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9E85B8E" w14:textId="7C430FC4" w:rsidR="009653A3" w:rsidRPr="00784BEC" w:rsidRDefault="00D83472" w:rsidP="00242C0F">
      <w:pPr>
        <w:jc w:val="center"/>
        <w:outlineLvl w:val="0"/>
        <w:rPr>
          <w:b/>
        </w:rPr>
      </w:pPr>
      <w:r w:rsidRPr="00784BEC">
        <w:rPr>
          <w:b/>
        </w:rPr>
        <w:t>SITES</w:t>
      </w:r>
    </w:p>
    <w:p w14:paraId="220D1E12" w14:textId="77777777" w:rsidR="00122A3A" w:rsidRDefault="00122A3A" w:rsidP="00242C0F"/>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31"/>
        <w:gridCol w:w="1412"/>
      </w:tblGrid>
      <w:tr w:rsidR="00A8110A" w14:paraId="2C12940E" w14:textId="77777777" w:rsidTr="00C35EA7">
        <w:trPr>
          <w:jc w:val="center"/>
        </w:trPr>
        <w:tc>
          <w:tcPr>
            <w:tcW w:w="2531" w:type="dxa"/>
          </w:tcPr>
          <w:p w14:paraId="6C4756F4" w14:textId="77777777" w:rsidR="00A8110A" w:rsidRDefault="00A8110A" w:rsidP="00C35EA7">
            <w:pPr>
              <w:jc w:val="center"/>
            </w:pPr>
            <w:r>
              <w:t>documents</w:t>
            </w:r>
          </w:p>
        </w:tc>
        <w:tc>
          <w:tcPr>
            <w:tcW w:w="1412" w:type="dxa"/>
          </w:tcPr>
          <w:p w14:paraId="07DFB43F" w14:textId="77777777" w:rsidR="00A8110A" w:rsidRDefault="00A8110A" w:rsidP="00C35EA7">
            <w:pPr>
              <w:jc w:val="center"/>
            </w:pPr>
            <w:r>
              <w:t>sites</w:t>
            </w:r>
          </w:p>
        </w:tc>
      </w:tr>
      <w:tr w:rsidR="00A8110A" w14:paraId="13DF499C" w14:textId="77777777" w:rsidTr="00C35EA7">
        <w:trPr>
          <w:jc w:val="center"/>
        </w:trPr>
        <w:tc>
          <w:tcPr>
            <w:tcW w:w="2531" w:type="dxa"/>
          </w:tcPr>
          <w:p w14:paraId="5FC69548" w14:textId="75F30C7A" w:rsidR="00A8110A" w:rsidRPr="00C35EA7" w:rsidRDefault="00000000" w:rsidP="00242C0F">
            <w:pPr>
              <w:rPr>
                <w:lang w:val="fr-FR"/>
              </w:rPr>
            </w:pPr>
            <w:hyperlink r:id="rId8" w:history="1">
              <w:r w:rsidR="00A8110A" w:rsidRPr="00C35EA7">
                <w:rPr>
                  <w:rStyle w:val="Hyperlink"/>
                  <w:lang w:val="fr-FR"/>
                </w:rPr>
                <w:t>Cultures</w:t>
              </w:r>
            </w:hyperlink>
          </w:p>
          <w:p w14:paraId="6059CDD6" w14:textId="531BB1EC" w:rsidR="00A8110A" w:rsidRPr="00C35EA7" w:rsidRDefault="00000000" w:rsidP="00242C0F">
            <w:pPr>
              <w:rPr>
                <w:lang w:val="fr-FR"/>
              </w:rPr>
            </w:pPr>
            <w:hyperlink r:id="rId9" w:history="1">
              <w:r w:rsidR="00A8110A" w:rsidRPr="00C35EA7">
                <w:rPr>
                  <w:rStyle w:val="Hyperlink"/>
                  <w:lang w:val="fr-FR"/>
                </w:rPr>
                <w:t>Objets</w:t>
              </w:r>
            </w:hyperlink>
          </w:p>
          <w:p w14:paraId="703A6D0C" w14:textId="5B74C74E" w:rsidR="00A8110A" w:rsidRPr="00C35EA7" w:rsidRDefault="00000000" w:rsidP="00242C0F">
            <w:pPr>
              <w:rPr>
                <w:lang w:val="fr-FR"/>
              </w:rPr>
            </w:pPr>
            <w:hyperlink r:id="rId10" w:history="1">
              <w:r w:rsidR="00A8110A" w:rsidRPr="00C35EA7">
                <w:rPr>
                  <w:rStyle w:val="Hyperlink"/>
                  <w:lang w:val="fr-FR"/>
                </w:rPr>
                <w:t>Générali</w:t>
              </w:r>
              <w:r w:rsidR="00C714F2" w:rsidRPr="00C35EA7">
                <w:rPr>
                  <w:rStyle w:val="Hyperlink"/>
                  <w:lang w:val="fr-FR"/>
                </w:rPr>
                <w:t>t</w:t>
              </w:r>
              <w:r w:rsidR="00A8110A" w:rsidRPr="00C35EA7">
                <w:rPr>
                  <w:rStyle w:val="Hyperlink"/>
                  <w:lang w:val="fr-FR"/>
                </w:rPr>
                <w:t>és archéologie</w:t>
              </w:r>
            </w:hyperlink>
          </w:p>
          <w:p w14:paraId="0C764B31" w14:textId="5C71F4F7" w:rsidR="00A8110A" w:rsidRPr="00C35EA7" w:rsidRDefault="00000000" w:rsidP="00242C0F">
            <w:pPr>
              <w:rPr>
                <w:lang w:val="fr-FR"/>
              </w:rPr>
            </w:pPr>
            <w:hyperlink r:id="rId11" w:history="1">
              <w:r w:rsidR="00A8110A" w:rsidRPr="00C35EA7">
                <w:rPr>
                  <w:rStyle w:val="Hyperlink"/>
                  <w:lang w:val="fr-FR"/>
                </w:rPr>
                <w:t>Analyses statistiques</w:t>
              </w:r>
            </w:hyperlink>
          </w:p>
          <w:p w14:paraId="312F4495" w14:textId="011FDBEF" w:rsidR="006408B5" w:rsidRDefault="00000000" w:rsidP="00242C0F">
            <w:hyperlink r:id="rId12" w:history="1">
              <w:r w:rsidR="006408B5" w:rsidRPr="006408B5">
                <w:rPr>
                  <w:rStyle w:val="Hyperlink"/>
                </w:rPr>
                <w:t>Environnement</w:t>
              </w:r>
            </w:hyperlink>
          </w:p>
        </w:tc>
        <w:tc>
          <w:tcPr>
            <w:tcW w:w="1412" w:type="dxa"/>
          </w:tcPr>
          <w:p w14:paraId="7D66E14A" w14:textId="74E51E14" w:rsidR="00020407" w:rsidRDefault="00000000" w:rsidP="00A8110A">
            <w:hyperlink r:id="rId13" w:anchor="Sit_Kharaysin" w:history="1">
              <w:r w:rsidR="00020407" w:rsidRPr="00C35EA7">
                <w:rPr>
                  <w:rStyle w:val="Hyperlink"/>
                  <w:lang w:val="fr-FR"/>
                </w:rPr>
                <w:t>Kharaysin</w:t>
              </w:r>
            </w:hyperlink>
          </w:p>
          <w:p w14:paraId="6EDDD9ED" w14:textId="54D070CE" w:rsidR="00A8110A" w:rsidRDefault="00000000" w:rsidP="00A8110A">
            <w:hyperlink r:id="rId14" w:anchor="Sit_Mailhac_Moulin" w:history="1">
              <w:r w:rsidR="00A8110A">
                <w:rPr>
                  <w:rStyle w:val="Hyperlink"/>
                </w:rPr>
                <w:t>Le M</w:t>
              </w:r>
              <w:r w:rsidR="00A8110A" w:rsidRPr="004735E1">
                <w:rPr>
                  <w:rStyle w:val="Hyperlink"/>
                </w:rPr>
                <w:t>oulin</w:t>
              </w:r>
            </w:hyperlink>
            <w:r w:rsidR="00A8110A">
              <w:t>,</w:t>
            </w:r>
          </w:p>
          <w:bookmarkStart w:id="0" w:name="_Hlk100314955"/>
          <w:p w14:paraId="4FFE57A7" w14:textId="782D0F9D" w:rsidR="00A8110A" w:rsidRDefault="00394C58" w:rsidP="00A8110A">
            <w:pPr>
              <w:rPr>
                <w:rStyle w:val="Hyperlink"/>
              </w:rPr>
            </w:pPr>
            <w:r>
              <w:fldChar w:fldCharType="begin"/>
            </w:r>
            <w:r w:rsidR="00E30F13">
              <w:instrText>HYPERLINK "C:\\Users\\Thomas Huet\\Desktop\\Documentation archéologique liée à la thèse\\Sites.docx" \l "Sit_Bego"</w:instrText>
            </w:r>
            <w:r>
              <w:fldChar w:fldCharType="separate"/>
            </w:r>
            <w:r w:rsidR="00A8110A" w:rsidRPr="00A8110A">
              <w:rPr>
                <w:rStyle w:val="Hyperlink"/>
              </w:rPr>
              <w:t>Bego</w:t>
            </w:r>
            <w:r>
              <w:rPr>
                <w:rStyle w:val="Hyperlink"/>
              </w:rPr>
              <w:fldChar w:fldCharType="end"/>
            </w:r>
          </w:p>
          <w:p w14:paraId="559EC35A" w14:textId="34051992" w:rsidR="004B7731" w:rsidRDefault="00000000" w:rsidP="00A8110A">
            <w:hyperlink r:id="rId15" w:anchor="Sit_Sauri" w:history="1">
              <w:r w:rsidR="004B7731" w:rsidRPr="004B7731">
                <w:rPr>
                  <w:rStyle w:val="Hyperlink"/>
                </w:rPr>
                <w:t>Sauri</w:t>
              </w:r>
            </w:hyperlink>
          </w:p>
          <w:bookmarkEnd w:id="0"/>
          <w:p w14:paraId="6B757390" w14:textId="77777777" w:rsidR="00A8110A" w:rsidRDefault="00A8110A" w:rsidP="00242C0F"/>
        </w:tc>
      </w:tr>
    </w:tbl>
    <w:p w14:paraId="7817A788" w14:textId="77777777" w:rsidR="00570DFC" w:rsidRDefault="00570DFC" w:rsidP="00242C0F"/>
    <w:p w14:paraId="3E82FFA5" w14:textId="77777777" w:rsidR="00460B5F" w:rsidRPr="005D113E" w:rsidRDefault="00460B5F" w:rsidP="00A6327D">
      <w:pPr>
        <w:jc w:val="center"/>
      </w:pPr>
    </w:p>
    <w:p w14:paraId="429644DE" w14:textId="77777777" w:rsidR="005414B4" w:rsidRPr="008324F8" w:rsidRDefault="005414B4" w:rsidP="00242C0F">
      <w:r w:rsidRPr="008324F8">
        <w:t>R/R pass of Alcampell (BIB J. Canela Grecia &amp; N. Otera Herraiz, S17-??, CAA 2016)</w:t>
      </w:r>
    </w:p>
    <w:p w14:paraId="19DCD004" w14:textId="77777777" w:rsidR="00534939" w:rsidRPr="0032190F" w:rsidRDefault="00534939" w:rsidP="00242C0F">
      <w:pPr>
        <w:rPr>
          <w:lang w:val="fr-FR"/>
        </w:rPr>
      </w:pPr>
      <w:r w:rsidRPr="0032190F">
        <w:rPr>
          <w:lang w:val="fr-FR"/>
        </w:rPr>
        <w:t>R/R typoZipf</w:t>
      </w:r>
      <w:r w:rsidR="00524BB0" w:rsidRPr="0032190F">
        <w:rPr>
          <w:rFonts w:ascii="Courier New" w:hAnsi="Courier New" w:cs="Courier New"/>
          <w:sz w:val="22"/>
          <w:lang w:val="fr-FR"/>
        </w:rPr>
        <w:t>-&gt;</w:t>
      </w:r>
      <w:r w:rsidR="00524BB0" w:rsidRPr="0032190F">
        <w:rPr>
          <w:lang w:val="fr-FR"/>
        </w:rPr>
        <w:t xml:space="preserve"> fait référence au tableau du répertoire des décors (Z</w:t>
      </w:r>
      <w:r w:rsidR="00E96C25" w:rsidRPr="0032190F">
        <w:rPr>
          <w:lang w:val="fr-FR"/>
        </w:rPr>
        <w:t>i</w:t>
      </w:r>
      <w:r w:rsidR="00524BB0" w:rsidRPr="0032190F">
        <w:rPr>
          <w:lang w:val="fr-FR"/>
        </w:rPr>
        <w:t>pf 2006, tab. 6)</w:t>
      </w:r>
    </w:p>
    <w:p w14:paraId="4724FB5A" w14:textId="1555193D" w:rsidR="005414B4" w:rsidRDefault="00936CEA" w:rsidP="00DA7D47">
      <w:pPr>
        <w:rPr>
          <w:lang w:val="fr-FR"/>
        </w:rPr>
      </w:pPr>
      <w:r w:rsidRPr="0032190F">
        <w:rPr>
          <w:lang w:val="fr-FR"/>
        </w:rPr>
        <w:t xml:space="preserve">R/R </w:t>
      </w:r>
      <w:r w:rsidRPr="0032190F">
        <w:rPr>
          <w:i/>
          <w:lang w:val="fr-FR"/>
        </w:rPr>
        <w:t>pas d’iconographie</w:t>
      </w:r>
      <w:r w:rsidRPr="0032190F">
        <w:rPr>
          <w:lang w:val="fr-FR"/>
        </w:rPr>
        <w:t xml:space="preserve"> = pas rentré dans le programme </w:t>
      </w:r>
      <w:r w:rsidRPr="00A06E89">
        <w:rPr>
          <w:lang w:val="fr-FR"/>
        </w:rPr>
        <w:t>informatique</w:t>
      </w:r>
      <w:r w:rsidR="00A8434B">
        <w:rPr>
          <w:lang w:val="fr-FR"/>
        </w:rPr>
        <w:t>s</w:t>
      </w:r>
      <w:r w:rsidR="002772E1">
        <w:rPr>
          <w:lang w:val="fr-FR"/>
        </w:rPr>
        <w:t xml:space="preserve"> </w:t>
      </w:r>
    </w:p>
    <w:p w14:paraId="70CB73A0" w14:textId="77777777" w:rsidR="00821740" w:rsidRPr="0032190F" w:rsidRDefault="00821740" w:rsidP="00DA7D47">
      <w:pPr>
        <w:rPr>
          <w:lang w:val="fr-FR"/>
        </w:rPr>
      </w:pPr>
    </w:p>
    <w:p w14:paraId="481FA95A" w14:textId="77777777" w:rsidR="00302ABB" w:rsidRDefault="00302ABB" w:rsidP="00426FF9">
      <w:pPr>
        <w:pStyle w:val="Heading1"/>
      </w:pPr>
      <w:r w:rsidRPr="0032190F">
        <w:t>ENTITES GEOGRAPHIQUES</w:t>
      </w:r>
    </w:p>
    <w:p w14:paraId="01B0AEA7" w14:textId="77777777" w:rsidR="00112726" w:rsidRDefault="00112726" w:rsidP="00112726">
      <w:pPr>
        <w:rPr>
          <w:lang w:val="fr-FR"/>
        </w:rPr>
      </w:pPr>
    </w:p>
    <w:p w14:paraId="6AB797CF" w14:textId="77777777" w:rsidR="00EF6599" w:rsidRDefault="00EF6599" w:rsidP="00400577">
      <w:pPr>
        <w:rPr>
          <w:lang w:val="fr-FR"/>
        </w:rPr>
      </w:pPr>
    </w:p>
    <w:p w14:paraId="2DDFAE3B" w14:textId="77777777" w:rsidR="00660C92" w:rsidRDefault="00660C92" w:rsidP="00400577">
      <w:pPr>
        <w:rPr>
          <w:lang w:val="fr-FR"/>
        </w:rPr>
      </w:pPr>
    </w:p>
    <w:p w14:paraId="200B9B71" w14:textId="77777777" w:rsidR="00660C92" w:rsidRPr="00EF2882" w:rsidRDefault="00660C92" w:rsidP="00400577">
      <w:pPr>
        <w:rPr>
          <w:lang w:val="fr-FR"/>
        </w:rPr>
      </w:pPr>
    </w:p>
    <w:p w14:paraId="2047CD4C" w14:textId="77777777" w:rsidR="00EF6599" w:rsidRPr="00EF2882" w:rsidRDefault="00EF6599" w:rsidP="00400577">
      <w:pPr>
        <w:rPr>
          <w:lang w:val="fr-FR"/>
        </w:rPr>
      </w:pPr>
      <w:r w:rsidRPr="00EF2882">
        <w:rPr>
          <w:lang w:val="fr-FR"/>
        </w:rPr>
        <w:t>MONTAGNES</w:t>
      </w:r>
    </w:p>
    <w:p w14:paraId="7D9BA211" w14:textId="77777777" w:rsidR="00EF6599" w:rsidRPr="00EF2882" w:rsidRDefault="00EF6599" w:rsidP="00400577">
      <w:pPr>
        <w:rPr>
          <w:lang w:val="fr-FR"/>
        </w:rPr>
      </w:pPr>
    </w:p>
    <w:p w14:paraId="56A54EA0" w14:textId="77777777" w:rsidR="00EF6599" w:rsidRDefault="00EF6599" w:rsidP="00400577">
      <w:pPr>
        <w:rPr>
          <w:lang w:val="fr-FR"/>
        </w:rPr>
      </w:pPr>
      <w:r w:rsidRPr="00EF6599">
        <w:rPr>
          <w:lang w:val="fr-FR"/>
        </w:rPr>
        <w:t>Ibn Khaldun note que les Arabes co</w:t>
      </w:r>
      <w:r>
        <w:rPr>
          <w:lang w:val="fr-FR"/>
        </w:rPr>
        <w:t>nquierent les basses-terres mais que leur avancée est bloquée (</w:t>
      </w:r>
      <w:r w:rsidRPr="00EF6599">
        <w:rPr>
          <w:i/>
          <w:lang w:val="fr-FR"/>
        </w:rPr>
        <w:t>stymied</w:t>
      </w:r>
      <w:r>
        <w:rPr>
          <w:lang w:val="fr-FR"/>
        </w:rPr>
        <w:t xml:space="preserve">) par les montagnes et les ravins (BIB 2912) </w:t>
      </w:r>
    </w:p>
    <w:p w14:paraId="7734DF78" w14:textId="77777777" w:rsidR="00436D7B" w:rsidRDefault="00436D7B" w:rsidP="00400577">
      <w:pPr>
        <w:rPr>
          <w:lang w:val="fr-FR"/>
        </w:rPr>
      </w:pPr>
    </w:p>
    <w:p w14:paraId="0D5991F3" w14:textId="57579CA7" w:rsidR="00436D7B" w:rsidRDefault="00436D7B" w:rsidP="00436D7B">
      <w:pPr>
        <w:pStyle w:val="Heading2"/>
      </w:pPr>
      <w:r>
        <w:t>PACIFIQUE</w:t>
      </w:r>
    </w:p>
    <w:p w14:paraId="3C158B8B" w14:textId="77777777" w:rsidR="00436D7B" w:rsidRDefault="00436D7B" w:rsidP="00400577">
      <w:pPr>
        <w:rPr>
          <w:lang w:val="fr-FR"/>
        </w:rPr>
      </w:pPr>
    </w:p>
    <w:p w14:paraId="3C1B6FED" w14:textId="77777777" w:rsidR="00436D7B" w:rsidRDefault="00436D7B" w:rsidP="00436D7B">
      <w:pPr>
        <w:pStyle w:val="Heading2"/>
        <w:rPr>
          <w:rStyle w:val="Hyperlink"/>
          <w:color w:val="000000"/>
          <w:u w:val="none"/>
          <w:lang w:val="es-ES"/>
        </w:rPr>
      </w:pPr>
      <w:r>
        <w:rPr>
          <w:rStyle w:val="Hyperlink"/>
          <w:color w:val="000000"/>
          <w:u w:val="none"/>
          <w:lang w:val="es-ES"/>
        </w:rPr>
        <w:t>Nouvelle-Zélande</w:t>
      </w:r>
    </w:p>
    <w:p w14:paraId="6E106D38" w14:textId="77777777" w:rsidR="00436D7B" w:rsidRDefault="00436D7B" w:rsidP="00436D7B">
      <w:pPr>
        <w:rPr>
          <w:rStyle w:val="Hyperlink"/>
          <w:color w:val="000000"/>
          <w:u w:val="none"/>
          <w:lang w:val="es-ES"/>
        </w:rPr>
      </w:pPr>
    </w:p>
    <w:p w14:paraId="6378C9DE" w14:textId="03A1B7AF" w:rsidR="00436D7B" w:rsidRPr="00A606B0" w:rsidRDefault="00436D7B" w:rsidP="00436D7B">
      <w:pPr>
        <w:rPr>
          <w:rStyle w:val="Hyperlink"/>
          <w:color w:val="000000"/>
          <w:u w:val="none"/>
          <w:lang w:val="es-ES"/>
        </w:rPr>
      </w:pPr>
      <w:r w:rsidRPr="00627B94">
        <w:rPr>
          <w:rStyle w:val="Hyperlink"/>
          <w:color w:val="000000"/>
          <w:u w:val="none"/>
          <w:lang w:val="es-ES"/>
        </w:rPr>
        <w:t>Aotearoa a été colonisée pour la première fois par des voyageurs polynésiens il y a une vingtaine de générations, soit à la fin du XIIIe siècle de notre ère. Les descendants de ces voyageurs sont finalement devenus les hapū (sous-tribus) et les iwi (tribus) qui se sont formés au XIXe siècle et continuent d'exister sous diverses formes aujourd'hui. Après le contact européen dès 1642 et la colonisation britannique qui a suivi au XIXe siècle, « Maori » est devenu un terme collectif pour désigner tous les hapū et iwi des plus grandes îles, tandis que « Moriori » fait référence au peuple autochtone polynésien de Rēkohu (Chatham Îles)</w:t>
      </w:r>
      <w:r>
        <w:rPr>
          <w:rStyle w:val="Hyperlink"/>
          <w:color w:val="000000"/>
          <w:u w:val="none"/>
          <w:lang w:val="es-ES"/>
        </w:rPr>
        <w:t>(BIB 3654)</w:t>
      </w:r>
    </w:p>
    <w:p w14:paraId="3C5D5453" w14:textId="77777777" w:rsidR="00436D7B" w:rsidRPr="00EF6599" w:rsidRDefault="00436D7B" w:rsidP="00400577">
      <w:pPr>
        <w:rPr>
          <w:lang w:val="fr-FR"/>
        </w:rPr>
      </w:pPr>
    </w:p>
    <w:p w14:paraId="1EC6320F" w14:textId="77777777" w:rsidR="00AC3150" w:rsidRDefault="00AC3150" w:rsidP="00AC3150">
      <w:pPr>
        <w:rPr>
          <w:lang w:val="fr-FR"/>
        </w:rPr>
      </w:pPr>
    </w:p>
    <w:p w14:paraId="3A27FDAB" w14:textId="77777777" w:rsidR="006D01A4" w:rsidRDefault="006D01A4" w:rsidP="00AC3150">
      <w:pPr>
        <w:rPr>
          <w:lang w:val="fr-FR"/>
        </w:rPr>
      </w:pPr>
    </w:p>
    <w:p w14:paraId="20DD22B4" w14:textId="785C2EAF" w:rsidR="006D01A4" w:rsidRDefault="006D01A4" w:rsidP="006D01A4">
      <w:pPr>
        <w:pStyle w:val="Heading2"/>
      </w:pPr>
      <w:r>
        <w:t>ORIENT</w:t>
      </w:r>
    </w:p>
    <w:p w14:paraId="496AF7A6" w14:textId="77777777" w:rsidR="00A17BBB" w:rsidRDefault="00A17BBB" w:rsidP="00A17BBB">
      <w:pPr>
        <w:rPr>
          <w:lang w:val="fr-FR"/>
        </w:rPr>
      </w:pPr>
    </w:p>
    <w:p w14:paraId="2C502A5E" w14:textId="77777777" w:rsidR="006D01A4" w:rsidRDefault="006D01A4" w:rsidP="00AC3150">
      <w:pPr>
        <w:rPr>
          <w:lang w:val="fr-FR"/>
        </w:rPr>
      </w:pPr>
    </w:p>
    <w:p w14:paraId="04AAEFBC" w14:textId="11354694" w:rsidR="006D01A4" w:rsidRDefault="006D01A4" w:rsidP="006D01A4">
      <w:pPr>
        <w:pStyle w:val="Heading3"/>
      </w:pPr>
      <w:r>
        <w:t>Moyen-Orient</w:t>
      </w:r>
    </w:p>
    <w:p w14:paraId="47F6E387" w14:textId="77777777" w:rsidR="006D01A4" w:rsidRPr="006D01A4" w:rsidRDefault="006D01A4" w:rsidP="006D01A4">
      <w:pPr>
        <w:rPr>
          <w:lang w:val="fr-FR"/>
        </w:rPr>
      </w:pPr>
    </w:p>
    <w:p w14:paraId="6583886F" w14:textId="77777777" w:rsidR="006D01A4" w:rsidRPr="00615329" w:rsidRDefault="006D01A4" w:rsidP="006D01A4">
      <w:pPr>
        <w:pStyle w:val="Heading4"/>
      </w:pPr>
      <w:r w:rsidRPr="00615329">
        <w:t>Iran</w:t>
      </w:r>
    </w:p>
    <w:p w14:paraId="0215F4BA" w14:textId="77777777" w:rsidR="006D01A4" w:rsidRPr="006D01A4" w:rsidRDefault="006D01A4" w:rsidP="006D01A4">
      <w:pPr>
        <w:rPr>
          <w:lang w:val="fr-FR"/>
        </w:rPr>
      </w:pPr>
    </w:p>
    <w:p w14:paraId="1F5A345A" w14:textId="77777777" w:rsidR="006D01A4" w:rsidRPr="006D01A4" w:rsidRDefault="006D01A4" w:rsidP="006D01A4">
      <w:pPr>
        <w:rPr>
          <w:lang w:val="fr-FR"/>
        </w:rPr>
      </w:pPr>
      <w:r w:rsidRPr="006D01A4">
        <w:rPr>
          <w:lang w:val="fr-FR"/>
        </w:rPr>
        <w:t>Situé sur un plateau, au nord la Bactriane, à l’ouest la Mésopotamie. Le pays est riche en matières premières.</w:t>
      </w:r>
    </w:p>
    <w:p w14:paraId="62971DB0" w14:textId="77777777" w:rsidR="006D01A4" w:rsidRPr="006D01A4" w:rsidRDefault="006D01A4" w:rsidP="006D01A4">
      <w:pPr>
        <w:rPr>
          <w:lang w:val="fr-FR"/>
        </w:rPr>
      </w:pPr>
    </w:p>
    <w:p w14:paraId="5A5AD43C" w14:textId="77777777" w:rsidR="006D01A4" w:rsidRPr="006D01A4" w:rsidRDefault="006D01A4" w:rsidP="006D01A4">
      <w:pPr>
        <w:rPr>
          <w:lang w:val="fr-FR"/>
        </w:rPr>
      </w:pPr>
      <w:r w:rsidRPr="006D01A4">
        <w:rPr>
          <w:lang w:val="fr-FR"/>
        </w:rPr>
        <w:lastRenderedPageBreak/>
        <w:t>Dès le IIIe millénaire forte demande de la Mésopotamie en matières premières. Vers 2600-1700, apogée du commerce. (BIB ?)</w:t>
      </w:r>
    </w:p>
    <w:p w14:paraId="698CDFD4" w14:textId="77777777" w:rsidR="006D01A4" w:rsidRPr="006D01A4" w:rsidRDefault="006D01A4" w:rsidP="006D01A4">
      <w:pPr>
        <w:rPr>
          <w:lang w:val="fr-FR"/>
        </w:rPr>
      </w:pPr>
    </w:p>
    <w:p w14:paraId="5C73C6A5" w14:textId="77777777" w:rsidR="006D01A4" w:rsidRPr="006D01A4" w:rsidRDefault="006D01A4" w:rsidP="006D01A4">
      <w:pPr>
        <w:rPr>
          <w:lang w:val="fr-FR"/>
        </w:rPr>
      </w:pPr>
    </w:p>
    <w:p w14:paraId="609880BB" w14:textId="77777777" w:rsidR="006D01A4" w:rsidRPr="006D01A4" w:rsidRDefault="006D01A4" w:rsidP="006D01A4">
      <w:pPr>
        <w:rPr>
          <w:lang w:val="fr-FR"/>
        </w:rPr>
      </w:pPr>
      <w:r w:rsidRPr="006D01A4">
        <w:rPr>
          <w:lang w:val="fr-FR"/>
        </w:rPr>
        <w:t>Iran du sud-est : gisement de pierres semi-précieuses (chlorite, coraline, lapis-lazuli) exploitation dès le néolithique, développement dans la province de Kerman.</w:t>
      </w:r>
    </w:p>
    <w:p w14:paraId="558F6923" w14:textId="77777777" w:rsidR="006D01A4" w:rsidRPr="00A17BBB" w:rsidRDefault="006D01A4" w:rsidP="006D01A4">
      <w:pPr>
        <w:rPr>
          <w:lang w:val="fr-FR"/>
        </w:rPr>
      </w:pPr>
      <w:r w:rsidRPr="006D01A4">
        <w:rPr>
          <w:lang w:val="fr-FR"/>
        </w:rPr>
        <w:t xml:space="preserve">Gisement de </w:t>
      </w:r>
      <w:hyperlink r:id="rId16" w:anchor="Sit_Cuivre" w:history="1">
        <w:r w:rsidRPr="006D01A4">
          <w:rPr>
            <w:rStyle w:val="Hyperlink"/>
            <w:lang w:val="fr-FR"/>
          </w:rPr>
          <w:t>cuivre</w:t>
        </w:r>
      </w:hyperlink>
      <w:r w:rsidRPr="006D01A4">
        <w:rPr>
          <w:lang w:val="fr-FR"/>
        </w:rPr>
        <w:t xml:space="preserve"> à Talmessi (proche Anarak). Métallurgie au IVe millénaire (site de Tepe Ghabristan, Tell i Iblis), développement dans le Luristan. </w:t>
      </w:r>
      <w:r w:rsidRPr="00A17BBB">
        <w:rPr>
          <w:lang w:val="fr-FR"/>
        </w:rPr>
        <w:t>(BIB ?)</w:t>
      </w:r>
    </w:p>
    <w:p w14:paraId="79C1506F" w14:textId="77777777" w:rsidR="006D01A4" w:rsidRDefault="006D01A4" w:rsidP="006D01A4">
      <w:pPr>
        <w:rPr>
          <w:lang w:val="fr-FR"/>
        </w:rPr>
      </w:pPr>
    </w:p>
    <w:p w14:paraId="23817E0F" w14:textId="4FC63D3E" w:rsidR="00A17BBB" w:rsidRDefault="00A17BBB" w:rsidP="00A17BBB">
      <w:pPr>
        <w:pStyle w:val="Heading5"/>
      </w:pPr>
      <w:r>
        <w:t>géographie</w:t>
      </w:r>
    </w:p>
    <w:p w14:paraId="1BA46FB9" w14:textId="77777777" w:rsidR="00A17BBB" w:rsidRDefault="00A17BBB" w:rsidP="006D01A4">
      <w:pPr>
        <w:rPr>
          <w:lang w:val="fr-FR"/>
        </w:rPr>
      </w:pPr>
    </w:p>
    <w:p w14:paraId="688CB8F6" w14:textId="70973427" w:rsidR="00A17BBB" w:rsidRDefault="00A17BBB" w:rsidP="00A17BBB">
      <w:pPr>
        <w:pStyle w:val="Heading6"/>
      </w:pPr>
      <w:bookmarkStart w:id="1" w:name="Sit_Sistan"/>
      <w:r>
        <w:t>Sistan</w:t>
      </w:r>
    </w:p>
    <w:bookmarkEnd w:id="1"/>
    <w:p w14:paraId="7A418774" w14:textId="7333F120" w:rsidR="00A17BBB" w:rsidRDefault="00A17BBB" w:rsidP="00A17BBB">
      <w:pPr>
        <w:jc w:val="both"/>
        <w:rPr>
          <w:lang w:val="es-ES"/>
        </w:rPr>
      </w:pPr>
      <w:r>
        <w:rPr>
          <w:lang w:val="es-ES"/>
        </w:rPr>
        <w:t xml:space="preserve">Entre Iran et Afghanistan. La région est divisée par la rivière Helmand qui prend sa source dasn le lac Hamun. Les Sakas étaient des </w:t>
      </w:r>
      <w:hyperlink r:id="rId17" w:anchor="Cul_Scythes" w:history="1">
        <w:r w:rsidR="008D2AAA" w:rsidRPr="008D2AAA">
          <w:rPr>
            <w:rStyle w:val="Hyperlink"/>
            <w:lang w:val="fr-FR"/>
          </w:rPr>
          <w:t>Scythes</w:t>
        </w:r>
      </w:hyperlink>
      <w:r w:rsidR="008D2AAA" w:rsidRPr="008D2AAA">
        <w:rPr>
          <w:lang w:val="fr-FR"/>
        </w:rPr>
        <w:t xml:space="preserve"> </w:t>
      </w:r>
      <w:r>
        <w:rPr>
          <w:lang w:val="es-ES"/>
        </w:rPr>
        <w:t>qui ont migrés sur le plateau iranien et la vallée de l'Indus entre le 2e s. BC et le 1e s. AD. La province Sasanienne est form'ee vers 240 AD pendant le règne de Shapur. Le dernier roi Sassanien (Yazdegerd III) est démit lors d ela conquète musulmane vers 640 AD. Province sous les califats Omeyades et Abbassides. La dynastie Saffaride emerge au Sistan. En 1029 c'est la dynastie Nasrid, une branche des Saffarides, qui prend le pouvoir. En 1236 est fondée la dynastie Mihrabanid (une branche des Saffarides). Conquète par Tamerlan et installation de la loi Timuride qui prend fin en 1507 avec l'invasion Ouzbek qui installent le règne des Safavides jusqu'en 1717. Zone contestée par l'Iran et l'Afghanistan entre 1747 et 1872. Le tracé de la frontière actuelle revient aux Anglais (1903-05). Le Sistan est lié au Zoroastrisme, particulièrement le lac Hamun (wiki).</w:t>
      </w:r>
    </w:p>
    <w:p w14:paraId="3EF67237" w14:textId="77777777" w:rsidR="00A17BBB" w:rsidRDefault="00A17BBB" w:rsidP="00A17BBB">
      <w:pPr>
        <w:jc w:val="both"/>
        <w:rPr>
          <w:lang w:val="es-ES"/>
        </w:rPr>
      </w:pPr>
      <w:r>
        <w:rPr>
          <w:lang w:val="es-ES"/>
        </w:rPr>
        <w:t>Sites: Shar-e Sukhteh, Kuh-e Khwajeh (wiki)</w:t>
      </w:r>
    </w:p>
    <w:p w14:paraId="0EFA52E3" w14:textId="77777777" w:rsidR="00A17BBB" w:rsidRPr="00A17BBB" w:rsidRDefault="00A17BBB" w:rsidP="006D01A4">
      <w:pPr>
        <w:rPr>
          <w:lang w:val="en-GB"/>
        </w:rPr>
      </w:pPr>
    </w:p>
    <w:p w14:paraId="2C532A99" w14:textId="418F6A85" w:rsidR="00A17BBB" w:rsidRPr="00A17BBB" w:rsidRDefault="00A17BBB" w:rsidP="006D01A4">
      <w:pPr>
        <w:rPr>
          <w:lang w:val="fr-FR"/>
        </w:rPr>
      </w:pPr>
      <w:r>
        <w:rPr>
          <w:lang w:val="fr-FR"/>
        </w:rPr>
        <w:t xml:space="preserve">v. </w:t>
      </w:r>
      <w:hyperlink r:id="rId18" w:anchor="CASE_Postdoc_Sistan" w:history="1">
        <w:r w:rsidRPr="00141B93">
          <w:rPr>
            <w:rStyle w:val="Hyperlink"/>
            <w:lang w:val="fr-FR"/>
          </w:rPr>
          <w:t>Sistan</w:t>
        </w:r>
      </w:hyperlink>
    </w:p>
    <w:p w14:paraId="0837A1AC" w14:textId="77777777" w:rsidR="006D01A4" w:rsidRPr="00A17BBB" w:rsidRDefault="006D01A4" w:rsidP="006D01A4">
      <w:pPr>
        <w:rPr>
          <w:lang w:val="fr-FR"/>
        </w:rPr>
      </w:pPr>
    </w:p>
    <w:p w14:paraId="5941F3F6" w14:textId="77777777" w:rsidR="006D01A4" w:rsidRPr="00A17BBB" w:rsidRDefault="006D01A4" w:rsidP="00A17BBB">
      <w:pPr>
        <w:pStyle w:val="Heading5"/>
      </w:pPr>
      <w:r w:rsidRPr="00A17BBB">
        <w:t>Chronologie</w:t>
      </w:r>
    </w:p>
    <w:p w14:paraId="52391236" w14:textId="77777777" w:rsidR="006D01A4" w:rsidRPr="00A17BBB" w:rsidRDefault="006D01A4" w:rsidP="006D01A4">
      <w:pPr>
        <w:rPr>
          <w:lang w:val="fr-FR"/>
        </w:rPr>
      </w:pPr>
    </w:p>
    <w:p w14:paraId="727C8665" w14:textId="77777777" w:rsidR="006D01A4" w:rsidRPr="00A17BBB" w:rsidRDefault="006D01A4" w:rsidP="006D01A4">
      <w:pPr>
        <w:rPr>
          <w:lang w:val="fr-FR"/>
        </w:rPr>
      </w:pPr>
      <w:r w:rsidRPr="00A17BBB">
        <w:rPr>
          <w:lang w:val="fr-FR"/>
        </w:rPr>
        <w:t>2600-2200 Ancien</w:t>
      </w:r>
    </w:p>
    <w:p w14:paraId="2E3CB64C" w14:textId="77777777" w:rsidR="006D01A4" w:rsidRPr="00A17BBB" w:rsidRDefault="006D01A4" w:rsidP="006D01A4">
      <w:pPr>
        <w:rPr>
          <w:lang w:val="fr-FR"/>
        </w:rPr>
      </w:pPr>
      <w:r w:rsidRPr="00A17BBB">
        <w:rPr>
          <w:lang w:val="fr-FR"/>
        </w:rPr>
        <w:tab/>
        <w:t>Décor foisonnant (animaux et hommes)</w:t>
      </w:r>
    </w:p>
    <w:p w14:paraId="6A2A40C6" w14:textId="77777777" w:rsidR="006D01A4" w:rsidRPr="00A17BBB" w:rsidRDefault="006D01A4" w:rsidP="006D01A4">
      <w:pPr>
        <w:rPr>
          <w:lang w:val="fr-FR"/>
        </w:rPr>
      </w:pPr>
      <w:r w:rsidRPr="00A17BBB">
        <w:rPr>
          <w:lang w:val="fr-FR"/>
        </w:rPr>
        <w:t>2200-1700</w:t>
      </w:r>
    </w:p>
    <w:p w14:paraId="7203CA7D" w14:textId="77777777" w:rsidR="006D01A4" w:rsidRPr="00A17BBB" w:rsidRDefault="006D01A4" w:rsidP="006D01A4">
      <w:pPr>
        <w:rPr>
          <w:lang w:val="fr-FR"/>
        </w:rPr>
      </w:pPr>
      <w:r w:rsidRPr="00A17BBB">
        <w:rPr>
          <w:lang w:val="fr-FR"/>
        </w:rPr>
        <w:tab/>
        <w:t>Décor minimaliste</w:t>
      </w:r>
    </w:p>
    <w:p w14:paraId="03C97F9E" w14:textId="77777777" w:rsidR="006D01A4" w:rsidRPr="00A17BBB" w:rsidRDefault="006D01A4" w:rsidP="006D01A4">
      <w:pPr>
        <w:rPr>
          <w:lang w:val="fr-FR"/>
        </w:rPr>
      </w:pPr>
    </w:p>
    <w:p w14:paraId="5B9CCE89" w14:textId="22285823" w:rsidR="006D01A4" w:rsidRDefault="006D01A4" w:rsidP="006D01A4">
      <w:pPr>
        <w:pStyle w:val="Heading3"/>
      </w:pPr>
      <w:r>
        <w:t>Proche-Orient</w:t>
      </w:r>
    </w:p>
    <w:p w14:paraId="415A8040" w14:textId="77777777" w:rsidR="006D01A4" w:rsidRDefault="006D01A4" w:rsidP="00AC3150">
      <w:pPr>
        <w:rPr>
          <w:lang w:val="fr-FR"/>
        </w:rPr>
      </w:pPr>
    </w:p>
    <w:p w14:paraId="1F538365" w14:textId="77777777" w:rsidR="006D01A4" w:rsidRDefault="006D01A4" w:rsidP="00AC3150">
      <w:pPr>
        <w:rPr>
          <w:lang w:val="fr-FR"/>
        </w:rPr>
      </w:pPr>
    </w:p>
    <w:p w14:paraId="3D343A6B" w14:textId="0C8962BB" w:rsidR="00660C92" w:rsidRDefault="00660C92" w:rsidP="00660C92">
      <w:pPr>
        <w:pStyle w:val="Heading3"/>
      </w:pPr>
      <w:bookmarkStart w:id="2" w:name="Sit_Anatolie"/>
      <w:r>
        <w:t>Anatolie</w:t>
      </w:r>
    </w:p>
    <w:bookmarkEnd w:id="2"/>
    <w:p w14:paraId="6819EEDE" w14:textId="77777777" w:rsidR="00660C92" w:rsidRDefault="00660C92" w:rsidP="00AC3150">
      <w:pPr>
        <w:rPr>
          <w:lang w:val="fr-FR"/>
        </w:rPr>
      </w:pPr>
    </w:p>
    <w:p w14:paraId="46AB4DFA" w14:textId="6FE7037B" w:rsidR="00660C92" w:rsidRDefault="00660C92" w:rsidP="00660C92">
      <w:pPr>
        <w:pStyle w:val="Heading4"/>
      </w:pPr>
      <w:bookmarkStart w:id="3" w:name="Sit_Anatolie_occ"/>
      <w:r>
        <w:t>Occidentale</w:t>
      </w:r>
    </w:p>
    <w:bookmarkEnd w:id="3"/>
    <w:p w14:paraId="4635AAD5" w14:textId="088E0D43" w:rsidR="00660C92" w:rsidRPr="00660C92" w:rsidRDefault="00660C92" w:rsidP="00AC3150">
      <w:pPr>
        <w:rPr>
          <w:sz w:val="20"/>
          <w:lang w:val="fr-FR"/>
        </w:rPr>
      </w:pPr>
      <w:r w:rsidRPr="00660C92">
        <w:rPr>
          <w:sz w:val="20"/>
          <w:lang w:val="fr-FR"/>
        </w:rPr>
        <w:t xml:space="preserve">Anatolie occidentale, </w:t>
      </w:r>
      <w:r w:rsidRPr="00660C92">
        <w:rPr>
          <w:i/>
          <w:iCs/>
          <w:sz w:val="20"/>
          <w:lang w:val="fr-FR"/>
        </w:rPr>
        <w:t>West Anatolia</w:t>
      </w:r>
    </w:p>
    <w:p w14:paraId="14EEE8C5" w14:textId="77777777" w:rsidR="006D01A4" w:rsidRDefault="006D01A4" w:rsidP="00AC3150">
      <w:pPr>
        <w:rPr>
          <w:lang w:val="fr-FR"/>
        </w:rPr>
      </w:pPr>
    </w:p>
    <w:tbl>
      <w:tblPr>
        <w:tblStyle w:val="TableGrid"/>
        <w:tblW w:w="0" w:type="auto"/>
        <w:tblLook w:val="04A0" w:firstRow="1" w:lastRow="0" w:firstColumn="1" w:lastColumn="0" w:noHBand="0" w:noVBand="1"/>
      </w:tblPr>
      <w:tblGrid>
        <w:gridCol w:w="4871"/>
        <w:gridCol w:w="4871"/>
      </w:tblGrid>
      <w:tr w:rsidR="00660C92" w14:paraId="5A29C584" w14:textId="77777777" w:rsidTr="00660C92">
        <w:tc>
          <w:tcPr>
            <w:tcW w:w="4871" w:type="dxa"/>
          </w:tcPr>
          <w:p w14:paraId="2AE46675" w14:textId="7BEA4798" w:rsidR="00660C92" w:rsidRDefault="00CB31F1" w:rsidP="00AC3150">
            <w:pPr>
              <w:rPr>
                <w:lang w:val="fr-FR"/>
              </w:rPr>
            </w:pPr>
            <w:r>
              <w:rPr>
                <w:lang w:val="fr-FR"/>
              </w:rPr>
              <w:t>période</w:t>
            </w:r>
          </w:p>
        </w:tc>
        <w:tc>
          <w:tcPr>
            <w:tcW w:w="4871" w:type="dxa"/>
          </w:tcPr>
          <w:p w14:paraId="173B549D" w14:textId="7FD538A2" w:rsidR="00660C92" w:rsidRDefault="00CB31F1" w:rsidP="00AC3150">
            <w:pPr>
              <w:rPr>
                <w:lang w:val="fr-FR"/>
              </w:rPr>
            </w:pPr>
            <w:r>
              <w:rPr>
                <w:lang w:val="fr-FR"/>
              </w:rPr>
              <w:t>BC</w:t>
            </w:r>
          </w:p>
        </w:tc>
      </w:tr>
      <w:tr w:rsidR="00CB31F1" w14:paraId="542B272E" w14:textId="77777777" w:rsidTr="00660C92">
        <w:tc>
          <w:tcPr>
            <w:tcW w:w="4871" w:type="dxa"/>
          </w:tcPr>
          <w:p w14:paraId="0F8B3D2C" w14:textId="57174C73" w:rsidR="00CB31F1" w:rsidRDefault="00CB31F1" w:rsidP="00CB31F1">
            <w:pPr>
              <w:rPr>
                <w:lang w:val="fr-FR"/>
              </w:rPr>
            </w:pPr>
            <w:r>
              <w:rPr>
                <w:lang w:val="fr-FR"/>
              </w:rPr>
              <w:t>LN</w:t>
            </w:r>
          </w:p>
        </w:tc>
        <w:tc>
          <w:tcPr>
            <w:tcW w:w="4871" w:type="dxa"/>
          </w:tcPr>
          <w:p w14:paraId="6BB68577" w14:textId="33DCB55D" w:rsidR="00CB31F1" w:rsidRDefault="00CB31F1" w:rsidP="00CB31F1">
            <w:pPr>
              <w:rPr>
                <w:lang w:val="fr-FR"/>
              </w:rPr>
            </w:pPr>
            <w:r>
              <w:rPr>
                <w:lang w:val="fr-FR"/>
              </w:rPr>
              <w:t>6500-6000</w:t>
            </w:r>
          </w:p>
        </w:tc>
      </w:tr>
      <w:tr w:rsidR="00CB31F1" w14:paraId="21CA3FB0" w14:textId="77777777" w:rsidTr="00660C92">
        <w:tc>
          <w:tcPr>
            <w:tcW w:w="4871" w:type="dxa"/>
          </w:tcPr>
          <w:p w14:paraId="168B00C8" w14:textId="21786ACC" w:rsidR="00CB31F1" w:rsidRDefault="00CB31F1" w:rsidP="00CB31F1">
            <w:pPr>
              <w:rPr>
                <w:lang w:val="fr-FR"/>
              </w:rPr>
            </w:pPr>
            <w:r>
              <w:rPr>
                <w:lang w:val="fr-FR"/>
              </w:rPr>
              <w:t>EC/MC</w:t>
            </w:r>
          </w:p>
        </w:tc>
        <w:tc>
          <w:tcPr>
            <w:tcW w:w="4871" w:type="dxa"/>
          </w:tcPr>
          <w:p w14:paraId="6DA9AFCD" w14:textId="1FEFF944" w:rsidR="00CB31F1" w:rsidRDefault="00CB31F1" w:rsidP="00CB31F1">
            <w:pPr>
              <w:rPr>
                <w:lang w:val="fr-FR"/>
              </w:rPr>
            </w:pPr>
            <w:r>
              <w:rPr>
                <w:lang w:val="fr-FR"/>
              </w:rPr>
              <w:t>6000-4000</w:t>
            </w:r>
          </w:p>
        </w:tc>
      </w:tr>
      <w:tr w:rsidR="00CB31F1" w14:paraId="646B276D" w14:textId="77777777" w:rsidTr="00660C92">
        <w:tc>
          <w:tcPr>
            <w:tcW w:w="4871" w:type="dxa"/>
          </w:tcPr>
          <w:p w14:paraId="66FA1249" w14:textId="5D764BA4" w:rsidR="00CB31F1" w:rsidRDefault="00CB31F1" w:rsidP="00CB31F1">
            <w:pPr>
              <w:rPr>
                <w:lang w:val="fr-FR"/>
              </w:rPr>
            </w:pPr>
            <w:r>
              <w:rPr>
                <w:lang w:val="fr-FR"/>
              </w:rPr>
              <w:t>LC</w:t>
            </w:r>
          </w:p>
        </w:tc>
        <w:tc>
          <w:tcPr>
            <w:tcW w:w="4871" w:type="dxa"/>
          </w:tcPr>
          <w:p w14:paraId="229C6213" w14:textId="470081F8" w:rsidR="00CB31F1" w:rsidRDefault="00CB31F1" w:rsidP="00CB31F1">
            <w:pPr>
              <w:rPr>
                <w:lang w:val="fr-FR"/>
              </w:rPr>
            </w:pPr>
            <w:r>
              <w:rPr>
                <w:lang w:val="fr-FR"/>
              </w:rPr>
              <w:t>4250-3100/3000</w:t>
            </w:r>
          </w:p>
        </w:tc>
      </w:tr>
      <w:tr w:rsidR="00CB31F1" w14:paraId="5E602668" w14:textId="77777777" w:rsidTr="00CB31F1">
        <w:tc>
          <w:tcPr>
            <w:tcW w:w="4871" w:type="dxa"/>
            <w:shd w:val="clear" w:color="auto" w:fill="D9D9D9" w:themeFill="background1" w:themeFillShade="D9"/>
          </w:tcPr>
          <w:p w14:paraId="7DD46719" w14:textId="71A2E295" w:rsidR="00CB31F1" w:rsidRDefault="00CB31F1" w:rsidP="00CB31F1">
            <w:pPr>
              <w:rPr>
                <w:lang w:val="fr-FR"/>
              </w:rPr>
            </w:pPr>
            <w:r>
              <w:rPr>
                <w:lang w:val="fr-FR"/>
              </w:rPr>
              <w:lastRenderedPageBreak/>
              <w:t>EBA</w:t>
            </w:r>
          </w:p>
        </w:tc>
        <w:tc>
          <w:tcPr>
            <w:tcW w:w="4871" w:type="dxa"/>
            <w:shd w:val="clear" w:color="auto" w:fill="D9D9D9" w:themeFill="background1" w:themeFillShade="D9"/>
          </w:tcPr>
          <w:p w14:paraId="58841681" w14:textId="7B87B33A" w:rsidR="00CB31F1" w:rsidRDefault="00CB31F1" w:rsidP="00CB31F1">
            <w:pPr>
              <w:rPr>
                <w:lang w:val="fr-FR"/>
              </w:rPr>
            </w:pPr>
            <w:r>
              <w:rPr>
                <w:lang w:val="fr-FR"/>
              </w:rPr>
              <w:t>3100/3000-2000</w:t>
            </w:r>
          </w:p>
        </w:tc>
      </w:tr>
      <w:tr w:rsidR="00CB31F1" w14:paraId="044C6A16" w14:textId="77777777" w:rsidTr="00CB31F1">
        <w:tc>
          <w:tcPr>
            <w:tcW w:w="4871" w:type="dxa"/>
            <w:shd w:val="clear" w:color="auto" w:fill="D9D9D9" w:themeFill="background1" w:themeFillShade="D9"/>
          </w:tcPr>
          <w:p w14:paraId="29AE51ED" w14:textId="70F5C9C2" w:rsidR="00CB31F1" w:rsidRDefault="00CB31F1" w:rsidP="00CB31F1">
            <w:pPr>
              <w:rPr>
                <w:lang w:val="fr-FR"/>
              </w:rPr>
            </w:pPr>
            <w:r>
              <w:rPr>
                <w:lang w:val="fr-FR"/>
              </w:rPr>
              <w:t>MBA</w:t>
            </w:r>
          </w:p>
        </w:tc>
        <w:tc>
          <w:tcPr>
            <w:tcW w:w="4871" w:type="dxa"/>
            <w:shd w:val="clear" w:color="auto" w:fill="D9D9D9" w:themeFill="background1" w:themeFillShade="D9"/>
          </w:tcPr>
          <w:p w14:paraId="1F89CB63" w14:textId="21636B9A" w:rsidR="00CB31F1" w:rsidRDefault="00CB31F1" w:rsidP="00CB31F1">
            <w:pPr>
              <w:rPr>
                <w:lang w:val="fr-FR"/>
              </w:rPr>
            </w:pPr>
            <w:r>
              <w:rPr>
                <w:lang w:val="fr-FR"/>
              </w:rPr>
              <w:t>2000-1650</w:t>
            </w:r>
          </w:p>
        </w:tc>
      </w:tr>
      <w:tr w:rsidR="00CB31F1" w14:paraId="7CD20ECB" w14:textId="77777777" w:rsidTr="00660C92">
        <w:tc>
          <w:tcPr>
            <w:tcW w:w="4871" w:type="dxa"/>
          </w:tcPr>
          <w:p w14:paraId="3B1E49C4" w14:textId="0A86A21E" w:rsidR="00CB31F1" w:rsidRDefault="00CB31F1" w:rsidP="00CB31F1">
            <w:pPr>
              <w:rPr>
                <w:lang w:val="fr-FR"/>
              </w:rPr>
            </w:pPr>
            <w:r>
              <w:rPr>
                <w:lang w:val="fr-FR"/>
              </w:rPr>
              <w:t>LBA</w:t>
            </w:r>
          </w:p>
        </w:tc>
        <w:tc>
          <w:tcPr>
            <w:tcW w:w="4871" w:type="dxa"/>
          </w:tcPr>
          <w:p w14:paraId="1400C6A9" w14:textId="4AE1162C" w:rsidR="00CB31F1" w:rsidRDefault="00CB31F1" w:rsidP="00CB31F1">
            <w:pPr>
              <w:rPr>
                <w:lang w:val="fr-FR"/>
              </w:rPr>
            </w:pPr>
            <w:r>
              <w:rPr>
                <w:lang w:val="fr-FR"/>
              </w:rPr>
              <w:t>1650-1100</w:t>
            </w:r>
          </w:p>
        </w:tc>
      </w:tr>
      <w:tr w:rsidR="00CB31F1" w14:paraId="64A472BE" w14:textId="77777777" w:rsidTr="00660C92">
        <w:tc>
          <w:tcPr>
            <w:tcW w:w="4871" w:type="dxa"/>
          </w:tcPr>
          <w:p w14:paraId="5A7DA532" w14:textId="2CE9692D" w:rsidR="00CB31F1" w:rsidRDefault="00CB31F1" w:rsidP="00CB31F1">
            <w:pPr>
              <w:rPr>
                <w:lang w:val="fr-FR"/>
              </w:rPr>
            </w:pPr>
            <w:r>
              <w:rPr>
                <w:lang w:val="fr-FR"/>
              </w:rPr>
              <w:t>EIA</w:t>
            </w:r>
          </w:p>
        </w:tc>
        <w:tc>
          <w:tcPr>
            <w:tcW w:w="4871" w:type="dxa"/>
          </w:tcPr>
          <w:p w14:paraId="21376182" w14:textId="2D04DC31" w:rsidR="00CB31F1" w:rsidRDefault="00CB31F1" w:rsidP="00CB31F1">
            <w:pPr>
              <w:rPr>
                <w:lang w:val="fr-FR"/>
              </w:rPr>
            </w:pPr>
            <w:r>
              <w:rPr>
                <w:lang w:val="fr-FR"/>
              </w:rPr>
              <w:t>1200-950</w:t>
            </w:r>
          </w:p>
        </w:tc>
      </w:tr>
      <w:tr w:rsidR="00CB31F1" w14:paraId="69137247" w14:textId="77777777" w:rsidTr="00660C92">
        <w:tc>
          <w:tcPr>
            <w:tcW w:w="4871" w:type="dxa"/>
          </w:tcPr>
          <w:p w14:paraId="55B8A804" w14:textId="307B9564" w:rsidR="00CB31F1" w:rsidRDefault="00CB31F1" w:rsidP="00CB31F1">
            <w:pPr>
              <w:rPr>
                <w:lang w:val="fr-FR"/>
              </w:rPr>
            </w:pPr>
            <w:r>
              <w:rPr>
                <w:lang w:val="fr-FR"/>
              </w:rPr>
              <w:t>Géométrique et archaïque</w:t>
            </w:r>
          </w:p>
        </w:tc>
        <w:tc>
          <w:tcPr>
            <w:tcW w:w="4871" w:type="dxa"/>
          </w:tcPr>
          <w:p w14:paraId="2812820A" w14:textId="4A0BB196" w:rsidR="00CB31F1" w:rsidRDefault="00CB31F1" w:rsidP="00CB31F1">
            <w:pPr>
              <w:rPr>
                <w:lang w:val="fr-FR"/>
              </w:rPr>
            </w:pPr>
            <w:r>
              <w:rPr>
                <w:lang w:val="fr-FR"/>
              </w:rPr>
              <w:t>900-500</w:t>
            </w:r>
          </w:p>
        </w:tc>
      </w:tr>
    </w:tbl>
    <w:p w14:paraId="5880A879" w14:textId="7AD4CCDE" w:rsidR="00660C92" w:rsidRDefault="00CB31F1" w:rsidP="00AC3150">
      <w:pPr>
        <w:rPr>
          <w:lang w:val="fr-FR"/>
        </w:rPr>
      </w:pPr>
      <w:r w:rsidRPr="00CB31F1">
        <w:rPr>
          <w:shd w:val="clear" w:color="auto" w:fill="D9D9D9" w:themeFill="background1" w:themeFillShade="D9"/>
          <w:lang w:val="fr-FR"/>
        </w:rPr>
        <w:t>_</w:t>
      </w:r>
      <w:r>
        <w:rPr>
          <w:lang w:val="fr-FR"/>
        </w:rPr>
        <w:t>: "collapse" (T. Maltas, SoA, 2023)</w:t>
      </w:r>
    </w:p>
    <w:p w14:paraId="0AAC3B42" w14:textId="77777777" w:rsidR="00CB31F1" w:rsidRDefault="00CB31F1" w:rsidP="00AC3150">
      <w:pPr>
        <w:rPr>
          <w:lang w:val="fr-FR"/>
        </w:rPr>
      </w:pPr>
    </w:p>
    <w:p w14:paraId="5D2143CF" w14:textId="66865E54" w:rsidR="00CB31F1" w:rsidRDefault="00CB31F1" w:rsidP="00AC3150">
      <w:pPr>
        <w:rPr>
          <w:lang w:val="fr-FR"/>
        </w:rPr>
      </w:pPr>
      <w:r>
        <w:rPr>
          <w:lang w:val="fr-FR"/>
        </w:rPr>
        <w:t>LN: haute fertilité, petite échelle (T. Maltas, SoA, 2023)</w:t>
      </w:r>
    </w:p>
    <w:p w14:paraId="0FFD65CD" w14:textId="198B4F1B" w:rsidR="00CB31F1" w:rsidRDefault="00CB31F1" w:rsidP="00AC3150">
      <w:pPr>
        <w:rPr>
          <w:lang w:val="fr-FR"/>
        </w:rPr>
      </w:pPr>
      <w:r>
        <w:rPr>
          <w:lang w:val="fr-FR"/>
        </w:rPr>
        <w:t xml:space="preserve">Chalcolithique: extensif, </w:t>
      </w:r>
      <w:r w:rsidRPr="00CB31F1">
        <w:rPr>
          <w:i/>
          <w:iCs/>
          <w:lang w:val="fr-FR"/>
        </w:rPr>
        <w:t>farming sys.</w:t>
      </w:r>
    </w:p>
    <w:p w14:paraId="3ED72117" w14:textId="001D265E" w:rsidR="00CB31F1" w:rsidRPr="00AC3150" w:rsidRDefault="00CB31F1" w:rsidP="00AC3150">
      <w:pPr>
        <w:rPr>
          <w:lang w:val="fr-FR"/>
        </w:rPr>
      </w:pPr>
      <w:r>
        <w:rPr>
          <w:lang w:val="fr-FR"/>
        </w:rPr>
        <w:t>EBA: apparition et chute des citadelle d' élites (</w:t>
      </w:r>
      <w:r w:rsidRPr="00CB31F1">
        <w:rPr>
          <w:i/>
          <w:iCs/>
          <w:lang w:val="fr-FR"/>
        </w:rPr>
        <w:t>elite citadels</w:t>
      </w:r>
      <w:r>
        <w:rPr>
          <w:lang w:val="fr-FR"/>
        </w:rPr>
        <w:t>). Chute en lien avec le 4,2 Ky Event, effondrement du commerce à longue distance, conduit à une équalisation des institutions orienté vers le commerce ("</w:t>
      </w:r>
      <w:r w:rsidRPr="00CB31F1">
        <w:rPr>
          <w:i/>
          <w:iCs/>
          <w:lang w:val="fr-FR"/>
        </w:rPr>
        <w:t>equalising social institutions turned trade oriented citadels</w:t>
      </w:r>
      <w:r>
        <w:rPr>
          <w:lang w:val="fr-FR"/>
        </w:rPr>
        <w:t>") (T. Maltas, SoA, 2023)</w:t>
      </w:r>
    </w:p>
    <w:p w14:paraId="347B2C70" w14:textId="77777777" w:rsidR="00DA7D47" w:rsidRPr="0032190F" w:rsidRDefault="00DA7D47" w:rsidP="00DA7D47">
      <w:pPr>
        <w:rPr>
          <w:lang w:val="fr-FR"/>
        </w:rPr>
      </w:pPr>
    </w:p>
    <w:p w14:paraId="746486FF" w14:textId="77777777" w:rsidR="00990F86" w:rsidRPr="0032190F" w:rsidRDefault="00990F86" w:rsidP="00302ABB">
      <w:pPr>
        <w:pStyle w:val="Heading2"/>
      </w:pPr>
      <w:bookmarkStart w:id="4" w:name="Sit_Mediterranee"/>
      <w:r w:rsidRPr="0032190F">
        <w:t>MEDITERRANEE</w:t>
      </w:r>
    </w:p>
    <w:bookmarkEnd w:id="4"/>
    <w:p w14:paraId="4F9BDB53" w14:textId="77777777" w:rsidR="00990F86" w:rsidRPr="003A2BE3" w:rsidRDefault="00CA1F78" w:rsidP="00302ABB">
      <w:pPr>
        <w:rPr>
          <w:sz w:val="20"/>
          <w:lang w:val="fr-FR"/>
        </w:rPr>
      </w:pPr>
      <w:r w:rsidRPr="003A2BE3">
        <w:rPr>
          <w:sz w:val="20"/>
          <w:lang w:val="fr-FR"/>
        </w:rPr>
        <w:t xml:space="preserve">Méditerranée, </w:t>
      </w:r>
      <w:r w:rsidR="00B25619" w:rsidRPr="003A2BE3">
        <w:rPr>
          <w:sz w:val="20"/>
          <w:lang w:val="fr-FR"/>
        </w:rPr>
        <w:t xml:space="preserve">Mer Intérieure, </w:t>
      </w:r>
      <w:r w:rsidR="00B25619" w:rsidRPr="003A2BE3">
        <w:rPr>
          <w:i/>
          <w:sz w:val="20"/>
          <w:lang w:val="fr-FR"/>
        </w:rPr>
        <w:t>Mare nostrum</w:t>
      </w:r>
      <w:r w:rsidR="00DD13FD" w:rsidRPr="003A2BE3">
        <w:rPr>
          <w:i/>
          <w:sz w:val="20"/>
          <w:lang w:val="fr-FR"/>
        </w:rPr>
        <w:t>, « corrupting sea »</w:t>
      </w:r>
      <w:r w:rsidR="00DD13FD" w:rsidRPr="003A2BE3">
        <w:rPr>
          <w:sz w:val="20"/>
          <w:lang w:val="fr-FR"/>
        </w:rPr>
        <w:t xml:space="preserve"> de Horden et Purcell (BIB 1995)</w:t>
      </w:r>
    </w:p>
    <w:p w14:paraId="2939CE34" w14:textId="77777777" w:rsidR="00B25619" w:rsidRPr="0032190F" w:rsidRDefault="00B25619" w:rsidP="00302ABB">
      <w:pPr>
        <w:jc w:val="both"/>
        <w:rPr>
          <w:lang w:val="fr-FR"/>
        </w:rPr>
      </w:pPr>
    </w:p>
    <w:p w14:paraId="29A86C92" w14:textId="77777777" w:rsidR="002E451A" w:rsidRPr="0032190F" w:rsidRDefault="002E451A" w:rsidP="00A92137">
      <w:pPr>
        <w:jc w:val="both"/>
        <w:rPr>
          <w:lang w:val="fr-FR"/>
        </w:rPr>
      </w:pPr>
      <w:r w:rsidRPr="0032190F">
        <w:rPr>
          <w:lang w:val="fr-FR"/>
        </w:rPr>
        <w:t>Pour Braudel, « la richesse entre les richesses, c’est la mer – surface des transports – qui l’apporte. Le maître des richesses, c’est le maître de la mer » (BIB 1919 p. 176)</w:t>
      </w:r>
      <w:r w:rsidR="00DD13FD" w:rsidRPr="0032190F">
        <w:rPr>
          <w:lang w:val="fr-FR"/>
        </w:rPr>
        <w:t xml:space="preserve">. Symbole de l’économie-monde </w:t>
      </w:r>
      <w:r w:rsidR="00E079E1">
        <w:rPr>
          <w:lang w:val="fr-FR"/>
        </w:rPr>
        <w:t>("</w:t>
      </w:r>
      <w:r w:rsidR="00E079E1" w:rsidRPr="00E079E1">
        <w:rPr>
          <w:i/>
          <w:lang w:val="fr-FR"/>
        </w:rPr>
        <w:t>world economy</w:t>
      </w:r>
      <w:r w:rsidR="00E079E1">
        <w:rPr>
          <w:lang w:val="fr-FR"/>
        </w:rPr>
        <w:t xml:space="preserve">") </w:t>
      </w:r>
      <w:r w:rsidR="00DD13FD" w:rsidRPr="0032190F">
        <w:rPr>
          <w:lang w:val="fr-FR"/>
        </w:rPr>
        <w:t>pour Braudel (BIB 1995)</w:t>
      </w:r>
    </w:p>
    <w:p w14:paraId="3D59E20C" w14:textId="77777777" w:rsidR="00C42E80" w:rsidRPr="0032190F" w:rsidRDefault="00C42E80" w:rsidP="00A92137">
      <w:pPr>
        <w:jc w:val="both"/>
        <w:rPr>
          <w:lang w:val="fr-FR"/>
        </w:rPr>
      </w:pPr>
    </w:p>
    <w:p w14:paraId="3C41CB5D" w14:textId="77777777" w:rsidR="00C42E80" w:rsidRPr="0032190F" w:rsidRDefault="00C42E80" w:rsidP="00C42E80">
      <w:pPr>
        <w:jc w:val="both"/>
        <w:rPr>
          <w:lang w:val="fr-FR"/>
        </w:rPr>
      </w:pPr>
      <w:r w:rsidRPr="0032190F">
        <w:rPr>
          <w:lang w:val="fr-FR"/>
        </w:rPr>
        <w:t>Pitt-Rivers (1963) et G. Peristiany (1968) sont les deux premiers anthropologues à avoir développé la notion de société méditerranéenne à travers une approche compartiste.</w:t>
      </w:r>
    </w:p>
    <w:p w14:paraId="432382EE" w14:textId="77777777" w:rsidR="00C42E80" w:rsidRPr="0032190F" w:rsidRDefault="00C42E80" w:rsidP="00C42E80">
      <w:pPr>
        <w:jc w:val="both"/>
        <w:rPr>
          <w:b/>
          <w:lang w:val="fr-FR"/>
        </w:rPr>
      </w:pPr>
    </w:p>
    <w:p w14:paraId="4462BDA0" w14:textId="77777777" w:rsidR="00C42E80" w:rsidRPr="0032190F" w:rsidRDefault="00C42E80" w:rsidP="00C42E80">
      <w:pPr>
        <w:jc w:val="both"/>
        <w:rPr>
          <w:lang w:val="fr-FR"/>
        </w:rPr>
      </w:pPr>
      <w:r w:rsidRPr="0032190F">
        <w:rPr>
          <w:lang w:val="fr-FR"/>
        </w:rPr>
        <w:t>L'eau: « En Méditerranée c’est surtout l’eau avec ses propriétés germinatives, curatives et lustrantes qui est la pratique la plus courante des rituels » (Roque Angels, 2005, p.71).</w:t>
      </w:r>
    </w:p>
    <w:p w14:paraId="1B1182D0" w14:textId="77777777" w:rsidR="00C42E80" w:rsidRPr="0032190F" w:rsidRDefault="00C42E80" w:rsidP="00C42E80">
      <w:pPr>
        <w:jc w:val="both"/>
        <w:rPr>
          <w:b/>
          <w:lang w:val="fr-FR"/>
        </w:rPr>
      </w:pPr>
    </w:p>
    <w:p w14:paraId="09D41752" w14:textId="77777777" w:rsidR="00C42E80" w:rsidRPr="00C42E80" w:rsidRDefault="00C42E80" w:rsidP="00C42E80">
      <w:pPr>
        <w:jc w:val="both"/>
      </w:pPr>
      <w:r w:rsidRPr="0032190F">
        <w:rPr>
          <w:lang w:val="fr-FR"/>
        </w:rPr>
        <w:t>Pélerinage : « … qui tombe généralement entre mai et septembre, ce qui correspond au calendrier agricole</w:t>
      </w:r>
      <w:r w:rsidR="002563C7">
        <w:rPr>
          <w:lang w:val="fr-FR"/>
        </w:rPr>
        <w:t xml:space="preserve"> </w:t>
      </w:r>
      <w:r w:rsidRPr="0032190F">
        <w:rPr>
          <w:lang w:val="fr-FR"/>
        </w:rPr>
        <w:t>(…) </w:t>
      </w:r>
      <w:r w:rsidRPr="00C42E80">
        <w:t>»</w:t>
      </w:r>
      <w:r w:rsidR="002563C7">
        <w:t xml:space="preserve"> </w:t>
      </w:r>
      <w:r w:rsidRPr="00C42E80">
        <w:t>(Roque Angels, 2005,p. 64)</w:t>
      </w:r>
    </w:p>
    <w:p w14:paraId="288F4948" w14:textId="77777777" w:rsidR="00C42E80" w:rsidRDefault="00C42E80" w:rsidP="00A92137">
      <w:pPr>
        <w:jc w:val="both"/>
      </w:pPr>
    </w:p>
    <w:p w14:paraId="1BFB143E" w14:textId="77777777" w:rsidR="002E451A" w:rsidRDefault="002E451A" w:rsidP="00302ABB">
      <w:pPr>
        <w:jc w:val="both"/>
      </w:pPr>
    </w:p>
    <w:p w14:paraId="0A445423" w14:textId="58235B93" w:rsidR="002E451A" w:rsidRDefault="0054261C" w:rsidP="00302ABB">
      <w:pPr>
        <w:pStyle w:val="Heading3"/>
      </w:pPr>
      <w:r>
        <w:t>g</w:t>
      </w:r>
      <w:r w:rsidR="002E451A">
        <w:t>éographie</w:t>
      </w:r>
    </w:p>
    <w:p w14:paraId="7A5C6C5F" w14:textId="77777777" w:rsidR="00A92137" w:rsidRDefault="00A92137" w:rsidP="00A92137"/>
    <w:p w14:paraId="46B6786A" w14:textId="77777777" w:rsidR="00A92137" w:rsidRDefault="00A92137" w:rsidP="00A92137">
      <w:r>
        <w:t>La Méditerranée se divise en :</w:t>
      </w:r>
    </w:p>
    <w:p w14:paraId="613656BE" w14:textId="77777777" w:rsidR="00A92137" w:rsidRDefault="00A92137" w:rsidP="00A92137"/>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3"/>
      </w:tblGrid>
      <w:tr w:rsidR="00A92137" w14:paraId="39F6B841" w14:textId="77777777" w:rsidTr="00C35EA7">
        <w:trPr>
          <w:jc w:val="center"/>
        </w:trPr>
        <w:tc>
          <w:tcPr>
            <w:tcW w:w="1763" w:type="dxa"/>
          </w:tcPr>
          <w:p w14:paraId="7CAAA7DD" w14:textId="70AEBF6F" w:rsidR="00A92137" w:rsidRDefault="00000000" w:rsidP="007A7B25">
            <w:hyperlink r:id="rId19" w:anchor="Sit_Mediterranee_E" w:history="1">
              <w:r w:rsidR="00A92137" w:rsidRPr="00A92137">
                <w:rPr>
                  <w:rStyle w:val="Hyperlink"/>
                </w:rPr>
                <w:t>M</w:t>
              </w:r>
              <w:r w:rsidR="007A7B25">
                <w:rPr>
                  <w:rStyle w:val="Hyperlink"/>
                </w:rPr>
                <w:t>.</w:t>
              </w:r>
              <w:r w:rsidR="00A92137" w:rsidRPr="00A92137">
                <w:rPr>
                  <w:rStyle w:val="Hyperlink"/>
                </w:rPr>
                <w:t xml:space="preserve"> orientale</w:t>
              </w:r>
            </w:hyperlink>
          </w:p>
        </w:tc>
      </w:tr>
      <w:tr w:rsidR="00A92137" w14:paraId="3D5CC609" w14:textId="77777777" w:rsidTr="00C35EA7">
        <w:trPr>
          <w:jc w:val="center"/>
        </w:trPr>
        <w:tc>
          <w:tcPr>
            <w:tcW w:w="1763" w:type="dxa"/>
          </w:tcPr>
          <w:p w14:paraId="49076FE7" w14:textId="5C39E10C" w:rsidR="00A92137" w:rsidRDefault="00000000" w:rsidP="007A7B25">
            <w:hyperlink r:id="rId20" w:anchor="Sit_Mediterranee_C" w:history="1">
              <w:r w:rsidR="00A92137" w:rsidRPr="00A92137">
                <w:rPr>
                  <w:rStyle w:val="Hyperlink"/>
                </w:rPr>
                <w:t>M</w:t>
              </w:r>
              <w:r w:rsidR="007A7B25">
                <w:rPr>
                  <w:rStyle w:val="Hyperlink"/>
                </w:rPr>
                <w:t>.</w:t>
              </w:r>
              <w:r w:rsidR="00A92137" w:rsidRPr="00A92137">
                <w:rPr>
                  <w:rStyle w:val="Hyperlink"/>
                </w:rPr>
                <w:t xml:space="preserve"> centrale</w:t>
              </w:r>
            </w:hyperlink>
          </w:p>
        </w:tc>
      </w:tr>
      <w:tr w:rsidR="00A92137" w14:paraId="72CAEA14" w14:textId="77777777" w:rsidTr="00C35EA7">
        <w:trPr>
          <w:jc w:val="center"/>
        </w:trPr>
        <w:tc>
          <w:tcPr>
            <w:tcW w:w="1763" w:type="dxa"/>
          </w:tcPr>
          <w:p w14:paraId="2B262E4C" w14:textId="53F97BA6" w:rsidR="00A92137" w:rsidRDefault="00000000" w:rsidP="007A7B25">
            <w:hyperlink r:id="rId21" w:anchor="Sit_Mediterranee_O" w:history="1">
              <w:r w:rsidR="00A92137" w:rsidRPr="00A92137">
                <w:rPr>
                  <w:rStyle w:val="Hyperlink"/>
                </w:rPr>
                <w:t>M</w:t>
              </w:r>
              <w:r w:rsidR="007A7B25">
                <w:rPr>
                  <w:rStyle w:val="Hyperlink"/>
                </w:rPr>
                <w:t>.</w:t>
              </w:r>
              <w:r w:rsidR="00A92137" w:rsidRPr="00A92137">
                <w:rPr>
                  <w:rStyle w:val="Hyperlink"/>
                </w:rPr>
                <w:t xml:space="preserve"> occidentale</w:t>
              </w:r>
            </w:hyperlink>
          </w:p>
        </w:tc>
      </w:tr>
    </w:tbl>
    <w:p w14:paraId="6D83049D" w14:textId="77777777" w:rsidR="002E451A" w:rsidRDefault="00A92137" w:rsidP="00302ABB">
      <w:pPr>
        <w:jc w:val="both"/>
      </w:pPr>
      <w:r>
        <w:t>(SS BIB)</w:t>
      </w:r>
    </w:p>
    <w:p w14:paraId="5654E4E8" w14:textId="77777777" w:rsidR="00A92137" w:rsidRDefault="00A92137" w:rsidP="00302ABB">
      <w:pPr>
        <w:jc w:val="both"/>
      </w:pPr>
    </w:p>
    <w:p w14:paraId="11DE8B73" w14:textId="77777777" w:rsidR="00B25619" w:rsidRPr="0032190F" w:rsidRDefault="00B25619" w:rsidP="00302ABB">
      <w:pPr>
        <w:jc w:val="both"/>
        <w:rPr>
          <w:lang w:val="fr-FR"/>
        </w:rPr>
      </w:pPr>
      <w:r w:rsidRPr="0032190F">
        <w:rPr>
          <w:lang w:val="fr-FR"/>
        </w:rPr>
        <w:t xml:space="preserve">La Méditerranée </w:t>
      </w:r>
      <w:r w:rsidR="00990F86" w:rsidRPr="0032190F">
        <w:rPr>
          <w:lang w:val="fr-FR"/>
        </w:rPr>
        <w:t>se d</w:t>
      </w:r>
      <w:r w:rsidRPr="0032190F">
        <w:rPr>
          <w:lang w:val="fr-FR"/>
        </w:rPr>
        <w:t>écoupe en « parties autonome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2"/>
      </w:tblGrid>
      <w:tr w:rsidR="00B25619" w14:paraId="70D5D941" w14:textId="77777777" w:rsidTr="00D727D1">
        <w:trPr>
          <w:jc w:val="center"/>
        </w:trPr>
        <w:tc>
          <w:tcPr>
            <w:tcW w:w="2062" w:type="dxa"/>
            <w:shd w:val="clear" w:color="auto" w:fill="auto"/>
          </w:tcPr>
          <w:p w14:paraId="21987539" w14:textId="77777777" w:rsidR="00B25619" w:rsidRDefault="00B25619" w:rsidP="00302ABB">
            <w:pPr>
              <w:jc w:val="both"/>
            </w:pPr>
            <w:r>
              <w:t>mer Noire</w:t>
            </w:r>
          </w:p>
        </w:tc>
      </w:tr>
      <w:tr w:rsidR="00B25619" w14:paraId="32964DE1" w14:textId="77777777" w:rsidTr="00D727D1">
        <w:trPr>
          <w:jc w:val="center"/>
        </w:trPr>
        <w:tc>
          <w:tcPr>
            <w:tcW w:w="2062" w:type="dxa"/>
            <w:shd w:val="clear" w:color="auto" w:fill="auto"/>
          </w:tcPr>
          <w:p w14:paraId="56FC92BD" w14:textId="77777777" w:rsidR="00B25619" w:rsidRDefault="00B25619" w:rsidP="00302ABB">
            <w:pPr>
              <w:jc w:val="both"/>
            </w:pPr>
            <w:r>
              <w:t>mer Égée</w:t>
            </w:r>
          </w:p>
        </w:tc>
      </w:tr>
      <w:tr w:rsidR="00B25619" w14:paraId="0352E544" w14:textId="77777777" w:rsidTr="00D727D1">
        <w:trPr>
          <w:jc w:val="center"/>
        </w:trPr>
        <w:tc>
          <w:tcPr>
            <w:tcW w:w="2062" w:type="dxa"/>
            <w:shd w:val="clear" w:color="auto" w:fill="auto"/>
          </w:tcPr>
          <w:p w14:paraId="4B3675D2" w14:textId="77777777" w:rsidR="00B25619" w:rsidRDefault="00B25619" w:rsidP="00302ABB">
            <w:pPr>
              <w:jc w:val="both"/>
            </w:pPr>
            <w:r>
              <w:t>mer Adriatique</w:t>
            </w:r>
          </w:p>
        </w:tc>
      </w:tr>
      <w:tr w:rsidR="00B25619" w14:paraId="00EAC855" w14:textId="77777777" w:rsidTr="00D727D1">
        <w:trPr>
          <w:jc w:val="center"/>
        </w:trPr>
        <w:tc>
          <w:tcPr>
            <w:tcW w:w="2062" w:type="dxa"/>
            <w:shd w:val="clear" w:color="auto" w:fill="auto"/>
          </w:tcPr>
          <w:p w14:paraId="1E320B5E" w14:textId="77777777" w:rsidR="00B25619" w:rsidRDefault="00B25619" w:rsidP="00302ABB">
            <w:pPr>
              <w:jc w:val="both"/>
            </w:pPr>
            <w:r>
              <w:t>mer Tyrrhénienne</w:t>
            </w:r>
          </w:p>
        </w:tc>
      </w:tr>
    </w:tbl>
    <w:p w14:paraId="4A140B51" w14:textId="77777777" w:rsidR="00A92137" w:rsidRDefault="00A92137" w:rsidP="00A92137">
      <w:pPr>
        <w:jc w:val="both"/>
      </w:pPr>
      <w:r>
        <w:t xml:space="preserve">(BIB 1916 p. 15) </w:t>
      </w:r>
    </w:p>
    <w:p w14:paraId="7E03033B" w14:textId="77777777" w:rsidR="00B25619" w:rsidRDefault="00B25619" w:rsidP="00302ABB">
      <w:pPr>
        <w:jc w:val="both"/>
      </w:pPr>
    </w:p>
    <w:p w14:paraId="549FEDD0" w14:textId="77777777" w:rsidR="00B25619" w:rsidRPr="0032190F" w:rsidRDefault="00B25619" w:rsidP="00302ABB">
      <w:pPr>
        <w:jc w:val="both"/>
        <w:rPr>
          <w:lang w:val="fr-FR"/>
        </w:rPr>
      </w:pPr>
      <w:r w:rsidRPr="0032190F">
        <w:rPr>
          <w:lang w:val="fr-FR"/>
        </w:rPr>
        <w:t>…</w:t>
      </w:r>
      <w:r w:rsidR="00990F86" w:rsidRPr="0032190F">
        <w:rPr>
          <w:lang w:val="fr-FR"/>
        </w:rPr>
        <w:t xml:space="preserve">de part et d’autres de « portes marines » :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9"/>
      </w:tblGrid>
      <w:tr w:rsidR="00B25619" w14:paraId="582BB50E" w14:textId="77777777" w:rsidTr="00D727D1">
        <w:trPr>
          <w:jc w:val="center"/>
        </w:trPr>
        <w:tc>
          <w:tcPr>
            <w:tcW w:w="2549" w:type="dxa"/>
            <w:shd w:val="clear" w:color="auto" w:fill="auto"/>
          </w:tcPr>
          <w:p w14:paraId="16731650" w14:textId="71495DE8" w:rsidR="00B25619" w:rsidRDefault="00000000" w:rsidP="00302ABB">
            <w:pPr>
              <w:jc w:val="both"/>
            </w:pPr>
            <w:hyperlink r:id="rId22" w:anchor="Sit_Mediterranee_O_Gibraltar" w:history="1">
              <w:r w:rsidR="00B25619" w:rsidRPr="009D26E0">
                <w:rPr>
                  <w:rStyle w:val="Hyperlink"/>
                </w:rPr>
                <w:t>Gibraltar</w:t>
              </w:r>
            </w:hyperlink>
          </w:p>
        </w:tc>
      </w:tr>
      <w:tr w:rsidR="00B25619" w14:paraId="34E075B7" w14:textId="77777777" w:rsidTr="00D727D1">
        <w:trPr>
          <w:jc w:val="center"/>
        </w:trPr>
        <w:tc>
          <w:tcPr>
            <w:tcW w:w="2549" w:type="dxa"/>
            <w:shd w:val="clear" w:color="auto" w:fill="auto"/>
          </w:tcPr>
          <w:p w14:paraId="1FCDCA8E" w14:textId="77777777" w:rsidR="00B25619" w:rsidRDefault="00B25619" w:rsidP="00302ABB">
            <w:pPr>
              <w:jc w:val="both"/>
            </w:pPr>
            <w:r>
              <w:lastRenderedPageBreak/>
              <w:t>bouches de Bonifacio</w:t>
            </w:r>
          </w:p>
        </w:tc>
      </w:tr>
      <w:tr w:rsidR="00B25619" w14:paraId="76208476" w14:textId="77777777" w:rsidTr="00D727D1">
        <w:trPr>
          <w:jc w:val="center"/>
        </w:trPr>
        <w:tc>
          <w:tcPr>
            <w:tcW w:w="2549" w:type="dxa"/>
            <w:shd w:val="clear" w:color="auto" w:fill="auto"/>
          </w:tcPr>
          <w:p w14:paraId="2210B5F0" w14:textId="77777777" w:rsidR="00B25619" w:rsidRDefault="00B25619" w:rsidP="00302ABB">
            <w:pPr>
              <w:jc w:val="both"/>
            </w:pPr>
            <w:r>
              <w:t>détroit des Dardanelles</w:t>
            </w:r>
          </w:p>
        </w:tc>
      </w:tr>
      <w:tr w:rsidR="00B25619" w14:paraId="3FA6813C" w14:textId="77777777" w:rsidTr="00D727D1">
        <w:trPr>
          <w:jc w:val="center"/>
        </w:trPr>
        <w:tc>
          <w:tcPr>
            <w:tcW w:w="2549" w:type="dxa"/>
            <w:shd w:val="clear" w:color="auto" w:fill="auto"/>
          </w:tcPr>
          <w:p w14:paraId="58869F9F" w14:textId="77777777" w:rsidR="00B25619" w:rsidRDefault="00B25619" w:rsidP="00302ABB">
            <w:pPr>
              <w:jc w:val="both"/>
            </w:pPr>
            <w:r>
              <w:t>Bosphore</w:t>
            </w:r>
          </w:p>
        </w:tc>
      </w:tr>
      <w:tr w:rsidR="002F7F3F" w14:paraId="569A7B84" w14:textId="77777777" w:rsidTr="00D727D1">
        <w:trPr>
          <w:jc w:val="center"/>
        </w:trPr>
        <w:tc>
          <w:tcPr>
            <w:tcW w:w="2549" w:type="dxa"/>
            <w:shd w:val="clear" w:color="auto" w:fill="auto"/>
          </w:tcPr>
          <w:p w14:paraId="71B8B8E7" w14:textId="77777777" w:rsidR="002F7F3F" w:rsidRDefault="002F7F3F" w:rsidP="00302ABB">
            <w:pPr>
              <w:jc w:val="both"/>
            </w:pPr>
            <w:r>
              <w:t>canal de Trente</w:t>
            </w:r>
          </w:p>
        </w:tc>
      </w:tr>
    </w:tbl>
    <w:p w14:paraId="7F814BB2" w14:textId="77777777" w:rsidR="00B25619" w:rsidRDefault="00B25619" w:rsidP="00302ABB">
      <w:pPr>
        <w:jc w:val="both"/>
      </w:pPr>
      <w:r>
        <w:t>(BIB 1916 p. 15</w:t>
      </w:r>
      <w:r w:rsidR="002F7F3F">
        <w:t>, + BIB</w:t>
      </w:r>
      <w:r>
        <w:t>)</w:t>
      </w:r>
    </w:p>
    <w:p w14:paraId="1E41D637" w14:textId="77777777" w:rsidR="00B25619" w:rsidRDefault="00B25619" w:rsidP="00302ABB">
      <w:pPr>
        <w:jc w:val="both"/>
      </w:pPr>
    </w:p>
    <w:p w14:paraId="5EC3BAD8" w14:textId="77777777" w:rsidR="00B25619" w:rsidRPr="0032190F" w:rsidRDefault="00990F86" w:rsidP="00302ABB">
      <w:pPr>
        <w:jc w:val="both"/>
        <w:rPr>
          <w:lang w:val="fr-FR"/>
        </w:rPr>
      </w:pPr>
      <w:r w:rsidRPr="0032190F">
        <w:rPr>
          <w:lang w:val="fr-FR"/>
        </w:rPr>
        <w:t>A ces parties autonomes correspond, comme une image inversée</w:t>
      </w:r>
      <w:r w:rsidR="002E451A" w:rsidRPr="0032190F">
        <w:rPr>
          <w:lang w:val="fr-FR"/>
        </w:rPr>
        <w:t xml:space="preserve"> [</w:t>
      </w:r>
      <w:r w:rsidR="002E451A" w:rsidRPr="0032190F">
        <w:rPr>
          <w:i/>
          <w:lang w:val="fr-FR"/>
        </w:rPr>
        <w:t>Dual graph</w:t>
      </w:r>
      <w:r w:rsidR="002E451A" w:rsidRPr="0032190F">
        <w:rPr>
          <w:lang w:val="fr-FR"/>
        </w:rPr>
        <w:t>]</w:t>
      </w:r>
      <w:r w:rsidRPr="0032190F">
        <w:rPr>
          <w:lang w:val="fr-FR"/>
        </w:rPr>
        <w:t xml:space="preserve">, le découpage des terres en continents particuliers :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69"/>
      </w:tblGrid>
      <w:tr w:rsidR="00B25619" w14:paraId="611C901E" w14:textId="77777777" w:rsidTr="00D727D1">
        <w:trPr>
          <w:jc w:val="center"/>
        </w:trPr>
        <w:tc>
          <w:tcPr>
            <w:tcW w:w="2469" w:type="dxa"/>
            <w:shd w:val="clear" w:color="auto" w:fill="auto"/>
          </w:tcPr>
          <w:p w14:paraId="15E3D985" w14:textId="37EEEC85" w:rsidR="00B25619" w:rsidRDefault="00000000" w:rsidP="00302ABB">
            <w:pPr>
              <w:jc w:val="both"/>
            </w:pPr>
            <w:hyperlink r:id="rId23" w:anchor="Sit_Balkans" w:history="1">
              <w:r w:rsidR="00B25619" w:rsidRPr="00AA1EC9">
                <w:rPr>
                  <w:rStyle w:val="Hyperlink"/>
                </w:rPr>
                <w:t>Balkans</w:t>
              </w:r>
            </w:hyperlink>
          </w:p>
        </w:tc>
      </w:tr>
      <w:tr w:rsidR="00B25619" w14:paraId="4A4E804E" w14:textId="77777777" w:rsidTr="00D727D1">
        <w:trPr>
          <w:jc w:val="center"/>
        </w:trPr>
        <w:tc>
          <w:tcPr>
            <w:tcW w:w="2469" w:type="dxa"/>
            <w:shd w:val="clear" w:color="auto" w:fill="auto"/>
          </w:tcPr>
          <w:p w14:paraId="1FD1AFB5" w14:textId="77777777" w:rsidR="00B25619" w:rsidRDefault="00B25619" w:rsidP="00302ABB">
            <w:pPr>
              <w:jc w:val="both"/>
            </w:pPr>
            <w:r>
              <w:t>Asie Mineure</w:t>
            </w:r>
          </w:p>
        </w:tc>
      </w:tr>
      <w:tr w:rsidR="00B25619" w14:paraId="63995226" w14:textId="77777777" w:rsidTr="00D727D1">
        <w:trPr>
          <w:jc w:val="center"/>
        </w:trPr>
        <w:tc>
          <w:tcPr>
            <w:tcW w:w="2469" w:type="dxa"/>
            <w:shd w:val="clear" w:color="auto" w:fill="auto"/>
          </w:tcPr>
          <w:p w14:paraId="409D0A1A" w14:textId="77777777" w:rsidR="00B25619" w:rsidRDefault="00AA1EC9" w:rsidP="00302ABB">
            <w:pPr>
              <w:jc w:val="both"/>
            </w:pPr>
            <w:r>
              <w:t>Péninsule ibérique</w:t>
            </w:r>
          </w:p>
        </w:tc>
      </w:tr>
      <w:tr w:rsidR="00B25619" w14:paraId="44FC4647" w14:textId="77777777" w:rsidTr="00D727D1">
        <w:trPr>
          <w:jc w:val="center"/>
        </w:trPr>
        <w:tc>
          <w:tcPr>
            <w:tcW w:w="2469" w:type="dxa"/>
            <w:shd w:val="clear" w:color="auto" w:fill="auto"/>
          </w:tcPr>
          <w:p w14:paraId="0BF15952" w14:textId="77777777" w:rsidR="00B25619" w:rsidRDefault="00B25619" w:rsidP="00302ABB">
            <w:pPr>
              <w:jc w:val="both"/>
            </w:pPr>
            <w:r>
              <w:t>Afrique du Nord</w:t>
            </w:r>
          </w:p>
        </w:tc>
      </w:tr>
    </w:tbl>
    <w:p w14:paraId="1D20E112" w14:textId="77777777" w:rsidR="00B25619" w:rsidRDefault="00B25619" w:rsidP="00302ABB">
      <w:pPr>
        <w:jc w:val="both"/>
      </w:pPr>
    </w:p>
    <w:p w14:paraId="116729C3" w14:textId="77777777" w:rsidR="00990F86" w:rsidRPr="002E451A" w:rsidRDefault="002E451A" w:rsidP="00302ABB">
      <w:pPr>
        <w:jc w:val="both"/>
        <w:rPr>
          <w:lang w:val="en-GB"/>
        </w:rPr>
      </w:pPr>
      <w:r>
        <w:rPr>
          <w:lang w:val="en-GB"/>
        </w:rPr>
        <w:t>(BIB 1916 p. 16)</w:t>
      </w:r>
    </w:p>
    <w:p w14:paraId="22081C5A" w14:textId="77777777" w:rsidR="00D54917" w:rsidRDefault="00D54917" w:rsidP="00302ABB">
      <w:pPr>
        <w:rPr>
          <w:lang w:val="fr-FR"/>
        </w:rPr>
      </w:pPr>
    </w:p>
    <w:p w14:paraId="1D66392D" w14:textId="568E0950" w:rsidR="002E451A" w:rsidRDefault="002E451A" w:rsidP="00302ABB">
      <w:pPr>
        <w:rPr>
          <w:lang w:val="fr-FR"/>
        </w:rPr>
      </w:pPr>
      <w:r w:rsidRPr="0032190F">
        <w:rPr>
          <w:lang w:val="fr-FR"/>
        </w:rPr>
        <w:t xml:space="preserve">L’Italie est la ligne qui partage la Méditerranée orientale de la Méditerranée occidentale (SS BIB). </w:t>
      </w:r>
      <w:r w:rsidR="00990F86" w:rsidRPr="0032190F">
        <w:rPr>
          <w:lang w:val="fr-FR"/>
        </w:rPr>
        <w:t>La « frontière médiane » entre Orient et Occident passe par les grandes batailles de l’histoire :</w:t>
      </w:r>
    </w:p>
    <w:p w14:paraId="75AC3CED" w14:textId="77777777" w:rsidR="00FC7115" w:rsidRPr="0032190F" w:rsidRDefault="00FC7115" w:rsidP="00302ABB">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6"/>
      </w:tblGrid>
      <w:tr w:rsidR="002E451A" w14:paraId="7C39D55C" w14:textId="77777777" w:rsidTr="00D727D1">
        <w:trPr>
          <w:jc w:val="center"/>
        </w:trPr>
        <w:tc>
          <w:tcPr>
            <w:tcW w:w="1316" w:type="dxa"/>
            <w:shd w:val="clear" w:color="auto" w:fill="auto"/>
          </w:tcPr>
          <w:p w14:paraId="6BAA382C" w14:textId="77777777" w:rsidR="002E451A" w:rsidRDefault="002E451A" w:rsidP="00302ABB">
            <w:pPr>
              <w:jc w:val="both"/>
            </w:pPr>
            <w:r>
              <w:t>Actium</w:t>
            </w:r>
          </w:p>
        </w:tc>
      </w:tr>
      <w:tr w:rsidR="002E451A" w14:paraId="13005DA7" w14:textId="77777777" w:rsidTr="00D727D1">
        <w:trPr>
          <w:jc w:val="center"/>
        </w:trPr>
        <w:tc>
          <w:tcPr>
            <w:tcW w:w="1316" w:type="dxa"/>
            <w:shd w:val="clear" w:color="auto" w:fill="auto"/>
          </w:tcPr>
          <w:p w14:paraId="51BB217B" w14:textId="77777777" w:rsidR="002E451A" w:rsidRDefault="002E451A" w:rsidP="00302ABB">
            <w:pPr>
              <w:jc w:val="both"/>
            </w:pPr>
            <w:r>
              <w:t>Lépante</w:t>
            </w:r>
          </w:p>
        </w:tc>
      </w:tr>
      <w:tr w:rsidR="002E451A" w14:paraId="25EA41E1" w14:textId="77777777" w:rsidTr="00D727D1">
        <w:trPr>
          <w:jc w:val="center"/>
        </w:trPr>
        <w:tc>
          <w:tcPr>
            <w:tcW w:w="1316" w:type="dxa"/>
            <w:shd w:val="clear" w:color="auto" w:fill="auto"/>
          </w:tcPr>
          <w:p w14:paraId="10158DB6" w14:textId="77777777" w:rsidR="002E451A" w:rsidRDefault="002E451A" w:rsidP="00302ABB">
            <w:pPr>
              <w:jc w:val="both"/>
            </w:pPr>
            <w:r>
              <w:t>la Prevesa</w:t>
            </w:r>
          </w:p>
        </w:tc>
      </w:tr>
      <w:tr w:rsidR="002E451A" w14:paraId="1994DFEA" w14:textId="77777777" w:rsidTr="00D727D1">
        <w:trPr>
          <w:jc w:val="center"/>
        </w:trPr>
        <w:tc>
          <w:tcPr>
            <w:tcW w:w="1316" w:type="dxa"/>
            <w:shd w:val="clear" w:color="auto" w:fill="auto"/>
          </w:tcPr>
          <w:p w14:paraId="26EE2883" w14:textId="77777777" w:rsidR="002E451A" w:rsidRDefault="002E451A" w:rsidP="00302ABB">
            <w:pPr>
              <w:jc w:val="both"/>
            </w:pPr>
            <w:r>
              <w:t>Malte</w:t>
            </w:r>
          </w:p>
        </w:tc>
      </w:tr>
      <w:tr w:rsidR="002E451A" w14:paraId="760E6410" w14:textId="77777777" w:rsidTr="00D727D1">
        <w:trPr>
          <w:jc w:val="center"/>
        </w:trPr>
        <w:tc>
          <w:tcPr>
            <w:tcW w:w="1316" w:type="dxa"/>
            <w:shd w:val="clear" w:color="auto" w:fill="auto"/>
          </w:tcPr>
          <w:p w14:paraId="7F5EE1EE" w14:textId="77777777" w:rsidR="002E451A" w:rsidRDefault="002E451A" w:rsidP="00302ABB">
            <w:pPr>
              <w:jc w:val="both"/>
            </w:pPr>
            <w:r>
              <w:t>Zama</w:t>
            </w:r>
          </w:p>
        </w:tc>
      </w:tr>
      <w:tr w:rsidR="002E451A" w14:paraId="2651788C" w14:textId="77777777" w:rsidTr="00D727D1">
        <w:trPr>
          <w:jc w:val="center"/>
        </w:trPr>
        <w:tc>
          <w:tcPr>
            <w:tcW w:w="1316" w:type="dxa"/>
            <w:shd w:val="clear" w:color="auto" w:fill="auto"/>
          </w:tcPr>
          <w:p w14:paraId="2121BCB7" w14:textId="77777777" w:rsidR="002E451A" w:rsidRDefault="002E451A" w:rsidP="00302ABB">
            <w:pPr>
              <w:jc w:val="both"/>
            </w:pPr>
            <w:r>
              <w:t>Djerba</w:t>
            </w:r>
          </w:p>
        </w:tc>
      </w:tr>
    </w:tbl>
    <w:p w14:paraId="1E8A51F4" w14:textId="77777777" w:rsidR="002E451A" w:rsidRDefault="002E451A" w:rsidP="00302ABB">
      <w:pPr>
        <w:jc w:val="both"/>
      </w:pPr>
      <w:r>
        <w:t>(BIB 1916 p. 16)</w:t>
      </w:r>
    </w:p>
    <w:p w14:paraId="3B76AEDE" w14:textId="77777777" w:rsidR="002E451A" w:rsidRDefault="002E451A" w:rsidP="00302ABB">
      <w:pPr>
        <w:jc w:val="both"/>
      </w:pPr>
    </w:p>
    <w:p w14:paraId="531F6173" w14:textId="77777777" w:rsidR="00DB7456" w:rsidRDefault="00DB7456" w:rsidP="00302ABB">
      <w:pPr>
        <w:jc w:val="both"/>
      </w:pPr>
    </w:p>
    <w:p w14:paraId="75EA5AB5" w14:textId="77777777" w:rsidR="00DB7456" w:rsidRDefault="00DB7456" w:rsidP="00302ABB">
      <w:pPr>
        <w:pStyle w:val="Heading4"/>
      </w:pPr>
      <w:bookmarkStart w:id="5" w:name="Sit_Mediterranee_E"/>
      <w:r>
        <w:t>Méditerranée orientale</w:t>
      </w:r>
    </w:p>
    <w:bookmarkEnd w:id="5"/>
    <w:p w14:paraId="3AA6BB1B" w14:textId="77777777" w:rsidR="00DB7456" w:rsidRDefault="00DB7456" w:rsidP="00302ABB">
      <w:pPr>
        <w:jc w:val="both"/>
      </w:pPr>
    </w:p>
    <w:p w14:paraId="2964BD46" w14:textId="77777777" w:rsidR="00A92137" w:rsidRDefault="00A92137" w:rsidP="00647EA0">
      <w:pPr>
        <w:pStyle w:val="Heading5"/>
      </w:pPr>
      <w:bookmarkStart w:id="6" w:name="Sit_Mediterranee_E_Chypre"/>
      <w:r>
        <w:t>Chypre</w:t>
      </w:r>
    </w:p>
    <w:bookmarkEnd w:id="6"/>
    <w:p w14:paraId="695B1085" w14:textId="77777777" w:rsidR="00D54917" w:rsidRDefault="00D54917" w:rsidP="00A92137">
      <w:pPr>
        <w:jc w:val="both"/>
        <w:rPr>
          <w:lang w:val="fr-FR"/>
        </w:rPr>
      </w:pPr>
    </w:p>
    <w:p w14:paraId="18BDDE54" w14:textId="606DA4E0" w:rsidR="00A92137" w:rsidRPr="0032190F" w:rsidRDefault="00A92137" w:rsidP="00A92137">
      <w:pPr>
        <w:jc w:val="both"/>
        <w:rPr>
          <w:lang w:val="fr-FR"/>
        </w:rPr>
      </w:pPr>
      <w:r w:rsidRPr="0032190F">
        <w:rPr>
          <w:lang w:val="fr-FR"/>
        </w:rPr>
        <w:t>L’île est un relais de navigation (SS BIB, Barcelo com. pers.)</w:t>
      </w:r>
    </w:p>
    <w:p w14:paraId="47070353" w14:textId="174971E3" w:rsidR="00A92137" w:rsidRPr="0032190F" w:rsidRDefault="00A92137" w:rsidP="00A92137">
      <w:pPr>
        <w:jc w:val="both"/>
        <w:rPr>
          <w:lang w:val="fr-FR"/>
        </w:rPr>
      </w:pPr>
      <w:r w:rsidRPr="0032190F">
        <w:rPr>
          <w:lang w:val="fr-FR"/>
        </w:rPr>
        <w:t xml:space="preserve">Riche en plomb. Ce dernier interviendrait dans la composition des lingôt </w:t>
      </w:r>
      <w:hyperlink r:id="rId24" w:anchor="Cul_Precoloniale_Obj_ling_peau_boeuf" w:history="1">
        <w:r w:rsidR="0054261C">
          <w:rPr>
            <w:rStyle w:val="Hyperlink"/>
            <w:lang w:val="fr-FR"/>
          </w:rPr>
          <w:t>PBD</w:t>
        </w:r>
      </w:hyperlink>
      <w:r w:rsidRPr="0032190F">
        <w:rPr>
          <w:lang w:val="fr-FR"/>
        </w:rPr>
        <w:t xml:space="preserve"> [v. précolonial] et des lingôt launaciens pour les rendre plus facile à travailler (T. Lachenal com. pers.) </w:t>
      </w:r>
    </w:p>
    <w:p w14:paraId="73175394" w14:textId="5D200EBE" w:rsidR="00A92137" w:rsidRPr="0032190F" w:rsidRDefault="00A92137" w:rsidP="00A92137">
      <w:pPr>
        <w:jc w:val="both"/>
        <w:rPr>
          <w:lang w:val="fr-FR"/>
        </w:rPr>
      </w:pPr>
      <w:r w:rsidRPr="0032190F">
        <w:rPr>
          <w:lang w:val="fr-FR"/>
        </w:rPr>
        <w:t xml:space="preserve">v. </w:t>
      </w:r>
      <w:hyperlink r:id="rId25" w:anchor="Cul_Bronze_Final___metallurgie" w:history="1">
        <w:r w:rsidRPr="0032190F">
          <w:rPr>
            <w:rStyle w:val="Hyperlink"/>
            <w:lang w:val="fr-FR"/>
          </w:rPr>
          <w:t>B</w:t>
        </w:r>
        <w:r w:rsidR="001642B9">
          <w:rPr>
            <w:rStyle w:val="Hyperlink"/>
            <w:lang w:val="fr-FR"/>
          </w:rPr>
          <w:t>F</w:t>
        </w:r>
        <w:r w:rsidRPr="0032190F">
          <w:rPr>
            <w:rStyle w:val="Hyperlink"/>
            <w:lang w:val="fr-FR"/>
          </w:rPr>
          <w:t xml:space="preserve"> métallurgie</w:t>
        </w:r>
      </w:hyperlink>
    </w:p>
    <w:p w14:paraId="60EE3918" w14:textId="77777777" w:rsidR="00A92137" w:rsidRPr="0032190F" w:rsidRDefault="00A92137" w:rsidP="00A92137">
      <w:pPr>
        <w:jc w:val="both"/>
        <w:rPr>
          <w:lang w:val="fr-FR"/>
        </w:rPr>
      </w:pPr>
    </w:p>
    <w:p w14:paraId="2E112FF3" w14:textId="77777777" w:rsidR="00E95F9F" w:rsidRPr="0032190F" w:rsidRDefault="00E95F9F" w:rsidP="00647EA0">
      <w:pPr>
        <w:pStyle w:val="Heading5"/>
      </w:pPr>
      <w:bookmarkStart w:id="7" w:name="Sit_Mediterranee_E_Crete"/>
      <w:r w:rsidRPr="0032190F">
        <w:t>Crète</w:t>
      </w:r>
    </w:p>
    <w:bookmarkEnd w:id="7"/>
    <w:p w14:paraId="64695C22" w14:textId="77777777" w:rsidR="00E95F9F" w:rsidRPr="0032190F" w:rsidRDefault="00E95F9F" w:rsidP="00302ABB">
      <w:pPr>
        <w:jc w:val="both"/>
        <w:rPr>
          <w:lang w:val="fr-FR"/>
        </w:rPr>
      </w:pPr>
    </w:p>
    <w:p w14:paraId="390082E8" w14:textId="77777777" w:rsidR="00E95F9F" w:rsidRPr="0032190F" w:rsidRDefault="00E95F9F" w:rsidP="00302ABB">
      <w:pPr>
        <w:pStyle w:val="Heading6"/>
      </w:pPr>
      <w:bookmarkStart w:id="8" w:name="Sit_Mediterranee_E_Crete_Messara"/>
      <w:r w:rsidRPr="0032190F">
        <w:t>Messara (Plaine)</w:t>
      </w:r>
    </w:p>
    <w:bookmarkEnd w:id="8"/>
    <w:p w14:paraId="63AAD01A" w14:textId="77777777" w:rsidR="00E95F9F" w:rsidRPr="0032190F" w:rsidRDefault="00E95F9F" w:rsidP="00302ABB">
      <w:pPr>
        <w:jc w:val="both"/>
        <w:rPr>
          <w:lang w:val="fr-FR"/>
        </w:rPr>
      </w:pPr>
    </w:p>
    <w:p w14:paraId="2AFE5CC6" w14:textId="78018057" w:rsidR="004C6498" w:rsidRDefault="00E95F9F" w:rsidP="00302ABB">
      <w:pPr>
        <w:jc w:val="both"/>
        <w:rPr>
          <w:lang w:val="fr-FR"/>
        </w:rPr>
      </w:pPr>
      <w:r w:rsidRPr="0032190F">
        <w:rPr>
          <w:lang w:val="fr-FR"/>
        </w:rPr>
        <w:t xml:space="preserve">La plaine de la Messara, dominée par </w:t>
      </w:r>
      <w:hyperlink r:id="rId26" w:anchor="Sit_Phaistos" w:history="1">
        <w:r w:rsidRPr="00E73E66">
          <w:rPr>
            <w:rStyle w:val="Hyperlink"/>
            <w:lang w:val="fr-FR"/>
          </w:rPr>
          <w:t>Phaïstos</w:t>
        </w:r>
      </w:hyperlink>
      <w:r w:rsidRPr="0032190F">
        <w:rPr>
          <w:lang w:val="fr-FR"/>
        </w:rPr>
        <w:t xml:space="preserve">, est une plaine riche et fertile (BIB Arte, </w:t>
      </w:r>
      <w:r w:rsidRPr="0032190F">
        <w:rPr>
          <w:i/>
          <w:lang w:val="fr-FR"/>
        </w:rPr>
        <w:t>Le Disque de Phaïstos</w:t>
      </w:r>
      <w:r w:rsidRPr="0032190F">
        <w:rPr>
          <w:lang w:val="fr-FR"/>
        </w:rPr>
        <w:t>, 2016)</w:t>
      </w:r>
    </w:p>
    <w:p w14:paraId="7B39DDE9" w14:textId="11BF0DFA" w:rsidR="004C6498" w:rsidRDefault="004C6498" w:rsidP="00302ABB">
      <w:pPr>
        <w:jc w:val="both"/>
        <w:rPr>
          <w:lang w:val="fr-FR"/>
        </w:rPr>
      </w:pPr>
      <w:r>
        <w:rPr>
          <w:lang w:val="fr-FR"/>
        </w:rPr>
        <w:t xml:space="preserve">v. </w:t>
      </w:r>
      <w:hyperlink r:id="rId27" w:anchor="Cul_Neo__habitat" w:history="1">
        <w:r w:rsidRPr="004C6498">
          <w:rPr>
            <w:rStyle w:val="Hyperlink"/>
            <w:lang w:val="fr-FR"/>
          </w:rPr>
          <w:t>Habitat néolithique</w:t>
        </w:r>
      </w:hyperlink>
    </w:p>
    <w:p w14:paraId="76032682" w14:textId="77777777" w:rsidR="004C6498" w:rsidRDefault="004C6498" w:rsidP="004C6498">
      <w:pPr>
        <w:pStyle w:val="Heading5"/>
      </w:pPr>
      <w:r>
        <w:t>Grèce</w:t>
      </w:r>
    </w:p>
    <w:p w14:paraId="71E93499" w14:textId="77777777" w:rsidR="004C6498" w:rsidRDefault="004C6498" w:rsidP="00302ABB">
      <w:pPr>
        <w:jc w:val="both"/>
        <w:rPr>
          <w:lang w:val="fr-FR"/>
        </w:rPr>
      </w:pPr>
    </w:p>
    <w:p w14:paraId="1A93B6AA" w14:textId="77777777" w:rsidR="004C6498" w:rsidRDefault="004C6498" w:rsidP="004C6498">
      <w:pPr>
        <w:pStyle w:val="Heading6"/>
      </w:pPr>
      <w:bookmarkStart w:id="9" w:name="Sit_Konya_Plaine"/>
      <w:r>
        <w:lastRenderedPageBreak/>
        <w:t>Konya (Plaine)</w:t>
      </w:r>
    </w:p>
    <w:bookmarkEnd w:id="9"/>
    <w:p w14:paraId="2FD34C95" w14:textId="77777777" w:rsidR="004C6498" w:rsidRDefault="004C6498" w:rsidP="004C6498">
      <w:pPr>
        <w:rPr>
          <w:lang w:val="fr-FR"/>
        </w:rPr>
      </w:pPr>
    </w:p>
    <w:p w14:paraId="582DCC24" w14:textId="7C9B65F0" w:rsidR="004C6498" w:rsidRDefault="004C6498" w:rsidP="004C6498">
      <w:pPr>
        <w:jc w:val="both"/>
        <w:rPr>
          <w:lang w:val="fr-FR"/>
        </w:rPr>
      </w:pPr>
      <w:r>
        <w:rPr>
          <w:lang w:val="fr-FR"/>
        </w:rPr>
        <w:t xml:space="preserve">"Grenier à blé" (BIB National Geographic, aout 2019) v. </w:t>
      </w:r>
      <w:hyperlink r:id="rId28" w:anchor="Cul_Neo__habitat" w:history="1">
        <w:r w:rsidRPr="004C6498">
          <w:rPr>
            <w:rStyle w:val="Hyperlink"/>
            <w:lang w:val="fr-FR"/>
          </w:rPr>
          <w:t>Habitat néolithique</w:t>
        </w:r>
      </w:hyperlink>
    </w:p>
    <w:p w14:paraId="6FFD5D03" w14:textId="77777777" w:rsidR="004C6498" w:rsidRDefault="004C6498" w:rsidP="004C6498">
      <w:pPr>
        <w:rPr>
          <w:lang w:val="fr-FR"/>
        </w:rPr>
      </w:pPr>
    </w:p>
    <w:p w14:paraId="65E6376B" w14:textId="77777777" w:rsidR="004C6498" w:rsidRDefault="004C6498" w:rsidP="004C6498">
      <w:pPr>
        <w:rPr>
          <w:lang w:val="fr-FR"/>
        </w:rPr>
      </w:pPr>
    </w:p>
    <w:p w14:paraId="4BE90379" w14:textId="08CC320B" w:rsidR="004C6498" w:rsidRPr="00884767" w:rsidRDefault="004C6498" w:rsidP="004C6498">
      <w:pPr>
        <w:rPr>
          <w:lang w:val="fr-FR"/>
        </w:rPr>
      </w:pPr>
      <w:r w:rsidRPr="00884767">
        <w:rPr>
          <w:lang w:val="fr-FR"/>
        </w:rPr>
        <w:t xml:space="preserve">v. </w:t>
      </w:r>
      <w:hyperlink r:id="rId29" w:anchor="Sit_Konya" w:history="1">
        <w:r w:rsidRPr="00884767">
          <w:rPr>
            <w:rStyle w:val="Hyperlink"/>
            <w:lang w:val="fr-FR"/>
          </w:rPr>
          <w:t>Konya</w:t>
        </w:r>
      </w:hyperlink>
      <w:r w:rsidRPr="00884767">
        <w:rPr>
          <w:lang w:val="fr-FR"/>
        </w:rPr>
        <w:t xml:space="preserve">, </w:t>
      </w:r>
      <w:hyperlink r:id="rId30" w:anchor="Sit_Catal_Huyuk" w:history="1">
        <w:r w:rsidRPr="00884767">
          <w:rPr>
            <w:rStyle w:val="Hyperlink"/>
            <w:lang w:val="fr-FR"/>
          </w:rPr>
          <w:t>Catal Huyuk</w:t>
        </w:r>
      </w:hyperlink>
      <w:r w:rsidRPr="00884767">
        <w:rPr>
          <w:lang w:val="fr-FR"/>
        </w:rPr>
        <w:t>, Bonculku</w:t>
      </w:r>
    </w:p>
    <w:p w14:paraId="45371F9C" w14:textId="77777777" w:rsidR="004C6498" w:rsidRPr="00884767" w:rsidRDefault="004C6498" w:rsidP="00302ABB">
      <w:pPr>
        <w:jc w:val="both"/>
        <w:rPr>
          <w:lang w:val="fr-FR"/>
        </w:rPr>
      </w:pPr>
    </w:p>
    <w:p w14:paraId="6EC477AA" w14:textId="77777777" w:rsidR="00BC1508" w:rsidRPr="00884767" w:rsidRDefault="00BC1508" w:rsidP="00302ABB">
      <w:pPr>
        <w:jc w:val="both"/>
        <w:rPr>
          <w:lang w:val="fr-FR"/>
        </w:rPr>
      </w:pPr>
    </w:p>
    <w:p w14:paraId="022FA65A" w14:textId="77777777" w:rsidR="002E451A" w:rsidRPr="0032190F" w:rsidRDefault="002E451A" w:rsidP="00302ABB">
      <w:pPr>
        <w:pStyle w:val="Heading4"/>
      </w:pPr>
      <w:bookmarkStart w:id="10" w:name="Sit_Mediterranee_C"/>
      <w:r w:rsidRPr="0032190F">
        <w:t>Méditerranée centrale</w:t>
      </w:r>
    </w:p>
    <w:bookmarkEnd w:id="10"/>
    <w:p w14:paraId="790D8C41" w14:textId="77777777" w:rsidR="002E451A" w:rsidRPr="0032190F" w:rsidRDefault="002E451A" w:rsidP="00302ABB">
      <w:pPr>
        <w:jc w:val="both"/>
        <w:rPr>
          <w:lang w:val="fr-FR"/>
        </w:rPr>
      </w:pPr>
    </w:p>
    <w:p w14:paraId="17CA9759" w14:textId="77777777" w:rsidR="002E451A" w:rsidRPr="0032190F" w:rsidRDefault="002E451A" w:rsidP="00647EA0">
      <w:pPr>
        <w:pStyle w:val="Heading5"/>
      </w:pPr>
      <w:bookmarkStart w:id="11" w:name="Sit_Mediterranee_C_Italie"/>
      <w:r w:rsidRPr="0032190F">
        <w:t>Italie</w:t>
      </w:r>
    </w:p>
    <w:bookmarkEnd w:id="11"/>
    <w:p w14:paraId="521CF3F1" w14:textId="77777777" w:rsidR="002E451A" w:rsidRPr="0032190F" w:rsidRDefault="002E451A" w:rsidP="00302ABB">
      <w:pPr>
        <w:jc w:val="both"/>
        <w:rPr>
          <w:lang w:val="fr-FR"/>
        </w:rPr>
      </w:pPr>
    </w:p>
    <w:p w14:paraId="3BC750BF" w14:textId="77777777" w:rsidR="00990F86" w:rsidRPr="0032190F" w:rsidRDefault="00990F86" w:rsidP="00302ABB">
      <w:pPr>
        <w:jc w:val="both"/>
        <w:rPr>
          <w:lang w:val="fr-FR"/>
        </w:rPr>
      </w:pPr>
      <w:r w:rsidRPr="0032190F">
        <w:rPr>
          <w:lang w:val="fr-FR"/>
        </w:rPr>
        <w:t xml:space="preserve">La péninsule italienne </w:t>
      </w:r>
      <w:r w:rsidR="00431DAB" w:rsidRPr="0032190F">
        <w:rPr>
          <w:lang w:val="fr-FR"/>
        </w:rPr>
        <w:t xml:space="preserve">italienne </w:t>
      </w:r>
      <w:r w:rsidRPr="0032190F">
        <w:rPr>
          <w:lang w:val="fr-FR"/>
        </w:rPr>
        <w:t>est en M</w:t>
      </w:r>
      <w:r w:rsidR="00B25619" w:rsidRPr="0032190F">
        <w:rPr>
          <w:lang w:val="fr-FR"/>
        </w:rPr>
        <w:t xml:space="preserve">éditerranée centrale (BIB 1916). </w:t>
      </w:r>
    </w:p>
    <w:p w14:paraId="68719450" w14:textId="77777777" w:rsidR="00B25619" w:rsidRPr="0032190F" w:rsidRDefault="00B25619" w:rsidP="00302ABB">
      <w:pPr>
        <w:rPr>
          <w:lang w:val="fr-FR"/>
        </w:rPr>
      </w:pPr>
    </w:p>
    <w:p w14:paraId="6853B49A" w14:textId="77777777" w:rsidR="00B25619" w:rsidRPr="0032190F" w:rsidRDefault="00B25619" w:rsidP="00302ABB">
      <w:pPr>
        <w:pStyle w:val="Heading6"/>
      </w:pPr>
      <w:bookmarkStart w:id="12" w:name="Sit_Mediterranee_C_Italie_Etrurie"/>
      <w:r w:rsidRPr="0032190F">
        <w:t>Étrurie</w:t>
      </w:r>
    </w:p>
    <w:bookmarkEnd w:id="12"/>
    <w:p w14:paraId="6E44553B" w14:textId="77777777" w:rsidR="002372BC" w:rsidRPr="009713E1" w:rsidRDefault="00D26AAB" w:rsidP="00302ABB">
      <w:pPr>
        <w:jc w:val="both"/>
        <w:rPr>
          <w:sz w:val="20"/>
          <w:lang w:val="fr-FR"/>
        </w:rPr>
      </w:pPr>
      <w:r w:rsidRPr="009713E1">
        <w:rPr>
          <w:sz w:val="20"/>
          <w:lang w:val="fr-FR"/>
        </w:rPr>
        <w:t>Etrurie</w:t>
      </w:r>
    </w:p>
    <w:p w14:paraId="4E8697BE" w14:textId="77777777" w:rsidR="00D26AAB" w:rsidRPr="0032190F" w:rsidRDefault="00D26AAB" w:rsidP="00302ABB">
      <w:pPr>
        <w:jc w:val="both"/>
        <w:rPr>
          <w:lang w:val="fr-FR"/>
        </w:rPr>
      </w:pPr>
    </w:p>
    <w:p w14:paraId="49C945DA" w14:textId="54B8935E" w:rsidR="00FB59F5" w:rsidRPr="0032190F" w:rsidRDefault="00B25619" w:rsidP="00302ABB">
      <w:pPr>
        <w:jc w:val="both"/>
        <w:rPr>
          <w:lang w:val="fr-FR"/>
        </w:rPr>
      </w:pPr>
      <w:r w:rsidRPr="0032190F">
        <w:rPr>
          <w:lang w:val="fr-FR"/>
        </w:rPr>
        <w:t>Aire géographie s’étendant sur la Toscane et nord du Latium</w:t>
      </w:r>
      <w:r w:rsidR="00BA3D5D" w:rsidRPr="0032190F">
        <w:rPr>
          <w:lang w:val="fr-FR"/>
        </w:rPr>
        <w:t xml:space="preserve">, </w:t>
      </w:r>
      <w:r w:rsidR="00DB7456" w:rsidRPr="0032190F">
        <w:rPr>
          <w:lang w:val="fr-FR"/>
        </w:rPr>
        <w:t>au nord</w:t>
      </w:r>
      <w:r w:rsidR="00BA3D5D" w:rsidRPr="0032190F">
        <w:rPr>
          <w:lang w:val="fr-FR"/>
        </w:rPr>
        <w:t xml:space="preserve"> du Tevere</w:t>
      </w:r>
      <w:r w:rsidR="009468FD">
        <w:rPr>
          <w:lang w:val="fr-FR"/>
        </w:rPr>
        <w:t xml:space="preserve"> </w:t>
      </w:r>
      <w:r w:rsidR="00E31F53" w:rsidRPr="0032190F">
        <w:rPr>
          <w:lang w:val="fr-FR"/>
        </w:rPr>
        <w:t xml:space="preserve">[Tibre] </w:t>
      </w:r>
      <w:r w:rsidRPr="0032190F">
        <w:rPr>
          <w:lang w:val="fr-FR"/>
        </w:rPr>
        <w:t xml:space="preserve">(SS BIB). </w:t>
      </w:r>
      <w:r w:rsidR="009713E1">
        <w:rPr>
          <w:lang w:val="fr-FR"/>
        </w:rPr>
        <w:t>L'Etrurie exporte des amphores, vases en bronze, vase céramiques (dont bucchero, canthare) comme à Saint-Blaise. L'Etrurie exporte via deux courants: maritime (céramique, amphores), terrestre (vases et objets en bronze) (BIB Les Sources Méditerranéennes de l'art celtique).</w:t>
      </w:r>
    </w:p>
    <w:p w14:paraId="4989A5C5" w14:textId="77777777" w:rsidR="00DB7456" w:rsidRPr="0032190F" w:rsidRDefault="00DB7456" w:rsidP="00302ABB">
      <w:pPr>
        <w:jc w:val="both"/>
        <w:rPr>
          <w:lang w:val="fr-FR"/>
        </w:rPr>
      </w:pPr>
    </w:p>
    <w:p w14:paraId="40A94DC9" w14:textId="77777777" w:rsidR="00DB7456" w:rsidRPr="0032190F" w:rsidRDefault="00DB7456" w:rsidP="00302ABB">
      <w:pPr>
        <w:pStyle w:val="Heading6"/>
      </w:pPr>
      <w:bookmarkStart w:id="13" w:name="Sit_Mediterranee_C_Italie_Latium_Vetus"/>
      <w:r w:rsidRPr="0032190F">
        <w:t>Latium Vetus</w:t>
      </w:r>
    </w:p>
    <w:bookmarkEnd w:id="13"/>
    <w:p w14:paraId="3A19DBFB" w14:textId="77777777" w:rsidR="002E451A" w:rsidRPr="0032190F" w:rsidRDefault="00DB7456" w:rsidP="00302ABB">
      <w:pPr>
        <w:jc w:val="both"/>
        <w:rPr>
          <w:lang w:val="fr-FR"/>
        </w:rPr>
      </w:pPr>
      <w:r w:rsidRPr="0032190F">
        <w:rPr>
          <w:lang w:val="fr-FR"/>
        </w:rPr>
        <w:t>Aire géographie s’étendant sur le Latium, autour du mont Albain (Albano) au sud du Tevere (SS BIB).</w:t>
      </w:r>
    </w:p>
    <w:p w14:paraId="0D18FC5C" w14:textId="77777777" w:rsidR="00DB7456" w:rsidRPr="0032190F" w:rsidRDefault="00DB7456" w:rsidP="00302ABB">
      <w:pPr>
        <w:jc w:val="both"/>
        <w:rPr>
          <w:lang w:val="fr-FR"/>
        </w:rPr>
      </w:pPr>
    </w:p>
    <w:p w14:paraId="1296168A" w14:textId="77777777" w:rsidR="00761674" w:rsidRPr="0032190F" w:rsidRDefault="00761674" w:rsidP="00302ABB">
      <w:pPr>
        <w:pStyle w:val="Heading6"/>
      </w:pPr>
      <w:r w:rsidRPr="0032190F">
        <w:t>Vésuve</w:t>
      </w:r>
      <w:r w:rsidR="00FB2407" w:rsidRPr="0032190F">
        <w:t xml:space="preserve"> (région du)</w:t>
      </w:r>
    </w:p>
    <w:p w14:paraId="22EB59B1" w14:textId="77777777" w:rsidR="00761674" w:rsidRPr="0032190F" w:rsidRDefault="00761674" w:rsidP="00302ABB">
      <w:pPr>
        <w:jc w:val="both"/>
        <w:rPr>
          <w:lang w:val="fr-FR"/>
        </w:rPr>
      </w:pPr>
    </w:p>
    <w:p w14:paraId="39DC9F90" w14:textId="77777777" w:rsidR="00761674" w:rsidRPr="0032190F" w:rsidRDefault="00761674" w:rsidP="00302ABB">
      <w:pPr>
        <w:jc w:val="both"/>
        <w:rPr>
          <w:lang w:val="fr-FR"/>
        </w:rPr>
      </w:pPr>
      <w:r w:rsidRPr="0032190F">
        <w:rPr>
          <w:lang w:val="fr-FR"/>
        </w:rPr>
        <w:t xml:space="preserve">Les champs Phlégréens (it. </w:t>
      </w:r>
      <w:r w:rsidRPr="0032190F">
        <w:rPr>
          <w:i/>
          <w:lang w:val="fr-FR"/>
        </w:rPr>
        <w:t>campi Flegrei</w:t>
      </w:r>
      <w:r w:rsidRPr="0032190F">
        <w:rPr>
          <w:lang w:val="fr-FR"/>
        </w:rPr>
        <w:t> ; gr.</w:t>
      </w:r>
      <w:r>
        <w:t>φλεγραῖος</w:t>
      </w:r>
      <w:r w:rsidRPr="0032190F">
        <w:rPr>
          <w:lang w:val="fr-FR"/>
        </w:rPr>
        <w:t xml:space="preserve"> « brûlant ») sont situés sur les pentes du Vésuve. Ils étaient considérés dans l’Antiquité comme l’antichambre de l’infra-monde(BIB Arte, </w:t>
      </w:r>
      <w:r w:rsidRPr="0032190F">
        <w:rPr>
          <w:i/>
          <w:lang w:val="fr-FR"/>
        </w:rPr>
        <w:t>Dernières nouvelles de l’Atlantide</w:t>
      </w:r>
      <w:r w:rsidRPr="0032190F">
        <w:rPr>
          <w:lang w:val="fr-FR"/>
        </w:rPr>
        <w:t>, 2016)</w:t>
      </w:r>
    </w:p>
    <w:p w14:paraId="5FE21CFF" w14:textId="77777777" w:rsidR="00FB2407" w:rsidRPr="0032190F" w:rsidRDefault="00FB2407" w:rsidP="00302ABB">
      <w:pPr>
        <w:jc w:val="both"/>
        <w:rPr>
          <w:lang w:val="fr-FR"/>
        </w:rPr>
      </w:pPr>
    </w:p>
    <w:p w14:paraId="007F39A2" w14:textId="77777777" w:rsidR="00FB2407" w:rsidRPr="0032190F" w:rsidRDefault="00FB2407" w:rsidP="00647EA0">
      <w:pPr>
        <w:pStyle w:val="Heading5"/>
      </w:pPr>
      <w:bookmarkStart w:id="14" w:name="Sit_Mediterranee_C_Elbe"/>
      <w:r w:rsidRPr="0032190F">
        <w:t>Elbe</w:t>
      </w:r>
    </w:p>
    <w:bookmarkEnd w:id="14"/>
    <w:p w14:paraId="2BD2AAE8" w14:textId="77777777" w:rsidR="00FB2407" w:rsidRPr="0032190F" w:rsidRDefault="00FB2407" w:rsidP="00302ABB">
      <w:pPr>
        <w:jc w:val="both"/>
        <w:rPr>
          <w:lang w:val="fr-FR"/>
        </w:rPr>
      </w:pPr>
    </w:p>
    <w:p w14:paraId="4BF362D2" w14:textId="77777777" w:rsidR="00FB2407" w:rsidRDefault="00FB2407" w:rsidP="00302ABB">
      <w:pPr>
        <w:jc w:val="both"/>
        <w:rPr>
          <w:lang w:val="fr-FR"/>
        </w:rPr>
      </w:pPr>
      <w:r w:rsidRPr="0032190F">
        <w:rPr>
          <w:i/>
          <w:lang w:val="fr-FR"/>
        </w:rPr>
        <w:t>Aithalia</w:t>
      </w:r>
      <w:r w:rsidRPr="0032190F">
        <w:rPr>
          <w:lang w:val="fr-FR"/>
        </w:rPr>
        <w:t xml:space="preserve"> en grec (BIB 1952 ?) </w:t>
      </w:r>
    </w:p>
    <w:p w14:paraId="6168C449" w14:textId="77777777" w:rsidR="006D01A4" w:rsidRDefault="006D01A4" w:rsidP="00302ABB">
      <w:pPr>
        <w:jc w:val="both"/>
        <w:rPr>
          <w:lang w:val="fr-FR"/>
        </w:rPr>
      </w:pPr>
    </w:p>
    <w:p w14:paraId="27BA18D5" w14:textId="77777777" w:rsidR="006D01A4" w:rsidRPr="00615329" w:rsidRDefault="006D01A4" w:rsidP="006D01A4">
      <w:pPr>
        <w:pStyle w:val="Heading5"/>
      </w:pPr>
      <w:r w:rsidRPr="00615329">
        <w:t>Malte</w:t>
      </w:r>
    </w:p>
    <w:p w14:paraId="2957640B" w14:textId="77777777" w:rsidR="006D01A4" w:rsidRPr="006D01A4" w:rsidRDefault="006D01A4" w:rsidP="006D01A4">
      <w:pPr>
        <w:rPr>
          <w:b/>
          <w:lang w:val="fr-FR"/>
        </w:rPr>
      </w:pPr>
    </w:p>
    <w:p w14:paraId="18A5CA79" w14:textId="77777777" w:rsidR="006D01A4" w:rsidRPr="006D01A4" w:rsidRDefault="006D01A4" w:rsidP="006D01A4">
      <w:pPr>
        <w:rPr>
          <w:lang w:val="fr-FR"/>
        </w:rPr>
      </w:pPr>
      <w:r w:rsidRPr="006D01A4">
        <w:rPr>
          <w:lang w:val="fr-FR"/>
        </w:rPr>
        <w:t>A Malte, IV et IIIe mill. temples se répartissant dans divers lieux de l’archipel. Peut-être développement plus tardif d’un temple + important (Tarxien). Abandon vers 2 500 des sanctuaires exploités depuis un millénaire (BIB ?)</w:t>
      </w:r>
    </w:p>
    <w:p w14:paraId="3A3BEB2E" w14:textId="77777777" w:rsidR="006D01A4" w:rsidRDefault="006D01A4" w:rsidP="00302ABB">
      <w:pPr>
        <w:jc w:val="both"/>
        <w:rPr>
          <w:lang w:val="fr-FR"/>
        </w:rPr>
      </w:pPr>
    </w:p>
    <w:p w14:paraId="47DF5399" w14:textId="77777777" w:rsidR="006D01A4" w:rsidRDefault="006D01A4" w:rsidP="006D01A4">
      <w:pPr>
        <w:pStyle w:val="Heading5"/>
      </w:pPr>
      <w:r>
        <w:t>Sicile</w:t>
      </w:r>
    </w:p>
    <w:p w14:paraId="5D96E5BA" w14:textId="77777777" w:rsidR="006D01A4" w:rsidRDefault="006D01A4" w:rsidP="006D01A4">
      <w:pPr>
        <w:rPr>
          <w:lang w:val="es-ES" w:eastAsia="en-GB"/>
        </w:rPr>
      </w:pPr>
    </w:p>
    <w:tbl>
      <w:tblPr>
        <w:tblStyle w:val="TableGrid"/>
        <w:tblW w:w="0" w:type="auto"/>
        <w:jc w:val="center"/>
        <w:tblLook w:val="04A0" w:firstRow="1" w:lastRow="0" w:firstColumn="1" w:lastColumn="0" w:noHBand="0" w:noVBand="1"/>
      </w:tblPr>
      <w:tblGrid>
        <w:gridCol w:w="1503"/>
        <w:gridCol w:w="1034"/>
        <w:gridCol w:w="3198"/>
      </w:tblGrid>
      <w:tr w:rsidR="006D01A4" w14:paraId="28D3EC31" w14:textId="77777777" w:rsidTr="00830E46">
        <w:trPr>
          <w:jc w:val="center"/>
        </w:trPr>
        <w:tc>
          <w:tcPr>
            <w:tcW w:w="2537" w:type="dxa"/>
            <w:gridSpan w:val="2"/>
          </w:tcPr>
          <w:p w14:paraId="00F805EA" w14:textId="77777777" w:rsidR="006D01A4" w:rsidRDefault="006D01A4" w:rsidP="00830E46">
            <w:pPr>
              <w:jc w:val="center"/>
              <w:rPr>
                <w:lang w:val="es-ES" w:eastAsia="en-GB"/>
              </w:rPr>
            </w:pPr>
            <w:r>
              <w:rPr>
                <w:lang w:val="es-ES" w:eastAsia="en-GB"/>
              </w:rPr>
              <w:t>période</w:t>
            </w:r>
          </w:p>
        </w:tc>
        <w:tc>
          <w:tcPr>
            <w:tcW w:w="3198" w:type="dxa"/>
          </w:tcPr>
          <w:p w14:paraId="4607805B" w14:textId="77777777" w:rsidR="006D01A4" w:rsidRDefault="006D01A4" w:rsidP="00830E46">
            <w:pPr>
              <w:jc w:val="center"/>
              <w:rPr>
                <w:lang w:val="es-ES" w:eastAsia="en-GB"/>
              </w:rPr>
            </w:pPr>
            <w:r>
              <w:rPr>
                <w:lang w:val="es-ES" w:eastAsia="en-GB"/>
              </w:rPr>
              <w:t>cultures</w:t>
            </w:r>
          </w:p>
        </w:tc>
      </w:tr>
      <w:tr w:rsidR="006D01A4" w14:paraId="1266A436" w14:textId="77777777" w:rsidTr="00830E46">
        <w:trPr>
          <w:jc w:val="center"/>
        </w:trPr>
        <w:tc>
          <w:tcPr>
            <w:tcW w:w="1503" w:type="dxa"/>
            <w:vMerge w:val="restart"/>
            <w:vAlign w:val="center"/>
          </w:tcPr>
          <w:p w14:paraId="6518DD87" w14:textId="77777777" w:rsidR="006D01A4" w:rsidRDefault="006D01A4" w:rsidP="00830E46">
            <w:pPr>
              <w:rPr>
                <w:lang w:val="es-ES" w:eastAsia="en-GB"/>
              </w:rPr>
            </w:pPr>
            <w:r>
              <w:rPr>
                <w:lang w:val="es-ES" w:eastAsia="en-GB"/>
              </w:rPr>
              <w:t>Neolithic</w:t>
            </w:r>
          </w:p>
        </w:tc>
        <w:tc>
          <w:tcPr>
            <w:tcW w:w="1030" w:type="dxa"/>
            <w:vAlign w:val="center"/>
          </w:tcPr>
          <w:p w14:paraId="05F77A0F" w14:textId="77777777" w:rsidR="006D01A4" w:rsidRDefault="006D01A4" w:rsidP="00830E46">
            <w:pPr>
              <w:rPr>
                <w:lang w:val="es-ES" w:eastAsia="en-GB"/>
              </w:rPr>
            </w:pPr>
            <w:r>
              <w:rPr>
                <w:lang w:val="es-ES" w:eastAsia="en-GB"/>
              </w:rPr>
              <w:t>Early</w:t>
            </w:r>
          </w:p>
        </w:tc>
        <w:tc>
          <w:tcPr>
            <w:tcW w:w="3198" w:type="dxa"/>
          </w:tcPr>
          <w:p w14:paraId="02124827" w14:textId="77777777" w:rsidR="006D01A4" w:rsidRDefault="006D01A4" w:rsidP="00830E46">
            <w:pPr>
              <w:rPr>
                <w:lang w:val="es-ES" w:eastAsia="en-GB"/>
              </w:rPr>
            </w:pPr>
            <w:r>
              <w:rPr>
                <w:lang w:val="es-ES" w:eastAsia="en-GB"/>
              </w:rPr>
              <w:t>Impressa (archaique, pre-Stentinello)</w:t>
            </w:r>
          </w:p>
        </w:tc>
      </w:tr>
      <w:tr w:rsidR="006D01A4" w14:paraId="209809D4" w14:textId="77777777" w:rsidTr="00830E46">
        <w:trPr>
          <w:jc w:val="center"/>
        </w:trPr>
        <w:tc>
          <w:tcPr>
            <w:tcW w:w="1503" w:type="dxa"/>
            <w:vMerge/>
            <w:vAlign w:val="center"/>
          </w:tcPr>
          <w:p w14:paraId="06B66D43" w14:textId="77777777" w:rsidR="006D01A4" w:rsidRDefault="006D01A4" w:rsidP="00830E46">
            <w:pPr>
              <w:rPr>
                <w:lang w:val="es-ES" w:eastAsia="en-GB"/>
              </w:rPr>
            </w:pPr>
          </w:p>
        </w:tc>
        <w:tc>
          <w:tcPr>
            <w:tcW w:w="1030" w:type="dxa"/>
            <w:vMerge w:val="restart"/>
            <w:vAlign w:val="center"/>
          </w:tcPr>
          <w:p w14:paraId="1F8A4BF4" w14:textId="77777777" w:rsidR="006D01A4" w:rsidRDefault="006D01A4" w:rsidP="00830E46">
            <w:pPr>
              <w:rPr>
                <w:lang w:val="es-ES" w:eastAsia="en-GB"/>
              </w:rPr>
            </w:pPr>
            <w:r>
              <w:rPr>
                <w:lang w:val="es-ES" w:eastAsia="en-GB"/>
              </w:rPr>
              <w:t>Middle</w:t>
            </w:r>
          </w:p>
        </w:tc>
        <w:tc>
          <w:tcPr>
            <w:tcW w:w="3198" w:type="dxa"/>
          </w:tcPr>
          <w:p w14:paraId="1790945A" w14:textId="77777777" w:rsidR="006D01A4" w:rsidRDefault="00000000" w:rsidP="00830E46">
            <w:pPr>
              <w:rPr>
                <w:lang w:val="es-ES" w:eastAsia="en-GB"/>
              </w:rPr>
            </w:pPr>
            <w:hyperlink w:anchor="Cul_Stentinello" w:history="1">
              <w:r w:rsidR="006D01A4" w:rsidRPr="00661268">
                <w:rPr>
                  <w:rStyle w:val="Hyperlink"/>
                </w:rPr>
                <w:t>Stentinello</w:t>
              </w:r>
            </w:hyperlink>
            <w:r w:rsidR="006D01A4">
              <w:rPr>
                <w:lang w:val="es-ES" w:eastAsia="en-GB"/>
              </w:rPr>
              <w:t>-Kronio</w:t>
            </w:r>
          </w:p>
        </w:tc>
      </w:tr>
      <w:tr w:rsidR="006D01A4" w14:paraId="16B37C43" w14:textId="77777777" w:rsidTr="00830E46">
        <w:trPr>
          <w:jc w:val="center"/>
        </w:trPr>
        <w:tc>
          <w:tcPr>
            <w:tcW w:w="1503" w:type="dxa"/>
            <w:vMerge/>
            <w:vAlign w:val="center"/>
          </w:tcPr>
          <w:p w14:paraId="03BDC849" w14:textId="77777777" w:rsidR="006D01A4" w:rsidRDefault="006D01A4" w:rsidP="00830E46">
            <w:pPr>
              <w:rPr>
                <w:lang w:val="es-ES" w:eastAsia="en-GB"/>
              </w:rPr>
            </w:pPr>
          </w:p>
        </w:tc>
        <w:tc>
          <w:tcPr>
            <w:tcW w:w="1030" w:type="dxa"/>
            <w:vMerge/>
            <w:vAlign w:val="center"/>
          </w:tcPr>
          <w:p w14:paraId="22B949D3" w14:textId="77777777" w:rsidR="006D01A4" w:rsidRDefault="006D01A4" w:rsidP="00830E46">
            <w:pPr>
              <w:rPr>
                <w:lang w:val="es-ES" w:eastAsia="en-GB"/>
              </w:rPr>
            </w:pPr>
          </w:p>
        </w:tc>
        <w:tc>
          <w:tcPr>
            <w:tcW w:w="3198" w:type="dxa"/>
          </w:tcPr>
          <w:p w14:paraId="3951EB0F" w14:textId="77777777" w:rsidR="006D01A4" w:rsidRDefault="006D01A4" w:rsidP="00830E46">
            <w:pPr>
              <w:rPr>
                <w:lang w:val="es-ES" w:eastAsia="en-GB"/>
              </w:rPr>
            </w:pPr>
            <w:r>
              <w:rPr>
                <w:lang w:val="es-ES" w:eastAsia="en-GB"/>
              </w:rPr>
              <w:t>Painted Bichromic</w:t>
            </w:r>
          </w:p>
        </w:tc>
      </w:tr>
      <w:tr w:rsidR="006D01A4" w14:paraId="5BD19F69" w14:textId="77777777" w:rsidTr="00830E46">
        <w:trPr>
          <w:jc w:val="center"/>
        </w:trPr>
        <w:tc>
          <w:tcPr>
            <w:tcW w:w="1503" w:type="dxa"/>
            <w:vMerge/>
            <w:vAlign w:val="center"/>
          </w:tcPr>
          <w:p w14:paraId="7EB2D9B2" w14:textId="77777777" w:rsidR="006D01A4" w:rsidRDefault="006D01A4" w:rsidP="00830E46">
            <w:pPr>
              <w:rPr>
                <w:lang w:val="es-ES" w:eastAsia="en-GB"/>
              </w:rPr>
            </w:pPr>
          </w:p>
        </w:tc>
        <w:tc>
          <w:tcPr>
            <w:tcW w:w="1030" w:type="dxa"/>
            <w:vMerge/>
            <w:vAlign w:val="center"/>
          </w:tcPr>
          <w:p w14:paraId="2E568D2F" w14:textId="77777777" w:rsidR="006D01A4" w:rsidRDefault="006D01A4" w:rsidP="00830E46">
            <w:pPr>
              <w:rPr>
                <w:lang w:val="es-ES" w:eastAsia="en-GB"/>
              </w:rPr>
            </w:pPr>
          </w:p>
        </w:tc>
        <w:tc>
          <w:tcPr>
            <w:tcW w:w="3198" w:type="dxa"/>
          </w:tcPr>
          <w:p w14:paraId="4972FFF1" w14:textId="77777777" w:rsidR="006D01A4" w:rsidRDefault="006D01A4" w:rsidP="00830E46">
            <w:pPr>
              <w:rPr>
                <w:lang w:val="es-ES" w:eastAsia="en-GB"/>
              </w:rPr>
            </w:pPr>
            <w:r>
              <w:rPr>
                <w:lang w:val="es-ES" w:eastAsia="en-GB"/>
              </w:rPr>
              <w:t>Painted Trichromic</w:t>
            </w:r>
          </w:p>
        </w:tc>
      </w:tr>
      <w:tr w:rsidR="006D01A4" w14:paraId="0629F411" w14:textId="77777777" w:rsidTr="00830E46">
        <w:trPr>
          <w:jc w:val="center"/>
        </w:trPr>
        <w:tc>
          <w:tcPr>
            <w:tcW w:w="1503" w:type="dxa"/>
            <w:vMerge/>
            <w:vAlign w:val="center"/>
          </w:tcPr>
          <w:p w14:paraId="13DD5757" w14:textId="77777777" w:rsidR="006D01A4" w:rsidRDefault="006D01A4" w:rsidP="00830E46">
            <w:pPr>
              <w:rPr>
                <w:lang w:val="es-ES" w:eastAsia="en-GB"/>
              </w:rPr>
            </w:pPr>
          </w:p>
        </w:tc>
        <w:tc>
          <w:tcPr>
            <w:tcW w:w="1030" w:type="dxa"/>
            <w:vMerge/>
            <w:vAlign w:val="center"/>
          </w:tcPr>
          <w:p w14:paraId="2D6C5011" w14:textId="77777777" w:rsidR="006D01A4" w:rsidRDefault="006D01A4" w:rsidP="00830E46">
            <w:pPr>
              <w:rPr>
                <w:lang w:val="es-ES" w:eastAsia="en-GB"/>
              </w:rPr>
            </w:pPr>
          </w:p>
        </w:tc>
        <w:tc>
          <w:tcPr>
            <w:tcW w:w="3198" w:type="dxa"/>
          </w:tcPr>
          <w:p w14:paraId="2F485D24" w14:textId="77777777" w:rsidR="006D01A4" w:rsidRDefault="00000000" w:rsidP="00830E46">
            <w:pPr>
              <w:rPr>
                <w:lang w:val="es-ES" w:eastAsia="en-GB"/>
              </w:rPr>
            </w:pPr>
            <w:hyperlink w:anchor="Cul_Serra_Alto" w:history="1">
              <w:r w:rsidR="006D01A4" w:rsidRPr="008B1D98">
                <w:rPr>
                  <w:rStyle w:val="Hyperlink"/>
                </w:rPr>
                <w:t>Serra</w:t>
              </w:r>
            </w:hyperlink>
            <w:r w:rsidR="006D01A4" w:rsidRPr="008B1D98">
              <w:rPr>
                <w:rStyle w:val="Hyperlink"/>
              </w:rPr>
              <w:t xml:space="preserve"> d’Alto</w:t>
            </w:r>
          </w:p>
        </w:tc>
      </w:tr>
      <w:tr w:rsidR="006D01A4" w14:paraId="303561C5" w14:textId="77777777" w:rsidTr="00830E46">
        <w:trPr>
          <w:jc w:val="center"/>
        </w:trPr>
        <w:tc>
          <w:tcPr>
            <w:tcW w:w="1503" w:type="dxa"/>
            <w:vMerge/>
            <w:vAlign w:val="center"/>
          </w:tcPr>
          <w:p w14:paraId="1284D651" w14:textId="77777777" w:rsidR="006D01A4" w:rsidRDefault="006D01A4" w:rsidP="00830E46">
            <w:pPr>
              <w:rPr>
                <w:lang w:val="es-ES" w:eastAsia="en-GB"/>
              </w:rPr>
            </w:pPr>
          </w:p>
        </w:tc>
        <w:tc>
          <w:tcPr>
            <w:tcW w:w="1030" w:type="dxa"/>
            <w:vAlign w:val="center"/>
          </w:tcPr>
          <w:p w14:paraId="0D1EA65D" w14:textId="77777777" w:rsidR="006D01A4" w:rsidRDefault="006D01A4" w:rsidP="00830E46">
            <w:pPr>
              <w:rPr>
                <w:lang w:val="es-ES" w:eastAsia="en-GB"/>
              </w:rPr>
            </w:pPr>
            <w:r>
              <w:rPr>
                <w:lang w:val="es-ES" w:eastAsia="en-GB"/>
              </w:rPr>
              <w:t>Late</w:t>
            </w:r>
          </w:p>
        </w:tc>
        <w:tc>
          <w:tcPr>
            <w:tcW w:w="3198" w:type="dxa"/>
          </w:tcPr>
          <w:p w14:paraId="6BE0F574" w14:textId="77777777" w:rsidR="006D01A4" w:rsidRDefault="00000000" w:rsidP="00830E46">
            <w:pPr>
              <w:rPr>
                <w:lang w:val="es-ES" w:eastAsia="en-GB"/>
              </w:rPr>
            </w:pPr>
            <w:hyperlink r:id="rId31" w:anchor="Cul_Diana_Bellavista" w:history="1">
              <w:r w:rsidR="006D01A4" w:rsidRPr="007E5A81">
                <w:rPr>
                  <w:rStyle w:val="Hyperlink"/>
                </w:rPr>
                <w:t>Diana</w:t>
              </w:r>
            </w:hyperlink>
          </w:p>
        </w:tc>
      </w:tr>
      <w:tr w:rsidR="006D01A4" w14:paraId="4949C733" w14:textId="77777777" w:rsidTr="00830E46">
        <w:trPr>
          <w:jc w:val="center"/>
        </w:trPr>
        <w:tc>
          <w:tcPr>
            <w:tcW w:w="1503" w:type="dxa"/>
            <w:vMerge w:val="restart"/>
            <w:vAlign w:val="center"/>
          </w:tcPr>
          <w:p w14:paraId="0AF49B83" w14:textId="77777777" w:rsidR="006D01A4" w:rsidRDefault="006D01A4" w:rsidP="00830E46">
            <w:pPr>
              <w:rPr>
                <w:lang w:val="es-ES" w:eastAsia="en-GB"/>
              </w:rPr>
            </w:pPr>
            <w:r>
              <w:rPr>
                <w:lang w:val="es-ES" w:eastAsia="en-GB"/>
              </w:rPr>
              <w:t>Copper Age</w:t>
            </w:r>
          </w:p>
        </w:tc>
        <w:tc>
          <w:tcPr>
            <w:tcW w:w="1030" w:type="dxa"/>
            <w:vMerge w:val="restart"/>
            <w:vAlign w:val="center"/>
          </w:tcPr>
          <w:p w14:paraId="64FE9501" w14:textId="77777777" w:rsidR="006D01A4" w:rsidRDefault="006D01A4" w:rsidP="00830E46">
            <w:pPr>
              <w:rPr>
                <w:lang w:val="es-ES" w:eastAsia="en-GB"/>
              </w:rPr>
            </w:pPr>
            <w:r>
              <w:rPr>
                <w:lang w:val="es-ES" w:eastAsia="en-GB"/>
              </w:rPr>
              <w:t>Early</w:t>
            </w:r>
          </w:p>
        </w:tc>
        <w:tc>
          <w:tcPr>
            <w:tcW w:w="3198" w:type="dxa"/>
          </w:tcPr>
          <w:p w14:paraId="15A72BD8" w14:textId="77777777" w:rsidR="006D01A4" w:rsidRDefault="006D01A4" w:rsidP="00830E46">
            <w:pPr>
              <w:rPr>
                <w:lang w:val="es-ES" w:eastAsia="en-GB"/>
              </w:rPr>
            </w:pPr>
            <w:r>
              <w:rPr>
                <w:lang w:val="es-ES" w:eastAsia="en-GB"/>
              </w:rPr>
              <w:t>San Cono-Piano Notaro</w:t>
            </w:r>
          </w:p>
        </w:tc>
      </w:tr>
      <w:tr w:rsidR="006D01A4" w14:paraId="1388FEF0" w14:textId="77777777" w:rsidTr="00830E46">
        <w:trPr>
          <w:jc w:val="center"/>
        </w:trPr>
        <w:tc>
          <w:tcPr>
            <w:tcW w:w="1503" w:type="dxa"/>
            <w:vMerge/>
            <w:vAlign w:val="center"/>
          </w:tcPr>
          <w:p w14:paraId="2E6BBF2D" w14:textId="77777777" w:rsidR="006D01A4" w:rsidRDefault="006D01A4" w:rsidP="00830E46">
            <w:pPr>
              <w:rPr>
                <w:lang w:val="es-ES" w:eastAsia="en-GB"/>
              </w:rPr>
            </w:pPr>
          </w:p>
        </w:tc>
        <w:tc>
          <w:tcPr>
            <w:tcW w:w="1030" w:type="dxa"/>
            <w:vMerge/>
            <w:vAlign w:val="center"/>
          </w:tcPr>
          <w:p w14:paraId="7691FE68" w14:textId="77777777" w:rsidR="006D01A4" w:rsidRDefault="006D01A4" w:rsidP="00830E46">
            <w:pPr>
              <w:rPr>
                <w:lang w:val="es-ES" w:eastAsia="en-GB"/>
              </w:rPr>
            </w:pPr>
          </w:p>
        </w:tc>
        <w:tc>
          <w:tcPr>
            <w:tcW w:w="3198" w:type="dxa"/>
          </w:tcPr>
          <w:p w14:paraId="59D9CC8C" w14:textId="77777777" w:rsidR="006D01A4" w:rsidRDefault="006D01A4" w:rsidP="00830E46">
            <w:pPr>
              <w:rPr>
                <w:lang w:val="es-ES" w:eastAsia="en-GB"/>
              </w:rPr>
            </w:pPr>
            <w:r>
              <w:rPr>
                <w:lang w:val="es-ES" w:eastAsia="en-GB"/>
              </w:rPr>
              <w:t>Spatarella</w:t>
            </w:r>
          </w:p>
        </w:tc>
      </w:tr>
      <w:tr w:rsidR="006D01A4" w14:paraId="4F38ADF1" w14:textId="77777777" w:rsidTr="00830E46">
        <w:trPr>
          <w:jc w:val="center"/>
        </w:trPr>
        <w:tc>
          <w:tcPr>
            <w:tcW w:w="1503" w:type="dxa"/>
            <w:vMerge/>
            <w:vAlign w:val="center"/>
          </w:tcPr>
          <w:p w14:paraId="09A8FC22" w14:textId="77777777" w:rsidR="006D01A4" w:rsidRDefault="006D01A4" w:rsidP="00830E46">
            <w:pPr>
              <w:rPr>
                <w:lang w:val="es-ES" w:eastAsia="en-GB"/>
              </w:rPr>
            </w:pPr>
          </w:p>
        </w:tc>
        <w:tc>
          <w:tcPr>
            <w:tcW w:w="1030" w:type="dxa"/>
            <w:vMerge/>
            <w:vAlign w:val="center"/>
          </w:tcPr>
          <w:p w14:paraId="32DD47A5" w14:textId="77777777" w:rsidR="006D01A4" w:rsidRDefault="006D01A4" w:rsidP="00830E46">
            <w:pPr>
              <w:rPr>
                <w:lang w:val="es-ES" w:eastAsia="en-GB"/>
              </w:rPr>
            </w:pPr>
          </w:p>
        </w:tc>
        <w:tc>
          <w:tcPr>
            <w:tcW w:w="3198" w:type="dxa"/>
          </w:tcPr>
          <w:p w14:paraId="6E124D9F" w14:textId="77777777" w:rsidR="006D01A4" w:rsidRDefault="006D01A4" w:rsidP="00830E46">
            <w:pPr>
              <w:rPr>
                <w:lang w:val="es-ES" w:eastAsia="en-GB"/>
              </w:rPr>
            </w:pPr>
            <w:r>
              <w:rPr>
                <w:lang w:val="es-ES" w:eastAsia="en-GB"/>
              </w:rPr>
              <w:t>Conzo</w:t>
            </w:r>
          </w:p>
        </w:tc>
      </w:tr>
      <w:tr w:rsidR="006D01A4" w14:paraId="35BB0ACA" w14:textId="77777777" w:rsidTr="00830E46">
        <w:trPr>
          <w:jc w:val="center"/>
        </w:trPr>
        <w:tc>
          <w:tcPr>
            <w:tcW w:w="1503" w:type="dxa"/>
            <w:vMerge/>
            <w:vAlign w:val="center"/>
          </w:tcPr>
          <w:p w14:paraId="4C75E705" w14:textId="77777777" w:rsidR="006D01A4" w:rsidRDefault="006D01A4" w:rsidP="00830E46">
            <w:pPr>
              <w:rPr>
                <w:lang w:val="es-ES" w:eastAsia="en-GB"/>
              </w:rPr>
            </w:pPr>
          </w:p>
        </w:tc>
        <w:tc>
          <w:tcPr>
            <w:tcW w:w="1030" w:type="dxa"/>
            <w:vMerge/>
            <w:vAlign w:val="center"/>
          </w:tcPr>
          <w:p w14:paraId="622C76F1" w14:textId="77777777" w:rsidR="006D01A4" w:rsidRDefault="006D01A4" w:rsidP="00830E46">
            <w:pPr>
              <w:rPr>
                <w:lang w:val="es-ES" w:eastAsia="en-GB"/>
              </w:rPr>
            </w:pPr>
          </w:p>
        </w:tc>
        <w:tc>
          <w:tcPr>
            <w:tcW w:w="3198" w:type="dxa"/>
          </w:tcPr>
          <w:p w14:paraId="5EDBEA5E" w14:textId="77777777" w:rsidR="006D01A4" w:rsidRDefault="006D01A4" w:rsidP="00830E46">
            <w:pPr>
              <w:rPr>
                <w:lang w:val="es-ES" w:eastAsia="en-GB"/>
              </w:rPr>
            </w:pPr>
            <w:r>
              <w:rPr>
                <w:lang w:val="es-ES" w:eastAsia="en-GB"/>
              </w:rPr>
              <w:t>Conca d'Oro I</w:t>
            </w:r>
          </w:p>
        </w:tc>
      </w:tr>
      <w:tr w:rsidR="006D01A4" w14:paraId="3D672063" w14:textId="77777777" w:rsidTr="00830E46">
        <w:trPr>
          <w:jc w:val="center"/>
        </w:trPr>
        <w:tc>
          <w:tcPr>
            <w:tcW w:w="1503" w:type="dxa"/>
            <w:vMerge/>
            <w:vAlign w:val="center"/>
          </w:tcPr>
          <w:p w14:paraId="6399BDC6" w14:textId="77777777" w:rsidR="006D01A4" w:rsidRDefault="006D01A4" w:rsidP="00830E46">
            <w:pPr>
              <w:rPr>
                <w:lang w:val="es-ES" w:eastAsia="en-GB"/>
              </w:rPr>
            </w:pPr>
          </w:p>
        </w:tc>
        <w:tc>
          <w:tcPr>
            <w:tcW w:w="1030" w:type="dxa"/>
            <w:vMerge/>
            <w:vAlign w:val="center"/>
          </w:tcPr>
          <w:p w14:paraId="1C123F55" w14:textId="77777777" w:rsidR="006D01A4" w:rsidRDefault="006D01A4" w:rsidP="00830E46">
            <w:pPr>
              <w:rPr>
                <w:lang w:val="es-ES" w:eastAsia="en-GB"/>
              </w:rPr>
            </w:pPr>
          </w:p>
        </w:tc>
        <w:tc>
          <w:tcPr>
            <w:tcW w:w="3198" w:type="dxa"/>
          </w:tcPr>
          <w:p w14:paraId="031450A9" w14:textId="77777777" w:rsidR="006D01A4" w:rsidRDefault="00000000" w:rsidP="00830E46">
            <w:pPr>
              <w:rPr>
                <w:lang w:val="es-ES" w:eastAsia="en-GB"/>
              </w:rPr>
            </w:pPr>
            <w:hyperlink r:id="rId32" w:anchor="Cul_Piano_Conte" w:history="1">
              <w:r w:rsidR="006D01A4" w:rsidRPr="00EE3A4D">
                <w:rPr>
                  <w:rStyle w:val="Hyperlink"/>
                </w:rPr>
                <w:t>Piano Conte</w:t>
              </w:r>
            </w:hyperlink>
          </w:p>
        </w:tc>
      </w:tr>
      <w:tr w:rsidR="006D01A4" w14:paraId="774D880D" w14:textId="77777777" w:rsidTr="00830E46">
        <w:trPr>
          <w:jc w:val="center"/>
        </w:trPr>
        <w:tc>
          <w:tcPr>
            <w:tcW w:w="1503" w:type="dxa"/>
            <w:vMerge/>
            <w:vAlign w:val="center"/>
          </w:tcPr>
          <w:p w14:paraId="38524A43" w14:textId="77777777" w:rsidR="006D01A4" w:rsidRDefault="006D01A4" w:rsidP="00830E46">
            <w:pPr>
              <w:rPr>
                <w:lang w:val="es-ES" w:eastAsia="en-GB"/>
              </w:rPr>
            </w:pPr>
          </w:p>
        </w:tc>
        <w:tc>
          <w:tcPr>
            <w:tcW w:w="1030" w:type="dxa"/>
            <w:vMerge/>
            <w:vAlign w:val="center"/>
          </w:tcPr>
          <w:p w14:paraId="47F7C415" w14:textId="77777777" w:rsidR="006D01A4" w:rsidRDefault="006D01A4" w:rsidP="00830E46">
            <w:pPr>
              <w:rPr>
                <w:lang w:val="es-ES" w:eastAsia="en-GB"/>
              </w:rPr>
            </w:pPr>
          </w:p>
        </w:tc>
        <w:tc>
          <w:tcPr>
            <w:tcW w:w="3198" w:type="dxa"/>
          </w:tcPr>
          <w:p w14:paraId="072A2802" w14:textId="77777777" w:rsidR="006D01A4" w:rsidRDefault="006D01A4" w:rsidP="00830E46">
            <w:pPr>
              <w:rPr>
                <w:lang w:val="es-ES" w:eastAsia="en-GB"/>
              </w:rPr>
            </w:pPr>
            <w:r>
              <w:rPr>
                <w:lang w:val="es-ES" w:eastAsia="en-GB"/>
              </w:rPr>
              <w:t>Serrafelicchio</w:t>
            </w:r>
          </w:p>
        </w:tc>
      </w:tr>
      <w:tr w:rsidR="006D01A4" w14:paraId="2BAE9E49" w14:textId="77777777" w:rsidTr="00830E46">
        <w:trPr>
          <w:jc w:val="center"/>
        </w:trPr>
        <w:tc>
          <w:tcPr>
            <w:tcW w:w="1503" w:type="dxa"/>
            <w:vMerge/>
            <w:vAlign w:val="center"/>
          </w:tcPr>
          <w:p w14:paraId="746944D1" w14:textId="77777777" w:rsidR="006D01A4" w:rsidRDefault="006D01A4" w:rsidP="00830E46">
            <w:pPr>
              <w:rPr>
                <w:lang w:val="es-ES" w:eastAsia="en-GB"/>
              </w:rPr>
            </w:pPr>
          </w:p>
        </w:tc>
        <w:tc>
          <w:tcPr>
            <w:tcW w:w="1030" w:type="dxa"/>
            <w:vMerge w:val="restart"/>
            <w:vAlign w:val="center"/>
          </w:tcPr>
          <w:p w14:paraId="05820DED" w14:textId="77777777" w:rsidR="006D01A4" w:rsidRDefault="006D01A4" w:rsidP="00830E46">
            <w:pPr>
              <w:rPr>
                <w:lang w:val="es-ES" w:eastAsia="en-GB"/>
              </w:rPr>
            </w:pPr>
            <w:r>
              <w:rPr>
                <w:lang w:val="es-ES" w:eastAsia="en-GB"/>
              </w:rPr>
              <w:t>Late</w:t>
            </w:r>
          </w:p>
        </w:tc>
        <w:tc>
          <w:tcPr>
            <w:tcW w:w="3198" w:type="dxa"/>
          </w:tcPr>
          <w:p w14:paraId="695CE448" w14:textId="77777777" w:rsidR="006D01A4" w:rsidRDefault="00000000" w:rsidP="00830E46">
            <w:pPr>
              <w:rPr>
                <w:lang w:val="es-ES" w:eastAsia="en-GB"/>
              </w:rPr>
            </w:pPr>
            <w:hyperlink r:id="rId33" w:anchor="Cul_Malpasso" w:history="1">
              <w:r w:rsidR="006D01A4" w:rsidRPr="00683F49">
                <w:rPr>
                  <w:rStyle w:val="Hyperlink"/>
                  <w:lang w:val="es-ES" w:eastAsia="en-GB"/>
                </w:rPr>
                <w:t>Malpasso</w:t>
              </w:r>
            </w:hyperlink>
          </w:p>
        </w:tc>
      </w:tr>
      <w:tr w:rsidR="006D01A4" w14:paraId="1E79C471" w14:textId="77777777" w:rsidTr="00830E46">
        <w:trPr>
          <w:jc w:val="center"/>
        </w:trPr>
        <w:tc>
          <w:tcPr>
            <w:tcW w:w="1503" w:type="dxa"/>
            <w:vMerge/>
            <w:vAlign w:val="center"/>
          </w:tcPr>
          <w:p w14:paraId="64FB2139" w14:textId="77777777" w:rsidR="006D01A4" w:rsidRDefault="006D01A4" w:rsidP="00830E46">
            <w:pPr>
              <w:rPr>
                <w:lang w:val="es-ES" w:eastAsia="en-GB"/>
              </w:rPr>
            </w:pPr>
          </w:p>
        </w:tc>
        <w:tc>
          <w:tcPr>
            <w:tcW w:w="1030" w:type="dxa"/>
            <w:vMerge/>
            <w:vAlign w:val="center"/>
          </w:tcPr>
          <w:p w14:paraId="11366539" w14:textId="77777777" w:rsidR="006D01A4" w:rsidRDefault="006D01A4" w:rsidP="00830E46">
            <w:pPr>
              <w:rPr>
                <w:lang w:val="es-ES" w:eastAsia="en-GB"/>
              </w:rPr>
            </w:pPr>
          </w:p>
        </w:tc>
        <w:tc>
          <w:tcPr>
            <w:tcW w:w="3198" w:type="dxa"/>
          </w:tcPr>
          <w:p w14:paraId="6ED5E331" w14:textId="77777777" w:rsidR="006D01A4" w:rsidRDefault="006D01A4" w:rsidP="00830E46">
            <w:pPr>
              <w:rPr>
                <w:lang w:val="es-ES" w:eastAsia="en-GB"/>
              </w:rPr>
            </w:pPr>
            <w:r>
              <w:rPr>
                <w:lang w:val="es-ES" w:eastAsia="en-GB"/>
              </w:rPr>
              <w:t>Piano Quartara</w:t>
            </w:r>
          </w:p>
        </w:tc>
      </w:tr>
      <w:tr w:rsidR="006D01A4" w14:paraId="5CB1B6F7" w14:textId="77777777" w:rsidTr="00830E46">
        <w:trPr>
          <w:jc w:val="center"/>
        </w:trPr>
        <w:tc>
          <w:tcPr>
            <w:tcW w:w="1503" w:type="dxa"/>
            <w:vMerge/>
            <w:vAlign w:val="center"/>
          </w:tcPr>
          <w:p w14:paraId="4071DD6C" w14:textId="77777777" w:rsidR="006D01A4" w:rsidRDefault="006D01A4" w:rsidP="00830E46">
            <w:pPr>
              <w:rPr>
                <w:lang w:val="es-ES" w:eastAsia="en-GB"/>
              </w:rPr>
            </w:pPr>
          </w:p>
        </w:tc>
        <w:tc>
          <w:tcPr>
            <w:tcW w:w="1030" w:type="dxa"/>
            <w:vMerge/>
            <w:vAlign w:val="center"/>
          </w:tcPr>
          <w:p w14:paraId="6B483ED1" w14:textId="77777777" w:rsidR="006D01A4" w:rsidRDefault="006D01A4" w:rsidP="00830E46">
            <w:pPr>
              <w:rPr>
                <w:lang w:val="es-ES" w:eastAsia="en-GB"/>
              </w:rPr>
            </w:pPr>
          </w:p>
        </w:tc>
        <w:tc>
          <w:tcPr>
            <w:tcW w:w="3198" w:type="dxa"/>
          </w:tcPr>
          <w:p w14:paraId="4D9EB5CF" w14:textId="77777777" w:rsidR="006D01A4" w:rsidRDefault="006D01A4" w:rsidP="00830E46">
            <w:pPr>
              <w:rPr>
                <w:lang w:val="es-ES" w:eastAsia="en-GB"/>
              </w:rPr>
            </w:pPr>
            <w:r>
              <w:rPr>
                <w:lang w:val="es-ES" w:eastAsia="en-GB"/>
              </w:rPr>
              <w:t>Conca d'Oro II</w:t>
            </w:r>
          </w:p>
        </w:tc>
      </w:tr>
      <w:tr w:rsidR="006D01A4" w14:paraId="273D6BC7" w14:textId="77777777" w:rsidTr="00830E46">
        <w:trPr>
          <w:jc w:val="center"/>
        </w:trPr>
        <w:tc>
          <w:tcPr>
            <w:tcW w:w="1503" w:type="dxa"/>
            <w:vMerge/>
            <w:vAlign w:val="center"/>
          </w:tcPr>
          <w:p w14:paraId="28C509BC" w14:textId="77777777" w:rsidR="006D01A4" w:rsidRDefault="006D01A4" w:rsidP="00830E46">
            <w:pPr>
              <w:rPr>
                <w:lang w:val="es-ES" w:eastAsia="en-GB"/>
              </w:rPr>
            </w:pPr>
          </w:p>
        </w:tc>
        <w:tc>
          <w:tcPr>
            <w:tcW w:w="1030" w:type="dxa"/>
            <w:vMerge/>
            <w:vAlign w:val="center"/>
          </w:tcPr>
          <w:p w14:paraId="2A132945" w14:textId="77777777" w:rsidR="006D01A4" w:rsidRDefault="006D01A4" w:rsidP="00830E46">
            <w:pPr>
              <w:rPr>
                <w:lang w:val="es-ES" w:eastAsia="en-GB"/>
              </w:rPr>
            </w:pPr>
          </w:p>
        </w:tc>
        <w:tc>
          <w:tcPr>
            <w:tcW w:w="3198" w:type="dxa"/>
          </w:tcPr>
          <w:p w14:paraId="3C2309D8" w14:textId="77777777" w:rsidR="006D01A4" w:rsidRDefault="006D01A4" w:rsidP="00830E46">
            <w:pPr>
              <w:rPr>
                <w:lang w:val="es-ES" w:eastAsia="en-GB"/>
              </w:rPr>
            </w:pPr>
            <w:r>
              <w:rPr>
                <w:lang w:val="es-ES" w:eastAsia="en-GB"/>
              </w:rPr>
              <w:t>S. Ippolito</w:t>
            </w:r>
          </w:p>
        </w:tc>
      </w:tr>
      <w:tr w:rsidR="006D01A4" w14:paraId="115068B9" w14:textId="77777777" w:rsidTr="00830E46">
        <w:trPr>
          <w:jc w:val="center"/>
        </w:trPr>
        <w:tc>
          <w:tcPr>
            <w:tcW w:w="1503" w:type="dxa"/>
            <w:vMerge/>
            <w:vAlign w:val="center"/>
          </w:tcPr>
          <w:p w14:paraId="7A5C6FA1" w14:textId="77777777" w:rsidR="006D01A4" w:rsidRDefault="006D01A4" w:rsidP="00830E46">
            <w:pPr>
              <w:rPr>
                <w:lang w:val="es-ES" w:eastAsia="en-GB"/>
              </w:rPr>
            </w:pPr>
          </w:p>
        </w:tc>
        <w:tc>
          <w:tcPr>
            <w:tcW w:w="1030" w:type="dxa"/>
            <w:vMerge/>
            <w:vAlign w:val="center"/>
          </w:tcPr>
          <w:p w14:paraId="4733787C" w14:textId="77777777" w:rsidR="006D01A4" w:rsidRDefault="006D01A4" w:rsidP="00830E46">
            <w:pPr>
              <w:rPr>
                <w:lang w:val="es-ES" w:eastAsia="en-GB"/>
              </w:rPr>
            </w:pPr>
          </w:p>
        </w:tc>
        <w:tc>
          <w:tcPr>
            <w:tcW w:w="3198" w:type="dxa"/>
          </w:tcPr>
          <w:p w14:paraId="1CA216C6" w14:textId="77777777" w:rsidR="006D01A4" w:rsidRDefault="006D01A4" w:rsidP="00830E46">
            <w:pPr>
              <w:rPr>
                <w:lang w:val="es-ES" w:eastAsia="en-GB"/>
              </w:rPr>
            </w:pPr>
            <w:r>
              <w:rPr>
                <w:lang w:val="es-ES" w:eastAsia="en-GB"/>
              </w:rPr>
              <w:t>Bell Beakers</w:t>
            </w:r>
          </w:p>
        </w:tc>
      </w:tr>
      <w:tr w:rsidR="006D01A4" w14:paraId="22647153" w14:textId="77777777" w:rsidTr="00830E46">
        <w:trPr>
          <w:jc w:val="center"/>
        </w:trPr>
        <w:tc>
          <w:tcPr>
            <w:tcW w:w="1503" w:type="dxa"/>
            <w:vMerge w:val="restart"/>
            <w:vAlign w:val="center"/>
          </w:tcPr>
          <w:p w14:paraId="54CE3CED" w14:textId="77777777" w:rsidR="006D01A4" w:rsidRDefault="006D01A4" w:rsidP="00830E46">
            <w:pPr>
              <w:rPr>
                <w:lang w:val="es-ES" w:eastAsia="en-GB"/>
              </w:rPr>
            </w:pPr>
            <w:r>
              <w:rPr>
                <w:lang w:val="es-ES" w:eastAsia="en-GB"/>
              </w:rPr>
              <w:t>Bronze Age</w:t>
            </w:r>
          </w:p>
        </w:tc>
        <w:tc>
          <w:tcPr>
            <w:tcW w:w="1030" w:type="dxa"/>
            <w:vMerge w:val="restart"/>
            <w:vAlign w:val="center"/>
          </w:tcPr>
          <w:p w14:paraId="07042106" w14:textId="77777777" w:rsidR="006D01A4" w:rsidRDefault="006D01A4" w:rsidP="00830E46">
            <w:pPr>
              <w:rPr>
                <w:lang w:val="es-ES" w:eastAsia="en-GB"/>
              </w:rPr>
            </w:pPr>
            <w:r>
              <w:rPr>
                <w:lang w:val="es-ES" w:eastAsia="en-GB"/>
              </w:rPr>
              <w:t>Early</w:t>
            </w:r>
          </w:p>
        </w:tc>
        <w:tc>
          <w:tcPr>
            <w:tcW w:w="3198" w:type="dxa"/>
          </w:tcPr>
          <w:p w14:paraId="44739D40" w14:textId="77777777" w:rsidR="006D01A4" w:rsidRDefault="006D01A4" w:rsidP="00830E46">
            <w:pPr>
              <w:rPr>
                <w:lang w:val="es-ES" w:eastAsia="en-GB"/>
              </w:rPr>
            </w:pPr>
            <w:r>
              <w:rPr>
                <w:lang w:val="es-ES" w:eastAsia="en-GB"/>
              </w:rPr>
              <w:t>Catellucio</w:t>
            </w:r>
          </w:p>
        </w:tc>
      </w:tr>
      <w:tr w:rsidR="006D01A4" w14:paraId="1058E54F" w14:textId="77777777" w:rsidTr="00830E46">
        <w:trPr>
          <w:jc w:val="center"/>
        </w:trPr>
        <w:tc>
          <w:tcPr>
            <w:tcW w:w="1503" w:type="dxa"/>
            <w:vMerge/>
          </w:tcPr>
          <w:p w14:paraId="025C452A" w14:textId="77777777" w:rsidR="006D01A4" w:rsidRDefault="006D01A4" w:rsidP="00830E46">
            <w:pPr>
              <w:rPr>
                <w:lang w:val="es-ES" w:eastAsia="en-GB"/>
              </w:rPr>
            </w:pPr>
          </w:p>
        </w:tc>
        <w:tc>
          <w:tcPr>
            <w:tcW w:w="1030" w:type="dxa"/>
            <w:vMerge/>
          </w:tcPr>
          <w:p w14:paraId="28D5FEBA" w14:textId="77777777" w:rsidR="006D01A4" w:rsidRDefault="006D01A4" w:rsidP="00830E46">
            <w:pPr>
              <w:rPr>
                <w:lang w:val="es-ES" w:eastAsia="en-GB"/>
              </w:rPr>
            </w:pPr>
          </w:p>
        </w:tc>
        <w:tc>
          <w:tcPr>
            <w:tcW w:w="3198" w:type="dxa"/>
          </w:tcPr>
          <w:p w14:paraId="3499EE54" w14:textId="77777777" w:rsidR="006D01A4" w:rsidRDefault="006D01A4" w:rsidP="00830E46">
            <w:pPr>
              <w:rPr>
                <w:lang w:val="es-ES" w:eastAsia="en-GB"/>
              </w:rPr>
            </w:pPr>
            <w:r>
              <w:rPr>
                <w:lang w:val="es-ES" w:eastAsia="en-GB"/>
              </w:rPr>
              <w:t>Capo Graziano</w:t>
            </w:r>
          </w:p>
        </w:tc>
      </w:tr>
      <w:tr w:rsidR="006D01A4" w14:paraId="61AB34D3" w14:textId="77777777" w:rsidTr="00830E46">
        <w:trPr>
          <w:jc w:val="center"/>
        </w:trPr>
        <w:tc>
          <w:tcPr>
            <w:tcW w:w="1503" w:type="dxa"/>
            <w:vMerge/>
          </w:tcPr>
          <w:p w14:paraId="3D61C48B" w14:textId="77777777" w:rsidR="006D01A4" w:rsidRDefault="006D01A4" w:rsidP="00830E46">
            <w:pPr>
              <w:rPr>
                <w:lang w:val="es-ES" w:eastAsia="en-GB"/>
              </w:rPr>
            </w:pPr>
          </w:p>
        </w:tc>
        <w:tc>
          <w:tcPr>
            <w:tcW w:w="1030" w:type="dxa"/>
            <w:vMerge/>
          </w:tcPr>
          <w:p w14:paraId="6ABDCEDA" w14:textId="77777777" w:rsidR="006D01A4" w:rsidRDefault="006D01A4" w:rsidP="00830E46">
            <w:pPr>
              <w:rPr>
                <w:lang w:val="es-ES" w:eastAsia="en-GB"/>
              </w:rPr>
            </w:pPr>
          </w:p>
        </w:tc>
        <w:tc>
          <w:tcPr>
            <w:tcW w:w="3198" w:type="dxa"/>
          </w:tcPr>
          <w:p w14:paraId="0EB5708B" w14:textId="77777777" w:rsidR="006D01A4" w:rsidRDefault="006D01A4" w:rsidP="00830E46">
            <w:pPr>
              <w:rPr>
                <w:lang w:val="es-ES" w:eastAsia="en-GB"/>
              </w:rPr>
            </w:pPr>
            <w:r>
              <w:rPr>
                <w:lang w:val="es-ES" w:eastAsia="en-GB"/>
              </w:rPr>
              <w:t>Rodi-Tindari-Vallelung Mursia Mssina-Ricardi</w:t>
            </w:r>
          </w:p>
        </w:tc>
      </w:tr>
    </w:tbl>
    <w:p w14:paraId="00166291" w14:textId="77777777" w:rsidR="006D01A4" w:rsidRPr="00E10505" w:rsidRDefault="006D01A4" w:rsidP="006D01A4">
      <w:pPr>
        <w:rPr>
          <w:lang w:val="es-ES" w:eastAsia="en-GB"/>
        </w:rPr>
      </w:pPr>
      <w:r>
        <w:rPr>
          <w:lang w:val="es-ES" w:eastAsia="en-GB"/>
        </w:rPr>
        <w:t>(BIB 3557)</w:t>
      </w:r>
    </w:p>
    <w:p w14:paraId="0BE76A22" w14:textId="77777777" w:rsidR="006D01A4" w:rsidRPr="0032190F" w:rsidRDefault="006D01A4" w:rsidP="00302ABB">
      <w:pPr>
        <w:jc w:val="both"/>
        <w:rPr>
          <w:lang w:val="fr-FR"/>
        </w:rPr>
      </w:pPr>
    </w:p>
    <w:p w14:paraId="5322DDC7" w14:textId="77777777" w:rsidR="00DB7456" w:rsidRPr="0032190F" w:rsidRDefault="00DB7456" w:rsidP="00302ABB">
      <w:pPr>
        <w:jc w:val="both"/>
        <w:rPr>
          <w:lang w:val="fr-FR"/>
        </w:rPr>
      </w:pPr>
    </w:p>
    <w:p w14:paraId="7BA30863" w14:textId="77777777" w:rsidR="002E451A" w:rsidRPr="0032190F" w:rsidRDefault="002E451A" w:rsidP="00302ABB">
      <w:pPr>
        <w:pStyle w:val="Heading4"/>
      </w:pPr>
      <w:bookmarkStart w:id="15" w:name="Sit_Mediterranee_O"/>
      <w:r w:rsidRPr="0032190F">
        <w:t>Méditerranée occidentale</w:t>
      </w:r>
    </w:p>
    <w:bookmarkEnd w:id="15"/>
    <w:p w14:paraId="3885A9CA" w14:textId="77777777" w:rsidR="003A4C57" w:rsidRPr="0032190F" w:rsidRDefault="003A4C57" w:rsidP="00302ABB">
      <w:pPr>
        <w:rPr>
          <w:lang w:val="fr-FR"/>
        </w:rPr>
      </w:pPr>
    </w:p>
    <w:p w14:paraId="7ACF6C8B" w14:textId="77777777" w:rsidR="00915796" w:rsidRPr="0032190F" w:rsidRDefault="00915796" w:rsidP="00CB6180">
      <w:pPr>
        <w:pStyle w:val="Heading5"/>
      </w:pPr>
      <w:bookmarkStart w:id="16" w:name="Sit_Mediterranee_O_Sardaigne"/>
      <w:r w:rsidRPr="0032190F">
        <w:t>Sardaigne</w:t>
      </w:r>
    </w:p>
    <w:bookmarkEnd w:id="16"/>
    <w:p w14:paraId="0283F940" w14:textId="77777777" w:rsidR="00915796" w:rsidRDefault="004E7485" w:rsidP="00302ABB">
      <w:pPr>
        <w:rPr>
          <w:lang w:val="fr-FR"/>
        </w:rPr>
      </w:pPr>
      <w:r>
        <w:rPr>
          <w:lang w:val="fr-FR"/>
        </w:rPr>
        <w:t>v. Sardes</w:t>
      </w:r>
    </w:p>
    <w:p w14:paraId="1BFDBD55" w14:textId="77777777" w:rsidR="004E7485" w:rsidRPr="0032190F" w:rsidRDefault="004E7485" w:rsidP="00302ABB">
      <w:pPr>
        <w:rPr>
          <w:lang w:val="fr-FR"/>
        </w:rPr>
      </w:pPr>
    </w:p>
    <w:p w14:paraId="70551861" w14:textId="77777777" w:rsidR="00915796" w:rsidRDefault="00915796" w:rsidP="00915796">
      <w:pPr>
        <w:jc w:val="both"/>
        <w:rPr>
          <w:lang w:val="fr-FR"/>
        </w:rPr>
      </w:pPr>
      <w:r w:rsidRPr="0032190F">
        <w:rPr>
          <w:lang w:val="fr-FR"/>
        </w:rPr>
        <w:t>L’île est un relais de navigation (SS BIB, Barcelo com. pers.)</w:t>
      </w:r>
      <w:r w:rsidR="004E7485">
        <w:rPr>
          <w:lang w:val="fr-FR"/>
        </w:rPr>
        <w:t>.</w:t>
      </w:r>
    </w:p>
    <w:p w14:paraId="0B95426B" w14:textId="77777777" w:rsidR="00C9320F" w:rsidRDefault="00C9320F" w:rsidP="00915796">
      <w:pPr>
        <w:jc w:val="both"/>
        <w:rPr>
          <w:lang w:val="fr-FR"/>
        </w:rPr>
      </w:pPr>
    </w:p>
    <w:p w14:paraId="7821BC0A" w14:textId="77777777" w:rsidR="00C9320F" w:rsidRDefault="00C9320F" w:rsidP="00C9320F">
      <w:pPr>
        <w:pStyle w:val="Heading5"/>
      </w:pPr>
      <w:bookmarkStart w:id="17" w:name="Sit_Mediterranee_O_Baleares"/>
      <w:r>
        <w:t>Baléares</w:t>
      </w:r>
    </w:p>
    <w:bookmarkEnd w:id="17"/>
    <w:p w14:paraId="4137BC2D" w14:textId="77777777" w:rsidR="00C9320F" w:rsidRDefault="00C9320F" w:rsidP="00C9320F">
      <w:pPr>
        <w:rPr>
          <w:lang w:val="fr-FR"/>
        </w:rPr>
      </w:pPr>
    </w:p>
    <w:p w14:paraId="123ADD99" w14:textId="77777777" w:rsidR="00C9320F" w:rsidRPr="00A13C46" w:rsidRDefault="00C9320F" w:rsidP="00C9320F">
      <w:pPr>
        <w:rPr>
          <w:lang w:val="fr-FR"/>
        </w:rPr>
      </w:pPr>
      <w:r w:rsidRPr="00A13C46">
        <w:rPr>
          <w:lang w:val="fr-FR"/>
        </w:rPr>
        <w:t>Piusas: Ibiza et Formentera ; Gimnesias: Mallorque et Minorque (BIB 3007)</w:t>
      </w:r>
    </w:p>
    <w:p w14:paraId="7753E27D" w14:textId="0FD93DE9" w:rsidR="00C9320F" w:rsidRPr="00C9320F" w:rsidRDefault="00C9320F" w:rsidP="00C9320F">
      <w:pPr>
        <w:rPr>
          <w:lang w:val="fr-FR"/>
        </w:rPr>
      </w:pPr>
      <w:r>
        <w:rPr>
          <w:lang w:val="fr-FR"/>
        </w:rPr>
        <w:t xml:space="preserve">Les Baléares n'ont pas de ressources siliceuses (silex) ni de roches aptes aux haches néolitique </w:t>
      </w:r>
      <w:r w:rsidRPr="00C9320F">
        <w:rPr>
          <w:lang w:val="fr-FR"/>
        </w:rPr>
        <w:t>(BIB 3007)</w:t>
      </w:r>
      <w:r w:rsidRPr="00C9320F">
        <w:rPr>
          <w:lang w:val="fr-FR"/>
        </w:rPr>
        <w:br/>
        <w:t>Peuplé</w:t>
      </w:r>
      <w:r>
        <w:rPr>
          <w:lang w:val="fr-FR"/>
        </w:rPr>
        <w:t>es</w:t>
      </w:r>
      <w:r w:rsidRPr="00C9320F">
        <w:rPr>
          <w:lang w:val="fr-FR"/>
        </w:rPr>
        <w:t xml:space="preserve"> tardivement, durant le </w:t>
      </w:r>
      <w:hyperlink r:id="rId34" w:anchor="Cul_Campaniforme_geo_MedOcc_Baleares" w:history="1">
        <w:r w:rsidRPr="00C9320F">
          <w:rPr>
            <w:rStyle w:val="Hyperlink"/>
            <w:lang w:val="fr-FR"/>
          </w:rPr>
          <w:t>Campanifome</w:t>
        </w:r>
      </w:hyperlink>
      <w:r w:rsidRPr="00C9320F">
        <w:rPr>
          <w:lang w:val="fr-FR"/>
        </w:rPr>
        <w:t>, relativement aux autres îles (BIB 3007)</w:t>
      </w:r>
    </w:p>
    <w:p w14:paraId="6824C02E" w14:textId="77777777" w:rsidR="00CB6180" w:rsidRPr="00C9320F" w:rsidRDefault="00CB6180" w:rsidP="00915796">
      <w:pPr>
        <w:jc w:val="both"/>
        <w:rPr>
          <w:lang w:val="fr-FR"/>
        </w:rPr>
      </w:pPr>
    </w:p>
    <w:p w14:paraId="64ED9EC4" w14:textId="77777777" w:rsidR="00CB6180" w:rsidRDefault="00CB6180" w:rsidP="00CB6180">
      <w:pPr>
        <w:pStyle w:val="Heading5"/>
      </w:pPr>
      <w:r>
        <w:t>Péninsule ibérique</w:t>
      </w:r>
    </w:p>
    <w:p w14:paraId="0AF0C14A" w14:textId="77777777" w:rsidR="00CB6180" w:rsidRDefault="00CB6180" w:rsidP="00CB6180">
      <w:pPr>
        <w:rPr>
          <w:lang w:val="fr-FR"/>
        </w:rPr>
      </w:pPr>
    </w:p>
    <w:p w14:paraId="5133DF91" w14:textId="77777777" w:rsidR="00BE731A" w:rsidRDefault="00BE731A" w:rsidP="00BE731A">
      <w:pPr>
        <w:pStyle w:val="Heading6"/>
      </w:pPr>
      <w:r>
        <w:t>Sud</w:t>
      </w:r>
    </w:p>
    <w:p w14:paraId="4E14938B" w14:textId="77777777" w:rsidR="00CB6180" w:rsidRPr="007F2894" w:rsidRDefault="00CB6180" w:rsidP="00BE731A">
      <w:pPr>
        <w:pStyle w:val="Heading7"/>
        <w:rPr>
          <w:lang w:val="fr-FR"/>
        </w:rPr>
      </w:pPr>
      <w:bookmarkStart w:id="18" w:name="Sit_Mediterranee_O_PenIber_SW"/>
      <w:r w:rsidRPr="007F2894">
        <w:rPr>
          <w:lang w:val="fr-FR"/>
        </w:rPr>
        <w:t>SW</w:t>
      </w:r>
    </w:p>
    <w:bookmarkEnd w:id="18"/>
    <w:p w14:paraId="066D1B7C" w14:textId="77777777" w:rsidR="00CB6180" w:rsidRDefault="00CB6180" w:rsidP="00CB6180">
      <w:pPr>
        <w:rPr>
          <w:lang w:val="fr-FR"/>
        </w:rPr>
      </w:pPr>
    </w:p>
    <w:p w14:paraId="22C40B50" w14:textId="1FBA2BD0" w:rsidR="00CB6180" w:rsidRPr="00CB6180" w:rsidRDefault="00CB6180" w:rsidP="00CB6180">
      <w:pPr>
        <w:rPr>
          <w:lang w:val="fr-FR"/>
        </w:rPr>
      </w:pPr>
      <w:r w:rsidRPr="00CB6180">
        <w:rPr>
          <w:lang w:val="fr-FR"/>
        </w:rPr>
        <w:t xml:space="preserve">Dans le SW de la Péninsule ibérique, les </w:t>
      </w:r>
      <w:hyperlink r:id="rId35" w:anchor="SIG_AnaSpat_v__deplac" w:history="1">
        <w:r w:rsidRPr="00CB6180">
          <w:rPr>
            <w:rStyle w:val="Hyperlink"/>
            <w:lang w:val="fr-FR"/>
          </w:rPr>
          <w:t>déplacements</w:t>
        </w:r>
      </w:hyperlink>
      <w:r w:rsidRPr="00CB6180">
        <w:rPr>
          <w:lang w:val="fr-FR"/>
        </w:rPr>
        <w:t xml:space="preserve"> sont fortement déterminés par le relief et on compte seulement quelques voies de passage, traversant un nombre limité de cols et de gués permettant de se déplacer (BIB 2177 p. 12).</w:t>
      </w:r>
    </w:p>
    <w:p w14:paraId="55F2B66E" w14:textId="77777777" w:rsidR="00CB6180" w:rsidRPr="00CB6180" w:rsidRDefault="00CB6180" w:rsidP="00CB6180">
      <w:pPr>
        <w:rPr>
          <w:lang w:val="fr-FR"/>
        </w:rPr>
      </w:pPr>
    </w:p>
    <w:p w14:paraId="5B4D86E8" w14:textId="77777777" w:rsidR="009A7AD1" w:rsidRPr="0032190F" w:rsidRDefault="009A7AD1" w:rsidP="00302ABB">
      <w:pPr>
        <w:pStyle w:val="Heading6"/>
      </w:pPr>
      <w:r w:rsidRPr="0032190F">
        <w:t>Catalogne</w:t>
      </w:r>
    </w:p>
    <w:p w14:paraId="483D502B" w14:textId="77777777" w:rsidR="009A7AD1" w:rsidRPr="0032190F" w:rsidRDefault="009A7AD1" w:rsidP="00302ABB">
      <w:pPr>
        <w:rPr>
          <w:lang w:val="fr-FR"/>
        </w:rPr>
      </w:pPr>
    </w:p>
    <w:p w14:paraId="73394BF2" w14:textId="77777777" w:rsidR="00B52758" w:rsidRDefault="009A7AD1" w:rsidP="00302ABB">
      <w:pPr>
        <w:jc w:val="both"/>
        <w:rPr>
          <w:lang w:val="fr-FR"/>
        </w:rPr>
      </w:pPr>
      <w:r w:rsidRPr="0032190F">
        <w:rPr>
          <w:lang w:val="fr-FR"/>
        </w:rPr>
        <w:t>De l’Ampurdan aux environs de Tarragone, l’espace côtier est réduit à une mince bande de terre adossée aux reliefs de la Cordillère littorale. Ces derniers précèdent une grande dépression, limitée à l’ouest par une seconde chaîne montagneuse, parallèle à la précédente et aux reliefs plus accentués. Si cette cordillère pré-littorale ne forme pas véritablement une barrière, elle sépare de manière franche les régions côtières des zones intérieures. Celles-ci sont adossées aux piedmonts pyrénéens, relativement compartimentées et pour partie tournées vers les vallées du Serge et du Cinca (BIB 1995 p. 80)</w:t>
      </w:r>
    </w:p>
    <w:p w14:paraId="78238A4E" w14:textId="77777777" w:rsidR="004E7485" w:rsidRDefault="004E7485" w:rsidP="00302ABB">
      <w:pPr>
        <w:jc w:val="both"/>
        <w:rPr>
          <w:lang w:val="fr-FR"/>
        </w:rPr>
      </w:pPr>
    </w:p>
    <w:p w14:paraId="067DDB3C" w14:textId="77777777" w:rsidR="004E7485" w:rsidRPr="007F2894" w:rsidRDefault="004E7485" w:rsidP="004E7485">
      <w:pPr>
        <w:pStyle w:val="Heading6"/>
        <w:rPr>
          <w:lang w:val="es-ES"/>
        </w:rPr>
      </w:pPr>
      <w:bookmarkStart w:id="19" w:name="Sit_Mediterranee_O_PaysBasque"/>
      <w:r w:rsidRPr="007F2894">
        <w:rPr>
          <w:lang w:val="es-ES"/>
        </w:rPr>
        <w:t>Pays Basque</w:t>
      </w:r>
    </w:p>
    <w:bookmarkEnd w:id="19"/>
    <w:p w14:paraId="25503AE1" w14:textId="4EE78ABA" w:rsidR="009A7AD1" w:rsidRPr="007F2894" w:rsidRDefault="004E7485" w:rsidP="00302ABB">
      <w:pPr>
        <w:rPr>
          <w:lang w:val="es-ES"/>
        </w:rPr>
      </w:pPr>
      <w:r w:rsidRPr="007F2894">
        <w:rPr>
          <w:lang w:val="es-ES"/>
        </w:rPr>
        <w:t xml:space="preserve">v. </w:t>
      </w:r>
      <w:hyperlink r:id="rId36" w:anchor="Cul_Basque" w:history="1">
        <w:r w:rsidRPr="007F2894">
          <w:rPr>
            <w:rStyle w:val="Hyperlink"/>
            <w:lang w:val="es-ES"/>
          </w:rPr>
          <w:t>Basques</w:t>
        </w:r>
      </w:hyperlink>
    </w:p>
    <w:p w14:paraId="11EF986B" w14:textId="77777777" w:rsidR="00BE731A" w:rsidRPr="007F2894" w:rsidRDefault="00BE731A" w:rsidP="00302ABB">
      <w:pPr>
        <w:rPr>
          <w:lang w:val="es-ES"/>
        </w:rPr>
      </w:pPr>
    </w:p>
    <w:p w14:paraId="2FB6E9B5" w14:textId="77777777" w:rsidR="00BE731A" w:rsidRPr="007F2894" w:rsidRDefault="00BE731A" w:rsidP="00BE731A">
      <w:pPr>
        <w:pStyle w:val="Heading5"/>
        <w:rPr>
          <w:lang w:val="es-ES"/>
        </w:rPr>
      </w:pPr>
      <w:bookmarkStart w:id="20" w:name="Sit_Mediterranee_O_Gibraltar"/>
      <w:r w:rsidRPr="007F2894">
        <w:rPr>
          <w:lang w:val="es-ES"/>
        </w:rPr>
        <w:t>Gibraltar</w:t>
      </w:r>
    </w:p>
    <w:bookmarkEnd w:id="20"/>
    <w:p w14:paraId="17309E5F" w14:textId="77777777" w:rsidR="00BE731A" w:rsidRPr="007F2894" w:rsidRDefault="00BE731A" w:rsidP="00302ABB">
      <w:pPr>
        <w:rPr>
          <w:lang w:val="es-ES"/>
        </w:rPr>
      </w:pPr>
    </w:p>
    <w:p w14:paraId="3F385F47" w14:textId="77777777" w:rsidR="00BE731A" w:rsidRPr="00BE731A" w:rsidRDefault="00BE731A" w:rsidP="00302ABB">
      <w:pPr>
        <w:rPr>
          <w:lang w:val="es-ES"/>
        </w:rPr>
      </w:pPr>
      <w:r w:rsidRPr="00BE731A">
        <w:rPr>
          <w:lang w:val="es-ES"/>
        </w:rPr>
        <w:t>"</w:t>
      </w:r>
      <w:r w:rsidRPr="00BE731A">
        <w:rPr>
          <w:i/>
          <w:lang w:val="es-ES"/>
        </w:rPr>
        <w:t>circulo del estrecho</w:t>
      </w:r>
      <w:r w:rsidRPr="00BE731A">
        <w:rPr>
          <w:lang w:val="es-ES"/>
        </w:rPr>
        <w:t>"</w:t>
      </w:r>
      <w:r>
        <w:rPr>
          <w:lang w:val="es-ES"/>
        </w:rPr>
        <w:t xml:space="preserve"> </w:t>
      </w:r>
    </w:p>
    <w:p w14:paraId="70AC0C8B" w14:textId="7A4FE95E" w:rsidR="009A7AD1" w:rsidRPr="007F2894" w:rsidRDefault="0054261C" w:rsidP="00647EA0">
      <w:pPr>
        <w:pStyle w:val="Heading5"/>
      </w:pPr>
      <w:r>
        <w:t>a</w:t>
      </w:r>
      <w:r w:rsidR="009A7AD1" w:rsidRPr="007F2894">
        <w:t>xes de circulation</w:t>
      </w:r>
    </w:p>
    <w:p w14:paraId="136A23F7" w14:textId="77777777" w:rsidR="009A7AD1" w:rsidRPr="007F2894" w:rsidRDefault="009A7AD1" w:rsidP="00302ABB">
      <w:pPr>
        <w:rPr>
          <w:lang w:val="fr-FR"/>
        </w:rPr>
      </w:pPr>
    </w:p>
    <w:p w14:paraId="69F26AC2" w14:textId="4D31677F" w:rsidR="009E242B" w:rsidRDefault="009E242B" w:rsidP="00302ABB">
      <w:pPr>
        <w:rPr>
          <w:lang w:val="fr-FR"/>
        </w:rPr>
      </w:pPr>
      <w:r>
        <w:rPr>
          <w:lang w:val="fr-FR"/>
        </w:rPr>
        <w:t>Axe de circulation entre différents bassins versants ou zones géographiques (SS BIB)</w:t>
      </w:r>
      <w:r w:rsidR="00D54917">
        <w:rPr>
          <w:lang w:val="fr-FR"/>
        </w:rPr>
        <w:t>. D’Est en Ouest</w:t>
      </w:r>
    </w:p>
    <w:p w14:paraId="0B2D26F3" w14:textId="77777777" w:rsidR="00AB05B4" w:rsidRDefault="00AB05B4" w:rsidP="00302ABB">
      <w:pPr>
        <w:rPr>
          <w:lang w:val="fr-FR"/>
        </w:rPr>
      </w:pPr>
    </w:p>
    <w:p w14:paraId="76993D15" w14:textId="6587D10F" w:rsidR="00AB05B4" w:rsidRDefault="00AB05B4" w:rsidP="00AB05B4">
      <w:pPr>
        <w:pStyle w:val="Heading6"/>
      </w:pPr>
      <w:r>
        <w:t>vallée du Rhône</w:t>
      </w:r>
    </w:p>
    <w:p w14:paraId="387BF9B2" w14:textId="4D5E11F0" w:rsidR="00AB05B4" w:rsidRPr="0054261C" w:rsidRDefault="00AB05B4" w:rsidP="00AB05B4">
      <w:pPr>
        <w:rPr>
          <w:sz w:val="20"/>
          <w:lang w:val="fr-FR"/>
        </w:rPr>
      </w:pPr>
      <w:bookmarkStart w:id="21" w:name="Sit_Vallee_Rhone"/>
      <w:r w:rsidRPr="00AB05B4">
        <w:rPr>
          <w:sz w:val="20"/>
          <w:lang w:val="fr-FR"/>
        </w:rPr>
        <w:t>VALLEE DU RHONE</w:t>
      </w:r>
      <w:bookmarkEnd w:id="21"/>
      <w:r>
        <w:rPr>
          <w:sz w:val="20"/>
          <w:lang w:val="fr-FR"/>
        </w:rPr>
        <w:t xml:space="preserve">, </w:t>
      </w:r>
      <w:r w:rsidRPr="0054261C">
        <w:rPr>
          <w:sz w:val="20"/>
          <w:lang w:val="fr-FR"/>
        </w:rPr>
        <w:t>Rhône</w:t>
      </w:r>
    </w:p>
    <w:p w14:paraId="0726FC08" w14:textId="77777777" w:rsidR="00AB05B4" w:rsidRDefault="00AB05B4" w:rsidP="00AB05B4">
      <w:pPr>
        <w:rPr>
          <w:lang w:val="fr-FR"/>
        </w:rPr>
      </w:pPr>
    </w:p>
    <w:p w14:paraId="7D9F74A0" w14:textId="77777777" w:rsidR="00AB05B4" w:rsidRDefault="00AB05B4" w:rsidP="00AB05B4">
      <w:pPr>
        <w:rPr>
          <w:lang w:val="fr-FR"/>
        </w:rPr>
      </w:pPr>
      <w:r>
        <w:rPr>
          <w:lang w:val="fr-FR"/>
        </w:rPr>
        <w:t xml:space="preserve">Axe Nord-Sud (SS BIB). Plaine alluviale qui dans sa partie basse bordée à l'ouest par le </w:t>
      </w:r>
      <w:hyperlink r:id="rId37" w:anchor="Sit_Massif_Central" w:history="1">
        <w:r w:rsidRPr="00381161">
          <w:rPr>
            <w:rStyle w:val="Hyperlink"/>
            <w:lang w:val="fr-FR"/>
          </w:rPr>
          <w:t>MC</w:t>
        </w:r>
      </w:hyperlink>
      <w:r>
        <w:rPr>
          <w:lang w:val="fr-FR"/>
        </w:rPr>
        <w:t xml:space="preserve"> et à l'est par les Alpes (massifs du Vercors, de la Chartreuse notamment) (BIB 2636)</w:t>
      </w:r>
    </w:p>
    <w:p w14:paraId="694A2764" w14:textId="77777777" w:rsidR="00AB05B4" w:rsidRDefault="00AB05B4" w:rsidP="00AB05B4">
      <w:pPr>
        <w:rPr>
          <w:lang w:val="fr-FR"/>
        </w:rPr>
      </w:pPr>
      <w:r>
        <w:rPr>
          <w:lang w:val="fr-FR"/>
        </w:rPr>
        <w:t>"sillon rhodanien" (BIB 2636)</w:t>
      </w:r>
    </w:p>
    <w:p w14:paraId="001AAE36" w14:textId="77777777" w:rsidR="00AB05B4" w:rsidRDefault="00AB05B4" w:rsidP="00302ABB">
      <w:pPr>
        <w:rPr>
          <w:lang w:val="fr-FR"/>
        </w:rPr>
      </w:pPr>
    </w:p>
    <w:p w14:paraId="75AF0487" w14:textId="10622457" w:rsidR="00AB05B4" w:rsidRDefault="00000000" w:rsidP="00302ABB">
      <w:pPr>
        <w:rPr>
          <w:lang w:val="fr-FR"/>
        </w:rPr>
      </w:pPr>
      <w:hyperlink r:id="rId38" w:anchor="Sit_Donzere" w:history="1">
        <w:r w:rsidR="00AB05B4" w:rsidRPr="00AB05B4">
          <w:rPr>
            <w:rStyle w:val="Hyperlink"/>
            <w:lang w:val="fr-FR"/>
          </w:rPr>
          <w:t>dDonz</w:t>
        </w:r>
      </w:hyperlink>
    </w:p>
    <w:p w14:paraId="352CEC31" w14:textId="77777777" w:rsidR="00AB05B4" w:rsidRDefault="00AB05B4" w:rsidP="00302ABB">
      <w:pPr>
        <w:rPr>
          <w:lang w:val="fr-FR"/>
        </w:rPr>
      </w:pPr>
    </w:p>
    <w:p w14:paraId="2643DFC1" w14:textId="463FC98E" w:rsidR="00AB05B4" w:rsidRDefault="00AB05B4" w:rsidP="00AB05B4">
      <w:pPr>
        <w:pStyle w:val="Heading7"/>
        <w:rPr>
          <w:lang w:val="fr-FR"/>
        </w:rPr>
      </w:pPr>
      <w:r>
        <w:rPr>
          <w:lang w:val="fr-FR"/>
        </w:rPr>
        <w:t>défilé de Donzère</w:t>
      </w:r>
    </w:p>
    <w:p w14:paraId="670AF0C7" w14:textId="657E09A9" w:rsidR="00AB05B4" w:rsidRPr="00AB05B4" w:rsidRDefault="00AB05B4" w:rsidP="00AB05B4">
      <w:pPr>
        <w:rPr>
          <w:sz w:val="20"/>
          <w:lang w:val="fr-FR"/>
        </w:rPr>
      </w:pPr>
      <w:bookmarkStart w:id="22" w:name="Sit_Donzere"/>
      <w:r w:rsidRPr="00AB05B4">
        <w:rPr>
          <w:sz w:val="20"/>
          <w:lang w:val="fr-FR"/>
        </w:rPr>
        <w:t>DONZERE</w:t>
      </w:r>
      <w:bookmarkEnd w:id="22"/>
      <w:r w:rsidRPr="00AB05B4">
        <w:rPr>
          <w:sz w:val="20"/>
          <w:lang w:val="fr-FR"/>
        </w:rPr>
        <w:t xml:space="preserve">, </w:t>
      </w:r>
      <w:r>
        <w:rPr>
          <w:sz w:val="20"/>
          <w:lang w:val="fr-FR"/>
        </w:rPr>
        <w:t xml:space="preserve">dDonz, </w:t>
      </w:r>
      <w:r w:rsidRPr="00AB05B4">
        <w:rPr>
          <w:sz w:val="20"/>
          <w:lang w:val="fr-FR"/>
        </w:rPr>
        <w:t xml:space="preserve">Donzère, défilé de Donzère, </w:t>
      </w:r>
      <w:r w:rsidRPr="00AB05B4">
        <w:rPr>
          <w:i/>
          <w:iCs/>
          <w:sz w:val="20"/>
          <w:lang w:val="fr-FR"/>
        </w:rPr>
        <w:t>Donzère pass</w:t>
      </w:r>
    </w:p>
    <w:p w14:paraId="29C3E413" w14:textId="77777777" w:rsidR="00AB05B4" w:rsidRDefault="00AB05B4" w:rsidP="00AB05B4">
      <w:pPr>
        <w:jc w:val="both"/>
        <w:rPr>
          <w:lang w:val="fr-FR"/>
        </w:rPr>
      </w:pPr>
    </w:p>
    <w:p w14:paraId="5B118850" w14:textId="77777777" w:rsidR="00AB05B4" w:rsidRPr="00AB05B4" w:rsidRDefault="00AB05B4" w:rsidP="00AB05B4">
      <w:pPr>
        <w:jc w:val="both"/>
        <w:rPr>
          <w:lang w:val="fr-FR"/>
        </w:rPr>
      </w:pPr>
      <w:r w:rsidRPr="00AB05B4">
        <w:rPr>
          <w:lang w:val="fr-FR"/>
        </w:rPr>
        <w:t>Le défilé de Donzère est un site naturel situé en France, dans le sud du département de la Drôme, sur la commune de Donzère. Il est situé sur les bords du Rhône, et concerne, outre Donzère, les communes de Châteauneuf-du-Rhône (Drôme) en rive gauche, et Viviers (Ardèche) en rive droite.</w:t>
      </w:r>
    </w:p>
    <w:p w14:paraId="4AA755FB" w14:textId="77777777" w:rsidR="00AB05B4" w:rsidRPr="00AB05B4" w:rsidRDefault="00AB05B4" w:rsidP="00AB05B4">
      <w:pPr>
        <w:jc w:val="both"/>
        <w:rPr>
          <w:lang w:val="fr-FR"/>
        </w:rPr>
      </w:pPr>
      <w:r w:rsidRPr="00AB05B4">
        <w:rPr>
          <w:lang w:val="fr-FR"/>
        </w:rPr>
        <w:t>Ce site est qualifié de défilé en raison de la pente prononcée des deux talus encadrant le fleuve, même si l'appellation géographique qualifie principalement l'escarpement abrupt de la rive gauche, dont la falaise atteint 40 à 110 m de hauteur1.</w:t>
      </w:r>
    </w:p>
    <w:p w14:paraId="109A4DC3" w14:textId="77777777" w:rsidR="00AB05B4" w:rsidRPr="00AB05B4" w:rsidRDefault="00AB05B4" w:rsidP="00AB05B4">
      <w:pPr>
        <w:jc w:val="both"/>
        <w:rPr>
          <w:lang w:val="fr-FR"/>
        </w:rPr>
      </w:pPr>
      <w:r w:rsidRPr="00AB05B4">
        <w:rPr>
          <w:lang w:val="fr-FR"/>
        </w:rPr>
        <w:lastRenderedPageBreak/>
        <w:t>Le défilé de Donzère n'est pas une gorge à proprement parler, au sens où seule l'une des rives, en l'occurrence la gauche, présente un relief en pente très marqué plongeant directement dans le fleuve. Le décrochement du relief en rive droite est en effet distant en moyenne de 1,3 km, séparé de la rive du cours d'eau par une plaine alluviale de 700 à 900 m de large environ. Cette différence est due à une érosion inégale.</w:t>
      </w:r>
    </w:p>
    <w:p w14:paraId="0AA5E193" w14:textId="77777777" w:rsidR="00AB05B4" w:rsidRPr="00AB05B4" w:rsidRDefault="00AB05B4" w:rsidP="00AB05B4">
      <w:pPr>
        <w:jc w:val="both"/>
        <w:rPr>
          <w:lang w:val="fr-FR"/>
        </w:rPr>
      </w:pPr>
      <w:r w:rsidRPr="00AB05B4">
        <w:rPr>
          <w:lang w:val="fr-FR"/>
        </w:rPr>
        <w:t>C'est à l'entrée du secteur, en amont, que l'écartement entre les deux talus est ponctuellement resserré, environ 500 m, au niveau de l'île Saint-Nicolas, entre Viviers et Châteauneuf-du-Rhône.</w:t>
      </w:r>
    </w:p>
    <w:p w14:paraId="18CB6C91" w14:textId="77777777" w:rsidR="00AB05B4" w:rsidRDefault="00AB05B4" w:rsidP="00AB05B4">
      <w:pPr>
        <w:jc w:val="both"/>
        <w:rPr>
          <w:lang w:val="fr-FR"/>
        </w:rPr>
      </w:pPr>
      <w:r w:rsidRPr="00AB05B4">
        <w:rPr>
          <w:lang w:val="fr-FR"/>
        </w:rPr>
        <w:t>Ultime point étroit de la moyenne vallée du Rhône, le défilé de Donzère est parfois présenté comme étant le point de passage le plus étroit du Rhône dans son cours français. Il est également identifié comme un point de limite septentrionale dans la présence de certaines espèces de la flore méditerranéenne1, notamment le chêne kermès2.</w:t>
      </w:r>
    </w:p>
    <w:p w14:paraId="4F10B7F0" w14:textId="77777777" w:rsidR="00AB05B4" w:rsidRDefault="00AB05B4" w:rsidP="00AB05B4">
      <w:pPr>
        <w:jc w:val="both"/>
        <w:rPr>
          <w:lang w:val="fr-FR"/>
        </w:rPr>
      </w:pPr>
      <w:r>
        <w:rPr>
          <w:lang w:val="fr-FR"/>
        </w:rPr>
        <w:t>(wiki)</w:t>
      </w:r>
    </w:p>
    <w:p w14:paraId="6FB858F2" w14:textId="77777777" w:rsidR="00AB05B4" w:rsidRDefault="00AB05B4" w:rsidP="00302ABB">
      <w:pPr>
        <w:rPr>
          <w:lang w:val="fr-FR"/>
        </w:rPr>
      </w:pPr>
    </w:p>
    <w:p w14:paraId="07FB6150" w14:textId="77777777" w:rsidR="009A7AD1" w:rsidRDefault="009A7AD1" w:rsidP="00302ABB">
      <w:pPr>
        <w:pStyle w:val="Heading6"/>
      </w:pPr>
      <w:bookmarkStart w:id="23" w:name="Sit_Mediterranee_O__AudeGaronne"/>
      <w:r w:rsidRPr="0032190F">
        <w:t>Aude-Garonne</w:t>
      </w:r>
    </w:p>
    <w:bookmarkEnd w:id="23"/>
    <w:p w14:paraId="5666A21D" w14:textId="77777777" w:rsidR="00E4241A" w:rsidRPr="00E4241A" w:rsidRDefault="00E4241A" w:rsidP="00E4241A">
      <w:pPr>
        <w:rPr>
          <w:lang w:val="fr-FR"/>
        </w:rPr>
      </w:pPr>
    </w:p>
    <w:p w14:paraId="3A662819" w14:textId="7C8C1038" w:rsidR="00E4241A" w:rsidRPr="00D54917" w:rsidRDefault="002E451A" w:rsidP="00B25619">
      <w:pPr>
        <w:rPr>
          <w:lang w:val="fr-FR"/>
        </w:rPr>
      </w:pPr>
      <w:r w:rsidRPr="00D54917">
        <w:rPr>
          <w:lang w:val="fr-FR"/>
        </w:rPr>
        <w:t>L</w:t>
      </w:r>
      <w:r w:rsidR="00E4241A" w:rsidRPr="00D54917">
        <w:rPr>
          <w:lang w:val="fr-FR"/>
        </w:rPr>
        <w:t>'axe Aude-Garonne</w:t>
      </w:r>
      <w:r w:rsidR="00D54917" w:rsidRPr="00D54917">
        <w:rPr>
          <w:lang w:val="fr-FR"/>
        </w:rPr>
        <w:t xml:space="preserve">, </w:t>
      </w:r>
      <w:r w:rsidR="00D54917" w:rsidRPr="00D54917">
        <w:rPr>
          <w:i/>
          <w:lang w:val="fr-FR"/>
        </w:rPr>
        <w:t>via</w:t>
      </w:r>
      <w:r w:rsidR="00D54917">
        <w:rPr>
          <w:iCs/>
          <w:lang w:val="fr-FR"/>
        </w:rPr>
        <w:t xml:space="preserve"> le</w:t>
      </w:r>
      <w:r w:rsidR="00D54917" w:rsidRPr="00D54917">
        <w:rPr>
          <w:lang w:val="fr-FR"/>
        </w:rPr>
        <w:t xml:space="preserve"> </w:t>
      </w:r>
      <w:hyperlink r:id="rId39" w:anchor="Sit_Lauragais" w:history="1">
        <w:r w:rsidR="00D54917" w:rsidRPr="00D54917">
          <w:rPr>
            <w:rStyle w:val="Hyperlink"/>
            <w:lang w:val="fr-FR"/>
          </w:rPr>
          <w:t>seuil du Lauragais</w:t>
        </w:r>
      </w:hyperlink>
      <w:r w:rsidRPr="00D54917">
        <w:rPr>
          <w:lang w:val="fr-FR"/>
        </w:rPr>
        <w:t xml:space="preserve"> est la route terrestre la plus directe entre la Méditerranée et l’Atlantique (SS BIB)</w:t>
      </w:r>
      <w:r w:rsidR="00D50B24" w:rsidRPr="00D54917">
        <w:rPr>
          <w:lang w:val="fr-FR"/>
        </w:rPr>
        <w:t xml:space="preserve">. </w:t>
      </w:r>
      <w:r w:rsidR="002B3BDF" w:rsidRPr="00D54917">
        <w:rPr>
          <w:lang w:val="fr-FR"/>
        </w:rPr>
        <w:t>Axe majeur (BIB 3420)</w:t>
      </w:r>
    </w:p>
    <w:p w14:paraId="389EC20D" w14:textId="439A29BB" w:rsidR="0054261C" w:rsidRDefault="00000000" w:rsidP="00B25619">
      <w:pPr>
        <w:rPr>
          <w:lang w:val="fr-FR"/>
        </w:rPr>
      </w:pPr>
      <w:hyperlink r:id="rId40" w:anchor="Sit_Carsac" w:history="1">
        <w:r w:rsidR="0054261C" w:rsidRPr="0054261C">
          <w:rPr>
            <w:rStyle w:val="Hyperlink"/>
            <w:lang w:val="fr-FR"/>
          </w:rPr>
          <w:t>Carsac</w:t>
        </w:r>
      </w:hyperlink>
    </w:p>
    <w:p w14:paraId="158C48A5" w14:textId="77777777" w:rsidR="0054261C" w:rsidRPr="0054261C" w:rsidRDefault="0054261C" w:rsidP="0054261C">
      <w:pPr>
        <w:pStyle w:val="Heading7"/>
        <w:rPr>
          <w:lang w:val="fr-FR"/>
        </w:rPr>
      </w:pPr>
      <w:bookmarkStart w:id="24" w:name="Sit_Lauragais"/>
      <w:r w:rsidRPr="0054261C">
        <w:rPr>
          <w:lang w:val="fr-FR"/>
        </w:rPr>
        <w:t>Seuil du Lauragais</w:t>
      </w:r>
    </w:p>
    <w:bookmarkEnd w:id="24"/>
    <w:p w14:paraId="13EFB581" w14:textId="0B43F1DB" w:rsidR="0054261C" w:rsidRPr="002B3BDF" w:rsidRDefault="0054261C" w:rsidP="0054261C">
      <w:pPr>
        <w:rPr>
          <w:sz w:val="20"/>
          <w:lang w:val="fr-FR"/>
        </w:rPr>
      </w:pPr>
      <w:r w:rsidRPr="002B3BDF">
        <w:rPr>
          <w:sz w:val="20"/>
          <w:lang w:val="fr-FR"/>
        </w:rPr>
        <w:t>≡ seuil de Naurouze</w:t>
      </w:r>
    </w:p>
    <w:p w14:paraId="519DD1E0" w14:textId="77777777" w:rsidR="0054261C" w:rsidRDefault="0054261C" w:rsidP="00B25619">
      <w:pPr>
        <w:rPr>
          <w:lang w:val="fr-FR"/>
        </w:rPr>
      </w:pPr>
    </w:p>
    <w:p w14:paraId="7761BCDB" w14:textId="77777777" w:rsidR="00D54917" w:rsidRPr="0032190F" w:rsidRDefault="00D54917" w:rsidP="00D54917">
      <w:pPr>
        <w:pStyle w:val="Heading6"/>
        <w:rPr>
          <w:lang w:eastAsia="en-GB"/>
        </w:rPr>
      </w:pPr>
      <w:r w:rsidRPr="0032190F">
        <w:rPr>
          <w:lang w:eastAsia="en-GB"/>
        </w:rPr>
        <w:t>Hérault</w:t>
      </w:r>
    </w:p>
    <w:p w14:paraId="7B971D88" w14:textId="77777777" w:rsidR="00D54917" w:rsidRPr="0032190F" w:rsidRDefault="00000000" w:rsidP="00D54917">
      <w:pPr>
        <w:rPr>
          <w:lang w:val="fr-FR" w:eastAsia="en-GB"/>
        </w:rPr>
      </w:pPr>
      <w:hyperlink r:id="rId41" w:anchor="Aut_Strabon" w:history="1">
        <w:r w:rsidR="00D54917" w:rsidRPr="0032190F">
          <w:rPr>
            <w:rStyle w:val="Hyperlink"/>
            <w:lang w:val="fr-FR" w:eastAsia="en-GB"/>
          </w:rPr>
          <w:t>Strabon</w:t>
        </w:r>
      </w:hyperlink>
      <w:r w:rsidR="00D54917" w:rsidRPr="0032190F">
        <w:rPr>
          <w:lang w:val="fr-FR" w:eastAsia="en-GB"/>
        </w:rPr>
        <w:t xml:space="preserve"> appelle le fleuve </w:t>
      </w:r>
      <w:r w:rsidR="00D54917" w:rsidRPr="0032190F">
        <w:rPr>
          <w:i/>
          <w:lang w:val="fr-FR" w:eastAsia="en-GB"/>
        </w:rPr>
        <w:t>Arauris</w:t>
      </w:r>
      <w:r w:rsidR="00D54917" w:rsidRPr="0032190F">
        <w:rPr>
          <w:lang w:val="fr-FR" w:eastAsia="en-GB"/>
        </w:rPr>
        <w:t xml:space="preserve"> (BIB 2132 p. 37). Le delta du fleuve est évoqué par </w:t>
      </w:r>
      <w:hyperlink r:id="rId42" w:anchor="Aut_Ptolemee" w:history="1">
        <w:r w:rsidR="00D54917" w:rsidRPr="0032190F">
          <w:rPr>
            <w:rStyle w:val="Hyperlink"/>
            <w:lang w:val="fr-FR" w:eastAsia="en-GB"/>
          </w:rPr>
          <w:t>Ptolémée</w:t>
        </w:r>
      </w:hyperlink>
      <w:r w:rsidR="00D54917" w:rsidRPr="0032190F">
        <w:rPr>
          <w:lang w:val="fr-FR" w:eastAsia="en-GB"/>
        </w:rPr>
        <w:t xml:space="preserve"> (BIB 2132 p. 37)</w:t>
      </w:r>
    </w:p>
    <w:p w14:paraId="6F54F3E6" w14:textId="77777777" w:rsidR="00D54917" w:rsidRDefault="00D54917" w:rsidP="00D54917">
      <w:pPr>
        <w:rPr>
          <w:lang w:val="fr-FR" w:eastAsia="en-GB"/>
        </w:rPr>
      </w:pPr>
      <w:r w:rsidRPr="0032190F">
        <w:rPr>
          <w:lang w:val="fr-FR" w:eastAsia="en-GB"/>
        </w:rPr>
        <w:t xml:space="preserve">Principale voie de pénétration entre le rivage méditerranéen et le Massif central notamment pour les ressources minières (BIB 2133 p. 34). Débouche à </w:t>
      </w:r>
      <w:hyperlink r:id="rId43" w:anchor="Sit_Agde" w:history="1">
        <w:r w:rsidRPr="0032190F">
          <w:rPr>
            <w:rStyle w:val="Hyperlink"/>
            <w:lang w:val="fr-FR" w:eastAsia="en-GB"/>
          </w:rPr>
          <w:t>Agde</w:t>
        </w:r>
      </w:hyperlink>
      <w:r w:rsidRPr="0032190F">
        <w:rPr>
          <w:lang w:val="fr-FR" w:eastAsia="en-GB"/>
        </w:rPr>
        <w:t xml:space="preserve"> (SS BIB)</w:t>
      </w:r>
    </w:p>
    <w:p w14:paraId="06D394B5" w14:textId="77777777" w:rsidR="0054261C" w:rsidRDefault="0054261C" w:rsidP="00B25619">
      <w:pPr>
        <w:rPr>
          <w:lang w:val="fr-FR"/>
        </w:rPr>
      </w:pPr>
    </w:p>
    <w:p w14:paraId="7C1D20B1" w14:textId="77777777" w:rsidR="00E4241A" w:rsidRDefault="00E4241A" w:rsidP="00E4241A">
      <w:pPr>
        <w:pStyle w:val="Heading6"/>
        <w:rPr>
          <w:lang w:eastAsia="en-GB"/>
        </w:rPr>
      </w:pPr>
      <w:bookmarkStart w:id="25" w:name="Sit_Mediterranee_O__TetSegre"/>
      <w:r>
        <w:rPr>
          <w:lang w:eastAsia="en-GB"/>
        </w:rPr>
        <w:t>Têt-Segre</w:t>
      </w:r>
    </w:p>
    <w:bookmarkEnd w:id="25"/>
    <w:p w14:paraId="047C2FCC" w14:textId="77777777" w:rsidR="00E4241A" w:rsidRPr="002B3BDF" w:rsidRDefault="00E4241A" w:rsidP="00E4241A">
      <w:pPr>
        <w:rPr>
          <w:sz w:val="20"/>
          <w:lang w:val="fr-FR" w:eastAsia="en-GB"/>
        </w:rPr>
      </w:pPr>
      <w:r w:rsidRPr="002B3BDF">
        <w:rPr>
          <w:sz w:val="20"/>
          <w:lang w:val="fr-FR" w:eastAsia="en-GB"/>
        </w:rPr>
        <w:t xml:space="preserve">Segre-Cinca/Tet¸ </w:t>
      </w:r>
      <w:r w:rsidRPr="002B3BDF">
        <w:rPr>
          <w:i/>
          <w:sz w:val="20"/>
          <w:lang w:val="fr-FR" w:eastAsia="en-GB"/>
        </w:rPr>
        <w:t>via</w:t>
      </w:r>
      <w:r w:rsidRPr="002B3BDF">
        <w:rPr>
          <w:sz w:val="20"/>
          <w:lang w:val="fr-FR" w:eastAsia="en-GB"/>
        </w:rPr>
        <w:t xml:space="preserve"> Cerdagne</w:t>
      </w:r>
    </w:p>
    <w:p w14:paraId="2B426493" w14:textId="77777777" w:rsidR="00E4241A" w:rsidRDefault="00E4241A" w:rsidP="00E4241A">
      <w:pPr>
        <w:rPr>
          <w:lang w:val="fr-FR" w:eastAsia="en-GB"/>
        </w:rPr>
      </w:pPr>
    </w:p>
    <w:p w14:paraId="2D192F79" w14:textId="4CC7C949" w:rsidR="00E4241A" w:rsidRDefault="00E4241A" w:rsidP="00E4241A">
      <w:pPr>
        <w:rPr>
          <w:lang w:val="fr-FR" w:eastAsia="en-GB"/>
        </w:rPr>
      </w:pPr>
      <w:r>
        <w:rPr>
          <w:lang w:val="fr-FR" w:eastAsia="en-GB"/>
        </w:rPr>
        <w:t xml:space="preserve">Voie de passage entre les plaines du Languedoc dans le Sud de la France (Têt) et la plaine centrale de Lleida en Catalogne occidentale (Segre) (SS BIB). Suggéré par </w:t>
      </w:r>
      <w:r w:rsidRPr="00E4241A">
        <w:rPr>
          <w:rFonts w:ascii="AGaramond-Regular" w:hAnsi="AGaramond-Regular" w:cs="AGaramond-Regular"/>
          <w:sz w:val="22"/>
          <w:szCs w:val="22"/>
          <w:lang w:val="fr-FR" w:eastAsia="en-GB"/>
        </w:rPr>
        <w:t>Baldellou et Utrilla</w:t>
      </w:r>
      <w:r>
        <w:rPr>
          <w:lang w:val="fr-FR" w:eastAsia="en-GB"/>
        </w:rPr>
        <w:t xml:space="preserve"> comme le couloir de diffusion du Néolithique du </w:t>
      </w:r>
      <w:hyperlink r:id="rId44" w:anchor="Cul_Neo__diff_geo_Euras_w_marit_Esp_NE" w:history="1">
        <w:r w:rsidRPr="00E4241A">
          <w:rPr>
            <w:rStyle w:val="Hyperlink"/>
            <w:lang w:val="fr-FR" w:eastAsia="en-GB"/>
          </w:rPr>
          <w:t>NE de l'Espagne</w:t>
        </w:r>
      </w:hyperlink>
      <w:r>
        <w:rPr>
          <w:lang w:val="fr-FR" w:eastAsia="en-GB"/>
        </w:rPr>
        <w:t xml:space="preserve"> depuis le Sud de la France (BIB 2781)</w:t>
      </w:r>
    </w:p>
    <w:p w14:paraId="3A3F0727" w14:textId="77777777" w:rsidR="00E4241A" w:rsidRDefault="00E4241A" w:rsidP="00E4241A">
      <w:pPr>
        <w:rPr>
          <w:lang w:val="fr-FR" w:eastAsia="en-GB"/>
        </w:rPr>
      </w:pPr>
    </w:p>
    <w:p w14:paraId="1F0246FA" w14:textId="77777777" w:rsidR="00E4241A" w:rsidRPr="0032190F" w:rsidRDefault="00E4241A" w:rsidP="00E4241A">
      <w:pPr>
        <w:pStyle w:val="Heading6"/>
      </w:pPr>
      <w:r w:rsidRPr="0032190F">
        <w:rPr>
          <w:lang w:eastAsia="en-GB"/>
        </w:rPr>
        <w:t>Èbre</w:t>
      </w:r>
    </w:p>
    <w:p w14:paraId="35699633" w14:textId="6C9FE1EF" w:rsidR="00E4241A" w:rsidRDefault="00E4241A" w:rsidP="00E4241A">
      <w:pPr>
        <w:rPr>
          <w:lang w:val="fr-FR" w:eastAsia="en-GB"/>
        </w:rPr>
      </w:pPr>
      <w:r w:rsidRPr="0032190F">
        <w:rPr>
          <w:lang w:val="fr-FR"/>
        </w:rPr>
        <w:t xml:space="preserve">La vallée de l’Èbre conduit de la Méditerranée occidentale au littoral cantabrique et l’axe </w:t>
      </w:r>
      <w:hyperlink r:id="rId45" w:anchor="Sit_Mediterranee_O__AudeGaronne" w:history="1">
        <w:r w:rsidRPr="0054261C">
          <w:rPr>
            <w:rStyle w:val="Hyperlink"/>
            <w:lang w:val="fr-FR"/>
          </w:rPr>
          <w:t>Aude-Garonne</w:t>
        </w:r>
      </w:hyperlink>
      <w:r w:rsidRPr="0032190F">
        <w:rPr>
          <w:lang w:val="fr-FR"/>
        </w:rPr>
        <w:t xml:space="preserve"> permet aussi de lier Atlantique et Méditerranée (BIB 1995 p. 21). L’</w:t>
      </w:r>
      <w:r w:rsidRPr="0032190F">
        <w:rPr>
          <w:lang w:val="fr-FR" w:eastAsia="en-GB"/>
        </w:rPr>
        <w:t>Èbre, seul fleuve véritablement navigable de ces régions nord-orientales de la Péninsule (BIB 1995 p. 81)</w:t>
      </w:r>
    </w:p>
    <w:p w14:paraId="04637BC9" w14:textId="77777777" w:rsidR="00D54917" w:rsidRDefault="00D54917" w:rsidP="00E4241A">
      <w:pPr>
        <w:rPr>
          <w:lang w:val="fr-FR" w:eastAsia="en-GB"/>
        </w:rPr>
      </w:pPr>
    </w:p>
    <w:p w14:paraId="04D7B433" w14:textId="77777777" w:rsidR="00D54917" w:rsidRDefault="00D54917" w:rsidP="00D54917">
      <w:pPr>
        <w:pStyle w:val="Heading6"/>
      </w:pPr>
      <w:r>
        <w:t>Adour-Ebre</w:t>
      </w:r>
    </w:p>
    <w:p w14:paraId="6228BF86" w14:textId="77777777" w:rsidR="00D54917" w:rsidRPr="0032190F" w:rsidRDefault="00D54917" w:rsidP="00D54917">
      <w:pPr>
        <w:rPr>
          <w:lang w:val="fr-FR"/>
        </w:rPr>
      </w:pPr>
      <w:r>
        <w:rPr>
          <w:lang w:val="fr-FR"/>
        </w:rPr>
        <w:t>via la vallée de l'Ossau (BIB 2784)</w:t>
      </w:r>
    </w:p>
    <w:p w14:paraId="362D59B8" w14:textId="77777777" w:rsidR="00D54917" w:rsidRDefault="00D54917" w:rsidP="00E4241A">
      <w:pPr>
        <w:rPr>
          <w:lang w:val="fr-FR" w:eastAsia="en-GB"/>
        </w:rPr>
      </w:pPr>
    </w:p>
    <w:p w14:paraId="7D91B424" w14:textId="4F181EA7" w:rsidR="001A50A5" w:rsidRDefault="001A50A5" w:rsidP="001A50A5">
      <w:pPr>
        <w:pStyle w:val="Heading2"/>
      </w:pPr>
      <w:r>
        <w:t>Europe</w:t>
      </w:r>
    </w:p>
    <w:p w14:paraId="01CEA95C" w14:textId="77777777" w:rsidR="001A50A5" w:rsidRDefault="001A50A5" w:rsidP="001A50A5">
      <w:pPr>
        <w:rPr>
          <w:lang w:val="fr-FR" w:eastAsia="fr-FR"/>
        </w:rPr>
      </w:pPr>
    </w:p>
    <w:p w14:paraId="76B6EC4E" w14:textId="5FEC2D1C" w:rsidR="001A50A5" w:rsidRDefault="001A50A5" w:rsidP="001A50A5">
      <w:pPr>
        <w:pStyle w:val="Heading4"/>
      </w:pPr>
      <w:bookmarkStart w:id="26" w:name="Sit_IronGates"/>
      <w:r>
        <w:lastRenderedPageBreak/>
        <w:t>Portes de Fer</w:t>
      </w:r>
    </w:p>
    <w:bookmarkEnd w:id="26"/>
    <w:p w14:paraId="3AF67B82" w14:textId="48FF4533" w:rsidR="001A50A5" w:rsidRPr="001A50A5" w:rsidRDefault="001A50A5" w:rsidP="001A50A5">
      <w:pPr>
        <w:rPr>
          <w:i/>
          <w:iCs/>
          <w:sz w:val="20"/>
          <w:lang w:val="fr-FR" w:eastAsia="fr-FR"/>
        </w:rPr>
      </w:pPr>
      <w:r w:rsidRPr="001A50A5">
        <w:rPr>
          <w:i/>
          <w:iCs/>
          <w:sz w:val="20"/>
          <w:lang w:val="fr-FR" w:eastAsia="fr-FR"/>
        </w:rPr>
        <w:t>Iron Gates</w:t>
      </w:r>
    </w:p>
    <w:p w14:paraId="2EB3F0E7" w14:textId="77777777" w:rsidR="00E4241A" w:rsidRDefault="00E4241A" w:rsidP="00E4241A">
      <w:pPr>
        <w:rPr>
          <w:lang w:val="fr-FR" w:eastAsia="en-GB"/>
        </w:rPr>
      </w:pPr>
    </w:p>
    <w:p w14:paraId="0067E6F2" w14:textId="6016A8D4" w:rsidR="001A50A5" w:rsidRPr="00E4241A" w:rsidRDefault="001A50A5" w:rsidP="00E4241A">
      <w:pPr>
        <w:rPr>
          <w:lang w:val="fr-FR" w:eastAsia="en-GB"/>
        </w:rPr>
      </w:pPr>
      <w:r w:rsidRPr="001A50A5">
        <w:rPr>
          <w:lang w:val="fr-FR" w:eastAsia="en-GB"/>
        </w:rPr>
        <w:t>Cuina Turcului est le seul abri sous roche des gorges des Portes de Fer et le site le plus ancien des gorges.</w:t>
      </w:r>
    </w:p>
    <w:p w14:paraId="406E71FC" w14:textId="77777777" w:rsidR="00AA1EC9" w:rsidRDefault="00AA1EC9" w:rsidP="00A73274">
      <w:pPr>
        <w:rPr>
          <w:lang w:val="fr-FR" w:eastAsia="en-GB"/>
        </w:rPr>
      </w:pPr>
    </w:p>
    <w:p w14:paraId="6817A357" w14:textId="35F2A572" w:rsidR="00AA1EC9" w:rsidRPr="005964B0" w:rsidRDefault="001A50A5" w:rsidP="001A50A5">
      <w:pPr>
        <w:pStyle w:val="Heading3"/>
      </w:pPr>
      <w:bookmarkStart w:id="27" w:name="Sit_Balkans"/>
      <w:r>
        <w:t>Balkans</w:t>
      </w:r>
    </w:p>
    <w:bookmarkEnd w:id="27"/>
    <w:p w14:paraId="6DE235CA" w14:textId="77777777" w:rsidR="00AA1EC9" w:rsidRPr="00110615" w:rsidRDefault="00AA1EC9" w:rsidP="00A73274">
      <w:pPr>
        <w:rPr>
          <w:sz w:val="20"/>
          <w:lang w:val="fr-FR" w:eastAsia="en-GB"/>
        </w:rPr>
      </w:pPr>
      <w:r w:rsidRPr="00110615">
        <w:rPr>
          <w:sz w:val="20"/>
          <w:lang w:val="fr-FR" w:eastAsia="en-GB"/>
        </w:rPr>
        <w:t>péninsule des Balkans</w:t>
      </w:r>
    </w:p>
    <w:p w14:paraId="1A3689E2" w14:textId="77777777" w:rsidR="00AA1EC9" w:rsidRDefault="00AA1EC9" w:rsidP="00A73274">
      <w:pPr>
        <w:rPr>
          <w:lang w:val="fr-FR" w:eastAsia="en-GB"/>
        </w:rPr>
      </w:pPr>
    </w:p>
    <w:p w14:paraId="3954748D" w14:textId="3E38CD63" w:rsidR="00110615" w:rsidRDefault="00AA1EC9" w:rsidP="00B871A1">
      <w:pPr>
        <w:jc w:val="both"/>
        <w:rPr>
          <w:lang w:val="fr-FR" w:eastAsia="en-GB"/>
        </w:rPr>
      </w:pPr>
      <w:r>
        <w:rPr>
          <w:lang w:val="fr-FR" w:eastAsia="en-GB"/>
        </w:rPr>
        <w:t xml:space="preserve">Situés au N de la </w:t>
      </w:r>
      <w:hyperlink r:id="rId46" w:anchor="Sit_Mediterranee_E" w:history="1">
        <w:r w:rsidRPr="00AA1EC9">
          <w:rPr>
            <w:rStyle w:val="Hyperlink"/>
            <w:lang w:val="fr-FR" w:eastAsia="en-GB"/>
          </w:rPr>
          <w:t>Méditerranée orientale</w:t>
        </w:r>
      </w:hyperlink>
      <w:r>
        <w:rPr>
          <w:lang w:val="fr-FR" w:eastAsia="en-GB"/>
        </w:rPr>
        <w:t xml:space="preserve"> </w:t>
      </w:r>
      <w:r w:rsidR="00151EC7">
        <w:rPr>
          <w:lang w:val="fr-FR" w:eastAsia="en-GB"/>
        </w:rPr>
        <w:t xml:space="preserve"> et au Sud-Est de l'Europe</w:t>
      </w:r>
      <w:r w:rsidR="00110615">
        <w:rPr>
          <w:lang w:val="fr-FR" w:eastAsia="en-GB"/>
        </w:rPr>
        <w:t xml:space="preserve"> (SS BIB). La rivière Drina est une frontière historique, à l'intérieur des Balkans (BIB 3373)</w:t>
      </w:r>
      <w:r w:rsidR="007F2894">
        <w:rPr>
          <w:lang w:val="fr-FR" w:eastAsia="en-GB"/>
        </w:rPr>
        <w:t xml:space="preserve"> Les entités géogrphiques sont: la vallée Sava, la côte adriatique, les portes de fer du Danube, les Alpes dinarique</w:t>
      </w:r>
      <w:r w:rsidR="00B871A1">
        <w:rPr>
          <w:lang w:val="fr-FR" w:eastAsia="en-GB"/>
        </w:rPr>
        <w:t>s</w:t>
      </w:r>
      <w:r w:rsidR="007F2894">
        <w:rPr>
          <w:lang w:val="fr-FR" w:eastAsia="en-GB"/>
        </w:rPr>
        <w:t>, la grande vallée Morava</w:t>
      </w:r>
      <w:r w:rsidR="00B871A1">
        <w:rPr>
          <w:lang w:val="fr-FR" w:eastAsia="en-GB"/>
        </w:rPr>
        <w:t xml:space="preserve"> [Moravie]</w:t>
      </w:r>
      <w:r w:rsidR="007F2894">
        <w:rPr>
          <w:lang w:val="fr-FR" w:eastAsia="en-GB"/>
        </w:rPr>
        <w:t>, la plaine du Kosovo (BIB 3373)</w:t>
      </w:r>
    </w:p>
    <w:p w14:paraId="780809B4" w14:textId="77777777" w:rsidR="00110615" w:rsidRDefault="00110615" w:rsidP="00A73274">
      <w:pPr>
        <w:rPr>
          <w:lang w:val="fr-FR" w:eastAsia="en-GB"/>
        </w:rPr>
      </w:pPr>
    </w:p>
    <w:p w14:paraId="67693F57" w14:textId="5FA37D6B" w:rsidR="00AA1EC9" w:rsidRPr="00B871A1" w:rsidRDefault="00AD3CDB" w:rsidP="00A73274">
      <w:pPr>
        <w:rPr>
          <w:lang w:val="fr-FR"/>
        </w:rPr>
      </w:pPr>
      <w:r>
        <w:rPr>
          <w:lang w:val="fr-FR" w:eastAsia="en-GB"/>
        </w:rPr>
        <w:t xml:space="preserve">v. </w:t>
      </w:r>
      <w:hyperlink r:id="rId47" w:anchor="Cul_Neo__diff_geo_Euras_w_cont_Balk" w:history="1">
        <w:r w:rsidR="00110615">
          <w:rPr>
            <w:rStyle w:val="Hyperlink"/>
            <w:lang w:val="fr-FR" w:eastAsia="en-GB"/>
          </w:rPr>
          <w:t>Néolithisation</w:t>
        </w:r>
      </w:hyperlink>
    </w:p>
    <w:p w14:paraId="4BAFDDAC" w14:textId="77777777" w:rsidR="00B871A1" w:rsidRPr="00B871A1" w:rsidRDefault="00B871A1" w:rsidP="00A73274">
      <w:pPr>
        <w:rPr>
          <w:lang w:val="fr-FR"/>
        </w:rPr>
      </w:pPr>
    </w:p>
    <w:p w14:paraId="34D7ECFF" w14:textId="77777777" w:rsidR="00B871A1" w:rsidRPr="00B871A1" w:rsidRDefault="00B871A1" w:rsidP="001A50A5">
      <w:pPr>
        <w:pStyle w:val="Heading4"/>
        <w:rPr>
          <w:lang w:eastAsia="en-GB"/>
        </w:rPr>
      </w:pPr>
      <w:bookmarkStart w:id="28" w:name="Sit_Pannonie"/>
      <w:r>
        <w:t>Pannonie</w:t>
      </w:r>
    </w:p>
    <w:bookmarkEnd w:id="28"/>
    <w:p w14:paraId="5AABC07C" w14:textId="77777777" w:rsidR="00AA1EC9" w:rsidRPr="00B871A1" w:rsidRDefault="00B871A1" w:rsidP="00A73274">
      <w:pPr>
        <w:rPr>
          <w:sz w:val="20"/>
          <w:lang w:val="fr-FR" w:eastAsia="en-GB"/>
        </w:rPr>
      </w:pPr>
      <w:r w:rsidRPr="00B871A1">
        <w:rPr>
          <w:sz w:val="20"/>
          <w:lang w:val="fr-FR" w:eastAsia="en-GB"/>
        </w:rPr>
        <w:t xml:space="preserve">plaine panonnienne, </w:t>
      </w:r>
      <w:r w:rsidRPr="00B871A1">
        <w:rPr>
          <w:i/>
          <w:sz w:val="20"/>
          <w:lang w:val="fr-FR" w:eastAsia="en-GB"/>
        </w:rPr>
        <w:t>Pannonian Basin</w:t>
      </w:r>
    </w:p>
    <w:p w14:paraId="0A044AB0" w14:textId="77777777" w:rsidR="00990F86" w:rsidRDefault="00990F86" w:rsidP="00990F86">
      <w:pPr>
        <w:rPr>
          <w:lang w:val="fr-FR"/>
        </w:rPr>
      </w:pPr>
    </w:p>
    <w:p w14:paraId="61B1FC28" w14:textId="576E1FEE" w:rsidR="00B871A1" w:rsidRDefault="00B871A1" w:rsidP="00990F86">
      <w:pPr>
        <w:rPr>
          <w:lang w:val="fr-FR"/>
        </w:rPr>
      </w:pPr>
      <w:r>
        <w:rPr>
          <w:lang w:val="fr-FR"/>
        </w:rPr>
        <w:t xml:space="preserve">Au Nord des </w:t>
      </w:r>
      <w:hyperlink r:id="rId48" w:anchor="Sit_Balkans" w:history="1">
        <w:r w:rsidRPr="00B871A1">
          <w:rPr>
            <w:rStyle w:val="Hyperlink"/>
            <w:lang w:val="fr-FR"/>
          </w:rPr>
          <w:t>Balkans</w:t>
        </w:r>
      </w:hyperlink>
    </w:p>
    <w:p w14:paraId="0423698B" w14:textId="77777777" w:rsidR="00B871A1" w:rsidRPr="0032190F" w:rsidRDefault="00B871A1" w:rsidP="00990F86">
      <w:pPr>
        <w:rPr>
          <w:lang w:val="fr-FR"/>
        </w:rPr>
      </w:pPr>
    </w:p>
    <w:p w14:paraId="5D94B942" w14:textId="77777777" w:rsidR="001A5D06" w:rsidRPr="0032190F" w:rsidRDefault="001A5D06" w:rsidP="00FF2589">
      <w:pPr>
        <w:pStyle w:val="Heading1"/>
      </w:pPr>
      <w:bookmarkStart w:id="29" w:name="Sit_Alpes"/>
      <w:r w:rsidRPr="0032190F">
        <w:t>ALPES</w:t>
      </w:r>
    </w:p>
    <w:bookmarkEnd w:id="29"/>
    <w:p w14:paraId="2D9408EC" w14:textId="77777777" w:rsidR="001A5D06" w:rsidRPr="0032190F" w:rsidRDefault="001A5D06" w:rsidP="00302ABB">
      <w:pPr>
        <w:rPr>
          <w:lang w:val="fr-FR"/>
        </w:rPr>
      </w:pPr>
    </w:p>
    <w:p w14:paraId="23270773" w14:textId="77777777" w:rsidR="001A5D06" w:rsidRPr="0032190F" w:rsidRDefault="001A5D06" w:rsidP="00302ABB">
      <w:pPr>
        <w:rPr>
          <w:iCs/>
          <w:lang w:val="fr-FR"/>
        </w:rPr>
      </w:pPr>
      <w:r w:rsidRPr="0032190F">
        <w:rPr>
          <w:lang w:val="fr-FR"/>
        </w:rPr>
        <w:t xml:space="preserve">Suivant la division opérée par le </w:t>
      </w:r>
      <w:r w:rsidRPr="0032190F">
        <w:rPr>
          <w:i/>
          <w:iCs/>
          <w:lang w:val="fr-FR"/>
        </w:rPr>
        <w:t>Comitato Geografico Nazionale</w:t>
      </w:r>
      <w:r w:rsidRPr="0032190F">
        <w:rPr>
          <w:iCs/>
          <w:lang w:val="fr-FR"/>
        </w:rPr>
        <w:t xml:space="preserve"> (italien) la partition des Alpes (publiée comme </w:t>
      </w:r>
      <w:r w:rsidRPr="0032190F">
        <w:rPr>
          <w:i/>
          <w:iCs/>
          <w:lang w:val="fr-FR"/>
        </w:rPr>
        <w:t>Partizione delle Alpi</w:t>
      </w:r>
      <w:r w:rsidRPr="0032190F">
        <w:rPr>
          <w:iCs/>
          <w:lang w:val="fr-FR"/>
        </w:rPr>
        <w:t>)</w:t>
      </w:r>
      <w:r w:rsidR="00881C74" w:rsidRPr="0032190F">
        <w:rPr>
          <w:iCs/>
          <w:lang w:val="fr-FR"/>
        </w:rPr>
        <w:t xml:space="preserve"> </w:t>
      </w:r>
      <w:r w:rsidRPr="0032190F">
        <w:rPr>
          <w:iCs/>
          <w:lang w:val="fr-FR"/>
        </w:rPr>
        <w:t>se fait comme suit :</w:t>
      </w:r>
    </w:p>
    <w:p w14:paraId="2B5585B8" w14:textId="77777777" w:rsidR="001A5D06" w:rsidRPr="0032190F" w:rsidRDefault="001A5D06" w:rsidP="00302ABB">
      <w:pPr>
        <w:rPr>
          <w:iCs/>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3"/>
        <w:gridCol w:w="3459"/>
      </w:tblGrid>
      <w:tr w:rsidR="00B75CEE" w:rsidRPr="00003070" w14:paraId="5C0DFC38" w14:textId="77777777" w:rsidTr="009D11AD">
        <w:trPr>
          <w:jc w:val="center"/>
        </w:trPr>
        <w:tc>
          <w:tcPr>
            <w:tcW w:w="1523" w:type="dxa"/>
            <w:shd w:val="clear" w:color="auto" w:fill="auto"/>
            <w:vAlign w:val="center"/>
          </w:tcPr>
          <w:p w14:paraId="0AF7AD80" w14:textId="77777777" w:rsidR="00F34A56" w:rsidRDefault="00B75CEE" w:rsidP="00302ABB">
            <w:pPr>
              <w:jc w:val="center"/>
            </w:pPr>
            <w:r>
              <w:t xml:space="preserve">Alpes </w:t>
            </w:r>
          </w:p>
          <w:p w14:paraId="5AC7D02E" w14:textId="77777777" w:rsidR="00B75CEE" w:rsidRDefault="00B75CEE" w:rsidP="00302ABB">
            <w:pPr>
              <w:jc w:val="center"/>
            </w:pPr>
            <w:r>
              <w:t>occidentales</w:t>
            </w:r>
          </w:p>
        </w:tc>
        <w:tc>
          <w:tcPr>
            <w:tcW w:w="3459" w:type="dxa"/>
          </w:tcPr>
          <w:p w14:paraId="3E8A55E5" w14:textId="77777777" w:rsidR="00B75CEE" w:rsidRPr="0032190F" w:rsidRDefault="00B75CEE" w:rsidP="00302ABB">
            <w:pPr>
              <w:rPr>
                <w:lang w:val="fr-FR"/>
              </w:rPr>
            </w:pPr>
            <w:r w:rsidRPr="0032190F">
              <w:rPr>
                <w:lang w:val="fr-FR"/>
              </w:rPr>
              <w:t>du col de Cadibona (c</w:t>
            </w:r>
            <w:r w:rsidRPr="0032190F">
              <w:rPr>
                <w:i/>
                <w:iCs/>
                <w:lang w:val="fr-FR"/>
              </w:rPr>
              <w:t>olle di Cadibona</w:t>
            </w:r>
            <w:r w:rsidRPr="0032190F">
              <w:rPr>
                <w:iCs/>
                <w:lang w:val="fr-FR"/>
              </w:rPr>
              <w:t>) au col du Ferret</w:t>
            </w:r>
          </w:p>
        </w:tc>
      </w:tr>
      <w:tr w:rsidR="00B75CEE" w14:paraId="3D11D65F" w14:textId="77777777" w:rsidTr="009D11AD">
        <w:trPr>
          <w:jc w:val="center"/>
        </w:trPr>
        <w:tc>
          <w:tcPr>
            <w:tcW w:w="1523" w:type="dxa"/>
            <w:shd w:val="clear" w:color="auto" w:fill="auto"/>
            <w:vAlign w:val="center"/>
          </w:tcPr>
          <w:p w14:paraId="1F91DBDE" w14:textId="77777777" w:rsidR="00F34A56" w:rsidRDefault="00B75CEE" w:rsidP="00302ABB">
            <w:pPr>
              <w:jc w:val="center"/>
            </w:pPr>
            <w:r>
              <w:t xml:space="preserve">Alpes </w:t>
            </w:r>
          </w:p>
          <w:p w14:paraId="39ACA03A" w14:textId="77777777" w:rsidR="00B75CEE" w:rsidRDefault="00B75CEE" w:rsidP="00302ABB">
            <w:pPr>
              <w:jc w:val="center"/>
            </w:pPr>
            <w:r>
              <w:t>centrales</w:t>
            </w:r>
          </w:p>
        </w:tc>
        <w:tc>
          <w:tcPr>
            <w:tcW w:w="3459" w:type="dxa"/>
          </w:tcPr>
          <w:p w14:paraId="2E8B9CF9" w14:textId="77777777" w:rsidR="00B75CEE" w:rsidRDefault="00B75CEE" w:rsidP="00302ABB"/>
        </w:tc>
      </w:tr>
      <w:tr w:rsidR="00B75CEE" w:rsidRPr="00003070" w14:paraId="3F436DDB" w14:textId="77777777" w:rsidTr="009D11AD">
        <w:trPr>
          <w:jc w:val="center"/>
        </w:trPr>
        <w:tc>
          <w:tcPr>
            <w:tcW w:w="1523" w:type="dxa"/>
            <w:shd w:val="clear" w:color="auto" w:fill="auto"/>
            <w:vAlign w:val="center"/>
          </w:tcPr>
          <w:p w14:paraId="7059D326" w14:textId="77777777" w:rsidR="00F34A56" w:rsidRDefault="00B75CEE" w:rsidP="00302ABB">
            <w:pPr>
              <w:jc w:val="center"/>
            </w:pPr>
            <w:r>
              <w:t xml:space="preserve">Alpes </w:t>
            </w:r>
          </w:p>
          <w:p w14:paraId="41065470" w14:textId="77777777" w:rsidR="00B75CEE" w:rsidRDefault="00B75CEE" w:rsidP="00302ABB">
            <w:pPr>
              <w:jc w:val="center"/>
            </w:pPr>
            <w:r>
              <w:t>orientales</w:t>
            </w:r>
          </w:p>
        </w:tc>
        <w:tc>
          <w:tcPr>
            <w:tcW w:w="3459" w:type="dxa"/>
          </w:tcPr>
          <w:p w14:paraId="2AE21B70" w14:textId="77777777" w:rsidR="00B75CEE" w:rsidRPr="0032190F" w:rsidRDefault="00B75CEE" w:rsidP="00302ABB">
            <w:pPr>
              <w:rPr>
                <w:lang w:val="fr-FR"/>
              </w:rPr>
            </w:pPr>
            <w:r w:rsidRPr="0032190F">
              <w:rPr>
                <w:lang w:val="fr-FR"/>
              </w:rPr>
              <w:t>du lac de Constance et de la vallée du Rhin au col de Splügen</w:t>
            </w:r>
          </w:p>
        </w:tc>
      </w:tr>
    </w:tbl>
    <w:p w14:paraId="18DA400E" w14:textId="77777777" w:rsidR="001A5D06" w:rsidRPr="0032190F" w:rsidRDefault="001A5D06" w:rsidP="00302ABB">
      <w:pPr>
        <w:rPr>
          <w:lang w:val="fr-FR"/>
        </w:rPr>
      </w:pPr>
      <w:r w:rsidRPr="0032190F">
        <w:rPr>
          <w:lang w:val="fr-FR"/>
        </w:rPr>
        <w:t>(wiki)</w:t>
      </w:r>
    </w:p>
    <w:p w14:paraId="07D8163B" w14:textId="77777777" w:rsidR="00302ABB" w:rsidRPr="0032190F" w:rsidRDefault="00302ABB" w:rsidP="00302ABB">
      <w:pPr>
        <w:rPr>
          <w:lang w:val="fr-FR"/>
        </w:rPr>
      </w:pPr>
    </w:p>
    <w:p w14:paraId="07D9914E" w14:textId="77777777" w:rsidR="00302ABB" w:rsidRPr="0032190F" w:rsidRDefault="00B871A1" w:rsidP="00FF2589">
      <w:pPr>
        <w:pStyle w:val="Heading2"/>
      </w:pPr>
      <w:r>
        <w:t>t</w:t>
      </w:r>
      <w:r w:rsidR="00302ABB" w:rsidRPr="0032190F">
        <w:t>raversée</w:t>
      </w:r>
    </w:p>
    <w:p w14:paraId="40A815D5" w14:textId="77777777" w:rsidR="00302ABB" w:rsidRPr="0032190F" w:rsidRDefault="00302ABB" w:rsidP="00302ABB">
      <w:pPr>
        <w:jc w:val="both"/>
        <w:rPr>
          <w:lang w:val="fr-FR"/>
        </w:rPr>
      </w:pPr>
      <w:r w:rsidRPr="0032190F">
        <w:rPr>
          <w:lang w:val="fr-FR"/>
        </w:rPr>
        <w:t>Les deux axes les plus importants pour les relations entre les deux versants alpins, et par conséquent pour les cultures de la Transpadane occidentale [moyenne vallée du Rhône, région du lac Léman], sont les rivières Tessin et Doire Baltée (BIB 2127 p. 238)</w:t>
      </w:r>
    </w:p>
    <w:p w14:paraId="0B5A6493" w14:textId="15976D82" w:rsidR="00302ABB" w:rsidRDefault="00302ABB" w:rsidP="00302ABB">
      <w:pPr>
        <w:rPr>
          <w:lang w:val="fr-FR"/>
        </w:rPr>
      </w:pPr>
      <w:r w:rsidRPr="0032190F">
        <w:rPr>
          <w:lang w:val="fr-FR"/>
        </w:rPr>
        <w:t xml:space="preserve">La vallée de la Doire Baltée conduits aux deux principaux cols des Alpes occidentales : le Grand Saint-Bernard, pour atteindre le Léman et le </w:t>
      </w:r>
      <w:hyperlink r:id="rId49" w:anchor="Sit_Petit_Saint_Bernard" w:history="1">
        <w:r w:rsidRPr="0032190F">
          <w:rPr>
            <w:rStyle w:val="Hyperlink"/>
            <w:lang w:val="fr-FR"/>
          </w:rPr>
          <w:t>Petit Saint-Bernard</w:t>
        </w:r>
      </w:hyperlink>
      <w:r w:rsidRPr="0032190F">
        <w:rPr>
          <w:lang w:val="fr-FR"/>
        </w:rPr>
        <w:t xml:space="preserve"> qui mène à la moyenne vallée du Rhône (BIB 2127 p. 238)</w:t>
      </w:r>
    </w:p>
    <w:p w14:paraId="00FCA2CB" w14:textId="77777777" w:rsidR="00FF2589" w:rsidRDefault="00FF2589" w:rsidP="00302ABB">
      <w:pPr>
        <w:rPr>
          <w:lang w:val="fr-FR"/>
        </w:rPr>
      </w:pPr>
    </w:p>
    <w:p w14:paraId="0A8AD7A6" w14:textId="578912BA" w:rsidR="00FF2589" w:rsidRDefault="00163B5A" w:rsidP="00FF2589">
      <w:pPr>
        <w:pStyle w:val="Heading2"/>
      </w:pPr>
      <w:bookmarkStart w:id="30" w:name="Sit_Alpes_loc"/>
      <w:r>
        <w:t>zones</w:t>
      </w:r>
    </w:p>
    <w:bookmarkEnd w:id="30"/>
    <w:p w14:paraId="48D68699" w14:textId="77777777" w:rsidR="00FF2589" w:rsidRDefault="00FF2589" w:rsidP="00302ABB">
      <w:pPr>
        <w:rPr>
          <w:lang w:val="fr-FR"/>
        </w:rPr>
      </w:pPr>
    </w:p>
    <w:p w14:paraId="2218E8AD" w14:textId="1B42D830" w:rsidR="00FF2589" w:rsidRDefault="00000000" w:rsidP="00302ABB">
      <w:pPr>
        <w:rPr>
          <w:lang w:val="fr-FR"/>
        </w:rPr>
      </w:pPr>
      <w:hyperlink r:id="rId50" w:anchor="Sit_Roya_Haute" w:history="1">
        <w:r w:rsidR="00FF2589" w:rsidRPr="00FF2589">
          <w:rPr>
            <w:rStyle w:val="Hyperlink"/>
            <w:lang w:val="fr-FR"/>
          </w:rPr>
          <w:t>Haute-Roya</w:t>
        </w:r>
      </w:hyperlink>
    </w:p>
    <w:p w14:paraId="4007CAEA" w14:textId="77777777" w:rsidR="00FF2589" w:rsidRDefault="00FF2589" w:rsidP="00302ABB">
      <w:pPr>
        <w:rPr>
          <w:lang w:val="fr-FR"/>
        </w:rPr>
      </w:pPr>
    </w:p>
    <w:p w14:paraId="48D9F41B" w14:textId="7FD381F6" w:rsidR="000F5D91" w:rsidRDefault="000F5D91" w:rsidP="000F5D91">
      <w:pPr>
        <w:pStyle w:val="Heading2"/>
      </w:pPr>
      <w:bookmarkStart w:id="31" w:name="Sit_Alpes_paleoenv"/>
      <w:r>
        <w:t>paléoenvironnement</w:t>
      </w:r>
    </w:p>
    <w:bookmarkEnd w:id="31"/>
    <w:p w14:paraId="38B588D1" w14:textId="77777777" w:rsidR="000F5D91" w:rsidRDefault="000F5D91" w:rsidP="000F5D91">
      <w:pPr>
        <w:rPr>
          <w:lang w:val="fr-FR"/>
        </w:rPr>
      </w:pPr>
    </w:p>
    <w:p w14:paraId="0DE6481A" w14:textId="1C396A39" w:rsidR="000F5D91" w:rsidRPr="00BE7E2D" w:rsidRDefault="00000000" w:rsidP="000F5D91">
      <w:pPr>
        <w:rPr>
          <w:color w:val="000000"/>
          <w:lang w:val="fr-FR"/>
        </w:rPr>
      </w:pPr>
      <w:hyperlink r:id="rId51" w:anchor="Text_Dryas_III_loc_Alpes" w:history="1">
        <w:r w:rsidR="000F5D91" w:rsidRPr="00BE7E2D">
          <w:rPr>
            <w:rStyle w:val="Hyperlink"/>
            <w:lang w:val="fr-FR"/>
          </w:rPr>
          <w:t>Dryas III</w:t>
        </w:r>
      </w:hyperlink>
      <w:r w:rsidR="009D3BEA" w:rsidRPr="00BE7E2D">
        <w:rPr>
          <w:color w:val="000000"/>
          <w:lang w:val="fr-FR"/>
        </w:rPr>
        <w:t xml:space="preserve">, </w:t>
      </w:r>
      <w:hyperlink r:id="rId52" w:anchor="Text_Atlantique_loc_Alpes" w:history="1">
        <w:r w:rsidR="009D3BEA" w:rsidRPr="00BE7E2D">
          <w:rPr>
            <w:rStyle w:val="Hyperlink"/>
            <w:lang w:val="fr-FR"/>
          </w:rPr>
          <w:t>Atlantique</w:t>
        </w:r>
      </w:hyperlink>
      <w:r w:rsidR="009D3BEA" w:rsidRPr="00BE7E2D">
        <w:rPr>
          <w:color w:val="000000"/>
          <w:lang w:val="fr-FR"/>
        </w:rPr>
        <w:t xml:space="preserve">, </w:t>
      </w:r>
      <w:hyperlink r:id="rId53" w:anchor="Text_Subboreal_loc_Alpes" w:history="1">
        <w:r w:rsidR="009D3BEA" w:rsidRPr="00BE7E2D">
          <w:rPr>
            <w:rStyle w:val="Hyperlink"/>
            <w:lang w:val="fr-FR"/>
          </w:rPr>
          <w:t>Subboréal</w:t>
        </w:r>
      </w:hyperlink>
      <w:r w:rsidR="009D3BEA" w:rsidRPr="00BE7E2D">
        <w:rPr>
          <w:color w:val="000000"/>
          <w:lang w:val="fr-FR"/>
        </w:rPr>
        <w:t xml:space="preserve">, </w:t>
      </w:r>
      <w:hyperlink r:id="rId54" w:anchor="Text_Goschenen_loc_Alpes" w:history="1">
        <w:r w:rsidR="009D3BEA" w:rsidRPr="00BE7E2D">
          <w:rPr>
            <w:rStyle w:val="Hyperlink"/>
            <w:lang w:val="fr-FR"/>
          </w:rPr>
          <w:t>Goschenen</w:t>
        </w:r>
      </w:hyperlink>
      <w:r w:rsidR="001020B1" w:rsidRPr="00BE7E2D">
        <w:rPr>
          <w:color w:val="000000"/>
          <w:lang w:val="fr-FR"/>
        </w:rPr>
        <w:t xml:space="preserve">, </w:t>
      </w:r>
      <w:hyperlink r:id="rId55" w:anchor="Text_Subatlantique_loc_Alpes" w:history="1">
        <w:r w:rsidR="001020B1" w:rsidRPr="00BE7E2D">
          <w:rPr>
            <w:rStyle w:val="Hyperlink"/>
            <w:lang w:val="fr-FR"/>
          </w:rPr>
          <w:t>Subatlantique</w:t>
        </w:r>
      </w:hyperlink>
      <w:r w:rsidR="002D37EB" w:rsidRPr="00BE7E2D">
        <w:rPr>
          <w:color w:val="000000"/>
          <w:lang w:val="fr-FR"/>
        </w:rPr>
        <w:t xml:space="preserve">, </w:t>
      </w:r>
      <w:hyperlink r:id="rId56" w:anchor="Text_Lobben_loc_Alpes" w:history="1">
        <w:r w:rsidR="002D37EB" w:rsidRPr="00BE7E2D">
          <w:rPr>
            <w:rStyle w:val="Hyperlink"/>
            <w:lang w:val="fr-FR"/>
          </w:rPr>
          <w:t>Pluvis</w:t>
        </w:r>
      </w:hyperlink>
    </w:p>
    <w:p w14:paraId="7BC4B22B" w14:textId="77777777" w:rsidR="006C29CC" w:rsidRPr="00BE7E2D" w:rsidRDefault="006C29CC" w:rsidP="00804F7C">
      <w:pPr>
        <w:rPr>
          <w:lang w:val="fr-FR"/>
        </w:rPr>
      </w:pPr>
    </w:p>
    <w:p w14:paraId="43F40DE3" w14:textId="77777777" w:rsidR="006C29CC" w:rsidRPr="00BE7E2D" w:rsidRDefault="006C29CC" w:rsidP="00426FF9">
      <w:pPr>
        <w:pStyle w:val="Heading1"/>
      </w:pPr>
      <w:bookmarkStart w:id="32" w:name="Sit_Pyrenees"/>
      <w:r w:rsidRPr="00BE7E2D">
        <w:lastRenderedPageBreak/>
        <w:t>PYRENEES</w:t>
      </w:r>
    </w:p>
    <w:bookmarkEnd w:id="32"/>
    <w:p w14:paraId="04C59775" w14:textId="77777777" w:rsidR="006C29CC" w:rsidRPr="00BE7E2D" w:rsidRDefault="006C29CC" w:rsidP="00804F7C">
      <w:pPr>
        <w:rPr>
          <w:lang w:val="fr-FR"/>
        </w:rPr>
      </w:pPr>
    </w:p>
    <w:p w14:paraId="2B501CC0" w14:textId="77777777" w:rsidR="00C714F2" w:rsidRDefault="00C714F2" w:rsidP="002E79E4">
      <w:pPr>
        <w:jc w:val="both"/>
        <w:rPr>
          <w:lang w:val="fr-FR"/>
        </w:rPr>
      </w:pPr>
      <w:r>
        <w:rPr>
          <w:lang w:val="fr-FR"/>
        </w:rPr>
        <w:t>Formées durant le Crétacé Supérieur issu de la rencontre de la plaque ibérique et de la plaque européenne (Choukroune 1992)</w:t>
      </w:r>
      <w:r w:rsidR="002E79E4">
        <w:rPr>
          <w:lang w:val="fr-FR"/>
        </w:rPr>
        <w:t>.</w:t>
      </w:r>
    </w:p>
    <w:p w14:paraId="3B6BC2E6" w14:textId="77777777" w:rsidR="002E79E4" w:rsidRDefault="002E79E4" w:rsidP="002E79E4">
      <w:pPr>
        <w:jc w:val="both"/>
        <w:rPr>
          <w:lang w:val="fr-FR"/>
        </w:rPr>
      </w:pPr>
      <w:r>
        <w:rPr>
          <w:lang w:val="fr-FR"/>
        </w:rPr>
        <w:t>Dans les Pyrénées du Sud (parc national d'Aiguestortes, vallée de Madriua), il y a peu de datations 14C pour l'âge du Bronze et du Fer ce qui signifie peut-être une déprise (BIB Ermengol et al., UISPP 2018)</w:t>
      </w:r>
      <w:r w:rsidR="001E2985">
        <w:rPr>
          <w:lang w:val="fr-FR"/>
        </w:rPr>
        <w:t xml:space="preserve">. </w:t>
      </w:r>
    </w:p>
    <w:p w14:paraId="3020C088" w14:textId="77777777" w:rsidR="00381161" w:rsidRDefault="00381161" w:rsidP="00804F7C">
      <w:pPr>
        <w:rPr>
          <w:lang w:val="fr-FR"/>
        </w:rPr>
      </w:pPr>
    </w:p>
    <w:p w14:paraId="7386E61D" w14:textId="7F0A926E" w:rsidR="00381161" w:rsidRDefault="00D12177" w:rsidP="002E79E4">
      <w:pPr>
        <w:pStyle w:val="Heading2"/>
      </w:pPr>
      <w:r>
        <w:t>z</w:t>
      </w:r>
      <w:r w:rsidR="00381161">
        <w:t>ones</w:t>
      </w:r>
    </w:p>
    <w:p w14:paraId="1936D608" w14:textId="77777777" w:rsidR="00A15807" w:rsidRDefault="00A15807" w:rsidP="00A15807">
      <w:pPr>
        <w:rPr>
          <w:lang w:val="fr-FR"/>
        </w:rPr>
      </w:pPr>
    </w:p>
    <w:p w14:paraId="67BDAF2B" w14:textId="77777777" w:rsidR="00A15807" w:rsidRDefault="00A15807" w:rsidP="00A15807">
      <w:pPr>
        <w:rPr>
          <w:lang w:val="fr-FR"/>
        </w:rPr>
      </w:pPr>
      <w:r>
        <w:rPr>
          <w:lang w:val="fr-FR"/>
        </w:rPr>
        <w:t>Se divisent en trois parties:</w:t>
      </w:r>
    </w:p>
    <w:p w14:paraId="72F602A6" w14:textId="77777777" w:rsidR="00A15807" w:rsidRDefault="00A15807" w:rsidP="00A15807">
      <w:pPr>
        <w:rPr>
          <w:lang w:val="fr-FR"/>
        </w:rPr>
      </w:pPr>
    </w:p>
    <w:p w14:paraId="62D08813" w14:textId="77777777" w:rsidR="00A15807" w:rsidRDefault="00A15807" w:rsidP="00A15807">
      <w:pPr>
        <w:jc w:val="center"/>
        <w:rPr>
          <w:lang w:val="fr-FR"/>
        </w:rPr>
      </w:pPr>
      <w:r>
        <w:rPr>
          <w:lang w:val="fr-FR"/>
        </w:rPr>
        <w:t>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0"/>
        <w:gridCol w:w="1549"/>
        <w:gridCol w:w="1362"/>
        <w:gridCol w:w="1210"/>
        <w:gridCol w:w="1616"/>
      </w:tblGrid>
      <w:tr w:rsidR="005D10B6" w14:paraId="2FC11B98" w14:textId="77777777" w:rsidTr="00C35EA7">
        <w:trPr>
          <w:jc w:val="center"/>
        </w:trPr>
        <w:tc>
          <w:tcPr>
            <w:tcW w:w="1350" w:type="dxa"/>
            <w:shd w:val="clear" w:color="auto" w:fill="C6D9F1" w:themeFill="text2" w:themeFillTint="33"/>
          </w:tcPr>
          <w:p w14:paraId="75011EC9" w14:textId="77777777" w:rsidR="00A15807" w:rsidRPr="00C35EA7" w:rsidRDefault="00A15807" w:rsidP="00C35EA7">
            <w:pPr>
              <w:jc w:val="center"/>
              <w:rPr>
                <w:lang w:val="fr-FR"/>
              </w:rPr>
            </w:pPr>
            <w:r w:rsidRPr="00C35EA7">
              <w:rPr>
                <w:lang w:val="fr-FR"/>
              </w:rPr>
              <w:t>Atlantique</w:t>
            </w:r>
          </w:p>
        </w:tc>
        <w:tc>
          <w:tcPr>
            <w:tcW w:w="1549" w:type="dxa"/>
          </w:tcPr>
          <w:p w14:paraId="4706F5B6" w14:textId="72B436FE" w:rsidR="00A15807" w:rsidRPr="00C35EA7" w:rsidRDefault="00000000" w:rsidP="00C35EA7">
            <w:pPr>
              <w:jc w:val="center"/>
              <w:rPr>
                <w:lang w:val="fr-FR"/>
              </w:rPr>
            </w:pPr>
            <w:hyperlink r:id="rId57" w:anchor="Sit_Pyrenees_Atlantiques" w:history="1">
              <w:r w:rsidR="00A15807" w:rsidRPr="00C35EA7">
                <w:rPr>
                  <w:rStyle w:val="Hyperlink"/>
                  <w:lang w:val="fr-FR"/>
                </w:rPr>
                <w:t>Z. atlantique</w:t>
              </w:r>
            </w:hyperlink>
          </w:p>
        </w:tc>
        <w:tc>
          <w:tcPr>
            <w:tcW w:w="1362" w:type="dxa"/>
          </w:tcPr>
          <w:p w14:paraId="710D2826" w14:textId="30B358BE" w:rsidR="00A15807" w:rsidRPr="00C35EA7" w:rsidRDefault="00000000" w:rsidP="00C35EA7">
            <w:pPr>
              <w:jc w:val="center"/>
              <w:rPr>
                <w:lang w:val="fr-FR"/>
              </w:rPr>
            </w:pPr>
            <w:hyperlink r:id="rId58" w:anchor="Sit_Pyrenees_Centrales" w:history="1">
              <w:r w:rsidR="00A15807" w:rsidRPr="00C35EA7">
                <w:rPr>
                  <w:rStyle w:val="Hyperlink"/>
                  <w:lang w:val="fr-FR"/>
                </w:rPr>
                <w:t>Z. centrale</w:t>
              </w:r>
            </w:hyperlink>
          </w:p>
        </w:tc>
        <w:tc>
          <w:tcPr>
            <w:tcW w:w="1210" w:type="dxa"/>
          </w:tcPr>
          <w:p w14:paraId="20CA1C43" w14:textId="4853C4A0" w:rsidR="00A15807" w:rsidRPr="00C35EA7" w:rsidRDefault="00000000" w:rsidP="00C35EA7">
            <w:pPr>
              <w:jc w:val="center"/>
              <w:rPr>
                <w:lang w:val="fr-FR"/>
              </w:rPr>
            </w:pPr>
            <w:hyperlink r:id="rId59" w:anchor="Sit_Pyrenees_Mediterranennes" w:history="1">
              <w:r w:rsidR="00A15807" w:rsidRPr="00C35EA7">
                <w:rPr>
                  <w:rStyle w:val="Hyperlink"/>
                  <w:lang w:val="fr-FR"/>
                </w:rPr>
                <w:t>Z. médit.</w:t>
              </w:r>
            </w:hyperlink>
          </w:p>
        </w:tc>
        <w:tc>
          <w:tcPr>
            <w:tcW w:w="1616" w:type="dxa"/>
            <w:shd w:val="clear" w:color="auto" w:fill="C6D9F1" w:themeFill="text2" w:themeFillTint="33"/>
          </w:tcPr>
          <w:p w14:paraId="04AB03E5" w14:textId="77777777" w:rsidR="00A15807" w:rsidRPr="00C35EA7" w:rsidRDefault="00A15807" w:rsidP="00C35EA7">
            <w:pPr>
              <w:jc w:val="center"/>
              <w:rPr>
                <w:lang w:val="fr-FR"/>
              </w:rPr>
            </w:pPr>
            <w:r w:rsidRPr="00C35EA7">
              <w:rPr>
                <w:lang w:val="fr-FR"/>
              </w:rPr>
              <w:t>Méditerranée</w:t>
            </w:r>
          </w:p>
        </w:tc>
      </w:tr>
    </w:tbl>
    <w:p w14:paraId="1E4C60ED" w14:textId="77777777" w:rsidR="00A15807" w:rsidRPr="00A15807" w:rsidRDefault="00A15807" w:rsidP="00A15807">
      <w:pPr>
        <w:jc w:val="center"/>
        <w:rPr>
          <w:lang w:val="fr-FR"/>
        </w:rPr>
      </w:pPr>
      <w:r>
        <w:rPr>
          <w:lang w:val="fr-FR"/>
        </w:rPr>
        <w:t>S</w:t>
      </w:r>
    </w:p>
    <w:p w14:paraId="732F1B3E" w14:textId="77777777" w:rsidR="005D5F56" w:rsidRPr="0032190F" w:rsidRDefault="005D5F56" w:rsidP="006C29CC">
      <w:pPr>
        <w:rPr>
          <w:lang w:val="fr-FR"/>
        </w:rPr>
      </w:pPr>
    </w:p>
    <w:p w14:paraId="71350DBC" w14:textId="77777777" w:rsidR="005D5F56" w:rsidRPr="0032190F" w:rsidRDefault="005D5F56" w:rsidP="002E79E4">
      <w:pPr>
        <w:pStyle w:val="Heading3"/>
      </w:pPr>
      <w:bookmarkStart w:id="33" w:name="Sit_Pyrenees_Mediterranennes"/>
      <w:r w:rsidRPr="0032190F">
        <w:t>méditerranéenne</w:t>
      </w:r>
    </w:p>
    <w:bookmarkEnd w:id="33"/>
    <w:p w14:paraId="1B5CDB03" w14:textId="77777777" w:rsidR="0066717F" w:rsidRDefault="0066717F" w:rsidP="0066717F">
      <w:pPr>
        <w:rPr>
          <w:lang w:val="fr-FR"/>
        </w:rPr>
      </w:pPr>
      <w:r w:rsidRPr="0066717F">
        <w:rPr>
          <w:lang w:val="fr-FR"/>
        </w:rPr>
        <w:t>Pyrénées catalanes, de Cerdagne, d'Andorre (SS BIB)</w:t>
      </w:r>
    </w:p>
    <w:p w14:paraId="544AC35A" w14:textId="00C0376B" w:rsidR="00563A46" w:rsidRPr="0066717F" w:rsidRDefault="00563A46" w:rsidP="0066717F">
      <w:pPr>
        <w:rPr>
          <w:lang w:val="fr-FR"/>
        </w:rPr>
      </w:pPr>
      <w:r>
        <w:rPr>
          <w:lang w:val="fr-FR"/>
        </w:rPr>
        <w:t xml:space="preserve">v. </w:t>
      </w:r>
      <w:hyperlink r:id="rId60" w:anchor="Cul_Neo__diff_geo_Euras_w_marit_Pyren_E" w:history="1">
        <w:r w:rsidRPr="00563A46">
          <w:rPr>
            <w:rStyle w:val="Hyperlink"/>
            <w:lang w:val="fr-FR"/>
          </w:rPr>
          <w:t>Z. médit.</w:t>
        </w:r>
      </w:hyperlink>
    </w:p>
    <w:p w14:paraId="5335358D" w14:textId="77777777" w:rsidR="005D5F56" w:rsidRPr="0066717F" w:rsidRDefault="005D5F56" w:rsidP="006C29CC">
      <w:pPr>
        <w:rPr>
          <w:lang w:val="fr-FR"/>
        </w:rPr>
      </w:pPr>
    </w:p>
    <w:p w14:paraId="3B54449B" w14:textId="77777777" w:rsidR="005D5F56" w:rsidRPr="001E2985" w:rsidRDefault="00381161" w:rsidP="002E79E4">
      <w:pPr>
        <w:pStyle w:val="Heading3"/>
      </w:pPr>
      <w:bookmarkStart w:id="34" w:name="Sit_Pyrenees_Centrales"/>
      <w:r w:rsidRPr="001E2985">
        <w:t>c</w:t>
      </w:r>
      <w:r w:rsidR="005D5F56" w:rsidRPr="001E2985">
        <w:t>entrale</w:t>
      </w:r>
    </w:p>
    <w:bookmarkEnd w:id="34"/>
    <w:p w14:paraId="2AD8B4BE" w14:textId="77777777" w:rsidR="005D5F56" w:rsidRPr="00325617" w:rsidRDefault="005D5F56" w:rsidP="006C29CC">
      <w:pPr>
        <w:rPr>
          <w:lang w:val="fr-FR"/>
        </w:rPr>
      </w:pPr>
      <w:r w:rsidRPr="0032190F">
        <w:rPr>
          <w:lang w:val="fr-FR"/>
        </w:rPr>
        <w:t>zone de Huesca</w:t>
      </w:r>
      <w:r w:rsidR="0046041C" w:rsidRPr="0032190F">
        <w:rPr>
          <w:lang w:val="fr-FR"/>
        </w:rPr>
        <w:t>, Aragon</w:t>
      </w:r>
      <w:r w:rsidRPr="0032190F">
        <w:rPr>
          <w:lang w:val="fr-FR"/>
        </w:rPr>
        <w:t xml:space="preserve"> et des Hautes-Pyrénées </w:t>
      </w:r>
      <w:r w:rsidR="0046041C" w:rsidRPr="0032190F">
        <w:rPr>
          <w:lang w:val="fr-FR"/>
        </w:rPr>
        <w:t>(SS BIB)</w:t>
      </w:r>
      <w:r w:rsidR="00325617">
        <w:rPr>
          <w:lang w:val="fr-FR"/>
        </w:rPr>
        <w:t xml:space="preserve"> </w:t>
      </w:r>
      <w:r w:rsidR="00325617" w:rsidRPr="00325617">
        <w:rPr>
          <w:lang w:val="fr-FR" w:eastAsia="en-GB"/>
        </w:rPr>
        <w:t>PNAESM</w:t>
      </w:r>
      <w:r w:rsidR="00325617">
        <w:rPr>
          <w:lang w:val="fr-FR" w:eastAsia="en-GB"/>
        </w:rPr>
        <w:t xml:space="preserve"> (Parc Nacional d'A</w:t>
      </w:r>
    </w:p>
    <w:p w14:paraId="569AACF9" w14:textId="77777777" w:rsidR="005D5BF5" w:rsidRDefault="005D5BF5" w:rsidP="006C29CC">
      <w:pPr>
        <w:rPr>
          <w:lang w:val="fr-FR"/>
        </w:rPr>
      </w:pPr>
    </w:p>
    <w:p w14:paraId="06EA9F08" w14:textId="77777777" w:rsidR="005D5BF5" w:rsidRDefault="005D5BF5" w:rsidP="005D5BF5">
      <w:pPr>
        <w:pStyle w:val="Heading4"/>
      </w:pPr>
      <w:bookmarkStart w:id="35" w:name="Sit_Ossau"/>
      <w:r>
        <w:t>Ossau</w:t>
      </w:r>
    </w:p>
    <w:bookmarkEnd w:id="35"/>
    <w:p w14:paraId="71E3AFD3" w14:textId="77777777" w:rsidR="005D5BF5" w:rsidRDefault="005D5BF5" w:rsidP="006C29CC">
      <w:pPr>
        <w:rPr>
          <w:lang w:val="fr-FR"/>
        </w:rPr>
      </w:pPr>
    </w:p>
    <w:p w14:paraId="46DD1B27" w14:textId="77777777" w:rsidR="005D5BF5" w:rsidRDefault="005D5BF5" w:rsidP="006C29CC">
      <w:pPr>
        <w:rPr>
          <w:lang w:val="fr-FR"/>
        </w:rPr>
      </w:pPr>
      <w:r>
        <w:rPr>
          <w:lang w:val="fr-FR"/>
        </w:rPr>
        <w:t>v. Mélanie Le Couédic</w:t>
      </w:r>
    </w:p>
    <w:p w14:paraId="2B67776B" w14:textId="77777777" w:rsidR="005D5BF5" w:rsidRDefault="005D5BF5" w:rsidP="006C29CC">
      <w:pPr>
        <w:rPr>
          <w:lang w:val="fr-FR"/>
        </w:rPr>
      </w:pPr>
    </w:p>
    <w:p w14:paraId="3B5D0BF4" w14:textId="51818271" w:rsidR="005D5F56" w:rsidRPr="00FB4D8A" w:rsidRDefault="00563A46" w:rsidP="006C29CC">
      <w:pPr>
        <w:rPr>
          <w:lang w:val="fr-FR"/>
        </w:rPr>
      </w:pPr>
      <w:r w:rsidRPr="00FB4D8A">
        <w:rPr>
          <w:lang w:val="fr-FR"/>
        </w:rPr>
        <w:t xml:space="preserve">v. </w:t>
      </w:r>
      <w:hyperlink r:id="rId61" w:anchor="Cul_Neo__diff_geo_Euras_w_marit_Pyren_C" w:history="1">
        <w:r w:rsidR="005D5BF5">
          <w:rPr>
            <w:rStyle w:val="Hyperlink"/>
            <w:lang w:val="fr-FR"/>
          </w:rPr>
          <w:t>Néolithisation</w:t>
        </w:r>
      </w:hyperlink>
    </w:p>
    <w:p w14:paraId="7BA05F70" w14:textId="77777777" w:rsidR="00563A46" w:rsidRPr="00FB4D8A" w:rsidRDefault="00563A46" w:rsidP="006C29CC">
      <w:pPr>
        <w:rPr>
          <w:lang w:val="fr-FR"/>
        </w:rPr>
      </w:pPr>
    </w:p>
    <w:p w14:paraId="527A36AF" w14:textId="77777777" w:rsidR="005D5F56" w:rsidRPr="0032190F" w:rsidRDefault="005D5F56" w:rsidP="002E79E4">
      <w:pPr>
        <w:pStyle w:val="Heading3"/>
      </w:pPr>
      <w:bookmarkStart w:id="36" w:name="Sit_Pyrenees_Atlantiques"/>
      <w:r w:rsidRPr="0032190F">
        <w:t>atlantique</w:t>
      </w:r>
    </w:p>
    <w:bookmarkEnd w:id="36"/>
    <w:p w14:paraId="3590C01A" w14:textId="77777777" w:rsidR="002F7FDE" w:rsidRDefault="00A15807" w:rsidP="00804F7C">
      <w:pPr>
        <w:rPr>
          <w:lang w:val="fr-FR"/>
        </w:rPr>
      </w:pPr>
      <w:r>
        <w:rPr>
          <w:lang w:val="fr-FR"/>
        </w:rPr>
        <w:t>v. Pays Basque</w:t>
      </w:r>
    </w:p>
    <w:p w14:paraId="0D2667D6" w14:textId="5DF62601" w:rsidR="00563A46" w:rsidRDefault="00563A46" w:rsidP="00804F7C">
      <w:pPr>
        <w:rPr>
          <w:lang w:val="fr-FR"/>
        </w:rPr>
      </w:pPr>
      <w:r>
        <w:rPr>
          <w:lang w:val="fr-FR"/>
        </w:rPr>
        <w:t xml:space="preserve">v. </w:t>
      </w:r>
      <w:hyperlink r:id="rId62" w:anchor="Cul_Neo__diff_geo_Euras_w_marit_Pyren_W" w:history="1">
        <w:r w:rsidR="005D5BF5">
          <w:rPr>
            <w:rStyle w:val="Hyperlink"/>
            <w:lang w:val="fr-FR"/>
          </w:rPr>
          <w:t>Néolithisation</w:t>
        </w:r>
      </w:hyperlink>
    </w:p>
    <w:p w14:paraId="156A2DAC" w14:textId="77777777" w:rsidR="00A15807" w:rsidRPr="0032190F" w:rsidRDefault="00A15807" w:rsidP="00804F7C">
      <w:pPr>
        <w:rPr>
          <w:lang w:val="fr-FR"/>
        </w:rPr>
      </w:pPr>
    </w:p>
    <w:p w14:paraId="2566EA6A" w14:textId="77777777" w:rsidR="00821740" w:rsidRPr="0032190F" w:rsidRDefault="00821740" w:rsidP="00426FF9">
      <w:pPr>
        <w:pStyle w:val="Heading1"/>
      </w:pPr>
      <w:r w:rsidRPr="0032190F">
        <w:t>EUROPE CONTINENTALE NORD-OCCIDENTALE</w:t>
      </w:r>
    </w:p>
    <w:p w14:paraId="783BB08F" w14:textId="77777777" w:rsidR="00821740" w:rsidRPr="0032190F" w:rsidRDefault="00821740" w:rsidP="00804F7C">
      <w:pPr>
        <w:rPr>
          <w:lang w:val="fr-FR"/>
        </w:rPr>
      </w:pPr>
    </w:p>
    <w:p w14:paraId="24F145CD" w14:textId="77777777" w:rsidR="00821740" w:rsidRDefault="00821740" w:rsidP="00804F7C">
      <w:r w:rsidRPr="0032190F">
        <w:rPr>
          <w:lang w:val="fr-FR"/>
        </w:rPr>
        <w:t xml:space="preserve">De l’axe Rhône-Saône, 3 axes fluviaux traversent une partie du pays : la Seine, l’axe Meuse-Aisne-Somme, l’axe Moselle-Rhin. </w:t>
      </w:r>
      <w:r>
        <w:t>Plus à l’est, l’axe Inn-Vltava-Elbe (BIB 2141 p. 227)</w:t>
      </w:r>
    </w:p>
    <w:p w14:paraId="570F9A05" w14:textId="77777777" w:rsidR="00821740" w:rsidRDefault="00821740" w:rsidP="00804F7C"/>
    <w:p w14:paraId="0C9495C6" w14:textId="77777777" w:rsidR="002F7FDE" w:rsidRDefault="002F7FDE" w:rsidP="00426FF9">
      <w:pPr>
        <w:pStyle w:val="Heading1"/>
      </w:pPr>
      <w:bookmarkStart w:id="37" w:name="Sit_Atlantique"/>
      <w:r>
        <w:t>ATLANTIQUE</w:t>
      </w:r>
    </w:p>
    <w:bookmarkEnd w:id="37"/>
    <w:p w14:paraId="3B428C3F" w14:textId="77777777" w:rsidR="00041C11" w:rsidRDefault="00041C11" w:rsidP="00041C11"/>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69"/>
        <w:gridCol w:w="2169"/>
        <w:gridCol w:w="2156"/>
        <w:gridCol w:w="2129"/>
      </w:tblGrid>
      <w:tr w:rsidR="00041C11" w14:paraId="7178F8CC" w14:textId="77777777" w:rsidTr="00C35EA7">
        <w:trPr>
          <w:jc w:val="center"/>
        </w:trPr>
        <w:tc>
          <w:tcPr>
            <w:tcW w:w="1969" w:type="dxa"/>
          </w:tcPr>
          <w:p w14:paraId="030B1306" w14:textId="77777777" w:rsidR="00041C11" w:rsidRDefault="00041C11" w:rsidP="00C35EA7">
            <w:pPr>
              <w:jc w:val="center"/>
            </w:pPr>
            <w:r>
              <w:t>Néolithique</w:t>
            </w:r>
          </w:p>
        </w:tc>
        <w:tc>
          <w:tcPr>
            <w:tcW w:w="2169" w:type="dxa"/>
          </w:tcPr>
          <w:p w14:paraId="5AE58141" w14:textId="77777777" w:rsidR="00041C11" w:rsidRDefault="00041C11" w:rsidP="00C35EA7">
            <w:pPr>
              <w:jc w:val="center"/>
            </w:pPr>
            <w:r>
              <w:t>Protohistoire</w:t>
            </w:r>
          </w:p>
        </w:tc>
        <w:tc>
          <w:tcPr>
            <w:tcW w:w="2156" w:type="dxa"/>
          </w:tcPr>
          <w:p w14:paraId="319C7DAC" w14:textId="77777777" w:rsidR="00041C11" w:rsidRDefault="00041C11" w:rsidP="00C35EA7">
            <w:pPr>
              <w:jc w:val="center"/>
            </w:pPr>
            <w:r>
              <w:t>BF3</w:t>
            </w:r>
          </w:p>
        </w:tc>
        <w:tc>
          <w:tcPr>
            <w:tcW w:w="2129" w:type="dxa"/>
          </w:tcPr>
          <w:p w14:paraId="5B8DFEE8" w14:textId="77777777" w:rsidR="00041C11" w:rsidRDefault="00041C11" w:rsidP="00C35EA7">
            <w:pPr>
              <w:jc w:val="center"/>
            </w:pPr>
            <w:r>
              <w:t>précolonial</w:t>
            </w:r>
          </w:p>
        </w:tc>
      </w:tr>
      <w:tr w:rsidR="00041C11" w14:paraId="32B8AC4A" w14:textId="77777777" w:rsidTr="00C35EA7">
        <w:trPr>
          <w:jc w:val="center"/>
        </w:trPr>
        <w:tc>
          <w:tcPr>
            <w:tcW w:w="1969" w:type="dxa"/>
          </w:tcPr>
          <w:p w14:paraId="48EDA73D" w14:textId="2F03B764" w:rsidR="00041C11" w:rsidRDefault="00000000" w:rsidP="00041C11">
            <w:hyperlink r:id="rId63" w:anchor="Cul_Neo__geo_Atlantique" w:history="1">
              <w:r w:rsidR="005B7422">
                <w:rPr>
                  <w:rStyle w:val="Hyperlink"/>
                </w:rPr>
                <w:t>façade a</w:t>
              </w:r>
              <w:r w:rsidR="00041C11" w:rsidRPr="00041C11">
                <w:rPr>
                  <w:rStyle w:val="Hyperlink"/>
                </w:rPr>
                <w:t>tlantique</w:t>
              </w:r>
            </w:hyperlink>
          </w:p>
        </w:tc>
        <w:tc>
          <w:tcPr>
            <w:tcW w:w="2169" w:type="dxa"/>
          </w:tcPr>
          <w:p w14:paraId="6035B62F" w14:textId="581ED382" w:rsidR="00041C11" w:rsidRDefault="00000000" w:rsidP="00041C11">
            <w:hyperlink r:id="rId64" w:anchor="Cul_Proto_Geo_Atlantique" w:history="1">
              <w:r w:rsidR="00041C11" w:rsidRPr="00E50487">
                <w:rPr>
                  <w:rStyle w:val="Hyperlink"/>
                </w:rPr>
                <w:t>domaine atlantique</w:t>
              </w:r>
            </w:hyperlink>
          </w:p>
        </w:tc>
        <w:tc>
          <w:tcPr>
            <w:tcW w:w="2156" w:type="dxa"/>
          </w:tcPr>
          <w:p w14:paraId="079B1FEA" w14:textId="5D0AFB47" w:rsidR="00041C11" w:rsidRDefault="00000000" w:rsidP="00041C11">
            <w:hyperlink r:id="rId65" w:anchor="Cul_Bronze_Final__Atlantique" w:history="1">
              <w:r w:rsidR="00041C11" w:rsidRPr="00A854A7">
                <w:rPr>
                  <w:rStyle w:val="Hyperlink"/>
                </w:rPr>
                <w:t>tradition atlantique</w:t>
              </w:r>
            </w:hyperlink>
          </w:p>
        </w:tc>
        <w:tc>
          <w:tcPr>
            <w:tcW w:w="2129" w:type="dxa"/>
          </w:tcPr>
          <w:p w14:paraId="65240AA1" w14:textId="5D3929FB" w:rsidR="00041C11" w:rsidRDefault="00000000" w:rsidP="00041C11">
            <w:hyperlink r:id="rId66" w:anchor="Cul_Precoloniale_Geo_Atlantique" w:history="1">
              <w:r w:rsidR="00041C11" w:rsidRPr="002D3BCE">
                <w:rPr>
                  <w:rStyle w:val="Hyperlink"/>
                </w:rPr>
                <w:t>marges atlantiques</w:t>
              </w:r>
            </w:hyperlink>
          </w:p>
        </w:tc>
      </w:tr>
    </w:tbl>
    <w:p w14:paraId="71B658A3" w14:textId="77777777" w:rsidR="00041C11" w:rsidRDefault="00041C11" w:rsidP="00041C11">
      <w:r>
        <w:t>(SS BIB)</w:t>
      </w:r>
    </w:p>
    <w:p w14:paraId="7B736989" w14:textId="77777777" w:rsidR="00F211B8" w:rsidRDefault="00F211B8" w:rsidP="00041C11"/>
    <w:p w14:paraId="15A4A495" w14:textId="77777777" w:rsidR="00F211B8" w:rsidRPr="00F211B8" w:rsidRDefault="00F211B8" w:rsidP="00041C11">
      <w:pPr>
        <w:rPr>
          <w:lang w:val="fr-FR"/>
        </w:rPr>
      </w:pPr>
      <w:r>
        <w:rPr>
          <w:lang w:val="fr-FR"/>
        </w:rPr>
        <w:t xml:space="preserve">Portugal. </w:t>
      </w:r>
      <w:r w:rsidRPr="00F211B8">
        <w:rPr>
          <w:lang w:val="fr-FR"/>
        </w:rPr>
        <w:t>Contraste bioclimatique entre un Nord d'influence atlantique et un Sud d'influence méditerrénanéenne (BIB 3247)</w:t>
      </w:r>
    </w:p>
    <w:p w14:paraId="684AACB0" w14:textId="77777777" w:rsidR="002F7FDE" w:rsidRPr="00F211B8" w:rsidRDefault="002F7FDE" w:rsidP="00302ABB">
      <w:pPr>
        <w:rPr>
          <w:lang w:val="fr-FR"/>
        </w:rPr>
      </w:pPr>
    </w:p>
    <w:p w14:paraId="13CFBD7F" w14:textId="77777777" w:rsidR="002F7FDE" w:rsidRPr="00FC5583" w:rsidRDefault="002F7FDE" w:rsidP="005D5F56">
      <w:pPr>
        <w:pStyle w:val="Heading2"/>
      </w:pPr>
      <w:r w:rsidRPr="00FC5583">
        <w:lastRenderedPageBreak/>
        <w:t>Marais poitevin</w:t>
      </w:r>
    </w:p>
    <w:p w14:paraId="23A577A5" w14:textId="77777777" w:rsidR="002F7FDE" w:rsidRPr="00FC5583" w:rsidRDefault="002F7FDE" w:rsidP="00804F7C">
      <w:pPr>
        <w:rPr>
          <w:lang w:val="fr-FR"/>
        </w:rPr>
      </w:pPr>
    </w:p>
    <w:p w14:paraId="1DEBCBDC" w14:textId="77777777" w:rsidR="002F7FDE" w:rsidRPr="0032190F" w:rsidRDefault="002F7FDE" w:rsidP="00804F7C">
      <w:pPr>
        <w:rPr>
          <w:lang w:val="fr-FR"/>
        </w:rPr>
      </w:pPr>
      <w:r w:rsidRPr="0032190F">
        <w:rPr>
          <w:lang w:val="fr-FR"/>
        </w:rPr>
        <w:t>Le marais poitevin (aujourd’hui en voie de poldérisation) était en partie navigable au Néolithique et à l’âge du Bronze. César en parle comme « Golfe de ... » (BIB P. Maguen, V. Ard, colloque Habitat Dijon 2015)</w:t>
      </w:r>
    </w:p>
    <w:p w14:paraId="79F8855E" w14:textId="63AC9514" w:rsidR="008F6EAE" w:rsidRPr="0032190F" w:rsidRDefault="008F6EAE" w:rsidP="008C649B">
      <w:pPr>
        <w:jc w:val="both"/>
        <w:rPr>
          <w:lang w:val="fr-FR"/>
        </w:rPr>
      </w:pPr>
      <w:r w:rsidRPr="0032190F">
        <w:rPr>
          <w:lang w:val="fr-FR"/>
        </w:rPr>
        <w:t xml:space="preserve">Le Centre-Ouest de la France est l’une des plus grandes concentrations d’enceintes d’Europe pour la période allant du Néolithique moyen au Néolithique final (v. BIB Andersen 1997). Les bâtiments en « pinces de crabes » dès le 5e millénaire (v. </w:t>
      </w:r>
      <w:hyperlink r:id="rId67" w:anchor="Sit_Chenommet" w:history="1">
        <w:r w:rsidRPr="00FC5583">
          <w:rPr>
            <w:rStyle w:val="Hyperlink"/>
            <w:lang w:val="fr-FR"/>
          </w:rPr>
          <w:t>Chenommet</w:t>
        </w:r>
      </w:hyperlink>
      <w:r w:rsidRPr="0032190F">
        <w:rPr>
          <w:lang w:val="fr-FR"/>
        </w:rPr>
        <w:t xml:space="preserve">, </w:t>
      </w:r>
      <w:hyperlink r:id="rId68" w:anchor="Sit_Chalignac" w:history="1">
        <w:r w:rsidRPr="00FC5583">
          <w:rPr>
            <w:rStyle w:val="Hyperlink"/>
            <w:lang w:val="fr-FR"/>
          </w:rPr>
          <w:t>Chalignac</w:t>
        </w:r>
      </w:hyperlink>
      <w:r w:rsidRPr="0032190F">
        <w:rPr>
          <w:lang w:val="fr-FR"/>
        </w:rPr>
        <w:t xml:space="preserve">) (BIB V. Ard, colloque Habitat Dijon 2015) </w:t>
      </w:r>
    </w:p>
    <w:p w14:paraId="4E216E2B" w14:textId="77777777" w:rsidR="00804F7C" w:rsidRPr="0032190F" w:rsidRDefault="002F7FDE" w:rsidP="00242C0F">
      <w:pPr>
        <w:rPr>
          <w:lang w:val="fr-FR"/>
        </w:rPr>
      </w:pPr>
      <w:r w:rsidRPr="0032190F">
        <w:rPr>
          <w:lang w:val="fr-FR"/>
        </w:rPr>
        <w:t>A l’âge du Bronze la superficie des habita</w:t>
      </w:r>
      <w:r w:rsidR="008F6EAE" w:rsidRPr="0032190F">
        <w:rPr>
          <w:lang w:val="fr-FR"/>
        </w:rPr>
        <w:t>t</w:t>
      </w:r>
      <w:r w:rsidRPr="0032190F">
        <w:rPr>
          <w:lang w:val="fr-FR"/>
        </w:rPr>
        <w:t>s sont plus petits qu’auparavant. L’habita</w:t>
      </w:r>
      <w:r w:rsidR="00FC5583">
        <w:rPr>
          <w:lang w:val="fr-FR"/>
        </w:rPr>
        <w:t>t</w:t>
      </w:r>
      <w:r w:rsidRPr="0032190F">
        <w:rPr>
          <w:lang w:val="fr-FR"/>
        </w:rPr>
        <w:t xml:space="preserve"> est dispersé et l’espace est ouvert. Sites : Saint-Georges-du-Didonne, Terre-qui-fume (Bruxerolles) (BIB P. Maguen, V. Ard, colloque Habitat Dijon 2015)</w:t>
      </w:r>
    </w:p>
    <w:p w14:paraId="738C4DBF" w14:textId="77777777" w:rsidR="002F7FDE" w:rsidRPr="0032190F" w:rsidRDefault="002F7FDE" w:rsidP="00242C0F">
      <w:pPr>
        <w:rPr>
          <w:lang w:val="fr-FR"/>
        </w:rPr>
      </w:pPr>
      <w:r w:rsidRPr="0032190F">
        <w:rPr>
          <w:lang w:val="fr-FR"/>
        </w:rPr>
        <w:t>Au Bronze final, l’habitat est ouvert et dispersé. La multiplication des plans qui renvoient à une diversification des fonctions (BIB P. Maguen, V. Ard, colloque Habitat Dijon 2015)</w:t>
      </w:r>
    </w:p>
    <w:p w14:paraId="688F8854" w14:textId="77777777" w:rsidR="009F40A0" w:rsidRPr="0032190F" w:rsidRDefault="009F40A0" w:rsidP="00242C0F">
      <w:pPr>
        <w:rPr>
          <w:lang w:val="fr-FR"/>
        </w:rPr>
      </w:pPr>
    </w:p>
    <w:p w14:paraId="656DE6BD" w14:textId="77777777" w:rsidR="00192BE3" w:rsidRPr="0032190F" w:rsidRDefault="00192BE3" w:rsidP="00426FF9">
      <w:pPr>
        <w:pStyle w:val="Heading1"/>
      </w:pPr>
      <w:bookmarkStart w:id="38" w:name="Sit_Massif_Central"/>
      <w:r w:rsidRPr="0032190F">
        <w:t>MASSIF CENTRAL</w:t>
      </w:r>
    </w:p>
    <w:bookmarkEnd w:id="38"/>
    <w:p w14:paraId="4439D3E6" w14:textId="77777777" w:rsidR="00192BE3" w:rsidRPr="0032190F" w:rsidRDefault="00192BE3" w:rsidP="00192BE3">
      <w:pPr>
        <w:rPr>
          <w:lang w:val="fr-FR"/>
        </w:rPr>
      </w:pPr>
    </w:p>
    <w:p w14:paraId="79830654" w14:textId="77777777" w:rsidR="00192BE3" w:rsidRDefault="00192BE3" w:rsidP="00192BE3">
      <w:pPr>
        <w:rPr>
          <w:lang w:val="fr-FR"/>
        </w:rPr>
      </w:pPr>
      <w:r w:rsidRPr="0032190F">
        <w:rPr>
          <w:lang w:val="fr-FR"/>
        </w:rPr>
        <w:t>Le sud du MC est composé de terrains de parcours, pas de terres agricoles (P. Gruat in BIB 2540)</w:t>
      </w:r>
    </w:p>
    <w:p w14:paraId="3296B44F" w14:textId="77777777" w:rsidR="00381161" w:rsidRDefault="00381161" w:rsidP="00192BE3">
      <w:pPr>
        <w:rPr>
          <w:lang w:val="fr-FR"/>
        </w:rPr>
      </w:pPr>
    </w:p>
    <w:p w14:paraId="64818C25" w14:textId="77777777" w:rsidR="00AB05B4" w:rsidRPr="0032190F" w:rsidRDefault="00AB05B4" w:rsidP="00192BE3">
      <w:pPr>
        <w:rPr>
          <w:lang w:val="fr-FR"/>
        </w:rPr>
      </w:pPr>
    </w:p>
    <w:p w14:paraId="68FBF6D6" w14:textId="77777777" w:rsidR="00192BE3" w:rsidRDefault="00192BE3" w:rsidP="00192BE3">
      <w:pPr>
        <w:rPr>
          <w:lang w:val="fr-FR"/>
        </w:rPr>
      </w:pPr>
    </w:p>
    <w:p w14:paraId="25395C64" w14:textId="77777777" w:rsidR="009B20D2" w:rsidRDefault="009B20D2" w:rsidP="00426FF9">
      <w:pPr>
        <w:pStyle w:val="Heading1"/>
      </w:pPr>
      <w:bookmarkStart w:id="39" w:name="Sit_Scandinavie"/>
      <w:r>
        <w:t>SCANDINAVIE</w:t>
      </w:r>
    </w:p>
    <w:bookmarkEnd w:id="39"/>
    <w:p w14:paraId="249A2A58" w14:textId="77777777" w:rsidR="009B20D2" w:rsidRDefault="009B20D2" w:rsidP="00192BE3">
      <w:pPr>
        <w:rPr>
          <w:lang w:val="fr-FR"/>
        </w:rPr>
      </w:pPr>
    </w:p>
    <w:p w14:paraId="10E0768B" w14:textId="77777777" w:rsidR="00B56B71" w:rsidRPr="00827409" w:rsidRDefault="00B56B71" w:rsidP="00B56B71">
      <w:pPr>
        <w:rPr>
          <w:lang w:val="fr-FR"/>
        </w:rPr>
      </w:pPr>
    </w:p>
    <w:p w14:paraId="0E306F31" w14:textId="77777777" w:rsidR="00B56B71" w:rsidRDefault="00B56B71" w:rsidP="00B56B71">
      <w:pPr>
        <w:pStyle w:val="Heading1"/>
      </w:pPr>
      <w:bookmarkStart w:id="40" w:name="Sit_Ameriques"/>
      <w:r>
        <w:t>AMERIQUES</w:t>
      </w:r>
    </w:p>
    <w:bookmarkEnd w:id="40"/>
    <w:p w14:paraId="35099E47" w14:textId="0D3C1D7E" w:rsidR="00B22FF0" w:rsidRPr="00B22FF0" w:rsidRDefault="00B22FF0" w:rsidP="00B56B71">
      <w:pPr>
        <w:rPr>
          <w:i/>
          <w:iCs/>
          <w:sz w:val="20"/>
          <w:lang w:val="fr-FR" w:eastAsia="en-GB"/>
        </w:rPr>
      </w:pPr>
      <w:r w:rsidRPr="00B22FF0">
        <w:rPr>
          <w:i/>
          <w:iCs/>
          <w:sz w:val="20"/>
          <w:lang w:val="fr-FR" w:eastAsia="en-GB"/>
        </w:rPr>
        <w:t>America</w:t>
      </w:r>
    </w:p>
    <w:p w14:paraId="0F8E2E1B" w14:textId="77777777" w:rsidR="00B22FF0" w:rsidRDefault="00B22FF0" w:rsidP="00B56B71">
      <w:pPr>
        <w:rPr>
          <w:lang w:val="fr-FR" w:eastAsia="en-GB"/>
        </w:rPr>
      </w:pPr>
    </w:p>
    <w:p w14:paraId="3661063A" w14:textId="75A63DC8" w:rsidR="005E7813" w:rsidRDefault="00000000" w:rsidP="00B56B71">
      <w:pPr>
        <w:rPr>
          <w:lang w:val="fr-FR" w:eastAsia="en-GB"/>
        </w:rPr>
      </w:pPr>
      <w:hyperlink r:id="rId69" w:anchor="Sit_Ameriques_per" w:history="1">
        <w:r w:rsidR="005E7813" w:rsidRPr="005E7813">
          <w:rPr>
            <w:rStyle w:val="Hyperlink"/>
            <w:lang w:val="fr-FR" w:eastAsia="en-GB"/>
          </w:rPr>
          <w:t>périodes</w:t>
        </w:r>
      </w:hyperlink>
      <w:r w:rsidR="005E7813">
        <w:rPr>
          <w:lang w:val="fr-FR" w:eastAsia="en-GB"/>
        </w:rPr>
        <w:t xml:space="preserve">, </w:t>
      </w:r>
      <w:hyperlink r:id="rId70" w:anchor="Sit_Ameriques_geo" w:history="1">
        <w:r w:rsidR="005E7813" w:rsidRPr="005E7813">
          <w:rPr>
            <w:rStyle w:val="Hyperlink"/>
            <w:lang w:val="fr-FR" w:eastAsia="en-GB"/>
          </w:rPr>
          <w:t>géographie</w:t>
        </w:r>
      </w:hyperlink>
    </w:p>
    <w:p w14:paraId="70294AB0" w14:textId="77777777" w:rsidR="005E7813" w:rsidRDefault="005E7813" w:rsidP="00B56B71">
      <w:pPr>
        <w:rPr>
          <w:lang w:val="fr-FR" w:eastAsia="en-GB"/>
        </w:rPr>
      </w:pPr>
    </w:p>
    <w:p w14:paraId="5680D4A4" w14:textId="69024209" w:rsidR="002E10DE" w:rsidRDefault="002E10DE" w:rsidP="002E10DE">
      <w:pPr>
        <w:pStyle w:val="Heading2"/>
        <w:rPr>
          <w:lang w:eastAsia="en-GB"/>
        </w:rPr>
      </w:pPr>
      <w:bookmarkStart w:id="41" w:name="Sit_Ameriques_per"/>
      <w:r>
        <w:rPr>
          <w:lang w:eastAsia="en-GB"/>
        </w:rPr>
        <w:t>périodes</w:t>
      </w:r>
    </w:p>
    <w:bookmarkEnd w:id="41"/>
    <w:p w14:paraId="7AE4D929" w14:textId="77777777" w:rsidR="002E10DE" w:rsidRDefault="002E10DE" w:rsidP="002E10DE">
      <w:pPr>
        <w:rPr>
          <w:lang w:val="fr-FR" w:eastAsia="en-GB"/>
        </w:rPr>
      </w:pPr>
    </w:p>
    <w:tbl>
      <w:tblPr>
        <w:tblStyle w:val="TableGrid"/>
        <w:tblW w:w="0" w:type="auto"/>
        <w:jc w:val="center"/>
        <w:tblLook w:val="04A0" w:firstRow="1" w:lastRow="0" w:firstColumn="1" w:lastColumn="0" w:noHBand="0" w:noVBand="1"/>
      </w:tblPr>
      <w:tblGrid>
        <w:gridCol w:w="1456"/>
      </w:tblGrid>
      <w:tr w:rsidR="002E10DE" w:rsidRPr="00003070" w14:paraId="62FA6668" w14:textId="77777777" w:rsidTr="002E10DE">
        <w:trPr>
          <w:jc w:val="center"/>
        </w:trPr>
        <w:tc>
          <w:tcPr>
            <w:tcW w:w="1456" w:type="dxa"/>
          </w:tcPr>
          <w:p w14:paraId="53C90CBC" w14:textId="77777777" w:rsidR="002E10DE" w:rsidRDefault="002E10DE" w:rsidP="002E10DE">
            <w:pPr>
              <w:rPr>
                <w:lang w:val="fr-FR" w:eastAsia="en-GB"/>
              </w:rPr>
            </w:pPr>
          </w:p>
        </w:tc>
      </w:tr>
      <w:bookmarkStart w:id="42" w:name="_Hlk147162935"/>
      <w:tr w:rsidR="002E10DE" w14:paraId="5BAA051F" w14:textId="77777777" w:rsidTr="002E10DE">
        <w:trPr>
          <w:jc w:val="center"/>
        </w:trPr>
        <w:tc>
          <w:tcPr>
            <w:tcW w:w="1456" w:type="dxa"/>
          </w:tcPr>
          <w:p w14:paraId="3B378304" w14:textId="6E147F5B" w:rsidR="002E10DE" w:rsidRDefault="005E7813" w:rsidP="002E10DE">
            <w:pPr>
              <w:rPr>
                <w:lang w:val="fr-FR" w:eastAsia="en-GB"/>
              </w:rPr>
            </w:pPr>
            <w:r>
              <w:rPr>
                <w:lang w:val="fr-FR" w:eastAsia="en-GB"/>
              </w:rPr>
              <w:fldChar w:fldCharType="begin"/>
            </w:r>
            <w:r>
              <w:rPr>
                <w:lang w:val="fr-FR" w:eastAsia="en-GB"/>
              </w:rPr>
              <w:instrText>HYPERLINK "Cultures.docx" \l "Cul_Ameriques0"</w:instrText>
            </w:r>
            <w:r>
              <w:rPr>
                <w:lang w:val="fr-FR" w:eastAsia="en-GB"/>
              </w:rPr>
            </w:r>
            <w:r>
              <w:rPr>
                <w:lang w:val="fr-FR" w:eastAsia="en-GB"/>
              </w:rPr>
              <w:fldChar w:fldCharType="separate"/>
            </w:r>
            <w:r w:rsidR="002E10DE" w:rsidRPr="005E7813">
              <w:rPr>
                <w:rStyle w:val="Hyperlink"/>
                <w:lang w:val="fr-FR" w:eastAsia="en-GB"/>
              </w:rPr>
              <w:t>peuplement</w:t>
            </w:r>
            <w:r>
              <w:rPr>
                <w:lang w:val="fr-FR" w:eastAsia="en-GB"/>
              </w:rPr>
              <w:fldChar w:fldCharType="end"/>
            </w:r>
            <w:bookmarkEnd w:id="42"/>
          </w:p>
        </w:tc>
      </w:tr>
    </w:tbl>
    <w:p w14:paraId="213864E6" w14:textId="77777777" w:rsidR="002E10DE" w:rsidRPr="002E10DE" w:rsidRDefault="002E10DE" w:rsidP="002E10DE">
      <w:pPr>
        <w:rPr>
          <w:lang w:val="fr-FR" w:eastAsia="en-GB"/>
        </w:rPr>
      </w:pPr>
    </w:p>
    <w:p w14:paraId="6864E4A8" w14:textId="77777777" w:rsidR="002E10DE" w:rsidRDefault="002E10DE" w:rsidP="00B56B71">
      <w:pPr>
        <w:rPr>
          <w:lang w:val="fr-FR" w:eastAsia="en-GB"/>
        </w:rPr>
      </w:pPr>
    </w:p>
    <w:p w14:paraId="319A9311" w14:textId="10902EDF" w:rsidR="002E10DE" w:rsidRDefault="002E10DE" w:rsidP="002E10DE">
      <w:pPr>
        <w:pStyle w:val="Heading2"/>
        <w:rPr>
          <w:lang w:eastAsia="en-GB"/>
        </w:rPr>
      </w:pPr>
      <w:bookmarkStart w:id="43" w:name="Sit_Ameriques_geo"/>
      <w:r>
        <w:rPr>
          <w:lang w:eastAsia="en-GB"/>
        </w:rPr>
        <w:t>géographie</w:t>
      </w:r>
    </w:p>
    <w:bookmarkEnd w:id="43"/>
    <w:p w14:paraId="334DA20D" w14:textId="77777777" w:rsidR="00B12EA0" w:rsidRDefault="00B12EA0" w:rsidP="00B56B71">
      <w:pPr>
        <w:rPr>
          <w:lang w:val="fr-FR" w:eastAsia="en-GB"/>
        </w:rPr>
      </w:pPr>
    </w:p>
    <w:tbl>
      <w:tblPr>
        <w:tblW w:w="9322"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00"/>
        <w:gridCol w:w="1190"/>
        <w:gridCol w:w="923"/>
        <w:gridCol w:w="1643"/>
        <w:gridCol w:w="921"/>
        <w:gridCol w:w="1216"/>
        <w:gridCol w:w="1203"/>
        <w:gridCol w:w="921"/>
        <w:gridCol w:w="425"/>
      </w:tblGrid>
      <w:tr w:rsidR="008467B0" w:rsidRPr="00E01A27" w14:paraId="0321A45A" w14:textId="77777777" w:rsidTr="008467B0">
        <w:trPr>
          <w:trHeight w:val="288"/>
          <w:jc w:val="center"/>
        </w:trPr>
        <w:tc>
          <w:tcPr>
            <w:tcW w:w="900" w:type="dxa"/>
            <w:shd w:val="clear" w:color="auto" w:fill="auto"/>
            <w:noWrap/>
            <w:vAlign w:val="bottom"/>
            <w:hideMark/>
          </w:tcPr>
          <w:p w14:paraId="4C36BB45" w14:textId="77777777" w:rsidR="00E01A27" w:rsidRPr="00E01A27" w:rsidRDefault="00E01A27">
            <w:pPr>
              <w:rPr>
                <w:szCs w:val="20"/>
              </w:rPr>
            </w:pPr>
          </w:p>
        </w:tc>
        <w:tc>
          <w:tcPr>
            <w:tcW w:w="1186" w:type="dxa"/>
            <w:shd w:val="clear" w:color="000000" w:fill="B4C6E7"/>
            <w:noWrap/>
            <w:vAlign w:val="bottom"/>
            <w:hideMark/>
          </w:tcPr>
          <w:p w14:paraId="6ABB1590" w14:textId="77777777" w:rsidR="00E01A27" w:rsidRPr="00E01A27" w:rsidRDefault="00E01A27">
            <w:pPr>
              <w:rPr>
                <w:color w:val="000000"/>
                <w:szCs w:val="22"/>
              </w:rPr>
            </w:pPr>
            <w:r w:rsidRPr="00E01A27">
              <w:rPr>
                <w:color w:val="000000"/>
                <w:szCs w:val="22"/>
              </w:rPr>
              <w:t> </w:t>
            </w:r>
          </w:p>
        </w:tc>
        <w:tc>
          <w:tcPr>
            <w:tcW w:w="921" w:type="dxa"/>
            <w:shd w:val="clear" w:color="000000" w:fill="B4C6E7"/>
            <w:noWrap/>
            <w:vAlign w:val="bottom"/>
            <w:hideMark/>
          </w:tcPr>
          <w:p w14:paraId="26372ACD" w14:textId="77777777" w:rsidR="00E01A27" w:rsidRPr="00E01A27" w:rsidRDefault="00E01A27">
            <w:pPr>
              <w:rPr>
                <w:color w:val="000000"/>
                <w:szCs w:val="22"/>
              </w:rPr>
            </w:pPr>
            <w:r w:rsidRPr="00E01A27">
              <w:rPr>
                <w:color w:val="000000"/>
                <w:szCs w:val="22"/>
              </w:rPr>
              <w:t> </w:t>
            </w:r>
          </w:p>
        </w:tc>
        <w:tc>
          <w:tcPr>
            <w:tcW w:w="1637" w:type="dxa"/>
            <w:shd w:val="clear" w:color="000000" w:fill="B4C6E7"/>
            <w:noWrap/>
            <w:vAlign w:val="bottom"/>
            <w:hideMark/>
          </w:tcPr>
          <w:p w14:paraId="2D71CD1F" w14:textId="77777777" w:rsidR="00E01A27" w:rsidRPr="00E01A27" w:rsidRDefault="00E01A27">
            <w:pPr>
              <w:rPr>
                <w:color w:val="000000"/>
                <w:szCs w:val="22"/>
              </w:rPr>
            </w:pPr>
            <w:r w:rsidRPr="00E01A27">
              <w:rPr>
                <w:color w:val="000000"/>
                <w:szCs w:val="22"/>
              </w:rPr>
              <w:t> </w:t>
            </w:r>
          </w:p>
        </w:tc>
        <w:tc>
          <w:tcPr>
            <w:tcW w:w="921" w:type="dxa"/>
            <w:shd w:val="clear" w:color="000000" w:fill="B4C6E7"/>
            <w:noWrap/>
            <w:vAlign w:val="bottom"/>
            <w:hideMark/>
          </w:tcPr>
          <w:p w14:paraId="01D6DF27" w14:textId="77777777" w:rsidR="00E01A27" w:rsidRPr="00E01A27" w:rsidRDefault="00E01A27">
            <w:pPr>
              <w:rPr>
                <w:color w:val="000000"/>
                <w:szCs w:val="22"/>
              </w:rPr>
            </w:pPr>
            <w:r w:rsidRPr="00E01A27">
              <w:rPr>
                <w:color w:val="000000"/>
                <w:szCs w:val="22"/>
              </w:rPr>
              <w:t> </w:t>
            </w:r>
          </w:p>
        </w:tc>
        <w:tc>
          <w:tcPr>
            <w:tcW w:w="1212" w:type="dxa"/>
            <w:shd w:val="clear" w:color="000000" w:fill="B4C6E7"/>
          </w:tcPr>
          <w:p w14:paraId="4EA038CA" w14:textId="77777777" w:rsidR="00E01A27" w:rsidRPr="00E01A27" w:rsidRDefault="00E01A27">
            <w:pPr>
              <w:rPr>
                <w:color w:val="000000"/>
                <w:szCs w:val="22"/>
              </w:rPr>
            </w:pPr>
          </w:p>
        </w:tc>
        <w:tc>
          <w:tcPr>
            <w:tcW w:w="1199" w:type="dxa"/>
            <w:shd w:val="clear" w:color="000000" w:fill="B4C6E7"/>
            <w:noWrap/>
            <w:vAlign w:val="bottom"/>
            <w:hideMark/>
          </w:tcPr>
          <w:p w14:paraId="2B3B9A2F" w14:textId="3F522D4A" w:rsidR="00E01A27" w:rsidRPr="00E01A27" w:rsidRDefault="00E01A27">
            <w:pPr>
              <w:rPr>
                <w:color w:val="000000"/>
                <w:szCs w:val="22"/>
              </w:rPr>
            </w:pPr>
            <w:r w:rsidRPr="00E01A27">
              <w:rPr>
                <w:color w:val="000000"/>
                <w:szCs w:val="22"/>
              </w:rPr>
              <w:t> </w:t>
            </w:r>
          </w:p>
        </w:tc>
        <w:tc>
          <w:tcPr>
            <w:tcW w:w="921" w:type="dxa"/>
            <w:shd w:val="clear" w:color="000000" w:fill="B4C6E7"/>
            <w:noWrap/>
            <w:vAlign w:val="bottom"/>
            <w:hideMark/>
          </w:tcPr>
          <w:p w14:paraId="2896CDB3" w14:textId="77777777" w:rsidR="00E01A27" w:rsidRPr="00E01A27" w:rsidRDefault="00E01A27">
            <w:pPr>
              <w:rPr>
                <w:color w:val="000000"/>
                <w:szCs w:val="22"/>
              </w:rPr>
            </w:pPr>
            <w:r w:rsidRPr="00E01A27">
              <w:rPr>
                <w:color w:val="000000"/>
                <w:szCs w:val="22"/>
              </w:rPr>
              <w:t> </w:t>
            </w:r>
          </w:p>
        </w:tc>
        <w:tc>
          <w:tcPr>
            <w:tcW w:w="425" w:type="dxa"/>
            <w:shd w:val="clear" w:color="000000" w:fill="B4C6E7"/>
            <w:noWrap/>
            <w:vAlign w:val="bottom"/>
            <w:hideMark/>
          </w:tcPr>
          <w:p w14:paraId="3C5E2797" w14:textId="77777777" w:rsidR="00E01A27" w:rsidRPr="00E01A27" w:rsidRDefault="00E01A27">
            <w:pPr>
              <w:rPr>
                <w:color w:val="000000"/>
                <w:szCs w:val="22"/>
              </w:rPr>
            </w:pPr>
            <w:r w:rsidRPr="00E01A27">
              <w:rPr>
                <w:color w:val="000000"/>
                <w:szCs w:val="22"/>
              </w:rPr>
              <w:t> </w:t>
            </w:r>
          </w:p>
        </w:tc>
      </w:tr>
      <w:tr w:rsidR="00E01A27" w:rsidRPr="00E01A27" w14:paraId="0131881F" w14:textId="77777777" w:rsidTr="008467B0">
        <w:trPr>
          <w:trHeight w:val="288"/>
          <w:jc w:val="center"/>
        </w:trPr>
        <w:tc>
          <w:tcPr>
            <w:tcW w:w="900" w:type="dxa"/>
            <w:shd w:val="clear" w:color="auto" w:fill="auto"/>
            <w:noWrap/>
            <w:vAlign w:val="bottom"/>
            <w:hideMark/>
          </w:tcPr>
          <w:p w14:paraId="3CAAB1AA" w14:textId="54E4446F" w:rsidR="00E01A27" w:rsidRPr="00E01A27" w:rsidRDefault="002E10DE">
            <w:pPr>
              <w:rPr>
                <w:color w:val="000000"/>
                <w:szCs w:val="22"/>
              </w:rPr>
            </w:pPr>
            <w:r>
              <w:rPr>
                <w:color w:val="000000"/>
                <w:szCs w:val="22"/>
              </w:rPr>
              <w:t>Alaska</w:t>
            </w:r>
          </w:p>
        </w:tc>
        <w:tc>
          <w:tcPr>
            <w:tcW w:w="1186" w:type="dxa"/>
            <w:shd w:val="clear" w:color="auto" w:fill="auto"/>
            <w:noWrap/>
            <w:vAlign w:val="bottom"/>
            <w:hideMark/>
          </w:tcPr>
          <w:p w14:paraId="7B6E9D99" w14:textId="77777777" w:rsidR="00E01A27" w:rsidRPr="00E01A27" w:rsidRDefault="00E01A27">
            <w:pPr>
              <w:rPr>
                <w:szCs w:val="20"/>
              </w:rPr>
            </w:pPr>
          </w:p>
        </w:tc>
        <w:tc>
          <w:tcPr>
            <w:tcW w:w="921" w:type="dxa"/>
            <w:shd w:val="clear" w:color="000000" w:fill="B4C6E7"/>
            <w:noWrap/>
            <w:vAlign w:val="bottom"/>
            <w:hideMark/>
          </w:tcPr>
          <w:p w14:paraId="5DA0FB6E" w14:textId="77777777" w:rsidR="00E01A27" w:rsidRPr="00E01A27" w:rsidRDefault="00E01A27">
            <w:pPr>
              <w:rPr>
                <w:color w:val="000000"/>
                <w:szCs w:val="22"/>
              </w:rPr>
            </w:pPr>
            <w:r w:rsidRPr="00E01A27">
              <w:rPr>
                <w:color w:val="000000"/>
                <w:szCs w:val="22"/>
              </w:rPr>
              <w:t> </w:t>
            </w:r>
          </w:p>
        </w:tc>
        <w:bookmarkStart w:id="44" w:name="_Hlk145062774"/>
        <w:tc>
          <w:tcPr>
            <w:tcW w:w="1637" w:type="dxa"/>
            <w:shd w:val="clear" w:color="auto" w:fill="auto"/>
            <w:noWrap/>
            <w:vAlign w:val="bottom"/>
            <w:hideMark/>
          </w:tcPr>
          <w:p w14:paraId="03DA86C1" w14:textId="75CA843F" w:rsidR="00E01A27" w:rsidRPr="00E01A27" w:rsidRDefault="008467B0" w:rsidP="00927EBD">
            <w:pPr>
              <w:jc w:val="center"/>
              <w:rPr>
                <w:color w:val="000000"/>
                <w:szCs w:val="22"/>
              </w:rPr>
            </w:pPr>
            <w:r>
              <w:fldChar w:fldCharType="begin"/>
            </w:r>
            <w:r>
              <w:instrText>HYPERLINK "Sites.docx" \l "Sit_Artique"</w:instrText>
            </w:r>
            <w:r>
              <w:fldChar w:fldCharType="separate"/>
            </w:r>
            <w:r w:rsidR="00927EBD" w:rsidRPr="00927EBD">
              <w:rPr>
                <w:rStyle w:val="Hyperlink"/>
                <w:szCs w:val="22"/>
              </w:rPr>
              <w:t>Artique</w:t>
            </w:r>
            <w:r>
              <w:rPr>
                <w:rStyle w:val="Hyperlink"/>
                <w:szCs w:val="22"/>
              </w:rPr>
              <w:fldChar w:fldCharType="end"/>
            </w:r>
            <w:bookmarkEnd w:id="44"/>
          </w:p>
        </w:tc>
        <w:tc>
          <w:tcPr>
            <w:tcW w:w="921" w:type="dxa"/>
            <w:shd w:val="clear" w:color="auto" w:fill="auto"/>
            <w:noWrap/>
            <w:vAlign w:val="bottom"/>
            <w:hideMark/>
          </w:tcPr>
          <w:p w14:paraId="71703AC8" w14:textId="77777777" w:rsidR="00E01A27" w:rsidRPr="00E01A27" w:rsidRDefault="00E01A27">
            <w:pPr>
              <w:rPr>
                <w:szCs w:val="20"/>
              </w:rPr>
            </w:pPr>
          </w:p>
        </w:tc>
        <w:tc>
          <w:tcPr>
            <w:tcW w:w="1212" w:type="dxa"/>
            <w:shd w:val="clear" w:color="auto" w:fill="B8CCE4" w:themeFill="accent1" w:themeFillTint="66"/>
          </w:tcPr>
          <w:p w14:paraId="2BF988D7" w14:textId="77777777" w:rsidR="00E01A27" w:rsidRPr="00E01A27" w:rsidRDefault="00E01A27">
            <w:pPr>
              <w:rPr>
                <w:color w:val="000000"/>
                <w:szCs w:val="22"/>
              </w:rPr>
            </w:pPr>
          </w:p>
        </w:tc>
        <w:tc>
          <w:tcPr>
            <w:tcW w:w="1199" w:type="dxa"/>
            <w:shd w:val="clear" w:color="000000" w:fill="B4C6E7"/>
            <w:noWrap/>
            <w:vAlign w:val="bottom"/>
            <w:hideMark/>
          </w:tcPr>
          <w:p w14:paraId="798BEBFC" w14:textId="73AF6D1B" w:rsidR="00E01A27" w:rsidRPr="00E01A27" w:rsidRDefault="00E01A27">
            <w:pPr>
              <w:rPr>
                <w:color w:val="000000"/>
                <w:szCs w:val="22"/>
              </w:rPr>
            </w:pPr>
            <w:r w:rsidRPr="00E01A27">
              <w:rPr>
                <w:color w:val="000000"/>
                <w:szCs w:val="22"/>
              </w:rPr>
              <w:t> </w:t>
            </w:r>
          </w:p>
        </w:tc>
        <w:tc>
          <w:tcPr>
            <w:tcW w:w="921" w:type="dxa"/>
            <w:shd w:val="clear" w:color="auto" w:fill="auto"/>
            <w:noWrap/>
            <w:vAlign w:val="bottom"/>
            <w:hideMark/>
          </w:tcPr>
          <w:p w14:paraId="07E920F4" w14:textId="77777777" w:rsidR="00E01A27" w:rsidRPr="00E01A27" w:rsidRDefault="00E01A27">
            <w:pPr>
              <w:rPr>
                <w:color w:val="000000"/>
                <w:szCs w:val="22"/>
              </w:rPr>
            </w:pPr>
          </w:p>
        </w:tc>
        <w:tc>
          <w:tcPr>
            <w:tcW w:w="425" w:type="dxa"/>
            <w:shd w:val="clear" w:color="000000" w:fill="B4C6E7"/>
            <w:noWrap/>
            <w:vAlign w:val="bottom"/>
            <w:hideMark/>
          </w:tcPr>
          <w:p w14:paraId="15A1F49A" w14:textId="77777777" w:rsidR="00E01A27" w:rsidRPr="00E01A27" w:rsidRDefault="00E01A27">
            <w:pPr>
              <w:rPr>
                <w:color w:val="000000"/>
                <w:szCs w:val="22"/>
              </w:rPr>
            </w:pPr>
            <w:r w:rsidRPr="00E01A27">
              <w:rPr>
                <w:color w:val="000000"/>
                <w:szCs w:val="22"/>
              </w:rPr>
              <w:t> </w:t>
            </w:r>
          </w:p>
        </w:tc>
      </w:tr>
      <w:tr w:rsidR="00E01A27" w:rsidRPr="00E01A27" w14:paraId="6A984007" w14:textId="77777777" w:rsidTr="008467B0">
        <w:trPr>
          <w:trHeight w:val="288"/>
          <w:jc w:val="center"/>
        </w:trPr>
        <w:tc>
          <w:tcPr>
            <w:tcW w:w="900" w:type="dxa"/>
            <w:shd w:val="clear" w:color="auto" w:fill="auto"/>
            <w:noWrap/>
            <w:vAlign w:val="bottom"/>
            <w:hideMark/>
          </w:tcPr>
          <w:p w14:paraId="643FCE5F" w14:textId="77777777" w:rsidR="00E01A27" w:rsidRPr="00E01A27" w:rsidRDefault="00E01A27">
            <w:pPr>
              <w:rPr>
                <w:color w:val="000000"/>
                <w:szCs w:val="22"/>
              </w:rPr>
            </w:pPr>
          </w:p>
        </w:tc>
        <w:tc>
          <w:tcPr>
            <w:tcW w:w="1186" w:type="dxa"/>
            <w:shd w:val="clear" w:color="auto" w:fill="auto"/>
            <w:noWrap/>
            <w:vAlign w:val="bottom"/>
            <w:hideMark/>
          </w:tcPr>
          <w:p w14:paraId="7EDD0CCB" w14:textId="77777777" w:rsidR="00E01A27" w:rsidRPr="00E01A27" w:rsidRDefault="00E01A27">
            <w:pPr>
              <w:rPr>
                <w:szCs w:val="20"/>
              </w:rPr>
            </w:pPr>
          </w:p>
        </w:tc>
        <w:tc>
          <w:tcPr>
            <w:tcW w:w="921" w:type="dxa"/>
            <w:shd w:val="clear" w:color="auto" w:fill="auto"/>
            <w:noWrap/>
            <w:vAlign w:val="bottom"/>
            <w:hideMark/>
          </w:tcPr>
          <w:p w14:paraId="0140BDD6" w14:textId="77777777" w:rsidR="00E01A27" w:rsidRPr="00E01A27" w:rsidRDefault="00E01A27">
            <w:pPr>
              <w:rPr>
                <w:szCs w:val="20"/>
              </w:rPr>
            </w:pPr>
          </w:p>
        </w:tc>
        <w:tc>
          <w:tcPr>
            <w:tcW w:w="1637" w:type="dxa"/>
            <w:shd w:val="clear" w:color="auto" w:fill="auto"/>
            <w:noWrap/>
            <w:vAlign w:val="bottom"/>
            <w:hideMark/>
          </w:tcPr>
          <w:p w14:paraId="2BBF7869" w14:textId="77777777" w:rsidR="00E01A27" w:rsidRPr="00E01A27" w:rsidRDefault="00E01A27">
            <w:pPr>
              <w:rPr>
                <w:szCs w:val="20"/>
              </w:rPr>
            </w:pPr>
          </w:p>
        </w:tc>
        <w:tc>
          <w:tcPr>
            <w:tcW w:w="921" w:type="dxa"/>
            <w:shd w:val="clear" w:color="auto" w:fill="B8CCE4" w:themeFill="accent1" w:themeFillTint="66"/>
            <w:noWrap/>
            <w:vAlign w:val="bottom"/>
            <w:hideMark/>
          </w:tcPr>
          <w:p w14:paraId="6B7B1A6D" w14:textId="77777777" w:rsidR="00E01A27" w:rsidRPr="00E01A27" w:rsidRDefault="00E01A27">
            <w:pPr>
              <w:rPr>
                <w:szCs w:val="20"/>
              </w:rPr>
            </w:pPr>
          </w:p>
        </w:tc>
        <w:tc>
          <w:tcPr>
            <w:tcW w:w="1212" w:type="dxa"/>
            <w:shd w:val="clear" w:color="auto" w:fill="B8CCE4" w:themeFill="accent1" w:themeFillTint="66"/>
          </w:tcPr>
          <w:p w14:paraId="607EAC35" w14:textId="77777777" w:rsidR="00E01A27" w:rsidRPr="00E01A27" w:rsidRDefault="00E01A27">
            <w:pPr>
              <w:rPr>
                <w:color w:val="000000"/>
                <w:szCs w:val="22"/>
              </w:rPr>
            </w:pPr>
          </w:p>
        </w:tc>
        <w:tc>
          <w:tcPr>
            <w:tcW w:w="1199" w:type="dxa"/>
            <w:shd w:val="clear" w:color="000000" w:fill="B4C6E7"/>
            <w:noWrap/>
            <w:vAlign w:val="bottom"/>
            <w:hideMark/>
          </w:tcPr>
          <w:p w14:paraId="6CB1BB79" w14:textId="1F036677" w:rsidR="00E01A27" w:rsidRPr="00E01A27" w:rsidRDefault="00E01A27">
            <w:pPr>
              <w:rPr>
                <w:color w:val="000000"/>
                <w:szCs w:val="22"/>
              </w:rPr>
            </w:pPr>
            <w:r w:rsidRPr="00E01A27">
              <w:rPr>
                <w:color w:val="000000"/>
                <w:szCs w:val="22"/>
              </w:rPr>
              <w:t> </w:t>
            </w:r>
          </w:p>
        </w:tc>
        <w:tc>
          <w:tcPr>
            <w:tcW w:w="921" w:type="dxa"/>
            <w:shd w:val="clear" w:color="auto" w:fill="auto"/>
            <w:noWrap/>
            <w:vAlign w:val="bottom"/>
            <w:hideMark/>
          </w:tcPr>
          <w:p w14:paraId="7971FA87" w14:textId="77777777" w:rsidR="00E01A27" w:rsidRPr="00E01A27" w:rsidRDefault="00E01A27">
            <w:pPr>
              <w:rPr>
                <w:color w:val="000000"/>
                <w:szCs w:val="22"/>
              </w:rPr>
            </w:pPr>
          </w:p>
        </w:tc>
        <w:tc>
          <w:tcPr>
            <w:tcW w:w="425" w:type="dxa"/>
            <w:shd w:val="clear" w:color="000000" w:fill="B4C6E7"/>
            <w:noWrap/>
            <w:vAlign w:val="bottom"/>
            <w:hideMark/>
          </w:tcPr>
          <w:p w14:paraId="24A50AB3" w14:textId="77777777" w:rsidR="00E01A27" w:rsidRPr="00E01A27" w:rsidRDefault="00E01A27">
            <w:pPr>
              <w:rPr>
                <w:color w:val="000000"/>
                <w:szCs w:val="22"/>
              </w:rPr>
            </w:pPr>
            <w:r w:rsidRPr="00E01A27">
              <w:rPr>
                <w:color w:val="000000"/>
                <w:szCs w:val="22"/>
              </w:rPr>
              <w:t> </w:t>
            </w:r>
          </w:p>
        </w:tc>
      </w:tr>
      <w:tr w:rsidR="00E01A27" w:rsidRPr="00E01A27" w14:paraId="606F4119" w14:textId="77777777" w:rsidTr="008467B0">
        <w:trPr>
          <w:trHeight w:val="288"/>
          <w:jc w:val="center"/>
        </w:trPr>
        <w:tc>
          <w:tcPr>
            <w:tcW w:w="900" w:type="dxa"/>
            <w:shd w:val="clear" w:color="000000" w:fill="B4C6E7"/>
            <w:noWrap/>
            <w:vAlign w:val="bottom"/>
            <w:hideMark/>
          </w:tcPr>
          <w:p w14:paraId="6DDD45ED" w14:textId="77777777" w:rsidR="00E01A27" w:rsidRPr="00E01A27" w:rsidRDefault="00E01A27">
            <w:pPr>
              <w:rPr>
                <w:color w:val="000000"/>
                <w:szCs w:val="22"/>
              </w:rPr>
            </w:pPr>
            <w:r w:rsidRPr="00E01A27">
              <w:rPr>
                <w:color w:val="000000"/>
                <w:szCs w:val="22"/>
              </w:rPr>
              <w:t> </w:t>
            </w:r>
          </w:p>
        </w:tc>
        <w:tc>
          <w:tcPr>
            <w:tcW w:w="1186" w:type="dxa"/>
            <w:shd w:val="clear" w:color="auto" w:fill="auto"/>
            <w:noWrap/>
            <w:vAlign w:val="bottom"/>
            <w:hideMark/>
          </w:tcPr>
          <w:p w14:paraId="5CD078D3" w14:textId="578E84AA" w:rsidR="00E01A27" w:rsidRPr="00E01A27" w:rsidRDefault="008467B0">
            <w:pPr>
              <w:rPr>
                <w:color w:val="000000"/>
                <w:szCs w:val="22"/>
              </w:rPr>
            </w:pPr>
            <w:r>
              <w:rPr>
                <w:color w:val="000000"/>
                <w:szCs w:val="22"/>
              </w:rPr>
              <w:t>NW Coast</w:t>
            </w:r>
          </w:p>
        </w:tc>
        <w:tc>
          <w:tcPr>
            <w:tcW w:w="921" w:type="dxa"/>
            <w:shd w:val="clear" w:color="auto" w:fill="auto"/>
            <w:noWrap/>
            <w:vAlign w:val="bottom"/>
            <w:hideMark/>
          </w:tcPr>
          <w:p w14:paraId="44B82DDD" w14:textId="1FCEE82D" w:rsidR="00E01A27" w:rsidRPr="00E01A27" w:rsidRDefault="008467B0">
            <w:pPr>
              <w:rPr>
                <w:szCs w:val="20"/>
              </w:rPr>
            </w:pPr>
            <w:r>
              <w:rPr>
                <w:szCs w:val="20"/>
              </w:rPr>
              <w:t>Plateau</w:t>
            </w:r>
          </w:p>
        </w:tc>
        <w:tc>
          <w:tcPr>
            <w:tcW w:w="1637" w:type="dxa"/>
            <w:shd w:val="clear" w:color="auto" w:fill="auto"/>
            <w:noWrap/>
            <w:vAlign w:val="bottom"/>
            <w:hideMark/>
          </w:tcPr>
          <w:p w14:paraId="68C450BF" w14:textId="77777777" w:rsidR="00E01A27" w:rsidRPr="00E01A27" w:rsidRDefault="00E01A27">
            <w:pPr>
              <w:rPr>
                <w:szCs w:val="20"/>
              </w:rPr>
            </w:pPr>
          </w:p>
        </w:tc>
        <w:tc>
          <w:tcPr>
            <w:tcW w:w="921" w:type="dxa"/>
            <w:shd w:val="clear" w:color="000000" w:fill="B4C6E7"/>
            <w:noWrap/>
            <w:vAlign w:val="bottom"/>
            <w:hideMark/>
          </w:tcPr>
          <w:p w14:paraId="4E5AAAF1" w14:textId="77777777" w:rsidR="00E01A27" w:rsidRPr="00E01A27" w:rsidRDefault="00E01A27">
            <w:pPr>
              <w:rPr>
                <w:color w:val="000000"/>
                <w:szCs w:val="22"/>
              </w:rPr>
            </w:pPr>
            <w:r w:rsidRPr="00E01A27">
              <w:rPr>
                <w:color w:val="000000"/>
                <w:szCs w:val="22"/>
              </w:rPr>
              <w:t> </w:t>
            </w:r>
          </w:p>
        </w:tc>
        <w:tc>
          <w:tcPr>
            <w:tcW w:w="1212" w:type="dxa"/>
          </w:tcPr>
          <w:p w14:paraId="2978389C" w14:textId="77777777" w:rsidR="00E01A27" w:rsidRPr="00E01A27" w:rsidRDefault="00E01A27">
            <w:pPr>
              <w:rPr>
                <w:color w:val="000000"/>
                <w:szCs w:val="22"/>
              </w:rPr>
            </w:pPr>
          </w:p>
        </w:tc>
        <w:tc>
          <w:tcPr>
            <w:tcW w:w="1199" w:type="dxa"/>
            <w:shd w:val="clear" w:color="auto" w:fill="auto"/>
            <w:noWrap/>
            <w:vAlign w:val="bottom"/>
            <w:hideMark/>
          </w:tcPr>
          <w:p w14:paraId="075CCD8D" w14:textId="76A16A4E" w:rsidR="00E01A27" w:rsidRPr="00E01A27" w:rsidRDefault="00E01A27">
            <w:pPr>
              <w:rPr>
                <w:color w:val="000000"/>
                <w:szCs w:val="22"/>
              </w:rPr>
            </w:pPr>
          </w:p>
        </w:tc>
        <w:tc>
          <w:tcPr>
            <w:tcW w:w="921" w:type="dxa"/>
            <w:shd w:val="clear" w:color="000000" w:fill="B4C6E7"/>
            <w:noWrap/>
            <w:vAlign w:val="bottom"/>
            <w:hideMark/>
          </w:tcPr>
          <w:p w14:paraId="0E464037" w14:textId="77777777" w:rsidR="00E01A27" w:rsidRPr="00E01A27" w:rsidRDefault="00E01A27">
            <w:pPr>
              <w:rPr>
                <w:color w:val="000000"/>
                <w:szCs w:val="22"/>
              </w:rPr>
            </w:pPr>
            <w:r w:rsidRPr="00E01A27">
              <w:rPr>
                <w:color w:val="000000"/>
                <w:szCs w:val="22"/>
              </w:rPr>
              <w:t> </w:t>
            </w:r>
          </w:p>
        </w:tc>
        <w:tc>
          <w:tcPr>
            <w:tcW w:w="425" w:type="dxa"/>
            <w:shd w:val="clear" w:color="000000" w:fill="B4C6E7"/>
            <w:noWrap/>
            <w:vAlign w:val="bottom"/>
            <w:hideMark/>
          </w:tcPr>
          <w:p w14:paraId="381A34FB" w14:textId="77777777" w:rsidR="00E01A27" w:rsidRPr="00E01A27" w:rsidRDefault="00E01A27">
            <w:pPr>
              <w:rPr>
                <w:color w:val="000000"/>
                <w:szCs w:val="22"/>
              </w:rPr>
            </w:pPr>
            <w:r w:rsidRPr="00E01A27">
              <w:rPr>
                <w:color w:val="000000"/>
                <w:szCs w:val="22"/>
              </w:rPr>
              <w:t> </w:t>
            </w:r>
          </w:p>
        </w:tc>
      </w:tr>
      <w:tr w:rsidR="00E01A27" w:rsidRPr="00E01A27" w14:paraId="5D7F6401" w14:textId="77777777" w:rsidTr="008467B0">
        <w:trPr>
          <w:trHeight w:val="288"/>
          <w:jc w:val="center"/>
        </w:trPr>
        <w:tc>
          <w:tcPr>
            <w:tcW w:w="900" w:type="dxa"/>
            <w:shd w:val="clear" w:color="000000" w:fill="B4C6E7"/>
            <w:noWrap/>
            <w:vAlign w:val="bottom"/>
            <w:hideMark/>
          </w:tcPr>
          <w:p w14:paraId="2721339A" w14:textId="77777777" w:rsidR="00E01A27" w:rsidRPr="00E01A27" w:rsidRDefault="00E01A27">
            <w:pPr>
              <w:rPr>
                <w:color w:val="000000"/>
                <w:szCs w:val="22"/>
              </w:rPr>
            </w:pPr>
            <w:r w:rsidRPr="00E01A27">
              <w:rPr>
                <w:color w:val="000000"/>
                <w:szCs w:val="22"/>
              </w:rPr>
              <w:t> </w:t>
            </w:r>
          </w:p>
        </w:tc>
        <w:tc>
          <w:tcPr>
            <w:tcW w:w="1186" w:type="dxa"/>
            <w:shd w:val="clear" w:color="auto" w:fill="auto"/>
            <w:noWrap/>
            <w:vAlign w:val="bottom"/>
            <w:hideMark/>
          </w:tcPr>
          <w:p w14:paraId="3FC5546A" w14:textId="77777777" w:rsidR="00E01A27" w:rsidRPr="00E01A27" w:rsidRDefault="00E01A27">
            <w:pPr>
              <w:rPr>
                <w:color w:val="000000"/>
                <w:szCs w:val="22"/>
              </w:rPr>
            </w:pPr>
          </w:p>
        </w:tc>
        <w:tc>
          <w:tcPr>
            <w:tcW w:w="921" w:type="dxa"/>
            <w:shd w:val="clear" w:color="auto" w:fill="auto"/>
            <w:noWrap/>
            <w:vAlign w:val="bottom"/>
            <w:hideMark/>
          </w:tcPr>
          <w:p w14:paraId="10444C90" w14:textId="77777777" w:rsidR="00E01A27" w:rsidRPr="00E01A27" w:rsidRDefault="00E01A27">
            <w:pPr>
              <w:rPr>
                <w:szCs w:val="20"/>
              </w:rPr>
            </w:pPr>
          </w:p>
        </w:tc>
        <w:tc>
          <w:tcPr>
            <w:tcW w:w="1637" w:type="dxa"/>
            <w:shd w:val="clear" w:color="auto" w:fill="auto"/>
            <w:noWrap/>
            <w:vAlign w:val="bottom"/>
            <w:hideMark/>
          </w:tcPr>
          <w:p w14:paraId="2739F2ED" w14:textId="77777777" w:rsidR="00E01A27" w:rsidRPr="00E01A27" w:rsidRDefault="00E01A27">
            <w:pPr>
              <w:rPr>
                <w:szCs w:val="20"/>
              </w:rPr>
            </w:pPr>
          </w:p>
        </w:tc>
        <w:tc>
          <w:tcPr>
            <w:tcW w:w="921" w:type="dxa"/>
            <w:shd w:val="clear" w:color="auto" w:fill="auto"/>
            <w:noWrap/>
            <w:vAlign w:val="bottom"/>
            <w:hideMark/>
          </w:tcPr>
          <w:p w14:paraId="752933EE" w14:textId="77777777" w:rsidR="00E01A27" w:rsidRPr="00E01A27" w:rsidRDefault="00E01A27">
            <w:pPr>
              <w:rPr>
                <w:szCs w:val="20"/>
              </w:rPr>
            </w:pPr>
          </w:p>
        </w:tc>
        <w:tc>
          <w:tcPr>
            <w:tcW w:w="1212" w:type="dxa"/>
          </w:tcPr>
          <w:p w14:paraId="6DC19E5E" w14:textId="77777777" w:rsidR="00E01A27" w:rsidRPr="00E01A27" w:rsidRDefault="00E01A27">
            <w:pPr>
              <w:rPr>
                <w:szCs w:val="20"/>
              </w:rPr>
            </w:pPr>
          </w:p>
        </w:tc>
        <w:tc>
          <w:tcPr>
            <w:tcW w:w="1199" w:type="dxa"/>
            <w:shd w:val="clear" w:color="auto" w:fill="auto"/>
            <w:noWrap/>
            <w:vAlign w:val="bottom"/>
            <w:hideMark/>
          </w:tcPr>
          <w:p w14:paraId="48BA1664" w14:textId="04207F55" w:rsidR="00E01A27" w:rsidRPr="00E01A27" w:rsidRDefault="00E01A27">
            <w:pPr>
              <w:rPr>
                <w:szCs w:val="20"/>
              </w:rPr>
            </w:pPr>
          </w:p>
        </w:tc>
        <w:tc>
          <w:tcPr>
            <w:tcW w:w="921" w:type="dxa"/>
            <w:shd w:val="clear" w:color="000000" w:fill="B4C6E7"/>
            <w:noWrap/>
            <w:vAlign w:val="bottom"/>
            <w:hideMark/>
          </w:tcPr>
          <w:p w14:paraId="25F9C795" w14:textId="77777777" w:rsidR="00E01A27" w:rsidRPr="00E01A27" w:rsidRDefault="00E01A27">
            <w:pPr>
              <w:rPr>
                <w:color w:val="000000"/>
                <w:szCs w:val="22"/>
              </w:rPr>
            </w:pPr>
            <w:r w:rsidRPr="00E01A27">
              <w:rPr>
                <w:color w:val="000000"/>
                <w:szCs w:val="22"/>
              </w:rPr>
              <w:t> </w:t>
            </w:r>
          </w:p>
        </w:tc>
        <w:tc>
          <w:tcPr>
            <w:tcW w:w="425" w:type="dxa"/>
            <w:shd w:val="clear" w:color="000000" w:fill="B4C6E7"/>
            <w:noWrap/>
            <w:vAlign w:val="bottom"/>
            <w:hideMark/>
          </w:tcPr>
          <w:p w14:paraId="7A6A5D04" w14:textId="77777777" w:rsidR="00E01A27" w:rsidRPr="00E01A27" w:rsidRDefault="00E01A27">
            <w:pPr>
              <w:rPr>
                <w:color w:val="000000"/>
                <w:szCs w:val="22"/>
              </w:rPr>
            </w:pPr>
            <w:r w:rsidRPr="00E01A27">
              <w:rPr>
                <w:color w:val="000000"/>
                <w:szCs w:val="22"/>
              </w:rPr>
              <w:t> </w:t>
            </w:r>
          </w:p>
        </w:tc>
      </w:tr>
      <w:tr w:rsidR="00E01A27" w:rsidRPr="00E01A27" w14:paraId="0154C9F9" w14:textId="77777777" w:rsidTr="008467B0">
        <w:trPr>
          <w:trHeight w:val="288"/>
          <w:jc w:val="center"/>
        </w:trPr>
        <w:tc>
          <w:tcPr>
            <w:tcW w:w="900" w:type="dxa"/>
            <w:shd w:val="clear" w:color="000000" w:fill="B4C6E7"/>
            <w:noWrap/>
            <w:vAlign w:val="bottom"/>
            <w:hideMark/>
          </w:tcPr>
          <w:p w14:paraId="7B2C5672" w14:textId="77777777" w:rsidR="00E01A27" w:rsidRPr="00E01A27" w:rsidRDefault="00E01A27">
            <w:pPr>
              <w:rPr>
                <w:color w:val="000000"/>
                <w:szCs w:val="22"/>
              </w:rPr>
            </w:pPr>
            <w:r w:rsidRPr="00E01A27">
              <w:rPr>
                <w:color w:val="000000"/>
                <w:szCs w:val="22"/>
              </w:rPr>
              <w:t> </w:t>
            </w:r>
          </w:p>
        </w:tc>
        <w:tc>
          <w:tcPr>
            <w:tcW w:w="1186" w:type="dxa"/>
            <w:shd w:val="clear" w:color="auto" w:fill="auto"/>
            <w:noWrap/>
            <w:vAlign w:val="bottom"/>
            <w:hideMark/>
          </w:tcPr>
          <w:p w14:paraId="6EFD5CAE" w14:textId="77777777" w:rsidR="00E01A27" w:rsidRPr="00E01A27" w:rsidRDefault="00E01A27">
            <w:pPr>
              <w:rPr>
                <w:color w:val="000000"/>
                <w:szCs w:val="22"/>
              </w:rPr>
            </w:pPr>
          </w:p>
        </w:tc>
        <w:tc>
          <w:tcPr>
            <w:tcW w:w="921" w:type="dxa"/>
            <w:shd w:val="clear" w:color="auto" w:fill="auto"/>
            <w:noWrap/>
            <w:vAlign w:val="bottom"/>
            <w:hideMark/>
          </w:tcPr>
          <w:p w14:paraId="08D9766D" w14:textId="77777777" w:rsidR="00E01A27" w:rsidRPr="00E01A27" w:rsidRDefault="00E01A27">
            <w:pPr>
              <w:rPr>
                <w:szCs w:val="20"/>
              </w:rPr>
            </w:pPr>
          </w:p>
        </w:tc>
        <w:tc>
          <w:tcPr>
            <w:tcW w:w="1637" w:type="dxa"/>
            <w:shd w:val="clear" w:color="auto" w:fill="auto"/>
            <w:noWrap/>
            <w:vAlign w:val="bottom"/>
            <w:hideMark/>
          </w:tcPr>
          <w:p w14:paraId="19A0E6C7" w14:textId="77777777" w:rsidR="00E01A27" w:rsidRPr="00E01A27" w:rsidRDefault="00E01A27">
            <w:pPr>
              <w:rPr>
                <w:szCs w:val="20"/>
              </w:rPr>
            </w:pPr>
          </w:p>
        </w:tc>
        <w:tc>
          <w:tcPr>
            <w:tcW w:w="921" w:type="dxa"/>
            <w:shd w:val="clear" w:color="auto" w:fill="auto"/>
            <w:noWrap/>
            <w:vAlign w:val="bottom"/>
            <w:hideMark/>
          </w:tcPr>
          <w:p w14:paraId="4CC21617" w14:textId="77777777" w:rsidR="00E01A27" w:rsidRPr="00E01A27" w:rsidRDefault="00E01A27">
            <w:pPr>
              <w:rPr>
                <w:szCs w:val="20"/>
              </w:rPr>
            </w:pPr>
          </w:p>
        </w:tc>
        <w:tc>
          <w:tcPr>
            <w:tcW w:w="1212" w:type="dxa"/>
          </w:tcPr>
          <w:p w14:paraId="76EF3C53" w14:textId="2E98B888" w:rsidR="00E01A27" w:rsidRPr="00E01A27" w:rsidRDefault="008467B0">
            <w:pPr>
              <w:rPr>
                <w:szCs w:val="20"/>
              </w:rPr>
            </w:pPr>
            <w:r>
              <w:rPr>
                <w:szCs w:val="20"/>
              </w:rPr>
              <w:t>Eastern Woodland</w:t>
            </w:r>
          </w:p>
        </w:tc>
        <w:tc>
          <w:tcPr>
            <w:tcW w:w="1199" w:type="dxa"/>
            <w:shd w:val="clear" w:color="auto" w:fill="auto"/>
            <w:noWrap/>
            <w:vAlign w:val="bottom"/>
            <w:hideMark/>
          </w:tcPr>
          <w:p w14:paraId="4CD65A3B" w14:textId="37E568B8" w:rsidR="00E01A27" w:rsidRPr="00E01A27" w:rsidRDefault="00E01A27">
            <w:pPr>
              <w:rPr>
                <w:szCs w:val="20"/>
              </w:rPr>
            </w:pPr>
          </w:p>
        </w:tc>
        <w:tc>
          <w:tcPr>
            <w:tcW w:w="921" w:type="dxa"/>
            <w:shd w:val="clear" w:color="000000" w:fill="B4C6E7"/>
            <w:noWrap/>
            <w:vAlign w:val="bottom"/>
            <w:hideMark/>
          </w:tcPr>
          <w:p w14:paraId="56505629" w14:textId="77777777" w:rsidR="00E01A27" w:rsidRPr="00E01A27" w:rsidRDefault="00E01A27">
            <w:pPr>
              <w:rPr>
                <w:color w:val="000000"/>
                <w:szCs w:val="22"/>
              </w:rPr>
            </w:pPr>
            <w:r w:rsidRPr="00E01A27">
              <w:rPr>
                <w:color w:val="000000"/>
                <w:szCs w:val="22"/>
              </w:rPr>
              <w:t> </w:t>
            </w:r>
          </w:p>
        </w:tc>
        <w:tc>
          <w:tcPr>
            <w:tcW w:w="425" w:type="dxa"/>
            <w:shd w:val="clear" w:color="000000" w:fill="B4C6E7"/>
            <w:noWrap/>
            <w:vAlign w:val="bottom"/>
            <w:hideMark/>
          </w:tcPr>
          <w:p w14:paraId="63063CBB" w14:textId="77777777" w:rsidR="00E01A27" w:rsidRPr="00E01A27" w:rsidRDefault="00E01A27">
            <w:pPr>
              <w:rPr>
                <w:color w:val="000000"/>
                <w:szCs w:val="22"/>
              </w:rPr>
            </w:pPr>
            <w:r w:rsidRPr="00E01A27">
              <w:rPr>
                <w:color w:val="000000"/>
                <w:szCs w:val="22"/>
              </w:rPr>
              <w:t> </w:t>
            </w:r>
          </w:p>
        </w:tc>
      </w:tr>
      <w:tr w:rsidR="00E01A27" w:rsidRPr="00E01A27" w14:paraId="6F46AAB5" w14:textId="77777777" w:rsidTr="008467B0">
        <w:trPr>
          <w:trHeight w:val="288"/>
          <w:jc w:val="center"/>
        </w:trPr>
        <w:tc>
          <w:tcPr>
            <w:tcW w:w="900" w:type="dxa"/>
            <w:shd w:val="clear" w:color="000000" w:fill="B4C6E7"/>
            <w:noWrap/>
            <w:vAlign w:val="bottom"/>
            <w:hideMark/>
          </w:tcPr>
          <w:p w14:paraId="2CD5087C" w14:textId="77777777" w:rsidR="00E01A27" w:rsidRPr="00E01A27" w:rsidRDefault="00E01A27">
            <w:pPr>
              <w:rPr>
                <w:color w:val="000000"/>
                <w:szCs w:val="22"/>
              </w:rPr>
            </w:pPr>
            <w:r w:rsidRPr="00E01A27">
              <w:rPr>
                <w:color w:val="000000"/>
                <w:szCs w:val="22"/>
              </w:rPr>
              <w:t> </w:t>
            </w:r>
          </w:p>
        </w:tc>
        <w:tc>
          <w:tcPr>
            <w:tcW w:w="1186" w:type="dxa"/>
            <w:shd w:val="clear" w:color="auto" w:fill="auto"/>
            <w:noWrap/>
            <w:vAlign w:val="bottom"/>
            <w:hideMark/>
          </w:tcPr>
          <w:p w14:paraId="03B34B47" w14:textId="77777777" w:rsidR="00E01A27" w:rsidRPr="00E01A27" w:rsidRDefault="00E01A27">
            <w:pPr>
              <w:rPr>
                <w:color w:val="000000"/>
                <w:szCs w:val="22"/>
              </w:rPr>
            </w:pPr>
          </w:p>
        </w:tc>
        <w:tc>
          <w:tcPr>
            <w:tcW w:w="921" w:type="dxa"/>
            <w:shd w:val="clear" w:color="auto" w:fill="auto"/>
            <w:noWrap/>
            <w:vAlign w:val="bottom"/>
            <w:hideMark/>
          </w:tcPr>
          <w:p w14:paraId="105B93B0" w14:textId="77777777" w:rsidR="00E01A27" w:rsidRPr="00E01A27" w:rsidRDefault="00E01A27">
            <w:pPr>
              <w:rPr>
                <w:szCs w:val="20"/>
              </w:rPr>
            </w:pPr>
          </w:p>
        </w:tc>
        <w:tc>
          <w:tcPr>
            <w:tcW w:w="1637" w:type="dxa"/>
            <w:shd w:val="clear" w:color="auto" w:fill="auto"/>
            <w:noWrap/>
            <w:vAlign w:val="bottom"/>
            <w:hideMark/>
          </w:tcPr>
          <w:p w14:paraId="243D7B34" w14:textId="77777777" w:rsidR="00E01A27" w:rsidRPr="00E01A27" w:rsidRDefault="00E01A27">
            <w:pPr>
              <w:rPr>
                <w:szCs w:val="20"/>
              </w:rPr>
            </w:pPr>
          </w:p>
        </w:tc>
        <w:tc>
          <w:tcPr>
            <w:tcW w:w="921" w:type="dxa"/>
            <w:shd w:val="clear" w:color="auto" w:fill="auto"/>
            <w:noWrap/>
            <w:vAlign w:val="bottom"/>
            <w:hideMark/>
          </w:tcPr>
          <w:p w14:paraId="65AC34D2" w14:textId="77777777" w:rsidR="00E01A27" w:rsidRPr="00E01A27" w:rsidRDefault="00E01A27">
            <w:pPr>
              <w:rPr>
                <w:szCs w:val="20"/>
              </w:rPr>
            </w:pPr>
          </w:p>
        </w:tc>
        <w:tc>
          <w:tcPr>
            <w:tcW w:w="1212" w:type="dxa"/>
          </w:tcPr>
          <w:p w14:paraId="7B294E1F" w14:textId="77777777" w:rsidR="00E01A27" w:rsidRPr="00E01A27" w:rsidRDefault="00E01A27">
            <w:pPr>
              <w:rPr>
                <w:szCs w:val="20"/>
              </w:rPr>
            </w:pPr>
          </w:p>
        </w:tc>
        <w:tc>
          <w:tcPr>
            <w:tcW w:w="1199" w:type="dxa"/>
            <w:shd w:val="clear" w:color="auto" w:fill="auto"/>
            <w:noWrap/>
            <w:vAlign w:val="bottom"/>
            <w:hideMark/>
          </w:tcPr>
          <w:p w14:paraId="1A7343F4" w14:textId="52EA220E" w:rsidR="00E01A27" w:rsidRPr="00E01A27" w:rsidRDefault="00E01A27">
            <w:pPr>
              <w:rPr>
                <w:szCs w:val="20"/>
              </w:rPr>
            </w:pPr>
          </w:p>
        </w:tc>
        <w:tc>
          <w:tcPr>
            <w:tcW w:w="921" w:type="dxa"/>
            <w:shd w:val="clear" w:color="000000" w:fill="B4C6E7"/>
            <w:noWrap/>
            <w:vAlign w:val="bottom"/>
            <w:hideMark/>
          </w:tcPr>
          <w:p w14:paraId="5302B9C3" w14:textId="77777777" w:rsidR="00E01A27" w:rsidRPr="00E01A27" w:rsidRDefault="00E01A27">
            <w:pPr>
              <w:rPr>
                <w:color w:val="000000"/>
                <w:szCs w:val="22"/>
              </w:rPr>
            </w:pPr>
            <w:r w:rsidRPr="00E01A27">
              <w:rPr>
                <w:color w:val="000000"/>
                <w:szCs w:val="22"/>
              </w:rPr>
              <w:t> </w:t>
            </w:r>
          </w:p>
        </w:tc>
        <w:tc>
          <w:tcPr>
            <w:tcW w:w="425" w:type="dxa"/>
            <w:shd w:val="clear" w:color="000000" w:fill="B4C6E7"/>
            <w:noWrap/>
            <w:vAlign w:val="bottom"/>
            <w:hideMark/>
          </w:tcPr>
          <w:p w14:paraId="2A9D4AAD" w14:textId="77777777" w:rsidR="00E01A27" w:rsidRPr="00E01A27" w:rsidRDefault="00E01A27">
            <w:pPr>
              <w:rPr>
                <w:color w:val="000000"/>
                <w:szCs w:val="22"/>
              </w:rPr>
            </w:pPr>
            <w:r w:rsidRPr="00E01A27">
              <w:rPr>
                <w:color w:val="000000"/>
                <w:szCs w:val="22"/>
              </w:rPr>
              <w:t> </w:t>
            </w:r>
          </w:p>
        </w:tc>
      </w:tr>
      <w:tr w:rsidR="00010D4D" w:rsidRPr="00E01A27" w14:paraId="052E10C8" w14:textId="77777777" w:rsidTr="008467B0">
        <w:trPr>
          <w:trHeight w:val="288"/>
          <w:jc w:val="center"/>
        </w:trPr>
        <w:tc>
          <w:tcPr>
            <w:tcW w:w="900" w:type="dxa"/>
            <w:shd w:val="clear" w:color="000000" w:fill="B4C6E7"/>
            <w:noWrap/>
            <w:vAlign w:val="bottom"/>
            <w:hideMark/>
          </w:tcPr>
          <w:p w14:paraId="050FD61F" w14:textId="77777777" w:rsidR="00010D4D" w:rsidRPr="00E01A27" w:rsidRDefault="00010D4D">
            <w:pPr>
              <w:rPr>
                <w:color w:val="000000"/>
                <w:szCs w:val="22"/>
              </w:rPr>
            </w:pPr>
            <w:r w:rsidRPr="00E01A27">
              <w:rPr>
                <w:color w:val="000000"/>
                <w:szCs w:val="22"/>
              </w:rPr>
              <w:t> </w:t>
            </w:r>
          </w:p>
        </w:tc>
        <w:tc>
          <w:tcPr>
            <w:tcW w:w="1186" w:type="dxa"/>
            <w:shd w:val="clear" w:color="auto" w:fill="auto"/>
            <w:noWrap/>
            <w:vAlign w:val="bottom"/>
            <w:hideMark/>
          </w:tcPr>
          <w:p w14:paraId="4B961A2F" w14:textId="77777777" w:rsidR="00010D4D" w:rsidRPr="00E01A27" w:rsidRDefault="00010D4D">
            <w:pPr>
              <w:rPr>
                <w:color w:val="000000"/>
                <w:szCs w:val="22"/>
              </w:rPr>
            </w:pPr>
          </w:p>
        </w:tc>
        <w:tc>
          <w:tcPr>
            <w:tcW w:w="921" w:type="dxa"/>
            <w:shd w:val="clear" w:color="auto" w:fill="auto"/>
            <w:noWrap/>
            <w:vAlign w:val="bottom"/>
            <w:hideMark/>
          </w:tcPr>
          <w:p w14:paraId="58775C62" w14:textId="77777777" w:rsidR="00010D4D" w:rsidRPr="00E01A27" w:rsidRDefault="00010D4D">
            <w:pPr>
              <w:rPr>
                <w:szCs w:val="20"/>
              </w:rPr>
            </w:pPr>
          </w:p>
        </w:tc>
        <w:bookmarkStart w:id="45" w:name="_Hlk140343783"/>
        <w:tc>
          <w:tcPr>
            <w:tcW w:w="2558" w:type="dxa"/>
            <w:gridSpan w:val="2"/>
            <w:shd w:val="clear" w:color="auto" w:fill="auto"/>
            <w:noWrap/>
            <w:vAlign w:val="bottom"/>
            <w:hideMark/>
          </w:tcPr>
          <w:p w14:paraId="435CBE9E" w14:textId="0E447538" w:rsidR="00010D4D" w:rsidRPr="00E01A27" w:rsidRDefault="00010D4D">
            <w:pPr>
              <w:rPr>
                <w:szCs w:val="20"/>
              </w:rPr>
            </w:pPr>
            <w:r>
              <w:rPr>
                <w:szCs w:val="20"/>
              </w:rPr>
              <w:fldChar w:fldCharType="begin"/>
            </w:r>
            <w:r>
              <w:rPr>
                <w:szCs w:val="20"/>
              </w:rPr>
              <w:instrText>HYPERLINK "Sites.docx" \l "Sit_Plaines_Grds"</w:instrText>
            </w:r>
            <w:r>
              <w:rPr>
                <w:szCs w:val="20"/>
              </w:rPr>
            </w:r>
            <w:r>
              <w:rPr>
                <w:szCs w:val="20"/>
              </w:rPr>
              <w:fldChar w:fldCharType="separate"/>
            </w:r>
            <w:r w:rsidRPr="00010D4D">
              <w:rPr>
                <w:rStyle w:val="Hyperlink"/>
                <w:szCs w:val="20"/>
              </w:rPr>
              <w:t>Grandes Plaines</w:t>
            </w:r>
            <w:r>
              <w:rPr>
                <w:szCs w:val="20"/>
              </w:rPr>
              <w:fldChar w:fldCharType="end"/>
            </w:r>
            <w:bookmarkEnd w:id="45"/>
          </w:p>
        </w:tc>
        <w:tc>
          <w:tcPr>
            <w:tcW w:w="1212" w:type="dxa"/>
          </w:tcPr>
          <w:p w14:paraId="71468A5B" w14:textId="77777777" w:rsidR="00010D4D" w:rsidRPr="00E01A27" w:rsidRDefault="00010D4D">
            <w:pPr>
              <w:rPr>
                <w:szCs w:val="20"/>
              </w:rPr>
            </w:pPr>
          </w:p>
        </w:tc>
        <w:tc>
          <w:tcPr>
            <w:tcW w:w="1199" w:type="dxa"/>
            <w:shd w:val="clear" w:color="auto" w:fill="auto"/>
            <w:noWrap/>
            <w:vAlign w:val="bottom"/>
            <w:hideMark/>
          </w:tcPr>
          <w:p w14:paraId="58099D1F" w14:textId="7AA6EFB2" w:rsidR="00010D4D" w:rsidRPr="00E01A27" w:rsidRDefault="00010D4D">
            <w:pPr>
              <w:rPr>
                <w:szCs w:val="20"/>
              </w:rPr>
            </w:pPr>
          </w:p>
        </w:tc>
        <w:tc>
          <w:tcPr>
            <w:tcW w:w="921" w:type="dxa"/>
            <w:shd w:val="clear" w:color="auto" w:fill="auto"/>
            <w:noWrap/>
            <w:vAlign w:val="bottom"/>
            <w:hideMark/>
          </w:tcPr>
          <w:p w14:paraId="03DD936B" w14:textId="77777777" w:rsidR="00010D4D" w:rsidRPr="00E01A27" w:rsidRDefault="00010D4D">
            <w:pPr>
              <w:rPr>
                <w:szCs w:val="20"/>
              </w:rPr>
            </w:pPr>
          </w:p>
        </w:tc>
        <w:tc>
          <w:tcPr>
            <w:tcW w:w="425" w:type="dxa"/>
            <w:shd w:val="clear" w:color="000000" w:fill="B4C6E7"/>
            <w:noWrap/>
            <w:vAlign w:val="bottom"/>
            <w:hideMark/>
          </w:tcPr>
          <w:p w14:paraId="666D2B96" w14:textId="77777777" w:rsidR="00010D4D" w:rsidRPr="00E01A27" w:rsidRDefault="00010D4D">
            <w:pPr>
              <w:rPr>
                <w:color w:val="000000"/>
                <w:szCs w:val="22"/>
              </w:rPr>
            </w:pPr>
            <w:r w:rsidRPr="00E01A27">
              <w:rPr>
                <w:color w:val="000000"/>
                <w:szCs w:val="22"/>
              </w:rPr>
              <w:t> </w:t>
            </w:r>
          </w:p>
        </w:tc>
      </w:tr>
      <w:tr w:rsidR="00E01A27" w:rsidRPr="00E01A27" w14:paraId="6BDC8404" w14:textId="77777777" w:rsidTr="008467B0">
        <w:trPr>
          <w:trHeight w:val="288"/>
          <w:jc w:val="center"/>
        </w:trPr>
        <w:tc>
          <w:tcPr>
            <w:tcW w:w="900" w:type="dxa"/>
            <w:shd w:val="clear" w:color="000000" w:fill="B4C6E7"/>
            <w:noWrap/>
            <w:vAlign w:val="bottom"/>
            <w:hideMark/>
          </w:tcPr>
          <w:p w14:paraId="534682BA" w14:textId="77777777" w:rsidR="00E01A27" w:rsidRPr="00E01A27" w:rsidRDefault="00E01A27">
            <w:pPr>
              <w:rPr>
                <w:color w:val="000000"/>
                <w:szCs w:val="22"/>
              </w:rPr>
            </w:pPr>
            <w:r w:rsidRPr="00E01A27">
              <w:rPr>
                <w:color w:val="000000"/>
                <w:szCs w:val="22"/>
              </w:rPr>
              <w:t> </w:t>
            </w:r>
          </w:p>
        </w:tc>
        <w:tc>
          <w:tcPr>
            <w:tcW w:w="1186" w:type="dxa"/>
            <w:shd w:val="clear" w:color="auto" w:fill="auto"/>
            <w:noWrap/>
            <w:vAlign w:val="bottom"/>
            <w:hideMark/>
          </w:tcPr>
          <w:p w14:paraId="5311EAA4" w14:textId="68838287" w:rsidR="00E01A27" w:rsidRPr="00E01A27" w:rsidRDefault="008467B0">
            <w:pPr>
              <w:rPr>
                <w:color w:val="000000"/>
                <w:szCs w:val="22"/>
              </w:rPr>
            </w:pPr>
            <w:r>
              <w:rPr>
                <w:color w:val="000000"/>
                <w:szCs w:val="22"/>
              </w:rPr>
              <w:t>Californie</w:t>
            </w:r>
          </w:p>
        </w:tc>
        <w:tc>
          <w:tcPr>
            <w:tcW w:w="921" w:type="dxa"/>
            <w:shd w:val="clear" w:color="auto" w:fill="auto"/>
            <w:noWrap/>
            <w:vAlign w:val="bottom"/>
            <w:hideMark/>
          </w:tcPr>
          <w:p w14:paraId="716383F2" w14:textId="77777777" w:rsidR="00E01A27" w:rsidRPr="00E01A27" w:rsidRDefault="00E01A27">
            <w:pPr>
              <w:rPr>
                <w:szCs w:val="20"/>
              </w:rPr>
            </w:pPr>
          </w:p>
        </w:tc>
        <w:tc>
          <w:tcPr>
            <w:tcW w:w="1637" w:type="dxa"/>
            <w:shd w:val="clear" w:color="auto" w:fill="auto"/>
            <w:noWrap/>
            <w:vAlign w:val="bottom"/>
            <w:hideMark/>
          </w:tcPr>
          <w:p w14:paraId="11C9CA1C" w14:textId="77777777" w:rsidR="00E01A27" w:rsidRPr="00E01A27" w:rsidRDefault="00E01A27">
            <w:pPr>
              <w:rPr>
                <w:szCs w:val="20"/>
              </w:rPr>
            </w:pPr>
          </w:p>
        </w:tc>
        <w:tc>
          <w:tcPr>
            <w:tcW w:w="921" w:type="dxa"/>
            <w:shd w:val="clear" w:color="auto" w:fill="auto"/>
            <w:noWrap/>
            <w:vAlign w:val="bottom"/>
            <w:hideMark/>
          </w:tcPr>
          <w:p w14:paraId="055B5CEE" w14:textId="77777777" w:rsidR="00E01A27" w:rsidRPr="00E01A27" w:rsidRDefault="00E01A27">
            <w:pPr>
              <w:rPr>
                <w:szCs w:val="20"/>
              </w:rPr>
            </w:pPr>
          </w:p>
        </w:tc>
        <w:tc>
          <w:tcPr>
            <w:tcW w:w="1212" w:type="dxa"/>
          </w:tcPr>
          <w:p w14:paraId="5DBCA0D1" w14:textId="77777777" w:rsidR="00E01A27" w:rsidRPr="00E01A27" w:rsidRDefault="00E01A27">
            <w:pPr>
              <w:rPr>
                <w:szCs w:val="20"/>
              </w:rPr>
            </w:pPr>
          </w:p>
        </w:tc>
        <w:tc>
          <w:tcPr>
            <w:tcW w:w="1199" w:type="dxa"/>
            <w:shd w:val="clear" w:color="auto" w:fill="auto"/>
            <w:noWrap/>
            <w:vAlign w:val="bottom"/>
            <w:hideMark/>
          </w:tcPr>
          <w:p w14:paraId="1D08D840" w14:textId="3A36A74A" w:rsidR="00E01A27" w:rsidRPr="00E01A27" w:rsidRDefault="00E01A27">
            <w:pPr>
              <w:rPr>
                <w:szCs w:val="20"/>
              </w:rPr>
            </w:pPr>
          </w:p>
        </w:tc>
        <w:tc>
          <w:tcPr>
            <w:tcW w:w="921" w:type="dxa"/>
            <w:shd w:val="clear" w:color="auto" w:fill="auto"/>
            <w:noWrap/>
            <w:vAlign w:val="bottom"/>
            <w:hideMark/>
          </w:tcPr>
          <w:p w14:paraId="775CD528" w14:textId="77777777" w:rsidR="00E01A27" w:rsidRPr="00E01A27" w:rsidRDefault="00E01A27">
            <w:pPr>
              <w:rPr>
                <w:szCs w:val="20"/>
              </w:rPr>
            </w:pPr>
          </w:p>
        </w:tc>
        <w:tc>
          <w:tcPr>
            <w:tcW w:w="425" w:type="dxa"/>
            <w:shd w:val="clear" w:color="000000" w:fill="B4C6E7"/>
            <w:noWrap/>
            <w:vAlign w:val="bottom"/>
            <w:hideMark/>
          </w:tcPr>
          <w:p w14:paraId="3F6A4B6E" w14:textId="77777777" w:rsidR="00E01A27" w:rsidRPr="00E01A27" w:rsidRDefault="00E01A27">
            <w:pPr>
              <w:rPr>
                <w:color w:val="000000"/>
                <w:szCs w:val="22"/>
              </w:rPr>
            </w:pPr>
            <w:r w:rsidRPr="00E01A27">
              <w:rPr>
                <w:color w:val="000000"/>
                <w:szCs w:val="22"/>
              </w:rPr>
              <w:t> </w:t>
            </w:r>
          </w:p>
        </w:tc>
      </w:tr>
      <w:tr w:rsidR="00E01A27" w:rsidRPr="00E01A27" w14:paraId="2A8DE3DF" w14:textId="77777777" w:rsidTr="008467B0">
        <w:trPr>
          <w:trHeight w:val="288"/>
          <w:jc w:val="center"/>
        </w:trPr>
        <w:tc>
          <w:tcPr>
            <w:tcW w:w="900" w:type="dxa"/>
            <w:shd w:val="clear" w:color="000000" w:fill="B4C6E7"/>
            <w:noWrap/>
            <w:vAlign w:val="bottom"/>
            <w:hideMark/>
          </w:tcPr>
          <w:p w14:paraId="05C16B1E" w14:textId="77777777" w:rsidR="00E01A27" w:rsidRPr="00E01A27" w:rsidRDefault="00E01A27">
            <w:pPr>
              <w:rPr>
                <w:color w:val="000000"/>
                <w:szCs w:val="22"/>
              </w:rPr>
            </w:pPr>
            <w:r w:rsidRPr="00E01A27">
              <w:rPr>
                <w:color w:val="000000"/>
                <w:szCs w:val="22"/>
              </w:rPr>
              <w:t> </w:t>
            </w:r>
          </w:p>
        </w:tc>
        <w:tc>
          <w:tcPr>
            <w:tcW w:w="1186" w:type="dxa"/>
            <w:shd w:val="clear" w:color="auto" w:fill="auto"/>
            <w:noWrap/>
            <w:vAlign w:val="bottom"/>
            <w:hideMark/>
          </w:tcPr>
          <w:p w14:paraId="68371378" w14:textId="77777777" w:rsidR="00E01A27" w:rsidRPr="00E01A27" w:rsidRDefault="00E01A27">
            <w:pPr>
              <w:rPr>
                <w:color w:val="000000"/>
                <w:szCs w:val="22"/>
              </w:rPr>
            </w:pPr>
          </w:p>
        </w:tc>
        <w:tc>
          <w:tcPr>
            <w:tcW w:w="921" w:type="dxa"/>
            <w:shd w:val="clear" w:color="auto" w:fill="auto"/>
            <w:noWrap/>
            <w:vAlign w:val="bottom"/>
            <w:hideMark/>
          </w:tcPr>
          <w:p w14:paraId="23F2DDEE" w14:textId="09CB7855" w:rsidR="00E01A27" w:rsidRPr="00E01A27" w:rsidRDefault="008467B0">
            <w:pPr>
              <w:rPr>
                <w:szCs w:val="20"/>
              </w:rPr>
            </w:pPr>
            <w:r>
              <w:rPr>
                <w:szCs w:val="20"/>
              </w:rPr>
              <w:t xml:space="preserve">Grand </w:t>
            </w:r>
            <w:r>
              <w:rPr>
                <w:szCs w:val="20"/>
              </w:rPr>
              <w:lastRenderedPageBreak/>
              <w:t>Basin</w:t>
            </w:r>
          </w:p>
        </w:tc>
        <w:tc>
          <w:tcPr>
            <w:tcW w:w="1637" w:type="dxa"/>
            <w:shd w:val="clear" w:color="auto" w:fill="auto"/>
            <w:noWrap/>
            <w:vAlign w:val="bottom"/>
            <w:hideMark/>
          </w:tcPr>
          <w:p w14:paraId="3738A630" w14:textId="77777777" w:rsidR="00E01A27" w:rsidRPr="00E01A27" w:rsidRDefault="00E01A27">
            <w:pPr>
              <w:rPr>
                <w:szCs w:val="20"/>
              </w:rPr>
            </w:pPr>
          </w:p>
        </w:tc>
        <w:tc>
          <w:tcPr>
            <w:tcW w:w="921" w:type="dxa"/>
            <w:shd w:val="clear" w:color="auto" w:fill="auto"/>
            <w:noWrap/>
            <w:vAlign w:val="bottom"/>
            <w:hideMark/>
          </w:tcPr>
          <w:p w14:paraId="134C5828" w14:textId="77777777" w:rsidR="00E01A27" w:rsidRPr="00E01A27" w:rsidRDefault="00E01A27">
            <w:pPr>
              <w:rPr>
                <w:szCs w:val="20"/>
              </w:rPr>
            </w:pPr>
          </w:p>
        </w:tc>
        <w:tc>
          <w:tcPr>
            <w:tcW w:w="1212" w:type="dxa"/>
          </w:tcPr>
          <w:p w14:paraId="449D86B1" w14:textId="77777777" w:rsidR="00E01A27" w:rsidRPr="00E01A27" w:rsidRDefault="00E01A27">
            <w:pPr>
              <w:rPr>
                <w:szCs w:val="20"/>
              </w:rPr>
            </w:pPr>
          </w:p>
        </w:tc>
        <w:tc>
          <w:tcPr>
            <w:tcW w:w="1199" w:type="dxa"/>
            <w:shd w:val="clear" w:color="auto" w:fill="auto"/>
            <w:noWrap/>
            <w:vAlign w:val="bottom"/>
            <w:hideMark/>
          </w:tcPr>
          <w:p w14:paraId="72DEAC67" w14:textId="28725116" w:rsidR="00E01A27" w:rsidRPr="00E01A27" w:rsidRDefault="00E01A27">
            <w:pPr>
              <w:rPr>
                <w:szCs w:val="20"/>
              </w:rPr>
            </w:pPr>
          </w:p>
        </w:tc>
        <w:tc>
          <w:tcPr>
            <w:tcW w:w="921" w:type="dxa"/>
            <w:shd w:val="clear" w:color="auto" w:fill="auto"/>
            <w:noWrap/>
            <w:vAlign w:val="bottom"/>
            <w:hideMark/>
          </w:tcPr>
          <w:p w14:paraId="6388DC42" w14:textId="77777777" w:rsidR="00E01A27" w:rsidRPr="00E01A27" w:rsidRDefault="00E01A27">
            <w:pPr>
              <w:rPr>
                <w:szCs w:val="20"/>
              </w:rPr>
            </w:pPr>
          </w:p>
        </w:tc>
        <w:tc>
          <w:tcPr>
            <w:tcW w:w="425" w:type="dxa"/>
            <w:shd w:val="clear" w:color="000000" w:fill="B4C6E7"/>
            <w:noWrap/>
            <w:vAlign w:val="bottom"/>
            <w:hideMark/>
          </w:tcPr>
          <w:p w14:paraId="1476BF19" w14:textId="77777777" w:rsidR="00E01A27" w:rsidRPr="00E01A27" w:rsidRDefault="00E01A27">
            <w:pPr>
              <w:rPr>
                <w:color w:val="000000"/>
                <w:szCs w:val="22"/>
              </w:rPr>
            </w:pPr>
            <w:r w:rsidRPr="00E01A27">
              <w:rPr>
                <w:color w:val="000000"/>
                <w:szCs w:val="22"/>
              </w:rPr>
              <w:t> </w:t>
            </w:r>
          </w:p>
        </w:tc>
      </w:tr>
      <w:tr w:rsidR="00E01A27" w:rsidRPr="00E01A27" w14:paraId="1C8F124E" w14:textId="77777777" w:rsidTr="008467B0">
        <w:trPr>
          <w:trHeight w:val="288"/>
          <w:jc w:val="center"/>
        </w:trPr>
        <w:tc>
          <w:tcPr>
            <w:tcW w:w="900" w:type="dxa"/>
            <w:shd w:val="clear" w:color="000000" w:fill="B4C6E7"/>
            <w:noWrap/>
            <w:vAlign w:val="bottom"/>
            <w:hideMark/>
          </w:tcPr>
          <w:p w14:paraId="206BA7EC" w14:textId="77777777" w:rsidR="00E01A27" w:rsidRPr="00E01A27" w:rsidRDefault="00E01A27">
            <w:pPr>
              <w:rPr>
                <w:color w:val="000000"/>
                <w:szCs w:val="22"/>
              </w:rPr>
            </w:pPr>
            <w:r w:rsidRPr="00E01A27">
              <w:rPr>
                <w:color w:val="000000"/>
                <w:szCs w:val="22"/>
              </w:rPr>
              <w:t> </w:t>
            </w:r>
          </w:p>
        </w:tc>
        <w:tc>
          <w:tcPr>
            <w:tcW w:w="1186" w:type="dxa"/>
            <w:shd w:val="clear" w:color="auto" w:fill="auto"/>
            <w:noWrap/>
            <w:vAlign w:val="bottom"/>
            <w:hideMark/>
          </w:tcPr>
          <w:p w14:paraId="5D15CE44" w14:textId="77777777" w:rsidR="00E01A27" w:rsidRPr="00E01A27" w:rsidRDefault="00E01A27">
            <w:pPr>
              <w:rPr>
                <w:color w:val="000000"/>
                <w:szCs w:val="22"/>
              </w:rPr>
            </w:pPr>
          </w:p>
        </w:tc>
        <w:tc>
          <w:tcPr>
            <w:tcW w:w="921" w:type="dxa"/>
            <w:shd w:val="clear" w:color="auto" w:fill="auto"/>
            <w:noWrap/>
            <w:vAlign w:val="bottom"/>
            <w:hideMark/>
          </w:tcPr>
          <w:p w14:paraId="2896F620" w14:textId="77777777" w:rsidR="00E01A27" w:rsidRPr="00E01A27" w:rsidRDefault="00E01A27">
            <w:pPr>
              <w:rPr>
                <w:szCs w:val="20"/>
              </w:rPr>
            </w:pPr>
          </w:p>
        </w:tc>
        <w:tc>
          <w:tcPr>
            <w:tcW w:w="1637" w:type="dxa"/>
            <w:shd w:val="clear" w:color="auto" w:fill="auto"/>
            <w:noWrap/>
            <w:vAlign w:val="bottom"/>
            <w:hideMark/>
          </w:tcPr>
          <w:p w14:paraId="426CE0EC" w14:textId="77777777" w:rsidR="00E01A27" w:rsidRPr="00E01A27" w:rsidRDefault="00E01A27">
            <w:pPr>
              <w:rPr>
                <w:szCs w:val="20"/>
              </w:rPr>
            </w:pPr>
          </w:p>
        </w:tc>
        <w:tc>
          <w:tcPr>
            <w:tcW w:w="921" w:type="dxa"/>
            <w:shd w:val="clear" w:color="auto" w:fill="auto"/>
            <w:noWrap/>
            <w:vAlign w:val="bottom"/>
            <w:hideMark/>
          </w:tcPr>
          <w:p w14:paraId="65FD9985" w14:textId="77777777" w:rsidR="00E01A27" w:rsidRPr="00E01A27" w:rsidRDefault="00E01A27">
            <w:pPr>
              <w:rPr>
                <w:szCs w:val="20"/>
              </w:rPr>
            </w:pPr>
          </w:p>
        </w:tc>
        <w:tc>
          <w:tcPr>
            <w:tcW w:w="1212" w:type="dxa"/>
          </w:tcPr>
          <w:p w14:paraId="785014D2" w14:textId="77777777" w:rsidR="00E01A27" w:rsidRPr="00E01A27" w:rsidRDefault="00E01A27">
            <w:pPr>
              <w:rPr>
                <w:szCs w:val="20"/>
              </w:rPr>
            </w:pPr>
          </w:p>
        </w:tc>
        <w:tc>
          <w:tcPr>
            <w:tcW w:w="1199" w:type="dxa"/>
            <w:shd w:val="clear" w:color="auto" w:fill="auto"/>
            <w:noWrap/>
            <w:vAlign w:val="bottom"/>
            <w:hideMark/>
          </w:tcPr>
          <w:p w14:paraId="4CF770B6" w14:textId="6A451C00" w:rsidR="00E01A27" w:rsidRPr="00E01A27" w:rsidRDefault="00E01A27">
            <w:pPr>
              <w:rPr>
                <w:szCs w:val="20"/>
              </w:rPr>
            </w:pPr>
          </w:p>
        </w:tc>
        <w:tc>
          <w:tcPr>
            <w:tcW w:w="921" w:type="dxa"/>
            <w:shd w:val="clear" w:color="auto" w:fill="auto"/>
            <w:noWrap/>
            <w:vAlign w:val="bottom"/>
            <w:hideMark/>
          </w:tcPr>
          <w:p w14:paraId="4BABD773" w14:textId="77777777" w:rsidR="00E01A27" w:rsidRPr="00E01A27" w:rsidRDefault="00E01A27">
            <w:pPr>
              <w:rPr>
                <w:szCs w:val="20"/>
              </w:rPr>
            </w:pPr>
          </w:p>
        </w:tc>
        <w:tc>
          <w:tcPr>
            <w:tcW w:w="425" w:type="dxa"/>
            <w:shd w:val="clear" w:color="000000" w:fill="B4C6E7"/>
            <w:noWrap/>
            <w:vAlign w:val="bottom"/>
            <w:hideMark/>
          </w:tcPr>
          <w:p w14:paraId="1A752EBF" w14:textId="77777777" w:rsidR="00E01A27" w:rsidRPr="00E01A27" w:rsidRDefault="00E01A27">
            <w:pPr>
              <w:rPr>
                <w:color w:val="000000"/>
                <w:szCs w:val="22"/>
              </w:rPr>
            </w:pPr>
            <w:r w:rsidRPr="00E01A27">
              <w:rPr>
                <w:color w:val="000000"/>
                <w:szCs w:val="22"/>
              </w:rPr>
              <w:t> </w:t>
            </w:r>
          </w:p>
        </w:tc>
      </w:tr>
      <w:tr w:rsidR="00E01A27" w:rsidRPr="00E01A27" w14:paraId="34BE1808" w14:textId="77777777" w:rsidTr="008467B0">
        <w:trPr>
          <w:trHeight w:val="288"/>
          <w:jc w:val="center"/>
        </w:trPr>
        <w:tc>
          <w:tcPr>
            <w:tcW w:w="900" w:type="dxa"/>
            <w:shd w:val="clear" w:color="000000" w:fill="B4C6E7"/>
            <w:noWrap/>
            <w:vAlign w:val="bottom"/>
            <w:hideMark/>
          </w:tcPr>
          <w:p w14:paraId="37BE07AA" w14:textId="77777777" w:rsidR="00E01A27" w:rsidRPr="00E01A27" w:rsidRDefault="00E01A27">
            <w:pPr>
              <w:rPr>
                <w:color w:val="000000"/>
                <w:szCs w:val="22"/>
              </w:rPr>
            </w:pPr>
            <w:r w:rsidRPr="00E01A27">
              <w:rPr>
                <w:color w:val="000000"/>
                <w:szCs w:val="22"/>
              </w:rPr>
              <w:t> </w:t>
            </w:r>
          </w:p>
        </w:tc>
        <w:tc>
          <w:tcPr>
            <w:tcW w:w="1186" w:type="dxa"/>
            <w:shd w:val="clear" w:color="auto" w:fill="auto"/>
            <w:noWrap/>
            <w:vAlign w:val="bottom"/>
            <w:hideMark/>
          </w:tcPr>
          <w:p w14:paraId="1038C99F" w14:textId="77777777" w:rsidR="00E01A27" w:rsidRPr="00E01A27" w:rsidRDefault="00E01A27">
            <w:pPr>
              <w:rPr>
                <w:color w:val="000000"/>
                <w:szCs w:val="22"/>
              </w:rPr>
            </w:pPr>
          </w:p>
        </w:tc>
        <w:tc>
          <w:tcPr>
            <w:tcW w:w="921" w:type="dxa"/>
            <w:shd w:val="clear" w:color="auto" w:fill="auto"/>
            <w:noWrap/>
            <w:vAlign w:val="bottom"/>
            <w:hideMark/>
          </w:tcPr>
          <w:p w14:paraId="6D9B8976" w14:textId="77777777" w:rsidR="00E01A27" w:rsidRPr="00E01A27" w:rsidRDefault="00E01A27">
            <w:pPr>
              <w:rPr>
                <w:szCs w:val="20"/>
              </w:rPr>
            </w:pPr>
          </w:p>
        </w:tc>
        <w:tc>
          <w:tcPr>
            <w:tcW w:w="1637" w:type="dxa"/>
            <w:shd w:val="clear" w:color="auto" w:fill="auto"/>
            <w:noWrap/>
            <w:vAlign w:val="bottom"/>
            <w:hideMark/>
          </w:tcPr>
          <w:p w14:paraId="02F5769F" w14:textId="77777777" w:rsidR="00E01A27" w:rsidRPr="00E01A27" w:rsidRDefault="00E01A27">
            <w:pPr>
              <w:rPr>
                <w:szCs w:val="20"/>
              </w:rPr>
            </w:pPr>
          </w:p>
        </w:tc>
        <w:tc>
          <w:tcPr>
            <w:tcW w:w="921" w:type="dxa"/>
            <w:shd w:val="clear" w:color="auto" w:fill="auto"/>
            <w:noWrap/>
            <w:vAlign w:val="bottom"/>
            <w:hideMark/>
          </w:tcPr>
          <w:p w14:paraId="1DD463E4" w14:textId="77777777" w:rsidR="00E01A27" w:rsidRPr="00E01A27" w:rsidRDefault="00E01A27">
            <w:pPr>
              <w:rPr>
                <w:szCs w:val="20"/>
              </w:rPr>
            </w:pPr>
          </w:p>
        </w:tc>
        <w:tc>
          <w:tcPr>
            <w:tcW w:w="1212" w:type="dxa"/>
          </w:tcPr>
          <w:p w14:paraId="166497F8" w14:textId="77777777" w:rsidR="00E01A27" w:rsidRPr="00E01A27" w:rsidRDefault="00E01A27">
            <w:pPr>
              <w:rPr>
                <w:szCs w:val="20"/>
              </w:rPr>
            </w:pPr>
          </w:p>
        </w:tc>
        <w:tc>
          <w:tcPr>
            <w:tcW w:w="1199" w:type="dxa"/>
            <w:shd w:val="clear" w:color="auto" w:fill="auto"/>
            <w:noWrap/>
            <w:vAlign w:val="bottom"/>
            <w:hideMark/>
          </w:tcPr>
          <w:p w14:paraId="7808E929" w14:textId="333BC0EA" w:rsidR="00E01A27" w:rsidRPr="00E01A27" w:rsidRDefault="00E01A27">
            <w:pPr>
              <w:rPr>
                <w:szCs w:val="20"/>
              </w:rPr>
            </w:pPr>
          </w:p>
        </w:tc>
        <w:tc>
          <w:tcPr>
            <w:tcW w:w="921" w:type="dxa"/>
            <w:shd w:val="clear" w:color="000000" w:fill="B4C6E7"/>
            <w:noWrap/>
            <w:vAlign w:val="bottom"/>
            <w:hideMark/>
          </w:tcPr>
          <w:p w14:paraId="08E5B7BE" w14:textId="77777777" w:rsidR="00E01A27" w:rsidRPr="00E01A27" w:rsidRDefault="00E01A27">
            <w:pPr>
              <w:rPr>
                <w:color w:val="000000"/>
                <w:szCs w:val="22"/>
              </w:rPr>
            </w:pPr>
            <w:r w:rsidRPr="00E01A27">
              <w:rPr>
                <w:color w:val="000000"/>
                <w:szCs w:val="22"/>
              </w:rPr>
              <w:t> </w:t>
            </w:r>
          </w:p>
        </w:tc>
        <w:tc>
          <w:tcPr>
            <w:tcW w:w="425" w:type="dxa"/>
            <w:shd w:val="clear" w:color="000000" w:fill="B4C6E7"/>
            <w:noWrap/>
            <w:vAlign w:val="bottom"/>
            <w:hideMark/>
          </w:tcPr>
          <w:p w14:paraId="6FC6B296" w14:textId="77777777" w:rsidR="00E01A27" w:rsidRPr="00E01A27" w:rsidRDefault="00E01A27">
            <w:pPr>
              <w:rPr>
                <w:color w:val="000000"/>
                <w:szCs w:val="22"/>
              </w:rPr>
            </w:pPr>
            <w:r w:rsidRPr="00E01A27">
              <w:rPr>
                <w:color w:val="000000"/>
                <w:szCs w:val="22"/>
              </w:rPr>
              <w:t> </w:t>
            </w:r>
          </w:p>
        </w:tc>
      </w:tr>
      <w:tr w:rsidR="00E01A27" w:rsidRPr="00E01A27" w14:paraId="0DFB8F5B" w14:textId="77777777" w:rsidTr="008467B0">
        <w:trPr>
          <w:trHeight w:val="288"/>
          <w:jc w:val="center"/>
        </w:trPr>
        <w:tc>
          <w:tcPr>
            <w:tcW w:w="900" w:type="dxa"/>
            <w:shd w:val="clear" w:color="000000" w:fill="B4C6E7"/>
            <w:noWrap/>
            <w:vAlign w:val="bottom"/>
            <w:hideMark/>
          </w:tcPr>
          <w:p w14:paraId="7BACC857" w14:textId="77777777" w:rsidR="00E01A27" w:rsidRPr="00E01A27" w:rsidRDefault="00E01A27">
            <w:pPr>
              <w:rPr>
                <w:color w:val="000000"/>
                <w:szCs w:val="22"/>
              </w:rPr>
            </w:pPr>
            <w:r w:rsidRPr="00E01A27">
              <w:rPr>
                <w:color w:val="000000"/>
                <w:szCs w:val="22"/>
              </w:rPr>
              <w:t> </w:t>
            </w:r>
          </w:p>
        </w:tc>
        <w:tc>
          <w:tcPr>
            <w:tcW w:w="1186" w:type="dxa"/>
            <w:shd w:val="clear" w:color="000000" w:fill="B4C6E7"/>
            <w:noWrap/>
            <w:vAlign w:val="bottom"/>
            <w:hideMark/>
          </w:tcPr>
          <w:p w14:paraId="2E8E9EDA" w14:textId="77777777" w:rsidR="00E01A27" w:rsidRPr="00E01A27" w:rsidRDefault="00E01A27">
            <w:pPr>
              <w:rPr>
                <w:color w:val="000000"/>
                <w:szCs w:val="22"/>
              </w:rPr>
            </w:pPr>
            <w:r w:rsidRPr="00E01A27">
              <w:rPr>
                <w:color w:val="000000"/>
                <w:szCs w:val="22"/>
              </w:rPr>
              <w:t> </w:t>
            </w:r>
          </w:p>
        </w:tc>
        <w:tc>
          <w:tcPr>
            <w:tcW w:w="921" w:type="dxa"/>
            <w:shd w:val="clear" w:color="auto" w:fill="auto"/>
            <w:noWrap/>
            <w:vAlign w:val="bottom"/>
            <w:hideMark/>
          </w:tcPr>
          <w:p w14:paraId="3070E4BE" w14:textId="77777777" w:rsidR="00E01A27" w:rsidRPr="00E01A27" w:rsidRDefault="00E01A27">
            <w:pPr>
              <w:rPr>
                <w:color w:val="000000"/>
                <w:szCs w:val="22"/>
              </w:rPr>
            </w:pPr>
          </w:p>
        </w:tc>
        <w:tc>
          <w:tcPr>
            <w:tcW w:w="1637" w:type="dxa"/>
            <w:shd w:val="clear" w:color="auto" w:fill="auto"/>
            <w:noWrap/>
            <w:vAlign w:val="bottom"/>
            <w:hideMark/>
          </w:tcPr>
          <w:p w14:paraId="760414CD" w14:textId="5611017D" w:rsidR="00E01A27" w:rsidRPr="00E01A27" w:rsidRDefault="00E01A27">
            <w:pPr>
              <w:rPr>
                <w:szCs w:val="20"/>
              </w:rPr>
            </w:pPr>
          </w:p>
        </w:tc>
        <w:tc>
          <w:tcPr>
            <w:tcW w:w="921" w:type="dxa"/>
            <w:shd w:val="clear" w:color="auto" w:fill="auto"/>
            <w:noWrap/>
            <w:vAlign w:val="bottom"/>
            <w:hideMark/>
          </w:tcPr>
          <w:p w14:paraId="159EFD21" w14:textId="77777777" w:rsidR="00E01A27" w:rsidRPr="00E01A27" w:rsidRDefault="00E01A27">
            <w:pPr>
              <w:rPr>
                <w:szCs w:val="20"/>
              </w:rPr>
            </w:pPr>
          </w:p>
        </w:tc>
        <w:tc>
          <w:tcPr>
            <w:tcW w:w="1212" w:type="dxa"/>
          </w:tcPr>
          <w:p w14:paraId="6497A9CE" w14:textId="77777777" w:rsidR="00E01A27" w:rsidRPr="00E01A27" w:rsidRDefault="00E01A27">
            <w:pPr>
              <w:rPr>
                <w:szCs w:val="20"/>
              </w:rPr>
            </w:pPr>
          </w:p>
        </w:tc>
        <w:tc>
          <w:tcPr>
            <w:tcW w:w="1199" w:type="dxa"/>
            <w:shd w:val="clear" w:color="auto" w:fill="auto"/>
            <w:noWrap/>
            <w:vAlign w:val="bottom"/>
            <w:hideMark/>
          </w:tcPr>
          <w:p w14:paraId="0F6189D2" w14:textId="2373550D" w:rsidR="00E01A27" w:rsidRPr="00E01A27" w:rsidRDefault="008467B0">
            <w:pPr>
              <w:rPr>
                <w:szCs w:val="20"/>
              </w:rPr>
            </w:pPr>
            <w:r>
              <w:rPr>
                <w:szCs w:val="20"/>
              </w:rPr>
              <w:t>SE</w:t>
            </w:r>
          </w:p>
        </w:tc>
        <w:tc>
          <w:tcPr>
            <w:tcW w:w="921" w:type="dxa"/>
            <w:shd w:val="clear" w:color="000000" w:fill="B4C6E7"/>
            <w:noWrap/>
            <w:vAlign w:val="bottom"/>
            <w:hideMark/>
          </w:tcPr>
          <w:p w14:paraId="2BF104EC" w14:textId="77777777" w:rsidR="00E01A27" w:rsidRPr="00E01A27" w:rsidRDefault="00E01A27">
            <w:pPr>
              <w:rPr>
                <w:color w:val="000000"/>
                <w:szCs w:val="22"/>
              </w:rPr>
            </w:pPr>
            <w:r w:rsidRPr="00E01A27">
              <w:rPr>
                <w:color w:val="000000"/>
                <w:szCs w:val="22"/>
              </w:rPr>
              <w:t> </w:t>
            </w:r>
          </w:p>
        </w:tc>
        <w:tc>
          <w:tcPr>
            <w:tcW w:w="425" w:type="dxa"/>
            <w:shd w:val="clear" w:color="000000" w:fill="B4C6E7"/>
            <w:noWrap/>
            <w:vAlign w:val="bottom"/>
            <w:hideMark/>
          </w:tcPr>
          <w:p w14:paraId="58569E16" w14:textId="77777777" w:rsidR="00E01A27" w:rsidRPr="00E01A27" w:rsidRDefault="00E01A27">
            <w:pPr>
              <w:rPr>
                <w:color w:val="000000"/>
                <w:szCs w:val="22"/>
              </w:rPr>
            </w:pPr>
            <w:r w:rsidRPr="00E01A27">
              <w:rPr>
                <w:color w:val="000000"/>
                <w:szCs w:val="22"/>
              </w:rPr>
              <w:t> </w:t>
            </w:r>
          </w:p>
        </w:tc>
      </w:tr>
      <w:tr w:rsidR="00E01A27" w:rsidRPr="00E01A27" w14:paraId="2B08208C" w14:textId="77777777" w:rsidTr="008467B0">
        <w:trPr>
          <w:trHeight w:val="288"/>
          <w:jc w:val="center"/>
        </w:trPr>
        <w:tc>
          <w:tcPr>
            <w:tcW w:w="900" w:type="dxa"/>
            <w:shd w:val="clear" w:color="000000" w:fill="B4C6E7"/>
            <w:noWrap/>
            <w:vAlign w:val="bottom"/>
            <w:hideMark/>
          </w:tcPr>
          <w:p w14:paraId="06B755FA" w14:textId="77777777" w:rsidR="00E01A27" w:rsidRPr="00E01A27" w:rsidRDefault="00E01A27">
            <w:pPr>
              <w:rPr>
                <w:color w:val="000000"/>
                <w:szCs w:val="22"/>
              </w:rPr>
            </w:pPr>
            <w:r w:rsidRPr="00E01A27">
              <w:rPr>
                <w:color w:val="000000"/>
                <w:szCs w:val="22"/>
              </w:rPr>
              <w:t> </w:t>
            </w:r>
          </w:p>
        </w:tc>
        <w:tc>
          <w:tcPr>
            <w:tcW w:w="1186" w:type="dxa"/>
            <w:shd w:val="clear" w:color="000000" w:fill="B4C6E7"/>
            <w:noWrap/>
            <w:vAlign w:val="bottom"/>
            <w:hideMark/>
          </w:tcPr>
          <w:p w14:paraId="426A08F9" w14:textId="77777777" w:rsidR="00E01A27" w:rsidRPr="00E01A27" w:rsidRDefault="00E01A27">
            <w:pPr>
              <w:rPr>
                <w:color w:val="000000"/>
                <w:szCs w:val="22"/>
              </w:rPr>
            </w:pPr>
            <w:r w:rsidRPr="00E01A27">
              <w:rPr>
                <w:color w:val="000000"/>
                <w:szCs w:val="22"/>
              </w:rPr>
              <w:t> </w:t>
            </w:r>
          </w:p>
        </w:tc>
        <w:tc>
          <w:tcPr>
            <w:tcW w:w="921" w:type="dxa"/>
            <w:shd w:val="clear" w:color="auto" w:fill="auto"/>
            <w:noWrap/>
            <w:vAlign w:val="bottom"/>
            <w:hideMark/>
          </w:tcPr>
          <w:p w14:paraId="78E7184A" w14:textId="77777777" w:rsidR="00E01A27" w:rsidRPr="00E01A27" w:rsidRDefault="00E01A27">
            <w:pPr>
              <w:rPr>
                <w:color w:val="000000"/>
                <w:szCs w:val="22"/>
              </w:rPr>
            </w:pPr>
          </w:p>
        </w:tc>
        <w:tc>
          <w:tcPr>
            <w:tcW w:w="1637" w:type="dxa"/>
            <w:shd w:val="clear" w:color="auto" w:fill="auto"/>
            <w:noWrap/>
            <w:vAlign w:val="bottom"/>
            <w:hideMark/>
          </w:tcPr>
          <w:p w14:paraId="549BB4EF" w14:textId="77777777" w:rsidR="00E01A27" w:rsidRPr="00E01A27" w:rsidRDefault="00E01A27">
            <w:pPr>
              <w:rPr>
                <w:szCs w:val="20"/>
              </w:rPr>
            </w:pPr>
          </w:p>
        </w:tc>
        <w:tc>
          <w:tcPr>
            <w:tcW w:w="921" w:type="dxa"/>
            <w:shd w:val="clear" w:color="auto" w:fill="auto"/>
            <w:noWrap/>
            <w:vAlign w:val="bottom"/>
            <w:hideMark/>
          </w:tcPr>
          <w:p w14:paraId="74791DF2" w14:textId="77777777" w:rsidR="00E01A27" w:rsidRPr="00E01A27" w:rsidRDefault="00E01A27">
            <w:pPr>
              <w:rPr>
                <w:szCs w:val="20"/>
              </w:rPr>
            </w:pPr>
          </w:p>
        </w:tc>
        <w:tc>
          <w:tcPr>
            <w:tcW w:w="1212" w:type="dxa"/>
          </w:tcPr>
          <w:p w14:paraId="028D17E0" w14:textId="77777777" w:rsidR="00E01A27" w:rsidRPr="00E01A27" w:rsidRDefault="00E01A27">
            <w:pPr>
              <w:rPr>
                <w:szCs w:val="20"/>
              </w:rPr>
            </w:pPr>
          </w:p>
        </w:tc>
        <w:tc>
          <w:tcPr>
            <w:tcW w:w="1199" w:type="dxa"/>
            <w:shd w:val="clear" w:color="auto" w:fill="auto"/>
            <w:noWrap/>
            <w:vAlign w:val="bottom"/>
            <w:hideMark/>
          </w:tcPr>
          <w:p w14:paraId="657EC70C" w14:textId="295A26BE" w:rsidR="00E01A27" w:rsidRPr="00E01A27" w:rsidRDefault="00E01A27">
            <w:pPr>
              <w:rPr>
                <w:szCs w:val="20"/>
              </w:rPr>
            </w:pPr>
          </w:p>
        </w:tc>
        <w:tc>
          <w:tcPr>
            <w:tcW w:w="921" w:type="dxa"/>
            <w:shd w:val="clear" w:color="000000" w:fill="B4C6E7"/>
            <w:noWrap/>
            <w:vAlign w:val="bottom"/>
            <w:hideMark/>
          </w:tcPr>
          <w:p w14:paraId="4BA6F432" w14:textId="77777777" w:rsidR="00E01A27" w:rsidRPr="00E01A27" w:rsidRDefault="00E01A27">
            <w:pPr>
              <w:rPr>
                <w:color w:val="000000"/>
                <w:szCs w:val="22"/>
              </w:rPr>
            </w:pPr>
            <w:r w:rsidRPr="00E01A27">
              <w:rPr>
                <w:color w:val="000000"/>
                <w:szCs w:val="22"/>
              </w:rPr>
              <w:t> </w:t>
            </w:r>
          </w:p>
        </w:tc>
        <w:tc>
          <w:tcPr>
            <w:tcW w:w="425" w:type="dxa"/>
            <w:shd w:val="clear" w:color="000000" w:fill="B4C6E7"/>
            <w:noWrap/>
            <w:vAlign w:val="bottom"/>
            <w:hideMark/>
          </w:tcPr>
          <w:p w14:paraId="5EF2FE06" w14:textId="77777777" w:rsidR="00E01A27" w:rsidRPr="00E01A27" w:rsidRDefault="00E01A27">
            <w:pPr>
              <w:rPr>
                <w:color w:val="000000"/>
                <w:szCs w:val="22"/>
              </w:rPr>
            </w:pPr>
            <w:r w:rsidRPr="00E01A27">
              <w:rPr>
                <w:color w:val="000000"/>
                <w:szCs w:val="22"/>
              </w:rPr>
              <w:t> </w:t>
            </w:r>
          </w:p>
        </w:tc>
      </w:tr>
      <w:tr w:rsidR="00E01A27" w:rsidRPr="00E01A27" w14:paraId="6AC0A4E2" w14:textId="77777777" w:rsidTr="008467B0">
        <w:trPr>
          <w:trHeight w:val="288"/>
          <w:jc w:val="center"/>
        </w:trPr>
        <w:tc>
          <w:tcPr>
            <w:tcW w:w="900" w:type="dxa"/>
            <w:shd w:val="clear" w:color="000000" w:fill="B4C6E7"/>
            <w:noWrap/>
            <w:vAlign w:val="bottom"/>
            <w:hideMark/>
          </w:tcPr>
          <w:p w14:paraId="71D551B4" w14:textId="77777777" w:rsidR="00E01A27" w:rsidRPr="00E01A27" w:rsidRDefault="00E01A27">
            <w:pPr>
              <w:rPr>
                <w:color w:val="000000"/>
                <w:szCs w:val="22"/>
              </w:rPr>
            </w:pPr>
            <w:r w:rsidRPr="00E01A27">
              <w:rPr>
                <w:color w:val="000000"/>
                <w:szCs w:val="22"/>
              </w:rPr>
              <w:t> </w:t>
            </w:r>
          </w:p>
        </w:tc>
        <w:tc>
          <w:tcPr>
            <w:tcW w:w="1186" w:type="dxa"/>
            <w:shd w:val="clear" w:color="000000" w:fill="B4C6E7"/>
            <w:noWrap/>
            <w:vAlign w:val="bottom"/>
            <w:hideMark/>
          </w:tcPr>
          <w:p w14:paraId="1FAC6519" w14:textId="77777777" w:rsidR="00E01A27" w:rsidRPr="00E01A27" w:rsidRDefault="00E01A27">
            <w:pPr>
              <w:rPr>
                <w:color w:val="000000"/>
                <w:szCs w:val="22"/>
              </w:rPr>
            </w:pPr>
            <w:r w:rsidRPr="00E01A27">
              <w:rPr>
                <w:color w:val="000000"/>
                <w:szCs w:val="22"/>
              </w:rPr>
              <w:t> </w:t>
            </w:r>
          </w:p>
        </w:tc>
        <w:tc>
          <w:tcPr>
            <w:tcW w:w="921" w:type="dxa"/>
            <w:shd w:val="clear" w:color="auto" w:fill="auto"/>
            <w:noWrap/>
            <w:vAlign w:val="bottom"/>
            <w:hideMark/>
          </w:tcPr>
          <w:p w14:paraId="33AF298E" w14:textId="77777777" w:rsidR="00E01A27" w:rsidRPr="00E01A27" w:rsidRDefault="00E01A27">
            <w:pPr>
              <w:rPr>
                <w:color w:val="000000"/>
                <w:szCs w:val="22"/>
              </w:rPr>
            </w:pPr>
          </w:p>
        </w:tc>
        <w:tc>
          <w:tcPr>
            <w:tcW w:w="1637" w:type="dxa"/>
            <w:shd w:val="clear" w:color="auto" w:fill="auto"/>
            <w:noWrap/>
            <w:vAlign w:val="bottom"/>
            <w:hideMark/>
          </w:tcPr>
          <w:p w14:paraId="61D9EC46" w14:textId="65730B46" w:rsidR="00E01A27" w:rsidRPr="00E01A27" w:rsidRDefault="008467B0">
            <w:pPr>
              <w:rPr>
                <w:szCs w:val="20"/>
              </w:rPr>
            </w:pPr>
            <w:r>
              <w:rPr>
                <w:szCs w:val="20"/>
              </w:rPr>
              <w:t>SW</w:t>
            </w:r>
          </w:p>
        </w:tc>
        <w:tc>
          <w:tcPr>
            <w:tcW w:w="921" w:type="dxa"/>
            <w:shd w:val="clear" w:color="auto" w:fill="auto"/>
            <w:noWrap/>
            <w:vAlign w:val="bottom"/>
            <w:hideMark/>
          </w:tcPr>
          <w:p w14:paraId="004A2269" w14:textId="77777777" w:rsidR="00E01A27" w:rsidRPr="00E01A27" w:rsidRDefault="00E01A27">
            <w:pPr>
              <w:rPr>
                <w:szCs w:val="20"/>
              </w:rPr>
            </w:pPr>
          </w:p>
        </w:tc>
        <w:tc>
          <w:tcPr>
            <w:tcW w:w="1212" w:type="dxa"/>
          </w:tcPr>
          <w:p w14:paraId="2CC7E085" w14:textId="77777777" w:rsidR="00E01A27" w:rsidRPr="00E01A27" w:rsidRDefault="00E01A27">
            <w:pPr>
              <w:rPr>
                <w:szCs w:val="20"/>
              </w:rPr>
            </w:pPr>
          </w:p>
        </w:tc>
        <w:tc>
          <w:tcPr>
            <w:tcW w:w="1199" w:type="dxa"/>
            <w:shd w:val="clear" w:color="auto" w:fill="auto"/>
            <w:noWrap/>
            <w:vAlign w:val="bottom"/>
            <w:hideMark/>
          </w:tcPr>
          <w:p w14:paraId="3716B59E" w14:textId="79D99F79" w:rsidR="00E01A27" w:rsidRPr="00E01A27" w:rsidRDefault="00E01A27">
            <w:pPr>
              <w:rPr>
                <w:szCs w:val="20"/>
              </w:rPr>
            </w:pPr>
          </w:p>
        </w:tc>
        <w:tc>
          <w:tcPr>
            <w:tcW w:w="921" w:type="dxa"/>
            <w:shd w:val="clear" w:color="000000" w:fill="B4C6E7"/>
            <w:noWrap/>
            <w:vAlign w:val="bottom"/>
            <w:hideMark/>
          </w:tcPr>
          <w:p w14:paraId="7D422CF6" w14:textId="77777777" w:rsidR="00E01A27" w:rsidRPr="00E01A27" w:rsidRDefault="00E01A27">
            <w:pPr>
              <w:rPr>
                <w:color w:val="000000"/>
                <w:szCs w:val="22"/>
              </w:rPr>
            </w:pPr>
            <w:r w:rsidRPr="00E01A27">
              <w:rPr>
                <w:color w:val="000000"/>
                <w:szCs w:val="22"/>
              </w:rPr>
              <w:t> </w:t>
            </w:r>
          </w:p>
        </w:tc>
        <w:tc>
          <w:tcPr>
            <w:tcW w:w="425" w:type="dxa"/>
            <w:shd w:val="clear" w:color="000000" w:fill="B4C6E7"/>
            <w:noWrap/>
            <w:vAlign w:val="bottom"/>
            <w:hideMark/>
          </w:tcPr>
          <w:p w14:paraId="6EC3DB4A" w14:textId="77777777" w:rsidR="00E01A27" w:rsidRPr="00E01A27" w:rsidRDefault="00E01A27">
            <w:pPr>
              <w:rPr>
                <w:color w:val="000000"/>
                <w:szCs w:val="22"/>
              </w:rPr>
            </w:pPr>
            <w:r w:rsidRPr="00E01A27">
              <w:rPr>
                <w:color w:val="000000"/>
                <w:szCs w:val="22"/>
              </w:rPr>
              <w:t> </w:t>
            </w:r>
          </w:p>
        </w:tc>
      </w:tr>
      <w:tr w:rsidR="00E01A27" w:rsidRPr="00E01A27" w14:paraId="1CC1581B" w14:textId="77777777" w:rsidTr="008467B0">
        <w:trPr>
          <w:trHeight w:val="288"/>
          <w:jc w:val="center"/>
        </w:trPr>
        <w:tc>
          <w:tcPr>
            <w:tcW w:w="900" w:type="dxa"/>
            <w:shd w:val="clear" w:color="000000" w:fill="B4C6E7"/>
            <w:noWrap/>
            <w:vAlign w:val="bottom"/>
            <w:hideMark/>
          </w:tcPr>
          <w:p w14:paraId="7B826DCE" w14:textId="77777777" w:rsidR="00E01A27" w:rsidRPr="00E01A27" w:rsidRDefault="00E01A27">
            <w:pPr>
              <w:rPr>
                <w:color w:val="000000"/>
                <w:szCs w:val="22"/>
              </w:rPr>
            </w:pPr>
            <w:r w:rsidRPr="00E01A27">
              <w:rPr>
                <w:color w:val="000000"/>
                <w:szCs w:val="22"/>
              </w:rPr>
              <w:t> </w:t>
            </w:r>
          </w:p>
        </w:tc>
        <w:tc>
          <w:tcPr>
            <w:tcW w:w="1186" w:type="dxa"/>
            <w:shd w:val="clear" w:color="000000" w:fill="B4C6E7"/>
            <w:noWrap/>
            <w:vAlign w:val="bottom"/>
            <w:hideMark/>
          </w:tcPr>
          <w:p w14:paraId="55BB73C4" w14:textId="77777777" w:rsidR="00E01A27" w:rsidRPr="00E01A27" w:rsidRDefault="00E01A27">
            <w:pPr>
              <w:rPr>
                <w:color w:val="000000"/>
                <w:szCs w:val="22"/>
              </w:rPr>
            </w:pPr>
            <w:r w:rsidRPr="00E01A27">
              <w:rPr>
                <w:color w:val="000000"/>
                <w:szCs w:val="22"/>
              </w:rPr>
              <w:t> </w:t>
            </w:r>
          </w:p>
        </w:tc>
        <w:tc>
          <w:tcPr>
            <w:tcW w:w="921" w:type="dxa"/>
            <w:shd w:val="clear" w:color="auto" w:fill="auto"/>
            <w:noWrap/>
            <w:vAlign w:val="bottom"/>
            <w:hideMark/>
          </w:tcPr>
          <w:p w14:paraId="135510D4" w14:textId="77777777" w:rsidR="00E01A27" w:rsidRPr="00E01A27" w:rsidRDefault="00E01A27">
            <w:pPr>
              <w:rPr>
                <w:color w:val="000000"/>
                <w:szCs w:val="22"/>
              </w:rPr>
            </w:pPr>
          </w:p>
        </w:tc>
        <w:tc>
          <w:tcPr>
            <w:tcW w:w="1637" w:type="dxa"/>
            <w:shd w:val="clear" w:color="auto" w:fill="auto"/>
            <w:noWrap/>
            <w:vAlign w:val="bottom"/>
            <w:hideMark/>
          </w:tcPr>
          <w:p w14:paraId="41735AB3" w14:textId="77777777" w:rsidR="00E01A27" w:rsidRPr="00E01A27" w:rsidRDefault="00E01A27">
            <w:pPr>
              <w:rPr>
                <w:szCs w:val="20"/>
              </w:rPr>
            </w:pPr>
          </w:p>
        </w:tc>
        <w:tc>
          <w:tcPr>
            <w:tcW w:w="921" w:type="dxa"/>
            <w:shd w:val="clear" w:color="000000" w:fill="B4C6E7"/>
            <w:noWrap/>
            <w:vAlign w:val="bottom"/>
            <w:hideMark/>
          </w:tcPr>
          <w:p w14:paraId="016B5C06" w14:textId="77777777" w:rsidR="00E01A27" w:rsidRPr="00E01A27" w:rsidRDefault="00E01A27">
            <w:pPr>
              <w:rPr>
                <w:color w:val="000000"/>
                <w:szCs w:val="22"/>
              </w:rPr>
            </w:pPr>
            <w:r w:rsidRPr="00E01A27">
              <w:rPr>
                <w:color w:val="000000"/>
                <w:szCs w:val="22"/>
              </w:rPr>
              <w:t> </w:t>
            </w:r>
          </w:p>
        </w:tc>
        <w:tc>
          <w:tcPr>
            <w:tcW w:w="1212" w:type="dxa"/>
            <w:shd w:val="clear" w:color="auto" w:fill="B8CCE4" w:themeFill="accent1" w:themeFillTint="66"/>
          </w:tcPr>
          <w:p w14:paraId="27F29225" w14:textId="77777777" w:rsidR="00E01A27" w:rsidRPr="00E01A27" w:rsidRDefault="00E01A27">
            <w:pPr>
              <w:rPr>
                <w:color w:val="000000"/>
                <w:szCs w:val="22"/>
              </w:rPr>
            </w:pPr>
          </w:p>
        </w:tc>
        <w:tc>
          <w:tcPr>
            <w:tcW w:w="1199" w:type="dxa"/>
            <w:shd w:val="clear" w:color="auto" w:fill="auto"/>
            <w:noWrap/>
            <w:vAlign w:val="bottom"/>
            <w:hideMark/>
          </w:tcPr>
          <w:p w14:paraId="0EB6013D" w14:textId="0AFD0697" w:rsidR="00E01A27" w:rsidRPr="00E01A27" w:rsidRDefault="00E01A27">
            <w:pPr>
              <w:rPr>
                <w:color w:val="000000"/>
                <w:szCs w:val="22"/>
              </w:rPr>
            </w:pPr>
          </w:p>
        </w:tc>
        <w:tc>
          <w:tcPr>
            <w:tcW w:w="921" w:type="dxa"/>
            <w:shd w:val="clear" w:color="000000" w:fill="B4C6E7"/>
            <w:noWrap/>
            <w:vAlign w:val="bottom"/>
            <w:hideMark/>
          </w:tcPr>
          <w:p w14:paraId="775A3755" w14:textId="77777777" w:rsidR="00E01A27" w:rsidRPr="00E01A27" w:rsidRDefault="00E01A27">
            <w:pPr>
              <w:rPr>
                <w:color w:val="000000"/>
                <w:szCs w:val="22"/>
              </w:rPr>
            </w:pPr>
            <w:r w:rsidRPr="00E01A27">
              <w:rPr>
                <w:color w:val="000000"/>
                <w:szCs w:val="22"/>
              </w:rPr>
              <w:t> </w:t>
            </w:r>
          </w:p>
        </w:tc>
        <w:tc>
          <w:tcPr>
            <w:tcW w:w="425" w:type="dxa"/>
            <w:shd w:val="clear" w:color="000000" w:fill="B4C6E7"/>
            <w:noWrap/>
            <w:vAlign w:val="bottom"/>
            <w:hideMark/>
          </w:tcPr>
          <w:p w14:paraId="5B09A9BB" w14:textId="77777777" w:rsidR="00E01A27" w:rsidRPr="00E01A27" w:rsidRDefault="00E01A27">
            <w:pPr>
              <w:rPr>
                <w:color w:val="000000"/>
                <w:szCs w:val="22"/>
              </w:rPr>
            </w:pPr>
            <w:r w:rsidRPr="00E01A27">
              <w:rPr>
                <w:color w:val="000000"/>
                <w:szCs w:val="22"/>
              </w:rPr>
              <w:t> </w:t>
            </w:r>
          </w:p>
        </w:tc>
      </w:tr>
      <w:tr w:rsidR="008467B0" w:rsidRPr="00E01A27" w14:paraId="3BD88C03" w14:textId="77777777" w:rsidTr="008467B0">
        <w:trPr>
          <w:trHeight w:val="288"/>
          <w:jc w:val="center"/>
        </w:trPr>
        <w:tc>
          <w:tcPr>
            <w:tcW w:w="900" w:type="dxa"/>
            <w:shd w:val="clear" w:color="000000" w:fill="B4C6E7"/>
            <w:noWrap/>
            <w:vAlign w:val="bottom"/>
            <w:hideMark/>
          </w:tcPr>
          <w:p w14:paraId="405DD03C" w14:textId="77777777" w:rsidR="00E01A27" w:rsidRPr="00E01A27" w:rsidRDefault="00E01A27">
            <w:pPr>
              <w:rPr>
                <w:color w:val="000000"/>
                <w:szCs w:val="22"/>
              </w:rPr>
            </w:pPr>
            <w:r w:rsidRPr="00E01A27">
              <w:rPr>
                <w:color w:val="000000"/>
                <w:szCs w:val="22"/>
              </w:rPr>
              <w:t> </w:t>
            </w:r>
          </w:p>
        </w:tc>
        <w:tc>
          <w:tcPr>
            <w:tcW w:w="1186" w:type="dxa"/>
            <w:shd w:val="clear" w:color="000000" w:fill="B4C6E7"/>
            <w:noWrap/>
            <w:vAlign w:val="bottom"/>
            <w:hideMark/>
          </w:tcPr>
          <w:p w14:paraId="6A0A7220" w14:textId="77777777" w:rsidR="00E01A27" w:rsidRPr="00E01A27" w:rsidRDefault="00E01A27">
            <w:pPr>
              <w:rPr>
                <w:color w:val="000000"/>
                <w:szCs w:val="22"/>
              </w:rPr>
            </w:pPr>
            <w:r w:rsidRPr="00E01A27">
              <w:rPr>
                <w:color w:val="000000"/>
                <w:szCs w:val="22"/>
              </w:rPr>
              <w:t> </w:t>
            </w:r>
          </w:p>
        </w:tc>
        <w:tc>
          <w:tcPr>
            <w:tcW w:w="921" w:type="dxa"/>
            <w:shd w:val="clear" w:color="000000" w:fill="B4C6E7"/>
            <w:noWrap/>
            <w:vAlign w:val="bottom"/>
            <w:hideMark/>
          </w:tcPr>
          <w:p w14:paraId="2DC917C8" w14:textId="77777777" w:rsidR="00E01A27" w:rsidRPr="00E01A27" w:rsidRDefault="00E01A27">
            <w:pPr>
              <w:rPr>
                <w:color w:val="000000"/>
                <w:szCs w:val="22"/>
              </w:rPr>
            </w:pPr>
            <w:r w:rsidRPr="00E01A27">
              <w:rPr>
                <w:color w:val="000000"/>
                <w:szCs w:val="22"/>
              </w:rPr>
              <w:t> </w:t>
            </w:r>
          </w:p>
        </w:tc>
        <w:tc>
          <w:tcPr>
            <w:tcW w:w="1637" w:type="dxa"/>
            <w:shd w:val="clear" w:color="auto" w:fill="auto"/>
            <w:noWrap/>
            <w:vAlign w:val="bottom"/>
            <w:hideMark/>
          </w:tcPr>
          <w:p w14:paraId="16A22B8D" w14:textId="77777777" w:rsidR="00E01A27" w:rsidRPr="00E01A27" w:rsidRDefault="00E01A27">
            <w:pPr>
              <w:rPr>
                <w:color w:val="000000"/>
                <w:szCs w:val="22"/>
              </w:rPr>
            </w:pPr>
          </w:p>
        </w:tc>
        <w:tc>
          <w:tcPr>
            <w:tcW w:w="921" w:type="dxa"/>
            <w:shd w:val="clear" w:color="000000" w:fill="B4C6E7"/>
            <w:noWrap/>
            <w:vAlign w:val="bottom"/>
            <w:hideMark/>
          </w:tcPr>
          <w:p w14:paraId="666D762B" w14:textId="77777777" w:rsidR="00E01A27" w:rsidRPr="00E01A27" w:rsidRDefault="00E01A27">
            <w:pPr>
              <w:rPr>
                <w:color w:val="000000"/>
                <w:szCs w:val="22"/>
              </w:rPr>
            </w:pPr>
            <w:r w:rsidRPr="00E01A27">
              <w:rPr>
                <w:color w:val="000000"/>
                <w:szCs w:val="22"/>
              </w:rPr>
              <w:t> </w:t>
            </w:r>
          </w:p>
        </w:tc>
        <w:tc>
          <w:tcPr>
            <w:tcW w:w="1212" w:type="dxa"/>
            <w:shd w:val="clear" w:color="000000" w:fill="B4C6E7"/>
          </w:tcPr>
          <w:p w14:paraId="07E9E98C" w14:textId="77777777" w:rsidR="00E01A27" w:rsidRPr="00E01A27" w:rsidRDefault="00E01A27">
            <w:pPr>
              <w:rPr>
                <w:color w:val="000000"/>
                <w:szCs w:val="22"/>
              </w:rPr>
            </w:pPr>
          </w:p>
        </w:tc>
        <w:tc>
          <w:tcPr>
            <w:tcW w:w="1199" w:type="dxa"/>
            <w:shd w:val="clear" w:color="000000" w:fill="B4C6E7"/>
            <w:noWrap/>
            <w:vAlign w:val="bottom"/>
            <w:hideMark/>
          </w:tcPr>
          <w:p w14:paraId="105B476F" w14:textId="1FDD4D44" w:rsidR="00E01A27" w:rsidRPr="00E01A27" w:rsidRDefault="00E01A27">
            <w:pPr>
              <w:rPr>
                <w:color w:val="000000"/>
                <w:szCs w:val="22"/>
              </w:rPr>
            </w:pPr>
            <w:r w:rsidRPr="00E01A27">
              <w:rPr>
                <w:color w:val="000000"/>
                <w:szCs w:val="22"/>
              </w:rPr>
              <w:t> </w:t>
            </w:r>
          </w:p>
        </w:tc>
        <w:tc>
          <w:tcPr>
            <w:tcW w:w="921" w:type="dxa"/>
            <w:shd w:val="clear" w:color="000000" w:fill="B4C6E7"/>
            <w:noWrap/>
            <w:vAlign w:val="bottom"/>
            <w:hideMark/>
          </w:tcPr>
          <w:p w14:paraId="18D031D0" w14:textId="77777777" w:rsidR="00E01A27" w:rsidRPr="00E01A27" w:rsidRDefault="00E01A27">
            <w:pPr>
              <w:rPr>
                <w:color w:val="000000"/>
                <w:szCs w:val="22"/>
              </w:rPr>
            </w:pPr>
            <w:r w:rsidRPr="00E01A27">
              <w:rPr>
                <w:color w:val="000000"/>
                <w:szCs w:val="22"/>
              </w:rPr>
              <w:t> </w:t>
            </w:r>
          </w:p>
        </w:tc>
        <w:tc>
          <w:tcPr>
            <w:tcW w:w="425" w:type="dxa"/>
            <w:shd w:val="clear" w:color="000000" w:fill="B4C6E7"/>
            <w:noWrap/>
            <w:vAlign w:val="bottom"/>
            <w:hideMark/>
          </w:tcPr>
          <w:p w14:paraId="0613ACCB" w14:textId="77777777" w:rsidR="00E01A27" w:rsidRPr="00E01A27" w:rsidRDefault="00E01A27">
            <w:pPr>
              <w:rPr>
                <w:color w:val="000000"/>
                <w:szCs w:val="22"/>
              </w:rPr>
            </w:pPr>
            <w:r w:rsidRPr="00E01A27">
              <w:rPr>
                <w:color w:val="000000"/>
                <w:szCs w:val="22"/>
              </w:rPr>
              <w:t> </w:t>
            </w:r>
          </w:p>
        </w:tc>
      </w:tr>
      <w:tr w:rsidR="00E01A27" w:rsidRPr="00E01A27" w14:paraId="5120332E" w14:textId="77777777" w:rsidTr="008467B0">
        <w:trPr>
          <w:trHeight w:val="288"/>
          <w:jc w:val="center"/>
        </w:trPr>
        <w:tc>
          <w:tcPr>
            <w:tcW w:w="900" w:type="dxa"/>
            <w:shd w:val="clear" w:color="000000" w:fill="B4C6E7"/>
            <w:noWrap/>
            <w:vAlign w:val="bottom"/>
            <w:hideMark/>
          </w:tcPr>
          <w:p w14:paraId="7D8025A1" w14:textId="77777777" w:rsidR="00E01A27" w:rsidRPr="00E01A27" w:rsidRDefault="00E01A27">
            <w:pPr>
              <w:rPr>
                <w:color w:val="000000"/>
                <w:szCs w:val="22"/>
              </w:rPr>
            </w:pPr>
            <w:r w:rsidRPr="00E01A27">
              <w:rPr>
                <w:color w:val="000000"/>
                <w:szCs w:val="22"/>
              </w:rPr>
              <w:t> </w:t>
            </w:r>
          </w:p>
        </w:tc>
        <w:tc>
          <w:tcPr>
            <w:tcW w:w="1186" w:type="dxa"/>
            <w:shd w:val="clear" w:color="000000" w:fill="B4C6E7"/>
            <w:noWrap/>
            <w:vAlign w:val="bottom"/>
            <w:hideMark/>
          </w:tcPr>
          <w:p w14:paraId="383089D3" w14:textId="77777777" w:rsidR="00E01A27" w:rsidRPr="00E01A27" w:rsidRDefault="00E01A27">
            <w:pPr>
              <w:rPr>
                <w:color w:val="000000"/>
                <w:szCs w:val="22"/>
              </w:rPr>
            </w:pPr>
            <w:r w:rsidRPr="00E01A27">
              <w:rPr>
                <w:color w:val="000000"/>
                <w:szCs w:val="22"/>
              </w:rPr>
              <w:t> </w:t>
            </w:r>
          </w:p>
        </w:tc>
        <w:tc>
          <w:tcPr>
            <w:tcW w:w="921" w:type="dxa"/>
            <w:shd w:val="clear" w:color="000000" w:fill="B4C6E7"/>
            <w:noWrap/>
            <w:vAlign w:val="bottom"/>
            <w:hideMark/>
          </w:tcPr>
          <w:p w14:paraId="392432B4" w14:textId="77777777" w:rsidR="00E01A27" w:rsidRPr="00E01A27" w:rsidRDefault="00E01A27">
            <w:pPr>
              <w:rPr>
                <w:color w:val="000000"/>
                <w:szCs w:val="22"/>
              </w:rPr>
            </w:pPr>
            <w:r w:rsidRPr="00E01A27">
              <w:rPr>
                <w:color w:val="000000"/>
                <w:szCs w:val="22"/>
              </w:rPr>
              <w:t> </w:t>
            </w:r>
          </w:p>
        </w:tc>
        <w:tc>
          <w:tcPr>
            <w:tcW w:w="1637" w:type="dxa"/>
            <w:shd w:val="clear" w:color="auto" w:fill="auto"/>
            <w:noWrap/>
            <w:vAlign w:val="bottom"/>
            <w:hideMark/>
          </w:tcPr>
          <w:p w14:paraId="3CB9EF12" w14:textId="02DBBA57" w:rsidR="00E01A27" w:rsidRPr="00E01A27" w:rsidRDefault="00000000">
            <w:pPr>
              <w:rPr>
                <w:color w:val="000000"/>
                <w:szCs w:val="22"/>
              </w:rPr>
            </w:pPr>
            <w:hyperlink r:id="rId71" w:anchor="Sit_Mesoamerique_loc" w:history="1">
              <w:r w:rsidR="00E01A27" w:rsidRPr="00E01A27">
                <w:rPr>
                  <w:rStyle w:val="Hyperlink"/>
                  <w:szCs w:val="22"/>
                </w:rPr>
                <w:t>Mesoamérique</w:t>
              </w:r>
            </w:hyperlink>
          </w:p>
        </w:tc>
        <w:tc>
          <w:tcPr>
            <w:tcW w:w="921" w:type="dxa"/>
            <w:shd w:val="clear" w:color="000000" w:fill="B4C6E7"/>
            <w:noWrap/>
            <w:vAlign w:val="bottom"/>
            <w:hideMark/>
          </w:tcPr>
          <w:p w14:paraId="44154A8C" w14:textId="77777777" w:rsidR="00E01A27" w:rsidRPr="00E01A27" w:rsidRDefault="00E01A27">
            <w:pPr>
              <w:rPr>
                <w:color w:val="000000"/>
                <w:szCs w:val="22"/>
              </w:rPr>
            </w:pPr>
            <w:r w:rsidRPr="00E01A27">
              <w:rPr>
                <w:color w:val="000000"/>
                <w:szCs w:val="22"/>
              </w:rPr>
              <w:t> </w:t>
            </w:r>
          </w:p>
        </w:tc>
        <w:bookmarkStart w:id="46" w:name="_Hlk140344194"/>
        <w:tc>
          <w:tcPr>
            <w:tcW w:w="2411" w:type="dxa"/>
            <w:gridSpan w:val="2"/>
          </w:tcPr>
          <w:p w14:paraId="7FD9C1DC" w14:textId="33B14A0C" w:rsidR="00E01A27" w:rsidRPr="00E01A27" w:rsidRDefault="00125FA6" w:rsidP="00E01A27">
            <w:pPr>
              <w:jc w:val="center"/>
              <w:rPr>
                <w:color w:val="000000"/>
                <w:szCs w:val="22"/>
              </w:rPr>
            </w:pPr>
            <w:r>
              <w:fldChar w:fldCharType="begin"/>
            </w:r>
            <w:r>
              <w:instrText>HYPERLINK "Sites.docx" \l "Sit_Caraibes"</w:instrText>
            </w:r>
            <w:r>
              <w:fldChar w:fldCharType="separate"/>
            </w:r>
            <w:r w:rsidR="00E01A27" w:rsidRPr="00E01A27">
              <w:rPr>
                <w:rStyle w:val="Hyperlink"/>
                <w:szCs w:val="22"/>
              </w:rPr>
              <w:t>Caraibes</w:t>
            </w:r>
            <w:r>
              <w:rPr>
                <w:rStyle w:val="Hyperlink"/>
                <w:szCs w:val="22"/>
              </w:rPr>
              <w:fldChar w:fldCharType="end"/>
            </w:r>
            <w:bookmarkEnd w:id="46"/>
          </w:p>
        </w:tc>
        <w:tc>
          <w:tcPr>
            <w:tcW w:w="921" w:type="dxa"/>
            <w:shd w:val="clear" w:color="000000" w:fill="B4C6E7"/>
            <w:noWrap/>
            <w:vAlign w:val="bottom"/>
            <w:hideMark/>
          </w:tcPr>
          <w:p w14:paraId="5FEF0F6E" w14:textId="77777777" w:rsidR="00E01A27" w:rsidRPr="00E01A27" w:rsidRDefault="00E01A27">
            <w:pPr>
              <w:rPr>
                <w:color w:val="000000"/>
                <w:szCs w:val="22"/>
              </w:rPr>
            </w:pPr>
            <w:r w:rsidRPr="00E01A27">
              <w:rPr>
                <w:color w:val="000000"/>
                <w:szCs w:val="22"/>
              </w:rPr>
              <w:t> </w:t>
            </w:r>
          </w:p>
        </w:tc>
        <w:tc>
          <w:tcPr>
            <w:tcW w:w="425" w:type="dxa"/>
            <w:shd w:val="clear" w:color="000000" w:fill="B4C6E7"/>
            <w:noWrap/>
            <w:vAlign w:val="bottom"/>
            <w:hideMark/>
          </w:tcPr>
          <w:p w14:paraId="712FC833" w14:textId="77777777" w:rsidR="00E01A27" w:rsidRPr="00E01A27" w:rsidRDefault="00E01A27">
            <w:pPr>
              <w:rPr>
                <w:color w:val="000000"/>
                <w:szCs w:val="22"/>
              </w:rPr>
            </w:pPr>
            <w:r w:rsidRPr="00E01A27">
              <w:rPr>
                <w:color w:val="000000"/>
                <w:szCs w:val="22"/>
              </w:rPr>
              <w:t> </w:t>
            </w:r>
          </w:p>
        </w:tc>
      </w:tr>
      <w:tr w:rsidR="008467B0" w:rsidRPr="00E01A27" w14:paraId="3D3B153F" w14:textId="77777777" w:rsidTr="008467B0">
        <w:trPr>
          <w:trHeight w:val="288"/>
          <w:jc w:val="center"/>
        </w:trPr>
        <w:tc>
          <w:tcPr>
            <w:tcW w:w="900" w:type="dxa"/>
            <w:shd w:val="clear" w:color="000000" w:fill="B4C6E7"/>
            <w:noWrap/>
            <w:vAlign w:val="bottom"/>
            <w:hideMark/>
          </w:tcPr>
          <w:p w14:paraId="5B583FDB" w14:textId="77777777" w:rsidR="00E01A27" w:rsidRPr="00E01A27" w:rsidRDefault="00E01A27">
            <w:pPr>
              <w:rPr>
                <w:color w:val="000000"/>
                <w:szCs w:val="22"/>
              </w:rPr>
            </w:pPr>
            <w:r w:rsidRPr="00E01A27">
              <w:rPr>
                <w:color w:val="000000"/>
                <w:szCs w:val="22"/>
              </w:rPr>
              <w:t> </w:t>
            </w:r>
          </w:p>
        </w:tc>
        <w:tc>
          <w:tcPr>
            <w:tcW w:w="1186" w:type="dxa"/>
            <w:shd w:val="clear" w:color="000000" w:fill="B4C6E7"/>
            <w:noWrap/>
            <w:vAlign w:val="bottom"/>
            <w:hideMark/>
          </w:tcPr>
          <w:p w14:paraId="63968DB9" w14:textId="77777777" w:rsidR="00E01A27" w:rsidRPr="00E01A27" w:rsidRDefault="00E01A27">
            <w:pPr>
              <w:rPr>
                <w:color w:val="000000"/>
                <w:szCs w:val="22"/>
              </w:rPr>
            </w:pPr>
            <w:r w:rsidRPr="00E01A27">
              <w:rPr>
                <w:color w:val="000000"/>
                <w:szCs w:val="22"/>
              </w:rPr>
              <w:t> </w:t>
            </w:r>
          </w:p>
        </w:tc>
        <w:tc>
          <w:tcPr>
            <w:tcW w:w="921" w:type="dxa"/>
            <w:shd w:val="clear" w:color="000000" w:fill="B4C6E7"/>
            <w:noWrap/>
            <w:vAlign w:val="bottom"/>
            <w:hideMark/>
          </w:tcPr>
          <w:p w14:paraId="21C7D1E5" w14:textId="77777777" w:rsidR="00E01A27" w:rsidRPr="00E01A27" w:rsidRDefault="00E01A27">
            <w:pPr>
              <w:rPr>
                <w:color w:val="000000"/>
                <w:szCs w:val="22"/>
              </w:rPr>
            </w:pPr>
            <w:r w:rsidRPr="00E01A27">
              <w:rPr>
                <w:color w:val="000000"/>
                <w:szCs w:val="22"/>
              </w:rPr>
              <w:t> </w:t>
            </w:r>
          </w:p>
        </w:tc>
        <w:tc>
          <w:tcPr>
            <w:tcW w:w="1637" w:type="dxa"/>
            <w:shd w:val="clear" w:color="auto" w:fill="auto"/>
            <w:noWrap/>
            <w:vAlign w:val="bottom"/>
            <w:hideMark/>
          </w:tcPr>
          <w:p w14:paraId="09CBEFF3" w14:textId="77777777" w:rsidR="00E01A27" w:rsidRPr="00E01A27" w:rsidRDefault="00E01A27">
            <w:pPr>
              <w:rPr>
                <w:color w:val="000000"/>
                <w:szCs w:val="22"/>
              </w:rPr>
            </w:pPr>
          </w:p>
        </w:tc>
        <w:tc>
          <w:tcPr>
            <w:tcW w:w="921" w:type="dxa"/>
            <w:shd w:val="clear" w:color="000000" w:fill="B4C6E7"/>
            <w:noWrap/>
            <w:vAlign w:val="bottom"/>
            <w:hideMark/>
          </w:tcPr>
          <w:p w14:paraId="6FC0E1C4" w14:textId="77777777" w:rsidR="00E01A27" w:rsidRPr="00E01A27" w:rsidRDefault="00E01A27">
            <w:pPr>
              <w:rPr>
                <w:color w:val="000000"/>
                <w:szCs w:val="22"/>
              </w:rPr>
            </w:pPr>
            <w:r w:rsidRPr="00E01A27">
              <w:rPr>
                <w:color w:val="000000"/>
                <w:szCs w:val="22"/>
              </w:rPr>
              <w:t> </w:t>
            </w:r>
          </w:p>
        </w:tc>
        <w:tc>
          <w:tcPr>
            <w:tcW w:w="1212" w:type="dxa"/>
            <w:shd w:val="clear" w:color="000000" w:fill="B4C6E7"/>
          </w:tcPr>
          <w:p w14:paraId="00AA3324" w14:textId="77777777" w:rsidR="00E01A27" w:rsidRPr="00E01A27" w:rsidRDefault="00E01A27">
            <w:pPr>
              <w:rPr>
                <w:color w:val="000000"/>
                <w:szCs w:val="22"/>
              </w:rPr>
            </w:pPr>
          </w:p>
        </w:tc>
        <w:tc>
          <w:tcPr>
            <w:tcW w:w="1199" w:type="dxa"/>
            <w:shd w:val="clear" w:color="000000" w:fill="B4C6E7"/>
            <w:noWrap/>
            <w:vAlign w:val="bottom"/>
            <w:hideMark/>
          </w:tcPr>
          <w:p w14:paraId="55A207A6" w14:textId="47A42EF4" w:rsidR="00E01A27" w:rsidRPr="00E01A27" w:rsidRDefault="00E01A27">
            <w:pPr>
              <w:rPr>
                <w:color w:val="000000"/>
                <w:szCs w:val="22"/>
              </w:rPr>
            </w:pPr>
            <w:r w:rsidRPr="00E01A27">
              <w:rPr>
                <w:color w:val="000000"/>
                <w:szCs w:val="22"/>
              </w:rPr>
              <w:t> </w:t>
            </w:r>
          </w:p>
        </w:tc>
        <w:tc>
          <w:tcPr>
            <w:tcW w:w="921" w:type="dxa"/>
            <w:shd w:val="clear" w:color="000000" w:fill="B4C6E7"/>
            <w:noWrap/>
            <w:vAlign w:val="bottom"/>
            <w:hideMark/>
          </w:tcPr>
          <w:p w14:paraId="440C576D" w14:textId="77777777" w:rsidR="00E01A27" w:rsidRPr="00E01A27" w:rsidRDefault="00E01A27">
            <w:pPr>
              <w:rPr>
                <w:color w:val="000000"/>
                <w:szCs w:val="22"/>
              </w:rPr>
            </w:pPr>
            <w:r w:rsidRPr="00E01A27">
              <w:rPr>
                <w:color w:val="000000"/>
                <w:szCs w:val="22"/>
              </w:rPr>
              <w:t> </w:t>
            </w:r>
          </w:p>
        </w:tc>
        <w:tc>
          <w:tcPr>
            <w:tcW w:w="425" w:type="dxa"/>
            <w:shd w:val="clear" w:color="000000" w:fill="B4C6E7"/>
            <w:noWrap/>
            <w:vAlign w:val="bottom"/>
            <w:hideMark/>
          </w:tcPr>
          <w:p w14:paraId="2882CE8F" w14:textId="77777777" w:rsidR="00E01A27" w:rsidRPr="00E01A27" w:rsidRDefault="00E01A27">
            <w:pPr>
              <w:rPr>
                <w:color w:val="000000"/>
                <w:szCs w:val="22"/>
              </w:rPr>
            </w:pPr>
            <w:r w:rsidRPr="00E01A27">
              <w:rPr>
                <w:color w:val="000000"/>
                <w:szCs w:val="22"/>
              </w:rPr>
              <w:t> </w:t>
            </w:r>
          </w:p>
        </w:tc>
      </w:tr>
      <w:tr w:rsidR="008467B0" w:rsidRPr="00E01A27" w14:paraId="370E0B89" w14:textId="77777777" w:rsidTr="008467B0">
        <w:trPr>
          <w:trHeight w:val="288"/>
          <w:jc w:val="center"/>
        </w:trPr>
        <w:tc>
          <w:tcPr>
            <w:tcW w:w="900" w:type="dxa"/>
            <w:shd w:val="clear" w:color="000000" w:fill="B4C6E7"/>
            <w:noWrap/>
            <w:vAlign w:val="bottom"/>
            <w:hideMark/>
          </w:tcPr>
          <w:p w14:paraId="1EAAEECD" w14:textId="77777777" w:rsidR="00E01A27" w:rsidRPr="00E01A27" w:rsidRDefault="00E01A27">
            <w:pPr>
              <w:rPr>
                <w:color w:val="000000"/>
                <w:szCs w:val="22"/>
              </w:rPr>
            </w:pPr>
            <w:r w:rsidRPr="00E01A27">
              <w:rPr>
                <w:color w:val="000000"/>
                <w:szCs w:val="22"/>
              </w:rPr>
              <w:t> </w:t>
            </w:r>
          </w:p>
        </w:tc>
        <w:tc>
          <w:tcPr>
            <w:tcW w:w="1186" w:type="dxa"/>
            <w:shd w:val="clear" w:color="000000" w:fill="B4C6E7"/>
            <w:noWrap/>
            <w:vAlign w:val="bottom"/>
            <w:hideMark/>
          </w:tcPr>
          <w:p w14:paraId="1E97EAF1" w14:textId="77777777" w:rsidR="00E01A27" w:rsidRPr="00E01A27" w:rsidRDefault="00E01A27">
            <w:pPr>
              <w:rPr>
                <w:color w:val="000000"/>
                <w:szCs w:val="22"/>
              </w:rPr>
            </w:pPr>
            <w:r w:rsidRPr="00E01A27">
              <w:rPr>
                <w:color w:val="000000"/>
                <w:szCs w:val="22"/>
              </w:rPr>
              <w:t> </w:t>
            </w:r>
          </w:p>
        </w:tc>
        <w:tc>
          <w:tcPr>
            <w:tcW w:w="921" w:type="dxa"/>
            <w:shd w:val="clear" w:color="000000" w:fill="B4C6E7"/>
            <w:noWrap/>
            <w:vAlign w:val="bottom"/>
            <w:hideMark/>
          </w:tcPr>
          <w:p w14:paraId="451CE96E" w14:textId="77777777" w:rsidR="00E01A27" w:rsidRPr="00E01A27" w:rsidRDefault="00E01A27">
            <w:pPr>
              <w:rPr>
                <w:color w:val="000000"/>
                <w:szCs w:val="22"/>
              </w:rPr>
            </w:pPr>
            <w:r w:rsidRPr="00E01A27">
              <w:rPr>
                <w:color w:val="000000"/>
                <w:szCs w:val="22"/>
              </w:rPr>
              <w:t> </w:t>
            </w:r>
          </w:p>
        </w:tc>
        <w:tc>
          <w:tcPr>
            <w:tcW w:w="1637" w:type="dxa"/>
            <w:shd w:val="clear" w:color="auto" w:fill="auto"/>
            <w:noWrap/>
            <w:vAlign w:val="bottom"/>
            <w:hideMark/>
          </w:tcPr>
          <w:p w14:paraId="0133FE8D" w14:textId="77777777" w:rsidR="00E01A27" w:rsidRPr="00E01A27" w:rsidRDefault="00E01A27">
            <w:pPr>
              <w:rPr>
                <w:color w:val="000000"/>
                <w:szCs w:val="22"/>
              </w:rPr>
            </w:pPr>
          </w:p>
        </w:tc>
        <w:tc>
          <w:tcPr>
            <w:tcW w:w="921" w:type="dxa"/>
            <w:shd w:val="clear" w:color="000000" w:fill="B4C6E7"/>
            <w:noWrap/>
            <w:vAlign w:val="bottom"/>
            <w:hideMark/>
          </w:tcPr>
          <w:p w14:paraId="42B915AE" w14:textId="77777777" w:rsidR="00E01A27" w:rsidRPr="00E01A27" w:rsidRDefault="00E01A27">
            <w:pPr>
              <w:rPr>
                <w:color w:val="000000"/>
                <w:szCs w:val="22"/>
              </w:rPr>
            </w:pPr>
            <w:r w:rsidRPr="00E01A27">
              <w:rPr>
                <w:color w:val="000000"/>
                <w:szCs w:val="22"/>
              </w:rPr>
              <w:t> </w:t>
            </w:r>
          </w:p>
        </w:tc>
        <w:tc>
          <w:tcPr>
            <w:tcW w:w="1212" w:type="dxa"/>
            <w:shd w:val="clear" w:color="000000" w:fill="B4C6E7"/>
          </w:tcPr>
          <w:p w14:paraId="5AA4DB39" w14:textId="77777777" w:rsidR="00E01A27" w:rsidRPr="00E01A27" w:rsidRDefault="00E01A27">
            <w:pPr>
              <w:rPr>
                <w:color w:val="000000"/>
                <w:szCs w:val="22"/>
              </w:rPr>
            </w:pPr>
          </w:p>
        </w:tc>
        <w:tc>
          <w:tcPr>
            <w:tcW w:w="1199" w:type="dxa"/>
            <w:shd w:val="clear" w:color="000000" w:fill="B4C6E7"/>
            <w:noWrap/>
            <w:vAlign w:val="bottom"/>
            <w:hideMark/>
          </w:tcPr>
          <w:p w14:paraId="51817F5D" w14:textId="1C78A028" w:rsidR="00E01A27" w:rsidRPr="00E01A27" w:rsidRDefault="00E01A27">
            <w:pPr>
              <w:rPr>
                <w:color w:val="000000"/>
                <w:szCs w:val="22"/>
              </w:rPr>
            </w:pPr>
            <w:r w:rsidRPr="00E01A27">
              <w:rPr>
                <w:color w:val="000000"/>
                <w:szCs w:val="22"/>
              </w:rPr>
              <w:t> </w:t>
            </w:r>
          </w:p>
        </w:tc>
        <w:tc>
          <w:tcPr>
            <w:tcW w:w="921" w:type="dxa"/>
            <w:shd w:val="clear" w:color="000000" w:fill="B4C6E7"/>
            <w:noWrap/>
            <w:vAlign w:val="bottom"/>
            <w:hideMark/>
          </w:tcPr>
          <w:p w14:paraId="6FFFFF34" w14:textId="77777777" w:rsidR="00E01A27" w:rsidRPr="00E01A27" w:rsidRDefault="00E01A27">
            <w:pPr>
              <w:rPr>
                <w:color w:val="000000"/>
                <w:szCs w:val="22"/>
              </w:rPr>
            </w:pPr>
            <w:r w:rsidRPr="00E01A27">
              <w:rPr>
                <w:color w:val="000000"/>
                <w:szCs w:val="22"/>
              </w:rPr>
              <w:t> </w:t>
            </w:r>
          </w:p>
        </w:tc>
        <w:tc>
          <w:tcPr>
            <w:tcW w:w="425" w:type="dxa"/>
            <w:shd w:val="clear" w:color="000000" w:fill="B4C6E7"/>
            <w:noWrap/>
            <w:vAlign w:val="bottom"/>
            <w:hideMark/>
          </w:tcPr>
          <w:p w14:paraId="4AEE67B9" w14:textId="77777777" w:rsidR="00E01A27" w:rsidRPr="00E01A27" w:rsidRDefault="00E01A27">
            <w:pPr>
              <w:rPr>
                <w:color w:val="000000"/>
                <w:szCs w:val="22"/>
              </w:rPr>
            </w:pPr>
            <w:r w:rsidRPr="00E01A27">
              <w:rPr>
                <w:color w:val="000000"/>
                <w:szCs w:val="22"/>
              </w:rPr>
              <w:t> </w:t>
            </w:r>
          </w:p>
        </w:tc>
      </w:tr>
      <w:tr w:rsidR="00E01A27" w:rsidRPr="00E01A27" w14:paraId="34DA5193" w14:textId="77777777" w:rsidTr="008467B0">
        <w:trPr>
          <w:trHeight w:val="288"/>
          <w:jc w:val="center"/>
        </w:trPr>
        <w:tc>
          <w:tcPr>
            <w:tcW w:w="900" w:type="dxa"/>
            <w:shd w:val="clear" w:color="000000" w:fill="B4C6E7"/>
            <w:noWrap/>
            <w:vAlign w:val="bottom"/>
            <w:hideMark/>
          </w:tcPr>
          <w:p w14:paraId="30DD4CC1" w14:textId="77777777" w:rsidR="00E01A27" w:rsidRPr="00E01A27" w:rsidRDefault="00E01A27">
            <w:pPr>
              <w:rPr>
                <w:color w:val="000000"/>
                <w:szCs w:val="22"/>
              </w:rPr>
            </w:pPr>
            <w:r w:rsidRPr="00E01A27">
              <w:rPr>
                <w:color w:val="000000"/>
                <w:szCs w:val="22"/>
              </w:rPr>
              <w:t> </w:t>
            </w:r>
          </w:p>
        </w:tc>
        <w:tc>
          <w:tcPr>
            <w:tcW w:w="1186" w:type="dxa"/>
            <w:shd w:val="clear" w:color="000000" w:fill="B4C6E7"/>
            <w:noWrap/>
            <w:vAlign w:val="bottom"/>
            <w:hideMark/>
          </w:tcPr>
          <w:p w14:paraId="34D6549E" w14:textId="77777777" w:rsidR="00E01A27" w:rsidRPr="00E01A27" w:rsidRDefault="00E01A27">
            <w:pPr>
              <w:rPr>
                <w:color w:val="000000"/>
                <w:szCs w:val="22"/>
              </w:rPr>
            </w:pPr>
            <w:r w:rsidRPr="00E01A27">
              <w:rPr>
                <w:color w:val="000000"/>
                <w:szCs w:val="22"/>
              </w:rPr>
              <w:t> </w:t>
            </w:r>
          </w:p>
        </w:tc>
        <w:tc>
          <w:tcPr>
            <w:tcW w:w="921" w:type="dxa"/>
            <w:shd w:val="clear" w:color="000000" w:fill="B4C6E7"/>
            <w:noWrap/>
            <w:vAlign w:val="bottom"/>
            <w:hideMark/>
          </w:tcPr>
          <w:p w14:paraId="1D78F656" w14:textId="77777777" w:rsidR="00E01A27" w:rsidRPr="00E01A27" w:rsidRDefault="00E01A27">
            <w:pPr>
              <w:rPr>
                <w:color w:val="000000"/>
                <w:szCs w:val="22"/>
              </w:rPr>
            </w:pPr>
            <w:r w:rsidRPr="00E01A27">
              <w:rPr>
                <w:color w:val="000000"/>
                <w:szCs w:val="22"/>
              </w:rPr>
              <w:t> </w:t>
            </w:r>
          </w:p>
        </w:tc>
        <w:tc>
          <w:tcPr>
            <w:tcW w:w="1637" w:type="dxa"/>
            <w:shd w:val="clear" w:color="auto" w:fill="auto"/>
            <w:noWrap/>
            <w:vAlign w:val="bottom"/>
            <w:hideMark/>
          </w:tcPr>
          <w:p w14:paraId="448EF8EA" w14:textId="77777777" w:rsidR="00E01A27" w:rsidRPr="00E01A27" w:rsidRDefault="00E01A27">
            <w:pPr>
              <w:rPr>
                <w:color w:val="000000"/>
                <w:szCs w:val="22"/>
              </w:rPr>
            </w:pPr>
          </w:p>
        </w:tc>
        <w:tc>
          <w:tcPr>
            <w:tcW w:w="921" w:type="dxa"/>
            <w:shd w:val="clear" w:color="auto" w:fill="auto"/>
            <w:noWrap/>
            <w:vAlign w:val="bottom"/>
            <w:hideMark/>
          </w:tcPr>
          <w:p w14:paraId="3BF00146" w14:textId="77777777" w:rsidR="00E01A27" w:rsidRPr="00E01A27" w:rsidRDefault="00E01A27">
            <w:pPr>
              <w:rPr>
                <w:szCs w:val="20"/>
              </w:rPr>
            </w:pPr>
          </w:p>
        </w:tc>
        <w:tc>
          <w:tcPr>
            <w:tcW w:w="1212" w:type="dxa"/>
          </w:tcPr>
          <w:p w14:paraId="6755072E" w14:textId="77777777" w:rsidR="00E01A27" w:rsidRPr="00E01A27" w:rsidRDefault="00E01A27">
            <w:pPr>
              <w:rPr>
                <w:szCs w:val="20"/>
              </w:rPr>
            </w:pPr>
          </w:p>
        </w:tc>
        <w:tc>
          <w:tcPr>
            <w:tcW w:w="1199" w:type="dxa"/>
            <w:shd w:val="clear" w:color="auto" w:fill="auto"/>
            <w:noWrap/>
            <w:vAlign w:val="bottom"/>
            <w:hideMark/>
          </w:tcPr>
          <w:p w14:paraId="016DB339" w14:textId="017B03FF" w:rsidR="00E01A27" w:rsidRPr="00E01A27" w:rsidRDefault="00E01A27">
            <w:pPr>
              <w:rPr>
                <w:szCs w:val="20"/>
              </w:rPr>
            </w:pPr>
          </w:p>
        </w:tc>
        <w:tc>
          <w:tcPr>
            <w:tcW w:w="921" w:type="dxa"/>
            <w:shd w:val="clear" w:color="000000" w:fill="B4C6E7"/>
            <w:noWrap/>
            <w:vAlign w:val="bottom"/>
            <w:hideMark/>
          </w:tcPr>
          <w:p w14:paraId="68814E8C" w14:textId="77777777" w:rsidR="00E01A27" w:rsidRPr="00E01A27" w:rsidRDefault="00E01A27">
            <w:pPr>
              <w:rPr>
                <w:color w:val="000000"/>
                <w:szCs w:val="22"/>
              </w:rPr>
            </w:pPr>
            <w:r w:rsidRPr="00E01A27">
              <w:rPr>
                <w:color w:val="000000"/>
                <w:szCs w:val="22"/>
              </w:rPr>
              <w:t> </w:t>
            </w:r>
          </w:p>
        </w:tc>
        <w:tc>
          <w:tcPr>
            <w:tcW w:w="425" w:type="dxa"/>
            <w:shd w:val="clear" w:color="000000" w:fill="B4C6E7"/>
            <w:noWrap/>
            <w:vAlign w:val="bottom"/>
            <w:hideMark/>
          </w:tcPr>
          <w:p w14:paraId="43AF3D95" w14:textId="77777777" w:rsidR="00E01A27" w:rsidRPr="00E01A27" w:rsidRDefault="00E01A27">
            <w:pPr>
              <w:rPr>
                <w:color w:val="000000"/>
                <w:szCs w:val="22"/>
              </w:rPr>
            </w:pPr>
            <w:r w:rsidRPr="00E01A27">
              <w:rPr>
                <w:color w:val="000000"/>
                <w:szCs w:val="22"/>
              </w:rPr>
              <w:t> </w:t>
            </w:r>
          </w:p>
        </w:tc>
      </w:tr>
      <w:tr w:rsidR="00E01A27" w:rsidRPr="00E01A27" w14:paraId="3934898A" w14:textId="77777777" w:rsidTr="008467B0">
        <w:trPr>
          <w:trHeight w:val="288"/>
          <w:jc w:val="center"/>
        </w:trPr>
        <w:tc>
          <w:tcPr>
            <w:tcW w:w="900" w:type="dxa"/>
            <w:shd w:val="clear" w:color="000000" w:fill="B4C6E7"/>
            <w:noWrap/>
            <w:vAlign w:val="bottom"/>
            <w:hideMark/>
          </w:tcPr>
          <w:p w14:paraId="36784314" w14:textId="77777777" w:rsidR="00E01A27" w:rsidRPr="00E01A27" w:rsidRDefault="00E01A27">
            <w:pPr>
              <w:rPr>
                <w:color w:val="000000"/>
                <w:szCs w:val="22"/>
              </w:rPr>
            </w:pPr>
            <w:r w:rsidRPr="00E01A27">
              <w:rPr>
                <w:color w:val="000000"/>
                <w:szCs w:val="22"/>
              </w:rPr>
              <w:t> </w:t>
            </w:r>
          </w:p>
        </w:tc>
        <w:tc>
          <w:tcPr>
            <w:tcW w:w="1186" w:type="dxa"/>
            <w:shd w:val="clear" w:color="000000" w:fill="B4C6E7"/>
            <w:noWrap/>
            <w:vAlign w:val="bottom"/>
            <w:hideMark/>
          </w:tcPr>
          <w:p w14:paraId="3EB22577" w14:textId="77777777" w:rsidR="00E01A27" w:rsidRPr="00E01A27" w:rsidRDefault="00E01A27">
            <w:pPr>
              <w:rPr>
                <w:color w:val="000000"/>
                <w:szCs w:val="22"/>
              </w:rPr>
            </w:pPr>
            <w:r w:rsidRPr="00E01A27">
              <w:rPr>
                <w:color w:val="000000"/>
                <w:szCs w:val="22"/>
              </w:rPr>
              <w:t> </w:t>
            </w:r>
          </w:p>
        </w:tc>
        <w:tc>
          <w:tcPr>
            <w:tcW w:w="921" w:type="dxa"/>
            <w:shd w:val="clear" w:color="000000" w:fill="B4C6E7"/>
            <w:noWrap/>
            <w:vAlign w:val="bottom"/>
            <w:hideMark/>
          </w:tcPr>
          <w:p w14:paraId="53541FD8" w14:textId="77777777" w:rsidR="00E01A27" w:rsidRPr="00E01A27" w:rsidRDefault="00E01A27">
            <w:pPr>
              <w:rPr>
                <w:color w:val="000000"/>
                <w:szCs w:val="22"/>
              </w:rPr>
            </w:pPr>
            <w:r w:rsidRPr="00E01A27">
              <w:rPr>
                <w:color w:val="000000"/>
                <w:szCs w:val="22"/>
              </w:rPr>
              <w:t> </w:t>
            </w:r>
          </w:p>
        </w:tc>
        <w:tc>
          <w:tcPr>
            <w:tcW w:w="1637" w:type="dxa"/>
            <w:shd w:val="clear" w:color="000000" w:fill="B4C6E7"/>
            <w:noWrap/>
            <w:vAlign w:val="bottom"/>
            <w:hideMark/>
          </w:tcPr>
          <w:p w14:paraId="5D568499" w14:textId="77777777" w:rsidR="00E01A27" w:rsidRPr="00E01A27" w:rsidRDefault="00E01A27">
            <w:pPr>
              <w:rPr>
                <w:color w:val="000000"/>
                <w:szCs w:val="22"/>
              </w:rPr>
            </w:pPr>
            <w:r w:rsidRPr="00E01A27">
              <w:rPr>
                <w:color w:val="000000"/>
                <w:szCs w:val="22"/>
              </w:rPr>
              <w:t> </w:t>
            </w:r>
          </w:p>
        </w:tc>
        <w:tc>
          <w:tcPr>
            <w:tcW w:w="921" w:type="dxa"/>
            <w:shd w:val="clear" w:color="auto" w:fill="auto"/>
            <w:noWrap/>
            <w:vAlign w:val="bottom"/>
            <w:hideMark/>
          </w:tcPr>
          <w:p w14:paraId="5B29C755" w14:textId="77777777" w:rsidR="00E01A27" w:rsidRPr="00E01A27" w:rsidRDefault="00E01A27">
            <w:pPr>
              <w:rPr>
                <w:color w:val="000000"/>
                <w:szCs w:val="22"/>
              </w:rPr>
            </w:pPr>
          </w:p>
        </w:tc>
        <w:tc>
          <w:tcPr>
            <w:tcW w:w="1212" w:type="dxa"/>
          </w:tcPr>
          <w:p w14:paraId="034F6241" w14:textId="77777777" w:rsidR="00E01A27" w:rsidRPr="00E01A27" w:rsidRDefault="00E01A27">
            <w:pPr>
              <w:rPr>
                <w:szCs w:val="20"/>
              </w:rPr>
            </w:pPr>
          </w:p>
        </w:tc>
        <w:tc>
          <w:tcPr>
            <w:tcW w:w="1199" w:type="dxa"/>
            <w:shd w:val="clear" w:color="auto" w:fill="auto"/>
            <w:noWrap/>
            <w:vAlign w:val="bottom"/>
            <w:hideMark/>
          </w:tcPr>
          <w:p w14:paraId="6CD0FB57" w14:textId="44015CBC" w:rsidR="00E01A27" w:rsidRPr="00E01A27" w:rsidRDefault="00E01A27">
            <w:pPr>
              <w:rPr>
                <w:szCs w:val="20"/>
              </w:rPr>
            </w:pPr>
          </w:p>
        </w:tc>
        <w:tc>
          <w:tcPr>
            <w:tcW w:w="921" w:type="dxa"/>
            <w:shd w:val="clear" w:color="000000" w:fill="B4C6E7"/>
            <w:noWrap/>
            <w:vAlign w:val="bottom"/>
            <w:hideMark/>
          </w:tcPr>
          <w:p w14:paraId="2847354A" w14:textId="77777777" w:rsidR="00E01A27" w:rsidRPr="00E01A27" w:rsidRDefault="00E01A27">
            <w:pPr>
              <w:rPr>
                <w:color w:val="000000"/>
                <w:szCs w:val="22"/>
              </w:rPr>
            </w:pPr>
            <w:r w:rsidRPr="00E01A27">
              <w:rPr>
                <w:color w:val="000000"/>
                <w:szCs w:val="22"/>
              </w:rPr>
              <w:t> </w:t>
            </w:r>
          </w:p>
        </w:tc>
        <w:tc>
          <w:tcPr>
            <w:tcW w:w="425" w:type="dxa"/>
            <w:shd w:val="clear" w:color="000000" w:fill="B4C6E7"/>
            <w:noWrap/>
            <w:vAlign w:val="bottom"/>
            <w:hideMark/>
          </w:tcPr>
          <w:p w14:paraId="4ED414F3" w14:textId="77777777" w:rsidR="00E01A27" w:rsidRPr="00E01A27" w:rsidRDefault="00E01A27">
            <w:pPr>
              <w:rPr>
                <w:color w:val="000000"/>
                <w:szCs w:val="22"/>
              </w:rPr>
            </w:pPr>
            <w:r w:rsidRPr="00E01A27">
              <w:rPr>
                <w:color w:val="000000"/>
                <w:szCs w:val="22"/>
              </w:rPr>
              <w:t> </w:t>
            </w:r>
          </w:p>
        </w:tc>
      </w:tr>
      <w:tr w:rsidR="00E01A27" w:rsidRPr="00E01A27" w14:paraId="14B0C85C" w14:textId="77777777" w:rsidTr="008467B0">
        <w:trPr>
          <w:trHeight w:val="288"/>
          <w:jc w:val="center"/>
        </w:trPr>
        <w:tc>
          <w:tcPr>
            <w:tcW w:w="900" w:type="dxa"/>
            <w:shd w:val="clear" w:color="000000" w:fill="B4C6E7"/>
            <w:noWrap/>
            <w:vAlign w:val="bottom"/>
            <w:hideMark/>
          </w:tcPr>
          <w:p w14:paraId="2F8D561D" w14:textId="77777777" w:rsidR="00E01A27" w:rsidRPr="00E01A27" w:rsidRDefault="00E01A27">
            <w:pPr>
              <w:rPr>
                <w:color w:val="000000"/>
                <w:szCs w:val="22"/>
              </w:rPr>
            </w:pPr>
            <w:r w:rsidRPr="00E01A27">
              <w:rPr>
                <w:color w:val="000000"/>
                <w:szCs w:val="22"/>
              </w:rPr>
              <w:t> </w:t>
            </w:r>
          </w:p>
        </w:tc>
        <w:tc>
          <w:tcPr>
            <w:tcW w:w="1186" w:type="dxa"/>
            <w:shd w:val="clear" w:color="000000" w:fill="B4C6E7"/>
            <w:noWrap/>
            <w:vAlign w:val="bottom"/>
            <w:hideMark/>
          </w:tcPr>
          <w:p w14:paraId="5C2D6E5A" w14:textId="77777777" w:rsidR="00E01A27" w:rsidRPr="00E01A27" w:rsidRDefault="00E01A27">
            <w:pPr>
              <w:rPr>
                <w:color w:val="000000"/>
                <w:szCs w:val="22"/>
              </w:rPr>
            </w:pPr>
            <w:r w:rsidRPr="00E01A27">
              <w:rPr>
                <w:color w:val="000000"/>
                <w:szCs w:val="22"/>
              </w:rPr>
              <w:t> </w:t>
            </w:r>
          </w:p>
        </w:tc>
        <w:tc>
          <w:tcPr>
            <w:tcW w:w="921" w:type="dxa"/>
            <w:shd w:val="clear" w:color="000000" w:fill="B4C6E7"/>
            <w:noWrap/>
            <w:vAlign w:val="bottom"/>
            <w:hideMark/>
          </w:tcPr>
          <w:p w14:paraId="55EF480A" w14:textId="77777777" w:rsidR="00E01A27" w:rsidRPr="00E01A27" w:rsidRDefault="00E01A27">
            <w:pPr>
              <w:rPr>
                <w:color w:val="000000"/>
                <w:szCs w:val="22"/>
              </w:rPr>
            </w:pPr>
            <w:r w:rsidRPr="00E01A27">
              <w:rPr>
                <w:color w:val="000000"/>
                <w:szCs w:val="22"/>
              </w:rPr>
              <w:t> </w:t>
            </w:r>
          </w:p>
        </w:tc>
        <w:tc>
          <w:tcPr>
            <w:tcW w:w="1637" w:type="dxa"/>
            <w:shd w:val="clear" w:color="000000" w:fill="B4C6E7"/>
            <w:noWrap/>
            <w:vAlign w:val="bottom"/>
            <w:hideMark/>
          </w:tcPr>
          <w:p w14:paraId="57AB7D33" w14:textId="77777777" w:rsidR="00E01A27" w:rsidRPr="00E01A27" w:rsidRDefault="00E01A27">
            <w:pPr>
              <w:rPr>
                <w:color w:val="000000"/>
                <w:szCs w:val="22"/>
              </w:rPr>
            </w:pPr>
            <w:r w:rsidRPr="00E01A27">
              <w:rPr>
                <w:color w:val="000000"/>
                <w:szCs w:val="22"/>
              </w:rPr>
              <w:t> </w:t>
            </w:r>
          </w:p>
        </w:tc>
        <w:tc>
          <w:tcPr>
            <w:tcW w:w="921" w:type="dxa"/>
            <w:shd w:val="clear" w:color="auto" w:fill="auto"/>
            <w:noWrap/>
            <w:vAlign w:val="bottom"/>
            <w:hideMark/>
          </w:tcPr>
          <w:p w14:paraId="68EEF800" w14:textId="77777777" w:rsidR="00E01A27" w:rsidRPr="00E01A27" w:rsidRDefault="00E01A27">
            <w:pPr>
              <w:rPr>
                <w:color w:val="000000"/>
                <w:szCs w:val="22"/>
              </w:rPr>
            </w:pPr>
          </w:p>
        </w:tc>
        <w:tc>
          <w:tcPr>
            <w:tcW w:w="1212" w:type="dxa"/>
          </w:tcPr>
          <w:p w14:paraId="1B46508A" w14:textId="1236BFE3" w:rsidR="00E01A27" w:rsidRPr="00E01A27" w:rsidRDefault="00E01A27">
            <w:pPr>
              <w:rPr>
                <w:szCs w:val="20"/>
              </w:rPr>
            </w:pPr>
          </w:p>
        </w:tc>
        <w:tc>
          <w:tcPr>
            <w:tcW w:w="1199" w:type="dxa"/>
            <w:shd w:val="clear" w:color="auto" w:fill="auto"/>
            <w:noWrap/>
            <w:vAlign w:val="bottom"/>
            <w:hideMark/>
          </w:tcPr>
          <w:p w14:paraId="32ACF61C" w14:textId="177915CE" w:rsidR="00E01A27" w:rsidRPr="00E01A27" w:rsidRDefault="00E01A27">
            <w:pPr>
              <w:rPr>
                <w:szCs w:val="20"/>
              </w:rPr>
            </w:pPr>
          </w:p>
        </w:tc>
        <w:tc>
          <w:tcPr>
            <w:tcW w:w="921" w:type="dxa"/>
            <w:shd w:val="clear" w:color="auto" w:fill="auto"/>
            <w:noWrap/>
            <w:vAlign w:val="bottom"/>
            <w:hideMark/>
          </w:tcPr>
          <w:p w14:paraId="306A6F68" w14:textId="77777777" w:rsidR="00E01A27" w:rsidRPr="00E01A27" w:rsidRDefault="00E01A27">
            <w:pPr>
              <w:rPr>
                <w:szCs w:val="20"/>
              </w:rPr>
            </w:pPr>
          </w:p>
        </w:tc>
        <w:tc>
          <w:tcPr>
            <w:tcW w:w="425" w:type="dxa"/>
            <w:shd w:val="clear" w:color="000000" w:fill="B4C6E7"/>
            <w:noWrap/>
            <w:vAlign w:val="bottom"/>
            <w:hideMark/>
          </w:tcPr>
          <w:p w14:paraId="7E40BD72" w14:textId="77777777" w:rsidR="00E01A27" w:rsidRPr="00E01A27" w:rsidRDefault="00E01A27">
            <w:pPr>
              <w:rPr>
                <w:color w:val="000000"/>
                <w:szCs w:val="22"/>
              </w:rPr>
            </w:pPr>
            <w:r w:rsidRPr="00E01A27">
              <w:rPr>
                <w:color w:val="000000"/>
                <w:szCs w:val="22"/>
              </w:rPr>
              <w:t> </w:t>
            </w:r>
          </w:p>
        </w:tc>
      </w:tr>
      <w:tr w:rsidR="00E01A27" w:rsidRPr="00E01A27" w14:paraId="6D6BF25D" w14:textId="77777777" w:rsidTr="008467B0">
        <w:trPr>
          <w:trHeight w:val="288"/>
          <w:jc w:val="center"/>
        </w:trPr>
        <w:tc>
          <w:tcPr>
            <w:tcW w:w="900" w:type="dxa"/>
            <w:shd w:val="clear" w:color="000000" w:fill="B4C6E7"/>
            <w:noWrap/>
            <w:vAlign w:val="bottom"/>
            <w:hideMark/>
          </w:tcPr>
          <w:p w14:paraId="5D033455" w14:textId="77777777" w:rsidR="00E01A27" w:rsidRPr="00E01A27" w:rsidRDefault="00E01A27">
            <w:pPr>
              <w:rPr>
                <w:color w:val="000000"/>
                <w:szCs w:val="22"/>
              </w:rPr>
            </w:pPr>
            <w:r w:rsidRPr="00E01A27">
              <w:rPr>
                <w:color w:val="000000"/>
                <w:szCs w:val="22"/>
              </w:rPr>
              <w:t> </w:t>
            </w:r>
          </w:p>
        </w:tc>
        <w:tc>
          <w:tcPr>
            <w:tcW w:w="1186" w:type="dxa"/>
            <w:shd w:val="clear" w:color="000000" w:fill="B4C6E7"/>
            <w:noWrap/>
            <w:vAlign w:val="bottom"/>
            <w:hideMark/>
          </w:tcPr>
          <w:p w14:paraId="5EFB8295" w14:textId="77777777" w:rsidR="00E01A27" w:rsidRPr="00E01A27" w:rsidRDefault="00E01A27">
            <w:pPr>
              <w:rPr>
                <w:color w:val="000000"/>
                <w:szCs w:val="22"/>
              </w:rPr>
            </w:pPr>
            <w:r w:rsidRPr="00E01A27">
              <w:rPr>
                <w:color w:val="000000"/>
                <w:szCs w:val="22"/>
              </w:rPr>
              <w:t> </w:t>
            </w:r>
          </w:p>
        </w:tc>
        <w:tc>
          <w:tcPr>
            <w:tcW w:w="921" w:type="dxa"/>
            <w:shd w:val="clear" w:color="000000" w:fill="B4C6E7"/>
            <w:noWrap/>
            <w:vAlign w:val="bottom"/>
            <w:hideMark/>
          </w:tcPr>
          <w:p w14:paraId="71CD88EF" w14:textId="77777777" w:rsidR="00E01A27" w:rsidRPr="00E01A27" w:rsidRDefault="00E01A27">
            <w:pPr>
              <w:rPr>
                <w:color w:val="000000"/>
                <w:szCs w:val="22"/>
              </w:rPr>
            </w:pPr>
            <w:r w:rsidRPr="00E01A27">
              <w:rPr>
                <w:color w:val="000000"/>
                <w:szCs w:val="22"/>
              </w:rPr>
              <w:t> </w:t>
            </w:r>
          </w:p>
        </w:tc>
        <w:tc>
          <w:tcPr>
            <w:tcW w:w="1637" w:type="dxa"/>
            <w:shd w:val="clear" w:color="000000" w:fill="B4C6E7"/>
            <w:noWrap/>
            <w:vAlign w:val="bottom"/>
            <w:hideMark/>
          </w:tcPr>
          <w:p w14:paraId="750B2DDC" w14:textId="77777777" w:rsidR="00E01A27" w:rsidRPr="00E01A27" w:rsidRDefault="00E01A27">
            <w:pPr>
              <w:rPr>
                <w:color w:val="000000"/>
                <w:szCs w:val="22"/>
              </w:rPr>
            </w:pPr>
            <w:r w:rsidRPr="00E01A27">
              <w:rPr>
                <w:color w:val="000000"/>
                <w:szCs w:val="22"/>
              </w:rPr>
              <w:t> </w:t>
            </w:r>
          </w:p>
        </w:tc>
        <w:tc>
          <w:tcPr>
            <w:tcW w:w="921" w:type="dxa"/>
            <w:shd w:val="clear" w:color="auto" w:fill="auto"/>
            <w:noWrap/>
            <w:vAlign w:val="bottom"/>
            <w:hideMark/>
          </w:tcPr>
          <w:p w14:paraId="48EB46A2" w14:textId="77777777" w:rsidR="00E01A27" w:rsidRPr="00E01A27" w:rsidRDefault="00E01A27">
            <w:pPr>
              <w:rPr>
                <w:color w:val="000000"/>
                <w:szCs w:val="22"/>
              </w:rPr>
            </w:pPr>
          </w:p>
        </w:tc>
        <w:tc>
          <w:tcPr>
            <w:tcW w:w="1212" w:type="dxa"/>
          </w:tcPr>
          <w:p w14:paraId="6F3CB057" w14:textId="77777777" w:rsidR="00E01A27" w:rsidRPr="00E01A27" w:rsidRDefault="00E01A27">
            <w:pPr>
              <w:rPr>
                <w:szCs w:val="20"/>
              </w:rPr>
            </w:pPr>
          </w:p>
        </w:tc>
        <w:tc>
          <w:tcPr>
            <w:tcW w:w="1199" w:type="dxa"/>
            <w:shd w:val="clear" w:color="auto" w:fill="auto"/>
            <w:noWrap/>
            <w:vAlign w:val="bottom"/>
            <w:hideMark/>
          </w:tcPr>
          <w:p w14:paraId="05019C7B" w14:textId="596C2940" w:rsidR="00E01A27" w:rsidRPr="00E01A27" w:rsidRDefault="00000000">
            <w:pPr>
              <w:rPr>
                <w:szCs w:val="20"/>
              </w:rPr>
            </w:pPr>
            <w:hyperlink r:id="rId72" w:anchor="Sit_Amazonie" w:history="1">
              <w:r w:rsidR="00E01A27" w:rsidRPr="00E01A27">
                <w:rPr>
                  <w:rStyle w:val="Hyperlink"/>
                  <w:szCs w:val="20"/>
                </w:rPr>
                <w:t>Amazonie</w:t>
              </w:r>
            </w:hyperlink>
          </w:p>
        </w:tc>
        <w:tc>
          <w:tcPr>
            <w:tcW w:w="921" w:type="dxa"/>
            <w:shd w:val="clear" w:color="auto" w:fill="auto"/>
            <w:noWrap/>
            <w:vAlign w:val="bottom"/>
            <w:hideMark/>
          </w:tcPr>
          <w:p w14:paraId="29DCD62E" w14:textId="77777777" w:rsidR="00E01A27" w:rsidRPr="00E01A27" w:rsidRDefault="00E01A27">
            <w:pPr>
              <w:rPr>
                <w:szCs w:val="20"/>
              </w:rPr>
            </w:pPr>
          </w:p>
        </w:tc>
        <w:tc>
          <w:tcPr>
            <w:tcW w:w="425" w:type="dxa"/>
            <w:shd w:val="clear" w:color="000000" w:fill="B4C6E7"/>
            <w:noWrap/>
            <w:vAlign w:val="bottom"/>
            <w:hideMark/>
          </w:tcPr>
          <w:p w14:paraId="18115EBB" w14:textId="77777777" w:rsidR="00E01A27" w:rsidRPr="00E01A27" w:rsidRDefault="00E01A27">
            <w:pPr>
              <w:rPr>
                <w:color w:val="000000"/>
                <w:szCs w:val="22"/>
              </w:rPr>
            </w:pPr>
            <w:r w:rsidRPr="00E01A27">
              <w:rPr>
                <w:color w:val="000000"/>
                <w:szCs w:val="22"/>
              </w:rPr>
              <w:t> </w:t>
            </w:r>
          </w:p>
        </w:tc>
      </w:tr>
      <w:tr w:rsidR="00E01A27" w:rsidRPr="00E01A27" w14:paraId="5B42EE09" w14:textId="77777777" w:rsidTr="008467B0">
        <w:trPr>
          <w:trHeight w:val="288"/>
          <w:jc w:val="center"/>
        </w:trPr>
        <w:tc>
          <w:tcPr>
            <w:tcW w:w="900" w:type="dxa"/>
            <w:shd w:val="clear" w:color="000000" w:fill="B4C6E7"/>
            <w:noWrap/>
            <w:vAlign w:val="bottom"/>
            <w:hideMark/>
          </w:tcPr>
          <w:p w14:paraId="613DD018" w14:textId="77777777" w:rsidR="00E01A27" w:rsidRPr="00E01A27" w:rsidRDefault="00E01A27">
            <w:pPr>
              <w:rPr>
                <w:color w:val="000000"/>
                <w:szCs w:val="22"/>
              </w:rPr>
            </w:pPr>
            <w:r w:rsidRPr="00E01A27">
              <w:rPr>
                <w:color w:val="000000"/>
                <w:szCs w:val="22"/>
              </w:rPr>
              <w:t> </w:t>
            </w:r>
          </w:p>
        </w:tc>
        <w:tc>
          <w:tcPr>
            <w:tcW w:w="1186" w:type="dxa"/>
            <w:shd w:val="clear" w:color="000000" w:fill="B4C6E7"/>
            <w:noWrap/>
            <w:vAlign w:val="bottom"/>
            <w:hideMark/>
          </w:tcPr>
          <w:p w14:paraId="1B6521BB" w14:textId="77777777" w:rsidR="00E01A27" w:rsidRPr="00E01A27" w:rsidRDefault="00E01A27">
            <w:pPr>
              <w:rPr>
                <w:color w:val="000000"/>
                <w:szCs w:val="22"/>
              </w:rPr>
            </w:pPr>
            <w:r w:rsidRPr="00E01A27">
              <w:rPr>
                <w:color w:val="000000"/>
                <w:szCs w:val="22"/>
              </w:rPr>
              <w:t> </w:t>
            </w:r>
          </w:p>
        </w:tc>
        <w:tc>
          <w:tcPr>
            <w:tcW w:w="921" w:type="dxa"/>
            <w:shd w:val="clear" w:color="000000" w:fill="B4C6E7"/>
            <w:noWrap/>
            <w:vAlign w:val="bottom"/>
            <w:hideMark/>
          </w:tcPr>
          <w:p w14:paraId="11CBC3D3" w14:textId="77777777" w:rsidR="00E01A27" w:rsidRPr="00E01A27" w:rsidRDefault="00E01A27">
            <w:pPr>
              <w:rPr>
                <w:color w:val="000000"/>
                <w:szCs w:val="22"/>
              </w:rPr>
            </w:pPr>
            <w:r w:rsidRPr="00E01A27">
              <w:rPr>
                <w:color w:val="000000"/>
                <w:szCs w:val="22"/>
              </w:rPr>
              <w:t> </w:t>
            </w:r>
          </w:p>
        </w:tc>
        <w:tc>
          <w:tcPr>
            <w:tcW w:w="1637" w:type="dxa"/>
            <w:shd w:val="clear" w:color="000000" w:fill="B4C6E7"/>
            <w:noWrap/>
            <w:vAlign w:val="bottom"/>
            <w:hideMark/>
          </w:tcPr>
          <w:p w14:paraId="512434AB" w14:textId="77777777" w:rsidR="00E01A27" w:rsidRPr="00E01A27" w:rsidRDefault="00E01A27">
            <w:pPr>
              <w:rPr>
                <w:color w:val="000000"/>
                <w:szCs w:val="22"/>
              </w:rPr>
            </w:pPr>
            <w:r w:rsidRPr="00E01A27">
              <w:rPr>
                <w:color w:val="000000"/>
                <w:szCs w:val="22"/>
              </w:rPr>
              <w:t> </w:t>
            </w:r>
          </w:p>
        </w:tc>
        <w:tc>
          <w:tcPr>
            <w:tcW w:w="921" w:type="dxa"/>
            <w:shd w:val="clear" w:color="auto" w:fill="auto"/>
            <w:noWrap/>
            <w:vAlign w:val="bottom"/>
            <w:hideMark/>
          </w:tcPr>
          <w:p w14:paraId="750554BE" w14:textId="22DCCF72" w:rsidR="00E01A27" w:rsidRPr="00E01A27" w:rsidRDefault="00E01A27">
            <w:pPr>
              <w:rPr>
                <w:color w:val="000000"/>
                <w:szCs w:val="22"/>
              </w:rPr>
            </w:pPr>
          </w:p>
        </w:tc>
        <w:tc>
          <w:tcPr>
            <w:tcW w:w="1212" w:type="dxa"/>
          </w:tcPr>
          <w:p w14:paraId="42DB6AFC" w14:textId="5088948A" w:rsidR="00E01A27" w:rsidRPr="00E01A27" w:rsidRDefault="00000000">
            <w:pPr>
              <w:rPr>
                <w:szCs w:val="20"/>
              </w:rPr>
            </w:pPr>
            <w:hyperlink r:id="rId73" w:anchor="Sit_Andes" w:history="1">
              <w:r w:rsidR="00E01A27" w:rsidRPr="00E01A27">
                <w:rPr>
                  <w:rStyle w:val="Hyperlink"/>
                  <w:szCs w:val="20"/>
                </w:rPr>
                <w:t>Andes</w:t>
              </w:r>
            </w:hyperlink>
          </w:p>
        </w:tc>
        <w:tc>
          <w:tcPr>
            <w:tcW w:w="1199" w:type="dxa"/>
            <w:shd w:val="clear" w:color="auto" w:fill="auto"/>
            <w:noWrap/>
            <w:vAlign w:val="bottom"/>
            <w:hideMark/>
          </w:tcPr>
          <w:p w14:paraId="6890E7F2" w14:textId="0645E7D4" w:rsidR="00E01A27" w:rsidRPr="00E01A27" w:rsidRDefault="00E01A27">
            <w:pPr>
              <w:rPr>
                <w:szCs w:val="20"/>
              </w:rPr>
            </w:pPr>
          </w:p>
        </w:tc>
        <w:tc>
          <w:tcPr>
            <w:tcW w:w="921" w:type="dxa"/>
            <w:shd w:val="clear" w:color="auto" w:fill="auto"/>
            <w:noWrap/>
            <w:vAlign w:val="bottom"/>
            <w:hideMark/>
          </w:tcPr>
          <w:p w14:paraId="1A1F108C" w14:textId="77777777" w:rsidR="00E01A27" w:rsidRPr="00E01A27" w:rsidRDefault="00E01A27">
            <w:pPr>
              <w:rPr>
                <w:szCs w:val="20"/>
              </w:rPr>
            </w:pPr>
          </w:p>
        </w:tc>
        <w:tc>
          <w:tcPr>
            <w:tcW w:w="425" w:type="dxa"/>
            <w:shd w:val="clear" w:color="000000" w:fill="B4C6E7"/>
            <w:noWrap/>
            <w:vAlign w:val="bottom"/>
            <w:hideMark/>
          </w:tcPr>
          <w:p w14:paraId="34CA9856" w14:textId="77777777" w:rsidR="00E01A27" w:rsidRPr="00E01A27" w:rsidRDefault="00E01A27">
            <w:pPr>
              <w:rPr>
                <w:color w:val="000000"/>
                <w:szCs w:val="22"/>
              </w:rPr>
            </w:pPr>
            <w:r w:rsidRPr="00E01A27">
              <w:rPr>
                <w:color w:val="000000"/>
                <w:szCs w:val="22"/>
              </w:rPr>
              <w:t> </w:t>
            </w:r>
          </w:p>
        </w:tc>
      </w:tr>
      <w:tr w:rsidR="00E01A27" w:rsidRPr="00E01A27" w14:paraId="5946633D" w14:textId="77777777" w:rsidTr="008467B0">
        <w:trPr>
          <w:trHeight w:val="288"/>
          <w:jc w:val="center"/>
        </w:trPr>
        <w:tc>
          <w:tcPr>
            <w:tcW w:w="900" w:type="dxa"/>
            <w:shd w:val="clear" w:color="000000" w:fill="B4C6E7"/>
            <w:noWrap/>
            <w:vAlign w:val="bottom"/>
            <w:hideMark/>
          </w:tcPr>
          <w:p w14:paraId="31B2C475" w14:textId="77777777" w:rsidR="00E01A27" w:rsidRPr="00E01A27" w:rsidRDefault="00E01A27">
            <w:pPr>
              <w:rPr>
                <w:color w:val="000000"/>
                <w:szCs w:val="22"/>
              </w:rPr>
            </w:pPr>
            <w:r w:rsidRPr="00E01A27">
              <w:rPr>
                <w:color w:val="000000"/>
                <w:szCs w:val="22"/>
              </w:rPr>
              <w:t> </w:t>
            </w:r>
          </w:p>
        </w:tc>
        <w:tc>
          <w:tcPr>
            <w:tcW w:w="1186" w:type="dxa"/>
            <w:shd w:val="clear" w:color="000000" w:fill="B4C6E7"/>
            <w:noWrap/>
            <w:vAlign w:val="bottom"/>
            <w:hideMark/>
          </w:tcPr>
          <w:p w14:paraId="322799A4" w14:textId="77777777" w:rsidR="00E01A27" w:rsidRPr="00E01A27" w:rsidRDefault="00E01A27">
            <w:pPr>
              <w:rPr>
                <w:color w:val="000000"/>
                <w:szCs w:val="22"/>
              </w:rPr>
            </w:pPr>
            <w:r w:rsidRPr="00E01A27">
              <w:rPr>
                <w:color w:val="000000"/>
                <w:szCs w:val="22"/>
              </w:rPr>
              <w:t> </w:t>
            </w:r>
          </w:p>
        </w:tc>
        <w:tc>
          <w:tcPr>
            <w:tcW w:w="921" w:type="dxa"/>
            <w:shd w:val="clear" w:color="000000" w:fill="B4C6E7"/>
            <w:noWrap/>
            <w:vAlign w:val="bottom"/>
            <w:hideMark/>
          </w:tcPr>
          <w:p w14:paraId="343DF9F4" w14:textId="77777777" w:rsidR="00E01A27" w:rsidRPr="00E01A27" w:rsidRDefault="00E01A27">
            <w:pPr>
              <w:rPr>
                <w:color w:val="000000"/>
                <w:szCs w:val="22"/>
              </w:rPr>
            </w:pPr>
            <w:r w:rsidRPr="00E01A27">
              <w:rPr>
                <w:color w:val="000000"/>
                <w:szCs w:val="22"/>
              </w:rPr>
              <w:t> </w:t>
            </w:r>
          </w:p>
        </w:tc>
        <w:tc>
          <w:tcPr>
            <w:tcW w:w="1637" w:type="dxa"/>
            <w:shd w:val="clear" w:color="000000" w:fill="B4C6E7"/>
            <w:noWrap/>
            <w:vAlign w:val="bottom"/>
            <w:hideMark/>
          </w:tcPr>
          <w:p w14:paraId="48AAC328" w14:textId="77777777" w:rsidR="00E01A27" w:rsidRPr="00E01A27" w:rsidRDefault="00E01A27">
            <w:pPr>
              <w:rPr>
                <w:color w:val="000000"/>
                <w:szCs w:val="22"/>
              </w:rPr>
            </w:pPr>
            <w:r w:rsidRPr="00E01A27">
              <w:rPr>
                <w:color w:val="000000"/>
                <w:szCs w:val="22"/>
              </w:rPr>
              <w:t> </w:t>
            </w:r>
          </w:p>
        </w:tc>
        <w:tc>
          <w:tcPr>
            <w:tcW w:w="921" w:type="dxa"/>
            <w:shd w:val="clear" w:color="auto" w:fill="auto"/>
            <w:noWrap/>
            <w:vAlign w:val="bottom"/>
            <w:hideMark/>
          </w:tcPr>
          <w:p w14:paraId="5A0DB43D" w14:textId="77777777" w:rsidR="00E01A27" w:rsidRPr="00E01A27" w:rsidRDefault="00E01A27">
            <w:pPr>
              <w:rPr>
                <w:color w:val="000000"/>
                <w:szCs w:val="22"/>
              </w:rPr>
            </w:pPr>
          </w:p>
        </w:tc>
        <w:tc>
          <w:tcPr>
            <w:tcW w:w="1212" w:type="dxa"/>
          </w:tcPr>
          <w:p w14:paraId="110D0DDF" w14:textId="77777777" w:rsidR="00E01A27" w:rsidRPr="00E01A27" w:rsidRDefault="00E01A27">
            <w:pPr>
              <w:rPr>
                <w:szCs w:val="20"/>
              </w:rPr>
            </w:pPr>
          </w:p>
        </w:tc>
        <w:tc>
          <w:tcPr>
            <w:tcW w:w="1199" w:type="dxa"/>
            <w:shd w:val="clear" w:color="auto" w:fill="auto"/>
            <w:noWrap/>
            <w:vAlign w:val="bottom"/>
            <w:hideMark/>
          </w:tcPr>
          <w:p w14:paraId="5AC878C7" w14:textId="76A41D82" w:rsidR="00E01A27" w:rsidRPr="00E01A27" w:rsidRDefault="00E01A27">
            <w:pPr>
              <w:rPr>
                <w:szCs w:val="20"/>
              </w:rPr>
            </w:pPr>
          </w:p>
        </w:tc>
        <w:tc>
          <w:tcPr>
            <w:tcW w:w="921" w:type="dxa"/>
            <w:shd w:val="clear" w:color="auto" w:fill="auto"/>
            <w:noWrap/>
            <w:vAlign w:val="bottom"/>
            <w:hideMark/>
          </w:tcPr>
          <w:p w14:paraId="57CE445B" w14:textId="77777777" w:rsidR="00E01A27" w:rsidRPr="00E01A27" w:rsidRDefault="00E01A27">
            <w:pPr>
              <w:rPr>
                <w:szCs w:val="20"/>
              </w:rPr>
            </w:pPr>
          </w:p>
        </w:tc>
        <w:tc>
          <w:tcPr>
            <w:tcW w:w="425" w:type="dxa"/>
            <w:shd w:val="clear" w:color="000000" w:fill="B4C6E7"/>
            <w:noWrap/>
            <w:vAlign w:val="bottom"/>
            <w:hideMark/>
          </w:tcPr>
          <w:p w14:paraId="1F213DA3" w14:textId="77777777" w:rsidR="00E01A27" w:rsidRPr="00E01A27" w:rsidRDefault="00E01A27">
            <w:pPr>
              <w:rPr>
                <w:color w:val="000000"/>
                <w:szCs w:val="22"/>
              </w:rPr>
            </w:pPr>
            <w:r w:rsidRPr="00E01A27">
              <w:rPr>
                <w:color w:val="000000"/>
                <w:szCs w:val="22"/>
              </w:rPr>
              <w:t> </w:t>
            </w:r>
          </w:p>
        </w:tc>
      </w:tr>
      <w:tr w:rsidR="00E01A27" w:rsidRPr="00E01A27" w14:paraId="7D4BC931" w14:textId="77777777" w:rsidTr="008467B0">
        <w:trPr>
          <w:trHeight w:val="288"/>
          <w:jc w:val="center"/>
        </w:trPr>
        <w:tc>
          <w:tcPr>
            <w:tcW w:w="900" w:type="dxa"/>
            <w:shd w:val="clear" w:color="000000" w:fill="B4C6E7"/>
            <w:noWrap/>
            <w:vAlign w:val="bottom"/>
            <w:hideMark/>
          </w:tcPr>
          <w:p w14:paraId="7C5A10DF" w14:textId="77777777" w:rsidR="00E01A27" w:rsidRPr="00E01A27" w:rsidRDefault="00E01A27">
            <w:pPr>
              <w:rPr>
                <w:color w:val="000000"/>
                <w:szCs w:val="22"/>
              </w:rPr>
            </w:pPr>
            <w:r w:rsidRPr="00E01A27">
              <w:rPr>
                <w:color w:val="000000"/>
                <w:szCs w:val="22"/>
              </w:rPr>
              <w:t> </w:t>
            </w:r>
          </w:p>
        </w:tc>
        <w:tc>
          <w:tcPr>
            <w:tcW w:w="1186" w:type="dxa"/>
            <w:shd w:val="clear" w:color="000000" w:fill="B4C6E7"/>
            <w:noWrap/>
            <w:vAlign w:val="bottom"/>
            <w:hideMark/>
          </w:tcPr>
          <w:p w14:paraId="26462291" w14:textId="77777777" w:rsidR="00E01A27" w:rsidRPr="00E01A27" w:rsidRDefault="00E01A27">
            <w:pPr>
              <w:rPr>
                <w:color w:val="000000"/>
                <w:szCs w:val="22"/>
              </w:rPr>
            </w:pPr>
            <w:r w:rsidRPr="00E01A27">
              <w:rPr>
                <w:color w:val="000000"/>
                <w:szCs w:val="22"/>
              </w:rPr>
              <w:t> </w:t>
            </w:r>
          </w:p>
        </w:tc>
        <w:tc>
          <w:tcPr>
            <w:tcW w:w="921" w:type="dxa"/>
            <w:shd w:val="clear" w:color="000000" w:fill="B4C6E7"/>
            <w:noWrap/>
            <w:vAlign w:val="bottom"/>
            <w:hideMark/>
          </w:tcPr>
          <w:p w14:paraId="6BA8C959" w14:textId="77777777" w:rsidR="00E01A27" w:rsidRPr="00E01A27" w:rsidRDefault="00E01A27">
            <w:pPr>
              <w:rPr>
                <w:color w:val="000000"/>
                <w:szCs w:val="22"/>
              </w:rPr>
            </w:pPr>
            <w:r w:rsidRPr="00E01A27">
              <w:rPr>
                <w:color w:val="000000"/>
                <w:szCs w:val="22"/>
              </w:rPr>
              <w:t> </w:t>
            </w:r>
          </w:p>
        </w:tc>
        <w:tc>
          <w:tcPr>
            <w:tcW w:w="1637" w:type="dxa"/>
            <w:shd w:val="clear" w:color="000000" w:fill="B4C6E7"/>
            <w:noWrap/>
            <w:vAlign w:val="bottom"/>
            <w:hideMark/>
          </w:tcPr>
          <w:p w14:paraId="45414FC5" w14:textId="77777777" w:rsidR="00E01A27" w:rsidRPr="00E01A27" w:rsidRDefault="00E01A27">
            <w:pPr>
              <w:rPr>
                <w:color w:val="000000"/>
                <w:szCs w:val="22"/>
              </w:rPr>
            </w:pPr>
            <w:r w:rsidRPr="00E01A27">
              <w:rPr>
                <w:color w:val="000000"/>
                <w:szCs w:val="22"/>
              </w:rPr>
              <w:t> </w:t>
            </w:r>
          </w:p>
        </w:tc>
        <w:tc>
          <w:tcPr>
            <w:tcW w:w="921" w:type="dxa"/>
            <w:shd w:val="clear" w:color="auto" w:fill="auto"/>
            <w:noWrap/>
            <w:vAlign w:val="bottom"/>
            <w:hideMark/>
          </w:tcPr>
          <w:p w14:paraId="759E1CE4" w14:textId="77777777" w:rsidR="00E01A27" w:rsidRPr="00E01A27" w:rsidRDefault="00E01A27">
            <w:pPr>
              <w:rPr>
                <w:color w:val="000000"/>
                <w:szCs w:val="22"/>
              </w:rPr>
            </w:pPr>
          </w:p>
        </w:tc>
        <w:tc>
          <w:tcPr>
            <w:tcW w:w="1212" w:type="dxa"/>
          </w:tcPr>
          <w:p w14:paraId="100F3B57" w14:textId="77777777" w:rsidR="00E01A27" w:rsidRPr="00E01A27" w:rsidRDefault="00E01A27">
            <w:pPr>
              <w:rPr>
                <w:szCs w:val="20"/>
              </w:rPr>
            </w:pPr>
          </w:p>
        </w:tc>
        <w:tc>
          <w:tcPr>
            <w:tcW w:w="1199" w:type="dxa"/>
            <w:shd w:val="clear" w:color="auto" w:fill="auto"/>
            <w:noWrap/>
            <w:vAlign w:val="bottom"/>
            <w:hideMark/>
          </w:tcPr>
          <w:p w14:paraId="4DC75F59" w14:textId="3CD9F16A" w:rsidR="00E01A27" w:rsidRPr="00E01A27" w:rsidRDefault="00E01A27">
            <w:pPr>
              <w:rPr>
                <w:szCs w:val="20"/>
              </w:rPr>
            </w:pPr>
          </w:p>
        </w:tc>
        <w:tc>
          <w:tcPr>
            <w:tcW w:w="921" w:type="dxa"/>
            <w:shd w:val="clear" w:color="auto" w:fill="auto"/>
            <w:noWrap/>
            <w:vAlign w:val="bottom"/>
            <w:hideMark/>
          </w:tcPr>
          <w:p w14:paraId="74A1B15F" w14:textId="77777777" w:rsidR="00E01A27" w:rsidRPr="00E01A27" w:rsidRDefault="00E01A27">
            <w:pPr>
              <w:rPr>
                <w:szCs w:val="20"/>
              </w:rPr>
            </w:pPr>
          </w:p>
        </w:tc>
        <w:tc>
          <w:tcPr>
            <w:tcW w:w="425" w:type="dxa"/>
            <w:shd w:val="clear" w:color="000000" w:fill="B4C6E7"/>
            <w:noWrap/>
            <w:vAlign w:val="bottom"/>
            <w:hideMark/>
          </w:tcPr>
          <w:p w14:paraId="7A1E73C2" w14:textId="77777777" w:rsidR="00E01A27" w:rsidRPr="00E01A27" w:rsidRDefault="00E01A27">
            <w:pPr>
              <w:rPr>
                <w:color w:val="000000"/>
                <w:szCs w:val="22"/>
              </w:rPr>
            </w:pPr>
            <w:r w:rsidRPr="00E01A27">
              <w:rPr>
                <w:color w:val="000000"/>
                <w:szCs w:val="22"/>
              </w:rPr>
              <w:t> </w:t>
            </w:r>
          </w:p>
        </w:tc>
      </w:tr>
      <w:tr w:rsidR="00E01A27" w:rsidRPr="00E01A27" w14:paraId="52E9C8C5" w14:textId="77777777" w:rsidTr="008467B0">
        <w:trPr>
          <w:trHeight w:val="288"/>
          <w:jc w:val="center"/>
        </w:trPr>
        <w:tc>
          <w:tcPr>
            <w:tcW w:w="900" w:type="dxa"/>
            <w:shd w:val="clear" w:color="000000" w:fill="B4C6E7"/>
            <w:noWrap/>
            <w:vAlign w:val="bottom"/>
            <w:hideMark/>
          </w:tcPr>
          <w:p w14:paraId="5F725668" w14:textId="77777777" w:rsidR="00E01A27" w:rsidRPr="00E01A27" w:rsidRDefault="00E01A27">
            <w:pPr>
              <w:rPr>
                <w:color w:val="000000"/>
                <w:szCs w:val="22"/>
              </w:rPr>
            </w:pPr>
            <w:r w:rsidRPr="00E01A27">
              <w:rPr>
                <w:color w:val="000000"/>
                <w:szCs w:val="22"/>
              </w:rPr>
              <w:t> </w:t>
            </w:r>
          </w:p>
        </w:tc>
        <w:tc>
          <w:tcPr>
            <w:tcW w:w="1186" w:type="dxa"/>
            <w:shd w:val="clear" w:color="000000" w:fill="B4C6E7"/>
            <w:noWrap/>
            <w:vAlign w:val="bottom"/>
            <w:hideMark/>
          </w:tcPr>
          <w:p w14:paraId="4069CC7E" w14:textId="77777777" w:rsidR="00E01A27" w:rsidRPr="00E01A27" w:rsidRDefault="00E01A27">
            <w:pPr>
              <w:rPr>
                <w:color w:val="000000"/>
                <w:szCs w:val="22"/>
              </w:rPr>
            </w:pPr>
            <w:r w:rsidRPr="00E01A27">
              <w:rPr>
                <w:color w:val="000000"/>
                <w:szCs w:val="22"/>
              </w:rPr>
              <w:t> </w:t>
            </w:r>
          </w:p>
        </w:tc>
        <w:tc>
          <w:tcPr>
            <w:tcW w:w="921" w:type="dxa"/>
            <w:shd w:val="clear" w:color="000000" w:fill="B4C6E7"/>
            <w:noWrap/>
            <w:vAlign w:val="bottom"/>
            <w:hideMark/>
          </w:tcPr>
          <w:p w14:paraId="35D6C927" w14:textId="77777777" w:rsidR="00E01A27" w:rsidRPr="00E01A27" w:rsidRDefault="00E01A27">
            <w:pPr>
              <w:rPr>
                <w:color w:val="000000"/>
                <w:szCs w:val="22"/>
              </w:rPr>
            </w:pPr>
            <w:r w:rsidRPr="00E01A27">
              <w:rPr>
                <w:color w:val="000000"/>
                <w:szCs w:val="22"/>
              </w:rPr>
              <w:t> </w:t>
            </w:r>
          </w:p>
        </w:tc>
        <w:tc>
          <w:tcPr>
            <w:tcW w:w="1637" w:type="dxa"/>
            <w:shd w:val="clear" w:color="000000" w:fill="B4C6E7"/>
            <w:noWrap/>
            <w:vAlign w:val="bottom"/>
            <w:hideMark/>
          </w:tcPr>
          <w:p w14:paraId="0BEFACAC" w14:textId="77777777" w:rsidR="00E01A27" w:rsidRPr="00E01A27" w:rsidRDefault="00E01A27">
            <w:pPr>
              <w:rPr>
                <w:color w:val="000000"/>
                <w:szCs w:val="22"/>
              </w:rPr>
            </w:pPr>
            <w:r w:rsidRPr="00E01A27">
              <w:rPr>
                <w:color w:val="000000"/>
                <w:szCs w:val="22"/>
              </w:rPr>
              <w:t> </w:t>
            </w:r>
          </w:p>
        </w:tc>
        <w:tc>
          <w:tcPr>
            <w:tcW w:w="921" w:type="dxa"/>
            <w:shd w:val="clear" w:color="auto" w:fill="auto"/>
            <w:noWrap/>
            <w:vAlign w:val="bottom"/>
            <w:hideMark/>
          </w:tcPr>
          <w:p w14:paraId="04BFEB40" w14:textId="77777777" w:rsidR="00E01A27" w:rsidRPr="00E01A27" w:rsidRDefault="00E01A27">
            <w:pPr>
              <w:rPr>
                <w:color w:val="000000"/>
                <w:szCs w:val="22"/>
              </w:rPr>
            </w:pPr>
          </w:p>
        </w:tc>
        <w:tc>
          <w:tcPr>
            <w:tcW w:w="1212" w:type="dxa"/>
          </w:tcPr>
          <w:p w14:paraId="23F37F33" w14:textId="77777777" w:rsidR="00E01A27" w:rsidRPr="00E01A27" w:rsidRDefault="00E01A27">
            <w:pPr>
              <w:rPr>
                <w:szCs w:val="20"/>
              </w:rPr>
            </w:pPr>
          </w:p>
        </w:tc>
        <w:tc>
          <w:tcPr>
            <w:tcW w:w="1199" w:type="dxa"/>
            <w:shd w:val="clear" w:color="auto" w:fill="auto"/>
            <w:noWrap/>
            <w:vAlign w:val="bottom"/>
            <w:hideMark/>
          </w:tcPr>
          <w:p w14:paraId="51B0A288" w14:textId="33642530" w:rsidR="00E01A27" w:rsidRPr="00E01A27" w:rsidRDefault="00E01A27">
            <w:pPr>
              <w:rPr>
                <w:szCs w:val="20"/>
              </w:rPr>
            </w:pPr>
          </w:p>
        </w:tc>
        <w:tc>
          <w:tcPr>
            <w:tcW w:w="921" w:type="dxa"/>
            <w:shd w:val="clear" w:color="000000" w:fill="B4C6E7"/>
            <w:noWrap/>
            <w:vAlign w:val="bottom"/>
            <w:hideMark/>
          </w:tcPr>
          <w:p w14:paraId="005822A9" w14:textId="77777777" w:rsidR="00E01A27" w:rsidRPr="00E01A27" w:rsidRDefault="00E01A27">
            <w:pPr>
              <w:rPr>
                <w:color w:val="000000"/>
                <w:szCs w:val="22"/>
              </w:rPr>
            </w:pPr>
            <w:r w:rsidRPr="00E01A27">
              <w:rPr>
                <w:color w:val="000000"/>
                <w:szCs w:val="22"/>
              </w:rPr>
              <w:t> </w:t>
            </w:r>
          </w:p>
        </w:tc>
        <w:tc>
          <w:tcPr>
            <w:tcW w:w="425" w:type="dxa"/>
            <w:shd w:val="clear" w:color="000000" w:fill="B4C6E7"/>
            <w:noWrap/>
            <w:vAlign w:val="bottom"/>
            <w:hideMark/>
          </w:tcPr>
          <w:p w14:paraId="50366C69" w14:textId="77777777" w:rsidR="00E01A27" w:rsidRPr="00E01A27" w:rsidRDefault="00E01A27">
            <w:pPr>
              <w:rPr>
                <w:color w:val="000000"/>
                <w:szCs w:val="22"/>
              </w:rPr>
            </w:pPr>
            <w:r w:rsidRPr="00E01A27">
              <w:rPr>
                <w:color w:val="000000"/>
                <w:szCs w:val="22"/>
              </w:rPr>
              <w:t> </w:t>
            </w:r>
          </w:p>
        </w:tc>
      </w:tr>
      <w:tr w:rsidR="00E01A27" w:rsidRPr="00E01A27" w14:paraId="1F0617E4" w14:textId="77777777" w:rsidTr="008467B0">
        <w:trPr>
          <w:trHeight w:val="288"/>
          <w:jc w:val="center"/>
        </w:trPr>
        <w:tc>
          <w:tcPr>
            <w:tcW w:w="900" w:type="dxa"/>
            <w:shd w:val="clear" w:color="000000" w:fill="B4C6E7"/>
            <w:noWrap/>
            <w:vAlign w:val="bottom"/>
            <w:hideMark/>
          </w:tcPr>
          <w:p w14:paraId="6DC80082" w14:textId="77777777" w:rsidR="00E01A27" w:rsidRPr="00E01A27" w:rsidRDefault="00E01A27">
            <w:pPr>
              <w:rPr>
                <w:color w:val="000000"/>
                <w:szCs w:val="22"/>
              </w:rPr>
            </w:pPr>
            <w:r w:rsidRPr="00E01A27">
              <w:rPr>
                <w:color w:val="000000"/>
                <w:szCs w:val="22"/>
              </w:rPr>
              <w:t> </w:t>
            </w:r>
          </w:p>
        </w:tc>
        <w:tc>
          <w:tcPr>
            <w:tcW w:w="1186" w:type="dxa"/>
            <w:shd w:val="clear" w:color="000000" w:fill="B4C6E7"/>
            <w:noWrap/>
            <w:vAlign w:val="bottom"/>
            <w:hideMark/>
          </w:tcPr>
          <w:p w14:paraId="2CC87E5A" w14:textId="77777777" w:rsidR="00E01A27" w:rsidRPr="00E01A27" w:rsidRDefault="00E01A27">
            <w:pPr>
              <w:rPr>
                <w:color w:val="000000"/>
                <w:szCs w:val="22"/>
              </w:rPr>
            </w:pPr>
            <w:r w:rsidRPr="00E01A27">
              <w:rPr>
                <w:color w:val="000000"/>
                <w:szCs w:val="22"/>
              </w:rPr>
              <w:t> </w:t>
            </w:r>
          </w:p>
        </w:tc>
        <w:tc>
          <w:tcPr>
            <w:tcW w:w="921" w:type="dxa"/>
            <w:shd w:val="clear" w:color="000000" w:fill="B4C6E7"/>
            <w:noWrap/>
            <w:vAlign w:val="bottom"/>
            <w:hideMark/>
          </w:tcPr>
          <w:p w14:paraId="22A417BE" w14:textId="77777777" w:rsidR="00E01A27" w:rsidRPr="00E01A27" w:rsidRDefault="00E01A27">
            <w:pPr>
              <w:rPr>
                <w:color w:val="000000"/>
                <w:szCs w:val="22"/>
              </w:rPr>
            </w:pPr>
            <w:r w:rsidRPr="00E01A27">
              <w:rPr>
                <w:color w:val="000000"/>
                <w:szCs w:val="22"/>
              </w:rPr>
              <w:t> </w:t>
            </w:r>
          </w:p>
        </w:tc>
        <w:tc>
          <w:tcPr>
            <w:tcW w:w="1637" w:type="dxa"/>
            <w:shd w:val="clear" w:color="000000" w:fill="B4C6E7"/>
            <w:noWrap/>
            <w:vAlign w:val="bottom"/>
            <w:hideMark/>
          </w:tcPr>
          <w:p w14:paraId="0C2F8DB9" w14:textId="77777777" w:rsidR="00E01A27" w:rsidRPr="00E01A27" w:rsidRDefault="00E01A27">
            <w:pPr>
              <w:rPr>
                <w:color w:val="000000"/>
                <w:szCs w:val="22"/>
              </w:rPr>
            </w:pPr>
            <w:r w:rsidRPr="00E01A27">
              <w:rPr>
                <w:color w:val="000000"/>
                <w:szCs w:val="22"/>
              </w:rPr>
              <w:t> </w:t>
            </w:r>
          </w:p>
        </w:tc>
        <w:tc>
          <w:tcPr>
            <w:tcW w:w="921" w:type="dxa"/>
            <w:shd w:val="clear" w:color="auto" w:fill="auto"/>
            <w:noWrap/>
            <w:vAlign w:val="bottom"/>
            <w:hideMark/>
          </w:tcPr>
          <w:p w14:paraId="175CA071" w14:textId="77777777" w:rsidR="00E01A27" w:rsidRPr="00E01A27" w:rsidRDefault="00E01A27">
            <w:pPr>
              <w:rPr>
                <w:color w:val="000000"/>
                <w:szCs w:val="22"/>
              </w:rPr>
            </w:pPr>
          </w:p>
        </w:tc>
        <w:tc>
          <w:tcPr>
            <w:tcW w:w="1212" w:type="dxa"/>
          </w:tcPr>
          <w:p w14:paraId="3B74AD5B" w14:textId="77777777" w:rsidR="00E01A27" w:rsidRPr="00E01A27" w:rsidRDefault="00E01A27">
            <w:pPr>
              <w:rPr>
                <w:szCs w:val="20"/>
              </w:rPr>
            </w:pPr>
          </w:p>
        </w:tc>
        <w:tc>
          <w:tcPr>
            <w:tcW w:w="1199" w:type="dxa"/>
            <w:shd w:val="clear" w:color="auto" w:fill="auto"/>
            <w:noWrap/>
            <w:vAlign w:val="bottom"/>
            <w:hideMark/>
          </w:tcPr>
          <w:p w14:paraId="5783C54C" w14:textId="4F639C6C" w:rsidR="00E01A27" w:rsidRPr="00E01A27" w:rsidRDefault="00E01A27">
            <w:pPr>
              <w:rPr>
                <w:szCs w:val="20"/>
              </w:rPr>
            </w:pPr>
          </w:p>
        </w:tc>
        <w:tc>
          <w:tcPr>
            <w:tcW w:w="921" w:type="dxa"/>
            <w:shd w:val="clear" w:color="000000" w:fill="B4C6E7"/>
            <w:noWrap/>
            <w:vAlign w:val="bottom"/>
            <w:hideMark/>
          </w:tcPr>
          <w:p w14:paraId="7534E1ED" w14:textId="77777777" w:rsidR="00E01A27" w:rsidRPr="00E01A27" w:rsidRDefault="00E01A27">
            <w:pPr>
              <w:rPr>
                <w:color w:val="000000"/>
                <w:szCs w:val="22"/>
              </w:rPr>
            </w:pPr>
            <w:r w:rsidRPr="00E01A27">
              <w:rPr>
                <w:color w:val="000000"/>
                <w:szCs w:val="22"/>
              </w:rPr>
              <w:t> </w:t>
            </w:r>
          </w:p>
        </w:tc>
        <w:tc>
          <w:tcPr>
            <w:tcW w:w="425" w:type="dxa"/>
            <w:shd w:val="clear" w:color="000000" w:fill="B4C6E7"/>
            <w:noWrap/>
            <w:vAlign w:val="bottom"/>
            <w:hideMark/>
          </w:tcPr>
          <w:p w14:paraId="08CC41D4" w14:textId="77777777" w:rsidR="00E01A27" w:rsidRPr="00E01A27" w:rsidRDefault="00E01A27">
            <w:pPr>
              <w:rPr>
                <w:color w:val="000000"/>
                <w:szCs w:val="22"/>
              </w:rPr>
            </w:pPr>
            <w:r w:rsidRPr="00E01A27">
              <w:rPr>
                <w:color w:val="000000"/>
                <w:szCs w:val="22"/>
              </w:rPr>
              <w:t> </w:t>
            </w:r>
          </w:p>
        </w:tc>
      </w:tr>
      <w:tr w:rsidR="008467B0" w:rsidRPr="00E01A27" w14:paraId="0BD5D2D2" w14:textId="77777777" w:rsidTr="008467B0">
        <w:trPr>
          <w:trHeight w:val="288"/>
          <w:jc w:val="center"/>
        </w:trPr>
        <w:tc>
          <w:tcPr>
            <w:tcW w:w="900" w:type="dxa"/>
            <w:shd w:val="clear" w:color="000000" w:fill="B4C6E7"/>
            <w:noWrap/>
            <w:vAlign w:val="bottom"/>
            <w:hideMark/>
          </w:tcPr>
          <w:p w14:paraId="47CF504F" w14:textId="77777777" w:rsidR="00E01A27" w:rsidRPr="00E01A27" w:rsidRDefault="00E01A27">
            <w:pPr>
              <w:rPr>
                <w:color w:val="000000"/>
                <w:szCs w:val="22"/>
              </w:rPr>
            </w:pPr>
            <w:r w:rsidRPr="00E01A27">
              <w:rPr>
                <w:color w:val="000000"/>
                <w:szCs w:val="22"/>
              </w:rPr>
              <w:t> </w:t>
            </w:r>
          </w:p>
        </w:tc>
        <w:tc>
          <w:tcPr>
            <w:tcW w:w="1186" w:type="dxa"/>
            <w:shd w:val="clear" w:color="000000" w:fill="B4C6E7"/>
            <w:noWrap/>
            <w:vAlign w:val="bottom"/>
            <w:hideMark/>
          </w:tcPr>
          <w:p w14:paraId="7748AF4D" w14:textId="77777777" w:rsidR="00E01A27" w:rsidRPr="00E01A27" w:rsidRDefault="00E01A27">
            <w:pPr>
              <w:rPr>
                <w:color w:val="000000"/>
                <w:szCs w:val="22"/>
              </w:rPr>
            </w:pPr>
            <w:r w:rsidRPr="00E01A27">
              <w:rPr>
                <w:color w:val="000000"/>
                <w:szCs w:val="22"/>
              </w:rPr>
              <w:t> </w:t>
            </w:r>
          </w:p>
        </w:tc>
        <w:tc>
          <w:tcPr>
            <w:tcW w:w="921" w:type="dxa"/>
            <w:shd w:val="clear" w:color="000000" w:fill="B4C6E7"/>
            <w:noWrap/>
            <w:vAlign w:val="bottom"/>
            <w:hideMark/>
          </w:tcPr>
          <w:p w14:paraId="3A7A1D8D" w14:textId="77777777" w:rsidR="00E01A27" w:rsidRPr="00E01A27" w:rsidRDefault="00E01A27">
            <w:pPr>
              <w:rPr>
                <w:color w:val="000000"/>
                <w:szCs w:val="22"/>
              </w:rPr>
            </w:pPr>
            <w:r w:rsidRPr="00E01A27">
              <w:rPr>
                <w:color w:val="000000"/>
                <w:szCs w:val="22"/>
              </w:rPr>
              <w:t> </w:t>
            </w:r>
          </w:p>
        </w:tc>
        <w:tc>
          <w:tcPr>
            <w:tcW w:w="1637" w:type="dxa"/>
            <w:shd w:val="clear" w:color="000000" w:fill="B4C6E7"/>
            <w:noWrap/>
            <w:vAlign w:val="bottom"/>
            <w:hideMark/>
          </w:tcPr>
          <w:p w14:paraId="79CC785F" w14:textId="77777777" w:rsidR="00E01A27" w:rsidRPr="00E01A27" w:rsidRDefault="00E01A27">
            <w:pPr>
              <w:rPr>
                <w:color w:val="000000"/>
                <w:szCs w:val="22"/>
              </w:rPr>
            </w:pPr>
            <w:r w:rsidRPr="00E01A27">
              <w:rPr>
                <w:color w:val="000000"/>
                <w:szCs w:val="22"/>
              </w:rPr>
              <w:t> </w:t>
            </w:r>
          </w:p>
        </w:tc>
        <w:tc>
          <w:tcPr>
            <w:tcW w:w="921" w:type="dxa"/>
            <w:shd w:val="clear" w:color="auto" w:fill="auto"/>
            <w:noWrap/>
            <w:vAlign w:val="bottom"/>
            <w:hideMark/>
          </w:tcPr>
          <w:p w14:paraId="3432BFA9" w14:textId="77777777" w:rsidR="00E01A27" w:rsidRPr="00E01A27" w:rsidRDefault="00E01A27">
            <w:pPr>
              <w:rPr>
                <w:color w:val="000000"/>
                <w:szCs w:val="22"/>
              </w:rPr>
            </w:pPr>
          </w:p>
        </w:tc>
        <w:tc>
          <w:tcPr>
            <w:tcW w:w="1212" w:type="dxa"/>
          </w:tcPr>
          <w:p w14:paraId="47FE250E" w14:textId="77777777" w:rsidR="00E01A27" w:rsidRPr="00E01A27" w:rsidRDefault="00E01A27">
            <w:pPr>
              <w:rPr>
                <w:color w:val="000000"/>
                <w:szCs w:val="22"/>
              </w:rPr>
            </w:pPr>
          </w:p>
        </w:tc>
        <w:tc>
          <w:tcPr>
            <w:tcW w:w="1199" w:type="dxa"/>
            <w:shd w:val="clear" w:color="000000" w:fill="B4C6E7"/>
            <w:noWrap/>
            <w:vAlign w:val="bottom"/>
            <w:hideMark/>
          </w:tcPr>
          <w:p w14:paraId="19EF86A5" w14:textId="062B58E6" w:rsidR="00E01A27" w:rsidRPr="00E01A27" w:rsidRDefault="00E01A27">
            <w:pPr>
              <w:rPr>
                <w:color w:val="000000"/>
                <w:szCs w:val="22"/>
              </w:rPr>
            </w:pPr>
            <w:r w:rsidRPr="00E01A27">
              <w:rPr>
                <w:color w:val="000000"/>
                <w:szCs w:val="22"/>
              </w:rPr>
              <w:t> </w:t>
            </w:r>
          </w:p>
        </w:tc>
        <w:tc>
          <w:tcPr>
            <w:tcW w:w="921" w:type="dxa"/>
            <w:shd w:val="clear" w:color="000000" w:fill="B4C6E7"/>
            <w:noWrap/>
            <w:vAlign w:val="bottom"/>
            <w:hideMark/>
          </w:tcPr>
          <w:p w14:paraId="150D3006" w14:textId="77777777" w:rsidR="00E01A27" w:rsidRPr="00E01A27" w:rsidRDefault="00E01A27">
            <w:pPr>
              <w:rPr>
                <w:color w:val="000000"/>
                <w:szCs w:val="22"/>
              </w:rPr>
            </w:pPr>
            <w:r w:rsidRPr="00E01A27">
              <w:rPr>
                <w:color w:val="000000"/>
                <w:szCs w:val="22"/>
              </w:rPr>
              <w:t> </w:t>
            </w:r>
          </w:p>
        </w:tc>
        <w:tc>
          <w:tcPr>
            <w:tcW w:w="425" w:type="dxa"/>
            <w:shd w:val="clear" w:color="000000" w:fill="B4C6E7"/>
            <w:noWrap/>
            <w:vAlign w:val="bottom"/>
            <w:hideMark/>
          </w:tcPr>
          <w:p w14:paraId="35F825FB" w14:textId="77777777" w:rsidR="00E01A27" w:rsidRPr="00E01A27" w:rsidRDefault="00E01A27">
            <w:pPr>
              <w:rPr>
                <w:color w:val="000000"/>
                <w:szCs w:val="22"/>
              </w:rPr>
            </w:pPr>
            <w:r w:rsidRPr="00E01A27">
              <w:rPr>
                <w:color w:val="000000"/>
                <w:szCs w:val="22"/>
              </w:rPr>
              <w:t> </w:t>
            </w:r>
          </w:p>
        </w:tc>
      </w:tr>
      <w:tr w:rsidR="008467B0" w:rsidRPr="00E01A27" w14:paraId="261B2511" w14:textId="77777777" w:rsidTr="008467B0">
        <w:trPr>
          <w:trHeight w:val="288"/>
          <w:jc w:val="center"/>
        </w:trPr>
        <w:tc>
          <w:tcPr>
            <w:tcW w:w="900" w:type="dxa"/>
            <w:shd w:val="clear" w:color="000000" w:fill="B4C6E7"/>
            <w:noWrap/>
            <w:vAlign w:val="bottom"/>
            <w:hideMark/>
          </w:tcPr>
          <w:p w14:paraId="25058474" w14:textId="77777777" w:rsidR="00E01A27" w:rsidRPr="00E01A27" w:rsidRDefault="00E01A27">
            <w:pPr>
              <w:rPr>
                <w:color w:val="000000"/>
                <w:szCs w:val="22"/>
              </w:rPr>
            </w:pPr>
            <w:r w:rsidRPr="00E01A27">
              <w:rPr>
                <w:color w:val="000000"/>
                <w:szCs w:val="22"/>
              </w:rPr>
              <w:t> </w:t>
            </w:r>
          </w:p>
        </w:tc>
        <w:tc>
          <w:tcPr>
            <w:tcW w:w="1186" w:type="dxa"/>
            <w:shd w:val="clear" w:color="000000" w:fill="B4C6E7"/>
            <w:noWrap/>
            <w:vAlign w:val="bottom"/>
            <w:hideMark/>
          </w:tcPr>
          <w:p w14:paraId="5FB71887" w14:textId="77777777" w:rsidR="00E01A27" w:rsidRPr="00E01A27" w:rsidRDefault="00E01A27">
            <w:pPr>
              <w:rPr>
                <w:color w:val="000000"/>
                <w:szCs w:val="22"/>
              </w:rPr>
            </w:pPr>
            <w:r w:rsidRPr="00E01A27">
              <w:rPr>
                <w:color w:val="000000"/>
                <w:szCs w:val="22"/>
              </w:rPr>
              <w:t> </w:t>
            </w:r>
          </w:p>
        </w:tc>
        <w:tc>
          <w:tcPr>
            <w:tcW w:w="921" w:type="dxa"/>
            <w:shd w:val="clear" w:color="000000" w:fill="B4C6E7"/>
            <w:noWrap/>
            <w:vAlign w:val="bottom"/>
            <w:hideMark/>
          </w:tcPr>
          <w:p w14:paraId="0E34CA56" w14:textId="77777777" w:rsidR="00E01A27" w:rsidRPr="00E01A27" w:rsidRDefault="00E01A27">
            <w:pPr>
              <w:rPr>
                <w:color w:val="000000"/>
                <w:szCs w:val="22"/>
              </w:rPr>
            </w:pPr>
            <w:r w:rsidRPr="00E01A27">
              <w:rPr>
                <w:color w:val="000000"/>
                <w:szCs w:val="22"/>
              </w:rPr>
              <w:t> </w:t>
            </w:r>
          </w:p>
        </w:tc>
        <w:tc>
          <w:tcPr>
            <w:tcW w:w="1637" w:type="dxa"/>
            <w:shd w:val="clear" w:color="000000" w:fill="B4C6E7"/>
            <w:noWrap/>
            <w:vAlign w:val="bottom"/>
            <w:hideMark/>
          </w:tcPr>
          <w:p w14:paraId="1A43102C" w14:textId="77777777" w:rsidR="00E01A27" w:rsidRPr="00E01A27" w:rsidRDefault="00E01A27">
            <w:pPr>
              <w:rPr>
                <w:color w:val="000000"/>
                <w:szCs w:val="22"/>
              </w:rPr>
            </w:pPr>
            <w:r w:rsidRPr="00E01A27">
              <w:rPr>
                <w:color w:val="000000"/>
                <w:szCs w:val="22"/>
              </w:rPr>
              <w:t> </w:t>
            </w:r>
          </w:p>
        </w:tc>
        <w:tc>
          <w:tcPr>
            <w:tcW w:w="921" w:type="dxa"/>
            <w:shd w:val="clear" w:color="auto" w:fill="auto"/>
            <w:noWrap/>
            <w:vAlign w:val="bottom"/>
            <w:hideMark/>
          </w:tcPr>
          <w:p w14:paraId="19D0340A" w14:textId="77777777" w:rsidR="00E01A27" w:rsidRPr="00E01A27" w:rsidRDefault="00E01A27">
            <w:pPr>
              <w:rPr>
                <w:color w:val="000000"/>
                <w:szCs w:val="22"/>
              </w:rPr>
            </w:pPr>
          </w:p>
        </w:tc>
        <w:tc>
          <w:tcPr>
            <w:tcW w:w="1212" w:type="dxa"/>
          </w:tcPr>
          <w:p w14:paraId="68A02133" w14:textId="77777777" w:rsidR="00E01A27" w:rsidRPr="00E01A27" w:rsidRDefault="00E01A27">
            <w:pPr>
              <w:rPr>
                <w:color w:val="000000"/>
                <w:szCs w:val="22"/>
              </w:rPr>
            </w:pPr>
          </w:p>
        </w:tc>
        <w:tc>
          <w:tcPr>
            <w:tcW w:w="1199" w:type="dxa"/>
            <w:shd w:val="clear" w:color="000000" w:fill="B4C6E7"/>
            <w:noWrap/>
            <w:vAlign w:val="bottom"/>
            <w:hideMark/>
          </w:tcPr>
          <w:p w14:paraId="6369251E" w14:textId="7BE05815" w:rsidR="00E01A27" w:rsidRPr="00E01A27" w:rsidRDefault="00E01A27">
            <w:pPr>
              <w:rPr>
                <w:color w:val="000000"/>
                <w:szCs w:val="22"/>
              </w:rPr>
            </w:pPr>
            <w:r w:rsidRPr="00E01A27">
              <w:rPr>
                <w:color w:val="000000"/>
                <w:szCs w:val="22"/>
              </w:rPr>
              <w:t> </w:t>
            </w:r>
          </w:p>
        </w:tc>
        <w:tc>
          <w:tcPr>
            <w:tcW w:w="921" w:type="dxa"/>
            <w:shd w:val="clear" w:color="000000" w:fill="B4C6E7"/>
            <w:noWrap/>
            <w:vAlign w:val="bottom"/>
            <w:hideMark/>
          </w:tcPr>
          <w:p w14:paraId="53C1E6A9" w14:textId="77777777" w:rsidR="00E01A27" w:rsidRPr="00E01A27" w:rsidRDefault="00E01A27">
            <w:pPr>
              <w:rPr>
                <w:color w:val="000000"/>
                <w:szCs w:val="22"/>
              </w:rPr>
            </w:pPr>
            <w:r w:rsidRPr="00E01A27">
              <w:rPr>
                <w:color w:val="000000"/>
                <w:szCs w:val="22"/>
              </w:rPr>
              <w:t> </w:t>
            </w:r>
          </w:p>
        </w:tc>
        <w:tc>
          <w:tcPr>
            <w:tcW w:w="425" w:type="dxa"/>
            <w:shd w:val="clear" w:color="000000" w:fill="B4C6E7"/>
            <w:noWrap/>
            <w:vAlign w:val="bottom"/>
            <w:hideMark/>
          </w:tcPr>
          <w:p w14:paraId="50BAB769" w14:textId="77777777" w:rsidR="00E01A27" w:rsidRPr="00E01A27" w:rsidRDefault="00E01A27">
            <w:pPr>
              <w:rPr>
                <w:color w:val="000000"/>
                <w:szCs w:val="22"/>
              </w:rPr>
            </w:pPr>
            <w:r w:rsidRPr="00E01A27">
              <w:rPr>
                <w:color w:val="000000"/>
                <w:szCs w:val="22"/>
              </w:rPr>
              <w:t> </w:t>
            </w:r>
          </w:p>
        </w:tc>
      </w:tr>
      <w:tr w:rsidR="008467B0" w:rsidRPr="00E01A27" w14:paraId="746E0F49" w14:textId="77777777" w:rsidTr="008467B0">
        <w:trPr>
          <w:trHeight w:val="288"/>
          <w:jc w:val="center"/>
        </w:trPr>
        <w:tc>
          <w:tcPr>
            <w:tcW w:w="900" w:type="dxa"/>
            <w:shd w:val="clear" w:color="000000" w:fill="B4C6E7"/>
            <w:noWrap/>
            <w:vAlign w:val="bottom"/>
            <w:hideMark/>
          </w:tcPr>
          <w:p w14:paraId="7A69C28E" w14:textId="77777777" w:rsidR="00E01A27" w:rsidRPr="00E01A27" w:rsidRDefault="00E01A27">
            <w:pPr>
              <w:rPr>
                <w:color w:val="000000"/>
                <w:szCs w:val="22"/>
              </w:rPr>
            </w:pPr>
            <w:r w:rsidRPr="00E01A27">
              <w:rPr>
                <w:color w:val="000000"/>
                <w:szCs w:val="22"/>
              </w:rPr>
              <w:t> </w:t>
            </w:r>
          </w:p>
        </w:tc>
        <w:tc>
          <w:tcPr>
            <w:tcW w:w="1186" w:type="dxa"/>
            <w:shd w:val="clear" w:color="000000" w:fill="B4C6E7"/>
            <w:noWrap/>
            <w:vAlign w:val="bottom"/>
            <w:hideMark/>
          </w:tcPr>
          <w:p w14:paraId="4659C96E" w14:textId="77777777" w:rsidR="00E01A27" w:rsidRPr="00E01A27" w:rsidRDefault="00E01A27">
            <w:pPr>
              <w:rPr>
                <w:color w:val="000000"/>
                <w:szCs w:val="22"/>
              </w:rPr>
            </w:pPr>
            <w:r w:rsidRPr="00E01A27">
              <w:rPr>
                <w:color w:val="000000"/>
                <w:szCs w:val="22"/>
              </w:rPr>
              <w:t> </w:t>
            </w:r>
          </w:p>
        </w:tc>
        <w:tc>
          <w:tcPr>
            <w:tcW w:w="921" w:type="dxa"/>
            <w:shd w:val="clear" w:color="000000" w:fill="B4C6E7"/>
            <w:noWrap/>
            <w:vAlign w:val="bottom"/>
            <w:hideMark/>
          </w:tcPr>
          <w:p w14:paraId="7D9166EF" w14:textId="77777777" w:rsidR="00E01A27" w:rsidRPr="00E01A27" w:rsidRDefault="00E01A27">
            <w:pPr>
              <w:rPr>
                <w:color w:val="000000"/>
                <w:szCs w:val="22"/>
              </w:rPr>
            </w:pPr>
            <w:r w:rsidRPr="00E01A27">
              <w:rPr>
                <w:color w:val="000000"/>
                <w:szCs w:val="22"/>
              </w:rPr>
              <w:t> </w:t>
            </w:r>
          </w:p>
        </w:tc>
        <w:tc>
          <w:tcPr>
            <w:tcW w:w="1637" w:type="dxa"/>
            <w:shd w:val="clear" w:color="000000" w:fill="B4C6E7"/>
            <w:noWrap/>
            <w:vAlign w:val="bottom"/>
            <w:hideMark/>
          </w:tcPr>
          <w:p w14:paraId="4E26E731" w14:textId="77777777" w:rsidR="00E01A27" w:rsidRPr="00E01A27" w:rsidRDefault="00E01A27">
            <w:pPr>
              <w:rPr>
                <w:color w:val="000000"/>
                <w:szCs w:val="22"/>
              </w:rPr>
            </w:pPr>
            <w:r w:rsidRPr="00E01A27">
              <w:rPr>
                <w:color w:val="000000"/>
                <w:szCs w:val="22"/>
              </w:rPr>
              <w:t> </w:t>
            </w:r>
          </w:p>
        </w:tc>
        <w:tc>
          <w:tcPr>
            <w:tcW w:w="921" w:type="dxa"/>
            <w:shd w:val="clear" w:color="auto" w:fill="auto"/>
            <w:noWrap/>
            <w:vAlign w:val="bottom"/>
            <w:hideMark/>
          </w:tcPr>
          <w:p w14:paraId="4580331E" w14:textId="77777777" w:rsidR="00E01A27" w:rsidRPr="00E01A27" w:rsidRDefault="00E01A27">
            <w:pPr>
              <w:rPr>
                <w:color w:val="000000"/>
                <w:szCs w:val="22"/>
              </w:rPr>
            </w:pPr>
          </w:p>
        </w:tc>
        <w:tc>
          <w:tcPr>
            <w:tcW w:w="1212" w:type="dxa"/>
          </w:tcPr>
          <w:p w14:paraId="7EDDD730" w14:textId="77777777" w:rsidR="00E01A27" w:rsidRPr="00E01A27" w:rsidRDefault="00E01A27">
            <w:pPr>
              <w:rPr>
                <w:color w:val="000000"/>
                <w:szCs w:val="22"/>
              </w:rPr>
            </w:pPr>
          </w:p>
        </w:tc>
        <w:tc>
          <w:tcPr>
            <w:tcW w:w="1199" w:type="dxa"/>
            <w:shd w:val="clear" w:color="000000" w:fill="B4C6E7"/>
            <w:noWrap/>
            <w:vAlign w:val="bottom"/>
            <w:hideMark/>
          </w:tcPr>
          <w:p w14:paraId="6235EA73" w14:textId="6226A03B" w:rsidR="00E01A27" w:rsidRPr="00E01A27" w:rsidRDefault="00E01A27">
            <w:pPr>
              <w:rPr>
                <w:color w:val="000000"/>
                <w:szCs w:val="22"/>
              </w:rPr>
            </w:pPr>
            <w:r w:rsidRPr="00E01A27">
              <w:rPr>
                <w:color w:val="000000"/>
                <w:szCs w:val="22"/>
              </w:rPr>
              <w:t> </w:t>
            </w:r>
          </w:p>
        </w:tc>
        <w:tc>
          <w:tcPr>
            <w:tcW w:w="921" w:type="dxa"/>
            <w:shd w:val="clear" w:color="000000" w:fill="B4C6E7"/>
            <w:noWrap/>
            <w:vAlign w:val="bottom"/>
            <w:hideMark/>
          </w:tcPr>
          <w:p w14:paraId="497034D7" w14:textId="77777777" w:rsidR="00E01A27" w:rsidRPr="00E01A27" w:rsidRDefault="00E01A27">
            <w:pPr>
              <w:rPr>
                <w:color w:val="000000"/>
                <w:szCs w:val="22"/>
              </w:rPr>
            </w:pPr>
            <w:r w:rsidRPr="00E01A27">
              <w:rPr>
                <w:color w:val="000000"/>
                <w:szCs w:val="22"/>
              </w:rPr>
              <w:t> </w:t>
            </w:r>
          </w:p>
        </w:tc>
        <w:tc>
          <w:tcPr>
            <w:tcW w:w="425" w:type="dxa"/>
            <w:shd w:val="clear" w:color="000000" w:fill="B4C6E7"/>
            <w:noWrap/>
            <w:vAlign w:val="bottom"/>
            <w:hideMark/>
          </w:tcPr>
          <w:p w14:paraId="70A7E7A1" w14:textId="77777777" w:rsidR="00E01A27" w:rsidRPr="00E01A27" w:rsidRDefault="00E01A27">
            <w:pPr>
              <w:rPr>
                <w:color w:val="000000"/>
                <w:szCs w:val="22"/>
              </w:rPr>
            </w:pPr>
            <w:r w:rsidRPr="00E01A27">
              <w:rPr>
                <w:color w:val="000000"/>
                <w:szCs w:val="22"/>
              </w:rPr>
              <w:t> </w:t>
            </w:r>
          </w:p>
        </w:tc>
      </w:tr>
      <w:tr w:rsidR="008467B0" w:rsidRPr="00E01A27" w14:paraId="18125568" w14:textId="77777777" w:rsidTr="008467B0">
        <w:trPr>
          <w:trHeight w:val="288"/>
          <w:jc w:val="center"/>
        </w:trPr>
        <w:tc>
          <w:tcPr>
            <w:tcW w:w="900" w:type="dxa"/>
            <w:shd w:val="clear" w:color="000000" w:fill="B4C6E7"/>
            <w:noWrap/>
            <w:vAlign w:val="bottom"/>
            <w:hideMark/>
          </w:tcPr>
          <w:p w14:paraId="3D4D50D7" w14:textId="77777777" w:rsidR="00E01A27" w:rsidRPr="00E01A27" w:rsidRDefault="00E01A27">
            <w:pPr>
              <w:rPr>
                <w:color w:val="000000"/>
                <w:szCs w:val="22"/>
              </w:rPr>
            </w:pPr>
            <w:r w:rsidRPr="00E01A27">
              <w:rPr>
                <w:color w:val="000000"/>
                <w:szCs w:val="22"/>
              </w:rPr>
              <w:t> </w:t>
            </w:r>
          </w:p>
        </w:tc>
        <w:tc>
          <w:tcPr>
            <w:tcW w:w="1186" w:type="dxa"/>
            <w:shd w:val="clear" w:color="000000" w:fill="B4C6E7"/>
            <w:noWrap/>
            <w:vAlign w:val="bottom"/>
            <w:hideMark/>
          </w:tcPr>
          <w:p w14:paraId="5A23228B" w14:textId="77777777" w:rsidR="00E01A27" w:rsidRPr="00E01A27" w:rsidRDefault="00E01A27">
            <w:pPr>
              <w:rPr>
                <w:color w:val="000000"/>
                <w:szCs w:val="22"/>
              </w:rPr>
            </w:pPr>
            <w:r w:rsidRPr="00E01A27">
              <w:rPr>
                <w:color w:val="000000"/>
                <w:szCs w:val="22"/>
              </w:rPr>
              <w:t> </w:t>
            </w:r>
          </w:p>
        </w:tc>
        <w:tc>
          <w:tcPr>
            <w:tcW w:w="921" w:type="dxa"/>
            <w:shd w:val="clear" w:color="000000" w:fill="B4C6E7"/>
            <w:noWrap/>
            <w:vAlign w:val="bottom"/>
            <w:hideMark/>
          </w:tcPr>
          <w:p w14:paraId="10F1118E" w14:textId="77777777" w:rsidR="00E01A27" w:rsidRPr="00E01A27" w:rsidRDefault="00E01A27">
            <w:pPr>
              <w:rPr>
                <w:color w:val="000000"/>
                <w:szCs w:val="22"/>
              </w:rPr>
            </w:pPr>
            <w:r w:rsidRPr="00E01A27">
              <w:rPr>
                <w:color w:val="000000"/>
                <w:szCs w:val="22"/>
              </w:rPr>
              <w:t> </w:t>
            </w:r>
          </w:p>
        </w:tc>
        <w:tc>
          <w:tcPr>
            <w:tcW w:w="1637" w:type="dxa"/>
            <w:shd w:val="clear" w:color="000000" w:fill="B4C6E7"/>
            <w:noWrap/>
            <w:vAlign w:val="bottom"/>
            <w:hideMark/>
          </w:tcPr>
          <w:p w14:paraId="0B3B2D03" w14:textId="77777777" w:rsidR="00E01A27" w:rsidRPr="00E01A27" w:rsidRDefault="00E01A27">
            <w:pPr>
              <w:rPr>
                <w:color w:val="000000"/>
                <w:szCs w:val="22"/>
              </w:rPr>
            </w:pPr>
            <w:r w:rsidRPr="00E01A27">
              <w:rPr>
                <w:color w:val="000000"/>
                <w:szCs w:val="22"/>
              </w:rPr>
              <w:t> </w:t>
            </w:r>
          </w:p>
        </w:tc>
        <w:tc>
          <w:tcPr>
            <w:tcW w:w="921" w:type="dxa"/>
            <w:shd w:val="clear" w:color="000000" w:fill="B4C6E7"/>
            <w:noWrap/>
            <w:vAlign w:val="bottom"/>
            <w:hideMark/>
          </w:tcPr>
          <w:p w14:paraId="783A76F2" w14:textId="77777777" w:rsidR="00E01A27" w:rsidRPr="00E01A27" w:rsidRDefault="00E01A27">
            <w:pPr>
              <w:rPr>
                <w:color w:val="000000"/>
                <w:szCs w:val="22"/>
              </w:rPr>
            </w:pPr>
            <w:r w:rsidRPr="00E01A27">
              <w:rPr>
                <w:color w:val="000000"/>
                <w:szCs w:val="22"/>
              </w:rPr>
              <w:t> </w:t>
            </w:r>
          </w:p>
        </w:tc>
        <w:tc>
          <w:tcPr>
            <w:tcW w:w="1212" w:type="dxa"/>
            <w:shd w:val="clear" w:color="000000" w:fill="B4C6E7"/>
          </w:tcPr>
          <w:p w14:paraId="3E733846" w14:textId="77777777" w:rsidR="00E01A27" w:rsidRPr="00E01A27" w:rsidRDefault="00E01A27">
            <w:pPr>
              <w:rPr>
                <w:color w:val="000000"/>
                <w:szCs w:val="22"/>
              </w:rPr>
            </w:pPr>
          </w:p>
        </w:tc>
        <w:tc>
          <w:tcPr>
            <w:tcW w:w="1199" w:type="dxa"/>
            <w:shd w:val="clear" w:color="000000" w:fill="B4C6E7"/>
            <w:noWrap/>
            <w:vAlign w:val="bottom"/>
            <w:hideMark/>
          </w:tcPr>
          <w:p w14:paraId="75F21E38" w14:textId="1F9551E3" w:rsidR="00E01A27" w:rsidRPr="00E01A27" w:rsidRDefault="00E01A27">
            <w:pPr>
              <w:rPr>
                <w:color w:val="000000"/>
                <w:szCs w:val="22"/>
              </w:rPr>
            </w:pPr>
            <w:r w:rsidRPr="00E01A27">
              <w:rPr>
                <w:color w:val="000000"/>
                <w:szCs w:val="22"/>
              </w:rPr>
              <w:t> </w:t>
            </w:r>
          </w:p>
        </w:tc>
        <w:tc>
          <w:tcPr>
            <w:tcW w:w="921" w:type="dxa"/>
            <w:shd w:val="clear" w:color="000000" w:fill="B4C6E7"/>
            <w:noWrap/>
            <w:vAlign w:val="bottom"/>
            <w:hideMark/>
          </w:tcPr>
          <w:p w14:paraId="647E315E" w14:textId="77777777" w:rsidR="00E01A27" w:rsidRPr="00E01A27" w:rsidRDefault="00E01A27">
            <w:pPr>
              <w:rPr>
                <w:color w:val="000000"/>
                <w:szCs w:val="22"/>
              </w:rPr>
            </w:pPr>
            <w:r w:rsidRPr="00E01A27">
              <w:rPr>
                <w:color w:val="000000"/>
                <w:szCs w:val="22"/>
              </w:rPr>
              <w:t> </w:t>
            </w:r>
          </w:p>
        </w:tc>
        <w:tc>
          <w:tcPr>
            <w:tcW w:w="425" w:type="dxa"/>
            <w:shd w:val="clear" w:color="000000" w:fill="B4C6E7"/>
            <w:noWrap/>
            <w:vAlign w:val="bottom"/>
            <w:hideMark/>
          </w:tcPr>
          <w:p w14:paraId="5838DA0F" w14:textId="77777777" w:rsidR="00E01A27" w:rsidRPr="00E01A27" w:rsidRDefault="00E01A27">
            <w:pPr>
              <w:rPr>
                <w:color w:val="000000"/>
                <w:szCs w:val="22"/>
              </w:rPr>
            </w:pPr>
            <w:r w:rsidRPr="00E01A27">
              <w:rPr>
                <w:color w:val="000000"/>
                <w:szCs w:val="22"/>
              </w:rPr>
              <w:t> </w:t>
            </w:r>
          </w:p>
        </w:tc>
      </w:tr>
    </w:tbl>
    <w:p w14:paraId="175C59DE" w14:textId="77777777" w:rsidR="00A501D8" w:rsidRDefault="00A501D8" w:rsidP="00B56B71">
      <w:pPr>
        <w:rPr>
          <w:lang w:val="fr-FR" w:eastAsia="en-GB"/>
        </w:rPr>
      </w:pPr>
    </w:p>
    <w:p w14:paraId="22B833F8" w14:textId="77777777" w:rsidR="00B56B71" w:rsidRDefault="00B56B71" w:rsidP="00B56B71">
      <w:pPr>
        <w:rPr>
          <w:lang w:val="fr-FR" w:eastAsia="en-GB"/>
        </w:rPr>
      </w:pPr>
    </w:p>
    <w:p w14:paraId="1B57C7D1" w14:textId="022D2EB5" w:rsidR="00927EBD" w:rsidRDefault="00927EBD" w:rsidP="00927EBD">
      <w:pPr>
        <w:pStyle w:val="Heading1"/>
      </w:pPr>
      <w:bookmarkStart w:id="47" w:name="Sit_Artique"/>
      <w:r>
        <w:t>ARTIQUE</w:t>
      </w:r>
    </w:p>
    <w:bookmarkEnd w:id="47"/>
    <w:p w14:paraId="45C9DD09" w14:textId="77777777" w:rsidR="00927EBD" w:rsidRDefault="00927EBD" w:rsidP="00B56B71">
      <w:pPr>
        <w:rPr>
          <w:lang w:val="fr-FR" w:eastAsia="en-GB"/>
        </w:rPr>
      </w:pPr>
    </w:p>
    <w:p w14:paraId="41C368B8" w14:textId="77777777" w:rsidR="002E10DE" w:rsidRDefault="004C5823" w:rsidP="004C5823">
      <w:pPr>
        <w:jc w:val="both"/>
        <w:rPr>
          <w:lang w:val="fr-FR"/>
        </w:rPr>
      </w:pPr>
      <w:r>
        <w:rPr>
          <w:lang w:val="fr-FR"/>
        </w:rPr>
        <w:t xml:space="preserve">Sous-ensemble des </w:t>
      </w:r>
      <w:hyperlink r:id="rId74" w:anchor="Sit_Ameriques" w:history="1">
        <w:r w:rsidRPr="00B22FF0">
          <w:rPr>
            <w:rStyle w:val="Hyperlink"/>
            <w:lang w:val="fr-FR"/>
          </w:rPr>
          <w:t>Amériques</w:t>
        </w:r>
      </w:hyperlink>
      <w:r>
        <w:rPr>
          <w:lang w:val="fr-FR"/>
        </w:rPr>
        <w:t xml:space="preserve">. </w:t>
      </w:r>
      <w:bookmarkStart w:id="48" w:name="_Hlk147162412"/>
    </w:p>
    <w:p w14:paraId="768EB531" w14:textId="77777777" w:rsidR="002E10DE" w:rsidRDefault="002E10DE" w:rsidP="004C5823">
      <w:pPr>
        <w:jc w:val="both"/>
        <w:rPr>
          <w:lang w:val="fr-FR"/>
        </w:rPr>
      </w:pPr>
    </w:p>
    <w:p w14:paraId="464607B2" w14:textId="488D938D" w:rsidR="00927EBD" w:rsidRDefault="00000000" w:rsidP="004C5823">
      <w:pPr>
        <w:jc w:val="both"/>
        <w:rPr>
          <w:lang w:val="fr-FR"/>
        </w:rPr>
      </w:pPr>
      <w:hyperlink r:id="rId75" w:anchor="Sit_Alaska" w:history="1">
        <w:r w:rsidR="002E10DE" w:rsidRPr="002E10DE">
          <w:rPr>
            <w:rStyle w:val="Hyperlink"/>
            <w:lang w:val="fr-FR"/>
          </w:rPr>
          <w:t>Alaska</w:t>
        </w:r>
      </w:hyperlink>
      <w:bookmarkEnd w:id="48"/>
      <w:r w:rsidR="002E10DE">
        <w:rPr>
          <w:lang w:val="fr-FR"/>
        </w:rPr>
        <w:t>, ...</w:t>
      </w:r>
    </w:p>
    <w:p w14:paraId="426B8A2E" w14:textId="77777777" w:rsidR="002E10DE" w:rsidRDefault="002E10DE" w:rsidP="004C5823">
      <w:pPr>
        <w:jc w:val="both"/>
        <w:rPr>
          <w:lang w:val="fr-FR"/>
        </w:rPr>
      </w:pPr>
    </w:p>
    <w:p w14:paraId="606BD78C" w14:textId="73B9CABD" w:rsidR="002E10DE" w:rsidRDefault="002E10DE" w:rsidP="002E10DE">
      <w:pPr>
        <w:pStyle w:val="Heading2"/>
      </w:pPr>
      <w:bookmarkStart w:id="49" w:name="Sit_Alaska"/>
      <w:r>
        <w:t>Alaska</w:t>
      </w:r>
    </w:p>
    <w:bookmarkEnd w:id="49"/>
    <w:p w14:paraId="55E5F07C" w14:textId="77777777" w:rsidR="002E10DE" w:rsidRDefault="002E10DE" w:rsidP="004C5823">
      <w:pPr>
        <w:jc w:val="both"/>
        <w:rPr>
          <w:lang w:val="fr-FR"/>
        </w:rPr>
      </w:pPr>
    </w:p>
    <w:p w14:paraId="6284E932" w14:textId="735F0D98" w:rsidR="002E10DE" w:rsidRDefault="002E10DE" w:rsidP="004C5823">
      <w:pPr>
        <w:jc w:val="both"/>
        <w:rPr>
          <w:lang w:val="fr-FR" w:eastAsia="en-GB"/>
        </w:rPr>
      </w:pPr>
      <w:r w:rsidRPr="003822DA">
        <w:rPr>
          <w:color w:val="000000"/>
          <w:lang w:val="fr-FR" w:eastAsia="fr-FR"/>
        </w:rPr>
        <w:t>Ces vagues migratoires pénètrent à travers la Béringie, c’est-à-dire le pont terrestre qui unissait la Sibérie à l’Alaska. Notre projet se focalise sur la région intérieure de l’Alaska car c’est une région riche en sites préhistoriques qui a certainement joué un rôle majeur dans l’histoire du peuplement du Nouveau Monde. Dans la région intérieure de l’Alaska, les populations qui se sont succédées depuis le Complexe Dénali à la fin du Pléistocène jusqu’aux Indiens Athabascans des périodes historiques, sont des chasseurs-cueilleurs-pêcheurs nomades ou semi-nomades dont une partie de la culture matérielle est représentée par des outils en pierre taillée</w:t>
      </w:r>
      <w:r>
        <w:rPr>
          <w:color w:val="000000"/>
          <w:lang w:val="fr-FR" w:eastAsia="fr-FR"/>
        </w:rPr>
        <w:t xml:space="preserve"> (ArchAm)</w:t>
      </w:r>
    </w:p>
    <w:p w14:paraId="75871CE8" w14:textId="77777777" w:rsidR="004C5823" w:rsidRPr="00B56B71" w:rsidRDefault="004C5823" w:rsidP="00B56B71">
      <w:pPr>
        <w:rPr>
          <w:lang w:val="fr-FR" w:eastAsia="en-GB"/>
        </w:rPr>
      </w:pPr>
    </w:p>
    <w:p w14:paraId="73266338" w14:textId="787CF39D" w:rsidR="00B56B71" w:rsidRDefault="00010D4D" w:rsidP="00010D4D">
      <w:pPr>
        <w:pStyle w:val="Heading1"/>
      </w:pPr>
      <w:bookmarkStart w:id="50" w:name="Sit_Plaines_Grds"/>
      <w:r>
        <w:t>GRANDES PLAINES</w:t>
      </w:r>
    </w:p>
    <w:bookmarkEnd w:id="50"/>
    <w:p w14:paraId="1DD856AF" w14:textId="77777777" w:rsidR="00010D4D" w:rsidRDefault="00010D4D" w:rsidP="00B56B71">
      <w:pPr>
        <w:rPr>
          <w:lang w:val="fr-FR"/>
        </w:rPr>
      </w:pPr>
    </w:p>
    <w:p w14:paraId="64AAFDE6" w14:textId="4D76DD8F" w:rsidR="00C04695" w:rsidRDefault="00010D4D" w:rsidP="00B56B71">
      <w:pPr>
        <w:rPr>
          <w:lang w:val="fr-FR"/>
        </w:rPr>
      </w:pPr>
      <w:r>
        <w:rPr>
          <w:lang w:val="fr-FR"/>
        </w:rPr>
        <w:t xml:space="preserve">Sous-ensemble des </w:t>
      </w:r>
      <w:bookmarkStart w:id="51" w:name="_Hlk147162875"/>
      <w:r>
        <w:fldChar w:fldCharType="begin"/>
      </w:r>
      <w:r w:rsidRPr="002E10DE">
        <w:rPr>
          <w:lang w:val="fr-FR"/>
        </w:rPr>
        <w:instrText>HYPERLINK "Sites.docx" \l "Sit_Ameriques"</w:instrText>
      </w:r>
      <w:r>
        <w:fldChar w:fldCharType="separate"/>
      </w:r>
      <w:r w:rsidRPr="00B22FF0">
        <w:rPr>
          <w:rStyle w:val="Hyperlink"/>
          <w:lang w:val="fr-FR"/>
        </w:rPr>
        <w:t>Amériques</w:t>
      </w:r>
      <w:r>
        <w:rPr>
          <w:rStyle w:val="Hyperlink"/>
          <w:lang w:val="fr-FR"/>
        </w:rPr>
        <w:fldChar w:fldCharType="end"/>
      </w:r>
      <w:bookmarkEnd w:id="51"/>
      <w:r>
        <w:rPr>
          <w:lang w:val="fr-FR"/>
        </w:rPr>
        <w:t>.</w:t>
      </w:r>
    </w:p>
    <w:p w14:paraId="1708BF3A" w14:textId="77777777" w:rsidR="00C600FF" w:rsidRDefault="00C600FF" w:rsidP="00B56B71">
      <w:pPr>
        <w:rPr>
          <w:lang w:val="fr-FR"/>
        </w:rPr>
      </w:pPr>
    </w:p>
    <w:p w14:paraId="2DBC53B6" w14:textId="50A180D2" w:rsidR="00C600FF" w:rsidRDefault="00C600FF" w:rsidP="00B56B71">
      <w:pPr>
        <w:rPr>
          <w:lang w:val="fr-FR"/>
        </w:rPr>
      </w:pPr>
      <w:r>
        <w:rPr>
          <w:lang w:val="fr-FR"/>
        </w:rPr>
        <w:t xml:space="preserve">v. </w:t>
      </w:r>
      <w:hyperlink r:id="rId76" w:anchor="Cul_Amerindiens" w:history="1">
        <w:r w:rsidRPr="00C600FF">
          <w:rPr>
            <w:rStyle w:val="Hyperlink"/>
            <w:lang w:val="fr-FR"/>
          </w:rPr>
          <w:t>Amérindiens</w:t>
        </w:r>
      </w:hyperlink>
    </w:p>
    <w:p w14:paraId="0F75372A" w14:textId="77777777" w:rsidR="00C04695" w:rsidRPr="00B56B71" w:rsidRDefault="00C04695" w:rsidP="00B56B71">
      <w:pPr>
        <w:rPr>
          <w:lang w:val="fr-FR"/>
        </w:rPr>
      </w:pPr>
    </w:p>
    <w:p w14:paraId="22B952EE" w14:textId="77777777" w:rsidR="00B56B71" w:rsidRDefault="00B56B71" w:rsidP="00B56B71">
      <w:pPr>
        <w:pStyle w:val="Heading1"/>
      </w:pPr>
      <w:bookmarkStart w:id="52" w:name="Sit_Caraibes"/>
      <w:r>
        <w:lastRenderedPageBreak/>
        <w:t>CARAIBES</w:t>
      </w:r>
    </w:p>
    <w:bookmarkEnd w:id="52"/>
    <w:p w14:paraId="3AAF4A68" w14:textId="77777777" w:rsidR="00B56B71" w:rsidRPr="00B56B71" w:rsidRDefault="00B56B71" w:rsidP="00B56B71">
      <w:pPr>
        <w:rPr>
          <w:sz w:val="20"/>
          <w:lang w:val="fr-FR"/>
        </w:rPr>
      </w:pPr>
      <w:r w:rsidRPr="00B56B71">
        <w:rPr>
          <w:sz w:val="20"/>
          <w:lang w:val="fr-FR"/>
        </w:rPr>
        <w:t>Caraïbe</w:t>
      </w:r>
    </w:p>
    <w:p w14:paraId="71C6385E" w14:textId="77777777" w:rsidR="00B56B71" w:rsidRPr="00B56B71" w:rsidRDefault="00B56B71" w:rsidP="00B56B71">
      <w:pPr>
        <w:rPr>
          <w:lang w:val="fr-FR"/>
        </w:rPr>
      </w:pPr>
    </w:p>
    <w:p w14:paraId="5C6D5E04" w14:textId="607C6542" w:rsidR="00B56B71" w:rsidRPr="00B56B71" w:rsidRDefault="00B22FF0" w:rsidP="003327F4">
      <w:pPr>
        <w:jc w:val="both"/>
        <w:rPr>
          <w:lang w:val="fr-FR"/>
        </w:rPr>
      </w:pPr>
      <w:r>
        <w:rPr>
          <w:lang w:val="fr-FR"/>
        </w:rPr>
        <w:t xml:space="preserve">Sous-ensemble des </w:t>
      </w:r>
      <w:hyperlink r:id="rId77" w:anchor="Sit_Ameriques" w:history="1">
        <w:r w:rsidRPr="00B22FF0">
          <w:rPr>
            <w:rStyle w:val="Hyperlink"/>
            <w:lang w:val="fr-FR"/>
          </w:rPr>
          <w:t>Amériques</w:t>
        </w:r>
      </w:hyperlink>
      <w:r>
        <w:rPr>
          <w:lang w:val="fr-FR"/>
        </w:rPr>
        <w:t xml:space="preserve">. </w:t>
      </w:r>
      <w:r w:rsidR="00B56B71" w:rsidRPr="00B56B71">
        <w:rPr>
          <w:lang w:val="fr-FR"/>
        </w:rPr>
        <w:t xml:space="preserve">Le peuplement initial de l'archipel des Petites Antilles s'est effectué par l’Amérique du Sud dès 6 000 av. J.-C. au </w:t>
      </w:r>
      <w:hyperlink r:id="rId78" w:anchor="Cul_Mesoindien" w:history="1">
        <w:r w:rsidR="00B56B71" w:rsidRPr="00B22FF0">
          <w:rPr>
            <w:rStyle w:val="Hyperlink"/>
            <w:lang w:val="fr-FR"/>
          </w:rPr>
          <w:t>Mésoindien</w:t>
        </w:r>
      </w:hyperlink>
      <w:r w:rsidR="00B56B71" w:rsidRPr="00B56B71">
        <w:rPr>
          <w:lang w:val="fr-FR"/>
        </w:rPr>
        <w:t xml:space="preserve"> (</w:t>
      </w:r>
      <w:r w:rsidR="00B56B71" w:rsidRPr="00B56B71">
        <w:rPr>
          <w:i/>
          <w:iCs/>
          <w:lang w:val="fr-FR"/>
        </w:rPr>
        <w:t>Archaic Age</w:t>
      </w:r>
      <w:r w:rsidR="00B56B71" w:rsidRPr="00B56B71">
        <w:rPr>
          <w:lang w:val="fr-FR"/>
        </w:rPr>
        <w:t>), via l'île de Trinidad et, éventuellement, par l’Amérique Centrale vers 4 500 av. J.-C., via les Grandes Antilles. Du fait d'un hiatus chronologique entre la fin du Paléoindien continental (</w:t>
      </w:r>
      <w:r w:rsidR="00B56B71" w:rsidRPr="003327F4">
        <w:rPr>
          <w:i/>
          <w:iCs/>
          <w:lang w:val="fr-FR"/>
        </w:rPr>
        <w:t>Lithic Age</w:t>
      </w:r>
      <w:r w:rsidR="00B56B71" w:rsidRPr="00B56B71">
        <w:rPr>
          <w:lang w:val="fr-FR"/>
        </w:rPr>
        <w:t xml:space="preserve">) et le début d'un hypothétique </w:t>
      </w:r>
      <w:hyperlink r:id="rId79" w:anchor="Cul_Paleoindien" w:history="1">
        <w:r w:rsidRPr="00B22FF0">
          <w:rPr>
            <w:rStyle w:val="Hyperlink"/>
            <w:lang w:val="fr-FR"/>
          </w:rPr>
          <w:t>Paléoindien</w:t>
        </w:r>
      </w:hyperlink>
      <w:r w:rsidRPr="00B22FF0">
        <w:rPr>
          <w:lang w:val="fr-FR"/>
        </w:rPr>
        <w:t xml:space="preserve"> </w:t>
      </w:r>
      <w:r w:rsidR="00B56B71" w:rsidRPr="00B56B71">
        <w:rPr>
          <w:lang w:val="fr-FR"/>
        </w:rPr>
        <w:t>insulaire caribéen dans les Grandes Antilles, l'affiliation de ces occupations à cette période, dont les productions matérielles sont encore mal caractérisées, est source de débats.</w:t>
      </w:r>
      <w:r w:rsidR="003327F4" w:rsidRPr="003327F4">
        <w:rPr>
          <w:lang w:val="fr-FR"/>
        </w:rPr>
        <w:t xml:space="preserve"> </w:t>
      </w:r>
      <w:r w:rsidR="003327F4" w:rsidRPr="00B56B71">
        <w:rPr>
          <w:lang w:val="fr-FR"/>
        </w:rPr>
        <w:t>(lab. ArcAm)</w:t>
      </w:r>
    </w:p>
    <w:p w14:paraId="6ABCA0A2" w14:textId="77777777" w:rsidR="00B56B71" w:rsidRPr="00B56B71" w:rsidRDefault="00B56B71" w:rsidP="00B56B71">
      <w:pPr>
        <w:rPr>
          <w:lang w:val="fr-FR"/>
        </w:rPr>
      </w:pPr>
    </w:p>
    <w:p w14:paraId="616B573E" w14:textId="79BBAD50" w:rsidR="00B56B71" w:rsidRPr="00B56B71" w:rsidRDefault="00B56B71" w:rsidP="00B12EA0">
      <w:pPr>
        <w:jc w:val="both"/>
        <w:rPr>
          <w:lang w:val="fr-FR"/>
        </w:rPr>
      </w:pPr>
      <w:r w:rsidRPr="00B56B71">
        <w:rPr>
          <w:lang w:val="fr-FR"/>
        </w:rPr>
        <w:t xml:space="preserve">Les communautés mésoindiennes sont, elles, attestées dès 3 300 </w:t>
      </w:r>
      <w:r w:rsidR="00B22FF0">
        <w:rPr>
          <w:lang w:val="fr-FR"/>
        </w:rPr>
        <w:t>BC</w:t>
      </w:r>
      <w:r w:rsidRPr="00B56B71">
        <w:rPr>
          <w:lang w:val="fr-FR"/>
        </w:rPr>
        <w:t>. dans les Petites Antilles, et en particulier à Saint-Martin. Elles pratiquent un nomadisme maritime orienté vers la quête de ressources alimentaires et de matières premières, avec un mode de vie itinérant qui semble obéir à des cycles en partie saisonniers. Les campements, implantés de façon privilégiée sur les cordons sableux du littoral, sont occupés par intermittence durant des siècles. Les moyens d’existence sont principalement axés sur la collecte de coquillages, mais aussi la chasse sous-marine et terrestre, la pêche, certainement la cueillette et vraisemblablement une forme de proto-agriculture.</w:t>
      </w:r>
      <w:r w:rsidR="003327F4" w:rsidRPr="003327F4">
        <w:rPr>
          <w:lang w:val="fr-FR"/>
        </w:rPr>
        <w:t xml:space="preserve"> </w:t>
      </w:r>
      <w:r w:rsidR="003327F4" w:rsidRPr="00B56B71">
        <w:rPr>
          <w:lang w:val="fr-FR"/>
        </w:rPr>
        <w:t>(lab. ArcAm)</w:t>
      </w:r>
    </w:p>
    <w:p w14:paraId="6C6D8BF3" w14:textId="77777777" w:rsidR="00010D4D" w:rsidRDefault="00010D4D" w:rsidP="00B56B71">
      <w:pPr>
        <w:rPr>
          <w:lang w:val="fr-FR"/>
        </w:rPr>
      </w:pPr>
    </w:p>
    <w:p w14:paraId="5F24BD11" w14:textId="7B7D34A6" w:rsidR="00B12EA0" w:rsidRDefault="001712BB" w:rsidP="00B12EA0">
      <w:pPr>
        <w:rPr>
          <w:lang w:val="fr-FR" w:eastAsia="en-GB"/>
        </w:rPr>
      </w:pPr>
      <w:r>
        <w:rPr>
          <w:lang w:val="fr-FR"/>
        </w:rPr>
        <w:t xml:space="preserve">v. </w:t>
      </w:r>
      <w:hyperlink r:id="rId80" w:anchor="Cul_NeoindienAnc" w:history="1">
        <w:r w:rsidRPr="001712BB">
          <w:rPr>
            <w:rStyle w:val="Hyperlink"/>
            <w:lang w:val="fr-FR"/>
          </w:rPr>
          <w:t>Néoindien ancien</w:t>
        </w:r>
      </w:hyperlink>
      <w:r w:rsidRPr="00DF5E85">
        <w:rPr>
          <w:lang w:val="fr-FR"/>
        </w:rPr>
        <w:t xml:space="preserve">, </w:t>
      </w:r>
      <w:hyperlink r:id="rId81" w:anchor="Cul_NeoindienRec" w:history="1">
        <w:r w:rsidRPr="00DF5E85">
          <w:rPr>
            <w:rStyle w:val="Hyperlink"/>
            <w:lang w:val="fr-FR"/>
          </w:rPr>
          <w:t>Néoindien récent</w:t>
        </w:r>
      </w:hyperlink>
      <w:r w:rsidRPr="00DF5E85">
        <w:rPr>
          <w:lang w:val="fr-FR"/>
        </w:rPr>
        <w:t xml:space="preserve">, </w:t>
      </w:r>
      <w:hyperlink r:id="rId82" w:anchor="Cul_Renaissance_prem_decAmer" w:history="1">
        <w:r w:rsidR="00B12EA0" w:rsidRPr="00765123">
          <w:rPr>
            <w:rStyle w:val="Hyperlink"/>
            <w:lang w:val="fr-FR"/>
          </w:rPr>
          <w:t>découverte de l'Amérique</w:t>
        </w:r>
      </w:hyperlink>
    </w:p>
    <w:p w14:paraId="0CE8EEFB" w14:textId="77777777" w:rsidR="00B12EA0" w:rsidRPr="00B56B71" w:rsidRDefault="00B12EA0" w:rsidP="00B56B71">
      <w:pPr>
        <w:rPr>
          <w:lang w:val="fr-FR"/>
        </w:rPr>
      </w:pPr>
    </w:p>
    <w:p w14:paraId="21AE5003" w14:textId="77777777" w:rsidR="00B56B71" w:rsidRPr="00B56B71" w:rsidRDefault="00B56B71" w:rsidP="00B56B71">
      <w:pPr>
        <w:rPr>
          <w:lang w:val="fr-FR"/>
        </w:rPr>
      </w:pPr>
    </w:p>
    <w:p w14:paraId="3740537D" w14:textId="77777777" w:rsidR="00B56B71" w:rsidRDefault="00B56B71" w:rsidP="00B56B71">
      <w:pPr>
        <w:pStyle w:val="Heading1"/>
      </w:pPr>
      <w:bookmarkStart w:id="53" w:name="Cul_Meso_Amerique"/>
      <w:r>
        <w:t>MESOAMERIQUE</w:t>
      </w:r>
    </w:p>
    <w:p w14:paraId="39CFB86E" w14:textId="75AB7F63" w:rsidR="00B56B71" w:rsidRPr="006E635E" w:rsidRDefault="00B56B71" w:rsidP="00B56B71">
      <w:pPr>
        <w:rPr>
          <w:sz w:val="20"/>
          <w:lang w:val="fr-FR"/>
        </w:rPr>
      </w:pPr>
      <w:bookmarkStart w:id="54" w:name="Sit_Mesoamerique"/>
      <w:bookmarkEnd w:id="53"/>
      <w:r>
        <w:rPr>
          <w:sz w:val="20"/>
          <w:lang w:val="fr-FR"/>
        </w:rPr>
        <w:t>Mésoamérique</w:t>
      </w:r>
      <w:bookmarkEnd w:id="54"/>
      <w:r>
        <w:rPr>
          <w:sz w:val="20"/>
          <w:lang w:val="fr-FR"/>
        </w:rPr>
        <w:t xml:space="preserve">, </w:t>
      </w:r>
      <w:r w:rsidRPr="00B56B71">
        <w:rPr>
          <w:sz w:val="20"/>
          <w:lang w:val="fr-FR"/>
        </w:rPr>
        <w:t xml:space="preserve">Méso-amérique, </w:t>
      </w:r>
      <w:r w:rsidRPr="00B56B71">
        <w:rPr>
          <w:i/>
          <w:iCs/>
          <w:sz w:val="20"/>
          <w:lang w:val="fr-FR"/>
        </w:rPr>
        <w:t>Mesoamerica</w:t>
      </w:r>
      <w:r w:rsidR="006E635E">
        <w:rPr>
          <w:sz w:val="20"/>
          <w:lang w:val="fr-FR"/>
        </w:rPr>
        <w:t>, Amérique centrale, centro-Amérique</w:t>
      </w:r>
    </w:p>
    <w:p w14:paraId="37E92C2C" w14:textId="07506AC1" w:rsidR="00D230C1" w:rsidRPr="00B22FF0" w:rsidRDefault="00B56B71" w:rsidP="00B22FF0">
      <w:pPr>
        <w:jc w:val="both"/>
        <w:rPr>
          <w:lang w:val="fr-FR"/>
        </w:rPr>
      </w:pPr>
      <w:r w:rsidRPr="00B56B71">
        <w:rPr>
          <w:lang w:val="fr-FR"/>
        </w:rPr>
        <w:br/>
      </w:r>
      <w:r w:rsidR="00B22FF0">
        <w:rPr>
          <w:lang w:val="fr-FR"/>
        </w:rPr>
        <w:t xml:space="preserve">Sous-ensemble des </w:t>
      </w:r>
      <w:hyperlink r:id="rId83" w:anchor="Sit_Ameriques" w:history="1">
        <w:r w:rsidR="00B22FF0" w:rsidRPr="00B22FF0">
          <w:rPr>
            <w:rStyle w:val="Hyperlink"/>
            <w:lang w:val="fr-FR"/>
          </w:rPr>
          <w:t>Amériques</w:t>
        </w:r>
      </w:hyperlink>
      <w:r w:rsidR="00B22FF0">
        <w:rPr>
          <w:lang w:val="fr-FR"/>
        </w:rPr>
        <w:t xml:space="preserve">. </w:t>
      </w:r>
      <w:r w:rsidRPr="00B56B71">
        <w:rPr>
          <w:lang w:val="fr-FR"/>
        </w:rPr>
        <w:t>Mexique et Amérique centrale (E1). Concept défini par un anthropologue allemand, Paul Kirchhoff, en 1943, qui reconnait le partage d'un certains nombre de traits culturels en Amérique centrale (BIB Marie-Charlotte Arnauld in C14, 2018). Il s’agissait pour lui de dénommer et de caractériser une aire culturelle qui, au début du 16e s., couvrait la moitié sud du Mexique et la partie occidentale de l’Amérique centrale, soit le Belize, le Guatemala et l’Ouest du Honduras et du Salvador actuels (lab. ArcAm). Toute la Méso</w:t>
      </w:r>
      <w:r w:rsidR="00B22FF0">
        <w:rPr>
          <w:lang w:val="fr-FR"/>
        </w:rPr>
        <w:t>a</w:t>
      </w:r>
      <w:r w:rsidRPr="00B56B71">
        <w:rPr>
          <w:lang w:val="fr-FR"/>
        </w:rPr>
        <w:t xml:space="preserve">mérique patage des jeux de balles, des pyramides à degrès, etc. </w:t>
      </w:r>
      <w:r w:rsidRPr="00B22FF0">
        <w:rPr>
          <w:lang w:val="fr-FR"/>
        </w:rPr>
        <w:t>(BIB Marie-Charlotte Arnauld in C14, 2018)</w:t>
      </w:r>
    </w:p>
    <w:p w14:paraId="53A382B3" w14:textId="77777777" w:rsidR="00B56B71" w:rsidRPr="00B22FF0" w:rsidRDefault="00B56B71" w:rsidP="00B56B71">
      <w:pPr>
        <w:rPr>
          <w:lang w:val="fr-FR"/>
        </w:rPr>
      </w:pPr>
    </w:p>
    <w:p w14:paraId="42D9EEA9" w14:textId="77777777" w:rsidR="00B56B71" w:rsidRDefault="00B56B71" w:rsidP="00B56B71">
      <w:pPr>
        <w:pStyle w:val="Heading2"/>
      </w:pPr>
      <w:r>
        <w:t>périodes</w:t>
      </w:r>
    </w:p>
    <w:p w14:paraId="3DA596DF" w14:textId="77777777" w:rsidR="00B56B71" w:rsidRDefault="00B56B71" w:rsidP="00B56B71"/>
    <w:tbl>
      <w:tblPr>
        <w:tblStyle w:val="TableGrid"/>
        <w:tblW w:w="0" w:type="auto"/>
        <w:jc w:val="center"/>
        <w:tblLook w:val="04A0" w:firstRow="1" w:lastRow="0" w:firstColumn="1" w:lastColumn="0" w:noHBand="0" w:noVBand="1"/>
      </w:tblPr>
      <w:tblGrid>
        <w:gridCol w:w="1763"/>
        <w:gridCol w:w="2563"/>
      </w:tblGrid>
      <w:tr w:rsidR="00B56B71" w14:paraId="2C349A51" w14:textId="77777777" w:rsidTr="0068646F">
        <w:trPr>
          <w:jc w:val="center"/>
        </w:trPr>
        <w:tc>
          <w:tcPr>
            <w:tcW w:w="1763" w:type="dxa"/>
          </w:tcPr>
          <w:p w14:paraId="1499BBCF" w14:textId="77777777" w:rsidR="00B56B71" w:rsidRDefault="00000000" w:rsidP="0068646F">
            <w:hyperlink r:id="rId84" w:anchor="Cul_MesoAmer_PostClassique" w:history="1">
              <w:r w:rsidR="00B56B71" w:rsidRPr="009C503B">
                <w:rPr>
                  <w:rStyle w:val="Hyperlink"/>
                </w:rPr>
                <w:t>Postclassique</w:t>
              </w:r>
            </w:hyperlink>
          </w:p>
        </w:tc>
        <w:tc>
          <w:tcPr>
            <w:tcW w:w="2563" w:type="dxa"/>
          </w:tcPr>
          <w:p w14:paraId="68C6C306" w14:textId="77777777" w:rsidR="00B56B71" w:rsidRDefault="00B56B71" w:rsidP="0068646F">
            <w:r>
              <w:t>900 AD-contact Cortès</w:t>
            </w:r>
          </w:p>
        </w:tc>
      </w:tr>
      <w:tr w:rsidR="00B56B71" w14:paraId="0F6CDFB3" w14:textId="77777777" w:rsidTr="0068646F">
        <w:trPr>
          <w:jc w:val="center"/>
        </w:trPr>
        <w:tc>
          <w:tcPr>
            <w:tcW w:w="1763" w:type="dxa"/>
          </w:tcPr>
          <w:p w14:paraId="7910E6CB" w14:textId="77777777" w:rsidR="00B56B71" w:rsidRDefault="00000000" w:rsidP="0068646F">
            <w:hyperlink r:id="rId85" w:anchor="Cul_MesoAmer_Classique" w:history="1">
              <w:r w:rsidR="00B56B71" w:rsidRPr="009C503B">
                <w:rPr>
                  <w:rStyle w:val="Hyperlink"/>
                </w:rPr>
                <w:t>Classique</w:t>
              </w:r>
            </w:hyperlink>
          </w:p>
        </w:tc>
        <w:tc>
          <w:tcPr>
            <w:tcW w:w="2563" w:type="dxa"/>
          </w:tcPr>
          <w:p w14:paraId="187303FE" w14:textId="77777777" w:rsidR="00B56B71" w:rsidRDefault="00B56B71" w:rsidP="0068646F">
            <w:r>
              <w:t>250 - 900 AD</w:t>
            </w:r>
          </w:p>
        </w:tc>
      </w:tr>
      <w:tr w:rsidR="00B56B71" w14:paraId="54202EBB" w14:textId="77777777" w:rsidTr="0068646F">
        <w:trPr>
          <w:jc w:val="center"/>
        </w:trPr>
        <w:tc>
          <w:tcPr>
            <w:tcW w:w="1763" w:type="dxa"/>
          </w:tcPr>
          <w:p w14:paraId="5ECE80E3" w14:textId="77777777" w:rsidR="00B56B71" w:rsidRDefault="00000000" w:rsidP="0068646F">
            <w:hyperlink r:id="rId86" w:anchor="Cul_MesoAmer_PreClassique" w:history="1">
              <w:r w:rsidR="00B56B71" w:rsidRPr="009C503B">
                <w:rPr>
                  <w:rStyle w:val="Hyperlink"/>
                </w:rPr>
                <w:t>Préclassique</w:t>
              </w:r>
            </w:hyperlink>
          </w:p>
        </w:tc>
        <w:tc>
          <w:tcPr>
            <w:tcW w:w="2563" w:type="dxa"/>
          </w:tcPr>
          <w:p w14:paraId="33335A69" w14:textId="77777777" w:rsidR="00B56B71" w:rsidRDefault="00B56B71" w:rsidP="0068646F">
            <w:r>
              <w:t>2500 BC - 250 AD</w:t>
            </w:r>
          </w:p>
        </w:tc>
      </w:tr>
    </w:tbl>
    <w:p w14:paraId="71ADABCC" w14:textId="77777777" w:rsidR="00B56B71" w:rsidRDefault="00B56B71" w:rsidP="00B56B71">
      <w:r>
        <w:t>(BIB E1)</w:t>
      </w:r>
    </w:p>
    <w:p w14:paraId="7842970C" w14:textId="77777777" w:rsidR="00A037BE" w:rsidRDefault="00A037BE" w:rsidP="00B56B71"/>
    <w:p w14:paraId="09A5CACB" w14:textId="77777777" w:rsidR="00B56B71" w:rsidRDefault="00B56B71" w:rsidP="00B56B71">
      <w:pPr>
        <w:pStyle w:val="Heading2"/>
      </w:pPr>
      <w:bookmarkStart w:id="55" w:name="Sit_Mesoamerique_loc"/>
      <w:r>
        <w:t>aires géographiques</w:t>
      </w:r>
    </w:p>
    <w:bookmarkEnd w:id="55"/>
    <w:p w14:paraId="386185CB" w14:textId="77777777" w:rsidR="00B56B71" w:rsidRDefault="00B56B71" w:rsidP="00B56B71">
      <w:pPr>
        <w:rPr>
          <w:lang w:val="es-ES" w:eastAsia="en-GB"/>
        </w:rPr>
      </w:pPr>
    </w:p>
    <w:p w14:paraId="7E8092CF" w14:textId="258D177F" w:rsidR="00927EBD" w:rsidRDefault="00927EBD" w:rsidP="00B56B71">
      <w:pPr>
        <w:rPr>
          <w:lang w:val="fr-FR"/>
        </w:rPr>
      </w:pPr>
      <w:r>
        <w:rPr>
          <w:lang w:val="fr-FR"/>
        </w:rPr>
        <w:t xml:space="preserve">Sous-ensemble des </w:t>
      </w:r>
      <w:hyperlink r:id="rId87" w:anchor="Sit_Ameriques" w:history="1">
        <w:r w:rsidRPr="00B22FF0">
          <w:rPr>
            <w:rStyle w:val="Hyperlink"/>
            <w:lang w:val="fr-FR"/>
          </w:rPr>
          <w:t>Amériques</w:t>
        </w:r>
      </w:hyperlink>
      <w:r>
        <w:rPr>
          <w:lang w:val="fr-FR"/>
        </w:rPr>
        <w:t>.</w:t>
      </w:r>
    </w:p>
    <w:p w14:paraId="7C853BCE" w14:textId="77777777" w:rsidR="00927EBD" w:rsidRPr="007D7E16" w:rsidRDefault="00927EBD" w:rsidP="00B56B71">
      <w:pPr>
        <w:rPr>
          <w:lang w:val="es-ES" w:eastAsia="en-GB"/>
        </w:rPr>
      </w:pPr>
    </w:p>
    <w:tbl>
      <w:tblPr>
        <w:tblStyle w:val="TableGrid"/>
        <w:tblW w:w="0" w:type="auto"/>
        <w:tblLook w:val="04A0" w:firstRow="1" w:lastRow="0" w:firstColumn="1" w:lastColumn="0" w:noHBand="0" w:noVBand="1"/>
      </w:tblPr>
      <w:tblGrid>
        <w:gridCol w:w="1152"/>
        <w:gridCol w:w="1153"/>
        <w:gridCol w:w="1179"/>
        <w:gridCol w:w="1193"/>
        <w:gridCol w:w="1187"/>
        <w:gridCol w:w="1165"/>
        <w:gridCol w:w="1160"/>
        <w:gridCol w:w="1629"/>
      </w:tblGrid>
      <w:tr w:rsidR="00B56B71" w:rsidRPr="0069281E" w14:paraId="5A5E9B97" w14:textId="77777777" w:rsidTr="00927EBD">
        <w:tc>
          <w:tcPr>
            <w:tcW w:w="1152" w:type="dxa"/>
            <w:shd w:val="clear" w:color="auto" w:fill="C6D9F1" w:themeFill="text2" w:themeFillTint="33"/>
          </w:tcPr>
          <w:p w14:paraId="641852F5" w14:textId="77777777" w:rsidR="00B56B71" w:rsidRPr="00B56B71" w:rsidRDefault="00B56B71" w:rsidP="0068646F">
            <w:pPr>
              <w:rPr>
                <w:lang w:val="fr-FR"/>
              </w:rPr>
            </w:pPr>
          </w:p>
        </w:tc>
        <w:tc>
          <w:tcPr>
            <w:tcW w:w="1153" w:type="dxa"/>
            <w:tcBorders>
              <w:bottom w:val="single" w:sz="4" w:space="0" w:color="auto"/>
              <w:right w:val="nil"/>
            </w:tcBorders>
          </w:tcPr>
          <w:p w14:paraId="14336616" w14:textId="77777777" w:rsidR="00B56B71" w:rsidRPr="00B56B71" w:rsidRDefault="00B56B71" w:rsidP="0068646F">
            <w:pPr>
              <w:rPr>
                <w:lang w:val="fr-FR"/>
              </w:rPr>
            </w:pPr>
          </w:p>
        </w:tc>
        <w:tc>
          <w:tcPr>
            <w:tcW w:w="1179" w:type="dxa"/>
            <w:tcBorders>
              <w:left w:val="nil"/>
              <w:bottom w:val="nil"/>
            </w:tcBorders>
          </w:tcPr>
          <w:p w14:paraId="12E00EBF" w14:textId="77777777" w:rsidR="00B56B71" w:rsidRPr="00B56B71" w:rsidRDefault="00B56B71" w:rsidP="0068646F">
            <w:pPr>
              <w:rPr>
                <w:lang w:val="fr-FR"/>
              </w:rPr>
            </w:pPr>
          </w:p>
        </w:tc>
        <w:tc>
          <w:tcPr>
            <w:tcW w:w="1193" w:type="dxa"/>
            <w:tcBorders>
              <w:bottom w:val="single" w:sz="4" w:space="0" w:color="auto"/>
            </w:tcBorders>
          </w:tcPr>
          <w:p w14:paraId="38A26411" w14:textId="77777777" w:rsidR="00B56B71" w:rsidRPr="00B56B71" w:rsidRDefault="00B56B71" w:rsidP="0068646F">
            <w:pPr>
              <w:rPr>
                <w:lang w:val="fr-FR"/>
              </w:rPr>
            </w:pPr>
          </w:p>
        </w:tc>
        <w:tc>
          <w:tcPr>
            <w:tcW w:w="1187" w:type="dxa"/>
            <w:tcBorders>
              <w:bottom w:val="single" w:sz="4" w:space="0" w:color="auto"/>
            </w:tcBorders>
          </w:tcPr>
          <w:p w14:paraId="48E5C03C" w14:textId="77777777" w:rsidR="00B56B71" w:rsidRPr="00B56B71" w:rsidRDefault="00B56B71" w:rsidP="0068646F">
            <w:pPr>
              <w:rPr>
                <w:lang w:val="fr-FR"/>
              </w:rPr>
            </w:pPr>
          </w:p>
        </w:tc>
        <w:tc>
          <w:tcPr>
            <w:tcW w:w="1165" w:type="dxa"/>
            <w:shd w:val="clear" w:color="auto" w:fill="C6D9F1" w:themeFill="text2" w:themeFillTint="33"/>
          </w:tcPr>
          <w:p w14:paraId="310C9264" w14:textId="77777777" w:rsidR="00B56B71" w:rsidRPr="00B56B71" w:rsidRDefault="00B56B71" w:rsidP="0068646F">
            <w:pPr>
              <w:rPr>
                <w:lang w:val="fr-FR"/>
              </w:rPr>
            </w:pPr>
          </w:p>
        </w:tc>
        <w:tc>
          <w:tcPr>
            <w:tcW w:w="1160" w:type="dxa"/>
            <w:shd w:val="clear" w:color="auto" w:fill="C6D9F1" w:themeFill="text2" w:themeFillTint="33"/>
          </w:tcPr>
          <w:p w14:paraId="4A58E2F0" w14:textId="77777777" w:rsidR="00B56B71" w:rsidRPr="00B56B71" w:rsidRDefault="00B56B71" w:rsidP="0068646F">
            <w:pPr>
              <w:rPr>
                <w:lang w:val="fr-FR"/>
              </w:rPr>
            </w:pPr>
          </w:p>
        </w:tc>
        <w:tc>
          <w:tcPr>
            <w:tcW w:w="1629" w:type="dxa"/>
            <w:shd w:val="clear" w:color="auto" w:fill="C6D9F1" w:themeFill="text2" w:themeFillTint="33"/>
          </w:tcPr>
          <w:p w14:paraId="4F06FE82" w14:textId="77777777" w:rsidR="00B56B71" w:rsidRPr="00B56B71" w:rsidRDefault="00B56B71" w:rsidP="0068646F">
            <w:pPr>
              <w:rPr>
                <w:lang w:val="fr-FR"/>
              </w:rPr>
            </w:pPr>
          </w:p>
        </w:tc>
      </w:tr>
      <w:tr w:rsidR="00B56B71" w14:paraId="447ADF43" w14:textId="77777777" w:rsidTr="00927EBD">
        <w:tc>
          <w:tcPr>
            <w:tcW w:w="1152" w:type="dxa"/>
            <w:shd w:val="clear" w:color="auto" w:fill="C6D9F1" w:themeFill="text2" w:themeFillTint="33"/>
          </w:tcPr>
          <w:p w14:paraId="7A83CBF0" w14:textId="77777777" w:rsidR="00B56B71" w:rsidRPr="00B56B71" w:rsidRDefault="00B56B71" w:rsidP="0068646F">
            <w:pPr>
              <w:rPr>
                <w:lang w:val="fr-FR"/>
              </w:rPr>
            </w:pPr>
          </w:p>
        </w:tc>
        <w:tc>
          <w:tcPr>
            <w:tcW w:w="1153" w:type="dxa"/>
            <w:tcBorders>
              <w:bottom w:val="nil"/>
            </w:tcBorders>
          </w:tcPr>
          <w:p w14:paraId="2D33BF75" w14:textId="77777777" w:rsidR="00B56B71" w:rsidRPr="00B56B71" w:rsidRDefault="00B56B71" w:rsidP="0068646F">
            <w:pPr>
              <w:rPr>
                <w:lang w:val="fr-FR"/>
              </w:rPr>
            </w:pPr>
          </w:p>
        </w:tc>
        <w:tc>
          <w:tcPr>
            <w:tcW w:w="3559" w:type="dxa"/>
            <w:gridSpan w:val="3"/>
            <w:tcBorders>
              <w:top w:val="nil"/>
            </w:tcBorders>
          </w:tcPr>
          <w:p w14:paraId="3544BC5A" w14:textId="77777777" w:rsidR="00B56B71" w:rsidRDefault="00B56B71" w:rsidP="0068646F">
            <w:pPr>
              <w:jc w:val="center"/>
            </w:pPr>
            <w:r>
              <w:t>Nord</w:t>
            </w:r>
          </w:p>
        </w:tc>
        <w:tc>
          <w:tcPr>
            <w:tcW w:w="1165" w:type="dxa"/>
            <w:shd w:val="clear" w:color="auto" w:fill="C6D9F1" w:themeFill="text2" w:themeFillTint="33"/>
          </w:tcPr>
          <w:p w14:paraId="28FAA229" w14:textId="77777777" w:rsidR="00B56B71" w:rsidRDefault="00B56B71" w:rsidP="0068646F"/>
        </w:tc>
        <w:tc>
          <w:tcPr>
            <w:tcW w:w="1160" w:type="dxa"/>
            <w:shd w:val="clear" w:color="auto" w:fill="C6D9F1" w:themeFill="text2" w:themeFillTint="33"/>
          </w:tcPr>
          <w:p w14:paraId="322BD417" w14:textId="77777777" w:rsidR="00B56B71" w:rsidRDefault="00B56B71" w:rsidP="0068646F"/>
        </w:tc>
        <w:tc>
          <w:tcPr>
            <w:tcW w:w="1629" w:type="dxa"/>
            <w:shd w:val="clear" w:color="auto" w:fill="C6D9F1" w:themeFill="text2" w:themeFillTint="33"/>
          </w:tcPr>
          <w:p w14:paraId="56743DFC" w14:textId="77777777" w:rsidR="00B56B71" w:rsidRDefault="00B56B71" w:rsidP="0068646F"/>
        </w:tc>
      </w:tr>
      <w:tr w:rsidR="00B56B71" w14:paraId="606A28DA" w14:textId="77777777" w:rsidTr="00927EBD">
        <w:tc>
          <w:tcPr>
            <w:tcW w:w="1152" w:type="dxa"/>
            <w:shd w:val="clear" w:color="auto" w:fill="C6D9F1" w:themeFill="text2" w:themeFillTint="33"/>
          </w:tcPr>
          <w:p w14:paraId="38D3EAB4" w14:textId="77777777" w:rsidR="00B56B71" w:rsidRDefault="00B56B71" w:rsidP="0068646F"/>
        </w:tc>
        <w:tc>
          <w:tcPr>
            <w:tcW w:w="1153" w:type="dxa"/>
            <w:tcBorders>
              <w:top w:val="nil"/>
              <w:right w:val="nil"/>
            </w:tcBorders>
          </w:tcPr>
          <w:p w14:paraId="34DFBB4E" w14:textId="77777777" w:rsidR="00B56B71" w:rsidRDefault="00B56B71" w:rsidP="0068646F"/>
        </w:tc>
        <w:bookmarkStart w:id="56" w:name="_Hlk140343582"/>
        <w:tc>
          <w:tcPr>
            <w:tcW w:w="1179" w:type="dxa"/>
            <w:vMerge w:val="restart"/>
            <w:tcBorders>
              <w:left w:val="nil"/>
            </w:tcBorders>
          </w:tcPr>
          <w:p w14:paraId="062176DB" w14:textId="50100886" w:rsidR="00B56B71" w:rsidRDefault="00B22FF0" w:rsidP="0068646F">
            <w:pPr>
              <w:widowControl w:val="0"/>
              <w:adjustRightInd w:val="0"/>
              <w:jc w:val="both"/>
              <w:textAlignment w:val="baseline"/>
            </w:pPr>
            <w:r>
              <w:fldChar w:fldCharType="begin"/>
            </w:r>
            <w:r>
              <w:instrText>HYPERLINK "Sites.docx" \l "Sit_Mesoamerique_loc_Ouest"</w:instrText>
            </w:r>
            <w:r>
              <w:fldChar w:fldCharType="separate"/>
            </w:r>
            <w:r w:rsidR="00B56B71" w:rsidRPr="00B22FF0">
              <w:rPr>
                <w:rStyle w:val="Hyperlink"/>
              </w:rPr>
              <w:t>Ouest</w:t>
            </w:r>
            <w:r>
              <w:fldChar w:fldCharType="end"/>
            </w:r>
            <w:bookmarkEnd w:id="56"/>
          </w:p>
        </w:tc>
        <w:tc>
          <w:tcPr>
            <w:tcW w:w="1193" w:type="dxa"/>
            <w:vMerge w:val="restart"/>
            <w:vAlign w:val="center"/>
          </w:tcPr>
          <w:p w14:paraId="4CD96907" w14:textId="77777777" w:rsidR="00B56B71" w:rsidRDefault="00B56B71" w:rsidP="0068646F">
            <w:pPr>
              <w:jc w:val="center"/>
            </w:pPr>
            <w:r>
              <w:t>Centre</w:t>
            </w:r>
          </w:p>
        </w:tc>
        <w:tc>
          <w:tcPr>
            <w:tcW w:w="1187" w:type="dxa"/>
            <w:vMerge w:val="restart"/>
            <w:vAlign w:val="center"/>
          </w:tcPr>
          <w:p w14:paraId="4B9F1798" w14:textId="204AC94A" w:rsidR="00B56B71" w:rsidRDefault="00000000" w:rsidP="0068646F">
            <w:hyperlink r:id="rId88" w:anchor="Sit_Mesoamerique_loc_Golfe" w:history="1">
              <w:r w:rsidR="00B56B71" w:rsidRPr="00454352">
                <w:rPr>
                  <w:rStyle w:val="Hyperlink"/>
                </w:rPr>
                <w:t>Golfe</w:t>
              </w:r>
            </w:hyperlink>
          </w:p>
        </w:tc>
        <w:tc>
          <w:tcPr>
            <w:tcW w:w="1165" w:type="dxa"/>
            <w:shd w:val="clear" w:color="auto" w:fill="C6D9F1" w:themeFill="text2" w:themeFillTint="33"/>
          </w:tcPr>
          <w:p w14:paraId="31590B32" w14:textId="77777777" w:rsidR="00B56B71" w:rsidRDefault="00B56B71" w:rsidP="0068646F"/>
        </w:tc>
        <w:tc>
          <w:tcPr>
            <w:tcW w:w="1160" w:type="dxa"/>
            <w:shd w:val="clear" w:color="auto" w:fill="C6D9F1" w:themeFill="text2" w:themeFillTint="33"/>
          </w:tcPr>
          <w:p w14:paraId="400F42FF" w14:textId="77777777" w:rsidR="00B56B71" w:rsidRDefault="00B56B71" w:rsidP="0068646F"/>
        </w:tc>
        <w:tc>
          <w:tcPr>
            <w:tcW w:w="1629" w:type="dxa"/>
            <w:shd w:val="clear" w:color="auto" w:fill="C6D9F1" w:themeFill="text2" w:themeFillTint="33"/>
          </w:tcPr>
          <w:p w14:paraId="248A1591" w14:textId="77777777" w:rsidR="00B56B71" w:rsidRDefault="00B56B71" w:rsidP="0068646F"/>
        </w:tc>
      </w:tr>
      <w:tr w:rsidR="00B56B71" w14:paraId="7952D9C8" w14:textId="77777777" w:rsidTr="00927EBD">
        <w:tc>
          <w:tcPr>
            <w:tcW w:w="1152" w:type="dxa"/>
            <w:shd w:val="clear" w:color="auto" w:fill="C6D9F1" w:themeFill="text2" w:themeFillTint="33"/>
          </w:tcPr>
          <w:p w14:paraId="63AE107B" w14:textId="77777777" w:rsidR="00B56B71" w:rsidRDefault="00B56B71" w:rsidP="0068646F"/>
        </w:tc>
        <w:tc>
          <w:tcPr>
            <w:tcW w:w="1153" w:type="dxa"/>
            <w:shd w:val="clear" w:color="auto" w:fill="C6D9F1" w:themeFill="text2" w:themeFillTint="33"/>
          </w:tcPr>
          <w:p w14:paraId="27BB1DFF" w14:textId="77777777" w:rsidR="00B56B71" w:rsidRDefault="00B56B71" w:rsidP="0068646F"/>
        </w:tc>
        <w:tc>
          <w:tcPr>
            <w:tcW w:w="1179" w:type="dxa"/>
            <w:vMerge/>
          </w:tcPr>
          <w:p w14:paraId="507A74E9" w14:textId="77777777" w:rsidR="00B56B71" w:rsidRDefault="00B56B71" w:rsidP="0068646F"/>
        </w:tc>
        <w:tc>
          <w:tcPr>
            <w:tcW w:w="1193" w:type="dxa"/>
            <w:vMerge/>
          </w:tcPr>
          <w:p w14:paraId="04E3EE1B" w14:textId="77777777" w:rsidR="00B56B71" w:rsidRDefault="00B56B71" w:rsidP="0068646F"/>
        </w:tc>
        <w:tc>
          <w:tcPr>
            <w:tcW w:w="1187" w:type="dxa"/>
            <w:vMerge/>
          </w:tcPr>
          <w:p w14:paraId="37324505" w14:textId="77777777" w:rsidR="00B56B71" w:rsidRDefault="00B56B71" w:rsidP="0068646F"/>
        </w:tc>
        <w:tc>
          <w:tcPr>
            <w:tcW w:w="1165" w:type="dxa"/>
            <w:tcBorders>
              <w:bottom w:val="single" w:sz="4" w:space="0" w:color="auto"/>
            </w:tcBorders>
            <w:shd w:val="clear" w:color="auto" w:fill="C6D9F1" w:themeFill="text2" w:themeFillTint="33"/>
          </w:tcPr>
          <w:p w14:paraId="1E8EA809" w14:textId="77777777" w:rsidR="00B56B71" w:rsidRDefault="00B56B71" w:rsidP="0068646F"/>
        </w:tc>
        <w:tc>
          <w:tcPr>
            <w:tcW w:w="1160" w:type="dxa"/>
            <w:tcBorders>
              <w:bottom w:val="nil"/>
            </w:tcBorders>
          </w:tcPr>
          <w:p w14:paraId="61D1253A" w14:textId="77777777" w:rsidR="00B56B71" w:rsidRDefault="00B56B71" w:rsidP="0068646F"/>
        </w:tc>
        <w:tc>
          <w:tcPr>
            <w:tcW w:w="1629" w:type="dxa"/>
            <w:shd w:val="clear" w:color="auto" w:fill="C6D9F1" w:themeFill="text2" w:themeFillTint="33"/>
          </w:tcPr>
          <w:p w14:paraId="2F8E189C" w14:textId="77777777" w:rsidR="00B56B71" w:rsidRDefault="00B56B71" w:rsidP="0068646F"/>
        </w:tc>
      </w:tr>
      <w:tr w:rsidR="00B56B71" w14:paraId="663CB1E8" w14:textId="77777777" w:rsidTr="00927EBD">
        <w:tc>
          <w:tcPr>
            <w:tcW w:w="1152" w:type="dxa"/>
            <w:shd w:val="clear" w:color="auto" w:fill="C6D9F1" w:themeFill="text2" w:themeFillTint="33"/>
          </w:tcPr>
          <w:p w14:paraId="7A79C7F0" w14:textId="77777777" w:rsidR="00B56B71" w:rsidRDefault="00B56B71" w:rsidP="0068646F"/>
        </w:tc>
        <w:tc>
          <w:tcPr>
            <w:tcW w:w="1153" w:type="dxa"/>
            <w:shd w:val="clear" w:color="auto" w:fill="C6D9F1" w:themeFill="text2" w:themeFillTint="33"/>
          </w:tcPr>
          <w:p w14:paraId="2CF82CD0" w14:textId="77777777" w:rsidR="00B56B71" w:rsidRDefault="00B56B71" w:rsidP="0068646F"/>
        </w:tc>
        <w:tc>
          <w:tcPr>
            <w:tcW w:w="1179" w:type="dxa"/>
            <w:shd w:val="clear" w:color="auto" w:fill="C6D9F1" w:themeFill="text2" w:themeFillTint="33"/>
          </w:tcPr>
          <w:p w14:paraId="47DBED52" w14:textId="77777777" w:rsidR="00B56B71" w:rsidRDefault="00B56B71" w:rsidP="0068646F"/>
        </w:tc>
        <w:tc>
          <w:tcPr>
            <w:tcW w:w="1193" w:type="dxa"/>
          </w:tcPr>
          <w:p w14:paraId="5B2C40BF" w14:textId="77777777" w:rsidR="00B56B71" w:rsidRDefault="00B56B71" w:rsidP="0068646F">
            <w:pPr>
              <w:jc w:val="center"/>
            </w:pPr>
            <w:r>
              <w:t>Guerrero</w:t>
            </w:r>
          </w:p>
        </w:tc>
        <w:tc>
          <w:tcPr>
            <w:tcW w:w="1187" w:type="dxa"/>
            <w:vMerge w:val="restart"/>
            <w:vAlign w:val="center"/>
          </w:tcPr>
          <w:p w14:paraId="4BBCD70C" w14:textId="77777777" w:rsidR="00B56B71" w:rsidRDefault="00B56B71" w:rsidP="0068646F">
            <w:pPr>
              <w:widowControl w:val="0"/>
              <w:adjustRightInd w:val="0"/>
              <w:jc w:val="center"/>
              <w:textAlignment w:val="baseline"/>
            </w:pPr>
            <w:r>
              <w:t>Oaxaca</w:t>
            </w:r>
          </w:p>
        </w:tc>
        <w:tc>
          <w:tcPr>
            <w:tcW w:w="1165" w:type="dxa"/>
            <w:tcBorders>
              <w:bottom w:val="nil"/>
              <w:right w:val="nil"/>
            </w:tcBorders>
          </w:tcPr>
          <w:p w14:paraId="2692C446" w14:textId="77777777" w:rsidR="00B56B71" w:rsidRDefault="00B56B71" w:rsidP="0068646F"/>
        </w:tc>
        <w:tc>
          <w:tcPr>
            <w:tcW w:w="1160" w:type="dxa"/>
            <w:tcBorders>
              <w:top w:val="nil"/>
              <w:left w:val="nil"/>
              <w:bottom w:val="nil"/>
            </w:tcBorders>
          </w:tcPr>
          <w:p w14:paraId="67806DE5" w14:textId="77777777" w:rsidR="00B56B71" w:rsidRDefault="00B56B71" w:rsidP="0068646F"/>
        </w:tc>
        <w:tc>
          <w:tcPr>
            <w:tcW w:w="1629" w:type="dxa"/>
            <w:shd w:val="clear" w:color="auto" w:fill="C6D9F1" w:themeFill="text2" w:themeFillTint="33"/>
          </w:tcPr>
          <w:p w14:paraId="4504DA6F" w14:textId="77777777" w:rsidR="00B56B71" w:rsidRDefault="00B56B71" w:rsidP="0068646F"/>
        </w:tc>
      </w:tr>
      <w:tr w:rsidR="00B56B71" w14:paraId="51E69EE1" w14:textId="77777777" w:rsidTr="00927EBD">
        <w:tc>
          <w:tcPr>
            <w:tcW w:w="1152" w:type="dxa"/>
            <w:shd w:val="clear" w:color="auto" w:fill="C6D9F1" w:themeFill="text2" w:themeFillTint="33"/>
          </w:tcPr>
          <w:p w14:paraId="41820C77" w14:textId="77777777" w:rsidR="00B56B71" w:rsidRDefault="00B56B71" w:rsidP="0068646F"/>
        </w:tc>
        <w:tc>
          <w:tcPr>
            <w:tcW w:w="1153" w:type="dxa"/>
            <w:shd w:val="clear" w:color="auto" w:fill="C6D9F1" w:themeFill="text2" w:themeFillTint="33"/>
          </w:tcPr>
          <w:p w14:paraId="3524FC62" w14:textId="77777777" w:rsidR="00B56B71" w:rsidRDefault="00B56B71" w:rsidP="0068646F"/>
        </w:tc>
        <w:tc>
          <w:tcPr>
            <w:tcW w:w="1179" w:type="dxa"/>
            <w:shd w:val="clear" w:color="auto" w:fill="C6D9F1" w:themeFill="text2" w:themeFillTint="33"/>
          </w:tcPr>
          <w:p w14:paraId="66F31C8F" w14:textId="77777777" w:rsidR="00B56B71" w:rsidRDefault="00B56B71" w:rsidP="0068646F"/>
        </w:tc>
        <w:tc>
          <w:tcPr>
            <w:tcW w:w="1193" w:type="dxa"/>
            <w:shd w:val="clear" w:color="auto" w:fill="C6D9F1" w:themeFill="text2" w:themeFillTint="33"/>
          </w:tcPr>
          <w:p w14:paraId="179B7571" w14:textId="77777777" w:rsidR="00B56B71" w:rsidRDefault="00B56B71" w:rsidP="0068646F"/>
        </w:tc>
        <w:tc>
          <w:tcPr>
            <w:tcW w:w="1187" w:type="dxa"/>
            <w:vMerge/>
          </w:tcPr>
          <w:p w14:paraId="41F51B36" w14:textId="77777777" w:rsidR="00B56B71" w:rsidRDefault="00B56B71" w:rsidP="0068646F">
            <w:pPr>
              <w:jc w:val="center"/>
            </w:pPr>
          </w:p>
        </w:tc>
        <w:tc>
          <w:tcPr>
            <w:tcW w:w="2325" w:type="dxa"/>
            <w:gridSpan w:val="2"/>
            <w:tcBorders>
              <w:top w:val="nil"/>
              <w:bottom w:val="nil"/>
            </w:tcBorders>
          </w:tcPr>
          <w:p w14:paraId="7321B211" w14:textId="0307E6A3" w:rsidR="00B56B71" w:rsidRDefault="00000000" w:rsidP="0068646F">
            <w:pPr>
              <w:jc w:val="center"/>
            </w:pPr>
            <w:hyperlink r:id="rId89" w:anchor="Cul_Mayas" w:history="1">
              <w:r w:rsidR="00B56B71" w:rsidRPr="00682A92">
                <w:rPr>
                  <w:rStyle w:val="Hyperlink"/>
                </w:rPr>
                <w:t>Mayas</w:t>
              </w:r>
            </w:hyperlink>
          </w:p>
        </w:tc>
        <w:tc>
          <w:tcPr>
            <w:tcW w:w="1629" w:type="dxa"/>
          </w:tcPr>
          <w:p w14:paraId="6EB93301" w14:textId="77777777" w:rsidR="00B56B71" w:rsidRDefault="00B56B71" w:rsidP="0068646F"/>
        </w:tc>
      </w:tr>
      <w:tr w:rsidR="00B56B71" w14:paraId="0E6B58E1" w14:textId="77777777" w:rsidTr="00927EBD">
        <w:tc>
          <w:tcPr>
            <w:tcW w:w="1152" w:type="dxa"/>
            <w:shd w:val="clear" w:color="auto" w:fill="C6D9F1" w:themeFill="text2" w:themeFillTint="33"/>
          </w:tcPr>
          <w:p w14:paraId="1769FEC6" w14:textId="77777777" w:rsidR="00B56B71" w:rsidRDefault="00B56B71" w:rsidP="0068646F"/>
        </w:tc>
        <w:tc>
          <w:tcPr>
            <w:tcW w:w="1153" w:type="dxa"/>
            <w:shd w:val="clear" w:color="auto" w:fill="C6D9F1" w:themeFill="text2" w:themeFillTint="33"/>
          </w:tcPr>
          <w:p w14:paraId="585FAE05" w14:textId="77777777" w:rsidR="00B56B71" w:rsidRDefault="00B56B71" w:rsidP="0068646F"/>
        </w:tc>
        <w:tc>
          <w:tcPr>
            <w:tcW w:w="1179" w:type="dxa"/>
            <w:shd w:val="clear" w:color="auto" w:fill="C6D9F1" w:themeFill="text2" w:themeFillTint="33"/>
          </w:tcPr>
          <w:p w14:paraId="69A3E994" w14:textId="77777777" w:rsidR="00B56B71" w:rsidRDefault="00B56B71" w:rsidP="0068646F"/>
        </w:tc>
        <w:tc>
          <w:tcPr>
            <w:tcW w:w="1193" w:type="dxa"/>
            <w:shd w:val="clear" w:color="auto" w:fill="C6D9F1" w:themeFill="text2" w:themeFillTint="33"/>
          </w:tcPr>
          <w:p w14:paraId="5044C4F5" w14:textId="77777777" w:rsidR="00B56B71" w:rsidRDefault="00B56B71" w:rsidP="0068646F"/>
        </w:tc>
        <w:tc>
          <w:tcPr>
            <w:tcW w:w="1187" w:type="dxa"/>
            <w:shd w:val="clear" w:color="auto" w:fill="C6D9F1" w:themeFill="text2" w:themeFillTint="33"/>
          </w:tcPr>
          <w:p w14:paraId="7944BDF2" w14:textId="77777777" w:rsidR="00B56B71" w:rsidRDefault="00B56B71" w:rsidP="0068646F"/>
        </w:tc>
        <w:tc>
          <w:tcPr>
            <w:tcW w:w="1165" w:type="dxa"/>
            <w:tcBorders>
              <w:top w:val="nil"/>
              <w:right w:val="nil"/>
            </w:tcBorders>
          </w:tcPr>
          <w:p w14:paraId="5D37F00A" w14:textId="77777777" w:rsidR="00B56B71" w:rsidRDefault="00B56B71" w:rsidP="0068646F"/>
        </w:tc>
        <w:tc>
          <w:tcPr>
            <w:tcW w:w="1160" w:type="dxa"/>
            <w:tcBorders>
              <w:top w:val="nil"/>
              <w:left w:val="nil"/>
            </w:tcBorders>
          </w:tcPr>
          <w:p w14:paraId="460084AD" w14:textId="77777777" w:rsidR="00B56B71" w:rsidRDefault="00B56B71" w:rsidP="0068646F"/>
        </w:tc>
        <w:tc>
          <w:tcPr>
            <w:tcW w:w="1629" w:type="dxa"/>
            <w:vMerge w:val="restart"/>
            <w:vAlign w:val="center"/>
          </w:tcPr>
          <w:p w14:paraId="1CEEC0E8" w14:textId="77777777" w:rsidR="00B56B71" w:rsidRDefault="00B56B71" w:rsidP="0068646F">
            <w:r>
              <w:t>Centroamerica</w:t>
            </w:r>
          </w:p>
        </w:tc>
      </w:tr>
      <w:tr w:rsidR="00B56B71" w14:paraId="33E8C889" w14:textId="77777777" w:rsidTr="00927EBD">
        <w:tc>
          <w:tcPr>
            <w:tcW w:w="1152" w:type="dxa"/>
            <w:shd w:val="clear" w:color="auto" w:fill="C6D9F1" w:themeFill="text2" w:themeFillTint="33"/>
          </w:tcPr>
          <w:p w14:paraId="473D65FC" w14:textId="77777777" w:rsidR="00B56B71" w:rsidRDefault="00B56B71" w:rsidP="0068646F"/>
        </w:tc>
        <w:tc>
          <w:tcPr>
            <w:tcW w:w="1153" w:type="dxa"/>
            <w:shd w:val="clear" w:color="auto" w:fill="C6D9F1" w:themeFill="text2" w:themeFillTint="33"/>
          </w:tcPr>
          <w:p w14:paraId="197E61DF" w14:textId="77777777" w:rsidR="00B56B71" w:rsidRDefault="00B56B71" w:rsidP="0068646F"/>
        </w:tc>
        <w:tc>
          <w:tcPr>
            <w:tcW w:w="1179" w:type="dxa"/>
            <w:shd w:val="clear" w:color="auto" w:fill="C6D9F1" w:themeFill="text2" w:themeFillTint="33"/>
          </w:tcPr>
          <w:p w14:paraId="207D5C04" w14:textId="77777777" w:rsidR="00B56B71" w:rsidRDefault="00B56B71" w:rsidP="0068646F"/>
        </w:tc>
        <w:tc>
          <w:tcPr>
            <w:tcW w:w="1193" w:type="dxa"/>
            <w:shd w:val="clear" w:color="auto" w:fill="C6D9F1" w:themeFill="text2" w:themeFillTint="33"/>
          </w:tcPr>
          <w:p w14:paraId="043FBB2E" w14:textId="77777777" w:rsidR="00B56B71" w:rsidRDefault="00B56B71" w:rsidP="0068646F"/>
        </w:tc>
        <w:tc>
          <w:tcPr>
            <w:tcW w:w="1187" w:type="dxa"/>
            <w:shd w:val="clear" w:color="auto" w:fill="C6D9F1" w:themeFill="text2" w:themeFillTint="33"/>
          </w:tcPr>
          <w:p w14:paraId="1BFC9041" w14:textId="77777777" w:rsidR="00B56B71" w:rsidRDefault="00B56B71" w:rsidP="0068646F"/>
        </w:tc>
        <w:tc>
          <w:tcPr>
            <w:tcW w:w="1165" w:type="dxa"/>
            <w:shd w:val="clear" w:color="auto" w:fill="C6D9F1" w:themeFill="text2" w:themeFillTint="33"/>
          </w:tcPr>
          <w:p w14:paraId="4336DE76" w14:textId="77777777" w:rsidR="00B56B71" w:rsidRDefault="00B56B71" w:rsidP="0068646F"/>
        </w:tc>
        <w:tc>
          <w:tcPr>
            <w:tcW w:w="1160" w:type="dxa"/>
            <w:shd w:val="clear" w:color="auto" w:fill="C6D9F1" w:themeFill="text2" w:themeFillTint="33"/>
          </w:tcPr>
          <w:p w14:paraId="2B012E55" w14:textId="77777777" w:rsidR="00B56B71" w:rsidRDefault="00B56B71" w:rsidP="0068646F"/>
        </w:tc>
        <w:tc>
          <w:tcPr>
            <w:tcW w:w="1629" w:type="dxa"/>
            <w:vMerge/>
          </w:tcPr>
          <w:p w14:paraId="675B4812" w14:textId="77777777" w:rsidR="00B56B71" w:rsidRDefault="00B56B71" w:rsidP="0068646F"/>
        </w:tc>
      </w:tr>
    </w:tbl>
    <w:p w14:paraId="0461FC20" w14:textId="77777777" w:rsidR="00B56B71" w:rsidRDefault="00B56B71" w:rsidP="00B56B71"/>
    <w:p w14:paraId="6E6F6C66" w14:textId="77777777" w:rsidR="00454352" w:rsidRDefault="00454352" w:rsidP="00B56B71"/>
    <w:p w14:paraId="2C74BEBA" w14:textId="7D39B5C1" w:rsidR="00454352" w:rsidRPr="00454352" w:rsidRDefault="00454352" w:rsidP="00454352">
      <w:pPr>
        <w:pStyle w:val="Heading3"/>
      </w:pPr>
      <w:bookmarkStart w:id="57" w:name="Sit_Mesoamerique_loc_Golfe"/>
      <w:r w:rsidRPr="00454352">
        <w:t>Golfe</w:t>
      </w:r>
    </w:p>
    <w:bookmarkEnd w:id="57"/>
    <w:p w14:paraId="28AB0100" w14:textId="77777777" w:rsidR="00454352" w:rsidRPr="00454352" w:rsidRDefault="00454352" w:rsidP="00B56B71">
      <w:pPr>
        <w:rPr>
          <w:lang w:val="fr-FR"/>
        </w:rPr>
      </w:pPr>
    </w:p>
    <w:p w14:paraId="43A44C90" w14:textId="43DAC345" w:rsidR="00454352" w:rsidRDefault="00454352" w:rsidP="00B56B71">
      <w:pPr>
        <w:rPr>
          <w:lang w:val="fr-FR"/>
        </w:rPr>
      </w:pPr>
      <w:r>
        <w:rPr>
          <w:lang w:val="fr-FR"/>
        </w:rPr>
        <w:t xml:space="preserve">région de la </w:t>
      </w:r>
      <w:r w:rsidRPr="00454352">
        <w:rPr>
          <w:lang w:val="fr-FR"/>
        </w:rPr>
        <w:t>Huasteca</w:t>
      </w:r>
    </w:p>
    <w:p w14:paraId="72886C65" w14:textId="77777777" w:rsidR="00586291" w:rsidRDefault="00586291" w:rsidP="00B56B71">
      <w:pPr>
        <w:rPr>
          <w:lang w:val="fr-FR"/>
        </w:rPr>
      </w:pPr>
    </w:p>
    <w:p w14:paraId="5A188B44" w14:textId="06A50D6B" w:rsidR="00586291" w:rsidRPr="00454352" w:rsidRDefault="000D2150" w:rsidP="000D2150">
      <w:pPr>
        <w:pStyle w:val="Heading3"/>
      </w:pPr>
      <w:bookmarkStart w:id="58" w:name="Sit_Mesoamerique_loc_BasMex"/>
      <w:r>
        <w:t>B</w:t>
      </w:r>
      <w:r w:rsidR="00586291" w:rsidRPr="00C2757A">
        <w:t>assin de Mexico</w:t>
      </w:r>
    </w:p>
    <w:bookmarkEnd w:id="58"/>
    <w:p w14:paraId="156844FA" w14:textId="77777777" w:rsidR="00682A92" w:rsidRPr="00454352" w:rsidRDefault="00682A92" w:rsidP="00B22FF0">
      <w:pPr>
        <w:rPr>
          <w:lang w:val="fr-FR"/>
        </w:rPr>
      </w:pPr>
    </w:p>
    <w:p w14:paraId="3E120E9F" w14:textId="77777777" w:rsidR="00B56B71" w:rsidRPr="00454352" w:rsidRDefault="00B56B71" w:rsidP="00B22FF0">
      <w:pPr>
        <w:rPr>
          <w:lang w:val="fr-FR"/>
        </w:rPr>
      </w:pPr>
    </w:p>
    <w:p w14:paraId="55C7D00A" w14:textId="77777777" w:rsidR="00B56B71" w:rsidRDefault="00B56B71" w:rsidP="00B22FF0">
      <w:pPr>
        <w:pStyle w:val="Heading3"/>
        <w:spacing w:line="240" w:lineRule="auto"/>
      </w:pPr>
      <w:bookmarkStart w:id="59" w:name="Sit_Mesoamerique_loc_Ouest"/>
      <w:r>
        <w:t>Ouest</w:t>
      </w:r>
    </w:p>
    <w:bookmarkEnd w:id="59"/>
    <w:p w14:paraId="6D84E726" w14:textId="0A9ED64D" w:rsidR="00B56B71" w:rsidRPr="00586291" w:rsidRDefault="00B56B71" w:rsidP="00B22FF0">
      <w:pPr>
        <w:rPr>
          <w:sz w:val="20"/>
          <w:lang w:val="fr-FR"/>
        </w:rPr>
      </w:pPr>
      <w:r w:rsidRPr="00586291">
        <w:rPr>
          <w:sz w:val="20"/>
          <w:lang w:val="fr-FR"/>
        </w:rPr>
        <w:t>Occident du Mexique</w:t>
      </w:r>
      <w:r w:rsidR="00AC2E14" w:rsidRPr="00586291">
        <w:rPr>
          <w:sz w:val="20"/>
          <w:lang w:val="fr-FR"/>
        </w:rPr>
        <w:t>, Occident mexicain</w:t>
      </w:r>
      <w:r w:rsidR="00586291" w:rsidRPr="00586291">
        <w:rPr>
          <w:sz w:val="20"/>
          <w:lang w:val="fr-FR"/>
        </w:rPr>
        <w:t xml:space="preserve">, </w:t>
      </w:r>
      <w:r w:rsidR="00586291" w:rsidRPr="00586291">
        <w:rPr>
          <w:color w:val="000000"/>
          <w:sz w:val="20"/>
          <w:lang w:val="fr-FR" w:eastAsia="fr-FR"/>
        </w:rPr>
        <w:t>Ouest mexicain</w:t>
      </w:r>
    </w:p>
    <w:p w14:paraId="1EA47CA4" w14:textId="77777777" w:rsidR="00B56B71" w:rsidRPr="00454352" w:rsidRDefault="00B56B71" w:rsidP="00B22FF0">
      <w:pPr>
        <w:rPr>
          <w:lang w:val="fr-FR"/>
        </w:rPr>
      </w:pPr>
    </w:p>
    <w:p w14:paraId="274E5F58" w14:textId="4C624AD0" w:rsidR="00B56B71" w:rsidRDefault="00B56B71" w:rsidP="00B22FF0">
      <w:pPr>
        <w:jc w:val="both"/>
        <w:rPr>
          <w:lang w:val="fr-FR"/>
        </w:rPr>
      </w:pPr>
      <w:r w:rsidRPr="00B56B71">
        <w:rPr>
          <w:lang w:val="fr-FR"/>
        </w:rPr>
        <w:t xml:space="preserve">Ouest du bassin de Mexico. tradition funéraire des tombes à puits, maquettes et statues anthropomorphes en terre cuite, poterie polychrome, architectures de plan circulaire. C’est aussi à cette époque que des correspondances stylistiques ont été établies avec la région côtière des </w:t>
      </w:r>
      <w:hyperlink r:id="rId90" w:anchor="Sit_Andes" w:history="1">
        <w:r w:rsidRPr="00682A92">
          <w:rPr>
            <w:rStyle w:val="Hyperlink"/>
            <w:lang w:val="fr-FR"/>
          </w:rPr>
          <w:t>Andes</w:t>
        </w:r>
      </w:hyperlink>
      <w:r w:rsidRPr="00B56B71">
        <w:rPr>
          <w:lang w:val="fr-FR"/>
        </w:rPr>
        <w:t>, suggérant ainsi la possibilité de liens anciens entre ces deux contrées (lab. ArcAm)</w:t>
      </w:r>
    </w:p>
    <w:p w14:paraId="7DE3BCC6" w14:textId="77777777" w:rsidR="00010D4D" w:rsidRDefault="00010D4D" w:rsidP="00B22FF0">
      <w:pPr>
        <w:jc w:val="both"/>
        <w:rPr>
          <w:lang w:val="fr-FR"/>
        </w:rPr>
      </w:pPr>
    </w:p>
    <w:p w14:paraId="0D44BBA3" w14:textId="6F0771A9" w:rsidR="00010D4D" w:rsidRDefault="00010D4D" w:rsidP="00B22FF0">
      <w:pPr>
        <w:jc w:val="both"/>
        <w:rPr>
          <w:rStyle w:val="Hyperlink"/>
          <w:lang w:val="fr-FR"/>
        </w:rPr>
      </w:pPr>
      <w:r>
        <w:rPr>
          <w:lang w:val="fr-FR"/>
        </w:rPr>
        <w:t xml:space="preserve">v. </w:t>
      </w:r>
      <w:hyperlink r:id="rId91" w:anchor="Cul_Huichols" w:history="1">
        <w:r w:rsidRPr="006D153D">
          <w:rPr>
            <w:rStyle w:val="Hyperlink"/>
            <w:lang w:val="fr-FR"/>
          </w:rPr>
          <w:t>Huichols</w:t>
        </w:r>
      </w:hyperlink>
      <w:r w:rsidRPr="006D153D">
        <w:rPr>
          <w:rStyle w:val="Hyperlink"/>
          <w:color w:val="auto"/>
          <w:u w:val="none"/>
          <w:lang w:val="fr-FR"/>
        </w:rPr>
        <w:t xml:space="preserve">, </w:t>
      </w:r>
      <w:hyperlink r:id="rId92" w:anchor="Cul_Coras" w:history="1">
        <w:r w:rsidRPr="00010D4D">
          <w:rPr>
            <w:rStyle w:val="Hyperlink"/>
            <w:lang w:val="fr-FR"/>
          </w:rPr>
          <w:t>Coras</w:t>
        </w:r>
      </w:hyperlink>
    </w:p>
    <w:p w14:paraId="5DECD335" w14:textId="77777777" w:rsidR="005E199D" w:rsidRDefault="005E199D" w:rsidP="00B22FF0">
      <w:pPr>
        <w:jc w:val="both"/>
        <w:rPr>
          <w:lang w:val="fr-FR"/>
        </w:rPr>
      </w:pPr>
    </w:p>
    <w:p w14:paraId="4CB9EAF1" w14:textId="007BB632" w:rsidR="005E199D" w:rsidRDefault="005E199D" w:rsidP="00B22FF0">
      <w:pPr>
        <w:jc w:val="both"/>
        <w:rPr>
          <w:color w:val="000000"/>
          <w:szCs w:val="22"/>
          <w:lang w:val="fr-FR"/>
        </w:rPr>
      </w:pPr>
      <w:r>
        <w:rPr>
          <w:color w:val="000000"/>
          <w:szCs w:val="22"/>
          <w:lang w:val="fr-FR"/>
        </w:rPr>
        <w:t xml:space="preserve">états du </w:t>
      </w:r>
      <w:bookmarkStart w:id="60" w:name="_Hlk146995458"/>
      <w:r w:rsidR="00C17BA4">
        <w:fldChar w:fldCharType="begin"/>
      </w:r>
      <w:r w:rsidR="00C17BA4" w:rsidRPr="00367939">
        <w:rPr>
          <w:lang w:val="fr-FR"/>
        </w:rPr>
        <w:instrText>HYPERLINK "Sites.docx" \l "Sit_Mesoam_loc_Ouest_geo_Michoac"</w:instrText>
      </w:r>
      <w:r w:rsidR="00C17BA4">
        <w:fldChar w:fldCharType="separate"/>
      </w:r>
      <w:r w:rsidRPr="00454352">
        <w:rPr>
          <w:rStyle w:val="Hyperlink"/>
          <w:szCs w:val="22"/>
          <w:lang w:val="fr-FR"/>
        </w:rPr>
        <w:t>Michoac</w:t>
      </w:r>
      <w:r w:rsidR="00454352" w:rsidRPr="00454352">
        <w:rPr>
          <w:rStyle w:val="Hyperlink"/>
          <w:szCs w:val="22"/>
          <w:lang w:val="fr-FR"/>
        </w:rPr>
        <w:t>a</w:t>
      </w:r>
      <w:r w:rsidRPr="00454352">
        <w:rPr>
          <w:rStyle w:val="Hyperlink"/>
          <w:szCs w:val="22"/>
          <w:lang w:val="fr-FR"/>
        </w:rPr>
        <w:t>n</w:t>
      </w:r>
      <w:r w:rsidR="00C17BA4">
        <w:rPr>
          <w:rStyle w:val="Hyperlink"/>
          <w:szCs w:val="22"/>
          <w:lang w:val="fr-FR"/>
        </w:rPr>
        <w:fldChar w:fldCharType="end"/>
      </w:r>
      <w:bookmarkEnd w:id="60"/>
      <w:r>
        <w:rPr>
          <w:color w:val="000000"/>
          <w:szCs w:val="22"/>
          <w:lang w:val="fr-FR"/>
        </w:rPr>
        <w:t>, de Jalisco, Nayarit, Sinaloa</w:t>
      </w:r>
    </w:p>
    <w:p w14:paraId="34B210B4" w14:textId="77777777" w:rsidR="00454352" w:rsidRDefault="00454352" w:rsidP="00B22FF0">
      <w:pPr>
        <w:jc w:val="both"/>
        <w:rPr>
          <w:color w:val="000000"/>
          <w:szCs w:val="22"/>
          <w:lang w:val="fr-FR"/>
        </w:rPr>
      </w:pPr>
    </w:p>
    <w:p w14:paraId="23B24BD2" w14:textId="38EB3EA5" w:rsidR="00454352" w:rsidRDefault="00454352" w:rsidP="00454352">
      <w:pPr>
        <w:pStyle w:val="Heading4"/>
      </w:pPr>
      <w:r>
        <w:t>géographie</w:t>
      </w:r>
    </w:p>
    <w:p w14:paraId="29D52E13" w14:textId="77777777" w:rsidR="00454352" w:rsidRDefault="00454352" w:rsidP="00B22FF0">
      <w:pPr>
        <w:jc w:val="both"/>
        <w:rPr>
          <w:color w:val="000000"/>
          <w:szCs w:val="22"/>
          <w:lang w:val="fr-FR"/>
        </w:rPr>
      </w:pPr>
    </w:p>
    <w:p w14:paraId="710D6B9D" w14:textId="2AE65EF9" w:rsidR="00454352" w:rsidRDefault="00454352" w:rsidP="00454352">
      <w:pPr>
        <w:pStyle w:val="Heading5"/>
      </w:pPr>
      <w:bookmarkStart w:id="61" w:name="Sit_Mesoam_loc_Ouest_geo_Michoac"/>
      <w:r w:rsidRPr="00DF4877">
        <w:t>Michoac</w:t>
      </w:r>
      <w:r>
        <w:t>a</w:t>
      </w:r>
      <w:r w:rsidRPr="00DF4877">
        <w:t>n</w:t>
      </w:r>
    </w:p>
    <w:p w14:paraId="4D394564" w14:textId="52364EF3" w:rsidR="00454352" w:rsidRPr="00454352" w:rsidRDefault="00454352" w:rsidP="00B22FF0">
      <w:pPr>
        <w:jc w:val="both"/>
        <w:rPr>
          <w:color w:val="000000"/>
          <w:sz w:val="20"/>
          <w:szCs w:val="22"/>
          <w:lang w:val="fr-FR"/>
        </w:rPr>
      </w:pPr>
      <w:bookmarkStart w:id="62" w:name="_Hlk140934684"/>
      <w:bookmarkEnd w:id="61"/>
      <w:r w:rsidRPr="00454352">
        <w:rPr>
          <w:color w:val="000000"/>
          <w:sz w:val="20"/>
          <w:szCs w:val="22"/>
          <w:lang w:val="fr-FR"/>
        </w:rPr>
        <w:t>Michoacán</w:t>
      </w:r>
      <w:bookmarkEnd w:id="62"/>
    </w:p>
    <w:p w14:paraId="7B71A791" w14:textId="77777777" w:rsidR="00454352" w:rsidRDefault="00454352" w:rsidP="00B22FF0">
      <w:pPr>
        <w:jc w:val="both"/>
        <w:rPr>
          <w:color w:val="000000"/>
          <w:szCs w:val="22"/>
          <w:lang w:val="fr-FR"/>
        </w:rPr>
      </w:pPr>
    </w:p>
    <w:p w14:paraId="6E2352BB" w14:textId="77777777" w:rsidR="00454352" w:rsidRDefault="00454352" w:rsidP="00B22FF0">
      <w:pPr>
        <w:jc w:val="both"/>
        <w:rPr>
          <w:color w:val="000000"/>
          <w:szCs w:val="22"/>
          <w:lang w:val="fr-FR"/>
        </w:rPr>
      </w:pPr>
    </w:p>
    <w:p w14:paraId="5406DE71" w14:textId="77777777" w:rsidR="00785DF1" w:rsidRDefault="00785DF1" w:rsidP="00B22FF0">
      <w:pPr>
        <w:jc w:val="both"/>
        <w:rPr>
          <w:color w:val="000000"/>
          <w:szCs w:val="22"/>
          <w:lang w:val="fr-FR"/>
        </w:rPr>
      </w:pPr>
    </w:p>
    <w:p w14:paraId="1150AC18" w14:textId="15157541" w:rsidR="00785DF1" w:rsidRDefault="00785DF1" w:rsidP="00785DF1">
      <w:pPr>
        <w:pStyle w:val="Heading2"/>
      </w:pPr>
      <w:r>
        <w:t>à classer</w:t>
      </w:r>
    </w:p>
    <w:p w14:paraId="78E93A7F" w14:textId="77777777" w:rsidR="00785DF1" w:rsidRDefault="00785DF1" w:rsidP="00B22FF0">
      <w:pPr>
        <w:jc w:val="both"/>
        <w:rPr>
          <w:color w:val="000000"/>
          <w:szCs w:val="22"/>
          <w:lang w:val="fr-FR"/>
        </w:rPr>
      </w:pPr>
    </w:p>
    <w:p w14:paraId="1A8A1C9E" w14:textId="77777777" w:rsidR="00785DF1" w:rsidRDefault="00785DF1" w:rsidP="00B22FF0">
      <w:pPr>
        <w:jc w:val="both"/>
        <w:rPr>
          <w:lang w:val="fr-FR"/>
        </w:rPr>
      </w:pPr>
    </w:p>
    <w:p w14:paraId="2552CE0C" w14:textId="2FC0EF95" w:rsidR="00785DF1" w:rsidRDefault="00785DF1" w:rsidP="00785DF1">
      <w:pPr>
        <w:pStyle w:val="Heading3"/>
      </w:pPr>
      <w:r>
        <w:t>objets</w:t>
      </w:r>
    </w:p>
    <w:p w14:paraId="6DF52E84" w14:textId="77777777" w:rsidR="00785DF1" w:rsidRDefault="00785DF1" w:rsidP="00B22FF0">
      <w:pPr>
        <w:jc w:val="both"/>
        <w:rPr>
          <w:lang w:val="fr-FR"/>
        </w:rPr>
      </w:pPr>
    </w:p>
    <w:p w14:paraId="7BA1930A" w14:textId="3CFED55E" w:rsidR="00785DF1" w:rsidRDefault="00785DF1" w:rsidP="00785DF1">
      <w:pPr>
        <w:pStyle w:val="Heading4"/>
      </w:pPr>
      <w:r>
        <w:t>metate</w:t>
      </w:r>
    </w:p>
    <w:p w14:paraId="622B555A" w14:textId="60DC60DE" w:rsidR="00785DF1" w:rsidRPr="00785DF1" w:rsidRDefault="00785DF1" w:rsidP="00B22FF0">
      <w:pPr>
        <w:jc w:val="both"/>
        <w:rPr>
          <w:sz w:val="20"/>
          <w:lang w:val="fr-FR"/>
        </w:rPr>
      </w:pPr>
      <w:r w:rsidRPr="00785DF1">
        <w:rPr>
          <w:i/>
          <w:iCs/>
          <w:sz w:val="20"/>
          <w:lang w:val="fr-FR"/>
        </w:rPr>
        <w:t>metates</w:t>
      </w:r>
      <w:r>
        <w:rPr>
          <w:i/>
          <w:iCs/>
          <w:sz w:val="20"/>
          <w:lang w:val="fr-FR"/>
        </w:rPr>
        <w:t xml:space="preserve">, metateros </w:t>
      </w:r>
      <w:r>
        <w:rPr>
          <w:sz w:val="20"/>
          <w:lang w:val="fr-FR"/>
        </w:rPr>
        <w:t>(artisans)</w:t>
      </w:r>
    </w:p>
    <w:p w14:paraId="611CCC93" w14:textId="77777777" w:rsidR="00785DF1" w:rsidRDefault="00785DF1" w:rsidP="00B22FF0">
      <w:pPr>
        <w:jc w:val="both"/>
        <w:rPr>
          <w:lang w:val="fr-FR"/>
        </w:rPr>
      </w:pPr>
    </w:p>
    <w:p w14:paraId="5D2E470C" w14:textId="1695EC3E" w:rsidR="00785DF1" w:rsidRDefault="00785DF1" w:rsidP="00B22FF0">
      <w:pPr>
        <w:jc w:val="both"/>
        <w:rPr>
          <w:lang w:val="fr-FR"/>
        </w:rPr>
      </w:pPr>
      <w:r>
        <w:rPr>
          <w:lang w:val="fr-FR"/>
        </w:rPr>
        <w:t>"</w:t>
      </w:r>
      <w:r w:rsidRPr="00785DF1">
        <w:rPr>
          <w:lang w:val="fr-FR"/>
        </w:rPr>
        <w:t>stabilité d’un procédé et d’adéquation des choix techniques avec la fonction de ces outils</w:t>
      </w:r>
      <w:r>
        <w:rPr>
          <w:lang w:val="fr-FR"/>
        </w:rPr>
        <w:t>"/</w:t>
      </w:r>
      <w:r w:rsidRPr="00785DF1">
        <w:rPr>
          <w:lang w:val="fr-FR"/>
        </w:rPr>
        <w:t>"malgré l’arrivée de nouvelles solutions techniques les metates continuent à être utilisés aujourd’hui"</w:t>
      </w:r>
      <w:r>
        <w:rPr>
          <w:lang w:val="fr-FR"/>
        </w:rPr>
        <w:t xml:space="preserve">. Lié à la </w:t>
      </w:r>
      <w:r w:rsidRPr="00785DF1">
        <w:rPr>
          <w:lang w:val="fr-FR"/>
        </w:rPr>
        <w:t>préparation alimentaire du maïs (broyage et malaxage après nixtamalisation)</w:t>
      </w:r>
      <w:r>
        <w:rPr>
          <w:lang w:val="fr-FR"/>
        </w:rPr>
        <w:t xml:space="preserve"> (projet  </w:t>
      </w:r>
      <w:hyperlink r:id="rId93" w:anchor="INS_CNRS_Traject_rech_prj_METATE" w:history="1">
        <w:r w:rsidRPr="00972278">
          <w:rPr>
            <w:rStyle w:val="Hyperlink"/>
            <w:lang w:val="fr-FR" w:eastAsia="fr-FR"/>
          </w:rPr>
          <w:t>METATE</w:t>
        </w:r>
      </w:hyperlink>
      <w:r>
        <w:rPr>
          <w:lang w:val="fr-FR" w:eastAsia="fr-FR"/>
        </w:rPr>
        <w:t>)</w:t>
      </w:r>
    </w:p>
    <w:p w14:paraId="3B616204" w14:textId="77777777" w:rsidR="00785DF1" w:rsidRPr="00B56B71" w:rsidRDefault="00785DF1" w:rsidP="00B22FF0">
      <w:pPr>
        <w:jc w:val="both"/>
        <w:rPr>
          <w:lang w:val="fr-FR"/>
        </w:rPr>
      </w:pPr>
    </w:p>
    <w:p w14:paraId="4D859DF1" w14:textId="77777777" w:rsidR="00B56B71" w:rsidRPr="00B56B71" w:rsidRDefault="00B56B71" w:rsidP="00B22FF0">
      <w:pPr>
        <w:rPr>
          <w:lang w:val="fr-FR"/>
        </w:rPr>
      </w:pPr>
    </w:p>
    <w:p w14:paraId="3BD880F5" w14:textId="77777777" w:rsidR="00B56B71" w:rsidRDefault="00B56B71" w:rsidP="00B22FF0">
      <w:pPr>
        <w:pStyle w:val="Heading1"/>
        <w:spacing w:before="0"/>
        <w:rPr>
          <w:rStyle w:val="Hyperlink"/>
          <w:color w:val="auto"/>
          <w:u w:val="none"/>
        </w:rPr>
      </w:pPr>
      <w:bookmarkStart w:id="63" w:name="Cul_Andes"/>
      <w:r>
        <w:rPr>
          <w:rStyle w:val="Hyperlink"/>
          <w:color w:val="auto"/>
          <w:u w:val="none"/>
        </w:rPr>
        <w:t>ANDES</w:t>
      </w:r>
      <w:bookmarkEnd w:id="63"/>
    </w:p>
    <w:p w14:paraId="7BD80B98" w14:textId="541E16D8" w:rsidR="00B56B71" w:rsidRPr="00972278" w:rsidRDefault="00B56B71" w:rsidP="00B22FF0">
      <w:pPr>
        <w:rPr>
          <w:sz w:val="20"/>
          <w:lang w:val="fr-FR"/>
        </w:rPr>
      </w:pPr>
      <w:bookmarkStart w:id="64" w:name="Sit_Andes"/>
      <w:r w:rsidRPr="00972278">
        <w:rPr>
          <w:rStyle w:val="Hyperlink"/>
          <w:color w:val="auto"/>
          <w:sz w:val="20"/>
          <w:u w:val="none"/>
          <w:lang w:val="fr-FR"/>
        </w:rPr>
        <w:t>Andes</w:t>
      </w:r>
      <w:bookmarkEnd w:id="64"/>
      <w:r w:rsidRPr="00972278">
        <w:rPr>
          <w:rStyle w:val="Hyperlink"/>
          <w:color w:val="auto"/>
          <w:sz w:val="20"/>
          <w:u w:val="none"/>
          <w:lang w:val="fr-FR"/>
        </w:rPr>
        <w:t>, Civilisation andine, aire andine</w:t>
      </w:r>
      <w:r w:rsidR="00972278" w:rsidRPr="00972278">
        <w:rPr>
          <w:rStyle w:val="Hyperlink"/>
          <w:color w:val="auto"/>
          <w:sz w:val="20"/>
          <w:u w:val="none"/>
          <w:lang w:val="fr-FR"/>
        </w:rPr>
        <w:t>,</w:t>
      </w:r>
      <w:r w:rsidR="00972278" w:rsidRPr="00972278">
        <w:rPr>
          <w:sz w:val="20"/>
          <w:lang w:val="fr-FR"/>
        </w:rPr>
        <w:t xml:space="preserve"> Cordillère des Andes</w:t>
      </w:r>
    </w:p>
    <w:p w14:paraId="2A41C932" w14:textId="77777777" w:rsidR="00B56B71" w:rsidRPr="00B56B71" w:rsidRDefault="00B56B71" w:rsidP="00B22FF0">
      <w:pPr>
        <w:rPr>
          <w:lang w:val="fr-FR"/>
        </w:rPr>
      </w:pPr>
    </w:p>
    <w:p w14:paraId="38D04A1F" w14:textId="72F3A36B" w:rsidR="00B56B71" w:rsidRPr="00F0502D" w:rsidRDefault="00B22FF0" w:rsidP="00682A92">
      <w:pPr>
        <w:jc w:val="both"/>
        <w:rPr>
          <w:lang w:val="fr-FR"/>
        </w:rPr>
      </w:pPr>
      <w:r>
        <w:rPr>
          <w:lang w:val="fr-FR"/>
        </w:rPr>
        <w:lastRenderedPageBreak/>
        <w:t xml:space="preserve">Sous-ensemble des </w:t>
      </w:r>
      <w:hyperlink r:id="rId94" w:anchor="Sit_Ameriques" w:history="1">
        <w:r w:rsidRPr="00B22FF0">
          <w:rPr>
            <w:rStyle w:val="Hyperlink"/>
            <w:lang w:val="fr-FR"/>
          </w:rPr>
          <w:t>Amériques</w:t>
        </w:r>
      </w:hyperlink>
      <w:r>
        <w:rPr>
          <w:lang w:val="fr-FR"/>
        </w:rPr>
        <w:t xml:space="preserve">. </w:t>
      </w:r>
      <w:r w:rsidR="00B56B71" w:rsidRPr="00B56B71">
        <w:rPr>
          <w:lang w:val="fr-FR"/>
        </w:rPr>
        <w:t xml:space="preserve">Régions, très contrastées, s’étendent sur plus de 3 000 kilomètres, depuis l’Équateur méridional jusqu’au Sud du Pérou. Elles recouvrent, d’ouest en est, une étroite plaine côtière désertique, entrecoupée d’oasis propices à l’occupation humaine, et le massif andin proprement dit : celui-ci est composé de deux chaînes parallèles (occidentale et orientale) et, entre celles-ci, de hautes vallées encaissées et des hauts-plateaux (puna ou altiplano) situés à plus de 3 500 m d’altitude et baignés au sud par le lac Titicaca. Plus à l’est, les piémonts andins débouchent sur la forêt amazonienne (lab. </w:t>
      </w:r>
      <w:r w:rsidR="00B56B71" w:rsidRPr="00F0502D">
        <w:rPr>
          <w:lang w:val="fr-FR"/>
        </w:rPr>
        <w:t>ArcAm)</w:t>
      </w:r>
    </w:p>
    <w:p w14:paraId="29B861A0" w14:textId="77777777" w:rsidR="00B56B71" w:rsidRPr="00F0502D" w:rsidRDefault="00B56B71" w:rsidP="00B56B71">
      <w:pPr>
        <w:rPr>
          <w:lang w:val="fr-FR"/>
        </w:rPr>
      </w:pPr>
    </w:p>
    <w:p w14:paraId="21861337" w14:textId="0F85ADB2" w:rsidR="00B56B71" w:rsidRDefault="00000000" w:rsidP="00B56B71">
      <w:pPr>
        <w:rPr>
          <w:rStyle w:val="Hyperlink"/>
          <w:lang w:val="fr-FR"/>
        </w:rPr>
      </w:pPr>
      <w:hyperlink r:id="rId95" w:anchor="Cul_Paracas" w:history="1">
        <w:r w:rsidR="00B56B71" w:rsidRPr="00682A92">
          <w:rPr>
            <w:rStyle w:val="Hyperlink"/>
            <w:lang w:val="fr-FR"/>
          </w:rPr>
          <w:t>Paracas</w:t>
        </w:r>
      </w:hyperlink>
      <w:r w:rsidR="00B56B71" w:rsidRPr="00F0502D">
        <w:rPr>
          <w:lang w:val="fr-FR"/>
        </w:rPr>
        <w:t xml:space="preserve">, </w:t>
      </w:r>
      <w:hyperlink r:id="rId96" w:anchor="Cul_Nasca" w:history="1">
        <w:r w:rsidR="00682A92" w:rsidRPr="00682A92">
          <w:rPr>
            <w:rStyle w:val="Hyperlink"/>
            <w:lang w:val="fr-FR"/>
          </w:rPr>
          <w:t>Nasca</w:t>
        </w:r>
      </w:hyperlink>
      <w:r w:rsidR="00B56B71" w:rsidRPr="00F0502D">
        <w:rPr>
          <w:lang w:val="fr-FR"/>
        </w:rPr>
        <w:t xml:space="preserve">, </w:t>
      </w:r>
      <w:hyperlink r:id="rId97" w:anchor="Cul_Moches" w:history="1">
        <w:r w:rsidR="00B56B71" w:rsidRPr="00682A92">
          <w:rPr>
            <w:rStyle w:val="Hyperlink"/>
            <w:lang w:val="fr-FR"/>
          </w:rPr>
          <w:t>Moch</w:t>
        </w:r>
        <w:r w:rsidR="00682A92" w:rsidRPr="00682A92">
          <w:rPr>
            <w:rStyle w:val="Hyperlink"/>
            <w:lang w:val="fr-FR"/>
          </w:rPr>
          <w:t>es</w:t>
        </w:r>
      </w:hyperlink>
      <w:r w:rsidR="00B56B71" w:rsidRPr="00F0502D">
        <w:rPr>
          <w:lang w:val="fr-FR"/>
        </w:rPr>
        <w:t xml:space="preserve">, </w:t>
      </w:r>
      <w:hyperlink r:id="rId98" w:anchor="Cul_Huari" w:history="1">
        <w:r w:rsidR="00682A92" w:rsidRPr="00682A92">
          <w:rPr>
            <w:rStyle w:val="Hyperlink"/>
            <w:lang w:val="fr-FR"/>
          </w:rPr>
          <w:t>Huari</w:t>
        </w:r>
      </w:hyperlink>
      <w:r w:rsidR="00B56B71" w:rsidRPr="00F0502D">
        <w:rPr>
          <w:lang w:val="fr-FR"/>
        </w:rPr>
        <w:t xml:space="preserve">, Tiwanaku, Chimu, </w:t>
      </w:r>
      <w:hyperlink r:id="rId99" w:anchor="Cul_Incas" w:history="1">
        <w:r w:rsidR="00B56B71" w:rsidRPr="00682A92">
          <w:rPr>
            <w:rStyle w:val="Hyperlink"/>
            <w:lang w:val="fr-FR"/>
          </w:rPr>
          <w:t>In</w:t>
        </w:r>
        <w:r w:rsidR="00682A92" w:rsidRPr="00682A92">
          <w:rPr>
            <w:rStyle w:val="Hyperlink"/>
            <w:lang w:val="fr-FR"/>
          </w:rPr>
          <w:t>c</w:t>
        </w:r>
        <w:r w:rsidR="00B56B71" w:rsidRPr="00682A92">
          <w:rPr>
            <w:rStyle w:val="Hyperlink"/>
            <w:lang w:val="fr-FR"/>
          </w:rPr>
          <w:t>as</w:t>
        </w:r>
      </w:hyperlink>
    </w:p>
    <w:p w14:paraId="42B5FF61" w14:textId="77777777" w:rsidR="00594737" w:rsidRDefault="00594737" w:rsidP="00B56B71">
      <w:pPr>
        <w:rPr>
          <w:rStyle w:val="Hyperlink"/>
          <w:lang w:val="fr-FR"/>
        </w:rPr>
      </w:pPr>
    </w:p>
    <w:p w14:paraId="03222759" w14:textId="6D328B79" w:rsidR="00594737" w:rsidRDefault="00594737" w:rsidP="00594737">
      <w:pPr>
        <w:pStyle w:val="Heading2"/>
        <w:rPr>
          <w:rStyle w:val="Hyperlink"/>
          <w:color w:val="000000"/>
          <w:u w:val="none"/>
        </w:rPr>
      </w:pPr>
      <w:r w:rsidRPr="00594737">
        <w:rPr>
          <w:rStyle w:val="Hyperlink"/>
          <w:color w:val="000000"/>
          <w:u w:val="none"/>
        </w:rPr>
        <w:t>étages écologiques</w:t>
      </w:r>
    </w:p>
    <w:p w14:paraId="58152E5E" w14:textId="77777777" w:rsidR="00594737" w:rsidRDefault="00594737" w:rsidP="00594737">
      <w:pPr>
        <w:rPr>
          <w:lang w:val="fr-FR"/>
        </w:rPr>
      </w:pPr>
    </w:p>
    <w:p w14:paraId="2A0D03BB" w14:textId="77777777" w:rsidR="009C5169" w:rsidRDefault="009C5169" w:rsidP="00594737">
      <w:pPr>
        <w:rPr>
          <w:lang w:val="fr-FR"/>
        </w:rPr>
      </w:pPr>
    </w:p>
    <w:tbl>
      <w:tblPr>
        <w:tblStyle w:val="TableGrid"/>
        <w:tblW w:w="0" w:type="auto"/>
        <w:jc w:val="center"/>
        <w:tblLook w:val="04A0" w:firstRow="1" w:lastRow="0" w:firstColumn="1" w:lastColumn="0" w:noHBand="0" w:noVBand="1"/>
      </w:tblPr>
      <w:tblGrid>
        <w:gridCol w:w="1150"/>
        <w:gridCol w:w="736"/>
        <w:gridCol w:w="2376"/>
        <w:gridCol w:w="1803"/>
      </w:tblGrid>
      <w:tr w:rsidR="008B1619" w14:paraId="1EE5E961" w14:textId="77777777" w:rsidTr="008B1619">
        <w:trPr>
          <w:jc w:val="center"/>
        </w:trPr>
        <w:tc>
          <w:tcPr>
            <w:tcW w:w="1150" w:type="dxa"/>
          </w:tcPr>
          <w:p w14:paraId="379D9864" w14:textId="057C32B5" w:rsidR="008B1619" w:rsidRDefault="008B1619" w:rsidP="00594737">
            <w:pPr>
              <w:rPr>
                <w:lang w:val="fr-FR"/>
              </w:rPr>
            </w:pPr>
            <w:r>
              <w:rPr>
                <w:lang w:val="fr-FR"/>
              </w:rPr>
              <w:t>altitudes</w:t>
            </w:r>
          </w:p>
        </w:tc>
        <w:tc>
          <w:tcPr>
            <w:tcW w:w="736" w:type="dxa"/>
          </w:tcPr>
          <w:p w14:paraId="02AE3A33" w14:textId="77777777" w:rsidR="008B1619" w:rsidRDefault="008B1619" w:rsidP="00594737">
            <w:pPr>
              <w:rPr>
                <w:lang w:val="fr-FR"/>
              </w:rPr>
            </w:pPr>
          </w:p>
        </w:tc>
        <w:tc>
          <w:tcPr>
            <w:tcW w:w="2376" w:type="dxa"/>
          </w:tcPr>
          <w:p w14:paraId="33EBF9CA" w14:textId="3F5388A7" w:rsidR="008B1619" w:rsidRDefault="008B1619" w:rsidP="00594737">
            <w:pPr>
              <w:rPr>
                <w:lang w:val="fr-FR"/>
              </w:rPr>
            </w:pPr>
          </w:p>
        </w:tc>
        <w:tc>
          <w:tcPr>
            <w:tcW w:w="1803" w:type="dxa"/>
          </w:tcPr>
          <w:p w14:paraId="4FDAB074" w14:textId="77777777" w:rsidR="008B1619" w:rsidRDefault="008B1619" w:rsidP="00594737">
            <w:pPr>
              <w:rPr>
                <w:lang w:val="fr-FR"/>
              </w:rPr>
            </w:pPr>
          </w:p>
        </w:tc>
      </w:tr>
      <w:tr w:rsidR="008B1619" w14:paraId="66FA80A2" w14:textId="77777777" w:rsidTr="008B1619">
        <w:trPr>
          <w:jc w:val="center"/>
        </w:trPr>
        <w:tc>
          <w:tcPr>
            <w:tcW w:w="1150" w:type="dxa"/>
          </w:tcPr>
          <w:p w14:paraId="7536E35C" w14:textId="77777777" w:rsidR="008B1619" w:rsidRDefault="008B1619" w:rsidP="00594737">
            <w:pPr>
              <w:rPr>
                <w:lang w:val="fr-FR"/>
              </w:rPr>
            </w:pPr>
          </w:p>
        </w:tc>
        <w:tc>
          <w:tcPr>
            <w:tcW w:w="736" w:type="dxa"/>
          </w:tcPr>
          <w:p w14:paraId="78A873D4" w14:textId="77777777" w:rsidR="008B1619" w:rsidRDefault="008B1619" w:rsidP="00594737">
            <w:pPr>
              <w:rPr>
                <w:lang w:val="fr-FR"/>
              </w:rPr>
            </w:pPr>
          </w:p>
        </w:tc>
        <w:tc>
          <w:tcPr>
            <w:tcW w:w="2376" w:type="dxa"/>
          </w:tcPr>
          <w:p w14:paraId="55BD384E" w14:textId="70FB6D99" w:rsidR="008B1619" w:rsidRDefault="008B1619" w:rsidP="00594737">
            <w:pPr>
              <w:rPr>
                <w:lang w:val="fr-FR"/>
              </w:rPr>
            </w:pPr>
          </w:p>
        </w:tc>
        <w:tc>
          <w:tcPr>
            <w:tcW w:w="1803" w:type="dxa"/>
          </w:tcPr>
          <w:p w14:paraId="6BE9C771" w14:textId="6112CA75" w:rsidR="008B1619" w:rsidRDefault="008B1619" w:rsidP="00594737">
            <w:pPr>
              <w:rPr>
                <w:lang w:val="fr-FR"/>
              </w:rPr>
            </w:pPr>
            <w:r w:rsidRPr="008B1619">
              <w:rPr>
                <w:i/>
                <w:iCs/>
                <w:lang w:val="fr-FR"/>
              </w:rPr>
              <w:t>puna</w:t>
            </w:r>
            <w:r>
              <w:rPr>
                <w:lang w:val="fr-FR"/>
              </w:rPr>
              <w:t xml:space="preserve">, </w:t>
            </w:r>
            <w:r w:rsidRPr="008B1619">
              <w:rPr>
                <w:i/>
                <w:iCs/>
                <w:lang w:val="fr-FR"/>
              </w:rPr>
              <w:t>altiplano</w:t>
            </w:r>
          </w:p>
        </w:tc>
      </w:tr>
      <w:tr w:rsidR="008B1619" w14:paraId="04F106BB" w14:textId="77777777" w:rsidTr="008B1619">
        <w:trPr>
          <w:jc w:val="center"/>
        </w:trPr>
        <w:tc>
          <w:tcPr>
            <w:tcW w:w="1150" w:type="dxa"/>
          </w:tcPr>
          <w:p w14:paraId="3325B838" w14:textId="77777777" w:rsidR="008B1619" w:rsidRDefault="008B1619" w:rsidP="00594737">
            <w:pPr>
              <w:rPr>
                <w:lang w:val="fr-FR"/>
              </w:rPr>
            </w:pPr>
          </w:p>
        </w:tc>
        <w:tc>
          <w:tcPr>
            <w:tcW w:w="736" w:type="dxa"/>
          </w:tcPr>
          <w:p w14:paraId="027E7799" w14:textId="77777777" w:rsidR="008B1619" w:rsidRPr="008B1619" w:rsidRDefault="008B1619" w:rsidP="00594737">
            <w:pPr>
              <w:rPr>
                <w:i/>
                <w:iCs/>
                <w:lang w:val="fr-FR"/>
              </w:rPr>
            </w:pPr>
          </w:p>
        </w:tc>
        <w:tc>
          <w:tcPr>
            <w:tcW w:w="2376" w:type="dxa"/>
          </w:tcPr>
          <w:p w14:paraId="49190F5D" w14:textId="7170767C" w:rsidR="008B1619" w:rsidRDefault="008B1619" w:rsidP="00594737">
            <w:pPr>
              <w:rPr>
                <w:lang w:val="fr-FR"/>
              </w:rPr>
            </w:pPr>
            <w:r w:rsidRPr="008B1619">
              <w:rPr>
                <w:i/>
                <w:iCs/>
                <w:lang w:val="fr-FR"/>
              </w:rPr>
              <w:t>yunga</w:t>
            </w:r>
            <w:r>
              <w:rPr>
                <w:lang w:val="fr-FR"/>
              </w:rPr>
              <w:t xml:space="preserve">, </w:t>
            </w:r>
            <w:r w:rsidRPr="008B1619">
              <w:rPr>
                <w:i/>
                <w:iCs/>
                <w:lang w:val="fr-FR"/>
              </w:rPr>
              <w:t>quechua</w:t>
            </w:r>
            <w:r>
              <w:rPr>
                <w:lang w:val="fr-FR"/>
              </w:rPr>
              <w:t xml:space="preserve">, </w:t>
            </w:r>
            <w:r w:rsidRPr="008B1619">
              <w:rPr>
                <w:i/>
                <w:iCs/>
                <w:lang w:val="fr-FR"/>
              </w:rPr>
              <w:t>suni</w:t>
            </w:r>
          </w:p>
        </w:tc>
        <w:tc>
          <w:tcPr>
            <w:tcW w:w="1803" w:type="dxa"/>
          </w:tcPr>
          <w:p w14:paraId="32643BE0" w14:textId="77777777" w:rsidR="008B1619" w:rsidRDefault="008B1619" w:rsidP="00594737">
            <w:pPr>
              <w:rPr>
                <w:lang w:val="fr-FR"/>
              </w:rPr>
            </w:pPr>
          </w:p>
        </w:tc>
      </w:tr>
      <w:tr w:rsidR="008B1619" w14:paraId="2C73BC2A" w14:textId="77777777" w:rsidTr="008B1619">
        <w:trPr>
          <w:jc w:val="center"/>
        </w:trPr>
        <w:tc>
          <w:tcPr>
            <w:tcW w:w="1150" w:type="dxa"/>
          </w:tcPr>
          <w:p w14:paraId="6D4F633D" w14:textId="73AA606C" w:rsidR="008B1619" w:rsidRDefault="008B1619" w:rsidP="00594737">
            <w:pPr>
              <w:rPr>
                <w:lang w:val="fr-FR"/>
              </w:rPr>
            </w:pPr>
          </w:p>
        </w:tc>
        <w:tc>
          <w:tcPr>
            <w:tcW w:w="736" w:type="dxa"/>
          </w:tcPr>
          <w:p w14:paraId="5EEA27A7" w14:textId="6A420133" w:rsidR="008B1619" w:rsidRDefault="008B1619" w:rsidP="00594737">
            <w:pPr>
              <w:rPr>
                <w:lang w:val="fr-FR"/>
              </w:rPr>
            </w:pPr>
            <w:r>
              <w:rPr>
                <w:lang w:val="fr-FR"/>
              </w:rPr>
              <w:t>cote</w:t>
            </w:r>
          </w:p>
        </w:tc>
        <w:tc>
          <w:tcPr>
            <w:tcW w:w="2376" w:type="dxa"/>
          </w:tcPr>
          <w:p w14:paraId="199F1FC9" w14:textId="48BEE87F" w:rsidR="008B1619" w:rsidRDefault="008B1619" w:rsidP="00594737">
            <w:pPr>
              <w:rPr>
                <w:lang w:val="fr-FR"/>
              </w:rPr>
            </w:pPr>
          </w:p>
        </w:tc>
        <w:tc>
          <w:tcPr>
            <w:tcW w:w="1803" w:type="dxa"/>
          </w:tcPr>
          <w:p w14:paraId="089328FB" w14:textId="77777777" w:rsidR="008B1619" w:rsidRDefault="008B1619" w:rsidP="00594737">
            <w:pPr>
              <w:rPr>
                <w:lang w:val="fr-FR"/>
              </w:rPr>
            </w:pPr>
          </w:p>
        </w:tc>
      </w:tr>
      <w:tr w:rsidR="008B1619" w14:paraId="760F537D" w14:textId="77777777" w:rsidTr="008B1619">
        <w:trPr>
          <w:jc w:val="center"/>
        </w:trPr>
        <w:tc>
          <w:tcPr>
            <w:tcW w:w="1150" w:type="dxa"/>
          </w:tcPr>
          <w:p w14:paraId="301B2590" w14:textId="00BD6734" w:rsidR="008B1619" w:rsidRDefault="008B1619" w:rsidP="00594737">
            <w:pPr>
              <w:rPr>
                <w:lang w:val="fr-FR"/>
              </w:rPr>
            </w:pPr>
            <w:r>
              <w:rPr>
                <w:lang w:val="fr-FR"/>
              </w:rPr>
              <w:t>Ouest</w:t>
            </w:r>
          </w:p>
        </w:tc>
        <w:tc>
          <w:tcPr>
            <w:tcW w:w="736" w:type="dxa"/>
          </w:tcPr>
          <w:p w14:paraId="1C7CE0A7" w14:textId="77777777" w:rsidR="008B1619" w:rsidRDefault="008B1619" w:rsidP="00594737">
            <w:pPr>
              <w:rPr>
                <w:lang w:val="fr-FR"/>
              </w:rPr>
            </w:pPr>
          </w:p>
        </w:tc>
        <w:tc>
          <w:tcPr>
            <w:tcW w:w="2376" w:type="dxa"/>
          </w:tcPr>
          <w:p w14:paraId="7DC32A40" w14:textId="77777777" w:rsidR="008B1619" w:rsidRDefault="008B1619" w:rsidP="00594737">
            <w:pPr>
              <w:rPr>
                <w:lang w:val="fr-FR"/>
              </w:rPr>
            </w:pPr>
          </w:p>
        </w:tc>
        <w:tc>
          <w:tcPr>
            <w:tcW w:w="1803" w:type="dxa"/>
          </w:tcPr>
          <w:p w14:paraId="4338D34F" w14:textId="5B6DD8C4" w:rsidR="008B1619" w:rsidRDefault="008B1619" w:rsidP="00594737">
            <w:pPr>
              <w:rPr>
                <w:lang w:val="fr-FR"/>
              </w:rPr>
            </w:pPr>
            <w:r>
              <w:rPr>
                <w:lang w:val="fr-FR"/>
              </w:rPr>
              <w:t>Est</w:t>
            </w:r>
          </w:p>
        </w:tc>
      </w:tr>
    </w:tbl>
    <w:p w14:paraId="0EEC07E3" w14:textId="77777777" w:rsidR="008B1619" w:rsidRDefault="008B1619" w:rsidP="00594737">
      <w:pPr>
        <w:rPr>
          <w:lang w:val="fr-FR"/>
        </w:rPr>
      </w:pPr>
    </w:p>
    <w:p w14:paraId="13CCECE6" w14:textId="77777777" w:rsidR="00594737" w:rsidRPr="00594737" w:rsidRDefault="00594737" w:rsidP="00594737">
      <w:pPr>
        <w:rPr>
          <w:lang w:val="fr-FR"/>
        </w:rPr>
      </w:pPr>
    </w:p>
    <w:p w14:paraId="4957266B" w14:textId="77777777" w:rsidR="004321C0" w:rsidRDefault="004321C0" w:rsidP="00192BE3">
      <w:pPr>
        <w:rPr>
          <w:lang w:val="fr-FR"/>
        </w:rPr>
      </w:pPr>
    </w:p>
    <w:p w14:paraId="00C8F3BA" w14:textId="4F2C2601" w:rsidR="00B56B71" w:rsidRDefault="00B56B71" w:rsidP="00B56B71">
      <w:pPr>
        <w:pStyle w:val="Heading1"/>
      </w:pPr>
      <w:bookmarkStart w:id="65" w:name="Sit_Amazonie"/>
      <w:r>
        <w:t>AMAZONIE</w:t>
      </w:r>
    </w:p>
    <w:bookmarkEnd w:id="65"/>
    <w:p w14:paraId="787CD2F3" w14:textId="77777777" w:rsidR="00B56B71" w:rsidRDefault="00B56B71" w:rsidP="00192BE3">
      <w:pPr>
        <w:rPr>
          <w:lang w:val="fr-FR"/>
        </w:rPr>
      </w:pPr>
    </w:p>
    <w:p w14:paraId="51626722" w14:textId="2094E1A0" w:rsidR="00B56B71" w:rsidRPr="00B56B71" w:rsidRDefault="00B22FF0" w:rsidP="00B56B71">
      <w:pPr>
        <w:rPr>
          <w:lang w:val="fr-FR"/>
        </w:rPr>
      </w:pPr>
      <w:r>
        <w:rPr>
          <w:lang w:val="fr-FR"/>
        </w:rPr>
        <w:t xml:space="preserve">Sous-ensemble des </w:t>
      </w:r>
      <w:hyperlink r:id="rId100" w:anchor="Sit_Ameriques" w:history="1">
        <w:r w:rsidRPr="00B22FF0">
          <w:rPr>
            <w:rStyle w:val="Hyperlink"/>
            <w:lang w:val="fr-FR"/>
          </w:rPr>
          <w:t>Amériques</w:t>
        </w:r>
      </w:hyperlink>
      <w:r>
        <w:rPr>
          <w:lang w:val="fr-FR"/>
        </w:rPr>
        <w:t xml:space="preserve">. </w:t>
      </w:r>
      <w:r w:rsidR="00B56B71" w:rsidRPr="00B56B71">
        <w:rPr>
          <w:lang w:val="fr-FR"/>
        </w:rPr>
        <w:t>Forte d’une superficie de quelque 7 millions de km2 et divisée aujourd’hui entre neuf pays, l’Amazonie est souvent considérée comme un paysage uniforme de forêt moutonnante, mais elle se compose en réalité d’une mosaïque de paysages. Cette vision d’une homogénéité supposée empêche souvent de reconnaître l’extrême richesse de la biodiversité de la région, caractérisée par de nombreuses espèces et des biotopes variés. Cette abondance se double d’une diversité ethnique également exceptionnelle.</w:t>
      </w:r>
    </w:p>
    <w:p w14:paraId="65B8603A" w14:textId="4F523927" w:rsidR="00B56B71" w:rsidRDefault="00B56B71" w:rsidP="00B56B71">
      <w:pPr>
        <w:rPr>
          <w:lang w:val="fr-FR"/>
        </w:rPr>
      </w:pPr>
      <w:r w:rsidRPr="00B56B71">
        <w:rPr>
          <w:lang w:val="fr-FR"/>
        </w:rPr>
        <w:t xml:space="preserve">Les plus anciennes traces humaines en Amazonie sont datées d’il y a 10 000 ans environ. Par la suite, des processus cruciaux pour l’homme sud-américain vont peu à peu se dérouler en Amazonie : l’apparition de la céramique, la complète sédentarisation et la domestication des plantes, puis l’éclosion de populations complexes et stratifiées. (lab. </w:t>
      </w:r>
      <w:r w:rsidRPr="00F0502D">
        <w:rPr>
          <w:lang w:val="fr-FR"/>
        </w:rPr>
        <w:t>ArcAm)</w:t>
      </w:r>
    </w:p>
    <w:p w14:paraId="3CE5D1F4" w14:textId="77777777" w:rsidR="00B56B71" w:rsidRDefault="00B56B71" w:rsidP="00192BE3">
      <w:pPr>
        <w:rPr>
          <w:lang w:val="fr-FR"/>
        </w:rPr>
      </w:pPr>
    </w:p>
    <w:p w14:paraId="3FE2D439" w14:textId="26A7AE60" w:rsidR="00E875A8" w:rsidRDefault="00000000" w:rsidP="00192BE3">
      <w:pPr>
        <w:rPr>
          <w:lang w:val="fr-FR"/>
        </w:rPr>
      </w:pPr>
      <w:hyperlink r:id="rId101" w:anchor="Cul_Achuar" w:history="1">
        <w:r w:rsidR="00E875A8" w:rsidRPr="00E875A8">
          <w:rPr>
            <w:rStyle w:val="Hyperlink"/>
            <w:lang w:val="fr-FR"/>
          </w:rPr>
          <w:t>Achuar</w:t>
        </w:r>
      </w:hyperlink>
    </w:p>
    <w:p w14:paraId="2F69B668" w14:textId="77777777" w:rsidR="004321C0" w:rsidRDefault="004321C0" w:rsidP="00192BE3">
      <w:pPr>
        <w:rPr>
          <w:lang w:val="fr-FR"/>
        </w:rPr>
      </w:pPr>
    </w:p>
    <w:p w14:paraId="05877DF7" w14:textId="77777777" w:rsidR="00366760" w:rsidRDefault="00366760" w:rsidP="00426FF9">
      <w:pPr>
        <w:pStyle w:val="Heading1"/>
      </w:pPr>
      <w:bookmarkStart w:id="66" w:name="Sit_Routes"/>
      <w:r>
        <w:t>ROUTES</w:t>
      </w:r>
    </w:p>
    <w:bookmarkEnd w:id="66"/>
    <w:p w14:paraId="39F81977" w14:textId="77777777" w:rsidR="00366760" w:rsidRPr="00366760" w:rsidRDefault="00366760" w:rsidP="00192BE3">
      <w:pPr>
        <w:rPr>
          <w:sz w:val="20"/>
          <w:lang w:val="fr-FR"/>
        </w:rPr>
      </w:pPr>
      <w:r w:rsidRPr="00366760">
        <w:rPr>
          <w:sz w:val="20"/>
          <w:lang w:val="fr-FR"/>
        </w:rPr>
        <w:t>routes d'échanges, commerce international</w:t>
      </w:r>
    </w:p>
    <w:p w14:paraId="7DF5AE90" w14:textId="77777777" w:rsidR="0084197F" w:rsidRDefault="0084197F" w:rsidP="00192BE3">
      <w:pPr>
        <w:rPr>
          <w:lang w:val="fr-FR"/>
        </w:rPr>
      </w:pPr>
    </w:p>
    <w:p w14:paraId="5536BD54" w14:textId="6E0E8182" w:rsidR="00366760" w:rsidRDefault="00000000" w:rsidP="00192BE3">
      <w:pPr>
        <w:rPr>
          <w:lang w:val="fr-FR"/>
        </w:rPr>
      </w:pPr>
      <w:hyperlink r:id="rId102" w:anchor="Sit_Route_Ambre" w:history="1">
        <w:r w:rsidR="00366760" w:rsidRPr="00366760">
          <w:rPr>
            <w:rStyle w:val="Hyperlink"/>
            <w:lang w:val="fr-FR"/>
          </w:rPr>
          <w:t>ambre</w:t>
        </w:r>
      </w:hyperlink>
      <w:r w:rsidR="00366760">
        <w:rPr>
          <w:lang w:val="fr-FR"/>
        </w:rPr>
        <w:t xml:space="preserve">, </w:t>
      </w:r>
      <w:hyperlink r:id="rId103" w:anchor="Sit_Route_Etain" w:history="1">
        <w:r w:rsidR="00366760" w:rsidRPr="00366760">
          <w:rPr>
            <w:rStyle w:val="Hyperlink"/>
            <w:lang w:val="fr-FR"/>
          </w:rPr>
          <w:t>étain</w:t>
        </w:r>
      </w:hyperlink>
      <w:r w:rsidR="00366760">
        <w:rPr>
          <w:lang w:val="fr-FR"/>
        </w:rPr>
        <w:t>, soie, etc.</w:t>
      </w:r>
    </w:p>
    <w:p w14:paraId="300A1276" w14:textId="77777777" w:rsidR="00366760" w:rsidRDefault="00366760" w:rsidP="00192BE3">
      <w:pPr>
        <w:rPr>
          <w:lang w:val="fr-FR"/>
        </w:rPr>
      </w:pPr>
    </w:p>
    <w:p w14:paraId="0D7315A2" w14:textId="77777777" w:rsidR="00366760" w:rsidRDefault="00366760" w:rsidP="00366760">
      <w:pPr>
        <w:pStyle w:val="Heading2"/>
      </w:pPr>
      <w:r>
        <w:t>connexions</w:t>
      </w:r>
    </w:p>
    <w:p w14:paraId="13119663" w14:textId="77777777" w:rsidR="00366760" w:rsidRDefault="00366760" w:rsidP="00192BE3">
      <w:pPr>
        <w:rPr>
          <w:lang w:val="fr-FR"/>
        </w:rPr>
      </w:pPr>
    </w:p>
    <w:p w14:paraId="24C2FFBA" w14:textId="77777777" w:rsidR="00366760" w:rsidRPr="00695DAA" w:rsidRDefault="00366760" w:rsidP="00366760">
      <w:pPr>
        <w:pStyle w:val="Heading3"/>
      </w:pPr>
      <w:bookmarkStart w:id="67" w:name="Sit_Routes_Medit_Atlan"/>
      <w:r w:rsidRPr="00695DAA">
        <w:t>Méditerranée-Atlantique</w:t>
      </w:r>
    </w:p>
    <w:bookmarkEnd w:id="67"/>
    <w:p w14:paraId="67D9390B" w14:textId="77777777" w:rsidR="00366760" w:rsidRDefault="00366760" w:rsidP="00192BE3">
      <w:pPr>
        <w:rPr>
          <w:lang w:val="fr-FR"/>
        </w:rPr>
      </w:pPr>
    </w:p>
    <w:p w14:paraId="136E36DC" w14:textId="215DA261" w:rsidR="00366760" w:rsidRDefault="00366760" w:rsidP="00366760">
      <w:pPr>
        <w:jc w:val="both"/>
        <w:rPr>
          <w:lang w:val="fr-FR"/>
        </w:rPr>
      </w:pPr>
      <w:r w:rsidRPr="00366760">
        <w:rPr>
          <w:lang w:val="fr-FR"/>
        </w:rPr>
        <w:t>Ainsi, la distribution de l’</w:t>
      </w:r>
      <w:hyperlink r:id="rId104" w:anchor="Sit_Ambre" w:history="1">
        <w:r w:rsidRPr="00366760">
          <w:rPr>
            <w:rStyle w:val="Hyperlink"/>
            <w:lang w:val="fr-FR"/>
          </w:rPr>
          <w:t>ambre</w:t>
        </w:r>
      </w:hyperlink>
      <w:r w:rsidRPr="00366760">
        <w:rPr>
          <w:lang w:val="fr-FR"/>
        </w:rPr>
        <w:t xml:space="preserve"> et des </w:t>
      </w:r>
      <w:r w:rsidRPr="00366760">
        <w:rPr>
          <w:i/>
          <w:lang w:val="fr-FR"/>
        </w:rPr>
        <w:t>space-plates</w:t>
      </w:r>
      <w:r w:rsidRPr="00366760">
        <w:rPr>
          <w:lang w:val="fr-FR"/>
        </w:rPr>
        <w:t xml:space="preserve"> montre depuis le Péloponnèse, une voie maritime qui passerait au sud de la Sicile, sud de la Sardaigne, accosterait sur le Languedoc, empruntrait le couloir vers Carcassone, passerait sur le versant atlantique vers le sud de </w:t>
      </w:r>
      <w:r w:rsidRPr="00366760">
        <w:rPr>
          <w:lang w:val="fr-FR"/>
        </w:rPr>
        <w:lastRenderedPageBreak/>
        <w:t xml:space="preserve">l’Angleterre (BIB 1873 p. 56 fig. 23). Il semble probable que la Garonne était la principale route entre la Méditerranée et les sites anglais pour l’ </w:t>
      </w:r>
      <w:hyperlink r:id="rId105" w:anchor="Sit_Etain" w:history="1">
        <w:r w:rsidRPr="00366760">
          <w:rPr>
            <w:rStyle w:val="Hyperlink"/>
            <w:lang w:val="fr-FR"/>
          </w:rPr>
          <w:t>étain</w:t>
        </w:r>
      </w:hyperlink>
      <w:r w:rsidRPr="00366760">
        <w:rPr>
          <w:lang w:val="fr-FR"/>
        </w:rPr>
        <w:t xml:space="preserve"> (BIB 1873 p. 80)</w:t>
      </w:r>
      <w:r>
        <w:rPr>
          <w:lang w:val="fr-FR"/>
        </w:rPr>
        <w:t xml:space="preserve"> v. </w:t>
      </w:r>
      <w:hyperlink r:id="rId106" w:anchor="Cul_Mailhac" w:history="1">
        <w:r w:rsidRPr="00366760">
          <w:rPr>
            <w:rStyle w:val="Hyperlink"/>
            <w:lang w:val="fr-FR"/>
          </w:rPr>
          <w:t>Mailhac I</w:t>
        </w:r>
      </w:hyperlink>
    </w:p>
    <w:p w14:paraId="063B63ED" w14:textId="77777777" w:rsidR="00366760" w:rsidRDefault="00366760" w:rsidP="00366760">
      <w:pPr>
        <w:jc w:val="both"/>
        <w:rPr>
          <w:lang w:val="fr-FR"/>
        </w:rPr>
      </w:pPr>
    </w:p>
    <w:p w14:paraId="2F7531F2" w14:textId="77777777" w:rsidR="00366760" w:rsidRDefault="00366760" w:rsidP="00366760">
      <w:pPr>
        <w:pStyle w:val="Heading2"/>
      </w:pPr>
      <w:r>
        <w:t>relais</w:t>
      </w:r>
    </w:p>
    <w:p w14:paraId="3E09E941" w14:textId="77777777" w:rsidR="00366760" w:rsidRDefault="00366760" w:rsidP="00366760">
      <w:pPr>
        <w:rPr>
          <w:lang w:val="fr-FR"/>
        </w:rPr>
      </w:pPr>
    </w:p>
    <w:p w14:paraId="1D464260" w14:textId="77777777" w:rsidR="00366760" w:rsidRPr="00366760" w:rsidRDefault="00366760" w:rsidP="00366760">
      <w:pPr>
        <w:rPr>
          <w:lang w:val="fr-FR"/>
        </w:rPr>
      </w:pPr>
      <w:r>
        <w:rPr>
          <w:lang w:val="fr-FR"/>
        </w:rPr>
        <w:t>Sicile, Sardaigne, etc.</w:t>
      </w:r>
    </w:p>
    <w:p w14:paraId="2B6D1599" w14:textId="77777777" w:rsidR="00366760" w:rsidRDefault="00366760" w:rsidP="00192BE3">
      <w:pPr>
        <w:rPr>
          <w:lang w:val="fr-FR"/>
        </w:rPr>
      </w:pPr>
    </w:p>
    <w:p w14:paraId="12E25551" w14:textId="77777777" w:rsidR="0084197F" w:rsidRDefault="0084197F" w:rsidP="00426FF9">
      <w:pPr>
        <w:pStyle w:val="Heading1"/>
      </w:pPr>
      <w:bookmarkStart w:id="68" w:name="Sit_Rorby"/>
      <w:r>
        <w:t>RORBY</w:t>
      </w:r>
    </w:p>
    <w:bookmarkEnd w:id="68"/>
    <w:p w14:paraId="0FEFC9E3" w14:textId="77777777" w:rsidR="0084197F" w:rsidRPr="006A08A0" w:rsidRDefault="0084197F" w:rsidP="00192BE3">
      <w:pPr>
        <w:rPr>
          <w:i/>
          <w:szCs w:val="21"/>
          <w:lang w:val="fr-FR" w:eastAsia="en-GB"/>
        </w:rPr>
      </w:pPr>
      <w:r w:rsidRPr="006A08A0">
        <w:rPr>
          <w:i/>
          <w:szCs w:val="21"/>
          <w:lang w:val="fr-FR" w:eastAsia="en-GB"/>
        </w:rPr>
        <w:t>Rørby sword</w:t>
      </w:r>
    </w:p>
    <w:p w14:paraId="7D20CB8C" w14:textId="77777777" w:rsidR="0084197F" w:rsidRPr="006A08A0" w:rsidRDefault="0084197F" w:rsidP="00192BE3">
      <w:pPr>
        <w:rPr>
          <w:szCs w:val="21"/>
          <w:lang w:val="fr-FR" w:eastAsia="en-GB"/>
        </w:rPr>
      </w:pPr>
    </w:p>
    <w:p w14:paraId="6E2DC200" w14:textId="77777777" w:rsidR="0084197F" w:rsidRPr="0084197F" w:rsidRDefault="0084197F" w:rsidP="00366760">
      <w:pPr>
        <w:jc w:val="both"/>
        <w:rPr>
          <w:lang w:val="fr-FR"/>
        </w:rPr>
      </w:pPr>
      <w:r w:rsidRPr="0084197F">
        <w:rPr>
          <w:szCs w:val="21"/>
          <w:lang w:val="fr-FR" w:eastAsia="en-GB"/>
        </w:rPr>
        <w:t xml:space="preserve">Scandinavie. Epée en bronze sur laquelle a été gravée un bateau </w:t>
      </w:r>
      <w:r>
        <w:rPr>
          <w:szCs w:val="21"/>
          <w:lang w:val="fr-FR" w:eastAsia="en-GB"/>
        </w:rPr>
        <w:t xml:space="preserve">à rames avec 32 membres d'équipage. Le bateau est de </w:t>
      </w:r>
      <w:r w:rsidRPr="0084197F">
        <w:rPr>
          <w:szCs w:val="21"/>
          <w:lang w:val="fr-FR" w:eastAsia="en-GB"/>
        </w:rPr>
        <w:t xml:space="preserve">de type Hjortspring (BIB 2888) </w:t>
      </w:r>
    </w:p>
    <w:p w14:paraId="6C787BD9" w14:textId="77777777" w:rsidR="00F96848" w:rsidRDefault="00F96848" w:rsidP="00192BE3">
      <w:pPr>
        <w:rPr>
          <w:lang w:val="fr-FR"/>
        </w:rPr>
      </w:pPr>
    </w:p>
    <w:p w14:paraId="65342BCA" w14:textId="77777777" w:rsidR="00F96848" w:rsidRDefault="00F96848" w:rsidP="00426FF9">
      <w:pPr>
        <w:pStyle w:val="Heading1"/>
      </w:pPr>
      <w:bookmarkStart w:id="69" w:name="Sit_Valserine"/>
      <w:r>
        <w:t>VALSERINE</w:t>
      </w:r>
    </w:p>
    <w:bookmarkEnd w:id="69"/>
    <w:p w14:paraId="1D80DD3F" w14:textId="77777777" w:rsidR="00F96848" w:rsidRPr="00A06E89" w:rsidRDefault="00F96848" w:rsidP="00192BE3">
      <w:pPr>
        <w:rPr>
          <w:sz w:val="20"/>
          <w:lang w:val="fr-FR"/>
        </w:rPr>
      </w:pPr>
      <w:r w:rsidRPr="00A06E89">
        <w:rPr>
          <w:sz w:val="20"/>
          <w:lang w:val="fr-FR"/>
        </w:rPr>
        <w:t>Valserine (France)</w:t>
      </w:r>
    </w:p>
    <w:p w14:paraId="73B46CD6" w14:textId="77777777" w:rsidR="009B20D2" w:rsidRDefault="009B20D2" w:rsidP="00192BE3">
      <w:pPr>
        <w:rPr>
          <w:lang w:val="fr-FR"/>
        </w:rPr>
      </w:pPr>
    </w:p>
    <w:p w14:paraId="6BC03B5C" w14:textId="721FE364" w:rsidR="00F96848" w:rsidRDefault="00F96848" w:rsidP="00192BE3">
      <w:pPr>
        <w:rPr>
          <w:lang w:val="fr-FR"/>
        </w:rPr>
      </w:pPr>
      <w:r>
        <w:rPr>
          <w:lang w:val="fr-FR"/>
        </w:rPr>
        <w:t xml:space="preserve">Le </w:t>
      </w:r>
      <w:hyperlink r:id="rId107" w:anchor="Cul_Homo_Agent_SR" w:history="1">
        <w:r w:rsidRPr="00F96848">
          <w:rPr>
            <w:rStyle w:val="Hyperlink"/>
            <w:lang w:val="fr-FR"/>
          </w:rPr>
          <w:t>succès reproducteur</w:t>
        </w:r>
      </w:hyperlink>
      <w:r>
        <w:rPr>
          <w:lang w:val="fr-FR"/>
        </w:rPr>
        <w:t xml:space="preserve"> est lié à la propriété terrienne  </w:t>
      </w:r>
      <w:r w:rsidRPr="00F96848">
        <w:rPr>
          <w:lang w:val="fr-FR"/>
        </w:rPr>
        <w:t>(BIB 2259)</w:t>
      </w:r>
    </w:p>
    <w:p w14:paraId="48B22EBC" w14:textId="77777777" w:rsidR="00F96848" w:rsidRDefault="00F96848" w:rsidP="00192BE3">
      <w:pPr>
        <w:rPr>
          <w:lang w:val="fr-FR"/>
        </w:rPr>
      </w:pPr>
    </w:p>
    <w:p w14:paraId="76B7B4F1" w14:textId="77777777" w:rsidR="009B20D2" w:rsidRDefault="00151CAC" w:rsidP="00426FF9">
      <w:pPr>
        <w:pStyle w:val="Heading1"/>
      </w:pPr>
      <w:bookmarkStart w:id="70" w:name="Sit_Groenland"/>
      <w:r>
        <w:t>GROENLAND</w:t>
      </w:r>
    </w:p>
    <w:bookmarkEnd w:id="70"/>
    <w:p w14:paraId="00A568CE" w14:textId="77777777" w:rsidR="00151CAC" w:rsidRDefault="00151CAC" w:rsidP="00192BE3">
      <w:pPr>
        <w:rPr>
          <w:lang w:val="fr-FR"/>
        </w:rPr>
      </w:pPr>
    </w:p>
    <w:p w14:paraId="64B26600" w14:textId="7B7119A7" w:rsidR="00151CAC" w:rsidRDefault="00151CAC" w:rsidP="00192BE3">
      <w:pPr>
        <w:rPr>
          <w:rStyle w:val="Hyperlink"/>
          <w:lang w:val="fr-FR"/>
        </w:rPr>
      </w:pPr>
      <w:r>
        <w:rPr>
          <w:lang w:val="fr-FR"/>
        </w:rPr>
        <w:t xml:space="preserve">Un épisode d'agriculture entre le 10-15 s. AD dans le Sud-Est du Groenland [Greenland ?]. Suite au </w:t>
      </w:r>
      <w:hyperlink r:id="rId108" w:anchor="Text_Petit_Age_Glaciaire" w:history="1">
        <w:r w:rsidRPr="005726E0">
          <w:rPr>
            <w:rStyle w:val="Hyperlink"/>
            <w:lang w:val="fr-FR"/>
          </w:rPr>
          <w:t>Little Ice Age</w:t>
        </w:r>
      </w:hyperlink>
      <w:r>
        <w:rPr>
          <w:lang w:val="fr-FR"/>
        </w:rPr>
        <w:t xml:space="preserve">: abandon (BIB 2747) v. </w:t>
      </w:r>
      <w:hyperlink r:id="rId109" w:anchor="Cul_Neo__domestic_agric_lim_froid" w:history="1">
        <w:r w:rsidRPr="00151CAC">
          <w:rPr>
            <w:rStyle w:val="Hyperlink"/>
            <w:lang w:val="fr-FR"/>
          </w:rPr>
          <w:t>limite agriculture</w:t>
        </w:r>
      </w:hyperlink>
    </w:p>
    <w:p w14:paraId="66062FBF" w14:textId="77777777" w:rsidR="004A0DCC" w:rsidRDefault="004A0DCC" w:rsidP="00192BE3">
      <w:pPr>
        <w:rPr>
          <w:rStyle w:val="Hyperlink"/>
          <w:lang w:val="fr-FR"/>
        </w:rPr>
      </w:pPr>
    </w:p>
    <w:p w14:paraId="61873241" w14:textId="43FFB9A5" w:rsidR="004A0DCC" w:rsidRDefault="004A0DCC" w:rsidP="004A0DCC">
      <w:pPr>
        <w:pStyle w:val="Heading1"/>
        <w:rPr>
          <w:rStyle w:val="Hyperlink"/>
          <w:color w:val="000000"/>
          <w:u w:val="none"/>
        </w:rPr>
      </w:pPr>
      <w:bookmarkStart w:id="71" w:name="Sit_Espenberg"/>
      <w:r>
        <w:rPr>
          <w:rStyle w:val="Hyperlink"/>
          <w:color w:val="000000"/>
          <w:u w:val="none"/>
        </w:rPr>
        <w:t>ESPENBERG</w:t>
      </w:r>
    </w:p>
    <w:bookmarkEnd w:id="71"/>
    <w:p w14:paraId="425C6E31" w14:textId="42F30F6B" w:rsidR="004A0DCC" w:rsidRPr="004A0DCC" w:rsidRDefault="004A0DCC" w:rsidP="00192BE3">
      <w:pPr>
        <w:rPr>
          <w:rStyle w:val="Hyperlink"/>
          <w:color w:val="000000"/>
          <w:sz w:val="20"/>
          <w:u w:val="none"/>
          <w:lang w:val="fr-FR"/>
        </w:rPr>
      </w:pPr>
      <w:r w:rsidRPr="004A0DCC">
        <w:rPr>
          <w:rStyle w:val="Hyperlink"/>
          <w:color w:val="000000"/>
          <w:sz w:val="20"/>
          <w:u w:val="none"/>
          <w:lang w:val="fr-FR"/>
        </w:rPr>
        <w:t>Cap d'Espenberg</w:t>
      </w:r>
    </w:p>
    <w:p w14:paraId="7207E528" w14:textId="77777777" w:rsidR="004A0DCC" w:rsidRDefault="004A0DCC" w:rsidP="00192BE3">
      <w:pPr>
        <w:rPr>
          <w:rStyle w:val="Hyperlink"/>
          <w:color w:val="000000"/>
          <w:u w:val="none"/>
          <w:lang w:val="fr-FR"/>
        </w:rPr>
      </w:pPr>
    </w:p>
    <w:p w14:paraId="0C2EF6AA" w14:textId="4DF96E81" w:rsidR="004A0DCC" w:rsidRDefault="00000000" w:rsidP="004A0DCC">
      <w:pPr>
        <w:jc w:val="both"/>
        <w:rPr>
          <w:rStyle w:val="Hyperlink"/>
          <w:color w:val="000000"/>
          <w:u w:val="none"/>
          <w:lang w:val="fr-FR"/>
        </w:rPr>
      </w:pPr>
      <w:hyperlink r:id="rId110" w:anchor="Sit_Artique" w:history="1">
        <w:r w:rsidR="002E10DE" w:rsidRPr="002E10DE">
          <w:rPr>
            <w:rStyle w:val="Hyperlink"/>
            <w:szCs w:val="22"/>
            <w:lang w:val="fr-FR"/>
          </w:rPr>
          <w:t>Artique</w:t>
        </w:r>
      </w:hyperlink>
      <w:r w:rsidR="002E10DE" w:rsidRPr="002E10DE">
        <w:rPr>
          <w:rStyle w:val="Hyperlink"/>
          <w:color w:val="000000"/>
          <w:szCs w:val="22"/>
          <w:u w:val="none"/>
          <w:lang w:val="fr-FR"/>
        </w:rPr>
        <w:t xml:space="preserve">. </w:t>
      </w:r>
      <w:r w:rsidR="004A0DCC" w:rsidRPr="001456D6">
        <w:rPr>
          <w:color w:val="000000"/>
          <w:lang w:val="fr-FR" w:eastAsia="fr-FR"/>
        </w:rPr>
        <w:t>péninsule Seward</w:t>
      </w:r>
      <w:r w:rsidR="004A0DCC">
        <w:rPr>
          <w:rStyle w:val="Heading4Char"/>
          <w:color w:val="000000"/>
        </w:rPr>
        <w:t xml:space="preserve">. </w:t>
      </w:r>
      <w:r w:rsidR="004A0DCC" w:rsidRPr="004A0DCC">
        <w:rPr>
          <w:rStyle w:val="Hyperlink"/>
          <w:color w:val="000000"/>
          <w:u w:val="none"/>
          <w:lang w:val="fr-FR"/>
        </w:rPr>
        <w:t xml:space="preserve">Le cap Espenberg est une flèche littorale de 2 km N-S et 30 km O-E, occupée depuis plus de 4000 ans et composée d’une succession de cordons dunaires, fruits de la formation de plages et de dunes lors des périodes de fortes activités cycloniques, mais connaissant, à l’inverse, de l’érosion lorsque les conditions sont plus calmes. Les cordons les plus récents E-5 à E-2 (occupation thuléenne, postérieure à 1300 apr. J.-C.) sont plus élevés que E-6 et reflètent probablement une intensification des vents du large et des cycles de tempêtes, associée aux conditions du petit âge glaciaire localement postérieur à 1400 apr. J.-C. Le cordon E-6 est celui qui contient le site birnirk, KTZ-304, « the rising whale » qui consiste en une douzaine d’habitations semi souterraines à l’architecture plus complexe que celles clairement thuléennes retrouvées sur E-5. Les structures F.21 et F.12, dont la fouille sera poursuivie et achevée dans le cadre du projet, sont caractérisées par une superposition d’occupations (au moins trois niveaux dans F.12) et des petites pièces multiples reliées par des couloirs. L’analyse des premiers carottages pédologiques ne résout pas la question de la stabilisation et de la troncature du paléocordon E-6 qui pourtant fournirait un terminus post-quem pour le début de l’occupation des structures. Le début de l’occupation de F.12 remonte au moins à 1000-1100 apr. J-C., ce qui fournit un âge avant lequel le cordon s’est formé, mais pas nécessairement celui de la troncature. Or les niveaux les plus profonds du cordon E-6 et de F.12 n’ont pas été atteints en 2011. On pense néanmoins que les occupants du site se sont installés sur E-6 une fois ce dernier stabilisé. Les collections d’artéfacts recouvrées en 2010-2011 et, plus spécifiquement, celles de F.12 montrent des liens forts avec le site éponyme Birnirk au nord de l’Alaska et avec plusieurs sites sibériens, certains à plus de 1000 km du Cap Espenberg comme le Cap Baranov en Sibérie à l’embouchure de la Kolyma. Un ensemble d’éléments présents – têtes de harpon, obsidienne, objets en bronze, pâtes céramique, fragments de fer, élément d’embarcation – mais également certaines absences – néphrite, ambre – et une plus </w:t>
      </w:r>
      <w:r w:rsidR="004A0DCC" w:rsidRPr="004A0DCC">
        <w:rPr>
          <w:rStyle w:val="Hyperlink"/>
          <w:color w:val="000000"/>
          <w:u w:val="none"/>
          <w:lang w:val="fr-FR"/>
        </w:rPr>
        <w:lastRenderedPageBreak/>
        <w:t>grande dépendance du caribou sont autant d’indices qui soutiennent l’idée que les Birnirk du Cap Espenberg sont des groupes probablement mobiles, nouvellement arrivés dans la région et qui ont pu continuer à entretenir un réseau d’échange étendu avec l’Asie.</w:t>
      </w:r>
    </w:p>
    <w:p w14:paraId="77553B9E" w14:textId="77777777" w:rsidR="004A0DCC" w:rsidRPr="004A0DCC" w:rsidRDefault="004A0DCC" w:rsidP="00192BE3">
      <w:pPr>
        <w:rPr>
          <w:color w:val="000000"/>
          <w:lang w:val="fr-FR"/>
        </w:rPr>
      </w:pPr>
    </w:p>
    <w:p w14:paraId="2AFFEC90" w14:textId="77777777" w:rsidR="00151CAC" w:rsidRPr="0032190F" w:rsidRDefault="00151CAC" w:rsidP="00192BE3">
      <w:pPr>
        <w:rPr>
          <w:lang w:val="fr-FR"/>
        </w:rPr>
      </w:pPr>
    </w:p>
    <w:p w14:paraId="37231818" w14:textId="77777777" w:rsidR="006051F0" w:rsidRPr="0032190F" w:rsidRDefault="006364EB" w:rsidP="00426FF9">
      <w:pPr>
        <w:pStyle w:val="Heading1"/>
      </w:pPr>
      <w:r w:rsidRPr="0032190F">
        <w:t>TWIN RIVERS</w:t>
      </w:r>
    </w:p>
    <w:p w14:paraId="58602B02" w14:textId="77777777" w:rsidR="006364EB" w:rsidRPr="0032190F" w:rsidRDefault="006364EB" w:rsidP="00242C0F">
      <w:pPr>
        <w:ind w:left="709" w:hanging="709"/>
        <w:rPr>
          <w:lang w:val="fr-FR"/>
        </w:rPr>
      </w:pPr>
    </w:p>
    <w:p w14:paraId="7C5EC0D7" w14:textId="77777777" w:rsidR="006364EB" w:rsidRPr="0032190F" w:rsidRDefault="006364EB" w:rsidP="00242C0F">
      <w:pPr>
        <w:rPr>
          <w:lang w:val="fr-FR"/>
        </w:rPr>
      </w:pPr>
      <w:r w:rsidRPr="0032190F">
        <w:rPr>
          <w:lang w:val="fr-FR"/>
        </w:rPr>
        <w:t xml:space="preserve">Le site de Twin Rivers en Zambie (Afrique) est daté entre 200 000 et 400 000 ans et a livré plus de 300 morceaux de pigments d’ocre </w:t>
      </w:r>
      <w:r w:rsidR="000B1E46" w:rsidRPr="0032190F">
        <w:rPr>
          <w:lang w:val="fr-FR"/>
        </w:rPr>
        <w:t xml:space="preserve">[art]  </w:t>
      </w:r>
      <w:r w:rsidRPr="0032190F">
        <w:rPr>
          <w:lang w:val="fr-FR"/>
        </w:rPr>
        <w:t>(BIB 1678)</w:t>
      </w:r>
    </w:p>
    <w:p w14:paraId="5A19057E" w14:textId="77777777" w:rsidR="00FD2C0B" w:rsidRPr="0032190F" w:rsidRDefault="00FD2C0B" w:rsidP="00242C0F">
      <w:pPr>
        <w:rPr>
          <w:lang w:val="fr-FR"/>
        </w:rPr>
      </w:pPr>
    </w:p>
    <w:p w14:paraId="0CF4A9B0" w14:textId="77777777" w:rsidR="00FD2C0B" w:rsidRPr="0032190F" w:rsidRDefault="00FD2C0B" w:rsidP="00426FF9">
      <w:pPr>
        <w:pStyle w:val="Heading1"/>
      </w:pPr>
      <w:bookmarkStart w:id="72" w:name="Sit_Hohlenstein"/>
      <w:r w:rsidRPr="0032190F">
        <w:t>HOHLENSTEIN</w:t>
      </w:r>
    </w:p>
    <w:bookmarkEnd w:id="72"/>
    <w:p w14:paraId="211E8288" w14:textId="77777777" w:rsidR="00FD2C0B" w:rsidRPr="0032190F" w:rsidRDefault="00FD2C0B" w:rsidP="00242C0F">
      <w:pPr>
        <w:rPr>
          <w:lang w:val="fr-FR"/>
        </w:rPr>
      </w:pPr>
    </w:p>
    <w:p w14:paraId="2A825AB9" w14:textId="7E2CFF9B" w:rsidR="00FD2C0B" w:rsidRDefault="00FD2C0B" w:rsidP="00644C70">
      <w:pPr>
        <w:jc w:val="both"/>
        <w:rPr>
          <w:lang w:val="fr-FR"/>
        </w:rPr>
      </w:pPr>
      <w:r w:rsidRPr="0032190F">
        <w:rPr>
          <w:lang w:val="fr-FR"/>
        </w:rPr>
        <w:t xml:space="preserve">La grotte d’Hohlenstein-Stadel (Baden-Wurtember, </w:t>
      </w:r>
      <w:r w:rsidR="007569A2">
        <w:rPr>
          <w:lang w:val="fr-FR"/>
        </w:rPr>
        <w:t>Allemagne, Jura Souabe</w:t>
      </w:r>
      <w:r w:rsidRPr="0032190F">
        <w:rPr>
          <w:lang w:val="fr-FR"/>
        </w:rPr>
        <w:t xml:space="preserve">) a livré une statuette d’homme en ivoire à tête de lion. Une statuette identique (plus petite) a été trouvée dans la grotte de Hohlefels (BIB arte, </w:t>
      </w:r>
      <w:r w:rsidRPr="0032190F">
        <w:rPr>
          <w:i/>
          <w:lang w:val="fr-FR"/>
        </w:rPr>
        <w:t>Quand Homo sapiens peupla la planète</w:t>
      </w:r>
      <w:r w:rsidRPr="0032190F">
        <w:rPr>
          <w:lang w:val="fr-FR"/>
        </w:rPr>
        <w:t>, 2015) datée de 32 000 ans (wiki)</w:t>
      </w:r>
    </w:p>
    <w:p w14:paraId="65DF3157" w14:textId="77777777" w:rsidR="00644C70" w:rsidRDefault="00644C70" w:rsidP="00644C70">
      <w:pPr>
        <w:jc w:val="both"/>
        <w:rPr>
          <w:lang w:val="fr-FR"/>
        </w:rPr>
      </w:pPr>
      <w:r>
        <w:rPr>
          <w:lang w:val="fr-FR"/>
        </w:rPr>
        <w:t>Figurine en ivoire datée de ca. 32000 BP (BIB 2698)</w:t>
      </w:r>
    </w:p>
    <w:p w14:paraId="3E74B10B" w14:textId="77777777" w:rsidR="006E760A" w:rsidRDefault="006E760A" w:rsidP="00644C70">
      <w:pPr>
        <w:jc w:val="both"/>
        <w:rPr>
          <w:lang w:val="fr-FR"/>
        </w:rPr>
      </w:pPr>
    </w:p>
    <w:p w14:paraId="1DB8D60E" w14:textId="77777777" w:rsidR="006E760A" w:rsidRDefault="006E760A" w:rsidP="006E760A">
      <w:pPr>
        <w:pStyle w:val="Heading2"/>
      </w:pPr>
      <w:r>
        <w:t>génétique</w:t>
      </w:r>
    </w:p>
    <w:p w14:paraId="56F88F82" w14:textId="73D32C2A" w:rsidR="006E760A" w:rsidRPr="00921D6D" w:rsidRDefault="00000000" w:rsidP="006E760A">
      <w:pPr>
        <w:jc w:val="both"/>
        <w:rPr>
          <w:lang w:val="fr-FR"/>
        </w:rPr>
      </w:pPr>
      <w:hyperlink r:id="rId111" w:anchor="Cul_Transition_Meso_Neo_gen" w:history="1">
        <w:r w:rsidR="006E760A" w:rsidRPr="00921D6D">
          <w:rPr>
            <w:rStyle w:val="Hyperlink"/>
            <w:lang w:val="fr-FR"/>
          </w:rPr>
          <w:t>aDNA</w:t>
        </w:r>
      </w:hyperlink>
      <w:r w:rsidR="006E760A" w:rsidRPr="00921D6D">
        <w:rPr>
          <w:lang w:val="fr-FR"/>
        </w:rPr>
        <w:t xml:space="preserve"> (BIB 2822)</w:t>
      </w:r>
    </w:p>
    <w:p w14:paraId="18A63F74" w14:textId="77777777" w:rsidR="006E760A" w:rsidRDefault="006E760A" w:rsidP="00644C70">
      <w:pPr>
        <w:jc w:val="both"/>
        <w:rPr>
          <w:lang w:val="fr-FR"/>
        </w:rPr>
      </w:pPr>
    </w:p>
    <w:p w14:paraId="3CDCF4B8" w14:textId="47CD877D" w:rsidR="000352D6" w:rsidRPr="007425EF" w:rsidRDefault="000352D6" w:rsidP="000352D6">
      <w:pPr>
        <w:jc w:val="both"/>
        <w:rPr>
          <w:lang w:val="fr-FR"/>
        </w:rPr>
      </w:pPr>
      <w:r>
        <w:rPr>
          <w:lang w:val="fr-FR"/>
        </w:rPr>
        <w:t>Individu mésolithique (~6,700 BC) de l'</w:t>
      </w:r>
      <w:r w:rsidR="007425EF">
        <w:rPr>
          <w:lang w:val="fr-FR"/>
        </w:rPr>
        <w:t>hg</w:t>
      </w:r>
      <w:r>
        <w:rPr>
          <w:lang w:val="fr-FR"/>
        </w:rPr>
        <w:t xml:space="preserve"> </w:t>
      </w:r>
      <w:hyperlink r:id="rId112" w:anchor="IND_Gen_haplogr_U5b2" w:history="1">
        <w:r w:rsidRPr="000352D6">
          <w:rPr>
            <w:rStyle w:val="Hyperlink"/>
            <w:lang w:val="fr-FR"/>
          </w:rPr>
          <w:t>U5b2</w:t>
        </w:r>
      </w:hyperlink>
      <w:r>
        <w:rPr>
          <w:lang w:val="fr-FR"/>
        </w:rPr>
        <w:t xml:space="preserve"> (BIB 2737)</w:t>
      </w:r>
      <w:r w:rsidR="00746BFF">
        <w:rPr>
          <w:lang w:val="fr-FR"/>
        </w:rPr>
        <w:t xml:space="preserve"> v.</w:t>
      </w:r>
      <w:r w:rsidR="00746BFF" w:rsidRPr="00746BFF">
        <w:rPr>
          <w:lang w:val="fr-FR"/>
        </w:rPr>
        <w:t xml:space="preserve"> </w:t>
      </w:r>
      <w:hyperlink r:id="rId113" w:anchor="Cul_Homo_Mobilite_huntgath" w:history="1">
        <w:r w:rsidR="00746BFF" w:rsidRPr="00746BFF">
          <w:rPr>
            <w:rStyle w:val="Hyperlink"/>
            <w:lang w:val="fr-FR"/>
          </w:rPr>
          <w:t>HG</w:t>
        </w:r>
      </w:hyperlink>
    </w:p>
    <w:p w14:paraId="03A51DCD" w14:textId="77777777" w:rsidR="00FD2C0B" w:rsidRPr="0032190F" w:rsidRDefault="00FD2C0B" w:rsidP="00242C0F">
      <w:pPr>
        <w:rPr>
          <w:lang w:val="fr-FR"/>
        </w:rPr>
      </w:pPr>
    </w:p>
    <w:p w14:paraId="7074E49D" w14:textId="77777777" w:rsidR="00FD2C0B" w:rsidRPr="0032190F" w:rsidRDefault="00FD2C0B" w:rsidP="00426FF9">
      <w:pPr>
        <w:pStyle w:val="Heading1"/>
      </w:pPr>
      <w:bookmarkStart w:id="73" w:name="Sit_Hohlefels"/>
      <w:r w:rsidRPr="0032190F">
        <w:t>HOHLE</w:t>
      </w:r>
      <w:r w:rsidR="00F3462A">
        <w:t xml:space="preserve">R </w:t>
      </w:r>
      <w:r w:rsidRPr="0032190F">
        <w:t>FELS</w:t>
      </w:r>
    </w:p>
    <w:bookmarkEnd w:id="73"/>
    <w:p w14:paraId="4F733C24" w14:textId="77777777" w:rsidR="006E760A" w:rsidRPr="00A06E89" w:rsidRDefault="00FA108E" w:rsidP="006E760A">
      <w:pPr>
        <w:rPr>
          <w:sz w:val="20"/>
          <w:lang w:val="fr-FR"/>
        </w:rPr>
      </w:pPr>
      <w:r w:rsidRPr="00A06E89">
        <w:rPr>
          <w:sz w:val="20"/>
          <w:lang w:val="fr-FR"/>
        </w:rPr>
        <w:t>Hohler Fels, Hohle Fels</w:t>
      </w:r>
    </w:p>
    <w:p w14:paraId="12D71A81" w14:textId="77777777" w:rsidR="00FA108E" w:rsidRPr="007425EF" w:rsidRDefault="00FA108E" w:rsidP="00B64961">
      <w:pPr>
        <w:jc w:val="both"/>
        <w:rPr>
          <w:lang w:val="fr-FR"/>
        </w:rPr>
      </w:pPr>
    </w:p>
    <w:p w14:paraId="61209024" w14:textId="732DF1C7" w:rsidR="00FD2C0B" w:rsidRPr="0032190F" w:rsidRDefault="00FD2C0B" w:rsidP="00B64961">
      <w:pPr>
        <w:jc w:val="both"/>
        <w:rPr>
          <w:lang w:val="fr-FR"/>
        </w:rPr>
      </w:pPr>
      <w:r w:rsidRPr="0032190F">
        <w:rPr>
          <w:lang w:val="fr-FR"/>
        </w:rPr>
        <w:t>La grotte d’Hohlefels (Baden-Wurtember</w:t>
      </w:r>
      <w:r w:rsidR="00F3462A">
        <w:rPr>
          <w:lang w:val="fr-FR"/>
        </w:rPr>
        <w:t>g</w:t>
      </w:r>
      <w:r w:rsidRPr="0032190F">
        <w:rPr>
          <w:lang w:val="fr-FR"/>
        </w:rPr>
        <w:t xml:space="preserve">, </w:t>
      </w:r>
      <w:r w:rsidR="007569A2">
        <w:rPr>
          <w:lang w:val="fr-FR"/>
        </w:rPr>
        <w:t>Allemagne, Jura Souabe</w:t>
      </w:r>
      <w:r w:rsidRPr="0032190F">
        <w:rPr>
          <w:lang w:val="fr-FR"/>
        </w:rPr>
        <w:t xml:space="preserve">) a livré la plus ancienne représentation humaines : une figurine en ivoire du type Vénus datée de 35-40 000 ans. Formes généreuse, un anneau crochet remplace la tête/(BIB arte, </w:t>
      </w:r>
      <w:r w:rsidRPr="0032190F">
        <w:rPr>
          <w:i/>
          <w:lang w:val="fr-FR"/>
        </w:rPr>
        <w:t>Quand Homo sapiens peupla la planète</w:t>
      </w:r>
      <w:r w:rsidRPr="0032190F">
        <w:rPr>
          <w:lang w:val="fr-FR"/>
        </w:rPr>
        <w:t>, 2015) datée de 32 000 ans (wiki)</w:t>
      </w:r>
    </w:p>
    <w:p w14:paraId="3946A7A5" w14:textId="77777777" w:rsidR="00FD2C0B" w:rsidRDefault="00FD2C0B" w:rsidP="00B64961">
      <w:pPr>
        <w:jc w:val="both"/>
        <w:rPr>
          <w:lang w:val="fr-FR"/>
        </w:rPr>
      </w:pPr>
      <w:r w:rsidRPr="0032190F">
        <w:rPr>
          <w:lang w:val="fr-FR"/>
        </w:rPr>
        <w:t xml:space="preserve">Egalement : une statuette d’homme à tête de lion identique à la grotte d’Hohlenstein-Stadel (BIB arte, </w:t>
      </w:r>
      <w:r w:rsidRPr="0032190F">
        <w:rPr>
          <w:i/>
          <w:lang w:val="fr-FR"/>
        </w:rPr>
        <w:t>Quand Homo sapiens peupla la planète</w:t>
      </w:r>
      <w:r w:rsidRPr="0032190F">
        <w:rPr>
          <w:lang w:val="fr-FR"/>
        </w:rPr>
        <w:t>, 2015)</w:t>
      </w:r>
    </w:p>
    <w:p w14:paraId="669A345D" w14:textId="77777777" w:rsidR="00711104" w:rsidRDefault="00711104" w:rsidP="00B64961">
      <w:pPr>
        <w:jc w:val="both"/>
        <w:rPr>
          <w:lang w:val="fr-FR"/>
        </w:rPr>
      </w:pPr>
      <w:r>
        <w:rPr>
          <w:lang w:val="fr-FR"/>
        </w:rPr>
        <w:t>On y a trouvé le plus ancien instrument de musique (flute) (BIB France culture 2018)</w:t>
      </w:r>
    </w:p>
    <w:p w14:paraId="44D7C24E" w14:textId="77777777" w:rsidR="006E760A" w:rsidRDefault="006E760A" w:rsidP="00B64961">
      <w:pPr>
        <w:jc w:val="both"/>
        <w:rPr>
          <w:lang w:val="fr-FR"/>
        </w:rPr>
      </w:pPr>
    </w:p>
    <w:p w14:paraId="2446011B" w14:textId="77777777" w:rsidR="006E760A" w:rsidRDefault="006E760A" w:rsidP="006E760A">
      <w:pPr>
        <w:pStyle w:val="Heading2"/>
      </w:pPr>
      <w:r>
        <w:t>génétique</w:t>
      </w:r>
    </w:p>
    <w:p w14:paraId="2CA52953" w14:textId="39C94D3B" w:rsidR="006E760A" w:rsidRPr="007425EF" w:rsidRDefault="00000000" w:rsidP="00B64961">
      <w:pPr>
        <w:jc w:val="both"/>
        <w:rPr>
          <w:lang w:val="fr-FR"/>
        </w:rPr>
      </w:pPr>
      <w:hyperlink r:id="rId114" w:anchor="Cul_Transition_Meso_Neo_gen" w:history="1">
        <w:r w:rsidR="006E760A" w:rsidRPr="007425EF">
          <w:rPr>
            <w:rStyle w:val="Hyperlink"/>
            <w:lang w:val="fr-FR"/>
          </w:rPr>
          <w:t>aDNA</w:t>
        </w:r>
      </w:hyperlink>
      <w:r w:rsidR="006E760A" w:rsidRPr="007425EF">
        <w:rPr>
          <w:lang w:val="fr-FR"/>
        </w:rPr>
        <w:t xml:space="preserve"> (BIB 2822)</w:t>
      </w:r>
    </w:p>
    <w:p w14:paraId="572F17B0" w14:textId="77777777" w:rsidR="006E760A" w:rsidRDefault="006E760A" w:rsidP="00B64961">
      <w:pPr>
        <w:jc w:val="both"/>
        <w:rPr>
          <w:lang w:val="fr-FR"/>
        </w:rPr>
      </w:pPr>
    </w:p>
    <w:p w14:paraId="44ACA02A" w14:textId="6BA62251" w:rsidR="000352D6" w:rsidRPr="007425EF" w:rsidRDefault="000352D6" w:rsidP="00B64961">
      <w:pPr>
        <w:jc w:val="both"/>
        <w:rPr>
          <w:lang w:val="fr-FR"/>
        </w:rPr>
      </w:pPr>
      <w:r>
        <w:rPr>
          <w:lang w:val="fr-FR"/>
        </w:rPr>
        <w:t>Individu magdalénien (~13,400 BC) de l'</w:t>
      </w:r>
      <w:r w:rsidR="007425EF">
        <w:rPr>
          <w:lang w:val="fr-FR"/>
        </w:rPr>
        <w:t>hg</w:t>
      </w:r>
      <w:r>
        <w:rPr>
          <w:lang w:val="fr-FR"/>
        </w:rPr>
        <w:t xml:space="preserve"> </w:t>
      </w:r>
      <w:hyperlink r:id="rId115" w:anchor="IND_Gen_haplogr_U" w:history="1">
        <w:r w:rsidRPr="000352D6">
          <w:rPr>
            <w:rStyle w:val="Hyperlink"/>
            <w:lang w:val="fr-FR"/>
          </w:rPr>
          <w:t>U</w:t>
        </w:r>
      </w:hyperlink>
      <w:r>
        <w:rPr>
          <w:lang w:val="fr-FR"/>
        </w:rPr>
        <w:t xml:space="preserve"> (BIB 2737)</w:t>
      </w:r>
      <w:r w:rsidR="00746BFF">
        <w:rPr>
          <w:lang w:val="fr-FR"/>
        </w:rPr>
        <w:t xml:space="preserve"> v.</w:t>
      </w:r>
      <w:r w:rsidR="00746BFF" w:rsidRPr="00746BFF">
        <w:rPr>
          <w:lang w:val="fr-FR"/>
        </w:rPr>
        <w:t xml:space="preserve"> </w:t>
      </w:r>
      <w:hyperlink r:id="rId116" w:anchor="Cul_Homo_Mobilite_huntgath" w:history="1">
        <w:r w:rsidR="00746BFF" w:rsidRPr="00746BFF">
          <w:rPr>
            <w:rStyle w:val="Hyperlink"/>
            <w:lang w:val="fr-FR"/>
          </w:rPr>
          <w:t>HG</w:t>
        </w:r>
      </w:hyperlink>
    </w:p>
    <w:p w14:paraId="2D89544F" w14:textId="77777777" w:rsidR="00FA108E" w:rsidRDefault="00FA108E" w:rsidP="00B64961">
      <w:pPr>
        <w:jc w:val="both"/>
        <w:rPr>
          <w:lang w:val="fr-FR"/>
        </w:rPr>
      </w:pPr>
    </w:p>
    <w:p w14:paraId="08742781" w14:textId="77777777" w:rsidR="00FA108E" w:rsidRDefault="00FA108E" w:rsidP="00426FF9">
      <w:pPr>
        <w:pStyle w:val="Heading1"/>
      </w:pPr>
      <w:bookmarkStart w:id="74" w:name="Sit_Ostorf"/>
      <w:r>
        <w:t>OSTORF</w:t>
      </w:r>
    </w:p>
    <w:bookmarkEnd w:id="74"/>
    <w:p w14:paraId="63BBCE0E" w14:textId="77777777" w:rsidR="007569A2" w:rsidRDefault="007569A2" w:rsidP="00B64961">
      <w:pPr>
        <w:jc w:val="both"/>
        <w:rPr>
          <w:lang w:val="fr-FR"/>
        </w:rPr>
      </w:pPr>
    </w:p>
    <w:p w14:paraId="6B1C3A4E" w14:textId="1F56E5D5" w:rsidR="006E760A" w:rsidRDefault="00FA108E" w:rsidP="00B64961">
      <w:pPr>
        <w:jc w:val="both"/>
        <w:rPr>
          <w:lang w:val="fr-FR"/>
        </w:rPr>
      </w:pPr>
      <w:r w:rsidRPr="00FA108E">
        <w:rPr>
          <w:lang w:val="fr-FR"/>
        </w:rPr>
        <w:t>Ostorf</w:t>
      </w:r>
      <w:r>
        <w:rPr>
          <w:lang w:val="fr-FR"/>
        </w:rPr>
        <w:t xml:space="preserve"> (Nord de l'Allemagne), enclave mésolithique entourée de </w:t>
      </w:r>
      <w:r w:rsidRPr="00FA108E">
        <w:rPr>
          <w:i/>
          <w:lang w:val="fr-FR"/>
        </w:rPr>
        <w:t>Neolithic funnel-beaker farmers</w:t>
      </w:r>
      <w:r>
        <w:rPr>
          <w:lang w:val="fr-FR"/>
        </w:rPr>
        <w:t xml:space="preserve">. </w:t>
      </w:r>
    </w:p>
    <w:p w14:paraId="34F5B640" w14:textId="77777777" w:rsidR="006E760A" w:rsidRDefault="006E760A" w:rsidP="00B64961">
      <w:pPr>
        <w:jc w:val="both"/>
        <w:rPr>
          <w:lang w:val="fr-FR"/>
        </w:rPr>
      </w:pPr>
    </w:p>
    <w:p w14:paraId="515D8F17" w14:textId="77777777" w:rsidR="006E760A" w:rsidRDefault="006E760A" w:rsidP="006E760A">
      <w:pPr>
        <w:pStyle w:val="Heading2"/>
      </w:pPr>
      <w:r>
        <w:t>génétique</w:t>
      </w:r>
    </w:p>
    <w:p w14:paraId="0D473708" w14:textId="570351A5" w:rsidR="006E760A" w:rsidRPr="007425EF" w:rsidRDefault="00000000" w:rsidP="00B64961">
      <w:pPr>
        <w:jc w:val="both"/>
        <w:rPr>
          <w:lang w:val="fr-FR"/>
        </w:rPr>
      </w:pPr>
      <w:hyperlink r:id="rId117" w:anchor="Cul_Transition_Meso_Neo_gen" w:history="1">
        <w:r w:rsidR="006E760A" w:rsidRPr="007425EF">
          <w:rPr>
            <w:rStyle w:val="Hyperlink"/>
            <w:lang w:val="fr-FR"/>
          </w:rPr>
          <w:t>aDNA</w:t>
        </w:r>
      </w:hyperlink>
      <w:r w:rsidR="006E760A" w:rsidRPr="007425EF">
        <w:rPr>
          <w:lang w:val="fr-FR"/>
        </w:rPr>
        <w:t xml:space="preserve"> (BIB 2822)</w:t>
      </w:r>
    </w:p>
    <w:p w14:paraId="0016E0F0" w14:textId="77777777" w:rsidR="006E760A" w:rsidRDefault="006E760A" w:rsidP="00B64961">
      <w:pPr>
        <w:jc w:val="both"/>
        <w:rPr>
          <w:lang w:val="fr-FR"/>
        </w:rPr>
      </w:pPr>
    </w:p>
    <w:p w14:paraId="08BFFF0E" w14:textId="248E302A" w:rsidR="00FA108E" w:rsidRPr="00921D6D" w:rsidRDefault="00FA108E" w:rsidP="00B64961">
      <w:pPr>
        <w:jc w:val="both"/>
        <w:rPr>
          <w:lang w:val="fr-FR"/>
        </w:rPr>
      </w:pPr>
      <w:r>
        <w:rPr>
          <w:lang w:val="fr-FR"/>
        </w:rPr>
        <w:t>Deux individus mésolithiques portant l'h</w:t>
      </w:r>
      <w:r w:rsidR="007425EF">
        <w:rPr>
          <w:lang w:val="fr-FR"/>
        </w:rPr>
        <w:t xml:space="preserve">g </w:t>
      </w:r>
      <w:hyperlink r:id="rId118" w:anchor="IND_Gen_haplogr_T2" w:history="1">
        <w:r w:rsidRPr="00FA108E">
          <w:rPr>
            <w:rStyle w:val="Hyperlink"/>
            <w:lang w:val="fr-FR"/>
          </w:rPr>
          <w:t>T2</w:t>
        </w:r>
      </w:hyperlink>
      <w:r>
        <w:rPr>
          <w:lang w:val="fr-FR"/>
        </w:rPr>
        <w:t>. Dans l'étude sur la génétique du LBK, c'est le seul site sans h</w:t>
      </w:r>
      <w:r w:rsidR="007425EF">
        <w:rPr>
          <w:lang w:val="fr-FR"/>
        </w:rPr>
        <w:t>g</w:t>
      </w:r>
      <w:r w:rsidRPr="00FA108E">
        <w:rPr>
          <w:lang w:val="fr-FR"/>
        </w:rPr>
        <w:t xml:space="preserve"> </w:t>
      </w:r>
      <w:hyperlink r:id="rId119" w:anchor="IND_Gen_haplogr_U" w:history="1">
        <w:r w:rsidRPr="00FA108E">
          <w:rPr>
            <w:rStyle w:val="Hyperlink"/>
            <w:lang w:val="fr-FR"/>
          </w:rPr>
          <w:t>U</w:t>
        </w:r>
      </w:hyperlink>
      <w:r>
        <w:rPr>
          <w:lang w:val="fr-FR"/>
        </w:rPr>
        <w:t xml:space="preserve"> (BIB 2737)</w:t>
      </w:r>
      <w:r w:rsidR="000352D6">
        <w:rPr>
          <w:lang w:val="fr-FR"/>
        </w:rPr>
        <w:t xml:space="preserve"> </w:t>
      </w:r>
      <w:r w:rsidR="007425EF">
        <w:rPr>
          <w:lang w:val="fr-FR"/>
        </w:rPr>
        <w:t>hg</w:t>
      </w:r>
      <w:r w:rsidR="000352D6">
        <w:rPr>
          <w:lang w:val="fr-FR"/>
        </w:rPr>
        <w:t xml:space="preserve"> représentés sur des niveaux ca. 3200 BC : K, U5, T2e, J, U5a (BIB 2737)</w:t>
      </w:r>
      <w:r w:rsidR="00746BFF">
        <w:rPr>
          <w:lang w:val="fr-FR"/>
        </w:rPr>
        <w:t xml:space="preserve"> </w:t>
      </w:r>
      <w:r w:rsidR="007425EF">
        <w:rPr>
          <w:lang w:val="fr-FR"/>
        </w:rPr>
        <w:t xml:space="preserve">vers 3000 BC (BIB 2822) </w:t>
      </w:r>
      <w:r w:rsidR="00746BFF">
        <w:rPr>
          <w:lang w:val="fr-FR"/>
        </w:rPr>
        <w:t>v.</w:t>
      </w:r>
      <w:r w:rsidR="00746BFF" w:rsidRPr="00746BFF">
        <w:rPr>
          <w:lang w:val="fr-FR"/>
        </w:rPr>
        <w:t xml:space="preserve"> </w:t>
      </w:r>
      <w:hyperlink r:id="rId120" w:anchor="Cul_Homo_Mobilite_huntgath" w:history="1">
        <w:r w:rsidR="00746BFF" w:rsidRPr="00746BFF">
          <w:rPr>
            <w:rStyle w:val="Hyperlink"/>
            <w:lang w:val="fr-FR"/>
          </w:rPr>
          <w:t>HG</w:t>
        </w:r>
      </w:hyperlink>
    </w:p>
    <w:p w14:paraId="48A8617A" w14:textId="77777777" w:rsidR="007425EF" w:rsidRPr="00921D6D" w:rsidRDefault="007425EF" w:rsidP="00B64961">
      <w:pPr>
        <w:jc w:val="both"/>
        <w:rPr>
          <w:lang w:val="fr-FR"/>
        </w:rPr>
      </w:pPr>
    </w:p>
    <w:p w14:paraId="7EB05EF3" w14:textId="77777777" w:rsidR="007425EF" w:rsidRPr="00921D6D" w:rsidRDefault="007425EF" w:rsidP="00B64961">
      <w:pPr>
        <w:jc w:val="both"/>
        <w:rPr>
          <w:lang w:val="fr-FR"/>
        </w:rPr>
      </w:pPr>
      <w:r w:rsidRPr="00921D6D">
        <w:rPr>
          <w:lang w:val="fr-FR"/>
        </w:rPr>
        <w:lastRenderedPageBreak/>
        <w:t>ADN Néolithique final 3500-2500 BC / Pitted Ware Culture (BIB 2822)</w:t>
      </w:r>
    </w:p>
    <w:p w14:paraId="4F3791E7" w14:textId="77777777" w:rsidR="006049E0" w:rsidRPr="00921D6D" w:rsidRDefault="006049E0" w:rsidP="00B64961">
      <w:pPr>
        <w:jc w:val="both"/>
        <w:rPr>
          <w:lang w:val="fr-FR"/>
        </w:rPr>
      </w:pPr>
    </w:p>
    <w:p w14:paraId="21E52E0D" w14:textId="77777777" w:rsidR="006049E0" w:rsidRPr="0032190F" w:rsidRDefault="006049E0" w:rsidP="00426FF9">
      <w:pPr>
        <w:pStyle w:val="Heading1"/>
      </w:pPr>
      <w:r w:rsidRPr="0032190F">
        <w:t>VAUFREY</w:t>
      </w:r>
    </w:p>
    <w:p w14:paraId="7024681C" w14:textId="77777777" w:rsidR="006049E0" w:rsidRPr="0032190F" w:rsidRDefault="006049E0" w:rsidP="00B64961">
      <w:pPr>
        <w:jc w:val="both"/>
        <w:rPr>
          <w:lang w:val="fr-FR"/>
        </w:rPr>
      </w:pPr>
      <w:r w:rsidRPr="0032190F">
        <w:rPr>
          <w:lang w:val="fr-FR"/>
        </w:rPr>
        <w:t>P. Jeffrey Brantingham a appliqué les systèmes multi-agents pour expliquer les concentrations spécifiques de mobilier lithique retrouvé dans les niveaux du Paléolithique moyen de la grotte de Vaufrey, en Aquitaine (BIB 2107)</w:t>
      </w:r>
    </w:p>
    <w:p w14:paraId="3FBAEDA3" w14:textId="77777777" w:rsidR="005A14AB" w:rsidRPr="0032190F" w:rsidRDefault="005A14AB" w:rsidP="00B64961">
      <w:pPr>
        <w:jc w:val="both"/>
        <w:rPr>
          <w:lang w:val="fr-FR"/>
        </w:rPr>
      </w:pPr>
    </w:p>
    <w:p w14:paraId="013B5C9C" w14:textId="77777777" w:rsidR="005A14AB" w:rsidRPr="0032190F" w:rsidRDefault="005A14AB" w:rsidP="00B64961">
      <w:pPr>
        <w:jc w:val="both"/>
        <w:rPr>
          <w:lang w:val="fr-FR"/>
        </w:rPr>
      </w:pPr>
      <w:r w:rsidRPr="0032190F">
        <w:rPr>
          <w:lang w:val="fr-FR"/>
        </w:rPr>
        <w:t>ANTON (CUEVA)</w:t>
      </w:r>
    </w:p>
    <w:p w14:paraId="5D5C90B5" w14:textId="5256267F" w:rsidR="005A14AB" w:rsidRDefault="005A14AB" w:rsidP="00B64961">
      <w:pPr>
        <w:jc w:val="both"/>
        <w:rPr>
          <w:lang w:val="fr-FR"/>
        </w:rPr>
      </w:pPr>
      <w:r w:rsidRPr="0032190F">
        <w:rPr>
          <w:lang w:val="fr-FR"/>
        </w:rPr>
        <w:br/>
        <w:t>Dans le site de la Cueva Anton (Espagne), un fragment de coquillage avec des traces de colorant sur sa face claire attribué à Néandertal (Musée d’Orgnac 2016)</w:t>
      </w:r>
    </w:p>
    <w:p w14:paraId="4E0FC9AD" w14:textId="1805CCB7" w:rsidR="00A06E89" w:rsidRDefault="00A06E89" w:rsidP="00B64961">
      <w:pPr>
        <w:jc w:val="both"/>
        <w:rPr>
          <w:lang w:val="fr-FR"/>
        </w:rPr>
      </w:pPr>
    </w:p>
    <w:p w14:paraId="318B5369" w14:textId="6F41B43C" w:rsidR="00A06E89" w:rsidRDefault="00A06E89" w:rsidP="00A06E89">
      <w:pPr>
        <w:pStyle w:val="Heading1"/>
      </w:pPr>
      <w:bookmarkStart w:id="75" w:name="Sit_Furze_Platt"/>
      <w:r>
        <w:t>FURZE PLATT</w:t>
      </w:r>
    </w:p>
    <w:bookmarkEnd w:id="75"/>
    <w:p w14:paraId="22EF2AAA" w14:textId="3E0D1C5C" w:rsidR="00A06E89" w:rsidRPr="00A06E89" w:rsidRDefault="00A06E89" w:rsidP="00B64961">
      <w:pPr>
        <w:jc w:val="both"/>
        <w:rPr>
          <w:sz w:val="20"/>
          <w:lang w:val="fr-FR"/>
        </w:rPr>
      </w:pPr>
      <w:r w:rsidRPr="00A06E89">
        <w:rPr>
          <w:sz w:val="20"/>
          <w:lang w:val="fr-FR"/>
        </w:rPr>
        <w:t>Furze Platt</w:t>
      </w:r>
    </w:p>
    <w:p w14:paraId="432846E6" w14:textId="41D1B6EC" w:rsidR="00A62334" w:rsidRDefault="00A62334" w:rsidP="00242C0F">
      <w:pPr>
        <w:rPr>
          <w:lang w:val="fr-FR"/>
        </w:rPr>
      </w:pPr>
    </w:p>
    <w:p w14:paraId="25634DA2" w14:textId="034D5381" w:rsidR="00A06E89" w:rsidRDefault="00A06E89" w:rsidP="00242C0F">
      <w:pPr>
        <w:rPr>
          <w:lang w:val="fr-FR"/>
        </w:rPr>
      </w:pPr>
      <w:r w:rsidRPr="00A06E89">
        <w:rPr>
          <w:lang w:val="fr-FR"/>
        </w:rPr>
        <w:t>(Berkshire, United-Kingdom)</w:t>
      </w:r>
      <w:r>
        <w:rPr>
          <w:lang w:val="fr-FR"/>
        </w:rPr>
        <w:t xml:space="preserve"> Site du </w:t>
      </w:r>
      <w:hyperlink r:id="rId121" w:anchor="Cul_Paleolithique_Inferieur" w:history="1">
        <w:r w:rsidRPr="00174C02">
          <w:rPr>
            <w:rStyle w:val="Hyperlink"/>
            <w:szCs w:val="20"/>
            <w:lang w:val="fr-FR"/>
          </w:rPr>
          <w:t>P. inférieur</w:t>
        </w:r>
      </w:hyperlink>
    </w:p>
    <w:p w14:paraId="15856BE2" w14:textId="77777777" w:rsidR="00A06E89" w:rsidRPr="0032190F" w:rsidRDefault="00A06E89" w:rsidP="00242C0F">
      <w:pPr>
        <w:rPr>
          <w:lang w:val="fr-FR"/>
        </w:rPr>
      </w:pPr>
    </w:p>
    <w:p w14:paraId="7B34AE02" w14:textId="77777777" w:rsidR="00A62334" w:rsidRPr="0032190F" w:rsidRDefault="00A62334" w:rsidP="00426FF9">
      <w:pPr>
        <w:pStyle w:val="Heading1"/>
      </w:pPr>
      <w:bookmarkStart w:id="76" w:name="Sit_Chapelle_Saints"/>
      <w:r w:rsidRPr="0032190F">
        <w:t>CHAPPELLE AUX SAINTS</w:t>
      </w:r>
    </w:p>
    <w:bookmarkEnd w:id="76"/>
    <w:p w14:paraId="2F04755E" w14:textId="38B9948B" w:rsidR="00A62334" w:rsidRPr="00717DD5" w:rsidRDefault="00717DD5" w:rsidP="00242C0F">
      <w:pPr>
        <w:rPr>
          <w:sz w:val="20"/>
          <w:lang w:val="fr-FR"/>
        </w:rPr>
      </w:pPr>
      <w:r w:rsidRPr="00717DD5">
        <w:rPr>
          <w:sz w:val="20"/>
          <w:lang w:val="fr-FR"/>
        </w:rPr>
        <w:t>CaS</w:t>
      </w:r>
      <w:r>
        <w:rPr>
          <w:sz w:val="20"/>
          <w:lang w:val="fr-FR"/>
        </w:rPr>
        <w:t>, La Chapelle aux Saints</w:t>
      </w:r>
    </w:p>
    <w:p w14:paraId="74B445BC" w14:textId="77777777" w:rsidR="00717DD5" w:rsidRPr="0032190F" w:rsidRDefault="00717DD5" w:rsidP="00242C0F">
      <w:pPr>
        <w:rPr>
          <w:lang w:val="fr-FR"/>
        </w:rPr>
      </w:pPr>
    </w:p>
    <w:p w14:paraId="59176DB0" w14:textId="067D0E03" w:rsidR="00F42F9F" w:rsidRPr="0032190F" w:rsidRDefault="00A62334" w:rsidP="00242C0F">
      <w:pPr>
        <w:rPr>
          <w:lang w:val="fr-FR"/>
        </w:rPr>
      </w:pPr>
      <w:r w:rsidRPr="0032190F">
        <w:rPr>
          <w:lang w:val="fr-FR"/>
        </w:rPr>
        <w:t xml:space="preserve">Le squelette d’un homme de </w:t>
      </w:r>
      <w:hyperlink r:id="rId122" w:anchor="Cul_Neandertal" w:history="1">
        <w:r w:rsidRPr="0032190F">
          <w:rPr>
            <w:rStyle w:val="Hyperlink"/>
            <w:lang w:val="fr-FR"/>
          </w:rPr>
          <w:t>Néandertal</w:t>
        </w:r>
      </w:hyperlink>
      <w:r w:rsidRPr="0032190F">
        <w:rPr>
          <w:lang w:val="fr-FR"/>
        </w:rPr>
        <w:t xml:space="preserve"> est retrouvé. L’homme était édenté, il avait vécu sans ses molaires (BIB Musée départemental de Préhistoire d’ IDF, visite guid. Expo 2014) </w:t>
      </w:r>
    </w:p>
    <w:p w14:paraId="72D7F145" w14:textId="77777777" w:rsidR="00F42F9F" w:rsidRPr="0032190F" w:rsidRDefault="00F42F9F" w:rsidP="00242C0F">
      <w:pPr>
        <w:rPr>
          <w:lang w:val="fr-FR"/>
        </w:rPr>
      </w:pPr>
    </w:p>
    <w:p w14:paraId="614FD954" w14:textId="77777777" w:rsidR="00F42F9F" w:rsidRPr="0032190F" w:rsidRDefault="00F42F9F" w:rsidP="00426FF9">
      <w:pPr>
        <w:pStyle w:val="Heading1"/>
      </w:pPr>
      <w:bookmarkStart w:id="77" w:name="Sit_Kebara"/>
      <w:r w:rsidRPr="0032190F">
        <w:t>KEBARA</w:t>
      </w:r>
    </w:p>
    <w:bookmarkEnd w:id="77"/>
    <w:p w14:paraId="4F514FB2" w14:textId="77777777" w:rsidR="00F42F9F" w:rsidRPr="00A06E89" w:rsidRDefault="00BA01AF" w:rsidP="00242C0F">
      <w:pPr>
        <w:jc w:val="both"/>
        <w:rPr>
          <w:sz w:val="20"/>
          <w:lang w:val="fr-FR"/>
        </w:rPr>
      </w:pPr>
      <w:r w:rsidRPr="00A06E89">
        <w:rPr>
          <w:sz w:val="20"/>
          <w:lang w:val="fr-FR"/>
        </w:rPr>
        <w:t>Kebarah</w:t>
      </w:r>
    </w:p>
    <w:p w14:paraId="7D6B33E1" w14:textId="77777777" w:rsidR="00BA01AF" w:rsidRPr="0032190F" w:rsidRDefault="00BA01AF" w:rsidP="00242C0F">
      <w:pPr>
        <w:jc w:val="both"/>
        <w:rPr>
          <w:lang w:val="fr-FR"/>
        </w:rPr>
      </w:pPr>
    </w:p>
    <w:p w14:paraId="14B2453D" w14:textId="77777777" w:rsidR="00F42F9F" w:rsidRPr="0032190F" w:rsidRDefault="00F42F9F" w:rsidP="00242C0F">
      <w:pPr>
        <w:jc w:val="both"/>
        <w:rPr>
          <w:lang w:val="fr-FR"/>
        </w:rPr>
      </w:pPr>
      <w:r w:rsidRPr="0032190F">
        <w:rPr>
          <w:lang w:val="fr-FR"/>
        </w:rPr>
        <w:t xml:space="preserve">Ce site du </w:t>
      </w:r>
      <w:r w:rsidR="0013442E">
        <w:rPr>
          <w:lang w:val="fr-FR"/>
        </w:rPr>
        <w:t>P</w:t>
      </w:r>
      <w:r w:rsidRPr="0032190F">
        <w:rPr>
          <w:lang w:val="fr-FR"/>
        </w:rPr>
        <w:t>roche-Orient (Israël), daté du Paléolithique moyen, a livré une sépulture de Néandertalien (L. Meignen com. pers.).</w:t>
      </w:r>
    </w:p>
    <w:p w14:paraId="1616EA70" w14:textId="77777777" w:rsidR="00F42F9F" w:rsidRPr="0032190F" w:rsidRDefault="00F42F9F" w:rsidP="00242C0F">
      <w:pPr>
        <w:jc w:val="both"/>
        <w:rPr>
          <w:lang w:val="fr-FR"/>
        </w:rPr>
      </w:pPr>
    </w:p>
    <w:p w14:paraId="082C83C9" w14:textId="77777777" w:rsidR="00F42F9F" w:rsidRDefault="00F42F9F" w:rsidP="00242C0F">
      <w:pPr>
        <w:jc w:val="both"/>
        <w:rPr>
          <w:lang w:val="fr-FR"/>
        </w:rPr>
      </w:pPr>
      <w:r w:rsidRPr="0032190F">
        <w:rPr>
          <w:lang w:val="fr-FR"/>
        </w:rPr>
        <w:t>Daté de -60 000. Le squelette retrouvé en connexion anatomique n’avait pas de crâne (BIB Musée départemental de Préhistoire d’ IDF, visite guid. Expo 2014)</w:t>
      </w:r>
    </w:p>
    <w:p w14:paraId="2EC8793B" w14:textId="213D2C04" w:rsidR="0013442E" w:rsidRDefault="0013442E" w:rsidP="00242C0F">
      <w:pPr>
        <w:jc w:val="both"/>
        <w:rPr>
          <w:lang w:val="fr-FR"/>
        </w:rPr>
      </w:pPr>
      <w:r>
        <w:rPr>
          <w:lang w:val="fr-FR"/>
        </w:rPr>
        <w:br/>
        <w:t xml:space="preserve">A donné son nom au </w:t>
      </w:r>
      <w:hyperlink r:id="rId123" w:anchor="Cul_Kebarien" w:history="1">
        <w:r w:rsidRPr="0013442E">
          <w:rPr>
            <w:rStyle w:val="Hyperlink"/>
            <w:lang w:val="fr-FR"/>
          </w:rPr>
          <w:t>Kebarien</w:t>
        </w:r>
      </w:hyperlink>
      <w:r>
        <w:rPr>
          <w:lang w:val="fr-FR"/>
        </w:rPr>
        <w:t xml:space="preserve"> (SS BIB)</w:t>
      </w:r>
    </w:p>
    <w:p w14:paraId="26FDC1D6" w14:textId="3CEA3CFE" w:rsidR="00971FAE" w:rsidRDefault="00971FAE" w:rsidP="00242C0F">
      <w:pPr>
        <w:jc w:val="both"/>
        <w:rPr>
          <w:lang w:val="fr-FR"/>
        </w:rPr>
      </w:pPr>
      <w:r>
        <w:rPr>
          <w:lang w:val="fr-FR"/>
        </w:rPr>
        <w:br/>
        <w:t>ANTOGASTA</w:t>
      </w:r>
    </w:p>
    <w:p w14:paraId="0E314E5D" w14:textId="77777777" w:rsidR="00971FAE" w:rsidRDefault="00971FAE" w:rsidP="00242C0F">
      <w:pPr>
        <w:jc w:val="both"/>
        <w:rPr>
          <w:lang w:val="fr-FR"/>
        </w:rPr>
      </w:pPr>
    </w:p>
    <w:p w14:paraId="236811DB" w14:textId="245B9F42" w:rsidR="00971FAE" w:rsidRDefault="00971FAE" w:rsidP="00242C0F">
      <w:pPr>
        <w:jc w:val="both"/>
        <w:rPr>
          <w:lang w:val="fr-FR"/>
        </w:rPr>
      </w:pPr>
      <w:r>
        <w:rPr>
          <w:lang w:val="fr-FR"/>
        </w:rPr>
        <w:t>Site HG (BHDC)</w:t>
      </w:r>
    </w:p>
    <w:p w14:paraId="5BDFA3A6" w14:textId="77777777" w:rsidR="00BA01AF" w:rsidRDefault="00BA01AF" w:rsidP="00242C0F">
      <w:pPr>
        <w:jc w:val="both"/>
        <w:rPr>
          <w:lang w:val="fr-FR"/>
        </w:rPr>
      </w:pPr>
    </w:p>
    <w:p w14:paraId="2D9601A1" w14:textId="77777777" w:rsidR="00BA01AF" w:rsidRDefault="00BA01AF" w:rsidP="00426FF9">
      <w:pPr>
        <w:pStyle w:val="Heading1"/>
      </w:pPr>
      <w:bookmarkStart w:id="78" w:name="Sit_Sefunim"/>
      <w:r>
        <w:t>SEFUNIM</w:t>
      </w:r>
    </w:p>
    <w:bookmarkEnd w:id="78"/>
    <w:p w14:paraId="6EC94DA9" w14:textId="77777777" w:rsidR="00BA01AF" w:rsidRPr="0068121C" w:rsidRDefault="00BA01AF" w:rsidP="00242C0F">
      <w:pPr>
        <w:jc w:val="both"/>
        <w:rPr>
          <w:lang w:val="fr-FR"/>
        </w:rPr>
      </w:pPr>
      <w:r w:rsidRPr="0068121C">
        <w:rPr>
          <w:lang w:val="fr-FR"/>
        </w:rPr>
        <w:t>Sefunim</w:t>
      </w:r>
      <w:r w:rsidR="00746908" w:rsidRPr="0068121C">
        <w:rPr>
          <w:lang w:val="fr-FR"/>
        </w:rPr>
        <w:t xml:space="preserve"> Cave</w:t>
      </w:r>
    </w:p>
    <w:p w14:paraId="3BB533DF" w14:textId="77777777" w:rsidR="00746908" w:rsidRPr="0068121C" w:rsidRDefault="00746908" w:rsidP="00242C0F">
      <w:pPr>
        <w:jc w:val="both"/>
        <w:rPr>
          <w:lang w:val="fr-FR"/>
        </w:rPr>
      </w:pPr>
    </w:p>
    <w:p w14:paraId="3193C602" w14:textId="77777777" w:rsidR="00746908" w:rsidRPr="00746908" w:rsidRDefault="00746908" w:rsidP="00242C0F">
      <w:pPr>
        <w:jc w:val="both"/>
        <w:rPr>
          <w:lang w:val="fr-FR"/>
        </w:rPr>
      </w:pPr>
      <w:r>
        <w:rPr>
          <w:lang w:val="fr-FR"/>
        </w:rPr>
        <w:t>La grotte de Sefunim (Israël), s</w:t>
      </w:r>
      <w:r w:rsidRPr="00746908">
        <w:rPr>
          <w:lang w:val="fr-FR"/>
        </w:rPr>
        <w:t>ur le mont Carmel</w:t>
      </w:r>
      <w:r>
        <w:rPr>
          <w:lang w:val="fr-FR"/>
        </w:rPr>
        <w:t xml:space="preserve"> est un </w:t>
      </w:r>
      <w:r w:rsidRPr="00746908">
        <w:rPr>
          <w:lang w:val="fr-FR"/>
        </w:rPr>
        <w:t>site ma</w:t>
      </w:r>
      <w:r>
        <w:rPr>
          <w:lang w:val="fr-FR"/>
        </w:rPr>
        <w:t>jeur de l'Aurigancien levantin (internet). Occupation épipaléolithique (internet)</w:t>
      </w:r>
    </w:p>
    <w:p w14:paraId="0D2005F5" w14:textId="77777777" w:rsidR="00F42F9F" w:rsidRDefault="00F42F9F" w:rsidP="00242C0F">
      <w:pPr>
        <w:jc w:val="both"/>
        <w:rPr>
          <w:lang w:val="fr-FR"/>
        </w:rPr>
      </w:pPr>
    </w:p>
    <w:p w14:paraId="20914992" w14:textId="77777777" w:rsidR="00746908" w:rsidRPr="0032190F" w:rsidRDefault="00746908" w:rsidP="00242C0F">
      <w:pPr>
        <w:jc w:val="both"/>
        <w:rPr>
          <w:lang w:val="fr-FR"/>
        </w:rPr>
      </w:pPr>
    </w:p>
    <w:p w14:paraId="00C0170C" w14:textId="77777777" w:rsidR="00F42F9F" w:rsidRPr="0032190F" w:rsidRDefault="00F42F9F" w:rsidP="00426FF9">
      <w:pPr>
        <w:pStyle w:val="Heading1"/>
      </w:pPr>
      <w:r w:rsidRPr="0032190F">
        <w:t>SPY</w:t>
      </w:r>
    </w:p>
    <w:p w14:paraId="6440D2E4" w14:textId="77777777" w:rsidR="00F42F9F" w:rsidRPr="0032190F" w:rsidRDefault="00F42F9F" w:rsidP="00242C0F">
      <w:pPr>
        <w:jc w:val="both"/>
        <w:rPr>
          <w:lang w:val="fr-FR"/>
        </w:rPr>
      </w:pPr>
    </w:p>
    <w:p w14:paraId="25E76320" w14:textId="77777777" w:rsidR="00F42F9F" w:rsidRPr="0032190F" w:rsidRDefault="00F42F9F" w:rsidP="00242C0F">
      <w:pPr>
        <w:jc w:val="both"/>
        <w:rPr>
          <w:lang w:val="fr-FR"/>
        </w:rPr>
      </w:pPr>
      <w:r w:rsidRPr="0032190F">
        <w:rPr>
          <w:lang w:val="fr-FR"/>
        </w:rPr>
        <w:lastRenderedPageBreak/>
        <w:t>Le site de Spy en Belgique montre le témoignage probable de 2 inhumations volontaires (BIB Musée départemental de Préhistoire d’ IDF, visite guid. Expo 2014)</w:t>
      </w:r>
    </w:p>
    <w:p w14:paraId="38D28FF4" w14:textId="77777777" w:rsidR="00F42F9F" w:rsidRPr="0032190F" w:rsidRDefault="00F42F9F" w:rsidP="00242C0F">
      <w:pPr>
        <w:rPr>
          <w:lang w:val="fr-FR"/>
        </w:rPr>
      </w:pPr>
    </w:p>
    <w:p w14:paraId="00E94881" w14:textId="77777777" w:rsidR="00F42F9F" w:rsidRPr="0032190F" w:rsidRDefault="00F42F9F" w:rsidP="00426FF9">
      <w:pPr>
        <w:pStyle w:val="Heading1"/>
      </w:pPr>
      <w:r w:rsidRPr="0032190F">
        <w:t>LEHRINGEN</w:t>
      </w:r>
    </w:p>
    <w:p w14:paraId="108F2D92" w14:textId="77777777" w:rsidR="00A62334" w:rsidRPr="0032190F" w:rsidRDefault="00F42F9F" w:rsidP="00242C0F">
      <w:pPr>
        <w:rPr>
          <w:lang w:val="fr-FR"/>
        </w:rPr>
      </w:pPr>
      <w:r w:rsidRPr="0032190F">
        <w:rPr>
          <w:lang w:val="fr-FR"/>
        </w:rPr>
        <w:t xml:space="preserve">Le site néandertalien de Leurhingen en Allemagne est daté de – 125 000. Un épieu en bois d’if durci au feu y a été retrouvé. Il était fiché dans le squelette d’un éléphant et à proximité d’éclats de silex de débitage Levallois (BIB Musée départemental de Préhistoire d’ IDF, visite guid. Expo 2014)  </w:t>
      </w:r>
    </w:p>
    <w:p w14:paraId="5FD3F010" w14:textId="77777777" w:rsidR="005F2D5A" w:rsidRPr="0032190F" w:rsidRDefault="005F2D5A" w:rsidP="00242C0F">
      <w:pPr>
        <w:rPr>
          <w:lang w:val="fr-FR"/>
        </w:rPr>
      </w:pPr>
    </w:p>
    <w:p w14:paraId="60AD79BA" w14:textId="77777777" w:rsidR="006364EB" w:rsidRPr="0032190F" w:rsidRDefault="006364EB" w:rsidP="00426FF9">
      <w:pPr>
        <w:pStyle w:val="Heading1"/>
      </w:pPr>
      <w:r w:rsidRPr="0032190F">
        <w:t>TERRA AMATA</w:t>
      </w:r>
    </w:p>
    <w:p w14:paraId="7A23C9E8" w14:textId="77777777" w:rsidR="006364EB" w:rsidRPr="0032190F" w:rsidRDefault="006364EB" w:rsidP="00242C0F">
      <w:pPr>
        <w:rPr>
          <w:lang w:val="fr-FR"/>
        </w:rPr>
      </w:pPr>
    </w:p>
    <w:p w14:paraId="4A05B45A" w14:textId="77777777" w:rsidR="006364EB" w:rsidRDefault="006364EB" w:rsidP="00242C0F">
      <w:pPr>
        <w:rPr>
          <w:lang w:val="fr-FR"/>
        </w:rPr>
      </w:pPr>
      <w:r w:rsidRPr="0032190F">
        <w:rPr>
          <w:lang w:val="fr-FR"/>
        </w:rPr>
        <w:t xml:space="preserve">Terra Amata, Nice, France : daté de 300 000 ans, environ 75 fragments de pigments de couleur (du jaune au brun) </w:t>
      </w:r>
      <w:r w:rsidR="000B1E46" w:rsidRPr="0032190F">
        <w:rPr>
          <w:lang w:val="fr-FR"/>
        </w:rPr>
        <w:t xml:space="preserve">[art] </w:t>
      </w:r>
      <w:r w:rsidRPr="0032190F">
        <w:rPr>
          <w:lang w:val="fr-FR"/>
        </w:rPr>
        <w:t>(BIB 1678)</w:t>
      </w:r>
    </w:p>
    <w:p w14:paraId="57E4D043" w14:textId="77777777" w:rsidR="00921E1F" w:rsidRDefault="00921E1F" w:rsidP="00242C0F">
      <w:pPr>
        <w:rPr>
          <w:lang w:val="fr-FR"/>
        </w:rPr>
      </w:pPr>
    </w:p>
    <w:p w14:paraId="001685F1" w14:textId="77777777" w:rsidR="00921E1F" w:rsidRPr="00426FF9" w:rsidRDefault="00921E1F" w:rsidP="00426FF9">
      <w:pPr>
        <w:pStyle w:val="Heading1"/>
        <w:rPr>
          <w:lang w:val="es-ES"/>
        </w:rPr>
      </w:pPr>
      <w:bookmarkStart w:id="79" w:name="Sit_Miron"/>
      <w:r w:rsidRPr="00426FF9">
        <w:rPr>
          <w:lang w:val="es-ES"/>
        </w:rPr>
        <w:t>MIRON</w:t>
      </w:r>
    </w:p>
    <w:bookmarkEnd w:id="79"/>
    <w:p w14:paraId="7B1D1BBB" w14:textId="41381F59" w:rsidR="00C1250E" w:rsidRPr="00E1060C" w:rsidRDefault="00911743" w:rsidP="00C1250E">
      <w:pPr>
        <w:jc w:val="both"/>
        <w:rPr>
          <w:lang w:val="es-ES"/>
        </w:rPr>
      </w:pPr>
      <w:r>
        <w:rPr>
          <w:lang w:val="fr-FR"/>
        </w:rPr>
        <w:fldChar w:fldCharType="begin"/>
      </w:r>
      <w:r w:rsidR="00E30F13">
        <w:rPr>
          <w:lang w:val="fr-FR"/>
        </w:rPr>
        <w:instrText>HYPERLINK "C:\\Users\\Thomas Huet\\Desktop\\Documentation archéologique liée à la thèse\\Cultures.docx" \l "Cul_Transition_Meso_Neo_gen"</w:instrText>
      </w:r>
      <w:r>
        <w:rPr>
          <w:lang w:val="fr-FR"/>
        </w:rPr>
      </w:r>
      <w:r>
        <w:rPr>
          <w:lang w:val="fr-FR"/>
        </w:rPr>
        <w:fldChar w:fldCharType="separate"/>
      </w:r>
      <w:r w:rsidR="00C1250E" w:rsidRPr="00E1060C">
        <w:rPr>
          <w:rStyle w:val="Hyperlink"/>
          <w:lang w:val="es-ES"/>
        </w:rPr>
        <w:t>aDNA</w:t>
      </w:r>
      <w:r>
        <w:rPr>
          <w:lang w:val="fr-FR"/>
        </w:rPr>
        <w:fldChar w:fldCharType="end"/>
      </w:r>
      <w:r w:rsidR="00C1250E" w:rsidRPr="00E1060C">
        <w:rPr>
          <w:lang w:val="es-ES"/>
        </w:rPr>
        <w:t xml:space="preserve"> (BIB 2829)</w:t>
      </w:r>
    </w:p>
    <w:p w14:paraId="26BDC315" w14:textId="77777777" w:rsidR="00C1250E" w:rsidRDefault="00C1250E" w:rsidP="00242C0F">
      <w:pPr>
        <w:rPr>
          <w:lang w:val="es-ES"/>
        </w:rPr>
      </w:pPr>
    </w:p>
    <w:p w14:paraId="58F1BE57" w14:textId="77777777" w:rsidR="00921E1F" w:rsidRDefault="00921E1F" w:rsidP="00242C0F">
      <w:pPr>
        <w:rPr>
          <w:lang w:val="fr-FR"/>
        </w:rPr>
      </w:pPr>
      <w:r w:rsidRPr="00ED473A">
        <w:rPr>
          <w:lang w:val="es-ES"/>
        </w:rPr>
        <w:t>El Mirón (</w:t>
      </w:r>
      <w:r w:rsidR="00ED473A" w:rsidRPr="00ED473A">
        <w:rPr>
          <w:lang w:val="es-ES"/>
        </w:rPr>
        <w:t xml:space="preserve">Cantabrie, </w:t>
      </w:r>
      <w:r w:rsidRPr="00ED473A">
        <w:rPr>
          <w:lang w:val="es-ES"/>
        </w:rPr>
        <w:t xml:space="preserve">Espagne). </w:t>
      </w:r>
      <w:r>
        <w:rPr>
          <w:lang w:val="fr-FR"/>
        </w:rPr>
        <w:t>Au Magdalénien supérieur: aiguille à chas (BIB C. Cheval com. pers.)</w:t>
      </w:r>
    </w:p>
    <w:p w14:paraId="4D1FF4E8" w14:textId="77777777" w:rsidR="00702A02" w:rsidRDefault="00702A02" w:rsidP="00242C0F">
      <w:pPr>
        <w:rPr>
          <w:lang w:val="fr-FR"/>
        </w:rPr>
      </w:pPr>
    </w:p>
    <w:p w14:paraId="5E03584C" w14:textId="77777777" w:rsidR="00702A02" w:rsidRDefault="00702A02" w:rsidP="00426FF9">
      <w:pPr>
        <w:pStyle w:val="Heading1"/>
      </w:pPr>
      <w:bookmarkStart w:id="80" w:name="Sit_Santimamine"/>
      <w:r>
        <w:t>SANTIMAMINE</w:t>
      </w:r>
    </w:p>
    <w:bookmarkEnd w:id="80"/>
    <w:p w14:paraId="415F4AA7" w14:textId="77777777" w:rsidR="00702A02" w:rsidRDefault="00702A02" w:rsidP="00242C0F">
      <w:pPr>
        <w:rPr>
          <w:lang w:val="fr-FR"/>
        </w:rPr>
      </w:pPr>
      <w:r w:rsidRPr="00702A02">
        <w:rPr>
          <w:lang w:val="fr-FR"/>
        </w:rPr>
        <w:t>Santimamine</w:t>
      </w:r>
    </w:p>
    <w:p w14:paraId="7FBFC9D9" w14:textId="77777777" w:rsidR="00702A02" w:rsidRDefault="00702A02" w:rsidP="00242C0F">
      <w:pPr>
        <w:rPr>
          <w:lang w:val="fr-FR"/>
        </w:rPr>
      </w:pPr>
    </w:p>
    <w:p w14:paraId="7BAF7A39" w14:textId="4C09E7EF" w:rsidR="00702A02" w:rsidRDefault="00702A02" w:rsidP="00702A02">
      <w:pPr>
        <w:rPr>
          <w:lang w:val="fr-FR"/>
        </w:rPr>
      </w:pPr>
      <w:r>
        <w:rPr>
          <w:lang w:val="fr-FR"/>
        </w:rPr>
        <w:t xml:space="preserve">Cantabrie, </w:t>
      </w:r>
      <w:hyperlink r:id="rId124" w:anchor="Cul_Paleo_sup__Art" w:history="1">
        <w:r w:rsidRPr="0032190F">
          <w:rPr>
            <w:rStyle w:val="Hyperlink"/>
            <w:lang w:val="fr-FR"/>
          </w:rPr>
          <w:t xml:space="preserve">grotte </w:t>
        </w:r>
        <w:r>
          <w:rPr>
            <w:rStyle w:val="Hyperlink"/>
            <w:lang w:val="fr-FR"/>
          </w:rPr>
          <w:t xml:space="preserve">ornée </w:t>
        </w:r>
        <w:r w:rsidRPr="0032190F">
          <w:rPr>
            <w:rStyle w:val="Hyperlink"/>
            <w:lang w:val="fr-FR"/>
          </w:rPr>
          <w:t>paléolithique</w:t>
        </w:r>
      </w:hyperlink>
      <w:r w:rsidRPr="00702A02">
        <w:rPr>
          <w:lang w:val="fr-FR"/>
        </w:rPr>
        <w:t xml:space="preserve"> de </w:t>
      </w:r>
      <w:r>
        <w:rPr>
          <w:lang w:val="fr-FR"/>
        </w:rPr>
        <w:t xml:space="preserve">la seconde partie du </w:t>
      </w:r>
      <w:hyperlink r:id="rId125" w:anchor="Cul_Magdalenien" w:history="1">
        <w:r w:rsidRPr="00702A02">
          <w:rPr>
            <w:rStyle w:val="Hyperlink"/>
            <w:lang w:val="fr-FR"/>
          </w:rPr>
          <w:t>Magdalénien</w:t>
        </w:r>
      </w:hyperlink>
      <w:r>
        <w:rPr>
          <w:lang w:val="fr-FR"/>
        </w:rPr>
        <w:t xml:space="preserve"> (BIB 2860)</w:t>
      </w:r>
    </w:p>
    <w:p w14:paraId="15F0C83B" w14:textId="77777777" w:rsidR="00702A02" w:rsidRDefault="00702A02" w:rsidP="00242C0F">
      <w:pPr>
        <w:rPr>
          <w:lang w:val="fr-FR"/>
        </w:rPr>
      </w:pPr>
    </w:p>
    <w:p w14:paraId="513E4C16" w14:textId="77777777" w:rsidR="00702A02" w:rsidRDefault="00702A02" w:rsidP="00426FF9">
      <w:pPr>
        <w:pStyle w:val="Heading1"/>
      </w:pPr>
      <w:bookmarkStart w:id="81" w:name="Sit_Altxerri"/>
      <w:r>
        <w:t>ALTXERRI</w:t>
      </w:r>
    </w:p>
    <w:bookmarkEnd w:id="81"/>
    <w:p w14:paraId="5DF9BADD" w14:textId="77777777" w:rsidR="00702A02" w:rsidRPr="0027717B" w:rsidRDefault="00702A02" w:rsidP="00242C0F">
      <w:pPr>
        <w:rPr>
          <w:sz w:val="20"/>
          <w:lang w:val="fr-FR"/>
        </w:rPr>
      </w:pPr>
      <w:r w:rsidRPr="0027717B">
        <w:rPr>
          <w:sz w:val="20"/>
          <w:lang w:val="fr-FR"/>
        </w:rPr>
        <w:t>Altxerri</w:t>
      </w:r>
    </w:p>
    <w:p w14:paraId="50828614" w14:textId="77777777" w:rsidR="00715703" w:rsidRDefault="00715703" w:rsidP="00242C0F">
      <w:pPr>
        <w:rPr>
          <w:lang w:val="fr-FR"/>
        </w:rPr>
      </w:pPr>
    </w:p>
    <w:p w14:paraId="3A5E8648" w14:textId="695041F4" w:rsidR="00702A02" w:rsidRDefault="0027717B" w:rsidP="00702A02">
      <w:pPr>
        <w:rPr>
          <w:lang w:val="fr-FR"/>
        </w:rPr>
      </w:pPr>
      <w:r>
        <w:rPr>
          <w:lang w:val="fr-FR"/>
        </w:rPr>
        <w:t xml:space="preserve">Aia, Gipuzcua, </w:t>
      </w:r>
      <w:r w:rsidR="00702A02">
        <w:rPr>
          <w:lang w:val="fr-FR"/>
        </w:rPr>
        <w:t xml:space="preserve">Cantabrie, </w:t>
      </w:r>
      <w:hyperlink r:id="rId126" w:anchor="Cul_Paleo_sup__Art" w:history="1">
        <w:r w:rsidR="00702A02" w:rsidRPr="0032190F">
          <w:rPr>
            <w:rStyle w:val="Hyperlink"/>
            <w:lang w:val="fr-FR"/>
          </w:rPr>
          <w:t xml:space="preserve">grotte </w:t>
        </w:r>
        <w:r w:rsidR="00702A02">
          <w:rPr>
            <w:rStyle w:val="Hyperlink"/>
            <w:lang w:val="fr-FR"/>
          </w:rPr>
          <w:t xml:space="preserve">ornée </w:t>
        </w:r>
        <w:r w:rsidR="00702A02" w:rsidRPr="0032190F">
          <w:rPr>
            <w:rStyle w:val="Hyperlink"/>
            <w:lang w:val="fr-FR"/>
          </w:rPr>
          <w:t>paléolithique</w:t>
        </w:r>
      </w:hyperlink>
      <w:r w:rsidR="00702A02" w:rsidRPr="00702A02">
        <w:rPr>
          <w:lang w:val="fr-FR"/>
        </w:rPr>
        <w:t xml:space="preserve"> de </w:t>
      </w:r>
      <w:r w:rsidR="00702A02">
        <w:rPr>
          <w:lang w:val="fr-FR"/>
        </w:rPr>
        <w:t xml:space="preserve">la seconde partie du </w:t>
      </w:r>
      <w:hyperlink r:id="rId127" w:anchor="Cul_Magdalenien" w:history="1">
        <w:r w:rsidR="00702A02" w:rsidRPr="00702A02">
          <w:rPr>
            <w:rStyle w:val="Hyperlink"/>
            <w:lang w:val="fr-FR"/>
          </w:rPr>
          <w:t>Magdalénien</w:t>
        </w:r>
      </w:hyperlink>
      <w:r w:rsidR="00702A02">
        <w:rPr>
          <w:lang w:val="fr-FR"/>
        </w:rPr>
        <w:t xml:space="preserve"> (BIB 2860)</w:t>
      </w:r>
      <w:r>
        <w:rPr>
          <w:lang w:val="fr-FR"/>
        </w:rPr>
        <w:t xml:space="preserve"> Représentation de poisson (I. Clemente, com. pers.)</w:t>
      </w:r>
    </w:p>
    <w:p w14:paraId="575249E7" w14:textId="77777777" w:rsidR="00702A02" w:rsidRDefault="00702A02" w:rsidP="00242C0F">
      <w:pPr>
        <w:rPr>
          <w:lang w:val="fr-FR"/>
        </w:rPr>
      </w:pPr>
    </w:p>
    <w:p w14:paraId="0AEA0348" w14:textId="77777777" w:rsidR="00702A02" w:rsidRDefault="00702A02" w:rsidP="00242C0F">
      <w:pPr>
        <w:rPr>
          <w:lang w:val="fr-FR"/>
        </w:rPr>
      </w:pPr>
    </w:p>
    <w:p w14:paraId="4E8C84E6" w14:textId="77777777" w:rsidR="00702A02" w:rsidRDefault="00702A02" w:rsidP="00426FF9">
      <w:pPr>
        <w:pStyle w:val="Heading1"/>
      </w:pPr>
      <w:bookmarkStart w:id="82" w:name="Sit_Ekain"/>
      <w:r>
        <w:t>EKAIN</w:t>
      </w:r>
    </w:p>
    <w:bookmarkEnd w:id="82"/>
    <w:p w14:paraId="7FD337AE" w14:textId="77777777" w:rsidR="00702A02" w:rsidRDefault="00702A02" w:rsidP="00242C0F">
      <w:pPr>
        <w:rPr>
          <w:lang w:val="fr-FR"/>
        </w:rPr>
      </w:pPr>
      <w:r w:rsidRPr="00702A02">
        <w:rPr>
          <w:lang w:val="fr-FR"/>
        </w:rPr>
        <w:t>Ekaïn</w:t>
      </w:r>
    </w:p>
    <w:p w14:paraId="650BFD07" w14:textId="77777777" w:rsidR="00702A02" w:rsidRDefault="00702A02" w:rsidP="00242C0F">
      <w:pPr>
        <w:rPr>
          <w:lang w:val="fr-FR"/>
        </w:rPr>
      </w:pPr>
    </w:p>
    <w:p w14:paraId="17F6E843" w14:textId="0A4F1C41" w:rsidR="00702A02" w:rsidRDefault="00702A02" w:rsidP="00702A02">
      <w:pPr>
        <w:rPr>
          <w:lang w:val="fr-FR"/>
        </w:rPr>
      </w:pPr>
      <w:r>
        <w:rPr>
          <w:lang w:val="fr-FR"/>
        </w:rPr>
        <w:t xml:space="preserve">Cantabrie, </w:t>
      </w:r>
      <w:hyperlink r:id="rId128" w:anchor="Cul_Paleo_sup__Art" w:history="1">
        <w:r w:rsidRPr="0032190F">
          <w:rPr>
            <w:rStyle w:val="Hyperlink"/>
            <w:lang w:val="fr-FR"/>
          </w:rPr>
          <w:t xml:space="preserve">grotte </w:t>
        </w:r>
        <w:r>
          <w:rPr>
            <w:rStyle w:val="Hyperlink"/>
            <w:lang w:val="fr-FR"/>
          </w:rPr>
          <w:t xml:space="preserve">ornée </w:t>
        </w:r>
        <w:r w:rsidRPr="0032190F">
          <w:rPr>
            <w:rStyle w:val="Hyperlink"/>
            <w:lang w:val="fr-FR"/>
          </w:rPr>
          <w:t>paléolithique</w:t>
        </w:r>
      </w:hyperlink>
      <w:r w:rsidRPr="00702A02">
        <w:rPr>
          <w:lang w:val="fr-FR"/>
        </w:rPr>
        <w:t xml:space="preserve"> de </w:t>
      </w:r>
      <w:r>
        <w:rPr>
          <w:lang w:val="fr-FR"/>
        </w:rPr>
        <w:t xml:space="preserve">la seconde partie du </w:t>
      </w:r>
      <w:hyperlink r:id="rId129" w:anchor="Cul_Magdalenien" w:history="1">
        <w:r w:rsidRPr="00702A02">
          <w:rPr>
            <w:rStyle w:val="Hyperlink"/>
            <w:lang w:val="fr-FR"/>
          </w:rPr>
          <w:t>Magdalénien</w:t>
        </w:r>
      </w:hyperlink>
      <w:r>
        <w:rPr>
          <w:lang w:val="fr-FR"/>
        </w:rPr>
        <w:t xml:space="preserve"> (BIB 2860)</w:t>
      </w:r>
    </w:p>
    <w:p w14:paraId="76390956" w14:textId="77777777" w:rsidR="00702A02" w:rsidRDefault="00702A02" w:rsidP="00242C0F">
      <w:pPr>
        <w:rPr>
          <w:lang w:val="fr-FR"/>
        </w:rPr>
      </w:pPr>
    </w:p>
    <w:p w14:paraId="05280E86" w14:textId="77777777" w:rsidR="00702A02" w:rsidRDefault="00702A02" w:rsidP="00242C0F">
      <w:pPr>
        <w:rPr>
          <w:lang w:val="fr-FR"/>
        </w:rPr>
      </w:pPr>
    </w:p>
    <w:p w14:paraId="6CC1DBE8" w14:textId="77777777" w:rsidR="00702A02" w:rsidRDefault="00702A02" w:rsidP="00242C0F">
      <w:pPr>
        <w:rPr>
          <w:lang w:val="fr-FR"/>
        </w:rPr>
      </w:pPr>
    </w:p>
    <w:p w14:paraId="641E3A15" w14:textId="77777777" w:rsidR="00702A02" w:rsidRDefault="00702A02" w:rsidP="00426FF9">
      <w:pPr>
        <w:pStyle w:val="Heading1"/>
      </w:pPr>
      <w:bookmarkStart w:id="83" w:name="Sit_Covaciella"/>
      <w:r>
        <w:t>COVACIELLA</w:t>
      </w:r>
    </w:p>
    <w:bookmarkEnd w:id="83"/>
    <w:p w14:paraId="76A7198F" w14:textId="77777777" w:rsidR="00702A02" w:rsidRDefault="00702A02" w:rsidP="00242C0F">
      <w:pPr>
        <w:rPr>
          <w:lang w:val="fr-FR"/>
        </w:rPr>
      </w:pPr>
      <w:r w:rsidRPr="00702A02">
        <w:rPr>
          <w:lang w:val="fr-FR"/>
        </w:rPr>
        <w:t>Covaciella</w:t>
      </w:r>
    </w:p>
    <w:p w14:paraId="038C6C4D" w14:textId="77777777" w:rsidR="00702A02" w:rsidRDefault="00702A02" w:rsidP="00242C0F">
      <w:pPr>
        <w:rPr>
          <w:lang w:val="fr-FR"/>
        </w:rPr>
      </w:pPr>
    </w:p>
    <w:p w14:paraId="3D23886F" w14:textId="4A37F799" w:rsidR="00702A02" w:rsidRDefault="00702A02" w:rsidP="00242C0F">
      <w:pPr>
        <w:rPr>
          <w:lang w:val="fr-FR"/>
        </w:rPr>
      </w:pPr>
      <w:r>
        <w:rPr>
          <w:lang w:val="fr-FR"/>
        </w:rPr>
        <w:t xml:space="preserve">Cantabrie, </w:t>
      </w:r>
      <w:hyperlink r:id="rId130" w:anchor="Cul_Paleo_sup__Art" w:history="1">
        <w:r w:rsidRPr="0032190F">
          <w:rPr>
            <w:rStyle w:val="Hyperlink"/>
            <w:lang w:val="fr-FR"/>
          </w:rPr>
          <w:t xml:space="preserve">grotte </w:t>
        </w:r>
        <w:r>
          <w:rPr>
            <w:rStyle w:val="Hyperlink"/>
            <w:lang w:val="fr-FR"/>
          </w:rPr>
          <w:t xml:space="preserve">ornée </w:t>
        </w:r>
        <w:r w:rsidRPr="0032190F">
          <w:rPr>
            <w:rStyle w:val="Hyperlink"/>
            <w:lang w:val="fr-FR"/>
          </w:rPr>
          <w:t>paléolithique</w:t>
        </w:r>
      </w:hyperlink>
      <w:r w:rsidRPr="00702A02">
        <w:rPr>
          <w:lang w:val="fr-FR"/>
        </w:rPr>
        <w:t xml:space="preserve"> de </w:t>
      </w:r>
      <w:r>
        <w:rPr>
          <w:lang w:val="fr-FR"/>
        </w:rPr>
        <w:t xml:space="preserve">la seconde partie du </w:t>
      </w:r>
      <w:hyperlink r:id="rId131" w:anchor="Cul_Magdalenien" w:history="1">
        <w:r w:rsidRPr="00702A02">
          <w:rPr>
            <w:rStyle w:val="Hyperlink"/>
            <w:lang w:val="fr-FR"/>
          </w:rPr>
          <w:t>Magdalénien</w:t>
        </w:r>
      </w:hyperlink>
      <w:r>
        <w:rPr>
          <w:lang w:val="fr-FR"/>
        </w:rPr>
        <w:t xml:space="preserve"> (BIB 2860)</w:t>
      </w:r>
    </w:p>
    <w:p w14:paraId="1735E896" w14:textId="77777777" w:rsidR="00702A02" w:rsidRDefault="00702A02" w:rsidP="00242C0F">
      <w:pPr>
        <w:rPr>
          <w:lang w:val="fr-FR"/>
        </w:rPr>
      </w:pPr>
    </w:p>
    <w:p w14:paraId="0A28894E" w14:textId="77777777" w:rsidR="00715703" w:rsidRDefault="00715703" w:rsidP="00426FF9">
      <w:pPr>
        <w:pStyle w:val="Heading1"/>
      </w:pPr>
      <w:bookmarkStart w:id="84" w:name="Sit_Tito_Bustillo"/>
      <w:r>
        <w:t>TITO BUSTILLO</w:t>
      </w:r>
    </w:p>
    <w:bookmarkEnd w:id="84"/>
    <w:p w14:paraId="50281B66" w14:textId="77777777" w:rsidR="00715703" w:rsidRDefault="00715703" w:rsidP="00242C0F">
      <w:pPr>
        <w:rPr>
          <w:lang w:val="fr-FR"/>
        </w:rPr>
      </w:pPr>
      <w:r>
        <w:rPr>
          <w:lang w:val="fr-FR"/>
        </w:rPr>
        <w:t>grotte Ramu</w:t>
      </w:r>
    </w:p>
    <w:p w14:paraId="2DAFFC63" w14:textId="77777777" w:rsidR="00715703" w:rsidRDefault="00715703" w:rsidP="00242C0F">
      <w:pPr>
        <w:rPr>
          <w:lang w:val="fr-FR"/>
        </w:rPr>
      </w:pPr>
    </w:p>
    <w:p w14:paraId="53721DC2" w14:textId="258FB28D" w:rsidR="00702A02" w:rsidRDefault="00715703" w:rsidP="00242C0F">
      <w:pPr>
        <w:rPr>
          <w:lang w:val="fr-FR"/>
        </w:rPr>
      </w:pPr>
      <w:r>
        <w:rPr>
          <w:lang w:val="fr-FR"/>
        </w:rPr>
        <w:lastRenderedPageBreak/>
        <w:t>Ribadesella (Asturies</w:t>
      </w:r>
      <w:r w:rsidR="00702A02">
        <w:rPr>
          <w:lang w:val="fr-FR"/>
        </w:rPr>
        <w:t>, Cantabrie)</w:t>
      </w:r>
      <w:r>
        <w:rPr>
          <w:lang w:val="fr-FR"/>
        </w:rPr>
        <w:t>, art paléolithique (SS BIB)</w:t>
      </w:r>
      <w:r w:rsidR="00702A02">
        <w:rPr>
          <w:lang w:val="fr-FR"/>
        </w:rPr>
        <w:t xml:space="preserve"> </w:t>
      </w:r>
      <w:hyperlink r:id="rId132" w:anchor="Cul_Paleo_sup__Art" w:history="1">
        <w:r w:rsidR="00702A02" w:rsidRPr="0032190F">
          <w:rPr>
            <w:rStyle w:val="Hyperlink"/>
            <w:lang w:val="fr-FR"/>
          </w:rPr>
          <w:t xml:space="preserve">grotte </w:t>
        </w:r>
        <w:r w:rsidR="00702A02">
          <w:rPr>
            <w:rStyle w:val="Hyperlink"/>
            <w:lang w:val="fr-FR"/>
          </w:rPr>
          <w:t xml:space="preserve">ornée </w:t>
        </w:r>
        <w:r w:rsidR="00702A02" w:rsidRPr="0032190F">
          <w:rPr>
            <w:rStyle w:val="Hyperlink"/>
            <w:lang w:val="fr-FR"/>
          </w:rPr>
          <w:t>paléolithique</w:t>
        </w:r>
      </w:hyperlink>
      <w:r w:rsidR="00702A02" w:rsidRPr="00702A02">
        <w:rPr>
          <w:lang w:val="fr-FR"/>
        </w:rPr>
        <w:t xml:space="preserve"> </w:t>
      </w:r>
      <w:r w:rsidR="00702A02">
        <w:rPr>
          <w:lang w:val="fr-FR"/>
        </w:rPr>
        <w:t>(BIB 2860)</w:t>
      </w:r>
    </w:p>
    <w:p w14:paraId="5BEC735E" w14:textId="77777777" w:rsidR="00715703" w:rsidRPr="00702A02" w:rsidRDefault="00715703" w:rsidP="00242C0F">
      <w:pPr>
        <w:rPr>
          <w:lang w:val="fr-FR"/>
        </w:rPr>
      </w:pPr>
    </w:p>
    <w:p w14:paraId="1912B976" w14:textId="77777777" w:rsidR="00702A02" w:rsidRDefault="00702A02" w:rsidP="00242C0F">
      <w:pPr>
        <w:rPr>
          <w:lang w:val="fr-FR"/>
        </w:rPr>
      </w:pPr>
    </w:p>
    <w:p w14:paraId="7E61B550" w14:textId="77777777" w:rsidR="00702A02" w:rsidRDefault="00702A02" w:rsidP="00242C0F">
      <w:pPr>
        <w:rPr>
          <w:lang w:val="fr-FR"/>
        </w:rPr>
      </w:pPr>
    </w:p>
    <w:p w14:paraId="0575A8EA" w14:textId="77777777" w:rsidR="00702A02" w:rsidRDefault="00702A02" w:rsidP="00702A02">
      <w:pPr>
        <w:pStyle w:val="Heading2"/>
      </w:pPr>
      <w:bookmarkStart w:id="85" w:name="Sit_Tito_Bustillo__rep"/>
      <w:r>
        <w:t>Distribution interne</w:t>
      </w:r>
    </w:p>
    <w:bookmarkEnd w:id="85"/>
    <w:p w14:paraId="0DDDCD63" w14:textId="77777777" w:rsidR="00702A02" w:rsidRDefault="00702A02" w:rsidP="00242C0F">
      <w:pPr>
        <w:rPr>
          <w:lang w:val="fr-FR"/>
        </w:rPr>
      </w:pPr>
    </w:p>
    <w:p w14:paraId="111D012C" w14:textId="77777777" w:rsidR="00702A02" w:rsidRDefault="00702A02" w:rsidP="00242C0F">
      <w:pPr>
        <w:rPr>
          <w:lang w:val="fr-FR"/>
        </w:rPr>
      </w:pPr>
    </w:p>
    <w:p w14:paraId="20C29CEC" w14:textId="77777777" w:rsidR="00702A02" w:rsidRPr="0032190F" w:rsidRDefault="00702A02" w:rsidP="00702A02">
      <w:pPr>
        <w:pStyle w:val="Heading3"/>
      </w:pPr>
      <w:bookmarkStart w:id="86" w:name="Sit_Tito_Bustillo__rep_PanCentr"/>
      <w:r>
        <w:t>Panneau central</w:t>
      </w:r>
    </w:p>
    <w:bookmarkEnd w:id="86"/>
    <w:p w14:paraId="650ADC74" w14:textId="408FC2B2" w:rsidR="006364EB" w:rsidRDefault="00702A02" w:rsidP="00242C0F">
      <w:pPr>
        <w:rPr>
          <w:lang w:val="fr-FR"/>
        </w:rPr>
      </w:pPr>
      <w:r>
        <w:rPr>
          <w:lang w:val="fr-FR"/>
        </w:rPr>
        <w:t xml:space="preserve">seconde partie du </w:t>
      </w:r>
      <w:hyperlink r:id="rId133" w:anchor="Cul_Magdalenien" w:history="1">
        <w:r w:rsidRPr="00702A02">
          <w:rPr>
            <w:rStyle w:val="Hyperlink"/>
            <w:lang w:val="fr-FR"/>
          </w:rPr>
          <w:t>Magdalénien</w:t>
        </w:r>
      </w:hyperlink>
      <w:r>
        <w:rPr>
          <w:lang w:val="fr-FR"/>
        </w:rPr>
        <w:t xml:space="preserve"> (BIB 2860)</w:t>
      </w:r>
    </w:p>
    <w:p w14:paraId="6CB83C5C" w14:textId="77777777" w:rsidR="00702A02" w:rsidRPr="0032190F" w:rsidRDefault="00702A02" w:rsidP="00242C0F">
      <w:pPr>
        <w:rPr>
          <w:lang w:val="fr-FR"/>
        </w:rPr>
      </w:pPr>
    </w:p>
    <w:p w14:paraId="72F076AD" w14:textId="77777777" w:rsidR="005F2D5A" w:rsidRPr="0032190F" w:rsidRDefault="005F2D5A" w:rsidP="00426FF9">
      <w:pPr>
        <w:pStyle w:val="Heading1"/>
      </w:pPr>
      <w:bookmarkStart w:id="87" w:name="Sit_Altamira"/>
      <w:r w:rsidRPr="0032190F">
        <w:t>ALTAMIRA</w:t>
      </w:r>
      <w:bookmarkEnd w:id="87"/>
    </w:p>
    <w:p w14:paraId="0E05C25D" w14:textId="77777777" w:rsidR="005F2D5A" w:rsidRPr="0032190F" w:rsidRDefault="005F2D5A" w:rsidP="00242C0F">
      <w:pPr>
        <w:rPr>
          <w:lang w:val="fr-FR"/>
        </w:rPr>
      </w:pPr>
    </w:p>
    <w:p w14:paraId="0DFE1279" w14:textId="788127A2" w:rsidR="00432F27" w:rsidRDefault="00432F27" w:rsidP="00242C0F">
      <w:pPr>
        <w:rPr>
          <w:lang w:val="fr-FR"/>
        </w:rPr>
      </w:pPr>
      <w:r w:rsidRPr="0032190F">
        <w:rPr>
          <w:lang w:val="fr-FR"/>
        </w:rPr>
        <w:t xml:space="preserve">La </w:t>
      </w:r>
      <w:hyperlink r:id="rId134" w:anchor="Cul_Paleo_sup__Art" w:history="1">
        <w:r w:rsidR="00702A02" w:rsidRPr="0032190F">
          <w:rPr>
            <w:rStyle w:val="Hyperlink"/>
            <w:lang w:val="fr-FR"/>
          </w:rPr>
          <w:t xml:space="preserve">grotte </w:t>
        </w:r>
        <w:r w:rsidR="00702A02">
          <w:rPr>
            <w:rStyle w:val="Hyperlink"/>
            <w:lang w:val="fr-FR"/>
          </w:rPr>
          <w:t xml:space="preserve">ornée </w:t>
        </w:r>
        <w:r w:rsidR="00702A02" w:rsidRPr="0032190F">
          <w:rPr>
            <w:rStyle w:val="Hyperlink"/>
            <w:lang w:val="fr-FR"/>
          </w:rPr>
          <w:t>paléolithique</w:t>
        </w:r>
      </w:hyperlink>
      <w:r w:rsidR="00702A02" w:rsidRPr="00702A02">
        <w:rPr>
          <w:lang w:val="fr-FR"/>
        </w:rPr>
        <w:t xml:space="preserve"> </w:t>
      </w:r>
      <w:r w:rsidR="00702A02">
        <w:rPr>
          <w:lang w:val="fr-FR"/>
        </w:rPr>
        <w:t>d’Altamira (Cantabrie</w:t>
      </w:r>
      <w:r w:rsidRPr="0032190F">
        <w:rPr>
          <w:lang w:val="fr-FR"/>
        </w:rPr>
        <w:t xml:space="preserve">) se développe dans un relief calcaire sur environ </w:t>
      </w:r>
      <w:smartTag w:uri="urn:schemas-microsoft-com:office:smarttags" w:element="metricconverter">
        <w:smartTagPr>
          <w:attr w:name="ProductID" w:val="300 m"/>
        </w:smartTagPr>
        <w:r w:rsidRPr="0032190F">
          <w:rPr>
            <w:lang w:val="fr-FR"/>
          </w:rPr>
          <w:t>300 m</w:t>
        </w:r>
      </w:smartTag>
      <w:r w:rsidRPr="0032190F">
        <w:rPr>
          <w:lang w:val="fr-FR"/>
        </w:rPr>
        <w:t xml:space="preserve"> (BIB 1406)</w:t>
      </w:r>
      <w:r w:rsidR="00030EFA" w:rsidRPr="0032190F">
        <w:rPr>
          <w:lang w:val="fr-FR"/>
        </w:rPr>
        <w:t>.</w:t>
      </w:r>
    </w:p>
    <w:p w14:paraId="671777A2" w14:textId="77777777" w:rsidR="0002283F" w:rsidRPr="0032190F" w:rsidRDefault="0002283F" w:rsidP="00242C0F">
      <w:pPr>
        <w:rPr>
          <w:lang w:val="fr-FR"/>
        </w:rPr>
      </w:pPr>
      <w:r>
        <w:rPr>
          <w:lang w:val="fr-FR"/>
        </w:rPr>
        <w:t>Vers 35/17 000 BP, environ 600 figures (Lascaux IV, expo temporaire)</w:t>
      </w:r>
    </w:p>
    <w:p w14:paraId="0A556D3A" w14:textId="77777777" w:rsidR="00432F27" w:rsidRPr="0032190F" w:rsidRDefault="00432F27" w:rsidP="00242C0F">
      <w:pPr>
        <w:rPr>
          <w:lang w:val="fr-FR"/>
        </w:rPr>
      </w:pPr>
    </w:p>
    <w:p w14:paraId="0A4C08B7" w14:textId="77777777" w:rsidR="00432F27" w:rsidRPr="0032190F" w:rsidRDefault="00432F27" w:rsidP="00242C0F">
      <w:pPr>
        <w:rPr>
          <w:lang w:val="fr-FR"/>
        </w:rPr>
      </w:pPr>
      <w:r w:rsidRPr="0032190F">
        <w:rPr>
          <w:lang w:val="fr-FR"/>
        </w:rPr>
        <w:t>La stratigraphie du site montre :</w:t>
      </w:r>
    </w:p>
    <w:p w14:paraId="21F70244" w14:textId="77777777" w:rsidR="00432F27" w:rsidRPr="0032190F" w:rsidRDefault="00432F27"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42"/>
      </w:tblGrid>
      <w:tr w:rsidR="00432F27" w14:paraId="0E7EFBFA" w14:textId="77777777" w:rsidTr="00D66C7D">
        <w:trPr>
          <w:jc w:val="center"/>
        </w:trPr>
        <w:tc>
          <w:tcPr>
            <w:tcW w:w="2342" w:type="dxa"/>
          </w:tcPr>
          <w:p w14:paraId="1C1E9D82" w14:textId="00399F5D" w:rsidR="000D35C8" w:rsidRDefault="00000000" w:rsidP="00242C0F">
            <w:hyperlink r:id="rId135" w:anchor="Cul_Magdalenien" w:history="1">
              <w:r w:rsidR="00432F27" w:rsidRPr="00872397">
                <w:rPr>
                  <w:rStyle w:val="Hyperlink"/>
                </w:rPr>
                <w:t>Magdalénien</w:t>
              </w:r>
            </w:hyperlink>
          </w:p>
          <w:p w14:paraId="5D8D3D8C" w14:textId="77777777" w:rsidR="00432F27" w:rsidRDefault="00432F27" w:rsidP="00242C0F">
            <w:r>
              <w:t>inférieur cantabrique</w:t>
            </w:r>
          </w:p>
        </w:tc>
      </w:tr>
      <w:tr w:rsidR="00432F27" w14:paraId="581061EE" w14:textId="77777777" w:rsidTr="00D66C7D">
        <w:trPr>
          <w:jc w:val="center"/>
        </w:trPr>
        <w:tc>
          <w:tcPr>
            <w:tcW w:w="2342" w:type="dxa"/>
          </w:tcPr>
          <w:p w14:paraId="389570AD" w14:textId="453BC59F" w:rsidR="00432F27" w:rsidRDefault="00000000" w:rsidP="00242C0F">
            <w:hyperlink r:id="rId136" w:anchor="Cul_Solutreen" w:history="1">
              <w:r w:rsidR="00432F27" w:rsidRPr="00432F27">
                <w:rPr>
                  <w:rStyle w:val="Hyperlink"/>
                </w:rPr>
                <w:t>Solutréen</w:t>
              </w:r>
            </w:hyperlink>
          </w:p>
        </w:tc>
      </w:tr>
      <w:tr w:rsidR="00432F27" w14:paraId="4D811959" w14:textId="77777777" w:rsidTr="00D66C7D">
        <w:trPr>
          <w:jc w:val="center"/>
        </w:trPr>
        <w:tc>
          <w:tcPr>
            <w:tcW w:w="2342" w:type="dxa"/>
          </w:tcPr>
          <w:p w14:paraId="0789D370" w14:textId="094F03E8" w:rsidR="00432F27" w:rsidRDefault="00000000" w:rsidP="00242C0F">
            <w:hyperlink r:id="rId137" w:anchor="Cul_Mousterien" w:history="1">
              <w:r w:rsidR="00432F27" w:rsidRPr="00432F27">
                <w:rPr>
                  <w:rStyle w:val="Hyperlink"/>
                </w:rPr>
                <w:t>Moustérien</w:t>
              </w:r>
            </w:hyperlink>
          </w:p>
        </w:tc>
      </w:tr>
    </w:tbl>
    <w:p w14:paraId="6CB644DE" w14:textId="77777777" w:rsidR="00432F27" w:rsidRDefault="00432F27" w:rsidP="00242C0F">
      <w:r>
        <w:t>(BIB 1406)</w:t>
      </w:r>
    </w:p>
    <w:p w14:paraId="277CFB2D" w14:textId="77777777" w:rsidR="00432F27" w:rsidRDefault="00432F27" w:rsidP="00242C0F"/>
    <w:p w14:paraId="00BCB103" w14:textId="5C7DC804" w:rsidR="008D758D" w:rsidRDefault="005F2D5A" w:rsidP="00242C0F">
      <w:pPr>
        <w:jc w:val="both"/>
        <w:rPr>
          <w:lang w:val="fr-FR"/>
        </w:rPr>
      </w:pPr>
      <w:r w:rsidRPr="0032190F">
        <w:rPr>
          <w:lang w:val="fr-FR"/>
        </w:rPr>
        <w:t xml:space="preserve">En 1880 lorsque Marcelino Sanz de Sautuola fait part de sa découverte des peintures préhistoriques dans la grotte d’Altamira dans la région franco-cantabrique, la communauté scientifique dénie à l’homme préhistorique les capacités d’une telle réalisation.  Il fallut attendre d’autres découvertes (La Mouthe, 1895 ; Combarelles et </w:t>
      </w:r>
      <w:hyperlink r:id="rId138" w:anchor="Sit_Font_Gaume" w:history="1">
        <w:r w:rsidRPr="0032190F">
          <w:rPr>
            <w:rStyle w:val="Hyperlink"/>
            <w:lang w:val="fr-FR"/>
          </w:rPr>
          <w:t>Font-de-Gaume</w:t>
        </w:r>
      </w:hyperlink>
      <w:r w:rsidRPr="0032190F">
        <w:rPr>
          <w:lang w:val="fr-FR"/>
        </w:rPr>
        <w:t>, 1901</w:t>
      </w:r>
      <w:r w:rsidR="005D318B" w:rsidRPr="0032190F">
        <w:rPr>
          <w:lang w:val="fr-FR"/>
        </w:rPr>
        <w:t> ; Pair-non-Pair 1896</w:t>
      </w:r>
      <w:r w:rsidRPr="0032190F">
        <w:rPr>
          <w:lang w:val="fr-FR"/>
        </w:rPr>
        <w:t>) pour voir les détracteurs de Sautuola commencer à faire leur autocritique (Emile Cartailhac, 1902, « La grotte d’Altamira,Espagne. </w:t>
      </w:r>
      <w:r w:rsidRPr="0032190F">
        <w:rPr>
          <w:i/>
          <w:lang w:val="fr-FR"/>
        </w:rPr>
        <w:t>Mea culpa</w:t>
      </w:r>
      <w:r w:rsidRPr="0032190F">
        <w:rPr>
          <w:lang w:val="fr-FR"/>
        </w:rPr>
        <w:t>  d’un septique », L’Anthropologie, t.13) et que l’étude des peintures préhistoriques soit envisagée sous</w:t>
      </w:r>
      <w:r w:rsidR="00872397" w:rsidRPr="0032190F">
        <w:rPr>
          <w:lang w:val="fr-FR"/>
        </w:rPr>
        <w:t xml:space="preserve"> un angle scientifique (SS BIB)</w:t>
      </w:r>
    </w:p>
    <w:p w14:paraId="61DF7463" w14:textId="77777777" w:rsidR="00702A02" w:rsidRDefault="00702A02" w:rsidP="00242C0F">
      <w:pPr>
        <w:jc w:val="both"/>
        <w:rPr>
          <w:lang w:val="fr-FR"/>
        </w:rPr>
      </w:pPr>
    </w:p>
    <w:p w14:paraId="5480F1ED" w14:textId="77777777" w:rsidR="00702A02" w:rsidRDefault="00702A02" w:rsidP="00702A02">
      <w:pPr>
        <w:pStyle w:val="Heading2"/>
      </w:pPr>
      <w:bookmarkStart w:id="88" w:name="Sit_Altamira_rep"/>
      <w:r>
        <w:t>Distribution interne</w:t>
      </w:r>
    </w:p>
    <w:bookmarkEnd w:id="88"/>
    <w:p w14:paraId="71CDEEFB" w14:textId="77777777" w:rsidR="00702A02" w:rsidRDefault="00702A02" w:rsidP="00242C0F">
      <w:pPr>
        <w:jc w:val="both"/>
        <w:rPr>
          <w:lang w:val="fr-FR"/>
        </w:rPr>
      </w:pPr>
    </w:p>
    <w:p w14:paraId="045603E1" w14:textId="77777777" w:rsidR="00702A02" w:rsidRDefault="00702A02" w:rsidP="00242C0F">
      <w:pPr>
        <w:jc w:val="both"/>
        <w:rPr>
          <w:lang w:val="fr-FR"/>
        </w:rPr>
      </w:pPr>
    </w:p>
    <w:p w14:paraId="72DF8968" w14:textId="77777777" w:rsidR="00702A02" w:rsidRDefault="00702A02" w:rsidP="00702A02">
      <w:pPr>
        <w:pStyle w:val="Heading3"/>
      </w:pPr>
      <w:bookmarkStart w:id="89" w:name="Sit_Altamira_rep_GrdPlaf"/>
      <w:r>
        <w:t>Grand plafond</w:t>
      </w:r>
    </w:p>
    <w:bookmarkEnd w:id="89"/>
    <w:p w14:paraId="04A73D3E" w14:textId="77777777" w:rsidR="00702A02" w:rsidRPr="00702A02" w:rsidRDefault="00702A02" w:rsidP="00702A02">
      <w:pPr>
        <w:rPr>
          <w:lang w:val="fr-FR"/>
        </w:rPr>
      </w:pPr>
      <w:r>
        <w:rPr>
          <w:lang w:val="fr-FR"/>
        </w:rPr>
        <w:t>Daté de la seconde partie du Magdalénien (BIB 2860)</w:t>
      </w:r>
    </w:p>
    <w:p w14:paraId="1EE51AB7" w14:textId="77777777" w:rsidR="00C1250E" w:rsidRDefault="00C1250E" w:rsidP="00242C0F">
      <w:pPr>
        <w:jc w:val="both"/>
        <w:rPr>
          <w:lang w:val="fr-FR"/>
        </w:rPr>
      </w:pPr>
    </w:p>
    <w:p w14:paraId="563E91E1" w14:textId="77777777" w:rsidR="00ED473A" w:rsidRDefault="00ED473A" w:rsidP="00426FF9">
      <w:pPr>
        <w:pStyle w:val="Heading1"/>
      </w:pPr>
      <w:bookmarkStart w:id="90" w:name="Sit_Brana"/>
      <w:r>
        <w:t>BRANA</w:t>
      </w:r>
    </w:p>
    <w:bookmarkEnd w:id="90"/>
    <w:p w14:paraId="396F55CE" w14:textId="77777777" w:rsidR="00ED473A" w:rsidRDefault="00EF5F9F" w:rsidP="00242C0F">
      <w:pPr>
        <w:jc w:val="both"/>
        <w:rPr>
          <w:lang w:val="fr-FR"/>
        </w:rPr>
      </w:pPr>
      <w:r>
        <w:rPr>
          <w:lang w:val="fr-FR"/>
        </w:rPr>
        <w:t>La Braña</w:t>
      </w:r>
    </w:p>
    <w:p w14:paraId="7F3B9D58" w14:textId="77777777" w:rsidR="00EF5F9F" w:rsidRDefault="00EF5F9F" w:rsidP="00EF5F9F">
      <w:pPr>
        <w:jc w:val="both"/>
        <w:rPr>
          <w:lang w:val="fr-FR"/>
        </w:rPr>
      </w:pPr>
    </w:p>
    <w:p w14:paraId="2D102D2F" w14:textId="77777777" w:rsidR="00EF5F9F" w:rsidRDefault="00ED473A" w:rsidP="00EF5F9F">
      <w:pPr>
        <w:jc w:val="both"/>
        <w:rPr>
          <w:lang w:val="fr-FR"/>
        </w:rPr>
      </w:pPr>
      <w:r>
        <w:rPr>
          <w:lang w:val="fr-FR"/>
        </w:rPr>
        <w:t>A Braña (Leon, Espagne), un individu mésolithique à l'ADN étudié (BIB 2752)</w:t>
      </w:r>
      <w:r w:rsidR="00EF5F9F">
        <w:rPr>
          <w:lang w:val="fr-FR"/>
        </w:rPr>
        <w:t xml:space="preserve">. </w:t>
      </w:r>
    </w:p>
    <w:p w14:paraId="60A2336C" w14:textId="77777777" w:rsidR="00EF5F9F" w:rsidRDefault="00EF5F9F" w:rsidP="00EF5F9F">
      <w:pPr>
        <w:jc w:val="both"/>
        <w:rPr>
          <w:lang w:val="fr-FR"/>
        </w:rPr>
      </w:pPr>
      <w:r>
        <w:rPr>
          <w:lang w:val="fr-FR"/>
        </w:rPr>
        <w:t>Nécropole mésolithique (BIB 2932)</w:t>
      </w:r>
    </w:p>
    <w:p w14:paraId="499B9DC9" w14:textId="77777777" w:rsidR="00ED473A" w:rsidRDefault="00ED473A" w:rsidP="00242C0F">
      <w:pPr>
        <w:jc w:val="both"/>
        <w:rPr>
          <w:lang w:val="fr-FR"/>
        </w:rPr>
      </w:pPr>
    </w:p>
    <w:p w14:paraId="720102E8" w14:textId="77777777" w:rsidR="00162A96" w:rsidRDefault="00162A96" w:rsidP="00242C0F">
      <w:pPr>
        <w:jc w:val="both"/>
        <w:rPr>
          <w:lang w:val="fr-FR"/>
        </w:rPr>
      </w:pPr>
    </w:p>
    <w:p w14:paraId="2BD964C9" w14:textId="77777777" w:rsidR="00162A96" w:rsidRDefault="00162A96" w:rsidP="00162A96">
      <w:pPr>
        <w:pStyle w:val="Heading2"/>
      </w:pPr>
      <w:bookmarkStart w:id="91" w:name="Sit_Brana_gen"/>
      <w:r>
        <w:t>génétique</w:t>
      </w:r>
    </w:p>
    <w:bookmarkEnd w:id="91"/>
    <w:p w14:paraId="4DFC3914" w14:textId="57BDA335" w:rsidR="00162A96" w:rsidRDefault="00911743" w:rsidP="00162A96">
      <w:pPr>
        <w:jc w:val="both"/>
        <w:rPr>
          <w:lang w:val="fr-FR"/>
        </w:rPr>
      </w:pPr>
      <w:r>
        <w:rPr>
          <w:lang w:val="fr-FR"/>
        </w:rPr>
        <w:fldChar w:fldCharType="begin"/>
      </w:r>
      <w:r w:rsidR="00E30F13">
        <w:rPr>
          <w:lang w:val="fr-FR"/>
        </w:rPr>
        <w:instrText>HYPERLINK "C:\\Users\\Thomas Huet\\Desktop\\Documentation archéologique liée à la thèse\\Cultures.docx" \l "Cul_Transition_Meso_Neo_gen"</w:instrText>
      </w:r>
      <w:r>
        <w:rPr>
          <w:lang w:val="fr-FR"/>
        </w:rPr>
      </w:r>
      <w:r>
        <w:rPr>
          <w:lang w:val="fr-FR"/>
        </w:rPr>
        <w:fldChar w:fldCharType="separate"/>
      </w:r>
      <w:r w:rsidR="00162A96" w:rsidRPr="00C1250E">
        <w:rPr>
          <w:rStyle w:val="Hyperlink"/>
          <w:lang w:val="fr-FR"/>
        </w:rPr>
        <w:t>aDNA</w:t>
      </w:r>
      <w:r>
        <w:rPr>
          <w:lang w:val="fr-FR"/>
        </w:rPr>
        <w:fldChar w:fldCharType="end"/>
      </w:r>
      <w:r w:rsidR="00162A96">
        <w:rPr>
          <w:lang w:val="fr-FR"/>
        </w:rPr>
        <w:t xml:space="preserve"> (BIB 2829)</w:t>
      </w:r>
    </w:p>
    <w:p w14:paraId="602687BC" w14:textId="77777777" w:rsidR="00162A96" w:rsidRDefault="00162A96" w:rsidP="00162A96">
      <w:pPr>
        <w:rPr>
          <w:lang w:val="fr-FR"/>
        </w:rPr>
      </w:pPr>
    </w:p>
    <w:p w14:paraId="41321E79" w14:textId="77777777" w:rsidR="00162A96" w:rsidRPr="006062CB" w:rsidRDefault="00162A96" w:rsidP="00162A96">
      <w:pPr>
        <w:pStyle w:val="Heading3"/>
        <w:rPr>
          <w:lang w:val="en-US"/>
        </w:rPr>
      </w:pPr>
      <w:bookmarkStart w:id="92" w:name="Sit_Brana_gen_1"/>
      <w:r w:rsidRPr="006062CB">
        <w:rPr>
          <w:lang w:val="en-US"/>
        </w:rPr>
        <w:lastRenderedPageBreak/>
        <w:t>Braña 1</w:t>
      </w:r>
    </w:p>
    <w:bookmarkEnd w:id="92"/>
    <w:p w14:paraId="3AC7E65E" w14:textId="77777777" w:rsidR="00162A96" w:rsidRPr="00196EAB" w:rsidRDefault="00162A96" w:rsidP="00242C0F">
      <w:pPr>
        <w:jc w:val="both"/>
      </w:pPr>
      <w:r w:rsidRPr="00196EAB">
        <w:t>ind. 1</w:t>
      </w:r>
    </w:p>
    <w:p w14:paraId="21DD78E5" w14:textId="77777777" w:rsidR="00162A96" w:rsidRPr="00196EAB" w:rsidRDefault="00162A96" w:rsidP="00242C0F">
      <w:pPr>
        <w:jc w:val="both"/>
      </w:pPr>
    </w:p>
    <w:p w14:paraId="4873AD60" w14:textId="0C2C9A1E" w:rsidR="00ED473A" w:rsidRPr="00196EAB" w:rsidRDefault="00162A96" w:rsidP="00242C0F">
      <w:pPr>
        <w:jc w:val="both"/>
      </w:pPr>
      <w:r w:rsidRPr="00196EAB">
        <w:t xml:space="preserve">v. </w:t>
      </w:r>
      <w:hyperlink r:id="rId139" w:anchor="Sit_Bonica_gen_CB13" w:history="1">
        <w:r w:rsidRPr="00196EAB">
          <w:rPr>
            <w:rStyle w:val="Hyperlink"/>
          </w:rPr>
          <w:t>Bonica CB13</w:t>
        </w:r>
      </w:hyperlink>
      <w:r w:rsidRPr="00196EAB">
        <w:t xml:space="preserve"> (BIB 2830) </w:t>
      </w:r>
    </w:p>
    <w:p w14:paraId="18CF20F5" w14:textId="77777777" w:rsidR="00EF5F9F" w:rsidRPr="00196EAB" w:rsidRDefault="00EF5F9F" w:rsidP="00242C0F">
      <w:pPr>
        <w:jc w:val="both"/>
      </w:pPr>
    </w:p>
    <w:p w14:paraId="5D300BC1" w14:textId="77777777" w:rsidR="00EF5F9F" w:rsidRDefault="00EF5F9F" w:rsidP="00426FF9">
      <w:pPr>
        <w:pStyle w:val="Heading1"/>
      </w:pPr>
      <w:bookmarkStart w:id="93" w:name="Sit_Muge"/>
      <w:r>
        <w:t>MUGE</w:t>
      </w:r>
    </w:p>
    <w:bookmarkEnd w:id="93"/>
    <w:p w14:paraId="173FC029" w14:textId="77777777" w:rsidR="00EF5F9F" w:rsidRDefault="00EF5F9F" w:rsidP="00242C0F">
      <w:pPr>
        <w:jc w:val="both"/>
        <w:rPr>
          <w:lang w:val="fr-FR"/>
        </w:rPr>
      </w:pPr>
    </w:p>
    <w:p w14:paraId="03BB9E98" w14:textId="78106D85" w:rsidR="00EF5F9F" w:rsidRDefault="00EF5F9F" w:rsidP="00EF5F9F">
      <w:pPr>
        <w:jc w:val="both"/>
        <w:rPr>
          <w:lang w:val="fr-FR"/>
        </w:rPr>
      </w:pPr>
      <w:r>
        <w:rPr>
          <w:lang w:val="fr-FR"/>
        </w:rPr>
        <w:t xml:space="preserve">Muge et sa région </w:t>
      </w:r>
      <w:r w:rsidRPr="00EF5F9F">
        <w:rPr>
          <w:lang w:val="fr-FR"/>
        </w:rPr>
        <w:t>(Cabeço da Amoreiras, Moita de Sebastião, Cabeço da Arruda, Cova de Onça)</w:t>
      </w:r>
      <w:r>
        <w:rPr>
          <w:lang w:val="fr-FR"/>
        </w:rPr>
        <w:t xml:space="preserve"> ont livré des occuations mésolithique (SS BIB) Nécropole mésolithique (BIB 2932) a donné le terme de </w:t>
      </w:r>
      <w:hyperlink r:id="rId140" w:anchor="Cul_Mugien" w:history="1">
        <w:r w:rsidRPr="00EF5F9F">
          <w:rPr>
            <w:rStyle w:val="Hyperlink"/>
            <w:lang w:val="fr-FR"/>
          </w:rPr>
          <w:t>Mugien</w:t>
        </w:r>
      </w:hyperlink>
      <w:r>
        <w:rPr>
          <w:lang w:val="fr-FR"/>
        </w:rPr>
        <w:t xml:space="preserve"> (SS BIB)</w:t>
      </w:r>
    </w:p>
    <w:p w14:paraId="4FBFDB73" w14:textId="77777777" w:rsidR="00EF5F9F" w:rsidRDefault="00EF5F9F" w:rsidP="00242C0F">
      <w:pPr>
        <w:jc w:val="both"/>
        <w:rPr>
          <w:lang w:val="fr-FR"/>
        </w:rPr>
      </w:pPr>
    </w:p>
    <w:p w14:paraId="0E52A764" w14:textId="77777777" w:rsidR="00EF5F9F" w:rsidRDefault="00EF5F9F" w:rsidP="00426FF9">
      <w:pPr>
        <w:pStyle w:val="Heading1"/>
      </w:pPr>
      <w:bookmarkStart w:id="94" w:name="Sit_Sado"/>
      <w:r>
        <w:t>SADO</w:t>
      </w:r>
    </w:p>
    <w:bookmarkEnd w:id="94"/>
    <w:p w14:paraId="13EC6E4A" w14:textId="77777777" w:rsidR="00EF5F9F" w:rsidRDefault="00EF5F9F" w:rsidP="00242C0F">
      <w:pPr>
        <w:jc w:val="both"/>
        <w:rPr>
          <w:lang w:val="fr-FR"/>
        </w:rPr>
      </w:pPr>
      <w:r>
        <w:rPr>
          <w:lang w:val="fr-FR"/>
        </w:rPr>
        <w:br/>
        <w:t xml:space="preserve">Sado et sa région </w:t>
      </w:r>
      <w:r w:rsidRPr="00EF5F9F">
        <w:rPr>
          <w:lang w:val="fr-FR"/>
        </w:rPr>
        <w:t>(Amoreiras, Arapouco, Cabeço do Pez)</w:t>
      </w:r>
      <w:r>
        <w:rPr>
          <w:lang w:val="fr-FR"/>
        </w:rPr>
        <w:t xml:space="preserve"> ont livré des occuations mésolithique (SS BIB) Nécropole mésolithique (BIB 2932)</w:t>
      </w:r>
    </w:p>
    <w:p w14:paraId="704FC0E1" w14:textId="77777777" w:rsidR="00EF5F9F" w:rsidRDefault="00EF5F9F" w:rsidP="00242C0F">
      <w:pPr>
        <w:jc w:val="both"/>
        <w:rPr>
          <w:lang w:val="fr-FR"/>
        </w:rPr>
      </w:pPr>
    </w:p>
    <w:p w14:paraId="3EA77A30" w14:textId="77777777" w:rsidR="00EF5F9F" w:rsidRDefault="00EF5F9F" w:rsidP="00242C0F">
      <w:pPr>
        <w:jc w:val="both"/>
        <w:rPr>
          <w:lang w:val="fr-FR"/>
        </w:rPr>
      </w:pPr>
    </w:p>
    <w:p w14:paraId="3A07666B" w14:textId="77777777" w:rsidR="00EF5F9F" w:rsidRDefault="00EF5F9F" w:rsidP="00426FF9">
      <w:pPr>
        <w:pStyle w:val="Heading1"/>
      </w:pPr>
      <w:bookmarkStart w:id="95" w:name="Sit_Samouqueira"/>
      <w:r>
        <w:t>SAMOUQUEIRA</w:t>
      </w:r>
    </w:p>
    <w:bookmarkEnd w:id="95"/>
    <w:p w14:paraId="48F0EEB0" w14:textId="77777777" w:rsidR="00EF5F9F" w:rsidRPr="00196EAB" w:rsidRDefault="00EF5F9F" w:rsidP="00242C0F">
      <w:pPr>
        <w:jc w:val="both"/>
        <w:rPr>
          <w:szCs w:val="16"/>
          <w:lang w:val="fr-FR" w:eastAsia="en-GB"/>
        </w:rPr>
      </w:pPr>
    </w:p>
    <w:p w14:paraId="5E01AB48" w14:textId="61934CA3" w:rsidR="00EF5F9F" w:rsidRDefault="00EF5F9F" w:rsidP="00242C0F">
      <w:pPr>
        <w:jc w:val="both"/>
        <w:rPr>
          <w:lang w:val="fr-FR"/>
        </w:rPr>
      </w:pPr>
      <w:r w:rsidRPr="00196EAB">
        <w:rPr>
          <w:szCs w:val="16"/>
          <w:lang w:val="fr-FR" w:eastAsia="en-GB"/>
        </w:rPr>
        <w:t>Samouqueira</w:t>
      </w:r>
      <w:r w:rsidRPr="00196EAB">
        <w:rPr>
          <w:rFonts w:ascii="AdvOT82c4f4c4" w:hAnsi="AdvOT82c4f4c4" w:cs="AdvOT82c4f4c4"/>
          <w:sz w:val="16"/>
          <w:szCs w:val="16"/>
          <w:lang w:val="fr-FR" w:eastAsia="en-GB"/>
        </w:rPr>
        <w:t xml:space="preserve"> </w:t>
      </w:r>
      <w:r>
        <w:rPr>
          <w:lang w:val="fr-FR"/>
        </w:rPr>
        <w:t>Nécropole mésolithique (BIB 2932)</w:t>
      </w:r>
    </w:p>
    <w:p w14:paraId="6AEFE526" w14:textId="1036DE24" w:rsidR="007569A2" w:rsidRDefault="007569A2" w:rsidP="00242C0F">
      <w:pPr>
        <w:jc w:val="both"/>
        <w:rPr>
          <w:lang w:val="fr-FR"/>
        </w:rPr>
      </w:pPr>
    </w:p>
    <w:p w14:paraId="23F4BDF5" w14:textId="06F5110B" w:rsidR="007569A2" w:rsidRDefault="007569A2" w:rsidP="007569A2">
      <w:pPr>
        <w:pStyle w:val="Heading1"/>
      </w:pPr>
      <w:bookmarkStart w:id="96" w:name="Sit_Marche"/>
      <w:r>
        <w:t>MARCHE</w:t>
      </w:r>
    </w:p>
    <w:bookmarkEnd w:id="96"/>
    <w:p w14:paraId="029B8042" w14:textId="72226DCE" w:rsidR="007569A2" w:rsidRPr="007569A2" w:rsidRDefault="007569A2" w:rsidP="00242C0F">
      <w:pPr>
        <w:jc w:val="both"/>
        <w:rPr>
          <w:sz w:val="20"/>
          <w:lang w:val="fr-FR"/>
        </w:rPr>
      </w:pPr>
      <w:r w:rsidRPr="007569A2">
        <w:rPr>
          <w:sz w:val="20"/>
          <w:lang w:val="fr-FR"/>
        </w:rPr>
        <w:t>La Marche, grotte de La Marche</w:t>
      </w:r>
    </w:p>
    <w:p w14:paraId="2DDB66F5" w14:textId="550986DD" w:rsidR="007569A2" w:rsidRDefault="007569A2" w:rsidP="00242C0F">
      <w:pPr>
        <w:jc w:val="both"/>
        <w:rPr>
          <w:lang w:val="fr-FR"/>
        </w:rPr>
      </w:pPr>
    </w:p>
    <w:p w14:paraId="6987BF86" w14:textId="5DFFFC29" w:rsidR="007569A2" w:rsidRPr="007569A2" w:rsidRDefault="007569A2" w:rsidP="00242C0F">
      <w:pPr>
        <w:jc w:val="both"/>
        <w:rPr>
          <w:lang w:val="fr-FR"/>
        </w:rPr>
      </w:pPr>
      <w:r>
        <w:rPr>
          <w:lang w:val="fr-FR"/>
        </w:rPr>
        <w:t>Lussac-les-Chateaux. Quasi-</w:t>
      </w:r>
      <w:r>
        <w:rPr>
          <w:i/>
          <w:iCs/>
          <w:lang w:val="fr-FR"/>
        </w:rPr>
        <w:t>u</w:t>
      </w:r>
      <w:r w:rsidRPr="007569A2">
        <w:rPr>
          <w:i/>
          <w:iCs/>
          <w:lang w:val="fr-FR"/>
        </w:rPr>
        <w:t>nicum</w:t>
      </w:r>
      <w:r>
        <w:rPr>
          <w:lang w:val="fr-FR"/>
        </w:rPr>
        <w:t xml:space="preserve"> dans l'art du Paléolithique Supérieur daté de vers 17000 BP. On note l'isolation des têtes (BIB France Culture 2022)</w:t>
      </w:r>
    </w:p>
    <w:p w14:paraId="0114BEBB" w14:textId="77777777" w:rsidR="00162A96" w:rsidRPr="0032190F" w:rsidRDefault="00162A96" w:rsidP="00242C0F">
      <w:pPr>
        <w:jc w:val="both"/>
        <w:rPr>
          <w:lang w:val="fr-FR"/>
        </w:rPr>
      </w:pPr>
    </w:p>
    <w:p w14:paraId="13E5A9AF" w14:textId="77777777" w:rsidR="00277739" w:rsidRPr="001874E7" w:rsidRDefault="00277739" w:rsidP="00426FF9">
      <w:pPr>
        <w:pStyle w:val="Heading1"/>
      </w:pPr>
      <w:bookmarkStart w:id="97" w:name="Sit_Pech_Merle"/>
      <w:r w:rsidRPr="001874E7">
        <w:t>PECH-MERLE</w:t>
      </w:r>
      <w:bookmarkEnd w:id="97"/>
    </w:p>
    <w:p w14:paraId="6CAB5652" w14:textId="77777777" w:rsidR="00277739" w:rsidRPr="001874E7" w:rsidRDefault="009F1939" w:rsidP="00242C0F">
      <w:pPr>
        <w:jc w:val="both"/>
        <w:rPr>
          <w:sz w:val="20"/>
          <w:lang w:val="fr-FR"/>
        </w:rPr>
      </w:pPr>
      <w:r w:rsidRPr="001874E7">
        <w:rPr>
          <w:sz w:val="20"/>
          <w:lang w:val="fr-FR"/>
        </w:rPr>
        <w:t>Peche-Merle</w:t>
      </w:r>
      <w:r w:rsidR="00722E37" w:rsidRPr="001874E7">
        <w:rPr>
          <w:sz w:val="20"/>
          <w:lang w:val="fr-FR"/>
        </w:rPr>
        <w:t>, Pech Merle</w:t>
      </w:r>
    </w:p>
    <w:p w14:paraId="041B7287" w14:textId="77777777" w:rsidR="009F1939" w:rsidRPr="001874E7" w:rsidRDefault="009F1939" w:rsidP="00242C0F">
      <w:pPr>
        <w:jc w:val="both"/>
        <w:rPr>
          <w:lang w:val="fr-FR"/>
        </w:rPr>
      </w:pPr>
    </w:p>
    <w:p w14:paraId="2C05621C" w14:textId="77777777" w:rsidR="00277739" w:rsidRPr="0032190F" w:rsidRDefault="00277739" w:rsidP="009F1939">
      <w:pPr>
        <w:jc w:val="both"/>
        <w:rPr>
          <w:lang w:val="fr-FR"/>
        </w:rPr>
      </w:pPr>
      <w:r w:rsidRPr="0032190F">
        <w:rPr>
          <w:lang w:val="fr-FR"/>
        </w:rPr>
        <w:t xml:space="preserve">La grotte de Pech Merle </w:t>
      </w:r>
      <w:r w:rsidR="00DA7D47" w:rsidRPr="0032190F">
        <w:rPr>
          <w:lang w:val="fr-FR"/>
        </w:rPr>
        <w:t xml:space="preserve">(Cabrerets, Lot) </w:t>
      </w:r>
      <w:r w:rsidRPr="0032190F">
        <w:rPr>
          <w:lang w:val="fr-FR"/>
        </w:rPr>
        <w:t>est l’un des dignes représentant</w:t>
      </w:r>
      <w:r w:rsidR="00DA7D47" w:rsidRPr="0032190F">
        <w:rPr>
          <w:lang w:val="fr-FR"/>
        </w:rPr>
        <w:t>s</w:t>
      </w:r>
      <w:r w:rsidRPr="0032190F">
        <w:rPr>
          <w:lang w:val="fr-FR"/>
        </w:rPr>
        <w:t xml:space="preserve"> de l’art du Paléolithique supérieur (SS BIB)</w:t>
      </w:r>
    </w:p>
    <w:p w14:paraId="6591A76F" w14:textId="13670D93" w:rsidR="00277739" w:rsidRPr="0032190F" w:rsidRDefault="00DF0BF8" w:rsidP="009F1939">
      <w:pPr>
        <w:jc w:val="both"/>
        <w:rPr>
          <w:lang w:val="fr-FR"/>
        </w:rPr>
      </w:pPr>
      <w:r w:rsidRPr="0032190F">
        <w:rPr>
          <w:lang w:val="fr-FR"/>
        </w:rPr>
        <w:t xml:space="preserve">Au-dessus d’un cheval peint, une </w:t>
      </w:r>
      <w:hyperlink r:id="rId141" w:anchor="Cul_Paleo_sup__Art_t_a_main_neg" w:history="1">
        <w:r w:rsidRPr="00FA277B">
          <w:rPr>
            <w:rStyle w:val="Hyperlink"/>
            <w:lang w:val="fr-FR"/>
          </w:rPr>
          <w:t>main négative</w:t>
        </w:r>
      </w:hyperlink>
      <w:r w:rsidRPr="0032190F">
        <w:rPr>
          <w:lang w:val="fr-FR"/>
        </w:rPr>
        <w:t xml:space="preserve"> a été déterminée comme celle d’une femme par une analyse utilisant l’indice de Manning (Chazine, CAA 2014). Auparavant, cette main a certainement été déterminée comme celle d’un homme (selon l’idée admise que les peintures sont celle de peintres hommes), voir </w:t>
      </w:r>
      <w:r w:rsidRPr="0032190F">
        <w:rPr>
          <w:i/>
          <w:lang w:val="fr-FR"/>
        </w:rPr>
        <w:t>gender studies</w:t>
      </w:r>
      <w:r w:rsidRPr="0032190F">
        <w:rPr>
          <w:lang w:val="fr-FR"/>
        </w:rPr>
        <w:t xml:space="preserve"> (SS BIB)</w:t>
      </w:r>
    </w:p>
    <w:p w14:paraId="1FD1304F" w14:textId="6FB78A77" w:rsidR="00DA7D47" w:rsidRDefault="00DA7D47" w:rsidP="009F1939">
      <w:pPr>
        <w:jc w:val="both"/>
        <w:rPr>
          <w:lang w:val="fr-FR"/>
        </w:rPr>
      </w:pPr>
      <w:r w:rsidRPr="0032190F">
        <w:rPr>
          <w:lang w:val="fr-FR"/>
        </w:rPr>
        <w:t>12 empreintes de pas d'un adolescent dans le fond d'un gour désormais asséché ont été fossilisées par calcification [</w:t>
      </w:r>
      <w:hyperlink r:id="rId142" w:anchor="Sit_Tuc_Audoubert" w:history="1">
        <w:r w:rsidR="00D03CE4" w:rsidRPr="00D03CE4">
          <w:rPr>
            <w:rStyle w:val="Hyperlink"/>
            <w:lang w:val="fr-FR"/>
          </w:rPr>
          <w:t>Tuc d’</w:t>
        </w:r>
        <w:r w:rsidR="00D03CE4">
          <w:rPr>
            <w:rStyle w:val="Hyperlink"/>
            <w:lang w:val="fr-FR"/>
          </w:rPr>
          <w:t>A</w:t>
        </w:r>
        <w:r w:rsidR="00D03CE4" w:rsidRPr="00D03CE4">
          <w:rPr>
            <w:rStyle w:val="Hyperlink"/>
            <w:lang w:val="fr-FR"/>
          </w:rPr>
          <w:t>udoubert</w:t>
        </w:r>
      </w:hyperlink>
      <w:r w:rsidRPr="0032190F">
        <w:rPr>
          <w:lang w:val="fr-FR"/>
        </w:rPr>
        <w:t>] (wiki)</w:t>
      </w:r>
    </w:p>
    <w:p w14:paraId="3736F827" w14:textId="77777777" w:rsidR="009F1939" w:rsidRDefault="009F1939" w:rsidP="009F1939">
      <w:pPr>
        <w:jc w:val="both"/>
        <w:rPr>
          <w:lang w:val="fr-FR"/>
        </w:rPr>
      </w:pPr>
      <w:r>
        <w:rPr>
          <w:lang w:val="fr-FR"/>
        </w:rPr>
        <w:t>Cette grotte montre une transformation d'une figure animale en figure humaine (BIB 2793)</w:t>
      </w:r>
    </w:p>
    <w:p w14:paraId="52DAC583" w14:textId="77777777" w:rsidR="00722E37" w:rsidRDefault="00722E37" w:rsidP="009F1939">
      <w:pPr>
        <w:jc w:val="both"/>
        <w:rPr>
          <w:lang w:val="fr-FR"/>
        </w:rPr>
      </w:pPr>
    </w:p>
    <w:p w14:paraId="2DD80829" w14:textId="0A789645" w:rsidR="00722E37" w:rsidRPr="0032190F" w:rsidRDefault="00722E37" w:rsidP="009F1939">
      <w:pPr>
        <w:jc w:val="both"/>
        <w:rPr>
          <w:lang w:val="fr-FR"/>
        </w:rPr>
      </w:pPr>
      <w:r>
        <w:rPr>
          <w:lang w:val="fr-FR"/>
        </w:rPr>
        <w:t xml:space="preserve">v. </w:t>
      </w:r>
      <w:hyperlink r:id="rId143" w:anchor="Sit_Qurta" w:history="1">
        <w:r w:rsidRPr="0032190F">
          <w:rPr>
            <w:rStyle w:val="Hyperlink"/>
            <w:lang w:val="fr-FR"/>
          </w:rPr>
          <w:t>Qurta</w:t>
        </w:r>
      </w:hyperlink>
    </w:p>
    <w:p w14:paraId="53BDD101" w14:textId="77777777" w:rsidR="00DA7D47" w:rsidRPr="0032190F" w:rsidRDefault="00DA7D47" w:rsidP="00242C0F">
      <w:pPr>
        <w:jc w:val="both"/>
        <w:rPr>
          <w:lang w:val="fr-FR"/>
        </w:rPr>
      </w:pPr>
    </w:p>
    <w:p w14:paraId="3407F179" w14:textId="77777777" w:rsidR="00DA7D47" w:rsidRPr="00DF0BF8" w:rsidRDefault="00722E37" w:rsidP="00DA7D47">
      <w:pPr>
        <w:pStyle w:val="Heading2"/>
      </w:pPr>
      <w:r>
        <w:t>a</w:t>
      </w:r>
      <w:r w:rsidR="00DA7D47">
        <w:t>rt rupestre</w:t>
      </w:r>
    </w:p>
    <w:p w14:paraId="2FC78E31" w14:textId="77777777" w:rsidR="00872397" w:rsidRPr="00B11413" w:rsidRDefault="00872397" w:rsidP="00242C0F">
      <w:pPr>
        <w:jc w:val="both"/>
        <w:rPr>
          <w:lang w:val="fr-FR"/>
        </w:rPr>
      </w:pPr>
    </w:p>
    <w:p w14:paraId="15A6C279" w14:textId="77777777" w:rsidR="00DA7D47" w:rsidRPr="00B11413" w:rsidRDefault="00DA7D47" w:rsidP="00242C0F">
      <w:pPr>
        <w:jc w:val="both"/>
        <w:rPr>
          <w:lang w:val="fr-FR"/>
        </w:rPr>
      </w:pPr>
      <w:r w:rsidRPr="00B11413">
        <w:rPr>
          <w:lang w:val="fr-FR"/>
        </w:rPr>
        <w:t>D’après Lorblanchet :</w:t>
      </w:r>
    </w:p>
    <w:p w14:paraId="397F592D" w14:textId="77777777" w:rsidR="00DA7D47" w:rsidRPr="00B11413" w:rsidRDefault="00DA7D47"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69"/>
        <w:gridCol w:w="1736"/>
        <w:gridCol w:w="3159"/>
      </w:tblGrid>
      <w:tr w:rsidR="00DA7D47" w14:paraId="35472F4A" w14:textId="77777777" w:rsidTr="00C35EA7">
        <w:trPr>
          <w:jc w:val="center"/>
        </w:trPr>
        <w:tc>
          <w:tcPr>
            <w:tcW w:w="1269" w:type="dxa"/>
          </w:tcPr>
          <w:p w14:paraId="658CD62F" w14:textId="77777777" w:rsidR="00DA7D47" w:rsidRDefault="00DA7D47" w:rsidP="00C35EA7">
            <w:pPr>
              <w:jc w:val="both"/>
            </w:pPr>
            <w:r>
              <w:t>phases</w:t>
            </w:r>
          </w:p>
        </w:tc>
        <w:tc>
          <w:tcPr>
            <w:tcW w:w="1736" w:type="dxa"/>
          </w:tcPr>
          <w:p w14:paraId="6701A3CF" w14:textId="77777777" w:rsidR="00DA7D47" w:rsidRDefault="00DA7D47" w:rsidP="00C35EA7">
            <w:pPr>
              <w:jc w:val="both"/>
            </w:pPr>
            <w:r>
              <w:t>datation BP</w:t>
            </w:r>
          </w:p>
        </w:tc>
        <w:tc>
          <w:tcPr>
            <w:tcW w:w="3159" w:type="dxa"/>
          </w:tcPr>
          <w:p w14:paraId="44F63B21" w14:textId="77777777" w:rsidR="00DA7D47" w:rsidRDefault="00DA7D47" w:rsidP="00C35EA7">
            <w:pPr>
              <w:jc w:val="both"/>
            </w:pPr>
            <w:r>
              <w:t>Typo</w:t>
            </w:r>
          </w:p>
        </w:tc>
      </w:tr>
      <w:tr w:rsidR="00DA7D47" w14:paraId="421A9B7F" w14:textId="77777777" w:rsidTr="00C35EA7">
        <w:trPr>
          <w:jc w:val="center"/>
        </w:trPr>
        <w:tc>
          <w:tcPr>
            <w:tcW w:w="1269" w:type="dxa"/>
            <w:vAlign w:val="center"/>
          </w:tcPr>
          <w:p w14:paraId="06EDFC9C" w14:textId="77777777" w:rsidR="00DA7D47" w:rsidRDefault="00DA7D47" w:rsidP="00C35EA7">
            <w:pPr>
              <w:jc w:val="center"/>
            </w:pPr>
            <w:r>
              <w:t>récente</w:t>
            </w:r>
          </w:p>
        </w:tc>
        <w:tc>
          <w:tcPr>
            <w:tcW w:w="1736" w:type="dxa"/>
          </w:tcPr>
          <w:p w14:paraId="73008E29" w14:textId="77777777" w:rsidR="00DA7D47" w:rsidRDefault="00DA7D47" w:rsidP="00C35EA7">
            <w:pPr>
              <w:jc w:val="both"/>
            </w:pPr>
            <w:r>
              <w:t>14 000-13 000</w:t>
            </w:r>
          </w:p>
          <w:p w14:paraId="775AC283" w14:textId="29E4C71C" w:rsidR="00DA7D47" w:rsidRDefault="00000000" w:rsidP="00C35EA7">
            <w:pPr>
              <w:jc w:val="both"/>
            </w:pPr>
            <w:hyperlink r:id="rId144" w:anchor="Cul_Magdalenien" w:history="1">
              <w:r w:rsidR="00DA7D47" w:rsidRPr="00A63CC3">
                <w:rPr>
                  <w:rStyle w:val="Hyperlink"/>
                </w:rPr>
                <w:t>Magdalénien</w:t>
              </w:r>
            </w:hyperlink>
          </w:p>
        </w:tc>
        <w:tc>
          <w:tcPr>
            <w:tcW w:w="3159" w:type="dxa"/>
          </w:tcPr>
          <w:p w14:paraId="6FE51319" w14:textId="77777777" w:rsidR="00DA7D47" w:rsidRDefault="00DA7D47" w:rsidP="00C35EA7">
            <w:pPr>
              <w:jc w:val="both"/>
            </w:pPr>
            <w:r>
              <w:lastRenderedPageBreak/>
              <w:t>gravures</w:t>
            </w:r>
          </w:p>
        </w:tc>
      </w:tr>
      <w:tr w:rsidR="00DA7D47" w:rsidRPr="00003070" w14:paraId="5F709A5C" w14:textId="77777777" w:rsidTr="00C35EA7">
        <w:trPr>
          <w:jc w:val="center"/>
        </w:trPr>
        <w:tc>
          <w:tcPr>
            <w:tcW w:w="1269" w:type="dxa"/>
            <w:vAlign w:val="center"/>
          </w:tcPr>
          <w:p w14:paraId="11CC22E4" w14:textId="77777777" w:rsidR="00DA7D47" w:rsidRDefault="00DA7D47" w:rsidP="00C35EA7">
            <w:pPr>
              <w:jc w:val="center"/>
            </w:pPr>
            <w:r>
              <w:t>moyenne</w:t>
            </w:r>
          </w:p>
        </w:tc>
        <w:tc>
          <w:tcPr>
            <w:tcW w:w="1736" w:type="dxa"/>
          </w:tcPr>
          <w:p w14:paraId="5F6350CE" w14:textId="77777777" w:rsidR="00DA7D47" w:rsidRDefault="00DA7D47" w:rsidP="00C35EA7">
            <w:pPr>
              <w:jc w:val="both"/>
            </w:pPr>
            <w:r>
              <w:t>??</w:t>
            </w:r>
          </w:p>
        </w:tc>
        <w:tc>
          <w:tcPr>
            <w:tcW w:w="3159" w:type="dxa"/>
          </w:tcPr>
          <w:p w14:paraId="001FCFB9" w14:textId="77777777" w:rsidR="00DA7D47" w:rsidRPr="00C35EA7" w:rsidRDefault="00DA7D47" w:rsidP="00C35EA7">
            <w:pPr>
              <w:jc w:val="both"/>
              <w:rPr>
                <w:lang w:val="fr-FR"/>
              </w:rPr>
            </w:pPr>
            <w:r w:rsidRPr="00C35EA7">
              <w:rPr>
                <w:lang w:val="fr-FR"/>
              </w:rPr>
              <w:t>frise noire, figurations noires, figures humaines, autres tracés digitaux</w:t>
            </w:r>
          </w:p>
        </w:tc>
      </w:tr>
      <w:tr w:rsidR="00DA7D47" w:rsidRPr="00003070" w14:paraId="6F1F851E" w14:textId="77777777" w:rsidTr="00C35EA7">
        <w:trPr>
          <w:jc w:val="center"/>
        </w:trPr>
        <w:tc>
          <w:tcPr>
            <w:tcW w:w="1269" w:type="dxa"/>
            <w:vAlign w:val="center"/>
          </w:tcPr>
          <w:p w14:paraId="7DDEB76D" w14:textId="77777777" w:rsidR="00DA7D47" w:rsidRDefault="00DA7D47" w:rsidP="00C35EA7">
            <w:pPr>
              <w:jc w:val="center"/>
            </w:pPr>
            <w:r>
              <w:t>archaïque</w:t>
            </w:r>
          </w:p>
        </w:tc>
        <w:tc>
          <w:tcPr>
            <w:tcW w:w="1736" w:type="dxa"/>
          </w:tcPr>
          <w:p w14:paraId="642FD06C" w14:textId="77777777" w:rsidR="00DA7D47" w:rsidRDefault="00DA7D47" w:rsidP="00C35EA7">
            <w:pPr>
              <w:jc w:val="both"/>
            </w:pPr>
            <w:r>
              <w:t>25 000-24 000</w:t>
            </w:r>
          </w:p>
        </w:tc>
        <w:tc>
          <w:tcPr>
            <w:tcW w:w="3159" w:type="dxa"/>
          </w:tcPr>
          <w:p w14:paraId="195BBAF2" w14:textId="77777777" w:rsidR="00DA7D47" w:rsidRPr="00C35EA7" w:rsidRDefault="00DA7D47" w:rsidP="00C35EA7">
            <w:pPr>
              <w:jc w:val="both"/>
              <w:rPr>
                <w:lang w:val="fr-FR"/>
              </w:rPr>
            </w:pPr>
            <w:r w:rsidRPr="00C35EA7">
              <w:rPr>
                <w:lang w:val="fr-FR"/>
              </w:rPr>
              <w:t>Combel, chevaux ponctués et premiers tracés digitaux</w:t>
            </w:r>
          </w:p>
        </w:tc>
      </w:tr>
    </w:tbl>
    <w:p w14:paraId="2742BA60" w14:textId="77777777" w:rsidR="00DA7D47" w:rsidRPr="00B83447" w:rsidRDefault="00DA7D47" w:rsidP="00242C0F">
      <w:pPr>
        <w:jc w:val="both"/>
        <w:rPr>
          <w:lang w:val="fr-FR"/>
        </w:rPr>
      </w:pPr>
      <w:r w:rsidRPr="00B83447">
        <w:rPr>
          <w:lang w:val="fr-FR"/>
        </w:rPr>
        <w:t>(BIB Michel Lorblanchet, Pech-Merle in wiki)</w:t>
      </w:r>
    </w:p>
    <w:p w14:paraId="45F4ACB2" w14:textId="77777777" w:rsidR="00806EB4" w:rsidRPr="00B83447" w:rsidRDefault="00806EB4" w:rsidP="00242C0F">
      <w:pPr>
        <w:jc w:val="both"/>
        <w:rPr>
          <w:lang w:val="fr-FR"/>
        </w:rPr>
      </w:pPr>
    </w:p>
    <w:p w14:paraId="56920EDD" w14:textId="77777777" w:rsidR="00806EB4" w:rsidRPr="00B11413" w:rsidRDefault="00806EB4" w:rsidP="00426FF9">
      <w:pPr>
        <w:pStyle w:val="Heading1"/>
      </w:pPr>
      <w:bookmarkStart w:id="98" w:name="Sit_Monte_Castillo"/>
      <w:r w:rsidRPr="00B11413">
        <w:t>MONTE CASTILLO</w:t>
      </w:r>
    </w:p>
    <w:bookmarkEnd w:id="98"/>
    <w:p w14:paraId="3C512B32" w14:textId="77777777" w:rsidR="00806EB4" w:rsidRPr="00B11413" w:rsidRDefault="00806EB4" w:rsidP="00242C0F">
      <w:pPr>
        <w:jc w:val="both"/>
        <w:rPr>
          <w:lang w:val="fr-FR"/>
        </w:rPr>
      </w:pPr>
    </w:p>
    <w:p w14:paraId="10F3011F" w14:textId="26EE07ED" w:rsidR="00806EB4" w:rsidRPr="00B11413" w:rsidRDefault="00806EB4" w:rsidP="00806EB4">
      <w:pPr>
        <w:tabs>
          <w:tab w:val="left" w:pos="7110"/>
        </w:tabs>
        <w:jc w:val="both"/>
        <w:rPr>
          <w:lang w:val="fr-FR"/>
        </w:rPr>
      </w:pPr>
      <w:r w:rsidRPr="00B11413">
        <w:rPr>
          <w:lang w:val="fr-FR"/>
        </w:rPr>
        <w:t xml:space="preserve">Le monte Castillo (Puente Viesgo Cantabrie) comprend les grottes de </w:t>
      </w:r>
      <w:hyperlink r:id="rId145" w:anchor="Sit_Castillo" w:history="1">
        <w:r w:rsidRPr="00B11413">
          <w:rPr>
            <w:rStyle w:val="Hyperlink"/>
            <w:lang w:val="fr-FR"/>
          </w:rPr>
          <w:t>Castillo</w:t>
        </w:r>
      </w:hyperlink>
      <w:r w:rsidRPr="00B11413">
        <w:rPr>
          <w:lang w:val="fr-FR"/>
        </w:rPr>
        <w:t xml:space="preserve">, </w:t>
      </w:r>
      <w:hyperlink r:id="rId146" w:anchor="Sit_Chimeneas" w:history="1">
        <w:r w:rsidRPr="00B11413">
          <w:rPr>
            <w:rStyle w:val="Hyperlink"/>
            <w:lang w:val="fr-FR"/>
          </w:rPr>
          <w:t>Chimeneas</w:t>
        </w:r>
      </w:hyperlink>
      <w:r w:rsidRPr="00B11413">
        <w:rPr>
          <w:lang w:val="fr-FR"/>
        </w:rPr>
        <w:t xml:space="preserve">, </w:t>
      </w:r>
      <w:hyperlink r:id="rId147" w:anchor="Sit_Pasiega" w:history="1">
        <w:r w:rsidRPr="00B11413">
          <w:rPr>
            <w:rStyle w:val="Hyperlink"/>
            <w:lang w:val="fr-FR"/>
          </w:rPr>
          <w:t>Pasiega</w:t>
        </w:r>
      </w:hyperlink>
      <w:r w:rsidRPr="00B11413">
        <w:rPr>
          <w:lang w:val="fr-FR"/>
        </w:rPr>
        <w:t xml:space="preserve">, </w:t>
      </w:r>
      <w:hyperlink r:id="rId148" w:anchor="Sit_Monedas" w:history="1">
        <w:r w:rsidRPr="00B11413">
          <w:rPr>
            <w:rStyle w:val="Hyperlink"/>
            <w:lang w:val="fr-FR"/>
          </w:rPr>
          <w:t>Monedas</w:t>
        </w:r>
      </w:hyperlink>
      <w:r w:rsidRPr="00B11413">
        <w:rPr>
          <w:lang w:val="fr-FR"/>
        </w:rPr>
        <w:t xml:space="preserve">, La Flecha (wiki) La Cantera (BIB 2875) </w:t>
      </w:r>
    </w:p>
    <w:p w14:paraId="557EC193" w14:textId="77777777" w:rsidR="00806EB4" w:rsidRPr="00B11413" w:rsidRDefault="00806EB4" w:rsidP="00242C0F">
      <w:pPr>
        <w:jc w:val="both"/>
        <w:rPr>
          <w:lang w:val="fr-FR"/>
        </w:rPr>
      </w:pPr>
    </w:p>
    <w:p w14:paraId="7AD510E5" w14:textId="77777777" w:rsidR="00806EB4" w:rsidRPr="00426FF9" w:rsidRDefault="00806EB4" w:rsidP="00426FF9">
      <w:pPr>
        <w:pStyle w:val="Heading1"/>
        <w:rPr>
          <w:lang w:val="es-ES"/>
        </w:rPr>
      </w:pPr>
      <w:bookmarkStart w:id="99" w:name="Sit_Chimeneas"/>
      <w:r w:rsidRPr="00426FF9">
        <w:rPr>
          <w:lang w:val="es-ES"/>
        </w:rPr>
        <w:t>CHIMENEAS</w:t>
      </w:r>
    </w:p>
    <w:bookmarkEnd w:id="99"/>
    <w:p w14:paraId="5AF621FE" w14:textId="77777777" w:rsidR="00806EB4" w:rsidRPr="00B83447" w:rsidRDefault="00806EB4" w:rsidP="00806EB4">
      <w:pPr>
        <w:rPr>
          <w:lang w:val="es-ES"/>
        </w:rPr>
      </w:pPr>
    </w:p>
    <w:p w14:paraId="2F82F068" w14:textId="11BD3C31" w:rsidR="00806EB4" w:rsidRPr="00B83447" w:rsidRDefault="00806EB4" w:rsidP="00806EB4">
      <w:pPr>
        <w:rPr>
          <w:lang w:val="es-ES"/>
        </w:rPr>
      </w:pPr>
      <w:r w:rsidRPr="00B83447">
        <w:rPr>
          <w:lang w:val="es-ES"/>
        </w:rPr>
        <w:t xml:space="preserve">Las Chimeneas, tracés types </w:t>
      </w:r>
      <w:hyperlink r:id="rId149" w:anchor="Cul_Art_tek_grav_inc_digit" w:history="1">
        <w:r w:rsidRPr="00B83447">
          <w:rPr>
            <w:rStyle w:val="Hyperlink"/>
            <w:i/>
            <w:lang w:val="es-ES"/>
          </w:rPr>
          <w:t>maccaroni</w:t>
        </w:r>
      </w:hyperlink>
      <w:r w:rsidRPr="00B83447">
        <w:rPr>
          <w:lang w:val="es-ES"/>
        </w:rPr>
        <w:t xml:space="preserve"> (SS BIB)</w:t>
      </w:r>
    </w:p>
    <w:p w14:paraId="4D4D852C" w14:textId="77777777" w:rsidR="00806EB4" w:rsidRPr="00806EB4" w:rsidRDefault="00806EB4" w:rsidP="00242C0F">
      <w:pPr>
        <w:jc w:val="both"/>
        <w:rPr>
          <w:lang w:val="es-ES"/>
        </w:rPr>
      </w:pPr>
    </w:p>
    <w:p w14:paraId="31FAB616" w14:textId="77777777" w:rsidR="00DA7D47" w:rsidRPr="00806EB4" w:rsidRDefault="00DA7D47" w:rsidP="00242C0F">
      <w:pPr>
        <w:jc w:val="both"/>
        <w:rPr>
          <w:lang w:val="es-ES"/>
        </w:rPr>
      </w:pPr>
    </w:p>
    <w:p w14:paraId="7A28404E" w14:textId="77777777" w:rsidR="00872397" w:rsidRPr="00426FF9" w:rsidRDefault="00EA5973" w:rsidP="00426FF9">
      <w:pPr>
        <w:pStyle w:val="Heading1"/>
        <w:rPr>
          <w:lang w:val="es-ES"/>
        </w:rPr>
      </w:pPr>
      <w:bookmarkStart w:id="100" w:name="Sit_Castillo"/>
      <w:r w:rsidRPr="00426FF9">
        <w:rPr>
          <w:lang w:val="es-ES"/>
        </w:rPr>
        <w:t>CASTILLO</w:t>
      </w:r>
    </w:p>
    <w:bookmarkEnd w:id="100"/>
    <w:p w14:paraId="7537FA20" w14:textId="77777777" w:rsidR="00EA5973" w:rsidRPr="00722E37" w:rsidRDefault="00EA5973" w:rsidP="00242C0F">
      <w:pPr>
        <w:tabs>
          <w:tab w:val="left" w:pos="1020"/>
        </w:tabs>
        <w:rPr>
          <w:sz w:val="20"/>
          <w:lang w:val="fr-FR"/>
        </w:rPr>
      </w:pPr>
      <w:r w:rsidRPr="00722E37">
        <w:rPr>
          <w:sz w:val="20"/>
          <w:lang w:val="fr-FR"/>
        </w:rPr>
        <w:t>grotta d'El Castillo</w:t>
      </w:r>
    </w:p>
    <w:p w14:paraId="7F839F53" w14:textId="77777777" w:rsidR="00882CF4" w:rsidRPr="0032190F" w:rsidRDefault="00872397" w:rsidP="00242C0F">
      <w:pPr>
        <w:tabs>
          <w:tab w:val="left" w:pos="1020"/>
        </w:tabs>
        <w:rPr>
          <w:lang w:val="fr-FR"/>
        </w:rPr>
      </w:pPr>
      <w:r w:rsidRPr="0032190F">
        <w:rPr>
          <w:lang w:val="fr-FR"/>
        </w:rPr>
        <w:tab/>
      </w:r>
    </w:p>
    <w:p w14:paraId="77841D2C" w14:textId="3E9A137D" w:rsidR="00806EB4" w:rsidRDefault="00872397" w:rsidP="00806EB4">
      <w:pPr>
        <w:tabs>
          <w:tab w:val="left" w:pos="1020"/>
        </w:tabs>
        <w:jc w:val="both"/>
        <w:rPr>
          <w:lang w:val="fr-FR"/>
        </w:rPr>
      </w:pPr>
      <w:r w:rsidRPr="0032190F">
        <w:rPr>
          <w:lang w:val="fr-FR"/>
        </w:rPr>
        <w:t>En Espagne, la grotte d’El Castillo</w:t>
      </w:r>
      <w:r w:rsidR="00806EB4">
        <w:rPr>
          <w:lang w:val="fr-FR"/>
        </w:rPr>
        <w:t xml:space="preserve"> (Puente Viesgo Cantabrie), sur le </w:t>
      </w:r>
      <w:hyperlink r:id="rId150" w:anchor="Sit_Monte_Castillo" w:history="1">
        <w:r w:rsidR="00806EB4" w:rsidRPr="00806EB4">
          <w:rPr>
            <w:rStyle w:val="Hyperlink"/>
            <w:lang w:val="fr-FR"/>
          </w:rPr>
          <w:t>monte Castillo</w:t>
        </w:r>
      </w:hyperlink>
      <w:r w:rsidR="00806EB4">
        <w:rPr>
          <w:lang w:val="fr-FR"/>
        </w:rPr>
        <w:t>,</w:t>
      </w:r>
      <w:r w:rsidRPr="0032190F">
        <w:rPr>
          <w:lang w:val="fr-FR"/>
        </w:rPr>
        <w:t xml:space="preserve"> </w:t>
      </w:r>
      <w:r w:rsidR="00806EB4">
        <w:rPr>
          <w:lang w:val="fr-FR"/>
        </w:rPr>
        <w:t>Parmi les plus anciennes peintures en grotte (BIB 2875)</w:t>
      </w:r>
    </w:p>
    <w:p w14:paraId="22602217" w14:textId="77777777" w:rsidR="00806EB4" w:rsidRDefault="00806EB4" w:rsidP="00806EB4">
      <w:pPr>
        <w:tabs>
          <w:tab w:val="left" w:pos="1020"/>
        </w:tabs>
        <w:jc w:val="both"/>
        <w:rPr>
          <w:lang w:val="fr-FR"/>
        </w:rPr>
      </w:pPr>
    </w:p>
    <w:p w14:paraId="5D087EA2" w14:textId="77777777" w:rsidR="00806EB4" w:rsidRDefault="00806EB4" w:rsidP="00806EB4">
      <w:pPr>
        <w:pStyle w:val="Heading3"/>
      </w:pPr>
      <w:r>
        <w:t>claviformes</w:t>
      </w:r>
    </w:p>
    <w:p w14:paraId="4C658DDC" w14:textId="6625637D" w:rsidR="00872397" w:rsidRDefault="002F73A3" w:rsidP="00AC4AC4">
      <w:pPr>
        <w:tabs>
          <w:tab w:val="left" w:pos="1020"/>
        </w:tabs>
        <w:jc w:val="both"/>
        <w:rPr>
          <w:lang w:val="fr-FR"/>
        </w:rPr>
      </w:pPr>
      <w:r>
        <w:rPr>
          <w:lang w:val="fr-FR"/>
        </w:rPr>
        <w:t>U</w:t>
      </w:r>
      <w:r w:rsidR="00872397" w:rsidRPr="0032190F">
        <w:rPr>
          <w:lang w:val="fr-FR"/>
        </w:rPr>
        <w:t xml:space="preserve">ne figure claviforme </w:t>
      </w:r>
      <w:r w:rsidR="00806EB4">
        <w:rPr>
          <w:lang w:val="fr-FR"/>
        </w:rPr>
        <w:t xml:space="preserve">datée </w:t>
      </w:r>
      <w:r w:rsidR="00872397" w:rsidRPr="0032190F">
        <w:rPr>
          <w:lang w:val="fr-FR"/>
        </w:rPr>
        <w:t xml:space="preserve">de 35 600 </w:t>
      </w:r>
      <w:r w:rsidR="00A3382F" w:rsidRPr="0032190F">
        <w:rPr>
          <w:lang w:val="fr-FR"/>
        </w:rPr>
        <w:t xml:space="preserve">(Le Monde, juillet 2012 </w:t>
      </w:r>
      <w:r w:rsidR="00872397" w:rsidRPr="0032190F">
        <w:rPr>
          <w:lang w:val="fr-FR"/>
        </w:rPr>
        <w:t xml:space="preserve">(Pike et al. 2012, </w:t>
      </w:r>
      <w:r w:rsidR="00872397" w:rsidRPr="0032190F">
        <w:rPr>
          <w:i/>
          <w:lang w:val="fr-FR"/>
        </w:rPr>
        <w:t>Science</w:t>
      </w:r>
      <w:r w:rsidR="00872397" w:rsidRPr="0032190F">
        <w:rPr>
          <w:lang w:val="fr-FR"/>
        </w:rPr>
        <w:t>)).</w:t>
      </w:r>
      <w:r w:rsidR="00806EB4" w:rsidRPr="00806EB4">
        <w:rPr>
          <w:lang w:val="fr-FR"/>
        </w:rPr>
        <w:t xml:space="preserve"> </w:t>
      </w:r>
      <w:r w:rsidR="00806EB4" w:rsidRPr="0032190F">
        <w:rPr>
          <w:lang w:val="fr-FR"/>
        </w:rPr>
        <w:t>D'après Emmanuel Guy, les claviformes peints (rouge) d'El Castillo pourraient être rapprochés des "femmes sans têtes" (BIB 2330)</w:t>
      </w:r>
    </w:p>
    <w:p w14:paraId="6F001F83" w14:textId="77777777" w:rsidR="00806EB4" w:rsidRDefault="00806EB4" w:rsidP="00AC4AC4">
      <w:pPr>
        <w:tabs>
          <w:tab w:val="left" w:pos="1020"/>
        </w:tabs>
        <w:jc w:val="both"/>
        <w:rPr>
          <w:lang w:val="fr-FR"/>
        </w:rPr>
      </w:pPr>
    </w:p>
    <w:p w14:paraId="72C5E8B0" w14:textId="77777777" w:rsidR="00806EB4" w:rsidRDefault="00806EB4" w:rsidP="00806EB4">
      <w:pPr>
        <w:pStyle w:val="Heading3"/>
      </w:pPr>
      <w:r>
        <w:t>mains négatives</w:t>
      </w:r>
    </w:p>
    <w:p w14:paraId="2D7C8AC5" w14:textId="30A11488" w:rsidR="00806EB4" w:rsidRDefault="00806EB4" w:rsidP="00AC4AC4">
      <w:pPr>
        <w:tabs>
          <w:tab w:val="left" w:pos="1020"/>
        </w:tabs>
        <w:jc w:val="both"/>
        <w:rPr>
          <w:lang w:val="fr-FR"/>
        </w:rPr>
      </w:pPr>
      <w:r w:rsidRPr="0032190F">
        <w:rPr>
          <w:lang w:val="fr-FR"/>
        </w:rPr>
        <w:t xml:space="preserve">Des </w:t>
      </w:r>
      <w:hyperlink r:id="rId151" w:anchor="Cul_Paleo_sup__Art_t_a_main_neg" w:history="1">
        <w:r w:rsidRPr="00FA277B">
          <w:rPr>
            <w:rStyle w:val="Hyperlink"/>
            <w:lang w:val="fr-FR"/>
          </w:rPr>
          <w:t>main</w:t>
        </w:r>
        <w:r>
          <w:rPr>
            <w:rStyle w:val="Hyperlink"/>
            <w:lang w:val="fr-FR"/>
          </w:rPr>
          <w:t>s</w:t>
        </w:r>
        <w:r w:rsidRPr="00FA277B">
          <w:rPr>
            <w:rStyle w:val="Hyperlink"/>
            <w:lang w:val="fr-FR"/>
          </w:rPr>
          <w:t xml:space="preserve"> négativ</w:t>
        </w:r>
        <w:r>
          <w:rPr>
            <w:rStyle w:val="Hyperlink"/>
            <w:lang w:val="fr-FR"/>
          </w:rPr>
          <w:t>es</w:t>
        </w:r>
      </w:hyperlink>
      <w:r>
        <w:rPr>
          <w:lang w:val="fr-FR"/>
        </w:rPr>
        <w:t xml:space="preserve"> </w:t>
      </w:r>
      <w:r w:rsidRPr="0032190F">
        <w:rPr>
          <w:lang w:val="fr-FR"/>
        </w:rPr>
        <w:t xml:space="preserve">sont également datées d’au moins 37 300 Le Monde, juillet 2012 (Pike et al. 2012, </w:t>
      </w:r>
      <w:r w:rsidRPr="0032190F">
        <w:rPr>
          <w:i/>
          <w:lang w:val="fr-FR"/>
        </w:rPr>
        <w:t>Science</w:t>
      </w:r>
      <w:r w:rsidRPr="0032190F">
        <w:rPr>
          <w:lang w:val="fr-FR"/>
        </w:rPr>
        <w:t>)).</w:t>
      </w:r>
    </w:p>
    <w:p w14:paraId="1DE47186" w14:textId="77777777" w:rsidR="00722E37" w:rsidRDefault="00722E37" w:rsidP="00AC4AC4">
      <w:pPr>
        <w:tabs>
          <w:tab w:val="left" w:pos="1020"/>
        </w:tabs>
        <w:jc w:val="both"/>
        <w:rPr>
          <w:lang w:val="fr-FR"/>
        </w:rPr>
      </w:pPr>
    </w:p>
    <w:p w14:paraId="5FE3DFDE" w14:textId="77777777" w:rsidR="00806EB4" w:rsidRDefault="00806EB4" w:rsidP="00806EB4">
      <w:pPr>
        <w:pStyle w:val="Heading3"/>
      </w:pPr>
      <w:r>
        <w:t>disques rouges</w:t>
      </w:r>
    </w:p>
    <w:p w14:paraId="44103EB6" w14:textId="77777777" w:rsidR="00806EB4" w:rsidRDefault="00806EB4" w:rsidP="00AC4AC4">
      <w:pPr>
        <w:tabs>
          <w:tab w:val="left" w:pos="1020"/>
        </w:tabs>
        <w:jc w:val="both"/>
        <w:rPr>
          <w:lang w:val="fr-FR"/>
        </w:rPr>
      </w:pPr>
      <w:r>
        <w:rPr>
          <w:lang w:val="fr-FR"/>
        </w:rPr>
        <w:t>U</w:t>
      </w:r>
      <w:r w:rsidRPr="0032190F">
        <w:rPr>
          <w:lang w:val="fr-FR"/>
        </w:rPr>
        <w:t>n disque d’ocre rouge recouvert d’une pellicule de calcite datée par uranium-thorium de 40 800</w:t>
      </w:r>
      <w:r>
        <w:rPr>
          <w:lang w:val="fr-FR"/>
        </w:rPr>
        <w:t xml:space="preserve"> </w:t>
      </w:r>
      <w:r w:rsidRPr="0032190F">
        <w:rPr>
          <w:lang w:val="fr-FR"/>
        </w:rPr>
        <w:t xml:space="preserve">Le Monde, juillet 2012 (Pike et al. 2012, </w:t>
      </w:r>
      <w:r w:rsidRPr="0032190F">
        <w:rPr>
          <w:i/>
          <w:lang w:val="fr-FR"/>
        </w:rPr>
        <w:t>Science</w:t>
      </w:r>
      <w:r w:rsidRPr="0032190F">
        <w:rPr>
          <w:lang w:val="fr-FR"/>
        </w:rPr>
        <w:t>))..</w:t>
      </w:r>
    </w:p>
    <w:p w14:paraId="3E4297A5" w14:textId="77777777" w:rsidR="00806EB4" w:rsidRPr="0032190F" w:rsidRDefault="00806EB4" w:rsidP="00AC4AC4">
      <w:pPr>
        <w:tabs>
          <w:tab w:val="left" w:pos="1020"/>
        </w:tabs>
        <w:jc w:val="both"/>
        <w:rPr>
          <w:lang w:val="fr-FR"/>
        </w:rPr>
      </w:pPr>
      <w:r>
        <w:rPr>
          <w:lang w:val="fr-FR"/>
        </w:rPr>
        <w:t>Les représentations de disques rouges ont été faites par différentes personnes dans le temps. Ils appartiendrait à un même système symbolique (BIB 2875)</w:t>
      </w:r>
    </w:p>
    <w:p w14:paraId="448D7377" w14:textId="77777777" w:rsidR="006E34E4" w:rsidRDefault="006E34E4" w:rsidP="00242C0F">
      <w:pPr>
        <w:tabs>
          <w:tab w:val="left" w:pos="1020"/>
        </w:tabs>
        <w:rPr>
          <w:lang w:val="fr-FR"/>
        </w:rPr>
      </w:pPr>
    </w:p>
    <w:p w14:paraId="40F0BA1F" w14:textId="71804643" w:rsidR="006B7EC4" w:rsidRPr="0032190F" w:rsidRDefault="00000000" w:rsidP="00242C0F">
      <w:pPr>
        <w:tabs>
          <w:tab w:val="left" w:pos="1020"/>
        </w:tabs>
        <w:rPr>
          <w:lang w:val="fr-FR"/>
        </w:rPr>
      </w:pPr>
      <w:hyperlink r:id="rId152" w:anchor="PHY_ana_elt_tek_spectro_Hyper" w:history="1">
        <w:r w:rsidR="002F73A3" w:rsidRPr="00030DF7">
          <w:rPr>
            <w:rStyle w:val="Hyperlink"/>
            <w:lang w:val="fr-FR"/>
          </w:rPr>
          <w:t>hyperspectra</w:t>
        </w:r>
        <w:r w:rsidR="002F73A3">
          <w:rPr>
            <w:rStyle w:val="Hyperlink"/>
            <w:lang w:val="fr-FR"/>
          </w:rPr>
          <w:t>l</w:t>
        </w:r>
      </w:hyperlink>
      <w:r w:rsidR="006B7EC4" w:rsidRPr="0032190F">
        <w:rPr>
          <w:lang w:val="fr-FR"/>
        </w:rPr>
        <w:br/>
      </w:r>
    </w:p>
    <w:p w14:paraId="6E210AA8" w14:textId="03250CC6" w:rsidR="006B7EC4" w:rsidRPr="00B83447" w:rsidRDefault="006B7EC4" w:rsidP="00242C0F">
      <w:pPr>
        <w:tabs>
          <w:tab w:val="left" w:pos="1020"/>
        </w:tabs>
        <w:rPr>
          <w:lang w:val="fr-FR"/>
        </w:rPr>
      </w:pPr>
      <w:r w:rsidRPr="0032190F">
        <w:rPr>
          <w:lang w:val="fr-FR"/>
        </w:rPr>
        <w:t xml:space="preserve">v. </w:t>
      </w:r>
      <w:hyperlink r:id="rId153" w:anchor="Sit_Qurta" w:history="1">
        <w:r w:rsidRPr="0032190F">
          <w:rPr>
            <w:rStyle w:val="Hyperlink"/>
            <w:lang w:val="fr-FR"/>
          </w:rPr>
          <w:t>Qurta</w:t>
        </w:r>
      </w:hyperlink>
    </w:p>
    <w:p w14:paraId="04A2AF3E" w14:textId="77777777" w:rsidR="00806EB4" w:rsidRPr="00B83447" w:rsidRDefault="00806EB4" w:rsidP="00242C0F">
      <w:pPr>
        <w:tabs>
          <w:tab w:val="left" w:pos="1020"/>
        </w:tabs>
        <w:rPr>
          <w:lang w:val="fr-FR"/>
        </w:rPr>
      </w:pPr>
    </w:p>
    <w:p w14:paraId="702999B0" w14:textId="77777777" w:rsidR="00806EB4" w:rsidRPr="00B83447" w:rsidRDefault="00806EB4" w:rsidP="00426FF9">
      <w:pPr>
        <w:pStyle w:val="Heading1"/>
      </w:pPr>
      <w:bookmarkStart w:id="101" w:name="Sit_Monedas"/>
      <w:r w:rsidRPr="00B83447">
        <w:t>MONEDAS</w:t>
      </w:r>
    </w:p>
    <w:bookmarkEnd w:id="101"/>
    <w:p w14:paraId="06F9EFAD" w14:textId="77777777" w:rsidR="00806EB4" w:rsidRPr="00722E37" w:rsidRDefault="00806EB4" w:rsidP="00806EB4">
      <w:pPr>
        <w:rPr>
          <w:sz w:val="20"/>
          <w:lang w:val="fr-FR"/>
        </w:rPr>
      </w:pPr>
      <w:r w:rsidRPr="00722E37">
        <w:rPr>
          <w:sz w:val="20"/>
          <w:lang w:val="fr-FR"/>
        </w:rPr>
        <w:t>Las Monedas</w:t>
      </w:r>
    </w:p>
    <w:p w14:paraId="3D6C6157" w14:textId="77777777" w:rsidR="00806EB4" w:rsidRPr="00B83447" w:rsidRDefault="00806EB4" w:rsidP="00806EB4">
      <w:pPr>
        <w:rPr>
          <w:lang w:val="fr-FR"/>
        </w:rPr>
      </w:pPr>
    </w:p>
    <w:p w14:paraId="01DF27DE" w14:textId="6825ECF9" w:rsidR="00806EB4" w:rsidRPr="00B83447" w:rsidRDefault="00806EB4" w:rsidP="00806EB4">
      <w:pPr>
        <w:rPr>
          <w:lang w:val="fr-FR"/>
        </w:rPr>
      </w:pPr>
      <w:r w:rsidRPr="00B83447">
        <w:rPr>
          <w:lang w:val="fr-FR"/>
        </w:rPr>
        <w:lastRenderedPageBreak/>
        <w:t xml:space="preserve">Las Monedas (Puente Viesgo Cantabrie), sur le </w:t>
      </w:r>
      <w:hyperlink r:id="rId154" w:anchor="Sit_Monte_Castillo" w:history="1">
        <w:r w:rsidRPr="00B83447">
          <w:rPr>
            <w:rStyle w:val="Hyperlink"/>
            <w:lang w:val="fr-FR"/>
          </w:rPr>
          <w:t>monte Castillo</w:t>
        </w:r>
      </w:hyperlink>
      <w:r w:rsidRPr="00B83447">
        <w:rPr>
          <w:lang w:val="fr-FR"/>
        </w:rPr>
        <w:t xml:space="preserve">,, </w:t>
      </w:r>
      <w:hyperlink r:id="rId155" w:anchor="Cul_Paleo_sup__Art" w:history="1">
        <w:r w:rsidRPr="00B83447">
          <w:rPr>
            <w:rStyle w:val="Hyperlink"/>
            <w:lang w:val="fr-FR"/>
          </w:rPr>
          <w:t>grotte ornée paléolithique</w:t>
        </w:r>
      </w:hyperlink>
      <w:r w:rsidRPr="00B83447">
        <w:rPr>
          <w:lang w:val="fr-FR"/>
        </w:rPr>
        <w:t xml:space="preserve"> de la seconde partie du </w:t>
      </w:r>
      <w:hyperlink r:id="rId156" w:anchor="Cul_Magdalenien" w:history="1">
        <w:r w:rsidRPr="00B83447">
          <w:rPr>
            <w:rStyle w:val="Hyperlink"/>
            <w:lang w:val="fr-FR"/>
          </w:rPr>
          <w:t>Magdalénien</w:t>
        </w:r>
      </w:hyperlink>
      <w:r w:rsidRPr="00B83447">
        <w:rPr>
          <w:lang w:val="fr-FR"/>
        </w:rPr>
        <w:t xml:space="preserve"> (BIB 2860)</w:t>
      </w:r>
    </w:p>
    <w:p w14:paraId="69091A48" w14:textId="77777777" w:rsidR="00806EB4" w:rsidRPr="00B83447" w:rsidRDefault="00806EB4" w:rsidP="00806EB4">
      <w:pPr>
        <w:rPr>
          <w:lang w:val="fr-FR"/>
        </w:rPr>
      </w:pPr>
    </w:p>
    <w:p w14:paraId="1D422390" w14:textId="77777777" w:rsidR="00806EB4" w:rsidRPr="0032190F" w:rsidRDefault="00806EB4" w:rsidP="00426FF9">
      <w:pPr>
        <w:pStyle w:val="Heading1"/>
      </w:pPr>
      <w:bookmarkStart w:id="102" w:name="Sit_Pasiega"/>
      <w:r w:rsidRPr="0032190F">
        <w:t>PASIEGA</w:t>
      </w:r>
    </w:p>
    <w:bookmarkEnd w:id="102"/>
    <w:p w14:paraId="0D5B08E8" w14:textId="5B06D976" w:rsidR="00806EB4" w:rsidRDefault="00911743" w:rsidP="00806EB4">
      <w:pPr>
        <w:jc w:val="both"/>
        <w:rPr>
          <w:lang w:val="fr-FR"/>
        </w:rPr>
      </w:pPr>
      <w:r>
        <w:rPr>
          <w:lang w:val="fr-FR"/>
        </w:rPr>
        <w:fldChar w:fldCharType="begin"/>
      </w:r>
      <w:r w:rsidR="00E30F13">
        <w:rPr>
          <w:lang w:val="fr-FR"/>
        </w:rPr>
        <w:instrText>HYPERLINK "C:\\Users\\Thomas Huet\\Desktop\\Documentation archéologique liée à la thèse\\Cultures.docx" \l "Cul_Transition_Meso_Neo_gen"</w:instrText>
      </w:r>
      <w:r>
        <w:rPr>
          <w:lang w:val="fr-FR"/>
        </w:rPr>
      </w:r>
      <w:r>
        <w:rPr>
          <w:lang w:val="fr-FR"/>
        </w:rPr>
        <w:fldChar w:fldCharType="separate"/>
      </w:r>
      <w:r w:rsidR="00806EB4" w:rsidRPr="00C1250E">
        <w:rPr>
          <w:rStyle w:val="Hyperlink"/>
          <w:lang w:val="fr-FR"/>
        </w:rPr>
        <w:t>aDNA</w:t>
      </w:r>
      <w:r>
        <w:rPr>
          <w:lang w:val="fr-FR"/>
        </w:rPr>
        <w:fldChar w:fldCharType="end"/>
      </w:r>
      <w:r w:rsidR="00806EB4">
        <w:rPr>
          <w:lang w:val="fr-FR"/>
        </w:rPr>
        <w:t xml:space="preserve"> (BIB 2829)</w:t>
      </w:r>
    </w:p>
    <w:p w14:paraId="78716B98" w14:textId="77777777" w:rsidR="00806EB4" w:rsidRDefault="00806EB4" w:rsidP="00806EB4">
      <w:pPr>
        <w:jc w:val="both"/>
        <w:rPr>
          <w:lang w:val="fr-FR"/>
        </w:rPr>
      </w:pPr>
    </w:p>
    <w:p w14:paraId="323992B7" w14:textId="783A65B6" w:rsidR="00806EB4" w:rsidRDefault="00806EB4" w:rsidP="00806EB4">
      <w:pPr>
        <w:jc w:val="both"/>
        <w:rPr>
          <w:lang w:val="fr-FR"/>
        </w:rPr>
      </w:pPr>
      <w:r w:rsidRPr="0032190F">
        <w:rPr>
          <w:lang w:val="fr-FR"/>
        </w:rPr>
        <w:t xml:space="preserve">La grotte de La Pasiega </w:t>
      </w:r>
      <w:r w:rsidRPr="00806EB4">
        <w:rPr>
          <w:lang w:val="fr-FR"/>
        </w:rPr>
        <w:t xml:space="preserve">(Puente Viesgo Cantabrie), sur le </w:t>
      </w:r>
      <w:hyperlink r:id="rId157" w:anchor="Sit_Monte_Castillo" w:history="1">
        <w:r w:rsidRPr="00806EB4">
          <w:rPr>
            <w:rStyle w:val="Hyperlink"/>
            <w:lang w:val="fr-FR"/>
          </w:rPr>
          <w:t>monte Castillo</w:t>
        </w:r>
      </w:hyperlink>
      <w:r>
        <w:rPr>
          <w:lang w:val="fr-FR"/>
        </w:rPr>
        <w:t xml:space="preserve">, </w:t>
      </w:r>
      <w:r w:rsidRPr="0032190F">
        <w:rPr>
          <w:lang w:val="fr-FR"/>
        </w:rPr>
        <w:t xml:space="preserve">est une </w:t>
      </w:r>
      <w:hyperlink r:id="rId158" w:anchor="Cul_Paleo_sup__Art" w:history="1">
        <w:r w:rsidRPr="00806EB4">
          <w:rPr>
            <w:rStyle w:val="Hyperlink"/>
            <w:lang w:val="fr-FR"/>
          </w:rPr>
          <w:t>grotte ornée paléolithique</w:t>
        </w:r>
      </w:hyperlink>
      <w:r w:rsidRPr="0032190F">
        <w:rPr>
          <w:lang w:val="fr-FR"/>
        </w:rPr>
        <w:t>: Upper Solutréen et Lower Magdalénien (wiki)</w:t>
      </w:r>
    </w:p>
    <w:p w14:paraId="65BE50EB" w14:textId="77777777" w:rsidR="00806EB4" w:rsidRDefault="00806EB4" w:rsidP="00806EB4">
      <w:pPr>
        <w:rPr>
          <w:lang w:val="fr-FR"/>
        </w:rPr>
      </w:pPr>
      <w:r>
        <w:rPr>
          <w:lang w:val="fr-FR"/>
        </w:rPr>
        <w:t>La Pasiega (Espagne) montre des peintures appelées l' "Inscription" (BIB TEDx G. von Petzingen)</w:t>
      </w:r>
    </w:p>
    <w:p w14:paraId="51332A6D" w14:textId="77777777" w:rsidR="0027717B" w:rsidRDefault="0027717B" w:rsidP="00806EB4">
      <w:pPr>
        <w:rPr>
          <w:lang w:val="fr-FR"/>
        </w:rPr>
      </w:pPr>
    </w:p>
    <w:p w14:paraId="32EF7662" w14:textId="77777777" w:rsidR="0027717B" w:rsidRDefault="0027717B" w:rsidP="00426FF9">
      <w:pPr>
        <w:pStyle w:val="Heading1"/>
      </w:pPr>
      <w:bookmarkStart w:id="103" w:name="Sit_Benzu"/>
      <w:r>
        <w:t>BENZU</w:t>
      </w:r>
    </w:p>
    <w:bookmarkEnd w:id="103"/>
    <w:p w14:paraId="279D5ED3" w14:textId="77777777" w:rsidR="0027717B" w:rsidRDefault="0027717B" w:rsidP="00806EB4">
      <w:pPr>
        <w:rPr>
          <w:lang w:val="fr-FR"/>
        </w:rPr>
      </w:pPr>
    </w:p>
    <w:p w14:paraId="5B4B9A98" w14:textId="77777777" w:rsidR="0027717B" w:rsidRDefault="0027717B" w:rsidP="00806EB4">
      <w:pPr>
        <w:rPr>
          <w:lang w:val="fr-FR"/>
        </w:rPr>
      </w:pPr>
      <w:r>
        <w:rPr>
          <w:lang w:val="fr-FR"/>
        </w:rPr>
        <w:t>Benzú, niveau IV: 170000 BC, témoignage de pêche (I. Clemente, com. pers.)</w:t>
      </w:r>
    </w:p>
    <w:p w14:paraId="7E76A02B" w14:textId="77777777" w:rsidR="00A3382F" w:rsidRPr="00806EB4" w:rsidRDefault="00A3382F" w:rsidP="00242C0F">
      <w:pPr>
        <w:tabs>
          <w:tab w:val="left" w:pos="1020"/>
        </w:tabs>
        <w:rPr>
          <w:lang w:val="fr-FR"/>
        </w:rPr>
      </w:pPr>
    </w:p>
    <w:p w14:paraId="27EB817E" w14:textId="77777777" w:rsidR="00A3382F" w:rsidRPr="0032190F" w:rsidRDefault="00A3382F" w:rsidP="00426FF9">
      <w:pPr>
        <w:pStyle w:val="Heading1"/>
      </w:pPr>
      <w:r w:rsidRPr="0032190F">
        <w:t>CASTANET</w:t>
      </w:r>
    </w:p>
    <w:p w14:paraId="10D37998" w14:textId="77777777" w:rsidR="00A3382F" w:rsidRPr="0032190F" w:rsidRDefault="00A3382F" w:rsidP="00242C0F">
      <w:pPr>
        <w:tabs>
          <w:tab w:val="left" w:pos="1020"/>
        </w:tabs>
        <w:rPr>
          <w:lang w:val="fr-FR"/>
        </w:rPr>
      </w:pPr>
    </w:p>
    <w:p w14:paraId="1BEC8640" w14:textId="77777777" w:rsidR="00A3382F" w:rsidRPr="0032190F" w:rsidRDefault="00A3382F" w:rsidP="00242C0F">
      <w:pPr>
        <w:tabs>
          <w:tab w:val="left" w:pos="1020"/>
        </w:tabs>
        <w:rPr>
          <w:lang w:val="fr-FR"/>
        </w:rPr>
      </w:pPr>
      <w:r w:rsidRPr="0032190F">
        <w:rPr>
          <w:lang w:val="fr-FR"/>
        </w:rPr>
        <w:t>Peinture pariétales datées de 37 000 ans (Le Monde, juillet 2012)</w:t>
      </w:r>
      <w:r w:rsidR="00FA5B36" w:rsidRPr="0032190F">
        <w:rPr>
          <w:lang w:val="fr-FR"/>
        </w:rPr>
        <w:t>.</w:t>
      </w:r>
    </w:p>
    <w:p w14:paraId="5BE70A68" w14:textId="77777777" w:rsidR="00FA5B36" w:rsidRPr="0032190F" w:rsidRDefault="00FA5B36" w:rsidP="00242C0F">
      <w:pPr>
        <w:tabs>
          <w:tab w:val="left" w:pos="1020"/>
        </w:tabs>
        <w:rPr>
          <w:lang w:val="fr-FR"/>
        </w:rPr>
      </w:pPr>
    </w:p>
    <w:p w14:paraId="49872AB9" w14:textId="77777777" w:rsidR="00FA5B36" w:rsidRPr="0032190F" w:rsidRDefault="00FA5B36" w:rsidP="00426FF9">
      <w:pPr>
        <w:pStyle w:val="Heading1"/>
      </w:pPr>
      <w:bookmarkStart w:id="104" w:name="Sit_Roc_Sorciers"/>
      <w:r w:rsidRPr="0032190F">
        <w:t>ROC-AUX-SORCIERS</w:t>
      </w:r>
    </w:p>
    <w:bookmarkEnd w:id="104"/>
    <w:p w14:paraId="617EC71C" w14:textId="77777777" w:rsidR="00FA5B36" w:rsidRPr="0032190F" w:rsidRDefault="00FA5B36" w:rsidP="00242C0F">
      <w:pPr>
        <w:tabs>
          <w:tab w:val="left" w:pos="1020"/>
        </w:tabs>
        <w:rPr>
          <w:lang w:val="fr-FR"/>
        </w:rPr>
      </w:pPr>
    </w:p>
    <w:p w14:paraId="57A95716" w14:textId="77777777" w:rsidR="00FA5B36" w:rsidRDefault="00FA5B36" w:rsidP="00242C0F">
      <w:pPr>
        <w:tabs>
          <w:tab w:val="left" w:pos="1020"/>
        </w:tabs>
        <w:jc w:val="both"/>
        <w:rPr>
          <w:lang w:val="fr-FR"/>
        </w:rPr>
      </w:pPr>
      <w:r w:rsidRPr="0032190F">
        <w:rPr>
          <w:lang w:val="fr-FR"/>
        </w:rPr>
        <w:t xml:space="preserve">Sculptures datées du Magdalénien moyen. Les outils lithiques ayant servis à façonner ces sculptures se situent à la dernière étape </w:t>
      </w:r>
      <w:r w:rsidR="006B3A4E" w:rsidRPr="0032190F">
        <w:rPr>
          <w:lang w:val="fr-FR"/>
        </w:rPr>
        <w:t>du</w:t>
      </w:r>
      <w:r w:rsidRPr="0032190F">
        <w:rPr>
          <w:lang w:val="fr-FR"/>
        </w:rPr>
        <w:t xml:space="preserve"> recyclage</w:t>
      </w:r>
      <w:r w:rsidR="006B3A4E" w:rsidRPr="0032190F">
        <w:rPr>
          <w:lang w:val="fr-FR"/>
        </w:rPr>
        <w:t>, ce ne sont donc probablement pas des outils « dédiés » (S. Beyries com. pers.).</w:t>
      </w:r>
    </w:p>
    <w:p w14:paraId="167EBFA3" w14:textId="77777777" w:rsidR="009D768A" w:rsidRDefault="009D768A" w:rsidP="00242C0F">
      <w:pPr>
        <w:tabs>
          <w:tab w:val="left" w:pos="1020"/>
        </w:tabs>
        <w:jc w:val="both"/>
        <w:rPr>
          <w:lang w:val="fr-FR"/>
        </w:rPr>
      </w:pPr>
      <w:r>
        <w:rPr>
          <w:lang w:val="fr-FR"/>
        </w:rPr>
        <w:t xml:space="preserve">La frise sculptée monumentale fut certainement un art public associé à de grandes occupations . Cette frise aurait agit comme un élément de cohésion sociale et également un marqueur social face à d'autres populations (groupe de la Garenne ?) </w:t>
      </w:r>
      <w:r w:rsidRPr="009D768A">
        <w:rPr>
          <w:lang w:val="fr-FR"/>
        </w:rPr>
        <w:t>(résumé thèse C. Bourdier)</w:t>
      </w:r>
    </w:p>
    <w:p w14:paraId="178A7F1F" w14:textId="77777777" w:rsidR="00BA1BC8" w:rsidRDefault="00BA1BC8" w:rsidP="00242C0F">
      <w:pPr>
        <w:tabs>
          <w:tab w:val="left" w:pos="1020"/>
        </w:tabs>
        <w:jc w:val="both"/>
        <w:rPr>
          <w:lang w:val="fr-FR"/>
        </w:rPr>
      </w:pPr>
    </w:p>
    <w:p w14:paraId="373B96DD" w14:textId="28A98BD0" w:rsidR="00BA1BC8" w:rsidRDefault="00000000" w:rsidP="00242C0F">
      <w:pPr>
        <w:tabs>
          <w:tab w:val="left" w:pos="1020"/>
        </w:tabs>
        <w:jc w:val="both"/>
        <w:rPr>
          <w:lang w:val="fr-FR"/>
        </w:rPr>
      </w:pPr>
      <w:hyperlink r:id="rId159" w:anchor="Cul_Magdalenien_geo_gr_SudFr_RS" w:history="1">
        <w:r w:rsidR="00BA1BC8" w:rsidRPr="00BA1BC8">
          <w:rPr>
            <w:rStyle w:val="Hyperlink"/>
            <w:lang w:val="fr-FR"/>
          </w:rPr>
          <w:t>groupe d</w:t>
        </w:r>
        <w:r w:rsidR="00BA1BC8">
          <w:rPr>
            <w:rStyle w:val="Hyperlink"/>
            <w:lang w:val="fr-FR"/>
          </w:rPr>
          <w:t>e R</w:t>
        </w:r>
        <w:r w:rsidR="00BA1BC8" w:rsidRPr="00BA1BC8">
          <w:rPr>
            <w:rStyle w:val="Hyperlink"/>
            <w:lang w:val="fr-FR"/>
          </w:rPr>
          <w:t>S</w:t>
        </w:r>
      </w:hyperlink>
    </w:p>
    <w:p w14:paraId="04176485" w14:textId="77777777" w:rsidR="002626A9" w:rsidRDefault="002626A9" w:rsidP="00242C0F">
      <w:pPr>
        <w:tabs>
          <w:tab w:val="left" w:pos="1020"/>
        </w:tabs>
        <w:jc w:val="both"/>
        <w:rPr>
          <w:lang w:val="fr-FR"/>
        </w:rPr>
      </w:pPr>
    </w:p>
    <w:p w14:paraId="1077F9B1" w14:textId="77777777" w:rsidR="002626A9" w:rsidRDefault="002626A9" w:rsidP="00426FF9">
      <w:pPr>
        <w:pStyle w:val="Heading1"/>
      </w:pPr>
      <w:bookmarkStart w:id="105" w:name="Sit_Chaire_Calvin"/>
      <w:r>
        <w:t>CHAIRE-A-CALVIN</w:t>
      </w:r>
    </w:p>
    <w:bookmarkEnd w:id="105"/>
    <w:p w14:paraId="65B2B7B1" w14:textId="77777777" w:rsidR="002626A9" w:rsidRDefault="002626A9" w:rsidP="00242C0F">
      <w:pPr>
        <w:tabs>
          <w:tab w:val="left" w:pos="1020"/>
        </w:tabs>
        <w:jc w:val="both"/>
        <w:rPr>
          <w:lang w:val="fr-FR"/>
        </w:rPr>
      </w:pPr>
    </w:p>
    <w:p w14:paraId="143DEA94" w14:textId="77777777" w:rsidR="002626A9" w:rsidRDefault="002626A9" w:rsidP="00242C0F">
      <w:pPr>
        <w:tabs>
          <w:tab w:val="left" w:pos="1020"/>
        </w:tabs>
        <w:jc w:val="both"/>
        <w:rPr>
          <w:lang w:val="fr-FR"/>
        </w:rPr>
      </w:pPr>
      <w:r w:rsidRPr="002626A9">
        <w:rPr>
          <w:lang w:val="fr-FR"/>
        </w:rPr>
        <w:t>Chaire-à-Calvin</w:t>
      </w:r>
      <w:r>
        <w:rPr>
          <w:lang w:val="fr-FR"/>
        </w:rPr>
        <w:t>, grotte ornée (SS BIB)</w:t>
      </w:r>
    </w:p>
    <w:p w14:paraId="265CEB1C" w14:textId="15039C75" w:rsidR="002626A9" w:rsidRPr="0032190F" w:rsidRDefault="00000000" w:rsidP="00242C0F">
      <w:pPr>
        <w:tabs>
          <w:tab w:val="left" w:pos="1020"/>
        </w:tabs>
        <w:jc w:val="both"/>
        <w:rPr>
          <w:lang w:val="fr-FR"/>
        </w:rPr>
      </w:pPr>
      <w:hyperlink r:id="rId160" w:anchor="Cul_Magdalenien_geo_gr_SudFr_RS" w:history="1">
        <w:r w:rsidR="00BA1BC8" w:rsidRPr="00BA1BC8">
          <w:rPr>
            <w:rStyle w:val="Hyperlink"/>
            <w:lang w:val="fr-FR"/>
          </w:rPr>
          <w:t>groupe d</w:t>
        </w:r>
        <w:r w:rsidR="00BA1BC8">
          <w:rPr>
            <w:rStyle w:val="Hyperlink"/>
            <w:lang w:val="fr-FR"/>
          </w:rPr>
          <w:t>e R</w:t>
        </w:r>
        <w:r w:rsidR="00BA1BC8" w:rsidRPr="00BA1BC8">
          <w:rPr>
            <w:rStyle w:val="Hyperlink"/>
            <w:lang w:val="fr-FR"/>
          </w:rPr>
          <w:t>S</w:t>
        </w:r>
      </w:hyperlink>
    </w:p>
    <w:p w14:paraId="55B4659D" w14:textId="77777777" w:rsidR="00602FB3" w:rsidRPr="0032190F" w:rsidRDefault="00602FB3" w:rsidP="00242C0F">
      <w:pPr>
        <w:tabs>
          <w:tab w:val="left" w:pos="1020"/>
        </w:tabs>
        <w:jc w:val="both"/>
        <w:rPr>
          <w:lang w:val="fr-FR"/>
        </w:rPr>
      </w:pPr>
    </w:p>
    <w:p w14:paraId="04AB2D14" w14:textId="77777777" w:rsidR="00602FB3" w:rsidRPr="0032190F" w:rsidRDefault="00602FB3" w:rsidP="00426FF9">
      <w:pPr>
        <w:pStyle w:val="Heading1"/>
      </w:pPr>
      <w:bookmarkStart w:id="106" w:name="Sit_Ferrassie"/>
      <w:r w:rsidRPr="0032190F">
        <w:t>FERRASSIE (La)</w:t>
      </w:r>
    </w:p>
    <w:bookmarkEnd w:id="106"/>
    <w:p w14:paraId="35ED011A" w14:textId="77777777" w:rsidR="00602FB3" w:rsidRPr="0032190F" w:rsidRDefault="00602FB3" w:rsidP="00242C0F">
      <w:pPr>
        <w:tabs>
          <w:tab w:val="left" w:pos="1020"/>
        </w:tabs>
        <w:jc w:val="both"/>
        <w:rPr>
          <w:lang w:val="fr-FR"/>
        </w:rPr>
      </w:pPr>
      <w:r w:rsidRPr="0032190F">
        <w:rPr>
          <w:lang w:val="fr-FR"/>
        </w:rPr>
        <w:br/>
      </w:r>
      <w:r w:rsidR="004F6C92" w:rsidRPr="0032190F">
        <w:rPr>
          <w:lang w:val="fr-FR"/>
        </w:rPr>
        <w:t xml:space="preserve">Dordogne. </w:t>
      </w:r>
      <w:r w:rsidRPr="0032190F">
        <w:rPr>
          <w:lang w:val="fr-FR"/>
        </w:rPr>
        <w:t>Site capital pour le Paléolithique</w:t>
      </w:r>
      <w:r w:rsidR="007C74AA" w:rsidRPr="0032190F">
        <w:rPr>
          <w:lang w:val="fr-FR"/>
        </w:rPr>
        <w:t xml:space="preserve"> pour avoir conservé une stratigraphie fondatrice (sic) (SS BIB)</w:t>
      </w:r>
      <w:r w:rsidRPr="0032190F">
        <w:rPr>
          <w:lang w:val="fr-FR"/>
        </w:rPr>
        <w:t xml:space="preserve">. A livré des </w:t>
      </w:r>
      <w:r w:rsidRPr="0032190F">
        <w:rPr>
          <w:i/>
          <w:lang w:val="fr-FR"/>
        </w:rPr>
        <w:t>cup-marks</w:t>
      </w:r>
      <w:r w:rsidRPr="0032190F">
        <w:rPr>
          <w:lang w:val="fr-FR"/>
        </w:rPr>
        <w:t xml:space="preserve"> (Fabio Cavulli com. pers.)</w:t>
      </w:r>
    </w:p>
    <w:p w14:paraId="60501C0F" w14:textId="77777777" w:rsidR="004F6C92" w:rsidRPr="0032190F" w:rsidRDefault="004F6C92" w:rsidP="00242C0F">
      <w:pPr>
        <w:tabs>
          <w:tab w:val="left" w:pos="1020"/>
        </w:tabs>
        <w:jc w:val="both"/>
        <w:rPr>
          <w:lang w:val="fr-FR"/>
        </w:rPr>
      </w:pPr>
      <w:r w:rsidRPr="0032190F">
        <w:rPr>
          <w:lang w:val="fr-FR"/>
        </w:rPr>
        <w:t>Dans une série de fosses l'une contenait le squelette d'un enfant de 3 ans : la dalle calcaire qui fermait la fosse était enduite d'ocre rouge sur la face de contact avec le coprs tandis que la face supérieure était creusée de 18 cupules (BIB 1738 p. 11)</w:t>
      </w:r>
    </w:p>
    <w:p w14:paraId="7C514E93" w14:textId="77777777" w:rsidR="00B75B42" w:rsidRPr="0032190F" w:rsidRDefault="00B75B42" w:rsidP="00242C0F">
      <w:pPr>
        <w:tabs>
          <w:tab w:val="left" w:pos="1020"/>
        </w:tabs>
        <w:jc w:val="both"/>
        <w:rPr>
          <w:lang w:val="fr-FR"/>
        </w:rPr>
      </w:pPr>
    </w:p>
    <w:p w14:paraId="56406984" w14:textId="77777777" w:rsidR="00B75B42" w:rsidRPr="0032190F" w:rsidRDefault="00B75B42" w:rsidP="00426FF9">
      <w:pPr>
        <w:pStyle w:val="Heading1"/>
      </w:pPr>
      <w:bookmarkStart w:id="107" w:name="Sit_Font_Gaume"/>
      <w:r w:rsidRPr="0032190F">
        <w:t>FONT-DE-GAUME</w:t>
      </w:r>
    </w:p>
    <w:bookmarkEnd w:id="107"/>
    <w:p w14:paraId="001CE092" w14:textId="77777777" w:rsidR="00B75B42" w:rsidRDefault="0002283F" w:rsidP="00242C0F">
      <w:pPr>
        <w:rPr>
          <w:lang w:val="fr-FR"/>
        </w:rPr>
      </w:pPr>
      <w:r>
        <w:rPr>
          <w:lang w:val="fr-FR"/>
        </w:rPr>
        <w:t>Font de Gaume</w:t>
      </w:r>
    </w:p>
    <w:p w14:paraId="6EDFFEED" w14:textId="77777777" w:rsidR="0002283F" w:rsidRPr="0032190F" w:rsidRDefault="0002283F" w:rsidP="00242C0F">
      <w:pPr>
        <w:rPr>
          <w:lang w:val="fr-FR"/>
        </w:rPr>
      </w:pPr>
    </w:p>
    <w:p w14:paraId="2243CBA7" w14:textId="021DA8A9" w:rsidR="00B75B42" w:rsidRPr="0032190F" w:rsidRDefault="00B75B42" w:rsidP="00242C0F">
      <w:pPr>
        <w:jc w:val="both"/>
        <w:rPr>
          <w:lang w:val="fr-FR"/>
        </w:rPr>
      </w:pPr>
      <w:r w:rsidRPr="0032190F">
        <w:rPr>
          <w:lang w:val="fr-FR"/>
        </w:rPr>
        <w:t xml:space="preserve">La </w:t>
      </w:r>
      <w:hyperlink r:id="rId161" w:anchor="Cul_Paleo_sup__Art" w:history="1">
        <w:r w:rsidRPr="0032190F">
          <w:rPr>
            <w:rStyle w:val="Hyperlink"/>
            <w:lang w:val="fr-FR"/>
          </w:rPr>
          <w:t>grotte peinte paléolithique</w:t>
        </w:r>
      </w:hyperlink>
      <w:r w:rsidR="001009C6" w:rsidRPr="001009C6">
        <w:rPr>
          <w:lang w:val="fr-FR"/>
        </w:rPr>
        <w:t xml:space="preserve"> </w:t>
      </w:r>
      <w:r w:rsidRPr="0032190F">
        <w:rPr>
          <w:lang w:val="fr-FR"/>
        </w:rPr>
        <w:t xml:space="preserve">de Font-de-Gaume (Eyzies). Les parties ornées sont loin de l’entrée actuelle. Monographie d’H. Breuil. La grotte a été scannée en 3D avec des précisions </w:t>
      </w:r>
      <w:r w:rsidRPr="0032190F">
        <w:rPr>
          <w:lang w:val="fr-FR"/>
        </w:rPr>
        <w:lastRenderedPageBreak/>
        <w:t xml:space="preserve">millimétriques pour les parties ornées. Le scan 3D : </w:t>
      </w:r>
      <w:r w:rsidRPr="001009C6">
        <w:rPr>
          <w:i/>
          <w:lang w:val="fr-FR"/>
        </w:rPr>
        <w:t>x, y, z</w:t>
      </w:r>
      <w:r w:rsidRPr="0032190F">
        <w:rPr>
          <w:lang w:val="fr-FR"/>
        </w:rPr>
        <w:t> ; photographie avec charte colorimétrique pour les prises de vues. La mise en valeur c’est le site internet et des boucles vidéos (BIB L. Bergerot, L’archéologie à la rencontre de ses publics, INHA, 2014)</w:t>
      </w:r>
    </w:p>
    <w:p w14:paraId="1DE889C8" w14:textId="0F333745" w:rsidR="00A9111F" w:rsidRPr="0032190F" w:rsidRDefault="00702A02" w:rsidP="00242C0F">
      <w:pPr>
        <w:jc w:val="both"/>
        <w:rPr>
          <w:lang w:val="fr-FR"/>
        </w:rPr>
      </w:pPr>
      <w:r>
        <w:rPr>
          <w:lang w:val="fr-FR"/>
        </w:rPr>
        <w:t xml:space="preserve">Peintures datées de la seconde partie du </w:t>
      </w:r>
      <w:hyperlink r:id="rId162" w:anchor="Cul_Magdalenien" w:history="1">
        <w:r w:rsidRPr="00702A02">
          <w:rPr>
            <w:rStyle w:val="Hyperlink"/>
            <w:lang w:val="fr-FR"/>
          </w:rPr>
          <w:t>Magdalénien</w:t>
        </w:r>
      </w:hyperlink>
      <w:r>
        <w:rPr>
          <w:lang w:val="fr-FR"/>
        </w:rPr>
        <w:t xml:space="preserve"> (BIB 2860)</w:t>
      </w:r>
    </w:p>
    <w:p w14:paraId="7CFA7566" w14:textId="77777777" w:rsidR="00702A02" w:rsidRPr="00702A02" w:rsidRDefault="00702A02" w:rsidP="00242C0F">
      <w:pPr>
        <w:jc w:val="both"/>
        <w:rPr>
          <w:lang w:val="fr-FR"/>
        </w:rPr>
      </w:pPr>
    </w:p>
    <w:p w14:paraId="2F76CFA7" w14:textId="0B83BF69" w:rsidR="00A9111F" w:rsidRDefault="00000000" w:rsidP="00242C0F">
      <w:pPr>
        <w:jc w:val="both"/>
        <w:rPr>
          <w:lang w:val="fr-FR"/>
        </w:rPr>
      </w:pPr>
      <w:hyperlink r:id="rId163" w:anchor="Sit_Kostienki" w:history="1">
        <w:r w:rsidR="00A9111F" w:rsidRPr="0032190F">
          <w:rPr>
            <w:rStyle w:val="Hyperlink"/>
            <w:lang w:val="fr-FR"/>
          </w:rPr>
          <w:t>Kostienki</w:t>
        </w:r>
      </w:hyperlink>
      <w:r w:rsidR="00A9111F" w:rsidRPr="0032190F">
        <w:rPr>
          <w:lang w:val="fr-FR"/>
        </w:rPr>
        <w:t xml:space="preserve"> (BIB 2268 p. 545)</w:t>
      </w:r>
    </w:p>
    <w:p w14:paraId="7C090E69" w14:textId="77777777" w:rsidR="00702A02" w:rsidRDefault="00702A02" w:rsidP="00242C0F">
      <w:pPr>
        <w:jc w:val="both"/>
        <w:rPr>
          <w:lang w:val="fr-FR"/>
        </w:rPr>
      </w:pPr>
    </w:p>
    <w:p w14:paraId="027ABCB2" w14:textId="77777777" w:rsidR="00702A02" w:rsidRDefault="00702A02" w:rsidP="00426FF9">
      <w:pPr>
        <w:pStyle w:val="Heading1"/>
      </w:pPr>
      <w:bookmarkStart w:id="108" w:name="Sit_Combarelles"/>
      <w:r>
        <w:t>COMBARELLES</w:t>
      </w:r>
    </w:p>
    <w:bookmarkEnd w:id="108"/>
    <w:p w14:paraId="39A5B788" w14:textId="77777777" w:rsidR="00702A02" w:rsidRDefault="00702A02" w:rsidP="00242C0F">
      <w:pPr>
        <w:jc w:val="both"/>
        <w:rPr>
          <w:lang w:val="fr-FR"/>
        </w:rPr>
      </w:pPr>
    </w:p>
    <w:p w14:paraId="257E9F19" w14:textId="5D0EFE31" w:rsidR="00702A02" w:rsidRDefault="00702A02" w:rsidP="00242C0F">
      <w:pPr>
        <w:jc w:val="both"/>
        <w:rPr>
          <w:lang w:val="fr-FR"/>
        </w:rPr>
      </w:pPr>
      <w:r>
        <w:rPr>
          <w:lang w:val="fr-FR"/>
        </w:rPr>
        <w:t xml:space="preserve">Combarelles (Eyzies), gravures datées de la seconde partie du </w:t>
      </w:r>
      <w:hyperlink r:id="rId164" w:anchor="Cul_Magdalenien" w:history="1">
        <w:r w:rsidRPr="00702A02">
          <w:rPr>
            <w:rStyle w:val="Hyperlink"/>
            <w:lang w:val="fr-FR"/>
          </w:rPr>
          <w:t>Magdalénien</w:t>
        </w:r>
      </w:hyperlink>
      <w:r>
        <w:rPr>
          <w:lang w:val="fr-FR"/>
        </w:rPr>
        <w:t xml:space="preserve"> (BIB 2860)</w:t>
      </w:r>
    </w:p>
    <w:p w14:paraId="05AA3F87" w14:textId="77777777" w:rsidR="00702A02" w:rsidRDefault="00702A02" w:rsidP="00242C0F">
      <w:pPr>
        <w:jc w:val="both"/>
        <w:rPr>
          <w:lang w:val="fr-FR"/>
        </w:rPr>
      </w:pPr>
    </w:p>
    <w:p w14:paraId="6F53CF6B" w14:textId="77777777" w:rsidR="001009C6" w:rsidRPr="0032190F" w:rsidRDefault="001009C6" w:rsidP="00242C0F">
      <w:pPr>
        <w:jc w:val="both"/>
        <w:rPr>
          <w:lang w:val="fr-FR"/>
        </w:rPr>
      </w:pPr>
    </w:p>
    <w:p w14:paraId="7D49309B" w14:textId="77777777" w:rsidR="001133F3" w:rsidRPr="0032190F" w:rsidRDefault="001133F3" w:rsidP="00426FF9">
      <w:pPr>
        <w:pStyle w:val="Heading1"/>
      </w:pPr>
      <w:bookmarkStart w:id="109" w:name="Sit_Rouffignac"/>
      <w:r w:rsidRPr="0032190F">
        <w:t>ROUFFIGNAC</w:t>
      </w:r>
      <w:bookmarkEnd w:id="109"/>
    </w:p>
    <w:p w14:paraId="7BDAAA82" w14:textId="77777777" w:rsidR="001133F3" w:rsidRPr="0032190F" w:rsidRDefault="001133F3" w:rsidP="00242C0F">
      <w:pPr>
        <w:jc w:val="both"/>
        <w:rPr>
          <w:lang w:val="fr-FR"/>
        </w:rPr>
      </w:pPr>
    </w:p>
    <w:p w14:paraId="0ECC3557" w14:textId="7CDC57B5" w:rsidR="001133F3" w:rsidRPr="0032190F" w:rsidRDefault="00D13E0E" w:rsidP="00242C0F">
      <w:pPr>
        <w:jc w:val="both"/>
        <w:rPr>
          <w:lang w:val="fr-FR"/>
        </w:rPr>
      </w:pPr>
      <w:r w:rsidRPr="0032190F">
        <w:rPr>
          <w:lang w:val="fr-FR"/>
        </w:rPr>
        <w:t xml:space="preserve">La </w:t>
      </w:r>
      <w:hyperlink r:id="rId165" w:anchor="Cul_Paleo_sup__Art_rup" w:history="1">
        <w:r w:rsidR="001009C6" w:rsidRPr="001009C6">
          <w:rPr>
            <w:rStyle w:val="Hyperlink"/>
            <w:lang w:val="fr-FR"/>
          </w:rPr>
          <w:t>grotte ornée</w:t>
        </w:r>
      </w:hyperlink>
      <w:r w:rsidR="001009C6">
        <w:rPr>
          <w:lang w:val="fr-FR"/>
        </w:rPr>
        <w:t xml:space="preserve"> </w:t>
      </w:r>
      <w:r w:rsidRPr="0032190F">
        <w:rPr>
          <w:lang w:val="fr-FR"/>
        </w:rPr>
        <w:t xml:space="preserve">de Rouffignac (Rouffignac, </w:t>
      </w:r>
      <w:r w:rsidR="001133F3" w:rsidRPr="0032190F">
        <w:rPr>
          <w:lang w:val="fr-FR"/>
        </w:rPr>
        <w:t>Dordogne</w:t>
      </w:r>
      <w:r w:rsidRPr="0032190F">
        <w:rPr>
          <w:lang w:val="fr-FR"/>
        </w:rPr>
        <w:t>)</w:t>
      </w:r>
      <w:r w:rsidR="001133F3" w:rsidRPr="0032190F">
        <w:rPr>
          <w:lang w:val="fr-FR"/>
        </w:rPr>
        <w:t xml:space="preserve"> compte 158 représentations de mammouths (S. de Beaune in BIB 1900)</w:t>
      </w:r>
      <w:r w:rsidR="007A355F" w:rsidRPr="0032190F">
        <w:rPr>
          <w:lang w:val="fr-FR"/>
        </w:rPr>
        <w:t xml:space="preserve"> </w:t>
      </w:r>
      <w:r w:rsidR="00702A02">
        <w:rPr>
          <w:lang w:val="fr-FR"/>
        </w:rPr>
        <w:t xml:space="preserve">seconde partie du </w:t>
      </w:r>
      <w:hyperlink r:id="rId166" w:anchor="Cul_Magdalenien" w:history="1">
        <w:r w:rsidR="00702A02" w:rsidRPr="00702A02">
          <w:rPr>
            <w:rStyle w:val="Hyperlink"/>
            <w:lang w:val="fr-FR"/>
          </w:rPr>
          <w:t>Magdalénien</w:t>
        </w:r>
      </w:hyperlink>
      <w:r w:rsidR="00702A02">
        <w:rPr>
          <w:lang w:val="fr-FR"/>
        </w:rPr>
        <w:t xml:space="preserve"> (BIB 2860)</w:t>
      </w:r>
    </w:p>
    <w:p w14:paraId="4B2704AD" w14:textId="13203234" w:rsidR="00D13E0E" w:rsidRPr="00702A02" w:rsidRDefault="007A355F" w:rsidP="00242C0F">
      <w:pPr>
        <w:jc w:val="both"/>
        <w:rPr>
          <w:lang w:val="fr-FR"/>
        </w:rPr>
      </w:pPr>
      <w:r w:rsidRPr="00702A02">
        <w:rPr>
          <w:lang w:val="fr-FR" w:eastAsia="en-GB"/>
        </w:rPr>
        <w:t xml:space="preserve">"nécropoles" du </w:t>
      </w:r>
      <w:r w:rsidR="00AF021E">
        <w:rPr>
          <w:lang w:val="fr-FR" w:eastAsia="en-GB"/>
        </w:rPr>
        <w:t>BF</w:t>
      </w:r>
      <w:r w:rsidRPr="00702A02">
        <w:rPr>
          <w:lang w:val="fr-FR" w:eastAsia="en-GB"/>
        </w:rPr>
        <w:t xml:space="preserve"> et </w:t>
      </w:r>
      <w:r w:rsidR="00AF021E">
        <w:rPr>
          <w:lang w:val="fr-FR" w:eastAsia="en-GB"/>
        </w:rPr>
        <w:t>BM</w:t>
      </w:r>
      <w:r w:rsidRPr="00702A02">
        <w:rPr>
          <w:lang w:val="fr-FR" w:eastAsia="en-GB"/>
        </w:rPr>
        <w:t>, étroitement associées aux peintures préhistoriques (BIB 2414)</w:t>
      </w:r>
      <w:r w:rsidR="001865A7" w:rsidRPr="00702A02">
        <w:rPr>
          <w:lang w:val="fr-FR" w:eastAsia="en-GB"/>
        </w:rPr>
        <w:t xml:space="preserve"> En liaison avec les représentations paléolithiques, des tracés digitaux anthropiques (tectiformes, serpentiformes et </w:t>
      </w:r>
      <w:hyperlink r:id="rId167" w:anchor="Cul_Proto_Art_TAC_T_g_zigzag" w:history="1">
        <w:r w:rsidR="00E31D08" w:rsidRPr="00E31D08">
          <w:rPr>
            <w:rStyle w:val="Hyperlink"/>
            <w:lang w:val="fr-FR" w:eastAsia="en-GB"/>
          </w:rPr>
          <w:t>zigza</w:t>
        </w:r>
        <w:r w:rsidR="00E31D08">
          <w:rPr>
            <w:rStyle w:val="Hyperlink"/>
            <w:lang w:val="fr-FR" w:eastAsia="en-GB"/>
          </w:rPr>
          <w:t>gs</w:t>
        </w:r>
      </w:hyperlink>
      <w:r w:rsidR="001865A7" w:rsidRPr="00702A02">
        <w:rPr>
          <w:lang w:val="fr-FR" w:eastAsia="en-GB"/>
        </w:rPr>
        <w:t xml:space="preserve">…) datés de l'âge du Bronze, seraient à rapprocher des figures découvertes aux </w:t>
      </w:r>
      <w:hyperlink r:id="rId168" w:anchor="Sit_Fraux" w:history="1">
        <w:r w:rsidR="001865A7" w:rsidRPr="00702A02">
          <w:rPr>
            <w:rStyle w:val="Hyperlink"/>
            <w:lang w:val="fr-FR" w:eastAsia="en-GB"/>
          </w:rPr>
          <w:t>Fraux</w:t>
        </w:r>
      </w:hyperlink>
      <w:r w:rsidR="001865A7" w:rsidRPr="00702A02">
        <w:rPr>
          <w:lang w:val="fr-FR" w:eastAsia="en-GB"/>
        </w:rPr>
        <w:t>.(BIB 2414)</w:t>
      </w:r>
    </w:p>
    <w:p w14:paraId="32EB31EC" w14:textId="5532A212" w:rsidR="00D13E0E" w:rsidRDefault="00D13E0E" w:rsidP="00242C0F">
      <w:pPr>
        <w:jc w:val="both"/>
        <w:rPr>
          <w:lang w:val="fr-FR"/>
        </w:rPr>
      </w:pPr>
      <w:r w:rsidRPr="0032190F">
        <w:rPr>
          <w:lang w:val="fr-FR"/>
        </w:rPr>
        <w:t>Le site a livré des décors céramiques de la fin du Bronze (BIB 1935 fig. 404)</w:t>
      </w:r>
    </w:p>
    <w:p w14:paraId="03E6F2BF" w14:textId="1CB04A80" w:rsidR="00112726" w:rsidRDefault="00112726" w:rsidP="00242C0F">
      <w:pPr>
        <w:jc w:val="both"/>
        <w:rPr>
          <w:lang w:val="fr-FR"/>
        </w:rPr>
      </w:pPr>
      <w:r>
        <w:rPr>
          <w:lang w:val="fr-FR"/>
        </w:rPr>
        <w:t>L</w:t>
      </w:r>
      <w:r w:rsidRPr="00112726">
        <w:rPr>
          <w:lang w:val="fr-FR"/>
        </w:rPr>
        <w:t xml:space="preserve">es </w:t>
      </w:r>
      <w:hyperlink r:id="rId169" w:anchor="Cul_Art_tek_grav_inc_digit" w:history="1">
        <w:r w:rsidRPr="00112726">
          <w:rPr>
            <w:rStyle w:val="Hyperlink"/>
            <w:lang w:val="fr-FR"/>
          </w:rPr>
          <w:t>tracés digitaux</w:t>
        </w:r>
      </w:hyperlink>
      <w:r w:rsidRPr="00112726">
        <w:rPr>
          <w:lang w:val="fr-FR"/>
        </w:rPr>
        <w:t xml:space="preserve"> ont servi à réaliser bisons et mammouth</w:t>
      </w:r>
      <w:r>
        <w:rPr>
          <w:lang w:val="fr-FR"/>
        </w:rPr>
        <w:t xml:space="preserve"> </w:t>
      </w:r>
      <w:r w:rsidRPr="00112726">
        <w:rPr>
          <w:lang w:val="fr-FR"/>
        </w:rPr>
        <w:t>(BIB 2556)</w:t>
      </w:r>
    </w:p>
    <w:p w14:paraId="0A329EC9" w14:textId="77777777" w:rsidR="004B7731" w:rsidRDefault="004B7731" w:rsidP="00242C0F">
      <w:pPr>
        <w:jc w:val="both"/>
        <w:rPr>
          <w:lang w:val="fr-FR"/>
        </w:rPr>
      </w:pPr>
    </w:p>
    <w:p w14:paraId="4FB68D12" w14:textId="73C0D1B1" w:rsidR="004B7731" w:rsidRPr="0056130B" w:rsidRDefault="004B7731" w:rsidP="004B7731">
      <w:pPr>
        <w:pStyle w:val="Heading1"/>
        <w:rPr>
          <w:lang w:val="en-GB"/>
        </w:rPr>
      </w:pPr>
      <w:bookmarkStart w:id="110" w:name="Sit_Riubregos"/>
      <w:r w:rsidRPr="0056130B">
        <w:rPr>
          <w:lang w:val="en-GB"/>
        </w:rPr>
        <w:t>RIUBREGOS</w:t>
      </w:r>
      <w:bookmarkEnd w:id="110"/>
    </w:p>
    <w:p w14:paraId="7D06475B" w14:textId="77777777" w:rsidR="004B7731" w:rsidRPr="0056130B" w:rsidRDefault="004B7731" w:rsidP="00242C0F">
      <w:pPr>
        <w:jc w:val="both"/>
        <w:rPr>
          <w:sz w:val="20"/>
          <w:lang w:val="en-GB" w:eastAsia="fr-FR"/>
        </w:rPr>
      </w:pPr>
      <w:r w:rsidRPr="0056130B">
        <w:rPr>
          <w:sz w:val="20"/>
          <w:lang w:val="en-GB" w:eastAsia="fr-FR"/>
        </w:rPr>
        <w:t xml:space="preserve">Castellfollit de Riubregós </w:t>
      </w:r>
    </w:p>
    <w:p w14:paraId="29BF9B29" w14:textId="77777777" w:rsidR="004B7731" w:rsidRPr="0056130B" w:rsidRDefault="004B7731" w:rsidP="00242C0F">
      <w:pPr>
        <w:jc w:val="both"/>
        <w:rPr>
          <w:lang w:val="en-GB" w:eastAsia="fr-FR"/>
        </w:rPr>
      </w:pPr>
    </w:p>
    <w:p w14:paraId="55CC22DD" w14:textId="274BA2B9" w:rsidR="004B7731" w:rsidRPr="0056130B" w:rsidRDefault="004B7731" w:rsidP="00242C0F">
      <w:pPr>
        <w:jc w:val="both"/>
        <w:rPr>
          <w:lang w:val="en-GB"/>
        </w:rPr>
      </w:pPr>
      <w:r w:rsidRPr="0056130B">
        <w:rPr>
          <w:lang w:val="en-GB" w:eastAsia="fr-FR"/>
        </w:rPr>
        <w:t>Anoia.</w:t>
      </w:r>
    </w:p>
    <w:p w14:paraId="40C406F7" w14:textId="77777777" w:rsidR="004B7731" w:rsidRPr="0056130B" w:rsidRDefault="004B7731" w:rsidP="00242C0F">
      <w:pPr>
        <w:jc w:val="both"/>
        <w:rPr>
          <w:lang w:val="en-GB"/>
        </w:rPr>
      </w:pPr>
    </w:p>
    <w:p w14:paraId="3239A158" w14:textId="77777777" w:rsidR="004B7731" w:rsidRPr="0056130B" w:rsidRDefault="004B7731" w:rsidP="00242C0F">
      <w:pPr>
        <w:jc w:val="both"/>
        <w:rPr>
          <w:lang w:val="en-GB"/>
        </w:rPr>
      </w:pPr>
    </w:p>
    <w:p w14:paraId="629C2213" w14:textId="328BA4AF" w:rsidR="004B7731" w:rsidRPr="004B7731" w:rsidRDefault="004B7731" w:rsidP="004B7731">
      <w:pPr>
        <w:pStyle w:val="Heading1"/>
        <w:rPr>
          <w:lang w:val="en-GB"/>
        </w:rPr>
      </w:pPr>
      <w:bookmarkStart w:id="111" w:name="Sit_Oroners"/>
      <w:r w:rsidRPr="004B7731">
        <w:rPr>
          <w:lang w:val="en-GB"/>
        </w:rPr>
        <w:t>ORONERS</w:t>
      </w:r>
    </w:p>
    <w:bookmarkEnd w:id="111"/>
    <w:p w14:paraId="6B80BFF4" w14:textId="2EF3A9A9" w:rsidR="004B7731" w:rsidRPr="0056130B" w:rsidRDefault="004B7731" w:rsidP="00242C0F">
      <w:pPr>
        <w:jc w:val="both"/>
        <w:rPr>
          <w:sz w:val="20"/>
          <w:lang w:val="fr-FR"/>
        </w:rPr>
      </w:pPr>
      <w:r w:rsidRPr="0056130B">
        <w:rPr>
          <w:sz w:val="20"/>
          <w:lang w:val="fr-FR"/>
        </w:rPr>
        <w:t>Castell d'Oroners</w:t>
      </w:r>
    </w:p>
    <w:p w14:paraId="4D1D7D6C" w14:textId="77777777" w:rsidR="004B7731" w:rsidRPr="0056130B" w:rsidRDefault="004B7731" w:rsidP="00242C0F">
      <w:pPr>
        <w:jc w:val="both"/>
        <w:rPr>
          <w:lang w:val="fr-FR"/>
        </w:rPr>
      </w:pPr>
    </w:p>
    <w:p w14:paraId="179FED6A" w14:textId="5A421EFA" w:rsidR="004B7731" w:rsidRPr="0056130B" w:rsidRDefault="004B7731" w:rsidP="00242C0F">
      <w:pPr>
        <w:jc w:val="both"/>
        <w:rPr>
          <w:lang w:val="fr-FR"/>
        </w:rPr>
      </w:pPr>
      <w:r w:rsidRPr="0056130B">
        <w:rPr>
          <w:lang w:val="fr-FR"/>
        </w:rPr>
        <w:t>Àger, Lleida.</w:t>
      </w:r>
    </w:p>
    <w:p w14:paraId="4DFB2BDA" w14:textId="77777777" w:rsidR="005C59CA" w:rsidRPr="0056130B" w:rsidRDefault="005C59CA" w:rsidP="00242C0F">
      <w:pPr>
        <w:jc w:val="both"/>
        <w:rPr>
          <w:lang w:val="fr-FR"/>
        </w:rPr>
      </w:pPr>
    </w:p>
    <w:p w14:paraId="37CE3951" w14:textId="77777777" w:rsidR="005C59CA" w:rsidRDefault="00856282" w:rsidP="00426FF9">
      <w:pPr>
        <w:pStyle w:val="Heading1"/>
      </w:pPr>
      <w:bookmarkStart w:id="112" w:name="Sit_Sauri"/>
      <w:r>
        <w:t>SAURI</w:t>
      </w:r>
    </w:p>
    <w:bookmarkEnd w:id="112"/>
    <w:p w14:paraId="64A46963" w14:textId="0F0D10B3" w:rsidR="00494247" w:rsidRPr="00494247" w:rsidRDefault="00560CBE" w:rsidP="00494247">
      <w:pPr>
        <w:jc w:val="both"/>
        <w:rPr>
          <w:rStyle w:val="Hyperlink"/>
          <w:sz w:val="20"/>
          <w:lang w:val="fr-FR"/>
        </w:rPr>
      </w:pPr>
      <w:r>
        <w:rPr>
          <w:sz w:val="20"/>
          <w:lang w:val="fr-FR"/>
        </w:rPr>
        <w:t xml:space="preserve">Seuri, </w:t>
      </w:r>
      <w:r w:rsidR="00494247" w:rsidRPr="00494247">
        <w:rPr>
          <w:sz w:val="20"/>
          <w:lang w:val="fr-FR"/>
        </w:rPr>
        <w:t xml:space="preserve">projet </w:t>
      </w:r>
      <w:hyperlink r:id="rId170" w:anchor="CASE_Sauri" w:history="1">
        <w:r w:rsidR="00494247" w:rsidRPr="00494247">
          <w:rPr>
            <w:rStyle w:val="Hyperlink"/>
            <w:sz w:val="20"/>
            <w:lang w:val="fr-FR"/>
          </w:rPr>
          <w:t>SAURI</w:t>
        </w:r>
      </w:hyperlink>
    </w:p>
    <w:p w14:paraId="7D799A36" w14:textId="77777777" w:rsidR="00856282" w:rsidRDefault="00856282" w:rsidP="00242C0F">
      <w:pPr>
        <w:jc w:val="both"/>
        <w:rPr>
          <w:lang w:val="fr-FR"/>
        </w:rPr>
      </w:pPr>
    </w:p>
    <w:p w14:paraId="182B97D3" w14:textId="38083392" w:rsidR="00494247" w:rsidRDefault="005C59CA" w:rsidP="00242C0F">
      <w:pPr>
        <w:jc w:val="both"/>
        <w:rPr>
          <w:lang w:val="fr-FR"/>
        </w:rPr>
      </w:pPr>
      <w:r w:rsidRPr="005C59CA">
        <w:rPr>
          <w:lang w:val="fr-FR"/>
        </w:rPr>
        <w:t>A Pallars Sobirà, proche du vall d'Àssua</w:t>
      </w:r>
      <w:r>
        <w:rPr>
          <w:lang w:val="fr-FR"/>
        </w:rPr>
        <w:t xml:space="preserve"> (</w:t>
      </w:r>
      <w:r w:rsidR="00B470D5" w:rsidRPr="005C59CA">
        <w:rPr>
          <w:lang w:val="fr-FR"/>
        </w:rPr>
        <w:t>Pallars Sobirà</w:t>
      </w:r>
      <w:r w:rsidR="00B470D5">
        <w:rPr>
          <w:lang w:val="fr-FR"/>
        </w:rPr>
        <w:t xml:space="preserve">, </w:t>
      </w:r>
      <w:r>
        <w:rPr>
          <w:lang w:val="fr-FR"/>
        </w:rPr>
        <w:t xml:space="preserve">Lleida), </w:t>
      </w:r>
      <w:r w:rsidR="00494247">
        <w:rPr>
          <w:lang w:val="fr-FR"/>
        </w:rPr>
        <w:t xml:space="preserve">~ 3,000 </w:t>
      </w:r>
      <w:hyperlink r:id="rId171" w:anchor="Sit_Sauri_g" w:history="1">
        <w:r w:rsidR="00494247" w:rsidRPr="00494247">
          <w:rPr>
            <w:rStyle w:val="Hyperlink"/>
            <w:lang w:val="fr-FR"/>
          </w:rPr>
          <w:t>gravures</w:t>
        </w:r>
      </w:hyperlink>
      <w:r w:rsidR="00494247">
        <w:rPr>
          <w:lang w:val="fr-FR"/>
        </w:rPr>
        <w:t xml:space="preserve"> </w:t>
      </w:r>
      <w:r w:rsidR="004E6904">
        <w:rPr>
          <w:lang w:val="fr-FR"/>
        </w:rPr>
        <w:t>(</w:t>
      </w:r>
      <w:hyperlink r:id="rId172" w:anchor="Sit_Sauri_tec" w:history="1">
        <w:r w:rsidR="004E6904" w:rsidRPr="00494247">
          <w:rPr>
            <w:rStyle w:val="Hyperlink"/>
            <w:lang w:val="fr-FR"/>
          </w:rPr>
          <w:t>techniques</w:t>
        </w:r>
      </w:hyperlink>
      <w:r w:rsidR="004E6904">
        <w:rPr>
          <w:color w:val="000000"/>
          <w:lang w:val="fr-FR"/>
        </w:rPr>
        <w:t xml:space="preserve">, </w:t>
      </w:r>
      <w:hyperlink r:id="rId173" w:anchor="Sit_Sauri_TAC" w:history="1">
        <w:r w:rsidR="004E6904" w:rsidRPr="00494247">
          <w:rPr>
            <w:rStyle w:val="Hyperlink"/>
            <w:lang w:val="fr-FR"/>
          </w:rPr>
          <w:t>TAC</w:t>
        </w:r>
      </w:hyperlink>
      <w:r w:rsidR="004E6904">
        <w:rPr>
          <w:color w:val="000000"/>
          <w:lang w:val="fr-FR"/>
        </w:rPr>
        <w:t xml:space="preserve">), </w:t>
      </w:r>
      <w:r w:rsidR="00560CBE">
        <w:rPr>
          <w:lang w:val="fr-FR"/>
        </w:rPr>
        <w:t xml:space="preserve">sur des </w:t>
      </w:r>
      <w:hyperlink r:id="rId174" w:anchor="Sit_Sauri_r" w:history="1">
        <w:r w:rsidR="00560CBE" w:rsidRPr="00560CBE">
          <w:rPr>
            <w:rStyle w:val="Hyperlink"/>
            <w:lang w:val="fr-FR"/>
          </w:rPr>
          <w:t>roches</w:t>
        </w:r>
      </w:hyperlink>
      <w:r w:rsidR="00560CBE">
        <w:rPr>
          <w:lang w:val="fr-FR"/>
        </w:rPr>
        <w:t xml:space="preserve"> </w:t>
      </w:r>
      <w:r w:rsidR="00494247">
        <w:rPr>
          <w:lang w:val="fr-FR"/>
        </w:rPr>
        <w:t xml:space="preserve">réparties en différentes </w:t>
      </w:r>
      <w:hyperlink r:id="rId175" w:anchor="Sit_Sauri_z" w:history="1">
        <w:r w:rsidR="00494247" w:rsidRPr="00494247">
          <w:rPr>
            <w:rStyle w:val="Hyperlink"/>
            <w:lang w:val="fr-FR"/>
          </w:rPr>
          <w:t>zones</w:t>
        </w:r>
      </w:hyperlink>
    </w:p>
    <w:p w14:paraId="074A0A98" w14:textId="026945C4" w:rsidR="00494247" w:rsidRDefault="00000000" w:rsidP="00242C0F">
      <w:pPr>
        <w:jc w:val="both"/>
        <w:rPr>
          <w:rStyle w:val="Hyperlink"/>
          <w:lang w:val="fr-FR"/>
        </w:rPr>
      </w:pPr>
      <w:hyperlink r:id="rId176" w:anchor="Sit_Sauri_g_compar" w:history="1">
        <w:r w:rsidR="004E6904" w:rsidRPr="00494247">
          <w:rPr>
            <w:rStyle w:val="Hyperlink"/>
            <w:lang w:val="fr-FR"/>
          </w:rPr>
          <w:t>comparaisons</w:t>
        </w:r>
      </w:hyperlink>
    </w:p>
    <w:p w14:paraId="50743338" w14:textId="77777777" w:rsidR="004E6904" w:rsidRDefault="004E6904" w:rsidP="00242C0F">
      <w:pPr>
        <w:jc w:val="both"/>
        <w:rPr>
          <w:rStyle w:val="Hyperlink"/>
          <w:lang w:val="fr-FR"/>
        </w:rPr>
      </w:pPr>
    </w:p>
    <w:p w14:paraId="1D2153E2" w14:textId="77777777" w:rsidR="004E6904" w:rsidRDefault="004E6904" w:rsidP="00242C0F">
      <w:pPr>
        <w:jc w:val="both"/>
        <w:rPr>
          <w:rStyle w:val="Hyperlink"/>
          <w:lang w:val="fr-FR"/>
        </w:rPr>
      </w:pPr>
    </w:p>
    <w:p w14:paraId="15E3D0BB" w14:textId="5D4D2DCB" w:rsidR="00494247" w:rsidRDefault="00494247" w:rsidP="00494247">
      <w:pPr>
        <w:pStyle w:val="Heading2"/>
        <w:rPr>
          <w:rStyle w:val="Hyperlink"/>
          <w:color w:val="000000"/>
          <w:u w:val="none"/>
        </w:rPr>
      </w:pPr>
      <w:bookmarkStart w:id="113" w:name="Sit_Sauri_g"/>
      <w:r>
        <w:rPr>
          <w:rStyle w:val="Hyperlink"/>
          <w:color w:val="000000"/>
          <w:u w:val="none"/>
        </w:rPr>
        <w:t>gravures</w:t>
      </w:r>
    </w:p>
    <w:bookmarkEnd w:id="113"/>
    <w:p w14:paraId="3979BDA9" w14:textId="751A464A" w:rsidR="00494247" w:rsidRPr="00494247" w:rsidRDefault="00494247" w:rsidP="00242C0F">
      <w:pPr>
        <w:jc w:val="both"/>
        <w:rPr>
          <w:rStyle w:val="Hyperlink"/>
          <w:color w:val="000000"/>
          <w:sz w:val="20"/>
          <w:u w:val="none"/>
          <w:lang w:val="fr-FR"/>
        </w:rPr>
      </w:pPr>
      <w:r w:rsidRPr="00494247">
        <w:fldChar w:fldCharType="begin"/>
      </w:r>
      <w:r w:rsidRPr="00494247">
        <w:rPr>
          <w:sz w:val="20"/>
          <w:lang w:val="fr-FR"/>
        </w:rPr>
        <w:instrText>HYPERLINK "file:///C:\\Users\\Thomas%20Huet\\Desktop\\Documentation%20archéologique%20liée%20à%20la%20thèse\\Cultures.docx" \l "Cul_Proto_Art_Period_MoyenAge"</w:instrText>
      </w:r>
      <w:r w:rsidRPr="00494247">
        <w:fldChar w:fldCharType="separate"/>
      </w:r>
      <w:r w:rsidRPr="00494247">
        <w:rPr>
          <w:rStyle w:val="Hyperlink"/>
          <w:sz w:val="20"/>
          <w:lang w:val="fr-FR"/>
        </w:rPr>
        <w:t>gravures médiévales</w:t>
      </w:r>
      <w:r w:rsidRPr="00494247">
        <w:rPr>
          <w:rStyle w:val="Hyperlink"/>
          <w:sz w:val="20"/>
          <w:lang w:val="fr-FR"/>
        </w:rPr>
        <w:fldChar w:fldCharType="end"/>
      </w:r>
    </w:p>
    <w:p w14:paraId="2328B6DB" w14:textId="77777777" w:rsidR="00494247" w:rsidRDefault="00494247" w:rsidP="00242C0F">
      <w:pPr>
        <w:jc w:val="both"/>
        <w:rPr>
          <w:color w:val="000000"/>
          <w:lang w:val="fr-FR"/>
        </w:rPr>
      </w:pPr>
    </w:p>
    <w:p w14:paraId="0A89E0BC" w14:textId="15B7E18F" w:rsidR="00494247" w:rsidRPr="00494247" w:rsidRDefault="00000000" w:rsidP="00242C0F">
      <w:pPr>
        <w:jc w:val="both"/>
        <w:rPr>
          <w:color w:val="000000"/>
          <w:lang w:val="fr-FR"/>
        </w:rPr>
      </w:pPr>
      <w:hyperlink r:id="rId177" w:anchor="Sit_Sauri_tec" w:history="1">
        <w:r w:rsidR="00494247" w:rsidRPr="00494247">
          <w:rPr>
            <w:rStyle w:val="Hyperlink"/>
            <w:lang w:val="fr-FR"/>
          </w:rPr>
          <w:t>techniques</w:t>
        </w:r>
      </w:hyperlink>
      <w:r w:rsidR="00494247">
        <w:rPr>
          <w:color w:val="000000"/>
          <w:lang w:val="fr-FR"/>
        </w:rPr>
        <w:t xml:space="preserve">, </w:t>
      </w:r>
      <w:hyperlink r:id="rId178" w:anchor="Sit_Sauri_TAC" w:history="1">
        <w:r w:rsidR="00494247" w:rsidRPr="00494247">
          <w:rPr>
            <w:rStyle w:val="Hyperlink"/>
            <w:lang w:val="fr-FR"/>
          </w:rPr>
          <w:t>TAC</w:t>
        </w:r>
      </w:hyperlink>
      <w:r w:rsidR="00494247">
        <w:rPr>
          <w:color w:val="000000"/>
          <w:lang w:val="fr-FR"/>
        </w:rPr>
        <w:t xml:space="preserve">, </w:t>
      </w:r>
      <w:hyperlink r:id="rId179" w:anchor="Sit_Sauri_g_compar" w:history="1">
        <w:r w:rsidR="00494247" w:rsidRPr="00494247">
          <w:rPr>
            <w:rStyle w:val="Hyperlink"/>
            <w:lang w:val="fr-FR"/>
          </w:rPr>
          <w:t>comparaisons</w:t>
        </w:r>
      </w:hyperlink>
    </w:p>
    <w:p w14:paraId="18DF7F6D" w14:textId="77777777" w:rsidR="00494247" w:rsidRDefault="00494247" w:rsidP="00242C0F">
      <w:pPr>
        <w:jc w:val="both"/>
        <w:rPr>
          <w:color w:val="000000"/>
          <w:lang w:val="fr-FR"/>
        </w:rPr>
      </w:pPr>
    </w:p>
    <w:p w14:paraId="1233FB00" w14:textId="55B39095" w:rsidR="00494247" w:rsidRDefault="00494247" w:rsidP="00494247">
      <w:pPr>
        <w:pStyle w:val="Heading3"/>
      </w:pPr>
      <w:bookmarkStart w:id="114" w:name="Sit_Sauri_tec"/>
      <w:r>
        <w:lastRenderedPageBreak/>
        <w:t>techniques</w:t>
      </w:r>
    </w:p>
    <w:bookmarkEnd w:id="114"/>
    <w:p w14:paraId="79A03406" w14:textId="77777777" w:rsidR="00494247" w:rsidRDefault="00494247" w:rsidP="00242C0F">
      <w:pPr>
        <w:jc w:val="both"/>
        <w:rPr>
          <w:color w:val="000000"/>
          <w:lang w:val="fr-FR"/>
        </w:rPr>
      </w:pPr>
    </w:p>
    <w:p w14:paraId="34DD2B5B" w14:textId="71E9169B" w:rsidR="00494247" w:rsidRDefault="00000000" w:rsidP="00242C0F">
      <w:pPr>
        <w:jc w:val="both"/>
        <w:rPr>
          <w:color w:val="000000"/>
          <w:lang w:val="fr-FR"/>
        </w:rPr>
      </w:pPr>
      <w:hyperlink r:id="rId180" w:anchor="Sit_Sauri_tec_inc" w:history="1">
        <w:r w:rsidR="00494247" w:rsidRPr="00494247">
          <w:rPr>
            <w:rStyle w:val="Hyperlink"/>
            <w:lang w:val="fr-FR"/>
          </w:rPr>
          <w:t>incisions</w:t>
        </w:r>
      </w:hyperlink>
    </w:p>
    <w:p w14:paraId="42D84A00" w14:textId="77777777" w:rsidR="00494247" w:rsidRDefault="00494247" w:rsidP="00242C0F">
      <w:pPr>
        <w:jc w:val="both"/>
        <w:rPr>
          <w:color w:val="000000"/>
          <w:lang w:val="fr-FR"/>
        </w:rPr>
      </w:pPr>
    </w:p>
    <w:p w14:paraId="0E8A7999" w14:textId="646A129A" w:rsidR="00494247" w:rsidRDefault="00494247" w:rsidP="00494247">
      <w:pPr>
        <w:pStyle w:val="Heading4"/>
      </w:pPr>
      <w:bookmarkStart w:id="115" w:name="Sit_Sauri_tec_inc"/>
      <w:r>
        <w:t>incisions</w:t>
      </w:r>
    </w:p>
    <w:bookmarkEnd w:id="115"/>
    <w:p w14:paraId="4B5D238C" w14:textId="77777777" w:rsidR="00494247" w:rsidRDefault="00494247" w:rsidP="00494247">
      <w:pPr>
        <w:rPr>
          <w:lang w:val="fr-FR" w:eastAsia="fr-FR"/>
        </w:rPr>
      </w:pPr>
    </w:p>
    <w:p w14:paraId="08068206" w14:textId="77777777" w:rsidR="00494247" w:rsidRPr="00494247" w:rsidRDefault="00494247" w:rsidP="00494247">
      <w:pPr>
        <w:rPr>
          <w:lang w:val="fr-FR" w:eastAsia="fr-FR"/>
        </w:rPr>
      </w:pPr>
    </w:p>
    <w:p w14:paraId="2B7AC344" w14:textId="77777777" w:rsidR="00ED5C63" w:rsidRDefault="00ED5C63" w:rsidP="00242C0F">
      <w:pPr>
        <w:jc w:val="both"/>
        <w:rPr>
          <w:lang w:val="fr-FR"/>
        </w:rPr>
      </w:pPr>
    </w:p>
    <w:p w14:paraId="42C406D8" w14:textId="1A5AE604" w:rsidR="00494247" w:rsidRDefault="00494247" w:rsidP="00494247">
      <w:pPr>
        <w:pStyle w:val="Heading3"/>
      </w:pPr>
      <w:bookmarkStart w:id="116" w:name="Sit_Sauri_TAC"/>
      <w:r>
        <w:t>TAC</w:t>
      </w:r>
    </w:p>
    <w:bookmarkEnd w:id="116"/>
    <w:p w14:paraId="1C66B864" w14:textId="77777777" w:rsidR="00494247" w:rsidRDefault="00494247" w:rsidP="00494247">
      <w:pPr>
        <w:rPr>
          <w:lang w:val="fr-FR" w:eastAsia="fr-FR"/>
        </w:rPr>
      </w:pPr>
    </w:p>
    <w:p w14:paraId="7D2B1F0D" w14:textId="7A53438F" w:rsidR="00494247" w:rsidRPr="00494247" w:rsidRDefault="00494247" w:rsidP="00494247">
      <w:pPr>
        <w:rPr>
          <w:lang w:val="fr-FR" w:eastAsia="fr-FR"/>
        </w:rPr>
      </w:pPr>
      <w:r>
        <w:rPr>
          <w:lang w:val="fr-FR"/>
        </w:rPr>
        <w:t>(</w:t>
      </w:r>
      <w:hyperlink r:id="rId181" w:anchor="Sit_Sauri_TAC_T" w:history="1">
        <w:r w:rsidRPr="00494247">
          <w:rPr>
            <w:rStyle w:val="Hyperlink"/>
            <w:lang w:val="fr-FR"/>
          </w:rPr>
          <w:t>T</w:t>
        </w:r>
      </w:hyperlink>
      <w:r>
        <w:rPr>
          <w:lang w:val="fr-FR"/>
        </w:rPr>
        <w:t>.</w:t>
      </w:r>
      <w:hyperlink r:id="rId182" w:anchor="Sit_Sauri_TAC_A" w:history="1">
        <w:r w:rsidRPr="00494247">
          <w:rPr>
            <w:rStyle w:val="Hyperlink"/>
            <w:lang w:val="fr-FR"/>
          </w:rPr>
          <w:t>A</w:t>
        </w:r>
      </w:hyperlink>
      <w:r>
        <w:rPr>
          <w:lang w:val="fr-FR"/>
        </w:rPr>
        <w:t>.</w:t>
      </w:r>
      <w:hyperlink r:id="rId183" w:anchor="Sit_Sauri_TAC_C" w:history="1">
        <w:r w:rsidRPr="00494247">
          <w:rPr>
            <w:rStyle w:val="Hyperlink"/>
            <w:lang w:val="fr-FR"/>
          </w:rPr>
          <w:t>C</w:t>
        </w:r>
      </w:hyperlink>
      <w:r>
        <w:rPr>
          <w:lang w:val="fr-FR"/>
        </w:rPr>
        <w:t>.)</w:t>
      </w:r>
    </w:p>
    <w:p w14:paraId="4EC1B669" w14:textId="77777777" w:rsidR="00494247" w:rsidRPr="00722E37" w:rsidRDefault="00494247" w:rsidP="00242C0F">
      <w:pPr>
        <w:jc w:val="both"/>
        <w:rPr>
          <w:lang w:val="fr-FR"/>
        </w:rPr>
      </w:pPr>
    </w:p>
    <w:p w14:paraId="1FA1E212" w14:textId="77777777" w:rsidR="00856282" w:rsidRPr="00722E37" w:rsidRDefault="00856282" w:rsidP="00242C0F">
      <w:pPr>
        <w:jc w:val="both"/>
        <w:rPr>
          <w:lang w:val="fr-FR"/>
        </w:rPr>
      </w:pPr>
    </w:p>
    <w:p w14:paraId="206A8244" w14:textId="4FE73957" w:rsidR="00A6327D" w:rsidRPr="00722E37" w:rsidRDefault="00F026C7" w:rsidP="00494247">
      <w:pPr>
        <w:pStyle w:val="Heading4"/>
      </w:pPr>
      <w:bookmarkStart w:id="117" w:name="Sit_Sauri_thm"/>
      <w:r w:rsidRPr="00722E37">
        <w:t>t</w:t>
      </w:r>
      <w:r w:rsidR="00A6327D" w:rsidRPr="00722E37">
        <w:t>hém</w:t>
      </w:r>
      <w:r w:rsidR="00494247">
        <w:t>es</w:t>
      </w:r>
    </w:p>
    <w:p w14:paraId="3114273F" w14:textId="264F13B4" w:rsidR="00A6327D" w:rsidRPr="00494247" w:rsidRDefault="00494247" w:rsidP="00A6327D">
      <w:pPr>
        <w:jc w:val="both"/>
        <w:rPr>
          <w:sz w:val="20"/>
          <w:lang w:val="fr-FR"/>
        </w:rPr>
      </w:pPr>
      <w:bookmarkStart w:id="118" w:name="Sit_Sauri_TAC_T"/>
      <w:bookmarkEnd w:id="117"/>
      <w:r w:rsidRPr="00494247">
        <w:rPr>
          <w:sz w:val="20"/>
          <w:lang w:val="fr-FR"/>
        </w:rPr>
        <w:t>themes</w:t>
      </w:r>
    </w:p>
    <w:bookmarkEnd w:id="118"/>
    <w:p w14:paraId="3EBE4391" w14:textId="77777777" w:rsidR="00494247" w:rsidRDefault="00494247" w:rsidP="00A6327D">
      <w:pPr>
        <w:jc w:val="both"/>
        <w:rPr>
          <w:lang w:val="fr-FR"/>
        </w:rPr>
      </w:pPr>
    </w:p>
    <w:p w14:paraId="0239A104" w14:textId="77777777" w:rsidR="00494247" w:rsidRDefault="00494247" w:rsidP="00A6327D">
      <w:pPr>
        <w:jc w:val="both"/>
        <w:rPr>
          <w:lang w:val="fr-FR"/>
        </w:rPr>
      </w:pPr>
    </w:p>
    <w:tbl>
      <w:tblPr>
        <w:tblStyle w:val="TableGrid"/>
        <w:tblW w:w="0" w:type="auto"/>
        <w:jc w:val="center"/>
        <w:tblLook w:val="04A0" w:firstRow="1" w:lastRow="0" w:firstColumn="1" w:lastColumn="0" w:noHBand="0" w:noVBand="1"/>
      </w:tblPr>
      <w:tblGrid>
        <w:gridCol w:w="2016"/>
      </w:tblGrid>
      <w:tr w:rsidR="00494247" w14:paraId="2922110B" w14:textId="77777777" w:rsidTr="00494247">
        <w:trPr>
          <w:jc w:val="center"/>
        </w:trPr>
        <w:tc>
          <w:tcPr>
            <w:tcW w:w="2016" w:type="dxa"/>
          </w:tcPr>
          <w:p w14:paraId="2167CD5A" w14:textId="11E85B4F" w:rsidR="00494247" w:rsidRDefault="00000000" w:rsidP="00A6327D">
            <w:pPr>
              <w:jc w:val="both"/>
              <w:rPr>
                <w:lang w:val="fr-FR"/>
              </w:rPr>
            </w:pPr>
            <w:hyperlink r:id="rId184" w:anchor="Sit_Sauri_thm_anthrop" w:history="1">
              <w:r w:rsidR="00494247" w:rsidRPr="00494247">
                <w:rPr>
                  <w:rStyle w:val="Hyperlink"/>
                  <w:lang w:val="fr-FR"/>
                </w:rPr>
                <w:t>anthropomorphes</w:t>
              </w:r>
            </w:hyperlink>
          </w:p>
        </w:tc>
      </w:tr>
      <w:tr w:rsidR="00494247" w14:paraId="711CC71E" w14:textId="77777777" w:rsidTr="00494247">
        <w:trPr>
          <w:jc w:val="center"/>
        </w:trPr>
        <w:tc>
          <w:tcPr>
            <w:tcW w:w="2016" w:type="dxa"/>
          </w:tcPr>
          <w:p w14:paraId="1AF49563" w14:textId="676F1888" w:rsidR="00494247" w:rsidRDefault="00000000" w:rsidP="00A6327D">
            <w:pPr>
              <w:jc w:val="both"/>
              <w:rPr>
                <w:lang w:val="fr-FR"/>
              </w:rPr>
            </w:pPr>
            <w:hyperlink r:id="rId185" w:anchor="Sit_Sauri_thm_zoo" w:history="1">
              <w:r w:rsidR="00494247" w:rsidRPr="00494247">
                <w:rPr>
                  <w:rStyle w:val="Hyperlink"/>
                  <w:lang w:val="fr-FR"/>
                </w:rPr>
                <w:t>zoomorphes</w:t>
              </w:r>
            </w:hyperlink>
          </w:p>
        </w:tc>
      </w:tr>
      <w:tr w:rsidR="00494247" w14:paraId="4B3C315A" w14:textId="77777777" w:rsidTr="00494247">
        <w:trPr>
          <w:jc w:val="center"/>
        </w:trPr>
        <w:tc>
          <w:tcPr>
            <w:tcW w:w="2016" w:type="dxa"/>
          </w:tcPr>
          <w:p w14:paraId="780FBC50" w14:textId="68ED9DD6" w:rsidR="00494247" w:rsidRDefault="00000000" w:rsidP="00A6327D">
            <w:pPr>
              <w:jc w:val="both"/>
              <w:rPr>
                <w:lang w:val="fr-FR"/>
              </w:rPr>
            </w:pPr>
            <w:hyperlink r:id="rId186" w:anchor="Sit_Sauri_thm_techno" w:history="1">
              <w:r w:rsidR="00494247" w:rsidRPr="00494247">
                <w:rPr>
                  <w:rStyle w:val="Hyperlink"/>
                  <w:lang w:val="fr-FR"/>
                </w:rPr>
                <w:t>technomorphes</w:t>
              </w:r>
            </w:hyperlink>
          </w:p>
        </w:tc>
      </w:tr>
      <w:tr w:rsidR="00494247" w14:paraId="147E37DD" w14:textId="77777777" w:rsidTr="00494247">
        <w:trPr>
          <w:jc w:val="center"/>
        </w:trPr>
        <w:tc>
          <w:tcPr>
            <w:tcW w:w="2016" w:type="dxa"/>
          </w:tcPr>
          <w:p w14:paraId="5F3E228F" w14:textId="4D88C80F" w:rsidR="00494247" w:rsidRDefault="00000000" w:rsidP="00A6327D">
            <w:pPr>
              <w:jc w:val="both"/>
              <w:rPr>
                <w:lang w:val="fr-FR"/>
              </w:rPr>
            </w:pPr>
            <w:hyperlink r:id="rId187" w:anchor="Sit_Sauri_thm_geom" w:history="1">
              <w:r w:rsidR="00494247" w:rsidRPr="00494247">
                <w:rPr>
                  <w:rStyle w:val="Hyperlink"/>
                  <w:lang w:val="fr-FR"/>
                </w:rPr>
                <w:t>géométriques</w:t>
              </w:r>
            </w:hyperlink>
          </w:p>
        </w:tc>
      </w:tr>
    </w:tbl>
    <w:p w14:paraId="45EC8AFC" w14:textId="77777777" w:rsidR="00494247" w:rsidRDefault="00494247" w:rsidP="00A6327D">
      <w:pPr>
        <w:jc w:val="both"/>
        <w:rPr>
          <w:lang w:val="fr-FR"/>
        </w:rPr>
      </w:pPr>
    </w:p>
    <w:p w14:paraId="50F0F213" w14:textId="77777777" w:rsidR="00494247" w:rsidRPr="00722E37" w:rsidRDefault="00494247" w:rsidP="00A6327D">
      <w:pPr>
        <w:jc w:val="both"/>
        <w:rPr>
          <w:lang w:val="fr-FR"/>
        </w:rPr>
      </w:pPr>
    </w:p>
    <w:p w14:paraId="6D326CBB" w14:textId="13EC240D" w:rsidR="00A6327D" w:rsidRDefault="00A6327D" w:rsidP="00A6327D">
      <w:pPr>
        <w:jc w:val="both"/>
        <w:rPr>
          <w:lang w:val="fr-FR"/>
        </w:rPr>
      </w:pPr>
      <w:r w:rsidRPr="00F77612">
        <w:rPr>
          <w:lang w:val="fr-FR"/>
        </w:rPr>
        <w:t>croix chrétiennes</w:t>
      </w:r>
      <w:r w:rsidR="00494247">
        <w:rPr>
          <w:lang w:val="fr-FR"/>
        </w:rPr>
        <w:t xml:space="preserve">, </w:t>
      </w:r>
      <w:r>
        <w:rPr>
          <w:lang w:val="fr-FR"/>
        </w:rPr>
        <w:t>etc.</w:t>
      </w:r>
    </w:p>
    <w:p w14:paraId="5540C25C" w14:textId="77777777" w:rsidR="00494247" w:rsidRDefault="00494247" w:rsidP="00A6327D">
      <w:pPr>
        <w:jc w:val="both"/>
        <w:rPr>
          <w:lang w:val="fr-FR"/>
        </w:rPr>
      </w:pPr>
    </w:p>
    <w:p w14:paraId="6627D814" w14:textId="09EE692B" w:rsidR="00494247" w:rsidRDefault="00494247" w:rsidP="00494247">
      <w:pPr>
        <w:pStyle w:val="Heading5"/>
      </w:pPr>
      <w:bookmarkStart w:id="119" w:name="Sit_Sauri_thm_anthrop"/>
      <w:r>
        <w:t>anthropomorphes</w:t>
      </w:r>
    </w:p>
    <w:bookmarkEnd w:id="119"/>
    <w:p w14:paraId="202E2AD8" w14:textId="77777777" w:rsidR="00494247" w:rsidRDefault="00494247" w:rsidP="00242C0F">
      <w:pPr>
        <w:jc w:val="both"/>
        <w:rPr>
          <w:lang w:val="fr-FR"/>
        </w:rPr>
      </w:pPr>
    </w:p>
    <w:p w14:paraId="428241C3" w14:textId="2B605449" w:rsidR="00A6327D" w:rsidRPr="00494247" w:rsidRDefault="00000000" w:rsidP="00242C0F">
      <w:pPr>
        <w:jc w:val="both"/>
        <w:rPr>
          <w:color w:val="000000"/>
          <w:lang w:val="fr-FR"/>
        </w:rPr>
      </w:pPr>
      <w:hyperlink r:id="rId188" w:anchor="Sit_Sauri_thm_perso" w:history="1">
        <w:r w:rsidR="00494247" w:rsidRPr="00494247">
          <w:rPr>
            <w:rStyle w:val="Hyperlink"/>
            <w:lang w:val="fr-FR"/>
          </w:rPr>
          <w:t>personnages</w:t>
        </w:r>
      </w:hyperlink>
      <w:r w:rsidR="00494247">
        <w:rPr>
          <w:color w:val="000000"/>
          <w:lang w:val="fr-FR"/>
        </w:rPr>
        <w:t>, cavaliers</w:t>
      </w:r>
    </w:p>
    <w:p w14:paraId="1A21AB30" w14:textId="77777777" w:rsidR="00A6327D" w:rsidRDefault="00A6327D" w:rsidP="00494247">
      <w:pPr>
        <w:pStyle w:val="Heading6"/>
      </w:pPr>
      <w:bookmarkStart w:id="120" w:name="Sit_Sauri_thm_perso"/>
      <w:r>
        <w:t>personnages</w:t>
      </w:r>
    </w:p>
    <w:bookmarkEnd w:id="120"/>
    <w:p w14:paraId="288C90C0" w14:textId="77777777" w:rsidR="00494247" w:rsidRDefault="00494247" w:rsidP="00A6327D"/>
    <w:tbl>
      <w:tblPr>
        <w:tblStyle w:val="TableGrid"/>
        <w:tblW w:w="0" w:type="auto"/>
        <w:jc w:val="center"/>
        <w:tblLook w:val="04A0" w:firstRow="1" w:lastRow="0" w:firstColumn="1" w:lastColumn="0" w:noHBand="0" w:noVBand="1"/>
      </w:tblPr>
      <w:tblGrid>
        <w:gridCol w:w="1629"/>
        <w:gridCol w:w="1030"/>
        <w:gridCol w:w="1350"/>
      </w:tblGrid>
      <w:tr w:rsidR="00BB48FC" w14:paraId="43C7E044" w14:textId="1C8E07F7" w:rsidTr="00BB48FC">
        <w:trPr>
          <w:jc w:val="center"/>
        </w:trPr>
        <w:tc>
          <w:tcPr>
            <w:tcW w:w="1629" w:type="dxa"/>
          </w:tcPr>
          <w:p w14:paraId="03C341C1" w14:textId="19076FDD" w:rsidR="00BB48FC" w:rsidRDefault="00BB48FC" w:rsidP="00BB48FC">
            <w:pPr>
              <w:jc w:val="center"/>
            </w:pPr>
            <w:r>
              <w:t>forme</w:t>
            </w:r>
          </w:p>
        </w:tc>
        <w:tc>
          <w:tcPr>
            <w:tcW w:w="1030" w:type="dxa"/>
          </w:tcPr>
          <w:p w14:paraId="74BE4E1F" w14:textId="77791E9A" w:rsidR="00BB48FC" w:rsidRDefault="00BB48FC" w:rsidP="00BB48FC">
            <w:pPr>
              <w:jc w:val="center"/>
            </w:pPr>
            <w:r>
              <w:t>attribut</w:t>
            </w:r>
          </w:p>
        </w:tc>
        <w:tc>
          <w:tcPr>
            <w:tcW w:w="1350" w:type="dxa"/>
          </w:tcPr>
          <w:p w14:paraId="0FD45577" w14:textId="44467736" w:rsidR="00BB48FC" w:rsidRDefault="00BB48FC" w:rsidP="00BB48FC">
            <w:pPr>
              <w:jc w:val="center"/>
            </w:pPr>
            <w:r>
              <w:t>type</w:t>
            </w:r>
          </w:p>
        </w:tc>
      </w:tr>
      <w:tr w:rsidR="00BB48FC" w14:paraId="0F696353" w14:textId="5FDF7BB0" w:rsidTr="00BB48FC">
        <w:trPr>
          <w:jc w:val="center"/>
        </w:trPr>
        <w:tc>
          <w:tcPr>
            <w:tcW w:w="1629" w:type="dxa"/>
          </w:tcPr>
          <w:p w14:paraId="65F364D8" w14:textId="6D2120EA" w:rsidR="00BB48FC" w:rsidRDefault="00000000" w:rsidP="00A6327D">
            <w:hyperlink r:id="rId189" w:anchor="Sit_Sauri_thm_perso_bitriang" w:history="1">
              <w:r w:rsidR="00BB48FC" w:rsidRPr="00A6327D">
                <w:rPr>
                  <w:rStyle w:val="Hyperlink"/>
                  <w:lang w:val="fr-FR"/>
                </w:rPr>
                <w:t>bitriangulaire</w:t>
              </w:r>
            </w:hyperlink>
          </w:p>
        </w:tc>
        <w:tc>
          <w:tcPr>
            <w:tcW w:w="1030" w:type="dxa"/>
          </w:tcPr>
          <w:p w14:paraId="4570B1FF" w14:textId="77777777" w:rsidR="00BB48FC" w:rsidRDefault="00BB48FC" w:rsidP="00A6327D"/>
        </w:tc>
        <w:tc>
          <w:tcPr>
            <w:tcW w:w="1350" w:type="dxa"/>
          </w:tcPr>
          <w:p w14:paraId="1B98F764" w14:textId="77777777" w:rsidR="00BB48FC" w:rsidRDefault="00BB48FC" w:rsidP="00A6327D"/>
        </w:tc>
      </w:tr>
      <w:tr w:rsidR="00BB48FC" w14:paraId="3A79C5EA" w14:textId="77777777" w:rsidTr="00BB48FC">
        <w:trPr>
          <w:jc w:val="center"/>
        </w:trPr>
        <w:tc>
          <w:tcPr>
            <w:tcW w:w="1629" w:type="dxa"/>
          </w:tcPr>
          <w:p w14:paraId="2FB2A7D3" w14:textId="77777777" w:rsidR="00BB48FC" w:rsidRDefault="00BB48FC" w:rsidP="00A6327D"/>
        </w:tc>
        <w:tc>
          <w:tcPr>
            <w:tcW w:w="1030" w:type="dxa"/>
          </w:tcPr>
          <w:p w14:paraId="73DD08BD" w14:textId="77777777" w:rsidR="00BB48FC" w:rsidRDefault="00BB48FC" w:rsidP="00A6327D"/>
        </w:tc>
        <w:tc>
          <w:tcPr>
            <w:tcW w:w="1350" w:type="dxa"/>
          </w:tcPr>
          <w:p w14:paraId="01A5389E" w14:textId="200B78EF" w:rsidR="00BB48FC" w:rsidRDefault="00000000" w:rsidP="00A6327D">
            <w:hyperlink r:id="rId190" w:anchor="Sit_Sauri_thm_perso_spadas" w:history="1">
              <w:r w:rsidR="00BB48FC" w:rsidRPr="00BB48FC">
                <w:rPr>
                  <w:rStyle w:val="Hyperlink"/>
                  <w:lang w:val="fr-FR"/>
                </w:rPr>
                <w:t>spadassins</w:t>
              </w:r>
            </w:hyperlink>
          </w:p>
        </w:tc>
      </w:tr>
      <w:tr w:rsidR="00BB48FC" w14:paraId="4FBEFD16" w14:textId="77777777" w:rsidTr="00BB48FC">
        <w:trPr>
          <w:jc w:val="center"/>
        </w:trPr>
        <w:tc>
          <w:tcPr>
            <w:tcW w:w="1629" w:type="dxa"/>
          </w:tcPr>
          <w:p w14:paraId="4C7E090D" w14:textId="77777777" w:rsidR="00BB48FC" w:rsidRDefault="00BB48FC" w:rsidP="00A6327D"/>
        </w:tc>
        <w:tc>
          <w:tcPr>
            <w:tcW w:w="1030" w:type="dxa"/>
          </w:tcPr>
          <w:p w14:paraId="1A2E0520" w14:textId="77777777" w:rsidR="00BB48FC" w:rsidRDefault="00BB48FC" w:rsidP="00A6327D"/>
        </w:tc>
        <w:tc>
          <w:tcPr>
            <w:tcW w:w="1350" w:type="dxa"/>
          </w:tcPr>
          <w:p w14:paraId="72876873" w14:textId="516D4F8D" w:rsidR="00BB48FC" w:rsidRDefault="00000000" w:rsidP="00A6327D">
            <w:hyperlink r:id="rId191" w:anchor="Sit_Sauri_thm_perso_lancier" w:history="1">
              <w:r w:rsidR="00BB48FC" w:rsidRPr="00AE1D78">
                <w:rPr>
                  <w:rStyle w:val="Hyperlink"/>
                  <w:lang w:val="fr-FR"/>
                </w:rPr>
                <w:t>lancier</w:t>
              </w:r>
            </w:hyperlink>
          </w:p>
        </w:tc>
      </w:tr>
    </w:tbl>
    <w:p w14:paraId="765DCBC4" w14:textId="77777777" w:rsidR="00BB48FC" w:rsidRDefault="00BB48FC" w:rsidP="00A6327D"/>
    <w:p w14:paraId="594C210D" w14:textId="77777777" w:rsidR="00A6327D" w:rsidRPr="00AE1D78" w:rsidRDefault="00A6327D" w:rsidP="00494247">
      <w:pPr>
        <w:pStyle w:val="Heading7"/>
        <w:rPr>
          <w:lang w:val="fr-FR"/>
        </w:rPr>
      </w:pPr>
      <w:bookmarkStart w:id="121" w:name="Sit_Sauri_thm_perso_bitriang"/>
      <w:r w:rsidRPr="00AE1D78">
        <w:rPr>
          <w:lang w:val="fr-FR"/>
        </w:rPr>
        <w:t>bitriangulaires</w:t>
      </w:r>
    </w:p>
    <w:bookmarkEnd w:id="121"/>
    <w:p w14:paraId="589CCDD5" w14:textId="262463C8" w:rsidR="00A6327D" w:rsidRPr="00494247" w:rsidRDefault="00911743" w:rsidP="00242C0F">
      <w:pPr>
        <w:jc w:val="both"/>
        <w:rPr>
          <w:sz w:val="20"/>
          <w:lang w:val="fr-FR"/>
        </w:rPr>
      </w:pPr>
      <w:r w:rsidRPr="00494247">
        <w:rPr>
          <w:sz w:val="20"/>
          <w:lang w:val="fr-FR"/>
        </w:rPr>
        <w:fldChar w:fldCharType="begin"/>
      </w:r>
      <w:r w:rsidR="00E30F13" w:rsidRPr="00494247">
        <w:rPr>
          <w:sz w:val="20"/>
          <w:lang w:val="fr-FR"/>
        </w:rPr>
        <w:instrText>HYPERLINK "C:\\Users\\Thomas Huet\\Desktop\\Documentation archéologique liée à la thèse\\Cultures.docx" \l "Cul_Art_TAC_T_a_personnage_bitriang"</w:instrText>
      </w:r>
      <w:r w:rsidRPr="00494247">
        <w:rPr>
          <w:sz w:val="20"/>
          <w:lang w:val="fr-FR"/>
        </w:rPr>
      </w:r>
      <w:r w:rsidRPr="00494247">
        <w:rPr>
          <w:sz w:val="20"/>
          <w:lang w:val="fr-FR"/>
        </w:rPr>
        <w:fldChar w:fldCharType="separate"/>
      </w:r>
      <w:r w:rsidR="00A6327D" w:rsidRPr="00494247">
        <w:rPr>
          <w:rStyle w:val="Hyperlink"/>
          <w:sz w:val="20"/>
          <w:lang w:val="fr-FR"/>
        </w:rPr>
        <w:t>☼</w:t>
      </w:r>
      <w:r w:rsidRPr="00494247">
        <w:rPr>
          <w:sz w:val="20"/>
          <w:lang w:val="fr-FR"/>
        </w:rPr>
        <w:fldChar w:fldCharType="end"/>
      </w:r>
    </w:p>
    <w:p w14:paraId="1291439E" w14:textId="77777777" w:rsidR="00A6327D" w:rsidRDefault="00A6327D" w:rsidP="00242C0F">
      <w:pPr>
        <w:jc w:val="both"/>
        <w:rPr>
          <w:lang w:val="fr-FR"/>
        </w:rPr>
      </w:pPr>
    </w:p>
    <w:p w14:paraId="69DBB2B4" w14:textId="362F883C" w:rsidR="00A6327D" w:rsidRDefault="00AE1D78" w:rsidP="00242C0F">
      <w:pPr>
        <w:jc w:val="both"/>
        <w:rPr>
          <w:lang w:val="fr-FR"/>
        </w:rPr>
      </w:pPr>
      <w:r w:rsidRPr="00AE1D78">
        <w:rPr>
          <w:i/>
          <w:lang w:val="fr-FR"/>
        </w:rPr>
        <w:t xml:space="preserve">omniprésents </w:t>
      </w:r>
      <w:r w:rsidR="00A6327D">
        <w:rPr>
          <w:lang w:val="fr-FR"/>
        </w:rPr>
        <w:t>L</w:t>
      </w:r>
      <w:r w:rsidR="00A6327D" w:rsidRPr="00A6327D">
        <w:rPr>
          <w:lang w:val="fr-FR"/>
        </w:rPr>
        <w:t xml:space="preserve">es meilleures comparaison se font avec </w:t>
      </w:r>
      <w:hyperlink r:id="rId192" w:anchor="Sit_Banyuls_Mer" w:history="1">
        <w:r w:rsidR="00A6327D" w:rsidRPr="00A6327D">
          <w:rPr>
            <w:rStyle w:val="Hyperlink"/>
            <w:lang w:val="fr-FR"/>
          </w:rPr>
          <w:t>Banyuls sur Mer</w:t>
        </w:r>
      </w:hyperlink>
      <w:r w:rsidR="00A6327D" w:rsidRPr="00A6327D">
        <w:rPr>
          <w:lang w:val="fr-FR"/>
        </w:rPr>
        <w:t xml:space="preserve"> (SS BIB)</w:t>
      </w:r>
      <w:r w:rsidR="00816850">
        <w:rPr>
          <w:lang w:val="fr-FR"/>
        </w:rPr>
        <w:t xml:space="preserve"> v. BIB 3344</w:t>
      </w:r>
    </w:p>
    <w:p w14:paraId="4F89DD53" w14:textId="77777777" w:rsidR="00494247" w:rsidRDefault="00494247" w:rsidP="00242C0F">
      <w:pPr>
        <w:jc w:val="both"/>
        <w:rPr>
          <w:lang w:val="fr-FR"/>
        </w:rPr>
      </w:pPr>
    </w:p>
    <w:p w14:paraId="2C6386F9" w14:textId="2D796B29" w:rsidR="00A6327D" w:rsidRDefault="009A24C6" w:rsidP="009A24C6">
      <w:pPr>
        <w:pStyle w:val="Heading6"/>
      </w:pPr>
      <w:r>
        <w:t>visages</w:t>
      </w:r>
    </w:p>
    <w:p w14:paraId="6BBBF925" w14:textId="77777777" w:rsidR="009A24C6" w:rsidRDefault="009A24C6" w:rsidP="00242C0F">
      <w:pPr>
        <w:jc w:val="both"/>
        <w:rPr>
          <w:lang w:val="fr-FR"/>
        </w:rPr>
      </w:pPr>
    </w:p>
    <w:p w14:paraId="5406E1AC" w14:textId="77777777" w:rsidR="009A24C6" w:rsidRDefault="009A24C6" w:rsidP="00242C0F">
      <w:pPr>
        <w:jc w:val="both"/>
        <w:rPr>
          <w:lang w:val="fr-FR"/>
        </w:rPr>
      </w:pPr>
    </w:p>
    <w:p w14:paraId="013DC14C" w14:textId="58FBA99E" w:rsidR="00A6327D" w:rsidRDefault="00A6327D" w:rsidP="00494247">
      <w:pPr>
        <w:pStyle w:val="Heading5"/>
      </w:pPr>
      <w:bookmarkStart w:id="122" w:name="Sit_Sauri_thm_techno"/>
      <w:r>
        <w:t>techn</w:t>
      </w:r>
      <w:r w:rsidR="00494247">
        <w:t>omorphes</w:t>
      </w:r>
    </w:p>
    <w:bookmarkEnd w:id="122"/>
    <w:p w14:paraId="392D34FC" w14:textId="77777777" w:rsidR="00A6327D" w:rsidRDefault="00A6327D" w:rsidP="00242C0F">
      <w:pPr>
        <w:jc w:val="both"/>
        <w:rPr>
          <w:lang w:val="fr-FR"/>
        </w:rPr>
      </w:pPr>
    </w:p>
    <w:p w14:paraId="75852B7C" w14:textId="53C7B17C" w:rsidR="00494247" w:rsidRDefault="00494247" w:rsidP="00242C0F">
      <w:pPr>
        <w:jc w:val="both"/>
        <w:rPr>
          <w:lang w:val="fr-FR"/>
        </w:rPr>
      </w:pPr>
      <w:r w:rsidRPr="00F77612">
        <w:rPr>
          <w:lang w:val="fr-FR"/>
        </w:rPr>
        <w:t xml:space="preserve">, </w:t>
      </w:r>
      <w:hyperlink r:id="rId193" w:anchor="Sit_Sauri_thm_armes_arbalete" w:history="1">
        <w:r w:rsidRPr="00A6327D">
          <w:rPr>
            <w:rStyle w:val="Hyperlink"/>
            <w:lang w:val="fr-FR"/>
          </w:rPr>
          <w:t>arbalètes</w:t>
        </w:r>
      </w:hyperlink>
      <w:r>
        <w:rPr>
          <w:lang w:val="fr-FR"/>
        </w:rPr>
        <w:t xml:space="preserve">, </w:t>
      </w:r>
      <w:hyperlink r:id="rId194" w:anchor="Sit_Sauri_thm_techno_batim" w:history="1">
        <w:r w:rsidRPr="00AE1D78">
          <w:rPr>
            <w:rStyle w:val="Hyperlink"/>
            <w:lang w:val="fr-FR"/>
          </w:rPr>
          <w:t>b</w:t>
        </w:r>
        <w:r w:rsidR="00AE1D78">
          <w:rPr>
            <w:rStyle w:val="Hyperlink"/>
            <w:lang w:val="fr-FR"/>
          </w:rPr>
          <w:t>a</w:t>
        </w:r>
        <w:r w:rsidRPr="00AE1D78">
          <w:rPr>
            <w:rStyle w:val="Hyperlink"/>
            <w:lang w:val="fr-FR"/>
          </w:rPr>
          <w:t>timents</w:t>
        </w:r>
      </w:hyperlink>
      <w:r>
        <w:rPr>
          <w:lang w:val="fr-FR"/>
        </w:rPr>
        <w:t>,</w:t>
      </w:r>
    </w:p>
    <w:p w14:paraId="1656801E" w14:textId="77777777" w:rsidR="00A6327D" w:rsidRDefault="00A6327D" w:rsidP="00494247">
      <w:pPr>
        <w:pStyle w:val="Heading6"/>
      </w:pPr>
      <w:bookmarkStart w:id="123" w:name="Sit_Sauri_thm_armes"/>
      <w:r>
        <w:t>armes</w:t>
      </w:r>
    </w:p>
    <w:bookmarkEnd w:id="123"/>
    <w:p w14:paraId="0F7DB24D" w14:textId="77777777" w:rsidR="00A6327D" w:rsidRDefault="00A6327D" w:rsidP="00242C0F">
      <w:pPr>
        <w:jc w:val="both"/>
        <w:rPr>
          <w:lang w:val="fr-FR"/>
        </w:rPr>
      </w:pPr>
    </w:p>
    <w:p w14:paraId="41D3D3B7" w14:textId="51EE1E4D" w:rsidR="00AE1D78" w:rsidRDefault="00000000" w:rsidP="00242C0F">
      <w:pPr>
        <w:jc w:val="both"/>
        <w:rPr>
          <w:lang w:val="fr-FR"/>
        </w:rPr>
      </w:pPr>
      <w:hyperlink r:id="rId195" w:anchor="Sit_Sauri_thm_armes_epee" w:history="1">
        <w:r w:rsidR="00AE1D78" w:rsidRPr="00AE1D78">
          <w:rPr>
            <w:rStyle w:val="Hyperlink"/>
            <w:lang w:val="fr-FR"/>
          </w:rPr>
          <w:t>épée</w:t>
        </w:r>
      </w:hyperlink>
    </w:p>
    <w:p w14:paraId="642DFEAD" w14:textId="77777777" w:rsidR="00C24321" w:rsidRPr="00CA47C0" w:rsidRDefault="00C24321" w:rsidP="00494247">
      <w:pPr>
        <w:pStyle w:val="Heading7"/>
        <w:rPr>
          <w:lang w:val="fr-FR"/>
        </w:rPr>
      </w:pPr>
      <w:r w:rsidRPr="00CA47C0">
        <w:rPr>
          <w:lang w:val="fr-FR"/>
        </w:rPr>
        <w:t>offensives</w:t>
      </w:r>
    </w:p>
    <w:p w14:paraId="5390105B" w14:textId="77777777" w:rsidR="00C24321" w:rsidRDefault="00C24321" w:rsidP="00242C0F">
      <w:pPr>
        <w:jc w:val="both"/>
        <w:rPr>
          <w:lang w:val="fr-FR"/>
        </w:rPr>
      </w:pPr>
    </w:p>
    <w:p w14:paraId="58D06745" w14:textId="77777777" w:rsidR="00A6327D" w:rsidRPr="00CA47C0" w:rsidRDefault="00A6327D" w:rsidP="00494247">
      <w:pPr>
        <w:pStyle w:val="Heading8"/>
        <w:rPr>
          <w:lang w:val="fr-FR"/>
        </w:rPr>
      </w:pPr>
      <w:bookmarkStart w:id="124" w:name="Sit_Sauri_thm_armes_arbalete"/>
      <w:r w:rsidRPr="00CA47C0">
        <w:rPr>
          <w:lang w:val="fr-FR"/>
        </w:rPr>
        <w:t>arbalètes</w:t>
      </w:r>
    </w:p>
    <w:bookmarkEnd w:id="124"/>
    <w:p w14:paraId="4E16B7B4" w14:textId="1B8EA1DE" w:rsidR="00A6327D" w:rsidRPr="00AE1D78" w:rsidRDefault="00911743" w:rsidP="00242C0F">
      <w:pPr>
        <w:jc w:val="both"/>
        <w:rPr>
          <w:sz w:val="20"/>
          <w:lang w:val="fr-FR"/>
        </w:rPr>
      </w:pPr>
      <w:r w:rsidRPr="00AE1D78">
        <w:rPr>
          <w:sz w:val="20"/>
          <w:lang w:val="fr-FR"/>
        </w:rPr>
        <w:fldChar w:fldCharType="begin"/>
      </w:r>
      <w:r w:rsidR="00E30F13" w:rsidRPr="00AE1D78">
        <w:rPr>
          <w:sz w:val="20"/>
          <w:lang w:val="fr-FR"/>
        </w:rPr>
        <w:instrText>HYPERLINK "C:\\Users\\Thomas Huet\\Desktop\\Documentation archéologique liée à la thèse\\Cultures.docx" \l "Cul_Art_TAC_T_t_arbalete"</w:instrText>
      </w:r>
      <w:r w:rsidRPr="00AE1D78">
        <w:rPr>
          <w:sz w:val="20"/>
          <w:lang w:val="fr-FR"/>
        </w:rPr>
      </w:r>
      <w:r w:rsidRPr="00AE1D78">
        <w:rPr>
          <w:sz w:val="20"/>
          <w:lang w:val="fr-FR"/>
        </w:rPr>
        <w:fldChar w:fldCharType="separate"/>
      </w:r>
      <w:r w:rsidR="00A6327D" w:rsidRPr="00AE1D78">
        <w:rPr>
          <w:rStyle w:val="Hyperlink"/>
          <w:sz w:val="20"/>
          <w:lang w:val="fr-FR"/>
        </w:rPr>
        <w:t>☼</w:t>
      </w:r>
      <w:r w:rsidRPr="00AE1D78">
        <w:rPr>
          <w:sz w:val="20"/>
          <w:lang w:val="fr-FR"/>
        </w:rPr>
        <w:fldChar w:fldCharType="end"/>
      </w:r>
    </w:p>
    <w:p w14:paraId="589254F9" w14:textId="77777777" w:rsidR="00A6327D" w:rsidRDefault="00A6327D" w:rsidP="00242C0F">
      <w:pPr>
        <w:jc w:val="both"/>
        <w:rPr>
          <w:lang w:val="fr-FR"/>
        </w:rPr>
      </w:pPr>
    </w:p>
    <w:p w14:paraId="00D2B378" w14:textId="77777777" w:rsidR="00A6327D" w:rsidRDefault="00A6327D" w:rsidP="00242C0F">
      <w:pPr>
        <w:jc w:val="both"/>
        <w:rPr>
          <w:lang w:val="fr-FR"/>
        </w:rPr>
      </w:pPr>
      <w:r>
        <w:rPr>
          <w:lang w:val="fr-FR"/>
        </w:rPr>
        <w:t>Représentées avec des étriers (SS BIB)</w:t>
      </w:r>
    </w:p>
    <w:p w14:paraId="2E3BC25C" w14:textId="77777777" w:rsidR="00C24321" w:rsidRDefault="00C24321" w:rsidP="00242C0F">
      <w:pPr>
        <w:jc w:val="both"/>
        <w:rPr>
          <w:lang w:val="fr-FR"/>
        </w:rPr>
      </w:pPr>
    </w:p>
    <w:p w14:paraId="459C0D01" w14:textId="77777777" w:rsidR="00C24321" w:rsidRPr="00CA47C0" w:rsidRDefault="00C24321" w:rsidP="00494247">
      <w:pPr>
        <w:pStyle w:val="Heading8"/>
        <w:rPr>
          <w:lang w:val="fr-FR"/>
        </w:rPr>
      </w:pPr>
      <w:bookmarkStart w:id="125" w:name="Sit_Sauri_thm_armes_epee"/>
      <w:r w:rsidRPr="00CA47C0">
        <w:rPr>
          <w:lang w:val="fr-FR"/>
        </w:rPr>
        <w:t>épées</w:t>
      </w:r>
    </w:p>
    <w:bookmarkEnd w:id="125"/>
    <w:p w14:paraId="0EABAC95" w14:textId="77777777" w:rsidR="00C24321" w:rsidRDefault="00C24321" w:rsidP="00242C0F">
      <w:pPr>
        <w:jc w:val="both"/>
        <w:rPr>
          <w:lang w:val="fr-FR"/>
        </w:rPr>
      </w:pPr>
    </w:p>
    <w:p w14:paraId="6B087764" w14:textId="77777777" w:rsidR="00C24321" w:rsidRDefault="00C24321" w:rsidP="00242C0F">
      <w:pPr>
        <w:jc w:val="both"/>
        <w:rPr>
          <w:lang w:val="fr-FR" w:eastAsia="fr-FR"/>
        </w:rPr>
      </w:pPr>
      <w:r>
        <w:rPr>
          <w:lang w:val="fr-FR"/>
        </w:rPr>
        <w:t xml:space="preserve">Les épées très allongées avec une protection de la poignée sont plutôt tardives </w:t>
      </w:r>
      <w:r>
        <w:rPr>
          <w:lang w:val="fr-FR" w:eastAsia="fr-FR"/>
        </w:rPr>
        <w:t>(BIB 3434)</w:t>
      </w:r>
    </w:p>
    <w:p w14:paraId="0FB921CA" w14:textId="6F16E35E" w:rsidR="00494247" w:rsidRDefault="004B7731" w:rsidP="00242C0F">
      <w:pPr>
        <w:jc w:val="both"/>
        <w:rPr>
          <w:lang w:val="fr-FR" w:eastAsia="fr-FR"/>
        </w:rPr>
      </w:pPr>
      <w:r>
        <w:rPr>
          <w:lang w:val="fr-FR" w:eastAsia="fr-FR"/>
        </w:rPr>
        <w:t xml:space="preserve">v. </w:t>
      </w:r>
      <w:hyperlink r:id="rId196" w:anchor="Sit_Sauri_thm_perso_spadas" w:history="1">
        <w:r w:rsidRPr="004B7731">
          <w:rPr>
            <w:rStyle w:val="Hyperlink"/>
            <w:lang w:val="fr-FR" w:eastAsia="fr-FR"/>
          </w:rPr>
          <w:t>spadassins</w:t>
        </w:r>
      </w:hyperlink>
    </w:p>
    <w:p w14:paraId="028DA55A" w14:textId="77AEF48D" w:rsidR="00494247" w:rsidRDefault="00494247" w:rsidP="00494247">
      <w:pPr>
        <w:pStyle w:val="Heading8"/>
        <w:rPr>
          <w:lang w:val="fr-FR" w:eastAsia="fr-FR"/>
        </w:rPr>
      </w:pPr>
      <w:bookmarkStart w:id="126" w:name="Sit_Sauri_thm_armes_lance"/>
      <w:r>
        <w:rPr>
          <w:lang w:val="fr-FR" w:eastAsia="fr-FR"/>
        </w:rPr>
        <w:t>lances</w:t>
      </w:r>
    </w:p>
    <w:bookmarkEnd w:id="126"/>
    <w:p w14:paraId="3ED91810" w14:textId="77777777" w:rsidR="00C24321" w:rsidRDefault="00C24321" w:rsidP="00242C0F">
      <w:pPr>
        <w:jc w:val="both"/>
        <w:rPr>
          <w:lang w:val="fr-FR" w:eastAsia="fr-FR"/>
        </w:rPr>
      </w:pPr>
    </w:p>
    <w:p w14:paraId="7212A67A" w14:textId="7FCA98F5" w:rsidR="004B7731" w:rsidRDefault="004B7731" w:rsidP="00242C0F">
      <w:pPr>
        <w:jc w:val="both"/>
        <w:rPr>
          <w:lang w:val="fr-FR" w:eastAsia="fr-FR"/>
        </w:rPr>
      </w:pPr>
      <w:r>
        <w:rPr>
          <w:lang w:val="fr-FR" w:eastAsia="fr-FR"/>
        </w:rPr>
        <w:t xml:space="preserve">v. </w:t>
      </w:r>
      <w:hyperlink r:id="rId197" w:anchor="Sit_Sauri_thm_perso_lancier" w:history="1">
        <w:r w:rsidRPr="004B7731">
          <w:rPr>
            <w:rStyle w:val="Hyperlink"/>
            <w:lang w:val="fr-FR" w:eastAsia="fr-FR"/>
          </w:rPr>
          <w:t>lanciers</w:t>
        </w:r>
      </w:hyperlink>
    </w:p>
    <w:p w14:paraId="297CE479" w14:textId="77777777" w:rsidR="00C24321" w:rsidRPr="00CA47C0" w:rsidRDefault="00C24321" w:rsidP="00494247">
      <w:pPr>
        <w:pStyle w:val="Heading7"/>
        <w:rPr>
          <w:lang w:val="fr-FR"/>
        </w:rPr>
      </w:pPr>
      <w:r w:rsidRPr="00CA47C0">
        <w:rPr>
          <w:lang w:val="fr-FR"/>
        </w:rPr>
        <w:t>défensives</w:t>
      </w:r>
    </w:p>
    <w:p w14:paraId="3755B473" w14:textId="77777777" w:rsidR="00C24321" w:rsidRPr="00CA47C0" w:rsidRDefault="00C24321" w:rsidP="00494247">
      <w:pPr>
        <w:pStyle w:val="Heading8"/>
        <w:rPr>
          <w:lang w:val="fr-FR" w:eastAsia="fr-FR"/>
        </w:rPr>
      </w:pPr>
      <w:r w:rsidRPr="00CA47C0">
        <w:rPr>
          <w:lang w:val="fr-FR" w:eastAsia="fr-FR"/>
        </w:rPr>
        <w:t>boucliers</w:t>
      </w:r>
    </w:p>
    <w:p w14:paraId="6DF865FC" w14:textId="77777777" w:rsidR="00C24321" w:rsidRDefault="00C24321" w:rsidP="00242C0F">
      <w:pPr>
        <w:jc w:val="both"/>
        <w:rPr>
          <w:lang w:val="fr-FR" w:eastAsia="fr-FR"/>
        </w:rPr>
      </w:pPr>
    </w:p>
    <w:p w14:paraId="6D6D55F4" w14:textId="5F83671A" w:rsidR="00C24321" w:rsidRDefault="00C24321" w:rsidP="00242C0F">
      <w:pPr>
        <w:jc w:val="both"/>
        <w:rPr>
          <w:lang w:val="fr-FR" w:eastAsia="fr-FR"/>
        </w:rPr>
      </w:pPr>
      <w:r>
        <w:rPr>
          <w:lang w:val="fr-FR" w:eastAsia="fr-FR"/>
        </w:rPr>
        <w:t>Petits</w:t>
      </w:r>
      <w:r w:rsidR="00AE1D78">
        <w:rPr>
          <w:lang w:val="fr-FR" w:eastAsia="fr-FR"/>
        </w:rPr>
        <w:t xml:space="preserve"> et</w:t>
      </w:r>
      <w:r>
        <w:rPr>
          <w:lang w:val="fr-FR" w:eastAsia="fr-FR"/>
        </w:rPr>
        <w:t xml:space="preserve"> </w:t>
      </w:r>
      <w:r w:rsidR="00AE1D78">
        <w:rPr>
          <w:lang w:val="fr-FR" w:eastAsia="fr-FR"/>
        </w:rPr>
        <w:t>ar</w:t>
      </w:r>
      <w:r>
        <w:rPr>
          <w:lang w:val="fr-FR" w:eastAsia="fr-FR"/>
        </w:rPr>
        <w:t>ronds</w:t>
      </w:r>
      <w:r w:rsidR="00AE1D78">
        <w:rPr>
          <w:lang w:val="fr-FR" w:eastAsia="fr-FR"/>
        </w:rPr>
        <w:t>:</w:t>
      </w:r>
      <w:r>
        <w:rPr>
          <w:lang w:val="fr-FR" w:eastAsia="fr-FR"/>
        </w:rPr>
        <w:t xml:space="preserve"> typiques de l'époque basse médiévale </w:t>
      </w:r>
      <w:r>
        <w:rPr>
          <w:lang w:val="fr-FR"/>
        </w:rPr>
        <w:t xml:space="preserve"> </w:t>
      </w:r>
      <w:r>
        <w:rPr>
          <w:lang w:val="fr-FR" w:eastAsia="fr-FR"/>
        </w:rPr>
        <w:t>(BIB 3434)</w:t>
      </w:r>
    </w:p>
    <w:p w14:paraId="16875094" w14:textId="77777777" w:rsidR="00C24321" w:rsidRDefault="00C24321" w:rsidP="00242C0F">
      <w:pPr>
        <w:jc w:val="both"/>
        <w:rPr>
          <w:lang w:val="fr-FR" w:eastAsia="fr-FR"/>
        </w:rPr>
      </w:pPr>
    </w:p>
    <w:p w14:paraId="602AF6A2" w14:textId="77777777" w:rsidR="00C24321" w:rsidRPr="00CA47C0" w:rsidRDefault="00C24321" w:rsidP="00494247">
      <w:pPr>
        <w:pStyle w:val="Heading8"/>
        <w:rPr>
          <w:lang w:val="fr-FR"/>
        </w:rPr>
      </w:pPr>
      <w:r w:rsidRPr="00CA47C0">
        <w:rPr>
          <w:lang w:val="fr-FR" w:eastAsia="fr-FR"/>
        </w:rPr>
        <w:t>cote matelassée</w:t>
      </w:r>
    </w:p>
    <w:p w14:paraId="6B449FE2" w14:textId="77777777" w:rsidR="00A6327D" w:rsidRDefault="00A6327D" w:rsidP="00242C0F">
      <w:pPr>
        <w:jc w:val="both"/>
        <w:rPr>
          <w:lang w:val="fr-FR"/>
        </w:rPr>
      </w:pPr>
    </w:p>
    <w:p w14:paraId="42B684AE" w14:textId="77777777" w:rsidR="00A6327D" w:rsidRDefault="00A6327D" w:rsidP="00494247">
      <w:pPr>
        <w:pStyle w:val="Heading6"/>
      </w:pPr>
      <w:bookmarkStart w:id="127" w:name="Sit_Sauri_thm_techno_batim"/>
      <w:r>
        <w:t>batiments</w:t>
      </w:r>
    </w:p>
    <w:bookmarkEnd w:id="127"/>
    <w:p w14:paraId="6F0CF07C" w14:textId="77777777" w:rsidR="00A6327D" w:rsidRDefault="00A6327D" w:rsidP="00A6327D">
      <w:pPr>
        <w:rPr>
          <w:lang w:val="fr-FR"/>
        </w:rPr>
      </w:pPr>
    </w:p>
    <w:p w14:paraId="5E72A6C0" w14:textId="77777777" w:rsidR="00A6327D" w:rsidRPr="00CA47C0" w:rsidRDefault="00A6327D" w:rsidP="00494247">
      <w:pPr>
        <w:pStyle w:val="Heading7"/>
        <w:rPr>
          <w:lang w:val="fr-FR"/>
        </w:rPr>
      </w:pPr>
      <w:r w:rsidRPr="00CA47C0">
        <w:rPr>
          <w:lang w:val="fr-FR"/>
        </w:rPr>
        <w:t>chateau</w:t>
      </w:r>
    </w:p>
    <w:p w14:paraId="6F740E8E" w14:textId="77777777" w:rsidR="00A6327D" w:rsidRDefault="00A6327D" w:rsidP="00A6327D">
      <w:pPr>
        <w:rPr>
          <w:lang w:val="fr-FR"/>
        </w:rPr>
      </w:pPr>
    </w:p>
    <w:p w14:paraId="525F52A0" w14:textId="010448D8" w:rsidR="00A6327D" w:rsidRPr="001A3E1D" w:rsidRDefault="00A6327D" w:rsidP="00A6327D">
      <w:pPr>
        <w:rPr>
          <w:lang w:val="fr-FR"/>
        </w:rPr>
      </w:pPr>
      <w:r>
        <w:rPr>
          <w:lang w:val="fr-FR"/>
        </w:rPr>
        <w:t xml:space="preserve">Au moins un chateau avec des merlins triangulaires (SS BIB) v. Osséja </w:t>
      </w:r>
      <w:hyperlink r:id="rId198" w:anchor="Sit_Osseja_z4_r32" w:history="1">
        <w:r w:rsidRPr="00A6327D">
          <w:rPr>
            <w:rStyle w:val="Hyperlink"/>
            <w:lang w:val="fr-FR"/>
          </w:rPr>
          <w:t>Z</w:t>
        </w:r>
        <w:r>
          <w:rPr>
            <w:rStyle w:val="Hyperlink"/>
            <w:lang w:val="fr-FR"/>
          </w:rPr>
          <w:t>4</w:t>
        </w:r>
        <w:r w:rsidRPr="00A6327D">
          <w:rPr>
            <w:rStyle w:val="Hyperlink"/>
            <w:lang w:val="fr-FR"/>
          </w:rPr>
          <w:t>R32</w:t>
        </w:r>
      </w:hyperlink>
    </w:p>
    <w:p w14:paraId="2DF1937A" w14:textId="77777777" w:rsidR="00816850" w:rsidRPr="001A3E1D" w:rsidRDefault="00816850" w:rsidP="00A6327D">
      <w:pPr>
        <w:rPr>
          <w:lang w:val="fr-FR"/>
        </w:rPr>
      </w:pPr>
    </w:p>
    <w:p w14:paraId="27B37082" w14:textId="77777777" w:rsidR="00A6327D" w:rsidRDefault="00A6327D" w:rsidP="00242C0F">
      <w:pPr>
        <w:jc w:val="both"/>
        <w:rPr>
          <w:lang w:val="fr-FR"/>
        </w:rPr>
      </w:pPr>
    </w:p>
    <w:p w14:paraId="29F0061E" w14:textId="77777777" w:rsidR="00A6327D" w:rsidRDefault="00A6327D" w:rsidP="00494247">
      <w:pPr>
        <w:pStyle w:val="Heading6"/>
      </w:pPr>
      <w:bookmarkStart w:id="128" w:name="Sit_Sauri_thm_harnach"/>
      <w:r>
        <w:t>harnachement</w:t>
      </w:r>
    </w:p>
    <w:bookmarkEnd w:id="128"/>
    <w:p w14:paraId="78276D09" w14:textId="77777777" w:rsidR="00A6327D" w:rsidRDefault="00A6327D" w:rsidP="00242C0F">
      <w:pPr>
        <w:jc w:val="both"/>
        <w:rPr>
          <w:lang w:val="fr-FR"/>
        </w:rPr>
      </w:pPr>
    </w:p>
    <w:p w14:paraId="1B8EDEB1" w14:textId="77777777" w:rsidR="00A6327D" w:rsidRPr="00CA47C0" w:rsidRDefault="00A6327D" w:rsidP="00494247">
      <w:pPr>
        <w:pStyle w:val="Heading7"/>
        <w:rPr>
          <w:lang w:val="fr-FR"/>
        </w:rPr>
      </w:pPr>
      <w:bookmarkStart w:id="129" w:name="Sit_Sauri_thm_harnach_selle"/>
      <w:r w:rsidRPr="00CA47C0">
        <w:rPr>
          <w:lang w:val="fr-FR"/>
        </w:rPr>
        <w:t>selles</w:t>
      </w:r>
    </w:p>
    <w:bookmarkEnd w:id="129"/>
    <w:p w14:paraId="5301FFD8" w14:textId="77777777" w:rsidR="00A6327D" w:rsidRDefault="00A6327D" w:rsidP="00242C0F">
      <w:pPr>
        <w:jc w:val="both"/>
        <w:rPr>
          <w:lang w:val="fr-FR"/>
        </w:rPr>
      </w:pPr>
    </w:p>
    <w:p w14:paraId="0EC0EF9E" w14:textId="77777777" w:rsidR="00A6327D" w:rsidRPr="00CA47C0" w:rsidRDefault="00A6327D" w:rsidP="00494247">
      <w:pPr>
        <w:pStyle w:val="Heading8"/>
        <w:rPr>
          <w:lang w:val="fr-FR"/>
        </w:rPr>
      </w:pPr>
      <w:bookmarkStart w:id="130" w:name="Sit_Sauri_thm_harnach_selle_bate"/>
      <w:r w:rsidRPr="00CA47C0">
        <w:rPr>
          <w:lang w:val="fr-FR"/>
        </w:rPr>
        <w:lastRenderedPageBreak/>
        <w:t>à bâtes (selle)</w:t>
      </w:r>
    </w:p>
    <w:bookmarkEnd w:id="130"/>
    <w:p w14:paraId="1AB53454" w14:textId="77777777" w:rsidR="00A6327D" w:rsidRDefault="00A6327D" w:rsidP="00A6327D">
      <w:pPr>
        <w:rPr>
          <w:lang w:val="fr-FR"/>
        </w:rPr>
      </w:pPr>
    </w:p>
    <w:p w14:paraId="34A52946" w14:textId="3A65A9A3" w:rsidR="00FB5876" w:rsidRPr="001A3E1D" w:rsidRDefault="00000000" w:rsidP="00FB5876">
      <w:pPr>
        <w:rPr>
          <w:lang w:val="fr-FR"/>
        </w:rPr>
      </w:pPr>
      <w:hyperlink r:id="rId199" w:anchor="Sit_Osseja_z2_r5" w:history="1">
        <w:r w:rsidR="00A6327D" w:rsidRPr="00A6327D">
          <w:rPr>
            <w:rStyle w:val="Hyperlink"/>
            <w:lang w:val="fr-FR"/>
          </w:rPr>
          <w:t>Osséja</w:t>
        </w:r>
      </w:hyperlink>
      <w:r w:rsidR="00FB5876" w:rsidRPr="00CD61DC">
        <w:rPr>
          <w:lang w:val="fr-FR"/>
        </w:rPr>
        <w:t xml:space="preserve">, </w:t>
      </w:r>
      <w:hyperlink r:id="rId200" w:anchor="Sit_Osseja_z2_r3" w:history="1">
        <w:r w:rsidR="00FB5876" w:rsidRPr="00A6327D">
          <w:rPr>
            <w:rStyle w:val="Hyperlink"/>
            <w:lang w:val="fr-FR"/>
          </w:rPr>
          <w:t>Osséj</w:t>
        </w:r>
        <w:r w:rsidR="00FB5876">
          <w:rPr>
            <w:rStyle w:val="Hyperlink"/>
            <w:lang w:val="fr-FR"/>
          </w:rPr>
          <w:t>a Zone 2 R3</w:t>
        </w:r>
      </w:hyperlink>
    </w:p>
    <w:p w14:paraId="3F2D2318" w14:textId="77777777" w:rsidR="00A6327D" w:rsidRDefault="00A6327D" w:rsidP="00A6327D">
      <w:pPr>
        <w:rPr>
          <w:lang w:val="fr-FR"/>
        </w:rPr>
      </w:pPr>
    </w:p>
    <w:p w14:paraId="5E4731B2" w14:textId="70746FBF" w:rsidR="00BB48FC" w:rsidRDefault="00BB48FC" w:rsidP="00BB48FC">
      <w:pPr>
        <w:pStyle w:val="Heading9"/>
        <w:rPr>
          <w:lang w:val="fr-FR"/>
        </w:rPr>
      </w:pPr>
      <w:r>
        <w:rPr>
          <w:lang w:val="fr-FR"/>
        </w:rPr>
        <w:t>comparaisons</w:t>
      </w:r>
    </w:p>
    <w:p w14:paraId="35CAC42D" w14:textId="77777777" w:rsidR="00BB48FC" w:rsidRDefault="00BB48FC" w:rsidP="00A6327D">
      <w:pPr>
        <w:rPr>
          <w:lang w:val="fr-FR"/>
        </w:rPr>
      </w:pPr>
    </w:p>
    <w:p w14:paraId="7EE1BA73" w14:textId="77777777" w:rsidR="00BB48FC" w:rsidRDefault="00BB48FC" w:rsidP="00A6327D">
      <w:pPr>
        <w:rPr>
          <w:lang w:val="fr-FR"/>
        </w:rPr>
      </w:pPr>
    </w:p>
    <w:p w14:paraId="41A82031" w14:textId="77777777" w:rsidR="00C24321" w:rsidRDefault="00C24321" w:rsidP="00494247">
      <w:pPr>
        <w:pStyle w:val="Heading6"/>
      </w:pPr>
      <w:bookmarkStart w:id="131" w:name="Sit_Sauri_thm_blasons"/>
      <w:r>
        <w:t>blasons</w:t>
      </w:r>
    </w:p>
    <w:bookmarkEnd w:id="131"/>
    <w:p w14:paraId="69E7D4C9" w14:textId="77777777" w:rsidR="00C24321" w:rsidRDefault="00C24321" w:rsidP="00C24321">
      <w:pPr>
        <w:rPr>
          <w:lang w:val="fr-FR" w:eastAsia="fr-FR"/>
        </w:rPr>
      </w:pPr>
    </w:p>
    <w:p w14:paraId="7DDB0CD1" w14:textId="77777777" w:rsidR="00C24321" w:rsidRPr="00C24321" w:rsidRDefault="00C24321" w:rsidP="00C24321">
      <w:pPr>
        <w:rPr>
          <w:lang w:val="fr-FR" w:eastAsia="fr-FR"/>
        </w:rPr>
      </w:pPr>
      <w:r>
        <w:rPr>
          <w:lang w:val="fr-FR" w:eastAsia="fr-FR"/>
        </w:rPr>
        <w:t xml:space="preserve">Eventuellement 1 seul, douteux </w:t>
      </w:r>
      <w:r>
        <w:rPr>
          <w:lang w:val="fr-FR"/>
        </w:rPr>
        <w:t xml:space="preserve"> </w:t>
      </w:r>
      <w:r>
        <w:rPr>
          <w:lang w:val="fr-FR" w:eastAsia="fr-FR"/>
        </w:rPr>
        <w:t>(BIB 3434)</w:t>
      </w:r>
    </w:p>
    <w:p w14:paraId="57879A0C" w14:textId="77777777" w:rsidR="00C24321" w:rsidRPr="001A3E1D" w:rsidRDefault="00C24321" w:rsidP="00A6327D">
      <w:pPr>
        <w:rPr>
          <w:lang w:val="fr-FR"/>
        </w:rPr>
      </w:pPr>
    </w:p>
    <w:p w14:paraId="082D9C66" w14:textId="77777777" w:rsidR="00816850" w:rsidRPr="001A3E1D" w:rsidRDefault="00816850" w:rsidP="00A6327D">
      <w:pPr>
        <w:rPr>
          <w:lang w:val="fr-FR"/>
        </w:rPr>
      </w:pPr>
    </w:p>
    <w:p w14:paraId="58D5A6F5" w14:textId="77777777" w:rsidR="00816850" w:rsidRDefault="00816850" w:rsidP="00494247">
      <w:pPr>
        <w:pStyle w:val="Heading5"/>
      </w:pPr>
      <w:bookmarkStart w:id="132" w:name="Sit_Sauri_thm_zoo"/>
      <w:r>
        <w:t>zoomorphes</w:t>
      </w:r>
    </w:p>
    <w:bookmarkEnd w:id="132"/>
    <w:p w14:paraId="1772DDCC" w14:textId="77777777" w:rsidR="00816850" w:rsidRDefault="00816850" w:rsidP="00A6327D">
      <w:pPr>
        <w:rPr>
          <w:lang w:val="fr-FR"/>
        </w:rPr>
      </w:pPr>
    </w:p>
    <w:p w14:paraId="32FB2704" w14:textId="50C34E77" w:rsidR="00AE1D78" w:rsidRPr="001A3E1D" w:rsidRDefault="00000000" w:rsidP="00A6327D">
      <w:pPr>
        <w:rPr>
          <w:lang w:val="fr-FR"/>
        </w:rPr>
      </w:pPr>
      <w:hyperlink r:id="rId201" w:anchor="Sit_Sauri_thm_zoo_cheval" w:history="1">
        <w:r w:rsidR="00AE1D78" w:rsidRPr="00AE1D78">
          <w:rPr>
            <w:rStyle w:val="Hyperlink"/>
            <w:lang w:val="fr-FR"/>
          </w:rPr>
          <w:t>cheval</w:t>
        </w:r>
      </w:hyperlink>
    </w:p>
    <w:p w14:paraId="2CB397F4" w14:textId="77777777" w:rsidR="00816850" w:rsidRDefault="00816850" w:rsidP="00494247">
      <w:pPr>
        <w:pStyle w:val="Heading6"/>
      </w:pPr>
      <w:bookmarkStart w:id="133" w:name="Sit_Sauri_thm_zoo_cheval"/>
      <w:r>
        <w:t>chevaux</w:t>
      </w:r>
    </w:p>
    <w:bookmarkEnd w:id="133"/>
    <w:p w14:paraId="00D93201" w14:textId="648071A9" w:rsidR="00816850" w:rsidRPr="00AE1D78" w:rsidRDefault="00AE1D78" w:rsidP="00A6327D">
      <w:pPr>
        <w:rPr>
          <w:sz w:val="20"/>
          <w:lang w:val="fr-FR"/>
        </w:rPr>
      </w:pPr>
      <w:r w:rsidRPr="00AE1D78">
        <w:rPr>
          <w:sz w:val="20"/>
          <w:lang w:val="fr-FR"/>
        </w:rPr>
        <w:t>☼</w:t>
      </w:r>
    </w:p>
    <w:p w14:paraId="2A2B91AD" w14:textId="77777777" w:rsidR="00AE1D78" w:rsidRDefault="00AE1D78" w:rsidP="00A6327D">
      <w:pPr>
        <w:rPr>
          <w:lang w:val="fr-FR"/>
        </w:rPr>
      </w:pPr>
    </w:p>
    <w:p w14:paraId="275FF2FB" w14:textId="6C3452C8" w:rsidR="00816850" w:rsidRPr="001A3E1D" w:rsidRDefault="00000000" w:rsidP="00816850">
      <w:pPr>
        <w:rPr>
          <w:lang w:val="fr-FR"/>
        </w:rPr>
      </w:pPr>
      <w:hyperlink r:id="rId202" w:anchor="Sit_Osseja_z2_r3" w:history="1">
        <w:r w:rsidR="00816850" w:rsidRPr="00A6327D">
          <w:rPr>
            <w:rStyle w:val="Hyperlink"/>
            <w:lang w:val="fr-FR"/>
          </w:rPr>
          <w:t>Osséj</w:t>
        </w:r>
        <w:r w:rsidR="00816850">
          <w:rPr>
            <w:rStyle w:val="Hyperlink"/>
            <w:lang w:val="fr-FR"/>
          </w:rPr>
          <w:t>a Zone 2 R3</w:t>
        </w:r>
      </w:hyperlink>
    </w:p>
    <w:p w14:paraId="26F95DE1" w14:textId="77777777" w:rsidR="00816850" w:rsidRDefault="00816850" w:rsidP="00A6327D">
      <w:pPr>
        <w:rPr>
          <w:lang w:val="fr-FR"/>
        </w:rPr>
      </w:pPr>
    </w:p>
    <w:p w14:paraId="479345C9" w14:textId="77777777" w:rsidR="00061299" w:rsidRDefault="00061299" w:rsidP="00494247">
      <w:pPr>
        <w:pStyle w:val="Heading6"/>
      </w:pPr>
      <w:bookmarkStart w:id="134" w:name="Sit_Sauri_thm_zoo_oiseau"/>
      <w:r>
        <w:t>oiseaux</w:t>
      </w:r>
    </w:p>
    <w:bookmarkEnd w:id="134"/>
    <w:p w14:paraId="77E90553" w14:textId="1057094A" w:rsidR="00A6327D" w:rsidRPr="00AE1D78" w:rsidRDefault="00911743" w:rsidP="00A6327D">
      <w:pPr>
        <w:rPr>
          <w:sz w:val="20"/>
          <w:lang w:val="fr-FR"/>
        </w:rPr>
      </w:pPr>
      <w:r w:rsidRPr="00AE1D78">
        <w:rPr>
          <w:sz w:val="20"/>
          <w:lang w:val="fr-FR"/>
        </w:rPr>
        <w:fldChar w:fldCharType="begin"/>
      </w:r>
      <w:r w:rsidR="00E30F13" w:rsidRPr="00AE1D78">
        <w:rPr>
          <w:sz w:val="20"/>
          <w:lang w:val="fr-FR"/>
        </w:rPr>
        <w:instrText>HYPERLINK "C:\\Users\\Thomas Huet\\Desktop\\Documentation archéologique liée à la thèse\\Cultures.docx" \l "Cul_Art_TAC_T_z_oiseau_per_MA"</w:instrText>
      </w:r>
      <w:r w:rsidRPr="00AE1D78">
        <w:rPr>
          <w:sz w:val="20"/>
          <w:lang w:val="fr-FR"/>
        </w:rPr>
      </w:r>
      <w:r w:rsidRPr="00AE1D78">
        <w:rPr>
          <w:sz w:val="20"/>
          <w:lang w:val="fr-FR"/>
        </w:rPr>
        <w:fldChar w:fldCharType="separate"/>
      </w:r>
      <w:r w:rsidR="00061299" w:rsidRPr="00AE1D78">
        <w:rPr>
          <w:rStyle w:val="Hyperlink"/>
          <w:sz w:val="20"/>
          <w:lang w:val="fr-FR"/>
        </w:rPr>
        <w:t>☼</w:t>
      </w:r>
      <w:r w:rsidRPr="00AE1D78">
        <w:rPr>
          <w:sz w:val="20"/>
          <w:lang w:val="fr-FR"/>
        </w:rPr>
        <w:fldChar w:fldCharType="end"/>
      </w:r>
    </w:p>
    <w:p w14:paraId="417E2675" w14:textId="77777777" w:rsidR="00061299" w:rsidRPr="00A6327D" w:rsidRDefault="00061299" w:rsidP="00A6327D">
      <w:pPr>
        <w:rPr>
          <w:lang w:val="fr-FR"/>
        </w:rPr>
      </w:pPr>
    </w:p>
    <w:p w14:paraId="1F962029" w14:textId="77777777" w:rsidR="00A6327D" w:rsidRDefault="00A6327D" w:rsidP="00242C0F">
      <w:pPr>
        <w:jc w:val="both"/>
        <w:rPr>
          <w:lang w:val="fr-FR"/>
        </w:rPr>
      </w:pPr>
    </w:p>
    <w:p w14:paraId="5D5C8D93" w14:textId="77777777" w:rsidR="00A6327D" w:rsidRDefault="00A6327D" w:rsidP="00494247">
      <w:pPr>
        <w:pStyle w:val="Heading5"/>
      </w:pPr>
      <w:bookmarkStart w:id="135" w:name="Sit_Sauri_thm_geom"/>
      <w:r>
        <w:t>géométriques</w:t>
      </w:r>
    </w:p>
    <w:bookmarkEnd w:id="135"/>
    <w:p w14:paraId="42B02196" w14:textId="77777777" w:rsidR="00A6327D" w:rsidRDefault="00A6327D" w:rsidP="00A6327D">
      <w:pPr>
        <w:rPr>
          <w:lang w:val="fr-FR"/>
        </w:rPr>
      </w:pPr>
    </w:p>
    <w:tbl>
      <w:tblPr>
        <w:tblStyle w:val="TableGrid"/>
        <w:tblW w:w="0" w:type="auto"/>
        <w:jc w:val="center"/>
        <w:tblLook w:val="04A0" w:firstRow="1" w:lastRow="0" w:firstColumn="1" w:lastColumn="0" w:noHBand="0" w:noVBand="1"/>
      </w:tblPr>
      <w:tblGrid>
        <w:gridCol w:w="2383"/>
      </w:tblGrid>
      <w:tr w:rsidR="009A24C6" w14:paraId="69DD7061" w14:textId="77777777" w:rsidTr="00497511">
        <w:trPr>
          <w:jc w:val="center"/>
        </w:trPr>
        <w:tc>
          <w:tcPr>
            <w:tcW w:w="2383" w:type="dxa"/>
          </w:tcPr>
          <w:p w14:paraId="7E504E6C" w14:textId="45B89E32" w:rsidR="009A24C6" w:rsidRDefault="00000000" w:rsidP="00A6327D">
            <w:pPr>
              <w:rPr>
                <w:lang w:val="fr-FR"/>
              </w:rPr>
            </w:pPr>
            <w:hyperlink r:id="rId203" w:anchor="Sit_Sauri_thm_geom_arboriform" w:history="1">
              <w:r w:rsidR="009A24C6" w:rsidRPr="00A6327D">
                <w:rPr>
                  <w:rStyle w:val="Hyperlink"/>
                  <w:lang w:val="fr-FR"/>
                </w:rPr>
                <w:t>arboriformes</w:t>
              </w:r>
            </w:hyperlink>
          </w:p>
        </w:tc>
      </w:tr>
      <w:tr w:rsidR="00497511" w14:paraId="71B2BEEE" w14:textId="77777777" w:rsidTr="00497511">
        <w:trPr>
          <w:jc w:val="center"/>
        </w:trPr>
        <w:tc>
          <w:tcPr>
            <w:tcW w:w="2383" w:type="dxa"/>
          </w:tcPr>
          <w:p w14:paraId="6CDCE7BA" w14:textId="2F7979B6" w:rsidR="00497511" w:rsidRDefault="00000000" w:rsidP="00A6327D">
            <w:hyperlink r:id="rId204" w:anchor="Sit_Sauri_thm_geom_naviform" w:history="1">
              <w:r w:rsidR="00497511" w:rsidRPr="00A6327D">
                <w:rPr>
                  <w:rStyle w:val="Hyperlink"/>
                  <w:lang w:val="fr-FR"/>
                </w:rPr>
                <w:t>naviformes</w:t>
              </w:r>
            </w:hyperlink>
          </w:p>
        </w:tc>
      </w:tr>
      <w:tr w:rsidR="009A24C6" w14:paraId="33918647" w14:textId="77777777" w:rsidTr="00497511">
        <w:trPr>
          <w:jc w:val="center"/>
        </w:trPr>
        <w:tc>
          <w:tcPr>
            <w:tcW w:w="2383" w:type="dxa"/>
          </w:tcPr>
          <w:p w14:paraId="6F2D2FD9" w14:textId="44C82D20" w:rsidR="009A24C6" w:rsidRDefault="00000000" w:rsidP="00A6327D">
            <w:pPr>
              <w:rPr>
                <w:lang w:val="fr-FR"/>
              </w:rPr>
            </w:pPr>
            <w:hyperlink r:id="rId205" w:anchor="Sit_Sauri_thm_geom_pentacle" w:history="1">
              <w:r w:rsidR="00497511" w:rsidRPr="00A6327D">
                <w:rPr>
                  <w:rStyle w:val="Hyperlink"/>
                  <w:lang w:val="fr-FR"/>
                </w:rPr>
                <w:t>pentacles</w:t>
              </w:r>
            </w:hyperlink>
          </w:p>
        </w:tc>
      </w:tr>
      <w:tr w:rsidR="009A24C6" w14:paraId="54F04898" w14:textId="77777777" w:rsidTr="00497511">
        <w:trPr>
          <w:jc w:val="center"/>
        </w:trPr>
        <w:tc>
          <w:tcPr>
            <w:tcW w:w="2383" w:type="dxa"/>
          </w:tcPr>
          <w:p w14:paraId="70D921BD" w14:textId="5B510B26" w:rsidR="009A24C6" w:rsidRDefault="00000000" w:rsidP="00A6327D">
            <w:pPr>
              <w:rPr>
                <w:lang w:val="fr-FR"/>
              </w:rPr>
            </w:pPr>
            <w:hyperlink r:id="rId206" w:anchor="Cul_Art_TAC_T_g_rhomb_hach" w:history="1">
              <w:r w:rsidR="00497511" w:rsidRPr="00017BDA">
                <w:rPr>
                  <w:rStyle w:val="Hyperlink"/>
                  <w:lang w:val="fr-FR"/>
                </w:rPr>
                <w:t>rhomboides hachurés</w:t>
              </w:r>
            </w:hyperlink>
          </w:p>
        </w:tc>
      </w:tr>
      <w:tr w:rsidR="009A24C6" w14:paraId="52BD3AFC" w14:textId="77777777" w:rsidTr="00497511">
        <w:trPr>
          <w:jc w:val="center"/>
        </w:trPr>
        <w:tc>
          <w:tcPr>
            <w:tcW w:w="2383" w:type="dxa"/>
          </w:tcPr>
          <w:p w14:paraId="63125E6C" w14:textId="1CF6823B" w:rsidR="009A24C6" w:rsidRDefault="00000000" w:rsidP="00A6327D">
            <w:pPr>
              <w:rPr>
                <w:lang w:val="fr-FR"/>
              </w:rPr>
            </w:pPr>
            <w:hyperlink r:id="rId207" w:anchor="Sit_Sauri_thm_geom_zigzag" w:history="1">
              <w:r w:rsidR="009A24C6" w:rsidRPr="00A6327D">
                <w:rPr>
                  <w:rStyle w:val="Hyperlink"/>
                  <w:lang w:val="fr-FR"/>
                </w:rPr>
                <w:t>zigzags</w:t>
              </w:r>
            </w:hyperlink>
          </w:p>
        </w:tc>
      </w:tr>
    </w:tbl>
    <w:p w14:paraId="7E26A818" w14:textId="77777777" w:rsidR="00494247" w:rsidRDefault="00494247" w:rsidP="00A6327D">
      <w:pPr>
        <w:rPr>
          <w:lang w:val="fr-FR"/>
        </w:rPr>
      </w:pPr>
    </w:p>
    <w:p w14:paraId="7BADEC9F" w14:textId="77777777" w:rsidR="009A24C6" w:rsidRDefault="009A24C6" w:rsidP="009A24C6">
      <w:pPr>
        <w:pStyle w:val="Heading6"/>
      </w:pPr>
      <w:bookmarkStart w:id="136" w:name="Sit_Sauri_thm_geom_arboriform"/>
      <w:r>
        <w:t>arboriformes</w:t>
      </w:r>
    </w:p>
    <w:bookmarkEnd w:id="136"/>
    <w:p w14:paraId="5A5B9B34" w14:textId="77777777" w:rsidR="009A24C6" w:rsidRPr="00AE1D78" w:rsidRDefault="009A24C6" w:rsidP="009A24C6">
      <w:pPr>
        <w:jc w:val="both"/>
        <w:rPr>
          <w:sz w:val="20"/>
          <w:lang w:val="fr-FR"/>
        </w:rPr>
      </w:pPr>
      <w:r w:rsidRPr="00AE1D78">
        <w:rPr>
          <w:sz w:val="20"/>
          <w:lang w:val="fr-FR"/>
        </w:rPr>
        <w:fldChar w:fldCharType="begin"/>
      </w:r>
      <w:r w:rsidRPr="00AE1D78">
        <w:rPr>
          <w:sz w:val="20"/>
          <w:lang w:val="fr-FR"/>
        </w:rPr>
        <w:instrText>HYPERLINK "C:\\Users\\Thomas Huet\\Desktop\\Documentation archéologique liée à la thèse\\Cultures.docx" \l "Cul_Art_TAC_T_g_arboriforme"</w:instrText>
      </w:r>
      <w:r w:rsidRPr="00AE1D78">
        <w:rPr>
          <w:sz w:val="20"/>
          <w:lang w:val="fr-FR"/>
        </w:rPr>
      </w:r>
      <w:r w:rsidRPr="00AE1D78">
        <w:rPr>
          <w:sz w:val="20"/>
          <w:lang w:val="fr-FR"/>
        </w:rPr>
        <w:fldChar w:fldCharType="separate"/>
      </w:r>
      <w:r w:rsidRPr="00AE1D78">
        <w:rPr>
          <w:rStyle w:val="Hyperlink"/>
          <w:sz w:val="20"/>
          <w:lang w:val="fr-FR"/>
        </w:rPr>
        <w:t>☼</w:t>
      </w:r>
      <w:r w:rsidRPr="00AE1D78">
        <w:rPr>
          <w:sz w:val="20"/>
          <w:lang w:val="fr-FR"/>
        </w:rPr>
        <w:fldChar w:fldCharType="end"/>
      </w:r>
    </w:p>
    <w:p w14:paraId="075DF515" w14:textId="77777777" w:rsidR="009A24C6" w:rsidRDefault="009A24C6" w:rsidP="009A24C6">
      <w:pPr>
        <w:jc w:val="both"/>
        <w:rPr>
          <w:lang w:val="fr-FR"/>
        </w:rPr>
      </w:pPr>
    </w:p>
    <w:p w14:paraId="3A8FDC47" w14:textId="77777777" w:rsidR="009A24C6" w:rsidRPr="001642B9" w:rsidRDefault="009A24C6" w:rsidP="009A24C6">
      <w:pPr>
        <w:jc w:val="both"/>
        <w:rPr>
          <w:lang w:val="fr-FR"/>
        </w:rPr>
      </w:pPr>
      <w:r>
        <w:rPr>
          <w:lang w:val="fr-FR"/>
        </w:rPr>
        <w:t xml:space="preserve">Reviennent fréquemment à proximité des </w:t>
      </w:r>
      <w:hyperlink r:id="rId208" w:anchor="Sit_Sauri_thm_geom_zigzag" w:history="1">
        <w:r w:rsidRPr="00A6327D">
          <w:rPr>
            <w:rStyle w:val="Hyperlink"/>
            <w:lang w:val="fr-FR"/>
          </w:rPr>
          <w:t>zigzags</w:t>
        </w:r>
      </w:hyperlink>
      <w:r>
        <w:rPr>
          <w:lang w:val="fr-FR"/>
        </w:rPr>
        <w:t xml:space="preserve"> (SS BIB). Il y a au moins une représentation d'arbre à fruit, v. </w:t>
      </w:r>
      <w:hyperlink r:id="rId209" w:anchor="Sit_Osseja_z3_r5" w:history="1">
        <w:r w:rsidRPr="001642B9">
          <w:rPr>
            <w:rStyle w:val="Hyperlink"/>
            <w:lang w:val="fr-FR"/>
          </w:rPr>
          <w:t>Osséja Z3R5</w:t>
        </w:r>
      </w:hyperlink>
      <w:r w:rsidRPr="001642B9">
        <w:rPr>
          <w:lang w:val="fr-FR"/>
        </w:rPr>
        <w:t xml:space="preserve"> (SS BIB)</w:t>
      </w:r>
    </w:p>
    <w:p w14:paraId="48764124" w14:textId="77777777" w:rsidR="009A24C6" w:rsidRDefault="009A24C6" w:rsidP="00A6327D">
      <w:pPr>
        <w:rPr>
          <w:lang w:val="fr-FR"/>
        </w:rPr>
      </w:pPr>
    </w:p>
    <w:p w14:paraId="2739CF20" w14:textId="77777777" w:rsidR="00A6327D" w:rsidRDefault="00A6327D" w:rsidP="00A6327D">
      <w:pPr>
        <w:rPr>
          <w:lang w:val="fr-FR"/>
        </w:rPr>
      </w:pPr>
    </w:p>
    <w:p w14:paraId="6FCBD7A3" w14:textId="77777777" w:rsidR="00A6327D" w:rsidRDefault="00A6327D" w:rsidP="00494247">
      <w:pPr>
        <w:pStyle w:val="Heading6"/>
      </w:pPr>
      <w:bookmarkStart w:id="137" w:name="Sit_Sauri_thm_geom_naviform"/>
      <w:r>
        <w:t>naviformes</w:t>
      </w:r>
    </w:p>
    <w:bookmarkEnd w:id="137"/>
    <w:p w14:paraId="7A1C8052" w14:textId="79D4CDFE" w:rsidR="00A6327D" w:rsidRDefault="00911743" w:rsidP="00A6327D">
      <w:pPr>
        <w:rPr>
          <w:sz w:val="20"/>
          <w:lang w:val="fr-FR"/>
        </w:rPr>
      </w:pPr>
      <w:r w:rsidRPr="00AE1D78">
        <w:rPr>
          <w:sz w:val="20"/>
          <w:lang w:val="fr-FR"/>
        </w:rPr>
        <w:fldChar w:fldCharType="begin"/>
      </w:r>
      <w:r w:rsidR="00E30F13" w:rsidRPr="00AE1D78">
        <w:rPr>
          <w:sz w:val="20"/>
          <w:lang w:val="fr-FR"/>
        </w:rPr>
        <w:instrText>HYPERLINK "C:\\Users\\Thomas Huet\\Desktop\\Documentation archéologique liée à la thèse\\Cultures.docx" \l "Cul_Art_TAC_T_g_naviforme"</w:instrText>
      </w:r>
      <w:r w:rsidRPr="00AE1D78">
        <w:rPr>
          <w:sz w:val="20"/>
          <w:lang w:val="fr-FR"/>
        </w:rPr>
      </w:r>
      <w:r w:rsidRPr="00AE1D78">
        <w:rPr>
          <w:sz w:val="20"/>
          <w:lang w:val="fr-FR"/>
        </w:rPr>
        <w:fldChar w:fldCharType="separate"/>
      </w:r>
      <w:r w:rsidR="00A6327D" w:rsidRPr="00AE1D78">
        <w:rPr>
          <w:rStyle w:val="Hyperlink"/>
          <w:sz w:val="20"/>
          <w:lang w:val="fr-FR"/>
        </w:rPr>
        <w:t>☼</w:t>
      </w:r>
      <w:r w:rsidRPr="00AE1D78">
        <w:rPr>
          <w:sz w:val="20"/>
          <w:lang w:val="fr-FR"/>
        </w:rPr>
        <w:fldChar w:fldCharType="end"/>
      </w:r>
    </w:p>
    <w:p w14:paraId="0A76095D" w14:textId="77777777" w:rsidR="009A24C6" w:rsidRDefault="009A24C6" w:rsidP="00A6327D">
      <w:pPr>
        <w:rPr>
          <w:sz w:val="20"/>
          <w:lang w:val="fr-FR"/>
        </w:rPr>
      </w:pPr>
    </w:p>
    <w:p w14:paraId="362B05A6" w14:textId="77777777" w:rsidR="009A24C6" w:rsidRDefault="009A24C6" w:rsidP="009A24C6">
      <w:pPr>
        <w:pStyle w:val="Heading6"/>
      </w:pPr>
      <w:bookmarkStart w:id="138" w:name="Sit_Sauri_thm_geom_pentacle"/>
      <w:r>
        <w:lastRenderedPageBreak/>
        <w:t>pentacles</w:t>
      </w:r>
    </w:p>
    <w:bookmarkEnd w:id="138"/>
    <w:p w14:paraId="2B84762A" w14:textId="77777777" w:rsidR="009A24C6" w:rsidRPr="00AE1D78" w:rsidRDefault="009A24C6" w:rsidP="009A24C6">
      <w:pPr>
        <w:rPr>
          <w:sz w:val="20"/>
          <w:lang w:val="fr-FR"/>
        </w:rPr>
      </w:pPr>
      <w:r w:rsidRPr="00AE1D78">
        <w:rPr>
          <w:sz w:val="20"/>
          <w:lang w:val="fr-FR"/>
        </w:rPr>
        <w:fldChar w:fldCharType="begin"/>
      </w:r>
      <w:r w:rsidRPr="00AE1D78">
        <w:rPr>
          <w:sz w:val="20"/>
          <w:lang w:val="fr-FR"/>
        </w:rPr>
        <w:instrText>HYPERLINK "C:\\Users\\Thomas Huet\\Desktop\\Documentation archéologique liée à la thèse\\Cultures.docx" \l "Cul_Art_TAC_T_g_pentacle"</w:instrText>
      </w:r>
      <w:r w:rsidRPr="00AE1D78">
        <w:rPr>
          <w:sz w:val="20"/>
          <w:lang w:val="fr-FR"/>
        </w:rPr>
      </w:r>
      <w:r w:rsidRPr="00AE1D78">
        <w:rPr>
          <w:sz w:val="20"/>
          <w:lang w:val="fr-FR"/>
        </w:rPr>
        <w:fldChar w:fldCharType="separate"/>
      </w:r>
      <w:r w:rsidRPr="00AE1D78">
        <w:rPr>
          <w:rStyle w:val="Hyperlink"/>
          <w:sz w:val="20"/>
          <w:lang w:val="fr-FR"/>
        </w:rPr>
        <w:t>☼</w:t>
      </w:r>
      <w:r w:rsidRPr="00AE1D78">
        <w:rPr>
          <w:sz w:val="20"/>
          <w:lang w:val="fr-FR"/>
        </w:rPr>
        <w:fldChar w:fldCharType="end"/>
      </w:r>
    </w:p>
    <w:p w14:paraId="13B60054" w14:textId="77777777" w:rsidR="009A24C6" w:rsidRDefault="009A24C6" w:rsidP="009A24C6">
      <w:pPr>
        <w:rPr>
          <w:lang w:val="fr-FR"/>
        </w:rPr>
      </w:pPr>
    </w:p>
    <w:p w14:paraId="48374C8A" w14:textId="17104858" w:rsidR="009A24C6" w:rsidRDefault="009A24C6" w:rsidP="009A24C6">
      <w:pPr>
        <w:rPr>
          <w:lang w:val="fr-FR"/>
        </w:rPr>
      </w:pPr>
      <w:r>
        <w:rPr>
          <w:lang w:val="fr-FR"/>
        </w:rPr>
        <w:t>Reviennent souvent par 2 ou plus (SS BIB)</w:t>
      </w:r>
      <w:r w:rsidR="008162C0">
        <w:rPr>
          <w:lang w:val="fr-FR"/>
        </w:rPr>
        <w:t xml:space="preserve"> </w:t>
      </w:r>
      <w:hyperlink r:id="rId210" w:anchor="Sit_Sauri_r3bis" w:history="1">
        <w:r w:rsidR="008162C0" w:rsidRPr="008162C0">
          <w:rPr>
            <w:rStyle w:val="Hyperlink"/>
            <w:szCs w:val="22"/>
            <w:lang w:val="fr-FR"/>
          </w:rPr>
          <w:t>R3bis</w:t>
        </w:r>
      </w:hyperlink>
    </w:p>
    <w:p w14:paraId="7D72BF8A" w14:textId="77777777" w:rsidR="009A24C6" w:rsidRPr="00AE1D78" w:rsidRDefault="009A24C6" w:rsidP="00A6327D">
      <w:pPr>
        <w:rPr>
          <w:sz w:val="20"/>
          <w:lang w:val="fr-FR"/>
        </w:rPr>
      </w:pPr>
    </w:p>
    <w:p w14:paraId="3273D096" w14:textId="77777777" w:rsidR="00A6327D" w:rsidRDefault="00A6327D" w:rsidP="00A6327D">
      <w:pPr>
        <w:rPr>
          <w:lang w:val="fr-FR"/>
        </w:rPr>
      </w:pPr>
    </w:p>
    <w:p w14:paraId="2015DBA4" w14:textId="77777777" w:rsidR="00A6327D" w:rsidRPr="00146D3A" w:rsidRDefault="00A6327D" w:rsidP="00494247">
      <w:pPr>
        <w:pStyle w:val="Heading6"/>
      </w:pPr>
      <w:bookmarkStart w:id="139" w:name="Sit_Sauri_thm_geom_zigzag"/>
      <w:r w:rsidRPr="00146D3A">
        <w:t>zigzags</w:t>
      </w:r>
    </w:p>
    <w:bookmarkEnd w:id="139"/>
    <w:p w14:paraId="0197F18F" w14:textId="4180757B" w:rsidR="00A6327D" w:rsidRPr="004B7731" w:rsidRDefault="00911743" w:rsidP="00A6327D">
      <w:pPr>
        <w:rPr>
          <w:sz w:val="20"/>
          <w:lang w:val="fr-FR"/>
        </w:rPr>
      </w:pPr>
      <w:r w:rsidRPr="004B7731">
        <w:rPr>
          <w:sz w:val="20"/>
        </w:rPr>
        <w:fldChar w:fldCharType="begin"/>
      </w:r>
      <w:r w:rsidR="00E30F13" w:rsidRPr="004B7731">
        <w:rPr>
          <w:sz w:val="20"/>
          <w:lang w:val="fr-FR"/>
        </w:rPr>
        <w:instrText>HYPERLINK "C:\\Users\\Thomas Huet\\Desktop\\Documentation archéologique liée à la thèse\\Cultures.docx" \l "Cul_Proto_Art_TAC_T_g_zigzag"</w:instrText>
      </w:r>
      <w:r w:rsidRPr="004B7731">
        <w:rPr>
          <w:sz w:val="20"/>
        </w:rPr>
      </w:r>
      <w:r w:rsidRPr="004B7731">
        <w:rPr>
          <w:sz w:val="20"/>
        </w:rPr>
        <w:fldChar w:fldCharType="separate"/>
      </w:r>
      <w:r w:rsidR="00A6327D" w:rsidRPr="004B7731">
        <w:rPr>
          <w:rStyle w:val="Hyperlink"/>
          <w:sz w:val="20"/>
          <w:lang w:val="fr-FR"/>
        </w:rPr>
        <w:t>☼</w:t>
      </w:r>
      <w:r w:rsidRPr="004B7731">
        <w:rPr>
          <w:sz w:val="20"/>
        </w:rPr>
        <w:fldChar w:fldCharType="end"/>
      </w:r>
    </w:p>
    <w:p w14:paraId="3D1A994C" w14:textId="77777777" w:rsidR="00A6327D" w:rsidRPr="00A6327D" w:rsidRDefault="00A6327D" w:rsidP="00A6327D">
      <w:pPr>
        <w:rPr>
          <w:lang w:val="fr-FR"/>
        </w:rPr>
      </w:pPr>
    </w:p>
    <w:p w14:paraId="4077C1BE" w14:textId="77F3E620" w:rsidR="00A6327D" w:rsidRDefault="00A6327D" w:rsidP="00242C0F">
      <w:pPr>
        <w:jc w:val="both"/>
        <w:rPr>
          <w:lang w:val="fr-FR"/>
        </w:rPr>
      </w:pPr>
      <w:r>
        <w:rPr>
          <w:lang w:val="fr-FR"/>
        </w:rPr>
        <w:t xml:space="preserve">Reviennent fréquemment à proximité des </w:t>
      </w:r>
      <w:hyperlink r:id="rId211" w:anchor="Sit_Sauri_thm_geom_arboriform" w:history="1">
        <w:r w:rsidRPr="00A6327D">
          <w:rPr>
            <w:rStyle w:val="Hyperlink"/>
            <w:lang w:val="fr-FR"/>
          </w:rPr>
          <w:t>arboriformes</w:t>
        </w:r>
      </w:hyperlink>
      <w:r>
        <w:rPr>
          <w:lang w:val="fr-FR"/>
        </w:rPr>
        <w:t xml:space="preserve"> (SS BIB)</w:t>
      </w:r>
      <w:r w:rsidR="00CD61DC">
        <w:rPr>
          <w:lang w:val="fr-FR"/>
        </w:rPr>
        <w:t xml:space="preserve"> altitudes ~</w:t>
      </w:r>
    </w:p>
    <w:p w14:paraId="4D505FC1" w14:textId="77777777" w:rsidR="00A6327D" w:rsidRDefault="00A6327D" w:rsidP="00242C0F">
      <w:pPr>
        <w:jc w:val="both"/>
        <w:rPr>
          <w:lang w:val="fr-FR"/>
        </w:rPr>
      </w:pPr>
    </w:p>
    <w:p w14:paraId="5A4D9FB7" w14:textId="77777777" w:rsidR="00F026C7" w:rsidRDefault="00F026C7" w:rsidP="00A6327D">
      <w:pPr>
        <w:jc w:val="both"/>
        <w:rPr>
          <w:lang w:val="fr-FR"/>
        </w:rPr>
      </w:pPr>
    </w:p>
    <w:p w14:paraId="4408FCE3" w14:textId="1B418A24" w:rsidR="00494247" w:rsidRDefault="00494247" w:rsidP="00494247">
      <w:pPr>
        <w:pStyle w:val="Heading4"/>
      </w:pPr>
      <w:bookmarkStart w:id="140" w:name="Sit_Sauri_TAC_A"/>
      <w:r>
        <w:t>associations</w:t>
      </w:r>
    </w:p>
    <w:bookmarkEnd w:id="140"/>
    <w:p w14:paraId="0D2AFF41" w14:textId="77777777" w:rsidR="00494247" w:rsidRDefault="00494247" w:rsidP="00A6327D">
      <w:pPr>
        <w:jc w:val="both"/>
        <w:rPr>
          <w:lang w:val="fr-FR"/>
        </w:rPr>
      </w:pPr>
    </w:p>
    <w:p w14:paraId="51E85D0A" w14:textId="661770D1" w:rsidR="004B7731" w:rsidRDefault="004B7731" w:rsidP="004B7731">
      <w:pPr>
        <w:pStyle w:val="Heading5"/>
      </w:pPr>
      <w:r>
        <w:t>liste</w:t>
      </w:r>
    </w:p>
    <w:p w14:paraId="552F7A9B" w14:textId="77777777" w:rsidR="004B7731" w:rsidRDefault="004B7731" w:rsidP="004B7731">
      <w:pPr>
        <w:rPr>
          <w:lang w:val="fr-FR"/>
        </w:rPr>
      </w:pPr>
    </w:p>
    <w:p w14:paraId="4A64301C" w14:textId="08D65D1A" w:rsidR="004B7731" w:rsidRDefault="00000000" w:rsidP="004B7731">
      <w:pPr>
        <w:rPr>
          <w:lang w:val="fr-FR"/>
        </w:rPr>
      </w:pPr>
      <w:hyperlink r:id="rId212" w:anchor="Sit_Sauri_TAC_A_l_arbo_x_zig" w:history="1">
        <w:r w:rsidR="004B7731" w:rsidRPr="004B7731">
          <w:rPr>
            <w:rStyle w:val="Hyperlink"/>
            <w:lang w:val="fr-FR"/>
          </w:rPr>
          <w:t>arboriforme + zigzag</w:t>
        </w:r>
      </w:hyperlink>
    </w:p>
    <w:p w14:paraId="3604415B" w14:textId="77777777" w:rsidR="004B7731" w:rsidRPr="004B7731" w:rsidRDefault="004B7731" w:rsidP="004B7731">
      <w:pPr>
        <w:rPr>
          <w:lang w:val="fr-FR"/>
        </w:rPr>
      </w:pPr>
    </w:p>
    <w:p w14:paraId="3D9FD430" w14:textId="35C7BC32" w:rsidR="004B7731" w:rsidRDefault="004B7731" w:rsidP="004B7731">
      <w:pPr>
        <w:pStyle w:val="Heading6"/>
      </w:pPr>
      <w:bookmarkStart w:id="141" w:name="Sit_Sauri_TAC_A_l_arbo_x_zig"/>
      <w:r>
        <w:t xml:space="preserve">arboriforme + zigzag </w:t>
      </w:r>
    </w:p>
    <w:bookmarkEnd w:id="141"/>
    <w:p w14:paraId="2FBF1475" w14:textId="45F093EC" w:rsidR="004B7731" w:rsidRDefault="004B7731" w:rsidP="00A6327D">
      <w:pPr>
        <w:jc w:val="both"/>
        <w:rPr>
          <w:rStyle w:val="Hyperlink"/>
          <w:sz w:val="20"/>
          <w:lang w:val="fr-FR"/>
        </w:rPr>
      </w:pPr>
      <w:r w:rsidRPr="004B7731">
        <w:fldChar w:fldCharType="begin"/>
      </w:r>
      <w:r w:rsidRPr="004B7731">
        <w:rPr>
          <w:sz w:val="20"/>
          <w:lang w:val="fr-FR"/>
        </w:rPr>
        <w:instrText>HYPERLINK "file:///C:\\Users\\Thomas%20Huet\\Desktop\\Documentation%20archéologique%20liée%20à%20la%20thèse\\Sites.docx" \l "Sit_Sauri_thm_geom_arboriform"</w:instrText>
      </w:r>
      <w:r w:rsidRPr="004B7731">
        <w:fldChar w:fldCharType="separate"/>
      </w:r>
      <w:r w:rsidRPr="004B7731">
        <w:rPr>
          <w:rStyle w:val="Hyperlink"/>
          <w:sz w:val="20"/>
          <w:lang w:val="fr-FR"/>
        </w:rPr>
        <w:t>arboriformes</w:t>
      </w:r>
      <w:r w:rsidRPr="004B7731">
        <w:rPr>
          <w:rStyle w:val="Hyperlink"/>
          <w:sz w:val="20"/>
          <w:lang w:val="fr-FR"/>
        </w:rPr>
        <w:fldChar w:fldCharType="end"/>
      </w:r>
      <w:r w:rsidRPr="004B7731">
        <w:rPr>
          <w:rStyle w:val="Hyperlink"/>
          <w:color w:val="000000"/>
          <w:sz w:val="20"/>
          <w:u w:val="none"/>
          <w:lang w:val="fr-FR"/>
        </w:rPr>
        <w:t xml:space="preserve"> + </w:t>
      </w:r>
      <w:hyperlink r:id="rId213" w:anchor="Sit_Sauri_thm_geom_zigzag" w:history="1">
        <w:r w:rsidRPr="004B7731">
          <w:rPr>
            <w:rStyle w:val="Hyperlink"/>
            <w:sz w:val="20"/>
            <w:lang w:val="fr-FR"/>
          </w:rPr>
          <w:t>zigzags</w:t>
        </w:r>
      </w:hyperlink>
    </w:p>
    <w:p w14:paraId="42E4345D" w14:textId="77777777" w:rsidR="004B7731" w:rsidRDefault="004B7731" w:rsidP="00A6327D">
      <w:pPr>
        <w:jc w:val="both"/>
        <w:rPr>
          <w:rStyle w:val="Hyperlink"/>
          <w:sz w:val="20"/>
          <w:lang w:val="fr-FR"/>
        </w:rPr>
      </w:pPr>
    </w:p>
    <w:p w14:paraId="38C54A9E" w14:textId="77777777" w:rsidR="004B7731" w:rsidRDefault="004B7731" w:rsidP="00A6327D">
      <w:pPr>
        <w:jc w:val="both"/>
        <w:rPr>
          <w:sz w:val="20"/>
          <w:lang w:val="fr-FR"/>
        </w:rPr>
      </w:pPr>
    </w:p>
    <w:p w14:paraId="39B65172" w14:textId="77777777" w:rsidR="004B7731" w:rsidRPr="00AE1D78" w:rsidRDefault="004B7731" w:rsidP="004B7731">
      <w:pPr>
        <w:pStyle w:val="Heading6"/>
      </w:pPr>
      <w:r w:rsidRPr="00AE1D78">
        <w:t>cavaliers</w:t>
      </w:r>
    </w:p>
    <w:p w14:paraId="225F561C" w14:textId="77777777" w:rsidR="004B7731" w:rsidRPr="00AE1D78" w:rsidRDefault="00000000" w:rsidP="004B7731">
      <w:pPr>
        <w:rPr>
          <w:sz w:val="20"/>
          <w:lang w:val="fr-FR"/>
        </w:rPr>
      </w:pPr>
      <w:hyperlink r:id="rId214" w:anchor="Cul_Art_TAC_a_cheval_x_personnage" w:history="1">
        <w:r w:rsidR="004B7731" w:rsidRPr="00AE1D78">
          <w:rPr>
            <w:rStyle w:val="Hyperlink"/>
            <w:sz w:val="20"/>
            <w:lang w:val="fr-FR"/>
          </w:rPr>
          <w:t>☼</w:t>
        </w:r>
      </w:hyperlink>
      <w:r w:rsidR="004B7731" w:rsidRPr="00AE1D78">
        <w:rPr>
          <w:sz w:val="20"/>
          <w:lang w:val="fr-FR"/>
        </w:rPr>
        <w:t xml:space="preserve">, </w:t>
      </w:r>
      <w:hyperlink r:id="rId215" w:anchor="Sit_Sauri_thm_perso" w:history="1">
        <w:r w:rsidR="004B7731" w:rsidRPr="004B7731">
          <w:rPr>
            <w:rStyle w:val="Hyperlink"/>
            <w:sz w:val="20"/>
            <w:lang w:val="fr-FR"/>
          </w:rPr>
          <w:t>perso</w:t>
        </w:r>
        <w:r w:rsidR="004B7731">
          <w:rPr>
            <w:rStyle w:val="Hyperlink"/>
            <w:sz w:val="20"/>
            <w:lang w:val="fr-FR"/>
          </w:rPr>
          <w:t>n</w:t>
        </w:r>
        <w:r w:rsidR="004B7731" w:rsidRPr="004B7731">
          <w:rPr>
            <w:rStyle w:val="Hyperlink"/>
            <w:sz w:val="20"/>
            <w:lang w:val="fr-FR"/>
          </w:rPr>
          <w:t>nage</w:t>
        </w:r>
      </w:hyperlink>
      <w:r w:rsidR="004B7731" w:rsidRPr="00AE1D78">
        <w:rPr>
          <w:sz w:val="20"/>
          <w:lang w:val="fr-FR"/>
        </w:rPr>
        <w:t xml:space="preserve"> + </w:t>
      </w:r>
      <w:hyperlink r:id="rId216" w:anchor="Sit_Sauri_thm_zoo_cheval" w:history="1">
        <w:r w:rsidR="004B7731" w:rsidRPr="00AE1D78">
          <w:rPr>
            <w:rStyle w:val="Hyperlink"/>
            <w:sz w:val="20"/>
            <w:lang w:val="fr-FR"/>
          </w:rPr>
          <w:t>cheval</w:t>
        </w:r>
      </w:hyperlink>
    </w:p>
    <w:p w14:paraId="3E7745E4" w14:textId="77777777" w:rsidR="004B7731" w:rsidRPr="00AE1D78" w:rsidRDefault="004B7731" w:rsidP="004B7731">
      <w:pPr>
        <w:jc w:val="both"/>
        <w:rPr>
          <w:lang w:val="fr-FR"/>
        </w:rPr>
      </w:pPr>
    </w:p>
    <w:p w14:paraId="00C10DE1" w14:textId="77777777" w:rsidR="004B7731" w:rsidRPr="00AE1D78" w:rsidRDefault="004B7731" w:rsidP="004B7731">
      <w:pPr>
        <w:jc w:val="both"/>
        <w:rPr>
          <w:lang w:val="fr-FR"/>
        </w:rPr>
      </w:pPr>
    </w:p>
    <w:p w14:paraId="093E203F" w14:textId="77777777" w:rsidR="004B7731" w:rsidRDefault="004B7731" w:rsidP="004B7731">
      <w:pPr>
        <w:jc w:val="both"/>
        <w:rPr>
          <w:lang w:val="fr-FR"/>
        </w:rPr>
      </w:pPr>
    </w:p>
    <w:p w14:paraId="2F67CA82" w14:textId="77777777" w:rsidR="004B7731" w:rsidRPr="00AE1D78" w:rsidRDefault="004B7731" w:rsidP="004B7731">
      <w:pPr>
        <w:pStyle w:val="Heading6"/>
      </w:pPr>
      <w:bookmarkStart w:id="142" w:name="Sit_Sauri_thm_perso_spadas"/>
      <w:r w:rsidRPr="00AE1D78">
        <w:t>spadassins</w:t>
      </w:r>
    </w:p>
    <w:bookmarkEnd w:id="142"/>
    <w:p w14:paraId="3BD0B65B" w14:textId="77777777" w:rsidR="004B7731" w:rsidRPr="00AE1D78" w:rsidRDefault="004B7731" w:rsidP="004B7731">
      <w:pPr>
        <w:jc w:val="both"/>
        <w:rPr>
          <w:sz w:val="20"/>
          <w:lang w:val="fr-FR"/>
        </w:rPr>
      </w:pPr>
      <w:r>
        <w:rPr>
          <w:sz w:val="20"/>
          <w:lang w:val="fr-FR"/>
        </w:rPr>
        <w:fldChar w:fldCharType="begin"/>
      </w:r>
      <w:r>
        <w:rPr>
          <w:sz w:val="20"/>
          <w:lang w:val="fr-FR"/>
        </w:rPr>
        <w:instrText>HYPERLINK "C:\\Users\\Thomas Huet\\Desktop\\Documentation archéologique liée à la thèse\\Sites.docx" \l "Sit_Sauri_thm_perso"</w:instrText>
      </w:r>
      <w:r>
        <w:rPr>
          <w:sz w:val="20"/>
          <w:lang w:val="fr-FR"/>
        </w:rPr>
      </w:r>
      <w:r>
        <w:rPr>
          <w:sz w:val="20"/>
          <w:lang w:val="fr-FR"/>
        </w:rPr>
        <w:fldChar w:fldCharType="separate"/>
      </w:r>
      <w:r w:rsidRPr="004B7731">
        <w:rPr>
          <w:rStyle w:val="Hyperlink"/>
          <w:sz w:val="20"/>
          <w:lang w:val="fr-FR"/>
        </w:rPr>
        <w:t>perso</w:t>
      </w:r>
      <w:r>
        <w:rPr>
          <w:rStyle w:val="Hyperlink"/>
          <w:sz w:val="20"/>
          <w:lang w:val="fr-FR"/>
        </w:rPr>
        <w:t>n</w:t>
      </w:r>
      <w:r w:rsidRPr="004B7731">
        <w:rPr>
          <w:rStyle w:val="Hyperlink"/>
          <w:sz w:val="20"/>
          <w:lang w:val="fr-FR"/>
        </w:rPr>
        <w:t>nage</w:t>
      </w:r>
      <w:r>
        <w:rPr>
          <w:sz w:val="20"/>
          <w:lang w:val="fr-FR"/>
        </w:rPr>
        <w:fldChar w:fldCharType="end"/>
      </w:r>
      <w:r w:rsidRPr="00AE1D78">
        <w:rPr>
          <w:sz w:val="20"/>
          <w:lang w:val="fr-FR"/>
        </w:rPr>
        <w:t xml:space="preserve"> + </w:t>
      </w:r>
      <w:hyperlink r:id="rId217" w:anchor="Sit_Sauri_thm_armes_epee" w:history="1">
        <w:r w:rsidRPr="00AE1D78">
          <w:rPr>
            <w:rStyle w:val="Hyperlink"/>
            <w:sz w:val="20"/>
            <w:lang w:val="fr-FR"/>
          </w:rPr>
          <w:t>épée</w:t>
        </w:r>
      </w:hyperlink>
    </w:p>
    <w:p w14:paraId="50F08A13" w14:textId="77777777" w:rsidR="004B7731" w:rsidRDefault="004B7731" w:rsidP="004B7731">
      <w:pPr>
        <w:jc w:val="both"/>
        <w:rPr>
          <w:sz w:val="20"/>
          <w:lang w:val="fr-FR"/>
        </w:rPr>
      </w:pPr>
    </w:p>
    <w:p w14:paraId="767A5B52" w14:textId="4F0E479B" w:rsidR="00BB48FC" w:rsidRPr="00AE1D78" w:rsidRDefault="00000000" w:rsidP="004B7731">
      <w:pPr>
        <w:jc w:val="both"/>
        <w:rPr>
          <w:sz w:val="20"/>
          <w:lang w:val="fr-FR"/>
        </w:rPr>
      </w:pPr>
      <w:hyperlink r:id="rId218" w:anchor="Sit_Banyuls_Mer" w:history="1">
        <w:r w:rsidR="00BB48FC" w:rsidRPr="00A6327D">
          <w:rPr>
            <w:rStyle w:val="Hyperlink"/>
            <w:lang w:val="fr-FR"/>
          </w:rPr>
          <w:t>Banyuls sur Mer</w:t>
        </w:r>
      </w:hyperlink>
      <w:r w:rsidR="00BB48FC" w:rsidRPr="00A6327D">
        <w:rPr>
          <w:lang w:val="fr-FR"/>
        </w:rPr>
        <w:t xml:space="preserve"> (SS BIB)</w:t>
      </w:r>
    </w:p>
    <w:p w14:paraId="5FF58CF1" w14:textId="77777777" w:rsidR="004B7731" w:rsidRDefault="004B7731" w:rsidP="004B7731">
      <w:pPr>
        <w:pStyle w:val="Heading6"/>
      </w:pPr>
      <w:bookmarkStart w:id="143" w:name="Sit_Sauri_thm_perso_lancier"/>
      <w:r>
        <w:t>lancier</w:t>
      </w:r>
    </w:p>
    <w:bookmarkEnd w:id="143"/>
    <w:p w14:paraId="6A2CD184" w14:textId="77777777" w:rsidR="004B7731" w:rsidRPr="00AE1D78" w:rsidRDefault="004B7731" w:rsidP="004B7731">
      <w:pPr>
        <w:jc w:val="both"/>
        <w:rPr>
          <w:sz w:val="20"/>
          <w:lang w:val="fr-FR"/>
        </w:rPr>
      </w:pPr>
      <w:r>
        <w:rPr>
          <w:sz w:val="20"/>
          <w:lang w:val="fr-FR"/>
        </w:rPr>
        <w:fldChar w:fldCharType="begin"/>
      </w:r>
      <w:r>
        <w:rPr>
          <w:sz w:val="20"/>
          <w:lang w:val="fr-FR"/>
        </w:rPr>
        <w:instrText>HYPERLINK "C:\\Users\\Thomas Huet\\Desktop\\Documentation archéologique liée à la thèse\\Sites.docx" \l "Sit_Sauri_thm_perso"</w:instrText>
      </w:r>
      <w:r>
        <w:rPr>
          <w:sz w:val="20"/>
          <w:lang w:val="fr-FR"/>
        </w:rPr>
      </w:r>
      <w:r>
        <w:rPr>
          <w:sz w:val="20"/>
          <w:lang w:val="fr-FR"/>
        </w:rPr>
        <w:fldChar w:fldCharType="separate"/>
      </w:r>
      <w:r w:rsidRPr="004B7731">
        <w:rPr>
          <w:rStyle w:val="Hyperlink"/>
          <w:sz w:val="20"/>
          <w:lang w:val="fr-FR"/>
        </w:rPr>
        <w:t>person</w:t>
      </w:r>
      <w:r>
        <w:rPr>
          <w:rStyle w:val="Hyperlink"/>
          <w:sz w:val="20"/>
          <w:lang w:val="fr-FR"/>
        </w:rPr>
        <w:t>n</w:t>
      </w:r>
      <w:r w:rsidRPr="004B7731">
        <w:rPr>
          <w:rStyle w:val="Hyperlink"/>
          <w:sz w:val="20"/>
          <w:lang w:val="fr-FR"/>
        </w:rPr>
        <w:t>age</w:t>
      </w:r>
      <w:r>
        <w:rPr>
          <w:sz w:val="20"/>
          <w:lang w:val="fr-FR"/>
        </w:rPr>
        <w:fldChar w:fldCharType="end"/>
      </w:r>
      <w:r w:rsidRPr="00AE1D78">
        <w:rPr>
          <w:sz w:val="20"/>
          <w:lang w:val="fr-FR"/>
        </w:rPr>
        <w:t xml:space="preserve"> + </w:t>
      </w:r>
      <w:hyperlink r:id="rId219" w:anchor="Sit_Sauri_thm_armes_lance" w:history="1">
        <w:r w:rsidRPr="00AE1D78">
          <w:rPr>
            <w:rStyle w:val="Hyperlink"/>
            <w:sz w:val="20"/>
            <w:lang w:val="fr-FR"/>
          </w:rPr>
          <w:t>lance</w:t>
        </w:r>
      </w:hyperlink>
    </w:p>
    <w:p w14:paraId="79F17BB5" w14:textId="77777777" w:rsidR="004B7731" w:rsidRDefault="004B7731" w:rsidP="00A6327D">
      <w:pPr>
        <w:jc w:val="both"/>
        <w:rPr>
          <w:sz w:val="20"/>
          <w:lang w:val="fr-FR"/>
        </w:rPr>
      </w:pPr>
    </w:p>
    <w:p w14:paraId="3A17AF8C" w14:textId="77777777" w:rsidR="004B7731" w:rsidRPr="004B7731" w:rsidRDefault="004B7731" w:rsidP="00A6327D">
      <w:pPr>
        <w:jc w:val="both"/>
        <w:rPr>
          <w:sz w:val="20"/>
          <w:lang w:val="fr-FR"/>
        </w:rPr>
      </w:pPr>
    </w:p>
    <w:p w14:paraId="7044091D" w14:textId="77777777" w:rsidR="004B7731" w:rsidRDefault="004B7731" w:rsidP="00A6327D">
      <w:pPr>
        <w:jc w:val="both"/>
        <w:rPr>
          <w:lang w:val="fr-FR"/>
        </w:rPr>
      </w:pPr>
    </w:p>
    <w:p w14:paraId="1F416E2A" w14:textId="0FB7DA62" w:rsidR="00494247" w:rsidRPr="001642B9" w:rsidRDefault="00494247" w:rsidP="00494247">
      <w:pPr>
        <w:pStyle w:val="Heading4"/>
      </w:pPr>
      <w:bookmarkStart w:id="144" w:name="Sit_Sauri_TAC_C"/>
      <w:r>
        <w:t>compositions</w:t>
      </w:r>
    </w:p>
    <w:bookmarkEnd w:id="144"/>
    <w:p w14:paraId="6EF5239E" w14:textId="77777777" w:rsidR="00C24321" w:rsidRDefault="00C24321" w:rsidP="00F026C7">
      <w:pPr>
        <w:rPr>
          <w:lang w:val="fr-FR" w:eastAsia="fr-FR"/>
        </w:rPr>
      </w:pPr>
    </w:p>
    <w:p w14:paraId="25DB8644" w14:textId="77777777" w:rsidR="004B7731" w:rsidRDefault="004B7731" w:rsidP="00F026C7">
      <w:pPr>
        <w:rPr>
          <w:lang w:val="fr-FR" w:eastAsia="fr-FR"/>
        </w:rPr>
      </w:pPr>
    </w:p>
    <w:p w14:paraId="2155348B" w14:textId="5638862A" w:rsidR="004B7731" w:rsidRDefault="004B7731" w:rsidP="004B7731">
      <w:pPr>
        <w:pStyle w:val="Heading3"/>
      </w:pPr>
      <w:bookmarkStart w:id="145" w:name="Sit_Sauri_g_alti"/>
      <w:r>
        <w:t>altitudes</w:t>
      </w:r>
    </w:p>
    <w:bookmarkEnd w:id="145"/>
    <w:p w14:paraId="3219BD80" w14:textId="77777777" w:rsidR="004B7731" w:rsidRDefault="004B7731" w:rsidP="00F026C7">
      <w:pPr>
        <w:rPr>
          <w:lang w:val="fr-FR" w:eastAsia="fr-FR"/>
        </w:rPr>
      </w:pPr>
    </w:p>
    <w:p w14:paraId="54904342" w14:textId="36C15B6D" w:rsidR="004B7731" w:rsidRPr="004B7731" w:rsidRDefault="00000000" w:rsidP="00F026C7">
      <w:pPr>
        <w:rPr>
          <w:color w:val="000000"/>
          <w:lang w:val="fr-FR"/>
        </w:rPr>
      </w:pPr>
      <w:hyperlink r:id="rId220" w:anchor="Sit_Sauri_TAC_A_l_arbo_x_zig" w:history="1">
        <w:r w:rsidR="004B7731" w:rsidRPr="004B7731">
          <w:rPr>
            <w:rStyle w:val="Hyperlink"/>
            <w:lang w:val="fr-FR"/>
          </w:rPr>
          <w:t>arboriforme + zigzag</w:t>
        </w:r>
      </w:hyperlink>
      <w:r w:rsidR="004B7731">
        <w:rPr>
          <w:lang w:val="fr-FR"/>
        </w:rPr>
        <w:t xml:space="preserve"> </w:t>
      </w:r>
      <w:r w:rsidR="004B7731">
        <w:rPr>
          <w:color w:val="000000"/>
          <w:lang w:val="fr-FR"/>
        </w:rPr>
        <w:t>dans les altitudes basses (~ 1,410 m)</w:t>
      </w:r>
    </w:p>
    <w:p w14:paraId="4F20D2C1" w14:textId="77777777" w:rsidR="004B7731" w:rsidRDefault="004B7731" w:rsidP="00F026C7">
      <w:pPr>
        <w:rPr>
          <w:lang w:val="fr-FR" w:eastAsia="fr-FR"/>
        </w:rPr>
      </w:pPr>
    </w:p>
    <w:p w14:paraId="2E44550B" w14:textId="77777777" w:rsidR="004B7731" w:rsidRPr="001642B9" w:rsidRDefault="004B7731" w:rsidP="00F026C7">
      <w:pPr>
        <w:rPr>
          <w:lang w:val="fr-FR" w:eastAsia="fr-FR"/>
        </w:rPr>
      </w:pPr>
    </w:p>
    <w:p w14:paraId="16EF4CAA" w14:textId="77777777" w:rsidR="00494247" w:rsidRDefault="00494247" w:rsidP="00C24321">
      <w:pPr>
        <w:rPr>
          <w:lang w:val="fr-FR" w:eastAsia="fr-FR"/>
        </w:rPr>
      </w:pPr>
    </w:p>
    <w:p w14:paraId="12EA3193" w14:textId="4C5EEADB" w:rsidR="00494247" w:rsidRDefault="00BF7CC7" w:rsidP="00BF7CC7">
      <w:pPr>
        <w:pStyle w:val="Heading2"/>
      </w:pPr>
      <w:bookmarkStart w:id="146" w:name="Sit_Sauri_r"/>
      <w:r>
        <w:lastRenderedPageBreak/>
        <w:t>roches</w:t>
      </w:r>
    </w:p>
    <w:bookmarkEnd w:id="146"/>
    <w:p w14:paraId="7430DFFF" w14:textId="77777777" w:rsidR="00560CBE" w:rsidRDefault="00560CBE" w:rsidP="00560CBE">
      <w:pPr>
        <w:rPr>
          <w:lang w:val="fr-FR"/>
        </w:rPr>
      </w:pPr>
    </w:p>
    <w:p w14:paraId="3F54234C" w14:textId="4D69CB01" w:rsidR="00560CBE" w:rsidRDefault="00000000" w:rsidP="00560CBE">
      <w:pPr>
        <w:rPr>
          <w:lang w:val="fr-FR"/>
        </w:rPr>
      </w:pPr>
      <w:hyperlink r:id="rId221" w:anchor="Sit_Sauri_r_list" w:history="1">
        <w:r w:rsidR="00560CBE" w:rsidRPr="00560CBE">
          <w:rPr>
            <w:rStyle w:val="Hyperlink"/>
            <w:lang w:val="fr-FR"/>
          </w:rPr>
          <w:t>liste</w:t>
        </w:r>
      </w:hyperlink>
    </w:p>
    <w:p w14:paraId="02114F3D" w14:textId="77777777" w:rsidR="00560CBE" w:rsidRDefault="00560CBE" w:rsidP="00560CBE">
      <w:pPr>
        <w:rPr>
          <w:lang w:val="fr-FR"/>
        </w:rPr>
      </w:pPr>
    </w:p>
    <w:p w14:paraId="48015117" w14:textId="4FA79E79" w:rsidR="00560CBE" w:rsidRPr="00560CBE" w:rsidRDefault="00560CBE" w:rsidP="00560CBE">
      <w:pPr>
        <w:pStyle w:val="Heading3"/>
      </w:pPr>
      <w:bookmarkStart w:id="147" w:name="Sit_Sauri_r_list"/>
      <w:r>
        <w:t>liste</w:t>
      </w:r>
    </w:p>
    <w:bookmarkEnd w:id="147"/>
    <w:p w14:paraId="63459DBD" w14:textId="77777777" w:rsidR="00BF7CC7" w:rsidRDefault="00BF7CC7" w:rsidP="00494247">
      <w:pPr>
        <w:jc w:val="both"/>
        <w:rPr>
          <w:color w:val="000000"/>
          <w:lang w:val="fr-FR"/>
        </w:rPr>
      </w:pPr>
    </w:p>
    <w:tbl>
      <w:tblPr>
        <w:tblW w:w="9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007"/>
      </w:tblGrid>
      <w:tr w:rsidR="00BF7CC7" w:rsidRPr="00BF7CC7" w14:paraId="3420FB89" w14:textId="77777777" w:rsidTr="00BF7CC7">
        <w:trPr>
          <w:trHeight w:val="288"/>
          <w:jc w:val="center"/>
        </w:trPr>
        <w:tc>
          <w:tcPr>
            <w:tcW w:w="960" w:type="dxa"/>
            <w:shd w:val="clear" w:color="auto" w:fill="auto"/>
            <w:vAlign w:val="bottom"/>
            <w:hideMark/>
          </w:tcPr>
          <w:p w14:paraId="0529EACA" w14:textId="77777777" w:rsidR="00BF7CC7" w:rsidRPr="00BF7CC7" w:rsidRDefault="00BF7CC7">
            <w:pPr>
              <w:rPr>
                <w:color w:val="000000"/>
                <w:szCs w:val="22"/>
              </w:rPr>
            </w:pPr>
            <w:r w:rsidRPr="00BF7CC7">
              <w:rPr>
                <w:color w:val="000000"/>
                <w:szCs w:val="22"/>
              </w:rPr>
              <w:t>R1</w:t>
            </w:r>
          </w:p>
        </w:tc>
      </w:tr>
      <w:tr w:rsidR="00BF7CC7" w:rsidRPr="00BF7CC7" w14:paraId="738BA89F" w14:textId="77777777" w:rsidTr="00BF7CC7">
        <w:trPr>
          <w:trHeight w:val="288"/>
          <w:jc w:val="center"/>
        </w:trPr>
        <w:tc>
          <w:tcPr>
            <w:tcW w:w="960" w:type="dxa"/>
            <w:shd w:val="clear" w:color="auto" w:fill="auto"/>
            <w:noWrap/>
            <w:vAlign w:val="bottom"/>
            <w:hideMark/>
          </w:tcPr>
          <w:p w14:paraId="705E7A6D" w14:textId="77777777" w:rsidR="00BF7CC7" w:rsidRPr="00BF7CC7" w:rsidRDefault="00BF7CC7">
            <w:pPr>
              <w:rPr>
                <w:color w:val="000000"/>
                <w:szCs w:val="22"/>
              </w:rPr>
            </w:pPr>
            <w:r w:rsidRPr="00BF7CC7">
              <w:rPr>
                <w:color w:val="000000"/>
                <w:szCs w:val="22"/>
              </w:rPr>
              <w:t>R2</w:t>
            </w:r>
          </w:p>
        </w:tc>
      </w:tr>
      <w:tr w:rsidR="00BF7CC7" w:rsidRPr="00BF7CC7" w14:paraId="195CF272" w14:textId="77777777" w:rsidTr="00BF7CC7">
        <w:trPr>
          <w:trHeight w:val="288"/>
          <w:jc w:val="center"/>
        </w:trPr>
        <w:tc>
          <w:tcPr>
            <w:tcW w:w="960" w:type="dxa"/>
            <w:shd w:val="clear" w:color="auto" w:fill="auto"/>
            <w:noWrap/>
            <w:vAlign w:val="bottom"/>
            <w:hideMark/>
          </w:tcPr>
          <w:p w14:paraId="4FD0D3DF" w14:textId="77777777" w:rsidR="00BF7CC7" w:rsidRPr="00BF7CC7" w:rsidRDefault="00BF7CC7">
            <w:pPr>
              <w:rPr>
                <w:color w:val="000000"/>
                <w:szCs w:val="22"/>
              </w:rPr>
            </w:pPr>
            <w:r w:rsidRPr="00BF7CC7">
              <w:rPr>
                <w:color w:val="000000"/>
                <w:szCs w:val="22"/>
              </w:rPr>
              <w:t>R3</w:t>
            </w:r>
          </w:p>
        </w:tc>
      </w:tr>
      <w:tr w:rsidR="00BF7CC7" w:rsidRPr="00BF7CC7" w14:paraId="7BC4136A" w14:textId="77777777" w:rsidTr="00BF7CC7">
        <w:trPr>
          <w:trHeight w:val="288"/>
          <w:jc w:val="center"/>
        </w:trPr>
        <w:tc>
          <w:tcPr>
            <w:tcW w:w="960" w:type="dxa"/>
            <w:shd w:val="clear" w:color="auto" w:fill="auto"/>
            <w:noWrap/>
            <w:vAlign w:val="bottom"/>
            <w:hideMark/>
          </w:tcPr>
          <w:p w14:paraId="1DCDD07D" w14:textId="069A2DE0" w:rsidR="00BF7CC7" w:rsidRPr="00BF7CC7" w:rsidRDefault="00000000">
            <w:pPr>
              <w:rPr>
                <w:color w:val="000000"/>
                <w:szCs w:val="22"/>
              </w:rPr>
            </w:pPr>
            <w:hyperlink r:id="rId222" w:anchor="Sit_Sauri_r3bis" w:history="1">
              <w:r w:rsidR="00BF7CC7" w:rsidRPr="00BF7CC7">
                <w:rPr>
                  <w:rStyle w:val="Hyperlink"/>
                  <w:szCs w:val="22"/>
                </w:rPr>
                <w:t>R3bis</w:t>
              </w:r>
            </w:hyperlink>
          </w:p>
        </w:tc>
      </w:tr>
      <w:tr w:rsidR="00BF7CC7" w:rsidRPr="00BF7CC7" w14:paraId="579F9A25" w14:textId="77777777" w:rsidTr="00BF7CC7">
        <w:trPr>
          <w:trHeight w:val="288"/>
          <w:jc w:val="center"/>
        </w:trPr>
        <w:tc>
          <w:tcPr>
            <w:tcW w:w="960" w:type="dxa"/>
            <w:shd w:val="clear" w:color="auto" w:fill="auto"/>
            <w:noWrap/>
            <w:vAlign w:val="bottom"/>
            <w:hideMark/>
          </w:tcPr>
          <w:p w14:paraId="2C29B8B4" w14:textId="77777777" w:rsidR="00BF7CC7" w:rsidRPr="00BF7CC7" w:rsidRDefault="00BF7CC7">
            <w:pPr>
              <w:rPr>
                <w:color w:val="000000"/>
                <w:szCs w:val="22"/>
              </w:rPr>
            </w:pPr>
            <w:r w:rsidRPr="00BF7CC7">
              <w:rPr>
                <w:color w:val="000000"/>
                <w:szCs w:val="22"/>
              </w:rPr>
              <w:t>R4</w:t>
            </w:r>
          </w:p>
        </w:tc>
      </w:tr>
      <w:tr w:rsidR="00BF7CC7" w:rsidRPr="00BF7CC7" w14:paraId="34EB3E21" w14:textId="77777777" w:rsidTr="00BF7CC7">
        <w:trPr>
          <w:trHeight w:val="288"/>
          <w:jc w:val="center"/>
        </w:trPr>
        <w:tc>
          <w:tcPr>
            <w:tcW w:w="960" w:type="dxa"/>
            <w:shd w:val="clear" w:color="auto" w:fill="auto"/>
            <w:noWrap/>
            <w:vAlign w:val="bottom"/>
            <w:hideMark/>
          </w:tcPr>
          <w:p w14:paraId="20E96598" w14:textId="77777777" w:rsidR="00BF7CC7" w:rsidRPr="00BF7CC7" w:rsidRDefault="00BF7CC7">
            <w:pPr>
              <w:rPr>
                <w:color w:val="000000"/>
                <w:szCs w:val="22"/>
              </w:rPr>
            </w:pPr>
            <w:r w:rsidRPr="00BF7CC7">
              <w:rPr>
                <w:color w:val="000000"/>
                <w:szCs w:val="22"/>
              </w:rPr>
              <w:t>R4bis</w:t>
            </w:r>
          </w:p>
        </w:tc>
      </w:tr>
      <w:tr w:rsidR="00BF7CC7" w:rsidRPr="00BF7CC7" w14:paraId="0D3406BD" w14:textId="77777777" w:rsidTr="00BF7CC7">
        <w:trPr>
          <w:trHeight w:val="288"/>
          <w:jc w:val="center"/>
        </w:trPr>
        <w:tc>
          <w:tcPr>
            <w:tcW w:w="960" w:type="dxa"/>
            <w:shd w:val="clear" w:color="auto" w:fill="auto"/>
            <w:noWrap/>
            <w:vAlign w:val="bottom"/>
            <w:hideMark/>
          </w:tcPr>
          <w:p w14:paraId="3FBB3D86" w14:textId="77777777" w:rsidR="00BF7CC7" w:rsidRPr="00BF7CC7" w:rsidRDefault="00BF7CC7">
            <w:pPr>
              <w:rPr>
                <w:color w:val="000000"/>
                <w:szCs w:val="22"/>
              </w:rPr>
            </w:pPr>
            <w:r w:rsidRPr="00BF7CC7">
              <w:rPr>
                <w:color w:val="000000"/>
                <w:szCs w:val="22"/>
              </w:rPr>
              <w:t>R5</w:t>
            </w:r>
          </w:p>
        </w:tc>
      </w:tr>
      <w:tr w:rsidR="00BF7CC7" w:rsidRPr="00BF7CC7" w14:paraId="50B68DCA" w14:textId="77777777" w:rsidTr="00BF7CC7">
        <w:trPr>
          <w:trHeight w:val="288"/>
          <w:jc w:val="center"/>
        </w:trPr>
        <w:tc>
          <w:tcPr>
            <w:tcW w:w="960" w:type="dxa"/>
            <w:shd w:val="clear" w:color="auto" w:fill="auto"/>
            <w:noWrap/>
            <w:vAlign w:val="bottom"/>
            <w:hideMark/>
          </w:tcPr>
          <w:p w14:paraId="1FF337F6" w14:textId="77777777" w:rsidR="00BF7CC7" w:rsidRPr="00BF7CC7" w:rsidRDefault="00BF7CC7">
            <w:pPr>
              <w:rPr>
                <w:color w:val="000000"/>
                <w:szCs w:val="22"/>
              </w:rPr>
            </w:pPr>
            <w:r w:rsidRPr="00BF7CC7">
              <w:rPr>
                <w:color w:val="000000"/>
                <w:szCs w:val="22"/>
              </w:rPr>
              <w:t>R5bis</w:t>
            </w:r>
          </w:p>
        </w:tc>
      </w:tr>
      <w:tr w:rsidR="00BF7CC7" w:rsidRPr="00BF7CC7" w14:paraId="3BB592A0" w14:textId="77777777" w:rsidTr="00BF7CC7">
        <w:trPr>
          <w:trHeight w:val="288"/>
          <w:jc w:val="center"/>
        </w:trPr>
        <w:tc>
          <w:tcPr>
            <w:tcW w:w="960" w:type="dxa"/>
            <w:shd w:val="clear" w:color="auto" w:fill="auto"/>
            <w:noWrap/>
            <w:vAlign w:val="bottom"/>
            <w:hideMark/>
          </w:tcPr>
          <w:p w14:paraId="066A6BC8" w14:textId="77777777" w:rsidR="00BF7CC7" w:rsidRPr="00BF7CC7" w:rsidRDefault="00BF7CC7">
            <w:pPr>
              <w:rPr>
                <w:color w:val="000000"/>
                <w:szCs w:val="22"/>
              </w:rPr>
            </w:pPr>
            <w:r w:rsidRPr="00BF7CC7">
              <w:rPr>
                <w:color w:val="000000"/>
                <w:szCs w:val="22"/>
              </w:rPr>
              <w:t>R7</w:t>
            </w:r>
          </w:p>
        </w:tc>
      </w:tr>
      <w:tr w:rsidR="00BF7CC7" w:rsidRPr="00BF7CC7" w14:paraId="4AF641A3" w14:textId="77777777" w:rsidTr="00BF7CC7">
        <w:trPr>
          <w:trHeight w:val="288"/>
          <w:jc w:val="center"/>
        </w:trPr>
        <w:tc>
          <w:tcPr>
            <w:tcW w:w="960" w:type="dxa"/>
            <w:shd w:val="clear" w:color="auto" w:fill="auto"/>
            <w:noWrap/>
            <w:vAlign w:val="bottom"/>
            <w:hideMark/>
          </w:tcPr>
          <w:p w14:paraId="3FC6DC17" w14:textId="77777777" w:rsidR="00BF7CC7" w:rsidRPr="00BF7CC7" w:rsidRDefault="00BF7CC7">
            <w:pPr>
              <w:rPr>
                <w:color w:val="000000"/>
                <w:szCs w:val="22"/>
              </w:rPr>
            </w:pPr>
            <w:r w:rsidRPr="00BF7CC7">
              <w:rPr>
                <w:color w:val="000000"/>
                <w:szCs w:val="22"/>
              </w:rPr>
              <w:t>R8</w:t>
            </w:r>
          </w:p>
        </w:tc>
      </w:tr>
      <w:tr w:rsidR="00BF7CC7" w:rsidRPr="00BF7CC7" w14:paraId="2699B45B" w14:textId="77777777" w:rsidTr="00BF7CC7">
        <w:trPr>
          <w:trHeight w:val="288"/>
          <w:jc w:val="center"/>
        </w:trPr>
        <w:tc>
          <w:tcPr>
            <w:tcW w:w="960" w:type="dxa"/>
            <w:shd w:val="clear" w:color="auto" w:fill="auto"/>
            <w:noWrap/>
            <w:vAlign w:val="bottom"/>
            <w:hideMark/>
          </w:tcPr>
          <w:p w14:paraId="6440D78A" w14:textId="77777777" w:rsidR="00BF7CC7" w:rsidRPr="00BF7CC7" w:rsidRDefault="00BF7CC7">
            <w:pPr>
              <w:rPr>
                <w:color w:val="000000"/>
                <w:szCs w:val="22"/>
              </w:rPr>
            </w:pPr>
            <w:r w:rsidRPr="00BF7CC7">
              <w:rPr>
                <w:color w:val="000000"/>
                <w:szCs w:val="22"/>
              </w:rPr>
              <w:t>R9</w:t>
            </w:r>
          </w:p>
        </w:tc>
      </w:tr>
      <w:tr w:rsidR="00BF7CC7" w:rsidRPr="00BF7CC7" w14:paraId="765E4E02" w14:textId="77777777" w:rsidTr="00BF7CC7">
        <w:trPr>
          <w:trHeight w:val="288"/>
          <w:jc w:val="center"/>
        </w:trPr>
        <w:tc>
          <w:tcPr>
            <w:tcW w:w="960" w:type="dxa"/>
            <w:shd w:val="clear" w:color="auto" w:fill="auto"/>
            <w:noWrap/>
            <w:vAlign w:val="bottom"/>
            <w:hideMark/>
          </w:tcPr>
          <w:p w14:paraId="71A8DE1F" w14:textId="77777777" w:rsidR="00BF7CC7" w:rsidRPr="00BF7CC7" w:rsidRDefault="00BF7CC7">
            <w:pPr>
              <w:rPr>
                <w:color w:val="000000"/>
                <w:szCs w:val="22"/>
              </w:rPr>
            </w:pPr>
            <w:r w:rsidRPr="00BF7CC7">
              <w:rPr>
                <w:color w:val="000000"/>
                <w:szCs w:val="22"/>
              </w:rPr>
              <w:t>R9bis</w:t>
            </w:r>
          </w:p>
        </w:tc>
      </w:tr>
      <w:tr w:rsidR="00BF7CC7" w:rsidRPr="00BF7CC7" w14:paraId="29BA988A" w14:textId="77777777" w:rsidTr="00BF7CC7">
        <w:trPr>
          <w:trHeight w:val="288"/>
          <w:jc w:val="center"/>
        </w:trPr>
        <w:tc>
          <w:tcPr>
            <w:tcW w:w="960" w:type="dxa"/>
            <w:shd w:val="clear" w:color="auto" w:fill="auto"/>
            <w:noWrap/>
            <w:vAlign w:val="bottom"/>
            <w:hideMark/>
          </w:tcPr>
          <w:p w14:paraId="1AE3A195" w14:textId="77777777" w:rsidR="00BF7CC7" w:rsidRPr="00BF7CC7" w:rsidRDefault="00BF7CC7">
            <w:pPr>
              <w:rPr>
                <w:color w:val="000000"/>
                <w:szCs w:val="22"/>
              </w:rPr>
            </w:pPr>
            <w:r w:rsidRPr="00BF7CC7">
              <w:rPr>
                <w:color w:val="000000"/>
                <w:szCs w:val="22"/>
              </w:rPr>
              <w:t>S-9</w:t>
            </w:r>
          </w:p>
        </w:tc>
      </w:tr>
      <w:tr w:rsidR="00BF7CC7" w:rsidRPr="00BF7CC7" w14:paraId="58FC207D" w14:textId="77777777" w:rsidTr="00BF7CC7">
        <w:trPr>
          <w:trHeight w:val="288"/>
          <w:jc w:val="center"/>
        </w:trPr>
        <w:tc>
          <w:tcPr>
            <w:tcW w:w="960" w:type="dxa"/>
            <w:shd w:val="clear" w:color="auto" w:fill="auto"/>
            <w:noWrap/>
            <w:vAlign w:val="bottom"/>
            <w:hideMark/>
          </w:tcPr>
          <w:p w14:paraId="767A9D94" w14:textId="77777777" w:rsidR="00BF7CC7" w:rsidRPr="00BF7CC7" w:rsidRDefault="00BF7CC7">
            <w:pPr>
              <w:rPr>
                <w:color w:val="000000"/>
                <w:szCs w:val="22"/>
              </w:rPr>
            </w:pPr>
            <w:r w:rsidRPr="00BF7CC7">
              <w:rPr>
                <w:color w:val="000000"/>
                <w:szCs w:val="22"/>
              </w:rPr>
              <w:t>R10</w:t>
            </w:r>
          </w:p>
        </w:tc>
      </w:tr>
      <w:tr w:rsidR="00BF7CC7" w:rsidRPr="00BF7CC7" w14:paraId="08F79645" w14:textId="77777777" w:rsidTr="00BF7CC7">
        <w:trPr>
          <w:trHeight w:val="288"/>
          <w:jc w:val="center"/>
        </w:trPr>
        <w:tc>
          <w:tcPr>
            <w:tcW w:w="960" w:type="dxa"/>
            <w:shd w:val="clear" w:color="auto" w:fill="auto"/>
            <w:noWrap/>
            <w:vAlign w:val="bottom"/>
            <w:hideMark/>
          </w:tcPr>
          <w:p w14:paraId="5B7740A3" w14:textId="77777777" w:rsidR="00BF7CC7" w:rsidRPr="00BF7CC7" w:rsidRDefault="00BF7CC7">
            <w:pPr>
              <w:rPr>
                <w:color w:val="000000"/>
                <w:szCs w:val="22"/>
              </w:rPr>
            </w:pPr>
            <w:r w:rsidRPr="00BF7CC7">
              <w:rPr>
                <w:color w:val="000000"/>
                <w:szCs w:val="22"/>
              </w:rPr>
              <w:t>R10bis</w:t>
            </w:r>
          </w:p>
        </w:tc>
      </w:tr>
      <w:tr w:rsidR="00BF7CC7" w:rsidRPr="00BF7CC7" w14:paraId="1A2AE4AC" w14:textId="77777777" w:rsidTr="00BF7CC7">
        <w:trPr>
          <w:trHeight w:val="288"/>
          <w:jc w:val="center"/>
        </w:trPr>
        <w:tc>
          <w:tcPr>
            <w:tcW w:w="960" w:type="dxa"/>
            <w:shd w:val="clear" w:color="auto" w:fill="auto"/>
            <w:noWrap/>
            <w:vAlign w:val="bottom"/>
            <w:hideMark/>
          </w:tcPr>
          <w:p w14:paraId="1D4C7B82" w14:textId="77777777" w:rsidR="00BF7CC7" w:rsidRPr="00BF7CC7" w:rsidRDefault="00BF7CC7">
            <w:pPr>
              <w:rPr>
                <w:color w:val="000000"/>
                <w:szCs w:val="22"/>
              </w:rPr>
            </w:pPr>
            <w:r w:rsidRPr="00BF7CC7">
              <w:rPr>
                <w:color w:val="000000"/>
                <w:szCs w:val="22"/>
              </w:rPr>
              <w:t>R11</w:t>
            </w:r>
          </w:p>
        </w:tc>
      </w:tr>
      <w:tr w:rsidR="00BF7CC7" w:rsidRPr="00BF7CC7" w14:paraId="040AFB0A" w14:textId="77777777" w:rsidTr="00BF7CC7">
        <w:trPr>
          <w:trHeight w:val="288"/>
          <w:jc w:val="center"/>
        </w:trPr>
        <w:tc>
          <w:tcPr>
            <w:tcW w:w="960" w:type="dxa"/>
            <w:shd w:val="clear" w:color="auto" w:fill="auto"/>
            <w:noWrap/>
            <w:vAlign w:val="bottom"/>
            <w:hideMark/>
          </w:tcPr>
          <w:p w14:paraId="7A936808" w14:textId="77777777" w:rsidR="00BF7CC7" w:rsidRPr="00BF7CC7" w:rsidRDefault="00BF7CC7">
            <w:pPr>
              <w:rPr>
                <w:color w:val="000000"/>
                <w:szCs w:val="22"/>
              </w:rPr>
            </w:pPr>
            <w:r w:rsidRPr="00BF7CC7">
              <w:rPr>
                <w:color w:val="000000"/>
                <w:szCs w:val="22"/>
              </w:rPr>
              <w:t>R12</w:t>
            </w:r>
          </w:p>
        </w:tc>
      </w:tr>
      <w:tr w:rsidR="00BF7CC7" w:rsidRPr="00BF7CC7" w14:paraId="157AB7B6" w14:textId="77777777" w:rsidTr="00BF7CC7">
        <w:trPr>
          <w:trHeight w:val="288"/>
          <w:jc w:val="center"/>
        </w:trPr>
        <w:tc>
          <w:tcPr>
            <w:tcW w:w="960" w:type="dxa"/>
            <w:shd w:val="clear" w:color="auto" w:fill="auto"/>
            <w:noWrap/>
            <w:vAlign w:val="bottom"/>
            <w:hideMark/>
          </w:tcPr>
          <w:p w14:paraId="344D5320" w14:textId="77777777" w:rsidR="00BF7CC7" w:rsidRPr="00BF7CC7" w:rsidRDefault="00BF7CC7">
            <w:pPr>
              <w:rPr>
                <w:color w:val="000000"/>
                <w:szCs w:val="22"/>
              </w:rPr>
            </w:pPr>
            <w:r w:rsidRPr="00BF7CC7">
              <w:rPr>
                <w:color w:val="000000"/>
                <w:szCs w:val="22"/>
              </w:rPr>
              <w:t>R12bis</w:t>
            </w:r>
          </w:p>
        </w:tc>
      </w:tr>
      <w:tr w:rsidR="00BF7CC7" w:rsidRPr="00BF7CC7" w14:paraId="69CB5D97" w14:textId="77777777" w:rsidTr="00BF7CC7">
        <w:trPr>
          <w:trHeight w:val="288"/>
          <w:jc w:val="center"/>
        </w:trPr>
        <w:tc>
          <w:tcPr>
            <w:tcW w:w="960" w:type="dxa"/>
            <w:shd w:val="clear" w:color="auto" w:fill="auto"/>
            <w:noWrap/>
            <w:vAlign w:val="bottom"/>
            <w:hideMark/>
          </w:tcPr>
          <w:p w14:paraId="1FE686BA" w14:textId="77777777" w:rsidR="00BF7CC7" w:rsidRPr="00BF7CC7" w:rsidRDefault="00BF7CC7">
            <w:pPr>
              <w:rPr>
                <w:color w:val="000000"/>
                <w:szCs w:val="22"/>
              </w:rPr>
            </w:pPr>
            <w:r w:rsidRPr="00BF7CC7">
              <w:rPr>
                <w:color w:val="000000"/>
                <w:szCs w:val="22"/>
              </w:rPr>
              <w:t>R13</w:t>
            </w:r>
          </w:p>
        </w:tc>
      </w:tr>
      <w:tr w:rsidR="00BF7CC7" w:rsidRPr="00BF7CC7" w14:paraId="583013A3" w14:textId="77777777" w:rsidTr="00BF7CC7">
        <w:trPr>
          <w:trHeight w:val="288"/>
          <w:jc w:val="center"/>
        </w:trPr>
        <w:tc>
          <w:tcPr>
            <w:tcW w:w="960" w:type="dxa"/>
            <w:shd w:val="clear" w:color="auto" w:fill="auto"/>
            <w:noWrap/>
            <w:vAlign w:val="bottom"/>
            <w:hideMark/>
          </w:tcPr>
          <w:p w14:paraId="39D269C2" w14:textId="77777777" w:rsidR="00BF7CC7" w:rsidRPr="00BF7CC7" w:rsidRDefault="00BF7CC7">
            <w:pPr>
              <w:rPr>
                <w:color w:val="000000"/>
                <w:szCs w:val="22"/>
              </w:rPr>
            </w:pPr>
            <w:r w:rsidRPr="00BF7CC7">
              <w:rPr>
                <w:color w:val="000000"/>
                <w:szCs w:val="22"/>
              </w:rPr>
              <w:t>R14</w:t>
            </w:r>
          </w:p>
        </w:tc>
      </w:tr>
      <w:tr w:rsidR="00BF7CC7" w:rsidRPr="00BF7CC7" w14:paraId="6B50C514" w14:textId="77777777" w:rsidTr="00BF7CC7">
        <w:trPr>
          <w:trHeight w:val="288"/>
          <w:jc w:val="center"/>
        </w:trPr>
        <w:tc>
          <w:tcPr>
            <w:tcW w:w="960" w:type="dxa"/>
            <w:shd w:val="clear" w:color="auto" w:fill="auto"/>
            <w:noWrap/>
            <w:vAlign w:val="bottom"/>
            <w:hideMark/>
          </w:tcPr>
          <w:p w14:paraId="476E3E17" w14:textId="77777777" w:rsidR="00BF7CC7" w:rsidRPr="00BF7CC7" w:rsidRDefault="00BF7CC7">
            <w:pPr>
              <w:rPr>
                <w:color w:val="000000"/>
                <w:szCs w:val="22"/>
              </w:rPr>
            </w:pPr>
            <w:r w:rsidRPr="00BF7CC7">
              <w:rPr>
                <w:color w:val="000000"/>
                <w:szCs w:val="22"/>
              </w:rPr>
              <w:t>R14bis</w:t>
            </w:r>
          </w:p>
        </w:tc>
      </w:tr>
      <w:tr w:rsidR="00BF7CC7" w:rsidRPr="00BF7CC7" w14:paraId="2EA41D58" w14:textId="77777777" w:rsidTr="00BF7CC7">
        <w:trPr>
          <w:trHeight w:val="288"/>
          <w:jc w:val="center"/>
        </w:trPr>
        <w:tc>
          <w:tcPr>
            <w:tcW w:w="960" w:type="dxa"/>
            <w:shd w:val="clear" w:color="auto" w:fill="auto"/>
            <w:noWrap/>
            <w:vAlign w:val="bottom"/>
            <w:hideMark/>
          </w:tcPr>
          <w:p w14:paraId="14A59079" w14:textId="77777777" w:rsidR="00BF7CC7" w:rsidRPr="00BF7CC7" w:rsidRDefault="00BF7CC7">
            <w:pPr>
              <w:rPr>
                <w:color w:val="000000"/>
                <w:szCs w:val="22"/>
              </w:rPr>
            </w:pPr>
            <w:r w:rsidRPr="00BF7CC7">
              <w:rPr>
                <w:color w:val="000000"/>
                <w:szCs w:val="22"/>
              </w:rPr>
              <w:t>R15</w:t>
            </w:r>
          </w:p>
        </w:tc>
      </w:tr>
      <w:tr w:rsidR="00BF7CC7" w:rsidRPr="00BF7CC7" w14:paraId="377537D6" w14:textId="77777777" w:rsidTr="00BF7CC7">
        <w:trPr>
          <w:trHeight w:val="288"/>
          <w:jc w:val="center"/>
        </w:trPr>
        <w:tc>
          <w:tcPr>
            <w:tcW w:w="960" w:type="dxa"/>
            <w:shd w:val="clear" w:color="auto" w:fill="auto"/>
            <w:noWrap/>
            <w:vAlign w:val="bottom"/>
            <w:hideMark/>
          </w:tcPr>
          <w:p w14:paraId="690672F6" w14:textId="77777777" w:rsidR="00BF7CC7" w:rsidRPr="00BF7CC7" w:rsidRDefault="00BF7CC7">
            <w:pPr>
              <w:rPr>
                <w:color w:val="000000"/>
                <w:szCs w:val="22"/>
              </w:rPr>
            </w:pPr>
            <w:r w:rsidRPr="00BF7CC7">
              <w:rPr>
                <w:color w:val="000000"/>
                <w:szCs w:val="22"/>
              </w:rPr>
              <w:t>R16</w:t>
            </w:r>
          </w:p>
        </w:tc>
      </w:tr>
      <w:tr w:rsidR="00BF7CC7" w:rsidRPr="00BF7CC7" w14:paraId="40EBAB78" w14:textId="77777777" w:rsidTr="00BF7CC7">
        <w:trPr>
          <w:trHeight w:val="288"/>
          <w:jc w:val="center"/>
        </w:trPr>
        <w:tc>
          <w:tcPr>
            <w:tcW w:w="960" w:type="dxa"/>
            <w:shd w:val="clear" w:color="auto" w:fill="auto"/>
            <w:noWrap/>
            <w:vAlign w:val="bottom"/>
            <w:hideMark/>
          </w:tcPr>
          <w:p w14:paraId="26EBD8DF" w14:textId="77777777" w:rsidR="00BF7CC7" w:rsidRPr="00BF7CC7" w:rsidRDefault="00BF7CC7">
            <w:pPr>
              <w:rPr>
                <w:color w:val="000000"/>
                <w:szCs w:val="22"/>
              </w:rPr>
            </w:pPr>
            <w:r w:rsidRPr="00BF7CC7">
              <w:rPr>
                <w:color w:val="000000"/>
                <w:szCs w:val="22"/>
              </w:rPr>
              <w:t>R17</w:t>
            </w:r>
          </w:p>
        </w:tc>
      </w:tr>
      <w:tr w:rsidR="00BF7CC7" w:rsidRPr="00BF7CC7" w14:paraId="122ECF68" w14:textId="77777777" w:rsidTr="00BF7CC7">
        <w:trPr>
          <w:trHeight w:val="288"/>
          <w:jc w:val="center"/>
        </w:trPr>
        <w:tc>
          <w:tcPr>
            <w:tcW w:w="960" w:type="dxa"/>
            <w:shd w:val="clear" w:color="auto" w:fill="auto"/>
            <w:noWrap/>
            <w:vAlign w:val="bottom"/>
            <w:hideMark/>
          </w:tcPr>
          <w:p w14:paraId="2C1DE6DF" w14:textId="77777777" w:rsidR="00BF7CC7" w:rsidRPr="00BF7CC7" w:rsidRDefault="00BF7CC7">
            <w:pPr>
              <w:rPr>
                <w:color w:val="000000"/>
                <w:szCs w:val="22"/>
              </w:rPr>
            </w:pPr>
            <w:r w:rsidRPr="00BF7CC7">
              <w:rPr>
                <w:color w:val="000000"/>
                <w:szCs w:val="22"/>
              </w:rPr>
              <w:t>R18</w:t>
            </w:r>
          </w:p>
        </w:tc>
      </w:tr>
      <w:tr w:rsidR="00BF7CC7" w:rsidRPr="00BF7CC7" w14:paraId="70420511" w14:textId="77777777" w:rsidTr="00BF7CC7">
        <w:trPr>
          <w:trHeight w:val="288"/>
          <w:jc w:val="center"/>
        </w:trPr>
        <w:tc>
          <w:tcPr>
            <w:tcW w:w="960" w:type="dxa"/>
            <w:shd w:val="clear" w:color="auto" w:fill="auto"/>
            <w:noWrap/>
            <w:vAlign w:val="bottom"/>
            <w:hideMark/>
          </w:tcPr>
          <w:p w14:paraId="28D78CD1" w14:textId="77777777" w:rsidR="00BF7CC7" w:rsidRPr="00BF7CC7" w:rsidRDefault="00BF7CC7">
            <w:pPr>
              <w:rPr>
                <w:color w:val="000000"/>
                <w:szCs w:val="22"/>
              </w:rPr>
            </w:pPr>
            <w:r w:rsidRPr="00BF7CC7">
              <w:rPr>
                <w:color w:val="000000"/>
                <w:szCs w:val="22"/>
              </w:rPr>
              <w:t>R19</w:t>
            </w:r>
          </w:p>
        </w:tc>
      </w:tr>
      <w:tr w:rsidR="00BF7CC7" w:rsidRPr="00BF7CC7" w14:paraId="56BD75D9" w14:textId="77777777" w:rsidTr="00BF7CC7">
        <w:trPr>
          <w:trHeight w:val="288"/>
          <w:jc w:val="center"/>
        </w:trPr>
        <w:tc>
          <w:tcPr>
            <w:tcW w:w="960" w:type="dxa"/>
            <w:shd w:val="clear" w:color="auto" w:fill="auto"/>
            <w:noWrap/>
            <w:vAlign w:val="bottom"/>
            <w:hideMark/>
          </w:tcPr>
          <w:p w14:paraId="2FC94088" w14:textId="77777777" w:rsidR="00BF7CC7" w:rsidRPr="00BF7CC7" w:rsidRDefault="00BF7CC7">
            <w:pPr>
              <w:rPr>
                <w:color w:val="000000"/>
                <w:szCs w:val="22"/>
              </w:rPr>
            </w:pPr>
            <w:r w:rsidRPr="00BF7CC7">
              <w:rPr>
                <w:color w:val="000000"/>
                <w:szCs w:val="22"/>
              </w:rPr>
              <w:t>R20</w:t>
            </w:r>
          </w:p>
        </w:tc>
      </w:tr>
      <w:tr w:rsidR="00BF7CC7" w:rsidRPr="00BF7CC7" w14:paraId="7FCB0C35" w14:textId="77777777" w:rsidTr="00BF7CC7">
        <w:trPr>
          <w:trHeight w:val="288"/>
          <w:jc w:val="center"/>
        </w:trPr>
        <w:tc>
          <w:tcPr>
            <w:tcW w:w="960" w:type="dxa"/>
            <w:shd w:val="clear" w:color="auto" w:fill="auto"/>
            <w:noWrap/>
            <w:vAlign w:val="bottom"/>
            <w:hideMark/>
          </w:tcPr>
          <w:p w14:paraId="3D5EFADF" w14:textId="77777777" w:rsidR="00BF7CC7" w:rsidRPr="00BF7CC7" w:rsidRDefault="00BF7CC7">
            <w:pPr>
              <w:rPr>
                <w:color w:val="000000"/>
                <w:szCs w:val="22"/>
              </w:rPr>
            </w:pPr>
            <w:r w:rsidRPr="00BF7CC7">
              <w:rPr>
                <w:color w:val="000000"/>
                <w:szCs w:val="22"/>
              </w:rPr>
              <w:t>R21</w:t>
            </w:r>
          </w:p>
        </w:tc>
      </w:tr>
      <w:tr w:rsidR="00BF7CC7" w:rsidRPr="00BF7CC7" w14:paraId="3FBFB390" w14:textId="77777777" w:rsidTr="00BF7CC7">
        <w:trPr>
          <w:trHeight w:val="288"/>
          <w:jc w:val="center"/>
        </w:trPr>
        <w:tc>
          <w:tcPr>
            <w:tcW w:w="960" w:type="dxa"/>
            <w:shd w:val="clear" w:color="auto" w:fill="auto"/>
            <w:noWrap/>
            <w:vAlign w:val="bottom"/>
            <w:hideMark/>
          </w:tcPr>
          <w:p w14:paraId="2BA04D3C" w14:textId="77777777" w:rsidR="00BF7CC7" w:rsidRPr="00BF7CC7" w:rsidRDefault="00BF7CC7">
            <w:pPr>
              <w:rPr>
                <w:color w:val="000000"/>
                <w:szCs w:val="22"/>
              </w:rPr>
            </w:pPr>
            <w:r w:rsidRPr="00BF7CC7">
              <w:rPr>
                <w:color w:val="000000"/>
                <w:szCs w:val="22"/>
              </w:rPr>
              <w:t>R22</w:t>
            </w:r>
          </w:p>
        </w:tc>
      </w:tr>
      <w:tr w:rsidR="00BF7CC7" w:rsidRPr="00BF7CC7" w14:paraId="365C3647" w14:textId="77777777" w:rsidTr="00BF7CC7">
        <w:trPr>
          <w:trHeight w:val="288"/>
          <w:jc w:val="center"/>
        </w:trPr>
        <w:tc>
          <w:tcPr>
            <w:tcW w:w="960" w:type="dxa"/>
            <w:shd w:val="clear" w:color="auto" w:fill="auto"/>
            <w:noWrap/>
            <w:vAlign w:val="bottom"/>
            <w:hideMark/>
          </w:tcPr>
          <w:p w14:paraId="38588111" w14:textId="77777777" w:rsidR="00BF7CC7" w:rsidRPr="00BF7CC7" w:rsidRDefault="00BF7CC7">
            <w:pPr>
              <w:rPr>
                <w:color w:val="000000"/>
                <w:szCs w:val="22"/>
              </w:rPr>
            </w:pPr>
            <w:r w:rsidRPr="00BF7CC7">
              <w:rPr>
                <w:color w:val="000000"/>
                <w:szCs w:val="22"/>
              </w:rPr>
              <w:t>R23</w:t>
            </w:r>
          </w:p>
        </w:tc>
      </w:tr>
      <w:tr w:rsidR="00BF7CC7" w:rsidRPr="00BF7CC7" w14:paraId="7AF8CD99" w14:textId="77777777" w:rsidTr="00BF7CC7">
        <w:trPr>
          <w:trHeight w:val="288"/>
          <w:jc w:val="center"/>
        </w:trPr>
        <w:tc>
          <w:tcPr>
            <w:tcW w:w="960" w:type="dxa"/>
            <w:shd w:val="clear" w:color="auto" w:fill="auto"/>
            <w:noWrap/>
            <w:vAlign w:val="bottom"/>
            <w:hideMark/>
          </w:tcPr>
          <w:p w14:paraId="0A9B181D" w14:textId="77777777" w:rsidR="00BF7CC7" w:rsidRPr="00BF7CC7" w:rsidRDefault="00BF7CC7">
            <w:pPr>
              <w:rPr>
                <w:color w:val="000000"/>
                <w:szCs w:val="22"/>
              </w:rPr>
            </w:pPr>
            <w:r w:rsidRPr="00BF7CC7">
              <w:rPr>
                <w:color w:val="000000"/>
                <w:szCs w:val="22"/>
              </w:rPr>
              <w:t>R24</w:t>
            </w:r>
          </w:p>
        </w:tc>
      </w:tr>
      <w:tr w:rsidR="00BF7CC7" w:rsidRPr="00BF7CC7" w14:paraId="7C4E9C61" w14:textId="77777777" w:rsidTr="00BF7CC7">
        <w:trPr>
          <w:trHeight w:val="288"/>
          <w:jc w:val="center"/>
        </w:trPr>
        <w:tc>
          <w:tcPr>
            <w:tcW w:w="960" w:type="dxa"/>
            <w:shd w:val="clear" w:color="auto" w:fill="auto"/>
            <w:noWrap/>
            <w:vAlign w:val="bottom"/>
            <w:hideMark/>
          </w:tcPr>
          <w:p w14:paraId="35F46835" w14:textId="77777777" w:rsidR="00BF7CC7" w:rsidRPr="00BF7CC7" w:rsidRDefault="00BF7CC7">
            <w:pPr>
              <w:rPr>
                <w:color w:val="000000"/>
                <w:szCs w:val="22"/>
              </w:rPr>
            </w:pPr>
            <w:r w:rsidRPr="00BF7CC7">
              <w:rPr>
                <w:color w:val="000000"/>
                <w:szCs w:val="22"/>
              </w:rPr>
              <w:t>R24bis</w:t>
            </w:r>
          </w:p>
        </w:tc>
      </w:tr>
      <w:tr w:rsidR="00BF7CC7" w:rsidRPr="00BF7CC7" w14:paraId="13220D50" w14:textId="77777777" w:rsidTr="00BF7CC7">
        <w:trPr>
          <w:trHeight w:val="288"/>
          <w:jc w:val="center"/>
        </w:trPr>
        <w:tc>
          <w:tcPr>
            <w:tcW w:w="960" w:type="dxa"/>
            <w:shd w:val="clear" w:color="auto" w:fill="auto"/>
            <w:noWrap/>
            <w:vAlign w:val="bottom"/>
            <w:hideMark/>
          </w:tcPr>
          <w:p w14:paraId="6ED2415A" w14:textId="77777777" w:rsidR="00BF7CC7" w:rsidRPr="00BF7CC7" w:rsidRDefault="00BF7CC7">
            <w:pPr>
              <w:rPr>
                <w:color w:val="000000"/>
                <w:szCs w:val="22"/>
              </w:rPr>
            </w:pPr>
            <w:r w:rsidRPr="00BF7CC7">
              <w:rPr>
                <w:color w:val="000000"/>
                <w:szCs w:val="22"/>
              </w:rPr>
              <w:t>R24quat</w:t>
            </w:r>
          </w:p>
        </w:tc>
      </w:tr>
      <w:tr w:rsidR="00BF7CC7" w:rsidRPr="00BF7CC7" w14:paraId="7B2112B2" w14:textId="77777777" w:rsidTr="00BF7CC7">
        <w:trPr>
          <w:trHeight w:val="288"/>
          <w:jc w:val="center"/>
        </w:trPr>
        <w:tc>
          <w:tcPr>
            <w:tcW w:w="960" w:type="dxa"/>
            <w:shd w:val="clear" w:color="auto" w:fill="auto"/>
            <w:noWrap/>
            <w:vAlign w:val="bottom"/>
            <w:hideMark/>
          </w:tcPr>
          <w:p w14:paraId="1C657408" w14:textId="77777777" w:rsidR="00BF7CC7" w:rsidRPr="00BF7CC7" w:rsidRDefault="00BF7CC7">
            <w:pPr>
              <w:rPr>
                <w:color w:val="000000"/>
                <w:szCs w:val="22"/>
              </w:rPr>
            </w:pPr>
            <w:r w:rsidRPr="00BF7CC7">
              <w:rPr>
                <w:color w:val="000000"/>
                <w:szCs w:val="22"/>
              </w:rPr>
              <w:t>R24ter</w:t>
            </w:r>
          </w:p>
        </w:tc>
      </w:tr>
      <w:tr w:rsidR="00BF7CC7" w:rsidRPr="00BF7CC7" w14:paraId="6115F7C2" w14:textId="77777777" w:rsidTr="00BF7CC7">
        <w:trPr>
          <w:trHeight w:val="288"/>
          <w:jc w:val="center"/>
        </w:trPr>
        <w:tc>
          <w:tcPr>
            <w:tcW w:w="960" w:type="dxa"/>
            <w:shd w:val="clear" w:color="auto" w:fill="auto"/>
            <w:noWrap/>
            <w:vAlign w:val="bottom"/>
            <w:hideMark/>
          </w:tcPr>
          <w:p w14:paraId="3ED734EB" w14:textId="77777777" w:rsidR="00BF7CC7" w:rsidRPr="00BF7CC7" w:rsidRDefault="00BF7CC7">
            <w:pPr>
              <w:rPr>
                <w:color w:val="000000"/>
                <w:szCs w:val="22"/>
              </w:rPr>
            </w:pPr>
            <w:r w:rsidRPr="00BF7CC7">
              <w:rPr>
                <w:color w:val="000000"/>
                <w:szCs w:val="22"/>
              </w:rPr>
              <w:t>R25</w:t>
            </w:r>
          </w:p>
        </w:tc>
      </w:tr>
      <w:tr w:rsidR="00BF7CC7" w:rsidRPr="00BF7CC7" w14:paraId="6CBF028D" w14:textId="77777777" w:rsidTr="00BF7CC7">
        <w:trPr>
          <w:trHeight w:val="288"/>
          <w:jc w:val="center"/>
        </w:trPr>
        <w:tc>
          <w:tcPr>
            <w:tcW w:w="960" w:type="dxa"/>
            <w:shd w:val="clear" w:color="auto" w:fill="auto"/>
            <w:noWrap/>
            <w:vAlign w:val="bottom"/>
            <w:hideMark/>
          </w:tcPr>
          <w:p w14:paraId="22CEA5E5" w14:textId="77777777" w:rsidR="00BF7CC7" w:rsidRPr="00BF7CC7" w:rsidRDefault="00BF7CC7">
            <w:pPr>
              <w:rPr>
                <w:color w:val="000000"/>
                <w:szCs w:val="22"/>
              </w:rPr>
            </w:pPr>
            <w:r w:rsidRPr="00BF7CC7">
              <w:rPr>
                <w:color w:val="000000"/>
                <w:szCs w:val="22"/>
              </w:rPr>
              <w:t>R27</w:t>
            </w:r>
          </w:p>
        </w:tc>
      </w:tr>
      <w:tr w:rsidR="00BF7CC7" w:rsidRPr="00BF7CC7" w14:paraId="6C06D47A" w14:textId="77777777" w:rsidTr="00BF7CC7">
        <w:trPr>
          <w:trHeight w:val="288"/>
          <w:jc w:val="center"/>
        </w:trPr>
        <w:tc>
          <w:tcPr>
            <w:tcW w:w="960" w:type="dxa"/>
            <w:shd w:val="clear" w:color="auto" w:fill="auto"/>
            <w:noWrap/>
            <w:vAlign w:val="bottom"/>
            <w:hideMark/>
          </w:tcPr>
          <w:p w14:paraId="76D1DC8C" w14:textId="77777777" w:rsidR="00BF7CC7" w:rsidRPr="00BF7CC7" w:rsidRDefault="00BF7CC7">
            <w:pPr>
              <w:rPr>
                <w:color w:val="000000"/>
                <w:szCs w:val="22"/>
              </w:rPr>
            </w:pPr>
            <w:r w:rsidRPr="00BF7CC7">
              <w:rPr>
                <w:color w:val="000000"/>
                <w:szCs w:val="22"/>
              </w:rPr>
              <w:t>R28</w:t>
            </w:r>
          </w:p>
        </w:tc>
      </w:tr>
      <w:tr w:rsidR="00BF7CC7" w:rsidRPr="00BF7CC7" w14:paraId="20931380" w14:textId="77777777" w:rsidTr="00BF7CC7">
        <w:trPr>
          <w:trHeight w:val="288"/>
          <w:jc w:val="center"/>
        </w:trPr>
        <w:tc>
          <w:tcPr>
            <w:tcW w:w="960" w:type="dxa"/>
            <w:shd w:val="clear" w:color="auto" w:fill="auto"/>
            <w:noWrap/>
            <w:vAlign w:val="bottom"/>
            <w:hideMark/>
          </w:tcPr>
          <w:p w14:paraId="5D1242A1" w14:textId="77777777" w:rsidR="00BF7CC7" w:rsidRPr="00BF7CC7" w:rsidRDefault="00BF7CC7">
            <w:pPr>
              <w:rPr>
                <w:color w:val="000000"/>
                <w:szCs w:val="22"/>
              </w:rPr>
            </w:pPr>
            <w:r w:rsidRPr="00BF7CC7">
              <w:rPr>
                <w:color w:val="000000"/>
                <w:szCs w:val="22"/>
              </w:rPr>
              <w:t>R29</w:t>
            </w:r>
          </w:p>
        </w:tc>
      </w:tr>
      <w:tr w:rsidR="00BF7CC7" w:rsidRPr="00BF7CC7" w14:paraId="08B07959" w14:textId="77777777" w:rsidTr="00BF7CC7">
        <w:trPr>
          <w:trHeight w:val="288"/>
          <w:jc w:val="center"/>
        </w:trPr>
        <w:tc>
          <w:tcPr>
            <w:tcW w:w="960" w:type="dxa"/>
            <w:shd w:val="clear" w:color="auto" w:fill="auto"/>
            <w:noWrap/>
            <w:vAlign w:val="bottom"/>
            <w:hideMark/>
          </w:tcPr>
          <w:p w14:paraId="455FD663" w14:textId="77777777" w:rsidR="00BF7CC7" w:rsidRPr="00BF7CC7" w:rsidRDefault="00BF7CC7">
            <w:pPr>
              <w:rPr>
                <w:color w:val="000000"/>
                <w:szCs w:val="22"/>
              </w:rPr>
            </w:pPr>
            <w:r w:rsidRPr="00BF7CC7">
              <w:rPr>
                <w:color w:val="000000"/>
                <w:szCs w:val="22"/>
              </w:rPr>
              <w:t>R30</w:t>
            </w:r>
          </w:p>
        </w:tc>
      </w:tr>
      <w:tr w:rsidR="00BF7CC7" w:rsidRPr="00BF7CC7" w14:paraId="32798CC8" w14:textId="77777777" w:rsidTr="00BF7CC7">
        <w:trPr>
          <w:trHeight w:val="288"/>
          <w:jc w:val="center"/>
        </w:trPr>
        <w:tc>
          <w:tcPr>
            <w:tcW w:w="960" w:type="dxa"/>
            <w:shd w:val="clear" w:color="auto" w:fill="auto"/>
            <w:noWrap/>
            <w:vAlign w:val="bottom"/>
            <w:hideMark/>
          </w:tcPr>
          <w:p w14:paraId="752BF597" w14:textId="77777777" w:rsidR="00BF7CC7" w:rsidRPr="00BF7CC7" w:rsidRDefault="00BF7CC7">
            <w:pPr>
              <w:rPr>
                <w:color w:val="000000"/>
                <w:szCs w:val="22"/>
              </w:rPr>
            </w:pPr>
            <w:r w:rsidRPr="00BF7CC7">
              <w:rPr>
                <w:color w:val="000000"/>
                <w:szCs w:val="22"/>
              </w:rPr>
              <w:t>R31</w:t>
            </w:r>
          </w:p>
        </w:tc>
      </w:tr>
      <w:tr w:rsidR="00BF7CC7" w:rsidRPr="00BF7CC7" w14:paraId="22104493" w14:textId="77777777" w:rsidTr="00BF7CC7">
        <w:trPr>
          <w:trHeight w:val="288"/>
          <w:jc w:val="center"/>
        </w:trPr>
        <w:tc>
          <w:tcPr>
            <w:tcW w:w="960" w:type="dxa"/>
            <w:shd w:val="clear" w:color="auto" w:fill="auto"/>
            <w:noWrap/>
            <w:vAlign w:val="bottom"/>
            <w:hideMark/>
          </w:tcPr>
          <w:p w14:paraId="7C1A8FEC" w14:textId="77777777" w:rsidR="00BF7CC7" w:rsidRPr="00BF7CC7" w:rsidRDefault="00BF7CC7">
            <w:pPr>
              <w:rPr>
                <w:color w:val="000000"/>
                <w:szCs w:val="22"/>
              </w:rPr>
            </w:pPr>
            <w:r w:rsidRPr="00BF7CC7">
              <w:rPr>
                <w:color w:val="000000"/>
                <w:szCs w:val="22"/>
              </w:rPr>
              <w:lastRenderedPageBreak/>
              <w:t>R32</w:t>
            </w:r>
          </w:p>
        </w:tc>
      </w:tr>
      <w:tr w:rsidR="00BF7CC7" w:rsidRPr="00BF7CC7" w14:paraId="2018C918" w14:textId="77777777" w:rsidTr="00BF7CC7">
        <w:trPr>
          <w:trHeight w:val="288"/>
          <w:jc w:val="center"/>
        </w:trPr>
        <w:tc>
          <w:tcPr>
            <w:tcW w:w="960" w:type="dxa"/>
            <w:shd w:val="clear" w:color="auto" w:fill="auto"/>
            <w:noWrap/>
            <w:vAlign w:val="bottom"/>
            <w:hideMark/>
          </w:tcPr>
          <w:p w14:paraId="65238E59" w14:textId="77777777" w:rsidR="00BF7CC7" w:rsidRPr="00BF7CC7" w:rsidRDefault="00BF7CC7">
            <w:pPr>
              <w:rPr>
                <w:color w:val="000000"/>
                <w:szCs w:val="22"/>
              </w:rPr>
            </w:pPr>
            <w:r w:rsidRPr="00BF7CC7">
              <w:rPr>
                <w:color w:val="000000"/>
                <w:szCs w:val="22"/>
              </w:rPr>
              <w:t>R33</w:t>
            </w:r>
          </w:p>
        </w:tc>
      </w:tr>
      <w:tr w:rsidR="00BF7CC7" w:rsidRPr="00BF7CC7" w14:paraId="5724C328" w14:textId="77777777" w:rsidTr="00BF7CC7">
        <w:trPr>
          <w:trHeight w:val="288"/>
          <w:jc w:val="center"/>
        </w:trPr>
        <w:tc>
          <w:tcPr>
            <w:tcW w:w="960" w:type="dxa"/>
            <w:shd w:val="clear" w:color="auto" w:fill="auto"/>
            <w:noWrap/>
            <w:vAlign w:val="bottom"/>
            <w:hideMark/>
          </w:tcPr>
          <w:p w14:paraId="71E7729C" w14:textId="77777777" w:rsidR="00BF7CC7" w:rsidRPr="00BF7CC7" w:rsidRDefault="00BF7CC7">
            <w:pPr>
              <w:rPr>
                <w:color w:val="000000"/>
                <w:szCs w:val="22"/>
              </w:rPr>
            </w:pPr>
            <w:r w:rsidRPr="00BF7CC7">
              <w:rPr>
                <w:color w:val="000000"/>
                <w:szCs w:val="22"/>
              </w:rPr>
              <w:t>R34</w:t>
            </w:r>
          </w:p>
        </w:tc>
      </w:tr>
      <w:tr w:rsidR="00BF7CC7" w:rsidRPr="00BF7CC7" w14:paraId="4A4A9C03" w14:textId="77777777" w:rsidTr="00BF7CC7">
        <w:trPr>
          <w:trHeight w:val="288"/>
          <w:jc w:val="center"/>
        </w:trPr>
        <w:tc>
          <w:tcPr>
            <w:tcW w:w="960" w:type="dxa"/>
            <w:shd w:val="clear" w:color="auto" w:fill="auto"/>
            <w:noWrap/>
            <w:vAlign w:val="bottom"/>
            <w:hideMark/>
          </w:tcPr>
          <w:p w14:paraId="385FB25E" w14:textId="77777777" w:rsidR="00BF7CC7" w:rsidRPr="00BF7CC7" w:rsidRDefault="00BF7CC7">
            <w:pPr>
              <w:rPr>
                <w:color w:val="000000"/>
                <w:szCs w:val="22"/>
              </w:rPr>
            </w:pPr>
            <w:r w:rsidRPr="00BF7CC7">
              <w:rPr>
                <w:color w:val="000000"/>
                <w:szCs w:val="22"/>
              </w:rPr>
              <w:t>R35</w:t>
            </w:r>
          </w:p>
        </w:tc>
      </w:tr>
      <w:tr w:rsidR="00BF7CC7" w:rsidRPr="00BF7CC7" w14:paraId="34476891" w14:textId="77777777" w:rsidTr="00BF7CC7">
        <w:trPr>
          <w:trHeight w:val="288"/>
          <w:jc w:val="center"/>
        </w:trPr>
        <w:tc>
          <w:tcPr>
            <w:tcW w:w="960" w:type="dxa"/>
            <w:shd w:val="clear" w:color="auto" w:fill="auto"/>
            <w:noWrap/>
            <w:vAlign w:val="bottom"/>
            <w:hideMark/>
          </w:tcPr>
          <w:p w14:paraId="2B4FED17" w14:textId="77777777" w:rsidR="00BF7CC7" w:rsidRPr="00BF7CC7" w:rsidRDefault="00BF7CC7">
            <w:pPr>
              <w:rPr>
                <w:color w:val="000000"/>
                <w:szCs w:val="22"/>
              </w:rPr>
            </w:pPr>
            <w:r w:rsidRPr="00BF7CC7">
              <w:rPr>
                <w:color w:val="000000"/>
                <w:szCs w:val="22"/>
              </w:rPr>
              <w:t>R36</w:t>
            </w:r>
          </w:p>
        </w:tc>
      </w:tr>
      <w:tr w:rsidR="00BF7CC7" w:rsidRPr="00BF7CC7" w14:paraId="74478835" w14:textId="77777777" w:rsidTr="00BF7CC7">
        <w:trPr>
          <w:trHeight w:val="288"/>
          <w:jc w:val="center"/>
        </w:trPr>
        <w:tc>
          <w:tcPr>
            <w:tcW w:w="960" w:type="dxa"/>
            <w:shd w:val="clear" w:color="auto" w:fill="auto"/>
            <w:noWrap/>
            <w:vAlign w:val="bottom"/>
            <w:hideMark/>
          </w:tcPr>
          <w:p w14:paraId="32835B04" w14:textId="77777777" w:rsidR="00BF7CC7" w:rsidRPr="00BF7CC7" w:rsidRDefault="00BF7CC7">
            <w:pPr>
              <w:rPr>
                <w:color w:val="000000"/>
                <w:szCs w:val="22"/>
              </w:rPr>
            </w:pPr>
            <w:r w:rsidRPr="00BF7CC7">
              <w:rPr>
                <w:color w:val="000000"/>
                <w:szCs w:val="22"/>
              </w:rPr>
              <w:t>R37</w:t>
            </w:r>
          </w:p>
        </w:tc>
      </w:tr>
      <w:tr w:rsidR="00BF7CC7" w:rsidRPr="00BF7CC7" w14:paraId="21DAE633" w14:textId="77777777" w:rsidTr="00BF7CC7">
        <w:trPr>
          <w:trHeight w:val="288"/>
          <w:jc w:val="center"/>
        </w:trPr>
        <w:tc>
          <w:tcPr>
            <w:tcW w:w="960" w:type="dxa"/>
            <w:shd w:val="clear" w:color="auto" w:fill="auto"/>
            <w:noWrap/>
            <w:vAlign w:val="bottom"/>
            <w:hideMark/>
          </w:tcPr>
          <w:p w14:paraId="77415EB3" w14:textId="77777777" w:rsidR="00BF7CC7" w:rsidRPr="00BF7CC7" w:rsidRDefault="00BF7CC7">
            <w:pPr>
              <w:rPr>
                <w:color w:val="000000"/>
                <w:szCs w:val="22"/>
              </w:rPr>
            </w:pPr>
            <w:r w:rsidRPr="00BF7CC7">
              <w:rPr>
                <w:color w:val="000000"/>
                <w:szCs w:val="22"/>
              </w:rPr>
              <w:t>R38</w:t>
            </w:r>
          </w:p>
        </w:tc>
      </w:tr>
      <w:tr w:rsidR="00BF7CC7" w:rsidRPr="00BF7CC7" w14:paraId="44ED9AD7" w14:textId="77777777" w:rsidTr="00BF7CC7">
        <w:trPr>
          <w:trHeight w:val="288"/>
          <w:jc w:val="center"/>
        </w:trPr>
        <w:tc>
          <w:tcPr>
            <w:tcW w:w="960" w:type="dxa"/>
            <w:shd w:val="clear" w:color="auto" w:fill="auto"/>
            <w:noWrap/>
            <w:vAlign w:val="bottom"/>
            <w:hideMark/>
          </w:tcPr>
          <w:p w14:paraId="65BDFF07" w14:textId="77777777" w:rsidR="00BF7CC7" w:rsidRPr="00BF7CC7" w:rsidRDefault="00BF7CC7">
            <w:pPr>
              <w:rPr>
                <w:color w:val="000000"/>
                <w:szCs w:val="22"/>
              </w:rPr>
            </w:pPr>
            <w:r w:rsidRPr="00BF7CC7">
              <w:rPr>
                <w:color w:val="000000"/>
                <w:szCs w:val="22"/>
              </w:rPr>
              <w:t>R39</w:t>
            </w:r>
          </w:p>
        </w:tc>
      </w:tr>
      <w:tr w:rsidR="00BF7CC7" w:rsidRPr="00BF7CC7" w14:paraId="1AF72559" w14:textId="77777777" w:rsidTr="00BF7CC7">
        <w:trPr>
          <w:trHeight w:val="288"/>
          <w:jc w:val="center"/>
        </w:trPr>
        <w:tc>
          <w:tcPr>
            <w:tcW w:w="960" w:type="dxa"/>
            <w:shd w:val="clear" w:color="auto" w:fill="auto"/>
            <w:noWrap/>
            <w:vAlign w:val="bottom"/>
            <w:hideMark/>
          </w:tcPr>
          <w:p w14:paraId="6A5A0823" w14:textId="77777777" w:rsidR="00BF7CC7" w:rsidRPr="00BF7CC7" w:rsidRDefault="00BF7CC7">
            <w:pPr>
              <w:rPr>
                <w:color w:val="000000"/>
                <w:szCs w:val="22"/>
              </w:rPr>
            </w:pPr>
            <w:r w:rsidRPr="00BF7CC7">
              <w:rPr>
                <w:color w:val="000000"/>
                <w:szCs w:val="22"/>
              </w:rPr>
              <w:t>R41</w:t>
            </w:r>
          </w:p>
        </w:tc>
      </w:tr>
      <w:tr w:rsidR="00BF7CC7" w:rsidRPr="00BF7CC7" w14:paraId="0E2BEAAF" w14:textId="77777777" w:rsidTr="00BF7CC7">
        <w:trPr>
          <w:trHeight w:val="288"/>
          <w:jc w:val="center"/>
        </w:trPr>
        <w:tc>
          <w:tcPr>
            <w:tcW w:w="960" w:type="dxa"/>
            <w:shd w:val="clear" w:color="auto" w:fill="auto"/>
            <w:noWrap/>
            <w:vAlign w:val="bottom"/>
            <w:hideMark/>
          </w:tcPr>
          <w:p w14:paraId="166079C3" w14:textId="77777777" w:rsidR="00BF7CC7" w:rsidRPr="00BF7CC7" w:rsidRDefault="00BF7CC7">
            <w:pPr>
              <w:rPr>
                <w:color w:val="000000"/>
                <w:szCs w:val="22"/>
              </w:rPr>
            </w:pPr>
            <w:r w:rsidRPr="00BF7CC7">
              <w:rPr>
                <w:color w:val="000000"/>
                <w:szCs w:val="22"/>
              </w:rPr>
              <w:t>R43</w:t>
            </w:r>
          </w:p>
        </w:tc>
      </w:tr>
      <w:tr w:rsidR="00BF7CC7" w:rsidRPr="00BF7CC7" w14:paraId="6471F6CD" w14:textId="77777777" w:rsidTr="00BF7CC7">
        <w:trPr>
          <w:trHeight w:val="288"/>
          <w:jc w:val="center"/>
        </w:trPr>
        <w:tc>
          <w:tcPr>
            <w:tcW w:w="960" w:type="dxa"/>
            <w:shd w:val="clear" w:color="auto" w:fill="auto"/>
            <w:noWrap/>
            <w:vAlign w:val="bottom"/>
            <w:hideMark/>
          </w:tcPr>
          <w:p w14:paraId="45D701EF" w14:textId="77777777" w:rsidR="00BF7CC7" w:rsidRPr="00BF7CC7" w:rsidRDefault="00BF7CC7">
            <w:pPr>
              <w:rPr>
                <w:color w:val="000000"/>
                <w:szCs w:val="22"/>
              </w:rPr>
            </w:pPr>
            <w:r w:rsidRPr="00BF7CC7">
              <w:rPr>
                <w:color w:val="000000"/>
                <w:szCs w:val="22"/>
              </w:rPr>
              <w:t>R45</w:t>
            </w:r>
          </w:p>
        </w:tc>
      </w:tr>
      <w:tr w:rsidR="00BF7CC7" w:rsidRPr="00BF7CC7" w14:paraId="00F801F5" w14:textId="77777777" w:rsidTr="00BF7CC7">
        <w:trPr>
          <w:trHeight w:val="288"/>
          <w:jc w:val="center"/>
        </w:trPr>
        <w:tc>
          <w:tcPr>
            <w:tcW w:w="960" w:type="dxa"/>
            <w:shd w:val="clear" w:color="auto" w:fill="auto"/>
            <w:noWrap/>
            <w:vAlign w:val="bottom"/>
            <w:hideMark/>
          </w:tcPr>
          <w:p w14:paraId="03161388" w14:textId="77777777" w:rsidR="00BF7CC7" w:rsidRPr="00BF7CC7" w:rsidRDefault="00BF7CC7">
            <w:pPr>
              <w:rPr>
                <w:color w:val="000000"/>
                <w:szCs w:val="22"/>
              </w:rPr>
            </w:pPr>
            <w:r w:rsidRPr="00BF7CC7">
              <w:rPr>
                <w:color w:val="000000"/>
                <w:szCs w:val="22"/>
              </w:rPr>
              <w:t>R47</w:t>
            </w:r>
          </w:p>
        </w:tc>
      </w:tr>
      <w:tr w:rsidR="00BF7CC7" w:rsidRPr="00BF7CC7" w14:paraId="6964C375" w14:textId="77777777" w:rsidTr="00BF7CC7">
        <w:trPr>
          <w:trHeight w:val="288"/>
          <w:jc w:val="center"/>
        </w:trPr>
        <w:tc>
          <w:tcPr>
            <w:tcW w:w="960" w:type="dxa"/>
            <w:shd w:val="clear" w:color="auto" w:fill="auto"/>
            <w:noWrap/>
            <w:vAlign w:val="bottom"/>
            <w:hideMark/>
          </w:tcPr>
          <w:p w14:paraId="456FB44D" w14:textId="77777777" w:rsidR="00BF7CC7" w:rsidRPr="00BF7CC7" w:rsidRDefault="00BF7CC7">
            <w:pPr>
              <w:rPr>
                <w:color w:val="000000"/>
                <w:szCs w:val="22"/>
              </w:rPr>
            </w:pPr>
            <w:r w:rsidRPr="00BF7CC7">
              <w:rPr>
                <w:color w:val="000000"/>
                <w:szCs w:val="22"/>
              </w:rPr>
              <w:t>R49</w:t>
            </w:r>
          </w:p>
        </w:tc>
      </w:tr>
      <w:tr w:rsidR="00BF7CC7" w:rsidRPr="00BF7CC7" w14:paraId="1D1944B9" w14:textId="77777777" w:rsidTr="00BF7CC7">
        <w:trPr>
          <w:trHeight w:val="288"/>
          <w:jc w:val="center"/>
        </w:trPr>
        <w:tc>
          <w:tcPr>
            <w:tcW w:w="960" w:type="dxa"/>
            <w:shd w:val="clear" w:color="auto" w:fill="auto"/>
            <w:noWrap/>
            <w:vAlign w:val="bottom"/>
            <w:hideMark/>
          </w:tcPr>
          <w:p w14:paraId="59AB5644" w14:textId="77777777" w:rsidR="00BF7CC7" w:rsidRPr="00BF7CC7" w:rsidRDefault="00BF7CC7">
            <w:pPr>
              <w:rPr>
                <w:color w:val="000000"/>
                <w:szCs w:val="22"/>
              </w:rPr>
            </w:pPr>
            <w:r w:rsidRPr="00BF7CC7">
              <w:rPr>
                <w:color w:val="000000"/>
                <w:szCs w:val="22"/>
              </w:rPr>
              <w:t>R50</w:t>
            </w:r>
          </w:p>
        </w:tc>
      </w:tr>
      <w:tr w:rsidR="00BF7CC7" w:rsidRPr="00BF7CC7" w14:paraId="37EB0896" w14:textId="77777777" w:rsidTr="00BF7CC7">
        <w:trPr>
          <w:trHeight w:val="288"/>
          <w:jc w:val="center"/>
        </w:trPr>
        <w:tc>
          <w:tcPr>
            <w:tcW w:w="960" w:type="dxa"/>
            <w:shd w:val="clear" w:color="auto" w:fill="auto"/>
            <w:noWrap/>
            <w:vAlign w:val="bottom"/>
            <w:hideMark/>
          </w:tcPr>
          <w:p w14:paraId="6D6E34C3" w14:textId="77777777" w:rsidR="00BF7CC7" w:rsidRPr="00BF7CC7" w:rsidRDefault="00BF7CC7">
            <w:pPr>
              <w:rPr>
                <w:color w:val="000000"/>
                <w:szCs w:val="22"/>
              </w:rPr>
            </w:pPr>
            <w:r w:rsidRPr="00BF7CC7">
              <w:rPr>
                <w:color w:val="000000"/>
                <w:szCs w:val="22"/>
              </w:rPr>
              <w:t>R51</w:t>
            </w:r>
          </w:p>
        </w:tc>
      </w:tr>
      <w:tr w:rsidR="00BF7CC7" w:rsidRPr="00BF7CC7" w14:paraId="1B034D1A" w14:textId="77777777" w:rsidTr="00BF7CC7">
        <w:trPr>
          <w:trHeight w:val="288"/>
          <w:jc w:val="center"/>
        </w:trPr>
        <w:tc>
          <w:tcPr>
            <w:tcW w:w="960" w:type="dxa"/>
            <w:shd w:val="clear" w:color="auto" w:fill="auto"/>
            <w:noWrap/>
            <w:vAlign w:val="bottom"/>
            <w:hideMark/>
          </w:tcPr>
          <w:p w14:paraId="4EB54420" w14:textId="77777777" w:rsidR="00BF7CC7" w:rsidRPr="00BF7CC7" w:rsidRDefault="00BF7CC7">
            <w:pPr>
              <w:rPr>
                <w:color w:val="000000"/>
                <w:szCs w:val="22"/>
              </w:rPr>
            </w:pPr>
            <w:r w:rsidRPr="00BF7CC7">
              <w:rPr>
                <w:color w:val="000000"/>
                <w:szCs w:val="22"/>
              </w:rPr>
              <w:t>R52</w:t>
            </w:r>
          </w:p>
        </w:tc>
      </w:tr>
      <w:tr w:rsidR="00BF7CC7" w:rsidRPr="00BF7CC7" w14:paraId="03E9665A" w14:textId="77777777" w:rsidTr="00BF7CC7">
        <w:trPr>
          <w:trHeight w:val="288"/>
          <w:jc w:val="center"/>
        </w:trPr>
        <w:tc>
          <w:tcPr>
            <w:tcW w:w="960" w:type="dxa"/>
            <w:shd w:val="clear" w:color="auto" w:fill="auto"/>
            <w:noWrap/>
            <w:vAlign w:val="bottom"/>
            <w:hideMark/>
          </w:tcPr>
          <w:p w14:paraId="68B1B13D" w14:textId="77777777" w:rsidR="00BF7CC7" w:rsidRPr="00BF7CC7" w:rsidRDefault="00BF7CC7">
            <w:pPr>
              <w:rPr>
                <w:color w:val="000000"/>
                <w:szCs w:val="22"/>
              </w:rPr>
            </w:pPr>
            <w:r w:rsidRPr="00BF7CC7">
              <w:rPr>
                <w:color w:val="000000"/>
                <w:szCs w:val="22"/>
              </w:rPr>
              <w:t>R53</w:t>
            </w:r>
          </w:p>
        </w:tc>
      </w:tr>
      <w:tr w:rsidR="00BF7CC7" w:rsidRPr="00BF7CC7" w14:paraId="53C469F7" w14:textId="77777777" w:rsidTr="00BF7CC7">
        <w:trPr>
          <w:trHeight w:val="288"/>
          <w:jc w:val="center"/>
        </w:trPr>
        <w:tc>
          <w:tcPr>
            <w:tcW w:w="960" w:type="dxa"/>
            <w:shd w:val="clear" w:color="auto" w:fill="auto"/>
            <w:noWrap/>
            <w:vAlign w:val="bottom"/>
            <w:hideMark/>
          </w:tcPr>
          <w:p w14:paraId="2C084178" w14:textId="77777777" w:rsidR="00BF7CC7" w:rsidRPr="00BF7CC7" w:rsidRDefault="00BF7CC7">
            <w:pPr>
              <w:rPr>
                <w:color w:val="000000"/>
                <w:szCs w:val="22"/>
              </w:rPr>
            </w:pPr>
            <w:r w:rsidRPr="00BF7CC7">
              <w:rPr>
                <w:color w:val="000000"/>
                <w:szCs w:val="22"/>
              </w:rPr>
              <w:t>R54</w:t>
            </w:r>
          </w:p>
        </w:tc>
      </w:tr>
      <w:tr w:rsidR="00BF7CC7" w:rsidRPr="00BF7CC7" w14:paraId="024A9B63" w14:textId="77777777" w:rsidTr="00BF7CC7">
        <w:trPr>
          <w:trHeight w:val="288"/>
          <w:jc w:val="center"/>
        </w:trPr>
        <w:tc>
          <w:tcPr>
            <w:tcW w:w="960" w:type="dxa"/>
            <w:shd w:val="clear" w:color="auto" w:fill="auto"/>
            <w:noWrap/>
            <w:vAlign w:val="bottom"/>
            <w:hideMark/>
          </w:tcPr>
          <w:p w14:paraId="31220C9C" w14:textId="77777777" w:rsidR="00BF7CC7" w:rsidRPr="00BF7CC7" w:rsidRDefault="00BF7CC7">
            <w:pPr>
              <w:rPr>
                <w:color w:val="000000"/>
                <w:szCs w:val="22"/>
              </w:rPr>
            </w:pPr>
            <w:r w:rsidRPr="00BF7CC7">
              <w:rPr>
                <w:color w:val="000000"/>
                <w:szCs w:val="22"/>
              </w:rPr>
              <w:t>R55</w:t>
            </w:r>
          </w:p>
        </w:tc>
      </w:tr>
      <w:tr w:rsidR="00BF7CC7" w:rsidRPr="00BF7CC7" w14:paraId="0E2153A1" w14:textId="77777777" w:rsidTr="00BF7CC7">
        <w:trPr>
          <w:trHeight w:val="288"/>
          <w:jc w:val="center"/>
        </w:trPr>
        <w:tc>
          <w:tcPr>
            <w:tcW w:w="960" w:type="dxa"/>
            <w:shd w:val="clear" w:color="auto" w:fill="auto"/>
            <w:noWrap/>
            <w:vAlign w:val="bottom"/>
            <w:hideMark/>
          </w:tcPr>
          <w:p w14:paraId="0337C8DC" w14:textId="77777777" w:rsidR="00BF7CC7" w:rsidRPr="00BF7CC7" w:rsidRDefault="00BF7CC7">
            <w:pPr>
              <w:rPr>
                <w:color w:val="000000"/>
                <w:szCs w:val="22"/>
              </w:rPr>
            </w:pPr>
            <w:r w:rsidRPr="00BF7CC7">
              <w:rPr>
                <w:color w:val="000000"/>
                <w:szCs w:val="22"/>
              </w:rPr>
              <w:t>R57</w:t>
            </w:r>
          </w:p>
        </w:tc>
      </w:tr>
      <w:tr w:rsidR="00BF7CC7" w:rsidRPr="00BF7CC7" w14:paraId="0DF0DDF2" w14:textId="77777777" w:rsidTr="00BF7CC7">
        <w:trPr>
          <w:trHeight w:val="288"/>
          <w:jc w:val="center"/>
        </w:trPr>
        <w:tc>
          <w:tcPr>
            <w:tcW w:w="960" w:type="dxa"/>
            <w:shd w:val="clear" w:color="auto" w:fill="auto"/>
            <w:noWrap/>
            <w:vAlign w:val="bottom"/>
            <w:hideMark/>
          </w:tcPr>
          <w:p w14:paraId="2F91F857" w14:textId="77777777" w:rsidR="00BF7CC7" w:rsidRPr="00BF7CC7" w:rsidRDefault="00BF7CC7">
            <w:pPr>
              <w:rPr>
                <w:color w:val="000000"/>
                <w:szCs w:val="22"/>
              </w:rPr>
            </w:pPr>
            <w:r w:rsidRPr="00BF7CC7">
              <w:rPr>
                <w:color w:val="000000"/>
                <w:szCs w:val="22"/>
              </w:rPr>
              <w:t>R58</w:t>
            </w:r>
          </w:p>
        </w:tc>
      </w:tr>
      <w:tr w:rsidR="00BF7CC7" w:rsidRPr="00BF7CC7" w14:paraId="68ED0CF7" w14:textId="77777777" w:rsidTr="00BF7CC7">
        <w:trPr>
          <w:trHeight w:val="288"/>
          <w:jc w:val="center"/>
        </w:trPr>
        <w:tc>
          <w:tcPr>
            <w:tcW w:w="960" w:type="dxa"/>
            <w:shd w:val="clear" w:color="auto" w:fill="auto"/>
            <w:noWrap/>
            <w:vAlign w:val="bottom"/>
            <w:hideMark/>
          </w:tcPr>
          <w:p w14:paraId="6C7F40FD" w14:textId="77777777" w:rsidR="00BF7CC7" w:rsidRPr="00BF7CC7" w:rsidRDefault="00BF7CC7">
            <w:pPr>
              <w:rPr>
                <w:color w:val="000000"/>
                <w:szCs w:val="22"/>
              </w:rPr>
            </w:pPr>
            <w:r w:rsidRPr="00BF7CC7">
              <w:rPr>
                <w:color w:val="000000"/>
                <w:szCs w:val="22"/>
              </w:rPr>
              <w:t>R60</w:t>
            </w:r>
          </w:p>
        </w:tc>
      </w:tr>
      <w:tr w:rsidR="00BF7CC7" w:rsidRPr="00BF7CC7" w14:paraId="3BCBDEEB" w14:textId="77777777" w:rsidTr="00BF7CC7">
        <w:trPr>
          <w:trHeight w:val="288"/>
          <w:jc w:val="center"/>
        </w:trPr>
        <w:tc>
          <w:tcPr>
            <w:tcW w:w="960" w:type="dxa"/>
            <w:shd w:val="clear" w:color="auto" w:fill="auto"/>
            <w:noWrap/>
            <w:vAlign w:val="bottom"/>
            <w:hideMark/>
          </w:tcPr>
          <w:p w14:paraId="69173EAA" w14:textId="77777777" w:rsidR="00BF7CC7" w:rsidRPr="00BF7CC7" w:rsidRDefault="00BF7CC7">
            <w:pPr>
              <w:rPr>
                <w:color w:val="000000"/>
                <w:szCs w:val="22"/>
              </w:rPr>
            </w:pPr>
            <w:r w:rsidRPr="00BF7CC7">
              <w:rPr>
                <w:color w:val="000000"/>
                <w:szCs w:val="22"/>
              </w:rPr>
              <w:t>R61</w:t>
            </w:r>
          </w:p>
        </w:tc>
      </w:tr>
      <w:tr w:rsidR="00BF7CC7" w:rsidRPr="00BF7CC7" w14:paraId="3436B93E" w14:textId="77777777" w:rsidTr="00BF7CC7">
        <w:trPr>
          <w:trHeight w:val="288"/>
          <w:jc w:val="center"/>
        </w:trPr>
        <w:tc>
          <w:tcPr>
            <w:tcW w:w="960" w:type="dxa"/>
            <w:shd w:val="clear" w:color="auto" w:fill="auto"/>
            <w:noWrap/>
            <w:vAlign w:val="bottom"/>
            <w:hideMark/>
          </w:tcPr>
          <w:p w14:paraId="1733AB13" w14:textId="77777777" w:rsidR="00BF7CC7" w:rsidRPr="00BF7CC7" w:rsidRDefault="00BF7CC7">
            <w:pPr>
              <w:rPr>
                <w:color w:val="000000"/>
                <w:szCs w:val="22"/>
              </w:rPr>
            </w:pPr>
            <w:r w:rsidRPr="00BF7CC7">
              <w:rPr>
                <w:color w:val="000000"/>
                <w:szCs w:val="22"/>
              </w:rPr>
              <w:t>R62</w:t>
            </w:r>
          </w:p>
        </w:tc>
      </w:tr>
      <w:tr w:rsidR="00BF7CC7" w:rsidRPr="00BF7CC7" w14:paraId="24893ECF" w14:textId="77777777" w:rsidTr="00BF7CC7">
        <w:trPr>
          <w:trHeight w:val="288"/>
          <w:jc w:val="center"/>
        </w:trPr>
        <w:tc>
          <w:tcPr>
            <w:tcW w:w="960" w:type="dxa"/>
            <w:shd w:val="clear" w:color="auto" w:fill="auto"/>
            <w:noWrap/>
            <w:vAlign w:val="bottom"/>
            <w:hideMark/>
          </w:tcPr>
          <w:p w14:paraId="326D41FC" w14:textId="77777777" w:rsidR="00BF7CC7" w:rsidRPr="00BF7CC7" w:rsidRDefault="00BF7CC7">
            <w:pPr>
              <w:rPr>
                <w:color w:val="000000"/>
                <w:szCs w:val="22"/>
              </w:rPr>
            </w:pPr>
            <w:r w:rsidRPr="00BF7CC7">
              <w:rPr>
                <w:color w:val="000000"/>
                <w:szCs w:val="22"/>
              </w:rPr>
              <w:t>R63</w:t>
            </w:r>
          </w:p>
        </w:tc>
      </w:tr>
      <w:tr w:rsidR="00BF7CC7" w:rsidRPr="00BF7CC7" w14:paraId="3EC5E327" w14:textId="77777777" w:rsidTr="00BF7CC7">
        <w:trPr>
          <w:trHeight w:val="288"/>
          <w:jc w:val="center"/>
        </w:trPr>
        <w:tc>
          <w:tcPr>
            <w:tcW w:w="960" w:type="dxa"/>
            <w:shd w:val="clear" w:color="auto" w:fill="auto"/>
            <w:noWrap/>
            <w:vAlign w:val="bottom"/>
            <w:hideMark/>
          </w:tcPr>
          <w:p w14:paraId="403B5202" w14:textId="77777777" w:rsidR="00BF7CC7" w:rsidRPr="00BF7CC7" w:rsidRDefault="00BF7CC7">
            <w:pPr>
              <w:rPr>
                <w:color w:val="000000"/>
                <w:szCs w:val="22"/>
              </w:rPr>
            </w:pPr>
            <w:r w:rsidRPr="00BF7CC7">
              <w:rPr>
                <w:color w:val="000000"/>
                <w:szCs w:val="22"/>
              </w:rPr>
              <w:t>R64</w:t>
            </w:r>
          </w:p>
        </w:tc>
      </w:tr>
      <w:tr w:rsidR="00BF7CC7" w:rsidRPr="00BF7CC7" w14:paraId="77CC714A" w14:textId="77777777" w:rsidTr="00BF7CC7">
        <w:trPr>
          <w:trHeight w:val="288"/>
          <w:jc w:val="center"/>
        </w:trPr>
        <w:tc>
          <w:tcPr>
            <w:tcW w:w="960" w:type="dxa"/>
            <w:shd w:val="clear" w:color="auto" w:fill="auto"/>
            <w:noWrap/>
            <w:vAlign w:val="bottom"/>
            <w:hideMark/>
          </w:tcPr>
          <w:p w14:paraId="48A8337F" w14:textId="77777777" w:rsidR="00BF7CC7" w:rsidRPr="00BF7CC7" w:rsidRDefault="00BF7CC7">
            <w:pPr>
              <w:rPr>
                <w:color w:val="000000"/>
                <w:szCs w:val="22"/>
              </w:rPr>
            </w:pPr>
            <w:r w:rsidRPr="00BF7CC7">
              <w:rPr>
                <w:color w:val="000000"/>
                <w:szCs w:val="22"/>
              </w:rPr>
              <w:t>R65</w:t>
            </w:r>
          </w:p>
        </w:tc>
      </w:tr>
      <w:tr w:rsidR="00BF7CC7" w:rsidRPr="00BF7CC7" w14:paraId="53E1751A" w14:textId="77777777" w:rsidTr="00BF7CC7">
        <w:trPr>
          <w:trHeight w:val="288"/>
          <w:jc w:val="center"/>
        </w:trPr>
        <w:tc>
          <w:tcPr>
            <w:tcW w:w="960" w:type="dxa"/>
            <w:shd w:val="clear" w:color="auto" w:fill="auto"/>
            <w:noWrap/>
            <w:vAlign w:val="bottom"/>
            <w:hideMark/>
          </w:tcPr>
          <w:p w14:paraId="79232222" w14:textId="77777777" w:rsidR="00BF7CC7" w:rsidRPr="00BF7CC7" w:rsidRDefault="00BF7CC7">
            <w:pPr>
              <w:rPr>
                <w:color w:val="000000"/>
                <w:szCs w:val="22"/>
              </w:rPr>
            </w:pPr>
            <w:r w:rsidRPr="00BF7CC7">
              <w:rPr>
                <w:color w:val="000000"/>
                <w:szCs w:val="22"/>
              </w:rPr>
              <w:t>R66</w:t>
            </w:r>
          </w:p>
        </w:tc>
      </w:tr>
      <w:tr w:rsidR="00BF7CC7" w:rsidRPr="00BF7CC7" w14:paraId="06B94486" w14:textId="77777777" w:rsidTr="00BF7CC7">
        <w:trPr>
          <w:trHeight w:val="288"/>
          <w:jc w:val="center"/>
        </w:trPr>
        <w:tc>
          <w:tcPr>
            <w:tcW w:w="960" w:type="dxa"/>
            <w:shd w:val="clear" w:color="auto" w:fill="auto"/>
            <w:noWrap/>
            <w:vAlign w:val="bottom"/>
            <w:hideMark/>
          </w:tcPr>
          <w:p w14:paraId="0B563EF0" w14:textId="77777777" w:rsidR="00BF7CC7" w:rsidRPr="00BF7CC7" w:rsidRDefault="00BF7CC7">
            <w:pPr>
              <w:rPr>
                <w:color w:val="000000"/>
                <w:szCs w:val="22"/>
              </w:rPr>
            </w:pPr>
            <w:r w:rsidRPr="00BF7CC7">
              <w:rPr>
                <w:color w:val="000000"/>
                <w:szCs w:val="22"/>
              </w:rPr>
              <w:t>R67</w:t>
            </w:r>
          </w:p>
        </w:tc>
      </w:tr>
      <w:tr w:rsidR="00BF7CC7" w:rsidRPr="00BF7CC7" w14:paraId="1DE2E161" w14:textId="77777777" w:rsidTr="00BF7CC7">
        <w:trPr>
          <w:trHeight w:val="288"/>
          <w:jc w:val="center"/>
        </w:trPr>
        <w:tc>
          <w:tcPr>
            <w:tcW w:w="960" w:type="dxa"/>
            <w:shd w:val="clear" w:color="auto" w:fill="auto"/>
            <w:noWrap/>
            <w:vAlign w:val="bottom"/>
            <w:hideMark/>
          </w:tcPr>
          <w:p w14:paraId="0C867929" w14:textId="77777777" w:rsidR="00BF7CC7" w:rsidRPr="00BF7CC7" w:rsidRDefault="00BF7CC7">
            <w:pPr>
              <w:rPr>
                <w:color w:val="000000"/>
                <w:szCs w:val="22"/>
              </w:rPr>
            </w:pPr>
            <w:r w:rsidRPr="00BF7CC7">
              <w:rPr>
                <w:color w:val="000000"/>
                <w:szCs w:val="22"/>
              </w:rPr>
              <w:t>R69</w:t>
            </w:r>
          </w:p>
        </w:tc>
      </w:tr>
      <w:tr w:rsidR="00BF7CC7" w:rsidRPr="00BF7CC7" w14:paraId="56D86045" w14:textId="77777777" w:rsidTr="00BF7CC7">
        <w:trPr>
          <w:trHeight w:val="288"/>
          <w:jc w:val="center"/>
        </w:trPr>
        <w:tc>
          <w:tcPr>
            <w:tcW w:w="960" w:type="dxa"/>
            <w:shd w:val="clear" w:color="auto" w:fill="auto"/>
            <w:noWrap/>
            <w:vAlign w:val="bottom"/>
            <w:hideMark/>
          </w:tcPr>
          <w:p w14:paraId="23ED04A8" w14:textId="77777777" w:rsidR="00BF7CC7" w:rsidRPr="00BF7CC7" w:rsidRDefault="00BF7CC7">
            <w:pPr>
              <w:rPr>
                <w:color w:val="000000"/>
                <w:szCs w:val="22"/>
              </w:rPr>
            </w:pPr>
            <w:r w:rsidRPr="00BF7CC7">
              <w:rPr>
                <w:color w:val="000000"/>
                <w:szCs w:val="22"/>
              </w:rPr>
              <w:t>R69bis</w:t>
            </w:r>
          </w:p>
        </w:tc>
      </w:tr>
      <w:tr w:rsidR="00BF7CC7" w:rsidRPr="00BF7CC7" w14:paraId="743FD1C7" w14:textId="77777777" w:rsidTr="00BF7CC7">
        <w:trPr>
          <w:trHeight w:val="288"/>
          <w:jc w:val="center"/>
        </w:trPr>
        <w:tc>
          <w:tcPr>
            <w:tcW w:w="960" w:type="dxa"/>
            <w:shd w:val="clear" w:color="auto" w:fill="auto"/>
            <w:noWrap/>
            <w:vAlign w:val="bottom"/>
            <w:hideMark/>
          </w:tcPr>
          <w:p w14:paraId="45F21C98" w14:textId="77777777" w:rsidR="00BF7CC7" w:rsidRPr="00BF7CC7" w:rsidRDefault="00BF7CC7">
            <w:pPr>
              <w:rPr>
                <w:color w:val="000000"/>
                <w:szCs w:val="22"/>
              </w:rPr>
            </w:pPr>
            <w:r w:rsidRPr="00BF7CC7">
              <w:rPr>
                <w:color w:val="000000"/>
                <w:szCs w:val="22"/>
              </w:rPr>
              <w:t>R70</w:t>
            </w:r>
          </w:p>
        </w:tc>
      </w:tr>
      <w:tr w:rsidR="00BF7CC7" w:rsidRPr="00BF7CC7" w14:paraId="22D5AFD7" w14:textId="77777777" w:rsidTr="00BF7CC7">
        <w:trPr>
          <w:trHeight w:val="288"/>
          <w:jc w:val="center"/>
        </w:trPr>
        <w:tc>
          <w:tcPr>
            <w:tcW w:w="960" w:type="dxa"/>
            <w:shd w:val="clear" w:color="auto" w:fill="auto"/>
            <w:noWrap/>
            <w:vAlign w:val="bottom"/>
            <w:hideMark/>
          </w:tcPr>
          <w:p w14:paraId="4F5FA1F9" w14:textId="77777777" w:rsidR="00BF7CC7" w:rsidRPr="00BF7CC7" w:rsidRDefault="00BF7CC7">
            <w:pPr>
              <w:rPr>
                <w:color w:val="000000"/>
                <w:szCs w:val="22"/>
              </w:rPr>
            </w:pPr>
            <w:r w:rsidRPr="00BF7CC7">
              <w:rPr>
                <w:color w:val="000000"/>
                <w:szCs w:val="22"/>
              </w:rPr>
              <w:t>R71</w:t>
            </w:r>
          </w:p>
        </w:tc>
      </w:tr>
      <w:tr w:rsidR="00BF7CC7" w:rsidRPr="00BF7CC7" w14:paraId="55272B15" w14:textId="77777777" w:rsidTr="00BF7CC7">
        <w:trPr>
          <w:trHeight w:val="288"/>
          <w:jc w:val="center"/>
        </w:trPr>
        <w:tc>
          <w:tcPr>
            <w:tcW w:w="960" w:type="dxa"/>
            <w:shd w:val="clear" w:color="auto" w:fill="auto"/>
            <w:noWrap/>
            <w:vAlign w:val="bottom"/>
            <w:hideMark/>
          </w:tcPr>
          <w:p w14:paraId="7AC79189" w14:textId="77777777" w:rsidR="00BF7CC7" w:rsidRPr="00BF7CC7" w:rsidRDefault="00BF7CC7">
            <w:pPr>
              <w:rPr>
                <w:color w:val="000000"/>
                <w:szCs w:val="22"/>
              </w:rPr>
            </w:pPr>
            <w:r w:rsidRPr="00BF7CC7">
              <w:rPr>
                <w:color w:val="000000"/>
                <w:szCs w:val="22"/>
              </w:rPr>
              <w:t>R72</w:t>
            </w:r>
          </w:p>
        </w:tc>
      </w:tr>
      <w:tr w:rsidR="00BF7CC7" w:rsidRPr="00BF7CC7" w14:paraId="2A343FAF" w14:textId="77777777" w:rsidTr="00BF7CC7">
        <w:trPr>
          <w:trHeight w:val="288"/>
          <w:jc w:val="center"/>
        </w:trPr>
        <w:tc>
          <w:tcPr>
            <w:tcW w:w="960" w:type="dxa"/>
            <w:shd w:val="clear" w:color="auto" w:fill="auto"/>
            <w:noWrap/>
            <w:vAlign w:val="bottom"/>
            <w:hideMark/>
          </w:tcPr>
          <w:p w14:paraId="5AAC9746" w14:textId="77777777" w:rsidR="00BF7CC7" w:rsidRPr="00BF7CC7" w:rsidRDefault="00BF7CC7">
            <w:pPr>
              <w:rPr>
                <w:color w:val="000000"/>
                <w:szCs w:val="22"/>
              </w:rPr>
            </w:pPr>
            <w:r w:rsidRPr="00BF7CC7">
              <w:rPr>
                <w:color w:val="000000"/>
                <w:szCs w:val="22"/>
              </w:rPr>
              <w:t>R73</w:t>
            </w:r>
          </w:p>
        </w:tc>
      </w:tr>
      <w:tr w:rsidR="00BF7CC7" w:rsidRPr="00BF7CC7" w14:paraId="77A4007A" w14:textId="77777777" w:rsidTr="00BF7CC7">
        <w:trPr>
          <w:trHeight w:val="288"/>
          <w:jc w:val="center"/>
        </w:trPr>
        <w:tc>
          <w:tcPr>
            <w:tcW w:w="960" w:type="dxa"/>
            <w:shd w:val="clear" w:color="auto" w:fill="auto"/>
            <w:noWrap/>
            <w:vAlign w:val="bottom"/>
            <w:hideMark/>
          </w:tcPr>
          <w:p w14:paraId="317BDB97" w14:textId="77777777" w:rsidR="00BF7CC7" w:rsidRPr="00BF7CC7" w:rsidRDefault="00BF7CC7">
            <w:pPr>
              <w:rPr>
                <w:color w:val="000000"/>
                <w:szCs w:val="22"/>
              </w:rPr>
            </w:pPr>
            <w:r w:rsidRPr="00BF7CC7">
              <w:rPr>
                <w:color w:val="000000"/>
                <w:szCs w:val="22"/>
              </w:rPr>
              <w:t>R74</w:t>
            </w:r>
          </w:p>
        </w:tc>
      </w:tr>
      <w:tr w:rsidR="00BF7CC7" w:rsidRPr="00BF7CC7" w14:paraId="1AC1B328" w14:textId="77777777" w:rsidTr="00BF7CC7">
        <w:trPr>
          <w:trHeight w:val="288"/>
          <w:jc w:val="center"/>
        </w:trPr>
        <w:tc>
          <w:tcPr>
            <w:tcW w:w="960" w:type="dxa"/>
            <w:shd w:val="clear" w:color="auto" w:fill="auto"/>
            <w:noWrap/>
            <w:vAlign w:val="bottom"/>
            <w:hideMark/>
          </w:tcPr>
          <w:p w14:paraId="69B3333E" w14:textId="77777777" w:rsidR="00BF7CC7" w:rsidRPr="00BF7CC7" w:rsidRDefault="00BF7CC7">
            <w:pPr>
              <w:rPr>
                <w:color w:val="000000"/>
                <w:szCs w:val="22"/>
              </w:rPr>
            </w:pPr>
            <w:r w:rsidRPr="00BF7CC7">
              <w:rPr>
                <w:color w:val="000000"/>
                <w:szCs w:val="22"/>
              </w:rPr>
              <w:t>R75</w:t>
            </w:r>
          </w:p>
        </w:tc>
      </w:tr>
      <w:tr w:rsidR="00BF7CC7" w:rsidRPr="00BF7CC7" w14:paraId="4B65C686" w14:textId="77777777" w:rsidTr="00BF7CC7">
        <w:trPr>
          <w:trHeight w:val="288"/>
          <w:jc w:val="center"/>
        </w:trPr>
        <w:tc>
          <w:tcPr>
            <w:tcW w:w="960" w:type="dxa"/>
            <w:shd w:val="clear" w:color="auto" w:fill="auto"/>
            <w:noWrap/>
            <w:vAlign w:val="bottom"/>
            <w:hideMark/>
          </w:tcPr>
          <w:p w14:paraId="1402D303" w14:textId="77777777" w:rsidR="00BF7CC7" w:rsidRPr="00BF7CC7" w:rsidRDefault="00BF7CC7">
            <w:pPr>
              <w:rPr>
                <w:color w:val="000000"/>
                <w:szCs w:val="22"/>
              </w:rPr>
            </w:pPr>
            <w:r w:rsidRPr="00BF7CC7">
              <w:rPr>
                <w:color w:val="000000"/>
                <w:szCs w:val="22"/>
              </w:rPr>
              <w:t>R76</w:t>
            </w:r>
          </w:p>
        </w:tc>
      </w:tr>
      <w:tr w:rsidR="00BF7CC7" w:rsidRPr="00BF7CC7" w14:paraId="67DB1EFF" w14:textId="77777777" w:rsidTr="00BF7CC7">
        <w:trPr>
          <w:trHeight w:val="288"/>
          <w:jc w:val="center"/>
        </w:trPr>
        <w:tc>
          <w:tcPr>
            <w:tcW w:w="960" w:type="dxa"/>
            <w:shd w:val="clear" w:color="auto" w:fill="auto"/>
            <w:noWrap/>
            <w:vAlign w:val="bottom"/>
            <w:hideMark/>
          </w:tcPr>
          <w:p w14:paraId="1A7DD182" w14:textId="77777777" w:rsidR="00BF7CC7" w:rsidRPr="00BF7CC7" w:rsidRDefault="00BF7CC7">
            <w:pPr>
              <w:rPr>
                <w:color w:val="000000"/>
                <w:szCs w:val="22"/>
              </w:rPr>
            </w:pPr>
            <w:r w:rsidRPr="00BF7CC7">
              <w:rPr>
                <w:color w:val="000000"/>
                <w:szCs w:val="22"/>
              </w:rPr>
              <w:t>R77</w:t>
            </w:r>
          </w:p>
        </w:tc>
      </w:tr>
      <w:tr w:rsidR="00BF7CC7" w:rsidRPr="00BF7CC7" w14:paraId="47B76464" w14:textId="77777777" w:rsidTr="00BF7CC7">
        <w:trPr>
          <w:trHeight w:val="288"/>
          <w:jc w:val="center"/>
        </w:trPr>
        <w:tc>
          <w:tcPr>
            <w:tcW w:w="960" w:type="dxa"/>
            <w:shd w:val="clear" w:color="auto" w:fill="auto"/>
            <w:noWrap/>
            <w:vAlign w:val="bottom"/>
            <w:hideMark/>
          </w:tcPr>
          <w:p w14:paraId="5C41145F" w14:textId="77777777" w:rsidR="00BF7CC7" w:rsidRPr="00BF7CC7" w:rsidRDefault="00BF7CC7">
            <w:pPr>
              <w:rPr>
                <w:color w:val="000000"/>
                <w:szCs w:val="22"/>
              </w:rPr>
            </w:pPr>
            <w:r w:rsidRPr="00BF7CC7">
              <w:rPr>
                <w:color w:val="000000"/>
                <w:szCs w:val="22"/>
              </w:rPr>
              <w:t>R78</w:t>
            </w:r>
          </w:p>
        </w:tc>
      </w:tr>
      <w:tr w:rsidR="00BF7CC7" w:rsidRPr="00BF7CC7" w14:paraId="66805CE2" w14:textId="77777777" w:rsidTr="00BF7CC7">
        <w:trPr>
          <w:trHeight w:val="288"/>
          <w:jc w:val="center"/>
        </w:trPr>
        <w:tc>
          <w:tcPr>
            <w:tcW w:w="960" w:type="dxa"/>
            <w:shd w:val="clear" w:color="auto" w:fill="auto"/>
            <w:noWrap/>
            <w:vAlign w:val="bottom"/>
            <w:hideMark/>
          </w:tcPr>
          <w:p w14:paraId="61932F09" w14:textId="77777777" w:rsidR="00BF7CC7" w:rsidRPr="00BF7CC7" w:rsidRDefault="00BF7CC7">
            <w:pPr>
              <w:rPr>
                <w:color w:val="000000"/>
                <w:szCs w:val="22"/>
              </w:rPr>
            </w:pPr>
            <w:r w:rsidRPr="00BF7CC7">
              <w:rPr>
                <w:color w:val="000000"/>
                <w:szCs w:val="22"/>
              </w:rPr>
              <w:t>R79</w:t>
            </w:r>
          </w:p>
        </w:tc>
      </w:tr>
      <w:tr w:rsidR="00BF7CC7" w:rsidRPr="00BF7CC7" w14:paraId="52D0039E" w14:textId="77777777" w:rsidTr="00BF7CC7">
        <w:trPr>
          <w:trHeight w:val="288"/>
          <w:jc w:val="center"/>
        </w:trPr>
        <w:tc>
          <w:tcPr>
            <w:tcW w:w="960" w:type="dxa"/>
            <w:shd w:val="clear" w:color="auto" w:fill="auto"/>
            <w:noWrap/>
            <w:vAlign w:val="bottom"/>
            <w:hideMark/>
          </w:tcPr>
          <w:p w14:paraId="65784A87" w14:textId="77777777" w:rsidR="00BF7CC7" w:rsidRPr="00BF7CC7" w:rsidRDefault="00BF7CC7">
            <w:pPr>
              <w:rPr>
                <w:color w:val="000000"/>
                <w:szCs w:val="22"/>
              </w:rPr>
            </w:pPr>
            <w:r w:rsidRPr="00BF7CC7">
              <w:rPr>
                <w:color w:val="000000"/>
                <w:szCs w:val="22"/>
              </w:rPr>
              <w:t>R80</w:t>
            </w:r>
          </w:p>
        </w:tc>
      </w:tr>
      <w:tr w:rsidR="00BF7CC7" w:rsidRPr="00BF7CC7" w14:paraId="3BC28FBC" w14:textId="77777777" w:rsidTr="00BF7CC7">
        <w:trPr>
          <w:trHeight w:val="288"/>
          <w:jc w:val="center"/>
        </w:trPr>
        <w:tc>
          <w:tcPr>
            <w:tcW w:w="960" w:type="dxa"/>
            <w:shd w:val="clear" w:color="auto" w:fill="auto"/>
            <w:noWrap/>
            <w:vAlign w:val="bottom"/>
            <w:hideMark/>
          </w:tcPr>
          <w:p w14:paraId="1127B7CB" w14:textId="77777777" w:rsidR="00BF7CC7" w:rsidRPr="00BF7CC7" w:rsidRDefault="00BF7CC7">
            <w:pPr>
              <w:rPr>
                <w:color w:val="000000"/>
                <w:szCs w:val="22"/>
              </w:rPr>
            </w:pPr>
            <w:r w:rsidRPr="00BF7CC7">
              <w:rPr>
                <w:color w:val="000000"/>
                <w:szCs w:val="22"/>
              </w:rPr>
              <w:t>R81</w:t>
            </w:r>
          </w:p>
        </w:tc>
      </w:tr>
      <w:tr w:rsidR="00BF7CC7" w:rsidRPr="00BF7CC7" w14:paraId="4C80CFEF" w14:textId="77777777" w:rsidTr="00BF7CC7">
        <w:trPr>
          <w:trHeight w:val="288"/>
          <w:jc w:val="center"/>
        </w:trPr>
        <w:tc>
          <w:tcPr>
            <w:tcW w:w="960" w:type="dxa"/>
            <w:shd w:val="clear" w:color="auto" w:fill="auto"/>
            <w:noWrap/>
            <w:vAlign w:val="bottom"/>
            <w:hideMark/>
          </w:tcPr>
          <w:p w14:paraId="3210E07C" w14:textId="77777777" w:rsidR="00BF7CC7" w:rsidRPr="00BF7CC7" w:rsidRDefault="00BF7CC7">
            <w:pPr>
              <w:rPr>
                <w:color w:val="000000"/>
                <w:szCs w:val="22"/>
              </w:rPr>
            </w:pPr>
            <w:r w:rsidRPr="00BF7CC7">
              <w:rPr>
                <w:color w:val="000000"/>
                <w:szCs w:val="22"/>
              </w:rPr>
              <w:t>R82</w:t>
            </w:r>
          </w:p>
        </w:tc>
      </w:tr>
      <w:tr w:rsidR="00BF7CC7" w:rsidRPr="00BF7CC7" w14:paraId="51EB5E93" w14:textId="77777777" w:rsidTr="00BF7CC7">
        <w:trPr>
          <w:trHeight w:val="288"/>
          <w:jc w:val="center"/>
        </w:trPr>
        <w:tc>
          <w:tcPr>
            <w:tcW w:w="960" w:type="dxa"/>
            <w:shd w:val="clear" w:color="auto" w:fill="auto"/>
            <w:noWrap/>
            <w:vAlign w:val="bottom"/>
            <w:hideMark/>
          </w:tcPr>
          <w:p w14:paraId="04B5EA54" w14:textId="77777777" w:rsidR="00BF7CC7" w:rsidRPr="00BF7CC7" w:rsidRDefault="00BF7CC7">
            <w:pPr>
              <w:rPr>
                <w:color w:val="000000"/>
                <w:szCs w:val="22"/>
              </w:rPr>
            </w:pPr>
            <w:r w:rsidRPr="00BF7CC7">
              <w:rPr>
                <w:color w:val="000000"/>
                <w:szCs w:val="22"/>
              </w:rPr>
              <w:t>R83</w:t>
            </w:r>
          </w:p>
        </w:tc>
      </w:tr>
      <w:tr w:rsidR="00BF7CC7" w:rsidRPr="00BF7CC7" w14:paraId="5B665230" w14:textId="77777777" w:rsidTr="00BF7CC7">
        <w:trPr>
          <w:trHeight w:val="288"/>
          <w:jc w:val="center"/>
        </w:trPr>
        <w:tc>
          <w:tcPr>
            <w:tcW w:w="960" w:type="dxa"/>
            <w:shd w:val="clear" w:color="auto" w:fill="auto"/>
            <w:noWrap/>
            <w:vAlign w:val="bottom"/>
            <w:hideMark/>
          </w:tcPr>
          <w:p w14:paraId="4D9800DF" w14:textId="77777777" w:rsidR="00BF7CC7" w:rsidRPr="00BF7CC7" w:rsidRDefault="00BF7CC7">
            <w:pPr>
              <w:rPr>
                <w:color w:val="000000"/>
                <w:szCs w:val="22"/>
              </w:rPr>
            </w:pPr>
            <w:r w:rsidRPr="00BF7CC7">
              <w:rPr>
                <w:color w:val="000000"/>
                <w:szCs w:val="22"/>
              </w:rPr>
              <w:t>R84</w:t>
            </w:r>
          </w:p>
        </w:tc>
      </w:tr>
      <w:tr w:rsidR="00BF7CC7" w:rsidRPr="00BF7CC7" w14:paraId="67912E93" w14:textId="77777777" w:rsidTr="00BF7CC7">
        <w:trPr>
          <w:trHeight w:val="288"/>
          <w:jc w:val="center"/>
        </w:trPr>
        <w:tc>
          <w:tcPr>
            <w:tcW w:w="960" w:type="dxa"/>
            <w:shd w:val="clear" w:color="auto" w:fill="auto"/>
            <w:noWrap/>
            <w:vAlign w:val="bottom"/>
            <w:hideMark/>
          </w:tcPr>
          <w:p w14:paraId="7F6BD9D8" w14:textId="77777777" w:rsidR="00BF7CC7" w:rsidRPr="00BF7CC7" w:rsidRDefault="00BF7CC7">
            <w:pPr>
              <w:rPr>
                <w:color w:val="000000"/>
                <w:szCs w:val="22"/>
              </w:rPr>
            </w:pPr>
            <w:r w:rsidRPr="00BF7CC7">
              <w:rPr>
                <w:color w:val="000000"/>
                <w:szCs w:val="22"/>
              </w:rPr>
              <w:lastRenderedPageBreak/>
              <w:t>R85</w:t>
            </w:r>
          </w:p>
        </w:tc>
      </w:tr>
      <w:tr w:rsidR="00BF7CC7" w:rsidRPr="00BF7CC7" w14:paraId="789EDA39" w14:textId="77777777" w:rsidTr="00BF7CC7">
        <w:trPr>
          <w:trHeight w:val="288"/>
          <w:jc w:val="center"/>
        </w:trPr>
        <w:tc>
          <w:tcPr>
            <w:tcW w:w="960" w:type="dxa"/>
            <w:shd w:val="clear" w:color="auto" w:fill="auto"/>
            <w:noWrap/>
            <w:vAlign w:val="bottom"/>
            <w:hideMark/>
          </w:tcPr>
          <w:p w14:paraId="47B4A806" w14:textId="77777777" w:rsidR="00BF7CC7" w:rsidRPr="00BF7CC7" w:rsidRDefault="00BF7CC7">
            <w:pPr>
              <w:rPr>
                <w:color w:val="000000"/>
                <w:szCs w:val="22"/>
              </w:rPr>
            </w:pPr>
            <w:r w:rsidRPr="00BF7CC7">
              <w:rPr>
                <w:color w:val="000000"/>
                <w:szCs w:val="22"/>
              </w:rPr>
              <w:t>R86</w:t>
            </w:r>
          </w:p>
        </w:tc>
      </w:tr>
      <w:tr w:rsidR="00BF7CC7" w:rsidRPr="00BF7CC7" w14:paraId="45BCCD4E" w14:textId="77777777" w:rsidTr="00BF7CC7">
        <w:trPr>
          <w:trHeight w:val="288"/>
          <w:jc w:val="center"/>
        </w:trPr>
        <w:tc>
          <w:tcPr>
            <w:tcW w:w="960" w:type="dxa"/>
            <w:shd w:val="clear" w:color="auto" w:fill="auto"/>
            <w:noWrap/>
            <w:vAlign w:val="bottom"/>
            <w:hideMark/>
          </w:tcPr>
          <w:p w14:paraId="0126BA11" w14:textId="77777777" w:rsidR="00BF7CC7" w:rsidRPr="00BF7CC7" w:rsidRDefault="00BF7CC7">
            <w:pPr>
              <w:rPr>
                <w:color w:val="000000"/>
                <w:szCs w:val="22"/>
              </w:rPr>
            </w:pPr>
            <w:r w:rsidRPr="00BF7CC7">
              <w:rPr>
                <w:color w:val="000000"/>
                <w:szCs w:val="22"/>
              </w:rPr>
              <w:t>R87</w:t>
            </w:r>
          </w:p>
        </w:tc>
      </w:tr>
      <w:tr w:rsidR="00BF7CC7" w:rsidRPr="00BF7CC7" w14:paraId="308281CD" w14:textId="77777777" w:rsidTr="00BF7CC7">
        <w:trPr>
          <w:trHeight w:val="288"/>
          <w:jc w:val="center"/>
        </w:trPr>
        <w:tc>
          <w:tcPr>
            <w:tcW w:w="960" w:type="dxa"/>
            <w:shd w:val="clear" w:color="auto" w:fill="auto"/>
            <w:noWrap/>
            <w:vAlign w:val="bottom"/>
            <w:hideMark/>
          </w:tcPr>
          <w:p w14:paraId="771D0CD7" w14:textId="77777777" w:rsidR="00BF7CC7" w:rsidRPr="00BF7CC7" w:rsidRDefault="00BF7CC7">
            <w:pPr>
              <w:rPr>
                <w:color w:val="000000"/>
                <w:szCs w:val="22"/>
              </w:rPr>
            </w:pPr>
            <w:r w:rsidRPr="00BF7CC7">
              <w:rPr>
                <w:color w:val="000000"/>
                <w:szCs w:val="22"/>
              </w:rPr>
              <w:t>R88</w:t>
            </w:r>
          </w:p>
        </w:tc>
      </w:tr>
      <w:tr w:rsidR="00BF7CC7" w:rsidRPr="00BF7CC7" w14:paraId="1FDA26E9" w14:textId="77777777" w:rsidTr="00BF7CC7">
        <w:trPr>
          <w:trHeight w:val="288"/>
          <w:jc w:val="center"/>
        </w:trPr>
        <w:tc>
          <w:tcPr>
            <w:tcW w:w="960" w:type="dxa"/>
            <w:shd w:val="clear" w:color="auto" w:fill="auto"/>
            <w:noWrap/>
            <w:vAlign w:val="bottom"/>
            <w:hideMark/>
          </w:tcPr>
          <w:p w14:paraId="19BA6C51" w14:textId="77777777" w:rsidR="00BF7CC7" w:rsidRPr="00BF7CC7" w:rsidRDefault="00BF7CC7">
            <w:pPr>
              <w:rPr>
                <w:color w:val="000000"/>
                <w:szCs w:val="22"/>
              </w:rPr>
            </w:pPr>
            <w:r w:rsidRPr="00BF7CC7">
              <w:rPr>
                <w:color w:val="000000"/>
                <w:szCs w:val="22"/>
              </w:rPr>
              <w:t>R89</w:t>
            </w:r>
          </w:p>
        </w:tc>
      </w:tr>
      <w:tr w:rsidR="00BF7CC7" w:rsidRPr="00BF7CC7" w14:paraId="78CB600D" w14:textId="77777777" w:rsidTr="00BF7CC7">
        <w:trPr>
          <w:trHeight w:val="288"/>
          <w:jc w:val="center"/>
        </w:trPr>
        <w:tc>
          <w:tcPr>
            <w:tcW w:w="960" w:type="dxa"/>
            <w:shd w:val="clear" w:color="auto" w:fill="auto"/>
            <w:noWrap/>
            <w:vAlign w:val="bottom"/>
            <w:hideMark/>
          </w:tcPr>
          <w:p w14:paraId="0F137710" w14:textId="77777777" w:rsidR="00BF7CC7" w:rsidRPr="00BF7CC7" w:rsidRDefault="00BF7CC7">
            <w:pPr>
              <w:rPr>
                <w:color w:val="000000"/>
                <w:szCs w:val="22"/>
              </w:rPr>
            </w:pPr>
            <w:r w:rsidRPr="00BF7CC7">
              <w:rPr>
                <w:color w:val="000000"/>
                <w:szCs w:val="22"/>
              </w:rPr>
              <w:t>R90</w:t>
            </w:r>
          </w:p>
        </w:tc>
      </w:tr>
      <w:tr w:rsidR="00BF7CC7" w:rsidRPr="00BF7CC7" w14:paraId="41194DE2" w14:textId="77777777" w:rsidTr="00BF7CC7">
        <w:trPr>
          <w:trHeight w:val="288"/>
          <w:jc w:val="center"/>
        </w:trPr>
        <w:tc>
          <w:tcPr>
            <w:tcW w:w="960" w:type="dxa"/>
            <w:shd w:val="clear" w:color="auto" w:fill="auto"/>
            <w:noWrap/>
            <w:vAlign w:val="bottom"/>
            <w:hideMark/>
          </w:tcPr>
          <w:p w14:paraId="2D30B841" w14:textId="77777777" w:rsidR="00BF7CC7" w:rsidRPr="00BF7CC7" w:rsidRDefault="00BF7CC7">
            <w:pPr>
              <w:rPr>
                <w:color w:val="000000"/>
                <w:szCs w:val="22"/>
              </w:rPr>
            </w:pPr>
            <w:r w:rsidRPr="00BF7CC7">
              <w:rPr>
                <w:color w:val="000000"/>
                <w:szCs w:val="22"/>
              </w:rPr>
              <w:t>R91</w:t>
            </w:r>
          </w:p>
        </w:tc>
      </w:tr>
      <w:tr w:rsidR="00BF7CC7" w:rsidRPr="00BF7CC7" w14:paraId="2A6863F0" w14:textId="77777777" w:rsidTr="00BF7CC7">
        <w:trPr>
          <w:trHeight w:val="288"/>
          <w:jc w:val="center"/>
        </w:trPr>
        <w:tc>
          <w:tcPr>
            <w:tcW w:w="960" w:type="dxa"/>
            <w:shd w:val="clear" w:color="auto" w:fill="auto"/>
            <w:noWrap/>
            <w:vAlign w:val="bottom"/>
            <w:hideMark/>
          </w:tcPr>
          <w:p w14:paraId="02CDC0C1" w14:textId="77777777" w:rsidR="00BF7CC7" w:rsidRPr="00BF7CC7" w:rsidRDefault="00BF7CC7">
            <w:pPr>
              <w:rPr>
                <w:color w:val="000000"/>
                <w:szCs w:val="22"/>
              </w:rPr>
            </w:pPr>
            <w:r w:rsidRPr="00BF7CC7">
              <w:rPr>
                <w:color w:val="000000"/>
                <w:szCs w:val="22"/>
              </w:rPr>
              <w:t>R92</w:t>
            </w:r>
          </w:p>
        </w:tc>
      </w:tr>
      <w:tr w:rsidR="00BF7CC7" w:rsidRPr="00BF7CC7" w14:paraId="70F72A17" w14:textId="77777777" w:rsidTr="00BF7CC7">
        <w:trPr>
          <w:trHeight w:val="288"/>
          <w:jc w:val="center"/>
        </w:trPr>
        <w:tc>
          <w:tcPr>
            <w:tcW w:w="960" w:type="dxa"/>
            <w:shd w:val="clear" w:color="auto" w:fill="auto"/>
            <w:noWrap/>
            <w:vAlign w:val="bottom"/>
            <w:hideMark/>
          </w:tcPr>
          <w:p w14:paraId="01CEAE08" w14:textId="77777777" w:rsidR="00BF7CC7" w:rsidRPr="00BF7CC7" w:rsidRDefault="00BF7CC7">
            <w:pPr>
              <w:rPr>
                <w:color w:val="000000"/>
                <w:szCs w:val="22"/>
              </w:rPr>
            </w:pPr>
            <w:r w:rsidRPr="00BF7CC7">
              <w:rPr>
                <w:color w:val="000000"/>
                <w:szCs w:val="22"/>
              </w:rPr>
              <w:t>R93</w:t>
            </w:r>
          </w:p>
        </w:tc>
      </w:tr>
      <w:tr w:rsidR="00BF7CC7" w:rsidRPr="00BF7CC7" w14:paraId="6341F8D0" w14:textId="77777777" w:rsidTr="00BF7CC7">
        <w:trPr>
          <w:trHeight w:val="288"/>
          <w:jc w:val="center"/>
        </w:trPr>
        <w:tc>
          <w:tcPr>
            <w:tcW w:w="960" w:type="dxa"/>
            <w:shd w:val="clear" w:color="auto" w:fill="auto"/>
            <w:noWrap/>
            <w:vAlign w:val="bottom"/>
            <w:hideMark/>
          </w:tcPr>
          <w:p w14:paraId="5516B59C" w14:textId="77777777" w:rsidR="00BF7CC7" w:rsidRPr="00BF7CC7" w:rsidRDefault="00BF7CC7">
            <w:pPr>
              <w:rPr>
                <w:color w:val="000000"/>
                <w:szCs w:val="22"/>
              </w:rPr>
            </w:pPr>
            <w:r w:rsidRPr="00BF7CC7">
              <w:rPr>
                <w:color w:val="000000"/>
                <w:szCs w:val="22"/>
              </w:rPr>
              <w:t>R94</w:t>
            </w:r>
          </w:p>
        </w:tc>
      </w:tr>
      <w:tr w:rsidR="00BF7CC7" w:rsidRPr="00BF7CC7" w14:paraId="2F28D9AB" w14:textId="77777777" w:rsidTr="00BF7CC7">
        <w:trPr>
          <w:trHeight w:val="288"/>
          <w:jc w:val="center"/>
        </w:trPr>
        <w:tc>
          <w:tcPr>
            <w:tcW w:w="960" w:type="dxa"/>
            <w:shd w:val="clear" w:color="auto" w:fill="auto"/>
            <w:noWrap/>
            <w:vAlign w:val="bottom"/>
            <w:hideMark/>
          </w:tcPr>
          <w:p w14:paraId="74F326EA" w14:textId="77777777" w:rsidR="00BF7CC7" w:rsidRPr="00BF7CC7" w:rsidRDefault="00BF7CC7">
            <w:pPr>
              <w:rPr>
                <w:color w:val="000000"/>
                <w:szCs w:val="22"/>
              </w:rPr>
            </w:pPr>
            <w:r w:rsidRPr="00BF7CC7">
              <w:rPr>
                <w:color w:val="000000"/>
                <w:szCs w:val="22"/>
              </w:rPr>
              <w:t>R95</w:t>
            </w:r>
          </w:p>
        </w:tc>
      </w:tr>
      <w:tr w:rsidR="00BF7CC7" w:rsidRPr="00BF7CC7" w14:paraId="40A8F03C" w14:textId="77777777" w:rsidTr="00BF7CC7">
        <w:trPr>
          <w:trHeight w:val="288"/>
          <w:jc w:val="center"/>
        </w:trPr>
        <w:tc>
          <w:tcPr>
            <w:tcW w:w="960" w:type="dxa"/>
            <w:shd w:val="clear" w:color="auto" w:fill="auto"/>
            <w:noWrap/>
            <w:vAlign w:val="bottom"/>
            <w:hideMark/>
          </w:tcPr>
          <w:p w14:paraId="4D3335EF" w14:textId="77777777" w:rsidR="00BF7CC7" w:rsidRPr="00BF7CC7" w:rsidRDefault="00BF7CC7">
            <w:pPr>
              <w:rPr>
                <w:color w:val="000000"/>
                <w:szCs w:val="22"/>
              </w:rPr>
            </w:pPr>
            <w:r w:rsidRPr="00BF7CC7">
              <w:rPr>
                <w:color w:val="000000"/>
                <w:szCs w:val="22"/>
              </w:rPr>
              <w:t>R96</w:t>
            </w:r>
          </w:p>
        </w:tc>
      </w:tr>
      <w:tr w:rsidR="00BF7CC7" w:rsidRPr="00BF7CC7" w14:paraId="3D0F52AE" w14:textId="77777777" w:rsidTr="00BF7CC7">
        <w:trPr>
          <w:trHeight w:val="288"/>
          <w:jc w:val="center"/>
        </w:trPr>
        <w:tc>
          <w:tcPr>
            <w:tcW w:w="960" w:type="dxa"/>
            <w:shd w:val="clear" w:color="auto" w:fill="auto"/>
            <w:noWrap/>
            <w:vAlign w:val="bottom"/>
            <w:hideMark/>
          </w:tcPr>
          <w:p w14:paraId="2C15028B" w14:textId="77777777" w:rsidR="00BF7CC7" w:rsidRPr="00BF7CC7" w:rsidRDefault="00BF7CC7">
            <w:pPr>
              <w:rPr>
                <w:color w:val="000000"/>
                <w:szCs w:val="22"/>
              </w:rPr>
            </w:pPr>
            <w:r w:rsidRPr="00BF7CC7">
              <w:rPr>
                <w:color w:val="000000"/>
                <w:szCs w:val="22"/>
              </w:rPr>
              <w:t>R97</w:t>
            </w:r>
          </w:p>
        </w:tc>
      </w:tr>
      <w:tr w:rsidR="00BF7CC7" w:rsidRPr="00BF7CC7" w14:paraId="2FA16BFF" w14:textId="77777777" w:rsidTr="00BF7CC7">
        <w:trPr>
          <w:trHeight w:val="288"/>
          <w:jc w:val="center"/>
        </w:trPr>
        <w:tc>
          <w:tcPr>
            <w:tcW w:w="960" w:type="dxa"/>
            <w:shd w:val="clear" w:color="auto" w:fill="auto"/>
            <w:noWrap/>
            <w:vAlign w:val="bottom"/>
            <w:hideMark/>
          </w:tcPr>
          <w:p w14:paraId="0FE3C24B" w14:textId="77777777" w:rsidR="00BF7CC7" w:rsidRPr="00BF7CC7" w:rsidRDefault="00BF7CC7">
            <w:pPr>
              <w:rPr>
                <w:color w:val="000000"/>
                <w:szCs w:val="22"/>
              </w:rPr>
            </w:pPr>
            <w:r w:rsidRPr="00BF7CC7">
              <w:rPr>
                <w:color w:val="000000"/>
                <w:szCs w:val="22"/>
              </w:rPr>
              <w:t>R98</w:t>
            </w:r>
          </w:p>
        </w:tc>
      </w:tr>
      <w:tr w:rsidR="00BF7CC7" w:rsidRPr="00BF7CC7" w14:paraId="770FF544" w14:textId="77777777" w:rsidTr="00BF7CC7">
        <w:trPr>
          <w:trHeight w:val="288"/>
          <w:jc w:val="center"/>
        </w:trPr>
        <w:tc>
          <w:tcPr>
            <w:tcW w:w="960" w:type="dxa"/>
            <w:shd w:val="clear" w:color="auto" w:fill="auto"/>
            <w:noWrap/>
            <w:vAlign w:val="bottom"/>
            <w:hideMark/>
          </w:tcPr>
          <w:p w14:paraId="5EB8EAAE" w14:textId="77777777" w:rsidR="00BF7CC7" w:rsidRPr="00BF7CC7" w:rsidRDefault="00BF7CC7">
            <w:pPr>
              <w:rPr>
                <w:color w:val="000000"/>
                <w:szCs w:val="22"/>
              </w:rPr>
            </w:pPr>
            <w:r w:rsidRPr="00BF7CC7">
              <w:rPr>
                <w:color w:val="000000"/>
                <w:szCs w:val="22"/>
              </w:rPr>
              <w:t>R99</w:t>
            </w:r>
          </w:p>
        </w:tc>
      </w:tr>
      <w:tr w:rsidR="00BF7CC7" w:rsidRPr="00BF7CC7" w14:paraId="715B2C14" w14:textId="77777777" w:rsidTr="00BF7CC7">
        <w:trPr>
          <w:trHeight w:val="288"/>
          <w:jc w:val="center"/>
        </w:trPr>
        <w:tc>
          <w:tcPr>
            <w:tcW w:w="960" w:type="dxa"/>
            <w:shd w:val="clear" w:color="auto" w:fill="auto"/>
            <w:noWrap/>
            <w:vAlign w:val="bottom"/>
            <w:hideMark/>
          </w:tcPr>
          <w:p w14:paraId="3A412CA9" w14:textId="77777777" w:rsidR="00BF7CC7" w:rsidRPr="00BF7CC7" w:rsidRDefault="00BF7CC7">
            <w:pPr>
              <w:rPr>
                <w:color w:val="000000"/>
                <w:szCs w:val="22"/>
              </w:rPr>
            </w:pPr>
            <w:r w:rsidRPr="00BF7CC7">
              <w:rPr>
                <w:color w:val="000000"/>
                <w:szCs w:val="22"/>
              </w:rPr>
              <w:t>R100</w:t>
            </w:r>
          </w:p>
        </w:tc>
      </w:tr>
      <w:tr w:rsidR="00BF7CC7" w:rsidRPr="00BF7CC7" w14:paraId="7210F0D3" w14:textId="77777777" w:rsidTr="00BF7CC7">
        <w:trPr>
          <w:trHeight w:val="288"/>
          <w:jc w:val="center"/>
        </w:trPr>
        <w:tc>
          <w:tcPr>
            <w:tcW w:w="960" w:type="dxa"/>
            <w:shd w:val="clear" w:color="auto" w:fill="auto"/>
            <w:noWrap/>
            <w:vAlign w:val="bottom"/>
            <w:hideMark/>
          </w:tcPr>
          <w:p w14:paraId="51B6EF8E" w14:textId="77777777" w:rsidR="00BF7CC7" w:rsidRPr="00BF7CC7" w:rsidRDefault="00BF7CC7">
            <w:pPr>
              <w:rPr>
                <w:color w:val="000000"/>
                <w:szCs w:val="22"/>
              </w:rPr>
            </w:pPr>
            <w:r w:rsidRPr="00BF7CC7">
              <w:rPr>
                <w:color w:val="000000"/>
                <w:szCs w:val="22"/>
              </w:rPr>
              <w:t>R101</w:t>
            </w:r>
          </w:p>
        </w:tc>
      </w:tr>
      <w:tr w:rsidR="00BF7CC7" w:rsidRPr="00BF7CC7" w14:paraId="3AB814DB" w14:textId="77777777" w:rsidTr="00BF7CC7">
        <w:trPr>
          <w:trHeight w:val="288"/>
          <w:jc w:val="center"/>
        </w:trPr>
        <w:tc>
          <w:tcPr>
            <w:tcW w:w="960" w:type="dxa"/>
            <w:shd w:val="clear" w:color="auto" w:fill="auto"/>
            <w:noWrap/>
            <w:vAlign w:val="bottom"/>
            <w:hideMark/>
          </w:tcPr>
          <w:p w14:paraId="0EF3D17B" w14:textId="77777777" w:rsidR="00BF7CC7" w:rsidRPr="00BF7CC7" w:rsidRDefault="00BF7CC7">
            <w:pPr>
              <w:rPr>
                <w:color w:val="000000"/>
                <w:szCs w:val="22"/>
              </w:rPr>
            </w:pPr>
            <w:r w:rsidRPr="00BF7CC7">
              <w:rPr>
                <w:color w:val="000000"/>
                <w:szCs w:val="22"/>
              </w:rPr>
              <w:t>R102</w:t>
            </w:r>
          </w:p>
        </w:tc>
      </w:tr>
      <w:tr w:rsidR="00BF7CC7" w:rsidRPr="00BF7CC7" w14:paraId="2D0828C2" w14:textId="77777777" w:rsidTr="00BF7CC7">
        <w:trPr>
          <w:trHeight w:val="288"/>
          <w:jc w:val="center"/>
        </w:trPr>
        <w:tc>
          <w:tcPr>
            <w:tcW w:w="960" w:type="dxa"/>
            <w:shd w:val="clear" w:color="auto" w:fill="auto"/>
            <w:noWrap/>
            <w:vAlign w:val="bottom"/>
            <w:hideMark/>
          </w:tcPr>
          <w:p w14:paraId="4304DFBD" w14:textId="77777777" w:rsidR="00BF7CC7" w:rsidRPr="00BF7CC7" w:rsidRDefault="00BF7CC7">
            <w:pPr>
              <w:rPr>
                <w:color w:val="000000"/>
                <w:szCs w:val="22"/>
              </w:rPr>
            </w:pPr>
            <w:r w:rsidRPr="00BF7CC7">
              <w:rPr>
                <w:color w:val="000000"/>
                <w:szCs w:val="22"/>
              </w:rPr>
              <w:t>R102bis</w:t>
            </w:r>
          </w:p>
        </w:tc>
      </w:tr>
      <w:tr w:rsidR="00BF7CC7" w:rsidRPr="00BF7CC7" w14:paraId="68121E36" w14:textId="77777777" w:rsidTr="00BF7CC7">
        <w:trPr>
          <w:trHeight w:val="288"/>
          <w:jc w:val="center"/>
        </w:trPr>
        <w:tc>
          <w:tcPr>
            <w:tcW w:w="960" w:type="dxa"/>
            <w:shd w:val="clear" w:color="auto" w:fill="auto"/>
            <w:noWrap/>
            <w:vAlign w:val="bottom"/>
            <w:hideMark/>
          </w:tcPr>
          <w:p w14:paraId="2D105ED0" w14:textId="77777777" w:rsidR="00BF7CC7" w:rsidRPr="00BF7CC7" w:rsidRDefault="00BF7CC7">
            <w:pPr>
              <w:rPr>
                <w:color w:val="000000"/>
                <w:szCs w:val="22"/>
              </w:rPr>
            </w:pPr>
            <w:r w:rsidRPr="00BF7CC7">
              <w:rPr>
                <w:color w:val="000000"/>
                <w:szCs w:val="22"/>
              </w:rPr>
              <w:t>R103</w:t>
            </w:r>
          </w:p>
        </w:tc>
      </w:tr>
      <w:tr w:rsidR="00BF7CC7" w:rsidRPr="00BF7CC7" w14:paraId="0A93DEFE" w14:textId="77777777" w:rsidTr="00BF7CC7">
        <w:trPr>
          <w:trHeight w:val="288"/>
          <w:jc w:val="center"/>
        </w:trPr>
        <w:tc>
          <w:tcPr>
            <w:tcW w:w="960" w:type="dxa"/>
            <w:shd w:val="clear" w:color="auto" w:fill="auto"/>
            <w:noWrap/>
            <w:vAlign w:val="bottom"/>
            <w:hideMark/>
          </w:tcPr>
          <w:p w14:paraId="1A1DF6DB" w14:textId="77777777" w:rsidR="00BF7CC7" w:rsidRPr="00BF7CC7" w:rsidRDefault="00BF7CC7">
            <w:pPr>
              <w:rPr>
                <w:color w:val="000000"/>
                <w:szCs w:val="22"/>
              </w:rPr>
            </w:pPr>
            <w:r w:rsidRPr="00BF7CC7">
              <w:rPr>
                <w:color w:val="000000"/>
                <w:szCs w:val="22"/>
              </w:rPr>
              <w:t>R104</w:t>
            </w:r>
          </w:p>
        </w:tc>
      </w:tr>
      <w:tr w:rsidR="00BF7CC7" w:rsidRPr="00BF7CC7" w14:paraId="206C1DD9" w14:textId="77777777" w:rsidTr="00BF7CC7">
        <w:trPr>
          <w:trHeight w:val="288"/>
          <w:jc w:val="center"/>
        </w:trPr>
        <w:tc>
          <w:tcPr>
            <w:tcW w:w="960" w:type="dxa"/>
            <w:shd w:val="clear" w:color="auto" w:fill="auto"/>
            <w:noWrap/>
            <w:vAlign w:val="bottom"/>
            <w:hideMark/>
          </w:tcPr>
          <w:p w14:paraId="65DE68EC" w14:textId="77777777" w:rsidR="00BF7CC7" w:rsidRPr="00BF7CC7" w:rsidRDefault="00BF7CC7">
            <w:pPr>
              <w:rPr>
                <w:color w:val="000000"/>
                <w:szCs w:val="22"/>
              </w:rPr>
            </w:pPr>
            <w:r w:rsidRPr="00BF7CC7">
              <w:rPr>
                <w:color w:val="000000"/>
                <w:szCs w:val="22"/>
              </w:rPr>
              <w:t>R104bis</w:t>
            </w:r>
          </w:p>
        </w:tc>
      </w:tr>
      <w:tr w:rsidR="00BF7CC7" w:rsidRPr="00BF7CC7" w14:paraId="1B1BDA1F" w14:textId="77777777" w:rsidTr="00BF7CC7">
        <w:trPr>
          <w:trHeight w:val="288"/>
          <w:jc w:val="center"/>
        </w:trPr>
        <w:tc>
          <w:tcPr>
            <w:tcW w:w="960" w:type="dxa"/>
            <w:shd w:val="clear" w:color="auto" w:fill="auto"/>
            <w:noWrap/>
            <w:vAlign w:val="bottom"/>
            <w:hideMark/>
          </w:tcPr>
          <w:p w14:paraId="6EC1C7D3" w14:textId="77777777" w:rsidR="00BF7CC7" w:rsidRPr="00BF7CC7" w:rsidRDefault="00BF7CC7">
            <w:pPr>
              <w:rPr>
                <w:color w:val="000000"/>
                <w:szCs w:val="22"/>
              </w:rPr>
            </w:pPr>
            <w:r w:rsidRPr="00BF7CC7">
              <w:rPr>
                <w:color w:val="000000"/>
                <w:szCs w:val="22"/>
              </w:rPr>
              <w:t>R105</w:t>
            </w:r>
          </w:p>
        </w:tc>
      </w:tr>
      <w:tr w:rsidR="00BF7CC7" w:rsidRPr="00BF7CC7" w14:paraId="060ADBA9" w14:textId="77777777" w:rsidTr="00BF7CC7">
        <w:trPr>
          <w:trHeight w:val="288"/>
          <w:jc w:val="center"/>
        </w:trPr>
        <w:tc>
          <w:tcPr>
            <w:tcW w:w="960" w:type="dxa"/>
            <w:shd w:val="clear" w:color="auto" w:fill="auto"/>
            <w:noWrap/>
            <w:vAlign w:val="bottom"/>
            <w:hideMark/>
          </w:tcPr>
          <w:p w14:paraId="168BA377" w14:textId="77777777" w:rsidR="00BF7CC7" w:rsidRPr="00BF7CC7" w:rsidRDefault="00BF7CC7">
            <w:pPr>
              <w:rPr>
                <w:color w:val="000000"/>
                <w:szCs w:val="22"/>
              </w:rPr>
            </w:pPr>
            <w:r w:rsidRPr="00BF7CC7">
              <w:rPr>
                <w:color w:val="000000"/>
                <w:szCs w:val="22"/>
              </w:rPr>
              <w:t>R106</w:t>
            </w:r>
          </w:p>
        </w:tc>
      </w:tr>
      <w:tr w:rsidR="00BF7CC7" w:rsidRPr="00BF7CC7" w14:paraId="4170FC34" w14:textId="77777777" w:rsidTr="00BF7CC7">
        <w:trPr>
          <w:trHeight w:val="288"/>
          <w:jc w:val="center"/>
        </w:trPr>
        <w:tc>
          <w:tcPr>
            <w:tcW w:w="960" w:type="dxa"/>
            <w:shd w:val="clear" w:color="auto" w:fill="auto"/>
            <w:noWrap/>
            <w:vAlign w:val="bottom"/>
            <w:hideMark/>
          </w:tcPr>
          <w:p w14:paraId="6999842F" w14:textId="77777777" w:rsidR="00BF7CC7" w:rsidRPr="00BF7CC7" w:rsidRDefault="00BF7CC7">
            <w:pPr>
              <w:rPr>
                <w:color w:val="000000"/>
                <w:szCs w:val="22"/>
              </w:rPr>
            </w:pPr>
            <w:r w:rsidRPr="00BF7CC7">
              <w:rPr>
                <w:color w:val="000000"/>
                <w:szCs w:val="22"/>
              </w:rPr>
              <w:t>R107</w:t>
            </w:r>
          </w:p>
        </w:tc>
      </w:tr>
      <w:tr w:rsidR="00BF7CC7" w:rsidRPr="00BF7CC7" w14:paraId="53B6711A" w14:textId="77777777" w:rsidTr="00BF7CC7">
        <w:trPr>
          <w:trHeight w:val="288"/>
          <w:jc w:val="center"/>
        </w:trPr>
        <w:tc>
          <w:tcPr>
            <w:tcW w:w="960" w:type="dxa"/>
            <w:shd w:val="clear" w:color="auto" w:fill="auto"/>
            <w:noWrap/>
            <w:vAlign w:val="bottom"/>
            <w:hideMark/>
          </w:tcPr>
          <w:p w14:paraId="26883DC5" w14:textId="77777777" w:rsidR="00BF7CC7" w:rsidRPr="00BF7CC7" w:rsidRDefault="00BF7CC7">
            <w:pPr>
              <w:rPr>
                <w:color w:val="000000"/>
                <w:szCs w:val="22"/>
              </w:rPr>
            </w:pPr>
            <w:r w:rsidRPr="00BF7CC7">
              <w:rPr>
                <w:color w:val="000000"/>
                <w:szCs w:val="22"/>
              </w:rPr>
              <w:t>R108</w:t>
            </w:r>
          </w:p>
        </w:tc>
      </w:tr>
      <w:tr w:rsidR="00BF7CC7" w:rsidRPr="00BF7CC7" w14:paraId="28E7CA89" w14:textId="77777777" w:rsidTr="00BF7CC7">
        <w:trPr>
          <w:trHeight w:val="288"/>
          <w:jc w:val="center"/>
        </w:trPr>
        <w:tc>
          <w:tcPr>
            <w:tcW w:w="960" w:type="dxa"/>
            <w:shd w:val="clear" w:color="auto" w:fill="auto"/>
            <w:noWrap/>
            <w:vAlign w:val="bottom"/>
            <w:hideMark/>
          </w:tcPr>
          <w:p w14:paraId="191DD7AD" w14:textId="77777777" w:rsidR="00BF7CC7" w:rsidRPr="00BF7CC7" w:rsidRDefault="00BF7CC7">
            <w:pPr>
              <w:rPr>
                <w:color w:val="000000"/>
                <w:szCs w:val="22"/>
              </w:rPr>
            </w:pPr>
            <w:r w:rsidRPr="00BF7CC7">
              <w:rPr>
                <w:color w:val="000000"/>
                <w:szCs w:val="22"/>
              </w:rPr>
              <w:t>R109</w:t>
            </w:r>
          </w:p>
        </w:tc>
      </w:tr>
      <w:tr w:rsidR="00BF7CC7" w:rsidRPr="00BF7CC7" w14:paraId="5CD5DFD8" w14:textId="77777777" w:rsidTr="00BF7CC7">
        <w:trPr>
          <w:trHeight w:val="288"/>
          <w:jc w:val="center"/>
        </w:trPr>
        <w:tc>
          <w:tcPr>
            <w:tcW w:w="960" w:type="dxa"/>
            <w:shd w:val="clear" w:color="auto" w:fill="auto"/>
            <w:noWrap/>
            <w:vAlign w:val="bottom"/>
            <w:hideMark/>
          </w:tcPr>
          <w:p w14:paraId="5F51B692" w14:textId="77777777" w:rsidR="00BF7CC7" w:rsidRPr="00BF7CC7" w:rsidRDefault="00BF7CC7">
            <w:pPr>
              <w:rPr>
                <w:color w:val="000000"/>
                <w:szCs w:val="22"/>
              </w:rPr>
            </w:pPr>
            <w:r w:rsidRPr="00BF7CC7">
              <w:rPr>
                <w:color w:val="000000"/>
                <w:szCs w:val="22"/>
              </w:rPr>
              <w:t>R110</w:t>
            </w:r>
          </w:p>
        </w:tc>
      </w:tr>
      <w:tr w:rsidR="00BF7CC7" w:rsidRPr="00BF7CC7" w14:paraId="5F4D6A5D" w14:textId="77777777" w:rsidTr="00BF7CC7">
        <w:trPr>
          <w:trHeight w:val="288"/>
          <w:jc w:val="center"/>
        </w:trPr>
        <w:tc>
          <w:tcPr>
            <w:tcW w:w="960" w:type="dxa"/>
            <w:shd w:val="clear" w:color="auto" w:fill="auto"/>
            <w:noWrap/>
            <w:vAlign w:val="bottom"/>
            <w:hideMark/>
          </w:tcPr>
          <w:p w14:paraId="13F95563" w14:textId="77777777" w:rsidR="00BF7CC7" w:rsidRPr="00BF7CC7" w:rsidRDefault="00BF7CC7">
            <w:pPr>
              <w:rPr>
                <w:color w:val="000000"/>
                <w:szCs w:val="22"/>
              </w:rPr>
            </w:pPr>
            <w:r w:rsidRPr="00BF7CC7">
              <w:rPr>
                <w:color w:val="000000"/>
                <w:szCs w:val="22"/>
              </w:rPr>
              <w:t>R111</w:t>
            </w:r>
          </w:p>
        </w:tc>
      </w:tr>
      <w:tr w:rsidR="00BF7CC7" w:rsidRPr="00BF7CC7" w14:paraId="023B22B6" w14:textId="77777777" w:rsidTr="00BF7CC7">
        <w:trPr>
          <w:trHeight w:val="288"/>
          <w:jc w:val="center"/>
        </w:trPr>
        <w:tc>
          <w:tcPr>
            <w:tcW w:w="960" w:type="dxa"/>
            <w:shd w:val="clear" w:color="auto" w:fill="auto"/>
            <w:noWrap/>
            <w:vAlign w:val="bottom"/>
            <w:hideMark/>
          </w:tcPr>
          <w:p w14:paraId="37F662DA" w14:textId="77777777" w:rsidR="00BF7CC7" w:rsidRPr="00BF7CC7" w:rsidRDefault="00BF7CC7">
            <w:pPr>
              <w:rPr>
                <w:color w:val="000000"/>
                <w:szCs w:val="22"/>
              </w:rPr>
            </w:pPr>
            <w:r w:rsidRPr="00BF7CC7">
              <w:rPr>
                <w:color w:val="000000"/>
                <w:szCs w:val="22"/>
              </w:rPr>
              <w:t>R112</w:t>
            </w:r>
          </w:p>
        </w:tc>
      </w:tr>
      <w:tr w:rsidR="00BF7CC7" w:rsidRPr="00BF7CC7" w14:paraId="2C5AD496" w14:textId="77777777" w:rsidTr="00BF7CC7">
        <w:trPr>
          <w:trHeight w:val="288"/>
          <w:jc w:val="center"/>
        </w:trPr>
        <w:tc>
          <w:tcPr>
            <w:tcW w:w="960" w:type="dxa"/>
            <w:shd w:val="clear" w:color="auto" w:fill="auto"/>
            <w:noWrap/>
            <w:vAlign w:val="bottom"/>
            <w:hideMark/>
          </w:tcPr>
          <w:p w14:paraId="31AF479B" w14:textId="77777777" w:rsidR="00BF7CC7" w:rsidRPr="00BF7CC7" w:rsidRDefault="00BF7CC7">
            <w:pPr>
              <w:rPr>
                <w:color w:val="000000"/>
                <w:szCs w:val="22"/>
              </w:rPr>
            </w:pPr>
            <w:r w:rsidRPr="00BF7CC7">
              <w:rPr>
                <w:color w:val="000000"/>
                <w:szCs w:val="22"/>
              </w:rPr>
              <w:t>R113</w:t>
            </w:r>
          </w:p>
        </w:tc>
      </w:tr>
      <w:tr w:rsidR="00BF7CC7" w:rsidRPr="00BF7CC7" w14:paraId="41F0F56C" w14:textId="77777777" w:rsidTr="00BF7CC7">
        <w:trPr>
          <w:trHeight w:val="288"/>
          <w:jc w:val="center"/>
        </w:trPr>
        <w:tc>
          <w:tcPr>
            <w:tcW w:w="960" w:type="dxa"/>
            <w:shd w:val="clear" w:color="auto" w:fill="auto"/>
            <w:noWrap/>
            <w:vAlign w:val="bottom"/>
            <w:hideMark/>
          </w:tcPr>
          <w:p w14:paraId="339A4FB7" w14:textId="77777777" w:rsidR="00BF7CC7" w:rsidRPr="00BF7CC7" w:rsidRDefault="00BF7CC7">
            <w:pPr>
              <w:rPr>
                <w:color w:val="000000"/>
                <w:szCs w:val="22"/>
              </w:rPr>
            </w:pPr>
            <w:r w:rsidRPr="00BF7CC7">
              <w:rPr>
                <w:color w:val="000000"/>
                <w:szCs w:val="22"/>
              </w:rPr>
              <w:t>R114</w:t>
            </w:r>
          </w:p>
        </w:tc>
      </w:tr>
      <w:tr w:rsidR="00BF7CC7" w:rsidRPr="00BF7CC7" w14:paraId="3BFA55F1" w14:textId="77777777" w:rsidTr="00BF7CC7">
        <w:trPr>
          <w:trHeight w:val="288"/>
          <w:jc w:val="center"/>
        </w:trPr>
        <w:tc>
          <w:tcPr>
            <w:tcW w:w="960" w:type="dxa"/>
            <w:shd w:val="clear" w:color="auto" w:fill="auto"/>
            <w:noWrap/>
            <w:vAlign w:val="bottom"/>
            <w:hideMark/>
          </w:tcPr>
          <w:p w14:paraId="5404172F" w14:textId="77777777" w:rsidR="00BF7CC7" w:rsidRPr="00BF7CC7" w:rsidRDefault="00BF7CC7">
            <w:pPr>
              <w:rPr>
                <w:color w:val="000000"/>
                <w:szCs w:val="22"/>
              </w:rPr>
            </w:pPr>
            <w:r w:rsidRPr="00BF7CC7">
              <w:rPr>
                <w:color w:val="000000"/>
                <w:szCs w:val="22"/>
              </w:rPr>
              <w:t>R115</w:t>
            </w:r>
          </w:p>
        </w:tc>
      </w:tr>
      <w:tr w:rsidR="00BF7CC7" w:rsidRPr="00BF7CC7" w14:paraId="14F41975" w14:textId="77777777" w:rsidTr="00BF7CC7">
        <w:trPr>
          <w:trHeight w:val="288"/>
          <w:jc w:val="center"/>
        </w:trPr>
        <w:tc>
          <w:tcPr>
            <w:tcW w:w="960" w:type="dxa"/>
            <w:shd w:val="clear" w:color="auto" w:fill="auto"/>
            <w:noWrap/>
            <w:vAlign w:val="bottom"/>
            <w:hideMark/>
          </w:tcPr>
          <w:p w14:paraId="0DBFDFA9" w14:textId="77777777" w:rsidR="00BF7CC7" w:rsidRPr="00BF7CC7" w:rsidRDefault="00BF7CC7">
            <w:pPr>
              <w:rPr>
                <w:color w:val="000000"/>
                <w:szCs w:val="22"/>
              </w:rPr>
            </w:pPr>
            <w:r w:rsidRPr="00BF7CC7">
              <w:rPr>
                <w:color w:val="000000"/>
                <w:szCs w:val="22"/>
              </w:rPr>
              <w:t>R116</w:t>
            </w:r>
          </w:p>
        </w:tc>
      </w:tr>
      <w:tr w:rsidR="00BF7CC7" w:rsidRPr="00BF7CC7" w14:paraId="4650F939" w14:textId="77777777" w:rsidTr="00BF7CC7">
        <w:trPr>
          <w:trHeight w:val="288"/>
          <w:jc w:val="center"/>
        </w:trPr>
        <w:tc>
          <w:tcPr>
            <w:tcW w:w="960" w:type="dxa"/>
            <w:shd w:val="clear" w:color="auto" w:fill="auto"/>
            <w:noWrap/>
            <w:vAlign w:val="bottom"/>
            <w:hideMark/>
          </w:tcPr>
          <w:p w14:paraId="738166C8" w14:textId="77777777" w:rsidR="00BF7CC7" w:rsidRPr="00BF7CC7" w:rsidRDefault="00BF7CC7">
            <w:pPr>
              <w:rPr>
                <w:color w:val="000000"/>
                <w:szCs w:val="22"/>
              </w:rPr>
            </w:pPr>
            <w:r w:rsidRPr="00BF7CC7">
              <w:rPr>
                <w:color w:val="000000"/>
                <w:szCs w:val="22"/>
              </w:rPr>
              <w:t>R117</w:t>
            </w:r>
          </w:p>
        </w:tc>
      </w:tr>
      <w:tr w:rsidR="00BF7CC7" w:rsidRPr="00BF7CC7" w14:paraId="619AF360" w14:textId="77777777" w:rsidTr="00BF7CC7">
        <w:trPr>
          <w:trHeight w:val="288"/>
          <w:jc w:val="center"/>
        </w:trPr>
        <w:tc>
          <w:tcPr>
            <w:tcW w:w="960" w:type="dxa"/>
            <w:shd w:val="clear" w:color="auto" w:fill="auto"/>
            <w:noWrap/>
            <w:vAlign w:val="bottom"/>
            <w:hideMark/>
          </w:tcPr>
          <w:p w14:paraId="2B75CF35" w14:textId="77777777" w:rsidR="00BF7CC7" w:rsidRPr="00BF7CC7" w:rsidRDefault="00BF7CC7">
            <w:pPr>
              <w:rPr>
                <w:color w:val="000000"/>
                <w:szCs w:val="22"/>
              </w:rPr>
            </w:pPr>
            <w:r w:rsidRPr="00BF7CC7">
              <w:rPr>
                <w:color w:val="000000"/>
                <w:szCs w:val="22"/>
              </w:rPr>
              <w:t>R118</w:t>
            </w:r>
          </w:p>
        </w:tc>
      </w:tr>
      <w:tr w:rsidR="00BF7CC7" w:rsidRPr="00BF7CC7" w14:paraId="58B09F5A" w14:textId="77777777" w:rsidTr="00BF7CC7">
        <w:trPr>
          <w:trHeight w:val="288"/>
          <w:jc w:val="center"/>
        </w:trPr>
        <w:tc>
          <w:tcPr>
            <w:tcW w:w="960" w:type="dxa"/>
            <w:shd w:val="clear" w:color="auto" w:fill="auto"/>
            <w:noWrap/>
            <w:vAlign w:val="bottom"/>
            <w:hideMark/>
          </w:tcPr>
          <w:p w14:paraId="1077A2E3" w14:textId="77777777" w:rsidR="00BF7CC7" w:rsidRPr="00BF7CC7" w:rsidRDefault="00BF7CC7">
            <w:pPr>
              <w:rPr>
                <w:color w:val="000000"/>
                <w:szCs w:val="22"/>
              </w:rPr>
            </w:pPr>
            <w:r w:rsidRPr="00BF7CC7">
              <w:rPr>
                <w:color w:val="000000"/>
                <w:szCs w:val="22"/>
              </w:rPr>
              <w:t>R119</w:t>
            </w:r>
          </w:p>
        </w:tc>
      </w:tr>
      <w:tr w:rsidR="00BF7CC7" w:rsidRPr="00BF7CC7" w14:paraId="07411A87" w14:textId="77777777" w:rsidTr="00BF7CC7">
        <w:trPr>
          <w:trHeight w:val="288"/>
          <w:jc w:val="center"/>
        </w:trPr>
        <w:tc>
          <w:tcPr>
            <w:tcW w:w="960" w:type="dxa"/>
            <w:shd w:val="clear" w:color="auto" w:fill="auto"/>
            <w:noWrap/>
            <w:vAlign w:val="bottom"/>
            <w:hideMark/>
          </w:tcPr>
          <w:p w14:paraId="0ADE2514" w14:textId="77777777" w:rsidR="00BF7CC7" w:rsidRPr="00BF7CC7" w:rsidRDefault="00BF7CC7">
            <w:pPr>
              <w:rPr>
                <w:color w:val="000000"/>
                <w:szCs w:val="22"/>
              </w:rPr>
            </w:pPr>
            <w:r w:rsidRPr="00BF7CC7">
              <w:rPr>
                <w:color w:val="000000"/>
                <w:szCs w:val="22"/>
              </w:rPr>
              <w:t>R120</w:t>
            </w:r>
          </w:p>
        </w:tc>
      </w:tr>
      <w:tr w:rsidR="00BF7CC7" w:rsidRPr="00BF7CC7" w14:paraId="044A0282" w14:textId="77777777" w:rsidTr="00BF7CC7">
        <w:trPr>
          <w:trHeight w:val="288"/>
          <w:jc w:val="center"/>
        </w:trPr>
        <w:tc>
          <w:tcPr>
            <w:tcW w:w="960" w:type="dxa"/>
            <w:shd w:val="clear" w:color="auto" w:fill="auto"/>
            <w:noWrap/>
            <w:vAlign w:val="bottom"/>
            <w:hideMark/>
          </w:tcPr>
          <w:p w14:paraId="67A3719A" w14:textId="77777777" w:rsidR="00BF7CC7" w:rsidRPr="00BF7CC7" w:rsidRDefault="00BF7CC7">
            <w:pPr>
              <w:rPr>
                <w:color w:val="000000"/>
                <w:szCs w:val="22"/>
              </w:rPr>
            </w:pPr>
            <w:r w:rsidRPr="00BF7CC7">
              <w:rPr>
                <w:color w:val="000000"/>
                <w:szCs w:val="22"/>
              </w:rPr>
              <w:t>R121</w:t>
            </w:r>
          </w:p>
        </w:tc>
      </w:tr>
      <w:tr w:rsidR="00BF7CC7" w:rsidRPr="00BF7CC7" w14:paraId="395C746E" w14:textId="77777777" w:rsidTr="00BF7CC7">
        <w:trPr>
          <w:trHeight w:val="288"/>
          <w:jc w:val="center"/>
        </w:trPr>
        <w:tc>
          <w:tcPr>
            <w:tcW w:w="960" w:type="dxa"/>
            <w:shd w:val="clear" w:color="auto" w:fill="auto"/>
            <w:noWrap/>
            <w:vAlign w:val="bottom"/>
            <w:hideMark/>
          </w:tcPr>
          <w:p w14:paraId="264ED55F" w14:textId="77777777" w:rsidR="00BF7CC7" w:rsidRPr="00BF7CC7" w:rsidRDefault="00BF7CC7">
            <w:pPr>
              <w:rPr>
                <w:color w:val="000000"/>
                <w:szCs w:val="22"/>
              </w:rPr>
            </w:pPr>
            <w:r w:rsidRPr="00BF7CC7">
              <w:rPr>
                <w:color w:val="000000"/>
                <w:szCs w:val="22"/>
              </w:rPr>
              <w:t>R122</w:t>
            </w:r>
          </w:p>
        </w:tc>
      </w:tr>
      <w:tr w:rsidR="00BF7CC7" w:rsidRPr="00BF7CC7" w14:paraId="24F792CE" w14:textId="77777777" w:rsidTr="00BF7CC7">
        <w:trPr>
          <w:trHeight w:val="288"/>
          <w:jc w:val="center"/>
        </w:trPr>
        <w:tc>
          <w:tcPr>
            <w:tcW w:w="960" w:type="dxa"/>
            <w:shd w:val="clear" w:color="auto" w:fill="auto"/>
            <w:noWrap/>
            <w:vAlign w:val="bottom"/>
            <w:hideMark/>
          </w:tcPr>
          <w:p w14:paraId="2AEB6E6A" w14:textId="77777777" w:rsidR="00BF7CC7" w:rsidRPr="00BF7CC7" w:rsidRDefault="00BF7CC7">
            <w:pPr>
              <w:rPr>
                <w:color w:val="000000"/>
                <w:szCs w:val="22"/>
              </w:rPr>
            </w:pPr>
            <w:r w:rsidRPr="00BF7CC7">
              <w:rPr>
                <w:color w:val="000000"/>
                <w:szCs w:val="22"/>
              </w:rPr>
              <w:t>R123</w:t>
            </w:r>
          </w:p>
        </w:tc>
      </w:tr>
      <w:tr w:rsidR="00BF7CC7" w:rsidRPr="00BF7CC7" w14:paraId="2E9625C9" w14:textId="77777777" w:rsidTr="00BF7CC7">
        <w:trPr>
          <w:trHeight w:val="288"/>
          <w:jc w:val="center"/>
        </w:trPr>
        <w:tc>
          <w:tcPr>
            <w:tcW w:w="960" w:type="dxa"/>
            <w:shd w:val="clear" w:color="auto" w:fill="auto"/>
            <w:noWrap/>
            <w:vAlign w:val="bottom"/>
            <w:hideMark/>
          </w:tcPr>
          <w:p w14:paraId="48C7A873" w14:textId="77777777" w:rsidR="00BF7CC7" w:rsidRPr="00BF7CC7" w:rsidRDefault="00BF7CC7">
            <w:pPr>
              <w:rPr>
                <w:color w:val="000000"/>
                <w:szCs w:val="22"/>
              </w:rPr>
            </w:pPr>
            <w:r w:rsidRPr="00BF7CC7">
              <w:rPr>
                <w:color w:val="000000"/>
                <w:szCs w:val="22"/>
              </w:rPr>
              <w:t>R124</w:t>
            </w:r>
          </w:p>
        </w:tc>
      </w:tr>
      <w:tr w:rsidR="00BF7CC7" w:rsidRPr="00BF7CC7" w14:paraId="606C8A02" w14:textId="77777777" w:rsidTr="00BF7CC7">
        <w:trPr>
          <w:trHeight w:val="288"/>
          <w:jc w:val="center"/>
        </w:trPr>
        <w:tc>
          <w:tcPr>
            <w:tcW w:w="960" w:type="dxa"/>
            <w:shd w:val="clear" w:color="auto" w:fill="auto"/>
            <w:noWrap/>
            <w:vAlign w:val="bottom"/>
            <w:hideMark/>
          </w:tcPr>
          <w:p w14:paraId="513459F9" w14:textId="77777777" w:rsidR="00BF7CC7" w:rsidRPr="00BF7CC7" w:rsidRDefault="00BF7CC7">
            <w:pPr>
              <w:rPr>
                <w:color w:val="000000"/>
                <w:szCs w:val="22"/>
              </w:rPr>
            </w:pPr>
            <w:r w:rsidRPr="00BF7CC7">
              <w:rPr>
                <w:color w:val="000000"/>
                <w:szCs w:val="22"/>
              </w:rPr>
              <w:t>R125</w:t>
            </w:r>
          </w:p>
        </w:tc>
      </w:tr>
      <w:tr w:rsidR="00BF7CC7" w:rsidRPr="00BF7CC7" w14:paraId="3408C1E9" w14:textId="77777777" w:rsidTr="00BF7CC7">
        <w:trPr>
          <w:trHeight w:val="288"/>
          <w:jc w:val="center"/>
        </w:trPr>
        <w:tc>
          <w:tcPr>
            <w:tcW w:w="960" w:type="dxa"/>
            <w:shd w:val="clear" w:color="auto" w:fill="auto"/>
            <w:noWrap/>
            <w:vAlign w:val="bottom"/>
            <w:hideMark/>
          </w:tcPr>
          <w:p w14:paraId="3EF765CA" w14:textId="77777777" w:rsidR="00BF7CC7" w:rsidRPr="00BF7CC7" w:rsidRDefault="00BF7CC7">
            <w:pPr>
              <w:rPr>
                <w:color w:val="000000"/>
                <w:szCs w:val="22"/>
              </w:rPr>
            </w:pPr>
            <w:r w:rsidRPr="00BF7CC7">
              <w:rPr>
                <w:color w:val="000000"/>
                <w:szCs w:val="22"/>
              </w:rPr>
              <w:t>R126</w:t>
            </w:r>
          </w:p>
        </w:tc>
      </w:tr>
      <w:tr w:rsidR="00BF7CC7" w:rsidRPr="00BF7CC7" w14:paraId="63781D82" w14:textId="77777777" w:rsidTr="00BF7CC7">
        <w:trPr>
          <w:trHeight w:val="288"/>
          <w:jc w:val="center"/>
        </w:trPr>
        <w:tc>
          <w:tcPr>
            <w:tcW w:w="960" w:type="dxa"/>
            <w:shd w:val="clear" w:color="auto" w:fill="auto"/>
            <w:noWrap/>
            <w:vAlign w:val="bottom"/>
            <w:hideMark/>
          </w:tcPr>
          <w:p w14:paraId="4F03E514" w14:textId="77777777" w:rsidR="00BF7CC7" w:rsidRPr="00BF7CC7" w:rsidRDefault="00BF7CC7">
            <w:pPr>
              <w:rPr>
                <w:color w:val="000000"/>
                <w:szCs w:val="22"/>
              </w:rPr>
            </w:pPr>
            <w:r w:rsidRPr="00BF7CC7">
              <w:rPr>
                <w:color w:val="000000"/>
                <w:szCs w:val="22"/>
              </w:rPr>
              <w:t>R127</w:t>
            </w:r>
          </w:p>
        </w:tc>
      </w:tr>
      <w:tr w:rsidR="00BF7CC7" w:rsidRPr="00BF7CC7" w14:paraId="30EC8CC2" w14:textId="77777777" w:rsidTr="00BF7CC7">
        <w:trPr>
          <w:trHeight w:val="288"/>
          <w:jc w:val="center"/>
        </w:trPr>
        <w:tc>
          <w:tcPr>
            <w:tcW w:w="960" w:type="dxa"/>
            <w:shd w:val="clear" w:color="auto" w:fill="auto"/>
            <w:noWrap/>
            <w:vAlign w:val="bottom"/>
            <w:hideMark/>
          </w:tcPr>
          <w:p w14:paraId="1210FDFD" w14:textId="77777777" w:rsidR="00BF7CC7" w:rsidRPr="00BF7CC7" w:rsidRDefault="00BF7CC7">
            <w:pPr>
              <w:rPr>
                <w:color w:val="000000"/>
                <w:szCs w:val="22"/>
              </w:rPr>
            </w:pPr>
            <w:r w:rsidRPr="00BF7CC7">
              <w:rPr>
                <w:color w:val="000000"/>
                <w:szCs w:val="22"/>
              </w:rPr>
              <w:t>R128</w:t>
            </w:r>
          </w:p>
        </w:tc>
      </w:tr>
      <w:tr w:rsidR="00BF7CC7" w:rsidRPr="00BF7CC7" w14:paraId="2EFF5050" w14:textId="77777777" w:rsidTr="00BF7CC7">
        <w:trPr>
          <w:trHeight w:val="288"/>
          <w:jc w:val="center"/>
        </w:trPr>
        <w:tc>
          <w:tcPr>
            <w:tcW w:w="960" w:type="dxa"/>
            <w:shd w:val="clear" w:color="auto" w:fill="auto"/>
            <w:noWrap/>
            <w:vAlign w:val="bottom"/>
            <w:hideMark/>
          </w:tcPr>
          <w:p w14:paraId="7DE0AAA4" w14:textId="77777777" w:rsidR="00BF7CC7" w:rsidRPr="00BF7CC7" w:rsidRDefault="00BF7CC7">
            <w:pPr>
              <w:rPr>
                <w:color w:val="000000"/>
                <w:szCs w:val="22"/>
              </w:rPr>
            </w:pPr>
            <w:r w:rsidRPr="00BF7CC7">
              <w:rPr>
                <w:color w:val="000000"/>
                <w:szCs w:val="22"/>
              </w:rPr>
              <w:lastRenderedPageBreak/>
              <w:t>R129</w:t>
            </w:r>
          </w:p>
        </w:tc>
      </w:tr>
      <w:tr w:rsidR="00BF7CC7" w:rsidRPr="00BF7CC7" w14:paraId="34CD1CA1" w14:textId="77777777" w:rsidTr="00BF7CC7">
        <w:trPr>
          <w:trHeight w:val="288"/>
          <w:jc w:val="center"/>
        </w:trPr>
        <w:tc>
          <w:tcPr>
            <w:tcW w:w="960" w:type="dxa"/>
            <w:shd w:val="clear" w:color="auto" w:fill="auto"/>
            <w:noWrap/>
            <w:vAlign w:val="bottom"/>
            <w:hideMark/>
          </w:tcPr>
          <w:p w14:paraId="13B8D4EC" w14:textId="77777777" w:rsidR="00BF7CC7" w:rsidRPr="00BF7CC7" w:rsidRDefault="00BF7CC7">
            <w:pPr>
              <w:rPr>
                <w:color w:val="000000"/>
                <w:szCs w:val="22"/>
              </w:rPr>
            </w:pPr>
            <w:r w:rsidRPr="00BF7CC7">
              <w:rPr>
                <w:color w:val="000000"/>
                <w:szCs w:val="22"/>
              </w:rPr>
              <w:t>R130</w:t>
            </w:r>
          </w:p>
        </w:tc>
      </w:tr>
      <w:tr w:rsidR="00BF7CC7" w:rsidRPr="00BF7CC7" w14:paraId="3A080573" w14:textId="77777777" w:rsidTr="00BF7CC7">
        <w:trPr>
          <w:trHeight w:val="288"/>
          <w:jc w:val="center"/>
        </w:trPr>
        <w:tc>
          <w:tcPr>
            <w:tcW w:w="960" w:type="dxa"/>
            <w:shd w:val="clear" w:color="auto" w:fill="auto"/>
            <w:noWrap/>
            <w:vAlign w:val="bottom"/>
            <w:hideMark/>
          </w:tcPr>
          <w:p w14:paraId="3BD01D7D" w14:textId="77777777" w:rsidR="00BF7CC7" w:rsidRPr="00BF7CC7" w:rsidRDefault="00BF7CC7">
            <w:pPr>
              <w:rPr>
                <w:color w:val="000000"/>
                <w:szCs w:val="22"/>
              </w:rPr>
            </w:pPr>
            <w:r w:rsidRPr="00BF7CC7">
              <w:rPr>
                <w:color w:val="000000"/>
                <w:szCs w:val="22"/>
              </w:rPr>
              <w:t>R131</w:t>
            </w:r>
          </w:p>
        </w:tc>
      </w:tr>
      <w:tr w:rsidR="00BF7CC7" w:rsidRPr="00BF7CC7" w14:paraId="213EA351" w14:textId="77777777" w:rsidTr="00BF7CC7">
        <w:trPr>
          <w:trHeight w:val="288"/>
          <w:jc w:val="center"/>
        </w:trPr>
        <w:tc>
          <w:tcPr>
            <w:tcW w:w="960" w:type="dxa"/>
            <w:shd w:val="clear" w:color="auto" w:fill="auto"/>
            <w:noWrap/>
            <w:vAlign w:val="bottom"/>
            <w:hideMark/>
          </w:tcPr>
          <w:p w14:paraId="60C5D9BA" w14:textId="77777777" w:rsidR="00BF7CC7" w:rsidRPr="00BF7CC7" w:rsidRDefault="00BF7CC7">
            <w:pPr>
              <w:rPr>
                <w:color w:val="000000"/>
                <w:szCs w:val="22"/>
              </w:rPr>
            </w:pPr>
            <w:r w:rsidRPr="00BF7CC7">
              <w:rPr>
                <w:color w:val="000000"/>
                <w:szCs w:val="22"/>
              </w:rPr>
              <w:t>R132</w:t>
            </w:r>
          </w:p>
        </w:tc>
      </w:tr>
      <w:tr w:rsidR="00BF7CC7" w:rsidRPr="00BF7CC7" w14:paraId="1B2A49D0" w14:textId="77777777" w:rsidTr="00BF7CC7">
        <w:trPr>
          <w:trHeight w:val="288"/>
          <w:jc w:val="center"/>
        </w:trPr>
        <w:tc>
          <w:tcPr>
            <w:tcW w:w="960" w:type="dxa"/>
            <w:shd w:val="clear" w:color="auto" w:fill="auto"/>
            <w:noWrap/>
            <w:vAlign w:val="bottom"/>
            <w:hideMark/>
          </w:tcPr>
          <w:p w14:paraId="7B0C1FBB" w14:textId="77777777" w:rsidR="00BF7CC7" w:rsidRPr="00BF7CC7" w:rsidRDefault="00BF7CC7">
            <w:pPr>
              <w:rPr>
                <w:color w:val="000000"/>
                <w:szCs w:val="22"/>
              </w:rPr>
            </w:pPr>
            <w:r w:rsidRPr="00BF7CC7">
              <w:rPr>
                <w:color w:val="000000"/>
                <w:szCs w:val="22"/>
              </w:rPr>
              <w:t>R133</w:t>
            </w:r>
          </w:p>
        </w:tc>
      </w:tr>
      <w:tr w:rsidR="00BF7CC7" w:rsidRPr="00BF7CC7" w14:paraId="029D8960" w14:textId="77777777" w:rsidTr="00BF7CC7">
        <w:trPr>
          <w:trHeight w:val="288"/>
          <w:jc w:val="center"/>
        </w:trPr>
        <w:tc>
          <w:tcPr>
            <w:tcW w:w="960" w:type="dxa"/>
            <w:shd w:val="clear" w:color="auto" w:fill="auto"/>
            <w:noWrap/>
            <w:vAlign w:val="bottom"/>
            <w:hideMark/>
          </w:tcPr>
          <w:p w14:paraId="405E7439" w14:textId="77777777" w:rsidR="00BF7CC7" w:rsidRPr="00BF7CC7" w:rsidRDefault="00BF7CC7">
            <w:pPr>
              <w:rPr>
                <w:color w:val="000000"/>
                <w:szCs w:val="22"/>
              </w:rPr>
            </w:pPr>
            <w:r w:rsidRPr="00BF7CC7">
              <w:rPr>
                <w:color w:val="000000"/>
                <w:szCs w:val="22"/>
              </w:rPr>
              <w:t>R134</w:t>
            </w:r>
          </w:p>
        </w:tc>
      </w:tr>
      <w:tr w:rsidR="00BF7CC7" w:rsidRPr="00BF7CC7" w14:paraId="0ACEAB99" w14:textId="77777777" w:rsidTr="00BF7CC7">
        <w:trPr>
          <w:trHeight w:val="288"/>
          <w:jc w:val="center"/>
        </w:trPr>
        <w:tc>
          <w:tcPr>
            <w:tcW w:w="960" w:type="dxa"/>
            <w:shd w:val="clear" w:color="auto" w:fill="auto"/>
            <w:noWrap/>
            <w:vAlign w:val="bottom"/>
            <w:hideMark/>
          </w:tcPr>
          <w:p w14:paraId="70ABD31B" w14:textId="77777777" w:rsidR="00BF7CC7" w:rsidRPr="00BF7CC7" w:rsidRDefault="00BF7CC7">
            <w:pPr>
              <w:rPr>
                <w:color w:val="000000"/>
                <w:szCs w:val="22"/>
              </w:rPr>
            </w:pPr>
            <w:r w:rsidRPr="00BF7CC7">
              <w:rPr>
                <w:color w:val="000000"/>
                <w:szCs w:val="22"/>
              </w:rPr>
              <w:t>R135</w:t>
            </w:r>
          </w:p>
        </w:tc>
      </w:tr>
      <w:tr w:rsidR="00BF7CC7" w:rsidRPr="00BF7CC7" w14:paraId="68BFB638" w14:textId="77777777" w:rsidTr="00BF7CC7">
        <w:trPr>
          <w:trHeight w:val="288"/>
          <w:jc w:val="center"/>
        </w:trPr>
        <w:tc>
          <w:tcPr>
            <w:tcW w:w="960" w:type="dxa"/>
            <w:shd w:val="clear" w:color="auto" w:fill="auto"/>
            <w:noWrap/>
            <w:vAlign w:val="bottom"/>
            <w:hideMark/>
          </w:tcPr>
          <w:p w14:paraId="3599CFA5" w14:textId="77777777" w:rsidR="00BF7CC7" w:rsidRPr="00BF7CC7" w:rsidRDefault="00BF7CC7">
            <w:pPr>
              <w:rPr>
                <w:color w:val="000000"/>
                <w:szCs w:val="22"/>
              </w:rPr>
            </w:pPr>
            <w:r w:rsidRPr="00BF7CC7">
              <w:rPr>
                <w:color w:val="000000"/>
                <w:szCs w:val="22"/>
              </w:rPr>
              <w:t>R136</w:t>
            </w:r>
          </w:p>
        </w:tc>
      </w:tr>
      <w:tr w:rsidR="00BF7CC7" w:rsidRPr="00BF7CC7" w14:paraId="2E97DE12" w14:textId="77777777" w:rsidTr="00BF7CC7">
        <w:trPr>
          <w:trHeight w:val="288"/>
          <w:jc w:val="center"/>
        </w:trPr>
        <w:tc>
          <w:tcPr>
            <w:tcW w:w="960" w:type="dxa"/>
            <w:shd w:val="clear" w:color="auto" w:fill="auto"/>
            <w:noWrap/>
            <w:vAlign w:val="bottom"/>
            <w:hideMark/>
          </w:tcPr>
          <w:p w14:paraId="1DBE74E9" w14:textId="77777777" w:rsidR="00BF7CC7" w:rsidRPr="00BF7CC7" w:rsidRDefault="00BF7CC7">
            <w:pPr>
              <w:rPr>
                <w:color w:val="000000"/>
                <w:szCs w:val="22"/>
              </w:rPr>
            </w:pPr>
            <w:r w:rsidRPr="00BF7CC7">
              <w:rPr>
                <w:color w:val="000000"/>
                <w:szCs w:val="22"/>
              </w:rPr>
              <w:t>R137</w:t>
            </w:r>
          </w:p>
        </w:tc>
      </w:tr>
      <w:tr w:rsidR="00BF7CC7" w:rsidRPr="00BF7CC7" w14:paraId="1206236F" w14:textId="77777777" w:rsidTr="00BF7CC7">
        <w:trPr>
          <w:trHeight w:val="288"/>
          <w:jc w:val="center"/>
        </w:trPr>
        <w:tc>
          <w:tcPr>
            <w:tcW w:w="960" w:type="dxa"/>
            <w:shd w:val="clear" w:color="auto" w:fill="auto"/>
            <w:noWrap/>
            <w:vAlign w:val="bottom"/>
            <w:hideMark/>
          </w:tcPr>
          <w:p w14:paraId="132F20B3" w14:textId="77777777" w:rsidR="00BF7CC7" w:rsidRPr="00BF7CC7" w:rsidRDefault="00BF7CC7">
            <w:pPr>
              <w:rPr>
                <w:color w:val="000000"/>
                <w:szCs w:val="22"/>
              </w:rPr>
            </w:pPr>
            <w:r w:rsidRPr="00BF7CC7">
              <w:rPr>
                <w:color w:val="000000"/>
                <w:szCs w:val="22"/>
              </w:rPr>
              <w:t>R138</w:t>
            </w:r>
          </w:p>
        </w:tc>
      </w:tr>
      <w:tr w:rsidR="00BF7CC7" w:rsidRPr="00BF7CC7" w14:paraId="1D0E0FA5" w14:textId="77777777" w:rsidTr="00BF7CC7">
        <w:trPr>
          <w:trHeight w:val="288"/>
          <w:jc w:val="center"/>
        </w:trPr>
        <w:tc>
          <w:tcPr>
            <w:tcW w:w="960" w:type="dxa"/>
            <w:shd w:val="clear" w:color="auto" w:fill="auto"/>
            <w:noWrap/>
            <w:vAlign w:val="bottom"/>
            <w:hideMark/>
          </w:tcPr>
          <w:p w14:paraId="108A19D7" w14:textId="77777777" w:rsidR="00BF7CC7" w:rsidRPr="00BF7CC7" w:rsidRDefault="00BF7CC7">
            <w:pPr>
              <w:rPr>
                <w:color w:val="000000"/>
                <w:szCs w:val="22"/>
              </w:rPr>
            </w:pPr>
            <w:r w:rsidRPr="00BF7CC7">
              <w:rPr>
                <w:color w:val="000000"/>
                <w:szCs w:val="22"/>
              </w:rPr>
              <w:t>R139</w:t>
            </w:r>
          </w:p>
        </w:tc>
      </w:tr>
      <w:tr w:rsidR="00BF7CC7" w:rsidRPr="00BF7CC7" w14:paraId="69B526E2" w14:textId="77777777" w:rsidTr="00BF7CC7">
        <w:trPr>
          <w:trHeight w:val="288"/>
          <w:jc w:val="center"/>
        </w:trPr>
        <w:tc>
          <w:tcPr>
            <w:tcW w:w="960" w:type="dxa"/>
            <w:shd w:val="clear" w:color="auto" w:fill="auto"/>
            <w:noWrap/>
            <w:vAlign w:val="bottom"/>
            <w:hideMark/>
          </w:tcPr>
          <w:p w14:paraId="3F7AEBCE" w14:textId="77777777" w:rsidR="00BF7CC7" w:rsidRPr="00BF7CC7" w:rsidRDefault="00BF7CC7">
            <w:pPr>
              <w:rPr>
                <w:color w:val="000000"/>
                <w:szCs w:val="22"/>
              </w:rPr>
            </w:pPr>
            <w:r w:rsidRPr="00BF7CC7">
              <w:rPr>
                <w:color w:val="000000"/>
                <w:szCs w:val="22"/>
              </w:rPr>
              <w:t>R140</w:t>
            </w:r>
          </w:p>
        </w:tc>
      </w:tr>
      <w:tr w:rsidR="00BF7CC7" w:rsidRPr="00BF7CC7" w14:paraId="0467D484" w14:textId="77777777" w:rsidTr="00BF7CC7">
        <w:trPr>
          <w:trHeight w:val="288"/>
          <w:jc w:val="center"/>
        </w:trPr>
        <w:tc>
          <w:tcPr>
            <w:tcW w:w="960" w:type="dxa"/>
            <w:shd w:val="clear" w:color="auto" w:fill="auto"/>
            <w:noWrap/>
            <w:vAlign w:val="bottom"/>
            <w:hideMark/>
          </w:tcPr>
          <w:p w14:paraId="65A19F44" w14:textId="77777777" w:rsidR="00BF7CC7" w:rsidRPr="00BF7CC7" w:rsidRDefault="00BF7CC7">
            <w:pPr>
              <w:rPr>
                <w:color w:val="000000"/>
                <w:szCs w:val="22"/>
              </w:rPr>
            </w:pPr>
            <w:r w:rsidRPr="00BF7CC7">
              <w:rPr>
                <w:color w:val="000000"/>
                <w:szCs w:val="22"/>
              </w:rPr>
              <w:t>R141</w:t>
            </w:r>
          </w:p>
        </w:tc>
      </w:tr>
      <w:tr w:rsidR="00BF7CC7" w:rsidRPr="00BF7CC7" w14:paraId="0F5E05D8" w14:textId="77777777" w:rsidTr="00BF7CC7">
        <w:trPr>
          <w:trHeight w:val="288"/>
          <w:jc w:val="center"/>
        </w:trPr>
        <w:tc>
          <w:tcPr>
            <w:tcW w:w="960" w:type="dxa"/>
            <w:shd w:val="clear" w:color="auto" w:fill="auto"/>
            <w:noWrap/>
            <w:vAlign w:val="bottom"/>
            <w:hideMark/>
          </w:tcPr>
          <w:p w14:paraId="1E507325" w14:textId="77777777" w:rsidR="00BF7CC7" w:rsidRPr="00BF7CC7" w:rsidRDefault="00BF7CC7">
            <w:pPr>
              <w:rPr>
                <w:color w:val="000000"/>
                <w:szCs w:val="22"/>
              </w:rPr>
            </w:pPr>
            <w:r w:rsidRPr="00BF7CC7">
              <w:rPr>
                <w:color w:val="000000"/>
                <w:szCs w:val="22"/>
              </w:rPr>
              <w:t>R142</w:t>
            </w:r>
          </w:p>
        </w:tc>
      </w:tr>
      <w:tr w:rsidR="00BF7CC7" w:rsidRPr="00BF7CC7" w14:paraId="6414477E" w14:textId="77777777" w:rsidTr="00BF7CC7">
        <w:trPr>
          <w:trHeight w:val="288"/>
          <w:jc w:val="center"/>
        </w:trPr>
        <w:tc>
          <w:tcPr>
            <w:tcW w:w="960" w:type="dxa"/>
            <w:shd w:val="clear" w:color="auto" w:fill="auto"/>
            <w:noWrap/>
            <w:vAlign w:val="bottom"/>
            <w:hideMark/>
          </w:tcPr>
          <w:p w14:paraId="2512FA2D" w14:textId="77777777" w:rsidR="00BF7CC7" w:rsidRPr="00BF7CC7" w:rsidRDefault="00BF7CC7">
            <w:pPr>
              <w:rPr>
                <w:color w:val="000000"/>
                <w:szCs w:val="22"/>
              </w:rPr>
            </w:pPr>
            <w:r w:rsidRPr="00BF7CC7">
              <w:rPr>
                <w:color w:val="000000"/>
                <w:szCs w:val="22"/>
              </w:rPr>
              <w:t>R143</w:t>
            </w:r>
          </w:p>
        </w:tc>
      </w:tr>
      <w:tr w:rsidR="00BF7CC7" w:rsidRPr="00BF7CC7" w14:paraId="34B7D92F" w14:textId="77777777" w:rsidTr="00BF7CC7">
        <w:trPr>
          <w:trHeight w:val="288"/>
          <w:jc w:val="center"/>
        </w:trPr>
        <w:tc>
          <w:tcPr>
            <w:tcW w:w="960" w:type="dxa"/>
            <w:shd w:val="clear" w:color="auto" w:fill="auto"/>
            <w:noWrap/>
            <w:vAlign w:val="bottom"/>
            <w:hideMark/>
          </w:tcPr>
          <w:p w14:paraId="7907A0FC" w14:textId="77777777" w:rsidR="00BF7CC7" w:rsidRPr="00BF7CC7" w:rsidRDefault="00BF7CC7">
            <w:pPr>
              <w:rPr>
                <w:color w:val="000000"/>
                <w:szCs w:val="22"/>
              </w:rPr>
            </w:pPr>
            <w:r w:rsidRPr="00BF7CC7">
              <w:rPr>
                <w:color w:val="000000"/>
                <w:szCs w:val="22"/>
              </w:rPr>
              <w:t>R143bis</w:t>
            </w:r>
          </w:p>
        </w:tc>
      </w:tr>
      <w:tr w:rsidR="00BF7CC7" w:rsidRPr="00BF7CC7" w14:paraId="6CD88BC7" w14:textId="77777777" w:rsidTr="00BF7CC7">
        <w:trPr>
          <w:trHeight w:val="288"/>
          <w:jc w:val="center"/>
        </w:trPr>
        <w:tc>
          <w:tcPr>
            <w:tcW w:w="960" w:type="dxa"/>
            <w:shd w:val="clear" w:color="auto" w:fill="auto"/>
            <w:noWrap/>
            <w:vAlign w:val="bottom"/>
            <w:hideMark/>
          </w:tcPr>
          <w:p w14:paraId="0C13C0CF" w14:textId="77777777" w:rsidR="00BF7CC7" w:rsidRPr="00BF7CC7" w:rsidRDefault="00BF7CC7">
            <w:pPr>
              <w:rPr>
                <w:color w:val="000000"/>
                <w:szCs w:val="22"/>
              </w:rPr>
            </w:pPr>
            <w:r w:rsidRPr="00BF7CC7">
              <w:rPr>
                <w:color w:val="000000"/>
                <w:szCs w:val="22"/>
              </w:rPr>
              <w:t>R144</w:t>
            </w:r>
          </w:p>
        </w:tc>
      </w:tr>
      <w:tr w:rsidR="00BF7CC7" w:rsidRPr="00BF7CC7" w14:paraId="5F197FE6" w14:textId="77777777" w:rsidTr="00BF7CC7">
        <w:trPr>
          <w:trHeight w:val="288"/>
          <w:jc w:val="center"/>
        </w:trPr>
        <w:tc>
          <w:tcPr>
            <w:tcW w:w="960" w:type="dxa"/>
            <w:shd w:val="clear" w:color="auto" w:fill="auto"/>
            <w:noWrap/>
            <w:vAlign w:val="bottom"/>
            <w:hideMark/>
          </w:tcPr>
          <w:p w14:paraId="4A77558B" w14:textId="77777777" w:rsidR="00BF7CC7" w:rsidRPr="00BF7CC7" w:rsidRDefault="00BF7CC7">
            <w:pPr>
              <w:rPr>
                <w:color w:val="000000"/>
                <w:szCs w:val="22"/>
              </w:rPr>
            </w:pPr>
            <w:r w:rsidRPr="00BF7CC7">
              <w:rPr>
                <w:color w:val="000000"/>
                <w:szCs w:val="22"/>
              </w:rPr>
              <w:t>R145</w:t>
            </w:r>
          </w:p>
        </w:tc>
      </w:tr>
      <w:tr w:rsidR="00BF7CC7" w:rsidRPr="00BF7CC7" w14:paraId="42395FEC" w14:textId="77777777" w:rsidTr="00BF7CC7">
        <w:trPr>
          <w:trHeight w:val="288"/>
          <w:jc w:val="center"/>
        </w:trPr>
        <w:tc>
          <w:tcPr>
            <w:tcW w:w="960" w:type="dxa"/>
            <w:shd w:val="clear" w:color="auto" w:fill="auto"/>
            <w:noWrap/>
            <w:vAlign w:val="bottom"/>
            <w:hideMark/>
          </w:tcPr>
          <w:p w14:paraId="704C828D" w14:textId="77777777" w:rsidR="00BF7CC7" w:rsidRPr="00BF7CC7" w:rsidRDefault="00BF7CC7">
            <w:pPr>
              <w:rPr>
                <w:color w:val="000000"/>
                <w:szCs w:val="22"/>
              </w:rPr>
            </w:pPr>
            <w:r w:rsidRPr="00BF7CC7">
              <w:rPr>
                <w:color w:val="000000"/>
                <w:szCs w:val="22"/>
              </w:rPr>
              <w:t>R145bis</w:t>
            </w:r>
          </w:p>
        </w:tc>
      </w:tr>
      <w:tr w:rsidR="00BF7CC7" w:rsidRPr="00BF7CC7" w14:paraId="5D337FC4" w14:textId="77777777" w:rsidTr="00BF7CC7">
        <w:trPr>
          <w:trHeight w:val="288"/>
          <w:jc w:val="center"/>
        </w:trPr>
        <w:tc>
          <w:tcPr>
            <w:tcW w:w="960" w:type="dxa"/>
            <w:shd w:val="clear" w:color="auto" w:fill="auto"/>
            <w:noWrap/>
            <w:vAlign w:val="bottom"/>
            <w:hideMark/>
          </w:tcPr>
          <w:p w14:paraId="2E21AE96" w14:textId="77777777" w:rsidR="00BF7CC7" w:rsidRPr="00BF7CC7" w:rsidRDefault="00BF7CC7">
            <w:pPr>
              <w:rPr>
                <w:color w:val="000000"/>
                <w:szCs w:val="22"/>
              </w:rPr>
            </w:pPr>
            <w:r w:rsidRPr="00BF7CC7">
              <w:rPr>
                <w:color w:val="000000"/>
                <w:szCs w:val="22"/>
              </w:rPr>
              <w:t>R146</w:t>
            </w:r>
          </w:p>
        </w:tc>
      </w:tr>
      <w:tr w:rsidR="00BF7CC7" w:rsidRPr="00BF7CC7" w14:paraId="320F9808" w14:textId="77777777" w:rsidTr="00BF7CC7">
        <w:trPr>
          <w:trHeight w:val="288"/>
          <w:jc w:val="center"/>
        </w:trPr>
        <w:tc>
          <w:tcPr>
            <w:tcW w:w="960" w:type="dxa"/>
            <w:shd w:val="clear" w:color="auto" w:fill="auto"/>
            <w:noWrap/>
            <w:vAlign w:val="bottom"/>
            <w:hideMark/>
          </w:tcPr>
          <w:p w14:paraId="1BB962CA" w14:textId="77777777" w:rsidR="00BF7CC7" w:rsidRPr="00BF7CC7" w:rsidRDefault="00BF7CC7">
            <w:pPr>
              <w:rPr>
                <w:color w:val="000000"/>
                <w:szCs w:val="22"/>
              </w:rPr>
            </w:pPr>
            <w:r w:rsidRPr="00BF7CC7">
              <w:rPr>
                <w:color w:val="000000"/>
                <w:szCs w:val="22"/>
              </w:rPr>
              <w:t>R147</w:t>
            </w:r>
          </w:p>
        </w:tc>
      </w:tr>
      <w:tr w:rsidR="00BF7CC7" w:rsidRPr="00BF7CC7" w14:paraId="3A99D211" w14:textId="77777777" w:rsidTr="00BF7CC7">
        <w:trPr>
          <w:trHeight w:val="288"/>
          <w:jc w:val="center"/>
        </w:trPr>
        <w:tc>
          <w:tcPr>
            <w:tcW w:w="960" w:type="dxa"/>
            <w:shd w:val="clear" w:color="auto" w:fill="auto"/>
            <w:noWrap/>
            <w:vAlign w:val="bottom"/>
            <w:hideMark/>
          </w:tcPr>
          <w:p w14:paraId="1B482AAC" w14:textId="77777777" w:rsidR="00BF7CC7" w:rsidRPr="00BF7CC7" w:rsidRDefault="00BF7CC7">
            <w:pPr>
              <w:rPr>
                <w:color w:val="000000"/>
                <w:szCs w:val="22"/>
              </w:rPr>
            </w:pPr>
            <w:r w:rsidRPr="00BF7CC7">
              <w:rPr>
                <w:color w:val="000000"/>
                <w:szCs w:val="22"/>
              </w:rPr>
              <w:t>R148</w:t>
            </w:r>
          </w:p>
        </w:tc>
      </w:tr>
      <w:tr w:rsidR="00BF7CC7" w:rsidRPr="00BF7CC7" w14:paraId="75FBC4C4" w14:textId="77777777" w:rsidTr="00BF7CC7">
        <w:trPr>
          <w:trHeight w:val="288"/>
          <w:jc w:val="center"/>
        </w:trPr>
        <w:tc>
          <w:tcPr>
            <w:tcW w:w="960" w:type="dxa"/>
            <w:shd w:val="clear" w:color="auto" w:fill="auto"/>
            <w:noWrap/>
            <w:vAlign w:val="bottom"/>
            <w:hideMark/>
          </w:tcPr>
          <w:p w14:paraId="3A1C97E3" w14:textId="77777777" w:rsidR="00BF7CC7" w:rsidRPr="00BF7CC7" w:rsidRDefault="00BF7CC7">
            <w:pPr>
              <w:rPr>
                <w:color w:val="000000"/>
                <w:szCs w:val="22"/>
              </w:rPr>
            </w:pPr>
            <w:r w:rsidRPr="00BF7CC7">
              <w:rPr>
                <w:color w:val="000000"/>
                <w:szCs w:val="22"/>
              </w:rPr>
              <w:t>R148bis</w:t>
            </w:r>
          </w:p>
        </w:tc>
      </w:tr>
      <w:tr w:rsidR="00BF7CC7" w:rsidRPr="00BF7CC7" w14:paraId="7F8EEA75" w14:textId="77777777" w:rsidTr="00BF7CC7">
        <w:trPr>
          <w:trHeight w:val="288"/>
          <w:jc w:val="center"/>
        </w:trPr>
        <w:tc>
          <w:tcPr>
            <w:tcW w:w="960" w:type="dxa"/>
            <w:shd w:val="clear" w:color="auto" w:fill="auto"/>
            <w:noWrap/>
            <w:vAlign w:val="bottom"/>
            <w:hideMark/>
          </w:tcPr>
          <w:p w14:paraId="56B88338" w14:textId="77777777" w:rsidR="00BF7CC7" w:rsidRPr="00BF7CC7" w:rsidRDefault="00BF7CC7">
            <w:pPr>
              <w:rPr>
                <w:color w:val="000000"/>
                <w:szCs w:val="22"/>
              </w:rPr>
            </w:pPr>
            <w:r w:rsidRPr="00BF7CC7">
              <w:rPr>
                <w:color w:val="000000"/>
                <w:szCs w:val="22"/>
              </w:rPr>
              <w:t>R149</w:t>
            </w:r>
          </w:p>
        </w:tc>
      </w:tr>
      <w:tr w:rsidR="00BF7CC7" w:rsidRPr="00BF7CC7" w14:paraId="3F8C1AE0" w14:textId="77777777" w:rsidTr="00BF7CC7">
        <w:trPr>
          <w:trHeight w:val="288"/>
          <w:jc w:val="center"/>
        </w:trPr>
        <w:tc>
          <w:tcPr>
            <w:tcW w:w="960" w:type="dxa"/>
            <w:shd w:val="clear" w:color="auto" w:fill="auto"/>
            <w:noWrap/>
            <w:vAlign w:val="bottom"/>
            <w:hideMark/>
          </w:tcPr>
          <w:p w14:paraId="28C59905" w14:textId="77777777" w:rsidR="00BF7CC7" w:rsidRPr="00BF7CC7" w:rsidRDefault="00BF7CC7">
            <w:pPr>
              <w:rPr>
                <w:color w:val="000000"/>
                <w:szCs w:val="22"/>
              </w:rPr>
            </w:pPr>
            <w:r w:rsidRPr="00BF7CC7">
              <w:rPr>
                <w:color w:val="000000"/>
                <w:szCs w:val="22"/>
              </w:rPr>
              <w:t>R150</w:t>
            </w:r>
          </w:p>
        </w:tc>
      </w:tr>
      <w:tr w:rsidR="00BF7CC7" w:rsidRPr="00BF7CC7" w14:paraId="181203A6" w14:textId="77777777" w:rsidTr="00BF7CC7">
        <w:trPr>
          <w:trHeight w:val="288"/>
          <w:jc w:val="center"/>
        </w:trPr>
        <w:tc>
          <w:tcPr>
            <w:tcW w:w="960" w:type="dxa"/>
            <w:shd w:val="clear" w:color="auto" w:fill="auto"/>
            <w:noWrap/>
            <w:vAlign w:val="bottom"/>
            <w:hideMark/>
          </w:tcPr>
          <w:p w14:paraId="7CEFD6D7" w14:textId="77777777" w:rsidR="00BF7CC7" w:rsidRPr="00BF7CC7" w:rsidRDefault="00BF7CC7">
            <w:pPr>
              <w:rPr>
                <w:color w:val="000000"/>
                <w:szCs w:val="22"/>
              </w:rPr>
            </w:pPr>
            <w:r w:rsidRPr="00BF7CC7">
              <w:rPr>
                <w:color w:val="000000"/>
                <w:szCs w:val="22"/>
              </w:rPr>
              <w:t>R151</w:t>
            </w:r>
          </w:p>
        </w:tc>
      </w:tr>
      <w:tr w:rsidR="00BF7CC7" w:rsidRPr="00BF7CC7" w14:paraId="7BB0C44E" w14:textId="77777777" w:rsidTr="00BF7CC7">
        <w:trPr>
          <w:trHeight w:val="288"/>
          <w:jc w:val="center"/>
        </w:trPr>
        <w:tc>
          <w:tcPr>
            <w:tcW w:w="960" w:type="dxa"/>
            <w:shd w:val="clear" w:color="auto" w:fill="auto"/>
            <w:noWrap/>
            <w:vAlign w:val="bottom"/>
            <w:hideMark/>
          </w:tcPr>
          <w:p w14:paraId="0622AF6E" w14:textId="77777777" w:rsidR="00BF7CC7" w:rsidRPr="00BF7CC7" w:rsidRDefault="00BF7CC7">
            <w:pPr>
              <w:rPr>
                <w:color w:val="000000"/>
                <w:szCs w:val="22"/>
              </w:rPr>
            </w:pPr>
            <w:r w:rsidRPr="00BF7CC7">
              <w:rPr>
                <w:color w:val="000000"/>
                <w:szCs w:val="22"/>
              </w:rPr>
              <w:t>R152</w:t>
            </w:r>
          </w:p>
        </w:tc>
      </w:tr>
      <w:tr w:rsidR="00BF7CC7" w:rsidRPr="00BF7CC7" w14:paraId="799A3E26" w14:textId="77777777" w:rsidTr="00BF7CC7">
        <w:trPr>
          <w:trHeight w:val="288"/>
          <w:jc w:val="center"/>
        </w:trPr>
        <w:tc>
          <w:tcPr>
            <w:tcW w:w="960" w:type="dxa"/>
            <w:shd w:val="clear" w:color="auto" w:fill="auto"/>
            <w:noWrap/>
            <w:vAlign w:val="bottom"/>
            <w:hideMark/>
          </w:tcPr>
          <w:p w14:paraId="4767F120" w14:textId="77777777" w:rsidR="00BF7CC7" w:rsidRPr="00BF7CC7" w:rsidRDefault="00BF7CC7">
            <w:pPr>
              <w:rPr>
                <w:color w:val="000000"/>
                <w:szCs w:val="22"/>
              </w:rPr>
            </w:pPr>
            <w:r w:rsidRPr="00BF7CC7">
              <w:rPr>
                <w:color w:val="000000"/>
                <w:szCs w:val="22"/>
              </w:rPr>
              <w:t>R153</w:t>
            </w:r>
          </w:p>
        </w:tc>
      </w:tr>
      <w:tr w:rsidR="00BF7CC7" w:rsidRPr="00BF7CC7" w14:paraId="53D98E66" w14:textId="77777777" w:rsidTr="00BF7CC7">
        <w:trPr>
          <w:trHeight w:val="288"/>
          <w:jc w:val="center"/>
        </w:trPr>
        <w:tc>
          <w:tcPr>
            <w:tcW w:w="960" w:type="dxa"/>
            <w:shd w:val="clear" w:color="auto" w:fill="auto"/>
            <w:noWrap/>
            <w:vAlign w:val="bottom"/>
            <w:hideMark/>
          </w:tcPr>
          <w:p w14:paraId="2D4F3CBB" w14:textId="77777777" w:rsidR="00BF7CC7" w:rsidRPr="00BF7CC7" w:rsidRDefault="00BF7CC7">
            <w:pPr>
              <w:rPr>
                <w:color w:val="000000"/>
                <w:szCs w:val="22"/>
              </w:rPr>
            </w:pPr>
            <w:r w:rsidRPr="00BF7CC7">
              <w:rPr>
                <w:color w:val="000000"/>
                <w:szCs w:val="22"/>
              </w:rPr>
              <w:t>R154</w:t>
            </w:r>
          </w:p>
        </w:tc>
      </w:tr>
      <w:tr w:rsidR="00BF7CC7" w:rsidRPr="00BF7CC7" w14:paraId="0A757433" w14:textId="77777777" w:rsidTr="00BF7CC7">
        <w:trPr>
          <w:trHeight w:val="288"/>
          <w:jc w:val="center"/>
        </w:trPr>
        <w:tc>
          <w:tcPr>
            <w:tcW w:w="960" w:type="dxa"/>
            <w:shd w:val="clear" w:color="auto" w:fill="auto"/>
            <w:noWrap/>
            <w:vAlign w:val="bottom"/>
            <w:hideMark/>
          </w:tcPr>
          <w:p w14:paraId="5C38CF4C" w14:textId="77777777" w:rsidR="00BF7CC7" w:rsidRPr="00BF7CC7" w:rsidRDefault="00BF7CC7">
            <w:pPr>
              <w:rPr>
                <w:color w:val="000000"/>
                <w:szCs w:val="22"/>
              </w:rPr>
            </w:pPr>
            <w:r w:rsidRPr="00BF7CC7">
              <w:rPr>
                <w:color w:val="000000"/>
                <w:szCs w:val="22"/>
              </w:rPr>
              <w:t>R155</w:t>
            </w:r>
          </w:p>
        </w:tc>
      </w:tr>
      <w:tr w:rsidR="00BF7CC7" w:rsidRPr="00BF7CC7" w14:paraId="6E9C6CB3" w14:textId="77777777" w:rsidTr="00BF7CC7">
        <w:trPr>
          <w:trHeight w:val="288"/>
          <w:jc w:val="center"/>
        </w:trPr>
        <w:tc>
          <w:tcPr>
            <w:tcW w:w="960" w:type="dxa"/>
            <w:shd w:val="clear" w:color="auto" w:fill="auto"/>
            <w:noWrap/>
            <w:vAlign w:val="bottom"/>
            <w:hideMark/>
          </w:tcPr>
          <w:p w14:paraId="56F776FB" w14:textId="77777777" w:rsidR="00BF7CC7" w:rsidRPr="00BF7CC7" w:rsidRDefault="00BF7CC7">
            <w:pPr>
              <w:rPr>
                <w:color w:val="000000"/>
                <w:szCs w:val="22"/>
              </w:rPr>
            </w:pPr>
            <w:r w:rsidRPr="00BF7CC7">
              <w:rPr>
                <w:color w:val="000000"/>
                <w:szCs w:val="22"/>
              </w:rPr>
              <w:t>R156</w:t>
            </w:r>
          </w:p>
        </w:tc>
      </w:tr>
      <w:tr w:rsidR="00BF7CC7" w:rsidRPr="00BF7CC7" w14:paraId="45BD722F" w14:textId="77777777" w:rsidTr="00BF7CC7">
        <w:trPr>
          <w:trHeight w:val="288"/>
          <w:jc w:val="center"/>
        </w:trPr>
        <w:tc>
          <w:tcPr>
            <w:tcW w:w="960" w:type="dxa"/>
            <w:shd w:val="clear" w:color="auto" w:fill="auto"/>
            <w:noWrap/>
            <w:vAlign w:val="bottom"/>
            <w:hideMark/>
          </w:tcPr>
          <w:p w14:paraId="0202EFFD" w14:textId="77777777" w:rsidR="00BF7CC7" w:rsidRPr="00BF7CC7" w:rsidRDefault="00BF7CC7">
            <w:pPr>
              <w:rPr>
                <w:color w:val="000000"/>
                <w:szCs w:val="22"/>
              </w:rPr>
            </w:pPr>
            <w:r w:rsidRPr="00BF7CC7">
              <w:rPr>
                <w:color w:val="000000"/>
                <w:szCs w:val="22"/>
              </w:rPr>
              <w:t>R158</w:t>
            </w:r>
          </w:p>
        </w:tc>
      </w:tr>
      <w:tr w:rsidR="00BF7CC7" w:rsidRPr="00BF7CC7" w14:paraId="1301E5FC" w14:textId="77777777" w:rsidTr="00BF7CC7">
        <w:trPr>
          <w:trHeight w:val="288"/>
          <w:jc w:val="center"/>
        </w:trPr>
        <w:tc>
          <w:tcPr>
            <w:tcW w:w="960" w:type="dxa"/>
            <w:shd w:val="clear" w:color="auto" w:fill="auto"/>
            <w:noWrap/>
            <w:vAlign w:val="bottom"/>
            <w:hideMark/>
          </w:tcPr>
          <w:p w14:paraId="0FD2548A" w14:textId="77777777" w:rsidR="00BF7CC7" w:rsidRPr="00BF7CC7" w:rsidRDefault="00BF7CC7">
            <w:pPr>
              <w:rPr>
                <w:color w:val="000000"/>
                <w:szCs w:val="22"/>
              </w:rPr>
            </w:pPr>
            <w:r w:rsidRPr="00BF7CC7">
              <w:rPr>
                <w:color w:val="000000"/>
                <w:szCs w:val="22"/>
              </w:rPr>
              <w:t>R159</w:t>
            </w:r>
          </w:p>
        </w:tc>
      </w:tr>
      <w:tr w:rsidR="00BF7CC7" w:rsidRPr="00BF7CC7" w14:paraId="2B9A11D0" w14:textId="77777777" w:rsidTr="00BF7CC7">
        <w:trPr>
          <w:trHeight w:val="288"/>
          <w:jc w:val="center"/>
        </w:trPr>
        <w:tc>
          <w:tcPr>
            <w:tcW w:w="960" w:type="dxa"/>
            <w:shd w:val="clear" w:color="auto" w:fill="auto"/>
            <w:noWrap/>
            <w:vAlign w:val="bottom"/>
            <w:hideMark/>
          </w:tcPr>
          <w:p w14:paraId="4AE0C2B2" w14:textId="77777777" w:rsidR="00BF7CC7" w:rsidRPr="00BF7CC7" w:rsidRDefault="00BF7CC7">
            <w:pPr>
              <w:rPr>
                <w:color w:val="000000"/>
                <w:szCs w:val="22"/>
              </w:rPr>
            </w:pPr>
            <w:r w:rsidRPr="00BF7CC7">
              <w:rPr>
                <w:color w:val="000000"/>
                <w:szCs w:val="22"/>
              </w:rPr>
              <w:t>R160</w:t>
            </w:r>
          </w:p>
        </w:tc>
      </w:tr>
      <w:tr w:rsidR="00BF7CC7" w:rsidRPr="00BF7CC7" w14:paraId="2AE6BBE7" w14:textId="77777777" w:rsidTr="00BF7CC7">
        <w:trPr>
          <w:trHeight w:val="288"/>
          <w:jc w:val="center"/>
        </w:trPr>
        <w:tc>
          <w:tcPr>
            <w:tcW w:w="960" w:type="dxa"/>
            <w:shd w:val="clear" w:color="auto" w:fill="auto"/>
            <w:noWrap/>
            <w:vAlign w:val="bottom"/>
            <w:hideMark/>
          </w:tcPr>
          <w:p w14:paraId="50AA28A9" w14:textId="77777777" w:rsidR="00BF7CC7" w:rsidRPr="00BF7CC7" w:rsidRDefault="00BF7CC7">
            <w:pPr>
              <w:rPr>
                <w:color w:val="000000"/>
                <w:szCs w:val="22"/>
              </w:rPr>
            </w:pPr>
            <w:r w:rsidRPr="00BF7CC7">
              <w:rPr>
                <w:color w:val="000000"/>
                <w:szCs w:val="22"/>
              </w:rPr>
              <w:t>R161</w:t>
            </w:r>
          </w:p>
        </w:tc>
      </w:tr>
      <w:tr w:rsidR="00BF7CC7" w:rsidRPr="00BF7CC7" w14:paraId="1304F541" w14:textId="77777777" w:rsidTr="00BF7CC7">
        <w:trPr>
          <w:trHeight w:val="288"/>
          <w:jc w:val="center"/>
        </w:trPr>
        <w:tc>
          <w:tcPr>
            <w:tcW w:w="960" w:type="dxa"/>
            <w:shd w:val="clear" w:color="auto" w:fill="auto"/>
            <w:noWrap/>
            <w:vAlign w:val="bottom"/>
            <w:hideMark/>
          </w:tcPr>
          <w:p w14:paraId="70C364F5" w14:textId="77777777" w:rsidR="00BF7CC7" w:rsidRPr="00BF7CC7" w:rsidRDefault="00BF7CC7">
            <w:pPr>
              <w:rPr>
                <w:color w:val="000000"/>
                <w:szCs w:val="22"/>
              </w:rPr>
            </w:pPr>
            <w:r w:rsidRPr="00BF7CC7">
              <w:rPr>
                <w:color w:val="000000"/>
                <w:szCs w:val="22"/>
              </w:rPr>
              <w:t>R162</w:t>
            </w:r>
          </w:p>
        </w:tc>
      </w:tr>
      <w:tr w:rsidR="00BF7CC7" w:rsidRPr="00BF7CC7" w14:paraId="2D0A0844" w14:textId="77777777" w:rsidTr="00BF7CC7">
        <w:trPr>
          <w:trHeight w:val="288"/>
          <w:jc w:val="center"/>
        </w:trPr>
        <w:tc>
          <w:tcPr>
            <w:tcW w:w="960" w:type="dxa"/>
            <w:shd w:val="clear" w:color="auto" w:fill="auto"/>
            <w:noWrap/>
            <w:vAlign w:val="bottom"/>
            <w:hideMark/>
          </w:tcPr>
          <w:p w14:paraId="404187F8" w14:textId="77777777" w:rsidR="00BF7CC7" w:rsidRPr="00BF7CC7" w:rsidRDefault="00BF7CC7">
            <w:pPr>
              <w:rPr>
                <w:color w:val="000000"/>
                <w:szCs w:val="22"/>
              </w:rPr>
            </w:pPr>
            <w:r w:rsidRPr="00BF7CC7">
              <w:rPr>
                <w:color w:val="000000"/>
                <w:szCs w:val="22"/>
              </w:rPr>
              <w:t>R163</w:t>
            </w:r>
          </w:p>
        </w:tc>
      </w:tr>
      <w:tr w:rsidR="00BF7CC7" w:rsidRPr="00BF7CC7" w14:paraId="1896E943" w14:textId="77777777" w:rsidTr="00BF7CC7">
        <w:trPr>
          <w:trHeight w:val="288"/>
          <w:jc w:val="center"/>
        </w:trPr>
        <w:tc>
          <w:tcPr>
            <w:tcW w:w="960" w:type="dxa"/>
            <w:shd w:val="clear" w:color="auto" w:fill="auto"/>
            <w:noWrap/>
            <w:vAlign w:val="bottom"/>
            <w:hideMark/>
          </w:tcPr>
          <w:p w14:paraId="74EBE401" w14:textId="77777777" w:rsidR="00BF7CC7" w:rsidRPr="00BF7CC7" w:rsidRDefault="00BF7CC7">
            <w:pPr>
              <w:rPr>
                <w:color w:val="000000"/>
                <w:szCs w:val="22"/>
              </w:rPr>
            </w:pPr>
            <w:r w:rsidRPr="00BF7CC7">
              <w:rPr>
                <w:color w:val="000000"/>
                <w:szCs w:val="22"/>
              </w:rPr>
              <w:t>R164</w:t>
            </w:r>
          </w:p>
        </w:tc>
      </w:tr>
      <w:tr w:rsidR="00BF7CC7" w:rsidRPr="00BF7CC7" w14:paraId="6101C8FA" w14:textId="77777777" w:rsidTr="00BF7CC7">
        <w:trPr>
          <w:trHeight w:val="288"/>
          <w:jc w:val="center"/>
        </w:trPr>
        <w:tc>
          <w:tcPr>
            <w:tcW w:w="960" w:type="dxa"/>
            <w:shd w:val="clear" w:color="auto" w:fill="auto"/>
            <w:noWrap/>
            <w:vAlign w:val="bottom"/>
            <w:hideMark/>
          </w:tcPr>
          <w:p w14:paraId="707F5C38" w14:textId="77777777" w:rsidR="00BF7CC7" w:rsidRPr="00BF7CC7" w:rsidRDefault="00BF7CC7">
            <w:pPr>
              <w:rPr>
                <w:color w:val="000000"/>
                <w:szCs w:val="22"/>
              </w:rPr>
            </w:pPr>
            <w:r w:rsidRPr="00BF7CC7">
              <w:rPr>
                <w:color w:val="000000"/>
                <w:szCs w:val="22"/>
              </w:rPr>
              <w:t>R165</w:t>
            </w:r>
          </w:p>
        </w:tc>
      </w:tr>
      <w:tr w:rsidR="00BF7CC7" w:rsidRPr="00BF7CC7" w14:paraId="29EA9F95" w14:textId="77777777" w:rsidTr="00BF7CC7">
        <w:trPr>
          <w:trHeight w:val="288"/>
          <w:jc w:val="center"/>
        </w:trPr>
        <w:tc>
          <w:tcPr>
            <w:tcW w:w="960" w:type="dxa"/>
            <w:shd w:val="clear" w:color="auto" w:fill="auto"/>
            <w:noWrap/>
            <w:vAlign w:val="bottom"/>
            <w:hideMark/>
          </w:tcPr>
          <w:p w14:paraId="1C8809BF" w14:textId="77777777" w:rsidR="00BF7CC7" w:rsidRPr="00BF7CC7" w:rsidRDefault="00BF7CC7">
            <w:pPr>
              <w:rPr>
                <w:color w:val="000000"/>
                <w:szCs w:val="22"/>
              </w:rPr>
            </w:pPr>
            <w:r w:rsidRPr="00BF7CC7">
              <w:rPr>
                <w:color w:val="000000"/>
                <w:szCs w:val="22"/>
              </w:rPr>
              <w:t>R167</w:t>
            </w:r>
          </w:p>
        </w:tc>
      </w:tr>
      <w:tr w:rsidR="00BF7CC7" w:rsidRPr="00BF7CC7" w14:paraId="6E5B8D21" w14:textId="77777777" w:rsidTr="00BF7CC7">
        <w:trPr>
          <w:trHeight w:val="288"/>
          <w:jc w:val="center"/>
        </w:trPr>
        <w:tc>
          <w:tcPr>
            <w:tcW w:w="960" w:type="dxa"/>
            <w:shd w:val="clear" w:color="auto" w:fill="auto"/>
            <w:noWrap/>
            <w:vAlign w:val="bottom"/>
            <w:hideMark/>
          </w:tcPr>
          <w:p w14:paraId="28F8DDA3" w14:textId="77777777" w:rsidR="00BF7CC7" w:rsidRPr="00BF7CC7" w:rsidRDefault="00BF7CC7">
            <w:pPr>
              <w:rPr>
                <w:color w:val="000000"/>
                <w:szCs w:val="22"/>
              </w:rPr>
            </w:pPr>
            <w:r w:rsidRPr="00BF7CC7">
              <w:rPr>
                <w:color w:val="000000"/>
                <w:szCs w:val="22"/>
              </w:rPr>
              <w:t>R168</w:t>
            </w:r>
          </w:p>
        </w:tc>
      </w:tr>
      <w:tr w:rsidR="00BF7CC7" w:rsidRPr="00BF7CC7" w14:paraId="08CADC35" w14:textId="77777777" w:rsidTr="00BF7CC7">
        <w:trPr>
          <w:trHeight w:val="288"/>
          <w:jc w:val="center"/>
        </w:trPr>
        <w:tc>
          <w:tcPr>
            <w:tcW w:w="960" w:type="dxa"/>
            <w:shd w:val="clear" w:color="auto" w:fill="auto"/>
            <w:noWrap/>
            <w:vAlign w:val="bottom"/>
            <w:hideMark/>
          </w:tcPr>
          <w:p w14:paraId="49421FCD" w14:textId="77777777" w:rsidR="00BF7CC7" w:rsidRPr="00BF7CC7" w:rsidRDefault="00BF7CC7">
            <w:pPr>
              <w:rPr>
                <w:color w:val="000000"/>
                <w:szCs w:val="22"/>
              </w:rPr>
            </w:pPr>
            <w:r w:rsidRPr="00BF7CC7">
              <w:rPr>
                <w:color w:val="000000"/>
                <w:szCs w:val="22"/>
              </w:rPr>
              <w:t>R169</w:t>
            </w:r>
          </w:p>
        </w:tc>
      </w:tr>
      <w:tr w:rsidR="00BF7CC7" w:rsidRPr="00BF7CC7" w14:paraId="549026A0" w14:textId="77777777" w:rsidTr="00BF7CC7">
        <w:trPr>
          <w:trHeight w:val="288"/>
          <w:jc w:val="center"/>
        </w:trPr>
        <w:tc>
          <w:tcPr>
            <w:tcW w:w="960" w:type="dxa"/>
            <w:shd w:val="clear" w:color="auto" w:fill="auto"/>
            <w:noWrap/>
            <w:vAlign w:val="bottom"/>
            <w:hideMark/>
          </w:tcPr>
          <w:p w14:paraId="696EA3D6" w14:textId="77777777" w:rsidR="00BF7CC7" w:rsidRPr="00BF7CC7" w:rsidRDefault="00BF7CC7">
            <w:pPr>
              <w:rPr>
                <w:color w:val="000000"/>
                <w:szCs w:val="22"/>
              </w:rPr>
            </w:pPr>
            <w:r w:rsidRPr="00BF7CC7">
              <w:rPr>
                <w:color w:val="000000"/>
                <w:szCs w:val="22"/>
              </w:rPr>
              <w:t>R170</w:t>
            </w:r>
          </w:p>
        </w:tc>
      </w:tr>
      <w:tr w:rsidR="00BF7CC7" w:rsidRPr="00BF7CC7" w14:paraId="1D8D0AF6" w14:textId="77777777" w:rsidTr="00BF7CC7">
        <w:trPr>
          <w:trHeight w:val="288"/>
          <w:jc w:val="center"/>
        </w:trPr>
        <w:tc>
          <w:tcPr>
            <w:tcW w:w="960" w:type="dxa"/>
            <w:shd w:val="clear" w:color="auto" w:fill="auto"/>
            <w:noWrap/>
            <w:vAlign w:val="bottom"/>
            <w:hideMark/>
          </w:tcPr>
          <w:p w14:paraId="3926B8D1" w14:textId="77777777" w:rsidR="00BF7CC7" w:rsidRPr="00BF7CC7" w:rsidRDefault="00BF7CC7">
            <w:pPr>
              <w:rPr>
                <w:color w:val="000000"/>
                <w:szCs w:val="22"/>
              </w:rPr>
            </w:pPr>
            <w:r w:rsidRPr="00BF7CC7">
              <w:rPr>
                <w:color w:val="000000"/>
                <w:szCs w:val="22"/>
              </w:rPr>
              <w:t>R171</w:t>
            </w:r>
          </w:p>
        </w:tc>
      </w:tr>
      <w:tr w:rsidR="00BF7CC7" w:rsidRPr="00BF7CC7" w14:paraId="22F7EB45" w14:textId="77777777" w:rsidTr="00BF7CC7">
        <w:trPr>
          <w:trHeight w:val="288"/>
          <w:jc w:val="center"/>
        </w:trPr>
        <w:tc>
          <w:tcPr>
            <w:tcW w:w="960" w:type="dxa"/>
            <w:shd w:val="clear" w:color="auto" w:fill="auto"/>
            <w:noWrap/>
            <w:vAlign w:val="bottom"/>
            <w:hideMark/>
          </w:tcPr>
          <w:p w14:paraId="46EA3B76" w14:textId="77777777" w:rsidR="00BF7CC7" w:rsidRPr="00BF7CC7" w:rsidRDefault="00BF7CC7">
            <w:pPr>
              <w:rPr>
                <w:color w:val="000000"/>
                <w:szCs w:val="22"/>
              </w:rPr>
            </w:pPr>
            <w:r w:rsidRPr="00BF7CC7">
              <w:rPr>
                <w:color w:val="000000"/>
                <w:szCs w:val="22"/>
              </w:rPr>
              <w:t>R172</w:t>
            </w:r>
          </w:p>
        </w:tc>
      </w:tr>
      <w:tr w:rsidR="00BF7CC7" w:rsidRPr="00BF7CC7" w14:paraId="33C90123" w14:textId="77777777" w:rsidTr="00BF7CC7">
        <w:trPr>
          <w:trHeight w:val="288"/>
          <w:jc w:val="center"/>
        </w:trPr>
        <w:tc>
          <w:tcPr>
            <w:tcW w:w="960" w:type="dxa"/>
            <w:shd w:val="clear" w:color="auto" w:fill="auto"/>
            <w:noWrap/>
            <w:vAlign w:val="bottom"/>
            <w:hideMark/>
          </w:tcPr>
          <w:p w14:paraId="1C0981E5" w14:textId="77777777" w:rsidR="00BF7CC7" w:rsidRPr="00BF7CC7" w:rsidRDefault="00BF7CC7">
            <w:pPr>
              <w:rPr>
                <w:color w:val="000000"/>
                <w:szCs w:val="22"/>
              </w:rPr>
            </w:pPr>
            <w:r w:rsidRPr="00BF7CC7">
              <w:rPr>
                <w:color w:val="000000"/>
                <w:szCs w:val="22"/>
              </w:rPr>
              <w:t>R173</w:t>
            </w:r>
          </w:p>
        </w:tc>
      </w:tr>
      <w:tr w:rsidR="00BF7CC7" w:rsidRPr="00BF7CC7" w14:paraId="6E43B536" w14:textId="77777777" w:rsidTr="00BF7CC7">
        <w:trPr>
          <w:trHeight w:val="288"/>
          <w:jc w:val="center"/>
        </w:trPr>
        <w:tc>
          <w:tcPr>
            <w:tcW w:w="960" w:type="dxa"/>
            <w:shd w:val="clear" w:color="auto" w:fill="auto"/>
            <w:noWrap/>
            <w:vAlign w:val="bottom"/>
            <w:hideMark/>
          </w:tcPr>
          <w:p w14:paraId="413D787A" w14:textId="77777777" w:rsidR="00BF7CC7" w:rsidRPr="00BF7CC7" w:rsidRDefault="00BF7CC7">
            <w:pPr>
              <w:rPr>
                <w:color w:val="000000"/>
                <w:szCs w:val="22"/>
              </w:rPr>
            </w:pPr>
            <w:r w:rsidRPr="00BF7CC7">
              <w:rPr>
                <w:color w:val="000000"/>
                <w:szCs w:val="22"/>
              </w:rPr>
              <w:lastRenderedPageBreak/>
              <w:t>R174</w:t>
            </w:r>
          </w:p>
        </w:tc>
      </w:tr>
      <w:tr w:rsidR="00BF7CC7" w:rsidRPr="00BF7CC7" w14:paraId="2CE1AF48" w14:textId="77777777" w:rsidTr="00BF7CC7">
        <w:trPr>
          <w:trHeight w:val="288"/>
          <w:jc w:val="center"/>
        </w:trPr>
        <w:tc>
          <w:tcPr>
            <w:tcW w:w="960" w:type="dxa"/>
            <w:shd w:val="clear" w:color="auto" w:fill="auto"/>
            <w:noWrap/>
            <w:vAlign w:val="bottom"/>
            <w:hideMark/>
          </w:tcPr>
          <w:p w14:paraId="368BD11A" w14:textId="77777777" w:rsidR="00BF7CC7" w:rsidRPr="00BF7CC7" w:rsidRDefault="00BF7CC7">
            <w:pPr>
              <w:rPr>
                <w:color w:val="000000"/>
                <w:szCs w:val="22"/>
              </w:rPr>
            </w:pPr>
            <w:r w:rsidRPr="00BF7CC7">
              <w:rPr>
                <w:color w:val="000000"/>
                <w:szCs w:val="22"/>
              </w:rPr>
              <w:t>R175</w:t>
            </w:r>
          </w:p>
        </w:tc>
      </w:tr>
      <w:tr w:rsidR="00BF7CC7" w:rsidRPr="00BF7CC7" w14:paraId="61AE42D1" w14:textId="77777777" w:rsidTr="00BF7CC7">
        <w:trPr>
          <w:trHeight w:val="288"/>
          <w:jc w:val="center"/>
        </w:trPr>
        <w:tc>
          <w:tcPr>
            <w:tcW w:w="960" w:type="dxa"/>
            <w:shd w:val="clear" w:color="auto" w:fill="auto"/>
            <w:noWrap/>
            <w:vAlign w:val="bottom"/>
            <w:hideMark/>
          </w:tcPr>
          <w:p w14:paraId="690E3904" w14:textId="77777777" w:rsidR="00BF7CC7" w:rsidRPr="00BF7CC7" w:rsidRDefault="00BF7CC7">
            <w:pPr>
              <w:rPr>
                <w:color w:val="000000"/>
                <w:szCs w:val="22"/>
              </w:rPr>
            </w:pPr>
            <w:r w:rsidRPr="00BF7CC7">
              <w:rPr>
                <w:color w:val="000000"/>
                <w:szCs w:val="22"/>
              </w:rPr>
              <w:t>R176</w:t>
            </w:r>
          </w:p>
        </w:tc>
      </w:tr>
      <w:tr w:rsidR="00BF7CC7" w:rsidRPr="00BF7CC7" w14:paraId="1FA4FC0F" w14:textId="77777777" w:rsidTr="00BF7CC7">
        <w:trPr>
          <w:trHeight w:val="288"/>
          <w:jc w:val="center"/>
        </w:trPr>
        <w:tc>
          <w:tcPr>
            <w:tcW w:w="960" w:type="dxa"/>
            <w:shd w:val="clear" w:color="auto" w:fill="auto"/>
            <w:noWrap/>
            <w:vAlign w:val="bottom"/>
            <w:hideMark/>
          </w:tcPr>
          <w:p w14:paraId="75462922" w14:textId="77777777" w:rsidR="00BF7CC7" w:rsidRPr="00BF7CC7" w:rsidRDefault="00BF7CC7">
            <w:pPr>
              <w:rPr>
                <w:color w:val="000000"/>
                <w:szCs w:val="22"/>
              </w:rPr>
            </w:pPr>
            <w:r w:rsidRPr="00BF7CC7">
              <w:rPr>
                <w:color w:val="000000"/>
                <w:szCs w:val="22"/>
              </w:rPr>
              <w:t>R177</w:t>
            </w:r>
          </w:p>
        </w:tc>
      </w:tr>
      <w:tr w:rsidR="00BF7CC7" w:rsidRPr="00BF7CC7" w14:paraId="5306116C" w14:textId="77777777" w:rsidTr="00BF7CC7">
        <w:trPr>
          <w:trHeight w:val="288"/>
          <w:jc w:val="center"/>
        </w:trPr>
        <w:tc>
          <w:tcPr>
            <w:tcW w:w="960" w:type="dxa"/>
            <w:shd w:val="clear" w:color="auto" w:fill="auto"/>
            <w:noWrap/>
            <w:vAlign w:val="bottom"/>
            <w:hideMark/>
          </w:tcPr>
          <w:p w14:paraId="176684EC" w14:textId="77777777" w:rsidR="00BF7CC7" w:rsidRPr="00BF7CC7" w:rsidRDefault="00BF7CC7">
            <w:pPr>
              <w:rPr>
                <w:color w:val="000000"/>
                <w:szCs w:val="22"/>
              </w:rPr>
            </w:pPr>
            <w:r w:rsidRPr="00BF7CC7">
              <w:rPr>
                <w:color w:val="000000"/>
                <w:szCs w:val="22"/>
              </w:rPr>
              <w:t>R178</w:t>
            </w:r>
          </w:p>
        </w:tc>
      </w:tr>
      <w:tr w:rsidR="00BF7CC7" w:rsidRPr="00BF7CC7" w14:paraId="1F86EE74" w14:textId="77777777" w:rsidTr="00BF7CC7">
        <w:trPr>
          <w:trHeight w:val="288"/>
          <w:jc w:val="center"/>
        </w:trPr>
        <w:tc>
          <w:tcPr>
            <w:tcW w:w="960" w:type="dxa"/>
            <w:shd w:val="clear" w:color="auto" w:fill="auto"/>
            <w:noWrap/>
            <w:vAlign w:val="bottom"/>
            <w:hideMark/>
          </w:tcPr>
          <w:p w14:paraId="2AD74536" w14:textId="77777777" w:rsidR="00BF7CC7" w:rsidRPr="00BF7CC7" w:rsidRDefault="00BF7CC7">
            <w:pPr>
              <w:rPr>
                <w:color w:val="000000"/>
                <w:szCs w:val="22"/>
              </w:rPr>
            </w:pPr>
            <w:r w:rsidRPr="00BF7CC7">
              <w:rPr>
                <w:color w:val="000000"/>
                <w:szCs w:val="22"/>
              </w:rPr>
              <w:t>R179</w:t>
            </w:r>
          </w:p>
        </w:tc>
      </w:tr>
      <w:tr w:rsidR="00BF7CC7" w:rsidRPr="00BF7CC7" w14:paraId="5E806AEE" w14:textId="77777777" w:rsidTr="00BF7CC7">
        <w:trPr>
          <w:trHeight w:val="288"/>
          <w:jc w:val="center"/>
        </w:trPr>
        <w:tc>
          <w:tcPr>
            <w:tcW w:w="960" w:type="dxa"/>
            <w:shd w:val="clear" w:color="auto" w:fill="auto"/>
            <w:noWrap/>
            <w:vAlign w:val="bottom"/>
            <w:hideMark/>
          </w:tcPr>
          <w:p w14:paraId="167696B5" w14:textId="77777777" w:rsidR="00BF7CC7" w:rsidRPr="00BF7CC7" w:rsidRDefault="00BF7CC7">
            <w:pPr>
              <w:rPr>
                <w:color w:val="000000"/>
                <w:szCs w:val="22"/>
              </w:rPr>
            </w:pPr>
            <w:r w:rsidRPr="00BF7CC7">
              <w:rPr>
                <w:color w:val="000000"/>
                <w:szCs w:val="22"/>
              </w:rPr>
              <w:t>R180</w:t>
            </w:r>
          </w:p>
        </w:tc>
      </w:tr>
      <w:tr w:rsidR="00BF7CC7" w:rsidRPr="00BF7CC7" w14:paraId="46E9C3B2" w14:textId="77777777" w:rsidTr="00BF7CC7">
        <w:trPr>
          <w:trHeight w:val="288"/>
          <w:jc w:val="center"/>
        </w:trPr>
        <w:tc>
          <w:tcPr>
            <w:tcW w:w="960" w:type="dxa"/>
            <w:shd w:val="clear" w:color="auto" w:fill="auto"/>
            <w:noWrap/>
            <w:vAlign w:val="bottom"/>
            <w:hideMark/>
          </w:tcPr>
          <w:p w14:paraId="7F9309BE" w14:textId="77777777" w:rsidR="00BF7CC7" w:rsidRPr="00BF7CC7" w:rsidRDefault="00BF7CC7">
            <w:pPr>
              <w:rPr>
                <w:color w:val="000000"/>
                <w:szCs w:val="22"/>
              </w:rPr>
            </w:pPr>
            <w:r w:rsidRPr="00BF7CC7">
              <w:rPr>
                <w:color w:val="000000"/>
                <w:szCs w:val="22"/>
              </w:rPr>
              <w:t>R181</w:t>
            </w:r>
          </w:p>
        </w:tc>
      </w:tr>
      <w:tr w:rsidR="00BF7CC7" w:rsidRPr="00BF7CC7" w14:paraId="1625EC6F" w14:textId="77777777" w:rsidTr="00BF7CC7">
        <w:trPr>
          <w:trHeight w:val="288"/>
          <w:jc w:val="center"/>
        </w:trPr>
        <w:tc>
          <w:tcPr>
            <w:tcW w:w="960" w:type="dxa"/>
            <w:shd w:val="clear" w:color="auto" w:fill="auto"/>
            <w:noWrap/>
            <w:vAlign w:val="bottom"/>
            <w:hideMark/>
          </w:tcPr>
          <w:p w14:paraId="11055F4E" w14:textId="77777777" w:rsidR="00BF7CC7" w:rsidRPr="00BF7CC7" w:rsidRDefault="00BF7CC7">
            <w:pPr>
              <w:rPr>
                <w:color w:val="000000"/>
                <w:szCs w:val="22"/>
              </w:rPr>
            </w:pPr>
            <w:r w:rsidRPr="00BF7CC7">
              <w:rPr>
                <w:color w:val="000000"/>
                <w:szCs w:val="22"/>
              </w:rPr>
              <w:t>R182</w:t>
            </w:r>
          </w:p>
        </w:tc>
      </w:tr>
      <w:tr w:rsidR="00BF7CC7" w:rsidRPr="00BF7CC7" w14:paraId="48CF5BFC" w14:textId="77777777" w:rsidTr="00BF7CC7">
        <w:trPr>
          <w:trHeight w:val="288"/>
          <w:jc w:val="center"/>
        </w:trPr>
        <w:tc>
          <w:tcPr>
            <w:tcW w:w="960" w:type="dxa"/>
            <w:shd w:val="clear" w:color="auto" w:fill="auto"/>
            <w:noWrap/>
            <w:vAlign w:val="bottom"/>
            <w:hideMark/>
          </w:tcPr>
          <w:p w14:paraId="47EC2189" w14:textId="77777777" w:rsidR="00BF7CC7" w:rsidRPr="00BF7CC7" w:rsidRDefault="00BF7CC7">
            <w:pPr>
              <w:rPr>
                <w:color w:val="000000"/>
                <w:szCs w:val="22"/>
              </w:rPr>
            </w:pPr>
            <w:r w:rsidRPr="00BF7CC7">
              <w:rPr>
                <w:color w:val="000000"/>
                <w:szCs w:val="22"/>
              </w:rPr>
              <w:t>R183</w:t>
            </w:r>
          </w:p>
        </w:tc>
      </w:tr>
      <w:tr w:rsidR="00BF7CC7" w:rsidRPr="00BF7CC7" w14:paraId="28428730" w14:textId="77777777" w:rsidTr="00BF7CC7">
        <w:trPr>
          <w:trHeight w:val="288"/>
          <w:jc w:val="center"/>
        </w:trPr>
        <w:tc>
          <w:tcPr>
            <w:tcW w:w="960" w:type="dxa"/>
            <w:shd w:val="clear" w:color="auto" w:fill="auto"/>
            <w:noWrap/>
            <w:vAlign w:val="bottom"/>
            <w:hideMark/>
          </w:tcPr>
          <w:p w14:paraId="5608BCDE" w14:textId="77777777" w:rsidR="00BF7CC7" w:rsidRPr="00BF7CC7" w:rsidRDefault="00BF7CC7">
            <w:pPr>
              <w:rPr>
                <w:color w:val="000000"/>
                <w:szCs w:val="22"/>
              </w:rPr>
            </w:pPr>
            <w:r w:rsidRPr="00BF7CC7">
              <w:rPr>
                <w:color w:val="000000"/>
                <w:szCs w:val="22"/>
              </w:rPr>
              <w:t>R184</w:t>
            </w:r>
          </w:p>
        </w:tc>
      </w:tr>
      <w:tr w:rsidR="00BF7CC7" w:rsidRPr="00BF7CC7" w14:paraId="5A33DE24" w14:textId="77777777" w:rsidTr="00BF7CC7">
        <w:trPr>
          <w:trHeight w:val="288"/>
          <w:jc w:val="center"/>
        </w:trPr>
        <w:tc>
          <w:tcPr>
            <w:tcW w:w="960" w:type="dxa"/>
            <w:shd w:val="clear" w:color="auto" w:fill="auto"/>
            <w:noWrap/>
            <w:vAlign w:val="bottom"/>
            <w:hideMark/>
          </w:tcPr>
          <w:p w14:paraId="1B48FD8E" w14:textId="77777777" w:rsidR="00BF7CC7" w:rsidRPr="00BF7CC7" w:rsidRDefault="00BF7CC7">
            <w:pPr>
              <w:rPr>
                <w:color w:val="000000"/>
                <w:szCs w:val="22"/>
              </w:rPr>
            </w:pPr>
            <w:r w:rsidRPr="00BF7CC7">
              <w:rPr>
                <w:color w:val="000000"/>
                <w:szCs w:val="22"/>
              </w:rPr>
              <w:t>R185</w:t>
            </w:r>
          </w:p>
        </w:tc>
      </w:tr>
      <w:tr w:rsidR="00BF7CC7" w:rsidRPr="00BF7CC7" w14:paraId="6827C012" w14:textId="77777777" w:rsidTr="00BF7CC7">
        <w:trPr>
          <w:trHeight w:val="288"/>
          <w:jc w:val="center"/>
        </w:trPr>
        <w:tc>
          <w:tcPr>
            <w:tcW w:w="960" w:type="dxa"/>
            <w:shd w:val="clear" w:color="auto" w:fill="auto"/>
            <w:noWrap/>
            <w:vAlign w:val="bottom"/>
            <w:hideMark/>
          </w:tcPr>
          <w:p w14:paraId="12DDF5B4" w14:textId="77777777" w:rsidR="00BF7CC7" w:rsidRPr="00BF7CC7" w:rsidRDefault="00BF7CC7">
            <w:pPr>
              <w:rPr>
                <w:color w:val="000000"/>
                <w:szCs w:val="22"/>
              </w:rPr>
            </w:pPr>
            <w:r w:rsidRPr="00BF7CC7">
              <w:rPr>
                <w:color w:val="000000"/>
                <w:szCs w:val="22"/>
              </w:rPr>
              <w:t>R186</w:t>
            </w:r>
          </w:p>
        </w:tc>
      </w:tr>
      <w:tr w:rsidR="00BF7CC7" w:rsidRPr="00BF7CC7" w14:paraId="23D1799D" w14:textId="77777777" w:rsidTr="00BF7CC7">
        <w:trPr>
          <w:trHeight w:val="288"/>
          <w:jc w:val="center"/>
        </w:trPr>
        <w:tc>
          <w:tcPr>
            <w:tcW w:w="960" w:type="dxa"/>
            <w:shd w:val="clear" w:color="auto" w:fill="auto"/>
            <w:noWrap/>
            <w:vAlign w:val="bottom"/>
            <w:hideMark/>
          </w:tcPr>
          <w:p w14:paraId="58006FE5" w14:textId="77777777" w:rsidR="00BF7CC7" w:rsidRPr="00BF7CC7" w:rsidRDefault="00BF7CC7">
            <w:pPr>
              <w:rPr>
                <w:color w:val="000000"/>
                <w:szCs w:val="22"/>
              </w:rPr>
            </w:pPr>
            <w:r w:rsidRPr="00BF7CC7">
              <w:rPr>
                <w:color w:val="000000"/>
                <w:szCs w:val="22"/>
              </w:rPr>
              <w:t>R187</w:t>
            </w:r>
          </w:p>
        </w:tc>
      </w:tr>
      <w:tr w:rsidR="00BF7CC7" w:rsidRPr="00BF7CC7" w14:paraId="651A019B" w14:textId="77777777" w:rsidTr="00BF7CC7">
        <w:trPr>
          <w:trHeight w:val="288"/>
          <w:jc w:val="center"/>
        </w:trPr>
        <w:tc>
          <w:tcPr>
            <w:tcW w:w="960" w:type="dxa"/>
            <w:shd w:val="clear" w:color="auto" w:fill="auto"/>
            <w:noWrap/>
            <w:vAlign w:val="bottom"/>
            <w:hideMark/>
          </w:tcPr>
          <w:p w14:paraId="36333236" w14:textId="77777777" w:rsidR="00BF7CC7" w:rsidRPr="00BF7CC7" w:rsidRDefault="00BF7CC7">
            <w:pPr>
              <w:rPr>
                <w:color w:val="000000"/>
                <w:szCs w:val="22"/>
              </w:rPr>
            </w:pPr>
            <w:r w:rsidRPr="00BF7CC7">
              <w:rPr>
                <w:color w:val="000000"/>
                <w:szCs w:val="22"/>
              </w:rPr>
              <w:t>R188</w:t>
            </w:r>
          </w:p>
        </w:tc>
      </w:tr>
      <w:tr w:rsidR="00BF7CC7" w:rsidRPr="00BF7CC7" w14:paraId="25FFC876" w14:textId="77777777" w:rsidTr="00BF7CC7">
        <w:trPr>
          <w:trHeight w:val="288"/>
          <w:jc w:val="center"/>
        </w:trPr>
        <w:tc>
          <w:tcPr>
            <w:tcW w:w="960" w:type="dxa"/>
            <w:shd w:val="clear" w:color="auto" w:fill="auto"/>
            <w:noWrap/>
            <w:vAlign w:val="bottom"/>
            <w:hideMark/>
          </w:tcPr>
          <w:p w14:paraId="31BC75CB" w14:textId="77777777" w:rsidR="00BF7CC7" w:rsidRPr="00BF7CC7" w:rsidRDefault="00BF7CC7">
            <w:pPr>
              <w:rPr>
                <w:color w:val="000000"/>
                <w:szCs w:val="22"/>
              </w:rPr>
            </w:pPr>
            <w:r w:rsidRPr="00BF7CC7">
              <w:rPr>
                <w:color w:val="000000"/>
                <w:szCs w:val="22"/>
              </w:rPr>
              <w:t>R189</w:t>
            </w:r>
          </w:p>
        </w:tc>
      </w:tr>
      <w:tr w:rsidR="00BF7CC7" w:rsidRPr="00BF7CC7" w14:paraId="5E0E8DEA" w14:textId="77777777" w:rsidTr="00BF7CC7">
        <w:trPr>
          <w:trHeight w:val="288"/>
          <w:jc w:val="center"/>
        </w:trPr>
        <w:tc>
          <w:tcPr>
            <w:tcW w:w="960" w:type="dxa"/>
            <w:shd w:val="clear" w:color="auto" w:fill="auto"/>
            <w:noWrap/>
            <w:vAlign w:val="bottom"/>
            <w:hideMark/>
          </w:tcPr>
          <w:p w14:paraId="60BA16EE" w14:textId="77777777" w:rsidR="00BF7CC7" w:rsidRPr="00BF7CC7" w:rsidRDefault="00BF7CC7">
            <w:pPr>
              <w:rPr>
                <w:color w:val="000000"/>
                <w:szCs w:val="22"/>
              </w:rPr>
            </w:pPr>
            <w:r w:rsidRPr="00BF7CC7">
              <w:rPr>
                <w:color w:val="000000"/>
                <w:szCs w:val="22"/>
              </w:rPr>
              <w:t>R190</w:t>
            </w:r>
          </w:p>
        </w:tc>
      </w:tr>
      <w:tr w:rsidR="00BF7CC7" w:rsidRPr="00BF7CC7" w14:paraId="6280D162" w14:textId="77777777" w:rsidTr="00BF7CC7">
        <w:trPr>
          <w:trHeight w:val="288"/>
          <w:jc w:val="center"/>
        </w:trPr>
        <w:tc>
          <w:tcPr>
            <w:tcW w:w="960" w:type="dxa"/>
            <w:shd w:val="clear" w:color="auto" w:fill="auto"/>
            <w:noWrap/>
            <w:vAlign w:val="bottom"/>
            <w:hideMark/>
          </w:tcPr>
          <w:p w14:paraId="6F672199" w14:textId="77777777" w:rsidR="00BF7CC7" w:rsidRPr="00BF7CC7" w:rsidRDefault="00BF7CC7">
            <w:pPr>
              <w:rPr>
                <w:color w:val="000000"/>
                <w:szCs w:val="22"/>
              </w:rPr>
            </w:pPr>
            <w:r w:rsidRPr="00BF7CC7">
              <w:rPr>
                <w:color w:val="000000"/>
                <w:szCs w:val="22"/>
              </w:rPr>
              <w:t>R191</w:t>
            </w:r>
          </w:p>
        </w:tc>
      </w:tr>
      <w:tr w:rsidR="00BF7CC7" w:rsidRPr="00BF7CC7" w14:paraId="6C1C10C1" w14:textId="77777777" w:rsidTr="00BF7CC7">
        <w:trPr>
          <w:trHeight w:val="288"/>
          <w:jc w:val="center"/>
        </w:trPr>
        <w:tc>
          <w:tcPr>
            <w:tcW w:w="960" w:type="dxa"/>
            <w:shd w:val="clear" w:color="auto" w:fill="auto"/>
            <w:noWrap/>
            <w:vAlign w:val="bottom"/>
            <w:hideMark/>
          </w:tcPr>
          <w:p w14:paraId="02ED7E89" w14:textId="77777777" w:rsidR="00BF7CC7" w:rsidRPr="00BF7CC7" w:rsidRDefault="00BF7CC7">
            <w:pPr>
              <w:rPr>
                <w:color w:val="000000"/>
                <w:szCs w:val="22"/>
              </w:rPr>
            </w:pPr>
            <w:r w:rsidRPr="00BF7CC7">
              <w:rPr>
                <w:color w:val="000000"/>
                <w:szCs w:val="22"/>
              </w:rPr>
              <w:t>R192</w:t>
            </w:r>
          </w:p>
        </w:tc>
      </w:tr>
      <w:tr w:rsidR="00BF7CC7" w:rsidRPr="00BF7CC7" w14:paraId="38ADC0B6" w14:textId="77777777" w:rsidTr="00BF7CC7">
        <w:trPr>
          <w:trHeight w:val="288"/>
          <w:jc w:val="center"/>
        </w:trPr>
        <w:tc>
          <w:tcPr>
            <w:tcW w:w="960" w:type="dxa"/>
            <w:shd w:val="clear" w:color="auto" w:fill="auto"/>
            <w:noWrap/>
            <w:vAlign w:val="bottom"/>
            <w:hideMark/>
          </w:tcPr>
          <w:p w14:paraId="0BBBA4CB" w14:textId="77777777" w:rsidR="00BF7CC7" w:rsidRPr="00BF7CC7" w:rsidRDefault="00BF7CC7">
            <w:pPr>
              <w:rPr>
                <w:color w:val="000000"/>
                <w:szCs w:val="22"/>
              </w:rPr>
            </w:pPr>
            <w:r w:rsidRPr="00BF7CC7">
              <w:rPr>
                <w:color w:val="000000"/>
                <w:szCs w:val="22"/>
              </w:rPr>
              <w:t>R193</w:t>
            </w:r>
          </w:p>
        </w:tc>
      </w:tr>
      <w:tr w:rsidR="00BF7CC7" w:rsidRPr="00BF7CC7" w14:paraId="7190CDF2" w14:textId="77777777" w:rsidTr="00BF7CC7">
        <w:trPr>
          <w:trHeight w:val="288"/>
          <w:jc w:val="center"/>
        </w:trPr>
        <w:tc>
          <w:tcPr>
            <w:tcW w:w="960" w:type="dxa"/>
            <w:shd w:val="clear" w:color="auto" w:fill="auto"/>
            <w:noWrap/>
            <w:vAlign w:val="bottom"/>
            <w:hideMark/>
          </w:tcPr>
          <w:p w14:paraId="7CC6CC19" w14:textId="77777777" w:rsidR="00BF7CC7" w:rsidRPr="00BF7CC7" w:rsidRDefault="00BF7CC7">
            <w:pPr>
              <w:rPr>
                <w:color w:val="000000"/>
                <w:szCs w:val="22"/>
              </w:rPr>
            </w:pPr>
            <w:r w:rsidRPr="00BF7CC7">
              <w:rPr>
                <w:color w:val="000000"/>
                <w:szCs w:val="22"/>
              </w:rPr>
              <w:t>R194</w:t>
            </w:r>
          </w:p>
        </w:tc>
      </w:tr>
      <w:tr w:rsidR="00BF7CC7" w:rsidRPr="00BF7CC7" w14:paraId="4DF9DD99" w14:textId="77777777" w:rsidTr="00BF7CC7">
        <w:trPr>
          <w:trHeight w:val="288"/>
          <w:jc w:val="center"/>
        </w:trPr>
        <w:tc>
          <w:tcPr>
            <w:tcW w:w="960" w:type="dxa"/>
            <w:shd w:val="clear" w:color="auto" w:fill="auto"/>
            <w:noWrap/>
            <w:vAlign w:val="bottom"/>
            <w:hideMark/>
          </w:tcPr>
          <w:p w14:paraId="5B39A849" w14:textId="77777777" w:rsidR="00BF7CC7" w:rsidRPr="00BF7CC7" w:rsidRDefault="00BF7CC7">
            <w:pPr>
              <w:rPr>
                <w:color w:val="000000"/>
                <w:szCs w:val="22"/>
              </w:rPr>
            </w:pPr>
            <w:r w:rsidRPr="00BF7CC7">
              <w:rPr>
                <w:color w:val="000000"/>
                <w:szCs w:val="22"/>
              </w:rPr>
              <w:t>R195</w:t>
            </w:r>
          </w:p>
        </w:tc>
      </w:tr>
      <w:tr w:rsidR="00BF7CC7" w:rsidRPr="00BF7CC7" w14:paraId="5B2EAEB5" w14:textId="77777777" w:rsidTr="00BF7CC7">
        <w:trPr>
          <w:trHeight w:val="288"/>
          <w:jc w:val="center"/>
        </w:trPr>
        <w:tc>
          <w:tcPr>
            <w:tcW w:w="960" w:type="dxa"/>
            <w:shd w:val="clear" w:color="auto" w:fill="auto"/>
            <w:noWrap/>
            <w:vAlign w:val="bottom"/>
            <w:hideMark/>
          </w:tcPr>
          <w:p w14:paraId="05B711B3" w14:textId="77777777" w:rsidR="00BF7CC7" w:rsidRPr="00BF7CC7" w:rsidRDefault="00BF7CC7">
            <w:pPr>
              <w:rPr>
                <w:color w:val="000000"/>
                <w:szCs w:val="22"/>
              </w:rPr>
            </w:pPr>
            <w:r w:rsidRPr="00BF7CC7">
              <w:rPr>
                <w:color w:val="000000"/>
                <w:szCs w:val="22"/>
              </w:rPr>
              <w:t>R196</w:t>
            </w:r>
          </w:p>
        </w:tc>
      </w:tr>
      <w:tr w:rsidR="00BF7CC7" w:rsidRPr="00BF7CC7" w14:paraId="48AA4128" w14:textId="77777777" w:rsidTr="00BF7CC7">
        <w:trPr>
          <w:trHeight w:val="288"/>
          <w:jc w:val="center"/>
        </w:trPr>
        <w:tc>
          <w:tcPr>
            <w:tcW w:w="960" w:type="dxa"/>
            <w:shd w:val="clear" w:color="auto" w:fill="auto"/>
            <w:noWrap/>
            <w:vAlign w:val="bottom"/>
            <w:hideMark/>
          </w:tcPr>
          <w:p w14:paraId="28F135D0" w14:textId="77777777" w:rsidR="00BF7CC7" w:rsidRPr="00BF7CC7" w:rsidRDefault="00BF7CC7">
            <w:pPr>
              <w:rPr>
                <w:color w:val="000000"/>
                <w:szCs w:val="22"/>
              </w:rPr>
            </w:pPr>
            <w:r w:rsidRPr="00BF7CC7">
              <w:rPr>
                <w:color w:val="000000"/>
                <w:szCs w:val="22"/>
              </w:rPr>
              <w:t>R197</w:t>
            </w:r>
          </w:p>
        </w:tc>
      </w:tr>
      <w:tr w:rsidR="00BF7CC7" w:rsidRPr="00BF7CC7" w14:paraId="7C17EA65" w14:textId="77777777" w:rsidTr="00BF7CC7">
        <w:trPr>
          <w:trHeight w:val="288"/>
          <w:jc w:val="center"/>
        </w:trPr>
        <w:tc>
          <w:tcPr>
            <w:tcW w:w="960" w:type="dxa"/>
            <w:shd w:val="clear" w:color="auto" w:fill="auto"/>
            <w:noWrap/>
            <w:vAlign w:val="bottom"/>
            <w:hideMark/>
          </w:tcPr>
          <w:p w14:paraId="46927824" w14:textId="77777777" w:rsidR="00BF7CC7" w:rsidRPr="00BF7CC7" w:rsidRDefault="00BF7CC7">
            <w:pPr>
              <w:rPr>
                <w:color w:val="000000"/>
                <w:szCs w:val="22"/>
              </w:rPr>
            </w:pPr>
            <w:r w:rsidRPr="00BF7CC7">
              <w:rPr>
                <w:color w:val="000000"/>
                <w:szCs w:val="22"/>
              </w:rPr>
              <w:t>R198</w:t>
            </w:r>
          </w:p>
        </w:tc>
      </w:tr>
      <w:tr w:rsidR="00BF7CC7" w:rsidRPr="00BF7CC7" w14:paraId="4E10561B" w14:textId="77777777" w:rsidTr="00BF7CC7">
        <w:trPr>
          <w:trHeight w:val="288"/>
          <w:jc w:val="center"/>
        </w:trPr>
        <w:tc>
          <w:tcPr>
            <w:tcW w:w="960" w:type="dxa"/>
            <w:shd w:val="clear" w:color="auto" w:fill="auto"/>
            <w:noWrap/>
            <w:vAlign w:val="bottom"/>
            <w:hideMark/>
          </w:tcPr>
          <w:p w14:paraId="3C88256B" w14:textId="77777777" w:rsidR="00BF7CC7" w:rsidRPr="00BF7CC7" w:rsidRDefault="00BF7CC7">
            <w:pPr>
              <w:rPr>
                <w:color w:val="000000"/>
                <w:szCs w:val="22"/>
              </w:rPr>
            </w:pPr>
            <w:r w:rsidRPr="00BF7CC7">
              <w:rPr>
                <w:color w:val="000000"/>
                <w:szCs w:val="22"/>
              </w:rPr>
              <w:t>R199</w:t>
            </w:r>
          </w:p>
        </w:tc>
      </w:tr>
      <w:tr w:rsidR="00BF7CC7" w:rsidRPr="00BF7CC7" w14:paraId="7A0AE145" w14:textId="77777777" w:rsidTr="00BF7CC7">
        <w:trPr>
          <w:trHeight w:val="288"/>
          <w:jc w:val="center"/>
        </w:trPr>
        <w:tc>
          <w:tcPr>
            <w:tcW w:w="960" w:type="dxa"/>
            <w:shd w:val="clear" w:color="auto" w:fill="auto"/>
            <w:noWrap/>
            <w:vAlign w:val="bottom"/>
            <w:hideMark/>
          </w:tcPr>
          <w:p w14:paraId="63C43AA6" w14:textId="77777777" w:rsidR="00BF7CC7" w:rsidRPr="00BF7CC7" w:rsidRDefault="00BF7CC7">
            <w:pPr>
              <w:rPr>
                <w:color w:val="000000"/>
                <w:szCs w:val="22"/>
              </w:rPr>
            </w:pPr>
            <w:r w:rsidRPr="00BF7CC7">
              <w:rPr>
                <w:color w:val="000000"/>
                <w:szCs w:val="22"/>
              </w:rPr>
              <w:t>R200</w:t>
            </w:r>
          </w:p>
        </w:tc>
      </w:tr>
      <w:tr w:rsidR="00BF7CC7" w:rsidRPr="00BF7CC7" w14:paraId="2331CC18" w14:textId="77777777" w:rsidTr="00BF7CC7">
        <w:trPr>
          <w:trHeight w:val="288"/>
          <w:jc w:val="center"/>
        </w:trPr>
        <w:tc>
          <w:tcPr>
            <w:tcW w:w="960" w:type="dxa"/>
            <w:shd w:val="clear" w:color="auto" w:fill="auto"/>
            <w:noWrap/>
            <w:vAlign w:val="bottom"/>
            <w:hideMark/>
          </w:tcPr>
          <w:p w14:paraId="0E7114A6" w14:textId="77777777" w:rsidR="00BF7CC7" w:rsidRPr="00BF7CC7" w:rsidRDefault="00BF7CC7">
            <w:pPr>
              <w:rPr>
                <w:color w:val="000000"/>
                <w:szCs w:val="22"/>
              </w:rPr>
            </w:pPr>
            <w:r w:rsidRPr="00BF7CC7">
              <w:rPr>
                <w:color w:val="000000"/>
                <w:szCs w:val="22"/>
              </w:rPr>
              <w:t>R201</w:t>
            </w:r>
          </w:p>
        </w:tc>
      </w:tr>
      <w:tr w:rsidR="00BF7CC7" w:rsidRPr="00BF7CC7" w14:paraId="779519F5" w14:textId="77777777" w:rsidTr="00BF7CC7">
        <w:trPr>
          <w:trHeight w:val="288"/>
          <w:jc w:val="center"/>
        </w:trPr>
        <w:tc>
          <w:tcPr>
            <w:tcW w:w="960" w:type="dxa"/>
            <w:shd w:val="clear" w:color="auto" w:fill="auto"/>
            <w:noWrap/>
            <w:vAlign w:val="bottom"/>
            <w:hideMark/>
          </w:tcPr>
          <w:p w14:paraId="486F7981" w14:textId="77777777" w:rsidR="00BF7CC7" w:rsidRPr="00BF7CC7" w:rsidRDefault="00BF7CC7">
            <w:pPr>
              <w:rPr>
                <w:color w:val="000000"/>
                <w:szCs w:val="22"/>
              </w:rPr>
            </w:pPr>
            <w:r w:rsidRPr="00BF7CC7">
              <w:rPr>
                <w:color w:val="000000"/>
                <w:szCs w:val="22"/>
              </w:rPr>
              <w:t>R202</w:t>
            </w:r>
          </w:p>
        </w:tc>
      </w:tr>
      <w:tr w:rsidR="00BF7CC7" w:rsidRPr="00BF7CC7" w14:paraId="7CD3B36A" w14:textId="77777777" w:rsidTr="00BF7CC7">
        <w:trPr>
          <w:trHeight w:val="288"/>
          <w:jc w:val="center"/>
        </w:trPr>
        <w:tc>
          <w:tcPr>
            <w:tcW w:w="960" w:type="dxa"/>
            <w:shd w:val="clear" w:color="auto" w:fill="auto"/>
            <w:noWrap/>
            <w:vAlign w:val="bottom"/>
            <w:hideMark/>
          </w:tcPr>
          <w:p w14:paraId="2E11D2E0" w14:textId="77777777" w:rsidR="00BF7CC7" w:rsidRPr="00BF7CC7" w:rsidRDefault="00BF7CC7">
            <w:pPr>
              <w:rPr>
                <w:color w:val="000000"/>
                <w:szCs w:val="22"/>
              </w:rPr>
            </w:pPr>
            <w:r w:rsidRPr="00BF7CC7">
              <w:rPr>
                <w:color w:val="000000"/>
                <w:szCs w:val="22"/>
              </w:rPr>
              <w:t>R203</w:t>
            </w:r>
          </w:p>
        </w:tc>
      </w:tr>
      <w:tr w:rsidR="00BF7CC7" w:rsidRPr="00BF7CC7" w14:paraId="154682D6" w14:textId="77777777" w:rsidTr="00BF7CC7">
        <w:trPr>
          <w:trHeight w:val="288"/>
          <w:jc w:val="center"/>
        </w:trPr>
        <w:tc>
          <w:tcPr>
            <w:tcW w:w="960" w:type="dxa"/>
            <w:shd w:val="clear" w:color="auto" w:fill="auto"/>
            <w:noWrap/>
            <w:vAlign w:val="bottom"/>
            <w:hideMark/>
          </w:tcPr>
          <w:p w14:paraId="6096D3C1" w14:textId="77777777" w:rsidR="00BF7CC7" w:rsidRPr="00BF7CC7" w:rsidRDefault="00BF7CC7">
            <w:pPr>
              <w:rPr>
                <w:color w:val="000000"/>
                <w:szCs w:val="22"/>
              </w:rPr>
            </w:pPr>
            <w:r w:rsidRPr="00BF7CC7">
              <w:rPr>
                <w:color w:val="000000"/>
                <w:szCs w:val="22"/>
              </w:rPr>
              <w:t>R204</w:t>
            </w:r>
          </w:p>
        </w:tc>
      </w:tr>
      <w:tr w:rsidR="00BF7CC7" w:rsidRPr="00BF7CC7" w14:paraId="5EED0486" w14:textId="77777777" w:rsidTr="00BF7CC7">
        <w:trPr>
          <w:trHeight w:val="288"/>
          <w:jc w:val="center"/>
        </w:trPr>
        <w:tc>
          <w:tcPr>
            <w:tcW w:w="960" w:type="dxa"/>
            <w:shd w:val="clear" w:color="auto" w:fill="auto"/>
            <w:noWrap/>
            <w:vAlign w:val="bottom"/>
            <w:hideMark/>
          </w:tcPr>
          <w:p w14:paraId="4D15F88D" w14:textId="77777777" w:rsidR="00BF7CC7" w:rsidRPr="00BF7CC7" w:rsidRDefault="00BF7CC7">
            <w:pPr>
              <w:rPr>
                <w:color w:val="000000"/>
                <w:szCs w:val="22"/>
              </w:rPr>
            </w:pPr>
            <w:r w:rsidRPr="00BF7CC7">
              <w:rPr>
                <w:color w:val="000000"/>
                <w:szCs w:val="22"/>
              </w:rPr>
              <w:t>R205</w:t>
            </w:r>
          </w:p>
        </w:tc>
      </w:tr>
      <w:tr w:rsidR="00BF7CC7" w:rsidRPr="00BF7CC7" w14:paraId="5C9F15A5" w14:textId="77777777" w:rsidTr="00BF7CC7">
        <w:trPr>
          <w:trHeight w:val="288"/>
          <w:jc w:val="center"/>
        </w:trPr>
        <w:tc>
          <w:tcPr>
            <w:tcW w:w="960" w:type="dxa"/>
            <w:shd w:val="clear" w:color="auto" w:fill="auto"/>
            <w:noWrap/>
            <w:vAlign w:val="bottom"/>
            <w:hideMark/>
          </w:tcPr>
          <w:p w14:paraId="45D37793" w14:textId="77777777" w:rsidR="00BF7CC7" w:rsidRPr="00BF7CC7" w:rsidRDefault="00BF7CC7">
            <w:pPr>
              <w:rPr>
                <w:color w:val="000000"/>
                <w:szCs w:val="22"/>
              </w:rPr>
            </w:pPr>
            <w:r w:rsidRPr="00BF7CC7">
              <w:rPr>
                <w:color w:val="000000"/>
                <w:szCs w:val="22"/>
              </w:rPr>
              <w:t>R207</w:t>
            </w:r>
          </w:p>
        </w:tc>
      </w:tr>
      <w:tr w:rsidR="00BF7CC7" w:rsidRPr="00BF7CC7" w14:paraId="66A9192C" w14:textId="77777777" w:rsidTr="00BF7CC7">
        <w:trPr>
          <w:trHeight w:val="288"/>
          <w:jc w:val="center"/>
        </w:trPr>
        <w:tc>
          <w:tcPr>
            <w:tcW w:w="960" w:type="dxa"/>
            <w:shd w:val="clear" w:color="auto" w:fill="auto"/>
            <w:noWrap/>
            <w:vAlign w:val="bottom"/>
            <w:hideMark/>
          </w:tcPr>
          <w:p w14:paraId="5E0E5393" w14:textId="77777777" w:rsidR="00BF7CC7" w:rsidRPr="00BF7CC7" w:rsidRDefault="00BF7CC7">
            <w:pPr>
              <w:rPr>
                <w:color w:val="000000"/>
                <w:szCs w:val="22"/>
              </w:rPr>
            </w:pPr>
            <w:r w:rsidRPr="00BF7CC7">
              <w:rPr>
                <w:color w:val="000000"/>
                <w:szCs w:val="22"/>
              </w:rPr>
              <w:t>R208</w:t>
            </w:r>
          </w:p>
        </w:tc>
      </w:tr>
      <w:tr w:rsidR="00BF7CC7" w:rsidRPr="00BF7CC7" w14:paraId="720D46D7" w14:textId="77777777" w:rsidTr="00BF7CC7">
        <w:trPr>
          <w:trHeight w:val="288"/>
          <w:jc w:val="center"/>
        </w:trPr>
        <w:tc>
          <w:tcPr>
            <w:tcW w:w="960" w:type="dxa"/>
            <w:shd w:val="clear" w:color="auto" w:fill="auto"/>
            <w:noWrap/>
            <w:vAlign w:val="bottom"/>
            <w:hideMark/>
          </w:tcPr>
          <w:p w14:paraId="0037A6F9" w14:textId="77777777" w:rsidR="00BF7CC7" w:rsidRPr="00BF7CC7" w:rsidRDefault="00BF7CC7">
            <w:pPr>
              <w:rPr>
                <w:color w:val="000000"/>
                <w:szCs w:val="22"/>
              </w:rPr>
            </w:pPr>
            <w:r w:rsidRPr="00BF7CC7">
              <w:rPr>
                <w:color w:val="000000"/>
                <w:szCs w:val="22"/>
              </w:rPr>
              <w:t>R209</w:t>
            </w:r>
          </w:p>
        </w:tc>
      </w:tr>
      <w:tr w:rsidR="00BF7CC7" w:rsidRPr="00BF7CC7" w14:paraId="43632B18" w14:textId="77777777" w:rsidTr="00BF7CC7">
        <w:trPr>
          <w:trHeight w:val="288"/>
          <w:jc w:val="center"/>
        </w:trPr>
        <w:tc>
          <w:tcPr>
            <w:tcW w:w="960" w:type="dxa"/>
            <w:shd w:val="clear" w:color="auto" w:fill="auto"/>
            <w:noWrap/>
            <w:vAlign w:val="bottom"/>
            <w:hideMark/>
          </w:tcPr>
          <w:p w14:paraId="0263A2A4" w14:textId="77777777" w:rsidR="00BF7CC7" w:rsidRPr="00BF7CC7" w:rsidRDefault="00BF7CC7">
            <w:pPr>
              <w:rPr>
                <w:color w:val="000000"/>
                <w:szCs w:val="22"/>
              </w:rPr>
            </w:pPr>
            <w:r w:rsidRPr="00BF7CC7">
              <w:rPr>
                <w:color w:val="000000"/>
                <w:szCs w:val="22"/>
              </w:rPr>
              <w:t>R210</w:t>
            </w:r>
          </w:p>
        </w:tc>
      </w:tr>
      <w:tr w:rsidR="00BF7CC7" w:rsidRPr="00BF7CC7" w14:paraId="165E5B39" w14:textId="77777777" w:rsidTr="00BF7CC7">
        <w:trPr>
          <w:trHeight w:val="288"/>
          <w:jc w:val="center"/>
        </w:trPr>
        <w:tc>
          <w:tcPr>
            <w:tcW w:w="960" w:type="dxa"/>
            <w:shd w:val="clear" w:color="auto" w:fill="auto"/>
            <w:noWrap/>
            <w:vAlign w:val="bottom"/>
            <w:hideMark/>
          </w:tcPr>
          <w:p w14:paraId="4E79166E" w14:textId="77777777" w:rsidR="00BF7CC7" w:rsidRPr="00BF7CC7" w:rsidRDefault="00BF7CC7">
            <w:pPr>
              <w:rPr>
                <w:color w:val="000000"/>
                <w:szCs w:val="22"/>
              </w:rPr>
            </w:pPr>
            <w:r w:rsidRPr="00BF7CC7">
              <w:rPr>
                <w:color w:val="000000"/>
                <w:szCs w:val="22"/>
              </w:rPr>
              <w:t>R212</w:t>
            </w:r>
          </w:p>
        </w:tc>
      </w:tr>
      <w:tr w:rsidR="00BF7CC7" w:rsidRPr="00BF7CC7" w14:paraId="35F0A502" w14:textId="77777777" w:rsidTr="00BF7CC7">
        <w:trPr>
          <w:trHeight w:val="288"/>
          <w:jc w:val="center"/>
        </w:trPr>
        <w:tc>
          <w:tcPr>
            <w:tcW w:w="960" w:type="dxa"/>
            <w:shd w:val="clear" w:color="auto" w:fill="auto"/>
            <w:noWrap/>
            <w:vAlign w:val="bottom"/>
            <w:hideMark/>
          </w:tcPr>
          <w:p w14:paraId="3CDE4457" w14:textId="77777777" w:rsidR="00BF7CC7" w:rsidRPr="00BF7CC7" w:rsidRDefault="00BF7CC7">
            <w:pPr>
              <w:rPr>
                <w:color w:val="000000"/>
                <w:szCs w:val="22"/>
              </w:rPr>
            </w:pPr>
            <w:r w:rsidRPr="00BF7CC7">
              <w:rPr>
                <w:color w:val="000000"/>
                <w:szCs w:val="22"/>
              </w:rPr>
              <w:t>R213</w:t>
            </w:r>
          </w:p>
        </w:tc>
      </w:tr>
      <w:tr w:rsidR="00BF7CC7" w:rsidRPr="00BF7CC7" w14:paraId="7F617D97" w14:textId="77777777" w:rsidTr="00BF7CC7">
        <w:trPr>
          <w:trHeight w:val="288"/>
          <w:jc w:val="center"/>
        </w:trPr>
        <w:tc>
          <w:tcPr>
            <w:tcW w:w="960" w:type="dxa"/>
            <w:shd w:val="clear" w:color="auto" w:fill="auto"/>
            <w:noWrap/>
            <w:vAlign w:val="bottom"/>
            <w:hideMark/>
          </w:tcPr>
          <w:p w14:paraId="6BF70AAD" w14:textId="77777777" w:rsidR="00BF7CC7" w:rsidRPr="00BF7CC7" w:rsidRDefault="00BF7CC7">
            <w:pPr>
              <w:rPr>
                <w:color w:val="000000"/>
                <w:szCs w:val="22"/>
              </w:rPr>
            </w:pPr>
            <w:r w:rsidRPr="00BF7CC7">
              <w:rPr>
                <w:color w:val="000000"/>
                <w:szCs w:val="22"/>
              </w:rPr>
              <w:t>R215</w:t>
            </w:r>
          </w:p>
        </w:tc>
      </w:tr>
      <w:tr w:rsidR="00BF7CC7" w:rsidRPr="00BF7CC7" w14:paraId="7DACD65F" w14:textId="77777777" w:rsidTr="00BF7CC7">
        <w:trPr>
          <w:trHeight w:val="288"/>
          <w:jc w:val="center"/>
        </w:trPr>
        <w:tc>
          <w:tcPr>
            <w:tcW w:w="960" w:type="dxa"/>
            <w:shd w:val="clear" w:color="auto" w:fill="auto"/>
            <w:noWrap/>
            <w:vAlign w:val="bottom"/>
            <w:hideMark/>
          </w:tcPr>
          <w:p w14:paraId="5A1BF5AD" w14:textId="77777777" w:rsidR="00BF7CC7" w:rsidRPr="00BF7CC7" w:rsidRDefault="00BF7CC7">
            <w:pPr>
              <w:rPr>
                <w:color w:val="000000"/>
                <w:szCs w:val="22"/>
              </w:rPr>
            </w:pPr>
            <w:r w:rsidRPr="00BF7CC7">
              <w:rPr>
                <w:color w:val="000000"/>
                <w:szCs w:val="22"/>
              </w:rPr>
              <w:t>R216</w:t>
            </w:r>
          </w:p>
        </w:tc>
      </w:tr>
      <w:tr w:rsidR="00BF7CC7" w:rsidRPr="00BF7CC7" w14:paraId="6C2358C7" w14:textId="77777777" w:rsidTr="00BF7CC7">
        <w:trPr>
          <w:trHeight w:val="288"/>
          <w:jc w:val="center"/>
        </w:trPr>
        <w:tc>
          <w:tcPr>
            <w:tcW w:w="960" w:type="dxa"/>
            <w:shd w:val="clear" w:color="auto" w:fill="auto"/>
            <w:noWrap/>
            <w:vAlign w:val="bottom"/>
            <w:hideMark/>
          </w:tcPr>
          <w:p w14:paraId="6AA8E342" w14:textId="77777777" w:rsidR="00BF7CC7" w:rsidRPr="00BF7CC7" w:rsidRDefault="00BF7CC7">
            <w:pPr>
              <w:rPr>
                <w:color w:val="000000"/>
                <w:szCs w:val="22"/>
              </w:rPr>
            </w:pPr>
            <w:r w:rsidRPr="00BF7CC7">
              <w:rPr>
                <w:color w:val="000000"/>
                <w:szCs w:val="22"/>
              </w:rPr>
              <w:t>R217</w:t>
            </w:r>
          </w:p>
        </w:tc>
      </w:tr>
      <w:tr w:rsidR="00BF7CC7" w:rsidRPr="00BF7CC7" w14:paraId="7C6CDDA3" w14:textId="77777777" w:rsidTr="00BF7CC7">
        <w:trPr>
          <w:trHeight w:val="288"/>
          <w:jc w:val="center"/>
        </w:trPr>
        <w:tc>
          <w:tcPr>
            <w:tcW w:w="960" w:type="dxa"/>
            <w:shd w:val="clear" w:color="auto" w:fill="auto"/>
            <w:noWrap/>
            <w:vAlign w:val="bottom"/>
            <w:hideMark/>
          </w:tcPr>
          <w:p w14:paraId="2311C986" w14:textId="77777777" w:rsidR="00BF7CC7" w:rsidRPr="00BF7CC7" w:rsidRDefault="00BF7CC7">
            <w:pPr>
              <w:rPr>
                <w:color w:val="000000"/>
                <w:szCs w:val="22"/>
              </w:rPr>
            </w:pPr>
            <w:r w:rsidRPr="00BF7CC7">
              <w:rPr>
                <w:color w:val="000000"/>
                <w:szCs w:val="22"/>
              </w:rPr>
              <w:t>R218</w:t>
            </w:r>
          </w:p>
        </w:tc>
      </w:tr>
      <w:tr w:rsidR="00BF7CC7" w:rsidRPr="00BF7CC7" w14:paraId="7813295F" w14:textId="77777777" w:rsidTr="00BF7CC7">
        <w:trPr>
          <w:trHeight w:val="288"/>
          <w:jc w:val="center"/>
        </w:trPr>
        <w:tc>
          <w:tcPr>
            <w:tcW w:w="960" w:type="dxa"/>
            <w:shd w:val="clear" w:color="auto" w:fill="auto"/>
            <w:noWrap/>
            <w:vAlign w:val="bottom"/>
            <w:hideMark/>
          </w:tcPr>
          <w:p w14:paraId="777FACC0" w14:textId="77777777" w:rsidR="00BF7CC7" w:rsidRPr="00BF7CC7" w:rsidRDefault="00BF7CC7">
            <w:pPr>
              <w:rPr>
                <w:color w:val="000000"/>
                <w:szCs w:val="22"/>
              </w:rPr>
            </w:pPr>
            <w:r w:rsidRPr="00BF7CC7">
              <w:rPr>
                <w:color w:val="000000"/>
                <w:szCs w:val="22"/>
              </w:rPr>
              <w:t>R222</w:t>
            </w:r>
          </w:p>
        </w:tc>
      </w:tr>
      <w:tr w:rsidR="00BF7CC7" w:rsidRPr="00BF7CC7" w14:paraId="037BAD44" w14:textId="77777777" w:rsidTr="00BF7CC7">
        <w:trPr>
          <w:trHeight w:val="288"/>
          <w:jc w:val="center"/>
        </w:trPr>
        <w:tc>
          <w:tcPr>
            <w:tcW w:w="960" w:type="dxa"/>
            <w:shd w:val="clear" w:color="auto" w:fill="auto"/>
            <w:noWrap/>
            <w:vAlign w:val="bottom"/>
            <w:hideMark/>
          </w:tcPr>
          <w:p w14:paraId="122729CF" w14:textId="77777777" w:rsidR="00BF7CC7" w:rsidRPr="00BF7CC7" w:rsidRDefault="00BF7CC7">
            <w:pPr>
              <w:rPr>
                <w:color w:val="000000"/>
                <w:szCs w:val="22"/>
              </w:rPr>
            </w:pPr>
            <w:r w:rsidRPr="00BF7CC7">
              <w:rPr>
                <w:color w:val="000000"/>
                <w:szCs w:val="22"/>
              </w:rPr>
              <w:t>R223</w:t>
            </w:r>
          </w:p>
        </w:tc>
      </w:tr>
      <w:tr w:rsidR="00BF7CC7" w:rsidRPr="00BF7CC7" w14:paraId="73951BF6" w14:textId="77777777" w:rsidTr="00BF7CC7">
        <w:trPr>
          <w:trHeight w:val="288"/>
          <w:jc w:val="center"/>
        </w:trPr>
        <w:tc>
          <w:tcPr>
            <w:tcW w:w="960" w:type="dxa"/>
            <w:shd w:val="clear" w:color="auto" w:fill="auto"/>
            <w:noWrap/>
            <w:vAlign w:val="bottom"/>
            <w:hideMark/>
          </w:tcPr>
          <w:p w14:paraId="3AB2AC9F" w14:textId="77777777" w:rsidR="00BF7CC7" w:rsidRPr="00BF7CC7" w:rsidRDefault="00BF7CC7">
            <w:pPr>
              <w:rPr>
                <w:color w:val="000000"/>
                <w:szCs w:val="22"/>
              </w:rPr>
            </w:pPr>
            <w:r w:rsidRPr="00BF7CC7">
              <w:rPr>
                <w:color w:val="000000"/>
                <w:szCs w:val="22"/>
              </w:rPr>
              <w:t>R226</w:t>
            </w:r>
          </w:p>
        </w:tc>
      </w:tr>
      <w:tr w:rsidR="00BF7CC7" w:rsidRPr="00BF7CC7" w14:paraId="5B7FA0B0" w14:textId="77777777" w:rsidTr="00BF7CC7">
        <w:trPr>
          <w:trHeight w:val="288"/>
          <w:jc w:val="center"/>
        </w:trPr>
        <w:tc>
          <w:tcPr>
            <w:tcW w:w="960" w:type="dxa"/>
            <w:shd w:val="clear" w:color="auto" w:fill="auto"/>
            <w:noWrap/>
            <w:vAlign w:val="bottom"/>
            <w:hideMark/>
          </w:tcPr>
          <w:p w14:paraId="3A5EA228" w14:textId="77777777" w:rsidR="00BF7CC7" w:rsidRPr="00BF7CC7" w:rsidRDefault="00BF7CC7">
            <w:pPr>
              <w:rPr>
                <w:color w:val="000000"/>
                <w:szCs w:val="22"/>
              </w:rPr>
            </w:pPr>
            <w:r w:rsidRPr="00BF7CC7">
              <w:rPr>
                <w:color w:val="000000"/>
                <w:szCs w:val="22"/>
              </w:rPr>
              <w:t>R227</w:t>
            </w:r>
          </w:p>
        </w:tc>
      </w:tr>
      <w:tr w:rsidR="00BF7CC7" w:rsidRPr="00BF7CC7" w14:paraId="3ABF1E45" w14:textId="77777777" w:rsidTr="00BF7CC7">
        <w:trPr>
          <w:trHeight w:val="288"/>
          <w:jc w:val="center"/>
        </w:trPr>
        <w:tc>
          <w:tcPr>
            <w:tcW w:w="960" w:type="dxa"/>
            <w:shd w:val="clear" w:color="auto" w:fill="auto"/>
            <w:noWrap/>
            <w:vAlign w:val="bottom"/>
            <w:hideMark/>
          </w:tcPr>
          <w:p w14:paraId="4A4456B4" w14:textId="77777777" w:rsidR="00BF7CC7" w:rsidRPr="00BF7CC7" w:rsidRDefault="00BF7CC7">
            <w:pPr>
              <w:rPr>
                <w:color w:val="000000"/>
                <w:szCs w:val="22"/>
              </w:rPr>
            </w:pPr>
            <w:r w:rsidRPr="00BF7CC7">
              <w:rPr>
                <w:color w:val="000000"/>
                <w:szCs w:val="22"/>
              </w:rPr>
              <w:lastRenderedPageBreak/>
              <w:t>R228</w:t>
            </w:r>
          </w:p>
        </w:tc>
      </w:tr>
      <w:tr w:rsidR="00BF7CC7" w:rsidRPr="00BF7CC7" w14:paraId="7B729C2C" w14:textId="77777777" w:rsidTr="00BF7CC7">
        <w:trPr>
          <w:trHeight w:val="288"/>
          <w:jc w:val="center"/>
        </w:trPr>
        <w:tc>
          <w:tcPr>
            <w:tcW w:w="960" w:type="dxa"/>
            <w:shd w:val="clear" w:color="auto" w:fill="auto"/>
            <w:noWrap/>
            <w:vAlign w:val="bottom"/>
            <w:hideMark/>
          </w:tcPr>
          <w:p w14:paraId="50F8FF9A" w14:textId="77777777" w:rsidR="00BF7CC7" w:rsidRPr="00BF7CC7" w:rsidRDefault="00BF7CC7">
            <w:pPr>
              <w:rPr>
                <w:color w:val="000000"/>
                <w:szCs w:val="22"/>
              </w:rPr>
            </w:pPr>
            <w:r w:rsidRPr="00BF7CC7">
              <w:rPr>
                <w:color w:val="000000"/>
                <w:szCs w:val="22"/>
              </w:rPr>
              <w:t>R229</w:t>
            </w:r>
          </w:p>
        </w:tc>
      </w:tr>
      <w:tr w:rsidR="00BF7CC7" w:rsidRPr="00BF7CC7" w14:paraId="44727F39" w14:textId="77777777" w:rsidTr="00BF7CC7">
        <w:trPr>
          <w:trHeight w:val="288"/>
          <w:jc w:val="center"/>
        </w:trPr>
        <w:tc>
          <w:tcPr>
            <w:tcW w:w="960" w:type="dxa"/>
            <w:shd w:val="clear" w:color="auto" w:fill="auto"/>
            <w:noWrap/>
            <w:vAlign w:val="bottom"/>
            <w:hideMark/>
          </w:tcPr>
          <w:p w14:paraId="76DE2D08" w14:textId="77777777" w:rsidR="00BF7CC7" w:rsidRPr="00BF7CC7" w:rsidRDefault="00BF7CC7">
            <w:pPr>
              <w:rPr>
                <w:color w:val="000000"/>
                <w:szCs w:val="22"/>
              </w:rPr>
            </w:pPr>
            <w:r w:rsidRPr="00BF7CC7">
              <w:rPr>
                <w:color w:val="000000"/>
                <w:szCs w:val="22"/>
              </w:rPr>
              <w:t>R230</w:t>
            </w:r>
          </w:p>
        </w:tc>
      </w:tr>
      <w:tr w:rsidR="00BF7CC7" w:rsidRPr="00BF7CC7" w14:paraId="22CCF589" w14:textId="77777777" w:rsidTr="00BF7CC7">
        <w:trPr>
          <w:trHeight w:val="288"/>
          <w:jc w:val="center"/>
        </w:trPr>
        <w:tc>
          <w:tcPr>
            <w:tcW w:w="960" w:type="dxa"/>
            <w:shd w:val="clear" w:color="auto" w:fill="auto"/>
            <w:noWrap/>
            <w:vAlign w:val="bottom"/>
            <w:hideMark/>
          </w:tcPr>
          <w:p w14:paraId="77877629" w14:textId="77777777" w:rsidR="00BF7CC7" w:rsidRPr="00BF7CC7" w:rsidRDefault="00BF7CC7">
            <w:pPr>
              <w:rPr>
                <w:color w:val="000000"/>
                <w:szCs w:val="22"/>
              </w:rPr>
            </w:pPr>
            <w:r w:rsidRPr="00BF7CC7">
              <w:rPr>
                <w:color w:val="000000"/>
                <w:szCs w:val="22"/>
              </w:rPr>
              <w:t>R231</w:t>
            </w:r>
          </w:p>
        </w:tc>
      </w:tr>
      <w:tr w:rsidR="00BF7CC7" w:rsidRPr="00BF7CC7" w14:paraId="58F95208" w14:textId="77777777" w:rsidTr="00BF7CC7">
        <w:trPr>
          <w:trHeight w:val="288"/>
          <w:jc w:val="center"/>
        </w:trPr>
        <w:tc>
          <w:tcPr>
            <w:tcW w:w="960" w:type="dxa"/>
            <w:shd w:val="clear" w:color="auto" w:fill="auto"/>
            <w:noWrap/>
            <w:vAlign w:val="bottom"/>
            <w:hideMark/>
          </w:tcPr>
          <w:p w14:paraId="2BF45F50" w14:textId="77777777" w:rsidR="00BF7CC7" w:rsidRPr="00BF7CC7" w:rsidRDefault="00BF7CC7">
            <w:pPr>
              <w:rPr>
                <w:color w:val="000000"/>
                <w:szCs w:val="22"/>
              </w:rPr>
            </w:pPr>
            <w:r w:rsidRPr="00BF7CC7">
              <w:rPr>
                <w:color w:val="000000"/>
                <w:szCs w:val="22"/>
              </w:rPr>
              <w:t>R232</w:t>
            </w:r>
          </w:p>
        </w:tc>
      </w:tr>
      <w:tr w:rsidR="00BF7CC7" w:rsidRPr="00BF7CC7" w14:paraId="24733FBA" w14:textId="77777777" w:rsidTr="00BF7CC7">
        <w:trPr>
          <w:trHeight w:val="288"/>
          <w:jc w:val="center"/>
        </w:trPr>
        <w:tc>
          <w:tcPr>
            <w:tcW w:w="960" w:type="dxa"/>
            <w:shd w:val="clear" w:color="auto" w:fill="auto"/>
            <w:noWrap/>
            <w:vAlign w:val="bottom"/>
            <w:hideMark/>
          </w:tcPr>
          <w:p w14:paraId="6FCCF22B" w14:textId="77777777" w:rsidR="00BF7CC7" w:rsidRPr="00BF7CC7" w:rsidRDefault="00BF7CC7">
            <w:pPr>
              <w:rPr>
                <w:color w:val="000000"/>
                <w:szCs w:val="22"/>
              </w:rPr>
            </w:pPr>
            <w:r w:rsidRPr="00BF7CC7">
              <w:rPr>
                <w:color w:val="000000"/>
                <w:szCs w:val="22"/>
              </w:rPr>
              <w:t>R233</w:t>
            </w:r>
          </w:p>
        </w:tc>
      </w:tr>
      <w:tr w:rsidR="00BF7CC7" w:rsidRPr="00BF7CC7" w14:paraId="377A4F8B" w14:textId="77777777" w:rsidTr="00BF7CC7">
        <w:trPr>
          <w:trHeight w:val="288"/>
          <w:jc w:val="center"/>
        </w:trPr>
        <w:tc>
          <w:tcPr>
            <w:tcW w:w="960" w:type="dxa"/>
            <w:shd w:val="clear" w:color="auto" w:fill="auto"/>
            <w:noWrap/>
            <w:vAlign w:val="bottom"/>
            <w:hideMark/>
          </w:tcPr>
          <w:p w14:paraId="74608FD2" w14:textId="77777777" w:rsidR="00BF7CC7" w:rsidRPr="00BF7CC7" w:rsidRDefault="00BF7CC7">
            <w:pPr>
              <w:rPr>
                <w:color w:val="000000"/>
                <w:szCs w:val="22"/>
              </w:rPr>
            </w:pPr>
            <w:r w:rsidRPr="00BF7CC7">
              <w:rPr>
                <w:color w:val="000000"/>
                <w:szCs w:val="22"/>
              </w:rPr>
              <w:t>R234</w:t>
            </w:r>
          </w:p>
        </w:tc>
      </w:tr>
      <w:tr w:rsidR="00BF7CC7" w:rsidRPr="00BF7CC7" w14:paraId="42BE6F54" w14:textId="77777777" w:rsidTr="00BF7CC7">
        <w:trPr>
          <w:trHeight w:val="288"/>
          <w:jc w:val="center"/>
        </w:trPr>
        <w:tc>
          <w:tcPr>
            <w:tcW w:w="960" w:type="dxa"/>
            <w:shd w:val="clear" w:color="auto" w:fill="auto"/>
            <w:noWrap/>
            <w:vAlign w:val="bottom"/>
            <w:hideMark/>
          </w:tcPr>
          <w:p w14:paraId="6A4A62D5" w14:textId="77777777" w:rsidR="00BF7CC7" w:rsidRPr="00BF7CC7" w:rsidRDefault="00BF7CC7">
            <w:pPr>
              <w:rPr>
                <w:color w:val="000000"/>
                <w:szCs w:val="22"/>
              </w:rPr>
            </w:pPr>
            <w:r w:rsidRPr="00BF7CC7">
              <w:rPr>
                <w:color w:val="000000"/>
                <w:szCs w:val="22"/>
              </w:rPr>
              <w:t>R235</w:t>
            </w:r>
          </w:p>
        </w:tc>
      </w:tr>
      <w:tr w:rsidR="00BF7CC7" w:rsidRPr="00BF7CC7" w14:paraId="09849657" w14:textId="77777777" w:rsidTr="00BF7CC7">
        <w:trPr>
          <w:trHeight w:val="288"/>
          <w:jc w:val="center"/>
        </w:trPr>
        <w:tc>
          <w:tcPr>
            <w:tcW w:w="960" w:type="dxa"/>
            <w:shd w:val="clear" w:color="auto" w:fill="auto"/>
            <w:noWrap/>
            <w:vAlign w:val="bottom"/>
            <w:hideMark/>
          </w:tcPr>
          <w:p w14:paraId="1EC1BD36" w14:textId="77777777" w:rsidR="00BF7CC7" w:rsidRPr="00BF7CC7" w:rsidRDefault="00BF7CC7">
            <w:pPr>
              <w:rPr>
                <w:color w:val="000000"/>
                <w:szCs w:val="22"/>
              </w:rPr>
            </w:pPr>
            <w:r w:rsidRPr="00BF7CC7">
              <w:rPr>
                <w:color w:val="000000"/>
                <w:szCs w:val="22"/>
              </w:rPr>
              <w:t>R236</w:t>
            </w:r>
          </w:p>
        </w:tc>
      </w:tr>
      <w:tr w:rsidR="00BF7CC7" w:rsidRPr="00BF7CC7" w14:paraId="0A2473C1" w14:textId="77777777" w:rsidTr="00BF7CC7">
        <w:trPr>
          <w:trHeight w:val="288"/>
          <w:jc w:val="center"/>
        </w:trPr>
        <w:tc>
          <w:tcPr>
            <w:tcW w:w="960" w:type="dxa"/>
            <w:shd w:val="clear" w:color="auto" w:fill="auto"/>
            <w:noWrap/>
            <w:vAlign w:val="bottom"/>
            <w:hideMark/>
          </w:tcPr>
          <w:p w14:paraId="3E88334A" w14:textId="77777777" w:rsidR="00BF7CC7" w:rsidRPr="00BF7CC7" w:rsidRDefault="00BF7CC7">
            <w:pPr>
              <w:rPr>
                <w:color w:val="000000"/>
                <w:szCs w:val="22"/>
              </w:rPr>
            </w:pPr>
            <w:r w:rsidRPr="00BF7CC7">
              <w:rPr>
                <w:color w:val="000000"/>
                <w:szCs w:val="22"/>
              </w:rPr>
              <w:t>R237</w:t>
            </w:r>
          </w:p>
        </w:tc>
      </w:tr>
      <w:tr w:rsidR="00BF7CC7" w:rsidRPr="00BF7CC7" w14:paraId="544D35EC" w14:textId="77777777" w:rsidTr="00BF7CC7">
        <w:trPr>
          <w:trHeight w:val="288"/>
          <w:jc w:val="center"/>
        </w:trPr>
        <w:tc>
          <w:tcPr>
            <w:tcW w:w="960" w:type="dxa"/>
            <w:shd w:val="clear" w:color="auto" w:fill="auto"/>
            <w:noWrap/>
            <w:vAlign w:val="bottom"/>
            <w:hideMark/>
          </w:tcPr>
          <w:p w14:paraId="33796CBC" w14:textId="77777777" w:rsidR="00BF7CC7" w:rsidRPr="00BF7CC7" w:rsidRDefault="00BF7CC7">
            <w:pPr>
              <w:rPr>
                <w:color w:val="000000"/>
                <w:szCs w:val="22"/>
              </w:rPr>
            </w:pPr>
            <w:r w:rsidRPr="00BF7CC7">
              <w:rPr>
                <w:color w:val="000000"/>
                <w:szCs w:val="22"/>
              </w:rPr>
              <w:t>R238</w:t>
            </w:r>
          </w:p>
        </w:tc>
      </w:tr>
      <w:tr w:rsidR="00BF7CC7" w:rsidRPr="00BF7CC7" w14:paraId="6098E52D" w14:textId="77777777" w:rsidTr="00BF7CC7">
        <w:trPr>
          <w:trHeight w:val="288"/>
          <w:jc w:val="center"/>
        </w:trPr>
        <w:tc>
          <w:tcPr>
            <w:tcW w:w="960" w:type="dxa"/>
            <w:shd w:val="clear" w:color="auto" w:fill="auto"/>
            <w:noWrap/>
            <w:vAlign w:val="bottom"/>
            <w:hideMark/>
          </w:tcPr>
          <w:p w14:paraId="311A7F78" w14:textId="77777777" w:rsidR="00BF7CC7" w:rsidRPr="00BF7CC7" w:rsidRDefault="00BF7CC7">
            <w:pPr>
              <w:rPr>
                <w:color w:val="000000"/>
                <w:szCs w:val="22"/>
              </w:rPr>
            </w:pPr>
            <w:r w:rsidRPr="00BF7CC7">
              <w:rPr>
                <w:color w:val="000000"/>
                <w:szCs w:val="22"/>
              </w:rPr>
              <w:t>R239</w:t>
            </w:r>
          </w:p>
        </w:tc>
      </w:tr>
      <w:tr w:rsidR="00BF7CC7" w:rsidRPr="00BF7CC7" w14:paraId="6E7A4120" w14:textId="77777777" w:rsidTr="00BF7CC7">
        <w:trPr>
          <w:trHeight w:val="288"/>
          <w:jc w:val="center"/>
        </w:trPr>
        <w:tc>
          <w:tcPr>
            <w:tcW w:w="960" w:type="dxa"/>
            <w:shd w:val="clear" w:color="auto" w:fill="auto"/>
            <w:noWrap/>
            <w:vAlign w:val="bottom"/>
            <w:hideMark/>
          </w:tcPr>
          <w:p w14:paraId="649CCD3B" w14:textId="77777777" w:rsidR="00BF7CC7" w:rsidRPr="00BF7CC7" w:rsidRDefault="00BF7CC7">
            <w:pPr>
              <w:rPr>
                <w:color w:val="000000"/>
                <w:szCs w:val="22"/>
              </w:rPr>
            </w:pPr>
            <w:r w:rsidRPr="00BF7CC7">
              <w:rPr>
                <w:color w:val="000000"/>
                <w:szCs w:val="22"/>
              </w:rPr>
              <w:t>R240</w:t>
            </w:r>
          </w:p>
        </w:tc>
      </w:tr>
      <w:tr w:rsidR="00BF7CC7" w:rsidRPr="00BF7CC7" w14:paraId="0F139491" w14:textId="77777777" w:rsidTr="00BF7CC7">
        <w:trPr>
          <w:trHeight w:val="288"/>
          <w:jc w:val="center"/>
        </w:trPr>
        <w:tc>
          <w:tcPr>
            <w:tcW w:w="960" w:type="dxa"/>
            <w:shd w:val="clear" w:color="auto" w:fill="auto"/>
            <w:noWrap/>
            <w:vAlign w:val="bottom"/>
            <w:hideMark/>
          </w:tcPr>
          <w:p w14:paraId="632149A8" w14:textId="77777777" w:rsidR="00BF7CC7" w:rsidRPr="00BF7CC7" w:rsidRDefault="00BF7CC7">
            <w:pPr>
              <w:rPr>
                <w:color w:val="000000"/>
                <w:szCs w:val="22"/>
              </w:rPr>
            </w:pPr>
            <w:r w:rsidRPr="00BF7CC7">
              <w:rPr>
                <w:color w:val="000000"/>
                <w:szCs w:val="22"/>
              </w:rPr>
              <w:t>R242</w:t>
            </w:r>
          </w:p>
        </w:tc>
      </w:tr>
      <w:tr w:rsidR="00BF7CC7" w:rsidRPr="00BF7CC7" w14:paraId="48B9FD48" w14:textId="77777777" w:rsidTr="00BF7CC7">
        <w:trPr>
          <w:trHeight w:val="288"/>
          <w:jc w:val="center"/>
        </w:trPr>
        <w:tc>
          <w:tcPr>
            <w:tcW w:w="960" w:type="dxa"/>
            <w:shd w:val="clear" w:color="auto" w:fill="auto"/>
            <w:noWrap/>
            <w:vAlign w:val="bottom"/>
            <w:hideMark/>
          </w:tcPr>
          <w:p w14:paraId="7D372CAE" w14:textId="77777777" w:rsidR="00BF7CC7" w:rsidRPr="00BF7CC7" w:rsidRDefault="00BF7CC7">
            <w:pPr>
              <w:rPr>
                <w:color w:val="000000"/>
                <w:szCs w:val="22"/>
              </w:rPr>
            </w:pPr>
            <w:r w:rsidRPr="00BF7CC7">
              <w:rPr>
                <w:color w:val="000000"/>
                <w:szCs w:val="22"/>
              </w:rPr>
              <w:t>R243</w:t>
            </w:r>
          </w:p>
        </w:tc>
      </w:tr>
      <w:tr w:rsidR="00BF7CC7" w:rsidRPr="00BF7CC7" w14:paraId="20D4AF6F" w14:textId="77777777" w:rsidTr="00BF7CC7">
        <w:trPr>
          <w:trHeight w:val="288"/>
          <w:jc w:val="center"/>
        </w:trPr>
        <w:tc>
          <w:tcPr>
            <w:tcW w:w="960" w:type="dxa"/>
            <w:shd w:val="clear" w:color="auto" w:fill="auto"/>
            <w:noWrap/>
            <w:vAlign w:val="bottom"/>
            <w:hideMark/>
          </w:tcPr>
          <w:p w14:paraId="2236868E" w14:textId="77777777" w:rsidR="00BF7CC7" w:rsidRPr="00BF7CC7" w:rsidRDefault="00BF7CC7">
            <w:pPr>
              <w:rPr>
                <w:color w:val="000000"/>
                <w:szCs w:val="22"/>
              </w:rPr>
            </w:pPr>
            <w:r w:rsidRPr="00BF7CC7">
              <w:rPr>
                <w:color w:val="000000"/>
                <w:szCs w:val="22"/>
              </w:rPr>
              <w:t>R244</w:t>
            </w:r>
          </w:p>
        </w:tc>
      </w:tr>
      <w:tr w:rsidR="00BF7CC7" w:rsidRPr="00BF7CC7" w14:paraId="2DEF4325" w14:textId="77777777" w:rsidTr="00BF7CC7">
        <w:trPr>
          <w:trHeight w:val="288"/>
          <w:jc w:val="center"/>
        </w:trPr>
        <w:tc>
          <w:tcPr>
            <w:tcW w:w="960" w:type="dxa"/>
            <w:shd w:val="clear" w:color="auto" w:fill="auto"/>
            <w:noWrap/>
            <w:vAlign w:val="bottom"/>
            <w:hideMark/>
          </w:tcPr>
          <w:p w14:paraId="1A5AF17F" w14:textId="77777777" w:rsidR="00BF7CC7" w:rsidRPr="00BF7CC7" w:rsidRDefault="00BF7CC7">
            <w:pPr>
              <w:rPr>
                <w:color w:val="000000"/>
                <w:szCs w:val="22"/>
              </w:rPr>
            </w:pPr>
            <w:r w:rsidRPr="00BF7CC7">
              <w:rPr>
                <w:color w:val="000000"/>
                <w:szCs w:val="22"/>
              </w:rPr>
              <w:t>R245</w:t>
            </w:r>
          </w:p>
        </w:tc>
      </w:tr>
      <w:tr w:rsidR="00BF7CC7" w:rsidRPr="00BF7CC7" w14:paraId="5B5F4720" w14:textId="77777777" w:rsidTr="00BF7CC7">
        <w:trPr>
          <w:trHeight w:val="288"/>
          <w:jc w:val="center"/>
        </w:trPr>
        <w:tc>
          <w:tcPr>
            <w:tcW w:w="960" w:type="dxa"/>
            <w:shd w:val="clear" w:color="auto" w:fill="auto"/>
            <w:noWrap/>
            <w:vAlign w:val="bottom"/>
            <w:hideMark/>
          </w:tcPr>
          <w:p w14:paraId="4EEFAA26" w14:textId="77777777" w:rsidR="00BF7CC7" w:rsidRPr="00BF7CC7" w:rsidRDefault="00BF7CC7">
            <w:pPr>
              <w:rPr>
                <w:color w:val="000000"/>
                <w:szCs w:val="22"/>
              </w:rPr>
            </w:pPr>
            <w:r w:rsidRPr="00BF7CC7">
              <w:rPr>
                <w:color w:val="000000"/>
                <w:szCs w:val="22"/>
              </w:rPr>
              <w:t>R246</w:t>
            </w:r>
          </w:p>
        </w:tc>
      </w:tr>
      <w:tr w:rsidR="00BF7CC7" w:rsidRPr="00BF7CC7" w14:paraId="1D2857F0" w14:textId="77777777" w:rsidTr="00BF7CC7">
        <w:trPr>
          <w:trHeight w:val="288"/>
          <w:jc w:val="center"/>
        </w:trPr>
        <w:tc>
          <w:tcPr>
            <w:tcW w:w="960" w:type="dxa"/>
            <w:shd w:val="clear" w:color="auto" w:fill="auto"/>
            <w:noWrap/>
            <w:vAlign w:val="bottom"/>
            <w:hideMark/>
          </w:tcPr>
          <w:p w14:paraId="71386FDD" w14:textId="77777777" w:rsidR="00BF7CC7" w:rsidRPr="00BF7CC7" w:rsidRDefault="00BF7CC7">
            <w:pPr>
              <w:rPr>
                <w:color w:val="000000"/>
                <w:szCs w:val="22"/>
              </w:rPr>
            </w:pPr>
            <w:r w:rsidRPr="00BF7CC7">
              <w:rPr>
                <w:color w:val="000000"/>
                <w:szCs w:val="22"/>
              </w:rPr>
              <w:t>R247</w:t>
            </w:r>
          </w:p>
        </w:tc>
      </w:tr>
      <w:tr w:rsidR="00BF7CC7" w:rsidRPr="00BF7CC7" w14:paraId="4FDCA40B" w14:textId="77777777" w:rsidTr="00BF7CC7">
        <w:trPr>
          <w:trHeight w:val="288"/>
          <w:jc w:val="center"/>
        </w:trPr>
        <w:tc>
          <w:tcPr>
            <w:tcW w:w="960" w:type="dxa"/>
            <w:shd w:val="clear" w:color="auto" w:fill="auto"/>
            <w:noWrap/>
            <w:vAlign w:val="bottom"/>
            <w:hideMark/>
          </w:tcPr>
          <w:p w14:paraId="2FC26655" w14:textId="77777777" w:rsidR="00BF7CC7" w:rsidRPr="00BF7CC7" w:rsidRDefault="00BF7CC7">
            <w:pPr>
              <w:rPr>
                <w:color w:val="000000"/>
                <w:szCs w:val="22"/>
              </w:rPr>
            </w:pPr>
            <w:r w:rsidRPr="00BF7CC7">
              <w:rPr>
                <w:color w:val="000000"/>
                <w:szCs w:val="22"/>
              </w:rPr>
              <w:t>R248</w:t>
            </w:r>
          </w:p>
        </w:tc>
      </w:tr>
      <w:tr w:rsidR="00BF7CC7" w:rsidRPr="00BF7CC7" w14:paraId="0C7C0055" w14:textId="77777777" w:rsidTr="00BF7CC7">
        <w:trPr>
          <w:trHeight w:val="288"/>
          <w:jc w:val="center"/>
        </w:trPr>
        <w:tc>
          <w:tcPr>
            <w:tcW w:w="960" w:type="dxa"/>
            <w:shd w:val="clear" w:color="auto" w:fill="auto"/>
            <w:noWrap/>
            <w:vAlign w:val="bottom"/>
            <w:hideMark/>
          </w:tcPr>
          <w:p w14:paraId="5E8E19AE" w14:textId="77777777" w:rsidR="00BF7CC7" w:rsidRPr="00BF7CC7" w:rsidRDefault="00BF7CC7">
            <w:pPr>
              <w:rPr>
                <w:color w:val="000000"/>
                <w:szCs w:val="22"/>
              </w:rPr>
            </w:pPr>
            <w:r w:rsidRPr="00BF7CC7">
              <w:rPr>
                <w:color w:val="000000"/>
                <w:szCs w:val="22"/>
              </w:rPr>
              <w:t>R249</w:t>
            </w:r>
          </w:p>
        </w:tc>
      </w:tr>
      <w:tr w:rsidR="00BF7CC7" w:rsidRPr="00BF7CC7" w14:paraId="11153E99" w14:textId="77777777" w:rsidTr="00BF7CC7">
        <w:trPr>
          <w:trHeight w:val="288"/>
          <w:jc w:val="center"/>
        </w:trPr>
        <w:tc>
          <w:tcPr>
            <w:tcW w:w="960" w:type="dxa"/>
            <w:shd w:val="clear" w:color="auto" w:fill="auto"/>
            <w:noWrap/>
            <w:vAlign w:val="bottom"/>
            <w:hideMark/>
          </w:tcPr>
          <w:p w14:paraId="0C25615F" w14:textId="77777777" w:rsidR="00BF7CC7" w:rsidRPr="00BF7CC7" w:rsidRDefault="00BF7CC7">
            <w:pPr>
              <w:rPr>
                <w:color w:val="000000"/>
                <w:szCs w:val="22"/>
              </w:rPr>
            </w:pPr>
            <w:r w:rsidRPr="00BF7CC7">
              <w:rPr>
                <w:color w:val="000000"/>
                <w:szCs w:val="22"/>
              </w:rPr>
              <w:t>R250</w:t>
            </w:r>
          </w:p>
        </w:tc>
      </w:tr>
      <w:tr w:rsidR="00BF7CC7" w:rsidRPr="00BF7CC7" w14:paraId="1E11DCD4" w14:textId="77777777" w:rsidTr="00BF7CC7">
        <w:trPr>
          <w:trHeight w:val="288"/>
          <w:jc w:val="center"/>
        </w:trPr>
        <w:tc>
          <w:tcPr>
            <w:tcW w:w="960" w:type="dxa"/>
            <w:shd w:val="clear" w:color="auto" w:fill="auto"/>
            <w:noWrap/>
            <w:vAlign w:val="bottom"/>
            <w:hideMark/>
          </w:tcPr>
          <w:p w14:paraId="770F3930" w14:textId="77777777" w:rsidR="00BF7CC7" w:rsidRPr="00BF7CC7" w:rsidRDefault="00BF7CC7">
            <w:pPr>
              <w:rPr>
                <w:color w:val="000000"/>
                <w:szCs w:val="22"/>
              </w:rPr>
            </w:pPr>
            <w:r w:rsidRPr="00BF7CC7">
              <w:rPr>
                <w:color w:val="000000"/>
                <w:szCs w:val="22"/>
              </w:rPr>
              <w:t>R251</w:t>
            </w:r>
          </w:p>
        </w:tc>
      </w:tr>
      <w:tr w:rsidR="00BF7CC7" w:rsidRPr="00BF7CC7" w14:paraId="037D87F7" w14:textId="77777777" w:rsidTr="00BF7CC7">
        <w:trPr>
          <w:trHeight w:val="288"/>
          <w:jc w:val="center"/>
        </w:trPr>
        <w:tc>
          <w:tcPr>
            <w:tcW w:w="960" w:type="dxa"/>
            <w:shd w:val="clear" w:color="auto" w:fill="auto"/>
            <w:noWrap/>
            <w:vAlign w:val="bottom"/>
            <w:hideMark/>
          </w:tcPr>
          <w:p w14:paraId="2E516431" w14:textId="77777777" w:rsidR="00BF7CC7" w:rsidRPr="00BF7CC7" w:rsidRDefault="00BF7CC7">
            <w:pPr>
              <w:rPr>
                <w:color w:val="000000"/>
                <w:szCs w:val="22"/>
              </w:rPr>
            </w:pPr>
            <w:r w:rsidRPr="00BF7CC7">
              <w:rPr>
                <w:color w:val="000000"/>
                <w:szCs w:val="22"/>
              </w:rPr>
              <w:t>R252</w:t>
            </w:r>
          </w:p>
        </w:tc>
      </w:tr>
      <w:tr w:rsidR="00BF7CC7" w:rsidRPr="00BF7CC7" w14:paraId="02EF6141" w14:textId="77777777" w:rsidTr="00BF7CC7">
        <w:trPr>
          <w:trHeight w:val="288"/>
          <w:jc w:val="center"/>
        </w:trPr>
        <w:tc>
          <w:tcPr>
            <w:tcW w:w="960" w:type="dxa"/>
            <w:shd w:val="clear" w:color="auto" w:fill="auto"/>
            <w:noWrap/>
            <w:vAlign w:val="bottom"/>
            <w:hideMark/>
          </w:tcPr>
          <w:p w14:paraId="01D5D23F" w14:textId="77777777" w:rsidR="00BF7CC7" w:rsidRPr="00BF7CC7" w:rsidRDefault="00BF7CC7">
            <w:pPr>
              <w:rPr>
                <w:color w:val="000000"/>
                <w:szCs w:val="22"/>
              </w:rPr>
            </w:pPr>
            <w:r w:rsidRPr="00BF7CC7">
              <w:rPr>
                <w:color w:val="000000"/>
                <w:szCs w:val="22"/>
              </w:rPr>
              <w:t>R253</w:t>
            </w:r>
          </w:p>
        </w:tc>
      </w:tr>
      <w:tr w:rsidR="00BF7CC7" w:rsidRPr="00BF7CC7" w14:paraId="2E8D9107" w14:textId="77777777" w:rsidTr="00BF7CC7">
        <w:trPr>
          <w:trHeight w:val="288"/>
          <w:jc w:val="center"/>
        </w:trPr>
        <w:tc>
          <w:tcPr>
            <w:tcW w:w="960" w:type="dxa"/>
            <w:shd w:val="clear" w:color="auto" w:fill="auto"/>
            <w:noWrap/>
            <w:vAlign w:val="bottom"/>
            <w:hideMark/>
          </w:tcPr>
          <w:p w14:paraId="3472AE18" w14:textId="77777777" w:rsidR="00BF7CC7" w:rsidRPr="00BF7CC7" w:rsidRDefault="00BF7CC7">
            <w:pPr>
              <w:rPr>
                <w:color w:val="000000"/>
                <w:szCs w:val="22"/>
              </w:rPr>
            </w:pPr>
            <w:r w:rsidRPr="00BF7CC7">
              <w:rPr>
                <w:color w:val="000000"/>
                <w:szCs w:val="22"/>
              </w:rPr>
              <w:t>R254</w:t>
            </w:r>
          </w:p>
        </w:tc>
      </w:tr>
      <w:tr w:rsidR="00BF7CC7" w:rsidRPr="00BF7CC7" w14:paraId="3CEDA5E4" w14:textId="77777777" w:rsidTr="00BF7CC7">
        <w:trPr>
          <w:trHeight w:val="288"/>
          <w:jc w:val="center"/>
        </w:trPr>
        <w:tc>
          <w:tcPr>
            <w:tcW w:w="960" w:type="dxa"/>
            <w:shd w:val="clear" w:color="auto" w:fill="auto"/>
            <w:noWrap/>
            <w:vAlign w:val="bottom"/>
            <w:hideMark/>
          </w:tcPr>
          <w:p w14:paraId="0801823A" w14:textId="77777777" w:rsidR="00BF7CC7" w:rsidRPr="00BF7CC7" w:rsidRDefault="00BF7CC7">
            <w:pPr>
              <w:rPr>
                <w:color w:val="000000"/>
                <w:szCs w:val="22"/>
              </w:rPr>
            </w:pPr>
            <w:r w:rsidRPr="00BF7CC7">
              <w:rPr>
                <w:color w:val="000000"/>
                <w:szCs w:val="22"/>
              </w:rPr>
              <w:t>R255</w:t>
            </w:r>
          </w:p>
        </w:tc>
      </w:tr>
      <w:tr w:rsidR="00BF7CC7" w:rsidRPr="00BF7CC7" w14:paraId="57DBEE14" w14:textId="77777777" w:rsidTr="00BF7CC7">
        <w:trPr>
          <w:trHeight w:val="288"/>
          <w:jc w:val="center"/>
        </w:trPr>
        <w:tc>
          <w:tcPr>
            <w:tcW w:w="960" w:type="dxa"/>
            <w:shd w:val="clear" w:color="auto" w:fill="auto"/>
            <w:noWrap/>
            <w:vAlign w:val="bottom"/>
            <w:hideMark/>
          </w:tcPr>
          <w:p w14:paraId="0401E5DC" w14:textId="77777777" w:rsidR="00BF7CC7" w:rsidRPr="00BF7CC7" w:rsidRDefault="00BF7CC7">
            <w:pPr>
              <w:rPr>
                <w:color w:val="000000"/>
                <w:szCs w:val="22"/>
              </w:rPr>
            </w:pPr>
            <w:r w:rsidRPr="00BF7CC7">
              <w:rPr>
                <w:color w:val="000000"/>
                <w:szCs w:val="22"/>
              </w:rPr>
              <w:t>R256</w:t>
            </w:r>
          </w:p>
        </w:tc>
      </w:tr>
      <w:tr w:rsidR="00BF7CC7" w:rsidRPr="00BF7CC7" w14:paraId="3A2F8528" w14:textId="77777777" w:rsidTr="00BF7CC7">
        <w:trPr>
          <w:trHeight w:val="288"/>
          <w:jc w:val="center"/>
        </w:trPr>
        <w:tc>
          <w:tcPr>
            <w:tcW w:w="960" w:type="dxa"/>
            <w:shd w:val="clear" w:color="auto" w:fill="auto"/>
            <w:noWrap/>
            <w:vAlign w:val="bottom"/>
            <w:hideMark/>
          </w:tcPr>
          <w:p w14:paraId="2B496835" w14:textId="77777777" w:rsidR="00BF7CC7" w:rsidRPr="00BF7CC7" w:rsidRDefault="00BF7CC7">
            <w:pPr>
              <w:rPr>
                <w:color w:val="000000"/>
                <w:szCs w:val="22"/>
              </w:rPr>
            </w:pPr>
            <w:r w:rsidRPr="00BF7CC7">
              <w:rPr>
                <w:color w:val="000000"/>
                <w:szCs w:val="22"/>
              </w:rPr>
              <w:t>R257</w:t>
            </w:r>
          </w:p>
        </w:tc>
      </w:tr>
      <w:tr w:rsidR="00BF7CC7" w:rsidRPr="00BF7CC7" w14:paraId="3C86D30E" w14:textId="77777777" w:rsidTr="00BF7CC7">
        <w:trPr>
          <w:trHeight w:val="288"/>
          <w:jc w:val="center"/>
        </w:trPr>
        <w:tc>
          <w:tcPr>
            <w:tcW w:w="960" w:type="dxa"/>
            <w:shd w:val="clear" w:color="auto" w:fill="auto"/>
            <w:noWrap/>
            <w:vAlign w:val="bottom"/>
            <w:hideMark/>
          </w:tcPr>
          <w:p w14:paraId="4C142972" w14:textId="77777777" w:rsidR="00BF7CC7" w:rsidRPr="00BF7CC7" w:rsidRDefault="00BF7CC7">
            <w:pPr>
              <w:rPr>
                <w:color w:val="000000"/>
                <w:szCs w:val="22"/>
              </w:rPr>
            </w:pPr>
            <w:r w:rsidRPr="00BF7CC7">
              <w:rPr>
                <w:color w:val="000000"/>
                <w:szCs w:val="22"/>
              </w:rPr>
              <w:t>R258</w:t>
            </w:r>
          </w:p>
        </w:tc>
      </w:tr>
      <w:tr w:rsidR="00BF7CC7" w:rsidRPr="00BF7CC7" w14:paraId="237D92A9" w14:textId="77777777" w:rsidTr="00BF7CC7">
        <w:trPr>
          <w:trHeight w:val="288"/>
          <w:jc w:val="center"/>
        </w:trPr>
        <w:tc>
          <w:tcPr>
            <w:tcW w:w="960" w:type="dxa"/>
            <w:shd w:val="clear" w:color="auto" w:fill="auto"/>
            <w:noWrap/>
            <w:vAlign w:val="bottom"/>
            <w:hideMark/>
          </w:tcPr>
          <w:p w14:paraId="1B5B955B" w14:textId="77777777" w:rsidR="00BF7CC7" w:rsidRPr="00BF7CC7" w:rsidRDefault="00BF7CC7">
            <w:pPr>
              <w:rPr>
                <w:color w:val="000000"/>
                <w:szCs w:val="22"/>
              </w:rPr>
            </w:pPr>
            <w:r w:rsidRPr="00BF7CC7">
              <w:rPr>
                <w:color w:val="000000"/>
                <w:szCs w:val="22"/>
              </w:rPr>
              <w:t>R259</w:t>
            </w:r>
          </w:p>
        </w:tc>
      </w:tr>
      <w:tr w:rsidR="00BF7CC7" w:rsidRPr="00BF7CC7" w14:paraId="206048DD" w14:textId="77777777" w:rsidTr="00BF7CC7">
        <w:trPr>
          <w:trHeight w:val="288"/>
          <w:jc w:val="center"/>
        </w:trPr>
        <w:tc>
          <w:tcPr>
            <w:tcW w:w="960" w:type="dxa"/>
            <w:shd w:val="clear" w:color="auto" w:fill="auto"/>
            <w:noWrap/>
            <w:vAlign w:val="bottom"/>
            <w:hideMark/>
          </w:tcPr>
          <w:p w14:paraId="237025A1" w14:textId="77777777" w:rsidR="00BF7CC7" w:rsidRPr="00BF7CC7" w:rsidRDefault="00BF7CC7">
            <w:pPr>
              <w:rPr>
                <w:color w:val="000000"/>
                <w:szCs w:val="22"/>
              </w:rPr>
            </w:pPr>
            <w:r w:rsidRPr="00BF7CC7">
              <w:rPr>
                <w:color w:val="000000"/>
                <w:szCs w:val="22"/>
              </w:rPr>
              <w:t>R260</w:t>
            </w:r>
          </w:p>
        </w:tc>
      </w:tr>
      <w:tr w:rsidR="00BF7CC7" w:rsidRPr="00BF7CC7" w14:paraId="01EB9020" w14:textId="77777777" w:rsidTr="00BF7CC7">
        <w:trPr>
          <w:trHeight w:val="288"/>
          <w:jc w:val="center"/>
        </w:trPr>
        <w:tc>
          <w:tcPr>
            <w:tcW w:w="960" w:type="dxa"/>
            <w:shd w:val="clear" w:color="auto" w:fill="auto"/>
            <w:noWrap/>
            <w:vAlign w:val="bottom"/>
            <w:hideMark/>
          </w:tcPr>
          <w:p w14:paraId="28D802AE" w14:textId="77777777" w:rsidR="00BF7CC7" w:rsidRPr="00BF7CC7" w:rsidRDefault="00BF7CC7">
            <w:pPr>
              <w:rPr>
                <w:color w:val="000000"/>
                <w:szCs w:val="22"/>
              </w:rPr>
            </w:pPr>
            <w:r w:rsidRPr="00BF7CC7">
              <w:rPr>
                <w:color w:val="000000"/>
                <w:szCs w:val="22"/>
              </w:rPr>
              <w:t>R261</w:t>
            </w:r>
          </w:p>
        </w:tc>
      </w:tr>
      <w:tr w:rsidR="00BF7CC7" w:rsidRPr="00BF7CC7" w14:paraId="65B7BC8A" w14:textId="77777777" w:rsidTr="00BF7CC7">
        <w:trPr>
          <w:trHeight w:val="288"/>
          <w:jc w:val="center"/>
        </w:trPr>
        <w:tc>
          <w:tcPr>
            <w:tcW w:w="960" w:type="dxa"/>
            <w:shd w:val="clear" w:color="auto" w:fill="auto"/>
            <w:noWrap/>
            <w:vAlign w:val="bottom"/>
            <w:hideMark/>
          </w:tcPr>
          <w:p w14:paraId="4504D6F8" w14:textId="77777777" w:rsidR="00BF7CC7" w:rsidRPr="00BF7CC7" w:rsidRDefault="00BF7CC7">
            <w:pPr>
              <w:rPr>
                <w:color w:val="000000"/>
                <w:szCs w:val="22"/>
              </w:rPr>
            </w:pPr>
            <w:r w:rsidRPr="00BF7CC7">
              <w:rPr>
                <w:color w:val="000000"/>
                <w:szCs w:val="22"/>
              </w:rPr>
              <w:t>R262</w:t>
            </w:r>
          </w:p>
        </w:tc>
      </w:tr>
      <w:tr w:rsidR="00BF7CC7" w:rsidRPr="00BF7CC7" w14:paraId="393EF4B2" w14:textId="77777777" w:rsidTr="00BF7CC7">
        <w:trPr>
          <w:trHeight w:val="288"/>
          <w:jc w:val="center"/>
        </w:trPr>
        <w:tc>
          <w:tcPr>
            <w:tcW w:w="960" w:type="dxa"/>
            <w:shd w:val="clear" w:color="auto" w:fill="auto"/>
            <w:noWrap/>
            <w:vAlign w:val="bottom"/>
            <w:hideMark/>
          </w:tcPr>
          <w:p w14:paraId="54C8DFCF" w14:textId="77777777" w:rsidR="00BF7CC7" w:rsidRPr="00BF7CC7" w:rsidRDefault="00BF7CC7">
            <w:pPr>
              <w:rPr>
                <w:color w:val="000000"/>
                <w:szCs w:val="22"/>
              </w:rPr>
            </w:pPr>
            <w:r w:rsidRPr="00BF7CC7">
              <w:rPr>
                <w:color w:val="000000"/>
                <w:szCs w:val="22"/>
              </w:rPr>
              <w:t>R263</w:t>
            </w:r>
          </w:p>
        </w:tc>
      </w:tr>
      <w:tr w:rsidR="00BF7CC7" w:rsidRPr="00BF7CC7" w14:paraId="4F086780" w14:textId="77777777" w:rsidTr="00BF7CC7">
        <w:trPr>
          <w:trHeight w:val="288"/>
          <w:jc w:val="center"/>
        </w:trPr>
        <w:tc>
          <w:tcPr>
            <w:tcW w:w="960" w:type="dxa"/>
            <w:shd w:val="clear" w:color="auto" w:fill="auto"/>
            <w:noWrap/>
            <w:vAlign w:val="bottom"/>
            <w:hideMark/>
          </w:tcPr>
          <w:p w14:paraId="3F3E2B1A" w14:textId="77777777" w:rsidR="00BF7CC7" w:rsidRPr="00BF7CC7" w:rsidRDefault="00BF7CC7">
            <w:pPr>
              <w:rPr>
                <w:color w:val="000000"/>
                <w:szCs w:val="22"/>
              </w:rPr>
            </w:pPr>
            <w:r w:rsidRPr="00BF7CC7">
              <w:rPr>
                <w:color w:val="000000"/>
                <w:szCs w:val="22"/>
              </w:rPr>
              <w:t>R264</w:t>
            </w:r>
          </w:p>
        </w:tc>
      </w:tr>
      <w:tr w:rsidR="00BF7CC7" w:rsidRPr="00BF7CC7" w14:paraId="524E59BE" w14:textId="77777777" w:rsidTr="00BF7CC7">
        <w:trPr>
          <w:trHeight w:val="288"/>
          <w:jc w:val="center"/>
        </w:trPr>
        <w:tc>
          <w:tcPr>
            <w:tcW w:w="960" w:type="dxa"/>
            <w:shd w:val="clear" w:color="auto" w:fill="auto"/>
            <w:noWrap/>
            <w:vAlign w:val="bottom"/>
            <w:hideMark/>
          </w:tcPr>
          <w:p w14:paraId="1077784A" w14:textId="77777777" w:rsidR="00BF7CC7" w:rsidRPr="00BF7CC7" w:rsidRDefault="00BF7CC7">
            <w:pPr>
              <w:rPr>
                <w:color w:val="000000"/>
                <w:szCs w:val="22"/>
              </w:rPr>
            </w:pPr>
            <w:r w:rsidRPr="00BF7CC7">
              <w:rPr>
                <w:color w:val="000000"/>
                <w:szCs w:val="22"/>
              </w:rPr>
              <w:t>R265</w:t>
            </w:r>
          </w:p>
        </w:tc>
      </w:tr>
      <w:tr w:rsidR="00BF7CC7" w:rsidRPr="00BF7CC7" w14:paraId="790021AE" w14:textId="77777777" w:rsidTr="00BF7CC7">
        <w:trPr>
          <w:trHeight w:val="288"/>
          <w:jc w:val="center"/>
        </w:trPr>
        <w:tc>
          <w:tcPr>
            <w:tcW w:w="960" w:type="dxa"/>
            <w:shd w:val="clear" w:color="auto" w:fill="auto"/>
            <w:noWrap/>
            <w:vAlign w:val="bottom"/>
            <w:hideMark/>
          </w:tcPr>
          <w:p w14:paraId="22D5A3F8" w14:textId="77777777" w:rsidR="00BF7CC7" w:rsidRPr="00BF7CC7" w:rsidRDefault="00BF7CC7">
            <w:pPr>
              <w:rPr>
                <w:color w:val="000000"/>
                <w:szCs w:val="22"/>
              </w:rPr>
            </w:pPr>
            <w:r w:rsidRPr="00BF7CC7">
              <w:rPr>
                <w:color w:val="000000"/>
                <w:szCs w:val="22"/>
              </w:rPr>
              <w:t>R266</w:t>
            </w:r>
          </w:p>
        </w:tc>
      </w:tr>
      <w:tr w:rsidR="00BF7CC7" w:rsidRPr="00BF7CC7" w14:paraId="7B24E072" w14:textId="77777777" w:rsidTr="00BF7CC7">
        <w:trPr>
          <w:trHeight w:val="288"/>
          <w:jc w:val="center"/>
        </w:trPr>
        <w:tc>
          <w:tcPr>
            <w:tcW w:w="960" w:type="dxa"/>
            <w:shd w:val="clear" w:color="auto" w:fill="auto"/>
            <w:noWrap/>
            <w:vAlign w:val="bottom"/>
            <w:hideMark/>
          </w:tcPr>
          <w:p w14:paraId="15190015" w14:textId="77777777" w:rsidR="00BF7CC7" w:rsidRPr="00BF7CC7" w:rsidRDefault="00BF7CC7">
            <w:pPr>
              <w:rPr>
                <w:color w:val="000000"/>
                <w:szCs w:val="22"/>
              </w:rPr>
            </w:pPr>
            <w:r w:rsidRPr="00BF7CC7">
              <w:rPr>
                <w:color w:val="000000"/>
                <w:szCs w:val="22"/>
              </w:rPr>
              <w:t>R267</w:t>
            </w:r>
          </w:p>
        </w:tc>
      </w:tr>
      <w:tr w:rsidR="00BF7CC7" w:rsidRPr="00BF7CC7" w14:paraId="73257B5B" w14:textId="77777777" w:rsidTr="00BF7CC7">
        <w:trPr>
          <w:trHeight w:val="288"/>
          <w:jc w:val="center"/>
        </w:trPr>
        <w:tc>
          <w:tcPr>
            <w:tcW w:w="960" w:type="dxa"/>
            <w:shd w:val="clear" w:color="auto" w:fill="auto"/>
            <w:noWrap/>
            <w:vAlign w:val="bottom"/>
            <w:hideMark/>
          </w:tcPr>
          <w:p w14:paraId="50C365CE" w14:textId="77777777" w:rsidR="00BF7CC7" w:rsidRPr="00BF7CC7" w:rsidRDefault="00BF7CC7">
            <w:pPr>
              <w:rPr>
                <w:color w:val="000000"/>
                <w:szCs w:val="22"/>
              </w:rPr>
            </w:pPr>
            <w:r w:rsidRPr="00BF7CC7">
              <w:rPr>
                <w:color w:val="000000"/>
                <w:szCs w:val="22"/>
              </w:rPr>
              <w:t>R268</w:t>
            </w:r>
          </w:p>
        </w:tc>
      </w:tr>
      <w:tr w:rsidR="00BF7CC7" w:rsidRPr="00BF7CC7" w14:paraId="3F35DD0D" w14:textId="77777777" w:rsidTr="00BF7CC7">
        <w:trPr>
          <w:trHeight w:val="288"/>
          <w:jc w:val="center"/>
        </w:trPr>
        <w:tc>
          <w:tcPr>
            <w:tcW w:w="960" w:type="dxa"/>
            <w:shd w:val="clear" w:color="auto" w:fill="auto"/>
            <w:noWrap/>
            <w:vAlign w:val="bottom"/>
            <w:hideMark/>
          </w:tcPr>
          <w:p w14:paraId="7FFA44FF" w14:textId="77777777" w:rsidR="00BF7CC7" w:rsidRPr="00BF7CC7" w:rsidRDefault="00BF7CC7">
            <w:pPr>
              <w:rPr>
                <w:color w:val="000000"/>
                <w:szCs w:val="22"/>
              </w:rPr>
            </w:pPr>
            <w:r w:rsidRPr="00BF7CC7">
              <w:rPr>
                <w:color w:val="000000"/>
                <w:szCs w:val="22"/>
              </w:rPr>
              <w:t>R269</w:t>
            </w:r>
          </w:p>
        </w:tc>
      </w:tr>
      <w:tr w:rsidR="00BF7CC7" w:rsidRPr="00BF7CC7" w14:paraId="6C5A6EAB" w14:textId="77777777" w:rsidTr="00BF7CC7">
        <w:trPr>
          <w:trHeight w:val="288"/>
          <w:jc w:val="center"/>
        </w:trPr>
        <w:tc>
          <w:tcPr>
            <w:tcW w:w="960" w:type="dxa"/>
            <w:shd w:val="clear" w:color="auto" w:fill="auto"/>
            <w:noWrap/>
            <w:vAlign w:val="bottom"/>
            <w:hideMark/>
          </w:tcPr>
          <w:p w14:paraId="106E23A7" w14:textId="77777777" w:rsidR="00BF7CC7" w:rsidRPr="00BF7CC7" w:rsidRDefault="00BF7CC7">
            <w:pPr>
              <w:rPr>
                <w:color w:val="000000"/>
                <w:szCs w:val="22"/>
              </w:rPr>
            </w:pPr>
            <w:r w:rsidRPr="00BF7CC7">
              <w:rPr>
                <w:color w:val="000000"/>
                <w:szCs w:val="22"/>
              </w:rPr>
              <w:t>R270</w:t>
            </w:r>
          </w:p>
        </w:tc>
      </w:tr>
      <w:tr w:rsidR="00BF7CC7" w:rsidRPr="00BF7CC7" w14:paraId="1AE70D9C" w14:textId="77777777" w:rsidTr="00BF7CC7">
        <w:trPr>
          <w:trHeight w:val="288"/>
          <w:jc w:val="center"/>
        </w:trPr>
        <w:tc>
          <w:tcPr>
            <w:tcW w:w="960" w:type="dxa"/>
            <w:shd w:val="clear" w:color="auto" w:fill="auto"/>
            <w:noWrap/>
            <w:vAlign w:val="bottom"/>
            <w:hideMark/>
          </w:tcPr>
          <w:p w14:paraId="64548E61" w14:textId="77777777" w:rsidR="00BF7CC7" w:rsidRPr="00BF7CC7" w:rsidRDefault="00BF7CC7">
            <w:pPr>
              <w:rPr>
                <w:color w:val="000000"/>
                <w:szCs w:val="22"/>
              </w:rPr>
            </w:pPr>
            <w:r w:rsidRPr="00BF7CC7">
              <w:rPr>
                <w:color w:val="000000"/>
                <w:szCs w:val="22"/>
              </w:rPr>
              <w:t>R271</w:t>
            </w:r>
          </w:p>
        </w:tc>
      </w:tr>
      <w:tr w:rsidR="00BF7CC7" w:rsidRPr="00BF7CC7" w14:paraId="3C5B379F" w14:textId="77777777" w:rsidTr="00BF7CC7">
        <w:trPr>
          <w:trHeight w:val="288"/>
          <w:jc w:val="center"/>
        </w:trPr>
        <w:tc>
          <w:tcPr>
            <w:tcW w:w="960" w:type="dxa"/>
            <w:shd w:val="clear" w:color="auto" w:fill="auto"/>
            <w:noWrap/>
            <w:vAlign w:val="bottom"/>
            <w:hideMark/>
          </w:tcPr>
          <w:p w14:paraId="2D01E281" w14:textId="77777777" w:rsidR="00BF7CC7" w:rsidRPr="00BF7CC7" w:rsidRDefault="00BF7CC7">
            <w:pPr>
              <w:rPr>
                <w:color w:val="000000"/>
                <w:szCs w:val="22"/>
              </w:rPr>
            </w:pPr>
            <w:r w:rsidRPr="00BF7CC7">
              <w:rPr>
                <w:color w:val="000000"/>
                <w:szCs w:val="22"/>
              </w:rPr>
              <w:t>R272</w:t>
            </w:r>
          </w:p>
        </w:tc>
      </w:tr>
      <w:tr w:rsidR="00BF7CC7" w:rsidRPr="00BF7CC7" w14:paraId="29C33722" w14:textId="77777777" w:rsidTr="00BF7CC7">
        <w:trPr>
          <w:trHeight w:val="288"/>
          <w:jc w:val="center"/>
        </w:trPr>
        <w:tc>
          <w:tcPr>
            <w:tcW w:w="960" w:type="dxa"/>
            <w:shd w:val="clear" w:color="auto" w:fill="auto"/>
            <w:noWrap/>
            <w:vAlign w:val="bottom"/>
            <w:hideMark/>
          </w:tcPr>
          <w:p w14:paraId="1271908D" w14:textId="77777777" w:rsidR="00BF7CC7" w:rsidRPr="00BF7CC7" w:rsidRDefault="00BF7CC7">
            <w:pPr>
              <w:rPr>
                <w:color w:val="000000"/>
                <w:szCs w:val="22"/>
              </w:rPr>
            </w:pPr>
            <w:r w:rsidRPr="00BF7CC7">
              <w:rPr>
                <w:color w:val="000000"/>
                <w:szCs w:val="22"/>
              </w:rPr>
              <w:t>R273</w:t>
            </w:r>
          </w:p>
        </w:tc>
      </w:tr>
      <w:tr w:rsidR="00BF7CC7" w:rsidRPr="00BF7CC7" w14:paraId="0A5B4586" w14:textId="77777777" w:rsidTr="00BF7CC7">
        <w:trPr>
          <w:trHeight w:val="288"/>
          <w:jc w:val="center"/>
        </w:trPr>
        <w:tc>
          <w:tcPr>
            <w:tcW w:w="960" w:type="dxa"/>
            <w:shd w:val="clear" w:color="auto" w:fill="auto"/>
            <w:noWrap/>
            <w:vAlign w:val="bottom"/>
            <w:hideMark/>
          </w:tcPr>
          <w:p w14:paraId="4126D8E3" w14:textId="77777777" w:rsidR="00BF7CC7" w:rsidRPr="00BF7CC7" w:rsidRDefault="00BF7CC7">
            <w:pPr>
              <w:rPr>
                <w:color w:val="000000"/>
                <w:szCs w:val="22"/>
              </w:rPr>
            </w:pPr>
            <w:r w:rsidRPr="00BF7CC7">
              <w:rPr>
                <w:color w:val="000000"/>
                <w:szCs w:val="22"/>
              </w:rPr>
              <w:t>R274</w:t>
            </w:r>
          </w:p>
        </w:tc>
      </w:tr>
      <w:tr w:rsidR="00BF7CC7" w:rsidRPr="00BF7CC7" w14:paraId="52D83E9B" w14:textId="77777777" w:rsidTr="00BF7CC7">
        <w:trPr>
          <w:trHeight w:val="288"/>
          <w:jc w:val="center"/>
        </w:trPr>
        <w:tc>
          <w:tcPr>
            <w:tcW w:w="960" w:type="dxa"/>
            <w:shd w:val="clear" w:color="auto" w:fill="auto"/>
            <w:noWrap/>
            <w:vAlign w:val="bottom"/>
            <w:hideMark/>
          </w:tcPr>
          <w:p w14:paraId="6A86DCF9" w14:textId="77777777" w:rsidR="00BF7CC7" w:rsidRPr="00BF7CC7" w:rsidRDefault="00BF7CC7">
            <w:pPr>
              <w:rPr>
                <w:color w:val="000000"/>
                <w:szCs w:val="22"/>
              </w:rPr>
            </w:pPr>
            <w:r w:rsidRPr="00BF7CC7">
              <w:rPr>
                <w:color w:val="000000"/>
                <w:szCs w:val="22"/>
              </w:rPr>
              <w:lastRenderedPageBreak/>
              <w:t>R275</w:t>
            </w:r>
          </w:p>
        </w:tc>
      </w:tr>
      <w:tr w:rsidR="00BF7CC7" w:rsidRPr="00BF7CC7" w14:paraId="48A2B3B9" w14:textId="77777777" w:rsidTr="00BF7CC7">
        <w:trPr>
          <w:trHeight w:val="288"/>
          <w:jc w:val="center"/>
        </w:trPr>
        <w:tc>
          <w:tcPr>
            <w:tcW w:w="960" w:type="dxa"/>
            <w:shd w:val="clear" w:color="auto" w:fill="auto"/>
            <w:noWrap/>
            <w:vAlign w:val="bottom"/>
            <w:hideMark/>
          </w:tcPr>
          <w:p w14:paraId="4CE6ADB4" w14:textId="77777777" w:rsidR="00BF7CC7" w:rsidRPr="00BF7CC7" w:rsidRDefault="00BF7CC7">
            <w:pPr>
              <w:rPr>
                <w:color w:val="000000"/>
                <w:szCs w:val="22"/>
              </w:rPr>
            </w:pPr>
            <w:r w:rsidRPr="00BF7CC7">
              <w:rPr>
                <w:color w:val="000000"/>
                <w:szCs w:val="22"/>
              </w:rPr>
              <w:t>R276</w:t>
            </w:r>
          </w:p>
        </w:tc>
      </w:tr>
      <w:tr w:rsidR="00BF7CC7" w:rsidRPr="00BF7CC7" w14:paraId="313BB344" w14:textId="77777777" w:rsidTr="00BF7CC7">
        <w:trPr>
          <w:trHeight w:val="288"/>
          <w:jc w:val="center"/>
        </w:trPr>
        <w:tc>
          <w:tcPr>
            <w:tcW w:w="960" w:type="dxa"/>
            <w:shd w:val="clear" w:color="auto" w:fill="auto"/>
            <w:noWrap/>
            <w:vAlign w:val="bottom"/>
            <w:hideMark/>
          </w:tcPr>
          <w:p w14:paraId="24D5982D" w14:textId="77777777" w:rsidR="00BF7CC7" w:rsidRPr="00BF7CC7" w:rsidRDefault="00BF7CC7">
            <w:pPr>
              <w:rPr>
                <w:color w:val="000000"/>
                <w:szCs w:val="22"/>
              </w:rPr>
            </w:pPr>
            <w:r w:rsidRPr="00BF7CC7">
              <w:rPr>
                <w:color w:val="000000"/>
                <w:szCs w:val="22"/>
              </w:rPr>
              <w:t>R277</w:t>
            </w:r>
          </w:p>
        </w:tc>
      </w:tr>
      <w:tr w:rsidR="00BF7CC7" w:rsidRPr="00BF7CC7" w14:paraId="2422C8C4" w14:textId="77777777" w:rsidTr="00BF7CC7">
        <w:trPr>
          <w:trHeight w:val="288"/>
          <w:jc w:val="center"/>
        </w:trPr>
        <w:tc>
          <w:tcPr>
            <w:tcW w:w="960" w:type="dxa"/>
            <w:shd w:val="clear" w:color="auto" w:fill="auto"/>
            <w:noWrap/>
            <w:vAlign w:val="bottom"/>
            <w:hideMark/>
          </w:tcPr>
          <w:p w14:paraId="5A590507" w14:textId="77777777" w:rsidR="00BF7CC7" w:rsidRPr="00BF7CC7" w:rsidRDefault="00BF7CC7">
            <w:pPr>
              <w:rPr>
                <w:color w:val="000000"/>
                <w:szCs w:val="22"/>
              </w:rPr>
            </w:pPr>
            <w:r w:rsidRPr="00BF7CC7">
              <w:rPr>
                <w:color w:val="000000"/>
                <w:szCs w:val="22"/>
              </w:rPr>
              <w:t>R278</w:t>
            </w:r>
          </w:p>
        </w:tc>
      </w:tr>
      <w:tr w:rsidR="00BF7CC7" w:rsidRPr="00BF7CC7" w14:paraId="0267D975" w14:textId="77777777" w:rsidTr="00BF7CC7">
        <w:trPr>
          <w:trHeight w:val="288"/>
          <w:jc w:val="center"/>
        </w:trPr>
        <w:tc>
          <w:tcPr>
            <w:tcW w:w="960" w:type="dxa"/>
            <w:shd w:val="clear" w:color="auto" w:fill="auto"/>
            <w:noWrap/>
            <w:vAlign w:val="bottom"/>
            <w:hideMark/>
          </w:tcPr>
          <w:p w14:paraId="657CDE45" w14:textId="77777777" w:rsidR="00BF7CC7" w:rsidRPr="00BF7CC7" w:rsidRDefault="00BF7CC7">
            <w:pPr>
              <w:rPr>
                <w:color w:val="000000"/>
                <w:szCs w:val="22"/>
              </w:rPr>
            </w:pPr>
            <w:r w:rsidRPr="00BF7CC7">
              <w:rPr>
                <w:color w:val="000000"/>
                <w:szCs w:val="22"/>
              </w:rPr>
              <w:t>R279</w:t>
            </w:r>
          </w:p>
        </w:tc>
      </w:tr>
      <w:tr w:rsidR="00BF7CC7" w:rsidRPr="00BF7CC7" w14:paraId="6777A150" w14:textId="77777777" w:rsidTr="00BF7CC7">
        <w:trPr>
          <w:trHeight w:val="288"/>
          <w:jc w:val="center"/>
        </w:trPr>
        <w:tc>
          <w:tcPr>
            <w:tcW w:w="960" w:type="dxa"/>
            <w:shd w:val="clear" w:color="auto" w:fill="auto"/>
            <w:noWrap/>
            <w:vAlign w:val="bottom"/>
            <w:hideMark/>
          </w:tcPr>
          <w:p w14:paraId="650E0F8E" w14:textId="77777777" w:rsidR="00BF7CC7" w:rsidRPr="00BF7CC7" w:rsidRDefault="00BF7CC7">
            <w:pPr>
              <w:rPr>
                <w:color w:val="000000"/>
                <w:szCs w:val="22"/>
              </w:rPr>
            </w:pPr>
            <w:r w:rsidRPr="00BF7CC7">
              <w:rPr>
                <w:color w:val="000000"/>
                <w:szCs w:val="22"/>
              </w:rPr>
              <w:t>R280</w:t>
            </w:r>
          </w:p>
        </w:tc>
      </w:tr>
      <w:tr w:rsidR="00BF7CC7" w:rsidRPr="00BF7CC7" w14:paraId="54612CF2" w14:textId="77777777" w:rsidTr="00BF7CC7">
        <w:trPr>
          <w:trHeight w:val="288"/>
          <w:jc w:val="center"/>
        </w:trPr>
        <w:tc>
          <w:tcPr>
            <w:tcW w:w="960" w:type="dxa"/>
            <w:shd w:val="clear" w:color="auto" w:fill="auto"/>
            <w:noWrap/>
            <w:vAlign w:val="bottom"/>
            <w:hideMark/>
          </w:tcPr>
          <w:p w14:paraId="73746C07" w14:textId="77777777" w:rsidR="00BF7CC7" w:rsidRPr="00BF7CC7" w:rsidRDefault="00BF7CC7">
            <w:pPr>
              <w:rPr>
                <w:color w:val="000000"/>
                <w:szCs w:val="22"/>
              </w:rPr>
            </w:pPr>
            <w:r w:rsidRPr="00BF7CC7">
              <w:rPr>
                <w:color w:val="000000"/>
                <w:szCs w:val="22"/>
              </w:rPr>
              <w:t>R280bis</w:t>
            </w:r>
          </w:p>
        </w:tc>
      </w:tr>
      <w:tr w:rsidR="00BF7CC7" w:rsidRPr="00BF7CC7" w14:paraId="1A613868" w14:textId="77777777" w:rsidTr="00BF7CC7">
        <w:trPr>
          <w:trHeight w:val="288"/>
          <w:jc w:val="center"/>
        </w:trPr>
        <w:tc>
          <w:tcPr>
            <w:tcW w:w="960" w:type="dxa"/>
            <w:shd w:val="clear" w:color="auto" w:fill="auto"/>
            <w:noWrap/>
            <w:vAlign w:val="bottom"/>
            <w:hideMark/>
          </w:tcPr>
          <w:p w14:paraId="2F06290A" w14:textId="77777777" w:rsidR="00BF7CC7" w:rsidRPr="00BF7CC7" w:rsidRDefault="00BF7CC7">
            <w:pPr>
              <w:rPr>
                <w:color w:val="000000"/>
                <w:szCs w:val="22"/>
              </w:rPr>
            </w:pPr>
            <w:r w:rsidRPr="00BF7CC7">
              <w:rPr>
                <w:color w:val="000000"/>
                <w:szCs w:val="22"/>
              </w:rPr>
              <w:t>R280qua</w:t>
            </w:r>
          </w:p>
        </w:tc>
      </w:tr>
      <w:tr w:rsidR="00BF7CC7" w:rsidRPr="00BF7CC7" w14:paraId="6C4D6DBB" w14:textId="77777777" w:rsidTr="00BF7CC7">
        <w:trPr>
          <w:trHeight w:val="288"/>
          <w:jc w:val="center"/>
        </w:trPr>
        <w:tc>
          <w:tcPr>
            <w:tcW w:w="960" w:type="dxa"/>
            <w:shd w:val="clear" w:color="auto" w:fill="auto"/>
            <w:noWrap/>
            <w:vAlign w:val="bottom"/>
            <w:hideMark/>
          </w:tcPr>
          <w:p w14:paraId="1EBDA41B" w14:textId="77777777" w:rsidR="00BF7CC7" w:rsidRPr="00BF7CC7" w:rsidRDefault="00BF7CC7">
            <w:pPr>
              <w:rPr>
                <w:color w:val="000000"/>
                <w:szCs w:val="22"/>
              </w:rPr>
            </w:pPr>
            <w:r w:rsidRPr="00BF7CC7">
              <w:rPr>
                <w:color w:val="000000"/>
                <w:szCs w:val="22"/>
              </w:rPr>
              <w:t>R280ter</w:t>
            </w:r>
          </w:p>
        </w:tc>
      </w:tr>
      <w:tr w:rsidR="00BF7CC7" w:rsidRPr="00BF7CC7" w14:paraId="1496D9AC" w14:textId="77777777" w:rsidTr="00BF7CC7">
        <w:trPr>
          <w:trHeight w:val="288"/>
          <w:jc w:val="center"/>
        </w:trPr>
        <w:tc>
          <w:tcPr>
            <w:tcW w:w="960" w:type="dxa"/>
            <w:shd w:val="clear" w:color="auto" w:fill="auto"/>
            <w:noWrap/>
            <w:vAlign w:val="bottom"/>
            <w:hideMark/>
          </w:tcPr>
          <w:p w14:paraId="71779B89" w14:textId="77777777" w:rsidR="00BF7CC7" w:rsidRPr="00BF7CC7" w:rsidRDefault="00BF7CC7">
            <w:pPr>
              <w:rPr>
                <w:color w:val="000000"/>
                <w:szCs w:val="22"/>
              </w:rPr>
            </w:pPr>
            <w:r w:rsidRPr="00BF7CC7">
              <w:rPr>
                <w:color w:val="000000"/>
                <w:szCs w:val="22"/>
              </w:rPr>
              <w:t>R281</w:t>
            </w:r>
          </w:p>
        </w:tc>
      </w:tr>
      <w:tr w:rsidR="00BF7CC7" w:rsidRPr="00BF7CC7" w14:paraId="1FA9EF51" w14:textId="77777777" w:rsidTr="00BF7CC7">
        <w:trPr>
          <w:trHeight w:val="288"/>
          <w:jc w:val="center"/>
        </w:trPr>
        <w:tc>
          <w:tcPr>
            <w:tcW w:w="960" w:type="dxa"/>
            <w:shd w:val="clear" w:color="auto" w:fill="auto"/>
            <w:noWrap/>
            <w:vAlign w:val="bottom"/>
            <w:hideMark/>
          </w:tcPr>
          <w:p w14:paraId="7A295B8B" w14:textId="77777777" w:rsidR="00BF7CC7" w:rsidRPr="00BF7CC7" w:rsidRDefault="00BF7CC7">
            <w:pPr>
              <w:rPr>
                <w:color w:val="000000"/>
                <w:szCs w:val="22"/>
              </w:rPr>
            </w:pPr>
            <w:r w:rsidRPr="00BF7CC7">
              <w:rPr>
                <w:color w:val="000000"/>
                <w:szCs w:val="22"/>
              </w:rPr>
              <w:t>R282</w:t>
            </w:r>
          </w:p>
        </w:tc>
      </w:tr>
      <w:tr w:rsidR="00BF7CC7" w:rsidRPr="00BF7CC7" w14:paraId="45885836" w14:textId="77777777" w:rsidTr="00BF7CC7">
        <w:trPr>
          <w:trHeight w:val="288"/>
          <w:jc w:val="center"/>
        </w:trPr>
        <w:tc>
          <w:tcPr>
            <w:tcW w:w="960" w:type="dxa"/>
            <w:shd w:val="clear" w:color="auto" w:fill="auto"/>
            <w:noWrap/>
            <w:vAlign w:val="bottom"/>
            <w:hideMark/>
          </w:tcPr>
          <w:p w14:paraId="554EA7CD" w14:textId="77777777" w:rsidR="00BF7CC7" w:rsidRPr="00BF7CC7" w:rsidRDefault="00BF7CC7">
            <w:pPr>
              <w:rPr>
                <w:color w:val="000000"/>
                <w:szCs w:val="22"/>
              </w:rPr>
            </w:pPr>
            <w:r w:rsidRPr="00BF7CC7">
              <w:rPr>
                <w:color w:val="000000"/>
                <w:szCs w:val="22"/>
              </w:rPr>
              <w:t>R282bis</w:t>
            </w:r>
          </w:p>
        </w:tc>
      </w:tr>
      <w:tr w:rsidR="00BF7CC7" w:rsidRPr="00BF7CC7" w14:paraId="767F3F6E" w14:textId="77777777" w:rsidTr="00BF7CC7">
        <w:trPr>
          <w:trHeight w:val="288"/>
          <w:jc w:val="center"/>
        </w:trPr>
        <w:tc>
          <w:tcPr>
            <w:tcW w:w="960" w:type="dxa"/>
            <w:shd w:val="clear" w:color="auto" w:fill="auto"/>
            <w:noWrap/>
            <w:vAlign w:val="bottom"/>
            <w:hideMark/>
          </w:tcPr>
          <w:p w14:paraId="1AACE94F" w14:textId="77777777" w:rsidR="00BF7CC7" w:rsidRPr="00BF7CC7" w:rsidRDefault="00BF7CC7">
            <w:pPr>
              <w:rPr>
                <w:color w:val="000000"/>
                <w:szCs w:val="22"/>
              </w:rPr>
            </w:pPr>
            <w:r w:rsidRPr="00BF7CC7">
              <w:rPr>
                <w:color w:val="000000"/>
                <w:szCs w:val="22"/>
              </w:rPr>
              <w:t>R283</w:t>
            </w:r>
          </w:p>
        </w:tc>
      </w:tr>
      <w:tr w:rsidR="00BF7CC7" w:rsidRPr="00BF7CC7" w14:paraId="52C7928E" w14:textId="77777777" w:rsidTr="00BF7CC7">
        <w:trPr>
          <w:trHeight w:val="288"/>
          <w:jc w:val="center"/>
        </w:trPr>
        <w:tc>
          <w:tcPr>
            <w:tcW w:w="960" w:type="dxa"/>
            <w:shd w:val="clear" w:color="auto" w:fill="auto"/>
            <w:noWrap/>
            <w:vAlign w:val="bottom"/>
            <w:hideMark/>
          </w:tcPr>
          <w:p w14:paraId="0AB166F6" w14:textId="77777777" w:rsidR="00BF7CC7" w:rsidRPr="00BF7CC7" w:rsidRDefault="00BF7CC7">
            <w:pPr>
              <w:rPr>
                <w:color w:val="000000"/>
                <w:szCs w:val="22"/>
              </w:rPr>
            </w:pPr>
            <w:r w:rsidRPr="00BF7CC7">
              <w:rPr>
                <w:color w:val="000000"/>
                <w:szCs w:val="22"/>
              </w:rPr>
              <w:t>R284</w:t>
            </w:r>
          </w:p>
        </w:tc>
      </w:tr>
      <w:tr w:rsidR="00BF7CC7" w:rsidRPr="00BF7CC7" w14:paraId="4AE1E666" w14:textId="77777777" w:rsidTr="00BF7CC7">
        <w:trPr>
          <w:trHeight w:val="288"/>
          <w:jc w:val="center"/>
        </w:trPr>
        <w:tc>
          <w:tcPr>
            <w:tcW w:w="960" w:type="dxa"/>
            <w:shd w:val="clear" w:color="auto" w:fill="auto"/>
            <w:noWrap/>
            <w:vAlign w:val="bottom"/>
            <w:hideMark/>
          </w:tcPr>
          <w:p w14:paraId="4D4E2B59" w14:textId="77777777" w:rsidR="00BF7CC7" w:rsidRPr="00BF7CC7" w:rsidRDefault="00BF7CC7">
            <w:pPr>
              <w:rPr>
                <w:color w:val="000000"/>
                <w:szCs w:val="22"/>
              </w:rPr>
            </w:pPr>
            <w:r w:rsidRPr="00BF7CC7">
              <w:rPr>
                <w:color w:val="000000"/>
                <w:szCs w:val="22"/>
              </w:rPr>
              <w:t>R286</w:t>
            </w:r>
          </w:p>
        </w:tc>
      </w:tr>
      <w:tr w:rsidR="00BF7CC7" w:rsidRPr="00BF7CC7" w14:paraId="4E2BEC87" w14:textId="77777777" w:rsidTr="00BF7CC7">
        <w:trPr>
          <w:trHeight w:val="288"/>
          <w:jc w:val="center"/>
        </w:trPr>
        <w:tc>
          <w:tcPr>
            <w:tcW w:w="960" w:type="dxa"/>
            <w:shd w:val="clear" w:color="auto" w:fill="auto"/>
            <w:noWrap/>
            <w:vAlign w:val="bottom"/>
            <w:hideMark/>
          </w:tcPr>
          <w:p w14:paraId="5750B490" w14:textId="77777777" w:rsidR="00BF7CC7" w:rsidRPr="00BF7CC7" w:rsidRDefault="00BF7CC7">
            <w:pPr>
              <w:rPr>
                <w:color w:val="000000"/>
                <w:szCs w:val="22"/>
              </w:rPr>
            </w:pPr>
            <w:r w:rsidRPr="00BF7CC7">
              <w:rPr>
                <w:color w:val="000000"/>
                <w:szCs w:val="22"/>
              </w:rPr>
              <w:t>R288</w:t>
            </w:r>
          </w:p>
        </w:tc>
      </w:tr>
      <w:tr w:rsidR="00BF7CC7" w:rsidRPr="00BF7CC7" w14:paraId="3F4DF202" w14:textId="77777777" w:rsidTr="00BF7CC7">
        <w:trPr>
          <w:trHeight w:val="288"/>
          <w:jc w:val="center"/>
        </w:trPr>
        <w:tc>
          <w:tcPr>
            <w:tcW w:w="960" w:type="dxa"/>
            <w:shd w:val="clear" w:color="auto" w:fill="auto"/>
            <w:noWrap/>
            <w:vAlign w:val="bottom"/>
            <w:hideMark/>
          </w:tcPr>
          <w:p w14:paraId="061DC652" w14:textId="77777777" w:rsidR="00BF7CC7" w:rsidRPr="00BF7CC7" w:rsidRDefault="00BF7CC7">
            <w:pPr>
              <w:rPr>
                <w:color w:val="000000"/>
                <w:szCs w:val="22"/>
              </w:rPr>
            </w:pPr>
            <w:r w:rsidRPr="00BF7CC7">
              <w:rPr>
                <w:color w:val="000000"/>
                <w:szCs w:val="22"/>
              </w:rPr>
              <w:t>R289</w:t>
            </w:r>
          </w:p>
        </w:tc>
      </w:tr>
      <w:tr w:rsidR="00BF7CC7" w:rsidRPr="00BF7CC7" w14:paraId="3130B36D" w14:textId="77777777" w:rsidTr="00BF7CC7">
        <w:trPr>
          <w:trHeight w:val="288"/>
          <w:jc w:val="center"/>
        </w:trPr>
        <w:tc>
          <w:tcPr>
            <w:tcW w:w="960" w:type="dxa"/>
            <w:shd w:val="clear" w:color="auto" w:fill="auto"/>
            <w:noWrap/>
            <w:vAlign w:val="bottom"/>
            <w:hideMark/>
          </w:tcPr>
          <w:p w14:paraId="2C4A15BD" w14:textId="77777777" w:rsidR="00BF7CC7" w:rsidRPr="00BF7CC7" w:rsidRDefault="00BF7CC7">
            <w:pPr>
              <w:rPr>
                <w:color w:val="000000"/>
                <w:szCs w:val="22"/>
              </w:rPr>
            </w:pPr>
            <w:r w:rsidRPr="00BF7CC7">
              <w:rPr>
                <w:color w:val="000000"/>
                <w:szCs w:val="22"/>
              </w:rPr>
              <w:t>R290</w:t>
            </w:r>
          </w:p>
        </w:tc>
      </w:tr>
      <w:tr w:rsidR="00BF7CC7" w:rsidRPr="00BF7CC7" w14:paraId="67A5746C" w14:textId="77777777" w:rsidTr="00BF7CC7">
        <w:trPr>
          <w:trHeight w:val="288"/>
          <w:jc w:val="center"/>
        </w:trPr>
        <w:tc>
          <w:tcPr>
            <w:tcW w:w="960" w:type="dxa"/>
            <w:shd w:val="clear" w:color="auto" w:fill="auto"/>
            <w:noWrap/>
            <w:vAlign w:val="bottom"/>
            <w:hideMark/>
          </w:tcPr>
          <w:p w14:paraId="3460262E" w14:textId="77777777" w:rsidR="00BF7CC7" w:rsidRPr="00BF7CC7" w:rsidRDefault="00BF7CC7">
            <w:pPr>
              <w:rPr>
                <w:color w:val="000000"/>
                <w:szCs w:val="22"/>
              </w:rPr>
            </w:pPr>
            <w:r w:rsidRPr="00BF7CC7">
              <w:rPr>
                <w:color w:val="000000"/>
                <w:szCs w:val="22"/>
              </w:rPr>
              <w:t>R290bis</w:t>
            </w:r>
          </w:p>
        </w:tc>
      </w:tr>
      <w:tr w:rsidR="00BF7CC7" w:rsidRPr="00BF7CC7" w14:paraId="5935CFC9" w14:textId="77777777" w:rsidTr="00BF7CC7">
        <w:trPr>
          <w:trHeight w:val="288"/>
          <w:jc w:val="center"/>
        </w:trPr>
        <w:tc>
          <w:tcPr>
            <w:tcW w:w="960" w:type="dxa"/>
            <w:shd w:val="clear" w:color="auto" w:fill="auto"/>
            <w:noWrap/>
            <w:vAlign w:val="bottom"/>
            <w:hideMark/>
          </w:tcPr>
          <w:p w14:paraId="51703889" w14:textId="77777777" w:rsidR="00BF7CC7" w:rsidRPr="00BF7CC7" w:rsidRDefault="00BF7CC7">
            <w:pPr>
              <w:rPr>
                <w:color w:val="000000"/>
                <w:szCs w:val="22"/>
              </w:rPr>
            </w:pPr>
            <w:r w:rsidRPr="00BF7CC7">
              <w:rPr>
                <w:color w:val="000000"/>
                <w:szCs w:val="22"/>
              </w:rPr>
              <w:t>R291</w:t>
            </w:r>
          </w:p>
        </w:tc>
      </w:tr>
      <w:tr w:rsidR="00BF7CC7" w:rsidRPr="00BF7CC7" w14:paraId="13D9E3FF" w14:textId="77777777" w:rsidTr="00BF7CC7">
        <w:trPr>
          <w:trHeight w:val="288"/>
          <w:jc w:val="center"/>
        </w:trPr>
        <w:tc>
          <w:tcPr>
            <w:tcW w:w="960" w:type="dxa"/>
            <w:shd w:val="clear" w:color="auto" w:fill="auto"/>
            <w:noWrap/>
            <w:vAlign w:val="bottom"/>
            <w:hideMark/>
          </w:tcPr>
          <w:p w14:paraId="00714111" w14:textId="77777777" w:rsidR="00BF7CC7" w:rsidRPr="00BF7CC7" w:rsidRDefault="00BF7CC7">
            <w:pPr>
              <w:rPr>
                <w:color w:val="000000"/>
                <w:szCs w:val="22"/>
              </w:rPr>
            </w:pPr>
            <w:r w:rsidRPr="00BF7CC7">
              <w:rPr>
                <w:color w:val="000000"/>
                <w:szCs w:val="22"/>
              </w:rPr>
              <w:t>R292</w:t>
            </w:r>
          </w:p>
        </w:tc>
      </w:tr>
      <w:tr w:rsidR="00BF7CC7" w:rsidRPr="00BF7CC7" w14:paraId="5E57ABC8" w14:textId="77777777" w:rsidTr="00BF7CC7">
        <w:trPr>
          <w:trHeight w:val="288"/>
          <w:jc w:val="center"/>
        </w:trPr>
        <w:tc>
          <w:tcPr>
            <w:tcW w:w="960" w:type="dxa"/>
            <w:shd w:val="clear" w:color="auto" w:fill="auto"/>
            <w:noWrap/>
            <w:vAlign w:val="bottom"/>
            <w:hideMark/>
          </w:tcPr>
          <w:p w14:paraId="290C77AB" w14:textId="77777777" w:rsidR="00BF7CC7" w:rsidRPr="00BF7CC7" w:rsidRDefault="00BF7CC7">
            <w:pPr>
              <w:rPr>
                <w:color w:val="000000"/>
                <w:szCs w:val="22"/>
              </w:rPr>
            </w:pPr>
            <w:r w:rsidRPr="00BF7CC7">
              <w:rPr>
                <w:color w:val="000000"/>
                <w:szCs w:val="22"/>
              </w:rPr>
              <w:t>R293</w:t>
            </w:r>
          </w:p>
        </w:tc>
      </w:tr>
      <w:tr w:rsidR="00BF7CC7" w:rsidRPr="00BF7CC7" w14:paraId="36239461" w14:textId="77777777" w:rsidTr="00BF7CC7">
        <w:trPr>
          <w:trHeight w:val="288"/>
          <w:jc w:val="center"/>
        </w:trPr>
        <w:tc>
          <w:tcPr>
            <w:tcW w:w="960" w:type="dxa"/>
            <w:shd w:val="clear" w:color="auto" w:fill="auto"/>
            <w:noWrap/>
            <w:vAlign w:val="bottom"/>
            <w:hideMark/>
          </w:tcPr>
          <w:p w14:paraId="6465F2E1" w14:textId="77777777" w:rsidR="00BF7CC7" w:rsidRPr="00BF7CC7" w:rsidRDefault="00BF7CC7">
            <w:pPr>
              <w:rPr>
                <w:color w:val="000000"/>
                <w:szCs w:val="22"/>
              </w:rPr>
            </w:pPr>
            <w:r w:rsidRPr="00BF7CC7">
              <w:rPr>
                <w:color w:val="000000"/>
                <w:szCs w:val="22"/>
              </w:rPr>
              <w:t>R294</w:t>
            </w:r>
          </w:p>
        </w:tc>
      </w:tr>
      <w:tr w:rsidR="00BF7CC7" w:rsidRPr="00BF7CC7" w14:paraId="3663C1E3" w14:textId="77777777" w:rsidTr="00BF7CC7">
        <w:trPr>
          <w:trHeight w:val="288"/>
          <w:jc w:val="center"/>
        </w:trPr>
        <w:tc>
          <w:tcPr>
            <w:tcW w:w="960" w:type="dxa"/>
            <w:shd w:val="clear" w:color="auto" w:fill="auto"/>
            <w:noWrap/>
            <w:vAlign w:val="bottom"/>
            <w:hideMark/>
          </w:tcPr>
          <w:p w14:paraId="0E0023A2" w14:textId="77777777" w:rsidR="00BF7CC7" w:rsidRPr="00BF7CC7" w:rsidRDefault="00BF7CC7">
            <w:pPr>
              <w:rPr>
                <w:color w:val="000000"/>
                <w:szCs w:val="22"/>
              </w:rPr>
            </w:pPr>
            <w:r w:rsidRPr="00BF7CC7">
              <w:rPr>
                <w:color w:val="000000"/>
                <w:szCs w:val="22"/>
              </w:rPr>
              <w:t>R295</w:t>
            </w:r>
          </w:p>
        </w:tc>
      </w:tr>
      <w:tr w:rsidR="00BF7CC7" w:rsidRPr="00BF7CC7" w14:paraId="487B35AA" w14:textId="77777777" w:rsidTr="00BF7CC7">
        <w:trPr>
          <w:trHeight w:val="288"/>
          <w:jc w:val="center"/>
        </w:trPr>
        <w:tc>
          <w:tcPr>
            <w:tcW w:w="960" w:type="dxa"/>
            <w:shd w:val="clear" w:color="auto" w:fill="auto"/>
            <w:noWrap/>
            <w:vAlign w:val="bottom"/>
            <w:hideMark/>
          </w:tcPr>
          <w:p w14:paraId="2C11F89C" w14:textId="77777777" w:rsidR="00BF7CC7" w:rsidRPr="00BF7CC7" w:rsidRDefault="00BF7CC7">
            <w:pPr>
              <w:rPr>
                <w:color w:val="000000"/>
                <w:szCs w:val="22"/>
              </w:rPr>
            </w:pPr>
            <w:r w:rsidRPr="00BF7CC7">
              <w:rPr>
                <w:color w:val="000000"/>
                <w:szCs w:val="22"/>
              </w:rPr>
              <w:t>R296</w:t>
            </w:r>
          </w:p>
        </w:tc>
      </w:tr>
      <w:tr w:rsidR="00BF7CC7" w:rsidRPr="00BF7CC7" w14:paraId="116ACCD4" w14:textId="77777777" w:rsidTr="00BF7CC7">
        <w:trPr>
          <w:trHeight w:val="288"/>
          <w:jc w:val="center"/>
        </w:trPr>
        <w:tc>
          <w:tcPr>
            <w:tcW w:w="960" w:type="dxa"/>
            <w:shd w:val="clear" w:color="auto" w:fill="auto"/>
            <w:noWrap/>
            <w:vAlign w:val="bottom"/>
            <w:hideMark/>
          </w:tcPr>
          <w:p w14:paraId="39C68F0E" w14:textId="77777777" w:rsidR="00BF7CC7" w:rsidRPr="00BF7CC7" w:rsidRDefault="00BF7CC7">
            <w:pPr>
              <w:rPr>
                <w:color w:val="000000"/>
                <w:szCs w:val="22"/>
              </w:rPr>
            </w:pPr>
            <w:r w:rsidRPr="00BF7CC7">
              <w:rPr>
                <w:color w:val="000000"/>
                <w:szCs w:val="22"/>
              </w:rPr>
              <w:t>R297</w:t>
            </w:r>
          </w:p>
        </w:tc>
      </w:tr>
      <w:tr w:rsidR="00BF7CC7" w:rsidRPr="00BF7CC7" w14:paraId="4D317B95" w14:textId="77777777" w:rsidTr="00BF7CC7">
        <w:trPr>
          <w:trHeight w:val="288"/>
          <w:jc w:val="center"/>
        </w:trPr>
        <w:tc>
          <w:tcPr>
            <w:tcW w:w="960" w:type="dxa"/>
            <w:shd w:val="clear" w:color="auto" w:fill="auto"/>
            <w:noWrap/>
            <w:vAlign w:val="bottom"/>
            <w:hideMark/>
          </w:tcPr>
          <w:p w14:paraId="49409218" w14:textId="77777777" w:rsidR="00BF7CC7" w:rsidRPr="00BF7CC7" w:rsidRDefault="00BF7CC7">
            <w:pPr>
              <w:rPr>
                <w:color w:val="000000"/>
                <w:szCs w:val="22"/>
              </w:rPr>
            </w:pPr>
            <w:r w:rsidRPr="00BF7CC7">
              <w:rPr>
                <w:color w:val="000000"/>
                <w:szCs w:val="22"/>
              </w:rPr>
              <w:t>R297bis</w:t>
            </w:r>
          </w:p>
        </w:tc>
      </w:tr>
      <w:tr w:rsidR="00BF7CC7" w:rsidRPr="00BF7CC7" w14:paraId="1AC28B93" w14:textId="77777777" w:rsidTr="00BF7CC7">
        <w:trPr>
          <w:trHeight w:val="288"/>
          <w:jc w:val="center"/>
        </w:trPr>
        <w:tc>
          <w:tcPr>
            <w:tcW w:w="960" w:type="dxa"/>
            <w:shd w:val="clear" w:color="auto" w:fill="auto"/>
            <w:noWrap/>
            <w:vAlign w:val="bottom"/>
            <w:hideMark/>
          </w:tcPr>
          <w:p w14:paraId="7E5EED4C" w14:textId="77777777" w:rsidR="00BF7CC7" w:rsidRPr="00BF7CC7" w:rsidRDefault="00BF7CC7">
            <w:pPr>
              <w:rPr>
                <w:color w:val="000000"/>
                <w:szCs w:val="22"/>
              </w:rPr>
            </w:pPr>
            <w:r w:rsidRPr="00BF7CC7">
              <w:rPr>
                <w:color w:val="000000"/>
                <w:szCs w:val="22"/>
              </w:rPr>
              <w:t>R299</w:t>
            </w:r>
          </w:p>
        </w:tc>
      </w:tr>
      <w:tr w:rsidR="00BF7CC7" w:rsidRPr="00BF7CC7" w14:paraId="7A0D98A5" w14:textId="77777777" w:rsidTr="00BF7CC7">
        <w:trPr>
          <w:trHeight w:val="288"/>
          <w:jc w:val="center"/>
        </w:trPr>
        <w:tc>
          <w:tcPr>
            <w:tcW w:w="960" w:type="dxa"/>
            <w:shd w:val="clear" w:color="auto" w:fill="auto"/>
            <w:noWrap/>
            <w:vAlign w:val="bottom"/>
            <w:hideMark/>
          </w:tcPr>
          <w:p w14:paraId="34714FC2" w14:textId="77777777" w:rsidR="00BF7CC7" w:rsidRPr="00BF7CC7" w:rsidRDefault="00BF7CC7">
            <w:pPr>
              <w:rPr>
                <w:color w:val="000000"/>
                <w:szCs w:val="22"/>
              </w:rPr>
            </w:pPr>
            <w:r w:rsidRPr="00BF7CC7">
              <w:rPr>
                <w:color w:val="000000"/>
                <w:szCs w:val="22"/>
              </w:rPr>
              <w:t>R300</w:t>
            </w:r>
          </w:p>
        </w:tc>
      </w:tr>
      <w:tr w:rsidR="00BF7CC7" w:rsidRPr="00BF7CC7" w14:paraId="5519A047" w14:textId="77777777" w:rsidTr="00BF7CC7">
        <w:trPr>
          <w:trHeight w:val="288"/>
          <w:jc w:val="center"/>
        </w:trPr>
        <w:tc>
          <w:tcPr>
            <w:tcW w:w="960" w:type="dxa"/>
            <w:shd w:val="clear" w:color="auto" w:fill="auto"/>
            <w:noWrap/>
            <w:vAlign w:val="bottom"/>
            <w:hideMark/>
          </w:tcPr>
          <w:p w14:paraId="76A5E39B" w14:textId="77777777" w:rsidR="00BF7CC7" w:rsidRPr="00BF7CC7" w:rsidRDefault="00BF7CC7">
            <w:pPr>
              <w:rPr>
                <w:color w:val="000000"/>
                <w:szCs w:val="22"/>
              </w:rPr>
            </w:pPr>
            <w:r w:rsidRPr="00BF7CC7">
              <w:rPr>
                <w:color w:val="000000"/>
                <w:szCs w:val="22"/>
              </w:rPr>
              <w:t>R301</w:t>
            </w:r>
          </w:p>
        </w:tc>
      </w:tr>
      <w:tr w:rsidR="00BF7CC7" w:rsidRPr="00BF7CC7" w14:paraId="0B8B60C0" w14:textId="77777777" w:rsidTr="00BF7CC7">
        <w:trPr>
          <w:trHeight w:val="288"/>
          <w:jc w:val="center"/>
        </w:trPr>
        <w:tc>
          <w:tcPr>
            <w:tcW w:w="960" w:type="dxa"/>
            <w:shd w:val="clear" w:color="auto" w:fill="auto"/>
            <w:noWrap/>
            <w:vAlign w:val="bottom"/>
            <w:hideMark/>
          </w:tcPr>
          <w:p w14:paraId="53269E15" w14:textId="77777777" w:rsidR="00BF7CC7" w:rsidRPr="00BF7CC7" w:rsidRDefault="00BF7CC7">
            <w:pPr>
              <w:rPr>
                <w:color w:val="000000"/>
                <w:szCs w:val="22"/>
              </w:rPr>
            </w:pPr>
            <w:r w:rsidRPr="00BF7CC7">
              <w:rPr>
                <w:color w:val="000000"/>
                <w:szCs w:val="22"/>
              </w:rPr>
              <w:t>R302</w:t>
            </w:r>
          </w:p>
        </w:tc>
      </w:tr>
      <w:tr w:rsidR="00BF7CC7" w:rsidRPr="00BF7CC7" w14:paraId="3964C0FB" w14:textId="77777777" w:rsidTr="00BF7CC7">
        <w:trPr>
          <w:trHeight w:val="288"/>
          <w:jc w:val="center"/>
        </w:trPr>
        <w:tc>
          <w:tcPr>
            <w:tcW w:w="960" w:type="dxa"/>
            <w:shd w:val="clear" w:color="auto" w:fill="auto"/>
            <w:noWrap/>
            <w:vAlign w:val="bottom"/>
            <w:hideMark/>
          </w:tcPr>
          <w:p w14:paraId="7D0B6669" w14:textId="77777777" w:rsidR="00BF7CC7" w:rsidRPr="00BF7CC7" w:rsidRDefault="00BF7CC7">
            <w:pPr>
              <w:rPr>
                <w:color w:val="000000"/>
                <w:szCs w:val="22"/>
              </w:rPr>
            </w:pPr>
            <w:r w:rsidRPr="00BF7CC7">
              <w:rPr>
                <w:color w:val="000000"/>
                <w:szCs w:val="22"/>
              </w:rPr>
              <w:t>R303</w:t>
            </w:r>
          </w:p>
        </w:tc>
      </w:tr>
      <w:tr w:rsidR="00BF7CC7" w:rsidRPr="00BF7CC7" w14:paraId="2C662D2A" w14:textId="77777777" w:rsidTr="00BF7CC7">
        <w:trPr>
          <w:trHeight w:val="288"/>
          <w:jc w:val="center"/>
        </w:trPr>
        <w:tc>
          <w:tcPr>
            <w:tcW w:w="960" w:type="dxa"/>
            <w:shd w:val="clear" w:color="auto" w:fill="auto"/>
            <w:noWrap/>
            <w:vAlign w:val="bottom"/>
            <w:hideMark/>
          </w:tcPr>
          <w:p w14:paraId="694C3A51" w14:textId="77777777" w:rsidR="00BF7CC7" w:rsidRPr="00BF7CC7" w:rsidRDefault="00BF7CC7">
            <w:pPr>
              <w:rPr>
                <w:color w:val="000000"/>
                <w:szCs w:val="22"/>
              </w:rPr>
            </w:pPr>
            <w:r w:rsidRPr="00BF7CC7">
              <w:rPr>
                <w:color w:val="000000"/>
                <w:szCs w:val="22"/>
              </w:rPr>
              <w:t>R304</w:t>
            </w:r>
          </w:p>
        </w:tc>
      </w:tr>
      <w:tr w:rsidR="00BF7CC7" w:rsidRPr="00BF7CC7" w14:paraId="22B6C7A4" w14:textId="77777777" w:rsidTr="00BF7CC7">
        <w:trPr>
          <w:trHeight w:val="288"/>
          <w:jc w:val="center"/>
        </w:trPr>
        <w:tc>
          <w:tcPr>
            <w:tcW w:w="960" w:type="dxa"/>
            <w:shd w:val="clear" w:color="auto" w:fill="auto"/>
            <w:noWrap/>
            <w:vAlign w:val="bottom"/>
            <w:hideMark/>
          </w:tcPr>
          <w:p w14:paraId="66DF61C6" w14:textId="77777777" w:rsidR="00BF7CC7" w:rsidRPr="00BF7CC7" w:rsidRDefault="00BF7CC7">
            <w:pPr>
              <w:rPr>
                <w:color w:val="000000"/>
                <w:szCs w:val="22"/>
              </w:rPr>
            </w:pPr>
            <w:r w:rsidRPr="00BF7CC7">
              <w:rPr>
                <w:color w:val="000000"/>
                <w:szCs w:val="22"/>
              </w:rPr>
              <w:t>R305</w:t>
            </w:r>
          </w:p>
        </w:tc>
      </w:tr>
      <w:tr w:rsidR="00BF7CC7" w:rsidRPr="00BF7CC7" w14:paraId="2EFACD72" w14:textId="77777777" w:rsidTr="00BF7CC7">
        <w:trPr>
          <w:trHeight w:val="288"/>
          <w:jc w:val="center"/>
        </w:trPr>
        <w:tc>
          <w:tcPr>
            <w:tcW w:w="960" w:type="dxa"/>
            <w:shd w:val="clear" w:color="auto" w:fill="auto"/>
            <w:noWrap/>
            <w:vAlign w:val="bottom"/>
            <w:hideMark/>
          </w:tcPr>
          <w:p w14:paraId="5915A8D5" w14:textId="77777777" w:rsidR="00BF7CC7" w:rsidRPr="00BF7CC7" w:rsidRDefault="00BF7CC7">
            <w:pPr>
              <w:rPr>
                <w:color w:val="000000"/>
                <w:szCs w:val="22"/>
              </w:rPr>
            </w:pPr>
            <w:r w:rsidRPr="00BF7CC7">
              <w:rPr>
                <w:color w:val="000000"/>
                <w:szCs w:val="22"/>
              </w:rPr>
              <w:t>R306</w:t>
            </w:r>
          </w:p>
        </w:tc>
      </w:tr>
      <w:tr w:rsidR="00BF7CC7" w:rsidRPr="00BF7CC7" w14:paraId="61DD4383" w14:textId="77777777" w:rsidTr="00BF7CC7">
        <w:trPr>
          <w:trHeight w:val="288"/>
          <w:jc w:val="center"/>
        </w:trPr>
        <w:tc>
          <w:tcPr>
            <w:tcW w:w="960" w:type="dxa"/>
            <w:shd w:val="clear" w:color="auto" w:fill="auto"/>
            <w:noWrap/>
            <w:vAlign w:val="bottom"/>
            <w:hideMark/>
          </w:tcPr>
          <w:p w14:paraId="66A84EA0" w14:textId="77777777" w:rsidR="00BF7CC7" w:rsidRPr="00BF7CC7" w:rsidRDefault="00BF7CC7">
            <w:pPr>
              <w:rPr>
                <w:color w:val="000000"/>
                <w:szCs w:val="22"/>
              </w:rPr>
            </w:pPr>
            <w:r w:rsidRPr="00BF7CC7">
              <w:rPr>
                <w:color w:val="000000"/>
                <w:szCs w:val="22"/>
              </w:rPr>
              <w:t>R307</w:t>
            </w:r>
          </w:p>
        </w:tc>
      </w:tr>
      <w:tr w:rsidR="00BF7CC7" w:rsidRPr="00BF7CC7" w14:paraId="7A89E785" w14:textId="77777777" w:rsidTr="00BF7CC7">
        <w:trPr>
          <w:trHeight w:val="288"/>
          <w:jc w:val="center"/>
        </w:trPr>
        <w:tc>
          <w:tcPr>
            <w:tcW w:w="960" w:type="dxa"/>
            <w:shd w:val="clear" w:color="auto" w:fill="auto"/>
            <w:noWrap/>
            <w:vAlign w:val="bottom"/>
            <w:hideMark/>
          </w:tcPr>
          <w:p w14:paraId="0073EE4E" w14:textId="77777777" w:rsidR="00BF7CC7" w:rsidRPr="00BF7CC7" w:rsidRDefault="00BF7CC7">
            <w:pPr>
              <w:rPr>
                <w:color w:val="000000"/>
                <w:szCs w:val="22"/>
              </w:rPr>
            </w:pPr>
            <w:r w:rsidRPr="00BF7CC7">
              <w:rPr>
                <w:color w:val="000000"/>
                <w:szCs w:val="22"/>
              </w:rPr>
              <w:t>R308</w:t>
            </w:r>
          </w:p>
        </w:tc>
      </w:tr>
      <w:tr w:rsidR="00BF7CC7" w:rsidRPr="00BF7CC7" w14:paraId="3864DECB" w14:textId="77777777" w:rsidTr="00BF7CC7">
        <w:trPr>
          <w:trHeight w:val="288"/>
          <w:jc w:val="center"/>
        </w:trPr>
        <w:tc>
          <w:tcPr>
            <w:tcW w:w="960" w:type="dxa"/>
            <w:shd w:val="clear" w:color="auto" w:fill="auto"/>
            <w:noWrap/>
            <w:vAlign w:val="bottom"/>
            <w:hideMark/>
          </w:tcPr>
          <w:p w14:paraId="1783DA92" w14:textId="77777777" w:rsidR="00BF7CC7" w:rsidRPr="00BF7CC7" w:rsidRDefault="00BF7CC7">
            <w:pPr>
              <w:rPr>
                <w:color w:val="000000"/>
                <w:szCs w:val="22"/>
              </w:rPr>
            </w:pPr>
            <w:r w:rsidRPr="00BF7CC7">
              <w:rPr>
                <w:color w:val="000000"/>
                <w:szCs w:val="22"/>
              </w:rPr>
              <w:t>R309</w:t>
            </w:r>
          </w:p>
        </w:tc>
      </w:tr>
      <w:tr w:rsidR="00BF7CC7" w:rsidRPr="00BF7CC7" w14:paraId="451DE317" w14:textId="77777777" w:rsidTr="00BF7CC7">
        <w:trPr>
          <w:trHeight w:val="288"/>
          <w:jc w:val="center"/>
        </w:trPr>
        <w:tc>
          <w:tcPr>
            <w:tcW w:w="960" w:type="dxa"/>
            <w:shd w:val="clear" w:color="auto" w:fill="auto"/>
            <w:noWrap/>
            <w:vAlign w:val="bottom"/>
            <w:hideMark/>
          </w:tcPr>
          <w:p w14:paraId="10C3DDBA" w14:textId="77777777" w:rsidR="00BF7CC7" w:rsidRPr="00BF7CC7" w:rsidRDefault="00BF7CC7">
            <w:pPr>
              <w:rPr>
                <w:color w:val="000000"/>
                <w:szCs w:val="22"/>
              </w:rPr>
            </w:pPr>
            <w:r w:rsidRPr="00BF7CC7">
              <w:rPr>
                <w:color w:val="000000"/>
                <w:szCs w:val="22"/>
              </w:rPr>
              <w:t>R313</w:t>
            </w:r>
          </w:p>
        </w:tc>
      </w:tr>
      <w:tr w:rsidR="00BF7CC7" w:rsidRPr="00BF7CC7" w14:paraId="0C8A1006" w14:textId="77777777" w:rsidTr="00BF7CC7">
        <w:trPr>
          <w:trHeight w:val="288"/>
          <w:jc w:val="center"/>
        </w:trPr>
        <w:tc>
          <w:tcPr>
            <w:tcW w:w="960" w:type="dxa"/>
            <w:shd w:val="clear" w:color="auto" w:fill="auto"/>
            <w:noWrap/>
            <w:vAlign w:val="bottom"/>
            <w:hideMark/>
          </w:tcPr>
          <w:p w14:paraId="269DBDE0" w14:textId="77777777" w:rsidR="00BF7CC7" w:rsidRPr="00BF7CC7" w:rsidRDefault="00BF7CC7">
            <w:pPr>
              <w:rPr>
                <w:color w:val="000000"/>
                <w:szCs w:val="22"/>
              </w:rPr>
            </w:pPr>
            <w:r w:rsidRPr="00BF7CC7">
              <w:rPr>
                <w:color w:val="000000"/>
                <w:szCs w:val="22"/>
              </w:rPr>
              <w:t>R314</w:t>
            </w:r>
          </w:p>
        </w:tc>
      </w:tr>
      <w:tr w:rsidR="00BF7CC7" w:rsidRPr="00BF7CC7" w14:paraId="27CCDD2F" w14:textId="77777777" w:rsidTr="00BF7CC7">
        <w:trPr>
          <w:trHeight w:val="288"/>
          <w:jc w:val="center"/>
        </w:trPr>
        <w:tc>
          <w:tcPr>
            <w:tcW w:w="960" w:type="dxa"/>
            <w:shd w:val="clear" w:color="auto" w:fill="auto"/>
            <w:noWrap/>
            <w:vAlign w:val="bottom"/>
            <w:hideMark/>
          </w:tcPr>
          <w:p w14:paraId="27955AE5" w14:textId="77777777" w:rsidR="00BF7CC7" w:rsidRPr="00BF7CC7" w:rsidRDefault="00BF7CC7">
            <w:pPr>
              <w:rPr>
                <w:color w:val="000000"/>
                <w:szCs w:val="22"/>
              </w:rPr>
            </w:pPr>
            <w:r w:rsidRPr="00BF7CC7">
              <w:rPr>
                <w:color w:val="000000"/>
                <w:szCs w:val="22"/>
              </w:rPr>
              <w:t>R315</w:t>
            </w:r>
          </w:p>
        </w:tc>
      </w:tr>
      <w:tr w:rsidR="00BF7CC7" w:rsidRPr="00BF7CC7" w14:paraId="4261D3F0" w14:textId="77777777" w:rsidTr="00BF7CC7">
        <w:trPr>
          <w:trHeight w:val="288"/>
          <w:jc w:val="center"/>
        </w:trPr>
        <w:tc>
          <w:tcPr>
            <w:tcW w:w="960" w:type="dxa"/>
            <w:shd w:val="clear" w:color="auto" w:fill="auto"/>
            <w:noWrap/>
            <w:vAlign w:val="bottom"/>
            <w:hideMark/>
          </w:tcPr>
          <w:p w14:paraId="794E0D51" w14:textId="77777777" w:rsidR="00BF7CC7" w:rsidRPr="00BF7CC7" w:rsidRDefault="00BF7CC7">
            <w:pPr>
              <w:rPr>
                <w:color w:val="000000"/>
                <w:szCs w:val="22"/>
              </w:rPr>
            </w:pPr>
            <w:r w:rsidRPr="00BF7CC7">
              <w:rPr>
                <w:color w:val="000000"/>
                <w:szCs w:val="22"/>
              </w:rPr>
              <w:t>R316</w:t>
            </w:r>
          </w:p>
        </w:tc>
      </w:tr>
      <w:tr w:rsidR="00BF7CC7" w:rsidRPr="00BF7CC7" w14:paraId="7DC788D6" w14:textId="77777777" w:rsidTr="00BF7CC7">
        <w:trPr>
          <w:trHeight w:val="288"/>
          <w:jc w:val="center"/>
        </w:trPr>
        <w:tc>
          <w:tcPr>
            <w:tcW w:w="960" w:type="dxa"/>
            <w:shd w:val="clear" w:color="auto" w:fill="auto"/>
            <w:noWrap/>
            <w:vAlign w:val="bottom"/>
            <w:hideMark/>
          </w:tcPr>
          <w:p w14:paraId="3E0C6D3D" w14:textId="77777777" w:rsidR="00BF7CC7" w:rsidRPr="00BF7CC7" w:rsidRDefault="00BF7CC7">
            <w:pPr>
              <w:rPr>
                <w:color w:val="000000"/>
                <w:szCs w:val="22"/>
              </w:rPr>
            </w:pPr>
            <w:r w:rsidRPr="00BF7CC7">
              <w:rPr>
                <w:color w:val="000000"/>
                <w:szCs w:val="22"/>
              </w:rPr>
              <w:t>R317</w:t>
            </w:r>
          </w:p>
        </w:tc>
      </w:tr>
      <w:tr w:rsidR="00BF7CC7" w:rsidRPr="00BF7CC7" w14:paraId="3108EE9D" w14:textId="77777777" w:rsidTr="00BF7CC7">
        <w:trPr>
          <w:trHeight w:val="288"/>
          <w:jc w:val="center"/>
        </w:trPr>
        <w:tc>
          <w:tcPr>
            <w:tcW w:w="960" w:type="dxa"/>
            <w:shd w:val="clear" w:color="auto" w:fill="auto"/>
            <w:noWrap/>
            <w:vAlign w:val="bottom"/>
            <w:hideMark/>
          </w:tcPr>
          <w:p w14:paraId="6AD9651D" w14:textId="77777777" w:rsidR="00BF7CC7" w:rsidRPr="00BF7CC7" w:rsidRDefault="00BF7CC7">
            <w:pPr>
              <w:rPr>
                <w:color w:val="000000"/>
                <w:szCs w:val="22"/>
              </w:rPr>
            </w:pPr>
            <w:r w:rsidRPr="00BF7CC7">
              <w:rPr>
                <w:color w:val="000000"/>
                <w:szCs w:val="22"/>
              </w:rPr>
              <w:t>R318</w:t>
            </w:r>
          </w:p>
        </w:tc>
      </w:tr>
      <w:tr w:rsidR="00BF7CC7" w:rsidRPr="00BF7CC7" w14:paraId="0791DEB9" w14:textId="77777777" w:rsidTr="00BF7CC7">
        <w:trPr>
          <w:trHeight w:val="288"/>
          <w:jc w:val="center"/>
        </w:trPr>
        <w:tc>
          <w:tcPr>
            <w:tcW w:w="960" w:type="dxa"/>
            <w:shd w:val="clear" w:color="auto" w:fill="auto"/>
            <w:noWrap/>
            <w:vAlign w:val="bottom"/>
            <w:hideMark/>
          </w:tcPr>
          <w:p w14:paraId="3EB6D839" w14:textId="77777777" w:rsidR="00BF7CC7" w:rsidRPr="00BF7CC7" w:rsidRDefault="00BF7CC7">
            <w:pPr>
              <w:rPr>
                <w:color w:val="000000"/>
                <w:szCs w:val="22"/>
              </w:rPr>
            </w:pPr>
            <w:r w:rsidRPr="00BF7CC7">
              <w:rPr>
                <w:color w:val="000000"/>
                <w:szCs w:val="22"/>
              </w:rPr>
              <w:t>R319</w:t>
            </w:r>
          </w:p>
        </w:tc>
      </w:tr>
      <w:tr w:rsidR="00BF7CC7" w:rsidRPr="00BF7CC7" w14:paraId="3D9C11A0" w14:textId="77777777" w:rsidTr="00BF7CC7">
        <w:trPr>
          <w:trHeight w:val="288"/>
          <w:jc w:val="center"/>
        </w:trPr>
        <w:tc>
          <w:tcPr>
            <w:tcW w:w="960" w:type="dxa"/>
            <w:shd w:val="clear" w:color="auto" w:fill="auto"/>
            <w:noWrap/>
            <w:vAlign w:val="bottom"/>
            <w:hideMark/>
          </w:tcPr>
          <w:p w14:paraId="021A14C9" w14:textId="77777777" w:rsidR="00BF7CC7" w:rsidRPr="00BF7CC7" w:rsidRDefault="00BF7CC7">
            <w:pPr>
              <w:rPr>
                <w:color w:val="000000"/>
                <w:szCs w:val="22"/>
              </w:rPr>
            </w:pPr>
            <w:r w:rsidRPr="00BF7CC7">
              <w:rPr>
                <w:color w:val="000000"/>
                <w:szCs w:val="22"/>
              </w:rPr>
              <w:t>R320</w:t>
            </w:r>
          </w:p>
        </w:tc>
      </w:tr>
      <w:tr w:rsidR="00BF7CC7" w:rsidRPr="00BF7CC7" w14:paraId="35DE2DB3" w14:textId="77777777" w:rsidTr="00BF7CC7">
        <w:trPr>
          <w:trHeight w:val="288"/>
          <w:jc w:val="center"/>
        </w:trPr>
        <w:tc>
          <w:tcPr>
            <w:tcW w:w="960" w:type="dxa"/>
            <w:shd w:val="clear" w:color="auto" w:fill="auto"/>
            <w:noWrap/>
            <w:vAlign w:val="bottom"/>
            <w:hideMark/>
          </w:tcPr>
          <w:p w14:paraId="275D0038" w14:textId="77777777" w:rsidR="00BF7CC7" w:rsidRPr="00BF7CC7" w:rsidRDefault="00BF7CC7">
            <w:pPr>
              <w:rPr>
                <w:color w:val="000000"/>
                <w:szCs w:val="22"/>
              </w:rPr>
            </w:pPr>
            <w:r w:rsidRPr="00BF7CC7">
              <w:rPr>
                <w:color w:val="000000"/>
                <w:szCs w:val="22"/>
              </w:rPr>
              <w:lastRenderedPageBreak/>
              <w:t>R321</w:t>
            </w:r>
          </w:p>
        </w:tc>
      </w:tr>
      <w:tr w:rsidR="00BF7CC7" w:rsidRPr="00BF7CC7" w14:paraId="40CA12D5" w14:textId="77777777" w:rsidTr="00BF7CC7">
        <w:trPr>
          <w:trHeight w:val="288"/>
          <w:jc w:val="center"/>
        </w:trPr>
        <w:tc>
          <w:tcPr>
            <w:tcW w:w="960" w:type="dxa"/>
            <w:shd w:val="clear" w:color="auto" w:fill="auto"/>
            <w:noWrap/>
            <w:vAlign w:val="bottom"/>
            <w:hideMark/>
          </w:tcPr>
          <w:p w14:paraId="278BFF33" w14:textId="77777777" w:rsidR="00BF7CC7" w:rsidRPr="00BF7CC7" w:rsidRDefault="00BF7CC7">
            <w:pPr>
              <w:rPr>
                <w:color w:val="000000"/>
                <w:szCs w:val="22"/>
              </w:rPr>
            </w:pPr>
            <w:r w:rsidRPr="00BF7CC7">
              <w:rPr>
                <w:color w:val="000000"/>
                <w:szCs w:val="22"/>
              </w:rPr>
              <w:t>R322</w:t>
            </w:r>
          </w:p>
        </w:tc>
      </w:tr>
      <w:tr w:rsidR="00BF7CC7" w:rsidRPr="00BF7CC7" w14:paraId="18F0E6E4" w14:textId="77777777" w:rsidTr="00BF7CC7">
        <w:trPr>
          <w:trHeight w:val="288"/>
          <w:jc w:val="center"/>
        </w:trPr>
        <w:tc>
          <w:tcPr>
            <w:tcW w:w="960" w:type="dxa"/>
            <w:shd w:val="clear" w:color="auto" w:fill="auto"/>
            <w:noWrap/>
            <w:vAlign w:val="bottom"/>
            <w:hideMark/>
          </w:tcPr>
          <w:p w14:paraId="23413DE9" w14:textId="77777777" w:rsidR="00BF7CC7" w:rsidRPr="00BF7CC7" w:rsidRDefault="00BF7CC7">
            <w:pPr>
              <w:rPr>
                <w:color w:val="000000"/>
                <w:szCs w:val="22"/>
              </w:rPr>
            </w:pPr>
            <w:r w:rsidRPr="00BF7CC7">
              <w:rPr>
                <w:color w:val="000000"/>
                <w:szCs w:val="22"/>
              </w:rPr>
              <w:t>R323</w:t>
            </w:r>
          </w:p>
        </w:tc>
      </w:tr>
      <w:tr w:rsidR="00BF7CC7" w:rsidRPr="00BF7CC7" w14:paraId="7DA328DA" w14:textId="77777777" w:rsidTr="00BF7CC7">
        <w:trPr>
          <w:trHeight w:val="288"/>
          <w:jc w:val="center"/>
        </w:trPr>
        <w:tc>
          <w:tcPr>
            <w:tcW w:w="960" w:type="dxa"/>
            <w:shd w:val="clear" w:color="auto" w:fill="auto"/>
            <w:noWrap/>
            <w:vAlign w:val="bottom"/>
            <w:hideMark/>
          </w:tcPr>
          <w:p w14:paraId="6CD68B19" w14:textId="77777777" w:rsidR="00BF7CC7" w:rsidRPr="00BF7CC7" w:rsidRDefault="00BF7CC7">
            <w:pPr>
              <w:rPr>
                <w:color w:val="000000"/>
                <w:szCs w:val="22"/>
              </w:rPr>
            </w:pPr>
            <w:r w:rsidRPr="00BF7CC7">
              <w:rPr>
                <w:color w:val="000000"/>
                <w:szCs w:val="22"/>
              </w:rPr>
              <w:t>R324</w:t>
            </w:r>
          </w:p>
        </w:tc>
      </w:tr>
      <w:tr w:rsidR="00BF7CC7" w:rsidRPr="00BF7CC7" w14:paraId="32CBEC68" w14:textId="77777777" w:rsidTr="00BF7CC7">
        <w:trPr>
          <w:trHeight w:val="288"/>
          <w:jc w:val="center"/>
        </w:trPr>
        <w:tc>
          <w:tcPr>
            <w:tcW w:w="960" w:type="dxa"/>
            <w:shd w:val="clear" w:color="auto" w:fill="auto"/>
            <w:noWrap/>
            <w:vAlign w:val="bottom"/>
            <w:hideMark/>
          </w:tcPr>
          <w:p w14:paraId="77632D40" w14:textId="77777777" w:rsidR="00BF7CC7" w:rsidRPr="00BF7CC7" w:rsidRDefault="00BF7CC7">
            <w:pPr>
              <w:rPr>
                <w:color w:val="000000"/>
                <w:szCs w:val="22"/>
              </w:rPr>
            </w:pPr>
            <w:r w:rsidRPr="00BF7CC7">
              <w:rPr>
                <w:color w:val="000000"/>
                <w:szCs w:val="22"/>
              </w:rPr>
              <w:t>R325</w:t>
            </w:r>
          </w:p>
        </w:tc>
      </w:tr>
      <w:tr w:rsidR="00BF7CC7" w:rsidRPr="00BF7CC7" w14:paraId="302E85BA" w14:textId="77777777" w:rsidTr="00BF7CC7">
        <w:trPr>
          <w:trHeight w:val="288"/>
          <w:jc w:val="center"/>
        </w:trPr>
        <w:tc>
          <w:tcPr>
            <w:tcW w:w="960" w:type="dxa"/>
            <w:shd w:val="clear" w:color="auto" w:fill="auto"/>
            <w:noWrap/>
            <w:vAlign w:val="bottom"/>
            <w:hideMark/>
          </w:tcPr>
          <w:p w14:paraId="54392ADF" w14:textId="77777777" w:rsidR="00BF7CC7" w:rsidRPr="00BF7CC7" w:rsidRDefault="00BF7CC7">
            <w:pPr>
              <w:rPr>
                <w:color w:val="000000"/>
                <w:szCs w:val="22"/>
              </w:rPr>
            </w:pPr>
            <w:r w:rsidRPr="00BF7CC7">
              <w:rPr>
                <w:color w:val="000000"/>
                <w:szCs w:val="22"/>
              </w:rPr>
              <w:t>R326</w:t>
            </w:r>
          </w:p>
        </w:tc>
      </w:tr>
      <w:tr w:rsidR="00BF7CC7" w:rsidRPr="00BF7CC7" w14:paraId="6C712BAD" w14:textId="77777777" w:rsidTr="00BF7CC7">
        <w:trPr>
          <w:trHeight w:val="288"/>
          <w:jc w:val="center"/>
        </w:trPr>
        <w:tc>
          <w:tcPr>
            <w:tcW w:w="960" w:type="dxa"/>
            <w:shd w:val="clear" w:color="auto" w:fill="auto"/>
            <w:noWrap/>
            <w:vAlign w:val="bottom"/>
            <w:hideMark/>
          </w:tcPr>
          <w:p w14:paraId="03CD0CD0" w14:textId="77777777" w:rsidR="00BF7CC7" w:rsidRPr="00BF7CC7" w:rsidRDefault="00BF7CC7">
            <w:pPr>
              <w:rPr>
                <w:color w:val="000000"/>
                <w:szCs w:val="22"/>
              </w:rPr>
            </w:pPr>
            <w:r w:rsidRPr="00BF7CC7">
              <w:rPr>
                <w:color w:val="000000"/>
                <w:szCs w:val="22"/>
              </w:rPr>
              <w:t>R327</w:t>
            </w:r>
          </w:p>
        </w:tc>
      </w:tr>
      <w:tr w:rsidR="00BF7CC7" w:rsidRPr="00BF7CC7" w14:paraId="03657E38" w14:textId="77777777" w:rsidTr="00BF7CC7">
        <w:trPr>
          <w:trHeight w:val="288"/>
          <w:jc w:val="center"/>
        </w:trPr>
        <w:tc>
          <w:tcPr>
            <w:tcW w:w="960" w:type="dxa"/>
            <w:shd w:val="clear" w:color="auto" w:fill="auto"/>
            <w:noWrap/>
            <w:vAlign w:val="bottom"/>
            <w:hideMark/>
          </w:tcPr>
          <w:p w14:paraId="4CA57AD1" w14:textId="77777777" w:rsidR="00BF7CC7" w:rsidRPr="00BF7CC7" w:rsidRDefault="00BF7CC7">
            <w:pPr>
              <w:rPr>
                <w:color w:val="000000"/>
                <w:szCs w:val="22"/>
              </w:rPr>
            </w:pPr>
            <w:r w:rsidRPr="00BF7CC7">
              <w:rPr>
                <w:color w:val="000000"/>
                <w:szCs w:val="22"/>
              </w:rPr>
              <w:t>R328</w:t>
            </w:r>
          </w:p>
        </w:tc>
      </w:tr>
      <w:tr w:rsidR="00BF7CC7" w:rsidRPr="00BF7CC7" w14:paraId="2D407B1C" w14:textId="77777777" w:rsidTr="00BF7CC7">
        <w:trPr>
          <w:trHeight w:val="288"/>
          <w:jc w:val="center"/>
        </w:trPr>
        <w:tc>
          <w:tcPr>
            <w:tcW w:w="960" w:type="dxa"/>
            <w:shd w:val="clear" w:color="auto" w:fill="auto"/>
            <w:noWrap/>
            <w:vAlign w:val="bottom"/>
            <w:hideMark/>
          </w:tcPr>
          <w:p w14:paraId="67A7D919" w14:textId="77777777" w:rsidR="00BF7CC7" w:rsidRPr="00BF7CC7" w:rsidRDefault="00BF7CC7">
            <w:pPr>
              <w:rPr>
                <w:color w:val="000000"/>
                <w:szCs w:val="22"/>
              </w:rPr>
            </w:pPr>
            <w:r w:rsidRPr="00BF7CC7">
              <w:rPr>
                <w:color w:val="000000"/>
                <w:szCs w:val="22"/>
              </w:rPr>
              <w:t>R329</w:t>
            </w:r>
          </w:p>
        </w:tc>
      </w:tr>
      <w:tr w:rsidR="00BF7CC7" w:rsidRPr="00BF7CC7" w14:paraId="5E0EE3ED" w14:textId="77777777" w:rsidTr="00BF7CC7">
        <w:trPr>
          <w:trHeight w:val="288"/>
          <w:jc w:val="center"/>
        </w:trPr>
        <w:tc>
          <w:tcPr>
            <w:tcW w:w="960" w:type="dxa"/>
            <w:shd w:val="clear" w:color="auto" w:fill="auto"/>
            <w:noWrap/>
            <w:vAlign w:val="bottom"/>
            <w:hideMark/>
          </w:tcPr>
          <w:p w14:paraId="1DBFB1A6" w14:textId="77777777" w:rsidR="00BF7CC7" w:rsidRPr="00BF7CC7" w:rsidRDefault="00BF7CC7">
            <w:pPr>
              <w:rPr>
                <w:color w:val="000000"/>
                <w:szCs w:val="22"/>
              </w:rPr>
            </w:pPr>
            <w:r w:rsidRPr="00BF7CC7">
              <w:rPr>
                <w:color w:val="000000"/>
                <w:szCs w:val="22"/>
              </w:rPr>
              <w:t>R330</w:t>
            </w:r>
          </w:p>
        </w:tc>
      </w:tr>
      <w:tr w:rsidR="00BF7CC7" w:rsidRPr="00BF7CC7" w14:paraId="603C1150" w14:textId="77777777" w:rsidTr="00BF7CC7">
        <w:trPr>
          <w:trHeight w:val="288"/>
          <w:jc w:val="center"/>
        </w:trPr>
        <w:tc>
          <w:tcPr>
            <w:tcW w:w="960" w:type="dxa"/>
            <w:shd w:val="clear" w:color="auto" w:fill="auto"/>
            <w:noWrap/>
            <w:vAlign w:val="bottom"/>
            <w:hideMark/>
          </w:tcPr>
          <w:p w14:paraId="7C4AE4E5" w14:textId="77777777" w:rsidR="00BF7CC7" w:rsidRPr="00BF7CC7" w:rsidRDefault="00BF7CC7">
            <w:pPr>
              <w:rPr>
                <w:color w:val="000000"/>
                <w:szCs w:val="22"/>
              </w:rPr>
            </w:pPr>
            <w:r w:rsidRPr="00BF7CC7">
              <w:rPr>
                <w:color w:val="000000"/>
                <w:szCs w:val="22"/>
              </w:rPr>
              <w:t>R331</w:t>
            </w:r>
          </w:p>
        </w:tc>
      </w:tr>
      <w:tr w:rsidR="00BF7CC7" w:rsidRPr="00BF7CC7" w14:paraId="3A507F59" w14:textId="77777777" w:rsidTr="00BF7CC7">
        <w:trPr>
          <w:trHeight w:val="288"/>
          <w:jc w:val="center"/>
        </w:trPr>
        <w:tc>
          <w:tcPr>
            <w:tcW w:w="960" w:type="dxa"/>
            <w:shd w:val="clear" w:color="auto" w:fill="auto"/>
            <w:noWrap/>
            <w:vAlign w:val="bottom"/>
            <w:hideMark/>
          </w:tcPr>
          <w:p w14:paraId="7B710818" w14:textId="77777777" w:rsidR="00BF7CC7" w:rsidRPr="00BF7CC7" w:rsidRDefault="00BF7CC7">
            <w:pPr>
              <w:rPr>
                <w:color w:val="000000"/>
                <w:szCs w:val="22"/>
              </w:rPr>
            </w:pPr>
            <w:r w:rsidRPr="00BF7CC7">
              <w:rPr>
                <w:color w:val="000000"/>
                <w:szCs w:val="22"/>
              </w:rPr>
              <w:t>R332</w:t>
            </w:r>
          </w:p>
        </w:tc>
      </w:tr>
      <w:tr w:rsidR="00BF7CC7" w:rsidRPr="00BF7CC7" w14:paraId="4E8B1235" w14:textId="77777777" w:rsidTr="00BF7CC7">
        <w:trPr>
          <w:trHeight w:val="288"/>
          <w:jc w:val="center"/>
        </w:trPr>
        <w:tc>
          <w:tcPr>
            <w:tcW w:w="960" w:type="dxa"/>
            <w:shd w:val="clear" w:color="auto" w:fill="auto"/>
            <w:noWrap/>
            <w:vAlign w:val="bottom"/>
            <w:hideMark/>
          </w:tcPr>
          <w:p w14:paraId="3D325246" w14:textId="77777777" w:rsidR="00BF7CC7" w:rsidRPr="00BF7CC7" w:rsidRDefault="00BF7CC7">
            <w:pPr>
              <w:rPr>
                <w:color w:val="000000"/>
                <w:szCs w:val="22"/>
              </w:rPr>
            </w:pPr>
            <w:r w:rsidRPr="00BF7CC7">
              <w:rPr>
                <w:color w:val="000000"/>
                <w:szCs w:val="22"/>
              </w:rPr>
              <w:t>R333</w:t>
            </w:r>
          </w:p>
        </w:tc>
      </w:tr>
      <w:tr w:rsidR="00BF7CC7" w:rsidRPr="00BF7CC7" w14:paraId="4ED37907" w14:textId="77777777" w:rsidTr="00BF7CC7">
        <w:trPr>
          <w:trHeight w:val="288"/>
          <w:jc w:val="center"/>
        </w:trPr>
        <w:tc>
          <w:tcPr>
            <w:tcW w:w="960" w:type="dxa"/>
            <w:shd w:val="clear" w:color="auto" w:fill="auto"/>
            <w:noWrap/>
            <w:vAlign w:val="bottom"/>
            <w:hideMark/>
          </w:tcPr>
          <w:p w14:paraId="48465FBC" w14:textId="77777777" w:rsidR="00BF7CC7" w:rsidRPr="00BF7CC7" w:rsidRDefault="00BF7CC7">
            <w:pPr>
              <w:rPr>
                <w:color w:val="000000"/>
                <w:szCs w:val="22"/>
              </w:rPr>
            </w:pPr>
            <w:r w:rsidRPr="00BF7CC7">
              <w:rPr>
                <w:color w:val="000000"/>
                <w:szCs w:val="22"/>
              </w:rPr>
              <w:t>R334</w:t>
            </w:r>
          </w:p>
        </w:tc>
      </w:tr>
      <w:tr w:rsidR="00BF7CC7" w:rsidRPr="00BF7CC7" w14:paraId="492421DD" w14:textId="77777777" w:rsidTr="00BF7CC7">
        <w:trPr>
          <w:trHeight w:val="288"/>
          <w:jc w:val="center"/>
        </w:trPr>
        <w:tc>
          <w:tcPr>
            <w:tcW w:w="960" w:type="dxa"/>
            <w:shd w:val="clear" w:color="auto" w:fill="auto"/>
            <w:noWrap/>
            <w:vAlign w:val="bottom"/>
            <w:hideMark/>
          </w:tcPr>
          <w:p w14:paraId="21D6D132" w14:textId="77777777" w:rsidR="00BF7CC7" w:rsidRPr="00BF7CC7" w:rsidRDefault="00BF7CC7">
            <w:pPr>
              <w:rPr>
                <w:color w:val="000000"/>
                <w:szCs w:val="22"/>
              </w:rPr>
            </w:pPr>
            <w:r w:rsidRPr="00BF7CC7">
              <w:rPr>
                <w:color w:val="000000"/>
                <w:szCs w:val="22"/>
              </w:rPr>
              <w:t>R335</w:t>
            </w:r>
          </w:p>
        </w:tc>
      </w:tr>
      <w:tr w:rsidR="00BF7CC7" w:rsidRPr="00BF7CC7" w14:paraId="03FF78F1" w14:textId="77777777" w:rsidTr="00BF7CC7">
        <w:trPr>
          <w:trHeight w:val="288"/>
          <w:jc w:val="center"/>
        </w:trPr>
        <w:tc>
          <w:tcPr>
            <w:tcW w:w="960" w:type="dxa"/>
            <w:shd w:val="clear" w:color="auto" w:fill="auto"/>
            <w:noWrap/>
            <w:vAlign w:val="bottom"/>
            <w:hideMark/>
          </w:tcPr>
          <w:p w14:paraId="0A33E5B1" w14:textId="77777777" w:rsidR="00BF7CC7" w:rsidRPr="00BF7CC7" w:rsidRDefault="00BF7CC7">
            <w:pPr>
              <w:rPr>
                <w:color w:val="000000"/>
                <w:szCs w:val="22"/>
              </w:rPr>
            </w:pPr>
            <w:r w:rsidRPr="00BF7CC7">
              <w:rPr>
                <w:color w:val="000000"/>
                <w:szCs w:val="22"/>
              </w:rPr>
              <w:t>R336</w:t>
            </w:r>
          </w:p>
        </w:tc>
      </w:tr>
      <w:tr w:rsidR="00BF7CC7" w:rsidRPr="00BF7CC7" w14:paraId="02A97B76" w14:textId="77777777" w:rsidTr="00BF7CC7">
        <w:trPr>
          <w:trHeight w:val="288"/>
          <w:jc w:val="center"/>
        </w:trPr>
        <w:tc>
          <w:tcPr>
            <w:tcW w:w="960" w:type="dxa"/>
            <w:shd w:val="clear" w:color="auto" w:fill="auto"/>
            <w:noWrap/>
            <w:vAlign w:val="bottom"/>
            <w:hideMark/>
          </w:tcPr>
          <w:p w14:paraId="7ACF6D85" w14:textId="77777777" w:rsidR="00BF7CC7" w:rsidRPr="00BF7CC7" w:rsidRDefault="00BF7CC7">
            <w:pPr>
              <w:rPr>
                <w:color w:val="000000"/>
                <w:szCs w:val="22"/>
              </w:rPr>
            </w:pPr>
            <w:r w:rsidRPr="00BF7CC7">
              <w:rPr>
                <w:color w:val="000000"/>
                <w:szCs w:val="22"/>
              </w:rPr>
              <w:t>R337</w:t>
            </w:r>
          </w:p>
        </w:tc>
      </w:tr>
      <w:tr w:rsidR="00BF7CC7" w:rsidRPr="00BF7CC7" w14:paraId="70F54CA5" w14:textId="77777777" w:rsidTr="00BF7CC7">
        <w:trPr>
          <w:trHeight w:val="288"/>
          <w:jc w:val="center"/>
        </w:trPr>
        <w:tc>
          <w:tcPr>
            <w:tcW w:w="960" w:type="dxa"/>
            <w:shd w:val="clear" w:color="auto" w:fill="auto"/>
            <w:noWrap/>
            <w:vAlign w:val="bottom"/>
            <w:hideMark/>
          </w:tcPr>
          <w:p w14:paraId="3AF1FFF6" w14:textId="77777777" w:rsidR="00BF7CC7" w:rsidRPr="00BF7CC7" w:rsidRDefault="00BF7CC7">
            <w:pPr>
              <w:rPr>
                <w:color w:val="000000"/>
                <w:szCs w:val="22"/>
              </w:rPr>
            </w:pPr>
            <w:r w:rsidRPr="00BF7CC7">
              <w:rPr>
                <w:color w:val="000000"/>
                <w:szCs w:val="22"/>
              </w:rPr>
              <w:t>R338</w:t>
            </w:r>
          </w:p>
        </w:tc>
      </w:tr>
      <w:tr w:rsidR="00BF7CC7" w:rsidRPr="00BF7CC7" w14:paraId="0C461B94" w14:textId="77777777" w:rsidTr="00BF7CC7">
        <w:trPr>
          <w:trHeight w:val="288"/>
          <w:jc w:val="center"/>
        </w:trPr>
        <w:tc>
          <w:tcPr>
            <w:tcW w:w="960" w:type="dxa"/>
            <w:shd w:val="clear" w:color="auto" w:fill="auto"/>
            <w:noWrap/>
            <w:vAlign w:val="bottom"/>
            <w:hideMark/>
          </w:tcPr>
          <w:p w14:paraId="0D8A4357" w14:textId="77777777" w:rsidR="00BF7CC7" w:rsidRPr="00BF7CC7" w:rsidRDefault="00BF7CC7">
            <w:pPr>
              <w:rPr>
                <w:color w:val="000000"/>
                <w:szCs w:val="22"/>
              </w:rPr>
            </w:pPr>
            <w:r w:rsidRPr="00BF7CC7">
              <w:rPr>
                <w:color w:val="000000"/>
                <w:szCs w:val="22"/>
              </w:rPr>
              <w:t>R339</w:t>
            </w:r>
          </w:p>
        </w:tc>
      </w:tr>
      <w:tr w:rsidR="00BF7CC7" w:rsidRPr="00BF7CC7" w14:paraId="2DDA2F6E" w14:textId="77777777" w:rsidTr="00BF7CC7">
        <w:trPr>
          <w:trHeight w:val="288"/>
          <w:jc w:val="center"/>
        </w:trPr>
        <w:tc>
          <w:tcPr>
            <w:tcW w:w="960" w:type="dxa"/>
            <w:shd w:val="clear" w:color="auto" w:fill="auto"/>
            <w:noWrap/>
            <w:vAlign w:val="bottom"/>
            <w:hideMark/>
          </w:tcPr>
          <w:p w14:paraId="789CAE5D" w14:textId="77777777" w:rsidR="00BF7CC7" w:rsidRPr="00BF7CC7" w:rsidRDefault="00BF7CC7">
            <w:pPr>
              <w:rPr>
                <w:color w:val="000000"/>
                <w:szCs w:val="22"/>
              </w:rPr>
            </w:pPr>
            <w:r w:rsidRPr="00BF7CC7">
              <w:rPr>
                <w:color w:val="000000"/>
                <w:szCs w:val="22"/>
              </w:rPr>
              <w:t>R340</w:t>
            </w:r>
          </w:p>
        </w:tc>
      </w:tr>
      <w:tr w:rsidR="00BF7CC7" w:rsidRPr="00BF7CC7" w14:paraId="7396279C" w14:textId="77777777" w:rsidTr="00BF7CC7">
        <w:trPr>
          <w:trHeight w:val="288"/>
          <w:jc w:val="center"/>
        </w:trPr>
        <w:tc>
          <w:tcPr>
            <w:tcW w:w="960" w:type="dxa"/>
            <w:shd w:val="clear" w:color="auto" w:fill="auto"/>
            <w:noWrap/>
            <w:vAlign w:val="bottom"/>
            <w:hideMark/>
          </w:tcPr>
          <w:p w14:paraId="265A5C5D" w14:textId="77777777" w:rsidR="00BF7CC7" w:rsidRPr="00BF7CC7" w:rsidRDefault="00BF7CC7">
            <w:pPr>
              <w:rPr>
                <w:color w:val="000000"/>
                <w:szCs w:val="22"/>
              </w:rPr>
            </w:pPr>
            <w:r w:rsidRPr="00BF7CC7">
              <w:rPr>
                <w:color w:val="000000"/>
                <w:szCs w:val="22"/>
              </w:rPr>
              <w:t>R341</w:t>
            </w:r>
          </w:p>
        </w:tc>
      </w:tr>
      <w:tr w:rsidR="00BF7CC7" w:rsidRPr="00BF7CC7" w14:paraId="114C6E06" w14:textId="77777777" w:rsidTr="00BF7CC7">
        <w:trPr>
          <w:trHeight w:val="288"/>
          <w:jc w:val="center"/>
        </w:trPr>
        <w:tc>
          <w:tcPr>
            <w:tcW w:w="960" w:type="dxa"/>
            <w:shd w:val="clear" w:color="auto" w:fill="auto"/>
            <w:noWrap/>
            <w:vAlign w:val="bottom"/>
            <w:hideMark/>
          </w:tcPr>
          <w:p w14:paraId="627A84FB" w14:textId="77777777" w:rsidR="00BF7CC7" w:rsidRPr="00BF7CC7" w:rsidRDefault="00BF7CC7">
            <w:pPr>
              <w:rPr>
                <w:color w:val="000000"/>
                <w:szCs w:val="22"/>
              </w:rPr>
            </w:pPr>
            <w:r w:rsidRPr="00BF7CC7">
              <w:rPr>
                <w:color w:val="000000"/>
                <w:szCs w:val="22"/>
              </w:rPr>
              <w:t>R342</w:t>
            </w:r>
          </w:p>
        </w:tc>
      </w:tr>
      <w:tr w:rsidR="00BF7CC7" w:rsidRPr="00BF7CC7" w14:paraId="08528E37" w14:textId="77777777" w:rsidTr="00BF7CC7">
        <w:trPr>
          <w:trHeight w:val="288"/>
          <w:jc w:val="center"/>
        </w:trPr>
        <w:tc>
          <w:tcPr>
            <w:tcW w:w="960" w:type="dxa"/>
            <w:shd w:val="clear" w:color="auto" w:fill="auto"/>
            <w:noWrap/>
            <w:vAlign w:val="bottom"/>
            <w:hideMark/>
          </w:tcPr>
          <w:p w14:paraId="3C2591AE" w14:textId="77777777" w:rsidR="00BF7CC7" w:rsidRPr="00BF7CC7" w:rsidRDefault="00BF7CC7">
            <w:pPr>
              <w:rPr>
                <w:color w:val="000000"/>
                <w:szCs w:val="22"/>
              </w:rPr>
            </w:pPr>
            <w:r w:rsidRPr="00BF7CC7">
              <w:rPr>
                <w:color w:val="000000"/>
                <w:szCs w:val="22"/>
              </w:rPr>
              <w:t>R343</w:t>
            </w:r>
          </w:p>
        </w:tc>
      </w:tr>
      <w:tr w:rsidR="00BF7CC7" w:rsidRPr="00BF7CC7" w14:paraId="7BA8BF5A" w14:textId="77777777" w:rsidTr="00BF7CC7">
        <w:trPr>
          <w:trHeight w:val="288"/>
          <w:jc w:val="center"/>
        </w:trPr>
        <w:tc>
          <w:tcPr>
            <w:tcW w:w="960" w:type="dxa"/>
            <w:shd w:val="clear" w:color="auto" w:fill="auto"/>
            <w:noWrap/>
            <w:vAlign w:val="bottom"/>
            <w:hideMark/>
          </w:tcPr>
          <w:p w14:paraId="62268AD4" w14:textId="77777777" w:rsidR="00BF7CC7" w:rsidRPr="00BF7CC7" w:rsidRDefault="00BF7CC7">
            <w:pPr>
              <w:rPr>
                <w:color w:val="000000"/>
                <w:szCs w:val="22"/>
              </w:rPr>
            </w:pPr>
            <w:r w:rsidRPr="00BF7CC7">
              <w:rPr>
                <w:color w:val="000000"/>
                <w:szCs w:val="22"/>
              </w:rPr>
              <w:t>R344</w:t>
            </w:r>
          </w:p>
        </w:tc>
      </w:tr>
      <w:tr w:rsidR="00BF7CC7" w:rsidRPr="00BF7CC7" w14:paraId="109A622A" w14:textId="77777777" w:rsidTr="00BF7CC7">
        <w:trPr>
          <w:trHeight w:val="288"/>
          <w:jc w:val="center"/>
        </w:trPr>
        <w:tc>
          <w:tcPr>
            <w:tcW w:w="960" w:type="dxa"/>
            <w:shd w:val="clear" w:color="auto" w:fill="auto"/>
            <w:noWrap/>
            <w:vAlign w:val="bottom"/>
            <w:hideMark/>
          </w:tcPr>
          <w:p w14:paraId="13C1E5D2" w14:textId="77777777" w:rsidR="00BF7CC7" w:rsidRPr="00BF7CC7" w:rsidRDefault="00BF7CC7">
            <w:pPr>
              <w:rPr>
                <w:color w:val="000000"/>
                <w:szCs w:val="22"/>
              </w:rPr>
            </w:pPr>
            <w:r w:rsidRPr="00BF7CC7">
              <w:rPr>
                <w:color w:val="000000"/>
                <w:szCs w:val="22"/>
              </w:rPr>
              <w:t>R345</w:t>
            </w:r>
          </w:p>
        </w:tc>
      </w:tr>
      <w:tr w:rsidR="00BF7CC7" w:rsidRPr="00BF7CC7" w14:paraId="638DDEE4" w14:textId="77777777" w:rsidTr="00BF7CC7">
        <w:trPr>
          <w:trHeight w:val="288"/>
          <w:jc w:val="center"/>
        </w:trPr>
        <w:tc>
          <w:tcPr>
            <w:tcW w:w="960" w:type="dxa"/>
            <w:shd w:val="clear" w:color="auto" w:fill="auto"/>
            <w:noWrap/>
            <w:vAlign w:val="bottom"/>
            <w:hideMark/>
          </w:tcPr>
          <w:p w14:paraId="0DB49391" w14:textId="77777777" w:rsidR="00BF7CC7" w:rsidRPr="00BF7CC7" w:rsidRDefault="00BF7CC7">
            <w:pPr>
              <w:rPr>
                <w:color w:val="000000"/>
                <w:szCs w:val="22"/>
              </w:rPr>
            </w:pPr>
            <w:r w:rsidRPr="00BF7CC7">
              <w:rPr>
                <w:color w:val="000000"/>
                <w:szCs w:val="22"/>
              </w:rPr>
              <w:t>R346</w:t>
            </w:r>
          </w:p>
        </w:tc>
      </w:tr>
      <w:tr w:rsidR="00BF7CC7" w:rsidRPr="00BF7CC7" w14:paraId="01697949" w14:textId="77777777" w:rsidTr="00BF7CC7">
        <w:trPr>
          <w:trHeight w:val="288"/>
          <w:jc w:val="center"/>
        </w:trPr>
        <w:tc>
          <w:tcPr>
            <w:tcW w:w="960" w:type="dxa"/>
            <w:shd w:val="clear" w:color="auto" w:fill="auto"/>
            <w:noWrap/>
            <w:vAlign w:val="bottom"/>
            <w:hideMark/>
          </w:tcPr>
          <w:p w14:paraId="54ACBA07" w14:textId="77777777" w:rsidR="00BF7CC7" w:rsidRPr="00BF7CC7" w:rsidRDefault="00BF7CC7">
            <w:pPr>
              <w:rPr>
                <w:color w:val="000000"/>
                <w:szCs w:val="22"/>
              </w:rPr>
            </w:pPr>
            <w:r w:rsidRPr="00BF7CC7">
              <w:rPr>
                <w:color w:val="000000"/>
                <w:szCs w:val="22"/>
              </w:rPr>
              <w:t>R347</w:t>
            </w:r>
          </w:p>
        </w:tc>
      </w:tr>
      <w:tr w:rsidR="00BF7CC7" w:rsidRPr="00BF7CC7" w14:paraId="35EF6282" w14:textId="77777777" w:rsidTr="00BF7CC7">
        <w:trPr>
          <w:trHeight w:val="288"/>
          <w:jc w:val="center"/>
        </w:trPr>
        <w:tc>
          <w:tcPr>
            <w:tcW w:w="960" w:type="dxa"/>
            <w:shd w:val="clear" w:color="auto" w:fill="auto"/>
            <w:noWrap/>
            <w:vAlign w:val="bottom"/>
            <w:hideMark/>
          </w:tcPr>
          <w:p w14:paraId="465E97B9" w14:textId="77777777" w:rsidR="00BF7CC7" w:rsidRPr="00BF7CC7" w:rsidRDefault="00BF7CC7">
            <w:pPr>
              <w:rPr>
                <w:color w:val="000000"/>
                <w:szCs w:val="22"/>
              </w:rPr>
            </w:pPr>
            <w:r w:rsidRPr="00BF7CC7">
              <w:rPr>
                <w:color w:val="000000"/>
                <w:szCs w:val="22"/>
              </w:rPr>
              <w:t>R348</w:t>
            </w:r>
          </w:p>
        </w:tc>
      </w:tr>
      <w:tr w:rsidR="00BF7CC7" w:rsidRPr="00BF7CC7" w14:paraId="7560E958" w14:textId="77777777" w:rsidTr="00BF7CC7">
        <w:trPr>
          <w:trHeight w:val="288"/>
          <w:jc w:val="center"/>
        </w:trPr>
        <w:tc>
          <w:tcPr>
            <w:tcW w:w="960" w:type="dxa"/>
            <w:shd w:val="clear" w:color="auto" w:fill="auto"/>
            <w:noWrap/>
            <w:vAlign w:val="bottom"/>
            <w:hideMark/>
          </w:tcPr>
          <w:p w14:paraId="3BA2F369" w14:textId="77777777" w:rsidR="00BF7CC7" w:rsidRPr="00BF7CC7" w:rsidRDefault="00BF7CC7">
            <w:pPr>
              <w:rPr>
                <w:color w:val="000000"/>
                <w:szCs w:val="22"/>
              </w:rPr>
            </w:pPr>
            <w:r w:rsidRPr="00BF7CC7">
              <w:rPr>
                <w:color w:val="000000"/>
                <w:szCs w:val="22"/>
              </w:rPr>
              <w:t>R349</w:t>
            </w:r>
          </w:p>
        </w:tc>
      </w:tr>
      <w:tr w:rsidR="00BF7CC7" w:rsidRPr="00BF7CC7" w14:paraId="616E5AC4" w14:textId="77777777" w:rsidTr="00BF7CC7">
        <w:trPr>
          <w:trHeight w:val="288"/>
          <w:jc w:val="center"/>
        </w:trPr>
        <w:tc>
          <w:tcPr>
            <w:tcW w:w="960" w:type="dxa"/>
            <w:shd w:val="clear" w:color="auto" w:fill="auto"/>
            <w:noWrap/>
            <w:vAlign w:val="bottom"/>
            <w:hideMark/>
          </w:tcPr>
          <w:p w14:paraId="21E4CBE2" w14:textId="77777777" w:rsidR="00BF7CC7" w:rsidRPr="00BF7CC7" w:rsidRDefault="00BF7CC7">
            <w:pPr>
              <w:rPr>
                <w:color w:val="000000"/>
                <w:szCs w:val="22"/>
              </w:rPr>
            </w:pPr>
            <w:r w:rsidRPr="00BF7CC7">
              <w:rPr>
                <w:color w:val="000000"/>
                <w:szCs w:val="22"/>
              </w:rPr>
              <w:t>R350</w:t>
            </w:r>
          </w:p>
        </w:tc>
      </w:tr>
      <w:tr w:rsidR="00BF7CC7" w:rsidRPr="00BF7CC7" w14:paraId="5EC35635" w14:textId="77777777" w:rsidTr="00BF7CC7">
        <w:trPr>
          <w:trHeight w:val="288"/>
          <w:jc w:val="center"/>
        </w:trPr>
        <w:tc>
          <w:tcPr>
            <w:tcW w:w="960" w:type="dxa"/>
            <w:shd w:val="clear" w:color="auto" w:fill="auto"/>
            <w:noWrap/>
            <w:vAlign w:val="bottom"/>
            <w:hideMark/>
          </w:tcPr>
          <w:p w14:paraId="619CFDD9" w14:textId="77777777" w:rsidR="00BF7CC7" w:rsidRPr="00BF7CC7" w:rsidRDefault="00BF7CC7">
            <w:pPr>
              <w:rPr>
                <w:color w:val="000000"/>
                <w:szCs w:val="22"/>
              </w:rPr>
            </w:pPr>
            <w:r w:rsidRPr="00BF7CC7">
              <w:rPr>
                <w:color w:val="000000"/>
                <w:szCs w:val="22"/>
              </w:rPr>
              <w:t>R351</w:t>
            </w:r>
          </w:p>
        </w:tc>
      </w:tr>
      <w:tr w:rsidR="00BF7CC7" w:rsidRPr="00BF7CC7" w14:paraId="4FC20DB5" w14:textId="77777777" w:rsidTr="00BF7CC7">
        <w:trPr>
          <w:trHeight w:val="288"/>
          <w:jc w:val="center"/>
        </w:trPr>
        <w:tc>
          <w:tcPr>
            <w:tcW w:w="960" w:type="dxa"/>
            <w:shd w:val="clear" w:color="auto" w:fill="auto"/>
            <w:noWrap/>
            <w:vAlign w:val="bottom"/>
            <w:hideMark/>
          </w:tcPr>
          <w:p w14:paraId="06CF0A12" w14:textId="77777777" w:rsidR="00BF7CC7" w:rsidRPr="00BF7CC7" w:rsidRDefault="00BF7CC7">
            <w:pPr>
              <w:rPr>
                <w:color w:val="000000"/>
                <w:szCs w:val="22"/>
              </w:rPr>
            </w:pPr>
            <w:r w:rsidRPr="00BF7CC7">
              <w:rPr>
                <w:color w:val="000000"/>
                <w:szCs w:val="22"/>
              </w:rPr>
              <w:t>R352</w:t>
            </w:r>
          </w:p>
        </w:tc>
      </w:tr>
      <w:tr w:rsidR="00BF7CC7" w:rsidRPr="00BF7CC7" w14:paraId="00FB3BB6" w14:textId="77777777" w:rsidTr="00BF7CC7">
        <w:trPr>
          <w:trHeight w:val="288"/>
          <w:jc w:val="center"/>
        </w:trPr>
        <w:tc>
          <w:tcPr>
            <w:tcW w:w="960" w:type="dxa"/>
            <w:shd w:val="clear" w:color="auto" w:fill="auto"/>
            <w:noWrap/>
            <w:vAlign w:val="bottom"/>
            <w:hideMark/>
          </w:tcPr>
          <w:p w14:paraId="6294C94B" w14:textId="77777777" w:rsidR="00BF7CC7" w:rsidRPr="00BF7CC7" w:rsidRDefault="00BF7CC7">
            <w:pPr>
              <w:rPr>
                <w:color w:val="000000"/>
                <w:szCs w:val="22"/>
              </w:rPr>
            </w:pPr>
            <w:r w:rsidRPr="00BF7CC7">
              <w:rPr>
                <w:color w:val="000000"/>
                <w:szCs w:val="22"/>
              </w:rPr>
              <w:t>R353</w:t>
            </w:r>
          </w:p>
        </w:tc>
      </w:tr>
      <w:tr w:rsidR="00BF7CC7" w:rsidRPr="00BF7CC7" w14:paraId="29366603" w14:textId="77777777" w:rsidTr="00BF7CC7">
        <w:trPr>
          <w:trHeight w:val="288"/>
          <w:jc w:val="center"/>
        </w:trPr>
        <w:tc>
          <w:tcPr>
            <w:tcW w:w="960" w:type="dxa"/>
            <w:shd w:val="clear" w:color="auto" w:fill="auto"/>
            <w:noWrap/>
            <w:vAlign w:val="bottom"/>
            <w:hideMark/>
          </w:tcPr>
          <w:p w14:paraId="412E5317" w14:textId="77777777" w:rsidR="00BF7CC7" w:rsidRPr="00BF7CC7" w:rsidRDefault="00BF7CC7">
            <w:pPr>
              <w:rPr>
                <w:color w:val="000000"/>
                <w:szCs w:val="22"/>
              </w:rPr>
            </w:pPr>
            <w:r w:rsidRPr="00BF7CC7">
              <w:rPr>
                <w:color w:val="000000"/>
                <w:szCs w:val="22"/>
              </w:rPr>
              <w:t>R354</w:t>
            </w:r>
          </w:p>
        </w:tc>
      </w:tr>
      <w:tr w:rsidR="00BF7CC7" w:rsidRPr="00BF7CC7" w14:paraId="023DE898" w14:textId="77777777" w:rsidTr="00BF7CC7">
        <w:trPr>
          <w:trHeight w:val="288"/>
          <w:jc w:val="center"/>
        </w:trPr>
        <w:tc>
          <w:tcPr>
            <w:tcW w:w="960" w:type="dxa"/>
            <w:shd w:val="clear" w:color="auto" w:fill="auto"/>
            <w:noWrap/>
            <w:vAlign w:val="bottom"/>
            <w:hideMark/>
          </w:tcPr>
          <w:p w14:paraId="26F43910" w14:textId="77777777" w:rsidR="00BF7CC7" w:rsidRPr="00BF7CC7" w:rsidRDefault="00BF7CC7">
            <w:pPr>
              <w:rPr>
                <w:color w:val="000000"/>
                <w:szCs w:val="22"/>
              </w:rPr>
            </w:pPr>
            <w:r w:rsidRPr="00BF7CC7">
              <w:rPr>
                <w:color w:val="000000"/>
                <w:szCs w:val="22"/>
              </w:rPr>
              <w:t>R355</w:t>
            </w:r>
          </w:p>
        </w:tc>
      </w:tr>
      <w:tr w:rsidR="00BF7CC7" w:rsidRPr="00BF7CC7" w14:paraId="4769569A" w14:textId="77777777" w:rsidTr="00BF7CC7">
        <w:trPr>
          <w:trHeight w:val="288"/>
          <w:jc w:val="center"/>
        </w:trPr>
        <w:tc>
          <w:tcPr>
            <w:tcW w:w="960" w:type="dxa"/>
            <w:shd w:val="clear" w:color="auto" w:fill="auto"/>
            <w:noWrap/>
            <w:vAlign w:val="bottom"/>
            <w:hideMark/>
          </w:tcPr>
          <w:p w14:paraId="1C10B12A" w14:textId="77777777" w:rsidR="00BF7CC7" w:rsidRPr="00BF7CC7" w:rsidRDefault="00BF7CC7">
            <w:pPr>
              <w:rPr>
                <w:color w:val="000000"/>
                <w:szCs w:val="22"/>
              </w:rPr>
            </w:pPr>
            <w:r w:rsidRPr="00BF7CC7">
              <w:rPr>
                <w:color w:val="000000"/>
                <w:szCs w:val="22"/>
              </w:rPr>
              <w:t>R356</w:t>
            </w:r>
          </w:p>
        </w:tc>
      </w:tr>
      <w:tr w:rsidR="00BF7CC7" w:rsidRPr="00BF7CC7" w14:paraId="4B0341ED" w14:textId="77777777" w:rsidTr="00BF7CC7">
        <w:trPr>
          <w:trHeight w:val="288"/>
          <w:jc w:val="center"/>
        </w:trPr>
        <w:tc>
          <w:tcPr>
            <w:tcW w:w="960" w:type="dxa"/>
            <w:shd w:val="clear" w:color="auto" w:fill="auto"/>
            <w:noWrap/>
            <w:vAlign w:val="bottom"/>
            <w:hideMark/>
          </w:tcPr>
          <w:p w14:paraId="2F2C2139" w14:textId="77777777" w:rsidR="00BF7CC7" w:rsidRPr="00BF7CC7" w:rsidRDefault="00BF7CC7">
            <w:pPr>
              <w:rPr>
                <w:color w:val="000000"/>
                <w:szCs w:val="22"/>
              </w:rPr>
            </w:pPr>
            <w:r w:rsidRPr="00BF7CC7">
              <w:rPr>
                <w:color w:val="000000"/>
                <w:szCs w:val="22"/>
              </w:rPr>
              <w:t>R357</w:t>
            </w:r>
          </w:p>
        </w:tc>
      </w:tr>
      <w:tr w:rsidR="00BF7CC7" w:rsidRPr="00BF7CC7" w14:paraId="75E1F1EF" w14:textId="77777777" w:rsidTr="00BF7CC7">
        <w:trPr>
          <w:trHeight w:val="288"/>
          <w:jc w:val="center"/>
        </w:trPr>
        <w:tc>
          <w:tcPr>
            <w:tcW w:w="960" w:type="dxa"/>
            <w:shd w:val="clear" w:color="auto" w:fill="auto"/>
            <w:noWrap/>
            <w:vAlign w:val="bottom"/>
            <w:hideMark/>
          </w:tcPr>
          <w:p w14:paraId="5705001B" w14:textId="77777777" w:rsidR="00BF7CC7" w:rsidRPr="00BF7CC7" w:rsidRDefault="00BF7CC7">
            <w:pPr>
              <w:rPr>
                <w:color w:val="000000"/>
                <w:szCs w:val="22"/>
              </w:rPr>
            </w:pPr>
            <w:r w:rsidRPr="00BF7CC7">
              <w:rPr>
                <w:color w:val="000000"/>
                <w:szCs w:val="22"/>
              </w:rPr>
              <w:t>R358</w:t>
            </w:r>
          </w:p>
        </w:tc>
      </w:tr>
      <w:tr w:rsidR="00BF7CC7" w:rsidRPr="00BF7CC7" w14:paraId="64B3406D" w14:textId="77777777" w:rsidTr="00BF7CC7">
        <w:trPr>
          <w:trHeight w:val="288"/>
          <w:jc w:val="center"/>
        </w:trPr>
        <w:tc>
          <w:tcPr>
            <w:tcW w:w="960" w:type="dxa"/>
            <w:shd w:val="clear" w:color="auto" w:fill="auto"/>
            <w:noWrap/>
            <w:vAlign w:val="bottom"/>
            <w:hideMark/>
          </w:tcPr>
          <w:p w14:paraId="780B4DC4" w14:textId="77777777" w:rsidR="00BF7CC7" w:rsidRPr="00BF7CC7" w:rsidRDefault="00BF7CC7">
            <w:pPr>
              <w:rPr>
                <w:color w:val="000000"/>
                <w:szCs w:val="22"/>
              </w:rPr>
            </w:pPr>
            <w:r w:rsidRPr="00BF7CC7">
              <w:rPr>
                <w:color w:val="000000"/>
                <w:szCs w:val="22"/>
              </w:rPr>
              <w:t>R359</w:t>
            </w:r>
          </w:p>
        </w:tc>
      </w:tr>
      <w:tr w:rsidR="00BF7CC7" w:rsidRPr="00BF7CC7" w14:paraId="74804163" w14:textId="77777777" w:rsidTr="00BF7CC7">
        <w:trPr>
          <w:trHeight w:val="288"/>
          <w:jc w:val="center"/>
        </w:trPr>
        <w:tc>
          <w:tcPr>
            <w:tcW w:w="960" w:type="dxa"/>
            <w:shd w:val="clear" w:color="auto" w:fill="auto"/>
            <w:noWrap/>
            <w:vAlign w:val="bottom"/>
            <w:hideMark/>
          </w:tcPr>
          <w:p w14:paraId="4BBB88E9" w14:textId="77777777" w:rsidR="00BF7CC7" w:rsidRPr="00BF7CC7" w:rsidRDefault="00BF7CC7">
            <w:pPr>
              <w:rPr>
                <w:color w:val="000000"/>
                <w:szCs w:val="22"/>
              </w:rPr>
            </w:pPr>
            <w:r w:rsidRPr="00BF7CC7">
              <w:rPr>
                <w:color w:val="000000"/>
                <w:szCs w:val="22"/>
              </w:rPr>
              <w:t>R360</w:t>
            </w:r>
          </w:p>
        </w:tc>
      </w:tr>
      <w:tr w:rsidR="00BF7CC7" w:rsidRPr="00BF7CC7" w14:paraId="3A906DCE" w14:textId="77777777" w:rsidTr="00BF7CC7">
        <w:trPr>
          <w:trHeight w:val="288"/>
          <w:jc w:val="center"/>
        </w:trPr>
        <w:tc>
          <w:tcPr>
            <w:tcW w:w="960" w:type="dxa"/>
            <w:shd w:val="clear" w:color="auto" w:fill="auto"/>
            <w:noWrap/>
            <w:vAlign w:val="bottom"/>
            <w:hideMark/>
          </w:tcPr>
          <w:p w14:paraId="77595EA2" w14:textId="77777777" w:rsidR="00BF7CC7" w:rsidRPr="00BF7CC7" w:rsidRDefault="00BF7CC7">
            <w:pPr>
              <w:rPr>
                <w:color w:val="000000"/>
                <w:szCs w:val="22"/>
              </w:rPr>
            </w:pPr>
            <w:r w:rsidRPr="00BF7CC7">
              <w:rPr>
                <w:color w:val="000000"/>
                <w:szCs w:val="22"/>
              </w:rPr>
              <w:t>R361</w:t>
            </w:r>
          </w:p>
        </w:tc>
      </w:tr>
      <w:tr w:rsidR="00BF7CC7" w:rsidRPr="00BF7CC7" w14:paraId="63F285A4" w14:textId="77777777" w:rsidTr="00BF7CC7">
        <w:trPr>
          <w:trHeight w:val="288"/>
          <w:jc w:val="center"/>
        </w:trPr>
        <w:tc>
          <w:tcPr>
            <w:tcW w:w="960" w:type="dxa"/>
            <w:shd w:val="clear" w:color="auto" w:fill="auto"/>
            <w:noWrap/>
            <w:vAlign w:val="bottom"/>
            <w:hideMark/>
          </w:tcPr>
          <w:p w14:paraId="51D1428A" w14:textId="77777777" w:rsidR="00BF7CC7" w:rsidRPr="00BF7CC7" w:rsidRDefault="00BF7CC7">
            <w:pPr>
              <w:rPr>
                <w:color w:val="000000"/>
                <w:szCs w:val="22"/>
              </w:rPr>
            </w:pPr>
            <w:r w:rsidRPr="00BF7CC7">
              <w:rPr>
                <w:color w:val="000000"/>
                <w:szCs w:val="22"/>
              </w:rPr>
              <w:t>R363</w:t>
            </w:r>
          </w:p>
        </w:tc>
      </w:tr>
      <w:tr w:rsidR="00BF7CC7" w:rsidRPr="00BF7CC7" w14:paraId="4A72B305" w14:textId="77777777" w:rsidTr="00BF7CC7">
        <w:trPr>
          <w:trHeight w:val="288"/>
          <w:jc w:val="center"/>
        </w:trPr>
        <w:tc>
          <w:tcPr>
            <w:tcW w:w="960" w:type="dxa"/>
            <w:shd w:val="clear" w:color="auto" w:fill="auto"/>
            <w:noWrap/>
            <w:vAlign w:val="bottom"/>
            <w:hideMark/>
          </w:tcPr>
          <w:p w14:paraId="69FDD8CA" w14:textId="77777777" w:rsidR="00BF7CC7" w:rsidRPr="00BF7CC7" w:rsidRDefault="00BF7CC7">
            <w:pPr>
              <w:rPr>
                <w:color w:val="000000"/>
                <w:szCs w:val="22"/>
              </w:rPr>
            </w:pPr>
            <w:r w:rsidRPr="00BF7CC7">
              <w:rPr>
                <w:color w:val="000000"/>
                <w:szCs w:val="22"/>
              </w:rPr>
              <w:t>R364</w:t>
            </w:r>
          </w:p>
        </w:tc>
      </w:tr>
      <w:tr w:rsidR="00BF7CC7" w:rsidRPr="00BF7CC7" w14:paraId="2404D311" w14:textId="77777777" w:rsidTr="00BF7CC7">
        <w:trPr>
          <w:trHeight w:val="288"/>
          <w:jc w:val="center"/>
        </w:trPr>
        <w:tc>
          <w:tcPr>
            <w:tcW w:w="960" w:type="dxa"/>
            <w:shd w:val="clear" w:color="auto" w:fill="auto"/>
            <w:noWrap/>
            <w:vAlign w:val="bottom"/>
            <w:hideMark/>
          </w:tcPr>
          <w:p w14:paraId="2D4AA767" w14:textId="77777777" w:rsidR="00BF7CC7" w:rsidRPr="00BF7CC7" w:rsidRDefault="00BF7CC7">
            <w:pPr>
              <w:rPr>
                <w:color w:val="000000"/>
                <w:szCs w:val="22"/>
              </w:rPr>
            </w:pPr>
            <w:r w:rsidRPr="00BF7CC7">
              <w:rPr>
                <w:color w:val="000000"/>
                <w:szCs w:val="22"/>
              </w:rPr>
              <w:t>R365</w:t>
            </w:r>
          </w:p>
        </w:tc>
      </w:tr>
      <w:tr w:rsidR="00BF7CC7" w:rsidRPr="00BF7CC7" w14:paraId="7971D121" w14:textId="77777777" w:rsidTr="00BF7CC7">
        <w:trPr>
          <w:trHeight w:val="288"/>
          <w:jc w:val="center"/>
        </w:trPr>
        <w:tc>
          <w:tcPr>
            <w:tcW w:w="960" w:type="dxa"/>
            <w:shd w:val="clear" w:color="auto" w:fill="auto"/>
            <w:noWrap/>
            <w:vAlign w:val="bottom"/>
            <w:hideMark/>
          </w:tcPr>
          <w:p w14:paraId="6821F2F0" w14:textId="77777777" w:rsidR="00BF7CC7" w:rsidRPr="00BF7CC7" w:rsidRDefault="00BF7CC7">
            <w:pPr>
              <w:rPr>
                <w:color w:val="000000"/>
                <w:szCs w:val="22"/>
              </w:rPr>
            </w:pPr>
            <w:r w:rsidRPr="00BF7CC7">
              <w:rPr>
                <w:color w:val="000000"/>
                <w:szCs w:val="22"/>
              </w:rPr>
              <w:t>R366</w:t>
            </w:r>
          </w:p>
        </w:tc>
      </w:tr>
      <w:tr w:rsidR="00BF7CC7" w:rsidRPr="00BF7CC7" w14:paraId="67919630" w14:textId="77777777" w:rsidTr="00BF7CC7">
        <w:trPr>
          <w:trHeight w:val="288"/>
          <w:jc w:val="center"/>
        </w:trPr>
        <w:tc>
          <w:tcPr>
            <w:tcW w:w="960" w:type="dxa"/>
            <w:shd w:val="clear" w:color="auto" w:fill="auto"/>
            <w:noWrap/>
            <w:vAlign w:val="bottom"/>
            <w:hideMark/>
          </w:tcPr>
          <w:p w14:paraId="1E70C711" w14:textId="77777777" w:rsidR="00BF7CC7" w:rsidRPr="00BF7CC7" w:rsidRDefault="00BF7CC7">
            <w:pPr>
              <w:rPr>
                <w:color w:val="000000"/>
                <w:szCs w:val="22"/>
              </w:rPr>
            </w:pPr>
            <w:r w:rsidRPr="00BF7CC7">
              <w:rPr>
                <w:color w:val="000000"/>
                <w:szCs w:val="22"/>
              </w:rPr>
              <w:t>R367</w:t>
            </w:r>
          </w:p>
        </w:tc>
      </w:tr>
      <w:tr w:rsidR="00BF7CC7" w:rsidRPr="00BF7CC7" w14:paraId="266C6829" w14:textId="77777777" w:rsidTr="00BF7CC7">
        <w:trPr>
          <w:trHeight w:val="288"/>
          <w:jc w:val="center"/>
        </w:trPr>
        <w:tc>
          <w:tcPr>
            <w:tcW w:w="960" w:type="dxa"/>
            <w:shd w:val="clear" w:color="auto" w:fill="auto"/>
            <w:noWrap/>
            <w:vAlign w:val="bottom"/>
            <w:hideMark/>
          </w:tcPr>
          <w:p w14:paraId="573BA66C" w14:textId="77777777" w:rsidR="00BF7CC7" w:rsidRPr="00BF7CC7" w:rsidRDefault="00BF7CC7">
            <w:pPr>
              <w:rPr>
                <w:color w:val="000000"/>
                <w:szCs w:val="22"/>
              </w:rPr>
            </w:pPr>
            <w:r w:rsidRPr="00BF7CC7">
              <w:rPr>
                <w:color w:val="000000"/>
                <w:szCs w:val="22"/>
              </w:rPr>
              <w:lastRenderedPageBreak/>
              <w:t>R368</w:t>
            </w:r>
          </w:p>
        </w:tc>
      </w:tr>
      <w:tr w:rsidR="00BF7CC7" w:rsidRPr="00BF7CC7" w14:paraId="0A1140DE" w14:textId="77777777" w:rsidTr="00BF7CC7">
        <w:trPr>
          <w:trHeight w:val="288"/>
          <w:jc w:val="center"/>
        </w:trPr>
        <w:tc>
          <w:tcPr>
            <w:tcW w:w="960" w:type="dxa"/>
            <w:shd w:val="clear" w:color="auto" w:fill="auto"/>
            <w:noWrap/>
            <w:vAlign w:val="bottom"/>
            <w:hideMark/>
          </w:tcPr>
          <w:p w14:paraId="27E4A817" w14:textId="77777777" w:rsidR="00BF7CC7" w:rsidRPr="00BF7CC7" w:rsidRDefault="00BF7CC7">
            <w:pPr>
              <w:rPr>
                <w:color w:val="000000"/>
                <w:szCs w:val="22"/>
              </w:rPr>
            </w:pPr>
            <w:r w:rsidRPr="00BF7CC7">
              <w:rPr>
                <w:color w:val="000000"/>
                <w:szCs w:val="22"/>
              </w:rPr>
              <w:t>R369</w:t>
            </w:r>
          </w:p>
        </w:tc>
      </w:tr>
      <w:tr w:rsidR="00BF7CC7" w:rsidRPr="00BF7CC7" w14:paraId="30EFDA57" w14:textId="77777777" w:rsidTr="00BF7CC7">
        <w:trPr>
          <w:trHeight w:val="288"/>
          <w:jc w:val="center"/>
        </w:trPr>
        <w:tc>
          <w:tcPr>
            <w:tcW w:w="960" w:type="dxa"/>
            <w:shd w:val="clear" w:color="auto" w:fill="auto"/>
            <w:noWrap/>
            <w:vAlign w:val="bottom"/>
            <w:hideMark/>
          </w:tcPr>
          <w:p w14:paraId="52F23533" w14:textId="77777777" w:rsidR="00BF7CC7" w:rsidRPr="00BF7CC7" w:rsidRDefault="00BF7CC7">
            <w:pPr>
              <w:rPr>
                <w:color w:val="000000"/>
                <w:szCs w:val="22"/>
              </w:rPr>
            </w:pPr>
            <w:r w:rsidRPr="00BF7CC7">
              <w:rPr>
                <w:color w:val="000000"/>
                <w:szCs w:val="22"/>
              </w:rPr>
              <w:t>R370</w:t>
            </w:r>
          </w:p>
        </w:tc>
      </w:tr>
      <w:tr w:rsidR="00BF7CC7" w:rsidRPr="00BF7CC7" w14:paraId="72811C51" w14:textId="77777777" w:rsidTr="00BF7CC7">
        <w:trPr>
          <w:trHeight w:val="288"/>
          <w:jc w:val="center"/>
        </w:trPr>
        <w:tc>
          <w:tcPr>
            <w:tcW w:w="960" w:type="dxa"/>
            <w:shd w:val="clear" w:color="auto" w:fill="auto"/>
            <w:noWrap/>
            <w:vAlign w:val="bottom"/>
            <w:hideMark/>
          </w:tcPr>
          <w:p w14:paraId="7C981C42" w14:textId="77777777" w:rsidR="00BF7CC7" w:rsidRPr="00BF7CC7" w:rsidRDefault="00BF7CC7">
            <w:pPr>
              <w:rPr>
                <w:color w:val="000000"/>
                <w:szCs w:val="22"/>
              </w:rPr>
            </w:pPr>
            <w:r w:rsidRPr="00BF7CC7">
              <w:rPr>
                <w:color w:val="000000"/>
                <w:szCs w:val="22"/>
              </w:rPr>
              <w:t>R371</w:t>
            </w:r>
          </w:p>
        </w:tc>
      </w:tr>
      <w:tr w:rsidR="00BF7CC7" w:rsidRPr="00BF7CC7" w14:paraId="47001939" w14:textId="77777777" w:rsidTr="00BF7CC7">
        <w:trPr>
          <w:trHeight w:val="288"/>
          <w:jc w:val="center"/>
        </w:trPr>
        <w:tc>
          <w:tcPr>
            <w:tcW w:w="960" w:type="dxa"/>
            <w:shd w:val="clear" w:color="auto" w:fill="auto"/>
            <w:noWrap/>
            <w:vAlign w:val="bottom"/>
            <w:hideMark/>
          </w:tcPr>
          <w:p w14:paraId="5E283181" w14:textId="77777777" w:rsidR="00BF7CC7" w:rsidRPr="00BF7CC7" w:rsidRDefault="00BF7CC7">
            <w:pPr>
              <w:rPr>
                <w:color w:val="000000"/>
                <w:szCs w:val="22"/>
              </w:rPr>
            </w:pPr>
            <w:r w:rsidRPr="00BF7CC7">
              <w:rPr>
                <w:color w:val="000000"/>
                <w:szCs w:val="22"/>
              </w:rPr>
              <w:t>R373</w:t>
            </w:r>
          </w:p>
        </w:tc>
      </w:tr>
      <w:tr w:rsidR="00BF7CC7" w:rsidRPr="00BF7CC7" w14:paraId="19500A20" w14:textId="77777777" w:rsidTr="00BF7CC7">
        <w:trPr>
          <w:trHeight w:val="288"/>
          <w:jc w:val="center"/>
        </w:trPr>
        <w:tc>
          <w:tcPr>
            <w:tcW w:w="960" w:type="dxa"/>
            <w:shd w:val="clear" w:color="auto" w:fill="auto"/>
            <w:noWrap/>
            <w:vAlign w:val="bottom"/>
            <w:hideMark/>
          </w:tcPr>
          <w:p w14:paraId="69D4871B" w14:textId="77777777" w:rsidR="00BF7CC7" w:rsidRPr="00BF7CC7" w:rsidRDefault="00BF7CC7">
            <w:pPr>
              <w:rPr>
                <w:color w:val="000000"/>
                <w:szCs w:val="22"/>
              </w:rPr>
            </w:pPr>
            <w:r w:rsidRPr="00BF7CC7">
              <w:rPr>
                <w:color w:val="000000"/>
                <w:szCs w:val="22"/>
              </w:rPr>
              <w:t>R374</w:t>
            </w:r>
          </w:p>
        </w:tc>
      </w:tr>
      <w:tr w:rsidR="00BF7CC7" w:rsidRPr="00BF7CC7" w14:paraId="79A1B008" w14:textId="77777777" w:rsidTr="00BF7CC7">
        <w:trPr>
          <w:trHeight w:val="288"/>
          <w:jc w:val="center"/>
        </w:trPr>
        <w:tc>
          <w:tcPr>
            <w:tcW w:w="960" w:type="dxa"/>
            <w:shd w:val="clear" w:color="auto" w:fill="auto"/>
            <w:noWrap/>
            <w:vAlign w:val="bottom"/>
            <w:hideMark/>
          </w:tcPr>
          <w:p w14:paraId="2EA13602" w14:textId="77777777" w:rsidR="00BF7CC7" w:rsidRPr="00BF7CC7" w:rsidRDefault="00BF7CC7">
            <w:pPr>
              <w:rPr>
                <w:color w:val="000000"/>
                <w:szCs w:val="22"/>
              </w:rPr>
            </w:pPr>
            <w:r w:rsidRPr="00BF7CC7">
              <w:rPr>
                <w:color w:val="000000"/>
                <w:szCs w:val="22"/>
              </w:rPr>
              <w:t>R375</w:t>
            </w:r>
          </w:p>
        </w:tc>
      </w:tr>
      <w:tr w:rsidR="00BF7CC7" w:rsidRPr="00BF7CC7" w14:paraId="39C899AE" w14:textId="77777777" w:rsidTr="00BF7CC7">
        <w:trPr>
          <w:trHeight w:val="288"/>
          <w:jc w:val="center"/>
        </w:trPr>
        <w:tc>
          <w:tcPr>
            <w:tcW w:w="960" w:type="dxa"/>
            <w:shd w:val="clear" w:color="auto" w:fill="auto"/>
            <w:noWrap/>
            <w:vAlign w:val="bottom"/>
            <w:hideMark/>
          </w:tcPr>
          <w:p w14:paraId="4AEB23C8" w14:textId="77777777" w:rsidR="00BF7CC7" w:rsidRPr="00BF7CC7" w:rsidRDefault="00BF7CC7">
            <w:pPr>
              <w:rPr>
                <w:color w:val="000000"/>
                <w:szCs w:val="22"/>
              </w:rPr>
            </w:pPr>
            <w:r w:rsidRPr="00BF7CC7">
              <w:rPr>
                <w:color w:val="000000"/>
                <w:szCs w:val="22"/>
              </w:rPr>
              <w:t>R376</w:t>
            </w:r>
          </w:p>
        </w:tc>
      </w:tr>
      <w:tr w:rsidR="00BF7CC7" w:rsidRPr="00BF7CC7" w14:paraId="5DF59CF8" w14:textId="77777777" w:rsidTr="00BF7CC7">
        <w:trPr>
          <w:trHeight w:val="288"/>
          <w:jc w:val="center"/>
        </w:trPr>
        <w:tc>
          <w:tcPr>
            <w:tcW w:w="960" w:type="dxa"/>
            <w:shd w:val="clear" w:color="auto" w:fill="auto"/>
            <w:noWrap/>
            <w:vAlign w:val="bottom"/>
            <w:hideMark/>
          </w:tcPr>
          <w:p w14:paraId="5FBC82DF" w14:textId="77777777" w:rsidR="00BF7CC7" w:rsidRPr="00BF7CC7" w:rsidRDefault="00BF7CC7">
            <w:pPr>
              <w:rPr>
                <w:color w:val="000000"/>
                <w:szCs w:val="22"/>
              </w:rPr>
            </w:pPr>
            <w:r w:rsidRPr="00BF7CC7">
              <w:rPr>
                <w:color w:val="000000"/>
                <w:szCs w:val="22"/>
              </w:rPr>
              <w:t>R377</w:t>
            </w:r>
          </w:p>
        </w:tc>
      </w:tr>
      <w:tr w:rsidR="00BF7CC7" w:rsidRPr="00BF7CC7" w14:paraId="6B746015" w14:textId="77777777" w:rsidTr="00BF7CC7">
        <w:trPr>
          <w:trHeight w:val="288"/>
          <w:jc w:val="center"/>
        </w:trPr>
        <w:tc>
          <w:tcPr>
            <w:tcW w:w="960" w:type="dxa"/>
            <w:shd w:val="clear" w:color="auto" w:fill="auto"/>
            <w:noWrap/>
            <w:vAlign w:val="bottom"/>
            <w:hideMark/>
          </w:tcPr>
          <w:p w14:paraId="3293CEE1" w14:textId="77777777" w:rsidR="00BF7CC7" w:rsidRPr="00BF7CC7" w:rsidRDefault="00BF7CC7">
            <w:pPr>
              <w:rPr>
                <w:color w:val="000000"/>
                <w:szCs w:val="22"/>
              </w:rPr>
            </w:pPr>
            <w:r w:rsidRPr="00BF7CC7">
              <w:rPr>
                <w:color w:val="000000"/>
                <w:szCs w:val="22"/>
              </w:rPr>
              <w:t>R378</w:t>
            </w:r>
          </w:p>
        </w:tc>
      </w:tr>
      <w:tr w:rsidR="00BF7CC7" w:rsidRPr="00BF7CC7" w14:paraId="3C9CC729" w14:textId="77777777" w:rsidTr="00BF7CC7">
        <w:trPr>
          <w:trHeight w:val="288"/>
          <w:jc w:val="center"/>
        </w:trPr>
        <w:tc>
          <w:tcPr>
            <w:tcW w:w="960" w:type="dxa"/>
            <w:shd w:val="clear" w:color="auto" w:fill="auto"/>
            <w:noWrap/>
            <w:vAlign w:val="bottom"/>
            <w:hideMark/>
          </w:tcPr>
          <w:p w14:paraId="6A96F75E" w14:textId="77777777" w:rsidR="00BF7CC7" w:rsidRPr="00BF7CC7" w:rsidRDefault="00BF7CC7">
            <w:pPr>
              <w:rPr>
                <w:color w:val="000000"/>
                <w:szCs w:val="22"/>
              </w:rPr>
            </w:pPr>
            <w:r w:rsidRPr="00BF7CC7">
              <w:rPr>
                <w:color w:val="000000"/>
                <w:szCs w:val="22"/>
              </w:rPr>
              <w:t>R379</w:t>
            </w:r>
          </w:p>
        </w:tc>
      </w:tr>
      <w:tr w:rsidR="00BF7CC7" w:rsidRPr="00BF7CC7" w14:paraId="12421D69" w14:textId="77777777" w:rsidTr="00BF7CC7">
        <w:trPr>
          <w:trHeight w:val="288"/>
          <w:jc w:val="center"/>
        </w:trPr>
        <w:tc>
          <w:tcPr>
            <w:tcW w:w="960" w:type="dxa"/>
            <w:shd w:val="clear" w:color="auto" w:fill="auto"/>
            <w:noWrap/>
            <w:vAlign w:val="bottom"/>
            <w:hideMark/>
          </w:tcPr>
          <w:p w14:paraId="65914CF4" w14:textId="77777777" w:rsidR="00BF7CC7" w:rsidRPr="00BF7CC7" w:rsidRDefault="00BF7CC7">
            <w:pPr>
              <w:rPr>
                <w:color w:val="000000"/>
                <w:szCs w:val="22"/>
              </w:rPr>
            </w:pPr>
            <w:r w:rsidRPr="00BF7CC7">
              <w:rPr>
                <w:color w:val="000000"/>
                <w:szCs w:val="22"/>
              </w:rPr>
              <w:t>R380</w:t>
            </w:r>
          </w:p>
        </w:tc>
      </w:tr>
      <w:tr w:rsidR="00BF7CC7" w:rsidRPr="00BF7CC7" w14:paraId="776404FD" w14:textId="77777777" w:rsidTr="00BF7CC7">
        <w:trPr>
          <w:trHeight w:val="288"/>
          <w:jc w:val="center"/>
        </w:trPr>
        <w:tc>
          <w:tcPr>
            <w:tcW w:w="960" w:type="dxa"/>
            <w:shd w:val="clear" w:color="auto" w:fill="auto"/>
            <w:noWrap/>
            <w:vAlign w:val="bottom"/>
            <w:hideMark/>
          </w:tcPr>
          <w:p w14:paraId="0D6F06C9" w14:textId="77777777" w:rsidR="00BF7CC7" w:rsidRPr="00BF7CC7" w:rsidRDefault="00BF7CC7">
            <w:pPr>
              <w:rPr>
                <w:color w:val="000000"/>
                <w:szCs w:val="22"/>
              </w:rPr>
            </w:pPr>
            <w:r w:rsidRPr="00BF7CC7">
              <w:rPr>
                <w:color w:val="000000"/>
                <w:szCs w:val="22"/>
              </w:rPr>
              <w:t>R381</w:t>
            </w:r>
          </w:p>
        </w:tc>
      </w:tr>
      <w:tr w:rsidR="00BF7CC7" w:rsidRPr="00BF7CC7" w14:paraId="19F8852E" w14:textId="77777777" w:rsidTr="00BF7CC7">
        <w:trPr>
          <w:trHeight w:val="288"/>
          <w:jc w:val="center"/>
        </w:trPr>
        <w:tc>
          <w:tcPr>
            <w:tcW w:w="960" w:type="dxa"/>
            <w:shd w:val="clear" w:color="auto" w:fill="auto"/>
            <w:noWrap/>
            <w:vAlign w:val="bottom"/>
            <w:hideMark/>
          </w:tcPr>
          <w:p w14:paraId="5320520C" w14:textId="77777777" w:rsidR="00BF7CC7" w:rsidRPr="00BF7CC7" w:rsidRDefault="00BF7CC7">
            <w:pPr>
              <w:rPr>
                <w:color w:val="000000"/>
                <w:szCs w:val="22"/>
              </w:rPr>
            </w:pPr>
            <w:r w:rsidRPr="00BF7CC7">
              <w:rPr>
                <w:color w:val="000000"/>
                <w:szCs w:val="22"/>
              </w:rPr>
              <w:t>R382</w:t>
            </w:r>
          </w:p>
        </w:tc>
      </w:tr>
      <w:tr w:rsidR="00BF7CC7" w:rsidRPr="00BF7CC7" w14:paraId="76CB1D4D" w14:textId="77777777" w:rsidTr="00BF7CC7">
        <w:trPr>
          <w:trHeight w:val="288"/>
          <w:jc w:val="center"/>
        </w:trPr>
        <w:tc>
          <w:tcPr>
            <w:tcW w:w="960" w:type="dxa"/>
            <w:shd w:val="clear" w:color="auto" w:fill="auto"/>
            <w:noWrap/>
            <w:vAlign w:val="bottom"/>
            <w:hideMark/>
          </w:tcPr>
          <w:p w14:paraId="6E1A01FC" w14:textId="77777777" w:rsidR="00BF7CC7" w:rsidRPr="00BF7CC7" w:rsidRDefault="00BF7CC7">
            <w:pPr>
              <w:rPr>
                <w:color w:val="000000"/>
                <w:szCs w:val="22"/>
              </w:rPr>
            </w:pPr>
            <w:r w:rsidRPr="00BF7CC7">
              <w:rPr>
                <w:color w:val="000000"/>
                <w:szCs w:val="22"/>
              </w:rPr>
              <w:t>R383</w:t>
            </w:r>
          </w:p>
        </w:tc>
      </w:tr>
      <w:tr w:rsidR="00BF7CC7" w:rsidRPr="00BF7CC7" w14:paraId="711ADC99" w14:textId="77777777" w:rsidTr="00BF7CC7">
        <w:trPr>
          <w:trHeight w:val="288"/>
          <w:jc w:val="center"/>
        </w:trPr>
        <w:tc>
          <w:tcPr>
            <w:tcW w:w="960" w:type="dxa"/>
            <w:shd w:val="clear" w:color="auto" w:fill="auto"/>
            <w:noWrap/>
            <w:vAlign w:val="bottom"/>
            <w:hideMark/>
          </w:tcPr>
          <w:p w14:paraId="692FFD72" w14:textId="77777777" w:rsidR="00BF7CC7" w:rsidRPr="00BF7CC7" w:rsidRDefault="00BF7CC7">
            <w:pPr>
              <w:rPr>
                <w:color w:val="000000"/>
                <w:szCs w:val="22"/>
              </w:rPr>
            </w:pPr>
            <w:r w:rsidRPr="00BF7CC7">
              <w:rPr>
                <w:color w:val="000000"/>
                <w:szCs w:val="22"/>
              </w:rPr>
              <w:t>R385</w:t>
            </w:r>
          </w:p>
        </w:tc>
      </w:tr>
    </w:tbl>
    <w:p w14:paraId="079DC6BA" w14:textId="77777777" w:rsidR="00BF7CC7" w:rsidRDefault="00BF7CC7" w:rsidP="00494247">
      <w:pPr>
        <w:jc w:val="both"/>
        <w:rPr>
          <w:color w:val="000000"/>
          <w:lang w:val="fr-FR"/>
        </w:rPr>
      </w:pPr>
    </w:p>
    <w:p w14:paraId="135B9111" w14:textId="77777777" w:rsidR="00BF7CC7" w:rsidRPr="00494247" w:rsidRDefault="00BF7CC7" w:rsidP="00494247">
      <w:pPr>
        <w:jc w:val="both"/>
        <w:rPr>
          <w:color w:val="000000"/>
          <w:lang w:val="fr-FR"/>
        </w:rPr>
      </w:pPr>
    </w:p>
    <w:p w14:paraId="3D7C88B4" w14:textId="77777777" w:rsidR="00494247" w:rsidRPr="00ED5C63" w:rsidRDefault="00494247" w:rsidP="00494247">
      <w:pPr>
        <w:jc w:val="both"/>
        <w:rPr>
          <w:lang w:val="fr-FR"/>
        </w:rPr>
      </w:pPr>
    </w:p>
    <w:p w14:paraId="6D9532FC" w14:textId="77777777" w:rsidR="00494247" w:rsidRDefault="00494247" w:rsidP="00494247">
      <w:pPr>
        <w:pStyle w:val="Heading2"/>
      </w:pPr>
      <w:bookmarkStart w:id="148" w:name="Sit_Sauri_z"/>
      <w:r>
        <w:t>zones</w:t>
      </w:r>
    </w:p>
    <w:bookmarkEnd w:id="148"/>
    <w:p w14:paraId="0FD1E656" w14:textId="77777777" w:rsidR="00494247" w:rsidRDefault="00494247" w:rsidP="00494247">
      <w:pPr>
        <w:jc w:val="both"/>
        <w:rPr>
          <w:lang w:val="fr-FR"/>
        </w:rPr>
      </w:pPr>
    </w:p>
    <w:p w14:paraId="027E1D3B" w14:textId="77777777" w:rsidR="00494247" w:rsidRDefault="00494247" w:rsidP="00494247">
      <w:pPr>
        <w:jc w:val="both"/>
        <w:rPr>
          <w:lang w:val="fr-FR"/>
        </w:rPr>
      </w:pPr>
    </w:p>
    <w:tbl>
      <w:tblPr>
        <w:tblStyle w:val="TableGrid"/>
        <w:tblW w:w="0" w:type="auto"/>
        <w:jc w:val="center"/>
        <w:tblLook w:val="04A0" w:firstRow="1" w:lastRow="0" w:firstColumn="1" w:lastColumn="0" w:noHBand="0" w:noVBand="1"/>
      </w:tblPr>
      <w:tblGrid>
        <w:gridCol w:w="970"/>
      </w:tblGrid>
      <w:tr w:rsidR="00494247" w14:paraId="55C1DC47" w14:textId="77777777" w:rsidTr="007D7071">
        <w:trPr>
          <w:jc w:val="center"/>
        </w:trPr>
        <w:tc>
          <w:tcPr>
            <w:tcW w:w="970" w:type="dxa"/>
          </w:tcPr>
          <w:p w14:paraId="3B340573" w14:textId="77777777" w:rsidR="00494247" w:rsidRDefault="00000000" w:rsidP="007D7071">
            <w:pPr>
              <w:jc w:val="both"/>
              <w:rPr>
                <w:lang w:val="fr-FR"/>
              </w:rPr>
            </w:pPr>
            <w:hyperlink r:id="rId223" w:anchor="Sit_Sauri_z1" w:history="1">
              <w:r w:rsidR="00494247" w:rsidRPr="00494247">
                <w:rPr>
                  <w:rStyle w:val="Hyperlink"/>
                  <w:lang w:val="fr-FR"/>
                </w:rPr>
                <w:t>zona 1</w:t>
              </w:r>
            </w:hyperlink>
          </w:p>
        </w:tc>
      </w:tr>
      <w:tr w:rsidR="00494247" w14:paraId="09B4A851" w14:textId="77777777" w:rsidTr="007D7071">
        <w:trPr>
          <w:jc w:val="center"/>
        </w:trPr>
        <w:tc>
          <w:tcPr>
            <w:tcW w:w="970" w:type="dxa"/>
          </w:tcPr>
          <w:p w14:paraId="092C75ED" w14:textId="77777777" w:rsidR="00494247" w:rsidRDefault="00000000" w:rsidP="007D7071">
            <w:pPr>
              <w:jc w:val="both"/>
              <w:rPr>
                <w:lang w:val="fr-FR"/>
              </w:rPr>
            </w:pPr>
            <w:hyperlink r:id="rId224" w:anchor="Sit_Sauri_z2" w:history="1">
              <w:r w:rsidR="00494247" w:rsidRPr="00494247">
                <w:rPr>
                  <w:rStyle w:val="Hyperlink"/>
                  <w:lang w:val="fr-FR"/>
                </w:rPr>
                <w:t>zona 2</w:t>
              </w:r>
            </w:hyperlink>
          </w:p>
        </w:tc>
      </w:tr>
      <w:tr w:rsidR="00494247" w14:paraId="7BFB3D04" w14:textId="77777777" w:rsidTr="007D7071">
        <w:trPr>
          <w:jc w:val="center"/>
        </w:trPr>
        <w:tc>
          <w:tcPr>
            <w:tcW w:w="970" w:type="dxa"/>
          </w:tcPr>
          <w:p w14:paraId="72A9ED23" w14:textId="77777777" w:rsidR="00494247" w:rsidRDefault="00000000" w:rsidP="007D7071">
            <w:pPr>
              <w:jc w:val="both"/>
              <w:rPr>
                <w:lang w:val="fr-FR"/>
              </w:rPr>
            </w:pPr>
            <w:hyperlink r:id="rId225" w:anchor="Sit_Sauri_z3" w:history="1">
              <w:r w:rsidR="00494247" w:rsidRPr="00F77612">
                <w:rPr>
                  <w:rStyle w:val="Hyperlink"/>
                  <w:lang w:val="fr-FR"/>
                </w:rPr>
                <w:t>zona 3</w:t>
              </w:r>
            </w:hyperlink>
          </w:p>
        </w:tc>
      </w:tr>
      <w:tr w:rsidR="00494247" w14:paraId="48AB94B6" w14:textId="77777777" w:rsidTr="007D7071">
        <w:trPr>
          <w:jc w:val="center"/>
        </w:trPr>
        <w:tc>
          <w:tcPr>
            <w:tcW w:w="970" w:type="dxa"/>
          </w:tcPr>
          <w:p w14:paraId="7060B278" w14:textId="77777777" w:rsidR="00494247" w:rsidRDefault="00000000" w:rsidP="007D7071">
            <w:pPr>
              <w:jc w:val="both"/>
              <w:rPr>
                <w:lang w:val="fr-FR"/>
              </w:rPr>
            </w:pPr>
            <w:hyperlink r:id="rId226" w:anchor="Sit_Sauri_z3" w:history="1">
              <w:r w:rsidR="00494247" w:rsidRPr="00494247">
                <w:rPr>
                  <w:rStyle w:val="Hyperlink"/>
                  <w:lang w:val="fr-FR"/>
                </w:rPr>
                <w:t>zona 4</w:t>
              </w:r>
            </w:hyperlink>
          </w:p>
        </w:tc>
      </w:tr>
      <w:tr w:rsidR="00494247" w14:paraId="1681E6D9" w14:textId="77777777" w:rsidTr="007D7071">
        <w:trPr>
          <w:jc w:val="center"/>
        </w:trPr>
        <w:tc>
          <w:tcPr>
            <w:tcW w:w="970" w:type="dxa"/>
          </w:tcPr>
          <w:p w14:paraId="7974F257" w14:textId="77777777" w:rsidR="00494247" w:rsidRDefault="00000000" w:rsidP="007D7071">
            <w:pPr>
              <w:jc w:val="both"/>
              <w:rPr>
                <w:lang w:val="fr-FR"/>
              </w:rPr>
            </w:pPr>
            <w:hyperlink r:id="rId227" w:anchor="Sit_Sauri_z5" w:history="1">
              <w:r w:rsidR="00494247" w:rsidRPr="00494247">
                <w:rPr>
                  <w:rStyle w:val="Hyperlink"/>
                  <w:lang w:val="fr-FR"/>
                </w:rPr>
                <w:t>zona 5</w:t>
              </w:r>
            </w:hyperlink>
          </w:p>
        </w:tc>
      </w:tr>
    </w:tbl>
    <w:p w14:paraId="1081D466" w14:textId="77777777" w:rsidR="00494247" w:rsidRDefault="00494247" w:rsidP="00494247">
      <w:pPr>
        <w:jc w:val="both"/>
        <w:rPr>
          <w:lang w:val="fr-FR"/>
        </w:rPr>
      </w:pPr>
    </w:p>
    <w:p w14:paraId="5FBDFE0E" w14:textId="77777777" w:rsidR="00494247" w:rsidRDefault="00494247" w:rsidP="00494247">
      <w:pPr>
        <w:jc w:val="both"/>
        <w:rPr>
          <w:lang w:val="fr-FR"/>
        </w:rPr>
      </w:pPr>
    </w:p>
    <w:p w14:paraId="16C85759" w14:textId="77777777" w:rsidR="00494247" w:rsidRDefault="00494247" w:rsidP="00494247">
      <w:pPr>
        <w:pStyle w:val="Heading3"/>
      </w:pPr>
      <w:bookmarkStart w:id="149" w:name="Sit_Sauri_z1"/>
      <w:r>
        <w:t>zona 1</w:t>
      </w:r>
    </w:p>
    <w:bookmarkEnd w:id="149"/>
    <w:p w14:paraId="1ECBB944" w14:textId="77777777" w:rsidR="00494247" w:rsidRPr="00511329" w:rsidRDefault="00494247" w:rsidP="00494247">
      <w:pPr>
        <w:jc w:val="both"/>
        <w:rPr>
          <w:lang w:val="fr-FR"/>
        </w:rPr>
      </w:pPr>
      <w:r w:rsidRPr="00511329">
        <w:rPr>
          <w:lang w:val="fr-FR"/>
        </w:rPr>
        <w:t>~43 ha (BIB 3431)</w:t>
      </w:r>
    </w:p>
    <w:p w14:paraId="088F2792" w14:textId="77777777" w:rsidR="00494247" w:rsidRPr="00511329" w:rsidRDefault="00494247" w:rsidP="00494247">
      <w:pPr>
        <w:jc w:val="both"/>
        <w:rPr>
          <w:lang w:val="fr-FR"/>
        </w:rPr>
      </w:pPr>
    </w:p>
    <w:p w14:paraId="76EDB28D" w14:textId="77777777" w:rsidR="00494247" w:rsidRPr="00ED5C63" w:rsidRDefault="00494247" w:rsidP="00494247">
      <w:pPr>
        <w:pStyle w:val="Heading3"/>
        <w:rPr>
          <w:lang w:val="es-ES"/>
        </w:rPr>
      </w:pPr>
      <w:bookmarkStart w:id="150" w:name="Sit_Sauri_z2"/>
      <w:r w:rsidRPr="00ED5C63">
        <w:rPr>
          <w:lang w:val="es-ES"/>
        </w:rPr>
        <w:t>zona 2</w:t>
      </w:r>
    </w:p>
    <w:bookmarkEnd w:id="150"/>
    <w:p w14:paraId="17E7B300" w14:textId="77777777" w:rsidR="00494247" w:rsidRPr="00ED5C63" w:rsidRDefault="00494247" w:rsidP="00494247">
      <w:pPr>
        <w:jc w:val="both"/>
        <w:rPr>
          <w:lang w:val="es-ES"/>
        </w:rPr>
      </w:pPr>
      <w:r w:rsidRPr="00ED5C63">
        <w:rPr>
          <w:lang w:val="es-ES"/>
        </w:rPr>
        <w:t>~</w:t>
      </w:r>
      <w:r>
        <w:rPr>
          <w:lang w:val="es-ES"/>
        </w:rPr>
        <w:t>25</w:t>
      </w:r>
      <w:r w:rsidRPr="00ED5C63">
        <w:rPr>
          <w:lang w:val="es-ES"/>
        </w:rPr>
        <w:t xml:space="preserve"> ha (BIB 3431)</w:t>
      </w:r>
    </w:p>
    <w:p w14:paraId="2ECAD082" w14:textId="77777777" w:rsidR="00494247" w:rsidRPr="00ED5C63" w:rsidRDefault="00494247" w:rsidP="00494247">
      <w:pPr>
        <w:jc w:val="both"/>
        <w:rPr>
          <w:lang w:val="es-ES"/>
        </w:rPr>
      </w:pPr>
    </w:p>
    <w:p w14:paraId="35ADC5F9" w14:textId="77777777" w:rsidR="00494247" w:rsidRDefault="00494247" w:rsidP="00494247">
      <w:pPr>
        <w:pStyle w:val="Heading3"/>
        <w:rPr>
          <w:lang w:val="es-ES"/>
        </w:rPr>
      </w:pPr>
      <w:bookmarkStart w:id="151" w:name="Sit_Sauri_z3"/>
      <w:r w:rsidRPr="00ED5C63">
        <w:rPr>
          <w:lang w:val="es-ES"/>
        </w:rPr>
        <w:t>zona 3</w:t>
      </w:r>
    </w:p>
    <w:bookmarkEnd w:id="151"/>
    <w:p w14:paraId="6690A484" w14:textId="77777777" w:rsidR="00494247" w:rsidRDefault="00494247" w:rsidP="00494247">
      <w:pPr>
        <w:rPr>
          <w:sz w:val="20"/>
          <w:lang w:val="es-ES" w:eastAsia="fr-FR"/>
        </w:rPr>
      </w:pPr>
      <w:r w:rsidRPr="00F77612">
        <w:rPr>
          <w:sz w:val="20"/>
          <w:lang w:val="es-ES" w:eastAsia="fr-FR"/>
        </w:rPr>
        <w:t>Santa Barbara</w:t>
      </w:r>
    </w:p>
    <w:p w14:paraId="5ABA63FE" w14:textId="77777777" w:rsidR="004E6904" w:rsidRPr="00F77612" w:rsidRDefault="004E6904" w:rsidP="00494247">
      <w:pPr>
        <w:rPr>
          <w:sz w:val="20"/>
          <w:lang w:val="es-ES" w:eastAsia="fr-FR"/>
        </w:rPr>
      </w:pPr>
    </w:p>
    <w:p w14:paraId="56044B98" w14:textId="77777777" w:rsidR="00494247" w:rsidRDefault="00494247" w:rsidP="00494247">
      <w:pPr>
        <w:jc w:val="both"/>
        <w:rPr>
          <w:lang w:val="es-ES"/>
        </w:rPr>
      </w:pPr>
      <w:r w:rsidRPr="00ED5C63">
        <w:rPr>
          <w:lang w:val="es-ES"/>
        </w:rPr>
        <w:t>~</w:t>
      </w:r>
      <w:r>
        <w:rPr>
          <w:lang w:val="es-ES"/>
        </w:rPr>
        <w:t xml:space="preserve">11 </w:t>
      </w:r>
      <w:r w:rsidRPr="00ED5C63">
        <w:rPr>
          <w:lang w:val="es-ES"/>
        </w:rPr>
        <w:t xml:space="preserve"> ha (BIB 3431)</w:t>
      </w:r>
    </w:p>
    <w:p w14:paraId="7DD4F8C8" w14:textId="77777777" w:rsidR="00494247" w:rsidRDefault="00494247" w:rsidP="00494247">
      <w:pPr>
        <w:jc w:val="both"/>
        <w:rPr>
          <w:lang w:val="es-ES"/>
        </w:rPr>
      </w:pPr>
    </w:p>
    <w:p w14:paraId="6E590671" w14:textId="77777777" w:rsidR="00494247" w:rsidRPr="00F77612" w:rsidRDefault="00494247" w:rsidP="00494247">
      <w:pPr>
        <w:pStyle w:val="Heading4"/>
      </w:pPr>
      <w:bookmarkStart w:id="152" w:name="Sit_Sauri_r3bis"/>
      <w:r w:rsidRPr="00F77612">
        <w:t>R3bis</w:t>
      </w:r>
    </w:p>
    <w:bookmarkEnd w:id="152"/>
    <w:p w14:paraId="021BE802" w14:textId="77777777" w:rsidR="004E6904" w:rsidRDefault="004E6904" w:rsidP="00494247">
      <w:pPr>
        <w:rPr>
          <w:lang w:val="es-ES" w:eastAsia="fr-FR"/>
        </w:rPr>
      </w:pPr>
    </w:p>
    <w:p w14:paraId="68590B91" w14:textId="6175DFE9" w:rsidR="00494247" w:rsidRDefault="00494247" w:rsidP="00494247">
      <w:pPr>
        <w:rPr>
          <w:lang w:val="fr-FR" w:eastAsia="fr-FR"/>
        </w:rPr>
      </w:pPr>
      <w:r w:rsidRPr="00F77612">
        <w:rPr>
          <w:lang w:val="es-ES" w:eastAsia="fr-FR"/>
        </w:rPr>
        <w:t xml:space="preserve">pélite ? L:89 x l:11 x e:14 cm. </w:t>
      </w:r>
      <w:r>
        <w:rPr>
          <w:lang w:val="fr-FR" w:eastAsia="fr-FR"/>
        </w:rPr>
        <w:t>Prélevée sur site, conservée à l'UAB, frite de débitage d'une paroi verticale.</w:t>
      </w:r>
    </w:p>
    <w:p w14:paraId="356649BD" w14:textId="77777777" w:rsidR="008162C0" w:rsidRDefault="008162C0" w:rsidP="00494247">
      <w:pPr>
        <w:rPr>
          <w:lang w:val="fr-FR" w:eastAsia="fr-FR"/>
        </w:rPr>
      </w:pPr>
    </w:p>
    <w:p w14:paraId="7F2C6592" w14:textId="2BF3E9A5" w:rsidR="008162C0" w:rsidRDefault="00000000" w:rsidP="00494247">
      <w:pPr>
        <w:rPr>
          <w:lang w:val="fr-FR" w:eastAsia="fr-FR"/>
        </w:rPr>
      </w:pPr>
      <w:hyperlink r:id="rId228" w:anchor="Sit_Sauri_r3bis_g_sup" w:history="1">
        <w:r w:rsidR="008162C0" w:rsidRPr="008162C0">
          <w:rPr>
            <w:rStyle w:val="Hyperlink"/>
            <w:lang w:val="fr-FR" w:eastAsia="fr-FR"/>
          </w:rPr>
          <w:t>superposition</w:t>
        </w:r>
      </w:hyperlink>
    </w:p>
    <w:p w14:paraId="7EE13BD3" w14:textId="77777777" w:rsidR="008162C0" w:rsidRDefault="008162C0" w:rsidP="00494247">
      <w:pPr>
        <w:rPr>
          <w:lang w:val="fr-FR" w:eastAsia="fr-FR"/>
        </w:rPr>
      </w:pPr>
    </w:p>
    <w:p w14:paraId="084B64B8" w14:textId="5C1E1734" w:rsidR="008162C0" w:rsidRDefault="008162C0" w:rsidP="008162C0">
      <w:pPr>
        <w:pStyle w:val="Heading5"/>
        <w:rPr>
          <w:lang w:eastAsia="fr-FR"/>
        </w:rPr>
      </w:pPr>
      <w:r>
        <w:rPr>
          <w:lang w:eastAsia="fr-FR"/>
        </w:rPr>
        <w:lastRenderedPageBreak/>
        <w:t>étude</w:t>
      </w:r>
    </w:p>
    <w:p w14:paraId="3B1DB6E2" w14:textId="77777777" w:rsidR="00494247" w:rsidRDefault="00494247" w:rsidP="00494247">
      <w:pPr>
        <w:rPr>
          <w:lang w:val="fr-FR" w:eastAsia="fr-FR"/>
        </w:rPr>
      </w:pPr>
    </w:p>
    <w:p w14:paraId="7DFDC394" w14:textId="77777777" w:rsidR="00494247" w:rsidRDefault="00494247" w:rsidP="00494247">
      <w:pPr>
        <w:rPr>
          <w:lang w:val="fr-FR" w:eastAsia="fr-FR"/>
        </w:rPr>
      </w:pPr>
      <w:r>
        <w:rPr>
          <w:lang w:val="fr-FR" w:eastAsia="fr-FR"/>
        </w:rPr>
        <w:t xml:space="preserve">étude </w:t>
      </w:r>
      <w:hyperlink r:id="rId229" w:anchor="CASE_Sauri_ana_traceo" w:history="1">
        <w:r w:rsidRPr="004C0399">
          <w:rPr>
            <w:rStyle w:val="Hyperlink"/>
            <w:lang w:val="fr-FR" w:eastAsia="fr-FR"/>
          </w:rPr>
          <w:t>tracéologi</w:t>
        </w:r>
        <w:r>
          <w:rPr>
            <w:rStyle w:val="Hyperlink"/>
            <w:lang w:val="fr-FR" w:eastAsia="fr-FR"/>
          </w:rPr>
          <w:t>qu</w:t>
        </w:r>
        <w:r w:rsidRPr="004C0399">
          <w:rPr>
            <w:rStyle w:val="Hyperlink"/>
            <w:lang w:val="fr-FR" w:eastAsia="fr-FR"/>
          </w:rPr>
          <w:t>e</w:t>
        </w:r>
      </w:hyperlink>
      <w:r>
        <w:rPr>
          <w:lang w:val="fr-FR" w:eastAsia="fr-FR"/>
        </w:rPr>
        <w:t xml:space="preserve"> au microscope </w:t>
      </w:r>
      <w:hyperlink r:id="rId230" w:anchor="Microscopie_i_OlymSZX10" w:history="1">
        <w:r w:rsidRPr="00F026C7">
          <w:rPr>
            <w:rStyle w:val="Hyperlink"/>
            <w:lang w:val="fr-FR" w:eastAsia="fr-FR"/>
          </w:rPr>
          <w:t>Olympus SZX10</w:t>
        </w:r>
      </w:hyperlink>
      <w:r>
        <w:rPr>
          <w:lang w:val="fr-FR" w:eastAsia="fr-FR"/>
        </w:rPr>
        <w:t>, au Dino-Lite</w:t>
      </w:r>
    </w:p>
    <w:p w14:paraId="0B450FE9" w14:textId="77777777" w:rsidR="00494247" w:rsidRPr="00F77612" w:rsidRDefault="00494247" w:rsidP="00494247">
      <w:pPr>
        <w:jc w:val="both"/>
        <w:rPr>
          <w:lang w:val="fr-FR"/>
        </w:rPr>
      </w:pPr>
    </w:p>
    <w:p w14:paraId="73801CF5" w14:textId="2707C4FB" w:rsidR="00494247" w:rsidRDefault="008162C0" w:rsidP="008162C0">
      <w:pPr>
        <w:pStyle w:val="Heading5"/>
      </w:pPr>
      <w:bookmarkStart w:id="153" w:name="Sit_Sauri_r3bis_g_sup"/>
      <w:r>
        <w:t>s</w:t>
      </w:r>
      <w:r w:rsidR="00494247">
        <w:t>uperpositions</w:t>
      </w:r>
    </w:p>
    <w:bookmarkEnd w:id="153"/>
    <w:p w14:paraId="13E8B8BD" w14:textId="77777777" w:rsidR="008162C0" w:rsidRDefault="008162C0" w:rsidP="00494247">
      <w:pPr>
        <w:jc w:val="both"/>
        <w:rPr>
          <w:lang w:val="es-ES"/>
        </w:rPr>
      </w:pPr>
    </w:p>
    <w:p w14:paraId="4A312D98" w14:textId="3C806770" w:rsidR="008162C0" w:rsidRPr="00ED5C63" w:rsidRDefault="008162C0" w:rsidP="00494247">
      <w:pPr>
        <w:jc w:val="both"/>
        <w:rPr>
          <w:lang w:val="es-ES"/>
        </w:rPr>
      </w:pPr>
      <w:r>
        <w:rPr>
          <w:lang w:val="es-ES"/>
        </w:rPr>
        <w:t>pentacle/lancier</w:t>
      </w:r>
    </w:p>
    <w:p w14:paraId="14E3CF81" w14:textId="77777777" w:rsidR="00494247" w:rsidRPr="00ED5C63" w:rsidRDefault="00494247" w:rsidP="00494247">
      <w:pPr>
        <w:jc w:val="both"/>
        <w:rPr>
          <w:lang w:val="es-ES"/>
        </w:rPr>
      </w:pPr>
    </w:p>
    <w:p w14:paraId="029C3BF1" w14:textId="77777777" w:rsidR="00494247" w:rsidRPr="00ED5C63" w:rsidRDefault="00494247" w:rsidP="00494247">
      <w:pPr>
        <w:pStyle w:val="Heading3"/>
        <w:rPr>
          <w:lang w:val="es-ES"/>
        </w:rPr>
      </w:pPr>
      <w:bookmarkStart w:id="154" w:name="Sit_Sauri_z4"/>
      <w:r w:rsidRPr="00ED5C63">
        <w:rPr>
          <w:lang w:val="es-ES"/>
        </w:rPr>
        <w:t>zona 4</w:t>
      </w:r>
    </w:p>
    <w:bookmarkEnd w:id="154"/>
    <w:p w14:paraId="3EB4493E" w14:textId="77777777" w:rsidR="00494247" w:rsidRPr="00ED5C63" w:rsidRDefault="00494247" w:rsidP="00494247">
      <w:pPr>
        <w:jc w:val="both"/>
        <w:rPr>
          <w:lang w:val="es-ES"/>
        </w:rPr>
      </w:pPr>
      <w:r w:rsidRPr="00ED5C63">
        <w:rPr>
          <w:lang w:val="es-ES"/>
        </w:rPr>
        <w:t>~</w:t>
      </w:r>
      <w:r>
        <w:rPr>
          <w:lang w:val="es-ES"/>
        </w:rPr>
        <w:t>9</w:t>
      </w:r>
      <w:r w:rsidRPr="00ED5C63">
        <w:rPr>
          <w:lang w:val="es-ES"/>
        </w:rPr>
        <w:t xml:space="preserve"> ha (BIB 3431)</w:t>
      </w:r>
    </w:p>
    <w:p w14:paraId="256AAE50" w14:textId="77777777" w:rsidR="00494247" w:rsidRPr="00ED5C63" w:rsidRDefault="00494247" w:rsidP="00494247">
      <w:pPr>
        <w:jc w:val="both"/>
        <w:rPr>
          <w:lang w:val="es-ES"/>
        </w:rPr>
      </w:pPr>
    </w:p>
    <w:p w14:paraId="08ADF4EE" w14:textId="77777777" w:rsidR="00494247" w:rsidRPr="00ED5C63" w:rsidRDefault="00494247" w:rsidP="00494247">
      <w:pPr>
        <w:pStyle w:val="Heading3"/>
        <w:rPr>
          <w:lang w:val="es-ES"/>
        </w:rPr>
      </w:pPr>
      <w:bookmarkStart w:id="155" w:name="Sit_Sauri_z5"/>
      <w:r w:rsidRPr="00ED5C63">
        <w:rPr>
          <w:lang w:val="es-ES"/>
        </w:rPr>
        <w:t>zona 5</w:t>
      </w:r>
    </w:p>
    <w:bookmarkEnd w:id="155"/>
    <w:p w14:paraId="1499F4FA" w14:textId="77777777" w:rsidR="00494247" w:rsidRPr="00722E37" w:rsidRDefault="00494247" w:rsidP="00494247">
      <w:pPr>
        <w:jc w:val="both"/>
        <w:rPr>
          <w:lang w:val="fr-FR"/>
        </w:rPr>
      </w:pPr>
      <w:r w:rsidRPr="00722E37">
        <w:rPr>
          <w:lang w:val="fr-FR"/>
        </w:rPr>
        <w:t>~12 ha (BIB 3431)</w:t>
      </w:r>
    </w:p>
    <w:p w14:paraId="039554FD" w14:textId="77777777" w:rsidR="00494247" w:rsidRDefault="00494247" w:rsidP="00C24321">
      <w:pPr>
        <w:rPr>
          <w:lang w:val="fr-FR" w:eastAsia="fr-FR"/>
        </w:rPr>
      </w:pPr>
    </w:p>
    <w:p w14:paraId="39F13C1A" w14:textId="77777777" w:rsidR="004E6904" w:rsidRPr="001642B9" w:rsidRDefault="004E6904" w:rsidP="004E6904">
      <w:pPr>
        <w:pStyle w:val="Heading2"/>
      </w:pPr>
      <w:bookmarkStart w:id="156" w:name="Sit_Sauri_g_compar"/>
      <w:r w:rsidRPr="001642B9">
        <w:t>comparaisons</w:t>
      </w:r>
    </w:p>
    <w:bookmarkEnd w:id="156"/>
    <w:p w14:paraId="769B7421" w14:textId="77777777" w:rsidR="004E6904" w:rsidRPr="001642B9" w:rsidRDefault="004E6904" w:rsidP="004E6904">
      <w:pPr>
        <w:rPr>
          <w:lang w:val="fr-FR" w:eastAsia="fr-FR"/>
        </w:rPr>
      </w:pPr>
    </w:p>
    <w:p w14:paraId="44C30927" w14:textId="77777777" w:rsidR="004E6904" w:rsidRDefault="004E6904" w:rsidP="004E6904">
      <w:pPr>
        <w:rPr>
          <w:lang w:val="fr-FR" w:eastAsia="fr-FR"/>
        </w:rPr>
      </w:pPr>
      <w:r w:rsidRPr="001642B9">
        <w:rPr>
          <w:lang w:val="fr-FR" w:eastAsia="fr-FR"/>
        </w:rPr>
        <w:t xml:space="preserve">Avec </w:t>
      </w:r>
      <w:hyperlink r:id="rId231" w:anchor="Sit_Oroners" w:history="1">
        <w:r w:rsidRPr="004B7731">
          <w:rPr>
            <w:rStyle w:val="Hyperlink"/>
            <w:lang w:val="fr-FR"/>
          </w:rPr>
          <w:t>Oroners</w:t>
        </w:r>
      </w:hyperlink>
      <w:r w:rsidRPr="001642B9">
        <w:rPr>
          <w:lang w:val="fr-FR" w:eastAsia="fr-FR"/>
        </w:rPr>
        <w:t xml:space="preserve">, </w:t>
      </w:r>
      <w:hyperlink r:id="rId232" w:anchor="Sit_Riubregos" w:history="1">
        <w:r w:rsidRPr="004B7731">
          <w:rPr>
            <w:rStyle w:val="Hyperlink"/>
            <w:lang w:val="fr-FR" w:eastAsia="fr-FR"/>
          </w:rPr>
          <w:t>Riubregos</w:t>
        </w:r>
      </w:hyperlink>
      <w:r w:rsidRPr="001642B9">
        <w:rPr>
          <w:lang w:val="fr-FR" w:eastAsia="fr-FR"/>
        </w:rPr>
        <w:t xml:space="preserve"> (BIB 3436) (BIB 3434): tous du 14e s. AD (BIB 3434)</w:t>
      </w:r>
    </w:p>
    <w:p w14:paraId="0942FE0E" w14:textId="77777777" w:rsidR="004E6904" w:rsidRDefault="004E6904" w:rsidP="004E6904">
      <w:pPr>
        <w:rPr>
          <w:lang w:val="fr-FR" w:eastAsia="fr-FR"/>
        </w:rPr>
      </w:pPr>
    </w:p>
    <w:p w14:paraId="6A190D3D" w14:textId="0336B006" w:rsidR="004E6904" w:rsidRPr="004E6904" w:rsidRDefault="00000000" w:rsidP="004E6904">
      <w:pPr>
        <w:rPr>
          <w:color w:val="000000"/>
          <w:lang w:val="fr-FR" w:eastAsia="fr-FR"/>
        </w:rPr>
      </w:pPr>
      <w:hyperlink r:id="rId233" w:anchor="Sit_Peyra_Escrita" w:history="1">
        <w:r w:rsidR="004E6904" w:rsidRPr="004E6904">
          <w:rPr>
            <w:rStyle w:val="Hyperlink"/>
            <w:lang w:val="fr-FR" w:eastAsia="fr-FR"/>
          </w:rPr>
          <w:t>Peyra Escrita</w:t>
        </w:r>
      </w:hyperlink>
      <w:r w:rsidR="004E6904">
        <w:rPr>
          <w:color w:val="000000"/>
          <w:lang w:val="fr-FR" w:eastAsia="fr-FR"/>
        </w:rPr>
        <w:t xml:space="preserve">, </w:t>
      </w:r>
      <w:hyperlink r:id="rId234" w:anchor="Sit_Banyuls_Mer" w:history="1">
        <w:r w:rsidR="004E6904" w:rsidRPr="00A6327D">
          <w:rPr>
            <w:rStyle w:val="Hyperlink"/>
            <w:lang w:val="fr-FR"/>
          </w:rPr>
          <w:t>Banyuls sur Mer</w:t>
        </w:r>
      </w:hyperlink>
      <w:r w:rsidR="004E6904" w:rsidRPr="00BB48FC">
        <w:rPr>
          <w:rStyle w:val="Hyperlink"/>
          <w:color w:val="000000"/>
          <w:u w:val="none"/>
          <w:lang w:val="fr-FR"/>
        </w:rPr>
        <w:t xml:space="preserve">, </w:t>
      </w:r>
      <w:hyperlink r:id="rId235" w:anchor="Sit_Osseja" w:history="1">
        <w:r w:rsidR="00BB48FC" w:rsidRPr="0032190F">
          <w:rPr>
            <w:rStyle w:val="Hyperlink"/>
            <w:lang w:val="fr-FR"/>
          </w:rPr>
          <w:t>Osséja</w:t>
        </w:r>
      </w:hyperlink>
    </w:p>
    <w:p w14:paraId="5684A66B" w14:textId="77777777" w:rsidR="004E6904" w:rsidRPr="001642B9" w:rsidRDefault="004E6904" w:rsidP="00C24321">
      <w:pPr>
        <w:rPr>
          <w:lang w:val="fr-FR" w:eastAsia="fr-FR"/>
        </w:rPr>
      </w:pPr>
    </w:p>
    <w:p w14:paraId="552E9D0D" w14:textId="77777777" w:rsidR="00A6327D" w:rsidRPr="001642B9" w:rsidRDefault="00A6327D" w:rsidP="00242C0F">
      <w:pPr>
        <w:jc w:val="both"/>
        <w:rPr>
          <w:lang w:val="fr-FR"/>
        </w:rPr>
      </w:pPr>
    </w:p>
    <w:p w14:paraId="784BDA5B" w14:textId="77777777" w:rsidR="00A6327D" w:rsidRPr="005C59CA" w:rsidRDefault="00A6327D" w:rsidP="00426FF9">
      <w:pPr>
        <w:pStyle w:val="Heading1"/>
      </w:pPr>
      <w:bookmarkStart w:id="157" w:name="Sit_Banyuls_Mer"/>
      <w:r>
        <w:t>BANYULS SUR MER</w:t>
      </w:r>
    </w:p>
    <w:bookmarkEnd w:id="157"/>
    <w:p w14:paraId="1104BEB6" w14:textId="4DE16A2B" w:rsidR="00872397" w:rsidRPr="00BB48FC" w:rsidRDefault="00BB48FC" w:rsidP="00242C0F">
      <w:pPr>
        <w:tabs>
          <w:tab w:val="left" w:pos="1020"/>
        </w:tabs>
        <w:rPr>
          <w:sz w:val="20"/>
          <w:lang w:val="fr-FR"/>
        </w:rPr>
      </w:pPr>
      <w:r w:rsidRPr="00BB48FC">
        <w:rPr>
          <w:sz w:val="20"/>
          <w:lang w:val="fr-FR"/>
        </w:rPr>
        <w:t>Banyuls sur Mer, Banyuls-sur-Mer</w:t>
      </w:r>
    </w:p>
    <w:p w14:paraId="777AE2C6" w14:textId="77777777" w:rsidR="00BB48FC" w:rsidRDefault="00BB48FC" w:rsidP="00242C0F">
      <w:pPr>
        <w:tabs>
          <w:tab w:val="left" w:pos="1020"/>
        </w:tabs>
        <w:rPr>
          <w:lang w:val="fr-FR"/>
        </w:rPr>
      </w:pPr>
    </w:p>
    <w:p w14:paraId="7E150416" w14:textId="086BE8CF" w:rsidR="00A6327D" w:rsidRDefault="00A6327D" w:rsidP="00242C0F">
      <w:pPr>
        <w:tabs>
          <w:tab w:val="left" w:pos="1020"/>
        </w:tabs>
        <w:rPr>
          <w:lang w:val="fr-FR"/>
        </w:rPr>
      </w:pPr>
      <w:r>
        <w:rPr>
          <w:lang w:val="fr-FR"/>
        </w:rPr>
        <w:t xml:space="preserve">Personnages bitriangulaires comparables avec les hommes en armes de la fin du 14e début du 15e (Comps 2005)(BIB 2250) v. </w:t>
      </w:r>
      <w:hyperlink r:id="rId236" w:anchor="Sit_Sauri_thm_perso_spadas" w:history="1">
        <w:r w:rsidR="00BB48FC">
          <w:rPr>
            <w:rStyle w:val="Hyperlink"/>
            <w:lang w:val="fr-FR"/>
          </w:rPr>
          <w:t>Sauri</w:t>
        </w:r>
      </w:hyperlink>
    </w:p>
    <w:p w14:paraId="074AB423" w14:textId="77777777" w:rsidR="00A6327D" w:rsidRDefault="00A6327D" w:rsidP="00242C0F">
      <w:pPr>
        <w:tabs>
          <w:tab w:val="left" w:pos="1020"/>
        </w:tabs>
        <w:rPr>
          <w:lang w:val="fr-FR"/>
        </w:rPr>
      </w:pPr>
    </w:p>
    <w:p w14:paraId="57ED44CE" w14:textId="77777777" w:rsidR="001009C6" w:rsidRDefault="001009C6" w:rsidP="00426FF9">
      <w:pPr>
        <w:pStyle w:val="Heading1"/>
      </w:pPr>
      <w:bookmarkStart w:id="158" w:name="Sit_Cussac"/>
      <w:r>
        <w:t>CUSSAC</w:t>
      </w:r>
    </w:p>
    <w:bookmarkEnd w:id="158"/>
    <w:p w14:paraId="4475857A" w14:textId="77777777" w:rsidR="001009C6" w:rsidRDefault="001009C6" w:rsidP="00242C0F">
      <w:pPr>
        <w:tabs>
          <w:tab w:val="left" w:pos="1020"/>
        </w:tabs>
        <w:rPr>
          <w:lang w:val="fr-FR"/>
        </w:rPr>
      </w:pPr>
    </w:p>
    <w:p w14:paraId="6B8E6FB6" w14:textId="77D799A0" w:rsidR="00AC1C21" w:rsidRPr="00AC1C21" w:rsidRDefault="001009C6" w:rsidP="00242C0F">
      <w:pPr>
        <w:tabs>
          <w:tab w:val="left" w:pos="1020"/>
        </w:tabs>
        <w:rPr>
          <w:lang w:val="fr-FR"/>
        </w:rPr>
      </w:pPr>
      <w:r w:rsidRPr="00AC1C21">
        <w:rPr>
          <w:lang w:val="fr-FR"/>
        </w:rPr>
        <w:t xml:space="preserve">La </w:t>
      </w:r>
      <w:hyperlink r:id="rId237" w:anchor="Cul_Paleo_sup__Art_rup" w:history="1">
        <w:r w:rsidRPr="00AC1C21">
          <w:rPr>
            <w:rStyle w:val="Hyperlink"/>
            <w:lang w:val="fr-FR"/>
          </w:rPr>
          <w:t>grotte ornée</w:t>
        </w:r>
      </w:hyperlink>
      <w:r w:rsidRPr="00AC1C21">
        <w:rPr>
          <w:lang w:val="fr-FR"/>
        </w:rPr>
        <w:t xml:space="preserve"> de Cussac </w:t>
      </w:r>
      <w:r w:rsidRPr="00AC1C21">
        <w:rPr>
          <w:rStyle w:val="Emphasis"/>
          <w:i w:val="0"/>
          <w:lang w:val="fr-FR"/>
        </w:rPr>
        <w:t>(Le Buisson-de-Cadoin, Dordogne).</w:t>
      </w:r>
      <w:r w:rsidRPr="00AC1C21">
        <w:rPr>
          <w:lang w:val="fr-FR"/>
        </w:rPr>
        <w:t xml:space="preserve"> est datée du Paléolithique supérieur. Sujet d'une analyse spatiale (D. Lacanette, com. pers.). Gravures gravettiennes, mammouth, chevaux, etc. (SS BIB)</w:t>
      </w:r>
      <w:r w:rsidR="00AC1C21" w:rsidRPr="00AC1C21">
        <w:rPr>
          <w:lang w:val="fr-FR"/>
        </w:rPr>
        <w:t xml:space="preserve"> Art </w:t>
      </w:r>
      <w:r w:rsidR="00AC1C21">
        <w:rPr>
          <w:lang w:val="fr-FR"/>
        </w:rPr>
        <w:t xml:space="preserve">rattaché d'après les conventions graphiques au </w:t>
      </w:r>
      <w:r w:rsidR="00AC1C21" w:rsidRPr="00AC1C21">
        <w:rPr>
          <w:szCs w:val="18"/>
          <w:lang w:val="fr-FR" w:eastAsia="en-GB"/>
        </w:rPr>
        <w:t xml:space="preserve">Gravettien moyen (Aujoulat </w:t>
      </w:r>
      <w:r w:rsidR="00AC1C21" w:rsidRPr="00AC1C21">
        <w:rPr>
          <w:i/>
          <w:iCs/>
          <w:szCs w:val="18"/>
          <w:lang w:val="fr-FR" w:eastAsia="en-GB"/>
        </w:rPr>
        <w:t xml:space="preserve">et al. </w:t>
      </w:r>
      <w:r w:rsidR="00AC1C21" w:rsidRPr="00AC1C21">
        <w:rPr>
          <w:szCs w:val="18"/>
          <w:lang w:val="fr-FR" w:eastAsia="en-GB"/>
        </w:rPr>
        <w:t>2013)</w:t>
      </w:r>
      <w:r w:rsidR="00AC1C21" w:rsidRPr="00AC1C21">
        <w:rPr>
          <w:lang w:val="fr-FR"/>
        </w:rPr>
        <w:t xml:space="preserve"> (BIB 2732)</w:t>
      </w:r>
    </w:p>
    <w:p w14:paraId="52608384" w14:textId="77777777" w:rsidR="00AC1C21" w:rsidRDefault="00AC1C21" w:rsidP="00242C0F">
      <w:pPr>
        <w:tabs>
          <w:tab w:val="left" w:pos="1020"/>
        </w:tabs>
        <w:rPr>
          <w:szCs w:val="18"/>
          <w:lang w:val="fr-FR" w:eastAsia="en-GB"/>
        </w:rPr>
      </w:pPr>
      <w:r w:rsidRPr="00AC1C21">
        <w:rPr>
          <w:szCs w:val="18"/>
          <w:lang w:val="fr-FR" w:eastAsia="en-GB"/>
        </w:rPr>
        <w:t xml:space="preserve">Un ossement humain du locus 1 a été daté de 25 120 ± 120 BP (Beta Analytic Inc), soit 29560-30290 calBP (Aujoulat </w:t>
      </w:r>
      <w:r w:rsidRPr="00AC1C21">
        <w:rPr>
          <w:i/>
          <w:iCs/>
          <w:szCs w:val="18"/>
          <w:lang w:val="fr-FR" w:eastAsia="en-GB"/>
        </w:rPr>
        <w:t>et al</w:t>
      </w:r>
      <w:r w:rsidRPr="00AC1C21">
        <w:rPr>
          <w:szCs w:val="18"/>
          <w:lang w:val="fr-FR" w:eastAsia="en-GB"/>
        </w:rPr>
        <w:t>. 2001b)</w:t>
      </w:r>
      <w:r>
        <w:rPr>
          <w:szCs w:val="18"/>
          <w:lang w:val="fr-FR" w:eastAsia="en-GB"/>
        </w:rPr>
        <w:t xml:space="preserve"> (BIB 2732)</w:t>
      </w:r>
    </w:p>
    <w:p w14:paraId="5BA23618" w14:textId="77777777" w:rsidR="002626A9" w:rsidRDefault="002626A9" w:rsidP="00242C0F">
      <w:pPr>
        <w:tabs>
          <w:tab w:val="left" w:pos="1020"/>
        </w:tabs>
        <w:rPr>
          <w:szCs w:val="18"/>
          <w:lang w:val="fr-FR" w:eastAsia="en-GB"/>
        </w:rPr>
      </w:pPr>
      <w:r w:rsidRPr="002626A9">
        <w:rPr>
          <w:szCs w:val="18"/>
          <w:lang w:val="fr-FR" w:eastAsia="en-GB"/>
        </w:rPr>
        <w:t>présence d’ocre (colloque de Monaco 2006 ou 2007)</w:t>
      </w:r>
    </w:p>
    <w:p w14:paraId="79021A12" w14:textId="77777777" w:rsidR="002134E8" w:rsidRPr="00AC1C21" w:rsidRDefault="00AC1C21" w:rsidP="00242C0F">
      <w:pPr>
        <w:tabs>
          <w:tab w:val="left" w:pos="1020"/>
        </w:tabs>
        <w:rPr>
          <w:lang w:val="fr-FR"/>
        </w:rPr>
      </w:pPr>
      <w:r w:rsidRPr="00AC1C21">
        <w:rPr>
          <w:lang w:val="fr-FR"/>
        </w:rPr>
        <w:t xml:space="preserve"> </w:t>
      </w:r>
    </w:p>
    <w:p w14:paraId="60AF1F32" w14:textId="77777777" w:rsidR="00AC1C21" w:rsidRDefault="00AC1C21" w:rsidP="00242C0F">
      <w:pPr>
        <w:tabs>
          <w:tab w:val="left" w:pos="1020"/>
        </w:tabs>
        <w:rPr>
          <w:lang w:val="fr-FR"/>
        </w:rPr>
      </w:pPr>
      <w:r>
        <w:rPr>
          <w:lang w:val="fr-FR"/>
        </w:rPr>
        <w:t>locus 1, locus 2, locus 3 (BIB 2732)</w:t>
      </w:r>
    </w:p>
    <w:p w14:paraId="394CA857" w14:textId="77777777" w:rsidR="00AC1C21" w:rsidRDefault="00AC1C21" w:rsidP="00242C0F">
      <w:pPr>
        <w:tabs>
          <w:tab w:val="left" w:pos="1020"/>
        </w:tabs>
        <w:rPr>
          <w:lang w:val="fr-FR"/>
        </w:rPr>
      </w:pPr>
    </w:p>
    <w:p w14:paraId="4CE2F004" w14:textId="77777777" w:rsidR="002134E8" w:rsidRDefault="002134E8" w:rsidP="002134E8">
      <w:pPr>
        <w:pStyle w:val="Heading2"/>
      </w:pPr>
      <w:r>
        <w:t xml:space="preserve">Art </w:t>
      </w:r>
    </w:p>
    <w:p w14:paraId="391E9E33" w14:textId="77777777" w:rsidR="002134E8" w:rsidRDefault="002134E8" w:rsidP="00242C0F">
      <w:pPr>
        <w:tabs>
          <w:tab w:val="left" w:pos="1020"/>
        </w:tabs>
        <w:rPr>
          <w:lang w:val="fr-FR"/>
        </w:rPr>
      </w:pPr>
    </w:p>
    <w:p w14:paraId="66A7CEB6" w14:textId="77777777" w:rsidR="002134E8" w:rsidRDefault="002134E8" w:rsidP="002134E8">
      <w:pPr>
        <w:pStyle w:val="Heading3"/>
      </w:pPr>
      <w:r>
        <w:t>Panneaux</w:t>
      </w:r>
    </w:p>
    <w:p w14:paraId="4EB20132" w14:textId="77777777" w:rsidR="002134E8" w:rsidRDefault="002134E8" w:rsidP="00242C0F">
      <w:pPr>
        <w:tabs>
          <w:tab w:val="left" w:pos="1020"/>
        </w:tabs>
        <w:rPr>
          <w:lang w:val="fr-FR"/>
        </w:rPr>
      </w:pPr>
    </w:p>
    <w:p w14:paraId="1DE4B647" w14:textId="77777777" w:rsidR="002134E8" w:rsidRDefault="002134E8" w:rsidP="002134E8">
      <w:pPr>
        <w:pStyle w:val="Heading4"/>
      </w:pPr>
      <w:r>
        <w:t>Découverte (de La)</w:t>
      </w:r>
    </w:p>
    <w:p w14:paraId="6A3196D6" w14:textId="77777777" w:rsidR="002134E8" w:rsidRDefault="002134E8" w:rsidP="002134E8">
      <w:pPr>
        <w:rPr>
          <w:lang w:val="fr-FR"/>
        </w:rPr>
      </w:pPr>
      <w:r>
        <w:rPr>
          <w:lang w:val="fr-FR"/>
        </w:rPr>
        <w:t>2D1 (BIB 2731)</w:t>
      </w:r>
    </w:p>
    <w:p w14:paraId="0B746FCE" w14:textId="77777777" w:rsidR="002134E8" w:rsidRDefault="002134E8" w:rsidP="002134E8">
      <w:pPr>
        <w:rPr>
          <w:lang w:val="fr-FR"/>
        </w:rPr>
      </w:pPr>
    </w:p>
    <w:p w14:paraId="0CF1E012" w14:textId="77777777" w:rsidR="002134E8" w:rsidRPr="002134E8" w:rsidRDefault="002134E8" w:rsidP="002134E8">
      <w:pPr>
        <w:rPr>
          <w:lang w:val="fr-FR"/>
        </w:rPr>
      </w:pPr>
      <w:r>
        <w:rPr>
          <w:lang w:val="fr-FR"/>
        </w:rPr>
        <w:t>Environ 30 m2, en situation plafonnante. Représentation de grands bisons</w:t>
      </w:r>
    </w:p>
    <w:p w14:paraId="362DC8CA" w14:textId="77777777" w:rsidR="002134E8" w:rsidRDefault="002134E8" w:rsidP="00242C0F">
      <w:pPr>
        <w:tabs>
          <w:tab w:val="left" w:pos="1020"/>
        </w:tabs>
        <w:rPr>
          <w:lang w:val="fr-FR"/>
        </w:rPr>
      </w:pPr>
    </w:p>
    <w:p w14:paraId="157CB458" w14:textId="77777777" w:rsidR="002134E8" w:rsidRDefault="002134E8" w:rsidP="002134E8">
      <w:pPr>
        <w:pStyle w:val="Heading4"/>
      </w:pPr>
      <w:r>
        <w:t>Grand Panneau</w:t>
      </w:r>
    </w:p>
    <w:p w14:paraId="6C1F47F7" w14:textId="77777777" w:rsidR="000227AD" w:rsidRDefault="002134E8" w:rsidP="00242C0F">
      <w:pPr>
        <w:tabs>
          <w:tab w:val="left" w:pos="1020"/>
        </w:tabs>
        <w:rPr>
          <w:lang w:val="fr-FR"/>
        </w:rPr>
      </w:pPr>
      <w:r>
        <w:rPr>
          <w:lang w:val="fr-FR"/>
        </w:rPr>
        <w:t>5G2 (BIB 2731)</w:t>
      </w:r>
    </w:p>
    <w:p w14:paraId="0718D12F" w14:textId="77777777" w:rsidR="002134E8" w:rsidRDefault="002134E8" w:rsidP="00242C0F">
      <w:pPr>
        <w:tabs>
          <w:tab w:val="left" w:pos="1020"/>
        </w:tabs>
        <w:rPr>
          <w:lang w:val="fr-FR"/>
        </w:rPr>
      </w:pPr>
    </w:p>
    <w:p w14:paraId="5E1DB4B1" w14:textId="77777777" w:rsidR="002134E8" w:rsidRDefault="002134E8" w:rsidP="00242C0F">
      <w:pPr>
        <w:tabs>
          <w:tab w:val="left" w:pos="1020"/>
        </w:tabs>
        <w:rPr>
          <w:lang w:val="fr-FR"/>
        </w:rPr>
      </w:pPr>
      <w:r>
        <w:rPr>
          <w:lang w:val="fr-FR"/>
        </w:rPr>
        <w:t xml:space="preserve">10 m de long, 4,5 m de largeur maximale Plus de 130 figures: 37 bisons, 9 chevaux, 2 bovidés, 5 mammouths, 4 anthopomorphes, 2 carnivores, 2 oiseaux, 1 cervidé, etc. (BIB 2731). Disposition en palimpseste (BIB 2731). </w:t>
      </w:r>
    </w:p>
    <w:p w14:paraId="34A9C21E" w14:textId="77777777" w:rsidR="002134E8" w:rsidRDefault="002134E8" w:rsidP="00242C0F">
      <w:pPr>
        <w:tabs>
          <w:tab w:val="left" w:pos="1020"/>
        </w:tabs>
        <w:rPr>
          <w:lang w:val="fr-FR"/>
        </w:rPr>
      </w:pPr>
    </w:p>
    <w:p w14:paraId="6F88CE3D" w14:textId="77777777" w:rsidR="002134E8" w:rsidRDefault="002134E8" w:rsidP="002134E8">
      <w:pPr>
        <w:pStyle w:val="Heading4"/>
      </w:pPr>
      <w:r>
        <w:t>Triptyque</w:t>
      </w:r>
    </w:p>
    <w:p w14:paraId="6E5CF617" w14:textId="77777777" w:rsidR="002134E8" w:rsidRDefault="002134E8" w:rsidP="002134E8">
      <w:pPr>
        <w:tabs>
          <w:tab w:val="left" w:pos="1020"/>
        </w:tabs>
        <w:rPr>
          <w:lang w:val="fr-FR"/>
        </w:rPr>
      </w:pPr>
      <w:r>
        <w:rPr>
          <w:lang w:val="fr-FR"/>
        </w:rPr>
        <w:t>Le panneau du Triptyque a fait l'objet d'une expérimentation 3D dans le cadre du projet ArtAPOC (intrenet)</w:t>
      </w:r>
    </w:p>
    <w:p w14:paraId="7F59BAFA" w14:textId="77777777" w:rsidR="002134E8" w:rsidRDefault="002134E8" w:rsidP="002134E8">
      <w:pPr>
        <w:tabs>
          <w:tab w:val="left" w:pos="1020"/>
        </w:tabs>
        <w:rPr>
          <w:lang w:val="fr-FR"/>
        </w:rPr>
      </w:pPr>
    </w:p>
    <w:p w14:paraId="3066F4F1" w14:textId="77777777" w:rsidR="002134E8" w:rsidRDefault="002134E8" w:rsidP="002134E8">
      <w:pPr>
        <w:pStyle w:val="Heading4"/>
      </w:pPr>
      <w:r>
        <w:t>Fond (du)</w:t>
      </w:r>
    </w:p>
    <w:p w14:paraId="78CF9F95" w14:textId="77777777" w:rsidR="002134E8" w:rsidRDefault="002134E8" w:rsidP="002134E8">
      <w:pPr>
        <w:tabs>
          <w:tab w:val="left" w:pos="1020"/>
        </w:tabs>
        <w:rPr>
          <w:lang w:val="fr-FR"/>
        </w:rPr>
      </w:pPr>
    </w:p>
    <w:p w14:paraId="502A15C2" w14:textId="77777777" w:rsidR="002134E8" w:rsidRDefault="002134E8" w:rsidP="002134E8">
      <w:pPr>
        <w:tabs>
          <w:tab w:val="left" w:pos="1020"/>
        </w:tabs>
        <w:rPr>
          <w:lang w:val="fr-FR"/>
        </w:rPr>
      </w:pPr>
      <w:r>
        <w:rPr>
          <w:lang w:val="fr-FR"/>
        </w:rPr>
        <w:t>C'est le plus gravé de l'ensemble (BIB 2731)</w:t>
      </w:r>
    </w:p>
    <w:p w14:paraId="79918C6A" w14:textId="77777777" w:rsidR="002134E8" w:rsidRDefault="002134E8" w:rsidP="002134E8">
      <w:pPr>
        <w:tabs>
          <w:tab w:val="left" w:pos="1020"/>
        </w:tabs>
        <w:rPr>
          <w:lang w:val="fr-FR"/>
        </w:rPr>
      </w:pPr>
    </w:p>
    <w:p w14:paraId="5FC4AFA6" w14:textId="77777777" w:rsidR="002134E8" w:rsidRDefault="002134E8" w:rsidP="002134E8">
      <w:pPr>
        <w:pStyle w:val="Heading4"/>
      </w:pPr>
      <w:r>
        <w:t>Bouquetin (du)</w:t>
      </w:r>
    </w:p>
    <w:p w14:paraId="179357F0" w14:textId="77777777" w:rsidR="002134E8" w:rsidRDefault="002134E8" w:rsidP="002134E8">
      <w:pPr>
        <w:tabs>
          <w:tab w:val="left" w:pos="1020"/>
        </w:tabs>
        <w:rPr>
          <w:lang w:val="fr-FR"/>
        </w:rPr>
      </w:pPr>
      <w:r>
        <w:rPr>
          <w:lang w:val="fr-FR"/>
        </w:rPr>
        <w:t>(BIB 2731)</w:t>
      </w:r>
    </w:p>
    <w:p w14:paraId="0AA1437E" w14:textId="77777777" w:rsidR="002134E8" w:rsidRDefault="002134E8" w:rsidP="00242C0F">
      <w:pPr>
        <w:tabs>
          <w:tab w:val="left" w:pos="1020"/>
        </w:tabs>
        <w:rPr>
          <w:lang w:val="fr-FR"/>
        </w:rPr>
      </w:pPr>
    </w:p>
    <w:p w14:paraId="67A7002E" w14:textId="77777777" w:rsidR="009D768A" w:rsidRDefault="009D768A" w:rsidP="00426FF9">
      <w:pPr>
        <w:pStyle w:val="Heading1"/>
      </w:pPr>
      <w:bookmarkStart w:id="159" w:name="Sit_Cap_Blanc"/>
      <w:r>
        <w:t>CAP-BLANC</w:t>
      </w:r>
    </w:p>
    <w:bookmarkEnd w:id="159"/>
    <w:p w14:paraId="0CBEC286" w14:textId="77777777" w:rsidR="001009C6" w:rsidRDefault="001009C6" w:rsidP="00242C0F">
      <w:pPr>
        <w:tabs>
          <w:tab w:val="left" w:pos="1020"/>
        </w:tabs>
        <w:rPr>
          <w:lang w:val="fr-FR"/>
        </w:rPr>
      </w:pPr>
    </w:p>
    <w:p w14:paraId="0D39520B" w14:textId="271A19DD" w:rsidR="009D768A" w:rsidRDefault="009D768A" w:rsidP="00242C0F">
      <w:pPr>
        <w:tabs>
          <w:tab w:val="left" w:pos="1020"/>
        </w:tabs>
        <w:rPr>
          <w:lang w:val="fr-FR"/>
        </w:rPr>
      </w:pPr>
      <w:r>
        <w:rPr>
          <w:lang w:val="fr-FR"/>
        </w:rPr>
        <w:t xml:space="preserve">Site orné du Magdalénien moyen </w:t>
      </w:r>
      <w:r w:rsidRPr="009D768A">
        <w:rPr>
          <w:lang w:val="fr-FR"/>
        </w:rPr>
        <w:t>(résumé thèse C. Bourdier)</w:t>
      </w:r>
      <w:r w:rsidR="00BA1BC8">
        <w:rPr>
          <w:lang w:val="fr-FR"/>
        </w:rPr>
        <w:t xml:space="preserve"> du </w:t>
      </w:r>
      <w:hyperlink r:id="rId238" w:anchor="Cul_Magdalenien_geo_gr_SudFr_CB" w:history="1">
        <w:r w:rsidR="00BA1BC8" w:rsidRPr="00BA1BC8">
          <w:rPr>
            <w:rStyle w:val="Hyperlink"/>
            <w:lang w:val="fr-FR"/>
          </w:rPr>
          <w:t>groupe CP</w:t>
        </w:r>
      </w:hyperlink>
    </w:p>
    <w:p w14:paraId="6B0D2EC9" w14:textId="77777777" w:rsidR="009D768A" w:rsidRPr="0032190F" w:rsidRDefault="009D768A" w:rsidP="00242C0F">
      <w:pPr>
        <w:tabs>
          <w:tab w:val="left" w:pos="1020"/>
        </w:tabs>
        <w:rPr>
          <w:lang w:val="fr-FR"/>
        </w:rPr>
      </w:pPr>
    </w:p>
    <w:p w14:paraId="73C8B719" w14:textId="77777777" w:rsidR="005F2D5A" w:rsidRPr="0032190F" w:rsidRDefault="005F2D5A" w:rsidP="00426FF9">
      <w:pPr>
        <w:pStyle w:val="Heading1"/>
      </w:pPr>
      <w:bookmarkStart w:id="160" w:name="Sit_Lascaux"/>
      <w:r w:rsidRPr="0032190F">
        <w:t>LASCAUX</w:t>
      </w:r>
    </w:p>
    <w:bookmarkEnd w:id="160"/>
    <w:p w14:paraId="76253171" w14:textId="77777777" w:rsidR="005F2D5A" w:rsidRPr="0032190F" w:rsidRDefault="005F2D5A" w:rsidP="00242C0F">
      <w:pPr>
        <w:rPr>
          <w:lang w:val="fr-FR"/>
        </w:rPr>
      </w:pPr>
    </w:p>
    <w:p w14:paraId="0BE6A388" w14:textId="29C4B8F6" w:rsidR="0057412F" w:rsidRPr="0032190F" w:rsidRDefault="00E15B00" w:rsidP="00242C0F">
      <w:pPr>
        <w:jc w:val="both"/>
        <w:rPr>
          <w:lang w:val="fr-FR"/>
        </w:rPr>
      </w:pPr>
      <w:r w:rsidRPr="0032190F">
        <w:rPr>
          <w:lang w:val="fr-FR"/>
        </w:rPr>
        <w:t xml:space="preserve">La </w:t>
      </w:r>
      <w:hyperlink r:id="rId239" w:anchor="Cul_Paleo_sup__Art_rup" w:history="1">
        <w:r w:rsidRPr="001009C6">
          <w:rPr>
            <w:rStyle w:val="Hyperlink"/>
            <w:lang w:val="fr-FR"/>
          </w:rPr>
          <w:t>g</w:t>
        </w:r>
        <w:r w:rsidR="0057412F" w:rsidRPr="001009C6">
          <w:rPr>
            <w:rStyle w:val="Hyperlink"/>
            <w:lang w:val="fr-FR"/>
          </w:rPr>
          <w:t>rotte ornée</w:t>
        </w:r>
      </w:hyperlink>
      <w:r w:rsidR="0057412F" w:rsidRPr="0032190F">
        <w:rPr>
          <w:lang w:val="fr-FR"/>
        </w:rPr>
        <w:t xml:space="preserve"> </w:t>
      </w:r>
      <w:r w:rsidRPr="0032190F">
        <w:rPr>
          <w:lang w:val="fr-FR"/>
        </w:rPr>
        <w:t>de Lascaux (Montignac, Dordogne)</w:t>
      </w:r>
      <w:r w:rsidR="0057412F" w:rsidRPr="0032190F">
        <w:rPr>
          <w:lang w:val="fr-FR"/>
        </w:rPr>
        <w:t>située vers le haut du versant nord d’une colline de calcaire détritique coniaci</w:t>
      </w:r>
      <w:r w:rsidR="00860DB8" w:rsidRPr="0032190F">
        <w:rPr>
          <w:lang w:val="fr-FR"/>
        </w:rPr>
        <w:t xml:space="preserve">en, à environ </w:t>
      </w:r>
      <w:smartTag w:uri="urn:schemas-microsoft-com:office:smarttags" w:element="metricconverter">
        <w:smartTagPr>
          <w:attr w:name="ProductID" w:val="1 km"/>
        </w:smartTagPr>
        <w:r w:rsidR="00860DB8" w:rsidRPr="0032190F">
          <w:rPr>
            <w:lang w:val="fr-FR"/>
          </w:rPr>
          <w:t>1 km</w:t>
        </w:r>
      </w:smartTag>
      <w:r w:rsidR="00860DB8" w:rsidRPr="0032190F">
        <w:rPr>
          <w:lang w:val="fr-FR"/>
        </w:rPr>
        <w:t xml:space="preserve"> de la Vézère. Le réseau est en 2 étages. Les locus sont appelés Passage, Diverticule des félins, Rotonde, Diverticule axial, Abside (BIB 1406)</w:t>
      </w:r>
    </w:p>
    <w:p w14:paraId="2A1C460A" w14:textId="77777777" w:rsidR="00DB50CD" w:rsidRPr="0032190F" w:rsidRDefault="0002283F" w:rsidP="00242C0F">
      <w:pPr>
        <w:rPr>
          <w:lang w:val="fr-FR"/>
        </w:rPr>
      </w:pPr>
      <w:r>
        <w:rPr>
          <w:lang w:val="fr-FR"/>
        </w:rPr>
        <w:t>Vers 18600/17000 BP, environ 1950 figures (Lascaux IV, expo temporaire)</w:t>
      </w:r>
    </w:p>
    <w:p w14:paraId="19B7B8DD" w14:textId="77777777" w:rsidR="00E15B00" w:rsidRPr="0032190F" w:rsidRDefault="00E15B00" w:rsidP="00242C0F">
      <w:pPr>
        <w:rPr>
          <w:lang w:val="fr-FR"/>
        </w:rPr>
      </w:pPr>
      <w:r w:rsidRPr="0032190F">
        <w:rPr>
          <w:lang w:val="fr-FR"/>
        </w:rPr>
        <w:t>Surnommée « Chapelle sixtine de la Préhistoire » par l’abbé Breuil (wiki)</w:t>
      </w:r>
    </w:p>
    <w:p w14:paraId="383BB7D9" w14:textId="77777777" w:rsidR="00E15B00" w:rsidRPr="0032190F" w:rsidRDefault="00E15B00" w:rsidP="00242C0F">
      <w:pPr>
        <w:rPr>
          <w:lang w:val="fr-FR"/>
        </w:rPr>
      </w:pPr>
    </w:p>
    <w:p w14:paraId="6608D732" w14:textId="758D9BC4" w:rsidR="00DB50CD" w:rsidRPr="0032190F" w:rsidRDefault="00DB50CD" w:rsidP="00242C0F">
      <w:pPr>
        <w:rPr>
          <w:lang w:val="fr-FR"/>
        </w:rPr>
      </w:pPr>
      <w:r w:rsidRPr="0032190F">
        <w:rPr>
          <w:lang w:val="fr-FR"/>
        </w:rPr>
        <w:t xml:space="preserve">3 datations </w:t>
      </w:r>
      <w:smartTag w:uri="urn:schemas-microsoft-com:office:smarttags" w:element="metricconverter">
        <w:smartTagPr>
          <w:attr w:name="ProductID" w:val="14C"/>
        </w:smartTagPr>
        <w:r w:rsidRPr="0032190F">
          <w:rPr>
            <w:lang w:val="fr-FR"/>
          </w:rPr>
          <w:t>14C</w:t>
        </w:r>
      </w:smartTag>
      <w:r w:rsidRPr="0032190F">
        <w:rPr>
          <w:lang w:val="fr-FR"/>
        </w:rPr>
        <w:t xml:space="preserve"> couvrent la période allant du </w:t>
      </w:r>
      <w:hyperlink r:id="rId240" w:anchor="Cul_Magdalenien" w:history="1">
        <w:r w:rsidRPr="0032190F">
          <w:rPr>
            <w:rStyle w:val="Hyperlink"/>
            <w:lang w:val="fr-FR"/>
          </w:rPr>
          <w:t>Magdalénien</w:t>
        </w:r>
      </w:hyperlink>
      <w:r w:rsidRPr="0032190F">
        <w:rPr>
          <w:lang w:val="fr-FR"/>
        </w:rPr>
        <w:t xml:space="preserve"> ancien au Magdalénien moyen : 17190 </w:t>
      </w:r>
      <w:r w:rsidRPr="0032190F">
        <w:rPr>
          <w:rFonts w:ascii="Arial" w:hAnsi="Arial" w:cs="Arial"/>
          <w:lang w:val="fr-FR"/>
        </w:rPr>
        <w:t>±</w:t>
      </w:r>
      <w:r w:rsidRPr="0032190F">
        <w:rPr>
          <w:lang w:val="fr-FR"/>
        </w:rPr>
        <w:t xml:space="preserve"> 140 BP ; 16000 ± 500 BP ; 15516 ± 900 BP  (BIB 1406)</w:t>
      </w:r>
    </w:p>
    <w:p w14:paraId="7C34916C" w14:textId="77777777" w:rsidR="00860DB8" w:rsidRPr="0032190F" w:rsidRDefault="00860DB8" w:rsidP="00242C0F">
      <w:pPr>
        <w:rPr>
          <w:lang w:val="fr-FR"/>
        </w:rPr>
      </w:pPr>
    </w:p>
    <w:p w14:paraId="07BBCA88" w14:textId="77777777" w:rsidR="005F2D5A" w:rsidRPr="0032190F" w:rsidRDefault="005F2D5A" w:rsidP="00242C0F">
      <w:pPr>
        <w:jc w:val="both"/>
        <w:rPr>
          <w:lang w:val="fr-FR"/>
        </w:rPr>
      </w:pPr>
      <w:r w:rsidRPr="0032190F">
        <w:rPr>
          <w:lang w:val="fr-FR"/>
        </w:rPr>
        <w:t xml:space="preserve">La découverte de Lascaux en </w:t>
      </w:r>
      <w:r w:rsidR="0057412F" w:rsidRPr="0032190F">
        <w:rPr>
          <w:lang w:val="fr-FR"/>
        </w:rPr>
        <w:t xml:space="preserve">septembre </w:t>
      </w:r>
      <w:r w:rsidRPr="0032190F">
        <w:rPr>
          <w:lang w:val="fr-FR"/>
        </w:rPr>
        <w:t>1940 va encourager les préhistoriens à développer des méthodes d’interprétation des peintures pariétale. En 1952 Henri Breuil publie « Quatre cent siècles d’art pariétal » dans lequel il dresse un panorama des découvertes et expose ses conceptions sur l’art pariétal. Bien qu’à peine esquissée chez Breuil, l’hypothèse d’une organisation des peintures annonce un effort croissant des préhistoriens à ce doter d’outils d’analyses pour l’interprétation des peintures.</w:t>
      </w:r>
    </w:p>
    <w:p w14:paraId="4A558545" w14:textId="77777777" w:rsidR="005F2D5A" w:rsidRPr="0032190F" w:rsidRDefault="005F2D5A" w:rsidP="00242C0F">
      <w:pPr>
        <w:jc w:val="both"/>
        <w:rPr>
          <w:lang w:val="fr-FR"/>
        </w:rPr>
      </w:pPr>
      <w:r w:rsidRPr="0032190F">
        <w:rPr>
          <w:lang w:val="fr-FR"/>
        </w:rPr>
        <w:t xml:space="preserve">En 1958, Annette Laming-Emperaire soutient une thèse doctorale intitulée « La signification de l’art rupestre paléolithique » publiée en 1962, où est clairement proposé l’existence d’une organisation interne des thèmes représentés. Les animaux s’organisent en dyades (Bison-Cheval) opposées et complémentaires et font référence à des principes essentiels. Très attachée aux seuls faits archéologiques Laming-Emperaire s’opposera fortement aux comparaisons ethnographiques (Max Raphaël, 1945,  « Prehistoric cave paintings », The Bollinger series IV). </w:t>
      </w:r>
    </w:p>
    <w:p w14:paraId="4DE674F1" w14:textId="77777777" w:rsidR="001133F3" w:rsidRPr="0032190F" w:rsidRDefault="001133F3" w:rsidP="00242C0F">
      <w:pPr>
        <w:jc w:val="both"/>
        <w:rPr>
          <w:lang w:val="fr-FR"/>
        </w:rPr>
      </w:pPr>
      <w:r w:rsidRPr="0032190F">
        <w:rPr>
          <w:lang w:val="fr-FR"/>
        </w:rPr>
        <w:t xml:space="preserve">Norbert Aujoulat remarque que les espèces animales figurées ont des pelages correspondant à différentes phases de l’année : </w:t>
      </w:r>
    </w:p>
    <w:p w14:paraId="1D212954" w14:textId="77777777" w:rsidR="001133F3" w:rsidRPr="0032190F" w:rsidRDefault="001133F3" w:rsidP="00242C0F">
      <w:pPr>
        <w:jc w:val="both"/>
        <w:rPr>
          <w:lang w:val="fr-FR"/>
        </w:rPr>
      </w:pPr>
      <w:r w:rsidRPr="0032190F">
        <w:rPr>
          <w:lang w:val="fr-FR"/>
        </w:rPr>
        <w:lastRenderedPageBreak/>
        <w:tab/>
        <w:t xml:space="preserve">- les chevaux sont représentés en pelage hivernal, les poils tombants, la queue et la barbe </w:t>
      </w:r>
      <w:r w:rsidR="002372BC" w:rsidRPr="0032190F">
        <w:rPr>
          <w:lang w:val="fr-FR"/>
        </w:rPr>
        <w:tab/>
      </w:r>
      <w:r w:rsidR="00DA7D47" w:rsidRPr="0032190F">
        <w:rPr>
          <w:lang w:val="fr-FR"/>
        </w:rPr>
        <w:t>fournies, ces éléments mar</w:t>
      </w:r>
      <w:r w:rsidRPr="0032190F">
        <w:rPr>
          <w:lang w:val="fr-FR"/>
        </w:rPr>
        <w:t>q</w:t>
      </w:r>
      <w:r w:rsidR="00DA7D47" w:rsidRPr="0032190F">
        <w:rPr>
          <w:lang w:val="fr-FR"/>
        </w:rPr>
        <w:t>u</w:t>
      </w:r>
      <w:r w:rsidRPr="0032190F">
        <w:rPr>
          <w:lang w:val="fr-FR"/>
        </w:rPr>
        <w:t>ent la fin de l’hiver ou le début du printemps ;</w:t>
      </w:r>
    </w:p>
    <w:p w14:paraId="1C3B44F3" w14:textId="77777777" w:rsidR="001133F3" w:rsidRPr="0032190F" w:rsidRDefault="001133F3" w:rsidP="00242C0F">
      <w:pPr>
        <w:jc w:val="both"/>
        <w:rPr>
          <w:lang w:val="fr-FR"/>
        </w:rPr>
      </w:pPr>
      <w:r w:rsidRPr="0032190F">
        <w:rPr>
          <w:lang w:val="fr-FR"/>
        </w:rPr>
        <w:tab/>
        <w:t xml:space="preserve">- les aurochs sont en livrée d’été avec une forte différence d’épaisseur entre l’avant et </w:t>
      </w:r>
      <w:r w:rsidR="002372BC" w:rsidRPr="0032190F">
        <w:rPr>
          <w:lang w:val="fr-FR"/>
        </w:rPr>
        <w:tab/>
      </w:r>
      <w:r w:rsidRPr="0032190F">
        <w:rPr>
          <w:lang w:val="fr-FR"/>
        </w:rPr>
        <w:t>l’arrière train</w:t>
      </w:r>
    </w:p>
    <w:p w14:paraId="28D0D20E" w14:textId="77777777" w:rsidR="001133F3" w:rsidRPr="0032190F" w:rsidRDefault="001133F3" w:rsidP="00242C0F">
      <w:pPr>
        <w:jc w:val="both"/>
        <w:rPr>
          <w:lang w:val="fr-FR"/>
        </w:rPr>
      </w:pPr>
      <w:r w:rsidRPr="0032190F">
        <w:rPr>
          <w:lang w:val="fr-FR"/>
        </w:rPr>
        <w:tab/>
        <w:t xml:space="preserve">- les cerfs ont </w:t>
      </w:r>
      <w:r w:rsidR="001526A5" w:rsidRPr="0032190F">
        <w:rPr>
          <w:lang w:val="fr-FR"/>
        </w:rPr>
        <w:t>les imposantes ramures du début</w:t>
      </w:r>
      <w:r w:rsidRPr="0032190F">
        <w:rPr>
          <w:lang w:val="fr-FR"/>
        </w:rPr>
        <w:t xml:space="preserve"> de l’automne.</w:t>
      </w:r>
    </w:p>
    <w:p w14:paraId="6E172A44" w14:textId="77777777" w:rsidR="001133F3" w:rsidRPr="0032190F" w:rsidRDefault="001133F3" w:rsidP="00242C0F">
      <w:pPr>
        <w:jc w:val="both"/>
        <w:rPr>
          <w:lang w:val="fr-FR"/>
        </w:rPr>
      </w:pPr>
      <w:r w:rsidRPr="0032190F">
        <w:rPr>
          <w:lang w:val="fr-FR"/>
        </w:rPr>
        <w:t>Chaque espèce est représentée à sa période de reproduction</w:t>
      </w:r>
    </w:p>
    <w:p w14:paraId="09BD61FA" w14:textId="77777777" w:rsidR="001133F3" w:rsidRPr="0032190F" w:rsidRDefault="001133F3" w:rsidP="00242C0F">
      <w:pPr>
        <w:jc w:val="both"/>
        <w:rPr>
          <w:lang w:val="fr-FR"/>
        </w:rPr>
      </w:pPr>
      <w:r w:rsidRPr="0032190F">
        <w:rPr>
          <w:lang w:val="fr-FR"/>
        </w:rPr>
        <w:t xml:space="preserve">(S. de Beaune in BIB 1900)  </w:t>
      </w:r>
    </w:p>
    <w:p w14:paraId="41645D42" w14:textId="77777777" w:rsidR="001E7BFB" w:rsidRPr="0032190F" w:rsidRDefault="001E7BFB" w:rsidP="00242C0F">
      <w:pPr>
        <w:jc w:val="both"/>
        <w:rPr>
          <w:lang w:val="fr-FR"/>
        </w:rPr>
      </w:pPr>
    </w:p>
    <w:p w14:paraId="425A719C" w14:textId="77777777" w:rsidR="001133F3" w:rsidRPr="0032190F" w:rsidRDefault="001133F3" w:rsidP="00242C0F">
      <w:pPr>
        <w:jc w:val="both"/>
        <w:rPr>
          <w:lang w:val="fr-FR"/>
        </w:rPr>
      </w:pPr>
      <w:r w:rsidRPr="0032190F">
        <w:rPr>
          <w:lang w:val="fr-FR"/>
        </w:rPr>
        <w:t>D’après les superposition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96"/>
        <w:gridCol w:w="989"/>
      </w:tblGrid>
      <w:tr w:rsidR="001133F3" w14:paraId="202B7C4D" w14:textId="77777777" w:rsidTr="003262CF">
        <w:trPr>
          <w:jc w:val="center"/>
        </w:trPr>
        <w:tc>
          <w:tcPr>
            <w:tcW w:w="1896" w:type="dxa"/>
            <w:shd w:val="clear" w:color="auto" w:fill="auto"/>
          </w:tcPr>
          <w:p w14:paraId="22C55633" w14:textId="77777777" w:rsidR="001133F3" w:rsidRDefault="001133F3" w:rsidP="003262CF">
            <w:pPr>
              <w:jc w:val="both"/>
            </w:pPr>
            <w:r>
              <w:t>chronographe_3</w:t>
            </w:r>
          </w:p>
        </w:tc>
        <w:tc>
          <w:tcPr>
            <w:tcW w:w="989" w:type="dxa"/>
            <w:shd w:val="clear" w:color="auto" w:fill="auto"/>
          </w:tcPr>
          <w:p w14:paraId="0788A4EB" w14:textId="65A0F419" w:rsidR="001133F3" w:rsidRDefault="00000000" w:rsidP="00C370D1">
            <w:pPr>
              <w:jc w:val="both"/>
            </w:pPr>
            <w:hyperlink r:id="rId241" w:anchor="Cul_Art_TAC_T_z_cervide" w:history="1">
              <w:r w:rsidR="00C370D1" w:rsidRPr="00C370D1">
                <w:rPr>
                  <w:rStyle w:val="Hyperlink"/>
                </w:rPr>
                <w:t>cerf</w:t>
              </w:r>
            </w:hyperlink>
            <w:r w:rsidR="00C370D1">
              <w:rPr>
                <w:rStyle w:val="st"/>
              </w:rPr>
              <w:t xml:space="preserve"> </w:t>
            </w:r>
          </w:p>
        </w:tc>
      </w:tr>
      <w:tr w:rsidR="001133F3" w14:paraId="3AD896F2" w14:textId="77777777" w:rsidTr="003262CF">
        <w:trPr>
          <w:jc w:val="center"/>
        </w:trPr>
        <w:tc>
          <w:tcPr>
            <w:tcW w:w="1896" w:type="dxa"/>
            <w:shd w:val="clear" w:color="auto" w:fill="auto"/>
          </w:tcPr>
          <w:p w14:paraId="3F4C60E7" w14:textId="77777777" w:rsidR="001133F3" w:rsidRDefault="001133F3" w:rsidP="003262CF">
            <w:pPr>
              <w:jc w:val="both"/>
            </w:pPr>
            <w:r>
              <w:t>chronographe_2</w:t>
            </w:r>
          </w:p>
        </w:tc>
        <w:tc>
          <w:tcPr>
            <w:tcW w:w="989" w:type="dxa"/>
            <w:shd w:val="clear" w:color="auto" w:fill="auto"/>
          </w:tcPr>
          <w:p w14:paraId="702E49F8" w14:textId="77777777" w:rsidR="001133F3" w:rsidRDefault="001133F3" w:rsidP="003262CF">
            <w:pPr>
              <w:jc w:val="both"/>
            </w:pPr>
            <w:r>
              <w:t>auroch</w:t>
            </w:r>
          </w:p>
        </w:tc>
      </w:tr>
      <w:tr w:rsidR="001133F3" w14:paraId="7DAB09F7" w14:textId="77777777" w:rsidTr="003262CF">
        <w:trPr>
          <w:jc w:val="center"/>
        </w:trPr>
        <w:tc>
          <w:tcPr>
            <w:tcW w:w="1896" w:type="dxa"/>
            <w:shd w:val="clear" w:color="auto" w:fill="auto"/>
          </w:tcPr>
          <w:p w14:paraId="22239277" w14:textId="77777777" w:rsidR="001133F3" w:rsidRDefault="001133F3" w:rsidP="003262CF">
            <w:pPr>
              <w:jc w:val="both"/>
            </w:pPr>
            <w:r>
              <w:t>chronographe_1</w:t>
            </w:r>
          </w:p>
        </w:tc>
        <w:tc>
          <w:tcPr>
            <w:tcW w:w="989" w:type="dxa"/>
            <w:shd w:val="clear" w:color="auto" w:fill="auto"/>
          </w:tcPr>
          <w:p w14:paraId="49B69CD2" w14:textId="77777777" w:rsidR="001133F3" w:rsidRDefault="001133F3" w:rsidP="003262CF">
            <w:pPr>
              <w:jc w:val="both"/>
            </w:pPr>
            <w:r>
              <w:t>cheval</w:t>
            </w:r>
          </w:p>
        </w:tc>
      </w:tr>
    </w:tbl>
    <w:p w14:paraId="25AA353B" w14:textId="77777777" w:rsidR="001133F3" w:rsidRDefault="001133F3" w:rsidP="001133F3">
      <w:pPr>
        <w:jc w:val="both"/>
      </w:pPr>
      <w:r>
        <w:t xml:space="preserve">(S. de Beaune in BIB 1900)  </w:t>
      </w:r>
    </w:p>
    <w:p w14:paraId="0DC8CC83" w14:textId="77777777" w:rsidR="00E15B00" w:rsidRDefault="00E15B00" w:rsidP="001133F3">
      <w:pPr>
        <w:jc w:val="both"/>
      </w:pPr>
    </w:p>
    <w:p w14:paraId="6B5A7A48" w14:textId="77777777" w:rsidR="0044410B" w:rsidRDefault="0044410B" w:rsidP="001133F3">
      <w:pPr>
        <w:jc w:val="both"/>
      </w:pPr>
      <w:r w:rsidRPr="0032190F">
        <w:rPr>
          <w:lang w:val="fr-FR"/>
        </w:rPr>
        <w:t>A Lascaux, les solutions graphiques pour suggérer la profondeur sont débutantes</w:t>
      </w:r>
      <w:r w:rsidR="00C921A9" w:rsidRPr="0032190F">
        <w:rPr>
          <w:lang w:val="fr-FR"/>
        </w:rPr>
        <w:t xml:space="preserve"> et constituent des innovations</w:t>
      </w:r>
      <w:r w:rsidRPr="0032190F">
        <w:rPr>
          <w:lang w:val="fr-FR"/>
        </w:rPr>
        <w:t xml:space="preserve">. </w:t>
      </w:r>
      <w:r>
        <w:t xml:space="preserve">On compte: </w:t>
      </w:r>
    </w:p>
    <w:p w14:paraId="0911FAF2" w14:textId="77777777" w:rsidR="0044410B" w:rsidRDefault="0044410B" w:rsidP="001133F3">
      <w:pPr>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9"/>
        <w:gridCol w:w="4909"/>
      </w:tblGrid>
      <w:tr w:rsidR="0044410B" w14:paraId="08D658DC" w14:textId="77777777" w:rsidTr="00C35EA7">
        <w:trPr>
          <w:jc w:val="center"/>
        </w:trPr>
        <w:tc>
          <w:tcPr>
            <w:tcW w:w="2129" w:type="dxa"/>
            <w:vAlign w:val="center"/>
          </w:tcPr>
          <w:p w14:paraId="11D4C0DA" w14:textId="77777777" w:rsidR="0044410B" w:rsidRDefault="0044410B" w:rsidP="00C35EA7">
            <w:pPr>
              <w:jc w:val="center"/>
            </w:pPr>
            <w:r>
              <w:t>signe peint/sculpté</w:t>
            </w:r>
          </w:p>
        </w:tc>
        <w:tc>
          <w:tcPr>
            <w:tcW w:w="4909" w:type="dxa"/>
          </w:tcPr>
          <w:p w14:paraId="29F721BF" w14:textId="77777777" w:rsidR="0044410B" w:rsidRDefault="0044410B" w:rsidP="00C35EA7">
            <w:pPr>
              <w:jc w:val="center"/>
            </w:pPr>
            <w:r>
              <w:t>description</w:t>
            </w:r>
          </w:p>
        </w:tc>
      </w:tr>
      <w:tr w:rsidR="00C921A9" w:rsidRPr="002541D8" w14:paraId="2BAE0B40" w14:textId="77777777" w:rsidTr="00C35EA7">
        <w:trPr>
          <w:jc w:val="center"/>
        </w:trPr>
        <w:tc>
          <w:tcPr>
            <w:tcW w:w="2129" w:type="dxa"/>
            <w:vMerge w:val="restart"/>
            <w:vAlign w:val="center"/>
          </w:tcPr>
          <w:p w14:paraId="221B9371" w14:textId="77777777" w:rsidR="00C921A9" w:rsidRDefault="00C921A9" w:rsidP="00C35EA7">
            <w:pPr>
              <w:jc w:val="center"/>
            </w:pPr>
            <w:r>
              <w:t>cheval</w:t>
            </w:r>
          </w:p>
        </w:tc>
        <w:tc>
          <w:tcPr>
            <w:tcW w:w="4909" w:type="dxa"/>
          </w:tcPr>
          <w:p w14:paraId="16F40D47" w14:textId="77777777" w:rsidR="00C921A9" w:rsidRPr="00C35EA7" w:rsidRDefault="00C921A9" w:rsidP="00C35EA7">
            <w:pPr>
              <w:jc w:val="both"/>
              <w:rPr>
                <w:lang w:val="fr-FR"/>
              </w:rPr>
            </w:pPr>
            <w:r w:rsidRPr="00C35EA7">
              <w:rPr>
                <w:lang w:val="fr-FR"/>
              </w:rPr>
              <w:t>réserve entre le contour de la patte au premier plan et le ventre de l'animal</w:t>
            </w:r>
          </w:p>
        </w:tc>
      </w:tr>
      <w:tr w:rsidR="00C921A9" w:rsidRPr="002541D8" w14:paraId="752F775C" w14:textId="77777777" w:rsidTr="00C35EA7">
        <w:trPr>
          <w:jc w:val="center"/>
        </w:trPr>
        <w:tc>
          <w:tcPr>
            <w:tcW w:w="2129" w:type="dxa"/>
            <w:vMerge/>
            <w:vAlign w:val="center"/>
          </w:tcPr>
          <w:p w14:paraId="4EF26167" w14:textId="77777777" w:rsidR="00C921A9" w:rsidRPr="00C35EA7" w:rsidRDefault="00C921A9" w:rsidP="00C35EA7">
            <w:pPr>
              <w:jc w:val="center"/>
              <w:rPr>
                <w:lang w:val="fr-FR"/>
              </w:rPr>
            </w:pPr>
          </w:p>
        </w:tc>
        <w:tc>
          <w:tcPr>
            <w:tcW w:w="4909" w:type="dxa"/>
          </w:tcPr>
          <w:p w14:paraId="438F8D60" w14:textId="77777777" w:rsidR="00C921A9" w:rsidRPr="00C35EA7" w:rsidRDefault="00C921A9" w:rsidP="00C35EA7">
            <w:pPr>
              <w:jc w:val="both"/>
              <w:rPr>
                <w:lang w:val="fr-FR"/>
              </w:rPr>
            </w:pPr>
            <w:r w:rsidRPr="00C35EA7">
              <w:rPr>
                <w:lang w:val="fr-FR"/>
              </w:rPr>
              <w:t>redoublement de la ligne du ventre pour suggérer l'épaisseur de celui-ci</w:t>
            </w:r>
          </w:p>
        </w:tc>
      </w:tr>
    </w:tbl>
    <w:p w14:paraId="3902FC4F" w14:textId="77777777" w:rsidR="0044410B" w:rsidRDefault="0044410B" w:rsidP="001133F3">
      <w:pPr>
        <w:jc w:val="both"/>
        <w:rPr>
          <w:lang w:val="fr-FR"/>
        </w:rPr>
      </w:pPr>
      <w:r w:rsidRPr="0032190F">
        <w:rPr>
          <w:lang w:val="fr-FR"/>
        </w:rPr>
        <w:t>(BIB 2330)</w:t>
      </w:r>
    </w:p>
    <w:p w14:paraId="42962E27" w14:textId="77777777" w:rsidR="0002283F" w:rsidRDefault="0002283F" w:rsidP="001133F3">
      <w:pPr>
        <w:jc w:val="both"/>
        <w:rPr>
          <w:lang w:val="fr-FR"/>
        </w:rPr>
      </w:pPr>
    </w:p>
    <w:p w14:paraId="167564A3" w14:textId="77777777" w:rsidR="0002283F" w:rsidRDefault="0002283F" w:rsidP="001133F3">
      <w:pPr>
        <w:jc w:val="both"/>
        <w:rPr>
          <w:lang w:val="fr-FR"/>
        </w:rPr>
      </w:pPr>
      <w:r>
        <w:rPr>
          <w:lang w:val="fr-FR"/>
        </w:rPr>
        <w:t xml:space="preserve">Le genévrier, l'un des rares arbres [arbuste] disponible produit une bonne luminescence et peu de fumée, il est donc très bien adapté à la réalisation des peintures/gravures </w:t>
      </w:r>
      <w:r w:rsidR="00EB73A4">
        <w:rPr>
          <w:lang w:val="fr-FR"/>
        </w:rPr>
        <w:t xml:space="preserve">(expo Lascaux IV) </w:t>
      </w:r>
    </w:p>
    <w:p w14:paraId="30A28C38" w14:textId="77777777" w:rsidR="0002283F" w:rsidRDefault="00BB75AF" w:rsidP="001133F3">
      <w:pPr>
        <w:jc w:val="both"/>
        <w:rPr>
          <w:lang w:val="fr-FR"/>
        </w:rPr>
      </w:pPr>
      <w:r>
        <w:rPr>
          <w:lang w:val="fr-FR"/>
        </w:rPr>
        <w:t>Les représentations sont majoritairement faites sur la calcite blanche (Lascaux IV, expo temporaire)</w:t>
      </w:r>
    </w:p>
    <w:p w14:paraId="66EA135D" w14:textId="77777777" w:rsidR="00BB75AF" w:rsidRDefault="00BB75AF" w:rsidP="001133F3">
      <w:pPr>
        <w:jc w:val="both"/>
        <w:rPr>
          <w:lang w:val="fr-FR"/>
        </w:rPr>
      </w:pPr>
    </w:p>
    <w:p w14:paraId="3CF5BA84" w14:textId="77777777" w:rsidR="00BB75AF" w:rsidRDefault="00BB75AF" w:rsidP="001133F3">
      <w:pPr>
        <w:jc w:val="both"/>
        <w:rPr>
          <w:lang w:val="fr-FR"/>
        </w:rPr>
      </w:pPr>
      <w:r>
        <w:rPr>
          <w:lang w:val="fr-FR"/>
        </w:rPr>
        <w:t xml:space="preserve">La plupart des figures animales (exception faites du "cheval renversé") sont alignées sur un "sol" imaginaire </w:t>
      </w:r>
      <w:r w:rsidR="00EB73A4">
        <w:rPr>
          <w:lang w:val="fr-FR"/>
        </w:rPr>
        <w:t xml:space="preserve">(expo Lascaux IV) </w:t>
      </w:r>
    </w:p>
    <w:p w14:paraId="3A012ABA" w14:textId="77777777" w:rsidR="00EB73A4" w:rsidRDefault="00EB73A4" w:rsidP="001133F3">
      <w:pPr>
        <w:jc w:val="both"/>
        <w:rPr>
          <w:lang w:val="fr-FR"/>
        </w:rPr>
      </w:pPr>
    </w:p>
    <w:p w14:paraId="59D0F411" w14:textId="0E823A3C" w:rsidR="00EB73A4" w:rsidRDefault="00D55EF5" w:rsidP="00EB73A4">
      <w:pPr>
        <w:pStyle w:val="Heading2"/>
      </w:pPr>
      <w:r>
        <w:t>d</w:t>
      </w:r>
      <w:r w:rsidR="00702A02">
        <w:t>istribution interne</w:t>
      </w:r>
    </w:p>
    <w:p w14:paraId="4030097E" w14:textId="77777777" w:rsidR="00EB73A4" w:rsidRDefault="00EB73A4" w:rsidP="00EB73A4">
      <w:pPr>
        <w:rPr>
          <w:lang w:val="fr-FR"/>
        </w:rPr>
      </w:pPr>
    </w:p>
    <w:p w14:paraId="0DE8EE09" w14:textId="77777777" w:rsidR="00EB73A4" w:rsidRDefault="00EB73A4" w:rsidP="00EB73A4">
      <w:pPr>
        <w:rPr>
          <w:lang w:val="fr-FR"/>
        </w:rPr>
      </w:pPr>
      <w:r>
        <w:rPr>
          <w:lang w:val="fr-FR"/>
        </w:rPr>
        <w:t xml:space="preserve">L'art rupestre n'est daté qu'à travers quelques charbons (expo Lascaux IV) </w:t>
      </w:r>
    </w:p>
    <w:p w14:paraId="3C0078C8" w14:textId="77777777" w:rsidR="00EB73A4" w:rsidRPr="00EB73A4" w:rsidRDefault="00EB73A4" w:rsidP="00EB73A4">
      <w:pPr>
        <w:rPr>
          <w:lang w:val="fr-FR"/>
        </w:rPr>
      </w:pPr>
      <w:r>
        <w:rPr>
          <w:lang w:val="fr-FR"/>
        </w:rPr>
        <w:t xml:space="preserve">Les "signes" et les mammifères ne sont jamais superposés (expo Lascaux IV) </w:t>
      </w:r>
    </w:p>
    <w:p w14:paraId="79265C41" w14:textId="77777777" w:rsidR="00BB75AF" w:rsidRDefault="00BB75AF" w:rsidP="001133F3">
      <w:pPr>
        <w:jc w:val="both"/>
        <w:rPr>
          <w:lang w:val="fr-FR"/>
        </w:rPr>
      </w:pPr>
    </w:p>
    <w:p w14:paraId="4FAE3461" w14:textId="77777777" w:rsidR="0002283F" w:rsidRDefault="0002283F" w:rsidP="00EB73A4">
      <w:pPr>
        <w:pStyle w:val="Heading3"/>
      </w:pPr>
      <w:r>
        <w:t>Salle des Taureaux (la)</w:t>
      </w:r>
    </w:p>
    <w:p w14:paraId="691C565C" w14:textId="77777777" w:rsidR="0002283F" w:rsidRDefault="0002283F" w:rsidP="0002283F">
      <w:pPr>
        <w:rPr>
          <w:lang w:val="fr-FR"/>
        </w:rPr>
      </w:pPr>
    </w:p>
    <w:p w14:paraId="7F2A018D" w14:textId="77777777" w:rsidR="0002283F" w:rsidRDefault="0002283F" w:rsidP="0002283F">
      <w:pPr>
        <w:rPr>
          <w:lang w:val="fr-FR"/>
        </w:rPr>
      </w:pPr>
      <w:r>
        <w:rPr>
          <w:lang w:val="fr-FR"/>
        </w:rPr>
        <w:t xml:space="preserve">La "licorne" </w:t>
      </w:r>
      <w:r w:rsidR="00EB73A4">
        <w:rPr>
          <w:lang w:val="fr-FR"/>
        </w:rPr>
        <w:t xml:space="preserve">(expo Lascaux IV) </w:t>
      </w:r>
    </w:p>
    <w:p w14:paraId="098A8147" w14:textId="77777777" w:rsidR="0002283F" w:rsidRDefault="0002283F" w:rsidP="0002283F">
      <w:pPr>
        <w:rPr>
          <w:lang w:val="fr-FR"/>
        </w:rPr>
      </w:pPr>
      <w:r>
        <w:rPr>
          <w:lang w:val="fr-FR"/>
        </w:rPr>
        <w:t xml:space="preserve">4 aurochs mâles représentés de tailles supérieures aux autres figurations </w:t>
      </w:r>
      <w:r w:rsidR="00EB73A4">
        <w:rPr>
          <w:lang w:val="fr-FR"/>
        </w:rPr>
        <w:t xml:space="preserve">(expo Lascaux IV) </w:t>
      </w:r>
    </w:p>
    <w:p w14:paraId="218E286F" w14:textId="77777777" w:rsidR="0002283F" w:rsidRDefault="0002283F" w:rsidP="0002283F">
      <w:pPr>
        <w:rPr>
          <w:lang w:val="fr-FR"/>
        </w:rPr>
      </w:pPr>
    </w:p>
    <w:p w14:paraId="65B1E12B" w14:textId="77777777" w:rsidR="0002283F" w:rsidRDefault="0002283F" w:rsidP="00EB73A4">
      <w:pPr>
        <w:pStyle w:val="Heading3"/>
      </w:pPr>
      <w:r>
        <w:t>Diverticule axial (le)</w:t>
      </w:r>
    </w:p>
    <w:p w14:paraId="74182D52" w14:textId="77777777" w:rsidR="0002283F" w:rsidRDefault="0002283F" w:rsidP="0002283F">
      <w:pPr>
        <w:rPr>
          <w:lang w:val="fr-FR"/>
        </w:rPr>
      </w:pPr>
    </w:p>
    <w:p w14:paraId="5E8FA8E9" w14:textId="77777777" w:rsidR="0002283F" w:rsidRDefault="00BB75AF" w:rsidP="0002283F">
      <w:pPr>
        <w:rPr>
          <w:lang w:val="fr-FR"/>
        </w:rPr>
      </w:pPr>
      <w:r>
        <w:rPr>
          <w:lang w:val="fr-FR"/>
        </w:rPr>
        <w:t xml:space="preserve">- </w:t>
      </w:r>
      <w:r w:rsidR="0002283F">
        <w:rPr>
          <w:lang w:val="fr-FR"/>
        </w:rPr>
        <w:t xml:space="preserve">4 chevaux noirs interprétés peut-être comme un </w:t>
      </w:r>
      <w:r>
        <w:rPr>
          <w:lang w:val="fr-FR"/>
        </w:rPr>
        <w:t>unique cheval</w:t>
      </w:r>
      <w:r w:rsidR="0002283F">
        <w:rPr>
          <w:lang w:val="fr-FR"/>
        </w:rPr>
        <w:t xml:space="preserve"> en mouvement (Lascaux IV, expo temporaire)</w:t>
      </w:r>
    </w:p>
    <w:p w14:paraId="484FD1E1" w14:textId="77777777" w:rsidR="00BB75AF" w:rsidRDefault="00BB75AF" w:rsidP="0002283F">
      <w:pPr>
        <w:rPr>
          <w:lang w:val="fr-FR"/>
        </w:rPr>
      </w:pPr>
      <w:r>
        <w:rPr>
          <w:lang w:val="fr-FR"/>
        </w:rPr>
        <w:t>- le "cheval renversé" (</w:t>
      </w:r>
      <w:r w:rsidR="00EB73A4">
        <w:rPr>
          <w:lang w:val="fr-FR"/>
        </w:rPr>
        <w:t xml:space="preserve">expo </w:t>
      </w:r>
      <w:r>
        <w:rPr>
          <w:lang w:val="fr-FR"/>
        </w:rPr>
        <w:t>Lascaux IV) dans un endroit ou le "sol" est absent (SS BIB)</w:t>
      </w:r>
    </w:p>
    <w:p w14:paraId="39337968" w14:textId="77777777" w:rsidR="00EB73A4" w:rsidRPr="0002283F" w:rsidRDefault="00EB73A4" w:rsidP="0002283F">
      <w:pPr>
        <w:rPr>
          <w:lang w:val="fr-FR"/>
        </w:rPr>
      </w:pPr>
      <w:r>
        <w:rPr>
          <w:lang w:val="fr-FR"/>
        </w:rPr>
        <w:t xml:space="preserve">- les "signes" (croix, épis, crochets) sont faits avant les vaches rouges (expo Lascaux IV) </w:t>
      </w:r>
    </w:p>
    <w:p w14:paraId="06C56E5D" w14:textId="77777777" w:rsidR="0001287D" w:rsidRPr="0032190F" w:rsidRDefault="0001287D" w:rsidP="001133F3">
      <w:pPr>
        <w:jc w:val="both"/>
        <w:rPr>
          <w:lang w:val="fr-FR"/>
        </w:rPr>
      </w:pPr>
    </w:p>
    <w:p w14:paraId="5F27A89F" w14:textId="77777777" w:rsidR="0001287D" w:rsidRPr="0032190F" w:rsidRDefault="0002283F" w:rsidP="00EB73A4">
      <w:pPr>
        <w:pStyle w:val="Heading3"/>
      </w:pPr>
      <w:bookmarkStart w:id="161" w:name="Sit_Lascaux_loc_Puits"/>
      <w:r>
        <w:lastRenderedPageBreak/>
        <w:t>P</w:t>
      </w:r>
      <w:r w:rsidR="0001287D" w:rsidRPr="0032190F">
        <w:t>uits</w:t>
      </w:r>
      <w:r>
        <w:t xml:space="preserve"> (le)</w:t>
      </w:r>
    </w:p>
    <w:bookmarkEnd w:id="161"/>
    <w:p w14:paraId="0F7CB681" w14:textId="77777777" w:rsidR="0001287D" w:rsidRPr="00EB7813" w:rsidRDefault="0001287D" w:rsidP="0001287D">
      <w:pPr>
        <w:rPr>
          <w:sz w:val="20"/>
          <w:lang w:val="fr-FR"/>
        </w:rPr>
      </w:pPr>
      <w:r w:rsidRPr="00EB7813">
        <w:rPr>
          <w:i/>
          <w:sz w:val="20"/>
          <w:lang w:val="fr-FR"/>
        </w:rPr>
        <w:t>scene in the Shaft</w:t>
      </w:r>
      <w:r w:rsidR="0002283F" w:rsidRPr="00EB7813">
        <w:rPr>
          <w:sz w:val="20"/>
          <w:lang w:val="fr-FR"/>
        </w:rPr>
        <w:t>, scène du Puits</w:t>
      </w:r>
    </w:p>
    <w:p w14:paraId="3E722511" w14:textId="77777777" w:rsidR="0001287D" w:rsidRPr="0032190F" w:rsidRDefault="0001287D" w:rsidP="0001287D">
      <w:pPr>
        <w:rPr>
          <w:i/>
          <w:lang w:val="fr-FR"/>
        </w:rPr>
      </w:pPr>
    </w:p>
    <w:p w14:paraId="3C04CB7A" w14:textId="48C37826" w:rsidR="0001287D" w:rsidRDefault="0001287D" w:rsidP="0001287D">
      <w:pPr>
        <w:rPr>
          <w:lang w:val="fr-FR"/>
        </w:rPr>
      </w:pPr>
      <w:r w:rsidRPr="0032190F">
        <w:rPr>
          <w:lang w:val="fr-FR"/>
        </w:rPr>
        <w:t xml:space="preserve">L'une des rares </w:t>
      </w:r>
      <w:hyperlink r:id="rId242" w:anchor="Cul_Art_TAC_c_scene" w:history="1">
        <w:r w:rsidR="00EB7813" w:rsidRPr="00EB7813">
          <w:rPr>
            <w:rStyle w:val="Hyperlink"/>
            <w:lang w:val="fr-FR"/>
          </w:rPr>
          <w:t>scènes</w:t>
        </w:r>
      </w:hyperlink>
      <w:r w:rsidR="00EB7813">
        <w:rPr>
          <w:lang w:val="fr-FR"/>
        </w:rPr>
        <w:t xml:space="preserve"> </w:t>
      </w:r>
      <w:r w:rsidRPr="0032190F">
        <w:rPr>
          <w:lang w:val="fr-FR"/>
        </w:rPr>
        <w:t>de l'art Paléolithique</w:t>
      </w:r>
      <w:r w:rsidR="001874E7">
        <w:rPr>
          <w:lang w:val="fr-FR"/>
        </w:rPr>
        <w:t xml:space="preserve"> (BIB Lero-Gourhan, Le Quellec, etc.)</w:t>
      </w:r>
      <w:r w:rsidRPr="0032190F">
        <w:rPr>
          <w:lang w:val="fr-FR"/>
        </w:rPr>
        <w:t>. Aussi rare: représentation anthropomorphe (thérianthrope) et objets (javelot) (SS BIB)</w:t>
      </w:r>
      <w:r w:rsidR="001874E7">
        <w:rPr>
          <w:lang w:val="fr-FR"/>
        </w:rPr>
        <w:t xml:space="preserve"> ~ grotte Villars(BIB France Culture)</w:t>
      </w:r>
    </w:p>
    <w:p w14:paraId="56CFD4E6" w14:textId="7E2764AD" w:rsidR="001874E7" w:rsidRDefault="001874E7" w:rsidP="0001287D">
      <w:pPr>
        <w:rPr>
          <w:lang w:val="fr-FR"/>
        </w:rPr>
      </w:pPr>
    </w:p>
    <w:p w14:paraId="484E3AFB" w14:textId="1DED0C0B" w:rsidR="001874E7" w:rsidRDefault="001874E7" w:rsidP="001874E7">
      <w:pPr>
        <w:pStyle w:val="Heading4"/>
      </w:pPr>
      <w:r>
        <w:t>thèmes</w:t>
      </w:r>
    </w:p>
    <w:p w14:paraId="50206B3E" w14:textId="1FED58CC" w:rsidR="001874E7" w:rsidRDefault="001874E7" w:rsidP="0001287D">
      <w:pPr>
        <w:rPr>
          <w:lang w:val="fr-FR"/>
        </w:rPr>
      </w:pPr>
    </w:p>
    <w:p w14:paraId="6F745DE0" w14:textId="2CBDB2C8" w:rsidR="001874E7" w:rsidRDefault="001874E7" w:rsidP="001874E7">
      <w:pPr>
        <w:pStyle w:val="Heading5"/>
      </w:pPr>
      <w:r>
        <w:t>bison</w:t>
      </w:r>
    </w:p>
    <w:p w14:paraId="523561E0" w14:textId="77777777" w:rsidR="001874E7" w:rsidRPr="001874E7" w:rsidRDefault="001874E7" w:rsidP="001874E7">
      <w:pPr>
        <w:rPr>
          <w:color w:val="808080" w:themeColor="background1" w:themeShade="80"/>
          <w:sz w:val="20"/>
          <w:lang w:val="fr-FR"/>
        </w:rPr>
      </w:pPr>
      <w:r w:rsidRPr="001874E7">
        <w:rPr>
          <w:sz w:val="20"/>
          <w:lang w:val="fr-FR"/>
        </w:rPr>
        <w:t>b</w:t>
      </w:r>
      <w:r w:rsidRPr="001874E7">
        <w:rPr>
          <w:color w:val="808080" w:themeColor="background1" w:themeShade="80"/>
          <w:sz w:val="20"/>
          <w:lang w:val="fr-FR"/>
        </w:rPr>
        <w:t>-t-</w:t>
      </w:r>
      <w:r w:rsidRPr="001874E7">
        <w:rPr>
          <w:rFonts w:ascii="Courier New" w:hAnsi="Courier New" w:cs="Courier New"/>
          <w:sz w:val="20"/>
          <w:lang w:val="fr-FR"/>
        </w:rPr>
        <w:t>o</w:t>
      </w:r>
      <w:r w:rsidRPr="001874E7">
        <w:rPr>
          <w:color w:val="808080" w:themeColor="background1" w:themeShade="80"/>
          <w:sz w:val="20"/>
          <w:lang w:val="fr-FR"/>
        </w:rPr>
        <w:t xml:space="preserve"> </w:t>
      </w:r>
    </w:p>
    <w:p w14:paraId="048064BF" w14:textId="4CA5AECE" w:rsidR="001874E7" w:rsidRDefault="001874E7" w:rsidP="0001287D">
      <w:pPr>
        <w:rPr>
          <w:lang w:val="fr-FR"/>
        </w:rPr>
      </w:pPr>
    </w:p>
    <w:p w14:paraId="4265841E" w14:textId="48FF2335" w:rsidR="001874E7" w:rsidRDefault="001874E7" w:rsidP="001874E7">
      <w:pPr>
        <w:rPr>
          <w:lang w:val="fr-FR"/>
        </w:rPr>
      </w:pPr>
      <w:r>
        <w:rPr>
          <w:lang w:val="fr-FR"/>
        </w:rPr>
        <w:t>Viscères visible, ou vulve (BIB France Culture) Pot de peinture identique du b-t-o (BIB France Culture). Possiblement un javelot le touchant (lié au propulseur de l'oiseau). De tels propusleurs sont connus dans le registre matériel (BIB France Culture)</w:t>
      </w:r>
    </w:p>
    <w:p w14:paraId="3306EC99" w14:textId="77777777" w:rsidR="001874E7" w:rsidRDefault="001874E7" w:rsidP="0001287D">
      <w:pPr>
        <w:rPr>
          <w:lang w:val="fr-FR"/>
        </w:rPr>
      </w:pPr>
    </w:p>
    <w:p w14:paraId="247E6DD2" w14:textId="6EC7072B" w:rsidR="001874E7" w:rsidRDefault="001874E7" w:rsidP="001874E7">
      <w:pPr>
        <w:pStyle w:val="Heading5"/>
      </w:pPr>
      <w:r>
        <w:t>oiseau</w:t>
      </w:r>
    </w:p>
    <w:p w14:paraId="555E5B9C" w14:textId="77777777" w:rsidR="001874E7" w:rsidRPr="001874E7" w:rsidRDefault="001874E7" w:rsidP="001874E7">
      <w:pPr>
        <w:rPr>
          <w:color w:val="808080" w:themeColor="background1" w:themeShade="80"/>
          <w:sz w:val="20"/>
          <w:lang w:val="fr-FR"/>
        </w:rPr>
      </w:pPr>
      <w:r w:rsidRPr="001874E7">
        <w:rPr>
          <w:color w:val="808080" w:themeColor="background1" w:themeShade="80"/>
          <w:sz w:val="20"/>
          <w:lang w:val="fr-FR"/>
        </w:rPr>
        <w:t>b-t-</w:t>
      </w:r>
      <w:r w:rsidRPr="001874E7">
        <w:rPr>
          <w:sz w:val="20"/>
          <w:lang w:val="fr-FR"/>
        </w:rPr>
        <w:t>o</w:t>
      </w:r>
      <w:r w:rsidRPr="001874E7">
        <w:rPr>
          <w:color w:val="808080" w:themeColor="background1" w:themeShade="80"/>
          <w:sz w:val="20"/>
          <w:lang w:val="fr-FR"/>
        </w:rPr>
        <w:t xml:space="preserve"> </w:t>
      </w:r>
    </w:p>
    <w:p w14:paraId="646AF75A" w14:textId="76A025E9" w:rsidR="001874E7" w:rsidRDefault="001874E7" w:rsidP="0001287D">
      <w:pPr>
        <w:rPr>
          <w:lang w:val="fr-FR"/>
        </w:rPr>
      </w:pPr>
    </w:p>
    <w:p w14:paraId="78DB6343" w14:textId="63C1012E" w:rsidR="001874E7" w:rsidRDefault="001874E7" w:rsidP="0001287D">
      <w:pPr>
        <w:rPr>
          <w:lang w:val="fr-FR"/>
        </w:rPr>
      </w:pPr>
      <w:r>
        <w:rPr>
          <w:lang w:val="fr-FR"/>
        </w:rPr>
        <w:t>Monté sur un baton, c'est probablement un propulseur (SS BIB)</w:t>
      </w:r>
    </w:p>
    <w:p w14:paraId="5DCC7167" w14:textId="77777777" w:rsidR="001874E7" w:rsidRDefault="001874E7" w:rsidP="0001287D">
      <w:pPr>
        <w:rPr>
          <w:lang w:val="fr-FR"/>
        </w:rPr>
      </w:pPr>
    </w:p>
    <w:p w14:paraId="6CC50C5B" w14:textId="39712A7F" w:rsidR="001874E7" w:rsidRDefault="001874E7" w:rsidP="001874E7">
      <w:pPr>
        <w:pStyle w:val="Heading5"/>
      </w:pPr>
      <w:r>
        <w:t>thérianthrope</w:t>
      </w:r>
    </w:p>
    <w:p w14:paraId="6F1144F2" w14:textId="77777777" w:rsidR="001874E7" w:rsidRPr="001874E7" w:rsidRDefault="001874E7" w:rsidP="0001287D">
      <w:pPr>
        <w:rPr>
          <w:color w:val="808080" w:themeColor="background1" w:themeShade="80"/>
          <w:sz w:val="20"/>
          <w:lang w:val="fr-FR"/>
        </w:rPr>
      </w:pPr>
      <w:r w:rsidRPr="001874E7">
        <w:rPr>
          <w:color w:val="808080" w:themeColor="background1" w:themeShade="80"/>
          <w:sz w:val="20"/>
          <w:lang w:val="fr-FR"/>
        </w:rPr>
        <w:t>b-</w:t>
      </w:r>
      <w:r w:rsidRPr="001874E7">
        <w:rPr>
          <w:sz w:val="20"/>
          <w:lang w:val="fr-FR"/>
        </w:rPr>
        <w:t>t-</w:t>
      </w:r>
      <w:r w:rsidRPr="001874E7">
        <w:rPr>
          <w:color w:val="808080" w:themeColor="background1" w:themeShade="80"/>
          <w:sz w:val="20"/>
          <w:lang w:val="fr-FR"/>
        </w:rPr>
        <w:t xml:space="preserve">o </w:t>
      </w:r>
    </w:p>
    <w:p w14:paraId="7B8C6BBF" w14:textId="77777777" w:rsidR="001874E7" w:rsidRDefault="001874E7" w:rsidP="0001287D">
      <w:pPr>
        <w:rPr>
          <w:lang w:val="fr-FR"/>
        </w:rPr>
      </w:pPr>
    </w:p>
    <w:p w14:paraId="2885984A" w14:textId="32FAC609" w:rsidR="001874E7" w:rsidRDefault="001874E7" w:rsidP="001874E7">
      <w:pPr>
        <w:rPr>
          <w:lang w:val="fr-FR"/>
        </w:rPr>
      </w:pPr>
      <w:r>
        <w:rPr>
          <w:lang w:val="fr-FR"/>
        </w:rPr>
        <w:t>Tête d'oiseau, ityphalique. Pot de peinture identique du b-t-o (BIB France Culture)</w:t>
      </w:r>
    </w:p>
    <w:p w14:paraId="6F3892EC" w14:textId="28301252" w:rsidR="001874E7" w:rsidRDefault="001874E7" w:rsidP="0001287D">
      <w:pPr>
        <w:rPr>
          <w:lang w:val="fr-FR"/>
        </w:rPr>
      </w:pPr>
    </w:p>
    <w:p w14:paraId="2A0DEA41" w14:textId="697255F8" w:rsidR="001874E7" w:rsidRDefault="001874E7" w:rsidP="001874E7">
      <w:pPr>
        <w:pStyle w:val="Heading5"/>
      </w:pPr>
      <w:r>
        <w:t>rihnoceros</w:t>
      </w:r>
    </w:p>
    <w:p w14:paraId="6258F8C9" w14:textId="0A4D343A" w:rsidR="001874E7" w:rsidRDefault="001874E7" w:rsidP="0001287D">
      <w:pPr>
        <w:rPr>
          <w:lang w:val="fr-FR"/>
        </w:rPr>
      </w:pPr>
    </w:p>
    <w:p w14:paraId="25DED048" w14:textId="39441B29" w:rsidR="001874E7" w:rsidRDefault="001874E7" w:rsidP="001874E7">
      <w:pPr>
        <w:rPr>
          <w:lang w:val="fr-FR"/>
        </w:rPr>
      </w:pPr>
      <w:r>
        <w:rPr>
          <w:lang w:val="fr-FR"/>
        </w:rPr>
        <w:t>Un rhinocéros laineux (expo Lascaux IV) Pour Kirchner, cette figure ne fait pas partie de la scène [b-t-o]</w:t>
      </w:r>
      <w:r w:rsidRPr="001874E7">
        <w:rPr>
          <w:lang w:val="fr-FR"/>
        </w:rPr>
        <w:t xml:space="preserve"> </w:t>
      </w:r>
      <w:r>
        <w:rPr>
          <w:lang w:val="fr-FR"/>
        </w:rPr>
        <w:t>(BIB France Culture)</w:t>
      </w:r>
    </w:p>
    <w:p w14:paraId="03C07201" w14:textId="2F640E50" w:rsidR="001874E7" w:rsidRDefault="001874E7" w:rsidP="001874E7">
      <w:pPr>
        <w:rPr>
          <w:lang w:val="fr-FR"/>
        </w:rPr>
      </w:pPr>
      <w:r>
        <w:rPr>
          <w:lang w:val="fr-FR"/>
        </w:rPr>
        <w:t>pot de peinture différent du b-t-o (BIB France Culture)</w:t>
      </w:r>
    </w:p>
    <w:p w14:paraId="4ED95C8D" w14:textId="77777777" w:rsidR="001874E7" w:rsidRDefault="001874E7" w:rsidP="0001287D">
      <w:pPr>
        <w:rPr>
          <w:lang w:val="fr-FR"/>
        </w:rPr>
      </w:pPr>
    </w:p>
    <w:p w14:paraId="31FF9FDA" w14:textId="6E2AE63C" w:rsidR="00BB75AF" w:rsidRDefault="001874E7" w:rsidP="001874E7">
      <w:pPr>
        <w:pStyle w:val="Heading5"/>
      </w:pPr>
      <w:r>
        <w:t>cheval</w:t>
      </w:r>
    </w:p>
    <w:p w14:paraId="7ECF7BD0" w14:textId="78CDC9AE" w:rsidR="001874E7" w:rsidRDefault="001874E7" w:rsidP="0001287D">
      <w:pPr>
        <w:rPr>
          <w:lang w:val="fr-FR"/>
        </w:rPr>
      </w:pPr>
    </w:p>
    <w:p w14:paraId="09BF0071" w14:textId="23A5B9A7" w:rsidR="001874E7" w:rsidRDefault="001874E7" w:rsidP="0001287D">
      <w:pPr>
        <w:rPr>
          <w:lang w:val="fr-FR"/>
        </w:rPr>
      </w:pPr>
      <w:r>
        <w:rPr>
          <w:lang w:val="fr-FR"/>
        </w:rPr>
        <w:t>Protomé de cheval, de l'autre coté de la scène du puits. Pot de peinture identique du b-t-o (BIB France Culture)</w:t>
      </w:r>
    </w:p>
    <w:p w14:paraId="60942621" w14:textId="2E87A358" w:rsidR="001874E7" w:rsidRDefault="001874E7" w:rsidP="0001287D">
      <w:pPr>
        <w:rPr>
          <w:lang w:val="fr-FR"/>
        </w:rPr>
      </w:pPr>
    </w:p>
    <w:p w14:paraId="24923B44" w14:textId="77777777" w:rsidR="001874E7" w:rsidRDefault="001874E7" w:rsidP="0001287D">
      <w:pPr>
        <w:rPr>
          <w:lang w:val="fr-FR"/>
        </w:rPr>
      </w:pPr>
    </w:p>
    <w:p w14:paraId="36A44F74" w14:textId="77777777" w:rsidR="00BB75AF" w:rsidRDefault="00BB75AF" w:rsidP="00EB73A4">
      <w:pPr>
        <w:pStyle w:val="Heading3"/>
      </w:pPr>
      <w:r>
        <w:t>Passage (le)</w:t>
      </w:r>
    </w:p>
    <w:p w14:paraId="5888E623" w14:textId="77777777" w:rsidR="00BB75AF" w:rsidRDefault="00EB73A4" w:rsidP="0001287D">
      <w:pPr>
        <w:rPr>
          <w:lang w:val="fr-FR"/>
        </w:rPr>
      </w:pPr>
      <w:r>
        <w:rPr>
          <w:lang w:val="fr-FR"/>
        </w:rPr>
        <w:t xml:space="preserve">(expo Lascaux IV) </w:t>
      </w:r>
    </w:p>
    <w:p w14:paraId="16F1B41E" w14:textId="77777777" w:rsidR="00BB75AF" w:rsidRDefault="00BB75AF" w:rsidP="0001287D">
      <w:pPr>
        <w:rPr>
          <w:lang w:val="fr-FR"/>
        </w:rPr>
      </w:pPr>
    </w:p>
    <w:p w14:paraId="5197AFD9" w14:textId="77777777" w:rsidR="00BB75AF" w:rsidRDefault="00BB75AF" w:rsidP="00EB73A4">
      <w:pPr>
        <w:pStyle w:val="Heading3"/>
      </w:pPr>
      <w:r>
        <w:t>Abside (l')</w:t>
      </w:r>
    </w:p>
    <w:p w14:paraId="43420693" w14:textId="77777777" w:rsidR="00BB75AF" w:rsidRDefault="00BB75AF" w:rsidP="00BB75AF">
      <w:pPr>
        <w:rPr>
          <w:lang w:val="fr-FR"/>
        </w:rPr>
      </w:pPr>
    </w:p>
    <w:p w14:paraId="57032113" w14:textId="77777777" w:rsidR="00BB75AF" w:rsidRDefault="00BB75AF" w:rsidP="00BB75AF">
      <w:pPr>
        <w:rPr>
          <w:lang w:val="fr-FR"/>
        </w:rPr>
      </w:pPr>
      <w:r>
        <w:rPr>
          <w:lang w:val="fr-FR"/>
        </w:rPr>
        <w:lastRenderedPageBreak/>
        <w:t xml:space="preserve">L'une des figures montre un quadrupède peint sous/superposé à des flèches en faisceau gravées sur/sous le flanc d'une part, et un quadrupède d'une autre espèce montrant des crochés sur/sousperposé sur l'arrière train </w:t>
      </w:r>
      <w:r w:rsidR="00EB73A4">
        <w:rPr>
          <w:lang w:val="fr-FR"/>
        </w:rPr>
        <w:t xml:space="preserve">(expo Lascaux IV) </w:t>
      </w:r>
      <w:r>
        <w:rPr>
          <w:lang w:val="fr-FR"/>
        </w:rPr>
        <w:t xml:space="preserve"> deux espèces différentes chassées différemment (SS BIB)</w:t>
      </w:r>
    </w:p>
    <w:p w14:paraId="2E18B06B" w14:textId="77777777" w:rsidR="00EB73A4" w:rsidRPr="00BB75AF" w:rsidRDefault="00EB73A4" w:rsidP="00BB75AF">
      <w:pPr>
        <w:rPr>
          <w:lang w:val="fr-FR"/>
        </w:rPr>
      </w:pPr>
      <w:r>
        <w:rPr>
          <w:lang w:val="fr-FR"/>
        </w:rPr>
        <w:t xml:space="preserve">Environ 1000 grvures et de nombreuses traces de peintures effacées ou mal conservées (expo Lascaux IV) </w:t>
      </w:r>
    </w:p>
    <w:p w14:paraId="0434BC89" w14:textId="77777777" w:rsidR="0002283F" w:rsidRDefault="0002283F" w:rsidP="0001287D">
      <w:pPr>
        <w:rPr>
          <w:lang w:val="fr-FR"/>
        </w:rPr>
      </w:pPr>
    </w:p>
    <w:p w14:paraId="76318811" w14:textId="77777777" w:rsidR="0002283F" w:rsidRDefault="0002283F" w:rsidP="00EB73A4">
      <w:pPr>
        <w:pStyle w:val="Heading3"/>
      </w:pPr>
      <w:r>
        <w:t>à classer</w:t>
      </w:r>
    </w:p>
    <w:p w14:paraId="653DEC22" w14:textId="77777777" w:rsidR="0002283F" w:rsidRDefault="0002283F" w:rsidP="0002283F">
      <w:pPr>
        <w:rPr>
          <w:lang w:val="fr-FR"/>
        </w:rPr>
      </w:pPr>
    </w:p>
    <w:p w14:paraId="1398CD37" w14:textId="77777777" w:rsidR="0002283F" w:rsidRDefault="0002283F" w:rsidP="0002283F">
      <w:pPr>
        <w:rPr>
          <w:lang w:val="fr-FR"/>
        </w:rPr>
      </w:pPr>
      <w:r>
        <w:rPr>
          <w:lang w:val="fr-FR"/>
        </w:rPr>
        <w:t xml:space="preserve">-1 ours noir </w:t>
      </w:r>
      <w:r w:rsidR="00EB73A4">
        <w:rPr>
          <w:lang w:val="fr-FR"/>
        </w:rPr>
        <w:t xml:space="preserve">(expo Lascaux IV) </w:t>
      </w:r>
    </w:p>
    <w:p w14:paraId="680569EE" w14:textId="77777777" w:rsidR="00EB73A4" w:rsidRDefault="00EB73A4" w:rsidP="0002283F">
      <w:pPr>
        <w:rPr>
          <w:lang w:val="fr-FR"/>
        </w:rPr>
      </w:pPr>
      <w:r>
        <w:rPr>
          <w:lang w:val="fr-FR"/>
        </w:rPr>
        <w:t xml:space="preserve">- "Grande vache noire" superposée aux chevaux (expo Lascaux IV) </w:t>
      </w:r>
    </w:p>
    <w:p w14:paraId="32BDBD15" w14:textId="77777777" w:rsidR="00EB73A4" w:rsidRDefault="00EB73A4" w:rsidP="0002283F">
      <w:pPr>
        <w:rPr>
          <w:lang w:val="fr-FR"/>
        </w:rPr>
      </w:pPr>
      <w:r>
        <w:rPr>
          <w:lang w:val="fr-FR"/>
        </w:rPr>
        <w:t xml:space="preserve">- 1 seul renne représenté (expo Lascaux IV) </w:t>
      </w:r>
    </w:p>
    <w:p w14:paraId="340B9E81" w14:textId="77777777" w:rsidR="00EB73A4" w:rsidRDefault="00EB73A4" w:rsidP="0002283F">
      <w:pPr>
        <w:rPr>
          <w:lang w:val="fr-FR"/>
        </w:rPr>
      </w:pPr>
      <w:r>
        <w:rPr>
          <w:lang w:val="fr-FR"/>
        </w:rPr>
        <w:t xml:space="preserve">- 1 lion des cavernes schématiquement représenté (expo Lascaux IV) </w:t>
      </w:r>
    </w:p>
    <w:p w14:paraId="3CCC8677" w14:textId="77777777" w:rsidR="00EB73A4" w:rsidRPr="0002283F" w:rsidRDefault="00EB73A4" w:rsidP="0002283F">
      <w:pPr>
        <w:rPr>
          <w:lang w:val="fr-FR"/>
        </w:rPr>
      </w:pPr>
    </w:p>
    <w:p w14:paraId="0D4F67A3" w14:textId="77777777" w:rsidR="0044410B" w:rsidRPr="0032190F" w:rsidRDefault="0044410B" w:rsidP="001133F3">
      <w:pPr>
        <w:jc w:val="both"/>
        <w:rPr>
          <w:lang w:val="fr-FR"/>
        </w:rPr>
      </w:pPr>
    </w:p>
    <w:p w14:paraId="3A479AFA" w14:textId="77777777" w:rsidR="00E97615" w:rsidRPr="0032190F" w:rsidRDefault="00E97615" w:rsidP="00426FF9">
      <w:pPr>
        <w:pStyle w:val="Heading1"/>
      </w:pPr>
      <w:r w:rsidRPr="0032190F">
        <w:t>ROCS-DE-SERS</w:t>
      </w:r>
    </w:p>
    <w:p w14:paraId="68113C97" w14:textId="77777777" w:rsidR="00E97615" w:rsidRPr="0032190F" w:rsidRDefault="00E97615" w:rsidP="001133F3">
      <w:pPr>
        <w:jc w:val="both"/>
        <w:rPr>
          <w:lang w:val="fr-FR"/>
        </w:rPr>
      </w:pPr>
    </w:p>
    <w:p w14:paraId="784E498A" w14:textId="77777777" w:rsidR="00E97615" w:rsidRPr="0032190F" w:rsidRDefault="00E97615" w:rsidP="001133F3">
      <w:pPr>
        <w:jc w:val="both"/>
        <w:rPr>
          <w:lang w:val="fr-FR"/>
        </w:rPr>
      </w:pPr>
      <w:r w:rsidRPr="0032190F">
        <w:rPr>
          <w:lang w:val="fr-FR"/>
        </w:rPr>
        <w:t>Rocs-de-Sers (Charente), blocs sculptés tombés face contre terre, dans des niveaux solutréens : chevaux, bisons, bouquetins affrontés, et associations animales qui se retrouvent dans l'art pariétal (BIB 1783 p. 13). Dataion: Solutréen (BIB 1783 p. 13)</w:t>
      </w:r>
    </w:p>
    <w:p w14:paraId="6E68276B" w14:textId="77777777" w:rsidR="001133F3" w:rsidRPr="0032190F" w:rsidRDefault="001133F3" w:rsidP="00242C0F">
      <w:pPr>
        <w:jc w:val="both"/>
        <w:rPr>
          <w:lang w:val="fr-FR"/>
        </w:rPr>
      </w:pPr>
    </w:p>
    <w:p w14:paraId="2CBD307A" w14:textId="77777777" w:rsidR="001E7BFB" w:rsidRPr="0032190F" w:rsidRDefault="001E7BFB" w:rsidP="00426FF9">
      <w:pPr>
        <w:pStyle w:val="Heading1"/>
      </w:pPr>
      <w:r w:rsidRPr="0032190F">
        <w:t>LAUSSEL</w:t>
      </w:r>
    </w:p>
    <w:p w14:paraId="70F994DB" w14:textId="77777777" w:rsidR="00E97615" w:rsidRPr="0032190F" w:rsidRDefault="00E97615" w:rsidP="00242C0F">
      <w:pPr>
        <w:jc w:val="both"/>
        <w:rPr>
          <w:lang w:val="fr-FR"/>
        </w:rPr>
      </w:pPr>
    </w:p>
    <w:p w14:paraId="31D07BE9" w14:textId="77777777" w:rsidR="001E7BFB" w:rsidRPr="0032190F" w:rsidRDefault="001E7BFB" w:rsidP="00242C0F">
      <w:pPr>
        <w:jc w:val="both"/>
        <w:rPr>
          <w:lang w:val="fr-FR"/>
        </w:rPr>
      </w:pPr>
      <w:r w:rsidRPr="0032190F">
        <w:rPr>
          <w:lang w:val="fr-FR"/>
        </w:rPr>
        <w:t xml:space="preserve">L’abri de Laussel (Dordogne) domine la vallée de la Beune. Il montre une occupation allant du Moustérien au Solutréen.La sculpture de la « Vénus à la corne » a été réalisé sur un bloc calcaire retrouvé sur un sol daté du Gravettien (BIB Musée d’Aquitaine) </w:t>
      </w:r>
    </w:p>
    <w:p w14:paraId="262E7848" w14:textId="77777777" w:rsidR="00057090" w:rsidRPr="0032190F" w:rsidRDefault="00057090" w:rsidP="00242C0F">
      <w:pPr>
        <w:jc w:val="both"/>
        <w:rPr>
          <w:lang w:val="fr-FR"/>
        </w:rPr>
      </w:pPr>
    </w:p>
    <w:p w14:paraId="5FC92571" w14:textId="77777777" w:rsidR="001E7BFB" w:rsidRPr="0032190F" w:rsidRDefault="001E7BFB" w:rsidP="00242C0F">
      <w:pPr>
        <w:pStyle w:val="Heading2"/>
      </w:pPr>
      <w:r w:rsidRPr="0032190F">
        <w:t>Sculpture de la « Vénus à la corne »</w:t>
      </w:r>
    </w:p>
    <w:p w14:paraId="42AE3E3C" w14:textId="77777777" w:rsidR="00114BD5" w:rsidRPr="0032190F" w:rsidRDefault="00114BD5" w:rsidP="00242C0F">
      <w:pPr>
        <w:rPr>
          <w:lang w:val="fr-FR"/>
        </w:rPr>
      </w:pPr>
    </w:p>
    <w:p w14:paraId="31966A00" w14:textId="77777777" w:rsidR="001E7BFB" w:rsidRPr="0032190F" w:rsidRDefault="001E7BFB" w:rsidP="00242C0F">
      <w:pPr>
        <w:rPr>
          <w:lang w:val="fr-FR"/>
        </w:rPr>
      </w:pPr>
      <w:r w:rsidRPr="0032190F">
        <w:rPr>
          <w:lang w:val="fr-FR"/>
        </w:rPr>
        <w:t>Représentation de femme te</w:t>
      </w:r>
      <w:r w:rsidR="00E97615" w:rsidRPr="0032190F">
        <w:rPr>
          <w:lang w:val="fr-FR"/>
        </w:rPr>
        <w:t>n</w:t>
      </w:r>
      <w:r w:rsidRPr="0032190F">
        <w:rPr>
          <w:lang w:val="fr-FR"/>
        </w:rPr>
        <w:t xml:space="preserve">ant une corne, une autre main sur le bas du ventre. Les attribue de la fécondité (seins, ventre, hanches) sont mis en éidence. La corne est scandée de 13 incisions. La sculpture a été diversement </w:t>
      </w:r>
      <w:r w:rsidR="00114BD5" w:rsidRPr="0032190F">
        <w:rPr>
          <w:lang w:val="fr-FR"/>
        </w:rPr>
        <w:t>interprétée</w:t>
      </w:r>
      <w:r w:rsidRPr="0032190F">
        <w:rPr>
          <w:lang w:val="fr-FR"/>
        </w:rPr>
        <w:t> : corne d’abondance, calendrier lunaire, calendrier obstetrical, corne à boire (rython), instrument de musique ?(BIB Musée d’Aquitaine)</w:t>
      </w:r>
    </w:p>
    <w:p w14:paraId="726D528C" w14:textId="77777777" w:rsidR="001E7BFB" w:rsidRPr="0032190F" w:rsidRDefault="001E7BFB" w:rsidP="00242C0F">
      <w:pPr>
        <w:rPr>
          <w:lang w:val="fr-FR"/>
        </w:rPr>
      </w:pPr>
    </w:p>
    <w:p w14:paraId="6704A8D0" w14:textId="77777777" w:rsidR="001E7BFB" w:rsidRPr="0032190F" w:rsidRDefault="001E7BFB" w:rsidP="00242C0F">
      <w:pPr>
        <w:pStyle w:val="Heading2"/>
      </w:pPr>
      <w:r w:rsidRPr="0032190F">
        <w:t>Autres Sculptures</w:t>
      </w:r>
    </w:p>
    <w:p w14:paraId="38CD1964" w14:textId="77777777" w:rsidR="001E7BFB" w:rsidRPr="0032190F" w:rsidRDefault="001E7BFB" w:rsidP="00242C0F">
      <w:pPr>
        <w:jc w:val="both"/>
        <w:rPr>
          <w:lang w:val="fr-FR"/>
        </w:rPr>
      </w:pPr>
    </w:p>
    <w:p w14:paraId="2F53E566" w14:textId="77777777" w:rsidR="000D3883" w:rsidRPr="0032190F" w:rsidRDefault="001E7BFB" w:rsidP="00242C0F">
      <w:pPr>
        <w:jc w:val="both"/>
        <w:rPr>
          <w:lang w:val="fr-FR"/>
        </w:rPr>
      </w:pPr>
      <w:r w:rsidRPr="0032190F">
        <w:rPr>
          <w:lang w:val="fr-FR"/>
        </w:rPr>
        <w:t>Le « Chasseur », la « Vénus à la tête quadrillée », la scène à 2 personnages, la « Vénus de Berlin » (BIB Musée d’Aquitaine)</w:t>
      </w:r>
      <w:r w:rsidR="00BB2309" w:rsidRPr="0032190F">
        <w:rPr>
          <w:lang w:val="fr-FR"/>
        </w:rPr>
        <w:t>.</w:t>
      </w:r>
    </w:p>
    <w:p w14:paraId="40944C40" w14:textId="77777777" w:rsidR="001E7BFB" w:rsidRPr="0032190F" w:rsidRDefault="00BB2309" w:rsidP="00242C0F">
      <w:pPr>
        <w:jc w:val="both"/>
        <w:rPr>
          <w:lang w:val="fr-FR"/>
        </w:rPr>
      </w:pPr>
      <w:r w:rsidRPr="0032190F">
        <w:rPr>
          <w:lang w:val="fr-FR"/>
        </w:rPr>
        <w:br/>
      </w:r>
      <w:r w:rsidRPr="000B4B4E">
        <w:rPr>
          <w:rStyle w:val="Heading1Char"/>
        </w:rPr>
        <w:t>MOULIN DE LAGUENAY (LE)</w:t>
      </w:r>
    </w:p>
    <w:p w14:paraId="143E170F" w14:textId="77777777" w:rsidR="001E7BFB" w:rsidRPr="0032190F" w:rsidRDefault="001E7BFB" w:rsidP="00242C0F">
      <w:pPr>
        <w:jc w:val="both"/>
        <w:rPr>
          <w:lang w:val="fr-FR"/>
        </w:rPr>
      </w:pPr>
    </w:p>
    <w:p w14:paraId="2D074BD4" w14:textId="5613F944" w:rsidR="00BB2309" w:rsidRPr="0032190F" w:rsidRDefault="00BB2309" w:rsidP="00242C0F">
      <w:pPr>
        <w:jc w:val="both"/>
        <w:rPr>
          <w:lang w:val="fr-FR"/>
        </w:rPr>
      </w:pPr>
      <w:r w:rsidRPr="0032190F">
        <w:rPr>
          <w:lang w:val="fr-FR"/>
        </w:rPr>
        <w:t xml:space="preserve">Lagrotte peinte du Moulin de Laguenay (Lissac-su-Couze, Corrèze) a livré du mobilier gavettien connexe (deux foyers ont été datés au 14C, «  éléments en silex) à de l’art rupestre (mouchetage d’ocre rouge, </w:t>
      </w:r>
      <w:hyperlink r:id="rId243" w:anchor="Cul_Paleo_sup__Art_t_a_main_neg" w:history="1">
        <w:r w:rsidRPr="00FA277B">
          <w:rPr>
            <w:rStyle w:val="Hyperlink"/>
            <w:lang w:val="fr-FR"/>
          </w:rPr>
          <w:t>main négative</w:t>
        </w:r>
      </w:hyperlink>
      <w:r w:rsidRPr="0032190F">
        <w:rPr>
          <w:lang w:val="fr-FR"/>
        </w:rPr>
        <w:t xml:space="preserve">) (BIB 1704 p. 666 </w:t>
      </w:r>
      <w:r w:rsidRPr="0032190F">
        <w:rPr>
          <w:i/>
          <w:lang w:val="fr-FR"/>
        </w:rPr>
        <w:t>sq.</w:t>
      </w:r>
      <w:r w:rsidRPr="0032190F">
        <w:rPr>
          <w:lang w:val="fr-FR"/>
        </w:rPr>
        <w:t>)</w:t>
      </w:r>
    </w:p>
    <w:p w14:paraId="0BF4D265" w14:textId="77777777" w:rsidR="000D3883" w:rsidRPr="0032190F" w:rsidRDefault="000D3883" w:rsidP="00242C0F">
      <w:pPr>
        <w:jc w:val="both"/>
        <w:rPr>
          <w:lang w:val="fr-FR"/>
        </w:rPr>
      </w:pPr>
    </w:p>
    <w:p w14:paraId="4A382004" w14:textId="77777777" w:rsidR="001E7BFB" w:rsidRPr="0032190F" w:rsidRDefault="001E7BFB" w:rsidP="00426FF9">
      <w:pPr>
        <w:pStyle w:val="Heading1"/>
      </w:pPr>
      <w:r w:rsidRPr="0032190F">
        <w:t>PAIR-NON-PAIR</w:t>
      </w:r>
    </w:p>
    <w:p w14:paraId="6631238D" w14:textId="77777777" w:rsidR="00BB2309" w:rsidRPr="0032190F" w:rsidRDefault="00BB2309" w:rsidP="00242C0F">
      <w:pPr>
        <w:jc w:val="both"/>
        <w:rPr>
          <w:lang w:val="fr-FR"/>
        </w:rPr>
      </w:pPr>
    </w:p>
    <w:p w14:paraId="062DB9DC" w14:textId="77777777" w:rsidR="001E7BFB" w:rsidRPr="0032190F" w:rsidRDefault="001E7BFB" w:rsidP="00242C0F">
      <w:pPr>
        <w:jc w:val="both"/>
        <w:rPr>
          <w:lang w:val="fr-FR"/>
        </w:rPr>
      </w:pPr>
      <w:r w:rsidRPr="0032190F">
        <w:rPr>
          <w:lang w:val="fr-FR"/>
        </w:rPr>
        <w:lastRenderedPageBreak/>
        <w:t>Gravures découvertes en 1896 sous une riche couche archéologiqu</w:t>
      </w:r>
      <w:r w:rsidR="005D318B" w:rsidRPr="0032190F">
        <w:rPr>
          <w:lang w:val="fr-FR"/>
        </w:rPr>
        <w:t xml:space="preserve">e ayant du mobilier aurignacien. Gravure dite de « l’Agnus Dei » </w:t>
      </w:r>
      <w:r w:rsidRPr="0032190F">
        <w:rPr>
          <w:lang w:val="fr-FR"/>
        </w:rPr>
        <w:t>(BIB Musée d’Aquitaine)</w:t>
      </w:r>
    </w:p>
    <w:p w14:paraId="233FD409" w14:textId="77777777" w:rsidR="001E7BFB" w:rsidRPr="0032190F" w:rsidRDefault="001E7BFB" w:rsidP="00242C0F">
      <w:pPr>
        <w:jc w:val="both"/>
        <w:rPr>
          <w:lang w:val="fr-FR"/>
        </w:rPr>
      </w:pPr>
    </w:p>
    <w:p w14:paraId="62B63010" w14:textId="77777777" w:rsidR="00057090" w:rsidRPr="0032190F" w:rsidRDefault="00057090" w:rsidP="00426FF9">
      <w:pPr>
        <w:pStyle w:val="Heading1"/>
      </w:pPr>
      <w:bookmarkStart w:id="162" w:name="Sit_Isturitz"/>
      <w:r w:rsidRPr="0032190F">
        <w:t>ISTURITZ</w:t>
      </w:r>
    </w:p>
    <w:bookmarkEnd w:id="162"/>
    <w:p w14:paraId="025ECB01" w14:textId="77777777" w:rsidR="00057090" w:rsidRPr="0032190F" w:rsidRDefault="00057090" w:rsidP="00242C0F">
      <w:pPr>
        <w:jc w:val="both"/>
        <w:rPr>
          <w:lang w:val="fr-FR"/>
        </w:rPr>
      </w:pPr>
    </w:p>
    <w:p w14:paraId="099E9C24" w14:textId="28D4B5C0" w:rsidR="00057090" w:rsidRPr="0032190F" w:rsidRDefault="00000000" w:rsidP="00242C0F">
      <w:pPr>
        <w:jc w:val="both"/>
        <w:rPr>
          <w:lang w:val="fr-FR"/>
        </w:rPr>
      </w:pPr>
      <w:hyperlink r:id="rId244" w:anchor="Cul_Paleo_sup__Art" w:history="1">
        <w:r w:rsidR="00874801" w:rsidRPr="0032190F">
          <w:rPr>
            <w:rStyle w:val="Hyperlink"/>
            <w:lang w:val="fr-FR"/>
          </w:rPr>
          <w:t>Art</w:t>
        </w:r>
      </w:hyperlink>
      <w:r w:rsidR="00874801" w:rsidRPr="0032190F">
        <w:rPr>
          <w:lang w:val="fr-FR"/>
        </w:rPr>
        <w:t xml:space="preserve">  </w:t>
      </w:r>
      <w:r w:rsidR="00D80E49" w:rsidRPr="0032190F">
        <w:rPr>
          <w:lang w:val="fr-FR"/>
        </w:rPr>
        <w:t xml:space="preserve">Grotte d'Isturitz (Saint-Martin-d'Arberoue, Pyrénées-Atlantique). </w:t>
      </w:r>
      <w:r w:rsidR="00057090" w:rsidRPr="0032190F">
        <w:rPr>
          <w:lang w:val="fr-FR"/>
        </w:rPr>
        <w:t xml:space="preserve">Dans le pays Basque. </w:t>
      </w:r>
      <w:r w:rsidR="00DA7D47" w:rsidRPr="0032190F">
        <w:rPr>
          <w:lang w:val="fr-FR"/>
        </w:rPr>
        <w:t>Très</w:t>
      </w:r>
      <w:r w:rsidR="00057090" w:rsidRPr="0032190F">
        <w:rPr>
          <w:lang w:val="fr-FR"/>
        </w:rPr>
        <w:t xml:space="preserve"> importante concentration de flûtes paléoltihique.</w:t>
      </w:r>
      <w:r w:rsidR="00D80E49" w:rsidRPr="0032190F">
        <w:rPr>
          <w:lang w:val="fr-FR"/>
        </w:rPr>
        <w:t>(BIB ?). Nombreuses baquettes demi-rondes décorées de volutes profondes (géométrique) et de quelques têtes animales (cheval) qui se distinguent datées du Paléolithique supérieur (BIB MAN, 2017)</w:t>
      </w:r>
    </w:p>
    <w:p w14:paraId="24D8BC17" w14:textId="77777777" w:rsidR="00D80E49" w:rsidRPr="0032190F" w:rsidRDefault="00D80E49" w:rsidP="00242C0F">
      <w:pPr>
        <w:jc w:val="both"/>
        <w:rPr>
          <w:lang w:val="fr-FR"/>
        </w:rPr>
      </w:pPr>
    </w:p>
    <w:p w14:paraId="29B492DE" w14:textId="77777777" w:rsidR="00D80E49" w:rsidRPr="0032190F" w:rsidRDefault="00D80E49" w:rsidP="00242C0F">
      <w:pPr>
        <w:jc w:val="both"/>
        <w:rPr>
          <w:lang w:val="fr-FR"/>
        </w:rPr>
      </w:pPr>
      <w:bookmarkStart w:id="163" w:name="Sit_Chien"/>
      <w:r w:rsidRPr="0032190F">
        <w:rPr>
          <w:lang w:val="fr-FR"/>
        </w:rPr>
        <w:t>CHIEN (GROTTE DU)</w:t>
      </w:r>
    </w:p>
    <w:bookmarkEnd w:id="163"/>
    <w:p w14:paraId="0F73150C" w14:textId="77777777" w:rsidR="00D80E49" w:rsidRPr="0032190F" w:rsidRDefault="00D80E49" w:rsidP="00242C0F">
      <w:pPr>
        <w:jc w:val="both"/>
        <w:rPr>
          <w:lang w:val="fr-FR"/>
        </w:rPr>
      </w:pPr>
    </w:p>
    <w:p w14:paraId="4CFB26A4" w14:textId="77777777" w:rsidR="00D80E49" w:rsidRPr="0032190F" w:rsidRDefault="00D80E49" w:rsidP="00242C0F">
      <w:pPr>
        <w:jc w:val="both"/>
        <w:rPr>
          <w:lang w:val="fr-FR"/>
        </w:rPr>
      </w:pPr>
      <w:r w:rsidRPr="0032190F">
        <w:rPr>
          <w:lang w:val="fr-FR"/>
        </w:rPr>
        <w:t xml:space="preserve">Grotte du </w:t>
      </w:r>
      <w:r w:rsidR="00874801" w:rsidRPr="0032190F">
        <w:rPr>
          <w:lang w:val="fr-FR"/>
        </w:rPr>
        <w:t>Chien</w:t>
      </w:r>
      <w:r w:rsidRPr="0032190F">
        <w:rPr>
          <w:lang w:val="fr-FR"/>
        </w:rPr>
        <w:t xml:space="preserve"> à Peliachet en Dordogne  a livré une gravure incisée sur plaquette de schiste représentant un ourse attaquant 2 hommes (BIB MAN, 2017)</w:t>
      </w:r>
    </w:p>
    <w:p w14:paraId="5A064964" w14:textId="77777777" w:rsidR="00D80E49" w:rsidRPr="0032190F" w:rsidRDefault="00D80E49" w:rsidP="00242C0F">
      <w:pPr>
        <w:jc w:val="both"/>
        <w:rPr>
          <w:lang w:val="fr-FR"/>
        </w:rPr>
      </w:pPr>
    </w:p>
    <w:p w14:paraId="3E3A6163" w14:textId="77777777" w:rsidR="00D80E49" w:rsidRPr="0032190F" w:rsidRDefault="00D80E49" w:rsidP="00242C0F">
      <w:pPr>
        <w:jc w:val="both"/>
        <w:rPr>
          <w:lang w:val="fr-FR"/>
        </w:rPr>
      </w:pPr>
      <w:bookmarkStart w:id="164" w:name="Sit_Sireuil"/>
      <w:r w:rsidRPr="0032190F">
        <w:rPr>
          <w:lang w:val="fr-FR"/>
        </w:rPr>
        <w:t>SIREUIL</w:t>
      </w:r>
    </w:p>
    <w:bookmarkEnd w:id="164"/>
    <w:p w14:paraId="60B6E78F" w14:textId="77777777" w:rsidR="00874801" w:rsidRPr="0032190F" w:rsidRDefault="00874801" w:rsidP="00242C0F">
      <w:pPr>
        <w:jc w:val="both"/>
        <w:rPr>
          <w:lang w:val="fr-FR"/>
        </w:rPr>
      </w:pPr>
    </w:p>
    <w:p w14:paraId="63DE358F" w14:textId="55B8A750" w:rsidR="00D80E49" w:rsidRPr="0032190F" w:rsidRDefault="00000000" w:rsidP="00242C0F">
      <w:pPr>
        <w:jc w:val="both"/>
        <w:rPr>
          <w:lang w:val="fr-FR"/>
        </w:rPr>
      </w:pPr>
      <w:hyperlink r:id="rId245" w:anchor="Cul_Paleo_sup__Art" w:history="1">
        <w:r w:rsidR="00874801" w:rsidRPr="0032190F">
          <w:rPr>
            <w:rStyle w:val="Hyperlink"/>
            <w:lang w:val="fr-FR"/>
          </w:rPr>
          <w:t>Art</w:t>
        </w:r>
      </w:hyperlink>
      <w:r w:rsidR="00874801" w:rsidRPr="0032190F">
        <w:rPr>
          <w:lang w:val="fr-FR"/>
        </w:rPr>
        <w:t xml:space="preserve"> </w:t>
      </w:r>
      <w:r w:rsidR="00D80E49" w:rsidRPr="0032190F">
        <w:rPr>
          <w:lang w:val="fr-FR"/>
        </w:rPr>
        <w:t>Sireuil en Dordogne, daté du, 2 vénus gravettiennes en calcite ambrée, sans tête ni bras, stéatopyge (BIB MAN, 2017) stylisées, développées dans la largeur : c'est le profil de la figure féminine qui est soulignée. Se rapproche ainsi des gravures pariétales représentées de profil (≠ vulves gravées) (SS BIB)</w:t>
      </w:r>
    </w:p>
    <w:p w14:paraId="5EB99C45" w14:textId="77777777" w:rsidR="00D80E49" w:rsidRPr="0032190F" w:rsidRDefault="00D80E49" w:rsidP="00242C0F">
      <w:pPr>
        <w:jc w:val="both"/>
        <w:rPr>
          <w:lang w:val="fr-FR"/>
        </w:rPr>
      </w:pPr>
    </w:p>
    <w:p w14:paraId="11ACDD6F" w14:textId="77777777" w:rsidR="00D80E49" w:rsidRPr="0032190F" w:rsidRDefault="00D80E49" w:rsidP="00242C0F">
      <w:pPr>
        <w:jc w:val="both"/>
        <w:rPr>
          <w:lang w:val="fr-FR"/>
        </w:rPr>
      </w:pPr>
      <w:r w:rsidRPr="0032190F">
        <w:rPr>
          <w:lang w:val="fr-FR"/>
        </w:rPr>
        <w:t>FACTEUR (ABRI DU)</w:t>
      </w:r>
    </w:p>
    <w:p w14:paraId="2FB7A10D" w14:textId="77777777" w:rsidR="00D80E49" w:rsidRPr="0032190F" w:rsidRDefault="00D80E49" w:rsidP="00242C0F">
      <w:pPr>
        <w:jc w:val="both"/>
        <w:rPr>
          <w:lang w:val="fr-FR"/>
        </w:rPr>
      </w:pPr>
    </w:p>
    <w:p w14:paraId="32AA2C44" w14:textId="77777777" w:rsidR="00D80E49" w:rsidRPr="0032190F" w:rsidRDefault="00D80E49" w:rsidP="00242C0F">
      <w:pPr>
        <w:jc w:val="both"/>
        <w:rPr>
          <w:lang w:val="fr-FR"/>
        </w:rPr>
      </w:pPr>
      <w:r w:rsidRPr="0032190F">
        <w:rPr>
          <w:lang w:val="fr-FR"/>
        </w:rPr>
        <w:t xml:space="preserve">Abri du Facteur à Tarsac, occupation </w:t>
      </w:r>
      <w:r w:rsidR="00874801" w:rsidRPr="0032190F">
        <w:rPr>
          <w:lang w:val="fr-FR"/>
        </w:rPr>
        <w:t xml:space="preserve">Gravettien </w:t>
      </w:r>
      <w:r w:rsidRPr="0032190F">
        <w:rPr>
          <w:lang w:val="fr-FR"/>
        </w:rPr>
        <w:t>(BIB MAN, 2017)</w:t>
      </w:r>
    </w:p>
    <w:p w14:paraId="4570FD8D" w14:textId="77777777" w:rsidR="00D80E49" w:rsidRPr="0032190F" w:rsidRDefault="00D80E49" w:rsidP="00242C0F">
      <w:pPr>
        <w:jc w:val="both"/>
        <w:rPr>
          <w:lang w:val="fr-FR"/>
        </w:rPr>
      </w:pPr>
    </w:p>
    <w:p w14:paraId="1ABBE3B1" w14:textId="77777777" w:rsidR="00D80E49" w:rsidRPr="0032190F" w:rsidRDefault="00D80E49" w:rsidP="00242C0F">
      <w:pPr>
        <w:jc w:val="both"/>
        <w:rPr>
          <w:lang w:val="fr-FR"/>
        </w:rPr>
      </w:pPr>
      <w:bookmarkStart w:id="165" w:name="Sit_Pape"/>
      <w:r w:rsidRPr="0032190F">
        <w:rPr>
          <w:lang w:val="fr-FR"/>
        </w:rPr>
        <w:t>PAPE (GROTTE DU)</w:t>
      </w:r>
    </w:p>
    <w:bookmarkEnd w:id="165"/>
    <w:p w14:paraId="351AAC22" w14:textId="08EC54ED" w:rsidR="00D80E49" w:rsidRPr="0032190F" w:rsidRDefault="00D80E49" w:rsidP="00242C0F">
      <w:pPr>
        <w:jc w:val="both"/>
        <w:rPr>
          <w:lang w:val="fr-FR"/>
        </w:rPr>
      </w:pPr>
      <w:r w:rsidRPr="0032190F">
        <w:rPr>
          <w:lang w:val="fr-FR"/>
        </w:rPr>
        <w:br/>
      </w:r>
      <w:hyperlink r:id="rId246" w:anchor="Cul_Paleo_sup__Art" w:history="1">
        <w:r w:rsidR="00874801" w:rsidRPr="0032190F">
          <w:rPr>
            <w:rStyle w:val="Hyperlink"/>
            <w:lang w:val="fr-FR"/>
          </w:rPr>
          <w:t>Art</w:t>
        </w:r>
      </w:hyperlink>
      <w:r w:rsidR="00874801" w:rsidRPr="0032190F">
        <w:rPr>
          <w:lang w:val="fr-FR"/>
        </w:rPr>
        <w:t xml:space="preserve"> </w:t>
      </w:r>
      <w:r w:rsidRPr="0032190F">
        <w:rPr>
          <w:lang w:val="fr-FR"/>
        </w:rPr>
        <w:t>La grotte du Pape à Bassempouy</w:t>
      </w:r>
      <w:r w:rsidR="00874801" w:rsidRPr="0032190F">
        <w:rPr>
          <w:lang w:val="fr-FR"/>
        </w:rPr>
        <w:t>, Gravettien, a livré un bouchon d'outre en ivoire (BIB MAN, 2017) dont la partie préhensible en forme ogivale a reçu le même traitement technique (fines incisions obliques se recoupant et fromant une "résille") que la "dame à la capuche", elles ont par ailleurs les mêmes dimensions (SS BIB)</w:t>
      </w:r>
    </w:p>
    <w:p w14:paraId="5B4A5BFB" w14:textId="77777777" w:rsidR="00D96427" w:rsidRPr="0032190F" w:rsidRDefault="00D96427" w:rsidP="00242C0F">
      <w:pPr>
        <w:jc w:val="both"/>
        <w:rPr>
          <w:lang w:val="fr-FR"/>
        </w:rPr>
      </w:pPr>
    </w:p>
    <w:p w14:paraId="4EB79EE6" w14:textId="77777777" w:rsidR="00D96427" w:rsidRPr="0032190F" w:rsidRDefault="00D96427" w:rsidP="00242C0F">
      <w:pPr>
        <w:jc w:val="both"/>
        <w:rPr>
          <w:lang w:val="fr-FR"/>
        </w:rPr>
      </w:pPr>
      <w:r w:rsidRPr="0032190F">
        <w:rPr>
          <w:lang w:val="fr-FR"/>
        </w:rPr>
        <w:t>PLACARD (GROTTE DU)</w:t>
      </w:r>
    </w:p>
    <w:p w14:paraId="7557BAEA" w14:textId="77777777" w:rsidR="00D96427" w:rsidRPr="0032190F" w:rsidRDefault="00D96427" w:rsidP="00242C0F">
      <w:pPr>
        <w:jc w:val="both"/>
        <w:rPr>
          <w:lang w:val="fr-FR"/>
        </w:rPr>
      </w:pPr>
    </w:p>
    <w:p w14:paraId="41AA8949" w14:textId="77777777" w:rsidR="00D96427" w:rsidRPr="0032190F" w:rsidRDefault="00D96427" w:rsidP="00242C0F">
      <w:pPr>
        <w:jc w:val="both"/>
        <w:rPr>
          <w:lang w:val="fr-FR"/>
        </w:rPr>
      </w:pPr>
      <w:r w:rsidRPr="0032190F">
        <w:rPr>
          <w:lang w:val="fr-FR"/>
        </w:rPr>
        <w:t>La grotte du Placard (Vilhonneur, Charente) datée du Magdalénien ancien montre des chevrons en frise sur un os [oiseau ? flute ?] (BIB MAN, 2017)</w:t>
      </w:r>
    </w:p>
    <w:p w14:paraId="46618D1C" w14:textId="77777777" w:rsidR="00DF2426" w:rsidRPr="0032190F" w:rsidRDefault="00DF2426" w:rsidP="00242C0F">
      <w:pPr>
        <w:jc w:val="both"/>
        <w:rPr>
          <w:lang w:val="fr-FR"/>
        </w:rPr>
      </w:pPr>
    </w:p>
    <w:p w14:paraId="276F51FA" w14:textId="77777777" w:rsidR="000D3883" w:rsidRPr="0032190F" w:rsidRDefault="000D3883" w:rsidP="00242C0F">
      <w:pPr>
        <w:rPr>
          <w:lang w:val="fr-FR"/>
        </w:rPr>
      </w:pPr>
    </w:p>
    <w:p w14:paraId="74A89F63" w14:textId="77777777" w:rsidR="000D3883" w:rsidRPr="0032190F" w:rsidRDefault="000D3883" w:rsidP="00426FF9">
      <w:pPr>
        <w:pStyle w:val="Heading1"/>
      </w:pPr>
      <w:bookmarkStart w:id="166" w:name="Sit_Gargas"/>
      <w:r w:rsidRPr="0032190F">
        <w:t>GARGAS (GROTTE DE)</w:t>
      </w:r>
    </w:p>
    <w:bookmarkEnd w:id="166"/>
    <w:p w14:paraId="03F78251" w14:textId="77777777" w:rsidR="000D3883" w:rsidRPr="0032190F" w:rsidRDefault="000D3883" w:rsidP="00242C0F">
      <w:pPr>
        <w:rPr>
          <w:lang w:val="fr-FR"/>
        </w:rPr>
      </w:pPr>
    </w:p>
    <w:p w14:paraId="494F1FE3" w14:textId="10140174" w:rsidR="000D3883" w:rsidRDefault="000D3883" w:rsidP="00242C0F">
      <w:pPr>
        <w:rPr>
          <w:lang w:val="fr-FR"/>
        </w:rPr>
      </w:pPr>
      <w:r w:rsidRPr="0032190F">
        <w:rPr>
          <w:lang w:val="fr-FR"/>
        </w:rPr>
        <w:t xml:space="preserve">La grotte de Gargas (Pyrénées) est une grotte ornée du </w:t>
      </w:r>
      <w:hyperlink r:id="rId247" w:anchor="Cul_Paleo_sup__Art" w:history="1">
        <w:r w:rsidRPr="0032190F">
          <w:rPr>
            <w:rStyle w:val="Hyperlink"/>
            <w:lang w:val="fr-FR"/>
          </w:rPr>
          <w:t>Paléolithique supérieur</w:t>
        </w:r>
      </w:hyperlink>
      <w:r w:rsidRPr="0032190F">
        <w:rPr>
          <w:lang w:val="fr-FR"/>
        </w:rPr>
        <w:t xml:space="preserve">. C’est le site qui compte le plus de </w:t>
      </w:r>
      <w:hyperlink r:id="rId248" w:anchor="Cul_Paleo_sup__Art_t_a_main_neg" w:history="1">
        <w:r w:rsidR="00FA277B" w:rsidRPr="00FA277B">
          <w:rPr>
            <w:rStyle w:val="Hyperlink"/>
            <w:lang w:val="fr-FR"/>
          </w:rPr>
          <w:t>main</w:t>
        </w:r>
        <w:r w:rsidR="00FA277B">
          <w:rPr>
            <w:rStyle w:val="Hyperlink"/>
            <w:lang w:val="fr-FR"/>
          </w:rPr>
          <w:t>s</w:t>
        </w:r>
        <w:r w:rsidR="00FA277B" w:rsidRPr="00FA277B">
          <w:rPr>
            <w:rStyle w:val="Hyperlink"/>
            <w:lang w:val="fr-FR"/>
          </w:rPr>
          <w:t xml:space="preserve"> négativ</w:t>
        </w:r>
        <w:r w:rsidR="00FA277B">
          <w:rPr>
            <w:rStyle w:val="Hyperlink"/>
            <w:lang w:val="fr-FR"/>
          </w:rPr>
          <w:t>es</w:t>
        </w:r>
      </w:hyperlink>
      <w:r w:rsidR="00FA277B" w:rsidRPr="0032190F">
        <w:rPr>
          <w:lang w:val="fr-FR"/>
        </w:rPr>
        <w:t xml:space="preserve"> </w:t>
      </w:r>
      <w:r w:rsidRPr="0032190F">
        <w:rPr>
          <w:lang w:val="fr-FR"/>
        </w:rPr>
        <w:t>(J. Clottes, conf. Saint-Raphaël 2014).</w:t>
      </w:r>
    </w:p>
    <w:p w14:paraId="7B8725B9" w14:textId="7EA6CB97" w:rsidR="00BA1BC8" w:rsidRDefault="00000000" w:rsidP="00242C0F">
      <w:pPr>
        <w:rPr>
          <w:lang w:val="fr-FR"/>
        </w:rPr>
      </w:pPr>
      <w:hyperlink r:id="rId249" w:anchor="Cul_Paleo_sup__Art_t_a_Venus" w:history="1">
        <w:r w:rsidR="00EE1A55" w:rsidRPr="00EC7A7D">
          <w:rPr>
            <w:rStyle w:val="Hyperlink"/>
            <w:lang w:val="fr-FR"/>
          </w:rPr>
          <w:t>Vénus </w:t>
        </w:r>
      </w:hyperlink>
    </w:p>
    <w:p w14:paraId="0ABF1762" w14:textId="77777777" w:rsidR="00EE1A55" w:rsidRDefault="00EE1A55" w:rsidP="00242C0F">
      <w:pPr>
        <w:rPr>
          <w:lang w:val="fr-FR"/>
        </w:rPr>
      </w:pPr>
    </w:p>
    <w:p w14:paraId="5FF0B0BD" w14:textId="77777777" w:rsidR="00BA1BC8" w:rsidRDefault="00BA1BC8" w:rsidP="00426FF9">
      <w:pPr>
        <w:pStyle w:val="Heading1"/>
      </w:pPr>
      <w:bookmarkStart w:id="167" w:name="Sit_Roc_de_Marcamps"/>
      <w:r>
        <w:t>ROC-DE-MARCAMPS</w:t>
      </w:r>
    </w:p>
    <w:bookmarkEnd w:id="167"/>
    <w:p w14:paraId="2FB92DF5" w14:textId="77777777" w:rsidR="00BA1BC8" w:rsidRDefault="00BA1BC8" w:rsidP="00242C0F">
      <w:pPr>
        <w:rPr>
          <w:lang w:val="fr-FR"/>
        </w:rPr>
      </w:pPr>
    </w:p>
    <w:p w14:paraId="6E24EE09" w14:textId="774F498D" w:rsidR="00BA1BC8" w:rsidRPr="00BA1BC8" w:rsidRDefault="00BA1BC8" w:rsidP="00BA1BC8">
      <w:pPr>
        <w:rPr>
          <w:lang w:val="fr-FR"/>
        </w:rPr>
      </w:pPr>
      <w:r w:rsidRPr="00BA1BC8">
        <w:rPr>
          <w:lang w:val="fr-FR"/>
        </w:rPr>
        <w:t xml:space="preserve">A Roc-de-Marcamps on trouve le </w:t>
      </w:r>
      <w:hyperlink r:id="rId250" w:anchor="Cul_Magdalenien_p_Moyen_Ancien_f_navet" w:history="1">
        <w:r w:rsidRPr="00BA1BC8">
          <w:rPr>
            <w:rStyle w:val="Hyperlink"/>
            <w:i/>
            <w:lang w:val="fr-FR"/>
          </w:rPr>
          <w:t>faciès</w:t>
        </w:r>
        <w:r w:rsidRPr="00BA1BC8">
          <w:rPr>
            <w:rStyle w:val="Hyperlink"/>
            <w:lang w:val="fr-FR"/>
          </w:rPr>
          <w:t xml:space="preserve"> à navettes</w:t>
        </w:r>
      </w:hyperlink>
      <w:r w:rsidRPr="00BA1BC8">
        <w:rPr>
          <w:lang w:val="fr-FR"/>
        </w:rPr>
        <w:t xml:space="preserve"> et le </w:t>
      </w:r>
      <w:r w:rsidRPr="00BA1BC8">
        <w:rPr>
          <w:i/>
          <w:lang w:val="fr-FR"/>
        </w:rPr>
        <w:t>f</w:t>
      </w:r>
      <w:r w:rsidRPr="00BA1BC8">
        <w:rPr>
          <w:lang w:val="fr-FR"/>
        </w:rPr>
        <w:t>. à lames escalènes (BIB 2785)</w:t>
      </w:r>
    </w:p>
    <w:p w14:paraId="19CCCDE7" w14:textId="77777777" w:rsidR="00BA1BC8" w:rsidRDefault="00BA1BC8" w:rsidP="00242C0F">
      <w:pPr>
        <w:rPr>
          <w:lang w:val="fr-FR"/>
        </w:rPr>
      </w:pPr>
    </w:p>
    <w:p w14:paraId="6103C97E" w14:textId="77777777" w:rsidR="00C32100" w:rsidRDefault="00C32100" w:rsidP="00242C0F">
      <w:pPr>
        <w:rPr>
          <w:lang w:val="fr-FR"/>
        </w:rPr>
      </w:pPr>
    </w:p>
    <w:p w14:paraId="6955D7EA" w14:textId="77777777" w:rsidR="00C32100" w:rsidRPr="0032190F" w:rsidRDefault="00C32100" w:rsidP="00426FF9">
      <w:pPr>
        <w:pStyle w:val="Heading1"/>
      </w:pPr>
      <w:bookmarkStart w:id="168" w:name="Sit_Marsoulas"/>
      <w:r>
        <w:t>MARSOULAS</w:t>
      </w:r>
    </w:p>
    <w:bookmarkEnd w:id="168"/>
    <w:p w14:paraId="1D49107D" w14:textId="77777777" w:rsidR="00C27378" w:rsidRDefault="00C27378" w:rsidP="00242C0F">
      <w:pPr>
        <w:rPr>
          <w:lang w:val="fr-FR"/>
        </w:rPr>
      </w:pPr>
    </w:p>
    <w:p w14:paraId="170A5524" w14:textId="64CB1C1E" w:rsidR="00C32100" w:rsidRDefault="00C32100" w:rsidP="00BA1BC8">
      <w:pPr>
        <w:jc w:val="both"/>
        <w:rPr>
          <w:lang w:val="fr-FR"/>
        </w:rPr>
      </w:pPr>
      <w:r>
        <w:rPr>
          <w:lang w:val="fr-FR"/>
        </w:rPr>
        <w:t xml:space="preserve">Haute-Garonne, </w:t>
      </w:r>
      <w:r w:rsidRPr="0032190F">
        <w:rPr>
          <w:lang w:val="fr-FR"/>
        </w:rPr>
        <w:t xml:space="preserve">grotte ornée du </w:t>
      </w:r>
      <w:hyperlink r:id="rId251" w:anchor="Cul_Paleo_sup__Art" w:history="1">
        <w:r w:rsidRPr="0032190F">
          <w:rPr>
            <w:rStyle w:val="Hyperlink"/>
            <w:lang w:val="fr-FR"/>
          </w:rPr>
          <w:t>Paléolithique supérieur</w:t>
        </w:r>
      </w:hyperlink>
      <w:r>
        <w:rPr>
          <w:lang w:val="fr-FR"/>
        </w:rPr>
        <w:t xml:space="preserve"> (SS BIB) </w:t>
      </w:r>
      <w:r w:rsidRPr="00C32100">
        <w:rPr>
          <w:lang w:val="fr-FR"/>
        </w:rPr>
        <w:t xml:space="preserve">La présence de </w:t>
      </w:r>
      <w:r w:rsidR="00987DB1">
        <w:rPr>
          <w:lang w:val="fr-FR"/>
        </w:rPr>
        <w:t>s</w:t>
      </w:r>
      <w:r w:rsidRPr="00C32100">
        <w:rPr>
          <w:lang w:val="fr-FR"/>
        </w:rPr>
        <w:t>agaie de Lussac-Angles</w:t>
      </w:r>
      <w:r w:rsidR="00BA1BC8">
        <w:rPr>
          <w:lang w:val="fr-FR"/>
        </w:rPr>
        <w:t xml:space="preserve"> [</w:t>
      </w:r>
      <w:r w:rsidR="00987DB1">
        <w:rPr>
          <w:lang w:val="fr-FR"/>
        </w:rPr>
        <w:t xml:space="preserve">faciès à </w:t>
      </w:r>
      <w:hyperlink r:id="rId252" w:anchor="Cul_Magdalenien_p_Moyen_Ancien_f_PLA" w:history="1">
        <w:r w:rsidR="00BA1BC8" w:rsidRPr="00BA1BC8">
          <w:rPr>
            <w:rStyle w:val="Hyperlink"/>
            <w:lang w:val="fr-FR"/>
          </w:rPr>
          <w:t>PLA</w:t>
        </w:r>
      </w:hyperlink>
      <w:r w:rsidR="00BA1BC8">
        <w:rPr>
          <w:lang w:val="fr-FR"/>
        </w:rPr>
        <w:t>]</w:t>
      </w:r>
      <w:r w:rsidRPr="00C32100">
        <w:rPr>
          <w:lang w:val="fr-FR"/>
        </w:rPr>
        <w:t xml:space="preserve"> ainsi que les datations au C14 convergent vers une d’attribution de la grotte au </w:t>
      </w:r>
      <w:hyperlink r:id="rId253" w:anchor="Cul_Magdalenien_p_Moyen_Ancien" w:history="1">
        <w:r w:rsidR="00987DB1" w:rsidRPr="00987DB1">
          <w:rPr>
            <w:rStyle w:val="Hyperlink"/>
            <w:lang w:val="fr-FR"/>
          </w:rPr>
          <w:t>MMA</w:t>
        </w:r>
      </w:hyperlink>
      <w:r w:rsidRPr="00C32100">
        <w:rPr>
          <w:lang w:val="fr-FR"/>
        </w:rPr>
        <w:t xml:space="preserve"> </w:t>
      </w:r>
      <w:r>
        <w:rPr>
          <w:lang w:val="fr-FR"/>
        </w:rPr>
        <w:t>(BIB relecture article Mappemonde 2019)</w:t>
      </w:r>
    </w:p>
    <w:p w14:paraId="027115BB" w14:textId="77777777" w:rsidR="00C32100" w:rsidRDefault="00C32100" w:rsidP="00242C0F">
      <w:pPr>
        <w:rPr>
          <w:lang w:val="fr-FR"/>
        </w:rPr>
      </w:pPr>
    </w:p>
    <w:p w14:paraId="475B5DA2" w14:textId="77777777" w:rsidR="00C32100" w:rsidRDefault="00C32100" w:rsidP="00C32100">
      <w:pPr>
        <w:pStyle w:val="Heading2"/>
      </w:pPr>
      <w:r>
        <w:t>Art</w:t>
      </w:r>
    </w:p>
    <w:p w14:paraId="1723DA43" w14:textId="77777777" w:rsidR="00C32100" w:rsidRDefault="00C32100" w:rsidP="00242C0F">
      <w:pPr>
        <w:rPr>
          <w:lang w:val="fr-FR"/>
        </w:rPr>
      </w:pPr>
    </w:p>
    <w:p w14:paraId="5578EE9E" w14:textId="77777777" w:rsidR="00C32100" w:rsidRDefault="00C32100" w:rsidP="00987DB1">
      <w:pPr>
        <w:jc w:val="both"/>
        <w:rPr>
          <w:lang w:val="fr-FR"/>
        </w:rPr>
      </w:pPr>
      <w:r>
        <w:rPr>
          <w:lang w:val="fr-FR"/>
        </w:rPr>
        <w:t>Bisons, rennes, signes barbelés horizontaux, chevaux, ponctuations, (SS BIB)</w:t>
      </w:r>
      <w:r w:rsidR="00987DB1">
        <w:rPr>
          <w:lang w:val="fr-FR"/>
        </w:rPr>
        <w:t xml:space="preserve"> Bison moucheté avec des points rouges (youtube, </w:t>
      </w:r>
      <w:r w:rsidR="00987DB1" w:rsidRPr="00987DB1">
        <w:rPr>
          <w:lang w:val="fr-FR"/>
        </w:rPr>
        <w:t>Marsoulas la grotte oubliée</w:t>
      </w:r>
      <w:r w:rsidR="00987DB1">
        <w:rPr>
          <w:lang w:val="fr-FR"/>
        </w:rPr>
        <w:t xml:space="preserve">) </w:t>
      </w:r>
      <w:r w:rsidR="00987DB1" w:rsidRPr="00987DB1">
        <w:rPr>
          <w:bCs/>
          <w:lang w:val="fr-FR"/>
        </w:rPr>
        <w:t>Géographiquement, les influences pariétales de cet ensemble se retrouvent au-delà de la région pyrénéenne, dans le Périgord et la région Cantabrique en n’en faisant un point névralgique mêlant des influences culturelles régionales (Fritz, 2004).</w:t>
      </w:r>
    </w:p>
    <w:p w14:paraId="1B66F8AB" w14:textId="77777777" w:rsidR="00C32100" w:rsidRDefault="00C32100" w:rsidP="00242C0F">
      <w:pPr>
        <w:rPr>
          <w:lang w:val="fr-FR"/>
        </w:rPr>
      </w:pPr>
    </w:p>
    <w:p w14:paraId="585E86B8" w14:textId="77777777" w:rsidR="00C32100" w:rsidRDefault="00C32100" w:rsidP="00C32100">
      <w:pPr>
        <w:pStyle w:val="Heading3"/>
      </w:pPr>
      <w:r>
        <w:t>Repartition spatiale</w:t>
      </w:r>
    </w:p>
    <w:p w14:paraId="3D632F70" w14:textId="77777777" w:rsidR="00C32100" w:rsidRDefault="00C32100" w:rsidP="00242C0F">
      <w:pPr>
        <w:rPr>
          <w:lang w:val="fr-FR"/>
        </w:rPr>
      </w:pPr>
    </w:p>
    <w:p w14:paraId="211FB96D" w14:textId="77777777" w:rsidR="00C32100" w:rsidRDefault="00C32100" w:rsidP="00C32100">
      <w:pPr>
        <w:pStyle w:val="Heading4"/>
      </w:pPr>
      <w:r>
        <w:t xml:space="preserve">Grand Panneau </w:t>
      </w:r>
      <w:r w:rsidR="00987DB1">
        <w:t>P</w:t>
      </w:r>
      <w:r>
        <w:t>eint</w:t>
      </w:r>
    </w:p>
    <w:p w14:paraId="591946FD" w14:textId="77777777" w:rsidR="00987DB1" w:rsidRDefault="00987DB1" w:rsidP="00C32100">
      <w:pPr>
        <w:rPr>
          <w:bCs/>
          <w:lang w:val="fr-FR"/>
        </w:rPr>
      </w:pPr>
    </w:p>
    <w:p w14:paraId="39C5412F" w14:textId="77777777" w:rsidR="00C32100" w:rsidRDefault="0092001D" w:rsidP="00987DB1">
      <w:pPr>
        <w:jc w:val="both"/>
        <w:rPr>
          <w:lang w:val="fr-FR"/>
        </w:rPr>
      </w:pPr>
      <w:r>
        <w:rPr>
          <w:bCs/>
          <w:lang w:val="fr-FR"/>
        </w:rPr>
        <w:t xml:space="preserve">Situé à 13 m  de l'entrée actuelle. </w:t>
      </w:r>
      <w:r w:rsidR="00987DB1" w:rsidRPr="00987DB1">
        <w:rPr>
          <w:bCs/>
          <w:lang w:val="fr-FR"/>
        </w:rPr>
        <w:t>250 entités graphiques réparties sur 6 m de long et sur une hauteur comprise entre 3 et 4 m (Fritz, 2005)</w:t>
      </w:r>
      <w:r w:rsidR="00987DB1">
        <w:rPr>
          <w:bCs/>
          <w:lang w:val="fr-FR"/>
        </w:rPr>
        <w:t xml:space="preserve">. </w:t>
      </w:r>
      <w:r w:rsidR="00987DB1" w:rsidRPr="00987DB1">
        <w:rPr>
          <w:bCs/>
          <w:lang w:val="fr-FR"/>
        </w:rPr>
        <w:t xml:space="preserve">Ces quelques mètres de paroi regroupent une grande diversité de thématiques figuratives (9) avec une surreprésentation des bisons et de signes (Fritz, 2007). Cette diversité se retrouve également dans l’exécution avec l’utilisation de la polychromie, de la gravure, de la peinture, de ces deux techniques combinées ou encore dans le remplissage avec des ponctuations réalisées aux doigts (Fritz, 2004). </w:t>
      </w:r>
      <w:r w:rsidR="00987DB1">
        <w:rPr>
          <w:bCs/>
          <w:lang w:val="fr-FR"/>
        </w:rPr>
        <w:t xml:space="preserve">Nombreuses superpositions qui se regroupent en 6 niveaux </w:t>
      </w:r>
      <w:r w:rsidR="00C32100">
        <w:rPr>
          <w:lang w:val="fr-FR"/>
        </w:rPr>
        <w:t>(BIB relecture article Mappemonde 2019)</w:t>
      </w:r>
      <w:r w:rsidR="00987DB1">
        <w:rPr>
          <w:lang w:val="fr-FR"/>
        </w:rPr>
        <w:t xml:space="preserve"> On note la </w:t>
      </w:r>
      <w:r w:rsidR="00987DB1" w:rsidRPr="00987DB1">
        <w:rPr>
          <w:lang w:val="fr-FR"/>
        </w:rPr>
        <w:t>position récurrente des signes à la fin de chaque séquence</w:t>
      </w:r>
      <w:r>
        <w:rPr>
          <w:lang w:val="fr-FR"/>
        </w:rPr>
        <w:t xml:space="preserve"> (BIB relecture article Mappemonde 2019) </w:t>
      </w:r>
    </w:p>
    <w:p w14:paraId="5F6289C7" w14:textId="77777777" w:rsidR="0092001D" w:rsidRDefault="0092001D" w:rsidP="00987DB1">
      <w:pPr>
        <w:jc w:val="both"/>
        <w:rPr>
          <w:lang w:val="fr-FR"/>
        </w:rPr>
      </w:pPr>
      <w:r>
        <w:rPr>
          <w:lang w:val="fr-FR"/>
        </w:rPr>
        <w:t>Couple de bisons (contemporains) (BIB relecture article Mappemonde 2019).</w:t>
      </w:r>
    </w:p>
    <w:p w14:paraId="624C9219" w14:textId="77777777" w:rsidR="00987DB1" w:rsidRDefault="00987DB1" w:rsidP="00987DB1">
      <w:pPr>
        <w:jc w:val="both"/>
        <w:rPr>
          <w:lang w:val="fr-FR"/>
        </w:rPr>
      </w:pPr>
    </w:p>
    <w:p w14:paraId="2E8DBE1F" w14:textId="77777777" w:rsidR="00987DB1" w:rsidRDefault="0092001D" w:rsidP="00987DB1">
      <w:pPr>
        <w:pStyle w:val="Heading5"/>
      </w:pPr>
      <w:r>
        <w:t>Périodisation</w:t>
      </w:r>
    </w:p>
    <w:p w14:paraId="0EC37A77" w14:textId="77777777" w:rsidR="0092001D" w:rsidRPr="0092001D" w:rsidRDefault="0092001D" w:rsidP="0092001D">
      <w:pPr>
        <w:rPr>
          <w:lang w:val="fr-FR"/>
        </w:rPr>
      </w:pPr>
      <w:r>
        <w:rPr>
          <w:lang w:val="fr-FR"/>
        </w:rPr>
        <w:t xml:space="preserve">6 phases (BIB relecture article Mappemonde 2019) </w:t>
      </w:r>
    </w:p>
    <w:p w14:paraId="7C3DDA7A" w14:textId="77777777" w:rsidR="00987DB1" w:rsidRDefault="00987DB1" w:rsidP="00987DB1">
      <w:pPr>
        <w:jc w:val="both"/>
        <w:rPr>
          <w:bCs/>
          <w:lang w:val="fr-FR"/>
        </w:rPr>
      </w:pPr>
      <w:r w:rsidRPr="00987DB1">
        <w:rPr>
          <w:bCs/>
          <w:lang w:val="fr-FR"/>
        </w:rPr>
        <w:t xml:space="preserve">arrière-train de bison </w:t>
      </w:r>
      <w:r>
        <w:rPr>
          <w:bCs/>
          <w:lang w:val="fr-FR"/>
        </w:rPr>
        <w:t>(</w:t>
      </w:r>
      <w:r w:rsidRPr="00987DB1">
        <w:rPr>
          <w:bCs/>
          <w:lang w:val="fr-FR"/>
        </w:rPr>
        <w:t>G20-05</w:t>
      </w:r>
      <w:r>
        <w:rPr>
          <w:bCs/>
          <w:lang w:val="fr-FR"/>
        </w:rPr>
        <w:t xml:space="preserve">) </w:t>
      </w:r>
      <w:r w:rsidRPr="00987DB1">
        <w:rPr>
          <w:bCs/>
          <w:lang w:val="fr-FR"/>
        </w:rPr>
        <w:t>qui recoupe le signe géométrique (G20-01)</w:t>
      </w:r>
      <w:r>
        <w:rPr>
          <w:bCs/>
          <w:lang w:val="fr-FR"/>
        </w:rPr>
        <w:t xml:space="preserve"> (BIB relecture article Mappemonde 2019)</w:t>
      </w:r>
    </w:p>
    <w:p w14:paraId="6BF383D0" w14:textId="77777777" w:rsidR="00987DB1" w:rsidRDefault="00987DB1" w:rsidP="00987DB1">
      <w:pPr>
        <w:jc w:val="both"/>
        <w:rPr>
          <w:lang w:val="fr-FR"/>
        </w:rPr>
      </w:pPr>
    </w:p>
    <w:p w14:paraId="75597332" w14:textId="77777777" w:rsidR="001133F3" w:rsidRPr="0032190F" w:rsidRDefault="001133F3" w:rsidP="00426FF9">
      <w:pPr>
        <w:pStyle w:val="Heading1"/>
      </w:pPr>
      <w:r w:rsidRPr="0032190F">
        <w:t>BLANCHARD</w:t>
      </w:r>
    </w:p>
    <w:p w14:paraId="03A52BD2" w14:textId="77777777" w:rsidR="001133F3" w:rsidRPr="0032190F" w:rsidRDefault="001133F3" w:rsidP="00242C0F">
      <w:pPr>
        <w:rPr>
          <w:lang w:val="fr-FR"/>
        </w:rPr>
      </w:pPr>
    </w:p>
    <w:p w14:paraId="728EC511" w14:textId="77777777" w:rsidR="001133F3" w:rsidRDefault="001133F3" w:rsidP="007569A2">
      <w:pPr>
        <w:jc w:val="both"/>
        <w:rPr>
          <w:lang w:val="fr-FR"/>
        </w:rPr>
      </w:pPr>
      <w:r w:rsidRPr="0032190F">
        <w:rPr>
          <w:lang w:val="fr-FR"/>
        </w:rPr>
        <w:t>Dordogne. Fragment d’os gravé de plusieurs ponctuations décrivant un sinusoïde. Marques faites en une seule fois avec un même outil. Interprété par A. Marshack comme un calendrier lunaire (différentes phases de la Lune). Attribué à l’Aurignacien (S. de Beaune in BIB 1900 p. 22)</w:t>
      </w:r>
    </w:p>
    <w:p w14:paraId="6A2B1CB4" w14:textId="1680B937" w:rsidR="000E73D2" w:rsidRDefault="000E73D2" w:rsidP="007569A2">
      <w:pPr>
        <w:jc w:val="both"/>
        <w:rPr>
          <w:lang w:val="fr-FR"/>
        </w:rPr>
      </w:pPr>
      <w:r>
        <w:rPr>
          <w:lang w:val="fr-FR"/>
        </w:rPr>
        <w:t>Cité par R.R. Dods come un décompte lunaire (Dods R.R.. in BIB 2703)</w:t>
      </w:r>
    </w:p>
    <w:p w14:paraId="634E37FD" w14:textId="6A83E91F" w:rsidR="007569A2" w:rsidRPr="0032190F" w:rsidRDefault="007569A2" w:rsidP="007569A2">
      <w:pPr>
        <w:jc w:val="both"/>
        <w:rPr>
          <w:lang w:val="fr-FR"/>
        </w:rPr>
      </w:pPr>
      <w:r>
        <w:rPr>
          <w:lang w:val="fr-FR"/>
        </w:rPr>
        <w:t>Abri Blanchard. Petit abri. Représentation d'une tête humaine (BIB France Culture 2022)</w:t>
      </w:r>
    </w:p>
    <w:p w14:paraId="12F9053A" w14:textId="77777777" w:rsidR="000D3883" w:rsidRPr="0032190F" w:rsidRDefault="000D3883" w:rsidP="00242C0F">
      <w:pPr>
        <w:rPr>
          <w:lang w:val="fr-FR"/>
        </w:rPr>
      </w:pPr>
    </w:p>
    <w:p w14:paraId="764A41C2" w14:textId="77777777" w:rsidR="00E00F88" w:rsidRPr="0032190F" w:rsidRDefault="00E00F88" w:rsidP="00426FF9">
      <w:pPr>
        <w:pStyle w:val="Heading1"/>
      </w:pPr>
      <w:bookmarkStart w:id="169" w:name="Sit_Foz_Coa"/>
      <w:r w:rsidRPr="0032190F">
        <w:t>FOZ COA</w:t>
      </w:r>
      <w:bookmarkEnd w:id="169"/>
    </w:p>
    <w:p w14:paraId="19C99874" w14:textId="77777777" w:rsidR="00E00F88" w:rsidRPr="0032190F" w:rsidRDefault="00E00F88" w:rsidP="00242C0F">
      <w:pPr>
        <w:rPr>
          <w:lang w:val="fr-FR"/>
        </w:rPr>
      </w:pPr>
    </w:p>
    <w:p w14:paraId="65EA600C" w14:textId="77777777" w:rsidR="00CB76FF" w:rsidRPr="0032190F" w:rsidRDefault="00CB76FF" w:rsidP="00242C0F">
      <w:pPr>
        <w:jc w:val="both"/>
        <w:rPr>
          <w:lang w:val="fr-FR"/>
        </w:rPr>
      </w:pPr>
      <w:r w:rsidRPr="0032190F">
        <w:rPr>
          <w:lang w:val="fr-FR"/>
        </w:rPr>
        <w:t>Foz Côa (Vila Nova de Foz Côa, Portugal) compte p</w:t>
      </w:r>
      <w:r w:rsidR="00E00F88" w:rsidRPr="0032190F">
        <w:rPr>
          <w:lang w:val="fr-FR"/>
        </w:rPr>
        <w:t xml:space="preserve">lusieurs sites sont disposés sur une vallée qui s’étend sur </w:t>
      </w:r>
      <w:smartTag w:uri="urn:schemas-microsoft-com:office:smarttags" w:element="metricconverter">
        <w:smartTagPr>
          <w:attr w:name="ProductID" w:val="17 km"/>
        </w:smartTagPr>
        <w:r w:rsidR="00E00F88" w:rsidRPr="0032190F">
          <w:rPr>
            <w:lang w:val="fr-FR"/>
          </w:rPr>
          <w:t>17 km</w:t>
        </w:r>
      </w:smartTag>
      <w:r w:rsidR="00E00F88" w:rsidRPr="0032190F">
        <w:rPr>
          <w:lang w:val="fr-FR"/>
        </w:rPr>
        <w:t xml:space="preserve"> de long (Faia, Cardina, Quinta de barca, Penascosa). </w:t>
      </w:r>
      <w:r w:rsidRPr="0032190F">
        <w:rPr>
          <w:lang w:val="fr-FR"/>
        </w:rPr>
        <w:t>Vallée de Côa et de Douro.</w:t>
      </w:r>
    </w:p>
    <w:p w14:paraId="6B739841" w14:textId="77777777" w:rsidR="00CB76FF" w:rsidRPr="0032190F" w:rsidRDefault="00E00F88" w:rsidP="00242C0F">
      <w:pPr>
        <w:jc w:val="both"/>
        <w:rPr>
          <w:lang w:val="fr-FR"/>
        </w:rPr>
      </w:pPr>
      <w:r w:rsidRPr="0032190F">
        <w:rPr>
          <w:lang w:val="fr-FR"/>
        </w:rPr>
        <w:t xml:space="preserve">Plateau d’Olag Grande.  </w:t>
      </w:r>
    </w:p>
    <w:p w14:paraId="4CA4E508" w14:textId="5999B488" w:rsidR="00CB76FF" w:rsidRPr="0032190F" w:rsidRDefault="00CB76FF" w:rsidP="00242C0F">
      <w:pPr>
        <w:jc w:val="both"/>
        <w:rPr>
          <w:lang w:val="fr-FR"/>
        </w:rPr>
      </w:pPr>
      <w:r w:rsidRPr="0032190F">
        <w:rPr>
          <w:lang w:val="fr-FR"/>
        </w:rPr>
        <w:lastRenderedPageBreak/>
        <w:t xml:space="preserve">Des fouilles ont été réalisées à </w:t>
      </w:r>
      <w:hyperlink r:id="rId254" w:anchor="Sit_Fariseu" w:history="1">
        <w:r w:rsidRPr="0032190F">
          <w:rPr>
            <w:rStyle w:val="Hyperlink"/>
            <w:lang w:val="fr-FR"/>
          </w:rPr>
          <w:t>Fariseu</w:t>
        </w:r>
      </w:hyperlink>
      <w:r w:rsidRPr="0032190F">
        <w:rPr>
          <w:lang w:val="fr-FR"/>
        </w:rPr>
        <w:t>s (BIB 1510).</w:t>
      </w:r>
    </w:p>
    <w:p w14:paraId="6CF341A4" w14:textId="77777777" w:rsidR="00CB76FF" w:rsidRPr="0032190F" w:rsidRDefault="00CB76FF" w:rsidP="00242C0F">
      <w:pPr>
        <w:jc w:val="both"/>
        <w:rPr>
          <w:lang w:val="fr-FR"/>
        </w:rPr>
      </w:pPr>
      <w:r w:rsidRPr="0032190F">
        <w:rPr>
          <w:lang w:val="fr-FR"/>
        </w:rPr>
        <w:t xml:space="preserve">Les gravures ont été réalisées sur des panneaux naturellement subverticaux sur des schistes et des </w:t>
      </w:r>
      <w:r w:rsidRPr="0032190F">
        <w:rPr>
          <w:i/>
          <w:lang w:val="fr-FR"/>
        </w:rPr>
        <w:t>graywacke</w:t>
      </w:r>
      <w:r w:rsidRPr="0032190F">
        <w:rPr>
          <w:lang w:val="fr-FR"/>
        </w:rPr>
        <w:t xml:space="preserve"> (arénite abondante dans le Paléozoïque) attribués au Précembrien et au Paléozoïque (BIB 1510 p. 850 </w:t>
      </w:r>
      <w:r w:rsidRPr="0032190F">
        <w:rPr>
          <w:i/>
          <w:lang w:val="fr-FR"/>
        </w:rPr>
        <w:t>sq.</w:t>
      </w:r>
      <w:r w:rsidRPr="0032190F">
        <w:rPr>
          <w:lang w:val="fr-FR"/>
        </w:rPr>
        <w:t>).</w:t>
      </w:r>
    </w:p>
    <w:p w14:paraId="4B2A1355" w14:textId="77777777" w:rsidR="00E00F88" w:rsidRPr="0032190F" w:rsidRDefault="00E00F88" w:rsidP="00242C0F">
      <w:pPr>
        <w:jc w:val="both"/>
        <w:rPr>
          <w:lang w:val="fr-FR"/>
        </w:rPr>
      </w:pPr>
      <w:r w:rsidRPr="0032190F">
        <w:rPr>
          <w:lang w:val="fr-FR"/>
        </w:rPr>
        <w:t>Dans les gr</w:t>
      </w:r>
      <w:r w:rsidR="00CB76FF" w:rsidRPr="0032190F">
        <w:rPr>
          <w:lang w:val="fr-FR"/>
        </w:rPr>
        <w:t>avures de nombreuses représentat</w:t>
      </w:r>
      <w:r w:rsidRPr="0032190F">
        <w:rPr>
          <w:lang w:val="fr-FR"/>
        </w:rPr>
        <w:t>ions animales (aurochs, chevau</w:t>
      </w:r>
      <w:r w:rsidR="003349FA" w:rsidRPr="0032190F">
        <w:rPr>
          <w:lang w:val="fr-FR"/>
        </w:rPr>
        <w:t>x</w:t>
      </w:r>
      <w:r w:rsidRPr="0032190F">
        <w:rPr>
          <w:lang w:val="fr-FR"/>
        </w:rPr>
        <w:t>, cervidés,…) dont certains avec un enchevétrement et un schémati</w:t>
      </w:r>
      <w:r w:rsidR="00CB76FF" w:rsidRPr="0032190F">
        <w:rPr>
          <w:lang w:val="fr-FR"/>
        </w:rPr>
        <w:t>s</w:t>
      </w:r>
      <w:r w:rsidRPr="0032190F">
        <w:rPr>
          <w:lang w:val="fr-FR"/>
        </w:rPr>
        <w:t>me caractéristique de l’art paléolithique, et plusieurs anthropomorphes. 60% des gravures sont incisées (haut de collines) peu sont piquetées (bas des collines, proximité rivière) dans une disposition « publique » (Joao Zilhâo) et présence de l’eau ?</w:t>
      </w:r>
    </w:p>
    <w:p w14:paraId="28348D4E" w14:textId="77777777" w:rsidR="00E00F88" w:rsidRPr="0032190F" w:rsidRDefault="00E00F88" w:rsidP="00242C0F">
      <w:pPr>
        <w:rPr>
          <w:lang w:val="fr-FR"/>
        </w:rPr>
      </w:pPr>
    </w:p>
    <w:p w14:paraId="031DB29F" w14:textId="77777777" w:rsidR="00E00F88" w:rsidRPr="0032190F" w:rsidRDefault="00E00F88" w:rsidP="00242C0F">
      <w:pPr>
        <w:ind w:firstLine="709"/>
        <w:rPr>
          <w:lang w:val="fr-FR"/>
        </w:rPr>
      </w:pPr>
      <w:r w:rsidRPr="0032190F">
        <w:rPr>
          <w:lang w:val="fr-FR"/>
        </w:rPr>
        <w:t>-Plateau d’Olga Grande : nombreux outils découverts (percuteurs,…) datés de 25 000 BC</w:t>
      </w:r>
    </w:p>
    <w:p w14:paraId="255A239A" w14:textId="77777777" w:rsidR="00E00F88" w:rsidRPr="0032190F" w:rsidRDefault="00E00F88" w:rsidP="00242C0F">
      <w:pPr>
        <w:ind w:firstLine="709"/>
        <w:rPr>
          <w:lang w:val="fr-FR"/>
        </w:rPr>
      </w:pPr>
      <w:r w:rsidRPr="0032190F">
        <w:rPr>
          <w:lang w:val="fr-FR"/>
        </w:rPr>
        <w:t>-Faia : traces de peintures dans la représentation de certaines parties de l’animal</w:t>
      </w:r>
    </w:p>
    <w:p w14:paraId="0E149A60" w14:textId="77777777" w:rsidR="00CB76FF" w:rsidRPr="0032190F" w:rsidRDefault="00CB76FF" w:rsidP="00242C0F">
      <w:pPr>
        <w:jc w:val="both"/>
        <w:rPr>
          <w:lang w:val="fr-FR"/>
        </w:rPr>
      </w:pPr>
    </w:p>
    <w:p w14:paraId="47730DAC" w14:textId="77777777" w:rsidR="00CB76FF" w:rsidRPr="0032190F" w:rsidRDefault="00CB76FF" w:rsidP="00242C0F">
      <w:pPr>
        <w:jc w:val="both"/>
        <w:rPr>
          <w:lang w:val="fr-FR"/>
        </w:rPr>
      </w:pPr>
      <w:r w:rsidRPr="0032190F">
        <w:rPr>
          <w:lang w:val="fr-FR"/>
        </w:rPr>
        <w:t>3 périodes reconnues pour l’art rupestre:</w:t>
      </w:r>
    </w:p>
    <w:p w14:paraId="23E04D30" w14:textId="6DA414E0" w:rsidR="00CB76FF" w:rsidRPr="0032190F" w:rsidRDefault="00CB76FF" w:rsidP="00242C0F">
      <w:pPr>
        <w:jc w:val="both"/>
        <w:rPr>
          <w:lang w:val="fr-FR"/>
        </w:rPr>
      </w:pPr>
      <w:r w:rsidRPr="0032190F">
        <w:rPr>
          <w:lang w:val="fr-FR"/>
        </w:rPr>
        <w:tab/>
        <w:t>- Pre-</w:t>
      </w:r>
      <w:hyperlink r:id="rId255" w:anchor="Cul_Magdalenien" w:history="1">
        <w:r w:rsidRPr="0032190F">
          <w:rPr>
            <w:rStyle w:val="Hyperlink"/>
            <w:lang w:val="fr-FR"/>
          </w:rPr>
          <w:t>Magdalénien</w:t>
        </w:r>
      </w:hyperlink>
      <w:r w:rsidRPr="0032190F">
        <w:rPr>
          <w:lang w:val="fr-FR"/>
        </w:rPr>
        <w:t xml:space="preserve"> (&gt; 19 000 yr)</w:t>
      </w:r>
    </w:p>
    <w:p w14:paraId="6EFDEBC6" w14:textId="5D229B82" w:rsidR="00CB76FF" w:rsidRPr="0032190F" w:rsidRDefault="00CB76FF" w:rsidP="00242C0F">
      <w:pPr>
        <w:jc w:val="both"/>
        <w:rPr>
          <w:lang w:val="fr-FR"/>
        </w:rPr>
      </w:pPr>
      <w:r w:rsidRPr="0032190F">
        <w:rPr>
          <w:lang w:val="fr-FR"/>
        </w:rPr>
        <w:tab/>
        <w:t>-</w:t>
      </w:r>
      <w:hyperlink r:id="rId256" w:anchor="Cul_Tardiglaciaire" w:history="1">
        <w:r w:rsidR="00137E8C" w:rsidRPr="0032190F">
          <w:rPr>
            <w:rStyle w:val="Hyperlink"/>
            <w:lang w:val="fr-FR"/>
          </w:rPr>
          <w:t>Tardi</w:t>
        </w:r>
        <w:r w:rsidR="003349FA" w:rsidRPr="0032190F">
          <w:rPr>
            <w:rStyle w:val="Hyperlink"/>
            <w:lang w:val="fr-FR"/>
          </w:rPr>
          <w:t>glaciaire</w:t>
        </w:r>
      </w:hyperlink>
      <w:r w:rsidR="003349FA" w:rsidRPr="0032190F">
        <w:rPr>
          <w:lang w:val="fr-FR"/>
        </w:rPr>
        <w:t xml:space="preserve"> (</w:t>
      </w:r>
      <w:r w:rsidRPr="0032190F">
        <w:rPr>
          <w:i/>
          <w:lang w:val="fr-FR"/>
        </w:rPr>
        <w:t>Late-glacial</w:t>
      </w:r>
      <w:r w:rsidR="003349FA" w:rsidRPr="0032190F">
        <w:rPr>
          <w:lang w:val="fr-FR"/>
        </w:rPr>
        <w:t>)</w:t>
      </w:r>
    </w:p>
    <w:p w14:paraId="1E4AF3C2" w14:textId="3B06F846" w:rsidR="00CB76FF" w:rsidRPr="0032190F" w:rsidRDefault="00CB76FF" w:rsidP="00242C0F">
      <w:pPr>
        <w:jc w:val="both"/>
        <w:rPr>
          <w:lang w:val="fr-FR"/>
        </w:rPr>
      </w:pPr>
      <w:r w:rsidRPr="0032190F">
        <w:rPr>
          <w:lang w:val="fr-FR"/>
        </w:rPr>
        <w:tab/>
        <w:t>-</w:t>
      </w:r>
      <w:hyperlink r:id="rId257" w:anchor="Cul_Fer" w:history="1">
        <w:r w:rsidRPr="0032190F">
          <w:rPr>
            <w:rStyle w:val="Hyperlink"/>
            <w:lang w:val="fr-FR"/>
          </w:rPr>
          <w:t>Age du Fer</w:t>
        </w:r>
      </w:hyperlink>
    </w:p>
    <w:p w14:paraId="3C761173" w14:textId="77777777" w:rsidR="00325A71" w:rsidRPr="0032190F" w:rsidRDefault="00CB76FF" w:rsidP="00242C0F">
      <w:pPr>
        <w:jc w:val="both"/>
        <w:rPr>
          <w:lang w:val="fr-FR"/>
        </w:rPr>
      </w:pPr>
      <w:r w:rsidRPr="0032190F">
        <w:rPr>
          <w:lang w:val="fr-FR"/>
        </w:rPr>
        <w:t>(BIB 1510)</w:t>
      </w:r>
    </w:p>
    <w:p w14:paraId="1888368E" w14:textId="77777777" w:rsidR="00CB76FF" w:rsidRPr="0032190F" w:rsidRDefault="00CB76FF" w:rsidP="00242C0F">
      <w:pPr>
        <w:jc w:val="both"/>
        <w:rPr>
          <w:lang w:val="fr-FR"/>
        </w:rPr>
      </w:pPr>
    </w:p>
    <w:p w14:paraId="3CA1ADE4" w14:textId="77777777" w:rsidR="00CB76FF" w:rsidRPr="0032190F" w:rsidRDefault="00CB76FF" w:rsidP="00242C0F">
      <w:pPr>
        <w:jc w:val="both"/>
        <w:rPr>
          <w:lang w:val="fr-FR"/>
        </w:rPr>
      </w:pPr>
      <w:r w:rsidRPr="0032190F">
        <w:rPr>
          <w:lang w:val="fr-FR"/>
        </w:rPr>
        <w:t>L’art Pré-Magdalénien montre une répartition spatiale différente de celui attribué au Late-glacial et/ou âge du Fer (BIB 1510)</w:t>
      </w:r>
    </w:p>
    <w:p w14:paraId="2198E889" w14:textId="77777777" w:rsidR="00CB76FF" w:rsidRPr="0032190F" w:rsidRDefault="00CB76FF" w:rsidP="00242C0F">
      <w:pPr>
        <w:jc w:val="both"/>
        <w:rPr>
          <w:lang w:val="fr-FR"/>
        </w:rPr>
      </w:pPr>
    </w:p>
    <w:p w14:paraId="021D880B" w14:textId="6C3F6A7C" w:rsidR="00CB76FF" w:rsidRPr="0032190F" w:rsidRDefault="00CB76FF" w:rsidP="00242C0F">
      <w:pPr>
        <w:jc w:val="both"/>
        <w:rPr>
          <w:lang w:val="fr-FR"/>
        </w:rPr>
      </w:pPr>
      <w:r w:rsidRPr="0032190F">
        <w:rPr>
          <w:lang w:val="fr-FR"/>
        </w:rPr>
        <w:t xml:space="preserve">Pour </w:t>
      </w:r>
      <w:r w:rsidR="006702EA">
        <w:rPr>
          <w:lang w:val="fr-FR"/>
        </w:rPr>
        <w:t xml:space="preserve">le </w:t>
      </w:r>
      <w:hyperlink r:id="rId258" w:anchor="Cul_Fer" w:history="1">
        <w:r w:rsidRPr="0032190F">
          <w:rPr>
            <w:rStyle w:val="Hyperlink"/>
            <w:lang w:val="fr-FR"/>
          </w:rPr>
          <w:t>Fer</w:t>
        </w:r>
      </w:hyperlink>
      <w:r w:rsidRPr="0032190F">
        <w:rPr>
          <w:lang w:val="fr-FR"/>
        </w:rPr>
        <w:t xml:space="preserve">, on peut faire la comparaison entre les gravures de Vermelhosa panneau 3 avec un vase peint de Numancie (Soria, Espagne) et/ou de la stèle de </w:t>
      </w:r>
      <w:hyperlink r:id="rId259" w:anchor="Sit_Tona" w:history="1">
        <w:r w:rsidR="006702EA" w:rsidRPr="006702EA">
          <w:rPr>
            <w:rStyle w:val="Hyperlink"/>
            <w:lang w:val="fr-FR"/>
          </w:rPr>
          <w:t>Tona</w:t>
        </w:r>
      </w:hyperlink>
      <w:r w:rsidR="006702EA" w:rsidRPr="006702EA">
        <w:rPr>
          <w:lang w:val="fr-FR"/>
        </w:rPr>
        <w:t xml:space="preserve"> </w:t>
      </w:r>
      <w:r w:rsidRPr="0032190F">
        <w:rPr>
          <w:lang w:val="fr-FR"/>
        </w:rPr>
        <w:t>(BIB 1510 p. 857).</w:t>
      </w:r>
    </w:p>
    <w:p w14:paraId="41F8D148" w14:textId="77777777" w:rsidR="00CB76FF" w:rsidRPr="0032190F" w:rsidRDefault="00CB76FF" w:rsidP="00242C0F">
      <w:pPr>
        <w:jc w:val="both"/>
        <w:rPr>
          <w:lang w:val="fr-FR"/>
        </w:rPr>
      </w:pPr>
    </w:p>
    <w:p w14:paraId="01819559" w14:textId="54E4D990" w:rsidR="00325A71" w:rsidRPr="0032190F" w:rsidRDefault="00000000" w:rsidP="00242C0F">
      <w:pPr>
        <w:jc w:val="both"/>
        <w:rPr>
          <w:lang w:val="fr-FR"/>
        </w:rPr>
      </w:pPr>
      <w:hyperlink r:id="rId260" w:anchor="Cul_Paleo_sup" w:history="1">
        <w:r w:rsidR="00325A71" w:rsidRPr="0032190F">
          <w:rPr>
            <w:rStyle w:val="Hyperlink"/>
            <w:lang w:val="fr-FR"/>
          </w:rPr>
          <w:t>Paléolithique supérieur</w:t>
        </w:r>
      </w:hyperlink>
    </w:p>
    <w:p w14:paraId="634B27CF" w14:textId="77777777" w:rsidR="00CB76FF" w:rsidRPr="0032190F" w:rsidRDefault="00CB76FF" w:rsidP="00242C0F">
      <w:pPr>
        <w:jc w:val="both"/>
        <w:rPr>
          <w:lang w:val="fr-FR"/>
        </w:rPr>
      </w:pPr>
    </w:p>
    <w:p w14:paraId="55431E0B" w14:textId="77777777" w:rsidR="00CB76FF" w:rsidRPr="0032190F" w:rsidRDefault="00CB76FF" w:rsidP="00426FF9">
      <w:pPr>
        <w:pStyle w:val="Heading1"/>
      </w:pPr>
      <w:bookmarkStart w:id="170" w:name="Sit_Fariseu"/>
      <w:r w:rsidRPr="0032190F">
        <w:t>FARISEU (Plage de)</w:t>
      </w:r>
    </w:p>
    <w:bookmarkEnd w:id="170"/>
    <w:p w14:paraId="0AE47C3E" w14:textId="77777777" w:rsidR="00CB76FF" w:rsidRPr="0032190F" w:rsidRDefault="00CB76FF" w:rsidP="00242C0F">
      <w:pPr>
        <w:jc w:val="both"/>
        <w:rPr>
          <w:lang w:val="fr-FR"/>
        </w:rPr>
      </w:pPr>
    </w:p>
    <w:p w14:paraId="7A7F0DBE" w14:textId="03C346FC" w:rsidR="00E00F88" w:rsidRPr="0032190F" w:rsidRDefault="00CB76FF" w:rsidP="00242C0F">
      <w:pPr>
        <w:jc w:val="both"/>
        <w:rPr>
          <w:lang w:val="fr-FR"/>
        </w:rPr>
      </w:pPr>
      <w:r w:rsidRPr="0032190F">
        <w:rPr>
          <w:lang w:val="fr-FR"/>
        </w:rPr>
        <w:t xml:space="preserve">Appartient à l’ensemble de </w:t>
      </w:r>
      <w:hyperlink r:id="rId261" w:anchor="Sit_Foz_Coa" w:history="1">
        <w:r w:rsidRPr="0032190F">
          <w:rPr>
            <w:rStyle w:val="Hyperlink"/>
            <w:lang w:val="fr-FR"/>
          </w:rPr>
          <w:t>Foz Côa</w:t>
        </w:r>
      </w:hyperlink>
      <w:r w:rsidRPr="0032190F">
        <w:rPr>
          <w:lang w:val="fr-FR"/>
        </w:rPr>
        <w:t xml:space="preserve"> (Vila Nova de Foz Côa, Portugal). Un objet gravé a été retrouvé dans la couche 4 et daté par luminescence et </w:t>
      </w:r>
      <w:smartTag w:uri="urn:schemas-microsoft-com:office:smarttags" w:element="metricconverter">
        <w:smartTagPr>
          <w:attr w:name="ProductID" w:val="14C"/>
        </w:smartTagPr>
        <w:r w:rsidRPr="0032190F">
          <w:rPr>
            <w:lang w:val="fr-FR"/>
          </w:rPr>
          <w:t>14C</w:t>
        </w:r>
      </w:smartTag>
      <w:r w:rsidRPr="0032190F">
        <w:rPr>
          <w:lang w:val="fr-FR"/>
        </w:rPr>
        <w:t xml:space="preserve"> de 10 800-12 400 cal BP (BIB 1510).</w:t>
      </w:r>
    </w:p>
    <w:p w14:paraId="773F2D34" w14:textId="77777777" w:rsidR="007D76F2" w:rsidRPr="0032190F" w:rsidRDefault="00CB76FF" w:rsidP="00242C0F">
      <w:pPr>
        <w:jc w:val="both"/>
        <w:rPr>
          <w:lang w:val="fr-FR"/>
        </w:rPr>
      </w:pPr>
      <w:r w:rsidRPr="0032190F">
        <w:rPr>
          <w:lang w:val="fr-FR"/>
        </w:rPr>
        <w:t xml:space="preserve">Des fouilles et étude d’un panneau gravé recouvert d’un sédiment daté de vers </w:t>
      </w:r>
      <w:smartTag w:uri="urn:schemas-microsoft-com:office:smarttags" w:element="metricconverter">
        <w:smartTagPr>
          <w:attr w:name="ProductID" w:val="-15ﾠ000. A"/>
        </w:smartTagPr>
        <w:r w:rsidRPr="0032190F">
          <w:rPr>
            <w:lang w:val="fr-FR"/>
          </w:rPr>
          <w:t>-15 000. A</w:t>
        </w:r>
      </w:smartTag>
      <w:r w:rsidRPr="0032190F">
        <w:rPr>
          <w:lang w:val="fr-FR"/>
        </w:rPr>
        <w:t xml:space="preserve"> proximité du lit de la rivière, des traces d’occupation (activités de taille, de nourriture) sont mis au jour notamment à proximité de l’habitat puis des niveaux inférieurs associé à la couche 7 de fragments de roches piquetées repousse ces dates à 26000 BC (SS BIB)</w:t>
      </w:r>
    </w:p>
    <w:p w14:paraId="4DB61568" w14:textId="77777777" w:rsidR="00F71051" w:rsidRPr="0032190F" w:rsidRDefault="00F71051" w:rsidP="00242C0F">
      <w:pPr>
        <w:jc w:val="both"/>
        <w:rPr>
          <w:lang w:val="fr-FR"/>
        </w:rPr>
      </w:pPr>
    </w:p>
    <w:p w14:paraId="5D6017D0" w14:textId="77777777" w:rsidR="007D76F2" w:rsidRPr="0032190F" w:rsidRDefault="007D76F2" w:rsidP="00426FF9">
      <w:pPr>
        <w:pStyle w:val="Heading1"/>
      </w:pPr>
      <w:r w:rsidRPr="0032190F">
        <w:t>MEANDRE</w:t>
      </w:r>
    </w:p>
    <w:p w14:paraId="4A7E6905" w14:textId="77777777" w:rsidR="007D76F2" w:rsidRPr="0032190F" w:rsidRDefault="007D76F2" w:rsidP="00242C0F">
      <w:pPr>
        <w:jc w:val="both"/>
        <w:rPr>
          <w:lang w:val="fr-FR"/>
        </w:rPr>
      </w:pPr>
    </w:p>
    <w:p w14:paraId="6E8FB237" w14:textId="77777777" w:rsidR="007D76F2" w:rsidRPr="0032190F" w:rsidRDefault="007D76F2" w:rsidP="00242C0F">
      <w:pPr>
        <w:jc w:val="both"/>
        <w:rPr>
          <w:lang w:val="fr-FR"/>
        </w:rPr>
      </w:pPr>
      <w:r w:rsidRPr="0032190F">
        <w:rPr>
          <w:lang w:val="fr-FR"/>
        </w:rPr>
        <w:t xml:space="preserve">Le site de  Méandre, près de Brezina, a livré de l’industrie datée de 3900 av. (wiki), </w:t>
      </w:r>
    </w:p>
    <w:p w14:paraId="19B4DA2D" w14:textId="77777777" w:rsidR="00F93A86" w:rsidRPr="0032190F" w:rsidRDefault="00F93A86" w:rsidP="00242C0F">
      <w:pPr>
        <w:jc w:val="both"/>
        <w:rPr>
          <w:lang w:val="fr-FR"/>
        </w:rPr>
      </w:pPr>
    </w:p>
    <w:p w14:paraId="4A229CEE" w14:textId="77777777" w:rsidR="00F93A86" w:rsidRPr="0032190F" w:rsidRDefault="00F93A86" w:rsidP="00426FF9">
      <w:pPr>
        <w:pStyle w:val="Heading1"/>
      </w:pPr>
      <w:bookmarkStart w:id="171" w:name="Sit_Romito"/>
      <w:r w:rsidRPr="0032190F">
        <w:t>ROMITO</w:t>
      </w:r>
      <w:bookmarkEnd w:id="171"/>
    </w:p>
    <w:p w14:paraId="2CEB3339" w14:textId="77777777" w:rsidR="00F93A86" w:rsidRPr="0032190F" w:rsidRDefault="00F93A86" w:rsidP="00242C0F">
      <w:pPr>
        <w:jc w:val="both"/>
        <w:rPr>
          <w:lang w:val="fr-FR"/>
        </w:rPr>
      </w:pPr>
    </w:p>
    <w:p w14:paraId="5618E69A" w14:textId="77777777" w:rsidR="00F93A86" w:rsidRDefault="00F93A86" w:rsidP="00242C0F">
      <w:pPr>
        <w:jc w:val="both"/>
        <w:rPr>
          <w:lang w:val="fr-FR"/>
        </w:rPr>
      </w:pPr>
      <w:r w:rsidRPr="0032190F">
        <w:rPr>
          <w:lang w:val="fr-FR"/>
        </w:rPr>
        <w:t>La grotte de Romito [</w:t>
      </w:r>
      <w:r w:rsidRPr="0032190F">
        <w:rPr>
          <w:i/>
          <w:lang w:val="fr-FR"/>
        </w:rPr>
        <w:t>grotta del Romito</w:t>
      </w:r>
      <w:r w:rsidRPr="0032190F">
        <w:rPr>
          <w:lang w:val="fr-FR"/>
        </w:rPr>
        <w:t>] (Papasidero, nord de la Calabre, Italie), au pied d’une falaise (</w:t>
      </w:r>
      <w:r w:rsidRPr="0032190F">
        <w:rPr>
          <w:i/>
          <w:lang w:val="fr-FR"/>
        </w:rPr>
        <w:t>rock cliff</w:t>
      </w:r>
      <w:r w:rsidRPr="0032190F">
        <w:rPr>
          <w:lang w:val="fr-FR"/>
        </w:rPr>
        <w:t xml:space="preserve">) est un des rares exemples de cavités montrant à la fois des inhumations et de l’art rupestre. L’occupation est datée entre 24000 et 10000 BP, soit au cours du Paléolithique supérieur (CAA 2015 </w:t>
      </w:r>
      <w:r w:rsidRPr="0032190F">
        <w:rPr>
          <w:i/>
          <w:lang w:val="fr-FR"/>
        </w:rPr>
        <w:t>reviewed abstract</w:t>
      </w:r>
      <w:r w:rsidRPr="0032190F">
        <w:rPr>
          <w:lang w:val="fr-FR"/>
        </w:rPr>
        <w:t>).</w:t>
      </w:r>
    </w:p>
    <w:p w14:paraId="14537412" w14:textId="77777777" w:rsidR="00361000" w:rsidRPr="00426FF9" w:rsidRDefault="00361000" w:rsidP="00426FF9">
      <w:pPr>
        <w:pStyle w:val="Heading1"/>
        <w:rPr>
          <w:lang w:val="es-ES"/>
        </w:rPr>
      </w:pPr>
      <w:r w:rsidRPr="00B11413">
        <w:rPr>
          <w:lang w:val="es-ES"/>
        </w:rPr>
        <w:br/>
      </w:r>
      <w:bookmarkStart w:id="172" w:name="Sit_Soros"/>
      <w:r w:rsidRPr="00426FF9">
        <w:rPr>
          <w:lang w:val="es-ES"/>
        </w:rPr>
        <w:t>SOROS</w:t>
      </w:r>
      <w:bookmarkEnd w:id="172"/>
    </w:p>
    <w:p w14:paraId="60988D03" w14:textId="77777777" w:rsidR="00361000" w:rsidRPr="00927EBD" w:rsidRDefault="00361000" w:rsidP="00242C0F">
      <w:pPr>
        <w:jc w:val="both"/>
        <w:rPr>
          <w:sz w:val="20"/>
          <w:lang w:val="es-ES"/>
        </w:rPr>
      </w:pPr>
      <w:r w:rsidRPr="00927EBD">
        <w:rPr>
          <w:sz w:val="20"/>
          <w:lang w:val="es-ES"/>
        </w:rPr>
        <w:t>Soros Hill</w:t>
      </w:r>
    </w:p>
    <w:p w14:paraId="576687F3" w14:textId="77777777" w:rsidR="00361000" w:rsidRPr="0092001D" w:rsidRDefault="00361000" w:rsidP="00242C0F">
      <w:pPr>
        <w:jc w:val="both"/>
        <w:rPr>
          <w:lang w:val="es-ES"/>
        </w:rPr>
      </w:pPr>
    </w:p>
    <w:p w14:paraId="137A69A5" w14:textId="1A5A2CC5" w:rsidR="00361000" w:rsidRPr="0092001D" w:rsidRDefault="00361000" w:rsidP="00242C0F">
      <w:pPr>
        <w:jc w:val="both"/>
        <w:rPr>
          <w:lang w:val="es-ES"/>
        </w:rPr>
      </w:pPr>
      <w:r w:rsidRPr="0092001D">
        <w:rPr>
          <w:lang w:val="es-ES"/>
        </w:rPr>
        <w:t>Sur l'île de Antiparos, gisement(s) d’</w:t>
      </w:r>
      <w:hyperlink r:id="rId262" w:anchor="Sit_Obsidienne" w:history="1">
        <w:r w:rsidRPr="0092001D">
          <w:rPr>
            <w:rStyle w:val="Hyperlink"/>
            <w:szCs w:val="20"/>
            <w:lang w:val="es-ES"/>
          </w:rPr>
          <w:t>obsidienne</w:t>
        </w:r>
      </w:hyperlink>
      <w:r w:rsidRPr="0092001D">
        <w:rPr>
          <w:lang w:val="es-ES"/>
        </w:rPr>
        <w:t xml:space="preserve"> (BIB 2941)</w:t>
      </w:r>
    </w:p>
    <w:p w14:paraId="5A3395CA" w14:textId="77777777" w:rsidR="00F93A86" w:rsidRPr="0092001D" w:rsidRDefault="00F93A86" w:rsidP="00242C0F">
      <w:pPr>
        <w:jc w:val="both"/>
        <w:rPr>
          <w:lang w:val="es-ES"/>
        </w:rPr>
      </w:pPr>
    </w:p>
    <w:p w14:paraId="08063EBA" w14:textId="77777777" w:rsidR="00705012" w:rsidRPr="00426FF9" w:rsidRDefault="00705012" w:rsidP="00426FF9">
      <w:pPr>
        <w:pStyle w:val="Heading1"/>
        <w:rPr>
          <w:lang w:val="es-ES"/>
        </w:rPr>
      </w:pPr>
      <w:bookmarkStart w:id="173" w:name="Sit_Melos"/>
      <w:r w:rsidRPr="00426FF9">
        <w:rPr>
          <w:lang w:val="es-ES"/>
        </w:rPr>
        <w:t>MELOS</w:t>
      </w:r>
    </w:p>
    <w:bookmarkEnd w:id="173"/>
    <w:p w14:paraId="72A11EF6" w14:textId="77777777" w:rsidR="00CE7B9F" w:rsidRPr="00927EBD" w:rsidRDefault="008A1FCE" w:rsidP="00242C0F">
      <w:pPr>
        <w:rPr>
          <w:sz w:val="20"/>
          <w:lang w:val="es-ES"/>
        </w:rPr>
      </w:pPr>
      <w:r w:rsidRPr="00927EBD">
        <w:rPr>
          <w:sz w:val="20"/>
          <w:lang w:val="es-ES"/>
        </w:rPr>
        <w:t>Milos</w:t>
      </w:r>
      <w:r w:rsidR="00D64539" w:rsidRPr="00927EBD">
        <w:rPr>
          <w:sz w:val="20"/>
          <w:lang w:val="es-ES"/>
        </w:rPr>
        <w:t>, Milo</w:t>
      </w:r>
      <w:r w:rsidR="00361000" w:rsidRPr="00927EBD">
        <w:rPr>
          <w:sz w:val="20"/>
          <w:lang w:val="es-ES"/>
        </w:rPr>
        <w:t xml:space="preserve">, </w:t>
      </w:r>
      <w:r w:rsidR="00361000" w:rsidRPr="00927EBD">
        <w:rPr>
          <w:i/>
          <w:sz w:val="20"/>
          <w:lang w:val="es-ES"/>
        </w:rPr>
        <w:t>Melian obsidian</w:t>
      </w:r>
    </w:p>
    <w:p w14:paraId="2A2DC8D1" w14:textId="77777777" w:rsidR="008A1FCE" w:rsidRPr="0092001D" w:rsidRDefault="008A1FCE" w:rsidP="00242C0F">
      <w:pPr>
        <w:rPr>
          <w:lang w:val="es-ES"/>
        </w:rPr>
      </w:pPr>
    </w:p>
    <w:p w14:paraId="397DC0BC" w14:textId="596DCC02" w:rsidR="001C48A8" w:rsidRPr="00927EBD" w:rsidRDefault="00361000" w:rsidP="002372BC">
      <w:pPr>
        <w:rPr>
          <w:lang w:val="fr-FR"/>
        </w:rPr>
      </w:pPr>
      <w:r w:rsidRPr="00927EBD">
        <w:rPr>
          <w:szCs w:val="20"/>
          <w:lang w:val="fr-FR"/>
        </w:rPr>
        <w:t xml:space="preserve">île de </w:t>
      </w:r>
      <w:r w:rsidR="008A1FCE" w:rsidRPr="00927EBD">
        <w:rPr>
          <w:lang w:val="fr-FR"/>
        </w:rPr>
        <w:t xml:space="preserve">Mélos. </w:t>
      </w:r>
      <w:r w:rsidR="00705012" w:rsidRPr="00927EBD">
        <w:rPr>
          <w:lang w:val="fr-FR"/>
        </w:rPr>
        <w:t>Cette île des Cyclades est fréquentée dès le -11 000 par des groupes d’hommes v</w:t>
      </w:r>
      <w:r w:rsidR="0002734A" w:rsidRPr="00927EBD">
        <w:rPr>
          <w:lang w:val="fr-FR"/>
        </w:rPr>
        <w:t>enus exploiter le(s) gisement(s</w:t>
      </w:r>
      <w:r w:rsidR="00705012" w:rsidRPr="00927EBD">
        <w:rPr>
          <w:lang w:val="fr-FR"/>
        </w:rPr>
        <w:t>) d’</w:t>
      </w:r>
      <w:hyperlink r:id="rId263" w:anchor="Sit_Obsidienne" w:history="1">
        <w:r w:rsidR="009F2A99" w:rsidRPr="00927EBD">
          <w:rPr>
            <w:rStyle w:val="Hyperlink"/>
            <w:szCs w:val="20"/>
            <w:lang w:val="fr-FR"/>
          </w:rPr>
          <w:t>obsidienne</w:t>
        </w:r>
      </w:hyperlink>
      <w:r w:rsidR="00705012" w:rsidRPr="00927EBD">
        <w:rPr>
          <w:lang w:val="fr-FR"/>
        </w:rPr>
        <w:t xml:space="preserve"> (</w:t>
      </w:r>
      <w:r w:rsidR="0070027E" w:rsidRPr="00927EBD">
        <w:rPr>
          <w:lang w:val="fr-FR"/>
        </w:rPr>
        <w:t>BIB</w:t>
      </w:r>
      <w:r w:rsidR="00705012" w:rsidRPr="00927EBD">
        <w:rPr>
          <w:lang w:val="fr-FR"/>
        </w:rPr>
        <w:t xml:space="preserve"> 103 p. 32).</w:t>
      </w:r>
      <w:r w:rsidR="001F1B24" w:rsidRPr="00927EBD">
        <w:rPr>
          <w:lang w:val="fr-FR"/>
        </w:rPr>
        <w:t>Cette ob</w:t>
      </w:r>
      <w:r w:rsidR="00F93A86" w:rsidRPr="00927EBD">
        <w:rPr>
          <w:lang w:val="fr-FR"/>
        </w:rPr>
        <w:t>sidienne est retrouvée à </w:t>
      </w:r>
      <w:hyperlink r:id="rId264" w:anchor="Sit_Varna" w:history="1">
        <w:r w:rsidR="001F1B24" w:rsidRPr="00927EBD">
          <w:rPr>
            <w:rStyle w:val="Hyperlink"/>
            <w:lang w:val="fr-FR"/>
          </w:rPr>
          <w:t>Varna</w:t>
        </w:r>
      </w:hyperlink>
      <w:r w:rsidR="001F1B24" w:rsidRPr="00927EBD">
        <w:rPr>
          <w:lang w:val="fr-FR"/>
        </w:rPr>
        <w:t xml:space="preserve"> (</w:t>
      </w:r>
      <w:hyperlink r:id="rId265" w:anchor="Cul_Eneolithique_recent" w:history="1">
        <w:r w:rsidR="001F1B24" w:rsidRPr="00927EBD">
          <w:rPr>
            <w:rStyle w:val="Hyperlink"/>
            <w:lang w:val="fr-FR"/>
          </w:rPr>
          <w:t>Enéolithique récent</w:t>
        </w:r>
      </w:hyperlink>
      <w:r w:rsidR="002372BC" w:rsidRPr="00927EBD">
        <w:rPr>
          <w:lang w:val="fr-FR"/>
        </w:rPr>
        <w:t>)</w:t>
      </w:r>
    </w:p>
    <w:p w14:paraId="2857B8BA" w14:textId="77777777" w:rsidR="008A1FCE" w:rsidRPr="00927EBD" w:rsidRDefault="008A1FCE" w:rsidP="002372BC">
      <w:pPr>
        <w:rPr>
          <w:lang w:val="fr-FR"/>
        </w:rPr>
      </w:pPr>
      <w:r w:rsidRPr="00927EBD">
        <w:rPr>
          <w:lang w:val="fr-FR"/>
        </w:rPr>
        <w:t>C'est l'un des rares cas d'obsidienne pour le Mésolithique (BIB 2651)</w:t>
      </w:r>
    </w:p>
    <w:p w14:paraId="48567589" w14:textId="77777777" w:rsidR="00361000" w:rsidRDefault="00361000" w:rsidP="002372BC">
      <w:pPr>
        <w:rPr>
          <w:lang w:val="fr-FR"/>
        </w:rPr>
      </w:pPr>
    </w:p>
    <w:p w14:paraId="37E7EAED" w14:textId="77777777" w:rsidR="00361000" w:rsidRDefault="00361000" w:rsidP="00426FF9">
      <w:pPr>
        <w:pStyle w:val="Heading1"/>
      </w:pPr>
      <w:bookmarkStart w:id="174" w:name="Sit_Maroulas"/>
      <w:r>
        <w:t>MAROULAS</w:t>
      </w:r>
    </w:p>
    <w:bookmarkEnd w:id="174"/>
    <w:p w14:paraId="572C5DFD" w14:textId="77777777" w:rsidR="00361000" w:rsidRDefault="00361000" w:rsidP="002372BC">
      <w:pPr>
        <w:rPr>
          <w:lang w:val="fr-FR"/>
        </w:rPr>
      </w:pPr>
    </w:p>
    <w:p w14:paraId="5C1E8F38" w14:textId="77777777" w:rsidR="00361000" w:rsidRDefault="00361000" w:rsidP="002372BC">
      <w:pPr>
        <w:rPr>
          <w:lang w:val="fr-FR"/>
        </w:rPr>
      </w:pPr>
      <w:r>
        <w:rPr>
          <w:lang w:val="fr-FR"/>
        </w:rPr>
        <w:t>Ile de Kythnos (Cyclades), obsidienne de Mélos (BIB 2941)</w:t>
      </w:r>
    </w:p>
    <w:p w14:paraId="1B694F28" w14:textId="77777777" w:rsidR="002372BC" w:rsidRPr="0032190F" w:rsidRDefault="002372BC" w:rsidP="002372BC">
      <w:pPr>
        <w:rPr>
          <w:lang w:val="fr-FR"/>
        </w:rPr>
      </w:pPr>
    </w:p>
    <w:p w14:paraId="320E7604" w14:textId="77777777" w:rsidR="001C48A8" w:rsidRPr="0032190F" w:rsidRDefault="001C48A8" w:rsidP="00426FF9">
      <w:pPr>
        <w:pStyle w:val="Heading1"/>
      </w:pPr>
      <w:r w:rsidRPr="0032190F">
        <w:t>KAVOS</w:t>
      </w:r>
    </w:p>
    <w:p w14:paraId="6FD2520A" w14:textId="77777777" w:rsidR="001C48A8" w:rsidRPr="0032190F" w:rsidRDefault="001C48A8" w:rsidP="001C48A8">
      <w:pPr>
        <w:rPr>
          <w:lang w:val="fr-FR"/>
        </w:rPr>
      </w:pPr>
    </w:p>
    <w:p w14:paraId="72A23A9F" w14:textId="77777777" w:rsidR="001C48A8" w:rsidRPr="0032190F" w:rsidRDefault="001C48A8" w:rsidP="001C48A8">
      <w:pPr>
        <w:rPr>
          <w:lang w:val="fr-FR"/>
        </w:rPr>
      </w:pPr>
      <w:r w:rsidRPr="0032190F">
        <w:rPr>
          <w:lang w:val="fr-FR"/>
        </w:rPr>
        <w:t>Kavos (commune de Koufonisia), Ile des Cyclades à proximité immédiate de la petite île de Dhaskalio, 80 m à l’ouest) a livré l’un des plus riche découverte pour l’âge du Bronze Ancien d’Egée, le dit « Trésor de Keros (</w:t>
      </w:r>
      <w:r w:rsidRPr="0032190F">
        <w:rPr>
          <w:i/>
          <w:lang w:val="fr-FR"/>
        </w:rPr>
        <w:t>Keros Hoard</w:t>
      </w:r>
      <w:r w:rsidRPr="0032190F">
        <w:rPr>
          <w:lang w:val="fr-FR"/>
        </w:rPr>
        <w:t>) » (BIB 1901).</w:t>
      </w:r>
    </w:p>
    <w:p w14:paraId="54AFE2AB" w14:textId="77777777" w:rsidR="001C48A8" w:rsidRPr="0032190F" w:rsidRDefault="001C48A8" w:rsidP="001C48A8">
      <w:pPr>
        <w:rPr>
          <w:lang w:val="fr-FR"/>
        </w:rPr>
      </w:pPr>
    </w:p>
    <w:p w14:paraId="7A978C2A" w14:textId="77777777" w:rsidR="001C48A8" w:rsidRPr="0032190F" w:rsidRDefault="001C48A8" w:rsidP="001C48A8">
      <w:pPr>
        <w:pStyle w:val="Heading2"/>
      </w:pPr>
      <w:r w:rsidRPr="0032190F">
        <w:t>Keros</w:t>
      </w:r>
    </w:p>
    <w:p w14:paraId="22E9237E" w14:textId="77777777" w:rsidR="001C48A8" w:rsidRPr="0032190F" w:rsidRDefault="001C48A8" w:rsidP="001C48A8">
      <w:pPr>
        <w:rPr>
          <w:lang w:val="fr-FR"/>
        </w:rPr>
      </w:pPr>
      <w:r w:rsidRPr="0032190F">
        <w:rPr>
          <w:lang w:val="fr-FR"/>
        </w:rPr>
        <w:t>Sur l’île de Kavos. Le Trésor de Keros, composé de nombreuses statuettes stylisées [vénus des Cyclades], passe pour avoir été trouvé sur la côte ouest de l’île (wiki).</w:t>
      </w:r>
    </w:p>
    <w:p w14:paraId="6503528B" w14:textId="77777777" w:rsidR="001C48A8" w:rsidRPr="0032190F" w:rsidRDefault="001C48A8" w:rsidP="001C48A8">
      <w:pPr>
        <w:rPr>
          <w:lang w:val="fr-FR"/>
        </w:rPr>
      </w:pPr>
      <w:r w:rsidRPr="0032190F">
        <w:rPr>
          <w:lang w:val="fr-FR"/>
        </w:rPr>
        <w:t>En 2006-2008, les fouilles de Cambridge ont mis au jour de nombreux fragments d’objets divers (statuettes cycladiques, vaisselle, objets en marbre, etc.) sciemment cassé sur place avec de nombreuses parties manquantes (BIB 1901).</w:t>
      </w:r>
    </w:p>
    <w:p w14:paraId="4B827A0F" w14:textId="77777777" w:rsidR="00B3153A" w:rsidRPr="0032190F" w:rsidRDefault="00B3153A" w:rsidP="001C48A8">
      <w:pPr>
        <w:rPr>
          <w:lang w:val="fr-FR"/>
        </w:rPr>
      </w:pPr>
    </w:p>
    <w:p w14:paraId="679169F0" w14:textId="77777777" w:rsidR="00B3153A" w:rsidRPr="0032190F" w:rsidRDefault="00B3153A" w:rsidP="001C48A8">
      <w:pPr>
        <w:rPr>
          <w:lang w:val="fr-FR"/>
        </w:rPr>
      </w:pPr>
      <w:r w:rsidRPr="0032190F">
        <w:rPr>
          <w:lang w:val="fr-FR"/>
        </w:rPr>
        <w:t>KOUKOUNARIES</w:t>
      </w:r>
    </w:p>
    <w:p w14:paraId="509A09E2" w14:textId="77777777" w:rsidR="001C48A8" w:rsidRPr="0032190F" w:rsidRDefault="001C48A8" w:rsidP="001C48A8">
      <w:pPr>
        <w:rPr>
          <w:lang w:val="fr-FR"/>
        </w:rPr>
      </w:pPr>
    </w:p>
    <w:p w14:paraId="4079F9F2" w14:textId="77777777" w:rsidR="00B3153A" w:rsidRPr="0032190F" w:rsidRDefault="00B3153A" w:rsidP="00B3153A">
      <w:pPr>
        <w:rPr>
          <w:lang w:val="fr-FR"/>
        </w:rPr>
      </w:pPr>
      <w:r w:rsidRPr="0032190F">
        <w:rPr>
          <w:lang w:val="fr-FR"/>
        </w:rPr>
        <w:t>Koukounaries de Paros, Cyclades, destruction au HRIIIC (BIB 2301 p. 25-26)</w:t>
      </w:r>
    </w:p>
    <w:p w14:paraId="22768066" w14:textId="77777777" w:rsidR="00B3153A" w:rsidRPr="0032190F" w:rsidRDefault="00B3153A" w:rsidP="001C48A8">
      <w:pPr>
        <w:rPr>
          <w:lang w:val="fr-FR"/>
        </w:rPr>
      </w:pPr>
    </w:p>
    <w:p w14:paraId="37288779" w14:textId="77777777" w:rsidR="001C48A8" w:rsidRPr="0032190F" w:rsidRDefault="001C48A8" w:rsidP="00426FF9">
      <w:pPr>
        <w:pStyle w:val="Heading1"/>
      </w:pPr>
      <w:r w:rsidRPr="0032190F">
        <w:t>DHASKALIO</w:t>
      </w:r>
    </w:p>
    <w:p w14:paraId="28E1EC33" w14:textId="77777777" w:rsidR="001C48A8" w:rsidRPr="0032190F" w:rsidRDefault="001C48A8" w:rsidP="001C48A8">
      <w:pPr>
        <w:rPr>
          <w:lang w:val="fr-FR"/>
        </w:rPr>
      </w:pPr>
    </w:p>
    <w:p w14:paraId="7E2F1FB0" w14:textId="77777777" w:rsidR="001C48A8" w:rsidRPr="001C48A8" w:rsidRDefault="001C48A8" w:rsidP="001C48A8">
      <w:pPr>
        <w:rPr>
          <w:lang w:val="en-GB"/>
        </w:rPr>
      </w:pPr>
      <w:r w:rsidRPr="0032190F">
        <w:rPr>
          <w:lang w:val="fr-FR"/>
        </w:rPr>
        <w:t xml:space="preserve">En 2006-2008, fouilles d’un habitat (16x14m) daté du Cycladique (Bronze ancin) par l’Université de Cambridge (dir. </w:t>
      </w:r>
      <w:r w:rsidRPr="001C48A8">
        <w:rPr>
          <w:lang w:val="en-GB"/>
        </w:rPr>
        <w:t xml:space="preserve">C. Renfrew) et un Trésor : </w:t>
      </w:r>
      <w:r w:rsidRPr="001C48A8">
        <w:rPr>
          <w:i/>
          <w:lang w:val="en-GB"/>
        </w:rPr>
        <w:t>Dhaskalio hoard' comprising a chisel, an axe-adze and a shaft-hole axe of copper or bronze</w:t>
      </w:r>
      <w:r w:rsidRPr="001C48A8">
        <w:rPr>
          <w:lang w:val="en-GB"/>
        </w:rPr>
        <w:t xml:space="preserve"> (wiki).</w:t>
      </w:r>
      <w:r>
        <w:rPr>
          <w:lang w:val="en-GB"/>
        </w:rPr>
        <w:tab/>
      </w:r>
      <w:r>
        <w:rPr>
          <w:lang w:val="en-GB"/>
        </w:rPr>
        <w:tab/>
      </w:r>
    </w:p>
    <w:p w14:paraId="70DFA7DC" w14:textId="77777777" w:rsidR="001C48A8" w:rsidRPr="001C48A8" w:rsidRDefault="001C48A8" w:rsidP="001C48A8">
      <w:pPr>
        <w:rPr>
          <w:lang w:val="en-GB"/>
        </w:rPr>
      </w:pPr>
    </w:p>
    <w:p w14:paraId="4F3785C0" w14:textId="77777777" w:rsidR="00CE7B9F" w:rsidRPr="0032190F" w:rsidRDefault="00CE7B9F" w:rsidP="00426FF9">
      <w:pPr>
        <w:pStyle w:val="Heading1"/>
      </w:pPr>
      <w:bookmarkStart w:id="175" w:name="Sit_Delos"/>
      <w:r w:rsidRPr="0032190F">
        <w:t>DELOS</w:t>
      </w:r>
      <w:bookmarkEnd w:id="175"/>
    </w:p>
    <w:p w14:paraId="20130712" w14:textId="77777777" w:rsidR="00CE7B9F" w:rsidRPr="0032190F" w:rsidRDefault="00CE7B9F" w:rsidP="00242C0F">
      <w:pPr>
        <w:rPr>
          <w:lang w:val="fr-FR"/>
        </w:rPr>
      </w:pPr>
    </w:p>
    <w:p w14:paraId="1502FBBC" w14:textId="77777777" w:rsidR="00CE7B9F" w:rsidRPr="0032190F" w:rsidRDefault="00CE7B9F" w:rsidP="00242C0F">
      <w:pPr>
        <w:rPr>
          <w:lang w:val="fr-FR"/>
        </w:rPr>
      </w:pPr>
      <w:r w:rsidRPr="0032190F">
        <w:rPr>
          <w:lang w:val="fr-FR"/>
        </w:rPr>
        <w:t>Ile des Cyclades. Hérodote (IV, 33-35) évoque les offrandes venues d’Hyperborée pour le temple de Délos (BIB 1857 p. 407)</w:t>
      </w:r>
    </w:p>
    <w:p w14:paraId="2E8005A2" w14:textId="77777777" w:rsidR="00C16E2C" w:rsidRPr="0032190F" w:rsidRDefault="00C16E2C" w:rsidP="00242C0F">
      <w:pPr>
        <w:rPr>
          <w:lang w:val="fr-FR"/>
        </w:rPr>
      </w:pPr>
    </w:p>
    <w:p w14:paraId="0064E362" w14:textId="77777777" w:rsidR="00C16E2C" w:rsidRPr="0032190F" w:rsidRDefault="00C16E2C" w:rsidP="00242C0F">
      <w:pPr>
        <w:rPr>
          <w:lang w:val="fr-FR"/>
        </w:rPr>
      </w:pPr>
      <w:r w:rsidRPr="0032190F">
        <w:rPr>
          <w:lang w:val="fr-FR"/>
        </w:rPr>
        <w:t>SYROS</w:t>
      </w:r>
    </w:p>
    <w:p w14:paraId="3973DDAD" w14:textId="77777777" w:rsidR="00C16E2C" w:rsidRPr="0032190F" w:rsidRDefault="00C16E2C" w:rsidP="00242C0F">
      <w:pPr>
        <w:rPr>
          <w:lang w:val="fr-FR"/>
        </w:rPr>
      </w:pPr>
      <w:r w:rsidRPr="0032190F">
        <w:rPr>
          <w:lang w:val="fr-FR"/>
        </w:rPr>
        <w:t>Ile des Cyclades. Représentations de bateaux à proue basse munie d'une sorte d'épero et poupe surélevée sur des sortes de plats en terre cuite dénommés "poëles à frire" (BIB 1738 p. 83)</w:t>
      </w:r>
    </w:p>
    <w:p w14:paraId="2D0BFCBC" w14:textId="77777777" w:rsidR="00CE7B9F" w:rsidRPr="0032190F" w:rsidRDefault="00CE7B9F" w:rsidP="00242C0F">
      <w:pPr>
        <w:rPr>
          <w:lang w:val="fr-FR"/>
        </w:rPr>
      </w:pPr>
    </w:p>
    <w:p w14:paraId="3FEB73B7" w14:textId="77777777" w:rsidR="00CE7B9F" w:rsidRPr="0032190F" w:rsidRDefault="00CE7B9F" w:rsidP="00242C0F">
      <w:pPr>
        <w:rPr>
          <w:lang w:val="fr-FR"/>
        </w:rPr>
      </w:pPr>
      <w:r w:rsidRPr="0032190F">
        <w:rPr>
          <w:lang w:val="fr-FR"/>
        </w:rPr>
        <w:t>HYPERBOREE</w:t>
      </w:r>
    </w:p>
    <w:p w14:paraId="46C30EE5" w14:textId="77777777" w:rsidR="00CE7B9F" w:rsidRDefault="00CE7B9F" w:rsidP="00242C0F">
      <w:pPr>
        <w:rPr>
          <w:lang w:val="fr-FR"/>
        </w:rPr>
      </w:pPr>
      <w:r w:rsidRPr="0032190F">
        <w:rPr>
          <w:lang w:val="fr-FR"/>
        </w:rPr>
        <w:lastRenderedPageBreak/>
        <w:br/>
        <w:t>L’Hyperborée est un lieu mythique que Pindare situe aux sources de l’Histros</w:t>
      </w:r>
      <w:r w:rsidR="00C16E2C" w:rsidRPr="0032190F">
        <w:rPr>
          <w:lang w:val="fr-FR"/>
        </w:rPr>
        <w:t xml:space="preserve"> [Istros]</w:t>
      </w:r>
      <w:r w:rsidRPr="0032190F">
        <w:rPr>
          <w:lang w:val="fr-FR"/>
        </w:rPr>
        <w:t xml:space="preserve"> (Danube ?) (BIB 1857 p. 407)</w:t>
      </w:r>
    </w:p>
    <w:p w14:paraId="441F31BF" w14:textId="77777777" w:rsidR="00D74220" w:rsidRDefault="00D74220" w:rsidP="00242C0F">
      <w:pPr>
        <w:rPr>
          <w:lang w:val="fr-FR"/>
        </w:rPr>
      </w:pPr>
    </w:p>
    <w:p w14:paraId="7BC43BF5" w14:textId="77777777" w:rsidR="00D74220" w:rsidRDefault="00D74220" w:rsidP="00426FF9">
      <w:pPr>
        <w:pStyle w:val="Heading1"/>
      </w:pPr>
      <w:bookmarkStart w:id="176" w:name="Sit_Serrania"/>
      <w:r>
        <w:t>SERRANIA</w:t>
      </w:r>
    </w:p>
    <w:bookmarkEnd w:id="176"/>
    <w:p w14:paraId="323D2276" w14:textId="77777777" w:rsidR="00D74220" w:rsidRDefault="00D74220" w:rsidP="00242C0F">
      <w:pPr>
        <w:rPr>
          <w:lang w:val="fr-FR"/>
        </w:rPr>
      </w:pPr>
    </w:p>
    <w:p w14:paraId="6E5FD777" w14:textId="77777777" w:rsidR="00D74220" w:rsidRDefault="00D74220" w:rsidP="00242C0F">
      <w:pPr>
        <w:rPr>
          <w:lang w:val="fr-FR"/>
        </w:rPr>
      </w:pPr>
      <w:r>
        <w:rPr>
          <w:lang w:val="fr-FR"/>
        </w:rPr>
        <w:t xml:space="preserve">Dans l' </w:t>
      </w:r>
      <w:r w:rsidRPr="00D74220">
        <w:rPr>
          <w:i/>
          <w:lang w:val="fr-FR"/>
        </w:rPr>
        <w:t>hinterland</w:t>
      </w:r>
      <w:r>
        <w:rPr>
          <w:lang w:val="fr-FR"/>
        </w:rPr>
        <w:t xml:space="preserve"> de Huelva. Livre de nombreuses scories d'argent pour l'époque orientalisante (BIB 3021) Lié à Tartessos (BIB 3021)</w:t>
      </w:r>
    </w:p>
    <w:p w14:paraId="6DD9DED2" w14:textId="77777777" w:rsidR="00D74220" w:rsidRDefault="00D74220" w:rsidP="00242C0F">
      <w:pPr>
        <w:rPr>
          <w:lang w:val="fr-FR"/>
        </w:rPr>
      </w:pPr>
    </w:p>
    <w:p w14:paraId="5A462263" w14:textId="77777777" w:rsidR="00D74220" w:rsidRDefault="00D74220" w:rsidP="00426FF9">
      <w:pPr>
        <w:pStyle w:val="Heading1"/>
      </w:pPr>
      <w:bookmarkStart w:id="177" w:name="Sit_Llinares"/>
      <w:r>
        <w:t>LLINARES</w:t>
      </w:r>
    </w:p>
    <w:bookmarkEnd w:id="177"/>
    <w:p w14:paraId="4FA212CB" w14:textId="77777777" w:rsidR="00D74220" w:rsidRDefault="00D74220" w:rsidP="00242C0F">
      <w:pPr>
        <w:rPr>
          <w:lang w:val="fr-FR"/>
        </w:rPr>
      </w:pPr>
    </w:p>
    <w:p w14:paraId="17B7E5FE" w14:textId="0AA01F8A" w:rsidR="00D74220" w:rsidRPr="0032190F" w:rsidRDefault="00D74220" w:rsidP="00242C0F">
      <w:pPr>
        <w:rPr>
          <w:lang w:val="fr-FR"/>
        </w:rPr>
      </w:pPr>
      <w:r>
        <w:rPr>
          <w:lang w:val="fr-FR"/>
        </w:rPr>
        <w:t xml:space="preserve">Le plomb de Llinares parvient jusqu'à </w:t>
      </w:r>
      <w:hyperlink r:id="rId266" w:anchor="Sit_Huelva__met" w:history="1">
        <w:r w:rsidRPr="00D74220">
          <w:rPr>
            <w:rStyle w:val="Hyperlink"/>
            <w:lang w:val="fr-FR"/>
          </w:rPr>
          <w:t>Huelva</w:t>
        </w:r>
      </w:hyperlink>
      <w:r>
        <w:rPr>
          <w:lang w:val="fr-FR"/>
        </w:rPr>
        <w:t xml:space="preserve"> (BIB 3021)</w:t>
      </w:r>
    </w:p>
    <w:p w14:paraId="04FEF880" w14:textId="77777777" w:rsidR="00CE7B9F" w:rsidRPr="0032190F" w:rsidRDefault="00CE7B9F" w:rsidP="00242C0F">
      <w:pPr>
        <w:rPr>
          <w:lang w:val="fr-FR"/>
        </w:rPr>
      </w:pPr>
    </w:p>
    <w:p w14:paraId="448FF4F5" w14:textId="77777777" w:rsidR="00CE7B9F" w:rsidRPr="0032190F" w:rsidRDefault="00CE7B9F" w:rsidP="00426FF9">
      <w:pPr>
        <w:pStyle w:val="Heading1"/>
      </w:pPr>
      <w:bookmarkStart w:id="178" w:name="Sit_Tartessos"/>
      <w:r w:rsidRPr="0032190F">
        <w:t>TARTESSOS</w:t>
      </w:r>
    </w:p>
    <w:bookmarkEnd w:id="178"/>
    <w:p w14:paraId="61B52628" w14:textId="4349BD69" w:rsidR="00CE7B9F" w:rsidRPr="007F3D5E" w:rsidRDefault="007F3D5E" w:rsidP="00242C0F">
      <w:pPr>
        <w:rPr>
          <w:sz w:val="20"/>
          <w:lang w:val="fr-FR"/>
        </w:rPr>
      </w:pPr>
      <w:r w:rsidRPr="007F3D5E">
        <w:rPr>
          <w:sz w:val="20"/>
          <w:lang w:val="fr-FR"/>
        </w:rPr>
        <w:t xml:space="preserve">Tartesos, </w:t>
      </w:r>
      <w:r w:rsidR="00786664" w:rsidRPr="007F3D5E">
        <w:rPr>
          <w:sz w:val="20"/>
          <w:lang w:val="fr-FR"/>
        </w:rPr>
        <w:t>Tartes</w:t>
      </w:r>
      <w:r w:rsidRPr="007F3D5E">
        <w:rPr>
          <w:sz w:val="20"/>
          <w:lang w:val="fr-FR"/>
        </w:rPr>
        <w:t>s</w:t>
      </w:r>
      <w:r w:rsidR="00786664" w:rsidRPr="007F3D5E">
        <w:rPr>
          <w:sz w:val="20"/>
          <w:lang w:val="fr-FR"/>
        </w:rPr>
        <w:t>os</w:t>
      </w:r>
      <w:r w:rsidRPr="007F3D5E">
        <w:rPr>
          <w:sz w:val="20"/>
          <w:lang w:val="fr-FR"/>
        </w:rPr>
        <w:t>, Taršiš, Turdetania</w:t>
      </w:r>
      <w:r w:rsidR="001A6873">
        <w:rPr>
          <w:sz w:val="20"/>
          <w:lang w:val="fr-FR"/>
        </w:rPr>
        <w:t xml:space="preserve"> (BIB ?), "</w:t>
      </w:r>
      <w:hyperlink r:id="rId267" w:anchor="Cul_Orientalisant_spat_MedOcc_Iber" w:history="1">
        <w:r w:rsidR="001A6873" w:rsidRPr="001A6873">
          <w:rPr>
            <w:rStyle w:val="Hyperlink"/>
            <w:sz w:val="20"/>
            <w:lang w:val="fr-FR"/>
          </w:rPr>
          <w:t>orientalisant</w:t>
        </w:r>
      </w:hyperlink>
      <w:r w:rsidR="001A6873">
        <w:rPr>
          <w:sz w:val="20"/>
          <w:lang w:val="fr-FR"/>
        </w:rPr>
        <w:t xml:space="preserve"> d'Andalousie" (BIB ?)</w:t>
      </w:r>
    </w:p>
    <w:p w14:paraId="7D85AD7C" w14:textId="77777777" w:rsidR="00786664" w:rsidRPr="0032190F" w:rsidRDefault="00786664" w:rsidP="00242C0F">
      <w:pPr>
        <w:rPr>
          <w:lang w:val="fr-FR"/>
        </w:rPr>
      </w:pPr>
    </w:p>
    <w:p w14:paraId="0C5D6FE7" w14:textId="66D6892C" w:rsidR="003F7859" w:rsidRDefault="00F876A0" w:rsidP="006C13E3">
      <w:pPr>
        <w:jc w:val="both"/>
        <w:rPr>
          <w:lang w:val="fr-FR"/>
        </w:rPr>
      </w:pPr>
      <w:r w:rsidRPr="0032190F">
        <w:rPr>
          <w:lang w:val="fr-FR"/>
        </w:rPr>
        <w:t>Nom donné par les Grecs à la première civilisation de Méditerranée occidentale qu’ils aient rencontr</w:t>
      </w:r>
      <w:r w:rsidR="00BB4F3C" w:rsidRPr="0032190F">
        <w:rPr>
          <w:lang w:val="fr-FR"/>
        </w:rPr>
        <w:t>é</w:t>
      </w:r>
      <w:r w:rsidRPr="0032190F">
        <w:rPr>
          <w:lang w:val="fr-FR"/>
        </w:rPr>
        <w:t xml:space="preserve">s (wiki). A </w:t>
      </w:r>
      <w:r w:rsidR="00CE7B9F" w:rsidRPr="0032190F">
        <w:rPr>
          <w:lang w:val="fr-FR"/>
        </w:rPr>
        <w:t>l’embouchure du Guadalquivir (Espagne) (SS BIB)</w:t>
      </w:r>
      <w:r w:rsidRPr="0032190F">
        <w:rPr>
          <w:lang w:val="fr-FR"/>
        </w:rPr>
        <w:t xml:space="preserve">. </w:t>
      </w:r>
      <w:r w:rsidR="003F7859" w:rsidRPr="0032190F">
        <w:rPr>
          <w:lang w:val="fr-FR"/>
        </w:rPr>
        <w:t xml:space="preserve">Dans la région de </w:t>
      </w:r>
      <w:hyperlink r:id="rId268" w:anchor="Sit_Huelva" w:history="1">
        <w:r w:rsidR="003F7859" w:rsidRPr="0032190F">
          <w:rPr>
            <w:rStyle w:val="Hyperlink"/>
            <w:lang w:val="fr-FR"/>
          </w:rPr>
          <w:t>H</w:t>
        </w:r>
        <w:r w:rsidR="00915796" w:rsidRPr="0032190F">
          <w:rPr>
            <w:rStyle w:val="Hyperlink"/>
            <w:lang w:val="fr-FR"/>
          </w:rPr>
          <w:t>u</w:t>
        </w:r>
        <w:r w:rsidR="003F7859" w:rsidRPr="0032190F">
          <w:rPr>
            <w:rStyle w:val="Hyperlink"/>
            <w:lang w:val="fr-FR"/>
          </w:rPr>
          <w:t>elva</w:t>
        </w:r>
      </w:hyperlink>
      <w:r w:rsidR="003F7859" w:rsidRPr="0032190F">
        <w:rPr>
          <w:lang w:val="fr-FR"/>
        </w:rPr>
        <w:t xml:space="preserve"> (BIB 2177 p. 12).</w:t>
      </w:r>
      <w:r w:rsidR="006D3F48" w:rsidRPr="006D3F48">
        <w:rPr>
          <w:lang w:val="fr-FR"/>
        </w:rPr>
        <w:t xml:space="preserve"> </w:t>
      </w:r>
    </w:p>
    <w:p w14:paraId="779A9C26" w14:textId="0AFC5821" w:rsidR="007F3D5E" w:rsidRPr="007F3D5E" w:rsidRDefault="007F3D5E" w:rsidP="007F3D5E">
      <w:pPr>
        <w:rPr>
          <w:lang w:val="fr-FR"/>
        </w:rPr>
      </w:pPr>
      <w:r>
        <w:rPr>
          <w:lang w:val="fr-FR"/>
        </w:rPr>
        <w:t xml:space="preserve">Cours moyen du Guadiana et du Guadalquivir. </w:t>
      </w:r>
      <w:r w:rsidRPr="007F3D5E">
        <w:rPr>
          <w:lang w:val="fr-FR"/>
        </w:rPr>
        <w:t xml:space="preserve">Limite nord: rio Segura (BIB 3021) </w:t>
      </w:r>
      <w:r w:rsidRPr="0032190F">
        <w:rPr>
          <w:lang w:val="fr-FR"/>
        </w:rPr>
        <w:t>La zone est riche en argent (MAC Barcelona, 2017)</w:t>
      </w:r>
      <w:r>
        <w:rPr>
          <w:lang w:val="fr-FR"/>
        </w:rPr>
        <w:t xml:space="preserve"> IPB ? (SS BIB) Comprend la </w:t>
      </w:r>
      <w:hyperlink r:id="rId269" w:anchor="Sit_Sierra_Morena" w:history="1">
        <w:r>
          <w:rPr>
            <w:rStyle w:val="Hyperlink"/>
            <w:lang w:val="fr-FR"/>
          </w:rPr>
          <w:t xml:space="preserve">Sierra </w:t>
        </w:r>
        <w:r w:rsidRPr="007F3D5E">
          <w:rPr>
            <w:rStyle w:val="Hyperlink"/>
            <w:lang w:val="fr-FR"/>
          </w:rPr>
          <w:t>Morena</w:t>
        </w:r>
      </w:hyperlink>
      <w:r>
        <w:rPr>
          <w:lang w:val="fr-FR"/>
        </w:rPr>
        <w:t xml:space="preserve"> </w:t>
      </w:r>
      <w:r w:rsidRPr="007F3D5E">
        <w:rPr>
          <w:lang w:val="fr-FR"/>
        </w:rPr>
        <w:t>(BIB 3021)</w:t>
      </w:r>
    </w:p>
    <w:p w14:paraId="01655698" w14:textId="77777777" w:rsidR="006D3F48" w:rsidRDefault="006D3F48" w:rsidP="006D3F48">
      <w:pPr>
        <w:rPr>
          <w:lang w:val="fr-FR"/>
        </w:rPr>
      </w:pPr>
    </w:p>
    <w:p w14:paraId="27B7B134" w14:textId="196BC88A" w:rsidR="007F3D5E" w:rsidRDefault="007F3D5E" w:rsidP="006D3F48">
      <w:pPr>
        <w:rPr>
          <w:lang w:val="fr-FR"/>
        </w:rPr>
      </w:pPr>
      <w:r>
        <w:rPr>
          <w:lang w:val="fr-FR"/>
        </w:rPr>
        <w:t xml:space="preserve">v. </w:t>
      </w:r>
      <w:hyperlink r:id="rId270" w:anchor="Sit_Tartessos_per_tartessos" w:history="1">
        <w:r w:rsidRPr="007F3D5E">
          <w:rPr>
            <w:rStyle w:val="Hyperlink"/>
            <w:lang w:val="fr-FR"/>
          </w:rPr>
          <w:t>Huelva</w:t>
        </w:r>
      </w:hyperlink>
      <w:r>
        <w:rPr>
          <w:lang w:val="fr-FR"/>
        </w:rPr>
        <w:t xml:space="preserve">, époque turdetania (postérieure à l'époque Orientalisante, soit au début vers 520/510 BC) </w:t>
      </w:r>
      <w:r w:rsidRPr="007F3D5E">
        <w:rPr>
          <w:lang w:val="fr-FR"/>
        </w:rPr>
        <w:t>(BIB 3021)</w:t>
      </w:r>
      <w:r>
        <w:rPr>
          <w:lang w:val="fr-FR"/>
        </w:rPr>
        <w:t xml:space="preserve"> </w:t>
      </w:r>
      <w:hyperlink r:id="rId271" w:anchor="Sit_Bornos" w:history="1">
        <w:r w:rsidRPr="007F3D5E">
          <w:rPr>
            <w:rStyle w:val="Hyperlink"/>
            <w:lang w:val="fr-FR"/>
          </w:rPr>
          <w:t>Bornos</w:t>
        </w:r>
      </w:hyperlink>
      <w:r>
        <w:rPr>
          <w:lang w:val="fr-FR"/>
        </w:rPr>
        <w:t xml:space="preserve">, Bellavista, Rio Genil, Alhonoz, </w:t>
      </w:r>
      <w:hyperlink r:id="rId272" w:anchor="Sit_Ronda" w:history="1">
        <w:r w:rsidRPr="007F3D5E">
          <w:rPr>
            <w:rStyle w:val="Hyperlink"/>
            <w:lang w:val="fr-FR"/>
          </w:rPr>
          <w:t>Ronda</w:t>
        </w:r>
      </w:hyperlink>
      <w:r>
        <w:rPr>
          <w:lang w:val="fr-FR"/>
        </w:rPr>
        <w:t xml:space="preserve"> </w:t>
      </w:r>
      <w:r w:rsidRPr="007F3D5E">
        <w:rPr>
          <w:lang w:val="fr-FR"/>
        </w:rPr>
        <w:t>(BIB 3021)</w:t>
      </w:r>
      <w:r>
        <w:rPr>
          <w:lang w:val="fr-FR"/>
        </w:rPr>
        <w:t xml:space="preserve">, épée de type </w:t>
      </w:r>
      <w:hyperlink r:id="rId273" w:anchor="Typ_Arm_Epees_Sa_Idda_Ronda" w:history="1">
        <w:r w:rsidRPr="007F3D5E">
          <w:rPr>
            <w:rStyle w:val="Hyperlink"/>
            <w:lang w:val="fr-FR"/>
          </w:rPr>
          <w:t>Ronda-Sa Idda</w:t>
        </w:r>
      </w:hyperlink>
      <w:r>
        <w:rPr>
          <w:lang w:val="fr-FR"/>
        </w:rPr>
        <w:t xml:space="preserve"> </w:t>
      </w:r>
      <w:r w:rsidRPr="007F3D5E">
        <w:rPr>
          <w:lang w:val="fr-FR"/>
        </w:rPr>
        <w:t>(BIB 3021)</w:t>
      </w:r>
    </w:p>
    <w:p w14:paraId="4D15E345" w14:textId="77777777" w:rsidR="00D74220" w:rsidRDefault="00D74220" w:rsidP="006D3F48">
      <w:pPr>
        <w:rPr>
          <w:lang w:val="fr-FR"/>
        </w:rPr>
      </w:pPr>
    </w:p>
    <w:p w14:paraId="5BBCA911" w14:textId="77777777" w:rsidR="00D74220" w:rsidRDefault="00D74220" w:rsidP="006D3F48">
      <w:pPr>
        <w:rPr>
          <w:lang w:val="es-ES"/>
        </w:rPr>
      </w:pPr>
      <w:r w:rsidRPr="00D74220">
        <w:rPr>
          <w:lang w:val="es-ES"/>
        </w:rPr>
        <w:t>v. Cerro de San Juan</w:t>
      </w:r>
      <w:r>
        <w:rPr>
          <w:lang w:val="es-ES"/>
        </w:rPr>
        <w:t>, Settefila</w:t>
      </w:r>
      <w:r w:rsidRPr="00D74220">
        <w:rPr>
          <w:lang w:val="es-ES"/>
        </w:rPr>
        <w:t xml:space="preserve"> (BIB Arqueomania, TV3, 2020)</w:t>
      </w:r>
    </w:p>
    <w:p w14:paraId="6FAECEFC" w14:textId="77777777" w:rsidR="00B833B3" w:rsidRDefault="00B833B3" w:rsidP="006D3F48">
      <w:pPr>
        <w:rPr>
          <w:lang w:val="es-ES"/>
        </w:rPr>
      </w:pPr>
    </w:p>
    <w:p w14:paraId="20478346" w14:textId="77777777" w:rsidR="00B833B3" w:rsidRPr="00B833B3" w:rsidRDefault="00B833B3" w:rsidP="006D3F48">
      <w:pPr>
        <w:rPr>
          <w:lang w:val="fr-FR"/>
        </w:rPr>
      </w:pPr>
      <w:r w:rsidRPr="00B833B3">
        <w:rPr>
          <w:lang w:val="fr-FR"/>
        </w:rPr>
        <w:t xml:space="preserve">Tartessos couvre la période </w:t>
      </w:r>
      <w:r>
        <w:rPr>
          <w:lang w:val="fr-FR"/>
        </w:rPr>
        <w:t>orientalisante</w:t>
      </w:r>
      <w:r w:rsidRPr="00B833B3">
        <w:rPr>
          <w:lang w:val="fr-FR"/>
        </w:rPr>
        <w:t xml:space="preserve"> (</w:t>
      </w:r>
      <w:r>
        <w:rPr>
          <w:lang w:val="fr-FR"/>
        </w:rPr>
        <w:t>BIB 3021)</w:t>
      </w:r>
    </w:p>
    <w:p w14:paraId="7283D34B" w14:textId="77777777" w:rsidR="007F3D5E" w:rsidRPr="00B833B3" w:rsidRDefault="007F3D5E" w:rsidP="006D3F48">
      <w:pPr>
        <w:rPr>
          <w:lang w:val="fr-FR"/>
        </w:rPr>
      </w:pPr>
    </w:p>
    <w:p w14:paraId="464DCD4C" w14:textId="77777777" w:rsidR="007F3D5E" w:rsidRDefault="007F3D5E" w:rsidP="007F3D5E">
      <w:pPr>
        <w:pStyle w:val="Heading2"/>
      </w:pPr>
      <w:r>
        <w:t>céramique</w:t>
      </w:r>
    </w:p>
    <w:p w14:paraId="31C9A990" w14:textId="77777777" w:rsidR="007F3D5E" w:rsidRDefault="007F3D5E" w:rsidP="006D3F48">
      <w:pPr>
        <w:rPr>
          <w:lang w:val="fr-FR"/>
        </w:rPr>
      </w:pPr>
    </w:p>
    <w:p w14:paraId="207AC1B2" w14:textId="5F2DC15B" w:rsidR="007F3D5E" w:rsidRPr="00BE4758" w:rsidRDefault="007F3D5E" w:rsidP="006D3F48">
      <w:pPr>
        <w:rPr>
          <w:lang w:val="fr-FR"/>
        </w:rPr>
      </w:pPr>
      <w:r w:rsidRPr="00BE4758">
        <w:rPr>
          <w:lang w:val="fr-FR"/>
        </w:rPr>
        <w:t xml:space="preserve">Céramique de type </w:t>
      </w:r>
      <w:hyperlink r:id="rId274" w:anchor="Cul_Carambolo" w:history="1">
        <w:r w:rsidRPr="00BE4758">
          <w:rPr>
            <w:rStyle w:val="Hyperlink"/>
            <w:lang w:val="fr-FR"/>
          </w:rPr>
          <w:t>Carambolo</w:t>
        </w:r>
      </w:hyperlink>
      <w:r w:rsidR="00D74220" w:rsidRPr="00BE4758">
        <w:rPr>
          <w:lang w:val="fr-FR"/>
        </w:rPr>
        <w:t xml:space="preserve">, Toniñuelo, </w:t>
      </w:r>
      <w:hyperlink r:id="rId275" w:anchor="Sit_Setefilla" w:history="1">
        <w:r w:rsidR="00D74220" w:rsidRPr="00BE4758">
          <w:rPr>
            <w:rStyle w:val="Hyperlink"/>
            <w:lang w:val="fr-FR"/>
          </w:rPr>
          <w:t>Setefilla</w:t>
        </w:r>
      </w:hyperlink>
      <w:r w:rsidR="00D74220" w:rsidRPr="00BE4758">
        <w:rPr>
          <w:lang w:val="fr-FR"/>
        </w:rPr>
        <w:t xml:space="preserve">, </w:t>
      </w:r>
      <w:hyperlink r:id="rId276" w:anchor="Sit_Cancho_Roano" w:history="1">
        <w:r w:rsidR="00D74220" w:rsidRPr="00630C4A">
          <w:rPr>
            <w:rStyle w:val="Hyperlink"/>
            <w:lang w:val="fr-FR"/>
          </w:rPr>
          <w:t>Cancho Roano</w:t>
        </w:r>
      </w:hyperlink>
      <w:r w:rsidRPr="00BE4758">
        <w:rPr>
          <w:lang w:val="fr-FR"/>
        </w:rPr>
        <w:t xml:space="preserve"> (BIB 3021)</w:t>
      </w:r>
    </w:p>
    <w:p w14:paraId="20658EFA" w14:textId="77777777" w:rsidR="007F3D5E" w:rsidRPr="00BE4758" w:rsidRDefault="007F3D5E" w:rsidP="006D3F48">
      <w:pPr>
        <w:rPr>
          <w:lang w:val="fr-FR"/>
        </w:rPr>
      </w:pPr>
    </w:p>
    <w:p w14:paraId="732AC0F8" w14:textId="77777777" w:rsidR="006D3F48" w:rsidRDefault="007F3D5E" w:rsidP="006D3F48">
      <w:pPr>
        <w:pStyle w:val="Heading2"/>
      </w:pPr>
      <w:bookmarkStart w:id="179" w:name="Sit_Tartessos_src"/>
      <w:r>
        <w:t>s</w:t>
      </w:r>
      <w:r w:rsidR="006D3F48">
        <w:t>ources</w:t>
      </w:r>
    </w:p>
    <w:bookmarkEnd w:id="179"/>
    <w:p w14:paraId="4A39D41E" w14:textId="77777777" w:rsidR="00BA150E" w:rsidRDefault="00BA150E" w:rsidP="00BA150E">
      <w:pPr>
        <w:jc w:val="both"/>
        <w:rPr>
          <w:lang w:val="fr-FR"/>
        </w:rPr>
      </w:pPr>
    </w:p>
    <w:p w14:paraId="278B5DA3" w14:textId="77777777" w:rsidR="00BA150E" w:rsidRDefault="00BA150E" w:rsidP="006D3F48">
      <w:pPr>
        <w:jc w:val="both"/>
        <w:rPr>
          <w:lang w:val="fr-FR"/>
        </w:rPr>
      </w:pPr>
      <w:r>
        <w:rPr>
          <w:lang w:val="fr-FR"/>
        </w:rPr>
        <w:t xml:space="preserve">Tartessos est lié aux toponymes </w:t>
      </w:r>
      <w:r w:rsidRPr="007F3D5E">
        <w:rPr>
          <w:i/>
          <w:lang w:val="fr-FR"/>
        </w:rPr>
        <w:t>ipo</w:t>
      </w:r>
      <w:r>
        <w:rPr>
          <w:lang w:val="fr-FR"/>
        </w:rPr>
        <w:t xml:space="preserve">, </w:t>
      </w:r>
      <w:r w:rsidRPr="007F3D5E">
        <w:rPr>
          <w:i/>
          <w:lang w:val="fr-FR"/>
        </w:rPr>
        <w:t>oba</w:t>
      </w:r>
      <w:r>
        <w:rPr>
          <w:lang w:val="fr-FR"/>
        </w:rPr>
        <w:t xml:space="preserve">, </w:t>
      </w:r>
      <w:r w:rsidRPr="007F3D5E">
        <w:rPr>
          <w:i/>
          <w:lang w:val="fr-FR"/>
        </w:rPr>
        <w:t>uba</w:t>
      </w:r>
      <w:r>
        <w:rPr>
          <w:lang w:val="fr-FR"/>
        </w:rPr>
        <w:t xml:space="preserve">, </w:t>
      </w:r>
      <w:r w:rsidRPr="007F3D5E">
        <w:rPr>
          <w:i/>
          <w:lang w:val="fr-FR"/>
        </w:rPr>
        <w:t>lac</w:t>
      </w:r>
      <w:r>
        <w:rPr>
          <w:lang w:val="fr-FR"/>
        </w:rPr>
        <w:t xml:space="preserve">, etc. </w:t>
      </w:r>
      <w:r w:rsidRPr="00F766D3">
        <w:rPr>
          <w:lang w:val="fr-FR"/>
        </w:rPr>
        <w:t>(BIB 3021)</w:t>
      </w:r>
      <w:r>
        <w:rPr>
          <w:lang w:val="fr-FR"/>
        </w:rPr>
        <w:t xml:space="preserve">. </w:t>
      </w:r>
      <w:r w:rsidR="00E97225">
        <w:rPr>
          <w:lang w:val="fr-FR"/>
        </w:rPr>
        <w:t xml:space="preserve">La racine </w:t>
      </w:r>
      <w:r w:rsidR="00E97225" w:rsidRPr="00D43870">
        <w:rPr>
          <w:i/>
          <w:iCs/>
          <w:lang w:val="fr-FR"/>
        </w:rPr>
        <w:t>oba</w:t>
      </w:r>
      <w:r w:rsidR="00E97225">
        <w:rPr>
          <w:lang w:val="fr-FR"/>
        </w:rPr>
        <w:t xml:space="preserve"> est très commune à l'époque turdetana </w:t>
      </w:r>
      <w:r w:rsidR="00E97225" w:rsidRPr="00F766D3">
        <w:rPr>
          <w:lang w:val="fr-FR"/>
        </w:rPr>
        <w:t>(BIB 3021)</w:t>
      </w:r>
    </w:p>
    <w:p w14:paraId="28940EC8" w14:textId="216E74B7" w:rsidR="00F876A0" w:rsidRPr="0032190F" w:rsidRDefault="00F876A0" w:rsidP="006D3F48">
      <w:pPr>
        <w:jc w:val="both"/>
        <w:rPr>
          <w:lang w:val="fr-FR"/>
        </w:rPr>
      </w:pPr>
      <w:r w:rsidRPr="0032190F">
        <w:rPr>
          <w:lang w:val="fr-FR"/>
        </w:rPr>
        <w:t>Un passage de la Bible indique il semble qu’un navire équipé par Salomon est mélé à la flotte phénicienne qui se rend à Tartessos et en reviendra en 3 années (BIB 1918 p. 109)</w:t>
      </w:r>
      <w:r w:rsidR="00BB4F3C" w:rsidRPr="0032190F">
        <w:rPr>
          <w:lang w:val="fr-FR"/>
        </w:rPr>
        <w:t xml:space="preserve">. </w:t>
      </w:r>
      <w:r w:rsidR="007513A7" w:rsidRPr="0032190F">
        <w:rPr>
          <w:lang w:val="fr-FR"/>
        </w:rPr>
        <w:t xml:space="preserve">La </w:t>
      </w:r>
      <w:r w:rsidR="007513A7" w:rsidRPr="0032190F">
        <w:rPr>
          <w:i/>
          <w:lang w:val="fr-FR"/>
        </w:rPr>
        <w:t>Tarshish</w:t>
      </w:r>
      <w:r w:rsidR="007513A7" w:rsidRPr="0032190F">
        <w:rPr>
          <w:lang w:val="fr-FR"/>
        </w:rPr>
        <w:t>, désignant une lo</w:t>
      </w:r>
      <w:r w:rsidR="00BB4F3C" w:rsidRPr="0032190F">
        <w:rPr>
          <w:lang w:val="fr-FR"/>
        </w:rPr>
        <w:t>intaine contrée occidentale fou</w:t>
      </w:r>
      <w:r w:rsidR="007513A7" w:rsidRPr="0032190F">
        <w:rPr>
          <w:lang w:val="fr-FR"/>
        </w:rPr>
        <w:t xml:space="preserve">rnisseuse de </w:t>
      </w:r>
      <w:hyperlink r:id="rId277" w:anchor="Sit_Tyr" w:history="1">
        <w:r w:rsidR="007513A7" w:rsidRPr="0032190F">
          <w:rPr>
            <w:rStyle w:val="Hyperlink"/>
            <w:lang w:val="fr-FR"/>
          </w:rPr>
          <w:t>Tyr</w:t>
        </w:r>
      </w:hyperlink>
      <w:r w:rsidR="007513A7" w:rsidRPr="0032190F">
        <w:rPr>
          <w:lang w:val="fr-FR"/>
        </w:rPr>
        <w:t xml:space="preserve"> en métaux (fer, </w:t>
      </w:r>
      <w:hyperlink r:id="rId278" w:anchor="Sit_Etain" w:history="1">
        <w:r w:rsidR="006C13E3" w:rsidRPr="006C13E3">
          <w:rPr>
            <w:rStyle w:val="Hyperlink"/>
            <w:lang w:val="fr-FR"/>
          </w:rPr>
          <w:t>étain</w:t>
        </w:r>
      </w:hyperlink>
      <w:r w:rsidR="006C13E3">
        <w:rPr>
          <w:lang w:val="fr-FR"/>
        </w:rPr>
        <w:t xml:space="preserve"> </w:t>
      </w:r>
      <w:r w:rsidR="007513A7" w:rsidRPr="0032190F">
        <w:rPr>
          <w:lang w:val="fr-FR"/>
        </w:rPr>
        <w:t>et plomb) mais également un type de navire long-</w:t>
      </w:r>
      <w:r w:rsidR="00BA150E">
        <w:rPr>
          <w:lang w:val="fr-FR"/>
        </w:rPr>
        <w:t>courier</w:t>
      </w:r>
      <w:r w:rsidR="007513A7" w:rsidRPr="0032190F">
        <w:rPr>
          <w:lang w:val="fr-FR"/>
        </w:rPr>
        <w:t>, est mentionnée dans les sources hébraïques (</w:t>
      </w:r>
      <w:hyperlink r:id="rId279" w:anchor="Cul_Christianisme__Ta_Proph_Ez" w:history="1">
        <w:r w:rsidR="007F3D5E" w:rsidRPr="007F3D5E">
          <w:rPr>
            <w:rStyle w:val="Hyperlink"/>
            <w:lang w:val="fr-FR"/>
          </w:rPr>
          <w:t>E</w:t>
        </w:r>
        <w:r w:rsidR="007F3D5E">
          <w:rPr>
            <w:rStyle w:val="Hyperlink"/>
            <w:lang w:val="fr-FR"/>
          </w:rPr>
          <w:t>z 26-28</w:t>
        </w:r>
      </w:hyperlink>
      <w:r w:rsidR="007F3D5E">
        <w:rPr>
          <w:lang w:val="fr-FR"/>
        </w:rPr>
        <w:t xml:space="preserve"> </w:t>
      </w:r>
      <w:r w:rsidR="007513A7" w:rsidRPr="0032190F">
        <w:rPr>
          <w:lang w:val="fr-FR"/>
        </w:rPr>
        <w:t xml:space="preserve">; </w:t>
      </w:r>
      <w:hyperlink r:id="rId280" w:anchor="Cul_Christianisme__Ta_Proph_Es" w:history="1">
        <w:r w:rsidR="007F3D5E" w:rsidRPr="007F3D5E">
          <w:rPr>
            <w:rStyle w:val="Hyperlink"/>
            <w:lang w:val="fr-FR"/>
          </w:rPr>
          <w:t>E</w:t>
        </w:r>
        <w:r w:rsidR="007F3D5E">
          <w:rPr>
            <w:rStyle w:val="Hyperlink"/>
            <w:lang w:val="fr-FR"/>
          </w:rPr>
          <w:t>s 23, 1</w:t>
        </w:r>
      </w:hyperlink>
      <w:r w:rsidR="007F3D5E">
        <w:rPr>
          <w:lang w:val="fr-FR"/>
        </w:rPr>
        <w:t xml:space="preserve"> ; </w:t>
      </w:r>
      <w:hyperlink r:id="rId281" w:anchor="Cul_Christianisme__Ta_Proph_Es" w:history="1">
        <w:r w:rsidR="007F3D5E" w:rsidRPr="007F3D5E">
          <w:rPr>
            <w:rStyle w:val="Hyperlink"/>
            <w:lang w:val="fr-FR"/>
          </w:rPr>
          <w:t>E</w:t>
        </w:r>
        <w:r w:rsidR="007F3D5E">
          <w:rPr>
            <w:rStyle w:val="Hyperlink"/>
            <w:lang w:val="fr-FR"/>
          </w:rPr>
          <w:t>s 23, 14</w:t>
        </w:r>
      </w:hyperlink>
      <w:r w:rsidR="007F3D5E">
        <w:rPr>
          <w:lang w:val="fr-FR"/>
        </w:rPr>
        <w:t>;</w:t>
      </w:r>
      <w:r w:rsidR="007513A7" w:rsidRPr="0032190F">
        <w:rPr>
          <w:lang w:val="fr-FR"/>
        </w:rPr>
        <w:t xml:space="preserve"> </w:t>
      </w:r>
      <w:hyperlink r:id="rId282" w:anchor="Cul_Christianisme__Ta_LivHist_1Rs" w:history="1">
        <w:r w:rsidR="007F3D5E" w:rsidRPr="007F3D5E">
          <w:rPr>
            <w:rStyle w:val="Hyperlink"/>
            <w:lang w:val="fr-FR"/>
          </w:rPr>
          <w:t>1 Rs</w:t>
        </w:r>
        <w:r w:rsidR="007513A7" w:rsidRPr="007F3D5E">
          <w:rPr>
            <w:rStyle w:val="Hyperlink"/>
            <w:lang w:val="fr-FR"/>
          </w:rPr>
          <w:t xml:space="preserve">, </w:t>
        </w:r>
        <w:r w:rsidR="00BB4F3C" w:rsidRPr="007F3D5E">
          <w:rPr>
            <w:rStyle w:val="Hyperlink"/>
            <w:lang w:val="fr-FR"/>
          </w:rPr>
          <w:t>20</w:t>
        </w:r>
      </w:hyperlink>
      <w:r w:rsidR="007F3D5E">
        <w:rPr>
          <w:lang w:val="fr-FR"/>
        </w:rPr>
        <w:t xml:space="preserve">). </w:t>
      </w:r>
      <w:r w:rsidR="006D3F48" w:rsidRPr="0032190F">
        <w:rPr>
          <w:lang w:val="fr-FR"/>
        </w:rPr>
        <w:t xml:space="preserve">De nombreux auteurs acceptent l’adéquation </w:t>
      </w:r>
      <w:r w:rsidR="006D3F48" w:rsidRPr="0032190F">
        <w:rPr>
          <w:i/>
          <w:lang w:val="fr-FR"/>
        </w:rPr>
        <w:t>Tarshish</w:t>
      </w:r>
      <w:r w:rsidR="006D3F48" w:rsidRPr="0032190F">
        <w:rPr>
          <w:lang w:val="fr-FR"/>
        </w:rPr>
        <w:t>/Tartessos (BIB Gras et al. 1989 in BIB 1995 p. 39)</w:t>
      </w:r>
    </w:p>
    <w:p w14:paraId="5307DCF5" w14:textId="159CA37A" w:rsidR="00D74220" w:rsidRDefault="00915796" w:rsidP="007F3D5E">
      <w:pPr>
        <w:jc w:val="both"/>
        <w:rPr>
          <w:lang w:val="fr-FR"/>
        </w:rPr>
      </w:pPr>
      <w:r w:rsidRPr="0032190F">
        <w:rPr>
          <w:lang w:val="fr-FR"/>
        </w:rPr>
        <w:t>Selon Hérodote (</w:t>
      </w:r>
      <w:hyperlink r:id="rId283" w:anchor="Aut_Herodote_Histoires_I_163" w:history="1">
        <w:r w:rsidR="00BA150E" w:rsidRPr="00BA150E">
          <w:rPr>
            <w:rStyle w:val="Hyperlink"/>
            <w:lang w:val="fr-FR"/>
          </w:rPr>
          <w:t>I,</w:t>
        </w:r>
        <w:r w:rsidRPr="00BA150E">
          <w:rPr>
            <w:rStyle w:val="Hyperlink"/>
            <w:lang w:val="fr-FR"/>
          </w:rPr>
          <w:t>163</w:t>
        </w:r>
      </w:hyperlink>
      <w:r w:rsidRPr="0032190F">
        <w:rPr>
          <w:lang w:val="fr-FR"/>
        </w:rPr>
        <w:t>), un roi très fortuné</w:t>
      </w:r>
      <w:r w:rsidR="00D74220">
        <w:rPr>
          <w:lang w:val="fr-FR"/>
        </w:rPr>
        <w:t xml:space="preserve">, </w:t>
      </w:r>
      <w:hyperlink r:id="rId284" w:anchor="Sit_Tartessos_rois_Argantonios" w:history="1">
        <w:r w:rsidR="00D74220" w:rsidRPr="00D74220">
          <w:rPr>
            <w:rStyle w:val="Hyperlink"/>
            <w:lang w:val="fr-FR"/>
          </w:rPr>
          <w:t>Argantonios</w:t>
        </w:r>
      </w:hyperlink>
      <w:r w:rsidR="00D74220">
        <w:rPr>
          <w:lang w:val="fr-FR"/>
        </w:rPr>
        <w:t>,</w:t>
      </w:r>
      <w:r w:rsidRPr="0032190F">
        <w:rPr>
          <w:lang w:val="fr-FR"/>
        </w:rPr>
        <w:t xml:space="preserve"> dirigeait Tartessos entre environ 625 et 545 av. J.-C</w:t>
      </w:r>
      <w:r w:rsidR="00D74220">
        <w:rPr>
          <w:lang w:val="fr-FR"/>
        </w:rPr>
        <w:t xml:space="preserve"> </w:t>
      </w:r>
      <w:r w:rsidR="00D74220" w:rsidRPr="0032190F">
        <w:rPr>
          <w:lang w:val="fr-FR"/>
        </w:rPr>
        <w:t>(BIB 2185 p. 340)</w:t>
      </w:r>
      <w:r w:rsidRPr="0032190F">
        <w:rPr>
          <w:lang w:val="fr-FR"/>
        </w:rPr>
        <w:t xml:space="preserve">. </w:t>
      </w:r>
    </w:p>
    <w:p w14:paraId="6FB475B9" w14:textId="54616E0D" w:rsidR="00BA150E" w:rsidRDefault="00D74220" w:rsidP="007F3D5E">
      <w:pPr>
        <w:jc w:val="both"/>
        <w:rPr>
          <w:lang w:val="fr-FR"/>
        </w:rPr>
      </w:pPr>
      <w:r>
        <w:rPr>
          <w:lang w:val="fr-FR"/>
        </w:rPr>
        <w:t>Tartessos est m</w:t>
      </w:r>
      <w:r w:rsidR="00BA150E">
        <w:rPr>
          <w:lang w:val="fr-FR"/>
        </w:rPr>
        <w:t xml:space="preserve">entionné par Hérodote </w:t>
      </w:r>
      <w:r w:rsidR="00BA150E" w:rsidRPr="0032190F">
        <w:rPr>
          <w:lang w:val="fr-FR"/>
        </w:rPr>
        <w:t>(</w:t>
      </w:r>
      <w:hyperlink r:id="rId285" w:anchor="Aut_Herodote_Histoires_IV_152" w:history="1">
        <w:r w:rsidR="00BA150E" w:rsidRPr="002D1AD2">
          <w:rPr>
            <w:rStyle w:val="Hyperlink"/>
            <w:lang w:val="fr-FR"/>
          </w:rPr>
          <w:t>IV,152</w:t>
        </w:r>
      </w:hyperlink>
      <w:r w:rsidR="00BA150E" w:rsidRPr="0032190F">
        <w:rPr>
          <w:lang w:val="fr-FR"/>
        </w:rPr>
        <w:t xml:space="preserve">) </w:t>
      </w:r>
      <w:r>
        <w:rPr>
          <w:lang w:val="fr-FR"/>
        </w:rPr>
        <w:t>(BIB 3012)</w:t>
      </w:r>
      <w:r w:rsidR="00BA150E">
        <w:rPr>
          <w:lang w:val="fr-FR"/>
        </w:rPr>
        <w:t>.</w:t>
      </w:r>
    </w:p>
    <w:p w14:paraId="7915286C" w14:textId="77777777" w:rsidR="007F3D5E" w:rsidRDefault="007F3D5E" w:rsidP="007F3D5E">
      <w:pPr>
        <w:jc w:val="both"/>
        <w:rPr>
          <w:lang w:val="fr-FR"/>
        </w:rPr>
      </w:pPr>
    </w:p>
    <w:p w14:paraId="3BBCBEEE" w14:textId="77777777" w:rsidR="006D3F48" w:rsidRDefault="006D3F48" w:rsidP="00242C0F">
      <w:pPr>
        <w:rPr>
          <w:lang w:val="fr-FR"/>
        </w:rPr>
      </w:pPr>
      <w:r>
        <w:rPr>
          <w:lang w:val="fr-FR"/>
        </w:rPr>
        <w:t>v. Celtes</w:t>
      </w:r>
    </w:p>
    <w:p w14:paraId="52F58880" w14:textId="77777777" w:rsidR="00D74220" w:rsidRDefault="00D74220" w:rsidP="00242C0F">
      <w:pPr>
        <w:rPr>
          <w:lang w:val="fr-FR"/>
        </w:rPr>
      </w:pPr>
    </w:p>
    <w:p w14:paraId="308280C0" w14:textId="77777777" w:rsidR="00D74220" w:rsidRDefault="00D74220" w:rsidP="00D74220">
      <w:pPr>
        <w:pStyle w:val="Heading2"/>
      </w:pPr>
      <w:bookmarkStart w:id="180" w:name="Sit_Tartessos_rois"/>
      <w:r>
        <w:t>rois</w:t>
      </w:r>
    </w:p>
    <w:bookmarkEnd w:id="180"/>
    <w:p w14:paraId="19920EF5" w14:textId="77777777" w:rsidR="00D74220" w:rsidRDefault="00D74220" w:rsidP="00242C0F">
      <w:pPr>
        <w:rPr>
          <w:lang w:val="fr-FR"/>
        </w:rPr>
      </w:pPr>
    </w:p>
    <w:p w14:paraId="1354923E" w14:textId="6C9E8E4A" w:rsidR="00D74220" w:rsidRDefault="00D74220" w:rsidP="00242C0F">
      <w:pPr>
        <w:rPr>
          <w:lang w:val="fr-FR"/>
        </w:rPr>
      </w:pPr>
      <w:r>
        <w:rPr>
          <w:lang w:val="fr-FR"/>
        </w:rPr>
        <w:t xml:space="preserve">Hérodote et Pompeo Trogo apportent des sources sur les rois (SS BIB). Pompeo Trogo trasmet la légende de  </w:t>
      </w:r>
      <w:hyperlink r:id="rId286" w:anchor="Sit_Tartessos_rois_Gargoris" w:history="1">
        <w:r w:rsidRPr="00D74220">
          <w:rPr>
            <w:rStyle w:val="Hyperlink"/>
            <w:lang w:val="fr-FR"/>
          </w:rPr>
          <w:t>Gargoris</w:t>
        </w:r>
      </w:hyperlink>
      <w:r>
        <w:rPr>
          <w:lang w:val="fr-FR"/>
        </w:rPr>
        <w:t xml:space="preserve">  et </w:t>
      </w:r>
      <w:hyperlink r:id="rId287" w:anchor="Sit_Tartessos_rois_Habis" w:history="1">
        <w:r w:rsidRPr="00D74220">
          <w:rPr>
            <w:rStyle w:val="Hyperlink"/>
            <w:lang w:val="fr-FR"/>
          </w:rPr>
          <w:t>Habis</w:t>
        </w:r>
      </w:hyperlink>
      <w:r>
        <w:rPr>
          <w:lang w:val="fr-FR"/>
        </w:rPr>
        <w:t xml:space="preserve"> conservée dans un épitome de son oeuvre élaborée par Justino (44,4) (BIB 3021)</w:t>
      </w:r>
    </w:p>
    <w:p w14:paraId="2E7B01B5" w14:textId="77777777" w:rsidR="00D74220" w:rsidRDefault="00D74220" w:rsidP="00242C0F">
      <w:pPr>
        <w:rPr>
          <w:lang w:val="fr-FR"/>
        </w:rPr>
      </w:pPr>
    </w:p>
    <w:p w14:paraId="3FFD4489" w14:textId="77777777" w:rsidR="006D3F48" w:rsidRDefault="00D74220" w:rsidP="00D74220">
      <w:pPr>
        <w:pStyle w:val="Heading3"/>
      </w:pPr>
      <w:bookmarkStart w:id="181" w:name="Sit_Tartessos_rois_Argantonios"/>
      <w:r>
        <w:t>Argantonios</w:t>
      </w:r>
    </w:p>
    <w:bookmarkEnd w:id="181"/>
    <w:p w14:paraId="723B160E" w14:textId="60CADCD1" w:rsidR="00D74220" w:rsidRDefault="00D74220" w:rsidP="00D74220">
      <w:pPr>
        <w:rPr>
          <w:lang w:val="fr-FR"/>
        </w:rPr>
      </w:pPr>
      <w:r>
        <w:rPr>
          <w:lang w:val="fr-FR"/>
        </w:rPr>
        <w:t>Le</w:t>
      </w:r>
      <w:r w:rsidRPr="0032190F">
        <w:rPr>
          <w:lang w:val="fr-FR"/>
        </w:rPr>
        <w:t xml:space="preserve"> nom ou titulature</w:t>
      </w:r>
      <w:r>
        <w:rPr>
          <w:lang w:val="fr-FR"/>
        </w:rPr>
        <w:t xml:space="preserve"> du roi</w:t>
      </w:r>
      <w:r w:rsidRPr="0032190F">
        <w:rPr>
          <w:lang w:val="fr-FR"/>
        </w:rPr>
        <w:t xml:space="preserve"> </w:t>
      </w:r>
      <w:r w:rsidRPr="00915796">
        <w:rPr>
          <w:rFonts w:ascii="Symbol" w:hAnsi="Symbol"/>
        </w:rPr>
        <w:t></w:t>
      </w:r>
      <w:r w:rsidRPr="00915796">
        <w:rPr>
          <w:rFonts w:ascii="Symbol" w:hAnsi="Symbol"/>
        </w:rPr>
        <w:t></w:t>
      </w:r>
      <w:r w:rsidRPr="00915796">
        <w:rPr>
          <w:rFonts w:ascii="Symbol" w:hAnsi="Symbol"/>
        </w:rPr>
        <w:t></w:t>
      </w:r>
      <w:r w:rsidRPr="00915796">
        <w:rPr>
          <w:rFonts w:ascii="Symbol" w:hAnsi="Symbol"/>
        </w:rPr>
        <w:t></w:t>
      </w:r>
      <w:r>
        <w:rPr>
          <w:rFonts w:ascii="Symbol" w:hAnsi="Symbol"/>
        </w:rPr>
        <w:t></w:t>
      </w:r>
      <w:r>
        <w:rPr>
          <w:rFonts w:ascii="Symbol" w:hAnsi="Symbol"/>
        </w:rPr>
        <w:t></w:t>
      </w:r>
      <w:r>
        <w:rPr>
          <w:rFonts w:ascii="Symbol" w:hAnsi="Symbol"/>
        </w:rPr>
        <w:t></w:t>
      </w:r>
      <w:r>
        <w:rPr>
          <w:rFonts w:ascii="Symbol" w:hAnsi="Symbol"/>
        </w:rPr>
        <w:t></w:t>
      </w:r>
      <w:r>
        <w:rPr>
          <w:rFonts w:ascii="Symbol" w:hAnsi="Symbol"/>
        </w:rPr>
        <w:t></w:t>
      </w:r>
      <w:r>
        <w:rPr>
          <w:rFonts w:ascii="Symbol" w:hAnsi="Symbol"/>
        </w:rPr>
        <w:t></w:t>
      </w:r>
      <w:r>
        <w:rPr>
          <w:rFonts w:ascii="Symbol" w:hAnsi="Symbol"/>
        </w:rPr>
        <w:t></w:t>
      </w:r>
      <w:r>
        <w:rPr>
          <w:rFonts w:ascii="Symbol" w:hAnsi="Symbol"/>
        </w:rPr>
        <w:t></w:t>
      </w:r>
      <w:r>
        <w:rPr>
          <w:rFonts w:ascii="Symbol" w:hAnsi="Symbol"/>
        </w:rPr>
        <w:t></w:t>
      </w:r>
      <w:r>
        <w:rPr>
          <w:lang w:val="fr-FR"/>
        </w:rPr>
        <w:t xml:space="preserve"> [Argantonios (BIB 3012)] </w:t>
      </w:r>
      <w:r w:rsidRPr="0032190F">
        <w:rPr>
          <w:lang w:val="fr-FR"/>
        </w:rPr>
        <w:t>est clairement celte et est basée sur le mot « </w:t>
      </w:r>
      <w:hyperlink r:id="rId288" w:anchor="Sit_Argent" w:history="1">
        <w:r w:rsidRPr="00BA150E">
          <w:rPr>
            <w:rStyle w:val="Hyperlink"/>
            <w:lang w:val="fr-FR"/>
          </w:rPr>
          <w:t>argent </w:t>
        </w:r>
      </w:hyperlink>
      <w:r w:rsidRPr="0032190F">
        <w:rPr>
          <w:lang w:val="fr-FR"/>
        </w:rPr>
        <w:t>» ou « monnaie » (BIB 2185 p. 340)</w:t>
      </w:r>
    </w:p>
    <w:p w14:paraId="5FCA1291" w14:textId="77777777" w:rsidR="00D74220" w:rsidRDefault="00D74220" w:rsidP="00D74220">
      <w:pPr>
        <w:rPr>
          <w:lang w:val="fr-FR"/>
        </w:rPr>
      </w:pPr>
    </w:p>
    <w:p w14:paraId="66372BB3" w14:textId="77777777" w:rsidR="00D74220" w:rsidRDefault="00D74220" w:rsidP="00D74220">
      <w:pPr>
        <w:pStyle w:val="Heading3"/>
      </w:pPr>
      <w:bookmarkStart w:id="182" w:name="Sit_Tartessos_rois_Gargoris"/>
      <w:r>
        <w:t>Gargoris</w:t>
      </w:r>
    </w:p>
    <w:bookmarkEnd w:id="182"/>
    <w:p w14:paraId="6D9468DC" w14:textId="77777777" w:rsidR="00D74220" w:rsidRPr="00D74220" w:rsidRDefault="00D74220" w:rsidP="00D74220">
      <w:pPr>
        <w:rPr>
          <w:sz w:val="20"/>
          <w:lang w:val="fr-FR"/>
        </w:rPr>
      </w:pPr>
      <w:r w:rsidRPr="00D74220">
        <w:rPr>
          <w:sz w:val="20"/>
          <w:lang w:val="fr-FR"/>
        </w:rPr>
        <w:t>Gárgoris</w:t>
      </w:r>
    </w:p>
    <w:p w14:paraId="7187C345" w14:textId="77777777" w:rsidR="00D74220" w:rsidRDefault="00D74220" w:rsidP="00D74220">
      <w:pPr>
        <w:rPr>
          <w:lang w:val="fr-FR"/>
        </w:rPr>
      </w:pPr>
    </w:p>
    <w:p w14:paraId="005B17F2" w14:textId="002BC054" w:rsidR="00D74220" w:rsidRDefault="00D74220" w:rsidP="00D74220">
      <w:pPr>
        <w:rPr>
          <w:lang w:val="fr-FR"/>
        </w:rPr>
      </w:pPr>
      <w:r>
        <w:rPr>
          <w:lang w:val="fr-FR"/>
        </w:rPr>
        <w:t xml:space="preserve">Selon la légende rapportée par Pompeo Trogo (BIB 3021), roi de Tartessos et inventeur de l'apiculture. Maintien une relation sexuelle avec sa fille, ordonne de tuer son fils </w:t>
      </w:r>
      <w:hyperlink r:id="rId289" w:anchor="Sit_Tartessos_rois_Habis" w:history="1">
        <w:r w:rsidRPr="00D74220">
          <w:rPr>
            <w:rStyle w:val="Hyperlink"/>
            <w:lang w:val="fr-FR"/>
          </w:rPr>
          <w:t>Habis</w:t>
        </w:r>
      </w:hyperlink>
      <w:r>
        <w:rPr>
          <w:lang w:val="fr-FR"/>
        </w:rPr>
        <w:t xml:space="preserve"> (wiki)</w:t>
      </w:r>
    </w:p>
    <w:p w14:paraId="41B2455A" w14:textId="77777777" w:rsidR="00D74220" w:rsidRDefault="00D74220" w:rsidP="00D74220">
      <w:pPr>
        <w:rPr>
          <w:lang w:val="fr-FR"/>
        </w:rPr>
      </w:pPr>
    </w:p>
    <w:p w14:paraId="6F1B6E80" w14:textId="77777777" w:rsidR="00D74220" w:rsidRPr="00417D64" w:rsidRDefault="00D74220" w:rsidP="00D74220">
      <w:pPr>
        <w:pStyle w:val="Heading3"/>
      </w:pPr>
      <w:bookmarkStart w:id="183" w:name="Sit_Tartessos_rois_Habis"/>
      <w:r w:rsidRPr="00417D64">
        <w:t>Habis</w:t>
      </w:r>
    </w:p>
    <w:bookmarkEnd w:id="183"/>
    <w:p w14:paraId="0A6B26CE" w14:textId="77777777" w:rsidR="00D74220" w:rsidRDefault="00D74220" w:rsidP="00D74220">
      <w:pPr>
        <w:rPr>
          <w:lang w:val="fr-FR"/>
        </w:rPr>
      </w:pPr>
    </w:p>
    <w:p w14:paraId="4BBC5B84" w14:textId="43E3DF6C" w:rsidR="00D74220" w:rsidRDefault="00D74220" w:rsidP="00D74220">
      <w:pPr>
        <w:rPr>
          <w:lang w:val="fr-FR"/>
        </w:rPr>
      </w:pPr>
      <w:r>
        <w:rPr>
          <w:lang w:val="fr-FR"/>
        </w:rPr>
        <w:t xml:space="preserve">Fils et successeur de </w:t>
      </w:r>
      <w:hyperlink r:id="rId290" w:anchor="Sit_Tartessos_rois_Gargoris" w:history="1">
        <w:r w:rsidRPr="00D74220">
          <w:rPr>
            <w:rStyle w:val="Hyperlink"/>
            <w:lang w:val="fr-FR"/>
          </w:rPr>
          <w:t>Gargoris</w:t>
        </w:r>
      </w:hyperlink>
      <w:r>
        <w:rPr>
          <w:lang w:val="fr-FR"/>
        </w:rPr>
        <w:t xml:space="preserve"> (wiki)</w:t>
      </w:r>
    </w:p>
    <w:p w14:paraId="140FB704" w14:textId="77777777" w:rsidR="00D74220" w:rsidRPr="00D74220" w:rsidRDefault="00D74220" w:rsidP="00D74220">
      <w:pPr>
        <w:rPr>
          <w:lang w:val="fr-FR"/>
        </w:rPr>
      </w:pPr>
    </w:p>
    <w:p w14:paraId="39ECC2AF" w14:textId="77777777" w:rsidR="006D3F48" w:rsidRPr="0032190F" w:rsidRDefault="007F3D5E" w:rsidP="006D3F48">
      <w:pPr>
        <w:pStyle w:val="Heading2"/>
      </w:pPr>
      <w:bookmarkStart w:id="184" w:name="Sit_Tartessos_alphabet"/>
      <w:r>
        <w:t>a</w:t>
      </w:r>
      <w:r w:rsidR="006D3F48">
        <w:t>lphabet</w:t>
      </w:r>
    </w:p>
    <w:bookmarkEnd w:id="184"/>
    <w:p w14:paraId="4AF5902F" w14:textId="17F0DF3A" w:rsidR="006D3F48" w:rsidRPr="00C216FD" w:rsidRDefault="00E5452D" w:rsidP="006D3F48">
      <w:pPr>
        <w:jc w:val="both"/>
        <w:rPr>
          <w:lang w:val="fr-FR"/>
        </w:rPr>
      </w:pPr>
      <w:r w:rsidRPr="00E5452D">
        <w:rPr>
          <w:sz w:val="20"/>
          <w:lang w:val="fr-FR"/>
        </w:rPr>
        <w:t>écriture tartesine</w:t>
      </w:r>
      <w:r w:rsidR="00C216FD">
        <w:rPr>
          <w:sz w:val="20"/>
          <w:lang w:val="fr-FR"/>
        </w:rPr>
        <w:t>,</w:t>
      </w:r>
      <w:r w:rsidR="00C216FD">
        <w:rPr>
          <w:lang w:val="fr-FR"/>
        </w:rPr>
        <w:t xml:space="preserve"> alphabet du SW, </w:t>
      </w:r>
      <w:r w:rsidR="00C216FD" w:rsidRPr="006D3F48">
        <w:rPr>
          <w:sz w:val="20"/>
          <w:lang w:val="fr-FR"/>
        </w:rPr>
        <w:t>inscriptions du Sud-Ouest</w:t>
      </w:r>
    </w:p>
    <w:p w14:paraId="002A9BC9" w14:textId="77777777" w:rsidR="00E5452D" w:rsidRDefault="00E5452D" w:rsidP="006D3F48">
      <w:pPr>
        <w:jc w:val="both"/>
        <w:rPr>
          <w:lang w:val="fr-FR"/>
        </w:rPr>
      </w:pPr>
    </w:p>
    <w:p w14:paraId="49A94865" w14:textId="646C6F9D" w:rsidR="006D3F48" w:rsidRDefault="006D3F48" w:rsidP="006D3F48">
      <w:pPr>
        <w:jc w:val="both"/>
        <w:rPr>
          <w:lang w:val="fr-FR"/>
        </w:rPr>
      </w:pPr>
      <w:r w:rsidRPr="0032190F">
        <w:rPr>
          <w:lang w:val="fr-FR"/>
        </w:rPr>
        <w:t xml:space="preserve">Les </w:t>
      </w:r>
      <w:hyperlink r:id="rId291" w:anchor="Cul_Ecriture_Alphab" w:history="1">
        <w:r w:rsidRPr="0032190F">
          <w:rPr>
            <w:rStyle w:val="Hyperlink"/>
            <w:lang w:val="fr-FR"/>
          </w:rPr>
          <w:t>écritures</w:t>
        </w:r>
      </w:hyperlink>
      <w:r w:rsidRPr="0032190F">
        <w:rPr>
          <w:lang w:val="fr-FR"/>
        </w:rPr>
        <w:t xml:space="preserve"> retrouvées à Tartessos, d’après Koch, pourrait être le plus ancien exemple de la notation d’une langue </w:t>
      </w:r>
      <w:hyperlink r:id="rId292" w:anchor="Cul_Celtes" w:history="1">
        <w:r w:rsidRPr="0032190F">
          <w:rPr>
            <w:rStyle w:val="Hyperlink"/>
            <w:lang w:val="fr-FR"/>
          </w:rPr>
          <w:t>celte</w:t>
        </w:r>
      </w:hyperlink>
      <w:r w:rsidRPr="0032190F">
        <w:rPr>
          <w:lang w:val="fr-FR"/>
        </w:rPr>
        <w:t xml:space="preserve"> (BIB 2185)</w:t>
      </w:r>
    </w:p>
    <w:p w14:paraId="2F02BC7E" w14:textId="77777777" w:rsidR="00F042FA" w:rsidRPr="0032190F" w:rsidRDefault="00F042FA" w:rsidP="006D3F48">
      <w:pPr>
        <w:jc w:val="both"/>
        <w:rPr>
          <w:lang w:val="fr-FR"/>
        </w:rPr>
      </w:pPr>
    </w:p>
    <w:p w14:paraId="7E4B250D" w14:textId="77777777" w:rsidR="006D3F48" w:rsidRDefault="006D3F48" w:rsidP="00242C0F">
      <w:pPr>
        <w:rPr>
          <w:lang w:val="fr-FR"/>
        </w:rPr>
      </w:pPr>
    </w:p>
    <w:p w14:paraId="23D9662D" w14:textId="77777777" w:rsidR="006D3F48" w:rsidRPr="001972AD" w:rsidRDefault="007F3D5E" w:rsidP="006D3F48">
      <w:pPr>
        <w:pStyle w:val="Heading2"/>
      </w:pPr>
      <w:bookmarkStart w:id="185" w:name="Sit_Tartessos_steles"/>
      <w:r>
        <w:t>s</w:t>
      </w:r>
      <w:r w:rsidR="006D3F48" w:rsidRPr="001972AD">
        <w:t>tèles</w:t>
      </w:r>
    </w:p>
    <w:bookmarkEnd w:id="185"/>
    <w:p w14:paraId="663188F6" w14:textId="77777777" w:rsidR="006D3F48" w:rsidRPr="006D3F48" w:rsidRDefault="006D3F48" w:rsidP="00242C0F">
      <w:pPr>
        <w:rPr>
          <w:sz w:val="20"/>
          <w:lang w:val="fr-FR"/>
        </w:rPr>
      </w:pPr>
      <w:r w:rsidRPr="006D3F48">
        <w:rPr>
          <w:sz w:val="20"/>
          <w:lang w:val="fr-FR"/>
        </w:rPr>
        <w:t>"</w:t>
      </w:r>
      <w:r w:rsidRPr="006D3F48">
        <w:rPr>
          <w:i/>
          <w:sz w:val="20"/>
          <w:lang w:val="fr-FR"/>
        </w:rPr>
        <w:t>Estelas tartesicas epigraficas</w:t>
      </w:r>
      <w:r w:rsidRPr="006D3F48">
        <w:rPr>
          <w:sz w:val="20"/>
          <w:lang w:val="fr-FR"/>
        </w:rPr>
        <w:t>" (BIB 2867), « stèles avec inscriptions du Sud-Ouest » (Correa 1996 ; Correia 1996)</w:t>
      </w:r>
    </w:p>
    <w:p w14:paraId="1560438D" w14:textId="77777777" w:rsidR="006D3F48" w:rsidRPr="006D3F48" w:rsidRDefault="006D3F48" w:rsidP="00242C0F">
      <w:pPr>
        <w:rPr>
          <w:lang w:val="fr-FR"/>
        </w:rPr>
      </w:pPr>
    </w:p>
    <w:p w14:paraId="290C2734" w14:textId="3EB4DBFC" w:rsidR="003F7859" w:rsidRPr="005A3047" w:rsidRDefault="003F7859" w:rsidP="00242C0F">
      <w:pPr>
        <w:rPr>
          <w:lang w:val="fr-FR"/>
        </w:rPr>
      </w:pPr>
      <w:r w:rsidRPr="001972AD">
        <w:rPr>
          <w:lang w:val="fr-FR"/>
        </w:rPr>
        <w:t xml:space="preserve">v. </w:t>
      </w:r>
      <w:r w:rsidR="006D3F48" w:rsidRPr="001972AD">
        <w:rPr>
          <w:lang w:val="fr-FR"/>
        </w:rPr>
        <w:t xml:space="preserve">gr. </w:t>
      </w:r>
      <w:hyperlink r:id="rId293" w:anchor="Cul_Extremadura_T_ecriture" w:history="1">
        <w:r w:rsidRPr="0032190F">
          <w:rPr>
            <w:rStyle w:val="Hyperlink"/>
            <w:lang w:val="fr-FR"/>
          </w:rPr>
          <w:t>stèles d’Extrémadure</w:t>
        </w:r>
      </w:hyperlink>
    </w:p>
    <w:p w14:paraId="5248CB75" w14:textId="77777777" w:rsidR="00783198" w:rsidRPr="005A3047" w:rsidRDefault="00783198" w:rsidP="00242C0F">
      <w:pPr>
        <w:rPr>
          <w:lang w:val="fr-FR"/>
        </w:rPr>
      </w:pPr>
    </w:p>
    <w:p w14:paraId="4DB231FA" w14:textId="77777777" w:rsidR="00783198" w:rsidRDefault="00783198" w:rsidP="00783198">
      <w:pPr>
        <w:pStyle w:val="Heading2"/>
      </w:pPr>
      <w:r>
        <w:t>interprétation</w:t>
      </w:r>
    </w:p>
    <w:p w14:paraId="483421EE" w14:textId="77777777" w:rsidR="00783198" w:rsidRPr="005A3047" w:rsidRDefault="00783198" w:rsidP="00242C0F">
      <w:pPr>
        <w:rPr>
          <w:lang w:val="fr-FR"/>
        </w:rPr>
      </w:pPr>
    </w:p>
    <w:p w14:paraId="130686B3" w14:textId="77777777" w:rsidR="00783198" w:rsidRPr="0032190F" w:rsidRDefault="00783198" w:rsidP="00242C0F">
      <w:pPr>
        <w:rPr>
          <w:lang w:val="fr-FR"/>
        </w:rPr>
      </w:pPr>
      <w:r w:rsidRPr="00783198">
        <w:rPr>
          <w:lang w:val="fr-FR"/>
        </w:rPr>
        <w:t>Influences tartessique</w:t>
      </w:r>
      <w:r>
        <w:rPr>
          <w:lang w:val="fr-FR"/>
        </w:rPr>
        <w:t>s</w:t>
      </w:r>
      <w:r w:rsidR="001A6873">
        <w:rPr>
          <w:lang w:val="fr-FR"/>
        </w:rPr>
        <w:t xml:space="preserve"> jusqu'au</w:t>
      </w:r>
      <w:r>
        <w:rPr>
          <w:lang w:val="fr-FR"/>
        </w:rPr>
        <w:t>x riv</w:t>
      </w:r>
      <w:r w:rsidR="001A6873">
        <w:rPr>
          <w:lang w:val="fr-FR"/>
        </w:rPr>
        <w:t>e</w:t>
      </w:r>
      <w:r>
        <w:rPr>
          <w:lang w:val="fr-FR"/>
        </w:rPr>
        <w:t xml:space="preserve">s gauche du </w:t>
      </w:r>
      <w:r w:rsidRPr="00783198">
        <w:rPr>
          <w:lang w:val="fr-FR"/>
        </w:rPr>
        <w:t xml:space="preserve">Duero </w:t>
      </w:r>
      <w:r>
        <w:rPr>
          <w:lang w:val="fr-FR"/>
        </w:rPr>
        <w:t xml:space="preserve">indiquent qu'il s'y réalisait des transactions commerciales avec les populations indigènes </w:t>
      </w:r>
      <w:r w:rsidRPr="00783198">
        <w:rPr>
          <w:lang w:val="fr-FR"/>
        </w:rPr>
        <w:t>(BIB 3265)</w:t>
      </w:r>
    </w:p>
    <w:p w14:paraId="7C6A2F54" w14:textId="77777777" w:rsidR="007A7A21" w:rsidRPr="0032190F" w:rsidRDefault="007A7A21" w:rsidP="00242C0F">
      <w:pPr>
        <w:rPr>
          <w:lang w:val="fr-FR"/>
        </w:rPr>
      </w:pPr>
    </w:p>
    <w:p w14:paraId="10A6B376" w14:textId="77777777" w:rsidR="007513A7" w:rsidRPr="0032190F" w:rsidRDefault="007513A7" w:rsidP="00242C0F">
      <w:pPr>
        <w:rPr>
          <w:lang w:val="fr-FR"/>
        </w:rPr>
      </w:pPr>
    </w:p>
    <w:p w14:paraId="663F78C7" w14:textId="77777777" w:rsidR="009A7376" w:rsidRPr="0032190F" w:rsidRDefault="009A7376" w:rsidP="00426FF9">
      <w:pPr>
        <w:pStyle w:val="Heading1"/>
      </w:pPr>
      <w:bookmarkStart w:id="186" w:name="Sit_Oviedo"/>
      <w:r w:rsidRPr="0032190F">
        <w:t>OVIEDO</w:t>
      </w:r>
    </w:p>
    <w:bookmarkEnd w:id="186"/>
    <w:p w14:paraId="2C094C00" w14:textId="77777777" w:rsidR="009A7376" w:rsidRPr="0032190F" w:rsidRDefault="009A7376" w:rsidP="00242C0F">
      <w:pPr>
        <w:rPr>
          <w:lang w:val="fr-FR"/>
        </w:rPr>
      </w:pPr>
    </w:p>
    <w:p w14:paraId="7BB57071" w14:textId="429980ED" w:rsidR="009A7376" w:rsidRPr="0032190F" w:rsidRDefault="009A7376" w:rsidP="009A7376">
      <w:pPr>
        <w:rPr>
          <w:lang w:val="fr-FR"/>
        </w:rPr>
      </w:pPr>
      <w:r w:rsidRPr="0032190F">
        <w:rPr>
          <w:lang w:val="fr-FR"/>
        </w:rPr>
        <w:t xml:space="preserve">Oviedo en Cantabrie (Espagne) a livré un petit disque d’or décoré d’ une rouelle attribué au </w:t>
      </w:r>
      <w:hyperlink r:id="rId294" w:anchor="Cul_Campaniforme" w:history="1">
        <w:r w:rsidRPr="0032190F">
          <w:rPr>
            <w:rStyle w:val="Hyperlink"/>
            <w:lang w:val="fr-FR"/>
          </w:rPr>
          <w:t>Campaniforme</w:t>
        </w:r>
      </w:hyperlink>
      <w:r w:rsidRPr="0032190F">
        <w:rPr>
          <w:lang w:val="fr-FR"/>
        </w:rPr>
        <w:t>(BIB A. Fitzpatrick in BIB 2120)</w:t>
      </w:r>
    </w:p>
    <w:p w14:paraId="7AA79416" w14:textId="77777777" w:rsidR="009A7376" w:rsidRPr="0032190F" w:rsidRDefault="009A7376" w:rsidP="009A7376">
      <w:pPr>
        <w:rPr>
          <w:lang w:val="fr-FR"/>
        </w:rPr>
      </w:pPr>
    </w:p>
    <w:p w14:paraId="09E905B5" w14:textId="77777777" w:rsidR="009A7376" w:rsidRPr="0032190F" w:rsidRDefault="009A7376" w:rsidP="00426FF9">
      <w:pPr>
        <w:pStyle w:val="Heading1"/>
      </w:pPr>
      <w:r w:rsidRPr="0032190F">
        <w:t>TABLADA DE RUDRON</w:t>
      </w:r>
    </w:p>
    <w:p w14:paraId="4B8CB204" w14:textId="77777777" w:rsidR="009A7376" w:rsidRPr="0032190F" w:rsidRDefault="009A7376" w:rsidP="009A7376">
      <w:pPr>
        <w:rPr>
          <w:lang w:val="fr-FR"/>
        </w:rPr>
      </w:pPr>
    </w:p>
    <w:p w14:paraId="6F96254F" w14:textId="77777777" w:rsidR="009A7376" w:rsidRPr="0032190F" w:rsidRDefault="009A7376" w:rsidP="009A7376">
      <w:pPr>
        <w:rPr>
          <w:lang w:val="fr-FR"/>
        </w:rPr>
      </w:pPr>
      <w:r w:rsidRPr="0032190F">
        <w:rPr>
          <w:lang w:val="fr-FR"/>
        </w:rPr>
        <w:t xml:space="preserve">A Tablada de Rudròn, dans le centre-nord de l’Espagne, une structure tumulaire à cercle de pierre a été datée de 2290-1980 calBC. Y a été trouvé un objet en or, hémi-tubulaire, muni d’une ance </w:t>
      </w:r>
      <w:r w:rsidRPr="0032190F">
        <w:rPr>
          <w:lang w:val="fr-FR"/>
        </w:rPr>
        <w:lastRenderedPageBreak/>
        <w:t>mitoyenne et scandée de lignes parallèles regroupées. Cet objet est interprété comme une bague, une boucle d’oreille ou plus généralement de la parure. Il est probablement en provenance d’Angleterre et très semblable à celui du site de Radley (BIB A. Fitzpatrick in BIB 2120)</w:t>
      </w:r>
    </w:p>
    <w:p w14:paraId="6E222A14" w14:textId="77777777" w:rsidR="009A7376" w:rsidRPr="0032190F" w:rsidRDefault="009A7376" w:rsidP="00242C0F">
      <w:pPr>
        <w:rPr>
          <w:lang w:val="fr-FR"/>
        </w:rPr>
      </w:pPr>
    </w:p>
    <w:p w14:paraId="2FB52E23" w14:textId="77777777" w:rsidR="009A7376" w:rsidRPr="0032190F" w:rsidRDefault="009A7376" w:rsidP="00242C0F">
      <w:pPr>
        <w:rPr>
          <w:lang w:val="fr-FR"/>
        </w:rPr>
      </w:pPr>
    </w:p>
    <w:p w14:paraId="54B7CBB5" w14:textId="77777777" w:rsidR="00B94E8F" w:rsidRPr="0032190F" w:rsidRDefault="00B94E8F" w:rsidP="00426FF9">
      <w:pPr>
        <w:pStyle w:val="Heading1"/>
      </w:pPr>
      <w:bookmarkStart w:id="187" w:name="Sit_Lerna"/>
      <w:r w:rsidRPr="0032190F">
        <w:t>LERNA</w:t>
      </w:r>
    </w:p>
    <w:bookmarkEnd w:id="187"/>
    <w:p w14:paraId="2A0EB42C" w14:textId="77777777" w:rsidR="00705012" w:rsidRPr="0032190F" w:rsidRDefault="00705012" w:rsidP="00242C0F">
      <w:pPr>
        <w:rPr>
          <w:lang w:val="fr-FR"/>
        </w:rPr>
      </w:pPr>
    </w:p>
    <w:p w14:paraId="1122D886" w14:textId="1258E26B" w:rsidR="00B94E8F" w:rsidRPr="0032190F" w:rsidRDefault="00243882" w:rsidP="00242C0F">
      <w:pPr>
        <w:rPr>
          <w:lang w:val="fr-FR"/>
        </w:rPr>
      </w:pPr>
      <w:r w:rsidRPr="0032190F">
        <w:rPr>
          <w:lang w:val="fr-FR"/>
        </w:rPr>
        <w:t xml:space="preserve">Lerna (Argolite). </w:t>
      </w:r>
      <w:r w:rsidR="00B94E8F" w:rsidRPr="0032190F">
        <w:rPr>
          <w:lang w:val="fr-FR"/>
        </w:rPr>
        <w:t>Site proche de la côte est du Péloponnèse qui montre des tracs d’occupation dès le Néolithique (5</w:t>
      </w:r>
      <w:r w:rsidR="00B94E8F" w:rsidRPr="0032190F">
        <w:rPr>
          <w:vertAlign w:val="superscript"/>
          <w:lang w:val="fr-FR"/>
        </w:rPr>
        <w:t>e</w:t>
      </w:r>
      <w:r w:rsidR="00B94E8F" w:rsidRPr="0032190F">
        <w:rPr>
          <w:lang w:val="fr-FR"/>
        </w:rPr>
        <w:t xml:space="preserve"> millénaire), une période d’abandon puis de nouveau une occupation durant l’ </w:t>
      </w:r>
      <w:hyperlink r:id="rId295" w:anchor="Cul_Helladique" w:history="1">
        <w:r w:rsidR="00B94E8F" w:rsidRPr="0032190F">
          <w:rPr>
            <w:rStyle w:val="Hyperlink"/>
            <w:lang w:val="fr-FR"/>
          </w:rPr>
          <w:t>Helladique</w:t>
        </w:r>
      </w:hyperlink>
      <w:r w:rsidR="00B94E8F" w:rsidRPr="0032190F">
        <w:rPr>
          <w:lang w:val="fr-FR"/>
        </w:rPr>
        <w:t xml:space="preserve"> ancien. </w:t>
      </w:r>
      <w:r w:rsidR="00B94E8F" w:rsidRPr="00BA2A51">
        <w:rPr>
          <w:highlight w:val="yellow"/>
          <w:lang w:val="fr-FR"/>
        </w:rPr>
        <w:t>Présence d’</w:t>
      </w:r>
      <w:hyperlink r:id="rId296" w:anchor="Sit_Obsidienne" w:history="1">
        <w:r w:rsidR="009F2A99" w:rsidRPr="00BA2A51">
          <w:rPr>
            <w:rStyle w:val="Hyperlink"/>
            <w:szCs w:val="20"/>
            <w:lang w:val="fr-FR"/>
          </w:rPr>
          <w:t>obsidienne</w:t>
        </w:r>
      </w:hyperlink>
      <w:r w:rsidR="00B94E8F" w:rsidRPr="00BA2A51">
        <w:rPr>
          <w:highlight w:val="yellow"/>
          <w:lang w:val="fr-FR"/>
        </w:rPr>
        <w:t xml:space="preserve"> de </w:t>
      </w:r>
      <w:hyperlink r:id="rId297" w:anchor="Sit_Melos" w:history="1">
        <w:r w:rsidR="00B94E8F" w:rsidRPr="00BA2A51">
          <w:rPr>
            <w:rStyle w:val="Hyperlink"/>
            <w:lang w:val="fr-FR"/>
          </w:rPr>
          <w:t>Mélos</w:t>
        </w:r>
      </w:hyperlink>
      <w:r w:rsidR="00B94E8F" w:rsidRPr="0032190F">
        <w:rPr>
          <w:lang w:val="fr-FR"/>
        </w:rPr>
        <w:t xml:space="preserve">. Vaste </w:t>
      </w:r>
      <w:r w:rsidR="00D979B9" w:rsidRPr="0032190F">
        <w:rPr>
          <w:lang w:val="fr-FR"/>
        </w:rPr>
        <w:t>tumulus</w:t>
      </w:r>
      <w:r w:rsidR="00DD4D50" w:rsidRPr="0032190F">
        <w:rPr>
          <w:lang w:val="fr-FR"/>
        </w:rPr>
        <w:t>.</w:t>
      </w:r>
    </w:p>
    <w:p w14:paraId="00D94CAC" w14:textId="77777777" w:rsidR="00243882" w:rsidRPr="0032190F" w:rsidRDefault="00243882" w:rsidP="00242C0F">
      <w:pPr>
        <w:rPr>
          <w:lang w:val="fr-FR"/>
        </w:rPr>
      </w:pPr>
      <w:r w:rsidRPr="0032190F">
        <w:rPr>
          <w:lang w:val="fr-FR"/>
        </w:rPr>
        <w:t>Durant la période protohistorique, Lerna est abandonnée au HR IIIC (BIB 2301 p. 38-44)</w:t>
      </w:r>
    </w:p>
    <w:p w14:paraId="2B5F1A9B" w14:textId="77777777" w:rsidR="00243882" w:rsidRPr="0032190F" w:rsidRDefault="00243882" w:rsidP="00242C0F">
      <w:pPr>
        <w:rPr>
          <w:lang w:val="fr-FR"/>
        </w:rPr>
      </w:pPr>
    </w:p>
    <w:p w14:paraId="7A8C8805" w14:textId="77777777" w:rsidR="00243882" w:rsidRPr="0032190F" w:rsidRDefault="00243882" w:rsidP="00242C0F">
      <w:pPr>
        <w:rPr>
          <w:lang w:val="fr-FR"/>
        </w:rPr>
      </w:pPr>
      <w:r w:rsidRPr="0032190F">
        <w:rPr>
          <w:lang w:val="fr-FR"/>
        </w:rPr>
        <w:t>BERBATI</w:t>
      </w:r>
    </w:p>
    <w:p w14:paraId="7C4B19BE" w14:textId="77777777" w:rsidR="00243882" w:rsidRPr="0032190F" w:rsidRDefault="00243882" w:rsidP="00243882">
      <w:pPr>
        <w:rPr>
          <w:lang w:val="fr-FR"/>
        </w:rPr>
      </w:pPr>
      <w:r w:rsidRPr="0032190F">
        <w:rPr>
          <w:lang w:val="fr-FR"/>
        </w:rPr>
        <w:t>Argolite. Durant la période protohistorique, Berbati est abandonnée au HR IIIC (BIB 2301 p. 38-44)</w:t>
      </w:r>
    </w:p>
    <w:p w14:paraId="6827823C" w14:textId="77777777" w:rsidR="00243882" w:rsidRPr="0032190F" w:rsidRDefault="00243882" w:rsidP="00243882">
      <w:pPr>
        <w:rPr>
          <w:lang w:val="fr-FR"/>
        </w:rPr>
      </w:pPr>
    </w:p>
    <w:p w14:paraId="4EBC2D82" w14:textId="77777777" w:rsidR="00243882" w:rsidRPr="0032190F" w:rsidRDefault="00243882" w:rsidP="00243882">
      <w:pPr>
        <w:rPr>
          <w:lang w:val="fr-FR"/>
        </w:rPr>
      </w:pPr>
      <w:r w:rsidRPr="0032190F">
        <w:rPr>
          <w:lang w:val="fr-FR"/>
        </w:rPr>
        <w:t>PROSYMNA</w:t>
      </w:r>
    </w:p>
    <w:p w14:paraId="242ABBC8" w14:textId="77777777" w:rsidR="00243882" w:rsidRPr="0032190F" w:rsidRDefault="00243882" w:rsidP="00243882">
      <w:pPr>
        <w:rPr>
          <w:lang w:val="fr-FR"/>
        </w:rPr>
      </w:pPr>
      <w:r w:rsidRPr="0032190F">
        <w:rPr>
          <w:lang w:val="fr-FR"/>
        </w:rPr>
        <w:t xml:space="preserve">Argolite. Durant la période protohistorique, </w:t>
      </w:r>
      <w:r w:rsidR="003C0F05">
        <w:rPr>
          <w:lang w:val="fr-FR"/>
        </w:rPr>
        <w:t>Prosymna</w:t>
      </w:r>
      <w:r w:rsidRPr="0032190F">
        <w:rPr>
          <w:lang w:val="fr-FR"/>
        </w:rPr>
        <w:t xml:space="preserve"> est abandonnée au HR IIIC (BIB 2301 p. 38-44)</w:t>
      </w:r>
    </w:p>
    <w:p w14:paraId="16729C2F" w14:textId="77777777" w:rsidR="00243882" w:rsidRPr="0032190F" w:rsidRDefault="00243882" w:rsidP="00243882">
      <w:pPr>
        <w:rPr>
          <w:lang w:val="fr-FR"/>
        </w:rPr>
      </w:pPr>
    </w:p>
    <w:p w14:paraId="45DE7736" w14:textId="77777777" w:rsidR="008B60CF" w:rsidRPr="0032190F" w:rsidRDefault="008B60CF" w:rsidP="00243882">
      <w:pPr>
        <w:rPr>
          <w:lang w:val="fr-FR"/>
        </w:rPr>
      </w:pPr>
      <w:r w:rsidRPr="0032190F">
        <w:rPr>
          <w:lang w:val="fr-FR"/>
        </w:rPr>
        <w:t>MENELAION</w:t>
      </w:r>
    </w:p>
    <w:p w14:paraId="02903F0B" w14:textId="77777777" w:rsidR="00243882" w:rsidRPr="0032190F" w:rsidRDefault="008B60CF" w:rsidP="00242C0F">
      <w:pPr>
        <w:rPr>
          <w:lang w:val="fr-FR"/>
        </w:rPr>
      </w:pPr>
      <w:r w:rsidRPr="0032190F">
        <w:rPr>
          <w:lang w:val="fr-FR"/>
        </w:rPr>
        <w:t>Laconie. Centres d'habitats qui brûlent à la fin HR IIIB, réoccupés au 8e aec (BIB 2301 p. 38-44)</w:t>
      </w:r>
    </w:p>
    <w:p w14:paraId="72CF361A" w14:textId="77777777" w:rsidR="00DD4D50" w:rsidRPr="0032190F" w:rsidRDefault="00DD4D50" w:rsidP="00242C0F">
      <w:pPr>
        <w:rPr>
          <w:lang w:val="fr-FR"/>
        </w:rPr>
      </w:pPr>
    </w:p>
    <w:p w14:paraId="125B6AA1" w14:textId="77777777" w:rsidR="00DD4D50" w:rsidRPr="0032190F" w:rsidRDefault="00DD4D50" w:rsidP="00426FF9">
      <w:pPr>
        <w:pStyle w:val="Heading1"/>
      </w:pPr>
      <w:bookmarkStart w:id="188" w:name="Sit_Malia"/>
      <w:r w:rsidRPr="0032190F">
        <w:t>MALIA</w:t>
      </w:r>
    </w:p>
    <w:bookmarkEnd w:id="188"/>
    <w:p w14:paraId="58164B2C" w14:textId="77777777" w:rsidR="00B94E8F" w:rsidRPr="0032190F" w:rsidRDefault="00B94E8F" w:rsidP="00242C0F">
      <w:pPr>
        <w:rPr>
          <w:lang w:val="fr-FR"/>
        </w:rPr>
      </w:pPr>
    </w:p>
    <w:p w14:paraId="6A4EC906" w14:textId="53F8EB36" w:rsidR="00DD4D50" w:rsidRDefault="00DD4D50" w:rsidP="00242C0F">
      <w:pPr>
        <w:rPr>
          <w:lang w:val="fr-FR"/>
        </w:rPr>
      </w:pPr>
      <w:r w:rsidRPr="0032190F">
        <w:rPr>
          <w:lang w:val="fr-FR"/>
        </w:rPr>
        <w:t xml:space="preserve">Site </w:t>
      </w:r>
      <w:r w:rsidR="00327B20" w:rsidRPr="0032190F">
        <w:rPr>
          <w:lang w:val="fr-FR"/>
        </w:rPr>
        <w:t>sur la côte nord-est de la Crète</w:t>
      </w:r>
      <w:r w:rsidRPr="0032190F">
        <w:rPr>
          <w:lang w:val="fr-FR"/>
        </w:rPr>
        <w:t xml:space="preserve"> attribué au </w:t>
      </w:r>
      <w:hyperlink r:id="rId298" w:anchor="Cul_Minoen" w:history="1">
        <w:r w:rsidRPr="0032190F">
          <w:rPr>
            <w:rStyle w:val="Hyperlink"/>
            <w:lang w:val="fr-FR"/>
          </w:rPr>
          <w:t>Minoen</w:t>
        </w:r>
      </w:hyperlink>
      <w:r w:rsidRPr="0032190F">
        <w:rPr>
          <w:lang w:val="fr-FR"/>
        </w:rPr>
        <w:t xml:space="preserve"> moyen soit vers 1800 et abandonné vers 1500. Dans le quartier « Mu », on a découvert une maison alors que toutes les traces de civilisation ont périclitées. On y découvre également du linéaire B venu de la civilisation </w:t>
      </w:r>
      <w:hyperlink r:id="rId299" w:anchor="Cul_Mycenien" w:history="1">
        <w:r w:rsidRPr="0032190F">
          <w:rPr>
            <w:rStyle w:val="Hyperlink"/>
            <w:lang w:val="fr-FR"/>
          </w:rPr>
          <w:t>mycénienne</w:t>
        </w:r>
      </w:hyperlink>
      <w:r w:rsidRPr="0032190F">
        <w:rPr>
          <w:lang w:val="fr-FR"/>
        </w:rPr>
        <w:t xml:space="preserve"> (</w:t>
      </w:r>
      <w:r w:rsidR="0070027E" w:rsidRPr="0032190F">
        <w:rPr>
          <w:lang w:val="fr-FR"/>
        </w:rPr>
        <w:t>BIB</w:t>
      </w:r>
      <w:r w:rsidRPr="0032190F">
        <w:rPr>
          <w:lang w:val="fr-FR"/>
        </w:rPr>
        <w:t xml:space="preserve"> 190 p. 91)</w:t>
      </w:r>
      <w:r w:rsidR="008A70E4" w:rsidRPr="0032190F">
        <w:rPr>
          <w:lang w:val="fr-FR"/>
        </w:rPr>
        <w:t>.</w:t>
      </w:r>
    </w:p>
    <w:p w14:paraId="6B82D68D" w14:textId="77777777" w:rsidR="005D6603" w:rsidRDefault="005D6603" w:rsidP="00242C0F">
      <w:pPr>
        <w:rPr>
          <w:lang w:val="fr-FR"/>
        </w:rPr>
      </w:pPr>
      <w:r>
        <w:rPr>
          <w:lang w:val="fr-FR"/>
        </w:rPr>
        <w:t>La découverte de nombreux vases à boire dans la cour centrale témoigne du rôle important des banquets dans la vie politique des palais minoéens (BIB Enquêtes archéologiques, Arte, 2017)</w:t>
      </w:r>
    </w:p>
    <w:p w14:paraId="156DC43B" w14:textId="77777777" w:rsidR="00294AB9" w:rsidRPr="0032190F" w:rsidRDefault="00294AB9" w:rsidP="00242C0F">
      <w:pPr>
        <w:rPr>
          <w:lang w:val="fr-FR"/>
        </w:rPr>
      </w:pPr>
    </w:p>
    <w:p w14:paraId="2F0DB937" w14:textId="77777777" w:rsidR="00072873" w:rsidRPr="0032190F" w:rsidRDefault="00072873" w:rsidP="00426FF9">
      <w:pPr>
        <w:pStyle w:val="Heading1"/>
      </w:pPr>
      <w:bookmarkStart w:id="189" w:name="Sit_Gortyn"/>
      <w:r w:rsidRPr="0032190F">
        <w:t>GORTYN</w:t>
      </w:r>
      <w:bookmarkEnd w:id="189"/>
    </w:p>
    <w:p w14:paraId="3C874C25" w14:textId="24E00043" w:rsidR="00072873" w:rsidRPr="0032190F" w:rsidRDefault="00072873" w:rsidP="00242C0F">
      <w:pPr>
        <w:rPr>
          <w:lang w:val="fr-FR"/>
        </w:rPr>
      </w:pPr>
      <w:r w:rsidRPr="0032190F">
        <w:rPr>
          <w:lang w:val="fr-FR"/>
        </w:rPr>
        <w:t xml:space="preserve">Au Sud de la Crète, ville citée par </w:t>
      </w:r>
      <w:hyperlink r:id="rId300" w:anchor="Aut_Homere" w:history="1">
        <w:r w:rsidRPr="00294AB9">
          <w:rPr>
            <w:rStyle w:val="Hyperlink"/>
            <w:lang w:val="fr-FR"/>
          </w:rPr>
          <w:t>Homère</w:t>
        </w:r>
      </w:hyperlink>
      <w:r w:rsidRPr="0032190F">
        <w:rPr>
          <w:lang w:val="fr-FR"/>
        </w:rPr>
        <w:t>. Les textes de loi gravés sur des orthostates datés du 5</w:t>
      </w:r>
      <w:r w:rsidRPr="0032190F">
        <w:rPr>
          <w:vertAlign w:val="superscript"/>
          <w:lang w:val="fr-FR"/>
        </w:rPr>
        <w:t>e</w:t>
      </w:r>
      <w:r w:rsidRPr="0032190F">
        <w:rPr>
          <w:lang w:val="fr-FR"/>
        </w:rPr>
        <w:t xml:space="preserve"> aec sont les plus anciens de Grèce (wiki)  </w:t>
      </w:r>
    </w:p>
    <w:p w14:paraId="2D810720" w14:textId="77777777" w:rsidR="008A70E4" w:rsidRPr="0032190F" w:rsidRDefault="008A70E4" w:rsidP="00242C0F">
      <w:pPr>
        <w:rPr>
          <w:lang w:val="fr-FR"/>
        </w:rPr>
      </w:pPr>
    </w:p>
    <w:p w14:paraId="49FB2EBE" w14:textId="77777777" w:rsidR="008A70E4" w:rsidRPr="0032190F" w:rsidRDefault="008A70E4" w:rsidP="00426FF9">
      <w:pPr>
        <w:pStyle w:val="Heading1"/>
      </w:pPr>
      <w:r w:rsidRPr="0032190F">
        <w:t>DREROS</w:t>
      </w:r>
    </w:p>
    <w:p w14:paraId="443CF9E0" w14:textId="77777777" w:rsidR="008A70E4" w:rsidRPr="0032190F" w:rsidRDefault="008A70E4" w:rsidP="00242C0F">
      <w:pPr>
        <w:rPr>
          <w:lang w:val="fr-FR"/>
        </w:rPr>
      </w:pPr>
    </w:p>
    <w:p w14:paraId="724AF1D2" w14:textId="4CF71B1B" w:rsidR="008A70E4" w:rsidRPr="0032190F" w:rsidRDefault="008A70E4" w:rsidP="00382A85">
      <w:pPr>
        <w:jc w:val="both"/>
        <w:rPr>
          <w:lang w:val="fr-FR"/>
        </w:rPr>
      </w:pPr>
      <w:r w:rsidRPr="0032190F">
        <w:rPr>
          <w:lang w:val="fr-FR"/>
        </w:rPr>
        <w:t xml:space="preserve">Site d’habitat </w:t>
      </w:r>
      <w:r w:rsidR="00115256" w:rsidRPr="0032190F">
        <w:rPr>
          <w:lang w:val="fr-FR"/>
        </w:rPr>
        <w:t xml:space="preserve">(1 agora, 2 acropoles) de Crète de l’Est daté de la </w:t>
      </w:r>
      <w:hyperlink r:id="rId301" w:anchor="Cul_Grecs_Archaique" w:history="1">
        <w:r w:rsidR="00382A85" w:rsidRPr="0032190F">
          <w:rPr>
            <w:rStyle w:val="Hyperlink"/>
            <w:lang w:val="fr-FR"/>
          </w:rPr>
          <w:t>époque archaïque</w:t>
        </w:r>
      </w:hyperlink>
      <w:r w:rsidR="00115256" w:rsidRPr="0032190F">
        <w:rPr>
          <w:lang w:val="fr-FR"/>
        </w:rPr>
        <w:t xml:space="preserve">/hellénistique et nécropole géométrique, temple d’Apollon (période archaïque) </w:t>
      </w:r>
      <w:r w:rsidRPr="0032190F">
        <w:rPr>
          <w:lang w:val="fr-FR"/>
        </w:rPr>
        <w:t>(BIB com. pers. Maxime Hermsdorf)</w:t>
      </w:r>
      <w:r w:rsidR="00115256" w:rsidRPr="0032190F">
        <w:rPr>
          <w:lang w:val="fr-FR"/>
        </w:rPr>
        <w:t>.</w:t>
      </w:r>
    </w:p>
    <w:p w14:paraId="402BF143" w14:textId="77777777" w:rsidR="00115256" w:rsidRPr="0032190F" w:rsidRDefault="00115256" w:rsidP="00242C0F">
      <w:pPr>
        <w:rPr>
          <w:lang w:val="fr-FR"/>
        </w:rPr>
      </w:pPr>
    </w:p>
    <w:p w14:paraId="70D3676F" w14:textId="77777777" w:rsidR="00115256" w:rsidRPr="0032190F" w:rsidRDefault="00115256" w:rsidP="00242C0F">
      <w:pPr>
        <w:rPr>
          <w:lang w:val="fr-FR"/>
        </w:rPr>
      </w:pPr>
      <w:r w:rsidRPr="0032190F">
        <w:rPr>
          <w:lang w:val="fr-FR"/>
        </w:rPr>
        <w:t>Cf. Ecole Française D’Athènes</w:t>
      </w:r>
    </w:p>
    <w:p w14:paraId="79341431" w14:textId="77777777" w:rsidR="00BE7940" w:rsidRPr="0032190F" w:rsidRDefault="00BE7940" w:rsidP="00242C0F">
      <w:pPr>
        <w:rPr>
          <w:lang w:val="fr-FR"/>
        </w:rPr>
      </w:pPr>
    </w:p>
    <w:p w14:paraId="5DF79A34" w14:textId="77777777" w:rsidR="00BE7940" w:rsidRPr="0032190F" w:rsidRDefault="00BE7940" w:rsidP="00242C0F">
      <w:pPr>
        <w:rPr>
          <w:lang w:val="fr-FR"/>
        </w:rPr>
      </w:pPr>
      <w:r w:rsidRPr="0032190F">
        <w:rPr>
          <w:lang w:val="fr-FR"/>
        </w:rPr>
        <w:t>LINDOS</w:t>
      </w:r>
    </w:p>
    <w:p w14:paraId="7EE3A736" w14:textId="7B7290DD" w:rsidR="00BE7940" w:rsidRPr="0032190F" w:rsidRDefault="00BE7940" w:rsidP="00242C0F">
      <w:pPr>
        <w:rPr>
          <w:lang w:val="fr-FR"/>
        </w:rPr>
      </w:pPr>
      <w:r w:rsidRPr="0032190F">
        <w:rPr>
          <w:lang w:val="fr-FR"/>
        </w:rPr>
        <w:t xml:space="preserve">Des exemplaires remarquables de tridacne (coquillage des mers chaudes), daté de la </w:t>
      </w:r>
      <w:hyperlink r:id="rId302" w:anchor="Cul_Orientalisant" w:history="1">
        <w:r w:rsidRPr="0032190F">
          <w:rPr>
            <w:rStyle w:val="Hyperlink"/>
            <w:lang w:val="fr-FR"/>
          </w:rPr>
          <w:t>période orientalisante</w:t>
        </w:r>
      </w:hyperlink>
      <w:r w:rsidRPr="0032190F">
        <w:rPr>
          <w:lang w:val="fr-FR"/>
        </w:rPr>
        <w:t>, ont été découverts à Lindos (Rhodes) (BIB 2116 p. 181)</w:t>
      </w:r>
    </w:p>
    <w:p w14:paraId="7E92B926" w14:textId="77777777" w:rsidR="00BE7940" w:rsidRPr="0032190F" w:rsidRDefault="00BE7940" w:rsidP="00242C0F">
      <w:pPr>
        <w:rPr>
          <w:lang w:val="fr-FR"/>
        </w:rPr>
      </w:pPr>
    </w:p>
    <w:p w14:paraId="5DD5F4CB" w14:textId="77777777" w:rsidR="00BE7940" w:rsidRPr="0032190F" w:rsidRDefault="00BE7940" w:rsidP="00242C0F">
      <w:pPr>
        <w:rPr>
          <w:lang w:val="fr-FR"/>
        </w:rPr>
      </w:pPr>
      <w:r w:rsidRPr="0032190F">
        <w:rPr>
          <w:lang w:val="fr-FR"/>
        </w:rPr>
        <w:t>NAUCRATIS</w:t>
      </w:r>
    </w:p>
    <w:p w14:paraId="741CF1AD" w14:textId="51B00CE6" w:rsidR="00BE7940" w:rsidRPr="0032190F" w:rsidRDefault="00BE7940" w:rsidP="00BE7940">
      <w:pPr>
        <w:autoSpaceDE w:val="0"/>
        <w:autoSpaceDN w:val="0"/>
        <w:adjustRightInd w:val="0"/>
        <w:jc w:val="both"/>
        <w:rPr>
          <w:rFonts w:ascii="Times-Roman" w:hAnsi="Times-Roman" w:cs="Times-Roman"/>
          <w:lang w:val="fr-FR" w:eastAsia="en-GB"/>
        </w:rPr>
      </w:pPr>
      <w:r w:rsidRPr="0032190F">
        <w:rPr>
          <w:lang w:val="fr-FR"/>
        </w:rPr>
        <w:lastRenderedPageBreak/>
        <w:t xml:space="preserve">Des exemplaires remarquables de tridacne (coquillage des mers chaudes), daté de la </w:t>
      </w:r>
      <w:hyperlink r:id="rId303" w:anchor="Cul_Orientalisant" w:history="1">
        <w:r w:rsidRPr="0032190F">
          <w:rPr>
            <w:rStyle w:val="Hyperlink"/>
            <w:lang w:val="fr-FR"/>
          </w:rPr>
          <w:t>période orientalisante</w:t>
        </w:r>
      </w:hyperlink>
      <w:r w:rsidRPr="0032190F">
        <w:rPr>
          <w:lang w:val="fr-FR"/>
        </w:rPr>
        <w:t>, ont été découverts à Naucratis (BIB 2116 p. 181). Pour la période orientalisante, des oeufs d’autruches décorés y ont été découverts (BIB 2116 p. 181)</w:t>
      </w:r>
    </w:p>
    <w:p w14:paraId="15706333" w14:textId="77777777" w:rsidR="00BE7940" w:rsidRPr="0032190F" w:rsidRDefault="00BE7940" w:rsidP="00242C0F">
      <w:pPr>
        <w:rPr>
          <w:lang w:val="fr-FR"/>
        </w:rPr>
      </w:pPr>
    </w:p>
    <w:p w14:paraId="139A5DFE" w14:textId="77777777" w:rsidR="000D3883" w:rsidRPr="0032190F" w:rsidRDefault="000D3883" w:rsidP="00242C0F">
      <w:pPr>
        <w:rPr>
          <w:lang w:val="fr-FR"/>
        </w:rPr>
      </w:pPr>
    </w:p>
    <w:p w14:paraId="2414912C" w14:textId="77777777" w:rsidR="000D3883" w:rsidRPr="0032190F" w:rsidRDefault="000D3883" w:rsidP="00426FF9">
      <w:pPr>
        <w:pStyle w:val="Heading1"/>
      </w:pPr>
      <w:bookmarkStart w:id="190" w:name="Sit_Camiros"/>
      <w:r w:rsidRPr="0032190F">
        <w:t>CAMIROS</w:t>
      </w:r>
    </w:p>
    <w:bookmarkEnd w:id="190"/>
    <w:p w14:paraId="44120BCB" w14:textId="08BA7DB3" w:rsidR="000D3883" w:rsidRPr="0032190F" w:rsidRDefault="000D3883" w:rsidP="00242C0F">
      <w:pPr>
        <w:rPr>
          <w:lang w:val="fr-FR"/>
        </w:rPr>
      </w:pPr>
      <w:r w:rsidRPr="0032190F">
        <w:rPr>
          <w:lang w:val="fr-FR"/>
        </w:rPr>
        <w:t xml:space="preserve">Site de l’île de Rhodes où ont été retrouvé </w:t>
      </w:r>
      <w:r w:rsidR="00080250" w:rsidRPr="0032190F">
        <w:rPr>
          <w:lang w:val="fr-FR"/>
        </w:rPr>
        <w:t>des objets en electrum (or et argent)</w:t>
      </w:r>
      <w:r w:rsidR="00C917C0" w:rsidRPr="0032190F">
        <w:rPr>
          <w:lang w:val="fr-FR"/>
        </w:rPr>
        <w:t xml:space="preserve"> et de la céramique</w:t>
      </w:r>
      <w:r w:rsidR="00080250" w:rsidRPr="0032190F">
        <w:rPr>
          <w:lang w:val="fr-FR"/>
        </w:rPr>
        <w:t xml:space="preserve"> attribués à la culture </w:t>
      </w:r>
      <w:hyperlink r:id="rId304" w:anchor="Cul_Mycenien" w:history="1">
        <w:r w:rsidR="00080250" w:rsidRPr="0032190F">
          <w:rPr>
            <w:rStyle w:val="Hyperlink"/>
            <w:lang w:val="fr-FR"/>
          </w:rPr>
          <w:t>mycénienne</w:t>
        </w:r>
      </w:hyperlink>
      <w:r w:rsidRPr="0032190F">
        <w:rPr>
          <w:lang w:val="fr-FR"/>
        </w:rPr>
        <w:t>(Louvre, exposition « Rhodes », 2014)</w:t>
      </w:r>
    </w:p>
    <w:p w14:paraId="035B372D" w14:textId="77777777" w:rsidR="00080250" w:rsidRPr="0032190F" w:rsidRDefault="00080250" w:rsidP="00242C0F">
      <w:pPr>
        <w:rPr>
          <w:lang w:val="fr-FR"/>
        </w:rPr>
      </w:pPr>
    </w:p>
    <w:p w14:paraId="5D607750" w14:textId="77777777" w:rsidR="00C917C0" w:rsidRPr="0032190F" w:rsidRDefault="00C917C0" w:rsidP="00242C0F">
      <w:pPr>
        <w:rPr>
          <w:lang w:val="fr-FR"/>
        </w:rPr>
      </w:pPr>
      <w:r w:rsidRPr="0032190F">
        <w:rPr>
          <w:lang w:val="fr-FR"/>
        </w:rPr>
        <w:t>Site découvert par Salzmann, qui se trouve sur le plus haut sommet de Rhodes, le livre de Strabon à la main, il identifie le site de camiros mit su la piste par les tessons de cérémiques du style dit des « chèvres sauvages » (BIB radiofrance)</w:t>
      </w:r>
    </w:p>
    <w:p w14:paraId="58CE1A38" w14:textId="77777777" w:rsidR="00C917C0" w:rsidRPr="0032190F" w:rsidRDefault="00C917C0" w:rsidP="00242C0F">
      <w:pPr>
        <w:rPr>
          <w:lang w:val="fr-FR"/>
        </w:rPr>
      </w:pPr>
    </w:p>
    <w:p w14:paraId="75D0AE3B" w14:textId="3CB1FB03" w:rsidR="00080250" w:rsidRPr="0032190F" w:rsidRDefault="00080250" w:rsidP="00242C0F">
      <w:pPr>
        <w:rPr>
          <w:lang w:val="fr-FR"/>
        </w:rPr>
      </w:pPr>
      <w:r w:rsidRPr="0032190F">
        <w:rPr>
          <w:lang w:val="fr-FR"/>
        </w:rPr>
        <w:t>Plaquette en electrum représentant la « maitresse des animaux » datée de la seconde moitié du 7</w:t>
      </w:r>
      <w:r w:rsidRPr="0032190F">
        <w:rPr>
          <w:vertAlign w:val="superscript"/>
          <w:lang w:val="fr-FR"/>
        </w:rPr>
        <w:t>e</w:t>
      </w:r>
      <w:r w:rsidRPr="0032190F">
        <w:rPr>
          <w:lang w:val="fr-FR"/>
        </w:rPr>
        <w:t xml:space="preserve"> s. aec.</w:t>
      </w:r>
      <w:r w:rsidR="003119A6">
        <w:rPr>
          <w:lang w:val="fr-FR"/>
        </w:rPr>
        <w:t xml:space="preserve"> </w:t>
      </w:r>
      <w:r w:rsidRPr="0032190F">
        <w:rPr>
          <w:lang w:val="fr-FR"/>
        </w:rPr>
        <w:t>Plat d’Euphrobe (thème de la guerr</w:t>
      </w:r>
      <w:r w:rsidR="006422B5" w:rsidRPr="0032190F">
        <w:rPr>
          <w:lang w:val="fr-FR"/>
        </w:rPr>
        <w:t xml:space="preserve">e de </w:t>
      </w:r>
      <w:hyperlink r:id="rId305" w:anchor="Sit_Troie" w:history="1">
        <w:r w:rsidR="006422B5" w:rsidRPr="00E73E66">
          <w:rPr>
            <w:rStyle w:val="Hyperlink"/>
            <w:lang w:val="fr-FR"/>
          </w:rPr>
          <w:t>Troie</w:t>
        </w:r>
      </w:hyperlink>
      <w:r w:rsidR="006422B5" w:rsidRPr="0032190F">
        <w:rPr>
          <w:lang w:val="fr-FR"/>
        </w:rPr>
        <w:t xml:space="preserve">) daté de 610-590 aec. </w:t>
      </w:r>
      <w:r w:rsidRPr="0032190F">
        <w:rPr>
          <w:lang w:val="fr-FR"/>
        </w:rPr>
        <w:t>Rython conique avec une représentation d’un poulpe daté de l’</w:t>
      </w:r>
      <w:hyperlink r:id="rId306" w:anchor="Cul_Helladique_Recent_IIIA" w:history="1">
        <w:r w:rsidR="003119A6" w:rsidRPr="003119A6">
          <w:rPr>
            <w:rStyle w:val="Hyperlink"/>
            <w:lang w:val="fr-FR"/>
          </w:rPr>
          <w:t>H</w:t>
        </w:r>
        <w:r w:rsidR="003119A6">
          <w:rPr>
            <w:rStyle w:val="Hyperlink"/>
            <w:lang w:val="fr-FR"/>
          </w:rPr>
          <w:t>RIIIA</w:t>
        </w:r>
      </w:hyperlink>
      <w:r w:rsidR="003119A6" w:rsidRPr="0032190F">
        <w:rPr>
          <w:lang w:val="fr-FR"/>
        </w:rPr>
        <w:t xml:space="preserve"> </w:t>
      </w:r>
      <w:r w:rsidRPr="0032190F">
        <w:rPr>
          <w:lang w:val="fr-FR"/>
        </w:rPr>
        <w:t>(1380-1300 aec).</w:t>
      </w:r>
      <w:r w:rsidR="003119A6">
        <w:rPr>
          <w:lang w:val="fr-FR"/>
        </w:rPr>
        <w:t>(BIB ?)</w:t>
      </w:r>
    </w:p>
    <w:p w14:paraId="61B9101B" w14:textId="77777777" w:rsidR="00BE7940" w:rsidRPr="0032190F" w:rsidRDefault="00BE7940" w:rsidP="00242C0F">
      <w:pPr>
        <w:rPr>
          <w:lang w:val="fr-FR"/>
        </w:rPr>
      </w:pPr>
    </w:p>
    <w:p w14:paraId="13ABD39F" w14:textId="77777777" w:rsidR="00BE7940" w:rsidRPr="0032190F" w:rsidRDefault="00BE7940" w:rsidP="00242C0F">
      <w:pPr>
        <w:rPr>
          <w:lang w:val="fr-FR"/>
        </w:rPr>
      </w:pPr>
      <w:r w:rsidRPr="0032190F">
        <w:rPr>
          <w:lang w:val="fr-FR"/>
        </w:rPr>
        <w:t xml:space="preserve">Les scarabées [égyptiens] sont importants dans la nécropole de Camiros </w:t>
      </w:r>
    </w:p>
    <w:p w14:paraId="41E23F3F" w14:textId="77777777" w:rsidR="00080250" w:rsidRPr="0032190F" w:rsidRDefault="00080250" w:rsidP="00242C0F">
      <w:pPr>
        <w:rPr>
          <w:lang w:val="fr-FR"/>
        </w:rPr>
      </w:pPr>
    </w:p>
    <w:p w14:paraId="1FA12E7A" w14:textId="77777777" w:rsidR="00080250" w:rsidRPr="0032190F" w:rsidRDefault="00080250" w:rsidP="00242C0F">
      <w:pPr>
        <w:pStyle w:val="Heading2"/>
      </w:pPr>
      <w:r w:rsidRPr="0032190F">
        <w:t>Tombe</w:t>
      </w:r>
      <w:r w:rsidR="00C917C0" w:rsidRPr="0032190F">
        <w:t xml:space="preserve">au </w:t>
      </w:r>
      <w:r w:rsidRPr="0032190F">
        <w:t>aux bijoux</w:t>
      </w:r>
    </w:p>
    <w:p w14:paraId="0580C8F4" w14:textId="77777777" w:rsidR="00C917C0" w:rsidRPr="0032190F" w:rsidRDefault="00C917C0" w:rsidP="00242C0F">
      <w:pPr>
        <w:rPr>
          <w:lang w:val="fr-FR"/>
        </w:rPr>
      </w:pPr>
    </w:p>
    <w:p w14:paraId="38A9E8D2" w14:textId="04CC36A5" w:rsidR="00080250" w:rsidRPr="0032190F" w:rsidRDefault="00080250" w:rsidP="00242C0F">
      <w:pPr>
        <w:rPr>
          <w:lang w:val="fr-FR"/>
        </w:rPr>
      </w:pPr>
      <w:r w:rsidRPr="0032190F">
        <w:rPr>
          <w:lang w:val="fr-FR"/>
        </w:rPr>
        <w:t>Datée de l’</w:t>
      </w:r>
      <w:hyperlink r:id="rId307" w:anchor="Cul_Grecs_Archaique" w:history="1">
        <w:r w:rsidR="00382A85" w:rsidRPr="0032190F">
          <w:rPr>
            <w:rStyle w:val="Hyperlink"/>
            <w:lang w:val="fr-FR"/>
          </w:rPr>
          <w:t>époque archaïque</w:t>
        </w:r>
      </w:hyperlink>
      <w:r w:rsidRPr="0032190F">
        <w:rPr>
          <w:lang w:val="fr-FR"/>
        </w:rPr>
        <w:t>, conservée au British Museum. Diverse appliques en electrum. Un scarabée avec un cartouche du Pharaon Psammétique ou Apriès (664-610 aec, 589-570 aec) (Louvre, exposition « Rhodes », 2014).</w:t>
      </w:r>
      <w:r w:rsidR="00C917C0" w:rsidRPr="0032190F">
        <w:rPr>
          <w:lang w:val="fr-FR"/>
        </w:rPr>
        <w:t xml:space="preserve"> Céramique comparable au tombeau A d’après Salzman.</w:t>
      </w:r>
    </w:p>
    <w:p w14:paraId="69559242" w14:textId="77777777" w:rsidR="00C917C0" w:rsidRPr="0032190F" w:rsidRDefault="00C917C0" w:rsidP="00242C0F">
      <w:pPr>
        <w:rPr>
          <w:lang w:val="fr-FR"/>
        </w:rPr>
      </w:pPr>
    </w:p>
    <w:p w14:paraId="12D8E33E" w14:textId="77777777" w:rsidR="00C917C0" w:rsidRPr="0032190F" w:rsidRDefault="00C917C0" w:rsidP="00242C0F">
      <w:pPr>
        <w:pStyle w:val="Heading2"/>
      </w:pPr>
      <w:r w:rsidRPr="0032190F">
        <w:t>Tombeau A</w:t>
      </w:r>
    </w:p>
    <w:p w14:paraId="25927F44" w14:textId="77777777" w:rsidR="00C917C0" w:rsidRPr="0032190F" w:rsidRDefault="00C917C0" w:rsidP="00242C0F">
      <w:pPr>
        <w:rPr>
          <w:lang w:val="fr-FR"/>
        </w:rPr>
      </w:pPr>
      <w:r w:rsidRPr="0032190F">
        <w:rPr>
          <w:lang w:val="fr-FR"/>
        </w:rPr>
        <w:t>Tombeau A de Salzman.</w:t>
      </w:r>
    </w:p>
    <w:p w14:paraId="002920F5" w14:textId="77777777" w:rsidR="00080250" w:rsidRPr="0032190F" w:rsidRDefault="00080250" w:rsidP="00242C0F">
      <w:pPr>
        <w:rPr>
          <w:lang w:val="fr-FR"/>
        </w:rPr>
      </w:pPr>
    </w:p>
    <w:p w14:paraId="44E214E5" w14:textId="77777777" w:rsidR="00080250" w:rsidRPr="0032190F" w:rsidRDefault="00080250" w:rsidP="00242C0F">
      <w:pPr>
        <w:rPr>
          <w:lang w:val="fr-FR"/>
        </w:rPr>
      </w:pPr>
      <w:r w:rsidRPr="0032190F">
        <w:rPr>
          <w:lang w:val="fr-FR"/>
        </w:rPr>
        <w:t>Autres sites de Rhodes : Pylona, Ialysos, nécropole d’Aghia Agathè (Louvre, exposition « Rhodes », 2014).</w:t>
      </w:r>
    </w:p>
    <w:p w14:paraId="30487062" w14:textId="77777777" w:rsidR="00080250" w:rsidRPr="0032190F" w:rsidRDefault="00080250" w:rsidP="00242C0F">
      <w:pPr>
        <w:rPr>
          <w:lang w:val="fr-FR"/>
        </w:rPr>
      </w:pPr>
    </w:p>
    <w:p w14:paraId="660C23A2" w14:textId="77777777" w:rsidR="00080250" w:rsidRPr="0032190F" w:rsidRDefault="00080250" w:rsidP="00426FF9">
      <w:pPr>
        <w:pStyle w:val="Heading1"/>
      </w:pPr>
      <w:r w:rsidRPr="0032190F">
        <w:t>IALYSOS</w:t>
      </w:r>
    </w:p>
    <w:p w14:paraId="7ABFFB5A" w14:textId="39B982EE" w:rsidR="00080250" w:rsidRPr="0032190F" w:rsidRDefault="00080250" w:rsidP="00242C0F">
      <w:pPr>
        <w:rPr>
          <w:lang w:val="fr-FR"/>
        </w:rPr>
      </w:pPr>
      <w:r w:rsidRPr="0032190F">
        <w:rPr>
          <w:lang w:val="fr-FR"/>
        </w:rPr>
        <w:t>Site antique de l’île de Rhodes. Un canthare en provenance d’</w:t>
      </w:r>
      <w:hyperlink r:id="rId308" w:anchor="Sit_Mediterranee_C_Italie_Etrurie" w:history="1">
        <w:r w:rsidR="002E451A" w:rsidRPr="0032190F">
          <w:rPr>
            <w:rStyle w:val="Hyperlink"/>
            <w:lang w:val="fr-FR"/>
          </w:rPr>
          <w:t>Étrurie</w:t>
        </w:r>
      </w:hyperlink>
      <w:r w:rsidRPr="0032190F">
        <w:rPr>
          <w:lang w:val="fr-FR"/>
        </w:rPr>
        <w:t>(625-550aec) (Louvre, exposition « Rhodes », 2014).</w:t>
      </w:r>
    </w:p>
    <w:p w14:paraId="321AB56A" w14:textId="77777777" w:rsidR="00173C9B" w:rsidRPr="0032190F" w:rsidRDefault="00173C9B" w:rsidP="00242C0F">
      <w:pPr>
        <w:rPr>
          <w:lang w:val="fr-FR"/>
        </w:rPr>
      </w:pPr>
    </w:p>
    <w:p w14:paraId="45AE77F4" w14:textId="77777777" w:rsidR="00173C9B" w:rsidRPr="0032190F" w:rsidRDefault="00173C9B" w:rsidP="00426FF9">
      <w:pPr>
        <w:pStyle w:val="Heading1"/>
      </w:pPr>
      <w:bookmarkStart w:id="191" w:name="Sit_Villanova"/>
      <w:r w:rsidRPr="0032190F">
        <w:t>VILLANOVA</w:t>
      </w:r>
    </w:p>
    <w:bookmarkEnd w:id="191"/>
    <w:p w14:paraId="513C9A51" w14:textId="3FD404B9" w:rsidR="00173C9B" w:rsidRPr="0032190F" w:rsidRDefault="00173C9B" w:rsidP="00173C9B">
      <w:pPr>
        <w:rPr>
          <w:lang w:val="fr-FR" w:eastAsia="en-GB"/>
        </w:rPr>
      </w:pPr>
      <w:r w:rsidRPr="0032190F">
        <w:rPr>
          <w:lang w:val="fr-FR" w:eastAsia="en-GB"/>
        </w:rPr>
        <w:t xml:space="preserve">Le site de Villanova, en </w:t>
      </w:r>
      <w:hyperlink r:id="rId309" w:anchor="Sit_Mediterranee_C_Italie_Etrurie" w:history="1">
        <w:r w:rsidRPr="0032190F">
          <w:rPr>
            <w:rStyle w:val="Hyperlink"/>
            <w:lang w:val="fr-FR"/>
          </w:rPr>
          <w:t>Étrurie</w:t>
        </w:r>
      </w:hyperlink>
      <w:r w:rsidR="00B25619" w:rsidRPr="0032190F">
        <w:rPr>
          <w:lang w:val="fr-FR" w:eastAsia="en-GB"/>
        </w:rPr>
        <w:t xml:space="preserve">, </w:t>
      </w:r>
      <w:r w:rsidRPr="0032190F">
        <w:rPr>
          <w:lang w:val="fr-FR" w:eastAsia="en-GB"/>
        </w:rPr>
        <w:t xml:space="preserve">a donné son nom à la culture de </w:t>
      </w:r>
      <w:hyperlink r:id="rId310" w:anchor="Cul_Villanova" w:history="1">
        <w:r w:rsidRPr="0032190F">
          <w:rPr>
            <w:rStyle w:val="Hyperlink"/>
            <w:lang w:val="fr-FR" w:eastAsia="en-GB"/>
          </w:rPr>
          <w:t>Villanova</w:t>
        </w:r>
      </w:hyperlink>
      <w:r w:rsidRPr="0032190F">
        <w:rPr>
          <w:lang w:val="fr-FR" w:eastAsia="en-GB"/>
        </w:rPr>
        <w:t xml:space="preserve"> (SS BIB)</w:t>
      </w:r>
    </w:p>
    <w:p w14:paraId="1CF8E4A1" w14:textId="77777777" w:rsidR="00D26AAB" w:rsidRPr="0032190F" w:rsidRDefault="00D26AAB" w:rsidP="00173C9B">
      <w:pPr>
        <w:rPr>
          <w:lang w:val="fr-FR" w:eastAsia="en-GB"/>
        </w:rPr>
      </w:pPr>
    </w:p>
    <w:p w14:paraId="1367A7BE" w14:textId="77777777" w:rsidR="00D26AAB" w:rsidRPr="0032190F" w:rsidRDefault="00D26AAB" w:rsidP="00173C9B">
      <w:pPr>
        <w:rPr>
          <w:lang w:val="fr-FR" w:eastAsia="en-GB"/>
        </w:rPr>
      </w:pPr>
      <w:r w:rsidRPr="0032190F">
        <w:rPr>
          <w:lang w:val="fr-FR" w:eastAsia="en-GB"/>
        </w:rPr>
        <w:t>CLOSIUM</w:t>
      </w:r>
    </w:p>
    <w:p w14:paraId="0A9AE0CB" w14:textId="127D9E48" w:rsidR="00D26AAB" w:rsidRPr="0032190F" w:rsidRDefault="00D26AAB" w:rsidP="00173C9B">
      <w:pPr>
        <w:rPr>
          <w:rFonts w:ascii="Segoe UI Symbol" w:hAnsi="Segoe UI Symbol"/>
          <w:lang w:val="fr-FR" w:eastAsia="en-GB"/>
        </w:rPr>
      </w:pPr>
      <w:r w:rsidRPr="0032190F">
        <w:rPr>
          <w:lang w:val="fr-FR" w:eastAsia="en-GB"/>
        </w:rPr>
        <w:t xml:space="preserve">Le site de Closium en </w:t>
      </w:r>
      <w:hyperlink r:id="rId311" w:anchor="Sit_Mediterranee_C_Italie_Etrurie" w:history="1">
        <w:r w:rsidRPr="0032190F">
          <w:rPr>
            <w:rStyle w:val="Hyperlink"/>
            <w:lang w:val="fr-FR"/>
          </w:rPr>
          <w:t>Étrurie</w:t>
        </w:r>
      </w:hyperlink>
      <w:r w:rsidRPr="0032190F">
        <w:rPr>
          <w:rStyle w:val="Hyperlink"/>
          <w:color w:val="000000" w:themeColor="text1"/>
          <w:u w:val="none"/>
          <w:lang w:val="fr-FR"/>
        </w:rPr>
        <w:t xml:space="preserve"> est occupé en -387 par les Celtes (sous le commandement de Brennus ?) v. Tite-Live (SS BIB)</w:t>
      </w:r>
    </w:p>
    <w:p w14:paraId="72AE8B22" w14:textId="77777777" w:rsidR="00C86D09" w:rsidRPr="0032190F" w:rsidRDefault="00C86D09" w:rsidP="00173C9B">
      <w:pPr>
        <w:rPr>
          <w:lang w:val="fr-FR" w:eastAsia="en-GB"/>
        </w:rPr>
      </w:pPr>
    </w:p>
    <w:p w14:paraId="2D1C8AD1" w14:textId="77777777" w:rsidR="00C86D09" w:rsidRPr="0032190F" w:rsidRDefault="00C86D09" w:rsidP="00173C9B">
      <w:pPr>
        <w:rPr>
          <w:lang w:val="fr-FR" w:eastAsia="en-GB"/>
        </w:rPr>
      </w:pPr>
      <w:r w:rsidRPr="0032190F">
        <w:rPr>
          <w:lang w:val="fr-FR" w:eastAsia="en-GB"/>
        </w:rPr>
        <w:t>FRANCAVILLA MARITTIMA</w:t>
      </w:r>
    </w:p>
    <w:p w14:paraId="3B064A52" w14:textId="77777777" w:rsidR="00C86D09" w:rsidRPr="0032190F" w:rsidRDefault="00C86D09" w:rsidP="00173C9B">
      <w:pPr>
        <w:rPr>
          <w:lang w:val="fr-FR" w:eastAsia="en-GB"/>
        </w:rPr>
      </w:pPr>
      <w:r w:rsidRPr="0032190F">
        <w:rPr>
          <w:lang w:val="fr-FR" w:eastAsia="en-GB"/>
        </w:rPr>
        <w:br/>
        <w:t xml:space="preserve">Dans l’arrière pays de Sybaris, à Francavilla Marittima : découverte d’une coupe « phénicienne » </w:t>
      </w:r>
      <w:r w:rsidRPr="0032190F">
        <w:rPr>
          <w:lang w:val="fr-FR"/>
        </w:rPr>
        <w:t>(BIB 2116 p. 170) v. période oientalisante</w:t>
      </w:r>
    </w:p>
    <w:p w14:paraId="7B5DEFD2" w14:textId="77777777" w:rsidR="00841D75" w:rsidRPr="0032190F" w:rsidRDefault="00841D75" w:rsidP="00173C9B">
      <w:pPr>
        <w:rPr>
          <w:lang w:val="fr-FR" w:eastAsia="en-GB"/>
        </w:rPr>
      </w:pPr>
    </w:p>
    <w:p w14:paraId="5DC648CB" w14:textId="77777777" w:rsidR="00841D75" w:rsidRPr="0032190F" w:rsidRDefault="00841D75" w:rsidP="00426FF9">
      <w:pPr>
        <w:pStyle w:val="Heading1"/>
      </w:pPr>
      <w:bookmarkStart w:id="192" w:name="Sit_Pontecagnano"/>
      <w:r w:rsidRPr="0032190F">
        <w:t>PONTECAGNANO</w:t>
      </w:r>
    </w:p>
    <w:bookmarkEnd w:id="192"/>
    <w:p w14:paraId="1AE3772E" w14:textId="77777777" w:rsidR="00841D75" w:rsidRPr="0032190F" w:rsidRDefault="00841D75" w:rsidP="00173C9B">
      <w:pPr>
        <w:rPr>
          <w:lang w:val="fr-FR" w:eastAsia="en-GB"/>
        </w:rPr>
      </w:pPr>
    </w:p>
    <w:p w14:paraId="235FD49D" w14:textId="65041DE7" w:rsidR="00841D75" w:rsidRPr="0032190F" w:rsidRDefault="00841D75" w:rsidP="008E403D">
      <w:pPr>
        <w:jc w:val="both"/>
        <w:rPr>
          <w:lang w:val="fr-FR"/>
        </w:rPr>
      </w:pPr>
      <w:r w:rsidRPr="0032190F">
        <w:rPr>
          <w:lang w:val="fr-FR" w:eastAsia="en-GB"/>
        </w:rPr>
        <w:lastRenderedPageBreak/>
        <w:t xml:space="preserve">Site </w:t>
      </w:r>
      <w:r w:rsidR="00174B6F" w:rsidRPr="0032190F">
        <w:rPr>
          <w:lang w:val="fr-FR" w:eastAsia="en-GB"/>
        </w:rPr>
        <w:t xml:space="preserve">d’Italie centro-méridionale, au sud de Naples, daté </w:t>
      </w:r>
      <w:r w:rsidRPr="0032190F">
        <w:rPr>
          <w:lang w:val="fr-FR" w:eastAsia="en-GB"/>
        </w:rPr>
        <w:t xml:space="preserve">du </w:t>
      </w:r>
      <w:hyperlink r:id="rId312" w:anchor="Cul_Fer_I" w:history="1">
        <w:r w:rsidRPr="00476F2C">
          <w:rPr>
            <w:rStyle w:val="Hyperlink"/>
            <w:lang w:val="fr-FR" w:eastAsia="en-GB"/>
          </w:rPr>
          <w:t xml:space="preserve">Fer </w:t>
        </w:r>
        <w:r w:rsidR="00476F2C" w:rsidRPr="00476F2C">
          <w:rPr>
            <w:rStyle w:val="Hyperlink"/>
            <w:lang w:val="fr-FR" w:eastAsia="en-GB"/>
          </w:rPr>
          <w:t>1</w:t>
        </w:r>
      </w:hyperlink>
      <w:r w:rsidR="00476F2C">
        <w:rPr>
          <w:lang w:val="fr-FR" w:eastAsia="en-GB"/>
        </w:rPr>
        <w:t xml:space="preserve"> </w:t>
      </w:r>
      <w:r w:rsidRPr="0032190F">
        <w:rPr>
          <w:lang w:val="fr-FR" w:eastAsia="en-GB"/>
        </w:rPr>
        <w:t xml:space="preserve">du Sud-ouest de l’Italie </w:t>
      </w:r>
      <w:r w:rsidRPr="0032190F">
        <w:rPr>
          <w:lang w:val="fr-FR"/>
        </w:rPr>
        <w:t xml:space="preserve">(BIB C. Baur </w:t>
      </w:r>
      <w:r w:rsidRPr="0032190F">
        <w:rPr>
          <w:lang w:val="fr-FR" w:eastAsia="en-GB"/>
        </w:rPr>
        <w:t>in BIB 1992)</w:t>
      </w:r>
      <w:r w:rsidR="00174B6F" w:rsidRPr="0032190F">
        <w:rPr>
          <w:lang w:val="fr-FR" w:eastAsia="en-GB"/>
        </w:rPr>
        <w:t xml:space="preserve">. Découverte de </w:t>
      </w:r>
      <w:r w:rsidR="00174B6F" w:rsidRPr="00476F2C">
        <w:rPr>
          <w:i/>
          <w:lang w:val="fr-FR" w:eastAsia="en-GB"/>
        </w:rPr>
        <w:t>skyphos</w:t>
      </w:r>
      <w:r w:rsidR="00174B6F" w:rsidRPr="0032190F">
        <w:rPr>
          <w:lang w:val="fr-FR" w:eastAsia="en-GB"/>
        </w:rPr>
        <w:t xml:space="preserve"> décoré de motifs à double pendant semi-circulaire d’origine/influences grecque attribuées au 8</w:t>
      </w:r>
      <w:r w:rsidR="00174B6F" w:rsidRPr="0032190F">
        <w:rPr>
          <w:vertAlign w:val="superscript"/>
          <w:lang w:val="fr-FR" w:eastAsia="en-GB"/>
        </w:rPr>
        <w:t>e</w:t>
      </w:r>
      <w:r w:rsidR="00174B6F" w:rsidRPr="0032190F">
        <w:rPr>
          <w:lang w:val="fr-FR" w:eastAsia="en-GB"/>
        </w:rPr>
        <w:t>-7</w:t>
      </w:r>
      <w:r w:rsidR="00174B6F" w:rsidRPr="0032190F">
        <w:rPr>
          <w:vertAlign w:val="superscript"/>
          <w:lang w:val="fr-FR" w:eastAsia="en-GB"/>
        </w:rPr>
        <w:t>e</w:t>
      </w:r>
      <w:r w:rsidR="00174B6F" w:rsidRPr="0032190F">
        <w:rPr>
          <w:lang w:val="fr-FR" w:eastAsia="en-GB"/>
        </w:rPr>
        <w:t xml:space="preserve"> aec </w:t>
      </w:r>
      <w:r w:rsidR="00174B6F" w:rsidRPr="0032190F">
        <w:rPr>
          <w:lang w:val="fr-FR"/>
        </w:rPr>
        <w:t xml:space="preserve">(A. Esposito in BIB 1996) Centre de redistribution de la céramique grecque (A. Esposito in BIB 1996) </w:t>
      </w:r>
    </w:p>
    <w:p w14:paraId="2E6C47A7" w14:textId="77777777" w:rsidR="00F93BD2" w:rsidRPr="0032190F" w:rsidRDefault="00F93BD2" w:rsidP="00173C9B">
      <w:pPr>
        <w:rPr>
          <w:lang w:val="fr-FR"/>
        </w:rPr>
      </w:pPr>
      <w:r w:rsidRPr="0032190F">
        <w:rPr>
          <w:lang w:val="fr-FR"/>
        </w:rPr>
        <w:t>Colonie de Villanova (BIB L. Donnellan, S16, CAA 2016)</w:t>
      </w:r>
    </w:p>
    <w:p w14:paraId="0B05A97D" w14:textId="77777777" w:rsidR="00174B6F" w:rsidRPr="0032190F" w:rsidRDefault="00174B6F" w:rsidP="00173C9B">
      <w:pPr>
        <w:rPr>
          <w:lang w:val="fr-FR"/>
        </w:rPr>
      </w:pPr>
      <w:r w:rsidRPr="0032190F">
        <w:rPr>
          <w:lang w:val="fr-FR"/>
        </w:rPr>
        <w:t>Dans les nécropoles, les séries de céramiques gr</w:t>
      </w:r>
      <w:r w:rsidR="00476F2C">
        <w:rPr>
          <w:lang w:val="fr-FR"/>
        </w:rPr>
        <w:t>e</w:t>
      </w:r>
      <w:r w:rsidRPr="0032190F">
        <w:rPr>
          <w:lang w:val="fr-FR"/>
        </w:rPr>
        <w:t xml:space="preserve">cques sont très importantes et apparaissent dans la phase 2a, au moment d’un plus fort développement et d’une hiérarchie croissante (A. Esposito in BIB 1996)  </w:t>
      </w:r>
    </w:p>
    <w:p w14:paraId="7343CF63" w14:textId="77777777" w:rsidR="00174B6F" w:rsidRPr="0032190F" w:rsidRDefault="00174B6F" w:rsidP="00173C9B">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6"/>
        <w:gridCol w:w="1489"/>
      </w:tblGrid>
      <w:tr w:rsidR="00174B6F" w14:paraId="1645AA9D" w14:textId="77777777" w:rsidTr="00C35EA7">
        <w:trPr>
          <w:jc w:val="center"/>
        </w:trPr>
        <w:tc>
          <w:tcPr>
            <w:tcW w:w="976" w:type="dxa"/>
          </w:tcPr>
          <w:p w14:paraId="0B7804E6" w14:textId="77777777" w:rsidR="00174B6F" w:rsidRDefault="00174B6F" w:rsidP="00173C9B">
            <w:pPr>
              <w:rPr>
                <w:lang w:eastAsia="en-GB"/>
              </w:rPr>
            </w:pPr>
            <w:r>
              <w:rPr>
                <w:lang w:eastAsia="en-GB"/>
              </w:rPr>
              <w:t>phases</w:t>
            </w:r>
          </w:p>
        </w:tc>
        <w:tc>
          <w:tcPr>
            <w:tcW w:w="1489" w:type="dxa"/>
          </w:tcPr>
          <w:p w14:paraId="1660AFD1" w14:textId="77777777" w:rsidR="00174B6F" w:rsidRDefault="00174B6F" w:rsidP="00173C9B">
            <w:pPr>
              <w:rPr>
                <w:lang w:eastAsia="en-GB"/>
              </w:rPr>
            </w:pPr>
            <w:r>
              <w:rPr>
                <w:lang w:eastAsia="en-GB"/>
              </w:rPr>
              <w:t>datation aec</w:t>
            </w:r>
          </w:p>
        </w:tc>
      </w:tr>
      <w:tr w:rsidR="00174B6F" w14:paraId="36EECEE3" w14:textId="77777777" w:rsidTr="00C35EA7">
        <w:trPr>
          <w:jc w:val="center"/>
        </w:trPr>
        <w:tc>
          <w:tcPr>
            <w:tcW w:w="976" w:type="dxa"/>
          </w:tcPr>
          <w:p w14:paraId="09AEF9AB" w14:textId="77777777" w:rsidR="00174B6F" w:rsidRDefault="00174B6F" w:rsidP="00173C9B">
            <w:pPr>
              <w:rPr>
                <w:lang w:eastAsia="en-GB"/>
              </w:rPr>
            </w:pPr>
            <w:r>
              <w:rPr>
                <w:lang w:eastAsia="en-GB"/>
              </w:rPr>
              <w:t>…</w:t>
            </w:r>
          </w:p>
        </w:tc>
        <w:tc>
          <w:tcPr>
            <w:tcW w:w="1489" w:type="dxa"/>
          </w:tcPr>
          <w:p w14:paraId="18ACC42E" w14:textId="77777777" w:rsidR="00174B6F" w:rsidRDefault="00174B6F" w:rsidP="00173C9B">
            <w:pPr>
              <w:rPr>
                <w:lang w:eastAsia="en-GB"/>
              </w:rPr>
            </w:pPr>
          </w:p>
        </w:tc>
      </w:tr>
      <w:tr w:rsidR="00174B6F" w14:paraId="7AA7FFD6" w14:textId="77777777" w:rsidTr="00C35EA7">
        <w:trPr>
          <w:jc w:val="center"/>
        </w:trPr>
        <w:tc>
          <w:tcPr>
            <w:tcW w:w="976" w:type="dxa"/>
          </w:tcPr>
          <w:p w14:paraId="02839A75" w14:textId="77777777" w:rsidR="00174B6F" w:rsidRDefault="00174B6F" w:rsidP="00173C9B">
            <w:r>
              <w:t>2a</w:t>
            </w:r>
          </w:p>
        </w:tc>
        <w:tc>
          <w:tcPr>
            <w:tcW w:w="1489" w:type="dxa"/>
          </w:tcPr>
          <w:p w14:paraId="0DC932A1" w14:textId="77777777" w:rsidR="00174B6F" w:rsidRDefault="00174B6F" w:rsidP="00173C9B">
            <w:pPr>
              <w:rPr>
                <w:lang w:eastAsia="en-GB"/>
              </w:rPr>
            </w:pPr>
          </w:p>
        </w:tc>
      </w:tr>
      <w:tr w:rsidR="00174B6F" w14:paraId="715DBAAA" w14:textId="77777777" w:rsidTr="00C35EA7">
        <w:trPr>
          <w:jc w:val="center"/>
        </w:trPr>
        <w:tc>
          <w:tcPr>
            <w:tcW w:w="976" w:type="dxa"/>
          </w:tcPr>
          <w:p w14:paraId="1A0EB22D" w14:textId="77777777" w:rsidR="00174B6F" w:rsidRDefault="00174B6F" w:rsidP="00173C9B">
            <w:pPr>
              <w:rPr>
                <w:lang w:eastAsia="en-GB"/>
              </w:rPr>
            </w:pPr>
            <w:r>
              <w:rPr>
                <w:lang w:eastAsia="en-GB"/>
              </w:rPr>
              <w:t>…</w:t>
            </w:r>
          </w:p>
        </w:tc>
        <w:tc>
          <w:tcPr>
            <w:tcW w:w="1489" w:type="dxa"/>
          </w:tcPr>
          <w:p w14:paraId="40D61E85" w14:textId="77777777" w:rsidR="00174B6F" w:rsidRDefault="00174B6F" w:rsidP="00173C9B">
            <w:pPr>
              <w:rPr>
                <w:lang w:eastAsia="en-GB"/>
              </w:rPr>
            </w:pPr>
          </w:p>
        </w:tc>
      </w:tr>
      <w:tr w:rsidR="00174B6F" w14:paraId="4ED4141D" w14:textId="77777777" w:rsidTr="00C35EA7">
        <w:trPr>
          <w:jc w:val="center"/>
        </w:trPr>
        <w:tc>
          <w:tcPr>
            <w:tcW w:w="976" w:type="dxa"/>
          </w:tcPr>
          <w:p w14:paraId="33CF109B" w14:textId="77777777" w:rsidR="00174B6F" w:rsidRDefault="00174B6F" w:rsidP="00173C9B">
            <w:pPr>
              <w:rPr>
                <w:lang w:eastAsia="en-GB"/>
              </w:rPr>
            </w:pPr>
            <w:r>
              <w:rPr>
                <w:lang w:eastAsia="en-GB"/>
              </w:rPr>
              <w:t>1a</w:t>
            </w:r>
          </w:p>
        </w:tc>
        <w:tc>
          <w:tcPr>
            <w:tcW w:w="1489" w:type="dxa"/>
          </w:tcPr>
          <w:p w14:paraId="29BCE619" w14:textId="77777777" w:rsidR="00174B6F" w:rsidRDefault="00174B6F" w:rsidP="00173C9B">
            <w:pPr>
              <w:rPr>
                <w:lang w:eastAsia="en-GB"/>
              </w:rPr>
            </w:pPr>
            <w:r>
              <w:rPr>
                <w:lang w:eastAsia="en-GB"/>
              </w:rPr>
              <w:t>900-850</w:t>
            </w:r>
          </w:p>
        </w:tc>
      </w:tr>
    </w:tbl>
    <w:p w14:paraId="39147DDE" w14:textId="77777777" w:rsidR="00174B6F" w:rsidRDefault="00174B6F" w:rsidP="00173C9B">
      <w:pPr>
        <w:rPr>
          <w:lang w:eastAsia="en-GB"/>
        </w:rPr>
      </w:pPr>
      <w:r>
        <w:rPr>
          <w:lang w:eastAsia="en-GB"/>
        </w:rPr>
        <w:t xml:space="preserve">(BIB 1996) </w:t>
      </w:r>
    </w:p>
    <w:p w14:paraId="622D859D" w14:textId="77777777" w:rsidR="00174B6F" w:rsidRDefault="00174B6F" w:rsidP="00174B6F"/>
    <w:p w14:paraId="076BBB52" w14:textId="648B71D3" w:rsidR="00174B6F" w:rsidRPr="0032190F" w:rsidRDefault="00174B6F" w:rsidP="00476F2C">
      <w:pPr>
        <w:jc w:val="both"/>
        <w:rPr>
          <w:lang w:val="fr-FR"/>
        </w:rPr>
      </w:pPr>
      <w:r w:rsidRPr="0032190F">
        <w:rPr>
          <w:lang w:val="fr-FR"/>
        </w:rPr>
        <w:t>Pour l’</w:t>
      </w:r>
      <w:hyperlink r:id="rId313" w:anchor="Cul_Orientalisant" w:history="1">
        <w:r w:rsidRPr="00476F2C">
          <w:rPr>
            <w:rStyle w:val="Hyperlink"/>
            <w:lang w:val="fr-FR"/>
          </w:rPr>
          <w:t>époque orientalisante </w:t>
        </w:r>
      </w:hyperlink>
      <w:r w:rsidRPr="0032190F">
        <w:rPr>
          <w:lang w:val="fr-FR"/>
        </w:rPr>
        <w:t>: oenocho</w:t>
      </w:r>
      <w:r w:rsidR="004B09C1" w:rsidRPr="0032190F">
        <w:rPr>
          <w:lang w:val="fr-FR"/>
        </w:rPr>
        <w:t>è</w:t>
      </w:r>
      <w:r w:rsidRPr="0032190F">
        <w:rPr>
          <w:lang w:val="fr-FR"/>
        </w:rPr>
        <w:t xml:space="preserve"> d’importation grecque (A. Esposito in BIB 1996). Formation de nouvelles nécropoles, abandon des anciennes aires funéraires, affirmation du </w:t>
      </w:r>
      <w:r w:rsidRPr="0032190F">
        <w:rPr>
          <w:i/>
          <w:lang w:val="fr-FR"/>
        </w:rPr>
        <w:t>corredo base</w:t>
      </w:r>
      <w:r w:rsidRPr="0032190F">
        <w:rPr>
          <w:lang w:val="fr-FR"/>
        </w:rPr>
        <w:t xml:space="preserve"> (vase à verser, vase à boire, vase à manger : lié au </w:t>
      </w:r>
      <w:hyperlink r:id="rId314" w:anchor="Cul_Proto_Soc_Banquet" w:history="1">
        <w:r w:rsidR="00642060" w:rsidRPr="0032190F">
          <w:rPr>
            <w:rStyle w:val="Hyperlink"/>
            <w:lang w:val="fr-FR"/>
          </w:rPr>
          <w:t>banquet</w:t>
        </w:r>
      </w:hyperlink>
      <w:r w:rsidRPr="0032190F">
        <w:rPr>
          <w:lang w:val="fr-FR"/>
        </w:rPr>
        <w:t xml:space="preserve">), visiblité dans la nécropole des enfants et des adolescents (A.-M. Desiderio in BIB 1996) </w:t>
      </w:r>
      <w:r w:rsidR="00476F2C" w:rsidRPr="0032190F">
        <w:rPr>
          <w:lang w:val="fr-FR"/>
        </w:rPr>
        <w:t>Les tombes de Pontecagn</w:t>
      </w:r>
      <w:r w:rsidR="00476F2C">
        <w:rPr>
          <w:lang w:val="fr-FR"/>
        </w:rPr>
        <w:t>a</w:t>
      </w:r>
      <w:r w:rsidR="00476F2C" w:rsidRPr="0032190F">
        <w:rPr>
          <w:lang w:val="fr-FR"/>
        </w:rPr>
        <w:t xml:space="preserve">no ont montré des </w:t>
      </w:r>
      <w:hyperlink r:id="rId315" w:anchor="Cul_Precoloniale_Obj_broche_rotir_Fer1" w:history="1">
        <w:r w:rsidR="00476F2C" w:rsidRPr="00476F2C">
          <w:rPr>
            <w:rStyle w:val="Hyperlink"/>
            <w:lang w:val="fr-FR"/>
          </w:rPr>
          <w:t>broche à rôtir</w:t>
        </w:r>
      </w:hyperlink>
      <w:r w:rsidR="00476F2C">
        <w:rPr>
          <w:lang w:val="fr-FR"/>
        </w:rPr>
        <w:t xml:space="preserve"> datée du Fer 1</w:t>
      </w:r>
      <w:r w:rsidR="00476F2C" w:rsidRPr="0032190F">
        <w:rPr>
          <w:lang w:val="fr-FR"/>
        </w:rPr>
        <w:t xml:space="preserve"> (seconde moitié du 8</w:t>
      </w:r>
      <w:r w:rsidR="00476F2C" w:rsidRPr="0032190F">
        <w:rPr>
          <w:vertAlign w:val="superscript"/>
          <w:lang w:val="fr-FR"/>
        </w:rPr>
        <w:t>e</w:t>
      </w:r>
      <w:r w:rsidR="00476F2C" w:rsidRPr="0032190F">
        <w:rPr>
          <w:lang w:val="fr-FR"/>
        </w:rPr>
        <w:t xml:space="preserve"> s. aec) (BIB 2160 p. 151)</w:t>
      </w:r>
    </w:p>
    <w:p w14:paraId="4AFDDFC0" w14:textId="68CC6BD8" w:rsidR="00BE7940" w:rsidRPr="0032190F" w:rsidRDefault="00BE7940" w:rsidP="00BE7940">
      <w:pPr>
        <w:jc w:val="both"/>
        <w:rPr>
          <w:lang w:val="fr-FR"/>
        </w:rPr>
      </w:pPr>
      <w:r w:rsidRPr="0032190F">
        <w:rPr>
          <w:lang w:val="fr-FR"/>
        </w:rPr>
        <w:t>Un gobelet d’or porte des « </w:t>
      </w:r>
      <w:hyperlink r:id="rId316" w:anchor="Cul_Egypte_Ancienne_ecrit_HHD_H" w:history="1">
        <w:r w:rsidRPr="001619CD">
          <w:rPr>
            <w:rStyle w:val="Hyperlink"/>
            <w:lang w:val="fr-FR"/>
          </w:rPr>
          <w:t>hiéroglyphes</w:t>
        </w:r>
      </w:hyperlink>
      <w:r w:rsidRPr="0032190F">
        <w:rPr>
          <w:lang w:val="fr-FR"/>
        </w:rPr>
        <w:t>» inscrits par des artisans qui, manifestement, n’en connaissaient pas le sens (BIB 2116 p. 178)</w:t>
      </w:r>
    </w:p>
    <w:p w14:paraId="087DB3FA" w14:textId="77777777" w:rsidR="00476F2C" w:rsidRDefault="00476F2C" w:rsidP="00F66B72">
      <w:pPr>
        <w:rPr>
          <w:lang w:val="fr-FR"/>
        </w:rPr>
      </w:pPr>
    </w:p>
    <w:p w14:paraId="596E2E86" w14:textId="49A7D252" w:rsidR="00BE7940" w:rsidRDefault="000615B1" w:rsidP="00173C9B">
      <w:pPr>
        <w:rPr>
          <w:lang w:val="fr-FR"/>
        </w:rPr>
      </w:pPr>
      <w:r>
        <w:rPr>
          <w:lang w:val="fr-FR"/>
        </w:rPr>
        <w:t xml:space="preserve">Plaque métallique d'un fourreau d'épée (n° inventaire: t. 5121) datée du 9e-8e aec, avec un décor de personnage à </w:t>
      </w:r>
      <w:hyperlink r:id="rId317" w:anchor="Cul_Art_TAC_T_t_lance" w:history="1">
        <w:r w:rsidR="00DE55E6">
          <w:rPr>
            <w:rStyle w:val="Hyperlink"/>
            <w:lang w:val="it-IT"/>
          </w:rPr>
          <w:t>lance</w:t>
        </w:r>
      </w:hyperlink>
      <w:r w:rsidR="00DE55E6">
        <w:rPr>
          <w:lang w:val="it-IT"/>
        </w:rPr>
        <w:t xml:space="preserve"> </w:t>
      </w:r>
      <w:r>
        <w:rPr>
          <w:lang w:val="fr-FR"/>
        </w:rPr>
        <w:t xml:space="preserve">tenant le museau d'une cerf et chien derrière le cervidé. C'est probablement une </w:t>
      </w:r>
      <w:hyperlink r:id="rId318" w:anchor="Cul_Art_TAC_c_scene" w:history="1">
        <w:r w:rsidR="00EB7813" w:rsidRPr="00EB7813">
          <w:rPr>
            <w:rStyle w:val="Hyperlink"/>
            <w:lang w:val="fr-FR"/>
          </w:rPr>
          <w:t>scènes</w:t>
        </w:r>
      </w:hyperlink>
      <w:r w:rsidR="00EB7813">
        <w:rPr>
          <w:lang w:val="fr-FR"/>
        </w:rPr>
        <w:t xml:space="preserve"> </w:t>
      </w:r>
      <w:r>
        <w:rPr>
          <w:lang w:val="fr-FR"/>
        </w:rPr>
        <w:t xml:space="preserve">de capture, comme pour le vase 1993.1 de </w:t>
      </w:r>
      <w:hyperlink r:id="rId319" w:anchor="Sit_Vulci" w:history="1">
        <w:r w:rsidRPr="000615B1">
          <w:rPr>
            <w:rStyle w:val="Hyperlink"/>
            <w:lang w:val="fr-FR"/>
          </w:rPr>
          <w:t>Vulci</w:t>
        </w:r>
      </w:hyperlink>
      <w:r>
        <w:rPr>
          <w:lang w:val="fr-FR"/>
        </w:rPr>
        <w:t xml:space="preserve"> </w:t>
      </w:r>
      <w:r w:rsidRPr="000615B1">
        <w:rPr>
          <w:lang w:val="fr-FR"/>
        </w:rPr>
        <w:t>(</w:t>
      </w:r>
      <w:r>
        <w:rPr>
          <w:lang w:val="fr-FR"/>
        </w:rPr>
        <w:t>Arca</w:t>
      </w:r>
      <w:r w:rsidRPr="000615B1">
        <w:rPr>
          <w:lang w:val="fr-FR"/>
        </w:rPr>
        <w:t xml:space="preserve"> in BIB 2945)</w:t>
      </w:r>
    </w:p>
    <w:p w14:paraId="72FBA710" w14:textId="77777777" w:rsidR="000615B1" w:rsidRDefault="000615B1" w:rsidP="00173C9B">
      <w:pPr>
        <w:rPr>
          <w:lang w:val="fr-FR"/>
        </w:rPr>
      </w:pPr>
    </w:p>
    <w:p w14:paraId="3B450F97" w14:textId="77777777" w:rsidR="000615B1" w:rsidRDefault="000615B1" w:rsidP="00426FF9">
      <w:pPr>
        <w:pStyle w:val="Heading1"/>
      </w:pPr>
      <w:r>
        <w:t>ZAGORJE OB SAVI</w:t>
      </w:r>
    </w:p>
    <w:p w14:paraId="6373FA95" w14:textId="77777777" w:rsidR="000615B1" w:rsidRDefault="000615B1" w:rsidP="00173C9B">
      <w:pPr>
        <w:rPr>
          <w:lang w:val="fr-FR"/>
        </w:rPr>
      </w:pPr>
    </w:p>
    <w:p w14:paraId="73610117" w14:textId="77777777" w:rsidR="000615B1" w:rsidRDefault="000615B1" w:rsidP="00173C9B">
      <w:pPr>
        <w:rPr>
          <w:lang w:val="fr-FR"/>
        </w:rPr>
      </w:pPr>
      <w:r>
        <w:rPr>
          <w:lang w:val="fr-FR"/>
        </w:rPr>
        <w:t>Serbie. Plaque de ceinturon en métal, datée de la fin du 6e-début 5e aec montrant une scène de chasse entre un cavalier et un ibex (?)</w:t>
      </w:r>
      <w:r w:rsidRPr="000615B1">
        <w:rPr>
          <w:lang w:val="fr-FR"/>
        </w:rPr>
        <w:t>(</w:t>
      </w:r>
      <w:r>
        <w:rPr>
          <w:lang w:val="fr-FR"/>
        </w:rPr>
        <w:t>Arca</w:t>
      </w:r>
      <w:r w:rsidRPr="000615B1">
        <w:rPr>
          <w:lang w:val="fr-FR"/>
        </w:rPr>
        <w:t xml:space="preserve"> in BIB 2945)</w:t>
      </w:r>
    </w:p>
    <w:p w14:paraId="6B73BCD3" w14:textId="77777777" w:rsidR="000615B1" w:rsidRPr="0032190F" w:rsidRDefault="000615B1" w:rsidP="00173C9B">
      <w:pPr>
        <w:rPr>
          <w:lang w:val="fr-FR"/>
        </w:rPr>
      </w:pPr>
    </w:p>
    <w:p w14:paraId="521FD307" w14:textId="77777777" w:rsidR="00174B6F" w:rsidRPr="0032190F" w:rsidRDefault="00174B6F" w:rsidP="00426FF9">
      <w:pPr>
        <w:pStyle w:val="Heading1"/>
      </w:pPr>
      <w:bookmarkStart w:id="193" w:name="Sit_Velia"/>
      <w:r w:rsidRPr="0032190F">
        <w:t>VELIA</w:t>
      </w:r>
    </w:p>
    <w:bookmarkEnd w:id="193"/>
    <w:p w14:paraId="29EF8E6F" w14:textId="77777777" w:rsidR="00174B6F" w:rsidRPr="0032190F" w:rsidRDefault="00944CDE" w:rsidP="008E403D">
      <w:pPr>
        <w:jc w:val="both"/>
        <w:rPr>
          <w:lang w:val="fr-FR"/>
        </w:rPr>
      </w:pPr>
      <w:r w:rsidRPr="0032190F">
        <w:rPr>
          <w:lang w:val="fr-FR" w:eastAsia="en-GB"/>
        </w:rPr>
        <w:t xml:space="preserve">Italie du Sud. </w:t>
      </w:r>
      <w:r w:rsidR="00174B6F" w:rsidRPr="0032190F">
        <w:rPr>
          <w:lang w:val="fr-FR" w:eastAsia="en-GB"/>
        </w:rPr>
        <w:t xml:space="preserve">Découverte de </w:t>
      </w:r>
      <w:r w:rsidR="00174B6F" w:rsidRPr="0032190F">
        <w:rPr>
          <w:i/>
          <w:lang w:val="fr-FR" w:eastAsia="en-GB"/>
        </w:rPr>
        <w:t>skyphos</w:t>
      </w:r>
      <w:r w:rsidR="00174B6F" w:rsidRPr="0032190F">
        <w:rPr>
          <w:lang w:val="fr-FR" w:eastAsia="en-GB"/>
        </w:rPr>
        <w:t xml:space="preserve"> décoré de motifs à double pendant semi-circulaire d’origine/influences grecque attribuées au 8</w:t>
      </w:r>
      <w:r w:rsidR="00174B6F" w:rsidRPr="0032190F">
        <w:rPr>
          <w:vertAlign w:val="superscript"/>
          <w:lang w:val="fr-FR" w:eastAsia="en-GB"/>
        </w:rPr>
        <w:t>e</w:t>
      </w:r>
      <w:r w:rsidR="00174B6F" w:rsidRPr="0032190F">
        <w:rPr>
          <w:lang w:val="fr-FR" w:eastAsia="en-GB"/>
        </w:rPr>
        <w:t>-7</w:t>
      </w:r>
      <w:r w:rsidR="00174B6F" w:rsidRPr="0032190F">
        <w:rPr>
          <w:vertAlign w:val="superscript"/>
          <w:lang w:val="fr-FR" w:eastAsia="en-GB"/>
        </w:rPr>
        <w:t>e</w:t>
      </w:r>
      <w:r w:rsidR="00174B6F" w:rsidRPr="0032190F">
        <w:rPr>
          <w:lang w:val="fr-FR" w:eastAsia="en-GB"/>
        </w:rPr>
        <w:t xml:space="preserve"> aec </w:t>
      </w:r>
      <w:r w:rsidR="00174B6F" w:rsidRPr="0032190F">
        <w:rPr>
          <w:lang w:val="fr-FR"/>
        </w:rPr>
        <w:t>(A. Esposito in BIB 1996)Centre de redistribution de la céramique grecque (A. Esposito in BIB 1996)</w:t>
      </w:r>
    </w:p>
    <w:p w14:paraId="6637F876" w14:textId="77777777" w:rsidR="00944CDE" w:rsidRPr="0032190F" w:rsidRDefault="00944CDE" w:rsidP="008E403D">
      <w:pPr>
        <w:jc w:val="both"/>
        <w:rPr>
          <w:lang w:val="fr-FR" w:eastAsia="en-GB"/>
        </w:rPr>
      </w:pPr>
      <w:r w:rsidRPr="0032190F">
        <w:rPr>
          <w:lang w:val="fr-FR"/>
        </w:rPr>
        <w:t xml:space="preserve">Fondation phocéenne (BIB Musée d'Ampurias) </w:t>
      </w:r>
    </w:p>
    <w:p w14:paraId="0C43B34B" w14:textId="77777777" w:rsidR="00A479F0" w:rsidRPr="0032190F" w:rsidRDefault="00A479F0" w:rsidP="00242C0F">
      <w:pPr>
        <w:rPr>
          <w:lang w:val="fr-FR"/>
        </w:rPr>
      </w:pPr>
    </w:p>
    <w:p w14:paraId="1C41F15B" w14:textId="77777777" w:rsidR="008F6807" w:rsidRPr="0032190F" w:rsidRDefault="008F6807" w:rsidP="00426FF9">
      <w:pPr>
        <w:pStyle w:val="Heading1"/>
      </w:pPr>
      <w:bookmarkStart w:id="194" w:name="Sit_Tsatsyn_Ereg"/>
      <w:r w:rsidRPr="0032190F">
        <w:t>TSATSYN EREG</w:t>
      </w:r>
    </w:p>
    <w:bookmarkEnd w:id="194"/>
    <w:p w14:paraId="28D4F0E0" w14:textId="77777777" w:rsidR="008F6807" w:rsidRPr="0032190F" w:rsidRDefault="008F6807" w:rsidP="00242C0F">
      <w:pPr>
        <w:rPr>
          <w:lang w:val="fr-FR"/>
        </w:rPr>
      </w:pPr>
    </w:p>
    <w:p w14:paraId="0C29796D" w14:textId="77777777" w:rsidR="008F6807" w:rsidRPr="0032190F" w:rsidRDefault="00EB348E" w:rsidP="00EB348E">
      <w:pPr>
        <w:jc w:val="both"/>
        <w:rPr>
          <w:lang w:val="fr-FR"/>
        </w:rPr>
      </w:pPr>
      <w:r w:rsidRPr="0032190F">
        <w:rPr>
          <w:lang w:val="fr-FR"/>
        </w:rPr>
        <w:t>Tsatsiin Ereg est un s</w:t>
      </w:r>
      <w:r w:rsidR="008F6807" w:rsidRPr="0032190F">
        <w:rPr>
          <w:lang w:val="fr-FR"/>
        </w:rPr>
        <w:t xml:space="preserve">ite de Mongolie où l’on trouve de nombreuses </w:t>
      </w:r>
      <w:r w:rsidRPr="0032190F">
        <w:rPr>
          <w:lang w:val="fr-FR"/>
        </w:rPr>
        <w:t>« </w:t>
      </w:r>
      <w:r w:rsidR="008F6807" w:rsidRPr="0032190F">
        <w:rPr>
          <w:lang w:val="fr-FR"/>
        </w:rPr>
        <w:t>pierre</w:t>
      </w:r>
      <w:r w:rsidRPr="0032190F">
        <w:rPr>
          <w:lang w:val="fr-FR"/>
        </w:rPr>
        <w:t>s</w:t>
      </w:r>
      <w:r w:rsidR="008F6807" w:rsidRPr="0032190F">
        <w:rPr>
          <w:lang w:val="fr-FR"/>
        </w:rPr>
        <w:t xml:space="preserve"> à cerfs</w:t>
      </w:r>
      <w:r w:rsidRPr="0032190F">
        <w:rPr>
          <w:lang w:val="fr-FR"/>
        </w:rPr>
        <w:t> »</w:t>
      </w:r>
      <w:r w:rsidR="008F6807" w:rsidRPr="0032190F">
        <w:rPr>
          <w:lang w:val="fr-FR"/>
        </w:rPr>
        <w:t xml:space="preserve"> (ref A9).</w:t>
      </w:r>
      <w:r w:rsidRPr="0032190F">
        <w:rPr>
          <w:lang w:val="fr-FR"/>
        </w:rPr>
        <w:t xml:space="preserve"> Ces dernières sont environ un millier en Mongolie/Sibérie montrant une typologie de cervidés identique. Elles ont d’abord étaient datées de 500 aec, puis aujourd’hui, plutôt de 1000 aec (BIB 2093)</w:t>
      </w:r>
    </w:p>
    <w:p w14:paraId="2E23F8FB" w14:textId="77777777" w:rsidR="00096ACA" w:rsidRDefault="00096ACA" w:rsidP="00EB348E">
      <w:pPr>
        <w:jc w:val="both"/>
        <w:rPr>
          <w:lang w:val="it-IT"/>
        </w:rPr>
      </w:pPr>
      <w:r>
        <w:rPr>
          <w:lang w:val="it-IT"/>
        </w:rPr>
        <w:t xml:space="preserve">Les cerfs sont représentés sur les pierres éponymes (pierres à cerf), comme à </w:t>
      </w:r>
      <w:r w:rsidRPr="00096ACA">
        <w:rPr>
          <w:lang w:val="it-IT"/>
        </w:rPr>
        <w:t>Tsatsyn Ereg</w:t>
      </w:r>
    </w:p>
    <w:p w14:paraId="3513795F" w14:textId="77777777" w:rsidR="00096ACA" w:rsidRDefault="00096ACA" w:rsidP="00EB348E">
      <w:pPr>
        <w:jc w:val="both"/>
        <w:rPr>
          <w:lang w:val="it-IT"/>
        </w:rPr>
      </w:pPr>
      <w:r>
        <w:rPr>
          <w:lang w:val="it-IT"/>
        </w:rPr>
        <w:t>Les pierres à cerfs ont été divisées en 3 phases:</w:t>
      </w:r>
    </w:p>
    <w:p w14:paraId="4723F03A" w14:textId="77777777" w:rsidR="00096ACA" w:rsidRDefault="00096ACA" w:rsidP="00242C0F">
      <w:pPr>
        <w:rPr>
          <w:lang w:val="it-IT"/>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6"/>
        <w:gridCol w:w="1963"/>
      </w:tblGrid>
      <w:tr w:rsidR="00096ACA" w:rsidRPr="00E44DC3" w14:paraId="5E223D99" w14:textId="77777777" w:rsidTr="00EB348E">
        <w:trPr>
          <w:jc w:val="center"/>
        </w:trPr>
        <w:tc>
          <w:tcPr>
            <w:tcW w:w="1216" w:type="dxa"/>
          </w:tcPr>
          <w:p w14:paraId="48C3BC2F" w14:textId="77777777" w:rsidR="00096ACA" w:rsidRPr="00E44DC3" w:rsidRDefault="00096ACA" w:rsidP="00242C0F">
            <w:pPr>
              <w:rPr>
                <w:b/>
                <w:lang w:val="it-IT"/>
              </w:rPr>
            </w:pPr>
            <w:r w:rsidRPr="00E44DC3">
              <w:rPr>
                <w:b/>
                <w:lang w:val="it-IT"/>
              </w:rPr>
              <w:t>phase</w:t>
            </w:r>
            <w:r w:rsidR="00EB348E">
              <w:rPr>
                <w:b/>
                <w:lang w:val="it-IT"/>
              </w:rPr>
              <w:t>s</w:t>
            </w:r>
          </w:p>
        </w:tc>
        <w:tc>
          <w:tcPr>
            <w:tcW w:w="1963" w:type="dxa"/>
          </w:tcPr>
          <w:p w14:paraId="18172C1F" w14:textId="77777777" w:rsidR="00096ACA" w:rsidRPr="00E44DC3" w:rsidRDefault="00096ACA" w:rsidP="00242C0F">
            <w:pPr>
              <w:rPr>
                <w:b/>
                <w:lang w:val="it-IT"/>
              </w:rPr>
            </w:pPr>
            <w:r w:rsidRPr="00E44DC3">
              <w:rPr>
                <w:b/>
                <w:lang w:val="it-IT"/>
              </w:rPr>
              <w:t xml:space="preserve">figurations </w:t>
            </w:r>
          </w:p>
          <w:p w14:paraId="4C045AF5" w14:textId="77777777" w:rsidR="00096ACA" w:rsidRPr="00E44DC3" w:rsidRDefault="00096ACA" w:rsidP="00242C0F">
            <w:pPr>
              <w:rPr>
                <w:b/>
                <w:lang w:val="it-IT"/>
              </w:rPr>
            </w:pPr>
            <w:r w:rsidRPr="00E44DC3">
              <w:rPr>
                <w:b/>
                <w:lang w:val="it-IT"/>
              </w:rPr>
              <w:lastRenderedPageBreak/>
              <w:t>caractéristiques</w:t>
            </w:r>
          </w:p>
        </w:tc>
      </w:tr>
      <w:tr w:rsidR="00EB348E" w:rsidRPr="00E44DC3" w14:paraId="423B5BA0" w14:textId="77777777" w:rsidTr="00EB348E">
        <w:trPr>
          <w:jc w:val="center"/>
        </w:trPr>
        <w:tc>
          <w:tcPr>
            <w:tcW w:w="1216" w:type="dxa"/>
          </w:tcPr>
          <w:p w14:paraId="62A1F331" w14:textId="77777777" w:rsidR="00EB348E" w:rsidRPr="00E44DC3" w:rsidRDefault="00EB348E" w:rsidP="00EB348E">
            <w:pPr>
              <w:rPr>
                <w:lang w:val="it-IT"/>
              </w:rPr>
            </w:pPr>
            <w:r w:rsidRPr="00E44DC3">
              <w:rPr>
                <w:lang w:val="it-IT"/>
              </w:rPr>
              <w:lastRenderedPageBreak/>
              <w:t>finale</w:t>
            </w:r>
          </w:p>
        </w:tc>
        <w:tc>
          <w:tcPr>
            <w:tcW w:w="1963" w:type="dxa"/>
          </w:tcPr>
          <w:p w14:paraId="79FB8C1E" w14:textId="77777777" w:rsidR="00EB348E" w:rsidRPr="00E44DC3" w:rsidRDefault="00EB348E" w:rsidP="00EB348E">
            <w:pPr>
              <w:rPr>
                <w:lang w:val="it-IT"/>
              </w:rPr>
            </w:pPr>
            <w:r w:rsidRPr="00E44DC3">
              <w:rPr>
                <w:lang w:val="it-IT"/>
              </w:rPr>
              <w:t>cheval</w:t>
            </w:r>
          </w:p>
        </w:tc>
      </w:tr>
      <w:tr w:rsidR="00096ACA" w:rsidRPr="00E44DC3" w14:paraId="42935875" w14:textId="77777777" w:rsidTr="00EB348E">
        <w:trPr>
          <w:jc w:val="center"/>
        </w:trPr>
        <w:tc>
          <w:tcPr>
            <w:tcW w:w="1216" w:type="dxa"/>
          </w:tcPr>
          <w:p w14:paraId="7A36E55C" w14:textId="77777777" w:rsidR="00096ACA" w:rsidRPr="00E44DC3" w:rsidRDefault="00096ACA" w:rsidP="00242C0F">
            <w:pPr>
              <w:rPr>
                <w:lang w:val="it-IT"/>
              </w:rPr>
            </w:pPr>
            <w:r w:rsidRPr="00E44DC3">
              <w:rPr>
                <w:lang w:val="it-IT"/>
              </w:rPr>
              <w:t>moyenne</w:t>
            </w:r>
          </w:p>
        </w:tc>
        <w:tc>
          <w:tcPr>
            <w:tcW w:w="1963" w:type="dxa"/>
          </w:tcPr>
          <w:p w14:paraId="2709EB44" w14:textId="18CE4816" w:rsidR="00096ACA" w:rsidRPr="00E44DC3" w:rsidRDefault="00000000" w:rsidP="00C370D1">
            <w:pPr>
              <w:rPr>
                <w:lang w:val="it-IT"/>
              </w:rPr>
            </w:pPr>
            <w:hyperlink r:id="rId320" w:anchor="Cul_Art_TAC_T_z_cervide" w:history="1">
              <w:r w:rsidR="00C370D1" w:rsidRPr="00C370D1">
                <w:rPr>
                  <w:rStyle w:val="Hyperlink"/>
                </w:rPr>
                <w:t>cerf</w:t>
              </w:r>
            </w:hyperlink>
            <w:r w:rsidR="00C370D1">
              <w:rPr>
                <w:rStyle w:val="st"/>
              </w:rPr>
              <w:t xml:space="preserve"> </w:t>
            </w:r>
          </w:p>
        </w:tc>
      </w:tr>
      <w:tr w:rsidR="00EB348E" w:rsidRPr="00E44DC3" w14:paraId="5F1C7515" w14:textId="77777777" w:rsidTr="00EB348E">
        <w:trPr>
          <w:jc w:val="center"/>
        </w:trPr>
        <w:tc>
          <w:tcPr>
            <w:tcW w:w="1216" w:type="dxa"/>
          </w:tcPr>
          <w:p w14:paraId="29B568A8" w14:textId="77777777" w:rsidR="00EB348E" w:rsidRPr="00E44DC3" w:rsidRDefault="00EB348E" w:rsidP="00EB348E">
            <w:pPr>
              <w:rPr>
                <w:lang w:val="it-IT"/>
              </w:rPr>
            </w:pPr>
            <w:r w:rsidRPr="00E44DC3">
              <w:rPr>
                <w:lang w:val="it-IT"/>
              </w:rPr>
              <w:t>ancien</w:t>
            </w:r>
          </w:p>
        </w:tc>
        <w:tc>
          <w:tcPr>
            <w:tcW w:w="1963" w:type="dxa"/>
          </w:tcPr>
          <w:p w14:paraId="2F7CBAF1" w14:textId="77777777" w:rsidR="00EB348E" w:rsidRPr="00E44DC3" w:rsidRDefault="00EB348E" w:rsidP="00EB348E">
            <w:pPr>
              <w:rPr>
                <w:lang w:val="it-IT"/>
              </w:rPr>
            </w:pPr>
            <w:r w:rsidRPr="00E44DC3">
              <w:rPr>
                <w:lang w:val="it-IT"/>
              </w:rPr>
              <w:t>cercles, armes</w:t>
            </w:r>
          </w:p>
        </w:tc>
      </w:tr>
    </w:tbl>
    <w:p w14:paraId="61C4960C" w14:textId="77777777" w:rsidR="00096ACA" w:rsidRDefault="00096ACA" w:rsidP="00242C0F">
      <w:pPr>
        <w:rPr>
          <w:lang w:val="it-IT"/>
        </w:rPr>
      </w:pPr>
      <w:r>
        <w:rPr>
          <w:lang w:val="it-IT"/>
        </w:rPr>
        <w:t>(ref A9)</w:t>
      </w:r>
    </w:p>
    <w:p w14:paraId="4DBD2805" w14:textId="77777777" w:rsidR="00096ACA" w:rsidRPr="006B4ECC" w:rsidRDefault="00096ACA" w:rsidP="00242C0F">
      <w:pPr>
        <w:rPr>
          <w:lang w:val="it-IT"/>
        </w:rPr>
      </w:pPr>
    </w:p>
    <w:p w14:paraId="6CB5239A" w14:textId="77777777" w:rsidR="00096ACA" w:rsidRDefault="00096ACA" w:rsidP="00EB348E">
      <w:pPr>
        <w:jc w:val="both"/>
        <w:rPr>
          <w:lang w:val="it-IT"/>
        </w:rPr>
      </w:pPr>
      <w:r>
        <w:rPr>
          <w:lang w:val="it-IT"/>
        </w:rPr>
        <w:t xml:space="preserve">Les armes de la phase ancienne ont été rapprochées d’exemplaires de la culture de Kavasuk (1500-800 cal BC) et Tagar (700-300 cal BC). Les cerfs de la phase moyenne se rapprochent iconographiquement de modèles présents sur des appliques en or découvertes dans les kourganes et datés su </w:t>
      </w:r>
      <w:r w:rsidR="00EB348E">
        <w:rPr>
          <w:lang w:val="it-IT"/>
        </w:rPr>
        <w:t xml:space="preserve">7e </w:t>
      </w:r>
      <w:r>
        <w:rPr>
          <w:lang w:val="it-IT"/>
        </w:rPr>
        <w:t>siècle (ref A9)</w:t>
      </w:r>
    </w:p>
    <w:p w14:paraId="7C23B856" w14:textId="77777777" w:rsidR="00096ACA" w:rsidRPr="00096ACA" w:rsidRDefault="00096ACA" w:rsidP="00242C0F">
      <w:pPr>
        <w:rPr>
          <w:lang w:val="it-IT"/>
        </w:rPr>
      </w:pPr>
    </w:p>
    <w:p w14:paraId="0163C2F1" w14:textId="20023C9E" w:rsidR="00701813" w:rsidRPr="0032190F" w:rsidRDefault="00701813" w:rsidP="00242C0F">
      <w:pPr>
        <w:rPr>
          <w:lang w:val="fr-FR"/>
        </w:rPr>
      </w:pPr>
      <w:r w:rsidRPr="0032190F">
        <w:rPr>
          <w:lang w:val="fr-FR"/>
        </w:rPr>
        <w:t xml:space="preserve">D’après </w:t>
      </w:r>
      <w:r w:rsidR="005F0483" w:rsidRPr="0032190F">
        <w:rPr>
          <w:lang w:val="fr-FR"/>
        </w:rPr>
        <w:t>J. Magail, l</w:t>
      </w:r>
      <w:r w:rsidRPr="0032190F">
        <w:rPr>
          <w:lang w:val="fr-FR"/>
        </w:rPr>
        <w:t xml:space="preserve">es stèles, par leur découpage tripartite, renvoie à des concepts </w:t>
      </w:r>
      <w:hyperlink r:id="rId321" w:anchor="Cul_Indo_Europeen" w:history="1">
        <w:r w:rsidR="00EB348E" w:rsidRPr="0032190F">
          <w:rPr>
            <w:rStyle w:val="Hyperlink"/>
            <w:lang w:val="fr-FR"/>
          </w:rPr>
          <w:t>i</w:t>
        </w:r>
        <w:r w:rsidRPr="0032190F">
          <w:rPr>
            <w:rStyle w:val="Hyperlink"/>
            <w:lang w:val="fr-FR"/>
          </w:rPr>
          <w:t>ndo-</w:t>
        </w:r>
        <w:r w:rsidR="00EB348E" w:rsidRPr="0032190F">
          <w:rPr>
            <w:rStyle w:val="Hyperlink"/>
            <w:lang w:val="fr-FR"/>
          </w:rPr>
          <w:t>e</w:t>
        </w:r>
        <w:r w:rsidRPr="0032190F">
          <w:rPr>
            <w:rStyle w:val="Hyperlink"/>
            <w:lang w:val="fr-FR"/>
          </w:rPr>
          <w:t>uropéen</w:t>
        </w:r>
        <w:r w:rsidR="005F0483" w:rsidRPr="0032190F">
          <w:rPr>
            <w:rStyle w:val="Hyperlink"/>
            <w:lang w:val="fr-FR"/>
          </w:rPr>
          <w:t>s</w:t>
        </w:r>
      </w:hyperlink>
      <w:r w:rsidRPr="0032190F">
        <w:rPr>
          <w:lang w:val="fr-FR"/>
        </w:rPr>
        <w:t xml:space="preserve"> (cf. Dumézil, Eliade)</w:t>
      </w:r>
    </w:p>
    <w:p w14:paraId="6B3A493A" w14:textId="77777777" w:rsidR="00EB348E" w:rsidRPr="0032190F" w:rsidRDefault="00EB348E" w:rsidP="00242C0F">
      <w:pPr>
        <w:rPr>
          <w:lang w:val="fr-FR"/>
        </w:rPr>
      </w:pPr>
    </w:p>
    <w:p w14:paraId="36182052" w14:textId="77777777" w:rsidR="00EB348E" w:rsidRDefault="00EB348E" w:rsidP="00242C0F">
      <w:pPr>
        <w:rPr>
          <w:lang w:val="fr-FR"/>
        </w:rPr>
      </w:pPr>
      <w:r w:rsidRPr="0032190F">
        <w:rPr>
          <w:lang w:val="fr-FR"/>
        </w:rPr>
        <w:t>Le complexe funéraire 10 montre un grand tumulus ceint dans un enclos carré autour duquel sont disposés, de manière concentrique, des offrandes de têtes de chevaux (</w:t>
      </w:r>
      <w:r w:rsidRPr="00EB348E">
        <w:rPr>
          <w:rFonts w:ascii="Symbol" w:hAnsi="Symbol"/>
          <w:sz w:val="22"/>
        </w:rPr>
        <w:t></w:t>
      </w:r>
      <w:r w:rsidRPr="0032190F">
        <w:rPr>
          <w:lang w:val="fr-FR"/>
        </w:rPr>
        <w:t xml:space="preserve"> ≈ 10,000), puis un espace vide, puis de nouvelles sépultures (BIB 2093)</w:t>
      </w:r>
    </w:p>
    <w:p w14:paraId="569CBE88" w14:textId="77777777" w:rsidR="00711104" w:rsidRDefault="00711104" w:rsidP="00242C0F">
      <w:pPr>
        <w:rPr>
          <w:lang w:val="fr-FR"/>
        </w:rPr>
      </w:pPr>
    </w:p>
    <w:p w14:paraId="564651F4" w14:textId="77777777" w:rsidR="00711104" w:rsidRDefault="00711104" w:rsidP="008D2AAA">
      <w:pPr>
        <w:pStyle w:val="Heading1"/>
      </w:pPr>
      <w:r>
        <w:t>RASBEUNIKIA</w:t>
      </w:r>
    </w:p>
    <w:p w14:paraId="6131F2F5" w14:textId="77777777" w:rsidR="008D2AAA" w:rsidRDefault="008D2AAA" w:rsidP="00242C0F">
      <w:pPr>
        <w:rPr>
          <w:lang w:val="fr-FR"/>
        </w:rPr>
      </w:pPr>
    </w:p>
    <w:p w14:paraId="62C2E2B8" w14:textId="441B2A48" w:rsidR="00711104" w:rsidRDefault="00711104" w:rsidP="00242C0F">
      <w:pPr>
        <w:rPr>
          <w:lang w:val="fr-FR"/>
        </w:rPr>
      </w:pPr>
      <w:r>
        <w:rPr>
          <w:lang w:val="fr-FR"/>
        </w:rPr>
        <w:t>Rabsenikia, dans les monts Altaï (Sibérie</w:t>
      </w:r>
      <w:r w:rsidR="005E39D7">
        <w:rPr>
          <w:lang w:val="fr-FR"/>
        </w:rPr>
        <w:t>, Russie</w:t>
      </w:r>
      <w:r>
        <w:rPr>
          <w:lang w:val="fr-FR"/>
        </w:rPr>
        <w:t>), découverte d'un canidé (chien ?, loup apprivoisé) daté de ~33000 aec (BIB France culture 2018)</w:t>
      </w:r>
    </w:p>
    <w:p w14:paraId="698087F4" w14:textId="77777777" w:rsidR="0027717B" w:rsidRDefault="0027717B" w:rsidP="00242C0F">
      <w:pPr>
        <w:rPr>
          <w:lang w:val="fr-FR"/>
        </w:rPr>
      </w:pPr>
    </w:p>
    <w:p w14:paraId="02EC970D" w14:textId="77777777" w:rsidR="0027717B" w:rsidRDefault="0027717B" w:rsidP="008D2AAA">
      <w:pPr>
        <w:pStyle w:val="Heading1"/>
      </w:pPr>
      <w:r>
        <w:t>ZAMOSTJE 2</w:t>
      </w:r>
    </w:p>
    <w:p w14:paraId="496B876B" w14:textId="77777777" w:rsidR="0027717B" w:rsidRDefault="0027717B" w:rsidP="00242C0F">
      <w:pPr>
        <w:rPr>
          <w:lang w:val="fr-FR"/>
        </w:rPr>
      </w:pPr>
    </w:p>
    <w:p w14:paraId="3D36E878" w14:textId="77777777" w:rsidR="0027717B" w:rsidRDefault="0027717B" w:rsidP="00242C0F">
      <w:pPr>
        <w:rPr>
          <w:lang w:val="fr-FR"/>
        </w:rPr>
      </w:pPr>
      <w:r>
        <w:rPr>
          <w:lang w:val="fr-FR"/>
        </w:rPr>
        <w:t>Au  nord de Moscou, sur la rivière Dubna. Très bonne conservation taphonomique dans de la tourbe (Gitka). Niveaux Mésolithiques avec des grandes espèces de tailles variées. Des types d'hameçon adaptés pour chaque typed de pèche (I. Clemente, com. pers.)</w:t>
      </w:r>
    </w:p>
    <w:p w14:paraId="7E8110D7" w14:textId="77777777" w:rsidR="0027717B" w:rsidRDefault="0027717B" w:rsidP="00242C0F">
      <w:pPr>
        <w:rPr>
          <w:lang w:val="fr-FR"/>
        </w:rPr>
      </w:pPr>
    </w:p>
    <w:p w14:paraId="387012B9" w14:textId="77777777" w:rsidR="0027717B" w:rsidRDefault="0027717B" w:rsidP="008D2AAA">
      <w:pPr>
        <w:pStyle w:val="Heading1"/>
      </w:pPr>
      <w:r>
        <w:t>BRNO</w:t>
      </w:r>
    </w:p>
    <w:p w14:paraId="3E8B1E8C" w14:textId="77777777" w:rsidR="0027717B" w:rsidRDefault="0027717B" w:rsidP="00242C0F">
      <w:pPr>
        <w:rPr>
          <w:lang w:val="fr-FR"/>
        </w:rPr>
      </w:pPr>
    </w:p>
    <w:p w14:paraId="7A1FA471" w14:textId="77777777" w:rsidR="0027717B" w:rsidRDefault="0027717B" w:rsidP="00242C0F">
      <w:pPr>
        <w:rPr>
          <w:lang w:val="fr-FR"/>
        </w:rPr>
      </w:pPr>
      <w:r>
        <w:rPr>
          <w:lang w:val="fr-FR"/>
        </w:rPr>
        <w:t>Statuette masculine (~10 cm de long) gravettienne en ivoire</w:t>
      </w:r>
    </w:p>
    <w:p w14:paraId="2AF47D1C" w14:textId="77777777" w:rsidR="00921E1F" w:rsidRDefault="00921E1F" w:rsidP="00242C0F">
      <w:pPr>
        <w:rPr>
          <w:lang w:val="fr-FR"/>
        </w:rPr>
      </w:pPr>
    </w:p>
    <w:p w14:paraId="779524A8" w14:textId="40752525" w:rsidR="008D2AAA" w:rsidRDefault="008D2AAA" w:rsidP="008D2AAA">
      <w:pPr>
        <w:pStyle w:val="Heading1"/>
      </w:pPr>
      <w:bookmarkStart w:id="195" w:name="Sit_Pazyryk"/>
      <w:r>
        <w:t>PAZYRYK</w:t>
      </w:r>
    </w:p>
    <w:bookmarkEnd w:id="195"/>
    <w:p w14:paraId="60CE55C1" w14:textId="77777777" w:rsidR="008D2AAA" w:rsidRDefault="008D2AAA" w:rsidP="00242C0F">
      <w:pPr>
        <w:rPr>
          <w:lang w:val="fr-FR"/>
        </w:rPr>
      </w:pPr>
    </w:p>
    <w:p w14:paraId="7085977B" w14:textId="00C0578C" w:rsidR="008D2AAA" w:rsidRDefault="008D2AAA" w:rsidP="00242C0F">
      <w:pPr>
        <w:rPr>
          <w:lang w:val="fr-FR"/>
        </w:rPr>
      </w:pPr>
      <w:r w:rsidRPr="008D2AAA">
        <w:rPr>
          <w:lang w:val="fr-FR"/>
        </w:rPr>
        <w:t xml:space="preserve">Les sépultures de Pazyryk sont un certain nombre de tombes </w:t>
      </w:r>
      <w:hyperlink r:id="rId322" w:anchor="Cul_Scythes" w:history="1">
        <w:r>
          <w:rPr>
            <w:rStyle w:val="Hyperlink"/>
            <w:lang w:val="fr-FR"/>
          </w:rPr>
          <w:t>s</w:t>
        </w:r>
        <w:r w:rsidRPr="0032190F">
          <w:rPr>
            <w:rStyle w:val="Hyperlink"/>
            <w:lang w:val="fr-FR"/>
          </w:rPr>
          <w:t>cythes</w:t>
        </w:r>
      </w:hyperlink>
      <w:r w:rsidRPr="0032190F">
        <w:rPr>
          <w:lang w:val="fr-FR"/>
        </w:rPr>
        <w:t xml:space="preserve"> </w:t>
      </w:r>
      <w:r>
        <w:rPr>
          <w:lang w:val="fr-FR"/>
        </w:rPr>
        <w:t>du F</w:t>
      </w:r>
      <w:r w:rsidRPr="008D2AAA">
        <w:rPr>
          <w:lang w:val="fr-FR"/>
        </w:rPr>
        <w:t>er trouvées dans la vallée de Pazyryk et sur le plateau d'Ukok dans les montagnes de l'Altaï, en Sibérie, au sud de la ville moderne de Novossibirsk, en Russie ; le site est proche des frontières avec la Chine, le Kazakhstan et la Mongolie</w:t>
      </w:r>
      <w:r>
        <w:rPr>
          <w:lang w:val="fr-FR"/>
        </w:rPr>
        <w:t xml:space="preserve"> (wiki)</w:t>
      </w:r>
    </w:p>
    <w:p w14:paraId="0E9A7DF2" w14:textId="77777777" w:rsidR="008D2AAA" w:rsidRDefault="008D2AAA" w:rsidP="00242C0F">
      <w:pPr>
        <w:rPr>
          <w:lang w:val="fr-FR"/>
        </w:rPr>
      </w:pPr>
    </w:p>
    <w:p w14:paraId="08B772EB" w14:textId="39F4B909" w:rsidR="008D2AAA" w:rsidRDefault="008D2AAA" w:rsidP="00C671E4">
      <w:pPr>
        <w:pStyle w:val="Heading2"/>
      </w:pPr>
      <w:r>
        <w:t>kurgan 1</w:t>
      </w:r>
    </w:p>
    <w:p w14:paraId="3F496E8F" w14:textId="77777777" w:rsidR="008D2AAA" w:rsidRDefault="008D2AAA" w:rsidP="00242C0F">
      <w:pPr>
        <w:rPr>
          <w:lang w:val="fr-FR"/>
        </w:rPr>
      </w:pPr>
    </w:p>
    <w:p w14:paraId="07706FC3" w14:textId="790AB00B" w:rsidR="008D2AAA" w:rsidRPr="008D2AAA" w:rsidRDefault="00C671E4" w:rsidP="00242C0F">
      <w:pPr>
        <w:rPr>
          <w:lang w:val="fr-FR"/>
        </w:rPr>
      </w:pPr>
      <w:r>
        <w:rPr>
          <w:lang w:val="fr-FR"/>
        </w:rPr>
        <w:t>Couverture de s</w:t>
      </w:r>
      <w:r w:rsidR="008D2AAA">
        <w:rPr>
          <w:lang w:val="fr-FR"/>
        </w:rPr>
        <w:t>elle avec un griffon attaquant un ibex</w:t>
      </w:r>
      <w:r>
        <w:rPr>
          <w:lang w:val="fr-FR"/>
        </w:rPr>
        <w:t xml:space="preserve"> </w:t>
      </w:r>
      <w:bookmarkStart w:id="196" w:name="_Hlk163316507"/>
      <w:r>
        <w:rPr>
          <w:lang w:val="fr-FR"/>
        </w:rPr>
        <w:t xml:space="preserve">(BIB C. Gosden SoA) </w:t>
      </w:r>
      <w:bookmarkEnd w:id="196"/>
      <w:r>
        <w:rPr>
          <w:lang w:val="fr-FR"/>
        </w:rPr>
        <w:t>analogisme</w:t>
      </w:r>
    </w:p>
    <w:p w14:paraId="7CE25CE4" w14:textId="77777777" w:rsidR="008D2AAA" w:rsidRDefault="008D2AAA" w:rsidP="00242C0F">
      <w:pPr>
        <w:rPr>
          <w:lang w:val="fr-FR"/>
        </w:rPr>
      </w:pPr>
    </w:p>
    <w:p w14:paraId="007070F8" w14:textId="77777777" w:rsidR="00921E1F" w:rsidRDefault="00921E1F" w:rsidP="00426FF9">
      <w:pPr>
        <w:pStyle w:val="Heading1"/>
      </w:pPr>
      <w:bookmarkStart w:id="197" w:name="Sit_Denisova"/>
      <w:r>
        <w:t>DENISOVA</w:t>
      </w:r>
    </w:p>
    <w:bookmarkEnd w:id="197"/>
    <w:p w14:paraId="74AA8CBE" w14:textId="3AEC1FB3" w:rsidR="00921E1F" w:rsidRDefault="00921E1F" w:rsidP="00242C0F">
      <w:pPr>
        <w:rPr>
          <w:lang w:val="fr-FR"/>
        </w:rPr>
      </w:pPr>
      <w:r>
        <w:rPr>
          <w:lang w:val="fr-FR"/>
        </w:rPr>
        <w:t>Grotte des monts de l'Altaï (Sibérie, Russie). A donné son nom à l'homme (</w:t>
      </w:r>
      <w:hyperlink r:id="rId323" w:anchor="Cul_Homo" w:history="1">
        <w:r w:rsidRPr="00921E1F">
          <w:rPr>
            <w:rStyle w:val="Hyperlink"/>
            <w:i/>
            <w:lang w:val="fr-FR"/>
          </w:rPr>
          <w:t>Homo</w:t>
        </w:r>
      </w:hyperlink>
      <w:r>
        <w:rPr>
          <w:lang w:val="fr-FR"/>
        </w:rPr>
        <w:t>) de Denisova (wiki). Une aiguille à chas y a été trouvée qui daterait de ~-45000 BP (BIB C. Cheval com. pers.)</w:t>
      </w:r>
    </w:p>
    <w:p w14:paraId="4DE64D22" w14:textId="77777777" w:rsidR="00EB348E" w:rsidRPr="0032190F" w:rsidRDefault="00EB348E" w:rsidP="00242C0F">
      <w:pPr>
        <w:rPr>
          <w:lang w:val="fr-FR"/>
        </w:rPr>
      </w:pPr>
    </w:p>
    <w:p w14:paraId="1729FD53" w14:textId="77777777" w:rsidR="00EB348E" w:rsidRPr="0032190F" w:rsidRDefault="00EB348E" w:rsidP="00426FF9">
      <w:pPr>
        <w:pStyle w:val="Heading1"/>
      </w:pPr>
      <w:bookmarkStart w:id="198" w:name="Sit_Berel"/>
      <w:r w:rsidRPr="0032190F">
        <w:lastRenderedPageBreak/>
        <w:t>BEREL</w:t>
      </w:r>
    </w:p>
    <w:bookmarkEnd w:id="198"/>
    <w:p w14:paraId="40E8292D" w14:textId="77777777" w:rsidR="00EB348E" w:rsidRPr="0032190F" w:rsidRDefault="00EB348E" w:rsidP="00242C0F">
      <w:pPr>
        <w:rPr>
          <w:lang w:val="fr-FR"/>
        </w:rPr>
      </w:pPr>
    </w:p>
    <w:p w14:paraId="25807CE4" w14:textId="77777777" w:rsidR="00EB348E" w:rsidRPr="0032190F" w:rsidRDefault="00EB348E" w:rsidP="00242C0F">
      <w:pPr>
        <w:rPr>
          <w:lang w:val="fr-FR"/>
        </w:rPr>
      </w:pPr>
      <w:r w:rsidRPr="0032190F">
        <w:rPr>
          <w:lang w:val="fr-FR"/>
        </w:rPr>
        <w:t>Le site de Berel (Gorno-Altayskaya, Russie) a livré des squellettes de chevaux grimés en cerfs (BIB 2093)</w:t>
      </w:r>
    </w:p>
    <w:p w14:paraId="4D43ECA0" w14:textId="77777777" w:rsidR="007B2D0E" w:rsidRPr="0032190F" w:rsidRDefault="007B2D0E" w:rsidP="00242C0F">
      <w:pPr>
        <w:rPr>
          <w:lang w:val="fr-FR"/>
        </w:rPr>
      </w:pPr>
    </w:p>
    <w:p w14:paraId="41D9A000" w14:textId="77777777" w:rsidR="007B2D0E" w:rsidRPr="0032190F" w:rsidRDefault="007B2D0E" w:rsidP="008D2AAA">
      <w:pPr>
        <w:pStyle w:val="Heading1"/>
      </w:pPr>
      <w:r w:rsidRPr="0032190F">
        <w:t>KAPOVA</w:t>
      </w:r>
    </w:p>
    <w:p w14:paraId="54DBECBA" w14:textId="77777777" w:rsidR="007B2D0E" w:rsidRPr="0032190F" w:rsidRDefault="007B2D0E" w:rsidP="00242C0F">
      <w:pPr>
        <w:rPr>
          <w:lang w:val="fr-FR"/>
        </w:rPr>
      </w:pPr>
    </w:p>
    <w:p w14:paraId="1415756A" w14:textId="77777777" w:rsidR="007B2D0E" w:rsidRDefault="007B2D0E" w:rsidP="00242C0F">
      <w:pPr>
        <w:rPr>
          <w:lang w:val="fr-FR"/>
        </w:rPr>
      </w:pPr>
      <w:r w:rsidRPr="0032190F">
        <w:rPr>
          <w:lang w:val="fr-FR"/>
        </w:rPr>
        <w:t>Grotte ornée du sud de l'Oural (Russie) découverte en 1959 (BIB UISPP 2018)</w:t>
      </w:r>
    </w:p>
    <w:p w14:paraId="16460ED2" w14:textId="77777777" w:rsidR="005E39D7" w:rsidRDefault="005E39D7" w:rsidP="00242C0F">
      <w:pPr>
        <w:rPr>
          <w:lang w:val="fr-FR"/>
        </w:rPr>
      </w:pPr>
    </w:p>
    <w:p w14:paraId="18B34151" w14:textId="77777777" w:rsidR="005E39D7" w:rsidRDefault="005E39D7" w:rsidP="00426FF9">
      <w:pPr>
        <w:pStyle w:val="Heading1"/>
      </w:pPr>
      <w:bookmarkStart w:id="199" w:name="Sit_Sounguir"/>
      <w:r>
        <w:t>SOUNGUIR</w:t>
      </w:r>
    </w:p>
    <w:bookmarkEnd w:id="199"/>
    <w:p w14:paraId="2FDD8EA7" w14:textId="77777777" w:rsidR="005E39D7" w:rsidRDefault="005E39D7" w:rsidP="00242C0F">
      <w:pPr>
        <w:rPr>
          <w:lang w:val="fr-FR"/>
        </w:rPr>
      </w:pPr>
      <w:r>
        <w:rPr>
          <w:lang w:val="fr-FR"/>
        </w:rPr>
        <w:t>Sungir</w:t>
      </w:r>
    </w:p>
    <w:p w14:paraId="61B6686B" w14:textId="77777777" w:rsidR="005E39D7" w:rsidRDefault="005E39D7" w:rsidP="00242C0F">
      <w:pPr>
        <w:rPr>
          <w:lang w:val="fr-FR"/>
        </w:rPr>
      </w:pPr>
    </w:p>
    <w:p w14:paraId="2DD0C337" w14:textId="77777777" w:rsidR="005E39D7" w:rsidRPr="0032190F" w:rsidRDefault="005E39D7" w:rsidP="00242C0F">
      <w:pPr>
        <w:rPr>
          <w:lang w:val="fr-FR"/>
        </w:rPr>
      </w:pPr>
      <w:r>
        <w:rPr>
          <w:lang w:val="fr-FR"/>
        </w:rPr>
        <w:t>Sounguir (Russie), vers 30 K BP livre une tombre d'un individu ayant plus de 50 ans avec perles et bracelets d'ivoir de mammouth, dents de renards, etc. ainsi qu'une tombe double d'enfants: une garçon de 12/13 ans et une fille de 9/10 ans. Les enfants sont accompagnés de nombreuses perles d'ivoire (BIB 2698)</w:t>
      </w:r>
    </w:p>
    <w:p w14:paraId="3CDDCF80" w14:textId="77777777" w:rsidR="008F6807" w:rsidRPr="0032190F" w:rsidRDefault="008F6807" w:rsidP="00242C0F">
      <w:pPr>
        <w:rPr>
          <w:lang w:val="fr-FR"/>
        </w:rPr>
      </w:pPr>
    </w:p>
    <w:p w14:paraId="246E3605" w14:textId="77777777" w:rsidR="00A479F0" w:rsidRPr="0032190F" w:rsidRDefault="00A479F0" w:rsidP="00426FF9">
      <w:pPr>
        <w:pStyle w:val="Heading1"/>
      </w:pPr>
      <w:bookmarkStart w:id="200" w:name="Sit_Thera_Santorin"/>
      <w:r w:rsidRPr="0032190F">
        <w:t>THERA-SANTORIN</w:t>
      </w:r>
    </w:p>
    <w:bookmarkEnd w:id="200"/>
    <w:p w14:paraId="331B3376" w14:textId="77777777" w:rsidR="00754EF4" w:rsidRPr="0032190F" w:rsidRDefault="00754EF4" w:rsidP="00242C0F">
      <w:pPr>
        <w:rPr>
          <w:lang w:val="fr-FR"/>
        </w:rPr>
      </w:pPr>
    </w:p>
    <w:p w14:paraId="66344066" w14:textId="63FB02FB" w:rsidR="001830E9" w:rsidRPr="004A224F" w:rsidRDefault="00A479F0" w:rsidP="00242C0F">
      <w:pPr>
        <w:jc w:val="both"/>
        <w:rPr>
          <w:lang w:val="fr-FR"/>
        </w:rPr>
      </w:pPr>
      <w:r w:rsidRPr="0032190F">
        <w:rPr>
          <w:lang w:val="fr-FR"/>
        </w:rPr>
        <w:t xml:space="preserve">Île </w:t>
      </w:r>
      <w:r w:rsidR="009F40A0" w:rsidRPr="0032190F">
        <w:rPr>
          <w:lang w:val="fr-FR"/>
        </w:rPr>
        <w:t>de Santorin (ancienne Théra) dans l</w:t>
      </w:r>
      <w:r w:rsidRPr="0032190F">
        <w:rPr>
          <w:lang w:val="fr-FR"/>
        </w:rPr>
        <w:t xml:space="preserve">es Cyclades. </w:t>
      </w:r>
      <w:r w:rsidR="001830E9" w:rsidRPr="004A224F">
        <w:rPr>
          <w:lang w:val="fr-FR"/>
        </w:rPr>
        <w:t>(Atlantide</w:t>
      </w:r>
      <w:r w:rsidR="008A70E4" w:rsidRPr="004A224F">
        <w:rPr>
          <w:lang w:val="fr-FR"/>
        </w:rPr>
        <w:t> ?</w:t>
      </w:r>
      <w:r w:rsidR="001830E9" w:rsidRPr="004A224F">
        <w:rPr>
          <w:lang w:val="fr-FR"/>
        </w:rPr>
        <w:t>)</w:t>
      </w:r>
    </w:p>
    <w:p w14:paraId="7D978715" w14:textId="77777777" w:rsidR="005D6603" w:rsidRPr="004A224F" w:rsidRDefault="005D6603" w:rsidP="00242C0F">
      <w:pPr>
        <w:jc w:val="both"/>
        <w:rPr>
          <w:lang w:val="fr-FR"/>
        </w:rPr>
      </w:pPr>
    </w:p>
    <w:p w14:paraId="39261E66" w14:textId="35BDBBE3" w:rsidR="005D6603" w:rsidRDefault="005D6603" w:rsidP="00242C0F">
      <w:pPr>
        <w:jc w:val="both"/>
        <w:rPr>
          <w:lang w:val="fr-FR"/>
        </w:rPr>
      </w:pPr>
      <w:r w:rsidRPr="005D6603">
        <w:rPr>
          <w:lang w:val="fr-FR"/>
        </w:rPr>
        <w:t xml:space="preserve">Fresque d'une femme tronant entourée de </w:t>
      </w:r>
      <w:hyperlink r:id="rId324" w:anchor="Cul_Religion__Griffons" w:history="1">
        <w:r w:rsidR="005C3DDF" w:rsidRPr="005C3DDF">
          <w:rPr>
            <w:rStyle w:val="Hyperlink"/>
            <w:lang w:val="fr-FR"/>
          </w:rPr>
          <w:t>griffons</w:t>
        </w:r>
      </w:hyperlink>
      <w:r w:rsidR="005C3DDF" w:rsidRPr="005D6603">
        <w:rPr>
          <w:lang w:val="fr-FR"/>
        </w:rPr>
        <w:t xml:space="preserve"> </w:t>
      </w:r>
      <w:r w:rsidRPr="005D6603">
        <w:rPr>
          <w:lang w:val="fr-FR"/>
        </w:rPr>
        <w:t>(BIB Enquêtes archéologiques, Arte, 2017)</w:t>
      </w:r>
    </w:p>
    <w:p w14:paraId="285A502A" w14:textId="77777777" w:rsidR="00C92974" w:rsidRDefault="00C92974" w:rsidP="00242C0F">
      <w:pPr>
        <w:jc w:val="both"/>
        <w:rPr>
          <w:lang w:val="fr-FR"/>
        </w:rPr>
      </w:pPr>
    </w:p>
    <w:p w14:paraId="53735DA7" w14:textId="7718B065" w:rsidR="00C92974" w:rsidRDefault="00C92974" w:rsidP="00C92974">
      <w:pPr>
        <w:pStyle w:val="Heading2"/>
      </w:pPr>
      <w:bookmarkStart w:id="201" w:name="Sit_Thera_Santorin_explos"/>
      <w:r>
        <w:t>explosion</w:t>
      </w:r>
    </w:p>
    <w:bookmarkEnd w:id="201"/>
    <w:p w14:paraId="2A4A9508" w14:textId="41D86B00" w:rsidR="00C92974" w:rsidRPr="00C92974" w:rsidRDefault="00C92974" w:rsidP="00242C0F">
      <w:pPr>
        <w:jc w:val="both"/>
        <w:rPr>
          <w:sz w:val="20"/>
          <w:lang w:val="fr-FR"/>
        </w:rPr>
      </w:pPr>
      <w:r w:rsidRPr="00C92974">
        <w:rPr>
          <w:i/>
          <w:iCs/>
          <w:sz w:val="20"/>
          <w:lang w:val="fr-FR"/>
        </w:rPr>
        <w:t>Santori's explosion</w:t>
      </w:r>
      <w:r>
        <w:rPr>
          <w:sz w:val="20"/>
          <w:lang w:val="fr-FR"/>
        </w:rPr>
        <w:t>, éruption volcanique</w:t>
      </w:r>
      <w:r w:rsidR="00AE6F66">
        <w:rPr>
          <w:sz w:val="20"/>
          <w:lang w:val="fr-FR"/>
        </w:rPr>
        <w:t xml:space="preserve">, </w:t>
      </w:r>
      <w:r w:rsidR="00AE6F66" w:rsidRPr="00AE6F66">
        <w:rPr>
          <w:i/>
          <w:iCs/>
          <w:sz w:val="20"/>
          <w:lang w:val="fr-FR"/>
        </w:rPr>
        <w:t>Thera's v</w:t>
      </w:r>
      <w:r w:rsidR="00AE6F66">
        <w:rPr>
          <w:i/>
          <w:iCs/>
          <w:sz w:val="20"/>
          <w:lang w:val="fr-FR"/>
        </w:rPr>
        <w:t>o</w:t>
      </w:r>
      <w:r w:rsidR="00AE6F66" w:rsidRPr="00AE6F66">
        <w:rPr>
          <w:i/>
          <w:iCs/>
          <w:sz w:val="20"/>
          <w:lang w:val="fr-FR"/>
        </w:rPr>
        <w:t>lcanic eruption</w:t>
      </w:r>
    </w:p>
    <w:p w14:paraId="00C1F32F" w14:textId="77777777" w:rsidR="00C92974" w:rsidRDefault="00C92974" w:rsidP="00242C0F">
      <w:pPr>
        <w:jc w:val="both"/>
        <w:rPr>
          <w:lang w:val="fr-FR"/>
        </w:rPr>
      </w:pPr>
    </w:p>
    <w:p w14:paraId="358C2DA6" w14:textId="1373CC47" w:rsidR="00C92974" w:rsidRDefault="00C92974" w:rsidP="00C92974">
      <w:pPr>
        <w:jc w:val="both"/>
        <w:rPr>
          <w:lang w:val="fr-FR"/>
        </w:rPr>
      </w:pPr>
      <w:r w:rsidRPr="0032190F">
        <w:rPr>
          <w:lang w:val="fr-FR"/>
        </w:rPr>
        <w:t>Cratêre volcanique (BIB 1916 p. 18)</w:t>
      </w:r>
      <w:r>
        <w:rPr>
          <w:lang w:val="fr-FR"/>
        </w:rPr>
        <w:t xml:space="preserve"> </w:t>
      </w:r>
      <w:r w:rsidR="00722CC7">
        <w:rPr>
          <w:lang w:val="fr-FR"/>
        </w:rPr>
        <w:t>~ tephra (SS BIB)</w:t>
      </w:r>
    </w:p>
    <w:p w14:paraId="177C8354" w14:textId="77777777" w:rsidR="00C92974" w:rsidRDefault="00C92974" w:rsidP="00C92974">
      <w:pPr>
        <w:jc w:val="both"/>
        <w:rPr>
          <w:lang w:val="fr-FR"/>
        </w:rPr>
      </w:pPr>
    </w:p>
    <w:p w14:paraId="50786D83" w14:textId="1542BEF1" w:rsidR="00C92974" w:rsidRDefault="00C92974" w:rsidP="00C92974">
      <w:pPr>
        <w:pStyle w:val="Heading3"/>
      </w:pPr>
      <w:r>
        <w:t>chronologies</w:t>
      </w:r>
    </w:p>
    <w:p w14:paraId="12AEBCF0" w14:textId="77777777" w:rsidR="00C92974" w:rsidRDefault="00C92974" w:rsidP="00C92974">
      <w:pPr>
        <w:rPr>
          <w:lang w:val="fr-FR" w:eastAsia="fr-FR"/>
        </w:rPr>
      </w:pPr>
    </w:p>
    <w:p w14:paraId="254726D8" w14:textId="50C2B9F8" w:rsidR="00C92974" w:rsidRDefault="00C92974" w:rsidP="00C92974">
      <w:pPr>
        <w:rPr>
          <w:lang w:val="fr-FR" w:eastAsia="fr-FR"/>
        </w:rPr>
      </w:pPr>
      <w:r w:rsidRPr="00C92974">
        <w:rPr>
          <w:lang w:val="fr-FR" w:eastAsia="fr-FR"/>
        </w:rPr>
        <w:t xml:space="preserve">La chronologie absolue de la Crète néopalatiale et du début du LBA en Égée - et en particulier de l'éruption Late Minoan I A de </w:t>
      </w:r>
      <w:r w:rsidRPr="00B22826">
        <w:rPr>
          <w:lang w:val="fr-FR" w:eastAsia="fr-FR"/>
        </w:rPr>
        <w:t>Théra</w:t>
      </w:r>
      <w:r w:rsidRPr="00C92974">
        <w:rPr>
          <w:lang w:val="fr-FR" w:eastAsia="fr-FR"/>
        </w:rPr>
        <w:t xml:space="preserve"> à Santorin - est un point central pour l'étude de l'ensemble du Bronze en Méditerranée orientale, </w:t>
      </w:r>
      <w:r>
        <w:rPr>
          <w:lang w:val="fr-FR" w:eastAsia="fr-FR"/>
        </w:rPr>
        <w:t xml:space="preserve">(BIB 3628) </w:t>
      </w:r>
      <w:r w:rsidRPr="00C92974">
        <w:rPr>
          <w:lang w:val="fr-FR" w:eastAsia="fr-FR"/>
        </w:rPr>
        <w:t>cross-dating Xronos</w:t>
      </w:r>
    </w:p>
    <w:p w14:paraId="3C8C3B96" w14:textId="77777777" w:rsidR="00C92974" w:rsidRDefault="00C92974" w:rsidP="00C92974">
      <w:pPr>
        <w:rPr>
          <w:lang w:val="fr-FR" w:eastAsia="fr-FR"/>
        </w:rPr>
      </w:pPr>
    </w:p>
    <w:p w14:paraId="2BD67166" w14:textId="77777777" w:rsidR="00C92974" w:rsidRPr="0032190F" w:rsidRDefault="00C92974" w:rsidP="00C92974">
      <w:pPr>
        <w:jc w:val="both"/>
        <w:rPr>
          <w:lang w:val="fr-FR"/>
        </w:rPr>
      </w:pPr>
      <w:r w:rsidRPr="0032190F">
        <w:rPr>
          <w:lang w:val="fr-FR"/>
        </w:rPr>
        <w:t>Une éruption dans la première moitié du 2</w:t>
      </w:r>
      <w:r w:rsidRPr="0032190F">
        <w:rPr>
          <w:vertAlign w:val="superscript"/>
          <w:lang w:val="fr-FR"/>
        </w:rPr>
        <w:t>e</w:t>
      </w:r>
      <w:r w:rsidRPr="0032190F">
        <w:rPr>
          <w:lang w:val="fr-FR"/>
        </w:rPr>
        <w:t xml:space="preserve"> millénaire a laissé des traces dans tout le monde égéen. Si on considère que l’éruption du volcan a eu lieu vers 1530 avant (Foster et Ritner 1996) on peut légitimement la tenir comme une des causes de l’effondrement de la civilisation minoéenne de Crète (à </w:t>
      </w:r>
      <w:smartTag w:uri="urn:schemas-microsoft-com:office:smarttags" w:element="metricconverter">
        <w:smartTagPr>
          <w:attr w:name="ProductID" w:val="70 km"/>
        </w:smartTagPr>
        <w:r w:rsidRPr="0032190F">
          <w:rPr>
            <w:lang w:val="fr-FR"/>
          </w:rPr>
          <w:t>70 km</w:t>
        </w:r>
      </w:smartTag>
      <w:r w:rsidRPr="0032190F">
        <w:rPr>
          <w:lang w:val="fr-FR"/>
        </w:rPr>
        <w:t xml:space="preserve"> de là). Plus probable (BIB com. pers. Maxime Hermsdorf).</w:t>
      </w:r>
    </w:p>
    <w:p w14:paraId="5CC92E9E" w14:textId="77777777" w:rsidR="00C92974" w:rsidRDefault="00C92974" w:rsidP="00C92974">
      <w:pPr>
        <w:jc w:val="both"/>
        <w:rPr>
          <w:lang w:val="fr-FR"/>
        </w:rPr>
      </w:pPr>
      <w:r w:rsidRPr="0032190F">
        <w:rPr>
          <w:lang w:val="fr-FR"/>
        </w:rPr>
        <w:t>Si on choisit plutôt le 17</w:t>
      </w:r>
      <w:r w:rsidRPr="0032190F">
        <w:rPr>
          <w:vertAlign w:val="superscript"/>
          <w:lang w:val="fr-FR"/>
        </w:rPr>
        <w:t>e</w:t>
      </w:r>
      <w:r w:rsidRPr="0032190F">
        <w:rPr>
          <w:lang w:val="fr-FR"/>
        </w:rPr>
        <w:t xml:space="preserve"> et le début du 16</w:t>
      </w:r>
      <w:r w:rsidRPr="0032190F">
        <w:rPr>
          <w:vertAlign w:val="superscript"/>
          <w:lang w:val="fr-FR"/>
        </w:rPr>
        <w:t>e</w:t>
      </w:r>
      <w:r w:rsidRPr="0032190F">
        <w:rPr>
          <w:lang w:val="fr-FR"/>
        </w:rPr>
        <w:t xml:space="preserve"> siècle avant comme l’indique les dates </w:t>
      </w:r>
      <w:smartTag w:uri="urn:schemas-microsoft-com:office:smarttags" w:element="metricconverter">
        <w:smartTagPr>
          <w:attr w:name="ProductID" w:val="14C"/>
        </w:smartTagPr>
        <w:r w:rsidRPr="0032190F">
          <w:rPr>
            <w:vertAlign w:val="superscript"/>
            <w:lang w:val="fr-FR"/>
          </w:rPr>
          <w:t>14</w:t>
        </w:r>
        <w:r w:rsidRPr="0032190F">
          <w:rPr>
            <w:lang w:val="fr-FR"/>
          </w:rPr>
          <w:t>C</w:t>
        </w:r>
      </w:smartTag>
      <w:r w:rsidRPr="0032190F">
        <w:rPr>
          <w:lang w:val="fr-FR"/>
        </w:rPr>
        <w:t xml:space="preserve"> soit entre 1736 et 1705 av. en dates calibrées, l’effondrement de la civilisation mycénienne ne peut pas être mis en relation avec l’éruption volcanique (BIB 195).</w:t>
      </w:r>
    </w:p>
    <w:p w14:paraId="02299679" w14:textId="77777777" w:rsidR="00F82F89" w:rsidRDefault="00F82F89" w:rsidP="00C92974">
      <w:pPr>
        <w:jc w:val="both"/>
        <w:rPr>
          <w:lang w:val="fr-FR"/>
        </w:rPr>
      </w:pPr>
    </w:p>
    <w:p w14:paraId="5964DA39" w14:textId="06CB7AA7" w:rsidR="00F82F89" w:rsidRDefault="00F82F89" w:rsidP="00C92974">
      <w:pPr>
        <w:jc w:val="both"/>
        <w:rPr>
          <w:lang w:val="fr-FR"/>
        </w:rPr>
      </w:pPr>
      <w:r>
        <w:rPr>
          <w:lang w:val="fr-FR"/>
        </w:rPr>
        <w:t>Fouqué (1867): 2000-1500 BCE</w:t>
      </w:r>
    </w:p>
    <w:p w14:paraId="1F7144BB" w14:textId="29217C58" w:rsidR="00F82F89" w:rsidRDefault="00F82F89" w:rsidP="00C92974">
      <w:pPr>
        <w:jc w:val="both"/>
        <w:rPr>
          <w:lang w:val="fr-FR"/>
        </w:rPr>
      </w:pPr>
      <w:r>
        <w:rPr>
          <w:lang w:val="fr-FR"/>
        </w:rPr>
        <w:t>Pour Burnouf (1875): 2000-1800 BCE</w:t>
      </w:r>
    </w:p>
    <w:p w14:paraId="5532C162" w14:textId="6AAD920E" w:rsidR="00F82F89" w:rsidRDefault="00F82F89" w:rsidP="00C92974">
      <w:pPr>
        <w:jc w:val="both"/>
        <w:rPr>
          <w:lang w:val="fr-FR"/>
        </w:rPr>
      </w:pPr>
      <w:r>
        <w:rPr>
          <w:lang w:val="fr-FR"/>
        </w:rPr>
        <w:t>Longperrier (): 17</w:t>
      </w:r>
      <w:r w:rsidRPr="00F82F89">
        <w:rPr>
          <w:vertAlign w:val="superscript"/>
          <w:lang w:val="fr-FR"/>
        </w:rPr>
        <w:t>e</w:t>
      </w:r>
      <w:r>
        <w:rPr>
          <w:lang w:val="fr-FR"/>
        </w:rPr>
        <w:t>-15</w:t>
      </w:r>
      <w:r w:rsidRPr="00F82F89">
        <w:rPr>
          <w:vertAlign w:val="superscript"/>
          <w:lang w:val="fr-FR"/>
        </w:rPr>
        <w:t>e</w:t>
      </w:r>
      <w:r>
        <w:rPr>
          <w:lang w:val="fr-FR"/>
        </w:rPr>
        <w:t xml:space="preserve"> BCE</w:t>
      </w:r>
    </w:p>
    <w:p w14:paraId="51CEA229" w14:textId="38B60835" w:rsidR="00F82F89" w:rsidRPr="00F82F89" w:rsidRDefault="00F82F89" w:rsidP="00C92974">
      <w:pPr>
        <w:jc w:val="both"/>
        <w:rPr>
          <w:lang w:val="fr-FR"/>
        </w:rPr>
      </w:pPr>
      <w:r w:rsidRPr="00F82F89">
        <w:rPr>
          <w:lang w:val="fr-FR"/>
        </w:rPr>
        <w:t>S.Marinatos: ver 1550 BC</w:t>
      </w:r>
      <w:r>
        <w:rPr>
          <w:lang w:val="fr-FR"/>
        </w:rPr>
        <w:t xml:space="preserve"> </w:t>
      </w:r>
      <w:r w:rsidRPr="00F82F89">
        <w:rPr>
          <w:lang w:val="fr-FR"/>
        </w:rPr>
        <w:t xml:space="preserve"> (Low chronology) // tremblement de terre de Arkalochon cave</w:t>
      </w:r>
    </w:p>
    <w:p w14:paraId="02CBBA84" w14:textId="274AF3F5" w:rsidR="00F82F89" w:rsidRPr="003517F1" w:rsidRDefault="00F82F89" w:rsidP="00C92974">
      <w:pPr>
        <w:jc w:val="both"/>
        <w:rPr>
          <w:lang w:val="fr-FR"/>
        </w:rPr>
      </w:pPr>
      <w:r w:rsidRPr="003517F1">
        <w:rPr>
          <w:lang w:val="fr-FR" w:eastAsia="fr-FR"/>
        </w:rPr>
        <w:t>(BIB 3628)</w:t>
      </w:r>
    </w:p>
    <w:p w14:paraId="4D8614BD" w14:textId="77777777" w:rsidR="00C92974" w:rsidRPr="003517F1" w:rsidRDefault="00C92974" w:rsidP="00C92974">
      <w:pPr>
        <w:rPr>
          <w:lang w:val="fr-FR" w:eastAsia="fr-FR"/>
        </w:rPr>
      </w:pPr>
    </w:p>
    <w:p w14:paraId="40B78E54" w14:textId="77777777" w:rsidR="00F82F89" w:rsidRPr="00F82F89" w:rsidRDefault="00F82F89" w:rsidP="00F82F89">
      <w:pPr>
        <w:jc w:val="both"/>
        <w:rPr>
          <w:lang w:val="fr-FR"/>
        </w:rPr>
      </w:pPr>
      <w:r>
        <w:rPr>
          <w:lang w:val="fr-FR"/>
        </w:rPr>
        <w:lastRenderedPageBreak/>
        <w:t xml:space="preserve">La présence [absence] de roches eruptives dan [en dehors] des couches attribuées aux règnes de Touthmosis 3 et Amenothep 2 fixe l'eruption pendanrt cette durée </w:t>
      </w:r>
      <w:r w:rsidRPr="00F82F89">
        <w:rPr>
          <w:lang w:val="fr-FR" w:eastAsia="fr-FR"/>
        </w:rPr>
        <w:t>(BIB 3628)</w:t>
      </w:r>
    </w:p>
    <w:p w14:paraId="68A8E781" w14:textId="5CDC09E0" w:rsidR="00F82F89" w:rsidRPr="00F82F89" w:rsidRDefault="00F82F89" w:rsidP="00C92974">
      <w:pPr>
        <w:rPr>
          <w:lang w:val="fr-FR" w:eastAsia="fr-FR"/>
        </w:rPr>
      </w:pPr>
    </w:p>
    <w:p w14:paraId="7512727D" w14:textId="77777777" w:rsidR="00C92974" w:rsidRPr="00F82F89" w:rsidRDefault="00C92974" w:rsidP="00C92974">
      <w:pPr>
        <w:jc w:val="both"/>
        <w:rPr>
          <w:lang w:val="fr-FR"/>
        </w:rPr>
      </w:pPr>
    </w:p>
    <w:p w14:paraId="3FA3315B" w14:textId="63C12B82" w:rsidR="00C92974" w:rsidRDefault="00C92974" w:rsidP="00C92974">
      <w:pPr>
        <w:pStyle w:val="Heading4"/>
      </w:pPr>
      <w:r w:rsidRPr="00C92974">
        <w:t>chronologie "basse"</w:t>
      </w:r>
    </w:p>
    <w:p w14:paraId="2F5B1F1A" w14:textId="18DFBC1A" w:rsidR="00C92974" w:rsidRPr="00C92974" w:rsidRDefault="00C92974" w:rsidP="00C92974">
      <w:pPr>
        <w:jc w:val="both"/>
        <w:rPr>
          <w:i/>
          <w:iCs/>
          <w:sz w:val="20"/>
          <w:lang w:val="fr-FR"/>
        </w:rPr>
      </w:pPr>
      <w:r w:rsidRPr="00C92974">
        <w:rPr>
          <w:i/>
          <w:iCs/>
          <w:sz w:val="20"/>
          <w:lang w:val="fr-FR"/>
        </w:rPr>
        <w:t>'Low' chronology</w:t>
      </w:r>
    </w:p>
    <w:p w14:paraId="4B0ED139" w14:textId="77777777" w:rsidR="00C92974" w:rsidRDefault="00C92974" w:rsidP="00C92974">
      <w:pPr>
        <w:jc w:val="both"/>
        <w:rPr>
          <w:lang w:val="fr-FR"/>
        </w:rPr>
      </w:pPr>
    </w:p>
    <w:p w14:paraId="232A1C9C" w14:textId="563E35B4" w:rsidR="00C92974" w:rsidRDefault="00C92974" w:rsidP="00C92974">
      <w:pPr>
        <w:jc w:val="both"/>
        <w:rPr>
          <w:lang w:val="fr-FR"/>
        </w:rPr>
      </w:pPr>
      <w:r>
        <w:rPr>
          <w:lang w:val="fr-FR"/>
        </w:rPr>
        <w:t>B</w:t>
      </w:r>
      <w:r w:rsidRPr="00C92974">
        <w:rPr>
          <w:lang w:val="fr-FR"/>
        </w:rPr>
        <w:t>asée sur l'archéologie: éruption dans les dernières décennies du 16e s. BC (BIB 3628)</w:t>
      </w:r>
    </w:p>
    <w:p w14:paraId="690738CC" w14:textId="77777777" w:rsidR="00C92974" w:rsidRDefault="00C92974" w:rsidP="00C92974">
      <w:pPr>
        <w:jc w:val="both"/>
        <w:rPr>
          <w:lang w:val="fr-FR"/>
        </w:rPr>
      </w:pPr>
    </w:p>
    <w:p w14:paraId="6A5E142C" w14:textId="6685E7FB" w:rsidR="00C92974" w:rsidRDefault="00C92974" w:rsidP="00C92974">
      <w:pPr>
        <w:pStyle w:val="Heading4"/>
      </w:pPr>
      <w:r w:rsidRPr="00C92974">
        <w:t>chronologie "haute"</w:t>
      </w:r>
    </w:p>
    <w:p w14:paraId="6499513A" w14:textId="42DF928A" w:rsidR="00C92974" w:rsidRDefault="00C92974" w:rsidP="00C92974">
      <w:pPr>
        <w:jc w:val="both"/>
        <w:rPr>
          <w:i/>
          <w:iCs/>
          <w:sz w:val="20"/>
          <w:lang w:val="fr-FR"/>
        </w:rPr>
      </w:pPr>
      <w:r w:rsidRPr="00C92974">
        <w:rPr>
          <w:i/>
          <w:iCs/>
          <w:sz w:val="20"/>
          <w:lang w:val="fr-FR"/>
        </w:rPr>
        <w:t>'High' chronolog</w:t>
      </w:r>
    </w:p>
    <w:p w14:paraId="551F8E83" w14:textId="77777777" w:rsidR="00C92974" w:rsidRDefault="00C92974" w:rsidP="00C92974">
      <w:pPr>
        <w:jc w:val="both"/>
        <w:rPr>
          <w:i/>
          <w:iCs/>
          <w:sz w:val="20"/>
          <w:lang w:val="fr-FR"/>
        </w:rPr>
      </w:pPr>
    </w:p>
    <w:p w14:paraId="5BD3FA1D" w14:textId="27CD7142" w:rsidR="00C92974" w:rsidRPr="00C92974" w:rsidRDefault="00C92974" w:rsidP="00C92974">
      <w:pPr>
        <w:jc w:val="both"/>
        <w:rPr>
          <w:lang w:val="fr-FR"/>
        </w:rPr>
      </w:pPr>
      <w:r>
        <w:rPr>
          <w:lang w:val="fr-FR"/>
        </w:rPr>
        <w:t>B</w:t>
      </w:r>
      <w:r w:rsidRPr="00C92974">
        <w:rPr>
          <w:lang w:val="fr-FR"/>
        </w:rPr>
        <w:t>asée sur le radiocarbone, seconde moitié du 17e siècle s. BC. L'impasse dans laquelle se trouve actuellement le débat illustre le fait que la construction de chronologies combinées archéologiques-radiocarbone de haute précision ne peut être couronnée de succès que si elle tient</w:t>
      </w:r>
      <w:r>
        <w:rPr>
          <w:lang w:val="fr-FR"/>
        </w:rPr>
        <w:t xml:space="preserve"> ...</w:t>
      </w:r>
      <w:r w:rsidRPr="00C92974">
        <w:rPr>
          <w:lang w:val="fr-FR"/>
        </w:rPr>
        <w:t xml:space="preserve"> (BIB 3628) .</w:t>
      </w:r>
    </w:p>
    <w:p w14:paraId="75F43B19" w14:textId="66A50699" w:rsidR="00C92974" w:rsidRDefault="00C92974" w:rsidP="00242C0F">
      <w:pPr>
        <w:jc w:val="both"/>
        <w:rPr>
          <w:lang w:val="fr-FR"/>
        </w:rPr>
      </w:pPr>
      <w:r>
        <w:rPr>
          <w:lang w:val="fr-FR"/>
        </w:rPr>
        <w:t>Explosion au 17e s. aec (BIB 3345)</w:t>
      </w:r>
    </w:p>
    <w:p w14:paraId="1E023EEB" w14:textId="77777777" w:rsidR="00C92974" w:rsidRDefault="00C92974" w:rsidP="00242C0F">
      <w:pPr>
        <w:jc w:val="both"/>
        <w:rPr>
          <w:lang w:val="fr-FR"/>
        </w:rPr>
      </w:pPr>
    </w:p>
    <w:p w14:paraId="06690CF2" w14:textId="77777777" w:rsidR="005D6603" w:rsidRDefault="005D6603" w:rsidP="00426FF9">
      <w:pPr>
        <w:pStyle w:val="Heading1"/>
      </w:pPr>
      <w:r>
        <w:br/>
        <w:t>SISSI</w:t>
      </w:r>
    </w:p>
    <w:p w14:paraId="072243E2" w14:textId="77777777" w:rsidR="005D6603" w:rsidRPr="005D6603" w:rsidRDefault="005D6603" w:rsidP="00242C0F">
      <w:pPr>
        <w:jc w:val="both"/>
        <w:rPr>
          <w:lang w:val="fr-FR"/>
        </w:rPr>
      </w:pPr>
      <w:r>
        <w:rPr>
          <w:lang w:val="fr-FR"/>
        </w:rPr>
        <w:br/>
        <w:t>Dans l'Est de la Crête, cet ensemble palais - nécropole minoéen montre un édifice avec une grande cour et une nécropole. Dans cette dernière, les sépultures sont systématiquement collectives. Certains groupes se distinguent en étant enterrés dans des vases cercueuils (BIB Enquêtes archéologiques, Arte, 2017) Pour les archéologues ces sépultures témoignent de l'absence d'une royauté personnalisée dans un roi (BIB Enquêtes archéologiques, Arte, 2017)</w:t>
      </w:r>
    </w:p>
    <w:p w14:paraId="4892EFC5" w14:textId="77777777" w:rsidR="00A479F0" w:rsidRPr="005D6603" w:rsidRDefault="00A479F0" w:rsidP="00242C0F">
      <w:pPr>
        <w:rPr>
          <w:lang w:val="fr-FR"/>
        </w:rPr>
      </w:pPr>
    </w:p>
    <w:p w14:paraId="48053B06" w14:textId="77777777" w:rsidR="00216FE3" w:rsidRPr="00426FF9" w:rsidRDefault="00DE55E6" w:rsidP="00426FF9">
      <w:pPr>
        <w:pStyle w:val="Heading1"/>
        <w:rPr>
          <w:lang w:val="en-US"/>
        </w:rPr>
      </w:pPr>
      <w:bookmarkStart w:id="202" w:name="Sit_Kynortion"/>
      <w:r w:rsidRPr="00426FF9">
        <w:rPr>
          <w:lang w:val="en-US"/>
        </w:rPr>
        <w:t>KYNORTION</w:t>
      </w:r>
    </w:p>
    <w:bookmarkEnd w:id="202"/>
    <w:p w14:paraId="0BB62296" w14:textId="77777777" w:rsidR="00216FE3" w:rsidRPr="001A5A9D" w:rsidRDefault="00216FE3" w:rsidP="00242C0F"/>
    <w:p w14:paraId="655979F4" w14:textId="77777777" w:rsidR="00216FE3" w:rsidRPr="00216FE3" w:rsidRDefault="00216FE3" w:rsidP="00242C0F">
      <w:r w:rsidRPr="00216FE3">
        <w:t>"</w:t>
      </w:r>
      <w:r w:rsidRPr="00E21EA7">
        <w:rPr>
          <w:i/>
        </w:rPr>
        <w:t>open air hill sanctuary</w:t>
      </w:r>
      <w:r w:rsidRPr="00216FE3">
        <w:t>" (BIB 2301 p. 192)</w:t>
      </w:r>
    </w:p>
    <w:p w14:paraId="34A87EF3" w14:textId="20AA8E4A" w:rsidR="00216FE3" w:rsidRPr="0032190F" w:rsidRDefault="00216FE3" w:rsidP="00242C0F">
      <w:pPr>
        <w:rPr>
          <w:lang w:val="fr-FR"/>
        </w:rPr>
      </w:pPr>
      <w:r w:rsidRPr="0032190F">
        <w:rPr>
          <w:lang w:val="fr-FR"/>
        </w:rPr>
        <w:t>Le Mont Kynortion (Epidaure) est un lieu de culte qui a livré, au moins depuis le HM ou le HR1 des offrandes. Entre le HRI-HRII, on trouve: doubles haches en pierre, rython en stéatite, rython en bronze, figurines (</w:t>
      </w:r>
      <w:r w:rsidR="00776A75" w:rsidRPr="0032190F">
        <w:rPr>
          <w:lang w:val="fr-FR"/>
        </w:rPr>
        <w:t>a</w:t>
      </w:r>
      <w:r w:rsidRPr="0032190F">
        <w:rPr>
          <w:lang w:val="fr-FR"/>
        </w:rPr>
        <w:t xml:space="preserve">nimaux, bovins,chevaux, anthropomorphe en </w:t>
      </w:r>
      <w:r w:rsidRPr="00216FE3">
        <w:rPr>
          <w:rFonts w:ascii="Symbol" w:hAnsi="Symbol"/>
        </w:rPr>
        <w:t></w:t>
      </w:r>
      <w:r>
        <w:rPr>
          <w:rFonts w:ascii="Symbol" w:hAnsi="Symbol"/>
        </w:rPr>
        <w:t></w:t>
      </w:r>
      <w:r w:rsidRPr="0032190F">
        <w:rPr>
          <w:lang w:val="fr-FR"/>
        </w:rPr>
        <w:t xml:space="preserve">ou en psi surtout dan sla phase HRIII, armes (épées, </w:t>
      </w:r>
      <w:hyperlink r:id="rId325" w:anchor="Typ_Arm_Lance" w:history="1">
        <w:r w:rsidR="00DE55E6" w:rsidRPr="00DE55E6">
          <w:rPr>
            <w:rStyle w:val="Hyperlink"/>
            <w:lang w:val="fr-FR"/>
          </w:rPr>
          <w:t>lances</w:t>
        </w:r>
      </w:hyperlink>
      <w:r w:rsidRPr="0032190F">
        <w:rPr>
          <w:lang w:val="fr-FR"/>
        </w:rPr>
        <w:t xml:space="preserve">, dagues), vaisselle à boire (surtout des coupes), ossements d'animaux et céramiques brulés (BIB 2301 p. 191) </w:t>
      </w:r>
    </w:p>
    <w:p w14:paraId="3F1B0D0A" w14:textId="77777777" w:rsidR="00216FE3" w:rsidRPr="0032190F" w:rsidRDefault="00216FE3" w:rsidP="00242C0F">
      <w:pPr>
        <w:rPr>
          <w:lang w:val="fr-FR"/>
        </w:rPr>
      </w:pPr>
      <w:r w:rsidRPr="0032190F">
        <w:rPr>
          <w:lang w:val="fr-FR"/>
        </w:rPr>
        <w:t xml:space="preserve">Aux Dark Ages, ralentissement des offrandes (BIB 2301 p. 192) </w:t>
      </w:r>
    </w:p>
    <w:p w14:paraId="0BD00D88" w14:textId="77777777" w:rsidR="00216FE3" w:rsidRPr="0032190F" w:rsidRDefault="00216FE3" w:rsidP="00242C0F">
      <w:pPr>
        <w:rPr>
          <w:lang w:val="fr-FR"/>
        </w:rPr>
      </w:pPr>
    </w:p>
    <w:p w14:paraId="47A3C62A" w14:textId="77777777" w:rsidR="00216FE3" w:rsidRPr="00426FF9" w:rsidRDefault="00216FE3" w:rsidP="00426FF9">
      <w:pPr>
        <w:pStyle w:val="Heading1"/>
        <w:rPr>
          <w:lang w:val="en-US"/>
        </w:rPr>
      </w:pPr>
      <w:r w:rsidRPr="00426FF9">
        <w:rPr>
          <w:lang w:val="en-US"/>
        </w:rPr>
        <w:t>APHAIA</w:t>
      </w:r>
    </w:p>
    <w:p w14:paraId="70F61617" w14:textId="77777777" w:rsidR="00216FE3" w:rsidRPr="001A5A9D" w:rsidRDefault="00216FE3" w:rsidP="00242C0F"/>
    <w:p w14:paraId="2BBA7295" w14:textId="77777777" w:rsidR="00216FE3" w:rsidRPr="00216FE3" w:rsidRDefault="00216FE3" w:rsidP="00242C0F">
      <w:r w:rsidRPr="00216FE3">
        <w:t>"</w:t>
      </w:r>
      <w:r w:rsidRPr="005E5764">
        <w:rPr>
          <w:i/>
          <w:iCs/>
        </w:rPr>
        <w:t>open air hill sanctuary</w:t>
      </w:r>
      <w:r w:rsidRPr="00216FE3">
        <w:t xml:space="preserve">" (BIB 2301 p. 192) </w:t>
      </w:r>
    </w:p>
    <w:p w14:paraId="2ACA8C48" w14:textId="6180A59F" w:rsidR="00216FE3" w:rsidRPr="0032190F" w:rsidRDefault="00216FE3" w:rsidP="00242C0F">
      <w:pPr>
        <w:rPr>
          <w:lang w:val="fr-FR"/>
        </w:rPr>
      </w:pPr>
      <w:r w:rsidRPr="0032190F">
        <w:rPr>
          <w:lang w:val="fr-FR"/>
        </w:rPr>
        <w:t xml:space="preserve">Aphaia, en Egine. Au moins depuis le </w:t>
      </w:r>
      <w:r w:rsidR="001D7A95">
        <w:rPr>
          <w:lang w:val="fr-FR"/>
        </w:rPr>
        <w:t>HR</w:t>
      </w:r>
      <w:hyperlink r:id="rId326" w:anchor="Cul_Helladique_Recent_IIIA" w:history="1">
        <w:r w:rsidR="001D7A95" w:rsidRPr="001D7A95">
          <w:rPr>
            <w:rStyle w:val="Hyperlink"/>
            <w:lang w:val="fr-FR"/>
          </w:rPr>
          <w:t>IIIA</w:t>
        </w:r>
      </w:hyperlink>
      <w:r w:rsidRPr="0032190F">
        <w:rPr>
          <w:lang w:val="fr-FR"/>
        </w:rPr>
        <w:t xml:space="preserve"> il existe des figurines animales et humains et 18 statuettes </w:t>
      </w:r>
      <w:r w:rsidRPr="0032190F">
        <w:rPr>
          <w:i/>
          <w:lang w:val="fr-FR"/>
        </w:rPr>
        <w:t>Kourotrophoi</w:t>
      </w:r>
      <w:r w:rsidRPr="0032190F">
        <w:rPr>
          <w:lang w:val="fr-FR"/>
        </w:rPr>
        <w:t xml:space="preserve">. Les offrandes du HM et HRIIIC montre une continuité avec l'époque archaïque (BIB 2301 p. 192) </w:t>
      </w:r>
    </w:p>
    <w:p w14:paraId="37746AF1" w14:textId="77777777" w:rsidR="00E21EA7" w:rsidRPr="0032190F" w:rsidRDefault="00E21EA7" w:rsidP="00242C0F">
      <w:pPr>
        <w:rPr>
          <w:lang w:val="fr-FR"/>
        </w:rPr>
      </w:pPr>
    </w:p>
    <w:p w14:paraId="08376FA7" w14:textId="77777777" w:rsidR="00E21EA7" w:rsidRPr="0032190F" w:rsidRDefault="00E21EA7" w:rsidP="00426FF9">
      <w:pPr>
        <w:pStyle w:val="Heading1"/>
      </w:pPr>
      <w:bookmarkStart w:id="203" w:name="Sit_Psychro"/>
      <w:r w:rsidRPr="0032190F">
        <w:t>PSYCHRO</w:t>
      </w:r>
    </w:p>
    <w:bookmarkEnd w:id="203"/>
    <w:p w14:paraId="51C313D0" w14:textId="77777777" w:rsidR="00E21EA7" w:rsidRPr="0032190F" w:rsidRDefault="00E21EA7" w:rsidP="00242C0F">
      <w:pPr>
        <w:rPr>
          <w:lang w:val="fr-FR"/>
        </w:rPr>
      </w:pPr>
    </w:p>
    <w:p w14:paraId="43DBEA9A" w14:textId="2A774E24" w:rsidR="00E21EA7" w:rsidRPr="0032190F" w:rsidRDefault="00E21EA7" w:rsidP="00F75D90">
      <w:pPr>
        <w:jc w:val="both"/>
        <w:rPr>
          <w:lang w:val="fr-FR"/>
        </w:rPr>
      </w:pPr>
      <w:r w:rsidRPr="0032190F">
        <w:rPr>
          <w:lang w:val="fr-FR"/>
        </w:rPr>
        <w:t xml:space="preserve">En ubac des monts Dikté, dans un paysage stérile, face au site de Karphi et à 4 heures de marche de la ville de </w:t>
      </w:r>
      <w:hyperlink r:id="rId327" w:anchor="Sit_Lyttos" w:history="1">
        <w:r w:rsidRPr="0032190F">
          <w:rPr>
            <w:rStyle w:val="Hyperlink"/>
            <w:lang w:val="fr-FR"/>
          </w:rPr>
          <w:t>Lyttos</w:t>
        </w:r>
      </w:hyperlink>
      <w:r w:rsidRPr="0032190F">
        <w:rPr>
          <w:lang w:val="fr-FR"/>
        </w:rPr>
        <w:t xml:space="preserve">. Appareil cyclopéen de construction minoéenne. L'entrée est petite mais ouvre sur deux immenses salles, peut-être lieux d'assemblées. Un lac souterrain est présent au fond de la </w:t>
      </w:r>
      <w:r w:rsidRPr="0032190F">
        <w:rPr>
          <w:lang w:val="fr-FR"/>
        </w:rPr>
        <w:lastRenderedPageBreak/>
        <w:t>grotte</w:t>
      </w:r>
      <w:r w:rsidR="00861EAB" w:rsidRPr="0032190F">
        <w:rPr>
          <w:lang w:val="fr-FR"/>
        </w:rPr>
        <w:t>. Découvertes de couteaux, dagues, pointes de flèches, double hache. "l'hypothèse d'un culte des stalagtites et stalagmites a été évoquée"</w:t>
      </w:r>
      <w:r w:rsidRPr="0032190F">
        <w:rPr>
          <w:lang w:val="fr-FR"/>
        </w:rPr>
        <w:t xml:space="preserve"> (BIB 2301 p. 196-198)</w:t>
      </w:r>
    </w:p>
    <w:p w14:paraId="66C40031" w14:textId="57DD9D39" w:rsidR="00861EAB" w:rsidRPr="0032190F" w:rsidRDefault="00861EAB" w:rsidP="00F75D90">
      <w:pPr>
        <w:jc w:val="both"/>
        <w:rPr>
          <w:lang w:val="fr-FR"/>
        </w:rPr>
      </w:pPr>
      <w:r w:rsidRPr="0032190F">
        <w:rPr>
          <w:lang w:val="fr-FR"/>
        </w:rPr>
        <w:t xml:space="preserve">Pour Hogarth et </w:t>
      </w:r>
      <w:hyperlink r:id="rId328" w:anchor="Aut_Evans" w:history="1">
        <w:r w:rsidR="00F75D90" w:rsidRPr="009A24C6">
          <w:rPr>
            <w:rStyle w:val="Hyperlink"/>
            <w:szCs w:val="20"/>
            <w:lang w:val="fr-FR"/>
          </w:rPr>
          <w:t>Evans</w:t>
        </w:r>
      </w:hyperlink>
      <w:r w:rsidRPr="0032190F">
        <w:rPr>
          <w:lang w:val="fr-FR"/>
        </w:rPr>
        <w:t xml:space="preserve">, Psychro </w:t>
      </w:r>
      <w:r w:rsidR="00B46F70" w:rsidRPr="0032190F">
        <w:rPr>
          <w:lang w:val="fr-FR"/>
        </w:rPr>
        <w:t xml:space="preserve">(+ancien) </w:t>
      </w:r>
      <w:r w:rsidRPr="0032190F">
        <w:rPr>
          <w:lang w:val="fr-FR"/>
        </w:rPr>
        <w:t xml:space="preserve">serait le lieu de naissance de Zeus quoique le </w:t>
      </w:r>
      <w:hyperlink r:id="rId329" w:anchor="Sit_Ida" w:history="1">
        <w:r w:rsidRPr="0032190F">
          <w:rPr>
            <w:rStyle w:val="Hyperlink"/>
            <w:lang w:val="fr-FR"/>
          </w:rPr>
          <w:t>mont Ida</w:t>
        </w:r>
      </w:hyperlink>
      <w:r w:rsidRPr="0032190F">
        <w:rPr>
          <w:lang w:val="fr-FR"/>
        </w:rPr>
        <w:t xml:space="preserve"> </w:t>
      </w:r>
      <w:r w:rsidR="00B46F70" w:rsidRPr="0032190F">
        <w:rPr>
          <w:lang w:val="fr-FR"/>
        </w:rPr>
        <w:t xml:space="preserve">(+ récent) </w:t>
      </w:r>
      <w:r w:rsidRPr="0032190F">
        <w:rPr>
          <w:lang w:val="fr-FR"/>
        </w:rPr>
        <w:t xml:space="preserve">ait </w:t>
      </w:r>
      <w:r w:rsidR="00B46F70" w:rsidRPr="0032190F">
        <w:rPr>
          <w:lang w:val="fr-FR"/>
        </w:rPr>
        <w:t>aussi</w:t>
      </w:r>
      <w:r w:rsidRPr="0032190F">
        <w:rPr>
          <w:lang w:val="fr-FR"/>
        </w:rPr>
        <w:t xml:space="preserve"> été évoqué (BIB 2301 p. 196-198) v. Lyttos</w:t>
      </w:r>
      <w:r w:rsidR="00930D7B" w:rsidRPr="0032190F">
        <w:rPr>
          <w:lang w:val="fr-FR"/>
        </w:rPr>
        <w:t xml:space="preserve">, Chania, </w:t>
      </w:r>
      <w:hyperlink r:id="rId330" w:anchor="Sit_Cnossos" w:history="1">
        <w:r w:rsidR="00930D7B" w:rsidRPr="0032190F">
          <w:rPr>
            <w:rStyle w:val="Hyperlink"/>
            <w:lang w:val="fr-FR"/>
          </w:rPr>
          <w:t>Cnossos</w:t>
        </w:r>
      </w:hyperlink>
      <w:r w:rsidR="00930D7B" w:rsidRPr="0032190F">
        <w:rPr>
          <w:lang w:val="fr-FR"/>
        </w:rPr>
        <w:t xml:space="preserve"> (SS BIB). Probable lieu de culte du </w:t>
      </w:r>
      <w:hyperlink r:id="rId331" w:anchor="Cul_Grecs__Religion__Zeus" w:history="1">
        <w:r w:rsidR="00930D7B" w:rsidRPr="0032190F">
          <w:rPr>
            <w:rStyle w:val="Hyperlink"/>
            <w:lang w:val="fr-FR"/>
          </w:rPr>
          <w:t>Zeus</w:t>
        </w:r>
      </w:hyperlink>
      <w:r w:rsidR="00930D7B" w:rsidRPr="0032190F">
        <w:rPr>
          <w:lang w:val="fr-FR"/>
        </w:rPr>
        <w:t xml:space="preserve"> crétois </w:t>
      </w:r>
      <w:r w:rsidR="00B46F70" w:rsidRPr="0032190F">
        <w:rPr>
          <w:lang w:val="fr-FR"/>
        </w:rPr>
        <w:t xml:space="preserve">dès le Minoéen. La mémoire de ce lieu de culte s'est maintenue jusqu'à l'époque hellénistique comme en témoignent l'usage conjoint d'inscriptions étéocrétoises datées de la fin du 4e et du début du 3e aec et de 3 signes imitant le linéaire A </w:t>
      </w:r>
      <w:r w:rsidR="00930D7B" w:rsidRPr="0032190F">
        <w:rPr>
          <w:lang w:val="fr-FR"/>
        </w:rPr>
        <w:t>(BIB 2301 p. 196-19</w:t>
      </w:r>
      <w:r w:rsidR="00B46F70" w:rsidRPr="0032190F">
        <w:rPr>
          <w:lang w:val="fr-FR"/>
        </w:rPr>
        <w:t>9</w:t>
      </w:r>
      <w:r w:rsidR="00930D7B" w:rsidRPr="0032190F">
        <w:rPr>
          <w:lang w:val="fr-FR"/>
        </w:rPr>
        <w:t>)</w:t>
      </w:r>
    </w:p>
    <w:p w14:paraId="0848475F" w14:textId="77777777" w:rsidR="00861EAB" w:rsidRPr="0032190F" w:rsidRDefault="00861EAB" w:rsidP="00F75D90">
      <w:pPr>
        <w:jc w:val="both"/>
        <w:rPr>
          <w:lang w:val="fr-FR"/>
        </w:rPr>
      </w:pPr>
      <w:r w:rsidRPr="0032190F">
        <w:rPr>
          <w:lang w:val="fr-FR"/>
        </w:rPr>
        <w:t>Lieu de culte "international","quantité d'objets" (BIB 2301 p. 196-198)</w:t>
      </w:r>
    </w:p>
    <w:p w14:paraId="57E6CCBF" w14:textId="77777777" w:rsidR="00E21EA7" w:rsidRPr="0032190F" w:rsidRDefault="00E21EA7" w:rsidP="00242C0F">
      <w:pPr>
        <w:rPr>
          <w:lang w:val="fr-FR"/>
        </w:rPr>
      </w:pPr>
    </w:p>
    <w:p w14:paraId="4C498EEE" w14:textId="77777777" w:rsidR="00E21EA7" w:rsidRPr="0032190F" w:rsidRDefault="00E21EA7" w:rsidP="00426FF9">
      <w:pPr>
        <w:pStyle w:val="Heading1"/>
      </w:pPr>
      <w:bookmarkStart w:id="204" w:name="Sit_Lyttos"/>
      <w:r w:rsidRPr="0032190F">
        <w:t>LYTTOS</w:t>
      </w:r>
    </w:p>
    <w:bookmarkEnd w:id="204"/>
    <w:p w14:paraId="3CFD2E9B" w14:textId="77777777" w:rsidR="00E21EA7" w:rsidRPr="0032190F" w:rsidRDefault="00E21EA7" w:rsidP="00242C0F">
      <w:pPr>
        <w:rPr>
          <w:lang w:val="fr-FR"/>
        </w:rPr>
      </w:pPr>
    </w:p>
    <w:p w14:paraId="57F1CA99" w14:textId="01510515" w:rsidR="00E21EA7" w:rsidRPr="0032190F" w:rsidRDefault="00E21EA7" w:rsidP="00242C0F">
      <w:pPr>
        <w:rPr>
          <w:lang w:val="fr-FR"/>
        </w:rPr>
      </w:pPr>
      <w:r w:rsidRPr="0032190F">
        <w:rPr>
          <w:lang w:val="fr-FR"/>
        </w:rPr>
        <w:t xml:space="preserve">Ville fondée à l'âge du Fer (BIB 2301 p. 196-198) </w:t>
      </w:r>
      <w:r w:rsidR="00861EAB" w:rsidRPr="0032190F">
        <w:rPr>
          <w:lang w:val="fr-FR"/>
        </w:rPr>
        <w:t>dans Hésiode (</w:t>
      </w:r>
      <w:hyperlink r:id="rId332" w:anchor="Aut_Hesiode_Theogonies" w:history="1">
        <w:r w:rsidR="00861EAB" w:rsidRPr="0032190F">
          <w:rPr>
            <w:rStyle w:val="Hyperlink"/>
            <w:i/>
            <w:lang w:val="fr-FR"/>
          </w:rPr>
          <w:t>Théo</w:t>
        </w:r>
      </w:hyperlink>
      <w:r w:rsidR="00861EAB" w:rsidRPr="0032190F">
        <w:rPr>
          <w:lang w:val="fr-FR"/>
        </w:rPr>
        <w:t xml:space="preserve">), Réa se réfugie dans une grotte qu'elle atteint de Lyttos, </w:t>
      </w:r>
      <w:r w:rsidRPr="0032190F">
        <w:rPr>
          <w:lang w:val="fr-FR"/>
        </w:rPr>
        <w:t>v. Psychro</w:t>
      </w:r>
      <w:r w:rsidR="00861EAB" w:rsidRPr="0032190F">
        <w:rPr>
          <w:lang w:val="fr-FR"/>
        </w:rPr>
        <w:t xml:space="preserve"> (BIB 2301 p. 196-198)</w:t>
      </w:r>
    </w:p>
    <w:p w14:paraId="71F624B3" w14:textId="77777777" w:rsidR="00861EAB" w:rsidRPr="0032190F" w:rsidRDefault="00861EAB" w:rsidP="00242C0F">
      <w:pPr>
        <w:rPr>
          <w:lang w:val="fr-FR"/>
        </w:rPr>
      </w:pPr>
    </w:p>
    <w:p w14:paraId="0AEACE0F" w14:textId="77777777" w:rsidR="00861EAB" w:rsidRPr="0032190F" w:rsidRDefault="00861EAB" w:rsidP="00426FF9">
      <w:pPr>
        <w:pStyle w:val="Heading1"/>
      </w:pPr>
      <w:bookmarkStart w:id="205" w:name="Sit_Ida"/>
      <w:r w:rsidRPr="0032190F">
        <w:t>IDA</w:t>
      </w:r>
    </w:p>
    <w:bookmarkEnd w:id="205"/>
    <w:p w14:paraId="6CEFBFA2" w14:textId="77777777" w:rsidR="00861EAB" w:rsidRPr="0032190F" w:rsidRDefault="00B46F70" w:rsidP="00242C0F">
      <w:pPr>
        <w:rPr>
          <w:lang w:val="fr-FR"/>
        </w:rPr>
      </w:pPr>
      <w:r w:rsidRPr="0032190F">
        <w:rPr>
          <w:lang w:val="fr-FR"/>
        </w:rPr>
        <w:t>Idda</w:t>
      </w:r>
    </w:p>
    <w:p w14:paraId="44978DCE" w14:textId="77777777" w:rsidR="00B46F70" w:rsidRPr="0032190F" w:rsidRDefault="00B46F70" w:rsidP="00242C0F">
      <w:pPr>
        <w:rPr>
          <w:lang w:val="fr-FR"/>
        </w:rPr>
      </w:pPr>
    </w:p>
    <w:p w14:paraId="0527FDAB" w14:textId="2D89B3EC" w:rsidR="00861EAB" w:rsidRPr="0032190F" w:rsidRDefault="00861EAB" w:rsidP="00242C0F">
      <w:pPr>
        <w:rPr>
          <w:lang w:val="fr-FR"/>
        </w:rPr>
      </w:pPr>
      <w:r w:rsidRPr="0032190F">
        <w:rPr>
          <w:lang w:val="fr-FR"/>
        </w:rPr>
        <w:t xml:space="preserve">Mont Ida, lieu mythique de la naissance de </w:t>
      </w:r>
      <w:hyperlink r:id="rId333" w:anchor="Cul_Grecs__Religion__Zeus" w:history="1">
        <w:r w:rsidR="00B46F70" w:rsidRPr="0032190F">
          <w:rPr>
            <w:rStyle w:val="Hyperlink"/>
            <w:lang w:val="fr-FR"/>
          </w:rPr>
          <w:t>Zeus</w:t>
        </w:r>
      </w:hyperlink>
      <w:r w:rsidR="00B46F70" w:rsidRPr="0032190F">
        <w:rPr>
          <w:lang w:val="fr-FR"/>
        </w:rPr>
        <w:t xml:space="preserve">. Le culte de "Zeus dictéen" se développe surtout à l'époque hellénistique </w:t>
      </w:r>
      <w:r w:rsidRPr="0032190F">
        <w:rPr>
          <w:lang w:val="fr-FR"/>
        </w:rPr>
        <w:t>(BIB 2301 p. 196-198)</w:t>
      </w:r>
      <w:r w:rsidR="00B46F70" w:rsidRPr="0032190F">
        <w:rPr>
          <w:lang w:val="fr-FR"/>
        </w:rPr>
        <w:t xml:space="preserve"> v. Psychro</w:t>
      </w:r>
    </w:p>
    <w:p w14:paraId="6A3B36D3" w14:textId="77777777" w:rsidR="00B46F70" w:rsidRPr="0032190F" w:rsidRDefault="00B46F70" w:rsidP="00242C0F">
      <w:pPr>
        <w:rPr>
          <w:lang w:val="fr-FR"/>
        </w:rPr>
      </w:pPr>
      <w:r w:rsidRPr="0032190F">
        <w:rPr>
          <w:lang w:val="fr-FR"/>
        </w:rPr>
        <w:t>Le flanc oriental du mont Ida, actuel Psiloritis montre des offrandes du minoéen moyen I. L'apogée du site a lieu à l'époque néopalatiale</w:t>
      </w:r>
      <w:r w:rsidR="00194AAE" w:rsidRPr="0032190F">
        <w:rPr>
          <w:lang w:val="fr-FR"/>
        </w:rPr>
        <w:t>. L'activité du site est réduite durant les "dark ages" (BIB 2301 p. 199)</w:t>
      </w:r>
    </w:p>
    <w:p w14:paraId="7CB33535" w14:textId="77777777" w:rsidR="00194AAE" w:rsidRPr="0032190F" w:rsidRDefault="00194AAE" w:rsidP="00242C0F">
      <w:pPr>
        <w:rPr>
          <w:lang w:val="fr-FR"/>
        </w:rPr>
      </w:pPr>
      <w:r w:rsidRPr="0032190F">
        <w:rPr>
          <w:lang w:val="fr-FR"/>
        </w:rPr>
        <w:t>Chaudrons, tripodes, boucliers, épées (tout en bronze) datés du 8e au 6e aec, accompagnés par des éléments exogènes: ivoires, bols phéniciens, pyxis syrienne (BIB 2301 p. 199)</w:t>
      </w:r>
    </w:p>
    <w:p w14:paraId="020D3C6D" w14:textId="77777777" w:rsidR="00194AAE" w:rsidRPr="0032190F" w:rsidRDefault="00194AAE" w:rsidP="00242C0F">
      <w:pPr>
        <w:rPr>
          <w:lang w:val="fr-FR"/>
        </w:rPr>
      </w:pPr>
      <w:r w:rsidRPr="0032190F">
        <w:rPr>
          <w:lang w:val="fr-FR"/>
        </w:rPr>
        <w:t>Au Minoéen récent III, de nombreuses figurines en TC (humaines et plus souvent animales). Le site est en activité jusqu'à l'époque romaine (BIB 2301 p. 199-200)</w:t>
      </w:r>
    </w:p>
    <w:p w14:paraId="50D3D2FA" w14:textId="77777777" w:rsidR="00194AAE" w:rsidRPr="0032190F" w:rsidRDefault="00194AAE" w:rsidP="00242C0F">
      <w:pPr>
        <w:rPr>
          <w:lang w:val="fr-FR"/>
        </w:rPr>
      </w:pPr>
    </w:p>
    <w:p w14:paraId="69518F32" w14:textId="77777777" w:rsidR="00194AAE" w:rsidRPr="0032190F" w:rsidRDefault="00194AAE" w:rsidP="00242C0F">
      <w:pPr>
        <w:rPr>
          <w:lang w:val="fr-FR"/>
        </w:rPr>
      </w:pPr>
      <w:r w:rsidRPr="0032190F">
        <w:rPr>
          <w:lang w:val="fr-FR"/>
        </w:rPr>
        <w:t>KATO SYMI</w:t>
      </w:r>
    </w:p>
    <w:p w14:paraId="78EF61DA" w14:textId="77777777" w:rsidR="00194AAE" w:rsidRPr="0032190F" w:rsidRDefault="00194AAE" w:rsidP="00242C0F">
      <w:pPr>
        <w:rPr>
          <w:lang w:val="fr-FR"/>
        </w:rPr>
      </w:pPr>
      <w:r w:rsidRPr="0032190F">
        <w:rPr>
          <w:lang w:val="fr-FR"/>
        </w:rPr>
        <w:t>Le site de Kato Symi, sur le mont Dikté est un grand sanctuaire (v. Ida et Psychro) actif au Minoéen ancien jusqu'à l'époque romaine. A l'époque hellénistique, il est consacr</w:t>
      </w:r>
      <w:r w:rsidR="00BB2D39">
        <w:rPr>
          <w:lang w:val="fr-FR"/>
        </w:rPr>
        <w:t>é</w:t>
      </w:r>
      <w:r w:rsidRPr="0032190F">
        <w:rPr>
          <w:lang w:val="fr-FR"/>
        </w:rPr>
        <w:t xml:space="preserve"> à Hermès et Aphrodite (BIB 2301 p. 199-200)</w:t>
      </w:r>
    </w:p>
    <w:p w14:paraId="1289EF98" w14:textId="77777777" w:rsidR="00194AAE" w:rsidRPr="0032190F" w:rsidRDefault="00194AAE" w:rsidP="00242C0F">
      <w:pPr>
        <w:rPr>
          <w:lang w:val="fr-FR"/>
        </w:rPr>
      </w:pPr>
    </w:p>
    <w:p w14:paraId="50B95663" w14:textId="77777777" w:rsidR="00194AAE" w:rsidRPr="0032190F" w:rsidRDefault="00194AAE" w:rsidP="00242C0F">
      <w:pPr>
        <w:rPr>
          <w:lang w:val="fr-FR"/>
        </w:rPr>
      </w:pPr>
      <w:r w:rsidRPr="0032190F">
        <w:rPr>
          <w:lang w:val="fr-FR"/>
        </w:rPr>
        <w:t>KATO SYMI</w:t>
      </w:r>
    </w:p>
    <w:p w14:paraId="7133E855" w14:textId="77777777" w:rsidR="00194AAE" w:rsidRPr="0032190F" w:rsidRDefault="00194AAE" w:rsidP="00242C0F">
      <w:pPr>
        <w:rPr>
          <w:lang w:val="fr-FR"/>
        </w:rPr>
      </w:pPr>
      <w:r w:rsidRPr="0032190F">
        <w:rPr>
          <w:lang w:val="fr-FR"/>
        </w:rPr>
        <w:t>Le site de Kato Symi, sur le mont Dikté est un grand sanctuaire (v. Ida et Psychro) actif au Minoéen ancien jusqu'à l'époque romaine. A l'époque hellénistique, il est consacr à Hermès et Aphrodite (BIB 2301 p. 199-200)</w:t>
      </w:r>
    </w:p>
    <w:p w14:paraId="6F64F2F2" w14:textId="77777777" w:rsidR="00194AAE" w:rsidRPr="0032190F" w:rsidRDefault="00194AAE" w:rsidP="00242C0F">
      <w:pPr>
        <w:rPr>
          <w:lang w:val="fr-FR"/>
        </w:rPr>
      </w:pPr>
    </w:p>
    <w:p w14:paraId="0EC927AD" w14:textId="77777777" w:rsidR="00194AAE" w:rsidRPr="0032190F" w:rsidRDefault="00194AAE" w:rsidP="00242C0F">
      <w:pPr>
        <w:rPr>
          <w:lang w:val="fr-FR"/>
        </w:rPr>
      </w:pPr>
      <w:r w:rsidRPr="0032190F">
        <w:rPr>
          <w:lang w:val="fr-FR"/>
        </w:rPr>
        <w:t>KATO SYMI</w:t>
      </w:r>
    </w:p>
    <w:p w14:paraId="5603D1C4" w14:textId="77777777" w:rsidR="00194AAE" w:rsidRPr="0032190F" w:rsidRDefault="00194AAE" w:rsidP="00242C0F">
      <w:pPr>
        <w:rPr>
          <w:lang w:val="fr-FR"/>
        </w:rPr>
      </w:pPr>
      <w:r w:rsidRPr="0032190F">
        <w:rPr>
          <w:lang w:val="fr-FR"/>
        </w:rPr>
        <w:t>Le site de Kato Symi, sur le mont Dikté est un grand sanctuaire (v. Ida et Psychro) actif au Minoéen ancien jusqu'à l'époque romaine. A l'époque hellénistique, il est consacr à Hermès et Aphrodite (BIB 2301 p. 199-200)</w:t>
      </w:r>
    </w:p>
    <w:p w14:paraId="6B9335B3" w14:textId="77777777" w:rsidR="00216FE3" w:rsidRPr="0032190F" w:rsidRDefault="00216FE3" w:rsidP="00242C0F">
      <w:pPr>
        <w:rPr>
          <w:lang w:val="fr-FR"/>
        </w:rPr>
      </w:pPr>
    </w:p>
    <w:p w14:paraId="09800AA4" w14:textId="77777777" w:rsidR="00216FE3" w:rsidRPr="0032190F" w:rsidRDefault="00216FE3" w:rsidP="00426FF9">
      <w:pPr>
        <w:pStyle w:val="Heading1"/>
      </w:pPr>
      <w:r w:rsidRPr="0032190F">
        <w:t>HAGHIA IRINI</w:t>
      </w:r>
    </w:p>
    <w:p w14:paraId="1024FDBD" w14:textId="77777777" w:rsidR="00216FE3" w:rsidRPr="0032190F" w:rsidRDefault="00216FE3" w:rsidP="00242C0F">
      <w:pPr>
        <w:rPr>
          <w:lang w:val="fr-FR"/>
        </w:rPr>
      </w:pPr>
    </w:p>
    <w:p w14:paraId="7626EC10" w14:textId="77777777" w:rsidR="00216FE3" w:rsidRPr="0032190F" w:rsidRDefault="00216FE3" w:rsidP="00242C0F">
      <w:pPr>
        <w:rPr>
          <w:lang w:val="fr-FR"/>
        </w:rPr>
      </w:pPr>
      <w:r w:rsidRPr="0032190F">
        <w:rPr>
          <w:lang w:val="fr-FR"/>
        </w:rPr>
        <w:t xml:space="preserve">Sur l'île de Kéos, apparait au HM et reste en usage durant tout l'âge du Bronze jusqu'aux empires historiques détruit par un tremblement de terre au HRII(MRIB). Peut-être lié au culte de Dionysos (BIB 2301 p. 196) </w:t>
      </w:r>
    </w:p>
    <w:p w14:paraId="4E3B08B0" w14:textId="77777777" w:rsidR="00216FE3" w:rsidRPr="0032190F" w:rsidRDefault="00216FE3" w:rsidP="00242C0F">
      <w:pPr>
        <w:rPr>
          <w:lang w:val="fr-FR"/>
        </w:rPr>
      </w:pPr>
    </w:p>
    <w:p w14:paraId="49C930E9" w14:textId="77777777" w:rsidR="00EF0695" w:rsidRPr="0032190F" w:rsidRDefault="00EF0695" w:rsidP="00426FF9">
      <w:pPr>
        <w:pStyle w:val="Heading1"/>
      </w:pPr>
      <w:bookmarkStart w:id="206" w:name="Sit_Pylos"/>
      <w:r w:rsidRPr="0032190F">
        <w:lastRenderedPageBreak/>
        <w:t>PYLOS</w:t>
      </w:r>
    </w:p>
    <w:bookmarkEnd w:id="206"/>
    <w:p w14:paraId="466646D7" w14:textId="77777777" w:rsidR="006675BD" w:rsidRPr="0032190F" w:rsidRDefault="006675BD" w:rsidP="00242C0F">
      <w:pPr>
        <w:rPr>
          <w:lang w:val="fr-FR"/>
        </w:rPr>
      </w:pPr>
    </w:p>
    <w:p w14:paraId="5CB88B08" w14:textId="77054EF9" w:rsidR="009869DF" w:rsidRPr="0032190F" w:rsidRDefault="006675BD" w:rsidP="00242C0F">
      <w:pPr>
        <w:jc w:val="both"/>
        <w:rPr>
          <w:lang w:val="fr-FR"/>
        </w:rPr>
      </w:pPr>
      <w:r w:rsidRPr="0032190F">
        <w:rPr>
          <w:lang w:val="fr-FR"/>
        </w:rPr>
        <w:t xml:space="preserve">Site du Péloponnèse attaché à la civilisation </w:t>
      </w:r>
      <w:hyperlink r:id="rId334" w:anchor="Cul_Mycenien" w:history="1">
        <w:r w:rsidRPr="0032190F">
          <w:rPr>
            <w:rStyle w:val="Hyperlink"/>
            <w:lang w:val="fr-FR"/>
          </w:rPr>
          <w:t>mycénienne</w:t>
        </w:r>
      </w:hyperlink>
      <w:r w:rsidRPr="0032190F">
        <w:rPr>
          <w:lang w:val="fr-FR"/>
        </w:rPr>
        <w:t xml:space="preserve">. </w:t>
      </w:r>
      <w:r w:rsidR="009869DF" w:rsidRPr="0032190F">
        <w:rPr>
          <w:lang w:val="fr-FR"/>
        </w:rPr>
        <w:t xml:space="preserve">C’est la cité de Nestor dans </w:t>
      </w:r>
      <w:r w:rsidR="00FC4FC7" w:rsidRPr="0032190F">
        <w:rPr>
          <w:lang w:val="fr-FR"/>
        </w:rPr>
        <w:t>l’</w:t>
      </w:r>
      <w:hyperlink r:id="rId335" w:anchor="Aut_Homere_Iliade" w:history="1">
        <w:r w:rsidR="00FC4FC7" w:rsidRPr="0032190F">
          <w:rPr>
            <w:rStyle w:val="Hyperlink"/>
            <w:i/>
            <w:lang w:val="fr-FR"/>
          </w:rPr>
          <w:t>Iliade</w:t>
        </w:r>
      </w:hyperlink>
      <w:r w:rsidR="00813F7C">
        <w:rPr>
          <w:lang w:val="fr-FR"/>
        </w:rPr>
        <w:t xml:space="preserve">, v. </w:t>
      </w:r>
      <w:hyperlink r:id="rId336" w:anchor="Sit_Pylos_spat_PalaisNestor" w:history="1">
        <w:r w:rsidR="00813F7C" w:rsidRPr="00813F7C">
          <w:rPr>
            <w:rStyle w:val="Hyperlink"/>
            <w:lang w:val="fr-FR"/>
          </w:rPr>
          <w:t>Palais de Nestor</w:t>
        </w:r>
      </w:hyperlink>
      <w:r w:rsidR="00813F7C">
        <w:rPr>
          <w:lang w:val="fr-FR"/>
        </w:rPr>
        <w:t xml:space="preserve"> </w:t>
      </w:r>
      <w:r w:rsidR="009869DF" w:rsidRPr="0032190F">
        <w:rPr>
          <w:lang w:val="fr-FR"/>
        </w:rPr>
        <w:t xml:space="preserve">(BIB S. Foucart </w:t>
      </w:r>
      <w:r w:rsidR="009869DF" w:rsidRPr="0032190F">
        <w:rPr>
          <w:i/>
          <w:lang w:val="fr-FR"/>
        </w:rPr>
        <w:t>in</w:t>
      </w:r>
      <w:r w:rsidR="009869DF" w:rsidRPr="0032190F">
        <w:rPr>
          <w:lang w:val="fr-FR"/>
        </w:rPr>
        <w:t xml:space="preserve"> Le Monde, 02/08/2014).</w:t>
      </w:r>
    </w:p>
    <w:p w14:paraId="2EBAA572" w14:textId="2A5980BB" w:rsidR="009869DF" w:rsidRPr="0032190F" w:rsidRDefault="00813F7C" w:rsidP="00242C0F">
      <w:pPr>
        <w:jc w:val="both"/>
        <w:rPr>
          <w:lang w:val="fr-FR"/>
        </w:rPr>
      </w:pPr>
      <w:r>
        <w:rPr>
          <w:lang w:val="fr-FR"/>
        </w:rPr>
        <w:t xml:space="preserve">Nombreuses </w:t>
      </w:r>
      <w:hyperlink r:id="rId337" w:anchor="Sit_Pylos_txt" w:history="1">
        <w:r w:rsidRPr="00813F7C">
          <w:rPr>
            <w:rStyle w:val="Hyperlink"/>
            <w:lang w:val="fr-FR"/>
          </w:rPr>
          <w:t>tablettes</w:t>
        </w:r>
      </w:hyperlink>
      <w:r>
        <w:rPr>
          <w:lang w:val="fr-FR"/>
        </w:rPr>
        <w:t xml:space="preserve"> (SS BIB)</w:t>
      </w:r>
    </w:p>
    <w:p w14:paraId="7E512955" w14:textId="77777777" w:rsidR="00243882" w:rsidRPr="0032190F" w:rsidRDefault="009869DF" w:rsidP="00242C0F">
      <w:pPr>
        <w:jc w:val="both"/>
        <w:rPr>
          <w:lang w:val="fr-FR"/>
        </w:rPr>
      </w:pPr>
      <w:r w:rsidRPr="0032190F">
        <w:rPr>
          <w:lang w:val="fr-FR"/>
        </w:rPr>
        <w:t xml:space="preserve">En 1939, l’archéologue Carl Blegen entreprend les fouilles de Pylos (BIB S. Foucart </w:t>
      </w:r>
      <w:r w:rsidRPr="0032190F">
        <w:rPr>
          <w:i/>
          <w:lang w:val="fr-FR"/>
        </w:rPr>
        <w:t>in</w:t>
      </w:r>
      <w:r w:rsidRPr="0032190F">
        <w:rPr>
          <w:lang w:val="fr-FR"/>
        </w:rPr>
        <w:t xml:space="preserve"> Le Monde, 02/08/2014).</w:t>
      </w:r>
    </w:p>
    <w:p w14:paraId="1A881D9C" w14:textId="77777777" w:rsidR="00243882" w:rsidRPr="009B20D2" w:rsidRDefault="00243882" w:rsidP="00242C0F">
      <w:pPr>
        <w:jc w:val="both"/>
        <w:rPr>
          <w:lang w:val="fr-FR"/>
        </w:rPr>
      </w:pPr>
    </w:p>
    <w:p w14:paraId="72E4BCEA" w14:textId="77777777" w:rsidR="00243882" w:rsidRPr="0032190F" w:rsidRDefault="00243882" w:rsidP="00242C0F">
      <w:pPr>
        <w:jc w:val="both"/>
        <w:rPr>
          <w:lang w:val="fr-FR"/>
        </w:rPr>
      </w:pPr>
      <w:r w:rsidRPr="0032190F">
        <w:rPr>
          <w:lang w:val="fr-FR"/>
        </w:rPr>
        <w:t>Pylos exporte du miel et des parfums (BIB 2301 p. 38-44)</w:t>
      </w:r>
    </w:p>
    <w:p w14:paraId="251843D5" w14:textId="77777777" w:rsidR="00D838FA" w:rsidRPr="0032190F" w:rsidRDefault="00D838FA" w:rsidP="00243882">
      <w:pPr>
        <w:rPr>
          <w:lang w:val="fr-FR"/>
        </w:rPr>
      </w:pPr>
    </w:p>
    <w:p w14:paraId="2EEF164D" w14:textId="4A019A8F" w:rsidR="00D838FA" w:rsidRDefault="00D838FA" w:rsidP="00243882">
      <w:pPr>
        <w:rPr>
          <w:lang w:val="fr-FR"/>
        </w:rPr>
      </w:pPr>
      <w:r w:rsidRPr="0032190F">
        <w:rPr>
          <w:lang w:val="fr-FR"/>
        </w:rPr>
        <w:t xml:space="preserve">Eventuellement une représentation de </w:t>
      </w:r>
      <w:hyperlink r:id="rId338" w:anchor="Typ_Arm_Casques_typ_dents_sang" w:history="1">
        <w:r w:rsidR="006B4BDF" w:rsidRPr="006B4BDF">
          <w:rPr>
            <w:rStyle w:val="Hyperlink"/>
            <w:lang w:val="fr-FR"/>
          </w:rPr>
          <w:t>casque à dents de sanglier</w:t>
        </w:r>
      </w:hyperlink>
      <w:r w:rsidR="006B4BDF">
        <w:rPr>
          <w:lang w:val="fr-FR"/>
        </w:rPr>
        <w:t xml:space="preserve"> </w:t>
      </w:r>
      <w:r w:rsidRPr="0032190F">
        <w:rPr>
          <w:lang w:val="fr-FR"/>
        </w:rPr>
        <w:t>à Pylos (BIB 2301 p. 61)</w:t>
      </w:r>
    </w:p>
    <w:p w14:paraId="25374C3C" w14:textId="77777777" w:rsidR="007F2894" w:rsidRDefault="007F2894" w:rsidP="00243882">
      <w:pPr>
        <w:rPr>
          <w:lang w:val="fr-FR"/>
        </w:rPr>
      </w:pPr>
    </w:p>
    <w:p w14:paraId="55745F7B" w14:textId="77777777" w:rsidR="007F2894" w:rsidRDefault="007F2894" w:rsidP="007F2894">
      <w:pPr>
        <w:pStyle w:val="Heading2"/>
      </w:pPr>
      <w:bookmarkStart w:id="207" w:name="Sit_Pylos_spat_PalaisNestor"/>
      <w:r>
        <w:t>Palais de Nestor</w:t>
      </w:r>
    </w:p>
    <w:bookmarkEnd w:id="207"/>
    <w:p w14:paraId="6C7FC8AC" w14:textId="77777777" w:rsidR="007F2894" w:rsidRDefault="007F2894" w:rsidP="00243882">
      <w:pPr>
        <w:rPr>
          <w:lang w:val="fr-FR"/>
        </w:rPr>
      </w:pPr>
    </w:p>
    <w:p w14:paraId="7D426A43" w14:textId="77777777" w:rsidR="007F2894" w:rsidRDefault="007F2894" w:rsidP="007F2894">
      <w:pPr>
        <w:pStyle w:val="Heading3"/>
      </w:pPr>
      <w:r>
        <w:t>Hall 64</w:t>
      </w:r>
    </w:p>
    <w:p w14:paraId="77F38F3D" w14:textId="77777777" w:rsidR="007F2894" w:rsidRDefault="007F2894" w:rsidP="00243882">
      <w:pPr>
        <w:rPr>
          <w:lang w:val="fr-FR"/>
        </w:rPr>
      </w:pPr>
    </w:p>
    <w:p w14:paraId="55CAFD96" w14:textId="77777777" w:rsidR="007F2894" w:rsidRDefault="007F2894" w:rsidP="007F2894">
      <w:pPr>
        <w:pStyle w:val="Heading4"/>
      </w:pPr>
      <w:r>
        <w:t>Scène de bataille</w:t>
      </w:r>
    </w:p>
    <w:p w14:paraId="676F4905" w14:textId="77777777" w:rsidR="007F2894" w:rsidRDefault="007F2894" w:rsidP="007F2894">
      <w:pPr>
        <w:rPr>
          <w:lang w:val="fr-FR" w:eastAsia="fr-FR"/>
        </w:rPr>
      </w:pPr>
    </w:p>
    <w:p w14:paraId="33512361" w14:textId="77777777" w:rsidR="007F2894" w:rsidRPr="007F2894" w:rsidRDefault="007F2894" w:rsidP="007F2894">
      <w:pPr>
        <w:jc w:val="both"/>
        <w:rPr>
          <w:lang w:val="fr-FR" w:eastAsia="fr-FR"/>
        </w:rPr>
      </w:pPr>
      <w:r>
        <w:rPr>
          <w:lang w:val="fr-FR" w:eastAsia="fr-FR"/>
        </w:rPr>
        <w:t>Scène de combat entre deux groupes d'opposant: des soldats (casque à insigne, jupe en tissu, jambières) manipulant des lances, épées courtes et dagues. Contre des hommes aux cheveux longs et hirsutes, pagne de peau de bête. Le fond de la scène montre une bande ondulée de couleur claire marginée. C'est probablement un fleuve séparant les territoires des deux opposants, v. (Lang, 1969) (BIB 3391)</w:t>
      </w:r>
    </w:p>
    <w:p w14:paraId="4AC6FC8E" w14:textId="7A382919" w:rsidR="007F2894" w:rsidRDefault="007F2894" w:rsidP="00243882">
      <w:pPr>
        <w:rPr>
          <w:lang w:val="fr-FR"/>
        </w:rPr>
      </w:pPr>
    </w:p>
    <w:p w14:paraId="578D98E5" w14:textId="1FA20784" w:rsidR="00813F7C" w:rsidRDefault="00813F7C" w:rsidP="00813F7C">
      <w:pPr>
        <w:pStyle w:val="Heading2"/>
      </w:pPr>
      <w:bookmarkStart w:id="208" w:name="Sit_Pylos_txt"/>
      <w:r>
        <w:t>textes</w:t>
      </w:r>
    </w:p>
    <w:bookmarkEnd w:id="208"/>
    <w:p w14:paraId="26071305" w14:textId="1C26AB9D" w:rsidR="00813F7C" w:rsidRPr="003910F7" w:rsidRDefault="00813F7C" w:rsidP="00243882">
      <w:pPr>
        <w:rPr>
          <w:sz w:val="20"/>
          <w:lang w:val="fr-FR"/>
        </w:rPr>
      </w:pPr>
      <w:r w:rsidRPr="003910F7">
        <w:rPr>
          <w:sz w:val="20"/>
          <w:lang w:val="fr-FR"/>
        </w:rPr>
        <w:t>tablettes épigraphiques</w:t>
      </w:r>
    </w:p>
    <w:p w14:paraId="14050251" w14:textId="77777777" w:rsidR="00813F7C" w:rsidRDefault="00813F7C" w:rsidP="00813F7C">
      <w:pPr>
        <w:jc w:val="both"/>
        <w:rPr>
          <w:lang w:val="fr-FR"/>
        </w:rPr>
      </w:pPr>
    </w:p>
    <w:p w14:paraId="1699CAA0" w14:textId="42E2049D" w:rsidR="00813F7C" w:rsidRPr="0032190F" w:rsidRDefault="00813F7C" w:rsidP="00813F7C">
      <w:pPr>
        <w:jc w:val="both"/>
        <w:rPr>
          <w:lang w:val="fr-FR"/>
        </w:rPr>
      </w:pPr>
      <w:r w:rsidRPr="0032190F">
        <w:rPr>
          <w:lang w:val="fr-FR"/>
        </w:rPr>
        <w:t>La grande majorité des tablettes sont des décomptes de lin (BIB 1586 p. 345).</w:t>
      </w:r>
      <w:r>
        <w:rPr>
          <w:lang w:val="fr-FR"/>
        </w:rPr>
        <w:t xml:space="preserve"> </w:t>
      </w:r>
      <w:r w:rsidRPr="0032190F">
        <w:rPr>
          <w:lang w:val="fr-FR"/>
        </w:rPr>
        <w:t xml:space="preserve">Les tablettes </w:t>
      </w:r>
      <w:r w:rsidRPr="00813F7C">
        <w:rPr>
          <w:lang w:val="fr-FR"/>
        </w:rPr>
        <w:t>épigraphiques</w:t>
      </w:r>
      <w:r w:rsidRPr="0032190F">
        <w:rPr>
          <w:lang w:val="fr-FR"/>
        </w:rPr>
        <w:t xml:space="preserve"> (</w:t>
      </w:r>
      <w:hyperlink r:id="rId339" w:anchor="Cul_Lineaire_B" w:history="1">
        <w:r w:rsidRPr="0032190F">
          <w:rPr>
            <w:rStyle w:val="Hyperlink"/>
            <w:lang w:val="fr-FR"/>
          </w:rPr>
          <w:t>Linéaire B</w:t>
        </w:r>
      </w:hyperlink>
      <w:r w:rsidRPr="0032190F">
        <w:rPr>
          <w:lang w:val="fr-FR"/>
        </w:rPr>
        <w:t>) révèlent que cette modeste royauté mycénienne pouvait, au 13</w:t>
      </w:r>
      <w:r w:rsidRPr="0032190F">
        <w:rPr>
          <w:vertAlign w:val="superscript"/>
          <w:lang w:val="fr-FR"/>
        </w:rPr>
        <w:t>e</w:t>
      </w:r>
      <w:r w:rsidRPr="0032190F">
        <w:rPr>
          <w:lang w:val="fr-FR"/>
        </w:rPr>
        <w:t xml:space="preserve"> siècle avant, entretenir jusqu’à 400 bronziers pour le prestige du roi et de son armée (BIB  192 p. 21). </w:t>
      </w:r>
    </w:p>
    <w:p w14:paraId="54504042" w14:textId="231B8F99" w:rsidR="00813F7C" w:rsidRPr="009B20D2" w:rsidRDefault="00813F7C" w:rsidP="00813F7C">
      <w:pPr>
        <w:jc w:val="both"/>
        <w:rPr>
          <w:lang w:val="fr-FR"/>
        </w:rPr>
      </w:pPr>
      <w:r w:rsidRPr="0032190F">
        <w:rPr>
          <w:lang w:val="fr-FR"/>
        </w:rPr>
        <w:t xml:space="preserve">Les tablettes mycénienne de Pylos témoigne de raids maritimes (cf. Pylos JS 829 en Linéaire B), v. </w:t>
      </w:r>
      <w:hyperlink r:id="rId340" w:anchor="Cul_Obscurs_Ages_c_fer" w:history="1">
        <w:r w:rsidR="003910F7" w:rsidRPr="003910F7">
          <w:rPr>
            <w:rStyle w:val="Hyperlink"/>
            <w:lang w:val="fr-FR"/>
          </w:rPr>
          <w:t>ages obscurs</w:t>
        </w:r>
      </w:hyperlink>
      <w:r w:rsidRPr="009B20D2">
        <w:rPr>
          <w:lang w:val="fr-FR"/>
        </w:rPr>
        <w:t xml:space="preserve"> (BIB youtube HIST 180 Lecture 8 : </w:t>
      </w:r>
      <w:r w:rsidRPr="009B20D2">
        <w:rPr>
          <w:i/>
          <w:lang w:val="fr-FR"/>
        </w:rPr>
        <w:t>Collapse of the Late Bronze Age: 1200-1100 BCE</w:t>
      </w:r>
      <w:r w:rsidRPr="009B20D2">
        <w:rPr>
          <w:lang w:val="fr-FR"/>
        </w:rPr>
        <w:t>) Les tablettes en linéaire B de Pylos mentionnent 4 potiers (poster Ramirez Valiente et al. in BIB 2703).</w:t>
      </w:r>
    </w:p>
    <w:p w14:paraId="315F4CE0" w14:textId="2215537D" w:rsidR="00813F7C" w:rsidRDefault="00813F7C" w:rsidP="00243882">
      <w:pPr>
        <w:rPr>
          <w:lang w:val="fr-FR"/>
        </w:rPr>
      </w:pPr>
    </w:p>
    <w:p w14:paraId="0E20F512" w14:textId="77777777" w:rsidR="00813F7C" w:rsidRPr="0032190F" w:rsidRDefault="00813F7C" w:rsidP="00813F7C">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6"/>
        <w:gridCol w:w="8292"/>
      </w:tblGrid>
      <w:tr w:rsidR="00813F7C" w14:paraId="0B3A77EE" w14:textId="77777777" w:rsidTr="0001108A">
        <w:trPr>
          <w:jc w:val="center"/>
        </w:trPr>
        <w:tc>
          <w:tcPr>
            <w:tcW w:w="1136" w:type="dxa"/>
          </w:tcPr>
          <w:p w14:paraId="2166715B" w14:textId="77777777" w:rsidR="00813F7C" w:rsidRPr="00C35EA7" w:rsidRDefault="00813F7C" w:rsidP="0001108A">
            <w:pPr>
              <w:rPr>
                <w:lang w:val="en-GB"/>
              </w:rPr>
            </w:pPr>
            <w:r w:rsidRPr="00C35EA7">
              <w:rPr>
                <w:lang w:val="en-GB"/>
              </w:rPr>
              <w:t>tablettes</w:t>
            </w:r>
          </w:p>
        </w:tc>
        <w:tc>
          <w:tcPr>
            <w:tcW w:w="8292" w:type="dxa"/>
          </w:tcPr>
          <w:p w14:paraId="72178446" w14:textId="77777777" w:rsidR="00813F7C" w:rsidRPr="00C35EA7" w:rsidRDefault="00813F7C" w:rsidP="0001108A">
            <w:pPr>
              <w:rPr>
                <w:lang w:val="en-GB"/>
              </w:rPr>
            </w:pPr>
            <w:r w:rsidRPr="00C35EA7">
              <w:rPr>
                <w:lang w:val="en-GB"/>
              </w:rPr>
              <w:t>description</w:t>
            </w:r>
          </w:p>
        </w:tc>
      </w:tr>
      <w:tr w:rsidR="00813F7C" w:rsidRPr="00243882" w14:paraId="7AEEBEAF" w14:textId="77777777" w:rsidTr="0001108A">
        <w:trPr>
          <w:jc w:val="center"/>
        </w:trPr>
        <w:tc>
          <w:tcPr>
            <w:tcW w:w="1136" w:type="dxa"/>
          </w:tcPr>
          <w:p w14:paraId="5D179ABC" w14:textId="77777777" w:rsidR="00813F7C" w:rsidRPr="00C35EA7" w:rsidRDefault="00813F7C" w:rsidP="0001108A">
            <w:pPr>
              <w:rPr>
                <w:lang w:val="en-GB"/>
              </w:rPr>
            </w:pPr>
            <w:r w:rsidRPr="00C35EA7">
              <w:rPr>
                <w:lang w:val="en-GB"/>
              </w:rPr>
              <w:t>Tn316</w:t>
            </w:r>
          </w:p>
        </w:tc>
        <w:tc>
          <w:tcPr>
            <w:tcW w:w="8292" w:type="dxa"/>
          </w:tcPr>
          <w:p w14:paraId="6D97FDC1" w14:textId="77777777" w:rsidR="00813F7C" w:rsidRPr="00243882" w:rsidRDefault="00813F7C" w:rsidP="0001108A">
            <w:r>
              <w:t>"</w:t>
            </w:r>
            <w:r w:rsidRPr="00C35EA7">
              <w:rPr>
                <w:i/>
              </w:rPr>
              <w:t>po-re-na</w:t>
            </w:r>
            <w:r>
              <w:t xml:space="preserve">", </w:t>
            </w:r>
            <w:r w:rsidRPr="00243882">
              <w:t xml:space="preserve">sacrifice humain ? </w:t>
            </w:r>
          </w:p>
        </w:tc>
      </w:tr>
      <w:tr w:rsidR="00813F7C" w:rsidRPr="002541D8" w14:paraId="7B845AB4" w14:textId="77777777" w:rsidTr="0001108A">
        <w:trPr>
          <w:jc w:val="center"/>
        </w:trPr>
        <w:tc>
          <w:tcPr>
            <w:tcW w:w="1136" w:type="dxa"/>
          </w:tcPr>
          <w:p w14:paraId="34163D3B" w14:textId="77777777" w:rsidR="00813F7C" w:rsidRPr="00C35EA7" w:rsidRDefault="00813F7C" w:rsidP="0001108A">
            <w:pPr>
              <w:rPr>
                <w:lang w:val="en-GB"/>
              </w:rPr>
            </w:pPr>
            <w:r w:rsidRPr="00C35EA7">
              <w:rPr>
                <w:lang w:val="en-GB"/>
              </w:rPr>
              <w:t>Jn829</w:t>
            </w:r>
          </w:p>
        </w:tc>
        <w:tc>
          <w:tcPr>
            <w:tcW w:w="8292" w:type="dxa"/>
          </w:tcPr>
          <w:p w14:paraId="5437CB70" w14:textId="77777777" w:rsidR="00813F7C" w:rsidRPr="00C35EA7" w:rsidRDefault="00813F7C" w:rsidP="0001108A">
            <w:pPr>
              <w:rPr>
                <w:lang w:val="fr-FR"/>
              </w:rPr>
            </w:pPr>
            <w:r w:rsidRPr="00C35EA7">
              <w:rPr>
                <w:lang w:val="fr-FR"/>
              </w:rPr>
              <w:t>réquisition du bronze : "bronze du temple" ? ou "</w:t>
            </w:r>
            <w:hyperlink r:id="rId341" w:anchor="Sit_Cuivre" w:history="1">
              <w:r w:rsidRPr="00C35EA7">
                <w:rPr>
                  <w:rStyle w:val="Hyperlink"/>
                  <w:lang w:val="fr-FR"/>
                </w:rPr>
                <w:t>cuivre</w:t>
              </w:r>
            </w:hyperlink>
            <w:r w:rsidRPr="00C35EA7">
              <w:rPr>
                <w:lang w:val="fr-FR"/>
              </w:rPr>
              <w:t xml:space="preserve"> du bateau" (lié à Chypre) ?</w:t>
            </w:r>
          </w:p>
        </w:tc>
      </w:tr>
      <w:tr w:rsidR="00813F7C" w:rsidRPr="002541D8" w14:paraId="361BF8A8" w14:textId="77777777" w:rsidTr="0001108A">
        <w:trPr>
          <w:jc w:val="center"/>
        </w:trPr>
        <w:tc>
          <w:tcPr>
            <w:tcW w:w="1136" w:type="dxa"/>
          </w:tcPr>
          <w:p w14:paraId="1F98B57C" w14:textId="77777777" w:rsidR="00813F7C" w:rsidRPr="00243882" w:rsidRDefault="00813F7C" w:rsidP="0001108A">
            <w:r>
              <w:t>o-ka</w:t>
            </w:r>
          </w:p>
        </w:tc>
        <w:tc>
          <w:tcPr>
            <w:tcW w:w="8292" w:type="dxa"/>
          </w:tcPr>
          <w:p w14:paraId="407726E5" w14:textId="77777777" w:rsidR="00813F7C" w:rsidRPr="00C35EA7" w:rsidRDefault="00813F7C" w:rsidP="0001108A">
            <w:pPr>
              <w:rPr>
                <w:lang w:val="fr-FR"/>
              </w:rPr>
            </w:pPr>
            <w:r w:rsidRPr="00C35EA7">
              <w:rPr>
                <w:lang w:val="fr-FR"/>
              </w:rPr>
              <w:t>surveillance de la côte, 800 hommes alignés</w:t>
            </w:r>
          </w:p>
        </w:tc>
      </w:tr>
    </w:tbl>
    <w:p w14:paraId="6A1F1A39" w14:textId="77777777" w:rsidR="00813F7C" w:rsidRPr="0032190F" w:rsidRDefault="00813F7C" w:rsidP="00813F7C">
      <w:pPr>
        <w:rPr>
          <w:lang w:val="fr-FR"/>
        </w:rPr>
      </w:pPr>
      <w:r w:rsidRPr="0032190F">
        <w:rPr>
          <w:lang w:val="fr-FR"/>
        </w:rPr>
        <w:t>(BIB 2301 p. 38-44)</w:t>
      </w:r>
    </w:p>
    <w:p w14:paraId="27309716" w14:textId="77777777" w:rsidR="00813F7C" w:rsidRDefault="00813F7C" w:rsidP="00243882">
      <w:pPr>
        <w:rPr>
          <w:lang w:val="fr-FR"/>
        </w:rPr>
      </w:pPr>
    </w:p>
    <w:p w14:paraId="2BFF6FAF" w14:textId="77777777" w:rsidR="00813F7C" w:rsidRPr="0032190F" w:rsidRDefault="00813F7C" w:rsidP="00243882">
      <w:pPr>
        <w:rPr>
          <w:lang w:val="fr-FR"/>
        </w:rPr>
      </w:pPr>
    </w:p>
    <w:p w14:paraId="4ED3B5E4" w14:textId="77777777" w:rsidR="006675BD" w:rsidRPr="0032190F" w:rsidRDefault="006675BD" w:rsidP="007F2894">
      <w:pPr>
        <w:pStyle w:val="Heading1"/>
      </w:pPr>
      <w:bookmarkStart w:id="209" w:name="Sit_Phaistos"/>
      <w:r w:rsidRPr="007F2894">
        <w:t>PHAÏSTOS</w:t>
      </w:r>
      <w:bookmarkEnd w:id="209"/>
    </w:p>
    <w:p w14:paraId="2AF5D1A8" w14:textId="77777777" w:rsidR="006675BD" w:rsidRPr="0032190F" w:rsidRDefault="006675BD" w:rsidP="00242C0F">
      <w:pPr>
        <w:rPr>
          <w:lang w:val="fr-FR"/>
        </w:rPr>
      </w:pPr>
    </w:p>
    <w:p w14:paraId="3378EE1A" w14:textId="09AA7E0B" w:rsidR="00E95F9F" w:rsidRPr="0032190F" w:rsidRDefault="00E95F9F" w:rsidP="00242C0F">
      <w:pPr>
        <w:rPr>
          <w:lang w:val="fr-FR"/>
        </w:rPr>
      </w:pPr>
      <w:r w:rsidRPr="0032190F">
        <w:rPr>
          <w:lang w:val="fr-FR"/>
        </w:rPr>
        <w:t xml:space="preserve">Phaïstos [Phaistos] (Crète) dominant la plaine de la </w:t>
      </w:r>
      <w:hyperlink r:id="rId342" w:anchor="Sit_Mediterranee_E_Crete_Messara" w:history="1">
        <w:r w:rsidRPr="0032190F">
          <w:rPr>
            <w:rStyle w:val="Hyperlink"/>
            <w:lang w:val="fr-FR"/>
          </w:rPr>
          <w:t>Messara</w:t>
        </w:r>
      </w:hyperlink>
      <w:r w:rsidRPr="0032190F">
        <w:rPr>
          <w:lang w:val="fr-FR"/>
        </w:rPr>
        <w:t xml:space="preserve">. Fouillé par Luigi Bernier (BIB Arte, </w:t>
      </w:r>
      <w:r w:rsidRPr="0032190F">
        <w:rPr>
          <w:i/>
          <w:lang w:val="fr-FR"/>
        </w:rPr>
        <w:t>Le Disque de Phaïstos</w:t>
      </w:r>
      <w:r w:rsidRPr="0032190F">
        <w:rPr>
          <w:lang w:val="fr-FR"/>
        </w:rPr>
        <w:t>, 2016)</w:t>
      </w:r>
    </w:p>
    <w:p w14:paraId="41532DA4" w14:textId="77777777" w:rsidR="003175CA" w:rsidRPr="0032190F" w:rsidRDefault="00CF106D" w:rsidP="00242C0F">
      <w:pPr>
        <w:jc w:val="both"/>
        <w:rPr>
          <w:lang w:val="fr-FR"/>
        </w:rPr>
      </w:pPr>
      <w:r w:rsidRPr="0032190F">
        <w:rPr>
          <w:lang w:val="fr-FR"/>
        </w:rPr>
        <w:t>Le site palatial a livré une séquence de c</w:t>
      </w:r>
      <w:r w:rsidR="003175CA" w:rsidRPr="0032190F">
        <w:rPr>
          <w:lang w:val="fr-FR"/>
        </w:rPr>
        <w:t>éramiques minoéennes de style de Kamares (BIB 1870 p. 188)</w:t>
      </w:r>
    </w:p>
    <w:p w14:paraId="2F0AD062" w14:textId="77777777" w:rsidR="00E95F9F" w:rsidRPr="0032190F" w:rsidRDefault="008C2CE0" w:rsidP="00242C0F">
      <w:pPr>
        <w:jc w:val="both"/>
        <w:rPr>
          <w:lang w:val="fr-FR"/>
        </w:rPr>
      </w:pPr>
      <w:r w:rsidRPr="0032190F">
        <w:rPr>
          <w:lang w:val="fr-FR"/>
        </w:rPr>
        <w:lastRenderedPageBreak/>
        <w:t>P</w:t>
      </w:r>
      <w:r w:rsidR="00E95F9F" w:rsidRPr="0032190F">
        <w:rPr>
          <w:lang w:val="fr-FR"/>
        </w:rPr>
        <w:t xml:space="preserve">résence, avec Luigi Bernier, d’Émile Gilliéron (père et fils ayant le même prénom) comme dessinateurs et restaurateurs (BIB Arte, </w:t>
      </w:r>
      <w:r w:rsidR="00E95F9F" w:rsidRPr="0032190F">
        <w:rPr>
          <w:i/>
          <w:lang w:val="fr-FR"/>
        </w:rPr>
        <w:t>Le Disque de Phaïstos</w:t>
      </w:r>
      <w:r w:rsidR="00E95F9F" w:rsidRPr="0032190F">
        <w:rPr>
          <w:lang w:val="fr-FR"/>
        </w:rPr>
        <w:t>, 2016)</w:t>
      </w:r>
    </w:p>
    <w:p w14:paraId="4CE91758" w14:textId="77777777" w:rsidR="00E95F9F" w:rsidRPr="0032190F" w:rsidRDefault="00E95F9F" w:rsidP="00242C0F">
      <w:pPr>
        <w:jc w:val="both"/>
        <w:rPr>
          <w:lang w:val="fr-FR"/>
        </w:rPr>
      </w:pPr>
    </w:p>
    <w:p w14:paraId="25315959" w14:textId="77777777" w:rsidR="00E95F9F" w:rsidRPr="0032190F" w:rsidRDefault="00E95F9F" w:rsidP="00E95F9F">
      <w:pPr>
        <w:pStyle w:val="Heading2"/>
      </w:pPr>
      <w:r w:rsidRPr="0032190F">
        <w:t>Disque de Phaïstos</w:t>
      </w:r>
    </w:p>
    <w:p w14:paraId="713D5EA8" w14:textId="77777777" w:rsidR="008C2CE0" w:rsidRPr="0032190F" w:rsidRDefault="008C2CE0" w:rsidP="00E95F9F">
      <w:pPr>
        <w:jc w:val="both"/>
        <w:rPr>
          <w:lang w:val="fr-FR"/>
        </w:rPr>
      </w:pPr>
    </w:p>
    <w:p w14:paraId="5A653D21" w14:textId="77777777" w:rsidR="00E95F9F" w:rsidRPr="0032190F" w:rsidRDefault="00E95F9F" w:rsidP="00E95F9F">
      <w:pPr>
        <w:jc w:val="both"/>
        <w:rPr>
          <w:lang w:val="fr-FR"/>
        </w:rPr>
      </w:pPr>
      <w:r w:rsidRPr="0032190F">
        <w:rPr>
          <w:lang w:val="fr-FR"/>
        </w:rPr>
        <w:t>Le disque de Phaïstos est en terre cuite imprimé d’une trentaire de motifs récurrents (SS BIB). Daté du 17</w:t>
      </w:r>
      <w:r w:rsidRPr="0032190F">
        <w:rPr>
          <w:vertAlign w:val="superscript"/>
          <w:lang w:val="fr-FR"/>
        </w:rPr>
        <w:t>e</w:t>
      </w:r>
      <w:r w:rsidRPr="0032190F">
        <w:rPr>
          <w:lang w:val="fr-FR"/>
        </w:rPr>
        <w:t xml:space="preserve"> s. aec, 45 signes inscrits dans une spirale, signes séparés entre eux par des barres verticales, signes représentant : figures d’animaux, objets du quotidien, etc. (BIB 1860 p. 142). Ces 45 signes font partie des 90 qui composent l’écriture du Linéaire A (BIB Arte, </w:t>
      </w:r>
      <w:r w:rsidRPr="0032190F">
        <w:rPr>
          <w:i/>
          <w:lang w:val="fr-FR"/>
        </w:rPr>
        <w:t>Le Disque de Phaïstos</w:t>
      </w:r>
      <w:r w:rsidRPr="0032190F">
        <w:rPr>
          <w:lang w:val="fr-FR"/>
        </w:rPr>
        <w:t>, 2016)</w:t>
      </w:r>
    </w:p>
    <w:p w14:paraId="78E6FC9E" w14:textId="31F25AC7" w:rsidR="00E95F9F" w:rsidRPr="0032190F" w:rsidRDefault="00E95F9F" w:rsidP="00E95F9F">
      <w:pPr>
        <w:jc w:val="both"/>
        <w:rPr>
          <w:lang w:val="fr-FR"/>
        </w:rPr>
      </w:pPr>
      <w:r w:rsidRPr="0032190F">
        <w:rPr>
          <w:lang w:val="fr-FR"/>
        </w:rPr>
        <w:t>Les ic</w:t>
      </w:r>
      <w:r w:rsidR="00EB348E" w:rsidRPr="0032190F">
        <w:rPr>
          <w:lang w:val="fr-FR"/>
        </w:rPr>
        <w:t>ô</w:t>
      </w:r>
      <w:r w:rsidRPr="0032190F">
        <w:rPr>
          <w:lang w:val="fr-FR"/>
        </w:rPr>
        <w:t xml:space="preserve">nes se lisent dans le même sens que les </w:t>
      </w:r>
      <w:hyperlink r:id="rId343" w:anchor="Cul_Egypte_Ancienne_ecrit_HHD_H" w:history="1">
        <w:r w:rsidR="001619CD" w:rsidRPr="001619CD">
          <w:rPr>
            <w:rStyle w:val="Hyperlink"/>
            <w:lang w:val="fr-FR"/>
          </w:rPr>
          <w:t>hiéroglyphes</w:t>
        </w:r>
      </w:hyperlink>
      <w:r w:rsidR="001619CD">
        <w:rPr>
          <w:lang w:val="fr-FR"/>
        </w:rPr>
        <w:t xml:space="preserve"> </w:t>
      </w:r>
      <w:r w:rsidRPr="0032190F">
        <w:rPr>
          <w:lang w:val="fr-FR"/>
        </w:rPr>
        <w:t>en commençant par là où les visages se tournent (SS BIB)</w:t>
      </w:r>
    </w:p>
    <w:p w14:paraId="50762D3D" w14:textId="77777777" w:rsidR="00E95F9F" w:rsidRPr="0032190F" w:rsidRDefault="00E95F9F" w:rsidP="00E95F9F">
      <w:pPr>
        <w:rPr>
          <w:lang w:val="fr-FR"/>
        </w:rPr>
      </w:pPr>
      <w:r w:rsidRPr="0032190F">
        <w:rPr>
          <w:lang w:val="fr-FR"/>
        </w:rPr>
        <w:t>Inventé par L. Bernier, l’archéologue n’était toutefois pas présent lors de la découverte. Plusieurs autres éléments font qu’il est est probable qu’il s’agisse d’un faux (notamment selon J. Eisenberg, gallièriste de New-York et spécialiste des faux) :</w:t>
      </w:r>
    </w:p>
    <w:p w14:paraId="60B2501B" w14:textId="77777777" w:rsidR="00E95F9F" w:rsidRPr="0032190F" w:rsidRDefault="00E95F9F" w:rsidP="00E95F9F">
      <w:pPr>
        <w:rPr>
          <w:lang w:val="fr-FR"/>
        </w:rPr>
      </w:pPr>
    </w:p>
    <w:tbl>
      <w:tblPr>
        <w:tblW w:w="0" w:type="auto"/>
        <w:tblInd w:w="23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33"/>
        <w:gridCol w:w="4909"/>
      </w:tblGrid>
      <w:tr w:rsidR="00E95F9F" w:rsidRPr="002541D8" w14:paraId="13341BF3" w14:textId="77777777" w:rsidTr="00C35EA7">
        <w:tc>
          <w:tcPr>
            <w:tcW w:w="2533" w:type="dxa"/>
          </w:tcPr>
          <w:p w14:paraId="33B7F892" w14:textId="77777777" w:rsidR="00E95F9F" w:rsidRPr="00E95F9F" w:rsidRDefault="00E95F9F" w:rsidP="00E95F9F">
            <w:r>
              <w:t xml:space="preserve">présence des </w:t>
            </w:r>
            <w:r w:rsidRPr="00E95F9F">
              <w:t>Gilliéron</w:t>
            </w:r>
          </w:p>
        </w:tc>
        <w:tc>
          <w:tcPr>
            <w:tcW w:w="4909" w:type="dxa"/>
          </w:tcPr>
          <w:p w14:paraId="33C7CDEF" w14:textId="77777777" w:rsidR="00E95F9F" w:rsidRPr="00C35EA7" w:rsidRDefault="00E95F9F" w:rsidP="00E95F9F">
            <w:pPr>
              <w:rPr>
                <w:lang w:val="fr-FR"/>
              </w:rPr>
            </w:pPr>
            <w:r w:rsidRPr="00C35EA7">
              <w:rPr>
                <w:lang w:val="fr-FR"/>
              </w:rPr>
              <w:t>Cette famille à longtemps commercialisé vrais et faux (facs-similés officiels ou non)</w:t>
            </w:r>
          </w:p>
        </w:tc>
      </w:tr>
      <w:tr w:rsidR="00E95F9F" w:rsidRPr="002541D8" w14:paraId="7B787908" w14:textId="77777777" w:rsidTr="00C35EA7">
        <w:tc>
          <w:tcPr>
            <w:tcW w:w="2533" w:type="dxa"/>
          </w:tcPr>
          <w:p w14:paraId="5120EFC0" w14:textId="77777777" w:rsidR="00E95F9F" w:rsidRPr="00C35EA7" w:rsidRDefault="00E95F9F" w:rsidP="00E95F9F">
            <w:pPr>
              <w:rPr>
                <w:lang w:val="fr-FR"/>
              </w:rPr>
            </w:pPr>
            <w:r w:rsidRPr="00C35EA7">
              <w:rPr>
                <w:lang w:val="fr-FR"/>
              </w:rPr>
              <w:t>absence d’archéologues lors de la découverte</w:t>
            </w:r>
          </w:p>
        </w:tc>
        <w:tc>
          <w:tcPr>
            <w:tcW w:w="4909" w:type="dxa"/>
          </w:tcPr>
          <w:p w14:paraId="779A749C" w14:textId="77777777" w:rsidR="00E95F9F" w:rsidRPr="00C35EA7" w:rsidRDefault="00E95F9F" w:rsidP="00E95F9F">
            <w:pPr>
              <w:rPr>
                <w:lang w:val="fr-FR"/>
              </w:rPr>
            </w:pPr>
          </w:p>
        </w:tc>
      </w:tr>
      <w:tr w:rsidR="00E95F9F" w14:paraId="51269DB3" w14:textId="77777777" w:rsidTr="00C35EA7">
        <w:tc>
          <w:tcPr>
            <w:tcW w:w="2533" w:type="dxa"/>
          </w:tcPr>
          <w:p w14:paraId="57C82B8E" w14:textId="77777777" w:rsidR="00E95F9F" w:rsidRDefault="00E95F9F" w:rsidP="00E95F9F">
            <w:r>
              <w:t>bords saillants</w:t>
            </w:r>
          </w:p>
        </w:tc>
        <w:tc>
          <w:tcPr>
            <w:tcW w:w="4909" w:type="dxa"/>
          </w:tcPr>
          <w:p w14:paraId="353BC5F8" w14:textId="77777777" w:rsidR="00E95F9F" w:rsidRDefault="00E95F9F" w:rsidP="00E95F9F">
            <w:r w:rsidRPr="00C35EA7">
              <w:rPr>
                <w:lang w:val="fr-FR"/>
              </w:rPr>
              <w:t xml:space="preserve">les bords du disque sont saillant : ne résisteraient pas longtemps à un usage. </w:t>
            </w:r>
            <w:r>
              <w:t>Pas commun.</w:t>
            </w:r>
          </w:p>
        </w:tc>
      </w:tr>
      <w:tr w:rsidR="00E95F9F" w:rsidRPr="002541D8" w14:paraId="072683FF" w14:textId="77777777" w:rsidTr="00C35EA7">
        <w:tc>
          <w:tcPr>
            <w:tcW w:w="2533" w:type="dxa"/>
          </w:tcPr>
          <w:p w14:paraId="517CB75D" w14:textId="77777777" w:rsidR="00E95F9F" w:rsidRDefault="00E95F9F" w:rsidP="00E95F9F">
            <w:r>
              <w:t xml:space="preserve">cuisson </w:t>
            </w:r>
          </w:p>
        </w:tc>
        <w:tc>
          <w:tcPr>
            <w:tcW w:w="4909" w:type="dxa"/>
          </w:tcPr>
          <w:p w14:paraId="389354BC" w14:textId="77777777" w:rsidR="00E95F9F" w:rsidRPr="00C35EA7" w:rsidRDefault="00E95F9F" w:rsidP="00E95F9F">
            <w:pPr>
              <w:rPr>
                <w:lang w:val="fr-FR"/>
              </w:rPr>
            </w:pPr>
            <w:r w:rsidRPr="00C35EA7">
              <w:rPr>
                <w:lang w:val="fr-FR"/>
              </w:rPr>
              <w:t>normalement les tablette de Linéaire A et B ne sont pas cuite.</w:t>
            </w:r>
          </w:p>
        </w:tc>
      </w:tr>
      <w:tr w:rsidR="00E95F9F" w:rsidRPr="002541D8" w14:paraId="064095BC" w14:textId="77777777" w:rsidTr="00C35EA7">
        <w:tc>
          <w:tcPr>
            <w:tcW w:w="2533" w:type="dxa"/>
          </w:tcPr>
          <w:p w14:paraId="6BA27CFD" w14:textId="77777777" w:rsidR="00E95F9F" w:rsidRDefault="00E95F9F" w:rsidP="00E95F9F">
            <w:r>
              <w:t>cuisson très régulière</w:t>
            </w:r>
          </w:p>
        </w:tc>
        <w:tc>
          <w:tcPr>
            <w:tcW w:w="4909" w:type="dxa"/>
          </w:tcPr>
          <w:p w14:paraId="53A1EE52" w14:textId="77777777" w:rsidR="00E95F9F" w:rsidRPr="00C35EA7" w:rsidRDefault="00E95F9F" w:rsidP="00E95F9F">
            <w:pPr>
              <w:rPr>
                <w:lang w:val="fr-FR"/>
              </w:rPr>
            </w:pPr>
            <w:r w:rsidRPr="00C35EA7">
              <w:rPr>
                <w:lang w:val="fr-FR"/>
              </w:rPr>
              <w:t>la cuisson ne peut pas correpondre à l’incendie du palais où le disque a été trouvé. Une cuisson de ce type est inconnue pour l’époque. Le musée d’Heracléïon refuse de soumettre le disque à investigration</w:t>
            </w:r>
          </w:p>
        </w:tc>
      </w:tr>
      <w:tr w:rsidR="00E95F9F" w:rsidRPr="002541D8" w14:paraId="6DA8B946" w14:textId="77777777" w:rsidTr="00C35EA7">
        <w:tc>
          <w:tcPr>
            <w:tcW w:w="2533" w:type="dxa"/>
          </w:tcPr>
          <w:p w14:paraId="76BD0DE2" w14:textId="77777777" w:rsidR="00E95F9F" w:rsidRPr="00E95F9F" w:rsidRDefault="00E95F9F" w:rsidP="00E95F9F">
            <w:r>
              <w:t>impression au poinçon complexe</w:t>
            </w:r>
          </w:p>
        </w:tc>
        <w:tc>
          <w:tcPr>
            <w:tcW w:w="4909" w:type="dxa"/>
          </w:tcPr>
          <w:p w14:paraId="4DCA86F8" w14:textId="77777777" w:rsidR="00E95F9F" w:rsidRPr="00C35EA7" w:rsidRDefault="00E95F9F" w:rsidP="00E95F9F">
            <w:pPr>
              <w:rPr>
                <w:lang w:val="fr-FR"/>
              </w:rPr>
            </w:pPr>
            <w:r w:rsidRPr="00C35EA7">
              <w:rPr>
                <w:lang w:val="fr-FR"/>
              </w:rPr>
              <w:t>les motifs imprimés résultent d’un poinçon qui a nécessité une fonte complexe qui ne correpond pas aux savoirs métallurgiques reconnus pour l’époque</w:t>
            </w:r>
          </w:p>
        </w:tc>
      </w:tr>
      <w:tr w:rsidR="00E95F9F" w:rsidRPr="002541D8" w14:paraId="64AF2136" w14:textId="77777777" w:rsidTr="00C35EA7">
        <w:tc>
          <w:tcPr>
            <w:tcW w:w="2533" w:type="dxa"/>
          </w:tcPr>
          <w:p w14:paraId="7CD8A2D2" w14:textId="77777777" w:rsidR="00E95F9F" w:rsidRPr="00C35EA7" w:rsidRDefault="00E95F9F" w:rsidP="00E95F9F">
            <w:pPr>
              <w:rPr>
                <w:i/>
              </w:rPr>
            </w:pPr>
            <w:r w:rsidRPr="00C35EA7">
              <w:rPr>
                <w:i/>
              </w:rPr>
              <w:t>unicum</w:t>
            </w:r>
          </w:p>
        </w:tc>
        <w:tc>
          <w:tcPr>
            <w:tcW w:w="4909" w:type="dxa"/>
          </w:tcPr>
          <w:p w14:paraId="1DEB3DD0" w14:textId="77777777" w:rsidR="00E95F9F" w:rsidRPr="00C35EA7" w:rsidRDefault="00E95F9F" w:rsidP="00E95F9F">
            <w:pPr>
              <w:rPr>
                <w:lang w:val="fr-FR"/>
              </w:rPr>
            </w:pPr>
            <w:r w:rsidRPr="00C35EA7">
              <w:rPr>
                <w:lang w:val="fr-FR"/>
              </w:rPr>
              <w:t>seule représentation de ce type connu</w:t>
            </w:r>
          </w:p>
        </w:tc>
      </w:tr>
      <w:tr w:rsidR="00E95F9F" w:rsidRPr="002541D8" w14:paraId="784777EC" w14:textId="77777777" w:rsidTr="00C35EA7">
        <w:tc>
          <w:tcPr>
            <w:tcW w:w="2533" w:type="dxa"/>
          </w:tcPr>
          <w:p w14:paraId="2D9A0DDA" w14:textId="77777777" w:rsidR="00E95F9F" w:rsidRPr="00C35EA7" w:rsidRDefault="00E95F9F" w:rsidP="00E95F9F">
            <w:pPr>
              <w:rPr>
                <w:lang w:val="fr-FR"/>
              </w:rPr>
            </w:pPr>
            <w:r w:rsidRPr="00C35EA7">
              <w:rPr>
                <w:lang w:val="fr-FR"/>
              </w:rPr>
              <w:t>ressemblances avec le disque de Baliano</w:t>
            </w:r>
          </w:p>
        </w:tc>
        <w:tc>
          <w:tcPr>
            <w:tcW w:w="4909" w:type="dxa"/>
          </w:tcPr>
          <w:p w14:paraId="0A1239FE" w14:textId="77777777" w:rsidR="00E95F9F" w:rsidRPr="00C35EA7" w:rsidRDefault="00E95F9F" w:rsidP="00E95F9F">
            <w:pPr>
              <w:rPr>
                <w:lang w:val="fr-FR"/>
              </w:rPr>
            </w:pPr>
            <w:r w:rsidRPr="00C35EA7">
              <w:rPr>
                <w:lang w:val="fr-FR"/>
              </w:rPr>
              <w:t>… que Luigi Bernier connaissait. Le disque étrusque de Baliano était conservé au musée de Florence où officiait L. Bernier</w:t>
            </w:r>
          </w:p>
        </w:tc>
      </w:tr>
    </w:tbl>
    <w:p w14:paraId="68D090D8" w14:textId="77777777" w:rsidR="00E95F9F" w:rsidRPr="0032190F" w:rsidRDefault="00E95F9F" w:rsidP="00E95F9F">
      <w:pPr>
        <w:jc w:val="both"/>
        <w:rPr>
          <w:lang w:val="fr-FR"/>
        </w:rPr>
      </w:pPr>
      <w:r w:rsidRPr="0032190F">
        <w:rPr>
          <w:lang w:val="fr-FR"/>
        </w:rPr>
        <w:t xml:space="preserve">(BIB Arte, </w:t>
      </w:r>
      <w:r w:rsidRPr="0032190F">
        <w:rPr>
          <w:i/>
          <w:lang w:val="fr-FR"/>
        </w:rPr>
        <w:t>Le Disque de Phaïstos</w:t>
      </w:r>
      <w:r w:rsidRPr="0032190F">
        <w:rPr>
          <w:lang w:val="fr-FR"/>
        </w:rPr>
        <w:t>, 2016)</w:t>
      </w:r>
    </w:p>
    <w:p w14:paraId="24518EE7" w14:textId="77777777" w:rsidR="00E95F9F" w:rsidRPr="0032190F" w:rsidRDefault="00E95F9F" w:rsidP="00E95F9F">
      <w:pPr>
        <w:rPr>
          <w:lang w:val="fr-FR"/>
        </w:rPr>
      </w:pPr>
    </w:p>
    <w:p w14:paraId="67E404FD" w14:textId="77777777" w:rsidR="00E95F9F" w:rsidRPr="0032190F" w:rsidRDefault="00E95F9F" w:rsidP="00242C0F">
      <w:pPr>
        <w:jc w:val="both"/>
        <w:rPr>
          <w:lang w:val="fr-FR"/>
        </w:rPr>
      </w:pPr>
    </w:p>
    <w:p w14:paraId="31A04C48" w14:textId="77777777" w:rsidR="00E95F9F" w:rsidRPr="0032190F" w:rsidRDefault="00E95F9F" w:rsidP="00E95F9F">
      <w:pPr>
        <w:pStyle w:val="Heading2"/>
      </w:pPr>
      <w:r w:rsidRPr="0032190F">
        <w:t>Bague de Phaïstos</w:t>
      </w:r>
    </w:p>
    <w:p w14:paraId="36108D3A" w14:textId="77777777" w:rsidR="00F75D90" w:rsidRDefault="00F75D90" w:rsidP="00242C0F">
      <w:pPr>
        <w:jc w:val="both"/>
        <w:rPr>
          <w:lang w:val="fr-FR"/>
        </w:rPr>
      </w:pPr>
    </w:p>
    <w:p w14:paraId="6D9B2EFC" w14:textId="37BBAE0A" w:rsidR="00E95F9F" w:rsidRPr="0032190F" w:rsidRDefault="00E95F9F" w:rsidP="00242C0F">
      <w:pPr>
        <w:jc w:val="both"/>
        <w:rPr>
          <w:lang w:val="fr-FR"/>
        </w:rPr>
      </w:pPr>
      <w:r w:rsidRPr="0032190F">
        <w:rPr>
          <w:lang w:val="fr-FR"/>
        </w:rPr>
        <w:t xml:space="preserve">Achetée par </w:t>
      </w:r>
      <w:hyperlink r:id="rId344" w:anchor="Aut_Evans" w:history="1">
        <w:r w:rsidR="00F75D90" w:rsidRPr="009A24C6">
          <w:rPr>
            <w:rStyle w:val="Hyperlink"/>
            <w:szCs w:val="20"/>
            <w:lang w:val="fr-FR"/>
          </w:rPr>
          <w:t>Evans</w:t>
        </w:r>
      </w:hyperlink>
      <w:r w:rsidR="00F75D90" w:rsidRPr="009A24C6">
        <w:rPr>
          <w:szCs w:val="20"/>
          <w:lang w:val="fr-FR"/>
        </w:rPr>
        <w:t xml:space="preserve"> </w:t>
      </w:r>
      <w:r w:rsidRPr="0032190F">
        <w:rPr>
          <w:lang w:val="fr-FR"/>
        </w:rPr>
        <w:t xml:space="preserve">à un Pope, conservée au musée d’Heracléion, des doutes subsistent sur sont authenticité. Elle a été pourtant authentifiée par le Haut conseil archéologique gac en 2002 (BIB Arte, </w:t>
      </w:r>
      <w:r w:rsidRPr="0032190F">
        <w:rPr>
          <w:i/>
          <w:lang w:val="fr-FR"/>
        </w:rPr>
        <w:t>Le Disque de Phaïstos</w:t>
      </w:r>
      <w:r w:rsidRPr="0032190F">
        <w:rPr>
          <w:lang w:val="fr-FR"/>
        </w:rPr>
        <w:t>, 2016)</w:t>
      </w:r>
    </w:p>
    <w:p w14:paraId="756668AA" w14:textId="77777777" w:rsidR="00FE7E51" w:rsidRPr="0032190F" w:rsidRDefault="00FE7E51" w:rsidP="00242C0F">
      <w:pPr>
        <w:jc w:val="both"/>
        <w:rPr>
          <w:lang w:val="fr-FR"/>
        </w:rPr>
      </w:pPr>
    </w:p>
    <w:p w14:paraId="74CA29FB" w14:textId="39EB8536" w:rsidR="00FE7E51" w:rsidRPr="0032190F" w:rsidRDefault="00000000" w:rsidP="00242C0F">
      <w:pPr>
        <w:jc w:val="both"/>
        <w:rPr>
          <w:rStyle w:val="Hyperlink"/>
          <w:lang w:val="fr-FR"/>
        </w:rPr>
      </w:pPr>
      <w:hyperlink r:id="rId345" w:anchor="Cul_Lineaire_B" w:history="1">
        <w:r w:rsidR="00FE7E51" w:rsidRPr="0032190F">
          <w:rPr>
            <w:rStyle w:val="Hyperlink"/>
            <w:lang w:val="fr-FR"/>
          </w:rPr>
          <w:t>Lineaire B</w:t>
        </w:r>
      </w:hyperlink>
    </w:p>
    <w:p w14:paraId="0AB97580" w14:textId="77777777" w:rsidR="00E95F9F" w:rsidRPr="0032190F" w:rsidRDefault="00E95F9F" w:rsidP="00242C0F">
      <w:pPr>
        <w:jc w:val="both"/>
        <w:rPr>
          <w:rStyle w:val="Hyperlink"/>
          <w:lang w:val="fr-FR"/>
        </w:rPr>
      </w:pPr>
    </w:p>
    <w:p w14:paraId="07DD77F6" w14:textId="77777777" w:rsidR="00E95F9F" w:rsidRPr="0032190F" w:rsidRDefault="00E95F9F" w:rsidP="00426FF9">
      <w:pPr>
        <w:pStyle w:val="Heading1"/>
        <w:rPr>
          <w:rStyle w:val="Hyperlink"/>
          <w:color w:val="auto"/>
          <w:u w:val="none"/>
        </w:rPr>
      </w:pPr>
      <w:bookmarkStart w:id="210" w:name="Sit_Gortyne"/>
      <w:r w:rsidRPr="0032190F">
        <w:rPr>
          <w:rStyle w:val="Hyperlink"/>
          <w:color w:val="auto"/>
          <w:u w:val="none"/>
        </w:rPr>
        <w:t>GORTYNE</w:t>
      </w:r>
    </w:p>
    <w:bookmarkEnd w:id="210"/>
    <w:p w14:paraId="564FBE48" w14:textId="77777777" w:rsidR="00E95F9F" w:rsidRPr="0032190F" w:rsidRDefault="00E95F9F" w:rsidP="00E95F9F">
      <w:pPr>
        <w:rPr>
          <w:lang w:val="fr-FR"/>
        </w:rPr>
      </w:pPr>
    </w:p>
    <w:p w14:paraId="4C43A68C" w14:textId="77777777" w:rsidR="00E95F9F" w:rsidRPr="0032190F" w:rsidRDefault="00E95F9F" w:rsidP="00E95F9F">
      <w:pPr>
        <w:rPr>
          <w:lang w:val="fr-FR"/>
        </w:rPr>
      </w:pPr>
      <w:r w:rsidRPr="0032190F">
        <w:rPr>
          <w:lang w:val="fr-FR"/>
        </w:rPr>
        <w:lastRenderedPageBreak/>
        <w:t xml:space="preserve">Le code de Gortyne (sud de la Crète) est un desplus anciens textes de lois (BIB Arte, </w:t>
      </w:r>
      <w:r w:rsidRPr="0032190F">
        <w:rPr>
          <w:i/>
          <w:lang w:val="fr-FR"/>
        </w:rPr>
        <w:t>Le Disque de Phaïstos</w:t>
      </w:r>
      <w:r w:rsidRPr="0032190F">
        <w:rPr>
          <w:lang w:val="fr-FR"/>
        </w:rPr>
        <w:t>, 2016). Gravé sur pierre au 5</w:t>
      </w:r>
      <w:r w:rsidRPr="0032190F">
        <w:rPr>
          <w:vertAlign w:val="superscript"/>
          <w:lang w:val="fr-FR"/>
        </w:rPr>
        <w:t>e</w:t>
      </w:r>
      <w:r w:rsidRPr="0032190F">
        <w:rPr>
          <w:lang w:val="fr-FR"/>
        </w:rPr>
        <w:t xml:space="preserve"> aec dans le Labyrinthe (lieu d’initiation) (wiki).</w:t>
      </w:r>
    </w:p>
    <w:p w14:paraId="5A593342" w14:textId="77777777" w:rsidR="00E95F9F" w:rsidRPr="0032190F" w:rsidRDefault="00E95F9F" w:rsidP="00E95F9F">
      <w:pPr>
        <w:rPr>
          <w:lang w:val="fr-FR"/>
        </w:rPr>
      </w:pPr>
      <w:r w:rsidRPr="0032190F">
        <w:rPr>
          <w:lang w:val="fr-FR"/>
        </w:rPr>
        <w:t>Ce texte régit les droits respectifs des citoyens, des esclaves et des étrangers. Il fixe les droits de la femme en cas de divorce, statue sur les questions d'héritage et de garde des enfants. Bien que les dispositions se limitent au droit familial, le code de Gortyne représente un témoignage précieux sur la vie en Crète à l'époque classique, et sur la législation des cités (wiki)</w:t>
      </w:r>
    </w:p>
    <w:p w14:paraId="2B10421F" w14:textId="77777777" w:rsidR="006675BD" w:rsidRPr="0032190F" w:rsidRDefault="006675BD" w:rsidP="00242C0F">
      <w:pPr>
        <w:rPr>
          <w:lang w:val="fr-FR"/>
        </w:rPr>
      </w:pPr>
    </w:p>
    <w:p w14:paraId="29C55C41" w14:textId="77777777" w:rsidR="009F40A0" w:rsidRPr="0032190F" w:rsidRDefault="009F40A0" w:rsidP="00426FF9">
      <w:pPr>
        <w:pStyle w:val="Heading1"/>
      </w:pPr>
      <w:bookmarkStart w:id="211" w:name="Sit_Tirynthe"/>
      <w:r w:rsidRPr="0032190F">
        <w:t>TIRYNTHE</w:t>
      </w:r>
    </w:p>
    <w:bookmarkEnd w:id="211"/>
    <w:p w14:paraId="1370FDE9" w14:textId="77777777" w:rsidR="009F40A0" w:rsidRPr="0032190F" w:rsidRDefault="009F40A0" w:rsidP="00242C0F">
      <w:pPr>
        <w:rPr>
          <w:lang w:val="fr-FR"/>
        </w:rPr>
      </w:pPr>
    </w:p>
    <w:p w14:paraId="70C99461" w14:textId="5DF6F445" w:rsidR="009F40A0" w:rsidRPr="0032190F" w:rsidRDefault="009F40A0" w:rsidP="004F0B7A">
      <w:pPr>
        <w:jc w:val="both"/>
        <w:rPr>
          <w:lang w:val="fr-FR"/>
        </w:rPr>
      </w:pPr>
      <w:r w:rsidRPr="0032190F">
        <w:rPr>
          <w:lang w:val="fr-FR"/>
        </w:rPr>
        <w:t xml:space="preserve">Tirynthe, ville </w:t>
      </w:r>
      <w:hyperlink r:id="rId346" w:anchor="Cul_Mycenien" w:history="1">
        <w:r w:rsidRPr="0032190F">
          <w:rPr>
            <w:rStyle w:val="Hyperlink"/>
            <w:lang w:val="fr-FR"/>
          </w:rPr>
          <w:t>mycénienne</w:t>
        </w:r>
      </w:hyperlink>
      <w:r w:rsidR="004F0B7A" w:rsidRPr="0032190F">
        <w:rPr>
          <w:lang w:val="fr-FR"/>
        </w:rPr>
        <w:t xml:space="preserve"> </w:t>
      </w:r>
      <w:r w:rsidRPr="0032190F">
        <w:rPr>
          <w:lang w:val="fr-FR"/>
        </w:rPr>
        <w:t xml:space="preserve">(BIB 1918 p. 97). Les squelettes des défenseurs ont été retrouvés au pied des remparts sous une masse de débris calcinés sont attribués aux </w:t>
      </w:r>
      <w:hyperlink r:id="rId347" w:anchor="Cul_Obscurs_Ages_c_fer" w:history="1">
        <w:r w:rsidR="003910F7" w:rsidRPr="00F82F89">
          <w:rPr>
            <w:rStyle w:val="Hyperlink"/>
            <w:lang w:val="fr-FR"/>
          </w:rPr>
          <w:t>ages obscurs</w:t>
        </w:r>
      </w:hyperlink>
      <w:r w:rsidRPr="0032190F">
        <w:rPr>
          <w:lang w:val="fr-FR"/>
        </w:rPr>
        <w:t xml:space="preserve"> (BIB 1918 p. 98)</w:t>
      </w:r>
      <w:r w:rsidR="004F0B7A" w:rsidRPr="0032190F">
        <w:rPr>
          <w:lang w:val="fr-FR"/>
        </w:rPr>
        <w:t xml:space="preserve">. Protection des citernes entre le </w:t>
      </w:r>
      <w:r w:rsidR="001D7A95">
        <w:rPr>
          <w:lang w:val="fr-FR"/>
        </w:rPr>
        <w:t>HR</w:t>
      </w:r>
      <w:hyperlink r:id="rId348" w:anchor="Cul_Helladique_Recent_IIIA" w:history="1">
        <w:r w:rsidR="001D7A95" w:rsidRPr="001D7A95">
          <w:rPr>
            <w:rStyle w:val="Hyperlink"/>
            <w:lang w:val="fr-FR"/>
          </w:rPr>
          <w:t>IIIA</w:t>
        </w:r>
      </w:hyperlink>
      <w:r w:rsidR="004F0B7A" w:rsidRPr="0032190F">
        <w:rPr>
          <w:lang w:val="fr-FR"/>
        </w:rPr>
        <w:t>2 et le HRIIIB2 (BIB 2301 p. 36)</w:t>
      </w:r>
    </w:p>
    <w:p w14:paraId="004E4B0C" w14:textId="75F66AE3" w:rsidR="007A0335" w:rsidRPr="0032190F" w:rsidRDefault="007A0335" w:rsidP="00242C0F">
      <w:pPr>
        <w:rPr>
          <w:lang w:val="fr-FR"/>
        </w:rPr>
      </w:pPr>
      <w:r w:rsidRPr="0032190F">
        <w:rPr>
          <w:lang w:val="fr-FR"/>
        </w:rPr>
        <w:t>Représentations de chars (BIB 2225)</w:t>
      </w:r>
      <w:r w:rsidR="00343C86" w:rsidRPr="0032190F">
        <w:rPr>
          <w:lang w:val="fr-FR"/>
        </w:rPr>
        <w:t xml:space="preserve"> sur des fresques, comme à </w:t>
      </w:r>
      <w:hyperlink r:id="rId349" w:anchor="Sit_Cnossos" w:history="1">
        <w:r w:rsidR="00343C86" w:rsidRPr="0032190F">
          <w:rPr>
            <w:rStyle w:val="Hyperlink"/>
            <w:lang w:val="fr-FR"/>
          </w:rPr>
          <w:t>Cnossos</w:t>
        </w:r>
      </w:hyperlink>
      <w:r w:rsidR="00343C86" w:rsidRPr="0032190F">
        <w:rPr>
          <w:lang w:val="fr-FR"/>
        </w:rPr>
        <w:t xml:space="preserve"> (SS BIB)</w:t>
      </w:r>
    </w:p>
    <w:p w14:paraId="56A1BDEF" w14:textId="311528FB" w:rsidR="00A8187B" w:rsidRPr="0032190F" w:rsidRDefault="00A8187B" w:rsidP="00242C0F">
      <w:pPr>
        <w:rPr>
          <w:lang w:val="fr-FR"/>
        </w:rPr>
      </w:pPr>
      <w:r w:rsidRPr="0032190F">
        <w:rPr>
          <w:lang w:val="fr-FR"/>
        </w:rPr>
        <w:t>Incendie</w:t>
      </w:r>
      <w:r w:rsidR="00D838FA" w:rsidRPr="0032190F">
        <w:rPr>
          <w:lang w:val="fr-FR"/>
        </w:rPr>
        <w:t xml:space="preserve"> de la citadelle à la fin du HR</w:t>
      </w:r>
      <w:r w:rsidRPr="0032190F">
        <w:rPr>
          <w:lang w:val="fr-FR"/>
        </w:rPr>
        <w:t>IIIB2 peut-être liée à un seïsme (BIB 2301 p. 28). Une autre destruc</w:t>
      </w:r>
      <w:r w:rsidR="00D838FA" w:rsidRPr="0032190F">
        <w:rPr>
          <w:lang w:val="fr-FR"/>
        </w:rPr>
        <w:t xml:space="preserve">tion est enregistrée pour le </w:t>
      </w:r>
      <w:hyperlink r:id="rId350" w:anchor="Cul_Helladique_Recent_IIIC" w:history="1">
        <w:r w:rsidR="00D838FA" w:rsidRPr="0032190F">
          <w:rPr>
            <w:rStyle w:val="Hyperlink"/>
            <w:lang w:val="fr-FR"/>
          </w:rPr>
          <w:t>HR</w:t>
        </w:r>
        <w:r w:rsidRPr="0032190F">
          <w:rPr>
            <w:rStyle w:val="Hyperlink"/>
            <w:lang w:val="fr-FR"/>
          </w:rPr>
          <w:t>IIIIC</w:t>
        </w:r>
      </w:hyperlink>
      <w:r w:rsidRPr="0032190F">
        <w:rPr>
          <w:lang w:val="fr-FR"/>
        </w:rPr>
        <w:t xml:space="preserve"> possiblement à cause d'un tremblement de terre (BIB 2301 p. 28)</w:t>
      </w:r>
    </w:p>
    <w:p w14:paraId="16006AF8" w14:textId="77777777" w:rsidR="00D838FA" w:rsidRPr="0032190F" w:rsidRDefault="00D838FA" w:rsidP="00242C0F">
      <w:pPr>
        <w:rPr>
          <w:lang w:val="fr-FR"/>
        </w:rPr>
      </w:pPr>
      <w:r w:rsidRPr="0032190F">
        <w:rPr>
          <w:lang w:val="fr-FR"/>
        </w:rPr>
        <w:t>Apparition de la thématique des chars de course sur un cratère de Tirynthe au HRIIIC (BIB 2301 p. 63)</w:t>
      </w:r>
    </w:p>
    <w:p w14:paraId="29147899" w14:textId="71EC8D52" w:rsidR="00D4258D" w:rsidRPr="0032190F" w:rsidRDefault="00D4258D" w:rsidP="00D4258D">
      <w:pPr>
        <w:rPr>
          <w:lang w:val="fr-FR"/>
        </w:rPr>
      </w:pPr>
      <w:r w:rsidRPr="0032190F">
        <w:rPr>
          <w:lang w:val="fr-FR"/>
        </w:rPr>
        <w:t xml:space="preserve">Présence de céramique </w:t>
      </w:r>
      <w:hyperlink r:id="rId351" w:anchor="Cul_HMB" w:history="1">
        <w:r w:rsidRPr="0032190F">
          <w:rPr>
            <w:rStyle w:val="Hyperlink"/>
            <w:lang w:val="fr-FR"/>
          </w:rPr>
          <w:t>HMB</w:t>
        </w:r>
      </w:hyperlink>
      <w:r w:rsidRPr="0032190F">
        <w:rPr>
          <w:lang w:val="fr-FR"/>
        </w:rPr>
        <w:t xml:space="preserve"> dans les niveaux du </w:t>
      </w:r>
      <w:hyperlink r:id="rId352" w:anchor="Cul_Helladique_Recent_IIIB2" w:history="1">
        <w:r w:rsidRPr="0032190F">
          <w:rPr>
            <w:rStyle w:val="Hyperlink"/>
            <w:lang w:val="fr-FR"/>
          </w:rPr>
          <w:t>HRIIIB2</w:t>
        </w:r>
      </w:hyperlink>
      <w:r w:rsidRPr="0032190F">
        <w:rPr>
          <w:lang w:val="fr-FR"/>
        </w:rPr>
        <w:t xml:space="preserve"> (BIB 2301 p. 79)</w:t>
      </w:r>
    </w:p>
    <w:p w14:paraId="11634A85" w14:textId="6520B7CF" w:rsidR="00D4258D" w:rsidRDefault="001B3F7A" w:rsidP="00242C0F">
      <w:pPr>
        <w:rPr>
          <w:lang w:val="fr-FR"/>
        </w:rPr>
      </w:pPr>
      <w:r w:rsidRPr="0032190F">
        <w:rPr>
          <w:lang w:val="fr-FR"/>
        </w:rPr>
        <w:t xml:space="preserve">Présence de </w:t>
      </w:r>
      <w:hyperlink r:id="rId353" w:anchor="Cul_Ceramique_Grise_Pseudo_Minyenne" w:history="1">
        <w:r w:rsidRPr="0032190F">
          <w:rPr>
            <w:rStyle w:val="Hyperlink"/>
            <w:lang w:val="fr-FR"/>
          </w:rPr>
          <w:t>céramique grise pseudo-minyenne</w:t>
        </w:r>
      </w:hyperlink>
      <w:r w:rsidRPr="0032190F">
        <w:rPr>
          <w:lang w:val="fr-FR"/>
        </w:rPr>
        <w:t xml:space="preserve"> au </w:t>
      </w:r>
      <w:r w:rsidR="001D7A95">
        <w:rPr>
          <w:lang w:val="fr-FR"/>
        </w:rPr>
        <w:t>HR</w:t>
      </w:r>
      <w:hyperlink r:id="rId354" w:anchor="Cul_Helladique_Recent_IIIA" w:history="1">
        <w:r w:rsidR="001D7A95" w:rsidRPr="001D7A95">
          <w:rPr>
            <w:rStyle w:val="Hyperlink"/>
            <w:lang w:val="fr-FR"/>
          </w:rPr>
          <w:t>IIIA</w:t>
        </w:r>
      </w:hyperlink>
      <w:r w:rsidRPr="0032190F">
        <w:rPr>
          <w:lang w:val="fr-FR"/>
        </w:rPr>
        <w:t>. Cette céramique est plus abondante au HRIIIB, parallèlement à la céramique HMB et aus vases mycénien d'inspiration occidentale (BIB 2301 p. 82)</w:t>
      </w:r>
    </w:p>
    <w:p w14:paraId="33387BC2" w14:textId="18F0891C" w:rsidR="00F17477" w:rsidRDefault="00F17477" w:rsidP="00242C0F">
      <w:pPr>
        <w:rPr>
          <w:lang w:val="fr-FR"/>
        </w:rPr>
      </w:pPr>
    </w:p>
    <w:p w14:paraId="5EC8C386" w14:textId="42002131" w:rsidR="00F17477" w:rsidRDefault="00F17477" w:rsidP="001B53DF">
      <w:pPr>
        <w:pStyle w:val="Heading2"/>
      </w:pPr>
      <w:bookmarkStart w:id="212" w:name="Sit_Tirynthe_cer"/>
      <w:r>
        <w:t>céramiques</w:t>
      </w:r>
    </w:p>
    <w:bookmarkEnd w:id="212"/>
    <w:p w14:paraId="1A0629C6" w14:textId="797D43A7" w:rsidR="00F17477" w:rsidRDefault="00F17477" w:rsidP="00242C0F">
      <w:pPr>
        <w:rPr>
          <w:lang w:val="fr-FR"/>
        </w:rPr>
      </w:pPr>
    </w:p>
    <w:p w14:paraId="55995CBF" w14:textId="4E85E941" w:rsidR="00F17477" w:rsidRPr="00F17477" w:rsidRDefault="00F17477" w:rsidP="00242C0F">
      <w:pPr>
        <w:rPr>
          <w:lang w:val="fr-FR"/>
        </w:rPr>
      </w:pPr>
      <w:r>
        <w:rPr>
          <w:lang w:val="fr-FR"/>
        </w:rPr>
        <w:t xml:space="preserve">Représentation de </w:t>
      </w:r>
      <w:hyperlink r:id="rId355" w:anchor="Cul_Art_TAC_T_x_VogelBarken" w:history="1">
        <w:r w:rsidRPr="00F17477">
          <w:rPr>
            <w:rStyle w:val="Hyperlink"/>
            <w:i/>
            <w:iCs/>
            <w:lang w:val="fr-FR"/>
          </w:rPr>
          <w:t>Vogelbarke</w:t>
        </w:r>
      </w:hyperlink>
      <w:r>
        <w:rPr>
          <w:lang w:val="fr-FR"/>
        </w:rPr>
        <w:t xml:space="preserve"> (BIB </w:t>
      </w:r>
      <w:r w:rsidR="001B53DF">
        <w:rPr>
          <w:lang w:val="fr-FR"/>
        </w:rPr>
        <w:t>3594)</w:t>
      </w:r>
    </w:p>
    <w:p w14:paraId="292E87FD" w14:textId="77777777" w:rsidR="00D838FA" w:rsidRPr="0032190F" w:rsidRDefault="00D838FA" w:rsidP="00242C0F">
      <w:pPr>
        <w:rPr>
          <w:lang w:val="fr-FR"/>
        </w:rPr>
      </w:pPr>
    </w:p>
    <w:p w14:paraId="7923CD2C" w14:textId="77777777" w:rsidR="00D838FA" w:rsidRPr="0032190F" w:rsidRDefault="00D838FA" w:rsidP="004C7245">
      <w:pPr>
        <w:pStyle w:val="Heading1"/>
      </w:pPr>
      <w:bookmarkStart w:id="213" w:name="Sit_Kallithea"/>
      <w:r w:rsidRPr="0032190F">
        <w:t>KALLITHEA</w:t>
      </w:r>
    </w:p>
    <w:bookmarkEnd w:id="213"/>
    <w:p w14:paraId="6D831023" w14:textId="21A98D9E" w:rsidR="00D838FA" w:rsidRPr="0032190F" w:rsidRDefault="00D838FA" w:rsidP="00242C0F">
      <w:pPr>
        <w:rPr>
          <w:lang w:val="fr-FR"/>
        </w:rPr>
      </w:pPr>
      <w:r w:rsidRPr="0032190F">
        <w:rPr>
          <w:lang w:val="fr-FR"/>
        </w:rPr>
        <w:t xml:space="preserve">Kallithea (Achaïe), découverte d'une épée de type </w:t>
      </w:r>
      <w:hyperlink r:id="rId356" w:anchor="Obj_Do_Soc_Epees_DATH2017Naue" w:history="1">
        <w:r w:rsidRPr="0032190F">
          <w:rPr>
            <w:rStyle w:val="Hyperlink"/>
            <w:lang w:val="fr-FR"/>
          </w:rPr>
          <w:t>Naue II</w:t>
        </w:r>
      </w:hyperlink>
      <w:r w:rsidRPr="0032190F">
        <w:rPr>
          <w:lang w:val="fr-FR"/>
        </w:rPr>
        <w:t xml:space="preserve"> (BIB 2301 p. 65)</w:t>
      </w:r>
    </w:p>
    <w:p w14:paraId="580EF1FE" w14:textId="77777777" w:rsidR="00A8187B" w:rsidRPr="0032190F" w:rsidRDefault="00A8187B" w:rsidP="004C7245">
      <w:pPr>
        <w:pStyle w:val="Heading1"/>
      </w:pPr>
      <w:r w:rsidRPr="0032190F">
        <w:br/>
      </w:r>
      <w:bookmarkStart w:id="214" w:name="Sit_Midea"/>
      <w:r w:rsidRPr="0032190F">
        <w:t>MIDEA</w:t>
      </w:r>
      <w:bookmarkEnd w:id="214"/>
    </w:p>
    <w:p w14:paraId="50669109" w14:textId="77777777" w:rsidR="00A8187B" w:rsidRPr="0032190F" w:rsidRDefault="00D838FA" w:rsidP="00242C0F">
      <w:pPr>
        <w:rPr>
          <w:lang w:val="fr-FR"/>
        </w:rPr>
      </w:pPr>
      <w:r w:rsidRPr="0032190F">
        <w:rPr>
          <w:lang w:val="fr-FR"/>
        </w:rPr>
        <w:t>Destruction de Midéa au HR</w:t>
      </w:r>
      <w:r w:rsidR="00A8187B" w:rsidRPr="0032190F">
        <w:rPr>
          <w:lang w:val="fr-FR"/>
        </w:rPr>
        <w:t>IIIC par un temblement de terre (BIB 2301 p. 28)</w:t>
      </w:r>
    </w:p>
    <w:p w14:paraId="09D6F877" w14:textId="77777777" w:rsidR="00A8187B" w:rsidRPr="0032190F" w:rsidRDefault="00A8187B" w:rsidP="00242C0F">
      <w:pPr>
        <w:rPr>
          <w:lang w:val="fr-FR"/>
        </w:rPr>
      </w:pPr>
    </w:p>
    <w:p w14:paraId="170699D1" w14:textId="77777777" w:rsidR="00A8187B" w:rsidRPr="0032190F" w:rsidRDefault="00A8187B" w:rsidP="004C7245">
      <w:pPr>
        <w:pStyle w:val="Heading1"/>
      </w:pPr>
      <w:bookmarkStart w:id="215" w:name="Sit_Asine"/>
      <w:r w:rsidRPr="0032190F">
        <w:t>ASINE</w:t>
      </w:r>
    </w:p>
    <w:bookmarkEnd w:id="215"/>
    <w:p w14:paraId="73479D52" w14:textId="75C59890" w:rsidR="00A8187B" w:rsidRDefault="00A8187B" w:rsidP="00A8187B">
      <w:pPr>
        <w:rPr>
          <w:lang w:val="fr-FR"/>
        </w:rPr>
      </w:pPr>
      <w:r w:rsidRPr="0032190F">
        <w:rPr>
          <w:lang w:val="fr-FR"/>
        </w:rPr>
        <w:t>Dest</w:t>
      </w:r>
      <w:r w:rsidR="00D838FA" w:rsidRPr="0032190F">
        <w:rPr>
          <w:lang w:val="fr-FR"/>
        </w:rPr>
        <w:t>ruction de Asiné au début du HR</w:t>
      </w:r>
      <w:r w:rsidRPr="0032190F">
        <w:rPr>
          <w:lang w:val="fr-FR"/>
        </w:rPr>
        <w:t>IIIC (BIB 2301 p. 28)</w:t>
      </w:r>
    </w:p>
    <w:p w14:paraId="387ACCF7" w14:textId="647AF3E1" w:rsidR="004C7245" w:rsidRDefault="004C7245" w:rsidP="004C7245">
      <w:pPr>
        <w:pStyle w:val="Heading1"/>
      </w:pPr>
      <w:r>
        <w:br/>
        <w:t>SAINTE CATHERINE</w:t>
      </w:r>
    </w:p>
    <w:p w14:paraId="5BEADC2C" w14:textId="278CFF7C" w:rsidR="004C7245" w:rsidRPr="004C7245" w:rsidRDefault="004C7245" w:rsidP="00A8187B">
      <w:pPr>
        <w:rPr>
          <w:sz w:val="20"/>
          <w:lang w:val="fr-FR"/>
        </w:rPr>
      </w:pPr>
      <w:r w:rsidRPr="004C7245">
        <w:rPr>
          <w:sz w:val="20"/>
          <w:lang w:val="fr-FR"/>
        </w:rPr>
        <w:t>S. Catherine</w:t>
      </w:r>
    </w:p>
    <w:p w14:paraId="67320406" w14:textId="04D13B11" w:rsidR="004C7245" w:rsidRDefault="004C7245" w:rsidP="00A8187B">
      <w:pPr>
        <w:rPr>
          <w:lang w:val="fr-FR"/>
        </w:rPr>
      </w:pPr>
    </w:p>
    <w:p w14:paraId="69D3A954" w14:textId="23E99E04" w:rsidR="004C7245" w:rsidRDefault="004C7245" w:rsidP="00A8187B">
      <w:pPr>
        <w:rPr>
          <w:lang w:val="fr-FR"/>
        </w:rPr>
      </w:pPr>
      <w:r>
        <w:rPr>
          <w:lang w:val="fr-FR"/>
        </w:rPr>
        <w:t>Monastère</w:t>
      </w:r>
      <w:r w:rsidR="007E0678">
        <w:rPr>
          <w:lang w:val="fr-FR"/>
        </w:rPr>
        <w:t xml:space="preserve"> fondé à l’époque de Justinien, 6</w:t>
      </w:r>
      <w:r w:rsidR="007E0678" w:rsidRPr="007E0678">
        <w:rPr>
          <w:vertAlign w:val="superscript"/>
          <w:lang w:val="fr-FR"/>
        </w:rPr>
        <w:t>e</w:t>
      </w:r>
      <w:r w:rsidR="007E0678">
        <w:rPr>
          <w:lang w:val="fr-FR"/>
        </w:rPr>
        <w:t xml:space="preserve"> AD</w:t>
      </w:r>
      <w:r>
        <w:rPr>
          <w:lang w:val="fr-FR"/>
        </w:rPr>
        <w:t xml:space="preserve">, </w:t>
      </w:r>
      <w:r w:rsidR="007E0678">
        <w:rPr>
          <w:lang w:val="fr-FR"/>
        </w:rPr>
        <w:t xml:space="preserve">Sud </w:t>
      </w:r>
      <w:r>
        <w:rPr>
          <w:lang w:val="fr-FR"/>
        </w:rPr>
        <w:t>Sinai, Egypte</w:t>
      </w:r>
      <w:r w:rsidR="007E0678">
        <w:rPr>
          <w:lang w:val="fr-FR"/>
        </w:rPr>
        <w:t xml:space="preserve">. </w:t>
      </w:r>
    </w:p>
    <w:p w14:paraId="545FB22E" w14:textId="3A764DF6" w:rsidR="007E0678" w:rsidRPr="007E0678" w:rsidRDefault="007E0678" w:rsidP="00A8187B">
      <w:pPr>
        <w:rPr>
          <w:lang w:val="en-GB"/>
        </w:rPr>
      </w:pPr>
      <w:r w:rsidRPr="007E0678">
        <w:rPr>
          <w:lang w:val="en-GB"/>
        </w:rPr>
        <w:t>WCH (World Cultural Heritage Site)</w:t>
      </w:r>
    </w:p>
    <w:p w14:paraId="093B48E3" w14:textId="4267E0FD" w:rsidR="007E0678" w:rsidRPr="007E0678" w:rsidRDefault="007E0678" w:rsidP="00A8187B">
      <w:pPr>
        <w:rPr>
          <w:lang w:val="en-GB"/>
        </w:rPr>
      </w:pPr>
    </w:p>
    <w:p w14:paraId="262F306A" w14:textId="0D850095" w:rsidR="007E0678" w:rsidRPr="00520D99" w:rsidRDefault="007E0678" w:rsidP="007E0678">
      <w:pPr>
        <w:pStyle w:val="Heading1"/>
      </w:pPr>
      <w:bookmarkStart w:id="216" w:name="Sit_Sinai"/>
      <w:r w:rsidRPr="00520D99">
        <w:t>SINAI</w:t>
      </w:r>
    </w:p>
    <w:bookmarkEnd w:id="216"/>
    <w:p w14:paraId="427412C5" w14:textId="7A00E3B5" w:rsidR="007E0678" w:rsidRPr="00520D99" w:rsidRDefault="007E0678" w:rsidP="00A8187B">
      <w:pPr>
        <w:rPr>
          <w:lang w:val="fr-FR"/>
        </w:rPr>
      </w:pPr>
    </w:p>
    <w:p w14:paraId="0F2C9649" w14:textId="541B4CDF" w:rsidR="007E0678" w:rsidRPr="0032190F" w:rsidRDefault="007E0678" w:rsidP="00A8187B">
      <w:pPr>
        <w:rPr>
          <w:lang w:val="fr-FR"/>
        </w:rPr>
      </w:pPr>
      <w:r>
        <w:rPr>
          <w:lang w:val="fr-FR"/>
        </w:rPr>
        <w:t>Mines de turquoises et de cuivre</w:t>
      </w:r>
    </w:p>
    <w:p w14:paraId="1D6B4E0C" w14:textId="77777777" w:rsidR="009F40A0" w:rsidRPr="0032190F" w:rsidRDefault="009F40A0" w:rsidP="00242C0F">
      <w:pPr>
        <w:rPr>
          <w:lang w:val="fr-FR"/>
        </w:rPr>
      </w:pPr>
    </w:p>
    <w:p w14:paraId="389DF48E" w14:textId="77777777" w:rsidR="009653A3" w:rsidRPr="0032190F" w:rsidRDefault="009653A3" w:rsidP="00426FF9">
      <w:pPr>
        <w:pStyle w:val="Heading1"/>
      </w:pPr>
      <w:r w:rsidRPr="0032190F">
        <w:lastRenderedPageBreak/>
        <w:t>HAR KARKOM</w:t>
      </w:r>
    </w:p>
    <w:p w14:paraId="1EBBCF65" w14:textId="77777777" w:rsidR="009653A3" w:rsidRPr="0032190F" w:rsidRDefault="009653A3" w:rsidP="00242C0F">
      <w:pPr>
        <w:rPr>
          <w:lang w:val="fr-FR"/>
        </w:rPr>
      </w:pPr>
    </w:p>
    <w:p w14:paraId="26100712" w14:textId="452549BD" w:rsidR="009653A3" w:rsidRPr="0032190F" w:rsidRDefault="009653A3" w:rsidP="00242C0F">
      <w:pPr>
        <w:jc w:val="both"/>
        <w:rPr>
          <w:lang w:val="fr-FR"/>
        </w:rPr>
      </w:pPr>
      <w:r w:rsidRPr="0032190F">
        <w:rPr>
          <w:lang w:val="fr-FR"/>
        </w:rPr>
        <w:t>Har Karkom (la montagne de safran)</w:t>
      </w:r>
      <w:r w:rsidR="002F77BD" w:rsidRPr="0032190F">
        <w:rPr>
          <w:lang w:val="fr-FR"/>
        </w:rPr>
        <w:t xml:space="preserve"> dans le d</w:t>
      </w:r>
      <w:r w:rsidRPr="0032190F">
        <w:rPr>
          <w:lang w:val="fr-FR"/>
        </w:rPr>
        <w:t xml:space="preserve">ésert du Néguev. Occupation dès le Paléolithique. Différents sanctuaires depuis le Néolithique. Activité majeure durant l’Age du Bronze. Villages, plate-formes, tumulus. Pierres dressées (monolithes), gravures, géoglyphes. Plate-formes : certaines plate-formes ont été brulées (on y retrouve des traces de feu).Dans un tumulus a été trouvé un autel sur lequel une pierre blanche semi-circulaire a été trouvée.Nombreuses pierres dressées en bord de précipice de </w:t>
      </w:r>
      <w:smartTag w:uri="urn:schemas-microsoft-com:office:smarttags" w:element="metricconverter">
        <w:smartTagPr>
          <w:attr w:name="ProductID" w:val="300 m"/>
        </w:smartTagPr>
        <w:r w:rsidRPr="0032190F">
          <w:rPr>
            <w:lang w:val="fr-FR"/>
          </w:rPr>
          <w:t>300 m</w:t>
        </w:r>
      </w:smartTag>
      <w:r w:rsidRPr="0032190F">
        <w:rPr>
          <w:lang w:val="fr-FR"/>
        </w:rPr>
        <w:t xml:space="preserve"> sur le plateau (parallèle possible avec l’art mégalithique des bords de mer comme </w:t>
      </w:r>
      <w:hyperlink r:id="rId357" w:anchor="SIt_Carnac" w:history="1">
        <w:r w:rsidRPr="0032190F">
          <w:rPr>
            <w:rStyle w:val="Hyperlink"/>
            <w:lang w:val="fr-FR"/>
          </w:rPr>
          <w:t>Carnac</w:t>
        </w:r>
      </w:hyperlink>
      <w:r w:rsidRPr="0032190F">
        <w:rPr>
          <w:lang w:val="fr-FR"/>
        </w:rPr>
        <w:t xml:space="preserve">). Les stèles amenées sont essentiellement des formes naturelles sur lesquelles seuls les yeux sont sculptés. Les regroupements de pierres dressées sont nombreux.La structure HK52 regroupe 12 stèles gravées.La notion de Karkomien fait référence à ces anciens monolithes. </w:t>
      </w:r>
    </w:p>
    <w:p w14:paraId="4FEC0BEA" w14:textId="77777777" w:rsidR="009653A3" w:rsidRPr="0032190F" w:rsidRDefault="009653A3" w:rsidP="00242C0F">
      <w:pPr>
        <w:jc w:val="both"/>
        <w:rPr>
          <w:lang w:val="fr-FR"/>
        </w:rPr>
      </w:pPr>
      <w:r w:rsidRPr="0032190F">
        <w:rPr>
          <w:lang w:val="fr-FR"/>
        </w:rPr>
        <w:t>2 500 roches gravées avec 40 000 gravures</w:t>
      </w:r>
    </w:p>
    <w:p w14:paraId="2D91E9B3" w14:textId="77777777" w:rsidR="009653A3" w:rsidRPr="0032190F" w:rsidRDefault="009653A3" w:rsidP="00242C0F">
      <w:pPr>
        <w:jc w:val="both"/>
        <w:rPr>
          <w:lang w:val="fr-FR"/>
        </w:rPr>
      </w:pPr>
      <w:r w:rsidRPr="0032190F">
        <w:rPr>
          <w:lang w:val="fr-FR"/>
        </w:rPr>
        <w:t>Géoglyphes</w:t>
      </w:r>
    </w:p>
    <w:p w14:paraId="51BF3BC3" w14:textId="77777777" w:rsidR="009653A3" w:rsidRPr="0032190F" w:rsidRDefault="009653A3" w:rsidP="00242C0F">
      <w:pPr>
        <w:jc w:val="both"/>
        <w:rPr>
          <w:lang w:val="fr-FR"/>
        </w:rPr>
      </w:pPr>
      <w:r w:rsidRPr="0032190F">
        <w:rPr>
          <w:lang w:val="fr-FR"/>
        </w:rPr>
        <w:t xml:space="preserve">Une représentation animale (bovidé ?) de </w:t>
      </w:r>
      <w:smartTag w:uri="urn:schemas-microsoft-com:office:smarttags" w:element="metricconverter">
        <w:smartTagPr>
          <w:attr w:name="ProductID" w:val="42 m"/>
        </w:smartTagPr>
        <w:r w:rsidRPr="0032190F">
          <w:rPr>
            <w:lang w:val="fr-FR"/>
          </w:rPr>
          <w:t>42 m</w:t>
        </w:r>
      </w:smartTag>
    </w:p>
    <w:p w14:paraId="30648979" w14:textId="77777777" w:rsidR="009653A3" w:rsidRPr="0032190F" w:rsidRDefault="009653A3" w:rsidP="00242C0F">
      <w:pPr>
        <w:jc w:val="both"/>
        <w:rPr>
          <w:lang w:val="fr-FR"/>
        </w:rPr>
      </w:pPr>
      <w:r w:rsidRPr="0032190F">
        <w:rPr>
          <w:lang w:val="fr-FR"/>
        </w:rPr>
        <w:t>Une roche gravée montre des reptiles (salamandre et serpents) et des scorpions. Cette roche se trouve près d’un point d’eau // Bible : « … et même dans le désert où il existe des serpents (…) je vous ai donné de l’eau ».</w:t>
      </w:r>
    </w:p>
    <w:p w14:paraId="1BFAB46F" w14:textId="77777777" w:rsidR="009653A3" w:rsidRPr="0032190F" w:rsidRDefault="009653A3" w:rsidP="00242C0F">
      <w:pPr>
        <w:jc w:val="both"/>
        <w:rPr>
          <w:lang w:val="fr-FR"/>
        </w:rPr>
      </w:pPr>
      <w:r w:rsidRPr="0032190F">
        <w:rPr>
          <w:lang w:val="fr-FR"/>
        </w:rPr>
        <w:t>La roche semi-circulaire blanche fait référence à la lune (Sin) // Sinaï biblique</w:t>
      </w:r>
    </w:p>
    <w:p w14:paraId="7BE8D91E" w14:textId="77777777" w:rsidR="009653A3" w:rsidRPr="0032190F" w:rsidRDefault="009653A3" w:rsidP="00242C0F">
      <w:pPr>
        <w:jc w:val="both"/>
        <w:rPr>
          <w:lang w:val="fr-FR"/>
        </w:rPr>
      </w:pPr>
      <w:r w:rsidRPr="0032190F">
        <w:rPr>
          <w:lang w:val="fr-FR"/>
        </w:rPr>
        <w:t>HK52 évoque le nombre des mois et des patriarches de l’A.T. : 12.</w:t>
      </w:r>
    </w:p>
    <w:p w14:paraId="2EDE4916" w14:textId="77777777" w:rsidR="009653A3" w:rsidRPr="0032190F" w:rsidRDefault="009653A3" w:rsidP="00242C0F">
      <w:pPr>
        <w:jc w:val="both"/>
        <w:rPr>
          <w:lang w:val="fr-FR"/>
        </w:rPr>
      </w:pPr>
      <w:r w:rsidRPr="0032190F">
        <w:rPr>
          <w:lang w:val="fr-FR"/>
        </w:rPr>
        <w:t>Après les interprétations d’Anati sur l’attribution d’Har Karkom au mont Sinaï biblique ; 3 tendances :</w:t>
      </w:r>
    </w:p>
    <w:p w14:paraId="20A6AE21" w14:textId="77777777" w:rsidR="009653A3" w:rsidRPr="0032190F" w:rsidRDefault="009653A3" w:rsidP="00242C0F">
      <w:pPr>
        <w:jc w:val="both"/>
        <w:rPr>
          <w:lang w:val="fr-FR"/>
        </w:rPr>
      </w:pPr>
      <w:r w:rsidRPr="0032190F">
        <w:rPr>
          <w:lang w:val="fr-FR"/>
        </w:rPr>
        <w:t>Le mont Sinaï n’a jamais existé.</w:t>
      </w:r>
    </w:p>
    <w:p w14:paraId="3572F95D" w14:textId="77777777" w:rsidR="009653A3" w:rsidRPr="0032190F" w:rsidRDefault="009653A3" w:rsidP="00242C0F">
      <w:pPr>
        <w:jc w:val="both"/>
        <w:rPr>
          <w:lang w:val="fr-FR"/>
        </w:rPr>
      </w:pPr>
      <w:r w:rsidRPr="0032190F">
        <w:rPr>
          <w:lang w:val="fr-FR"/>
        </w:rPr>
        <w:t>Har Karkom est une montagne sacrée.</w:t>
      </w:r>
    </w:p>
    <w:p w14:paraId="16D5224E" w14:textId="77777777" w:rsidR="009653A3" w:rsidRPr="0032190F" w:rsidRDefault="009653A3" w:rsidP="00242C0F">
      <w:pPr>
        <w:jc w:val="both"/>
        <w:rPr>
          <w:lang w:val="fr-FR"/>
        </w:rPr>
      </w:pPr>
      <w:r w:rsidRPr="0032190F">
        <w:rPr>
          <w:lang w:val="fr-FR"/>
        </w:rPr>
        <w:t>Har Karkom est le mont Sinaï de la narration biblique (les Baptistes l’acceptent selon Anati).</w:t>
      </w:r>
    </w:p>
    <w:p w14:paraId="0991C2B0" w14:textId="77777777" w:rsidR="009653A3" w:rsidRDefault="009653A3" w:rsidP="00242C0F">
      <w:pPr>
        <w:rPr>
          <w:lang w:val="fr-FR"/>
        </w:rPr>
      </w:pPr>
    </w:p>
    <w:p w14:paraId="02AE5C36" w14:textId="77777777" w:rsidR="00DE07AC" w:rsidRDefault="00DE07AC" w:rsidP="00DE07AC">
      <w:pPr>
        <w:pStyle w:val="Heading1"/>
      </w:pPr>
      <w:r>
        <w:t>CITADEL</w:t>
      </w:r>
    </w:p>
    <w:p w14:paraId="01CBB74D" w14:textId="6886F2ED" w:rsidR="00DE07AC" w:rsidRDefault="00DE07AC" w:rsidP="00242C0F">
      <w:pPr>
        <w:rPr>
          <w:lang w:val="fr-FR" w:eastAsia="en-GB"/>
        </w:rPr>
      </w:pPr>
      <w:r w:rsidRPr="00DE07AC">
        <w:rPr>
          <w:i/>
          <w:iCs/>
          <w:sz w:val="20"/>
          <w:lang w:val="fr-FR" w:eastAsia="en-GB"/>
        </w:rPr>
        <w:t>The Citadel,</w:t>
      </w:r>
      <w:r w:rsidRPr="00780A89">
        <w:rPr>
          <w:sz w:val="20"/>
          <w:lang w:val="fr-FR"/>
        </w:rPr>
        <w:t xml:space="preserve"> </w:t>
      </w:r>
      <w:r w:rsidRPr="00780A89">
        <w:rPr>
          <w:i/>
          <w:iCs/>
          <w:sz w:val="20"/>
          <w:lang w:val="fr-FR"/>
        </w:rPr>
        <w:t>Citadel of Erbil,</w:t>
      </w:r>
      <w:r w:rsidRPr="00780A89">
        <w:rPr>
          <w:sz w:val="20"/>
          <w:lang w:val="fr-FR"/>
        </w:rPr>
        <w:t xml:space="preserve"> </w:t>
      </w:r>
      <w:r w:rsidRPr="00DE07AC">
        <w:rPr>
          <w:i/>
          <w:iCs/>
          <w:sz w:val="20"/>
          <w:lang w:val="fr-FR" w:eastAsia="en-GB"/>
        </w:rPr>
        <w:t>Erbil Citadel, Qelat</w:t>
      </w:r>
      <w:r>
        <w:rPr>
          <w:i/>
          <w:iCs/>
          <w:sz w:val="20"/>
          <w:lang w:val="fr-FR" w:eastAsia="en-GB"/>
        </w:rPr>
        <w:t>,</w:t>
      </w:r>
      <w:r>
        <w:rPr>
          <w:lang w:val="fr-FR"/>
        </w:rPr>
        <w:t xml:space="preserve"> </w:t>
      </w:r>
      <w:r w:rsidRPr="00DE07AC">
        <w:rPr>
          <w:sz w:val="20"/>
          <w:szCs w:val="20"/>
          <w:lang w:val="fr-FR"/>
        </w:rPr>
        <w:t>ku: ق</w:t>
      </w:r>
      <w:r w:rsidRPr="00DE07AC">
        <w:rPr>
          <w:rFonts w:hint="cs"/>
          <w:sz w:val="20"/>
          <w:szCs w:val="20"/>
          <w:lang w:val="fr-FR"/>
        </w:rPr>
        <w:t>ەڵ</w:t>
      </w:r>
      <w:r w:rsidRPr="00DE07AC">
        <w:rPr>
          <w:rFonts w:hint="eastAsia"/>
          <w:sz w:val="20"/>
          <w:szCs w:val="20"/>
          <w:lang w:val="fr-FR"/>
        </w:rPr>
        <w:t>ا</w:t>
      </w:r>
      <w:r w:rsidRPr="00DE07AC">
        <w:rPr>
          <w:rFonts w:hint="cs"/>
          <w:sz w:val="20"/>
          <w:szCs w:val="20"/>
          <w:lang w:val="fr-FR"/>
        </w:rPr>
        <w:t>ی</w:t>
      </w:r>
      <w:r w:rsidRPr="00DE07AC">
        <w:rPr>
          <w:sz w:val="20"/>
          <w:szCs w:val="20"/>
          <w:lang w:val="fr-FR"/>
        </w:rPr>
        <w:t xml:space="preserve"> ھ</w:t>
      </w:r>
      <w:r w:rsidRPr="00DE07AC">
        <w:rPr>
          <w:rFonts w:hint="cs"/>
          <w:sz w:val="20"/>
          <w:szCs w:val="20"/>
          <w:lang w:val="fr-FR"/>
        </w:rPr>
        <w:t>ە</w:t>
      </w:r>
      <w:r w:rsidRPr="00DE07AC">
        <w:rPr>
          <w:rFonts w:hint="eastAsia"/>
          <w:sz w:val="20"/>
          <w:szCs w:val="20"/>
          <w:lang w:val="fr-FR"/>
        </w:rPr>
        <w:t>ول</w:t>
      </w:r>
      <w:r w:rsidRPr="00DE07AC">
        <w:rPr>
          <w:rFonts w:hint="cs"/>
          <w:sz w:val="20"/>
          <w:szCs w:val="20"/>
          <w:lang w:val="fr-FR"/>
        </w:rPr>
        <w:t>ێ</w:t>
      </w:r>
      <w:r w:rsidRPr="00DE07AC">
        <w:rPr>
          <w:rFonts w:hint="eastAsia"/>
          <w:sz w:val="20"/>
          <w:szCs w:val="20"/>
          <w:lang w:val="fr-FR"/>
        </w:rPr>
        <w:t>ر</w:t>
      </w:r>
      <w:r w:rsidRPr="00DE07AC">
        <w:rPr>
          <w:sz w:val="20"/>
          <w:szCs w:val="20"/>
          <w:lang w:val="fr-FR"/>
        </w:rPr>
        <w:t xml:space="preserve"> , ق</w:t>
      </w:r>
      <w:r w:rsidRPr="00DE07AC">
        <w:rPr>
          <w:rFonts w:hint="cs"/>
          <w:sz w:val="20"/>
          <w:szCs w:val="20"/>
          <w:lang w:val="fr-FR"/>
        </w:rPr>
        <w:t>ە</w:t>
      </w:r>
      <w:r w:rsidRPr="00DE07AC">
        <w:rPr>
          <w:rFonts w:hint="eastAsia"/>
          <w:sz w:val="20"/>
          <w:szCs w:val="20"/>
          <w:lang w:val="fr-FR"/>
        </w:rPr>
        <w:t>رات</w:t>
      </w:r>
      <w:r w:rsidRPr="00DE07AC">
        <w:rPr>
          <w:rFonts w:hint="cs"/>
          <w:sz w:val="20"/>
          <w:szCs w:val="20"/>
          <w:lang w:val="fr-FR"/>
        </w:rPr>
        <w:t>ی</w:t>
      </w:r>
      <w:r w:rsidRPr="00DE07AC">
        <w:rPr>
          <w:sz w:val="20"/>
          <w:szCs w:val="20"/>
          <w:lang w:val="fr-FR"/>
        </w:rPr>
        <w:t xml:space="preserve"> ه</w:t>
      </w:r>
      <w:r w:rsidRPr="00DE07AC">
        <w:rPr>
          <w:rFonts w:hint="cs"/>
          <w:sz w:val="20"/>
          <w:szCs w:val="20"/>
          <w:lang w:val="fr-FR"/>
        </w:rPr>
        <w:t>ە</w:t>
      </w:r>
      <w:r w:rsidRPr="00DE07AC">
        <w:rPr>
          <w:rFonts w:hint="eastAsia"/>
          <w:sz w:val="20"/>
          <w:szCs w:val="20"/>
          <w:lang w:val="fr-FR"/>
        </w:rPr>
        <w:t>ول</w:t>
      </w:r>
      <w:r w:rsidRPr="00DE07AC">
        <w:rPr>
          <w:rFonts w:hint="cs"/>
          <w:sz w:val="20"/>
          <w:szCs w:val="20"/>
          <w:lang w:val="fr-FR"/>
        </w:rPr>
        <w:t>ێ</w:t>
      </w:r>
      <w:r w:rsidRPr="00DE07AC">
        <w:rPr>
          <w:rFonts w:hint="eastAsia"/>
          <w:sz w:val="20"/>
          <w:szCs w:val="20"/>
          <w:lang w:val="fr-FR"/>
        </w:rPr>
        <w:t>ر</w:t>
      </w:r>
      <w:r w:rsidRPr="00DE07AC">
        <w:rPr>
          <w:rFonts w:hint="cs"/>
          <w:sz w:val="20"/>
          <w:szCs w:val="20"/>
          <w:lang w:val="fr-FR"/>
        </w:rPr>
        <w:t>ێ</w:t>
      </w:r>
      <w:r w:rsidRPr="00DE07AC">
        <w:rPr>
          <w:sz w:val="20"/>
          <w:szCs w:val="20"/>
          <w:lang w:val="fr-FR"/>
        </w:rPr>
        <w:t>, Qelay Hewlêr</w:t>
      </w:r>
    </w:p>
    <w:p w14:paraId="6FDD126B" w14:textId="77777777" w:rsidR="00DE07AC" w:rsidRDefault="00DE07AC" w:rsidP="00242C0F">
      <w:pPr>
        <w:rPr>
          <w:lang w:val="fr-FR"/>
        </w:rPr>
      </w:pPr>
    </w:p>
    <w:p w14:paraId="458318FF" w14:textId="1C226DDA" w:rsidR="00DE07AC" w:rsidRPr="00780A89" w:rsidRDefault="00DE07AC" w:rsidP="00242C0F">
      <w:pPr>
        <w:rPr>
          <w:lang w:val="en-GB"/>
        </w:rPr>
      </w:pPr>
      <w:r w:rsidRPr="00780A89">
        <w:rPr>
          <w:lang w:val="en-GB"/>
        </w:rPr>
        <w:t xml:space="preserve">Erbil. Tell circulaire. Occupation </w:t>
      </w:r>
      <w:hyperlink r:id="rId358" w:anchor="Cul_Ur_III" w:history="1">
        <w:r w:rsidRPr="00780A89">
          <w:rPr>
            <w:rStyle w:val="Hyperlink"/>
            <w:lang w:val="en-GB"/>
          </w:rPr>
          <w:t>Ur III</w:t>
        </w:r>
      </w:hyperlink>
      <w:r w:rsidRPr="00780A89">
        <w:rPr>
          <w:lang w:val="en-GB"/>
        </w:rPr>
        <w:t xml:space="preserve"> (SS BIB)</w:t>
      </w:r>
    </w:p>
    <w:p w14:paraId="218CC317" w14:textId="77777777" w:rsidR="00DE07AC" w:rsidRPr="00780A89" w:rsidRDefault="00DE07AC" w:rsidP="00242C0F">
      <w:pPr>
        <w:rPr>
          <w:lang w:val="en-GB"/>
        </w:rPr>
      </w:pPr>
    </w:p>
    <w:p w14:paraId="56AD46B6" w14:textId="481E1067" w:rsidR="00DE07AC" w:rsidRPr="00780A89" w:rsidRDefault="00DE07AC" w:rsidP="00242C0F">
      <w:pPr>
        <w:rPr>
          <w:lang w:val="en-GB"/>
        </w:rPr>
      </w:pPr>
      <w:r w:rsidRPr="00780A89">
        <w:rPr>
          <w:lang w:val="en-GB"/>
        </w:rPr>
        <w:t>Site UNESCO</w:t>
      </w:r>
    </w:p>
    <w:p w14:paraId="2E9BCC1D" w14:textId="77777777" w:rsidR="0090192D" w:rsidRPr="00780A89" w:rsidRDefault="0090192D" w:rsidP="00242C0F">
      <w:pPr>
        <w:rPr>
          <w:lang w:val="en-GB"/>
        </w:rPr>
      </w:pPr>
    </w:p>
    <w:p w14:paraId="505C430C" w14:textId="03863A56" w:rsidR="0090192D" w:rsidRPr="00780A89" w:rsidRDefault="0090192D" w:rsidP="0090192D">
      <w:pPr>
        <w:pStyle w:val="Heading1"/>
        <w:rPr>
          <w:lang w:val="en-GB"/>
        </w:rPr>
      </w:pPr>
      <w:r w:rsidRPr="00780A89">
        <w:rPr>
          <w:lang w:val="en-GB"/>
        </w:rPr>
        <w:t>QALINCH AGHA</w:t>
      </w:r>
    </w:p>
    <w:p w14:paraId="61E4F869" w14:textId="1E3CAC36" w:rsidR="0090192D" w:rsidRPr="00780A89" w:rsidRDefault="0090192D" w:rsidP="00242C0F">
      <w:pPr>
        <w:rPr>
          <w:lang w:val="en-GB"/>
        </w:rPr>
      </w:pPr>
      <w:r w:rsidRPr="00780A89">
        <w:rPr>
          <w:lang w:val="en-GB"/>
        </w:rPr>
        <w:br/>
        <w:t>Erbil. Tell</w:t>
      </w:r>
    </w:p>
    <w:p w14:paraId="5705D63E" w14:textId="77777777" w:rsidR="00DE07AC" w:rsidRPr="00780A89" w:rsidRDefault="00DE07AC" w:rsidP="00242C0F">
      <w:pPr>
        <w:rPr>
          <w:lang w:val="en-GB"/>
        </w:rPr>
      </w:pPr>
    </w:p>
    <w:p w14:paraId="37E67DD4" w14:textId="77777777" w:rsidR="00462667" w:rsidRPr="0032190F" w:rsidRDefault="00462667" w:rsidP="00426FF9">
      <w:pPr>
        <w:pStyle w:val="Heading1"/>
      </w:pPr>
      <w:bookmarkStart w:id="217" w:name="Sit_Shanidar"/>
      <w:r w:rsidRPr="0032190F">
        <w:t>SHANIDAR</w:t>
      </w:r>
    </w:p>
    <w:bookmarkEnd w:id="217"/>
    <w:p w14:paraId="20760815" w14:textId="77777777" w:rsidR="00462667" w:rsidRPr="0032190F" w:rsidRDefault="00462667" w:rsidP="00242C0F">
      <w:pPr>
        <w:rPr>
          <w:lang w:val="fr-FR"/>
        </w:rPr>
      </w:pPr>
    </w:p>
    <w:p w14:paraId="6B20CDD7" w14:textId="682CA5BA" w:rsidR="004F6C92" w:rsidRDefault="004F6C92" w:rsidP="00242C0F">
      <w:pPr>
        <w:rPr>
          <w:lang w:val="fr-FR"/>
        </w:rPr>
      </w:pPr>
      <w:r w:rsidRPr="0032190F">
        <w:rPr>
          <w:lang w:val="fr-FR"/>
        </w:rPr>
        <w:t xml:space="preserve">Irak. Plusieurs sépultures moustériennes dont pour l'une, les analyses polliniques ont montré la présence d'anthères et pollens de rosacées, ce qui laisse à penser qu'il existait un véritable lit de fleurs (BIB 1738 p. 11) </w:t>
      </w:r>
      <w:r w:rsidR="00DE07AC">
        <w:rPr>
          <w:lang w:val="fr-FR"/>
        </w:rPr>
        <w:t>Neandertal</w:t>
      </w:r>
    </w:p>
    <w:p w14:paraId="6485A47E" w14:textId="77777777" w:rsidR="00FE3194" w:rsidRDefault="00FE3194" w:rsidP="00242C0F">
      <w:pPr>
        <w:rPr>
          <w:lang w:val="fr-FR"/>
        </w:rPr>
      </w:pPr>
    </w:p>
    <w:p w14:paraId="76046B7C" w14:textId="77777777" w:rsidR="00FE3194" w:rsidRPr="00D232D3" w:rsidRDefault="00D232D3" w:rsidP="00426FF9">
      <w:pPr>
        <w:pStyle w:val="Heading1"/>
      </w:pPr>
      <w:bookmarkStart w:id="218" w:name="Sit_Cukulici_Hoyuk"/>
      <w:r w:rsidRPr="00D232D3">
        <w:t>CUKURICI HOYUK</w:t>
      </w:r>
    </w:p>
    <w:bookmarkEnd w:id="218"/>
    <w:p w14:paraId="229C5B9A" w14:textId="77777777" w:rsidR="00BF3BC2" w:rsidRDefault="00BF3BC2" w:rsidP="00242C0F">
      <w:pPr>
        <w:rPr>
          <w:lang w:val="fr-FR"/>
        </w:rPr>
      </w:pPr>
    </w:p>
    <w:p w14:paraId="6372D79E" w14:textId="77777777" w:rsidR="00FE3194" w:rsidRDefault="00FE3194" w:rsidP="00242C0F">
      <w:pPr>
        <w:rPr>
          <w:lang w:val="fr-FR"/>
        </w:rPr>
      </w:pPr>
      <w:r w:rsidRPr="00FE3194">
        <w:rPr>
          <w:lang w:val="fr-FR"/>
        </w:rPr>
        <w:t>Çukuriçi Höyük</w:t>
      </w:r>
      <w:r w:rsidR="00D232D3">
        <w:rPr>
          <w:lang w:val="fr-FR"/>
        </w:rPr>
        <w:t xml:space="preserve"> [Hüyük] site anatolien du 7e millénaire aec (wiki). Le site montre 5 modes de débitage (Bogdana M. et al. in BIB 2703)</w:t>
      </w:r>
    </w:p>
    <w:p w14:paraId="47C6BCD6" w14:textId="77777777" w:rsidR="009F1939" w:rsidRDefault="009F1939" w:rsidP="00242C0F">
      <w:pPr>
        <w:rPr>
          <w:lang w:val="fr-FR"/>
        </w:rPr>
      </w:pPr>
    </w:p>
    <w:p w14:paraId="2E4741EC" w14:textId="77777777" w:rsidR="009F1939" w:rsidRDefault="009F1939" w:rsidP="00426FF9">
      <w:pPr>
        <w:pStyle w:val="Heading1"/>
      </w:pPr>
      <w:bookmarkStart w:id="219" w:name="Sit_Seker_Aheimar"/>
      <w:r>
        <w:lastRenderedPageBreak/>
        <w:t>SEKER AL-AHEIMAR</w:t>
      </w:r>
    </w:p>
    <w:bookmarkEnd w:id="219"/>
    <w:p w14:paraId="7EB8CEF3" w14:textId="77777777" w:rsidR="009F1939" w:rsidRDefault="009F1939" w:rsidP="00242C0F">
      <w:pPr>
        <w:rPr>
          <w:lang w:val="fr-FR"/>
        </w:rPr>
      </w:pPr>
    </w:p>
    <w:p w14:paraId="12E846C7" w14:textId="70EF1011" w:rsidR="009570D2" w:rsidRDefault="009F1939" w:rsidP="00242C0F">
      <w:pPr>
        <w:rPr>
          <w:lang w:val="fr-FR"/>
        </w:rPr>
      </w:pPr>
      <w:r>
        <w:rPr>
          <w:lang w:val="fr-FR"/>
        </w:rPr>
        <w:t xml:space="preserve">Le site de </w:t>
      </w:r>
      <w:r w:rsidRPr="009F1939">
        <w:rPr>
          <w:lang w:val="fr-FR"/>
        </w:rPr>
        <w:t xml:space="preserve">Tell Seker Al-Aheimar en Syrie </w:t>
      </w:r>
      <w:r>
        <w:rPr>
          <w:lang w:val="fr-FR"/>
        </w:rPr>
        <w:t xml:space="preserve">montre le déclin de la statuaire monumentale en pierre au profit des statuette en TC durant le </w:t>
      </w:r>
      <w:hyperlink r:id="rId359" w:anchor="Cul_Proto_Art_Period_PPNB" w:history="1">
        <w:r w:rsidR="00F565D7" w:rsidRPr="00F565D7">
          <w:rPr>
            <w:rStyle w:val="Hyperlink"/>
            <w:lang w:val="fr-FR"/>
          </w:rPr>
          <w:t>PPNB récent</w:t>
        </w:r>
      </w:hyperlink>
      <w:r w:rsidR="00F565D7" w:rsidRPr="00F565D7">
        <w:rPr>
          <w:lang w:val="fr-FR"/>
        </w:rPr>
        <w:t xml:space="preserve"> </w:t>
      </w:r>
      <w:r w:rsidRPr="009F1939">
        <w:rPr>
          <w:lang w:val="fr-FR"/>
        </w:rPr>
        <w:t>(Nishiaki 2007)</w:t>
      </w:r>
    </w:p>
    <w:p w14:paraId="73EFF590" w14:textId="77777777" w:rsidR="009570D2" w:rsidRDefault="009570D2" w:rsidP="00242C0F">
      <w:pPr>
        <w:rPr>
          <w:lang w:val="fr-FR"/>
        </w:rPr>
      </w:pPr>
    </w:p>
    <w:p w14:paraId="57AC9B22" w14:textId="77777777" w:rsidR="009570D2" w:rsidRDefault="009570D2" w:rsidP="009570D2">
      <w:pPr>
        <w:pStyle w:val="Heading1"/>
      </w:pPr>
      <w:bookmarkStart w:id="220" w:name="Sit_Karahan_Tepe"/>
      <w:r>
        <w:t>KARAHAN TEPE</w:t>
      </w:r>
    </w:p>
    <w:bookmarkEnd w:id="220"/>
    <w:p w14:paraId="13C85114" w14:textId="77777777" w:rsidR="009570D2" w:rsidRPr="00994B9B" w:rsidRDefault="009570D2" w:rsidP="00242C0F">
      <w:pPr>
        <w:rPr>
          <w:sz w:val="20"/>
          <w:lang w:val="fr-FR"/>
        </w:rPr>
      </w:pPr>
      <w:r w:rsidRPr="00994B9B">
        <w:rPr>
          <w:sz w:val="20"/>
          <w:lang w:val="fr-FR"/>
        </w:rPr>
        <w:t>Karahan Tepe</w:t>
      </w:r>
    </w:p>
    <w:p w14:paraId="6FC985D5" w14:textId="77777777" w:rsidR="00994B9B" w:rsidRDefault="00994B9B" w:rsidP="00242C0F">
      <w:pPr>
        <w:rPr>
          <w:lang w:val="fr-FR"/>
        </w:rPr>
      </w:pPr>
    </w:p>
    <w:p w14:paraId="06DB2B0F" w14:textId="3244A1B6" w:rsidR="009570D2" w:rsidRPr="0032190F" w:rsidRDefault="009570D2" w:rsidP="00242C0F">
      <w:pPr>
        <w:rPr>
          <w:lang w:val="fr-FR"/>
        </w:rPr>
      </w:pPr>
      <w:r>
        <w:rPr>
          <w:lang w:val="fr-FR"/>
        </w:rPr>
        <w:t>Anatolie, à l'Est d'Urfa, proche de Nevali Cori, Gobekli Tepe. Quelques 266 (!) T-shaped pillars (BIB 3388)</w:t>
      </w:r>
      <w:r w:rsidR="00087941">
        <w:rPr>
          <w:lang w:val="fr-FR"/>
        </w:rPr>
        <w:t xml:space="preserve"> structurellement proche de Gobekli Tepe </w:t>
      </w:r>
      <w:r w:rsidR="00087941" w:rsidRPr="00C70110">
        <w:rPr>
          <w:lang w:val="fr-FR"/>
        </w:rPr>
        <w:t>(New Scientist, Courrier International, 2023)</w:t>
      </w:r>
    </w:p>
    <w:p w14:paraId="210F9A2B" w14:textId="77777777" w:rsidR="004F6C92" w:rsidRPr="0032190F" w:rsidRDefault="004F6C92" w:rsidP="00242C0F">
      <w:pPr>
        <w:rPr>
          <w:lang w:val="fr-FR"/>
        </w:rPr>
      </w:pPr>
    </w:p>
    <w:p w14:paraId="6E9A348B" w14:textId="77777777" w:rsidR="00DE3752" w:rsidRPr="0032190F" w:rsidRDefault="00DE3752" w:rsidP="00426FF9">
      <w:pPr>
        <w:pStyle w:val="Heading1"/>
      </w:pPr>
      <w:bookmarkStart w:id="221" w:name="Sit_Gobekli_Tepe"/>
      <w:r w:rsidRPr="0032190F">
        <w:t>GOBEKLI TEPE</w:t>
      </w:r>
    </w:p>
    <w:bookmarkEnd w:id="221"/>
    <w:p w14:paraId="2CDE98EE" w14:textId="77777777" w:rsidR="00DE3752" w:rsidRPr="0032190F" w:rsidRDefault="00DE3752" w:rsidP="00242C0F">
      <w:pPr>
        <w:rPr>
          <w:lang w:val="fr-FR"/>
        </w:rPr>
      </w:pPr>
    </w:p>
    <w:p w14:paraId="729DB39B" w14:textId="3E67B27B" w:rsidR="00DE3752" w:rsidRDefault="00DE3752" w:rsidP="00242C0F">
      <w:pPr>
        <w:jc w:val="both"/>
        <w:rPr>
          <w:lang w:val="fr-FR"/>
        </w:rPr>
      </w:pPr>
      <w:r w:rsidRPr="0032190F">
        <w:rPr>
          <w:lang w:val="fr-FR"/>
        </w:rPr>
        <w:t>Le site de Göbekli Tepe (9 000</w:t>
      </w:r>
      <w:r w:rsidR="0079769B">
        <w:rPr>
          <w:lang w:val="fr-FR"/>
        </w:rPr>
        <w:t xml:space="preserve"> </w:t>
      </w:r>
      <w:r w:rsidRPr="0032190F">
        <w:rPr>
          <w:lang w:val="fr-FR"/>
        </w:rPr>
        <w:t>calBC)</w:t>
      </w:r>
      <w:r w:rsidR="00D27745" w:rsidRPr="0032190F">
        <w:rPr>
          <w:lang w:val="fr-FR"/>
        </w:rPr>
        <w:t>,</w:t>
      </w:r>
      <w:r w:rsidR="00536825">
        <w:rPr>
          <w:lang w:val="fr-FR"/>
        </w:rPr>
        <w:t xml:space="preserve"> </w:t>
      </w:r>
      <w:hyperlink r:id="rId360" w:anchor="Cul_PPNA" w:history="1">
        <w:r w:rsidR="00D27745" w:rsidRPr="0032190F">
          <w:rPr>
            <w:rStyle w:val="Hyperlink"/>
            <w:lang w:val="fr-FR"/>
          </w:rPr>
          <w:t>PPNA</w:t>
        </w:r>
      </w:hyperlink>
      <w:r w:rsidR="00D27745" w:rsidRPr="0032190F">
        <w:rPr>
          <w:lang w:val="fr-FR"/>
        </w:rPr>
        <w:t>,</w:t>
      </w:r>
      <w:r w:rsidRPr="0032190F">
        <w:rPr>
          <w:lang w:val="fr-FR"/>
        </w:rPr>
        <w:t xml:space="preserve"> </w:t>
      </w:r>
      <w:r w:rsidR="00DD2F82">
        <w:rPr>
          <w:lang w:val="fr-FR"/>
        </w:rPr>
        <w:t>P</w:t>
      </w:r>
      <w:r w:rsidRPr="0032190F">
        <w:rPr>
          <w:lang w:val="fr-FR"/>
        </w:rPr>
        <w:t>remières é</w:t>
      </w:r>
      <w:r w:rsidR="0002734A" w:rsidRPr="0032190F">
        <w:rPr>
          <w:lang w:val="fr-FR"/>
        </w:rPr>
        <w:t>vidences d’activités cultuelles</w:t>
      </w:r>
      <w:r w:rsidRPr="0032190F">
        <w:rPr>
          <w:lang w:val="fr-FR"/>
        </w:rPr>
        <w:t xml:space="preserve"> avec l’apparition d’un sanctuaire séparé des structures d’habitations jusque là non retrouvées. La datation est toutefois à prendre avec prudence puisque à ce jour seul le remblai d’abandon a pu être daté</w:t>
      </w:r>
      <w:r w:rsidR="00D27745" w:rsidRPr="0032190F">
        <w:rPr>
          <w:lang w:val="fr-FR"/>
        </w:rPr>
        <w:t xml:space="preserve"> (SS BIB).</w:t>
      </w:r>
    </w:p>
    <w:p w14:paraId="270036A6" w14:textId="533C29ED" w:rsidR="00587D66" w:rsidRDefault="0002734A" w:rsidP="00111333">
      <w:pPr>
        <w:jc w:val="both"/>
        <w:rPr>
          <w:lang w:val="fr-FR"/>
        </w:rPr>
      </w:pPr>
      <w:r w:rsidRPr="0032190F">
        <w:rPr>
          <w:lang w:val="fr-FR"/>
        </w:rPr>
        <w:t xml:space="preserve">Situé à </w:t>
      </w:r>
      <w:smartTag w:uri="urn:schemas-microsoft-com:office:smarttags" w:element="metricconverter">
        <w:smartTagPr>
          <w:attr w:name="ProductID" w:val="15 km"/>
        </w:smartTagPr>
        <w:r w:rsidRPr="0032190F">
          <w:rPr>
            <w:lang w:val="fr-FR"/>
          </w:rPr>
          <w:t>15 km</w:t>
        </w:r>
      </w:smartTag>
      <w:r w:rsidRPr="0032190F">
        <w:rPr>
          <w:lang w:val="fr-FR"/>
        </w:rPr>
        <w:t xml:space="preserve"> d’Urfa à l’extrémité sud-est de l’extension d</w:t>
      </w:r>
      <w:r w:rsidR="00D27745" w:rsidRPr="0032190F">
        <w:rPr>
          <w:lang w:val="fr-FR"/>
        </w:rPr>
        <w:t>e la chaine du</w:t>
      </w:r>
      <w:r w:rsidRPr="0032190F">
        <w:rPr>
          <w:lang w:val="fr-FR"/>
        </w:rPr>
        <w:t xml:space="preserve"> Taurus, </w:t>
      </w:r>
      <w:r w:rsidR="00335631">
        <w:rPr>
          <w:lang w:val="fr-FR"/>
        </w:rPr>
        <w:t xml:space="preserve">proche de </w:t>
      </w:r>
      <w:hyperlink r:id="rId361" w:anchor="Sit_Asikli_Hoyuk" w:history="1">
        <w:r w:rsidR="00335631" w:rsidRPr="00536825">
          <w:rPr>
            <w:rStyle w:val="Hyperlink"/>
            <w:lang w:val="fr-FR"/>
          </w:rPr>
          <w:t>Asikli Huyuk</w:t>
        </w:r>
      </w:hyperlink>
      <w:r w:rsidR="00DD2F82" w:rsidRPr="00DD2F82">
        <w:rPr>
          <w:lang w:val="fr-FR"/>
        </w:rPr>
        <w:t xml:space="preserve"> </w:t>
      </w:r>
      <w:r w:rsidR="00DD2F82">
        <w:rPr>
          <w:lang w:val="fr-FR"/>
        </w:rPr>
        <w:t xml:space="preserve">et des collines de </w:t>
      </w:r>
      <w:r w:rsidR="00DD2F82" w:rsidRPr="00536825">
        <w:rPr>
          <w:rStyle w:val="Emphasis"/>
          <w:i w:val="0"/>
          <w:lang w:val="fr-FR"/>
        </w:rPr>
        <w:t>Karacadağ</w:t>
      </w:r>
      <w:r w:rsidR="00DD2F82" w:rsidRPr="00536825">
        <w:rPr>
          <w:rStyle w:val="st"/>
          <w:lang w:val="fr-FR"/>
        </w:rPr>
        <w:t xml:space="preserve"> </w:t>
      </w:r>
      <w:r w:rsidR="00DD2F82">
        <w:rPr>
          <w:lang w:val="fr-FR"/>
        </w:rPr>
        <w:t>d'où proviennet une variante domestique du blé (engrain) (BIB 2698)</w:t>
      </w:r>
      <w:r w:rsidR="00335631">
        <w:rPr>
          <w:lang w:val="fr-FR"/>
        </w:rPr>
        <w:t>,</w:t>
      </w:r>
      <w:r w:rsidR="00335631" w:rsidRPr="0032190F">
        <w:rPr>
          <w:lang w:val="fr-FR"/>
        </w:rPr>
        <w:t xml:space="preserve"> </w:t>
      </w:r>
      <w:r w:rsidRPr="0032190F">
        <w:rPr>
          <w:lang w:val="fr-FR"/>
        </w:rPr>
        <w:t xml:space="preserve">dans l’ensemble du « Croissant fertile ». </w:t>
      </w:r>
      <w:r w:rsidR="00335631">
        <w:rPr>
          <w:lang w:val="fr-FR"/>
        </w:rPr>
        <w:t xml:space="preserve">Daté de </w:t>
      </w:r>
      <w:r w:rsidRPr="0032190F">
        <w:rPr>
          <w:lang w:val="fr-FR"/>
        </w:rPr>
        <w:t xml:space="preserve">9000-8000 BC </w:t>
      </w:r>
      <w:r w:rsidR="00335631">
        <w:rPr>
          <w:lang w:val="fr-FR"/>
        </w:rPr>
        <w:t>(</w:t>
      </w:r>
      <w:hyperlink r:id="rId362" w:anchor="Cul_PPNA" w:history="1">
        <w:r w:rsidR="00335631" w:rsidRPr="0032190F">
          <w:rPr>
            <w:rStyle w:val="Hyperlink"/>
            <w:lang w:val="fr-FR"/>
          </w:rPr>
          <w:t>PPNA</w:t>
        </w:r>
      </w:hyperlink>
      <w:r w:rsidR="00335631" w:rsidRPr="00335631">
        <w:rPr>
          <w:lang w:val="fr-FR"/>
        </w:rPr>
        <w:t xml:space="preserve"> </w:t>
      </w:r>
      <w:r w:rsidRPr="0032190F">
        <w:rPr>
          <w:lang w:val="fr-FR"/>
        </w:rPr>
        <w:t>au PPNB</w:t>
      </w:r>
      <w:r w:rsidR="00335631">
        <w:rPr>
          <w:lang w:val="fr-FR"/>
        </w:rPr>
        <w:t>)</w:t>
      </w:r>
      <w:r w:rsidRPr="0032190F">
        <w:rPr>
          <w:lang w:val="fr-FR"/>
        </w:rPr>
        <w:t>. Site d’une communauté de chasseur-cueilleurs</w:t>
      </w:r>
      <w:r w:rsidR="00335631">
        <w:rPr>
          <w:lang w:val="fr-FR"/>
        </w:rPr>
        <w:t xml:space="preserve"> </w:t>
      </w:r>
      <w:r w:rsidRPr="0032190F">
        <w:rPr>
          <w:lang w:val="fr-FR"/>
        </w:rPr>
        <w:t xml:space="preserve">en haut d’une colline. </w:t>
      </w:r>
      <w:smartTag w:uri="urn:schemas-microsoft-com:office:smarttags" w:element="metricconverter">
        <w:smartTagPr>
          <w:attr w:name="ProductID" w:val="15 m"/>
        </w:smartTagPr>
        <w:r w:rsidRPr="0032190F">
          <w:rPr>
            <w:lang w:val="fr-FR"/>
          </w:rPr>
          <w:t>15 m</w:t>
        </w:r>
      </w:smartTag>
      <w:r w:rsidR="009570D2">
        <w:rPr>
          <w:lang w:val="fr-FR"/>
        </w:rPr>
        <w:t xml:space="preserve"> de haut par 300 de diamètre.</w:t>
      </w:r>
    </w:p>
    <w:p w14:paraId="4E3D432A" w14:textId="77777777" w:rsidR="009570D2" w:rsidRDefault="009570D2" w:rsidP="00111333">
      <w:pPr>
        <w:jc w:val="both"/>
        <w:rPr>
          <w:lang w:val="fr-FR"/>
        </w:rPr>
      </w:pPr>
    </w:p>
    <w:p w14:paraId="1F467954" w14:textId="77777777" w:rsidR="009570D2" w:rsidRDefault="009570D2" w:rsidP="00111333">
      <w:pPr>
        <w:jc w:val="both"/>
        <w:rPr>
          <w:lang w:val="fr-FR"/>
        </w:rPr>
      </w:pPr>
      <w:r>
        <w:rPr>
          <w:lang w:val="fr-FR"/>
        </w:rPr>
        <w:t>Plus ancien niveau: 9100-8500 BC, LPPNA-EPPNB (BIB 3388) Batiments rituels mais pas de tombes ni de structures domestiques (BIB 3388)</w:t>
      </w:r>
    </w:p>
    <w:p w14:paraId="6DA94189" w14:textId="77777777" w:rsidR="007A63DE" w:rsidRDefault="007A63DE" w:rsidP="00111333">
      <w:pPr>
        <w:jc w:val="both"/>
        <w:rPr>
          <w:lang w:val="fr-FR"/>
        </w:rPr>
      </w:pPr>
    </w:p>
    <w:p w14:paraId="1144238D" w14:textId="77777777" w:rsidR="00DD2F82" w:rsidRDefault="009570D2" w:rsidP="00DD2F82">
      <w:pPr>
        <w:pStyle w:val="Heading2"/>
      </w:pPr>
      <w:r>
        <w:t>é</w:t>
      </w:r>
      <w:r w:rsidR="00DD2F82">
        <w:t>conomie</w:t>
      </w:r>
    </w:p>
    <w:p w14:paraId="7E149895" w14:textId="77777777" w:rsidR="00DD2F82" w:rsidRDefault="00DD2F82" w:rsidP="00DD2F82">
      <w:pPr>
        <w:rPr>
          <w:lang w:val="fr-FR"/>
        </w:rPr>
      </w:pPr>
    </w:p>
    <w:p w14:paraId="772E8D74" w14:textId="77777777" w:rsidR="00DD2F82" w:rsidRDefault="00DD2F82" w:rsidP="009E3FAC">
      <w:pPr>
        <w:jc w:val="both"/>
        <w:rPr>
          <w:lang w:val="fr-FR"/>
        </w:rPr>
      </w:pPr>
      <w:r>
        <w:rPr>
          <w:lang w:val="fr-FR"/>
        </w:rPr>
        <w:t>Moissonage des céréales sauvages permettant de rester sur place 9 mois par an (BIB Benoit Chantre, école des chartes)</w:t>
      </w:r>
      <w:r w:rsidR="009E3FAC">
        <w:rPr>
          <w:lang w:val="fr-FR"/>
        </w:rPr>
        <w:t xml:space="preserve"> </w:t>
      </w:r>
      <w:r w:rsidRPr="0032190F">
        <w:rPr>
          <w:lang w:val="fr-FR"/>
        </w:rPr>
        <w:t>(aucune trace d’espèces végétales et animales domestiquées)</w:t>
      </w:r>
    </w:p>
    <w:p w14:paraId="4FF588C3" w14:textId="779835DA" w:rsidR="00D507F6" w:rsidRPr="00DD2F82" w:rsidRDefault="00D507F6" w:rsidP="009E3FAC">
      <w:pPr>
        <w:jc w:val="both"/>
        <w:rPr>
          <w:lang w:val="fr-FR"/>
        </w:rPr>
      </w:pPr>
      <w:r>
        <w:rPr>
          <w:lang w:val="fr-FR"/>
        </w:rPr>
        <w:t>Nombreuses meules (Niccolo com. pers.)</w:t>
      </w:r>
      <w:r w:rsidR="00087941">
        <w:rPr>
          <w:lang w:val="fr-FR"/>
        </w:rPr>
        <w:t xml:space="preserve"> Creusets de pierre qui servaient à moudre les céréales sauvages pour en faire de la bouillie et d'énormes quantités de bières </w:t>
      </w:r>
      <w:r w:rsidR="00087941" w:rsidRPr="00C70110">
        <w:rPr>
          <w:lang w:val="fr-FR"/>
        </w:rPr>
        <w:t>(New Scientist, Courrier International, 2023)</w:t>
      </w:r>
    </w:p>
    <w:p w14:paraId="198C70CA" w14:textId="77777777" w:rsidR="003944EE" w:rsidRDefault="003944EE" w:rsidP="00111333">
      <w:pPr>
        <w:jc w:val="both"/>
        <w:rPr>
          <w:lang w:val="fr-FR"/>
        </w:rPr>
      </w:pPr>
    </w:p>
    <w:p w14:paraId="3BCFC7F4" w14:textId="77777777" w:rsidR="00335631" w:rsidRDefault="009570D2" w:rsidP="00335631">
      <w:pPr>
        <w:pStyle w:val="Heading2"/>
      </w:pPr>
      <w:r>
        <w:t>a</w:t>
      </w:r>
      <w:r w:rsidR="00335631">
        <w:t>rt</w:t>
      </w:r>
    </w:p>
    <w:p w14:paraId="2D36BBED" w14:textId="77777777" w:rsidR="00335631" w:rsidRDefault="00335631" w:rsidP="00111333">
      <w:pPr>
        <w:jc w:val="both"/>
        <w:rPr>
          <w:lang w:val="fr-FR"/>
        </w:rPr>
      </w:pPr>
    </w:p>
    <w:p w14:paraId="27D4363C" w14:textId="5B24CACB" w:rsidR="00093E3E" w:rsidRDefault="003944EE" w:rsidP="00111333">
      <w:pPr>
        <w:jc w:val="both"/>
        <w:rPr>
          <w:lang w:val="fr-FR"/>
        </w:rPr>
      </w:pPr>
      <w:r>
        <w:rPr>
          <w:lang w:val="fr-FR"/>
        </w:rPr>
        <w:t>Bucrane de bélier</w:t>
      </w:r>
      <w:r w:rsidR="00CF1590">
        <w:rPr>
          <w:lang w:val="fr-FR"/>
        </w:rPr>
        <w:t xml:space="preserve">, représentation de </w:t>
      </w:r>
      <w:hyperlink r:id="rId363" w:anchor="Cul_Art_TAC_T_z_felide" w:history="1">
        <w:r w:rsidR="00CF1590" w:rsidRPr="00CF1590">
          <w:rPr>
            <w:rStyle w:val="Hyperlink"/>
            <w:lang w:val="fr-FR"/>
          </w:rPr>
          <w:t>félins</w:t>
        </w:r>
      </w:hyperlink>
      <w:r w:rsidR="00CF1590" w:rsidRPr="00CF1590">
        <w:rPr>
          <w:lang w:val="fr-FR"/>
        </w:rPr>
        <w:t xml:space="preserve">  </w:t>
      </w:r>
      <w:r>
        <w:rPr>
          <w:lang w:val="fr-FR"/>
        </w:rPr>
        <w:t>(BIB 2733</w:t>
      </w:r>
      <w:r w:rsidR="00CF1590">
        <w:rPr>
          <w:lang w:val="fr-FR"/>
        </w:rPr>
        <w:t>)</w:t>
      </w:r>
      <w:r w:rsidR="00626634" w:rsidRPr="00626634">
        <w:rPr>
          <w:lang w:val="fr-FR"/>
        </w:rPr>
        <w:t xml:space="preserve"> </w:t>
      </w:r>
      <w:r w:rsidR="00626634">
        <w:rPr>
          <w:lang w:val="fr-FR"/>
        </w:rPr>
        <w:t xml:space="preserve">de panthères (félidés), de </w:t>
      </w:r>
      <w:hyperlink r:id="rId364" w:anchor="Cul_Art_TAC_T_z_canide_renard" w:history="1">
        <w:r w:rsidR="00626634" w:rsidRPr="00626634">
          <w:rPr>
            <w:rStyle w:val="Hyperlink"/>
            <w:lang w:val="fr-FR"/>
          </w:rPr>
          <w:t>renards</w:t>
        </w:r>
      </w:hyperlink>
      <w:r w:rsidR="00626634">
        <w:rPr>
          <w:lang w:val="fr-FR"/>
        </w:rPr>
        <w:t xml:space="preserve"> (BIB 2733)</w:t>
      </w:r>
      <w:r w:rsidR="00335631">
        <w:rPr>
          <w:lang w:val="fr-FR"/>
        </w:rPr>
        <w:t>,</w:t>
      </w:r>
      <w:r w:rsidR="00093E3E">
        <w:rPr>
          <w:lang w:val="fr-FR"/>
        </w:rPr>
        <w:t xml:space="preserve"> d'une femme, les jambes écartées (BIB 2733)</w:t>
      </w:r>
      <w:r w:rsidR="00C93189">
        <w:rPr>
          <w:lang w:val="fr-FR"/>
        </w:rPr>
        <w:t xml:space="preserve"> </w:t>
      </w:r>
      <w:hyperlink r:id="rId365" w:anchor="Cultures.docx" w:history="1">
        <w:r w:rsidR="00C93189" w:rsidRPr="00C93189">
          <w:rPr>
            <w:rStyle w:val="Hyperlink"/>
            <w:lang w:val="fr-FR"/>
          </w:rPr>
          <w:t>Anthropomorphes du PPNA</w:t>
        </w:r>
      </w:hyperlink>
      <w:r w:rsidR="00C93189">
        <w:rPr>
          <w:lang w:val="fr-FR"/>
        </w:rPr>
        <w:t xml:space="preserve"> (SS BIB)</w:t>
      </w:r>
      <w:r w:rsidR="009570D2">
        <w:rPr>
          <w:lang w:val="fr-FR"/>
        </w:rPr>
        <w:t xml:space="preserve"> </w:t>
      </w:r>
      <w:r w:rsidR="009570D2" w:rsidRPr="009570D2">
        <w:rPr>
          <w:lang w:val="fr-FR"/>
        </w:rPr>
        <w:t xml:space="preserve">Schmidt (1998b) distingue les classes suivantes : personne ithyphallique personne ; personne assise ; animal à tête humaine tête humaine ; oiseau sur tête humaine ; animal sur tête humaine ; loups ; reptiles ; sanglier ; chien ; lion sans tête ; tortue ; sceptre ; phallus géant ; serpent incisé ; serpent en relief ; corps et bras humains ; bras humains ; cravates11 ; doigt. On peut ajouter à cela la sculpture d'une femme sur une dalle de pierre provenant de l'édifice du </w:t>
      </w:r>
      <w:hyperlink r:id="rId366" w:anchor="Sit_Gobekli_Tepe_LionPilBld" w:history="1">
        <w:r w:rsidR="007E5918" w:rsidRPr="007E5918">
          <w:rPr>
            <w:rStyle w:val="Hyperlink"/>
            <w:lang w:val="fr-FR"/>
          </w:rPr>
          <w:t>LionPB</w:t>
        </w:r>
      </w:hyperlink>
      <w:r w:rsidR="009570D2">
        <w:rPr>
          <w:lang w:val="fr-FR"/>
        </w:rPr>
        <w:t xml:space="preserve"> (BIB 3388) Tous les animaux sont masculin. Au cours du temps + en + de représentations humaines (BIB 3388)</w:t>
      </w:r>
      <w:r w:rsidR="007E5918">
        <w:rPr>
          <w:lang w:val="fr-FR"/>
        </w:rPr>
        <w:t xml:space="preserve"> Imagerie masculine et aucune représentation féminine </w:t>
      </w:r>
      <w:bookmarkStart w:id="222" w:name="_Hlk154388533"/>
      <w:r w:rsidR="007E5918" w:rsidRPr="00C70110">
        <w:rPr>
          <w:lang w:val="fr-FR"/>
        </w:rPr>
        <w:t>(New Scientist, Courrier International, 2023)</w:t>
      </w:r>
      <w:bookmarkEnd w:id="222"/>
    </w:p>
    <w:p w14:paraId="092D6F63" w14:textId="77777777" w:rsidR="001E3CB7" w:rsidRDefault="001E3CB7" w:rsidP="00111333">
      <w:pPr>
        <w:jc w:val="both"/>
        <w:rPr>
          <w:lang w:val="fr-FR"/>
        </w:rPr>
      </w:pPr>
    </w:p>
    <w:p w14:paraId="19D1BB36" w14:textId="3CF184A0" w:rsidR="001E3CB7" w:rsidRDefault="001E3CB7" w:rsidP="001E3CB7">
      <w:pPr>
        <w:pStyle w:val="Heading3"/>
      </w:pPr>
      <w:r>
        <w:t>TAC</w:t>
      </w:r>
    </w:p>
    <w:p w14:paraId="11CB4DFC" w14:textId="77777777" w:rsidR="001E3CB7" w:rsidRDefault="001E3CB7" w:rsidP="00111333">
      <w:pPr>
        <w:jc w:val="both"/>
        <w:rPr>
          <w:lang w:val="fr-FR"/>
        </w:rPr>
      </w:pPr>
    </w:p>
    <w:p w14:paraId="0A373AB2" w14:textId="19E46153" w:rsidR="001E3CB7" w:rsidRDefault="001E3CB7" w:rsidP="001E3CB7">
      <w:pPr>
        <w:pStyle w:val="Heading4"/>
      </w:pPr>
      <w:r>
        <w:t>thèmes</w:t>
      </w:r>
    </w:p>
    <w:p w14:paraId="7F0F3621" w14:textId="77777777" w:rsidR="001E3CB7" w:rsidRDefault="001E3CB7" w:rsidP="00111333">
      <w:pPr>
        <w:jc w:val="both"/>
        <w:rPr>
          <w:lang w:val="fr-FR"/>
        </w:rPr>
      </w:pPr>
    </w:p>
    <w:p w14:paraId="7C86D9CD" w14:textId="5B4F7FD7" w:rsidR="001E3CB7" w:rsidRDefault="001E3CB7" w:rsidP="001E3CB7">
      <w:pPr>
        <w:pStyle w:val="Heading5"/>
      </w:pPr>
      <w:r>
        <w:lastRenderedPageBreak/>
        <w:t>anthropomorphes</w:t>
      </w:r>
    </w:p>
    <w:p w14:paraId="51A252CA" w14:textId="77777777" w:rsidR="001E3CB7" w:rsidRDefault="001E3CB7" w:rsidP="00111333">
      <w:pPr>
        <w:jc w:val="both"/>
        <w:rPr>
          <w:lang w:val="fr-FR"/>
        </w:rPr>
      </w:pPr>
    </w:p>
    <w:p w14:paraId="089F6FC9" w14:textId="629332B0" w:rsidR="001E3CB7" w:rsidRDefault="001E3CB7" w:rsidP="00111333">
      <w:pPr>
        <w:jc w:val="both"/>
        <w:rPr>
          <w:lang w:val="fr-FR"/>
        </w:rPr>
      </w:pPr>
      <w:r>
        <w:rPr>
          <w:lang w:val="fr-FR"/>
        </w:rPr>
        <w:t>Piliers</w:t>
      </w:r>
    </w:p>
    <w:p w14:paraId="7BF75127" w14:textId="77777777" w:rsidR="001E3CB7" w:rsidRDefault="001E3CB7" w:rsidP="00111333">
      <w:pPr>
        <w:jc w:val="both"/>
        <w:rPr>
          <w:lang w:val="fr-FR"/>
        </w:rPr>
      </w:pPr>
    </w:p>
    <w:p w14:paraId="68AA3ACF" w14:textId="55C8F2A8" w:rsidR="001E3CB7" w:rsidRDefault="001E3CB7" w:rsidP="001E3CB7">
      <w:pPr>
        <w:pStyle w:val="Heading5"/>
      </w:pPr>
      <w:r>
        <w:t>zoomorphes</w:t>
      </w:r>
    </w:p>
    <w:p w14:paraId="5EF0DC97" w14:textId="77777777" w:rsidR="001E3CB7" w:rsidRDefault="001E3CB7" w:rsidP="00111333">
      <w:pPr>
        <w:jc w:val="both"/>
        <w:rPr>
          <w:lang w:val="fr-FR"/>
        </w:rPr>
      </w:pPr>
    </w:p>
    <w:p w14:paraId="3DD79F04" w14:textId="2576FD95" w:rsidR="001E3CB7" w:rsidRDefault="001E3CB7" w:rsidP="001E3CB7">
      <w:pPr>
        <w:pStyle w:val="Heading6"/>
      </w:pPr>
      <w:r>
        <w:t>félins</w:t>
      </w:r>
    </w:p>
    <w:p w14:paraId="3525020B" w14:textId="77777777" w:rsidR="001E3CB7" w:rsidRDefault="001E3CB7" w:rsidP="00111333">
      <w:pPr>
        <w:jc w:val="both"/>
        <w:rPr>
          <w:lang w:val="fr-FR"/>
        </w:rPr>
      </w:pPr>
    </w:p>
    <w:p w14:paraId="200A6178" w14:textId="77777777" w:rsidR="001E3CB7" w:rsidRDefault="001E3CB7" w:rsidP="00111333">
      <w:pPr>
        <w:jc w:val="both"/>
        <w:rPr>
          <w:lang w:val="fr-FR"/>
        </w:rPr>
      </w:pPr>
    </w:p>
    <w:p w14:paraId="63E407A5" w14:textId="2130B96A" w:rsidR="001E3CB7" w:rsidRDefault="001E3CB7" w:rsidP="001E3CB7">
      <w:pPr>
        <w:pStyle w:val="Heading5"/>
      </w:pPr>
      <w:r>
        <w:t>technoformes</w:t>
      </w:r>
    </w:p>
    <w:p w14:paraId="46CFFA6F" w14:textId="77777777" w:rsidR="001E3CB7" w:rsidRDefault="001E3CB7" w:rsidP="00111333">
      <w:pPr>
        <w:jc w:val="both"/>
        <w:rPr>
          <w:lang w:val="fr-FR"/>
        </w:rPr>
      </w:pPr>
    </w:p>
    <w:p w14:paraId="0C915938" w14:textId="6A65EF6B" w:rsidR="001E3CB7" w:rsidRDefault="001E3CB7" w:rsidP="001E3CB7">
      <w:pPr>
        <w:pStyle w:val="Heading6"/>
      </w:pPr>
      <w:bookmarkStart w:id="223" w:name="Sit_Gobekli_Tepe_art_TAC_T_tek_hndbg"/>
      <w:r>
        <w:t>hand bags</w:t>
      </w:r>
    </w:p>
    <w:bookmarkEnd w:id="223"/>
    <w:p w14:paraId="02EE51D4" w14:textId="3A9D7E75" w:rsidR="001E3CB7" w:rsidRPr="001E3CB7" w:rsidRDefault="001E3CB7" w:rsidP="00111333">
      <w:pPr>
        <w:jc w:val="both"/>
        <w:rPr>
          <w:sz w:val="20"/>
          <w:lang w:val="fr-FR"/>
        </w:rPr>
      </w:pPr>
      <w:r w:rsidRPr="001E3CB7">
        <w:rPr>
          <w:sz w:val="20"/>
          <w:lang w:val="fr-FR"/>
        </w:rPr>
        <w:t>figure en sac à main, handbags, motif en "sacs à main"</w:t>
      </w:r>
    </w:p>
    <w:p w14:paraId="2A5AFD8D" w14:textId="77777777" w:rsidR="001E3CB7" w:rsidRDefault="001E3CB7" w:rsidP="00111333">
      <w:pPr>
        <w:jc w:val="both"/>
        <w:rPr>
          <w:sz w:val="20"/>
          <w:lang w:val="fr-FR"/>
        </w:rPr>
      </w:pPr>
    </w:p>
    <w:p w14:paraId="329B2EB8" w14:textId="3F10F005" w:rsidR="001E3CB7" w:rsidRDefault="001E3CB7" w:rsidP="00111333">
      <w:pPr>
        <w:jc w:val="both"/>
        <w:rPr>
          <w:lang w:val="fr-FR"/>
        </w:rPr>
      </w:pPr>
      <w:r w:rsidRPr="001E3CB7">
        <w:rPr>
          <w:lang w:val="fr-FR"/>
        </w:rPr>
        <w:t xml:space="preserve">Pour </w:t>
      </w:r>
      <w:r>
        <w:rPr>
          <w:lang w:val="fr-FR"/>
        </w:rPr>
        <w:t>Bogaard: profil de temple (</w:t>
      </w:r>
      <w:hyperlink r:id="rId367" w:anchor="Sit_Gobekli_Tepe_pilier43" w:history="1">
        <w:r w:rsidRPr="001E3CB7">
          <w:rPr>
            <w:rStyle w:val="Hyperlink"/>
            <w:lang w:val="fr-FR"/>
          </w:rPr>
          <w:t>pilier 43</w:t>
        </w:r>
      </w:hyperlink>
      <w:r>
        <w:rPr>
          <w:lang w:val="fr-FR"/>
        </w:rPr>
        <w:t xml:space="preserve">) </w:t>
      </w:r>
      <w:r w:rsidRPr="001E3CB7">
        <w:rPr>
          <w:lang w:val="fr-FR"/>
        </w:rPr>
        <w:t>(BIB SoA, 2023)</w:t>
      </w:r>
    </w:p>
    <w:p w14:paraId="650E7921" w14:textId="77777777" w:rsidR="001E3CB7" w:rsidRPr="001E3CB7" w:rsidRDefault="001E3CB7" w:rsidP="00111333">
      <w:pPr>
        <w:jc w:val="both"/>
        <w:rPr>
          <w:lang w:val="fr-FR"/>
        </w:rPr>
      </w:pPr>
    </w:p>
    <w:p w14:paraId="13316C0C" w14:textId="77777777" w:rsidR="0079769B" w:rsidRDefault="0079769B" w:rsidP="00111333">
      <w:pPr>
        <w:jc w:val="both"/>
        <w:rPr>
          <w:lang w:val="fr-FR"/>
        </w:rPr>
      </w:pPr>
    </w:p>
    <w:p w14:paraId="6A0AD070" w14:textId="77777777" w:rsidR="0079769B" w:rsidRPr="00C70110" w:rsidRDefault="009570D2" w:rsidP="007E5918">
      <w:pPr>
        <w:pStyle w:val="Heading2"/>
        <w:rPr>
          <w:lang w:val="en-GB"/>
        </w:rPr>
      </w:pPr>
      <w:r w:rsidRPr="00C70110">
        <w:rPr>
          <w:lang w:val="en-GB"/>
        </w:rPr>
        <w:t>t</w:t>
      </w:r>
      <w:r w:rsidR="0079769B" w:rsidRPr="00C70110">
        <w:rPr>
          <w:lang w:val="en-GB"/>
        </w:rPr>
        <w:t>emple</w:t>
      </w:r>
    </w:p>
    <w:p w14:paraId="3BEB4EDA" w14:textId="77777777" w:rsidR="00335631" w:rsidRPr="00C70110" w:rsidRDefault="00DD2F82" w:rsidP="007E5918">
      <w:pPr>
        <w:jc w:val="both"/>
        <w:rPr>
          <w:sz w:val="20"/>
          <w:lang w:val="en-GB"/>
        </w:rPr>
      </w:pPr>
      <w:r w:rsidRPr="00C70110">
        <w:rPr>
          <w:sz w:val="20"/>
          <w:lang w:val="en-GB"/>
        </w:rPr>
        <w:t>Centre cérémoniel </w:t>
      </w:r>
    </w:p>
    <w:p w14:paraId="4D3CC5D4" w14:textId="77777777" w:rsidR="00DD2F82" w:rsidRPr="00C70110" w:rsidRDefault="00DD2F82" w:rsidP="007E5918">
      <w:pPr>
        <w:jc w:val="both"/>
        <w:rPr>
          <w:lang w:val="en-GB"/>
        </w:rPr>
      </w:pPr>
    </w:p>
    <w:p w14:paraId="2F7E3E8B" w14:textId="69387775" w:rsidR="009570D2" w:rsidRPr="009570D2" w:rsidRDefault="009570D2" w:rsidP="007E5918">
      <w:pPr>
        <w:jc w:val="both"/>
      </w:pPr>
      <w:r w:rsidRPr="009570D2">
        <w:t>the Bedrock Structure, the Snake Pillar Building, the Lion</w:t>
      </w:r>
      <w:r w:rsidR="007E5918">
        <w:t>PB</w:t>
      </w:r>
      <w:r w:rsidRPr="009570D2">
        <w:t>, the Double Pillar Building, and structures B and C</w:t>
      </w:r>
      <w:r>
        <w:t xml:space="preserve"> (BIB 3388)</w:t>
      </w:r>
    </w:p>
    <w:p w14:paraId="19321CE3" w14:textId="77777777" w:rsidR="009570D2" w:rsidRPr="009570D2" w:rsidRDefault="009570D2" w:rsidP="007E5918">
      <w:pPr>
        <w:jc w:val="both"/>
      </w:pPr>
    </w:p>
    <w:p w14:paraId="328AE165" w14:textId="77777777" w:rsidR="007A63DE" w:rsidRDefault="00335631" w:rsidP="007E5918">
      <w:pPr>
        <w:jc w:val="both"/>
        <w:rPr>
          <w:lang w:val="fr-FR"/>
        </w:rPr>
      </w:pPr>
      <w:r>
        <w:rPr>
          <w:lang w:val="fr-FR"/>
        </w:rPr>
        <w:t>D'après la fouille la création du temple aurait précédé la construction du village (BIB 2698)</w:t>
      </w:r>
    </w:p>
    <w:p w14:paraId="14F5AA9F" w14:textId="77777777" w:rsidR="007A63DE" w:rsidRDefault="007A63DE" w:rsidP="007E5918">
      <w:pPr>
        <w:jc w:val="both"/>
        <w:rPr>
          <w:lang w:val="fr-FR"/>
        </w:rPr>
      </w:pPr>
      <w:r>
        <w:rPr>
          <w:lang w:val="fr-FR"/>
        </w:rPr>
        <w:t>Différentes enceintes (</w:t>
      </w:r>
      <w:r w:rsidRPr="00111333">
        <w:rPr>
          <w:i/>
          <w:lang w:val="fr-FR"/>
        </w:rPr>
        <w:t>enclosure</w:t>
      </w:r>
      <w:r>
        <w:rPr>
          <w:lang w:val="fr-FR"/>
        </w:rPr>
        <w:t>) montrant des piliers décorés:</w:t>
      </w:r>
    </w:p>
    <w:p w14:paraId="2F9F61D1" w14:textId="77777777" w:rsidR="007A63DE" w:rsidRDefault="007A63DE" w:rsidP="007E5918">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0"/>
        <w:gridCol w:w="4176"/>
      </w:tblGrid>
      <w:tr w:rsidR="00E52ECF" w14:paraId="288F144D" w14:textId="77777777" w:rsidTr="009570D2">
        <w:trPr>
          <w:jc w:val="center"/>
        </w:trPr>
        <w:tc>
          <w:tcPr>
            <w:tcW w:w="710" w:type="dxa"/>
          </w:tcPr>
          <w:p w14:paraId="1078506B" w14:textId="77777777" w:rsidR="00E52ECF" w:rsidRPr="00C35EA7" w:rsidRDefault="009570D2" w:rsidP="007E5918">
            <w:pPr>
              <w:jc w:val="center"/>
              <w:rPr>
                <w:lang w:val="fr-FR"/>
              </w:rPr>
            </w:pPr>
            <w:r>
              <w:rPr>
                <w:lang w:val="fr-FR"/>
              </w:rPr>
              <w:t>Enc</w:t>
            </w:r>
          </w:p>
        </w:tc>
        <w:tc>
          <w:tcPr>
            <w:tcW w:w="4176" w:type="dxa"/>
          </w:tcPr>
          <w:p w14:paraId="72B1C2E7" w14:textId="77777777" w:rsidR="00E52ECF" w:rsidRPr="00C35EA7" w:rsidRDefault="00E52ECF" w:rsidP="007E5918">
            <w:pPr>
              <w:jc w:val="center"/>
              <w:rPr>
                <w:lang w:val="fr-FR"/>
              </w:rPr>
            </w:pPr>
            <w:r w:rsidRPr="00C35EA7">
              <w:rPr>
                <w:lang w:val="fr-FR"/>
              </w:rPr>
              <w:t>piliers</w:t>
            </w:r>
          </w:p>
        </w:tc>
      </w:tr>
      <w:tr w:rsidR="00E52ECF" w14:paraId="1929F1DE" w14:textId="77777777" w:rsidTr="009570D2">
        <w:trPr>
          <w:jc w:val="center"/>
        </w:trPr>
        <w:tc>
          <w:tcPr>
            <w:tcW w:w="710" w:type="dxa"/>
          </w:tcPr>
          <w:p w14:paraId="140A9588" w14:textId="77777777" w:rsidR="00E52ECF" w:rsidRPr="00C35EA7" w:rsidRDefault="00E52ECF" w:rsidP="007E5918">
            <w:pPr>
              <w:rPr>
                <w:lang w:val="fr-FR"/>
              </w:rPr>
            </w:pPr>
            <w:r w:rsidRPr="00C35EA7">
              <w:rPr>
                <w:lang w:val="fr-FR"/>
              </w:rPr>
              <w:t>A</w:t>
            </w:r>
          </w:p>
        </w:tc>
        <w:tc>
          <w:tcPr>
            <w:tcW w:w="4176" w:type="dxa"/>
          </w:tcPr>
          <w:p w14:paraId="751747C9" w14:textId="77777777" w:rsidR="00E52ECF" w:rsidRPr="00C35EA7" w:rsidRDefault="00E52ECF" w:rsidP="007E5918">
            <w:pPr>
              <w:rPr>
                <w:lang w:val="fr-FR"/>
              </w:rPr>
            </w:pPr>
            <w:r w:rsidRPr="00C35EA7">
              <w:rPr>
                <w:lang w:val="fr-FR"/>
              </w:rPr>
              <w:t>1, 2, 3, 4, 5</w:t>
            </w:r>
          </w:p>
        </w:tc>
      </w:tr>
      <w:tr w:rsidR="00E52ECF" w14:paraId="0AA4B54A" w14:textId="77777777" w:rsidTr="009570D2">
        <w:trPr>
          <w:jc w:val="center"/>
        </w:trPr>
        <w:tc>
          <w:tcPr>
            <w:tcW w:w="710" w:type="dxa"/>
          </w:tcPr>
          <w:p w14:paraId="79309142" w14:textId="77777777" w:rsidR="00E52ECF" w:rsidRPr="00C35EA7" w:rsidRDefault="00E52ECF" w:rsidP="007E5918">
            <w:pPr>
              <w:rPr>
                <w:lang w:val="fr-FR"/>
              </w:rPr>
            </w:pPr>
            <w:r w:rsidRPr="00C35EA7">
              <w:rPr>
                <w:lang w:val="fr-FR"/>
              </w:rPr>
              <w:t>B</w:t>
            </w:r>
          </w:p>
        </w:tc>
        <w:tc>
          <w:tcPr>
            <w:tcW w:w="4176" w:type="dxa"/>
          </w:tcPr>
          <w:p w14:paraId="57419958" w14:textId="77777777" w:rsidR="00E52ECF" w:rsidRPr="00C35EA7" w:rsidRDefault="00E52ECF" w:rsidP="007E5918">
            <w:pPr>
              <w:rPr>
                <w:lang w:val="fr-FR"/>
              </w:rPr>
            </w:pPr>
            <w:r w:rsidRPr="00C35EA7">
              <w:rPr>
                <w:lang w:val="fr-FR"/>
              </w:rPr>
              <w:t>6, 7, 8, 9, 10, 14, 15, 16, 34</w:t>
            </w:r>
          </w:p>
        </w:tc>
      </w:tr>
      <w:tr w:rsidR="00E52ECF" w14:paraId="1D810A8D" w14:textId="77777777" w:rsidTr="009570D2">
        <w:trPr>
          <w:jc w:val="center"/>
        </w:trPr>
        <w:tc>
          <w:tcPr>
            <w:tcW w:w="710" w:type="dxa"/>
          </w:tcPr>
          <w:p w14:paraId="6BCB9612" w14:textId="768AFC4F" w:rsidR="00E52ECF" w:rsidRPr="00C35EA7" w:rsidRDefault="00000000" w:rsidP="007E5918">
            <w:pPr>
              <w:rPr>
                <w:lang w:val="fr-FR"/>
              </w:rPr>
            </w:pPr>
            <w:hyperlink r:id="rId368" w:anchor="Sit_Gobekli_Tepe_enceinteC" w:history="1">
              <w:r w:rsidR="00E52ECF" w:rsidRPr="00C35EA7">
                <w:rPr>
                  <w:rStyle w:val="Hyperlink"/>
                  <w:lang w:val="fr-FR"/>
                </w:rPr>
                <w:t>C</w:t>
              </w:r>
            </w:hyperlink>
          </w:p>
        </w:tc>
        <w:tc>
          <w:tcPr>
            <w:tcW w:w="4176" w:type="dxa"/>
          </w:tcPr>
          <w:p w14:paraId="7C492799" w14:textId="47701FF2" w:rsidR="00E52ECF" w:rsidRPr="00C35EA7" w:rsidRDefault="00E52ECF" w:rsidP="007E5918">
            <w:pPr>
              <w:rPr>
                <w:lang w:val="fr-FR"/>
              </w:rPr>
            </w:pPr>
            <w:r w:rsidRPr="00C35EA7">
              <w:rPr>
                <w:lang w:val="fr-FR"/>
              </w:rPr>
              <w:t xml:space="preserve">11, 12, 13, 23, 24, 26, </w:t>
            </w:r>
            <w:hyperlink r:id="rId369" w:anchor="Sit_Gobekli_Tepe_pilier27" w:history="1">
              <w:r w:rsidRPr="00C35EA7">
                <w:rPr>
                  <w:rStyle w:val="Hyperlink"/>
                  <w:lang w:val="fr-FR"/>
                </w:rPr>
                <w:t>27</w:t>
              </w:r>
            </w:hyperlink>
            <w:r w:rsidRPr="00C35EA7">
              <w:rPr>
                <w:lang w:val="fr-FR"/>
              </w:rPr>
              <w:t>, 28, 29, 35, 37</w:t>
            </w:r>
          </w:p>
        </w:tc>
      </w:tr>
      <w:tr w:rsidR="00E52ECF" w14:paraId="1A5DA2E5" w14:textId="77777777" w:rsidTr="009570D2">
        <w:trPr>
          <w:jc w:val="center"/>
        </w:trPr>
        <w:tc>
          <w:tcPr>
            <w:tcW w:w="710" w:type="dxa"/>
          </w:tcPr>
          <w:p w14:paraId="7A7E8156" w14:textId="7322E3D3" w:rsidR="00E52ECF" w:rsidRPr="00C35EA7" w:rsidRDefault="00000000" w:rsidP="007E5918">
            <w:pPr>
              <w:rPr>
                <w:lang w:val="fr-FR"/>
              </w:rPr>
            </w:pPr>
            <w:hyperlink r:id="rId370" w:anchor="Sit_Gobekli_Tepe_enceinteD" w:history="1">
              <w:r w:rsidR="00E52ECF" w:rsidRPr="00C35EA7">
                <w:rPr>
                  <w:rStyle w:val="Hyperlink"/>
                  <w:lang w:val="fr-FR"/>
                </w:rPr>
                <w:t>D</w:t>
              </w:r>
            </w:hyperlink>
          </w:p>
        </w:tc>
        <w:tc>
          <w:tcPr>
            <w:tcW w:w="4176" w:type="dxa"/>
          </w:tcPr>
          <w:p w14:paraId="6234B055" w14:textId="6C95A623" w:rsidR="00E52ECF" w:rsidRPr="00C35EA7" w:rsidRDefault="00000000" w:rsidP="007E5918">
            <w:pPr>
              <w:rPr>
                <w:lang w:val="fr-FR"/>
              </w:rPr>
            </w:pPr>
            <w:hyperlink r:id="rId371" w:anchor="Sit_Gobekli_Tepe_pilier18" w:history="1">
              <w:r w:rsidR="00E52ECF" w:rsidRPr="00C35EA7">
                <w:rPr>
                  <w:rStyle w:val="Hyperlink"/>
                  <w:lang w:val="fr-FR"/>
                </w:rPr>
                <w:t>18</w:t>
              </w:r>
            </w:hyperlink>
            <w:r w:rsidR="00E52ECF" w:rsidRPr="00C35EA7">
              <w:rPr>
                <w:lang w:val="fr-FR"/>
              </w:rPr>
              <w:t xml:space="preserve">, 19, 20, 21, 22, 30, </w:t>
            </w:r>
            <w:hyperlink r:id="rId372" w:anchor="Sit_Gobekli_Tepe_pilier31" w:history="1">
              <w:r w:rsidR="00E52ECF" w:rsidRPr="00C35EA7">
                <w:rPr>
                  <w:rStyle w:val="Hyperlink"/>
                  <w:lang w:val="fr-FR"/>
                </w:rPr>
                <w:t>31</w:t>
              </w:r>
            </w:hyperlink>
            <w:r w:rsidR="00E52ECF" w:rsidRPr="00C35EA7">
              <w:rPr>
                <w:lang w:val="fr-FR"/>
              </w:rPr>
              <w:t>, 32, 33</w:t>
            </w:r>
          </w:p>
        </w:tc>
      </w:tr>
      <w:tr w:rsidR="00E52ECF" w14:paraId="6CFE696F" w14:textId="77777777" w:rsidTr="009570D2">
        <w:trPr>
          <w:jc w:val="center"/>
        </w:trPr>
        <w:tc>
          <w:tcPr>
            <w:tcW w:w="710" w:type="dxa"/>
          </w:tcPr>
          <w:p w14:paraId="153EE1E4" w14:textId="77777777" w:rsidR="00E52ECF" w:rsidRDefault="00E52ECF" w:rsidP="007E5918">
            <w:r>
              <w:t>F</w:t>
            </w:r>
          </w:p>
        </w:tc>
        <w:tc>
          <w:tcPr>
            <w:tcW w:w="4176" w:type="dxa"/>
          </w:tcPr>
          <w:p w14:paraId="286CB23C" w14:textId="77777777" w:rsidR="00E52ECF" w:rsidRPr="00C35EA7" w:rsidRDefault="00E52ECF" w:rsidP="007E5918">
            <w:pPr>
              <w:rPr>
                <w:lang w:val="fr-FR"/>
              </w:rPr>
            </w:pPr>
          </w:p>
        </w:tc>
      </w:tr>
    </w:tbl>
    <w:p w14:paraId="771FA5A8" w14:textId="77777777" w:rsidR="00E52ECF" w:rsidRDefault="00E52ECF" w:rsidP="007E5918">
      <w:pPr>
        <w:jc w:val="both"/>
        <w:rPr>
          <w:lang w:val="fr-FR"/>
        </w:rPr>
      </w:pPr>
      <w:r>
        <w:rPr>
          <w:lang w:val="fr-FR"/>
        </w:rPr>
        <w:t>(BIB 2863)</w:t>
      </w:r>
    </w:p>
    <w:p w14:paraId="1423123F" w14:textId="77777777" w:rsidR="00E52ECF" w:rsidRDefault="00E52ECF" w:rsidP="007E5918">
      <w:pPr>
        <w:jc w:val="both"/>
        <w:rPr>
          <w:lang w:val="fr-FR"/>
        </w:rPr>
      </w:pPr>
    </w:p>
    <w:p w14:paraId="207FCA3D" w14:textId="77777777" w:rsidR="00E52ECF" w:rsidRDefault="00E52ECF" w:rsidP="007E5918">
      <w:pPr>
        <w:jc w:val="both"/>
        <w:rPr>
          <w:lang w:val="fr-FR"/>
        </w:rPr>
      </w:pPr>
    </w:p>
    <w:p w14:paraId="617E4759" w14:textId="137E090F" w:rsidR="00DD2F82" w:rsidRDefault="00DD2F82" w:rsidP="007E5918">
      <w:pPr>
        <w:jc w:val="both"/>
        <w:rPr>
          <w:lang w:val="fr-FR"/>
        </w:rPr>
      </w:pPr>
      <w:r w:rsidRPr="0032190F">
        <w:rPr>
          <w:lang w:val="fr-FR"/>
        </w:rPr>
        <w:t>édifices subcirculaires incorporant des stèles d’animaux gravées : félins, bovidés, carnassiers, oiseaux peut-être influencés par l’iconographie des chasseurs-cueilleurs. Sol en chaux (</w:t>
      </w:r>
      <w:r w:rsidRPr="007A63DE">
        <w:rPr>
          <w:i/>
          <w:lang w:val="fr-FR"/>
        </w:rPr>
        <w:t>terrazzo</w:t>
      </w:r>
      <w:r w:rsidRPr="0032190F">
        <w:rPr>
          <w:lang w:val="fr-FR"/>
        </w:rPr>
        <w:t xml:space="preserve">). Le matériel retrouvé (pointes de flèches, …) est caractéristique des </w:t>
      </w:r>
      <w:hyperlink r:id="rId373" w:anchor="Cul_Byblos_Pointes" w:history="1">
        <w:r w:rsidR="00F660C6" w:rsidRPr="004C4E8C">
          <w:rPr>
            <w:rStyle w:val="Hyperlink"/>
            <w:lang w:val="fr-FR"/>
          </w:rPr>
          <w:t>pointes de Byblos</w:t>
        </w:r>
      </w:hyperlink>
      <w:r w:rsidR="00F660C6" w:rsidRPr="00F660C6">
        <w:rPr>
          <w:rStyle w:val="Hyperlink"/>
          <w:color w:val="auto"/>
          <w:u w:val="none"/>
          <w:lang w:val="fr-FR"/>
        </w:rPr>
        <w:t xml:space="preserve"> </w:t>
      </w:r>
      <w:r w:rsidRPr="0032190F">
        <w:rPr>
          <w:lang w:val="fr-FR"/>
        </w:rPr>
        <w:t>et de nombreuses pointes de Nemrik ainsi que des pointes d’Aswad et d’Helwan. Le site a été remblayé dès son abandon (BIB ?)</w:t>
      </w:r>
    </w:p>
    <w:p w14:paraId="4483FC38" w14:textId="77777777" w:rsidR="00DD2F82" w:rsidRDefault="00DD2F82" w:rsidP="007E5918">
      <w:pPr>
        <w:jc w:val="both"/>
        <w:rPr>
          <w:lang w:val="fr-FR"/>
        </w:rPr>
      </w:pPr>
    </w:p>
    <w:p w14:paraId="166FD6D9" w14:textId="77777777" w:rsidR="007A63DE" w:rsidRDefault="007A63DE" w:rsidP="007E5918">
      <w:pPr>
        <w:jc w:val="both"/>
        <w:rPr>
          <w:lang w:val="fr-FR"/>
        </w:rPr>
      </w:pPr>
      <w:r w:rsidRPr="0032190F">
        <w:rPr>
          <w:lang w:val="fr-FR"/>
        </w:rPr>
        <w:t>Les piliers, dont certains montre</w:t>
      </w:r>
      <w:r>
        <w:rPr>
          <w:lang w:val="fr-FR"/>
        </w:rPr>
        <w:t>nt</w:t>
      </w:r>
      <w:r w:rsidRPr="0032190F">
        <w:rPr>
          <w:lang w:val="fr-FR"/>
        </w:rPr>
        <w:t xml:space="preserve"> des anthropomorphes en ronde-bosse (</w:t>
      </w:r>
      <w:r w:rsidRPr="0032190F">
        <w:rPr>
          <w:i/>
          <w:lang w:val="fr-FR"/>
        </w:rPr>
        <w:t>in-the-round</w:t>
      </w:r>
      <w:r w:rsidRPr="0032190F">
        <w:rPr>
          <w:lang w:val="fr-FR"/>
        </w:rPr>
        <w:t>) sont attribués à la fin du PPNA (BIB 2319 p. 12)</w:t>
      </w:r>
      <w:r>
        <w:rPr>
          <w:lang w:val="fr-FR"/>
        </w:rPr>
        <w:t xml:space="preserve"> Certains éléments du corps mais pas de représentation du visage </w:t>
      </w:r>
      <w:r w:rsidRPr="002A4246">
        <w:rPr>
          <w:rFonts w:ascii="AGaramond-Regular" w:hAnsi="AGaramond-Regular" w:cs="AGaramond-Regular"/>
          <w:sz w:val="26"/>
          <w:szCs w:val="26"/>
          <w:lang w:val="fr-FR" w:eastAsia="en-GB"/>
        </w:rPr>
        <w:t>(Schmidt 2011)</w:t>
      </w:r>
      <w:r>
        <w:rPr>
          <w:lang w:val="fr-FR"/>
        </w:rPr>
        <w:t xml:space="preserve"> (BIB 2600) La représentation humaine devient plus explicite au PPN ancien avec une </w:t>
      </w:r>
      <w:r w:rsidRPr="002A4246">
        <w:rPr>
          <w:lang w:val="fr-FR"/>
        </w:rPr>
        <w:t>gravure de</w:t>
      </w:r>
      <w:r>
        <w:rPr>
          <w:lang w:val="fr-FR"/>
        </w:rPr>
        <w:t xml:space="preserve"> </w:t>
      </w:r>
      <w:r w:rsidRPr="002A4246">
        <w:rPr>
          <w:lang w:val="fr-FR"/>
        </w:rPr>
        <w:t>femme sexuellement explicite sur la dalle de pierre placée sur le sol entre deux piliers en forme de T</w:t>
      </w:r>
      <w:r>
        <w:rPr>
          <w:lang w:val="fr-FR"/>
        </w:rPr>
        <w:t xml:space="preserve"> (BIB 2600)</w:t>
      </w:r>
    </w:p>
    <w:p w14:paraId="5B9208E3" w14:textId="77777777" w:rsidR="00174554" w:rsidRDefault="00174554" w:rsidP="007E5918">
      <w:pPr>
        <w:jc w:val="both"/>
        <w:rPr>
          <w:lang w:val="fr-FR"/>
        </w:rPr>
      </w:pPr>
    </w:p>
    <w:p w14:paraId="0C6BE64D" w14:textId="0E15D87C" w:rsidR="007A63DE" w:rsidRDefault="007A63DE" w:rsidP="007E5918">
      <w:pPr>
        <w:jc w:val="both"/>
        <w:rPr>
          <w:lang w:val="fr-FR"/>
        </w:rPr>
      </w:pPr>
      <w:r>
        <w:rPr>
          <w:lang w:val="fr-FR"/>
        </w:rPr>
        <w:t xml:space="preserve">Représentation d'une parturiente (femme en </w:t>
      </w:r>
      <w:hyperlink r:id="rId374" w:anchor="Cul_Art_TAC_c_scene" w:history="1">
        <w:r w:rsidR="00EB7813" w:rsidRPr="00EB7813">
          <w:rPr>
            <w:rStyle w:val="Hyperlink"/>
            <w:lang w:val="fr-FR"/>
          </w:rPr>
          <w:t>scènes</w:t>
        </w:r>
      </w:hyperlink>
      <w:r w:rsidR="00EB7813">
        <w:rPr>
          <w:lang w:val="fr-FR"/>
        </w:rPr>
        <w:t xml:space="preserve"> </w:t>
      </w:r>
      <w:r>
        <w:rPr>
          <w:lang w:val="fr-FR"/>
        </w:rPr>
        <w:t>de repoduction) (BIB La reproduction en la Préhistoria, mars 2018)</w:t>
      </w:r>
    </w:p>
    <w:p w14:paraId="226ED8CA" w14:textId="77777777" w:rsidR="0079769B" w:rsidRDefault="00DF7AC6" w:rsidP="007E5918">
      <w:pPr>
        <w:jc w:val="both"/>
        <w:rPr>
          <w:lang w:val="fr-FR"/>
        </w:rPr>
      </w:pPr>
      <w:r w:rsidRPr="00DF7AC6">
        <w:rPr>
          <w:lang w:val="fr-FR"/>
        </w:rPr>
        <w:br/>
        <w:t>Snake Building: représentations de serpents omniprésent</w:t>
      </w:r>
      <w:r>
        <w:rPr>
          <w:lang w:val="fr-FR"/>
        </w:rPr>
        <w:t>e</w:t>
      </w:r>
      <w:r w:rsidRPr="00DF7AC6">
        <w:rPr>
          <w:lang w:val="fr-FR"/>
        </w:rPr>
        <w:t>s (BIB 2733)</w:t>
      </w:r>
    </w:p>
    <w:p w14:paraId="117F756F" w14:textId="77777777" w:rsidR="009F1939" w:rsidRDefault="009F1939" w:rsidP="007E5918">
      <w:pPr>
        <w:jc w:val="both"/>
        <w:rPr>
          <w:lang w:val="fr-FR"/>
        </w:rPr>
      </w:pPr>
    </w:p>
    <w:p w14:paraId="61C8D1B4" w14:textId="46A4B42C" w:rsidR="009F1939" w:rsidRDefault="009F1939" w:rsidP="007E5918">
      <w:pPr>
        <w:rPr>
          <w:lang w:val="fr-FR"/>
        </w:rPr>
      </w:pPr>
      <w:r>
        <w:rPr>
          <w:lang w:val="fr-FR"/>
        </w:rPr>
        <w:t>O</w:t>
      </w:r>
      <w:r w:rsidRPr="009F1939">
        <w:rPr>
          <w:lang w:val="fr-FR"/>
        </w:rPr>
        <w:t xml:space="preserve">n attribue aux bâtiments des sites de </w:t>
      </w:r>
      <w:hyperlink r:id="rId375" w:anchor="Sit_Nevali_Cori" w:history="1">
        <w:r w:rsidRPr="009F1939">
          <w:rPr>
            <w:rStyle w:val="Hyperlink"/>
            <w:lang w:val="fr-FR"/>
          </w:rPr>
          <w:t>Nevali Cori</w:t>
        </w:r>
      </w:hyperlink>
      <w:r w:rsidRPr="009F1939">
        <w:rPr>
          <w:lang w:val="fr-FR"/>
        </w:rPr>
        <w:t xml:space="preserve">, de Gobelki Tepe ou de </w:t>
      </w:r>
      <w:hyperlink r:id="rId376" w:anchor="Sit_Cayonu" w:history="1">
        <w:r w:rsidR="00E326B9">
          <w:rPr>
            <w:rStyle w:val="Hyperlink"/>
            <w:lang w:val="fr-FR"/>
          </w:rPr>
          <w:t>C</w:t>
        </w:r>
        <w:r w:rsidRPr="009F1939">
          <w:rPr>
            <w:rStyle w:val="Hyperlink"/>
            <w:lang w:val="fr-FR"/>
          </w:rPr>
          <w:t>ay</w:t>
        </w:r>
        <w:r>
          <w:rPr>
            <w:rStyle w:val="Hyperlink"/>
            <w:lang w:val="fr-FR"/>
          </w:rPr>
          <w:t>o</w:t>
        </w:r>
        <w:r w:rsidRPr="009F1939">
          <w:rPr>
            <w:rStyle w:val="Hyperlink"/>
            <w:lang w:val="fr-FR"/>
          </w:rPr>
          <w:t>n</w:t>
        </w:r>
        <w:r>
          <w:rPr>
            <w:rStyle w:val="Hyperlink"/>
            <w:lang w:val="fr-FR"/>
          </w:rPr>
          <w:t>u</w:t>
        </w:r>
      </w:hyperlink>
      <w:r w:rsidRPr="009F1939">
        <w:rPr>
          <w:lang w:val="fr-FR"/>
        </w:rPr>
        <w:t>, la fonction de sanctuaire (Aurenche et Kozlowski 1999 : 180)</w:t>
      </w:r>
      <w:r>
        <w:rPr>
          <w:lang w:val="fr-FR"/>
        </w:rPr>
        <w:t>(BIB 2793)</w:t>
      </w:r>
    </w:p>
    <w:p w14:paraId="7021D0F0" w14:textId="77777777" w:rsidR="009F1939" w:rsidRDefault="009F1939" w:rsidP="007E5918">
      <w:pPr>
        <w:jc w:val="both"/>
        <w:rPr>
          <w:lang w:val="fr-FR"/>
        </w:rPr>
      </w:pPr>
    </w:p>
    <w:p w14:paraId="5C596C44" w14:textId="77777777" w:rsidR="00174554" w:rsidRDefault="00174554" w:rsidP="007E5918">
      <w:pPr>
        <w:jc w:val="both"/>
        <w:rPr>
          <w:lang w:val="fr-FR"/>
        </w:rPr>
      </w:pPr>
    </w:p>
    <w:p w14:paraId="6D9B47E3" w14:textId="77777777" w:rsidR="00174554" w:rsidRDefault="00174554" w:rsidP="007E5918">
      <w:pPr>
        <w:pStyle w:val="Heading3"/>
      </w:pPr>
      <w:r>
        <w:t>Pilliers</w:t>
      </w:r>
    </w:p>
    <w:p w14:paraId="7921D1D6" w14:textId="25731D6B" w:rsidR="00174554" w:rsidRPr="003A2BE3" w:rsidRDefault="00174554" w:rsidP="007E5918">
      <w:pPr>
        <w:jc w:val="both"/>
      </w:pPr>
      <w:r>
        <w:rPr>
          <w:lang w:val="fr-FR"/>
        </w:rPr>
        <w:t xml:space="preserve">La </w:t>
      </w:r>
      <w:r w:rsidR="002878A5">
        <w:rPr>
          <w:lang w:val="fr-FR"/>
        </w:rPr>
        <w:t>silhouette</w:t>
      </w:r>
      <w:r>
        <w:rPr>
          <w:lang w:val="fr-FR"/>
        </w:rPr>
        <w:t xml:space="preserve"> des </w:t>
      </w:r>
      <w:r w:rsidRPr="00174554">
        <w:rPr>
          <w:i/>
          <w:lang w:val="fr-FR"/>
        </w:rPr>
        <w:t>T-shaped pillars</w:t>
      </w:r>
      <w:r>
        <w:rPr>
          <w:lang w:val="fr-FR"/>
        </w:rPr>
        <w:t xml:space="preserve"> </w:t>
      </w:r>
      <w:r w:rsidR="002878A5">
        <w:rPr>
          <w:lang w:val="fr-FR"/>
        </w:rPr>
        <w:t xml:space="preserve">et de leur socle en pierre </w:t>
      </w:r>
      <w:r>
        <w:rPr>
          <w:lang w:val="fr-FR"/>
        </w:rPr>
        <w:t xml:space="preserve">est isomorphe à celle des H représentés dessus (SS BIB). Sur ces piliers </w:t>
      </w:r>
      <w:hyperlink r:id="rId377" w:anchor="Cul_Art_TAC_T_a_per_PPNA" w:history="1">
        <w:r w:rsidRPr="009F1939">
          <w:rPr>
            <w:rStyle w:val="Hyperlink"/>
            <w:lang w:val="fr-FR"/>
          </w:rPr>
          <w:t>anthropomorphes</w:t>
        </w:r>
      </w:hyperlink>
      <w:r>
        <w:rPr>
          <w:lang w:val="fr-FR"/>
        </w:rPr>
        <w:t xml:space="preserve"> la ceinture est le principal vétement visible (v. </w:t>
      </w:r>
      <w:hyperlink r:id="rId378" w:anchor="Sit_Gobekli_Tepe_pilier18" w:history="1">
        <w:r w:rsidRPr="003A2BE3">
          <w:rPr>
            <w:rStyle w:val="Hyperlink"/>
          </w:rPr>
          <w:t>pilier 18</w:t>
        </w:r>
      </w:hyperlink>
      <w:r w:rsidRPr="003A2BE3">
        <w:t>) (SS BIB)</w:t>
      </w:r>
      <w:r w:rsidR="009F1939" w:rsidRPr="003A2BE3">
        <w:t xml:space="preserve"> Piliers anthropomorphes (BIB Arte 2018)</w:t>
      </w:r>
    </w:p>
    <w:p w14:paraId="217C010B" w14:textId="77777777" w:rsidR="009570D2" w:rsidRPr="003A2BE3" w:rsidRDefault="009570D2" w:rsidP="007E5918">
      <w:pPr>
        <w:jc w:val="both"/>
      </w:pPr>
    </w:p>
    <w:p w14:paraId="2D40D80B" w14:textId="77777777" w:rsidR="009570D2" w:rsidRPr="003A2BE3" w:rsidRDefault="009570D2" w:rsidP="007E5918">
      <w:pPr>
        <w:pStyle w:val="Heading3"/>
        <w:rPr>
          <w:lang w:val="en-US"/>
        </w:rPr>
      </w:pPr>
      <w:bookmarkStart w:id="224" w:name="Sit_Gobekli_Tepe_LionPilBld"/>
      <w:r w:rsidRPr="003A2BE3">
        <w:rPr>
          <w:lang w:val="en-US"/>
        </w:rPr>
        <w:t>Lion Pillar Building</w:t>
      </w:r>
    </w:p>
    <w:bookmarkEnd w:id="224"/>
    <w:p w14:paraId="2BACD7B1" w14:textId="6D3D9E68" w:rsidR="009570D2" w:rsidRPr="007E5918" w:rsidRDefault="007E5918" w:rsidP="007E5918">
      <w:pPr>
        <w:rPr>
          <w:sz w:val="20"/>
          <w:lang w:eastAsia="fr-FR"/>
        </w:rPr>
      </w:pPr>
      <w:r w:rsidRPr="007E5918">
        <w:rPr>
          <w:sz w:val="20"/>
          <w:lang w:eastAsia="fr-FR"/>
        </w:rPr>
        <w:t>LionPB</w:t>
      </w:r>
    </w:p>
    <w:p w14:paraId="40998F1F" w14:textId="77777777" w:rsidR="007E5918" w:rsidRPr="003A2BE3" w:rsidRDefault="007E5918" w:rsidP="007E5918">
      <w:pPr>
        <w:rPr>
          <w:lang w:eastAsia="fr-FR"/>
        </w:rPr>
      </w:pPr>
    </w:p>
    <w:p w14:paraId="20DB75E6" w14:textId="77777777" w:rsidR="009570D2" w:rsidRPr="003A2BE3" w:rsidRDefault="009570D2" w:rsidP="007E5918">
      <w:pPr>
        <w:pStyle w:val="Heading3"/>
        <w:rPr>
          <w:lang w:val="en-US"/>
        </w:rPr>
      </w:pPr>
      <w:r w:rsidRPr="003A2BE3">
        <w:rPr>
          <w:lang w:val="en-US"/>
        </w:rPr>
        <w:t>Double Pillar Building</w:t>
      </w:r>
    </w:p>
    <w:p w14:paraId="1E46AECE" w14:textId="77777777" w:rsidR="009570D2" w:rsidRPr="003A2BE3" w:rsidRDefault="009570D2" w:rsidP="007E5918">
      <w:pPr>
        <w:jc w:val="both"/>
      </w:pPr>
    </w:p>
    <w:p w14:paraId="18ACDBCC" w14:textId="77777777" w:rsidR="009570D2" w:rsidRPr="003A2BE3" w:rsidRDefault="009570D2" w:rsidP="007E5918">
      <w:pPr>
        <w:pStyle w:val="Heading3"/>
        <w:rPr>
          <w:lang w:val="en-US"/>
        </w:rPr>
      </w:pPr>
      <w:r w:rsidRPr="003A2BE3">
        <w:rPr>
          <w:lang w:val="en-US"/>
        </w:rPr>
        <w:t>Snake Pillar Building</w:t>
      </w:r>
    </w:p>
    <w:p w14:paraId="3A78D51C" w14:textId="77777777" w:rsidR="009570D2" w:rsidRPr="007E5918" w:rsidRDefault="009570D2" w:rsidP="007E5918">
      <w:pPr>
        <w:rPr>
          <w:i/>
          <w:sz w:val="20"/>
          <w:lang w:val="fr-FR" w:eastAsia="fr-FR"/>
        </w:rPr>
      </w:pPr>
      <w:r w:rsidRPr="007E5918">
        <w:rPr>
          <w:i/>
          <w:sz w:val="20"/>
          <w:lang w:val="fr-FR" w:eastAsia="fr-FR"/>
        </w:rPr>
        <w:t>Structure A</w:t>
      </w:r>
    </w:p>
    <w:p w14:paraId="48946F42" w14:textId="77777777" w:rsidR="009570D2" w:rsidRPr="007E5918" w:rsidRDefault="009570D2" w:rsidP="007E5918">
      <w:pPr>
        <w:rPr>
          <w:i/>
          <w:sz w:val="20"/>
          <w:lang w:val="fr-FR" w:eastAsia="fr-FR"/>
        </w:rPr>
      </w:pPr>
    </w:p>
    <w:p w14:paraId="017D19E3" w14:textId="77777777" w:rsidR="009570D2" w:rsidRPr="007E5918" w:rsidRDefault="009570D2" w:rsidP="007E5918">
      <w:pPr>
        <w:rPr>
          <w:lang w:val="fr-FR" w:eastAsia="fr-FR"/>
        </w:rPr>
      </w:pPr>
      <w:r w:rsidRPr="007E5918">
        <w:rPr>
          <w:lang w:val="fr-FR" w:eastAsia="fr-FR"/>
        </w:rPr>
        <w:t>PPNA/EPPNB (BIB 3388)</w:t>
      </w:r>
    </w:p>
    <w:p w14:paraId="3756C3F3" w14:textId="77777777" w:rsidR="009570D2" w:rsidRPr="007E5918" w:rsidRDefault="009570D2" w:rsidP="007E5918">
      <w:pPr>
        <w:rPr>
          <w:lang w:val="fr-FR" w:eastAsia="fr-FR"/>
        </w:rPr>
      </w:pPr>
    </w:p>
    <w:p w14:paraId="16A81ABF" w14:textId="77777777" w:rsidR="009570D2" w:rsidRDefault="009570D2" w:rsidP="007E5918">
      <w:pPr>
        <w:pStyle w:val="Heading3"/>
      </w:pPr>
      <w:r>
        <w:t>structure B</w:t>
      </w:r>
    </w:p>
    <w:p w14:paraId="4A16CBAE" w14:textId="77777777" w:rsidR="009570D2" w:rsidRDefault="009570D2" w:rsidP="007E5918">
      <w:pPr>
        <w:rPr>
          <w:lang w:val="fr-FR" w:eastAsia="fr-FR"/>
        </w:rPr>
      </w:pPr>
    </w:p>
    <w:p w14:paraId="6790B830" w14:textId="77777777" w:rsidR="009570D2" w:rsidRPr="009570D2" w:rsidRDefault="009570D2" w:rsidP="007E5918">
      <w:pPr>
        <w:rPr>
          <w:lang w:val="fr-FR" w:eastAsia="fr-FR"/>
        </w:rPr>
      </w:pPr>
      <w:r w:rsidRPr="009570D2">
        <w:rPr>
          <w:lang w:val="fr-FR" w:eastAsia="fr-FR"/>
        </w:rPr>
        <w:t>PPNA/EPPNB</w:t>
      </w:r>
      <w:r>
        <w:rPr>
          <w:lang w:val="fr-FR" w:eastAsia="fr-FR"/>
        </w:rPr>
        <w:t>, de forme circulaire (BIB 3388)</w:t>
      </w:r>
    </w:p>
    <w:p w14:paraId="35F6EB72" w14:textId="77777777" w:rsidR="009570D2" w:rsidRPr="009570D2" w:rsidRDefault="009570D2" w:rsidP="007E5918">
      <w:pPr>
        <w:rPr>
          <w:lang w:val="fr-FR" w:eastAsia="fr-FR"/>
        </w:rPr>
      </w:pPr>
    </w:p>
    <w:p w14:paraId="5CB33E5E" w14:textId="77777777" w:rsidR="009570D2" w:rsidRPr="009570D2" w:rsidRDefault="009570D2" w:rsidP="007E5918">
      <w:pPr>
        <w:jc w:val="both"/>
        <w:rPr>
          <w:lang w:val="fr-FR"/>
        </w:rPr>
      </w:pPr>
    </w:p>
    <w:p w14:paraId="636C80B3" w14:textId="77777777" w:rsidR="009570D2" w:rsidRPr="009570D2" w:rsidRDefault="009570D2" w:rsidP="007E5918">
      <w:pPr>
        <w:pStyle w:val="Heading3"/>
      </w:pPr>
      <w:r>
        <w:t>structure</w:t>
      </w:r>
      <w:r w:rsidRPr="009570D2">
        <w:t xml:space="preserve"> C</w:t>
      </w:r>
    </w:p>
    <w:p w14:paraId="54924A16" w14:textId="77777777" w:rsidR="009570D2" w:rsidRPr="009570D2" w:rsidRDefault="009570D2" w:rsidP="007E5918">
      <w:pPr>
        <w:rPr>
          <w:lang w:val="fr-FR" w:eastAsia="fr-FR"/>
        </w:rPr>
      </w:pPr>
    </w:p>
    <w:p w14:paraId="0B311FE3" w14:textId="77777777" w:rsidR="009570D2" w:rsidRDefault="009570D2" w:rsidP="007E5918">
      <w:pPr>
        <w:rPr>
          <w:lang w:val="fr-FR" w:eastAsia="fr-FR"/>
        </w:rPr>
      </w:pPr>
      <w:r w:rsidRPr="009570D2">
        <w:rPr>
          <w:lang w:val="fr-FR" w:eastAsia="fr-FR"/>
        </w:rPr>
        <w:t>PPNA/EPPNB</w:t>
      </w:r>
      <w:r>
        <w:rPr>
          <w:lang w:val="fr-FR" w:eastAsia="fr-FR"/>
        </w:rPr>
        <w:t>, de forme circulaire (BIB 3388)</w:t>
      </w:r>
    </w:p>
    <w:p w14:paraId="76A0FE89" w14:textId="77777777" w:rsidR="009570D2" w:rsidRDefault="009570D2" w:rsidP="007E5918">
      <w:pPr>
        <w:rPr>
          <w:lang w:val="fr-FR" w:eastAsia="fr-FR"/>
        </w:rPr>
      </w:pPr>
    </w:p>
    <w:p w14:paraId="1951BB05" w14:textId="77777777" w:rsidR="009570D2" w:rsidRPr="009570D2" w:rsidRDefault="009570D2" w:rsidP="007E5918">
      <w:pPr>
        <w:pStyle w:val="Heading3"/>
        <w:rPr>
          <w:rFonts w:cs="Times New Roman"/>
        </w:rPr>
      </w:pPr>
      <w:r>
        <w:t>Bedrock Structure</w:t>
      </w:r>
    </w:p>
    <w:p w14:paraId="6F805BFF" w14:textId="77777777" w:rsidR="009570D2" w:rsidRPr="003A2BE3" w:rsidRDefault="009570D2" w:rsidP="007E5918">
      <w:pPr>
        <w:rPr>
          <w:lang w:val="fr-FR" w:eastAsia="fr-FR"/>
        </w:rPr>
      </w:pPr>
    </w:p>
    <w:p w14:paraId="2A5633C8" w14:textId="77777777" w:rsidR="00174554" w:rsidRDefault="00174554" w:rsidP="007E5918">
      <w:pPr>
        <w:jc w:val="both"/>
        <w:rPr>
          <w:lang w:val="fr-FR"/>
        </w:rPr>
      </w:pPr>
    </w:p>
    <w:p w14:paraId="480D5A18" w14:textId="1971CBB4" w:rsidR="00174554" w:rsidRDefault="007E5918" w:rsidP="007E5918">
      <w:pPr>
        <w:pStyle w:val="Heading3"/>
      </w:pPr>
      <w:r>
        <w:t>e</w:t>
      </w:r>
      <w:r w:rsidR="00174554">
        <w:t>nceintes</w:t>
      </w:r>
    </w:p>
    <w:p w14:paraId="43462DC6" w14:textId="77777777" w:rsidR="00E52ECF" w:rsidRDefault="00E52ECF" w:rsidP="007E5918">
      <w:pPr>
        <w:rPr>
          <w:lang w:val="fr-FR"/>
        </w:rPr>
      </w:pPr>
    </w:p>
    <w:p w14:paraId="7656E3B6" w14:textId="77777777" w:rsidR="009570D2" w:rsidRDefault="009570D2" w:rsidP="007E5918">
      <w:pPr>
        <w:pStyle w:val="Heading4"/>
      </w:pPr>
      <w:bookmarkStart w:id="225" w:name="Sit_Gobekli_Tepe_enceinteA"/>
      <w:r>
        <w:t>Enc A</w:t>
      </w:r>
    </w:p>
    <w:bookmarkEnd w:id="225"/>
    <w:p w14:paraId="7E6AB4B3" w14:textId="77777777" w:rsidR="009570D2" w:rsidRDefault="009570D2" w:rsidP="007E5918">
      <w:pPr>
        <w:rPr>
          <w:lang w:val="fr-FR"/>
        </w:rPr>
      </w:pPr>
    </w:p>
    <w:p w14:paraId="5EA33355" w14:textId="77777777" w:rsidR="009570D2" w:rsidRDefault="009570D2" w:rsidP="007E5918">
      <w:pPr>
        <w:rPr>
          <w:lang w:val="fr-FR"/>
        </w:rPr>
      </w:pPr>
    </w:p>
    <w:p w14:paraId="35F52AE8" w14:textId="77777777" w:rsidR="009570D2" w:rsidRDefault="009570D2" w:rsidP="007E5918">
      <w:pPr>
        <w:pStyle w:val="Heading4"/>
      </w:pPr>
      <w:bookmarkStart w:id="226" w:name="Sit_Gobekli_Tepe_enceinteB"/>
      <w:r>
        <w:t>Enc B</w:t>
      </w:r>
    </w:p>
    <w:bookmarkEnd w:id="226"/>
    <w:p w14:paraId="197BD6C2" w14:textId="77777777" w:rsidR="009570D2" w:rsidRDefault="009570D2" w:rsidP="007E5918">
      <w:pPr>
        <w:rPr>
          <w:lang w:val="fr-FR"/>
        </w:rPr>
      </w:pPr>
    </w:p>
    <w:p w14:paraId="3EEA871A" w14:textId="77777777" w:rsidR="00E52ECF" w:rsidRPr="00DF7AC6" w:rsidRDefault="00E52ECF" w:rsidP="007E5918">
      <w:pPr>
        <w:jc w:val="both"/>
        <w:rPr>
          <w:lang w:val="fr-FR"/>
        </w:rPr>
      </w:pPr>
    </w:p>
    <w:p w14:paraId="464DB3E1" w14:textId="77777777" w:rsidR="006306DB" w:rsidRDefault="006306DB" w:rsidP="007E5918">
      <w:pPr>
        <w:pStyle w:val="Heading4"/>
      </w:pPr>
      <w:bookmarkStart w:id="227" w:name="Sit_Gobekli_Tepe_enceinteC"/>
      <w:r>
        <w:t>Enc C</w:t>
      </w:r>
    </w:p>
    <w:bookmarkEnd w:id="227"/>
    <w:p w14:paraId="2DFAAADC" w14:textId="77777777" w:rsidR="006306DB" w:rsidRPr="009570D2" w:rsidRDefault="009570D2" w:rsidP="007E5918">
      <w:pPr>
        <w:jc w:val="both"/>
        <w:rPr>
          <w:sz w:val="20"/>
          <w:lang w:val="fr-FR"/>
        </w:rPr>
      </w:pPr>
      <w:r w:rsidRPr="009570D2">
        <w:rPr>
          <w:sz w:val="20"/>
          <w:lang w:val="fr-FR"/>
        </w:rPr>
        <w:t>enceinte C, enclosure C</w:t>
      </w:r>
    </w:p>
    <w:p w14:paraId="047997E3" w14:textId="77777777" w:rsidR="009570D2" w:rsidRDefault="009570D2" w:rsidP="007E5918">
      <w:pPr>
        <w:jc w:val="both"/>
        <w:rPr>
          <w:lang w:val="fr-FR"/>
        </w:rPr>
      </w:pPr>
    </w:p>
    <w:p w14:paraId="47C48A66" w14:textId="77777777" w:rsidR="006306DB" w:rsidRDefault="006306DB" w:rsidP="007E5918">
      <w:pPr>
        <w:pStyle w:val="Heading5"/>
        <w:spacing w:before="0" w:after="0"/>
      </w:pPr>
      <w:bookmarkStart w:id="228" w:name="Sit_Gobekli_Tepe_pilier27"/>
      <w:r>
        <w:t>Pilier 27</w:t>
      </w:r>
    </w:p>
    <w:bookmarkEnd w:id="228"/>
    <w:p w14:paraId="59FE47F7" w14:textId="77777777" w:rsidR="00CF1590" w:rsidRDefault="00CF1590" w:rsidP="007E5918">
      <w:pPr>
        <w:rPr>
          <w:lang w:val="fr-FR"/>
        </w:rPr>
      </w:pPr>
    </w:p>
    <w:p w14:paraId="0B1BB190" w14:textId="77777777" w:rsidR="00CF1590" w:rsidRPr="00CF1590" w:rsidRDefault="00626634" w:rsidP="007E5918">
      <w:pPr>
        <w:rPr>
          <w:lang w:val="fr-FR"/>
        </w:rPr>
      </w:pPr>
      <w:r>
        <w:rPr>
          <w:lang w:val="fr-FR"/>
        </w:rPr>
        <w:t xml:space="preserve">Représentation de suidé et d'une panthère </w:t>
      </w:r>
      <w:r w:rsidR="00CF1590">
        <w:rPr>
          <w:lang w:val="fr-FR"/>
        </w:rPr>
        <w:t>(SS BIB)</w:t>
      </w:r>
    </w:p>
    <w:p w14:paraId="4077AB31" w14:textId="77777777" w:rsidR="002F16D0" w:rsidRPr="0032190F" w:rsidRDefault="002F16D0" w:rsidP="007E5918">
      <w:pPr>
        <w:jc w:val="both"/>
        <w:rPr>
          <w:lang w:val="fr-FR"/>
        </w:rPr>
      </w:pPr>
    </w:p>
    <w:p w14:paraId="49EF5463" w14:textId="77777777" w:rsidR="002F16D0" w:rsidRPr="0032190F" w:rsidRDefault="002F16D0" w:rsidP="007E5918">
      <w:pPr>
        <w:pStyle w:val="Heading4"/>
      </w:pPr>
      <w:bookmarkStart w:id="229" w:name="Sit_Gobekli_Tepe_enceinteD"/>
      <w:r w:rsidRPr="0032190F">
        <w:t>Enc</w:t>
      </w:r>
      <w:r w:rsidR="009570D2">
        <w:t xml:space="preserve"> </w:t>
      </w:r>
      <w:r w:rsidRPr="0032190F">
        <w:t>D</w:t>
      </w:r>
    </w:p>
    <w:bookmarkEnd w:id="229"/>
    <w:p w14:paraId="7D852EC8" w14:textId="77777777" w:rsidR="002F16D0" w:rsidRPr="009570D2" w:rsidRDefault="009570D2" w:rsidP="007E5918">
      <w:pPr>
        <w:jc w:val="both"/>
        <w:rPr>
          <w:sz w:val="20"/>
          <w:lang w:val="fr-FR"/>
        </w:rPr>
      </w:pPr>
      <w:r w:rsidRPr="009570D2">
        <w:rPr>
          <w:sz w:val="20"/>
          <w:lang w:val="fr-FR"/>
        </w:rPr>
        <w:t>enciente D, enclosure D</w:t>
      </w:r>
    </w:p>
    <w:p w14:paraId="7960A02B" w14:textId="77777777" w:rsidR="009570D2" w:rsidRPr="0032190F" w:rsidRDefault="009570D2" w:rsidP="007E5918">
      <w:pPr>
        <w:jc w:val="both"/>
        <w:rPr>
          <w:lang w:val="fr-FR"/>
        </w:rPr>
      </w:pPr>
    </w:p>
    <w:p w14:paraId="0AED9905" w14:textId="77777777" w:rsidR="002F16D0" w:rsidRDefault="002F16D0" w:rsidP="007E5918">
      <w:pPr>
        <w:jc w:val="both"/>
        <w:rPr>
          <w:lang w:val="fr-FR"/>
        </w:rPr>
      </w:pPr>
      <w:r w:rsidRPr="0032190F">
        <w:rPr>
          <w:lang w:val="fr-FR"/>
        </w:rPr>
        <w:t>Edifice circulaire daté du 10</w:t>
      </w:r>
      <w:r w:rsidRPr="0032190F">
        <w:rPr>
          <w:vertAlign w:val="superscript"/>
          <w:lang w:val="fr-FR"/>
        </w:rPr>
        <w:t>e</w:t>
      </w:r>
      <w:r w:rsidRPr="0032190F">
        <w:rPr>
          <w:lang w:val="fr-FR"/>
        </w:rPr>
        <w:t xml:space="preserve"> millénaire aec (BIB 2278 p. 896)</w:t>
      </w:r>
    </w:p>
    <w:p w14:paraId="581410FC" w14:textId="77777777" w:rsidR="002A4246" w:rsidRPr="008F46B9" w:rsidRDefault="002A4246" w:rsidP="007E5918">
      <w:pPr>
        <w:jc w:val="both"/>
      </w:pPr>
      <w:r w:rsidRPr="008F46B9">
        <w:rPr>
          <w:i/>
        </w:rPr>
        <w:t>T-shaped pillars</w:t>
      </w:r>
      <w:r w:rsidRPr="008F46B9">
        <w:t xml:space="preserve"> (BIB 2600)</w:t>
      </w:r>
    </w:p>
    <w:p w14:paraId="14DC67EB" w14:textId="77777777" w:rsidR="002F16D0" w:rsidRPr="008F46B9" w:rsidRDefault="002F16D0" w:rsidP="007E5918">
      <w:pPr>
        <w:jc w:val="both"/>
      </w:pPr>
    </w:p>
    <w:p w14:paraId="668B6A13" w14:textId="77777777" w:rsidR="002F16D0" w:rsidRPr="00E52ECF" w:rsidRDefault="002F16D0" w:rsidP="007E5918">
      <w:pPr>
        <w:pStyle w:val="Heading5"/>
        <w:spacing w:before="0" w:after="0"/>
        <w:rPr>
          <w:lang w:val="en-US"/>
        </w:rPr>
      </w:pPr>
      <w:bookmarkStart w:id="230" w:name="Sit_Gobekli_Tepe_pilier18"/>
      <w:r w:rsidRPr="00E52ECF">
        <w:rPr>
          <w:lang w:val="en-US"/>
        </w:rPr>
        <w:t>Pilier 18</w:t>
      </w:r>
    </w:p>
    <w:bookmarkEnd w:id="230"/>
    <w:p w14:paraId="0D715497" w14:textId="77777777" w:rsidR="002F16D0" w:rsidRDefault="00174554" w:rsidP="007E5918">
      <w:pPr>
        <w:jc w:val="both"/>
        <w:rPr>
          <w:lang w:val="fr-FR"/>
        </w:rPr>
      </w:pPr>
      <w:r w:rsidRPr="00174554">
        <w:rPr>
          <w:i/>
          <w:lang w:val="fr-FR"/>
        </w:rPr>
        <w:t>T-shaped pillar</w:t>
      </w:r>
      <w:r>
        <w:rPr>
          <w:lang w:val="fr-FR"/>
        </w:rPr>
        <w:t xml:space="preserve"> de</w:t>
      </w:r>
      <w:r w:rsidR="002F16D0" w:rsidRPr="0032190F">
        <w:rPr>
          <w:lang w:val="fr-FR"/>
        </w:rPr>
        <w:t xml:space="preserve"> composition semblable à celle du pilier 31. (BIB 2278 p. 896)</w:t>
      </w:r>
    </w:p>
    <w:p w14:paraId="4FC6D7BB" w14:textId="77777777" w:rsidR="00F830A3" w:rsidRDefault="00F830A3" w:rsidP="007E5918">
      <w:pPr>
        <w:jc w:val="both"/>
        <w:rPr>
          <w:lang w:val="fr-FR"/>
        </w:rPr>
      </w:pPr>
    </w:p>
    <w:p w14:paraId="1A4F0797" w14:textId="35E4E157" w:rsidR="002F16D0" w:rsidRPr="0032190F" w:rsidRDefault="002F16D0" w:rsidP="007E5918">
      <w:pPr>
        <w:jc w:val="both"/>
        <w:rPr>
          <w:lang w:val="fr-FR"/>
        </w:rPr>
      </w:pPr>
      <w:r w:rsidRPr="0032190F">
        <w:rPr>
          <w:lang w:val="fr-FR"/>
        </w:rPr>
        <w:t xml:space="preserve">Sur le flanc, des représentations de bras pliés, les mains venant s’opposer sur la tranche de la pierre par les extrémités des doigts joints (fig. 10). Une probable </w:t>
      </w:r>
      <w:hyperlink r:id="rId379" w:anchor="Cul_Art_TAC_T_t_ceinture" w:history="1">
        <w:r w:rsidR="00683577" w:rsidRPr="00683577">
          <w:rPr>
            <w:rStyle w:val="Hyperlink"/>
            <w:lang w:val="fr-FR"/>
          </w:rPr>
          <w:t>ceintur</w:t>
        </w:r>
        <w:r w:rsidR="00683577">
          <w:rPr>
            <w:rStyle w:val="Hyperlink"/>
            <w:lang w:val="fr-FR"/>
          </w:rPr>
          <w:t>e</w:t>
        </w:r>
      </w:hyperlink>
      <w:r w:rsidRPr="0032190F">
        <w:rPr>
          <w:lang w:val="fr-FR"/>
        </w:rPr>
        <w:t>, sousjacente aux mains ramenées sur ce « ventre », marque bien, sur les deux stèles, la transition vers la partie basale. Tête ou visage ne sont pas dessinés, pas plus que les membres inférieurs. Mais sous les doigts et sous la ceinture, et dans une continuité graphique avec celle-ci, un cache-sexe réaliste est aisément reconnaissable. Il est formé de trois éléments longilignes interprétés comme la figuration de la fourrure du train arrière d’un renard, pattes et queue (Schmidt 2010, p. 245) (BIB 2278 p. 896)</w:t>
      </w:r>
      <w:r w:rsidR="00174554">
        <w:rPr>
          <w:lang w:val="fr-FR"/>
        </w:rPr>
        <w:t xml:space="preserve">. La ceinture se referme sous les mains avec des motifs de H encadrant des demi-cercles/arceaux </w:t>
      </w:r>
      <w:r w:rsidR="002878A5">
        <w:rPr>
          <w:lang w:val="fr-FR"/>
        </w:rPr>
        <w:t>orientés verticalement.(SS BIB) Le côté extérieur de la ceinture est plus richement décorée (4 arceaux et deux H) que sont côté à intérieur (2 arceaux, 1 H) (SS BIB)</w:t>
      </w:r>
    </w:p>
    <w:p w14:paraId="64E2D97C" w14:textId="77777777" w:rsidR="002F16D0" w:rsidRPr="0032190F" w:rsidRDefault="002F16D0" w:rsidP="007E5918">
      <w:pPr>
        <w:jc w:val="both"/>
        <w:rPr>
          <w:lang w:val="fr-FR"/>
        </w:rPr>
      </w:pPr>
      <w:r w:rsidRPr="0032190F">
        <w:rPr>
          <w:lang w:val="fr-FR"/>
        </w:rPr>
        <w:t>Un renard est gravé sur le pilier-stèle (BIB 2278 p. 896)</w:t>
      </w:r>
      <w:r w:rsidR="00174554">
        <w:rPr>
          <w:lang w:val="fr-FR"/>
        </w:rPr>
        <w:t xml:space="preserve"> canidé ithypalique (SS BIB) La ceinture montre des motifs de demi-cercle</w:t>
      </w:r>
      <w:r w:rsidR="002878A5">
        <w:rPr>
          <w:lang w:val="fr-FR"/>
        </w:rPr>
        <w:t>/arceaux orienté hozontalement</w:t>
      </w:r>
      <w:r w:rsidR="00174554">
        <w:rPr>
          <w:lang w:val="fr-FR"/>
        </w:rPr>
        <w:t xml:space="preserve"> et de</w:t>
      </w:r>
      <w:r w:rsidR="002878A5">
        <w:rPr>
          <w:lang w:val="fr-FR"/>
        </w:rPr>
        <w:t>s</w:t>
      </w:r>
      <w:r w:rsidR="00174554">
        <w:rPr>
          <w:lang w:val="fr-FR"/>
        </w:rPr>
        <w:t xml:space="preserve"> H (SS BIB)</w:t>
      </w:r>
    </w:p>
    <w:p w14:paraId="6DBE5BA3" w14:textId="392E5CD2" w:rsidR="002F16D0" w:rsidRPr="0032190F" w:rsidRDefault="002F16D0" w:rsidP="007E5918">
      <w:pPr>
        <w:jc w:val="both"/>
        <w:rPr>
          <w:lang w:val="fr-FR"/>
        </w:rPr>
      </w:pPr>
      <w:r w:rsidRPr="0032190F">
        <w:rPr>
          <w:lang w:val="fr-FR"/>
        </w:rPr>
        <w:t xml:space="preserve">On note avec intérêt qu’aux extrémités des pattes du cache-sexe, les 5 griffes ou les 5 doigts sont également précisés par incision, confortant le diagnostic du fouilleur. Quant au sexe caché des personnages, et selon nos collègues, il est déduit par analogie avec les figures anthropomorphes à </w:t>
      </w:r>
      <w:hyperlink r:id="rId380" w:anchor="Cul_Art_TAC_T_t_ceinture" w:history="1">
        <w:r w:rsidR="00683577" w:rsidRPr="00683577">
          <w:rPr>
            <w:rStyle w:val="Hyperlink"/>
            <w:lang w:val="fr-FR"/>
          </w:rPr>
          <w:t>ceintur</w:t>
        </w:r>
        <w:r w:rsidR="00683577">
          <w:rPr>
            <w:rStyle w:val="Hyperlink"/>
            <w:lang w:val="fr-FR"/>
          </w:rPr>
          <w:t>e</w:t>
        </w:r>
      </w:hyperlink>
      <w:r w:rsidR="00683577">
        <w:rPr>
          <w:lang w:val="fr-FR"/>
        </w:rPr>
        <w:t xml:space="preserve"> </w:t>
      </w:r>
      <w:r w:rsidRPr="0032190F">
        <w:rPr>
          <w:lang w:val="fr-FR"/>
        </w:rPr>
        <w:t xml:space="preserve">similaire (sans cache-sexe) du site de </w:t>
      </w:r>
      <w:hyperlink r:id="rId381" w:anchor="Sit_Nevali_Cori" w:history="1">
        <w:r w:rsidRPr="0032190F">
          <w:rPr>
            <w:rStyle w:val="Hyperlink"/>
            <w:lang w:val="fr-FR"/>
          </w:rPr>
          <w:t>Nevali Çori</w:t>
        </w:r>
      </w:hyperlink>
      <w:r w:rsidRPr="0032190F">
        <w:rPr>
          <w:lang w:val="fr-FR"/>
        </w:rPr>
        <w:t>, des figures qui sont toutes mâles (BIB 2278 p. 896)</w:t>
      </w:r>
    </w:p>
    <w:p w14:paraId="3ACE6424" w14:textId="77777777" w:rsidR="002F16D0" w:rsidRPr="0032190F" w:rsidRDefault="002F16D0" w:rsidP="007E5918">
      <w:pPr>
        <w:jc w:val="both"/>
        <w:rPr>
          <w:lang w:val="fr-FR"/>
        </w:rPr>
      </w:pPr>
    </w:p>
    <w:p w14:paraId="1AE49086" w14:textId="77777777" w:rsidR="002F16D0" w:rsidRPr="0032190F" w:rsidRDefault="002F16D0" w:rsidP="007E5918">
      <w:pPr>
        <w:pStyle w:val="Heading5"/>
        <w:spacing w:before="0" w:after="0"/>
      </w:pPr>
      <w:bookmarkStart w:id="231" w:name="Sit_Gobekli_Tepe_pilier31"/>
      <w:r w:rsidRPr="0032190F">
        <w:t>Pilier 31</w:t>
      </w:r>
    </w:p>
    <w:bookmarkEnd w:id="231"/>
    <w:p w14:paraId="4D89172E" w14:textId="77777777" w:rsidR="002F16D0" w:rsidRPr="0032190F" w:rsidRDefault="00174554" w:rsidP="007E5918">
      <w:pPr>
        <w:jc w:val="both"/>
        <w:rPr>
          <w:lang w:val="fr-FR"/>
        </w:rPr>
      </w:pPr>
      <w:r w:rsidRPr="00174554">
        <w:rPr>
          <w:i/>
          <w:lang w:val="fr-FR"/>
        </w:rPr>
        <w:t>T-shaped pillar</w:t>
      </w:r>
      <w:r>
        <w:rPr>
          <w:lang w:val="fr-FR"/>
        </w:rPr>
        <w:t xml:space="preserve"> de</w:t>
      </w:r>
      <w:r w:rsidRPr="0032190F">
        <w:rPr>
          <w:lang w:val="fr-FR"/>
        </w:rPr>
        <w:t xml:space="preserve"> </w:t>
      </w:r>
      <w:r w:rsidR="002F16D0" w:rsidRPr="0032190F">
        <w:rPr>
          <w:lang w:val="fr-FR"/>
        </w:rPr>
        <w:t>composition semblable à celle du pilier 18. (BIB 2278 p. 896)</w:t>
      </w:r>
    </w:p>
    <w:p w14:paraId="1F4B29E3" w14:textId="77777777" w:rsidR="002F16D0" w:rsidRDefault="002F16D0" w:rsidP="007E5918">
      <w:pPr>
        <w:jc w:val="both"/>
        <w:rPr>
          <w:lang w:val="fr-FR"/>
        </w:rPr>
      </w:pPr>
      <w:r w:rsidRPr="0032190F">
        <w:rPr>
          <w:lang w:val="fr-FR"/>
        </w:rPr>
        <w:t>Sur le flanc, des représentations de bras pliés, les mains venant s’opposer sur la tranche de la pierre par les extrémités des doigts joints (BIB 2278 p. 896)</w:t>
      </w:r>
    </w:p>
    <w:p w14:paraId="2192ABB4" w14:textId="77777777" w:rsidR="00B33ACF" w:rsidRDefault="00B33ACF" w:rsidP="007E5918">
      <w:pPr>
        <w:jc w:val="both"/>
        <w:rPr>
          <w:lang w:val="fr-FR"/>
        </w:rPr>
      </w:pPr>
    </w:p>
    <w:p w14:paraId="12D1E1C0" w14:textId="77777777" w:rsidR="00B33ACF" w:rsidRDefault="00B33ACF" w:rsidP="007E5918">
      <w:pPr>
        <w:jc w:val="both"/>
        <w:rPr>
          <w:lang w:val="fr-FR"/>
        </w:rPr>
      </w:pPr>
    </w:p>
    <w:p w14:paraId="18CE2F8F" w14:textId="77777777" w:rsidR="00B33ACF" w:rsidRDefault="00B33ACF" w:rsidP="007E5918">
      <w:pPr>
        <w:pStyle w:val="Heading5"/>
        <w:spacing w:before="0" w:after="0"/>
      </w:pPr>
      <w:bookmarkStart w:id="232" w:name="Sit_Gobekli_Tepe_pilier43"/>
      <w:r>
        <w:t>Pilier 43</w:t>
      </w:r>
    </w:p>
    <w:bookmarkEnd w:id="232"/>
    <w:p w14:paraId="39034C41" w14:textId="77777777" w:rsidR="00B33ACF" w:rsidRPr="0037512A" w:rsidRDefault="00B33ACF" w:rsidP="007E5918">
      <w:pPr>
        <w:jc w:val="both"/>
        <w:rPr>
          <w:i/>
          <w:sz w:val="20"/>
          <w:lang w:val="fr-FR"/>
        </w:rPr>
      </w:pPr>
      <w:r w:rsidRPr="0037512A">
        <w:rPr>
          <w:i/>
          <w:sz w:val="20"/>
          <w:lang w:val="fr-FR"/>
        </w:rPr>
        <w:t>Vulture stone</w:t>
      </w:r>
    </w:p>
    <w:p w14:paraId="4E912225" w14:textId="77777777" w:rsidR="00B33ACF" w:rsidRDefault="00B33ACF" w:rsidP="007E5918">
      <w:pPr>
        <w:jc w:val="both"/>
        <w:rPr>
          <w:i/>
          <w:lang w:val="fr-FR"/>
        </w:rPr>
      </w:pPr>
    </w:p>
    <w:p w14:paraId="30D7B8B0" w14:textId="7F2506A0" w:rsidR="00B33ACF" w:rsidRPr="00B33ACF" w:rsidRDefault="00B33ACF" w:rsidP="007E5918">
      <w:pPr>
        <w:jc w:val="both"/>
        <w:rPr>
          <w:lang w:val="fr-FR"/>
        </w:rPr>
      </w:pPr>
      <w:r>
        <w:rPr>
          <w:lang w:val="fr-FR"/>
        </w:rPr>
        <w:t xml:space="preserve">Très décoré. Représentation de vautours, H, trois </w:t>
      </w:r>
      <w:hyperlink r:id="rId382" w:anchor="Sit_Gobekli_Tepe_art_TAC_T_tek_hndbg" w:history="1">
        <w:r w:rsidR="001E3CB7" w:rsidRPr="001E3CB7">
          <w:rPr>
            <w:rStyle w:val="Hyperlink"/>
            <w:lang w:val="fr-FR"/>
          </w:rPr>
          <w:t>handbags</w:t>
        </w:r>
      </w:hyperlink>
      <w:r w:rsidR="001E3CB7">
        <w:rPr>
          <w:lang w:val="fr-FR"/>
        </w:rPr>
        <w:t xml:space="preserve"> </w:t>
      </w:r>
      <w:r>
        <w:rPr>
          <w:lang w:val="fr-FR"/>
        </w:rPr>
        <w:t>dans haut du chapiteau du pilier, arceaux verticaux, scorpion sur le montant du pilier (SS BIB)</w:t>
      </w:r>
      <w:r w:rsidR="009F1939">
        <w:rPr>
          <w:lang w:val="fr-FR"/>
        </w:rPr>
        <w:t xml:space="preserve"> </w:t>
      </w:r>
      <w:r w:rsidR="009F1939" w:rsidRPr="0032190F">
        <w:rPr>
          <w:lang w:val="fr-FR"/>
        </w:rPr>
        <w:t>Pilier 43 : représentation d’un arbre (SS BIB)</w:t>
      </w:r>
    </w:p>
    <w:p w14:paraId="5ED50A35" w14:textId="77777777" w:rsidR="00B33ACF" w:rsidRDefault="00B33ACF" w:rsidP="007E5918">
      <w:pPr>
        <w:jc w:val="both"/>
        <w:rPr>
          <w:i/>
          <w:lang w:val="fr-FR"/>
        </w:rPr>
      </w:pPr>
    </w:p>
    <w:p w14:paraId="2DF57E07" w14:textId="77777777" w:rsidR="00B33ACF" w:rsidRPr="00B33ACF" w:rsidRDefault="00B33ACF" w:rsidP="007E5918">
      <w:pPr>
        <w:jc w:val="both"/>
        <w:rPr>
          <w:i/>
          <w:lang w:val="fr-FR"/>
        </w:rPr>
      </w:pPr>
    </w:p>
    <w:p w14:paraId="3DF0A62A" w14:textId="77777777" w:rsidR="002F16D0" w:rsidRDefault="002F16D0" w:rsidP="007E5918">
      <w:pPr>
        <w:rPr>
          <w:lang w:val="fr-FR"/>
        </w:rPr>
      </w:pPr>
    </w:p>
    <w:p w14:paraId="54236802" w14:textId="77777777" w:rsidR="00111333" w:rsidRDefault="00111333" w:rsidP="007E5918">
      <w:pPr>
        <w:pStyle w:val="Heading4"/>
      </w:pPr>
      <w:r>
        <w:t>Enc</w:t>
      </w:r>
      <w:r w:rsidR="009570D2">
        <w:t xml:space="preserve"> </w:t>
      </w:r>
      <w:r>
        <w:t>F</w:t>
      </w:r>
    </w:p>
    <w:p w14:paraId="6D59EAE4" w14:textId="77777777" w:rsidR="009570D2" w:rsidRPr="0037512A" w:rsidRDefault="009570D2" w:rsidP="007E5918">
      <w:pPr>
        <w:rPr>
          <w:sz w:val="20"/>
          <w:lang w:val="fr-FR" w:eastAsia="fr-FR"/>
        </w:rPr>
      </w:pPr>
      <w:r w:rsidRPr="0037512A">
        <w:rPr>
          <w:sz w:val="20"/>
          <w:lang w:val="fr-FR" w:eastAsia="fr-FR"/>
        </w:rPr>
        <w:t>enceinte F, enclosure F</w:t>
      </w:r>
    </w:p>
    <w:p w14:paraId="2D9528B0" w14:textId="77777777" w:rsidR="002F16D0" w:rsidRDefault="002F16D0" w:rsidP="007E5918">
      <w:pPr>
        <w:rPr>
          <w:lang w:val="fr-FR"/>
        </w:rPr>
      </w:pPr>
    </w:p>
    <w:p w14:paraId="4E46A527" w14:textId="77777777" w:rsidR="00536825" w:rsidRDefault="009570D2" w:rsidP="007E5918">
      <w:pPr>
        <w:pStyle w:val="Heading2"/>
      </w:pPr>
      <w:r>
        <w:lastRenderedPageBreak/>
        <w:t>i</w:t>
      </w:r>
      <w:r w:rsidR="00536825">
        <w:t>nterprétation</w:t>
      </w:r>
    </w:p>
    <w:p w14:paraId="073AB25F" w14:textId="77777777" w:rsidR="00536825" w:rsidRDefault="00536825" w:rsidP="007E5918">
      <w:pPr>
        <w:rPr>
          <w:lang w:val="fr-FR"/>
        </w:rPr>
      </w:pPr>
      <w:r w:rsidRPr="00536825">
        <w:rPr>
          <w:lang w:val="fr-FR"/>
        </w:rPr>
        <w:t>Pour Boric Dusan les gravures de Gobekli Tepe sont narratives (BIB 2332)</w:t>
      </w:r>
    </w:p>
    <w:p w14:paraId="71D99AE2" w14:textId="77777777" w:rsidR="00536825" w:rsidRPr="000F5D91" w:rsidRDefault="002878A5" w:rsidP="007E5918">
      <w:pPr>
        <w:rPr>
          <w:lang w:val="en-GB"/>
        </w:rPr>
      </w:pPr>
      <w:r>
        <w:rPr>
          <w:lang w:val="fr-FR"/>
        </w:rPr>
        <w:t>On remarque que les motifs itérés (arceaux et H) ne sont pas systématiquement symétriques les uns aux autres</w:t>
      </w:r>
      <w:r w:rsidR="00D507F6">
        <w:rPr>
          <w:lang w:val="fr-FR"/>
        </w:rPr>
        <w:t xml:space="preserve"> (BIB ?) </w:t>
      </w:r>
      <w:r w:rsidR="00D507F6" w:rsidRPr="000F5D91">
        <w:rPr>
          <w:lang w:val="en-GB"/>
        </w:rPr>
        <w:t>Espace d'aggrégation (Niccolo com. pers.)</w:t>
      </w:r>
    </w:p>
    <w:p w14:paraId="54928ECF" w14:textId="07E05F3E" w:rsidR="00A862BE" w:rsidRDefault="00A862BE" w:rsidP="007E5918">
      <w:pPr>
        <w:rPr>
          <w:lang w:val="en-GB"/>
        </w:rPr>
      </w:pPr>
      <w:r w:rsidRPr="000F5D91">
        <w:rPr>
          <w:lang w:val="en-GB"/>
        </w:rPr>
        <w:t>‘</w:t>
      </w:r>
      <w:r w:rsidRPr="000F5D91">
        <w:rPr>
          <w:i/>
          <w:iCs/>
          <w:lang w:val="en-GB"/>
        </w:rPr>
        <w:t>seasonal gatherings</w:t>
      </w:r>
      <w:r w:rsidRPr="000F5D91">
        <w:rPr>
          <w:lang w:val="en-GB"/>
        </w:rPr>
        <w:t>’ (OA /Schmidt 2006) (BIB 3265)</w:t>
      </w:r>
    </w:p>
    <w:p w14:paraId="51988FD1" w14:textId="46E248F4" w:rsidR="007E5918" w:rsidRPr="007E5918" w:rsidRDefault="007E5918" w:rsidP="007E5918">
      <w:pPr>
        <w:rPr>
          <w:lang w:val="fr-FR"/>
        </w:rPr>
      </w:pPr>
      <w:r w:rsidRPr="007E5918">
        <w:rPr>
          <w:lang w:val="fr-FR"/>
        </w:rPr>
        <w:t xml:space="preserve">'groupes venant d'autres regions se réunissant pour faire quelque chose avec une idée commune' (Laura Dietrich in New Scientist, Courrier International, 2023) </w:t>
      </w:r>
    </w:p>
    <w:p w14:paraId="4417CF08" w14:textId="77777777" w:rsidR="00536825" w:rsidRPr="007E5918" w:rsidRDefault="00536825" w:rsidP="002F16D0">
      <w:pPr>
        <w:rPr>
          <w:lang w:val="fr-FR"/>
        </w:rPr>
      </w:pPr>
    </w:p>
    <w:p w14:paraId="606E345B" w14:textId="77777777" w:rsidR="001251A4" w:rsidRPr="0032190F" w:rsidRDefault="001251A4" w:rsidP="00426FF9">
      <w:pPr>
        <w:pStyle w:val="Heading1"/>
      </w:pPr>
      <w:bookmarkStart w:id="233" w:name="Sit_Madi_Abu"/>
      <w:r w:rsidRPr="0032190F">
        <w:t>MADI (ABU)</w:t>
      </w:r>
      <w:bookmarkEnd w:id="233"/>
    </w:p>
    <w:p w14:paraId="7EDB67B6" w14:textId="77777777" w:rsidR="001251A4" w:rsidRPr="0032190F" w:rsidRDefault="001251A4" w:rsidP="00242C0F">
      <w:pPr>
        <w:jc w:val="both"/>
        <w:rPr>
          <w:lang w:val="fr-FR"/>
        </w:rPr>
      </w:pPr>
    </w:p>
    <w:p w14:paraId="4226BD75" w14:textId="593841AA" w:rsidR="001251A4" w:rsidRPr="0032190F" w:rsidRDefault="001251A4" w:rsidP="00242C0F">
      <w:pPr>
        <w:jc w:val="both"/>
        <w:rPr>
          <w:lang w:val="fr-FR"/>
        </w:rPr>
      </w:pPr>
      <w:r w:rsidRPr="0032190F">
        <w:rPr>
          <w:lang w:val="fr-FR"/>
        </w:rPr>
        <w:t xml:space="preserve">Le site d‘Abu Madi I est attribué au </w:t>
      </w:r>
      <w:hyperlink r:id="rId383" w:anchor="Cul_PPNA" w:history="1">
        <w:r w:rsidR="000A7572" w:rsidRPr="0032190F">
          <w:rPr>
            <w:rStyle w:val="Hyperlink"/>
            <w:lang w:val="fr-FR"/>
          </w:rPr>
          <w:t>PPNA</w:t>
        </w:r>
      </w:hyperlink>
      <w:r w:rsidRPr="0032190F">
        <w:rPr>
          <w:lang w:val="fr-FR"/>
        </w:rPr>
        <w:t>(SS BIB)</w:t>
      </w:r>
    </w:p>
    <w:p w14:paraId="633F1395" w14:textId="77777777" w:rsidR="00DE3752" w:rsidRPr="0032190F" w:rsidRDefault="00DE3752" w:rsidP="00242C0F">
      <w:pPr>
        <w:rPr>
          <w:lang w:val="fr-FR"/>
        </w:rPr>
      </w:pPr>
    </w:p>
    <w:p w14:paraId="05DF326B" w14:textId="77777777" w:rsidR="001251A4" w:rsidRPr="0032190F" w:rsidRDefault="001251A4" w:rsidP="00426FF9">
      <w:pPr>
        <w:pStyle w:val="Heading1"/>
      </w:pPr>
      <w:bookmarkStart w:id="234" w:name="Sit_Feinan"/>
      <w:r w:rsidRPr="0032190F">
        <w:t>FEINAN (WADI)</w:t>
      </w:r>
    </w:p>
    <w:bookmarkEnd w:id="234"/>
    <w:p w14:paraId="5E9DECF0" w14:textId="77777777" w:rsidR="001251A4" w:rsidRPr="0032190F" w:rsidRDefault="001251A4" w:rsidP="00242C0F">
      <w:pPr>
        <w:rPr>
          <w:lang w:val="fr-FR"/>
        </w:rPr>
      </w:pPr>
    </w:p>
    <w:p w14:paraId="6B97AA9F" w14:textId="446C9C2E" w:rsidR="001251A4" w:rsidRPr="0032190F" w:rsidRDefault="001251A4" w:rsidP="00242C0F">
      <w:pPr>
        <w:rPr>
          <w:lang w:val="fr-FR"/>
        </w:rPr>
      </w:pPr>
      <w:r w:rsidRPr="0032190F">
        <w:rPr>
          <w:lang w:val="fr-FR"/>
        </w:rPr>
        <w:t xml:space="preserve">Le site du Wadi Feinan est attribué au </w:t>
      </w:r>
      <w:hyperlink r:id="rId384" w:anchor="Cul_PPNA" w:history="1">
        <w:r w:rsidR="000A7572" w:rsidRPr="0032190F">
          <w:rPr>
            <w:rStyle w:val="Hyperlink"/>
            <w:lang w:val="fr-FR"/>
          </w:rPr>
          <w:t>PPNA</w:t>
        </w:r>
      </w:hyperlink>
      <w:r w:rsidRPr="0032190F">
        <w:rPr>
          <w:lang w:val="fr-FR"/>
        </w:rPr>
        <w:t>(SS BIB)</w:t>
      </w:r>
    </w:p>
    <w:p w14:paraId="34798422" w14:textId="77777777" w:rsidR="00911481" w:rsidRPr="0032190F" w:rsidRDefault="00911481" w:rsidP="00242C0F">
      <w:pPr>
        <w:rPr>
          <w:lang w:val="fr-FR"/>
        </w:rPr>
      </w:pPr>
    </w:p>
    <w:p w14:paraId="34CED542" w14:textId="77777777" w:rsidR="00911481" w:rsidRPr="0032190F" w:rsidRDefault="00911481" w:rsidP="00426FF9">
      <w:pPr>
        <w:pStyle w:val="Heading1"/>
      </w:pPr>
      <w:bookmarkStart w:id="235" w:name="Sit_Yeni_Mahalle"/>
      <w:r w:rsidRPr="0032190F">
        <w:t>YENI MAHALLE</w:t>
      </w:r>
    </w:p>
    <w:bookmarkEnd w:id="235"/>
    <w:p w14:paraId="7DD814B2" w14:textId="77777777" w:rsidR="00911481" w:rsidRPr="00973D61" w:rsidRDefault="00911481" w:rsidP="00242C0F">
      <w:pPr>
        <w:rPr>
          <w:sz w:val="20"/>
          <w:lang w:val="fr-FR"/>
        </w:rPr>
      </w:pPr>
      <w:r w:rsidRPr="00973D61">
        <w:rPr>
          <w:sz w:val="20"/>
          <w:lang w:val="fr-FR"/>
        </w:rPr>
        <w:t>Yenimahalle</w:t>
      </w:r>
      <w:r w:rsidR="00924F33" w:rsidRPr="00973D61">
        <w:rPr>
          <w:sz w:val="20"/>
          <w:lang w:val="fr-FR"/>
        </w:rPr>
        <w:t>, Urfa-Yeni Mahalle</w:t>
      </w:r>
      <w:r w:rsidR="00973D61">
        <w:rPr>
          <w:sz w:val="20"/>
          <w:lang w:val="fr-FR"/>
        </w:rPr>
        <w:t>, Yani Mahalle</w:t>
      </w:r>
    </w:p>
    <w:p w14:paraId="659EFB0E" w14:textId="77777777" w:rsidR="00911481" w:rsidRPr="0032190F" w:rsidRDefault="00911481" w:rsidP="00242C0F">
      <w:pPr>
        <w:rPr>
          <w:lang w:val="fr-FR"/>
        </w:rPr>
      </w:pPr>
    </w:p>
    <w:p w14:paraId="1F1234CF" w14:textId="4E9C3617" w:rsidR="00911481" w:rsidRDefault="00911481" w:rsidP="00242C0F">
      <w:pPr>
        <w:rPr>
          <w:lang w:val="fr-FR"/>
        </w:rPr>
      </w:pPr>
      <w:r w:rsidRPr="0032190F">
        <w:rPr>
          <w:lang w:val="fr-FR"/>
        </w:rPr>
        <w:t xml:space="preserve">La </w:t>
      </w:r>
      <w:hyperlink r:id="rId385" w:anchor="Cul_Art_TAC_T_a_statuettes_p_PPN" w:history="1">
        <w:r w:rsidRPr="00973D61">
          <w:rPr>
            <w:rStyle w:val="Hyperlink"/>
            <w:lang w:val="fr-FR"/>
          </w:rPr>
          <w:t>statue</w:t>
        </w:r>
      </w:hyperlink>
      <w:r w:rsidR="00973D61">
        <w:rPr>
          <w:lang w:val="fr-FR"/>
        </w:rPr>
        <w:t xml:space="preserve"> </w:t>
      </w:r>
      <w:r w:rsidRPr="0032190F">
        <w:rPr>
          <w:lang w:val="fr-FR"/>
        </w:rPr>
        <w:t>monumentale de Yeni Mahalle, monolithe de plus de 2 m de haut, est considéré comme un élément du mégalithisme (comme à Gobekli) (H.-P. Francfort in BIB 1868)</w:t>
      </w:r>
    </w:p>
    <w:p w14:paraId="1880B22F" w14:textId="77777777" w:rsidR="005D4551" w:rsidRDefault="005D4551" w:rsidP="00242C0F">
      <w:pPr>
        <w:rPr>
          <w:lang w:val="fr-FR"/>
        </w:rPr>
      </w:pPr>
    </w:p>
    <w:p w14:paraId="1C406568" w14:textId="77777777" w:rsidR="005D4551" w:rsidRDefault="005D4551" w:rsidP="005D4551">
      <w:pPr>
        <w:jc w:val="both"/>
        <w:rPr>
          <w:lang w:val="fr-FR"/>
        </w:rPr>
      </w:pPr>
      <w:r>
        <w:rPr>
          <w:lang w:val="fr-FR"/>
        </w:rPr>
        <w:t xml:space="preserve">Statue(ttes) humaines </w:t>
      </w:r>
      <w:r w:rsidR="004E15C4">
        <w:rPr>
          <w:lang w:val="fr-FR"/>
        </w:rPr>
        <w:t xml:space="preserve">PPNB </w:t>
      </w:r>
      <w:r>
        <w:rPr>
          <w:lang w:val="fr-FR"/>
        </w:rPr>
        <w:t>(BIB 2600)</w:t>
      </w:r>
    </w:p>
    <w:p w14:paraId="6D7F0053" w14:textId="77777777" w:rsidR="003507A0" w:rsidRDefault="003507A0" w:rsidP="00242C0F">
      <w:pPr>
        <w:rPr>
          <w:lang w:val="fr-FR"/>
        </w:rPr>
      </w:pPr>
    </w:p>
    <w:p w14:paraId="3C3C5D2C" w14:textId="77777777" w:rsidR="003507A0" w:rsidRDefault="003507A0" w:rsidP="00426FF9">
      <w:pPr>
        <w:pStyle w:val="Heading1"/>
      </w:pPr>
      <w:bookmarkStart w:id="236" w:name="Sit_Wad"/>
      <w:r>
        <w:t>WAD</w:t>
      </w:r>
    </w:p>
    <w:bookmarkEnd w:id="236"/>
    <w:p w14:paraId="72CF45E9" w14:textId="77777777" w:rsidR="003507A0" w:rsidRPr="00973D61" w:rsidRDefault="003507A0" w:rsidP="00242C0F">
      <w:pPr>
        <w:rPr>
          <w:sz w:val="20"/>
          <w:lang w:val="fr-FR"/>
        </w:rPr>
      </w:pPr>
      <w:r w:rsidRPr="00973D61">
        <w:rPr>
          <w:sz w:val="20"/>
          <w:lang w:val="fr-FR"/>
        </w:rPr>
        <w:t>El Wad, El-Wad</w:t>
      </w:r>
    </w:p>
    <w:p w14:paraId="14B9EF30" w14:textId="77777777" w:rsidR="003507A0" w:rsidRDefault="003507A0" w:rsidP="00242C0F">
      <w:pPr>
        <w:rPr>
          <w:lang w:val="fr-FR"/>
        </w:rPr>
      </w:pPr>
    </w:p>
    <w:p w14:paraId="3C19BB83" w14:textId="6FFF127B" w:rsidR="003507A0" w:rsidRDefault="003507A0" w:rsidP="00242C0F">
      <w:pPr>
        <w:rPr>
          <w:lang w:val="fr-FR"/>
        </w:rPr>
      </w:pPr>
      <w:r>
        <w:rPr>
          <w:lang w:val="fr-FR"/>
        </w:rPr>
        <w:t xml:space="preserve">Site </w:t>
      </w:r>
      <w:hyperlink r:id="rId386" w:anchor="Cul_Natoufien" w:history="1">
        <w:r w:rsidRPr="003507A0">
          <w:rPr>
            <w:rStyle w:val="Hyperlink"/>
            <w:lang w:val="fr-FR"/>
          </w:rPr>
          <w:t>natoufien</w:t>
        </w:r>
      </w:hyperlink>
      <w:r w:rsidRPr="0032190F">
        <w:rPr>
          <w:lang w:val="fr-FR"/>
        </w:rPr>
        <w:t xml:space="preserve"> </w:t>
      </w:r>
      <w:r>
        <w:rPr>
          <w:lang w:val="fr-FR"/>
        </w:rPr>
        <w:t>avec une figure humaine complexe (BIB 2600)</w:t>
      </w:r>
    </w:p>
    <w:p w14:paraId="423B5779" w14:textId="77777777" w:rsidR="00072534" w:rsidRDefault="00072534" w:rsidP="00242C0F">
      <w:pPr>
        <w:rPr>
          <w:lang w:val="fr-FR"/>
        </w:rPr>
      </w:pPr>
    </w:p>
    <w:p w14:paraId="79979059" w14:textId="77777777" w:rsidR="00072534" w:rsidRDefault="00072534" w:rsidP="00426FF9">
      <w:pPr>
        <w:pStyle w:val="Heading1"/>
      </w:pPr>
      <w:bookmarkStart w:id="237" w:name="Sit_Zarqa"/>
      <w:r>
        <w:t>ZARQA</w:t>
      </w:r>
    </w:p>
    <w:bookmarkEnd w:id="237"/>
    <w:p w14:paraId="4689ACE7" w14:textId="77777777" w:rsidR="00072534" w:rsidRPr="0037512A" w:rsidRDefault="00F501EB" w:rsidP="00242C0F">
      <w:pPr>
        <w:rPr>
          <w:sz w:val="20"/>
          <w:lang w:val="fr-FR"/>
        </w:rPr>
      </w:pPr>
      <w:r w:rsidRPr="0037512A">
        <w:rPr>
          <w:sz w:val="20"/>
          <w:lang w:val="fr-FR"/>
        </w:rPr>
        <w:t>Wadi de Zarqa</w:t>
      </w:r>
    </w:p>
    <w:p w14:paraId="2ABAFC73" w14:textId="77777777" w:rsidR="00F501EB" w:rsidRPr="003E5D56" w:rsidRDefault="00F501EB" w:rsidP="00242C0F">
      <w:pPr>
        <w:rPr>
          <w:lang w:val="fr-FR"/>
        </w:rPr>
      </w:pPr>
    </w:p>
    <w:p w14:paraId="62739C25" w14:textId="720974C3" w:rsidR="00072534" w:rsidRDefault="00F501EB" w:rsidP="00242C0F">
      <w:pPr>
        <w:rPr>
          <w:lang w:val="fr-FR"/>
        </w:rPr>
      </w:pPr>
      <w:r w:rsidRPr="00F501EB">
        <w:rPr>
          <w:lang w:val="fr-FR"/>
        </w:rPr>
        <w:t xml:space="preserve">Au </w:t>
      </w:r>
      <w:hyperlink r:id="rId387" w:anchor="Cul_PPN_g_SudLevant" w:history="1">
        <w:r w:rsidR="00093E3E">
          <w:rPr>
            <w:rStyle w:val="Hyperlink"/>
            <w:bCs/>
            <w:lang w:val="fr-FR"/>
          </w:rPr>
          <w:t>S</w:t>
        </w:r>
        <w:r w:rsidR="00093E3E" w:rsidRPr="00093E3E">
          <w:rPr>
            <w:rStyle w:val="Hyperlink"/>
            <w:bCs/>
            <w:lang w:val="fr-FR"/>
          </w:rPr>
          <w:t>u</w:t>
        </w:r>
        <w:r w:rsidR="00093E3E">
          <w:rPr>
            <w:rStyle w:val="Hyperlink"/>
            <w:bCs/>
            <w:lang w:val="fr-FR"/>
          </w:rPr>
          <w:t>d Levant</w:t>
        </w:r>
      </w:hyperlink>
      <w:r w:rsidR="00093E3E">
        <w:rPr>
          <w:bCs/>
          <w:lang w:val="fr-FR"/>
        </w:rPr>
        <w:t xml:space="preserve"> </w:t>
      </w:r>
      <w:r w:rsidR="00072534">
        <w:rPr>
          <w:lang w:val="fr-FR"/>
        </w:rPr>
        <w:t>(BIB 2600)</w:t>
      </w:r>
      <w:r>
        <w:rPr>
          <w:lang w:val="fr-FR"/>
        </w:rPr>
        <w:t>, c</w:t>
      </w:r>
      <w:r w:rsidR="00072534">
        <w:rPr>
          <w:lang w:val="fr-FR"/>
        </w:rPr>
        <w:t>'est la seconde plus grande vallée affluent du Jourdain (BIB 2627)</w:t>
      </w:r>
    </w:p>
    <w:p w14:paraId="083A2584" w14:textId="77777777" w:rsidR="00072534" w:rsidRDefault="00072534" w:rsidP="00242C0F">
      <w:pPr>
        <w:rPr>
          <w:lang w:val="fr-FR"/>
        </w:rPr>
      </w:pPr>
    </w:p>
    <w:p w14:paraId="39BDE5E9" w14:textId="606FAEBC" w:rsidR="00072534" w:rsidRDefault="00072534" w:rsidP="00242C0F">
      <w:pPr>
        <w:rPr>
          <w:lang w:val="fr-FR"/>
        </w:rPr>
      </w:pPr>
      <w:r>
        <w:rPr>
          <w:lang w:val="fr-FR"/>
        </w:rPr>
        <w:t xml:space="preserve">Sites: </w:t>
      </w:r>
      <w:hyperlink r:id="rId388" w:anchor="Sit_Ain_Ghazal" w:history="1">
        <w:r w:rsidRPr="00C71339">
          <w:rPr>
            <w:rStyle w:val="Hyperlink"/>
            <w:lang w:val="fr-FR"/>
          </w:rPr>
          <w:t>Ain Ghazal</w:t>
        </w:r>
      </w:hyperlink>
      <w:r w:rsidRPr="000C4B54">
        <w:rPr>
          <w:lang w:val="fr-FR"/>
        </w:rPr>
        <w:t>,</w:t>
      </w:r>
      <w:r w:rsidRPr="00072534">
        <w:rPr>
          <w:lang w:val="fr-FR"/>
        </w:rPr>
        <w:t xml:space="preserve"> </w:t>
      </w:r>
      <w:hyperlink r:id="rId389" w:anchor="Sit_Kharaysin" w:history="1">
        <w:r w:rsidRPr="006F172A">
          <w:rPr>
            <w:rStyle w:val="Hyperlink"/>
            <w:lang w:val="fr-FR"/>
          </w:rPr>
          <w:t>Kharaysin</w:t>
        </w:r>
      </w:hyperlink>
    </w:p>
    <w:p w14:paraId="4529F4E2" w14:textId="77777777" w:rsidR="00020407" w:rsidRDefault="00020407" w:rsidP="00242C0F">
      <w:pPr>
        <w:rPr>
          <w:lang w:val="fr-FR"/>
        </w:rPr>
      </w:pPr>
    </w:p>
    <w:p w14:paraId="75A468C0" w14:textId="77777777" w:rsidR="00020407" w:rsidRDefault="00020407" w:rsidP="00426FF9">
      <w:pPr>
        <w:pStyle w:val="Heading1"/>
      </w:pPr>
      <w:bookmarkStart w:id="238" w:name="Sit_Kharaysin"/>
      <w:r>
        <w:t>KHARAYSIN</w:t>
      </w:r>
    </w:p>
    <w:bookmarkEnd w:id="238"/>
    <w:p w14:paraId="3F53881C" w14:textId="77777777" w:rsidR="000E2667" w:rsidRDefault="000E2667" w:rsidP="00242C0F">
      <w:pPr>
        <w:rPr>
          <w:lang w:val="fr-FR"/>
        </w:rPr>
      </w:pPr>
    </w:p>
    <w:p w14:paraId="0299657B" w14:textId="1F4B043F" w:rsidR="000E2667" w:rsidRDefault="000E2667" w:rsidP="008F2EC9">
      <w:pPr>
        <w:jc w:val="both"/>
        <w:rPr>
          <w:lang w:val="fr-FR"/>
        </w:rPr>
      </w:pPr>
      <w:r w:rsidRPr="00020407">
        <w:rPr>
          <w:lang w:val="fr-FR"/>
        </w:rPr>
        <w:t>Kharaysin</w:t>
      </w:r>
      <w:r>
        <w:rPr>
          <w:lang w:val="fr-FR"/>
        </w:rPr>
        <w:t xml:space="preserve"> (Quneya, Jordanie), dans la </w:t>
      </w:r>
      <w:hyperlink r:id="rId390" w:anchor="Sit_Zarqa" w:history="1">
        <w:r w:rsidRPr="00072534">
          <w:rPr>
            <w:rStyle w:val="Hyperlink"/>
            <w:lang w:val="fr-FR"/>
          </w:rPr>
          <w:t>vallée du Zarqa</w:t>
        </w:r>
      </w:hyperlink>
      <w:r>
        <w:rPr>
          <w:lang w:val="fr-FR"/>
        </w:rPr>
        <w:t xml:space="preserve"> et à proximité d'</w:t>
      </w:r>
      <w:r w:rsidR="00055528">
        <w:rPr>
          <w:lang w:val="fr-FR"/>
        </w:rPr>
        <w:t xml:space="preserve"> </w:t>
      </w:r>
      <w:hyperlink r:id="rId391" w:anchor="Sit_Ain_Ghazal" w:history="1">
        <w:r w:rsidRPr="00C71339">
          <w:rPr>
            <w:rStyle w:val="Hyperlink"/>
            <w:lang w:val="fr-FR"/>
          </w:rPr>
          <w:t>Ain Ghazal</w:t>
        </w:r>
      </w:hyperlink>
      <w:r w:rsidRPr="000E2667">
        <w:rPr>
          <w:lang w:val="fr-FR"/>
        </w:rPr>
        <w:t>,</w:t>
      </w:r>
      <w:r>
        <w:rPr>
          <w:lang w:val="fr-FR"/>
        </w:rPr>
        <w:t xml:space="preserve"> est un site </w:t>
      </w:r>
      <w:hyperlink r:id="rId392" w:anchor="Cul_PPNA" w:history="1">
        <w:r w:rsidRPr="00020407">
          <w:rPr>
            <w:rStyle w:val="Hyperlink"/>
            <w:lang w:val="fr-FR"/>
          </w:rPr>
          <w:t>PPN</w:t>
        </w:r>
        <w:r>
          <w:rPr>
            <w:rStyle w:val="Hyperlink"/>
            <w:lang w:val="fr-FR"/>
          </w:rPr>
          <w:t>A</w:t>
        </w:r>
      </w:hyperlink>
      <w:r w:rsidRPr="00020407">
        <w:rPr>
          <w:lang w:val="fr-FR"/>
        </w:rPr>
        <w:t xml:space="preserve"> </w:t>
      </w:r>
      <w:r>
        <w:rPr>
          <w:lang w:val="fr-FR"/>
        </w:rPr>
        <w:t xml:space="preserve">et </w:t>
      </w:r>
      <w:hyperlink r:id="rId393" w:anchor="Cul_PPNB" w:history="1">
        <w:r w:rsidRPr="00020407">
          <w:rPr>
            <w:rStyle w:val="Hyperlink"/>
            <w:lang w:val="fr-FR"/>
          </w:rPr>
          <w:t>PPNB</w:t>
        </w:r>
      </w:hyperlink>
      <w:r>
        <w:rPr>
          <w:lang w:val="fr-FR"/>
        </w:rPr>
        <w:t>, daté du 9e millénaire(BIB 2616).</w:t>
      </w:r>
    </w:p>
    <w:p w14:paraId="51D6C1DA" w14:textId="4D6A1B26" w:rsidR="000E2667" w:rsidRDefault="000E2667" w:rsidP="006F428E">
      <w:pPr>
        <w:jc w:val="both"/>
        <w:rPr>
          <w:lang w:val="fr-FR"/>
        </w:rPr>
      </w:pPr>
      <w:r>
        <w:rPr>
          <w:lang w:val="fr-FR"/>
        </w:rPr>
        <w:t>Sit</w:t>
      </w:r>
      <w:r w:rsidR="0060340F">
        <w:rPr>
          <w:lang w:val="fr-FR"/>
        </w:rPr>
        <w:t>e</w:t>
      </w:r>
      <w:r>
        <w:rPr>
          <w:lang w:val="fr-FR"/>
        </w:rPr>
        <w:t xml:space="preserve"> dont l'extension doit être ~25 ha (BIB 2616)</w:t>
      </w:r>
      <w:r w:rsidR="00565C80">
        <w:rPr>
          <w:lang w:val="fr-FR"/>
        </w:rPr>
        <w:t>. Le site a en outre bénéficié d'une étude géophysique (BIB 2616)</w:t>
      </w:r>
      <w:r w:rsidR="0060340F">
        <w:rPr>
          <w:lang w:val="fr-FR"/>
        </w:rPr>
        <w:t>. Des murs de terras</w:t>
      </w:r>
      <w:r w:rsidR="006F428E">
        <w:rPr>
          <w:lang w:val="fr-FR"/>
        </w:rPr>
        <w:t>sement devaient exister pour év</w:t>
      </w:r>
      <w:r w:rsidR="0060340F">
        <w:rPr>
          <w:lang w:val="fr-FR"/>
        </w:rPr>
        <w:t xml:space="preserve">iter les glissements de terrain (comme à </w:t>
      </w:r>
      <w:hyperlink r:id="rId394" w:anchor="Sit_Ain_Ghazal" w:history="1">
        <w:r w:rsidR="0060340F" w:rsidRPr="00C71339">
          <w:rPr>
            <w:rStyle w:val="Hyperlink"/>
            <w:lang w:val="fr-FR"/>
          </w:rPr>
          <w:t>Ain Ghazal</w:t>
        </w:r>
      </w:hyperlink>
      <w:r w:rsidR="0060340F" w:rsidRPr="0060340F">
        <w:rPr>
          <w:lang w:val="fr-FR"/>
        </w:rPr>
        <w:t>)</w:t>
      </w:r>
      <w:r w:rsidR="0060340F">
        <w:rPr>
          <w:lang w:val="fr-FR"/>
        </w:rPr>
        <w:t xml:space="preserve"> (BIB 2616)</w:t>
      </w:r>
      <w:r w:rsidR="007010EF">
        <w:rPr>
          <w:lang w:val="fr-FR"/>
        </w:rPr>
        <w:t xml:space="preserve"> habitat (SS BIB)</w:t>
      </w:r>
    </w:p>
    <w:p w14:paraId="36D79B72" w14:textId="1B20F790" w:rsidR="000E2667" w:rsidRDefault="006F428E" w:rsidP="00E80171">
      <w:pPr>
        <w:jc w:val="both"/>
        <w:rPr>
          <w:lang w:val="fr-FR"/>
        </w:rPr>
      </w:pPr>
      <w:r>
        <w:rPr>
          <w:lang w:val="fr-FR"/>
        </w:rPr>
        <w:t xml:space="preserve">Le site à livré des </w:t>
      </w:r>
      <w:hyperlink r:id="rId395" w:anchor="Sit_Kharaysin_f_lamelles_anthrop" w:history="1">
        <w:r w:rsidRPr="006F428E">
          <w:rPr>
            <w:rStyle w:val="Hyperlink"/>
            <w:lang w:val="fr-FR"/>
          </w:rPr>
          <w:t>lamelles anthropomorphes</w:t>
        </w:r>
      </w:hyperlink>
      <w:r>
        <w:rPr>
          <w:lang w:val="fr-FR"/>
        </w:rPr>
        <w:t xml:space="preserve"> (SS BIB)</w:t>
      </w:r>
    </w:p>
    <w:p w14:paraId="08732754" w14:textId="77777777" w:rsidR="000E2667" w:rsidRDefault="000E2667" w:rsidP="00242C0F">
      <w:pPr>
        <w:rPr>
          <w:lang w:val="fr-FR"/>
        </w:rPr>
      </w:pPr>
    </w:p>
    <w:p w14:paraId="44B87CDC" w14:textId="06807854" w:rsidR="000E2667" w:rsidRDefault="00A24595" w:rsidP="000E2667">
      <w:pPr>
        <w:pStyle w:val="Heading2"/>
      </w:pPr>
      <w:bookmarkStart w:id="239" w:name="Sit_Kharaysin_z"/>
      <w:r>
        <w:t>z</w:t>
      </w:r>
      <w:r w:rsidR="000E2667">
        <w:t>ones</w:t>
      </w:r>
    </w:p>
    <w:p w14:paraId="749AD85D" w14:textId="77777777" w:rsidR="000742E8" w:rsidRPr="00A24595" w:rsidRDefault="00E80171" w:rsidP="000E2667">
      <w:pPr>
        <w:rPr>
          <w:sz w:val="20"/>
          <w:lang w:val="fr-FR"/>
        </w:rPr>
      </w:pPr>
      <w:bookmarkStart w:id="240" w:name="Sit_Kharaysin_z__aire"/>
      <w:bookmarkEnd w:id="239"/>
      <w:r w:rsidRPr="00A24595">
        <w:rPr>
          <w:sz w:val="20"/>
          <w:lang w:val="fr-FR"/>
        </w:rPr>
        <w:t>Aires</w:t>
      </w:r>
      <w:bookmarkEnd w:id="240"/>
      <w:r w:rsidRPr="00A24595">
        <w:rPr>
          <w:sz w:val="20"/>
          <w:lang w:val="fr-FR"/>
        </w:rPr>
        <w:t xml:space="preserve">, </w:t>
      </w:r>
      <w:r w:rsidRPr="00A24595">
        <w:rPr>
          <w:i/>
          <w:sz w:val="20"/>
          <w:lang w:val="fr-FR"/>
        </w:rPr>
        <w:t>areas</w:t>
      </w:r>
    </w:p>
    <w:p w14:paraId="736B5CD2" w14:textId="77777777" w:rsidR="00E80171" w:rsidRDefault="00E80171" w:rsidP="000E2667">
      <w:pPr>
        <w:rPr>
          <w:lang w:val="fr-FR"/>
        </w:rPr>
      </w:pPr>
    </w:p>
    <w:p w14:paraId="78D4DA00" w14:textId="77777777" w:rsidR="000742E8" w:rsidRDefault="000742E8" w:rsidP="000E2667">
      <w:pPr>
        <w:rPr>
          <w:lang w:val="fr-FR"/>
        </w:rPr>
      </w:pPr>
      <w:r>
        <w:rPr>
          <w:lang w:val="fr-FR"/>
        </w:rPr>
        <w:lastRenderedPageBreak/>
        <w:t>Une aire datée du début du 9e millénaire aec (fin du PPNA)</w:t>
      </w:r>
      <w:r w:rsidR="00D20618">
        <w:rPr>
          <w:lang w:val="fr-FR"/>
        </w:rPr>
        <w:t xml:space="preserve"> + </w:t>
      </w:r>
      <w:r>
        <w:rPr>
          <w:lang w:val="fr-FR"/>
        </w:rPr>
        <w:t>Une aire datée de la seconde m</w:t>
      </w:r>
      <w:r w:rsidR="00D20618">
        <w:rPr>
          <w:lang w:val="fr-FR"/>
        </w:rPr>
        <w:t xml:space="preserve">oitié du 9e millénaire (EPPNB) </w:t>
      </w:r>
      <w:r>
        <w:rPr>
          <w:lang w:val="fr-FR"/>
        </w:rPr>
        <w:t>(Juanjo com. pers.)</w:t>
      </w:r>
    </w:p>
    <w:p w14:paraId="18BC19A1" w14:textId="77777777" w:rsidR="00D20618" w:rsidRDefault="00D20618" w:rsidP="000E2667">
      <w:pPr>
        <w:rPr>
          <w:lang w:val="fr-FR"/>
        </w:rPr>
      </w:pPr>
    </w:p>
    <w:p w14:paraId="032FF10F" w14:textId="77777777" w:rsidR="000E2667" w:rsidRDefault="000E2667" w:rsidP="000E2667">
      <w:pPr>
        <w:rPr>
          <w:lang w:val="fr-FR"/>
        </w:rPr>
      </w:pPr>
      <w:r>
        <w:rPr>
          <w:lang w:val="fr-FR"/>
        </w:rPr>
        <w:t>plan schématique du site avec la numérotation des carrés de fouilles (5 x 5 m):</w:t>
      </w:r>
    </w:p>
    <w:p w14:paraId="613F8F6F" w14:textId="77777777" w:rsidR="000E2667" w:rsidRDefault="000E2667" w:rsidP="000E2667">
      <w:pPr>
        <w:rPr>
          <w:lang w:val="fr-FR"/>
        </w:rPr>
      </w:pPr>
    </w:p>
    <w:tbl>
      <w:tblPr>
        <w:tblW w:w="652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4"/>
        <w:gridCol w:w="1676"/>
        <w:gridCol w:w="360"/>
        <w:gridCol w:w="672"/>
        <w:gridCol w:w="498"/>
        <w:gridCol w:w="1392"/>
        <w:gridCol w:w="1080"/>
      </w:tblGrid>
      <w:tr w:rsidR="005D10B6" w14:paraId="244F700C" w14:textId="77777777" w:rsidTr="00C35EA7">
        <w:trPr>
          <w:jc w:val="center"/>
        </w:trPr>
        <w:tc>
          <w:tcPr>
            <w:tcW w:w="844" w:type="dxa"/>
            <w:vAlign w:val="center"/>
          </w:tcPr>
          <w:p w14:paraId="5E6E7E00" w14:textId="77777777" w:rsidR="002F2938" w:rsidRPr="00C35EA7" w:rsidRDefault="002F2938" w:rsidP="00C35EA7">
            <w:pPr>
              <w:jc w:val="center"/>
              <w:rPr>
                <w:lang w:val="fr-FR"/>
              </w:rPr>
            </w:pPr>
          </w:p>
        </w:tc>
        <w:tc>
          <w:tcPr>
            <w:tcW w:w="1676" w:type="dxa"/>
            <w:tcBorders>
              <w:bottom w:val="single" w:sz="4" w:space="0" w:color="auto"/>
            </w:tcBorders>
            <w:vAlign w:val="center"/>
          </w:tcPr>
          <w:p w14:paraId="4FE4AD53" w14:textId="77777777" w:rsidR="002F2938" w:rsidRPr="00C35EA7" w:rsidRDefault="002F2938" w:rsidP="00C35EA7">
            <w:pPr>
              <w:jc w:val="center"/>
              <w:rPr>
                <w:lang w:val="fr-FR"/>
              </w:rPr>
            </w:pPr>
          </w:p>
        </w:tc>
        <w:tc>
          <w:tcPr>
            <w:tcW w:w="360" w:type="dxa"/>
            <w:vAlign w:val="center"/>
          </w:tcPr>
          <w:p w14:paraId="12DA3580" w14:textId="77777777" w:rsidR="002F2938" w:rsidRPr="00C35EA7" w:rsidRDefault="002F2938" w:rsidP="00C35EA7">
            <w:pPr>
              <w:jc w:val="center"/>
              <w:rPr>
                <w:lang w:val="fr-FR"/>
              </w:rPr>
            </w:pPr>
          </w:p>
        </w:tc>
        <w:tc>
          <w:tcPr>
            <w:tcW w:w="672" w:type="dxa"/>
            <w:vAlign w:val="center"/>
          </w:tcPr>
          <w:p w14:paraId="58433C00" w14:textId="77777777" w:rsidR="002F2938" w:rsidRPr="00C35EA7" w:rsidRDefault="002F2938" w:rsidP="00C35EA7">
            <w:pPr>
              <w:jc w:val="center"/>
              <w:rPr>
                <w:lang w:val="fr-FR"/>
              </w:rPr>
            </w:pPr>
          </w:p>
        </w:tc>
        <w:tc>
          <w:tcPr>
            <w:tcW w:w="498" w:type="dxa"/>
            <w:vAlign w:val="center"/>
          </w:tcPr>
          <w:p w14:paraId="2661B74D" w14:textId="77777777" w:rsidR="002F2938" w:rsidRPr="00C35EA7" w:rsidRDefault="002F2938" w:rsidP="00C35EA7">
            <w:pPr>
              <w:jc w:val="center"/>
              <w:rPr>
                <w:lang w:val="fr-FR"/>
              </w:rPr>
            </w:pPr>
          </w:p>
        </w:tc>
        <w:tc>
          <w:tcPr>
            <w:tcW w:w="1392" w:type="dxa"/>
            <w:vAlign w:val="center"/>
          </w:tcPr>
          <w:p w14:paraId="0DC1BCA6" w14:textId="77777777" w:rsidR="002F2938" w:rsidRPr="00C35EA7" w:rsidRDefault="002F2938" w:rsidP="00C35EA7">
            <w:pPr>
              <w:jc w:val="center"/>
              <w:rPr>
                <w:lang w:val="fr-FR"/>
              </w:rPr>
            </w:pPr>
          </w:p>
        </w:tc>
        <w:tc>
          <w:tcPr>
            <w:tcW w:w="1080" w:type="dxa"/>
            <w:shd w:val="clear" w:color="auto" w:fill="D9D9D9" w:themeFill="background1" w:themeFillShade="D9"/>
            <w:vAlign w:val="center"/>
          </w:tcPr>
          <w:p w14:paraId="5C6EDE35" w14:textId="488EEFAA" w:rsidR="002F2938" w:rsidRPr="00C35EA7" w:rsidRDefault="00000000" w:rsidP="00C35EA7">
            <w:pPr>
              <w:jc w:val="center"/>
              <w:rPr>
                <w:rFonts w:ascii="Courier New" w:hAnsi="Courier New" w:cs="Courier New"/>
                <w:b/>
                <w:sz w:val="20"/>
                <w:u w:val="single"/>
                <w:lang w:val="fr-FR"/>
              </w:rPr>
            </w:pPr>
            <w:hyperlink r:id="rId396" w:anchor="Sit_Kharaysin_z__aire_D" w:history="1">
              <w:r w:rsidR="00E80171" w:rsidRPr="00C35EA7">
                <w:rPr>
                  <w:rStyle w:val="Hyperlink"/>
                  <w:rFonts w:ascii="Courier New" w:hAnsi="Courier New" w:cs="Courier New"/>
                  <w:b/>
                  <w:sz w:val="20"/>
                  <w:lang w:val="fr-FR"/>
                </w:rPr>
                <w:t>Aire</w:t>
              </w:r>
              <w:r w:rsidR="002F2938" w:rsidRPr="00C35EA7">
                <w:rPr>
                  <w:rStyle w:val="Hyperlink"/>
                  <w:rFonts w:ascii="Courier New" w:hAnsi="Courier New" w:cs="Courier New"/>
                  <w:b/>
                  <w:sz w:val="20"/>
                  <w:lang w:val="fr-FR"/>
                </w:rPr>
                <w:t xml:space="preserve"> D</w:t>
              </w:r>
            </w:hyperlink>
          </w:p>
        </w:tc>
      </w:tr>
      <w:tr w:rsidR="005D10B6" w14:paraId="2FB0935A" w14:textId="77777777" w:rsidTr="00C35EA7">
        <w:trPr>
          <w:jc w:val="center"/>
        </w:trPr>
        <w:tc>
          <w:tcPr>
            <w:tcW w:w="844" w:type="dxa"/>
            <w:vAlign w:val="center"/>
          </w:tcPr>
          <w:p w14:paraId="168A3934" w14:textId="77777777" w:rsidR="002F2938" w:rsidRPr="00C35EA7" w:rsidRDefault="002F2938" w:rsidP="00C35EA7">
            <w:pPr>
              <w:jc w:val="center"/>
              <w:rPr>
                <w:lang w:val="fr-FR"/>
              </w:rPr>
            </w:pPr>
          </w:p>
        </w:tc>
        <w:tc>
          <w:tcPr>
            <w:tcW w:w="1676" w:type="dxa"/>
            <w:tcBorders>
              <w:bottom w:val="single" w:sz="4" w:space="0" w:color="auto"/>
            </w:tcBorders>
            <w:vAlign w:val="center"/>
          </w:tcPr>
          <w:p w14:paraId="4FC1463F" w14:textId="77777777" w:rsidR="002F2938" w:rsidRPr="00C35EA7" w:rsidRDefault="002F2938" w:rsidP="00C35EA7">
            <w:pPr>
              <w:jc w:val="center"/>
              <w:rPr>
                <w:lang w:val="fr-FR"/>
              </w:rPr>
            </w:pPr>
          </w:p>
        </w:tc>
        <w:tc>
          <w:tcPr>
            <w:tcW w:w="360" w:type="dxa"/>
            <w:vAlign w:val="center"/>
          </w:tcPr>
          <w:p w14:paraId="44B0CE3B" w14:textId="77777777" w:rsidR="002F2938" w:rsidRPr="00C35EA7" w:rsidRDefault="002F2938" w:rsidP="00C35EA7">
            <w:pPr>
              <w:jc w:val="center"/>
              <w:rPr>
                <w:lang w:val="fr-FR"/>
              </w:rPr>
            </w:pPr>
          </w:p>
        </w:tc>
        <w:tc>
          <w:tcPr>
            <w:tcW w:w="672" w:type="dxa"/>
            <w:vAlign w:val="center"/>
          </w:tcPr>
          <w:p w14:paraId="4DE48420" w14:textId="77777777" w:rsidR="002F2938" w:rsidRPr="00C35EA7" w:rsidRDefault="002F2938" w:rsidP="00C35EA7">
            <w:pPr>
              <w:jc w:val="center"/>
              <w:rPr>
                <w:lang w:val="fr-FR"/>
              </w:rPr>
            </w:pPr>
            <w:r w:rsidRPr="00C35EA7">
              <w:rPr>
                <w:lang w:val="fr-FR"/>
              </w:rPr>
              <w:t>(...)</w:t>
            </w:r>
          </w:p>
        </w:tc>
        <w:tc>
          <w:tcPr>
            <w:tcW w:w="498" w:type="dxa"/>
            <w:vAlign w:val="center"/>
          </w:tcPr>
          <w:p w14:paraId="52AD9F88" w14:textId="77777777" w:rsidR="002F2938" w:rsidRPr="00C35EA7" w:rsidRDefault="002F2938" w:rsidP="00C35EA7">
            <w:pPr>
              <w:jc w:val="center"/>
              <w:rPr>
                <w:lang w:val="fr-FR"/>
              </w:rPr>
            </w:pPr>
          </w:p>
        </w:tc>
        <w:tc>
          <w:tcPr>
            <w:tcW w:w="1392" w:type="dxa"/>
            <w:vAlign w:val="center"/>
          </w:tcPr>
          <w:p w14:paraId="69CE116D" w14:textId="77777777" w:rsidR="002F2938" w:rsidRPr="00C35EA7" w:rsidRDefault="002F2938" w:rsidP="00C35EA7">
            <w:pPr>
              <w:jc w:val="center"/>
              <w:rPr>
                <w:lang w:val="fr-FR"/>
              </w:rPr>
            </w:pPr>
          </w:p>
        </w:tc>
        <w:tc>
          <w:tcPr>
            <w:tcW w:w="1080" w:type="dxa"/>
            <w:vAlign w:val="center"/>
          </w:tcPr>
          <w:p w14:paraId="217F6774" w14:textId="77777777" w:rsidR="002F2938" w:rsidRPr="00C35EA7" w:rsidRDefault="002F2938" w:rsidP="00C35EA7">
            <w:pPr>
              <w:jc w:val="center"/>
              <w:rPr>
                <w:lang w:val="fr-FR"/>
              </w:rPr>
            </w:pPr>
          </w:p>
        </w:tc>
      </w:tr>
      <w:tr w:rsidR="005D10B6" w14:paraId="7C37613F" w14:textId="77777777" w:rsidTr="00C35EA7">
        <w:trPr>
          <w:jc w:val="center"/>
        </w:trPr>
        <w:tc>
          <w:tcPr>
            <w:tcW w:w="844" w:type="dxa"/>
            <w:vAlign w:val="center"/>
          </w:tcPr>
          <w:p w14:paraId="24119EBE" w14:textId="77777777" w:rsidR="000E2667" w:rsidRPr="00C35EA7" w:rsidRDefault="000E2667" w:rsidP="00C35EA7">
            <w:pPr>
              <w:jc w:val="center"/>
              <w:rPr>
                <w:lang w:val="fr-FR"/>
              </w:rPr>
            </w:pPr>
          </w:p>
        </w:tc>
        <w:tc>
          <w:tcPr>
            <w:tcW w:w="1676" w:type="dxa"/>
            <w:tcBorders>
              <w:bottom w:val="single" w:sz="4" w:space="0" w:color="auto"/>
            </w:tcBorders>
            <w:vAlign w:val="center"/>
          </w:tcPr>
          <w:p w14:paraId="53039798" w14:textId="77777777" w:rsidR="000E2667" w:rsidRPr="00C35EA7" w:rsidRDefault="000E2667" w:rsidP="00C35EA7">
            <w:pPr>
              <w:jc w:val="center"/>
              <w:rPr>
                <w:lang w:val="fr-FR"/>
              </w:rPr>
            </w:pPr>
          </w:p>
        </w:tc>
        <w:tc>
          <w:tcPr>
            <w:tcW w:w="360" w:type="dxa"/>
            <w:vAlign w:val="center"/>
          </w:tcPr>
          <w:p w14:paraId="4BDB8161" w14:textId="77777777" w:rsidR="000E2667" w:rsidRPr="00C35EA7" w:rsidRDefault="000E2667" w:rsidP="00C35EA7">
            <w:pPr>
              <w:jc w:val="center"/>
              <w:rPr>
                <w:lang w:val="fr-FR"/>
              </w:rPr>
            </w:pPr>
          </w:p>
        </w:tc>
        <w:tc>
          <w:tcPr>
            <w:tcW w:w="672" w:type="dxa"/>
            <w:vMerge w:val="restart"/>
            <w:textDirection w:val="btLr"/>
            <w:vAlign w:val="center"/>
          </w:tcPr>
          <w:p w14:paraId="3EFF33F0" w14:textId="77777777" w:rsidR="000E2667" w:rsidRPr="00C35EA7" w:rsidRDefault="000E2667" w:rsidP="00C35EA7">
            <w:pPr>
              <w:ind w:left="113" w:right="113"/>
              <w:jc w:val="center"/>
              <w:rPr>
                <w:lang w:val="fr-FR"/>
              </w:rPr>
            </w:pPr>
            <w:r w:rsidRPr="00C35EA7">
              <w:rPr>
                <w:lang w:val="fr-FR"/>
              </w:rPr>
              <w:t>piste</w:t>
            </w:r>
          </w:p>
        </w:tc>
        <w:tc>
          <w:tcPr>
            <w:tcW w:w="498" w:type="dxa"/>
            <w:vAlign w:val="center"/>
          </w:tcPr>
          <w:p w14:paraId="5F7865E3" w14:textId="77777777" w:rsidR="000E2667" w:rsidRPr="00C35EA7" w:rsidRDefault="000E2667" w:rsidP="00C35EA7">
            <w:pPr>
              <w:jc w:val="center"/>
              <w:rPr>
                <w:lang w:val="fr-FR"/>
              </w:rPr>
            </w:pPr>
          </w:p>
        </w:tc>
        <w:tc>
          <w:tcPr>
            <w:tcW w:w="1392" w:type="dxa"/>
            <w:vAlign w:val="center"/>
          </w:tcPr>
          <w:p w14:paraId="28E99E4B" w14:textId="77777777" w:rsidR="000E2667" w:rsidRPr="00C35EA7" w:rsidRDefault="000E2667" w:rsidP="00C35EA7">
            <w:pPr>
              <w:jc w:val="center"/>
              <w:rPr>
                <w:lang w:val="fr-FR"/>
              </w:rPr>
            </w:pPr>
          </w:p>
        </w:tc>
        <w:tc>
          <w:tcPr>
            <w:tcW w:w="1080" w:type="dxa"/>
            <w:vAlign w:val="center"/>
          </w:tcPr>
          <w:p w14:paraId="256A5B25" w14:textId="77777777" w:rsidR="000E2667" w:rsidRPr="00C35EA7" w:rsidRDefault="000E2667" w:rsidP="00C35EA7">
            <w:pPr>
              <w:jc w:val="center"/>
              <w:rPr>
                <w:lang w:val="fr-FR"/>
              </w:rPr>
            </w:pPr>
          </w:p>
        </w:tc>
      </w:tr>
      <w:tr w:rsidR="005D10B6" w14:paraId="6654BB3B" w14:textId="77777777" w:rsidTr="00C35EA7">
        <w:trPr>
          <w:jc w:val="center"/>
        </w:trPr>
        <w:tc>
          <w:tcPr>
            <w:tcW w:w="844" w:type="dxa"/>
            <w:vAlign w:val="center"/>
          </w:tcPr>
          <w:p w14:paraId="739AA0AD" w14:textId="77777777" w:rsidR="000E2667" w:rsidRPr="00C35EA7" w:rsidRDefault="000E2667" w:rsidP="00C35EA7">
            <w:pPr>
              <w:jc w:val="center"/>
              <w:rPr>
                <w:lang w:val="fr-FR"/>
              </w:rPr>
            </w:pPr>
          </w:p>
        </w:tc>
        <w:tc>
          <w:tcPr>
            <w:tcW w:w="1676" w:type="dxa"/>
            <w:shd w:val="pct10" w:color="auto" w:fill="auto"/>
            <w:vAlign w:val="center"/>
          </w:tcPr>
          <w:p w14:paraId="0E12F12E" w14:textId="4C556849" w:rsidR="002F2938" w:rsidRPr="00C35EA7" w:rsidRDefault="00000000" w:rsidP="00C35EA7">
            <w:pPr>
              <w:jc w:val="center"/>
              <w:rPr>
                <w:rFonts w:ascii="Courier New" w:hAnsi="Courier New" w:cs="Courier New"/>
                <w:b/>
                <w:sz w:val="20"/>
                <w:u w:val="single"/>
                <w:lang w:val="fr-FR"/>
              </w:rPr>
            </w:pPr>
            <w:hyperlink r:id="rId397" w:anchor="Sit_Kharaysin_z__aire_A" w:history="1">
              <w:r w:rsidR="00E80171" w:rsidRPr="00C35EA7">
                <w:rPr>
                  <w:rStyle w:val="Hyperlink"/>
                  <w:rFonts w:ascii="Courier New" w:hAnsi="Courier New" w:cs="Courier New"/>
                  <w:b/>
                  <w:sz w:val="20"/>
                  <w:lang w:val="fr-FR"/>
                </w:rPr>
                <w:t>Aire</w:t>
              </w:r>
              <w:r w:rsidR="002F2938" w:rsidRPr="00C35EA7">
                <w:rPr>
                  <w:rStyle w:val="Hyperlink"/>
                  <w:rFonts w:ascii="Courier New" w:hAnsi="Courier New" w:cs="Courier New"/>
                  <w:b/>
                  <w:sz w:val="20"/>
                  <w:lang w:val="fr-FR"/>
                </w:rPr>
                <w:t xml:space="preserve"> A</w:t>
              </w:r>
            </w:hyperlink>
          </w:p>
          <w:p w14:paraId="07BB2D95" w14:textId="6D0523BD" w:rsidR="000E2667" w:rsidRPr="00C35EA7" w:rsidRDefault="000E2667" w:rsidP="00C35EA7">
            <w:pPr>
              <w:jc w:val="center"/>
              <w:rPr>
                <w:lang w:val="fr-FR"/>
              </w:rPr>
            </w:pPr>
            <w:r w:rsidRPr="00C35EA7">
              <w:rPr>
                <w:rFonts w:ascii="Courier New" w:hAnsi="Courier New" w:cs="Courier New"/>
                <w:sz w:val="20"/>
                <w:lang w:val="fr-FR"/>
              </w:rPr>
              <w:t>G-100</w:t>
            </w:r>
            <w:r w:rsidRPr="00C35EA7">
              <w:rPr>
                <w:lang w:val="fr-FR"/>
              </w:rPr>
              <w:t xml:space="preserve"> à </w:t>
            </w:r>
            <w:hyperlink r:id="rId398" w:anchor="Sit_Kharaysin_z_IJ_100" w:history="1">
              <w:r w:rsidRPr="00C35EA7">
                <w:rPr>
                  <w:rStyle w:val="Hyperlink"/>
                  <w:rFonts w:ascii="Courier New" w:hAnsi="Courier New" w:cs="Courier New"/>
                  <w:sz w:val="20"/>
                  <w:lang w:val="fr-FR"/>
                </w:rPr>
                <w:t>J-100</w:t>
              </w:r>
            </w:hyperlink>
          </w:p>
        </w:tc>
        <w:tc>
          <w:tcPr>
            <w:tcW w:w="360" w:type="dxa"/>
            <w:vAlign w:val="center"/>
          </w:tcPr>
          <w:p w14:paraId="32D065A0" w14:textId="77777777" w:rsidR="000E2667" w:rsidRPr="00C35EA7" w:rsidRDefault="000E2667" w:rsidP="00C35EA7">
            <w:pPr>
              <w:jc w:val="center"/>
              <w:rPr>
                <w:lang w:val="fr-FR"/>
              </w:rPr>
            </w:pPr>
          </w:p>
        </w:tc>
        <w:tc>
          <w:tcPr>
            <w:tcW w:w="672" w:type="dxa"/>
            <w:vMerge/>
            <w:textDirection w:val="btLr"/>
            <w:vAlign w:val="center"/>
          </w:tcPr>
          <w:p w14:paraId="7FD78350" w14:textId="77777777" w:rsidR="000E2667" w:rsidRPr="00C35EA7" w:rsidRDefault="000E2667" w:rsidP="00C35EA7">
            <w:pPr>
              <w:ind w:left="113" w:right="113"/>
              <w:jc w:val="center"/>
              <w:rPr>
                <w:lang w:val="fr-FR"/>
              </w:rPr>
            </w:pPr>
          </w:p>
        </w:tc>
        <w:tc>
          <w:tcPr>
            <w:tcW w:w="498" w:type="dxa"/>
            <w:vAlign w:val="center"/>
          </w:tcPr>
          <w:p w14:paraId="09D58C40" w14:textId="77777777" w:rsidR="000E2667" w:rsidRPr="00C35EA7" w:rsidRDefault="000E2667" w:rsidP="00C35EA7">
            <w:pPr>
              <w:jc w:val="center"/>
              <w:rPr>
                <w:lang w:val="fr-FR"/>
              </w:rPr>
            </w:pPr>
          </w:p>
        </w:tc>
        <w:tc>
          <w:tcPr>
            <w:tcW w:w="1392" w:type="dxa"/>
            <w:vAlign w:val="center"/>
          </w:tcPr>
          <w:p w14:paraId="60723436" w14:textId="77777777" w:rsidR="000E2667" w:rsidRPr="00C35EA7" w:rsidRDefault="000E2667" w:rsidP="00C35EA7">
            <w:pPr>
              <w:jc w:val="center"/>
              <w:rPr>
                <w:lang w:val="fr-FR"/>
              </w:rPr>
            </w:pPr>
          </w:p>
        </w:tc>
        <w:tc>
          <w:tcPr>
            <w:tcW w:w="1080" w:type="dxa"/>
            <w:vAlign w:val="center"/>
          </w:tcPr>
          <w:p w14:paraId="1849E7F7" w14:textId="77777777" w:rsidR="000E2667" w:rsidRPr="00C35EA7" w:rsidRDefault="000E2667" w:rsidP="00C35EA7">
            <w:pPr>
              <w:jc w:val="center"/>
              <w:rPr>
                <w:lang w:val="fr-FR"/>
              </w:rPr>
            </w:pPr>
          </w:p>
        </w:tc>
      </w:tr>
      <w:tr w:rsidR="005D10B6" w14:paraId="4E0EA06F" w14:textId="77777777" w:rsidTr="00C35EA7">
        <w:trPr>
          <w:jc w:val="center"/>
        </w:trPr>
        <w:tc>
          <w:tcPr>
            <w:tcW w:w="844" w:type="dxa"/>
            <w:vAlign w:val="center"/>
          </w:tcPr>
          <w:p w14:paraId="5B9FB1BB" w14:textId="77777777" w:rsidR="000E2667" w:rsidRPr="00C35EA7" w:rsidRDefault="000E2667" w:rsidP="00C35EA7">
            <w:pPr>
              <w:jc w:val="center"/>
              <w:rPr>
                <w:lang w:val="fr-FR"/>
              </w:rPr>
            </w:pPr>
          </w:p>
        </w:tc>
        <w:tc>
          <w:tcPr>
            <w:tcW w:w="1676" w:type="dxa"/>
            <w:vAlign w:val="center"/>
          </w:tcPr>
          <w:p w14:paraId="187230F9" w14:textId="77777777" w:rsidR="000E2667" w:rsidRPr="00C35EA7" w:rsidRDefault="000E2667" w:rsidP="00C35EA7">
            <w:pPr>
              <w:jc w:val="center"/>
              <w:rPr>
                <w:lang w:val="fr-FR"/>
              </w:rPr>
            </w:pPr>
          </w:p>
        </w:tc>
        <w:tc>
          <w:tcPr>
            <w:tcW w:w="360" w:type="dxa"/>
            <w:vAlign w:val="center"/>
          </w:tcPr>
          <w:p w14:paraId="6FCD725B" w14:textId="77777777" w:rsidR="000E2667" w:rsidRPr="00C35EA7" w:rsidRDefault="000E2667" w:rsidP="00C35EA7">
            <w:pPr>
              <w:jc w:val="center"/>
              <w:rPr>
                <w:lang w:val="fr-FR"/>
              </w:rPr>
            </w:pPr>
          </w:p>
        </w:tc>
        <w:tc>
          <w:tcPr>
            <w:tcW w:w="672" w:type="dxa"/>
            <w:vMerge/>
            <w:textDirection w:val="btLr"/>
            <w:vAlign w:val="center"/>
          </w:tcPr>
          <w:p w14:paraId="37A90C36" w14:textId="77777777" w:rsidR="000E2667" w:rsidRPr="00C35EA7" w:rsidRDefault="000E2667" w:rsidP="00C35EA7">
            <w:pPr>
              <w:ind w:left="113" w:right="113"/>
              <w:jc w:val="center"/>
              <w:rPr>
                <w:lang w:val="fr-FR"/>
              </w:rPr>
            </w:pPr>
          </w:p>
        </w:tc>
        <w:tc>
          <w:tcPr>
            <w:tcW w:w="498" w:type="dxa"/>
            <w:vAlign w:val="center"/>
          </w:tcPr>
          <w:p w14:paraId="6B4656E5" w14:textId="77777777" w:rsidR="000E2667" w:rsidRPr="00C35EA7" w:rsidRDefault="000E2667" w:rsidP="00C35EA7">
            <w:pPr>
              <w:jc w:val="center"/>
              <w:rPr>
                <w:lang w:val="fr-FR"/>
              </w:rPr>
            </w:pPr>
          </w:p>
        </w:tc>
        <w:tc>
          <w:tcPr>
            <w:tcW w:w="1392" w:type="dxa"/>
            <w:tcBorders>
              <w:bottom w:val="single" w:sz="4" w:space="0" w:color="auto"/>
            </w:tcBorders>
            <w:vAlign w:val="center"/>
          </w:tcPr>
          <w:p w14:paraId="048082E2" w14:textId="77777777" w:rsidR="000E2667" w:rsidRPr="00C35EA7" w:rsidRDefault="000E2667" w:rsidP="00C35EA7">
            <w:pPr>
              <w:jc w:val="center"/>
              <w:rPr>
                <w:lang w:val="fr-FR"/>
              </w:rPr>
            </w:pPr>
          </w:p>
        </w:tc>
        <w:tc>
          <w:tcPr>
            <w:tcW w:w="1080" w:type="dxa"/>
            <w:tcBorders>
              <w:bottom w:val="single" w:sz="4" w:space="0" w:color="auto"/>
            </w:tcBorders>
            <w:vAlign w:val="center"/>
          </w:tcPr>
          <w:p w14:paraId="5129DCF6" w14:textId="77777777" w:rsidR="000E2667" w:rsidRPr="00C35EA7" w:rsidRDefault="000E2667" w:rsidP="00C35EA7">
            <w:pPr>
              <w:jc w:val="center"/>
              <w:rPr>
                <w:lang w:val="fr-FR"/>
              </w:rPr>
            </w:pPr>
          </w:p>
        </w:tc>
      </w:tr>
      <w:tr w:rsidR="005D10B6" w:rsidRPr="002541D8" w14:paraId="01F3EA51" w14:textId="77777777" w:rsidTr="00C35EA7">
        <w:trPr>
          <w:jc w:val="center"/>
        </w:trPr>
        <w:tc>
          <w:tcPr>
            <w:tcW w:w="844" w:type="dxa"/>
            <w:tcBorders>
              <w:bottom w:val="single" w:sz="4" w:space="0" w:color="auto"/>
            </w:tcBorders>
            <w:vAlign w:val="center"/>
          </w:tcPr>
          <w:p w14:paraId="222D9EB7" w14:textId="77777777" w:rsidR="00565C80" w:rsidRPr="00C35EA7" w:rsidRDefault="00565C80" w:rsidP="00C35EA7">
            <w:pPr>
              <w:jc w:val="center"/>
              <w:rPr>
                <w:lang w:val="fr-FR"/>
              </w:rPr>
            </w:pPr>
          </w:p>
        </w:tc>
        <w:tc>
          <w:tcPr>
            <w:tcW w:w="1676" w:type="dxa"/>
            <w:tcBorders>
              <w:bottom w:val="single" w:sz="4" w:space="0" w:color="auto"/>
            </w:tcBorders>
            <w:vAlign w:val="center"/>
          </w:tcPr>
          <w:p w14:paraId="4B2E8488" w14:textId="77777777" w:rsidR="00565C80" w:rsidRPr="00C35EA7" w:rsidRDefault="00565C80" w:rsidP="00C35EA7">
            <w:pPr>
              <w:jc w:val="center"/>
              <w:rPr>
                <w:lang w:val="fr-FR"/>
              </w:rPr>
            </w:pPr>
          </w:p>
        </w:tc>
        <w:tc>
          <w:tcPr>
            <w:tcW w:w="360" w:type="dxa"/>
            <w:tcBorders>
              <w:bottom w:val="single" w:sz="4" w:space="0" w:color="auto"/>
            </w:tcBorders>
            <w:vAlign w:val="center"/>
          </w:tcPr>
          <w:p w14:paraId="529F3C22" w14:textId="77777777" w:rsidR="00565C80" w:rsidRPr="00C35EA7" w:rsidRDefault="00565C80" w:rsidP="00C35EA7">
            <w:pPr>
              <w:jc w:val="center"/>
              <w:rPr>
                <w:lang w:val="fr-FR"/>
              </w:rPr>
            </w:pPr>
          </w:p>
        </w:tc>
        <w:tc>
          <w:tcPr>
            <w:tcW w:w="672" w:type="dxa"/>
            <w:vMerge/>
            <w:textDirection w:val="btLr"/>
            <w:vAlign w:val="center"/>
          </w:tcPr>
          <w:p w14:paraId="41D2BF51" w14:textId="77777777" w:rsidR="00565C80" w:rsidRPr="00C35EA7" w:rsidRDefault="00565C80" w:rsidP="00C35EA7">
            <w:pPr>
              <w:ind w:left="113" w:right="113"/>
              <w:jc w:val="center"/>
              <w:rPr>
                <w:lang w:val="fr-FR"/>
              </w:rPr>
            </w:pPr>
          </w:p>
        </w:tc>
        <w:tc>
          <w:tcPr>
            <w:tcW w:w="498" w:type="dxa"/>
            <w:vAlign w:val="center"/>
          </w:tcPr>
          <w:p w14:paraId="4D024D88" w14:textId="77777777" w:rsidR="00565C80" w:rsidRPr="00C35EA7" w:rsidRDefault="00565C80" w:rsidP="00C35EA7">
            <w:pPr>
              <w:jc w:val="center"/>
              <w:rPr>
                <w:lang w:val="fr-FR"/>
              </w:rPr>
            </w:pPr>
          </w:p>
        </w:tc>
        <w:tc>
          <w:tcPr>
            <w:tcW w:w="2472" w:type="dxa"/>
            <w:gridSpan w:val="2"/>
            <w:tcBorders>
              <w:bottom w:val="single" w:sz="4" w:space="0" w:color="auto"/>
            </w:tcBorders>
            <w:shd w:val="pct10" w:color="auto" w:fill="auto"/>
            <w:vAlign w:val="center"/>
          </w:tcPr>
          <w:p w14:paraId="6C6542B4" w14:textId="3013C5D5" w:rsidR="002F2938" w:rsidRPr="00C35EA7" w:rsidRDefault="00000000" w:rsidP="00C35EA7">
            <w:pPr>
              <w:jc w:val="center"/>
              <w:rPr>
                <w:rFonts w:ascii="Courier New" w:hAnsi="Courier New" w:cs="Courier New"/>
                <w:b/>
                <w:sz w:val="20"/>
                <w:u w:val="single"/>
                <w:lang w:val="fr-FR"/>
              </w:rPr>
            </w:pPr>
            <w:hyperlink r:id="rId399" w:anchor="Sit_Kharaysin_z__aire_C" w:history="1">
              <w:r w:rsidR="00E80171" w:rsidRPr="00C35EA7">
                <w:rPr>
                  <w:rStyle w:val="Hyperlink"/>
                  <w:rFonts w:ascii="Courier New" w:hAnsi="Courier New" w:cs="Courier New"/>
                  <w:b/>
                  <w:sz w:val="20"/>
                  <w:lang w:val="fr-FR"/>
                </w:rPr>
                <w:t xml:space="preserve">Aire </w:t>
              </w:r>
              <w:r w:rsidR="002F2938" w:rsidRPr="00C35EA7">
                <w:rPr>
                  <w:rStyle w:val="Hyperlink"/>
                  <w:rFonts w:ascii="Courier New" w:hAnsi="Courier New" w:cs="Courier New"/>
                  <w:b/>
                  <w:sz w:val="20"/>
                  <w:lang w:val="fr-FR"/>
                </w:rPr>
                <w:t>C</w:t>
              </w:r>
            </w:hyperlink>
          </w:p>
          <w:p w14:paraId="03BCED9A" w14:textId="51010424" w:rsidR="00565C80" w:rsidRPr="00C35EA7" w:rsidRDefault="00565C80" w:rsidP="00C35EA7">
            <w:pPr>
              <w:jc w:val="center"/>
              <w:rPr>
                <w:lang w:val="fr-FR"/>
              </w:rPr>
            </w:pPr>
            <w:r w:rsidRPr="00C35EA7">
              <w:rPr>
                <w:rFonts w:ascii="Courier New" w:hAnsi="Courier New" w:cs="Courier New"/>
                <w:sz w:val="20"/>
                <w:lang w:val="fr-FR"/>
              </w:rPr>
              <w:t>P-60</w:t>
            </w:r>
            <w:r w:rsidRPr="00C35EA7">
              <w:rPr>
                <w:lang w:val="fr-FR"/>
              </w:rPr>
              <w:t xml:space="preserve"> à </w:t>
            </w:r>
            <w:r w:rsidRPr="00C35EA7">
              <w:rPr>
                <w:rFonts w:ascii="Courier New" w:hAnsi="Courier New" w:cs="Courier New"/>
                <w:sz w:val="20"/>
                <w:lang w:val="fr-FR"/>
              </w:rPr>
              <w:t>X-60 [</w:t>
            </w:r>
            <w:hyperlink r:id="rId400" w:anchor="Sit_Kharaysin_z_TUVX_60" w:history="1">
              <w:r w:rsidRPr="00C35EA7">
                <w:rPr>
                  <w:rStyle w:val="Hyperlink"/>
                  <w:rFonts w:ascii="Courier New" w:hAnsi="Courier New" w:cs="Courier New"/>
                  <w:sz w:val="20"/>
                  <w:lang w:val="fr-FR"/>
                </w:rPr>
                <w:t>TUVX-60</w:t>
              </w:r>
            </w:hyperlink>
            <w:r w:rsidRPr="00C35EA7">
              <w:rPr>
                <w:rFonts w:ascii="Courier New" w:hAnsi="Courier New" w:cs="Courier New"/>
                <w:sz w:val="20"/>
                <w:lang w:val="fr-FR"/>
              </w:rPr>
              <w:t>, U-60]</w:t>
            </w:r>
          </w:p>
        </w:tc>
      </w:tr>
      <w:tr w:rsidR="005D10B6" w14:paraId="1C8B03B3" w14:textId="77777777" w:rsidTr="00C35EA7">
        <w:trPr>
          <w:jc w:val="center"/>
        </w:trPr>
        <w:tc>
          <w:tcPr>
            <w:tcW w:w="2880" w:type="dxa"/>
            <w:gridSpan w:val="3"/>
            <w:tcBorders>
              <w:bottom w:val="single" w:sz="4" w:space="0" w:color="auto"/>
            </w:tcBorders>
            <w:shd w:val="pct10" w:color="auto" w:fill="auto"/>
            <w:vAlign w:val="center"/>
          </w:tcPr>
          <w:p w14:paraId="0570CFD7" w14:textId="3FAC70FC" w:rsidR="002F2938" w:rsidRPr="00C35EA7" w:rsidRDefault="00000000" w:rsidP="00C35EA7">
            <w:pPr>
              <w:jc w:val="center"/>
              <w:rPr>
                <w:rFonts w:ascii="Courier New" w:hAnsi="Courier New" w:cs="Courier New"/>
                <w:b/>
                <w:sz w:val="20"/>
                <w:u w:val="single"/>
                <w:lang w:val="fr-FR"/>
              </w:rPr>
            </w:pPr>
            <w:hyperlink r:id="rId401" w:anchor="Sit_Kharaysin_z__aire_B" w:history="1">
              <w:r w:rsidR="00E80171" w:rsidRPr="00C35EA7">
                <w:rPr>
                  <w:rStyle w:val="Hyperlink"/>
                  <w:rFonts w:ascii="Courier New" w:hAnsi="Courier New" w:cs="Courier New"/>
                  <w:b/>
                  <w:sz w:val="20"/>
                  <w:lang w:val="fr-FR"/>
                </w:rPr>
                <w:t>Aire</w:t>
              </w:r>
              <w:r w:rsidR="002F2938" w:rsidRPr="00C35EA7">
                <w:rPr>
                  <w:rStyle w:val="Hyperlink"/>
                  <w:rFonts w:ascii="Courier New" w:hAnsi="Courier New" w:cs="Courier New"/>
                  <w:b/>
                  <w:sz w:val="20"/>
                  <w:lang w:val="fr-FR"/>
                </w:rPr>
                <w:t xml:space="preserve"> B</w:t>
              </w:r>
            </w:hyperlink>
          </w:p>
          <w:p w14:paraId="53E2173D" w14:textId="2C1DB5B8" w:rsidR="000E2667" w:rsidRPr="00C35EA7" w:rsidRDefault="000E2667" w:rsidP="00C35EA7">
            <w:pPr>
              <w:jc w:val="center"/>
              <w:rPr>
                <w:lang w:val="fr-FR"/>
              </w:rPr>
            </w:pPr>
            <w:r w:rsidRPr="00C35EA7">
              <w:rPr>
                <w:rFonts w:ascii="Courier New" w:hAnsi="Courier New" w:cs="Courier New"/>
                <w:sz w:val="20"/>
                <w:lang w:val="fr-FR"/>
              </w:rPr>
              <w:t>C-55</w:t>
            </w:r>
            <w:r w:rsidRPr="00C35EA7">
              <w:rPr>
                <w:lang w:val="fr-FR"/>
              </w:rPr>
              <w:t xml:space="preserve"> à </w:t>
            </w:r>
            <w:r w:rsidRPr="00C35EA7">
              <w:rPr>
                <w:rFonts w:ascii="Courier New" w:hAnsi="Courier New" w:cs="Courier New"/>
                <w:sz w:val="20"/>
                <w:lang w:val="fr-FR"/>
              </w:rPr>
              <w:t>L-55 [</w:t>
            </w:r>
            <w:hyperlink r:id="rId402" w:anchor="Sit_Kharaysin_z_CDEFG_55" w:history="1">
              <w:r w:rsidRPr="00C35EA7">
                <w:rPr>
                  <w:rStyle w:val="Hyperlink"/>
                  <w:rFonts w:ascii="Courier New" w:hAnsi="Courier New" w:cs="Courier New"/>
                  <w:sz w:val="20"/>
                  <w:lang w:val="fr-FR"/>
                </w:rPr>
                <w:t>CDEFG-55</w:t>
              </w:r>
            </w:hyperlink>
            <w:r w:rsidRPr="00C35EA7">
              <w:rPr>
                <w:rFonts w:ascii="Courier New" w:hAnsi="Courier New" w:cs="Courier New"/>
                <w:sz w:val="20"/>
                <w:lang w:val="fr-FR"/>
              </w:rPr>
              <w:t>]</w:t>
            </w:r>
          </w:p>
        </w:tc>
        <w:tc>
          <w:tcPr>
            <w:tcW w:w="672" w:type="dxa"/>
            <w:vMerge/>
            <w:textDirection w:val="btLr"/>
            <w:vAlign w:val="center"/>
          </w:tcPr>
          <w:p w14:paraId="23A26F78" w14:textId="77777777" w:rsidR="000E2667" w:rsidRPr="00C35EA7" w:rsidRDefault="000E2667" w:rsidP="00C35EA7">
            <w:pPr>
              <w:ind w:left="113" w:right="113"/>
              <w:jc w:val="center"/>
              <w:rPr>
                <w:lang w:val="fr-FR"/>
              </w:rPr>
            </w:pPr>
          </w:p>
        </w:tc>
        <w:tc>
          <w:tcPr>
            <w:tcW w:w="498" w:type="dxa"/>
            <w:tcBorders>
              <w:bottom w:val="single" w:sz="4" w:space="0" w:color="auto"/>
            </w:tcBorders>
            <w:vAlign w:val="center"/>
          </w:tcPr>
          <w:p w14:paraId="299B23DD" w14:textId="77777777" w:rsidR="000E2667" w:rsidRPr="00C35EA7" w:rsidRDefault="000E2667" w:rsidP="00C35EA7">
            <w:pPr>
              <w:jc w:val="center"/>
              <w:rPr>
                <w:lang w:val="fr-FR"/>
              </w:rPr>
            </w:pPr>
          </w:p>
        </w:tc>
        <w:tc>
          <w:tcPr>
            <w:tcW w:w="2472" w:type="dxa"/>
            <w:gridSpan w:val="2"/>
            <w:tcBorders>
              <w:bottom w:val="single" w:sz="4" w:space="0" w:color="auto"/>
            </w:tcBorders>
            <w:shd w:val="pct10" w:color="auto" w:fill="auto"/>
            <w:vAlign w:val="center"/>
          </w:tcPr>
          <w:p w14:paraId="3FBBA3E3" w14:textId="77777777" w:rsidR="000E2667" w:rsidRPr="00C35EA7" w:rsidRDefault="00565C80" w:rsidP="00C35EA7">
            <w:pPr>
              <w:jc w:val="center"/>
              <w:rPr>
                <w:lang w:val="fr-FR"/>
              </w:rPr>
            </w:pPr>
            <w:r w:rsidRPr="00C35EA7">
              <w:rPr>
                <w:rFonts w:ascii="Courier New" w:hAnsi="Courier New" w:cs="Courier New"/>
                <w:sz w:val="20"/>
                <w:lang w:val="fr-FR"/>
              </w:rPr>
              <w:t>P-55</w:t>
            </w:r>
            <w:r w:rsidRPr="00C35EA7">
              <w:rPr>
                <w:lang w:val="fr-FR"/>
              </w:rPr>
              <w:t xml:space="preserve"> à </w:t>
            </w:r>
            <w:r w:rsidRPr="00C35EA7">
              <w:rPr>
                <w:rFonts w:ascii="Courier New" w:hAnsi="Courier New" w:cs="Courier New"/>
                <w:sz w:val="20"/>
                <w:lang w:val="fr-FR"/>
              </w:rPr>
              <w:t>V-55</w:t>
            </w:r>
          </w:p>
        </w:tc>
      </w:tr>
      <w:tr w:rsidR="005D10B6" w14:paraId="6E8D61A9" w14:textId="77777777" w:rsidTr="00C35EA7">
        <w:trPr>
          <w:jc w:val="center"/>
        </w:trPr>
        <w:tc>
          <w:tcPr>
            <w:tcW w:w="2880" w:type="dxa"/>
            <w:gridSpan w:val="3"/>
            <w:tcBorders>
              <w:right w:val="nil"/>
            </w:tcBorders>
            <w:vAlign w:val="center"/>
          </w:tcPr>
          <w:p w14:paraId="1C19A167" w14:textId="77777777" w:rsidR="000E2667" w:rsidRPr="00C35EA7" w:rsidRDefault="000E2667" w:rsidP="00C35EA7">
            <w:pPr>
              <w:jc w:val="center"/>
              <w:rPr>
                <w:lang w:val="fr-FR"/>
              </w:rPr>
            </w:pPr>
            <w:r w:rsidRPr="00C35EA7">
              <w:rPr>
                <w:lang w:val="fr-FR"/>
              </w:rPr>
              <w:t>piste</w:t>
            </w:r>
          </w:p>
        </w:tc>
        <w:tc>
          <w:tcPr>
            <w:tcW w:w="672" w:type="dxa"/>
            <w:vMerge/>
            <w:tcBorders>
              <w:left w:val="nil"/>
              <w:right w:val="nil"/>
            </w:tcBorders>
            <w:textDirection w:val="btLr"/>
            <w:vAlign w:val="center"/>
          </w:tcPr>
          <w:p w14:paraId="1E51A8D0" w14:textId="77777777" w:rsidR="000E2667" w:rsidRPr="00C35EA7" w:rsidRDefault="000E2667" w:rsidP="00C35EA7">
            <w:pPr>
              <w:ind w:left="113" w:right="113"/>
              <w:jc w:val="center"/>
              <w:rPr>
                <w:lang w:val="fr-FR"/>
              </w:rPr>
            </w:pPr>
          </w:p>
        </w:tc>
        <w:tc>
          <w:tcPr>
            <w:tcW w:w="2970" w:type="dxa"/>
            <w:gridSpan w:val="3"/>
            <w:tcBorders>
              <w:left w:val="nil"/>
            </w:tcBorders>
            <w:vAlign w:val="center"/>
          </w:tcPr>
          <w:p w14:paraId="3DC5F679" w14:textId="77777777" w:rsidR="000E2667" w:rsidRPr="00C35EA7" w:rsidRDefault="000E2667" w:rsidP="00C35EA7">
            <w:pPr>
              <w:jc w:val="center"/>
              <w:rPr>
                <w:lang w:val="fr-FR"/>
              </w:rPr>
            </w:pPr>
            <w:r w:rsidRPr="00C35EA7">
              <w:rPr>
                <w:lang w:val="fr-FR"/>
              </w:rPr>
              <w:t>piste</w:t>
            </w:r>
          </w:p>
        </w:tc>
      </w:tr>
    </w:tbl>
    <w:p w14:paraId="40E88B34" w14:textId="77777777" w:rsidR="000E2667" w:rsidRDefault="000E2667" w:rsidP="000E2667">
      <w:pPr>
        <w:rPr>
          <w:lang w:val="fr-FR"/>
        </w:rPr>
      </w:pPr>
      <w:r>
        <w:rPr>
          <w:lang w:val="fr-FR"/>
        </w:rPr>
        <w:t xml:space="preserve"> (BIB 2616)</w:t>
      </w:r>
      <w:r w:rsidR="00D20618">
        <w:rPr>
          <w:lang w:val="fr-FR"/>
        </w:rPr>
        <w:t>(Juanjo com. pers.)</w:t>
      </w:r>
    </w:p>
    <w:p w14:paraId="343118A4" w14:textId="77777777" w:rsidR="00C03AB9" w:rsidRDefault="00C03AB9" w:rsidP="000E2667">
      <w:pPr>
        <w:rPr>
          <w:lang w:val="fr-FR"/>
        </w:rPr>
      </w:pPr>
    </w:p>
    <w:p w14:paraId="5A8B21BF" w14:textId="77777777" w:rsidR="008F5B80" w:rsidRDefault="008F5B80" w:rsidP="008F5B80">
      <w:pPr>
        <w:rPr>
          <w:lang w:val="fr-FR"/>
        </w:rPr>
      </w:pPr>
    </w:p>
    <w:p w14:paraId="269A71E2" w14:textId="77777777" w:rsidR="008F5B80" w:rsidRDefault="008F5B80" w:rsidP="00E80171">
      <w:pPr>
        <w:pStyle w:val="Heading3"/>
      </w:pPr>
      <w:bookmarkStart w:id="241" w:name="Sit_Kharaysin_z__aire_A"/>
      <w:r>
        <w:t>Aire A</w:t>
      </w:r>
    </w:p>
    <w:bookmarkEnd w:id="241"/>
    <w:p w14:paraId="0E0FA83F" w14:textId="77777777" w:rsidR="008F5B80" w:rsidRPr="00E80171" w:rsidRDefault="00D13FED" w:rsidP="008F5B80">
      <w:pPr>
        <w:rPr>
          <w:sz w:val="20"/>
          <w:lang w:val="fr-FR"/>
        </w:rPr>
      </w:pPr>
      <w:r w:rsidRPr="00E80171">
        <w:rPr>
          <w:sz w:val="20"/>
          <w:lang w:val="fr-FR"/>
        </w:rPr>
        <w:t>Zone A</w:t>
      </w:r>
    </w:p>
    <w:p w14:paraId="09B634C2" w14:textId="77777777" w:rsidR="00D13FED" w:rsidRDefault="00D13FED" w:rsidP="008F5B80">
      <w:pPr>
        <w:rPr>
          <w:lang w:val="fr-FR"/>
        </w:rPr>
      </w:pPr>
    </w:p>
    <w:p w14:paraId="2E12AEF9" w14:textId="77777777" w:rsidR="002F2938" w:rsidRDefault="002F2938" w:rsidP="008F5B80">
      <w:pPr>
        <w:rPr>
          <w:lang w:val="fr-FR"/>
        </w:rPr>
      </w:pPr>
      <w:r>
        <w:rPr>
          <w:lang w:val="fr-FR"/>
        </w:rPr>
        <w:t>Nécropole durant le MPPNB (Juanjo com. pers.)</w:t>
      </w:r>
      <w:r w:rsidR="00E0271A">
        <w:rPr>
          <w:lang w:val="fr-FR"/>
        </w:rPr>
        <w:t xml:space="preserve"> Zone funéraire avec 10 sépultures en contexte primaire ou secondaire (BIB 3016)</w:t>
      </w:r>
    </w:p>
    <w:p w14:paraId="1DCF5EA6" w14:textId="68232361" w:rsidR="008F5B80" w:rsidRDefault="008F5B80" w:rsidP="008F5B80">
      <w:pPr>
        <w:rPr>
          <w:lang w:val="fr-FR"/>
        </w:rPr>
      </w:pPr>
      <w:r>
        <w:rPr>
          <w:lang w:val="fr-FR"/>
        </w:rPr>
        <w:t xml:space="preserve">Présence d'un ensemble de </w:t>
      </w:r>
      <w:hyperlink r:id="rId403" w:anchor="Sit_Nahal_Hemar" w:history="1">
        <w:r w:rsidRPr="008F5B80">
          <w:rPr>
            <w:rStyle w:val="Hyperlink"/>
            <w:i/>
            <w:lang w:val="fr-FR"/>
          </w:rPr>
          <w:t>Nahal Hemar</w:t>
        </w:r>
      </w:hyperlink>
      <w:r w:rsidRPr="008F5B80">
        <w:rPr>
          <w:i/>
          <w:lang w:val="fr-FR"/>
        </w:rPr>
        <w:t xml:space="preserve"> knives</w:t>
      </w:r>
      <w:r>
        <w:rPr>
          <w:lang w:val="fr-FR"/>
        </w:rPr>
        <w:t xml:space="preserve"> à proximité des sépultures (Juanjo com. pers.)</w:t>
      </w:r>
    </w:p>
    <w:p w14:paraId="376ED821" w14:textId="77777777" w:rsidR="00E80171" w:rsidRDefault="00E80171" w:rsidP="008F5B80">
      <w:pPr>
        <w:rPr>
          <w:lang w:val="fr-FR"/>
        </w:rPr>
      </w:pPr>
      <w:r>
        <w:rPr>
          <w:lang w:val="fr-FR"/>
        </w:rPr>
        <w:t>Aire: 177 m2 (BIB 3016)</w:t>
      </w:r>
    </w:p>
    <w:p w14:paraId="32662AF4" w14:textId="77777777" w:rsidR="00E0271A" w:rsidRDefault="00E0271A" w:rsidP="008F5B80">
      <w:pPr>
        <w:rPr>
          <w:lang w:val="fr-FR"/>
        </w:rPr>
      </w:pPr>
    </w:p>
    <w:p w14:paraId="148A98A0" w14:textId="77777777" w:rsidR="00E0271A" w:rsidRDefault="00E0271A" w:rsidP="00E0271A">
      <w:pPr>
        <w:pStyle w:val="Heading4"/>
      </w:pPr>
      <w:r>
        <w:t>Mobilier</w:t>
      </w:r>
    </w:p>
    <w:p w14:paraId="240DFEA1" w14:textId="77777777" w:rsidR="00E0271A" w:rsidRDefault="00E0271A" w:rsidP="008F5B80">
      <w:pPr>
        <w:rPr>
          <w:lang w:val="fr-FR"/>
        </w:rPr>
      </w:pPr>
    </w:p>
    <w:p w14:paraId="47EE2B6C" w14:textId="77777777" w:rsidR="00E0271A" w:rsidRDefault="00E0271A" w:rsidP="00E0271A">
      <w:pPr>
        <w:pStyle w:val="Heading5"/>
      </w:pPr>
      <w:r>
        <w:t>BDPN</w:t>
      </w:r>
    </w:p>
    <w:p w14:paraId="1704AC46" w14:textId="77777777" w:rsidR="00E0271A" w:rsidRDefault="00E0271A" w:rsidP="008F5B80">
      <w:pPr>
        <w:rPr>
          <w:lang w:val="fr-FR"/>
        </w:rPr>
      </w:pPr>
    </w:p>
    <w:p w14:paraId="2951AB55" w14:textId="10682C6C" w:rsidR="00E0271A" w:rsidRDefault="00E0271A" w:rsidP="00E0271A">
      <w:pPr>
        <w:rPr>
          <w:lang w:val="fr-FR"/>
        </w:rPr>
      </w:pPr>
      <w:r>
        <w:rPr>
          <w:lang w:val="fr-FR"/>
        </w:rPr>
        <w:t xml:space="preserve">Répartition des </w:t>
      </w:r>
      <w:hyperlink r:id="rId404" w:anchor="Sit_Kharaysin_f_lamelles_anthrop" w:history="1">
        <w:r w:rsidRPr="00E0271A">
          <w:rPr>
            <w:rStyle w:val="Hyperlink"/>
            <w:lang w:val="fr-FR"/>
          </w:rPr>
          <w:t>BDPN</w:t>
        </w:r>
      </w:hyperlink>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472"/>
        <w:gridCol w:w="743"/>
        <w:gridCol w:w="607"/>
        <w:gridCol w:w="607"/>
        <w:gridCol w:w="472"/>
        <w:gridCol w:w="696"/>
      </w:tblGrid>
      <w:tr w:rsidR="005D10B6" w14:paraId="65B8A4EC" w14:textId="77777777" w:rsidTr="00C35EA7">
        <w:trPr>
          <w:jc w:val="center"/>
        </w:trPr>
        <w:tc>
          <w:tcPr>
            <w:tcW w:w="472" w:type="dxa"/>
            <w:tcBorders>
              <w:bottom w:val="single" w:sz="4" w:space="0" w:color="auto"/>
            </w:tcBorders>
            <w:shd w:val="clear" w:color="auto" w:fill="FFFFFF" w:themeFill="background1"/>
            <w:vAlign w:val="center"/>
          </w:tcPr>
          <w:p w14:paraId="3D26B4AB" w14:textId="77777777" w:rsidR="00E0271A" w:rsidRPr="00C35EA7" w:rsidRDefault="00E0271A" w:rsidP="00C35EA7">
            <w:pPr>
              <w:jc w:val="center"/>
              <w:rPr>
                <w:lang w:val="fr-FR"/>
              </w:rPr>
            </w:pPr>
            <w:r w:rsidRPr="00C35EA7">
              <w:rPr>
                <w:lang w:val="fr-FR"/>
              </w:rPr>
              <w:t>F</w:t>
            </w:r>
          </w:p>
        </w:tc>
        <w:tc>
          <w:tcPr>
            <w:tcW w:w="743" w:type="dxa"/>
            <w:tcBorders>
              <w:bottom w:val="single" w:sz="4" w:space="0" w:color="auto"/>
            </w:tcBorders>
            <w:shd w:val="clear" w:color="auto" w:fill="FFFFFF" w:themeFill="background1"/>
            <w:vAlign w:val="center"/>
          </w:tcPr>
          <w:p w14:paraId="10EDE754" w14:textId="77777777" w:rsidR="00E0271A" w:rsidRPr="00C35EA7" w:rsidRDefault="00E0271A" w:rsidP="00C35EA7">
            <w:pPr>
              <w:jc w:val="center"/>
              <w:rPr>
                <w:lang w:val="fr-FR"/>
              </w:rPr>
            </w:pPr>
            <w:r w:rsidRPr="00C35EA7">
              <w:rPr>
                <w:lang w:val="fr-FR"/>
              </w:rPr>
              <w:t>G</w:t>
            </w:r>
          </w:p>
        </w:tc>
        <w:tc>
          <w:tcPr>
            <w:tcW w:w="607" w:type="dxa"/>
            <w:tcBorders>
              <w:bottom w:val="single" w:sz="4" w:space="0" w:color="auto"/>
            </w:tcBorders>
            <w:shd w:val="clear" w:color="auto" w:fill="FFFFFF" w:themeFill="background1"/>
            <w:vAlign w:val="center"/>
          </w:tcPr>
          <w:p w14:paraId="11D047E0" w14:textId="77777777" w:rsidR="00E0271A" w:rsidRPr="00C35EA7" w:rsidRDefault="00E0271A" w:rsidP="00C35EA7">
            <w:pPr>
              <w:jc w:val="center"/>
              <w:rPr>
                <w:lang w:val="fr-FR"/>
              </w:rPr>
            </w:pPr>
            <w:r w:rsidRPr="00C35EA7">
              <w:rPr>
                <w:lang w:val="fr-FR"/>
              </w:rPr>
              <w:t>H</w:t>
            </w:r>
          </w:p>
        </w:tc>
        <w:tc>
          <w:tcPr>
            <w:tcW w:w="607" w:type="dxa"/>
            <w:tcBorders>
              <w:bottom w:val="single" w:sz="4" w:space="0" w:color="auto"/>
            </w:tcBorders>
            <w:shd w:val="clear" w:color="auto" w:fill="FFFFFF" w:themeFill="background1"/>
            <w:vAlign w:val="center"/>
          </w:tcPr>
          <w:p w14:paraId="7E62255A" w14:textId="77777777" w:rsidR="00E0271A" w:rsidRPr="00C35EA7" w:rsidRDefault="00E0271A" w:rsidP="00C35EA7">
            <w:pPr>
              <w:jc w:val="center"/>
              <w:rPr>
                <w:lang w:val="fr-FR"/>
              </w:rPr>
            </w:pPr>
            <w:r w:rsidRPr="00C35EA7">
              <w:rPr>
                <w:lang w:val="fr-FR"/>
              </w:rPr>
              <w:t>I</w:t>
            </w:r>
          </w:p>
        </w:tc>
        <w:tc>
          <w:tcPr>
            <w:tcW w:w="472" w:type="dxa"/>
            <w:tcBorders>
              <w:bottom w:val="single" w:sz="4" w:space="0" w:color="auto"/>
            </w:tcBorders>
            <w:shd w:val="clear" w:color="auto" w:fill="FFFFFF" w:themeFill="background1"/>
            <w:vAlign w:val="center"/>
          </w:tcPr>
          <w:p w14:paraId="163FEAC1" w14:textId="77777777" w:rsidR="00E0271A" w:rsidRPr="00C35EA7" w:rsidRDefault="00E0271A" w:rsidP="00C35EA7">
            <w:pPr>
              <w:jc w:val="center"/>
              <w:rPr>
                <w:lang w:val="fr-FR"/>
              </w:rPr>
            </w:pPr>
            <w:r w:rsidRPr="00C35EA7">
              <w:rPr>
                <w:lang w:val="fr-FR"/>
              </w:rPr>
              <w:t>J</w:t>
            </w:r>
          </w:p>
        </w:tc>
        <w:tc>
          <w:tcPr>
            <w:tcW w:w="696" w:type="dxa"/>
            <w:tcBorders>
              <w:top w:val="nil"/>
              <w:right w:val="nil"/>
            </w:tcBorders>
            <w:shd w:val="clear" w:color="auto" w:fill="FFFFFF" w:themeFill="background1"/>
            <w:vAlign w:val="center"/>
          </w:tcPr>
          <w:p w14:paraId="2D1DA7BC" w14:textId="77777777" w:rsidR="00E0271A" w:rsidRPr="00C35EA7" w:rsidRDefault="00E0271A" w:rsidP="00C35EA7">
            <w:pPr>
              <w:jc w:val="center"/>
              <w:rPr>
                <w:lang w:val="fr-FR"/>
              </w:rPr>
            </w:pPr>
          </w:p>
        </w:tc>
      </w:tr>
      <w:tr w:rsidR="005D10B6" w14:paraId="3E5A0BE5" w14:textId="77777777" w:rsidTr="00C35EA7">
        <w:trPr>
          <w:jc w:val="center"/>
        </w:trPr>
        <w:tc>
          <w:tcPr>
            <w:tcW w:w="1215" w:type="dxa"/>
            <w:gridSpan w:val="2"/>
            <w:vMerge w:val="restart"/>
            <w:shd w:val="clear" w:color="auto" w:fill="FFFFFF" w:themeFill="background1"/>
            <w:vAlign w:val="center"/>
          </w:tcPr>
          <w:p w14:paraId="779BD277" w14:textId="77777777" w:rsidR="00E0271A" w:rsidRPr="00C35EA7" w:rsidRDefault="00E0271A" w:rsidP="00C35EA7">
            <w:pPr>
              <w:jc w:val="center"/>
              <w:rPr>
                <w:lang w:val="fr-FR"/>
              </w:rPr>
            </w:pPr>
            <w:r w:rsidRPr="00C35EA7">
              <w:rPr>
                <w:lang w:val="fr-FR"/>
              </w:rPr>
              <w:t>Ø</w:t>
            </w:r>
          </w:p>
        </w:tc>
        <w:tc>
          <w:tcPr>
            <w:tcW w:w="607" w:type="dxa"/>
            <w:shd w:val="pct50" w:color="auto" w:fill="FFFFFF" w:themeFill="background1"/>
            <w:vAlign w:val="center"/>
          </w:tcPr>
          <w:p w14:paraId="2FE60C2D" w14:textId="77777777" w:rsidR="00E0271A" w:rsidRPr="00C35EA7" w:rsidRDefault="00E0271A" w:rsidP="00C35EA7">
            <w:pPr>
              <w:jc w:val="center"/>
              <w:rPr>
                <w:lang w:val="fr-FR"/>
              </w:rPr>
            </w:pPr>
            <w:r w:rsidRPr="00C35EA7">
              <w:rPr>
                <w:lang w:val="fr-FR"/>
              </w:rPr>
              <w:t>++</w:t>
            </w:r>
          </w:p>
        </w:tc>
        <w:tc>
          <w:tcPr>
            <w:tcW w:w="607" w:type="dxa"/>
            <w:shd w:val="pct50" w:color="auto" w:fill="FFFFFF" w:themeFill="background1"/>
            <w:vAlign w:val="center"/>
          </w:tcPr>
          <w:p w14:paraId="276DF862" w14:textId="77777777" w:rsidR="00E0271A" w:rsidRPr="00C35EA7" w:rsidRDefault="00E0271A" w:rsidP="00C35EA7">
            <w:pPr>
              <w:jc w:val="center"/>
              <w:rPr>
                <w:lang w:val="fr-FR"/>
              </w:rPr>
            </w:pPr>
            <w:r w:rsidRPr="00C35EA7">
              <w:rPr>
                <w:lang w:val="fr-FR"/>
              </w:rPr>
              <w:t>+</w:t>
            </w:r>
          </w:p>
        </w:tc>
        <w:tc>
          <w:tcPr>
            <w:tcW w:w="472" w:type="dxa"/>
            <w:shd w:val="pct50" w:color="auto" w:fill="FFFFFF" w:themeFill="background1"/>
            <w:vAlign w:val="center"/>
          </w:tcPr>
          <w:p w14:paraId="40DE9FDE" w14:textId="77777777" w:rsidR="00E0271A" w:rsidRPr="00C35EA7" w:rsidRDefault="00E0271A" w:rsidP="00C35EA7">
            <w:pPr>
              <w:jc w:val="center"/>
              <w:rPr>
                <w:lang w:val="fr-FR"/>
              </w:rPr>
            </w:pPr>
            <w:r w:rsidRPr="00C35EA7">
              <w:rPr>
                <w:lang w:val="fr-FR"/>
              </w:rPr>
              <w:t>+</w:t>
            </w:r>
          </w:p>
        </w:tc>
        <w:tc>
          <w:tcPr>
            <w:tcW w:w="696" w:type="dxa"/>
            <w:shd w:val="clear" w:color="auto" w:fill="FFFFFF" w:themeFill="background1"/>
            <w:vAlign w:val="center"/>
          </w:tcPr>
          <w:p w14:paraId="37A7E070" w14:textId="77777777" w:rsidR="00E0271A" w:rsidRPr="00C35EA7" w:rsidRDefault="00E0271A" w:rsidP="00C35EA7">
            <w:pPr>
              <w:jc w:val="center"/>
              <w:rPr>
                <w:lang w:val="fr-FR"/>
              </w:rPr>
            </w:pPr>
            <w:r w:rsidRPr="00C35EA7">
              <w:rPr>
                <w:lang w:val="fr-FR"/>
              </w:rPr>
              <w:t>110</w:t>
            </w:r>
          </w:p>
        </w:tc>
      </w:tr>
      <w:tr w:rsidR="005D10B6" w14:paraId="61EFCABC" w14:textId="77777777" w:rsidTr="00C35EA7">
        <w:trPr>
          <w:jc w:val="center"/>
        </w:trPr>
        <w:tc>
          <w:tcPr>
            <w:tcW w:w="1215" w:type="dxa"/>
            <w:gridSpan w:val="2"/>
            <w:vMerge/>
            <w:shd w:val="clear" w:color="auto" w:fill="FFFFFF" w:themeFill="background1"/>
            <w:vAlign w:val="center"/>
          </w:tcPr>
          <w:p w14:paraId="1F87168D" w14:textId="77777777" w:rsidR="00E0271A" w:rsidRPr="00C35EA7" w:rsidRDefault="00E0271A" w:rsidP="00C35EA7">
            <w:pPr>
              <w:jc w:val="center"/>
              <w:rPr>
                <w:lang w:val="fr-FR"/>
              </w:rPr>
            </w:pPr>
          </w:p>
        </w:tc>
        <w:tc>
          <w:tcPr>
            <w:tcW w:w="607" w:type="dxa"/>
            <w:shd w:val="pct50" w:color="auto" w:fill="FFFFFF" w:themeFill="background1"/>
            <w:vAlign w:val="center"/>
          </w:tcPr>
          <w:p w14:paraId="1C78E835" w14:textId="77777777" w:rsidR="00E0271A" w:rsidRPr="00C35EA7" w:rsidRDefault="00E0271A" w:rsidP="00C35EA7">
            <w:pPr>
              <w:jc w:val="center"/>
              <w:rPr>
                <w:lang w:val="fr-FR"/>
              </w:rPr>
            </w:pPr>
            <w:r w:rsidRPr="00C35EA7">
              <w:rPr>
                <w:lang w:val="fr-FR"/>
              </w:rPr>
              <w:t>++</w:t>
            </w:r>
          </w:p>
        </w:tc>
        <w:tc>
          <w:tcPr>
            <w:tcW w:w="607" w:type="dxa"/>
            <w:shd w:val="pct50" w:color="auto" w:fill="FFFFFF" w:themeFill="background1"/>
            <w:vAlign w:val="center"/>
          </w:tcPr>
          <w:p w14:paraId="6570E995" w14:textId="77777777" w:rsidR="00E0271A" w:rsidRPr="00C35EA7" w:rsidRDefault="00E0271A" w:rsidP="00C35EA7">
            <w:pPr>
              <w:jc w:val="center"/>
              <w:rPr>
                <w:lang w:val="fr-FR"/>
              </w:rPr>
            </w:pPr>
            <w:r w:rsidRPr="00C35EA7">
              <w:rPr>
                <w:lang w:val="fr-FR"/>
              </w:rPr>
              <w:t>++</w:t>
            </w:r>
          </w:p>
        </w:tc>
        <w:tc>
          <w:tcPr>
            <w:tcW w:w="472" w:type="dxa"/>
            <w:shd w:val="pct50" w:color="auto" w:fill="FFFFFF" w:themeFill="background1"/>
            <w:vAlign w:val="center"/>
          </w:tcPr>
          <w:p w14:paraId="37BDD90A" w14:textId="77777777" w:rsidR="00E0271A" w:rsidRPr="00C35EA7" w:rsidRDefault="00E0271A" w:rsidP="00C35EA7">
            <w:pPr>
              <w:jc w:val="center"/>
              <w:rPr>
                <w:lang w:val="fr-FR"/>
              </w:rPr>
            </w:pPr>
            <w:r w:rsidRPr="00C35EA7">
              <w:rPr>
                <w:lang w:val="fr-FR"/>
              </w:rPr>
              <w:t>+</w:t>
            </w:r>
          </w:p>
        </w:tc>
        <w:tc>
          <w:tcPr>
            <w:tcW w:w="696" w:type="dxa"/>
            <w:shd w:val="clear" w:color="auto" w:fill="FFFFFF" w:themeFill="background1"/>
            <w:vAlign w:val="center"/>
          </w:tcPr>
          <w:p w14:paraId="093C1B4B" w14:textId="77777777" w:rsidR="00E0271A" w:rsidRPr="00C35EA7" w:rsidRDefault="00E0271A" w:rsidP="00C35EA7">
            <w:pPr>
              <w:jc w:val="center"/>
              <w:rPr>
                <w:lang w:val="fr-FR"/>
              </w:rPr>
            </w:pPr>
            <w:r w:rsidRPr="00C35EA7">
              <w:rPr>
                <w:lang w:val="fr-FR"/>
              </w:rPr>
              <w:t>105</w:t>
            </w:r>
          </w:p>
        </w:tc>
      </w:tr>
      <w:tr w:rsidR="005D10B6" w14:paraId="76454A46" w14:textId="77777777" w:rsidTr="00C35EA7">
        <w:trPr>
          <w:jc w:val="center"/>
        </w:trPr>
        <w:tc>
          <w:tcPr>
            <w:tcW w:w="472" w:type="dxa"/>
            <w:tcBorders>
              <w:bottom w:val="single" w:sz="4" w:space="0" w:color="auto"/>
            </w:tcBorders>
            <w:shd w:val="clear" w:color="auto" w:fill="FFFFFF" w:themeFill="background1"/>
            <w:vAlign w:val="center"/>
          </w:tcPr>
          <w:p w14:paraId="47417ADE" w14:textId="77777777" w:rsidR="00E0271A" w:rsidRPr="00C35EA7" w:rsidRDefault="00E0271A" w:rsidP="00C35EA7">
            <w:pPr>
              <w:jc w:val="center"/>
              <w:rPr>
                <w:lang w:val="fr-FR"/>
              </w:rPr>
            </w:pPr>
          </w:p>
        </w:tc>
        <w:tc>
          <w:tcPr>
            <w:tcW w:w="743" w:type="dxa"/>
            <w:tcBorders>
              <w:bottom w:val="single" w:sz="4" w:space="0" w:color="auto"/>
            </w:tcBorders>
            <w:shd w:val="clear" w:color="auto" w:fill="FFFFFF" w:themeFill="background1"/>
            <w:vAlign w:val="center"/>
          </w:tcPr>
          <w:p w14:paraId="3613780E" w14:textId="77777777" w:rsidR="00E0271A" w:rsidRPr="00C35EA7" w:rsidRDefault="00E0271A" w:rsidP="00C35EA7">
            <w:pPr>
              <w:jc w:val="center"/>
              <w:rPr>
                <w:lang w:val="fr-FR"/>
              </w:rPr>
            </w:pPr>
          </w:p>
        </w:tc>
        <w:tc>
          <w:tcPr>
            <w:tcW w:w="607" w:type="dxa"/>
            <w:shd w:val="clear" w:color="auto" w:fill="FFFFFF" w:themeFill="background1"/>
            <w:vAlign w:val="center"/>
          </w:tcPr>
          <w:p w14:paraId="23F19006" w14:textId="77777777" w:rsidR="00E0271A" w:rsidRPr="00C35EA7" w:rsidRDefault="00E0271A" w:rsidP="00C35EA7">
            <w:pPr>
              <w:jc w:val="center"/>
              <w:rPr>
                <w:lang w:val="fr-FR"/>
              </w:rPr>
            </w:pPr>
          </w:p>
        </w:tc>
        <w:tc>
          <w:tcPr>
            <w:tcW w:w="607" w:type="dxa"/>
            <w:shd w:val="clear" w:color="auto" w:fill="FFFFFF" w:themeFill="background1"/>
            <w:vAlign w:val="center"/>
          </w:tcPr>
          <w:p w14:paraId="052EEEFB" w14:textId="77777777" w:rsidR="00E0271A" w:rsidRPr="00C35EA7" w:rsidRDefault="00E0271A" w:rsidP="00C35EA7">
            <w:pPr>
              <w:jc w:val="center"/>
              <w:rPr>
                <w:lang w:val="fr-FR"/>
              </w:rPr>
            </w:pPr>
            <w:r w:rsidRPr="00C35EA7">
              <w:rPr>
                <w:lang w:val="fr-FR"/>
              </w:rPr>
              <w:t>++</w:t>
            </w:r>
          </w:p>
        </w:tc>
        <w:tc>
          <w:tcPr>
            <w:tcW w:w="472" w:type="dxa"/>
            <w:shd w:val="clear" w:color="auto" w:fill="FFFFFF" w:themeFill="background1"/>
            <w:vAlign w:val="center"/>
          </w:tcPr>
          <w:p w14:paraId="7492BA85" w14:textId="77777777" w:rsidR="00E0271A" w:rsidRPr="00C35EA7" w:rsidRDefault="00E0271A" w:rsidP="00C35EA7">
            <w:pPr>
              <w:jc w:val="center"/>
              <w:rPr>
                <w:lang w:val="fr-FR"/>
              </w:rPr>
            </w:pPr>
          </w:p>
        </w:tc>
        <w:tc>
          <w:tcPr>
            <w:tcW w:w="696" w:type="dxa"/>
            <w:shd w:val="clear" w:color="auto" w:fill="FFFFFF" w:themeFill="background1"/>
            <w:vAlign w:val="center"/>
          </w:tcPr>
          <w:p w14:paraId="3C0A6805" w14:textId="77777777" w:rsidR="00E0271A" w:rsidRPr="00C35EA7" w:rsidRDefault="00E0271A" w:rsidP="00C35EA7">
            <w:pPr>
              <w:jc w:val="center"/>
              <w:rPr>
                <w:lang w:val="fr-FR"/>
              </w:rPr>
            </w:pPr>
            <w:r w:rsidRPr="00C35EA7">
              <w:rPr>
                <w:lang w:val="fr-FR"/>
              </w:rPr>
              <w:t>100</w:t>
            </w:r>
          </w:p>
        </w:tc>
      </w:tr>
      <w:tr w:rsidR="005D10B6" w14:paraId="4875CDFE" w14:textId="77777777" w:rsidTr="00C35EA7">
        <w:trPr>
          <w:jc w:val="center"/>
        </w:trPr>
        <w:tc>
          <w:tcPr>
            <w:tcW w:w="472" w:type="dxa"/>
            <w:shd w:val="clear" w:color="auto" w:fill="BFBFBF" w:themeFill="background1" w:themeFillShade="BF"/>
            <w:vAlign w:val="center"/>
          </w:tcPr>
          <w:p w14:paraId="5B3F640D" w14:textId="77777777" w:rsidR="00E0271A" w:rsidRPr="00C35EA7" w:rsidRDefault="00E0271A" w:rsidP="00C35EA7">
            <w:pPr>
              <w:jc w:val="center"/>
              <w:rPr>
                <w:lang w:val="fr-FR"/>
              </w:rPr>
            </w:pPr>
            <w:r w:rsidRPr="00C35EA7">
              <w:rPr>
                <w:lang w:val="fr-FR"/>
              </w:rPr>
              <w:t>+</w:t>
            </w:r>
          </w:p>
        </w:tc>
        <w:tc>
          <w:tcPr>
            <w:tcW w:w="743" w:type="dxa"/>
            <w:shd w:val="clear" w:color="auto" w:fill="BFBFBF" w:themeFill="background1" w:themeFillShade="BF"/>
            <w:vAlign w:val="center"/>
          </w:tcPr>
          <w:p w14:paraId="29EE340B" w14:textId="77777777" w:rsidR="00E0271A" w:rsidRPr="00C35EA7" w:rsidRDefault="00E0271A" w:rsidP="00C35EA7">
            <w:pPr>
              <w:jc w:val="center"/>
              <w:rPr>
                <w:lang w:val="fr-FR"/>
              </w:rPr>
            </w:pPr>
            <w:r w:rsidRPr="00C35EA7">
              <w:rPr>
                <w:lang w:val="fr-FR"/>
              </w:rPr>
              <w:t>+++</w:t>
            </w:r>
          </w:p>
        </w:tc>
        <w:tc>
          <w:tcPr>
            <w:tcW w:w="607" w:type="dxa"/>
            <w:shd w:val="clear" w:color="auto" w:fill="FFFFFF" w:themeFill="background1"/>
            <w:vAlign w:val="center"/>
          </w:tcPr>
          <w:p w14:paraId="324F645C" w14:textId="77777777" w:rsidR="00E0271A" w:rsidRPr="00C35EA7" w:rsidRDefault="00E0271A" w:rsidP="00C35EA7">
            <w:pPr>
              <w:jc w:val="center"/>
              <w:rPr>
                <w:lang w:val="fr-FR"/>
              </w:rPr>
            </w:pPr>
            <w:r w:rsidRPr="00C35EA7">
              <w:rPr>
                <w:lang w:val="fr-FR"/>
              </w:rPr>
              <w:t>+</w:t>
            </w:r>
          </w:p>
        </w:tc>
        <w:tc>
          <w:tcPr>
            <w:tcW w:w="607" w:type="dxa"/>
            <w:shd w:val="clear" w:color="auto" w:fill="FFFFFF" w:themeFill="background1"/>
            <w:vAlign w:val="center"/>
          </w:tcPr>
          <w:p w14:paraId="2AC9F983" w14:textId="77777777" w:rsidR="00E0271A" w:rsidRPr="00C35EA7" w:rsidRDefault="00E0271A" w:rsidP="00C35EA7">
            <w:pPr>
              <w:jc w:val="center"/>
              <w:rPr>
                <w:lang w:val="fr-FR"/>
              </w:rPr>
            </w:pPr>
            <w:r w:rsidRPr="00C35EA7">
              <w:rPr>
                <w:lang w:val="fr-FR"/>
              </w:rPr>
              <w:t>+</w:t>
            </w:r>
          </w:p>
        </w:tc>
        <w:tc>
          <w:tcPr>
            <w:tcW w:w="472" w:type="dxa"/>
            <w:shd w:val="clear" w:color="auto" w:fill="FFFFFF" w:themeFill="background1"/>
            <w:vAlign w:val="center"/>
          </w:tcPr>
          <w:p w14:paraId="2175D322" w14:textId="77777777" w:rsidR="00E0271A" w:rsidRPr="00C35EA7" w:rsidRDefault="00E0271A" w:rsidP="00C35EA7">
            <w:pPr>
              <w:jc w:val="center"/>
              <w:rPr>
                <w:lang w:val="fr-FR"/>
              </w:rPr>
            </w:pPr>
          </w:p>
        </w:tc>
        <w:tc>
          <w:tcPr>
            <w:tcW w:w="696" w:type="dxa"/>
            <w:shd w:val="clear" w:color="auto" w:fill="FFFFFF" w:themeFill="background1"/>
            <w:vAlign w:val="center"/>
          </w:tcPr>
          <w:p w14:paraId="40319033" w14:textId="77777777" w:rsidR="00E0271A" w:rsidRPr="00C35EA7" w:rsidRDefault="00E0271A" w:rsidP="00C35EA7">
            <w:pPr>
              <w:jc w:val="center"/>
              <w:rPr>
                <w:lang w:val="fr-FR"/>
              </w:rPr>
            </w:pPr>
            <w:r w:rsidRPr="00C35EA7">
              <w:rPr>
                <w:lang w:val="fr-FR"/>
              </w:rPr>
              <w:t>95</w:t>
            </w:r>
          </w:p>
        </w:tc>
      </w:tr>
      <w:tr w:rsidR="005D10B6" w14:paraId="6BFABC80" w14:textId="77777777" w:rsidTr="00C35EA7">
        <w:trPr>
          <w:jc w:val="center"/>
        </w:trPr>
        <w:tc>
          <w:tcPr>
            <w:tcW w:w="472" w:type="dxa"/>
            <w:shd w:val="clear" w:color="auto" w:fill="FFFFFF" w:themeFill="background1"/>
            <w:vAlign w:val="center"/>
          </w:tcPr>
          <w:p w14:paraId="6A6C5E77" w14:textId="77777777" w:rsidR="00E0271A" w:rsidRPr="00C35EA7" w:rsidRDefault="00E0271A" w:rsidP="00C35EA7">
            <w:pPr>
              <w:jc w:val="center"/>
              <w:rPr>
                <w:lang w:val="fr-FR"/>
              </w:rPr>
            </w:pPr>
          </w:p>
        </w:tc>
        <w:tc>
          <w:tcPr>
            <w:tcW w:w="743" w:type="dxa"/>
            <w:shd w:val="clear" w:color="auto" w:fill="FFFFFF" w:themeFill="background1"/>
            <w:vAlign w:val="center"/>
          </w:tcPr>
          <w:p w14:paraId="5A70E939" w14:textId="77777777" w:rsidR="00E0271A" w:rsidRPr="00C35EA7" w:rsidRDefault="00E0271A" w:rsidP="00C35EA7">
            <w:pPr>
              <w:jc w:val="center"/>
              <w:rPr>
                <w:lang w:val="fr-FR"/>
              </w:rPr>
            </w:pPr>
          </w:p>
        </w:tc>
        <w:tc>
          <w:tcPr>
            <w:tcW w:w="607" w:type="dxa"/>
            <w:shd w:val="clear" w:color="auto" w:fill="FFFFFF" w:themeFill="background1"/>
            <w:vAlign w:val="center"/>
          </w:tcPr>
          <w:p w14:paraId="38B0226C" w14:textId="77777777" w:rsidR="00E0271A" w:rsidRPr="00C35EA7" w:rsidRDefault="00E0271A" w:rsidP="00C35EA7">
            <w:pPr>
              <w:jc w:val="center"/>
              <w:rPr>
                <w:lang w:val="fr-FR"/>
              </w:rPr>
            </w:pPr>
            <w:r w:rsidRPr="00C35EA7">
              <w:rPr>
                <w:lang w:val="fr-FR"/>
              </w:rPr>
              <w:t>+</w:t>
            </w:r>
          </w:p>
        </w:tc>
        <w:tc>
          <w:tcPr>
            <w:tcW w:w="607" w:type="dxa"/>
            <w:shd w:val="clear" w:color="auto" w:fill="FFFFFF" w:themeFill="background1"/>
            <w:vAlign w:val="center"/>
          </w:tcPr>
          <w:p w14:paraId="58256698" w14:textId="77777777" w:rsidR="00E0271A" w:rsidRPr="00C35EA7" w:rsidRDefault="00E0271A" w:rsidP="00C35EA7">
            <w:pPr>
              <w:jc w:val="center"/>
              <w:rPr>
                <w:lang w:val="fr-FR"/>
              </w:rPr>
            </w:pPr>
          </w:p>
        </w:tc>
        <w:tc>
          <w:tcPr>
            <w:tcW w:w="472" w:type="dxa"/>
            <w:shd w:val="clear" w:color="auto" w:fill="FFFFFF" w:themeFill="background1"/>
            <w:vAlign w:val="center"/>
          </w:tcPr>
          <w:p w14:paraId="2DDDBB7F" w14:textId="77777777" w:rsidR="00E0271A" w:rsidRPr="00C35EA7" w:rsidRDefault="00E0271A" w:rsidP="00C35EA7">
            <w:pPr>
              <w:jc w:val="center"/>
              <w:rPr>
                <w:lang w:val="fr-FR"/>
              </w:rPr>
            </w:pPr>
          </w:p>
        </w:tc>
        <w:tc>
          <w:tcPr>
            <w:tcW w:w="696" w:type="dxa"/>
            <w:shd w:val="clear" w:color="auto" w:fill="FFFFFF" w:themeFill="background1"/>
            <w:vAlign w:val="center"/>
          </w:tcPr>
          <w:p w14:paraId="2E6ECEA8" w14:textId="77777777" w:rsidR="00E0271A" w:rsidRPr="00C35EA7" w:rsidRDefault="00E0271A" w:rsidP="00C35EA7">
            <w:pPr>
              <w:jc w:val="center"/>
              <w:rPr>
                <w:lang w:val="fr-FR"/>
              </w:rPr>
            </w:pPr>
            <w:r w:rsidRPr="00C35EA7">
              <w:rPr>
                <w:lang w:val="fr-FR"/>
              </w:rPr>
              <w:t>90</w:t>
            </w:r>
          </w:p>
        </w:tc>
      </w:tr>
    </w:tbl>
    <w:p w14:paraId="0D1E608E" w14:textId="77777777" w:rsidR="00E0271A" w:rsidRDefault="00E0271A" w:rsidP="00E0271A">
      <w:pPr>
        <w:rPr>
          <w:lang w:val="fr-FR"/>
        </w:rPr>
      </w:pPr>
      <w:r>
        <w:rPr>
          <w:lang w:val="fr-FR"/>
        </w:rPr>
        <w:t xml:space="preserve">Ø : non fouillé; +:  BDPN, </w:t>
      </w:r>
      <w:r w:rsidRPr="00E0271A">
        <w:rPr>
          <w:highlight w:val="darkGray"/>
          <w:lang w:val="fr-FR"/>
        </w:rPr>
        <w:t>__</w:t>
      </w:r>
      <w:r>
        <w:rPr>
          <w:lang w:val="fr-FR"/>
        </w:rPr>
        <w:t xml:space="preserve">: cluster A1, </w:t>
      </w:r>
      <w:r w:rsidRPr="00E0271A">
        <w:rPr>
          <w:highlight w:val="lightGray"/>
          <w:lang w:val="fr-FR"/>
        </w:rPr>
        <w:t>__</w:t>
      </w:r>
      <w:r>
        <w:rPr>
          <w:lang w:val="fr-FR"/>
        </w:rPr>
        <w:t>: cluster A2 (Juanjo com. pers.)</w:t>
      </w:r>
      <w:r w:rsidRPr="00E0271A">
        <w:rPr>
          <w:lang w:val="fr-FR"/>
        </w:rPr>
        <w:t xml:space="preserve"> </w:t>
      </w:r>
      <w:r>
        <w:rPr>
          <w:lang w:val="fr-FR"/>
        </w:rPr>
        <w:t>(BIB 3016)</w:t>
      </w:r>
    </w:p>
    <w:p w14:paraId="616AEA58" w14:textId="77777777" w:rsidR="00E80171" w:rsidRDefault="00E80171" w:rsidP="00E80171">
      <w:pPr>
        <w:rPr>
          <w:lang w:val="fr-FR"/>
        </w:rPr>
      </w:pPr>
    </w:p>
    <w:p w14:paraId="5DAD2C1A" w14:textId="77777777" w:rsidR="00E0271A" w:rsidRDefault="00E0271A" w:rsidP="00E0271A">
      <w:pPr>
        <w:pStyle w:val="Heading6"/>
      </w:pPr>
      <w:r>
        <w:t>cluster A1</w:t>
      </w:r>
    </w:p>
    <w:p w14:paraId="5781BE21" w14:textId="77777777" w:rsidR="00E0271A" w:rsidRDefault="00E0271A" w:rsidP="00E80171">
      <w:pPr>
        <w:rPr>
          <w:szCs w:val="22"/>
          <w:lang w:val="fr-FR" w:eastAsia="en-GB"/>
        </w:rPr>
      </w:pPr>
      <w:r>
        <w:rPr>
          <w:lang w:val="fr-FR"/>
        </w:rPr>
        <w:t xml:space="preserve">Majoritairement retrouvées en haut d'un mur de terrasse surplombant l'aire funéraire </w:t>
      </w:r>
      <w:r>
        <w:rPr>
          <w:szCs w:val="22"/>
          <w:lang w:val="fr-FR" w:eastAsia="en-GB"/>
        </w:rPr>
        <w:t>(BIB 3016)</w:t>
      </w:r>
    </w:p>
    <w:p w14:paraId="2767EC47" w14:textId="77777777" w:rsidR="00E0271A" w:rsidRDefault="00E0271A" w:rsidP="00E80171">
      <w:pPr>
        <w:rPr>
          <w:szCs w:val="22"/>
          <w:lang w:val="fr-FR" w:eastAsia="en-GB"/>
        </w:rPr>
      </w:pPr>
    </w:p>
    <w:p w14:paraId="58E03609" w14:textId="77777777" w:rsidR="00E0271A" w:rsidRDefault="00E0271A" w:rsidP="00E0271A">
      <w:pPr>
        <w:pStyle w:val="Heading6"/>
        <w:rPr>
          <w:lang w:eastAsia="en-GB"/>
        </w:rPr>
      </w:pPr>
      <w:r>
        <w:rPr>
          <w:lang w:eastAsia="en-GB"/>
        </w:rPr>
        <w:t>cluster A2</w:t>
      </w:r>
    </w:p>
    <w:p w14:paraId="2C85D3BC" w14:textId="77777777" w:rsidR="00E0271A" w:rsidRPr="00E0271A" w:rsidRDefault="00E0271A" w:rsidP="00E0271A">
      <w:pPr>
        <w:rPr>
          <w:lang w:val="fr-FR" w:eastAsia="en-GB"/>
        </w:rPr>
      </w:pPr>
      <w:r>
        <w:rPr>
          <w:lang w:val="fr-FR" w:eastAsia="en-GB"/>
        </w:rPr>
        <w:t xml:space="preserve">Eloigné des sépultures </w:t>
      </w:r>
      <w:r>
        <w:rPr>
          <w:szCs w:val="22"/>
          <w:lang w:val="fr-FR" w:eastAsia="en-GB"/>
        </w:rPr>
        <w:t>(BIB 3016)</w:t>
      </w:r>
    </w:p>
    <w:p w14:paraId="25188C52" w14:textId="77777777" w:rsidR="00E0271A" w:rsidRPr="00565C80" w:rsidRDefault="00E0271A" w:rsidP="00E80171">
      <w:pPr>
        <w:rPr>
          <w:lang w:val="fr-FR"/>
        </w:rPr>
      </w:pPr>
    </w:p>
    <w:p w14:paraId="39CBE208" w14:textId="77777777" w:rsidR="00E80171" w:rsidRDefault="00E80171" w:rsidP="00E80171">
      <w:pPr>
        <w:rPr>
          <w:lang w:val="fr-FR"/>
        </w:rPr>
      </w:pPr>
    </w:p>
    <w:p w14:paraId="5DAB283E" w14:textId="77777777" w:rsidR="00E80171" w:rsidRDefault="00E80171" w:rsidP="00E80171">
      <w:pPr>
        <w:pStyle w:val="Heading4"/>
      </w:pPr>
      <w:bookmarkStart w:id="242" w:name="Sit_Kharaysin_z_IJ_100"/>
      <w:r>
        <w:t>IJ100</w:t>
      </w:r>
    </w:p>
    <w:bookmarkEnd w:id="242"/>
    <w:p w14:paraId="0A33BC7A" w14:textId="4DB716C7" w:rsidR="00E80171" w:rsidRDefault="00911743" w:rsidP="00E80171">
      <w:pPr>
        <w:rPr>
          <w:lang w:val="fr-FR"/>
        </w:rPr>
      </w:pPr>
      <w:r>
        <w:rPr>
          <w:lang w:val="fr-FR"/>
        </w:rPr>
        <w:fldChar w:fldCharType="begin"/>
      </w:r>
      <w:r w:rsidR="00E30F13">
        <w:rPr>
          <w:lang w:val="fr-FR"/>
        </w:rPr>
        <w:instrText>HYPERLINK "C:\\Users\\Thomas Huet\\Desktop\\Documentation archéologique liée à la thèse\\Sites.docx" \l "Sit_Kharaysin_z__aire_A"</w:instrText>
      </w:r>
      <w:r>
        <w:rPr>
          <w:lang w:val="fr-FR"/>
        </w:rPr>
      </w:r>
      <w:r>
        <w:rPr>
          <w:lang w:val="fr-FR"/>
        </w:rPr>
        <w:fldChar w:fldCharType="separate"/>
      </w:r>
      <w:r w:rsidR="00E80171" w:rsidRPr="00CB2F8B">
        <w:rPr>
          <w:rStyle w:val="Hyperlink"/>
          <w:lang w:val="fr-FR"/>
        </w:rPr>
        <w:t>Aire A</w:t>
      </w:r>
      <w:r>
        <w:rPr>
          <w:lang w:val="fr-FR"/>
        </w:rPr>
        <w:fldChar w:fldCharType="end"/>
      </w:r>
      <w:r w:rsidR="00E80171">
        <w:rPr>
          <w:lang w:val="fr-FR"/>
        </w:rPr>
        <w:t xml:space="preserve"> </w:t>
      </w:r>
    </w:p>
    <w:p w14:paraId="7DD241A6" w14:textId="77777777" w:rsidR="00E80171" w:rsidRDefault="00E80171" w:rsidP="00E80171">
      <w:pPr>
        <w:rPr>
          <w:lang w:val="fr-FR"/>
        </w:rPr>
      </w:pPr>
    </w:p>
    <w:p w14:paraId="062D7964" w14:textId="77777777" w:rsidR="00E80171" w:rsidRDefault="00E80171" w:rsidP="00E80171">
      <w:pPr>
        <w:rPr>
          <w:lang w:val="fr-FR"/>
        </w:rPr>
      </w:pPr>
      <w:r>
        <w:rPr>
          <w:lang w:val="fr-FR"/>
        </w:rPr>
        <w:t xml:space="preserve">Dans les deux carrés </w:t>
      </w:r>
      <w:r w:rsidRPr="000E2667">
        <w:rPr>
          <w:rFonts w:ascii="Courier New" w:hAnsi="Courier New" w:cs="Courier New"/>
          <w:sz w:val="20"/>
          <w:lang w:val="fr-FR"/>
        </w:rPr>
        <w:t>I-100</w:t>
      </w:r>
      <w:r>
        <w:rPr>
          <w:lang w:val="fr-FR"/>
        </w:rPr>
        <w:t xml:space="preserve"> et </w:t>
      </w:r>
      <w:r w:rsidRPr="000E2667">
        <w:rPr>
          <w:rFonts w:ascii="Courier New" w:hAnsi="Courier New" w:cs="Courier New"/>
          <w:sz w:val="20"/>
          <w:lang w:val="fr-FR"/>
        </w:rPr>
        <w:t>J-100</w:t>
      </w:r>
      <w:r w:rsidRPr="000E2667">
        <w:rPr>
          <w:lang w:val="fr-FR"/>
        </w:rPr>
        <w:t>, d</w:t>
      </w:r>
      <w:r>
        <w:rPr>
          <w:lang w:val="fr-FR"/>
        </w:rPr>
        <w:t>eux niveaux d'occupation ont été identifiés. (BIB 2616)</w:t>
      </w:r>
    </w:p>
    <w:p w14:paraId="19969D04" w14:textId="77777777" w:rsidR="00E80171" w:rsidRDefault="00E80171" w:rsidP="00E80171">
      <w:pPr>
        <w:rPr>
          <w:lang w:val="fr-FR"/>
        </w:rPr>
      </w:pPr>
      <w:r>
        <w:rPr>
          <w:lang w:val="fr-FR"/>
        </w:rPr>
        <w:t xml:space="preserve">Un enterrement dans </w:t>
      </w:r>
      <w:r w:rsidRPr="00C15BE2">
        <w:rPr>
          <w:rFonts w:ascii="Courier New" w:hAnsi="Courier New" w:cs="Courier New"/>
          <w:sz w:val="20"/>
          <w:lang w:val="fr-FR"/>
        </w:rPr>
        <w:t>I-100</w:t>
      </w:r>
      <w:r>
        <w:rPr>
          <w:rFonts w:ascii="Courier New" w:hAnsi="Courier New" w:cs="Courier New"/>
          <w:sz w:val="20"/>
          <w:lang w:val="fr-FR"/>
        </w:rPr>
        <w:t xml:space="preserve"> </w:t>
      </w:r>
      <w:r w:rsidRPr="00C15BE2">
        <w:rPr>
          <w:lang w:val="fr-FR"/>
        </w:rPr>
        <w:t>(BIB 2616)</w:t>
      </w:r>
    </w:p>
    <w:p w14:paraId="421251F5" w14:textId="77777777" w:rsidR="00E80171" w:rsidRDefault="00E80171" w:rsidP="00E80171">
      <w:pPr>
        <w:rPr>
          <w:lang w:val="fr-FR"/>
        </w:rPr>
      </w:pPr>
    </w:p>
    <w:p w14:paraId="53DF03FC" w14:textId="77777777" w:rsidR="00E80171" w:rsidRPr="000E2667" w:rsidRDefault="00E80171" w:rsidP="00E80171">
      <w:pPr>
        <w:pStyle w:val="Heading5"/>
      </w:pPr>
      <w:r>
        <w:t>phase 1</w:t>
      </w:r>
    </w:p>
    <w:p w14:paraId="2DA8CE8A" w14:textId="77777777" w:rsidR="00E80171" w:rsidRDefault="00E80171" w:rsidP="00E80171">
      <w:pPr>
        <w:rPr>
          <w:lang w:val="fr-FR"/>
        </w:rPr>
      </w:pPr>
      <w:r>
        <w:rPr>
          <w:lang w:val="fr-FR"/>
        </w:rPr>
        <w:t>2 maisons ovales (</w:t>
      </w:r>
      <w:r w:rsidRPr="000E2667">
        <w:rPr>
          <w:i/>
          <w:lang w:val="fr-FR"/>
        </w:rPr>
        <w:t>oval</w:t>
      </w:r>
      <w:r>
        <w:rPr>
          <w:i/>
          <w:lang w:val="fr-FR"/>
        </w:rPr>
        <w:t xml:space="preserve"> ≠ </w:t>
      </w:r>
      <w:r w:rsidRPr="000E2667">
        <w:rPr>
          <w:i/>
          <w:lang w:val="fr-FR"/>
        </w:rPr>
        <w:t>straight</w:t>
      </w:r>
      <w:r>
        <w:rPr>
          <w:lang w:val="fr-FR"/>
        </w:rPr>
        <w:t>) semi-enterrées avec des planchers de platre du début du 9e millénaire, PPNA final (BIB 2616)</w:t>
      </w:r>
    </w:p>
    <w:p w14:paraId="40083E81" w14:textId="77777777" w:rsidR="00E80171" w:rsidRDefault="00E80171" w:rsidP="00E80171">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0"/>
      </w:tblGrid>
      <w:tr w:rsidR="00E80171" w14:paraId="5808704C" w14:textId="77777777" w:rsidTr="00C35EA7">
        <w:trPr>
          <w:jc w:val="center"/>
        </w:trPr>
        <w:tc>
          <w:tcPr>
            <w:tcW w:w="1410" w:type="dxa"/>
          </w:tcPr>
          <w:p w14:paraId="1752A173" w14:textId="77777777" w:rsidR="00E80171" w:rsidRPr="00C35EA7" w:rsidRDefault="00E80171" w:rsidP="00E80171">
            <w:pPr>
              <w:rPr>
                <w:lang w:val="fr-FR"/>
              </w:rPr>
            </w:pPr>
            <w:r w:rsidRPr="00C35EA7">
              <w:rPr>
                <w:lang w:val="fr-FR"/>
              </w:rPr>
              <w:t>dwelling 1</w:t>
            </w:r>
          </w:p>
        </w:tc>
      </w:tr>
      <w:tr w:rsidR="00E80171" w14:paraId="78B6DF00" w14:textId="77777777" w:rsidTr="00C35EA7">
        <w:trPr>
          <w:jc w:val="center"/>
        </w:trPr>
        <w:tc>
          <w:tcPr>
            <w:tcW w:w="1410" w:type="dxa"/>
          </w:tcPr>
          <w:p w14:paraId="56C9044D" w14:textId="77777777" w:rsidR="00E80171" w:rsidRPr="00C35EA7" w:rsidRDefault="00E80171" w:rsidP="00E80171">
            <w:pPr>
              <w:rPr>
                <w:lang w:val="fr-FR"/>
              </w:rPr>
            </w:pPr>
            <w:r w:rsidRPr="00C35EA7">
              <w:rPr>
                <w:lang w:val="fr-FR"/>
              </w:rPr>
              <w:t>dwelling 2</w:t>
            </w:r>
          </w:p>
        </w:tc>
      </w:tr>
    </w:tbl>
    <w:p w14:paraId="1A960BD2" w14:textId="77777777" w:rsidR="00E80171" w:rsidRDefault="00E80171" w:rsidP="00E80171">
      <w:pPr>
        <w:pStyle w:val="Heading6"/>
      </w:pPr>
      <w:r>
        <w:t>dwelling 2</w:t>
      </w:r>
    </w:p>
    <w:p w14:paraId="095044D8" w14:textId="77777777" w:rsidR="00E80171" w:rsidRPr="00D20618" w:rsidRDefault="00E80171" w:rsidP="00E80171">
      <w:pPr>
        <w:rPr>
          <w:lang w:val="fr-FR"/>
        </w:rPr>
      </w:pPr>
      <w:r w:rsidRPr="00D20618">
        <w:rPr>
          <w:lang w:val="fr-FR"/>
        </w:rPr>
        <w:t xml:space="preserve">Les deux datations 14C ( </w:t>
      </w:r>
      <w:r w:rsidRPr="00D20618">
        <w:rPr>
          <w:szCs w:val="22"/>
          <w:lang w:val="fr-FR" w:eastAsia="en-GB"/>
        </w:rPr>
        <w:t xml:space="preserve">9464 ± 36 et 9523 ± 36 BP) rrenvoient au PPNA récent </w:t>
      </w:r>
      <w:r w:rsidRPr="00D20618">
        <w:rPr>
          <w:i/>
          <w:szCs w:val="22"/>
          <w:lang w:val="fr-FR" w:eastAsia="en-GB"/>
        </w:rPr>
        <w:t>(last phase of PPNA</w:t>
      </w:r>
      <w:r w:rsidRPr="00D20618">
        <w:rPr>
          <w:szCs w:val="22"/>
          <w:lang w:val="fr-FR" w:eastAsia="en-GB"/>
        </w:rPr>
        <w:t>)(BIB 2616)</w:t>
      </w:r>
    </w:p>
    <w:p w14:paraId="676DC5DE" w14:textId="77777777" w:rsidR="00E80171" w:rsidRPr="000E2667" w:rsidRDefault="00E80171" w:rsidP="00E80171">
      <w:pPr>
        <w:rPr>
          <w:lang w:val="fr-FR"/>
        </w:rPr>
      </w:pPr>
    </w:p>
    <w:p w14:paraId="794CC6B6" w14:textId="77777777" w:rsidR="00E80171" w:rsidRDefault="00E80171" w:rsidP="00E80171">
      <w:pPr>
        <w:pStyle w:val="Heading5"/>
      </w:pPr>
      <w:r>
        <w:t>phase 2</w:t>
      </w:r>
    </w:p>
    <w:p w14:paraId="117037FF" w14:textId="2632AEA5" w:rsidR="00E80171" w:rsidRPr="00D20618" w:rsidRDefault="00E80171" w:rsidP="00E80171">
      <w:pPr>
        <w:rPr>
          <w:lang w:val="fr-FR"/>
        </w:rPr>
      </w:pPr>
      <w:r w:rsidRPr="00D20618">
        <w:rPr>
          <w:lang w:val="fr-FR"/>
        </w:rPr>
        <w:t xml:space="preserve">mur droit </w:t>
      </w:r>
      <w:r w:rsidRPr="00D20618">
        <w:rPr>
          <w:rFonts w:ascii="Courier New" w:hAnsi="Courier New" w:cs="Courier New"/>
          <w:lang w:val="fr-FR"/>
        </w:rPr>
        <w:t>SU60</w:t>
      </w:r>
      <w:r w:rsidRPr="00D20618">
        <w:rPr>
          <w:lang w:val="fr-FR"/>
        </w:rPr>
        <w:t xml:space="preserve">  (</w:t>
      </w:r>
      <w:r w:rsidRPr="00D20618">
        <w:rPr>
          <w:i/>
          <w:lang w:val="fr-FR"/>
        </w:rPr>
        <w:t>straight ≠ oval</w:t>
      </w:r>
      <w:r w:rsidRPr="00D20618">
        <w:rPr>
          <w:lang w:val="fr-FR"/>
        </w:rPr>
        <w:t>) et enterrement (</w:t>
      </w:r>
      <w:r w:rsidRPr="00D20618">
        <w:rPr>
          <w:i/>
          <w:lang w:val="fr-FR"/>
        </w:rPr>
        <w:t>burial</w:t>
      </w:r>
      <w:r w:rsidRPr="00D20618">
        <w:rPr>
          <w:lang w:val="fr-FR"/>
        </w:rPr>
        <w:t xml:space="preserve">) du début du </w:t>
      </w:r>
      <w:hyperlink r:id="rId405" w:anchor="Cul_PPNB_moyen" w:history="1">
        <w:r w:rsidRPr="00D20618">
          <w:rPr>
            <w:rStyle w:val="Hyperlink"/>
            <w:lang w:val="fr-FR"/>
          </w:rPr>
          <w:t>MPPNB</w:t>
        </w:r>
      </w:hyperlink>
      <w:r w:rsidRPr="00D20618">
        <w:rPr>
          <w:lang w:val="fr-FR"/>
        </w:rPr>
        <w:t>, fin du 9e millénaire (BIB 2616).</w:t>
      </w:r>
    </w:p>
    <w:p w14:paraId="1920D920" w14:textId="77777777" w:rsidR="00E80171" w:rsidRPr="00D20618" w:rsidRDefault="00E80171" w:rsidP="00E80171">
      <w:pPr>
        <w:rPr>
          <w:rFonts w:ascii="TimesNewRomanPSMT" w:hAnsi="TimesNewRomanPSMT" w:cs="TimesNewRomanPSMT"/>
          <w:szCs w:val="22"/>
          <w:lang w:eastAsia="en-GB"/>
        </w:rPr>
      </w:pPr>
      <w:r w:rsidRPr="00D20618">
        <w:t xml:space="preserve">1 datation 14C: </w:t>
      </w:r>
      <w:r w:rsidRPr="00D20618">
        <w:rPr>
          <w:szCs w:val="22"/>
          <w:lang w:eastAsia="en-GB"/>
        </w:rPr>
        <w:t xml:space="preserve">9092 </w:t>
      </w:r>
      <w:r w:rsidRPr="00D20618">
        <w:rPr>
          <w:rFonts w:eastAsia="SymbolMT" w:hint="eastAsia"/>
          <w:szCs w:val="22"/>
          <w:lang w:eastAsia="en-GB"/>
        </w:rPr>
        <w:t>±</w:t>
      </w:r>
      <w:r w:rsidRPr="00D20618">
        <w:rPr>
          <w:rFonts w:eastAsia="SymbolMT"/>
          <w:szCs w:val="22"/>
          <w:lang w:eastAsia="en-GB"/>
        </w:rPr>
        <w:t xml:space="preserve"> </w:t>
      </w:r>
      <w:r w:rsidRPr="00D20618">
        <w:rPr>
          <w:szCs w:val="22"/>
          <w:lang w:eastAsia="en-GB"/>
        </w:rPr>
        <w:t>35 BP= MPPNB (BIB 2616)</w:t>
      </w:r>
    </w:p>
    <w:p w14:paraId="1C366FE7" w14:textId="77777777" w:rsidR="00E80171" w:rsidRDefault="00E80171" w:rsidP="00E80171">
      <w:pPr>
        <w:rPr>
          <w:rFonts w:ascii="TimesNewRomanPSMT" w:hAnsi="TimesNewRomanPSMT" w:cs="TimesNewRomanPSMT"/>
          <w:sz w:val="22"/>
          <w:szCs w:val="22"/>
          <w:lang w:eastAsia="en-GB"/>
        </w:rPr>
      </w:pPr>
    </w:p>
    <w:p w14:paraId="6F6FAB22" w14:textId="77777777" w:rsidR="00E80171" w:rsidRPr="00D63F77" w:rsidRDefault="00E80171" w:rsidP="00E80171">
      <w:pPr>
        <w:pStyle w:val="Heading5"/>
        <w:rPr>
          <w:lang w:eastAsia="en-GB"/>
        </w:rPr>
      </w:pPr>
      <w:r w:rsidRPr="00D63F77">
        <w:rPr>
          <w:lang w:eastAsia="en-GB"/>
        </w:rPr>
        <w:t>Inhumation</w:t>
      </w:r>
    </w:p>
    <w:p w14:paraId="2A053CBA" w14:textId="77777777" w:rsidR="00E80171" w:rsidRPr="00D63F77" w:rsidRDefault="00E80171" w:rsidP="00E80171">
      <w:pPr>
        <w:rPr>
          <w:lang w:val="fr-FR" w:eastAsia="en-GB"/>
        </w:rPr>
      </w:pPr>
    </w:p>
    <w:p w14:paraId="25F76B56" w14:textId="77777777" w:rsidR="00E80171" w:rsidRDefault="00E0271A" w:rsidP="008F5B80">
      <w:pPr>
        <w:rPr>
          <w:lang w:val="fr-FR"/>
        </w:rPr>
      </w:pPr>
      <w:r>
        <w:rPr>
          <w:lang w:val="fr-FR"/>
        </w:rPr>
        <w:t>SU034</w:t>
      </w:r>
    </w:p>
    <w:p w14:paraId="1FDD8BD3" w14:textId="77777777" w:rsidR="002F2938" w:rsidRDefault="002F2938" w:rsidP="008F5B80">
      <w:pPr>
        <w:rPr>
          <w:lang w:val="fr-FR"/>
        </w:rPr>
      </w:pPr>
    </w:p>
    <w:p w14:paraId="1149DF5E" w14:textId="77777777" w:rsidR="002F2938" w:rsidRDefault="002F2938" w:rsidP="00E80171">
      <w:pPr>
        <w:pStyle w:val="Heading3"/>
      </w:pPr>
      <w:bookmarkStart w:id="243" w:name="Sit_Kharaysin_z__aire_B"/>
      <w:r>
        <w:t>Aire B</w:t>
      </w:r>
    </w:p>
    <w:bookmarkEnd w:id="243"/>
    <w:p w14:paraId="5A0AD816" w14:textId="77777777" w:rsidR="002F2938" w:rsidRPr="00E80171" w:rsidRDefault="00D13FED" w:rsidP="008F5B80">
      <w:pPr>
        <w:rPr>
          <w:sz w:val="20"/>
          <w:lang w:val="fr-FR"/>
        </w:rPr>
      </w:pPr>
      <w:r w:rsidRPr="00E80171">
        <w:rPr>
          <w:sz w:val="20"/>
          <w:lang w:val="fr-FR"/>
        </w:rPr>
        <w:t>Zone B</w:t>
      </w:r>
    </w:p>
    <w:p w14:paraId="6D10B402" w14:textId="77777777" w:rsidR="00D13FED" w:rsidRDefault="00D13FED" w:rsidP="008F5B80">
      <w:pPr>
        <w:rPr>
          <w:lang w:val="fr-FR"/>
        </w:rPr>
      </w:pPr>
    </w:p>
    <w:p w14:paraId="34D69FC5" w14:textId="77777777" w:rsidR="002F2938" w:rsidRDefault="002F2938" w:rsidP="008F5B80">
      <w:pPr>
        <w:rPr>
          <w:lang w:val="fr-FR"/>
        </w:rPr>
      </w:pPr>
      <w:r>
        <w:rPr>
          <w:lang w:val="fr-FR"/>
        </w:rPr>
        <w:t>Maisons carrées avec des sols en chaux pour le MPPNB (Juanjo com. pers.)</w:t>
      </w:r>
    </w:p>
    <w:p w14:paraId="28BC29E6" w14:textId="77777777" w:rsidR="00E80171" w:rsidRDefault="00E80171" w:rsidP="008F5B80">
      <w:pPr>
        <w:rPr>
          <w:lang w:val="fr-FR"/>
        </w:rPr>
      </w:pPr>
    </w:p>
    <w:p w14:paraId="55A03485" w14:textId="77777777" w:rsidR="00E80171" w:rsidRDefault="00E80171" w:rsidP="00E80171">
      <w:pPr>
        <w:rPr>
          <w:lang w:val="fr-FR"/>
        </w:rPr>
      </w:pPr>
      <w:r>
        <w:rPr>
          <w:lang w:val="fr-FR"/>
        </w:rPr>
        <w:t>Aire: 321 m2 (BIB 3016)</w:t>
      </w:r>
    </w:p>
    <w:p w14:paraId="7E0BB598" w14:textId="77777777" w:rsidR="00E80171" w:rsidRDefault="00E80171" w:rsidP="008F5B80">
      <w:pPr>
        <w:rPr>
          <w:lang w:val="fr-FR"/>
        </w:rPr>
      </w:pPr>
    </w:p>
    <w:p w14:paraId="22427BE9" w14:textId="77777777" w:rsidR="00E80171" w:rsidRDefault="00E80171" w:rsidP="008F5B80">
      <w:pPr>
        <w:rPr>
          <w:lang w:val="fr-FR"/>
        </w:rPr>
      </w:pPr>
    </w:p>
    <w:p w14:paraId="6B985E80" w14:textId="77777777" w:rsidR="00E80171" w:rsidRPr="000E2667" w:rsidRDefault="00E80171" w:rsidP="00E80171">
      <w:pPr>
        <w:pStyle w:val="Heading4"/>
      </w:pPr>
      <w:bookmarkStart w:id="244" w:name="Sit_Kharaysin_z_CDEFG_55"/>
      <w:r>
        <w:t>CDEFG-55</w:t>
      </w:r>
    </w:p>
    <w:bookmarkEnd w:id="244"/>
    <w:p w14:paraId="4F6E51EE" w14:textId="47472080" w:rsidR="00E80171" w:rsidRDefault="00E80171" w:rsidP="00E80171">
      <w:pPr>
        <w:rPr>
          <w:lang w:val="fr-FR"/>
        </w:rPr>
      </w:pPr>
      <w:r>
        <w:rPr>
          <w:lang w:val="fr-FR"/>
        </w:rPr>
        <w:t xml:space="preserve">Occupation du </w:t>
      </w:r>
      <w:hyperlink r:id="rId406" w:anchor="Cul_PPNB_moyen" w:history="1">
        <w:r>
          <w:rPr>
            <w:rStyle w:val="Hyperlink"/>
            <w:lang w:val="fr-FR"/>
          </w:rPr>
          <w:t>MPPNB</w:t>
        </w:r>
      </w:hyperlink>
      <w:r>
        <w:rPr>
          <w:lang w:val="fr-FR"/>
        </w:rPr>
        <w:t xml:space="preserve"> avec des édifices rectangulaires (BIB 2616) Différentes structures (de 504 à 535)</w:t>
      </w:r>
    </w:p>
    <w:p w14:paraId="5649F3FF" w14:textId="77777777" w:rsidR="00E80171" w:rsidRDefault="00E80171" w:rsidP="00E80171">
      <w:pPr>
        <w:rPr>
          <w:lang w:val="fr-FR"/>
        </w:rPr>
      </w:pPr>
    </w:p>
    <w:p w14:paraId="6E2263FC" w14:textId="77777777" w:rsidR="00E80171" w:rsidRPr="00565C80" w:rsidRDefault="00E80171" w:rsidP="00E80171">
      <w:pPr>
        <w:jc w:val="center"/>
        <w:rPr>
          <w:rFonts w:ascii="Courier New" w:hAnsi="Courier New" w:cs="Courier New"/>
          <w:sz w:val="20"/>
          <w:lang w:val="fr-FR"/>
        </w:rPr>
      </w:pPr>
      <w:r w:rsidRPr="00565C80">
        <w:rPr>
          <w:rFonts w:ascii="Courier New" w:hAnsi="Courier New" w:cs="Courier New"/>
          <w:sz w:val="20"/>
          <w:lang w:val="fr-FR"/>
        </w:rPr>
        <w:t>ouest &lt;-&gt; es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7"/>
        <w:gridCol w:w="989"/>
        <w:gridCol w:w="989"/>
        <w:gridCol w:w="989"/>
        <w:gridCol w:w="989"/>
        <w:gridCol w:w="989"/>
        <w:gridCol w:w="989"/>
        <w:gridCol w:w="989"/>
        <w:gridCol w:w="989"/>
        <w:gridCol w:w="919"/>
      </w:tblGrid>
      <w:tr w:rsidR="00E80171" w:rsidRPr="00565C80" w14:paraId="38527E87" w14:textId="77777777" w:rsidTr="00C35EA7">
        <w:tc>
          <w:tcPr>
            <w:tcW w:w="3954" w:type="dxa"/>
            <w:gridSpan w:val="4"/>
          </w:tcPr>
          <w:p w14:paraId="3862BF65" w14:textId="77777777" w:rsidR="00E80171" w:rsidRPr="00C35EA7" w:rsidRDefault="00E80171" w:rsidP="00C35EA7">
            <w:pPr>
              <w:jc w:val="center"/>
              <w:rPr>
                <w:rFonts w:ascii="Courier New" w:hAnsi="Courier New" w:cs="Courier New"/>
                <w:sz w:val="20"/>
                <w:lang w:val="fr-FR"/>
              </w:rPr>
            </w:pPr>
            <w:r w:rsidRPr="00C35EA7">
              <w:rPr>
                <w:rFonts w:ascii="Courier New" w:hAnsi="Courier New" w:cs="Courier New"/>
                <w:sz w:val="20"/>
                <w:lang w:val="fr-FR"/>
              </w:rPr>
              <w:t>C-55</w:t>
            </w:r>
          </w:p>
        </w:tc>
        <w:tc>
          <w:tcPr>
            <w:tcW w:w="2967" w:type="dxa"/>
            <w:gridSpan w:val="3"/>
          </w:tcPr>
          <w:p w14:paraId="3F55617B" w14:textId="77777777" w:rsidR="00E80171" w:rsidRPr="00C35EA7" w:rsidRDefault="00E80171" w:rsidP="00C35EA7">
            <w:pPr>
              <w:jc w:val="center"/>
              <w:rPr>
                <w:rFonts w:ascii="Courier New" w:hAnsi="Courier New" w:cs="Courier New"/>
                <w:sz w:val="20"/>
                <w:lang w:val="fr-FR"/>
              </w:rPr>
            </w:pPr>
            <w:r w:rsidRPr="00C35EA7">
              <w:rPr>
                <w:rFonts w:ascii="Courier New" w:hAnsi="Courier New" w:cs="Courier New"/>
                <w:sz w:val="20"/>
                <w:lang w:val="fr-FR"/>
              </w:rPr>
              <w:t>D-55</w:t>
            </w:r>
          </w:p>
        </w:tc>
        <w:tc>
          <w:tcPr>
            <w:tcW w:w="1978" w:type="dxa"/>
            <w:gridSpan w:val="2"/>
          </w:tcPr>
          <w:p w14:paraId="498972B7" w14:textId="77777777" w:rsidR="00E80171" w:rsidRPr="00C35EA7" w:rsidRDefault="00E80171" w:rsidP="00C35EA7">
            <w:pPr>
              <w:jc w:val="center"/>
              <w:rPr>
                <w:rFonts w:ascii="Courier New" w:hAnsi="Courier New" w:cs="Courier New"/>
                <w:sz w:val="20"/>
                <w:lang w:val="fr-FR"/>
              </w:rPr>
            </w:pPr>
            <w:r w:rsidRPr="00C35EA7">
              <w:rPr>
                <w:rFonts w:ascii="Courier New" w:hAnsi="Courier New" w:cs="Courier New"/>
                <w:sz w:val="20"/>
                <w:lang w:val="fr-FR"/>
              </w:rPr>
              <w:t>E-55</w:t>
            </w:r>
          </w:p>
        </w:tc>
        <w:tc>
          <w:tcPr>
            <w:tcW w:w="919" w:type="dxa"/>
          </w:tcPr>
          <w:p w14:paraId="3902B7D0" w14:textId="77777777" w:rsidR="00E80171" w:rsidRPr="00C35EA7" w:rsidRDefault="00E80171" w:rsidP="00C35EA7">
            <w:pPr>
              <w:jc w:val="center"/>
              <w:rPr>
                <w:rFonts w:ascii="Courier New" w:hAnsi="Courier New" w:cs="Courier New"/>
                <w:sz w:val="20"/>
                <w:lang w:val="fr-FR"/>
              </w:rPr>
            </w:pPr>
            <w:r w:rsidRPr="00C35EA7">
              <w:rPr>
                <w:rFonts w:ascii="Courier New" w:hAnsi="Courier New" w:cs="Courier New"/>
                <w:sz w:val="20"/>
                <w:lang w:val="fr-FR"/>
              </w:rPr>
              <w:t>G-55</w:t>
            </w:r>
          </w:p>
        </w:tc>
      </w:tr>
      <w:tr w:rsidR="005D10B6" w:rsidRPr="00565C80" w14:paraId="7EB2FD4B" w14:textId="77777777" w:rsidTr="00C35EA7">
        <w:tc>
          <w:tcPr>
            <w:tcW w:w="987" w:type="dxa"/>
          </w:tcPr>
          <w:p w14:paraId="4FCCE453" w14:textId="77777777" w:rsidR="00E80171" w:rsidRPr="00C35EA7" w:rsidRDefault="00E80171" w:rsidP="00C35EA7">
            <w:pPr>
              <w:jc w:val="center"/>
              <w:rPr>
                <w:sz w:val="20"/>
                <w:lang w:val="fr-FR"/>
              </w:rPr>
            </w:pPr>
            <w:r w:rsidRPr="00C35EA7">
              <w:rPr>
                <w:sz w:val="20"/>
                <w:lang w:val="fr-FR"/>
              </w:rPr>
              <w:t>504</w:t>
            </w:r>
          </w:p>
        </w:tc>
        <w:tc>
          <w:tcPr>
            <w:tcW w:w="989" w:type="dxa"/>
          </w:tcPr>
          <w:p w14:paraId="0260117C" w14:textId="77777777" w:rsidR="00E80171" w:rsidRPr="00C35EA7" w:rsidRDefault="00E80171" w:rsidP="00C35EA7">
            <w:pPr>
              <w:jc w:val="center"/>
              <w:rPr>
                <w:sz w:val="20"/>
                <w:lang w:val="fr-FR"/>
              </w:rPr>
            </w:pPr>
            <w:r w:rsidRPr="00C35EA7">
              <w:rPr>
                <w:sz w:val="20"/>
                <w:lang w:val="fr-FR"/>
              </w:rPr>
              <w:t>514</w:t>
            </w:r>
          </w:p>
        </w:tc>
        <w:tc>
          <w:tcPr>
            <w:tcW w:w="989" w:type="dxa"/>
          </w:tcPr>
          <w:p w14:paraId="3A8B608B" w14:textId="77777777" w:rsidR="00E80171" w:rsidRPr="00C35EA7" w:rsidRDefault="00E80171" w:rsidP="00C35EA7">
            <w:pPr>
              <w:jc w:val="center"/>
              <w:rPr>
                <w:sz w:val="20"/>
                <w:lang w:val="fr-FR"/>
              </w:rPr>
            </w:pPr>
            <w:r w:rsidRPr="00C35EA7">
              <w:rPr>
                <w:sz w:val="20"/>
                <w:lang w:val="fr-FR"/>
              </w:rPr>
              <w:t>511</w:t>
            </w:r>
          </w:p>
        </w:tc>
        <w:tc>
          <w:tcPr>
            <w:tcW w:w="989" w:type="dxa"/>
          </w:tcPr>
          <w:p w14:paraId="10038B92" w14:textId="77777777" w:rsidR="00E80171" w:rsidRPr="00C35EA7" w:rsidRDefault="00E80171" w:rsidP="00C35EA7">
            <w:pPr>
              <w:jc w:val="center"/>
              <w:rPr>
                <w:sz w:val="20"/>
                <w:lang w:val="fr-FR"/>
              </w:rPr>
            </w:pPr>
            <w:r w:rsidRPr="00C35EA7">
              <w:rPr>
                <w:sz w:val="20"/>
                <w:lang w:val="fr-FR"/>
              </w:rPr>
              <w:t>508</w:t>
            </w:r>
          </w:p>
        </w:tc>
        <w:tc>
          <w:tcPr>
            <w:tcW w:w="989" w:type="dxa"/>
          </w:tcPr>
          <w:p w14:paraId="730E06B3" w14:textId="77777777" w:rsidR="00E80171" w:rsidRPr="00C35EA7" w:rsidRDefault="00E80171" w:rsidP="00C35EA7">
            <w:pPr>
              <w:jc w:val="center"/>
              <w:rPr>
                <w:sz w:val="20"/>
                <w:lang w:val="fr-FR"/>
              </w:rPr>
            </w:pPr>
            <w:r w:rsidRPr="00C35EA7">
              <w:rPr>
                <w:sz w:val="20"/>
                <w:lang w:val="fr-FR"/>
              </w:rPr>
              <w:t>513</w:t>
            </w:r>
          </w:p>
        </w:tc>
        <w:tc>
          <w:tcPr>
            <w:tcW w:w="989" w:type="dxa"/>
          </w:tcPr>
          <w:p w14:paraId="7C23F6BD" w14:textId="77777777" w:rsidR="00E80171" w:rsidRPr="00C35EA7" w:rsidRDefault="00E80171" w:rsidP="00C35EA7">
            <w:pPr>
              <w:jc w:val="center"/>
              <w:rPr>
                <w:sz w:val="20"/>
                <w:lang w:val="fr-FR"/>
              </w:rPr>
            </w:pPr>
            <w:r w:rsidRPr="00C35EA7">
              <w:rPr>
                <w:sz w:val="20"/>
                <w:lang w:val="fr-FR"/>
              </w:rPr>
              <w:t>515</w:t>
            </w:r>
          </w:p>
        </w:tc>
        <w:tc>
          <w:tcPr>
            <w:tcW w:w="989" w:type="dxa"/>
          </w:tcPr>
          <w:p w14:paraId="0ABD984A" w14:textId="77777777" w:rsidR="00E80171" w:rsidRPr="00C35EA7" w:rsidRDefault="00E80171" w:rsidP="00C35EA7">
            <w:pPr>
              <w:jc w:val="center"/>
              <w:rPr>
                <w:sz w:val="20"/>
                <w:lang w:val="fr-FR"/>
              </w:rPr>
            </w:pPr>
            <w:r w:rsidRPr="00C35EA7">
              <w:rPr>
                <w:sz w:val="20"/>
                <w:lang w:val="fr-FR"/>
              </w:rPr>
              <w:t>517</w:t>
            </w:r>
          </w:p>
        </w:tc>
        <w:tc>
          <w:tcPr>
            <w:tcW w:w="989" w:type="dxa"/>
          </w:tcPr>
          <w:p w14:paraId="26880A74" w14:textId="77777777" w:rsidR="00E80171" w:rsidRPr="00C35EA7" w:rsidRDefault="00E80171" w:rsidP="00C35EA7">
            <w:pPr>
              <w:jc w:val="center"/>
              <w:rPr>
                <w:sz w:val="20"/>
                <w:lang w:val="fr-FR"/>
              </w:rPr>
            </w:pPr>
            <w:r w:rsidRPr="00C35EA7">
              <w:rPr>
                <w:sz w:val="20"/>
                <w:lang w:val="fr-FR"/>
              </w:rPr>
              <w:t>522</w:t>
            </w:r>
          </w:p>
        </w:tc>
        <w:tc>
          <w:tcPr>
            <w:tcW w:w="989" w:type="dxa"/>
          </w:tcPr>
          <w:p w14:paraId="4C05C720" w14:textId="77777777" w:rsidR="00E80171" w:rsidRPr="00C35EA7" w:rsidRDefault="00E80171" w:rsidP="00C35EA7">
            <w:pPr>
              <w:jc w:val="center"/>
              <w:rPr>
                <w:sz w:val="20"/>
                <w:lang w:val="fr-FR"/>
              </w:rPr>
            </w:pPr>
            <w:r w:rsidRPr="00C35EA7">
              <w:rPr>
                <w:sz w:val="20"/>
                <w:lang w:val="fr-FR"/>
              </w:rPr>
              <w:t>533</w:t>
            </w:r>
          </w:p>
        </w:tc>
        <w:tc>
          <w:tcPr>
            <w:tcW w:w="919" w:type="dxa"/>
          </w:tcPr>
          <w:p w14:paraId="14B4FF4E" w14:textId="77777777" w:rsidR="00E80171" w:rsidRPr="00C35EA7" w:rsidRDefault="00E80171" w:rsidP="00C35EA7">
            <w:pPr>
              <w:jc w:val="center"/>
              <w:rPr>
                <w:sz w:val="20"/>
                <w:lang w:val="fr-FR"/>
              </w:rPr>
            </w:pPr>
            <w:r w:rsidRPr="00C35EA7">
              <w:rPr>
                <w:sz w:val="20"/>
                <w:lang w:val="fr-FR"/>
              </w:rPr>
              <w:t>535</w:t>
            </w:r>
          </w:p>
        </w:tc>
      </w:tr>
      <w:tr w:rsidR="005D10B6" w14:paraId="3DEBD441" w14:textId="77777777" w:rsidTr="00C35EA7">
        <w:tc>
          <w:tcPr>
            <w:tcW w:w="987" w:type="dxa"/>
          </w:tcPr>
          <w:p w14:paraId="33AC1BA9" w14:textId="77777777" w:rsidR="00E80171" w:rsidRPr="00C35EA7" w:rsidRDefault="00E80171" w:rsidP="00C35EA7">
            <w:pPr>
              <w:jc w:val="center"/>
              <w:rPr>
                <w:lang w:val="fr-FR"/>
              </w:rPr>
            </w:pPr>
            <w:r w:rsidRPr="00C35EA7">
              <w:rPr>
                <w:lang w:val="fr-FR"/>
              </w:rPr>
              <w:t>mur</w:t>
            </w:r>
          </w:p>
        </w:tc>
        <w:tc>
          <w:tcPr>
            <w:tcW w:w="989" w:type="dxa"/>
          </w:tcPr>
          <w:p w14:paraId="6CADEE25" w14:textId="77777777" w:rsidR="00E80171" w:rsidRPr="00C35EA7" w:rsidRDefault="00E80171" w:rsidP="00C35EA7">
            <w:pPr>
              <w:jc w:val="center"/>
              <w:rPr>
                <w:lang w:val="fr-FR"/>
              </w:rPr>
            </w:pPr>
          </w:p>
        </w:tc>
        <w:tc>
          <w:tcPr>
            <w:tcW w:w="989" w:type="dxa"/>
          </w:tcPr>
          <w:p w14:paraId="6795F3C8" w14:textId="77777777" w:rsidR="00E80171" w:rsidRPr="00C35EA7" w:rsidRDefault="00E80171" w:rsidP="00C35EA7">
            <w:pPr>
              <w:jc w:val="center"/>
              <w:rPr>
                <w:lang w:val="fr-FR"/>
              </w:rPr>
            </w:pPr>
            <w:r w:rsidRPr="00C35EA7">
              <w:rPr>
                <w:lang w:val="fr-FR"/>
              </w:rPr>
              <w:t>mur</w:t>
            </w:r>
          </w:p>
        </w:tc>
        <w:tc>
          <w:tcPr>
            <w:tcW w:w="989" w:type="dxa"/>
          </w:tcPr>
          <w:p w14:paraId="7EB620AF" w14:textId="77777777" w:rsidR="00E80171" w:rsidRPr="00C35EA7" w:rsidRDefault="00E80171" w:rsidP="00C35EA7">
            <w:pPr>
              <w:jc w:val="center"/>
              <w:rPr>
                <w:lang w:val="fr-FR"/>
              </w:rPr>
            </w:pPr>
            <w:r w:rsidRPr="00C35EA7">
              <w:rPr>
                <w:lang w:val="fr-FR"/>
              </w:rPr>
              <w:t>sol</w:t>
            </w:r>
          </w:p>
        </w:tc>
        <w:tc>
          <w:tcPr>
            <w:tcW w:w="989" w:type="dxa"/>
          </w:tcPr>
          <w:p w14:paraId="2C10E265" w14:textId="77777777" w:rsidR="00E80171" w:rsidRPr="00C35EA7" w:rsidRDefault="00E80171" w:rsidP="00C35EA7">
            <w:pPr>
              <w:jc w:val="center"/>
              <w:rPr>
                <w:lang w:val="fr-FR"/>
              </w:rPr>
            </w:pPr>
            <w:r w:rsidRPr="00C35EA7">
              <w:rPr>
                <w:lang w:val="fr-FR"/>
              </w:rPr>
              <w:t>mur</w:t>
            </w:r>
          </w:p>
        </w:tc>
        <w:tc>
          <w:tcPr>
            <w:tcW w:w="989" w:type="dxa"/>
          </w:tcPr>
          <w:p w14:paraId="1ECA0A3F" w14:textId="77777777" w:rsidR="00E80171" w:rsidRPr="00C35EA7" w:rsidRDefault="00E80171" w:rsidP="00C35EA7">
            <w:pPr>
              <w:jc w:val="center"/>
              <w:rPr>
                <w:lang w:val="fr-FR"/>
              </w:rPr>
            </w:pPr>
            <w:r w:rsidRPr="00C35EA7">
              <w:rPr>
                <w:lang w:val="fr-FR"/>
              </w:rPr>
              <w:t>sol</w:t>
            </w:r>
          </w:p>
        </w:tc>
        <w:tc>
          <w:tcPr>
            <w:tcW w:w="989" w:type="dxa"/>
          </w:tcPr>
          <w:p w14:paraId="47F7C64A" w14:textId="77777777" w:rsidR="00E80171" w:rsidRPr="00C35EA7" w:rsidRDefault="00E80171" w:rsidP="00C35EA7">
            <w:pPr>
              <w:jc w:val="center"/>
              <w:rPr>
                <w:lang w:val="fr-FR"/>
              </w:rPr>
            </w:pPr>
            <w:r w:rsidRPr="00C35EA7">
              <w:rPr>
                <w:lang w:val="fr-FR"/>
              </w:rPr>
              <w:t>mur</w:t>
            </w:r>
          </w:p>
        </w:tc>
        <w:tc>
          <w:tcPr>
            <w:tcW w:w="989" w:type="dxa"/>
          </w:tcPr>
          <w:p w14:paraId="077ECF97" w14:textId="77777777" w:rsidR="00E80171" w:rsidRPr="00C35EA7" w:rsidRDefault="00E80171" w:rsidP="00C35EA7">
            <w:pPr>
              <w:jc w:val="center"/>
              <w:rPr>
                <w:lang w:val="fr-FR"/>
              </w:rPr>
            </w:pPr>
          </w:p>
        </w:tc>
        <w:tc>
          <w:tcPr>
            <w:tcW w:w="989" w:type="dxa"/>
          </w:tcPr>
          <w:p w14:paraId="26EE8B01" w14:textId="77777777" w:rsidR="00E80171" w:rsidRPr="00C35EA7" w:rsidRDefault="00E80171" w:rsidP="00C35EA7">
            <w:pPr>
              <w:jc w:val="center"/>
              <w:rPr>
                <w:lang w:val="fr-FR"/>
              </w:rPr>
            </w:pPr>
            <w:r w:rsidRPr="00C35EA7">
              <w:rPr>
                <w:lang w:val="fr-FR"/>
              </w:rPr>
              <w:t>mur</w:t>
            </w:r>
          </w:p>
        </w:tc>
        <w:tc>
          <w:tcPr>
            <w:tcW w:w="919" w:type="dxa"/>
          </w:tcPr>
          <w:p w14:paraId="28577337" w14:textId="77777777" w:rsidR="00E80171" w:rsidRPr="00C35EA7" w:rsidRDefault="00E80171" w:rsidP="00C35EA7">
            <w:pPr>
              <w:jc w:val="center"/>
              <w:rPr>
                <w:lang w:val="fr-FR"/>
              </w:rPr>
            </w:pPr>
          </w:p>
        </w:tc>
      </w:tr>
    </w:tbl>
    <w:p w14:paraId="1B3AA233" w14:textId="77777777" w:rsidR="00E80171" w:rsidRDefault="00E80171" w:rsidP="00E80171">
      <w:pPr>
        <w:rPr>
          <w:lang w:val="fr-FR"/>
        </w:rPr>
      </w:pPr>
    </w:p>
    <w:p w14:paraId="336D372D" w14:textId="77777777" w:rsidR="00E80171" w:rsidRDefault="00E80171" w:rsidP="00E80171">
      <w:pPr>
        <w:rPr>
          <w:lang w:val="fr-FR"/>
        </w:rPr>
      </w:pPr>
      <w:r>
        <w:rPr>
          <w:lang w:val="fr-FR"/>
        </w:rPr>
        <w:t>Les murs 511 et 513 dessinent une structure ovale associée au sol en platre 508. Idem pour les murs 513 et 517 associés au sol 515 (BIB 2616)</w:t>
      </w:r>
    </w:p>
    <w:p w14:paraId="7FEA791C" w14:textId="77777777" w:rsidR="00E80171" w:rsidRDefault="00E80171" w:rsidP="00E80171">
      <w:pPr>
        <w:rPr>
          <w:lang w:val="fr-FR"/>
        </w:rPr>
      </w:pPr>
    </w:p>
    <w:p w14:paraId="6135171D" w14:textId="77777777" w:rsidR="00E80171" w:rsidRDefault="00E80171" w:rsidP="00E80171">
      <w:pPr>
        <w:pStyle w:val="Heading5"/>
      </w:pPr>
      <w:r>
        <w:lastRenderedPageBreak/>
        <w:t>533</w:t>
      </w:r>
    </w:p>
    <w:p w14:paraId="4CC49BC3" w14:textId="77777777" w:rsidR="00E80171" w:rsidRDefault="00E80171" w:rsidP="00E80171">
      <w:pPr>
        <w:rPr>
          <w:lang w:val="fr-FR"/>
        </w:rPr>
      </w:pPr>
    </w:p>
    <w:p w14:paraId="2D9854B8" w14:textId="77777777" w:rsidR="00E80171" w:rsidRDefault="00E80171" w:rsidP="00E80171">
      <w:pPr>
        <w:rPr>
          <w:lang w:val="fr-FR"/>
        </w:rPr>
      </w:pPr>
      <w:r>
        <w:rPr>
          <w:lang w:val="fr-FR"/>
        </w:rPr>
        <w:t>D'après le matériel trouvé, le mur 533 serait daté probablement du MPPNB (BIB 2616)</w:t>
      </w:r>
    </w:p>
    <w:p w14:paraId="47F6D842" w14:textId="77777777" w:rsidR="00E80171" w:rsidRDefault="00E80171" w:rsidP="008F5B80">
      <w:pPr>
        <w:rPr>
          <w:lang w:val="fr-FR"/>
        </w:rPr>
      </w:pPr>
    </w:p>
    <w:p w14:paraId="63D32568" w14:textId="77777777" w:rsidR="002F2938" w:rsidRDefault="002F2938" w:rsidP="008F5B80">
      <w:pPr>
        <w:rPr>
          <w:lang w:val="fr-FR"/>
        </w:rPr>
      </w:pPr>
    </w:p>
    <w:p w14:paraId="364EE0EC" w14:textId="77777777" w:rsidR="002F2938" w:rsidRDefault="002F2938" w:rsidP="00E80171">
      <w:pPr>
        <w:pStyle w:val="Heading3"/>
      </w:pPr>
      <w:bookmarkStart w:id="245" w:name="Sit_Kharaysin_z__aire_C"/>
      <w:r>
        <w:t>Aire C</w:t>
      </w:r>
    </w:p>
    <w:bookmarkEnd w:id="245"/>
    <w:p w14:paraId="0B1784EB" w14:textId="77777777" w:rsidR="002F2938" w:rsidRPr="00E80171" w:rsidRDefault="00D13FED">
      <w:pPr>
        <w:rPr>
          <w:sz w:val="20"/>
          <w:lang w:val="fr-FR"/>
        </w:rPr>
      </w:pPr>
      <w:r w:rsidRPr="00E80171">
        <w:rPr>
          <w:sz w:val="20"/>
          <w:lang w:val="fr-FR"/>
        </w:rPr>
        <w:t>Zone C</w:t>
      </w:r>
    </w:p>
    <w:p w14:paraId="2052F447" w14:textId="77777777" w:rsidR="00D13FED" w:rsidRDefault="00D13FED">
      <w:pPr>
        <w:rPr>
          <w:lang w:val="fr-FR"/>
        </w:rPr>
      </w:pPr>
    </w:p>
    <w:p w14:paraId="29721785" w14:textId="77777777" w:rsidR="002F2938" w:rsidRDefault="002F2938" w:rsidP="002F2938">
      <w:pPr>
        <w:rPr>
          <w:lang w:val="fr-FR"/>
        </w:rPr>
      </w:pPr>
      <w:r>
        <w:rPr>
          <w:lang w:val="fr-FR"/>
        </w:rPr>
        <w:t>Maisons carrées avec des sols en chaux pour le MPPNB (Juanjo com. pers.)</w:t>
      </w:r>
    </w:p>
    <w:p w14:paraId="18FD06FC" w14:textId="77777777" w:rsidR="00E80171" w:rsidRDefault="00E80171" w:rsidP="002F2938">
      <w:pPr>
        <w:rPr>
          <w:lang w:val="fr-FR"/>
        </w:rPr>
      </w:pPr>
    </w:p>
    <w:p w14:paraId="3E01B7D4" w14:textId="77777777" w:rsidR="00E80171" w:rsidRDefault="00E80171" w:rsidP="00E80171">
      <w:pPr>
        <w:rPr>
          <w:lang w:val="fr-FR"/>
        </w:rPr>
      </w:pPr>
      <w:r>
        <w:rPr>
          <w:lang w:val="fr-FR"/>
        </w:rPr>
        <w:t>Aire: 229 m2 (BIB 3016)</w:t>
      </w:r>
    </w:p>
    <w:p w14:paraId="62F62864" w14:textId="77777777" w:rsidR="00E80171" w:rsidRPr="00C15BE2" w:rsidRDefault="00E80171" w:rsidP="00E80171">
      <w:pPr>
        <w:rPr>
          <w:lang w:val="fr-FR" w:eastAsia="en-GB"/>
        </w:rPr>
      </w:pPr>
    </w:p>
    <w:p w14:paraId="18785F25" w14:textId="77777777" w:rsidR="00E80171" w:rsidRPr="00C15BE2" w:rsidRDefault="00E80171" w:rsidP="00E80171">
      <w:pPr>
        <w:rPr>
          <w:lang w:val="fr-FR"/>
        </w:rPr>
      </w:pPr>
    </w:p>
    <w:p w14:paraId="5CE6C79C" w14:textId="77777777" w:rsidR="00E80171" w:rsidRPr="000E2667" w:rsidRDefault="00E80171" w:rsidP="00E80171">
      <w:pPr>
        <w:pStyle w:val="Heading4"/>
      </w:pPr>
      <w:bookmarkStart w:id="246" w:name="Sit_Kharaysin_z_TUVX_60"/>
      <w:r>
        <w:t>TUVX-60</w:t>
      </w:r>
    </w:p>
    <w:bookmarkEnd w:id="246"/>
    <w:p w14:paraId="1C849C37" w14:textId="3871AFC8" w:rsidR="00E80171" w:rsidRDefault="00E80171" w:rsidP="00E80171">
      <w:pPr>
        <w:rPr>
          <w:lang w:val="fr-FR"/>
        </w:rPr>
      </w:pPr>
      <w:r>
        <w:rPr>
          <w:lang w:val="fr-FR"/>
        </w:rPr>
        <w:t xml:space="preserve">Occupation du </w:t>
      </w:r>
      <w:hyperlink r:id="rId407" w:anchor="Cul_PPNB_moyen" w:history="1">
        <w:r>
          <w:rPr>
            <w:rStyle w:val="Hyperlink"/>
            <w:lang w:val="fr-FR"/>
          </w:rPr>
          <w:t>MPPNB</w:t>
        </w:r>
      </w:hyperlink>
      <w:r>
        <w:rPr>
          <w:lang w:val="fr-FR"/>
        </w:rPr>
        <w:t xml:space="preserve"> avec des édifices rectangulaires (BIB 2616)</w:t>
      </w:r>
    </w:p>
    <w:p w14:paraId="2669BD14" w14:textId="77777777" w:rsidR="00E80171" w:rsidRDefault="00E80171" w:rsidP="00E80171">
      <w:pPr>
        <w:rPr>
          <w:lang w:val="fr-FR"/>
        </w:rPr>
      </w:pPr>
    </w:p>
    <w:p w14:paraId="41876C9A" w14:textId="77777777" w:rsidR="00E80171" w:rsidRDefault="00E80171" w:rsidP="00E80171">
      <w:pPr>
        <w:pStyle w:val="Heading5"/>
      </w:pPr>
      <w:r>
        <w:t>U60</w:t>
      </w:r>
    </w:p>
    <w:p w14:paraId="035E1C9A" w14:textId="77777777" w:rsidR="00E80171" w:rsidRDefault="00E80171" w:rsidP="00E80171">
      <w:pPr>
        <w:rPr>
          <w:lang w:val="fr-FR"/>
        </w:rPr>
      </w:pPr>
      <w:r>
        <w:rPr>
          <w:lang w:val="fr-FR"/>
        </w:rPr>
        <w:t>Peintures sur le sol en plâtre (BIB 2616)</w:t>
      </w:r>
    </w:p>
    <w:p w14:paraId="4C7BEC74" w14:textId="77777777" w:rsidR="00E80171" w:rsidRDefault="00E80171" w:rsidP="00E80171">
      <w:pPr>
        <w:rPr>
          <w:lang w:val="fr-FR"/>
        </w:rPr>
      </w:pPr>
    </w:p>
    <w:p w14:paraId="492AF3EF" w14:textId="77777777" w:rsidR="00E80171" w:rsidRDefault="00E80171" w:rsidP="00E80171">
      <w:pPr>
        <w:pStyle w:val="Heading5"/>
      </w:pPr>
      <w:r>
        <w:t>V60-W60</w:t>
      </w:r>
    </w:p>
    <w:p w14:paraId="0FDCF0D8" w14:textId="77777777" w:rsidR="00E80171" w:rsidRDefault="00E80171" w:rsidP="00E80171">
      <w:pPr>
        <w:rPr>
          <w:lang w:val="fr-FR"/>
        </w:rPr>
      </w:pPr>
    </w:p>
    <w:p w14:paraId="2A1039DB" w14:textId="77777777" w:rsidR="00E80171" w:rsidRDefault="00E80171" w:rsidP="00E80171">
      <w:pPr>
        <w:rPr>
          <w:lang w:val="fr-FR"/>
        </w:rPr>
      </w:pPr>
      <w:r>
        <w:rPr>
          <w:lang w:val="fr-FR"/>
        </w:rPr>
        <w:t>Reste d'un édifice rectangulaire avec sol en platre. Deux inhuamtions en partie détruites:</w:t>
      </w:r>
    </w:p>
    <w:p w14:paraId="4B88408D" w14:textId="77777777" w:rsidR="00E80171" w:rsidRDefault="00E80171" w:rsidP="00E80171">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6"/>
        <w:gridCol w:w="2183"/>
      </w:tblGrid>
      <w:tr w:rsidR="00E80171" w14:paraId="1D87A76B" w14:textId="77777777" w:rsidTr="00C35EA7">
        <w:trPr>
          <w:jc w:val="center"/>
        </w:trPr>
        <w:tc>
          <w:tcPr>
            <w:tcW w:w="1076" w:type="dxa"/>
          </w:tcPr>
          <w:p w14:paraId="452151B1" w14:textId="77777777" w:rsidR="00E80171" w:rsidRPr="00C35EA7" w:rsidRDefault="00E80171" w:rsidP="00E80171">
            <w:pPr>
              <w:rPr>
                <w:i/>
                <w:lang w:val="fr-FR"/>
              </w:rPr>
            </w:pPr>
            <w:r w:rsidRPr="00C35EA7">
              <w:rPr>
                <w:i/>
                <w:lang w:val="fr-FR"/>
              </w:rPr>
              <w:t>burial 1</w:t>
            </w:r>
          </w:p>
        </w:tc>
        <w:tc>
          <w:tcPr>
            <w:tcW w:w="2183" w:type="dxa"/>
          </w:tcPr>
          <w:p w14:paraId="2A47BF6E" w14:textId="77777777" w:rsidR="00E80171" w:rsidRPr="00C35EA7" w:rsidRDefault="00E80171" w:rsidP="00E80171">
            <w:pPr>
              <w:rPr>
                <w:lang w:val="fr-FR"/>
              </w:rPr>
            </w:pPr>
            <w:r w:rsidRPr="00C35EA7">
              <w:rPr>
                <w:lang w:val="fr-FR"/>
              </w:rPr>
              <w:t>individu sur le côté</w:t>
            </w:r>
          </w:p>
        </w:tc>
      </w:tr>
      <w:tr w:rsidR="00E80171" w14:paraId="620250A3" w14:textId="77777777" w:rsidTr="00C35EA7">
        <w:trPr>
          <w:jc w:val="center"/>
        </w:trPr>
        <w:tc>
          <w:tcPr>
            <w:tcW w:w="1076" w:type="dxa"/>
          </w:tcPr>
          <w:p w14:paraId="782E8025" w14:textId="77777777" w:rsidR="00E80171" w:rsidRPr="00C35EA7" w:rsidRDefault="00E80171" w:rsidP="00E80171">
            <w:pPr>
              <w:rPr>
                <w:i/>
                <w:lang w:val="fr-FR"/>
              </w:rPr>
            </w:pPr>
            <w:r w:rsidRPr="00C35EA7">
              <w:rPr>
                <w:i/>
                <w:lang w:val="fr-FR"/>
              </w:rPr>
              <w:t>burial 2</w:t>
            </w:r>
          </w:p>
        </w:tc>
        <w:tc>
          <w:tcPr>
            <w:tcW w:w="2183" w:type="dxa"/>
          </w:tcPr>
          <w:p w14:paraId="2AF70833" w14:textId="77777777" w:rsidR="00E80171" w:rsidRPr="00C35EA7" w:rsidRDefault="00E80171" w:rsidP="00E80171">
            <w:pPr>
              <w:rPr>
                <w:lang w:val="fr-FR"/>
              </w:rPr>
            </w:pPr>
            <w:r w:rsidRPr="00C35EA7">
              <w:rPr>
                <w:lang w:val="fr-FR"/>
              </w:rPr>
              <w:t>dépôt secondaire</w:t>
            </w:r>
          </w:p>
        </w:tc>
      </w:tr>
    </w:tbl>
    <w:p w14:paraId="0DDC5B54" w14:textId="77777777" w:rsidR="00E80171" w:rsidRPr="00565C80" w:rsidRDefault="00E80171" w:rsidP="00E80171">
      <w:pPr>
        <w:rPr>
          <w:lang w:val="fr-FR"/>
        </w:rPr>
      </w:pPr>
      <w:r>
        <w:rPr>
          <w:lang w:val="fr-FR"/>
        </w:rPr>
        <w:t xml:space="preserve"> (BIB 2616)</w:t>
      </w:r>
    </w:p>
    <w:p w14:paraId="59A85E63" w14:textId="77777777" w:rsidR="00E80171" w:rsidRDefault="00E80171" w:rsidP="00E80171">
      <w:pPr>
        <w:rPr>
          <w:lang w:val="fr-FR"/>
        </w:rPr>
      </w:pPr>
    </w:p>
    <w:p w14:paraId="2B39D0A3" w14:textId="77777777" w:rsidR="00E80171" w:rsidRDefault="00E80171" w:rsidP="00E80171">
      <w:pPr>
        <w:pStyle w:val="Heading5"/>
      </w:pPr>
      <w:r>
        <w:t>TUV-60</w:t>
      </w:r>
    </w:p>
    <w:p w14:paraId="6405BA6E" w14:textId="77777777" w:rsidR="00E80171" w:rsidRDefault="00E80171" w:rsidP="00E80171">
      <w:pPr>
        <w:rPr>
          <w:lang w:val="fr-FR"/>
        </w:rPr>
      </w:pPr>
      <w:r>
        <w:rPr>
          <w:lang w:val="fr-FR"/>
        </w:rPr>
        <w:t>v. TUV-55</w:t>
      </w:r>
    </w:p>
    <w:p w14:paraId="4ACDF729" w14:textId="77777777" w:rsidR="00E80171" w:rsidRDefault="00E80171" w:rsidP="00E80171">
      <w:pPr>
        <w:rPr>
          <w:lang w:val="fr-FR"/>
        </w:rPr>
      </w:pPr>
    </w:p>
    <w:p w14:paraId="5A8FBAA2" w14:textId="77777777" w:rsidR="00E80171" w:rsidRDefault="00E80171" w:rsidP="00E80171">
      <w:pPr>
        <w:rPr>
          <w:lang w:val="fr-FR"/>
        </w:rPr>
      </w:pPr>
      <w:r>
        <w:rPr>
          <w:lang w:val="fr-FR"/>
        </w:rPr>
        <w:t xml:space="preserve">Building 3 et 4. Dans </w:t>
      </w:r>
      <w:r w:rsidRPr="00565C80">
        <w:rPr>
          <w:i/>
          <w:lang w:val="fr-FR"/>
        </w:rPr>
        <w:t>building</w:t>
      </w:r>
      <w:r>
        <w:rPr>
          <w:lang w:val="fr-FR"/>
        </w:rPr>
        <w:t xml:space="preserve"> 4 (U60): peintures en rouge sur le sol en platre (BIB 2616)</w:t>
      </w:r>
    </w:p>
    <w:p w14:paraId="56F7B16A" w14:textId="77777777" w:rsidR="00E80171" w:rsidRPr="002F2938" w:rsidRDefault="00E80171" w:rsidP="002F2938">
      <w:pPr>
        <w:rPr>
          <w:lang w:val="fr-FR"/>
        </w:rPr>
      </w:pPr>
    </w:p>
    <w:p w14:paraId="775E242B" w14:textId="77777777" w:rsidR="008F5B80" w:rsidRPr="008F5B80" w:rsidRDefault="008F5B80" w:rsidP="008F5B80">
      <w:pPr>
        <w:rPr>
          <w:lang w:val="fr-FR"/>
        </w:rPr>
      </w:pPr>
    </w:p>
    <w:p w14:paraId="719E7EB4" w14:textId="77777777" w:rsidR="000E2667" w:rsidRDefault="000E2667" w:rsidP="000E2667">
      <w:pPr>
        <w:rPr>
          <w:lang w:val="fr-FR"/>
        </w:rPr>
      </w:pPr>
    </w:p>
    <w:p w14:paraId="686FAD9C" w14:textId="77777777" w:rsidR="00565C80" w:rsidRDefault="00565C80" w:rsidP="00C15BE2">
      <w:pPr>
        <w:rPr>
          <w:lang w:val="fr-FR" w:eastAsia="en-GB"/>
        </w:rPr>
      </w:pPr>
    </w:p>
    <w:p w14:paraId="1F641B02" w14:textId="77777777" w:rsidR="00565C80" w:rsidRDefault="00565C80" w:rsidP="00E80171">
      <w:pPr>
        <w:pStyle w:val="Heading4"/>
        <w:rPr>
          <w:lang w:eastAsia="en-GB"/>
        </w:rPr>
      </w:pPr>
      <w:r>
        <w:rPr>
          <w:lang w:eastAsia="en-GB"/>
        </w:rPr>
        <w:t>TUV-55</w:t>
      </w:r>
    </w:p>
    <w:p w14:paraId="5E6CCD54" w14:textId="77777777" w:rsidR="00565C80" w:rsidRDefault="00565C80" w:rsidP="00C15BE2">
      <w:pPr>
        <w:rPr>
          <w:lang w:val="fr-FR" w:eastAsia="en-GB"/>
        </w:rPr>
      </w:pPr>
      <w:r>
        <w:rPr>
          <w:lang w:val="fr-FR" w:eastAsia="en-GB"/>
        </w:rPr>
        <w:t>Cet ensemble montre un alignement de pierres correspondant probablement à un mur (BIB 2616)</w:t>
      </w:r>
    </w:p>
    <w:p w14:paraId="0F0DF2CD" w14:textId="77777777" w:rsidR="00565C80" w:rsidRDefault="00565C80" w:rsidP="000E2667">
      <w:pPr>
        <w:rPr>
          <w:lang w:val="fr-FR"/>
        </w:rPr>
      </w:pPr>
    </w:p>
    <w:p w14:paraId="25284970" w14:textId="77777777" w:rsidR="00E80171" w:rsidRDefault="00E80171" w:rsidP="00E80171">
      <w:pPr>
        <w:pStyle w:val="Heading3"/>
      </w:pPr>
      <w:r>
        <w:t>Aire D</w:t>
      </w:r>
    </w:p>
    <w:p w14:paraId="1596128D" w14:textId="77777777" w:rsidR="00E80171" w:rsidRDefault="00E80171" w:rsidP="000E2667">
      <w:pPr>
        <w:rPr>
          <w:lang w:val="fr-FR"/>
        </w:rPr>
      </w:pPr>
    </w:p>
    <w:p w14:paraId="39525BED" w14:textId="77777777" w:rsidR="00E80171" w:rsidRDefault="00E80171" w:rsidP="00E80171">
      <w:pPr>
        <w:rPr>
          <w:lang w:val="fr-FR"/>
        </w:rPr>
      </w:pPr>
      <w:r>
        <w:rPr>
          <w:lang w:val="fr-FR"/>
        </w:rPr>
        <w:t>Aire: 24 m2 (BIB 3016)</w:t>
      </w:r>
    </w:p>
    <w:p w14:paraId="279D6F7C" w14:textId="77777777" w:rsidR="00E80171" w:rsidRDefault="00E80171" w:rsidP="000E2667">
      <w:pPr>
        <w:rPr>
          <w:lang w:val="fr-FR"/>
        </w:rPr>
      </w:pPr>
    </w:p>
    <w:p w14:paraId="5DCAC076" w14:textId="77777777" w:rsidR="00565C80" w:rsidRDefault="00565C80" w:rsidP="000E2667">
      <w:pPr>
        <w:rPr>
          <w:lang w:val="fr-FR"/>
        </w:rPr>
      </w:pPr>
    </w:p>
    <w:p w14:paraId="46465598" w14:textId="66665867" w:rsidR="000E2667" w:rsidRDefault="00A24595" w:rsidP="000E2667">
      <w:pPr>
        <w:pStyle w:val="Heading2"/>
      </w:pPr>
      <w:bookmarkStart w:id="247" w:name="Sit_Kharaysin_per"/>
      <w:r>
        <w:t>p</w:t>
      </w:r>
      <w:r w:rsidR="002F2938">
        <w:t>ériodisation</w:t>
      </w:r>
    </w:p>
    <w:bookmarkEnd w:id="247"/>
    <w:p w14:paraId="134E832F" w14:textId="77777777" w:rsidR="000E2667" w:rsidRDefault="000E2667" w:rsidP="000E2667">
      <w:pPr>
        <w:rPr>
          <w:lang w:val="fr-FR"/>
        </w:rPr>
      </w:pPr>
    </w:p>
    <w:p w14:paraId="460B692E" w14:textId="11690734" w:rsidR="002F2938" w:rsidRDefault="002F2938" w:rsidP="000E2667">
      <w:pPr>
        <w:rPr>
          <w:lang w:val="fr-FR"/>
        </w:rPr>
      </w:pPr>
      <w:r>
        <w:rPr>
          <w:lang w:val="fr-FR"/>
        </w:rPr>
        <w:t xml:space="preserve">4 occupations différentes: </w:t>
      </w:r>
      <w:hyperlink r:id="rId408" w:anchor="Sit_Kharaysin_per_PPNArec" w:history="1">
        <w:r w:rsidR="00E80171">
          <w:rPr>
            <w:rStyle w:val="Hyperlink"/>
            <w:lang w:val="fr-FR"/>
          </w:rPr>
          <w:t>L</w:t>
        </w:r>
        <w:r w:rsidRPr="002F2938">
          <w:rPr>
            <w:rStyle w:val="Hyperlink"/>
            <w:lang w:val="fr-FR"/>
          </w:rPr>
          <w:t>PPNA</w:t>
        </w:r>
      </w:hyperlink>
      <w:r>
        <w:rPr>
          <w:lang w:val="fr-FR"/>
        </w:rPr>
        <w:t xml:space="preserve">, </w:t>
      </w:r>
      <w:hyperlink r:id="rId409" w:anchor="Sit_Kharaysin_per_PPNBanc" w:history="1">
        <w:r w:rsidRPr="002F2938">
          <w:rPr>
            <w:rStyle w:val="Hyperlink"/>
            <w:lang w:val="fr-FR"/>
          </w:rPr>
          <w:t>EPPNB</w:t>
        </w:r>
      </w:hyperlink>
      <w:r>
        <w:rPr>
          <w:lang w:val="fr-FR"/>
        </w:rPr>
        <w:t xml:space="preserve">, </w:t>
      </w:r>
      <w:hyperlink r:id="rId410" w:anchor="Sit_Kharaysin_per_PPNBmoy" w:history="1">
        <w:r w:rsidRPr="002F2938">
          <w:rPr>
            <w:rStyle w:val="Hyperlink"/>
            <w:lang w:val="fr-FR"/>
          </w:rPr>
          <w:t>MPPNB</w:t>
        </w:r>
      </w:hyperlink>
      <w:r>
        <w:rPr>
          <w:lang w:val="fr-FR"/>
        </w:rPr>
        <w:t>, LPPNB (Juanjo com. pers.)</w:t>
      </w:r>
    </w:p>
    <w:p w14:paraId="3ECEF203" w14:textId="77777777" w:rsidR="00E80171" w:rsidRDefault="00E80171" w:rsidP="00E80171">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36"/>
        <w:gridCol w:w="1203"/>
        <w:gridCol w:w="1083"/>
        <w:gridCol w:w="1150"/>
        <w:gridCol w:w="1083"/>
      </w:tblGrid>
      <w:tr w:rsidR="005D10B6" w14:paraId="45CFAED3" w14:textId="77777777" w:rsidTr="00C35EA7">
        <w:trPr>
          <w:jc w:val="center"/>
        </w:trPr>
        <w:tc>
          <w:tcPr>
            <w:tcW w:w="510" w:type="dxa"/>
          </w:tcPr>
          <w:p w14:paraId="242730F0" w14:textId="77777777" w:rsidR="00E80171" w:rsidRPr="00C35EA7" w:rsidRDefault="00E80171" w:rsidP="00C35EA7">
            <w:pPr>
              <w:jc w:val="center"/>
              <w:rPr>
                <w:lang w:val="fr-FR"/>
              </w:rPr>
            </w:pPr>
            <w:r w:rsidRPr="00C35EA7">
              <w:rPr>
                <w:lang w:val="fr-FR"/>
              </w:rPr>
              <w:t>Aires</w:t>
            </w:r>
          </w:p>
        </w:tc>
        <w:tc>
          <w:tcPr>
            <w:tcW w:w="1203" w:type="dxa"/>
          </w:tcPr>
          <w:p w14:paraId="0E8D247B" w14:textId="77777777" w:rsidR="00E80171" w:rsidRPr="00C35EA7" w:rsidRDefault="00E80171" w:rsidP="00C35EA7">
            <w:pPr>
              <w:jc w:val="center"/>
              <w:rPr>
                <w:lang w:val="fr-FR"/>
              </w:rPr>
            </w:pPr>
            <w:r w:rsidRPr="00C35EA7">
              <w:rPr>
                <w:lang w:val="fr-FR"/>
              </w:rPr>
              <w:t>LPPNA</w:t>
            </w:r>
          </w:p>
        </w:tc>
        <w:tc>
          <w:tcPr>
            <w:tcW w:w="1083" w:type="dxa"/>
          </w:tcPr>
          <w:p w14:paraId="57BD4C7D" w14:textId="77777777" w:rsidR="00E80171" w:rsidRPr="00C35EA7" w:rsidRDefault="00E80171" w:rsidP="00E80171">
            <w:pPr>
              <w:rPr>
                <w:lang w:val="fr-FR"/>
              </w:rPr>
            </w:pPr>
            <w:r w:rsidRPr="00C35EA7">
              <w:rPr>
                <w:lang w:val="fr-FR"/>
              </w:rPr>
              <w:t>EPPNB</w:t>
            </w:r>
          </w:p>
        </w:tc>
        <w:tc>
          <w:tcPr>
            <w:tcW w:w="1150" w:type="dxa"/>
          </w:tcPr>
          <w:p w14:paraId="142C2E08" w14:textId="4DC6863E" w:rsidR="00E80171" w:rsidRPr="00C35EA7" w:rsidRDefault="00000000" w:rsidP="00C35EA7">
            <w:pPr>
              <w:jc w:val="center"/>
              <w:rPr>
                <w:lang w:val="fr-FR"/>
              </w:rPr>
            </w:pPr>
            <w:hyperlink r:id="rId411" w:anchor="Sit_Kharaysin_per_PPNBmoy" w:history="1">
              <w:r w:rsidR="00E80171" w:rsidRPr="00C35EA7">
                <w:rPr>
                  <w:rStyle w:val="Hyperlink"/>
                  <w:lang w:val="fr-FR"/>
                </w:rPr>
                <w:t>MPPNB</w:t>
              </w:r>
            </w:hyperlink>
          </w:p>
        </w:tc>
        <w:tc>
          <w:tcPr>
            <w:tcW w:w="1083" w:type="dxa"/>
          </w:tcPr>
          <w:p w14:paraId="7DEE9B7B" w14:textId="77777777" w:rsidR="00E80171" w:rsidRPr="00C35EA7" w:rsidRDefault="00E80171" w:rsidP="00E80171">
            <w:pPr>
              <w:rPr>
                <w:lang w:val="fr-FR"/>
              </w:rPr>
            </w:pPr>
            <w:r w:rsidRPr="00C35EA7">
              <w:rPr>
                <w:lang w:val="fr-FR"/>
              </w:rPr>
              <w:t>LPPNB</w:t>
            </w:r>
          </w:p>
        </w:tc>
      </w:tr>
      <w:tr w:rsidR="005D10B6" w14:paraId="3FD5AA41" w14:textId="77777777" w:rsidTr="00C35EA7">
        <w:trPr>
          <w:jc w:val="center"/>
        </w:trPr>
        <w:tc>
          <w:tcPr>
            <w:tcW w:w="510" w:type="dxa"/>
          </w:tcPr>
          <w:p w14:paraId="4B72B948" w14:textId="18B29E13" w:rsidR="00E80171" w:rsidRPr="00C35EA7" w:rsidRDefault="00000000" w:rsidP="00C35EA7">
            <w:pPr>
              <w:jc w:val="center"/>
              <w:rPr>
                <w:lang w:val="fr-FR"/>
              </w:rPr>
            </w:pPr>
            <w:hyperlink r:id="rId412" w:anchor="Sit_Kharaysin_z__aire_A" w:history="1">
              <w:r w:rsidR="00E80171" w:rsidRPr="00C35EA7">
                <w:rPr>
                  <w:rStyle w:val="Hyperlink"/>
                  <w:lang w:val="fr-FR"/>
                </w:rPr>
                <w:t>A</w:t>
              </w:r>
            </w:hyperlink>
          </w:p>
        </w:tc>
        <w:tc>
          <w:tcPr>
            <w:tcW w:w="1203" w:type="dxa"/>
          </w:tcPr>
          <w:p w14:paraId="0B3AD6D3" w14:textId="77777777" w:rsidR="00E80171" w:rsidRPr="00C35EA7" w:rsidRDefault="00E80171" w:rsidP="00C35EA7">
            <w:pPr>
              <w:jc w:val="center"/>
              <w:rPr>
                <w:rFonts w:ascii="Courier New" w:hAnsi="Courier New" w:cs="Courier New"/>
                <w:sz w:val="20"/>
                <w:lang w:val="fr-FR"/>
              </w:rPr>
            </w:pPr>
          </w:p>
        </w:tc>
        <w:tc>
          <w:tcPr>
            <w:tcW w:w="1083" w:type="dxa"/>
          </w:tcPr>
          <w:p w14:paraId="6B50240F" w14:textId="77777777" w:rsidR="00E80171" w:rsidRPr="00C35EA7" w:rsidRDefault="00E80171" w:rsidP="00E80171">
            <w:pPr>
              <w:rPr>
                <w:lang w:val="fr-FR"/>
              </w:rPr>
            </w:pPr>
          </w:p>
        </w:tc>
        <w:tc>
          <w:tcPr>
            <w:tcW w:w="1150" w:type="dxa"/>
          </w:tcPr>
          <w:p w14:paraId="7C843142" w14:textId="77777777" w:rsidR="00E80171" w:rsidRPr="00C35EA7" w:rsidRDefault="00E80171" w:rsidP="00C35EA7">
            <w:pPr>
              <w:jc w:val="center"/>
              <w:rPr>
                <w:rFonts w:ascii="Courier New" w:hAnsi="Courier New" w:cs="Courier New"/>
                <w:sz w:val="20"/>
                <w:lang w:val="fr-FR"/>
              </w:rPr>
            </w:pPr>
            <w:r w:rsidRPr="00C35EA7">
              <w:rPr>
                <w:rFonts w:ascii="Courier New" w:hAnsi="Courier New" w:cs="Courier New"/>
                <w:sz w:val="20"/>
                <w:lang w:val="fr-FR"/>
              </w:rPr>
              <w:t>X</w:t>
            </w:r>
          </w:p>
        </w:tc>
        <w:tc>
          <w:tcPr>
            <w:tcW w:w="1083" w:type="dxa"/>
          </w:tcPr>
          <w:p w14:paraId="76629AB3" w14:textId="77777777" w:rsidR="00E80171" w:rsidRPr="00C35EA7" w:rsidRDefault="00E80171" w:rsidP="00E80171">
            <w:pPr>
              <w:rPr>
                <w:lang w:val="fr-FR"/>
              </w:rPr>
            </w:pPr>
          </w:p>
        </w:tc>
      </w:tr>
      <w:tr w:rsidR="005D10B6" w14:paraId="7E5E5225" w14:textId="77777777" w:rsidTr="00C35EA7">
        <w:trPr>
          <w:jc w:val="center"/>
        </w:trPr>
        <w:tc>
          <w:tcPr>
            <w:tcW w:w="510" w:type="dxa"/>
          </w:tcPr>
          <w:p w14:paraId="02F168BE" w14:textId="3086D0B2" w:rsidR="00E80171" w:rsidRPr="00C35EA7" w:rsidRDefault="00000000" w:rsidP="00C35EA7">
            <w:pPr>
              <w:jc w:val="center"/>
              <w:rPr>
                <w:lang w:val="fr-FR"/>
              </w:rPr>
            </w:pPr>
            <w:hyperlink r:id="rId413" w:history="1">
              <w:r w:rsidR="00E80171" w:rsidRPr="00C35EA7">
                <w:rPr>
                  <w:rStyle w:val="Hyperlink"/>
                  <w:lang w:val="fr-FR"/>
                </w:rPr>
                <w:t>B</w:t>
              </w:r>
            </w:hyperlink>
          </w:p>
        </w:tc>
        <w:tc>
          <w:tcPr>
            <w:tcW w:w="1203" w:type="dxa"/>
          </w:tcPr>
          <w:p w14:paraId="024BEE6F" w14:textId="77777777" w:rsidR="00E80171" w:rsidRPr="00C35EA7" w:rsidRDefault="00E80171" w:rsidP="00C35EA7">
            <w:pPr>
              <w:jc w:val="center"/>
              <w:rPr>
                <w:rFonts w:ascii="Courier New" w:hAnsi="Courier New" w:cs="Courier New"/>
                <w:sz w:val="20"/>
                <w:lang w:val="fr-FR"/>
              </w:rPr>
            </w:pPr>
          </w:p>
        </w:tc>
        <w:tc>
          <w:tcPr>
            <w:tcW w:w="1083" w:type="dxa"/>
          </w:tcPr>
          <w:p w14:paraId="3606CEA7" w14:textId="77777777" w:rsidR="00E80171" w:rsidRPr="00C35EA7" w:rsidRDefault="00E80171" w:rsidP="00E80171">
            <w:pPr>
              <w:rPr>
                <w:lang w:val="fr-FR"/>
              </w:rPr>
            </w:pPr>
          </w:p>
        </w:tc>
        <w:tc>
          <w:tcPr>
            <w:tcW w:w="1150" w:type="dxa"/>
          </w:tcPr>
          <w:p w14:paraId="3E329B3B" w14:textId="77777777" w:rsidR="00E80171" w:rsidRPr="00C35EA7" w:rsidRDefault="00E80171" w:rsidP="00C35EA7">
            <w:pPr>
              <w:jc w:val="center"/>
              <w:rPr>
                <w:rFonts w:ascii="Courier New" w:hAnsi="Courier New" w:cs="Courier New"/>
                <w:sz w:val="20"/>
                <w:lang w:val="fr-FR"/>
              </w:rPr>
            </w:pPr>
            <w:r w:rsidRPr="00C35EA7">
              <w:rPr>
                <w:rFonts w:ascii="Courier New" w:hAnsi="Courier New" w:cs="Courier New"/>
                <w:sz w:val="20"/>
                <w:lang w:val="fr-FR"/>
              </w:rPr>
              <w:t>X</w:t>
            </w:r>
          </w:p>
        </w:tc>
        <w:tc>
          <w:tcPr>
            <w:tcW w:w="1083" w:type="dxa"/>
          </w:tcPr>
          <w:p w14:paraId="3679EBF8" w14:textId="77777777" w:rsidR="00E80171" w:rsidRPr="00C35EA7" w:rsidRDefault="00E80171" w:rsidP="00E80171">
            <w:pPr>
              <w:rPr>
                <w:lang w:val="fr-FR"/>
              </w:rPr>
            </w:pPr>
          </w:p>
        </w:tc>
      </w:tr>
      <w:tr w:rsidR="005D10B6" w14:paraId="68B16DB9" w14:textId="77777777" w:rsidTr="00C35EA7">
        <w:trPr>
          <w:jc w:val="center"/>
        </w:trPr>
        <w:tc>
          <w:tcPr>
            <w:tcW w:w="510" w:type="dxa"/>
          </w:tcPr>
          <w:p w14:paraId="03825978" w14:textId="74264033" w:rsidR="00E80171" w:rsidRPr="00C35EA7" w:rsidRDefault="00000000" w:rsidP="00C35EA7">
            <w:pPr>
              <w:jc w:val="center"/>
              <w:rPr>
                <w:lang w:val="fr-FR"/>
              </w:rPr>
            </w:pPr>
            <w:hyperlink r:id="rId414" w:history="1">
              <w:r w:rsidR="00E80171" w:rsidRPr="00C35EA7">
                <w:rPr>
                  <w:rStyle w:val="Hyperlink"/>
                  <w:lang w:val="fr-FR"/>
                </w:rPr>
                <w:t>C</w:t>
              </w:r>
            </w:hyperlink>
          </w:p>
        </w:tc>
        <w:tc>
          <w:tcPr>
            <w:tcW w:w="1203" w:type="dxa"/>
          </w:tcPr>
          <w:p w14:paraId="3AAF062B" w14:textId="77777777" w:rsidR="00E80171" w:rsidRPr="00C35EA7" w:rsidRDefault="00E80171" w:rsidP="00C35EA7">
            <w:pPr>
              <w:jc w:val="center"/>
              <w:rPr>
                <w:rFonts w:ascii="Courier New" w:hAnsi="Courier New" w:cs="Courier New"/>
                <w:sz w:val="20"/>
                <w:lang w:val="fr-FR"/>
              </w:rPr>
            </w:pPr>
          </w:p>
        </w:tc>
        <w:tc>
          <w:tcPr>
            <w:tcW w:w="1083" w:type="dxa"/>
          </w:tcPr>
          <w:p w14:paraId="678C7496" w14:textId="77777777" w:rsidR="00E80171" w:rsidRPr="00C35EA7" w:rsidRDefault="00E80171" w:rsidP="00E80171">
            <w:pPr>
              <w:rPr>
                <w:lang w:val="fr-FR"/>
              </w:rPr>
            </w:pPr>
          </w:p>
        </w:tc>
        <w:tc>
          <w:tcPr>
            <w:tcW w:w="1150" w:type="dxa"/>
          </w:tcPr>
          <w:p w14:paraId="12619DF3" w14:textId="77777777" w:rsidR="00E80171" w:rsidRPr="00C35EA7" w:rsidRDefault="00E80171" w:rsidP="00C35EA7">
            <w:pPr>
              <w:jc w:val="center"/>
              <w:rPr>
                <w:rFonts w:ascii="Courier New" w:hAnsi="Courier New" w:cs="Courier New"/>
                <w:sz w:val="20"/>
                <w:lang w:val="fr-FR"/>
              </w:rPr>
            </w:pPr>
            <w:r w:rsidRPr="00C35EA7">
              <w:rPr>
                <w:rFonts w:ascii="Courier New" w:hAnsi="Courier New" w:cs="Courier New"/>
                <w:sz w:val="20"/>
                <w:lang w:val="fr-FR"/>
              </w:rPr>
              <w:t>X</w:t>
            </w:r>
          </w:p>
        </w:tc>
        <w:tc>
          <w:tcPr>
            <w:tcW w:w="1083" w:type="dxa"/>
          </w:tcPr>
          <w:p w14:paraId="45F525A1" w14:textId="77777777" w:rsidR="00E80171" w:rsidRPr="00C35EA7" w:rsidRDefault="00E80171" w:rsidP="00E80171">
            <w:pPr>
              <w:rPr>
                <w:lang w:val="fr-FR"/>
              </w:rPr>
            </w:pPr>
          </w:p>
        </w:tc>
      </w:tr>
      <w:tr w:rsidR="005D10B6" w14:paraId="24E31899" w14:textId="77777777" w:rsidTr="00C35EA7">
        <w:trPr>
          <w:jc w:val="center"/>
        </w:trPr>
        <w:tc>
          <w:tcPr>
            <w:tcW w:w="510" w:type="dxa"/>
          </w:tcPr>
          <w:p w14:paraId="79CB430C" w14:textId="145204A2" w:rsidR="00E80171" w:rsidRPr="00C35EA7" w:rsidRDefault="00000000" w:rsidP="00C35EA7">
            <w:pPr>
              <w:jc w:val="center"/>
              <w:rPr>
                <w:lang w:val="fr-FR"/>
              </w:rPr>
            </w:pPr>
            <w:hyperlink r:id="rId415" w:history="1">
              <w:r w:rsidR="00E80171" w:rsidRPr="00C35EA7">
                <w:rPr>
                  <w:rStyle w:val="Hyperlink"/>
                  <w:lang w:val="fr-FR"/>
                </w:rPr>
                <w:t>D</w:t>
              </w:r>
            </w:hyperlink>
          </w:p>
        </w:tc>
        <w:tc>
          <w:tcPr>
            <w:tcW w:w="1203" w:type="dxa"/>
          </w:tcPr>
          <w:p w14:paraId="05D81255" w14:textId="77777777" w:rsidR="00E80171" w:rsidRPr="00C35EA7" w:rsidRDefault="00E80171" w:rsidP="00C35EA7">
            <w:pPr>
              <w:jc w:val="center"/>
              <w:rPr>
                <w:lang w:val="fr-FR"/>
              </w:rPr>
            </w:pPr>
          </w:p>
        </w:tc>
        <w:tc>
          <w:tcPr>
            <w:tcW w:w="1083" w:type="dxa"/>
          </w:tcPr>
          <w:p w14:paraId="4D43FACE" w14:textId="77777777" w:rsidR="00E80171" w:rsidRPr="00C35EA7" w:rsidRDefault="00E80171" w:rsidP="00E80171">
            <w:pPr>
              <w:rPr>
                <w:lang w:val="fr-FR"/>
              </w:rPr>
            </w:pPr>
          </w:p>
        </w:tc>
        <w:tc>
          <w:tcPr>
            <w:tcW w:w="1150" w:type="dxa"/>
          </w:tcPr>
          <w:p w14:paraId="43F985F4" w14:textId="77777777" w:rsidR="00E80171" w:rsidRPr="00C35EA7" w:rsidRDefault="00E80171" w:rsidP="00E80171">
            <w:pPr>
              <w:rPr>
                <w:lang w:val="fr-FR"/>
              </w:rPr>
            </w:pPr>
          </w:p>
        </w:tc>
        <w:tc>
          <w:tcPr>
            <w:tcW w:w="1083" w:type="dxa"/>
          </w:tcPr>
          <w:p w14:paraId="5694C8AA" w14:textId="77777777" w:rsidR="00E80171" w:rsidRPr="00C35EA7" w:rsidRDefault="00E80171" w:rsidP="00E80171">
            <w:pPr>
              <w:rPr>
                <w:lang w:val="fr-FR"/>
              </w:rPr>
            </w:pPr>
          </w:p>
        </w:tc>
      </w:tr>
    </w:tbl>
    <w:p w14:paraId="37335C35" w14:textId="77777777" w:rsidR="00E80171" w:rsidRDefault="00E80171" w:rsidP="00E80171">
      <w:pPr>
        <w:rPr>
          <w:lang w:val="fr-FR"/>
        </w:rPr>
      </w:pPr>
      <w:r>
        <w:rPr>
          <w:lang w:val="fr-FR"/>
        </w:rPr>
        <w:t>(Juanjo com. pers.)</w:t>
      </w:r>
    </w:p>
    <w:p w14:paraId="486520B0" w14:textId="77777777" w:rsidR="002F2938" w:rsidRDefault="002F2938" w:rsidP="000E2667">
      <w:pPr>
        <w:rPr>
          <w:lang w:val="fr-FR"/>
        </w:rPr>
      </w:pPr>
    </w:p>
    <w:p w14:paraId="6AA3EC0F" w14:textId="77777777" w:rsidR="0060340F" w:rsidRDefault="0060340F" w:rsidP="000E2667">
      <w:pPr>
        <w:rPr>
          <w:lang w:val="fr-FR"/>
        </w:rPr>
      </w:pPr>
      <w:r>
        <w:rPr>
          <w:lang w:val="fr-FR"/>
        </w:rPr>
        <w:t>Deux phases PPNA récent (</w:t>
      </w:r>
      <w:r w:rsidRPr="0060340F">
        <w:rPr>
          <w:i/>
          <w:lang w:val="fr-FR"/>
        </w:rPr>
        <w:t>late PPNA</w:t>
      </w:r>
      <w:r>
        <w:rPr>
          <w:lang w:val="fr-FR"/>
        </w:rPr>
        <w:t>) et MPPNB</w:t>
      </w:r>
    </w:p>
    <w:p w14:paraId="2DA3D969" w14:textId="77777777" w:rsidR="000742E8" w:rsidRDefault="000742E8" w:rsidP="000E2667">
      <w:pPr>
        <w:rPr>
          <w:lang w:val="fr-FR"/>
        </w:rPr>
      </w:pPr>
    </w:p>
    <w:p w14:paraId="01D86272" w14:textId="77777777" w:rsidR="000742E8" w:rsidRDefault="00E80171" w:rsidP="000742E8">
      <w:pPr>
        <w:pStyle w:val="Heading3"/>
      </w:pPr>
      <w:bookmarkStart w:id="248" w:name="Sit_Kharaysin_per_PPNArec"/>
      <w:r>
        <w:t>LPPNA</w:t>
      </w:r>
    </w:p>
    <w:bookmarkEnd w:id="248"/>
    <w:p w14:paraId="654565F6" w14:textId="1DB7C1F0" w:rsidR="002F2938" w:rsidRDefault="00911743" w:rsidP="000742E8">
      <w:pPr>
        <w:rPr>
          <w:lang w:val="fr-FR"/>
        </w:rPr>
      </w:pPr>
      <w:r w:rsidRPr="00E80171">
        <w:rPr>
          <w:lang w:val="fr-FR"/>
        </w:rPr>
        <w:fldChar w:fldCharType="begin"/>
      </w:r>
      <w:r w:rsidR="00E30F13">
        <w:rPr>
          <w:lang w:val="fr-FR"/>
        </w:rPr>
        <w:instrText>HYPERLINK "C:\\Users\\Thomas Huet\\Desktop\\Documentation archéologique liée à la thèse\\Cultures.docx" \l "Cul_PPNA_recent"</w:instrText>
      </w:r>
      <w:r w:rsidRPr="00E80171">
        <w:rPr>
          <w:lang w:val="fr-FR"/>
        </w:rPr>
      </w:r>
      <w:r w:rsidRPr="00E80171">
        <w:rPr>
          <w:lang w:val="fr-FR"/>
        </w:rPr>
        <w:fldChar w:fldCharType="separate"/>
      </w:r>
      <w:r w:rsidR="00E80171" w:rsidRPr="00E80171">
        <w:rPr>
          <w:rStyle w:val="Hyperlink"/>
          <w:lang w:val="fr-FR"/>
        </w:rPr>
        <w:t>LPPNA</w:t>
      </w:r>
      <w:r w:rsidRPr="00E80171">
        <w:rPr>
          <w:lang w:val="fr-FR"/>
        </w:rPr>
        <w:fldChar w:fldCharType="end"/>
      </w:r>
      <w:r w:rsidR="00E80171">
        <w:rPr>
          <w:lang w:val="fr-FR"/>
        </w:rPr>
        <w:t xml:space="preserve">. </w:t>
      </w:r>
      <w:r w:rsidR="002F2938">
        <w:rPr>
          <w:lang w:val="fr-FR"/>
        </w:rPr>
        <w:t>Entre les deux ranges de maisons de la zone A, des structures ovales du [L]PPNA (</w:t>
      </w:r>
      <w:r w:rsidR="002F2938" w:rsidRPr="002F2938">
        <w:rPr>
          <w:i/>
          <w:lang w:val="fr-FR"/>
        </w:rPr>
        <w:t>oval sunken dwellings</w:t>
      </w:r>
      <w:r w:rsidR="002F2938">
        <w:rPr>
          <w:lang w:val="fr-FR"/>
        </w:rPr>
        <w:t>) (Juanjo com. pers.)</w:t>
      </w:r>
      <w:r w:rsidR="00E80171">
        <w:rPr>
          <w:lang w:val="fr-FR"/>
        </w:rPr>
        <w:t xml:space="preserve"> Aires A et B (BIB 3016)</w:t>
      </w:r>
    </w:p>
    <w:p w14:paraId="32657133" w14:textId="24D6F9F3" w:rsidR="000742E8" w:rsidRDefault="000742E8" w:rsidP="000742E8">
      <w:pPr>
        <w:rPr>
          <w:lang w:val="fr-FR"/>
        </w:rPr>
      </w:pPr>
      <w:r>
        <w:rPr>
          <w:lang w:val="fr-FR"/>
        </w:rPr>
        <w:t xml:space="preserve">Le </w:t>
      </w:r>
      <w:hyperlink r:id="rId416" w:anchor="Cul_PPNA" w:history="1">
        <w:r w:rsidRPr="00020407">
          <w:rPr>
            <w:rStyle w:val="Hyperlink"/>
            <w:lang w:val="fr-FR"/>
          </w:rPr>
          <w:t>PPN</w:t>
        </w:r>
        <w:r>
          <w:rPr>
            <w:rStyle w:val="Hyperlink"/>
            <w:lang w:val="fr-FR"/>
          </w:rPr>
          <w:t>A</w:t>
        </w:r>
      </w:hyperlink>
      <w:r w:rsidRPr="00020407">
        <w:rPr>
          <w:lang w:val="fr-FR"/>
        </w:rPr>
        <w:t xml:space="preserve"> </w:t>
      </w:r>
      <w:r>
        <w:rPr>
          <w:lang w:val="fr-FR"/>
        </w:rPr>
        <w:t xml:space="preserve">est faiblement représenté, il se cantonne à de la </w:t>
      </w:r>
      <w:r w:rsidRPr="000E2667">
        <w:rPr>
          <w:lang w:val="fr-FR"/>
        </w:rPr>
        <w:t xml:space="preserve">taille unipolaire, </w:t>
      </w:r>
      <w:r>
        <w:rPr>
          <w:lang w:val="fr-FR"/>
        </w:rPr>
        <w:t xml:space="preserve">des </w:t>
      </w:r>
      <w:r w:rsidRPr="000E2667">
        <w:rPr>
          <w:lang w:val="fr-FR"/>
        </w:rPr>
        <w:t>lames à double paire d'encoches et pierres rainurées décorées</w:t>
      </w:r>
      <w:r>
        <w:rPr>
          <w:lang w:val="fr-FR"/>
        </w:rPr>
        <w:t xml:space="preserve"> (BIB 2616)</w:t>
      </w:r>
    </w:p>
    <w:p w14:paraId="78B49268" w14:textId="737053D5" w:rsidR="000742E8" w:rsidRDefault="000742E8" w:rsidP="000742E8">
      <w:pPr>
        <w:rPr>
          <w:lang w:val="fr-FR"/>
        </w:rPr>
      </w:pPr>
      <w:r>
        <w:rPr>
          <w:lang w:val="fr-FR"/>
        </w:rPr>
        <w:t xml:space="preserve">Dans les niveaux inférieurs de </w:t>
      </w:r>
      <w:hyperlink r:id="rId417" w:anchor="Sit_Kharaysin_z_IJ_100" w:history="1">
        <w:r w:rsidRPr="00B72D8B">
          <w:rPr>
            <w:rStyle w:val="Hyperlink"/>
            <w:rFonts w:ascii="Courier New" w:hAnsi="Courier New" w:cs="Courier New"/>
            <w:sz w:val="20"/>
            <w:lang w:val="fr-FR"/>
          </w:rPr>
          <w:t>HIJ-100</w:t>
        </w:r>
      </w:hyperlink>
      <w:r>
        <w:rPr>
          <w:lang w:val="fr-FR"/>
        </w:rPr>
        <w:t xml:space="preserve">, l'industrie n'est pas caractéristique, le débitage unipolaire semble dominer le mobilier lithique. Présence </w:t>
      </w:r>
      <w:hyperlink r:id="rId418" w:anchor="Sit_Kharaysin_f_lamelles_anthrop" w:history="1">
        <w:r w:rsidRPr="00B72D8B">
          <w:rPr>
            <w:rStyle w:val="Hyperlink"/>
            <w:lang w:val="fr-FR"/>
          </w:rPr>
          <w:t>de lamelles à doubles encoches</w:t>
        </w:r>
      </w:hyperlink>
      <w:r>
        <w:rPr>
          <w:lang w:val="fr-FR"/>
        </w:rPr>
        <w:t>, de pierres gravées (BIB 2616)</w:t>
      </w:r>
    </w:p>
    <w:p w14:paraId="42619AAA" w14:textId="77777777" w:rsidR="002F2938" w:rsidRDefault="002F2938" w:rsidP="000742E8">
      <w:pPr>
        <w:rPr>
          <w:lang w:val="fr-FR"/>
        </w:rPr>
      </w:pPr>
    </w:p>
    <w:p w14:paraId="35774167" w14:textId="77777777" w:rsidR="002F2938" w:rsidRDefault="002F2938" w:rsidP="002F2938">
      <w:pPr>
        <w:pStyle w:val="Heading3"/>
      </w:pPr>
      <w:r>
        <w:t>PPNB</w:t>
      </w:r>
    </w:p>
    <w:p w14:paraId="3B14D77F" w14:textId="77777777" w:rsidR="002F2938" w:rsidRDefault="00E80171" w:rsidP="002F2938">
      <w:pPr>
        <w:rPr>
          <w:lang w:val="fr-FR"/>
        </w:rPr>
      </w:pPr>
      <w:r>
        <w:rPr>
          <w:lang w:val="fr-FR"/>
        </w:rPr>
        <w:t>EPPNB dans l'aire B (BIB 3016)</w:t>
      </w:r>
    </w:p>
    <w:p w14:paraId="299BFD21" w14:textId="32179354" w:rsidR="002F2938" w:rsidRDefault="002F2938" w:rsidP="002F2938">
      <w:pPr>
        <w:rPr>
          <w:szCs w:val="26"/>
          <w:lang w:val="fr-FR" w:eastAsia="en-GB"/>
        </w:rPr>
      </w:pPr>
      <w:r>
        <w:rPr>
          <w:lang w:val="fr-FR"/>
        </w:rPr>
        <w:t xml:space="preserve">Les MP en silex de Kh. sont très ressemblantes à celle de </w:t>
      </w:r>
      <w:hyperlink r:id="rId419" w:anchor="Sit_Ain_Ghazal" w:history="1">
        <w:r w:rsidRPr="002F2938">
          <w:rPr>
            <w:rStyle w:val="Hyperlink"/>
            <w:lang w:val="fr-FR"/>
          </w:rPr>
          <w:t>A</w:t>
        </w:r>
        <w:r>
          <w:rPr>
            <w:rStyle w:val="Hyperlink"/>
            <w:lang w:val="fr-FR"/>
          </w:rPr>
          <w:t>i</w:t>
        </w:r>
        <w:r w:rsidRPr="002F2938">
          <w:rPr>
            <w:rStyle w:val="Hyperlink"/>
            <w:lang w:val="fr-FR"/>
          </w:rPr>
          <w:t>n Ghazal</w:t>
        </w:r>
      </w:hyperlink>
      <w:r>
        <w:rPr>
          <w:lang w:val="fr-FR"/>
        </w:rPr>
        <w:t xml:space="preserve"> (type </w:t>
      </w:r>
      <w:hyperlink r:id="rId420" w:anchor="Sit_Huweijir" w:history="1">
        <w:r w:rsidR="00865E6D" w:rsidRPr="00865E6D">
          <w:rPr>
            <w:rStyle w:val="Hyperlink"/>
            <w:lang w:val="fr-FR"/>
          </w:rPr>
          <w:t>Huweijir</w:t>
        </w:r>
      </w:hyperlink>
      <w:r>
        <w:rPr>
          <w:lang w:val="fr-FR"/>
        </w:rPr>
        <w:t xml:space="preserve">) et viennent probablement des affleurements </w:t>
      </w:r>
      <w:r w:rsidRPr="002F2938">
        <w:rPr>
          <w:i/>
          <w:lang w:val="fr-FR"/>
        </w:rPr>
        <w:t>Amman Silicified Limestone Formation</w:t>
      </w:r>
      <w:r>
        <w:rPr>
          <w:lang w:val="fr-FR"/>
        </w:rPr>
        <w:t xml:space="preserve"> à roximité de Kh. (</w:t>
      </w:r>
      <w:r w:rsidR="00E80171">
        <w:rPr>
          <w:lang w:val="fr-FR"/>
        </w:rPr>
        <w:t>BIB 3016</w:t>
      </w:r>
      <w:r>
        <w:rPr>
          <w:lang w:val="fr-FR"/>
        </w:rPr>
        <w:t>)</w:t>
      </w:r>
      <w:r w:rsidR="0008462A">
        <w:rPr>
          <w:lang w:val="fr-FR"/>
        </w:rPr>
        <w:t xml:space="preserve"> </w:t>
      </w:r>
      <w:hyperlink r:id="rId421" w:anchor="CO_Taille_bipolaire" w:history="1">
        <w:r w:rsidR="0008462A" w:rsidRPr="0008462A">
          <w:rPr>
            <w:rStyle w:val="Hyperlink"/>
            <w:szCs w:val="26"/>
            <w:lang w:val="fr-FR" w:eastAsia="en-GB"/>
          </w:rPr>
          <w:t>taille bipolaire</w:t>
        </w:r>
      </w:hyperlink>
      <w:r w:rsidR="0008462A">
        <w:rPr>
          <w:szCs w:val="26"/>
          <w:lang w:val="fr-FR" w:eastAsia="en-GB"/>
        </w:rPr>
        <w:t xml:space="preserve"> (SS BIB)</w:t>
      </w:r>
    </w:p>
    <w:p w14:paraId="604A943B" w14:textId="77777777" w:rsidR="0008462A" w:rsidRPr="002F2938" w:rsidRDefault="0008462A" w:rsidP="002F2938">
      <w:pPr>
        <w:rPr>
          <w:lang w:val="fr-FR"/>
        </w:rPr>
      </w:pPr>
    </w:p>
    <w:p w14:paraId="282592F2" w14:textId="77777777" w:rsidR="002F2938" w:rsidRDefault="002F2938" w:rsidP="000742E8">
      <w:pPr>
        <w:rPr>
          <w:lang w:val="fr-FR"/>
        </w:rPr>
      </w:pPr>
    </w:p>
    <w:p w14:paraId="44831CE3" w14:textId="77777777" w:rsidR="002F2938" w:rsidRDefault="002F2938" w:rsidP="002F2938">
      <w:pPr>
        <w:pStyle w:val="Heading4"/>
      </w:pPr>
      <w:bookmarkStart w:id="249" w:name="Sit_Kharaysin_per_PPNBanc"/>
      <w:r>
        <w:t>EPPNB</w:t>
      </w:r>
    </w:p>
    <w:bookmarkEnd w:id="249"/>
    <w:p w14:paraId="74F81B89" w14:textId="77777777" w:rsidR="0060340F" w:rsidRDefault="0060340F" w:rsidP="000E2667">
      <w:pPr>
        <w:rPr>
          <w:lang w:val="fr-FR"/>
        </w:rPr>
      </w:pPr>
    </w:p>
    <w:p w14:paraId="6D454643" w14:textId="77777777" w:rsidR="0060340F" w:rsidRDefault="0060340F" w:rsidP="002F2938">
      <w:pPr>
        <w:pStyle w:val="Heading4"/>
      </w:pPr>
      <w:bookmarkStart w:id="250" w:name="Sit_Kharaysin_per_PPNBmoy"/>
      <w:r>
        <w:t>MPPNB</w:t>
      </w:r>
    </w:p>
    <w:bookmarkEnd w:id="250"/>
    <w:p w14:paraId="15A55CF9" w14:textId="77777777" w:rsidR="002F2938" w:rsidRDefault="002F2938" w:rsidP="000E2667">
      <w:pPr>
        <w:rPr>
          <w:lang w:val="fr-FR"/>
        </w:rPr>
      </w:pPr>
    </w:p>
    <w:p w14:paraId="03EC6DD7" w14:textId="77777777" w:rsidR="002F2938" w:rsidRDefault="002F2938" w:rsidP="000E2667">
      <w:pPr>
        <w:rPr>
          <w:lang w:val="fr-FR"/>
        </w:rPr>
      </w:pPr>
      <w:r>
        <w:rPr>
          <w:lang w:val="fr-FR"/>
        </w:rPr>
        <w:t xml:space="preserve">Maisons rectangulaires avec des sols en chaux </w:t>
      </w:r>
      <w:r w:rsidR="00E80171">
        <w:rPr>
          <w:lang w:val="fr-FR"/>
        </w:rPr>
        <w:t>(</w:t>
      </w:r>
      <w:r w:rsidR="00E80171" w:rsidRPr="00E80171">
        <w:rPr>
          <w:i/>
          <w:lang w:val="fr-FR"/>
        </w:rPr>
        <w:t>lime-plastered floors</w:t>
      </w:r>
      <w:r w:rsidR="00E80171">
        <w:rPr>
          <w:lang w:val="fr-FR"/>
        </w:rPr>
        <w:t xml:space="preserve">) </w:t>
      </w:r>
      <w:r>
        <w:rPr>
          <w:lang w:val="fr-FR"/>
        </w:rPr>
        <w:t>disposées parallèlement suivant les lignes de pentes</w:t>
      </w:r>
      <w:r w:rsidR="00E80171">
        <w:rPr>
          <w:lang w:val="fr-FR"/>
        </w:rPr>
        <w:t>/en terrasses</w:t>
      </w:r>
      <w:r>
        <w:rPr>
          <w:lang w:val="fr-FR"/>
        </w:rPr>
        <w:t xml:space="preserve"> (</w:t>
      </w:r>
      <w:r w:rsidR="00E80171">
        <w:rPr>
          <w:lang w:val="fr-FR"/>
        </w:rPr>
        <w:t>BIB 3016)</w:t>
      </w:r>
    </w:p>
    <w:p w14:paraId="203E791F" w14:textId="2D089107" w:rsidR="0060340F" w:rsidRDefault="0060340F" w:rsidP="000E2667">
      <w:pPr>
        <w:rPr>
          <w:lang w:val="fr-FR"/>
        </w:rPr>
      </w:pPr>
      <w:r>
        <w:rPr>
          <w:lang w:val="fr-FR"/>
        </w:rPr>
        <w:t xml:space="preserve">Dans les niveaux supérieurs de la zone </w:t>
      </w:r>
      <w:r w:rsidRPr="0060340F">
        <w:rPr>
          <w:lang w:val="fr-FR"/>
        </w:rPr>
        <w:t>HIJ-100, TUVX-6 et CDEFG-55</w:t>
      </w:r>
      <w:r>
        <w:rPr>
          <w:lang w:val="fr-FR"/>
        </w:rPr>
        <w:t xml:space="preserve"> et pour le </w:t>
      </w:r>
      <w:hyperlink r:id="rId422" w:anchor="Cul_PPNB_moyen" w:history="1">
        <w:r>
          <w:rPr>
            <w:rStyle w:val="Hyperlink"/>
            <w:lang w:val="fr-FR"/>
          </w:rPr>
          <w:t>MPPNB</w:t>
        </w:r>
      </w:hyperlink>
      <w:r>
        <w:rPr>
          <w:lang w:val="fr-FR"/>
        </w:rPr>
        <w:t xml:space="preserve">: </w:t>
      </w:r>
      <w:hyperlink r:id="rId423" w:anchor="CO_Taille_bipolaire" w:history="1">
        <w:r>
          <w:rPr>
            <w:rStyle w:val="Hyperlink"/>
            <w:lang w:val="fr-FR"/>
          </w:rPr>
          <w:t>t</w:t>
        </w:r>
        <w:r w:rsidRPr="00565C80">
          <w:rPr>
            <w:rStyle w:val="Hyperlink"/>
            <w:lang w:val="fr-FR"/>
          </w:rPr>
          <w:t>aille bipolaire</w:t>
        </w:r>
      </w:hyperlink>
      <w:r>
        <w:rPr>
          <w:lang w:val="fr-FR"/>
        </w:rPr>
        <w:t>, lames de faucilles courbes (</w:t>
      </w:r>
      <w:r w:rsidRPr="000E2667">
        <w:rPr>
          <w:i/>
          <w:lang w:val="fr-FR"/>
        </w:rPr>
        <w:t>bent sickle blades</w:t>
      </w:r>
      <w:r>
        <w:rPr>
          <w:lang w:val="fr-FR"/>
        </w:rPr>
        <w:t xml:space="preserve">), </w:t>
      </w:r>
      <w:hyperlink r:id="rId424" w:anchor="Cul_Amuq_Pointes" w:history="1">
        <w:r w:rsidRPr="000E2667">
          <w:rPr>
            <w:rStyle w:val="Hyperlink"/>
            <w:lang w:val="fr-FR"/>
          </w:rPr>
          <w:t>pointes d'Amuq</w:t>
        </w:r>
      </w:hyperlink>
      <w:r>
        <w:rPr>
          <w:lang w:val="fr-FR"/>
        </w:rPr>
        <w:t xml:space="preserve">, </w:t>
      </w:r>
      <w:hyperlink r:id="rId425" w:anchor="Cul_Jericho_Pointes" w:history="1">
        <w:r w:rsidRPr="000E2667">
          <w:rPr>
            <w:rStyle w:val="Hyperlink"/>
            <w:lang w:val="fr-FR"/>
          </w:rPr>
          <w:t>pointes de Jericho</w:t>
        </w:r>
      </w:hyperlink>
      <w:r>
        <w:rPr>
          <w:lang w:val="fr-FR"/>
        </w:rPr>
        <w:t xml:space="preserve"> (BIB 2616). De très rares obsidiennes (BIB 2616)</w:t>
      </w:r>
    </w:p>
    <w:p w14:paraId="17B94D97" w14:textId="77777777" w:rsidR="0060340F" w:rsidRDefault="0060340F" w:rsidP="000E2667">
      <w:pPr>
        <w:rPr>
          <w:lang w:val="fr-FR"/>
        </w:rPr>
      </w:pPr>
    </w:p>
    <w:p w14:paraId="3AE25D97" w14:textId="77777777" w:rsidR="0060340F" w:rsidRDefault="00CB2F8B" w:rsidP="002F2938">
      <w:pPr>
        <w:pStyle w:val="Heading5"/>
      </w:pPr>
      <w:bookmarkStart w:id="251" w:name="Sit_Kharaysin_f_lamelles_anthrop"/>
      <w:r>
        <w:t>BDPN</w:t>
      </w:r>
    </w:p>
    <w:bookmarkEnd w:id="251"/>
    <w:p w14:paraId="192D4B7D" w14:textId="77777777" w:rsidR="0060340F" w:rsidRPr="00E80171" w:rsidRDefault="00D13FED" w:rsidP="0060340F">
      <w:pPr>
        <w:rPr>
          <w:sz w:val="20"/>
          <w:szCs w:val="22"/>
          <w:lang w:val="fr-FR" w:eastAsia="en-GB"/>
        </w:rPr>
      </w:pPr>
      <w:r w:rsidRPr="00E80171">
        <w:rPr>
          <w:sz w:val="20"/>
          <w:lang w:val="fr-FR"/>
        </w:rPr>
        <w:t xml:space="preserve">figurines, </w:t>
      </w:r>
      <w:r w:rsidR="00CB2F8B" w:rsidRPr="00E80171">
        <w:rPr>
          <w:sz w:val="20"/>
          <w:lang w:val="fr-FR"/>
        </w:rPr>
        <w:t xml:space="preserve">Lamelles avec double paires d'encoches, </w:t>
      </w:r>
      <w:r w:rsidRPr="00E80171">
        <w:rPr>
          <w:i/>
          <w:sz w:val="20"/>
          <w:szCs w:val="22"/>
          <w:lang w:val="fr-FR" w:eastAsia="en-GB"/>
        </w:rPr>
        <w:t>B</w:t>
      </w:r>
      <w:r w:rsidR="0060340F" w:rsidRPr="00E80171">
        <w:rPr>
          <w:i/>
          <w:sz w:val="20"/>
          <w:szCs w:val="22"/>
          <w:lang w:val="fr-FR" w:eastAsia="en-GB"/>
        </w:rPr>
        <w:t>ladelets with double pairs of notches</w:t>
      </w:r>
      <w:r w:rsidR="0060340F" w:rsidRPr="00E80171">
        <w:rPr>
          <w:sz w:val="20"/>
          <w:szCs w:val="22"/>
          <w:lang w:val="fr-FR" w:eastAsia="en-GB"/>
        </w:rPr>
        <w:t xml:space="preserve"> (BIB 2616)</w:t>
      </w:r>
    </w:p>
    <w:p w14:paraId="79B5C7E2" w14:textId="77777777" w:rsidR="002F2938" w:rsidRDefault="002F2938" w:rsidP="0060340F">
      <w:pPr>
        <w:rPr>
          <w:szCs w:val="22"/>
          <w:lang w:val="fr-FR" w:eastAsia="en-GB"/>
        </w:rPr>
      </w:pPr>
    </w:p>
    <w:p w14:paraId="4DC22243" w14:textId="77777777" w:rsidR="00865E6D" w:rsidRPr="0060340F" w:rsidRDefault="00E80171" w:rsidP="00865E6D">
      <w:pPr>
        <w:rPr>
          <w:lang w:val="fr-FR"/>
        </w:rPr>
      </w:pPr>
      <w:r>
        <w:rPr>
          <w:szCs w:val="22"/>
          <w:lang w:val="fr-FR" w:eastAsia="en-GB"/>
        </w:rPr>
        <w:t>Datées du MPPNB (BIB 3016)</w:t>
      </w:r>
      <w:r w:rsidR="00865E6D">
        <w:rPr>
          <w:szCs w:val="22"/>
          <w:lang w:val="fr-FR" w:eastAsia="en-GB"/>
        </w:rPr>
        <w:t xml:space="preserve"> </w:t>
      </w:r>
      <w:r w:rsidR="00865E6D">
        <w:rPr>
          <w:lang w:val="fr-FR"/>
        </w:rPr>
        <w:t>Lamelles découverte dans un contexte du début du 8e millénaire aec (Juanjo com. pers.)</w:t>
      </w:r>
      <w:r w:rsidR="00865E6D" w:rsidRPr="000742E8">
        <w:rPr>
          <w:lang w:val="fr-FR"/>
        </w:rPr>
        <w:t xml:space="preserve"> </w:t>
      </w:r>
      <w:r w:rsidR="00865E6D">
        <w:rPr>
          <w:lang w:val="fr-FR"/>
        </w:rPr>
        <w:t xml:space="preserve">MPPNB (Juanjo com. pers.) </w:t>
      </w:r>
    </w:p>
    <w:p w14:paraId="2BA9333E" w14:textId="77777777" w:rsidR="002F2938" w:rsidRDefault="002F2938" w:rsidP="00865E6D">
      <w:pPr>
        <w:jc w:val="both"/>
        <w:rPr>
          <w:szCs w:val="22"/>
          <w:lang w:val="fr-FR" w:eastAsia="en-GB"/>
        </w:rPr>
      </w:pPr>
    </w:p>
    <w:p w14:paraId="151F8F44" w14:textId="77777777" w:rsidR="00865E6D" w:rsidRDefault="00865E6D" w:rsidP="0060340F">
      <w:pPr>
        <w:rPr>
          <w:szCs w:val="22"/>
          <w:lang w:val="fr-FR" w:eastAsia="en-GB"/>
        </w:rPr>
      </w:pPr>
    </w:p>
    <w:tbl>
      <w:tblPr>
        <w:tblW w:w="44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6"/>
        <w:gridCol w:w="892"/>
        <w:gridCol w:w="976"/>
        <w:gridCol w:w="923"/>
        <w:gridCol w:w="1083"/>
      </w:tblGrid>
      <w:tr w:rsidR="00865E6D" w14:paraId="39ABE511" w14:textId="77777777" w:rsidTr="00C35EA7">
        <w:trPr>
          <w:jc w:val="center"/>
        </w:trPr>
        <w:tc>
          <w:tcPr>
            <w:tcW w:w="576" w:type="dxa"/>
            <w:tcBorders>
              <w:top w:val="nil"/>
              <w:left w:val="nil"/>
              <w:bottom w:val="nil"/>
            </w:tcBorders>
          </w:tcPr>
          <w:p w14:paraId="76C7F0F4" w14:textId="77777777" w:rsidR="00865E6D" w:rsidRPr="00C35EA7" w:rsidRDefault="00865E6D" w:rsidP="0060340F">
            <w:pPr>
              <w:rPr>
                <w:szCs w:val="22"/>
                <w:lang w:val="fr-FR" w:eastAsia="en-GB"/>
              </w:rPr>
            </w:pPr>
          </w:p>
        </w:tc>
        <w:tc>
          <w:tcPr>
            <w:tcW w:w="892" w:type="dxa"/>
            <w:vMerge w:val="restart"/>
            <w:vAlign w:val="center"/>
          </w:tcPr>
          <w:p w14:paraId="6F73A4E4" w14:textId="77777777" w:rsidR="00865E6D" w:rsidRPr="00C35EA7" w:rsidRDefault="00865E6D" w:rsidP="00C35EA7">
            <w:pPr>
              <w:jc w:val="center"/>
              <w:rPr>
                <w:szCs w:val="22"/>
                <w:lang w:val="fr-FR" w:eastAsia="en-GB"/>
              </w:rPr>
            </w:pPr>
            <w:r w:rsidRPr="00C35EA7">
              <w:rPr>
                <w:szCs w:val="22"/>
                <w:lang w:val="fr-FR" w:eastAsia="en-GB"/>
              </w:rPr>
              <w:t>total</w:t>
            </w:r>
          </w:p>
        </w:tc>
        <w:tc>
          <w:tcPr>
            <w:tcW w:w="2982" w:type="dxa"/>
            <w:gridSpan w:val="3"/>
          </w:tcPr>
          <w:p w14:paraId="4289C087" w14:textId="77777777" w:rsidR="00865E6D" w:rsidRPr="00C35EA7" w:rsidRDefault="00865E6D" w:rsidP="00C35EA7">
            <w:pPr>
              <w:jc w:val="center"/>
              <w:rPr>
                <w:szCs w:val="22"/>
                <w:lang w:val="fr-FR" w:eastAsia="en-GB"/>
              </w:rPr>
            </w:pPr>
            <w:r w:rsidRPr="00C35EA7">
              <w:rPr>
                <w:szCs w:val="22"/>
                <w:lang w:val="fr-FR" w:eastAsia="en-GB"/>
              </w:rPr>
              <w:t>analyses</w:t>
            </w:r>
          </w:p>
        </w:tc>
      </w:tr>
      <w:tr w:rsidR="005D10B6" w14:paraId="757E93AD" w14:textId="77777777" w:rsidTr="00C35EA7">
        <w:trPr>
          <w:jc w:val="center"/>
        </w:trPr>
        <w:tc>
          <w:tcPr>
            <w:tcW w:w="576" w:type="dxa"/>
            <w:tcBorders>
              <w:top w:val="nil"/>
              <w:left w:val="nil"/>
            </w:tcBorders>
          </w:tcPr>
          <w:p w14:paraId="127F97D8" w14:textId="77777777" w:rsidR="00865E6D" w:rsidRPr="00C35EA7" w:rsidRDefault="00865E6D" w:rsidP="0060340F">
            <w:pPr>
              <w:rPr>
                <w:szCs w:val="22"/>
                <w:lang w:val="fr-FR" w:eastAsia="en-GB"/>
              </w:rPr>
            </w:pPr>
          </w:p>
        </w:tc>
        <w:tc>
          <w:tcPr>
            <w:tcW w:w="892" w:type="dxa"/>
            <w:vMerge/>
          </w:tcPr>
          <w:p w14:paraId="43F0E4B4" w14:textId="77777777" w:rsidR="00865E6D" w:rsidRPr="00C35EA7" w:rsidRDefault="00865E6D" w:rsidP="0060340F">
            <w:pPr>
              <w:rPr>
                <w:szCs w:val="22"/>
                <w:lang w:val="fr-FR" w:eastAsia="en-GB"/>
              </w:rPr>
            </w:pPr>
          </w:p>
        </w:tc>
        <w:tc>
          <w:tcPr>
            <w:tcW w:w="976" w:type="dxa"/>
          </w:tcPr>
          <w:p w14:paraId="0B829FD1" w14:textId="77777777" w:rsidR="00865E6D" w:rsidRPr="00C35EA7" w:rsidRDefault="00865E6D" w:rsidP="00C35EA7">
            <w:pPr>
              <w:jc w:val="center"/>
              <w:rPr>
                <w:szCs w:val="22"/>
                <w:lang w:val="fr-FR" w:eastAsia="en-GB"/>
              </w:rPr>
            </w:pPr>
            <w:r w:rsidRPr="00C35EA7">
              <w:rPr>
                <w:szCs w:val="22"/>
                <w:lang w:val="fr-FR" w:eastAsia="en-GB"/>
              </w:rPr>
              <w:t>techno</w:t>
            </w:r>
          </w:p>
        </w:tc>
        <w:tc>
          <w:tcPr>
            <w:tcW w:w="923" w:type="dxa"/>
          </w:tcPr>
          <w:p w14:paraId="2D39C0E9" w14:textId="77777777" w:rsidR="00865E6D" w:rsidRPr="00C35EA7" w:rsidRDefault="00865E6D" w:rsidP="00C35EA7">
            <w:pPr>
              <w:jc w:val="center"/>
              <w:rPr>
                <w:szCs w:val="22"/>
                <w:lang w:val="fr-FR" w:eastAsia="en-GB"/>
              </w:rPr>
            </w:pPr>
            <w:r w:rsidRPr="00C35EA7">
              <w:rPr>
                <w:szCs w:val="22"/>
                <w:lang w:val="fr-FR" w:eastAsia="en-GB"/>
              </w:rPr>
              <w:t>tracéo</w:t>
            </w:r>
          </w:p>
        </w:tc>
        <w:tc>
          <w:tcPr>
            <w:tcW w:w="1083" w:type="dxa"/>
          </w:tcPr>
          <w:p w14:paraId="1BAA7606" w14:textId="77777777" w:rsidR="00865E6D" w:rsidRPr="00C35EA7" w:rsidRDefault="00865E6D" w:rsidP="00C35EA7">
            <w:pPr>
              <w:jc w:val="center"/>
              <w:rPr>
                <w:szCs w:val="22"/>
                <w:lang w:val="fr-FR" w:eastAsia="en-GB"/>
              </w:rPr>
            </w:pPr>
            <w:r w:rsidRPr="00C35EA7">
              <w:rPr>
                <w:szCs w:val="22"/>
                <w:lang w:val="fr-FR" w:eastAsia="en-GB"/>
              </w:rPr>
              <w:t>morpho</w:t>
            </w:r>
          </w:p>
        </w:tc>
      </w:tr>
      <w:tr w:rsidR="005D10B6" w14:paraId="40FDF16B" w14:textId="77777777" w:rsidTr="00C35EA7">
        <w:trPr>
          <w:jc w:val="center"/>
        </w:trPr>
        <w:tc>
          <w:tcPr>
            <w:tcW w:w="576" w:type="dxa"/>
          </w:tcPr>
          <w:p w14:paraId="13F44957" w14:textId="77777777" w:rsidR="00865E6D" w:rsidRPr="00C35EA7" w:rsidRDefault="00865E6D" w:rsidP="00C35EA7">
            <w:pPr>
              <w:jc w:val="center"/>
              <w:rPr>
                <w:szCs w:val="22"/>
                <w:lang w:val="fr-FR" w:eastAsia="en-GB"/>
              </w:rPr>
            </w:pPr>
            <w:r w:rsidRPr="00C35EA7">
              <w:rPr>
                <w:szCs w:val="22"/>
                <w:lang w:val="fr-FR" w:eastAsia="en-GB"/>
              </w:rPr>
              <w:t>nb</w:t>
            </w:r>
          </w:p>
        </w:tc>
        <w:tc>
          <w:tcPr>
            <w:tcW w:w="892" w:type="dxa"/>
          </w:tcPr>
          <w:p w14:paraId="1DAE3AE4" w14:textId="77777777" w:rsidR="00865E6D" w:rsidRPr="00C35EA7" w:rsidRDefault="00865E6D" w:rsidP="00C35EA7">
            <w:pPr>
              <w:jc w:val="center"/>
              <w:rPr>
                <w:szCs w:val="22"/>
                <w:lang w:val="fr-FR" w:eastAsia="en-GB"/>
              </w:rPr>
            </w:pPr>
            <w:r w:rsidRPr="00C35EA7">
              <w:rPr>
                <w:szCs w:val="22"/>
                <w:lang w:val="fr-FR" w:eastAsia="en-GB"/>
              </w:rPr>
              <w:t>&gt; 100</w:t>
            </w:r>
          </w:p>
        </w:tc>
        <w:tc>
          <w:tcPr>
            <w:tcW w:w="976" w:type="dxa"/>
          </w:tcPr>
          <w:p w14:paraId="4015FDB7" w14:textId="77777777" w:rsidR="00865E6D" w:rsidRPr="00C35EA7" w:rsidRDefault="00865E6D" w:rsidP="00C35EA7">
            <w:pPr>
              <w:jc w:val="center"/>
              <w:rPr>
                <w:szCs w:val="22"/>
                <w:lang w:val="fr-FR" w:eastAsia="en-GB"/>
              </w:rPr>
            </w:pPr>
            <w:r w:rsidRPr="00C35EA7">
              <w:rPr>
                <w:szCs w:val="22"/>
                <w:lang w:val="fr-FR" w:eastAsia="en-GB"/>
              </w:rPr>
              <w:t>71</w:t>
            </w:r>
          </w:p>
        </w:tc>
        <w:tc>
          <w:tcPr>
            <w:tcW w:w="923" w:type="dxa"/>
          </w:tcPr>
          <w:p w14:paraId="26B33ADC" w14:textId="77777777" w:rsidR="00865E6D" w:rsidRPr="00C35EA7" w:rsidRDefault="00865E6D" w:rsidP="00C35EA7">
            <w:pPr>
              <w:jc w:val="center"/>
              <w:rPr>
                <w:szCs w:val="22"/>
                <w:lang w:val="fr-FR" w:eastAsia="en-GB"/>
              </w:rPr>
            </w:pPr>
            <w:r w:rsidRPr="00C35EA7">
              <w:rPr>
                <w:szCs w:val="22"/>
                <w:lang w:val="fr-FR" w:eastAsia="en-GB"/>
              </w:rPr>
              <w:t>49</w:t>
            </w:r>
          </w:p>
        </w:tc>
        <w:tc>
          <w:tcPr>
            <w:tcW w:w="1083" w:type="dxa"/>
          </w:tcPr>
          <w:p w14:paraId="44E5DA8B" w14:textId="77777777" w:rsidR="00865E6D" w:rsidRPr="00C35EA7" w:rsidRDefault="00E0271A" w:rsidP="00C35EA7">
            <w:pPr>
              <w:jc w:val="center"/>
              <w:rPr>
                <w:szCs w:val="22"/>
                <w:lang w:val="fr-FR" w:eastAsia="en-GB"/>
              </w:rPr>
            </w:pPr>
            <w:r w:rsidRPr="00C35EA7">
              <w:rPr>
                <w:szCs w:val="22"/>
                <w:lang w:val="fr-FR" w:eastAsia="en-GB"/>
              </w:rPr>
              <w:t>49</w:t>
            </w:r>
          </w:p>
        </w:tc>
      </w:tr>
    </w:tbl>
    <w:p w14:paraId="6923776D" w14:textId="77777777" w:rsidR="00865E6D" w:rsidRPr="00B02F79" w:rsidRDefault="00865E6D" w:rsidP="0060340F">
      <w:pPr>
        <w:rPr>
          <w:szCs w:val="22"/>
          <w:lang w:val="fr-FR" w:eastAsia="en-GB"/>
        </w:rPr>
      </w:pPr>
      <w:r>
        <w:rPr>
          <w:szCs w:val="22"/>
          <w:lang w:val="fr-FR" w:eastAsia="en-GB"/>
        </w:rPr>
        <w:t>(BIB 3016)</w:t>
      </w:r>
    </w:p>
    <w:p w14:paraId="10A97D79" w14:textId="77777777" w:rsidR="0060340F" w:rsidRDefault="0060340F" w:rsidP="0060340F">
      <w:pPr>
        <w:rPr>
          <w:lang w:val="fr-FR"/>
        </w:rPr>
      </w:pPr>
    </w:p>
    <w:p w14:paraId="513F3B83" w14:textId="77777777" w:rsidR="00865E6D" w:rsidRPr="00865E6D" w:rsidRDefault="00865E6D" w:rsidP="00865E6D">
      <w:pPr>
        <w:rPr>
          <w:i/>
          <w:lang w:val="fr-FR"/>
        </w:rPr>
      </w:pPr>
      <w:r w:rsidRPr="00865E6D">
        <w:rPr>
          <w:i/>
          <w:szCs w:val="22"/>
          <w:lang w:val="fr-FR" w:eastAsia="en-GB"/>
        </w:rPr>
        <w:lastRenderedPageBreak/>
        <w:t>71 d'entre elles ont été analysées du point de vue tracéologique et morphologique: (Juanjo com. pers.)</w:t>
      </w:r>
    </w:p>
    <w:p w14:paraId="01DADF0B" w14:textId="77777777" w:rsidR="00865E6D" w:rsidRDefault="00865E6D" w:rsidP="0060340F">
      <w:pPr>
        <w:rPr>
          <w:lang w:val="fr-FR"/>
        </w:rPr>
      </w:pPr>
    </w:p>
    <w:p w14:paraId="44AB634A" w14:textId="77777777" w:rsidR="00865E6D" w:rsidRDefault="00865E6D" w:rsidP="00865E6D">
      <w:pPr>
        <w:pStyle w:val="Heading6"/>
      </w:pPr>
      <w:r>
        <w:t>répartition spatiale</w:t>
      </w:r>
    </w:p>
    <w:p w14:paraId="7E0CF3DC" w14:textId="77777777" w:rsidR="00865E6D" w:rsidRDefault="00865E6D" w:rsidP="0060340F">
      <w:pPr>
        <w:rPr>
          <w:szCs w:val="22"/>
          <w:lang w:val="fr-FR" w:eastAsia="en-GB"/>
        </w:rPr>
      </w:pPr>
    </w:p>
    <w:p w14:paraId="51F437EE" w14:textId="4F4536FE" w:rsidR="00865E6D" w:rsidRDefault="00865E6D" w:rsidP="00A24595">
      <w:pPr>
        <w:jc w:val="both"/>
        <w:rPr>
          <w:szCs w:val="22"/>
          <w:lang w:val="fr-FR" w:eastAsia="en-GB"/>
        </w:rPr>
      </w:pPr>
      <w:r>
        <w:rPr>
          <w:lang w:val="fr-FR"/>
        </w:rPr>
        <w:t>Principalement trouvées dans l'</w:t>
      </w:r>
      <w:r w:rsidR="00A24595">
        <w:rPr>
          <w:lang w:val="fr-FR"/>
        </w:rPr>
        <w:t xml:space="preserve"> </w:t>
      </w:r>
      <w:hyperlink r:id="rId426" w:anchor="Sit_Kharaysin_z__aire_A" w:history="1">
        <w:r w:rsidRPr="00A24595">
          <w:rPr>
            <w:rStyle w:val="Hyperlink"/>
            <w:lang w:val="fr-FR"/>
          </w:rPr>
          <w:t>aire A</w:t>
        </w:r>
      </w:hyperlink>
      <w:r>
        <w:rPr>
          <w:lang w:val="fr-FR"/>
        </w:rPr>
        <w:t xml:space="preserve"> (Juanjo com. pers.). </w:t>
      </w:r>
      <w:r>
        <w:rPr>
          <w:szCs w:val="22"/>
          <w:lang w:val="fr-FR" w:eastAsia="en-GB"/>
        </w:rPr>
        <w:t xml:space="preserve">Une centaine de lamelles à double encoches de forme anthropomorphes ont été trouvées: 52 dans la </w:t>
      </w:r>
      <w:r w:rsidR="00E0271A" w:rsidRPr="00A24595">
        <w:rPr>
          <w:lang w:val="fr-FR"/>
        </w:rPr>
        <w:t>zone A</w:t>
      </w:r>
      <w:r>
        <w:rPr>
          <w:szCs w:val="22"/>
          <w:lang w:val="fr-FR" w:eastAsia="en-GB"/>
        </w:rPr>
        <w:t>, 4 dans la zone B, 1 dans la zone C (Juanjo com. pers.)</w:t>
      </w:r>
    </w:p>
    <w:p w14:paraId="21128CCA" w14:textId="77777777" w:rsidR="00E0271A" w:rsidRDefault="00E0271A" w:rsidP="0060340F">
      <w:pPr>
        <w:rPr>
          <w:szCs w:val="22"/>
          <w:lang w:val="fr-FR" w:eastAsia="en-GB"/>
        </w:rPr>
      </w:pPr>
    </w:p>
    <w:p w14:paraId="7A4BCDA6" w14:textId="77777777" w:rsidR="00865E6D" w:rsidRDefault="00865E6D" w:rsidP="00865E6D">
      <w:pPr>
        <w:rPr>
          <w:lang w:val="fr-FR"/>
        </w:rPr>
      </w:pPr>
      <w:r>
        <w:rPr>
          <w:lang w:val="fr-FR"/>
        </w:rPr>
        <w:t>Dans l'aire A, les lamelles sont associées aux sépultures (Juanjo com. pers.)</w:t>
      </w:r>
    </w:p>
    <w:p w14:paraId="491D449A" w14:textId="77777777" w:rsidR="00865E6D" w:rsidRDefault="00865E6D" w:rsidP="0060340F">
      <w:pPr>
        <w:rPr>
          <w:lang w:val="fr-FR"/>
        </w:rPr>
      </w:pPr>
    </w:p>
    <w:p w14:paraId="02DDA5FC" w14:textId="2D3AC60E" w:rsidR="00C03AB9" w:rsidRDefault="0060340F" w:rsidP="0060340F">
      <w:pPr>
        <w:rPr>
          <w:lang w:val="fr-FR"/>
        </w:rPr>
      </w:pPr>
      <w:r w:rsidRPr="0060340F">
        <w:rPr>
          <w:lang w:val="fr-FR"/>
        </w:rPr>
        <w:t xml:space="preserve">Ces lamelles découvertes dans les </w:t>
      </w:r>
      <w:r>
        <w:rPr>
          <w:lang w:val="fr-FR"/>
        </w:rPr>
        <w:t xml:space="preserve">niveaux inférieurs de </w:t>
      </w:r>
      <w:hyperlink r:id="rId427" w:anchor="Sit_Kharaysin_z_IJ_100" w:history="1">
        <w:r w:rsidR="00B72D8B" w:rsidRPr="00B72D8B">
          <w:rPr>
            <w:rStyle w:val="Hyperlink"/>
            <w:rFonts w:ascii="Courier New" w:hAnsi="Courier New" w:cs="Courier New"/>
            <w:sz w:val="20"/>
            <w:lang w:val="fr-FR"/>
          </w:rPr>
          <w:t>HIJ-100</w:t>
        </w:r>
      </w:hyperlink>
      <w:r w:rsidR="00B72D8B">
        <w:rPr>
          <w:rFonts w:ascii="Courier New" w:hAnsi="Courier New" w:cs="Courier New"/>
          <w:sz w:val="20"/>
          <w:lang w:val="fr-FR"/>
        </w:rPr>
        <w:t xml:space="preserve"> </w:t>
      </w:r>
      <w:r w:rsidR="00865E6D">
        <w:rPr>
          <w:lang w:val="fr-FR"/>
        </w:rPr>
        <w:t xml:space="preserve">(Juanjo com. pers.) </w:t>
      </w:r>
      <w:r w:rsidR="00C03AB9">
        <w:rPr>
          <w:lang w:val="fr-FR"/>
        </w:rPr>
        <w:t xml:space="preserve">Dans ces lamelles les lamelles </w:t>
      </w:r>
      <w:r w:rsidR="00C03AB9" w:rsidRPr="00C03AB9">
        <w:rPr>
          <w:i/>
          <w:lang w:val="fr-FR"/>
        </w:rPr>
        <w:t>upsilon</w:t>
      </w:r>
      <w:r w:rsidR="00C03AB9">
        <w:rPr>
          <w:lang w:val="fr-FR"/>
        </w:rPr>
        <w:t xml:space="preserve"> sont surreprésentées (Juanjo com. pers.)</w:t>
      </w:r>
    </w:p>
    <w:p w14:paraId="0C356674" w14:textId="77777777" w:rsidR="00865E6D" w:rsidRDefault="00865E6D" w:rsidP="0060340F">
      <w:pPr>
        <w:rPr>
          <w:lang w:val="fr-FR"/>
        </w:rPr>
      </w:pPr>
    </w:p>
    <w:p w14:paraId="77A82291" w14:textId="77777777" w:rsidR="00865E6D" w:rsidRPr="00C03AB9" w:rsidRDefault="00865E6D" w:rsidP="00865E6D">
      <w:pPr>
        <w:pStyle w:val="Heading6"/>
      </w:pPr>
      <w:r>
        <w:t>technologie</w:t>
      </w:r>
    </w:p>
    <w:p w14:paraId="08430EE1" w14:textId="77777777" w:rsidR="00D13FED" w:rsidRDefault="00D13FED" w:rsidP="0060340F">
      <w:pPr>
        <w:rPr>
          <w:lang w:val="fr-FR"/>
        </w:rPr>
      </w:pPr>
    </w:p>
    <w:p w14:paraId="0F9E7BD3" w14:textId="77777777" w:rsidR="00865E6D" w:rsidRDefault="00865E6D" w:rsidP="0060340F">
      <w:pPr>
        <w:rPr>
          <w:lang w:val="fr-FR"/>
        </w:rPr>
      </w:pPr>
      <w:r>
        <w:rPr>
          <w:lang w:val="fr-FR"/>
        </w:rPr>
        <w:t>retouche (</w:t>
      </w:r>
      <w:r w:rsidRPr="00865E6D">
        <w:rPr>
          <w:i/>
          <w:lang w:val="fr-FR"/>
        </w:rPr>
        <w:t>knapping</w:t>
      </w:r>
      <w:r>
        <w:rPr>
          <w:lang w:val="fr-FR"/>
        </w:rPr>
        <w:t>) bidirectionnelle (</w:t>
      </w:r>
      <w:r w:rsidRPr="00865E6D">
        <w:rPr>
          <w:i/>
          <w:lang w:val="fr-FR"/>
        </w:rPr>
        <w:t>bidirectional blade technology</w:t>
      </w:r>
      <w:r>
        <w:rPr>
          <w:lang w:val="fr-FR"/>
        </w:rPr>
        <w:t>) directe (face dorsale) ou inverse (face ventrale) (BIB 3016)</w:t>
      </w:r>
    </w:p>
    <w:p w14:paraId="4E00F5F7" w14:textId="77777777" w:rsidR="00865E6D" w:rsidRDefault="00865E6D" w:rsidP="0060340F">
      <w:pPr>
        <w:rPr>
          <w:lang w:val="fr-FR"/>
        </w:rPr>
      </w:pPr>
    </w:p>
    <w:p w14:paraId="15E8D3EF" w14:textId="77777777" w:rsidR="00865E6D" w:rsidRDefault="00865E6D" w:rsidP="00865E6D">
      <w:pPr>
        <w:pStyle w:val="Heading6"/>
      </w:pPr>
      <w:r>
        <w:t>tracéologie</w:t>
      </w:r>
    </w:p>
    <w:p w14:paraId="20172B14" w14:textId="77777777" w:rsidR="00865E6D" w:rsidRDefault="00865E6D" w:rsidP="00865E6D">
      <w:pPr>
        <w:rPr>
          <w:lang w:val="fr-FR"/>
        </w:rPr>
      </w:pPr>
    </w:p>
    <w:p w14:paraId="33DC5B09" w14:textId="77777777" w:rsidR="00865E6D" w:rsidRPr="00865E6D" w:rsidRDefault="00865E6D" w:rsidP="00865E6D">
      <w:pPr>
        <w:rPr>
          <w:lang w:val="fr-FR"/>
        </w:rPr>
      </w:pPr>
      <w:r>
        <w:rPr>
          <w:lang w:val="fr-FR"/>
        </w:rPr>
        <w:t>Pas de traces d'usage hormis 1 seule (découpe de viande) utilisée précédemment aux encoches (BIB 3016)</w:t>
      </w:r>
    </w:p>
    <w:p w14:paraId="279D27A9" w14:textId="77777777" w:rsidR="00D13FED" w:rsidRDefault="00865E6D" w:rsidP="00D13FED">
      <w:pPr>
        <w:pStyle w:val="Heading6"/>
      </w:pPr>
      <w:r>
        <w:t>morphologie</w:t>
      </w:r>
    </w:p>
    <w:p w14:paraId="53074B7F" w14:textId="77777777" w:rsidR="00865E6D" w:rsidRDefault="00865E6D" w:rsidP="00865E6D">
      <w:pPr>
        <w:rPr>
          <w:lang w:val="fr-FR"/>
        </w:rPr>
      </w:pPr>
    </w:p>
    <w:p w14:paraId="59E81D74" w14:textId="77777777" w:rsidR="00865E6D" w:rsidRPr="00865E6D" w:rsidRDefault="00865E6D" w:rsidP="00865E6D">
      <w:pPr>
        <w:rPr>
          <w:lang w:val="fr-FR"/>
        </w:rPr>
      </w:pPr>
      <w:r>
        <w:rPr>
          <w:lang w:val="fr-FR"/>
        </w:rPr>
        <w:t>~2 figurines en TC (</w:t>
      </w:r>
      <w:r w:rsidRPr="00A24595">
        <w:rPr>
          <w:i/>
          <w:iCs/>
          <w:lang w:val="fr-FR"/>
        </w:rPr>
        <w:t>baked clay</w:t>
      </w:r>
      <w:r>
        <w:rPr>
          <w:lang w:val="fr-FR"/>
        </w:rPr>
        <w:t>) du MPPNB du site (BIB 3016)</w:t>
      </w:r>
    </w:p>
    <w:p w14:paraId="38BECE92" w14:textId="77777777" w:rsidR="006F428E" w:rsidRDefault="006F428E" w:rsidP="0060340F">
      <w:pPr>
        <w:rPr>
          <w:lang w:val="fr-FR"/>
        </w:rPr>
      </w:pPr>
    </w:p>
    <w:p w14:paraId="0B07924E" w14:textId="77777777" w:rsidR="00865E6D" w:rsidRDefault="00865E6D" w:rsidP="00865E6D">
      <w:pPr>
        <w:pStyle w:val="Heading6"/>
      </w:pPr>
      <w:r>
        <w:t>interprétations</w:t>
      </w:r>
    </w:p>
    <w:p w14:paraId="3C8476F4" w14:textId="77777777" w:rsidR="00865E6D" w:rsidRDefault="00865E6D" w:rsidP="00865E6D">
      <w:pPr>
        <w:rPr>
          <w:lang w:val="fr-FR"/>
        </w:rPr>
      </w:pPr>
    </w:p>
    <w:p w14:paraId="40D44675" w14:textId="77777777" w:rsidR="00865E6D" w:rsidRDefault="00865E6D" w:rsidP="00865E6D">
      <w:pPr>
        <w:pStyle w:val="Heading7"/>
        <w:rPr>
          <w:lang w:val="fr-FR"/>
        </w:rPr>
      </w:pPr>
      <w:r>
        <w:rPr>
          <w:lang w:val="fr-FR"/>
        </w:rPr>
        <w:t>outils</w:t>
      </w:r>
    </w:p>
    <w:p w14:paraId="2A9FCBD9" w14:textId="77777777" w:rsidR="00865E6D" w:rsidRDefault="00865E6D" w:rsidP="00865E6D">
      <w:pPr>
        <w:rPr>
          <w:lang w:val="fr-FR"/>
        </w:rPr>
      </w:pPr>
    </w:p>
    <w:p w14:paraId="4F5C1966" w14:textId="388D3CBD" w:rsidR="00865E6D" w:rsidRPr="00865E6D" w:rsidRDefault="00865E6D" w:rsidP="00865E6D">
      <w:pPr>
        <w:rPr>
          <w:lang w:val="fr-FR"/>
        </w:rPr>
      </w:pPr>
      <w:r>
        <w:rPr>
          <w:lang w:val="fr-FR"/>
        </w:rPr>
        <w:t xml:space="preserve">Si morphologiquement ~ </w:t>
      </w:r>
      <w:r w:rsidRPr="00865E6D">
        <w:rPr>
          <w:lang w:val="fr-FR"/>
        </w:rPr>
        <w:t xml:space="preserve">pointes ou couteaux d' </w:t>
      </w:r>
      <w:hyperlink r:id="rId428" w:anchor="Cul_Aswad_Pointes" w:history="1">
        <w:r w:rsidRPr="00865E6D">
          <w:rPr>
            <w:rStyle w:val="Hyperlink"/>
            <w:lang w:val="fr-FR"/>
          </w:rPr>
          <w:t>Aswad</w:t>
        </w:r>
      </w:hyperlink>
      <w:r w:rsidRPr="00865E6D">
        <w:rPr>
          <w:lang w:val="fr-FR"/>
        </w:rPr>
        <w:t xml:space="preserve">/Helwan </w:t>
      </w:r>
      <w:r>
        <w:rPr>
          <w:lang w:val="fr-FR"/>
        </w:rPr>
        <w:t>et ~</w:t>
      </w:r>
      <w:r w:rsidRPr="00865E6D">
        <w:rPr>
          <w:lang w:val="fr-FR"/>
        </w:rPr>
        <w:t xml:space="preserve"> Nahal Hemar </w:t>
      </w:r>
      <w:r w:rsidRPr="00865E6D">
        <w:rPr>
          <w:i/>
          <w:lang w:val="fr-FR"/>
        </w:rPr>
        <w:t>knives</w:t>
      </w:r>
      <w:r>
        <w:rPr>
          <w:lang w:val="fr-FR"/>
        </w:rPr>
        <w:t>, il n'y a aucune traces d'utilisation qui puisse indiquer qu'elles ont été utilisées comme outils (BIB 3016)</w:t>
      </w:r>
    </w:p>
    <w:p w14:paraId="1B474888" w14:textId="77777777" w:rsidR="00865E6D" w:rsidRDefault="00865E6D" w:rsidP="00865E6D">
      <w:pPr>
        <w:pStyle w:val="Heading7"/>
        <w:rPr>
          <w:lang w:val="fr-FR"/>
        </w:rPr>
      </w:pPr>
      <w:r>
        <w:rPr>
          <w:lang w:val="fr-FR"/>
        </w:rPr>
        <w:t>figurines</w:t>
      </w:r>
    </w:p>
    <w:p w14:paraId="18B64128" w14:textId="77777777" w:rsidR="00865E6D" w:rsidRPr="00865E6D" w:rsidRDefault="00865E6D" w:rsidP="00865E6D">
      <w:pPr>
        <w:rPr>
          <w:lang w:val="fr-FR"/>
        </w:rPr>
      </w:pPr>
    </w:p>
    <w:p w14:paraId="22EE5467" w14:textId="2B1AF78F" w:rsidR="00865E6D" w:rsidRDefault="00865E6D" w:rsidP="00865E6D">
      <w:pPr>
        <w:rPr>
          <w:lang w:val="fr-FR"/>
        </w:rPr>
      </w:pPr>
      <w:r>
        <w:rPr>
          <w:lang w:val="fr-FR"/>
        </w:rPr>
        <w:t>Le site a livré un ensemble de lames de silex de forme anthropomorphes [</w:t>
      </w:r>
      <w:hyperlink r:id="rId429" w:anchor="Cul_Art_TAC_T_a_statuettes" w:history="1">
        <w:r w:rsidRPr="00020407">
          <w:rPr>
            <w:rStyle w:val="Hyperlink"/>
            <w:lang w:val="fr-FR"/>
          </w:rPr>
          <w:t>statuettes</w:t>
        </w:r>
      </w:hyperlink>
      <w:r>
        <w:rPr>
          <w:lang w:val="fr-FR"/>
        </w:rPr>
        <w:t xml:space="preserve">] datées du </w:t>
      </w:r>
      <w:hyperlink r:id="rId430" w:anchor="Cul_PPNB" w:history="1">
        <w:r>
          <w:rPr>
            <w:rStyle w:val="Hyperlink"/>
            <w:lang w:val="fr-FR"/>
          </w:rPr>
          <w:t>MP</w:t>
        </w:r>
        <w:r w:rsidRPr="00020407">
          <w:rPr>
            <w:rStyle w:val="Hyperlink"/>
            <w:lang w:val="fr-FR"/>
          </w:rPr>
          <w:t>PNB</w:t>
        </w:r>
      </w:hyperlink>
      <w:r w:rsidRPr="00020407">
        <w:rPr>
          <w:lang w:val="fr-FR"/>
        </w:rPr>
        <w:t xml:space="preserve"> </w:t>
      </w:r>
      <w:r>
        <w:rPr>
          <w:lang w:val="fr-FR"/>
        </w:rPr>
        <w:t>(BIB 3016)</w:t>
      </w:r>
      <w:r w:rsidRPr="00865E6D">
        <w:rPr>
          <w:lang w:val="fr-FR"/>
        </w:rPr>
        <w:t xml:space="preserve"> </w:t>
      </w:r>
      <w:r w:rsidRPr="00806EB4">
        <w:rPr>
          <w:lang w:val="fr-FR"/>
        </w:rPr>
        <w:t xml:space="preserve">v. </w:t>
      </w:r>
      <w:hyperlink r:id="rId431" w:anchor="Sit_Ain_Ghazal" w:history="1">
        <w:r w:rsidRPr="00806EB4">
          <w:rPr>
            <w:rStyle w:val="Hyperlink"/>
            <w:lang w:val="fr-FR"/>
          </w:rPr>
          <w:t>Ain Ghazal</w:t>
        </w:r>
      </w:hyperlink>
    </w:p>
    <w:p w14:paraId="2C28C817" w14:textId="221F1E28" w:rsidR="00865E6D" w:rsidRPr="00D13FED" w:rsidRDefault="00865E6D" w:rsidP="00865E6D">
      <w:pPr>
        <w:jc w:val="both"/>
        <w:rPr>
          <w:lang w:val="fr-FR"/>
        </w:rPr>
      </w:pPr>
      <w:r w:rsidRPr="00D13FED">
        <w:rPr>
          <w:lang w:val="fr-FR"/>
        </w:rPr>
        <w:t>Les BDPN trouvent de bonnes compa</w:t>
      </w:r>
      <w:r>
        <w:rPr>
          <w:lang w:val="fr-FR"/>
        </w:rPr>
        <w:t>raisons avec les figurines sur os des complexes balkaniques de Bubanj-Salcuta-Krivodol et Kodjademen-Gumelnita-Karonovo</w:t>
      </w:r>
      <w:r w:rsidR="00E273F1">
        <w:rPr>
          <w:lang w:val="fr-FR"/>
        </w:rPr>
        <w:t xml:space="preserve"> </w:t>
      </w:r>
      <w:r>
        <w:rPr>
          <w:lang w:val="fr-FR"/>
        </w:rPr>
        <w:t>VI. Ces figurines sont très présentes en Roumanie et Bulgarie avec une découverte dans le site le plus occidental de Bubanj. L site de Hotnica est un atelier de ces figurines.Ces figurines sont essentiellement issues de contextes domestiques (BIB colloque UAB d'après photo PWPenvoyé par Silvia V.)</w:t>
      </w:r>
    </w:p>
    <w:p w14:paraId="3390D793" w14:textId="77777777" w:rsidR="00865E6D" w:rsidRPr="00865E6D" w:rsidRDefault="00865E6D" w:rsidP="00865E6D">
      <w:pPr>
        <w:rPr>
          <w:lang w:val="fr-FR"/>
        </w:rPr>
      </w:pPr>
    </w:p>
    <w:p w14:paraId="56AAE53D" w14:textId="77777777" w:rsidR="0060340F" w:rsidRPr="00F17483" w:rsidRDefault="0060340F" w:rsidP="002F2938">
      <w:pPr>
        <w:pStyle w:val="Heading5"/>
        <w:rPr>
          <w:lang w:val="en-US"/>
        </w:rPr>
      </w:pPr>
      <w:r w:rsidRPr="00F17483">
        <w:rPr>
          <w:lang w:val="en-US"/>
        </w:rPr>
        <w:lastRenderedPageBreak/>
        <w:t>Pierres gravées</w:t>
      </w:r>
    </w:p>
    <w:p w14:paraId="75292FE5" w14:textId="77777777" w:rsidR="0060340F" w:rsidRDefault="0060340F" w:rsidP="0060340F">
      <w:pPr>
        <w:rPr>
          <w:i/>
          <w:szCs w:val="22"/>
          <w:lang w:eastAsia="en-GB"/>
        </w:rPr>
      </w:pPr>
      <w:r w:rsidRPr="00B02F79">
        <w:rPr>
          <w:i/>
          <w:szCs w:val="22"/>
          <w:lang w:eastAsia="en-GB"/>
        </w:rPr>
        <w:t>decorated grooved stones</w:t>
      </w:r>
    </w:p>
    <w:p w14:paraId="481F631F" w14:textId="77777777" w:rsidR="002F2938" w:rsidRDefault="002F2938" w:rsidP="0060340F">
      <w:pPr>
        <w:rPr>
          <w:i/>
          <w:szCs w:val="22"/>
          <w:lang w:eastAsia="en-GB"/>
        </w:rPr>
      </w:pPr>
    </w:p>
    <w:p w14:paraId="772A6AB5" w14:textId="77777777" w:rsidR="002F2938" w:rsidRPr="006062CB" w:rsidRDefault="002F2938" w:rsidP="002F2938">
      <w:pPr>
        <w:pStyle w:val="Heading4"/>
        <w:rPr>
          <w:lang w:val="en-US" w:eastAsia="en-GB"/>
        </w:rPr>
      </w:pPr>
      <w:r w:rsidRPr="006062CB">
        <w:rPr>
          <w:lang w:val="en-US" w:eastAsia="en-GB"/>
        </w:rPr>
        <w:t>LPPNB</w:t>
      </w:r>
    </w:p>
    <w:p w14:paraId="314CA8C7" w14:textId="77777777" w:rsidR="00565C80" w:rsidRDefault="00565C80" w:rsidP="000E2667"/>
    <w:p w14:paraId="64F39A0E" w14:textId="77777777" w:rsidR="00E0271A" w:rsidRDefault="00E0271A" w:rsidP="00E0271A">
      <w:pPr>
        <w:pStyle w:val="Heading2"/>
      </w:pPr>
      <w:r>
        <w:t>funéraire</w:t>
      </w:r>
    </w:p>
    <w:p w14:paraId="7069FB07" w14:textId="77777777" w:rsidR="00E0271A" w:rsidRPr="00F17483" w:rsidRDefault="00E0271A" w:rsidP="000E2667">
      <w:pPr>
        <w:rPr>
          <w:lang w:val="fr-FR"/>
        </w:rPr>
      </w:pPr>
    </w:p>
    <w:p w14:paraId="2CD0239F" w14:textId="77777777" w:rsidR="00E0271A" w:rsidRDefault="00E0271A" w:rsidP="000E2667">
      <w:pPr>
        <w:rPr>
          <w:szCs w:val="22"/>
          <w:lang w:val="fr-FR" w:eastAsia="en-GB"/>
        </w:rPr>
      </w:pPr>
      <w:r w:rsidRPr="00E0271A">
        <w:rPr>
          <w:lang w:val="fr-FR"/>
        </w:rPr>
        <w:t xml:space="preserve">10 sépultures (SU) dans la zone A </w:t>
      </w:r>
      <w:r>
        <w:rPr>
          <w:szCs w:val="22"/>
          <w:lang w:val="fr-FR" w:eastAsia="en-GB"/>
        </w:rPr>
        <w:t>(BIB 3016)</w:t>
      </w:r>
    </w:p>
    <w:p w14:paraId="47F349C7" w14:textId="77777777" w:rsidR="00E0271A" w:rsidRDefault="00E0271A" w:rsidP="000E2667">
      <w:pPr>
        <w:rPr>
          <w:szCs w:val="22"/>
          <w:lang w:val="fr-FR" w:eastAsia="en-GB"/>
        </w:rPr>
      </w:pPr>
    </w:p>
    <w:p w14:paraId="5B6227EA" w14:textId="77777777" w:rsidR="00E0271A" w:rsidRDefault="00E0271A" w:rsidP="00E0271A">
      <w:pPr>
        <w:pStyle w:val="Heading3"/>
        <w:rPr>
          <w:lang w:eastAsia="en-GB"/>
        </w:rPr>
      </w:pPr>
      <w:r>
        <w:rPr>
          <w:lang w:eastAsia="en-GB"/>
        </w:rPr>
        <w:t>sépultures</w:t>
      </w:r>
    </w:p>
    <w:p w14:paraId="5FA226EE" w14:textId="77777777" w:rsidR="00E0271A" w:rsidRDefault="00E0271A" w:rsidP="000E2667">
      <w:pPr>
        <w:rPr>
          <w:szCs w:val="22"/>
          <w:lang w:val="fr-FR" w:eastAsia="en-GB"/>
        </w:rPr>
      </w:pPr>
    </w:p>
    <w:p w14:paraId="6ABC5A04" w14:textId="77777777" w:rsidR="00E0271A" w:rsidRDefault="00E0271A" w:rsidP="00E0271A">
      <w:pPr>
        <w:pStyle w:val="Heading4"/>
      </w:pPr>
      <w:r>
        <w:t>SU034</w:t>
      </w:r>
    </w:p>
    <w:p w14:paraId="56D63853" w14:textId="77777777" w:rsidR="00E0271A" w:rsidRDefault="00E0271A" w:rsidP="000E2667">
      <w:pPr>
        <w:rPr>
          <w:lang w:val="fr-FR"/>
        </w:rPr>
      </w:pPr>
    </w:p>
    <w:p w14:paraId="733B9F11" w14:textId="77777777" w:rsidR="00E0271A" w:rsidRDefault="00E0271A" w:rsidP="00E0271A">
      <w:pPr>
        <w:rPr>
          <w:lang w:val="fr-FR" w:eastAsia="en-GB"/>
        </w:rPr>
      </w:pPr>
      <w:r>
        <w:rPr>
          <w:lang w:val="fr-FR" w:eastAsia="en-GB"/>
        </w:rPr>
        <w:t xml:space="preserve">Zone A. L'enterrement </w:t>
      </w:r>
      <w:r w:rsidRPr="00B72D8B">
        <w:rPr>
          <w:rFonts w:ascii="Courier New" w:hAnsi="Courier New" w:cs="Courier New"/>
          <w:sz w:val="20"/>
          <w:lang w:val="fr-FR" w:eastAsia="en-GB"/>
        </w:rPr>
        <w:t>SU34</w:t>
      </w:r>
      <w:r w:rsidRPr="00C15BE2">
        <w:rPr>
          <w:lang w:val="fr-FR" w:eastAsia="en-GB"/>
        </w:rPr>
        <w:t xml:space="preserve"> correspond probablement au niveau MPPNB m</w:t>
      </w:r>
      <w:r>
        <w:rPr>
          <w:lang w:val="fr-FR" w:eastAsia="en-GB"/>
        </w:rPr>
        <w:t>ême si l'appartenance au PPNA récent ne peut être exclue (BIB 2616) Phase ancienne de l'espace funéraire (BIB 3016)</w:t>
      </w:r>
    </w:p>
    <w:p w14:paraId="515243FD" w14:textId="77777777" w:rsidR="00E0271A" w:rsidRDefault="00E0271A" w:rsidP="00E0271A">
      <w:pPr>
        <w:rPr>
          <w:lang w:val="fr-FR" w:eastAsia="en-GB"/>
        </w:rPr>
      </w:pPr>
      <w:r>
        <w:rPr>
          <w:lang w:val="fr-FR" w:eastAsia="en-GB"/>
        </w:rPr>
        <w:t>Il s'agit de deux adultes inhumés similtanément et orientés identiquement. A l'évidence il y a eu des maipulations post-depositionnelles (BIB 2616)(BIB 3016)</w:t>
      </w:r>
    </w:p>
    <w:p w14:paraId="5C0721A4" w14:textId="77777777" w:rsidR="00E0271A" w:rsidRDefault="00E0271A" w:rsidP="00E0271A">
      <w:pPr>
        <w:pStyle w:val="Heading5"/>
        <w:rPr>
          <w:lang w:eastAsia="en-GB"/>
        </w:rPr>
      </w:pPr>
      <w:r>
        <w:rPr>
          <w:lang w:eastAsia="en-GB"/>
        </w:rPr>
        <w:t>indiv 1</w:t>
      </w:r>
    </w:p>
    <w:p w14:paraId="18A27D87" w14:textId="77777777" w:rsidR="00E0271A" w:rsidRDefault="00E0271A" w:rsidP="00E0271A">
      <w:pPr>
        <w:rPr>
          <w:lang w:val="fr-FR" w:eastAsia="en-GB"/>
        </w:rPr>
      </w:pPr>
      <w:r>
        <w:rPr>
          <w:lang w:val="fr-FR" w:eastAsia="en-GB"/>
        </w:rPr>
        <w:t>Placé en situation assi, mal préservé,  crâne absent, prob. entre ~30 et 40 ans (BIB 2616)</w:t>
      </w:r>
    </w:p>
    <w:p w14:paraId="2CB65B91" w14:textId="77777777" w:rsidR="00E0271A" w:rsidRDefault="00E0271A" w:rsidP="00E0271A">
      <w:pPr>
        <w:pStyle w:val="Heading5"/>
        <w:rPr>
          <w:lang w:eastAsia="en-GB"/>
        </w:rPr>
      </w:pPr>
      <w:r>
        <w:rPr>
          <w:lang w:eastAsia="en-GB"/>
        </w:rPr>
        <w:t>indiv 2</w:t>
      </w:r>
    </w:p>
    <w:p w14:paraId="6AE39401" w14:textId="77777777" w:rsidR="00E0271A" w:rsidRDefault="00E0271A" w:rsidP="00E0271A">
      <w:pPr>
        <w:rPr>
          <w:lang w:val="fr-FR" w:eastAsia="en-GB"/>
        </w:rPr>
      </w:pPr>
      <w:r>
        <w:rPr>
          <w:lang w:val="fr-FR" w:eastAsia="en-GB"/>
        </w:rPr>
        <w:t>Placé sur le côté, dans le fond de la sépulture, crâne absent,</w:t>
      </w:r>
      <w:r w:rsidRPr="00565C80">
        <w:rPr>
          <w:lang w:val="fr-FR" w:eastAsia="en-GB"/>
        </w:rPr>
        <w:t xml:space="preserve"> </w:t>
      </w:r>
      <w:r>
        <w:rPr>
          <w:lang w:val="fr-FR" w:eastAsia="en-GB"/>
        </w:rPr>
        <w:t>prob. entre ~20 et 35 ans (BIB 2616)</w:t>
      </w:r>
    </w:p>
    <w:p w14:paraId="37B1CB65" w14:textId="77777777" w:rsidR="00E0271A" w:rsidRDefault="00E0271A" w:rsidP="00E0271A">
      <w:pPr>
        <w:rPr>
          <w:lang w:val="fr-FR" w:eastAsia="en-GB"/>
        </w:rPr>
      </w:pPr>
    </w:p>
    <w:p w14:paraId="3AD4C439" w14:textId="77777777" w:rsidR="00E0271A" w:rsidRDefault="00E0271A" w:rsidP="00E0271A">
      <w:pPr>
        <w:pStyle w:val="Heading4"/>
        <w:rPr>
          <w:lang w:eastAsia="en-GB"/>
        </w:rPr>
      </w:pPr>
      <w:r>
        <w:rPr>
          <w:lang w:eastAsia="en-GB"/>
        </w:rPr>
        <w:t>SU185</w:t>
      </w:r>
    </w:p>
    <w:p w14:paraId="0F789314" w14:textId="77777777" w:rsidR="00E0271A" w:rsidRDefault="00E0271A" w:rsidP="00E0271A">
      <w:pPr>
        <w:rPr>
          <w:lang w:val="fr-FR" w:eastAsia="en-GB"/>
        </w:rPr>
      </w:pPr>
    </w:p>
    <w:p w14:paraId="1FAF2DF9" w14:textId="77777777" w:rsidR="00E0271A" w:rsidRDefault="00E0271A" w:rsidP="00E0271A">
      <w:pPr>
        <w:rPr>
          <w:lang w:val="fr-FR" w:eastAsia="en-GB"/>
        </w:rPr>
      </w:pPr>
      <w:r>
        <w:rPr>
          <w:lang w:val="fr-FR" w:eastAsia="en-GB"/>
        </w:rPr>
        <w:t>Phase ancienne de l'espace funéraire (BIB 3016)</w:t>
      </w:r>
    </w:p>
    <w:p w14:paraId="1E837CC8" w14:textId="77777777" w:rsidR="00E0271A" w:rsidRDefault="00E0271A" w:rsidP="000E2667">
      <w:pPr>
        <w:rPr>
          <w:lang w:val="fr-FR"/>
        </w:rPr>
      </w:pPr>
    </w:p>
    <w:p w14:paraId="3556B789" w14:textId="77777777" w:rsidR="00E0271A" w:rsidRDefault="00E0271A" w:rsidP="00E0271A">
      <w:pPr>
        <w:pStyle w:val="Heading4"/>
      </w:pPr>
      <w:r>
        <w:t>SU029</w:t>
      </w:r>
    </w:p>
    <w:p w14:paraId="5ACBC30F" w14:textId="77777777" w:rsidR="00E0271A" w:rsidRDefault="00E0271A" w:rsidP="000E2667">
      <w:pPr>
        <w:rPr>
          <w:lang w:val="fr-FR"/>
        </w:rPr>
      </w:pPr>
    </w:p>
    <w:p w14:paraId="5606EA71" w14:textId="77777777" w:rsidR="00E0271A" w:rsidRDefault="00E0271A" w:rsidP="000E2667">
      <w:pPr>
        <w:rPr>
          <w:lang w:val="fr-FR"/>
        </w:rPr>
      </w:pPr>
      <w:r>
        <w:rPr>
          <w:lang w:val="fr-FR" w:eastAsia="en-GB"/>
        </w:rPr>
        <w:t>Phase récente de l'espace funéraire. Réouverte après pour récupérer le crane (BIB 3016)</w:t>
      </w:r>
    </w:p>
    <w:p w14:paraId="625CE2A4" w14:textId="77777777" w:rsidR="00E0271A" w:rsidRDefault="00E0271A" w:rsidP="000E2667">
      <w:pPr>
        <w:rPr>
          <w:lang w:val="fr-FR"/>
        </w:rPr>
      </w:pPr>
    </w:p>
    <w:p w14:paraId="206F9582" w14:textId="77777777" w:rsidR="00E0271A" w:rsidRDefault="00E0271A" w:rsidP="00E0271A">
      <w:pPr>
        <w:pStyle w:val="Heading4"/>
      </w:pPr>
      <w:r>
        <w:t>SU079</w:t>
      </w:r>
    </w:p>
    <w:p w14:paraId="73C74D3A" w14:textId="77777777" w:rsidR="00E0271A" w:rsidRDefault="00E0271A" w:rsidP="000E2667">
      <w:pPr>
        <w:rPr>
          <w:lang w:val="fr-FR"/>
        </w:rPr>
      </w:pPr>
    </w:p>
    <w:p w14:paraId="3FEAA255" w14:textId="77777777" w:rsidR="00E0271A" w:rsidRDefault="00E0271A" w:rsidP="000E2667">
      <w:pPr>
        <w:rPr>
          <w:lang w:val="fr-FR"/>
        </w:rPr>
      </w:pPr>
      <w:r>
        <w:rPr>
          <w:lang w:val="fr-FR" w:eastAsia="en-GB"/>
        </w:rPr>
        <w:t>Phase récente de l'espace funéraire (BIB 3016)</w:t>
      </w:r>
    </w:p>
    <w:p w14:paraId="27625EE3" w14:textId="77777777" w:rsidR="00E0271A" w:rsidRDefault="00E0271A" w:rsidP="000E2667">
      <w:pPr>
        <w:rPr>
          <w:lang w:val="fr-FR"/>
        </w:rPr>
      </w:pPr>
    </w:p>
    <w:p w14:paraId="03DEF34D" w14:textId="77777777" w:rsidR="00E0271A" w:rsidRDefault="00E0271A" w:rsidP="00E0271A">
      <w:pPr>
        <w:pStyle w:val="Heading4"/>
      </w:pPr>
      <w:r>
        <w:t>SU130</w:t>
      </w:r>
    </w:p>
    <w:p w14:paraId="1B28735E" w14:textId="77777777" w:rsidR="00E0271A" w:rsidRDefault="00E0271A" w:rsidP="000E2667">
      <w:pPr>
        <w:rPr>
          <w:lang w:val="fr-FR"/>
        </w:rPr>
      </w:pPr>
    </w:p>
    <w:p w14:paraId="79DE9EEF" w14:textId="77777777" w:rsidR="00E0271A" w:rsidRDefault="00E0271A" w:rsidP="000E2667">
      <w:pPr>
        <w:rPr>
          <w:lang w:val="fr-FR"/>
        </w:rPr>
      </w:pPr>
      <w:r>
        <w:rPr>
          <w:lang w:val="fr-FR" w:eastAsia="en-GB"/>
        </w:rPr>
        <w:t>Phase récente de l'espace funéraire (BIB 3016)</w:t>
      </w:r>
    </w:p>
    <w:p w14:paraId="6C842318" w14:textId="77777777" w:rsidR="00E0271A" w:rsidRDefault="00E0271A" w:rsidP="000E2667">
      <w:pPr>
        <w:rPr>
          <w:lang w:val="fr-FR"/>
        </w:rPr>
      </w:pPr>
    </w:p>
    <w:p w14:paraId="24433BB1" w14:textId="77777777" w:rsidR="00E0271A" w:rsidRDefault="00E0271A" w:rsidP="00E0271A">
      <w:pPr>
        <w:pStyle w:val="Heading4"/>
      </w:pPr>
      <w:r>
        <w:t>SU162</w:t>
      </w:r>
    </w:p>
    <w:p w14:paraId="4255C566" w14:textId="77777777" w:rsidR="00E0271A" w:rsidRDefault="00E0271A" w:rsidP="000E2667">
      <w:pPr>
        <w:rPr>
          <w:lang w:val="fr-FR"/>
        </w:rPr>
      </w:pPr>
    </w:p>
    <w:p w14:paraId="6F82BA8F" w14:textId="77777777" w:rsidR="00E0271A" w:rsidRDefault="00E0271A" w:rsidP="000E2667">
      <w:pPr>
        <w:rPr>
          <w:lang w:val="fr-FR"/>
        </w:rPr>
      </w:pPr>
      <w:r>
        <w:rPr>
          <w:lang w:val="fr-FR" w:eastAsia="en-GB"/>
        </w:rPr>
        <w:t>Phase récente de l'espace funéraire (BIB 3016)</w:t>
      </w:r>
    </w:p>
    <w:p w14:paraId="053BFE5B" w14:textId="77777777" w:rsidR="00E0271A" w:rsidRDefault="00E0271A" w:rsidP="000E2667">
      <w:pPr>
        <w:rPr>
          <w:lang w:val="fr-FR"/>
        </w:rPr>
      </w:pPr>
    </w:p>
    <w:p w14:paraId="6999AD04" w14:textId="77777777" w:rsidR="00E0271A" w:rsidRDefault="00E0271A" w:rsidP="00E0271A">
      <w:pPr>
        <w:pStyle w:val="Heading4"/>
      </w:pPr>
      <w:r>
        <w:t>SU225</w:t>
      </w:r>
    </w:p>
    <w:p w14:paraId="478F68FD" w14:textId="77777777" w:rsidR="00E0271A" w:rsidRDefault="00E0271A" w:rsidP="000E2667">
      <w:pPr>
        <w:rPr>
          <w:lang w:val="fr-FR"/>
        </w:rPr>
      </w:pPr>
    </w:p>
    <w:p w14:paraId="63BB9962" w14:textId="77777777" w:rsidR="00E0271A" w:rsidRDefault="00E0271A" w:rsidP="000E2667">
      <w:pPr>
        <w:rPr>
          <w:lang w:val="fr-FR"/>
        </w:rPr>
      </w:pPr>
      <w:r>
        <w:rPr>
          <w:lang w:val="fr-FR" w:eastAsia="en-GB"/>
        </w:rPr>
        <w:t>Phase récente de l'espace funéraire (BIB 3016)</w:t>
      </w:r>
    </w:p>
    <w:p w14:paraId="2EF83EE3" w14:textId="77777777" w:rsidR="00E0271A" w:rsidRDefault="00E0271A" w:rsidP="000E2667">
      <w:pPr>
        <w:rPr>
          <w:lang w:val="fr-FR"/>
        </w:rPr>
      </w:pPr>
    </w:p>
    <w:p w14:paraId="04914EBA" w14:textId="77777777" w:rsidR="00E0271A" w:rsidRDefault="00E0271A" w:rsidP="00E0271A">
      <w:pPr>
        <w:pStyle w:val="Heading4"/>
      </w:pPr>
      <w:r>
        <w:lastRenderedPageBreak/>
        <w:t>SU186</w:t>
      </w:r>
    </w:p>
    <w:p w14:paraId="5585FB41" w14:textId="77777777" w:rsidR="00E0271A" w:rsidRDefault="00E0271A" w:rsidP="000E2667">
      <w:pPr>
        <w:rPr>
          <w:lang w:val="fr-FR"/>
        </w:rPr>
      </w:pPr>
    </w:p>
    <w:p w14:paraId="1004C39C" w14:textId="77777777" w:rsidR="00E0271A" w:rsidRDefault="00E0271A" w:rsidP="000E2667">
      <w:pPr>
        <w:rPr>
          <w:lang w:val="fr-FR"/>
        </w:rPr>
      </w:pPr>
      <w:r>
        <w:rPr>
          <w:lang w:val="fr-FR"/>
        </w:rPr>
        <w:t xml:space="preserve">Probablement </w:t>
      </w:r>
      <w:r>
        <w:rPr>
          <w:lang w:val="fr-FR" w:eastAsia="en-GB"/>
        </w:rPr>
        <w:t>Phase ancienne de l'espace funéraire (BIB 3016)</w:t>
      </w:r>
    </w:p>
    <w:p w14:paraId="21D0E6BB" w14:textId="77777777" w:rsidR="00E0271A" w:rsidRDefault="00E0271A" w:rsidP="00E0271A">
      <w:pPr>
        <w:pStyle w:val="Heading4"/>
      </w:pPr>
      <w:r>
        <w:br/>
        <w:t>SU177</w:t>
      </w:r>
    </w:p>
    <w:p w14:paraId="66304A1B" w14:textId="77777777" w:rsidR="00E0271A" w:rsidRDefault="00E0271A" w:rsidP="000E2667">
      <w:pPr>
        <w:rPr>
          <w:lang w:val="fr-FR"/>
        </w:rPr>
      </w:pPr>
    </w:p>
    <w:p w14:paraId="6597D429" w14:textId="77777777" w:rsidR="00E0271A" w:rsidRDefault="00E0271A" w:rsidP="000E2667">
      <w:pPr>
        <w:rPr>
          <w:lang w:val="fr-FR"/>
        </w:rPr>
      </w:pPr>
      <w:r>
        <w:rPr>
          <w:lang w:val="fr-FR" w:eastAsia="en-GB"/>
        </w:rPr>
        <w:t>Phase récente de l'espace funéraire (BIB 3016)</w:t>
      </w:r>
    </w:p>
    <w:p w14:paraId="0CB30762" w14:textId="77777777" w:rsidR="00E0271A" w:rsidRDefault="00E0271A" w:rsidP="00E0271A">
      <w:pPr>
        <w:pStyle w:val="Heading4"/>
      </w:pPr>
      <w:r>
        <w:br/>
        <w:t>SU187</w:t>
      </w:r>
    </w:p>
    <w:p w14:paraId="4B2EEFF3" w14:textId="77777777" w:rsidR="00E0271A" w:rsidRDefault="00E0271A" w:rsidP="000E2667">
      <w:pPr>
        <w:rPr>
          <w:lang w:val="fr-FR"/>
        </w:rPr>
      </w:pPr>
    </w:p>
    <w:p w14:paraId="62B823B4" w14:textId="5AEF6C6D" w:rsidR="00E0271A" w:rsidRDefault="00E0271A" w:rsidP="000E2667">
      <w:pPr>
        <w:rPr>
          <w:lang w:val="fr-FR" w:eastAsia="en-GB"/>
        </w:rPr>
      </w:pPr>
      <w:r>
        <w:rPr>
          <w:lang w:val="fr-FR"/>
        </w:rPr>
        <w:t xml:space="preserve">Un </w:t>
      </w:r>
      <w:r w:rsidR="00A24595">
        <w:rPr>
          <w:lang w:val="fr-FR"/>
        </w:rPr>
        <w:t>crane</w:t>
      </w:r>
      <w:r>
        <w:rPr>
          <w:lang w:val="fr-FR"/>
        </w:rPr>
        <w:t xml:space="preserve"> en dépôt secondaire </w:t>
      </w:r>
      <w:r>
        <w:rPr>
          <w:lang w:val="fr-FR" w:eastAsia="en-GB"/>
        </w:rPr>
        <w:t>(BIB 3016)</w:t>
      </w:r>
    </w:p>
    <w:p w14:paraId="4D3E95D8" w14:textId="77777777" w:rsidR="00D01D08" w:rsidRDefault="00D01D08" w:rsidP="000E2667">
      <w:pPr>
        <w:rPr>
          <w:lang w:val="fr-FR" w:eastAsia="en-GB"/>
        </w:rPr>
      </w:pPr>
    </w:p>
    <w:p w14:paraId="7507570F" w14:textId="77777777" w:rsidR="00D01D08" w:rsidRDefault="00D01D08" w:rsidP="00D01D08">
      <w:pPr>
        <w:pStyle w:val="Heading3"/>
        <w:rPr>
          <w:lang w:eastAsia="en-GB"/>
        </w:rPr>
      </w:pPr>
      <w:r>
        <w:rPr>
          <w:lang w:eastAsia="en-GB"/>
        </w:rPr>
        <w:t>comparaisons</w:t>
      </w:r>
    </w:p>
    <w:p w14:paraId="35A3C140" w14:textId="77777777" w:rsidR="00D01D08" w:rsidRDefault="00D01D08" w:rsidP="000E2667">
      <w:pPr>
        <w:rPr>
          <w:lang w:val="fr-FR" w:eastAsia="en-GB"/>
        </w:rPr>
      </w:pPr>
    </w:p>
    <w:p w14:paraId="6639962E" w14:textId="5BB24DCA" w:rsidR="00D01D08" w:rsidRPr="00E0271A" w:rsidRDefault="00D01D08" w:rsidP="000E2667">
      <w:pPr>
        <w:rPr>
          <w:lang w:val="fr-FR"/>
        </w:rPr>
      </w:pPr>
      <w:r>
        <w:rPr>
          <w:lang w:val="fr-FR" w:eastAsia="en-GB"/>
        </w:rPr>
        <w:t xml:space="preserve">Proche des </w:t>
      </w:r>
      <w:hyperlink r:id="rId432" w:anchor="Sit_Qarassa" w:history="1">
        <w:r w:rsidRPr="00877EF9">
          <w:rPr>
            <w:rStyle w:val="Hyperlink"/>
            <w:lang w:val="fr-FR" w:eastAsia="en-GB"/>
          </w:rPr>
          <w:t>Qarassa</w:t>
        </w:r>
      </w:hyperlink>
      <w:r w:rsidR="00877EF9">
        <w:rPr>
          <w:lang w:val="fr-FR" w:eastAsia="en-GB"/>
        </w:rPr>
        <w:t xml:space="preserve"> à la fois chro</w:t>
      </w:r>
      <w:r>
        <w:rPr>
          <w:lang w:val="fr-FR" w:eastAsia="en-GB"/>
        </w:rPr>
        <w:t>nologiquement et dans les pratiques (BIB 3016)</w:t>
      </w:r>
    </w:p>
    <w:p w14:paraId="4A434C0F" w14:textId="77777777" w:rsidR="00E0271A" w:rsidRPr="00E0271A" w:rsidRDefault="00E0271A" w:rsidP="000E2667">
      <w:pPr>
        <w:rPr>
          <w:lang w:val="fr-FR"/>
        </w:rPr>
      </w:pPr>
    </w:p>
    <w:p w14:paraId="12C9C421" w14:textId="77777777" w:rsidR="004C4E8C" w:rsidRDefault="004C4E8C" w:rsidP="004C4E8C">
      <w:pPr>
        <w:pStyle w:val="Heading2"/>
      </w:pPr>
      <w:r>
        <w:t>lithique</w:t>
      </w:r>
    </w:p>
    <w:p w14:paraId="6175CFF2" w14:textId="77777777" w:rsidR="004C4E8C" w:rsidRDefault="004C4E8C" w:rsidP="004C4E8C">
      <w:pPr>
        <w:rPr>
          <w:lang w:val="fr-FR"/>
        </w:rPr>
      </w:pPr>
    </w:p>
    <w:p w14:paraId="7FB76C53" w14:textId="4C8B11EC" w:rsidR="004C4E8C" w:rsidRPr="004C4E8C" w:rsidRDefault="00000000" w:rsidP="004C4E8C">
      <w:pPr>
        <w:rPr>
          <w:lang w:val="fr-FR"/>
        </w:rPr>
      </w:pPr>
      <w:hyperlink r:id="rId433" w:anchor="Cul_Jericho_Pointes" w:history="1">
        <w:r w:rsidR="004C4E8C" w:rsidRPr="004C4E8C">
          <w:rPr>
            <w:rStyle w:val="Hyperlink"/>
            <w:lang w:val="fr-FR"/>
          </w:rPr>
          <w:t>pointes de Jericho</w:t>
        </w:r>
      </w:hyperlink>
      <w:r w:rsidR="004C4E8C">
        <w:rPr>
          <w:lang w:val="fr-FR"/>
        </w:rPr>
        <w:t xml:space="preserve"> (BIB 2862)</w:t>
      </w:r>
    </w:p>
    <w:p w14:paraId="3AC39E32" w14:textId="77777777" w:rsidR="004C4E8C" w:rsidRPr="003E5D56" w:rsidRDefault="004C4E8C" w:rsidP="000E2667">
      <w:pPr>
        <w:rPr>
          <w:lang w:val="fr-FR"/>
        </w:rPr>
      </w:pPr>
    </w:p>
    <w:p w14:paraId="7D98A952" w14:textId="77777777" w:rsidR="00565C80" w:rsidRDefault="00D01D08" w:rsidP="00565C80">
      <w:pPr>
        <w:pStyle w:val="Heading2"/>
      </w:pPr>
      <w:r>
        <w:t>p</w:t>
      </w:r>
      <w:r w:rsidR="00565C80">
        <w:t>eintures</w:t>
      </w:r>
    </w:p>
    <w:p w14:paraId="64A4A1BA" w14:textId="77777777" w:rsidR="00565C80" w:rsidRDefault="00565C80" w:rsidP="000E2667">
      <w:pPr>
        <w:rPr>
          <w:lang w:val="fr-FR"/>
        </w:rPr>
      </w:pPr>
    </w:p>
    <w:p w14:paraId="1ADD4EFD" w14:textId="77777777" w:rsidR="00565C80" w:rsidRDefault="00565C80" w:rsidP="000E2667">
      <w:pPr>
        <w:rPr>
          <w:lang w:val="fr-FR"/>
        </w:rPr>
      </w:pPr>
      <w:r>
        <w:rPr>
          <w:lang w:val="fr-FR"/>
        </w:rPr>
        <w:t>v. U60. Colorant rouge (probablement oxyde de fer), points et lignes certains (BIB 2616)</w:t>
      </w:r>
    </w:p>
    <w:p w14:paraId="372C0166" w14:textId="77777777" w:rsidR="002F2938" w:rsidRPr="0060340F" w:rsidRDefault="002F2938" w:rsidP="000E2667">
      <w:pPr>
        <w:rPr>
          <w:i/>
          <w:lang w:val="fr-FR"/>
        </w:rPr>
      </w:pPr>
    </w:p>
    <w:p w14:paraId="2E3E7674" w14:textId="77777777" w:rsidR="000E2667" w:rsidRDefault="000E2667" w:rsidP="000E2667">
      <w:pPr>
        <w:rPr>
          <w:lang w:val="fr-FR"/>
        </w:rPr>
      </w:pPr>
    </w:p>
    <w:p w14:paraId="2D531629" w14:textId="77777777" w:rsidR="00981A7F" w:rsidRPr="0032190F" w:rsidRDefault="00981A7F" w:rsidP="00426FF9">
      <w:pPr>
        <w:pStyle w:val="Heading1"/>
      </w:pPr>
      <w:bookmarkStart w:id="252" w:name="Sit_Qarassa"/>
      <w:r w:rsidRPr="0032190F">
        <w:t>QARASSA</w:t>
      </w:r>
      <w:bookmarkEnd w:id="252"/>
    </w:p>
    <w:p w14:paraId="6785EA73" w14:textId="77777777" w:rsidR="00685C81" w:rsidRDefault="003507A0" w:rsidP="00685C81">
      <w:pPr>
        <w:rPr>
          <w:lang w:val="fr-FR"/>
        </w:rPr>
      </w:pPr>
      <w:r w:rsidRPr="00685C81">
        <w:rPr>
          <w:sz w:val="20"/>
          <w:lang w:val="fr-FR"/>
        </w:rPr>
        <w:t>Tell Qarassa North</w:t>
      </w:r>
      <w:r w:rsidR="00981A7F" w:rsidRPr="00685C81">
        <w:rPr>
          <w:sz w:val="20"/>
          <w:lang w:val="fr-FR"/>
        </w:rPr>
        <w:br/>
      </w:r>
    </w:p>
    <w:p w14:paraId="17802987" w14:textId="6150A921" w:rsidR="003507A0" w:rsidRDefault="00981A7F" w:rsidP="00685C81">
      <w:pPr>
        <w:rPr>
          <w:lang w:val="fr-FR"/>
        </w:rPr>
      </w:pPr>
      <w:r w:rsidRPr="0032190F">
        <w:rPr>
          <w:lang w:val="fr-FR"/>
        </w:rPr>
        <w:t xml:space="preserve">Site </w:t>
      </w:r>
      <w:hyperlink r:id="rId434" w:anchor="Cul_Natoufien" w:history="1">
        <w:r w:rsidR="003507A0" w:rsidRPr="003507A0">
          <w:rPr>
            <w:rStyle w:val="Hyperlink"/>
            <w:lang w:val="fr-FR"/>
          </w:rPr>
          <w:t>n</w:t>
        </w:r>
        <w:r w:rsidRPr="003507A0">
          <w:rPr>
            <w:rStyle w:val="Hyperlink"/>
            <w:lang w:val="fr-FR"/>
          </w:rPr>
          <w:t>atoufien</w:t>
        </w:r>
      </w:hyperlink>
      <w:r w:rsidRPr="0032190F">
        <w:rPr>
          <w:lang w:val="fr-FR"/>
        </w:rPr>
        <w:t xml:space="preserve"> (Syrie du Nord) présentant une structure ronde (L. Gourrichon com. pers.)</w:t>
      </w:r>
      <w:r w:rsidR="008F2EC9">
        <w:rPr>
          <w:lang w:val="fr-FR"/>
        </w:rPr>
        <w:t xml:space="preserve">. </w:t>
      </w:r>
      <w:r w:rsidR="003507A0">
        <w:rPr>
          <w:lang w:val="fr-FR"/>
        </w:rPr>
        <w:t xml:space="preserve">Dans les niveaux </w:t>
      </w:r>
      <w:hyperlink r:id="rId435" w:anchor="Cul_PPNB" w:history="1">
        <w:r w:rsidR="003507A0" w:rsidRPr="0032190F">
          <w:rPr>
            <w:rStyle w:val="Hyperlink"/>
            <w:lang w:val="fr-FR"/>
          </w:rPr>
          <w:t>PPNB</w:t>
        </w:r>
      </w:hyperlink>
      <w:r w:rsidR="003507A0" w:rsidRPr="003507A0">
        <w:rPr>
          <w:lang w:val="fr-FR"/>
        </w:rPr>
        <w:t xml:space="preserve"> </w:t>
      </w:r>
      <w:r w:rsidR="003507A0">
        <w:rPr>
          <w:lang w:val="fr-FR"/>
        </w:rPr>
        <w:t>ancien-moyen</w:t>
      </w:r>
      <w:r w:rsidR="005D4551">
        <w:rPr>
          <w:lang w:val="fr-FR"/>
        </w:rPr>
        <w:t xml:space="preserve"> </w:t>
      </w:r>
      <w:r w:rsidR="00841407">
        <w:rPr>
          <w:lang w:val="fr-FR"/>
        </w:rPr>
        <w:t>(</w:t>
      </w:r>
      <w:hyperlink r:id="rId436" w:anchor="Cul_PPNB_ancien" w:history="1">
        <w:r w:rsidR="00877EF9" w:rsidRPr="00877EF9">
          <w:rPr>
            <w:rStyle w:val="Hyperlink"/>
            <w:lang w:val="fr-FR"/>
          </w:rPr>
          <w:t>EPPNB</w:t>
        </w:r>
      </w:hyperlink>
      <w:r w:rsidR="00841407">
        <w:rPr>
          <w:lang w:val="fr-FR"/>
        </w:rPr>
        <w:t>-</w:t>
      </w:r>
      <w:hyperlink r:id="rId437" w:anchor="Cul_PPNB_moyen" w:history="1">
        <w:r w:rsidR="00877EF9" w:rsidRPr="00877EF9">
          <w:rPr>
            <w:rStyle w:val="Hyperlink"/>
            <w:lang w:val="fr-FR"/>
          </w:rPr>
          <w:t>MPPNB</w:t>
        </w:r>
      </w:hyperlink>
      <w:r w:rsidR="00841407">
        <w:rPr>
          <w:lang w:val="fr-FR"/>
        </w:rPr>
        <w:t xml:space="preserve">) </w:t>
      </w:r>
      <w:r w:rsidR="005D4551">
        <w:rPr>
          <w:lang w:val="fr-FR"/>
        </w:rPr>
        <w:t xml:space="preserve">de </w:t>
      </w:r>
      <w:r w:rsidR="005D4551" w:rsidRPr="003507A0">
        <w:rPr>
          <w:lang w:val="fr-FR"/>
        </w:rPr>
        <w:t>Qarassa</w:t>
      </w:r>
      <w:r w:rsidR="003507A0">
        <w:rPr>
          <w:lang w:val="fr-FR"/>
        </w:rPr>
        <w:t xml:space="preserve">, découverte d'une </w:t>
      </w:r>
      <w:hyperlink r:id="rId438" w:anchor="Sit_Qarassa_obj" w:history="1">
        <w:r w:rsidR="003507A0" w:rsidRPr="00841407">
          <w:rPr>
            <w:rStyle w:val="Hyperlink"/>
            <w:lang w:val="fr-FR"/>
          </w:rPr>
          <w:t>ba</w:t>
        </w:r>
        <w:r w:rsidR="008F2EC9" w:rsidRPr="00841407">
          <w:rPr>
            <w:rStyle w:val="Hyperlink"/>
            <w:lang w:val="fr-FR"/>
          </w:rPr>
          <w:t>g</w:t>
        </w:r>
        <w:r w:rsidR="003507A0" w:rsidRPr="00841407">
          <w:rPr>
            <w:rStyle w:val="Hyperlink"/>
            <w:lang w:val="fr-FR"/>
          </w:rPr>
          <w:t>uette en os</w:t>
        </w:r>
      </w:hyperlink>
      <w:r w:rsidR="003507A0">
        <w:rPr>
          <w:lang w:val="fr-FR"/>
        </w:rPr>
        <w:t xml:space="preserve"> (</w:t>
      </w:r>
      <w:r w:rsidR="003507A0" w:rsidRPr="003507A0">
        <w:rPr>
          <w:i/>
          <w:lang w:val="fr-FR"/>
        </w:rPr>
        <w:t>bone wand</w:t>
      </w:r>
      <w:r w:rsidR="003507A0">
        <w:rPr>
          <w:lang w:val="fr-FR"/>
        </w:rPr>
        <w:t xml:space="preserve">) sculptée de deux visages daté de la fin du 9e millénaire découvert en contexte funéraire </w:t>
      </w:r>
      <w:r w:rsidR="002A4246">
        <w:rPr>
          <w:lang w:val="fr-FR"/>
        </w:rPr>
        <w:t xml:space="preserve">(phase 2) </w:t>
      </w:r>
      <w:r w:rsidR="003507A0">
        <w:rPr>
          <w:lang w:val="fr-FR"/>
        </w:rPr>
        <w:t xml:space="preserve">(BIB 2600) </w:t>
      </w:r>
    </w:p>
    <w:p w14:paraId="2AC5DB2A" w14:textId="77777777" w:rsidR="004668CA" w:rsidRDefault="004668CA" w:rsidP="00242C0F">
      <w:pPr>
        <w:rPr>
          <w:lang w:val="fr-FR"/>
        </w:rPr>
      </w:pPr>
    </w:p>
    <w:p w14:paraId="037599CD" w14:textId="77777777" w:rsidR="003507A0" w:rsidRDefault="003507A0" w:rsidP="00242C0F">
      <w:pPr>
        <w:rPr>
          <w:lang w:val="fr-FR"/>
        </w:rPr>
      </w:pPr>
      <w:r>
        <w:rPr>
          <w:lang w:val="fr-FR"/>
        </w:rPr>
        <w:t>2 occupations</w:t>
      </w:r>
    </w:p>
    <w:p w14:paraId="519A0226" w14:textId="77777777" w:rsidR="003507A0" w:rsidRDefault="003507A0"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6"/>
        <w:gridCol w:w="2052"/>
        <w:gridCol w:w="1923"/>
        <w:gridCol w:w="2356"/>
      </w:tblGrid>
      <w:tr w:rsidR="003507A0" w:rsidRPr="002A4246" w14:paraId="602F7879" w14:textId="77777777" w:rsidTr="00C35EA7">
        <w:trPr>
          <w:jc w:val="center"/>
        </w:trPr>
        <w:tc>
          <w:tcPr>
            <w:tcW w:w="976" w:type="dxa"/>
          </w:tcPr>
          <w:p w14:paraId="1C5139E2" w14:textId="77777777" w:rsidR="003507A0" w:rsidRPr="00C35EA7" w:rsidRDefault="003507A0" w:rsidP="00C35EA7">
            <w:pPr>
              <w:jc w:val="center"/>
              <w:rPr>
                <w:lang w:val="fr-FR"/>
              </w:rPr>
            </w:pPr>
            <w:r w:rsidRPr="00C35EA7">
              <w:rPr>
                <w:lang w:val="fr-FR"/>
              </w:rPr>
              <w:t>phases</w:t>
            </w:r>
          </w:p>
        </w:tc>
        <w:tc>
          <w:tcPr>
            <w:tcW w:w="2052" w:type="dxa"/>
          </w:tcPr>
          <w:p w14:paraId="732650EA" w14:textId="77777777" w:rsidR="003507A0" w:rsidRPr="00C35EA7" w:rsidRDefault="003507A0" w:rsidP="00C35EA7">
            <w:pPr>
              <w:jc w:val="center"/>
              <w:rPr>
                <w:lang w:val="fr-FR"/>
              </w:rPr>
            </w:pPr>
            <w:r w:rsidRPr="00C35EA7">
              <w:rPr>
                <w:lang w:val="fr-FR"/>
              </w:rPr>
              <w:t>description</w:t>
            </w:r>
          </w:p>
        </w:tc>
        <w:tc>
          <w:tcPr>
            <w:tcW w:w="1923" w:type="dxa"/>
          </w:tcPr>
          <w:p w14:paraId="1FFB1B98" w14:textId="77777777" w:rsidR="003507A0" w:rsidRPr="00C35EA7" w:rsidRDefault="003507A0" w:rsidP="00C35EA7">
            <w:pPr>
              <w:jc w:val="center"/>
              <w:rPr>
                <w:lang w:val="fr-FR"/>
              </w:rPr>
            </w:pPr>
            <w:r w:rsidRPr="00C35EA7">
              <w:rPr>
                <w:lang w:val="fr-FR"/>
              </w:rPr>
              <w:t>datations</w:t>
            </w:r>
            <w:r w:rsidR="00D01D08" w:rsidRPr="00C35EA7">
              <w:rPr>
                <w:szCs w:val="26"/>
                <w:lang w:eastAsia="en-GB"/>
              </w:rPr>
              <w:t xml:space="preserve"> cal BC</w:t>
            </w:r>
          </w:p>
        </w:tc>
        <w:tc>
          <w:tcPr>
            <w:tcW w:w="2356" w:type="dxa"/>
          </w:tcPr>
          <w:p w14:paraId="7F5E4FFC" w14:textId="77777777" w:rsidR="003507A0" w:rsidRPr="00C35EA7" w:rsidRDefault="003507A0" w:rsidP="00C35EA7">
            <w:pPr>
              <w:jc w:val="center"/>
              <w:rPr>
                <w:lang w:val="fr-FR"/>
              </w:rPr>
            </w:pPr>
            <w:r w:rsidRPr="00C35EA7">
              <w:rPr>
                <w:lang w:val="fr-FR"/>
              </w:rPr>
              <w:t>cultures</w:t>
            </w:r>
          </w:p>
        </w:tc>
      </w:tr>
      <w:tr w:rsidR="003507A0" w:rsidRPr="002A4246" w14:paraId="49739657" w14:textId="77777777" w:rsidTr="00C35EA7">
        <w:trPr>
          <w:jc w:val="center"/>
        </w:trPr>
        <w:tc>
          <w:tcPr>
            <w:tcW w:w="976" w:type="dxa"/>
          </w:tcPr>
          <w:p w14:paraId="182D929A" w14:textId="77777777" w:rsidR="003507A0" w:rsidRPr="00C35EA7" w:rsidRDefault="003507A0" w:rsidP="00C35EA7">
            <w:pPr>
              <w:jc w:val="center"/>
              <w:rPr>
                <w:lang w:val="fr-FR"/>
              </w:rPr>
            </w:pPr>
            <w:r w:rsidRPr="00C35EA7">
              <w:rPr>
                <w:lang w:val="fr-FR"/>
              </w:rPr>
              <w:t>2</w:t>
            </w:r>
          </w:p>
        </w:tc>
        <w:tc>
          <w:tcPr>
            <w:tcW w:w="2052" w:type="dxa"/>
          </w:tcPr>
          <w:p w14:paraId="275DCCDA" w14:textId="77777777" w:rsidR="003507A0" w:rsidRPr="00C35EA7" w:rsidRDefault="003507A0" w:rsidP="00242C0F">
            <w:pPr>
              <w:rPr>
                <w:lang w:val="fr-FR"/>
              </w:rPr>
            </w:pPr>
            <w:r w:rsidRPr="00C35EA7">
              <w:rPr>
                <w:lang w:val="fr-FR"/>
              </w:rPr>
              <w:t>remploi funéraire</w:t>
            </w:r>
          </w:p>
        </w:tc>
        <w:tc>
          <w:tcPr>
            <w:tcW w:w="1923" w:type="dxa"/>
          </w:tcPr>
          <w:p w14:paraId="548895CB" w14:textId="77777777" w:rsidR="003507A0" w:rsidRPr="00C35EA7" w:rsidRDefault="003507A0" w:rsidP="00D01D08">
            <w:pPr>
              <w:rPr>
                <w:lang w:val="fr-FR"/>
              </w:rPr>
            </w:pPr>
            <w:r w:rsidRPr="00C35EA7">
              <w:rPr>
                <w:szCs w:val="26"/>
                <w:lang w:eastAsia="en-GB"/>
              </w:rPr>
              <w:t xml:space="preserve">8310–8020 </w:t>
            </w:r>
          </w:p>
        </w:tc>
        <w:tc>
          <w:tcPr>
            <w:tcW w:w="2356" w:type="dxa"/>
          </w:tcPr>
          <w:p w14:paraId="16E77B58" w14:textId="77777777" w:rsidR="003507A0" w:rsidRPr="00C35EA7" w:rsidRDefault="001955DF" w:rsidP="001955DF">
            <w:pPr>
              <w:rPr>
                <w:lang w:val="fr-FR"/>
              </w:rPr>
            </w:pPr>
            <w:r>
              <w:rPr>
                <w:lang w:val="fr-FR"/>
              </w:rPr>
              <w:t>E</w:t>
            </w:r>
            <w:r w:rsidR="003507A0" w:rsidRPr="00C35EA7">
              <w:rPr>
                <w:lang w:val="fr-FR"/>
              </w:rPr>
              <w:t>PPNB</w:t>
            </w:r>
            <w:r>
              <w:rPr>
                <w:lang w:val="fr-FR"/>
              </w:rPr>
              <w:t xml:space="preserve"> </w:t>
            </w:r>
            <w:r w:rsidR="003507A0" w:rsidRPr="00C35EA7">
              <w:rPr>
                <w:lang w:val="fr-FR"/>
              </w:rPr>
              <w:t>-</w:t>
            </w:r>
            <w:r>
              <w:rPr>
                <w:lang w:val="fr-FR"/>
              </w:rPr>
              <w:t>M</w:t>
            </w:r>
            <w:r w:rsidRPr="00C35EA7">
              <w:rPr>
                <w:lang w:val="fr-FR"/>
              </w:rPr>
              <w:t>PPNB</w:t>
            </w:r>
            <w:r>
              <w:rPr>
                <w:lang w:val="fr-FR"/>
              </w:rPr>
              <w:t xml:space="preserve"> </w:t>
            </w:r>
            <w:r w:rsidRPr="00C35EA7">
              <w:rPr>
                <w:lang w:val="fr-FR"/>
              </w:rPr>
              <w:t xml:space="preserve"> </w:t>
            </w:r>
          </w:p>
        </w:tc>
      </w:tr>
      <w:tr w:rsidR="003507A0" w:rsidRPr="002A4246" w14:paraId="5B6E4191" w14:textId="77777777" w:rsidTr="00C35EA7">
        <w:trPr>
          <w:jc w:val="center"/>
        </w:trPr>
        <w:tc>
          <w:tcPr>
            <w:tcW w:w="976" w:type="dxa"/>
          </w:tcPr>
          <w:p w14:paraId="725B6A5C" w14:textId="77777777" w:rsidR="003507A0" w:rsidRPr="00C35EA7" w:rsidRDefault="003507A0" w:rsidP="00C35EA7">
            <w:pPr>
              <w:jc w:val="center"/>
              <w:rPr>
                <w:lang w:val="fr-FR"/>
              </w:rPr>
            </w:pPr>
            <w:r w:rsidRPr="00C35EA7">
              <w:rPr>
                <w:lang w:val="fr-FR"/>
              </w:rPr>
              <w:t>1</w:t>
            </w:r>
          </w:p>
        </w:tc>
        <w:tc>
          <w:tcPr>
            <w:tcW w:w="2052" w:type="dxa"/>
          </w:tcPr>
          <w:p w14:paraId="380C34B2" w14:textId="77777777" w:rsidR="003507A0" w:rsidRPr="00C35EA7" w:rsidRDefault="003507A0" w:rsidP="00242C0F">
            <w:pPr>
              <w:rPr>
                <w:lang w:val="fr-FR"/>
              </w:rPr>
            </w:pPr>
            <w:r w:rsidRPr="00C35EA7">
              <w:rPr>
                <w:lang w:val="fr-FR"/>
              </w:rPr>
              <w:t>structure d'habitat</w:t>
            </w:r>
          </w:p>
        </w:tc>
        <w:tc>
          <w:tcPr>
            <w:tcW w:w="1923" w:type="dxa"/>
          </w:tcPr>
          <w:p w14:paraId="474E7272" w14:textId="77777777" w:rsidR="003507A0" w:rsidRPr="00C35EA7" w:rsidRDefault="003507A0" w:rsidP="00D01D08">
            <w:pPr>
              <w:rPr>
                <w:szCs w:val="26"/>
                <w:lang w:eastAsia="en-GB"/>
              </w:rPr>
            </w:pPr>
            <w:r w:rsidRPr="00C35EA7">
              <w:rPr>
                <w:szCs w:val="26"/>
                <w:lang w:eastAsia="en-GB"/>
              </w:rPr>
              <w:t>8740–8350</w:t>
            </w:r>
          </w:p>
        </w:tc>
        <w:tc>
          <w:tcPr>
            <w:tcW w:w="2356" w:type="dxa"/>
          </w:tcPr>
          <w:p w14:paraId="27895AD4" w14:textId="77777777" w:rsidR="003507A0" w:rsidRPr="00C35EA7" w:rsidRDefault="001955DF" w:rsidP="00242C0F">
            <w:pPr>
              <w:rPr>
                <w:szCs w:val="26"/>
                <w:lang w:eastAsia="en-GB"/>
              </w:rPr>
            </w:pPr>
            <w:r>
              <w:rPr>
                <w:lang w:val="fr-FR"/>
              </w:rPr>
              <w:t>E</w:t>
            </w:r>
            <w:r w:rsidRPr="00C35EA7">
              <w:rPr>
                <w:lang w:val="fr-FR"/>
              </w:rPr>
              <w:t>PPNB</w:t>
            </w:r>
            <w:r>
              <w:rPr>
                <w:lang w:val="fr-FR"/>
              </w:rPr>
              <w:t xml:space="preserve"> </w:t>
            </w:r>
            <w:r w:rsidRPr="00C35EA7">
              <w:rPr>
                <w:lang w:val="fr-FR"/>
              </w:rPr>
              <w:t xml:space="preserve"> </w:t>
            </w:r>
          </w:p>
        </w:tc>
      </w:tr>
    </w:tbl>
    <w:p w14:paraId="2FD64D9D" w14:textId="77777777" w:rsidR="003507A0" w:rsidRDefault="003507A0" w:rsidP="00242C0F">
      <w:pPr>
        <w:rPr>
          <w:lang w:val="fr-FR"/>
        </w:rPr>
      </w:pPr>
      <w:r>
        <w:rPr>
          <w:lang w:val="fr-FR"/>
        </w:rPr>
        <w:t>(BIB 2600)</w:t>
      </w:r>
    </w:p>
    <w:p w14:paraId="4B6C5621" w14:textId="77777777" w:rsidR="003507A0" w:rsidRDefault="003507A0" w:rsidP="00242C0F">
      <w:pPr>
        <w:rPr>
          <w:lang w:val="fr-FR"/>
        </w:rPr>
      </w:pPr>
    </w:p>
    <w:p w14:paraId="1630FE84" w14:textId="77777777" w:rsidR="003507A0" w:rsidRDefault="00D01D08" w:rsidP="003507A0">
      <w:pPr>
        <w:pStyle w:val="Heading2"/>
      </w:pPr>
      <w:r>
        <w:t>p</w:t>
      </w:r>
      <w:r w:rsidR="003507A0">
        <w:t>ériodisation</w:t>
      </w:r>
    </w:p>
    <w:p w14:paraId="70A0CF37" w14:textId="77777777" w:rsidR="003507A0" w:rsidRDefault="003507A0" w:rsidP="00242C0F">
      <w:pPr>
        <w:rPr>
          <w:lang w:val="fr-FR"/>
        </w:rPr>
      </w:pPr>
    </w:p>
    <w:p w14:paraId="643A52D6" w14:textId="77777777" w:rsidR="003507A0" w:rsidRDefault="003507A0" w:rsidP="003507A0">
      <w:pPr>
        <w:pStyle w:val="Heading3"/>
      </w:pPr>
      <w:r>
        <w:t>phase 1</w:t>
      </w:r>
    </w:p>
    <w:p w14:paraId="2C88BE46" w14:textId="77777777" w:rsidR="003507A0" w:rsidRDefault="003507A0" w:rsidP="00242C0F">
      <w:pPr>
        <w:rPr>
          <w:lang w:val="fr-FR"/>
        </w:rPr>
      </w:pPr>
      <w:r>
        <w:rPr>
          <w:lang w:val="fr-FR"/>
        </w:rPr>
        <w:t>Murs en pierres (BIB 2600)</w:t>
      </w:r>
    </w:p>
    <w:p w14:paraId="14F857CD" w14:textId="77777777" w:rsidR="003507A0" w:rsidRDefault="003507A0" w:rsidP="00242C0F">
      <w:pPr>
        <w:rPr>
          <w:lang w:val="fr-FR"/>
        </w:rPr>
      </w:pPr>
    </w:p>
    <w:p w14:paraId="164D1B2F" w14:textId="77777777" w:rsidR="003507A0" w:rsidRDefault="003507A0" w:rsidP="003507A0">
      <w:pPr>
        <w:pStyle w:val="Heading3"/>
      </w:pPr>
      <w:r>
        <w:lastRenderedPageBreak/>
        <w:t>phase 2</w:t>
      </w:r>
    </w:p>
    <w:p w14:paraId="27188708" w14:textId="77777777" w:rsidR="003507A0" w:rsidRDefault="003507A0" w:rsidP="00242C0F">
      <w:pPr>
        <w:rPr>
          <w:lang w:val="fr-FR"/>
        </w:rPr>
      </w:pPr>
      <w:r>
        <w:rPr>
          <w:lang w:val="fr-FR"/>
        </w:rPr>
        <w:t>Après les inhumations, les tombes sont réouvertes et les crânes prélévés, déplacés et replacés seuls ou en groupe (par exemple 6 cranes en cercle) dans les zones habitées (</w:t>
      </w:r>
      <w:r w:rsidRPr="003507A0">
        <w:rPr>
          <w:i/>
          <w:lang w:val="fr-FR"/>
        </w:rPr>
        <w:t>inhabited</w:t>
      </w:r>
      <w:r>
        <w:rPr>
          <w:lang w:val="fr-FR"/>
        </w:rPr>
        <w:t>) du site. Ce</w:t>
      </w:r>
      <w:r w:rsidR="002A4246">
        <w:rPr>
          <w:lang w:val="fr-FR"/>
        </w:rPr>
        <w:t>s</w:t>
      </w:r>
      <w:r>
        <w:rPr>
          <w:lang w:val="fr-FR"/>
        </w:rPr>
        <w:t xml:space="preserve"> rites est très caractéristique pour cette période (BIB 2600)</w:t>
      </w:r>
      <w:r w:rsidR="004668CA">
        <w:rPr>
          <w:lang w:val="fr-FR"/>
        </w:rPr>
        <w:t xml:space="preserve"> Cache de crânes (BIB 2600)</w:t>
      </w:r>
    </w:p>
    <w:p w14:paraId="73011725" w14:textId="77777777" w:rsidR="003507A0" w:rsidRDefault="003507A0" w:rsidP="00242C0F">
      <w:pPr>
        <w:rPr>
          <w:lang w:val="fr-FR"/>
        </w:rPr>
      </w:pPr>
    </w:p>
    <w:p w14:paraId="0BE1CD19" w14:textId="77777777" w:rsidR="003507A0" w:rsidRDefault="003507A0" w:rsidP="003507A0">
      <w:pPr>
        <w:pStyle w:val="Heading2"/>
      </w:pPr>
      <w:bookmarkStart w:id="253" w:name="Sit_Qarassa_obj"/>
      <w:r>
        <w:t>objet en os</w:t>
      </w:r>
    </w:p>
    <w:bookmarkEnd w:id="253"/>
    <w:p w14:paraId="7085E5DC" w14:textId="77777777" w:rsidR="00685C81" w:rsidRPr="00877EF9" w:rsidRDefault="00841407" w:rsidP="00685C81">
      <w:pPr>
        <w:rPr>
          <w:sz w:val="20"/>
          <w:lang w:val="fr-FR"/>
        </w:rPr>
      </w:pPr>
      <w:r w:rsidRPr="00877EF9">
        <w:rPr>
          <w:i/>
          <w:sz w:val="20"/>
          <w:lang w:val="fr-FR"/>
        </w:rPr>
        <w:t>bone wand</w:t>
      </w:r>
      <w:r w:rsidR="00877EF9">
        <w:rPr>
          <w:sz w:val="20"/>
          <w:lang w:val="fr-FR"/>
        </w:rPr>
        <w:t>, baguette en os</w:t>
      </w:r>
    </w:p>
    <w:p w14:paraId="5BD02873" w14:textId="77777777" w:rsidR="00841407" w:rsidRDefault="00841407" w:rsidP="00685C81">
      <w:pPr>
        <w:rPr>
          <w:lang w:val="fr-FR"/>
        </w:rPr>
      </w:pPr>
    </w:p>
    <w:p w14:paraId="5BACA39C" w14:textId="1BA57E99" w:rsidR="00685C81" w:rsidRPr="00685C81" w:rsidRDefault="00000000" w:rsidP="00685C81">
      <w:pPr>
        <w:rPr>
          <w:lang w:val="fr-FR"/>
        </w:rPr>
      </w:pPr>
      <w:hyperlink r:id="rId439" w:anchor="Cul_Art_TAC_T_a_visage_per_PPNB" w:history="1">
        <w:r w:rsidR="00685C81" w:rsidRPr="00685C81">
          <w:rPr>
            <w:rStyle w:val="Hyperlink"/>
            <w:lang w:val="fr-FR"/>
          </w:rPr>
          <w:t>visages</w:t>
        </w:r>
      </w:hyperlink>
    </w:p>
    <w:p w14:paraId="090D7DBA" w14:textId="77777777" w:rsidR="003507A0" w:rsidRDefault="003507A0" w:rsidP="003507A0">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56"/>
      </w:tblGrid>
      <w:tr w:rsidR="008F2EC9" w14:paraId="54C2CFE8" w14:textId="77777777" w:rsidTr="00C35EA7">
        <w:trPr>
          <w:jc w:val="center"/>
        </w:trPr>
        <w:tc>
          <w:tcPr>
            <w:tcW w:w="1756" w:type="dxa"/>
          </w:tcPr>
          <w:p w14:paraId="659D0B2E" w14:textId="177D9651" w:rsidR="008F2EC9" w:rsidRDefault="00000000" w:rsidP="008F2EC9">
            <w:hyperlink r:id="rId440" w:anchor="Cul_Art_TAC_T_a_yeux_ferme" w:history="1">
              <w:r w:rsidR="008F2EC9" w:rsidRPr="000659FD">
                <w:rPr>
                  <w:rStyle w:val="Hyperlink"/>
                </w:rPr>
                <w:t>yeux fermés</w:t>
              </w:r>
            </w:hyperlink>
          </w:p>
        </w:tc>
      </w:tr>
      <w:tr w:rsidR="008F2EC9" w14:paraId="5F42D0CB" w14:textId="77777777" w:rsidTr="00C35EA7">
        <w:trPr>
          <w:jc w:val="center"/>
        </w:trPr>
        <w:tc>
          <w:tcPr>
            <w:tcW w:w="1756" w:type="dxa"/>
          </w:tcPr>
          <w:p w14:paraId="50AEDC35" w14:textId="3F797192" w:rsidR="008F2EC9" w:rsidRDefault="00000000" w:rsidP="008F2EC9">
            <w:hyperlink r:id="rId441" w:anchor="Cul_Art_TAC_T_a_bouche" w:history="1">
              <w:r w:rsidR="008F2EC9" w:rsidRPr="00562707">
                <w:rPr>
                  <w:rStyle w:val="Hyperlink"/>
                </w:rPr>
                <w:t>bouche fermée</w:t>
              </w:r>
            </w:hyperlink>
          </w:p>
        </w:tc>
      </w:tr>
    </w:tbl>
    <w:p w14:paraId="2150D909" w14:textId="77777777" w:rsidR="008F2EC9" w:rsidRDefault="008F2EC9" w:rsidP="003507A0">
      <w:pPr>
        <w:rPr>
          <w:lang w:val="fr-FR"/>
        </w:rPr>
      </w:pPr>
    </w:p>
    <w:p w14:paraId="35A2E737" w14:textId="184D2B18" w:rsidR="001251A4" w:rsidRDefault="003507A0" w:rsidP="008F2EC9">
      <w:pPr>
        <w:jc w:val="both"/>
        <w:rPr>
          <w:lang w:val="fr-FR"/>
        </w:rPr>
      </w:pPr>
      <w:r>
        <w:rPr>
          <w:lang w:val="fr-FR"/>
        </w:rPr>
        <w:t>Découvert dans l'US 4, carré V-67. Probablement un os d'auroch (BIB 2600)</w:t>
      </w:r>
      <w:r w:rsidR="008F46B9">
        <w:rPr>
          <w:lang w:val="fr-FR"/>
        </w:rPr>
        <w:t xml:space="preserve">. Les meilleurs comparaisons se font avec </w:t>
      </w:r>
      <w:hyperlink r:id="rId442" w:anchor="Sit_Nahal_Hemar" w:history="1">
        <w:r w:rsidR="008F46B9" w:rsidRPr="008F46B9">
          <w:rPr>
            <w:rStyle w:val="Hyperlink"/>
            <w:lang w:val="fr-FR"/>
          </w:rPr>
          <w:t>Nahal Hemar</w:t>
        </w:r>
      </w:hyperlink>
      <w:r w:rsidR="008F46B9">
        <w:rPr>
          <w:lang w:val="fr-FR"/>
        </w:rPr>
        <w:t xml:space="preserve"> (BIB 2600)</w:t>
      </w:r>
      <w:r w:rsidR="009E26A3">
        <w:rPr>
          <w:lang w:val="fr-FR"/>
        </w:rPr>
        <w:t xml:space="preserve">. Pour J. Ibañez et al., ces représenations auraient la même signification que les </w:t>
      </w:r>
      <w:hyperlink r:id="rId443" w:anchor="Cul_Art_TAC_T_a_crane_surmodel" w:history="1">
        <w:r w:rsidR="004668CA" w:rsidRPr="004668CA">
          <w:rPr>
            <w:rStyle w:val="Hyperlink"/>
            <w:lang w:val="fr-FR"/>
          </w:rPr>
          <w:t>crânes surmodelés</w:t>
        </w:r>
      </w:hyperlink>
      <w:r w:rsidR="004668CA" w:rsidRPr="004668CA">
        <w:rPr>
          <w:lang w:val="fr-FR"/>
        </w:rPr>
        <w:t xml:space="preserve"> </w:t>
      </w:r>
      <w:r w:rsidR="009E26A3">
        <w:rPr>
          <w:lang w:val="fr-FR"/>
        </w:rPr>
        <w:t>(</w:t>
      </w:r>
      <w:r w:rsidR="009E26A3" w:rsidRPr="009E26A3">
        <w:rPr>
          <w:i/>
          <w:lang w:val="fr-FR"/>
        </w:rPr>
        <w:t>both types of</w:t>
      </w:r>
      <w:r w:rsidR="009E26A3">
        <w:rPr>
          <w:i/>
          <w:lang w:val="fr-FR"/>
        </w:rPr>
        <w:t xml:space="preserve"> </w:t>
      </w:r>
      <w:r w:rsidR="009E26A3" w:rsidRPr="009E26A3">
        <w:rPr>
          <w:i/>
          <w:lang w:val="fr-FR"/>
        </w:rPr>
        <w:t>image reflect the same symbolic conceptions</w:t>
      </w:r>
      <w:r w:rsidR="009E26A3" w:rsidRPr="009E26A3">
        <w:rPr>
          <w:lang w:val="fr-FR"/>
        </w:rPr>
        <w:t>)</w:t>
      </w:r>
      <w:r w:rsidR="004668CA">
        <w:rPr>
          <w:lang w:val="fr-FR"/>
        </w:rPr>
        <w:t>. Le fait que cet objet ait été volontairement fractionné, qu'il soit un objet portable et qu'il montre des visages humains renvoi</w:t>
      </w:r>
      <w:r w:rsidR="00F037B9">
        <w:rPr>
          <w:lang w:val="fr-FR"/>
        </w:rPr>
        <w:t>en</w:t>
      </w:r>
      <w:r w:rsidR="004668CA">
        <w:rPr>
          <w:lang w:val="fr-FR"/>
        </w:rPr>
        <w:t xml:space="preserve">t à la sphère personnelle plutôt que collective </w:t>
      </w:r>
      <w:r w:rsidR="009E26A3" w:rsidRPr="009E26A3">
        <w:rPr>
          <w:lang w:val="fr-FR"/>
        </w:rPr>
        <w:t>(BIB 2600)</w:t>
      </w:r>
    </w:p>
    <w:p w14:paraId="458D049E" w14:textId="77777777" w:rsidR="00F037B9" w:rsidRDefault="00F037B9" w:rsidP="008F2EC9">
      <w:pPr>
        <w:jc w:val="both"/>
        <w:rPr>
          <w:lang w:val="fr-FR"/>
        </w:rPr>
      </w:pPr>
    </w:p>
    <w:p w14:paraId="4DF700DB" w14:textId="77777777" w:rsidR="00F037B9" w:rsidRDefault="00F037B9" w:rsidP="008F2EC9">
      <w:pPr>
        <w:jc w:val="both"/>
        <w:rPr>
          <w:lang w:val="fr-FR"/>
        </w:rPr>
      </w:pPr>
    </w:p>
    <w:p w14:paraId="17E8BB23" w14:textId="77777777" w:rsidR="00675DA3" w:rsidRDefault="00D01D08" w:rsidP="00675DA3">
      <w:pPr>
        <w:pStyle w:val="Heading2"/>
      </w:pPr>
      <w:r>
        <w:t>h</w:t>
      </w:r>
      <w:r w:rsidR="00675DA3">
        <w:t>abitat</w:t>
      </w:r>
    </w:p>
    <w:p w14:paraId="565FDE91" w14:textId="77777777" w:rsidR="00675DA3" w:rsidRDefault="00675DA3" w:rsidP="00675DA3">
      <w:pPr>
        <w:rPr>
          <w:lang w:val="fr-FR"/>
        </w:rPr>
      </w:pPr>
      <w:r>
        <w:rPr>
          <w:lang w:val="fr-FR"/>
        </w:rPr>
        <w:br/>
        <w:t>Maisons rondes à structure en pierre attribuées au Natoufien (BIB N. Mazzuco, journées de Sobrarbre, 2019)</w:t>
      </w:r>
    </w:p>
    <w:p w14:paraId="36EA4B00" w14:textId="77777777" w:rsidR="00D01D08" w:rsidRDefault="00D01D08" w:rsidP="00675DA3">
      <w:pPr>
        <w:rPr>
          <w:lang w:val="fr-FR"/>
        </w:rPr>
      </w:pPr>
    </w:p>
    <w:p w14:paraId="554C0F2C" w14:textId="77777777" w:rsidR="00D01D08" w:rsidRDefault="00D01D08" w:rsidP="00D01D08">
      <w:pPr>
        <w:pStyle w:val="Heading2"/>
      </w:pPr>
      <w:r>
        <w:t>funéraire</w:t>
      </w:r>
    </w:p>
    <w:p w14:paraId="61EEF275" w14:textId="77777777" w:rsidR="00D01D08" w:rsidRDefault="00D01D08" w:rsidP="00675DA3">
      <w:pPr>
        <w:rPr>
          <w:lang w:val="fr-FR"/>
        </w:rPr>
      </w:pPr>
    </w:p>
    <w:p w14:paraId="26D86CCA" w14:textId="7D32419D" w:rsidR="00D01D08" w:rsidRDefault="00D01D08" w:rsidP="00D01D08">
      <w:pPr>
        <w:rPr>
          <w:lang w:val="fr-FR"/>
        </w:rPr>
      </w:pPr>
      <w:r>
        <w:rPr>
          <w:lang w:val="fr-FR"/>
        </w:rPr>
        <w:t xml:space="preserve">~Kharaysin, 2 haches polies, des meules, des molettes et une cache de 5 lames bipolaires </w:t>
      </w:r>
      <w:r>
        <w:rPr>
          <w:lang w:val="fr-FR" w:eastAsia="en-GB"/>
        </w:rPr>
        <w:t xml:space="preserve">(BIB 3016) Les caches [de lames] de </w:t>
      </w:r>
      <w:hyperlink r:id="rId444" w:anchor="Sit_Kfar_HaHoresh" w:history="1">
        <w:r w:rsidR="00482CA1" w:rsidRPr="00482CA1">
          <w:rPr>
            <w:rStyle w:val="Hyperlink"/>
            <w:lang w:val="fr-FR" w:eastAsia="en-GB"/>
          </w:rPr>
          <w:t>Kfar Hahoresh</w:t>
        </w:r>
      </w:hyperlink>
      <w:r>
        <w:rPr>
          <w:lang w:val="fr-FR" w:eastAsia="en-GB"/>
        </w:rPr>
        <w:t xml:space="preserve">, Shillourkambos, </w:t>
      </w:r>
      <w:hyperlink r:id="rId445" w:anchor="Sit_Catal_Huyuk" w:history="1">
        <w:r w:rsidR="00E95BCD">
          <w:rPr>
            <w:rStyle w:val="Hyperlink"/>
            <w:lang w:val="fr-FR"/>
          </w:rPr>
          <w:t>C</w:t>
        </w:r>
        <w:r w:rsidR="00E95BCD" w:rsidRPr="0032190F">
          <w:rPr>
            <w:rStyle w:val="Hyperlink"/>
            <w:lang w:val="fr-FR"/>
          </w:rPr>
          <w:t>atal H</w:t>
        </w:r>
        <w:r w:rsidR="00E95BCD">
          <w:rPr>
            <w:rStyle w:val="Hyperlink"/>
            <w:lang w:val="fr-FR"/>
          </w:rPr>
          <w:t>u</w:t>
        </w:r>
        <w:r w:rsidR="00E95BCD" w:rsidRPr="0032190F">
          <w:rPr>
            <w:rStyle w:val="Hyperlink"/>
            <w:lang w:val="fr-FR"/>
          </w:rPr>
          <w:t>y</w:t>
        </w:r>
        <w:r w:rsidR="00E95BCD">
          <w:rPr>
            <w:rStyle w:val="Hyperlink"/>
            <w:lang w:val="fr-FR"/>
          </w:rPr>
          <w:t>u</w:t>
        </w:r>
        <w:r w:rsidR="00E95BCD" w:rsidRPr="0032190F">
          <w:rPr>
            <w:rStyle w:val="Hyperlink"/>
            <w:lang w:val="fr-FR"/>
          </w:rPr>
          <w:t>k</w:t>
        </w:r>
      </w:hyperlink>
      <w:r w:rsidR="00E95BCD">
        <w:rPr>
          <w:rStyle w:val="Hyperlink"/>
          <w:lang w:val="fr-FR"/>
        </w:rPr>
        <w:t xml:space="preserve"> </w:t>
      </w:r>
      <w:r>
        <w:rPr>
          <w:lang w:val="fr-FR" w:eastAsia="en-GB"/>
        </w:rPr>
        <w:t>sont aussi associées à des espaces funéraires (BIB 3016)</w:t>
      </w:r>
    </w:p>
    <w:p w14:paraId="57D245A4" w14:textId="77777777" w:rsidR="00D01D08" w:rsidRPr="00675DA3" w:rsidRDefault="00D01D08" w:rsidP="00675DA3">
      <w:pPr>
        <w:rPr>
          <w:lang w:val="fr-FR"/>
        </w:rPr>
      </w:pPr>
    </w:p>
    <w:p w14:paraId="38C690A0" w14:textId="77777777" w:rsidR="00F57585" w:rsidRPr="00B624D1" w:rsidRDefault="00F57585" w:rsidP="00242C0F">
      <w:pPr>
        <w:rPr>
          <w:lang w:val="fr-FR"/>
        </w:rPr>
      </w:pPr>
    </w:p>
    <w:p w14:paraId="34A7211E" w14:textId="77777777" w:rsidR="009653A3" w:rsidRPr="001642B9" w:rsidRDefault="009653A3" w:rsidP="00426FF9">
      <w:pPr>
        <w:pStyle w:val="Heading1"/>
        <w:rPr>
          <w:lang w:val="en-GB"/>
        </w:rPr>
      </w:pPr>
      <w:bookmarkStart w:id="254" w:name="Sit_Halula"/>
      <w:r w:rsidRPr="001642B9">
        <w:rPr>
          <w:lang w:val="en-GB"/>
        </w:rPr>
        <w:t>HALULA</w:t>
      </w:r>
    </w:p>
    <w:bookmarkEnd w:id="254"/>
    <w:p w14:paraId="0AAE5152" w14:textId="77777777" w:rsidR="009653A3" w:rsidRPr="001642B9" w:rsidRDefault="00626BF6" w:rsidP="00242C0F">
      <w:pPr>
        <w:rPr>
          <w:sz w:val="20"/>
          <w:lang w:val="en-GB"/>
        </w:rPr>
      </w:pPr>
      <w:r w:rsidRPr="001642B9">
        <w:rPr>
          <w:sz w:val="20"/>
          <w:lang w:val="en-GB"/>
        </w:rPr>
        <w:t>Hallula</w:t>
      </w:r>
      <w:r w:rsidR="00CF70EF" w:rsidRPr="001642B9">
        <w:rPr>
          <w:sz w:val="20"/>
          <w:lang w:val="en-GB"/>
        </w:rPr>
        <w:t>, Tell Halula</w:t>
      </w:r>
    </w:p>
    <w:p w14:paraId="5C726CF6" w14:textId="77777777" w:rsidR="00626BF6" w:rsidRPr="001642B9" w:rsidRDefault="00626BF6" w:rsidP="00242C0F">
      <w:pPr>
        <w:rPr>
          <w:lang w:val="en-GB"/>
        </w:rPr>
      </w:pPr>
    </w:p>
    <w:p w14:paraId="2CCAFFB9" w14:textId="730E2E79" w:rsidR="000B5678" w:rsidRPr="0032190F" w:rsidRDefault="00CF70EF" w:rsidP="00CF70EF">
      <w:pPr>
        <w:jc w:val="both"/>
        <w:rPr>
          <w:lang w:val="fr-FR"/>
        </w:rPr>
      </w:pPr>
      <w:r w:rsidRPr="001642B9">
        <w:rPr>
          <w:lang w:val="en-GB"/>
        </w:rPr>
        <w:t xml:space="preserve">Nord-Levant (BIB 2657). </w:t>
      </w:r>
      <w:r w:rsidR="00AF4FF6" w:rsidRPr="0032190F">
        <w:rPr>
          <w:lang w:val="fr-FR"/>
        </w:rPr>
        <w:t xml:space="preserve">Attribué au </w:t>
      </w:r>
      <w:hyperlink r:id="rId446" w:anchor="Cul_Natoufien" w:history="1">
        <w:r w:rsidR="00AF4FF6" w:rsidRPr="0032190F">
          <w:rPr>
            <w:rStyle w:val="Hyperlink"/>
            <w:lang w:val="fr-FR"/>
          </w:rPr>
          <w:t>Natoufien</w:t>
        </w:r>
      </w:hyperlink>
      <w:r w:rsidR="00AF4FF6" w:rsidRPr="0032190F">
        <w:rPr>
          <w:lang w:val="fr-FR"/>
        </w:rPr>
        <w:t xml:space="preserve"> (SS BIB).</w:t>
      </w:r>
      <w:r>
        <w:rPr>
          <w:lang w:val="fr-FR"/>
        </w:rPr>
        <w:t xml:space="preserve"> Le site d’Halula,</w:t>
      </w:r>
      <w:r w:rsidR="004E45AC" w:rsidRPr="0032190F">
        <w:rPr>
          <w:lang w:val="fr-FR"/>
        </w:rPr>
        <w:t>, dans la v</w:t>
      </w:r>
      <w:r w:rsidR="000B5678" w:rsidRPr="0032190F">
        <w:rPr>
          <w:lang w:val="fr-FR"/>
        </w:rPr>
        <w:t>allée moyenne de l’Eup</w:t>
      </w:r>
      <w:r w:rsidR="0002734A" w:rsidRPr="0032190F">
        <w:rPr>
          <w:lang w:val="fr-FR"/>
        </w:rPr>
        <w:t>h</w:t>
      </w:r>
      <w:r w:rsidR="000B5678" w:rsidRPr="0032190F">
        <w:rPr>
          <w:lang w:val="fr-FR"/>
        </w:rPr>
        <w:t xml:space="preserve">rate, nord-ouest de la Syrie. Proche du site de </w:t>
      </w:r>
      <w:hyperlink w:anchor="Sit_Jerf_Ahmar" w:history="1">
        <w:r w:rsidR="000B5678" w:rsidRPr="0032190F">
          <w:rPr>
            <w:rStyle w:val="Hyperlink"/>
            <w:lang w:val="fr-FR"/>
          </w:rPr>
          <w:t>Jerf el Ahmar</w:t>
        </w:r>
      </w:hyperlink>
      <w:r w:rsidR="000B5678" w:rsidRPr="0032190F">
        <w:rPr>
          <w:b/>
          <w:lang w:val="fr-FR"/>
        </w:rPr>
        <w:t xml:space="preserve">. </w:t>
      </w:r>
      <w:r w:rsidR="000B5678" w:rsidRPr="0032190F">
        <w:rPr>
          <w:lang w:val="fr-FR"/>
        </w:rPr>
        <w:t xml:space="preserve">Phase d’occupation allant du </w:t>
      </w:r>
      <w:hyperlink r:id="rId447" w:anchor="Cul_PPNB_moyen" w:history="1">
        <w:r w:rsidR="007C07F4" w:rsidRPr="007C07F4">
          <w:rPr>
            <w:rStyle w:val="Hyperlink"/>
            <w:lang w:val="fr-FR"/>
          </w:rPr>
          <w:t>MPPNB</w:t>
        </w:r>
      </w:hyperlink>
      <w:r w:rsidR="000B5678" w:rsidRPr="0032190F">
        <w:rPr>
          <w:lang w:val="fr-FR"/>
        </w:rPr>
        <w:t xml:space="preserve"> jusqu’à la période de Halaf-Obeid (8800-6700BP non claibré). </w:t>
      </w:r>
    </w:p>
    <w:p w14:paraId="02C11455" w14:textId="77777777" w:rsidR="000B5678" w:rsidRPr="0032190F" w:rsidRDefault="000B5678" w:rsidP="00CF70EF">
      <w:pPr>
        <w:jc w:val="both"/>
        <w:rPr>
          <w:lang w:val="fr-FR"/>
        </w:rPr>
      </w:pPr>
      <w:r w:rsidRPr="0032190F">
        <w:rPr>
          <w:lang w:val="fr-FR"/>
        </w:rPr>
        <w:t>3 grandes phase</w:t>
      </w:r>
      <w:r w:rsidR="009653A3" w:rsidRPr="0032190F">
        <w:rPr>
          <w:b/>
          <w:lang w:val="fr-FR"/>
        </w:rPr>
        <w:t>s</w:t>
      </w:r>
      <w:r w:rsidRPr="0032190F">
        <w:rPr>
          <w:lang w:val="fr-FR"/>
        </w:rPr>
        <w:t xml:space="preserve"> d’occupation : néolithique pré-céramique (IX milléanire BP), le pré-Halaf (VIII milléan</w:t>
      </w:r>
      <w:r w:rsidR="00911481" w:rsidRPr="0032190F">
        <w:rPr>
          <w:lang w:val="fr-FR"/>
        </w:rPr>
        <w:t>a</w:t>
      </w:r>
      <w:r w:rsidRPr="0032190F">
        <w:rPr>
          <w:lang w:val="fr-FR"/>
        </w:rPr>
        <w:t xml:space="preserve">ire BP) et la période Halaf. </w:t>
      </w:r>
    </w:p>
    <w:p w14:paraId="4435B63A" w14:textId="77777777" w:rsidR="000B5678" w:rsidRPr="0032190F" w:rsidRDefault="000B5678" w:rsidP="00242C0F">
      <w:pPr>
        <w:rPr>
          <w:lang w:val="fr-FR"/>
        </w:rPr>
      </w:pPr>
    </w:p>
    <w:p w14:paraId="5B9CB580" w14:textId="09034EA0" w:rsidR="000B5678" w:rsidRPr="0032190F" w:rsidRDefault="009653A3" w:rsidP="00242C0F">
      <w:pPr>
        <w:jc w:val="both"/>
        <w:rPr>
          <w:lang w:val="fr-FR"/>
        </w:rPr>
      </w:pPr>
      <w:r w:rsidRPr="0032190F">
        <w:rPr>
          <w:lang w:val="fr-FR"/>
        </w:rPr>
        <w:t xml:space="preserve">L’horizon </w:t>
      </w:r>
      <w:hyperlink r:id="rId448" w:anchor="Cul_PPNB" w:history="1">
        <w:r w:rsidRPr="0032190F">
          <w:rPr>
            <w:rStyle w:val="Hyperlink"/>
            <w:lang w:val="fr-FR"/>
          </w:rPr>
          <w:t>PPNB</w:t>
        </w:r>
      </w:hyperlink>
      <w:r w:rsidRPr="0032190F">
        <w:rPr>
          <w:lang w:val="fr-FR"/>
        </w:rPr>
        <w:t xml:space="preserve">, </w:t>
      </w:r>
      <w:r w:rsidR="00681E05">
        <w:rPr>
          <w:lang w:val="fr-FR"/>
        </w:rPr>
        <w:t>L</w:t>
      </w:r>
      <w:r w:rsidRPr="0032190F">
        <w:rPr>
          <w:lang w:val="fr-FR"/>
        </w:rPr>
        <w:t>PPNB : l</w:t>
      </w:r>
      <w:r w:rsidR="000B5678" w:rsidRPr="0032190F">
        <w:rPr>
          <w:lang w:val="fr-FR"/>
        </w:rPr>
        <w:t>e début de l’occupation vers 8 700 BP, car</w:t>
      </w:r>
      <w:r w:rsidR="00BD4E29" w:rsidRPr="0032190F">
        <w:rPr>
          <w:lang w:val="fr-FR"/>
        </w:rPr>
        <w:t>a</w:t>
      </w:r>
      <w:r w:rsidR="000B5678" w:rsidRPr="0032190F">
        <w:rPr>
          <w:lang w:val="fr-FR"/>
        </w:rPr>
        <w:t xml:space="preserve">ctérisée par des maisons rectangulaires de type pluricellulaires (3 à 5 pièces) construites en briques crues ou en pisé et selon les cas avec des fondations en pierre. La chaux est utilisée pour le revêtement des sols et la surface interne des murs. L’accès se fait généralement par le mur sud à travers un passage étroit. Une pièce centrale de 20 à </w:t>
      </w:r>
      <w:smartTag w:uri="urn:schemas-microsoft-com:office:smarttags" w:element="metricconverter">
        <w:smartTagPr>
          <w:attr w:name="ProductID" w:val="40 mﾲ"/>
        </w:smartTagPr>
        <w:r w:rsidR="000B5678" w:rsidRPr="0032190F">
          <w:rPr>
            <w:lang w:val="fr-FR"/>
          </w:rPr>
          <w:t>40 m²</w:t>
        </w:r>
      </w:smartTag>
      <w:r w:rsidR="000B5678" w:rsidRPr="0032190F">
        <w:rPr>
          <w:lang w:val="fr-FR"/>
        </w:rPr>
        <w:t xml:space="preserve"> enduite (parois et sol) de chaux qui montrent des traces de réfection. Dans cette pièce se situe le foyer et les dispositifs domestiques habituels, les dispositifs secondaires de stockage (</w:t>
      </w:r>
      <w:hyperlink r:id="rId449" w:anchor="Cul_Neo__econom_stockage_agr_silo" w:history="1">
        <w:r w:rsidR="0007541A" w:rsidRPr="0007541A">
          <w:rPr>
            <w:rStyle w:val="Hyperlink"/>
            <w:lang w:val="fr-FR"/>
          </w:rPr>
          <w:t>silos</w:t>
        </w:r>
      </w:hyperlink>
      <w:r w:rsidR="0007541A" w:rsidRPr="0007541A">
        <w:rPr>
          <w:lang w:val="fr-FR"/>
        </w:rPr>
        <w:t xml:space="preserve"> </w:t>
      </w:r>
      <w:r w:rsidR="000B5678" w:rsidRPr="0032190F">
        <w:rPr>
          <w:lang w:val="fr-FR"/>
        </w:rPr>
        <w:t xml:space="preserve">en pisé) se font dans les autres pièces. On y rentre par des hublots surélevés. </w:t>
      </w:r>
    </w:p>
    <w:p w14:paraId="25EBC598" w14:textId="77777777" w:rsidR="000B5678" w:rsidRPr="0032190F" w:rsidRDefault="000B5678" w:rsidP="00242C0F">
      <w:pPr>
        <w:rPr>
          <w:lang w:val="fr-FR"/>
        </w:rPr>
      </w:pPr>
      <w:r w:rsidRPr="0032190F">
        <w:rPr>
          <w:lang w:val="fr-FR"/>
        </w:rPr>
        <w:lastRenderedPageBreak/>
        <w:t>Dans les aires extérieurs des indices d’activités de dépecage, de stockage, de débitage, de séchage (</w:t>
      </w:r>
      <w:r w:rsidRPr="0032190F">
        <w:rPr>
          <w:i/>
          <w:lang w:val="fr-FR"/>
        </w:rPr>
        <w:t>grill plan</w:t>
      </w:r>
      <w:r w:rsidRPr="0032190F">
        <w:rPr>
          <w:lang w:val="fr-FR"/>
        </w:rPr>
        <w:t xml:space="preserve">) sont mises ne évidences. </w:t>
      </w:r>
    </w:p>
    <w:p w14:paraId="610826BE" w14:textId="77777777" w:rsidR="000B5678" w:rsidRPr="0032190F" w:rsidRDefault="000B5678" w:rsidP="00242C0F">
      <w:pPr>
        <w:rPr>
          <w:lang w:val="fr-FR"/>
        </w:rPr>
      </w:pPr>
    </w:p>
    <w:p w14:paraId="10C32EA7" w14:textId="77777777" w:rsidR="000B5678" w:rsidRPr="0032190F" w:rsidRDefault="000B5678" w:rsidP="00242C0F">
      <w:pPr>
        <w:jc w:val="both"/>
        <w:rPr>
          <w:lang w:val="fr-FR"/>
        </w:rPr>
      </w:pPr>
      <w:r w:rsidRPr="0032190F">
        <w:rPr>
          <w:lang w:val="fr-FR"/>
        </w:rPr>
        <w:t>Certaines habitations montrent des apparats symboliques avec des dépôt</w:t>
      </w:r>
      <w:r w:rsidR="00BD4E29" w:rsidRPr="0032190F">
        <w:rPr>
          <w:lang w:val="fr-FR"/>
        </w:rPr>
        <w:t>s</w:t>
      </w:r>
      <w:r w:rsidRPr="0032190F">
        <w:rPr>
          <w:lang w:val="fr-FR"/>
        </w:rPr>
        <w:t xml:space="preserve"> de bucrane</w:t>
      </w:r>
      <w:r w:rsidR="00BD4E29" w:rsidRPr="0032190F">
        <w:rPr>
          <w:lang w:val="fr-FR"/>
        </w:rPr>
        <w:t>s</w:t>
      </w:r>
      <w:r w:rsidRPr="0032190F">
        <w:rPr>
          <w:lang w:val="fr-FR"/>
        </w:rPr>
        <w:t xml:space="preserve"> dans les fondations, des décors peints, des figurations (au total 23 figures féminines distribuées autour d’une figure quadrungulaire formé de traits parallèles) et la disposition de sépultures dans des fosses creusées sous le sol. </w:t>
      </w:r>
    </w:p>
    <w:p w14:paraId="2AE1782A" w14:textId="77777777" w:rsidR="000B5678" w:rsidRPr="0032190F" w:rsidRDefault="000B5678" w:rsidP="00242C0F">
      <w:pPr>
        <w:rPr>
          <w:lang w:val="fr-FR"/>
        </w:rPr>
      </w:pPr>
    </w:p>
    <w:p w14:paraId="26CB9F47" w14:textId="77777777" w:rsidR="000B5678" w:rsidRPr="0032190F" w:rsidRDefault="000B5678" w:rsidP="00242C0F">
      <w:pPr>
        <w:jc w:val="both"/>
        <w:rPr>
          <w:lang w:val="fr-FR"/>
        </w:rPr>
      </w:pPr>
      <w:r w:rsidRPr="0032190F">
        <w:rPr>
          <w:lang w:val="fr-FR"/>
        </w:rPr>
        <w:t xml:space="preserve">A la fin de cet horizon on note la présence d’une architecture monumentale en l’occurrence conservée par un mur de </w:t>
      </w:r>
      <w:smartTag w:uri="urn:schemas-microsoft-com:office:smarttags" w:element="metricconverter">
        <w:smartTagPr>
          <w:attr w:name="ProductID" w:val="4 m"/>
        </w:smartTagPr>
        <w:r w:rsidRPr="0032190F">
          <w:rPr>
            <w:lang w:val="fr-FR"/>
          </w:rPr>
          <w:t>4 m</w:t>
        </w:r>
      </w:smartTag>
      <w:r w:rsidRPr="0032190F">
        <w:rPr>
          <w:lang w:val="fr-FR"/>
        </w:rPr>
        <w:t xml:space="preserve"> de haut sur une longueur de </w:t>
      </w:r>
      <w:smartTag w:uri="urn:schemas-microsoft-com:office:smarttags" w:element="metricconverter">
        <w:smartTagPr>
          <w:attr w:name="ProductID" w:val="28 m"/>
        </w:smartTagPr>
        <w:r w:rsidRPr="0032190F">
          <w:rPr>
            <w:lang w:val="fr-FR"/>
          </w:rPr>
          <w:t>28 m</w:t>
        </w:r>
      </w:smartTag>
      <w:r w:rsidRPr="0032190F">
        <w:rPr>
          <w:lang w:val="fr-FR"/>
        </w:rPr>
        <w:t>. Cet édifice est interprété comme le mur de terrassement pour la construction d’une plate-forme sur laquelle viendrait s’édifier une maison aux caractéristiques originales (p</w:t>
      </w:r>
      <w:r w:rsidR="00360339" w:rsidRPr="0032190F">
        <w:rPr>
          <w:lang w:val="fr-FR"/>
        </w:rPr>
        <w:t>lan</w:t>
      </w:r>
      <w:r w:rsidRPr="0032190F">
        <w:rPr>
          <w:lang w:val="fr-FR"/>
        </w:rPr>
        <w:t xml:space="preserve"> rectangulaire pluri-cellulaires, socle de pierre plus important). </w:t>
      </w:r>
    </w:p>
    <w:p w14:paraId="6CAA2D39" w14:textId="77777777" w:rsidR="000B5678" w:rsidRPr="0032190F" w:rsidRDefault="000B5678" w:rsidP="00242C0F">
      <w:pPr>
        <w:rPr>
          <w:lang w:val="fr-FR"/>
        </w:rPr>
      </w:pPr>
    </w:p>
    <w:p w14:paraId="5795DA05" w14:textId="28D1A205" w:rsidR="000B5678" w:rsidRPr="0032190F" w:rsidRDefault="000B5678" w:rsidP="00242C0F">
      <w:pPr>
        <w:jc w:val="both"/>
        <w:rPr>
          <w:lang w:val="fr-FR"/>
        </w:rPr>
      </w:pPr>
      <w:r w:rsidRPr="0032190F">
        <w:rPr>
          <w:lang w:val="fr-FR"/>
        </w:rPr>
        <w:t>L’industrie lithique se caractérise par la présence de silex, d’</w:t>
      </w:r>
      <w:hyperlink r:id="rId450" w:anchor="Sit_Obsidienne" w:history="1">
        <w:r w:rsidR="009F2A99" w:rsidRPr="009F2A99">
          <w:rPr>
            <w:rStyle w:val="Hyperlink"/>
            <w:szCs w:val="20"/>
            <w:lang w:val="fr-FR"/>
          </w:rPr>
          <w:t>obsidienne</w:t>
        </w:r>
      </w:hyperlink>
      <w:r w:rsidRPr="0032190F">
        <w:rPr>
          <w:lang w:val="fr-FR"/>
        </w:rPr>
        <w:t xml:space="preserve"> (en provenance d’Anatolie centrale et orientale) et de craie. Une technique de débitage </w:t>
      </w:r>
      <w:hyperlink r:id="rId451" w:anchor="CO_Taille_bipolaire" w:history="1">
        <w:r w:rsidR="00493407" w:rsidRPr="00493407">
          <w:rPr>
            <w:rStyle w:val="Hyperlink"/>
            <w:lang w:val="fr-FR"/>
          </w:rPr>
          <w:t>bipolaire</w:t>
        </w:r>
      </w:hyperlink>
      <w:r w:rsidR="00493407">
        <w:rPr>
          <w:lang w:val="fr-FR"/>
        </w:rPr>
        <w:t xml:space="preserve"> </w:t>
      </w:r>
      <w:r w:rsidRPr="0032190F">
        <w:rPr>
          <w:lang w:val="fr-FR"/>
        </w:rPr>
        <w:t xml:space="preserve">est renseignée à partir des nucléus bipolaires. Les produits résultants sont principalement des armatures offensives type </w:t>
      </w:r>
      <w:hyperlink r:id="rId452" w:anchor="Cul_Byblos_Pointes" w:history="1">
        <w:r w:rsidR="00F660C6" w:rsidRPr="004C4E8C">
          <w:rPr>
            <w:rStyle w:val="Hyperlink"/>
            <w:lang w:val="fr-FR"/>
          </w:rPr>
          <w:t>pointes de Byblos</w:t>
        </w:r>
      </w:hyperlink>
      <w:r w:rsidRPr="0032190F">
        <w:rPr>
          <w:lang w:val="fr-FR"/>
        </w:rPr>
        <w:t xml:space="preserve">. Dans les niveaux plus récents viennent s’adjoindre des </w:t>
      </w:r>
      <w:hyperlink r:id="rId453" w:anchor="Cul_Amuq_Pointes" w:history="1">
        <w:r w:rsidR="00524B70" w:rsidRPr="000E2667">
          <w:rPr>
            <w:rStyle w:val="Hyperlink"/>
            <w:lang w:val="fr-FR"/>
          </w:rPr>
          <w:t>pointes d'Amuq</w:t>
        </w:r>
      </w:hyperlink>
      <w:r w:rsidRPr="0032190F">
        <w:rPr>
          <w:lang w:val="fr-FR"/>
        </w:rPr>
        <w:t xml:space="preserve">. Grattoirs, perçoirs et burins viennent compléter l’outillage lithique.  </w:t>
      </w:r>
    </w:p>
    <w:p w14:paraId="2AD9C477" w14:textId="77777777" w:rsidR="000B5678" w:rsidRPr="0032190F" w:rsidRDefault="000B5678" w:rsidP="00242C0F">
      <w:pPr>
        <w:rPr>
          <w:lang w:val="fr-FR"/>
        </w:rPr>
      </w:pPr>
    </w:p>
    <w:p w14:paraId="7F52CA1D" w14:textId="7BD69F33" w:rsidR="000B5678" w:rsidRPr="0032190F" w:rsidRDefault="000B5678" w:rsidP="00242C0F">
      <w:pPr>
        <w:jc w:val="both"/>
        <w:rPr>
          <w:lang w:val="fr-FR"/>
        </w:rPr>
      </w:pPr>
      <w:r w:rsidRPr="0032190F">
        <w:rPr>
          <w:lang w:val="fr-FR"/>
        </w:rPr>
        <w:t>L’existence d’une proto-agriculture est assurée par la présence de cérales sauvages (</w:t>
      </w:r>
      <w:r w:rsidRPr="0032190F">
        <w:rPr>
          <w:i/>
          <w:lang w:val="fr-FR"/>
        </w:rPr>
        <w:t>T. dicoccoides</w:t>
      </w:r>
      <w:r w:rsidRPr="0032190F">
        <w:rPr>
          <w:lang w:val="fr-FR"/>
        </w:rPr>
        <w:t>, Hordeum spontaneum) auquels s’adjoignent les espèces cultivées (</w:t>
      </w:r>
      <w:r w:rsidRPr="0032190F">
        <w:rPr>
          <w:i/>
          <w:lang w:val="fr-FR"/>
        </w:rPr>
        <w:t>T. aestivum/ durum</w:t>
      </w:r>
      <w:r w:rsidRPr="0032190F">
        <w:rPr>
          <w:lang w:val="fr-FR"/>
        </w:rPr>
        <w:t xml:space="preserve">, T. </w:t>
      </w:r>
      <w:r w:rsidRPr="0032190F">
        <w:rPr>
          <w:i/>
          <w:lang w:val="fr-FR"/>
        </w:rPr>
        <w:t>mononoccum</w:t>
      </w:r>
      <w:r w:rsidRPr="0032190F">
        <w:rPr>
          <w:lang w:val="fr-FR"/>
        </w:rPr>
        <w:t xml:space="preserve"> et </w:t>
      </w:r>
      <w:r w:rsidRPr="0032190F">
        <w:rPr>
          <w:i/>
          <w:lang w:val="fr-FR"/>
        </w:rPr>
        <w:t>T. dicoccum</w:t>
      </w:r>
      <w:r w:rsidRPr="0032190F">
        <w:rPr>
          <w:lang w:val="fr-FR"/>
        </w:rPr>
        <w:t>) aisni que l’exploita</w:t>
      </w:r>
      <w:r w:rsidR="00A14D87" w:rsidRPr="0032190F">
        <w:rPr>
          <w:lang w:val="fr-FR"/>
        </w:rPr>
        <w:t>t</w:t>
      </w:r>
      <w:r w:rsidRPr="0032190F">
        <w:rPr>
          <w:lang w:val="fr-FR"/>
        </w:rPr>
        <w:t>ion de légumineuses (pois et lentilles). Anfin les analyses anthracologiques montrent une végétation plus humide qu’aujourd’hui. L’évolution de l’économie animale montre aussi un processus de domestication parallèle à la diminution des res</w:t>
      </w:r>
      <w:r w:rsidR="00B02F79">
        <w:rPr>
          <w:lang w:val="fr-FR"/>
        </w:rPr>
        <w:t>sources issues de la chasse (ga</w:t>
      </w:r>
      <w:r w:rsidRPr="0032190F">
        <w:rPr>
          <w:lang w:val="fr-FR"/>
        </w:rPr>
        <w:t>z</w:t>
      </w:r>
      <w:r w:rsidR="00B02F79">
        <w:rPr>
          <w:lang w:val="fr-FR"/>
        </w:rPr>
        <w:t>e</w:t>
      </w:r>
      <w:r w:rsidRPr="0032190F">
        <w:rPr>
          <w:lang w:val="fr-FR"/>
        </w:rPr>
        <w:t xml:space="preserve">lles, équidés, suidés, bovidés, issues de biotopes variés). Seule la chèvre puis rapidement le mouton est présent dès le début de l’occupation comme espèce domestiquée. La stratégie de l’élévage révèle un abattage préférentiel des jeunes mâles. A partir de </w:t>
      </w:r>
      <w:hyperlink r:id="rId454" w:anchor="Cul_PPNB_moyen" w:history="1">
        <w:r w:rsidR="007C07F4" w:rsidRPr="007C07F4">
          <w:rPr>
            <w:rStyle w:val="Hyperlink"/>
            <w:lang w:val="fr-FR"/>
          </w:rPr>
          <w:t>MPPNB</w:t>
        </w:r>
      </w:hyperlink>
      <w:r w:rsidRPr="0032190F">
        <w:rPr>
          <w:lang w:val="fr-FR"/>
        </w:rPr>
        <w:t xml:space="preserve"> stabilisation de l’activité d’élevage. Les activités cynégétiques restant substantielle pour l’aprovisonnment en viande. Une probable domestication des bovidés à l’article du </w:t>
      </w:r>
      <w:r w:rsidR="00681E05">
        <w:rPr>
          <w:lang w:val="fr-FR"/>
        </w:rPr>
        <w:t>M</w:t>
      </w:r>
      <w:r w:rsidRPr="0032190F">
        <w:rPr>
          <w:lang w:val="fr-FR"/>
        </w:rPr>
        <w:t xml:space="preserve">PPNB et du </w:t>
      </w:r>
      <w:r w:rsidR="00681E05">
        <w:rPr>
          <w:lang w:val="fr-FR"/>
        </w:rPr>
        <w:t>L</w:t>
      </w:r>
      <w:r w:rsidRPr="0032190F">
        <w:rPr>
          <w:lang w:val="fr-FR"/>
        </w:rPr>
        <w:t>PPNB (diminution en taille)</w:t>
      </w:r>
    </w:p>
    <w:p w14:paraId="2620C647" w14:textId="77777777" w:rsidR="00626BF6" w:rsidRPr="0032190F" w:rsidRDefault="00626BF6" w:rsidP="00242C0F">
      <w:pPr>
        <w:jc w:val="both"/>
        <w:rPr>
          <w:lang w:val="fr-FR"/>
        </w:rPr>
      </w:pPr>
    </w:p>
    <w:p w14:paraId="5263627D" w14:textId="3BDBC525" w:rsidR="00626BF6" w:rsidRDefault="00626BF6" w:rsidP="00242C0F">
      <w:pPr>
        <w:jc w:val="both"/>
        <w:rPr>
          <w:lang w:val="fr-FR"/>
        </w:rPr>
      </w:pPr>
      <w:r w:rsidRPr="0032190F">
        <w:rPr>
          <w:lang w:val="fr-FR"/>
        </w:rPr>
        <w:t xml:space="preserve">Traces d’utilisation de </w:t>
      </w:r>
      <w:r w:rsidRPr="00CD0706">
        <w:rPr>
          <w:i/>
          <w:lang w:val="fr-FR"/>
        </w:rPr>
        <w:t>tribulum</w:t>
      </w:r>
      <w:r w:rsidRPr="0032190F">
        <w:rPr>
          <w:lang w:val="fr-FR"/>
        </w:rPr>
        <w:t xml:space="preserve"> au </w:t>
      </w:r>
      <w:r w:rsidR="00681E05">
        <w:rPr>
          <w:lang w:val="fr-FR"/>
        </w:rPr>
        <w:t>L</w:t>
      </w:r>
      <w:r w:rsidRPr="0032190F">
        <w:rPr>
          <w:lang w:val="fr-FR"/>
        </w:rPr>
        <w:t>PPNB (BIB 2219 p. 306, 308)</w:t>
      </w:r>
    </w:p>
    <w:p w14:paraId="49C6474D" w14:textId="77777777" w:rsidR="00F57585" w:rsidRDefault="00F57585" w:rsidP="00242C0F">
      <w:pPr>
        <w:jc w:val="both"/>
        <w:rPr>
          <w:lang w:val="fr-FR"/>
        </w:rPr>
      </w:pPr>
    </w:p>
    <w:p w14:paraId="56AA3268" w14:textId="4A95A9B2" w:rsidR="00F57585" w:rsidRDefault="00F57585" w:rsidP="00242C0F">
      <w:pPr>
        <w:jc w:val="both"/>
        <w:rPr>
          <w:lang w:val="fr-FR"/>
        </w:rPr>
      </w:pPr>
      <w:r>
        <w:rPr>
          <w:lang w:val="fr-FR"/>
        </w:rPr>
        <w:t xml:space="preserve">Un </w:t>
      </w:r>
      <w:r w:rsidRPr="00F57585">
        <w:rPr>
          <w:i/>
          <w:lang w:val="fr-FR"/>
        </w:rPr>
        <w:t>pool</w:t>
      </w:r>
      <w:r>
        <w:rPr>
          <w:lang w:val="fr-FR"/>
        </w:rPr>
        <w:t xml:space="preserve"> génétique comparable à celui de </w:t>
      </w:r>
      <w:hyperlink r:id="rId455" w:anchor="Sit_Ramad" w:history="1">
        <w:r w:rsidRPr="00F57585">
          <w:rPr>
            <w:rStyle w:val="Hyperlink"/>
            <w:lang w:val="fr-FR"/>
          </w:rPr>
          <w:t>Ram</w:t>
        </w:r>
        <w:r>
          <w:rPr>
            <w:rStyle w:val="Hyperlink"/>
            <w:lang w:val="fr-FR"/>
          </w:rPr>
          <w:t>ad</w:t>
        </w:r>
      </w:hyperlink>
      <w:r>
        <w:rPr>
          <w:lang w:val="fr-FR"/>
        </w:rPr>
        <w:t xml:space="preserve"> qui montre des mariage et implique échang</w:t>
      </w:r>
      <w:r w:rsidR="00CF70EF">
        <w:rPr>
          <w:lang w:val="fr-FR"/>
        </w:rPr>
        <w:t>es à longue distance (BIB 2603) Des études génétiques ont été effectuées sur certains individus (BIB 2657)</w:t>
      </w:r>
    </w:p>
    <w:p w14:paraId="5A5CAD07" w14:textId="77777777" w:rsidR="001F5511" w:rsidRDefault="001F5511" w:rsidP="00242C0F">
      <w:pPr>
        <w:jc w:val="both"/>
        <w:rPr>
          <w:lang w:val="fr-FR"/>
        </w:rPr>
      </w:pPr>
    </w:p>
    <w:p w14:paraId="3066B8F0" w14:textId="41749CB9" w:rsidR="001F5511" w:rsidRDefault="001F5511" w:rsidP="00242C0F">
      <w:pPr>
        <w:jc w:val="both"/>
        <w:rPr>
          <w:lang w:val="fr-FR"/>
        </w:rPr>
      </w:pPr>
      <w:r>
        <w:rPr>
          <w:lang w:val="fr-FR"/>
        </w:rPr>
        <w:t xml:space="preserve">Figurine(s) d'argile(s) représentant un </w:t>
      </w:r>
      <w:hyperlink r:id="rId456" w:anchor="Cul_Art_TAC_T_z_bovide_boeufs" w:history="1">
        <w:r w:rsidRPr="001F5511">
          <w:rPr>
            <w:rStyle w:val="Hyperlink"/>
            <w:lang w:val="fr-FR"/>
          </w:rPr>
          <w:t>boeuf</w:t>
        </w:r>
      </w:hyperlink>
      <w:r>
        <w:rPr>
          <w:lang w:val="fr-FR"/>
        </w:rPr>
        <w:t xml:space="preserve"> (BIB 2733)</w:t>
      </w:r>
    </w:p>
    <w:p w14:paraId="6FD1AF65" w14:textId="77777777" w:rsidR="00BD4E29" w:rsidRPr="0032190F" w:rsidRDefault="00BD4E29" w:rsidP="00242C0F">
      <w:pPr>
        <w:rPr>
          <w:lang w:val="fr-FR"/>
        </w:rPr>
      </w:pPr>
    </w:p>
    <w:p w14:paraId="5A429839" w14:textId="77777777" w:rsidR="000B5678" w:rsidRPr="0032190F" w:rsidRDefault="000B5678" w:rsidP="00242C0F">
      <w:pPr>
        <w:pStyle w:val="Heading2"/>
      </w:pPr>
      <w:r w:rsidRPr="0032190F">
        <w:t>funéraire</w:t>
      </w:r>
    </w:p>
    <w:p w14:paraId="47D69727" w14:textId="77777777" w:rsidR="000B5678" w:rsidRPr="0032190F" w:rsidRDefault="000B5678" w:rsidP="00242C0F">
      <w:pPr>
        <w:rPr>
          <w:lang w:val="fr-FR"/>
        </w:rPr>
      </w:pPr>
    </w:p>
    <w:p w14:paraId="0E7181D9" w14:textId="77777777" w:rsidR="000B5678" w:rsidRPr="0032190F" w:rsidRDefault="000B5678" w:rsidP="00242C0F">
      <w:pPr>
        <w:jc w:val="both"/>
        <w:rPr>
          <w:lang w:val="fr-FR"/>
        </w:rPr>
      </w:pPr>
      <w:r w:rsidRPr="0032190F">
        <w:rPr>
          <w:lang w:val="fr-FR"/>
        </w:rPr>
        <w:t xml:space="preserve">30 structures funéraires pour le PPNB montrant un dépôt sépulcral à l’intérieur des maisons, la plupart </w:t>
      </w:r>
      <w:r w:rsidR="00E171F2" w:rsidRPr="0032190F">
        <w:rPr>
          <w:lang w:val="fr-FR"/>
        </w:rPr>
        <w:t>au sud de la pièce principale (</w:t>
      </w:r>
      <w:r w:rsidRPr="0032190F">
        <w:rPr>
          <w:lang w:val="fr-FR"/>
        </w:rPr>
        <w:t xml:space="preserve">de 2 à 13 sépultures par maison). Il s’agit d’inhumations individuelles, la plupart primaires, dans des fosses circulaires à faible diamètre et profondeur relativement grande. La position des corps est très </w:t>
      </w:r>
      <w:r w:rsidR="00E171F2" w:rsidRPr="0032190F">
        <w:rPr>
          <w:lang w:val="fr-FR"/>
        </w:rPr>
        <w:t>similaire</w:t>
      </w:r>
      <w:r w:rsidRPr="0032190F">
        <w:rPr>
          <w:lang w:val="fr-FR"/>
        </w:rPr>
        <w:t xml:space="preserve"> : position assise, jambes et bras légèrement fléchis, disposés latéralement au corps. La découverte de résidus textiles confirme l’usage de </w:t>
      </w:r>
      <w:r w:rsidR="00300DEE">
        <w:rPr>
          <w:lang w:val="fr-FR"/>
        </w:rPr>
        <w:t>suaires</w:t>
      </w:r>
      <w:r w:rsidRPr="0032190F">
        <w:rPr>
          <w:lang w:val="fr-FR"/>
        </w:rPr>
        <w:t xml:space="preserve">. La fermeture de la fosse se faisant par des briques (ou du pisé) qui se placent de manière jointive au sol enduit à partir duquel elles sont posées. Colliers, bracelets, perles de pierre, coqillages sont peut-être des effets personnel du défunt, mais on note aussi la présence d’offrandes : </w:t>
      </w:r>
      <w:r w:rsidRPr="0032190F">
        <w:rPr>
          <w:lang w:val="fr-FR"/>
        </w:rPr>
        <w:lastRenderedPageBreak/>
        <w:t xml:space="preserve">plaquettes de pierres incisées, outils. Parfois on note des sépultures secondaires aussi avec un unique dépôt de crâne. Les individus (forte représentation infantile) sont marqués par une gacilité importante, la pathologie la plus courante étant celle d’une hypoplasie dentaire indicateur d’un stress nutritionnel. </w:t>
      </w:r>
    </w:p>
    <w:p w14:paraId="338F0AAB" w14:textId="77777777" w:rsidR="000B5678" w:rsidRPr="0032190F" w:rsidRDefault="000B5678" w:rsidP="00242C0F">
      <w:pPr>
        <w:rPr>
          <w:lang w:val="fr-FR"/>
        </w:rPr>
      </w:pPr>
    </w:p>
    <w:p w14:paraId="11991BBD" w14:textId="77777777" w:rsidR="000B5678" w:rsidRDefault="00BD4E29" w:rsidP="00242C0F">
      <w:pPr>
        <w:rPr>
          <w:lang w:val="fr-FR"/>
        </w:rPr>
      </w:pPr>
      <w:r w:rsidRPr="0032190F">
        <w:rPr>
          <w:lang w:val="fr-FR"/>
        </w:rPr>
        <w:t>(</w:t>
      </w:r>
      <w:r w:rsidR="000B5678" w:rsidRPr="0032190F">
        <w:rPr>
          <w:lang w:val="fr-FR"/>
        </w:rPr>
        <w:t>B</w:t>
      </w:r>
      <w:r w:rsidRPr="0032190F">
        <w:rPr>
          <w:lang w:val="fr-FR"/>
        </w:rPr>
        <w:t xml:space="preserve">IB </w:t>
      </w:r>
      <w:r w:rsidR="000B5678" w:rsidRPr="0032190F">
        <w:rPr>
          <w:lang w:val="fr-FR"/>
        </w:rPr>
        <w:t>Halula, village néolithique en Syrie du Nord, Miquel Molist Monaña, pp. 33-</w:t>
      </w:r>
      <w:smartTag w:uri="urn:schemas-microsoft-com:office:smarttags" w:element="metricconverter">
        <w:smartTagPr>
          <w:attr w:name="ProductID" w:val="50 in"/>
        </w:smartTagPr>
        <w:r w:rsidR="000B5678" w:rsidRPr="0032190F">
          <w:rPr>
            <w:lang w:val="fr-FR"/>
          </w:rPr>
          <w:t>50 in</w:t>
        </w:r>
      </w:smartTag>
      <w:r w:rsidR="000B5678" w:rsidRPr="0032190F">
        <w:rPr>
          <w:lang w:val="fr-FR"/>
        </w:rPr>
        <w:t xml:space="preserve"> Communautés villageaoises du Proche-Orient à l’Atlantique, 2001</w:t>
      </w:r>
      <w:r w:rsidRPr="0032190F">
        <w:rPr>
          <w:lang w:val="fr-FR"/>
        </w:rPr>
        <w:t>)</w:t>
      </w:r>
    </w:p>
    <w:p w14:paraId="39C9DE6D" w14:textId="77777777" w:rsidR="004C4E8C" w:rsidRDefault="004C4E8C" w:rsidP="00242C0F">
      <w:pPr>
        <w:rPr>
          <w:lang w:val="fr-FR"/>
        </w:rPr>
      </w:pPr>
    </w:p>
    <w:p w14:paraId="1066E15A" w14:textId="77777777" w:rsidR="004C4E8C" w:rsidRDefault="004C4E8C" w:rsidP="004C4E8C">
      <w:pPr>
        <w:pStyle w:val="Heading2"/>
      </w:pPr>
      <w:r>
        <w:t>lithique</w:t>
      </w:r>
    </w:p>
    <w:p w14:paraId="55E006CC" w14:textId="77777777" w:rsidR="004C4E8C" w:rsidRDefault="004C4E8C" w:rsidP="00242C0F">
      <w:pPr>
        <w:rPr>
          <w:lang w:val="fr-FR"/>
        </w:rPr>
      </w:pPr>
    </w:p>
    <w:p w14:paraId="0E71966E" w14:textId="1629D011" w:rsidR="004C4E8C" w:rsidRDefault="00000000" w:rsidP="00242C0F">
      <w:pPr>
        <w:rPr>
          <w:lang w:val="fr-FR"/>
        </w:rPr>
      </w:pPr>
      <w:hyperlink r:id="rId457" w:anchor="Cul_Byblos_Pointes" w:history="1">
        <w:r w:rsidR="004C4E8C" w:rsidRPr="004C4E8C">
          <w:rPr>
            <w:rStyle w:val="Hyperlink"/>
            <w:lang w:val="fr-FR"/>
          </w:rPr>
          <w:t>pointes de Byblos</w:t>
        </w:r>
      </w:hyperlink>
      <w:r w:rsidR="004C4E8C">
        <w:rPr>
          <w:lang w:val="fr-FR"/>
        </w:rPr>
        <w:t xml:space="preserve"> (BIB 2862)</w:t>
      </w:r>
      <w:r w:rsidR="00681E05">
        <w:rPr>
          <w:lang w:val="fr-FR"/>
        </w:rPr>
        <w:t xml:space="preserve">, </w:t>
      </w:r>
      <w:r w:rsidR="00681E05" w:rsidRPr="00681E05">
        <w:rPr>
          <w:i/>
          <w:iCs/>
          <w:lang w:val="fr-FR"/>
        </w:rPr>
        <w:t>butterfly beads</w:t>
      </w:r>
      <w:r w:rsidR="00681E05">
        <w:rPr>
          <w:lang w:val="fr-FR"/>
        </w:rPr>
        <w:t xml:space="preserve"> (H. Halarashi in BIB 3524)</w:t>
      </w:r>
    </w:p>
    <w:p w14:paraId="36A4B707" w14:textId="77777777" w:rsidR="00BA150E" w:rsidRDefault="00BA150E" w:rsidP="00242C0F">
      <w:pPr>
        <w:rPr>
          <w:lang w:val="fr-FR"/>
        </w:rPr>
      </w:pPr>
    </w:p>
    <w:p w14:paraId="680E62CE" w14:textId="77777777" w:rsidR="00BA150E" w:rsidRDefault="00BA150E" w:rsidP="00BA150E">
      <w:pPr>
        <w:pStyle w:val="Heading2"/>
      </w:pPr>
      <w:bookmarkStart w:id="255" w:name="Sit_Halula_met"/>
      <w:r>
        <w:t>métallurgie</w:t>
      </w:r>
    </w:p>
    <w:bookmarkEnd w:id="255"/>
    <w:p w14:paraId="0AF15BD2" w14:textId="77777777" w:rsidR="00BA150E" w:rsidRDefault="00BA150E" w:rsidP="00242C0F">
      <w:pPr>
        <w:rPr>
          <w:lang w:val="fr-FR"/>
        </w:rPr>
      </w:pPr>
    </w:p>
    <w:p w14:paraId="685C38BD" w14:textId="5D880829" w:rsidR="00BA150E" w:rsidRDefault="00BA150E" w:rsidP="00BA150E">
      <w:pPr>
        <w:jc w:val="both"/>
        <w:rPr>
          <w:lang w:val="fr-FR"/>
        </w:rPr>
      </w:pPr>
      <w:r>
        <w:rPr>
          <w:lang w:val="fr-FR"/>
        </w:rPr>
        <w:t xml:space="preserve">Objets en </w:t>
      </w:r>
      <w:hyperlink r:id="rId458" w:anchor="Sit_Cuivre" w:history="1">
        <w:r w:rsidRPr="00BA150E">
          <w:rPr>
            <w:rStyle w:val="Hyperlink"/>
            <w:lang w:val="fr-FR"/>
          </w:rPr>
          <w:t>cuivre</w:t>
        </w:r>
      </w:hyperlink>
      <w:r w:rsidRPr="0032190F">
        <w:rPr>
          <w:lang w:val="fr-FR"/>
        </w:rPr>
        <w:t xml:space="preserve"> </w:t>
      </w:r>
      <w:r>
        <w:rPr>
          <w:lang w:val="fr-FR"/>
        </w:rPr>
        <w:t xml:space="preserve">natif datés du </w:t>
      </w:r>
      <w:hyperlink r:id="rId459" w:anchor="Cul_PPNB_moyen" w:history="1">
        <w:r w:rsidR="007C07F4" w:rsidRPr="007C07F4">
          <w:rPr>
            <w:rStyle w:val="Hyperlink"/>
            <w:lang w:val="fr-FR"/>
          </w:rPr>
          <w:t>MPPNB</w:t>
        </w:r>
      </w:hyperlink>
      <w:r>
        <w:rPr>
          <w:lang w:val="fr-FR"/>
        </w:rPr>
        <w:t xml:space="preserve"> (BIB 2617)</w:t>
      </w:r>
    </w:p>
    <w:p w14:paraId="34F9A65E" w14:textId="77777777" w:rsidR="00BA150E" w:rsidRDefault="00BA150E" w:rsidP="00242C0F">
      <w:pPr>
        <w:rPr>
          <w:lang w:val="fr-FR"/>
        </w:rPr>
      </w:pPr>
    </w:p>
    <w:p w14:paraId="687039B7" w14:textId="77777777" w:rsidR="0042218E" w:rsidRDefault="0042218E" w:rsidP="00242C0F">
      <w:pPr>
        <w:rPr>
          <w:lang w:val="fr-FR"/>
        </w:rPr>
      </w:pPr>
    </w:p>
    <w:p w14:paraId="34630BF4" w14:textId="77777777" w:rsidR="0042218E" w:rsidRPr="0032190F" w:rsidRDefault="0042218E" w:rsidP="0042218E">
      <w:pPr>
        <w:pStyle w:val="Heading2"/>
      </w:pPr>
      <w:r>
        <w:t>génétique</w:t>
      </w:r>
    </w:p>
    <w:p w14:paraId="56CE6DC0" w14:textId="2BBCDBCE" w:rsidR="0042218E" w:rsidRDefault="00000000" w:rsidP="0042218E">
      <w:pPr>
        <w:jc w:val="both"/>
        <w:rPr>
          <w:lang w:val="fr-FR"/>
        </w:rPr>
      </w:pPr>
      <w:hyperlink r:id="rId460" w:anchor="Cul_Transition_Meso_Neo_gen" w:history="1">
        <w:r w:rsidR="0042218E" w:rsidRPr="00C1250E">
          <w:rPr>
            <w:rStyle w:val="Hyperlink"/>
            <w:lang w:val="fr-FR"/>
          </w:rPr>
          <w:t>aDNA</w:t>
        </w:r>
      </w:hyperlink>
      <w:r w:rsidR="0042218E">
        <w:rPr>
          <w:lang w:val="fr-FR"/>
        </w:rPr>
        <w:t xml:space="preserve"> (BIB 2829)</w:t>
      </w:r>
    </w:p>
    <w:p w14:paraId="48553DFC" w14:textId="77777777" w:rsidR="009653A3" w:rsidRDefault="009653A3" w:rsidP="00242C0F">
      <w:pPr>
        <w:rPr>
          <w:lang w:val="fr-FR"/>
        </w:rPr>
      </w:pPr>
    </w:p>
    <w:p w14:paraId="0937C138" w14:textId="77777777" w:rsidR="00524B70" w:rsidRDefault="00524B70" w:rsidP="00426FF9">
      <w:pPr>
        <w:pStyle w:val="Heading1"/>
      </w:pPr>
      <w:bookmarkStart w:id="256" w:name="Sit_Amuq"/>
      <w:r>
        <w:t>AMUQ</w:t>
      </w:r>
    </w:p>
    <w:bookmarkEnd w:id="256"/>
    <w:p w14:paraId="3AFC3E90" w14:textId="77777777" w:rsidR="00524B70" w:rsidRPr="006A21C3" w:rsidRDefault="00524B70" w:rsidP="00242C0F">
      <w:pPr>
        <w:rPr>
          <w:sz w:val="20"/>
          <w:lang w:val="fr-FR"/>
        </w:rPr>
      </w:pPr>
      <w:r w:rsidRPr="006A21C3">
        <w:rPr>
          <w:sz w:val="20"/>
          <w:lang w:val="fr-FR"/>
        </w:rPr>
        <w:t>Amouq</w:t>
      </w:r>
    </w:p>
    <w:p w14:paraId="79F8DD25" w14:textId="77777777" w:rsidR="00524B70" w:rsidRDefault="00524B70" w:rsidP="00242C0F">
      <w:pPr>
        <w:rPr>
          <w:lang w:val="fr-FR"/>
        </w:rPr>
      </w:pPr>
    </w:p>
    <w:p w14:paraId="5B48D58B" w14:textId="34E34B60" w:rsidR="00524B70" w:rsidRDefault="00524B70" w:rsidP="00524B70">
      <w:pPr>
        <w:rPr>
          <w:lang w:val="fr-FR"/>
        </w:rPr>
      </w:pPr>
      <w:r>
        <w:rPr>
          <w:lang w:val="fr-FR"/>
        </w:rPr>
        <w:t>A donné son nom à des pointes et  au groupe d'</w:t>
      </w:r>
      <w:hyperlink r:id="rId461" w:anchor="Cul_Amuq" w:history="1">
        <w:r w:rsidRPr="00524B70">
          <w:rPr>
            <w:rStyle w:val="Hyperlink"/>
            <w:lang w:val="fr-FR"/>
          </w:rPr>
          <w:t>Amuq</w:t>
        </w:r>
      </w:hyperlink>
      <w:r>
        <w:rPr>
          <w:lang w:val="fr-FR"/>
        </w:rPr>
        <w:t xml:space="preserve"> (SS BIB) </w:t>
      </w:r>
      <w:r w:rsidRPr="00524B70">
        <w:rPr>
          <w:lang w:val="fr-FR"/>
        </w:rPr>
        <w:t xml:space="preserve">A Amuq, la tradition </w:t>
      </w:r>
      <w:hyperlink r:id="rId462" w:anchor="Cul_DFBW" w:history="1">
        <w:r w:rsidRPr="00524B70">
          <w:rPr>
            <w:rStyle w:val="Hyperlink"/>
            <w:lang w:val="fr-FR"/>
          </w:rPr>
          <w:t>DFBW</w:t>
        </w:r>
      </w:hyperlink>
      <w:r w:rsidRPr="00524B70">
        <w:rPr>
          <w:lang w:val="fr-FR"/>
        </w:rPr>
        <w:t xml:space="preserve"> se fait en même temps caractérisée par le polissage au galet.(BIB ?)</w:t>
      </w:r>
    </w:p>
    <w:p w14:paraId="1CC2B1E5" w14:textId="77777777" w:rsidR="00A00F22" w:rsidRDefault="00A00F22" w:rsidP="00524B70">
      <w:pPr>
        <w:rPr>
          <w:lang w:val="fr-FR"/>
        </w:rPr>
      </w:pPr>
    </w:p>
    <w:p w14:paraId="583CE932" w14:textId="229C011E" w:rsidR="00A00F22" w:rsidRDefault="00A00F22" w:rsidP="00524B70">
      <w:pPr>
        <w:rPr>
          <w:lang w:val="fr-FR"/>
        </w:rPr>
      </w:pPr>
      <w:r>
        <w:rPr>
          <w:lang w:val="fr-FR"/>
        </w:rPr>
        <w:t>KURUCAY</w:t>
      </w:r>
    </w:p>
    <w:p w14:paraId="06C1CD91" w14:textId="4D8C4B1A" w:rsidR="00A00F22" w:rsidRDefault="00A00F22" w:rsidP="00524B70">
      <w:pPr>
        <w:rPr>
          <w:lang w:val="fr-FR"/>
        </w:rPr>
      </w:pPr>
      <w:r>
        <w:rPr>
          <w:lang w:val="fr-FR"/>
        </w:rPr>
        <w:t>Kurucay Huyuk</w:t>
      </w:r>
    </w:p>
    <w:p w14:paraId="57802E87" w14:textId="77777777" w:rsidR="00A00F22" w:rsidRDefault="00A00F22" w:rsidP="00524B70">
      <w:pPr>
        <w:rPr>
          <w:lang w:val="fr-FR"/>
        </w:rPr>
      </w:pPr>
    </w:p>
    <w:p w14:paraId="0837E118" w14:textId="232A78CB" w:rsidR="00A00F22" w:rsidRPr="00A00F22" w:rsidRDefault="00A00F22" w:rsidP="00524B70">
      <w:pPr>
        <w:rPr>
          <w:lang w:val="fr-FR"/>
        </w:rPr>
      </w:pPr>
      <w:r>
        <w:rPr>
          <w:lang w:val="fr-FR"/>
        </w:rPr>
        <w:t xml:space="preserve">Anatolie de l'Ouest. 4250/3100-3000 BC. Augmentation des métiers à tisser </w:t>
      </w:r>
      <w:r w:rsidRPr="00A00F22">
        <w:rPr>
          <w:lang w:val="fr-FR"/>
        </w:rPr>
        <w:t>(T. Malas, SoA 2023)</w:t>
      </w:r>
    </w:p>
    <w:p w14:paraId="440C0D0E" w14:textId="77777777" w:rsidR="00A00F22" w:rsidRDefault="00A00F22" w:rsidP="00524B70">
      <w:pPr>
        <w:rPr>
          <w:lang w:val="fr-FR"/>
        </w:rPr>
      </w:pPr>
    </w:p>
    <w:p w14:paraId="2D239A13" w14:textId="014F064F" w:rsidR="00A00F22" w:rsidRPr="00370679" w:rsidRDefault="00A00F22" w:rsidP="00524B70">
      <w:pPr>
        <w:rPr>
          <w:lang w:val="fr-FR"/>
        </w:rPr>
      </w:pPr>
      <w:r w:rsidRPr="00370679">
        <w:rPr>
          <w:lang w:val="fr-FR"/>
        </w:rPr>
        <w:t>BARJENUK (?)</w:t>
      </w:r>
    </w:p>
    <w:p w14:paraId="6DDF9FF2" w14:textId="77777777" w:rsidR="00A00F22" w:rsidRPr="00370679" w:rsidRDefault="00A00F22" w:rsidP="00524B70">
      <w:pPr>
        <w:rPr>
          <w:lang w:val="fr-FR"/>
        </w:rPr>
      </w:pPr>
    </w:p>
    <w:p w14:paraId="1AF367FE" w14:textId="1C4F1D9D" w:rsidR="00A00F22" w:rsidRPr="00370679" w:rsidRDefault="00A00F22" w:rsidP="00524B70">
      <w:pPr>
        <w:rPr>
          <w:lang w:val="fr-FR"/>
        </w:rPr>
      </w:pPr>
      <w:r>
        <w:rPr>
          <w:lang w:val="fr-FR"/>
        </w:rPr>
        <w:t xml:space="preserve">Anatolie de l'Ouest. </w:t>
      </w:r>
      <w:r w:rsidRPr="00370679">
        <w:rPr>
          <w:lang w:val="fr-FR"/>
        </w:rPr>
        <w:t>Early Chalcolithic (EC), Middle Chalcolithic (MC) entre 6000/4500 BC (T. Malas, SoA 2023)</w:t>
      </w:r>
    </w:p>
    <w:p w14:paraId="1B8E2FF6" w14:textId="77777777" w:rsidR="00A00F22" w:rsidRPr="00370679" w:rsidRDefault="00A00F22" w:rsidP="00524B70">
      <w:pPr>
        <w:rPr>
          <w:lang w:val="fr-FR"/>
        </w:rPr>
      </w:pPr>
    </w:p>
    <w:p w14:paraId="3B236861" w14:textId="23D247AD" w:rsidR="00A00F22" w:rsidRPr="00370679" w:rsidRDefault="00A00F22" w:rsidP="00524B70">
      <w:pPr>
        <w:rPr>
          <w:lang w:val="fr-FR"/>
        </w:rPr>
      </w:pPr>
      <w:r w:rsidRPr="00370679">
        <w:rPr>
          <w:lang w:val="fr-FR"/>
        </w:rPr>
        <w:t>ULUCAK</w:t>
      </w:r>
      <w:r w:rsidRPr="00370679">
        <w:rPr>
          <w:lang w:val="fr-FR"/>
        </w:rPr>
        <w:br/>
        <w:t>Ulucak Huyuk</w:t>
      </w:r>
    </w:p>
    <w:p w14:paraId="0E12420C" w14:textId="77777777" w:rsidR="00A00F22" w:rsidRPr="00370679" w:rsidRDefault="00A00F22" w:rsidP="00524B70">
      <w:pPr>
        <w:rPr>
          <w:lang w:val="fr-FR"/>
        </w:rPr>
      </w:pPr>
    </w:p>
    <w:p w14:paraId="5DC7BC7A" w14:textId="6566FC64" w:rsidR="00A00F22" w:rsidRPr="00A00F22" w:rsidRDefault="00A00F22" w:rsidP="00524B70">
      <w:pPr>
        <w:rPr>
          <w:lang w:val="en-GB"/>
        </w:rPr>
      </w:pPr>
      <w:r>
        <w:rPr>
          <w:lang w:val="fr-FR"/>
        </w:rPr>
        <w:t xml:space="preserve">Anatolie de l'Ouest. </w:t>
      </w:r>
      <w:r w:rsidRPr="00A00F22">
        <w:rPr>
          <w:lang w:val="en-GB"/>
        </w:rPr>
        <w:t>Late Neolithic (T. Malas, SoA 2023)</w:t>
      </w:r>
    </w:p>
    <w:p w14:paraId="14350E24" w14:textId="77777777" w:rsidR="00524B70" w:rsidRPr="00A00F22" w:rsidRDefault="00524B70" w:rsidP="00242C0F">
      <w:pPr>
        <w:rPr>
          <w:lang w:val="en-GB"/>
        </w:rPr>
      </w:pPr>
    </w:p>
    <w:p w14:paraId="526C29FC" w14:textId="77777777" w:rsidR="00202DED" w:rsidRPr="0032190F" w:rsidRDefault="00202DED" w:rsidP="00426FF9">
      <w:pPr>
        <w:pStyle w:val="Heading1"/>
      </w:pPr>
      <w:bookmarkStart w:id="257" w:name="Sit_Hacilar"/>
      <w:r w:rsidRPr="0032190F">
        <w:t>HACILAR</w:t>
      </w:r>
    </w:p>
    <w:bookmarkEnd w:id="257"/>
    <w:p w14:paraId="1A937726" w14:textId="77777777" w:rsidR="00747782" w:rsidRPr="0032190F" w:rsidRDefault="00747782" w:rsidP="00242C0F">
      <w:pPr>
        <w:rPr>
          <w:lang w:val="fr-FR"/>
        </w:rPr>
      </w:pPr>
    </w:p>
    <w:p w14:paraId="264EB50A" w14:textId="7BD37762" w:rsidR="009F03BF" w:rsidRDefault="00A00F22" w:rsidP="00242C0F">
      <w:pPr>
        <w:rPr>
          <w:lang w:val="fr-FR"/>
        </w:rPr>
      </w:pPr>
      <w:r>
        <w:rPr>
          <w:lang w:val="fr-FR"/>
        </w:rPr>
        <w:t xml:space="preserve">Anatolie de l'Ouest. </w:t>
      </w:r>
      <w:r w:rsidR="00202DED" w:rsidRPr="0032190F">
        <w:rPr>
          <w:lang w:val="fr-FR"/>
        </w:rPr>
        <w:t xml:space="preserve">Dans la région de Burdur, le tell d’Hacilar s’inscrit dans la même tradition que </w:t>
      </w:r>
      <w:hyperlink r:id="rId463" w:anchor="Sit_Catal_Huyuk" w:history="1">
        <w:r w:rsidR="00B131BE" w:rsidRPr="0032190F">
          <w:rPr>
            <w:rStyle w:val="Hyperlink"/>
            <w:lang w:val="fr-FR"/>
          </w:rPr>
          <w:t>Çatal Hüyük</w:t>
        </w:r>
      </w:hyperlink>
      <w:r w:rsidR="009F03BF" w:rsidRPr="009F03BF">
        <w:rPr>
          <w:lang w:val="fr-FR"/>
        </w:rPr>
        <w:t xml:space="preserve"> </w:t>
      </w:r>
      <w:r w:rsidR="004E1649" w:rsidRPr="0032190F">
        <w:rPr>
          <w:lang w:val="fr-FR"/>
        </w:rPr>
        <w:t>quant à l’architecture</w:t>
      </w:r>
      <w:r w:rsidR="00202DED" w:rsidRPr="0032190F">
        <w:rPr>
          <w:lang w:val="fr-FR"/>
        </w:rPr>
        <w:t xml:space="preserve">. </w:t>
      </w:r>
      <w:r w:rsidR="009F03BF">
        <w:rPr>
          <w:lang w:val="fr-FR"/>
        </w:rPr>
        <w:t>Donne son nom</w:t>
      </w:r>
      <w:r w:rsidR="004E5E5F">
        <w:rPr>
          <w:lang w:val="fr-FR"/>
        </w:rPr>
        <w:t xml:space="preserve"> </w:t>
      </w:r>
      <w:r w:rsidR="009F03BF">
        <w:rPr>
          <w:lang w:val="fr-FR"/>
        </w:rPr>
        <w:t>au groupe d'</w:t>
      </w:r>
      <w:hyperlink r:id="rId464" w:anchor="Cul_Hacilar" w:history="1">
        <w:r w:rsidR="009F03BF" w:rsidRPr="009F03BF">
          <w:rPr>
            <w:rStyle w:val="Hyperlink"/>
            <w:lang w:val="fr-FR"/>
          </w:rPr>
          <w:t>Hacilar</w:t>
        </w:r>
      </w:hyperlink>
      <w:r w:rsidR="009F03BF">
        <w:rPr>
          <w:lang w:val="fr-FR"/>
        </w:rPr>
        <w:t xml:space="preserve"> (BIB ?)</w:t>
      </w:r>
    </w:p>
    <w:p w14:paraId="3483F801" w14:textId="77777777" w:rsidR="00747782" w:rsidRDefault="00747782" w:rsidP="00242C0F">
      <w:pPr>
        <w:rPr>
          <w:lang w:val="fr-FR"/>
        </w:rPr>
      </w:pPr>
    </w:p>
    <w:p w14:paraId="45CE211E" w14:textId="77777777" w:rsidR="004E5E5F" w:rsidRDefault="004E5E5F" w:rsidP="004E5E5F">
      <w:pPr>
        <w:pStyle w:val="Heading2"/>
      </w:pPr>
      <w:r>
        <w:t>Stratigraphie</w:t>
      </w:r>
    </w:p>
    <w:p w14:paraId="0FD9652D" w14:textId="77777777" w:rsidR="004E5E5F" w:rsidRDefault="004E5E5F" w:rsidP="004E5E5F">
      <w:pPr>
        <w:rPr>
          <w:lang w:val="fr-FR"/>
        </w:rPr>
      </w:pPr>
    </w:p>
    <w:p w14:paraId="220B2AB1" w14:textId="77777777" w:rsidR="004E5E5F" w:rsidRPr="0032190F" w:rsidRDefault="004E5E5F" w:rsidP="004E5E5F">
      <w:pPr>
        <w:rPr>
          <w:lang w:val="fr-FR"/>
        </w:rPr>
      </w:pPr>
      <w:r w:rsidRPr="0032190F">
        <w:rPr>
          <w:lang w:val="fr-FR"/>
        </w:rPr>
        <w:t>Le site a connu deux phases d’occuaption (phase I, 67500-6500, phase II, 5500-5000)</w:t>
      </w:r>
    </w:p>
    <w:p w14:paraId="21719CBF" w14:textId="77777777" w:rsidR="004E5E5F" w:rsidRDefault="004E5E5F" w:rsidP="004E5E5F">
      <w:pPr>
        <w:ind w:left="709"/>
        <w:rPr>
          <w:lang w:val="fr-FR"/>
        </w:rPr>
      </w:pPr>
    </w:p>
    <w:tbl>
      <w:tblPr>
        <w:tblW w:w="0" w:type="auto"/>
        <w:tblInd w:w="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9"/>
        <w:gridCol w:w="7920"/>
      </w:tblGrid>
      <w:tr w:rsidR="004E5E5F" w14:paraId="2A46F7B5" w14:textId="77777777" w:rsidTr="00C35EA7">
        <w:tc>
          <w:tcPr>
            <w:tcW w:w="1189" w:type="dxa"/>
            <w:vAlign w:val="center"/>
          </w:tcPr>
          <w:p w14:paraId="1E971A10" w14:textId="77777777" w:rsidR="004E5E5F" w:rsidRPr="00C35EA7" w:rsidRDefault="004E5E5F" w:rsidP="00C35EA7">
            <w:pPr>
              <w:jc w:val="center"/>
              <w:rPr>
                <w:lang w:val="fr-FR"/>
              </w:rPr>
            </w:pPr>
            <w:r w:rsidRPr="00C35EA7">
              <w:rPr>
                <w:lang w:val="fr-FR"/>
              </w:rPr>
              <w:lastRenderedPageBreak/>
              <w:t>phases</w:t>
            </w:r>
          </w:p>
        </w:tc>
        <w:tc>
          <w:tcPr>
            <w:tcW w:w="7920" w:type="dxa"/>
          </w:tcPr>
          <w:p w14:paraId="25CFA703" w14:textId="77777777" w:rsidR="004E5E5F" w:rsidRPr="00C35EA7" w:rsidRDefault="004E5E5F" w:rsidP="00C35EA7">
            <w:pPr>
              <w:jc w:val="center"/>
              <w:rPr>
                <w:lang w:val="fr-FR"/>
              </w:rPr>
            </w:pPr>
            <w:r w:rsidRPr="00C35EA7">
              <w:rPr>
                <w:lang w:val="fr-FR"/>
              </w:rPr>
              <w:t>description</w:t>
            </w:r>
          </w:p>
        </w:tc>
      </w:tr>
      <w:tr w:rsidR="004E5E5F" w:rsidRPr="002541D8" w14:paraId="128712CB" w14:textId="77777777" w:rsidTr="00C35EA7">
        <w:tc>
          <w:tcPr>
            <w:tcW w:w="1189" w:type="dxa"/>
            <w:vAlign w:val="center"/>
          </w:tcPr>
          <w:p w14:paraId="7F999784" w14:textId="77777777" w:rsidR="004E5E5F" w:rsidRPr="00C35EA7" w:rsidRDefault="004E5E5F" w:rsidP="004E5E5F">
            <w:pPr>
              <w:rPr>
                <w:lang w:val="fr-FR"/>
              </w:rPr>
            </w:pPr>
            <w:r w:rsidRPr="00C35EA7">
              <w:rPr>
                <w:lang w:val="fr-FR"/>
              </w:rPr>
              <w:t>récente</w:t>
            </w:r>
          </w:p>
        </w:tc>
        <w:tc>
          <w:tcPr>
            <w:tcW w:w="7920" w:type="dxa"/>
          </w:tcPr>
          <w:p w14:paraId="4256AF12" w14:textId="63BF8E24" w:rsidR="004E5E5F" w:rsidRPr="00C35EA7" w:rsidRDefault="004E5E5F" w:rsidP="004E5E5F">
            <w:pPr>
              <w:rPr>
                <w:lang w:val="fr-FR"/>
              </w:rPr>
            </w:pPr>
            <w:r w:rsidRPr="00C35EA7">
              <w:rPr>
                <w:lang w:val="fr-FR"/>
              </w:rPr>
              <w:t xml:space="preserve">absence de la manipulation des crânes. Présence de </w:t>
            </w:r>
            <w:hyperlink r:id="rId465" w:anchor="Cul_Art_TAC_T_a_statuettes" w:history="1">
              <w:r w:rsidRPr="00C35EA7">
                <w:rPr>
                  <w:rStyle w:val="Hyperlink"/>
                  <w:lang w:val="fr-FR"/>
                </w:rPr>
                <w:t>figurines</w:t>
              </w:r>
            </w:hyperlink>
            <w:r w:rsidRPr="00C35EA7">
              <w:rPr>
                <w:lang w:val="fr-FR"/>
              </w:rPr>
              <w:t xml:space="preserve"> féminines (Femme allaitant une panthère,…)</w:t>
            </w:r>
          </w:p>
        </w:tc>
      </w:tr>
      <w:tr w:rsidR="004E5E5F" w:rsidRPr="002541D8" w14:paraId="0232FE6F" w14:textId="77777777" w:rsidTr="00C35EA7">
        <w:tc>
          <w:tcPr>
            <w:tcW w:w="1189" w:type="dxa"/>
            <w:vAlign w:val="center"/>
          </w:tcPr>
          <w:p w14:paraId="62E8B3A3" w14:textId="77777777" w:rsidR="004E5E5F" w:rsidRPr="00C35EA7" w:rsidRDefault="004E5E5F" w:rsidP="004E5E5F">
            <w:pPr>
              <w:rPr>
                <w:lang w:val="fr-FR"/>
              </w:rPr>
            </w:pPr>
            <w:r w:rsidRPr="00C35EA7">
              <w:rPr>
                <w:lang w:val="fr-FR"/>
              </w:rPr>
              <w:t>ancienne</w:t>
            </w:r>
          </w:p>
        </w:tc>
        <w:tc>
          <w:tcPr>
            <w:tcW w:w="7920" w:type="dxa"/>
          </w:tcPr>
          <w:p w14:paraId="14404F68" w14:textId="77777777" w:rsidR="004E5E5F" w:rsidRPr="00C35EA7" w:rsidRDefault="004E5E5F" w:rsidP="004E5E5F">
            <w:pPr>
              <w:rPr>
                <w:lang w:val="fr-FR"/>
              </w:rPr>
            </w:pPr>
            <w:r w:rsidRPr="00C35EA7">
              <w:rPr>
                <w:lang w:val="fr-FR"/>
              </w:rPr>
              <w:t>Probablement appartenant au « Néolithique avec céramique ». Nombreux crânes retrouvés sur le sol des maisons</w:t>
            </w:r>
          </w:p>
        </w:tc>
      </w:tr>
    </w:tbl>
    <w:p w14:paraId="79579DE5" w14:textId="77777777" w:rsidR="004E5E5F" w:rsidRDefault="004E5E5F" w:rsidP="004E5E5F">
      <w:r w:rsidRPr="00A13245">
        <w:t>(BIB ?)</w:t>
      </w:r>
    </w:p>
    <w:p w14:paraId="67134D64" w14:textId="77777777" w:rsidR="00A00F22" w:rsidRDefault="00A00F22" w:rsidP="004E5E5F"/>
    <w:p w14:paraId="39B1D6BD" w14:textId="64F7804E" w:rsidR="00A00F22" w:rsidRPr="00A13245" w:rsidRDefault="00A00F22" w:rsidP="004E5E5F">
      <w:r w:rsidRPr="00A00F22">
        <w:rPr>
          <w:lang w:val="en-GB"/>
        </w:rPr>
        <w:t xml:space="preserve">Hacilar VI: Late Neolithic </w:t>
      </w:r>
      <w:r>
        <w:t>(T. Malas, SoA 2023)</w:t>
      </w:r>
    </w:p>
    <w:p w14:paraId="31515587" w14:textId="77777777" w:rsidR="004E5E5F" w:rsidRPr="00A13245" w:rsidRDefault="004E5E5F" w:rsidP="004E5E5F"/>
    <w:p w14:paraId="184AE5DA" w14:textId="77777777" w:rsidR="004E5E5F" w:rsidRPr="006062CB" w:rsidRDefault="004E5E5F" w:rsidP="004E5E5F">
      <w:pPr>
        <w:pStyle w:val="Heading3"/>
        <w:rPr>
          <w:lang w:val="en-US"/>
        </w:rPr>
      </w:pPr>
      <w:r w:rsidRPr="006062CB">
        <w:rPr>
          <w:lang w:val="en-US"/>
        </w:rPr>
        <w:t>Phase I</w:t>
      </w:r>
    </w:p>
    <w:p w14:paraId="0C608C74" w14:textId="77777777" w:rsidR="004E5E5F" w:rsidRPr="00A13245" w:rsidRDefault="004E5E5F" w:rsidP="004E5E5F"/>
    <w:p w14:paraId="6EF8F0B7" w14:textId="77777777" w:rsidR="004E5E5F" w:rsidRPr="006062CB" w:rsidRDefault="004E5E5F" w:rsidP="004E5E5F">
      <w:pPr>
        <w:pStyle w:val="Heading3"/>
        <w:rPr>
          <w:lang w:val="en-US"/>
        </w:rPr>
      </w:pPr>
      <w:r w:rsidRPr="006062CB">
        <w:rPr>
          <w:lang w:val="en-US"/>
        </w:rPr>
        <w:t>Phase II</w:t>
      </w:r>
    </w:p>
    <w:p w14:paraId="5F378D9F" w14:textId="77777777" w:rsidR="004E5E5F" w:rsidRPr="00A13245" w:rsidRDefault="004E5E5F" w:rsidP="004E5E5F"/>
    <w:p w14:paraId="7140F163" w14:textId="77777777" w:rsidR="004E5E5F" w:rsidRPr="006062CB" w:rsidRDefault="004E5E5F" w:rsidP="004E5E5F">
      <w:pPr>
        <w:pStyle w:val="Heading4"/>
        <w:rPr>
          <w:lang w:val="en-US"/>
        </w:rPr>
      </w:pPr>
      <w:r w:rsidRPr="006062CB">
        <w:rPr>
          <w:lang w:val="en-US"/>
        </w:rPr>
        <w:t>niveau 5</w:t>
      </w:r>
    </w:p>
    <w:p w14:paraId="637960FE" w14:textId="275BA5D5" w:rsidR="009F03BF" w:rsidRDefault="009F03BF" w:rsidP="004E5E5F">
      <w:pPr>
        <w:jc w:val="both"/>
        <w:rPr>
          <w:lang w:val="fr-FR"/>
        </w:rPr>
      </w:pPr>
      <w:r w:rsidRPr="004E5E5F">
        <w:rPr>
          <w:lang w:val="fr-FR"/>
        </w:rPr>
        <w:t xml:space="preserve">Hacilar phase/niveau V: </w:t>
      </w:r>
      <w:hyperlink r:id="rId466" w:anchor="Cul_Art_TAC_T_a_vases_anthrop" w:history="1">
        <w:r w:rsidRPr="004E5E5F">
          <w:rPr>
            <w:rStyle w:val="Hyperlink"/>
            <w:lang w:val="fr-FR"/>
          </w:rPr>
          <w:t>vases anthropomorphes</w:t>
        </w:r>
      </w:hyperlink>
      <w:r w:rsidR="004E5E5F">
        <w:rPr>
          <w:lang w:val="fr-FR"/>
        </w:rPr>
        <w:t xml:space="preserve">. C'est dans les </w:t>
      </w:r>
      <w:r w:rsidR="004E5E5F" w:rsidRPr="004E5E5F">
        <w:rPr>
          <w:lang w:val="fr-FR" w:eastAsia="en-GB"/>
        </w:rPr>
        <w:t>niveaux datés de la fin du 6</w:t>
      </w:r>
      <w:r w:rsidR="004E5E5F" w:rsidRPr="004E5E5F">
        <w:rPr>
          <w:szCs w:val="16"/>
          <w:lang w:val="fr-FR" w:eastAsia="en-GB"/>
        </w:rPr>
        <w:t xml:space="preserve">ème </w:t>
      </w:r>
      <w:r w:rsidR="004E5E5F" w:rsidRPr="004E5E5F">
        <w:rPr>
          <w:lang w:val="fr-FR" w:eastAsia="en-GB"/>
        </w:rPr>
        <w:t xml:space="preserve">millénaire que proviennent des fragments de vases anthropomorphes peints, qui pour les plus complets sont représentés en tailleur (Mellaart 1970) </w:t>
      </w:r>
      <w:r w:rsidR="004E5E5F" w:rsidRPr="004E5E5F">
        <w:rPr>
          <w:lang w:val="fr-FR"/>
        </w:rPr>
        <w:t>(BIB 2793)</w:t>
      </w:r>
      <w:r w:rsidR="00385E08">
        <w:rPr>
          <w:lang w:val="fr-FR"/>
        </w:rPr>
        <w:t xml:space="preserve"> datée de vers 5600 BC (BIB 2793) </w:t>
      </w:r>
    </w:p>
    <w:p w14:paraId="428ADE32" w14:textId="77777777" w:rsidR="004E5E5F" w:rsidRPr="004E5E5F" w:rsidRDefault="004E5E5F" w:rsidP="00242C0F">
      <w:pPr>
        <w:rPr>
          <w:lang w:val="fr-FR"/>
        </w:rPr>
      </w:pPr>
    </w:p>
    <w:p w14:paraId="647AE98C" w14:textId="77777777" w:rsidR="000B5678" w:rsidRPr="0032190F" w:rsidRDefault="000B5678" w:rsidP="00426FF9">
      <w:pPr>
        <w:pStyle w:val="Heading1"/>
      </w:pPr>
      <w:bookmarkStart w:id="258" w:name="Sit_Yumuktepe"/>
      <w:r w:rsidRPr="0032190F">
        <w:t>YUMUKTEPE</w:t>
      </w:r>
    </w:p>
    <w:bookmarkEnd w:id="258"/>
    <w:p w14:paraId="5A5E8157" w14:textId="77777777" w:rsidR="000B5678" w:rsidRPr="0032190F" w:rsidRDefault="000B5678" w:rsidP="00242C0F">
      <w:pPr>
        <w:rPr>
          <w:lang w:val="fr-FR"/>
        </w:rPr>
      </w:pPr>
    </w:p>
    <w:p w14:paraId="7694CC81" w14:textId="1819A762" w:rsidR="00524B70" w:rsidRDefault="000B5678" w:rsidP="009C7B25">
      <w:pPr>
        <w:jc w:val="both"/>
        <w:rPr>
          <w:lang w:val="fr-FR"/>
        </w:rPr>
      </w:pPr>
      <w:r w:rsidRPr="0032190F">
        <w:rPr>
          <w:lang w:val="fr-FR"/>
        </w:rPr>
        <w:t>Sur la côte méridionale de la Cilicie à la jonction des cultures préhistoriques du plateau et du milieu syro-</w:t>
      </w:r>
      <w:hyperlink r:id="rId467" w:anchor="Sit_Mesopotamie" w:history="1">
        <w:r w:rsidR="0087514F" w:rsidRPr="0032190F">
          <w:rPr>
            <w:rStyle w:val="Hyperlink"/>
            <w:lang w:val="fr-FR"/>
          </w:rPr>
          <w:t>mésopotamien</w:t>
        </w:r>
      </w:hyperlink>
      <w:r w:rsidRPr="0032190F">
        <w:rPr>
          <w:lang w:val="fr-FR"/>
        </w:rPr>
        <w:t xml:space="preserve">. </w:t>
      </w:r>
      <w:r w:rsidR="00524B70">
        <w:rPr>
          <w:lang w:val="fr-FR"/>
        </w:rPr>
        <w:t>(BIB 2838)</w:t>
      </w:r>
    </w:p>
    <w:p w14:paraId="45767244" w14:textId="77777777" w:rsidR="00524B70" w:rsidRDefault="00524B70" w:rsidP="009C7B25">
      <w:pPr>
        <w:jc w:val="both"/>
        <w:rPr>
          <w:lang w:val="fr-FR"/>
        </w:rPr>
      </w:pPr>
      <w:r w:rsidRPr="0032190F">
        <w:rPr>
          <w:lang w:val="fr-FR"/>
        </w:rPr>
        <w:t>L’apparat symbolique est réduit à néant</w:t>
      </w:r>
      <w:r>
        <w:rPr>
          <w:lang w:val="fr-FR"/>
        </w:rPr>
        <w:t xml:space="preserve"> (BIB 2838)</w:t>
      </w:r>
      <w:r w:rsidRPr="0032190F">
        <w:rPr>
          <w:lang w:val="fr-FR"/>
        </w:rPr>
        <w:t>.</w:t>
      </w:r>
    </w:p>
    <w:p w14:paraId="6C0A68DA" w14:textId="77777777" w:rsidR="00C1082E" w:rsidRDefault="00C1082E" w:rsidP="009C7B25">
      <w:pPr>
        <w:jc w:val="both"/>
        <w:rPr>
          <w:lang w:val="fr-FR"/>
        </w:rPr>
      </w:pPr>
      <w:r>
        <w:rPr>
          <w:lang w:val="fr-FR"/>
        </w:rPr>
        <w:t>Entre 7000-6000 BC pour les niveaux néolithiques les plus anciens avec céramique (BIB I. Caneva CIMO 2019)</w:t>
      </w:r>
    </w:p>
    <w:p w14:paraId="66655E57" w14:textId="77777777" w:rsidR="00C1082E" w:rsidRDefault="00C1082E" w:rsidP="009C7B25">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6"/>
        <w:gridCol w:w="3494"/>
        <w:gridCol w:w="946"/>
      </w:tblGrid>
      <w:tr w:rsidR="00C1082E" w14:paraId="7A61C8B0" w14:textId="77777777" w:rsidTr="00C35EA7">
        <w:trPr>
          <w:jc w:val="center"/>
        </w:trPr>
        <w:tc>
          <w:tcPr>
            <w:tcW w:w="976" w:type="dxa"/>
          </w:tcPr>
          <w:p w14:paraId="59E12637" w14:textId="77777777" w:rsidR="00C1082E" w:rsidRPr="00C35EA7" w:rsidRDefault="00C1082E" w:rsidP="00C35EA7">
            <w:pPr>
              <w:jc w:val="center"/>
              <w:rPr>
                <w:lang w:val="fr-FR"/>
              </w:rPr>
            </w:pPr>
            <w:r w:rsidRPr="00C35EA7">
              <w:rPr>
                <w:lang w:val="fr-FR"/>
              </w:rPr>
              <w:t>phases</w:t>
            </w:r>
          </w:p>
        </w:tc>
        <w:tc>
          <w:tcPr>
            <w:tcW w:w="3494" w:type="dxa"/>
          </w:tcPr>
          <w:p w14:paraId="2D83FA6D" w14:textId="77777777" w:rsidR="00C1082E" w:rsidRPr="00C35EA7" w:rsidRDefault="00C1082E" w:rsidP="00C35EA7">
            <w:pPr>
              <w:jc w:val="center"/>
              <w:rPr>
                <w:lang w:val="fr-FR"/>
              </w:rPr>
            </w:pPr>
            <w:r w:rsidRPr="00C35EA7">
              <w:rPr>
                <w:lang w:val="fr-FR"/>
              </w:rPr>
              <w:t>type céramique</w:t>
            </w:r>
          </w:p>
        </w:tc>
        <w:tc>
          <w:tcPr>
            <w:tcW w:w="946" w:type="dxa"/>
          </w:tcPr>
          <w:p w14:paraId="3B2AF766" w14:textId="77777777" w:rsidR="00C1082E" w:rsidRPr="00C35EA7" w:rsidRDefault="00C1082E" w:rsidP="00C35EA7">
            <w:pPr>
              <w:jc w:val="center"/>
              <w:rPr>
                <w:lang w:val="fr-FR"/>
              </w:rPr>
            </w:pPr>
            <w:r w:rsidRPr="00C35EA7">
              <w:rPr>
                <w:lang w:val="fr-FR"/>
              </w:rPr>
              <w:t>BC</w:t>
            </w:r>
          </w:p>
        </w:tc>
      </w:tr>
      <w:tr w:rsidR="00C1082E" w14:paraId="2C19EE1F" w14:textId="77777777" w:rsidTr="00C35EA7">
        <w:trPr>
          <w:jc w:val="center"/>
        </w:trPr>
        <w:tc>
          <w:tcPr>
            <w:tcW w:w="976" w:type="dxa"/>
          </w:tcPr>
          <w:p w14:paraId="145CF077" w14:textId="77777777" w:rsidR="00C1082E" w:rsidRPr="00C35EA7" w:rsidRDefault="00C1082E" w:rsidP="00C35EA7">
            <w:pPr>
              <w:jc w:val="both"/>
              <w:rPr>
                <w:lang w:val="fr-FR"/>
              </w:rPr>
            </w:pPr>
            <w:r w:rsidRPr="00C35EA7">
              <w:rPr>
                <w:lang w:val="fr-FR"/>
              </w:rPr>
              <w:t>récent</w:t>
            </w:r>
          </w:p>
        </w:tc>
        <w:tc>
          <w:tcPr>
            <w:tcW w:w="3494" w:type="dxa"/>
          </w:tcPr>
          <w:p w14:paraId="4C81C7B1" w14:textId="77777777" w:rsidR="00C1082E" w:rsidRPr="00C35EA7" w:rsidRDefault="00C1082E" w:rsidP="00C35EA7">
            <w:pPr>
              <w:jc w:val="both"/>
              <w:rPr>
                <w:lang w:val="fr-FR"/>
              </w:rPr>
            </w:pPr>
            <w:r w:rsidRPr="00C35EA7">
              <w:rPr>
                <w:lang w:val="fr-FR"/>
              </w:rPr>
              <w:t>impressions couvrantes</w:t>
            </w:r>
          </w:p>
        </w:tc>
        <w:tc>
          <w:tcPr>
            <w:tcW w:w="946" w:type="dxa"/>
          </w:tcPr>
          <w:p w14:paraId="29D6AF90" w14:textId="77777777" w:rsidR="00C1082E" w:rsidRPr="00C35EA7" w:rsidRDefault="00C1082E" w:rsidP="00C35EA7">
            <w:pPr>
              <w:jc w:val="both"/>
              <w:rPr>
                <w:lang w:val="fr-FR"/>
              </w:rPr>
            </w:pPr>
            <w:r w:rsidRPr="00C35EA7">
              <w:rPr>
                <w:lang w:val="fr-FR"/>
              </w:rPr>
              <w:t>~6800</w:t>
            </w:r>
          </w:p>
        </w:tc>
      </w:tr>
      <w:tr w:rsidR="00C1082E" w14:paraId="64D320AE" w14:textId="77777777" w:rsidTr="00C35EA7">
        <w:trPr>
          <w:jc w:val="center"/>
        </w:trPr>
        <w:tc>
          <w:tcPr>
            <w:tcW w:w="976" w:type="dxa"/>
          </w:tcPr>
          <w:p w14:paraId="79D0E7AF" w14:textId="77777777" w:rsidR="00C1082E" w:rsidRPr="00C35EA7" w:rsidRDefault="00C1082E" w:rsidP="00C35EA7">
            <w:pPr>
              <w:jc w:val="both"/>
              <w:rPr>
                <w:lang w:val="fr-FR"/>
              </w:rPr>
            </w:pPr>
            <w:r w:rsidRPr="00C35EA7">
              <w:rPr>
                <w:lang w:val="fr-FR"/>
              </w:rPr>
              <w:t>ancien</w:t>
            </w:r>
          </w:p>
        </w:tc>
        <w:tc>
          <w:tcPr>
            <w:tcW w:w="3494" w:type="dxa"/>
          </w:tcPr>
          <w:p w14:paraId="5E552F44" w14:textId="77777777" w:rsidR="00C1082E" w:rsidRPr="00C35EA7" w:rsidRDefault="00C1082E" w:rsidP="00C35EA7">
            <w:pPr>
              <w:jc w:val="both"/>
              <w:rPr>
                <w:lang w:val="fr-FR"/>
              </w:rPr>
            </w:pPr>
            <w:r w:rsidRPr="00C35EA7">
              <w:rPr>
                <w:lang w:val="fr-FR"/>
              </w:rPr>
              <w:t>céramiques au colombin, bien cuite</w:t>
            </w:r>
          </w:p>
        </w:tc>
        <w:tc>
          <w:tcPr>
            <w:tcW w:w="946" w:type="dxa"/>
          </w:tcPr>
          <w:p w14:paraId="050325F0" w14:textId="77777777" w:rsidR="00C1082E" w:rsidRPr="00C35EA7" w:rsidRDefault="00C1082E" w:rsidP="00C35EA7">
            <w:pPr>
              <w:jc w:val="both"/>
              <w:rPr>
                <w:lang w:val="fr-FR"/>
              </w:rPr>
            </w:pPr>
            <w:r w:rsidRPr="00C35EA7">
              <w:rPr>
                <w:lang w:val="fr-FR"/>
              </w:rPr>
              <w:t>~7000</w:t>
            </w:r>
          </w:p>
        </w:tc>
      </w:tr>
    </w:tbl>
    <w:p w14:paraId="1299B1C5" w14:textId="77777777" w:rsidR="00C1082E" w:rsidRDefault="00C1082E" w:rsidP="009C7B25">
      <w:pPr>
        <w:jc w:val="both"/>
        <w:rPr>
          <w:lang w:val="fr-FR"/>
        </w:rPr>
      </w:pPr>
      <w:r>
        <w:rPr>
          <w:lang w:val="fr-FR"/>
        </w:rPr>
        <w:t>(BIB I. Caneva CIMO 2019)</w:t>
      </w:r>
    </w:p>
    <w:p w14:paraId="2D457E07" w14:textId="77777777" w:rsidR="00C1082E" w:rsidRDefault="00C1082E" w:rsidP="009C7B25">
      <w:pPr>
        <w:jc w:val="both"/>
        <w:rPr>
          <w:lang w:val="fr-FR"/>
        </w:rPr>
      </w:pPr>
    </w:p>
    <w:p w14:paraId="5E009381" w14:textId="77777777" w:rsidR="00C1082E" w:rsidRPr="00C1082E" w:rsidRDefault="00C1082E" w:rsidP="00C1082E">
      <w:pPr>
        <w:jc w:val="both"/>
        <w:rPr>
          <w:lang w:val="fr-FR"/>
        </w:rPr>
      </w:pPr>
      <w:r w:rsidRPr="00C1082E">
        <w:rPr>
          <w:lang w:val="fr-FR"/>
        </w:rPr>
        <w:t>Impressions pivotantes (BIB I. Caneva CIMO 2019)</w:t>
      </w:r>
      <w:r>
        <w:rPr>
          <w:lang w:val="fr-FR"/>
        </w:rPr>
        <w:t xml:space="preserve"> [Egypte ?]</w:t>
      </w:r>
    </w:p>
    <w:p w14:paraId="5727A835" w14:textId="77777777" w:rsidR="00C1082E" w:rsidRPr="00C1082E" w:rsidRDefault="00C1082E" w:rsidP="00C1082E">
      <w:pPr>
        <w:jc w:val="both"/>
        <w:rPr>
          <w:lang w:val="fr-FR"/>
        </w:rPr>
      </w:pPr>
      <w:r w:rsidRPr="00C1082E">
        <w:rPr>
          <w:lang w:val="fr-FR"/>
        </w:rPr>
        <w:t>Sillons d'impressions disposées en métopes (BIB I. Caneva CIMO 2019)</w:t>
      </w:r>
      <w:r>
        <w:rPr>
          <w:lang w:val="fr-FR"/>
        </w:rPr>
        <w:t xml:space="preserve"> [Egypte ?]</w:t>
      </w:r>
    </w:p>
    <w:p w14:paraId="276CEC1F" w14:textId="77777777" w:rsidR="00524B70" w:rsidRDefault="00524B70" w:rsidP="009C7B25">
      <w:pPr>
        <w:jc w:val="both"/>
        <w:rPr>
          <w:lang w:val="fr-FR"/>
        </w:rPr>
      </w:pPr>
    </w:p>
    <w:p w14:paraId="18AB2633" w14:textId="77777777" w:rsidR="00524B70" w:rsidRDefault="00524B70" w:rsidP="00524B70">
      <w:pPr>
        <w:pStyle w:val="Heading2"/>
      </w:pPr>
      <w:r>
        <w:t>Economie</w:t>
      </w:r>
    </w:p>
    <w:p w14:paraId="78E52A32" w14:textId="77777777" w:rsidR="00524B70" w:rsidRDefault="000B5678" w:rsidP="009C7B25">
      <w:pPr>
        <w:jc w:val="both"/>
        <w:rPr>
          <w:lang w:val="fr-FR"/>
        </w:rPr>
      </w:pPr>
      <w:r w:rsidRPr="0032190F">
        <w:rPr>
          <w:lang w:val="fr-FR"/>
        </w:rPr>
        <w:t xml:space="preserve">La mise en évidences de restes de légumineuses, olives, figues, diverses espèces céréalières ainsi que l’absence de marques d’activités de chasse sur les ossements d’animaux et dans l’outillage lithiques (armes) montre le faciès d’une communauté exclusivement agro-pastorale. </w:t>
      </w:r>
      <w:r w:rsidR="00524B70">
        <w:rPr>
          <w:lang w:val="fr-FR"/>
        </w:rPr>
        <w:t>(BIB 2838)</w:t>
      </w:r>
    </w:p>
    <w:p w14:paraId="0A90BECC" w14:textId="77777777" w:rsidR="000B5678" w:rsidRDefault="000B5678" w:rsidP="009C7B25">
      <w:pPr>
        <w:jc w:val="both"/>
        <w:rPr>
          <w:lang w:val="fr-FR"/>
        </w:rPr>
      </w:pPr>
    </w:p>
    <w:p w14:paraId="6DF44AAF" w14:textId="77777777" w:rsidR="00524B70" w:rsidRDefault="00524B70" w:rsidP="00524B70">
      <w:pPr>
        <w:pStyle w:val="Heading2"/>
      </w:pPr>
      <w:r>
        <w:t>Lithique</w:t>
      </w:r>
    </w:p>
    <w:p w14:paraId="4FE20CB7" w14:textId="1474C76F" w:rsidR="00524B70" w:rsidRDefault="000B5678" w:rsidP="009C7B25">
      <w:pPr>
        <w:jc w:val="both"/>
        <w:rPr>
          <w:lang w:val="fr-FR"/>
        </w:rPr>
      </w:pPr>
      <w:r w:rsidRPr="00C1082E">
        <w:rPr>
          <w:lang w:val="fr-FR"/>
        </w:rPr>
        <w:t>La matière première utilisée pour la conception de lames de faucille est de l’</w:t>
      </w:r>
      <w:hyperlink r:id="rId468" w:anchor="Sit_Obsidienne" w:history="1">
        <w:r w:rsidR="009F2A99" w:rsidRPr="00C1082E">
          <w:rPr>
            <w:rStyle w:val="Hyperlink"/>
            <w:szCs w:val="20"/>
            <w:lang w:val="fr-FR"/>
          </w:rPr>
          <w:t>obsidienne</w:t>
        </w:r>
      </w:hyperlink>
      <w:r w:rsidRPr="00C1082E">
        <w:rPr>
          <w:lang w:val="fr-FR"/>
        </w:rPr>
        <w:t xml:space="preserve"> provenant du plateau anatolien central dont l’aspect est fortement standardisé. Il s’agit d’une importation d’objets finis ou semi finis d’après le peu de nucleus et d’’éclats de taille trouvés sur place. </w:t>
      </w:r>
      <w:r w:rsidR="00524B70" w:rsidRPr="00C1082E">
        <w:rPr>
          <w:lang w:val="fr-FR"/>
        </w:rPr>
        <w:t>(BIB 2838)</w:t>
      </w:r>
    </w:p>
    <w:p w14:paraId="2E0EAD1C" w14:textId="77777777" w:rsidR="000B5678" w:rsidRDefault="000B5678" w:rsidP="009C7B25">
      <w:pPr>
        <w:jc w:val="both"/>
        <w:rPr>
          <w:lang w:val="fr-FR"/>
        </w:rPr>
      </w:pPr>
    </w:p>
    <w:p w14:paraId="0413E2D8" w14:textId="77777777" w:rsidR="00524B70" w:rsidRPr="0032190F" w:rsidRDefault="00524B70" w:rsidP="00524B70">
      <w:pPr>
        <w:pStyle w:val="Heading2"/>
      </w:pPr>
      <w:r>
        <w:lastRenderedPageBreak/>
        <w:t>Habitat</w:t>
      </w:r>
    </w:p>
    <w:p w14:paraId="09F21984" w14:textId="77777777" w:rsidR="00524B70" w:rsidRDefault="000B5678" w:rsidP="009C7B25">
      <w:pPr>
        <w:jc w:val="both"/>
        <w:rPr>
          <w:lang w:val="fr-FR"/>
        </w:rPr>
      </w:pPr>
      <w:r w:rsidRPr="0032190F">
        <w:rPr>
          <w:lang w:val="fr-FR"/>
        </w:rPr>
        <w:t>Les maisons sont relativement isolées les unes des autres, le bâti est un soubassement en pierre et superstructure en parois de roseaux et d’argile (</w:t>
      </w:r>
      <w:r w:rsidRPr="0032190F">
        <w:rPr>
          <w:i/>
          <w:lang w:val="fr-FR"/>
        </w:rPr>
        <w:t>wattle and daub</w:t>
      </w:r>
      <w:r w:rsidRPr="0032190F">
        <w:rPr>
          <w:lang w:val="fr-FR"/>
        </w:rPr>
        <w:t xml:space="preserve">). La brique crue n’étant utilisée que 1000 ans plus tard. </w:t>
      </w:r>
      <w:r w:rsidR="00524B70">
        <w:rPr>
          <w:lang w:val="fr-FR"/>
        </w:rPr>
        <w:t>(BIB 2838)</w:t>
      </w:r>
    </w:p>
    <w:p w14:paraId="27C99467" w14:textId="77777777" w:rsidR="000B5678" w:rsidRDefault="000B5678" w:rsidP="009C7B25">
      <w:pPr>
        <w:jc w:val="both"/>
        <w:rPr>
          <w:lang w:val="fr-FR"/>
        </w:rPr>
      </w:pPr>
    </w:p>
    <w:p w14:paraId="7B4EF6C6" w14:textId="77777777" w:rsidR="00524B70" w:rsidRPr="0032190F" w:rsidRDefault="00524B70" w:rsidP="00524B70">
      <w:pPr>
        <w:pStyle w:val="Heading2"/>
      </w:pPr>
      <w:bookmarkStart w:id="259" w:name="Sit_Yumuktepe_cer"/>
      <w:r>
        <w:t>Céramiques</w:t>
      </w:r>
    </w:p>
    <w:bookmarkEnd w:id="259"/>
    <w:p w14:paraId="1F5E1573" w14:textId="77777777" w:rsidR="000B5678" w:rsidRPr="0032190F" w:rsidRDefault="000B5678" w:rsidP="009C7B25">
      <w:pPr>
        <w:jc w:val="both"/>
        <w:rPr>
          <w:lang w:val="fr-FR"/>
        </w:rPr>
      </w:pPr>
    </w:p>
    <w:p w14:paraId="776998A4" w14:textId="227ADBE7" w:rsidR="00524B70" w:rsidRDefault="00524B70" w:rsidP="009C7B25">
      <w:pPr>
        <w:jc w:val="both"/>
        <w:rPr>
          <w:lang w:val="fr-FR"/>
        </w:rPr>
      </w:pPr>
      <w:r>
        <w:rPr>
          <w:lang w:val="fr-FR"/>
        </w:rPr>
        <w:t>U</w:t>
      </w:r>
      <w:r w:rsidR="000B5678" w:rsidRPr="0032190F">
        <w:rPr>
          <w:lang w:val="fr-FR"/>
        </w:rPr>
        <w:t>ne céramique de très bonne facture est produite sur le site</w:t>
      </w:r>
      <w:r>
        <w:rPr>
          <w:lang w:val="fr-FR"/>
        </w:rPr>
        <w:t xml:space="preserve">: </w:t>
      </w:r>
      <w:hyperlink r:id="rId469" w:anchor="Cul_DFBW" w:history="1">
        <w:r w:rsidRPr="00524B70">
          <w:rPr>
            <w:rStyle w:val="Hyperlink"/>
            <w:lang w:val="fr-FR"/>
          </w:rPr>
          <w:t>DFBW</w:t>
        </w:r>
      </w:hyperlink>
      <w:r w:rsidRPr="00524B70">
        <w:rPr>
          <w:lang w:val="fr-FR"/>
        </w:rPr>
        <w:t xml:space="preserve"> </w:t>
      </w:r>
      <w:r w:rsidR="000B5678" w:rsidRPr="0032190F">
        <w:rPr>
          <w:lang w:val="fr-FR"/>
        </w:rPr>
        <w:t xml:space="preserve">, il s’agit de petits bols et gobelets à parois fines. </w:t>
      </w:r>
      <w:r>
        <w:rPr>
          <w:lang w:val="fr-FR"/>
        </w:rPr>
        <w:t xml:space="preserve">(BIB 2838) </w:t>
      </w:r>
      <w:r w:rsidR="000B5678" w:rsidRPr="0032190F">
        <w:rPr>
          <w:lang w:val="fr-FR"/>
        </w:rPr>
        <w:t xml:space="preserve">On note une corrélation forte entre le type de décor, la forme, la dimension, les épaisseurs, les pâtes, les taritements de surface des récipients montrant qu’un certain type de décor était exclusivement lié à un seul type d’usage.  Une progressive réduction des décors ondulés imprimés en faveur d’une décoration peinte va faire que la céramique </w:t>
      </w:r>
      <w:hyperlink r:id="rId470" w:anchor="Cul_DFBW" w:history="1">
        <w:r w:rsidRPr="00524B70">
          <w:rPr>
            <w:rStyle w:val="Hyperlink"/>
            <w:lang w:val="fr-FR"/>
          </w:rPr>
          <w:t>DFBW</w:t>
        </w:r>
      </w:hyperlink>
      <w:r w:rsidRPr="00524B70">
        <w:rPr>
          <w:lang w:val="fr-FR"/>
        </w:rPr>
        <w:t xml:space="preserve"> </w:t>
      </w:r>
      <w:r w:rsidR="000B5678" w:rsidRPr="0032190F">
        <w:rPr>
          <w:lang w:val="fr-FR"/>
        </w:rPr>
        <w:t>va évoluer vers la céramique peinte. On situe ce passage entre les niveau XXVI et XXV</w:t>
      </w:r>
      <w:r>
        <w:rPr>
          <w:lang w:val="fr-FR"/>
        </w:rPr>
        <w:t>(BIB 2838)</w:t>
      </w:r>
    </w:p>
    <w:p w14:paraId="2911D0CD" w14:textId="77777777" w:rsidR="000B5678" w:rsidRDefault="000B5678" w:rsidP="009C7B25">
      <w:pPr>
        <w:jc w:val="both"/>
        <w:rPr>
          <w:lang w:val="fr-FR"/>
        </w:rPr>
      </w:pPr>
    </w:p>
    <w:p w14:paraId="2B8420D1" w14:textId="77777777" w:rsidR="00524B70" w:rsidRPr="0032190F" w:rsidRDefault="00524B70" w:rsidP="00524B70">
      <w:pPr>
        <w:pStyle w:val="Heading2"/>
      </w:pPr>
      <w:r>
        <w:t>Stratigraphie</w:t>
      </w:r>
    </w:p>
    <w:p w14:paraId="06EBAB53" w14:textId="77777777" w:rsidR="000B5678" w:rsidRDefault="000B5678" w:rsidP="009C7B25">
      <w:pPr>
        <w:jc w:val="both"/>
        <w:rPr>
          <w:lang w:val="fr-FR"/>
        </w:rPr>
      </w:pPr>
    </w:p>
    <w:p w14:paraId="1A1847E0" w14:textId="77777777" w:rsidR="00524B70" w:rsidRDefault="00524B70" w:rsidP="009C7B25">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36"/>
        <w:gridCol w:w="2156"/>
      </w:tblGrid>
      <w:tr w:rsidR="00524B70" w14:paraId="2A453EF1" w14:textId="77777777" w:rsidTr="00C35EA7">
        <w:trPr>
          <w:jc w:val="center"/>
        </w:trPr>
        <w:tc>
          <w:tcPr>
            <w:tcW w:w="1936" w:type="dxa"/>
          </w:tcPr>
          <w:p w14:paraId="308A231C" w14:textId="77777777" w:rsidR="00524B70" w:rsidRPr="00C35EA7" w:rsidRDefault="00524B70" w:rsidP="00C35EA7">
            <w:pPr>
              <w:jc w:val="both"/>
              <w:rPr>
                <w:lang w:val="fr-FR"/>
              </w:rPr>
            </w:pPr>
            <w:r w:rsidRPr="00C35EA7">
              <w:rPr>
                <w:lang w:val="fr-FR"/>
              </w:rPr>
              <w:t>niveaux</w:t>
            </w:r>
          </w:p>
        </w:tc>
        <w:tc>
          <w:tcPr>
            <w:tcW w:w="2156" w:type="dxa"/>
          </w:tcPr>
          <w:p w14:paraId="3E71AEA1" w14:textId="77777777" w:rsidR="00524B70" w:rsidRPr="00C35EA7" w:rsidRDefault="00524B70" w:rsidP="00C35EA7">
            <w:pPr>
              <w:jc w:val="both"/>
              <w:rPr>
                <w:lang w:val="fr-FR"/>
              </w:rPr>
            </w:pPr>
            <w:r w:rsidRPr="00C35EA7">
              <w:rPr>
                <w:lang w:val="fr-FR"/>
              </w:rPr>
              <w:t>datation</w:t>
            </w:r>
          </w:p>
        </w:tc>
      </w:tr>
      <w:tr w:rsidR="00524B70" w14:paraId="7FA5E4C7" w14:textId="77777777" w:rsidTr="00C35EA7">
        <w:trPr>
          <w:jc w:val="center"/>
        </w:trPr>
        <w:tc>
          <w:tcPr>
            <w:tcW w:w="1936" w:type="dxa"/>
          </w:tcPr>
          <w:p w14:paraId="3D8C5EF8" w14:textId="77777777" w:rsidR="00524B70" w:rsidRPr="00C35EA7" w:rsidRDefault="00524B70" w:rsidP="00C35EA7">
            <w:pPr>
              <w:jc w:val="both"/>
              <w:rPr>
                <w:lang w:val="fr-FR"/>
              </w:rPr>
            </w:pPr>
            <w:r w:rsidRPr="00C35EA7">
              <w:rPr>
                <w:lang w:val="fr-FR"/>
              </w:rPr>
              <w:t>XXV-XXIV</w:t>
            </w:r>
          </w:p>
        </w:tc>
        <w:tc>
          <w:tcPr>
            <w:tcW w:w="2156" w:type="dxa"/>
          </w:tcPr>
          <w:p w14:paraId="4D242B81" w14:textId="77777777" w:rsidR="00524B70" w:rsidRPr="00C35EA7" w:rsidRDefault="00524B70" w:rsidP="00C35EA7">
            <w:pPr>
              <w:jc w:val="both"/>
              <w:rPr>
                <w:lang w:val="fr-FR"/>
              </w:rPr>
            </w:pPr>
            <w:r w:rsidRPr="00C35EA7">
              <w:rPr>
                <w:lang w:val="fr-FR"/>
              </w:rPr>
              <w:t>Néo final</w:t>
            </w:r>
          </w:p>
        </w:tc>
      </w:tr>
      <w:tr w:rsidR="00524B70" w14:paraId="50511E4F" w14:textId="77777777" w:rsidTr="00C35EA7">
        <w:trPr>
          <w:jc w:val="center"/>
        </w:trPr>
        <w:tc>
          <w:tcPr>
            <w:tcW w:w="1936" w:type="dxa"/>
          </w:tcPr>
          <w:p w14:paraId="1A469C3C" w14:textId="77777777" w:rsidR="00524B70" w:rsidRPr="00C35EA7" w:rsidRDefault="00524B70" w:rsidP="00C35EA7">
            <w:pPr>
              <w:jc w:val="both"/>
              <w:rPr>
                <w:lang w:val="fr-FR"/>
              </w:rPr>
            </w:pPr>
            <w:r w:rsidRPr="00C35EA7">
              <w:rPr>
                <w:lang w:val="fr-FR"/>
              </w:rPr>
              <w:t>XXVII-XXVI</w:t>
            </w:r>
          </w:p>
        </w:tc>
        <w:tc>
          <w:tcPr>
            <w:tcW w:w="2156" w:type="dxa"/>
          </w:tcPr>
          <w:p w14:paraId="21E459AE" w14:textId="77777777" w:rsidR="00524B70" w:rsidRPr="00C35EA7" w:rsidRDefault="00524B70" w:rsidP="00C35EA7">
            <w:pPr>
              <w:jc w:val="both"/>
              <w:rPr>
                <w:lang w:val="fr-FR"/>
              </w:rPr>
            </w:pPr>
            <w:r w:rsidRPr="00C35EA7">
              <w:rPr>
                <w:lang w:val="fr-FR"/>
              </w:rPr>
              <w:t>Néo moy</w:t>
            </w:r>
          </w:p>
        </w:tc>
      </w:tr>
      <w:tr w:rsidR="00524B70" w14:paraId="4AE33D22" w14:textId="77777777" w:rsidTr="00C35EA7">
        <w:trPr>
          <w:jc w:val="center"/>
        </w:trPr>
        <w:tc>
          <w:tcPr>
            <w:tcW w:w="1936" w:type="dxa"/>
          </w:tcPr>
          <w:p w14:paraId="53049C15" w14:textId="77777777" w:rsidR="00524B70" w:rsidRPr="00C35EA7" w:rsidRDefault="00524B70" w:rsidP="00C35EA7">
            <w:pPr>
              <w:jc w:val="both"/>
              <w:rPr>
                <w:lang w:val="fr-FR"/>
              </w:rPr>
            </w:pPr>
            <w:r w:rsidRPr="00C35EA7">
              <w:rPr>
                <w:lang w:val="fr-FR"/>
              </w:rPr>
              <w:t>XXXIII-XXVIII</w:t>
            </w:r>
          </w:p>
        </w:tc>
        <w:tc>
          <w:tcPr>
            <w:tcW w:w="2156" w:type="dxa"/>
          </w:tcPr>
          <w:p w14:paraId="72E4B43B" w14:textId="77777777" w:rsidR="00524B70" w:rsidRPr="00C35EA7" w:rsidRDefault="00524B70" w:rsidP="00C35EA7">
            <w:pPr>
              <w:jc w:val="both"/>
              <w:rPr>
                <w:lang w:val="fr-FR"/>
              </w:rPr>
            </w:pPr>
            <w:r w:rsidRPr="00C35EA7">
              <w:rPr>
                <w:lang w:val="fr-FR"/>
              </w:rPr>
              <w:t>Néolithique ancien</w:t>
            </w:r>
          </w:p>
        </w:tc>
      </w:tr>
    </w:tbl>
    <w:p w14:paraId="0AAD2B61" w14:textId="77777777" w:rsidR="00524B70" w:rsidRDefault="00524B70" w:rsidP="009C7B25">
      <w:pPr>
        <w:jc w:val="both"/>
        <w:rPr>
          <w:lang w:val="fr-FR"/>
        </w:rPr>
      </w:pPr>
      <w:r>
        <w:rPr>
          <w:lang w:val="fr-FR"/>
        </w:rPr>
        <w:t>(BIB 2838)</w:t>
      </w:r>
    </w:p>
    <w:p w14:paraId="3065DC8A" w14:textId="77777777" w:rsidR="00524B70" w:rsidRDefault="00524B70" w:rsidP="009C7B25">
      <w:pPr>
        <w:jc w:val="both"/>
        <w:rPr>
          <w:lang w:val="fr-FR"/>
        </w:rPr>
      </w:pPr>
    </w:p>
    <w:p w14:paraId="4ECA6BBB" w14:textId="77777777" w:rsidR="00524B70" w:rsidRDefault="00524B70" w:rsidP="00524B70">
      <w:pPr>
        <w:pStyle w:val="Heading3"/>
      </w:pPr>
      <w:r w:rsidRPr="0032190F">
        <w:t>XXXIII</w:t>
      </w:r>
      <w:r>
        <w:t>-</w:t>
      </w:r>
      <w:r w:rsidRPr="0032190F">
        <w:t xml:space="preserve"> XXVIII</w:t>
      </w:r>
    </w:p>
    <w:p w14:paraId="4693B75B" w14:textId="0FB6AEA5" w:rsidR="00524B70" w:rsidRDefault="000B5678" w:rsidP="009C7B25">
      <w:pPr>
        <w:jc w:val="both"/>
        <w:rPr>
          <w:lang w:val="fr-FR"/>
        </w:rPr>
      </w:pPr>
      <w:r w:rsidRPr="0032190F">
        <w:rPr>
          <w:lang w:val="fr-FR"/>
        </w:rPr>
        <w:t xml:space="preserve">Les niveaux anciens XXXIII à XXVIII daté du Néo ancien sont carctérisés par une architecture type </w:t>
      </w:r>
      <w:r w:rsidRPr="00524B70">
        <w:rPr>
          <w:i/>
          <w:lang w:val="fr-FR"/>
        </w:rPr>
        <w:t>wattle and daub</w:t>
      </w:r>
      <w:r w:rsidRPr="0032190F">
        <w:rPr>
          <w:lang w:val="fr-FR"/>
        </w:rPr>
        <w:t xml:space="preserve"> et </w:t>
      </w:r>
      <w:r w:rsidR="00524B70">
        <w:rPr>
          <w:lang w:val="fr-FR"/>
        </w:rPr>
        <w:t>la</w:t>
      </w:r>
      <w:r w:rsidRPr="0032190F">
        <w:rPr>
          <w:lang w:val="fr-FR"/>
        </w:rPr>
        <w:t xml:space="preserve"> </w:t>
      </w:r>
      <w:hyperlink r:id="rId471" w:anchor="Cul_DFBW" w:history="1">
        <w:r w:rsidR="00524B70" w:rsidRPr="00524B70">
          <w:rPr>
            <w:rStyle w:val="Hyperlink"/>
            <w:lang w:val="fr-FR"/>
          </w:rPr>
          <w:t>DFBW</w:t>
        </w:r>
      </w:hyperlink>
      <w:r w:rsidRPr="0032190F">
        <w:rPr>
          <w:lang w:val="fr-FR"/>
        </w:rPr>
        <w:t>.</w:t>
      </w:r>
      <w:r w:rsidR="00524B70">
        <w:rPr>
          <w:lang w:val="fr-FR"/>
        </w:rPr>
        <w:t>(BIB 2838)</w:t>
      </w:r>
    </w:p>
    <w:p w14:paraId="2BEDF068" w14:textId="77777777" w:rsidR="000B5678" w:rsidRDefault="000B5678" w:rsidP="009C7B25">
      <w:pPr>
        <w:jc w:val="both"/>
        <w:rPr>
          <w:lang w:val="fr-FR"/>
        </w:rPr>
      </w:pPr>
    </w:p>
    <w:p w14:paraId="622C9128" w14:textId="77777777" w:rsidR="00524B70" w:rsidRDefault="00524B70" w:rsidP="00524B70">
      <w:pPr>
        <w:pStyle w:val="Heading3"/>
      </w:pPr>
      <w:r>
        <w:t>XXVII-XXVI</w:t>
      </w:r>
    </w:p>
    <w:p w14:paraId="62C9A164" w14:textId="77777777" w:rsidR="00524B70" w:rsidRDefault="000B5678" w:rsidP="009C7B25">
      <w:pPr>
        <w:jc w:val="both"/>
        <w:rPr>
          <w:lang w:val="fr-FR"/>
        </w:rPr>
      </w:pPr>
      <w:r w:rsidRPr="0032190F">
        <w:rPr>
          <w:lang w:val="fr-FR"/>
        </w:rPr>
        <w:t>Les niveaux XXVII et XXVI du Néo moy sont carctérisées par une division interne des maisons, un soubassement plus important, une certaines ostentisation de l’espace par l’importation de pierres exogènes, des foyers en fer à cheval, des cellules réservées au stockage</w:t>
      </w:r>
      <w:r w:rsidR="00524B70">
        <w:rPr>
          <w:lang w:val="fr-FR"/>
        </w:rPr>
        <w:t>(BIB 2838)</w:t>
      </w:r>
    </w:p>
    <w:p w14:paraId="6C416ED0" w14:textId="77777777" w:rsidR="000B5678" w:rsidRDefault="000B5678" w:rsidP="009C7B25">
      <w:pPr>
        <w:jc w:val="both"/>
        <w:rPr>
          <w:lang w:val="fr-FR"/>
        </w:rPr>
      </w:pPr>
    </w:p>
    <w:p w14:paraId="25451A93" w14:textId="77777777" w:rsidR="00524B70" w:rsidRDefault="00524B70" w:rsidP="00524B70">
      <w:pPr>
        <w:pStyle w:val="Heading3"/>
      </w:pPr>
      <w:r>
        <w:t>XXV-</w:t>
      </w:r>
      <w:r w:rsidRPr="0032190F">
        <w:t>XXIV</w:t>
      </w:r>
    </w:p>
    <w:p w14:paraId="67193A5D" w14:textId="41AEBD12" w:rsidR="00524B70" w:rsidRDefault="000B5678" w:rsidP="009C7B25">
      <w:pPr>
        <w:jc w:val="both"/>
        <w:rPr>
          <w:lang w:val="fr-FR"/>
        </w:rPr>
      </w:pPr>
      <w:r w:rsidRPr="0032190F">
        <w:rPr>
          <w:lang w:val="fr-FR"/>
        </w:rPr>
        <w:t xml:space="preserve">Les niveaux XXV et XXIV datés du Néo final sont marqués par l’adoption d’une céramique peinte en rouge-brun sur fond crème au détriment de la </w:t>
      </w:r>
      <w:hyperlink r:id="rId472" w:anchor="Cul_DFBW" w:history="1">
        <w:r w:rsidR="00524B70" w:rsidRPr="00524B70">
          <w:rPr>
            <w:rStyle w:val="Hyperlink"/>
            <w:lang w:val="fr-FR"/>
          </w:rPr>
          <w:t>DFBW</w:t>
        </w:r>
      </w:hyperlink>
      <w:r w:rsidRPr="0032190F">
        <w:rPr>
          <w:lang w:val="fr-FR"/>
        </w:rPr>
        <w:t>, l’apparition d’une arcitecture à plusieurs cours et l’utilisation des briques crues. Ainsi que la construction d’une enciente entourant la partie de l’établissment au sommet de la colline qui a pour conséquence une séparation marquée d’une élite ou milieu religieux du reste des habitats (y compris silots).</w:t>
      </w:r>
      <w:r w:rsidR="00524B70">
        <w:rPr>
          <w:lang w:val="fr-FR"/>
        </w:rPr>
        <w:t>(BIB 2838)</w:t>
      </w:r>
    </w:p>
    <w:p w14:paraId="4DE0EE22" w14:textId="77777777" w:rsidR="000B5678" w:rsidRPr="0032190F" w:rsidRDefault="000B5678" w:rsidP="009C7B25">
      <w:pPr>
        <w:jc w:val="both"/>
        <w:rPr>
          <w:lang w:val="fr-FR"/>
        </w:rPr>
      </w:pPr>
    </w:p>
    <w:p w14:paraId="491C5ADA" w14:textId="77777777" w:rsidR="000B5678" w:rsidRPr="0032190F" w:rsidRDefault="000B5678" w:rsidP="00242C0F">
      <w:pPr>
        <w:rPr>
          <w:lang w:val="fr-FR"/>
        </w:rPr>
      </w:pPr>
    </w:p>
    <w:p w14:paraId="5FD6487E" w14:textId="77777777" w:rsidR="004E45AC" w:rsidRDefault="00524B70" w:rsidP="00242C0F">
      <w:pPr>
        <w:rPr>
          <w:lang w:val="fr-FR"/>
        </w:rPr>
      </w:pPr>
      <w:r>
        <w:rPr>
          <w:lang w:val="fr-FR"/>
        </w:rPr>
        <w:t>(BIB 2838)</w:t>
      </w:r>
    </w:p>
    <w:p w14:paraId="3AA7E7CF" w14:textId="77777777" w:rsidR="00524B70" w:rsidRDefault="00524B70" w:rsidP="00242C0F">
      <w:pPr>
        <w:rPr>
          <w:lang w:val="fr-FR"/>
        </w:rPr>
      </w:pPr>
    </w:p>
    <w:p w14:paraId="5674C877" w14:textId="77777777" w:rsidR="004E5E5F" w:rsidRDefault="004E5E5F" w:rsidP="00426FF9">
      <w:pPr>
        <w:pStyle w:val="Heading1"/>
      </w:pPr>
      <w:bookmarkStart w:id="260" w:name="Sit_Hassuna"/>
      <w:r>
        <w:t>HASSUNA</w:t>
      </w:r>
    </w:p>
    <w:bookmarkEnd w:id="260"/>
    <w:p w14:paraId="593B5605" w14:textId="77777777" w:rsidR="004E5E5F" w:rsidRDefault="004E5E5F" w:rsidP="00242C0F">
      <w:pPr>
        <w:rPr>
          <w:lang w:val="fr-FR"/>
        </w:rPr>
      </w:pPr>
    </w:p>
    <w:p w14:paraId="545FE105" w14:textId="5C980D85" w:rsidR="004E5E5F" w:rsidRDefault="004E5E5F" w:rsidP="00242C0F">
      <w:pPr>
        <w:rPr>
          <w:lang w:val="fr-FR"/>
        </w:rPr>
      </w:pPr>
      <w:r>
        <w:rPr>
          <w:lang w:val="fr-FR"/>
        </w:rPr>
        <w:t>Tell Hassuna, site du Proche-Orient qui a donné son nom au groupe d'</w:t>
      </w:r>
      <w:hyperlink r:id="rId473" w:anchor="Cul_Hassuna" w:history="1">
        <w:r w:rsidRPr="004E5E5F">
          <w:rPr>
            <w:rStyle w:val="Hyperlink"/>
            <w:lang w:val="fr-FR"/>
          </w:rPr>
          <w:t>Hassuna</w:t>
        </w:r>
      </w:hyperlink>
      <w:r>
        <w:rPr>
          <w:lang w:val="fr-FR"/>
        </w:rPr>
        <w:t xml:space="preserve"> (SS BIB)</w:t>
      </w:r>
      <w:r w:rsidR="003D1441">
        <w:rPr>
          <w:lang w:val="fr-FR"/>
        </w:rPr>
        <w:t xml:space="preserve"> A livré un vase anthropomorphe dans un contexte de la fin du Néolihique (BIB 2793) </w:t>
      </w:r>
    </w:p>
    <w:p w14:paraId="7D486989" w14:textId="77777777" w:rsidR="004E5E5F" w:rsidRPr="0032190F" w:rsidRDefault="004E5E5F" w:rsidP="00242C0F">
      <w:pPr>
        <w:rPr>
          <w:lang w:val="fr-FR"/>
        </w:rPr>
      </w:pPr>
    </w:p>
    <w:p w14:paraId="5E059C1D" w14:textId="77777777" w:rsidR="004E45AC" w:rsidRPr="0032190F" w:rsidRDefault="00C93189" w:rsidP="00426FF9">
      <w:pPr>
        <w:pStyle w:val="Heading1"/>
      </w:pPr>
      <w:bookmarkStart w:id="261" w:name="Sit_Khiam_El"/>
      <w:r>
        <w:lastRenderedPageBreak/>
        <w:t>KHIAM</w:t>
      </w:r>
    </w:p>
    <w:bookmarkEnd w:id="261"/>
    <w:p w14:paraId="1842DB61" w14:textId="77777777" w:rsidR="000B5678" w:rsidRPr="00101B73" w:rsidRDefault="00C93189" w:rsidP="00242C0F">
      <w:pPr>
        <w:rPr>
          <w:sz w:val="20"/>
          <w:lang w:val="fr-FR"/>
        </w:rPr>
      </w:pPr>
      <w:r w:rsidRPr="00101B73">
        <w:rPr>
          <w:sz w:val="20"/>
          <w:lang w:val="fr-FR"/>
        </w:rPr>
        <w:t>El Khiam</w:t>
      </w:r>
      <w:r w:rsidR="00B62E5F" w:rsidRPr="00101B73">
        <w:rPr>
          <w:sz w:val="20"/>
          <w:lang w:val="fr-FR"/>
        </w:rPr>
        <w:t>, El-Khiam</w:t>
      </w:r>
    </w:p>
    <w:p w14:paraId="57E6DFB8" w14:textId="77777777" w:rsidR="00C93189" w:rsidRPr="0032190F" w:rsidRDefault="00C93189" w:rsidP="00242C0F">
      <w:pPr>
        <w:rPr>
          <w:lang w:val="fr-FR"/>
        </w:rPr>
      </w:pPr>
    </w:p>
    <w:p w14:paraId="4F217A9F" w14:textId="73290D6C" w:rsidR="004E45AC" w:rsidRPr="0032190F" w:rsidRDefault="004E45AC" w:rsidP="00242C0F">
      <w:pPr>
        <w:rPr>
          <w:lang w:val="fr-FR"/>
        </w:rPr>
      </w:pPr>
      <w:r w:rsidRPr="0032190F">
        <w:rPr>
          <w:lang w:val="fr-FR"/>
        </w:rPr>
        <w:t xml:space="preserve">Attribué au </w:t>
      </w:r>
      <w:hyperlink r:id="rId474" w:anchor="Cul_Natoufien" w:history="1">
        <w:r w:rsidRPr="0032190F">
          <w:rPr>
            <w:rStyle w:val="Hyperlink"/>
            <w:lang w:val="fr-FR"/>
          </w:rPr>
          <w:t>Natoufien</w:t>
        </w:r>
      </w:hyperlink>
      <w:r w:rsidRPr="0032190F">
        <w:rPr>
          <w:lang w:val="fr-FR"/>
        </w:rPr>
        <w:t xml:space="preserve"> (SS BIB)</w:t>
      </w:r>
      <w:r w:rsidR="00B62E5F">
        <w:rPr>
          <w:lang w:val="fr-FR"/>
        </w:rPr>
        <w:t xml:space="preserve">, a donné son nom à la période du </w:t>
      </w:r>
      <w:hyperlink r:id="rId475" w:anchor="Cul_Kiamien" w:history="1">
        <w:r w:rsidR="00B62E5F" w:rsidRPr="00B62E5F">
          <w:rPr>
            <w:rStyle w:val="Hyperlink"/>
            <w:lang w:val="fr-FR"/>
          </w:rPr>
          <w:t>Khiamien</w:t>
        </w:r>
      </w:hyperlink>
      <w:r w:rsidR="00B62E5F" w:rsidRPr="00B62E5F">
        <w:rPr>
          <w:lang w:val="fr-FR"/>
        </w:rPr>
        <w:t xml:space="preserve"> </w:t>
      </w:r>
      <w:r w:rsidR="00B62E5F">
        <w:rPr>
          <w:lang w:val="fr-FR"/>
        </w:rPr>
        <w:t>(BIB 2735)</w:t>
      </w:r>
      <w:r w:rsidRPr="0032190F">
        <w:rPr>
          <w:lang w:val="fr-FR"/>
        </w:rPr>
        <w:t>.</w:t>
      </w:r>
      <w:r w:rsidR="00C93189">
        <w:rPr>
          <w:lang w:val="fr-FR"/>
        </w:rPr>
        <w:t xml:space="preserve"> </w:t>
      </w:r>
      <w:hyperlink r:id="rId476" w:anchor="Cul_Art_TAC_T_a_per_PPNA" w:history="1">
        <w:r w:rsidR="00C93189" w:rsidRPr="00C93189">
          <w:rPr>
            <w:rStyle w:val="Hyperlink"/>
            <w:lang w:val="fr-FR"/>
          </w:rPr>
          <w:t>Représentation anthropomorphe</w:t>
        </w:r>
      </w:hyperlink>
      <w:r w:rsidR="00C93189">
        <w:rPr>
          <w:lang w:val="fr-FR"/>
        </w:rPr>
        <w:t xml:space="preserve"> datée du PPNA</w:t>
      </w:r>
      <w:r w:rsidR="00B62E5F">
        <w:rPr>
          <w:lang w:val="fr-FR"/>
        </w:rPr>
        <w:t xml:space="preserve"> (BIB ?) A donné son nom à un type de pointes</w:t>
      </w:r>
    </w:p>
    <w:p w14:paraId="526A0B5D" w14:textId="77777777" w:rsidR="00AF4FF6" w:rsidRPr="0032190F" w:rsidRDefault="00AF4FF6" w:rsidP="00242C0F">
      <w:pPr>
        <w:rPr>
          <w:lang w:val="fr-FR"/>
        </w:rPr>
      </w:pPr>
    </w:p>
    <w:p w14:paraId="4942D450" w14:textId="77777777" w:rsidR="00AF4FF6" w:rsidRPr="0032190F" w:rsidRDefault="00AF4FF6" w:rsidP="00426FF9">
      <w:pPr>
        <w:pStyle w:val="Heading1"/>
      </w:pPr>
      <w:r w:rsidRPr="0032190F">
        <w:t>SALIBYAH</w:t>
      </w:r>
    </w:p>
    <w:p w14:paraId="23D7DFA0" w14:textId="77777777" w:rsidR="00AF4FF6" w:rsidRPr="0032190F" w:rsidRDefault="00AF4FF6" w:rsidP="00242C0F">
      <w:pPr>
        <w:rPr>
          <w:lang w:val="fr-FR"/>
        </w:rPr>
      </w:pPr>
    </w:p>
    <w:p w14:paraId="2BAAB972" w14:textId="6BC1E931" w:rsidR="00D82A70" w:rsidRPr="0032190F" w:rsidRDefault="00AF4FF6" w:rsidP="00242C0F">
      <w:pPr>
        <w:jc w:val="both"/>
        <w:rPr>
          <w:lang w:val="fr-FR"/>
        </w:rPr>
      </w:pPr>
      <w:r w:rsidRPr="0032190F">
        <w:rPr>
          <w:lang w:val="fr-FR"/>
        </w:rPr>
        <w:t xml:space="preserve">Les niveaux archéologiques </w:t>
      </w:r>
      <w:r w:rsidR="00D82A70" w:rsidRPr="0032190F">
        <w:rPr>
          <w:lang w:val="fr-FR"/>
        </w:rPr>
        <w:t xml:space="preserve">de Salibyah, datés du </w:t>
      </w:r>
      <w:hyperlink r:id="rId477" w:anchor="Cul_Natoufien" w:history="1">
        <w:r w:rsidR="00D82A70" w:rsidRPr="0032190F">
          <w:rPr>
            <w:rStyle w:val="Hyperlink"/>
            <w:lang w:val="fr-FR"/>
          </w:rPr>
          <w:t>Natoufien</w:t>
        </w:r>
      </w:hyperlink>
      <w:r w:rsidR="00D82A70" w:rsidRPr="0032190F">
        <w:rPr>
          <w:lang w:val="fr-FR"/>
        </w:rPr>
        <w:t xml:space="preserve">, </w:t>
      </w:r>
      <w:r w:rsidRPr="0032190F">
        <w:rPr>
          <w:lang w:val="fr-FR"/>
        </w:rPr>
        <w:t>montrent que la gazelle (</w:t>
      </w:r>
      <w:r w:rsidRPr="0032190F">
        <w:rPr>
          <w:i/>
          <w:lang w:val="fr-FR"/>
        </w:rPr>
        <w:t>Gazella sp.</w:t>
      </w:r>
      <w:r w:rsidRPr="0032190F">
        <w:rPr>
          <w:lang w:val="fr-FR"/>
        </w:rPr>
        <w:t xml:space="preserve">) représentait environs 95% des ressources carnées (L. Gourichon com. pers.). </w:t>
      </w:r>
    </w:p>
    <w:p w14:paraId="4F99065B" w14:textId="77777777" w:rsidR="00D82A70" w:rsidRPr="0032190F" w:rsidRDefault="00D82A70"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70"/>
        <w:gridCol w:w="1296"/>
      </w:tblGrid>
      <w:tr w:rsidR="00D82A70" w14:paraId="521FB7F7" w14:textId="77777777">
        <w:trPr>
          <w:jc w:val="center"/>
        </w:trPr>
        <w:tc>
          <w:tcPr>
            <w:tcW w:w="1570" w:type="dxa"/>
          </w:tcPr>
          <w:p w14:paraId="3C95B6E3" w14:textId="77777777" w:rsidR="00D82A70" w:rsidRDefault="00D82A70" w:rsidP="00242C0F">
            <w:pPr>
              <w:jc w:val="both"/>
            </w:pPr>
            <w:r>
              <w:t>Salibyah XII</w:t>
            </w:r>
          </w:p>
        </w:tc>
        <w:tc>
          <w:tcPr>
            <w:tcW w:w="1296" w:type="dxa"/>
          </w:tcPr>
          <w:p w14:paraId="5695F689" w14:textId="77777777" w:rsidR="00D82A70" w:rsidRDefault="00D82A70" w:rsidP="00242C0F">
            <w:pPr>
              <w:jc w:val="both"/>
            </w:pPr>
          </w:p>
        </w:tc>
      </w:tr>
      <w:tr w:rsidR="00D82A70" w14:paraId="2BA9E4F7" w14:textId="77777777">
        <w:trPr>
          <w:jc w:val="center"/>
        </w:trPr>
        <w:tc>
          <w:tcPr>
            <w:tcW w:w="1570" w:type="dxa"/>
          </w:tcPr>
          <w:p w14:paraId="25E16289" w14:textId="77777777" w:rsidR="00D82A70" w:rsidRDefault="00D82A70" w:rsidP="00242C0F">
            <w:pPr>
              <w:jc w:val="both"/>
            </w:pPr>
            <w:r>
              <w:t>Salibyah IX</w:t>
            </w:r>
          </w:p>
        </w:tc>
        <w:tc>
          <w:tcPr>
            <w:tcW w:w="1296" w:type="dxa"/>
          </w:tcPr>
          <w:p w14:paraId="528DF982" w14:textId="5299E419" w:rsidR="00D82A70" w:rsidRDefault="00000000" w:rsidP="00242C0F">
            <w:pPr>
              <w:jc w:val="both"/>
            </w:pPr>
            <w:hyperlink r:id="rId478" w:anchor="Cul_PPNA" w:history="1">
              <w:r w:rsidR="000A7572" w:rsidRPr="000A7572">
                <w:rPr>
                  <w:rStyle w:val="Hyperlink"/>
                </w:rPr>
                <w:t>PPNA</w:t>
              </w:r>
            </w:hyperlink>
          </w:p>
        </w:tc>
      </w:tr>
      <w:tr w:rsidR="00D82A70" w14:paraId="4E62EEBA" w14:textId="77777777">
        <w:trPr>
          <w:jc w:val="center"/>
        </w:trPr>
        <w:tc>
          <w:tcPr>
            <w:tcW w:w="1570" w:type="dxa"/>
          </w:tcPr>
          <w:p w14:paraId="2FC1B16C" w14:textId="77777777" w:rsidR="00D82A70" w:rsidRDefault="00D82A70" w:rsidP="00242C0F">
            <w:pPr>
              <w:jc w:val="both"/>
            </w:pPr>
            <w:r>
              <w:t>Salibyah I</w:t>
            </w:r>
          </w:p>
        </w:tc>
        <w:tc>
          <w:tcPr>
            <w:tcW w:w="1296" w:type="dxa"/>
          </w:tcPr>
          <w:p w14:paraId="34C03FF8" w14:textId="77777777" w:rsidR="00D82A70" w:rsidRDefault="00D82A70" w:rsidP="00242C0F">
            <w:pPr>
              <w:jc w:val="both"/>
            </w:pPr>
            <w:r>
              <w:t>Natoufien</w:t>
            </w:r>
          </w:p>
        </w:tc>
      </w:tr>
    </w:tbl>
    <w:p w14:paraId="446D230C" w14:textId="77777777" w:rsidR="00AF4FF6" w:rsidRDefault="00D82A70" w:rsidP="00242C0F">
      <w:pPr>
        <w:jc w:val="both"/>
      </w:pPr>
      <w:r>
        <w:t>(SS BIB)</w:t>
      </w:r>
    </w:p>
    <w:p w14:paraId="29E65628" w14:textId="77777777" w:rsidR="001B59AB" w:rsidRDefault="001B59AB" w:rsidP="00242C0F">
      <w:pPr>
        <w:jc w:val="both"/>
      </w:pPr>
    </w:p>
    <w:p w14:paraId="04840B5C" w14:textId="77777777" w:rsidR="001B59AB" w:rsidRDefault="001B59AB" w:rsidP="00426FF9">
      <w:pPr>
        <w:pStyle w:val="Heading1"/>
      </w:pPr>
      <w:bookmarkStart w:id="262" w:name="Sit_Gilgal"/>
      <w:r>
        <w:t>GILGAL</w:t>
      </w:r>
    </w:p>
    <w:bookmarkEnd w:id="262"/>
    <w:p w14:paraId="58B47F31" w14:textId="77777777" w:rsidR="001B59AB" w:rsidRDefault="001B59AB" w:rsidP="00242C0F">
      <w:pPr>
        <w:jc w:val="both"/>
      </w:pPr>
    </w:p>
    <w:p w14:paraId="1F80728A" w14:textId="15472A38" w:rsidR="001B59AB" w:rsidRPr="0032190F" w:rsidRDefault="001B59AB" w:rsidP="00242C0F">
      <w:pPr>
        <w:jc w:val="both"/>
        <w:rPr>
          <w:lang w:val="fr-FR"/>
        </w:rPr>
      </w:pPr>
      <w:r w:rsidRPr="0032190F">
        <w:rPr>
          <w:lang w:val="fr-FR"/>
        </w:rPr>
        <w:t xml:space="preserve">Le niveau Gilgal I est daté du </w:t>
      </w:r>
      <w:hyperlink r:id="rId479" w:anchor="Cul_PPNA" w:history="1">
        <w:r w:rsidR="000A7572" w:rsidRPr="0032190F">
          <w:rPr>
            <w:rStyle w:val="Hyperlink"/>
            <w:lang w:val="fr-FR"/>
          </w:rPr>
          <w:t>PPNA</w:t>
        </w:r>
      </w:hyperlink>
      <w:r w:rsidRPr="0032190F">
        <w:rPr>
          <w:lang w:val="fr-FR"/>
        </w:rPr>
        <w:t>(SS BIB)</w:t>
      </w:r>
      <w:r w:rsidR="00EE51BD" w:rsidRPr="0032190F">
        <w:rPr>
          <w:lang w:val="fr-FR"/>
        </w:rPr>
        <w:t>.</w:t>
      </w:r>
      <w:r w:rsidR="004E15C4">
        <w:rPr>
          <w:lang w:val="fr-FR"/>
        </w:rPr>
        <w:t xml:space="preserve"> </w:t>
      </w:r>
      <w:hyperlink r:id="rId480" w:anchor="Cul_Art_TAC_T_a_per_PPNA" w:history="1">
        <w:r w:rsidR="004E15C4" w:rsidRPr="00C93189">
          <w:rPr>
            <w:rStyle w:val="Hyperlink"/>
            <w:lang w:val="fr-FR"/>
          </w:rPr>
          <w:t>Statuette en pierre</w:t>
        </w:r>
      </w:hyperlink>
      <w:r w:rsidR="00942480">
        <w:rPr>
          <w:lang w:val="fr-FR"/>
        </w:rPr>
        <w:t xml:space="preserve"> du PPNA</w:t>
      </w:r>
      <w:r w:rsidR="004E15C4">
        <w:rPr>
          <w:lang w:val="fr-FR"/>
        </w:rPr>
        <w:t xml:space="preserve"> </w:t>
      </w:r>
      <w:r w:rsidR="004E15C4" w:rsidRPr="004E15C4">
        <w:rPr>
          <w:lang w:val="fr-FR"/>
        </w:rPr>
        <w:t>(BIB 2319 p. 12)</w:t>
      </w:r>
    </w:p>
    <w:p w14:paraId="1DB6D5A7" w14:textId="77777777" w:rsidR="00776A75" w:rsidRPr="0032190F" w:rsidRDefault="00776A75" w:rsidP="00242C0F">
      <w:pPr>
        <w:jc w:val="both"/>
        <w:rPr>
          <w:lang w:val="fr-FR"/>
        </w:rPr>
      </w:pPr>
    </w:p>
    <w:p w14:paraId="0A2F2005" w14:textId="77777777" w:rsidR="000E23C1" w:rsidRPr="0032190F" w:rsidRDefault="000E23C1" w:rsidP="00426FF9">
      <w:pPr>
        <w:pStyle w:val="Heading1"/>
      </w:pPr>
      <w:bookmarkStart w:id="263" w:name="Sit_Beckhat_Ram"/>
      <w:r w:rsidRPr="0032190F">
        <w:t>BECKHAT RAM</w:t>
      </w:r>
    </w:p>
    <w:bookmarkEnd w:id="263"/>
    <w:p w14:paraId="4CEC03B5" w14:textId="77777777" w:rsidR="000E23C1" w:rsidRPr="0032190F" w:rsidRDefault="00E73812" w:rsidP="00242C0F">
      <w:pPr>
        <w:jc w:val="both"/>
        <w:rPr>
          <w:lang w:val="fr-FR"/>
        </w:rPr>
      </w:pPr>
      <w:r>
        <w:rPr>
          <w:lang w:val="fr-FR"/>
        </w:rPr>
        <w:t>Berekhat Ram</w:t>
      </w:r>
    </w:p>
    <w:p w14:paraId="155710D2" w14:textId="77777777" w:rsidR="00E73812" w:rsidRDefault="00E73812" w:rsidP="00242C0F">
      <w:pPr>
        <w:jc w:val="both"/>
        <w:rPr>
          <w:lang w:val="fr-FR"/>
        </w:rPr>
      </w:pPr>
    </w:p>
    <w:p w14:paraId="482D0881" w14:textId="3C14BED1" w:rsidR="000E23C1" w:rsidRPr="0032190F" w:rsidRDefault="000E23C1" w:rsidP="00242C0F">
      <w:pPr>
        <w:jc w:val="both"/>
        <w:rPr>
          <w:lang w:val="fr-FR"/>
        </w:rPr>
      </w:pPr>
      <w:r w:rsidRPr="0032190F">
        <w:rPr>
          <w:lang w:val="fr-FR"/>
        </w:rPr>
        <w:t>Le site de Beckhat Ram (Israël)</w:t>
      </w:r>
      <w:r w:rsidR="00E73812">
        <w:rPr>
          <w:lang w:val="fr-FR"/>
        </w:rPr>
        <w:t xml:space="preserve"> </w:t>
      </w:r>
      <w:r w:rsidRPr="0032190F">
        <w:rPr>
          <w:lang w:val="fr-FR"/>
        </w:rPr>
        <w:t xml:space="preserve">a livré un petit morceau de tuf volcanique qui aurait été </w:t>
      </w:r>
      <w:hyperlink r:id="rId481" w:anchor="Cul_Art" w:history="1">
        <w:r w:rsidRPr="0032190F">
          <w:rPr>
            <w:rStyle w:val="Hyperlink"/>
            <w:lang w:val="fr-FR"/>
          </w:rPr>
          <w:t>sculpté</w:t>
        </w:r>
      </w:hyperlink>
      <w:r w:rsidRPr="0032190F">
        <w:rPr>
          <w:lang w:val="fr-FR"/>
        </w:rPr>
        <w:t xml:space="preserve"> entre 233 000 et 800 000 aec. Ce fragment offre une ressemblance naturelle avc un corps féminin (tête, bras, seins). Sculpté d’après Alexander Marschack et Francesco D’Errico (BIB 1678).</w:t>
      </w:r>
    </w:p>
    <w:p w14:paraId="02AC09E5" w14:textId="77777777" w:rsidR="000E23C1" w:rsidRPr="0032190F" w:rsidRDefault="000E23C1" w:rsidP="00242C0F">
      <w:pPr>
        <w:jc w:val="both"/>
        <w:rPr>
          <w:lang w:val="fr-FR"/>
        </w:rPr>
      </w:pPr>
    </w:p>
    <w:p w14:paraId="1D043F2E" w14:textId="77777777" w:rsidR="000E23C1" w:rsidRPr="0032190F" w:rsidRDefault="000E23C1" w:rsidP="00242C0F">
      <w:pPr>
        <w:rPr>
          <w:lang w:val="fr-FR"/>
        </w:rPr>
      </w:pPr>
      <w:r w:rsidRPr="0032190F">
        <w:rPr>
          <w:lang w:val="fr-FR"/>
        </w:rPr>
        <w:t>Site d’un des premiers arts : statuette gravée, pierre incisée (cf. D’Errico)</w:t>
      </w:r>
    </w:p>
    <w:p w14:paraId="46F888E7" w14:textId="77777777" w:rsidR="001B59AB" w:rsidRPr="0032190F" w:rsidRDefault="001B59AB" w:rsidP="00242C0F">
      <w:pPr>
        <w:jc w:val="both"/>
        <w:rPr>
          <w:lang w:val="fr-FR"/>
        </w:rPr>
      </w:pPr>
    </w:p>
    <w:p w14:paraId="47A8D172" w14:textId="77777777" w:rsidR="00194AAE" w:rsidRPr="0032190F" w:rsidRDefault="00194AAE" w:rsidP="00242C0F">
      <w:pPr>
        <w:jc w:val="both"/>
        <w:rPr>
          <w:lang w:val="fr-FR"/>
        </w:rPr>
      </w:pPr>
      <w:r w:rsidRPr="0032190F">
        <w:rPr>
          <w:lang w:val="fr-FR"/>
        </w:rPr>
        <w:t>PALOMBOS</w:t>
      </w:r>
    </w:p>
    <w:p w14:paraId="3277DFDA" w14:textId="77777777" w:rsidR="00194AAE" w:rsidRPr="0032190F" w:rsidRDefault="00194AAE" w:rsidP="00242C0F">
      <w:pPr>
        <w:jc w:val="both"/>
        <w:rPr>
          <w:lang w:val="fr-FR"/>
        </w:rPr>
      </w:pPr>
    </w:p>
    <w:p w14:paraId="3BD37514" w14:textId="77777777" w:rsidR="00194AAE" w:rsidRPr="0032190F" w:rsidRDefault="00194AAE" w:rsidP="00242C0F">
      <w:pPr>
        <w:jc w:val="both"/>
        <w:rPr>
          <w:lang w:val="fr-FR"/>
        </w:rPr>
      </w:pPr>
      <w:r w:rsidRPr="0032190F">
        <w:rPr>
          <w:lang w:val="fr-FR"/>
        </w:rPr>
        <w:t>Découverte d'un oeuf d'autruche décoré daté de -60 000 ans (BIB France culture)</w:t>
      </w:r>
    </w:p>
    <w:p w14:paraId="3A3F53A9" w14:textId="77777777" w:rsidR="00194AAE" w:rsidRPr="0032190F" w:rsidRDefault="00194AAE" w:rsidP="00242C0F">
      <w:pPr>
        <w:jc w:val="both"/>
        <w:rPr>
          <w:lang w:val="fr-FR"/>
        </w:rPr>
      </w:pPr>
    </w:p>
    <w:p w14:paraId="2A795A9B" w14:textId="77777777" w:rsidR="00194AAE" w:rsidRPr="0032190F" w:rsidRDefault="00194AAE" w:rsidP="00242C0F">
      <w:pPr>
        <w:jc w:val="both"/>
        <w:rPr>
          <w:lang w:val="fr-FR"/>
        </w:rPr>
      </w:pPr>
      <w:r w:rsidRPr="0032190F">
        <w:rPr>
          <w:lang w:val="fr-FR"/>
        </w:rPr>
        <w:t>APONLOZ</w:t>
      </w:r>
    </w:p>
    <w:p w14:paraId="0C95A87B" w14:textId="77777777" w:rsidR="00194AAE" w:rsidRPr="0032190F" w:rsidRDefault="00194AAE" w:rsidP="00242C0F">
      <w:pPr>
        <w:jc w:val="both"/>
        <w:rPr>
          <w:lang w:val="fr-FR"/>
        </w:rPr>
      </w:pPr>
    </w:p>
    <w:p w14:paraId="646D24B0" w14:textId="77777777" w:rsidR="00194AAE" w:rsidRDefault="00194AAE" w:rsidP="00242C0F">
      <w:pPr>
        <w:jc w:val="both"/>
        <w:rPr>
          <w:lang w:val="fr-FR"/>
        </w:rPr>
      </w:pPr>
      <w:r w:rsidRPr="0032190F">
        <w:rPr>
          <w:lang w:val="fr-FR"/>
        </w:rPr>
        <w:t>En Namibie, plaquette décorée datée de -30 000 ans (BIB France culture)</w:t>
      </w:r>
    </w:p>
    <w:p w14:paraId="4A256202" w14:textId="77777777" w:rsidR="009F1939" w:rsidRDefault="009F1939" w:rsidP="00242C0F">
      <w:pPr>
        <w:jc w:val="both"/>
        <w:rPr>
          <w:lang w:val="fr-FR"/>
        </w:rPr>
      </w:pPr>
    </w:p>
    <w:p w14:paraId="172DBA0D" w14:textId="77777777" w:rsidR="009F1939" w:rsidRDefault="009F1939" w:rsidP="00426FF9">
      <w:pPr>
        <w:pStyle w:val="Heading1"/>
      </w:pPr>
      <w:bookmarkStart w:id="264" w:name="Sit_Ain_Sakhri"/>
      <w:r>
        <w:t>AIN SAKHRI</w:t>
      </w:r>
    </w:p>
    <w:bookmarkEnd w:id="264"/>
    <w:p w14:paraId="50473799" w14:textId="77777777" w:rsidR="009F1939" w:rsidRDefault="009F1939" w:rsidP="00242C0F">
      <w:pPr>
        <w:jc w:val="both"/>
        <w:rPr>
          <w:lang w:val="fr-FR"/>
        </w:rPr>
      </w:pPr>
    </w:p>
    <w:p w14:paraId="572CCF3C" w14:textId="362761A3" w:rsidR="009F1939" w:rsidRPr="0032190F" w:rsidRDefault="009F1939" w:rsidP="00242C0F">
      <w:pPr>
        <w:jc w:val="both"/>
        <w:rPr>
          <w:lang w:val="fr-FR"/>
        </w:rPr>
      </w:pPr>
      <w:r>
        <w:rPr>
          <w:lang w:val="fr-FR"/>
        </w:rPr>
        <w:t xml:space="preserve">Statuette humaine explicite attribuée au </w:t>
      </w:r>
      <w:hyperlink r:id="rId482" w:anchor="Cul_Natoufien" w:history="1">
        <w:r w:rsidRPr="009F1939">
          <w:rPr>
            <w:rStyle w:val="Hyperlink"/>
            <w:lang w:val="fr-FR"/>
          </w:rPr>
          <w:t>Natoufien</w:t>
        </w:r>
      </w:hyperlink>
      <w:r>
        <w:rPr>
          <w:lang w:val="fr-FR"/>
        </w:rPr>
        <w:t xml:space="preserve"> pour J. Recchia (BIB 2793)</w:t>
      </w:r>
    </w:p>
    <w:p w14:paraId="6D1704CA" w14:textId="77777777" w:rsidR="00194AAE" w:rsidRPr="0032190F" w:rsidRDefault="00194AAE" w:rsidP="00242C0F">
      <w:pPr>
        <w:jc w:val="both"/>
        <w:rPr>
          <w:lang w:val="fr-FR"/>
        </w:rPr>
      </w:pPr>
    </w:p>
    <w:p w14:paraId="271FAAFA" w14:textId="77777777" w:rsidR="00AF4FF6" w:rsidRPr="0032190F" w:rsidRDefault="00AF4FF6" w:rsidP="00426FF9">
      <w:pPr>
        <w:pStyle w:val="Heading1"/>
      </w:pPr>
      <w:bookmarkStart w:id="265" w:name="Sit_Hayonim"/>
      <w:r w:rsidRPr="0032190F">
        <w:t>HAYONIM</w:t>
      </w:r>
    </w:p>
    <w:bookmarkEnd w:id="265"/>
    <w:p w14:paraId="04EEFA63" w14:textId="77777777" w:rsidR="00AF4FF6" w:rsidRPr="0032190F" w:rsidRDefault="00AF4FF6" w:rsidP="00242C0F">
      <w:pPr>
        <w:rPr>
          <w:lang w:val="fr-FR"/>
        </w:rPr>
      </w:pPr>
    </w:p>
    <w:p w14:paraId="5F0858F7" w14:textId="77777777" w:rsidR="00EE51BD" w:rsidRPr="0032190F" w:rsidRDefault="00EE51BD" w:rsidP="00242C0F">
      <w:pPr>
        <w:rPr>
          <w:lang w:val="fr-FR"/>
        </w:rPr>
      </w:pPr>
      <w:r w:rsidRPr="0032190F">
        <w:rPr>
          <w:lang w:val="fr-FR"/>
        </w:rPr>
        <w:t xml:space="preserve">Le site d’Hayonim daté de 230 000 – 160 000 ans a livré des industries laminaires (L. Meignen com. pers.). </w:t>
      </w:r>
    </w:p>
    <w:p w14:paraId="5E49F3FD" w14:textId="1BC323C6" w:rsidR="00AF4FF6" w:rsidRPr="0032190F" w:rsidRDefault="00AF4FF6" w:rsidP="00242C0F">
      <w:pPr>
        <w:rPr>
          <w:lang w:val="fr-FR"/>
        </w:rPr>
      </w:pPr>
      <w:r w:rsidRPr="0032190F">
        <w:rPr>
          <w:lang w:val="fr-FR"/>
        </w:rPr>
        <w:t xml:space="preserve">Le site d’Hayonim (Israël) est attribué au </w:t>
      </w:r>
      <w:hyperlink r:id="rId483" w:anchor="Cul_Natoufien" w:history="1">
        <w:r w:rsidRPr="0032190F">
          <w:rPr>
            <w:rStyle w:val="Hyperlink"/>
            <w:lang w:val="fr-FR"/>
          </w:rPr>
          <w:t>Natoufien</w:t>
        </w:r>
      </w:hyperlink>
      <w:r w:rsidRPr="0032190F">
        <w:rPr>
          <w:lang w:val="fr-FR"/>
        </w:rPr>
        <w:t>. Les niveaux archéologiques montrent que la gazelle (</w:t>
      </w:r>
      <w:r w:rsidRPr="0032190F">
        <w:rPr>
          <w:i/>
          <w:lang w:val="fr-FR"/>
        </w:rPr>
        <w:t>Gazella sp.</w:t>
      </w:r>
      <w:r w:rsidRPr="0032190F">
        <w:rPr>
          <w:lang w:val="fr-FR"/>
        </w:rPr>
        <w:t>) représentait environs 90% des ressources carnées (L. Gourichon com. pers.).</w:t>
      </w:r>
    </w:p>
    <w:p w14:paraId="56221F34" w14:textId="77777777" w:rsidR="00C3499D" w:rsidRDefault="00C3499D" w:rsidP="00242C0F">
      <w:pPr>
        <w:jc w:val="both"/>
        <w:rPr>
          <w:lang w:val="fr-FR"/>
        </w:rPr>
      </w:pPr>
      <w:r w:rsidRPr="0032190F">
        <w:rPr>
          <w:lang w:val="fr-FR"/>
        </w:rPr>
        <w:lastRenderedPageBreak/>
        <w:t xml:space="preserve">La grotte d’Hayonim comprend une dizaine de cercles de pierres accolés par une jonction continue de pierraille, interprétés comme des maisons. On y trouve également les restes de 48 individus répartis en 16 tombes (Testart 2012). Cet enterrement « en nombre » [multiple et simultané ?], de même que la situation de certaines inhumation au centre des pièces d’habitation est une « preuve » de la sédentarité des Natoufiens selon A. Testart (Testart 2012). </w:t>
      </w:r>
    </w:p>
    <w:p w14:paraId="7613F61D" w14:textId="77777777" w:rsidR="00675DA3" w:rsidRPr="0032190F" w:rsidRDefault="00675DA3" w:rsidP="00242C0F">
      <w:pPr>
        <w:jc w:val="both"/>
        <w:rPr>
          <w:lang w:val="fr-FR"/>
        </w:rPr>
      </w:pPr>
    </w:p>
    <w:p w14:paraId="76D5A9C6" w14:textId="77777777" w:rsidR="00AF4FF6" w:rsidRPr="0032190F" w:rsidRDefault="00AF4FF6" w:rsidP="00426FF9">
      <w:pPr>
        <w:pStyle w:val="Heading1"/>
      </w:pPr>
      <w:bookmarkStart w:id="266" w:name="Sit_Mallaha_Ain"/>
      <w:r w:rsidRPr="0032190F">
        <w:t>MALLAHA (AIN)</w:t>
      </w:r>
    </w:p>
    <w:bookmarkEnd w:id="266"/>
    <w:p w14:paraId="7DDEF8DA" w14:textId="77777777" w:rsidR="00AF4FF6" w:rsidRPr="0032190F" w:rsidRDefault="00AF4FF6" w:rsidP="00242C0F">
      <w:pPr>
        <w:rPr>
          <w:lang w:val="fr-FR"/>
        </w:rPr>
      </w:pPr>
    </w:p>
    <w:p w14:paraId="6DFDC0FF" w14:textId="1E132FD0" w:rsidR="008E3B12" w:rsidRPr="0032190F" w:rsidRDefault="00AF4FF6" w:rsidP="00242C0F">
      <w:pPr>
        <w:jc w:val="both"/>
        <w:rPr>
          <w:lang w:val="fr-FR"/>
        </w:rPr>
      </w:pPr>
      <w:r w:rsidRPr="0032190F">
        <w:rPr>
          <w:lang w:val="fr-FR"/>
        </w:rPr>
        <w:t>Le site d’Ain Mallaha</w:t>
      </w:r>
      <w:r w:rsidR="008E3B12" w:rsidRPr="0032190F">
        <w:rPr>
          <w:lang w:val="fr-FR"/>
        </w:rPr>
        <w:t xml:space="preserve"> au</w:t>
      </w:r>
      <w:r w:rsidRPr="0032190F">
        <w:rPr>
          <w:lang w:val="fr-FR"/>
        </w:rPr>
        <w:t xml:space="preserve"> Nord du lac de Tibériade</w:t>
      </w:r>
      <w:r w:rsidR="008E3B12" w:rsidRPr="0032190F">
        <w:rPr>
          <w:lang w:val="fr-FR"/>
        </w:rPr>
        <w:t>, dans la vallée du Jourdain (Israël)</w:t>
      </w:r>
      <w:r w:rsidRPr="0032190F">
        <w:rPr>
          <w:lang w:val="fr-FR"/>
        </w:rPr>
        <w:t xml:space="preserve"> est attribué au </w:t>
      </w:r>
      <w:hyperlink r:id="rId484" w:anchor="Cul_Natoufien" w:history="1">
        <w:r w:rsidRPr="0032190F">
          <w:rPr>
            <w:rStyle w:val="Hyperlink"/>
            <w:lang w:val="fr-FR"/>
          </w:rPr>
          <w:t>Natoufien</w:t>
        </w:r>
      </w:hyperlink>
      <w:r w:rsidR="008E3B12" w:rsidRPr="0032190F">
        <w:rPr>
          <w:lang w:val="fr-FR"/>
        </w:rPr>
        <w:t xml:space="preserve"> (L. Gourichon com. pers.)</w:t>
      </w:r>
      <w:r w:rsidR="001B59AB" w:rsidRPr="0032190F">
        <w:rPr>
          <w:lang w:val="fr-FR"/>
        </w:rPr>
        <w:t>.</w:t>
      </w:r>
    </w:p>
    <w:p w14:paraId="3AE1F5F1" w14:textId="77777777" w:rsidR="008E3B12" w:rsidRPr="0032190F" w:rsidRDefault="008E3B12" w:rsidP="00242C0F">
      <w:pPr>
        <w:jc w:val="both"/>
        <w:rPr>
          <w:lang w:val="fr-FR"/>
        </w:rPr>
      </w:pPr>
      <w:r w:rsidRPr="0032190F">
        <w:rPr>
          <w:lang w:val="fr-FR"/>
        </w:rPr>
        <w:t xml:space="preserve">Maisons à demi-enterrées dans des fosses rondes. Dans l’abri 31, d’un diamètre de </w:t>
      </w:r>
      <w:smartTag w:uri="urn:schemas-microsoft-com:office:smarttags" w:element="metricconverter">
        <w:smartTagPr>
          <w:attr w:name="ProductID" w:val="7 m"/>
        </w:smartTagPr>
        <w:r w:rsidRPr="0032190F">
          <w:rPr>
            <w:lang w:val="fr-FR"/>
          </w:rPr>
          <w:t>7 m</w:t>
        </w:r>
      </w:smartTag>
      <w:r w:rsidRPr="0032190F">
        <w:rPr>
          <w:lang w:val="fr-FR"/>
        </w:rPr>
        <w:t xml:space="preserve">, une série de trous de poteaux encerclent la partie inférieure. Chacun de ces trous fait </w:t>
      </w:r>
      <w:smartTag w:uri="urn:schemas-microsoft-com:office:smarttags" w:element="metricconverter">
        <w:smartTagPr>
          <w:attr w:name="ProductID" w:val="30 cm"/>
        </w:smartTagPr>
        <w:r w:rsidRPr="0032190F">
          <w:rPr>
            <w:lang w:val="fr-FR"/>
          </w:rPr>
          <w:t>30 cm</w:t>
        </w:r>
      </w:smartTag>
      <w:r w:rsidRPr="0032190F">
        <w:rPr>
          <w:lang w:val="fr-FR"/>
        </w:rPr>
        <w:t xml:space="preserve"> environ de diamètre ce qui indique qu’ils devaient supporter une charpente robuste (Testrat 2012).</w:t>
      </w:r>
    </w:p>
    <w:p w14:paraId="09A4E968" w14:textId="6D7D916B" w:rsidR="00AF4FF6" w:rsidRDefault="001B59AB" w:rsidP="00242C0F">
      <w:pPr>
        <w:jc w:val="both"/>
        <w:rPr>
          <w:lang w:val="fr-FR"/>
        </w:rPr>
      </w:pPr>
      <w:r w:rsidRPr="0032190F">
        <w:rPr>
          <w:lang w:val="fr-FR"/>
        </w:rPr>
        <w:t xml:space="preserve"> Les niveaux archéologiques montrent des ressources carnéesplus diversifiées </w:t>
      </w:r>
      <w:r w:rsidR="00D27745" w:rsidRPr="0032190F">
        <w:rPr>
          <w:lang w:val="fr-FR"/>
        </w:rPr>
        <w:t xml:space="preserve">(daims, </w:t>
      </w:r>
      <w:r w:rsidR="00D27745" w:rsidRPr="0032190F">
        <w:rPr>
          <w:i/>
          <w:lang w:val="fr-FR"/>
        </w:rPr>
        <w:t>Sus</w:t>
      </w:r>
      <w:r w:rsidR="00D27745" w:rsidRPr="0032190F">
        <w:rPr>
          <w:lang w:val="fr-FR"/>
        </w:rPr>
        <w:t xml:space="preserve">, et gazelles) </w:t>
      </w:r>
      <w:r w:rsidRPr="0032190F">
        <w:rPr>
          <w:lang w:val="fr-FR"/>
        </w:rPr>
        <w:t xml:space="preserve">que celles, contemporaines, de </w:t>
      </w:r>
      <w:hyperlink r:id="rId485" w:anchor="Sit_Mureybet" w:history="1">
        <w:r w:rsidR="00B62E5F" w:rsidRPr="00B80BE8">
          <w:rPr>
            <w:rStyle w:val="Hyperlink"/>
            <w:lang w:val="fr-FR"/>
          </w:rPr>
          <w:t>Mureybet</w:t>
        </w:r>
      </w:hyperlink>
      <w:r w:rsidR="00B62E5F">
        <w:rPr>
          <w:lang w:val="fr-FR"/>
        </w:rPr>
        <w:t xml:space="preserve"> </w:t>
      </w:r>
      <w:r w:rsidRPr="0032190F">
        <w:rPr>
          <w:lang w:val="fr-FR"/>
        </w:rPr>
        <w:t xml:space="preserve">IA, Hayonim, Salibyah, </w:t>
      </w:r>
      <w:hyperlink r:id="rId486" w:anchor="Sit_Hureyra_Abu" w:history="1">
        <w:r w:rsidRPr="0032190F">
          <w:rPr>
            <w:rStyle w:val="Hyperlink"/>
            <w:lang w:val="fr-FR"/>
          </w:rPr>
          <w:t>Abu Hureyra</w:t>
        </w:r>
      </w:hyperlink>
      <w:r w:rsidR="00681E05">
        <w:rPr>
          <w:rStyle w:val="Hyperlink"/>
          <w:lang w:val="fr-FR"/>
        </w:rPr>
        <w:t xml:space="preserve"> </w:t>
      </w:r>
      <w:r w:rsidR="00AF4FF6" w:rsidRPr="0032190F">
        <w:rPr>
          <w:lang w:val="fr-FR"/>
        </w:rPr>
        <w:t>(</w:t>
      </w:r>
      <w:r w:rsidRPr="0032190F">
        <w:rPr>
          <w:lang w:val="fr-FR"/>
        </w:rPr>
        <w:t>L. Gourichon com. pers.</w:t>
      </w:r>
      <w:r w:rsidR="00AF4FF6" w:rsidRPr="0032190F">
        <w:rPr>
          <w:lang w:val="fr-FR"/>
        </w:rPr>
        <w:t>).</w:t>
      </w:r>
    </w:p>
    <w:p w14:paraId="169AFFDE" w14:textId="77777777" w:rsidR="00675DA3" w:rsidRDefault="00675DA3" w:rsidP="00675DA3">
      <w:pPr>
        <w:pStyle w:val="Heading2"/>
      </w:pPr>
      <w:r>
        <w:br/>
        <w:t>Habitat</w:t>
      </w:r>
    </w:p>
    <w:p w14:paraId="5356AD42" w14:textId="77777777" w:rsidR="00675DA3" w:rsidRDefault="00675DA3" w:rsidP="00242C0F">
      <w:pPr>
        <w:jc w:val="both"/>
        <w:rPr>
          <w:lang w:val="fr-FR"/>
        </w:rPr>
      </w:pPr>
    </w:p>
    <w:p w14:paraId="3F418D00" w14:textId="77777777" w:rsidR="00675DA3" w:rsidRPr="0032190F" w:rsidRDefault="00675DA3" w:rsidP="00242C0F">
      <w:pPr>
        <w:jc w:val="both"/>
        <w:rPr>
          <w:lang w:val="fr-FR"/>
        </w:rPr>
      </w:pPr>
      <w:r>
        <w:rPr>
          <w:lang w:val="fr-FR"/>
        </w:rPr>
        <w:t>Maisons rondes à structure en pierre du Natoufien (BIB N. Mazzuco, journées de Sobrarbre, 2019)</w:t>
      </w:r>
    </w:p>
    <w:p w14:paraId="50CB128A" w14:textId="77777777" w:rsidR="00173C5D" w:rsidRPr="0032190F" w:rsidRDefault="00173C5D" w:rsidP="00242C0F">
      <w:pPr>
        <w:jc w:val="both"/>
        <w:rPr>
          <w:lang w:val="fr-FR"/>
        </w:rPr>
      </w:pPr>
    </w:p>
    <w:p w14:paraId="1993144C" w14:textId="77777777" w:rsidR="00173C5D" w:rsidRPr="0032190F" w:rsidRDefault="00173C5D" w:rsidP="00426FF9">
      <w:pPr>
        <w:pStyle w:val="Heading1"/>
      </w:pPr>
      <w:bookmarkStart w:id="267" w:name="Sit_Ohalo_II"/>
      <w:r w:rsidRPr="0032190F">
        <w:t>OHALU II</w:t>
      </w:r>
    </w:p>
    <w:bookmarkEnd w:id="267"/>
    <w:p w14:paraId="3A7E6B1F" w14:textId="77777777" w:rsidR="00173C5D" w:rsidRPr="00AA035C" w:rsidRDefault="009C541D" w:rsidP="00242C0F">
      <w:pPr>
        <w:jc w:val="both"/>
        <w:rPr>
          <w:sz w:val="20"/>
          <w:lang w:val="fr-FR"/>
        </w:rPr>
      </w:pPr>
      <w:r w:rsidRPr="00AA035C">
        <w:rPr>
          <w:sz w:val="20"/>
          <w:lang w:val="fr-FR"/>
        </w:rPr>
        <w:t xml:space="preserve">Ohalo II  </w:t>
      </w:r>
    </w:p>
    <w:p w14:paraId="1EE050FE" w14:textId="77777777" w:rsidR="009C541D" w:rsidRPr="0032190F" w:rsidRDefault="009C541D" w:rsidP="00242C0F">
      <w:pPr>
        <w:jc w:val="both"/>
        <w:rPr>
          <w:lang w:val="fr-FR"/>
        </w:rPr>
      </w:pPr>
    </w:p>
    <w:p w14:paraId="1E8FD3C0" w14:textId="26082C12" w:rsidR="00173C5D" w:rsidRDefault="00173C5D" w:rsidP="009C541D">
      <w:pPr>
        <w:jc w:val="both"/>
        <w:rPr>
          <w:lang w:val="fr-FR"/>
        </w:rPr>
      </w:pPr>
      <w:r w:rsidRPr="0032190F">
        <w:rPr>
          <w:lang w:val="fr-FR"/>
        </w:rPr>
        <w:t xml:space="preserve">Dans le site d’Ohalu II, sur les </w:t>
      </w:r>
      <w:r w:rsidR="009F1939" w:rsidRPr="009F1939">
        <w:rPr>
          <w:lang w:val="fr-FR"/>
        </w:rPr>
        <w:t xml:space="preserve">rives sud-ouest </w:t>
      </w:r>
      <w:r w:rsidRPr="0032190F">
        <w:rPr>
          <w:lang w:val="fr-FR"/>
        </w:rPr>
        <w:t>du lac Tibériade</w:t>
      </w:r>
      <w:r w:rsidR="009C541D">
        <w:rPr>
          <w:lang w:val="fr-FR"/>
        </w:rPr>
        <w:t xml:space="preserve"> (Israël)</w:t>
      </w:r>
      <w:r w:rsidRPr="0032190F">
        <w:rPr>
          <w:lang w:val="fr-FR"/>
        </w:rPr>
        <w:t>, une exploitation intensive des céréales sauvages est mise en éviden</w:t>
      </w:r>
      <w:r w:rsidR="009E3FAC">
        <w:rPr>
          <w:lang w:val="fr-FR"/>
        </w:rPr>
        <w:t>ce</w:t>
      </w:r>
      <w:r w:rsidRPr="0032190F">
        <w:rPr>
          <w:lang w:val="fr-FR"/>
        </w:rPr>
        <w:t xml:space="preserve"> dès le </w:t>
      </w:r>
      <w:hyperlink r:id="rId487" w:anchor="Cul_Paleo_sup" w:history="1">
        <w:r w:rsidRPr="0032190F">
          <w:rPr>
            <w:rStyle w:val="Hyperlink"/>
            <w:lang w:val="fr-FR"/>
          </w:rPr>
          <w:t>Paléolithique supérieur</w:t>
        </w:r>
      </w:hyperlink>
      <w:r w:rsidRPr="0032190F">
        <w:rPr>
          <w:lang w:val="fr-FR"/>
        </w:rPr>
        <w:t xml:space="preserve"> (BIB 1717 (Weiss 2005)).</w:t>
      </w:r>
      <w:r w:rsidR="009C541D" w:rsidRPr="009C541D">
        <w:rPr>
          <w:lang w:val="fr-FR"/>
        </w:rPr>
        <w:t xml:space="preserve"> </w:t>
      </w:r>
      <w:r w:rsidR="009C541D">
        <w:rPr>
          <w:lang w:val="fr-FR"/>
        </w:rPr>
        <w:t>Traces de récoltes de céréales datées de ~23,000 BP, soit du Gravettien</w:t>
      </w:r>
      <w:r w:rsidR="00675DA3">
        <w:rPr>
          <w:lang w:val="fr-FR"/>
        </w:rPr>
        <w:t>. Un outil de bois à lames de silex insérées pour la récolte des plantes</w:t>
      </w:r>
      <w:r w:rsidR="009C541D">
        <w:rPr>
          <w:lang w:val="fr-FR"/>
        </w:rPr>
        <w:t xml:space="preserve"> (BIB N. Mazzuco, journées de Sobrarbre, 2019)</w:t>
      </w:r>
    </w:p>
    <w:p w14:paraId="0EBB3E6D" w14:textId="77777777" w:rsidR="009F1939" w:rsidRPr="0032190F" w:rsidRDefault="009F1939" w:rsidP="009C541D">
      <w:pPr>
        <w:jc w:val="both"/>
        <w:rPr>
          <w:lang w:val="fr-FR"/>
        </w:rPr>
      </w:pPr>
      <w:r>
        <w:rPr>
          <w:lang w:val="fr-FR"/>
        </w:rPr>
        <w:t xml:space="preserve">Fouilles d’Ohalo II (Snir et al. 2015): </w:t>
      </w:r>
      <w:r w:rsidRPr="009F1939">
        <w:rPr>
          <w:lang w:val="fr-FR"/>
        </w:rPr>
        <w:t>présence de plusieurs fonds de cabane, d’une sépulture et de plusieurs foyers, la fouille a mis en évidence la présence de graines (environ 150.000) dont de l’amidonnier sauvage (Triticum dicoccoides), de l’orge (Hordeum spontaneum), et de l’avoine (Avena barbata/sterilis) ainsi que des espèces sauvages fréquemment trouvées en contexte d’agriculture : du gaillet à trois cornes (Galium tricornutum) et de l’ivraie (Lolium temulentum). Des lames de silex présentent par ailleurs des traces de lustrage typiques de la récolte des céréales. L’occupation se situerait à 23 000 BP mais la chronologie et le temps d’occupation ne sont pas encore bien établies</w:t>
      </w:r>
      <w:r>
        <w:rPr>
          <w:lang w:val="fr-FR"/>
        </w:rPr>
        <w:t xml:space="preserve"> (BIB 2793)</w:t>
      </w:r>
    </w:p>
    <w:p w14:paraId="40568EA0" w14:textId="77777777" w:rsidR="001B59AB" w:rsidRPr="0032190F" w:rsidRDefault="001B59AB" w:rsidP="00242C0F">
      <w:pPr>
        <w:jc w:val="both"/>
        <w:rPr>
          <w:lang w:val="fr-FR"/>
        </w:rPr>
      </w:pPr>
    </w:p>
    <w:p w14:paraId="53AA5E59" w14:textId="77777777" w:rsidR="00F4414D" w:rsidRPr="0032190F" w:rsidRDefault="00F4414D" w:rsidP="00426FF9">
      <w:pPr>
        <w:pStyle w:val="Heading1"/>
      </w:pPr>
      <w:bookmarkStart w:id="268" w:name="Sit_Hammeh_Wadi"/>
      <w:r w:rsidRPr="0032190F">
        <w:t>HAMMEH (WADI)</w:t>
      </w:r>
    </w:p>
    <w:bookmarkEnd w:id="268"/>
    <w:p w14:paraId="49F26E73" w14:textId="77777777" w:rsidR="00F4414D" w:rsidRPr="0032190F" w:rsidRDefault="00F4414D" w:rsidP="00242C0F">
      <w:pPr>
        <w:jc w:val="both"/>
        <w:rPr>
          <w:lang w:val="fr-FR"/>
        </w:rPr>
      </w:pPr>
    </w:p>
    <w:p w14:paraId="7483FDC0" w14:textId="77777777" w:rsidR="00F4414D" w:rsidRPr="0032190F" w:rsidRDefault="00C3499D" w:rsidP="00242C0F">
      <w:pPr>
        <w:jc w:val="both"/>
        <w:rPr>
          <w:lang w:val="fr-FR"/>
        </w:rPr>
      </w:pPr>
      <w:r w:rsidRPr="0032190F">
        <w:rPr>
          <w:lang w:val="fr-FR"/>
        </w:rPr>
        <w:t>Le site d’</w:t>
      </w:r>
      <w:r w:rsidR="00F4414D" w:rsidRPr="0032190F">
        <w:rPr>
          <w:lang w:val="fr-FR"/>
        </w:rPr>
        <w:t>Ouadi Hammeh, dans la vallée du Jourdian est attribué au Natoufien. Il présente des maisons semi-enterrrées et semi-circulaires (Testart 2012).</w:t>
      </w:r>
    </w:p>
    <w:p w14:paraId="06AAB600" w14:textId="77777777" w:rsidR="00F4414D" w:rsidRPr="0032190F" w:rsidRDefault="00F4414D" w:rsidP="00242C0F">
      <w:pPr>
        <w:jc w:val="both"/>
        <w:rPr>
          <w:lang w:val="fr-FR"/>
        </w:rPr>
      </w:pPr>
    </w:p>
    <w:p w14:paraId="5E14CC3B" w14:textId="77777777" w:rsidR="00AF4FF6" w:rsidRPr="0032190F" w:rsidRDefault="00AF4FF6" w:rsidP="00426FF9">
      <w:pPr>
        <w:pStyle w:val="Heading1"/>
      </w:pPr>
      <w:bookmarkStart w:id="269" w:name="Sit_Beida"/>
      <w:r w:rsidRPr="0032190F">
        <w:t>BEIDA</w:t>
      </w:r>
      <w:bookmarkEnd w:id="269"/>
    </w:p>
    <w:p w14:paraId="5EEBD00B" w14:textId="77777777" w:rsidR="004E45AC" w:rsidRPr="00C72635" w:rsidRDefault="00626634" w:rsidP="00242C0F">
      <w:pPr>
        <w:rPr>
          <w:sz w:val="20"/>
          <w:lang w:val="fr-FR"/>
        </w:rPr>
      </w:pPr>
      <w:r w:rsidRPr="00C72635">
        <w:rPr>
          <w:sz w:val="20"/>
          <w:lang w:val="fr-FR"/>
        </w:rPr>
        <w:t>Beidha</w:t>
      </w:r>
    </w:p>
    <w:p w14:paraId="17992352" w14:textId="77777777" w:rsidR="00626634" w:rsidRPr="0032190F" w:rsidRDefault="00626634" w:rsidP="00242C0F">
      <w:pPr>
        <w:rPr>
          <w:lang w:val="fr-FR"/>
        </w:rPr>
      </w:pPr>
    </w:p>
    <w:p w14:paraId="68ECB4CA" w14:textId="74AFC1D9" w:rsidR="00AF4FF6" w:rsidRPr="0032190F" w:rsidRDefault="00AF4FF6" w:rsidP="00242C0F">
      <w:pPr>
        <w:rPr>
          <w:lang w:val="fr-FR"/>
        </w:rPr>
      </w:pPr>
      <w:r w:rsidRPr="0032190F">
        <w:rPr>
          <w:lang w:val="fr-FR"/>
        </w:rPr>
        <w:t>Le site de Beida</w:t>
      </w:r>
      <w:r w:rsidR="00093E3E">
        <w:rPr>
          <w:lang w:val="fr-FR"/>
        </w:rPr>
        <w:t xml:space="preserve"> (</w:t>
      </w:r>
      <w:r w:rsidR="00093E3E" w:rsidRPr="0032190F">
        <w:rPr>
          <w:bCs/>
          <w:lang w:val="fr-FR"/>
        </w:rPr>
        <w:t>Jordanie</w:t>
      </w:r>
      <w:r w:rsidR="00093E3E">
        <w:rPr>
          <w:bCs/>
          <w:lang w:val="fr-FR"/>
        </w:rPr>
        <w:t>)</w:t>
      </w:r>
      <w:r w:rsidRPr="0032190F">
        <w:rPr>
          <w:lang w:val="fr-FR"/>
        </w:rPr>
        <w:t>,</w:t>
      </w:r>
      <w:r w:rsidR="00093E3E">
        <w:rPr>
          <w:lang w:val="fr-FR"/>
        </w:rPr>
        <w:t xml:space="preserve"> </w:t>
      </w:r>
      <w:hyperlink r:id="rId488" w:anchor="Cul_PPN_g_SudLevant" w:history="1">
        <w:r w:rsidR="00093E3E">
          <w:rPr>
            <w:rStyle w:val="Hyperlink"/>
            <w:bCs/>
            <w:lang w:val="fr-FR"/>
          </w:rPr>
          <w:t>S</w:t>
        </w:r>
        <w:r w:rsidR="00093E3E" w:rsidRPr="00093E3E">
          <w:rPr>
            <w:rStyle w:val="Hyperlink"/>
            <w:bCs/>
            <w:lang w:val="fr-FR"/>
          </w:rPr>
          <w:t>u</w:t>
        </w:r>
        <w:r w:rsidR="00093E3E">
          <w:rPr>
            <w:rStyle w:val="Hyperlink"/>
            <w:bCs/>
            <w:lang w:val="fr-FR"/>
          </w:rPr>
          <w:t>d Levant</w:t>
        </w:r>
      </w:hyperlink>
      <w:r w:rsidR="00093E3E">
        <w:rPr>
          <w:bCs/>
          <w:lang w:val="fr-FR"/>
        </w:rPr>
        <w:t xml:space="preserve"> et </w:t>
      </w:r>
      <w:r w:rsidR="00093E3E">
        <w:rPr>
          <w:lang w:val="fr-FR"/>
        </w:rPr>
        <w:t>au n</w:t>
      </w:r>
      <w:r w:rsidRPr="0032190F">
        <w:rPr>
          <w:lang w:val="fr-FR"/>
        </w:rPr>
        <w:t xml:space="preserve">ord du golfe d’Arabie, est attribué au </w:t>
      </w:r>
      <w:hyperlink r:id="rId489" w:anchor="Cul_Natoufien" w:history="1">
        <w:r w:rsidRPr="0032190F">
          <w:rPr>
            <w:rStyle w:val="Hyperlink"/>
            <w:lang w:val="fr-FR"/>
          </w:rPr>
          <w:t>Natoufien</w:t>
        </w:r>
      </w:hyperlink>
      <w:r w:rsidRPr="0032190F">
        <w:rPr>
          <w:lang w:val="fr-FR"/>
        </w:rPr>
        <w:t xml:space="preserve"> (SS BIB).</w:t>
      </w:r>
      <w:r w:rsidR="001F5511">
        <w:rPr>
          <w:lang w:val="fr-FR"/>
        </w:rPr>
        <w:t xml:space="preserve"> P</w:t>
      </w:r>
      <w:r w:rsidR="001F5511" w:rsidRPr="001F5511">
        <w:rPr>
          <w:lang w:val="fr-FR"/>
        </w:rPr>
        <w:t>etit site d'habitat (BIB 2630)</w:t>
      </w:r>
    </w:p>
    <w:p w14:paraId="5BE08578" w14:textId="77777777" w:rsidR="00F23160" w:rsidRPr="0032190F" w:rsidRDefault="00F23160" w:rsidP="00242C0F">
      <w:pPr>
        <w:rPr>
          <w:lang w:val="fr-FR"/>
        </w:rPr>
      </w:pPr>
    </w:p>
    <w:p w14:paraId="4F6D2F80" w14:textId="77777777" w:rsidR="00F23160" w:rsidRPr="0032190F" w:rsidRDefault="00F23160" w:rsidP="00426FF9">
      <w:pPr>
        <w:pStyle w:val="Heading1"/>
      </w:pPr>
      <w:r w:rsidRPr="0032190F">
        <w:lastRenderedPageBreak/>
        <w:t>DRAA</w:t>
      </w:r>
    </w:p>
    <w:p w14:paraId="2AC41259" w14:textId="77777777" w:rsidR="00F23160" w:rsidRPr="0032190F" w:rsidRDefault="00F23160" w:rsidP="00242C0F">
      <w:pPr>
        <w:rPr>
          <w:lang w:val="fr-FR"/>
        </w:rPr>
      </w:pPr>
    </w:p>
    <w:p w14:paraId="3F00B9CC" w14:textId="77777777" w:rsidR="00F23160" w:rsidRPr="0032190F" w:rsidRDefault="00F23160" w:rsidP="00242C0F">
      <w:pPr>
        <w:rPr>
          <w:lang w:val="fr-FR"/>
        </w:rPr>
      </w:pPr>
      <w:r w:rsidRPr="0032190F">
        <w:rPr>
          <w:lang w:val="fr-FR"/>
        </w:rPr>
        <w:t xml:space="preserve">Le village de Draa (Dra ?), dans la vallée du Jourdain, montre des structures d’habitation en pierres ou en terre d’une cinquainte de personnes. Les datations </w:t>
      </w:r>
      <w:smartTag w:uri="urn:schemas-microsoft-com:office:smarttags" w:element="metricconverter">
        <w:smartTagPr>
          <w:attr w:name="ProductID" w:val="14C"/>
        </w:smartTagPr>
        <w:r w:rsidRPr="0032190F">
          <w:rPr>
            <w:lang w:val="fr-FR"/>
          </w:rPr>
          <w:t>14C</w:t>
        </w:r>
      </w:smartTag>
      <w:r w:rsidRPr="0032190F">
        <w:rPr>
          <w:lang w:val="fr-FR"/>
        </w:rPr>
        <w:t xml:space="preserve"> donnent une occupation de 11500 BP, contemporainement d’une période de sécheresse (</w:t>
      </w:r>
      <w:r w:rsidRPr="0032190F">
        <w:rPr>
          <w:i/>
          <w:lang w:val="fr-FR"/>
        </w:rPr>
        <w:t>drown</w:t>
      </w:r>
      <w:r w:rsidRPr="0032190F">
        <w:rPr>
          <w:lang w:val="fr-FR"/>
        </w:rPr>
        <w:t xml:space="preserve">). </w:t>
      </w:r>
    </w:p>
    <w:p w14:paraId="19E49C4E" w14:textId="77777777" w:rsidR="00F23160" w:rsidRPr="0032190F" w:rsidRDefault="00F23160" w:rsidP="00242C0F">
      <w:pPr>
        <w:jc w:val="both"/>
        <w:rPr>
          <w:lang w:val="fr-FR"/>
        </w:rPr>
      </w:pPr>
      <w:r w:rsidRPr="0032190F">
        <w:rPr>
          <w:lang w:val="fr-FR"/>
        </w:rPr>
        <w:t>Une structure circulaire de murs en terre (</w:t>
      </w:r>
      <w:r w:rsidRPr="0032190F">
        <w:rPr>
          <w:i/>
          <w:lang w:val="fr-FR"/>
        </w:rPr>
        <w:t>mud</w:t>
      </w:r>
      <w:r w:rsidRPr="0032190F">
        <w:rPr>
          <w:lang w:val="fr-FR"/>
        </w:rPr>
        <w:t>) d’une demi-douzaine de mètre de diamétre montre des pierres d’un demi-mètre dressées soutenant le reste d’une structrure de tigres en bois. Cette structure est interprétée comme un grenier. Le blé et l’orge (wheat, barley) (Reportage J. Diamond)</w:t>
      </w:r>
    </w:p>
    <w:p w14:paraId="724D23F7" w14:textId="77777777" w:rsidR="00AF4FF6" w:rsidRPr="0032190F" w:rsidRDefault="00AF4FF6" w:rsidP="00242C0F">
      <w:pPr>
        <w:rPr>
          <w:lang w:val="fr-FR"/>
        </w:rPr>
      </w:pPr>
    </w:p>
    <w:p w14:paraId="1469AD73" w14:textId="77777777" w:rsidR="00AF4FF6" w:rsidRPr="0032190F" w:rsidRDefault="00AF4FF6" w:rsidP="00426FF9">
      <w:pPr>
        <w:pStyle w:val="Heading1"/>
      </w:pPr>
      <w:bookmarkStart w:id="270" w:name="Sit_Judayid_Wadi"/>
      <w:r w:rsidRPr="0032190F">
        <w:t>JUDAYID (WADI)</w:t>
      </w:r>
    </w:p>
    <w:bookmarkEnd w:id="270"/>
    <w:p w14:paraId="352FCBDA" w14:textId="77777777" w:rsidR="00AF4FF6" w:rsidRPr="0032190F" w:rsidRDefault="00AF4FF6" w:rsidP="00242C0F">
      <w:pPr>
        <w:rPr>
          <w:lang w:val="fr-FR"/>
        </w:rPr>
      </w:pPr>
    </w:p>
    <w:p w14:paraId="05AC3115" w14:textId="5C7F57A1" w:rsidR="00AF4FF6" w:rsidRPr="0032190F" w:rsidRDefault="00AF4FF6" w:rsidP="00242C0F">
      <w:pPr>
        <w:rPr>
          <w:lang w:val="fr-FR"/>
        </w:rPr>
      </w:pPr>
      <w:r w:rsidRPr="0032190F">
        <w:rPr>
          <w:lang w:val="fr-FR"/>
        </w:rPr>
        <w:t xml:space="preserve">Le site du Wadi Judayid est attribué au </w:t>
      </w:r>
      <w:hyperlink r:id="rId490" w:anchor="Cul_Natoufien" w:history="1">
        <w:r w:rsidRPr="0032190F">
          <w:rPr>
            <w:rStyle w:val="Hyperlink"/>
            <w:lang w:val="fr-FR"/>
          </w:rPr>
          <w:t>Natoufien</w:t>
        </w:r>
      </w:hyperlink>
      <w:r w:rsidRPr="0032190F">
        <w:rPr>
          <w:lang w:val="fr-FR"/>
        </w:rPr>
        <w:t xml:space="preserve"> (SS BIB).</w:t>
      </w:r>
    </w:p>
    <w:p w14:paraId="39E39FA9" w14:textId="77777777" w:rsidR="00AF4FF6" w:rsidRDefault="00AF4FF6" w:rsidP="00242C0F">
      <w:pPr>
        <w:rPr>
          <w:lang w:val="fr-FR"/>
        </w:rPr>
      </w:pPr>
    </w:p>
    <w:p w14:paraId="11F2D470" w14:textId="297F650C" w:rsidR="001E3CB7" w:rsidRDefault="001E3CB7" w:rsidP="001E3CB7">
      <w:pPr>
        <w:pStyle w:val="Heading2"/>
      </w:pPr>
      <w:r>
        <w:t>DERMIRCI</w:t>
      </w:r>
    </w:p>
    <w:p w14:paraId="07695FEA" w14:textId="09E9D68C" w:rsidR="001E3CB7" w:rsidRPr="001E3CB7" w:rsidRDefault="001E3CB7" w:rsidP="00242C0F">
      <w:pPr>
        <w:rPr>
          <w:sz w:val="20"/>
          <w:lang w:val="fr-FR"/>
        </w:rPr>
      </w:pPr>
      <w:r w:rsidRPr="00370679">
        <w:rPr>
          <w:sz w:val="20"/>
          <w:lang w:val="fr-FR"/>
        </w:rPr>
        <w:t>Dermirci Huyuk</w:t>
      </w:r>
    </w:p>
    <w:p w14:paraId="10E60C6B" w14:textId="77777777" w:rsidR="001E3CB7" w:rsidRDefault="001E3CB7" w:rsidP="00242C0F">
      <w:pPr>
        <w:rPr>
          <w:lang w:val="fr-FR"/>
        </w:rPr>
      </w:pPr>
    </w:p>
    <w:p w14:paraId="22319997" w14:textId="2D8B1255" w:rsidR="001E3CB7" w:rsidRDefault="001E3CB7" w:rsidP="00242C0F">
      <w:pPr>
        <w:rPr>
          <w:lang w:val="fr-FR"/>
        </w:rPr>
      </w:pPr>
      <w:r>
        <w:rPr>
          <w:lang w:val="fr-FR"/>
        </w:rPr>
        <w:t xml:space="preserve">Anatolie de l'Ouest. Chalcolithique. Etablissement de structure radiale </w:t>
      </w:r>
      <w:r w:rsidRPr="001E3CB7">
        <w:rPr>
          <w:lang w:val="fr-FR"/>
        </w:rPr>
        <w:t xml:space="preserve">(BIB </w:t>
      </w:r>
      <w:r>
        <w:rPr>
          <w:lang w:val="fr-FR"/>
        </w:rPr>
        <w:t xml:space="preserve">Bogaard </w:t>
      </w:r>
      <w:r w:rsidRPr="001E3CB7">
        <w:rPr>
          <w:lang w:val="fr-FR"/>
        </w:rPr>
        <w:t>SoA, 2023)</w:t>
      </w:r>
    </w:p>
    <w:p w14:paraId="555B3BE2" w14:textId="77777777" w:rsidR="001E3CB7" w:rsidRPr="0032190F" w:rsidRDefault="001E3CB7" w:rsidP="00242C0F">
      <w:pPr>
        <w:rPr>
          <w:lang w:val="fr-FR"/>
        </w:rPr>
      </w:pPr>
    </w:p>
    <w:p w14:paraId="6C70F69A" w14:textId="77777777" w:rsidR="007C0472" w:rsidRPr="0032190F" w:rsidRDefault="007C0472" w:rsidP="00426FF9">
      <w:pPr>
        <w:pStyle w:val="Heading1"/>
      </w:pPr>
      <w:bookmarkStart w:id="271" w:name="Sit_WF16"/>
      <w:r w:rsidRPr="0032190F">
        <w:t>WF16</w:t>
      </w:r>
    </w:p>
    <w:bookmarkEnd w:id="271"/>
    <w:p w14:paraId="44B1547A" w14:textId="61FBEB05" w:rsidR="007C0472" w:rsidRPr="001E3CB7" w:rsidRDefault="001E3CB7" w:rsidP="00242C0F">
      <w:pPr>
        <w:rPr>
          <w:sz w:val="20"/>
          <w:lang w:val="fr-FR"/>
        </w:rPr>
      </w:pPr>
      <w:r w:rsidRPr="001E3CB7">
        <w:rPr>
          <w:sz w:val="20"/>
          <w:lang w:val="fr-FR"/>
        </w:rPr>
        <w:t>Wadi Feynam 16</w:t>
      </w:r>
    </w:p>
    <w:p w14:paraId="373ED25D" w14:textId="77777777" w:rsidR="001E3CB7" w:rsidRPr="0032190F" w:rsidRDefault="001E3CB7" w:rsidP="00242C0F">
      <w:pPr>
        <w:rPr>
          <w:lang w:val="fr-FR"/>
        </w:rPr>
      </w:pPr>
    </w:p>
    <w:p w14:paraId="6202A0C3" w14:textId="0E98FCA9" w:rsidR="007C0472" w:rsidRPr="0032190F" w:rsidRDefault="007C0472" w:rsidP="00242C0F">
      <w:pPr>
        <w:rPr>
          <w:lang w:val="fr-FR"/>
        </w:rPr>
      </w:pPr>
      <w:r w:rsidRPr="0032190F">
        <w:rPr>
          <w:lang w:val="fr-FR"/>
        </w:rPr>
        <w:t xml:space="preserve">Site proche du Wadi Faynam et du site de Ghuwayr. Fouille de Steven Mithen (sondage tomographique 3D, 20 datation </w:t>
      </w:r>
      <w:smartTag w:uri="urn:schemas-microsoft-com:office:smarttags" w:element="metricconverter">
        <w:smartTagPr>
          <w:attr w:name="ProductID" w:val="14C"/>
        </w:smartTagPr>
        <w:r w:rsidRPr="0032190F">
          <w:rPr>
            <w:vertAlign w:val="superscript"/>
            <w:lang w:val="fr-FR"/>
          </w:rPr>
          <w:t>14</w:t>
        </w:r>
        <w:r w:rsidRPr="0032190F">
          <w:rPr>
            <w:lang w:val="fr-FR"/>
          </w:rPr>
          <w:t>C</w:t>
        </w:r>
      </w:smartTag>
      <w:r w:rsidRPr="0032190F">
        <w:rPr>
          <w:lang w:val="fr-FR"/>
        </w:rPr>
        <w:t xml:space="preserve">). Structures d’habitat rondes. Enterrement sous de petites structures rondes. Nombreux phallus plus ou moins stylisés et des </w:t>
      </w:r>
      <w:hyperlink r:id="rId491" w:anchor="Cul_Art_TAC_T_a_statuettes" w:history="1">
        <w:r w:rsidRPr="0032190F">
          <w:rPr>
            <w:rStyle w:val="Hyperlink"/>
            <w:lang w:val="fr-FR"/>
          </w:rPr>
          <w:t>figurines</w:t>
        </w:r>
      </w:hyperlink>
      <w:r w:rsidRPr="0032190F">
        <w:rPr>
          <w:lang w:val="fr-FR"/>
        </w:rPr>
        <w:t xml:space="preserve"> féminines</w:t>
      </w:r>
    </w:p>
    <w:p w14:paraId="19DE4DE1" w14:textId="77777777" w:rsidR="007C0472" w:rsidRPr="0032190F" w:rsidRDefault="007C0472" w:rsidP="00242C0F">
      <w:pPr>
        <w:rPr>
          <w:lang w:val="fr-FR"/>
        </w:rPr>
      </w:pPr>
    </w:p>
    <w:p w14:paraId="005E7FF1" w14:textId="7A73BDAA" w:rsidR="007C0472" w:rsidRPr="0032190F" w:rsidRDefault="007C0472" w:rsidP="00242C0F">
      <w:pPr>
        <w:rPr>
          <w:lang w:val="fr-FR"/>
        </w:rPr>
      </w:pPr>
      <w:r w:rsidRPr="0032190F">
        <w:rPr>
          <w:lang w:val="fr-FR"/>
        </w:rPr>
        <w:t xml:space="preserve">Symbolique : présence des ancêtres dans la vie quotidienne (du </w:t>
      </w:r>
      <w:hyperlink r:id="rId492" w:anchor="Cul_Natoufien" w:history="1">
        <w:r w:rsidRPr="0032190F">
          <w:rPr>
            <w:rStyle w:val="Hyperlink"/>
            <w:lang w:val="fr-FR"/>
          </w:rPr>
          <w:t>Natoufien</w:t>
        </w:r>
      </w:hyperlink>
      <w:r w:rsidRPr="0032190F">
        <w:rPr>
          <w:lang w:val="fr-FR"/>
        </w:rPr>
        <w:t xml:space="preserve"> au </w:t>
      </w:r>
      <w:hyperlink r:id="rId493" w:anchor="Cul_PPNB" w:history="1">
        <w:r w:rsidR="0002734A" w:rsidRPr="0032190F">
          <w:rPr>
            <w:rStyle w:val="Hyperlink"/>
            <w:lang w:val="fr-FR"/>
          </w:rPr>
          <w:t>PPNB</w:t>
        </w:r>
      </w:hyperlink>
      <w:r w:rsidRPr="0032190F">
        <w:rPr>
          <w:lang w:val="fr-FR"/>
        </w:rPr>
        <w:t>)</w:t>
      </w:r>
    </w:p>
    <w:p w14:paraId="445EF3CD" w14:textId="77777777" w:rsidR="007C0472" w:rsidRPr="0032190F" w:rsidRDefault="007C0472" w:rsidP="00242C0F">
      <w:pPr>
        <w:rPr>
          <w:lang w:val="fr-FR"/>
        </w:rPr>
      </w:pPr>
      <w:r w:rsidRPr="0032190F">
        <w:rPr>
          <w:lang w:val="fr-FR"/>
        </w:rPr>
        <w:t>Monument sous-entendant une motivation idéologique</w:t>
      </w:r>
    </w:p>
    <w:p w14:paraId="09BBE29C" w14:textId="77777777" w:rsidR="007C0472" w:rsidRPr="0032190F" w:rsidRDefault="007C0472" w:rsidP="00242C0F">
      <w:pPr>
        <w:rPr>
          <w:lang w:val="fr-FR"/>
        </w:rPr>
      </w:pPr>
      <w:r w:rsidRPr="0032190F">
        <w:rPr>
          <w:lang w:val="fr-FR"/>
        </w:rPr>
        <w:t>Figuration d’animaux sauvages et dangereux</w:t>
      </w:r>
    </w:p>
    <w:p w14:paraId="07F12217" w14:textId="77777777" w:rsidR="007C0472" w:rsidRPr="0032190F" w:rsidRDefault="007C0472" w:rsidP="00242C0F">
      <w:pPr>
        <w:rPr>
          <w:lang w:val="fr-FR"/>
        </w:rPr>
      </w:pPr>
      <w:r w:rsidRPr="0032190F">
        <w:rPr>
          <w:lang w:val="fr-FR"/>
        </w:rPr>
        <w:t>Symbolisation des deux sexes masculin et féminin</w:t>
      </w:r>
    </w:p>
    <w:p w14:paraId="48B56E4C" w14:textId="77777777" w:rsidR="007C0472" w:rsidRDefault="007C0472" w:rsidP="00242C0F">
      <w:pPr>
        <w:rPr>
          <w:lang w:val="fr-FR"/>
        </w:rPr>
      </w:pPr>
      <w:r w:rsidRPr="0032190F">
        <w:rPr>
          <w:lang w:val="fr-FR"/>
        </w:rPr>
        <w:t xml:space="preserve">Base de la pensée symbolique du PPNB. </w:t>
      </w:r>
    </w:p>
    <w:p w14:paraId="705F98BA" w14:textId="77777777" w:rsidR="001E3CB7" w:rsidRDefault="001E3CB7" w:rsidP="00242C0F">
      <w:pPr>
        <w:rPr>
          <w:lang w:val="fr-FR"/>
        </w:rPr>
      </w:pPr>
    </w:p>
    <w:p w14:paraId="3DF6F49C" w14:textId="41FA1FDB" w:rsidR="001E3CB7" w:rsidRPr="0032190F" w:rsidRDefault="001E3CB7" w:rsidP="00242C0F">
      <w:pPr>
        <w:rPr>
          <w:lang w:val="fr-FR"/>
        </w:rPr>
      </w:pPr>
      <w:r>
        <w:rPr>
          <w:lang w:val="fr-FR"/>
        </w:rPr>
        <w:t xml:space="preserve">Batiment circulaire </w:t>
      </w:r>
      <w:r w:rsidRPr="001E3CB7">
        <w:rPr>
          <w:lang w:val="fr-FR"/>
        </w:rPr>
        <w:t xml:space="preserve">(BIB </w:t>
      </w:r>
      <w:r>
        <w:rPr>
          <w:lang w:val="fr-FR"/>
        </w:rPr>
        <w:t xml:space="preserve">Bogaard </w:t>
      </w:r>
      <w:r w:rsidRPr="001E3CB7">
        <w:rPr>
          <w:lang w:val="fr-FR"/>
        </w:rPr>
        <w:t>SoA, 2023)</w:t>
      </w:r>
    </w:p>
    <w:p w14:paraId="73553E4F" w14:textId="77777777" w:rsidR="007C0472" w:rsidRPr="0032190F" w:rsidRDefault="007C0472" w:rsidP="00242C0F">
      <w:pPr>
        <w:rPr>
          <w:lang w:val="fr-FR"/>
        </w:rPr>
      </w:pPr>
    </w:p>
    <w:p w14:paraId="284461B3" w14:textId="77777777" w:rsidR="007C0472" w:rsidRPr="00426FF9" w:rsidRDefault="007C0472" w:rsidP="00426FF9">
      <w:pPr>
        <w:pStyle w:val="Heading1"/>
        <w:rPr>
          <w:lang w:val="es-ES"/>
        </w:rPr>
      </w:pPr>
      <w:r w:rsidRPr="00426FF9">
        <w:rPr>
          <w:lang w:val="es-ES"/>
        </w:rPr>
        <w:t>NETIV HAGDUD</w:t>
      </w:r>
    </w:p>
    <w:p w14:paraId="6264D363" w14:textId="77777777" w:rsidR="007C0472" w:rsidRPr="00784BEC" w:rsidRDefault="007C0472" w:rsidP="00242C0F">
      <w:pPr>
        <w:rPr>
          <w:lang w:val="es-ES"/>
        </w:rPr>
      </w:pPr>
    </w:p>
    <w:p w14:paraId="510E621E" w14:textId="77777777" w:rsidR="007C0472" w:rsidRPr="0032190F" w:rsidRDefault="007C0472" w:rsidP="00242C0F">
      <w:pPr>
        <w:rPr>
          <w:lang w:val="fr-FR"/>
        </w:rPr>
      </w:pPr>
      <w:r w:rsidRPr="00784BEC">
        <w:rPr>
          <w:lang w:val="es-ES"/>
        </w:rPr>
        <w:t xml:space="preserve">Proche de </w:t>
      </w:r>
      <w:bookmarkStart w:id="272" w:name="_Hlk109743372"/>
      <w:r>
        <w:fldChar w:fldCharType="begin"/>
      </w:r>
      <w:r w:rsidRPr="00CE36C9">
        <w:rPr>
          <w:lang w:val="fr-FR"/>
        </w:rPr>
        <w:instrText xml:space="preserve"> HYPERLINK \l "Sit_Jericho" </w:instrText>
      </w:r>
      <w:r>
        <w:fldChar w:fldCharType="separate"/>
      </w:r>
      <w:r w:rsidRPr="00784BEC">
        <w:rPr>
          <w:rStyle w:val="Hyperlink"/>
          <w:lang w:val="es-ES"/>
        </w:rPr>
        <w:t>J</w:t>
      </w:r>
      <w:r w:rsidR="000E2667">
        <w:rPr>
          <w:rStyle w:val="Hyperlink"/>
          <w:lang w:val="es-ES"/>
        </w:rPr>
        <w:t>e</w:t>
      </w:r>
      <w:r w:rsidRPr="00784BEC">
        <w:rPr>
          <w:rStyle w:val="Hyperlink"/>
          <w:lang w:val="es-ES"/>
        </w:rPr>
        <w:t>richo</w:t>
      </w:r>
      <w:r>
        <w:rPr>
          <w:rStyle w:val="Hyperlink"/>
          <w:lang w:val="es-ES"/>
        </w:rPr>
        <w:fldChar w:fldCharType="end"/>
      </w:r>
      <w:bookmarkEnd w:id="272"/>
      <w:r w:rsidRPr="00784BEC">
        <w:rPr>
          <w:lang w:val="es-ES"/>
        </w:rPr>
        <w:t xml:space="preserve">. </w:t>
      </w:r>
      <w:r w:rsidRPr="0032190F">
        <w:rPr>
          <w:lang w:val="fr-FR"/>
        </w:rPr>
        <w:t>Art géométrique.</w:t>
      </w:r>
    </w:p>
    <w:p w14:paraId="2FD6FAFB" w14:textId="77777777" w:rsidR="007C0472" w:rsidRPr="0032190F" w:rsidRDefault="007C0472" w:rsidP="00242C0F">
      <w:pPr>
        <w:rPr>
          <w:lang w:val="fr-FR"/>
        </w:rPr>
      </w:pPr>
    </w:p>
    <w:p w14:paraId="6567401B" w14:textId="77777777" w:rsidR="00F96C64" w:rsidRPr="0032190F" w:rsidRDefault="00F96C64" w:rsidP="00426FF9">
      <w:pPr>
        <w:pStyle w:val="Heading1"/>
      </w:pPr>
      <w:bookmarkStart w:id="273" w:name="Sit_Abr_3"/>
      <w:r w:rsidRPr="0032190F">
        <w:t>TELL’ABR 3</w:t>
      </w:r>
    </w:p>
    <w:bookmarkEnd w:id="273"/>
    <w:p w14:paraId="45132C3E" w14:textId="77777777" w:rsidR="00F96C64" w:rsidRPr="004B0C12" w:rsidRDefault="00A3705E" w:rsidP="00242C0F">
      <w:pPr>
        <w:pStyle w:val="PlainText"/>
        <w:rPr>
          <w:rFonts w:ascii="Times New Roman" w:hAnsi="Times New Roman" w:cs="Times New Roman"/>
          <w:szCs w:val="24"/>
          <w:lang w:val="fr-FR"/>
        </w:rPr>
      </w:pPr>
      <w:r w:rsidRPr="004B0C12">
        <w:rPr>
          <w:rFonts w:ascii="Times New Roman" w:hAnsi="Times New Roman" w:cs="Times New Roman"/>
          <w:szCs w:val="24"/>
          <w:lang w:val="fr-FR"/>
        </w:rPr>
        <w:t>Tell Abr 3</w:t>
      </w:r>
    </w:p>
    <w:p w14:paraId="0B951799" w14:textId="77777777" w:rsidR="00A3705E" w:rsidRPr="0032190F" w:rsidRDefault="00A3705E" w:rsidP="00242C0F">
      <w:pPr>
        <w:pStyle w:val="PlainText"/>
        <w:rPr>
          <w:rFonts w:ascii="Times New Roman" w:hAnsi="Times New Roman" w:cs="Times New Roman"/>
          <w:sz w:val="24"/>
          <w:szCs w:val="24"/>
          <w:lang w:val="fr-FR"/>
        </w:rPr>
      </w:pPr>
    </w:p>
    <w:p w14:paraId="71B71096" w14:textId="1D3781E6" w:rsidR="00F96C64" w:rsidRPr="0032190F" w:rsidRDefault="00F96C64" w:rsidP="00242C0F">
      <w:pPr>
        <w:rPr>
          <w:lang w:val="fr-FR"/>
        </w:rPr>
      </w:pPr>
      <w:r w:rsidRPr="0032190F">
        <w:rPr>
          <w:lang w:val="fr-FR"/>
        </w:rPr>
        <w:t xml:space="preserve">Occupation durant le </w:t>
      </w:r>
      <w:hyperlink r:id="rId494" w:anchor="Cul_PPNA" w:history="1">
        <w:r w:rsidRPr="0032190F">
          <w:rPr>
            <w:rStyle w:val="Hyperlink"/>
            <w:lang w:val="fr-FR"/>
          </w:rPr>
          <w:t>PPNA</w:t>
        </w:r>
      </w:hyperlink>
      <w:r w:rsidRPr="0032190F">
        <w:rPr>
          <w:lang w:val="fr-FR"/>
        </w:rPr>
        <w:t xml:space="preserve"> ou durant la phase de transition.</w:t>
      </w:r>
    </w:p>
    <w:p w14:paraId="170439B0" w14:textId="77777777" w:rsidR="00077DF0" w:rsidRDefault="00077DF0" w:rsidP="00242C0F">
      <w:pPr>
        <w:rPr>
          <w:lang w:val="fr-FR"/>
        </w:rPr>
      </w:pPr>
      <w:r w:rsidRPr="0032190F">
        <w:rPr>
          <w:lang w:val="fr-FR"/>
        </w:rPr>
        <w:t xml:space="preserve">Dans une structure de ce site, on trouve : « une très grosse concentration de grains, dans un espace réduit […] il est probable que le stock était maintenu par une paroi. On peut imaginer l’utilisation d’un récipient en matière périssable, vannerie, cuir ou tissu » (Stordeur, Willcox </w:t>
      </w:r>
      <w:smartTag w:uri="urn:schemas-microsoft-com:office:smarttags" w:element="metricconverter">
        <w:smartTagPr>
          <w:attr w:name="ProductID" w:val="2009 in"/>
        </w:smartTagPr>
        <w:r w:rsidRPr="0032190F">
          <w:rPr>
            <w:lang w:val="fr-FR"/>
          </w:rPr>
          <w:t>2009 in</w:t>
        </w:r>
      </w:smartTag>
      <w:r w:rsidRPr="0032190F">
        <w:rPr>
          <w:lang w:val="fr-FR"/>
        </w:rPr>
        <w:t xml:space="preserve"> Testart 2012). Ce « tas » serait comparable à celui de Jerf el-Ahmar (Testart 2012).</w:t>
      </w:r>
    </w:p>
    <w:p w14:paraId="1825DDB2" w14:textId="77777777" w:rsidR="00A3705E" w:rsidRDefault="00A3705E" w:rsidP="00242C0F">
      <w:pPr>
        <w:rPr>
          <w:lang w:val="fr-FR"/>
        </w:rPr>
      </w:pPr>
    </w:p>
    <w:p w14:paraId="7FB6B773" w14:textId="0855CF52" w:rsidR="00A3705E" w:rsidRDefault="00000000" w:rsidP="00A3705E">
      <w:pPr>
        <w:pStyle w:val="HTMLPreformatted"/>
        <w:rPr>
          <w:rFonts w:ascii="Times New Roman" w:hAnsi="Times New Roman" w:cs="Times New Roman"/>
          <w:sz w:val="24"/>
          <w:szCs w:val="24"/>
          <w:lang w:val="fr-FR"/>
        </w:rPr>
      </w:pPr>
      <w:hyperlink r:id="rId495" w:anchor="Cul_PPN_dep_bucran" w:history="1">
        <w:r w:rsidR="00A3705E" w:rsidRPr="00A3705E">
          <w:rPr>
            <w:rStyle w:val="Hyperlink"/>
            <w:rFonts w:ascii="Times New Roman" w:hAnsi="Times New Roman" w:cs="Times New Roman"/>
            <w:sz w:val="24"/>
            <w:szCs w:val="24"/>
            <w:lang w:val="fr-FR"/>
          </w:rPr>
          <w:t>Dépôts de bucrânes d'auroch</w:t>
        </w:r>
      </w:hyperlink>
      <w:r w:rsidR="00A3705E" w:rsidRPr="00A3705E">
        <w:rPr>
          <w:rFonts w:ascii="Times New Roman" w:hAnsi="Times New Roman" w:cs="Times New Roman"/>
          <w:sz w:val="24"/>
          <w:szCs w:val="24"/>
          <w:lang w:val="fr-FR"/>
        </w:rPr>
        <w:t xml:space="preserve"> datés entre 9500 et 8200 BC. Une des bucranes montre des cornes  </w:t>
      </w:r>
      <w:r w:rsidR="00A3705E" w:rsidRPr="00A3705E">
        <w:rPr>
          <w:rFonts w:ascii="Times New Roman" w:hAnsi="Times New Roman" w:cs="Times New Roman"/>
          <w:sz w:val="24"/>
          <w:lang w:val="fr-FR"/>
        </w:rPr>
        <w:t xml:space="preserve">enduitent de terre </w:t>
      </w:r>
      <w:r w:rsidR="00A3705E" w:rsidRPr="00A3705E">
        <w:rPr>
          <w:rFonts w:ascii="Times New Roman" w:hAnsi="Times New Roman" w:cs="Times New Roman"/>
          <w:sz w:val="24"/>
          <w:szCs w:val="24"/>
          <w:lang w:val="fr-FR"/>
        </w:rPr>
        <w:t xml:space="preserve"> (BIB 2733) </w:t>
      </w:r>
      <w:r w:rsidR="003944EE">
        <w:rPr>
          <w:rFonts w:ascii="Times New Roman" w:hAnsi="Times New Roman" w:cs="Times New Roman"/>
          <w:sz w:val="24"/>
          <w:szCs w:val="24"/>
          <w:lang w:val="fr-FR"/>
        </w:rPr>
        <w:t>Bucrane de gazelle (BIB 2733)</w:t>
      </w:r>
    </w:p>
    <w:p w14:paraId="1FA8A30D" w14:textId="77777777" w:rsidR="00A3705E" w:rsidRPr="00A3705E" w:rsidRDefault="00A3705E" w:rsidP="00A3705E">
      <w:pPr>
        <w:pStyle w:val="HTMLPreformatted"/>
        <w:rPr>
          <w:rFonts w:ascii="Times New Roman" w:hAnsi="Times New Roman" w:cs="Times New Roman"/>
          <w:sz w:val="24"/>
          <w:szCs w:val="24"/>
          <w:lang w:val="fr-FR"/>
        </w:rPr>
      </w:pPr>
      <w:r>
        <w:rPr>
          <w:rFonts w:ascii="Times New Roman" w:hAnsi="Times New Roman" w:cs="Times New Roman"/>
          <w:sz w:val="24"/>
          <w:szCs w:val="24"/>
          <w:lang w:val="fr-FR"/>
        </w:rPr>
        <w:t xml:space="preserve">Il existe une représentation de bucrane </w:t>
      </w:r>
      <w:r w:rsidR="003944EE">
        <w:rPr>
          <w:rFonts w:ascii="Times New Roman" w:hAnsi="Times New Roman" w:cs="Times New Roman"/>
          <w:sz w:val="24"/>
          <w:szCs w:val="24"/>
          <w:lang w:val="fr-FR"/>
        </w:rPr>
        <w:t xml:space="preserve">d'auroch </w:t>
      </w:r>
      <w:r>
        <w:rPr>
          <w:rFonts w:ascii="Times New Roman" w:hAnsi="Times New Roman" w:cs="Times New Roman"/>
          <w:sz w:val="24"/>
          <w:szCs w:val="24"/>
          <w:lang w:val="fr-FR"/>
        </w:rPr>
        <w:t xml:space="preserve">sur une grande dalle (BIB 2733) </w:t>
      </w:r>
    </w:p>
    <w:p w14:paraId="2383EF55" w14:textId="6172C0A8" w:rsidR="00A3705E" w:rsidRDefault="003944EE" w:rsidP="00242C0F">
      <w:pPr>
        <w:rPr>
          <w:lang w:val="fr-FR"/>
        </w:rPr>
      </w:pPr>
      <w:r>
        <w:rPr>
          <w:lang w:val="fr-FR"/>
        </w:rPr>
        <w:lastRenderedPageBreak/>
        <w:t xml:space="preserve">Représentations de </w:t>
      </w:r>
      <w:hyperlink r:id="rId496" w:anchor="Cul_Art_TAC_T_z_felide" w:history="1">
        <w:r w:rsidR="00CF1590" w:rsidRPr="00CF1590">
          <w:rPr>
            <w:rStyle w:val="Hyperlink"/>
            <w:lang w:val="fr-FR"/>
          </w:rPr>
          <w:t>félins</w:t>
        </w:r>
      </w:hyperlink>
      <w:r w:rsidR="00CF1590">
        <w:rPr>
          <w:lang w:val="fr-FR"/>
        </w:rPr>
        <w:t xml:space="preserve">  </w:t>
      </w:r>
      <w:r>
        <w:rPr>
          <w:lang w:val="fr-FR"/>
        </w:rPr>
        <w:t>(BIB 2733)</w:t>
      </w:r>
    </w:p>
    <w:p w14:paraId="17815FE8" w14:textId="77777777" w:rsidR="003944EE" w:rsidRDefault="003944EE" w:rsidP="00242C0F">
      <w:pPr>
        <w:rPr>
          <w:lang w:val="fr-FR"/>
        </w:rPr>
      </w:pPr>
    </w:p>
    <w:p w14:paraId="5948FA75" w14:textId="77777777" w:rsidR="003944EE" w:rsidRDefault="003944EE" w:rsidP="00426FF9">
      <w:pPr>
        <w:pStyle w:val="Heading1"/>
      </w:pPr>
      <w:bookmarkStart w:id="274" w:name="Sit_Qaramel"/>
      <w:r>
        <w:t>QARAMEL</w:t>
      </w:r>
    </w:p>
    <w:p w14:paraId="5FBD36AA" w14:textId="77777777" w:rsidR="00CF1590" w:rsidRPr="004B0C12" w:rsidRDefault="00CF1590" w:rsidP="00CF1590">
      <w:pPr>
        <w:rPr>
          <w:sz w:val="20"/>
          <w:lang w:val="fr-FR"/>
        </w:rPr>
      </w:pPr>
      <w:bookmarkStart w:id="275" w:name="Sit_Quaramel_Tell"/>
      <w:bookmarkEnd w:id="274"/>
      <w:r w:rsidRPr="004B0C12">
        <w:rPr>
          <w:sz w:val="20"/>
          <w:lang w:val="fr-FR"/>
        </w:rPr>
        <w:t>QUARAMEL (TELL)</w:t>
      </w:r>
      <w:bookmarkEnd w:id="275"/>
    </w:p>
    <w:p w14:paraId="78E701A1" w14:textId="77777777" w:rsidR="00CF1590" w:rsidRPr="0032190F" w:rsidRDefault="00CF1590" w:rsidP="00CF1590">
      <w:pPr>
        <w:rPr>
          <w:lang w:val="fr-FR"/>
        </w:rPr>
      </w:pPr>
    </w:p>
    <w:p w14:paraId="51367094" w14:textId="64BB3040" w:rsidR="00CF1590" w:rsidRDefault="00CF1590" w:rsidP="00242C0F">
      <w:pPr>
        <w:rPr>
          <w:lang w:val="fr-FR"/>
        </w:rPr>
      </w:pPr>
      <w:r>
        <w:rPr>
          <w:lang w:val="fr-FR"/>
        </w:rPr>
        <w:t>Tell Qaramel, a</w:t>
      </w:r>
      <w:r w:rsidRPr="0032190F">
        <w:rPr>
          <w:lang w:val="fr-FR"/>
        </w:rPr>
        <w:t xml:space="preserve">ttribué au </w:t>
      </w:r>
      <w:hyperlink r:id="rId497" w:anchor="Cul_PPNA" w:history="1">
        <w:r w:rsidRPr="0032190F">
          <w:rPr>
            <w:rStyle w:val="Hyperlink"/>
            <w:lang w:val="fr-FR"/>
          </w:rPr>
          <w:t>PPNA</w:t>
        </w:r>
      </w:hyperlink>
      <w:r w:rsidRPr="00CF1590">
        <w:rPr>
          <w:lang w:val="fr-FR"/>
        </w:rPr>
        <w:t xml:space="preserve"> </w:t>
      </w:r>
      <w:r w:rsidRPr="0032190F">
        <w:rPr>
          <w:lang w:val="fr-FR"/>
        </w:rPr>
        <w:t>(SS BIB)</w:t>
      </w:r>
      <w:r>
        <w:rPr>
          <w:lang w:val="fr-FR"/>
        </w:rPr>
        <w:t xml:space="preserve"> représentations de </w:t>
      </w:r>
      <w:hyperlink r:id="rId498" w:anchor="Cul_Art_TAC_T_z_felide" w:history="1">
        <w:r w:rsidRPr="00CF1590">
          <w:rPr>
            <w:rStyle w:val="Hyperlink"/>
            <w:lang w:val="fr-FR"/>
          </w:rPr>
          <w:t>félins</w:t>
        </w:r>
      </w:hyperlink>
      <w:r>
        <w:rPr>
          <w:lang w:val="fr-FR"/>
        </w:rPr>
        <w:t xml:space="preserve">  pour la période 9500-8200 BC (PPN) (BIB 2733)</w:t>
      </w:r>
    </w:p>
    <w:p w14:paraId="3089B79B" w14:textId="77777777" w:rsidR="00C21703" w:rsidRPr="0032190F" w:rsidRDefault="00C21703" w:rsidP="00242C0F">
      <w:pPr>
        <w:rPr>
          <w:lang w:val="fr-FR"/>
        </w:rPr>
      </w:pPr>
    </w:p>
    <w:p w14:paraId="2E5586FB" w14:textId="77777777" w:rsidR="00C21703" w:rsidRPr="0032190F" w:rsidRDefault="00C21703" w:rsidP="00426FF9">
      <w:pPr>
        <w:pStyle w:val="Heading1"/>
      </w:pPr>
      <w:bookmarkStart w:id="276" w:name="Sit_Agrab"/>
      <w:r w:rsidRPr="0032190F">
        <w:t>TELL AGRAB</w:t>
      </w:r>
    </w:p>
    <w:bookmarkEnd w:id="276"/>
    <w:p w14:paraId="22282493" w14:textId="77777777" w:rsidR="00905803" w:rsidRPr="0032190F" w:rsidRDefault="00905803" w:rsidP="00242C0F">
      <w:pPr>
        <w:rPr>
          <w:lang w:val="fr-FR"/>
        </w:rPr>
      </w:pPr>
      <w:r w:rsidRPr="0032190F">
        <w:rPr>
          <w:lang w:val="fr-FR"/>
        </w:rPr>
        <w:t>Tell Aqrab</w:t>
      </w:r>
    </w:p>
    <w:p w14:paraId="790FE9A0" w14:textId="77777777" w:rsidR="00905803" w:rsidRPr="0032190F" w:rsidRDefault="00C21703" w:rsidP="00905803">
      <w:pPr>
        <w:rPr>
          <w:lang w:val="fr-FR"/>
        </w:rPr>
      </w:pPr>
      <w:r w:rsidRPr="0032190F">
        <w:rPr>
          <w:lang w:val="fr-FR"/>
        </w:rPr>
        <w:br/>
        <w:t>Site de Mésopotamie dans l’Irak actuel, occupé du 5</w:t>
      </w:r>
      <w:r w:rsidRPr="0032190F">
        <w:rPr>
          <w:vertAlign w:val="superscript"/>
          <w:lang w:val="fr-FR"/>
        </w:rPr>
        <w:t>e</w:t>
      </w:r>
      <w:r w:rsidRPr="0032190F">
        <w:rPr>
          <w:lang w:val="fr-FR"/>
        </w:rPr>
        <w:t xml:space="preserve"> (</w:t>
      </w:r>
      <w:r w:rsidR="00905803" w:rsidRPr="0032190F">
        <w:rPr>
          <w:lang w:val="fr-FR"/>
        </w:rPr>
        <w:t xml:space="preserve">période </w:t>
      </w:r>
      <w:r w:rsidRPr="0032190F">
        <w:rPr>
          <w:lang w:val="fr-FR"/>
        </w:rPr>
        <w:t>Obeid) au 2</w:t>
      </w:r>
      <w:r w:rsidRPr="0032190F">
        <w:rPr>
          <w:vertAlign w:val="superscript"/>
          <w:lang w:val="fr-FR"/>
        </w:rPr>
        <w:t>e</w:t>
      </w:r>
      <w:r w:rsidRPr="0032190F">
        <w:rPr>
          <w:lang w:val="fr-FR"/>
        </w:rPr>
        <w:t xml:space="preserve"> millénaire aec. La principale phase d’occupation correspond à la période des dynasties archaïques, de 2900 à 2340 av. J.-C. (wiki)</w:t>
      </w:r>
      <w:r w:rsidR="00905803" w:rsidRPr="0032190F">
        <w:rPr>
          <w:lang w:val="fr-FR"/>
        </w:rPr>
        <w:t xml:space="preserve">. </w:t>
      </w:r>
    </w:p>
    <w:p w14:paraId="7282913D" w14:textId="15BF598E" w:rsidR="00905803" w:rsidRPr="009535EE" w:rsidRDefault="00905803" w:rsidP="00905803">
      <w:pPr>
        <w:jc w:val="both"/>
        <w:rPr>
          <w:lang w:val="fr-FR"/>
        </w:rPr>
      </w:pPr>
      <w:r w:rsidRPr="0032190F">
        <w:rPr>
          <w:lang w:val="fr-FR"/>
        </w:rPr>
        <w:t>Dans la phase [ ? locus ?] des « Earlier buildings » découverte d’un modèle réduit de char à 2 essieux [en fait deux roues] de type « Deichselbockwagen » datant de la fin du 4</w:t>
      </w:r>
      <w:r w:rsidRPr="0032190F">
        <w:rPr>
          <w:vertAlign w:val="superscript"/>
          <w:lang w:val="fr-FR"/>
        </w:rPr>
        <w:t>e</w:t>
      </w:r>
      <w:r w:rsidRPr="0032190F">
        <w:rPr>
          <w:lang w:val="fr-FR"/>
        </w:rPr>
        <w:t xml:space="preserve"> ou du début du 3</w:t>
      </w:r>
      <w:r w:rsidRPr="0032190F">
        <w:rPr>
          <w:vertAlign w:val="superscript"/>
          <w:lang w:val="fr-FR"/>
        </w:rPr>
        <w:t>e</w:t>
      </w:r>
      <w:r w:rsidRPr="0032190F">
        <w:rPr>
          <w:lang w:val="fr-FR"/>
        </w:rPr>
        <w:t xml:space="preserve"> millénaire aec (BIB 435 p. 286) conduit par des asiniens [ânes] v. </w:t>
      </w:r>
      <w:hyperlink r:id="rId499" w:anchor="Sit_Kish" w:history="1">
        <w:r w:rsidRPr="009535EE">
          <w:rPr>
            <w:rStyle w:val="Hyperlink"/>
            <w:lang w:val="fr-FR"/>
          </w:rPr>
          <w:t>Kish</w:t>
        </w:r>
      </w:hyperlink>
    </w:p>
    <w:p w14:paraId="160AC394" w14:textId="77777777" w:rsidR="00626BF6" w:rsidRPr="009535EE" w:rsidRDefault="00626BF6" w:rsidP="00905803">
      <w:pPr>
        <w:jc w:val="both"/>
        <w:rPr>
          <w:lang w:val="fr-FR"/>
        </w:rPr>
      </w:pPr>
    </w:p>
    <w:p w14:paraId="35FDC654" w14:textId="77777777" w:rsidR="00626BF6" w:rsidRPr="009535EE" w:rsidRDefault="00626BF6" w:rsidP="00905803">
      <w:pPr>
        <w:jc w:val="both"/>
        <w:rPr>
          <w:lang w:val="fr-FR"/>
        </w:rPr>
      </w:pPr>
      <w:r w:rsidRPr="009535EE">
        <w:rPr>
          <w:lang w:val="fr-FR"/>
        </w:rPr>
        <w:t>Attega</w:t>
      </w:r>
      <w:r w:rsidR="00CF1590" w:rsidRPr="009535EE">
        <w:rPr>
          <w:lang w:val="fr-FR"/>
        </w:rPr>
        <w:t>l</w:t>
      </w:r>
      <w:r w:rsidRPr="009535EE">
        <w:rPr>
          <w:lang w:val="fr-FR"/>
        </w:rPr>
        <w:t>e en bronze  (BIB 2220 p. 324)</w:t>
      </w:r>
    </w:p>
    <w:p w14:paraId="63AE5BE1" w14:textId="77777777" w:rsidR="00C21703" w:rsidRPr="009535EE" w:rsidRDefault="00C21703" w:rsidP="00242C0F">
      <w:pPr>
        <w:rPr>
          <w:lang w:val="fr-FR"/>
        </w:rPr>
      </w:pPr>
    </w:p>
    <w:p w14:paraId="3307BF00" w14:textId="77777777" w:rsidR="00C21703" w:rsidRPr="009535EE" w:rsidRDefault="00C21703" w:rsidP="00242C0F">
      <w:pPr>
        <w:rPr>
          <w:lang w:val="fr-FR"/>
        </w:rPr>
      </w:pPr>
      <w:r w:rsidRPr="009535EE">
        <w:rPr>
          <w:lang w:val="fr-FR"/>
        </w:rPr>
        <w:t>Sites voisins : Tell Asmar, Khafadje (wiki)</w:t>
      </w:r>
    </w:p>
    <w:p w14:paraId="4B372AEE" w14:textId="77777777" w:rsidR="00112303" w:rsidRPr="009535EE" w:rsidRDefault="00112303" w:rsidP="00242C0F">
      <w:pPr>
        <w:rPr>
          <w:lang w:val="fr-FR"/>
        </w:rPr>
      </w:pPr>
    </w:p>
    <w:p w14:paraId="1E76D4B0" w14:textId="77777777" w:rsidR="00112303" w:rsidRPr="009535EE" w:rsidRDefault="00112303" w:rsidP="00426FF9">
      <w:pPr>
        <w:pStyle w:val="Heading1"/>
      </w:pPr>
      <w:bookmarkStart w:id="277" w:name="Sit_Beisamoun"/>
      <w:r w:rsidRPr="009535EE">
        <w:t>BEISAMOUN</w:t>
      </w:r>
    </w:p>
    <w:bookmarkEnd w:id="277"/>
    <w:p w14:paraId="4FCA30D0" w14:textId="77777777" w:rsidR="00112303" w:rsidRPr="009535EE" w:rsidRDefault="00112303" w:rsidP="00242C0F">
      <w:pPr>
        <w:rPr>
          <w:sz w:val="20"/>
          <w:lang w:val="fr-FR"/>
        </w:rPr>
      </w:pPr>
      <w:r w:rsidRPr="009535EE">
        <w:rPr>
          <w:sz w:val="20"/>
          <w:lang w:val="fr-FR"/>
        </w:rPr>
        <w:t>Beisamoun</w:t>
      </w:r>
    </w:p>
    <w:p w14:paraId="1ABF8357" w14:textId="61CF94C3" w:rsidR="00112303" w:rsidRDefault="00112303" w:rsidP="00242C0F">
      <w:pPr>
        <w:rPr>
          <w:lang w:val="fr-FR"/>
        </w:rPr>
      </w:pPr>
    </w:p>
    <w:p w14:paraId="738AEE6E" w14:textId="77777777" w:rsidR="008624F1" w:rsidRPr="009535EE" w:rsidRDefault="008624F1" w:rsidP="00242C0F">
      <w:pPr>
        <w:rPr>
          <w:lang w:val="fr-FR"/>
        </w:rPr>
      </w:pPr>
    </w:p>
    <w:p w14:paraId="401E6A09" w14:textId="3C4244E2" w:rsidR="00112303" w:rsidRDefault="00000000" w:rsidP="00242C0F">
      <w:pPr>
        <w:rPr>
          <w:lang w:val="fr-FR"/>
        </w:rPr>
      </w:pPr>
      <w:hyperlink r:id="rId500" w:anchor="Cul_Art_TAC_T_a_crane_surmodel" w:history="1">
        <w:r w:rsidR="00745840" w:rsidRPr="00795171">
          <w:rPr>
            <w:rStyle w:val="Hyperlink"/>
            <w:lang w:val="fr-FR"/>
          </w:rPr>
          <w:t>crânes surmodelés</w:t>
        </w:r>
      </w:hyperlink>
      <w:r w:rsidR="00112303" w:rsidRPr="00745840">
        <w:rPr>
          <w:lang w:val="fr-FR"/>
        </w:rPr>
        <w:t xml:space="preserve"> (BIB 2600)</w:t>
      </w:r>
      <w:r w:rsidR="00745840">
        <w:rPr>
          <w:lang w:val="fr-FR"/>
        </w:rPr>
        <w:t xml:space="preserve"> </w:t>
      </w:r>
      <w:r w:rsidR="008624F1">
        <w:rPr>
          <w:lang w:val="fr-FR"/>
        </w:rPr>
        <w:t xml:space="preserve">un crane surmodelé de femme (BIB 3582) </w:t>
      </w:r>
      <w:r w:rsidR="00745840">
        <w:rPr>
          <w:lang w:val="fr-FR"/>
        </w:rPr>
        <w:t>Yeux clos</w:t>
      </w:r>
      <w:r w:rsidR="00745840" w:rsidRPr="00745840">
        <w:rPr>
          <w:lang w:val="fr-FR"/>
        </w:rPr>
        <w:t xml:space="preserve"> donnant l'impression d'un sommeil, </w:t>
      </w:r>
      <w:r w:rsidR="00745840">
        <w:rPr>
          <w:lang w:val="fr-FR"/>
        </w:rPr>
        <w:t>ou yeux ouverts en relief (</w:t>
      </w:r>
      <w:r w:rsidR="00745840" w:rsidRPr="00745840">
        <w:rPr>
          <w:i/>
          <w:lang w:val="fr-FR"/>
        </w:rPr>
        <w:t>modeled in plaster</w:t>
      </w:r>
      <w:r w:rsidR="00745840">
        <w:rPr>
          <w:lang w:val="fr-FR"/>
        </w:rPr>
        <w:t>) (BIB 3387)</w:t>
      </w:r>
    </w:p>
    <w:p w14:paraId="12EC3F2E" w14:textId="0C4094E4" w:rsidR="004F117B" w:rsidRDefault="00000000" w:rsidP="00242C0F">
      <w:pPr>
        <w:rPr>
          <w:lang w:val="fr-FR"/>
        </w:rPr>
      </w:pPr>
      <w:hyperlink r:id="rId501" w:anchor="Cul_Art_TAC_T_a_yeux_grains_cafe" w:history="1">
        <w:r w:rsidR="004F117B" w:rsidRPr="00512734">
          <w:rPr>
            <w:rStyle w:val="Hyperlink"/>
            <w:lang w:val="fr-FR" w:eastAsia="en-GB"/>
          </w:rPr>
          <w:t>yeux en grain de café</w:t>
        </w:r>
      </w:hyperlink>
    </w:p>
    <w:p w14:paraId="69D6B568" w14:textId="77777777" w:rsidR="009E2F6D" w:rsidRPr="00745840" w:rsidRDefault="009E2F6D" w:rsidP="00242C0F">
      <w:pPr>
        <w:rPr>
          <w:lang w:val="fr-FR"/>
        </w:rPr>
      </w:pPr>
    </w:p>
    <w:p w14:paraId="6CFA4453" w14:textId="77777777" w:rsidR="00F96C64" w:rsidRPr="00745840" w:rsidRDefault="00F96C64" w:rsidP="00242C0F">
      <w:pPr>
        <w:pStyle w:val="PlainText"/>
        <w:rPr>
          <w:lang w:val="fr-FR"/>
        </w:rPr>
      </w:pPr>
    </w:p>
    <w:p w14:paraId="581C136B" w14:textId="77777777" w:rsidR="00F96C64" w:rsidRPr="009535EE" w:rsidRDefault="00F96C64" w:rsidP="00426FF9">
      <w:pPr>
        <w:pStyle w:val="Heading1"/>
      </w:pPr>
      <w:bookmarkStart w:id="278" w:name="Sit_Aswad"/>
      <w:r w:rsidRPr="009535EE">
        <w:t>ASWAD</w:t>
      </w:r>
    </w:p>
    <w:bookmarkEnd w:id="278"/>
    <w:p w14:paraId="4821E608" w14:textId="77777777" w:rsidR="00F96C64" w:rsidRPr="004B0C12" w:rsidRDefault="001F5511" w:rsidP="00242C0F">
      <w:pPr>
        <w:rPr>
          <w:sz w:val="20"/>
          <w:lang w:val="fr-FR"/>
        </w:rPr>
      </w:pPr>
      <w:r w:rsidRPr="004B0C12">
        <w:rPr>
          <w:sz w:val="20"/>
          <w:lang w:val="fr-FR"/>
        </w:rPr>
        <w:t>Tell Aswad</w:t>
      </w:r>
    </w:p>
    <w:p w14:paraId="5782ABE7" w14:textId="77777777" w:rsidR="004B0C12" w:rsidRDefault="004B0C12" w:rsidP="00242C0F">
      <w:pPr>
        <w:pStyle w:val="PlainText"/>
        <w:rPr>
          <w:rFonts w:ascii="Times New Roman" w:hAnsi="Times New Roman" w:cs="Times New Roman"/>
          <w:sz w:val="24"/>
          <w:szCs w:val="24"/>
          <w:lang w:val="fr-FR"/>
        </w:rPr>
      </w:pPr>
    </w:p>
    <w:p w14:paraId="4B09A571" w14:textId="6A6465F3" w:rsidR="00F96C64" w:rsidRDefault="00A1533E" w:rsidP="00242C0F">
      <w:pPr>
        <w:pStyle w:val="PlainText"/>
        <w:rPr>
          <w:rFonts w:ascii="Times New Roman" w:hAnsi="Times New Roman" w:cs="Times New Roman"/>
          <w:sz w:val="24"/>
          <w:szCs w:val="24"/>
          <w:lang w:val="fr-FR"/>
        </w:rPr>
      </w:pPr>
      <w:r w:rsidRPr="001F5511">
        <w:rPr>
          <w:rFonts w:ascii="Times New Roman" w:hAnsi="Times New Roman" w:cs="Times New Roman"/>
          <w:sz w:val="24"/>
          <w:szCs w:val="24"/>
          <w:lang w:val="fr-FR"/>
        </w:rPr>
        <w:t xml:space="preserve">Syrie. </w:t>
      </w:r>
      <w:r w:rsidR="00F96C64" w:rsidRPr="0032190F">
        <w:rPr>
          <w:rFonts w:ascii="Times New Roman" w:hAnsi="Times New Roman" w:cs="Times New Roman"/>
          <w:sz w:val="24"/>
          <w:szCs w:val="24"/>
          <w:lang w:val="fr-FR"/>
        </w:rPr>
        <w:t xml:space="preserve">Dans les années 2000, Danielle Storbeur (CNRS-ArchéoOrient) remet à plat la chronologie héritée d’Henri de Contensson en fouillant le secteur Est du Tell, au même endroit que son prédecesseur. L’existence de </w:t>
      </w:r>
      <w:hyperlink r:id="rId502" w:anchor="Cul_PPNA" w:history="1">
        <w:r w:rsidR="000A7572" w:rsidRPr="0032190F">
          <w:rPr>
            <w:rStyle w:val="Hyperlink"/>
            <w:rFonts w:ascii="Times New Roman" w:hAnsi="Times New Roman" w:cs="Times New Roman"/>
            <w:sz w:val="24"/>
            <w:szCs w:val="24"/>
            <w:lang w:val="fr-FR"/>
          </w:rPr>
          <w:t>PPNA</w:t>
        </w:r>
      </w:hyperlink>
      <w:r w:rsidRPr="0032190F">
        <w:rPr>
          <w:lang w:val="fr-FR"/>
        </w:rPr>
        <w:t xml:space="preserve"> </w:t>
      </w:r>
      <w:r w:rsidR="00F96C64" w:rsidRPr="0032190F">
        <w:rPr>
          <w:rFonts w:ascii="Times New Roman" w:hAnsi="Times New Roman" w:cs="Times New Roman"/>
          <w:sz w:val="24"/>
          <w:szCs w:val="24"/>
          <w:lang w:val="fr-FR"/>
        </w:rPr>
        <w:t>n’est pas confirmée par la chercheuse.</w:t>
      </w:r>
    </w:p>
    <w:p w14:paraId="4C1CC8CD" w14:textId="0497AEA4" w:rsidR="009E2F6D" w:rsidRPr="0032190F" w:rsidRDefault="009E2F6D" w:rsidP="00242C0F">
      <w:pPr>
        <w:pStyle w:val="PlainText"/>
        <w:rPr>
          <w:rFonts w:ascii="Times New Roman" w:hAnsi="Times New Roman" w:cs="Times New Roman"/>
          <w:sz w:val="24"/>
          <w:szCs w:val="24"/>
          <w:lang w:val="fr-FR"/>
        </w:rPr>
      </w:pPr>
      <w:r>
        <w:rPr>
          <w:rFonts w:ascii="Times New Roman" w:hAnsi="Times New Roman" w:cs="Times New Roman"/>
          <w:sz w:val="24"/>
          <w:szCs w:val="24"/>
          <w:lang w:val="fr-FR"/>
        </w:rPr>
        <w:t xml:space="preserve">A donné son nom aux </w:t>
      </w:r>
      <w:hyperlink r:id="rId503" w:anchor="Cul_Aswad_Pointes" w:history="1">
        <w:r w:rsidRPr="009E2F6D">
          <w:rPr>
            <w:rStyle w:val="Hyperlink"/>
            <w:rFonts w:ascii="Times New Roman" w:hAnsi="Times New Roman" w:cs="Times New Roman"/>
            <w:sz w:val="24"/>
            <w:szCs w:val="24"/>
            <w:lang w:val="fr-FR"/>
          </w:rPr>
          <w:t>pointes d'Aswad</w:t>
        </w:r>
      </w:hyperlink>
    </w:p>
    <w:p w14:paraId="075037C5" w14:textId="77777777" w:rsidR="00F96C64" w:rsidRPr="0032190F" w:rsidRDefault="00F96C64" w:rsidP="00242C0F">
      <w:pPr>
        <w:pStyle w:val="PlainText"/>
        <w:rPr>
          <w:rFonts w:ascii="Times New Roman" w:hAnsi="Times New Roman" w:cs="Times New Roman"/>
          <w:sz w:val="24"/>
          <w:szCs w:val="24"/>
          <w:lang w:val="fr-FR"/>
        </w:rPr>
      </w:pPr>
    </w:p>
    <w:p w14:paraId="2B782522" w14:textId="43B6987D" w:rsidR="00F96C64" w:rsidRPr="0032190F" w:rsidRDefault="00F96C64" w:rsidP="00242C0F">
      <w:pPr>
        <w:pStyle w:val="PlainText"/>
        <w:rPr>
          <w:rFonts w:ascii="Times New Roman" w:hAnsi="Times New Roman" w:cs="Times New Roman"/>
          <w:sz w:val="24"/>
          <w:szCs w:val="24"/>
          <w:lang w:val="fr-FR"/>
        </w:rPr>
      </w:pPr>
      <w:r w:rsidRPr="0032190F">
        <w:rPr>
          <w:rFonts w:ascii="Times New Roman" w:hAnsi="Times New Roman" w:cs="Times New Roman"/>
          <w:sz w:val="24"/>
          <w:szCs w:val="24"/>
          <w:lang w:val="fr-FR"/>
        </w:rPr>
        <w:t xml:space="preserve">Situé au nord-est de Damas, à la limite entre l’oasis et la steppe désertique. Il existait à l’époque 2 lacs.Occupation du site entre le </w:t>
      </w:r>
      <w:hyperlink r:id="rId504" w:anchor="Cul_PPNB" w:history="1">
        <w:r w:rsidRPr="0032190F">
          <w:rPr>
            <w:rStyle w:val="Hyperlink"/>
            <w:rFonts w:ascii="Times New Roman" w:hAnsi="Times New Roman" w:cs="Times New Roman"/>
            <w:sz w:val="24"/>
            <w:szCs w:val="24"/>
            <w:lang w:val="fr-FR"/>
          </w:rPr>
          <w:t>PPNB</w:t>
        </w:r>
      </w:hyperlink>
      <w:r w:rsidRPr="0032190F">
        <w:rPr>
          <w:rFonts w:ascii="Times New Roman" w:hAnsi="Times New Roman" w:cs="Times New Roman"/>
          <w:sz w:val="24"/>
          <w:szCs w:val="24"/>
          <w:lang w:val="fr-FR"/>
        </w:rPr>
        <w:t xml:space="preserve"> ancien (8 500-8 200) et le Néolithique ancien avec céramique (7 200-5 600).L’urbanisation ne montre pas de différenciation nette entre les structures d’habitat.</w:t>
      </w:r>
    </w:p>
    <w:p w14:paraId="3B355568" w14:textId="77777777" w:rsidR="00F96C64" w:rsidRPr="0032190F" w:rsidRDefault="00F96C64" w:rsidP="00242C0F">
      <w:pPr>
        <w:pStyle w:val="PlainText"/>
        <w:rPr>
          <w:rFonts w:ascii="Times New Roman" w:hAnsi="Times New Roman" w:cs="Times New Roman"/>
          <w:sz w:val="24"/>
          <w:szCs w:val="24"/>
          <w:lang w:val="fr-FR"/>
        </w:rPr>
      </w:pPr>
    </w:p>
    <w:p w14:paraId="081A3846" w14:textId="77777777" w:rsidR="00F96C64" w:rsidRPr="0032190F" w:rsidRDefault="00F96C64" w:rsidP="00242C0F">
      <w:pPr>
        <w:pStyle w:val="PlainText"/>
        <w:rPr>
          <w:rFonts w:ascii="Times New Roman" w:hAnsi="Times New Roman" w:cs="Times New Roman"/>
          <w:sz w:val="24"/>
          <w:szCs w:val="24"/>
          <w:lang w:val="fr-FR"/>
        </w:rPr>
      </w:pPr>
      <w:r w:rsidRPr="0032190F">
        <w:rPr>
          <w:rFonts w:ascii="Times New Roman" w:hAnsi="Times New Roman" w:cs="Times New Roman"/>
          <w:sz w:val="24"/>
          <w:szCs w:val="24"/>
          <w:lang w:val="fr-FR"/>
        </w:rPr>
        <w:t>Economie</w:t>
      </w:r>
      <w:r w:rsidRPr="0032190F">
        <w:rPr>
          <w:rFonts w:ascii="Times New Roman" w:hAnsi="Times New Roman" w:cs="Times New Roman"/>
          <w:b/>
          <w:sz w:val="24"/>
          <w:szCs w:val="24"/>
          <w:lang w:val="fr-FR"/>
        </w:rPr>
        <w:t xml:space="preserve"> : </w:t>
      </w:r>
      <w:r w:rsidRPr="0032190F">
        <w:rPr>
          <w:rFonts w:ascii="Times New Roman" w:hAnsi="Times New Roman" w:cs="Times New Roman"/>
          <w:sz w:val="24"/>
          <w:szCs w:val="24"/>
          <w:lang w:val="fr-FR"/>
        </w:rPr>
        <w:t>Bœuf, chèvre, porc, mouton sont domestiqués</w:t>
      </w:r>
    </w:p>
    <w:p w14:paraId="70ED7F76" w14:textId="77777777" w:rsidR="0037559F" w:rsidRPr="0032190F" w:rsidRDefault="0037559F" w:rsidP="00242C0F">
      <w:pPr>
        <w:rPr>
          <w:lang w:val="fr-FR"/>
        </w:rPr>
      </w:pPr>
      <w:r w:rsidRPr="0032190F">
        <w:rPr>
          <w:lang w:val="fr-FR"/>
        </w:rPr>
        <w:t>Culture de l’orge : 7500BC</w:t>
      </w:r>
    </w:p>
    <w:p w14:paraId="623FCE3F" w14:textId="77777777" w:rsidR="0037559F" w:rsidRPr="0032190F" w:rsidRDefault="0037559F" w:rsidP="00242C0F">
      <w:pPr>
        <w:pStyle w:val="PlainText"/>
        <w:rPr>
          <w:rFonts w:ascii="Times New Roman" w:hAnsi="Times New Roman" w:cs="Times New Roman"/>
          <w:sz w:val="24"/>
          <w:szCs w:val="24"/>
          <w:lang w:val="fr-FR"/>
        </w:rPr>
      </w:pPr>
    </w:p>
    <w:p w14:paraId="44D834CE" w14:textId="571034E1" w:rsidR="00F96C64" w:rsidRDefault="009C1A86" w:rsidP="00242C0F">
      <w:pPr>
        <w:pStyle w:val="PlainText"/>
        <w:rPr>
          <w:rFonts w:ascii="Times New Roman" w:hAnsi="Times New Roman" w:cs="Times New Roman"/>
          <w:sz w:val="24"/>
          <w:szCs w:val="24"/>
          <w:lang w:val="fr-FR"/>
        </w:rPr>
      </w:pPr>
      <w:r>
        <w:rPr>
          <w:rFonts w:ascii="Times New Roman" w:hAnsi="Times New Roman" w:cs="Times New Roman"/>
          <w:sz w:val="24"/>
          <w:szCs w:val="24"/>
          <w:lang w:val="fr-FR"/>
        </w:rPr>
        <w:t xml:space="preserve">Considéré comme une </w:t>
      </w:r>
      <w:hyperlink r:id="rId505" w:anchor="Sit_ASModeles_Lieux_Centr" w:history="1">
        <w:r w:rsidR="001204AC" w:rsidRPr="001F5511">
          <w:rPr>
            <w:rStyle w:val="Hyperlink"/>
            <w:rFonts w:ascii="Times New Roman" w:hAnsi="Times New Roman" w:cs="Times New Roman"/>
            <w:i/>
            <w:sz w:val="24"/>
            <w:szCs w:val="24"/>
            <w:lang w:val="fr-FR"/>
          </w:rPr>
          <w:t>central place</w:t>
        </w:r>
      </w:hyperlink>
      <w:r w:rsidR="001204AC" w:rsidRPr="001204AC">
        <w:rPr>
          <w:rFonts w:ascii="Times New Roman" w:hAnsi="Times New Roman" w:cs="Times New Roman"/>
          <w:sz w:val="24"/>
          <w:szCs w:val="24"/>
          <w:lang w:val="fr-FR"/>
        </w:rPr>
        <w:t xml:space="preserve"> </w:t>
      </w:r>
      <w:r>
        <w:rPr>
          <w:rFonts w:ascii="Times New Roman" w:hAnsi="Times New Roman" w:cs="Times New Roman"/>
          <w:sz w:val="24"/>
          <w:szCs w:val="24"/>
          <w:lang w:val="fr-FR"/>
        </w:rPr>
        <w:t>(notamment en raison de l'obsidienne) (BIB 2603)</w:t>
      </w:r>
    </w:p>
    <w:p w14:paraId="356EAE95" w14:textId="77777777" w:rsidR="009C1A86" w:rsidRPr="0032190F" w:rsidRDefault="009C1A86" w:rsidP="00242C0F">
      <w:pPr>
        <w:pStyle w:val="PlainText"/>
        <w:rPr>
          <w:rFonts w:ascii="Times New Roman" w:hAnsi="Times New Roman" w:cs="Times New Roman"/>
          <w:sz w:val="24"/>
          <w:szCs w:val="24"/>
          <w:lang w:val="fr-FR"/>
        </w:rPr>
      </w:pPr>
    </w:p>
    <w:p w14:paraId="722C6B9C" w14:textId="77777777" w:rsidR="00F96C64" w:rsidRPr="0032190F" w:rsidRDefault="00F96C64" w:rsidP="00242C0F">
      <w:pPr>
        <w:pStyle w:val="PlainText"/>
        <w:rPr>
          <w:rFonts w:ascii="Times New Roman" w:hAnsi="Times New Roman" w:cs="Times New Roman"/>
          <w:sz w:val="24"/>
          <w:szCs w:val="24"/>
          <w:lang w:val="fr-FR"/>
        </w:rPr>
      </w:pPr>
      <w:r w:rsidRPr="0032190F">
        <w:rPr>
          <w:rFonts w:ascii="Times New Roman" w:hAnsi="Times New Roman" w:cs="Times New Roman"/>
          <w:sz w:val="24"/>
          <w:szCs w:val="24"/>
          <w:lang w:val="fr-FR"/>
        </w:rPr>
        <w:lastRenderedPageBreak/>
        <w:t>Les pratiques funéraires :</w:t>
      </w:r>
    </w:p>
    <w:p w14:paraId="2D292593" w14:textId="77777777" w:rsidR="00A1533E" w:rsidRPr="0032190F" w:rsidRDefault="00A1533E" w:rsidP="00242C0F">
      <w:pPr>
        <w:pStyle w:val="PlainText"/>
        <w:rPr>
          <w:rFonts w:ascii="Times New Roman" w:hAnsi="Times New Roman" w:cs="Times New Roman"/>
          <w:sz w:val="24"/>
          <w:szCs w:val="24"/>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7"/>
        <w:gridCol w:w="1212"/>
        <w:gridCol w:w="5761"/>
      </w:tblGrid>
      <w:tr w:rsidR="009E2F6D" w:rsidRPr="002541D8" w14:paraId="7D7EDB37" w14:textId="77777777" w:rsidTr="009E2F6D">
        <w:trPr>
          <w:trHeight w:val="770"/>
          <w:jc w:val="center"/>
        </w:trPr>
        <w:tc>
          <w:tcPr>
            <w:tcW w:w="937" w:type="dxa"/>
            <w:vMerge w:val="restart"/>
            <w:vAlign w:val="center"/>
          </w:tcPr>
          <w:p w14:paraId="1E935371" w14:textId="77777777" w:rsidR="009E2F6D" w:rsidRPr="00C35EA7" w:rsidRDefault="009E2F6D" w:rsidP="00C35EA7">
            <w:pPr>
              <w:pStyle w:val="PlainText"/>
              <w:jc w:val="center"/>
              <w:rPr>
                <w:rFonts w:ascii="Times New Roman" w:hAnsi="Times New Roman" w:cs="Times New Roman"/>
                <w:sz w:val="24"/>
                <w:szCs w:val="24"/>
              </w:rPr>
            </w:pPr>
            <w:r w:rsidRPr="00C35EA7">
              <w:rPr>
                <w:rFonts w:ascii="Times New Roman" w:hAnsi="Times New Roman" w:cs="Times New Roman"/>
                <w:sz w:val="24"/>
                <w:szCs w:val="24"/>
              </w:rPr>
              <w:t>PPNB</w:t>
            </w:r>
          </w:p>
        </w:tc>
        <w:tc>
          <w:tcPr>
            <w:tcW w:w="1212" w:type="dxa"/>
            <w:vAlign w:val="center"/>
          </w:tcPr>
          <w:p w14:paraId="14F4E421" w14:textId="77777777" w:rsidR="009E2F6D" w:rsidRDefault="009E2F6D" w:rsidP="00C35EA7">
            <w:pPr>
              <w:pStyle w:val="PlainText"/>
              <w:jc w:val="center"/>
              <w:rPr>
                <w:rFonts w:ascii="Times New Roman" w:hAnsi="Times New Roman" w:cs="Times New Roman"/>
                <w:sz w:val="24"/>
                <w:szCs w:val="24"/>
              </w:rPr>
            </w:pPr>
            <w:r>
              <w:rPr>
                <w:rFonts w:ascii="Times New Roman" w:hAnsi="Times New Roman" w:cs="Times New Roman"/>
                <w:sz w:val="24"/>
                <w:szCs w:val="24"/>
              </w:rPr>
              <w:t>LPPNB</w:t>
            </w:r>
          </w:p>
          <w:p w14:paraId="11E083CF" w14:textId="77777777" w:rsidR="009E2F6D" w:rsidRPr="009E2F6D" w:rsidRDefault="009E2F6D" w:rsidP="00C35EA7">
            <w:pPr>
              <w:pStyle w:val="PlainText"/>
              <w:jc w:val="center"/>
              <w:rPr>
                <w:rFonts w:ascii="Times New Roman" w:hAnsi="Times New Roman" w:cs="Times New Roman"/>
                <w:sz w:val="24"/>
                <w:szCs w:val="24"/>
              </w:rPr>
            </w:pPr>
          </w:p>
        </w:tc>
        <w:tc>
          <w:tcPr>
            <w:tcW w:w="5761" w:type="dxa"/>
            <w:vMerge w:val="restart"/>
          </w:tcPr>
          <w:p w14:paraId="6D2D4A0E" w14:textId="77777777" w:rsidR="009E2F6D" w:rsidRPr="00C35EA7" w:rsidRDefault="009E2F6D" w:rsidP="00242C0F">
            <w:pPr>
              <w:pStyle w:val="PlainText"/>
              <w:rPr>
                <w:rFonts w:ascii="Times New Roman" w:hAnsi="Times New Roman" w:cs="Times New Roman"/>
                <w:b/>
                <w:sz w:val="24"/>
                <w:szCs w:val="24"/>
                <w:lang w:val="fr-FR"/>
              </w:rPr>
            </w:pPr>
            <w:r w:rsidRPr="00C35EA7">
              <w:rPr>
                <w:rFonts w:ascii="Times New Roman" w:hAnsi="Times New Roman" w:cs="Times New Roman"/>
                <w:sz w:val="24"/>
                <w:szCs w:val="24"/>
                <w:lang w:val="fr-FR"/>
              </w:rPr>
              <w:t>Les morts sont réunis collectivement. Les crânes surmodelés sont retrouvés dans les tombes de fondation (c-à-d les premières) des aires funéraires. Un crâne est retrouvé dans un panier (empreinte), ce panier dans une banquette.</w:t>
            </w:r>
          </w:p>
        </w:tc>
      </w:tr>
      <w:tr w:rsidR="009E2F6D" w:rsidRPr="001955DF" w14:paraId="0704E447" w14:textId="77777777" w:rsidTr="009E2F6D">
        <w:trPr>
          <w:trHeight w:val="427"/>
          <w:jc w:val="center"/>
        </w:trPr>
        <w:tc>
          <w:tcPr>
            <w:tcW w:w="937" w:type="dxa"/>
            <w:vMerge/>
            <w:vAlign w:val="center"/>
          </w:tcPr>
          <w:p w14:paraId="06ACCEFC" w14:textId="77777777" w:rsidR="009E2F6D" w:rsidRPr="00482CA1" w:rsidRDefault="009E2F6D" w:rsidP="00C35EA7">
            <w:pPr>
              <w:pStyle w:val="PlainText"/>
              <w:jc w:val="center"/>
              <w:rPr>
                <w:rFonts w:ascii="Times New Roman" w:hAnsi="Times New Roman" w:cs="Times New Roman"/>
                <w:sz w:val="24"/>
                <w:szCs w:val="24"/>
                <w:lang w:val="fr-FR"/>
              </w:rPr>
            </w:pPr>
          </w:p>
        </w:tc>
        <w:tc>
          <w:tcPr>
            <w:tcW w:w="1212" w:type="dxa"/>
            <w:vMerge w:val="restart"/>
            <w:vAlign w:val="center"/>
          </w:tcPr>
          <w:p w14:paraId="2E8D52B8" w14:textId="77777777" w:rsidR="009E2F6D" w:rsidRDefault="009E2F6D" w:rsidP="00C35EA7">
            <w:pPr>
              <w:pStyle w:val="PlainText"/>
              <w:jc w:val="center"/>
              <w:rPr>
                <w:rFonts w:ascii="Times New Roman" w:hAnsi="Times New Roman" w:cs="Times New Roman"/>
                <w:sz w:val="24"/>
                <w:szCs w:val="24"/>
              </w:rPr>
            </w:pPr>
            <w:r>
              <w:rPr>
                <w:rFonts w:ascii="Times New Roman" w:hAnsi="Times New Roman" w:cs="Times New Roman"/>
                <w:sz w:val="24"/>
                <w:szCs w:val="24"/>
              </w:rPr>
              <w:t>MPPNB</w:t>
            </w:r>
          </w:p>
        </w:tc>
        <w:tc>
          <w:tcPr>
            <w:tcW w:w="5761" w:type="dxa"/>
            <w:vMerge/>
          </w:tcPr>
          <w:p w14:paraId="7EAB2705" w14:textId="77777777" w:rsidR="009E2F6D" w:rsidRPr="00C35EA7" w:rsidRDefault="009E2F6D" w:rsidP="00242C0F">
            <w:pPr>
              <w:pStyle w:val="PlainText"/>
              <w:rPr>
                <w:rFonts w:ascii="Times New Roman" w:hAnsi="Times New Roman" w:cs="Times New Roman"/>
                <w:sz w:val="24"/>
                <w:szCs w:val="24"/>
                <w:lang w:val="fr-FR"/>
              </w:rPr>
            </w:pPr>
          </w:p>
        </w:tc>
      </w:tr>
      <w:tr w:rsidR="009E2F6D" w:rsidRPr="002541D8" w14:paraId="5FC7C9C5" w14:textId="77777777" w:rsidTr="00C35EA7">
        <w:trPr>
          <w:trHeight w:val="427"/>
          <w:jc w:val="center"/>
        </w:trPr>
        <w:tc>
          <w:tcPr>
            <w:tcW w:w="937" w:type="dxa"/>
            <w:vMerge/>
            <w:vAlign w:val="center"/>
          </w:tcPr>
          <w:p w14:paraId="61B63C33" w14:textId="77777777" w:rsidR="009E2F6D" w:rsidRPr="00C35EA7" w:rsidRDefault="009E2F6D" w:rsidP="00C35EA7">
            <w:pPr>
              <w:pStyle w:val="PlainText"/>
              <w:jc w:val="center"/>
              <w:rPr>
                <w:rFonts w:ascii="Times New Roman" w:hAnsi="Times New Roman" w:cs="Times New Roman"/>
                <w:sz w:val="24"/>
                <w:szCs w:val="24"/>
              </w:rPr>
            </w:pPr>
          </w:p>
        </w:tc>
        <w:tc>
          <w:tcPr>
            <w:tcW w:w="1212" w:type="dxa"/>
            <w:vMerge/>
            <w:vAlign w:val="center"/>
          </w:tcPr>
          <w:p w14:paraId="27306A83" w14:textId="77777777" w:rsidR="009E2F6D" w:rsidRDefault="009E2F6D" w:rsidP="00C35EA7">
            <w:pPr>
              <w:pStyle w:val="PlainText"/>
              <w:jc w:val="center"/>
              <w:rPr>
                <w:rFonts w:ascii="Times New Roman" w:hAnsi="Times New Roman" w:cs="Times New Roman"/>
                <w:sz w:val="24"/>
                <w:szCs w:val="24"/>
              </w:rPr>
            </w:pPr>
          </w:p>
        </w:tc>
        <w:tc>
          <w:tcPr>
            <w:tcW w:w="5761" w:type="dxa"/>
            <w:vMerge w:val="restart"/>
          </w:tcPr>
          <w:p w14:paraId="0772F258" w14:textId="77777777" w:rsidR="009E2F6D" w:rsidRPr="00C35EA7" w:rsidRDefault="009E2F6D" w:rsidP="007C07F4">
            <w:pPr>
              <w:pStyle w:val="PlainText"/>
              <w:rPr>
                <w:rFonts w:ascii="Times New Roman" w:hAnsi="Times New Roman" w:cs="Times New Roman"/>
                <w:sz w:val="24"/>
                <w:szCs w:val="24"/>
                <w:lang w:val="fr-FR"/>
              </w:rPr>
            </w:pPr>
            <w:r w:rsidRPr="00C35EA7">
              <w:rPr>
                <w:rFonts w:ascii="Times New Roman" w:hAnsi="Times New Roman" w:cs="Times New Roman"/>
                <w:sz w:val="24"/>
                <w:szCs w:val="24"/>
                <w:lang w:val="fr-FR"/>
              </w:rPr>
              <w:t xml:space="preserve">Les morts ont leur place </w:t>
            </w:r>
            <w:r>
              <w:rPr>
                <w:rFonts w:ascii="Times New Roman" w:hAnsi="Times New Roman" w:cs="Times New Roman"/>
                <w:sz w:val="24"/>
                <w:szCs w:val="24"/>
                <w:lang w:val="fr-FR"/>
              </w:rPr>
              <w:t>dans</w:t>
            </w:r>
            <w:r w:rsidRPr="00C35EA7">
              <w:rPr>
                <w:rFonts w:ascii="Times New Roman" w:hAnsi="Times New Roman" w:cs="Times New Roman"/>
                <w:sz w:val="24"/>
                <w:szCs w:val="24"/>
                <w:lang w:val="fr-FR"/>
              </w:rPr>
              <w:t xml:space="preserve"> l’unité domestique</w:t>
            </w:r>
          </w:p>
        </w:tc>
      </w:tr>
      <w:tr w:rsidR="009E2F6D" w:rsidRPr="001955DF" w14:paraId="0892ADC4" w14:textId="77777777" w:rsidTr="00C35EA7">
        <w:trPr>
          <w:jc w:val="center"/>
        </w:trPr>
        <w:tc>
          <w:tcPr>
            <w:tcW w:w="937" w:type="dxa"/>
            <w:vMerge/>
            <w:vAlign w:val="center"/>
          </w:tcPr>
          <w:p w14:paraId="0E94866D" w14:textId="77777777" w:rsidR="009E2F6D" w:rsidRPr="00C35EA7" w:rsidRDefault="009E2F6D" w:rsidP="00C35EA7">
            <w:pPr>
              <w:pStyle w:val="PlainText"/>
              <w:jc w:val="center"/>
              <w:rPr>
                <w:rFonts w:ascii="Times New Roman" w:hAnsi="Times New Roman" w:cs="Times New Roman"/>
                <w:sz w:val="24"/>
                <w:szCs w:val="24"/>
                <w:lang w:val="fr-FR"/>
              </w:rPr>
            </w:pPr>
          </w:p>
        </w:tc>
        <w:tc>
          <w:tcPr>
            <w:tcW w:w="1212" w:type="dxa"/>
            <w:vAlign w:val="center"/>
          </w:tcPr>
          <w:p w14:paraId="72F5C0BD" w14:textId="77777777" w:rsidR="009E2F6D" w:rsidRPr="009E2F6D" w:rsidRDefault="009E2F6D" w:rsidP="00C35EA7">
            <w:pPr>
              <w:pStyle w:val="PlainText"/>
              <w:jc w:val="center"/>
              <w:rPr>
                <w:rFonts w:ascii="Times New Roman" w:hAnsi="Times New Roman" w:cs="Times New Roman"/>
                <w:sz w:val="24"/>
                <w:szCs w:val="24"/>
              </w:rPr>
            </w:pPr>
            <w:r>
              <w:rPr>
                <w:rFonts w:ascii="Times New Roman" w:hAnsi="Times New Roman" w:cs="Times New Roman"/>
                <w:sz w:val="24"/>
                <w:szCs w:val="24"/>
              </w:rPr>
              <w:t>EPPNB</w:t>
            </w:r>
          </w:p>
        </w:tc>
        <w:tc>
          <w:tcPr>
            <w:tcW w:w="5761" w:type="dxa"/>
            <w:vMerge/>
          </w:tcPr>
          <w:p w14:paraId="58EFF4E4" w14:textId="77777777" w:rsidR="009E2F6D" w:rsidRPr="00C35EA7" w:rsidRDefault="009E2F6D" w:rsidP="007C07F4">
            <w:pPr>
              <w:pStyle w:val="PlainText"/>
              <w:rPr>
                <w:rFonts w:ascii="Times New Roman" w:hAnsi="Times New Roman" w:cs="Times New Roman"/>
                <w:b/>
                <w:sz w:val="24"/>
                <w:szCs w:val="24"/>
                <w:lang w:val="fr-FR"/>
              </w:rPr>
            </w:pPr>
          </w:p>
        </w:tc>
      </w:tr>
    </w:tbl>
    <w:p w14:paraId="7E20F0FF" w14:textId="77777777" w:rsidR="00F96C64" w:rsidRPr="0032190F" w:rsidRDefault="00F96C64" w:rsidP="00242C0F">
      <w:pPr>
        <w:pStyle w:val="PlainText"/>
        <w:rPr>
          <w:rFonts w:ascii="Times New Roman" w:hAnsi="Times New Roman" w:cs="Times New Roman"/>
          <w:sz w:val="24"/>
          <w:szCs w:val="24"/>
          <w:lang w:val="fr-FR"/>
        </w:rPr>
      </w:pPr>
    </w:p>
    <w:p w14:paraId="50CA5AB3" w14:textId="77777777" w:rsidR="00F96C64" w:rsidRPr="0032190F" w:rsidRDefault="00F96C64" w:rsidP="00242C0F">
      <w:pPr>
        <w:pStyle w:val="PlainText"/>
        <w:rPr>
          <w:rFonts w:ascii="Times New Roman" w:hAnsi="Times New Roman" w:cs="Times New Roman"/>
          <w:sz w:val="24"/>
          <w:szCs w:val="24"/>
          <w:lang w:val="fr-FR"/>
        </w:rPr>
      </w:pPr>
      <w:r w:rsidRPr="0032190F">
        <w:rPr>
          <w:rFonts w:ascii="Times New Roman" w:hAnsi="Times New Roman" w:cs="Times New Roman"/>
          <w:sz w:val="24"/>
          <w:szCs w:val="24"/>
          <w:lang w:val="fr-FR"/>
        </w:rPr>
        <w:t>La fouille des sépultures montre de nombreuses ma</w:t>
      </w:r>
      <w:r w:rsidR="00A1533E" w:rsidRPr="0032190F">
        <w:rPr>
          <w:rFonts w:ascii="Times New Roman" w:hAnsi="Times New Roman" w:cs="Times New Roman"/>
          <w:sz w:val="24"/>
          <w:szCs w:val="24"/>
          <w:lang w:val="fr-FR"/>
        </w:rPr>
        <w:t xml:space="preserve">nipulations de crânes (BIB ?). Les crânes peints et surmodelés étaient impliqués dans des commémorations funéraires avec des manupulation sur le temps long et des traitements scéniques (Sordeur &amp; Khawam 2007)(BIB 2319 p. 13) </w:t>
      </w:r>
    </w:p>
    <w:p w14:paraId="7E066CCD" w14:textId="77777777" w:rsidR="00F96C64" w:rsidRPr="0032190F" w:rsidRDefault="00F96C64" w:rsidP="00242C0F">
      <w:pPr>
        <w:pStyle w:val="PlainText"/>
        <w:rPr>
          <w:rFonts w:ascii="Times New Roman" w:hAnsi="Times New Roman" w:cs="Times New Roman"/>
          <w:sz w:val="24"/>
          <w:szCs w:val="24"/>
          <w:lang w:val="fr-FR"/>
        </w:rPr>
      </w:pPr>
    </w:p>
    <w:p w14:paraId="5788E444" w14:textId="77777777" w:rsidR="005D4551" w:rsidRDefault="005D4551" w:rsidP="00242C0F">
      <w:pPr>
        <w:pStyle w:val="PlainText"/>
        <w:rPr>
          <w:rFonts w:ascii="Times New Roman" w:hAnsi="Times New Roman" w:cs="Times New Roman"/>
          <w:sz w:val="24"/>
          <w:szCs w:val="24"/>
          <w:lang w:val="fr-FR"/>
        </w:rPr>
      </w:pPr>
    </w:p>
    <w:p w14:paraId="39A9DED8" w14:textId="3D6D1022" w:rsidR="001F5511" w:rsidRDefault="001F5511" w:rsidP="001F5511">
      <w:pPr>
        <w:jc w:val="both"/>
        <w:rPr>
          <w:lang w:val="fr-FR"/>
        </w:rPr>
      </w:pPr>
      <w:r>
        <w:rPr>
          <w:lang w:val="fr-FR"/>
        </w:rPr>
        <w:t xml:space="preserve">Figurine(s) d'argile(s) représentant un </w:t>
      </w:r>
      <w:hyperlink r:id="rId506" w:anchor="Cul_Art_TAC_T_z_bovide_boeufs" w:history="1">
        <w:r w:rsidRPr="001F5511">
          <w:rPr>
            <w:rStyle w:val="Hyperlink"/>
            <w:lang w:val="fr-FR"/>
          </w:rPr>
          <w:t>boeuf</w:t>
        </w:r>
      </w:hyperlink>
      <w:r>
        <w:rPr>
          <w:lang w:val="fr-FR"/>
        </w:rPr>
        <w:t xml:space="preserve"> (BIB 2733)</w:t>
      </w:r>
    </w:p>
    <w:p w14:paraId="44D6CBA7" w14:textId="77777777" w:rsidR="001915FA" w:rsidRDefault="001915FA" w:rsidP="001F5511">
      <w:pPr>
        <w:jc w:val="both"/>
        <w:rPr>
          <w:lang w:val="fr-FR"/>
        </w:rPr>
      </w:pPr>
    </w:p>
    <w:p w14:paraId="7F4F8E92" w14:textId="61993469" w:rsidR="001915FA" w:rsidRDefault="00000000" w:rsidP="001F5511">
      <w:pPr>
        <w:jc w:val="both"/>
        <w:rPr>
          <w:lang w:val="fr-FR"/>
        </w:rPr>
      </w:pPr>
      <w:hyperlink r:id="rId507" w:anchor="Cul_PPN_dep_bucran" w:history="1">
        <w:r w:rsidR="001915FA" w:rsidRPr="001915FA">
          <w:rPr>
            <w:rStyle w:val="Hyperlink"/>
            <w:lang w:val="fr-FR"/>
          </w:rPr>
          <w:t>Dépôts de bucranes</w:t>
        </w:r>
      </w:hyperlink>
      <w:r w:rsidR="001915FA">
        <w:rPr>
          <w:lang w:val="fr-FR"/>
        </w:rPr>
        <w:t xml:space="preserve"> de boeufs dans deux trous (pits) à l'entrée d'une maison (BIB 2733)</w:t>
      </w:r>
    </w:p>
    <w:p w14:paraId="2A1D6D21" w14:textId="77777777" w:rsidR="00F46686" w:rsidRDefault="00F46686" w:rsidP="001F5511">
      <w:pPr>
        <w:jc w:val="both"/>
        <w:rPr>
          <w:lang w:val="fr-FR"/>
        </w:rPr>
      </w:pPr>
    </w:p>
    <w:p w14:paraId="45F048A7" w14:textId="77777777" w:rsidR="005D4551" w:rsidRDefault="007C07F4" w:rsidP="007C07F4">
      <w:pPr>
        <w:pStyle w:val="Heading2"/>
      </w:pPr>
      <w:r>
        <w:t>cranes surmodelés</w:t>
      </w:r>
    </w:p>
    <w:p w14:paraId="2E201B51" w14:textId="77777777" w:rsidR="007C07F4" w:rsidRDefault="007C07F4" w:rsidP="007C07F4">
      <w:pPr>
        <w:pStyle w:val="PlainText"/>
        <w:rPr>
          <w:rFonts w:ascii="Times New Roman" w:hAnsi="Times New Roman" w:cs="Times New Roman"/>
          <w:sz w:val="24"/>
          <w:szCs w:val="24"/>
          <w:lang w:val="fr-FR"/>
        </w:rPr>
      </w:pPr>
    </w:p>
    <w:p w14:paraId="20C4B471" w14:textId="400C52D7" w:rsidR="007C07F4" w:rsidRDefault="007C07F4" w:rsidP="007C07F4">
      <w:pPr>
        <w:pStyle w:val="PlainText"/>
        <w:jc w:val="both"/>
        <w:rPr>
          <w:rFonts w:ascii="Times New Roman" w:hAnsi="Times New Roman" w:cs="Times New Roman"/>
          <w:sz w:val="24"/>
          <w:lang w:val="fr-FR"/>
        </w:rPr>
      </w:pPr>
      <w:r w:rsidRPr="0032190F">
        <w:rPr>
          <w:rFonts w:ascii="Times New Roman" w:hAnsi="Times New Roman" w:cs="Times New Roman"/>
          <w:sz w:val="24"/>
          <w:szCs w:val="24"/>
          <w:lang w:val="fr-FR"/>
        </w:rPr>
        <w:t xml:space="preserve">Les  5 </w:t>
      </w:r>
      <w:hyperlink r:id="rId508" w:anchor="Cul_Art_TAC_T_a_crane_surmodel" w:history="1">
        <w:r w:rsidRPr="00795171">
          <w:rPr>
            <w:rStyle w:val="Hyperlink"/>
            <w:rFonts w:ascii="Times New Roman" w:hAnsi="Times New Roman" w:cs="Times New Roman"/>
            <w:sz w:val="24"/>
            <w:lang w:val="fr-FR"/>
          </w:rPr>
          <w:t>crânes surmodelés</w:t>
        </w:r>
      </w:hyperlink>
      <w:r w:rsidRPr="0032190F">
        <w:rPr>
          <w:rFonts w:ascii="Times New Roman" w:hAnsi="Times New Roman" w:cs="Times New Roman"/>
          <w:sz w:val="24"/>
          <w:szCs w:val="24"/>
          <w:lang w:val="fr-FR"/>
        </w:rPr>
        <w:t xml:space="preserve"> sont retrouvés dans une fosse circulaire peu profonde recouverte de chaux ? (matière blanche).</w:t>
      </w:r>
      <w:r w:rsidRPr="009E26A3">
        <w:rPr>
          <w:rFonts w:ascii="Times New Roman" w:hAnsi="Times New Roman" w:cs="Times New Roman"/>
          <w:sz w:val="24"/>
          <w:lang w:val="fr-FR"/>
        </w:rPr>
        <w:t xml:space="preserve"> crânes surmodelés (BIB 2600)</w:t>
      </w:r>
      <w:r>
        <w:rPr>
          <w:rFonts w:ascii="Times New Roman" w:hAnsi="Times New Roman" w:cs="Times New Roman"/>
          <w:sz w:val="24"/>
          <w:lang w:val="fr-FR"/>
        </w:rPr>
        <w:t xml:space="preserve"> Trouvés en contexte collectif dans deux aires (lune plus ancienne que l'autre). Les crânes snt enterrés sous le reste des os. Les yeux sont clos, le nez finement modelé. Les oreilles de la phase ancienne étaient plus réalistes. Polychromie (jaune, rouge, noir, blanc), le jaune apparaissant à la phase </w:t>
      </w:r>
      <w:r w:rsidRPr="00F46686">
        <w:rPr>
          <w:rFonts w:ascii="Times New Roman" w:hAnsi="Times New Roman" w:cs="Times New Roman"/>
          <w:i/>
          <w:sz w:val="24"/>
          <w:lang w:val="fr-FR"/>
        </w:rPr>
        <w:t>Full farming</w:t>
      </w:r>
      <w:r>
        <w:rPr>
          <w:rFonts w:ascii="Times New Roman" w:hAnsi="Times New Roman" w:cs="Times New Roman"/>
          <w:sz w:val="24"/>
          <w:lang w:val="fr-FR"/>
        </w:rPr>
        <w:t xml:space="preserve"> du PPN. Marques de bitumes pour l'accrochage des cheveux pour la phase récente (BIB 2733) L'inhumation des crânes surmodelés est contemporaine du second état du bâtiement collectif. (BIB ?)</w:t>
      </w:r>
    </w:p>
    <w:p w14:paraId="354B0780" w14:textId="77777777" w:rsidR="009E2F6D" w:rsidRDefault="009E2F6D" w:rsidP="007C07F4">
      <w:pPr>
        <w:pStyle w:val="PlainText"/>
        <w:jc w:val="both"/>
        <w:rPr>
          <w:rFonts w:ascii="Times New Roman" w:hAnsi="Times New Roman" w:cs="Times New Roman"/>
          <w:sz w:val="24"/>
          <w:lang w:val="fr-FR"/>
        </w:rPr>
      </w:pPr>
    </w:p>
    <w:p w14:paraId="1A6B9909" w14:textId="77777777" w:rsidR="009E2F6D" w:rsidRPr="00112303" w:rsidRDefault="009E2F6D" w:rsidP="007C07F4">
      <w:pPr>
        <w:pStyle w:val="PlainText"/>
        <w:jc w:val="both"/>
        <w:rPr>
          <w:rFonts w:ascii="Times New Roman" w:hAnsi="Times New Roman" w:cs="Times New Roman"/>
          <w:sz w:val="24"/>
          <w:szCs w:val="24"/>
          <w:lang w:val="fr-FR"/>
        </w:rPr>
      </w:pPr>
      <w:r>
        <w:rPr>
          <w:rFonts w:ascii="Times New Roman" w:hAnsi="Times New Roman" w:cs="Times New Roman"/>
          <w:sz w:val="24"/>
          <w:lang w:val="fr-FR"/>
        </w:rPr>
        <w:t>Yeux fermés (BIB 2733)(BIB 3386)</w:t>
      </w:r>
    </w:p>
    <w:p w14:paraId="2CDAB873" w14:textId="77777777" w:rsidR="007C07F4" w:rsidRDefault="007C07F4" w:rsidP="007C07F4">
      <w:pPr>
        <w:pStyle w:val="PlainText"/>
        <w:rPr>
          <w:rFonts w:ascii="Times New Roman" w:hAnsi="Times New Roman" w:cs="Times New Roman"/>
          <w:sz w:val="24"/>
          <w:szCs w:val="24"/>
          <w:lang w:val="fr-FR"/>
        </w:rPr>
      </w:pPr>
    </w:p>
    <w:p w14:paraId="5DE2E6DF" w14:textId="77777777" w:rsidR="007C07F4" w:rsidRDefault="007C07F4" w:rsidP="007C07F4">
      <w:pPr>
        <w:pStyle w:val="Heading3"/>
        <w:spacing w:line="240" w:lineRule="auto"/>
      </w:pPr>
      <w:r>
        <w:t>num. 14</w:t>
      </w:r>
    </w:p>
    <w:p w14:paraId="64BFE3B5" w14:textId="77777777" w:rsidR="007C07F4" w:rsidRPr="001000B7" w:rsidRDefault="007C07F4" w:rsidP="007C07F4">
      <w:pPr>
        <w:pStyle w:val="PlainText"/>
        <w:rPr>
          <w:rFonts w:ascii="Times New Roman" w:hAnsi="Times New Roman" w:cs="Times New Roman"/>
          <w:i/>
          <w:iCs/>
          <w:szCs w:val="24"/>
          <w:lang w:val="fr-FR"/>
        </w:rPr>
      </w:pPr>
      <w:r w:rsidRPr="001000B7">
        <w:rPr>
          <w:rFonts w:ascii="Times New Roman" w:hAnsi="Times New Roman" w:cs="Times New Roman"/>
          <w:i/>
          <w:iCs/>
          <w:szCs w:val="24"/>
          <w:lang w:val="fr-FR"/>
        </w:rPr>
        <w:t>skull No 14</w:t>
      </w:r>
    </w:p>
    <w:p w14:paraId="308F89C5" w14:textId="77777777" w:rsidR="007C07F4" w:rsidRDefault="007C07F4" w:rsidP="007C07F4">
      <w:pPr>
        <w:pStyle w:val="PlainText"/>
        <w:rPr>
          <w:rFonts w:ascii="Times New Roman" w:hAnsi="Times New Roman" w:cs="Times New Roman"/>
          <w:szCs w:val="24"/>
          <w:lang w:val="fr-FR"/>
        </w:rPr>
      </w:pPr>
    </w:p>
    <w:p w14:paraId="0DA51D71" w14:textId="77777777" w:rsidR="007C07F4" w:rsidRDefault="007C07F4" w:rsidP="007C07F4">
      <w:pPr>
        <w:pStyle w:val="PlainText"/>
        <w:rPr>
          <w:rFonts w:ascii="Times New Roman" w:hAnsi="Times New Roman" w:cs="Times New Roman"/>
          <w:sz w:val="24"/>
          <w:szCs w:val="24"/>
          <w:lang w:val="fr-FR"/>
        </w:rPr>
      </w:pPr>
      <w:r>
        <w:rPr>
          <w:rFonts w:ascii="Times New Roman" w:hAnsi="Times New Roman" w:cs="Times New Roman"/>
          <w:sz w:val="24"/>
          <w:szCs w:val="24"/>
          <w:lang w:val="fr-FR"/>
        </w:rPr>
        <w:t>Le nez couvre la bouche (BIB 3387)</w:t>
      </w:r>
    </w:p>
    <w:p w14:paraId="1267277C" w14:textId="77777777" w:rsidR="007C07F4" w:rsidRPr="007C07F4" w:rsidRDefault="007C07F4" w:rsidP="007C07F4">
      <w:pPr>
        <w:pStyle w:val="PlainText"/>
        <w:rPr>
          <w:rFonts w:ascii="Times New Roman" w:hAnsi="Times New Roman" w:cs="Times New Roman"/>
          <w:sz w:val="24"/>
          <w:szCs w:val="24"/>
          <w:lang w:val="fr-FR"/>
        </w:rPr>
      </w:pPr>
    </w:p>
    <w:p w14:paraId="1A6272B3" w14:textId="77777777" w:rsidR="00F96C64" w:rsidRPr="0032190F" w:rsidRDefault="00F96C64" w:rsidP="007C07F4">
      <w:pPr>
        <w:pStyle w:val="PlainText"/>
        <w:rPr>
          <w:lang w:val="fr-FR"/>
        </w:rPr>
      </w:pPr>
    </w:p>
    <w:p w14:paraId="4DD70EC6" w14:textId="77777777" w:rsidR="00FF513D" w:rsidRPr="0032190F" w:rsidRDefault="00FF513D" w:rsidP="007C07F4">
      <w:pPr>
        <w:pStyle w:val="Heading1"/>
      </w:pPr>
      <w:bookmarkStart w:id="279" w:name="Sit_Nevali_Cori"/>
      <w:r w:rsidRPr="0032190F">
        <w:t>NEVALI ÇORI</w:t>
      </w:r>
    </w:p>
    <w:bookmarkEnd w:id="279"/>
    <w:p w14:paraId="4E5EA249" w14:textId="77777777" w:rsidR="00FF513D" w:rsidRPr="004B0C12" w:rsidRDefault="00DF7AC6" w:rsidP="007C07F4">
      <w:pPr>
        <w:rPr>
          <w:sz w:val="20"/>
          <w:lang w:val="fr-FR"/>
        </w:rPr>
      </w:pPr>
      <w:r w:rsidRPr="004B0C12">
        <w:rPr>
          <w:sz w:val="20"/>
          <w:lang w:val="fr-FR"/>
        </w:rPr>
        <w:t xml:space="preserve">Nevali Cori, </w:t>
      </w:r>
      <w:r w:rsidR="00924F33" w:rsidRPr="004B0C12">
        <w:rPr>
          <w:sz w:val="20"/>
          <w:lang w:val="fr-FR"/>
        </w:rPr>
        <w:t>Nevala Çori (BIB 2319 p. 12)</w:t>
      </w:r>
      <w:r w:rsidR="009535EE">
        <w:rPr>
          <w:sz w:val="20"/>
          <w:lang w:val="fr-FR"/>
        </w:rPr>
        <w:t xml:space="preserve"> </w:t>
      </w:r>
      <w:r w:rsidR="009535EE" w:rsidRPr="009535EE">
        <w:rPr>
          <w:sz w:val="20"/>
          <w:lang w:val="fr-FR"/>
        </w:rPr>
        <w:t>Nevalı Çori</w:t>
      </w:r>
      <w:r w:rsidR="009535EE">
        <w:rPr>
          <w:sz w:val="20"/>
          <w:lang w:val="fr-FR"/>
        </w:rPr>
        <w:t xml:space="preserve">, </w:t>
      </w:r>
    </w:p>
    <w:p w14:paraId="1F84BAFD" w14:textId="77777777" w:rsidR="00924F33" w:rsidRPr="0032190F" w:rsidRDefault="00924F33" w:rsidP="007C07F4">
      <w:pPr>
        <w:rPr>
          <w:lang w:val="fr-FR"/>
        </w:rPr>
      </w:pPr>
    </w:p>
    <w:p w14:paraId="4206480A" w14:textId="4A894943" w:rsidR="00FF513D" w:rsidRPr="0032190F" w:rsidRDefault="008F46B9" w:rsidP="00242C0F">
      <w:pPr>
        <w:rPr>
          <w:lang w:val="fr-FR"/>
        </w:rPr>
      </w:pPr>
      <w:r>
        <w:rPr>
          <w:lang w:val="fr-FR"/>
        </w:rPr>
        <w:t>Sud Anatolie (BIB 2600)</w:t>
      </w:r>
      <w:r w:rsidR="009535EE">
        <w:rPr>
          <w:lang w:val="fr-FR"/>
        </w:rPr>
        <w:t xml:space="preserve"> au pied du Taurus (BIB 3388) Daté entre 8400-8100 BC par 14C (BIB 3388)</w:t>
      </w:r>
      <w:r>
        <w:rPr>
          <w:lang w:val="fr-FR"/>
        </w:rPr>
        <w:t xml:space="preserve">. </w:t>
      </w:r>
      <w:r w:rsidR="00B4412D" w:rsidRPr="0032190F">
        <w:rPr>
          <w:lang w:val="fr-FR"/>
        </w:rPr>
        <w:t xml:space="preserve">Site dont l’occupation se déroule en partie durant le </w:t>
      </w:r>
      <w:hyperlink r:id="rId509" w:anchor="Cul_PPNB" w:history="1">
        <w:r w:rsidR="00B4412D" w:rsidRPr="0032190F">
          <w:rPr>
            <w:rStyle w:val="Hyperlink"/>
            <w:lang w:val="fr-FR"/>
          </w:rPr>
          <w:t>PPNB</w:t>
        </w:r>
      </w:hyperlink>
      <w:r w:rsidR="00B4412D" w:rsidRPr="0032190F">
        <w:rPr>
          <w:lang w:val="fr-FR"/>
        </w:rPr>
        <w:t>.</w:t>
      </w:r>
      <w:r w:rsidR="009535EE">
        <w:rPr>
          <w:lang w:val="fr-FR"/>
        </w:rPr>
        <w:t xml:space="preserve"> </w:t>
      </w:r>
      <w:r w:rsidR="00FF513D" w:rsidRPr="0032190F">
        <w:rPr>
          <w:lang w:val="fr-FR"/>
        </w:rPr>
        <w:t xml:space="preserve">Batiments I et II datés du </w:t>
      </w:r>
      <w:r w:rsidR="009535EE">
        <w:rPr>
          <w:lang w:val="fr-FR"/>
        </w:rPr>
        <w:t>9</w:t>
      </w:r>
      <w:r w:rsidR="00FF513D" w:rsidRPr="0032190F">
        <w:rPr>
          <w:lang w:val="fr-FR"/>
        </w:rPr>
        <w:t xml:space="preserve"> mill. apparentés à </w:t>
      </w:r>
      <w:hyperlink w:anchor="Sit_Gobekli_Tepe" w:history="1">
        <w:r w:rsidR="00FF513D" w:rsidRPr="0032190F">
          <w:rPr>
            <w:rStyle w:val="Hyperlink"/>
            <w:lang w:val="fr-FR"/>
          </w:rPr>
          <w:t>Gobekli Tepe</w:t>
        </w:r>
      </w:hyperlink>
      <w:r w:rsidR="00FF513D" w:rsidRPr="0032190F">
        <w:rPr>
          <w:lang w:val="fr-FR"/>
        </w:rPr>
        <w:t> : double piliers centraux entourés par une rangée unique de piliers, alcove.</w:t>
      </w:r>
    </w:p>
    <w:p w14:paraId="06067018" w14:textId="0E063115" w:rsidR="009F1939" w:rsidRDefault="009F1939" w:rsidP="00242C0F">
      <w:pPr>
        <w:rPr>
          <w:lang w:val="fr-FR"/>
        </w:rPr>
      </w:pPr>
      <w:r>
        <w:rPr>
          <w:lang w:val="fr-FR"/>
        </w:rPr>
        <w:t>O</w:t>
      </w:r>
      <w:r w:rsidRPr="009F1939">
        <w:rPr>
          <w:lang w:val="fr-FR"/>
        </w:rPr>
        <w:t xml:space="preserve">n attribue aux bâtiments des sites de </w:t>
      </w:r>
      <w:hyperlink r:id="rId510" w:anchor="Sit_Nevali_Cori" w:history="1">
        <w:r w:rsidRPr="009F1939">
          <w:rPr>
            <w:rStyle w:val="Hyperlink"/>
            <w:lang w:val="fr-FR"/>
          </w:rPr>
          <w:t>Nevali Cori</w:t>
        </w:r>
      </w:hyperlink>
      <w:r w:rsidRPr="009F1939">
        <w:rPr>
          <w:lang w:val="fr-FR"/>
        </w:rPr>
        <w:t xml:space="preserve">, de </w:t>
      </w:r>
      <w:hyperlink r:id="rId511" w:anchor="Sit_Gobekli_Tepe" w:history="1">
        <w:r w:rsidRPr="009F1939">
          <w:rPr>
            <w:rStyle w:val="Hyperlink"/>
            <w:lang w:val="fr-FR"/>
          </w:rPr>
          <w:t>Gobelki Tepe</w:t>
        </w:r>
      </w:hyperlink>
      <w:r w:rsidRPr="009F1939">
        <w:rPr>
          <w:lang w:val="fr-FR"/>
        </w:rPr>
        <w:t xml:space="preserve"> ou de </w:t>
      </w:r>
      <w:hyperlink r:id="rId512" w:anchor="Sit_Cayonu" w:history="1">
        <w:r w:rsidR="00E326B9">
          <w:rPr>
            <w:rStyle w:val="Hyperlink"/>
            <w:lang w:val="fr-FR"/>
          </w:rPr>
          <w:t>C</w:t>
        </w:r>
        <w:r w:rsidR="00E326B9" w:rsidRPr="009F1939">
          <w:rPr>
            <w:rStyle w:val="Hyperlink"/>
            <w:lang w:val="fr-FR"/>
          </w:rPr>
          <w:t>ay</w:t>
        </w:r>
        <w:r w:rsidR="00E326B9">
          <w:rPr>
            <w:rStyle w:val="Hyperlink"/>
            <w:lang w:val="fr-FR"/>
          </w:rPr>
          <w:t>o</w:t>
        </w:r>
        <w:r w:rsidR="00E326B9" w:rsidRPr="009F1939">
          <w:rPr>
            <w:rStyle w:val="Hyperlink"/>
            <w:lang w:val="fr-FR"/>
          </w:rPr>
          <w:t>n</w:t>
        </w:r>
        <w:r w:rsidR="00E326B9">
          <w:rPr>
            <w:rStyle w:val="Hyperlink"/>
            <w:lang w:val="fr-FR"/>
          </w:rPr>
          <w:t>u</w:t>
        </w:r>
      </w:hyperlink>
      <w:r w:rsidRPr="009F1939">
        <w:rPr>
          <w:lang w:val="fr-FR"/>
        </w:rPr>
        <w:t>, la fonction de sanctuaire (Aurenche et Kozlowski 1999 : 180)</w:t>
      </w:r>
      <w:r>
        <w:rPr>
          <w:lang w:val="fr-FR"/>
        </w:rPr>
        <w:t>(BIB 2793)</w:t>
      </w:r>
    </w:p>
    <w:p w14:paraId="4006EEA2" w14:textId="77777777" w:rsidR="009535EE" w:rsidRDefault="009535EE" w:rsidP="009535EE">
      <w:pPr>
        <w:jc w:val="both"/>
        <w:rPr>
          <w:lang w:val="fr-FR"/>
        </w:rPr>
      </w:pPr>
    </w:p>
    <w:p w14:paraId="64FD933E" w14:textId="77777777" w:rsidR="009535EE" w:rsidRDefault="009535EE" w:rsidP="009535EE">
      <w:pPr>
        <w:jc w:val="both"/>
        <w:rPr>
          <w:lang w:val="fr-FR"/>
        </w:rPr>
      </w:pPr>
    </w:p>
    <w:p w14:paraId="6F069BEB" w14:textId="77777777" w:rsidR="009535EE" w:rsidRDefault="009535EE" w:rsidP="009535EE">
      <w:pPr>
        <w:pStyle w:val="Heading2"/>
      </w:pPr>
      <w:bookmarkStart w:id="280" w:name="Sit_Nevali_Cori_spat"/>
      <w:r>
        <w:t>répartition spatiale</w:t>
      </w:r>
    </w:p>
    <w:bookmarkEnd w:id="280"/>
    <w:p w14:paraId="6B9883E0" w14:textId="77777777" w:rsidR="009535EE" w:rsidRDefault="009535EE" w:rsidP="009535EE">
      <w:pPr>
        <w:jc w:val="both"/>
        <w:rPr>
          <w:lang w:val="fr-FR"/>
        </w:rPr>
      </w:pPr>
    </w:p>
    <w:p w14:paraId="55080BCE" w14:textId="77777777" w:rsidR="009535EE" w:rsidRDefault="009535EE" w:rsidP="009535EE">
      <w:pPr>
        <w:jc w:val="both"/>
        <w:rPr>
          <w:lang w:val="fr-FR"/>
        </w:rPr>
      </w:pPr>
    </w:p>
    <w:p w14:paraId="30B9B92D" w14:textId="77777777" w:rsidR="009535EE" w:rsidRDefault="009535EE" w:rsidP="009535EE">
      <w:pPr>
        <w:jc w:val="both"/>
        <w:rPr>
          <w:lang w:val="fr-FR"/>
        </w:rPr>
      </w:pPr>
    </w:p>
    <w:tbl>
      <w:tblPr>
        <w:tblStyle w:val="TableGrid"/>
        <w:tblW w:w="703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1"/>
        <w:gridCol w:w="1123"/>
        <w:gridCol w:w="516"/>
        <w:gridCol w:w="1050"/>
        <w:gridCol w:w="1403"/>
        <w:gridCol w:w="843"/>
        <w:gridCol w:w="843"/>
      </w:tblGrid>
      <w:tr w:rsidR="009535EE" w:rsidRPr="009535EE" w14:paraId="7B38342E" w14:textId="77777777" w:rsidTr="00A33C56">
        <w:trPr>
          <w:jc w:val="center"/>
        </w:trPr>
        <w:tc>
          <w:tcPr>
            <w:tcW w:w="1261" w:type="dxa"/>
          </w:tcPr>
          <w:p w14:paraId="6001B6EE" w14:textId="77777777" w:rsidR="009535EE" w:rsidRPr="009535EE" w:rsidRDefault="009535EE" w:rsidP="00A33C56">
            <w:pPr>
              <w:jc w:val="both"/>
              <w:rPr>
                <w:sz w:val="20"/>
                <w:lang w:val="fr-FR"/>
              </w:rPr>
            </w:pPr>
            <w:r w:rsidRPr="009535EE">
              <w:rPr>
                <w:sz w:val="20"/>
                <w:lang w:val="fr-FR"/>
              </w:rPr>
              <w:t>Nord</w:t>
            </w:r>
          </w:p>
        </w:tc>
        <w:tc>
          <w:tcPr>
            <w:tcW w:w="1123" w:type="dxa"/>
            <w:tcBorders>
              <w:bottom w:val="single" w:sz="4" w:space="0" w:color="auto"/>
            </w:tcBorders>
          </w:tcPr>
          <w:p w14:paraId="3CD3C285" w14:textId="77777777" w:rsidR="009535EE" w:rsidRPr="009535EE" w:rsidRDefault="009535EE" w:rsidP="00A33C56">
            <w:pPr>
              <w:jc w:val="both"/>
              <w:rPr>
                <w:sz w:val="20"/>
                <w:lang w:val="fr-FR"/>
              </w:rPr>
            </w:pPr>
          </w:p>
        </w:tc>
        <w:tc>
          <w:tcPr>
            <w:tcW w:w="516" w:type="dxa"/>
            <w:tcBorders>
              <w:bottom w:val="single" w:sz="4" w:space="0" w:color="auto"/>
            </w:tcBorders>
          </w:tcPr>
          <w:p w14:paraId="22DA3E09" w14:textId="77777777" w:rsidR="009535EE" w:rsidRPr="009535EE" w:rsidRDefault="009535EE" w:rsidP="00A33C56">
            <w:pPr>
              <w:jc w:val="both"/>
              <w:rPr>
                <w:sz w:val="20"/>
                <w:lang w:val="fr-FR"/>
              </w:rPr>
            </w:pPr>
          </w:p>
        </w:tc>
        <w:tc>
          <w:tcPr>
            <w:tcW w:w="1050" w:type="dxa"/>
            <w:tcBorders>
              <w:bottom w:val="single" w:sz="4" w:space="0" w:color="auto"/>
            </w:tcBorders>
          </w:tcPr>
          <w:p w14:paraId="298AB151" w14:textId="77777777" w:rsidR="009535EE" w:rsidRPr="009535EE" w:rsidRDefault="009535EE" w:rsidP="00A33C56">
            <w:pPr>
              <w:jc w:val="both"/>
              <w:rPr>
                <w:sz w:val="20"/>
                <w:lang w:val="fr-FR"/>
              </w:rPr>
            </w:pPr>
            <w:r w:rsidRPr="009535EE">
              <w:rPr>
                <w:sz w:val="20"/>
                <w:lang w:val="fr-FR"/>
              </w:rPr>
              <w:t>Nord-Est</w:t>
            </w:r>
          </w:p>
        </w:tc>
        <w:tc>
          <w:tcPr>
            <w:tcW w:w="1403" w:type="dxa"/>
            <w:tcBorders>
              <w:bottom w:val="single" w:sz="4" w:space="0" w:color="auto"/>
            </w:tcBorders>
          </w:tcPr>
          <w:p w14:paraId="48C1464B" w14:textId="77777777" w:rsidR="009535EE" w:rsidRPr="009535EE" w:rsidRDefault="009535EE" w:rsidP="00A33C56">
            <w:pPr>
              <w:jc w:val="both"/>
              <w:rPr>
                <w:sz w:val="20"/>
                <w:lang w:val="fr-FR"/>
              </w:rPr>
            </w:pPr>
          </w:p>
        </w:tc>
        <w:tc>
          <w:tcPr>
            <w:tcW w:w="843" w:type="dxa"/>
            <w:tcBorders>
              <w:bottom w:val="single" w:sz="4" w:space="0" w:color="auto"/>
            </w:tcBorders>
          </w:tcPr>
          <w:p w14:paraId="39B28B3B" w14:textId="77777777" w:rsidR="009535EE" w:rsidRPr="009535EE" w:rsidRDefault="009535EE" w:rsidP="00A33C56">
            <w:pPr>
              <w:jc w:val="both"/>
              <w:rPr>
                <w:sz w:val="20"/>
                <w:lang w:val="fr-FR"/>
              </w:rPr>
            </w:pPr>
          </w:p>
        </w:tc>
        <w:tc>
          <w:tcPr>
            <w:tcW w:w="843" w:type="dxa"/>
            <w:tcBorders>
              <w:bottom w:val="single" w:sz="4" w:space="0" w:color="auto"/>
            </w:tcBorders>
          </w:tcPr>
          <w:p w14:paraId="11942410" w14:textId="77777777" w:rsidR="009535EE" w:rsidRPr="009535EE" w:rsidRDefault="009535EE" w:rsidP="00A33C56">
            <w:pPr>
              <w:jc w:val="both"/>
              <w:rPr>
                <w:sz w:val="20"/>
                <w:lang w:val="fr-FR"/>
              </w:rPr>
            </w:pPr>
          </w:p>
        </w:tc>
      </w:tr>
      <w:tr w:rsidR="009535EE" w14:paraId="4C1D7469" w14:textId="77777777" w:rsidTr="00A33C56">
        <w:trPr>
          <w:jc w:val="center"/>
        </w:trPr>
        <w:tc>
          <w:tcPr>
            <w:tcW w:w="1261" w:type="dxa"/>
            <w:tcBorders>
              <w:right w:val="single" w:sz="4" w:space="0" w:color="auto"/>
            </w:tcBorders>
          </w:tcPr>
          <w:p w14:paraId="3636B5A8" w14:textId="77777777" w:rsidR="009535EE" w:rsidRPr="009535EE" w:rsidRDefault="009535EE" w:rsidP="00A33C56">
            <w:pPr>
              <w:jc w:val="both"/>
              <w:rPr>
                <w:sz w:val="20"/>
                <w:lang w:val="fr-FR"/>
              </w:rPr>
            </w:pPr>
          </w:p>
        </w:tc>
        <w:tc>
          <w:tcPr>
            <w:tcW w:w="1123" w:type="dxa"/>
            <w:tcBorders>
              <w:top w:val="single" w:sz="4" w:space="0" w:color="auto"/>
              <w:left w:val="single" w:sz="4" w:space="0" w:color="auto"/>
              <w:bottom w:val="single" w:sz="4" w:space="0" w:color="auto"/>
              <w:right w:val="single" w:sz="4" w:space="0" w:color="auto"/>
            </w:tcBorders>
          </w:tcPr>
          <w:p w14:paraId="6BE3CC10" w14:textId="77777777" w:rsidR="009535EE" w:rsidRDefault="009535EE" w:rsidP="00A33C56">
            <w:pPr>
              <w:jc w:val="both"/>
              <w:rPr>
                <w:lang w:val="fr-FR"/>
              </w:rPr>
            </w:pPr>
          </w:p>
        </w:tc>
        <w:tc>
          <w:tcPr>
            <w:tcW w:w="516" w:type="dxa"/>
            <w:tcBorders>
              <w:top w:val="single" w:sz="4" w:space="0" w:color="auto"/>
              <w:left w:val="single" w:sz="4" w:space="0" w:color="auto"/>
              <w:bottom w:val="single" w:sz="4" w:space="0" w:color="auto"/>
              <w:right w:val="single" w:sz="4" w:space="0" w:color="auto"/>
            </w:tcBorders>
          </w:tcPr>
          <w:p w14:paraId="1D188072" w14:textId="77777777" w:rsidR="009535EE" w:rsidRDefault="009535EE" w:rsidP="00A33C56">
            <w:pPr>
              <w:jc w:val="both"/>
              <w:rPr>
                <w:lang w:val="fr-FR"/>
              </w:rPr>
            </w:pPr>
          </w:p>
        </w:tc>
        <w:tc>
          <w:tcPr>
            <w:tcW w:w="1050" w:type="dxa"/>
            <w:tcBorders>
              <w:top w:val="single" w:sz="4" w:space="0" w:color="auto"/>
              <w:left w:val="single" w:sz="4" w:space="0" w:color="auto"/>
              <w:bottom w:val="single" w:sz="4" w:space="0" w:color="auto"/>
              <w:right w:val="single" w:sz="4" w:space="0" w:color="auto"/>
            </w:tcBorders>
          </w:tcPr>
          <w:p w14:paraId="500447FD" w14:textId="77777777" w:rsidR="009535EE" w:rsidRDefault="009535EE" w:rsidP="00A33C56">
            <w:pPr>
              <w:jc w:val="both"/>
              <w:rPr>
                <w:lang w:val="fr-FR"/>
              </w:rPr>
            </w:pPr>
          </w:p>
        </w:tc>
        <w:tc>
          <w:tcPr>
            <w:tcW w:w="1403" w:type="dxa"/>
            <w:tcBorders>
              <w:top w:val="single" w:sz="4" w:space="0" w:color="auto"/>
              <w:left w:val="single" w:sz="4" w:space="0" w:color="auto"/>
              <w:bottom w:val="single" w:sz="4" w:space="0" w:color="auto"/>
              <w:right w:val="single" w:sz="4" w:space="0" w:color="auto"/>
            </w:tcBorders>
          </w:tcPr>
          <w:p w14:paraId="4F4AA60D" w14:textId="77777777" w:rsidR="009535EE" w:rsidRDefault="009535EE" w:rsidP="00A33C56">
            <w:pPr>
              <w:jc w:val="both"/>
              <w:rPr>
                <w:lang w:val="fr-FR"/>
              </w:rPr>
            </w:pPr>
          </w:p>
        </w:tc>
        <w:tc>
          <w:tcPr>
            <w:tcW w:w="843" w:type="dxa"/>
            <w:tcBorders>
              <w:top w:val="single" w:sz="4" w:space="0" w:color="auto"/>
              <w:left w:val="single" w:sz="4" w:space="0" w:color="auto"/>
              <w:bottom w:val="single" w:sz="4" w:space="0" w:color="auto"/>
              <w:right w:val="single" w:sz="4" w:space="0" w:color="auto"/>
            </w:tcBorders>
          </w:tcPr>
          <w:p w14:paraId="7DD12533" w14:textId="77777777" w:rsidR="009535EE" w:rsidRDefault="009535EE" w:rsidP="00A33C56">
            <w:pPr>
              <w:jc w:val="both"/>
              <w:rPr>
                <w:lang w:val="fr-FR"/>
              </w:rPr>
            </w:pPr>
          </w:p>
        </w:tc>
        <w:tc>
          <w:tcPr>
            <w:tcW w:w="843" w:type="dxa"/>
            <w:tcBorders>
              <w:top w:val="single" w:sz="4" w:space="0" w:color="auto"/>
              <w:left w:val="single" w:sz="4" w:space="0" w:color="auto"/>
              <w:bottom w:val="single" w:sz="4" w:space="0" w:color="auto"/>
              <w:right w:val="single" w:sz="4" w:space="0" w:color="auto"/>
            </w:tcBorders>
          </w:tcPr>
          <w:p w14:paraId="5B8D059E" w14:textId="77777777" w:rsidR="009535EE" w:rsidRDefault="009535EE" w:rsidP="00A33C56">
            <w:pPr>
              <w:jc w:val="both"/>
              <w:rPr>
                <w:lang w:val="fr-FR"/>
              </w:rPr>
            </w:pPr>
          </w:p>
        </w:tc>
      </w:tr>
      <w:tr w:rsidR="009535EE" w14:paraId="67993EC5" w14:textId="77777777" w:rsidTr="00A33C56">
        <w:trPr>
          <w:jc w:val="center"/>
        </w:trPr>
        <w:tc>
          <w:tcPr>
            <w:tcW w:w="1261" w:type="dxa"/>
            <w:tcBorders>
              <w:right w:val="single" w:sz="4" w:space="0" w:color="auto"/>
            </w:tcBorders>
          </w:tcPr>
          <w:p w14:paraId="2107BD35" w14:textId="77777777" w:rsidR="009535EE" w:rsidRPr="009535EE" w:rsidRDefault="009535EE" w:rsidP="00A33C56">
            <w:pPr>
              <w:jc w:val="both"/>
              <w:rPr>
                <w:sz w:val="20"/>
                <w:lang w:val="fr-FR"/>
              </w:rPr>
            </w:pPr>
          </w:p>
        </w:tc>
        <w:tc>
          <w:tcPr>
            <w:tcW w:w="1123" w:type="dxa"/>
            <w:tcBorders>
              <w:top w:val="single" w:sz="4" w:space="0" w:color="auto"/>
              <w:left w:val="single" w:sz="4" w:space="0" w:color="auto"/>
              <w:bottom w:val="single" w:sz="4" w:space="0" w:color="auto"/>
              <w:right w:val="single" w:sz="4" w:space="0" w:color="auto"/>
            </w:tcBorders>
          </w:tcPr>
          <w:p w14:paraId="40F264A8" w14:textId="77777777" w:rsidR="009535EE" w:rsidRDefault="009535EE" w:rsidP="00A33C56">
            <w:pPr>
              <w:jc w:val="both"/>
              <w:rPr>
                <w:lang w:val="fr-FR"/>
              </w:rPr>
            </w:pPr>
            <w:r>
              <w:rPr>
                <w:lang w:val="fr-FR"/>
              </w:rPr>
              <w:t>Hs. 13C</w:t>
            </w:r>
          </w:p>
        </w:tc>
        <w:tc>
          <w:tcPr>
            <w:tcW w:w="516" w:type="dxa"/>
            <w:tcBorders>
              <w:top w:val="single" w:sz="4" w:space="0" w:color="auto"/>
              <w:left w:val="single" w:sz="4" w:space="0" w:color="auto"/>
              <w:bottom w:val="single" w:sz="4" w:space="0" w:color="auto"/>
              <w:right w:val="single" w:sz="4" w:space="0" w:color="auto"/>
            </w:tcBorders>
          </w:tcPr>
          <w:p w14:paraId="2E0C6908" w14:textId="77777777" w:rsidR="009535EE" w:rsidRDefault="009535EE" w:rsidP="00A33C56">
            <w:pPr>
              <w:jc w:val="both"/>
              <w:rPr>
                <w:lang w:val="fr-FR"/>
              </w:rPr>
            </w:pPr>
            <w:r>
              <w:rPr>
                <w:lang w:val="fr-FR"/>
              </w:rPr>
              <w:t>...</w:t>
            </w:r>
          </w:p>
        </w:tc>
        <w:tc>
          <w:tcPr>
            <w:tcW w:w="1050" w:type="dxa"/>
            <w:tcBorders>
              <w:top w:val="single" w:sz="4" w:space="0" w:color="auto"/>
              <w:left w:val="single" w:sz="4" w:space="0" w:color="auto"/>
              <w:bottom w:val="single" w:sz="4" w:space="0" w:color="auto"/>
              <w:right w:val="single" w:sz="4" w:space="0" w:color="auto"/>
            </w:tcBorders>
          </w:tcPr>
          <w:p w14:paraId="2D26363E" w14:textId="77777777" w:rsidR="009535EE" w:rsidRDefault="009535EE" w:rsidP="00A33C56">
            <w:pPr>
              <w:jc w:val="both"/>
              <w:rPr>
                <w:lang w:val="fr-FR"/>
              </w:rPr>
            </w:pPr>
            <w:r>
              <w:rPr>
                <w:lang w:val="fr-FR"/>
              </w:rPr>
              <w:t>...</w:t>
            </w:r>
          </w:p>
        </w:tc>
        <w:tc>
          <w:tcPr>
            <w:tcW w:w="1403" w:type="dxa"/>
            <w:tcBorders>
              <w:top w:val="single" w:sz="4" w:space="0" w:color="auto"/>
              <w:left w:val="single" w:sz="4" w:space="0" w:color="auto"/>
              <w:bottom w:val="single" w:sz="4" w:space="0" w:color="auto"/>
              <w:right w:val="single" w:sz="4" w:space="0" w:color="auto"/>
            </w:tcBorders>
          </w:tcPr>
          <w:p w14:paraId="2DFBB64D" w14:textId="77777777" w:rsidR="009535EE" w:rsidRDefault="009535EE" w:rsidP="00A33C56">
            <w:pPr>
              <w:jc w:val="both"/>
              <w:rPr>
                <w:lang w:val="fr-FR"/>
              </w:rPr>
            </w:pPr>
          </w:p>
        </w:tc>
        <w:tc>
          <w:tcPr>
            <w:tcW w:w="843" w:type="dxa"/>
            <w:tcBorders>
              <w:top w:val="single" w:sz="4" w:space="0" w:color="auto"/>
              <w:left w:val="single" w:sz="4" w:space="0" w:color="auto"/>
              <w:bottom w:val="single" w:sz="4" w:space="0" w:color="auto"/>
              <w:right w:val="single" w:sz="4" w:space="0" w:color="auto"/>
            </w:tcBorders>
          </w:tcPr>
          <w:p w14:paraId="2C8D7048" w14:textId="77777777" w:rsidR="009535EE" w:rsidRDefault="009535EE" w:rsidP="00A33C56">
            <w:pPr>
              <w:jc w:val="both"/>
              <w:rPr>
                <w:lang w:val="fr-FR"/>
              </w:rPr>
            </w:pPr>
            <w:r>
              <w:rPr>
                <w:lang w:val="fr-FR"/>
              </w:rPr>
              <w:t>Hs. 2</w:t>
            </w:r>
          </w:p>
        </w:tc>
        <w:tc>
          <w:tcPr>
            <w:tcW w:w="843" w:type="dxa"/>
            <w:tcBorders>
              <w:top w:val="single" w:sz="4" w:space="0" w:color="auto"/>
              <w:left w:val="single" w:sz="4" w:space="0" w:color="auto"/>
              <w:bottom w:val="single" w:sz="4" w:space="0" w:color="auto"/>
              <w:right w:val="single" w:sz="4" w:space="0" w:color="auto"/>
            </w:tcBorders>
          </w:tcPr>
          <w:p w14:paraId="4919387F" w14:textId="6C8B9C40" w:rsidR="009535EE" w:rsidRDefault="00000000" w:rsidP="00A33C56">
            <w:pPr>
              <w:jc w:val="both"/>
              <w:rPr>
                <w:lang w:val="fr-FR"/>
              </w:rPr>
            </w:pPr>
            <w:hyperlink r:id="rId513" w:anchor="Sit_Nevali_Cori_spat_Hs3" w:history="1">
              <w:r w:rsidR="009535EE" w:rsidRPr="009535EE">
                <w:rPr>
                  <w:rStyle w:val="Hyperlink"/>
                  <w:lang w:val="fr-FR"/>
                </w:rPr>
                <w:t>Hs. 3</w:t>
              </w:r>
            </w:hyperlink>
          </w:p>
        </w:tc>
      </w:tr>
      <w:tr w:rsidR="009535EE" w14:paraId="20610EDF" w14:textId="77777777" w:rsidTr="00A33C56">
        <w:trPr>
          <w:jc w:val="center"/>
        </w:trPr>
        <w:tc>
          <w:tcPr>
            <w:tcW w:w="1261" w:type="dxa"/>
            <w:tcBorders>
              <w:right w:val="single" w:sz="4" w:space="0" w:color="auto"/>
            </w:tcBorders>
          </w:tcPr>
          <w:p w14:paraId="7D09F536" w14:textId="77777777" w:rsidR="009535EE" w:rsidRPr="009535EE" w:rsidRDefault="009535EE" w:rsidP="00A33C56">
            <w:pPr>
              <w:jc w:val="both"/>
              <w:rPr>
                <w:sz w:val="20"/>
                <w:lang w:val="fr-FR"/>
              </w:rPr>
            </w:pPr>
          </w:p>
        </w:tc>
        <w:tc>
          <w:tcPr>
            <w:tcW w:w="1123" w:type="dxa"/>
            <w:tcBorders>
              <w:top w:val="single" w:sz="4" w:space="0" w:color="auto"/>
              <w:left w:val="single" w:sz="4" w:space="0" w:color="auto"/>
              <w:bottom w:val="single" w:sz="4" w:space="0" w:color="auto"/>
              <w:right w:val="single" w:sz="4" w:space="0" w:color="auto"/>
            </w:tcBorders>
          </w:tcPr>
          <w:p w14:paraId="02111D2B" w14:textId="77777777" w:rsidR="009535EE" w:rsidRDefault="009535EE" w:rsidP="00A33C56">
            <w:pPr>
              <w:jc w:val="both"/>
              <w:rPr>
                <w:lang w:val="fr-FR"/>
              </w:rPr>
            </w:pPr>
          </w:p>
        </w:tc>
        <w:tc>
          <w:tcPr>
            <w:tcW w:w="516" w:type="dxa"/>
            <w:tcBorders>
              <w:top w:val="single" w:sz="4" w:space="0" w:color="auto"/>
              <w:left w:val="single" w:sz="4" w:space="0" w:color="auto"/>
              <w:bottom w:val="single" w:sz="4" w:space="0" w:color="auto"/>
              <w:right w:val="single" w:sz="4" w:space="0" w:color="auto"/>
            </w:tcBorders>
          </w:tcPr>
          <w:p w14:paraId="6598BA88" w14:textId="77777777" w:rsidR="009535EE" w:rsidRDefault="009535EE" w:rsidP="00A33C56">
            <w:pPr>
              <w:jc w:val="both"/>
              <w:rPr>
                <w:lang w:val="fr-FR"/>
              </w:rPr>
            </w:pPr>
          </w:p>
        </w:tc>
        <w:tc>
          <w:tcPr>
            <w:tcW w:w="1050" w:type="dxa"/>
            <w:tcBorders>
              <w:top w:val="single" w:sz="4" w:space="0" w:color="auto"/>
              <w:left w:val="single" w:sz="4" w:space="0" w:color="auto"/>
              <w:bottom w:val="single" w:sz="4" w:space="0" w:color="auto"/>
              <w:right w:val="single" w:sz="4" w:space="0" w:color="auto"/>
            </w:tcBorders>
          </w:tcPr>
          <w:p w14:paraId="2F38F14A" w14:textId="77777777" w:rsidR="009535EE" w:rsidRDefault="009535EE" w:rsidP="00A33C56">
            <w:pPr>
              <w:jc w:val="both"/>
              <w:rPr>
                <w:lang w:val="fr-FR"/>
              </w:rPr>
            </w:pPr>
          </w:p>
        </w:tc>
        <w:tc>
          <w:tcPr>
            <w:tcW w:w="1403" w:type="dxa"/>
            <w:tcBorders>
              <w:top w:val="single" w:sz="4" w:space="0" w:color="auto"/>
              <w:left w:val="single" w:sz="4" w:space="0" w:color="auto"/>
              <w:bottom w:val="single" w:sz="4" w:space="0" w:color="auto"/>
              <w:right w:val="single" w:sz="4" w:space="0" w:color="auto"/>
            </w:tcBorders>
          </w:tcPr>
          <w:p w14:paraId="368D745B" w14:textId="77777777" w:rsidR="009535EE" w:rsidRDefault="009535EE" w:rsidP="00A33C56">
            <w:pPr>
              <w:jc w:val="both"/>
              <w:rPr>
                <w:lang w:val="fr-FR"/>
              </w:rPr>
            </w:pPr>
          </w:p>
        </w:tc>
        <w:tc>
          <w:tcPr>
            <w:tcW w:w="843" w:type="dxa"/>
            <w:tcBorders>
              <w:top w:val="single" w:sz="4" w:space="0" w:color="auto"/>
              <w:left w:val="single" w:sz="4" w:space="0" w:color="auto"/>
              <w:bottom w:val="single" w:sz="4" w:space="0" w:color="auto"/>
              <w:right w:val="single" w:sz="4" w:space="0" w:color="auto"/>
            </w:tcBorders>
          </w:tcPr>
          <w:p w14:paraId="6BB5A40B" w14:textId="77777777" w:rsidR="009535EE" w:rsidRDefault="009535EE" w:rsidP="00A33C56">
            <w:pPr>
              <w:jc w:val="both"/>
              <w:rPr>
                <w:lang w:val="fr-FR"/>
              </w:rPr>
            </w:pPr>
          </w:p>
        </w:tc>
        <w:tc>
          <w:tcPr>
            <w:tcW w:w="843" w:type="dxa"/>
            <w:tcBorders>
              <w:top w:val="single" w:sz="4" w:space="0" w:color="auto"/>
              <w:left w:val="single" w:sz="4" w:space="0" w:color="auto"/>
              <w:bottom w:val="single" w:sz="4" w:space="0" w:color="auto"/>
              <w:right w:val="single" w:sz="4" w:space="0" w:color="auto"/>
            </w:tcBorders>
          </w:tcPr>
          <w:p w14:paraId="326323CC" w14:textId="77777777" w:rsidR="009535EE" w:rsidRDefault="009535EE" w:rsidP="00A33C56">
            <w:pPr>
              <w:jc w:val="both"/>
              <w:rPr>
                <w:lang w:val="fr-FR"/>
              </w:rPr>
            </w:pPr>
          </w:p>
        </w:tc>
      </w:tr>
      <w:tr w:rsidR="009535EE" w14:paraId="52D9356E" w14:textId="77777777" w:rsidTr="00A33C56">
        <w:trPr>
          <w:jc w:val="center"/>
        </w:trPr>
        <w:tc>
          <w:tcPr>
            <w:tcW w:w="1261" w:type="dxa"/>
          </w:tcPr>
          <w:p w14:paraId="4684389C" w14:textId="77777777" w:rsidR="009535EE" w:rsidRPr="009535EE" w:rsidRDefault="009535EE" w:rsidP="00A33C56">
            <w:pPr>
              <w:jc w:val="both"/>
              <w:rPr>
                <w:sz w:val="20"/>
                <w:lang w:val="fr-FR"/>
              </w:rPr>
            </w:pPr>
            <w:r w:rsidRPr="009535EE">
              <w:rPr>
                <w:sz w:val="20"/>
                <w:lang w:val="fr-FR"/>
              </w:rPr>
              <w:t>Nord-Ouest</w:t>
            </w:r>
          </w:p>
        </w:tc>
        <w:tc>
          <w:tcPr>
            <w:tcW w:w="1123" w:type="dxa"/>
            <w:tcBorders>
              <w:top w:val="single" w:sz="4" w:space="0" w:color="auto"/>
            </w:tcBorders>
          </w:tcPr>
          <w:p w14:paraId="597C89F8" w14:textId="77777777" w:rsidR="009535EE" w:rsidRDefault="009535EE" w:rsidP="00A33C56">
            <w:pPr>
              <w:jc w:val="both"/>
              <w:rPr>
                <w:lang w:val="fr-FR"/>
              </w:rPr>
            </w:pPr>
          </w:p>
        </w:tc>
        <w:tc>
          <w:tcPr>
            <w:tcW w:w="516" w:type="dxa"/>
            <w:tcBorders>
              <w:top w:val="single" w:sz="4" w:space="0" w:color="auto"/>
            </w:tcBorders>
          </w:tcPr>
          <w:p w14:paraId="19C5CC02" w14:textId="77777777" w:rsidR="009535EE" w:rsidRDefault="009535EE" w:rsidP="00A33C56">
            <w:pPr>
              <w:jc w:val="both"/>
              <w:rPr>
                <w:lang w:val="fr-FR"/>
              </w:rPr>
            </w:pPr>
          </w:p>
        </w:tc>
        <w:tc>
          <w:tcPr>
            <w:tcW w:w="1050" w:type="dxa"/>
            <w:tcBorders>
              <w:top w:val="single" w:sz="4" w:space="0" w:color="auto"/>
            </w:tcBorders>
          </w:tcPr>
          <w:p w14:paraId="54302531" w14:textId="77777777" w:rsidR="009535EE" w:rsidRDefault="009535EE" w:rsidP="00A33C56">
            <w:pPr>
              <w:jc w:val="both"/>
              <w:rPr>
                <w:lang w:val="fr-FR"/>
              </w:rPr>
            </w:pPr>
          </w:p>
        </w:tc>
        <w:tc>
          <w:tcPr>
            <w:tcW w:w="1403" w:type="dxa"/>
            <w:tcBorders>
              <w:top w:val="single" w:sz="4" w:space="0" w:color="auto"/>
            </w:tcBorders>
          </w:tcPr>
          <w:p w14:paraId="560FB90B" w14:textId="77777777" w:rsidR="009535EE" w:rsidRDefault="009535EE" w:rsidP="00A33C56">
            <w:pPr>
              <w:jc w:val="both"/>
              <w:rPr>
                <w:lang w:val="fr-FR"/>
              </w:rPr>
            </w:pPr>
          </w:p>
        </w:tc>
        <w:tc>
          <w:tcPr>
            <w:tcW w:w="843" w:type="dxa"/>
            <w:tcBorders>
              <w:top w:val="single" w:sz="4" w:space="0" w:color="auto"/>
            </w:tcBorders>
          </w:tcPr>
          <w:p w14:paraId="343AB895" w14:textId="77777777" w:rsidR="009535EE" w:rsidRDefault="009535EE" w:rsidP="00A33C56">
            <w:pPr>
              <w:jc w:val="both"/>
              <w:rPr>
                <w:lang w:val="fr-FR"/>
              </w:rPr>
            </w:pPr>
          </w:p>
        </w:tc>
        <w:tc>
          <w:tcPr>
            <w:tcW w:w="843" w:type="dxa"/>
            <w:tcBorders>
              <w:top w:val="single" w:sz="4" w:space="0" w:color="auto"/>
            </w:tcBorders>
          </w:tcPr>
          <w:p w14:paraId="4BC800F3" w14:textId="77777777" w:rsidR="009535EE" w:rsidRDefault="009535EE" w:rsidP="00A33C56">
            <w:pPr>
              <w:jc w:val="both"/>
              <w:rPr>
                <w:lang w:val="fr-FR"/>
              </w:rPr>
            </w:pPr>
          </w:p>
        </w:tc>
      </w:tr>
    </w:tbl>
    <w:p w14:paraId="71E39DEA" w14:textId="77777777" w:rsidR="009535EE" w:rsidRDefault="009535EE" w:rsidP="009535EE">
      <w:pPr>
        <w:jc w:val="both"/>
        <w:rPr>
          <w:lang w:val="fr-FR"/>
        </w:rPr>
      </w:pPr>
    </w:p>
    <w:p w14:paraId="442E1BDC" w14:textId="77777777" w:rsidR="009535EE" w:rsidRDefault="009535EE" w:rsidP="00242C0F">
      <w:pPr>
        <w:rPr>
          <w:lang w:val="fr-FR"/>
        </w:rPr>
      </w:pPr>
      <w:r w:rsidRPr="009535EE">
        <w:rPr>
          <w:lang w:val="fr-FR"/>
        </w:rPr>
        <w:t>Les sépultures humaines et les caches à crânes n'ont été trouvées que sous le sol des maisons ; elles ont été déposées dans les plates-formes de fondation</w:t>
      </w:r>
      <w:r>
        <w:rPr>
          <w:lang w:val="fr-FR"/>
        </w:rPr>
        <w:t xml:space="preserve"> (BIB 3388)</w:t>
      </w:r>
    </w:p>
    <w:p w14:paraId="37EF9885" w14:textId="77777777" w:rsidR="009535EE" w:rsidRDefault="009535EE" w:rsidP="00242C0F">
      <w:pPr>
        <w:rPr>
          <w:lang w:val="fr-FR"/>
        </w:rPr>
      </w:pPr>
    </w:p>
    <w:p w14:paraId="7DBAF8BC" w14:textId="77777777" w:rsidR="009535EE" w:rsidRPr="009535EE" w:rsidRDefault="009535EE" w:rsidP="009535EE">
      <w:pPr>
        <w:pStyle w:val="Heading3"/>
      </w:pPr>
      <w:r w:rsidRPr="009535EE">
        <w:t>bâtiment rituel</w:t>
      </w:r>
    </w:p>
    <w:p w14:paraId="08E53D03" w14:textId="77777777" w:rsidR="009535EE" w:rsidRPr="009535EE" w:rsidRDefault="009535EE" w:rsidP="009535EE">
      <w:pPr>
        <w:rPr>
          <w:sz w:val="20"/>
          <w:lang w:val="fr-FR"/>
        </w:rPr>
      </w:pPr>
      <w:r w:rsidRPr="009535EE">
        <w:rPr>
          <w:i/>
          <w:sz w:val="20"/>
          <w:lang w:val="fr-FR"/>
        </w:rPr>
        <w:t>ritual building, 'temple'</w:t>
      </w:r>
      <w:r w:rsidRPr="009535EE">
        <w:rPr>
          <w:sz w:val="20"/>
          <w:lang w:val="fr-FR"/>
        </w:rPr>
        <w:t xml:space="preserve"> (Hauptmann 1993, 1999), édifice de culte</w:t>
      </w:r>
    </w:p>
    <w:p w14:paraId="5D62412E" w14:textId="77777777" w:rsidR="009535EE" w:rsidRPr="009535EE" w:rsidRDefault="009535EE" w:rsidP="009535EE">
      <w:pPr>
        <w:rPr>
          <w:sz w:val="20"/>
          <w:lang w:val="fr-FR"/>
        </w:rPr>
      </w:pPr>
    </w:p>
    <w:p w14:paraId="1D6B582E" w14:textId="77777777" w:rsidR="009535EE" w:rsidRDefault="009535EE" w:rsidP="009535EE">
      <w:pPr>
        <w:jc w:val="both"/>
        <w:rPr>
          <w:lang w:val="fr-FR"/>
        </w:rPr>
      </w:pPr>
      <w:r w:rsidRPr="009535EE">
        <w:rPr>
          <w:lang w:val="fr-FR"/>
        </w:rPr>
        <w:t xml:space="preserve">A partir du niveau 2, un bâtiment en pierre plus ou moins rectangulaire en pierre, dont l'agencement et </w:t>
      </w:r>
      <w:r>
        <w:rPr>
          <w:lang w:val="fr-FR"/>
        </w:rPr>
        <w:t>le mobilier</w:t>
      </w:r>
      <w:r w:rsidRPr="009535EE">
        <w:rPr>
          <w:lang w:val="fr-FR"/>
        </w:rPr>
        <w:t xml:space="preserve"> sont totalement différents des bâtiments domestiques était situé dans la partie nord-ouest de la terrasse. la terrasse. Les bâtiments II et III (le bâtiment III est encastré dans les murs du bâtiment II</w:t>
      </w:r>
      <w:r>
        <w:rPr>
          <w:lang w:val="fr-FR"/>
        </w:rPr>
        <w:t xml:space="preserve">) </w:t>
      </w:r>
      <w:r w:rsidRPr="009535EE">
        <w:rPr>
          <w:lang w:val="fr-FR"/>
        </w:rPr>
        <w:t xml:space="preserve">étaient marqués par des sols en </w:t>
      </w:r>
      <w:r w:rsidRPr="009535EE">
        <w:rPr>
          <w:i/>
          <w:lang w:val="fr-FR"/>
        </w:rPr>
        <w:t>terrazzo</w:t>
      </w:r>
      <w:r w:rsidRPr="009535EE">
        <w:rPr>
          <w:lang w:val="fr-FR"/>
        </w:rPr>
        <w:t>, des bancs intérieurs, des niches et de grandes stèles</w:t>
      </w:r>
      <w:r>
        <w:rPr>
          <w:lang w:val="fr-FR"/>
        </w:rPr>
        <w:t xml:space="preserve"> anthropomorphes en forme de T (</w:t>
      </w:r>
      <w:r w:rsidRPr="009535EE">
        <w:rPr>
          <w:i/>
          <w:lang w:val="fr-FR"/>
        </w:rPr>
        <w:t>T-shaped</w:t>
      </w:r>
      <w:r>
        <w:rPr>
          <w:lang w:val="fr-FR"/>
        </w:rPr>
        <w:t>)</w:t>
      </w:r>
      <w:r w:rsidRPr="009535EE">
        <w:rPr>
          <w:lang w:val="fr-FR"/>
        </w:rPr>
        <w:t>. Dans le mur arrière d'une niche d'une niche du bâtiment III, une grande tête en calcaire tête en calcaire portant un serpent (Fig. 3). À l'exception d'un fragment de pilier avec une tête d'homme et d'oiseau trouvé dans la maison 3, ainsi qu'un bol en calcaire avec deux figures humaines entourant une tortue ( ?) (Bienert 1989), toutes les grandes sculptures en pierre (n = 11) proviennent des édifices cultuels II et III. III. Il est intéressant de noter que cette sculpture provient de contextes secondaires contexte secondaire, puisqu'elle a été incorporée dans les murs. La sculpture représente des humains, des oiseaux et, fait intéressant, des liens entre humains et oiseaux (Fig. 1), des liens entre humains et oiseaux (Fig. 4, et voir Hauptmann 1993, fig</w:t>
      </w:r>
      <w:r>
        <w:rPr>
          <w:lang w:val="fr-FR"/>
        </w:rPr>
        <w:t>s. 19-27 ; 1999, figs. 10-17) (BIB 3388)</w:t>
      </w:r>
    </w:p>
    <w:p w14:paraId="3A22A7B7" w14:textId="77777777" w:rsidR="009535EE" w:rsidRDefault="009535EE" w:rsidP="009535EE">
      <w:pPr>
        <w:jc w:val="both"/>
        <w:rPr>
          <w:lang w:val="fr-FR"/>
        </w:rPr>
      </w:pPr>
    </w:p>
    <w:p w14:paraId="5E88EA80" w14:textId="77777777" w:rsidR="009535EE" w:rsidRPr="003A2BE3" w:rsidRDefault="009535EE" w:rsidP="009535EE">
      <w:pPr>
        <w:pStyle w:val="Heading3"/>
        <w:rPr>
          <w:lang w:val="en-US"/>
        </w:rPr>
      </w:pPr>
      <w:r w:rsidRPr="003A2BE3">
        <w:rPr>
          <w:lang w:val="en-US"/>
        </w:rPr>
        <w:t>Hs. 13</w:t>
      </w:r>
    </w:p>
    <w:p w14:paraId="4599143B" w14:textId="77777777" w:rsidR="009535EE" w:rsidRPr="003A2BE3" w:rsidRDefault="009535EE" w:rsidP="009535EE">
      <w:pPr>
        <w:jc w:val="both"/>
      </w:pPr>
    </w:p>
    <w:p w14:paraId="1CA9EC35" w14:textId="77777777" w:rsidR="009535EE" w:rsidRPr="003A2BE3" w:rsidRDefault="009535EE" w:rsidP="009535EE">
      <w:pPr>
        <w:pStyle w:val="Heading3"/>
        <w:rPr>
          <w:lang w:val="en-US"/>
        </w:rPr>
      </w:pPr>
      <w:r w:rsidRPr="003A2BE3">
        <w:rPr>
          <w:lang w:val="en-US"/>
        </w:rPr>
        <w:t>Hs. 15</w:t>
      </w:r>
    </w:p>
    <w:p w14:paraId="3DD77FC0" w14:textId="77777777" w:rsidR="009535EE" w:rsidRPr="003A2BE3" w:rsidRDefault="009535EE" w:rsidP="009535EE">
      <w:pPr>
        <w:jc w:val="both"/>
      </w:pPr>
    </w:p>
    <w:p w14:paraId="0F4CC211" w14:textId="77777777" w:rsidR="009535EE" w:rsidRPr="003A2BE3" w:rsidRDefault="009535EE" w:rsidP="009535EE">
      <w:pPr>
        <w:pStyle w:val="Heading3"/>
        <w:rPr>
          <w:lang w:val="en-US"/>
        </w:rPr>
      </w:pPr>
      <w:r w:rsidRPr="003A2BE3">
        <w:rPr>
          <w:lang w:val="en-US"/>
        </w:rPr>
        <w:t>Hs. 8</w:t>
      </w:r>
    </w:p>
    <w:p w14:paraId="0EBDCD70" w14:textId="77777777" w:rsidR="009535EE" w:rsidRPr="009535EE" w:rsidRDefault="009535EE" w:rsidP="009535EE">
      <w:pPr>
        <w:jc w:val="both"/>
      </w:pPr>
    </w:p>
    <w:p w14:paraId="227EEB33" w14:textId="77777777" w:rsidR="009535EE" w:rsidRPr="003A2BE3" w:rsidRDefault="009535EE" w:rsidP="009535EE">
      <w:pPr>
        <w:pStyle w:val="Heading3"/>
        <w:rPr>
          <w:lang w:val="en-US"/>
        </w:rPr>
      </w:pPr>
      <w:r w:rsidRPr="003A2BE3">
        <w:rPr>
          <w:lang w:val="en-US"/>
        </w:rPr>
        <w:t>Hs. 10</w:t>
      </w:r>
    </w:p>
    <w:p w14:paraId="7A11CF20" w14:textId="77777777" w:rsidR="009535EE" w:rsidRPr="009535EE" w:rsidRDefault="009535EE" w:rsidP="009535EE">
      <w:pPr>
        <w:jc w:val="both"/>
      </w:pPr>
    </w:p>
    <w:p w14:paraId="18440965" w14:textId="77777777" w:rsidR="009535EE" w:rsidRPr="003A2BE3" w:rsidRDefault="009535EE" w:rsidP="009535EE">
      <w:pPr>
        <w:pStyle w:val="Heading3"/>
        <w:rPr>
          <w:lang w:val="en-US"/>
        </w:rPr>
      </w:pPr>
      <w:r w:rsidRPr="003A2BE3">
        <w:rPr>
          <w:lang w:val="en-US"/>
        </w:rPr>
        <w:t>Hs. 7</w:t>
      </w:r>
    </w:p>
    <w:p w14:paraId="05292A75" w14:textId="77777777" w:rsidR="009535EE" w:rsidRPr="009535EE" w:rsidRDefault="009535EE" w:rsidP="009535EE">
      <w:pPr>
        <w:jc w:val="both"/>
      </w:pPr>
    </w:p>
    <w:p w14:paraId="174E77EA" w14:textId="77777777" w:rsidR="009535EE" w:rsidRPr="009535EE" w:rsidRDefault="009535EE" w:rsidP="009535EE">
      <w:pPr>
        <w:pStyle w:val="Heading3"/>
      </w:pPr>
      <w:r w:rsidRPr="009535EE">
        <w:t>Hs. 6</w:t>
      </w:r>
    </w:p>
    <w:p w14:paraId="385B0255" w14:textId="77777777" w:rsidR="009535EE" w:rsidRPr="003A2BE3" w:rsidRDefault="009535EE" w:rsidP="009535EE">
      <w:pPr>
        <w:jc w:val="both"/>
        <w:rPr>
          <w:lang w:val="fr-FR"/>
        </w:rPr>
      </w:pPr>
    </w:p>
    <w:p w14:paraId="167544CF" w14:textId="77777777" w:rsidR="009535EE" w:rsidRPr="009535EE" w:rsidRDefault="009535EE" w:rsidP="009535EE">
      <w:pPr>
        <w:pStyle w:val="Heading3"/>
      </w:pPr>
      <w:r w:rsidRPr="009535EE">
        <w:t>Hs. 2</w:t>
      </w:r>
    </w:p>
    <w:p w14:paraId="2BDD6914" w14:textId="77777777" w:rsidR="009535EE" w:rsidRPr="003A2BE3" w:rsidRDefault="009535EE" w:rsidP="009535EE">
      <w:pPr>
        <w:jc w:val="both"/>
        <w:rPr>
          <w:lang w:val="fr-FR"/>
        </w:rPr>
      </w:pPr>
    </w:p>
    <w:p w14:paraId="681500BA" w14:textId="77777777" w:rsidR="009535EE" w:rsidRPr="009535EE" w:rsidRDefault="009535EE" w:rsidP="009535EE">
      <w:pPr>
        <w:pStyle w:val="Heading3"/>
        <w:rPr>
          <w:rFonts w:cs="Times New Roman"/>
        </w:rPr>
      </w:pPr>
      <w:bookmarkStart w:id="281" w:name="Sit_Nevali_Cori_spat_Hs3"/>
      <w:r>
        <w:t>Hs. 3</w:t>
      </w:r>
    </w:p>
    <w:bookmarkEnd w:id="281"/>
    <w:p w14:paraId="08C9BEF5" w14:textId="77777777" w:rsidR="009535EE" w:rsidRPr="009535EE" w:rsidRDefault="009535EE" w:rsidP="009535EE">
      <w:pPr>
        <w:rPr>
          <w:i/>
          <w:sz w:val="20"/>
          <w:lang w:val="fr-FR"/>
        </w:rPr>
      </w:pPr>
    </w:p>
    <w:p w14:paraId="3EAF793F" w14:textId="77777777" w:rsidR="009535EE" w:rsidRPr="009535EE" w:rsidRDefault="009535EE" w:rsidP="00242C0F">
      <w:pPr>
        <w:rPr>
          <w:lang w:val="fr-FR"/>
        </w:rPr>
      </w:pPr>
    </w:p>
    <w:p w14:paraId="6CCB4139" w14:textId="77777777" w:rsidR="009535EE" w:rsidRDefault="009535EE" w:rsidP="009535EE">
      <w:pPr>
        <w:pStyle w:val="Heading2"/>
      </w:pPr>
      <w:r>
        <w:lastRenderedPageBreak/>
        <w:t>tombes</w:t>
      </w:r>
    </w:p>
    <w:p w14:paraId="4C9211A8" w14:textId="77777777" w:rsidR="009535EE" w:rsidRDefault="009535EE" w:rsidP="009535EE">
      <w:pPr>
        <w:rPr>
          <w:lang w:val="fr-FR"/>
        </w:rPr>
      </w:pPr>
    </w:p>
    <w:p w14:paraId="1ABC2DE1" w14:textId="77777777" w:rsidR="009535EE" w:rsidRPr="009535EE" w:rsidRDefault="009535EE" w:rsidP="009535EE">
      <w:pPr>
        <w:jc w:val="both"/>
        <w:rPr>
          <w:lang w:val="fr-FR"/>
        </w:rPr>
      </w:pPr>
      <w:r w:rsidRPr="009535EE">
        <w:rPr>
          <w:lang w:val="fr-FR"/>
        </w:rPr>
        <w:t>Les sépultures, jusqu'à douze dans une maison (n° 2), consistaient principalement en des dépôts d'un ou plusieurs crânes avec des os longs, des dépôts d'os longs, des crânes isolés (un ou plusieurs) et quelques squelettes, avec ou sans crâne, dans des positions contractées (Bienert sous presse).</w:t>
      </w:r>
      <w:r>
        <w:rPr>
          <w:lang w:val="fr-FR"/>
        </w:rPr>
        <w:t>(BIB 3388)</w:t>
      </w:r>
    </w:p>
    <w:p w14:paraId="4038CE08" w14:textId="77777777" w:rsidR="009535EE" w:rsidRDefault="009535EE" w:rsidP="00242C0F">
      <w:pPr>
        <w:rPr>
          <w:lang w:val="fr-FR"/>
        </w:rPr>
      </w:pPr>
    </w:p>
    <w:p w14:paraId="5E44D2B6" w14:textId="77777777" w:rsidR="009535EE" w:rsidRDefault="009535EE" w:rsidP="009535EE">
      <w:pPr>
        <w:pStyle w:val="Heading2"/>
      </w:pPr>
      <w:r>
        <w:t>caches</w:t>
      </w:r>
    </w:p>
    <w:p w14:paraId="115466BD" w14:textId="77777777" w:rsidR="009535EE" w:rsidRDefault="009535EE" w:rsidP="00242C0F">
      <w:pPr>
        <w:rPr>
          <w:lang w:val="fr-FR"/>
        </w:rPr>
      </w:pPr>
    </w:p>
    <w:p w14:paraId="6DF6133C" w14:textId="77777777" w:rsidR="009535EE" w:rsidRDefault="009535EE" w:rsidP="00242C0F">
      <w:pPr>
        <w:rPr>
          <w:lang w:val="fr-FR"/>
        </w:rPr>
      </w:pPr>
      <w:r>
        <w:rPr>
          <w:lang w:val="fr-FR"/>
        </w:rPr>
        <w:t>avec des crânes (BIB 3388)</w:t>
      </w:r>
    </w:p>
    <w:p w14:paraId="144CD5F1" w14:textId="77777777" w:rsidR="009535EE" w:rsidRDefault="009535EE" w:rsidP="00242C0F">
      <w:pPr>
        <w:rPr>
          <w:lang w:val="fr-FR"/>
        </w:rPr>
      </w:pPr>
    </w:p>
    <w:p w14:paraId="62B83CD0" w14:textId="77777777" w:rsidR="009535EE" w:rsidRDefault="009535EE" w:rsidP="009535EE">
      <w:pPr>
        <w:pStyle w:val="Heading2"/>
      </w:pPr>
      <w:r>
        <w:t>art</w:t>
      </w:r>
    </w:p>
    <w:p w14:paraId="5101F597" w14:textId="77777777" w:rsidR="009535EE" w:rsidRDefault="009535EE" w:rsidP="009535EE">
      <w:pPr>
        <w:rPr>
          <w:lang w:val="fr-FR"/>
        </w:rPr>
      </w:pPr>
    </w:p>
    <w:p w14:paraId="53378FA0" w14:textId="77777777" w:rsidR="009535EE" w:rsidRDefault="009535EE" w:rsidP="009535EE">
      <w:pPr>
        <w:rPr>
          <w:lang w:val="fr-FR"/>
        </w:rPr>
      </w:pPr>
      <w:r>
        <w:rPr>
          <w:lang w:val="fr-FR"/>
        </w:rPr>
        <w:t>Grandes sculptures en pierre anthropomorphe et zoomorphe, petites figurines (BIB 3388)</w:t>
      </w:r>
    </w:p>
    <w:p w14:paraId="158DCAF0" w14:textId="77777777" w:rsidR="009535EE" w:rsidRPr="009535EE" w:rsidRDefault="009535EE" w:rsidP="009535EE">
      <w:pPr>
        <w:jc w:val="both"/>
        <w:rPr>
          <w:lang w:val="fr-FR"/>
        </w:rPr>
      </w:pPr>
      <w:r>
        <w:rPr>
          <w:szCs w:val="26"/>
          <w:lang w:val="fr-FR" w:eastAsia="en-GB"/>
        </w:rPr>
        <w:t xml:space="preserve">Les </w:t>
      </w:r>
      <w:r w:rsidRPr="008F46B9">
        <w:rPr>
          <w:szCs w:val="26"/>
          <w:lang w:val="fr-FR" w:eastAsia="en-GB"/>
        </w:rPr>
        <w:t xml:space="preserve">sculptures </w:t>
      </w:r>
      <w:r>
        <w:rPr>
          <w:szCs w:val="26"/>
          <w:lang w:val="fr-FR" w:eastAsia="en-GB"/>
        </w:rPr>
        <w:t xml:space="preserve">en pierre </w:t>
      </w:r>
      <w:r w:rsidRPr="008F46B9">
        <w:rPr>
          <w:szCs w:val="26"/>
          <w:lang w:val="fr-FR" w:eastAsia="en-GB"/>
        </w:rPr>
        <w:t>avec</w:t>
      </w:r>
      <w:r>
        <w:rPr>
          <w:szCs w:val="26"/>
          <w:lang w:val="fr-FR" w:eastAsia="en-GB"/>
        </w:rPr>
        <w:t xml:space="preserve"> </w:t>
      </w:r>
      <w:r w:rsidRPr="008F46B9">
        <w:rPr>
          <w:szCs w:val="26"/>
          <w:lang w:val="fr-FR" w:eastAsia="en-GB"/>
        </w:rPr>
        <w:t xml:space="preserve">traits faciaux étaient présents à l'intérieur du bâtiment de culte </w:t>
      </w:r>
      <w:r>
        <w:rPr>
          <w:szCs w:val="26"/>
          <w:lang w:val="fr-FR" w:eastAsia="en-GB"/>
        </w:rPr>
        <w:t>(</w:t>
      </w:r>
      <w:r w:rsidRPr="008F46B9">
        <w:rPr>
          <w:szCs w:val="26"/>
          <w:lang w:val="fr-FR" w:eastAsia="en-GB"/>
        </w:rPr>
        <w:t>niveau</w:t>
      </w:r>
      <w:r>
        <w:rPr>
          <w:szCs w:val="26"/>
          <w:lang w:val="fr-FR" w:eastAsia="en-GB"/>
        </w:rPr>
        <w:t xml:space="preserve"> III) (BIB 2600)</w:t>
      </w:r>
    </w:p>
    <w:p w14:paraId="7BAF1C8B" w14:textId="77777777" w:rsidR="009535EE" w:rsidRDefault="009535EE" w:rsidP="00242C0F">
      <w:pPr>
        <w:rPr>
          <w:lang w:val="fr-FR"/>
        </w:rPr>
      </w:pPr>
    </w:p>
    <w:p w14:paraId="07E70C04" w14:textId="77777777" w:rsidR="009535EE" w:rsidRDefault="009535EE" w:rsidP="009535EE">
      <w:pPr>
        <w:pStyle w:val="Heading3"/>
      </w:pPr>
      <w:r>
        <w:t>TAC</w:t>
      </w:r>
    </w:p>
    <w:p w14:paraId="45C4B152" w14:textId="77777777" w:rsidR="009535EE" w:rsidRDefault="009535EE" w:rsidP="00242C0F">
      <w:pPr>
        <w:rPr>
          <w:lang w:val="fr-FR"/>
        </w:rPr>
      </w:pPr>
    </w:p>
    <w:p w14:paraId="25D375A6" w14:textId="77777777" w:rsidR="009535EE" w:rsidRDefault="009535EE" w:rsidP="009535EE">
      <w:pPr>
        <w:pStyle w:val="Heading4"/>
      </w:pPr>
      <w:r>
        <w:t>Thèmes</w:t>
      </w:r>
    </w:p>
    <w:p w14:paraId="3C55397F" w14:textId="77777777" w:rsidR="009535EE" w:rsidRDefault="009535EE" w:rsidP="009535EE">
      <w:pPr>
        <w:rPr>
          <w:lang w:val="fr-FR" w:eastAsia="fr-FR"/>
        </w:rPr>
      </w:pPr>
    </w:p>
    <w:p w14:paraId="2C8B8EF6" w14:textId="77777777" w:rsidR="009535EE" w:rsidRDefault="009535EE" w:rsidP="009535EE">
      <w:pPr>
        <w:pStyle w:val="Heading5"/>
        <w:rPr>
          <w:lang w:eastAsia="fr-FR"/>
        </w:rPr>
      </w:pPr>
      <w:r>
        <w:rPr>
          <w:lang w:eastAsia="fr-FR"/>
        </w:rPr>
        <w:t>anthropomorphes</w:t>
      </w:r>
    </w:p>
    <w:p w14:paraId="00F83456" w14:textId="77777777" w:rsidR="009535EE" w:rsidRDefault="009535EE" w:rsidP="009535EE">
      <w:pPr>
        <w:rPr>
          <w:lang w:val="fr-FR" w:eastAsia="fr-FR"/>
        </w:rPr>
      </w:pPr>
    </w:p>
    <w:p w14:paraId="4CFC66DD" w14:textId="32C19D16" w:rsidR="009535EE" w:rsidRDefault="009535EE" w:rsidP="009535EE">
      <w:pPr>
        <w:jc w:val="both"/>
        <w:rPr>
          <w:szCs w:val="26"/>
          <w:lang w:val="fr-FR" w:eastAsia="en-GB"/>
        </w:rPr>
      </w:pPr>
      <w:r w:rsidRPr="002A4246">
        <w:rPr>
          <w:lang w:val="fr-FR"/>
        </w:rPr>
        <w:t xml:space="preserve">Statuettes humaines (BIB 2600) </w:t>
      </w:r>
      <w:r w:rsidRPr="002A4246">
        <w:rPr>
          <w:szCs w:val="26"/>
          <w:lang w:val="fr-FR" w:eastAsia="en-GB"/>
        </w:rPr>
        <w:t xml:space="preserve">représentations portables de visages humains (BIB 2600) </w:t>
      </w:r>
      <w:r>
        <w:rPr>
          <w:szCs w:val="26"/>
          <w:lang w:val="fr-FR" w:eastAsia="en-GB"/>
        </w:rPr>
        <w:t>EPPNB</w:t>
      </w:r>
      <w:r w:rsidRPr="002A4246">
        <w:rPr>
          <w:szCs w:val="26"/>
          <w:lang w:val="fr-FR" w:eastAsia="en-GB"/>
        </w:rPr>
        <w:t>–</w:t>
      </w:r>
      <w:hyperlink r:id="rId514" w:anchor="Cul_PPNB_moyen" w:history="1">
        <w:r w:rsidRPr="009535EE">
          <w:rPr>
            <w:rStyle w:val="Hyperlink"/>
            <w:szCs w:val="26"/>
            <w:lang w:val="fr-FR" w:eastAsia="en-GB"/>
          </w:rPr>
          <w:t>MPPNB</w:t>
        </w:r>
      </w:hyperlink>
      <w:r w:rsidRPr="009535EE">
        <w:rPr>
          <w:szCs w:val="26"/>
          <w:lang w:val="fr-FR" w:eastAsia="en-GB"/>
        </w:rPr>
        <w:t xml:space="preserve"> </w:t>
      </w:r>
      <w:r w:rsidRPr="002A4246">
        <w:rPr>
          <w:szCs w:val="26"/>
          <w:lang w:val="fr-FR" w:eastAsia="en-GB"/>
        </w:rPr>
        <w:t>(BIB 2600)</w:t>
      </w:r>
    </w:p>
    <w:p w14:paraId="0A02F8CB" w14:textId="77777777" w:rsidR="009535EE" w:rsidRDefault="009535EE" w:rsidP="009535EE">
      <w:pPr>
        <w:jc w:val="both"/>
        <w:rPr>
          <w:szCs w:val="26"/>
          <w:lang w:val="fr-FR" w:eastAsia="en-GB"/>
        </w:rPr>
      </w:pPr>
      <w:r w:rsidRPr="008F46B9">
        <w:rPr>
          <w:lang w:val="fr-FR"/>
        </w:rPr>
        <w:t xml:space="preserve">A coté des représentations humaines monumentales, plus de 600 figurines anthropomorphes en argile trouvées en contexte domestique et 6 miniatures de têtes humaines en pierre (BIB 2600). Pour </w:t>
      </w:r>
      <w:r w:rsidRPr="008F46B9">
        <w:rPr>
          <w:szCs w:val="26"/>
          <w:lang w:val="fr-FR" w:eastAsia="en-GB"/>
        </w:rPr>
        <w:t>Hauptmann (2011) malgré la différence de contexte, les similitudes formelles évoqueraient des signifcations équivalentes (BIB 2600)</w:t>
      </w:r>
    </w:p>
    <w:p w14:paraId="2F0F2DC8" w14:textId="77777777" w:rsidR="009535EE" w:rsidRPr="008F46B9" w:rsidRDefault="009535EE" w:rsidP="009535EE">
      <w:pPr>
        <w:jc w:val="both"/>
        <w:rPr>
          <w:lang w:val="fr-FR"/>
        </w:rPr>
      </w:pPr>
      <w:r w:rsidRPr="009535EE">
        <w:rPr>
          <w:lang w:val="fr-FR"/>
        </w:rPr>
        <w:t xml:space="preserve">Les figurines humaines se subdivisent en figurines féminines assises (femmes avec enfant, femmes enceintes) et en figurines masculines qui, contrairement aux attentes, sont les plus fréquentes. </w:t>
      </w:r>
      <w:r>
        <w:rPr>
          <w:lang w:val="fr-FR"/>
        </w:rPr>
        <w:t>(BIB 3388)</w:t>
      </w:r>
    </w:p>
    <w:p w14:paraId="745C27AC" w14:textId="77777777" w:rsidR="009535EE" w:rsidRDefault="009535EE" w:rsidP="009535EE">
      <w:pPr>
        <w:rPr>
          <w:lang w:val="fr-FR" w:eastAsia="fr-FR"/>
        </w:rPr>
      </w:pPr>
    </w:p>
    <w:p w14:paraId="0E6ADF68" w14:textId="77777777" w:rsidR="009535EE" w:rsidRDefault="009535EE" w:rsidP="009535EE">
      <w:pPr>
        <w:pStyle w:val="Heading5"/>
      </w:pPr>
      <w:r>
        <w:t>zoomorphes</w:t>
      </w:r>
    </w:p>
    <w:p w14:paraId="35095E3E" w14:textId="77777777" w:rsidR="009535EE" w:rsidRPr="009535EE" w:rsidRDefault="009535EE" w:rsidP="009535EE">
      <w:pPr>
        <w:rPr>
          <w:lang w:val="fr-FR" w:eastAsia="fr-FR"/>
        </w:rPr>
      </w:pPr>
    </w:p>
    <w:p w14:paraId="4371329C" w14:textId="2E5F5600" w:rsidR="009535EE" w:rsidRDefault="009535EE" w:rsidP="009535EE">
      <w:pPr>
        <w:jc w:val="both"/>
        <w:rPr>
          <w:lang w:val="fr-FR"/>
        </w:rPr>
      </w:pPr>
      <w:r>
        <w:rPr>
          <w:lang w:val="fr-FR"/>
        </w:rPr>
        <w:t xml:space="preserve">Représentation d'un </w:t>
      </w:r>
      <w:hyperlink r:id="rId515" w:anchor="vautours" w:history="1">
        <w:r w:rsidRPr="00DF7AC6">
          <w:rPr>
            <w:rStyle w:val="Hyperlink"/>
            <w:lang w:val="fr-FR"/>
          </w:rPr>
          <w:t>oiseau de proie</w:t>
        </w:r>
      </w:hyperlink>
      <w:r>
        <w:rPr>
          <w:lang w:val="fr-FR"/>
        </w:rPr>
        <w:t xml:space="preserve"> perché sur la tête de deux figures humaines (BIB 2733). </w:t>
      </w:r>
      <w:r w:rsidRPr="0032190F">
        <w:rPr>
          <w:lang w:val="fr-FR"/>
        </w:rPr>
        <w:t xml:space="preserve">Omniprésence du thème du serpent dans le </w:t>
      </w:r>
      <w:r w:rsidRPr="0032190F">
        <w:rPr>
          <w:i/>
          <w:lang w:val="fr-FR"/>
        </w:rPr>
        <w:t>snake building</w:t>
      </w:r>
      <w:r>
        <w:rPr>
          <w:lang w:val="fr-FR"/>
        </w:rPr>
        <w:t xml:space="preserve"> (BIB ?) </w:t>
      </w:r>
      <w:r w:rsidRPr="009535EE">
        <w:rPr>
          <w:lang w:val="fr-FR"/>
        </w:rPr>
        <w:t>Les quelques figurines animales en argile sont principalement des bovidés (Morsch sous presse)</w:t>
      </w:r>
      <w:r>
        <w:rPr>
          <w:lang w:val="fr-FR"/>
        </w:rPr>
        <w:t xml:space="preserve"> (BIB 3388)</w:t>
      </w:r>
      <w:r w:rsidRPr="009535EE">
        <w:rPr>
          <w:lang w:val="fr-FR"/>
        </w:rPr>
        <w:t xml:space="preserve">. </w:t>
      </w:r>
    </w:p>
    <w:p w14:paraId="68AF6C73" w14:textId="77777777" w:rsidR="009535EE" w:rsidRDefault="009535EE" w:rsidP="00242C0F">
      <w:pPr>
        <w:rPr>
          <w:lang w:val="fr-FR"/>
        </w:rPr>
      </w:pPr>
    </w:p>
    <w:p w14:paraId="2CE0798E" w14:textId="77777777" w:rsidR="009535EE" w:rsidRDefault="009535EE" w:rsidP="009535EE">
      <w:pPr>
        <w:pStyle w:val="Heading3"/>
      </w:pPr>
      <w:r>
        <w:t>figurines</w:t>
      </w:r>
    </w:p>
    <w:p w14:paraId="3AA40724" w14:textId="77777777" w:rsidR="009535EE" w:rsidRDefault="009535EE" w:rsidP="009535EE">
      <w:pPr>
        <w:rPr>
          <w:lang w:val="fr-FR" w:eastAsia="fr-FR"/>
        </w:rPr>
      </w:pPr>
    </w:p>
    <w:p w14:paraId="41B2BFA7" w14:textId="77777777" w:rsidR="009535EE" w:rsidRPr="009535EE" w:rsidRDefault="009535EE" w:rsidP="009535EE">
      <w:pPr>
        <w:jc w:val="both"/>
        <w:rPr>
          <w:lang w:val="fr-FR"/>
        </w:rPr>
      </w:pPr>
      <w:r w:rsidRPr="009535EE">
        <w:rPr>
          <w:lang w:val="fr-FR"/>
        </w:rPr>
        <w:t xml:space="preserve">Les figurines en argile et en pierre sont pratiquement absentes des édifices cultuels (Morsch, sous presse). </w:t>
      </w:r>
      <w:r>
        <w:rPr>
          <w:lang w:val="fr-FR"/>
        </w:rPr>
        <w:t>(BIB 3388)</w:t>
      </w:r>
    </w:p>
    <w:p w14:paraId="016F3FC4" w14:textId="77777777" w:rsidR="009535EE" w:rsidRDefault="009535EE" w:rsidP="009535EE">
      <w:pPr>
        <w:rPr>
          <w:lang w:val="fr-FR" w:eastAsia="fr-FR"/>
        </w:rPr>
      </w:pPr>
    </w:p>
    <w:p w14:paraId="23EDEA5E" w14:textId="77777777" w:rsidR="009535EE" w:rsidRDefault="009535EE" w:rsidP="009535EE">
      <w:pPr>
        <w:pStyle w:val="Heading4"/>
      </w:pPr>
      <w:r>
        <w:t>en pierre</w:t>
      </w:r>
    </w:p>
    <w:p w14:paraId="7944D969" w14:textId="77777777" w:rsidR="009535EE" w:rsidRPr="009535EE" w:rsidRDefault="009535EE" w:rsidP="009535EE">
      <w:pPr>
        <w:rPr>
          <w:lang w:val="fr-FR" w:eastAsia="fr-FR"/>
        </w:rPr>
      </w:pPr>
    </w:p>
    <w:p w14:paraId="61557E80" w14:textId="77777777" w:rsidR="009535EE" w:rsidRDefault="009535EE" w:rsidP="009535EE">
      <w:pPr>
        <w:jc w:val="both"/>
        <w:rPr>
          <w:lang w:val="fr-FR"/>
        </w:rPr>
      </w:pPr>
      <w:r w:rsidRPr="009535EE">
        <w:rPr>
          <w:lang w:val="fr-FR"/>
        </w:rPr>
        <w:lastRenderedPageBreak/>
        <w:t xml:space="preserve">Le sujet et le contexte des petites figurines en pierre sont assez différents de ceux des figurines en argile. On pense qu'elles doivent être considérées comme des représentations miniatures des grandes sculptures en pierre des bâtiments de culte II et III ; elles comprennent des têtes humaines et des piliers miniatures qui reprennent les motifs des grands piliers anthropomorphes. En dehors de ceux-ci, différentes sortes d'animaux sauvages (par exemple des lions, des ours, des vautours) semblent avoir été représentées (Morsch pers. comm.). </w:t>
      </w:r>
      <w:r>
        <w:rPr>
          <w:lang w:val="fr-FR"/>
        </w:rPr>
        <w:t>(BIB 3388)</w:t>
      </w:r>
    </w:p>
    <w:p w14:paraId="27E2E592" w14:textId="77777777" w:rsidR="009535EE" w:rsidRDefault="009535EE" w:rsidP="009535EE">
      <w:pPr>
        <w:jc w:val="both"/>
        <w:rPr>
          <w:lang w:val="fr-FR"/>
        </w:rPr>
      </w:pPr>
    </w:p>
    <w:p w14:paraId="468DC930" w14:textId="77777777" w:rsidR="009535EE" w:rsidRDefault="009535EE" w:rsidP="009535EE">
      <w:pPr>
        <w:pStyle w:val="Heading4"/>
      </w:pPr>
      <w:r>
        <w:t>en argile</w:t>
      </w:r>
    </w:p>
    <w:p w14:paraId="486C044A" w14:textId="77777777" w:rsidR="009535EE" w:rsidRDefault="009535EE" w:rsidP="00242C0F">
      <w:pPr>
        <w:rPr>
          <w:lang w:val="fr-FR"/>
        </w:rPr>
      </w:pPr>
    </w:p>
    <w:p w14:paraId="72ED5A27" w14:textId="77777777" w:rsidR="009535EE" w:rsidRDefault="009535EE" w:rsidP="009535EE">
      <w:pPr>
        <w:jc w:val="both"/>
        <w:rPr>
          <w:lang w:val="fr-FR"/>
        </w:rPr>
      </w:pPr>
      <w:r w:rsidRPr="009535EE">
        <w:rPr>
          <w:lang w:val="fr-FR"/>
        </w:rPr>
        <w:t xml:space="preserve">Les figurines en argile ont une forme différente </w:t>
      </w:r>
      <w:r>
        <w:rPr>
          <w:lang w:val="fr-FR"/>
        </w:rPr>
        <w:t xml:space="preserve">de celles en pierre </w:t>
      </w:r>
      <w:r w:rsidRPr="009535EE">
        <w:rPr>
          <w:lang w:val="fr-FR"/>
        </w:rPr>
        <w:t xml:space="preserve">et les représentations d'animaux sont rares. </w:t>
      </w:r>
      <w:r>
        <w:rPr>
          <w:lang w:val="fr-FR"/>
        </w:rPr>
        <w:t>(BIB 3388)</w:t>
      </w:r>
    </w:p>
    <w:p w14:paraId="16A8911E" w14:textId="77777777" w:rsidR="009535EE" w:rsidRDefault="009535EE" w:rsidP="00242C0F">
      <w:pPr>
        <w:rPr>
          <w:lang w:val="fr-FR"/>
        </w:rPr>
      </w:pPr>
    </w:p>
    <w:p w14:paraId="5BD3E49E" w14:textId="77777777" w:rsidR="009F1939" w:rsidRPr="0032190F" w:rsidRDefault="009F1939" w:rsidP="00242C0F">
      <w:pPr>
        <w:rPr>
          <w:lang w:val="fr-FR"/>
        </w:rPr>
      </w:pPr>
    </w:p>
    <w:p w14:paraId="6AF66E7E" w14:textId="77777777" w:rsidR="00DD7A66" w:rsidRPr="0032190F" w:rsidRDefault="00DD7A66" w:rsidP="00426FF9">
      <w:pPr>
        <w:pStyle w:val="Heading1"/>
      </w:pPr>
      <w:bookmarkStart w:id="282" w:name="Sit_Cayonu"/>
      <w:r w:rsidRPr="0032190F">
        <w:t>ÇAY</w:t>
      </w:r>
      <w:r w:rsidR="00BA150E">
        <w:t>O</w:t>
      </w:r>
      <w:r w:rsidRPr="0032190F">
        <w:t>N</w:t>
      </w:r>
      <w:r w:rsidR="00BA150E">
        <w:t>U</w:t>
      </w:r>
    </w:p>
    <w:bookmarkEnd w:id="282"/>
    <w:p w14:paraId="0AF9C399" w14:textId="77777777" w:rsidR="00DD7A66" w:rsidRPr="00BA150E" w:rsidRDefault="00E326B9" w:rsidP="00242C0F">
      <w:pPr>
        <w:rPr>
          <w:sz w:val="20"/>
          <w:lang w:val="fr-FR"/>
        </w:rPr>
      </w:pPr>
      <w:r w:rsidRPr="00BA150E">
        <w:rPr>
          <w:sz w:val="20"/>
          <w:lang w:val="fr-FR"/>
        </w:rPr>
        <w:t>Cayonu, Cayonü, Çayonu</w:t>
      </w:r>
    </w:p>
    <w:p w14:paraId="2AD186BF" w14:textId="77777777" w:rsidR="00E326B9" w:rsidRPr="0032190F" w:rsidRDefault="00E326B9" w:rsidP="00242C0F">
      <w:pPr>
        <w:rPr>
          <w:lang w:val="fr-FR"/>
        </w:rPr>
      </w:pPr>
    </w:p>
    <w:p w14:paraId="432B0FC6" w14:textId="057D3852" w:rsidR="00BA150E" w:rsidRPr="0032190F" w:rsidRDefault="00BA150E" w:rsidP="009535EE">
      <w:pPr>
        <w:jc w:val="both"/>
        <w:rPr>
          <w:lang w:val="fr-FR"/>
        </w:rPr>
      </w:pPr>
      <w:r w:rsidRPr="0032190F">
        <w:rPr>
          <w:lang w:val="fr-FR"/>
        </w:rPr>
        <w:t xml:space="preserve">Le site de Caÿonü est situé près du cours supérieur de l’Euphrate et du Tigre, au pied du Taurus. Occupation entre 8500 et 6500 (plus entre 9 500 et 7000) soit durant le </w:t>
      </w:r>
      <w:hyperlink r:id="rId516" w:anchor="Cul_PPNB" w:history="1">
        <w:r w:rsidRPr="0032190F">
          <w:rPr>
            <w:rStyle w:val="Hyperlink"/>
            <w:lang w:val="fr-FR"/>
          </w:rPr>
          <w:t>PPNB</w:t>
        </w:r>
      </w:hyperlink>
      <w:r w:rsidRPr="0032190F">
        <w:rPr>
          <w:lang w:val="fr-FR"/>
        </w:rPr>
        <w:t xml:space="preserve">. </w:t>
      </w:r>
      <w:r w:rsidR="009535EE" w:rsidRPr="00E326B9">
        <w:rPr>
          <w:lang w:val="fr-FR"/>
        </w:rPr>
        <w:t>Turquie.</w:t>
      </w:r>
      <w:r w:rsidR="009535EE">
        <w:rPr>
          <w:i/>
          <w:lang w:val="fr-FR"/>
        </w:rPr>
        <w:t xml:space="preserve"> </w:t>
      </w:r>
      <w:r w:rsidR="009535EE">
        <w:rPr>
          <w:szCs w:val="26"/>
          <w:lang w:val="fr-FR" w:eastAsia="en-GB"/>
        </w:rPr>
        <w:t xml:space="preserve">Premier niveaux du tell sont datés du </w:t>
      </w:r>
      <w:hyperlink r:id="rId517" w:anchor="Cul_PPNA" w:history="1">
        <w:r w:rsidR="009535EE" w:rsidRPr="009535EE">
          <w:rPr>
            <w:rStyle w:val="Hyperlink"/>
            <w:lang w:val="fr-FR"/>
          </w:rPr>
          <w:t>PPNA</w:t>
        </w:r>
      </w:hyperlink>
      <w:r w:rsidR="009535EE" w:rsidRPr="009535EE">
        <w:rPr>
          <w:lang w:val="fr-FR"/>
        </w:rPr>
        <w:t xml:space="preserve"> mais les occupations sont très importantes pour le PPNB</w:t>
      </w:r>
      <w:r w:rsidR="009535EE">
        <w:rPr>
          <w:lang w:val="fr-FR"/>
        </w:rPr>
        <w:t>, 800-6900 BC, soit entre le EPPNB et le LPPNB</w:t>
      </w:r>
      <w:r w:rsidR="009535EE" w:rsidRPr="009535EE">
        <w:rPr>
          <w:lang w:val="fr-FR"/>
        </w:rPr>
        <w:t xml:space="preserve"> </w:t>
      </w:r>
      <w:r w:rsidR="009535EE">
        <w:rPr>
          <w:lang w:val="fr-FR"/>
        </w:rPr>
        <w:t xml:space="preserve">(Ozdogan 1999) </w:t>
      </w:r>
      <w:r w:rsidR="009535EE" w:rsidRPr="009535EE">
        <w:rPr>
          <w:lang w:val="fr-FR"/>
        </w:rPr>
        <w:t xml:space="preserve">(BIB 3388) </w:t>
      </w:r>
      <w:r w:rsidR="009535EE">
        <w:rPr>
          <w:szCs w:val="26"/>
          <w:lang w:val="fr-FR" w:eastAsia="en-GB"/>
        </w:rPr>
        <w:t>EPPNB</w:t>
      </w:r>
      <w:r w:rsidR="009535EE" w:rsidRPr="002A4246">
        <w:rPr>
          <w:szCs w:val="26"/>
          <w:lang w:val="fr-FR" w:eastAsia="en-GB"/>
        </w:rPr>
        <w:t>–</w:t>
      </w:r>
      <w:r w:rsidR="009535EE">
        <w:rPr>
          <w:szCs w:val="26"/>
          <w:lang w:val="fr-FR" w:eastAsia="en-GB"/>
        </w:rPr>
        <w:t>M</w:t>
      </w:r>
      <w:r w:rsidR="009535EE" w:rsidRPr="002A4246">
        <w:rPr>
          <w:szCs w:val="26"/>
          <w:lang w:val="fr-FR" w:eastAsia="en-GB"/>
        </w:rPr>
        <w:t>PPNB (BIB 2600)</w:t>
      </w:r>
      <w:r w:rsidR="009535EE">
        <w:rPr>
          <w:szCs w:val="26"/>
          <w:lang w:val="fr-FR" w:eastAsia="en-GB"/>
        </w:rPr>
        <w:t xml:space="preserve"> </w:t>
      </w:r>
      <w:r w:rsidRPr="0032190F">
        <w:rPr>
          <w:lang w:val="fr-FR"/>
        </w:rPr>
        <w:t>Fouilles dirigées par R. J. Braidwood et H. Cambel durant les années 60. Depu</w:t>
      </w:r>
      <w:r w:rsidR="009535EE">
        <w:rPr>
          <w:lang w:val="fr-FR"/>
        </w:rPr>
        <w:t>is plusieurs année par Ozdogan.</w:t>
      </w:r>
    </w:p>
    <w:p w14:paraId="6608F638" w14:textId="77777777" w:rsidR="00BA150E" w:rsidRPr="0032190F" w:rsidRDefault="00BA150E" w:rsidP="007A6B4A">
      <w:pPr>
        <w:rPr>
          <w:lang w:val="fr-FR"/>
        </w:rPr>
      </w:pPr>
    </w:p>
    <w:p w14:paraId="00DAB3A4" w14:textId="77777777" w:rsidR="00BA150E" w:rsidRDefault="00BA150E" w:rsidP="007A6B4A">
      <w:pPr>
        <w:rPr>
          <w:lang w:val="fr-FR"/>
        </w:rPr>
      </w:pPr>
    </w:p>
    <w:p w14:paraId="612A4044" w14:textId="77777777" w:rsidR="009535EE" w:rsidRDefault="009535EE" w:rsidP="007A6B4A">
      <w:pPr>
        <w:pStyle w:val="Heading2"/>
      </w:pPr>
      <w:r>
        <w:t>répartition spatiale</w:t>
      </w:r>
    </w:p>
    <w:p w14:paraId="2CF0588E" w14:textId="77777777" w:rsidR="009535EE" w:rsidRDefault="009535EE" w:rsidP="007A6B4A">
      <w:pPr>
        <w:rPr>
          <w:lang w:val="fr-FR"/>
        </w:rPr>
      </w:pPr>
    </w:p>
    <w:p w14:paraId="1B821B73" w14:textId="02BAF37D" w:rsidR="009535EE" w:rsidRDefault="009535EE" w:rsidP="007A6B4A">
      <w:pPr>
        <w:jc w:val="both"/>
        <w:rPr>
          <w:lang w:val="fr-FR"/>
        </w:rPr>
      </w:pPr>
      <w:r>
        <w:rPr>
          <w:lang w:val="fr-FR"/>
        </w:rPr>
        <w:t>O</w:t>
      </w:r>
      <w:r w:rsidRPr="009F1939">
        <w:rPr>
          <w:lang w:val="fr-FR"/>
        </w:rPr>
        <w:t xml:space="preserve">n attribue aux bâtiments des sites de </w:t>
      </w:r>
      <w:hyperlink r:id="rId518" w:anchor="Sit_Nevali_Cori" w:history="1">
        <w:r w:rsidRPr="009F1939">
          <w:rPr>
            <w:rStyle w:val="Hyperlink"/>
            <w:lang w:val="fr-FR"/>
          </w:rPr>
          <w:t>Nevali Cori</w:t>
        </w:r>
      </w:hyperlink>
      <w:r w:rsidRPr="009F1939">
        <w:rPr>
          <w:lang w:val="fr-FR"/>
        </w:rPr>
        <w:t xml:space="preserve">, de </w:t>
      </w:r>
      <w:hyperlink r:id="rId519" w:anchor="Sit_Gobekli_Tepe" w:history="1">
        <w:r w:rsidRPr="009F1939">
          <w:rPr>
            <w:rStyle w:val="Hyperlink"/>
            <w:lang w:val="fr-FR"/>
          </w:rPr>
          <w:t>Gobelki Tepe</w:t>
        </w:r>
      </w:hyperlink>
      <w:r w:rsidRPr="009F1939">
        <w:rPr>
          <w:lang w:val="fr-FR"/>
        </w:rPr>
        <w:t xml:space="preserve"> ou de Çayonu, la fonction de sanctuaire (Aurenche et Kozlowski 1999 : 180)</w:t>
      </w:r>
      <w:r>
        <w:rPr>
          <w:lang w:val="fr-FR"/>
        </w:rPr>
        <w:t>(BIB 2793). L'architecture de Cayonu s</w:t>
      </w:r>
      <w:r w:rsidRPr="0032190F">
        <w:rPr>
          <w:lang w:val="fr-FR"/>
        </w:rPr>
        <w:t>e caractérise par une architecture fortement standadisée, , autant dans les plans extérieurs et intérieur des maisons, que dans leurs dimensions, orientations, et techniques de constructtions. Ces éléments montrent une plannification ainsi qu’une continuité dans l’évolution de l’occupationselon Ozdogan</w:t>
      </w:r>
      <w:r>
        <w:rPr>
          <w:lang w:val="fr-FR"/>
        </w:rPr>
        <w:t xml:space="preserve"> (BIB 125 ?)</w:t>
      </w:r>
      <w:r w:rsidRPr="0032190F">
        <w:rPr>
          <w:lang w:val="fr-FR"/>
        </w:rPr>
        <w:t>.</w:t>
      </w:r>
    </w:p>
    <w:p w14:paraId="6963D8C7" w14:textId="77777777" w:rsidR="009535EE" w:rsidRDefault="009535EE" w:rsidP="007A6B4A">
      <w:pPr>
        <w:rPr>
          <w:lang w:val="fr-FR"/>
        </w:rPr>
      </w:pPr>
    </w:p>
    <w:p w14:paraId="36802781" w14:textId="77777777" w:rsidR="009535EE" w:rsidRPr="0032190F" w:rsidRDefault="009535EE" w:rsidP="007A6B4A">
      <w:pPr>
        <w:jc w:val="both"/>
        <w:rPr>
          <w:lang w:val="fr-FR"/>
        </w:rPr>
      </w:pPr>
      <w:r w:rsidRPr="0032190F">
        <w:rPr>
          <w:lang w:val="fr-FR"/>
        </w:rPr>
        <w:t xml:space="preserve">On note le remplacement des anciennes structures ovales semi-enterrées par de grandes maisons rectangulaires construites sur une plate-forme qui les isole du sol. Dans un second temps on identifie des bâtiments à trois pièces transversales, aux murs enduits munis d’un four ou d’un foyer (ID_125 p. 67). </w:t>
      </w:r>
    </w:p>
    <w:p w14:paraId="6D785834" w14:textId="77777777" w:rsidR="009535EE" w:rsidRPr="0032190F" w:rsidRDefault="009535EE" w:rsidP="007A6B4A">
      <w:pPr>
        <w:rPr>
          <w:lang w:val="fr-FR"/>
        </w:rPr>
      </w:pPr>
    </w:p>
    <w:p w14:paraId="3CDCA2A6" w14:textId="77777777" w:rsidR="009535EE" w:rsidRPr="0032190F" w:rsidRDefault="009535EE" w:rsidP="007A6B4A">
      <w:pPr>
        <w:rPr>
          <w:lang w:val="fr-FR"/>
        </w:rPr>
      </w:pPr>
      <w:r w:rsidRPr="0032190F">
        <w:rPr>
          <w:lang w:val="fr-FR"/>
        </w:rPr>
        <w:t>Une stratigraphie en 6 sous-phases :</w:t>
      </w:r>
    </w:p>
    <w:p w14:paraId="77589989" w14:textId="77777777" w:rsidR="009535EE" w:rsidRPr="0032190F" w:rsidRDefault="009535EE" w:rsidP="007A6B4A">
      <w:pPr>
        <w:rPr>
          <w:lang w:val="fr-FR"/>
        </w:rPr>
      </w:pPr>
    </w:p>
    <w:p w14:paraId="1D0717CE" w14:textId="77777777" w:rsidR="009535EE" w:rsidRPr="007360D2" w:rsidRDefault="009535EE" w:rsidP="007A6B4A">
      <w:pPr>
        <w:ind w:left="709"/>
      </w:pPr>
      <w:r w:rsidRPr="007360D2">
        <w:t>1.</w:t>
      </w:r>
      <w:r w:rsidRPr="007360D2">
        <w:tab/>
      </w:r>
      <w:r w:rsidRPr="00801399">
        <w:rPr>
          <w:i/>
        </w:rPr>
        <w:t>Round plan building</w:t>
      </w:r>
    </w:p>
    <w:p w14:paraId="3428F734" w14:textId="77777777" w:rsidR="009535EE" w:rsidRPr="007360D2" w:rsidRDefault="009535EE" w:rsidP="007A6B4A">
      <w:pPr>
        <w:ind w:left="709"/>
      </w:pPr>
      <w:r w:rsidRPr="007360D2">
        <w:t>2.</w:t>
      </w:r>
      <w:r w:rsidRPr="007360D2">
        <w:tab/>
      </w:r>
      <w:r w:rsidRPr="00801399">
        <w:rPr>
          <w:i/>
        </w:rPr>
        <w:t>Grill plan building</w:t>
      </w:r>
    </w:p>
    <w:p w14:paraId="22A056AA" w14:textId="77777777" w:rsidR="009535EE" w:rsidRPr="007360D2" w:rsidRDefault="009535EE" w:rsidP="007A6B4A">
      <w:pPr>
        <w:ind w:left="709"/>
      </w:pPr>
      <w:r w:rsidRPr="007360D2">
        <w:t>3.</w:t>
      </w:r>
      <w:r w:rsidRPr="007360D2">
        <w:tab/>
      </w:r>
      <w:r w:rsidRPr="00801399">
        <w:rPr>
          <w:i/>
        </w:rPr>
        <w:t>Chanelled plan building</w:t>
      </w:r>
    </w:p>
    <w:p w14:paraId="7C298A40" w14:textId="77777777" w:rsidR="009535EE" w:rsidRPr="007360D2" w:rsidRDefault="009535EE" w:rsidP="007A6B4A">
      <w:pPr>
        <w:ind w:left="709"/>
      </w:pPr>
      <w:r w:rsidRPr="007360D2">
        <w:t>4.</w:t>
      </w:r>
      <w:r w:rsidRPr="007360D2">
        <w:tab/>
      </w:r>
      <w:r w:rsidRPr="00801399">
        <w:rPr>
          <w:i/>
        </w:rPr>
        <w:t>Cobble plan building</w:t>
      </w:r>
    </w:p>
    <w:p w14:paraId="60A9B8ED" w14:textId="77777777" w:rsidR="009535EE" w:rsidRPr="007360D2" w:rsidRDefault="009535EE" w:rsidP="007A6B4A">
      <w:pPr>
        <w:ind w:left="709"/>
      </w:pPr>
      <w:r w:rsidRPr="007360D2">
        <w:t>5.</w:t>
      </w:r>
      <w:r w:rsidRPr="007360D2">
        <w:tab/>
      </w:r>
      <w:r w:rsidRPr="00801399">
        <w:rPr>
          <w:i/>
        </w:rPr>
        <w:t>Cell plan building</w:t>
      </w:r>
      <w:r w:rsidRPr="007360D2">
        <w:t xml:space="preserve"> (niveau 4)</w:t>
      </w:r>
    </w:p>
    <w:p w14:paraId="6A2849B7" w14:textId="77777777" w:rsidR="009535EE" w:rsidRPr="007360D2" w:rsidRDefault="009535EE" w:rsidP="007A6B4A">
      <w:pPr>
        <w:ind w:left="709"/>
      </w:pPr>
      <w:r w:rsidRPr="007360D2">
        <w:t>6.</w:t>
      </w:r>
      <w:r w:rsidRPr="007360D2">
        <w:tab/>
      </w:r>
      <w:r w:rsidRPr="00801399">
        <w:rPr>
          <w:i/>
        </w:rPr>
        <w:t>Large room building</w:t>
      </w:r>
    </w:p>
    <w:p w14:paraId="26A0E7B8" w14:textId="77777777" w:rsidR="009535EE" w:rsidRDefault="009535EE" w:rsidP="007A6B4A"/>
    <w:p w14:paraId="05E64973" w14:textId="77777777" w:rsidR="009535EE" w:rsidRPr="0032190F" w:rsidRDefault="009535EE" w:rsidP="007A6B4A">
      <w:pPr>
        <w:jc w:val="both"/>
        <w:rPr>
          <w:lang w:val="fr-FR"/>
        </w:rPr>
      </w:pPr>
      <w:r w:rsidRPr="0032190F">
        <w:rPr>
          <w:lang w:val="fr-FR"/>
        </w:rPr>
        <w:t xml:space="preserve">Dans le secteur oriental du site, une série d’édifices spéciaux quand à leur plan et leurs techniques de construction, aux fonctions non-résidentielles. Ils ont des espaces toujours rectangulaires, disposé transversalement par rapport à l’entrée, sans soubassement, mais avec un revêtement du sol </w:t>
      </w:r>
      <w:r w:rsidRPr="0032190F">
        <w:rPr>
          <w:lang w:val="fr-FR"/>
        </w:rPr>
        <w:lastRenderedPageBreak/>
        <w:t>très soigné à dallage ou terrazzo, monocellulaire mais au découpage tripartite, à l’aide de stèles, de pilastres, de lignes dessinées sur le sol, etc. (Flagstone et Terrazzo buiding) Dès la sous-phase 2 ces édifices se carctérisent par des dimmensions majeurs, accolés à une grande plaza entourée de stèle. Les bâtiments sont serrés.</w:t>
      </w:r>
      <w:r w:rsidRPr="009535EE">
        <w:rPr>
          <w:lang w:val="fr-FR"/>
        </w:rPr>
        <w:t xml:space="preserve"> </w:t>
      </w:r>
      <w:r>
        <w:rPr>
          <w:lang w:val="fr-FR"/>
        </w:rPr>
        <w:t>(BIB 125 ?)</w:t>
      </w:r>
      <w:r w:rsidRPr="0032190F">
        <w:rPr>
          <w:lang w:val="fr-FR"/>
        </w:rPr>
        <w:t>.</w:t>
      </w:r>
    </w:p>
    <w:p w14:paraId="6E9C7ED1" w14:textId="77777777" w:rsidR="009535EE" w:rsidRPr="0032190F" w:rsidRDefault="009535EE" w:rsidP="007A6B4A">
      <w:pPr>
        <w:rPr>
          <w:lang w:val="fr-FR"/>
        </w:rPr>
      </w:pPr>
    </w:p>
    <w:p w14:paraId="04BA010E" w14:textId="77777777" w:rsidR="009535EE" w:rsidRPr="009535EE" w:rsidRDefault="009535EE" w:rsidP="007A6B4A">
      <w:pPr>
        <w:rPr>
          <w:lang w:val="fr-FR"/>
        </w:rPr>
      </w:pPr>
      <w:r w:rsidRPr="0032190F">
        <w:rPr>
          <w:lang w:val="fr-FR"/>
        </w:rPr>
        <w:t xml:space="preserve">La cour : d’une superficie totale de </w:t>
      </w:r>
      <w:smartTag w:uri="urn:schemas-microsoft-com:office:smarttags" w:element="metricconverter">
        <w:smartTagPr>
          <w:attr w:name="ProductID" w:val="1 300 mﾲ"/>
        </w:smartTagPr>
        <w:r w:rsidRPr="0032190F">
          <w:rPr>
            <w:lang w:val="fr-FR"/>
          </w:rPr>
          <w:t>1 300 m²</w:t>
        </w:r>
      </w:smartTag>
      <w:r w:rsidRPr="0032190F">
        <w:rPr>
          <w:lang w:val="fr-FR"/>
        </w:rPr>
        <w:t xml:space="preserve"> dont l’espace intérieur est divisé. Elle est aménagée par une couche de terre battue, de galets et de diverses pierres formant une sorte de soubassement épais d’environ 10 à </w:t>
      </w:r>
      <w:smartTag w:uri="urn:schemas-microsoft-com:office:smarttags" w:element="metricconverter">
        <w:smartTagPr>
          <w:attr w:name="ProductID" w:val="35 cm"/>
        </w:smartTagPr>
        <w:r w:rsidRPr="0032190F">
          <w:rPr>
            <w:lang w:val="fr-FR"/>
          </w:rPr>
          <w:t>35 cm</w:t>
        </w:r>
      </w:smartTag>
      <w:r w:rsidRPr="0032190F">
        <w:rPr>
          <w:lang w:val="fr-FR"/>
        </w:rPr>
        <w:t xml:space="preserve"> sur lequel repose une nouvelle couche de terre battue et d’argile brûlée. Deux dalles de pierres de </w:t>
      </w:r>
      <w:smartTag w:uri="urn:schemas-microsoft-com:office:smarttags" w:element="metricconverter">
        <w:smartTagPr>
          <w:attr w:name="ProductID" w:val="2,5 m"/>
        </w:smartTagPr>
        <w:r w:rsidRPr="0032190F">
          <w:rPr>
            <w:lang w:val="fr-FR"/>
          </w:rPr>
          <w:t>2,5 m</w:t>
        </w:r>
      </w:smartTag>
      <w:r w:rsidRPr="0032190F">
        <w:rPr>
          <w:lang w:val="fr-FR"/>
        </w:rPr>
        <w:t xml:space="preserve"> de hauteur ont été dressées au milieu pendant la première phase. </w:t>
      </w:r>
      <w:r>
        <w:rPr>
          <w:lang w:val="fr-FR"/>
        </w:rPr>
        <w:t>(BIB 125 ?)</w:t>
      </w:r>
      <w:r w:rsidRPr="0032190F">
        <w:rPr>
          <w:lang w:val="fr-FR"/>
        </w:rPr>
        <w:t>.</w:t>
      </w:r>
    </w:p>
    <w:p w14:paraId="6EC72391" w14:textId="77777777" w:rsidR="00E326B9" w:rsidRPr="003A2BE3" w:rsidRDefault="00E326B9" w:rsidP="007A6B4A">
      <w:pPr>
        <w:rPr>
          <w:lang w:val="fr-FR"/>
        </w:rPr>
      </w:pPr>
    </w:p>
    <w:p w14:paraId="68AC5554" w14:textId="77777777" w:rsidR="00E326B9" w:rsidRPr="00D74220" w:rsidRDefault="00E326B9" w:rsidP="007A6B4A">
      <w:pPr>
        <w:pStyle w:val="Heading3"/>
        <w:spacing w:line="240" w:lineRule="auto"/>
      </w:pPr>
      <w:bookmarkStart w:id="283" w:name="Sit_Cayonu_spat_SkullB"/>
      <w:r w:rsidRPr="00D74220">
        <w:t>Skull Building</w:t>
      </w:r>
    </w:p>
    <w:bookmarkEnd w:id="283"/>
    <w:p w14:paraId="365267D6" w14:textId="77777777" w:rsidR="007A6B4A" w:rsidRPr="007A6B4A" w:rsidRDefault="007A6B4A" w:rsidP="007A6B4A">
      <w:pPr>
        <w:jc w:val="both"/>
        <w:rPr>
          <w:sz w:val="20"/>
          <w:lang w:val="fr-FR"/>
        </w:rPr>
      </w:pPr>
      <w:r w:rsidRPr="007A6B4A">
        <w:rPr>
          <w:sz w:val="20"/>
          <w:lang w:val="fr-FR"/>
        </w:rPr>
        <w:t>bâtiment aux crânes</w:t>
      </w:r>
    </w:p>
    <w:p w14:paraId="12663AF0" w14:textId="77777777" w:rsidR="007A6B4A" w:rsidRDefault="007A6B4A" w:rsidP="007A6B4A">
      <w:pPr>
        <w:jc w:val="both"/>
        <w:rPr>
          <w:lang w:val="fr-FR"/>
        </w:rPr>
      </w:pPr>
    </w:p>
    <w:p w14:paraId="76EFB385" w14:textId="77777777" w:rsidR="009535EE" w:rsidRPr="0032190F" w:rsidRDefault="007A6B4A" w:rsidP="007A6B4A">
      <w:pPr>
        <w:jc w:val="both"/>
        <w:rPr>
          <w:lang w:val="fr-FR"/>
        </w:rPr>
      </w:pPr>
      <w:r>
        <w:rPr>
          <w:lang w:val="fr-FR"/>
        </w:rPr>
        <w:t xml:space="preserve">EPPNB-MPPNB </w:t>
      </w:r>
      <w:r w:rsidRPr="009535EE">
        <w:rPr>
          <w:lang w:val="fr-FR"/>
        </w:rPr>
        <w:t>(BIB 3388)</w:t>
      </w:r>
      <w:r>
        <w:rPr>
          <w:lang w:val="fr-FR"/>
        </w:rPr>
        <w:t xml:space="preserve">. </w:t>
      </w:r>
      <w:r w:rsidR="009535EE" w:rsidRPr="0032190F">
        <w:rPr>
          <w:lang w:val="fr-FR"/>
        </w:rPr>
        <w:t>Dans son dernier état, cet édifice en partie enterré comporte une grande pièce au sol pavé de petits galets, bordée de banquettes d’argil sur ces longs côtés et, au fond, de toris petites cellules en forme de coffre fermées dans le haut par une dalle. Dans l’espace principal, une grande dalle horizontale porte les traces de sang humain et animal (bœuf, chèvre, mouton) tandis qu’une fosse creusée dans le sol recèle les restes mêlés de 400 individus. Les coffres contiennent des squelettes entiers ou partiels parfois brûlés et plus de 70 crânes certains munis de leurs vertèbres cervicales. L’ensemble témoigne de la découpe de cadavres et/ou de sacrifices (BIB 125 p. 69)</w:t>
      </w:r>
    </w:p>
    <w:p w14:paraId="64C6E735" w14:textId="77777777" w:rsidR="009535EE" w:rsidRPr="0032190F" w:rsidRDefault="009535EE" w:rsidP="007A6B4A">
      <w:pPr>
        <w:rPr>
          <w:lang w:val="fr-FR"/>
        </w:rPr>
      </w:pPr>
    </w:p>
    <w:p w14:paraId="3DA0B9B1" w14:textId="558597AC" w:rsidR="009535EE" w:rsidRDefault="009535EE" w:rsidP="007A6B4A">
      <w:pPr>
        <w:rPr>
          <w:lang w:val="fr-FR"/>
        </w:rPr>
      </w:pPr>
      <w:r w:rsidRPr="0032190F">
        <w:rPr>
          <w:lang w:val="fr-FR"/>
        </w:rPr>
        <w:t xml:space="preserve">3 pièces, 30 à 40 crânes humains brûlés. Le sol repose sur couche de petits galets (cobble) et au milieu du sol une sorte de fosse à était découverte. 12 à 15 crânes humains ont été découvert sur le sol. Dans la fosse ?. Les murs sont entièrement recouvert d’enduit ou des traces de peinture ont été découvertes. Dans le </w:t>
      </w:r>
      <w:r w:rsidRPr="0032190F">
        <w:rPr>
          <w:i/>
          <w:lang w:val="fr-FR"/>
        </w:rPr>
        <w:t>Skull building</w:t>
      </w:r>
      <w:r w:rsidRPr="0032190F">
        <w:rPr>
          <w:lang w:val="fr-FR"/>
        </w:rPr>
        <w:t xml:space="preserve">… un contexte funéraire collectif daté du PPNB offre grande lame </w:t>
      </w:r>
      <w:hyperlink r:id="rId520" w:anchor="Sit_Obsidienne" w:history="1">
        <w:r w:rsidRPr="009F2A99">
          <w:rPr>
            <w:rStyle w:val="Hyperlink"/>
            <w:szCs w:val="20"/>
            <w:lang w:val="fr-FR"/>
          </w:rPr>
          <w:t>obsidienne</w:t>
        </w:r>
      </w:hyperlink>
      <w:r w:rsidR="007A6B4A">
        <w:rPr>
          <w:lang w:val="fr-FR"/>
        </w:rPr>
        <w:t xml:space="preserve"> (BIB ?)</w:t>
      </w:r>
    </w:p>
    <w:p w14:paraId="5A00822F" w14:textId="77777777" w:rsidR="007A6B4A" w:rsidRDefault="007A6B4A" w:rsidP="007A6B4A">
      <w:pPr>
        <w:rPr>
          <w:lang w:val="fr-FR"/>
        </w:rPr>
      </w:pPr>
    </w:p>
    <w:p w14:paraId="608F1878" w14:textId="77777777" w:rsidR="007A6B4A" w:rsidRPr="0032190F" w:rsidRDefault="007A6B4A" w:rsidP="007A6B4A">
      <w:pPr>
        <w:jc w:val="both"/>
        <w:rPr>
          <w:lang w:val="fr-FR"/>
        </w:rPr>
      </w:pPr>
      <w:r>
        <w:rPr>
          <w:lang w:val="fr-FR"/>
        </w:rPr>
        <w:t>R</w:t>
      </w:r>
      <w:r w:rsidRPr="007A6B4A">
        <w:rPr>
          <w:lang w:val="fr-FR"/>
        </w:rPr>
        <w:t>econstruit plusieurs fois. Sur le sol du bâtiment d'origine, des crânes humains avaient été déposés, et dans deux fosses, de nombreux squelettes humains ont été trouvés, dans un cas accompagnés de crânes et de cornes d'aurochs. Dans les petites caves des phases ultérieures, on a trouvé des crânes et d'autres ossements humains. Dans les chambres, on a trouvé un total de 49 crânes humains brûlés, qui, d'après leur position, semblent être tombés des étagères. Des cornes de bovins ont été trouvées dans une fosse du sol du bâtiment de la première et de la deuxième phase, et sur le sol (probablement tombé d'un mur) du bâtiment de la deuxième phase. Plus intéressant encore, des traces de sang humain, d'aurochs et de moutons ont été observées sur la grande " table " en pierre. De plus, des résidus de sang humain et d'aurochs étaient présents sur un long couteau en silex trouvé dans le bâtiment du crâne (Wood 1998). Au total, les ossements humains retrouvés dans le bâtiment du crâne indiquent la présence d'au moins 450 individus (Özdog(an &amp; Özdog(an 1998, 584).</w:t>
      </w:r>
      <w:r>
        <w:rPr>
          <w:lang w:val="fr-FR"/>
        </w:rPr>
        <w:t>(BIB 3388)</w:t>
      </w:r>
    </w:p>
    <w:p w14:paraId="6CAA93CD" w14:textId="77777777" w:rsidR="00E326B9" w:rsidRPr="00D74220" w:rsidRDefault="00E326B9" w:rsidP="007A6B4A">
      <w:pPr>
        <w:rPr>
          <w:lang w:val="fr-FR"/>
        </w:rPr>
      </w:pPr>
    </w:p>
    <w:p w14:paraId="66F50200" w14:textId="263A211E" w:rsidR="00E326B9" w:rsidRPr="00A33C56" w:rsidRDefault="00E326B9" w:rsidP="007A6B4A">
      <w:pPr>
        <w:rPr>
          <w:lang w:val="fr-FR"/>
        </w:rPr>
      </w:pPr>
      <w:r w:rsidRPr="00D74220">
        <w:rPr>
          <w:lang w:val="fr-FR"/>
        </w:rPr>
        <w:t>v.</w:t>
      </w:r>
      <w:r w:rsidR="00A33C56">
        <w:rPr>
          <w:lang w:val="fr-FR"/>
        </w:rPr>
        <w:t xml:space="preserve"> </w:t>
      </w:r>
      <w:hyperlink r:id="rId521" w:anchor="Sit_Djade_spat_MaisMort" w:history="1">
        <w:r w:rsidR="00A33C56" w:rsidRPr="00A33C56">
          <w:rPr>
            <w:rStyle w:val="Hyperlink"/>
            <w:lang w:val="fr-FR"/>
          </w:rPr>
          <w:t>Maison des morts</w:t>
        </w:r>
      </w:hyperlink>
      <w:r w:rsidR="00A33C56">
        <w:rPr>
          <w:lang w:val="fr-FR"/>
        </w:rPr>
        <w:t xml:space="preserve"> de</w:t>
      </w:r>
      <w:r w:rsidRPr="00D74220">
        <w:rPr>
          <w:lang w:val="fr-FR"/>
        </w:rPr>
        <w:t xml:space="preserve"> </w:t>
      </w:r>
      <w:hyperlink r:id="rId522" w:anchor="Sit_Djade" w:history="1">
        <w:r w:rsidRPr="00D74220">
          <w:rPr>
            <w:rStyle w:val="Hyperlink"/>
            <w:lang w:val="fr-FR"/>
          </w:rPr>
          <w:t>Djade</w:t>
        </w:r>
      </w:hyperlink>
    </w:p>
    <w:p w14:paraId="605AB4CE" w14:textId="77777777" w:rsidR="007A6B4A" w:rsidRPr="00A33C56" w:rsidRDefault="007A6B4A" w:rsidP="007A6B4A">
      <w:pPr>
        <w:rPr>
          <w:lang w:val="fr-FR"/>
        </w:rPr>
      </w:pPr>
    </w:p>
    <w:p w14:paraId="12D737E1" w14:textId="77777777" w:rsidR="007A6B4A" w:rsidRPr="003A2BE3" w:rsidRDefault="007A6B4A" w:rsidP="007A6B4A">
      <w:pPr>
        <w:pStyle w:val="Heading3"/>
      </w:pPr>
      <w:r w:rsidRPr="003A2BE3">
        <w:t>Flagstone Building</w:t>
      </w:r>
    </w:p>
    <w:p w14:paraId="65875B92" w14:textId="77777777" w:rsidR="007A6B4A" w:rsidRPr="007A6B4A" w:rsidRDefault="007A6B4A" w:rsidP="007A6B4A">
      <w:pPr>
        <w:rPr>
          <w:lang w:val="fr-FR"/>
        </w:rPr>
      </w:pPr>
      <w:r w:rsidRPr="007A6B4A">
        <w:rPr>
          <w:lang w:val="fr-FR"/>
        </w:rPr>
        <w:t>EPPNB-MPPNB? marqué par deux grandes dalles de pierre verticales, qui étaient alignées avec deux contreforts du mur nord. Une autre dalle de pierre était présente dans l'angle nord-est, peut-être devant un banc de pierre. devant un banc de pierre. Le sol était constitu</w:t>
      </w:r>
      <w:r>
        <w:rPr>
          <w:lang w:val="fr-FR"/>
        </w:rPr>
        <w:t xml:space="preserve">é de grandes dalles plates </w:t>
      </w:r>
      <w:r w:rsidRPr="007A6B4A">
        <w:rPr>
          <w:lang w:val="fr-FR"/>
        </w:rPr>
        <w:t>(BIB 3388).</w:t>
      </w:r>
    </w:p>
    <w:p w14:paraId="14D0F005" w14:textId="77777777" w:rsidR="007A6B4A" w:rsidRPr="007A6B4A" w:rsidRDefault="007A6B4A" w:rsidP="007A6B4A">
      <w:pPr>
        <w:rPr>
          <w:lang w:val="fr-FR"/>
        </w:rPr>
      </w:pPr>
    </w:p>
    <w:p w14:paraId="2E94AC96" w14:textId="77777777" w:rsidR="007A6B4A" w:rsidRDefault="007A6B4A" w:rsidP="007A6B4A">
      <w:pPr>
        <w:pStyle w:val="Heading3"/>
      </w:pPr>
      <w:r>
        <w:lastRenderedPageBreak/>
        <w:t>Terrazzo Building</w:t>
      </w:r>
    </w:p>
    <w:p w14:paraId="18ADB5E2" w14:textId="77777777" w:rsidR="007A6B4A" w:rsidRPr="007A6B4A" w:rsidRDefault="007A6B4A" w:rsidP="007A6B4A">
      <w:pPr>
        <w:rPr>
          <w:lang w:val="fr-FR"/>
        </w:rPr>
      </w:pPr>
    </w:p>
    <w:p w14:paraId="5B276C34" w14:textId="77777777" w:rsidR="007A6B4A" w:rsidRPr="007A6B4A" w:rsidRDefault="007A6B4A" w:rsidP="007A6B4A">
      <w:r w:rsidRPr="007A6B4A">
        <w:rPr>
          <w:lang w:val="fr-FR"/>
        </w:rPr>
        <w:t xml:space="preserve">LPPNB. marquée par des contreforts internes contreforts internes et un sol en terrazzo, et possédait un bassin circulaire dans l'angle nord-ouest. Sur le rebord en pierre du bassin, des traces de sang humain ont été trouvées. de sang humain ont été trouvées sur le bord en pierre du bassin. trouvée juste à côté du bâtiment en terrazzo (Wood 1998). </w:t>
      </w:r>
      <w:r w:rsidRPr="007A6B4A">
        <w:t>(BIB 3388).</w:t>
      </w:r>
    </w:p>
    <w:p w14:paraId="126EDD36" w14:textId="77777777" w:rsidR="007A6B4A" w:rsidRPr="007A6B4A" w:rsidRDefault="007A6B4A" w:rsidP="007A6B4A"/>
    <w:p w14:paraId="42291DAF" w14:textId="77777777" w:rsidR="007A6B4A" w:rsidRPr="007A6B4A" w:rsidRDefault="007A6B4A" w:rsidP="007A6B4A">
      <w:pPr>
        <w:pStyle w:val="Heading3"/>
        <w:rPr>
          <w:lang w:val="en-US"/>
        </w:rPr>
      </w:pPr>
      <w:r w:rsidRPr="007A6B4A">
        <w:rPr>
          <w:lang w:val="en-US"/>
        </w:rPr>
        <w:t>Bench Building</w:t>
      </w:r>
    </w:p>
    <w:p w14:paraId="3E649DD6" w14:textId="77777777" w:rsidR="007A6B4A" w:rsidRPr="007A6B4A" w:rsidRDefault="007A6B4A" w:rsidP="007A6B4A"/>
    <w:p w14:paraId="3507FDB9" w14:textId="77777777" w:rsidR="007A6B4A" w:rsidRPr="007A6B4A" w:rsidRDefault="007A6B4A" w:rsidP="007A6B4A">
      <w:r w:rsidRPr="007A6B4A">
        <w:t>MPPNB (BIB 3388).</w:t>
      </w:r>
    </w:p>
    <w:p w14:paraId="0E9D7A07" w14:textId="77777777" w:rsidR="007A6B4A" w:rsidRPr="007A6B4A" w:rsidRDefault="007A6B4A" w:rsidP="007A6B4A"/>
    <w:p w14:paraId="4A5F0D86" w14:textId="77777777" w:rsidR="007A6B4A" w:rsidRPr="007A6B4A" w:rsidRDefault="007A6B4A" w:rsidP="007A6B4A">
      <w:pPr>
        <w:pStyle w:val="Heading3"/>
        <w:rPr>
          <w:lang w:val="en-US"/>
        </w:rPr>
      </w:pPr>
      <w:r w:rsidRPr="007A6B4A">
        <w:rPr>
          <w:lang w:val="en-US"/>
        </w:rPr>
        <w:t>Building BL</w:t>
      </w:r>
    </w:p>
    <w:p w14:paraId="3B96A340" w14:textId="77777777" w:rsidR="007A6B4A" w:rsidRPr="007A6B4A" w:rsidRDefault="007A6B4A" w:rsidP="007A6B4A"/>
    <w:p w14:paraId="1D01925D" w14:textId="77777777" w:rsidR="007A6B4A" w:rsidRPr="007A6B4A" w:rsidRDefault="007A6B4A" w:rsidP="007A6B4A">
      <w:r w:rsidRPr="007A6B4A">
        <w:t>MPPNB (BIB 3388).</w:t>
      </w:r>
    </w:p>
    <w:p w14:paraId="6058B188" w14:textId="77777777" w:rsidR="009535EE" w:rsidRPr="007A6B4A" w:rsidRDefault="009535EE" w:rsidP="007A6B4A"/>
    <w:p w14:paraId="459F8DA4" w14:textId="77777777" w:rsidR="009535EE" w:rsidRPr="007A6B4A" w:rsidRDefault="009535EE" w:rsidP="007A6B4A">
      <w:pPr>
        <w:pStyle w:val="Heading2"/>
        <w:rPr>
          <w:lang w:val="en-US"/>
        </w:rPr>
      </w:pPr>
      <w:r w:rsidRPr="007A6B4A">
        <w:rPr>
          <w:lang w:val="en-US"/>
        </w:rPr>
        <w:t>art</w:t>
      </w:r>
    </w:p>
    <w:p w14:paraId="1509A140" w14:textId="77777777" w:rsidR="009535EE" w:rsidRPr="007A6B4A" w:rsidRDefault="009535EE" w:rsidP="007A6B4A"/>
    <w:p w14:paraId="2D7BD178" w14:textId="77777777" w:rsidR="009535EE" w:rsidRPr="003A2BE3" w:rsidRDefault="009535EE" w:rsidP="007A6B4A">
      <w:r w:rsidRPr="007A6B4A">
        <w:rPr>
          <w:szCs w:val="26"/>
          <w:lang w:eastAsia="en-GB"/>
        </w:rPr>
        <w:t>représentations portables de visages humains (BIB 260</w:t>
      </w:r>
      <w:r w:rsidRPr="003A2BE3">
        <w:rPr>
          <w:szCs w:val="26"/>
          <w:lang w:eastAsia="en-GB"/>
        </w:rPr>
        <w:t>0)</w:t>
      </w:r>
    </w:p>
    <w:p w14:paraId="021FAB6F" w14:textId="77777777" w:rsidR="009535EE" w:rsidRPr="003A2BE3" w:rsidRDefault="009535EE" w:rsidP="007A6B4A"/>
    <w:p w14:paraId="140075B4" w14:textId="77777777" w:rsidR="009535EE" w:rsidRDefault="009535EE" w:rsidP="007A6B4A">
      <w:pPr>
        <w:pStyle w:val="Heading2"/>
      </w:pPr>
      <w:r>
        <w:t>lithique</w:t>
      </w:r>
    </w:p>
    <w:p w14:paraId="70B02C98" w14:textId="77777777" w:rsidR="009535EE" w:rsidRDefault="009535EE" w:rsidP="007A6B4A">
      <w:pPr>
        <w:rPr>
          <w:lang w:val="fr-FR"/>
        </w:rPr>
      </w:pPr>
    </w:p>
    <w:p w14:paraId="31ABA886" w14:textId="77777777" w:rsidR="009535EE" w:rsidRPr="0032190F" w:rsidRDefault="009535EE" w:rsidP="007A6B4A">
      <w:pPr>
        <w:rPr>
          <w:lang w:val="fr-FR"/>
        </w:rPr>
      </w:pPr>
      <w:r w:rsidRPr="0032190F">
        <w:rPr>
          <w:lang w:val="fr-FR"/>
        </w:rPr>
        <w:t xml:space="preserve">L’évolution de l’outillage lithique, en terme de typologie, technologie, matières premières et fonctionnalités, ne suit pas celui de l’architecture. En fait « l’outillage et les activités de subsistances sont évidemment les aspects les plus sensibles aux changements, tandis que l’architecture pourrait représenter un niveau de conscience soicale, qui forcément suit le changement déjà produit et adopté dans l’économie. A l’appui de cette idée qu’une conscience sociale soutient la gestion de l’architecture on trouve non seulement l’évidenc erépétée de la destruction simultanée du village, mais aussi le soupçon d’une sorte d’enterrement rituel des maisons mis en évidence par les fouilleurs (Ozdogan 1998). </w:t>
      </w:r>
      <w:r>
        <w:rPr>
          <w:lang w:val="fr-FR"/>
        </w:rPr>
        <w:t>(BIB 125 ?)</w:t>
      </w:r>
      <w:r w:rsidRPr="0032190F">
        <w:rPr>
          <w:lang w:val="fr-FR"/>
        </w:rPr>
        <w:t>.</w:t>
      </w:r>
    </w:p>
    <w:p w14:paraId="216CE656" w14:textId="77777777" w:rsidR="009535EE" w:rsidRPr="0032190F" w:rsidRDefault="009535EE" w:rsidP="007A6B4A">
      <w:pPr>
        <w:rPr>
          <w:lang w:val="fr-FR"/>
        </w:rPr>
      </w:pPr>
    </w:p>
    <w:p w14:paraId="69CD39EC" w14:textId="77777777" w:rsidR="009535EE" w:rsidRPr="0032190F" w:rsidRDefault="009535EE" w:rsidP="007A6B4A">
      <w:pPr>
        <w:rPr>
          <w:lang w:val="fr-FR"/>
        </w:rPr>
      </w:pPr>
      <w:r w:rsidRPr="0032190F">
        <w:rPr>
          <w:lang w:val="fr-FR"/>
        </w:rPr>
        <w:t>Les stades de l’industrie lithique</w:t>
      </w:r>
    </w:p>
    <w:p w14:paraId="0133F3EC" w14:textId="77777777" w:rsidR="009535EE" w:rsidRPr="0032190F" w:rsidRDefault="009535EE" w:rsidP="007A6B4A">
      <w:pPr>
        <w:rPr>
          <w:lang w:val="fr-FR"/>
        </w:rPr>
      </w:pPr>
      <w:r w:rsidRPr="0032190F">
        <w:rPr>
          <w:lang w:val="fr-FR"/>
        </w:rPr>
        <w:tab/>
        <w:t>Stade I (1 et début 2). Les instruments caractérisent une agriculutres débutante, espace de travail indifférenciéautour et dans les maisons, absence de bâtiments publics, de hiérarchie dans les dimensions des maisons et la richesse entre les maisons et entre les deux zones, est et ouest du site.</w:t>
      </w:r>
    </w:p>
    <w:p w14:paraId="41214867" w14:textId="77777777" w:rsidR="009535EE" w:rsidRPr="0032190F" w:rsidRDefault="009535EE" w:rsidP="007A6B4A">
      <w:pPr>
        <w:rPr>
          <w:lang w:val="fr-FR"/>
        </w:rPr>
      </w:pPr>
    </w:p>
    <w:p w14:paraId="34E35C94" w14:textId="3F6023F1" w:rsidR="009535EE" w:rsidRPr="0032190F" w:rsidRDefault="009535EE" w:rsidP="007A6B4A">
      <w:pPr>
        <w:rPr>
          <w:lang w:val="fr-FR"/>
        </w:rPr>
      </w:pPr>
      <w:r w:rsidRPr="0032190F">
        <w:rPr>
          <w:lang w:val="fr-FR"/>
        </w:rPr>
        <w:tab/>
        <w:t xml:space="preserve">Stade II (fin 2 et 3). Dévelloppement des techniques agricoles, adoption du </w:t>
      </w:r>
      <w:hyperlink r:id="rId523" w:anchor="CO_Pression" w:history="1">
        <w:r w:rsidRPr="00B17F04">
          <w:rPr>
            <w:rStyle w:val="Hyperlink"/>
            <w:szCs w:val="22"/>
            <w:lang w:val="fr-FR" w:eastAsia="en-GB"/>
          </w:rPr>
          <w:t>débitage par pression</w:t>
        </w:r>
      </w:hyperlink>
      <w:r w:rsidRPr="0032190F">
        <w:rPr>
          <w:lang w:val="fr-FR"/>
        </w:rPr>
        <w:t>, microlithisme poussé, approvisionnement en matières premières élargie à des zones éloignées, spécialisation du travail de la pierre à des ateliers.</w:t>
      </w:r>
    </w:p>
    <w:p w14:paraId="116371CF" w14:textId="77777777" w:rsidR="009535EE" w:rsidRPr="0032190F" w:rsidRDefault="009535EE" w:rsidP="007A6B4A">
      <w:pPr>
        <w:rPr>
          <w:lang w:val="fr-FR"/>
        </w:rPr>
      </w:pPr>
    </w:p>
    <w:p w14:paraId="2F11D616" w14:textId="78C02C4E" w:rsidR="009535EE" w:rsidRPr="0032190F" w:rsidRDefault="009535EE" w:rsidP="007A6B4A">
      <w:pPr>
        <w:rPr>
          <w:lang w:val="fr-FR"/>
        </w:rPr>
      </w:pPr>
      <w:r w:rsidRPr="0032190F">
        <w:rPr>
          <w:lang w:val="fr-FR"/>
        </w:rPr>
        <w:tab/>
        <w:t>Stade III (4 et début 5). Probable commencement de la domestication de caprovins, adoptions de plusieurs techniques de taille, dont une non locale (</w:t>
      </w:r>
      <w:hyperlink r:id="rId524" w:anchor="CO_Taille_bipolaire" w:history="1">
        <w:r w:rsidRPr="00493407">
          <w:rPr>
            <w:rStyle w:val="Hyperlink"/>
            <w:lang w:val="fr-FR"/>
          </w:rPr>
          <w:t>bipolaire</w:t>
        </w:r>
      </w:hyperlink>
      <w:r>
        <w:rPr>
          <w:lang w:val="fr-FR"/>
        </w:rPr>
        <w:t xml:space="preserve"> </w:t>
      </w:r>
      <w:r w:rsidRPr="0032190F">
        <w:rPr>
          <w:lang w:val="fr-FR"/>
        </w:rPr>
        <w:t xml:space="preserve">à nucléus naviforme), approvisonnement en matières premières exogènes généralisé (obsidienne notamment, après analyse provenant de Bingöl, Nemrut dag), un spécialisatation de l’espace intérieur des maisons (soubassement, étage et toit) en fonctions d’activités spécifiques. Un espace public bien défini avec une hiérachsation des maisons et des zones du site. </w:t>
      </w:r>
    </w:p>
    <w:p w14:paraId="5A4ED332" w14:textId="77777777" w:rsidR="009535EE" w:rsidRPr="0032190F" w:rsidRDefault="009535EE" w:rsidP="007A6B4A">
      <w:pPr>
        <w:rPr>
          <w:lang w:val="fr-FR"/>
        </w:rPr>
      </w:pPr>
      <w:r w:rsidRPr="0032190F">
        <w:rPr>
          <w:lang w:val="fr-FR"/>
        </w:rPr>
        <w:t xml:space="preserve">Grande extension territoriale mise en évidence par la standardisation des techniques lapidaires. Développement des activité cérémonielles autour de la plaza et dans la dispositions des maisons « riches ». </w:t>
      </w:r>
    </w:p>
    <w:p w14:paraId="1D0910C3" w14:textId="77777777" w:rsidR="009535EE" w:rsidRPr="0032190F" w:rsidRDefault="009535EE" w:rsidP="007A6B4A">
      <w:pPr>
        <w:rPr>
          <w:lang w:val="fr-FR"/>
        </w:rPr>
      </w:pPr>
    </w:p>
    <w:p w14:paraId="7FD4DC62" w14:textId="77777777" w:rsidR="009535EE" w:rsidRPr="0032190F" w:rsidRDefault="009535EE" w:rsidP="007A6B4A">
      <w:pPr>
        <w:rPr>
          <w:lang w:val="fr-FR"/>
        </w:rPr>
      </w:pPr>
      <w:r w:rsidRPr="0032190F">
        <w:rPr>
          <w:lang w:val="fr-FR"/>
        </w:rPr>
        <w:lastRenderedPageBreak/>
        <w:t>Au niveau 5 apparaissent les indices d’une domestication animale</w:t>
      </w:r>
    </w:p>
    <w:p w14:paraId="241789C0" w14:textId="77777777" w:rsidR="009535EE" w:rsidRPr="0032190F" w:rsidRDefault="009535EE" w:rsidP="007A6B4A">
      <w:pPr>
        <w:rPr>
          <w:lang w:val="fr-FR"/>
        </w:rPr>
      </w:pPr>
    </w:p>
    <w:p w14:paraId="360C3ED3" w14:textId="77777777" w:rsidR="009535EE" w:rsidRPr="0032190F" w:rsidRDefault="009535EE" w:rsidP="007A6B4A">
      <w:pPr>
        <w:rPr>
          <w:lang w:val="fr-FR"/>
        </w:rPr>
      </w:pPr>
      <w:r w:rsidRPr="0032190F">
        <w:rPr>
          <w:lang w:val="fr-FR"/>
        </w:rPr>
        <w:tab/>
        <w:t>Stade IV(fin 5 et 6). Elevage généralisé, forte proportion de l’obsidienne dans l’outillage utilisée pour des catégories particulières d’outils (pointes, grattoirs, outils de Cayönü) et l’utilisation de la matière première locale pour les outils de fortune.</w:t>
      </w:r>
    </w:p>
    <w:p w14:paraId="0ED307B6" w14:textId="77777777" w:rsidR="009535EE" w:rsidRPr="00D74220" w:rsidRDefault="009535EE" w:rsidP="007A6B4A">
      <w:pPr>
        <w:rPr>
          <w:lang w:val="fr-FR"/>
        </w:rPr>
      </w:pPr>
    </w:p>
    <w:p w14:paraId="50DB898A" w14:textId="77777777" w:rsidR="00BA150E" w:rsidRPr="00D74220" w:rsidRDefault="00BA150E" w:rsidP="007A6B4A">
      <w:pPr>
        <w:rPr>
          <w:lang w:val="fr-FR"/>
        </w:rPr>
      </w:pPr>
    </w:p>
    <w:p w14:paraId="1138445C" w14:textId="77777777" w:rsidR="00BA150E" w:rsidRDefault="00BA150E" w:rsidP="00BA150E">
      <w:pPr>
        <w:pStyle w:val="Heading2"/>
      </w:pPr>
      <w:bookmarkStart w:id="284" w:name="Sit_Cayonu_met"/>
      <w:r>
        <w:t>métallurgie</w:t>
      </w:r>
    </w:p>
    <w:bookmarkEnd w:id="284"/>
    <w:p w14:paraId="36A32D01" w14:textId="77777777" w:rsidR="00BA150E" w:rsidRPr="0032190F" w:rsidRDefault="00BA150E" w:rsidP="00BA150E">
      <w:pPr>
        <w:rPr>
          <w:lang w:val="fr-FR"/>
        </w:rPr>
      </w:pPr>
    </w:p>
    <w:p w14:paraId="2D023FF4" w14:textId="7B4F88A1" w:rsidR="00BA150E" w:rsidRPr="009A24C6" w:rsidRDefault="00BA150E" w:rsidP="00BA150E">
      <w:pPr>
        <w:jc w:val="both"/>
      </w:pPr>
      <w:r w:rsidRPr="0032190F">
        <w:rPr>
          <w:lang w:val="fr-FR"/>
        </w:rPr>
        <w:t xml:space="preserve">La première métallurgie (ou </w:t>
      </w:r>
      <w:r w:rsidRPr="0032190F">
        <w:rPr>
          <w:i/>
          <w:lang w:val="fr-FR"/>
        </w:rPr>
        <w:t>phase initiale</w:t>
      </w:r>
      <w:r w:rsidRPr="0032190F">
        <w:rPr>
          <w:lang w:val="fr-FR"/>
        </w:rPr>
        <w:t xml:space="preserve">) est basée sur l’exploitation du </w:t>
      </w:r>
      <w:hyperlink r:id="rId525" w:anchor="Sit_Cuivre" w:history="1">
        <w:r w:rsidRPr="00BA150E">
          <w:rPr>
            <w:rStyle w:val="Hyperlink"/>
            <w:lang w:val="fr-FR"/>
          </w:rPr>
          <w:t>cuivre</w:t>
        </w:r>
      </w:hyperlink>
      <w:r w:rsidRPr="0032190F">
        <w:rPr>
          <w:lang w:val="fr-FR"/>
        </w:rPr>
        <w:t xml:space="preserve"> natif malléabilisé par martelage, suite à un chauffage préalable. La production concerne de petits objets (perles et éléments de parure). Les découvertes concernent les sites de </w:t>
      </w:r>
      <w:hyperlink w:anchor="Sit_Cayonu" w:history="1">
        <w:r w:rsidRPr="0032190F">
          <w:rPr>
            <w:rStyle w:val="Hyperlink"/>
            <w:lang w:val="fr-FR"/>
          </w:rPr>
          <w:t>Ca</w:t>
        </w:r>
        <w:r>
          <w:rPr>
            <w:rStyle w:val="Hyperlink"/>
            <w:lang w:val="fr-FR"/>
          </w:rPr>
          <w:t>y</w:t>
        </w:r>
        <w:r w:rsidRPr="0032190F">
          <w:rPr>
            <w:rStyle w:val="Hyperlink"/>
            <w:lang w:val="fr-FR"/>
          </w:rPr>
          <w:t>on</w:t>
        </w:r>
        <w:r>
          <w:rPr>
            <w:rStyle w:val="Hyperlink"/>
            <w:lang w:val="fr-FR"/>
          </w:rPr>
          <w:t>u</w:t>
        </w:r>
      </w:hyperlink>
      <w:r w:rsidRPr="0032190F">
        <w:rPr>
          <w:lang w:val="fr-FR"/>
        </w:rPr>
        <w:t xml:space="preserve">, </w:t>
      </w:r>
      <w:hyperlink r:id="rId526" w:anchor="Sit_Catal_Huyuk" w:history="1">
        <w:r>
          <w:rPr>
            <w:rStyle w:val="Hyperlink"/>
            <w:lang w:val="fr-FR"/>
          </w:rPr>
          <w:t>C</w:t>
        </w:r>
        <w:r w:rsidRPr="0032190F">
          <w:rPr>
            <w:rStyle w:val="Hyperlink"/>
            <w:lang w:val="fr-FR"/>
          </w:rPr>
          <w:t>atal H</w:t>
        </w:r>
        <w:r>
          <w:rPr>
            <w:rStyle w:val="Hyperlink"/>
            <w:lang w:val="fr-FR"/>
          </w:rPr>
          <w:t>u</w:t>
        </w:r>
        <w:r w:rsidRPr="0032190F">
          <w:rPr>
            <w:rStyle w:val="Hyperlink"/>
            <w:lang w:val="fr-FR"/>
          </w:rPr>
          <w:t>y</w:t>
        </w:r>
        <w:r>
          <w:rPr>
            <w:rStyle w:val="Hyperlink"/>
            <w:lang w:val="fr-FR"/>
          </w:rPr>
          <w:t>u</w:t>
        </w:r>
        <w:r w:rsidRPr="0032190F">
          <w:rPr>
            <w:rStyle w:val="Hyperlink"/>
            <w:lang w:val="fr-FR"/>
          </w:rPr>
          <w:t>k</w:t>
        </w:r>
      </w:hyperlink>
      <w:r w:rsidRPr="0032190F">
        <w:rPr>
          <w:lang w:val="fr-FR"/>
        </w:rPr>
        <w:t xml:space="preserve">, </w:t>
      </w:r>
      <w:hyperlink w:anchor="Sit_Asikli_Hoyuk" w:history="1">
        <w:r w:rsidRPr="0032190F">
          <w:rPr>
            <w:rStyle w:val="Hyperlink"/>
            <w:lang w:val="fr-FR"/>
          </w:rPr>
          <w:t>Asikli Hoyuk</w:t>
        </w:r>
      </w:hyperlink>
      <w:r w:rsidRPr="0032190F">
        <w:rPr>
          <w:lang w:val="fr-FR"/>
        </w:rPr>
        <w:t xml:space="preserve"> et </w:t>
      </w:r>
      <w:hyperlink w:anchor="Sit_Hacilar" w:history="1">
        <w:r w:rsidRPr="0032190F">
          <w:rPr>
            <w:rStyle w:val="Hyperlink"/>
            <w:lang w:val="fr-FR"/>
          </w:rPr>
          <w:t>Hacilar</w:t>
        </w:r>
      </w:hyperlink>
      <w:r w:rsidRPr="0032190F">
        <w:rPr>
          <w:lang w:val="fr-FR"/>
        </w:rPr>
        <w:t xml:space="preserve"> (BIB55).</w:t>
      </w:r>
      <w:r w:rsidR="008F1EA4">
        <w:rPr>
          <w:lang w:val="fr-FR"/>
        </w:rPr>
        <w:t xml:space="preserve"> v. </w:t>
      </w:r>
      <w:hyperlink r:id="rId527" w:anchor="Cul_Chalco_geo_ProcOr" w:history="1">
        <w:r w:rsidR="008F1EA4" w:rsidRPr="009A24C6">
          <w:rPr>
            <w:rStyle w:val="Hyperlink"/>
          </w:rPr>
          <w:t>métallurgie proche-Orient</w:t>
        </w:r>
      </w:hyperlink>
    </w:p>
    <w:p w14:paraId="4A5C3D25" w14:textId="77777777" w:rsidR="00BA150E" w:rsidRPr="009A24C6" w:rsidRDefault="00BA150E" w:rsidP="00E326B9"/>
    <w:p w14:paraId="4FA2958C" w14:textId="77777777" w:rsidR="009E2F6D" w:rsidRPr="009A24C6" w:rsidRDefault="009E2F6D" w:rsidP="004129FA">
      <w:pPr>
        <w:pStyle w:val="Heading1"/>
        <w:rPr>
          <w:lang w:val="en-US"/>
        </w:rPr>
      </w:pPr>
      <w:r w:rsidRPr="009A24C6">
        <w:rPr>
          <w:lang w:val="en-US"/>
        </w:rPr>
        <w:t>YIFTAHEL</w:t>
      </w:r>
    </w:p>
    <w:p w14:paraId="2B500549" w14:textId="77777777" w:rsidR="009E2F6D" w:rsidRPr="009A24C6" w:rsidRDefault="009E2F6D" w:rsidP="00E326B9"/>
    <w:p w14:paraId="37E78ACD" w14:textId="77777777" w:rsidR="00FF513D" w:rsidRPr="009A24C6" w:rsidRDefault="00FF513D" w:rsidP="00242C0F"/>
    <w:p w14:paraId="751538B8" w14:textId="76EA8259" w:rsidR="00436D7B" w:rsidRPr="009A24C6" w:rsidRDefault="00436D7B" w:rsidP="00436D7B">
      <w:pPr>
        <w:pStyle w:val="Heading1"/>
        <w:rPr>
          <w:lang w:val="en-US"/>
        </w:rPr>
      </w:pPr>
      <w:bookmarkStart w:id="285" w:name="Sit_Rumeida"/>
      <w:r w:rsidRPr="009A24C6">
        <w:rPr>
          <w:lang w:val="en-US"/>
        </w:rPr>
        <w:t>RUMEIDA</w:t>
      </w:r>
    </w:p>
    <w:bookmarkEnd w:id="285"/>
    <w:p w14:paraId="580CC67C" w14:textId="136CD324" w:rsidR="00436D7B" w:rsidRPr="009A24C6" w:rsidRDefault="00CA47C0" w:rsidP="00242C0F">
      <w:pPr>
        <w:rPr>
          <w:sz w:val="20"/>
        </w:rPr>
      </w:pPr>
      <w:r w:rsidRPr="009A24C6">
        <w:rPr>
          <w:sz w:val="20"/>
        </w:rPr>
        <w:t xml:space="preserve">Tel Rumeida, </w:t>
      </w:r>
      <w:r w:rsidR="00436D7B" w:rsidRPr="009A24C6">
        <w:rPr>
          <w:sz w:val="20"/>
        </w:rPr>
        <w:t>Tell Rumeida</w:t>
      </w:r>
      <w:r w:rsidRPr="009A24C6">
        <w:rPr>
          <w:sz w:val="20"/>
        </w:rPr>
        <w:t xml:space="preserve">, er-Rumeidi, Tall ar-Rumaida, arabe : </w:t>
      </w:r>
      <w:r w:rsidRPr="00CA47C0">
        <w:rPr>
          <w:sz w:val="20"/>
          <w:lang w:val="fr-FR"/>
        </w:rPr>
        <w:t>تل</w:t>
      </w:r>
      <w:r w:rsidRPr="009A24C6">
        <w:rPr>
          <w:sz w:val="20"/>
        </w:rPr>
        <w:t xml:space="preserve"> </w:t>
      </w:r>
      <w:r w:rsidRPr="00CA47C0">
        <w:rPr>
          <w:sz w:val="20"/>
          <w:lang w:val="fr-FR"/>
        </w:rPr>
        <w:t>رميدة</w:t>
      </w:r>
      <w:r w:rsidRPr="009A24C6">
        <w:rPr>
          <w:sz w:val="20"/>
        </w:rPr>
        <w:t xml:space="preserve"> ; hébreu : </w:t>
      </w:r>
      <w:r w:rsidRPr="00CA47C0">
        <w:rPr>
          <w:sz w:val="20"/>
          <w:lang w:val="fr-FR"/>
        </w:rPr>
        <w:t>תל</w:t>
      </w:r>
      <w:r w:rsidRPr="009A24C6">
        <w:rPr>
          <w:sz w:val="20"/>
        </w:rPr>
        <w:t xml:space="preserve"> </w:t>
      </w:r>
      <w:r w:rsidRPr="00CA47C0">
        <w:rPr>
          <w:sz w:val="20"/>
          <w:lang w:val="fr-FR"/>
        </w:rPr>
        <w:t>רומיידה</w:t>
      </w:r>
      <w:r w:rsidRPr="009A24C6">
        <w:rPr>
          <w:sz w:val="20"/>
        </w:rPr>
        <w:t>), Jabla al-Rahama, Tel Hébron</w:t>
      </w:r>
      <w:r w:rsidR="003D1B06" w:rsidRPr="009A24C6">
        <w:rPr>
          <w:sz w:val="20"/>
        </w:rPr>
        <w:t>, Tel Hebron, Tell Hevron</w:t>
      </w:r>
      <w:r w:rsidR="00CE71FD" w:rsidRPr="009A24C6">
        <w:rPr>
          <w:sz w:val="20"/>
        </w:rPr>
        <w:t>,</w:t>
      </w:r>
    </w:p>
    <w:p w14:paraId="7A169A8A" w14:textId="2BC9533F" w:rsidR="00CE71FD" w:rsidRPr="009A24C6" w:rsidRDefault="005D4DF8" w:rsidP="00242C0F">
      <w:pPr>
        <w:rPr>
          <w:sz w:val="20"/>
          <w:lang w:val="fr-FR"/>
        </w:rPr>
      </w:pPr>
      <w:r w:rsidRPr="005D4DF8">
        <w:rPr>
          <w:rStyle w:val="Hyperlink"/>
          <w:color w:val="000000"/>
          <w:sz w:val="20"/>
          <w:u w:val="none"/>
          <w:lang w:val="es-ES"/>
        </w:rPr>
        <w:t>EAMENA-0257233</w:t>
      </w:r>
      <w:r>
        <w:rPr>
          <w:rStyle w:val="Hyperlink"/>
          <w:color w:val="000000"/>
          <w:sz w:val="20"/>
          <w:u w:val="none"/>
          <w:lang w:val="es-ES"/>
        </w:rPr>
        <w:t xml:space="preserve">, </w:t>
      </w:r>
      <w:r w:rsidR="00CE71FD" w:rsidRPr="005D4DF8">
        <w:rPr>
          <w:rStyle w:val="Hyperlink"/>
          <w:color w:val="8C8C8C"/>
          <w:sz w:val="20"/>
          <w:u w:val="none"/>
          <w:lang w:val="es-ES"/>
        </w:rPr>
        <w:t>EAMENA-0133839, EAMENA-0121869</w:t>
      </w:r>
    </w:p>
    <w:p w14:paraId="7C52F898" w14:textId="77777777" w:rsidR="00436D7B" w:rsidRDefault="00436D7B" w:rsidP="00242C0F">
      <w:pPr>
        <w:rPr>
          <w:lang w:val="fr-FR"/>
        </w:rPr>
      </w:pPr>
    </w:p>
    <w:p w14:paraId="298A6A86" w14:textId="0312ADDD" w:rsidR="00436D7B" w:rsidRDefault="00436D7B" w:rsidP="00CA47C0">
      <w:pPr>
        <w:jc w:val="both"/>
        <w:rPr>
          <w:lang w:val="fr-FR"/>
        </w:rPr>
      </w:pPr>
      <w:r>
        <w:rPr>
          <w:lang w:val="fr-FR"/>
        </w:rPr>
        <w:t>Partie ouest d'</w:t>
      </w:r>
      <w:r w:rsidR="00CA47C0">
        <w:rPr>
          <w:lang w:val="fr-FR"/>
        </w:rPr>
        <w:t xml:space="preserve"> </w:t>
      </w:r>
      <w:r>
        <w:rPr>
          <w:lang w:val="fr-FR"/>
        </w:rPr>
        <w:t>Hébron (SS BIB)</w:t>
      </w:r>
      <w:r w:rsidR="00CA47C0">
        <w:rPr>
          <w:lang w:val="fr-FR"/>
        </w:rPr>
        <w:t xml:space="preserve"> Z</w:t>
      </w:r>
      <w:r w:rsidR="00CA47C0" w:rsidRPr="00CA47C0">
        <w:rPr>
          <w:lang w:val="fr-FR"/>
        </w:rPr>
        <w:t>one archéologique, agricole et résidentielle. dans la ville d'Hébron, en Cisjordanie. À l'intérieur se trouve un tell dont les restes remontent à la période chalcolithique et on pense qu'il constitue les colonies cananéennes, israélites et édomites d'Hébron mentionnées dans la Bible hébraïque et la littérature de la période du Second Temple</w:t>
      </w:r>
      <w:r w:rsidR="00CA47C0">
        <w:rPr>
          <w:lang w:val="fr-FR"/>
        </w:rPr>
        <w:t xml:space="preserve">. </w:t>
      </w:r>
      <w:r w:rsidR="00CA47C0" w:rsidRPr="00CA47C0">
        <w:rPr>
          <w:lang w:val="fr-FR"/>
        </w:rPr>
        <w:t>Bien que la majeure partie de la superficie du site soit utilisée comme terre agricole, c'est également l'emplacement d'un quartier palestinien</w:t>
      </w:r>
      <w:r w:rsidR="00CA47C0">
        <w:rPr>
          <w:lang w:val="fr-FR"/>
        </w:rPr>
        <w:t xml:space="preserve"> </w:t>
      </w:r>
      <w:r w:rsidR="00CA47C0" w:rsidRPr="00CA47C0">
        <w:rPr>
          <w:lang w:val="fr-FR"/>
        </w:rPr>
        <w:t>et d'une colonie israélienne</w:t>
      </w:r>
      <w:r w:rsidR="005D4DF8">
        <w:rPr>
          <w:lang w:val="fr-FR"/>
        </w:rPr>
        <w:t xml:space="preserve"> </w:t>
      </w:r>
      <w:r w:rsidR="00CA47C0">
        <w:rPr>
          <w:lang w:val="fr-FR"/>
        </w:rPr>
        <w:t>(wiki)</w:t>
      </w:r>
    </w:p>
    <w:p w14:paraId="22221A37" w14:textId="77777777" w:rsidR="003D1B06" w:rsidRDefault="003D1B06" w:rsidP="00CA47C0">
      <w:pPr>
        <w:jc w:val="both"/>
        <w:rPr>
          <w:lang w:val="fr-FR"/>
        </w:rPr>
      </w:pPr>
    </w:p>
    <w:p w14:paraId="6DB4AE75" w14:textId="20E32FEC" w:rsidR="003D1B06" w:rsidRDefault="003D1B06" w:rsidP="00CA47C0">
      <w:pPr>
        <w:jc w:val="both"/>
        <w:rPr>
          <w:i/>
          <w:iCs/>
          <w:lang w:val="fr-FR"/>
        </w:rPr>
      </w:pPr>
      <w:r>
        <w:rPr>
          <w:lang w:val="fr-FR"/>
        </w:rPr>
        <w:t xml:space="preserve">Contient la tombe de </w:t>
      </w:r>
      <w:r w:rsidRPr="003D1B06">
        <w:rPr>
          <w:i/>
          <w:iCs/>
          <w:lang w:val="fr-FR"/>
        </w:rPr>
        <w:t>Jesse and Ruth</w:t>
      </w:r>
    </w:p>
    <w:p w14:paraId="18678830" w14:textId="77777777" w:rsidR="00F114E1" w:rsidRDefault="00F114E1" w:rsidP="00CA47C0">
      <w:pPr>
        <w:jc w:val="both"/>
        <w:rPr>
          <w:i/>
          <w:iCs/>
          <w:lang w:val="fr-FR"/>
        </w:rPr>
      </w:pPr>
    </w:p>
    <w:p w14:paraId="776EED9B" w14:textId="759E4C2A" w:rsidR="00F114E1" w:rsidRDefault="00000000" w:rsidP="00CA47C0">
      <w:pPr>
        <w:jc w:val="both"/>
        <w:rPr>
          <w:lang w:val="fr-FR"/>
        </w:rPr>
      </w:pPr>
      <w:hyperlink r:id="rId528" w:anchor="zDEFINIT_CH_menac_cas" w:history="1">
        <w:r w:rsidR="00F114E1">
          <w:rPr>
            <w:rStyle w:val="Hyperlink"/>
            <w:lang w:val="fr-FR"/>
          </w:rPr>
          <w:t>c</w:t>
        </w:r>
        <w:r w:rsidR="00F114E1" w:rsidRPr="00C103DD">
          <w:rPr>
            <w:rStyle w:val="Hyperlink"/>
            <w:lang w:val="fr-FR"/>
          </w:rPr>
          <w:t>as d'école</w:t>
        </w:r>
      </w:hyperlink>
    </w:p>
    <w:p w14:paraId="5BA53F73" w14:textId="77777777" w:rsidR="00436D7B" w:rsidRPr="00BA150E" w:rsidRDefault="00436D7B" w:rsidP="00242C0F">
      <w:pPr>
        <w:rPr>
          <w:lang w:val="fr-FR"/>
        </w:rPr>
      </w:pPr>
    </w:p>
    <w:p w14:paraId="48C4A6AD" w14:textId="77777777" w:rsidR="00FF513D" w:rsidRPr="00D74220" w:rsidRDefault="00FF513D" w:rsidP="00426FF9">
      <w:pPr>
        <w:pStyle w:val="Heading1"/>
      </w:pPr>
      <w:bookmarkStart w:id="286" w:name="Sit_Jericho"/>
      <w:r w:rsidRPr="00D74220">
        <w:t>JERICHO</w:t>
      </w:r>
    </w:p>
    <w:bookmarkEnd w:id="286"/>
    <w:p w14:paraId="3B3B0A46" w14:textId="77777777" w:rsidR="00FF513D" w:rsidRPr="007C07F4" w:rsidRDefault="000E2667" w:rsidP="00242C0F">
      <w:pPr>
        <w:rPr>
          <w:sz w:val="20"/>
          <w:lang w:val="fr-FR"/>
        </w:rPr>
      </w:pPr>
      <w:r w:rsidRPr="007C07F4">
        <w:rPr>
          <w:sz w:val="20"/>
          <w:lang w:val="fr-FR"/>
        </w:rPr>
        <w:t>Jéricho</w:t>
      </w:r>
    </w:p>
    <w:p w14:paraId="6305E795" w14:textId="77777777" w:rsidR="007C07F4" w:rsidRDefault="007C07F4" w:rsidP="00DC5BA5">
      <w:pPr>
        <w:pStyle w:val="HTMLPreformatted"/>
        <w:rPr>
          <w:rFonts w:ascii="Times New Roman" w:hAnsi="Times New Roman" w:cs="Times New Roman"/>
          <w:sz w:val="24"/>
          <w:lang w:val="fr-FR"/>
        </w:rPr>
      </w:pPr>
    </w:p>
    <w:p w14:paraId="74923C42" w14:textId="0BBF45A1" w:rsidR="00841C6F" w:rsidRDefault="00841C6F" w:rsidP="00841C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Cs w:val="20"/>
          <w:lang w:val="fr-FR"/>
        </w:rPr>
      </w:pPr>
      <w:r w:rsidRPr="00841C6F">
        <w:rPr>
          <w:lang w:val="fr-FR"/>
        </w:rPr>
        <w:t xml:space="preserve">Jericho (Tell es-Sultan, Palestine) en Cisjordanie, </w:t>
      </w:r>
      <w:r w:rsidR="00B079BF">
        <w:rPr>
          <w:lang w:val="fr-FR"/>
        </w:rPr>
        <w:t>entre Jerusalem à l'Est et le Jourdain à l</w:t>
      </w:r>
      <w:r w:rsidR="00512734">
        <w:rPr>
          <w:lang w:val="fr-FR"/>
        </w:rPr>
        <w:t>'</w:t>
      </w:r>
      <w:r w:rsidR="00B079BF">
        <w:rPr>
          <w:lang w:val="fr-FR"/>
        </w:rPr>
        <w:t xml:space="preserve">ouest, </w:t>
      </w:r>
      <w:r w:rsidRPr="00841C6F">
        <w:rPr>
          <w:lang w:val="fr-FR"/>
        </w:rPr>
        <w:t>a donné son nom au</w:t>
      </w:r>
      <w:r w:rsidR="00512734">
        <w:rPr>
          <w:lang w:val="fr-FR"/>
        </w:rPr>
        <w:t>x</w:t>
      </w:r>
      <w:r w:rsidRPr="00841C6F">
        <w:rPr>
          <w:lang w:val="fr-FR"/>
        </w:rPr>
        <w:t xml:space="preserve"> </w:t>
      </w:r>
      <w:hyperlink r:id="rId529" w:anchor="Cul_Jericho_Pointes" w:history="1">
        <w:r w:rsidRPr="000E2667">
          <w:rPr>
            <w:rStyle w:val="Hyperlink"/>
            <w:szCs w:val="20"/>
            <w:lang w:val="fr-FR"/>
          </w:rPr>
          <w:t>pointes de Jericho</w:t>
        </w:r>
      </w:hyperlink>
      <w:r>
        <w:rPr>
          <w:szCs w:val="20"/>
          <w:lang w:val="fr-FR"/>
        </w:rPr>
        <w:t xml:space="preserve"> (SS BIB)</w:t>
      </w:r>
    </w:p>
    <w:p w14:paraId="291E96DB" w14:textId="690C10D3" w:rsidR="00FF513D" w:rsidRDefault="00841C6F" w:rsidP="00841C6F">
      <w:pPr>
        <w:pStyle w:val="HTMLPreformatted"/>
        <w:rPr>
          <w:rFonts w:ascii="Times New Roman" w:hAnsi="Times New Roman" w:cs="Times New Roman"/>
          <w:sz w:val="24"/>
          <w:lang w:val="fr-FR"/>
        </w:rPr>
      </w:pPr>
      <w:r>
        <w:rPr>
          <w:rFonts w:ascii="Times New Roman" w:hAnsi="Times New Roman" w:cs="Times New Roman"/>
          <w:sz w:val="24"/>
          <w:lang w:val="fr-FR"/>
        </w:rPr>
        <w:t xml:space="preserve">Fouillées par Garstang (1935), </w:t>
      </w:r>
      <w:r w:rsidR="00FF513D" w:rsidRPr="00841C6F">
        <w:rPr>
          <w:rFonts w:ascii="Times New Roman" w:hAnsi="Times New Roman" w:cs="Times New Roman"/>
          <w:sz w:val="24"/>
          <w:lang w:val="fr-FR"/>
        </w:rPr>
        <w:t xml:space="preserve">C’est historiquement, le premier site trouvé du </w:t>
      </w:r>
      <w:hyperlink r:id="rId530" w:anchor="Cul_PPNA" w:history="1">
        <w:r w:rsidR="00FF513D" w:rsidRPr="00841C6F">
          <w:rPr>
            <w:rStyle w:val="Hyperlink"/>
            <w:rFonts w:ascii="Times New Roman" w:hAnsi="Times New Roman" w:cs="Times New Roman"/>
            <w:sz w:val="24"/>
            <w:lang w:val="fr-FR"/>
          </w:rPr>
          <w:t>PPNA</w:t>
        </w:r>
      </w:hyperlink>
      <w:r w:rsidR="004E5E5F" w:rsidRPr="00841C6F">
        <w:rPr>
          <w:rFonts w:ascii="Times New Roman" w:hAnsi="Times New Roman" w:cs="Times New Roman"/>
          <w:sz w:val="24"/>
          <w:lang w:val="fr-FR"/>
        </w:rPr>
        <w:t xml:space="preserve"> </w:t>
      </w:r>
      <w:r w:rsidR="00097722" w:rsidRPr="00841C6F">
        <w:rPr>
          <w:rFonts w:ascii="Times New Roman" w:hAnsi="Times New Roman" w:cs="Times New Roman"/>
          <w:sz w:val="24"/>
          <w:lang w:val="fr-FR"/>
        </w:rPr>
        <w:t>du Levant</w:t>
      </w:r>
      <w:r>
        <w:rPr>
          <w:rFonts w:ascii="Times New Roman" w:hAnsi="Times New Roman" w:cs="Times New Roman"/>
          <w:sz w:val="24"/>
          <w:lang w:val="fr-FR"/>
        </w:rPr>
        <w:t xml:space="preserve"> </w:t>
      </w:r>
      <w:r>
        <w:rPr>
          <w:rFonts w:ascii="Times New Roman" w:hAnsi="Times New Roman" w:cs="Times New Roman"/>
          <w:sz w:val="24"/>
          <w:szCs w:val="24"/>
          <w:lang w:val="fr-FR"/>
        </w:rPr>
        <w:t>(BIB 2603)</w:t>
      </w:r>
      <w:r>
        <w:rPr>
          <w:rFonts w:ascii="Times New Roman" w:hAnsi="Times New Roman" w:cs="Times New Roman"/>
          <w:sz w:val="24"/>
          <w:lang w:val="fr-FR"/>
        </w:rPr>
        <w:t xml:space="preserve">. </w:t>
      </w:r>
    </w:p>
    <w:p w14:paraId="0EEE4E54" w14:textId="568E47F3" w:rsidR="00520D99" w:rsidRDefault="00520D99" w:rsidP="00841C6F">
      <w:pPr>
        <w:pStyle w:val="HTMLPreformatted"/>
        <w:rPr>
          <w:rFonts w:ascii="Times New Roman" w:hAnsi="Times New Roman" w:cs="Times New Roman"/>
          <w:sz w:val="24"/>
          <w:lang w:val="fr-FR"/>
        </w:rPr>
      </w:pPr>
      <w:r>
        <w:rPr>
          <w:rFonts w:ascii="Times New Roman" w:hAnsi="Times New Roman" w:cs="Times New Roman"/>
          <w:sz w:val="24"/>
          <w:lang w:val="fr-FR"/>
        </w:rPr>
        <w:t xml:space="preserve">Tradition d'irrigation </w:t>
      </w:r>
      <w:bookmarkStart w:id="287" w:name="_Hlk109743668"/>
      <w:r>
        <w:rPr>
          <w:rFonts w:ascii="Times New Roman" w:hAnsi="Times New Roman" w:cs="Times New Roman"/>
          <w:sz w:val="24"/>
          <w:lang w:val="fr-FR"/>
        </w:rPr>
        <w:t>(BIB 3563)</w:t>
      </w:r>
      <w:bookmarkEnd w:id="287"/>
    </w:p>
    <w:p w14:paraId="78CD9424" w14:textId="77777777" w:rsidR="00520D99" w:rsidRPr="0032190F" w:rsidRDefault="00520D99" w:rsidP="00520D99">
      <w:pPr>
        <w:jc w:val="both"/>
        <w:rPr>
          <w:lang w:val="fr-FR"/>
        </w:rPr>
      </w:pPr>
      <w:r>
        <w:rPr>
          <w:lang w:val="fr-FR"/>
        </w:rPr>
        <w:t>v. EAMENA/</w:t>
      </w:r>
      <w:hyperlink r:id="rId531" w:anchor="BD_Eamena_prj_Net0" w:history="1">
        <w:r w:rsidRPr="004E22A3">
          <w:rPr>
            <w:rStyle w:val="Hyperlink"/>
            <w:lang w:val="fr-FR"/>
          </w:rPr>
          <w:t>Net0</w:t>
        </w:r>
      </w:hyperlink>
    </w:p>
    <w:p w14:paraId="121CE017" w14:textId="77777777" w:rsidR="00520D99" w:rsidRPr="00841C6F" w:rsidRDefault="00520D99" w:rsidP="00841C6F">
      <w:pPr>
        <w:pStyle w:val="HTMLPreformatted"/>
        <w:rPr>
          <w:rFonts w:ascii="Times New Roman" w:hAnsi="Times New Roman" w:cs="Times New Roman"/>
          <w:sz w:val="24"/>
          <w:lang w:val="fr-FR"/>
        </w:rPr>
      </w:pPr>
    </w:p>
    <w:p w14:paraId="158E122C" w14:textId="77777777" w:rsidR="00841C6F" w:rsidRDefault="00841C6F" w:rsidP="00C823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Cs w:val="20"/>
          <w:lang w:val="fr-FR"/>
        </w:rPr>
      </w:pPr>
    </w:p>
    <w:p w14:paraId="065BE7D2" w14:textId="77777777" w:rsidR="00841C6F" w:rsidRDefault="00841C6F" w:rsidP="00841C6F">
      <w:pPr>
        <w:pStyle w:val="Heading2"/>
      </w:pPr>
      <w:bookmarkStart w:id="288" w:name="Sit_Jericho_per"/>
      <w:r>
        <w:t>chronologie</w:t>
      </w:r>
    </w:p>
    <w:bookmarkEnd w:id="288"/>
    <w:p w14:paraId="0ED921DC" w14:textId="77777777" w:rsidR="00841C6F" w:rsidRDefault="00841C6F" w:rsidP="00C823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Cs w:val="20"/>
          <w:lang w:val="fr-FR"/>
        </w:rPr>
      </w:pPr>
    </w:p>
    <w:p w14:paraId="3AF49BBC" w14:textId="77777777" w:rsidR="00B57261" w:rsidRDefault="00B57261" w:rsidP="00F575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Cs w:val="20"/>
          <w:lang w:val="fr-FR"/>
        </w:rPr>
      </w:pPr>
    </w:p>
    <w:tbl>
      <w:tblPr>
        <w:tblStyle w:val="TableGrid"/>
        <w:tblW w:w="0" w:type="auto"/>
        <w:jc w:val="center"/>
        <w:tblLook w:val="04A0" w:firstRow="1" w:lastRow="0" w:firstColumn="1" w:lastColumn="0" w:noHBand="0" w:noVBand="1"/>
      </w:tblPr>
      <w:tblGrid>
        <w:gridCol w:w="1120"/>
        <w:gridCol w:w="1370"/>
      </w:tblGrid>
      <w:tr w:rsidR="003233C3" w14:paraId="2164A69D" w14:textId="77777777" w:rsidTr="009E2F6D">
        <w:trPr>
          <w:jc w:val="center"/>
        </w:trPr>
        <w:tc>
          <w:tcPr>
            <w:tcW w:w="1120" w:type="dxa"/>
          </w:tcPr>
          <w:p w14:paraId="55075895" w14:textId="77777777" w:rsidR="003233C3" w:rsidRDefault="003233C3" w:rsidP="00F575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Cs w:val="20"/>
                <w:lang w:val="fr-FR"/>
              </w:rPr>
            </w:pPr>
            <w:r>
              <w:rPr>
                <w:szCs w:val="20"/>
                <w:lang w:val="fr-FR"/>
              </w:rPr>
              <w:t>Bronze</w:t>
            </w:r>
          </w:p>
        </w:tc>
        <w:tc>
          <w:tcPr>
            <w:tcW w:w="1370" w:type="dxa"/>
          </w:tcPr>
          <w:p w14:paraId="15DE2B71" w14:textId="77777777" w:rsidR="003233C3" w:rsidRDefault="003233C3" w:rsidP="00F575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Cs w:val="20"/>
                <w:lang w:val="fr-FR"/>
              </w:rPr>
            </w:pPr>
          </w:p>
        </w:tc>
      </w:tr>
      <w:tr w:rsidR="003233C3" w14:paraId="402108BD" w14:textId="77777777" w:rsidTr="009E2F6D">
        <w:trPr>
          <w:jc w:val="center"/>
        </w:trPr>
        <w:tc>
          <w:tcPr>
            <w:tcW w:w="1120" w:type="dxa"/>
          </w:tcPr>
          <w:p w14:paraId="2D58983F" w14:textId="2F321CEC" w:rsidR="003233C3" w:rsidRDefault="00000000" w:rsidP="00F575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Cs w:val="20"/>
                <w:lang w:val="fr-FR"/>
              </w:rPr>
            </w:pPr>
            <w:hyperlink r:id="rId532" w:anchor="Sit_Jericho_per_LPPNB" w:history="1">
              <w:r w:rsidR="003233C3" w:rsidRPr="00841C6F">
                <w:rPr>
                  <w:rStyle w:val="Hyperlink"/>
                  <w:szCs w:val="20"/>
                  <w:lang w:val="fr-FR"/>
                </w:rPr>
                <w:t xml:space="preserve">LPPNB </w:t>
              </w:r>
            </w:hyperlink>
          </w:p>
        </w:tc>
        <w:tc>
          <w:tcPr>
            <w:tcW w:w="1370" w:type="dxa"/>
          </w:tcPr>
          <w:p w14:paraId="3AD5801B" w14:textId="7CF1B7B6" w:rsidR="003233C3" w:rsidRDefault="00000000" w:rsidP="00F575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Cs w:val="20"/>
                <w:lang w:val="fr-FR"/>
              </w:rPr>
            </w:pPr>
            <w:hyperlink r:id="rId533" w:anchor="Sit_Jericho_strat_layerIX" w:history="1">
              <w:r w:rsidR="003233C3" w:rsidRPr="003233C3">
                <w:rPr>
                  <w:rStyle w:val="Hyperlink"/>
                  <w:szCs w:val="20"/>
                  <w:lang w:val="fr-FR"/>
                </w:rPr>
                <w:t>stratum IX</w:t>
              </w:r>
            </w:hyperlink>
          </w:p>
        </w:tc>
      </w:tr>
      <w:tr w:rsidR="003233C3" w14:paraId="33AFA701" w14:textId="77777777" w:rsidTr="009E2F6D">
        <w:trPr>
          <w:jc w:val="center"/>
        </w:trPr>
        <w:tc>
          <w:tcPr>
            <w:tcW w:w="1120" w:type="dxa"/>
          </w:tcPr>
          <w:p w14:paraId="4E592223" w14:textId="77777777" w:rsidR="003233C3" w:rsidRDefault="003233C3" w:rsidP="00F575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Cs w:val="20"/>
                <w:lang w:val="fr-FR"/>
              </w:rPr>
            </w:pPr>
          </w:p>
        </w:tc>
        <w:tc>
          <w:tcPr>
            <w:tcW w:w="1370" w:type="dxa"/>
          </w:tcPr>
          <w:p w14:paraId="4C7F6CA2" w14:textId="77777777" w:rsidR="003233C3" w:rsidRDefault="003233C3" w:rsidP="00F575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Cs w:val="20"/>
                <w:lang w:val="fr-FR"/>
              </w:rPr>
            </w:pPr>
          </w:p>
        </w:tc>
      </w:tr>
      <w:tr w:rsidR="003233C3" w14:paraId="61B74BE9" w14:textId="77777777" w:rsidTr="009E2F6D">
        <w:trPr>
          <w:jc w:val="center"/>
        </w:trPr>
        <w:tc>
          <w:tcPr>
            <w:tcW w:w="1120" w:type="dxa"/>
          </w:tcPr>
          <w:p w14:paraId="74A6A85A" w14:textId="77777777" w:rsidR="003233C3" w:rsidRDefault="003233C3" w:rsidP="00F575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Cs w:val="20"/>
                <w:lang w:val="fr-FR"/>
              </w:rPr>
            </w:pPr>
          </w:p>
        </w:tc>
        <w:tc>
          <w:tcPr>
            <w:tcW w:w="1370" w:type="dxa"/>
          </w:tcPr>
          <w:p w14:paraId="3895807A" w14:textId="77777777" w:rsidR="003233C3" w:rsidRDefault="003233C3" w:rsidP="00F575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Cs w:val="20"/>
                <w:lang w:val="fr-FR"/>
              </w:rPr>
            </w:pPr>
          </w:p>
        </w:tc>
      </w:tr>
      <w:tr w:rsidR="003233C3" w14:paraId="241D9998" w14:textId="77777777" w:rsidTr="009E2F6D">
        <w:trPr>
          <w:jc w:val="center"/>
        </w:trPr>
        <w:tc>
          <w:tcPr>
            <w:tcW w:w="1120" w:type="dxa"/>
          </w:tcPr>
          <w:p w14:paraId="4FE80821" w14:textId="77777777" w:rsidR="003233C3" w:rsidRDefault="003233C3" w:rsidP="00F575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Cs w:val="20"/>
                <w:lang w:val="fr-FR"/>
              </w:rPr>
            </w:pPr>
            <w:r>
              <w:rPr>
                <w:szCs w:val="20"/>
                <w:lang w:val="fr-FR"/>
              </w:rPr>
              <w:t>PPNA</w:t>
            </w:r>
          </w:p>
        </w:tc>
        <w:tc>
          <w:tcPr>
            <w:tcW w:w="1370" w:type="dxa"/>
          </w:tcPr>
          <w:p w14:paraId="138CB5B4" w14:textId="77777777" w:rsidR="003233C3" w:rsidRDefault="003233C3" w:rsidP="00F575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Cs w:val="20"/>
                <w:lang w:val="fr-FR"/>
              </w:rPr>
            </w:pPr>
          </w:p>
        </w:tc>
      </w:tr>
    </w:tbl>
    <w:p w14:paraId="1E9A33D0" w14:textId="77777777" w:rsidR="00841C6F" w:rsidRPr="00841C6F" w:rsidRDefault="00841C6F" w:rsidP="00F575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Cs w:val="20"/>
        </w:rPr>
      </w:pPr>
      <w:r w:rsidRPr="00841C6F">
        <w:rPr>
          <w:szCs w:val="20"/>
        </w:rPr>
        <w:t>(BIB 3439) (F. Faupel in MOSAICnet 2018)</w:t>
      </w:r>
    </w:p>
    <w:p w14:paraId="1CC27301" w14:textId="77777777" w:rsidR="00841C6F" w:rsidRPr="00841C6F" w:rsidRDefault="00841C6F" w:rsidP="00F575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Cs w:val="20"/>
        </w:rPr>
      </w:pPr>
    </w:p>
    <w:p w14:paraId="6AC2A8EE" w14:textId="77777777" w:rsidR="009F1939" w:rsidRPr="001955DF" w:rsidRDefault="00841C6F" w:rsidP="00841C6F">
      <w:pPr>
        <w:pStyle w:val="Heading3"/>
        <w:rPr>
          <w:lang w:val="en-US"/>
        </w:rPr>
      </w:pPr>
      <w:r w:rsidRPr="001955DF">
        <w:rPr>
          <w:lang w:val="en-US"/>
        </w:rPr>
        <w:t>PPN</w:t>
      </w:r>
    </w:p>
    <w:p w14:paraId="48D79BCF" w14:textId="77777777" w:rsidR="00841C6F" w:rsidRPr="001955DF" w:rsidRDefault="00841C6F" w:rsidP="00F575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Cs w:val="20"/>
        </w:rPr>
      </w:pPr>
    </w:p>
    <w:p w14:paraId="12813CE1" w14:textId="77777777" w:rsidR="00841C6F" w:rsidRPr="001955DF" w:rsidRDefault="00841C6F" w:rsidP="00841C6F">
      <w:pPr>
        <w:pStyle w:val="Heading4"/>
        <w:rPr>
          <w:lang w:val="en-US"/>
        </w:rPr>
      </w:pPr>
      <w:r w:rsidRPr="001955DF">
        <w:rPr>
          <w:lang w:val="en-US"/>
        </w:rPr>
        <w:t>PPNA</w:t>
      </w:r>
    </w:p>
    <w:p w14:paraId="03092DB4" w14:textId="77777777" w:rsidR="00841C6F" w:rsidRPr="001955DF" w:rsidRDefault="00841C6F" w:rsidP="00F575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Cs w:val="20"/>
        </w:rPr>
      </w:pPr>
    </w:p>
    <w:p w14:paraId="122AFB14" w14:textId="77777777" w:rsidR="00841C6F" w:rsidRPr="001955DF" w:rsidRDefault="00841C6F" w:rsidP="00841C6F">
      <w:pPr>
        <w:pStyle w:val="Heading4"/>
        <w:rPr>
          <w:lang w:val="en-US"/>
        </w:rPr>
      </w:pPr>
      <w:r w:rsidRPr="001955DF">
        <w:rPr>
          <w:lang w:val="en-US"/>
        </w:rPr>
        <w:t>PPNB</w:t>
      </w:r>
    </w:p>
    <w:p w14:paraId="15EEF9F3" w14:textId="750607D1" w:rsidR="00841C6F" w:rsidRDefault="00841C6F" w:rsidP="00F575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Cs w:val="20"/>
        </w:rPr>
      </w:pPr>
    </w:p>
    <w:p w14:paraId="3D83DD50" w14:textId="6D5198EE" w:rsidR="004F117B" w:rsidRPr="00B16083" w:rsidRDefault="004F117B" w:rsidP="004F117B">
      <w:pPr>
        <w:jc w:val="both"/>
        <w:rPr>
          <w:lang w:val="en-GB"/>
        </w:rPr>
      </w:pPr>
      <w:r>
        <w:rPr>
          <w:szCs w:val="20"/>
        </w:rPr>
        <w:t xml:space="preserve">période </w:t>
      </w:r>
      <w:r w:rsidRPr="004F117B">
        <w:rPr>
          <w:i/>
          <w:iCs/>
          <w:szCs w:val="20"/>
        </w:rPr>
        <w:t>hog-back-brick</w:t>
      </w:r>
      <w:r>
        <w:rPr>
          <w:i/>
          <w:iCs/>
          <w:szCs w:val="20"/>
        </w:rPr>
        <w:t xml:space="preserve"> </w:t>
      </w:r>
      <w:r w:rsidRPr="004F117B">
        <w:rPr>
          <w:szCs w:val="20"/>
        </w:rPr>
        <w:t>vers 6800 BC</w:t>
      </w:r>
      <w:r>
        <w:rPr>
          <w:szCs w:val="20"/>
        </w:rPr>
        <w:t xml:space="preserve"> </w:t>
      </w:r>
      <w:r>
        <w:rPr>
          <w:lang w:val="en-GB"/>
        </w:rPr>
        <w:t>(BIB 3582)</w:t>
      </w:r>
    </w:p>
    <w:p w14:paraId="0366E18E" w14:textId="06CE15B7" w:rsidR="004F117B" w:rsidRPr="004F117B" w:rsidRDefault="004F117B" w:rsidP="00F575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Cs w:val="20"/>
          <w:lang w:val="en-GB"/>
        </w:rPr>
      </w:pPr>
    </w:p>
    <w:p w14:paraId="0BF794EE" w14:textId="77777777" w:rsidR="00841C6F" w:rsidRPr="001955DF" w:rsidRDefault="00841C6F" w:rsidP="00841C6F">
      <w:pPr>
        <w:pStyle w:val="Heading5"/>
        <w:rPr>
          <w:lang w:val="en-US"/>
        </w:rPr>
      </w:pPr>
      <w:bookmarkStart w:id="289" w:name="Sit_Jericho_per_MPPNB"/>
      <w:r w:rsidRPr="001955DF">
        <w:rPr>
          <w:lang w:val="en-US"/>
        </w:rPr>
        <w:t>MPPNB</w:t>
      </w:r>
    </w:p>
    <w:bookmarkEnd w:id="289"/>
    <w:p w14:paraId="34192409" w14:textId="77777777" w:rsidR="00841C6F" w:rsidRPr="001955DF" w:rsidRDefault="00841C6F" w:rsidP="00F575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Cs w:val="20"/>
        </w:rPr>
      </w:pPr>
    </w:p>
    <w:p w14:paraId="4388423D" w14:textId="77777777" w:rsidR="00841C6F" w:rsidRPr="001955DF" w:rsidRDefault="00841C6F" w:rsidP="00841C6F">
      <w:pPr>
        <w:pStyle w:val="Heading5"/>
        <w:rPr>
          <w:lang w:val="en-US"/>
        </w:rPr>
      </w:pPr>
      <w:bookmarkStart w:id="290" w:name="Sit_Jericho_per_LPPNB"/>
      <w:r w:rsidRPr="001955DF">
        <w:rPr>
          <w:lang w:val="en-US"/>
        </w:rPr>
        <w:t>LPPNB</w:t>
      </w:r>
    </w:p>
    <w:bookmarkEnd w:id="290"/>
    <w:p w14:paraId="3BA43BA4" w14:textId="2F6F6479" w:rsidR="00512734" w:rsidRDefault="00512734" w:rsidP="00F575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Cs w:val="20"/>
        </w:rPr>
      </w:pPr>
    </w:p>
    <w:p w14:paraId="5F6E356B" w14:textId="2DE1E336" w:rsidR="004F117B" w:rsidRDefault="004F117B" w:rsidP="00F575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Cs w:val="20"/>
        </w:rPr>
      </w:pPr>
    </w:p>
    <w:p w14:paraId="3521A5CC" w14:textId="77777777" w:rsidR="004F117B" w:rsidRPr="00512734" w:rsidRDefault="004F117B" w:rsidP="004F117B">
      <w:pPr>
        <w:pStyle w:val="Heading3"/>
      </w:pPr>
      <w:bookmarkStart w:id="291" w:name="Sit_Jericho_per_PNA"/>
      <w:r w:rsidRPr="00512734">
        <w:t>PNA</w:t>
      </w:r>
    </w:p>
    <w:bookmarkEnd w:id="291"/>
    <w:p w14:paraId="4DD6665C" w14:textId="77777777" w:rsidR="004F117B" w:rsidRPr="00A03D3E" w:rsidRDefault="004F117B" w:rsidP="00F575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Cs w:val="20"/>
          <w:lang w:val="fr-FR"/>
        </w:rPr>
      </w:pPr>
    </w:p>
    <w:p w14:paraId="1B11ECD3" w14:textId="77777777" w:rsidR="00512734" w:rsidRPr="00A03D3E" w:rsidRDefault="00512734" w:rsidP="00F575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Cs w:val="20"/>
          <w:lang w:val="fr-FR"/>
        </w:rPr>
      </w:pPr>
    </w:p>
    <w:p w14:paraId="12572AF8" w14:textId="77777777" w:rsidR="00D01D08" w:rsidRPr="00A03D3E" w:rsidRDefault="00841C6F" w:rsidP="00841C6F">
      <w:pPr>
        <w:pStyle w:val="Heading3"/>
      </w:pPr>
      <w:r w:rsidRPr="00A03D3E">
        <w:t>Bronze</w:t>
      </w:r>
    </w:p>
    <w:p w14:paraId="351821F8" w14:textId="0EF2B714" w:rsidR="00841C6F" w:rsidRDefault="00841C6F" w:rsidP="00841C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Cs w:val="20"/>
          <w:lang w:val="fr-FR"/>
        </w:rPr>
      </w:pPr>
      <w:r>
        <w:rPr>
          <w:szCs w:val="20"/>
          <w:lang w:val="fr-FR"/>
        </w:rPr>
        <w:t>Les ruines du Bronze sont liées au mythe des trompette</w:t>
      </w:r>
      <w:r w:rsidR="00B079BF">
        <w:rPr>
          <w:szCs w:val="20"/>
          <w:lang w:val="fr-FR"/>
        </w:rPr>
        <w:t>s</w:t>
      </w:r>
      <w:r>
        <w:rPr>
          <w:szCs w:val="20"/>
          <w:lang w:val="fr-FR"/>
        </w:rPr>
        <w:t xml:space="preserve"> de Jéricho (F. Faupel in MOSAICnet 2018)</w:t>
      </w:r>
    </w:p>
    <w:p w14:paraId="79DBF192" w14:textId="77777777" w:rsidR="009535EE" w:rsidRDefault="009535EE" w:rsidP="00F575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fr-FR"/>
        </w:rPr>
      </w:pPr>
    </w:p>
    <w:p w14:paraId="05CF5D03" w14:textId="408CE686" w:rsidR="00841C6F" w:rsidRPr="00841C6F" w:rsidRDefault="00841C6F" w:rsidP="00B079BF">
      <w:pPr>
        <w:pStyle w:val="Heading2"/>
        <w:rPr>
          <w:lang w:eastAsia="fr-FR"/>
        </w:rPr>
      </w:pPr>
      <w:bookmarkStart w:id="292" w:name="Sit_Jericho_strat"/>
      <w:r>
        <w:rPr>
          <w:lang w:eastAsia="fr-FR"/>
        </w:rPr>
        <w:t>str</w:t>
      </w:r>
      <w:r w:rsidR="00B079BF">
        <w:rPr>
          <w:lang w:eastAsia="fr-FR"/>
        </w:rPr>
        <w:t>a</w:t>
      </w:r>
      <w:r>
        <w:rPr>
          <w:lang w:eastAsia="fr-FR"/>
        </w:rPr>
        <w:t>tigraphie</w:t>
      </w:r>
    </w:p>
    <w:bookmarkEnd w:id="292"/>
    <w:p w14:paraId="7F2FF003" w14:textId="77777777" w:rsidR="00841C6F" w:rsidRDefault="00841C6F" w:rsidP="00841C6F">
      <w:pPr>
        <w:rPr>
          <w:lang w:val="fr-FR" w:eastAsia="fr-FR"/>
        </w:rPr>
      </w:pPr>
    </w:p>
    <w:p w14:paraId="6D179E92" w14:textId="77777777" w:rsidR="00841C6F" w:rsidRDefault="00841C6F" w:rsidP="00841C6F">
      <w:pPr>
        <w:rPr>
          <w:lang w:val="fr-FR" w:eastAsia="fr-FR"/>
        </w:rPr>
      </w:pPr>
    </w:p>
    <w:tbl>
      <w:tblPr>
        <w:tblStyle w:val="TableGrid"/>
        <w:tblW w:w="0" w:type="auto"/>
        <w:jc w:val="center"/>
        <w:tblLook w:val="04A0" w:firstRow="1" w:lastRow="0" w:firstColumn="1" w:lastColumn="0" w:noHBand="0" w:noVBand="1"/>
      </w:tblPr>
      <w:tblGrid>
        <w:gridCol w:w="1209"/>
      </w:tblGrid>
      <w:tr w:rsidR="003233C3" w14:paraId="16E53593" w14:textId="77777777" w:rsidTr="001955DF">
        <w:trPr>
          <w:jc w:val="center"/>
        </w:trPr>
        <w:tc>
          <w:tcPr>
            <w:tcW w:w="1209" w:type="dxa"/>
          </w:tcPr>
          <w:p w14:paraId="3E2B2E11" w14:textId="22641FF4" w:rsidR="003233C3" w:rsidRDefault="00000000" w:rsidP="001955DF">
            <w:pPr>
              <w:rPr>
                <w:lang w:val="fr-FR" w:eastAsia="fr-FR"/>
              </w:rPr>
            </w:pPr>
            <w:hyperlink r:id="rId534" w:anchor="Sit_Jericho_strat_layerIX" w:history="1">
              <w:r w:rsidR="003233C3" w:rsidRPr="00B079BF">
                <w:rPr>
                  <w:rStyle w:val="Hyperlink"/>
                  <w:lang w:val="fr-FR" w:eastAsia="fr-FR"/>
                </w:rPr>
                <w:t>Layer IX</w:t>
              </w:r>
            </w:hyperlink>
          </w:p>
        </w:tc>
      </w:tr>
      <w:tr w:rsidR="003233C3" w14:paraId="51FDD15A" w14:textId="77777777" w:rsidTr="001955DF">
        <w:trPr>
          <w:jc w:val="center"/>
        </w:trPr>
        <w:tc>
          <w:tcPr>
            <w:tcW w:w="1209" w:type="dxa"/>
          </w:tcPr>
          <w:p w14:paraId="72450E88" w14:textId="66D74A01" w:rsidR="003233C3" w:rsidRDefault="00000000" w:rsidP="001955DF">
            <w:pPr>
              <w:rPr>
                <w:lang w:val="fr-FR" w:eastAsia="fr-FR"/>
              </w:rPr>
            </w:pPr>
            <w:hyperlink r:id="rId535" w:anchor="Sit_Jericho_strat_layerX" w:history="1">
              <w:r w:rsidR="003233C3" w:rsidRPr="00B079BF">
                <w:rPr>
                  <w:rStyle w:val="Hyperlink"/>
                  <w:lang w:val="fr-FR" w:eastAsia="fr-FR"/>
                </w:rPr>
                <w:t>Layer X</w:t>
              </w:r>
            </w:hyperlink>
          </w:p>
        </w:tc>
      </w:tr>
    </w:tbl>
    <w:p w14:paraId="12E3C437" w14:textId="454FBFE5" w:rsidR="00841C6F" w:rsidRDefault="00841C6F" w:rsidP="00F575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fr-FR"/>
        </w:rPr>
      </w:pPr>
    </w:p>
    <w:p w14:paraId="4AC1FD17" w14:textId="61AE6622" w:rsidR="00B079BF" w:rsidRPr="003233C3" w:rsidRDefault="00B079BF" w:rsidP="00B079BF">
      <w:pPr>
        <w:rPr>
          <w:lang w:val="en-GB"/>
        </w:rPr>
      </w:pPr>
      <w:r w:rsidRPr="00B079BF">
        <w:rPr>
          <w:lang w:val="fr-FR"/>
        </w:rPr>
        <w:t xml:space="preserve">Dans le </w:t>
      </w:r>
      <w:r w:rsidRPr="00B079BF">
        <w:rPr>
          <w:szCs w:val="20"/>
          <w:lang w:val="fr-FR"/>
        </w:rPr>
        <w:t>Levant centre-sud</w:t>
      </w:r>
      <w:r>
        <w:rPr>
          <w:szCs w:val="20"/>
          <w:lang w:val="fr-FR"/>
        </w:rPr>
        <w:t xml:space="preserve"> </w:t>
      </w:r>
      <w:r>
        <w:rPr>
          <w:lang w:val="fr-FR"/>
        </w:rPr>
        <w:t>c</w:t>
      </w:r>
      <w:r w:rsidRPr="00B079BF">
        <w:rPr>
          <w:lang w:val="fr-FR"/>
        </w:rPr>
        <w:t xml:space="preserve">éramiques </w:t>
      </w:r>
      <w:r w:rsidRPr="00B079BF">
        <w:rPr>
          <w:szCs w:val="20"/>
          <w:lang w:val="fr-FR"/>
        </w:rPr>
        <w:t xml:space="preserve">à décors incisés associés à de la céramique peinte en rouge du </w:t>
      </w:r>
      <w:hyperlink r:id="rId536" w:anchor="Cul_Neo_Ancien_Ceramique" w:history="1">
        <w:r w:rsidRPr="00B079BF">
          <w:rPr>
            <w:rStyle w:val="Hyperlink"/>
            <w:lang w:val="fr-FR"/>
          </w:rPr>
          <w:t>PNA</w:t>
        </w:r>
      </w:hyperlink>
      <w:r>
        <w:rPr>
          <w:lang w:val="fr-FR"/>
        </w:rPr>
        <w:t xml:space="preserve">, ex: </w:t>
      </w:r>
      <w:hyperlink r:id="rId537" w:anchor="Sit_Jericho_strat_layerIX" w:history="1">
        <w:r>
          <w:rPr>
            <w:rStyle w:val="Hyperlink"/>
            <w:lang w:val="fr-FR" w:eastAsia="fr-FR"/>
          </w:rPr>
          <w:t>Jericho</w:t>
        </w:r>
        <w:r w:rsidRPr="00B079BF">
          <w:rPr>
            <w:rStyle w:val="Hyperlink"/>
            <w:lang w:val="fr-FR" w:eastAsia="fr-FR"/>
          </w:rPr>
          <w:t xml:space="preserve"> IX</w:t>
        </w:r>
      </w:hyperlink>
      <w:r w:rsidRPr="00B079BF">
        <w:rPr>
          <w:lang w:val="fr-FR"/>
        </w:rPr>
        <w:t xml:space="preserve"> (BIB 14 p. 45) v. </w:t>
      </w:r>
      <w:hyperlink r:id="rId538" w:anchor="Cul_Yarkoumien" w:history="1">
        <w:r w:rsidRPr="003233C3">
          <w:rPr>
            <w:rStyle w:val="Hyperlink"/>
            <w:lang w:val="en-GB"/>
          </w:rPr>
          <w:t>Yarkoumien</w:t>
        </w:r>
      </w:hyperlink>
      <w:r w:rsidRPr="003233C3">
        <w:rPr>
          <w:lang w:val="en-GB"/>
        </w:rPr>
        <w:t xml:space="preserve"> (BIB 14 p. 45)</w:t>
      </w:r>
    </w:p>
    <w:p w14:paraId="1F819F1E" w14:textId="120CDDB7" w:rsidR="00B079BF" w:rsidRPr="003233C3" w:rsidRDefault="00B079BF" w:rsidP="00F575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en-GB"/>
        </w:rPr>
      </w:pPr>
    </w:p>
    <w:p w14:paraId="42AF6E41" w14:textId="77777777" w:rsidR="00B079BF" w:rsidRPr="003233C3" w:rsidRDefault="00B079BF" w:rsidP="00B079BF">
      <w:pPr>
        <w:pStyle w:val="Heading3"/>
        <w:rPr>
          <w:lang w:val="en-GB"/>
        </w:rPr>
      </w:pPr>
      <w:bookmarkStart w:id="293" w:name="Sit_Jericho_strat_layerIX"/>
      <w:r w:rsidRPr="003233C3">
        <w:rPr>
          <w:lang w:val="en-GB"/>
        </w:rPr>
        <w:t>Layer IX</w:t>
      </w:r>
    </w:p>
    <w:bookmarkEnd w:id="293"/>
    <w:p w14:paraId="75B07748" w14:textId="07EB71BE" w:rsidR="003233C3" w:rsidRPr="003233C3" w:rsidRDefault="003233C3" w:rsidP="00F575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i/>
          <w:iCs/>
          <w:sz w:val="20"/>
          <w:lang w:val="en-GB"/>
        </w:rPr>
      </w:pPr>
      <w:r w:rsidRPr="003233C3">
        <w:rPr>
          <w:i/>
          <w:iCs/>
          <w:sz w:val="20"/>
          <w:lang w:val="en-GB"/>
        </w:rPr>
        <w:t>Layer IX, stratum IX</w:t>
      </w:r>
    </w:p>
    <w:p w14:paraId="712982ED" w14:textId="6E7734ED" w:rsidR="003233C3" w:rsidRPr="003233C3" w:rsidRDefault="003233C3" w:rsidP="00F575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en-GB"/>
        </w:rPr>
      </w:pPr>
    </w:p>
    <w:p w14:paraId="6E365D0F" w14:textId="7267EF0E" w:rsidR="003233C3" w:rsidRPr="003233C3" w:rsidRDefault="003233C3" w:rsidP="00F575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Cs w:val="20"/>
        </w:rPr>
      </w:pPr>
      <w:r w:rsidRPr="003233C3">
        <w:rPr>
          <w:szCs w:val="20"/>
          <w:lang w:val="en-GB"/>
        </w:rPr>
        <w:t xml:space="preserve">6 statues, 1 buste </w:t>
      </w:r>
      <w:r w:rsidRPr="00841C6F">
        <w:rPr>
          <w:szCs w:val="20"/>
        </w:rPr>
        <w:t>(BIB 3439) (F. Faupel in MOSAICnet 2018)</w:t>
      </w:r>
    </w:p>
    <w:p w14:paraId="12A27266" w14:textId="0DDCF82D" w:rsidR="00B079BF" w:rsidRDefault="00B079BF" w:rsidP="00F575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fr-FR"/>
        </w:rPr>
      </w:pPr>
      <w:r>
        <w:rPr>
          <w:lang w:val="fr-FR"/>
        </w:rPr>
        <w:t>C</w:t>
      </w:r>
      <w:r w:rsidRPr="00B079BF">
        <w:rPr>
          <w:lang w:val="fr-FR"/>
        </w:rPr>
        <w:t xml:space="preserve">éramiques </w:t>
      </w:r>
      <w:r w:rsidRPr="00B079BF">
        <w:rPr>
          <w:szCs w:val="20"/>
          <w:lang w:val="fr-FR"/>
        </w:rPr>
        <w:t xml:space="preserve">à décors incisés associés à de la céramique peinte en rouge du </w:t>
      </w:r>
      <w:hyperlink r:id="rId539" w:anchor="Cul_Neo_Ancien_Ceramique" w:history="1">
        <w:r w:rsidRPr="00B079BF">
          <w:rPr>
            <w:rStyle w:val="Hyperlink"/>
            <w:lang w:val="fr-FR"/>
          </w:rPr>
          <w:t>PNA</w:t>
        </w:r>
      </w:hyperlink>
      <w:r w:rsidRPr="00B079BF">
        <w:rPr>
          <w:lang w:val="fr-FR"/>
        </w:rPr>
        <w:t xml:space="preserve"> (BIB 14 p. 45)</w:t>
      </w:r>
      <w:r>
        <w:rPr>
          <w:lang w:val="fr-FR"/>
        </w:rPr>
        <w:t xml:space="preserve"> </w:t>
      </w:r>
      <w:hyperlink r:id="rId540" w:anchor="Cul_Yarkoumien" w:history="1">
        <w:r w:rsidRPr="00B079BF">
          <w:rPr>
            <w:rStyle w:val="Hyperlink"/>
            <w:lang w:val="fr-FR"/>
          </w:rPr>
          <w:t>Yarkoumien</w:t>
        </w:r>
      </w:hyperlink>
      <w:r w:rsidRPr="00B079BF">
        <w:rPr>
          <w:lang w:val="fr-FR"/>
        </w:rPr>
        <w:t xml:space="preserve"> (BIB 14 p. 45)</w:t>
      </w:r>
    </w:p>
    <w:p w14:paraId="587447B0" w14:textId="77777777" w:rsidR="00B079BF" w:rsidRDefault="00B079BF" w:rsidP="00F575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fr-FR"/>
        </w:rPr>
      </w:pPr>
    </w:p>
    <w:p w14:paraId="46EB2F0C" w14:textId="627AB0E7" w:rsidR="009535EE" w:rsidRDefault="00000000" w:rsidP="00F575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Style w:val="Hyperlink"/>
          <w:lang w:val="fr-FR" w:eastAsia="fr-FR"/>
        </w:rPr>
      </w:pPr>
      <w:hyperlink r:id="rId541" w:anchor="Sit_Jericho_per_MPPNB" w:history="1">
        <w:r w:rsidR="00B079BF" w:rsidRPr="00841C6F">
          <w:rPr>
            <w:rStyle w:val="Hyperlink"/>
            <w:szCs w:val="20"/>
            <w:lang w:val="fr-FR"/>
          </w:rPr>
          <w:t>MPPNB</w:t>
        </w:r>
      </w:hyperlink>
      <w:r w:rsidR="00B079BF" w:rsidRPr="00B079BF">
        <w:rPr>
          <w:rStyle w:val="Hyperlink"/>
          <w:color w:val="auto"/>
          <w:szCs w:val="20"/>
          <w:u w:val="none"/>
          <w:lang w:val="fr-FR"/>
        </w:rPr>
        <w:t xml:space="preserve">: </w:t>
      </w:r>
      <w:hyperlink r:id="rId542" w:anchor="Sit_Jericho_spat_cache195" w:history="1">
        <w:r w:rsidR="00B079BF" w:rsidRPr="00841C6F">
          <w:rPr>
            <w:rStyle w:val="Hyperlink"/>
            <w:lang w:val="fr-FR" w:eastAsia="fr-FR"/>
          </w:rPr>
          <w:t>cache 195</w:t>
        </w:r>
      </w:hyperlink>
      <w:r w:rsidR="00B079BF" w:rsidRPr="00841C6F">
        <w:rPr>
          <w:lang w:val="fr-FR" w:eastAsia="fr-FR"/>
        </w:rPr>
        <w:t xml:space="preserve">, </w:t>
      </w:r>
      <w:hyperlink r:id="rId543" w:anchor="Sit_Jericho_spat_cache190" w:history="1">
        <w:r w:rsidR="00B079BF" w:rsidRPr="00841C6F">
          <w:rPr>
            <w:rStyle w:val="Hyperlink"/>
            <w:lang w:val="fr-FR" w:eastAsia="fr-FR"/>
          </w:rPr>
          <w:t>cache 190</w:t>
        </w:r>
      </w:hyperlink>
    </w:p>
    <w:p w14:paraId="17E1698F" w14:textId="043AA675" w:rsidR="00B079BF" w:rsidRDefault="00B079BF" w:rsidP="00F575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Style w:val="Hyperlink"/>
          <w:lang w:val="fr-FR" w:eastAsia="fr-FR"/>
        </w:rPr>
      </w:pPr>
    </w:p>
    <w:p w14:paraId="1713790B" w14:textId="77777777" w:rsidR="00B079BF" w:rsidRDefault="00B079BF" w:rsidP="00B079BF">
      <w:pPr>
        <w:pStyle w:val="Heading3"/>
      </w:pPr>
      <w:bookmarkStart w:id="294" w:name="Sit_Jericho_strat_layerX"/>
      <w:r>
        <w:t>Layer X</w:t>
      </w:r>
    </w:p>
    <w:bookmarkEnd w:id="294"/>
    <w:p w14:paraId="7C6610EF" w14:textId="77777777" w:rsidR="00B079BF" w:rsidRPr="003233C3" w:rsidRDefault="00B079BF" w:rsidP="00F575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fr-FR"/>
        </w:rPr>
      </w:pPr>
    </w:p>
    <w:p w14:paraId="59108901" w14:textId="2D284183" w:rsidR="00B079BF" w:rsidRPr="00B079BF" w:rsidRDefault="00000000" w:rsidP="00F575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Style w:val="Hyperlink"/>
          <w:iCs/>
          <w:color w:val="auto"/>
          <w:u w:val="none"/>
          <w:lang w:val="fr-FR" w:eastAsia="fr-FR"/>
        </w:rPr>
      </w:pPr>
      <w:hyperlink r:id="rId544" w:anchor="Sit_Jericho_per_LPPNB" w:history="1">
        <w:r w:rsidR="00B079BF" w:rsidRPr="00841C6F">
          <w:rPr>
            <w:rStyle w:val="Hyperlink"/>
            <w:i/>
            <w:szCs w:val="20"/>
            <w:lang w:val="fr-FR"/>
          </w:rPr>
          <w:t>LPPNB</w:t>
        </w:r>
      </w:hyperlink>
      <w:r w:rsidR="00B079BF" w:rsidRPr="00B079BF">
        <w:rPr>
          <w:rStyle w:val="Hyperlink"/>
          <w:iCs/>
          <w:color w:val="auto"/>
          <w:szCs w:val="20"/>
          <w:u w:val="none"/>
          <w:lang w:val="fr-FR"/>
        </w:rPr>
        <w:t xml:space="preserve">: </w:t>
      </w:r>
      <w:hyperlink r:id="rId545" w:anchor="Sit_Jericho_spat_cache195" w:history="1">
        <w:r w:rsidR="00B079BF" w:rsidRPr="00841C6F">
          <w:rPr>
            <w:rStyle w:val="Hyperlink"/>
            <w:i/>
            <w:lang w:val="fr-FR" w:eastAsia="fr-FR"/>
          </w:rPr>
          <w:t>cache 195</w:t>
        </w:r>
      </w:hyperlink>
      <w:r w:rsidR="00B079BF" w:rsidRPr="00841C6F">
        <w:rPr>
          <w:i/>
          <w:lang w:val="fr-FR" w:eastAsia="fr-FR"/>
        </w:rPr>
        <w:t xml:space="preserve">, </w:t>
      </w:r>
      <w:hyperlink r:id="rId546" w:anchor="Sit_Jericho_spat_cache190" w:history="1">
        <w:r w:rsidR="00B079BF" w:rsidRPr="00841C6F">
          <w:rPr>
            <w:rStyle w:val="Hyperlink"/>
            <w:i/>
            <w:lang w:val="fr-FR" w:eastAsia="fr-FR"/>
          </w:rPr>
          <w:t>cache 190</w:t>
        </w:r>
      </w:hyperlink>
    </w:p>
    <w:p w14:paraId="209868B5" w14:textId="77777777" w:rsidR="00B079BF" w:rsidRDefault="00B079BF" w:rsidP="00B079BF">
      <w:pPr>
        <w:rPr>
          <w:lang w:val="fr-FR" w:eastAsia="fr-FR"/>
        </w:rPr>
      </w:pPr>
      <w:r w:rsidRPr="00841C6F">
        <w:rPr>
          <w:i/>
          <w:lang w:val="fr-FR" w:eastAsia="fr-FR"/>
        </w:rPr>
        <w:t>italique</w:t>
      </w:r>
      <w:r>
        <w:rPr>
          <w:lang w:val="fr-FR" w:eastAsia="fr-FR"/>
        </w:rPr>
        <w:t>: écarté par BIB 3439 (BIB 3439)</w:t>
      </w:r>
    </w:p>
    <w:p w14:paraId="66726F2E" w14:textId="77777777" w:rsidR="00B079BF" w:rsidRDefault="00B079BF" w:rsidP="00F575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Cs w:val="20"/>
          <w:lang w:val="fr-FR"/>
        </w:rPr>
      </w:pPr>
    </w:p>
    <w:p w14:paraId="4778BA9F" w14:textId="77777777" w:rsidR="00841C6F" w:rsidRDefault="00841C6F" w:rsidP="00841C6F">
      <w:pPr>
        <w:pStyle w:val="Heading2"/>
      </w:pPr>
      <w:bookmarkStart w:id="295" w:name="Sit_Jericho_spat"/>
      <w:r>
        <w:t>répartition spatiale</w:t>
      </w:r>
    </w:p>
    <w:bookmarkEnd w:id="295"/>
    <w:p w14:paraId="7D9C48BD" w14:textId="77777777" w:rsidR="00E61373" w:rsidRDefault="00E61373" w:rsidP="00F575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Cs w:val="20"/>
          <w:lang w:val="fr-FR"/>
        </w:rPr>
      </w:pPr>
    </w:p>
    <w:p w14:paraId="6F9F78D6" w14:textId="5BDBB19C" w:rsidR="00841C6F" w:rsidRDefault="00841C6F" w:rsidP="00F575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Cs w:val="20"/>
          <w:lang w:val="fr-FR"/>
        </w:rPr>
      </w:pPr>
      <w:r>
        <w:rPr>
          <w:szCs w:val="20"/>
          <w:lang w:val="fr-FR"/>
        </w:rPr>
        <w:t xml:space="preserve">Le site s'étend sur ~4 ha (BIB 2630) </w:t>
      </w:r>
      <w:hyperlink r:id="rId547" w:anchor="Sit_Jericho_spat_cache" w:history="1">
        <w:r w:rsidR="00B079BF" w:rsidRPr="00B079BF">
          <w:rPr>
            <w:rStyle w:val="Hyperlink"/>
            <w:szCs w:val="20"/>
            <w:lang w:val="fr-FR"/>
          </w:rPr>
          <w:t>C</w:t>
        </w:r>
        <w:r w:rsidRPr="00B079BF">
          <w:rPr>
            <w:rStyle w:val="Hyperlink"/>
            <w:szCs w:val="20"/>
            <w:lang w:val="fr-FR"/>
          </w:rPr>
          <w:t>aches</w:t>
        </w:r>
      </w:hyperlink>
      <w:r>
        <w:rPr>
          <w:szCs w:val="20"/>
          <w:lang w:val="fr-FR"/>
        </w:rPr>
        <w:t xml:space="preserve"> (v. </w:t>
      </w:r>
      <w:hyperlink r:id="rId548" w:anchor="Sit_Ain_Ghazal" w:history="1">
        <w:r w:rsidRPr="00942480">
          <w:rPr>
            <w:rStyle w:val="Hyperlink"/>
            <w:szCs w:val="20"/>
            <w:lang w:val="fr-FR"/>
          </w:rPr>
          <w:t>Ain Ghazal</w:t>
        </w:r>
      </w:hyperlink>
      <w:r>
        <w:rPr>
          <w:szCs w:val="20"/>
          <w:lang w:val="fr-FR"/>
        </w:rPr>
        <w:t>)</w:t>
      </w:r>
    </w:p>
    <w:p w14:paraId="53EBA573" w14:textId="77777777" w:rsidR="000E2667" w:rsidRDefault="000E2667" w:rsidP="00F575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Cs w:val="20"/>
          <w:lang w:val="fr-FR"/>
        </w:rPr>
      </w:pPr>
    </w:p>
    <w:p w14:paraId="1237026C" w14:textId="77777777" w:rsidR="00841C6F" w:rsidRDefault="00841C6F" w:rsidP="00841C6F">
      <w:pPr>
        <w:pStyle w:val="Heading3"/>
      </w:pPr>
      <w:bookmarkStart w:id="296" w:name="Sit_Jericho_spat_tower"/>
      <w:r>
        <w:t>round tower</w:t>
      </w:r>
    </w:p>
    <w:bookmarkEnd w:id="296"/>
    <w:p w14:paraId="6364B450" w14:textId="77777777" w:rsidR="00841C6F" w:rsidRPr="00841C6F" w:rsidRDefault="00841C6F" w:rsidP="00841C6F">
      <w:pPr>
        <w:rPr>
          <w:sz w:val="20"/>
          <w:lang w:val="fr-FR" w:eastAsia="fr-FR"/>
        </w:rPr>
      </w:pPr>
      <w:r w:rsidRPr="00841C6F">
        <w:rPr>
          <w:sz w:val="20"/>
          <w:lang w:val="fr-FR" w:eastAsia="fr-FR"/>
        </w:rPr>
        <w:t>tour</w:t>
      </w:r>
    </w:p>
    <w:p w14:paraId="29663B0E" w14:textId="77777777" w:rsidR="00841C6F" w:rsidRPr="00841C6F" w:rsidRDefault="00841C6F" w:rsidP="00841C6F">
      <w:pPr>
        <w:rPr>
          <w:lang w:val="fr-FR" w:eastAsia="fr-FR"/>
        </w:rPr>
      </w:pPr>
    </w:p>
    <w:p w14:paraId="51F44155" w14:textId="74BAFF2F" w:rsidR="00841C6F" w:rsidRDefault="00841C6F" w:rsidP="00841C6F">
      <w:pPr>
        <w:jc w:val="both"/>
        <w:rPr>
          <w:lang w:val="fr-FR"/>
        </w:rPr>
      </w:pPr>
      <w:r>
        <w:rPr>
          <w:lang w:val="fr-FR" w:eastAsia="fr-FR"/>
        </w:rPr>
        <w:t xml:space="preserve">PPNA (10,500-8,000 BC) (BIB 3439) </w:t>
      </w:r>
      <w:r>
        <w:rPr>
          <w:lang w:val="fr-FR"/>
        </w:rPr>
        <w:t>I</w:t>
      </w:r>
      <w:r w:rsidRPr="0032190F">
        <w:rPr>
          <w:lang w:val="fr-FR"/>
        </w:rPr>
        <w:t xml:space="preserve">mposante « tour » devait avoir une fonction autre que purement défensive (voir </w:t>
      </w:r>
      <w:hyperlink r:id="rId549" w:anchor="Cul_Megalith" w:history="1">
        <w:r w:rsidRPr="0032190F">
          <w:rPr>
            <w:rStyle w:val="Hyperlink"/>
            <w:lang w:val="fr-FR"/>
          </w:rPr>
          <w:t>mégalithisme § hiérachie</w:t>
        </w:r>
      </w:hyperlink>
      <w:r w:rsidRPr="0032190F">
        <w:rPr>
          <w:lang w:val="fr-FR"/>
        </w:rPr>
        <w:t>.</w:t>
      </w:r>
      <w:r>
        <w:rPr>
          <w:lang w:val="fr-FR"/>
        </w:rPr>
        <w:t xml:space="preserve"> </w:t>
      </w:r>
      <w:r w:rsidRPr="0032190F">
        <w:rPr>
          <w:lang w:val="fr-FR"/>
        </w:rPr>
        <w:t>La tour est interprétée comme un centre rituel pour la communauté ou un barrage contre les crues du Jourdain. Des enterrements ont été retrouvés à l’extérie</w:t>
      </w:r>
      <w:r>
        <w:rPr>
          <w:lang w:val="fr-FR"/>
        </w:rPr>
        <w:t>ur et à l’intérieur de celle-ci (BIB ?)</w:t>
      </w:r>
    </w:p>
    <w:p w14:paraId="227B2B07" w14:textId="77777777" w:rsidR="00841C6F" w:rsidRDefault="00841C6F" w:rsidP="00841C6F">
      <w:pPr>
        <w:rPr>
          <w:lang w:val="fr-FR" w:eastAsia="fr-FR"/>
        </w:rPr>
      </w:pPr>
    </w:p>
    <w:p w14:paraId="6A2E7A84" w14:textId="77777777" w:rsidR="00841C6F" w:rsidRDefault="00841C6F" w:rsidP="00841C6F">
      <w:pPr>
        <w:pStyle w:val="Heading3"/>
      </w:pPr>
      <w:r>
        <w:t>building 1</w:t>
      </w:r>
    </w:p>
    <w:p w14:paraId="141F0507" w14:textId="77777777" w:rsidR="00841C6F" w:rsidRDefault="00841C6F" w:rsidP="00841C6F">
      <w:pPr>
        <w:rPr>
          <w:lang w:val="fr-FR" w:eastAsia="fr-FR"/>
        </w:rPr>
      </w:pPr>
    </w:p>
    <w:p w14:paraId="0510A6AD" w14:textId="77777777" w:rsidR="00841C6F" w:rsidRDefault="00841C6F" w:rsidP="00841C6F">
      <w:pPr>
        <w:pStyle w:val="Heading3"/>
      </w:pPr>
      <w:bookmarkStart w:id="297" w:name="Sit_Jericho_spat_cache"/>
      <w:r>
        <w:t>caches</w:t>
      </w:r>
    </w:p>
    <w:bookmarkEnd w:id="297"/>
    <w:p w14:paraId="6AD6F91C" w14:textId="77777777" w:rsidR="00841C6F" w:rsidRDefault="00841C6F" w:rsidP="00841C6F">
      <w:pPr>
        <w:rPr>
          <w:lang w:val="fr-FR" w:eastAsia="fr-FR"/>
        </w:rPr>
      </w:pPr>
    </w:p>
    <w:p w14:paraId="541FA533" w14:textId="77777777" w:rsidR="00841C6F" w:rsidRDefault="00841C6F" w:rsidP="00841C6F">
      <w:pPr>
        <w:pStyle w:val="Heading4"/>
      </w:pPr>
      <w:r>
        <w:t>cache n</w:t>
      </w:r>
    </w:p>
    <w:p w14:paraId="5D118372" w14:textId="77777777" w:rsidR="00841C6F" w:rsidRPr="00942480" w:rsidRDefault="00841C6F" w:rsidP="00841C6F">
      <w:pPr>
        <w:rPr>
          <w:lang w:val="fr-FR"/>
        </w:rPr>
      </w:pPr>
      <w:r>
        <w:rPr>
          <w:lang w:val="fr-FR"/>
        </w:rPr>
        <w:t>Une statue identifiée comme masculine (BIB 2622)</w:t>
      </w:r>
    </w:p>
    <w:p w14:paraId="03EC982A" w14:textId="77777777" w:rsidR="00841C6F" w:rsidRDefault="00841C6F" w:rsidP="00841C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Cs w:val="20"/>
          <w:lang w:val="fr-FR"/>
        </w:rPr>
      </w:pPr>
    </w:p>
    <w:p w14:paraId="26963E61" w14:textId="77777777" w:rsidR="00841C6F" w:rsidRPr="00F57585" w:rsidRDefault="00841C6F" w:rsidP="00841C6F">
      <w:pPr>
        <w:pStyle w:val="Heading4"/>
      </w:pPr>
      <w:r>
        <w:t>cache n+1</w:t>
      </w:r>
    </w:p>
    <w:p w14:paraId="6CE3CEC6" w14:textId="77777777" w:rsidR="00841C6F" w:rsidRDefault="00841C6F" w:rsidP="00841C6F">
      <w:pPr>
        <w:rPr>
          <w:lang w:val="fr-FR"/>
        </w:rPr>
      </w:pPr>
    </w:p>
    <w:p w14:paraId="7A808354" w14:textId="77777777" w:rsidR="00841C6F" w:rsidRDefault="00841C6F" w:rsidP="00841C6F">
      <w:pPr>
        <w:rPr>
          <w:lang w:val="fr-FR"/>
        </w:rPr>
      </w:pPr>
      <w:r>
        <w:rPr>
          <w:lang w:val="fr-FR"/>
        </w:rPr>
        <w:t>Une statue identifiée comme féminine, avec des seins. Une statue de moitié plus petite considérée comme un enfant (BIB 2622)</w:t>
      </w:r>
    </w:p>
    <w:p w14:paraId="2F3B2208" w14:textId="77777777" w:rsidR="00841C6F" w:rsidRDefault="00841C6F" w:rsidP="00841C6F">
      <w:pPr>
        <w:rPr>
          <w:lang w:val="fr-FR"/>
        </w:rPr>
      </w:pPr>
    </w:p>
    <w:p w14:paraId="0A9551C5" w14:textId="77777777" w:rsidR="00841C6F" w:rsidRDefault="00841C6F" w:rsidP="00841C6F">
      <w:pPr>
        <w:pStyle w:val="Heading4"/>
      </w:pPr>
      <w:bookmarkStart w:id="298" w:name="Sit_Jericho_spat_cache190"/>
      <w:r>
        <w:t>cache 190</w:t>
      </w:r>
    </w:p>
    <w:bookmarkEnd w:id="298"/>
    <w:p w14:paraId="1D6EA346" w14:textId="1D3DD650" w:rsidR="00841C6F" w:rsidRPr="00841C6F" w:rsidRDefault="00911743" w:rsidP="00841C6F">
      <w:pPr>
        <w:rPr>
          <w:sz w:val="20"/>
          <w:lang w:val="fr-FR" w:eastAsia="fr-FR"/>
        </w:rPr>
      </w:pPr>
      <w:r w:rsidRPr="00841C6F">
        <w:rPr>
          <w:i/>
          <w:sz w:val="20"/>
          <w:lang w:val="fr-FR" w:eastAsia="fr-FR"/>
        </w:rPr>
        <w:fldChar w:fldCharType="begin"/>
      </w:r>
      <w:r w:rsidR="00E30F13">
        <w:rPr>
          <w:i/>
          <w:sz w:val="20"/>
          <w:lang w:val="fr-FR" w:eastAsia="fr-FR"/>
        </w:rPr>
        <w:instrText>HYPERLINK "C:\\Users\\Thomas Huet\\Desktop\\Documentation archéologique liée à la thèse\\Sites.docx" \l "Sit_Jericho_strat_layerX"</w:instrText>
      </w:r>
      <w:r w:rsidRPr="00841C6F">
        <w:rPr>
          <w:i/>
          <w:sz w:val="20"/>
          <w:lang w:val="fr-FR" w:eastAsia="fr-FR"/>
        </w:rPr>
      </w:r>
      <w:r w:rsidRPr="00841C6F">
        <w:rPr>
          <w:i/>
          <w:sz w:val="20"/>
          <w:lang w:val="fr-FR" w:eastAsia="fr-FR"/>
        </w:rPr>
        <w:fldChar w:fldCharType="separate"/>
      </w:r>
      <w:r w:rsidR="00841C6F" w:rsidRPr="00841C6F">
        <w:rPr>
          <w:rStyle w:val="Hyperlink"/>
          <w:i/>
          <w:sz w:val="20"/>
          <w:lang w:val="fr-FR" w:eastAsia="fr-FR"/>
        </w:rPr>
        <w:t>Layer X</w:t>
      </w:r>
      <w:r w:rsidRPr="00841C6F">
        <w:rPr>
          <w:i/>
          <w:sz w:val="20"/>
          <w:lang w:val="fr-FR" w:eastAsia="fr-FR"/>
        </w:rPr>
        <w:fldChar w:fldCharType="end"/>
      </w:r>
      <w:r w:rsidR="00841C6F" w:rsidRPr="00841C6F">
        <w:rPr>
          <w:i/>
          <w:sz w:val="20"/>
          <w:lang w:val="fr-FR" w:eastAsia="fr-FR"/>
        </w:rPr>
        <w:t xml:space="preserve">, </w:t>
      </w:r>
      <w:r w:rsidR="00841C6F">
        <w:rPr>
          <w:sz w:val="20"/>
          <w:lang w:val="fr-FR" w:eastAsia="fr-FR"/>
        </w:rPr>
        <w:t xml:space="preserve">Layer IX: </w:t>
      </w:r>
      <w:r w:rsidR="00841C6F" w:rsidRPr="00841C6F">
        <w:rPr>
          <w:i/>
          <w:sz w:val="20"/>
          <w:lang w:val="fr-FR" w:eastAsia="fr-FR"/>
        </w:rPr>
        <w:t>italique</w:t>
      </w:r>
      <w:r w:rsidR="00841C6F" w:rsidRPr="00841C6F">
        <w:rPr>
          <w:sz w:val="20"/>
          <w:lang w:val="fr-FR" w:eastAsia="fr-FR"/>
        </w:rPr>
        <w:t>: écarté par BIB 3439 (BIB 3439)</w:t>
      </w:r>
    </w:p>
    <w:p w14:paraId="387A6A74" w14:textId="77777777" w:rsidR="00841C6F" w:rsidRDefault="00841C6F" w:rsidP="00841C6F">
      <w:pPr>
        <w:rPr>
          <w:sz w:val="20"/>
          <w:lang w:val="fr-FR" w:eastAsia="fr-FR"/>
        </w:rPr>
      </w:pPr>
    </w:p>
    <w:p w14:paraId="4B52BC8E" w14:textId="77777777" w:rsidR="00841C6F" w:rsidRPr="00841C6F" w:rsidRDefault="00841C6F" w:rsidP="00841C6F">
      <w:pPr>
        <w:jc w:val="both"/>
        <w:rPr>
          <w:lang w:val="fr-FR" w:eastAsia="fr-FR"/>
        </w:rPr>
      </w:pPr>
      <w:r w:rsidRPr="00841C6F">
        <w:rPr>
          <w:lang w:val="fr-FR" w:eastAsia="fr-FR"/>
        </w:rPr>
        <w:t>La cache 190 était mal conservée, et son contenu a malheureusement été perdu. Elle a été creusée juste au nord-ouest du sanctuaire, et était remplie de fragm</w:t>
      </w:r>
      <w:r>
        <w:rPr>
          <w:lang w:val="fr-FR" w:eastAsia="fr-FR"/>
        </w:rPr>
        <w:t>ents de trois statues émiettées (BIB 3439)</w:t>
      </w:r>
    </w:p>
    <w:p w14:paraId="40187A50" w14:textId="77777777" w:rsidR="00841C6F" w:rsidRPr="00841C6F" w:rsidRDefault="00841C6F" w:rsidP="00841C6F">
      <w:pPr>
        <w:rPr>
          <w:lang w:val="fr-FR" w:eastAsia="fr-FR"/>
        </w:rPr>
      </w:pPr>
    </w:p>
    <w:p w14:paraId="06192A08" w14:textId="77777777" w:rsidR="00841C6F" w:rsidRDefault="00841C6F" w:rsidP="00841C6F">
      <w:pPr>
        <w:rPr>
          <w:lang w:val="fr-FR" w:eastAsia="fr-FR"/>
        </w:rPr>
      </w:pPr>
    </w:p>
    <w:p w14:paraId="0E6E15A7" w14:textId="77777777" w:rsidR="00841C6F" w:rsidRDefault="00841C6F" w:rsidP="00841C6F">
      <w:pPr>
        <w:pStyle w:val="Heading4"/>
      </w:pPr>
      <w:bookmarkStart w:id="299" w:name="Sit_Jericho_spat_cache195"/>
      <w:r>
        <w:t>cache 195</w:t>
      </w:r>
    </w:p>
    <w:bookmarkEnd w:id="299"/>
    <w:p w14:paraId="3041699B" w14:textId="328C7697" w:rsidR="00841C6F" w:rsidRPr="00841C6F" w:rsidRDefault="00911743" w:rsidP="00841C6F">
      <w:pPr>
        <w:rPr>
          <w:sz w:val="20"/>
          <w:lang w:val="fr-FR" w:eastAsia="fr-FR"/>
        </w:rPr>
      </w:pPr>
      <w:r w:rsidRPr="00841C6F">
        <w:rPr>
          <w:i/>
          <w:sz w:val="20"/>
          <w:lang w:val="fr-FR" w:eastAsia="fr-FR"/>
        </w:rPr>
        <w:fldChar w:fldCharType="begin"/>
      </w:r>
      <w:r w:rsidR="00E30F13">
        <w:rPr>
          <w:i/>
          <w:sz w:val="20"/>
          <w:lang w:val="fr-FR" w:eastAsia="fr-FR"/>
        </w:rPr>
        <w:instrText>HYPERLINK "C:\\Users\\Thomas Huet\\Desktop\\Documentation archéologique liée à la thèse\\Sites.docx" \l "Sit_Jericho_strat_layerX"</w:instrText>
      </w:r>
      <w:r w:rsidRPr="00841C6F">
        <w:rPr>
          <w:i/>
          <w:sz w:val="20"/>
          <w:lang w:val="fr-FR" w:eastAsia="fr-FR"/>
        </w:rPr>
      </w:r>
      <w:r w:rsidRPr="00841C6F">
        <w:rPr>
          <w:i/>
          <w:sz w:val="20"/>
          <w:lang w:val="fr-FR" w:eastAsia="fr-FR"/>
        </w:rPr>
        <w:fldChar w:fldCharType="separate"/>
      </w:r>
      <w:r w:rsidR="00841C6F" w:rsidRPr="00841C6F">
        <w:rPr>
          <w:rStyle w:val="Hyperlink"/>
          <w:i/>
          <w:sz w:val="20"/>
          <w:lang w:val="fr-FR" w:eastAsia="fr-FR"/>
        </w:rPr>
        <w:t>Layer X</w:t>
      </w:r>
      <w:r w:rsidRPr="00841C6F">
        <w:rPr>
          <w:i/>
          <w:sz w:val="20"/>
          <w:lang w:val="fr-FR" w:eastAsia="fr-FR"/>
        </w:rPr>
        <w:fldChar w:fldCharType="end"/>
      </w:r>
      <w:r w:rsidR="00841C6F" w:rsidRPr="00841C6F">
        <w:rPr>
          <w:i/>
          <w:sz w:val="20"/>
          <w:lang w:val="fr-FR" w:eastAsia="fr-FR"/>
        </w:rPr>
        <w:t xml:space="preserve">, </w:t>
      </w:r>
      <w:r w:rsidR="00841C6F">
        <w:rPr>
          <w:sz w:val="20"/>
          <w:lang w:val="fr-FR" w:eastAsia="fr-FR"/>
        </w:rPr>
        <w:t xml:space="preserve">Layer IX: </w:t>
      </w:r>
      <w:r w:rsidR="00841C6F" w:rsidRPr="00841C6F">
        <w:rPr>
          <w:i/>
          <w:sz w:val="20"/>
          <w:lang w:val="fr-FR" w:eastAsia="fr-FR"/>
        </w:rPr>
        <w:t>italique</w:t>
      </w:r>
      <w:r w:rsidR="00841C6F" w:rsidRPr="00841C6F">
        <w:rPr>
          <w:sz w:val="20"/>
          <w:lang w:val="fr-FR" w:eastAsia="fr-FR"/>
        </w:rPr>
        <w:t>: écarté par BIB 3439 (BIB 3439)</w:t>
      </w:r>
    </w:p>
    <w:p w14:paraId="587D3327" w14:textId="77777777" w:rsidR="00841C6F" w:rsidRDefault="00841C6F" w:rsidP="00841C6F">
      <w:pPr>
        <w:rPr>
          <w:sz w:val="20"/>
          <w:lang w:val="fr-FR" w:eastAsia="fr-FR"/>
        </w:rPr>
      </w:pPr>
    </w:p>
    <w:p w14:paraId="562042D2" w14:textId="7E1A0CB6" w:rsidR="00841C6F" w:rsidRDefault="00841C6F" w:rsidP="00841C6F">
      <w:pPr>
        <w:jc w:val="both"/>
        <w:rPr>
          <w:lang w:val="fr-FR" w:eastAsia="fr-FR"/>
        </w:rPr>
      </w:pPr>
      <w:r w:rsidRPr="00841C6F">
        <w:rPr>
          <w:lang w:val="fr-FR" w:eastAsia="fr-FR"/>
        </w:rPr>
        <w:t xml:space="preserve">L'autre cache (195), au contraire, montrait clairement les fragments des statues </w:t>
      </w:r>
      <w:r>
        <w:rPr>
          <w:lang w:val="fr-FR" w:eastAsia="fr-FR"/>
        </w:rPr>
        <w:t>(</w:t>
      </w:r>
      <w:hyperlink r:id="rId550" w:anchor="Sit_Jericho_statA" w:history="1">
        <w:r w:rsidRPr="00841C6F">
          <w:rPr>
            <w:rStyle w:val="Hyperlink"/>
            <w:lang w:val="fr-FR" w:eastAsia="fr-FR"/>
          </w:rPr>
          <w:t>statue A</w:t>
        </w:r>
      </w:hyperlink>
      <w:r>
        <w:rPr>
          <w:lang w:val="fr-FR" w:eastAsia="fr-FR"/>
        </w:rPr>
        <w:t>) (BIB 3439)</w:t>
      </w:r>
    </w:p>
    <w:p w14:paraId="2EB06275" w14:textId="77777777" w:rsidR="00841C6F" w:rsidRPr="00841C6F" w:rsidRDefault="00841C6F" w:rsidP="00841C6F">
      <w:pPr>
        <w:rPr>
          <w:lang w:val="fr-FR" w:eastAsia="fr-FR"/>
        </w:rPr>
      </w:pPr>
    </w:p>
    <w:p w14:paraId="3FBDF91F" w14:textId="77777777" w:rsidR="00841C6F" w:rsidRDefault="00841C6F" w:rsidP="009E2F6D">
      <w:pPr>
        <w:pStyle w:val="Heading5"/>
      </w:pPr>
      <w:bookmarkStart w:id="300" w:name="Sit_Jericho_statA"/>
      <w:r>
        <w:t>statue A</w:t>
      </w:r>
    </w:p>
    <w:bookmarkEnd w:id="300"/>
    <w:p w14:paraId="760AF333" w14:textId="77777777" w:rsidR="00841C6F" w:rsidRDefault="00841C6F" w:rsidP="00841C6F">
      <w:pPr>
        <w:rPr>
          <w:lang w:val="fr-FR" w:eastAsia="fr-FR"/>
        </w:rPr>
      </w:pPr>
    </w:p>
    <w:p w14:paraId="1D20DCAC" w14:textId="24618B31" w:rsidR="00841C6F" w:rsidRDefault="00877EF9" w:rsidP="00877EF9">
      <w:pPr>
        <w:jc w:val="both"/>
        <w:rPr>
          <w:lang w:val="fr-FR" w:eastAsia="fr-FR"/>
        </w:rPr>
      </w:pPr>
      <w:r>
        <w:rPr>
          <w:lang w:val="fr-FR" w:eastAsia="fr-FR"/>
        </w:rPr>
        <w:t>C</w:t>
      </w:r>
      <w:r w:rsidR="00841C6F" w:rsidRPr="00841C6F">
        <w:rPr>
          <w:lang w:val="fr-FR" w:eastAsia="fr-FR"/>
        </w:rPr>
        <w:t xml:space="preserve">élèbre tête peinte </w:t>
      </w:r>
      <w:r>
        <w:rPr>
          <w:lang w:val="fr-FR" w:eastAsia="fr-FR"/>
        </w:rPr>
        <w:t>[</w:t>
      </w:r>
      <w:hyperlink r:id="rId551" w:anchor="Cul_Art_TAC_T_a_visage_per_PPNB" w:history="1">
        <w:r w:rsidRPr="00685C81">
          <w:rPr>
            <w:rStyle w:val="Hyperlink"/>
            <w:lang w:val="fr-FR"/>
          </w:rPr>
          <w:t>visages</w:t>
        </w:r>
      </w:hyperlink>
      <w:r>
        <w:rPr>
          <w:lang w:val="fr-FR"/>
        </w:rPr>
        <w:t xml:space="preserve">] </w:t>
      </w:r>
      <w:r w:rsidR="00841C6F" w:rsidRPr="00841C6F">
        <w:rPr>
          <w:lang w:val="fr-FR" w:eastAsia="fr-FR"/>
        </w:rPr>
        <w:t xml:space="preserve">et incrustée déposée à l'envers sur les autres pièces de la fosse. Cette image, dépourvue du reste du corps, était exposée au Musée archéologique de Palestine (Musée Rockefeller) à Jérusalem, et c'est presque le seul spécimen des statues de Jéricho connu à ce jour. Les jambes et le pied du même personnage, ainsi que de nombreux autres fragments, sont conservés dans la réserve du Musée du Louvre. la Rèserve du Musée du Louvre. Sa décoration fine </w:t>
      </w:r>
      <w:r w:rsidR="00841C6F" w:rsidRPr="00841C6F">
        <w:rPr>
          <w:lang w:val="fr-FR" w:eastAsia="fr-FR"/>
        </w:rPr>
        <w:lastRenderedPageBreak/>
        <w:t>avec des traits peints et des coquillages incrustés dans les orbites, ainsi que le lavis rosé et le modelage plastique du nez et des</w:t>
      </w:r>
      <w:r w:rsidR="003233C3">
        <w:rPr>
          <w:lang w:val="fr-FR" w:eastAsia="fr-FR"/>
        </w:rPr>
        <w:t xml:space="preserve"> joues (</w:t>
      </w:r>
      <w:r>
        <w:rPr>
          <w:i/>
          <w:lang w:val="fr-FR" w:eastAsia="fr-FR"/>
        </w:rPr>
        <w:t>chicks</w:t>
      </w:r>
      <w:r w:rsidR="003233C3">
        <w:rPr>
          <w:iCs/>
          <w:lang w:val="fr-FR" w:eastAsia="fr-FR"/>
        </w:rPr>
        <w:t>)</w:t>
      </w:r>
      <w:r>
        <w:rPr>
          <w:i/>
          <w:lang w:val="fr-FR" w:eastAsia="fr-FR"/>
        </w:rPr>
        <w:t xml:space="preserve"> </w:t>
      </w:r>
      <w:r w:rsidR="00841C6F" w:rsidRPr="00841C6F">
        <w:rPr>
          <w:lang w:val="fr-FR" w:eastAsia="fr-FR"/>
        </w:rPr>
        <w:t>ressemblent fortement à ceux des crânes les mieux conservés. Les fragments du Louvre et la comparaison avec les spécimens bien connus de '</w:t>
      </w:r>
      <w:hyperlink r:id="rId552" w:anchor="Sit_Ain_Ghazal_stat" w:history="1">
        <w:r w:rsidR="00841C6F" w:rsidRPr="00877EF9">
          <w:rPr>
            <w:rStyle w:val="Hyperlink"/>
            <w:lang w:val="fr-FR" w:eastAsia="fr-FR"/>
          </w:rPr>
          <w:t>Ain Ghazal</w:t>
        </w:r>
      </w:hyperlink>
      <w:r w:rsidR="00841C6F" w:rsidRPr="00841C6F">
        <w:rPr>
          <w:lang w:val="fr-FR" w:eastAsia="fr-FR"/>
        </w:rPr>
        <w:t xml:space="preserve"> ont permis de proposer une reconstruction de l'une des statues de Jéricho </w:t>
      </w:r>
      <w:r w:rsidR="00841C6F">
        <w:rPr>
          <w:lang w:val="fr-FR" w:eastAsia="fr-FR"/>
        </w:rPr>
        <w:t>(BIB 3439)</w:t>
      </w:r>
    </w:p>
    <w:p w14:paraId="10BE70C1" w14:textId="77777777" w:rsidR="009E2F6D" w:rsidRDefault="009E2F6D" w:rsidP="00877EF9">
      <w:pPr>
        <w:jc w:val="both"/>
        <w:rPr>
          <w:lang w:val="fr-FR" w:eastAsia="fr-FR"/>
        </w:rPr>
      </w:pPr>
    </w:p>
    <w:p w14:paraId="74F84D6A" w14:textId="77777777" w:rsidR="009E2F6D" w:rsidRPr="009E2F6D" w:rsidRDefault="009E2F6D" w:rsidP="00877EF9">
      <w:pPr>
        <w:jc w:val="both"/>
      </w:pPr>
      <w:r>
        <w:t>"</w:t>
      </w:r>
      <w:r w:rsidRPr="009E2F6D">
        <w:rPr>
          <w:i/>
        </w:rPr>
        <w:t>open eyes depicted by sea shells</w:t>
      </w:r>
      <w:r>
        <w:t>" (BIB 3387)</w:t>
      </w:r>
    </w:p>
    <w:p w14:paraId="74BEC946" w14:textId="77777777" w:rsidR="00841C6F" w:rsidRPr="009E2F6D" w:rsidRDefault="00841C6F" w:rsidP="00841C6F">
      <w:pPr>
        <w:rPr>
          <w:lang w:eastAsia="fr-FR"/>
        </w:rPr>
      </w:pPr>
    </w:p>
    <w:p w14:paraId="563C86AD" w14:textId="77777777" w:rsidR="00841C6F" w:rsidRDefault="00841C6F" w:rsidP="00841C6F">
      <w:pPr>
        <w:pStyle w:val="Heading2"/>
      </w:pPr>
      <w:bookmarkStart w:id="301" w:name="Sit_Jericho_fun"/>
      <w:r>
        <w:t>funéraire</w:t>
      </w:r>
    </w:p>
    <w:bookmarkEnd w:id="301"/>
    <w:p w14:paraId="6B078B9D" w14:textId="77777777" w:rsidR="00841C6F" w:rsidRDefault="00841C6F" w:rsidP="00841C6F">
      <w:pPr>
        <w:jc w:val="both"/>
        <w:rPr>
          <w:lang w:val="fr-FR"/>
        </w:rPr>
      </w:pPr>
    </w:p>
    <w:p w14:paraId="1B83EE0A" w14:textId="6339B969" w:rsidR="00841C6F" w:rsidRDefault="00841C6F" w:rsidP="00841C6F">
      <w:pPr>
        <w:jc w:val="both"/>
        <w:rPr>
          <w:lang w:val="fr-FR"/>
        </w:rPr>
      </w:pPr>
      <w:r>
        <w:rPr>
          <w:lang w:val="fr-FR"/>
        </w:rPr>
        <w:t>On estime que seule 7% de la population était enterrée dans le site même (BIB 3387)</w:t>
      </w:r>
      <w:r w:rsidR="003233C3">
        <w:rPr>
          <w:lang w:val="fr-FR"/>
        </w:rPr>
        <w:t xml:space="preserve"> v. </w:t>
      </w:r>
      <w:hyperlink r:id="rId553" w:anchor="Sit_Jericho_cs" w:history="1">
        <w:r w:rsidR="003233C3" w:rsidRPr="003233C3">
          <w:rPr>
            <w:rStyle w:val="Hyperlink"/>
            <w:lang w:val="fr-FR"/>
          </w:rPr>
          <w:t>cranes surmodelés</w:t>
        </w:r>
      </w:hyperlink>
    </w:p>
    <w:p w14:paraId="388AD630" w14:textId="4147B3EC" w:rsidR="003233C3" w:rsidRDefault="003233C3" w:rsidP="00841C6F">
      <w:pPr>
        <w:jc w:val="both"/>
        <w:rPr>
          <w:lang w:val="fr-FR"/>
        </w:rPr>
      </w:pPr>
    </w:p>
    <w:p w14:paraId="76CE3F52" w14:textId="7198D0BF" w:rsidR="003233C3" w:rsidRDefault="003233C3" w:rsidP="00841C6F">
      <w:pPr>
        <w:jc w:val="both"/>
        <w:rPr>
          <w:lang w:val="fr-FR"/>
        </w:rPr>
      </w:pPr>
      <w:r>
        <w:rPr>
          <w:lang w:val="fr-FR"/>
        </w:rPr>
        <w:t xml:space="preserve">v. </w:t>
      </w:r>
      <w:hyperlink r:id="rId554" w:anchor="Sit_Catal_Huyuk_ico_crnsurmd" w:history="1">
        <w:r w:rsidRPr="003233C3">
          <w:rPr>
            <w:rStyle w:val="Hyperlink"/>
            <w:lang w:val="fr-FR"/>
          </w:rPr>
          <w:t>Catal Huyuk</w:t>
        </w:r>
      </w:hyperlink>
    </w:p>
    <w:p w14:paraId="2F4FAD9B" w14:textId="77777777" w:rsidR="00841C6F" w:rsidRDefault="00841C6F" w:rsidP="00841C6F">
      <w:pPr>
        <w:jc w:val="both"/>
        <w:rPr>
          <w:lang w:val="fr-FR"/>
        </w:rPr>
      </w:pPr>
    </w:p>
    <w:p w14:paraId="1EC3E116" w14:textId="77777777" w:rsidR="00841C6F" w:rsidRDefault="00841C6F" w:rsidP="00841C6F">
      <w:pPr>
        <w:pStyle w:val="Heading2"/>
      </w:pPr>
      <w:bookmarkStart w:id="302" w:name="Sit_Jericho_lith_obs"/>
      <w:r>
        <w:t>obsidienne</w:t>
      </w:r>
    </w:p>
    <w:bookmarkEnd w:id="302"/>
    <w:p w14:paraId="5B9ED14C" w14:textId="77777777" w:rsidR="00841C6F" w:rsidRDefault="00841C6F" w:rsidP="00841C6F">
      <w:pPr>
        <w:rPr>
          <w:lang w:val="fr-FR" w:eastAsia="fr-FR"/>
        </w:rPr>
      </w:pPr>
    </w:p>
    <w:p w14:paraId="76D0354F" w14:textId="43299F0A" w:rsidR="00841C6F" w:rsidRPr="00841C6F" w:rsidRDefault="00841C6F" w:rsidP="00841C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Cs w:val="20"/>
          <w:lang w:val="fr-FR"/>
        </w:rPr>
      </w:pPr>
      <w:r w:rsidRPr="00F57585">
        <w:rPr>
          <w:szCs w:val="20"/>
          <w:lang w:val="fr-FR"/>
        </w:rPr>
        <w:t>La quantité d'</w:t>
      </w:r>
      <w:hyperlink r:id="rId555" w:anchor="Sit_Obsidienne" w:history="1">
        <w:r w:rsidRPr="009F2A99">
          <w:rPr>
            <w:rStyle w:val="Hyperlink"/>
            <w:szCs w:val="20"/>
            <w:lang w:val="fr-FR"/>
          </w:rPr>
          <w:t>obsidienne</w:t>
        </w:r>
      </w:hyperlink>
      <w:r>
        <w:rPr>
          <w:color w:val="211D1E"/>
          <w:szCs w:val="20"/>
          <w:lang w:val="fr-FR"/>
        </w:rPr>
        <w:t xml:space="preserve"> </w:t>
      </w:r>
      <w:r w:rsidRPr="00F57585">
        <w:rPr>
          <w:szCs w:val="20"/>
          <w:lang w:val="fr-FR"/>
        </w:rPr>
        <w:t>est anormalement haut</w:t>
      </w:r>
      <w:r>
        <w:rPr>
          <w:szCs w:val="20"/>
          <w:lang w:val="fr-FR"/>
        </w:rPr>
        <w:t>e</w:t>
      </w:r>
      <w:r w:rsidRPr="00F57585">
        <w:rPr>
          <w:szCs w:val="20"/>
          <w:lang w:val="fr-FR"/>
        </w:rPr>
        <w:t xml:space="preserve"> sur le site de J</w:t>
      </w:r>
      <w:r>
        <w:rPr>
          <w:szCs w:val="20"/>
          <w:lang w:val="fr-FR"/>
        </w:rPr>
        <w:t>e</w:t>
      </w:r>
      <w:r w:rsidRPr="00F57585">
        <w:rPr>
          <w:szCs w:val="20"/>
          <w:lang w:val="fr-FR"/>
        </w:rPr>
        <w:t>richo où les activités rituelles semblent avoir été particulièrement répandue (Kenyon 1957, Bar-Yosef 1986).(BIB 2603)</w:t>
      </w:r>
    </w:p>
    <w:p w14:paraId="2C9A1CB3" w14:textId="77777777" w:rsidR="00841C6F" w:rsidRDefault="00841C6F" w:rsidP="00F575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Cs w:val="20"/>
          <w:lang w:val="fr-FR"/>
        </w:rPr>
      </w:pPr>
    </w:p>
    <w:p w14:paraId="2F4BC264" w14:textId="77777777" w:rsidR="00841C6F" w:rsidRDefault="00841C6F" w:rsidP="00841C6F">
      <w:pPr>
        <w:pStyle w:val="Heading2"/>
      </w:pPr>
      <w:r>
        <w:t>art</w:t>
      </w:r>
    </w:p>
    <w:p w14:paraId="086D351F" w14:textId="77777777" w:rsidR="00841C6F" w:rsidRDefault="00841C6F" w:rsidP="00942480">
      <w:pPr>
        <w:rPr>
          <w:lang w:val="fr-FR"/>
        </w:rPr>
      </w:pPr>
    </w:p>
    <w:p w14:paraId="609BA1FA" w14:textId="175344B2" w:rsidR="00841C6F" w:rsidRDefault="00841C6F" w:rsidP="00841C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fr-FR"/>
        </w:rPr>
      </w:pPr>
      <w:r>
        <w:rPr>
          <w:lang w:val="fr-FR"/>
        </w:rPr>
        <w:t xml:space="preserve">Montre le déclin de la statuaire monumentale en pierre au profit des statuette en chaux durant le </w:t>
      </w:r>
      <w:hyperlink r:id="rId556" w:anchor="Cul_Proto_Art_Period_Cul_Proto_Art_Period_PPNB_recent" w:history="1">
        <w:r w:rsidR="00AE560C">
          <w:rPr>
            <w:rStyle w:val="Hyperlink"/>
            <w:lang w:val="fr-FR"/>
          </w:rPr>
          <w:t>LP</w:t>
        </w:r>
        <w:r w:rsidRPr="00F565D7">
          <w:rPr>
            <w:rStyle w:val="Hyperlink"/>
            <w:lang w:val="fr-FR"/>
          </w:rPr>
          <w:t>PNB</w:t>
        </w:r>
      </w:hyperlink>
      <w:r w:rsidRPr="00F565D7">
        <w:rPr>
          <w:lang w:val="fr-FR"/>
        </w:rPr>
        <w:t xml:space="preserve"> </w:t>
      </w:r>
      <w:r w:rsidRPr="009F1939">
        <w:rPr>
          <w:lang w:val="fr-FR"/>
        </w:rPr>
        <w:t>(Aurenche et kozlowski 1999 : 68-70)(BIB 2793)</w:t>
      </w:r>
    </w:p>
    <w:p w14:paraId="4DA1EB1B" w14:textId="77777777" w:rsidR="00841C6F" w:rsidRDefault="00841C6F" w:rsidP="00841C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fr-FR"/>
        </w:rPr>
      </w:pPr>
    </w:p>
    <w:tbl>
      <w:tblPr>
        <w:tblStyle w:val="TableGrid"/>
        <w:tblW w:w="0" w:type="auto"/>
        <w:jc w:val="center"/>
        <w:tblLook w:val="04A0" w:firstRow="1" w:lastRow="0" w:firstColumn="1" w:lastColumn="0" w:noHBand="0" w:noVBand="1"/>
      </w:tblPr>
      <w:tblGrid>
        <w:gridCol w:w="2103"/>
      </w:tblGrid>
      <w:tr w:rsidR="00841C6F" w14:paraId="46E45A99" w14:textId="77777777" w:rsidTr="001955DF">
        <w:trPr>
          <w:jc w:val="center"/>
        </w:trPr>
        <w:tc>
          <w:tcPr>
            <w:tcW w:w="2103" w:type="dxa"/>
          </w:tcPr>
          <w:p w14:paraId="57C54B3D" w14:textId="44402D24" w:rsidR="00841C6F" w:rsidRDefault="00000000" w:rsidP="001955DF">
            <w:hyperlink r:id="rId557" w:anchor="Sit_Jericho_s" w:history="1">
              <w:r w:rsidR="00841C6F" w:rsidRPr="00690C6B">
                <w:rPr>
                  <w:rStyle w:val="Hyperlink"/>
                </w:rPr>
                <w:t>statuette</w:t>
              </w:r>
            </w:hyperlink>
          </w:p>
        </w:tc>
      </w:tr>
      <w:tr w:rsidR="00841C6F" w14:paraId="29B6D4B0" w14:textId="77777777" w:rsidTr="001955DF">
        <w:trPr>
          <w:jc w:val="center"/>
        </w:trPr>
        <w:tc>
          <w:tcPr>
            <w:tcW w:w="2103" w:type="dxa"/>
          </w:tcPr>
          <w:p w14:paraId="41746797" w14:textId="2BA84068" w:rsidR="00841C6F" w:rsidRDefault="00000000" w:rsidP="001955DF">
            <w:hyperlink r:id="rId558" w:anchor="Sit_Jericho_cs" w:history="1">
              <w:r w:rsidR="00841C6F" w:rsidRPr="00690C6B">
                <w:rPr>
                  <w:rStyle w:val="Hyperlink"/>
                </w:rPr>
                <w:t>cranes surmodelés</w:t>
              </w:r>
            </w:hyperlink>
          </w:p>
        </w:tc>
      </w:tr>
    </w:tbl>
    <w:p w14:paraId="660A2CB1" w14:textId="77777777" w:rsidR="00841C6F" w:rsidRDefault="00841C6F" w:rsidP="00841C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fr-FR"/>
        </w:rPr>
      </w:pPr>
    </w:p>
    <w:p w14:paraId="2F616A74" w14:textId="77777777" w:rsidR="00841C6F" w:rsidRPr="00942480" w:rsidRDefault="00841C6F" w:rsidP="00942480">
      <w:pPr>
        <w:rPr>
          <w:lang w:val="fr-FR"/>
        </w:rPr>
      </w:pPr>
    </w:p>
    <w:p w14:paraId="473DAA0C" w14:textId="77777777" w:rsidR="00F57585" w:rsidRDefault="00F57585" w:rsidP="005D4551">
      <w:pPr>
        <w:jc w:val="both"/>
        <w:rPr>
          <w:lang w:val="fr-FR"/>
        </w:rPr>
      </w:pPr>
    </w:p>
    <w:p w14:paraId="23B17A42" w14:textId="77777777" w:rsidR="00942480" w:rsidRDefault="00D01D08" w:rsidP="00841C6F">
      <w:pPr>
        <w:pStyle w:val="Heading3"/>
      </w:pPr>
      <w:bookmarkStart w:id="303" w:name="Sit_Jericho_s"/>
      <w:r>
        <w:t>s</w:t>
      </w:r>
      <w:r w:rsidR="00942480">
        <w:t>tatuaire</w:t>
      </w:r>
    </w:p>
    <w:bookmarkEnd w:id="303"/>
    <w:p w14:paraId="6AABFF08" w14:textId="77777777" w:rsidR="00942480" w:rsidRDefault="00942480" w:rsidP="00942480">
      <w:pPr>
        <w:jc w:val="both"/>
        <w:rPr>
          <w:lang w:val="fr-FR"/>
        </w:rPr>
      </w:pPr>
    </w:p>
    <w:p w14:paraId="6363B391" w14:textId="77777777" w:rsidR="00942480" w:rsidRDefault="00942480" w:rsidP="00942480">
      <w:pPr>
        <w:jc w:val="both"/>
        <w:rPr>
          <w:lang w:val="fr-FR"/>
        </w:rPr>
      </w:pPr>
      <w:r>
        <w:rPr>
          <w:lang w:val="fr-FR"/>
        </w:rPr>
        <w:t xml:space="preserve">Statuettes humaines (BIB 2600) </w:t>
      </w:r>
    </w:p>
    <w:p w14:paraId="02EC9D78" w14:textId="77777777" w:rsidR="00942480" w:rsidRDefault="00942480" w:rsidP="005D4551">
      <w:pPr>
        <w:jc w:val="both"/>
        <w:rPr>
          <w:lang w:val="fr-FR"/>
        </w:rPr>
      </w:pPr>
      <w:r>
        <w:rPr>
          <w:lang w:val="fr-FR"/>
        </w:rPr>
        <w:t>2 caches avec des statues (BIB 2622)</w:t>
      </w:r>
    </w:p>
    <w:p w14:paraId="4A61A543" w14:textId="440907FB" w:rsidR="007C07F4" w:rsidRDefault="007C07F4" w:rsidP="005D4551">
      <w:pPr>
        <w:jc w:val="both"/>
        <w:rPr>
          <w:lang w:val="fr-FR"/>
        </w:rPr>
      </w:pPr>
      <w:r>
        <w:rPr>
          <w:lang w:val="fr-FR"/>
        </w:rPr>
        <w:t xml:space="preserve">1 statuette en chaux (BIB ?) du </w:t>
      </w:r>
      <w:hyperlink r:id="rId559" w:anchor="Cul_PPNB_moyen" w:history="1">
        <w:r w:rsidRPr="007C07F4">
          <w:rPr>
            <w:rStyle w:val="Hyperlink"/>
            <w:lang w:val="fr-FR"/>
          </w:rPr>
          <w:t>MPPNB</w:t>
        </w:r>
      </w:hyperlink>
      <w:r>
        <w:rPr>
          <w:lang w:val="fr-FR"/>
        </w:rPr>
        <w:t xml:space="preserve"> (BIB 3387)</w:t>
      </w:r>
    </w:p>
    <w:p w14:paraId="1F0DDCAD" w14:textId="77777777" w:rsidR="009535EE" w:rsidRDefault="009535EE" w:rsidP="009535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fr-FR"/>
        </w:rPr>
      </w:pPr>
      <w:r>
        <w:rPr>
          <w:lang w:val="fr-FR"/>
        </w:rPr>
        <w:t>Le style des figurines anthropomorphes est préservé entre le PPNA et le PPNB (Twiss 2001)(BIB 3016)</w:t>
      </w:r>
    </w:p>
    <w:p w14:paraId="71D7A173" w14:textId="77777777" w:rsidR="009535EE" w:rsidRDefault="009535EE" w:rsidP="005D4551">
      <w:pPr>
        <w:jc w:val="both"/>
        <w:rPr>
          <w:lang w:val="fr-FR"/>
        </w:rPr>
      </w:pPr>
    </w:p>
    <w:p w14:paraId="7859B95A" w14:textId="77777777" w:rsidR="00942480" w:rsidRDefault="00942480" w:rsidP="005D4551">
      <w:pPr>
        <w:jc w:val="both"/>
        <w:rPr>
          <w:lang w:val="fr-FR"/>
        </w:rPr>
      </w:pPr>
    </w:p>
    <w:p w14:paraId="2528A636" w14:textId="5C49CB30" w:rsidR="00942480" w:rsidRPr="008F46B9" w:rsidRDefault="00D01D08" w:rsidP="00841C6F">
      <w:pPr>
        <w:pStyle w:val="Heading3"/>
      </w:pPr>
      <w:bookmarkStart w:id="304" w:name="Sit_Jericho_cs"/>
      <w:r>
        <w:t>c</w:t>
      </w:r>
      <w:r w:rsidR="00942480">
        <w:t>rânes surmodel</w:t>
      </w:r>
      <w:r w:rsidR="003233C3">
        <w:t>é</w:t>
      </w:r>
      <w:r w:rsidR="00942480">
        <w:t>s</w:t>
      </w:r>
    </w:p>
    <w:bookmarkEnd w:id="304"/>
    <w:p w14:paraId="0DB9E4F9" w14:textId="483E5D87" w:rsidR="00365EF2" w:rsidRPr="00F21B41" w:rsidRDefault="00F21B41" w:rsidP="00365EF2">
      <w:pPr>
        <w:jc w:val="both"/>
        <w:rPr>
          <w:sz w:val="20"/>
          <w:lang w:val="fr-FR"/>
        </w:rPr>
      </w:pPr>
      <w:r w:rsidRPr="00F21B41">
        <w:fldChar w:fldCharType="begin"/>
      </w:r>
      <w:r w:rsidRPr="00F21B41">
        <w:rPr>
          <w:sz w:val="20"/>
          <w:lang w:val="fr-FR"/>
        </w:rPr>
        <w:instrText>HYPERLINK "file:///C:\\Users\\Thomas%20Huet\\Desktop\\Documentation%20archéologique%20liée%20à%20la%20thèse\\Cultures.docx" \l "Cul_Art_TAC_T_a_crane_surmodel"</w:instrText>
      </w:r>
      <w:r w:rsidRPr="00F21B41">
        <w:fldChar w:fldCharType="separate"/>
      </w:r>
      <w:r w:rsidRPr="00F21B41">
        <w:rPr>
          <w:rStyle w:val="Hyperlink"/>
          <w:sz w:val="20"/>
          <w:lang w:val="fr-FR"/>
        </w:rPr>
        <w:t>crânes surmodelés</w:t>
      </w:r>
      <w:r w:rsidRPr="00F21B41">
        <w:rPr>
          <w:rStyle w:val="Hyperlink"/>
          <w:sz w:val="20"/>
          <w:lang w:val="fr-FR"/>
        </w:rPr>
        <w:fldChar w:fldCharType="end"/>
      </w:r>
    </w:p>
    <w:p w14:paraId="08013F4D" w14:textId="77777777" w:rsidR="00F21B41" w:rsidRDefault="00F21B41" w:rsidP="004F117B">
      <w:pPr>
        <w:jc w:val="both"/>
        <w:rPr>
          <w:lang w:val="fr-FR"/>
        </w:rPr>
      </w:pPr>
    </w:p>
    <w:p w14:paraId="41140E96" w14:textId="1B96ECA5" w:rsidR="004F117B" w:rsidRDefault="004F117B" w:rsidP="004F117B">
      <w:pPr>
        <w:jc w:val="both"/>
        <w:rPr>
          <w:lang w:val="fr-FR"/>
        </w:rPr>
      </w:pPr>
      <w:r>
        <w:rPr>
          <w:lang w:val="fr-FR"/>
        </w:rPr>
        <w:t>D</w:t>
      </w:r>
      <w:r w:rsidRPr="004F117B">
        <w:rPr>
          <w:lang w:val="fr-FR"/>
        </w:rPr>
        <w:t>écouvert</w:t>
      </w:r>
      <w:r>
        <w:rPr>
          <w:lang w:val="fr-FR"/>
        </w:rPr>
        <w:t>s</w:t>
      </w:r>
      <w:r w:rsidRPr="004F117B">
        <w:rPr>
          <w:lang w:val="fr-FR"/>
        </w:rPr>
        <w:t xml:space="preserve"> au</w:t>
      </w:r>
      <w:r>
        <w:rPr>
          <w:lang w:val="fr-FR"/>
        </w:rPr>
        <w:t xml:space="preserve"> </w:t>
      </w:r>
      <w:r w:rsidRPr="004F117B">
        <w:rPr>
          <w:lang w:val="fr-FR"/>
        </w:rPr>
        <w:t xml:space="preserve">centre du côté ouest du monticule, où se trouvait l'habitat </w:t>
      </w:r>
      <w:r>
        <w:rPr>
          <w:lang w:val="fr-FR"/>
        </w:rPr>
        <w:t>PPNB</w:t>
      </w:r>
      <w:r w:rsidRPr="004F117B">
        <w:rPr>
          <w:lang w:val="fr-FR"/>
        </w:rPr>
        <w:t>.</w:t>
      </w:r>
      <w:r>
        <w:rPr>
          <w:lang w:val="fr-FR"/>
        </w:rPr>
        <w:t xml:space="preserve"> </w:t>
      </w:r>
      <w:r w:rsidRPr="004F117B">
        <w:rPr>
          <w:lang w:val="fr-FR"/>
        </w:rPr>
        <w:t xml:space="preserve"> (D I</w:t>
      </w:r>
      <w:r>
        <w:rPr>
          <w:lang w:val="fr-FR"/>
        </w:rPr>
        <w:t xml:space="preserve"> </w:t>
      </w:r>
      <w:r w:rsidRPr="004F117B">
        <w:rPr>
          <w:lang w:val="fr-FR"/>
        </w:rPr>
        <w:t xml:space="preserve"> carré). L'autre crâne provenant d'Amman </w:t>
      </w:r>
      <w:r>
        <w:rPr>
          <w:lang w:val="fr-FR"/>
        </w:rPr>
        <w:t xml:space="preserve"> </w:t>
      </w:r>
      <w:r w:rsidRPr="004F117B">
        <w:rPr>
          <w:lang w:val="fr-FR"/>
        </w:rPr>
        <w:t>(No J 6934) a été</w:t>
      </w:r>
      <w:r>
        <w:rPr>
          <w:lang w:val="fr-FR"/>
        </w:rPr>
        <w:t xml:space="preserve"> </w:t>
      </w:r>
      <w:r w:rsidRPr="004F117B">
        <w:rPr>
          <w:lang w:val="fr-FR"/>
        </w:rPr>
        <w:t>fouillé au cours de la saison 1957-58, également dans le carré D I, un peu à</w:t>
      </w:r>
      <w:r>
        <w:rPr>
          <w:lang w:val="fr-FR"/>
        </w:rPr>
        <w:t xml:space="preserve"> </w:t>
      </w:r>
      <w:r w:rsidRPr="004F117B">
        <w:rPr>
          <w:lang w:val="fr-FR"/>
        </w:rPr>
        <w:t xml:space="preserve"> distance du groupe précédent mais dans le même niveau.</w:t>
      </w:r>
      <w:r>
        <w:rPr>
          <w:lang w:val="fr-FR"/>
        </w:rPr>
        <w:t xml:space="preserve"> </w:t>
      </w:r>
      <w:r w:rsidRPr="004F117B">
        <w:rPr>
          <w:lang w:val="fr-FR"/>
        </w:rPr>
        <w:t xml:space="preserve"> Le crâne No 3657 conservé à Jérusalem provient d'une autre</w:t>
      </w:r>
      <w:r>
        <w:rPr>
          <w:lang w:val="fr-FR"/>
        </w:rPr>
        <w:t xml:space="preserve"> </w:t>
      </w:r>
      <w:r w:rsidRPr="004F117B">
        <w:rPr>
          <w:lang w:val="fr-FR"/>
        </w:rPr>
        <w:t xml:space="preserve"> zone du carré</w:t>
      </w:r>
      <w:r>
        <w:rPr>
          <w:lang w:val="fr-FR"/>
        </w:rPr>
        <w:t>.</w:t>
      </w:r>
      <w:r w:rsidRPr="004F117B">
        <w:rPr>
          <w:lang w:val="fr-FR"/>
        </w:rPr>
        <w:t xml:space="preserve"> (BIB 3582)</w:t>
      </w:r>
    </w:p>
    <w:p w14:paraId="69DC1E3E" w14:textId="77777777" w:rsidR="004F117B" w:rsidRDefault="00365EF2" w:rsidP="004F117B">
      <w:pPr>
        <w:jc w:val="both"/>
        <w:rPr>
          <w:lang w:val="fr-FR"/>
        </w:rPr>
      </w:pPr>
      <w:r w:rsidRPr="00365EF2">
        <w:rPr>
          <w:lang w:val="fr-FR"/>
        </w:rPr>
        <w:t>Kathleen Kenyon</w:t>
      </w:r>
      <w:r>
        <w:rPr>
          <w:lang w:val="fr-FR"/>
        </w:rPr>
        <w:t xml:space="preserve"> fouille </w:t>
      </w:r>
      <w:r w:rsidRPr="00365EF2">
        <w:rPr>
          <w:lang w:val="fr-FR"/>
        </w:rPr>
        <w:t xml:space="preserve">Jericho </w:t>
      </w:r>
      <w:r>
        <w:rPr>
          <w:lang w:val="fr-FR"/>
        </w:rPr>
        <w:t xml:space="preserve">en </w:t>
      </w:r>
      <w:r w:rsidRPr="00365EF2">
        <w:rPr>
          <w:lang w:val="fr-FR"/>
        </w:rPr>
        <w:t xml:space="preserve"> 1953</w:t>
      </w:r>
      <w:r>
        <w:rPr>
          <w:lang w:val="fr-FR"/>
        </w:rPr>
        <w:t xml:space="preserve">: 7 crânes surmodelés retrouvés dans la phase DI.xlii </w:t>
      </w:r>
      <w:r w:rsidRPr="007C07F4">
        <w:rPr>
          <w:i/>
          <w:lang w:val="fr-FR"/>
        </w:rPr>
        <w:t>house</w:t>
      </w:r>
      <w:r>
        <w:rPr>
          <w:lang w:val="fr-FR"/>
        </w:rPr>
        <w:t xml:space="preserve"> (sic) dont 1 seul avec la mandibule (BIB 3386) </w:t>
      </w:r>
    </w:p>
    <w:p w14:paraId="41685610" w14:textId="77777777" w:rsidR="004F117B" w:rsidRDefault="004F117B" w:rsidP="004F117B">
      <w:pPr>
        <w:jc w:val="both"/>
        <w:rPr>
          <w:lang w:val="fr-FR"/>
        </w:rPr>
      </w:pPr>
    </w:p>
    <w:p w14:paraId="48944A02" w14:textId="6CAFB590" w:rsidR="004F117B" w:rsidRPr="004F117B" w:rsidRDefault="00365EF2" w:rsidP="004F117B">
      <w:pPr>
        <w:jc w:val="both"/>
        <w:rPr>
          <w:lang w:val="fr-FR"/>
        </w:rPr>
      </w:pPr>
      <w:r>
        <w:rPr>
          <w:lang w:val="fr-FR"/>
        </w:rPr>
        <w:t>Yeux ouverts figurés avec des coquillages</w:t>
      </w:r>
      <w:r w:rsidR="007034AF">
        <w:rPr>
          <w:lang w:val="fr-FR"/>
        </w:rPr>
        <w:t xml:space="preserve"> [</w:t>
      </w:r>
      <w:hyperlink r:id="rId560" w:anchor="Cul_Homo_Econ_echang_premonn_cauris" w:history="1">
        <w:r w:rsidR="007034AF" w:rsidRPr="007034AF">
          <w:rPr>
            <w:rStyle w:val="Hyperlink"/>
            <w:lang w:val="fr-FR"/>
          </w:rPr>
          <w:t>cauris</w:t>
        </w:r>
      </w:hyperlink>
      <w:r w:rsidR="007034AF" w:rsidRPr="007034AF">
        <w:rPr>
          <w:lang w:val="fr-FR"/>
        </w:rPr>
        <w:t>]</w:t>
      </w:r>
      <w:r>
        <w:rPr>
          <w:lang w:val="fr-FR"/>
        </w:rPr>
        <w:t xml:space="preserve"> (BIB 3387)</w:t>
      </w:r>
      <w:r w:rsidR="004F117B">
        <w:rPr>
          <w:lang w:val="fr-FR"/>
        </w:rPr>
        <w:t xml:space="preserve"> 10 cranes </w:t>
      </w:r>
      <w:r w:rsidR="004F117B" w:rsidRPr="004F117B">
        <w:rPr>
          <w:lang w:val="fr-FR"/>
        </w:rPr>
        <w:t>(BIB 3582)</w:t>
      </w:r>
    </w:p>
    <w:p w14:paraId="11FE5D99" w14:textId="7BE7F921" w:rsidR="00365EF2" w:rsidRDefault="00365EF2" w:rsidP="00365EF2">
      <w:pPr>
        <w:jc w:val="both"/>
        <w:rPr>
          <w:lang w:val="fr-FR"/>
        </w:rPr>
      </w:pPr>
    </w:p>
    <w:p w14:paraId="080285CC" w14:textId="77777777" w:rsidR="00365EF2" w:rsidRPr="00365EF2" w:rsidRDefault="00942480" w:rsidP="00942480">
      <w:pPr>
        <w:jc w:val="both"/>
        <w:rPr>
          <w:lang w:val="fr-FR"/>
        </w:rPr>
      </w:pPr>
      <w:r>
        <w:rPr>
          <w:lang w:val="fr-FR"/>
        </w:rPr>
        <w:t>crâne surmodelés (BIB 2600)</w:t>
      </w:r>
      <w:r w:rsidRPr="00942480">
        <w:rPr>
          <w:lang w:val="fr-FR"/>
        </w:rPr>
        <w:t xml:space="preserve"> </w:t>
      </w:r>
      <w:r>
        <w:rPr>
          <w:lang w:val="fr-FR"/>
        </w:rPr>
        <w:t>A Jericho, l</w:t>
      </w:r>
      <w:r w:rsidRPr="008F46B9">
        <w:rPr>
          <w:lang w:val="fr-FR"/>
        </w:rPr>
        <w:t xml:space="preserve">es </w:t>
      </w:r>
      <w:r w:rsidRPr="007C07F4">
        <w:rPr>
          <w:lang w:val="fr-FR"/>
        </w:rPr>
        <w:t>crânes surmodelés</w:t>
      </w:r>
      <w:r w:rsidRPr="008F46B9">
        <w:rPr>
          <w:lang w:val="fr-FR"/>
        </w:rPr>
        <w:t xml:space="preserve"> sont considérés comme un </w:t>
      </w:r>
      <w:bookmarkStart w:id="305" w:name="_Hlk120255799"/>
      <w:r>
        <w:fldChar w:fldCharType="begin"/>
      </w:r>
      <w:r w:rsidRPr="003233C3">
        <w:rPr>
          <w:lang w:val="fr-FR"/>
        </w:rPr>
        <w:instrText>HYPERLINK "file:///C:\\Users\\Thomas%20Huet\\Desktop\\Documentation%20archéologique%20liée%20à%20la%20thèse\\Cultures.docx" \l "Cul_Religion_Ancetres"</w:instrText>
      </w:r>
      <w:r>
        <w:fldChar w:fldCharType="separate"/>
      </w:r>
      <w:r w:rsidR="00905632" w:rsidRPr="00905632">
        <w:rPr>
          <w:rStyle w:val="Hyperlink"/>
          <w:lang w:val="fr-FR"/>
        </w:rPr>
        <w:t>culte des ancêtres</w:t>
      </w:r>
      <w:r>
        <w:rPr>
          <w:rStyle w:val="Hyperlink"/>
          <w:lang w:val="fr-FR"/>
        </w:rPr>
        <w:fldChar w:fldCharType="end"/>
      </w:r>
      <w:bookmarkEnd w:id="305"/>
      <w:r w:rsidRPr="008F46B9">
        <w:rPr>
          <w:lang w:val="fr-FR"/>
        </w:rPr>
        <w:t xml:space="preserve"> </w:t>
      </w:r>
      <w:r w:rsidRPr="008F46B9">
        <w:rPr>
          <w:szCs w:val="26"/>
          <w:lang w:val="fr-FR" w:eastAsia="en-GB"/>
        </w:rPr>
        <w:t>(Kenyon 1981; Bar-Yosef &amp;</w:t>
      </w:r>
      <w:r w:rsidRPr="008F46B9">
        <w:rPr>
          <w:lang w:val="fr-FR"/>
        </w:rPr>
        <w:t xml:space="preserve"> Alon 1988) (BIB 2600)</w:t>
      </w:r>
      <w:r>
        <w:rPr>
          <w:lang w:val="fr-FR"/>
        </w:rPr>
        <w:t xml:space="preserve">. </w:t>
      </w:r>
      <w:r w:rsidR="00365EF2" w:rsidRPr="00365EF2">
        <w:rPr>
          <w:lang w:val="fr-FR"/>
        </w:rPr>
        <w:t>(BIB Ashmolean museum)</w:t>
      </w:r>
    </w:p>
    <w:p w14:paraId="2F4BEF5A" w14:textId="1604D7C4" w:rsidR="00942480" w:rsidRDefault="00942480" w:rsidP="00942480">
      <w:pPr>
        <w:jc w:val="both"/>
        <w:rPr>
          <w:lang w:val="fr-FR"/>
        </w:rPr>
      </w:pPr>
      <w:r>
        <w:rPr>
          <w:lang w:val="fr-FR"/>
        </w:rPr>
        <w:t xml:space="preserve">Mais comme il peut s'agir de crânes d'enfants, de femmes, etc. </w:t>
      </w:r>
      <w:r w:rsidRPr="008F46B9">
        <w:rPr>
          <w:lang w:val="fr-FR"/>
        </w:rPr>
        <w:t>(Bonogofsky 2005)</w:t>
      </w:r>
      <w:r>
        <w:rPr>
          <w:lang w:val="fr-FR"/>
        </w:rPr>
        <w:t xml:space="preserve"> cette intérprétation est moins certaine (BIB 2600)</w:t>
      </w:r>
    </w:p>
    <w:p w14:paraId="52D6402F" w14:textId="00693DF2" w:rsidR="003233C3" w:rsidRDefault="003233C3" w:rsidP="00942480">
      <w:pPr>
        <w:jc w:val="both"/>
        <w:rPr>
          <w:lang w:val="fr-FR"/>
        </w:rPr>
      </w:pPr>
    </w:p>
    <w:p w14:paraId="607A0B7C" w14:textId="18AA26EB" w:rsidR="003233C3" w:rsidRDefault="003233C3" w:rsidP="00942480">
      <w:pPr>
        <w:jc w:val="both"/>
        <w:rPr>
          <w:lang w:val="fr-FR"/>
        </w:rPr>
      </w:pPr>
      <w:r>
        <w:rPr>
          <w:lang w:val="fr-FR"/>
        </w:rPr>
        <w:t>Tendance des cranes à la barchycéphalie</w:t>
      </w:r>
      <w:r w:rsidR="00807FF8">
        <w:rPr>
          <w:lang w:val="fr-FR"/>
        </w:rPr>
        <w:t xml:space="preserve"> </w:t>
      </w:r>
      <w:r w:rsidR="00807FF8" w:rsidRPr="004F117B">
        <w:rPr>
          <w:lang w:val="fr-FR"/>
        </w:rPr>
        <w:t>(BIB 3582)</w:t>
      </w:r>
    </w:p>
    <w:p w14:paraId="0F2A281D" w14:textId="77777777" w:rsidR="005D4551" w:rsidRDefault="005D4551" w:rsidP="00242C0F">
      <w:pPr>
        <w:jc w:val="both"/>
        <w:rPr>
          <w:lang w:val="fr-FR"/>
        </w:rPr>
      </w:pPr>
    </w:p>
    <w:p w14:paraId="579DEFA9" w14:textId="610008C6" w:rsidR="00E74EE2" w:rsidRDefault="00E74EE2" w:rsidP="00242C0F">
      <w:pPr>
        <w:jc w:val="both"/>
        <w:rPr>
          <w:lang w:val="fr-FR"/>
        </w:rPr>
      </w:pPr>
    </w:p>
    <w:p w14:paraId="595D80B9" w14:textId="1C18A687" w:rsidR="00E74EE2" w:rsidRPr="00365EF2" w:rsidRDefault="000E11B9" w:rsidP="00E74EE2">
      <w:pPr>
        <w:pStyle w:val="Heading4"/>
        <w:rPr>
          <w:lang w:val="en-GB"/>
        </w:rPr>
      </w:pPr>
      <w:bookmarkStart w:id="306" w:name="Sit_Jericho_cs_1"/>
      <w:r>
        <w:rPr>
          <w:lang w:val="en-GB"/>
        </w:rPr>
        <w:t>565</w:t>
      </w:r>
    </w:p>
    <w:bookmarkEnd w:id="306"/>
    <w:p w14:paraId="1C3EA0C8" w14:textId="5B28CC64" w:rsidR="00E74EE2" w:rsidRDefault="00365EF2" w:rsidP="00242C0F">
      <w:pPr>
        <w:jc w:val="both"/>
        <w:rPr>
          <w:sz w:val="20"/>
          <w:lang w:val="en-GB"/>
        </w:rPr>
      </w:pPr>
      <w:r w:rsidRPr="00365EF2">
        <w:rPr>
          <w:sz w:val="20"/>
          <w:lang w:val="en-GB"/>
        </w:rPr>
        <w:t>AN1955.565</w:t>
      </w:r>
      <w:r>
        <w:rPr>
          <w:i/>
          <w:iCs/>
          <w:sz w:val="20"/>
          <w:lang w:val="en-GB"/>
        </w:rPr>
        <w:t xml:space="preserve">, </w:t>
      </w:r>
      <w:r w:rsidR="00E74EE2" w:rsidRPr="00E74EE2">
        <w:rPr>
          <w:sz w:val="20"/>
          <w:lang w:val="en-GB"/>
        </w:rPr>
        <w:t>(BIB Ashmolean museum)</w:t>
      </w:r>
    </w:p>
    <w:p w14:paraId="087B1924" w14:textId="66E25CCC" w:rsidR="00365EF2" w:rsidRDefault="00365EF2" w:rsidP="00242C0F">
      <w:pPr>
        <w:jc w:val="both"/>
        <w:rPr>
          <w:sz w:val="20"/>
          <w:lang w:val="en-GB"/>
        </w:rPr>
      </w:pPr>
    </w:p>
    <w:p w14:paraId="150EE836" w14:textId="2AE743F1" w:rsidR="004F117B" w:rsidRPr="00E74EE2" w:rsidRDefault="004F117B" w:rsidP="00242C0F">
      <w:pPr>
        <w:jc w:val="both"/>
        <w:rPr>
          <w:sz w:val="20"/>
          <w:lang w:val="en-GB"/>
        </w:rPr>
      </w:pPr>
      <w:r w:rsidRPr="004F117B">
        <w:rPr>
          <w:sz w:val="20"/>
          <w:lang w:val="en-GB"/>
        </w:rPr>
        <w:t>Skull D III, Reg. 534, from square D. I, stage XVI-XVII, phase xlii-xliii) (place of excavation</w:t>
      </w:r>
    </w:p>
    <w:p w14:paraId="7403B524" w14:textId="14111D4B" w:rsidR="00E74EE2" w:rsidRPr="00E74EE2" w:rsidRDefault="00365EF2" w:rsidP="00242C0F">
      <w:pPr>
        <w:jc w:val="both"/>
        <w:rPr>
          <w:lang w:val="en-GB"/>
        </w:rPr>
      </w:pPr>
      <w:r w:rsidRPr="00E74EE2">
        <w:rPr>
          <w:i/>
          <w:iCs/>
          <w:sz w:val="20"/>
          <w:lang w:val="en-GB"/>
        </w:rPr>
        <w:t>plastered skull</w:t>
      </w:r>
      <w:r w:rsidRPr="00E74EE2">
        <w:rPr>
          <w:sz w:val="20"/>
          <w:lang w:val="en-GB"/>
        </w:rPr>
        <w:t xml:space="preserve"> </w:t>
      </w:r>
      <w:r w:rsidR="00E74EE2" w:rsidRPr="00E74EE2">
        <w:rPr>
          <w:lang w:val="en-GB"/>
        </w:rPr>
        <w:t>ca 7000 BC</w:t>
      </w:r>
      <w:r w:rsidR="003233C3">
        <w:rPr>
          <w:lang w:val="en-GB"/>
        </w:rPr>
        <w:t>, 7000-6500</w:t>
      </w:r>
      <w:r w:rsidR="00E74EE2">
        <w:rPr>
          <w:lang w:val="en-GB"/>
        </w:rPr>
        <w:t xml:space="preserve"> </w:t>
      </w:r>
      <w:r w:rsidR="00E74EE2" w:rsidRPr="00365EF2">
        <w:rPr>
          <w:lang w:val="en-GB"/>
        </w:rPr>
        <w:t>(BIB Ashmolean museum)</w:t>
      </w:r>
    </w:p>
    <w:p w14:paraId="1B378591" w14:textId="73A4BC5F" w:rsidR="00E74EE2" w:rsidRDefault="00E74EE2" w:rsidP="00242C0F">
      <w:pPr>
        <w:jc w:val="both"/>
        <w:rPr>
          <w:lang w:val="fr-FR"/>
        </w:rPr>
      </w:pPr>
      <w:r>
        <w:rPr>
          <w:lang w:val="fr-FR"/>
        </w:rPr>
        <w:t>Brachicéphale, déformation crânienne, crane d'homme s</w:t>
      </w:r>
      <w:r w:rsidRPr="00E74EE2">
        <w:rPr>
          <w:lang w:val="fr-FR"/>
        </w:rPr>
        <w:t xml:space="preserve">urmodelé (traces de platre </w:t>
      </w:r>
      <w:r>
        <w:rPr>
          <w:lang w:val="fr-FR"/>
        </w:rPr>
        <w:t>dans les cavites orbitale, dans le creux des joues, sur les tempes. Cauries à la place des yeux</w:t>
      </w:r>
      <w:r w:rsidR="00512734">
        <w:rPr>
          <w:lang w:val="fr-FR"/>
        </w:rPr>
        <w:t xml:space="preserve"> (</w:t>
      </w:r>
      <w:hyperlink r:id="rId561" w:anchor="Cul_Art_TAC_T_a_yeux_grains_cafe" w:history="1">
        <w:r w:rsidR="00512734" w:rsidRPr="00512734">
          <w:rPr>
            <w:rStyle w:val="Hyperlink"/>
            <w:lang w:val="fr-FR" w:eastAsia="en-GB"/>
          </w:rPr>
          <w:t>yeux en grain de café</w:t>
        </w:r>
      </w:hyperlink>
      <w:r w:rsidR="00512734" w:rsidRPr="00512734">
        <w:rPr>
          <w:rStyle w:val="Hyperlink"/>
          <w:color w:val="auto"/>
          <w:u w:val="none"/>
          <w:lang w:val="fr-FR" w:eastAsia="en-GB"/>
        </w:rPr>
        <w:t>)</w:t>
      </w:r>
      <w:r>
        <w:rPr>
          <w:lang w:val="fr-FR"/>
        </w:rPr>
        <w:t>, C</w:t>
      </w:r>
      <w:r w:rsidRPr="00E74EE2">
        <w:rPr>
          <w:lang w:val="fr-FR"/>
        </w:rPr>
        <w:t xml:space="preserve">onservé l' </w:t>
      </w:r>
      <w:r w:rsidRPr="00E74EE2">
        <w:rPr>
          <w:i/>
          <w:iCs/>
          <w:lang w:val="fr-FR"/>
        </w:rPr>
        <w:t xml:space="preserve">Ashmolean museum </w:t>
      </w:r>
      <w:r w:rsidRPr="00E74EE2">
        <w:rPr>
          <w:lang w:val="fr-FR"/>
        </w:rPr>
        <w:t>(SS BIB)</w:t>
      </w:r>
      <w:r w:rsidR="00365EF2" w:rsidRPr="00365EF2">
        <w:rPr>
          <w:lang w:val="fr-FR"/>
        </w:rPr>
        <w:t xml:space="preserve"> (BIB Ashmolean museum)</w:t>
      </w:r>
    </w:p>
    <w:p w14:paraId="11DB9036" w14:textId="2F38194C" w:rsidR="004F117B" w:rsidRDefault="004F117B" w:rsidP="00242C0F">
      <w:pPr>
        <w:jc w:val="both"/>
        <w:rPr>
          <w:lang w:val="fr-FR"/>
        </w:rPr>
      </w:pPr>
    </w:p>
    <w:p w14:paraId="2D309D58" w14:textId="6EE3BA8E" w:rsidR="004F117B" w:rsidRPr="004F117B" w:rsidRDefault="004F117B" w:rsidP="004F117B">
      <w:pPr>
        <w:pStyle w:val="Heading4"/>
        <w:rPr>
          <w:lang w:val="en-GB"/>
        </w:rPr>
      </w:pPr>
      <w:r w:rsidRPr="004F117B">
        <w:rPr>
          <w:lang w:val="en-GB"/>
        </w:rPr>
        <w:t>J 575</w:t>
      </w:r>
      <w:r>
        <w:rPr>
          <w:lang w:val="en-GB"/>
        </w:rPr>
        <w:t>6</w:t>
      </w:r>
    </w:p>
    <w:p w14:paraId="3D10FE34" w14:textId="091E2869" w:rsidR="004F117B" w:rsidRPr="00807FF8" w:rsidRDefault="00807FF8" w:rsidP="004F117B">
      <w:pPr>
        <w:jc w:val="both"/>
        <w:rPr>
          <w:sz w:val="20"/>
          <w:lang w:val="en-GB"/>
        </w:rPr>
      </w:pPr>
      <w:r w:rsidRPr="00807FF8">
        <w:rPr>
          <w:sz w:val="20"/>
          <w:lang w:val="en-GB"/>
        </w:rPr>
        <w:t xml:space="preserve">Jericho J 5756, National Museum, Amman </w:t>
      </w:r>
      <w:r w:rsidR="004F117B" w:rsidRPr="00807FF8">
        <w:rPr>
          <w:sz w:val="20"/>
          <w:lang w:val="en-GB"/>
        </w:rPr>
        <w:t>(BIB 3582)</w:t>
      </w:r>
    </w:p>
    <w:p w14:paraId="162F3C7F" w14:textId="4287F70E" w:rsidR="004F117B" w:rsidRDefault="004F117B" w:rsidP="00242C0F">
      <w:pPr>
        <w:jc w:val="both"/>
        <w:rPr>
          <w:lang w:val="en-GB"/>
        </w:rPr>
      </w:pPr>
    </w:p>
    <w:p w14:paraId="751DA89A" w14:textId="5911B04B" w:rsidR="004F117B" w:rsidRDefault="004F117B" w:rsidP="00242C0F">
      <w:pPr>
        <w:jc w:val="both"/>
        <w:rPr>
          <w:lang w:val="fr-FR"/>
        </w:rPr>
      </w:pPr>
      <w:r w:rsidRPr="004F117B">
        <w:rPr>
          <w:lang w:val="fr-FR"/>
        </w:rPr>
        <w:t xml:space="preserve">d'ecouvert par </w:t>
      </w:r>
      <w:r w:rsidRPr="00365EF2">
        <w:rPr>
          <w:lang w:val="fr-FR"/>
        </w:rPr>
        <w:t>Kathleen Kenyon</w:t>
      </w:r>
      <w:r>
        <w:rPr>
          <w:lang w:val="fr-FR"/>
        </w:rPr>
        <w:t xml:space="preserve"> </w:t>
      </w:r>
      <w:r w:rsidRPr="004F117B">
        <w:rPr>
          <w:lang w:val="fr-FR"/>
        </w:rPr>
        <w:t>(BIB 3582)</w:t>
      </w:r>
    </w:p>
    <w:p w14:paraId="54F39E51" w14:textId="31EB1E87" w:rsidR="004F117B" w:rsidRPr="004F117B" w:rsidRDefault="004F117B" w:rsidP="004F117B">
      <w:pPr>
        <w:jc w:val="both"/>
        <w:rPr>
          <w:lang w:val="fr-FR"/>
        </w:rPr>
      </w:pPr>
      <w:r>
        <w:rPr>
          <w:lang w:val="fr-FR"/>
        </w:rPr>
        <w:t>Cauri</w:t>
      </w:r>
      <w:r w:rsidR="007034AF">
        <w:rPr>
          <w:lang w:val="fr-FR"/>
        </w:rPr>
        <w:t>s</w:t>
      </w:r>
      <w:r>
        <w:rPr>
          <w:lang w:val="fr-FR"/>
        </w:rPr>
        <w:t xml:space="preserve"> ou coquillage à la place des les yeux (</w:t>
      </w:r>
      <w:r w:rsidRPr="004F117B">
        <w:rPr>
          <w:lang w:val="fr-FR"/>
        </w:rPr>
        <w:t>BIB 3582)</w:t>
      </w:r>
    </w:p>
    <w:p w14:paraId="16A50D15" w14:textId="77777777" w:rsidR="004F117B" w:rsidRPr="004F117B" w:rsidRDefault="004F117B" w:rsidP="00242C0F">
      <w:pPr>
        <w:jc w:val="both"/>
        <w:rPr>
          <w:lang w:val="fr-FR"/>
        </w:rPr>
      </w:pPr>
    </w:p>
    <w:p w14:paraId="02D5B6CC" w14:textId="77777777" w:rsidR="004F117B" w:rsidRPr="004F117B" w:rsidRDefault="004F117B" w:rsidP="00242C0F">
      <w:pPr>
        <w:jc w:val="both"/>
        <w:rPr>
          <w:lang w:val="fr-FR"/>
        </w:rPr>
      </w:pPr>
    </w:p>
    <w:p w14:paraId="07D729E3" w14:textId="669022A2" w:rsidR="004F117B" w:rsidRPr="004F117B" w:rsidRDefault="004F117B" w:rsidP="004F117B">
      <w:pPr>
        <w:pStyle w:val="Heading4"/>
        <w:rPr>
          <w:lang w:val="en-GB"/>
        </w:rPr>
      </w:pPr>
      <w:r w:rsidRPr="004F117B">
        <w:rPr>
          <w:lang w:val="en-GB"/>
        </w:rPr>
        <w:t>J 575</w:t>
      </w:r>
      <w:r>
        <w:rPr>
          <w:lang w:val="en-GB"/>
        </w:rPr>
        <w:t>7</w:t>
      </w:r>
    </w:p>
    <w:p w14:paraId="646E9838" w14:textId="7EB2D1A1" w:rsidR="004F117B" w:rsidRPr="00807FF8" w:rsidRDefault="00807FF8" w:rsidP="004F117B">
      <w:pPr>
        <w:jc w:val="both"/>
        <w:rPr>
          <w:sz w:val="20"/>
          <w:lang w:val="en-GB"/>
        </w:rPr>
      </w:pPr>
      <w:r w:rsidRPr="00807FF8">
        <w:rPr>
          <w:sz w:val="20"/>
          <w:lang w:val="en-GB"/>
        </w:rPr>
        <w:t xml:space="preserve">Jericho J 5757, National Museum, Amman </w:t>
      </w:r>
      <w:r w:rsidR="004F117B" w:rsidRPr="00807FF8">
        <w:rPr>
          <w:sz w:val="20"/>
          <w:lang w:val="en-GB"/>
        </w:rPr>
        <w:t>(BIB 3582)</w:t>
      </w:r>
    </w:p>
    <w:p w14:paraId="00EC6479" w14:textId="77777777" w:rsidR="004F117B" w:rsidRPr="004F117B" w:rsidRDefault="004F117B" w:rsidP="00242C0F">
      <w:pPr>
        <w:jc w:val="both"/>
        <w:rPr>
          <w:lang w:val="en-GB"/>
        </w:rPr>
      </w:pPr>
    </w:p>
    <w:p w14:paraId="266FD2A1" w14:textId="77777777" w:rsidR="004F117B" w:rsidRPr="004F117B" w:rsidRDefault="004F117B" w:rsidP="004F117B">
      <w:pPr>
        <w:jc w:val="both"/>
        <w:rPr>
          <w:lang w:val="fr-FR"/>
        </w:rPr>
      </w:pPr>
      <w:r w:rsidRPr="004F117B">
        <w:rPr>
          <w:lang w:val="fr-FR"/>
        </w:rPr>
        <w:t xml:space="preserve">d'ecouvert par </w:t>
      </w:r>
      <w:r w:rsidRPr="00365EF2">
        <w:rPr>
          <w:lang w:val="fr-FR"/>
        </w:rPr>
        <w:t>Kathleen Kenyon</w:t>
      </w:r>
      <w:r>
        <w:rPr>
          <w:lang w:val="fr-FR"/>
        </w:rPr>
        <w:t xml:space="preserve"> </w:t>
      </w:r>
      <w:r w:rsidRPr="004F117B">
        <w:rPr>
          <w:lang w:val="fr-FR"/>
        </w:rPr>
        <w:t>(BIB 3582)</w:t>
      </w:r>
    </w:p>
    <w:p w14:paraId="55E2A135" w14:textId="7F000BB9" w:rsidR="00E74EE2" w:rsidRPr="003233C3" w:rsidRDefault="004F117B" w:rsidP="00242C0F">
      <w:pPr>
        <w:jc w:val="both"/>
        <w:rPr>
          <w:lang w:val="fr-FR"/>
        </w:rPr>
      </w:pPr>
      <w:r w:rsidRPr="003233C3">
        <w:rPr>
          <w:lang w:val="fr-FR"/>
        </w:rPr>
        <w:t>BIB 3582)</w:t>
      </w:r>
    </w:p>
    <w:p w14:paraId="3FCEB989" w14:textId="78B08406" w:rsidR="004F117B" w:rsidRPr="003233C3" w:rsidRDefault="004F117B" w:rsidP="00242C0F">
      <w:pPr>
        <w:jc w:val="both"/>
        <w:rPr>
          <w:lang w:val="fr-FR"/>
        </w:rPr>
      </w:pPr>
    </w:p>
    <w:p w14:paraId="0DD964A1" w14:textId="1A0D2AA9" w:rsidR="004F117B" w:rsidRPr="004F117B" w:rsidRDefault="007034AF" w:rsidP="004F117B">
      <w:pPr>
        <w:jc w:val="both"/>
        <w:rPr>
          <w:lang w:val="fr-FR"/>
        </w:rPr>
      </w:pPr>
      <w:r>
        <w:rPr>
          <w:lang w:val="fr-FR"/>
        </w:rPr>
        <w:t xml:space="preserve">Cauris </w:t>
      </w:r>
      <w:r w:rsidR="004F117B">
        <w:rPr>
          <w:lang w:val="fr-FR"/>
        </w:rPr>
        <w:t>ou coquillage à la place des les yeux (</w:t>
      </w:r>
      <w:r w:rsidR="004F117B" w:rsidRPr="004F117B">
        <w:rPr>
          <w:lang w:val="fr-FR"/>
        </w:rPr>
        <w:t>BIB 3582)</w:t>
      </w:r>
    </w:p>
    <w:p w14:paraId="26C5D06B" w14:textId="77777777" w:rsidR="004F117B" w:rsidRPr="004F117B" w:rsidRDefault="004F117B" w:rsidP="00242C0F">
      <w:pPr>
        <w:jc w:val="both"/>
        <w:rPr>
          <w:lang w:val="fr-FR"/>
        </w:rPr>
      </w:pPr>
    </w:p>
    <w:p w14:paraId="63A40565" w14:textId="77777777" w:rsidR="004F117B" w:rsidRPr="004F117B" w:rsidRDefault="004F117B" w:rsidP="00242C0F">
      <w:pPr>
        <w:jc w:val="both"/>
        <w:rPr>
          <w:lang w:val="fr-FR"/>
        </w:rPr>
      </w:pPr>
    </w:p>
    <w:p w14:paraId="1FD177B0" w14:textId="1FB54684" w:rsidR="00B16083" w:rsidRPr="004F117B" w:rsidRDefault="00B16083" w:rsidP="00B16083">
      <w:pPr>
        <w:pStyle w:val="Heading4"/>
        <w:rPr>
          <w:lang w:val="en-GB"/>
        </w:rPr>
      </w:pPr>
      <w:r w:rsidRPr="004F117B">
        <w:rPr>
          <w:lang w:val="en-GB"/>
        </w:rPr>
        <w:t>J 5758</w:t>
      </w:r>
    </w:p>
    <w:p w14:paraId="71CB4B8F" w14:textId="7F2EE4E7" w:rsidR="004F117B" w:rsidRPr="00807FF8" w:rsidRDefault="00807FF8" w:rsidP="004F117B">
      <w:pPr>
        <w:jc w:val="both"/>
        <w:rPr>
          <w:sz w:val="20"/>
          <w:lang w:val="en-GB"/>
        </w:rPr>
      </w:pPr>
      <w:r w:rsidRPr="00807FF8">
        <w:rPr>
          <w:sz w:val="20"/>
          <w:lang w:val="en-GB"/>
        </w:rPr>
        <w:t xml:space="preserve">Jericho J 5758, National Museum, Amman </w:t>
      </w:r>
      <w:r w:rsidR="004F117B" w:rsidRPr="00807FF8">
        <w:rPr>
          <w:sz w:val="20"/>
          <w:lang w:val="en-GB"/>
        </w:rPr>
        <w:t>(BIB 3582)</w:t>
      </w:r>
    </w:p>
    <w:p w14:paraId="3E083D4B" w14:textId="77777777" w:rsidR="00807FF8" w:rsidRPr="00A03D3E" w:rsidRDefault="00807FF8" w:rsidP="004F117B">
      <w:pPr>
        <w:jc w:val="both"/>
        <w:rPr>
          <w:lang w:val="en-GB"/>
        </w:rPr>
      </w:pPr>
    </w:p>
    <w:p w14:paraId="164BCD0C" w14:textId="085EF5CC" w:rsidR="004F117B" w:rsidRPr="004F117B" w:rsidRDefault="004F117B" w:rsidP="004F117B">
      <w:pPr>
        <w:jc w:val="both"/>
        <w:rPr>
          <w:lang w:val="fr-FR"/>
        </w:rPr>
      </w:pPr>
      <w:r w:rsidRPr="004F117B">
        <w:rPr>
          <w:lang w:val="fr-FR"/>
        </w:rPr>
        <w:t xml:space="preserve">d'ecouvert par </w:t>
      </w:r>
      <w:r w:rsidRPr="00365EF2">
        <w:rPr>
          <w:lang w:val="fr-FR"/>
        </w:rPr>
        <w:t>Kathleen Kenyon</w:t>
      </w:r>
      <w:r>
        <w:rPr>
          <w:lang w:val="fr-FR"/>
        </w:rPr>
        <w:t xml:space="preserve"> </w:t>
      </w:r>
      <w:r w:rsidRPr="004F117B">
        <w:rPr>
          <w:lang w:val="fr-FR"/>
        </w:rPr>
        <w:t>(BIB 3582)</w:t>
      </w:r>
    </w:p>
    <w:p w14:paraId="59867538" w14:textId="05264780" w:rsidR="004F117B" w:rsidRDefault="004F117B" w:rsidP="004F117B">
      <w:pPr>
        <w:jc w:val="both"/>
        <w:rPr>
          <w:lang w:val="fr-FR"/>
        </w:rPr>
      </w:pPr>
    </w:p>
    <w:p w14:paraId="2891AFE6" w14:textId="2336D6C6" w:rsidR="004F117B" w:rsidRPr="004F117B" w:rsidRDefault="007034AF" w:rsidP="004F117B">
      <w:pPr>
        <w:jc w:val="both"/>
        <w:rPr>
          <w:lang w:val="fr-FR"/>
        </w:rPr>
      </w:pPr>
      <w:r>
        <w:rPr>
          <w:lang w:val="fr-FR"/>
        </w:rPr>
        <w:t xml:space="preserve">Cauris </w:t>
      </w:r>
      <w:r w:rsidR="004F117B">
        <w:rPr>
          <w:lang w:val="fr-FR"/>
        </w:rPr>
        <w:t>ou coquillage à la place des les yeux (</w:t>
      </w:r>
      <w:r w:rsidR="004F117B" w:rsidRPr="004F117B">
        <w:rPr>
          <w:lang w:val="fr-FR"/>
        </w:rPr>
        <w:t>BIB 3582)</w:t>
      </w:r>
    </w:p>
    <w:p w14:paraId="00B23AA5" w14:textId="2CD92B5D" w:rsidR="00B16083" w:rsidRPr="004F117B" w:rsidRDefault="00B16083" w:rsidP="00242C0F">
      <w:pPr>
        <w:jc w:val="both"/>
        <w:rPr>
          <w:lang w:val="fr-FR"/>
        </w:rPr>
      </w:pPr>
    </w:p>
    <w:p w14:paraId="226158E4" w14:textId="082FFC2D" w:rsidR="00B16083" w:rsidRPr="003233C3" w:rsidRDefault="00B16083" w:rsidP="00B16083">
      <w:pPr>
        <w:pStyle w:val="Heading4"/>
        <w:rPr>
          <w:lang w:val="en-GB"/>
        </w:rPr>
      </w:pPr>
      <w:r w:rsidRPr="003233C3">
        <w:rPr>
          <w:lang w:val="en-GB"/>
        </w:rPr>
        <w:t>3657</w:t>
      </w:r>
    </w:p>
    <w:p w14:paraId="69CADE64" w14:textId="79AA1A48" w:rsidR="00B16083" w:rsidRPr="00A03D3E" w:rsidRDefault="00807FF8" w:rsidP="00242C0F">
      <w:pPr>
        <w:jc w:val="both"/>
        <w:rPr>
          <w:sz w:val="20"/>
          <w:lang w:val="fr-FR"/>
        </w:rPr>
      </w:pPr>
      <w:r w:rsidRPr="00807FF8">
        <w:rPr>
          <w:sz w:val="20"/>
          <w:lang w:val="en-GB"/>
        </w:rPr>
        <w:t xml:space="preserve">Jericho 3657, Rockefeller Museum, Jerusalem, Palestine. </w:t>
      </w:r>
      <w:r w:rsidR="004F117B" w:rsidRPr="00A03D3E">
        <w:rPr>
          <w:sz w:val="20"/>
          <w:lang w:val="fr-FR"/>
        </w:rPr>
        <w:t>(BIB 3582)</w:t>
      </w:r>
    </w:p>
    <w:p w14:paraId="31354690" w14:textId="77777777" w:rsidR="00807FF8" w:rsidRDefault="00807FF8" w:rsidP="00807FF8">
      <w:pPr>
        <w:jc w:val="both"/>
        <w:rPr>
          <w:lang w:val="fr-FR"/>
        </w:rPr>
      </w:pPr>
    </w:p>
    <w:p w14:paraId="4D1D67CA" w14:textId="148F17F1" w:rsidR="00807FF8" w:rsidRPr="004F117B" w:rsidRDefault="007034AF" w:rsidP="00807FF8">
      <w:pPr>
        <w:jc w:val="both"/>
        <w:rPr>
          <w:lang w:val="fr-FR"/>
        </w:rPr>
      </w:pPr>
      <w:r>
        <w:rPr>
          <w:lang w:val="fr-FR"/>
        </w:rPr>
        <w:t xml:space="preserve">Cauris </w:t>
      </w:r>
      <w:r w:rsidR="00807FF8">
        <w:rPr>
          <w:lang w:val="fr-FR"/>
        </w:rPr>
        <w:t>ou coquillage à la place des les yeux (</w:t>
      </w:r>
      <w:r w:rsidR="00807FF8" w:rsidRPr="004F117B">
        <w:rPr>
          <w:lang w:val="fr-FR"/>
        </w:rPr>
        <w:t>BIB 3582)</w:t>
      </w:r>
    </w:p>
    <w:p w14:paraId="67543853" w14:textId="7FE7E1B0" w:rsidR="004F117B" w:rsidRPr="00A03D3E" w:rsidRDefault="004F117B" w:rsidP="004F117B">
      <w:pPr>
        <w:pStyle w:val="Heading4"/>
      </w:pPr>
      <w:r w:rsidRPr="00807FF8">
        <w:br/>
      </w:r>
      <w:r w:rsidRPr="00A03D3E">
        <w:t>J</w:t>
      </w:r>
      <w:r w:rsidR="00807FF8" w:rsidRPr="00A03D3E">
        <w:t xml:space="preserve"> </w:t>
      </w:r>
      <w:r w:rsidRPr="00A03D3E">
        <w:t>6934</w:t>
      </w:r>
    </w:p>
    <w:p w14:paraId="1EA51670" w14:textId="03F1EF10" w:rsidR="004F117B" w:rsidRPr="00A03D3E" w:rsidRDefault="00807FF8" w:rsidP="00242C0F">
      <w:pPr>
        <w:jc w:val="both"/>
        <w:rPr>
          <w:lang w:val="fr-FR"/>
        </w:rPr>
      </w:pPr>
      <w:r w:rsidRPr="00A03D3E">
        <w:rPr>
          <w:lang w:val="fr-FR"/>
        </w:rPr>
        <w:t>Amman n J 6934</w:t>
      </w:r>
    </w:p>
    <w:p w14:paraId="79F08495" w14:textId="77777777" w:rsidR="00807FF8" w:rsidRDefault="00807FF8" w:rsidP="004F117B">
      <w:pPr>
        <w:jc w:val="both"/>
        <w:rPr>
          <w:lang w:val="fr-FR"/>
        </w:rPr>
      </w:pPr>
    </w:p>
    <w:p w14:paraId="1A0BA45A" w14:textId="2C65F73E" w:rsidR="004F117B" w:rsidRPr="004F117B" w:rsidRDefault="007034AF" w:rsidP="004F117B">
      <w:pPr>
        <w:jc w:val="both"/>
        <w:rPr>
          <w:lang w:val="fr-FR"/>
        </w:rPr>
      </w:pPr>
      <w:r>
        <w:rPr>
          <w:lang w:val="fr-FR"/>
        </w:rPr>
        <w:t xml:space="preserve">Cauris </w:t>
      </w:r>
      <w:r w:rsidR="004F117B">
        <w:rPr>
          <w:lang w:val="fr-FR"/>
        </w:rPr>
        <w:t>ou coquillage à la place des les yeux (</w:t>
      </w:r>
      <w:r w:rsidR="004F117B" w:rsidRPr="004F117B">
        <w:rPr>
          <w:lang w:val="fr-FR"/>
        </w:rPr>
        <w:t>BIB 3582)</w:t>
      </w:r>
    </w:p>
    <w:p w14:paraId="59967284" w14:textId="77777777" w:rsidR="007C07F4" w:rsidRPr="004F117B" w:rsidRDefault="007C07F4" w:rsidP="00242C0F">
      <w:pPr>
        <w:jc w:val="both"/>
        <w:rPr>
          <w:lang w:val="fr-FR"/>
        </w:rPr>
      </w:pPr>
    </w:p>
    <w:p w14:paraId="7BB41F6C" w14:textId="77777777" w:rsidR="00841C6F" w:rsidRDefault="00841C6F" w:rsidP="00841C6F">
      <w:pPr>
        <w:pStyle w:val="Heading2"/>
      </w:pPr>
      <w:r>
        <w:lastRenderedPageBreak/>
        <w:t>interprétation</w:t>
      </w:r>
    </w:p>
    <w:p w14:paraId="48265A89" w14:textId="77777777" w:rsidR="00841C6F" w:rsidRDefault="00841C6F" w:rsidP="00242C0F">
      <w:pPr>
        <w:jc w:val="both"/>
        <w:rPr>
          <w:lang w:val="fr-FR"/>
        </w:rPr>
      </w:pPr>
    </w:p>
    <w:p w14:paraId="026C0D9E" w14:textId="342D1F6E" w:rsidR="00841C6F" w:rsidRPr="009C1A86" w:rsidRDefault="00841C6F" w:rsidP="00841C6F">
      <w:pPr>
        <w:pStyle w:val="PlainText"/>
        <w:rPr>
          <w:rFonts w:ascii="Times New Roman" w:hAnsi="Times New Roman" w:cs="Times New Roman"/>
          <w:sz w:val="24"/>
          <w:szCs w:val="24"/>
          <w:lang w:val="fr-FR"/>
        </w:rPr>
      </w:pPr>
      <w:r w:rsidRPr="00841C6F">
        <w:rPr>
          <w:rFonts w:ascii="Times New Roman" w:hAnsi="Times New Roman" w:cs="Times New Roman"/>
          <w:sz w:val="24"/>
          <w:szCs w:val="24"/>
          <w:lang w:val="fr-FR"/>
        </w:rPr>
        <w:t xml:space="preserve">Considéré comme une </w:t>
      </w:r>
      <w:hyperlink r:id="rId562" w:anchor="Sit_ASModeles_Lieux_Centr" w:history="1">
        <w:r w:rsidRPr="00841C6F">
          <w:rPr>
            <w:rStyle w:val="Hyperlink"/>
            <w:rFonts w:ascii="Times New Roman" w:hAnsi="Times New Roman" w:cs="Times New Roman"/>
            <w:i/>
            <w:sz w:val="24"/>
            <w:szCs w:val="24"/>
            <w:lang w:val="fr-FR"/>
          </w:rPr>
          <w:t>central place</w:t>
        </w:r>
      </w:hyperlink>
      <w:r w:rsidRPr="001204AC">
        <w:rPr>
          <w:rFonts w:ascii="Times New Roman" w:hAnsi="Times New Roman" w:cs="Times New Roman"/>
          <w:i/>
          <w:sz w:val="24"/>
          <w:szCs w:val="24"/>
          <w:lang w:val="fr-FR"/>
        </w:rPr>
        <w:t xml:space="preserve"> </w:t>
      </w:r>
      <w:r>
        <w:rPr>
          <w:rFonts w:ascii="Times New Roman" w:hAnsi="Times New Roman" w:cs="Times New Roman"/>
          <w:sz w:val="24"/>
          <w:szCs w:val="24"/>
          <w:lang w:val="fr-FR"/>
        </w:rPr>
        <w:t xml:space="preserve">(notamment en raison de l' </w:t>
      </w:r>
      <w:hyperlink r:id="rId563" w:anchor="Sit_Jericho_lith_obs" w:history="1">
        <w:r w:rsidRPr="00841C6F">
          <w:rPr>
            <w:rStyle w:val="Hyperlink"/>
            <w:rFonts w:ascii="Times New Roman" w:hAnsi="Times New Roman" w:cs="Times New Roman"/>
            <w:sz w:val="24"/>
            <w:szCs w:val="24"/>
            <w:lang w:val="fr-FR"/>
          </w:rPr>
          <w:t>obsidienne</w:t>
        </w:r>
      </w:hyperlink>
      <w:r>
        <w:rPr>
          <w:rFonts w:ascii="Times New Roman" w:hAnsi="Times New Roman" w:cs="Times New Roman"/>
          <w:sz w:val="24"/>
          <w:szCs w:val="24"/>
          <w:lang w:val="fr-FR"/>
        </w:rPr>
        <w:t>) dès le PPNA (BIB 2603)</w:t>
      </w:r>
    </w:p>
    <w:p w14:paraId="065323B2" w14:textId="77777777" w:rsidR="00841C6F" w:rsidRDefault="00841C6F" w:rsidP="00242C0F">
      <w:pPr>
        <w:jc w:val="both"/>
        <w:rPr>
          <w:lang w:val="fr-FR"/>
        </w:rPr>
      </w:pPr>
    </w:p>
    <w:p w14:paraId="3E8D071C" w14:textId="77777777" w:rsidR="00942480" w:rsidRPr="00F57585" w:rsidRDefault="00942480" w:rsidP="00242C0F">
      <w:pPr>
        <w:jc w:val="both"/>
        <w:rPr>
          <w:lang w:val="fr-FR"/>
        </w:rPr>
      </w:pPr>
    </w:p>
    <w:p w14:paraId="4356846B" w14:textId="77777777" w:rsidR="00112303" w:rsidRPr="00827EBC" w:rsidRDefault="00112303" w:rsidP="00426FF9">
      <w:pPr>
        <w:pStyle w:val="Heading1"/>
        <w:rPr>
          <w:lang w:val="en-GB"/>
        </w:rPr>
      </w:pPr>
      <w:bookmarkStart w:id="307" w:name="Sit_Kfar_HaHoresh"/>
      <w:r w:rsidRPr="00827EBC">
        <w:rPr>
          <w:lang w:val="en-GB"/>
        </w:rPr>
        <w:t>KFAR HARORESH</w:t>
      </w:r>
    </w:p>
    <w:bookmarkEnd w:id="307"/>
    <w:p w14:paraId="6922E3D2" w14:textId="77777777" w:rsidR="004E15C4" w:rsidRPr="00827EBC" w:rsidRDefault="00112303" w:rsidP="004E15C4">
      <w:pPr>
        <w:jc w:val="both"/>
        <w:rPr>
          <w:sz w:val="20"/>
          <w:lang w:val="en-GB"/>
        </w:rPr>
      </w:pPr>
      <w:r w:rsidRPr="00827EBC">
        <w:rPr>
          <w:sz w:val="20"/>
          <w:lang w:val="en-GB"/>
        </w:rPr>
        <w:t>Kfar Ha</w:t>
      </w:r>
      <w:r w:rsidR="004E15C4" w:rsidRPr="00827EBC">
        <w:rPr>
          <w:sz w:val="20"/>
          <w:lang w:val="en-GB"/>
        </w:rPr>
        <w:t>h</w:t>
      </w:r>
      <w:r w:rsidRPr="00827EBC">
        <w:rPr>
          <w:sz w:val="20"/>
          <w:lang w:val="en-GB"/>
        </w:rPr>
        <w:t>oresh</w:t>
      </w:r>
      <w:r w:rsidR="004E15C4" w:rsidRPr="00827EBC">
        <w:rPr>
          <w:sz w:val="20"/>
          <w:lang w:val="en-GB"/>
        </w:rPr>
        <w:t>, Kfar-Hahoresh</w:t>
      </w:r>
      <w:r w:rsidR="00482CA1" w:rsidRPr="00827EBC">
        <w:rPr>
          <w:sz w:val="20"/>
          <w:lang w:val="en-GB"/>
        </w:rPr>
        <w:t xml:space="preserve">, </w:t>
      </w:r>
      <w:r w:rsidR="00482CA1" w:rsidRPr="00827EBC">
        <w:rPr>
          <w:sz w:val="20"/>
          <w:lang w:val="en-GB" w:eastAsia="en-GB"/>
        </w:rPr>
        <w:t>Kfar Ha Horesh</w:t>
      </w:r>
    </w:p>
    <w:p w14:paraId="7A8ADF27" w14:textId="77777777" w:rsidR="00112303" w:rsidRPr="00827EBC" w:rsidRDefault="00112303" w:rsidP="00242C0F">
      <w:pPr>
        <w:jc w:val="both"/>
        <w:rPr>
          <w:lang w:val="en-GB"/>
        </w:rPr>
      </w:pPr>
    </w:p>
    <w:p w14:paraId="3C9FE2A4" w14:textId="77777777" w:rsidR="009535EE" w:rsidRPr="009535EE" w:rsidRDefault="00250791" w:rsidP="00242C0F">
      <w:pPr>
        <w:jc w:val="both"/>
        <w:rPr>
          <w:lang w:val="fr-FR"/>
        </w:rPr>
      </w:pPr>
      <w:r>
        <w:rPr>
          <w:lang w:val="fr-FR"/>
        </w:rPr>
        <w:t xml:space="preserve">Petit site (0.5 ha) </w:t>
      </w:r>
      <w:r w:rsidRPr="009535EE">
        <w:rPr>
          <w:lang w:val="fr-FR"/>
        </w:rPr>
        <w:t>(BIB 3388)</w:t>
      </w:r>
      <w:r>
        <w:rPr>
          <w:lang w:val="fr-FR"/>
        </w:rPr>
        <w:t xml:space="preserve"> en Basse Galilée (BIB 3444) </w:t>
      </w:r>
      <w:r w:rsidR="009535EE" w:rsidRPr="009535EE">
        <w:rPr>
          <w:lang w:val="fr-FR"/>
        </w:rPr>
        <w:t>5 phases constructives mais un temps d'occupation probablement court (BIB 3388)</w:t>
      </w:r>
    </w:p>
    <w:p w14:paraId="5CC670A3" w14:textId="669B92E7" w:rsidR="00D13212" w:rsidRDefault="001915FA" w:rsidP="00242C0F">
      <w:pPr>
        <w:jc w:val="both"/>
        <w:rPr>
          <w:lang w:val="fr-FR"/>
        </w:rPr>
      </w:pPr>
      <w:r w:rsidRPr="001915FA">
        <w:rPr>
          <w:lang w:val="fr-FR"/>
        </w:rPr>
        <w:t xml:space="preserve">Ce site montre </w:t>
      </w:r>
      <w:r w:rsidR="00D13212">
        <w:rPr>
          <w:lang w:val="fr-FR"/>
        </w:rPr>
        <w:t>plusieurs indices d'</w:t>
      </w:r>
      <w:r w:rsidRPr="001915FA">
        <w:rPr>
          <w:lang w:val="fr-FR"/>
        </w:rPr>
        <w:t xml:space="preserve">une complémentarité entre les hommes et les bêtes à cornes </w:t>
      </w:r>
      <w:r>
        <w:rPr>
          <w:lang w:val="fr-FR"/>
        </w:rPr>
        <w:t>[</w:t>
      </w:r>
      <w:hyperlink r:id="rId564" w:anchor="Cul_Art_TAC_T_z_bovide" w:history="1">
        <w:r w:rsidRPr="001915FA">
          <w:rPr>
            <w:rStyle w:val="Hyperlink"/>
            <w:lang w:val="fr-FR"/>
          </w:rPr>
          <w:t>bovidés</w:t>
        </w:r>
      </w:hyperlink>
      <w:r>
        <w:rPr>
          <w:lang w:val="fr-FR"/>
        </w:rPr>
        <w:t xml:space="preserve">] </w:t>
      </w:r>
      <w:r w:rsidRPr="001915FA">
        <w:rPr>
          <w:lang w:val="fr-FR"/>
        </w:rPr>
        <w:t>dans les pratiques symboliques</w:t>
      </w:r>
      <w:r>
        <w:rPr>
          <w:lang w:val="fr-FR"/>
        </w:rPr>
        <w:t xml:space="preserve">: </w:t>
      </w:r>
    </w:p>
    <w:p w14:paraId="43DC0CDC" w14:textId="77777777" w:rsidR="00D13212" w:rsidRDefault="00D13212" w:rsidP="00242C0F">
      <w:pPr>
        <w:jc w:val="both"/>
        <w:rPr>
          <w:lang w:val="fr-FR"/>
        </w:rPr>
      </w:pPr>
      <w:r>
        <w:rPr>
          <w:lang w:val="fr-FR"/>
        </w:rPr>
        <w:tab/>
        <w:t xml:space="preserve">- </w:t>
      </w:r>
      <w:r w:rsidR="001915FA">
        <w:rPr>
          <w:lang w:val="fr-FR"/>
        </w:rPr>
        <w:t>un bovidé serait enterr</w:t>
      </w:r>
      <w:r>
        <w:rPr>
          <w:lang w:val="fr-FR"/>
        </w:rPr>
        <w:t>é sous une sépulture humaine ;</w:t>
      </w:r>
    </w:p>
    <w:p w14:paraId="6BE6201F" w14:textId="77777777" w:rsidR="00D13212" w:rsidRDefault="00D13212" w:rsidP="00242C0F">
      <w:pPr>
        <w:jc w:val="both"/>
        <w:rPr>
          <w:lang w:val="fr-FR"/>
        </w:rPr>
      </w:pPr>
      <w:r>
        <w:rPr>
          <w:lang w:val="fr-FR"/>
        </w:rPr>
        <w:tab/>
        <w:t xml:space="preserve">- </w:t>
      </w:r>
      <w:r w:rsidR="001915FA">
        <w:rPr>
          <w:lang w:val="fr-FR"/>
        </w:rPr>
        <w:t>un squelette acéphale de gazelle est déposé près d'un crâne surmodelé</w:t>
      </w:r>
      <w:r>
        <w:rPr>
          <w:lang w:val="fr-FR"/>
        </w:rPr>
        <w:t>;</w:t>
      </w:r>
    </w:p>
    <w:p w14:paraId="766B3B0C" w14:textId="77777777" w:rsidR="00D13212" w:rsidRDefault="00D13212" w:rsidP="00242C0F">
      <w:pPr>
        <w:jc w:val="both"/>
        <w:rPr>
          <w:lang w:val="fr-FR"/>
        </w:rPr>
      </w:pPr>
      <w:r>
        <w:rPr>
          <w:lang w:val="fr-FR"/>
        </w:rPr>
        <w:tab/>
        <w:t>- des os humains sont disposés selon la silhouette d'un animal;</w:t>
      </w:r>
    </w:p>
    <w:p w14:paraId="0AC529E2" w14:textId="77777777" w:rsidR="001915FA" w:rsidRPr="003A2BE3" w:rsidRDefault="001915FA" w:rsidP="00242C0F">
      <w:pPr>
        <w:jc w:val="both"/>
        <w:rPr>
          <w:lang w:val="fr-FR"/>
        </w:rPr>
      </w:pPr>
      <w:r w:rsidRPr="001915FA">
        <w:rPr>
          <w:lang w:val="fr-FR"/>
        </w:rPr>
        <w:t xml:space="preserve"> </w:t>
      </w:r>
      <w:r w:rsidRPr="003A2BE3">
        <w:rPr>
          <w:lang w:val="fr-FR"/>
        </w:rPr>
        <w:t>(</w:t>
      </w:r>
      <w:r w:rsidRPr="003A2BE3">
        <w:rPr>
          <w:szCs w:val="20"/>
          <w:lang w:val="fr-FR" w:eastAsia="en-GB"/>
        </w:rPr>
        <w:t>Goring-Morris 2005</w:t>
      </w:r>
      <w:r w:rsidRPr="003A2BE3">
        <w:rPr>
          <w:lang w:val="fr-FR"/>
        </w:rPr>
        <w:t xml:space="preserve"> in BIB 2733)</w:t>
      </w:r>
    </w:p>
    <w:p w14:paraId="48E47394" w14:textId="77777777" w:rsidR="009535EE" w:rsidRPr="003A2BE3" w:rsidRDefault="009535EE" w:rsidP="00242C0F">
      <w:pPr>
        <w:jc w:val="both"/>
        <w:rPr>
          <w:lang w:val="fr-FR"/>
        </w:rPr>
      </w:pPr>
    </w:p>
    <w:p w14:paraId="7F32E29B" w14:textId="77777777" w:rsidR="009535EE" w:rsidRDefault="009535EE" w:rsidP="009535EE">
      <w:pPr>
        <w:jc w:val="both"/>
        <w:rPr>
          <w:lang w:val="fr-FR"/>
        </w:rPr>
      </w:pPr>
      <w:r w:rsidRPr="009535EE">
        <w:rPr>
          <w:lang w:val="fr-FR"/>
        </w:rPr>
        <w:t>Sous le sol</w:t>
      </w:r>
      <w:r>
        <w:rPr>
          <w:lang w:val="fr-FR"/>
        </w:rPr>
        <w:t xml:space="preserve"> </w:t>
      </w:r>
      <w:r w:rsidRPr="009535EE">
        <w:rPr>
          <w:lang w:val="fr-FR"/>
        </w:rPr>
        <w:t>d'une structure rectangulaire, un crâne humain bien conservé</w:t>
      </w:r>
      <w:r>
        <w:rPr>
          <w:lang w:val="fr-FR"/>
        </w:rPr>
        <w:t xml:space="preserve"> </w:t>
      </w:r>
      <w:r w:rsidRPr="009535EE">
        <w:rPr>
          <w:lang w:val="fr-FR"/>
        </w:rPr>
        <w:t>humain bien préservé a été trouvé juste au-dessus d'une carcasse complète mais</w:t>
      </w:r>
      <w:r>
        <w:rPr>
          <w:lang w:val="fr-FR"/>
        </w:rPr>
        <w:t xml:space="preserve"> </w:t>
      </w:r>
      <w:r w:rsidRPr="009535EE">
        <w:rPr>
          <w:lang w:val="fr-FR"/>
        </w:rPr>
        <w:t>mais sans tête de gazelle. D'autres ossements humains, y compris</w:t>
      </w:r>
      <w:r>
        <w:rPr>
          <w:lang w:val="fr-FR"/>
        </w:rPr>
        <w:t xml:space="preserve"> </w:t>
      </w:r>
      <w:r w:rsidRPr="009535EE">
        <w:rPr>
          <w:lang w:val="fr-FR"/>
        </w:rPr>
        <w:t>crânes, ont été associés de différentes manières aux ossements</w:t>
      </w:r>
      <w:r>
        <w:rPr>
          <w:lang w:val="fr-FR"/>
        </w:rPr>
        <w:t xml:space="preserve"> </w:t>
      </w:r>
      <w:r w:rsidRPr="009535EE">
        <w:rPr>
          <w:lang w:val="fr-FR"/>
        </w:rPr>
        <w:t>avec des ossements d'animaux sauvages, c'est-à-dire d'aurochs et de</w:t>
      </w:r>
      <w:r>
        <w:rPr>
          <w:lang w:val="fr-FR"/>
        </w:rPr>
        <w:t xml:space="preserve"> </w:t>
      </w:r>
      <w:r w:rsidRPr="009535EE">
        <w:rPr>
          <w:lang w:val="fr-FR"/>
        </w:rPr>
        <w:t>gazelle</w:t>
      </w:r>
      <w:r>
        <w:rPr>
          <w:lang w:val="fr-FR"/>
        </w:rPr>
        <w:t xml:space="preserve"> </w:t>
      </w:r>
      <w:r w:rsidRPr="009535EE">
        <w:rPr>
          <w:lang w:val="fr-FR"/>
        </w:rPr>
        <w:t>(BIB 3388)</w:t>
      </w:r>
    </w:p>
    <w:p w14:paraId="5E2C5F73" w14:textId="77777777" w:rsidR="009535EE" w:rsidRDefault="009535EE" w:rsidP="009535EE">
      <w:pPr>
        <w:jc w:val="both"/>
        <w:rPr>
          <w:lang w:val="fr-FR"/>
        </w:rPr>
      </w:pPr>
    </w:p>
    <w:p w14:paraId="6756A474" w14:textId="77777777" w:rsidR="009535EE" w:rsidRDefault="009535EE" w:rsidP="009535EE">
      <w:pPr>
        <w:jc w:val="both"/>
        <w:rPr>
          <w:lang w:val="fr-FR"/>
        </w:rPr>
      </w:pPr>
      <w:r w:rsidRPr="009535EE">
        <w:rPr>
          <w:lang w:val="fr-FR"/>
        </w:rPr>
        <w:t>Une découverte des plus fascinantes était une grande fosse peu profonde peu profonde remplie de cendres dans laquelle des ossements humains et de humains et de gazelles désarticulés avaient été intentionnellement disposés de telle sorte que, vus de dessus, ils représentaient un animal de profil. représentaient un animal de profil</w:t>
      </w:r>
      <w:r>
        <w:rPr>
          <w:lang w:val="fr-FR"/>
        </w:rPr>
        <w:t>: sanglier (</w:t>
      </w:r>
      <w:r w:rsidRPr="009535EE">
        <w:rPr>
          <w:i/>
          <w:lang w:val="fr-FR"/>
        </w:rPr>
        <w:t>wild boar</w:t>
      </w:r>
      <w:r>
        <w:rPr>
          <w:lang w:val="fr-FR"/>
        </w:rPr>
        <w:t xml:space="preserve">), auroch ou lion </w:t>
      </w:r>
      <w:r w:rsidRPr="009535EE">
        <w:rPr>
          <w:lang w:val="fr-FR"/>
        </w:rPr>
        <w:t>(BIB 3388)</w:t>
      </w:r>
    </w:p>
    <w:p w14:paraId="01EFE2A4" w14:textId="77777777" w:rsidR="009535EE" w:rsidRDefault="009535EE" w:rsidP="009535EE">
      <w:pPr>
        <w:jc w:val="both"/>
        <w:rPr>
          <w:lang w:val="fr-FR"/>
        </w:rPr>
      </w:pPr>
    </w:p>
    <w:p w14:paraId="6AD661A7" w14:textId="77777777" w:rsidR="009535EE" w:rsidRPr="009535EE" w:rsidRDefault="009535EE" w:rsidP="009535EE">
      <w:pPr>
        <w:jc w:val="both"/>
        <w:rPr>
          <w:lang w:val="fr-FR"/>
        </w:rPr>
      </w:pPr>
      <w:r>
        <w:rPr>
          <w:lang w:val="fr-FR"/>
        </w:rPr>
        <w:t>Le site serait un '</w:t>
      </w:r>
      <w:r w:rsidRPr="009535EE">
        <w:rPr>
          <w:i/>
          <w:lang w:val="fr-FR"/>
        </w:rPr>
        <w:t>mortuary centre</w:t>
      </w:r>
      <w:r>
        <w:rPr>
          <w:lang w:val="fr-FR"/>
        </w:rPr>
        <w:t>' pour Goring-Morris et al. (</w:t>
      </w:r>
      <w:r w:rsidRPr="009535EE">
        <w:rPr>
          <w:lang w:val="fr-FR"/>
        </w:rPr>
        <w:t>BIB 3388)</w:t>
      </w:r>
    </w:p>
    <w:p w14:paraId="3D6D26BA" w14:textId="77777777" w:rsidR="007C07F4" w:rsidRPr="009535EE" w:rsidRDefault="007C07F4" w:rsidP="00242C0F">
      <w:pPr>
        <w:jc w:val="both"/>
        <w:rPr>
          <w:lang w:val="fr-FR"/>
        </w:rPr>
      </w:pPr>
    </w:p>
    <w:p w14:paraId="1F737D12" w14:textId="77777777" w:rsidR="007C07F4" w:rsidRPr="003A2BE3" w:rsidRDefault="007C07F4" w:rsidP="007C07F4">
      <w:pPr>
        <w:pStyle w:val="Heading2"/>
      </w:pPr>
      <w:bookmarkStart w:id="308" w:name="Sit_Kfar_HaHoresh_cranes_surmod"/>
      <w:r w:rsidRPr="003A2BE3">
        <w:t>crânes surmodelés</w:t>
      </w:r>
    </w:p>
    <w:bookmarkEnd w:id="308"/>
    <w:p w14:paraId="2C91EAAA" w14:textId="18664C8A" w:rsidR="007C07F4" w:rsidRDefault="00911743" w:rsidP="007C07F4">
      <w:pPr>
        <w:jc w:val="both"/>
        <w:rPr>
          <w:lang w:val="fr-FR"/>
        </w:rPr>
      </w:pPr>
      <w:r>
        <w:fldChar w:fldCharType="begin"/>
      </w:r>
      <w:r w:rsidR="00E30F13" w:rsidRPr="00CE36C9">
        <w:rPr>
          <w:lang w:val="fr-FR"/>
        </w:rPr>
        <w:instrText>HYPERLINK "C:\\Users\\Thomas Huet\\Desktop\\Documentation archéologique liée à la thèse\\Cultures.docx" \l "Cul_Art_TAC_T_a_crane_surmodel"</w:instrText>
      </w:r>
      <w:r>
        <w:fldChar w:fldCharType="separate"/>
      </w:r>
      <w:r w:rsidR="007C07F4">
        <w:rPr>
          <w:rStyle w:val="Hyperlink"/>
          <w:lang w:val="fr-FR"/>
        </w:rPr>
        <w:t>☼</w:t>
      </w:r>
      <w:r>
        <w:fldChar w:fldCharType="end"/>
      </w:r>
      <w:r w:rsidR="007C07F4" w:rsidRPr="00AE4004">
        <w:rPr>
          <w:lang w:val="fr-FR"/>
        </w:rPr>
        <w:t xml:space="preserve"> </w:t>
      </w:r>
    </w:p>
    <w:p w14:paraId="74E44E67" w14:textId="77777777" w:rsidR="007C07F4" w:rsidRDefault="007C07F4" w:rsidP="007C07F4">
      <w:pPr>
        <w:jc w:val="both"/>
        <w:rPr>
          <w:lang w:val="fr-FR"/>
        </w:rPr>
      </w:pPr>
    </w:p>
    <w:p w14:paraId="75A0ACAB" w14:textId="77777777" w:rsidR="007C07F4" w:rsidRDefault="007C07F4" w:rsidP="00242C0F">
      <w:pPr>
        <w:jc w:val="both"/>
        <w:rPr>
          <w:lang w:val="fr-FR"/>
        </w:rPr>
      </w:pPr>
      <w:r w:rsidRPr="007C07F4">
        <w:rPr>
          <w:lang w:val="fr-FR"/>
        </w:rPr>
        <w:t>crânes surmodelés</w:t>
      </w:r>
      <w:r w:rsidRPr="00AE4004">
        <w:rPr>
          <w:lang w:val="fr-FR"/>
        </w:rPr>
        <w:t xml:space="preserve"> datés de </w:t>
      </w:r>
      <w:r w:rsidRPr="00AE4004">
        <w:rPr>
          <w:szCs w:val="26"/>
          <w:lang w:val="fr-FR" w:eastAsia="en-GB"/>
        </w:rPr>
        <w:t>8520–7670 BC</w:t>
      </w:r>
      <w:r w:rsidRPr="00AE4004">
        <w:rPr>
          <w:lang w:val="fr-FR"/>
        </w:rPr>
        <w:t xml:space="preserve"> (BIB 2600)</w:t>
      </w:r>
      <w:r>
        <w:rPr>
          <w:lang w:val="fr-FR"/>
        </w:rPr>
        <w:t xml:space="preserve">. Sur l'un d'entre eux, la bouche, les yeux, le nez ne sont pas à leur emplacement anatomique </w:t>
      </w:r>
      <w:r w:rsidRPr="007C07F4">
        <w:rPr>
          <w:lang w:val="fr-FR"/>
        </w:rPr>
        <w:t>(BIB 3386)</w:t>
      </w:r>
    </w:p>
    <w:p w14:paraId="300D01A6" w14:textId="77777777" w:rsidR="00482CA1" w:rsidRDefault="00482CA1" w:rsidP="00242C0F">
      <w:pPr>
        <w:jc w:val="both"/>
        <w:rPr>
          <w:lang w:val="fr-FR"/>
        </w:rPr>
      </w:pPr>
    </w:p>
    <w:p w14:paraId="7E051BF0" w14:textId="77777777" w:rsidR="00482CA1" w:rsidRDefault="00482CA1" w:rsidP="00482CA1">
      <w:pPr>
        <w:pStyle w:val="Heading3"/>
      </w:pPr>
      <w:r>
        <w:t>KHH-Homo 1</w:t>
      </w:r>
    </w:p>
    <w:p w14:paraId="250DAFD7" w14:textId="77777777" w:rsidR="00482CA1" w:rsidRPr="007C07F4" w:rsidRDefault="00250791" w:rsidP="00242C0F">
      <w:pPr>
        <w:jc w:val="both"/>
        <w:rPr>
          <w:lang w:val="fr-FR"/>
        </w:rPr>
      </w:pPr>
      <w:r>
        <w:rPr>
          <w:lang w:val="fr-FR"/>
        </w:rPr>
        <w:t xml:space="preserve">PPNB (BIB 3444) </w:t>
      </w:r>
      <w:r w:rsidR="00482CA1">
        <w:rPr>
          <w:lang w:val="fr-FR"/>
        </w:rPr>
        <w:t>C'est le plus célèbre des cranes surmodelés du site (BIB 3444)</w:t>
      </w:r>
    </w:p>
    <w:p w14:paraId="191F8314" w14:textId="77777777" w:rsidR="00112303" w:rsidRPr="007C07F4" w:rsidRDefault="00112303" w:rsidP="00242C0F">
      <w:pPr>
        <w:jc w:val="both"/>
        <w:rPr>
          <w:lang w:val="fr-FR"/>
        </w:rPr>
      </w:pPr>
    </w:p>
    <w:p w14:paraId="68F4640A" w14:textId="77777777" w:rsidR="004B7E50" w:rsidRPr="009535EE" w:rsidRDefault="004B7E50" w:rsidP="00426FF9">
      <w:pPr>
        <w:pStyle w:val="Heading1"/>
      </w:pPr>
      <w:bookmarkStart w:id="309" w:name="Sit_Ramad"/>
      <w:r w:rsidRPr="009535EE">
        <w:t>RAMAD</w:t>
      </w:r>
    </w:p>
    <w:bookmarkEnd w:id="309"/>
    <w:p w14:paraId="02AEC24E" w14:textId="77777777" w:rsidR="004B7E50" w:rsidRPr="009535EE" w:rsidRDefault="001915FA" w:rsidP="00242C0F">
      <w:pPr>
        <w:jc w:val="both"/>
        <w:rPr>
          <w:sz w:val="20"/>
          <w:lang w:val="fr-FR"/>
        </w:rPr>
      </w:pPr>
      <w:r w:rsidRPr="009535EE">
        <w:rPr>
          <w:sz w:val="20"/>
          <w:lang w:val="fr-FR"/>
        </w:rPr>
        <w:t>Tell Ramad</w:t>
      </w:r>
    </w:p>
    <w:p w14:paraId="0560E8AE" w14:textId="77777777" w:rsidR="001915FA" w:rsidRPr="009535EE" w:rsidRDefault="001915FA" w:rsidP="00242C0F">
      <w:pPr>
        <w:jc w:val="both"/>
        <w:rPr>
          <w:lang w:val="fr-FR"/>
        </w:rPr>
      </w:pPr>
    </w:p>
    <w:p w14:paraId="71CB137B" w14:textId="26840497" w:rsidR="00FF513D" w:rsidRDefault="00000000" w:rsidP="009C1A86">
      <w:pPr>
        <w:jc w:val="both"/>
        <w:rPr>
          <w:lang w:val="fr-FR"/>
        </w:rPr>
      </w:pPr>
      <w:hyperlink r:id="rId565" w:anchor="Cul_PPN_g_SudLevant" w:history="1">
        <w:r w:rsidR="00093E3E">
          <w:rPr>
            <w:rStyle w:val="Hyperlink"/>
            <w:bCs/>
            <w:lang w:val="fr-FR"/>
          </w:rPr>
          <w:t>S</w:t>
        </w:r>
        <w:r w:rsidR="00093E3E" w:rsidRPr="00093E3E">
          <w:rPr>
            <w:rStyle w:val="Hyperlink"/>
            <w:bCs/>
            <w:lang w:val="fr-FR"/>
          </w:rPr>
          <w:t>u</w:t>
        </w:r>
        <w:r w:rsidR="00093E3E">
          <w:rPr>
            <w:rStyle w:val="Hyperlink"/>
            <w:bCs/>
            <w:lang w:val="fr-FR"/>
          </w:rPr>
          <w:t>d Levant</w:t>
        </w:r>
      </w:hyperlink>
      <w:r w:rsidR="00093E3E">
        <w:rPr>
          <w:bCs/>
          <w:lang w:val="fr-FR"/>
        </w:rPr>
        <w:t xml:space="preserve"> </w:t>
      </w:r>
      <w:r w:rsidR="00CF70EF">
        <w:rPr>
          <w:lang w:val="fr-FR"/>
        </w:rPr>
        <w:t xml:space="preserve">(BIB </w:t>
      </w:r>
      <w:r w:rsidR="00CF70EF" w:rsidRPr="008624F1">
        <w:rPr>
          <w:lang w:val="fr-FR"/>
        </w:rPr>
        <w:t xml:space="preserve">2657) </w:t>
      </w:r>
      <w:hyperlink r:id="rId566" w:anchor="Sit_Ramad_crnsrmd" w:history="1">
        <w:r w:rsidR="008624F1" w:rsidRPr="008624F1">
          <w:rPr>
            <w:rStyle w:val="Hyperlink"/>
            <w:lang w:val="fr-FR"/>
          </w:rPr>
          <w:t>cranes surmodelés</w:t>
        </w:r>
      </w:hyperlink>
      <w:r w:rsidR="004B7E50" w:rsidRPr="008624F1">
        <w:rPr>
          <w:lang w:val="fr-FR"/>
        </w:rPr>
        <w:t xml:space="preserve"> </w:t>
      </w:r>
    </w:p>
    <w:p w14:paraId="288CB678" w14:textId="3940E233" w:rsidR="008624F1" w:rsidRDefault="008624F1" w:rsidP="009C1A86">
      <w:pPr>
        <w:jc w:val="both"/>
        <w:rPr>
          <w:lang w:val="fr-FR"/>
        </w:rPr>
      </w:pPr>
    </w:p>
    <w:p w14:paraId="093298BF" w14:textId="200C825C" w:rsidR="008624F1" w:rsidRDefault="008624F1" w:rsidP="008624F1">
      <w:pPr>
        <w:pStyle w:val="Heading2"/>
      </w:pPr>
      <w:bookmarkStart w:id="310" w:name="Sit_Ramad_crnsrmd"/>
      <w:r>
        <w:t>cranes surmodelés</w:t>
      </w:r>
    </w:p>
    <w:bookmarkEnd w:id="310"/>
    <w:p w14:paraId="1AF1B973" w14:textId="47525999" w:rsidR="008624F1" w:rsidRPr="008624F1" w:rsidRDefault="008624F1" w:rsidP="009C1A86">
      <w:pPr>
        <w:jc w:val="both"/>
        <w:rPr>
          <w:rStyle w:val="Hyperlink"/>
          <w:sz w:val="20"/>
          <w:lang w:val="fr-FR"/>
        </w:rPr>
      </w:pPr>
      <w:r w:rsidRPr="008624F1">
        <w:fldChar w:fldCharType="begin"/>
      </w:r>
      <w:r w:rsidRPr="008624F1">
        <w:rPr>
          <w:sz w:val="20"/>
          <w:lang w:val="fr-FR"/>
        </w:rPr>
        <w:instrText>HYPERLINK "file:///C:\\Users\\Thomas%20Huet\\Desktop\\Documentation%20archéologique%20liée%20à%20la%20thèse\\Cultures.docx" \l "Cul_Art_TAC_T_a_crane_surmodel"</w:instrText>
      </w:r>
      <w:r w:rsidRPr="008624F1">
        <w:fldChar w:fldCharType="separate"/>
      </w:r>
      <w:r w:rsidRPr="008624F1">
        <w:rPr>
          <w:rStyle w:val="Hyperlink"/>
          <w:sz w:val="20"/>
          <w:lang w:val="fr-FR"/>
        </w:rPr>
        <w:t>crânes surmodelés</w:t>
      </w:r>
      <w:r w:rsidRPr="008624F1">
        <w:rPr>
          <w:rStyle w:val="Hyperlink"/>
          <w:sz w:val="20"/>
          <w:lang w:val="fr-FR"/>
        </w:rPr>
        <w:fldChar w:fldCharType="end"/>
      </w:r>
    </w:p>
    <w:p w14:paraId="3D44305A" w14:textId="7B9CE8FA" w:rsidR="008624F1" w:rsidRDefault="008624F1" w:rsidP="009C1A86">
      <w:pPr>
        <w:jc w:val="both"/>
        <w:rPr>
          <w:lang w:val="fr-FR"/>
        </w:rPr>
      </w:pPr>
    </w:p>
    <w:p w14:paraId="4DA2C025" w14:textId="0A136E88" w:rsidR="008624F1" w:rsidRDefault="008624F1" w:rsidP="009C1A86">
      <w:pPr>
        <w:jc w:val="both"/>
        <w:rPr>
          <w:lang w:val="fr-FR"/>
        </w:rPr>
      </w:pPr>
      <w:r>
        <w:rPr>
          <w:lang w:val="fr-FR"/>
        </w:rPr>
        <w:t xml:space="preserve">cranes surmodelés </w:t>
      </w:r>
      <w:r w:rsidRPr="008624F1">
        <w:rPr>
          <w:lang w:val="fr-FR"/>
        </w:rPr>
        <w:t xml:space="preserve">datés de </w:t>
      </w:r>
      <w:r w:rsidRPr="008624F1">
        <w:rPr>
          <w:szCs w:val="26"/>
          <w:lang w:val="fr-FR" w:eastAsia="en-GB"/>
        </w:rPr>
        <w:t>7300–7040 BC</w:t>
      </w:r>
      <w:r w:rsidRPr="008624F1">
        <w:rPr>
          <w:lang w:val="fr-FR"/>
        </w:rPr>
        <w:t xml:space="preserve"> (BIB 2600)</w:t>
      </w:r>
    </w:p>
    <w:p w14:paraId="0A9905BF" w14:textId="478F2DB1" w:rsidR="008624F1" w:rsidRDefault="008624F1" w:rsidP="009C1A86">
      <w:pPr>
        <w:jc w:val="both"/>
        <w:rPr>
          <w:lang w:val="fr-FR"/>
        </w:rPr>
      </w:pPr>
      <w:r>
        <w:rPr>
          <w:lang w:val="fr-FR"/>
        </w:rPr>
        <w:t xml:space="preserve">2 cranes surmodelés de femme de 18/20 ans (BIB 3582) </w:t>
      </w:r>
    </w:p>
    <w:p w14:paraId="148DA623" w14:textId="77777777" w:rsidR="008624F1" w:rsidRDefault="008624F1" w:rsidP="009C1A86">
      <w:pPr>
        <w:jc w:val="both"/>
        <w:rPr>
          <w:lang w:val="fr-FR"/>
        </w:rPr>
      </w:pPr>
    </w:p>
    <w:p w14:paraId="16B75654" w14:textId="77777777" w:rsidR="0042218E" w:rsidRDefault="0042218E" w:rsidP="009C1A86">
      <w:pPr>
        <w:jc w:val="both"/>
        <w:rPr>
          <w:lang w:val="fr-FR"/>
        </w:rPr>
      </w:pPr>
    </w:p>
    <w:p w14:paraId="12779A6D" w14:textId="77777777" w:rsidR="0042218E" w:rsidRDefault="0042218E" w:rsidP="0042218E">
      <w:pPr>
        <w:pStyle w:val="Heading2"/>
      </w:pPr>
      <w:r>
        <w:t>génétique</w:t>
      </w:r>
    </w:p>
    <w:p w14:paraId="116C0D22" w14:textId="71AABA12" w:rsidR="0042218E" w:rsidRDefault="00000000" w:rsidP="0042218E">
      <w:pPr>
        <w:jc w:val="both"/>
        <w:rPr>
          <w:lang w:val="fr-FR"/>
        </w:rPr>
      </w:pPr>
      <w:hyperlink r:id="rId567" w:anchor="Cul_Transition_Meso_Neo_gen" w:history="1">
        <w:r w:rsidR="0042218E" w:rsidRPr="00C1250E">
          <w:rPr>
            <w:rStyle w:val="Hyperlink"/>
            <w:lang w:val="fr-FR"/>
          </w:rPr>
          <w:t>aDNA</w:t>
        </w:r>
      </w:hyperlink>
      <w:r w:rsidR="0042218E">
        <w:rPr>
          <w:lang w:val="fr-FR"/>
        </w:rPr>
        <w:t xml:space="preserve"> (BIB 2829)</w:t>
      </w:r>
    </w:p>
    <w:p w14:paraId="79409A67" w14:textId="77777777" w:rsidR="0042218E" w:rsidRDefault="0042218E" w:rsidP="009C1A86">
      <w:pPr>
        <w:jc w:val="both"/>
        <w:rPr>
          <w:lang w:val="fr-FR"/>
        </w:rPr>
      </w:pPr>
    </w:p>
    <w:p w14:paraId="3E706571" w14:textId="1C9169C9" w:rsidR="00F57585" w:rsidRPr="00112303" w:rsidRDefault="00F57585" w:rsidP="009C1A86">
      <w:pPr>
        <w:jc w:val="both"/>
        <w:rPr>
          <w:lang w:val="fr-FR"/>
        </w:rPr>
      </w:pPr>
      <w:r>
        <w:rPr>
          <w:lang w:val="fr-FR"/>
        </w:rPr>
        <w:t xml:space="preserve">Un </w:t>
      </w:r>
      <w:r w:rsidRPr="00F57585">
        <w:rPr>
          <w:i/>
          <w:lang w:val="fr-FR"/>
        </w:rPr>
        <w:t>pool</w:t>
      </w:r>
      <w:r>
        <w:rPr>
          <w:lang w:val="fr-FR"/>
        </w:rPr>
        <w:t xml:space="preserve"> génétique comparable à celui de </w:t>
      </w:r>
      <w:hyperlink r:id="rId568" w:anchor="Sit_Halula" w:history="1">
        <w:r w:rsidRPr="00F57585">
          <w:rPr>
            <w:rStyle w:val="Hyperlink"/>
            <w:lang w:val="fr-FR"/>
          </w:rPr>
          <w:t>Halula</w:t>
        </w:r>
      </w:hyperlink>
      <w:r w:rsidR="00CF70EF">
        <w:rPr>
          <w:lang w:val="fr-FR"/>
        </w:rPr>
        <w:t xml:space="preserve"> qui montre des mariage </w:t>
      </w:r>
      <w:r>
        <w:rPr>
          <w:lang w:val="fr-FR"/>
        </w:rPr>
        <w:t xml:space="preserve">et implique échanges à longue distance (BIB 2603) </w:t>
      </w:r>
      <w:r w:rsidR="00CF70EF">
        <w:rPr>
          <w:lang w:val="fr-FR"/>
        </w:rPr>
        <w:t>Des études génétiques ont été effectuées sur certains individus (BIB 2657)</w:t>
      </w:r>
    </w:p>
    <w:p w14:paraId="78F07BFC" w14:textId="77777777" w:rsidR="00112303" w:rsidRPr="00112303" w:rsidRDefault="00112303" w:rsidP="00242C0F">
      <w:pPr>
        <w:rPr>
          <w:lang w:val="fr-FR"/>
        </w:rPr>
      </w:pPr>
    </w:p>
    <w:p w14:paraId="3CD16DE1" w14:textId="77777777" w:rsidR="00112303" w:rsidRPr="00112303" w:rsidRDefault="00112303" w:rsidP="00426FF9">
      <w:pPr>
        <w:pStyle w:val="Heading1"/>
      </w:pPr>
      <w:bookmarkStart w:id="311" w:name="Sit_Yiftahel"/>
      <w:r w:rsidRPr="00112303">
        <w:t>YIFTAHEL</w:t>
      </w:r>
    </w:p>
    <w:bookmarkEnd w:id="311"/>
    <w:p w14:paraId="497129FA" w14:textId="77777777" w:rsidR="007C07F4" w:rsidRDefault="007C07F4" w:rsidP="00242C0F">
      <w:pPr>
        <w:rPr>
          <w:lang w:val="fr-FR"/>
        </w:rPr>
      </w:pPr>
    </w:p>
    <w:p w14:paraId="1564427A" w14:textId="36ED0C5F" w:rsidR="00112303" w:rsidRDefault="00112303" w:rsidP="00242C0F">
      <w:pPr>
        <w:rPr>
          <w:lang w:val="fr-FR"/>
        </w:rPr>
      </w:pPr>
      <w:r w:rsidRPr="00112303">
        <w:rPr>
          <w:lang w:val="fr-FR"/>
        </w:rPr>
        <w:t xml:space="preserve">Yiftahel </w:t>
      </w:r>
      <w:hyperlink r:id="rId569" w:anchor="Cul_Art_TAC_T_a_crane_surmodel" w:history="1">
        <w:r w:rsidR="001915FA" w:rsidRPr="008F46B9">
          <w:rPr>
            <w:rStyle w:val="Hyperlink"/>
            <w:lang w:val="fr-FR"/>
          </w:rPr>
          <w:t>crânes surmodelés</w:t>
        </w:r>
      </w:hyperlink>
      <w:r w:rsidR="001915FA" w:rsidRPr="001915FA">
        <w:rPr>
          <w:lang w:val="fr-FR"/>
        </w:rPr>
        <w:t xml:space="preserve"> </w:t>
      </w:r>
      <w:r w:rsidRPr="00112303">
        <w:rPr>
          <w:lang w:val="fr-FR"/>
        </w:rPr>
        <w:t xml:space="preserve">datés </w:t>
      </w:r>
      <w:r>
        <w:rPr>
          <w:lang w:val="fr-FR"/>
        </w:rPr>
        <w:t xml:space="preserve">du </w:t>
      </w:r>
      <w:hyperlink r:id="rId570" w:anchor="Cul_PPNB_moyen" w:history="1">
        <w:r w:rsidR="007C07F4" w:rsidRPr="007C07F4">
          <w:rPr>
            <w:rStyle w:val="Hyperlink"/>
            <w:lang w:val="fr-FR"/>
          </w:rPr>
          <w:t>MPPNB</w:t>
        </w:r>
      </w:hyperlink>
      <w:r>
        <w:rPr>
          <w:lang w:val="fr-FR"/>
        </w:rPr>
        <w:t xml:space="preserve"> ou récent</w:t>
      </w:r>
      <w:r w:rsidRPr="00112303">
        <w:rPr>
          <w:lang w:val="fr-FR"/>
        </w:rPr>
        <w:t xml:space="preserve"> (BIB 2600)</w:t>
      </w:r>
      <w:r w:rsidR="007C07F4">
        <w:rPr>
          <w:lang w:val="fr-FR"/>
        </w:rPr>
        <w:t xml:space="preserve"> Yeux ouverts figurés avec des coquillages (BIB 3387)</w:t>
      </w:r>
    </w:p>
    <w:p w14:paraId="4256EFF4" w14:textId="77777777" w:rsidR="009E2F6D" w:rsidRDefault="009E2F6D" w:rsidP="00242C0F">
      <w:pPr>
        <w:rPr>
          <w:lang w:val="fr-FR"/>
        </w:rPr>
      </w:pPr>
    </w:p>
    <w:p w14:paraId="1C402EDF" w14:textId="77777777" w:rsidR="009E2F6D" w:rsidRPr="009E2F6D" w:rsidRDefault="009E2F6D" w:rsidP="009E2F6D">
      <w:pPr>
        <w:jc w:val="both"/>
      </w:pPr>
      <w:r>
        <w:t>"</w:t>
      </w:r>
      <w:r w:rsidRPr="009E2F6D">
        <w:rPr>
          <w:i/>
        </w:rPr>
        <w:t>open eyes depicted by sea shells</w:t>
      </w:r>
      <w:r>
        <w:t>" (BIB 3387) v. Jericho statue A</w:t>
      </w:r>
    </w:p>
    <w:p w14:paraId="6552E292" w14:textId="77777777" w:rsidR="00112303" w:rsidRDefault="00112303" w:rsidP="00426FF9">
      <w:pPr>
        <w:pStyle w:val="Heading1"/>
      </w:pPr>
      <w:r w:rsidRPr="002541D8">
        <w:br/>
      </w:r>
      <w:bookmarkStart w:id="312" w:name="Sit_Basta"/>
      <w:r>
        <w:t>BASTA</w:t>
      </w:r>
      <w:bookmarkEnd w:id="312"/>
    </w:p>
    <w:p w14:paraId="37CAF8C5" w14:textId="77777777" w:rsidR="00D13212" w:rsidRDefault="00D13212" w:rsidP="00242C0F">
      <w:pPr>
        <w:rPr>
          <w:szCs w:val="26"/>
          <w:lang w:val="fr-FR" w:eastAsia="en-GB"/>
        </w:rPr>
      </w:pPr>
    </w:p>
    <w:p w14:paraId="00B66F78" w14:textId="389DA925" w:rsidR="00112303" w:rsidRDefault="00000000" w:rsidP="00242C0F">
      <w:pPr>
        <w:rPr>
          <w:szCs w:val="26"/>
          <w:lang w:val="fr-FR" w:eastAsia="en-GB"/>
        </w:rPr>
      </w:pPr>
      <w:hyperlink r:id="rId571" w:anchor="Cul_Art_TAC_T_a_masque" w:history="1">
        <w:r w:rsidR="00112303" w:rsidRPr="00D13212">
          <w:rPr>
            <w:rStyle w:val="Hyperlink"/>
            <w:szCs w:val="26"/>
            <w:lang w:val="fr-FR" w:eastAsia="en-GB"/>
          </w:rPr>
          <w:t>masques humains</w:t>
        </w:r>
      </w:hyperlink>
      <w:r w:rsidR="00112303" w:rsidRPr="00112303">
        <w:rPr>
          <w:szCs w:val="26"/>
          <w:lang w:val="fr-FR" w:eastAsia="en-GB"/>
        </w:rPr>
        <w:t xml:space="preserve"> datés de </w:t>
      </w:r>
      <w:r w:rsidR="00112303">
        <w:rPr>
          <w:szCs w:val="26"/>
          <w:lang w:val="fr-FR" w:eastAsia="en-GB"/>
        </w:rPr>
        <w:t>7750</w:t>
      </w:r>
      <w:r w:rsidR="00112303" w:rsidRPr="00112303">
        <w:rPr>
          <w:szCs w:val="26"/>
          <w:lang w:val="fr-FR" w:eastAsia="en-GB"/>
        </w:rPr>
        <w:t>-</w:t>
      </w:r>
      <w:r w:rsidR="00112303">
        <w:rPr>
          <w:szCs w:val="26"/>
          <w:lang w:val="fr-FR" w:eastAsia="en-GB"/>
        </w:rPr>
        <w:t>7050</w:t>
      </w:r>
      <w:r w:rsidR="00112303" w:rsidRPr="00112303">
        <w:rPr>
          <w:szCs w:val="26"/>
          <w:lang w:val="fr-FR" w:eastAsia="en-GB"/>
        </w:rPr>
        <w:t xml:space="preserve"> BC (BIB 2600)</w:t>
      </w:r>
      <w:r w:rsidR="00112303">
        <w:rPr>
          <w:szCs w:val="26"/>
          <w:lang w:val="fr-FR" w:eastAsia="en-GB"/>
        </w:rPr>
        <w:t xml:space="preserve"> </w:t>
      </w:r>
      <w:r w:rsidR="004E15C4">
        <w:rPr>
          <w:szCs w:val="26"/>
          <w:lang w:val="fr-FR" w:eastAsia="en-GB"/>
        </w:rPr>
        <w:t>[</w:t>
      </w:r>
      <w:hyperlink r:id="rId572" w:anchor="Cul_PPNB" w:history="1">
        <w:r w:rsidR="004E15C4" w:rsidRPr="004E15C4">
          <w:rPr>
            <w:rStyle w:val="Hyperlink"/>
            <w:szCs w:val="26"/>
            <w:lang w:val="fr-FR" w:eastAsia="en-GB"/>
          </w:rPr>
          <w:t>PPNB</w:t>
        </w:r>
      </w:hyperlink>
      <w:r w:rsidR="004E15C4">
        <w:rPr>
          <w:szCs w:val="26"/>
          <w:lang w:val="fr-FR" w:eastAsia="en-GB"/>
        </w:rPr>
        <w:t xml:space="preserve">] </w:t>
      </w:r>
      <w:r w:rsidR="00112303">
        <w:rPr>
          <w:szCs w:val="26"/>
          <w:lang w:val="fr-FR" w:eastAsia="en-GB"/>
        </w:rPr>
        <w:t>représentations portables de visages humains (BIB 2600)</w:t>
      </w:r>
    </w:p>
    <w:p w14:paraId="71DEF029" w14:textId="77777777" w:rsidR="008F46B9" w:rsidRDefault="008F46B9" w:rsidP="00242C0F">
      <w:pPr>
        <w:rPr>
          <w:szCs w:val="26"/>
          <w:lang w:val="fr-FR" w:eastAsia="en-GB"/>
        </w:rPr>
      </w:pPr>
      <w:r>
        <w:rPr>
          <w:szCs w:val="26"/>
          <w:lang w:val="fr-FR" w:eastAsia="en-GB"/>
        </w:rPr>
        <w:t>3 miniatures de têtes humaines en pierre datée du PPNB</w:t>
      </w:r>
      <w:r w:rsidR="007C07F4">
        <w:rPr>
          <w:szCs w:val="26"/>
          <w:lang w:val="fr-FR" w:eastAsia="en-GB"/>
        </w:rPr>
        <w:t xml:space="preserve"> récent</w:t>
      </w:r>
      <w:r>
        <w:rPr>
          <w:szCs w:val="26"/>
          <w:lang w:val="fr-FR" w:eastAsia="en-GB"/>
        </w:rPr>
        <w:t xml:space="preserve"> (BIB 2600)</w:t>
      </w:r>
    </w:p>
    <w:p w14:paraId="10B03D20" w14:textId="77777777" w:rsidR="00AC4369" w:rsidRDefault="00AC4369" w:rsidP="00242C0F">
      <w:pPr>
        <w:rPr>
          <w:szCs w:val="26"/>
          <w:lang w:val="fr-FR" w:eastAsia="en-GB"/>
        </w:rPr>
      </w:pPr>
    </w:p>
    <w:p w14:paraId="5425A6C0" w14:textId="77777777" w:rsidR="00AC4369" w:rsidRDefault="00AC4369" w:rsidP="00426FF9">
      <w:pPr>
        <w:pStyle w:val="Heading1"/>
      </w:pPr>
      <w:r>
        <w:t>NAHAL EFE</w:t>
      </w:r>
    </w:p>
    <w:p w14:paraId="437B0172" w14:textId="77777777" w:rsidR="00AC4369" w:rsidRDefault="00AC4369" w:rsidP="00242C0F">
      <w:pPr>
        <w:rPr>
          <w:szCs w:val="26"/>
          <w:lang w:val="fr-FR" w:eastAsia="en-GB"/>
        </w:rPr>
      </w:pPr>
    </w:p>
    <w:p w14:paraId="60F34941" w14:textId="77777777" w:rsidR="003E5D56" w:rsidRDefault="003E5D56" w:rsidP="00242C0F">
      <w:pPr>
        <w:rPr>
          <w:szCs w:val="26"/>
          <w:lang w:val="fr-FR" w:eastAsia="en-GB"/>
        </w:rPr>
      </w:pPr>
      <w:r>
        <w:rPr>
          <w:szCs w:val="26"/>
          <w:lang w:val="fr-FR" w:eastAsia="en-GB"/>
        </w:rPr>
        <w:t>Nahal Efe (Néguev, Israël), sur les hautes terres du désert</w:t>
      </w:r>
      <w:r w:rsidR="00E13918">
        <w:rPr>
          <w:szCs w:val="26"/>
          <w:lang w:val="fr-FR" w:eastAsia="en-GB"/>
        </w:rPr>
        <w:t xml:space="preserve"> (~320 m.s.n.m)</w:t>
      </w:r>
      <w:r>
        <w:rPr>
          <w:szCs w:val="26"/>
          <w:lang w:val="fr-FR" w:eastAsia="en-GB"/>
        </w:rPr>
        <w:t xml:space="preserve">, à proximité de Dimona et à l'interface de plusieurs zones écologiques </w:t>
      </w:r>
      <w:r w:rsidR="00E93F9F">
        <w:rPr>
          <w:szCs w:val="26"/>
          <w:lang w:val="fr-FR" w:eastAsia="en-GB"/>
        </w:rPr>
        <w:t>(BIB 2854)</w:t>
      </w:r>
    </w:p>
    <w:p w14:paraId="704E3075" w14:textId="77777777" w:rsidR="00E93F9F" w:rsidRDefault="00AC4369" w:rsidP="00242C0F">
      <w:pPr>
        <w:rPr>
          <w:szCs w:val="26"/>
          <w:lang w:val="fr-FR" w:eastAsia="en-GB"/>
        </w:rPr>
      </w:pPr>
      <w:r>
        <w:rPr>
          <w:szCs w:val="26"/>
          <w:lang w:val="fr-FR" w:eastAsia="en-GB"/>
        </w:rPr>
        <w:t>Site du PPN</w:t>
      </w:r>
      <w:r w:rsidR="00F3326D">
        <w:rPr>
          <w:szCs w:val="26"/>
          <w:lang w:val="fr-FR" w:eastAsia="en-GB"/>
        </w:rPr>
        <w:t xml:space="preserve"> </w:t>
      </w:r>
      <w:r w:rsidR="00E93F9F">
        <w:rPr>
          <w:szCs w:val="26"/>
          <w:lang w:val="fr-FR" w:eastAsia="en-GB"/>
        </w:rPr>
        <w:t>(BIB 2854)</w:t>
      </w:r>
      <w:r w:rsidR="00E13918">
        <w:rPr>
          <w:szCs w:val="26"/>
          <w:lang w:val="fr-FR" w:eastAsia="en-GB"/>
        </w:rPr>
        <w:t xml:space="preserve"> </w:t>
      </w:r>
    </w:p>
    <w:p w14:paraId="02A5DD49" w14:textId="77777777" w:rsidR="00E93F9F" w:rsidRDefault="00E93F9F" w:rsidP="00242C0F">
      <w:pPr>
        <w:rPr>
          <w:szCs w:val="26"/>
          <w:lang w:val="fr-FR" w:eastAsia="en-GB"/>
        </w:rPr>
      </w:pPr>
    </w:p>
    <w:p w14:paraId="3026F8D6" w14:textId="77777777" w:rsidR="00E93F9F" w:rsidRDefault="00E93F9F" w:rsidP="00E93F9F">
      <w:pPr>
        <w:pStyle w:val="Heading2"/>
        <w:rPr>
          <w:lang w:eastAsia="en-GB"/>
        </w:rPr>
      </w:pPr>
      <w:r>
        <w:rPr>
          <w:lang w:eastAsia="en-GB"/>
        </w:rPr>
        <w:t>Habitats</w:t>
      </w:r>
    </w:p>
    <w:p w14:paraId="6224EFE0" w14:textId="77777777" w:rsidR="00E93F9F" w:rsidRDefault="00E93F9F" w:rsidP="00242C0F">
      <w:pPr>
        <w:rPr>
          <w:szCs w:val="26"/>
          <w:lang w:val="fr-FR" w:eastAsia="en-GB"/>
        </w:rPr>
      </w:pPr>
    </w:p>
    <w:p w14:paraId="3E1355D1" w14:textId="77777777" w:rsidR="00AC4369" w:rsidRDefault="00E13918" w:rsidP="00242C0F">
      <w:pPr>
        <w:rPr>
          <w:szCs w:val="26"/>
          <w:lang w:val="fr-FR" w:eastAsia="en-GB"/>
        </w:rPr>
      </w:pPr>
      <w:r>
        <w:rPr>
          <w:szCs w:val="26"/>
          <w:lang w:val="fr-FR" w:eastAsia="en-GB"/>
        </w:rPr>
        <w:t>Plusieurs unités d'habitations</w:t>
      </w:r>
      <w:r w:rsidR="00E93F9F">
        <w:rPr>
          <w:szCs w:val="26"/>
          <w:lang w:val="fr-FR" w:eastAsia="en-GB"/>
        </w:rPr>
        <w:t>. Architecture très proche de celle de Nahal Havar I,</w:t>
      </w:r>
      <w:r w:rsidR="00E93F9F" w:rsidRPr="00E93F9F">
        <w:rPr>
          <w:lang w:val="fr-FR"/>
        </w:rPr>
        <w:t xml:space="preserve"> </w:t>
      </w:r>
      <w:r w:rsidR="00E93F9F">
        <w:rPr>
          <w:lang w:val="fr-FR"/>
        </w:rPr>
        <w:t xml:space="preserve">Nahal Issaron, </w:t>
      </w:r>
      <w:r w:rsidR="00E93F9F">
        <w:rPr>
          <w:szCs w:val="26"/>
          <w:lang w:val="fr-FR" w:eastAsia="en-GB"/>
        </w:rPr>
        <w:t xml:space="preserve"> </w:t>
      </w:r>
      <w:r w:rsidR="00E93F9F" w:rsidRPr="00E93F9F">
        <w:rPr>
          <w:lang w:val="fr-FR"/>
        </w:rPr>
        <w:t xml:space="preserve">Nahal Reuel, </w:t>
      </w:r>
      <w:r w:rsidR="00E93F9F">
        <w:rPr>
          <w:lang w:val="fr-FR"/>
        </w:rPr>
        <w:t xml:space="preserve">Wadi Tbeik, </w:t>
      </w:r>
      <w:r w:rsidR="00E93F9F" w:rsidRPr="00E93F9F">
        <w:rPr>
          <w:lang w:val="fr-FR"/>
        </w:rPr>
        <w:t xml:space="preserve">Wadi Jibba I </w:t>
      </w:r>
      <w:r w:rsidR="00E93F9F">
        <w:rPr>
          <w:szCs w:val="26"/>
          <w:lang w:val="fr-FR" w:eastAsia="en-GB"/>
        </w:rPr>
        <w:t>(BIB 2854)</w:t>
      </w:r>
    </w:p>
    <w:p w14:paraId="06D00CEB" w14:textId="77777777" w:rsidR="0042053D" w:rsidRDefault="0042053D" w:rsidP="00242C0F">
      <w:pPr>
        <w:rPr>
          <w:szCs w:val="26"/>
          <w:lang w:val="fr-FR" w:eastAsia="en-GB"/>
        </w:rPr>
      </w:pPr>
    </w:p>
    <w:p w14:paraId="768C4C9D" w14:textId="77777777" w:rsidR="00E13918" w:rsidRDefault="00E13918" w:rsidP="00242C0F">
      <w:pPr>
        <w:rPr>
          <w:szCs w:val="26"/>
          <w:lang w:val="fr-FR" w:eastAsia="en-GB"/>
        </w:rPr>
      </w:pPr>
    </w:p>
    <w:p w14:paraId="7F641A8B" w14:textId="77777777" w:rsidR="00E13918" w:rsidRDefault="00E13918" w:rsidP="00E93F9F">
      <w:pPr>
        <w:pStyle w:val="Heading3"/>
        <w:rPr>
          <w:lang w:eastAsia="en-GB"/>
        </w:rPr>
      </w:pPr>
      <w:r>
        <w:rPr>
          <w:lang w:eastAsia="en-GB"/>
        </w:rPr>
        <w:t>Unité 1</w:t>
      </w:r>
    </w:p>
    <w:p w14:paraId="3E5B3BE9" w14:textId="77777777" w:rsidR="00E13918" w:rsidRDefault="00E13918" w:rsidP="00242C0F">
      <w:pPr>
        <w:rPr>
          <w:szCs w:val="26"/>
          <w:lang w:val="fr-FR" w:eastAsia="en-GB"/>
        </w:rPr>
      </w:pPr>
      <w:r>
        <w:rPr>
          <w:szCs w:val="26"/>
          <w:lang w:val="fr-FR" w:eastAsia="en-GB"/>
        </w:rPr>
        <w:t>Unit 1</w:t>
      </w:r>
      <w:r w:rsidR="0042053D">
        <w:rPr>
          <w:szCs w:val="26"/>
          <w:lang w:val="fr-FR" w:eastAsia="en-GB"/>
        </w:rPr>
        <w:t>, U1</w:t>
      </w:r>
    </w:p>
    <w:p w14:paraId="4D162566" w14:textId="77777777" w:rsidR="00E13918" w:rsidRDefault="00E13918" w:rsidP="00242C0F">
      <w:pPr>
        <w:rPr>
          <w:szCs w:val="26"/>
          <w:lang w:val="fr-FR" w:eastAsia="en-GB"/>
        </w:rPr>
      </w:pPr>
    </w:p>
    <w:p w14:paraId="65A58608" w14:textId="77777777" w:rsidR="00E13918" w:rsidRDefault="00E13918" w:rsidP="00242C0F">
      <w:pPr>
        <w:rPr>
          <w:szCs w:val="26"/>
          <w:lang w:val="fr-FR" w:eastAsia="en-GB"/>
        </w:rPr>
      </w:pPr>
      <w:r>
        <w:rPr>
          <w:szCs w:val="26"/>
          <w:lang w:val="fr-FR" w:eastAsia="en-GB"/>
        </w:rPr>
        <w:t>Sub-circulaire (3,5 x 3 m) semi</w:t>
      </w:r>
      <w:r w:rsidR="0042053D">
        <w:rPr>
          <w:szCs w:val="26"/>
          <w:lang w:val="fr-FR" w:eastAsia="en-GB"/>
        </w:rPr>
        <w:t>-enterrée, sol en partie dallé. Un foyer [un trou de poteau] subcentral aménéagé par des pierre redressées. Une chicane éloignée de l'entrée de deux pierre montées de champs aménage un petit espace intérieur (</w:t>
      </w:r>
      <w:r w:rsidR="0042053D" w:rsidRPr="0042053D">
        <w:rPr>
          <w:i/>
          <w:szCs w:val="26"/>
          <w:lang w:val="fr-FR" w:eastAsia="en-GB"/>
        </w:rPr>
        <w:t>locus</w:t>
      </w:r>
      <w:r w:rsidR="0042053D">
        <w:rPr>
          <w:szCs w:val="26"/>
          <w:lang w:val="fr-FR" w:eastAsia="en-GB"/>
        </w:rPr>
        <w:t xml:space="preserve">) </w:t>
      </w:r>
      <w:r w:rsidR="00E93F9F">
        <w:rPr>
          <w:szCs w:val="26"/>
          <w:lang w:val="fr-FR" w:eastAsia="en-GB"/>
        </w:rPr>
        <w:t>(BIB 2854)</w:t>
      </w:r>
      <w:r w:rsidR="0042053D">
        <w:rPr>
          <w:szCs w:val="26"/>
          <w:lang w:val="fr-FR" w:eastAsia="en-GB"/>
        </w:rPr>
        <w:t>.</w:t>
      </w:r>
    </w:p>
    <w:p w14:paraId="1A13C1CB" w14:textId="77777777" w:rsidR="0042053D" w:rsidRPr="00DD490C" w:rsidRDefault="0042053D" w:rsidP="00242C0F">
      <w:pPr>
        <w:rPr>
          <w:szCs w:val="26"/>
          <w:lang w:eastAsia="en-GB"/>
        </w:rPr>
      </w:pPr>
      <w:r>
        <w:rPr>
          <w:szCs w:val="26"/>
          <w:lang w:val="fr-FR" w:eastAsia="en-GB"/>
        </w:rPr>
        <w:t xml:space="preserve">Le mobilier comprend: des meules, une pointe de Jericho, etc. </w:t>
      </w:r>
      <w:r w:rsidR="00E93F9F" w:rsidRPr="00DD490C">
        <w:rPr>
          <w:szCs w:val="26"/>
          <w:lang w:eastAsia="en-GB"/>
        </w:rPr>
        <w:t>(BIB 2854)</w:t>
      </w:r>
    </w:p>
    <w:p w14:paraId="02FE36E8" w14:textId="77777777" w:rsidR="00E93F9F" w:rsidRPr="00E93F9F" w:rsidRDefault="00E93F9F" w:rsidP="00242C0F">
      <w:pPr>
        <w:rPr>
          <w:szCs w:val="26"/>
          <w:lang w:eastAsia="en-GB"/>
        </w:rPr>
      </w:pPr>
      <w:r w:rsidRPr="00E93F9F">
        <w:rPr>
          <w:szCs w:val="26"/>
          <w:lang w:eastAsia="en-GB"/>
        </w:rPr>
        <w:t>Datation 14C</w:t>
      </w:r>
      <w:r>
        <w:rPr>
          <w:szCs w:val="26"/>
          <w:lang w:eastAsia="en-GB"/>
        </w:rPr>
        <w:t>: MPPNB</w:t>
      </w:r>
      <w:r w:rsidRPr="00E93F9F">
        <w:rPr>
          <w:szCs w:val="26"/>
          <w:lang w:eastAsia="en-GB"/>
        </w:rPr>
        <w:t xml:space="preserve"> </w:t>
      </w:r>
      <w:r>
        <w:rPr>
          <w:szCs w:val="26"/>
          <w:lang w:eastAsia="en-GB"/>
        </w:rPr>
        <w:t>(BIB 2854)</w:t>
      </w:r>
    </w:p>
    <w:p w14:paraId="6D8D118F" w14:textId="77777777" w:rsidR="0042053D" w:rsidRPr="00E93F9F" w:rsidRDefault="0042053D" w:rsidP="00242C0F">
      <w:pPr>
        <w:rPr>
          <w:szCs w:val="26"/>
          <w:lang w:eastAsia="en-GB"/>
        </w:rPr>
      </w:pPr>
    </w:p>
    <w:p w14:paraId="57E78C64" w14:textId="77777777" w:rsidR="0042053D" w:rsidRDefault="0042053D" w:rsidP="00E93F9F">
      <w:pPr>
        <w:pStyle w:val="Heading3"/>
        <w:rPr>
          <w:lang w:eastAsia="en-GB"/>
        </w:rPr>
      </w:pPr>
      <w:r>
        <w:rPr>
          <w:lang w:eastAsia="en-GB"/>
        </w:rPr>
        <w:t>Unité 2</w:t>
      </w:r>
    </w:p>
    <w:p w14:paraId="6901C965" w14:textId="77777777" w:rsidR="0042053D" w:rsidRDefault="0042053D" w:rsidP="00242C0F">
      <w:pPr>
        <w:rPr>
          <w:lang w:val="fr-FR"/>
        </w:rPr>
      </w:pPr>
      <w:r>
        <w:rPr>
          <w:szCs w:val="26"/>
          <w:lang w:val="fr-FR" w:eastAsia="en-GB"/>
        </w:rPr>
        <w:t>Unit 2, U2</w:t>
      </w:r>
    </w:p>
    <w:p w14:paraId="04980535" w14:textId="77777777" w:rsidR="00112303" w:rsidRDefault="00112303" w:rsidP="00242C0F">
      <w:pPr>
        <w:rPr>
          <w:lang w:val="fr-FR"/>
        </w:rPr>
      </w:pPr>
    </w:p>
    <w:p w14:paraId="570C69BD" w14:textId="77777777" w:rsidR="0042053D" w:rsidRDefault="0042053D" w:rsidP="00242C0F">
      <w:pPr>
        <w:rPr>
          <w:szCs w:val="26"/>
          <w:lang w:val="fr-FR" w:eastAsia="en-GB"/>
        </w:rPr>
      </w:pPr>
      <w:r>
        <w:rPr>
          <w:lang w:val="fr-FR"/>
        </w:rPr>
        <w:lastRenderedPageBreak/>
        <w:t>Sub-circulaire (5 m de longueur max.), mêmes techniques de construction que U1, sol chaulé (</w:t>
      </w:r>
      <w:r w:rsidRPr="0042053D">
        <w:rPr>
          <w:i/>
          <w:lang w:val="fr-FR"/>
        </w:rPr>
        <w:t>paster floor</w:t>
      </w:r>
      <w:r>
        <w:rPr>
          <w:lang w:val="fr-FR"/>
        </w:rPr>
        <w:t xml:space="preserve">). Une chicane près de l'entrée </w:t>
      </w:r>
      <w:r>
        <w:rPr>
          <w:szCs w:val="26"/>
          <w:lang w:val="fr-FR" w:eastAsia="en-GB"/>
        </w:rPr>
        <w:t>montées de champs aménage un petit espace intérieur (</w:t>
      </w:r>
      <w:r w:rsidRPr="0042053D">
        <w:rPr>
          <w:i/>
          <w:szCs w:val="26"/>
          <w:lang w:val="fr-FR" w:eastAsia="en-GB"/>
        </w:rPr>
        <w:t>locus</w:t>
      </w:r>
      <w:r w:rsidR="00D14E6F">
        <w:rPr>
          <w:szCs w:val="26"/>
          <w:lang w:val="fr-FR" w:eastAsia="en-GB"/>
        </w:rPr>
        <w:t xml:space="preserve">). Une cellule (locus 152) semble améngée sur un coté du mur </w:t>
      </w:r>
      <w:r w:rsidR="00E93F9F">
        <w:rPr>
          <w:szCs w:val="26"/>
          <w:lang w:val="fr-FR" w:eastAsia="en-GB"/>
        </w:rPr>
        <w:t>(BIB 2854)</w:t>
      </w:r>
      <w:r>
        <w:rPr>
          <w:szCs w:val="26"/>
          <w:lang w:val="fr-FR" w:eastAsia="en-GB"/>
        </w:rPr>
        <w:t>.</w:t>
      </w:r>
    </w:p>
    <w:p w14:paraId="12416D4D" w14:textId="77777777" w:rsidR="00E93F9F" w:rsidRPr="00DD490C" w:rsidRDefault="00E93F9F" w:rsidP="00242C0F">
      <w:pPr>
        <w:rPr>
          <w:szCs w:val="26"/>
          <w:lang w:val="fr-FR" w:eastAsia="en-GB"/>
        </w:rPr>
      </w:pPr>
      <w:r w:rsidRPr="00DD490C">
        <w:rPr>
          <w:szCs w:val="26"/>
          <w:lang w:val="fr-FR" w:eastAsia="en-GB"/>
        </w:rPr>
        <w:t>Datation 14C (BIB 2854)</w:t>
      </w:r>
    </w:p>
    <w:p w14:paraId="730ADD30" w14:textId="77777777" w:rsidR="00D14E6F" w:rsidRPr="00DD490C" w:rsidRDefault="00D14E6F" w:rsidP="00242C0F">
      <w:pPr>
        <w:rPr>
          <w:szCs w:val="26"/>
          <w:lang w:val="fr-FR" w:eastAsia="en-GB"/>
        </w:rPr>
      </w:pPr>
    </w:p>
    <w:p w14:paraId="02D47FD0" w14:textId="77777777" w:rsidR="00D14E6F" w:rsidRDefault="00D14E6F" w:rsidP="00E93F9F">
      <w:pPr>
        <w:pStyle w:val="Heading3"/>
        <w:rPr>
          <w:lang w:eastAsia="en-GB"/>
        </w:rPr>
      </w:pPr>
      <w:r>
        <w:rPr>
          <w:lang w:eastAsia="en-GB"/>
        </w:rPr>
        <w:t>Unité 3</w:t>
      </w:r>
    </w:p>
    <w:p w14:paraId="2D380E54" w14:textId="77777777" w:rsidR="00D14E6F" w:rsidRDefault="00D14E6F" w:rsidP="00D14E6F">
      <w:pPr>
        <w:rPr>
          <w:lang w:val="fr-FR" w:eastAsia="en-GB"/>
        </w:rPr>
      </w:pPr>
    </w:p>
    <w:p w14:paraId="5A8A7619" w14:textId="77777777" w:rsidR="00D14E6F" w:rsidRPr="00D14E6F" w:rsidRDefault="00D14E6F" w:rsidP="00D14E6F">
      <w:pPr>
        <w:rPr>
          <w:lang w:val="fr-FR" w:eastAsia="en-GB"/>
        </w:rPr>
      </w:pPr>
      <w:r>
        <w:rPr>
          <w:lang w:val="fr-FR" w:eastAsia="en-GB"/>
        </w:rPr>
        <w:t xml:space="preserve">Structure circulaire </w:t>
      </w:r>
      <w:r w:rsidR="00E93F9F">
        <w:rPr>
          <w:lang w:val="fr-FR" w:eastAsia="en-GB"/>
        </w:rPr>
        <w:t>(BIB 2854)</w:t>
      </w:r>
    </w:p>
    <w:p w14:paraId="0CE175CD" w14:textId="77777777" w:rsidR="00D14E6F" w:rsidRDefault="00D14E6F" w:rsidP="00242C0F">
      <w:pPr>
        <w:rPr>
          <w:szCs w:val="26"/>
          <w:lang w:val="fr-FR" w:eastAsia="en-GB"/>
        </w:rPr>
      </w:pPr>
    </w:p>
    <w:p w14:paraId="4070EF59" w14:textId="77777777" w:rsidR="00D14E6F" w:rsidRDefault="00D14E6F" w:rsidP="00E93F9F">
      <w:pPr>
        <w:pStyle w:val="Heading3"/>
        <w:rPr>
          <w:lang w:eastAsia="en-GB"/>
        </w:rPr>
      </w:pPr>
      <w:r>
        <w:rPr>
          <w:lang w:eastAsia="en-GB"/>
        </w:rPr>
        <w:t>Unité 4</w:t>
      </w:r>
    </w:p>
    <w:p w14:paraId="479AF3D0" w14:textId="77777777" w:rsidR="00E93F9F" w:rsidRPr="00D14E6F" w:rsidRDefault="00E93F9F" w:rsidP="00E93F9F">
      <w:pPr>
        <w:rPr>
          <w:lang w:val="fr-FR" w:eastAsia="en-GB"/>
        </w:rPr>
      </w:pPr>
      <w:r>
        <w:rPr>
          <w:lang w:val="fr-FR" w:eastAsia="en-GB"/>
        </w:rPr>
        <w:t>Structure circulaire (BIB 2854)</w:t>
      </w:r>
    </w:p>
    <w:p w14:paraId="1E883B2C" w14:textId="77777777" w:rsidR="00D14E6F" w:rsidRDefault="00D14E6F" w:rsidP="00242C0F">
      <w:pPr>
        <w:rPr>
          <w:szCs w:val="26"/>
          <w:lang w:val="fr-FR" w:eastAsia="en-GB"/>
        </w:rPr>
      </w:pPr>
    </w:p>
    <w:p w14:paraId="6B52BAD5" w14:textId="77777777" w:rsidR="00D14E6F" w:rsidRDefault="00D14E6F" w:rsidP="00E93F9F">
      <w:pPr>
        <w:pStyle w:val="Heading3"/>
        <w:rPr>
          <w:lang w:eastAsia="en-GB"/>
        </w:rPr>
      </w:pPr>
      <w:r>
        <w:rPr>
          <w:lang w:eastAsia="en-GB"/>
        </w:rPr>
        <w:t>Unité 5</w:t>
      </w:r>
    </w:p>
    <w:p w14:paraId="5FD671E4" w14:textId="77777777" w:rsidR="00E93F9F" w:rsidRPr="00D14E6F" w:rsidRDefault="00E93F9F" w:rsidP="00E93F9F">
      <w:pPr>
        <w:rPr>
          <w:lang w:val="fr-FR" w:eastAsia="en-GB"/>
        </w:rPr>
      </w:pPr>
      <w:r>
        <w:rPr>
          <w:lang w:val="fr-FR" w:eastAsia="en-GB"/>
        </w:rPr>
        <w:t>Structure circulaire (BIB 2854)</w:t>
      </w:r>
    </w:p>
    <w:p w14:paraId="40DC230D" w14:textId="77777777" w:rsidR="00D14E6F" w:rsidRDefault="00D14E6F" w:rsidP="00242C0F">
      <w:pPr>
        <w:rPr>
          <w:szCs w:val="26"/>
          <w:lang w:val="fr-FR" w:eastAsia="en-GB"/>
        </w:rPr>
      </w:pPr>
    </w:p>
    <w:p w14:paraId="583980CA" w14:textId="77777777" w:rsidR="00D14E6F" w:rsidRDefault="00D14E6F" w:rsidP="00E93F9F">
      <w:pPr>
        <w:pStyle w:val="Heading3"/>
        <w:rPr>
          <w:lang w:eastAsia="en-GB"/>
        </w:rPr>
      </w:pPr>
      <w:r>
        <w:rPr>
          <w:lang w:eastAsia="en-GB"/>
        </w:rPr>
        <w:t>Unité 6</w:t>
      </w:r>
    </w:p>
    <w:p w14:paraId="310EA1C5" w14:textId="77777777" w:rsidR="00D14E6F" w:rsidRDefault="00D14E6F" w:rsidP="00242C0F">
      <w:pPr>
        <w:rPr>
          <w:szCs w:val="26"/>
          <w:lang w:val="fr-FR" w:eastAsia="en-GB"/>
        </w:rPr>
      </w:pPr>
      <w:r>
        <w:rPr>
          <w:szCs w:val="26"/>
          <w:lang w:val="fr-FR" w:eastAsia="en-GB"/>
        </w:rPr>
        <w:t>Unit 6, U6</w:t>
      </w:r>
    </w:p>
    <w:p w14:paraId="1960DAFC" w14:textId="77777777" w:rsidR="00D14E6F" w:rsidRDefault="00D14E6F" w:rsidP="00242C0F">
      <w:pPr>
        <w:rPr>
          <w:szCs w:val="26"/>
          <w:lang w:val="fr-FR" w:eastAsia="en-GB"/>
        </w:rPr>
      </w:pPr>
    </w:p>
    <w:p w14:paraId="33BDB5E9" w14:textId="77777777" w:rsidR="00D14E6F" w:rsidRDefault="00D14E6F" w:rsidP="00242C0F">
      <w:pPr>
        <w:rPr>
          <w:szCs w:val="26"/>
          <w:lang w:val="fr-FR" w:eastAsia="en-GB"/>
        </w:rPr>
      </w:pPr>
      <w:r>
        <w:rPr>
          <w:szCs w:val="26"/>
          <w:lang w:val="fr-FR" w:eastAsia="en-GB"/>
        </w:rPr>
        <w:t xml:space="preserve">Jouxtant l'U2 </w:t>
      </w:r>
      <w:r w:rsidR="00E93F9F">
        <w:rPr>
          <w:szCs w:val="26"/>
          <w:lang w:val="fr-FR" w:eastAsia="en-GB"/>
        </w:rPr>
        <w:t>(BIB 2854)</w:t>
      </w:r>
    </w:p>
    <w:p w14:paraId="0FF8869C" w14:textId="77777777" w:rsidR="00E93F9F" w:rsidRDefault="00E93F9F" w:rsidP="00242C0F">
      <w:pPr>
        <w:rPr>
          <w:szCs w:val="26"/>
          <w:lang w:val="fr-FR" w:eastAsia="en-GB"/>
        </w:rPr>
      </w:pPr>
    </w:p>
    <w:p w14:paraId="4C50D5C7" w14:textId="77777777" w:rsidR="00E93F9F" w:rsidRDefault="00E93F9F" w:rsidP="00E93F9F">
      <w:pPr>
        <w:pStyle w:val="Heading2"/>
        <w:rPr>
          <w:lang w:eastAsia="en-GB"/>
        </w:rPr>
      </w:pPr>
      <w:r>
        <w:rPr>
          <w:lang w:eastAsia="en-GB"/>
        </w:rPr>
        <w:t>Mobilier</w:t>
      </w:r>
    </w:p>
    <w:p w14:paraId="54261B98" w14:textId="77777777" w:rsidR="00E93F9F" w:rsidRDefault="00E93F9F" w:rsidP="00E93F9F">
      <w:pPr>
        <w:rPr>
          <w:lang w:val="fr-FR" w:eastAsia="en-GB"/>
        </w:rPr>
      </w:pPr>
    </w:p>
    <w:p w14:paraId="54FD6A10" w14:textId="3A07668E" w:rsidR="00E93F9F" w:rsidRDefault="00E93F9F" w:rsidP="00E93F9F">
      <w:pPr>
        <w:rPr>
          <w:lang w:val="fr-FR"/>
        </w:rPr>
      </w:pPr>
      <w:r w:rsidRPr="00DD490C">
        <w:rPr>
          <w:lang w:val="fr-FR" w:eastAsia="en-GB"/>
        </w:rPr>
        <w:t xml:space="preserve">Nombreuses armatures: </w:t>
      </w:r>
      <w:hyperlink r:id="rId573" w:anchor="Cul_Byblos_Pointes" w:history="1">
        <w:r w:rsidR="00F660C6" w:rsidRPr="004C4E8C">
          <w:rPr>
            <w:rStyle w:val="Hyperlink"/>
            <w:lang w:val="fr-FR"/>
          </w:rPr>
          <w:t>pointes de Byblos</w:t>
        </w:r>
      </w:hyperlink>
      <w:r w:rsidRPr="00DD490C">
        <w:rPr>
          <w:lang w:val="fr-FR"/>
        </w:rPr>
        <w:t>, Amuq, Jericho and Helwan (BIB 2854)</w:t>
      </w:r>
    </w:p>
    <w:p w14:paraId="18DACB78" w14:textId="77777777" w:rsidR="0068121C" w:rsidRDefault="0068121C" w:rsidP="00E93F9F">
      <w:pPr>
        <w:rPr>
          <w:lang w:val="fr-FR"/>
        </w:rPr>
      </w:pPr>
    </w:p>
    <w:p w14:paraId="1CBC8467" w14:textId="77777777" w:rsidR="0068121C" w:rsidRPr="00DD490C" w:rsidRDefault="0068121C" w:rsidP="00426FF9">
      <w:pPr>
        <w:pStyle w:val="Heading1"/>
      </w:pPr>
      <w:bookmarkStart w:id="313" w:name="Sit_Judee"/>
      <w:r>
        <w:t>JUDEE</w:t>
      </w:r>
    </w:p>
    <w:bookmarkEnd w:id="313"/>
    <w:p w14:paraId="073013AD" w14:textId="77777777" w:rsidR="00D14E6F" w:rsidRDefault="00D14E6F" w:rsidP="00242C0F">
      <w:pPr>
        <w:rPr>
          <w:lang w:val="fr-FR"/>
        </w:rPr>
      </w:pPr>
    </w:p>
    <w:p w14:paraId="5A6F866C" w14:textId="74410BCF" w:rsidR="0068121C" w:rsidRDefault="0068121C" w:rsidP="00242C0F">
      <w:pPr>
        <w:rPr>
          <w:lang w:val="fr-FR"/>
        </w:rPr>
      </w:pPr>
      <w:r>
        <w:rPr>
          <w:lang w:val="fr-FR"/>
        </w:rPr>
        <w:t xml:space="preserve">Prend son nom de la tribu de </w:t>
      </w:r>
      <w:hyperlink r:id="rId574" w:anchor="Cul_Juda" w:history="1">
        <w:r w:rsidRPr="0068121C">
          <w:rPr>
            <w:rStyle w:val="Hyperlink"/>
            <w:lang w:val="fr-FR"/>
          </w:rPr>
          <w:t>Juda</w:t>
        </w:r>
      </w:hyperlink>
      <w:r w:rsidRPr="0068121C">
        <w:rPr>
          <w:lang w:val="fr-FR"/>
        </w:rPr>
        <w:t xml:space="preserve"> </w:t>
      </w:r>
      <w:r>
        <w:rPr>
          <w:lang w:val="fr-FR"/>
        </w:rPr>
        <w:t>(wiki). Nom biblique d'un des deux royaume d'Israel qui s'étend de la Haute Galilée [Samarie] jusqu'au sud de la Mer Morte (wiki)</w:t>
      </w:r>
    </w:p>
    <w:p w14:paraId="0384CE61" w14:textId="77777777" w:rsidR="00A53226" w:rsidRDefault="00A53226" w:rsidP="00242C0F">
      <w:pPr>
        <w:rPr>
          <w:lang w:val="fr-FR"/>
        </w:rPr>
      </w:pPr>
    </w:p>
    <w:p w14:paraId="18EE1D5B" w14:textId="77777777" w:rsidR="00A53226" w:rsidRDefault="00A53226" w:rsidP="00426FF9">
      <w:pPr>
        <w:pStyle w:val="Heading1"/>
      </w:pPr>
      <w:bookmarkStart w:id="314" w:name="Sit_Beth_Shean"/>
      <w:r>
        <w:t>BETH SHEAN</w:t>
      </w:r>
    </w:p>
    <w:bookmarkEnd w:id="314"/>
    <w:p w14:paraId="01E8F5CB" w14:textId="77777777" w:rsidR="00A53226" w:rsidRPr="009C0883" w:rsidRDefault="00A53226" w:rsidP="00242C0F">
      <w:pPr>
        <w:rPr>
          <w:lang w:val="fr-FR"/>
        </w:rPr>
      </w:pPr>
    </w:p>
    <w:p w14:paraId="612A1608" w14:textId="4EB3235B" w:rsidR="00A53226" w:rsidRDefault="00A53226" w:rsidP="007422D7">
      <w:pPr>
        <w:jc w:val="both"/>
        <w:rPr>
          <w:lang w:val="fr-FR"/>
        </w:rPr>
      </w:pPr>
      <w:r w:rsidRPr="00A53226">
        <w:rPr>
          <w:lang w:val="fr-FR"/>
        </w:rPr>
        <w:t>Beth Shean (nord Israël), site connu</w:t>
      </w:r>
      <w:r>
        <w:rPr>
          <w:lang w:val="fr-FR"/>
        </w:rPr>
        <w:t xml:space="preserve"> de l'âge du Bronze et du Fer. Accueil une garnison égyptienne pendant le </w:t>
      </w:r>
      <w:hyperlink r:id="rId575" w:anchor="Cul_Nouvel_Empire" w:history="1">
        <w:r w:rsidRPr="00236C8C">
          <w:rPr>
            <w:rStyle w:val="Hyperlink"/>
            <w:lang w:val="fr-FR"/>
          </w:rPr>
          <w:t xml:space="preserve">Nouvel </w:t>
        </w:r>
        <w:r w:rsidR="00236C8C">
          <w:rPr>
            <w:rStyle w:val="Hyperlink"/>
            <w:lang w:val="fr-FR"/>
          </w:rPr>
          <w:t>E</w:t>
        </w:r>
        <w:r w:rsidRPr="00236C8C">
          <w:rPr>
            <w:rStyle w:val="Hyperlink"/>
            <w:lang w:val="fr-FR"/>
          </w:rPr>
          <w:t>mpire</w:t>
        </w:r>
      </w:hyperlink>
      <w:r>
        <w:rPr>
          <w:lang w:val="fr-FR"/>
        </w:rPr>
        <w:t xml:space="preserve"> et regroupe un très grand nombre d'</w:t>
      </w:r>
      <w:r w:rsidR="00911B8D">
        <w:rPr>
          <w:lang w:val="fr-FR"/>
        </w:rPr>
        <w:t xml:space="preserve"> </w:t>
      </w:r>
      <w:r w:rsidRPr="00A53226">
        <w:rPr>
          <w:i/>
          <w:iCs/>
          <w:lang w:val="fr-FR"/>
        </w:rPr>
        <w:t>Aegyptiaca</w:t>
      </w:r>
      <w:r w:rsidRPr="00A53226">
        <w:rPr>
          <w:lang w:val="fr-FR"/>
        </w:rPr>
        <w:t xml:space="preserve"> </w:t>
      </w:r>
      <w:r>
        <w:rPr>
          <w:lang w:val="fr-FR"/>
        </w:rPr>
        <w:t>dont de nombreux scarabés (BIB review JCAA, 2019)</w:t>
      </w:r>
    </w:p>
    <w:p w14:paraId="269C0DF9" w14:textId="77777777" w:rsidR="00A53226" w:rsidRDefault="00A53226" w:rsidP="00242C0F">
      <w:pPr>
        <w:rPr>
          <w:lang w:val="fr-FR"/>
        </w:rPr>
      </w:pPr>
    </w:p>
    <w:p w14:paraId="4BD0C480" w14:textId="77777777" w:rsidR="00A53226" w:rsidRDefault="00A53226" w:rsidP="00A53226">
      <w:pPr>
        <w:pStyle w:val="Heading2"/>
      </w:pPr>
      <w:r>
        <w:t>stratigraphie</w:t>
      </w:r>
    </w:p>
    <w:p w14:paraId="230F4170" w14:textId="77777777" w:rsidR="00A53226" w:rsidRDefault="00A53226" w:rsidP="00A53226">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0"/>
        <w:gridCol w:w="763"/>
        <w:gridCol w:w="1723"/>
        <w:gridCol w:w="3582"/>
      </w:tblGrid>
      <w:tr w:rsidR="007422D7" w:rsidRPr="007422D7" w14:paraId="1C97AF17" w14:textId="77777777" w:rsidTr="00C35EA7">
        <w:trPr>
          <w:jc w:val="center"/>
        </w:trPr>
        <w:tc>
          <w:tcPr>
            <w:tcW w:w="3076" w:type="dxa"/>
            <w:gridSpan w:val="3"/>
            <w:vAlign w:val="center"/>
          </w:tcPr>
          <w:p w14:paraId="1B4E1E7C" w14:textId="77777777" w:rsidR="007422D7" w:rsidRPr="00C35EA7" w:rsidRDefault="007422D7" w:rsidP="00C35EA7">
            <w:pPr>
              <w:jc w:val="center"/>
              <w:rPr>
                <w:b/>
              </w:rPr>
            </w:pPr>
            <w:r w:rsidRPr="00C35EA7">
              <w:rPr>
                <w:b/>
                <w:i/>
              </w:rPr>
              <w:t>stratums</w:t>
            </w:r>
          </w:p>
        </w:tc>
        <w:tc>
          <w:tcPr>
            <w:tcW w:w="3582" w:type="dxa"/>
            <w:vMerge w:val="restart"/>
            <w:vAlign w:val="center"/>
          </w:tcPr>
          <w:p w14:paraId="1EF448C0" w14:textId="77777777" w:rsidR="007422D7" w:rsidRPr="00C35EA7" w:rsidRDefault="007422D7" w:rsidP="00C35EA7">
            <w:pPr>
              <w:jc w:val="center"/>
              <w:rPr>
                <w:b/>
              </w:rPr>
            </w:pPr>
            <w:r w:rsidRPr="00C35EA7">
              <w:rPr>
                <w:b/>
              </w:rPr>
              <w:t>datations</w:t>
            </w:r>
          </w:p>
        </w:tc>
      </w:tr>
      <w:tr w:rsidR="007422D7" w:rsidRPr="007422D7" w14:paraId="7878FF50" w14:textId="77777777" w:rsidTr="00C35EA7">
        <w:trPr>
          <w:jc w:val="center"/>
        </w:trPr>
        <w:tc>
          <w:tcPr>
            <w:tcW w:w="1353" w:type="dxa"/>
            <w:gridSpan w:val="2"/>
            <w:vAlign w:val="center"/>
          </w:tcPr>
          <w:p w14:paraId="0224C7D2" w14:textId="77777777" w:rsidR="007422D7" w:rsidRPr="00C35EA7" w:rsidRDefault="007422D7" w:rsidP="00C35EA7">
            <w:pPr>
              <w:jc w:val="center"/>
              <w:rPr>
                <w:b/>
              </w:rPr>
            </w:pPr>
            <w:r w:rsidRPr="00C35EA7">
              <w:rPr>
                <w:b/>
              </w:rPr>
              <w:t>UPM</w:t>
            </w:r>
          </w:p>
        </w:tc>
        <w:tc>
          <w:tcPr>
            <w:tcW w:w="1723" w:type="dxa"/>
            <w:vAlign w:val="center"/>
          </w:tcPr>
          <w:p w14:paraId="58127B2F" w14:textId="77777777" w:rsidR="007422D7" w:rsidRPr="00C35EA7" w:rsidRDefault="007422D7" w:rsidP="00C35EA7">
            <w:pPr>
              <w:jc w:val="center"/>
              <w:rPr>
                <w:b/>
              </w:rPr>
            </w:pPr>
            <w:r w:rsidRPr="00C35EA7">
              <w:rPr>
                <w:b/>
              </w:rPr>
              <w:t>HU</w:t>
            </w:r>
          </w:p>
        </w:tc>
        <w:tc>
          <w:tcPr>
            <w:tcW w:w="3582" w:type="dxa"/>
            <w:vMerge/>
            <w:vAlign w:val="center"/>
          </w:tcPr>
          <w:p w14:paraId="580CA73F" w14:textId="77777777" w:rsidR="007422D7" w:rsidRPr="00C35EA7" w:rsidRDefault="007422D7" w:rsidP="00C35EA7">
            <w:pPr>
              <w:jc w:val="center"/>
              <w:rPr>
                <w:b/>
              </w:rPr>
            </w:pPr>
          </w:p>
        </w:tc>
      </w:tr>
      <w:tr w:rsidR="007422D7" w:rsidRPr="00A53226" w14:paraId="31F21EA2" w14:textId="77777777" w:rsidTr="00C35EA7">
        <w:trPr>
          <w:jc w:val="center"/>
        </w:trPr>
        <w:tc>
          <w:tcPr>
            <w:tcW w:w="590" w:type="dxa"/>
            <w:vMerge w:val="restart"/>
            <w:vAlign w:val="center"/>
          </w:tcPr>
          <w:p w14:paraId="54E7A1B0" w14:textId="77777777" w:rsidR="007422D7" w:rsidRPr="00C35EA7" w:rsidRDefault="007422D7" w:rsidP="00C35EA7">
            <w:pPr>
              <w:jc w:val="center"/>
              <w:rPr>
                <w:lang w:val="en-GB"/>
              </w:rPr>
            </w:pPr>
            <w:r w:rsidRPr="00C35EA7">
              <w:rPr>
                <w:lang w:val="en-GB"/>
              </w:rPr>
              <w:t>VI</w:t>
            </w:r>
          </w:p>
        </w:tc>
        <w:tc>
          <w:tcPr>
            <w:tcW w:w="763" w:type="dxa"/>
          </w:tcPr>
          <w:p w14:paraId="5532C011" w14:textId="77777777" w:rsidR="007422D7" w:rsidRPr="00C35EA7" w:rsidRDefault="007422D7" w:rsidP="007422D7">
            <w:pPr>
              <w:rPr>
                <w:lang w:val="en-GB"/>
              </w:rPr>
            </w:pPr>
            <w:r w:rsidRPr="00C35EA7">
              <w:rPr>
                <w:lang w:val="en-GB"/>
              </w:rPr>
              <w:t>Late</w:t>
            </w:r>
          </w:p>
        </w:tc>
        <w:tc>
          <w:tcPr>
            <w:tcW w:w="1723" w:type="dxa"/>
          </w:tcPr>
          <w:p w14:paraId="16FF31EE" w14:textId="77777777" w:rsidR="007422D7" w:rsidRPr="00C35EA7" w:rsidRDefault="007422D7" w:rsidP="00A53226">
            <w:pPr>
              <w:rPr>
                <w:lang w:val="en-GB"/>
              </w:rPr>
            </w:pPr>
            <w:r w:rsidRPr="00C35EA7">
              <w:rPr>
                <w:lang w:val="en-GB"/>
              </w:rPr>
              <w:t>S-2, N-2 ?</w:t>
            </w:r>
          </w:p>
        </w:tc>
        <w:tc>
          <w:tcPr>
            <w:tcW w:w="3582" w:type="dxa"/>
          </w:tcPr>
          <w:p w14:paraId="572B4490" w14:textId="77777777" w:rsidR="007422D7" w:rsidRPr="00C35EA7" w:rsidRDefault="007422D7">
            <w:pPr>
              <w:rPr>
                <w:color w:val="000000"/>
                <w:szCs w:val="22"/>
              </w:rPr>
            </w:pPr>
            <w:r w:rsidRPr="00C35EA7">
              <w:rPr>
                <w:color w:val="000000"/>
                <w:szCs w:val="22"/>
              </w:rPr>
              <w:t>Iron IB (Late 12th and 11th cent.)</w:t>
            </w:r>
          </w:p>
        </w:tc>
      </w:tr>
      <w:tr w:rsidR="007422D7" w:rsidRPr="00A53226" w14:paraId="3E55EE82" w14:textId="77777777" w:rsidTr="00C35EA7">
        <w:trPr>
          <w:jc w:val="center"/>
        </w:trPr>
        <w:tc>
          <w:tcPr>
            <w:tcW w:w="590" w:type="dxa"/>
            <w:vMerge/>
            <w:vAlign w:val="center"/>
          </w:tcPr>
          <w:p w14:paraId="308DE9EB" w14:textId="77777777" w:rsidR="007422D7" w:rsidRPr="00C35EA7" w:rsidRDefault="007422D7" w:rsidP="00C35EA7">
            <w:pPr>
              <w:jc w:val="center"/>
              <w:rPr>
                <w:lang w:val="en-GB"/>
              </w:rPr>
            </w:pPr>
          </w:p>
        </w:tc>
        <w:tc>
          <w:tcPr>
            <w:tcW w:w="763" w:type="dxa"/>
          </w:tcPr>
          <w:p w14:paraId="4F53B7A2" w14:textId="77777777" w:rsidR="007422D7" w:rsidRPr="00C35EA7" w:rsidRDefault="007422D7" w:rsidP="00A53226">
            <w:pPr>
              <w:rPr>
                <w:lang w:val="en-GB"/>
              </w:rPr>
            </w:pPr>
          </w:p>
        </w:tc>
        <w:tc>
          <w:tcPr>
            <w:tcW w:w="1723" w:type="dxa"/>
          </w:tcPr>
          <w:p w14:paraId="59B8A4D5" w14:textId="77777777" w:rsidR="007422D7" w:rsidRPr="00C35EA7" w:rsidRDefault="007422D7" w:rsidP="00A53226">
            <w:pPr>
              <w:rPr>
                <w:lang w:val="en-GB"/>
              </w:rPr>
            </w:pPr>
            <w:r w:rsidRPr="00C35EA7">
              <w:rPr>
                <w:lang w:val="en-GB"/>
              </w:rPr>
              <w:t>N-3, S-3 à S-5</w:t>
            </w:r>
          </w:p>
        </w:tc>
        <w:tc>
          <w:tcPr>
            <w:tcW w:w="3582" w:type="dxa"/>
          </w:tcPr>
          <w:p w14:paraId="1B985733" w14:textId="77777777" w:rsidR="007422D7" w:rsidRPr="00C35EA7" w:rsidRDefault="007422D7">
            <w:pPr>
              <w:rPr>
                <w:color w:val="000000"/>
                <w:szCs w:val="22"/>
              </w:rPr>
            </w:pPr>
            <w:r w:rsidRPr="00C35EA7">
              <w:rPr>
                <w:color w:val="000000"/>
                <w:szCs w:val="22"/>
              </w:rPr>
              <w:t>Iron IA (12th cent.)</w:t>
            </w:r>
          </w:p>
        </w:tc>
      </w:tr>
      <w:tr w:rsidR="007422D7" w:rsidRPr="00A53226" w14:paraId="0432B662" w14:textId="77777777" w:rsidTr="00C35EA7">
        <w:trPr>
          <w:jc w:val="center"/>
        </w:trPr>
        <w:tc>
          <w:tcPr>
            <w:tcW w:w="1353" w:type="dxa"/>
            <w:gridSpan w:val="2"/>
            <w:vAlign w:val="center"/>
          </w:tcPr>
          <w:p w14:paraId="01ABC6CC" w14:textId="77777777" w:rsidR="007422D7" w:rsidRPr="00C35EA7" w:rsidRDefault="007422D7" w:rsidP="00C35EA7">
            <w:pPr>
              <w:jc w:val="center"/>
              <w:rPr>
                <w:lang w:val="en-GB"/>
              </w:rPr>
            </w:pPr>
            <w:r w:rsidRPr="00C35EA7">
              <w:rPr>
                <w:lang w:val="en-GB"/>
              </w:rPr>
              <w:t>VII</w:t>
            </w:r>
          </w:p>
        </w:tc>
        <w:tc>
          <w:tcPr>
            <w:tcW w:w="1723" w:type="dxa"/>
          </w:tcPr>
          <w:p w14:paraId="35F64438" w14:textId="77777777" w:rsidR="007422D7" w:rsidRPr="00C35EA7" w:rsidRDefault="007422D7" w:rsidP="00A53226">
            <w:pPr>
              <w:rPr>
                <w:lang w:val="en-GB"/>
              </w:rPr>
            </w:pPr>
            <w:r w:rsidRPr="00C35EA7">
              <w:rPr>
                <w:lang w:val="en-GB"/>
              </w:rPr>
              <w:t>N-4</w:t>
            </w:r>
          </w:p>
        </w:tc>
        <w:tc>
          <w:tcPr>
            <w:tcW w:w="3582" w:type="dxa"/>
          </w:tcPr>
          <w:p w14:paraId="43A3F675" w14:textId="77777777" w:rsidR="007422D7" w:rsidRPr="00C35EA7" w:rsidRDefault="007422D7" w:rsidP="00A53226">
            <w:pPr>
              <w:rPr>
                <w:lang w:val="en-GB"/>
              </w:rPr>
            </w:pPr>
            <w:r w:rsidRPr="00C35EA7">
              <w:rPr>
                <w:lang w:val="en-GB"/>
              </w:rPr>
              <w:t>LB IIB (13th cent.)</w:t>
            </w:r>
          </w:p>
        </w:tc>
      </w:tr>
      <w:tr w:rsidR="007422D7" w:rsidRPr="00A53226" w14:paraId="7E96DA76" w14:textId="77777777" w:rsidTr="00C35EA7">
        <w:trPr>
          <w:jc w:val="center"/>
        </w:trPr>
        <w:tc>
          <w:tcPr>
            <w:tcW w:w="1353" w:type="dxa"/>
            <w:gridSpan w:val="2"/>
            <w:vAlign w:val="center"/>
          </w:tcPr>
          <w:p w14:paraId="288B72D8" w14:textId="77777777" w:rsidR="007422D7" w:rsidRPr="00A53226" w:rsidRDefault="007422D7" w:rsidP="00C35EA7">
            <w:pPr>
              <w:jc w:val="center"/>
            </w:pPr>
            <w:r w:rsidRPr="00C35EA7">
              <w:rPr>
                <w:lang w:val="en-GB"/>
              </w:rPr>
              <w:t>VIII</w:t>
            </w:r>
          </w:p>
        </w:tc>
        <w:tc>
          <w:tcPr>
            <w:tcW w:w="1723" w:type="dxa"/>
          </w:tcPr>
          <w:p w14:paraId="08C18683" w14:textId="77777777" w:rsidR="007422D7" w:rsidRPr="00C35EA7" w:rsidRDefault="007422D7" w:rsidP="00A53226">
            <w:pPr>
              <w:rPr>
                <w:lang w:val="en-GB"/>
              </w:rPr>
            </w:pPr>
          </w:p>
        </w:tc>
        <w:tc>
          <w:tcPr>
            <w:tcW w:w="3582" w:type="dxa"/>
          </w:tcPr>
          <w:p w14:paraId="0352125B" w14:textId="77777777" w:rsidR="007422D7" w:rsidRPr="00C35EA7" w:rsidRDefault="007422D7" w:rsidP="00A53226">
            <w:pPr>
              <w:rPr>
                <w:lang w:val="en-GB"/>
              </w:rPr>
            </w:pPr>
          </w:p>
        </w:tc>
      </w:tr>
      <w:tr w:rsidR="007422D7" w:rsidRPr="00A53226" w14:paraId="3C7EBC6D" w14:textId="77777777" w:rsidTr="00C35EA7">
        <w:trPr>
          <w:jc w:val="center"/>
        </w:trPr>
        <w:tc>
          <w:tcPr>
            <w:tcW w:w="590" w:type="dxa"/>
            <w:vMerge w:val="restart"/>
            <w:vAlign w:val="center"/>
          </w:tcPr>
          <w:p w14:paraId="7C47E3EA" w14:textId="77777777" w:rsidR="007422D7" w:rsidRPr="00C35EA7" w:rsidRDefault="007422D7" w:rsidP="00C35EA7">
            <w:pPr>
              <w:jc w:val="center"/>
              <w:rPr>
                <w:lang w:val="en-GB"/>
              </w:rPr>
            </w:pPr>
            <w:r w:rsidRPr="00C35EA7">
              <w:rPr>
                <w:lang w:val="en-GB"/>
              </w:rPr>
              <w:t>IX</w:t>
            </w:r>
          </w:p>
        </w:tc>
        <w:tc>
          <w:tcPr>
            <w:tcW w:w="763" w:type="dxa"/>
          </w:tcPr>
          <w:p w14:paraId="6CFF934C" w14:textId="77777777" w:rsidR="007422D7" w:rsidRPr="00A53226" w:rsidRDefault="007422D7" w:rsidP="00A53226">
            <w:r w:rsidRPr="00C35EA7">
              <w:rPr>
                <w:lang w:val="en-GB"/>
              </w:rPr>
              <w:t>A</w:t>
            </w:r>
          </w:p>
        </w:tc>
        <w:tc>
          <w:tcPr>
            <w:tcW w:w="1723" w:type="dxa"/>
          </w:tcPr>
          <w:p w14:paraId="23C2BE3A" w14:textId="77777777" w:rsidR="007422D7" w:rsidRPr="00C35EA7" w:rsidRDefault="007422D7" w:rsidP="00A53226">
            <w:pPr>
              <w:rPr>
                <w:lang w:val="en-GB"/>
              </w:rPr>
            </w:pPr>
            <w:r w:rsidRPr="00C35EA7">
              <w:rPr>
                <w:lang w:val="en-GB"/>
              </w:rPr>
              <w:t>R1-a</w:t>
            </w:r>
          </w:p>
        </w:tc>
        <w:tc>
          <w:tcPr>
            <w:tcW w:w="3582" w:type="dxa"/>
          </w:tcPr>
          <w:p w14:paraId="0108750A" w14:textId="77777777" w:rsidR="007422D7" w:rsidRPr="00C35EA7" w:rsidRDefault="007422D7">
            <w:pPr>
              <w:rPr>
                <w:color w:val="000000"/>
                <w:szCs w:val="22"/>
              </w:rPr>
            </w:pPr>
            <w:r w:rsidRPr="00C35EA7">
              <w:rPr>
                <w:color w:val="000000"/>
                <w:szCs w:val="22"/>
                <w:lang w:val="en-GB"/>
              </w:rPr>
              <w:t>LB IIA (14th cent.)</w:t>
            </w:r>
          </w:p>
        </w:tc>
      </w:tr>
      <w:tr w:rsidR="007422D7" w:rsidRPr="00A53226" w14:paraId="4EE83490" w14:textId="77777777" w:rsidTr="00C35EA7">
        <w:trPr>
          <w:jc w:val="center"/>
        </w:trPr>
        <w:tc>
          <w:tcPr>
            <w:tcW w:w="590" w:type="dxa"/>
            <w:vMerge/>
            <w:vAlign w:val="center"/>
          </w:tcPr>
          <w:p w14:paraId="650F797D" w14:textId="77777777" w:rsidR="007422D7" w:rsidRPr="00C35EA7" w:rsidRDefault="007422D7" w:rsidP="00C35EA7">
            <w:pPr>
              <w:jc w:val="center"/>
              <w:rPr>
                <w:lang w:val="en-GB"/>
              </w:rPr>
            </w:pPr>
          </w:p>
        </w:tc>
        <w:tc>
          <w:tcPr>
            <w:tcW w:w="763" w:type="dxa"/>
          </w:tcPr>
          <w:p w14:paraId="1DB49830" w14:textId="77777777" w:rsidR="007422D7" w:rsidRPr="00A53226" w:rsidRDefault="007422D7" w:rsidP="00A53226">
            <w:r w:rsidRPr="00C35EA7">
              <w:rPr>
                <w:lang w:val="en-GB"/>
              </w:rPr>
              <w:t>B</w:t>
            </w:r>
          </w:p>
        </w:tc>
        <w:tc>
          <w:tcPr>
            <w:tcW w:w="1723" w:type="dxa"/>
          </w:tcPr>
          <w:p w14:paraId="343F32DE" w14:textId="77777777" w:rsidR="007422D7" w:rsidRPr="00C35EA7" w:rsidRDefault="007422D7" w:rsidP="00A53226">
            <w:pPr>
              <w:rPr>
                <w:lang w:val="en-GB"/>
              </w:rPr>
            </w:pPr>
            <w:r w:rsidRPr="00C35EA7">
              <w:rPr>
                <w:lang w:val="en-GB"/>
              </w:rPr>
              <w:t>R1-b</w:t>
            </w:r>
          </w:p>
        </w:tc>
        <w:tc>
          <w:tcPr>
            <w:tcW w:w="3582" w:type="dxa"/>
          </w:tcPr>
          <w:p w14:paraId="778F48C9" w14:textId="77777777" w:rsidR="007422D7" w:rsidRPr="00C35EA7" w:rsidRDefault="007422D7">
            <w:pPr>
              <w:rPr>
                <w:color w:val="000000"/>
                <w:szCs w:val="22"/>
              </w:rPr>
            </w:pPr>
            <w:r w:rsidRPr="00C35EA7">
              <w:rPr>
                <w:color w:val="000000"/>
                <w:szCs w:val="22"/>
                <w:lang w:val="en-GB"/>
              </w:rPr>
              <w:t>LB IB (Second half 15th cent.)</w:t>
            </w:r>
          </w:p>
        </w:tc>
      </w:tr>
      <w:tr w:rsidR="007422D7" w:rsidRPr="00A53226" w14:paraId="023C5BD0" w14:textId="77777777" w:rsidTr="00C35EA7">
        <w:trPr>
          <w:jc w:val="center"/>
        </w:trPr>
        <w:tc>
          <w:tcPr>
            <w:tcW w:w="590" w:type="dxa"/>
            <w:vAlign w:val="center"/>
          </w:tcPr>
          <w:p w14:paraId="3D3567BB" w14:textId="77777777" w:rsidR="007422D7" w:rsidRPr="00C35EA7" w:rsidRDefault="007422D7" w:rsidP="00C35EA7">
            <w:pPr>
              <w:jc w:val="center"/>
              <w:rPr>
                <w:lang w:val="en-GB"/>
              </w:rPr>
            </w:pPr>
          </w:p>
        </w:tc>
        <w:tc>
          <w:tcPr>
            <w:tcW w:w="763" w:type="dxa"/>
          </w:tcPr>
          <w:p w14:paraId="44D94E98" w14:textId="77777777" w:rsidR="007422D7" w:rsidRPr="00C35EA7" w:rsidRDefault="007422D7" w:rsidP="00A53226">
            <w:pPr>
              <w:rPr>
                <w:lang w:val="en-GB"/>
              </w:rPr>
            </w:pPr>
          </w:p>
        </w:tc>
        <w:tc>
          <w:tcPr>
            <w:tcW w:w="1723" w:type="dxa"/>
          </w:tcPr>
          <w:p w14:paraId="5FA8F901" w14:textId="77777777" w:rsidR="007422D7" w:rsidRPr="00C35EA7" w:rsidRDefault="007422D7" w:rsidP="00A53226">
            <w:pPr>
              <w:rPr>
                <w:lang w:val="en-GB"/>
              </w:rPr>
            </w:pPr>
            <w:r w:rsidRPr="00C35EA7">
              <w:rPr>
                <w:lang w:val="en-GB"/>
              </w:rPr>
              <w:t>R-2</w:t>
            </w:r>
          </w:p>
        </w:tc>
        <w:tc>
          <w:tcPr>
            <w:tcW w:w="3582" w:type="dxa"/>
          </w:tcPr>
          <w:p w14:paraId="706588C2" w14:textId="77777777" w:rsidR="007422D7" w:rsidRPr="00C35EA7" w:rsidRDefault="007422D7">
            <w:pPr>
              <w:rPr>
                <w:color w:val="000000"/>
                <w:szCs w:val="22"/>
              </w:rPr>
            </w:pPr>
            <w:r w:rsidRPr="00C35EA7">
              <w:rPr>
                <w:color w:val="000000"/>
                <w:szCs w:val="22"/>
                <w:lang w:val="en-GB"/>
              </w:rPr>
              <w:t>LB IA (First half 15th cent.)</w:t>
            </w:r>
          </w:p>
        </w:tc>
      </w:tr>
      <w:tr w:rsidR="007422D7" w:rsidRPr="00A53226" w14:paraId="2A337671" w14:textId="77777777" w:rsidTr="00C35EA7">
        <w:trPr>
          <w:jc w:val="center"/>
        </w:trPr>
        <w:tc>
          <w:tcPr>
            <w:tcW w:w="590" w:type="dxa"/>
            <w:vMerge w:val="restart"/>
            <w:vAlign w:val="center"/>
          </w:tcPr>
          <w:p w14:paraId="609AEC3D" w14:textId="77777777" w:rsidR="007422D7" w:rsidRPr="00C35EA7" w:rsidRDefault="007422D7" w:rsidP="00C35EA7">
            <w:pPr>
              <w:jc w:val="center"/>
              <w:rPr>
                <w:lang w:val="en-GB"/>
              </w:rPr>
            </w:pPr>
            <w:r w:rsidRPr="00C35EA7">
              <w:rPr>
                <w:lang w:val="en-GB"/>
              </w:rPr>
              <w:t>X</w:t>
            </w:r>
          </w:p>
        </w:tc>
        <w:tc>
          <w:tcPr>
            <w:tcW w:w="763" w:type="dxa"/>
          </w:tcPr>
          <w:p w14:paraId="3265CA69" w14:textId="77777777" w:rsidR="007422D7" w:rsidRPr="00A53226" w:rsidRDefault="007422D7" w:rsidP="00A53226">
            <w:r w:rsidRPr="00C35EA7">
              <w:rPr>
                <w:lang w:val="en-GB"/>
              </w:rPr>
              <w:t>A</w:t>
            </w:r>
          </w:p>
        </w:tc>
        <w:tc>
          <w:tcPr>
            <w:tcW w:w="1723" w:type="dxa"/>
          </w:tcPr>
          <w:p w14:paraId="0612FE5B" w14:textId="77777777" w:rsidR="007422D7" w:rsidRPr="00C35EA7" w:rsidRDefault="007422D7" w:rsidP="00A53226">
            <w:pPr>
              <w:rPr>
                <w:lang w:val="en-GB"/>
              </w:rPr>
            </w:pPr>
            <w:r w:rsidRPr="00C35EA7">
              <w:rPr>
                <w:lang w:val="en-GB"/>
              </w:rPr>
              <w:t>R-3</w:t>
            </w:r>
          </w:p>
        </w:tc>
        <w:tc>
          <w:tcPr>
            <w:tcW w:w="3582" w:type="dxa"/>
          </w:tcPr>
          <w:p w14:paraId="21B4A53A" w14:textId="77777777" w:rsidR="007422D7" w:rsidRPr="00C35EA7" w:rsidRDefault="007422D7">
            <w:pPr>
              <w:rPr>
                <w:color w:val="000000"/>
                <w:szCs w:val="22"/>
              </w:rPr>
            </w:pPr>
            <w:r w:rsidRPr="00C35EA7">
              <w:rPr>
                <w:color w:val="000000"/>
                <w:szCs w:val="22"/>
                <w:lang w:val="en-GB"/>
              </w:rPr>
              <w:t>Late MB IIB (16th cent.)</w:t>
            </w:r>
          </w:p>
        </w:tc>
      </w:tr>
      <w:tr w:rsidR="007422D7" w:rsidRPr="00A53226" w14:paraId="7A39B3B0" w14:textId="77777777" w:rsidTr="00C35EA7">
        <w:trPr>
          <w:jc w:val="center"/>
        </w:trPr>
        <w:tc>
          <w:tcPr>
            <w:tcW w:w="590" w:type="dxa"/>
            <w:vMerge/>
          </w:tcPr>
          <w:p w14:paraId="135394C3" w14:textId="77777777" w:rsidR="007422D7" w:rsidRPr="00C35EA7" w:rsidRDefault="007422D7" w:rsidP="00A53226">
            <w:pPr>
              <w:rPr>
                <w:lang w:val="en-GB"/>
              </w:rPr>
            </w:pPr>
          </w:p>
        </w:tc>
        <w:tc>
          <w:tcPr>
            <w:tcW w:w="763" w:type="dxa"/>
          </w:tcPr>
          <w:p w14:paraId="087EA9CD" w14:textId="77777777" w:rsidR="007422D7" w:rsidRPr="00A53226" w:rsidRDefault="007422D7" w:rsidP="00A53226">
            <w:r w:rsidRPr="00C35EA7">
              <w:rPr>
                <w:lang w:val="en-GB"/>
              </w:rPr>
              <w:t>B</w:t>
            </w:r>
          </w:p>
        </w:tc>
        <w:tc>
          <w:tcPr>
            <w:tcW w:w="1723" w:type="dxa"/>
          </w:tcPr>
          <w:p w14:paraId="7E44D058" w14:textId="77777777" w:rsidR="007422D7" w:rsidRPr="00C35EA7" w:rsidRDefault="007422D7" w:rsidP="00A53226">
            <w:pPr>
              <w:rPr>
                <w:lang w:val="en-GB"/>
              </w:rPr>
            </w:pPr>
            <w:r w:rsidRPr="00C35EA7">
              <w:rPr>
                <w:lang w:val="en-GB"/>
              </w:rPr>
              <w:t>R-4</w:t>
            </w:r>
          </w:p>
        </w:tc>
        <w:tc>
          <w:tcPr>
            <w:tcW w:w="3582" w:type="dxa"/>
          </w:tcPr>
          <w:p w14:paraId="30F9CCFC" w14:textId="77777777" w:rsidR="007422D7" w:rsidRPr="00C35EA7" w:rsidRDefault="007422D7">
            <w:pPr>
              <w:rPr>
                <w:color w:val="000000"/>
                <w:szCs w:val="22"/>
              </w:rPr>
            </w:pPr>
            <w:r w:rsidRPr="00C35EA7">
              <w:rPr>
                <w:color w:val="000000"/>
                <w:szCs w:val="22"/>
                <w:lang w:val="en-GB"/>
              </w:rPr>
              <w:t>Late MB IIB (17th  cent.)</w:t>
            </w:r>
          </w:p>
        </w:tc>
      </w:tr>
    </w:tbl>
    <w:p w14:paraId="12AF6678" w14:textId="77777777" w:rsidR="00A53226" w:rsidRPr="007422D7" w:rsidRDefault="007422D7" w:rsidP="00A53226">
      <w:r w:rsidRPr="007422D7">
        <w:t>UPM: University of Pennsylvania Museum, HU</w:t>
      </w:r>
      <w:r>
        <w:t>: Hebrew University of Jerusalem, LB: Late Bronze age, MB: Middle Bronze age</w:t>
      </w:r>
      <w:r w:rsidR="00A53226" w:rsidRPr="007422D7">
        <w:t xml:space="preserve"> (BIB review JCAA, 2019)</w:t>
      </w:r>
    </w:p>
    <w:p w14:paraId="6DFAC310" w14:textId="77777777" w:rsidR="007422D7" w:rsidRPr="007422D7" w:rsidRDefault="007422D7" w:rsidP="00A53226"/>
    <w:p w14:paraId="481A22DD" w14:textId="77777777" w:rsidR="007422D7" w:rsidRPr="007107DE" w:rsidRDefault="007422D7" w:rsidP="007422D7">
      <w:pPr>
        <w:pStyle w:val="Heading2"/>
        <w:rPr>
          <w:lang w:val="en-US"/>
        </w:rPr>
      </w:pPr>
      <w:r w:rsidRPr="007107DE">
        <w:rPr>
          <w:lang w:val="en-US"/>
        </w:rPr>
        <w:t>Mobilier</w:t>
      </w:r>
    </w:p>
    <w:p w14:paraId="2DB86169" w14:textId="77777777" w:rsidR="007422D7" w:rsidRPr="007422D7" w:rsidRDefault="007422D7" w:rsidP="00A53226"/>
    <w:p w14:paraId="157DCCEB" w14:textId="77777777" w:rsidR="007422D7" w:rsidRPr="006062CB" w:rsidRDefault="007422D7" w:rsidP="007422D7">
      <w:pPr>
        <w:pStyle w:val="Heading3"/>
        <w:rPr>
          <w:lang w:val="en-US"/>
        </w:rPr>
      </w:pPr>
      <w:r w:rsidRPr="006062CB">
        <w:rPr>
          <w:lang w:val="en-US"/>
        </w:rPr>
        <w:t>scarabés</w:t>
      </w:r>
    </w:p>
    <w:p w14:paraId="162B09B2" w14:textId="77777777" w:rsidR="007422D7" w:rsidRPr="007422D7" w:rsidRDefault="007422D7" w:rsidP="007422D7"/>
    <w:p w14:paraId="0C1FBF98" w14:textId="01FB7654" w:rsidR="007422D7" w:rsidRPr="007422D7" w:rsidRDefault="007422D7" w:rsidP="007422D7">
      <w:pPr>
        <w:jc w:val="both"/>
      </w:pPr>
      <w:r w:rsidRPr="007422D7">
        <w:t xml:space="preserve">25 scarabés portant des noms de pharaon lisibles: </w:t>
      </w:r>
      <w:hyperlink r:id="rId576" w:anchor="Cul_Nouvel_Empire__p_Thoutmosis3" w:history="1">
        <w:r w:rsidRPr="007422D7">
          <w:rPr>
            <w:rStyle w:val="Hyperlink"/>
          </w:rPr>
          <w:t>Thoutmosis III</w:t>
        </w:r>
      </w:hyperlink>
      <w:r w:rsidRPr="007422D7">
        <w:t xml:space="preserve">, </w:t>
      </w:r>
      <w:hyperlink r:id="rId577" w:anchor="Cul_Moyen_Empire__p_Sesostris1" w:history="1">
        <w:r w:rsidRPr="00397074">
          <w:rPr>
            <w:rStyle w:val="Hyperlink"/>
          </w:rPr>
          <w:t>Sesostris I</w:t>
        </w:r>
      </w:hyperlink>
      <w:r w:rsidRPr="007422D7">
        <w:t xml:space="preserve">, Ramesses, Hatshepsut, </w:t>
      </w:r>
      <w:hyperlink r:id="rId578" w:anchor="Thoutmôsis III" w:history="1">
        <w:r w:rsidRPr="007422D7">
          <w:rPr>
            <w:rStyle w:val="Hyperlink"/>
          </w:rPr>
          <w:t>Amenophis III</w:t>
        </w:r>
      </w:hyperlink>
      <w:r w:rsidRPr="007422D7">
        <w:t xml:space="preserve">, </w:t>
      </w:r>
      <w:hyperlink r:id="rId579" w:anchor="Cul_Nouvel_Empire__p_Thoutmosis4" w:history="1">
        <w:r w:rsidRPr="007422D7">
          <w:rPr>
            <w:rStyle w:val="Hyperlink"/>
          </w:rPr>
          <w:t>Thoutmosis IV</w:t>
        </w:r>
      </w:hyperlink>
      <w:r>
        <w:t xml:space="preserve">, </w:t>
      </w:r>
      <w:hyperlink r:id="rId580" w:anchor="Cul_Nouvel_Empire__p_Ramses2" w:history="1">
        <w:r w:rsidRPr="007422D7">
          <w:rPr>
            <w:rStyle w:val="Hyperlink"/>
          </w:rPr>
          <w:t>Ramse</w:t>
        </w:r>
        <w:r>
          <w:rPr>
            <w:rStyle w:val="Hyperlink"/>
          </w:rPr>
          <w:t>s II</w:t>
        </w:r>
      </w:hyperlink>
      <w:r w:rsidRPr="007422D7">
        <w:t xml:space="preserve">, </w:t>
      </w:r>
      <w:hyperlink r:id="rId581" w:anchor="Cul_Nouvel_Empire__p_Ramses3" w:history="1">
        <w:r w:rsidRPr="007422D7">
          <w:rPr>
            <w:rStyle w:val="Hyperlink"/>
          </w:rPr>
          <w:t>Ramse</w:t>
        </w:r>
        <w:r>
          <w:rPr>
            <w:rStyle w:val="Hyperlink"/>
          </w:rPr>
          <w:t>s III</w:t>
        </w:r>
      </w:hyperlink>
      <w:r>
        <w:t xml:space="preserve">, </w:t>
      </w:r>
      <w:hyperlink r:id="rId582" w:anchor="Cul_Nouvel_Empire__p_Ramses4" w:history="1">
        <w:r w:rsidRPr="007422D7">
          <w:rPr>
            <w:rStyle w:val="Hyperlink"/>
          </w:rPr>
          <w:t>Ramse</w:t>
        </w:r>
        <w:r>
          <w:rPr>
            <w:rStyle w:val="Hyperlink"/>
          </w:rPr>
          <w:t>s IV</w:t>
        </w:r>
      </w:hyperlink>
      <w:r>
        <w:t xml:space="preserve">, Neferhotep I </w:t>
      </w:r>
      <w:r w:rsidRPr="007422D7">
        <w:t>(BIB review JCAA, 2019)</w:t>
      </w:r>
    </w:p>
    <w:p w14:paraId="3905DA19" w14:textId="77777777" w:rsidR="00A53226" w:rsidRPr="007422D7" w:rsidRDefault="00A53226" w:rsidP="00A53226"/>
    <w:p w14:paraId="308CCD8B" w14:textId="77777777" w:rsidR="00112303" w:rsidRPr="00DD490C" w:rsidRDefault="00112303" w:rsidP="00426FF9">
      <w:pPr>
        <w:pStyle w:val="Heading1"/>
      </w:pPr>
      <w:bookmarkStart w:id="315" w:name="Sit_Nahal_Hemar"/>
      <w:r w:rsidRPr="00DD490C">
        <w:t>NAHAL HEMAR</w:t>
      </w:r>
    </w:p>
    <w:bookmarkEnd w:id="315"/>
    <w:p w14:paraId="24B62CE2" w14:textId="77777777" w:rsidR="00D13212" w:rsidRPr="00DD490C" w:rsidRDefault="00D13212" w:rsidP="00242C0F">
      <w:pPr>
        <w:rPr>
          <w:szCs w:val="26"/>
          <w:lang w:val="fr-FR" w:eastAsia="en-GB"/>
        </w:rPr>
      </w:pPr>
    </w:p>
    <w:p w14:paraId="7BE49657" w14:textId="4E7FB546" w:rsidR="008F5B80" w:rsidRDefault="008F5B80" w:rsidP="00E91560">
      <w:pPr>
        <w:jc w:val="both"/>
        <w:rPr>
          <w:szCs w:val="26"/>
          <w:lang w:val="fr-FR" w:eastAsia="en-GB"/>
        </w:rPr>
      </w:pPr>
      <w:r>
        <w:rPr>
          <w:szCs w:val="26"/>
          <w:lang w:val="fr-FR" w:eastAsia="en-GB"/>
        </w:rPr>
        <w:t>Le site de Nahal Hemar,</w:t>
      </w:r>
      <w:r w:rsidR="0008462A">
        <w:rPr>
          <w:szCs w:val="26"/>
          <w:lang w:val="fr-FR" w:eastAsia="en-GB"/>
        </w:rPr>
        <w:t xml:space="preserve"> une petite grotte</w:t>
      </w:r>
      <w:r>
        <w:rPr>
          <w:szCs w:val="26"/>
          <w:lang w:val="fr-FR" w:eastAsia="en-GB"/>
        </w:rPr>
        <w:t xml:space="preserve"> au Sud-Ouest de la Mer Morte</w:t>
      </w:r>
      <w:r w:rsidR="00293511">
        <w:rPr>
          <w:szCs w:val="26"/>
          <w:lang w:val="fr-FR" w:eastAsia="en-GB"/>
        </w:rPr>
        <w:t xml:space="preserve"> (Judée, Israël)</w:t>
      </w:r>
      <w:r>
        <w:rPr>
          <w:szCs w:val="26"/>
          <w:lang w:val="fr-FR" w:eastAsia="en-GB"/>
        </w:rPr>
        <w:t xml:space="preserve">, </w:t>
      </w:r>
      <w:hyperlink r:id="rId583" w:anchor="Cul_PPNB_moyen" w:history="1">
        <w:r w:rsidR="00E91560" w:rsidRPr="00E91560">
          <w:rPr>
            <w:rStyle w:val="Hyperlink"/>
            <w:szCs w:val="26"/>
            <w:lang w:val="fr-FR" w:eastAsia="en-GB"/>
          </w:rPr>
          <w:t>M</w:t>
        </w:r>
        <w:r w:rsidRPr="00E91560">
          <w:rPr>
            <w:rStyle w:val="Hyperlink"/>
            <w:szCs w:val="26"/>
            <w:lang w:val="fr-FR" w:eastAsia="en-GB"/>
          </w:rPr>
          <w:t>PPNB</w:t>
        </w:r>
      </w:hyperlink>
      <w:r>
        <w:rPr>
          <w:szCs w:val="26"/>
          <w:lang w:val="fr-FR" w:eastAsia="en-GB"/>
        </w:rPr>
        <w:t xml:space="preserve">, au cours du 8e millénaire (BIB 2600) a donné son nom aux </w:t>
      </w:r>
      <w:r w:rsidRPr="008F5B80">
        <w:rPr>
          <w:i/>
          <w:szCs w:val="26"/>
          <w:lang w:val="fr-FR" w:eastAsia="en-GB"/>
        </w:rPr>
        <w:t>Nahal Hemar knives</w:t>
      </w:r>
      <w:r>
        <w:rPr>
          <w:szCs w:val="26"/>
          <w:lang w:val="fr-FR" w:eastAsia="en-GB"/>
        </w:rPr>
        <w:t xml:space="preserve"> </w:t>
      </w:r>
      <w:r w:rsidR="00E91560">
        <w:rPr>
          <w:szCs w:val="26"/>
          <w:lang w:val="fr-FR" w:eastAsia="en-GB"/>
        </w:rPr>
        <w:t>(Juanjo com. pers.)</w:t>
      </w:r>
    </w:p>
    <w:p w14:paraId="0B68894F" w14:textId="77777777" w:rsidR="00293511" w:rsidRPr="00293511" w:rsidRDefault="00293511" w:rsidP="00E91560">
      <w:pPr>
        <w:jc w:val="both"/>
        <w:rPr>
          <w:szCs w:val="26"/>
          <w:lang w:val="fr-FR" w:eastAsia="en-GB"/>
        </w:rPr>
      </w:pPr>
      <w:r>
        <w:rPr>
          <w:szCs w:val="26"/>
          <w:lang w:val="fr-FR" w:eastAsia="en-GB"/>
        </w:rPr>
        <w:t xml:space="preserve">Interprétée comme un lieu de stokage du matériel </w:t>
      </w:r>
      <w:r w:rsidRPr="005A0E4B">
        <w:rPr>
          <w:i/>
          <w:szCs w:val="26"/>
          <w:lang w:val="fr-FR" w:eastAsia="en-GB"/>
        </w:rPr>
        <w:t>paraphernalia</w:t>
      </w:r>
      <w:r>
        <w:rPr>
          <w:szCs w:val="26"/>
          <w:lang w:val="fr-FR" w:eastAsia="en-GB"/>
        </w:rPr>
        <w:t xml:space="preserve"> (rituel) </w:t>
      </w:r>
      <w:r w:rsidRPr="00293511">
        <w:rPr>
          <w:szCs w:val="26"/>
          <w:lang w:val="fr-FR" w:eastAsia="en-GB"/>
        </w:rPr>
        <w:t>(Bar-Yosef and Alon 1988; Goren et al., 1993; Solazzo et al., 2016)</w:t>
      </w:r>
      <w:r>
        <w:rPr>
          <w:szCs w:val="26"/>
          <w:lang w:val="fr-FR" w:eastAsia="en-GB"/>
        </w:rPr>
        <w:t xml:space="preserve"> (Juanjo com. pers.)</w:t>
      </w:r>
    </w:p>
    <w:p w14:paraId="44685F5C" w14:textId="77777777" w:rsidR="00E91560" w:rsidRDefault="00E91560" w:rsidP="00E91560">
      <w:pPr>
        <w:jc w:val="both"/>
        <w:rPr>
          <w:szCs w:val="26"/>
          <w:lang w:val="fr-FR" w:eastAsia="en-GB"/>
        </w:rPr>
      </w:pPr>
    </w:p>
    <w:p w14:paraId="731F2715" w14:textId="77777777" w:rsidR="00E91560" w:rsidRPr="007107DE" w:rsidRDefault="00E91560" w:rsidP="00E91560">
      <w:pPr>
        <w:pStyle w:val="Heading2"/>
        <w:rPr>
          <w:lang w:val="en-US" w:eastAsia="en-GB"/>
        </w:rPr>
      </w:pPr>
      <w:r w:rsidRPr="007107DE">
        <w:rPr>
          <w:lang w:val="en-US" w:eastAsia="en-GB"/>
        </w:rPr>
        <w:t>Nahal Hemar knives</w:t>
      </w:r>
    </w:p>
    <w:p w14:paraId="0D2B4898" w14:textId="77777777" w:rsidR="00E91560" w:rsidRPr="0008462A" w:rsidRDefault="0008462A" w:rsidP="00E91560">
      <w:pPr>
        <w:rPr>
          <w:lang w:eastAsia="en-GB"/>
        </w:rPr>
      </w:pPr>
      <w:r w:rsidRPr="0008462A">
        <w:rPr>
          <w:i/>
          <w:lang w:eastAsia="en-GB"/>
        </w:rPr>
        <w:t>long and regular pointed bipolar blades with double notches</w:t>
      </w:r>
      <w:r>
        <w:rPr>
          <w:lang w:eastAsia="en-GB"/>
        </w:rPr>
        <w:t xml:space="preserve"> (Juanjo com. pers.)</w:t>
      </w:r>
    </w:p>
    <w:p w14:paraId="508C9B5A" w14:textId="77777777" w:rsidR="0008462A" w:rsidRPr="0008462A" w:rsidRDefault="0008462A" w:rsidP="00E91560">
      <w:pPr>
        <w:rPr>
          <w:lang w:eastAsia="en-GB"/>
        </w:rPr>
      </w:pPr>
    </w:p>
    <w:p w14:paraId="3D30A503" w14:textId="5CAFD531" w:rsidR="00E91560" w:rsidRPr="00E91560" w:rsidRDefault="00E91560" w:rsidP="000A3FB3">
      <w:pPr>
        <w:jc w:val="both"/>
        <w:rPr>
          <w:lang w:val="fr-FR" w:eastAsia="en-GB"/>
        </w:rPr>
      </w:pPr>
      <w:r>
        <w:rPr>
          <w:lang w:val="fr-FR" w:eastAsia="en-GB"/>
        </w:rPr>
        <w:t xml:space="preserve">Il s'agit de </w:t>
      </w:r>
      <w:r w:rsidRPr="008F5B80">
        <w:rPr>
          <w:i/>
          <w:szCs w:val="26"/>
          <w:lang w:val="fr-FR" w:eastAsia="en-GB"/>
        </w:rPr>
        <w:t>regular pointed bipolar blades with double notches</w:t>
      </w:r>
      <w:r>
        <w:rPr>
          <w:szCs w:val="26"/>
          <w:lang w:val="fr-FR" w:eastAsia="en-GB"/>
        </w:rPr>
        <w:t xml:space="preserve">. Ces </w:t>
      </w:r>
      <w:r w:rsidRPr="00A3736F">
        <w:rPr>
          <w:i/>
          <w:szCs w:val="26"/>
          <w:lang w:val="fr-FR" w:eastAsia="en-GB"/>
        </w:rPr>
        <w:t>doubles notches</w:t>
      </w:r>
      <w:r>
        <w:rPr>
          <w:szCs w:val="26"/>
          <w:lang w:val="fr-FR" w:eastAsia="en-GB"/>
        </w:rPr>
        <w:t xml:space="preserve"> ont été employées pour suspendre (</w:t>
      </w:r>
      <w:r w:rsidRPr="00A3736F">
        <w:rPr>
          <w:i/>
          <w:szCs w:val="26"/>
          <w:lang w:val="fr-FR" w:eastAsia="en-GB"/>
        </w:rPr>
        <w:t>hafting</w:t>
      </w:r>
      <w:r>
        <w:rPr>
          <w:szCs w:val="26"/>
          <w:lang w:val="fr-FR" w:eastAsia="en-GB"/>
        </w:rPr>
        <w:t xml:space="preserve">) les lamelles comme à </w:t>
      </w:r>
      <w:r w:rsidRPr="00A3736F">
        <w:rPr>
          <w:szCs w:val="26"/>
          <w:lang w:val="fr-FR" w:eastAsia="en-GB"/>
        </w:rPr>
        <w:t xml:space="preserve">Aswad/Helwan </w:t>
      </w:r>
      <w:r>
        <w:rPr>
          <w:szCs w:val="26"/>
          <w:lang w:val="fr-FR" w:eastAsia="en-GB"/>
        </w:rPr>
        <w:t xml:space="preserve">(≠ </w:t>
      </w:r>
      <w:hyperlink r:id="rId584" w:anchor="Sit_Kharaysin_z__aire_A" w:history="1">
        <w:r w:rsidRPr="008F5B80">
          <w:rPr>
            <w:rStyle w:val="Hyperlink"/>
            <w:szCs w:val="26"/>
            <w:lang w:val="fr-FR" w:eastAsia="en-GB"/>
          </w:rPr>
          <w:t>Kharaysin</w:t>
        </w:r>
      </w:hyperlink>
      <w:r>
        <w:rPr>
          <w:szCs w:val="26"/>
          <w:lang w:val="fr-FR" w:eastAsia="en-GB"/>
        </w:rPr>
        <w:t>) (Juanjo com. pers.)</w:t>
      </w:r>
      <w:r w:rsidR="0008462A">
        <w:rPr>
          <w:szCs w:val="26"/>
          <w:lang w:val="fr-FR" w:eastAsia="en-GB"/>
        </w:rPr>
        <w:t xml:space="preserve"> </w:t>
      </w:r>
      <w:hyperlink r:id="rId585" w:anchor="CO_Taille_bipolaire" w:history="1">
        <w:r w:rsidR="0008462A" w:rsidRPr="0008462A">
          <w:rPr>
            <w:rStyle w:val="Hyperlink"/>
            <w:szCs w:val="26"/>
            <w:lang w:val="fr-FR" w:eastAsia="en-GB"/>
          </w:rPr>
          <w:t>taille bipolaire</w:t>
        </w:r>
      </w:hyperlink>
      <w:r w:rsidR="0008462A">
        <w:rPr>
          <w:szCs w:val="26"/>
          <w:lang w:val="fr-FR" w:eastAsia="en-GB"/>
        </w:rPr>
        <w:t xml:space="preserve"> (SS BIB)</w:t>
      </w:r>
    </w:p>
    <w:p w14:paraId="0E372B5A" w14:textId="77777777" w:rsidR="00E91560" w:rsidRDefault="00E91560" w:rsidP="008F46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Cs w:val="26"/>
          <w:lang w:val="fr-FR" w:eastAsia="en-GB"/>
        </w:rPr>
      </w:pPr>
    </w:p>
    <w:p w14:paraId="7586C534" w14:textId="77777777" w:rsidR="00E91560" w:rsidRDefault="00E91560" w:rsidP="00E91560">
      <w:pPr>
        <w:pStyle w:val="Heading2"/>
        <w:rPr>
          <w:lang w:eastAsia="en-GB"/>
        </w:rPr>
      </w:pPr>
      <w:bookmarkStart w:id="316" w:name="Sit_Nahal_Hemar_art"/>
      <w:r>
        <w:rPr>
          <w:lang w:eastAsia="en-GB"/>
        </w:rPr>
        <w:t>art</w:t>
      </w:r>
    </w:p>
    <w:bookmarkEnd w:id="316"/>
    <w:p w14:paraId="4E484DDB" w14:textId="77777777" w:rsidR="00E91560" w:rsidRDefault="00E91560" w:rsidP="00E91560">
      <w:pPr>
        <w:rPr>
          <w:lang w:val="fr-FR" w:eastAsia="en-GB"/>
        </w:rPr>
      </w:pPr>
    </w:p>
    <w:p w14:paraId="46DFAF0A" w14:textId="77777777" w:rsidR="00E91560" w:rsidRDefault="00E91560" w:rsidP="00E91560">
      <w:pPr>
        <w:pStyle w:val="Heading3"/>
      </w:pPr>
      <w:r>
        <w:t>crânes</w:t>
      </w:r>
    </w:p>
    <w:p w14:paraId="0E4ADC5E" w14:textId="77777777" w:rsidR="00E91560" w:rsidRDefault="00E91560" w:rsidP="00E915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Cs w:val="26"/>
          <w:lang w:val="fr-FR" w:eastAsia="en-GB"/>
        </w:rPr>
      </w:pPr>
      <w:r w:rsidRPr="008F46B9">
        <w:rPr>
          <w:szCs w:val="20"/>
          <w:lang w:val="fr-FR"/>
        </w:rPr>
        <w:t xml:space="preserve">En plus des figurines, d'autres objets ont été trouvés dans la grotte, y compris un masque, trois crânes avec la voûte crânienne couverte par un réseau modélisé avec une </w:t>
      </w:r>
      <w:r w:rsidRPr="00995EB2">
        <w:rPr>
          <w:szCs w:val="20"/>
          <w:lang w:val="fr-FR"/>
        </w:rPr>
        <w:t>substance de collagène</w:t>
      </w:r>
      <w:r>
        <w:rPr>
          <w:szCs w:val="20"/>
          <w:lang w:val="fr-FR"/>
        </w:rPr>
        <w:t xml:space="preserve"> </w:t>
      </w:r>
      <w:r w:rsidRPr="00995EB2">
        <w:rPr>
          <w:szCs w:val="26"/>
          <w:lang w:val="fr-FR" w:eastAsia="en-GB"/>
        </w:rPr>
        <w:t>(BIB 2600)</w:t>
      </w:r>
    </w:p>
    <w:p w14:paraId="68F4AB6F" w14:textId="77777777" w:rsidR="00E91560" w:rsidRDefault="00E91560" w:rsidP="00E91560">
      <w:pPr>
        <w:rPr>
          <w:lang w:val="fr-FR" w:eastAsia="en-GB"/>
        </w:rPr>
      </w:pPr>
    </w:p>
    <w:p w14:paraId="0D619E63" w14:textId="77777777" w:rsidR="00E91560" w:rsidRDefault="00E91560" w:rsidP="00E91560">
      <w:pPr>
        <w:pStyle w:val="Heading3"/>
        <w:rPr>
          <w:lang w:eastAsia="en-GB"/>
        </w:rPr>
      </w:pPr>
      <w:r>
        <w:rPr>
          <w:lang w:eastAsia="en-GB"/>
        </w:rPr>
        <w:t>masques</w:t>
      </w:r>
    </w:p>
    <w:p w14:paraId="7506065E" w14:textId="07F56DCE" w:rsidR="00E91560" w:rsidRDefault="00E91560" w:rsidP="00E91560">
      <w:pPr>
        <w:rPr>
          <w:szCs w:val="26"/>
          <w:lang w:val="fr-FR" w:eastAsia="en-GB"/>
        </w:rPr>
      </w:pPr>
      <w:r>
        <w:rPr>
          <w:szCs w:val="26"/>
          <w:lang w:val="fr-FR" w:eastAsia="en-GB"/>
        </w:rPr>
        <w:t xml:space="preserve">Masque en pierre, crânes décorés, figurines en os (Juanjo com. pers.) </w:t>
      </w:r>
      <w:hyperlink r:id="rId586" w:anchor="Cul_Art_TAC_T_a_masque" w:history="1">
        <w:r w:rsidRPr="00D13212">
          <w:rPr>
            <w:rStyle w:val="Hyperlink"/>
            <w:szCs w:val="26"/>
            <w:lang w:val="fr-FR" w:eastAsia="en-GB"/>
          </w:rPr>
          <w:t>masques humains</w:t>
        </w:r>
      </w:hyperlink>
      <w:r w:rsidRPr="00112303">
        <w:rPr>
          <w:szCs w:val="26"/>
          <w:lang w:val="fr-FR" w:eastAsia="en-GB"/>
        </w:rPr>
        <w:t xml:space="preserve"> datés de 8200-7780 BC </w:t>
      </w:r>
      <w:r>
        <w:rPr>
          <w:szCs w:val="26"/>
          <w:lang w:val="fr-FR" w:eastAsia="en-GB"/>
        </w:rPr>
        <w:t xml:space="preserve"> [</w:t>
      </w:r>
      <w:hyperlink r:id="rId587" w:anchor="Cul_PPNB" w:history="1">
        <w:r w:rsidRPr="004E15C4">
          <w:rPr>
            <w:rStyle w:val="Hyperlink"/>
            <w:szCs w:val="26"/>
            <w:lang w:val="fr-FR" w:eastAsia="en-GB"/>
          </w:rPr>
          <w:t>PPNB</w:t>
        </w:r>
      </w:hyperlink>
      <w:r>
        <w:rPr>
          <w:szCs w:val="26"/>
          <w:lang w:val="fr-FR" w:eastAsia="en-GB"/>
        </w:rPr>
        <w:t xml:space="preserve">] </w:t>
      </w:r>
      <w:r w:rsidRPr="00112303">
        <w:rPr>
          <w:szCs w:val="26"/>
          <w:lang w:val="fr-FR" w:eastAsia="en-GB"/>
        </w:rPr>
        <w:t>(BIB 2600)</w:t>
      </w:r>
      <w:r>
        <w:rPr>
          <w:szCs w:val="26"/>
          <w:lang w:val="fr-FR" w:eastAsia="en-GB"/>
        </w:rPr>
        <w:t xml:space="preserve">  représentations portables de visages humains (BIB 2600) </w:t>
      </w:r>
    </w:p>
    <w:p w14:paraId="032F2C27" w14:textId="77777777" w:rsidR="00E91560" w:rsidRDefault="00E91560" w:rsidP="00E915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Cs w:val="26"/>
          <w:lang w:val="fr-FR" w:eastAsia="en-GB"/>
        </w:rPr>
      </w:pPr>
      <w:r>
        <w:rPr>
          <w:szCs w:val="26"/>
          <w:lang w:val="fr-FR" w:eastAsia="en-GB"/>
        </w:rPr>
        <w:t>Traces de bitume sur les masques qui laissent penser que des cheveux étaient accrochés (BIB 2733)</w:t>
      </w:r>
    </w:p>
    <w:p w14:paraId="43BD8C24" w14:textId="77777777" w:rsidR="00E91560" w:rsidRPr="00E91560" w:rsidRDefault="00E91560" w:rsidP="00E91560">
      <w:pPr>
        <w:rPr>
          <w:lang w:val="fr-FR" w:eastAsia="en-GB"/>
        </w:rPr>
      </w:pPr>
    </w:p>
    <w:p w14:paraId="59B60EDB" w14:textId="77777777" w:rsidR="00E91560" w:rsidRDefault="00E91560" w:rsidP="00E91560">
      <w:pPr>
        <w:pStyle w:val="Heading3"/>
        <w:rPr>
          <w:lang w:eastAsia="en-GB"/>
        </w:rPr>
      </w:pPr>
      <w:bookmarkStart w:id="317" w:name="Sit_Nahal_Hemar_art_figurines"/>
      <w:r>
        <w:rPr>
          <w:lang w:eastAsia="en-GB"/>
        </w:rPr>
        <w:t>statuettes</w:t>
      </w:r>
    </w:p>
    <w:bookmarkEnd w:id="317"/>
    <w:p w14:paraId="3864C6DE" w14:textId="5717CD2D" w:rsidR="00E91560" w:rsidRDefault="008F46B9" w:rsidP="008F46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Cs w:val="26"/>
          <w:lang w:val="fr-FR" w:eastAsia="en-GB"/>
        </w:rPr>
      </w:pPr>
      <w:r w:rsidRPr="008F46B9">
        <w:rPr>
          <w:lang w:val="fr-FR"/>
        </w:rPr>
        <w:t xml:space="preserve">Les figurines, qui mesurent environ 40 à 50 mm de longueur, sont constituées d'un ovale </w:t>
      </w:r>
      <w:r w:rsidRPr="008F46B9">
        <w:rPr>
          <w:szCs w:val="20"/>
          <w:lang w:val="fr-FR"/>
        </w:rPr>
        <w:t xml:space="preserve">tête avec un long cou, avec les traits du visage représentés par la gravure. Restes de colorants (ocre et bitume) sont conservés qui ont été utilisés pour représenter les cheveux, pour couvrir le visage ou pour mettre en valeur les yeux. Trois des figurines ont les yeux ouverts, tandis que le quatrième les yeux, représentés par une ligne incisée, sont fermés. </w:t>
      </w:r>
      <w:r w:rsidR="00E91560" w:rsidRPr="00995EB2">
        <w:rPr>
          <w:szCs w:val="26"/>
          <w:lang w:val="fr-FR" w:eastAsia="en-GB"/>
        </w:rPr>
        <w:t>(BIB 2600)</w:t>
      </w:r>
      <w:r w:rsidR="00E91560" w:rsidRPr="00E91560">
        <w:rPr>
          <w:szCs w:val="26"/>
          <w:lang w:val="fr-FR" w:eastAsia="en-GB"/>
        </w:rPr>
        <w:t xml:space="preserve"> </w:t>
      </w:r>
      <w:r w:rsidR="00E91560" w:rsidRPr="008F46B9">
        <w:rPr>
          <w:szCs w:val="26"/>
          <w:lang w:val="fr-FR" w:eastAsia="en-GB"/>
        </w:rPr>
        <w:t xml:space="preserve">Ces représentations sont les plus proches iconographiquement de </w:t>
      </w:r>
      <w:hyperlink r:id="rId588" w:anchor="Sit_Qarassa" w:history="1">
        <w:r w:rsidR="00E91560" w:rsidRPr="008F46B9">
          <w:rPr>
            <w:rStyle w:val="Hyperlink"/>
            <w:szCs w:val="26"/>
            <w:lang w:val="fr-FR" w:eastAsia="en-GB"/>
          </w:rPr>
          <w:t>Qarassa</w:t>
        </w:r>
      </w:hyperlink>
      <w:r w:rsidR="00E91560" w:rsidRPr="00E91560">
        <w:rPr>
          <w:lang w:val="fr-FR"/>
        </w:rPr>
        <w:t xml:space="preserve"> </w:t>
      </w:r>
      <w:r w:rsidR="00E91560" w:rsidRPr="00995EB2">
        <w:rPr>
          <w:szCs w:val="26"/>
          <w:lang w:val="fr-FR" w:eastAsia="en-GB"/>
        </w:rPr>
        <w:t>(BIB 2600)</w:t>
      </w:r>
      <w:r w:rsidR="00E91560" w:rsidRPr="008F46B9">
        <w:rPr>
          <w:szCs w:val="26"/>
          <w:lang w:val="fr-FR" w:eastAsia="en-GB"/>
        </w:rPr>
        <w:t xml:space="preserve">. </w:t>
      </w:r>
    </w:p>
    <w:p w14:paraId="0D2E0E4A" w14:textId="77777777" w:rsidR="00E91560" w:rsidRPr="00E91560" w:rsidRDefault="00E91560" w:rsidP="008F46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Cs w:val="26"/>
          <w:lang w:val="fr-FR" w:eastAsia="en-GB"/>
        </w:rPr>
      </w:pPr>
    </w:p>
    <w:p w14:paraId="3AE6E5FB" w14:textId="77777777" w:rsidR="00E91560" w:rsidRDefault="00E91560" w:rsidP="00E91560">
      <w:pPr>
        <w:pStyle w:val="Heading3"/>
        <w:rPr>
          <w:lang w:eastAsia="en-GB"/>
        </w:rPr>
      </w:pPr>
      <w:r>
        <w:rPr>
          <w:lang w:eastAsia="en-GB"/>
        </w:rPr>
        <w:lastRenderedPageBreak/>
        <w:t>statuaire</w:t>
      </w:r>
    </w:p>
    <w:p w14:paraId="47119165" w14:textId="77777777" w:rsidR="00E91560" w:rsidRDefault="00E91560" w:rsidP="00E915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Cs w:val="20"/>
          <w:lang w:val="fr-FR"/>
        </w:rPr>
      </w:pPr>
      <w:r>
        <w:rPr>
          <w:szCs w:val="20"/>
          <w:lang w:val="fr-FR"/>
        </w:rPr>
        <w:t>Des</w:t>
      </w:r>
      <w:r w:rsidRPr="00995EB2">
        <w:rPr>
          <w:szCs w:val="20"/>
          <w:lang w:val="fr-FR"/>
        </w:rPr>
        <w:t xml:space="preserve"> fragments de statuaire humaine faite de plâtre</w:t>
      </w:r>
      <w:r>
        <w:rPr>
          <w:szCs w:val="20"/>
          <w:lang w:val="fr-FR"/>
        </w:rPr>
        <w:t xml:space="preserve"> </w:t>
      </w:r>
      <w:r w:rsidRPr="00995EB2">
        <w:rPr>
          <w:szCs w:val="26"/>
          <w:lang w:val="fr-FR" w:eastAsia="en-GB"/>
        </w:rPr>
        <w:t>(BIB 2600)</w:t>
      </w:r>
      <w:r w:rsidRPr="00995EB2">
        <w:rPr>
          <w:szCs w:val="20"/>
          <w:lang w:val="fr-FR"/>
        </w:rPr>
        <w:t xml:space="preserve">. </w:t>
      </w:r>
    </w:p>
    <w:p w14:paraId="0803A6E9" w14:textId="77777777" w:rsidR="00E91560" w:rsidRDefault="00E91560" w:rsidP="008F46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Cs w:val="20"/>
          <w:lang w:val="fr-FR"/>
        </w:rPr>
      </w:pPr>
    </w:p>
    <w:p w14:paraId="0F26FC9C" w14:textId="77777777" w:rsidR="00E91560" w:rsidRDefault="007C07F4" w:rsidP="00E91560">
      <w:pPr>
        <w:pStyle w:val="Heading2"/>
      </w:pPr>
      <w:r>
        <w:t>i</w:t>
      </w:r>
      <w:r w:rsidR="00E91560">
        <w:t>nterprétation</w:t>
      </w:r>
    </w:p>
    <w:p w14:paraId="65B5967B" w14:textId="77777777" w:rsidR="00E91560" w:rsidRDefault="00E91560" w:rsidP="008F46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Cs w:val="20"/>
          <w:lang w:val="fr-FR"/>
        </w:rPr>
      </w:pPr>
    </w:p>
    <w:p w14:paraId="025AD42A" w14:textId="77777777" w:rsidR="00E91560" w:rsidRDefault="008F46B9" w:rsidP="00E915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lang w:val="fr-FR"/>
        </w:rPr>
      </w:pPr>
      <w:r w:rsidRPr="00995EB2">
        <w:rPr>
          <w:szCs w:val="20"/>
          <w:lang w:val="fr-FR"/>
        </w:rPr>
        <w:t xml:space="preserve">Les objets dans la grotte ont été considérés comme des accessoires symboliques liés aux rituels funéraires impliquant la vénération des ancêtres (Goren et al. 1993). </w:t>
      </w:r>
      <w:r w:rsidRPr="00995EB2">
        <w:rPr>
          <w:szCs w:val="26"/>
          <w:lang w:val="fr-FR" w:eastAsia="en-GB"/>
        </w:rPr>
        <w:t>Bar-Yosef (2011) considère quant à lui qu'il s'agirait de repères pour une communauté tribale  (BIB 2600)</w:t>
      </w:r>
      <w:r w:rsidR="00E91560" w:rsidRPr="00E91560">
        <w:rPr>
          <w:lang w:val="fr-FR"/>
        </w:rPr>
        <w:t xml:space="preserve"> </w:t>
      </w:r>
      <w:r w:rsidR="00E91560">
        <w:rPr>
          <w:lang w:val="fr-FR"/>
        </w:rPr>
        <w:t xml:space="preserve">Les representations anthropomorphes sont interprétées comme des </w:t>
      </w:r>
      <w:r w:rsidR="00E91560" w:rsidRPr="008F5B80">
        <w:rPr>
          <w:i/>
          <w:lang w:val="fr-FR"/>
        </w:rPr>
        <w:t>paraphernalia</w:t>
      </w:r>
      <w:r w:rsidR="00E91560">
        <w:rPr>
          <w:lang w:val="fr-FR"/>
        </w:rPr>
        <w:t xml:space="preserve"> liées au cultre des ancêtres (Juanjo com. pers.)</w:t>
      </w:r>
    </w:p>
    <w:p w14:paraId="7189FCD0" w14:textId="77777777" w:rsidR="004E15C4" w:rsidRDefault="004E15C4" w:rsidP="008F46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Cs w:val="26"/>
          <w:lang w:val="fr-FR" w:eastAsia="en-GB"/>
        </w:rPr>
      </w:pPr>
    </w:p>
    <w:p w14:paraId="55B4A230" w14:textId="77777777" w:rsidR="00E91560" w:rsidRDefault="00E91560" w:rsidP="008F46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56"/>
      </w:tblGrid>
      <w:tr w:rsidR="00E91560" w14:paraId="6FDBE18C" w14:textId="77777777" w:rsidTr="00C35EA7">
        <w:trPr>
          <w:jc w:val="center"/>
        </w:trPr>
        <w:tc>
          <w:tcPr>
            <w:tcW w:w="1756" w:type="dxa"/>
          </w:tcPr>
          <w:p w14:paraId="0DBEE821" w14:textId="531CCF81" w:rsidR="00E91560" w:rsidRDefault="00000000" w:rsidP="00212CBD">
            <w:hyperlink r:id="rId589" w:anchor="Cul_Art_TAC_T_a_yeux_ferme" w:history="1">
              <w:r w:rsidR="00E91560" w:rsidRPr="000659FD">
                <w:rPr>
                  <w:rStyle w:val="Hyperlink"/>
                </w:rPr>
                <w:t>yeux fermés</w:t>
              </w:r>
            </w:hyperlink>
          </w:p>
        </w:tc>
      </w:tr>
      <w:tr w:rsidR="00E91560" w14:paraId="08E015C5" w14:textId="77777777" w:rsidTr="00C35EA7">
        <w:trPr>
          <w:jc w:val="center"/>
        </w:trPr>
        <w:tc>
          <w:tcPr>
            <w:tcW w:w="1756" w:type="dxa"/>
          </w:tcPr>
          <w:p w14:paraId="6168B477" w14:textId="381902E2" w:rsidR="00E91560" w:rsidRDefault="00000000" w:rsidP="00212CBD">
            <w:hyperlink r:id="rId590" w:anchor="Cul_Art_TAC_T_a_bouche" w:history="1">
              <w:r w:rsidR="00E91560" w:rsidRPr="00562707">
                <w:rPr>
                  <w:rStyle w:val="Hyperlink"/>
                </w:rPr>
                <w:t>bouche fermée</w:t>
              </w:r>
            </w:hyperlink>
          </w:p>
        </w:tc>
      </w:tr>
    </w:tbl>
    <w:p w14:paraId="17AFE68F" w14:textId="77777777" w:rsidR="00E91560" w:rsidRPr="008F5B80" w:rsidRDefault="00E91560" w:rsidP="008F46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lang w:val="fr-FR"/>
        </w:rPr>
      </w:pPr>
    </w:p>
    <w:p w14:paraId="522CB412" w14:textId="77777777" w:rsidR="004B7E50" w:rsidRDefault="004B7E50" w:rsidP="00242C0F">
      <w:pPr>
        <w:rPr>
          <w:lang w:val="fr-FR"/>
        </w:rPr>
      </w:pPr>
    </w:p>
    <w:p w14:paraId="1804F241" w14:textId="77777777" w:rsidR="004E15C4" w:rsidRDefault="004E15C4" w:rsidP="00426FF9">
      <w:pPr>
        <w:pStyle w:val="Heading1"/>
      </w:pPr>
      <w:bookmarkStart w:id="318" w:name="Sit_Kortik_Tepe"/>
      <w:r>
        <w:t>KORTIK TEPE</w:t>
      </w:r>
    </w:p>
    <w:bookmarkEnd w:id="318"/>
    <w:p w14:paraId="10CE67AE" w14:textId="77777777" w:rsidR="00E326B9" w:rsidRPr="00927EBD" w:rsidRDefault="004E15C4" w:rsidP="00242C0F">
      <w:pPr>
        <w:rPr>
          <w:sz w:val="20"/>
          <w:lang w:val="fr-FR"/>
        </w:rPr>
      </w:pPr>
      <w:r w:rsidRPr="00927EBD">
        <w:rPr>
          <w:sz w:val="20"/>
          <w:lang w:val="fr-FR"/>
        </w:rPr>
        <w:t xml:space="preserve">Körkik Tepe, </w:t>
      </w:r>
    </w:p>
    <w:p w14:paraId="596C3D4D" w14:textId="77777777" w:rsidR="00E326B9" w:rsidRDefault="00E326B9" w:rsidP="00242C0F">
      <w:pPr>
        <w:rPr>
          <w:lang w:val="fr-FR"/>
        </w:rPr>
      </w:pPr>
    </w:p>
    <w:p w14:paraId="28788A91" w14:textId="77777777" w:rsidR="004E15C4" w:rsidRDefault="00E326B9" w:rsidP="00242C0F">
      <w:pPr>
        <w:rPr>
          <w:lang w:val="fr-FR"/>
        </w:rPr>
      </w:pPr>
      <w:r>
        <w:rPr>
          <w:lang w:val="fr-FR"/>
        </w:rPr>
        <w:t>Turquie. F</w:t>
      </w:r>
      <w:r w:rsidR="004E15C4">
        <w:rPr>
          <w:lang w:val="fr-FR"/>
        </w:rPr>
        <w:t>igurations principalement animales datées de la fin du PPNA</w:t>
      </w:r>
      <w:r w:rsidR="002A4246">
        <w:rPr>
          <w:lang w:val="fr-FR"/>
        </w:rPr>
        <w:t>, première moitié du 10e millénaire</w:t>
      </w:r>
      <w:r w:rsidR="004E15C4">
        <w:rPr>
          <w:lang w:val="fr-FR"/>
        </w:rPr>
        <w:t xml:space="preserve"> (BIB 2600)</w:t>
      </w:r>
    </w:p>
    <w:p w14:paraId="33689D1D" w14:textId="77777777" w:rsidR="00E326B9" w:rsidRDefault="00E326B9" w:rsidP="00242C0F">
      <w:pPr>
        <w:rPr>
          <w:lang w:val="fr-FR"/>
        </w:rPr>
      </w:pPr>
      <w:r>
        <w:rPr>
          <w:lang w:val="fr-FR"/>
        </w:rPr>
        <w:t>Nécropole du PPNA (BIB 2926)</w:t>
      </w:r>
    </w:p>
    <w:p w14:paraId="4F604377" w14:textId="77777777" w:rsidR="004E15C4" w:rsidRPr="00112303" w:rsidRDefault="004E15C4" w:rsidP="00242C0F">
      <w:pPr>
        <w:rPr>
          <w:lang w:val="fr-FR"/>
        </w:rPr>
      </w:pPr>
    </w:p>
    <w:p w14:paraId="3B091595" w14:textId="77777777" w:rsidR="00FF513D" w:rsidRPr="0032190F" w:rsidRDefault="002A4246" w:rsidP="00426FF9">
      <w:pPr>
        <w:pStyle w:val="Heading1"/>
      </w:pPr>
      <w:bookmarkStart w:id="319" w:name="Sit_Djade"/>
      <w:r>
        <w:t>DJA</w:t>
      </w:r>
      <w:r w:rsidR="00FF513D" w:rsidRPr="0032190F">
        <w:t>DE</w:t>
      </w:r>
    </w:p>
    <w:bookmarkEnd w:id="319"/>
    <w:p w14:paraId="668DB770" w14:textId="77777777" w:rsidR="00FF513D" w:rsidRPr="00A33C56" w:rsidRDefault="002A4246" w:rsidP="00242C0F">
      <w:pPr>
        <w:rPr>
          <w:sz w:val="20"/>
          <w:lang w:val="fr-FR"/>
        </w:rPr>
      </w:pPr>
      <w:r w:rsidRPr="00A33C56">
        <w:rPr>
          <w:sz w:val="20"/>
          <w:lang w:val="fr-FR"/>
        </w:rPr>
        <w:t>Dja'de</w:t>
      </w:r>
      <w:r w:rsidR="00A3705E" w:rsidRPr="00A33C56">
        <w:rPr>
          <w:sz w:val="20"/>
          <w:lang w:val="fr-FR"/>
        </w:rPr>
        <w:t>, Dja De</w:t>
      </w:r>
    </w:p>
    <w:p w14:paraId="65C33A5F" w14:textId="77777777" w:rsidR="002A4246" w:rsidRPr="0032190F" w:rsidRDefault="002A4246" w:rsidP="00242C0F">
      <w:pPr>
        <w:rPr>
          <w:lang w:val="fr-FR"/>
        </w:rPr>
      </w:pPr>
    </w:p>
    <w:p w14:paraId="0DA343EE" w14:textId="11FFACDE" w:rsidR="00FF513D" w:rsidRDefault="00E326B9" w:rsidP="00242C0F">
      <w:pPr>
        <w:jc w:val="both"/>
        <w:rPr>
          <w:lang w:val="fr-FR"/>
        </w:rPr>
      </w:pPr>
      <w:r>
        <w:rPr>
          <w:lang w:val="fr-FR"/>
        </w:rPr>
        <w:t xml:space="preserve">Syrie. </w:t>
      </w:r>
      <w:r w:rsidR="00FF513D" w:rsidRPr="0032190F">
        <w:rPr>
          <w:lang w:val="fr-FR"/>
        </w:rPr>
        <w:t xml:space="preserve">Dja'de </w:t>
      </w:r>
      <w:r w:rsidR="003D1441">
        <w:rPr>
          <w:lang w:val="fr-FR"/>
        </w:rPr>
        <w:t xml:space="preserve">à Mughara (BIB 2600) </w:t>
      </w:r>
      <w:r w:rsidR="00FF513D" w:rsidRPr="0032190F">
        <w:rPr>
          <w:lang w:val="fr-FR"/>
        </w:rPr>
        <w:t xml:space="preserve">est un petit établissement du </w:t>
      </w:r>
      <w:r w:rsidR="00A33C56">
        <w:rPr>
          <w:lang w:val="fr-FR"/>
        </w:rPr>
        <w:t>E</w:t>
      </w:r>
      <w:r w:rsidR="00FF513D" w:rsidRPr="0032190F">
        <w:rPr>
          <w:lang w:val="fr-FR"/>
        </w:rPr>
        <w:t xml:space="preserve">PPNB (seconde moitié du 9ème millénaire BP) situé sur la rive orientale (Jezireh) du Moyen Euphrate syrien (Région du barrage de Tichine). L'occupation principale correspond à l'horizon de </w:t>
      </w:r>
      <w:hyperlink r:id="rId591" w:anchor="Cul_Mureybetien" w:history="1">
        <w:r w:rsidR="00FF513D" w:rsidRPr="0032190F">
          <w:rPr>
            <w:rStyle w:val="Hyperlink"/>
            <w:lang w:val="fr-FR"/>
          </w:rPr>
          <w:t>Mureybet IVA</w:t>
        </w:r>
      </w:hyperlink>
      <w:r w:rsidR="00FF513D" w:rsidRPr="0032190F">
        <w:rPr>
          <w:lang w:val="fr-FR"/>
        </w:rPr>
        <w:t xml:space="preserve"> et l'étude du site dans son contexte permet de préciser le mode de vie de ce village où ni les céréales ni les animaux ne sont encore domestiques, contrairement à ce que l'on constate sur le site postérieur (et voisin) de </w:t>
      </w:r>
      <w:hyperlink r:id="rId592" w:anchor="Sit_Halula" w:history="1">
        <w:r w:rsidR="00FF513D" w:rsidRPr="00E91560">
          <w:rPr>
            <w:rStyle w:val="Hyperlink"/>
            <w:lang w:val="fr-FR"/>
          </w:rPr>
          <w:t>Halula</w:t>
        </w:r>
      </w:hyperlink>
      <w:r w:rsidR="00E91560">
        <w:rPr>
          <w:lang w:val="fr-FR"/>
        </w:rPr>
        <w:t xml:space="preserve"> (BIB ?)</w:t>
      </w:r>
      <w:r w:rsidR="00FF513D" w:rsidRPr="0032190F">
        <w:rPr>
          <w:lang w:val="fr-FR"/>
        </w:rPr>
        <w:t xml:space="preserve">. </w:t>
      </w:r>
    </w:p>
    <w:p w14:paraId="4B71A6C6" w14:textId="77777777" w:rsidR="009E1DD4" w:rsidRPr="0032190F" w:rsidRDefault="009E1DD4" w:rsidP="00242C0F">
      <w:pPr>
        <w:jc w:val="both"/>
        <w:rPr>
          <w:lang w:val="fr-FR"/>
        </w:rPr>
      </w:pPr>
      <w:r>
        <w:rPr>
          <w:lang w:val="fr-FR"/>
        </w:rPr>
        <w:t>T</w:t>
      </w:r>
      <w:r w:rsidRPr="009E1DD4">
        <w:rPr>
          <w:lang w:val="fr-FR"/>
        </w:rPr>
        <w:t>riple origine de l’obsidienne (cf. infra)</w:t>
      </w:r>
      <w:r>
        <w:rPr>
          <w:lang w:val="fr-FR"/>
        </w:rPr>
        <w:t xml:space="preserve"> </w:t>
      </w:r>
      <w:r w:rsidRPr="009E1DD4">
        <w:rPr>
          <w:lang w:val="fr-FR"/>
        </w:rPr>
        <w:t>(BIB 1542)</w:t>
      </w:r>
    </w:p>
    <w:p w14:paraId="6217E54D" w14:textId="77777777" w:rsidR="00FF513D" w:rsidRDefault="00FF513D" w:rsidP="00242C0F">
      <w:pPr>
        <w:rPr>
          <w:lang w:val="fr-FR"/>
        </w:rPr>
      </w:pPr>
    </w:p>
    <w:p w14:paraId="49C49FFA" w14:textId="77777777" w:rsidR="00E91560" w:rsidRDefault="00A33C56" w:rsidP="00E91560">
      <w:pPr>
        <w:pStyle w:val="Heading2"/>
      </w:pPr>
      <w:r>
        <w:t>p</w:t>
      </w:r>
      <w:r w:rsidR="00E91560">
        <w:t>ériodisation</w:t>
      </w:r>
    </w:p>
    <w:p w14:paraId="173A0DF8" w14:textId="77777777" w:rsidR="00E91560" w:rsidRDefault="00E91560" w:rsidP="00242C0F">
      <w:pPr>
        <w:rPr>
          <w:lang w:val="fr-FR"/>
        </w:rPr>
      </w:pPr>
    </w:p>
    <w:p w14:paraId="293695E6" w14:textId="77777777" w:rsidR="00E91560" w:rsidRDefault="00E91560" w:rsidP="00242C0F">
      <w:pPr>
        <w:rPr>
          <w:lang w:val="fr-FR"/>
        </w:rPr>
      </w:pPr>
      <w:r w:rsidRPr="0032190F">
        <w:rPr>
          <w:lang w:val="fr-FR"/>
        </w:rPr>
        <w:t>Attribution chrono-culture</w:t>
      </w:r>
      <w:r>
        <w:rPr>
          <w:lang w:val="fr-FR"/>
        </w:rPr>
        <w:t>lle des niveaux stratigraphiques:</w:t>
      </w:r>
    </w:p>
    <w:p w14:paraId="2E2151E0" w14:textId="77777777" w:rsidR="00E91560" w:rsidRDefault="00E91560"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6"/>
        <w:gridCol w:w="1824"/>
      </w:tblGrid>
      <w:tr w:rsidR="00E91560" w14:paraId="4C126792" w14:textId="77777777" w:rsidTr="00927EBD">
        <w:trPr>
          <w:jc w:val="center"/>
        </w:trPr>
        <w:tc>
          <w:tcPr>
            <w:tcW w:w="976" w:type="dxa"/>
          </w:tcPr>
          <w:p w14:paraId="4F4ED67D" w14:textId="77777777" w:rsidR="00E91560" w:rsidRPr="00C35EA7" w:rsidRDefault="00E91560" w:rsidP="00C35EA7">
            <w:pPr>
              <w:jc w:val="center"/>
              <w:rPr>
                <w:lang w:val="fr-FR"/>
              </w:rPr>
            </w:pPr>
            <w:r w:rsidRPr="00C35EA7">
              <w:rPr>
                <w:lang w:val="fr-FR"/>
              </w:rPr>
              <w:t>phases</w:t>
            </w:r>
          </w:p>
        </w:tc>
        <w:tc>
          <w:tcPr>
            <w:tcW w:w="1824" w:type="dxa"/>
            <w:vAlign w:val="center"/>
          </w:tcPr>
          <w:p w14:paraId="1E876AA1" w14:textId="77777777" w:rsidR="00E91560" w:rsidRPr="00C35EA7" w:rsidRDefault="00E91560" w:rsidP="00C35EA7">
            <w:pPr>
              <w:jc w:val="center"/>
              <w:rPr>
                <w:lang w:val="fr-FR"/>
              </w:rPr>
            </w:pPr>
            <w:r w:rsidRPr="00C35EA7">
              <w:rPr>
                <w:lang w:val="fr-FR"/>
              </w:rPr>
              <w:t>datation</w:t>
            </w:r>
          </w:p>
        </w:tc>
      </w:tr>
      <w:tr w:rsidR="00E91560" w14:paraId="1B548114" w14:textId="77777777" w:rsidTr="00927EBD">
        <w:trPr>
          <w:jc w:val="center"/>
        </w:trPr>
        <w:tc>
          <w:tcPr>
            <w:tcW w:w="976" w:type="dxa"/>
          </w:tcPr>
          <w:p w14:paraId="791C3802" w14:textId="77777777" w:rsidR="00E91560" w:rsidRPr="00C35EA7" w:rsidRDefault="00E91560" w:rsidP="00242C0F">
            <w:pPr>
              <w:rPr>
                <w:lang w:val="fr-FR"/>
              </w:rPr>
            </w:pPr>
            <w:r w:rsidRPr="00C35EA7">
              <w:rPr>
                <w:lang w:val="fr-FR"/>
              </w:rPr>
              <w:t>3</w:t>
            </w:r>
          </w:p>
        </w:tc>
        <w:tc>
          <w:tcPr>
            <w:tcW w:w="1824" w:type="dxa"/>
            <w:vMerge w:val="restart"/>
            <w:vAlign w:val="center"/>
          </w:tcPr>
          <w:p w14:paraId="4A9D9B1D" w14:textId="77777777" w:rsidR="00E91560" w:rsidRPr="00C35EA7" w:rsidRDefault="00A33C56" w:rsidP="00A33C56">
            <w:pPr>
              <w:rPr>
                <w:lang w:val="fr-FR"/>
              </w:rPr>
            </w:pPr>
            <w:r>
              <w:rPr>
                <w:lang w:val="fr-FR"/>
              </w:rPr>
              <w:t>E</w:t>
            </w:r>
            <w:r w:rsidR="00E91560" w:rsidRPr="00C35EA7">
              <w:rPr>
                <w:lang w:val="fr-FR"/>
              </w:rPr>
              <w:t>PPNB</w:t>
            </w:r>
          </w:p>
        </w:tc>
      </w:tr>
      <w:tr w:rsidR="00E91560" w14:paraId="78D581A9" w14:textId="77777777" w:rsidTr="00927EBD">
        <w:trPr>
          <w:jc w:val="center"/>
        </w:trPr>
        <w:tc>
          <w:tcPr>
            <w:tcW w:w="976" w:type="dxa"/>
          </w:tcPr>
          <w:p w14:paraId="13E89211" w14:textId="77777777" w:rsidR="00E91560" w:rsidRPr="00C35EA7" w:rsidRDefault="00E91560" w:rsidP="00242C0F">
            <w:pPr>
              <w:rPr>
                <w:lang w:val="fr-FR"/>
              </w:rPr>
            </w:pPr>
            <w:r w:rsidRPr="00C35EA7">
              <w:rPr>
                <w:lang w:val="fr-FR"/>
              </w:rPr>
              <w:t>2</w:t>
            </w:r>
          </w:p>
        </w:tc>
        <w:tc>
          <w:tcPr>
            <w:tcW w:w="1824" w:type="dxa"/>
            <w:vMerge/>
            <w:vAlign w:val="center"/>
          </w:tcPr>
          <w:p w14:paraId="5C3859AF" w14:textId="77777777" w:rsidR="00E91560" w:rsidRPr="00C35EA7" w:rsidRDefault="00E91560" w:rsidP="00E91560">
            <w:pPr>
              <w:rPr>
                <w:lang w:val="fr-FR"/>
              </w:rPr>
            </w:pPr>
          </w:p>
        </w:tc>
      </w:tr>
      <w:tr w:rsidR="00E91560" w14:paraId="4AC189E0" w14:textId="77777777" w:rsidTr="00927EBD">
        <w:trPr>
          <w:jc w:val="center"/>
        </w:trPr>
        <w:tc>
          <w:tcPr>
            <w:tcW w:w="976" w:type="dxa"/>
          </w:tcPr>
          <w:p w14:paraId="31DC3099" w14:textId="77777777" w:rsidR="00E91560" w:rsidRPr="00C35EA7" w:rsidRDefault="00E91560" w:rsidP="00242C0F">
            <w:pPr>
              <w:rPr>
                <w:lang w:val="fr-FR"/>
              </w:rPr>
            </w:pPr>
            <w:r w:rsidRPr="00C35EA7">
              <w:rPr>
                <w:lang w:val="fr-FR"/>
              </w:rPr>
              <w:t>1</w:t>
            </w:r>
          </w:p>
        </w:tc>
        <w:tc>
          <w:tcPr>
            <w:tcW w:w="1824" w:type="dxa"/>
            <w:vAlign w:val="center"/>
          </w:tcPr>
          <w:p w14:paraId="67412F54" w14:textId="2CBC72B3" w:rsidR="00E91560" w:rsidRPr="00C35EA7" w:rsidRDefault="00000000" w:rsidP="00E91560">
            <w:pPr>
              <w:rPr>
                <w:lang w:val="fr-FR"/>
              </w:rPr>
            </w:pPr>
            <w:hyperlink r:id="rId593" w:anchor="Cul_PPNA" w:history="1">
              <w:r w:rsidR="00E91560" w:rsidRPr="00C35EA7">
                <w:rPr>
                  <w:rStyle w:val="Hyperlink"/>
                  <w:lang w:val="fr-FR"/>
                </w:rPr>
                <w:t>PPNA</w:t>
              </w:r>
            </w:hyperlink>
            <w:r w:rsidR="00E91560" w:rsidRPr="00C35EA7">
              <w:rPr>
                <w:lang w:val="fr-FR"/>
              </w:rPr>
              <w:t xml:space="preserve">/ </w:t>
            </w:r>
            <w:hyperlink r:id="rId594" w:anchor="Cul_PPNB" w:history="1">
              <w:r w:rsidR="00927EBD">
                <w:rPr>
                  <w:rStyle w:val="Hyperlink"/>
                  <w:lang w:val="fr-FR"/>
                </w:rPr>
                <w:t>EP</w:t>
              </w:r>
              <w:r w:rsidR="00E91560" w:rsidRPr="00C35EA7">
                <w:rPr>
                  <w:rStyle w:val="Hyperlink"/>
                  <w:lang w:val="fr-FR"/>
                </w:rPr>
                <w:t>PNB</w:t>
              </w:r>
            </w:hyperlink>
          </w:p>
        </w:tc>
      </w:tr>
    </w:tbl>
    <w:p w14:paraId="7DD3207A" w14:textId="77777777" w:rsidR="00FF513D" w:rsidRPr="0032190F" w:rsidRDefault="00E91560" w:rsidP="00242C0F">
      <w:pPr>
        <w:rPr>
          <w:lang w:val="fr-FR"/>
        </w:rPr>
      </w:pPr>
      <w:r>
        <w:rPr>
          <w:lang w:val="fr-FR"/>
        </w:rPr>
        <w:t>(BIB ?)</w:t>
      </w:r>
    </w:p>
    <w:p w14:paraId="2791DAD0" w14:textId="4D8F904A" w:rsidR="00FF513D" w:rsidRDefault="003D1441" w:rsidP="00242C0F">
      <w:pPr>
        <w:rPr>
          <w:lang w:val="fr-FR"/>
        </w:rPr>
      </w:pPr>
      <w:r w:rsidRPr="00E91560">
        <w:rPr>
          <w:i/>
          <w:lang w:val="fr-FR"/>
        </w:rPr>
        <w:t>niveaux attribué</w:t>
      </w:r>
      <w:r>
        <w:rPr>
          <w:i/>
          <w:lang w:val="fr-FR"/>
        </w:rPr>
        <w:t>s</w:t>
      </w:r>
      <w:r w:rsidRPr="00E91560">
        <w:rPr>
          <w:i/>
          <w:lang w:val="fr-FR"/>
        </w:rPr>
        <w:t xml:space="preserve"> au </w:t>
      </w:r>
      <w:hyperlink r:id="rId595" w:anchor="Cul_PPNA" w:history="1">
        <w:r w:rsidRPr="00E91560">
          <w:rPr>
            <w:rStyle w:val="Hyperlink"/>
            <w:i/>
            <w:lang w:val="fr-FR"/>
          </w:rPr>
          <w:t>PPNA</w:t>
        </w:r>
      </w:hyperlink>
      <w:r w:rsidRPr="00E91560">
        <w:rPr>
          <w:i/>
          <w:lang w:val="fr-FR"/>
        </w:rPr>
        <w:t>(SS BIB)</w:t>
      </w:r>
    </w:p>
    <w:p w14:paraId="21842605" w14:textId="77777777" w:rsidR="009713E1" w:rsidRDefault="009713E1"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6"/>
        <w:gridCol w:w="1110"/>
        <w:gridCol w:w="3477"/>
      </w:tblGrid>
      <w:tr w:rsidR="009713E1" w14:paraId="762CCD2D" w14:textId="77777777" w:rsidTr="009713E1">
        <w:trPr>
          <w:jc w:val="center"/>
        </w:trPr>
        <w:tc>
          <w:tcPr>
            <w:tcW w:w="976" w:type="dxa"/>
          </w:tcPr>
          <w:p w14:paraId="65B35A17" w14:textId="77777777" w:rsidR="009713E1" w:rsidRPr="00C35EA7" w:rsidRDefault="009713E1" w:rsidP="009713E1">
            <w:pPr>
              <w:jc w:val="center"/>
              <w:rPr>
                <w:lang w:val="fr-FR"/>
              </w:rPr>
            </w:pPr>
            <w:r w:rsidRPr="00C35EA7">
              <w:rPr>
                <w:lang w:val="fr-FR"/>
              </w:rPr>
              <w:t>phases</w:t>
            </w:r>
          </w:p>
        </w:tc>
        <w:tc>
          <w:tcPr>
            <w:tcW w:w="1110" w:type="dxa"/>
            <w:vAlign w:val="center"/>
          </w:tcPr>
          <w:p w14:paraId="2C94211D" w14:textId="77777777" w:rsidR="009713E1" w:rsidRPr="00C35EA7" w:rsidRDefault="009713E1" w:rsidP="009713E1">
            <w:pPr>
              <w:jc w:val="center"/>
              <w:rPr>
                <w:lang w:val="fr-FR"/>
              </w:rPr>
            </w:pPr>
            <w:r w:rsidRPr="00C35EA7">
              <w:rPr>
                <w:lang w:val="fr-FR"/>
              </w:rPr>
              <w:t>datation</w:t>
            </w:r>
          </w:p>
        </w:tc>
        <w:tc>
          <w:tcPr>
            <w:tcW w:w="3477" w:type="dxa"/>
          </w:tcPr>
          <w:p w14:paraId="49C71992" w14:textId="77777777" w:rsidR="009713E1" w:rsidRPr="00C35EA7" w:rsidRDefault="009713E1" w:rsidP="009713E1">
            <w:pPr>
              <w:jc w:val="center"/>
              <w:rPr>
                <w:lang w:val="fr-FR"/>
              </w:rPr>
            </w:pPr>
          </w:p>
        </w:tc>
      </w:tr>
      <w:tr w:rsidR="009713E1" w:rsidRPr="009713E1" w14:paraId="151C16E4" w14:textId="77777777" w:rsidTr="009713E1">
        <w:trPr>
          <w:jc w:val="center"/>
        </w:trPr>
        <w:tc>
          <w:tcPr>
            <w:tcW w:w="976" w:type="dxa"/>
          </w:tcPr>
          <w:p w14:paraId="2FC84111" w14:textId="77777777" w:rsidR="009713E1" w:rsidRPr="00C35EA7" w:rsidRDefault="009713E1" w:rsidP="009713E1">
            <w:pPr>
              <w:rPr>
                <w:lang w:val="fr-FR"/>
              </w:rPr>
            </w:pPr>
            <w:r w:rsidRPr="00C35EA7">
              <w:rPr>
                <w:lang w:val="fr-FR"/>
              </w:rPr>
              <w:t>3</w:t>
            </w:r>
          </w:p>
        </w:tc>
        <w:tc>
          <w:tcPr>
            <w:tcW w:w="1110" w:type="dxa"/>
            <w:vMerge w:val="restart"/>
            <w:vAlign w:val="center"/>
          </w:tcPr>
          <w:p w14:paraId="3074FD9F" w14:textId="77777777" w:rsidR="009713E1" w:rsidRPr="00C35EA7" w:rsidRDefault="009713E1" w:rsidP="009713E1">
            <w:pPr>
              <w:rPr>
                <w:lang w:val="fr-FR"/>
              </w:rPr>
            </w:pPr>
            <w:r>
              <w:rPr>
                <w:lang w:val="fr-FR"/>
              </w:rPr>
              <w:t>E</w:t>
            </w:r>
            <w:r w:rsidRPr="00C35EA7">
              <w:rPr>
                <w:lang w:val="fr-FR"/>
              </w:rPr>
              <w:t>PPNB</w:t>
            </w:r>
          </w:p>
        </w:tc>
        <w:tc>
          <w:tcPr>
            <w:tcW w:w="3477" w:type="dxa"/>
            <w:vMerge w:val="restart"/>
          </w:tcPr>
          <w:p w14:paraId="13328B71" w14:textId="77777777" w:rsidR="009713E1" w:rsidRDefault="009713E1" w:rsidP="009713E1">
            <w:pPr>
              <w:rPr>
                <w:lang w:val="fr-FR"/>
              </w:rPr>
            </w:pPr>
            <w:r>
              <w:rPr>
                <w:lang w:val="fr-FR"/>
              </w:rPr>
              <w:t>bipolar knapping, cultivars de plantes sauvages</w:t>
            </w:r>
          </w:p>
        </w:tc>
      </w:tr>
      <w:tr w:rsidR="009713E1" w14:paraId="1CF46863" w14:textId="77777777" w:rsidTr="009713E1">
        <w:trPr>
          <w:jc w:val="center"/>
        </w:trPr>
        <w:tc>
          <w:tcPr>
            <w:tcW w:w="976" w:type="dxa"/>
          </w:tcPr>
          <w:p w14:paraId="71A6DC14" w14:textId="77777777" w:rsidR="009713E1" w:rsidRPr="00C35EA7" w:rsidRDefault="009713E1" w:rsidP="009713E1">
            <w:pPr>
              <w:rPr>
                <w:lang w:val="fr-FR"/>
              </w:rPr>
            </w:pPr>
            <w:r w:rsidRPr="00C35EA7">
              <w:rPr>
                <w:lang w:val="fr-FR"/>
              </w:rPr>
              <w:t>2</w:t>
            </w:r>
          </w:p>
        </w:tc>
        <w:tc>
          <w:tcPr>
            <w:tcW w:w="1110" w:type="dxa"/>
            <w:vMerge/>
            <w:vAlign w:val="center"/>
          </w:tcPr>
          <w:p w14:paraId="2955CE66" w14:textId="77777777" w:rsidR="009713E1" w:rsidRPr="00C35EA7" w:rsidRDefault="009713E1" w:rsidP="009713E1">
            <w:pPr>
              <w:rPr>
                <w:lang w:val="fr-FR"/>
              </w:rPr>
            </w:pPr>
          </w:p>
        </w:tc>
        <w:tc>
          <w:tcPr>
            <w:tcW w:w="3477" w:type="dxa"/>
            <w:vMerge/>
          </w:tcPr>
          <w:p w14:paraId="5BDBDE85" w14:textId="77777777" w:rsidR="009713E1" w:rsidRPr="00C35EA7" w:rsidRDefault="009713E1" w:rsidP="009713E1">
            <w:pPr>
              <w:rPr>
                <w:lang w:val="fr-FR"/>
              </w:rPr>
            </w:pPr>
          </w:p>
        </w:tc>
      </w:tr>
      <w:tr w:rsidR="009713E1" w14:paraId="36D38DF1" w14:textId="77777777" w:rsidTr="009713E1">
        <w:trPr>
          <w:jc w:val="center"/>
        </w:trPr>
        <w:tc>
          <w:tcPr>
            <w:tcW w:w="976" w:type="dxa"/>
          </w:tcPr>
          <w:p w14:paraId="67557029" w14:textId="77777777" w:rsidR="009713E1" w:rsidRPr="00C35EA7" w:rsidRDefault="009713E1" w:rsidP="009713E1">
            <w:pPr>
              <w:rPr>
                <w:lang w:val="fr-FR"/>
              </w:rPr>
            </w:pPr>
            <w:r w:rsidRPr="00C35EA7">
              <w:rPr>
                <w:lang w:val="fr-FR"/>
              </w:rPr>
              <w:t>1</w:t>
            </w:r>
          </w:p>
        </w:tc>
        <w:tc>
          <w:tcPr>
            <w:tcW w:w="1110" w:type="dxa"/>
            <w:vAlign w:val="center"/>
          </w:tcPr>
          <w:p w14:paraId="53BCB8B3" w14:textId="77777777" w:rsidR="009713E1" w:rsidRPr="00C35EA7" w:rsidRDefault="009713E1" w:rsidP="009713E1">
            <w:pPr>
              <w:rPr>
                <w:lang w:val="fr-FR"/>
              </w:rPr>
            </w:pPr>
            <w:r>
              <w:rPr>
                <w:lang w:val="fr-FR"/>
              </w:rPr>
              <w:t>LPPNA</w:t>
            </w:r>
          </w:p>
        </w:tc>
        <w:tc>
          <w:tcPr>
            <w:tcW w:w="3477" w:type="dxa"/>
          </w:tcPr>
          <w:p w14:paraId="0A0682C6" w14:textId="77777777" w:rsidR="009713E1" w:rsidRDefault="009713E1" w:rsidP="009713E1">
            <w:pPr>
              <w:rPr>
                <w:lang w:val="fr-FR"/>
              </w:rPr>
            </w:pPr>
          </w:p>
        </w:tc>
      </w:tr>
    </w:tbl>
    <w:p w14:paraId="6CF9303D" w14:textId="77777777" w:rsidR="009713E1" w:rsidRPr="009713E1" w:rsidRDefault="009713E1" w:rsidP="00242C0F">
      <w:pPr>
        <w:rPr>
          <w:lang w:val="fr-FR"/>
        </w:rPr>
      </w:pPr>
      <w:r>
        <w:rPr>
          <w:lang w:val="fr-FR"/>
        </w:rPr>
        <w:lastRenderedPageBreak/>
        <w:t>(BIB Fiona Pichon)</w:t>
      </w:r>
    </w:p>
    <w:p w14:paraId="2EBC7E43" w14:textId="77777777" w:rsidR="003D1441" w:rsidRDefault="003D1441" w:rsidP="00242C0F">
      <w:pPr>
        <w:rPr>
          <w:lang w:val="fr-FR"/>
        </w:rPr>
      </w:pPr>
    </w:p>
    <w:p w14:paraId="10448B9D" w14:textId="2A675283" w:rsidR="00E91560" w:rsidRDefault="00927EBD" w:rsidP="00E91560">
      <w:pPr>
        <w:pStyle w:val="Heading2"/>
      </w:pPr>
      <w:r>
        <w:t>é</w:t>
      </w:r>
      <w:r w:rsidR="00E91560">
        <w:t>conomie</w:t>
      </w:r>
    </w:p>
    <w:p w14:paraId="30ACAD26" w14:textId="77777777" w:rsidR="00FF513D" w:rsidRPr="0032190F" w:rsidRDefault="00E91560" w:rsidP="00242C0F">
      <w:pPr>
        <w:rPr>
          <w:lang w:val="fr-FR"/>
        </w:rPr>
      </w:pPr>
      <w:r>
        <w:rPr>
          <w:lang w:val="fr-FR"/>
        </w:rPr>
        <w:t>Site sur le c</w:t>
      </w:r>
      <w:r w:rsidRPr="0032190F">
        <w:rPr>
          <w:lang w:val="fr-FR"/>
        </w:rPr>
        <w:t>ours moyen de l’Euphrate, région avec beaucoup de ripiscine (végétation de zone marécageuse), steppes parsemée de graminées sauvages, de pistachier,…</w:t>
      </w:r>
      <w:r>
        <w:rPr>
          <w:lang w:val="fr-FR"/>
        </w:rPr>
        <w:t>(BIB ?) L</w:t>
      </w:r>
      <w:r w:rsidR="00FF513D" w:rsidRPr="0032190F">
        <w:rPr>
          <w:lang w:val="fr-FR"/>
        </w:rPr>
        <w:t>’étude des restes de faune montre :</w:t>
      </w:r>
    </w:p>
    <w:p w14:paraId="6B7B5D99" w14:textId="04A7539D" w:rsidR="00FF513D" w:rsidRPr="0032190F" w:rsidRDefault="00FF513D" w:rsidP="00242C0F">
      <w:pPr>
        <w:numPr>
          <w:ilvl w:val="0"/>
          <w:numId w:val="2"/>
        </w:numPr>
        <w:rPr>
          <w:lang w:val="fr-FR"/>
        </w:rPr>
      </w:pPr>
      <w:r w:rsidRPr="0032190F">
        <w:rPr>
          <w:lang w:val="fr-FR"/>
        </w:rPr>
        <w:t xml:space="preserve">Un changement progressif de l’économie de subsistance qui passe de </w:t>
      </w:r>
      <w:r w:rsidRPr="0032190F">
        <w:rPr>
          <w:i/>
          <w:lang w:val="fr-FR"/>
        </w:rPr>
        <w:t>Gazella</w:t>
      </w:r>
      <w:r w:rsidRPr="0032190F">
        <w:rPr>
          <w:lang w:val="fr-FR"/>
        </w:rPr>
        <w:t xml:space="preserve">, à </w:t>
      </w:r>
      <w:r w:rsidRPr="0032190F">
        <w:rPr>
          <w:i/>
          <w:lang w:val="fr-FR"/>
        </w:rPr>
        <w:t>Bos</w:t>
      </w:r>
      <w:r w:rsidRPr="0032190F">
        <w:rPr>
          <w:lang w:val="fr-FR"/>
        </w:rPr>
        <w:t xml:space="preserve">. Le basculement est arbitrairement fixé au début du </w:t>
      </w:r>
      <w:hyperlink r:id="rId596" w:anchor="Cul_Mureybetien" w:history="1">
        <w:r w:rsidR="0021522F" w:rsidRPr="0032190F">
          <w:rPr>
            <w:rStyle w:val="Hyperlink"/>
            <w:lang w:val="fr-FR"/>
          </w:rPr>
          <w:t>Mureybet</w:t>
        </w:r>
      </w:hyperlink>
      <w:r w:rsidRPr="0032190F">
        <w:rPr>
          <w:lang w:val="fr-FR"/>
        </w:rPr>
        <w:t xml:space="preserve"> III A / B</w:t>
      </w:r>
    </w:p>
    <w:p w14:paraId="76C2ABC4" w14:textId="77777777" w:rsidR="00FF513D" w:rsidRDefault="00FF513D" w:rsidP="00242C0F">
      <w:pPr>
        <w:numPr>
          <w:ilvl w:val="0"/>
          <w:numId w:val="2"/>
        </w:numPr>
        <w:rPr>
          <w:lang w:val="fr-FR"/>
        </w:rPr>
      </w:pPr>
      <w:r w:rsidRPr="0032190F">
        <w:rPr>
          <w:lang w:val="fr-FR"/>
        </w:rPr>
        <w:t>La chasse aux oiseaux est orientée, au PPNB Ancien, principalement vers les oiseaux résidents et non plus migrateurs. Les populations sont de + en + centrées sur leur territoire et sur une économie agricole (baisse des ressources provenant de la chasse).</w:t>
      </w:r>
    </w:p>
    <w:p w14:paraId="254481B4" w14:textId="77777777" w:rsidR="00E91560" w:rsidRDefault="00E91560" w:rsidP="00E91560">
      <w:pPr>
        <w:rPr>
          <w:lang w:val="fr-FR"/>
        </w:rPr>
      </w:pPr>
    </w:p>
    <w:p w14:paraId="5030A7D6" w14:textId="77777777" w:rsidR="00E91560" w:rsidRDefault="00E91560" w:rsidP="00E91560">
      <w:pPr>
        <w:pStyle w:val="Heading2"/>
      </w:pPr>
      <w:bookmarkStart w:id="320" w:name="Sit_Djade_spat"/>
      <w:r>
        <w:t>Habitat</w:t>
      </w:r>
    </w:p>
    <w:bookmarkEnd w:id="320"/>
    <w:p w14:paraId="75A3A796" w14:textId="77777777" w:rsidR="00E91560" w:rsidRDefault="00E91560" w:rsidP="00E91560">
      <w:pPr>
        <w:rPr>
          <w:lang w:val="fr-FR"/>
        </w:rPr>
      </w:pPr>
    </w:p>
    <w:p w14:paraId="22612672" w14:textId="77777777" w:rsidR="00E91560" w:rsidRDefault="00E91560" w:rsidP="00E91560">
      <w:pPr>
        <w:rPr>
          <w:lang w:val="fr-FR"/>
        </w:rPr>
      </w:pPr>
      <w:r w:rsidRPr="0032190F">
        <w:rPr>
          <w:lang w:val="fr-FR"/>
        </w:rPr>
        <w:t>L'organisation interne du village est caractérisée par des maisons rectangulaires de petites dimensions, séparées les unes des autres par des espaces ouverts</w:t>
      </w:r>
      <w:r>
        <w:rPr>
          <w:lang w:val="fr-FR"/>
        </w:rPr>
        <w:t xml:space="preserve"> (BIB ?)</w:t>
      </w:r>
    </w:p>
    <w:p w14:paraId="040CAE1F" w14:textId="77777777" w:rsidR="00E91560" w:rsidRPr="009713E1" w:rsidRDefault="00E91560" w:rsidP="00E91560">
      <w:pPr>
        <w:jc w:val="both"/>
      </w:pPr>
      <w:r w:rsidRPr="0032190F">
        <w:rPr>
          <w:lang w:val="fr-FR"/>
        </w:rPr>
        <w:t xml:space="preserve">L’architecture : Dans le site un bâtiment circulaire, semi enterré et de dimensions supérieure aux maisons carrées construites sur le sol. C)’est un bâtiment collectif (comparable à </w:t>
      </w:r>
      <w:hyperlink w:anchor="Sit_Jerf_Ahmar" w:history="1">
        <w:r w:rsidRPr="0032190F">
          <w:rPr>
            <w:rStyle w:val="Hyperlink"/>
            <w:lang w:val="fr-FR"/>
          </w:rPr>
          <w:t>Jerf el Armar</w:t>
        </w:r>
      </w:hyperlink>
      <w:r w:rsidRPr="0032190F">
        <w:rPr>
          <w:lang w:val="fr-FR"/>
        </w:rPr>
        <w:t xml:space="preserve">, </w:t>
      </w:r>
      <w:hyperlink w:anchor="Sit_Mureybet" w:history="1">
        <w:r w:rsidRPr="0032190F">
          <w:rPr>
            <w:rStyle w:val="Hyperlink"/>
            <w:lang w:val="fr-FR"/>
          </w:rPr>
          <w:t>Mureybet</w:t>
        </w:r>
      </w:hyperlink>
      <w:r w:rsidRPr="0032190F">
        <w:rPr>
          <w:lang w:val="fr-FR"/>
        </w:rPr>
        <w:t xml:space="preserve">). Ce bâtiment affecte la forme d’un bucrane. Une succession de maisons, au même endroit, Les </w:t>
      </w:r>
      <w:r w:rsidRPr="0032190F">
        <w:rPr>
          <w:i/>
          <w:lang w:val="fr-FR"/>
        </w:rPr>
        <w:t>grill plan</w:t>
      </w:r>
      <w:r w:rsidRPr="0032190F">
        <w:rPr>
          <w:lang w:val="fr-FR"/>
        </w:rPr>
        <w:t xml:space="preserve"> ont certainement eu comme fonction de servir de support de séchage pour les matériaux de construction (toiture, …) diverses observations ethnographique le suggère.</w:t>
      </w:r>
      <w:r>
        <w:rPr>
          <w:lang w:val="fr-FR"/>
        </w:rPr>
        <w:t>(BIB ?)</w:t>
      </w:r>
      <w:r w:rsidR="009713E1">
        <w:rPr>
          <w:lang w:val="fr-FR"/>
        </w:rPr>
        <w:t xml:space="preserve"> </w:t>
      </w:r>
      <w:r w:rsidR="009713E1" w:rsidRPr="009713E1">
        <w:t>Les grid plans sont des bedding structures (architecture, basketery) (BIB Fiona Pichon)</w:t>
      </w:r>
    </w:p>
    <w:p w14:paraId="75809268" w14:textId="77777777" w:rsidR="00E91560" w:rsidRPr="009713E1" w:rsidRDefault="00E91560" w:rsidP="00E91560"/>
    <w:p w14:paraId="607D93FE" w14:textId="77777777" w:rsidR="00E326B9" w:rsidRDefault="00E326B9" w:rsidP="00E326B9">
      <w:pPr>
        <w:pStyle w:val="Heading3"/>
      </w:pPr>
      <w:bookmarkStart w:id="321" w:name="Sit_Djade_spat_MaisMort"/>
      <w:r>
        <w:t>Maison des morts</w:t>
      </w:r>
    </w:p>
    <w:bookmarkEnd w:id="321"/>
    <w:p w14:paraId="4CA36CFC" w14:textId="77777777" w:rsidR="00E326B9" w:rsidRDefault="00E326B9" w:rsidP="00E91560">
      <w:pPr>
        <w:rPr>
          <w:lang w:val="fr-FR"/>
        </w:rPr>
      </w:pPr>
    </w:p>
    <w:p w14:paraId="3498E719" w14:textId="4BE36059" w:rsidR="00FF513D" w:rsidRDefault="00E326B9" w:rsidP="00242C0F">
      <w:pPr>
        <w:rPr>
          <w:lang w:val="fr-FR"/>
        </w:rPr>
      </w:pPr>
      <w:r w:rsidRPr="0032190F">
        <w:rPr>
          <w:lang w:val="fr-FR"/>
        </w:rPr>
        <w:t>Maisons des Mort,</w:t>
      </w:r>
      <w:r w:rsidRPr="00E326B9">
        <w:rPr>
          <w:lang w:val="fr-FR"/>
        </w:rPr>
        <w:t xml:space="preserve"> </w:t>
      </w:r>
      <w:r>
        <w:rPr>
          <w:lang w:val="fr-FR"/>
        </w:rPr>
        <w:t>(BIB 2926)</w:t>
      </w:r>
      <w:r w:rsidRPr="0032190F">
        <w:rPr>
          <w:lang w:val="fr-FR"/>
        </w:rPr>
        <w:t xml:space="preserve"> dans les niveaux céramiques à montré 70 individus (comparable au </w:t>
      </w:r>
      <w:hyperlink r:id="rId597" w:anchor="Sit_Cayonu_spat_SkullB" w:history="1">
        <w:r w:rsidRPr="00E326B9">
          <w:rPr>
            <w:rStyle w:val="Hyperlink"/>
            <w:i/>
            <w:lang w:val="fr-FR"/>
          </w:rPr>
          <w:t>Skull Building</w:t>
        </w:r>
      </w:hyperlink>
      <w:r w:rsidRPr="0032190F">
        <w:rPr>
          <w:lang w:val="fr-FR"/>
        </w:rPr>
        <w:t xml:space="preserve"> de </w:t>
      </w:r>
      <w:hyperlink r:id="rId598" w:anchor="Sit_Cayonu" w:history="1">
        <w:r>
          <w:rPr>
            <w:rStyle w:val="Hyperlink"/>
            <w:lang w:val="fr-FR"/>
          </w:rPr>
          <w:t>C</w:t>
        </w:r>
        <w:r w:rsidRPr="009F1939">
          <w:rPr>
            <w:rStyle w:val="Hyperlink"/>
            <w:lang w:val="fr-FR"/>
          </w:rPr>
          <w:t>ay</w:t>
        </w:r>
        <w:r>
          <w:rPr>
            <w:rStyle w:val="Hyperlink"/>
            <w:lang w:val="fr-FR"/>
          </w:rPr>
          <w:t>o</w:t>
        </w:r>
        <w:r w:rsidRPr="009F1939">
          <w:rPr>
            <w:rStyle w:val="Hyperlink"/>
            <w:lang w:val="fr-FR"/>
          </w:rPr>
          <w:t>n</w:t>
        </w:r>
        <w:r>
          <w:rPr>
            <w:rStyle w:val="Hyperlink"/>
            <w:lang w:val="fr-FR"/>
          </w:rPr>
          <w:t>u</w:t>
        </w:r>
      </w:hyperlink>
      <w:r w:rsidR="00A33C56">
        <w:rPr>
          <w:lang w:val="fr-FR"/>
        </w:rPr>
        <w:t xml:space="preserve">) (BIB ?) Regroupe les squelettes sans crânes. Ces derniers sont enterrés sous le sols des maisons individuelles (v. </w:t>
      </w:r>
      <w:hyperlink r:id="rId599" w:anchor="Sit_Jerf_Ahmar_spat_EA53" w:history="1">
        <w:r w:rsidR="00A33C56" w:rsidRPr="00A33C56">
          <w:rPr>
            <w:rStyle w:val="Hyperlink"/>
            <w:lang w:val="fr-FR"/>
          </w:rPr>
          <w:t>E</w:t>
        </w:r>
        <w:r w:rsidR="00A33C56">
          <w:rPr>
            <w:rStyle w:val="Hyperlink"/>
            <w:lang w:val="fr-FR"/>
          </w:rPr>
          <w:t>A 53</w:t>
        </w:r>
      </w:hyperlink>
      <w:r w:rsidR="00A33C56">
        <w:rPr>
          <w:lang w:val="fr-FR"/>
        </w:rPr>
        <w:t xml:space="preserve"> à Jerf el Ahmar)</w:t>
      </w:r>
      <w:r w:rsidR="00A33C56" w:rsidRPr="00A33C56">
        <w:rPr>
          <w:lang w:val="fr-FR"/>
        </w:rPr>
        <w:t xml:space="preserve"> (BIB 3389)</w:t>
      </w:r>
    </w:p>
    <w:p w14:paraId="68E684F8" w14:textId="77777777" w:rsidR="00A33C56" w:rsidRDefault="00A33C56" w:rsidP="00242C0F">
      <w:pPr>
        <w:rPr>
          <w:lang w:val="fr-FR"/>
        </w:rPr>
      </w:pPr>
    </w:p>
    <w:p w14:paraId="6E880498" w14:textId="77777777" w:rsidR="00E91560" w:rsidRDefault="00A33C56" w:rsidP="00E91560">
      <w:pPr>
        <w:pStyle w:val="Heading2"/>
      </w:pPr>
      <w:r>
        <w:t>a</w:t>
      </w:r>
      <w:r w:rsidR="00E91560">
        <w:t>rt</w:t>
      </w:r>
    </w:p>
    <w:p w14:paraId="732527A3" w14:textId="77777777" w:rsidR="00E91560" w:rsidRDefault="00E91560" w:rsidP="00242C0F">
      <w:pPr>
        <w:rPr>
          <w:lang w:val="fr-FR"/>
        </w:rPr>
      </w:pPr>
    </w:p>
    <w:p w14:paraId="736E921F" w14:textId="77777777" w:rsidR="00E91560" w:rsidRDefault="00E91560" w:rsidP="00E91560">
      <w:pPr>
        <w:pStyle w:val="Heading3"/>
      </w:pPr>
      <w:r>
        <w:t>bucranes</w:t>
      </w:r>
    </w:p>
    <w:p w14:paraId="73E89D7A" w14:textId="77777777" w:rsidR="00E91560" w:rsidRDefault="00E91560" w:rsidP="00242C0F">
      <w:pPr>
        <w:rPr>
          <w:lang w:val="fr-FR"/>
        </w:rPr>
      </w:pPr>
    </w:p>
    <w:p w14:paraId="3DEE5904" w14:textId="3756D53D" w:rsidR="00E91560" w:rsidRDefault="00000000" w:rsidP="00E91560">
      <w:pPr>
        <w:pStyle w:val="PlainText"/>
        <w:jc w:val="both"/>
        <w:rPr>
          <w:rFonts w:ascii="Times New Roman" w:hAnsi="Times New Roman" w:cs="Times New Roman"/>
          <w:sz w:val="24"/>
          <w:szCs w:val="24"/>
          <w:lang w:val="fr-FR"/>
        </w:rPr>
      </w:pPr>
      <w:hyperlink r:id="rId600" w:anchor="Cul_PPN_dep_bucran" w:history="1">
        <w:r w:rsidR="00E91560" w:rsidRPr="00A3705E">
          <w:rPr>
            <w:rStyle w:val="Hyperlink"/>
            <w:rFonts w:ascii="Times New Roman" w:hAnsi="Times New Roman" w:cs="Times New Roman"/>
            <w:sz w:val="24"/>
            <w:szCs w:val="24"/>
            <w:lang w:val="fr-FR"/>
          </w:rPr>
          <w:t>Dépôts de bucrânes d'auroch</w:t>
        </w:r>
      </w:hyperlink>
      <w:r w:rsidR="00E91560">
        <w:rPr>
          <w:rFonts w:ascii="Times New Roman" w:hAnsi="Times New Roman" w:cs="Times New Roman"/>
          <w:sz w:val="24"/>
          <w:szCs w:val="24"/>
          <w:lang w:val="fr-FR"/>
        </w:rPr>
        <w:t xml:space="preserve"> datés entre 9500 et 8200 BC (BIB 2733) </w:t>
      </w:r>
    </w:p>
    <w:p w14:paraId="7BD9C67E" w14:textId="77777777" w:rsidR="00E91560" w:rsidRDefault="00E91560" w:rsidP="00242C0F">
      <w:pPr>
        <w:rPr>
          <w:lang w:val="fr-FR"/>
        </w:rPr>
      </w:pPr>
    </w:p>
    <w:p w14:paraId="6CA0BA05" w14:textId="77777777" w:rsidR="00E91560" w:rsidRDefault="00E91560" w:rsidP="00E91560">
      <w:pPr>
        <w:pStyle w:val="Heading3"/>
      </w:pPr>
      <w:r>
        <w:t>peintures</w:t>
      </w:r>
    </w:p>
    <w:p w14:paraId="6D0D4188" w14:textId="77777777" w:rsidR="005F3DA6" w:rsidRDefault="003D1441" w:rsidP="00E91560">
      <w:pPr>
        <w:jc w:val="both"/>
        <w:rPr>
          <w:lang w:val="fr-FR"/>
        </w:rPr>
      </w:pPr>
      <w:r>
        <w:rPr>
          <w:lang w:val="fr-FR"/>
        </w:rPr>
        <w:t>L</w:t>
      </w:r>
      <w:r w:rsidR="00FF513D" w:rsidRPr="0032190F">
        <w:rPr>
          <w:lang w:val="fr-FR"/>
        </w:rPr>
        <w:t xml:space="preserve">es plus anciennes peintures jamais découvertes au Proche Orient. Daté du </w:t>
      </w:r>
      <w:r w:rsidR="00A33C56">
        <w:rPr>
          <w:lang w:val="fr-FR"/>
        </w:rPr>
        <w:t>9e</w:t>
      </w:r>
      <w:r w:rsidR="00FF513D" w:rsidRPr="0032190F">
        <w:rPr>
          <w:lang w:val="fr-FR"/>
        </w:rPr>
        <w:t xml:space="preserve"> millénaire avant notre ère, ce décor peint, rouge, noir et blanc appartient à un bâtiment probablement communautaire dont la forme générale rappelle celle d'un bucrane d'aurochs. Retrouvée sur 1m80 de haut, elles plaident pour un abandon rapide et </w:t>
      </w:r>
      <w:r w:rsidR="00E91560">
        <w:rPr>
          <w:lang w:val="fr-FR"/>
        </w:rPr>
        <w:t>un rite de clôture de la maison (BIB ?)</w:t>
      </w:r>
    </w:p>
    <w:p w14:paraId="3097F804" w14:textId="77777777" w:rsidR="005F3DA6" w:rsidRPr="003E2603" w:rsidRDefault="005F3DA6" w:rsidP="00242C0F">
      <w:pPr>
        <w:rPr>
          <w:lang w:val="fr-FR"/>
        </w:rPr>
      </w:pPr>
    </w:p>
    <w:p w14:paraId="511283CC" w14:textId="77777777" w:rsidR="002A4246" w:rsidRDefault="00E91560" w:rsidP="00E91560">
      <w:pPr>
        <w:pStyle w:val="Heading3"/>
      </w:pPr>
      <w:r>
        <w:t>statuettes</w:t>
      </w:r>
    </w:p>
    <w:p w14:paraId="4E571ADA" w14:textId="77777777" w:rsidR="00E91560" w:rsidRDefault="002A4246" w:rsidP="00E91560">
      <w:pPr>
        <w:jc w:val="both"/>
        <w:rPr>
          <w:lang w:val="fr-FR"/>
        </w:rPr>
      </w:pPr>
      <w:r>
        <w:rPr>
          <w:lang w:val="fr-FR"/>
        </w:rPr>
        <w:t>Pour la fin du PPNA (ca. 8760-8000 BC, phase I du site) deux figurines humaines avec des traits schématiques ont été trouvées dans le le bâtiment aux peintures (BIB 2600)</w:t>
      </w:r>
      <w:r w:rsidR="00E91560">
        <w:rPr>
          <w:lang w:val="fr-FR"/>
        </w:rPr>
        <w:t xml:space="preserve"> </w:t>
      </w:r>
    </w:p>
    <w:p w14:paraId="7EADECB1" w14:textId="193C0204" w:rsidR="00B80BE8" w:rsidRDefault="00B80BE8" w:rsidP="00E91560">
      <w:pPr>
        <w:jc w:val="both"/>
        <w:rPr>
          <w:lang w:val="fr-FR"/>
        </w:rPr>
      </w:pPr>
      <w:r>
        <w:rPr>
          <w:lang w:val="fr-FR"/>
        </w:rPr>
        <w:t>Figurines anthropomorphes faites sur phalanges d'</w:t>
      </w:r>
      <w:r w:rsidRPr="00B80BE8">
        <w:rPr>
          <w:i/>
          <w:lang w:val="fr-FR"/>
        </w:rPr>
        <w:t xml:space="preserve">Equus </w:t>
      </w:r>
      <w:r>
        <w:rPr>
          <w:lang w:val="fr-FR"/>
        </w:rPr>
        <w:t xml:space="preserve">datées du EPPNB (8700-8200 BC), v. </w:t>
      </w:r>
      <w:hyperlink r:id="rId601" w:anchor="Sit_Mureybet" w:history="1">
        <w:r w:rsidRPr="00B80BE8">
          <w:rPr>
            <w:rStyle w:val="Hyperlink"/>
            <w:lang w:val="fr-FR"/>
          </w:rPr>
          <w:t>Mureybet</w:t>
        </w:r>
      </w:hyperlink>
      <w:r>
        <w:rPr>
          <w:lang w:val="fr-FR"/>
        </w:rPr>
        <w:t xml:space="preserve"> (BIB 2735)</w:t>
      </w:r>
    </w:p>
    <w:p w14:paraId="715E37C9" w14:textId="77777777" w:rsidR="00A3705E" w:rsidRDefault="00A3705E" w:rsidP="00242C0F">
      <w:pPr>
        <w:jc w:val="both"/>
        <w:rPr>
          <w:lang w:val="fr-FR"/>
        </w:rPr>
      </w:pPr>
    </w:p>
    <w:p w14:paraId="468F1307" w14:textId="77777777" w:rsidR="00E91560" w:rsidRDefault="00E91560" w:rsidP="00E91560">
      <w:pPr>
        <w:pStyle w:val="Heading2"/>
      </w:pPr>
      <w:r>
        <w:lastRenderedPageBreak/>
        <w:t>Abandon</w:t>
      </w:r>
    </w:p>
    <w:p w14:paraId="79D9DADE" w14:textId="77777777" w:rsidR="00E91560" w:rsidRDefault="00E91560" w:rsidP="00242C0F">
      <w:pPr>
        <w:jc w:val="both"/>
        <w:rPr>
          <w:lang w:val="fr-FR"/>
        </w:rPr>
      </w:pPr>
    </w:p>
    <w:p w14:paraId="35AE62FF" w14:textId="77777777" w:rsidR="00E91560" w:rsidRDefault="00E91560" w:rsidP="00242C0F">
      <w:pPr>
        <w:jc w:val="both"/>
        <w:rPr>
          <w:lang w:val="fr-FR"/>
        </w:rPr>
      </w:pPr>
      <w:r w:rsidRPr="0032190F">
        <w:rPr>
          <w:lang w:val="fr-FR"/>
        </w:rPr>
        <w:t>Une occupation du Néolithique final (pré-Halaf) est présente sur une partie du tell, un cimetière du Bronze ancien marquant sa dernière utilisation</w:t>
      </w:r>
      <w:r>
        <w:rPr>
          <w:lang w:val="fr-FR"/>
        </w:rPr>
        <w:t xml:space="preserve"> (BIB ?)</w:t>
      </w:r>
    </w:p>
    <w:p w14:paraId="7E189D49" w14:textId="77777777" w:rsidR="00A33C56" w:rsidRDefault="00A33C56" w:rsidP="00242C0F">
      <w:pPr>
        <w:jc w:val="both"/>
        <w:rPr>
          <w:lang w:val="fr-FR"/>
        </w:rPr>
      </w:pPr>
    </w:p>
    <w:p w14:paraId="1156F2C2" w14:textId="77777777" w:rsidR="00A33C56" w:rsidRPr="003A2BE3" w:rsidRDefault="00A33C56" w:rsidP="00A33C56">
      <w:pPr>
        <w:pStyle w:val="Heading1"/>
      </w:pPr>
      <w:bookmarkStart w:id="322" w:name="Sit_Hallan_Cemi"/>
      <w:r w:rsidRPr="003A2BE3">
        <w:t>HALLAN CEMI</w:t>
      </w:r>
    </w:p>
    <w:bookmarkEnd w:id="322"/>
    <w:p w14:paraId="4FABAC0E" w14:textId="77777777" w:rsidR="00A33C56" w:rsidRPr="003A2BE3" w:rsidRDefault="00A33C56" w:rsidP="00242C0F">
      <w:pPr>
        <w:jc w:val="both"/>
        <w:rPr>
          <w:sz w:val="20"/>
          <w:lang w:val="fr-FR"/>
        </w:rPr>
      </w:pPr>
      <w:r w:rsidRPr="003A2BE3">
        <w:rPr>
          <w:sz w:val="20"/>
          <w:lang w:val="fr-FR"/>
        </w:rPr>
        <w:t>Hallan Cemi, Hallan çemi</w:t>
      </w:r>
    </w:p>
    <w:p w14:paraId="07F47C0B" w14:textId="77777777" w:rsidR="00A33C56" w:rsidRPr="003A2BE3" w:rsidRDefault="00A33C56" w:rsidP="00242C0F">
      <w:pPr>
        <w:jc w:val="both"/>
        <w:rPr>
          <w:lang w:val="fr-FR"/>
        </w:rPr>
      </w:pPr>
    </w:p>
    <w:p w14:paraId="49475523" w14:textId="77777777" w:rsidR="00A33C56" w:rsidRDefault="00A33C56" w:rsidP="00242C0F">
      <w:pPr>
        <w:jc w:val="both"/>
        <w:rPr>
          <w:lang w:val="fr-FR"/>
        </w:rPr>
      </w:pPr>
      <w:r w:rsidRPr="00A33C56">
        <w:rPr>
          <w:lang w:val="fr-FR"/>
        </w:rPr>
        <w:t>Batons polis à extrémité sculptée en ronde bosse appelant les stèles aux vautours de Jerf el Ahmar(BIB 3389)</w:t>
      </w:r>
    </w:p>
    <w:p w14:paraId="509A00D2" w14:textId="77777777" w:rsidR="00A33C56" w:rsidRDefault="00A33C56" w:rsidP="00242C0F">
      <w:pPr>
        <w:jc w:val="both"/>
        <w:rPr>
          <w:lang w:val="fr-FR"/>
        </w:rPr>
      </w:pPr>
    </w:p>
    <w:p w14:paraId="3F1E61B7" w14:textId="77777777" w:rsidR="00A33C56" w:rsidRDefault="00A33C56" w:rsidP="00A33C56">
      <w:pPr>
        <w:pStyle w:val="Heading2"/>
      </w:pPr>
      <w:r>
        <w:t>répartition spatiale</w:t>
      </w:r>
    </w:p>
    <w:p w14:paraId="0B9772C4" w14:textId="77777777" w:rsidR="00A33C56" w:rsidRDefault="00A33C56" w:rsidP="00242C0F">
      <w:pPr>
        <w:jc w:val="both"/>
        <w:rPr>
          <w:lang w:val="fr-FR"/>
        </w:rPr>
      </w:pPr>
    </w:p>
    <w:p w14:paraId="4C1A6F0B" w14:textId="77777777" w:rsidR="00A33C56" w:rsidRDefault="00A33C56" w:rsidP="00A33C56">
      <w:pPr>
        <w:pStyle w:val="Heading3"/>
      </w:pPr>
      <w:r w:rsidRPr="00A33C56">
        <w:t>Public Building</w:t>
      </w:r>
    </w:p>
    <w:p w14:paraId="2D22C86C" w14:textId="77777777" w:rsidR="00A33C56" w:rsidRDefault="00A33C56" w:rsidP="00A33C56">
      <w:pPr>
        <w:rPr>
          <w:lang w:val="fr-FR" w:eastAsia="fr-FR"/>
        </w:rPr>
      </w:pPr>
    </w:p>
    <w:p w14:paraId="2A6F9F64" w14:textId="77777777" w:rsidR="00A33C56" w:rsidRPr="00A33C56" w:rsidRDefault="00A33C56" w:rsidP="00A33C56">
      <w:pPr>
        <w:rPr>
          <w:lang w:val="fr-FR" w:eastAsia="fr-FR"/>
        </w:rPr>
      </w:pPr>
      <w:r>
        <w:rPr>
          <w:lang w:val="fr-FR" w:eastAsia="fr-FR"/>
        </w:rPr>
        <w:t xml:space="preserve">Crane entier d'auroch </w:t>
      </w:r>
      <w:r w:rsidRPr="00A33C56">
        <w:rPr>
          <w:lang w:val="fr-FR"/>
        </w:rPr>
        <w:t>(BIB 3389)</w:t>
      </w:r>
    </w:p>
    <w:p w14:paraId="17429619" w14:textId="77777777" w:rsidR="00FF513D" w:rsidRPr="00A33C56" w:rsidRDefault="00FF513D" w:rsidP="00242C0F">
      <w:pPr>
        <w:rPr>
          <w:lang w:val="fr-FR"/>
        </w:rPr>
      </w:pPr>
    </w:p>
    <w:p w14:paraId="7084FD98" w14:textId="77777777" w:rsidR="00BC502C" w:rsidRPr="00426FF9" w:rsidRDefault="00BC502C" w:rsidP="00426FF9">
      <w:pPr>
        <w:pStyle w:val="Heading1"/>
        <w:rPr>
          <w:lang w:val="es-ES"/>
        </w:rPr>
      </w:pPr>
      <w:bookmarkStart w:id="323" w:name="Sit_Jerf_Ahmar"/>
      <w:r w:rsidRPr="00426FF9">
        <w:rPr>
          <w:lang w:val="es-ES"/>
        </w:rPr>
        <w:t>JERF EL AHMAR</w:t>
      </w:r>
    </w:p>
    <w:bookmarkEnd w:id="323"/>
    <w:p w14:paraId="3901991E" w14:textId="77777777" w:rsidR="00BC502C" w:rsidRPr="00A33C56" w:rsidRDefault="002A4246" w:rsidP="00242C0F">
      <w:pPr>
        <w:rPr>
          <w:sz w:val="20"/>
          <w:lang w:val="es-ES"/>
        </w:rPr>
      </w:pPr>
      <w:r w:rsidRPr="00A33C56">
        <w:rPr>
          <w:sz w:val="20"/>
          <w:lang w:val="es-ES"/>
        </w:rPr>
        <w:t>Jerf Ahmar</w:t>
      </w:r>
      <w:r w:rsidR="00626634" w:rsidRPr="00A33C56">
        <w:rPr>
          <w:sz w:val="20"/>
          <w:lang w:val="es-ES"/>
        </w:rPr>
        <w:t>, Jerf el Ahmar</w:t>
      </w:r>
      <w:r w:rsidR="00A33C56">
        <w:rPr>
          <w:sz w:val="20"/>
          <w:lang w:val="es-ES"/>
        </w:rPr>
        <w:t>, Jeff Ahmar</w:t>
      </w:r>
    </w:p>
    <w:p w14:paraId="0D5BF921" w14:textId="77777777" w:rsidR="002A4246" w:rsidRPr="00A13245" w:rsidRDefault="002A4246" w:rsidP="00242C0F">
      <w:pPr>
        <w:rPr>
          <w:lang w:val="es-ES"/>
        </w:rPr>
      </w:pPr>
    </w:p>
    <w:p w14:paraId="1C7129AD" w14:textId="77777777" w:rsidR="00BC502C" w:rsidRPr="00BC502C" w:rsidRDefault="00BC502C" w:rsidP="00242C0F">
      <w:pPr>
        <w:jc w:val="both"/>
      </w:pPr>
      <w:r w:rsidRPr="0032190F">
        <w:rPr>
          <w:lang w:val="fr-FR"/>
        </w:rPr>
        <w:t>Le site de Jerf el Ahmar a une oc</w:t>
      </w:r>
      <w:r w:rsidR="00DD2C72" w:rsidRPr="0032190F">
        <w:rPr>
          <w:lang w:val="fr-FR"/>
        </w:rPr>
        <w:t>c</w:t>
      </w:r>
      <w:r w:rsidRPr="0032190F">
        <w:rPr>
          <w:lang w:val="fr-FR"/>
        </w:rPr>
        <w:t xml:space="preserve">upation entre 9200-8500 av est situé dans le Moyen-Euphrate (Syrie du Nord). Des fouilles de sauvetage (installation du barrage de Tichrine) sur </w:t>
      </w:r>
      <w:smartTag w:uri="urn:schemas-microsoft-com:office:smarttags" w:element="metricconverter">
        <w:smartTagPr>
          <w:attr w:name="ProductID" w:val="1ﾠ200 mﾲ"/>
        </w:smartTagPr>
        <w:r w:rsidRPr="0032190F">
          <w:rPr>
            <w:lang w:val="fr-FR"/>
          </w:rPr>
          <w:t>1</w:t>
        </w:r>
        <w:r w:rsidR="00077DF0" w:rsidRPr="0032190F">
          <w:rPr>
            <w:lang w:val="fr-FR"/>
          </w:rPr>
          <w:t> </w:t>
        </w:r>
        <w:r w:rsidRPr="0032190F">
          <w:rPr>
            <w:lang w:val="fr-FR"/>
          </w:rPr>
          <w:t>200 m²</w:t>
        </w:r>
      </w:smartTag>
      <w:r w:rsidRPr="0032190F">
        <w:rPr>
          <w:lang w:val="fr-FR"/>
        </w:rPr>
        <w:t xml:space="preserve"> entre 1995 et 1999 ont mis au jour la succession stratigraphique de 11 villages et 65 maisons fouillées. </w:t>
      </w:r>
      <w:r w:rsidRPr="00BC502C">
        <w:t xml:space="preserve">Deux tells : </w:t>
      </w:r>
    </w:p>
    <w:p w14:paraId="3C589EA6" w14:textId="77777777" w:rsidR="00BC502C" w:rsidRPr="00BC502C" w:rsidRDefault="00BC502C" w:rsidP="00242C0F"/>
    <w:tbl>
      <w:tblPr>
        <w:tblW w:w="5270" w:type="dxa"/>
        <w:tblInd w:w="20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27"/>
        <w:gridCol w:w="1737"/>
        <w:gridCol w:w="1069"/>
        <w:gridCol w:w="1737"/>
      </w:tblGrid>
      <w:tr w:rsidR="00BC502C" w:rsidRPr="00A3705E" w14:paraId="4E3B92C1" w14:textId="77777777" w:rsidTr="00A3705E">
        <w:tc>
          <w:tcPr>
            <w:tcW w:w="2464" w:type="dxa"/>
            <w:gridSpan w:val="2"/>
          </w:tcPr>
          <w:p w14:paraId="2ECB271D" w14:textId="77777777" w:rsidR="00BC502C" w:rsidRPr="00A3705E" w:rsidRDefault="00BC502C" w:rsidP="00242C0F">
            <w:pPr>
              <w:jc w:val="center"/>
              <w:rPr>
                <w:szCs w:val="20"/>
              </w:rPr>
            </w:pPr>
            <w:r w:rsidRPr="00A3705E">
              <w:rPr>
                <w:szCs w:val="20"/>
              </w:rPr>
              <w:t>Eminence Ouest</w:t>
            </w:r>
          </w:p>
        </w:tc>
        <w:tc>
          <w:tcPr>
            <w:tcW w:w="2806" w:type="dxa"/>
            <w:gridSpan w:val="2"/>
          </w:tcPr>
          <w:p w14:paraId="42A85116" w14:textId="77777777" w:rsidR="00BC502C" w:rsidRPr="00A3705E" w:rsidRDefault="00BC502C" w:rsidP="00242C0F">
            <w:pPr>
              <w:jc w:val="center"/>
              <w:rPr>
                <w:szCs w:val="20"/>
              </w:rPr>
            </w:pPr>
            <w:r w:rsidRPr="00A3705E">
              <w:rPr>
                <w:szCs w:val="20"/>
              </w:rPr>
              <w:t>Eminence Est</w:t>
            </w:r>
          </w:p>
        </w:tc>
      </w:tr>
      <w:tr w:rsidR="00BC502C" w:rsidRPr="00A3705E" w14:paraId="639346F4" w14:textId="77777777" w:rsidTr="00A3705E">
        <w:tc>
          <w:tcPr>
            <w:tcW w:w="727" w:type="dxa"/>
            <w:vAlign w:val="center"/>
          </w:tcPr>
          <w:p w14:paraId="5E79E72E" w14:textId="77777777" w:rsidR="00BC502C" w:rsidRPr="00A3705E" w:rsidRDefault="00BC502C" w:rsidP="00C8235B">
            <w:pPr>
              <w:jc w:val="center"/>
              <w:rPr>
                <w:szCs w:val="20"/>
              </w:rPr>
            </w:pPr>
            <w:r w:rsidRPr="00A3705E">
              <w:rPr>
                <w:szCs w:val="20"/>
              </w:rPr>
              <w:t>0, I</w:t>
            </w:r>
          </w:p>
        </w:tc>
        <w:tc>
          <w:tcPr>
            <w:tcW w:w="1737" w:type="dxa"/>
          </w:tcPr>
          <w:p w14:paraId="05A6AD3A" w14:textId="77777777" w:rsidR="00077DF0" w:rsidRPr="00A3705E" w:rsidRDefault="00BC502C" w:rsidP="00242C0F">
            <w:pPr>
              <w:rPr>
                <w:szCs w:val="20"/>
              </w:rPr>
            </w:pPr>
            <w:r w:rsidRPr="00A3705E">
              <w:rPr>
                <w:szCs w:val="20"/>
              </w:rPr>
              <w:t>Transition</w:t>
            </w:r>
          </w:p>
          <w:p w14:paraId="6650318E" w14:textId="2B90BF91" w:rsidR="00BC502C" w:rsidRPr="00A3705E" w:rsidRDefault="00000000" w:rsidP="00242C0F">
            <w:pPr>
              <w:rPr>
                <w:szCs w:val="20"/>
              </w:rPr>
            </w:pPr>
            <w:hyperlink r:id="rId602" w:anchor="Cul_PPNA" w:history="1">
              <w:r w:rsidR="00BC502C" w:rsidRPr="00A3705E">
                <w:rPr>
                  <w:rStyle w:val="Hyperlink"/>
                  <w:szCs w:val="20"/>
                </w:rPr>
                <w:t>PPNA</w:t>
              </w:r>
            </w:hyperlink>
            <w:r w:rsidR="00BC502C" w:rsidRPr="00A3705E">
              <w:rPr>
                <w:szCs w:val="20"/>
              </w:rPr>
              <w:t xml:space="preserve"> / </w:t>
            </w:r>
            <w:hyperlink r:id="rId603" w:anchor="Cul_PPNB" w:history="1">
              <w:r w:rsidR="00BC502C" w:rsidRPr="00A3705E">
                <w:rPr>
                  <w:rStyle w:val="Hyperlink"/>
                  <w:szCs w:val="20"/>
                </w:rPr>
                <w:t>PPNB</w:t>
              </w:r>
            </w:hyperlink>
          </w:p>
        </w:tc>
        <w:tc>
          <w:tcPr>
            <w:tcW w:w="1069" w:type="dxa"/>
            <w:vAlign w:val="center"/>
          </w:tcPr>
          <w:p w14:paraId="2D8A0A3A" w14:textId="77777777" w:rsidR="00BC502C" w:rsidRPr="00A3705E" w:rsidRDefault="00BC502C" w:rsidP="00C8235B">
            <w:pPr>
              <w:jc w:val="center"/>
              <w:rPr>
                <w:szCs w:val="20"/>
              </w:rPr>
            </w:pPr>
            <w:r w:rsidRPr="00A3705E">
              <w:rPr>
                <w:szCs w:val="20"/>
              </w:rPr>
              <w:t>-I et –II</w:t>
            </w:r>
          </w:p>
        </w:tc>
        <w:tc>
          <w:tcPr>
            <w:tcW w:w="1737" w:type="dxa"/>
            <w:shd w:val="clear" w:color="auto" w:fill="auto"/>
          </w:tcPr>
          <w:p w14:paraId="23B70D4B" w14:textId="77777777" w:rsidR="00BC502C" w:rsidRPr="00A3705E" w:rsidRDefault="00BC502C" w:rsidP="00242C0F">
            <w:pPr>
              <w:rPr>
                <w:szCs w:val="20"/>
              </w:rPr>
            </w:pPr>
            <w:r w:rsidRPr="00A3705E">
              <w:rPr>
                <w:szCs w:val="20"/>
              </w:rPr>
              <w:t xml:space="preserve">Transition </w:t>
            </w:r>
          </w:p>
          <w:p w14:paraId="4085AEE4" w14:textId="77777777" w:rsidR="00BC502C" w:rsidRPr="00A3705E" w:rsidRDefault="00BC502C" w:rsidP="00242C0F">
            <w:pPr>
              <w:rPr>
                <w:szCs w:val="20"/>
              </w:rPr>
            </w:pPr>
            <w:r w:rsidRPr="00A3705E">
              <w:rPr>
                <w:szCs w:val="20"/>
              </w:rPr>
              <w:t>PPNA / PPNB</w:t>
            </w:r>
          </w:p>
        </w:tc>
      </w:tr>
      <w:tr w:rsidR="00BC502C" w:rsidRPr="00A3705E" w14:paraId="587BB5F8" w14:textId="77777777" w:rsidTr="00A3705E">
        <w:tc>
          <w:tcPr>
            <w:tcW w:w="727" w:type="dxa"/>
            <w:vAlign w:val="center"/>
          </w:tcPr>
          <w:p w14:paraId="2415EE96" w14:textId="77777777" w:rsidR="00BC502C" w:rsidRPr="00A3705E" w:rsidRDefault="00BC502C" w:rsidP="00C8235B">
            <w:pPr>
              <w:jc w:val="center"/>
              <w:rPr>
                <w:szCs w:val="20"/>
              </w:rPr>
            </w:pPr>
            <w:r w:rsidRPr="00A3705E">
              <w:rPr>
                <w:szCs w:val="20"/>
              </w:rPr>
              <w:t>II-IV</w:t>
            </w:r>
          </w:p>
        </w:tc>
        <w:tc>
          <w:tcPr>
            <w:tcW w:w="1737" w:type="dxa"/>
          </w:tcPr>
          <w:p w14:paraId="786EB234" w14:textId="238F0F79" w:rsidR="00BC502C" w:rsidRPr="00A3705E" w:rsidRDefault="00000000" w:rsidP="00242C0F">
            <w:pPr>
              <w:rPr>
                <w:szCs w:val="20"/>
              </w:rPr>
            </w:pPr>
            <w:hyperlink r:id="rId604" w:anchor="Cul_Mureybetien" w:history="1">
              <w:r w:rsidR="0021522F" w:rsidRPr="00A3705E">
                <w:rPr>
                  <w:rStyle w:val="Hyperlink"/>
                  <w:szCs w:val="20"/>
                </w:rPr>
                <w:t>Mureybetien</w:t>
              </w:r>
            </w:hyperlink>
          </w:p>
        </w:tc>
        <w:tc>
          <w:tcPr>
            <w:tcW w:w="1069" w:type="dxa"/>
            <w:vAlign w:val="center"/>
          </w:tcPr>
          <w:p w14:paraId="49B75A32" w14:textId="77777777" w:rsidR="00BC502C" w:rsidRPr="00A3705E" w:rsidRDefault="00BC502C" w:rsidP="00C8235B">
            <w:pPr>
              <w:jc w:val="center"/>
              <w:rPr>
                <w:szCs w:val="20"/>
              </w:rPr>
            </w:pPr>
            <w:r w:rsidRPr="00A3705E">
              <w:rPr>
                <w:szCs w:val="20"/>
              </w:rPr>
              <w:t>0-VII</w:t>
            </w:r>
          </w:p>
        </w:tc>
        <w:tc>
          <w:tcPr>
            <w:tcW w:w="1737" w:type="dxa"/>
            <w:shd w:val="clear" w:color="auto" w:fill="auto"/>
          </w:tcPr>
          <w:p w14:paraId="1A0BF9D2" w14:textId="77777777" w:rsidR="00BC502C" w:rsidRPr="00A3705E" w:rsidRDefault="00BC502C" w:rsidP="00242C0F">
            <w:pPr>
              <w:rPr>
                <w:szCs w:val="20"/>
              </w:rPr>
            </w:pPr>
            <w:r w:rsidRPr="00A3705E">
              <w:rPr>
                <w:szCs w:val="20"/>
              </w:rPr>
              <w:t>Mureybétien</w:t>
            </w:r>
          </w:p>
        </w:tc>
      </w:tr>
    </w:tbl>
    <w:p w14:paraId="1D00CC47" w14:textId="77777777" w:rsidR="00BC502C" w:rsidRDefault="00BC502C" w:rsidP="00242C0F">
      <w:r w:rsidRPr="00BC502C">
        <w:t>D. Storbeur (1995-1999)</w:t>
      </w:r>
    </w:p>
    <w:p w14:paraId="42A989D3" w14:textId="77777777" w:rsidR="00A33C56" w:rsidRDefault="00A33C56" w:rsidP="00242C0F"/>
    <w:p w14:paraId="7D1928CF" w14:textId="77777777" w:rsidR="00A33C56" w:rsidRPr="00BC502C" w:rsidRDefault="00A33C56" w:rsidP="00A33C56">
      <w:pPr>
        <w:pStyle w:val="Heading2"/>
      </w:pPr>
      <w:bookmarkStart w:id="324" w:name="Sit_Jerf_Ahmar_spat"/>
      <w:r>
        <w:t>répartition spatiale</w:t>
      </w:r>
    </w:p>
    <w:bookmarkEnd w:id="324"/>
    <w:p w14:paraId="493F8024" w14:textId="77777777" w:rsidR="00BC502C" w:rsidRPr="00BC502C" w:rsidRDefault="00BC502C" w:rsidP="00242C0F"/>
    <w:p w14:paraId="2423B122" w14:textId="77777777" w:rsidR="00BC502C" w:rsidRPr="0032190F" w:rsidRDefault="00BC502C" w:rsidP="00242C0F">
      <w:pPr>
        <w:jc w:val="both"/>
        <w:rPr>
          <w:lang w:val="fr-FR"/>
        </w:rPr>
      </w:pPr>
      <w:r w:rsidRPr="0032190F">
        <w:rPr>
          <w:lang w:val="fr-FR"/>
        </w:rPr>
        <w:t xml:space="preserve">La séquence archéologique montre l’acquisition de l’agriculture et le passage d’un plan circulaire (PPNA) du </w:t>
      </w:r>
      <w:r w:rsidR="00A33C56">
        <w:rPr>
          <w:lang w:val="fr-FR"/>
        </w:rPr>
        <w:t>12e</w:t>
      </w:r>
      <w:r w:rsidRPr="0032190F">
        <w:rPr>
          <w:lang w:val="fr-FR"/>
        </w:rPr>
        <w:t xml:space="preserve"> millénaire à un plan rectangulaire (PPNB) à la fin du 9e millénaire. L’urbanisation va se standardiser. Les pierres de constructions montrent dès 9500 aec un effort de standardisation avec une forme et une taille recherchées. En l’occurrence une forme « en cigare ». Les villages de la fin de l’occupation s’organisaient tous autour des bâtiments communautaires (dimensions supérieures à celles des habitations privées, semi-enterrées, plan circulaire standardisé, usage):</w:t>
      </w:r>
    </w:p>
    <w:p w14:paraId="084F26D8" w14:textId="77777777" w:rsidR="00BC502C" w:rsidRPr="0032190F" w:rsidRDefault="00BC502C" w:rsidP="00242C0F">
      <w:pPr>
        <w:rPr>
          <w:lang w:val="fr-FR"/>
        </w:rPr>
      </w:pPr>
    </w:p>
    <w:p w14:paraId="5F91D680" w14:textId="77777777" w:rsidR="00BC502C" w:rsidRPr="0032190F" w:rsidRDefault="00BC502C" w:rsidP="00242C0F">
      <w:pPr>
        <w:ind w:left="709"/>
        <w:jc w:val="both"/>
        <w:rPr>
          <w:lang w:val="fr-FR"/>
        </w:rPr>
      </w:pPr>
      <w:r w:rsidRPr="0032190F">
        <w:rPr>
          <w:lang w:val="fr-FR"/>
        </w:rPr>
        <w:t xml:space="preserve">- l’un d’eux, composé d’au moins 11 maisons, était disposé sur des terrasses surplombant son bâtiment communautaire. Il est entouré par les maisons du village est comparable à la structure 47 de </w:t>
      </w:r>
      <w:hyperlink w:anchor="Sit_Mureybet" w:history="1">
        <w:r w:rsidRPr="0032190F">
          <w:rPr>
            <w:rStyle w:val="Hyperlink"/>
            <w:lang w:val="fr-FR"/>
          </w:rPr>
          <w:t>Mureybet</w:t>
        </w:r>
      </w:hyperlink>
      <w:r w:rsidR="00077DF0" w:rsidRPr="0032190F">
        <w:rPr>
          <w:lang w:val="fr-FR"/>
        </w:rPr>
        <w:t xml:space="preserve"> d’une datat</w:t>
      </w:r>
      <w:r w:rsidRPr="0032190F">
        <w:rPr>
          <w:lang w:val="fr-FR"/>
        </w:rPr>
        <w:t>ion identique (</w:t>
      </w:r>
      <w:r w:rsidR="00077DF0" w:rsidRPr="0032190F">
        <w:rPr>
          <w:lang w:val="fr-FR"/>
        </w:rPr>
        <w:t xml:space="preserve">datation </w:t>
      </w:r>
      <w:r w:rsidR="00A33C56">
        <w:rPr>
          <w:lang w:val="fr-FR"/>
        </w:rPr>
        <w:t xml:space="preserve">Ly-10649 </w:t>
      </w:r>
      <w:r w:rsidR="00077DF0" w:rsidRPr="0032190F">
        <w:rPr>
          <w:lang w:val="fr-FR"/>
        </w:rPr>
        <w:t>9445 +/- 45 BP uncal.)</w:t>
      </w:r>
      <w:r w:rsidRPr="0032190F">
        <w:rPr>
          <w:lang w:val="fr-FR"/>
        </w:rPr>
        <w:t>. Dans un autre village, construit sur une terrasse, il l’entourait en arc de cercle.</w:t>
      </w:r>
    </w:p>
    <w:p w14:paraId="78DEE8E1" w14:textId="77777777" w:rsidR="00BC502C" w:rsidRPr="0032190F" w:rsidRDefault="00BC502C" w:rsidP="00242C0F">
      <w:pPr>
        <w:ind w:left="709"/>
        <w:jc w:val="both"/>
        <w:rPr>
          <w:lang w:val="fr-FR"/>
        </w:rPr>
      </w:pPr>
      <w:r w:rsidRPr="0032190F">
        <w:rPr>
          <w:lang w:val="fr-FR"/>
        </w:rPr>
        <w:t xml:space="preserve">- </w:t>
      </w:r>
    </w:p>
    <w:p w14:paraId="1A98EDA9" w14:textId="35A667FE" w:rsidR="00BC502C" w:rsidRPr="0032190F" w:rsidRDefault="00BC502C" w:rsidP="00242C0F">
      <w:pPr>
        <w:ind w:left="709"/>
        <w:jc w:val="both"/>
        <w:rPr>
          <w:lang w:val="fr-FR"/>
        </w:rPr>
      </w:pPr>
      <w:r w:rsidRPr="0032190F">
        <w:rPr>
          <w:lang w:val="fr-FR"/>
        </w:rPr>
        <w:t xml:space="preserve">- une structure de stockage entérrée divisé en 6 petites cellules et 2 banquettes. </w:t>
      </w:r>
      <w:r w:rsidR="00077DF0" w:rsidRPr="0032190F">
        <w:rPr>
          <w:lang w:val="fr-FR"/>
        </w:rPr>
        <w:t xml:space="preserve">L’existance d’un « hublot rectangulaire trop étroit pour permettre le passage d’un individu, mais [pouvant] suffire pour récupérer une substance entreposée à l’intérieur» suggère qu’il s’agit bien d’un grenier ou d’un silo (Stordeur, Willcox </w:t>
      </w:r>
      <w:smartTag w:uri="urn:schemas-microsoft-com:office:smarttags" w:element="metricconverter">
        <w:smartTagPr>
          <w:attr w:name="ProductID" w:val="2009 in"/>
        </w:smartTagPr>
        <w:r w:rsidR="00077DF0" w:rsidRPr="0032190F">
          <w:rPr>
            <w:lang w:val="fr-FR"/>
          </w:rPr>
          <w:t>2009 in</w:t>
        </w:r>
      </w:smartTag>
      <w:r w:rsidR="00077DF0" w:rsidRPr="0032190F">
        <w:rPr>
          <w:lang w:val="fr-FR"/>
        </w:rPr>
        <w:t xml:space="preserve"> Testart 2012). </w:t>
      </w:r>
      <w:r w:rsidRPr="0032190F">
        <w:rPr>
          <w:lang w:val="fr-FR"/>
        </w:rPr>
        <w:t xml:space="preserve">La découverte d’un </w:t>
      </w:r>
      <w:r w:rsidRPr="0032190F">
        <w:rPr>
          <w:lang w:val="fr-FR"/>
        </w:rPr>
        <w:lastRenderedPageBreak/>
        <w:t xml:space="preserve">squelette sans tête montre un usage polyvalent de cette structure. On passe d’un usage de stockage à un usage cultuel durant une « phase de transition ». D’après  Storbeur et Abbès 2002, cette phase définit sur le site de Jerf al Ahmar correspond au passage du PPNA au PPNB et la formation du PPNB à partir du fond culturel </w:t>
      </w:r>
      <w:hyperlink r:id="rId605" w:anchor="Cul_Mureybetien" w:history="1">
        <w:r w:rsidR="0021522F" w:rsidRPr="0032190F">
          <w:rPr>
            <w:rStyle w:val="Hyperlink"/>
            <w:lang w:val="fr-FR"/>
          </w:rPr>
          <w:t>Mureybetien</w:t>
        </w:r>
      </w:hyperlink>
      <w:r w:rsidRPr="0032190F">
        <w:rPr>
          <w:lang w:val="fr-FR"/>
        </w:rPr>
        <w:t>tel que proposé par J. Cauvin</w:t>
      </w:r>
      <w:r w:rsidR="00077DF0" w:rsidRPr="0032190F">
        <w:rPr>
          <w:lang w:val="fr-FR"/>
        </w:rPr>
        <w:t> ; Ici, le stockage prend la forme d’un « tas » (Testart 2012).</w:t>
      </w:r>
    </w:p>
    <w:p w14:paraId="77E231DA" w14:textId="77777777" w:rsidR="00BC502C" w:rsidRDefault="00BC502C" w:rsidP="00242C0F">
      <w:pPr>
        <w:ind w:left="709"/>
        <w:jc w:val="both"/>
        <w:rPr>
          <w:lang w:val="fr-FR"/>
        </w:rPr>
      </w:pPr>
      <w:r w:rsidRPr="0032190F">
        <w:rPr>
          <w:lang w:val="fr-FR"/>
        </w:rPr>
        <w:t xml:space="preserve">- </w:t>
      </w:r>
    </w:p>
    <w:p w14:paraId="3B9F60A5" w14:textId="77777777" w:rsidR="00A33C56" w:rsidRDefault="00A33C56" w:rsidP="00242C0F">
      <w:pPr>
        <w:ind w:left="709"/>
        <w:jc w:val="both"/>
        <w:rPr>
          <w:lang w:val="fr-FR"/>
        </w:rPr>
      </w:pPr>
    </w:p>
    <w:p w14:paraId="6C4B7BDF" w14:textId="77777777" w:rsidR="00A33C56" w:rsidRDefault="00A33C56" w:rsidP="00A33C56">
      <w:pPr>
        <w:pStyle w:val="Heading3"/>
      </w:pPr>
      <w:bookmarkStart w:id="325" w:name="Sit_Jerf_Ahmar_spat_EA47"/>
      <w:r>
        <w:t>EA 47</w:t>
      </w:r>
    </w:p>
    <w:bookmarkEnd w:id="325"/>
    <w:p w14:paraId="26DC035D" w14:textId="77777777" w:rsidR="00A33C56" w:rsidRDefault="00A33C56" w:rsidP="00A33C56">
      <w:pPr>
        <w:rPr>
          <w:sz w:val="20"/>
          <w:lang w:val="fr-FR" w:eastAsia="fr-FR"/>
        </w:rPr>
      </w:pPr>
      <w:r w:rsidRPr="00A33C56">
        <w:rPr>
          <w:sz w:val="20"/>
          <w:lang w:val="fr-FR" w:eastAsia="fr-FR"/>
        </w:rPr>
        <w:t>Maison aux bucranes</w:t>
      </w:r>
    </w:p>
    <w:p w14:paraId="6179C93F" w14:textId="77777777" w:rsidR="00A33C56" w:rsidRDefault="00A33C56" w:rsidP="00A33C56">
      <w:pPr>
        <w:rPr>
          <w:sz w:val="20"/>
          <w:lang w:val="fr-FR" w:eastAsia="fr-FR"/>
        </w:rPr>
      </w:pPr>
    </w:p>
    <w:p w14:paraId="182A5426" w14:textId="0AF26F6F" w:rsidR="00A33C56" w:rsidRPr="00A33C56" w:rsidRDefault="00A33C56" w:rsidP="00A33C56">
      <w:pPr>
        <w:rPr>
          <w:sz w:val="20"/>
          <w:lang w:val="fr-FR" w:eastAsia="fr-FR"/>
        </w:rPr>
      </w:pPr>
      <w:r w:rsidRPr="00A33C56">
        <w:rPr>
          <w:lang w:val="fr-FR"/>
        </w:rPr>
        <w:t>(BIB 3389)</w:t>
      </w:r>
      <w:r>
        <w:rPr>
          <w:lang w:val="fr-FR"/>
        </w:rPr>
        <w:t xml:space="preserve"> </w:t>
      </w:r>
      <w:r w:rsidRPr="0032190F">
        <w:rPr>
          <w:lang w:val="fr-FR"/>
        </w:rPr>
        <w:t xml:space="preserve">Le bâtiment aux bucranes. Plusieurs bois de massacres d’auroch ont été retrouvé dans cette structure circulaire incendiée. Les massacres étaient accrochés aux parois dans une disposition similaire à celle du </w:t>
      </w:r>
      <w:r>
        <w:rPr>
          <w:lang w:val="fr-FR"/>
        </w:rPr>
        <w:t>P</w:t>
      </w:r>
      <w:r w:rsidRPr="0032190F">
        <w:rPr>
          <w:lang w:val="fr-FR"/>
        </w:rPr>
        <w:t>ublic building du site d’</w:t>
      </w:r>
      <w:hyperlink r:id="rId606" w:anchor="Sit_Hallan_Cemi" w:history="1">
        <w:r w:rsidRPr="00A33C56">
          <w:rPr>
            <w:rStyle w:val="Hyperlink"/>
            <w:lang w:val="fr-FR"/>
          </w:rPr>
          <w:t>Hallan Cemi</w:t>
        </w:r>
      </w:hyperlink>
      <w:r w:rsidRPr="0032190F">
        <w:rPr>
          <w:lang w:val="fr-FR"/>
        </w:rPr>
        <w:t xml:space="preserve"> (Strobeur, 2003) où ils étaient accrochés fa</w:t>
      </w:r>
      <w:r>
        <w:rPr>
          <w:lang w:val="fr-FR"/>
        </w:rPr>
        <w:t>ce à l’entrée (Rosenberg, 1999) (BIB ?)</w:t>
      </w:r>
    </w:p>
    <w:p w14:paraId="2AEAFC9D" w14:textId="77777777" w:rsidR="00A33C56" w:rsidRDefault="00A33C56" w:rsidP="00242C0F">
      <w:pPr>
        <w:ind w:left="709"/>
        <w:jc w:val="both"/>
        <w:rPr>
          <w:lang w:val="fr-FR"/>
        </w:rPr>
      </w:pPr>
    </w:p>
    <w:p w14:paraId="13E9DF77" w14:textId="77777777" w:rsidR="00A33C56" w:rsidRDefault="00A33C56" w:rsidP="00A33C56">
      <w:pPr>
        <w:pStyle w:val="Heading3"/>
      </w:pPr>
      <w:bookmarkStart w:id="326" w:name="Sit_Jerf_Ahmar_spat_EA53"/>
      <w:r>
        <w:t>EA 53</w:t>
      </w:r>
    </w:p>
    <w:bookmarkEnd w:id="326"/>
    <w:p w14:paraId="0E2E9633" w14:textId="77777777" w:rsidR="00A33C56" w:rsidRDefault="00A33C56" w:rsidP="00A33C56">
      <w:pPr>
        <w:jc w:val="both"/>
        <w:rPr>
          <w:sz w:val="20"/>
          <w:lang w:val="fr-FR"/>
        </w:rPr>
      </w:pPr>
      <w:r w:rsidRPr="00A33C56">
        <w:rPr>
          <w:sz w:val="20"/>
          <w:lang w:val="fr-FR"/>
        </w:rPr>
        <w:t>Batiment aux dalles</w:t>
      </w:r>
    </w:p>
    <w:p w14:paraId="2C44DE52" w14:textId="77777777" w:rsidR="00A33C56" w:rsidRDefault="00A33C56" w:rsidP="00A33C56">
      <w:pPr>
        <w:jc w:val="both"/>
        <w:rPr>
          <w:sz w:val="20"/>
          <w:lang w:val="fr-FR"/>
        </w:rPr>
      </w:pPr>
    </w:p>
    <w:p w14:paraId="6911C7AE" w14:textId="3920A19B" w:rsidR="00A33C56" w:rsidRPr="00A33C56" w:rsidRDefault="00A33C56" w:rsidP="00A33C56">
      <w:pPr>
        <w:jc w:val="both"/>
        <w:rPr>
          <w:lang w:val="fr-FR"/>
        </w:rPr>
      </w:pPr>
      <w:r w:rsidRPr="00A33C56">
        <w:rPr>
          <w:lang w:val="fr-FR"/>
        </w:rPr>
        <w:t xml:space="preserve">Pas de restes humains </w:t>
      </w:r>
      <w:r>
        <w:rPr>
          <w:lang w:val="fr-FR"/>
        </w:rPr>
        <w:t xml:space="preserve">(v. </w:t>
      </w:r>
      <w:hyperlink r:id="rId607" w:anchor="Sit_Djade_spat_MaisMort" w:history="1">
        <w:r w:rsidRPr="00A33C56">
          <w:rPr>
            <w:rStyle w:val="Hyperlink"/>
            <w:lang w:val="fr-FR"/>
          </w:rPr>
          <w:t>Maison des morts</w:t>
        </w:r>
      </w:hyperlink>
      <w:r>
        <w:rPr>
          <w:lang w:val="fr-FR"/>
        </w:rPr>
        <w:t xml:space="preserve"> de</w:t>
      </w:r>
      <w:r w:rsidRPr="00D74220">
        <w:rPr>
          <w:lang w:val="fr-FR"/>
        </w:rPr>
        <w:t xml:space="preserve"> </w:t>
      </w:r>
      <w:hyperlink r:id="rId608" w:anchor="Sit_Djade" w:history="1">
        <w:r w:rsidRPr="00D74220">
          <w:rPr>
            <w:rStyle w:val="Hyperlink"/>
            <w:lang w:val="fr-FR"/>
          </w:rPr>
          <w:t>Djade</w:t>
        </w:r>
      </w:hyperlink>
      <w:r>
        <w:rPr>
          <w:lang w:val="fr-FR"/>
        </w:rPr>
        <w:t xml:space="preserve">) </w:t>
      </w:r>
      <w:r w:rsidRPr="00A33C56">
        <w:rPr>
          <w:lang w:val="fr-FR"/>
        </w:rPr>
        <w:t>(BIB 3389)</w:t>
      </w:r>
      <w:r>
        <w:rPr>
          <w:lang w:val="fr-FR"/>
        </w:rPr>
        <w:t xml:space="preserve"> Représentation d'un signe serpentiforme </w:t>
      </w:r>
      <w:r w:rsidRPr="00A33C56">
        <w:rPr>
          <w:lang w:val="fr-FR"/>
        </w:rPr>
        <w:t>(BIB 3389)</w:t>
      </w:r>
      <w:r>
        <w:rPr>
          <w:lang w:val="fr-FR"/>
        </w:rPr>
        <w:t xml:space="preserve"> </w:t>
      </w:r>
      <w:r w:rsidRPr="0032190F">
        <w:rPr>
          <w:lang w:val="fr-FR"/>
        </w:rPr>
        <w:t xml:space="preserve">Structure cérémonielle ou de réunion, dernière occupation du site, une grande banquette en calcaire </w:t>
      </w:r>
      <w:r>
        <w:rPr>
          <w:lang w:val="fr-FR"/>
        </w:rPr>
        <w:t>clos</w:t>
      </w:r>
      <w:r w:rsidRPr="0032190F">
        <w:rPr>
          <w:lang w:val="fr-FR"/>
        </w:rPr>
        <w:t xml:space="preserve"> l’espace intérieur ornée de triangles en champlevé, des poteaux </w:t>
      </w:r>
      <w:r>
        <w:rPr>
          <w:lang w:val="fr-FR"/>
        </w:rPr>
        <w:t>de bois enduits de terre ornée (BIB ?)</w:t>
      </w:r>
    </w:p>
    <w:p w14:paraId="6A263A85" w14:textId="77777777" w:rsidR="00A33C56" w:rsidRDefault="00A33C56" w:rsidP="00242C0F">
      <w:pPr>
        <w:ind w:left="709"/>
        <w:jc w:val="both"/>
        <w:rPr>
          <w:lang w:val="fr-FR"/>
        </w:rPr>
      </w:pPr>
    </w:p>
    <w:p w14:paraId="579FF820" w14:textId="77777777" w:rsidR="00A33C56" w:rsidRDefault="00A33C56" w:rsidP="00A33C56">
      <w:pPr>
        <w:pStyle w:val="Heading3"/>
      </w:pPr>
      <w:bookmarkStart w:id="327" w:name="Sit_Jerf_Ahmar_spat_EA100"/>
      <w:r>
        <w:t>EA 100</w:t>
      </w:r>
    </w:p>
    <w:bookmarkEnd w:id="327"/>
    <w:p w14:paraId="2EFECE79" w14:textId="77777777" w:rsidR="00A33C56" w:rsidRDefault="00A33C56" w:rsidP="00242C0F">
      <w:pPr>
        <w:rPr>
          <w:lang w:val="fr-FR"/>
        </w:rPr>
      </w:pPr>
      <w:r>
        <w:rPr>
          <w:lang w:val="fr-FR"/>
        </w:rPr>
        <w:t>Batiment collectif (BIB 3389). Montre une représentation de personnage sans tête (BIB 3389)</w:t>
      </w:r>
    </w:p>
    <w:p w14:paraId="0043D28D" w14:textId="77777777" w:rsidR="00A33C56" w:rsidRPr="0032190F" w:rsidRDefault="00A33C56" w:rsidP="00242C0F">
      <w:pPr>
        <w:rPr>
          <w:lang w:val="fr-FR"/>
        </w:rPr>
      </w:pPr>
    </w:p>
    <w:p w14:paraId="44F10F7D" w14:textId="77777777" w:rsidR="00A33C56" w:rsidRDefault="00A33C56" w:rsidP="00A33C56">
      <w:pPr>
        <w:pStyle w:val="Heading2"/>
      </w:pPr>
      <w:r>
        <w:t>art</w:t>
      </w:r>
    </w:p>
    <w:p w14:paraId="6EEC04F4" w14:textId="77777777" w:rsidR="00A33C56" w:rsidRDefault="00A33C56" w:rsidP="00242C0F">
      <w:pPr>
        <w:rPr>
          <w:lang w:val="fr-FR"/>
        </w:rPr>
      </w:pPr>
    </w:p>
    <w:p w14:paraId="6F86E4FF" w14:textId="77777777" w:rsidR="00BC502C" w:rsidRPr="0032190F" w:rsidRDefault="00BC502C" w:rsidP="00242C0F">
      <w:pPr>
        <w:rPr>
          <w:lang w:val="fr-FR"/>
        </w:rPr>
      </w:pPr>
      <w:r w:rsidRPr="0032190F">
        <w:rPr>
          <w:lang w:val="fr-FR"/>
        </w:rPr>
        <w:t xml:space="preserve">L’art fait figurer des représentations : </w:t>
      </w:r>
    </w:p>
    <w:p w14:paraId="250BFB42" w14:textId="77777777" w:rsidR="00BC502C" w:rsidRPr="0032190F" w:rsidRDefault="00BC502C" w:rsidP="00242C0F">
      <w:pPr>
        <w:rPr>
          <w:lang w:val="fr-FR"/>
        </w:rPr>
      </w:pPr>
    </w:p>
    <w:p w14:paraId="57B2C6C0" w14:textId="014FA4F9" w:rsidR="00BC502C" w:rsidRPr="0032190F" w:rsidRDefault="00BC502C" w:rsidP="00242C0F">
      <w:pPr>
        <w:ind w:left="709"/>
        <w:rPr>
          <w:lang w:val="fr-FR"/>
        </w:rPr>
      </w:pPr>
      <w:r w:rsidRPr="0032190F">
        <w:rPr>
          <w:lang w:val="fr-FR"/>
        </w:rPr>
        <w:t xml:space="preserve">-de </w:t>
      </w:r>
      <w:hyperlink r:id="rId609" w:anchor="Cul_Proto_Art_TAC_T_z_oise_proie" w:history="1">
        <w:r w:rsidRPr="00626634">
          <w:rPr>
            <w:rStyle w:val="Hyperlink"/>
            <w:lang w:val="fr-FR"/>
          </w:rPr>
          <w:t>rapaces</w:t>
        </w:r>
      </w:hyperlink>
      <w:r w:rsidRPr="0032190F">
        <w:rPr>
          <w:lang w:val="fr-FR"/>
        </w:rPr>
        <w:t xml:space="preserve"> (stèle au vautour de Jerf el Ahmar. Les trous dans l’axe du crane pourraient avoir servi à insérer des plumes. Cette stèle a été retrouvée dans un bâtiment collectif (EA 100) de la « phase de transition », avec une semblable, elles enserraient la plus grande dalle gravée)</w:t>
      </w:r>
    </w:p>
    <w:p w14:paraId="007FA14D" w14:textId="77777777" w:rsidR="00BC502C" w:rsidRPr="0032190F" w:rsidRDefault="00BC502C" w:rsidP="00242C0F">
      <w:pPr>
        <w:ind w:left="709"/>
        <w:rPr>
          <w:lang w:val="fr-FR"/>
        </w:rPr>
      </w:pPr>
      <w:r w:rsidRPr="0032190F">
        <w:rPr>
          <w:lang w:val="fr-FR"/>
        </w:rPr>
        <w:t>- de félins, (plaquette gravée de Jeff el Ahmar, plusieurs serpents et un félin schématique est gravé en bas à droite (Storbeur, 2003)).</w:t>
      </w:r>
    </w:p>
    <w:p w14:paraId="3B5BA984" w14:textId="77777777" w:rsidR="00BC502C" w:rsidRPr="0032190F" w:rsidRDefault="00BC502C" w:rsidP="00242C0F">
      <w:pPr>
        <w:ind w:left="709"/>
        <w:rPr>
          <w:lang w:val="fr-FR"/>
        </w:rPr>
      </w:pPr>
      <w:r w:rsidRPr="0032190F">
        <w:rPr>
          <w:lang w:val="fr-FR"/>
        </w:rPr>
        <w:t>-de scorpions (scorpion gravé sur une grosse pierre à rainure. Pinces, pattes, yeux, dard et reservoirs à venin. La pierre montre des traces de combustions, certainement placé dans un foyer incandescent)</w:t>
      </w:r>
    </w:p>
    <w:p w14:paraId="4682FCAE" w14:textId="77777777" w:rsidR="00BC502C" w:rsidRPr="0032190F" w:rsidRDefault="00BC502C" w:rsidP="00242C0F">
      <w:pPr>
        <w:ind w:left="709"/>
        <w:rPr>
          <w:lang w:val="fr-FR"/>
        </w:rPr>
      </w:pPr>
      <w:r w:rsidRPr="0032190F">
        <w:rPr>
          <w:lang w:val="fr-FR"/>
        </w:rPr>
        <w:t>-d’aurochs (pierre à rainure de Jerf el Ahmar (fouilles Mc Clellan) avec la représentation d’un bucrane d’aurochs, plaquette gravée avec répétition de signes évoquant des bucranes d’auroch (Storbeur, 2003))</w:t>
      </w:r>
    </w:p>
    <w:p w14:paraId="2A246858" w14:textId="77777777" w:rsidR="00BC502C" w:rsidRPr="0032190F" w:rsidRDefault="00BC502C" w:rsidP="00242C0F">
      <w:pPr>
        <w:rPr>
          <w:lang w:val="fr-FR"/>
        </w:rPr>
      </w:pPr>
    </w:p>
    <w:p w14:paraId="51C3B63C" w14:textId="77777777" w:rsidR="00BC502C" w:rsidRDefault="00BC502C" w:rsidP="00242C0F">
      <w:pPr>
        <w:jc w:val="both"/>
        <w:rPr>
          <w:lang w:val="fr-FR"/>
        </w:rPr>
      </w:pPr>
      <w:r w:rsidRPr="0032190F">
        <w:rPr>
          <w:lang w:val="fr-FR"/>
        </w:rPr>
        <w:t>… et d’autres plaquettes montrant des animaux dangereux : comme une figure de renard, identifié d’après d’autres représentations retrouvées dans des sites anatoliens. Iconographie commune au PPNA (</w:t>
      </w:r>
      <w:hyperlink w:anchor="Sit_Gobekli_Tepe" w:history="1">
        <w:r w:rsidRPr="0032190F">
          <w:rPr>
            <w:rStyle w:val="Hyperlink"/>
            <w:lang w:val="fr-FR"/>
          </w:rPr>
          <w:t>Gobekli</w:t>
        </w:r>
        <w:r w:rsidR="0002734A" w:rsidRPr="0032190F">
          <w:rPr>
            <w:rStyle w:val="Hyperlink"/>
            <w:lang w:val="fr-FR"/>
          </w:rPr>
          <w:t xml:space="preserve"> tepe</w:t>
        </w:r>
      </w:hyperlink>
      <w:r w:rsidRPr="0032190F">
        <w:rPr>
          <w:lang w:val="fr-FR"/>
        </w:rPr>
        <w:t>). Les signes serpentiformes sont</w:t>
      </w:r>
      <w:r w:rsidR="00CA499D" w:rsidRPr="0032190F">
        <w:rPr>
          <w:lang w:val="fr-FR"/>
        </w:rPr>
        <w:t xml:space="preserve"> très nombreux. On les retrouve</w:t>
      </w:r>
      <w:r w:rsidRPr="0032190F">
        <w:rPr>
          <w:lang w:val="fr-FR"/>
        </w:rPr>
        <w:t xml:space="preserve"> sur les poteaux centraux enduits d’argile du « bâtiment aux dalles » de la « phase de transition ».</w:t>
      </w:r>
      <w:r w:rsidR="00A33C56">
        <w:rPr>
          <w:lang w:val="fr-FR"/>
        </w:rPr>
        <w:t>(BIB ?)</w:t>
      </w:r>
    </w:p>
    <w:p w14:paraId="5C32F376" w14:textId="5C7BACEE" w:rsidR="00A33C56" w:rsidRDefault="00A33C56" w:rsidP="00A33C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fr-FR"/>
        </w:rPr>
      </w:pPr>
      <w:r>
        <w:rPr>
          <w:lang w:val="fr-FR"/>
        </w:rPr>
        <w:lastRenderedPageBreak/>
        <w:t xml:space="preserve">Il existe des représentations de bucranes sur des petite pierres gravées (BIB 2733) Représentations de </w:t>
      </w:r>
      <w:hyperlink r:id="rId610" w:anchor="Cul_Art_TAC_T_z_felide" w:history="1">
        <w:r w:rsidRPr="00CF1590">
          <w:rPr>
            <w:rStyle w:val="Hyperlink"/>
            <w:lang w:val="fr-FR"/>
          </w:rPr>
          <w:t>félins</w:t>
        </w:r>
      </w:hyperlink>
      <w:r w:rsidRPr="00CF1590">
        <w:rPr>
          <w:lang w:val="fr-FR"/>
        </w:rPr>
        <w:t xml:space="preserve">  </w:t>
      </w:r>
      <w:r>
        <w:rPr>
          <w:lang w:val="fr-FR"/>
        </w:rPr>
        <w:t xml:space="preserve">(BIB 2733) Une dalle avec deux anthropomorphes acéphale est encadrée par deux stèles en forme de tête de </w:t>
      </w:r>
      <w:hyperlink r:id="rId611" w:anchor="Cul_Proto_Art_TAC_T_z_oise_proie" w:history="1">
        <w:r w:rsidRPr="00DF7AC6">
          <w:rPr>
            <w:rStyle w:val="Hyperlink"/>
            <w:lang w:val="fr-FR"/>
          </w:rPr>
          <w:t>rapaces</w:t>
        </w:r>
      </w:hyperlink>
      <w:r>
        <w:rPr>
          <w:lang w:val="fr-FR"/>
        </w:rPr>
        <w:t xml:space="preserve"> (BIB 2733)</w:t>
      </w:r>
    </w:p>
    <w:p w14:paraId="29B2E3A4" w14:textId="77777777" w:rsidR="00A33C56" w:rsidRPr="0032190F" w:rsidRDefault="00A33C56" w:rsidP="00242C0F">
      <w:pPr>
        <w:jc w:val="both"/>
        <w:rPr>
          <w:lang w:val="fr-FR"/>
        </w:rPr>
      </w:pPr>
    </w:p>
    <w:p w14:paraId="4ED3C206" w14:textId="010D4A7B" w:rsidR="00A33C56" w:rsidRDefault="00A33C56" w:rsidP="00A33C56">
      <w:pPr>
        <w:jc w:val="both"/>
        <w:rPr>
          <w:lang w:val="fr-FR"/>
        </w:rPr>
      </w:pPr>
      <w:r>
        <w:rPr>
          <w:lang w:val="fr-FR"/>
        </w:rPr>
        <w:t>Visage humain gravé en pierre daté du PPNA (BIB 2600)</w:t>
      </w:r>
      <w:r w:rsidRPr="00A33C56">
        <w:rPr>
          <w:lang w:val="fr-FR"/>
        </w:rPr>
        <w:t xml:space="preserve"> </w:t>
      </w:r>
      <w:r w:rsidRPr="0032190F">
        <w:rPr>
          <w:lang w:val="fr-FR"/>
        </w:rPr>
        <w:t xml:space="preserve">Seules deux </w:t>
      </w:r>
      <w:hyperlink r:id="rId612" w:anchor="Cul_Art_TAC_T_a_statuettes" w:history="1">
        <w:r w:rsidRPr="0032190F">
          <w:rPr>
            <w:rStyle w:val="Hyperlink"/>
            <w:lang w:val="fr-FR"/>
          </w:rPr>
          <w:t>figurines</w:t>
        </w:r>
      </w:hyperlink>
      <w:r w:rsidRPr="0032190F">
        <w:rPr>
          <w:lang w:val="fr-FR"/>
        </w:rPr>
        <w:t xml:space="preserve"> représentant des têtes humaines ont étét retrouvées (BIB ?)</w:t>
      </w:r>
    </w:p>
    <w:p w14:paraId="2CC749E8" w14:textId="77777777" w:rsidR="00A33C56" w:rsidRDefault="00A33C56" w:rsidP="00242C0F">
      <w:pPr>
        <w:rPr>
          <w:lang w:val="fr-FR"/>
        </w:rPr>
      </w:pPr>
    </w:p>
    <w:p w14:paraId="746B0811" w14:textId="77777777" w:rsidR="00A33C56" w:rsidRDefault="00A33C56" w:rsidP="00A33C56">
      <w:pPr>
        <w:pStyle w:val="Heading3"/>
      </w:pPr>
      <w:r>
        <w:t>statuettes humaines</w:t>
      </w:r>
    </w:p>
    <w:p w14:paraId="49217C9F" w14:textId="77777777" w:rsidR="00A33C56" w:rsidRDefault="00A33C56" w:rsidP="00242C0F">
      <w:pPr>
        <w:rPr>
          <w:lang w:val="fr-FR"/>
        </w:rPr>
      </w:pPr>
    </w:p>
    <w:p w14:paraId="24B6B0C3" w14:textId="77777777" w:rsidR="00A33C56" w:rsidRDefault="00A33C56" w:rsidP="00242C0F">
      <w:pPr>
        <w:rPr>
          <w:lang w:val="fr-FR"/>
        </w:rPr>
      </w:pPr>
      <w:r>
        <w:rPr>
          <w:lang w:val="fr-FR"/>
        </w:rPr>
        <w:t>Plus proprement des visages humains. L'une est probablement à attribuer à la fin de l'occupation mureybétienne (niveau 0 ou 1/E), l'autre est plus tardive</w:t>
      </w:r>
    </w:p>
    <w:p w14:paraId="0FA7E9E2" w14:textId="77777777" w:rsidR="00A33C56" w:rsidRDefault="00A33C56" w:rsidP="00242C0F">
      <w:pPr>
        <w:rPr>
          <w:lang w:val="fr-FR"/>
        </w:rPr>
      </w:pPr>
    </w:p>
    <w:p w14:paraId="37C429B1" w14:textId="77777777" w:rsidR="00A33C56" w:rsidRDefault="00A33C56" w:rsidP="00242C0F">
      <w:pPr>
        <w:rPr>
          <w:lang w:val="fr-FR"/>
        </w:rPr>
      </w:pPr>
    </w:p>
    <w:p w14:paraId="7B8033AE" w14:textId="77777777" w:rsidR="00A33C56" w:rsidRPr="0032190F" w:rsidRDefault="00A33C56" w:rsidP="00242C0F">
      <w:pPr>
        <w:rPr>
          <w:lang w:val="fr-FR"/>
        </w:rPr>
      </w:pPr>
    </w:p>
    <w:p w14:paraId="004B85E3" w14:textId="77777777" w:rsidR="00A33C56" w:rsidRDefault="00A33C56" w:rsidP="00A33C56">
      <w:pPr>
        <w:pStyle w:val="Heading2"/>
      </w:pPr>
      <w:r>
        <w:t>dépôts</w:t>
      </w:r>
    </w:p>
    <w:p w14:paraId="6C5C09B0" w14:textId="77777777" w:rsidR="00A33C56" w:rsidRDefault="00A33C56" w:rsidP="00242C0F">
      <w:pPr>
        <w:jc w:val="both"/>
        <w:rPr>
          <w:lang w:val="fr-FR"/>
        </w:rPr>
      </w:pPr>
    </w:p>
    <w:p w14:paraId="21EC95EF" w14:textId="77777777" w:rsidR="00A33C56" w:rsidRDefault="00A33C56" w:rsidP="00A33C56">
      <w:pPr>
        <w:pStyle w:val="Heading3"/>
      </w:pPr>
      <w:r>
        <w:t>dépôts d'aurochs</w:t>
      </w:r>
    </w:p>
    <w:p w14:paraId="0C40B065" w14:textId="77777777" w:rsidR="00A33C56" w:rsidRDefault="00A33C56" w:rsidP="00242C0F">
      <w:pPr>
        <w:jc w:val="both"/>
        <w:rPr>
          <w:lang w:val="fr-FR"/>
        </w:rPr>
      </w:pPr>
    </w:p>
    <w:p w14:paraId="28BBB982" w14:textId="370EB644" w:rsidR="00A1533E" w:rsidRDefault="00BC502C" w:rsidP="00A1533E">
      <w:pPr>
        <w:jc w:val="both"/>
        <w:rPr>
          <w:lang w:val="fr-FR"/>
        </w:rPr>
      </w:pPr>
      <w:r w:rsidRPr="0032190F">
        <w:rPr>
          <w:lang w:val="fr-FR"/>
        </w:rPr>
        <w:t xml:space="preserve">A Jerf Ahmar on retrouve deux omoplates de jeunes aurochs déposés dans le corps de la banquette du « bâtiment aux dalles ». Les dépôts de crânes ont été retrouvés dans les bâtiments communautaires. Deux ont été retrouvés dans des trous de poteaux du </w:t>
      </w:r>
      <w:r w:rsidR="000A7372">
        <w:rPr>
          <w:lang w:val="fr-FR"/>
        </w:rPr>
        <w:t>premier</w:t>
      </w:r>
      <w:r w:rsidRPr="0032190F">
        <w:rPr>
          <w:lang w:val="fr-FR"/>
        </w:rPr>
        <w:t xml:space="preserve"> bâtiment communautaire attesté sur le site, s’agissant probablement de dépôt des de fondation. Par ailleurs le culte des crânes est attesté par la découvertes de nom</w:t>
      </w:r>
      <w:r w:rsidR="00A33C56">
        <w:rPr>
          <w:lang w:val="fr-FR"/>
        </w:rPr>
        <w:t>b</w:t>
      </w:r>
      <w:r w:rsidRPr="0032190F">
        <w:rPr>
          <w:lang w:val="fr-FR"/>
        </w:rPr>
        <w:t>reux squellettes acéphales</w:t>
      </w:r>
      <w:r w:rsidR="00A33C56">
        <w:rPr>
          <w:lang w:val="fr-FR"/>
        </w:rPr>
        <w:t xml:space="preserve"> </w:t>
      </w:r>
      <w:r w:rsidR="00A33C56" w:rsidRPr="0032190F">
        <w:rPr>
          <w:lang w:val="fr-FR"/>
        </w:rPr>
        <w:t xml:space="preserve"> (BIB ?)</w:t>
      </w:r>
      <w:r w:rsidRPr="0032190F">
        <w:rPr>
          <w:lang w:val="fr-FR"/>
        </w:rPr>
        <w:t xml:space="preserve">. </w:t>
      </w:r>
      <w:r w:rsidR="00A1533E" w:rsidRPr="0032190F">
        <w:rPr>
          <w:lang w:val="fr-FR"/>
        </w:rPr>
        <w:t xml:space="preserve">Pour la phase de transition PPNA-PPNB, un contexte montre, comme à Aswad, une partie de la </w:t>
      </w:r>
      <w:hyperlink r:id="rId613" w:anchor="CO" w:history="1">
        <w:r w:rsidR="0094286C">
          <w:rPr>
            <w:rStyle w:val="Hyperlink"/>
            <w:lang w:val="fr-FR"/>
          </w:rPr>
          <w:t>CO</w:t>
        </w:r>
      </w:hyperlink>
      <w:r w:rsidR="00CF1C2F">
        <w:rPr>
          <w:lang w:val="fr-FR"/>
        </w:rPr>
        <w:t xml:space="preserve"> </w:t>
      </w:r>
      <w:r w:rsidR="00A1533E" w:rsidRPr="0032190F">
        <w:rPr>
          <w:lang w:val="fr-FR"/>
        </w:rPr>
        <w:t xml:space="preserve">autour des défunts: squelettes sans têtes, </w:t>
      </w:r>
      <w:r w:rsidR="00A1533E" w:rsidRPr="0032190F">
        <w:rPr>
          <w:i/>
          <w:lang w:val="fr-FR"/>
        </w:rPr>
        <w:t>and a set of small sculpted heads that could have been avatars of taken skulls (Helmer et al. 2004)</w:t>
      </w:r>
      <w:r w:rsidR="00A1533E" w:rsidRPr="0032190F">
        <w:rPr>
          <w:lang w:val="fr-FR"/>
        </w:rPr>
        <w:t xml:space="preserve">(BIB 2319 p. 13) </w:t>
      </w:r>
    </w:p>
    <w:p w14:paraId="44C86726" w14:textId="12AE45DE" w:rsidR="00A3705E" w:rsidRDefault="00000000" w:rsidP="00F575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Cs w:val="20"/>
          <w:lang w:val="fr-FR"/>
        </w:rPr>
      </w:pPr>
      <w:hyperlink r:id="rId614" w:anchor="Cul_PPN_dep_bucran" w:history="1">
        <w:r w:rsidR="00A3705E" w:rsidRPr="00A3705E">
          <w:rPr>
            <w:rStyle w:val="Hyperlink"/>
            <w:lang w:val="fr-FR"/>
          </w:rPr>
          <w:t>Dépôts de bucrânes d'auroch</w:t>
        </w:r>
      </w:hyperlink>
      <w:r w:rsidR="00A3705E">
        <w:rPr>
          <w:lang w:val="fr-FR"/>
        </w:rPr>
        <w:t xml:space="preserve"> datés entre 9500 et 8200 BC, ces derniers (contrairement aux autres "cachés") étaient accrochés aux murs d'une petite maison ronde. Un des bucranes était décoré d'un collier (BIB 2733). </w:t>
      </w:r>
    </w:p>
    <w:p w14:paraId="5729FC1D" w14:textId="77777777" w:rsidR="00093E3E" w:rsidRDefault="00093E3E" w:rsidP="00F575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Cs w:val="20"/>
          <w:lang w:val="fr-FR"/>
        </w:rPr>
      </w:pPr>
      <w:r>
        <w:rPr>
          <w:szCs w:val="20"/>
          <w:lang w:val="fr-FR"/>
        </w:rPr>
        <w:t>Les corps et les têtes anthropomorphes sont systématiquement dissociées autant dans les dépôts que dans les réprésentations: les têtes sont déposées dans un bâtiment communautaire alors que les corps reposent sur le sol (BIB 2733)</w:t>
      </w:r>
    </w:p>
    <w:p w14:paraId="00B9C02D" w14:textId="77777777" w:rsidR="00A33C56" w:rsidRDefault="00A33C56" w:rsidP="00F575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Cs w:val="20"/>
          <w:lang w:val="fr-FR"/>
        </w:rPr>
      </w:pPr>
    </w:p>
    <w:p w14:paraId="710E3771" w14:textId="77777777" w:rsidR="00A33C56" w:rsidRDefault="00A33C56" w:rsidP="00A33C56">
      <w:pPr>
        <w:pStyle w:val="Heading2"/>
      </w:pPr>
      <w:r>
        <w:t>lithique</w:t>
      </w:r>
    </w:p>
    <w:p w14:paraId="4971D3A0" w14:textId="77777777" w:rsidR="00A33C56" w:rsidRDefault="00A33C56" w:rsidP="00F575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Cs w:val="20"/>
          <w:lang w:val="fr-FR"/>
        </w:rPr>
      </w:pPr>
    </w:p>
    <w:p w14:paraId="2ED083F5" w14:textId="399D3442" w:rsidR="00A33C56" w:rsidRDefault="00A33C56" w:rsidP="00A33C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Cs w:val="20"/>
          <w:lang w:val="fr-FR"/>
        </w:rPr>
      </w:pPr>
      <w:r w:rsidRPr="0032190F">
        <w:rPr>
          <w:lang w:val="fr-FR"/>
        </w:rPr>
        <w:t>L’acquisition d’</w:t>
      </w:r>
      <w:hyperlink r:id="rId615" w:anchor="Sit_Obsidienne" w:history="1">
        <w:r w:rsidRPr="009F2A99">
          <w:rPr>
            <w:rStyle w:val="Hyperlink"/>
            <w:szCs w:val="20"/>
            <w:lang w:val="fr-FR"/>
          </w:rPr>
          <w:t>obsidienne</w:t>
        </w:r>
      </w:hyperlink>
      <w:r w:rsidRPr="0032190F">
        <w:rPr>
          <w:lang w:val="fr-FR"/>
        </w:rPr>
        <w:t xml:space="preserve"> d’Anatolie ne correspond pas à une nécessité économique et/ou fonctionnelle mais sert un « Imaginaire, des croyances, des mentalités, voir des fantasmes » (Cauvin, 1998, p. 379).</w:t>
      </w:r>
      <w:r>
        <w:rPr>
          <w:lang w:val="fr-FR"/>
        </w:rPr>
        <w:t xml:space="preserve"> </w:t>
      </w:r>
      <w:r w:rsidRPr="00F57585">
        <w:rPr>
          <w:szCs w:val="20"/>
          <w:lang w:val="fr-FR"/>
        </w:rPr>
        <w:t>L'analyse du matériau lithique récupéré dans le bâtiment communal EA30 sur le site de Jerf el Ahmar démontré une présence relativement importante d'obsidienne par rapport avec le reste du site (Stordeur et al., 2000)(BIB 2603)</w:t>
      </w:r>
    </w:p>
    <w:p w14:paraId="106317E3" w14:textId="77777777" w:rsidR="00A33C56" w:rsidRPr="0032190F" w:rsidRDefault="00A33C56" w:rsidP="00A33C56">
      <w:pPr>
        <w:jc w:val="both"/>
        <w:rPr>
          <w:lang w:val="fr-FR"/>
        </w:rPr>
      </w:pPr>
    </w:p>
    <w:p w14:paraId="449816B0" w14:textId="77777777" w:rsidR="00FF513D" w:rsidRPr="0032190F" w:rsidRDefault="00FF513D" w:rsidP="00426FF9">
      <w:pPr>
        <w:pStyle w:val="Heading1"/>
      </w:pPr>
      <w:bookmarkStart w:id="328" w:name="Sit_Asikli_Hoyuk"/>
      <w:r w:rsidRPr="0032190F">
        <w:t>ASIKLI</w:t>
      </w:r>
      <w:r w:rsidR="00DE3752" w:rsidRPr="0032190F">
        <w:t xml:space="preserve"> HUYUK</w:t>
      </w:r>
    </w:p>
    <w:bookmarkEnd w:id="328"/>
    <w:p w14:paraId="19AB32C2" w14:textId="77777777" w:rsidR="00DE3752" w:rsidRDefault="00DE3752" w:rsidP="00242C0F">
      <w:pPr>
        <w:rPr>
          <w:lang w:val="fr-FR"/>
        </w:rPr>
      </w:pPr>
    </w:p>
    <w:p w14:paraId="57C707A1" w14:textId="45B36DD1" w:rsidR="00DE3752" w:rsidRPr="0032190F" w:rsidRDefault="00536825" w:rsidP="00536825">
      <w:pPr>
        <w:jc w:val="both"/>
        <w:rPr>
          <w:lang w:val="fr-FR"/>
        </w:rPr>
      </w:pPr>
      <w:r>
        <w:rPr>
          <w:lang w:val="fr-FR"/>
        </w:rPr>
        <w:t xml:space="preserve">Proche de </w:t>
      </w:r>
      <w:hyperlink r:id="rId616" w:anchor="Sit_Gobekli_Tepe" w:history="1">
        <w:r w:rsidRPr="00536825">
          <w:rPr>
            <w:rStyle w:val="Hyperlink"/>
            <w:lang w:val="fr-FR"/>
          </w:rPr>
          <w:t>Gobekli Tepe</w:t>
        </w:r>
      </w:hyperlink>
      <w:r>
        <w:rPr>
          <w:lang w:val="fr-FR"/>
        </w:rPr>
        <w:t xml:space="preserve"> (BIB Arte 2018). </w:t>
      </w:r>
      <w:r w:rsidR="00DE3752" w:rsidRPr="0032190F">
        <w:rPr>
          <w:lang w:val="fr-FR"/>
        </w:rPr>
        <w:t xml:space="preserve">A Asikli (7800-7400 av.) au </w:t>
      </w:r>
      <w:hyperlink r:id="rId617" w:anchor="Cul_PPNB" w:history="1">
        <w:r w:rsidR="00DE3752" w:rsidRPr="0032190F">
          <w:rPr>
            <w:rStyle w:val="Hyperlink"/>
            <w:lang w:val="fr-FR"/>
          </w:rPr>
          <w:t>PPNB</w:t>
        </w:r>
      </w:hyperlink>
      <w:r w:rsidR="00DE3752" w:rsidRPr="0032190F">
        <w:rPr>
          <w:lang w:val="fr-FR"/>
        </w:rPr>
        <w:t xml:space="preserve"> on retrouve des lames d’</w:t>
      </w:r>
      <w:hyperlink r:id="rId618" w:anchor="Sit_Obsidienne" w:history="1">
        <w:r w:rsidR="009F2A99" w:rsidRPr="009F2A99">
          <w:rPr>
            <w:rStyle w:val="Hyperlink"/>
            <w:szCs w:val="20"/>
            <w:lang w:val="fr-FR"/>
          </w:rPr>
          <w:t>obsidienne</w:t>
        </w:r>
      </w:hyperlink>
      <w:r w:rsidR="00DE3752" w:rsidRPr="0032190F">
        <w:rPr>
          <w:lang w:val="fr-FR"/>
        </w:rPr>
        <w:t xml:space="preserve"> </w:t>
      </w:r>
      <w:hyperlink r:id="rId619" w:anchor="CO_Taille_bipolaire" w:history="1">
        <w:r w:rsidR="00493407" w:rsidRPr="00493407">
          <w:rPr>
            <w:rStyle w:val="Hyperlink"/>
            <w:lang w:val="fr-FR"/>
          </w:rPr>
          <w:t>bipolaires</w:t>
        </w:r>
      </w:hyperlink>
      <w:r w:rsidR="00493407">
        <w:rPr>
          <w:lang w:val="fr-FR"/>
        </w:rPr>
        <w:t xml:space="preserve"> </w:t>
      </w:r>
      <w:r w:rsidR="00DE3752" w:rsidRPr="0032190F">
        <w:rPr>
          <w:lang w:val="fr-FR"/>
        </w:rPr>
        <w:t xml:space="preserve">caractérisé par une forte hétéronomie. Il y a un approvisionnement direct de blocs grossièrement travaillés à partir des gisements du </w:t>
      </w:r>
      <w:hyperlink r:id="rId620" w:anchor="Sit_Nenezi_Dag" w:history="1">
        <w:r w:rsidR="00647EA0" w:rsidRPr="00647EA0">
          <w:rPr>
            <w:rStyle w:val="Hyperlink"/>
            <w:lang w:val="fr-FR"/>
          </w:rPr>
          <w:t>Nenezi Dag</w:t>
        </w:r>
      </w:hyperlink>
      <w:r w:rsidR="00DE3752" w:rsidRPr="0032190F">
        <w:rPr>
          <w:lang w:val="fr-FR"/>
        </w:rPr>
        <w:t xml:space="preserve"> et du </w:t>
      </w:r>
      <w:hyperlink r:id="rId621" w:anchor="Sit_Golludag" w:history="1">
        <w:r w:rsidR="00647EA0" w:rsidRPr="00647EA0">
          <w:rPr>
            <w:rStyle w:val="Hyperlink"/>
            <w:lang w:val="fr-FR"/>
          </w:rPr>
          <w:t>Golludag</w:t>
        </w:r>
      </w:hyperlink>
      <w:r w:rsidR="00DE3752" w:rsidRPr="0032190F">
        <w:rPr>
          <w:lang w:val="fr-FR"/>
        </w:rPr>
        <w:t xml:space="preserve"> (Kayirli, où les mêmes plaquettes ont été retrouvées). Le caractère utilitaire prévaut désormais sur l’aspect symbolique. La présence de pointes de flèches est un élément différent du corridor levantin. </w:t>
      </w:r>
      <w:r>
        <w:rPr>
          <w:lang w:val="fr-FR"/>
        </w:rPr>
        <w:t>( BIB ?)</w:t>
      </w:r>
    </w:p>
    <w:p w14:paraId="097C8C73" w14:textId="77777777" w:rsidR="00DE3752" w:rsidRPr="0032190F" w:rsidRDefault="00DE3752" w:rsidP="00536825">
      <w:pPr>
        <w:jc w:val="both"/>
        <w:rPr>
          <w:lang w:val="fr-FR"/>
        </w:rPr>
      </w:pPr>
    </w:p>
    <w:p w14:paraId="0A24CCE8" w14:textId="77777777" w:rsidR="00DE3752" w:rsidRPr="0032190F" w:rsidRDefault="00DE3752" w:rsidP="00536825">
      <w:pPr>
        <w:jc w:val="both"/>
        <w:rPr>
          <w:lang w:val="fr-FR"/>
        </w:rPr>
      </w:pPr>
      <w:r w:rsidRPr="0032190F">
        <w:rPr>
          <w:lang w:val="fr-FR"/>
        </w:rPr>
        <w:t xml:space="preserve">Le village de Asikli Höyük (8200-7500calBC) on met en évidence une structuration pré-urbaine. Une rue dont l’axe a été conservé  sur les 500 ans d’occupation du site. Des bâtiments publics caractérisés par l’utilisation de murs en pierre, usage du stuc et du plâtre pour les murs et le sol, dimensions supérieures aux sites privatifs. </w:t>
      </w:r>
      <w:r w:rsidR="00536825">
        <w:rPr>
          <w:lang w:val="fr-FR"/>
        </w:rPr>
        <w:t>( BIB ?)</w:t>
      </w:r>
    </w:p>
    <w:p w14:paraId="40D58B71" w14:textId="77777777" w:rsidR="00FF513D" w:rsidRPr="0032190F" w:rsidRDefault="00FF513D" w:rsidP="00536825">
      <w:pPr>
        <w:jc w:val="both"/>
        <w:rPr>
          <w:lang w:val="fr-FR"/>
        </w:rPr>
      </w:pPr>
    </w:p>
    <w:p w14:paraId="5B533981" w14:textId="77777777" w:rsidR="0090549B" w:rsidRDefault="00FF513D" w:rsidP="00536825">
      <w:pPr>
        <w:jc w:val="both"/>
        <w:rPr>
          <w:lang w:val="fr-FR"/>
        </w:rPr>
      </w:pPr>
      <w:r w:rsidRPr="0032190F">
        <w:rPr>
          <w:lang w:val="fr-FR"/>
        </w:rPr>
        <w:t>Emergence de traditions syncrétiques (limite occidentale de la néolithisation), blocage 8 300/6 500</w:t>
      </w:r>
      <w:r w:rsidR="00536825">
        <w:rPr>
          <w:lang w:val="fr-FR"/>
        </w:rPr>
        <w:t xml:space="preserve"> ( BIB ?)</w:t>
      </w:r>
    </w:p>
    <w:p w14:paraId="22D1E055" w14:textId="77777777" w:rsidR="00536825" w:rsidRDefault="00536825" w:rsidP="00536825">
      <w:pPr>
        <w:jc w:val="both"/>
        <w:rPr>
          <w:lang w:val="fr-FR"/>
        </w:rPr>
      </w:pPr>
    </w:p>
    <w:p w14:paraId="6897E7E1" w14:textId="77777777" w:rsidR="00536825" w:rsidRDefault="00536825" w:rsidP="00536825">
      <w:pPr>
        <w:jc w:val="both"/>
        <w:rPr>
          <w:lang w:val="fr-FR"/>
        </w:rPr>
      </w:pPr>
      <w:r>
        <w:rPr>
          <w:lang w:val="fr-FR"/>
        </w:rPr>
        <w:t>Les bâtiments collectifs sont à l'extérieur du village (BIB Arte 2018). Au début du Néolithique, il s'agit probablement d'une société égalitaire (BIB Arte 2018)</w:t>
      </w:r>
    </w:p>
    <w:p w14:paraId="26A79C20" w14:textId="7414A429" w:rsidR="00536825" w:rsidRDefault="00536825" w:rsidP="00536825">
      <w:pPr>
        <w:jc w:val="both"/>
        <w:rPr>
          <w:lang w:val="fr-FR"/>
        </w:rPr>
      </w:pPr>
      <w:r>
        <w:rPr>
          <w:lang w:val="fr-FR"/>
        </w:rPr>
        <w:br/>
        <w:t xml:space="preserve">La </w:t>
      </w:r>
      <w:hyperlink r:id="rId622" w:anchor="ESP_Isotopes_anal_diete" w:history="1">
        <w:r w:rsidR="00A63289" w:rsidRPr="004B2893">
          <w:rPr>
            <w:rStyle w:val="Hyperlink"/>
            <w:lang w:val="fr-FR"/>
          </w:rPr>
          <w:t>diète</w:t>
        </w:r>
      </w:hyperlink>
      <w:r w:rsidR="00A63289" w:rsidRPr="0032190F">
        <w:rPr>
          <w:lang w:val="fr-FR"/>
        </w:rPr>
        <w:t xml:space="preserve"> </w:t>
      </w:r>
      <w:r>
        <w:rPr>
          <w:lang w:val="fr-FR"/>
        </w:rPr>
        <w:t>des premiers néolithique d'Asikli montre un régime associant glucides et sucres. La taille des premiers agriculteurs se réduit, les arthroses augmentent (BIB Arte 2018)</w:t>
      </w:r>
    </w:p>
    <w:p w14:paraId="071D34FF" w14:textId="77777777" w:rsidR="00536825" w:rsidRDefault="00536825" w:rsidP="00536825">
      <w:pPr>
        <w:jc w:val="both"/>
        <w:rPr>
          <w:lang w:val="fr-FR"/>
        </w:rPr>
      </w:pPr>
    </w:p>
    <w:p w14:paraId="0686C50D" w14:textId="77777777" w:rsidR="00536825" w:rsidRDefault="00536825" w:rsidP="00536825">
      <w:pPr>
        <w:jc w:val="both"/>
        <w:rPr>
          <w:lang w:val="fr-FR"/>
        </w:rPr>
      </w:pPr>
      <w:r>
        <w:rPr>
          <w:lang w:val="fr-FR"/>
        </w:rPr>
        <w:t>Vers 10000 BP. Le tell montre le passage de maisons rondes à des maisons carrées. L'épaisseur des remblais, d'une phase a une autre est d'environ 1,6 m. Dans la phase des maisons carrées, vers 8200 aec, les habitats sont aglomérées ne laissant que d'étroites ruelles. (BIB Arte 2018)</w:t>
      </w:r>
    </w:p>
    <w:p w14:paraId="7B422FDA" w14:textId="77777777" w:rsidR="00536825" w:rsidRDefault="00536825" w:rsidP="00536825">
      <w:pPr>
        <w:jc w:val="both"/>
        <w:rPr>
          <w:lang w:val="fr-FR"/>
        </w:rPr>
      </w:pPr>
      <w:r>
        <w:rPr>
          <w:lang w:val="fr-FR"/>
        </w:rPr>
        <w:t>Au cours de l'occupation du site on voit la part de la production du petit épeautre (blé) augmente (BIB Arte 2018) Dans les derniers niveaux (ca 8200 BC) on note des couche d'excrément montrant les débuts de l'élevage (chèvre, mouton) (BIB Arte 2018)</w:t>
      </w:r>
    </w:p>
    <w:p w14:paraId="3532BDE0" w14:textId="77777777" w:rsidR="00536825" w:rsidRDefault="00536825" w:rsidP="00536825">
      <w:pPr>
        <w:jc w:val="both"/>
        <w:rPr>
          <w:lang w:val="fr-FR"/>
        </w:rPr>
      </w:pPr>
      <w:r>
        <w:rPr>
          <w:lang w:val="fr-FR"/>
        </w:rPr>
        <w:t>Dans la phase des maisons carrées, "on vivait sur le toit". (BIB Arte 2018)</w:t>
      </w:r>
    </w:p>
    <w:p w14:paraId="76AB01A1" w14:textId="77777777" w:rsidR="00536825" w:rsidRDefault="00536825" w:rsidP="00536825">
      <w:pPr>
        <w:jc w:val="both"/>
        <w:rPr>
          <w:lang w:val="fr-FR"/>
        </w:rPr>
      </w:pPr>
    </w:p>
    <w:p w14:paraId="196A73BA" w14:textId="77777777" w:rsidR="00536825" w:rsidRPr="00536825" w:rsidRDefault="00536825" w:rsidP="00536825">
      <w:pPr>
        <w:jc w:val="center"/>
        <w:rPr>
          <w:sz w:val="20"/>
          <w:lang w:val="fr-FR"/>
        </w:rPr>
      </w:pPr>
      <w:r w:rsidRPr="00536825">
        <w:rPr>
          <w:sz w:val="20"/>
          <w:lang w:val="fr-FR"/>
        </w:rPr>
        <w:t>shéma d'une maiso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83"/>
        <w:gridCol w:w="1949"/>
      </w:tblGrid>
      <w:tr w:rsidR="00536825" w14:paraId="123E20E0" w14:textId="77777777" w:rsidTr="00C35EA7">
        <w:trPr>
          <w:jc w:val="center"/>
        </w:trPr>
        <w:tc>
          <w:tcPr>
            <w:tcW w:w="1683" w:type="dxa"/>
          </w:tcPr>
          <w:p w14:paraId="23E67253" w14:textId="77777777" w:rsidR="00536825" w:rsidRPr="00C35EA7" w:rsidRDefault="00536825" w:rsidP="00C35EA7">
            <w:pPr>
              <w:jc w:val="both"/>
              <w:rPr>
                <w:lang w:val="fr-FR"/>
              </w:rPr>
            </w:pPr>
            <w:r w:rsidRPr="00C35EA7">
              <w:rPr>
                <w:lang w:val="fr-FR"/>
              </w:rPr>
              <w:t>toit</w:t>
            </w:r>
          </w:p>
        </w:tc>
        <w:tc>
          <w:tcPr>
            <w:tcW w:w="1949" w:type="dxa"/>
          </w:tcPr>
          <w:p w14:paraId="5ABCA621" w14:textId="77777777" w:rsidR="00536825" w:rsidRPr="00C35EA7" w:rsidRDefault="00536825" w:rsidP="00C35EA7">
            <w:pPr>
              <w:jc w:val="both"/>
              <w:rPr>
                <w:lang w:val="fr-FR"/>
              </w:rPr>
            </w:pPr>
            <w:r w:rsidRPr="00C35EA7">
              <w:rPr>
                <w:lang w:val="fr-FR"/>
              </w:rPr>
              <w:t>vivants</w:t>
            </w:r>
          </w:p>
        </w:tc>
      </w:tr>
      <w:tr w:rsidR="00536825" w14:paraId="2552CFE1" w14:textId="77777777" w:rsidTr="00C35EA7">
        <w:trPr>
          <w:jc w:val="center"/>
        </w:trPr>
        <w:tc>
          <w:tcPr>
            <w:tcW w:w="1683" w:type="dxa"/>
          </w:tcPr>
          <w:p w14:paraId="747FDF87" w14:textId="77777777" w:rsidR="00536825" w:rsidRPr="00C35EA7" w:rsidRDefault="00536825" w:rsidP="00C35EA7">
            <w:pPr>
              <w:jc w:val="both"/>
              <w:rPr>
                <w:lang w:val="fr-FR"/>
              </w:rPr>
            </w:pPr>
            <w:r w:rsidRPr="00C35EA7">
              <w:rPr>
                <w:lang w:val="fr-FR"/>
              </w:rPr>
              <w:t>entre les murs</w:t>
            </w:r>
          </w:p>
        </w:tc>
        <w:tc>
          <w:tcPr>
            <w:tcW w:w="1949" w:type="dxa"/>
          </w:tcPr>
          <w:p w14:paraId="68AF3A0C" w14:textId="77777777" w:rsidR="00536825" w:rsidRPr="00C35EA7" w:rsidRDefault="00536825" w:rsidP="00C35EA7">
            <w:pPr>
              <w:jc w:val="both"/>
              <w:rPr>
                <w:lang w:val="fr-FR"/>
              </w:rPr>
            </w:pPr>
            <w:r w:rsidRPr="00C35EA7">
              <w:rPr>
                <w:lang w:val="fr-FR"/>
              </w:rPr>
              <w:t>céréales / habitat</w:t>
            </w:r>
          </w:p>
        </w:tc>
      </w:tr>
      <w:tr w:rsidR="00536825" w14:paraId="78EEACBE" w14:textId="77777777" w:rsidTr="00C35EA7">
        <w:trPr>
          <w:jc w:val="center"/>
        </w:trPr>
        <w:tc>
          <w:tcPr>
            <w:tcW w:w="1683" w:type="dxa"/>
          </w:tcPr>
          <w:p w14:paraId="74FDA554" w14:textId="77777777" w:rsidR="00536825" w:rsidRPr="00C35EA7" w:rsidRDefault="00536825" w:rsidP="00C35EA7">
            <w:pPr>
              <w:jc w:val="both"/>
              <w:rPr>
                <w:lang w:val="fr-FR"/>
              </w:rPr>
            </w:pPr>
            <w:r w:rsidRPr="00C35EA7">
              <w:rPr>
                <w:lang w:val="fr-FR"/>
              </w:rPr>
              <w:t>sous-sol</w:t>
            </w:r>
          </w:p>
        </w:tc>
        <w:tc>
          <w:tcPr>
            <w:tcW w:w="1949" w:type="dxa"/>
          </w:tcPr>
          <w:p w14:paraId="41BC895E" w14:textId="77777777" w:rsidR="00536825" w:rsidRPr="00C35EA7" w:rsidRDefault="00536825" w:rsidP="00C35EA7">
            <w:pPr>
              <w:jc w:val="both"/>
              <w:rPr>
                <w:lang w:val="fr-FR"/>
              </w:rPr>
            </w:pPr>
            <w:r w:rsidRPr="00C35EA7">
              <w:rPr>
                <w:lang w:val="fr-FR"/>
              </w:rPr>
              <w:t>morts</w:t>
            </w:r>
          </w:p>
        </w:tc>
      </w:tr>
    </w:tbl>
    <w:p w14:paraId="7765EDCE" w14:textId="77777777" w:rsidR="00536825" w:rsidRDefault="00536825" w:rsidP="00536825">
      <w:pPr>
        <w:jc w:val="both"/>
        <w:rPr>
          <w:lang w:val="fr-FR"/>
        </w:rPr>
      </w:pPr>
      <w:r>
        <w:rPr>
          <w:lang w:val="fr-FR"/>
        </w:rPr>
        <w:t>(SS BIB d'après BIB Arte 2018)</w:t>
      </w:r>
    </w:p>
    <w:p w14:paraId="1C60F08C" w14:textId="77777777" w:rsidR="00536825" w:rsidRDefault="00536825" w:rsidP="00536825">
      <w:pPr>
        <w:jc w:val="both"/>
        <w:rPr>
          <w:lang w:val="fr-FR"/>
        </w:rPr>
      </w:pPr>
    </w:p>
    <w:p w14:paraId="4DF8F650" w14:textId="77777777" w:rsidR="00536825" w:rsidRDefault="00536825" w:rsidP="00536825">
      <w:pPr>
        <w:jc w:val="both"/>
        <w:rPr>
          <w:lang w:val="fr-FR"/>
        </w:rPr>
      </w:pPr>
      <w:r>
        <w:rPr>
          <w:lang w:val="fr-FR"/>
        </w:rPr>
        <w:t>La disposition des maisons les unes refondées sur les autres formant un tell, et l'enterrement des morts dans les sols des habitats  montre le rôle prépondérant de la généalogie et des ancêtres (SS BIB)</w:t>
      </w:r>
    </w:p>
    <w:p w14:paraId="630E3187" w14:textId="77777777" w:rsidR="00536825" w:rsidRDefault="00536825" w:rsidP="00536825">
      <w:pPr>
        <w:jc w:val="both"/>
        <w:rPr>
          <w:lang w:val="fr-FR"/>
        </w:rPr>
      </w:pPr>
    </w:p>
    <w:p w14:paraId="328EF969" w14:textId="77777777" w:rsidR="00536825" w:rsidRPr="0032190F" w:rsidRDefault="00536825" w:rsidP="00536825">
      <w:pPr>
        <w:jc w:val="both"/>
        <w:rPr>
          <w:lang w:val="fr-FR"/>
        </w:rPr>
      </w:pPr>
      <w:r>
        <w:rPr>
          <w:lang w:val="fr-FR"/>
        </w:rPr>
        <w:t>ARSLANTEPE</w:t>
      </w:r>
    </w:p>
    <w:p w14:paraId="3203042B" w14:textId="77777777" w:rsidR="00DE3752" w:rsidRPr="0032190F" w:rsidRDefault="00DE3752" w:rsidP="00242C0F">
      <w:pPr>
        <w:rPr>
          <w:lang w:val="fr-FR"/>
        </w:rPr>
      </w:pPr>
    </w:p>
    <w:p w14:paraId="38C3A2FD" w14:textId="77777777" w:rsidR="001401B1" w:rsidRPr="0032190F" w:rsidRDefault="001401B1" w:rsidP="00426FF9">
      <w:pPr>
        <w:pStyle w:val="Heading1"/>
      </w:pPr>
      <w:bookmarkStart w:id="329" w:name="Sit_Cafer_Huyuk_Kaletepe"/>
      <w:r w:rsidRPr="0032190F">
        <w:t>CAFER HÜYÜK</w:t>
      </w:r>
      <w:r w:rsidR="000F1B58" w:rsidRPr="0032190F">
        <w:t>-</w:t>
      </w:r>
      <w:r w:rsidR="00CD0706">
        <w:t>KALETEPE</w:t>
      </w:r>
    </w:p>
    <w:bookmarkEnd w:id="329"/>
    <w:p w14:paraId="445094AF" w14:textId="77777777" w:rsidR="00377293" w:rsidRPr="0032190F" w:rsidRDefault="00377293" w:rsidP="00242C0F">
      <w:pPr>
        <w:rPr>
          <w:lang w:val="fr-FR"/>
        </w:rPr>
      </w:pPr>
    </w:p>
    <w:p w14:paraId="6264D012" w14:textId="5408F598" w:rsidR="0024138B" w:rsidRPr="0032190F" w:rsidRDefault="001401B1" w:rsidP="00242C0F">
      <w:pPr>
        <w:jc w:val="both"/>
        <w:rPr>
          <w:lang w:val="fr-FR"/>
        </w:rPr>
      </w:pPr>
      <w:r w:rsidRPr="0032190F">
        <w:rPr>
          <w:lang w:val="fr-FR"/>
        </w:rPr>
        <w:t xml:space="preserve">Fouilles de Cauvin et Aurenche. </w:t>
      </w:r>
      <w:r w:rsidR="0024138B" w:rsidRPr="0032190F">
        <w:rPr>
          <w:lang w:val="fr-FR"/>
        </w:rPr>
        <w:t xml:space="preserve">Les fouilles, sur </w:t>
      </w:r>
      <w:smartTag w:uri="urn:schemas-microsoft-com:office:smarttags" w:element="metricconverter">
        <w:smartTagPr>
          <w:attr w:name="ProductID" w:val="6 m"/>
        </w:smartTagPr>
        <w:r w:rsidR="0024138B" w:rsidRPr="0032190F">
          <w:rPr>
            <w:lang w:val="fr-FR"/>
          </w:rPr>
          <w:t>6 m</w:t>
        </w:r>
      </w:smartTag>
      <w:r w:rsidR="0024138B" w:rsidRPr="0032190F">
        <w:rPr>
          <w:lang w:val="fr-FR"/>
        </w:rPr>
        <w:t xml:space="preserve"> d’épaisseur, ont montré 13 niveaux d’occupation entre 8300 et 7</w:t>
      </w:r>
      <w:r w:rsidRPr="0032190F">
        <w:rPr>
          <w:lang w:val="fr-FR"/>
        </w:rPr>
        <w:t>200 aec</w:t>
      </w:r>
      <w:r w:rsidR="0024138B" w:rsidRPr="0032190F">
        <w:rPr>
          <w:lang w:val="fr-FR"/>
        </w:rPr>
        <w:t xml:space="preserve"> environ</w:t>
      </w:r>
      <w:r w:rsidR="000F1B58" w:rsidRPr="0032190F">
        <w:rPr>
          <w:lang w:val="fr-FR"/>
        </w:rPr>
        <w:t xml:space="preserve"> soit durant le </w:t>
      </w:r>
      <w:hyperlink r:id="rId623" w:anchor="Cul_PPNB_moyen" w:history="1">
        <w:r w:rsidR="007C07F4" w:rsidRPr="007C07F4">
          <w:rPr>
            <w:rStyle w:val="Hyperlink"/>
            <w:lang w:val="fr-FR"/>
          </w:rPr>
          <w:t>MPPNB</w:t>
        </w:r>
      </w:hyperlink>
      <w:r w:rsidR="000F1B58" w:rsidRPr="0032190F">
        <w:rPr>
          <w:lang w:val="fr-FR"/>
        </w:rPr>
        <w:t xml:space="preserve"> et </w:t>
      </w:r>
      <w:r w:rsidR="007C07F4">
        <w:rPr>
          <w:lang w:val="fr-FR"/>
        </w:rPr>
        <w:t xml:space="preserve">le PPNB </w:t>
      </w:r>
      <w:r w:rsidR="000F1B58" w:rsidRPr="0032190F">
        <w:rPr>
          <w:lang w:val="fr-FR"/>
        </w:rPr>
        <w:t>récent</w:t>
      </w:r>
      <w:r w:rsidRPr="0032190F">
        <w:rPr>
          <w:lang w:val="fr-FR"/>
        </w:rPr>
        <w:t>.</w:t>
      </w:r>
      <w:r w:rsidR="0024138B" w:rsidRPr="0032190F">
        <w:rPr>
          <w:lang w:val="fr-FR"/>
        </w:rPr>
        <w:t xml:space="preserve"> Ils sont regroupés en trois phases : ancienne (XIII à IX), moyenne (VIII à V) et récente (IV à I).</w:t>
      </w:r>
    </w:p>
    <w:p w14:paraId="508F1BDA" w14:textId="77777777" w:rsidR="00377293" w:rsidRPr="0032190F" w:rsidRDefault="00377293" w:rsidP="00242C0F">
      <w:pPr>
        <w:rPr>
          <w:lang w:val="fr-FR"/>
        </w:rPr>
      </w:pPr>
    </w:p>
    <w:p w14:paraId="1D2C67D1" w14:textId="77777777" w:rsidR="001401B1" w:rsidRPr="0032190F" w:rsidRDefault="0024138B" w:rsidP="00242C0F">
      <w:pPr>
        <w:rPr>
          <w:rStyle w:val="justifier"/>
          <w:lang w:val="fr-FR"/>
        </w:rPr>
      </w:pPr>
      <w:r w:rsidRPr="0032190F">
        <w:rPr>
          <w:lang w:val="fr-FR"/>
        </w:rPr>
        <w:t xml:space="preserve">L’installation débute </w:t>
      </w:r>
      <w:r w:rsidRPr="0032190F">
        <w:rPr>
          <w:rStyle w:val="justifier"/>
          <w:lang w:val="fr-FR"/>
        </w:rPr>
        <w:t xml:space="preserve">un peu après celle de </w:t>
      </w:r>
      <w:hyperlink w:anchor="Sit_Cayonu" w:history="1">
        <w:r w:rsidRPr="0032190F">
          <w:rPr>
            <w:rStyle w:val="Hyperlink"/>
            <w:lang w:val="fr-FR"/>
          </w:rPr>
          <w:t>Cayönü</w:t>
        </w:r>
      </w:hyperlink>
      <w:r w:rsidRPr="0032190F">
        <w:rPr>
          <w:rStyle w:val="justifier"/>
          <w:lang w:val="fr-FR"/>
        </w:rPr>
        <w:t>, sur l'horizon "</w:t>
      </w:r>
      <w:r w:rsidRPr="0032190F">
        <w:rPr>
          <w:rStyle w:val="justifier"/>
          <w:i/>
          <w:lang w:val="fr-FR"/>
        </w:rPr>
        <w:t>Cobble paved plan</w:t>
      </w:r>
      <w:r w:rsidRPr="0032190F">
        <w:rPr>
          <w:rStyle w:val="justifier"/>
          <w:lang w:val="fr-FR"/>
        </w:rPr>
        <w:t>" de ce site, tandis que la phase moyenne paraît contemporaine de la phase à "</w:t>
      </w:r>
      <w:r w:rsidRPr="0032190F">
        <w:rPr>
          <w:rStyle w:val="justifier"/>
          <w:i/>
          <w:lang w:val="fr-FR"/>
        </w:rPr>
        <w:t>Cell plan</w:t>
      </w:r>
      <w:r w:rsidRPr="0032190F">
        <w:rPr>
          <w:rStyle w:val="justifier"/>
          <w:lang w:val="fr-FR"/>
        </w:rPr>
        <w:t>" de Cayönü.</w:t>
      </w:r>
    </w:p>
    <w:p w14:paraId="4B978CCD" w14:textId="77777777" w:rsidR="00377293" w:rsidRPr="0032190F" w:rsidRDefault="00377293" w:rsidP="00242C0F">
      <w:pPr>
        <w:rPr>
          <w:lang w:val="fr-FR"/>
        </w:rPr>
      </w:pPr>
    </w:p>
    <w:p w14:paraId="10016014" w14:textId="77777777" w:rsidR="0024138B" w:rsidRPr="0032190F" w:rsidRDefault="0024138B" w:rsidP="00242C0F">
      <w:pPr>
        <w:jc w:val="both"/>
        <w:rPr>
          <w:lang w:val="fr-FR"/>
        </w:rPr>
      </w:pPr>
      <w:r w:rsidRPr="0032190F">
        <w:rPr>
          <w:lang w:val="fr-FR"/>
        </w:rPr>
        <w:t xml:space="preserve">A Cafer Höyük, l'agriculture remonte au IXe millénaire av. J.-C., tout comme au Levant. Dès leur installation sur le site, les habitants y ont pratiqué la culture des céréales (blé amidonnier et engrain) et celle des légumineuses, particulièrement des lentilles. La fréquence des légumineuses diminue en faveur de la culture des céréales dans la phase récente quand apparaît l'orge. Aucune pratique de l'élevage n'y est par contre attestée, le seul animal domestique est le chien. Les villageois chassent les animaux de la montagne voisines et de la plaine mais les stratégies de chasse </w:t>
      </w:r>
      <w:r w:rsidRPr="0032190F">
        <w:rPr>
          <w:lang w:val="fr-FR"/>
        </w:rPr>
        <w:lastRenderedPageBreak/>
        <w:t>évoluent avec le temps : dans les niveaux anciens, les villageois chassent en quantité le petit gibier (lièvre) puis la chasse au sanglier augmente. Enfin, dans les niveaux plus récents, ils s'intéressent davantage aux grands mammifères (cervidés et aurochs). Chèvres sauvages et mouflons sont chassés pendant toute la durée de l'occupation, mais dans les niveaux récents, la chasse du mouflon décroît par rapport à celle de la chèvre.</w:t>
      </w:r>
    </w:p>
    <w:p w14:paraId="1FCF9D4F" w14:textId="77777777" w:rsidR="00377293" w:rsidRPr="0032190F" w:rsidRDefault="00377293" w:rsidP="00242C0F">
      <w:pPr>
        <w:rPr>
          <w:lang w:val="fr-FR"/>
        </w:rPr>
      </w:pPr>
    </w:p>
    <w:p w14:paraId="7AD2A275" w14:textId="191D6324" w:rsidR="0024138B" w:rsidRPr="0032190F" w:rsidRDefault="0024138B" w:rsidP="00242C0F">
      <w:pPr>
        <w:jc w:val="both"/>
        <w:rPr>
          <w:lang w:val="fr-FR"/>
        </w:rPr>
      </w:pPr>
      <w:r w:rsidRPr="0032190F">
        <w:rPr>
          <w:lang w:val="fr-FR"/>
        </w:rPr>
        <w:t xml:space="preserve">Pour l’architecture ; dans la phase ancienne de l'occupation, les maisons, de plan rectangulaire, sont constituées de deux ou trois pièces disposées transversalement. Les murs de briques crues moulées sont posés tantôt sur un soubassement en pierre, tantôt directement sur un socle d'argile et de pierre. Dans les espaces extérieurs, on trouve des foyers en cuvette, mais une maison abrite un four à encorbellement en argile. A la phase moyenne, les plans des maisons changent. Ils forment une sorte de damier composé de petites cellules identiques et presque carrées, en général au nombre de six. Les murs de briques crues possèdent des contreforts intérieurs . A la différence de la phase ancienne, les habitats ne sont pas de plain-pied, le rez-de-chaussée est un lieu de stockage comme le prouve la présence de </w:t>
      </w:r>
      <w:hyperlink r:id="rId624" w:anchor="Cul_Neo__econom_stockage_agr_silo" w:history="1">
        <w:r w:rsidR="0007541A" w:rsidRPr="0007541A">
          <w:rPr>
            <w:rStyle w:val="Hyperlink"/>
            <w:lang w:val="fr-FR"/>
          </w:rPr>
          <w:t>silos</w:t>
        </w:r>
      </w:hyperlink>
      <w:r w:rsidR="0007541A" w:rsidRPr="0007541A">
        <w:rPr>
          <w:lang w:val="fr-FR"/>
        </w:rPr>
        <w:t xml:space="preserve"> </w:t>
      </w:r>
      <w:r w:rsidRPr="0032190F">
        <w:rPr>
          <w:lang w:val="fr-FR"/>
        </w:rPr>
        <w:t xml:space="preserve">dans plusieurs cellules. Les plans des maisons de la phase récente sont plus variés : ils sont mono ou pluricellulaires, comportant dans ce cas jusqu'à douze cellules, de forme moins stéréotypée qu'à la phase précédente. Les bâtiments sont construits sur des radiers de gros galets et les murs ne comportent plus de contreforts. </w:t>
      </w:r>
    </w:p>
    <w:p w14:paraId="7DAF5CA2" w14:textId="77777777" w:rsidR="00377293" w:rsidRPr="0032190F" w:rsidRDefault="00377293" w:rsidP="00242C0F">
      <w:pPr>
        <w:rPr>
          <w:lang w:val="fr-FR"/>
        </w:rPr>
      </w:pPr>
    </w:p>
    <w:p w14:paraId="4B81B60D" w14:textId="77777777" w:rsidR="001401B1" w:rsidRPr="0032190F" w:rsidRDefault="001401B1" w:rsidP="00242C0F">
      <w:pPr>
        <w:rPr>
          <w:lang w:val="fr-FR"/>
        </w:rPr>
      </w:pPr>
      <w:r w:rsidRPr="0032190F">
        <w:rPr>
          <w:lang w:val="fr-FR"/>
        </w:rPr>
        <w:t>Secteur Est :</w:t>
      </w:r>
    </w:p>
    <w:p w14:paraId="4A31ECA9" w14:textId="77777777" w:rsidR="001401B1" w:rsidRPr="0032190F" w:rsidRDefault="001401B1" w:rsidP="00242C0F">
      <w:pPr>
        <w:rPr>
          <w:lang w:val="fr-FR"/>
        </w:rPr>
      </w:pPr>
      <w:r w:rsidRPr="0032190F">
        <w:rPr>
          <w:lang w:val="fr-FR"/>
        </w:rPr>
        <w:t xml:space="preserve">Niveau IV - Deux structures contiguës (A et B) en brique et en torchis. B présente au moins deux cellules de 2,10 x </w:t>
      </w:r>
      <w:smartTag w:uri="urn:schemas-microsoft-com:office:smarttags" w:element="metricconverter">
        <w:smartTagPr>
          <w:attr w:name="ProductID" w:val="4 m"/>
        </w:smartTagPr>
        <w:r w:rsidRPr="0032190F">
          <w:rPr>
            <w:lang w:val="fr-FR"/>
          </w:rPr>
          <w:t>4 m</w:t>
        </w:r>
      </w:smartTag>
      <w:r w:rsidRPr="0032190F">
        <w:rPr>
          <w:lang w:val="fr-FR"/>
        </w:rPr>
        <w:t>, ces cellules ont deux sols d’argile jaune superposés et sont séparée par un mur. Les murs sont couvert par un enduit d’argile durcie, légèrement blanchâtre. L’ensemble des murs et sols sotn construits sur un double radier de pierres étalées débordant d’un demi-mètre à l’ouest et au sud de la maison, donc passant sous A. Ce radier est composé par deux couches de pierres séparées par une couche d’ragile tassée.</w:t>
      </w:r>
    </w:p>
    <w:p w14:paraId="7850E45C" w14:textId="77777777" w:rsidR="001401B1" w:rsidRPr="0032190F" w:rsidRDefault="001401B1" w:rsidP="00242C0F">
      <w:pPr>
        <w:rPr>
          <w:lang w:val="fr-FR"/>
        </w:rPr>
      </w:pPr>
      <w:r w:rsidRPr="0032190F">
        <w:rPr>
          <w:lang w:val="fr-FR"/>
        </w:rPr>
        <w:t xml:space="preserve">A , qui partage un mur avec B, présente au moins deux états de contruction caractérisés par des reprises de mur et la superposition des sols. Aucun autre radier que celui débordant de B. Dans son état ancien A comprenait 4 cellules (dont une seule découverte entièrement 2, 30x2,20m ) avec trois sols superposés d’argile. L’état récent 3 cellules. </w:t>
      </w:r>
    </w:p>
    <w:p w14:paraId="52559CE0" w14:textId="77777777" w:rsidR="001401B1" w:rsidRPr="0032190F" w:rsidRDefault="001401B1" w:rsidP="00242C0F">
      <w:pPr>
        <w:rPr>
          <w:lang w:val="fr-FR"/>
        </w:rPr>
      </w:pPr>
    </w:p>
    <w:p w14:paraId="3970162A" w14:textId="004F5A99" w:rsidR="00FF513D" w:rsidRPr="0032190F" w:rsidRDefault="0024138B" w:rsidP="00242C0F">
      <w:pPr>
        <w:jc w:val="both"/>
        <w:rPr>
          <w:rStyle w:val="justifier"/>
          <w:lang w:val="fr-FR"/>
        </w:rPr>
      </w:pPr>
      <w:r w:rsidRPr="0032190F">
        <w:rPr>
          <w:rStyle w:val="justifier"/>
          <w:lang w:val="fr-FR"/>
        </w:rPr>
        <w:t xml:space="preserve">L'outillage lithique est du type "PPNB du Levant" : </w:t>
      </w:r>
      <w:hyperlink r:id="rId625" w:anchor="Cul_Byblos_Pointes" w:history="1">
        <w:r w:rsidR="00F660C6" w:rsidRPr="004C4E8C">
          <w:rPr>
            <w:rStyle w:val="Hyperlink"/>
            <w:lang w:val="fr-FR"/>
          </w:rPr>
          <w:t>pointes de Byblos</w:t>
        </w:r>
      </w:hyperlink>
      <w:r w:rsidRPr="0032190F">
        <w:rPr>
          <w:rStyle w:val="justifier"/>
          <w:lang w:val="fr-FR"/>
        </w:rPr>
        <w:t xml:space="preserve">, lames-faucilles, haches polies, débitage </w:t>
      </w:r>
      <w:hyperlink r:id="rId626" w:anchor="CO_Taille_bipolaire" w:history="1">
        <w:r w:rsidR="00493407" w:rsidRPr="00493407">
          <w:rPr>
            <w:rStyle w:val="Hyperlink"/>
            <w:lang w:val="fr-FR"/>
          </w:rPr>
          <w:t>bipolaire</w:t>
        </w:r>
      </w:hyperlink>
      <w:r w:rsidR="00493407">
        <w:rPr>
          <w:lang w:val="fr-FR"/>
        </w:rPr>
        <w:t xml:space="preserve"> </w:t>
      </w:r>
      <w:r w:rsidRPr="0032190F">
        <w:rPr>
          <w:rStyle w:val="justifier"/>
          <w:lang w:val="fr-FR"/>
        </w:rPr>
        <w:t xml:space="preserve">sur nucléus naviformes. Cependant, des microlithes et des microlithes géométriques, qui se raréfient à la phase moyenne, sont dérivés d'une tradition locale qui a déjà été mise en évidence sur le site d'Hallan Çemi Tepesi. Le </w:t>
      </w:r>
      <w:hyperlink r:id="rId627" w:anchor="CO_Pression" w:history="1">
        <w:r w:rsidR="00B17F04" w:rsidRPr="00B17F04">
          <w:rPr>
            <w:rStyle w:val="Hyperlink"/>
            <w:szCs w:val="22"/>
            <w:lang w:val="fr-FR" w:eastAsia="en-GB"/>
          </w:rPr>
          <w:t>débitage par pression</w:t>
        </w:r>
      </w:hyperlink>
      <w:r w:rsidR="00B17F04">
        <w:rPr>
          <w:szCs w:val="22"/>
          <w:lang w:val="fr-FR" w:eastAsia="en-GB"/>
        </w:rPr>
        <w:t xml:space="preserve"> </w:t>
      </w:r>
      <w:r w:rsidRPr="0032190F">
        <w:rPr>
          <w:rStyle w:val="justifier"/>
          <w:lang w:val="fr-FR"/>
        </w:rPr>
        <w:t>de certaines lames et lamelles est aussi un phénomène alors propre à l'Anatolie. Dans la phase ancienne, cet outillage est pour majorité en silex. Ensuite, c'est l'</w:t>
      </w:r>
      <w:hyperlink r:id="rId628" w:anchor="Sit_Obsidienne" w:history="1">
        <w:r w:rsidR="009F2A99" w:rsidRPr="009F2A99">
          <w:rPr>
            <w:rStyle w:val="Hyperlink"/>
            <w:szCs w:val="20"/>
            <w:lang w:val="fr-FR"/>
          </w:rPr>
          <w:t>obsidienne</w:t>
        </w:r>
      </w:hyperlink>
      <w:r w:rsidRPr="0032190F">
        <w:rPr>
          <w:rStyle w:val="justifier"/>
          <w:lang w:val="fr-FR"/>
        </w:rPr>
        <w:t xml:space="preserve"> qui domine pour atteindre, à la phase récente, environ 90% du matériau utilisé dans l'industrie lithique. D'après les analyses, cette obsidienne provient de Bingöl, à cent kilomètres à l'est du village. Il faut noter l'existence, à partir de la phase moyenne, d'un type particulier d'outil, absent de l'outillage du Levant : l'outil dit "de Cayönü", lame épaisse d'obsidienne à retouches lamellaires abruptes.</w:t>
      </w:r>
    </w:p>
    <w:p w14:paraId="1C0F2C77" w14:textId="77777777" w:rsidR="00377293" w:rsidRPr="0032190F" w:rsidRDefault="00377293" w:rsidP="00242C0F">
      <w:pPr>
        <w:rPr>
          <w:lang w:val="fr-FR"/>
        </w:rPr>
      </w:pPr>
    </w:p>
    <w:p w14:paraId="0D299797" w14:textId="77777777" w:rsidR="001401B1" w:rsidRPr="00A06E89" w:rsidRDefault="005D4551" w:rsidP="00426FF9">
      <w:pPr>
        <w:pStyle w:val="Heading1"/>
        <w:rPr>
          <w:lang w:val="en-GB"/>
        </w:rPr>
      </w:pPr>
      <w:bookmarkStart w:id="330" w:name="Sit_Ain_Ghazal"/>
      <w:r w:rsidRPr="00A06E89">
        <w:rPr>
          <w:lang w:val="en-GB"/>
        </w:rPr>
        <w:t xml:space="preserve">AIN </w:t>
      </w:r>
      <w:r w:rsidR="001401B1" w:rsidRPr="00A06E89">
        <w:rPr>
          <w:lang w:val="en-GB"/>
        </w:rPr>
        <w:t>GHAZAL</w:t>
      </w:r>
    </w:p>
    <w:bookmarkEnd w:id="330"/>
    <w:p w14:paraId="0FA944D7" w14:textId="77777777" w:rsidR="00377293" w:rsidRPr="00A06E89" w:rsidRDefault="00865E6D" w:rsidP="00242C0F">
      <w:pPr>
        <w:rPr>
          <w:sz w:val="20"/>
          <w:lang w:val="en-GB"/>
        </w:rPr>
      </w:pPr>
      <w:r w:rsidRPr="00A06E89">
        <w:rPr>
          <w:sz w:val="20"/>
          <w:lang w:val="en-GB"/>
        </w:rPr>
        <w:t xml:space="preserve">Ain Gazal, </w:t>
      </w:r>
      <w:r w:rsidR="0060340F" w:rsidRPr="00A06E89">
        <w:rPr>
          <w:sz w:val="20"/>
          <w:lang w:val="en-GB"/>
        </w:rPr>
        <w:t>Aïn Ghazal, 'Ain Ghazal,</w:t>
      </w:r>
      <w:r w:rsidR="0036340D" w:rsidRPr="00A06E89">
        <w:rPr>
          <w:sz w:val="20"/>
          <w:lang w:val="en-GB"/>
        </w:rPr>
        <w:t xml:space="preserve"> BIB 2632</w:t>
      </w:r>
    </w:p>
    <w:p w14:paraId="6BC29C6F" w14:textId="77777777" w:rsidR="00072534" w:rsidRPr="00A06E89" w:rsidRDefault="00072534" w:rsidP="00242C0F">
      <w:pPr>
        <w:rPr>
          <w:lang w:val="en-GB"/>
        </w:rPr>
      </w:pPr>
    </w:p>
    <w:p w14:paraId="23F82E3C" w14:textId="1A72F815" w:rsidR="00072534" w:rsidRPr="0060340F" w:rsidRDefault="003863B2" w:rsidP="00072534">
      <w:pPr>
        <w:rPr>
          <w:lang w:val="fr-FR"/>
        </w:rPr>
      </w:pPr>
      <w:r w:rsidRPr="0032190F">
        <w:rPr>
          <w:lang w:val="fr-FR"/>
        </w:rPr>
        <w:t xml:space="preserve">Le site d’Ain Ghazal, </w:t>
      </w:r>
      <w:r w:rsidR="00072534">
        <w:rPr>
          <w:lang w:val="fr-FR"/>
        </w:rPr>
        <w:t xml:space="preserve">dans la </w:t>
      </w:r>
      <w:hyperlink r:id="rId629" w:anchor="Sit_Zarqa" w:history="1">
        <w:r w:rsidR="00072534" w:rsidRPr="00072534">
          <w:rPr>
            <w:rStyle w:val="Hyperlink"/>
            <w:lang w:val="fr-FR"/>
          </w:rPr>
          <w:t>vallée du Zarqa</w:t>
        </w:r>
      </w:hyperlink>
      <w:r w:rsidR="00B57261">
        <w:rPr>
          <w:lang w:val="fr-FR"/>
        </w:rPr>
        <w:t>, sur les pentes de la colline</w:t>
      </w:r>
      <w:r w:rsidR="00072534">
        <w:rPr>
          <w:lang w:val="fr-FR"/>
        </w:rPr>
        <w:t xml:space="preserve"> à proximité </w:t>
      </w:r>
      <w:r w:rsidR="00B57261">
        <w:rPr>
          <w:lang w:val="fr-FR"/>
        </w:rPr>
        <w:t>du wadi</w:t>
      </w:r>
      <w:r w:rsidR="00072534">
        <w:rPr>
          <w:lang w:val="fr-FR"/>
        </w:rPr>
        <w:t xml:space="preserve"> </w:t>
      </w:r>
      <w:r w:rsidR="000C4B54">
        <w:rPr>
          <w:lang w:val="fr-FR"/>
        </w:rPr>
        <w:t>éponyme</w:t>
      </w:r>
      <w:r w:rsidR="00B57261">
        <w:rPr>
          <w:lang w:val="fr-FR"/>
        </w:rPr>
        <w:t xml:space="preserve"> et de la jonction avec le wadi Fakhit</w:t>
      </w:r>
      <w:r w:rsidR="00072534">
        <w:rPr>
          <w:lang w:val="fr-FR"/>
        </w:rPr>
        <w:t xml:space="preserve">  (BIB 2627)</w:t>
      </w:r>
    </w:p>
    <w:p w14:paraId="03127A75" w14:textId="78A3602E" w:rsidR="00072534" w:rsidRDefault="00072534" w:rsidP="00242C0F">
      <w:pPr>
        <w:rPr>
          <w:lang w:val="fr-FR"/>
        </w:rPr>
      </w:pPr>
      <w:r>
        <w:rPr>
          <w:lang w:val="fr-FR"/>
        </w:rPr>
        <w:t xml:space="preserve">proche d'Amman (BIB 2627) </w:t>
      </w:r>
      <w:r w:rsidR="003863B2" w:rsidRPr="0032190F">
        <w:rPr>
          <w:lang w:val="fr-FR"/>
        </w:rPr>
        <w:t>VIIIe mill.</w:t>
      </w:r>
      <w:r w:rsidR="008F46B9">
        <w:rPr>
          <w:lang w:val="fr-FR"/>
        </w:rPr>
        <w:t xml:space="preserve">. </w:t>
      </w:r>
      <w:r w:rsidR="001B59AB" w:rsidRPr="00431C14">
        <w:rPr>
          <w:i/>
          <w:lang w:val="fr-FR"/>
        </w:rPr>
        <w:t xml:space="preserve">Attribué au </w:t>
      </w:r>
      <w:hyperlink r:id="rId630" w:anchor="Cul_PPNA" w:history="1">
        <w:r w:rsidR="001B59AB" w:rsidRPr="00431C14">
          <w:rPr>
            <w:rStyle w:val="Hyperlink"/>
            <w:i/>
            <w:lang w:val="fr-FR"/>
          </w:rPr>
          <w:t>PPNA</w:t>
        </w:r>
      </w:hyperlink>
      <w:r w:rsidR="001B59AB" w:rsidRPr="00431C14">
        <w:rPr>
          <w:i/>
          <w:lang w:val="fr-FR"/>
        </w:rPr>
        <w:t xml:space="preserve"> (SS BIB)</w:t>
      </w:r>
      <w:r w:rsidR="0060340F">
        <w:rPr>
          <w:lang w:val="fr-FR"/>
        </w:rPr>
        <w:t xml:space="preserve"> Site </w:t>
      </w:r>
      <w:hyperlink r:id="rId631" w:anchor="Cul_PPNB" w:history="1">
        <w:r w:rsidR="0060340F" w:rsidRPr="00072534">
          <w:rPr>
            <w:rStyle w:val="Hyperlink"/>
            <w:lang w:val="fr-FR"/>
          </w:rPr>
          <w:t>PPNB</w:t>
        </w:r>
      </w:hyperlink>
      <w:r w:rsidR="0060340F">
        <w:rPr>
          <w:lang w:val="fr-FR"/>
        </w:rPr>
        <w:t xml:space="preserve"> (BIB 2616)</w:t>
      </w:r>
      <w:r>
        <w:rPr>
          <w:lang w:val="fr-FR"/>
        </w:rPr>
        <w:t xml:space="preserve"> et </w:t>
      </w:r>
      <w:hyperlink r:id="rId632" w:anchor="Cul_PPNB" w:history="1">
        <w:r w:rsidRPr="00072534">
          <w:rPr>
            <w:rStyle w:val="Hyperlink"/>
            <w:lang w:val="fr-FR"/>
          </w:rPr>
          <w:t>PPNB</w:t>
        </w:r>
      </w:hyperlink>
      <w:r>
        <w:rPr>
          <w:lang w:val="fr-FR"/>
        </w:rPr>
        <w:t xml:space="preserve">, </w:t>
      </w:r>
      <w:hyperlink r:id="rId633" w:anchor="Cul_PPNC" w:history="1">
        <w:r w:rsidRPr="00072534">
          <w:rPr>
            <w:rStyle w:val="Hyperlink"/>
            <w:lang w:val="fr-FR"/>
          </w:rPr>
          <w:t>PPNC</w:t>
        </w:r>
      </w:hyperlink>
      <w:r>
        <w:rPr>
          <w:lang w:val="fr-FR"/>
        </w:rPr>
        <w:t>/</w:t>
      </w:r>
      <w:hyperlink r:id="rId634" w:anchor="Cul_Yarkoumien" w:history="1">
        <w:r w:rsidRPr="00072534">
          <w:rPr>
            <w:rStyle w:val="Hyperlink"/>
            <w:lang w:val="fr-FR"/>
          </w:rPr>
          <w:t>Yarkoumien</w:t>
        </w:r>
      </w:hyperlink>
      <w:r w:rsidRPr="00072534">
        <w:rPr>
          <w:lang w:val="fr-FR"/>
        </w:rPr>
        <w:t xml:space="preserve"> </w:t>
      </w:r>
      <w:r>
        <w:rPr>
          <w:lang w:val="fr-FR"/>
        </w:rPr>
        <w:t>(BIB 2627)</w:t>
      </w:r>
    </w:p>
    <w:p w14:paraId="76F098FE" w14:textId="77777777" w:rsidR="00072534" w:rsidRDefault="00072534" w:rsidP="00242C0F">
      <w:pPr>
        <w:rPr>
          <w:lang w:val="fr-FR"/>
        </w:rPr>
      </w:pPr>
    </w:p>
    <w:p w14:paraId="072A34DA" w14:textId="77777777" w:rsidR="00B57261" w:rsidRDefault="00B57261" w:rsidP="00C03AB9">
      <w:pPr>
        <w:jc w:val="both"/>
        <w:rPr>
          <w:lang w:val="fr-FR"/>
        </w:rPr>
      </w:pPr>
      <w:r>
        <w:rPr>
          <w:lang w:val="fr-FR"/>
        </w:rPr>
        <w:lastRenderedPageBreak/>
        <w:t>Site en partie détruit par une autoroute construite dans les années 1970 (BIB 2630)</w:t>
      </w:r>
    </w:p>
    <w:p w14:paraId="793A3AE0" w14:textId="5D2EDC18" w:rsidR="00072534" w:rsidRDefault="001073C1" w:rsidP="00C03AB9">
      <w:pPr>
        <w:jc w:val="both"/>
        <w:rPr>
          <w:lang w:val="fr-FR"/>
        </w:rPr>
      </w:pPr>
      <w:r>
        <w:rPr>
          <w:lang w:val="fr-FR"/>
        </w:rPr>
        <w:t xml:space="preserve">Petit village </w:t>
      </w:r>
      <w:r w:rsidRPr="001073C1">
        <w:rPr>
          <w:i/>
          <w:lang w:val="fr-FR"/>
        </w:rPr>
        <w:t>vers 7250 aec</w:t>
      </w:r>
      <w:r>
        <w:rPr>
          <w:lang w:val="fr-FR"/>
        </w:rPr>
        <w:t xml:space="preserve"> au début du </w:t>
      </w:r>
      <w:hyperlink r:id="rId635" w:anchor="Cul_PPNB_moyen" w:history="1">
        <w:r w:rsidRPr="001073C1">
          <w:rPr>
            <w:rStyle w:val="Hyperlink"/>
            <w:lang w:val="fr-FR"/>
          </w:rPr>
          <w:t>MPPNB</w:t>
        </w:r>
      </w:hyperlink>
      <w:r>
        <w:rPr>
          <w:lang w:val="fr-FR"/>
        </w:rPr>
        <w:t xml:space="preserve"> (BIB 2630)</w:t>
      </w:r>
    </w:p>
    <w:p w14:paraId="7B37705F" w14:textId="77777777" w:rsidR="005D4551" w:rsidRDefault="005D4551" w:rsidP="00924F33">
      <w:pPr>
        <w:jc w:val="both"/>
        <w:rPr>
          <w:lang w:val="fr-FR"/>
        </w:rPr>
      </w:pPr>
    </w:p>
    <w:p w14:paraId="18DEE9B9" w14:textId="67331976" w:rsidR="005D4551" w:rsidRDefault="00000000" w:rsidP="00924F33">
      <w:pPr>
        <w:jc w:val="both"/>
        <w:rPr>
          <w:lang w:val="fr-FR"/>
        </w:rPr>
      </w:pPr>
      <w:hyperlink r:id="rId636" w:anchor="Cul_Art_TAC_T_a_crane_surmodel" w:history="1">
        <w:r w:rsidR="004B7E50" w:rsidRPr="004668CA">
          <w:rPr>
            <w:rStyle w:val="Hyperlink"/>
            <w:lang w:val="fr-FR"/>
          </w:rPr>
          <w:t>crâne surmodelés</w:t>
        </w:r>
      </w:hyperlink>
      <w:r w:rsidR="004B7E50">
        <w:rPr>
          <w:lang w:val="fr-FR"/>
        </w:rPr>
        <w:t xml:space="preserve"> (BIB 2600)</w:t>
      </w:r>
      <w:r w:rsidR="008F46B9">
        <w:rPr>
          <w:lang w:val="fr-FR"/>
        </w:rPr>
        <w:t>. Représentations humains très claires (≠ schématique) (BIB 2600)</w:t>
      </w:r>
    </w:p>
    <w:p w14:paraId="3AB90AF1" w14:textId="77777777" w:rsidR="006F172A" w:rsidRDefault="00F003CB" w:rsidP="00924F33">
      <w:pPr>
        <w:jc w:val="both"/>
        <w:rPr>
          <w:lang w:val="fr-FR"/>
        </w:rPr>
      </w:pPr>
      <w:r>
        <w:rPr>
          <w:lang w:val="fr-FR"/>
        </w:rPr>
        <w:t>Découvertes de 13 caches de crânes (BIB 2627)</w:t>
      </w:r>
    </w:p>
    <w:p w14:paraId="67E583E2" w14:textId="367553C4" w:rsidR="006F172A" w:rsidRDefault="006F172A" w:rsidP="00924F33">
      <w:pPr>
        <w:jc w:val="both"/>
        <w:rPr>
          <w:lang w:val="fr-FR"/>
        </w:rPr>
      </w:pPr>
      <w:r>
        <w:rPr>
          <w:lang w:val="fr-FR"/>
        </w:rPr>
        <w:t xml:space="preserve">v. </w:t>
      </w:r>
      <w:hyperlink r:id="rId637" w:anchor="Sit_Kharaysin" w:history="1">
        <w:r w:rsidRPr="006F172A">
          <w:rPr>
            <w:rStyle w:val="Hyperlink"/>
            <w:lang w:val="fr-FR"/>
          </w:rPr>
          <w:t>Kharaysin</w:t>
        </w:r>
      </w:hyperlink>
      <w:r w:rsidR="00F003CB">
        <w:rPr>
          <w:lang w:val="fr-FR"/>
        </w:rPr>
        <w:t>1</w:t>
      </w:r>
    </w:p>
    <w:p w14:paraId="6B01681D" w14:textId="77777777" w:rsidR="00072534" w:rsidRDefault="00072534" w:rsidP="00924F33">
      <w:pPr>
        <w:jc w:val="both"/>
        <w:rPr>
          <w:lang w:val="fr-FR"/>
        </w:rPr>
      </w:pPr>
    </w:p>
    <w:p w14:paraId="300419C5" w14:textId="77777777" w:rsidR="00072534" w:rsidRDefault="00F003CB" w:rsidP="00924F33">
      <w:pPr>
        <w:jc w:val="both"/>
        <w:rPr>
          <w:lang w:val="fr-FR"/>
        </w:rPr>
      </w:pPr>
      <w:r>
        <w:rPr>
          <w:lang w:val="fr-FR"/>
        </w:rPr>
        <w:t>La part de la faune sauvage augmente fortement dans la deuxième moitié du 8e mill. cal BP, (BIB 2627)</w:t>
      </w:r>
    </w:p>
    <w:p w14:paraId="1BA7A3D0" w14:textId="77777777" w:rsidR="004E5874" w:rsidRDefault="004E5874" w:rsidP="00924F33">
      <w:pPr>
        <w:jc w:val="both"/>
        <w:rPr>
          <w:lang w:val="fr-FR"/>
        </w:rPr>
      </w:pPr>
    </w:p>
    <w:p w14:paraId="285D7083" w14:textId="16E58E97" w:rsidR="00382A62" w:rsidRDefault="004E5874" w:rsidP="00924F33">
      <w:pPr>
        <w:jc w:val="both"/>
        <w:rPr>
          <w:lang w:val="fr-FR"/>
        </w:rPr>
      </w:pPr>
      <w:r>
        <w:rPr>
          <w:lang w:val="fr-FR"/>
        </w:rPr>
        <w:t>Le passage de l'acéramique (</w:t>
      </w:r>
      <w:r w:rsidRPr="00055528">
        <w:rPr>
          <w:i/>
          <w:iCs/>
          <w:lang w:val="fr-FR"/>
        </w:rPr>
        <w:t>Pre-Pottery</w:t>
      </w:r>
      <w:r>
        <w:rPr>
          <w:lang w:val="fr-FR"/>
        </w:rPr>
        <w:t>) à la céramique (</w:t>
      </w:r>
      <w:r w:rsidRPr="00055528">
        <w:rPr>
          <w:i/>
          <w:iCs/>
          <w:lang w:val="fr-FR"/>
        </w:rPr>
        <w:t>Pottery</w:t>
      </w:r>
      <w:r>
        <w:rPr>
          <w:lang w:val="fr-FR"/>
        </w:rPr>
        <w:t>) est documenté pour ce site (BIB 2627)</w:t>
      </w:r>
      <w:r w:rsidR="00EA2BAD">
        <w:rPr>
          <w:lang w:val="fr-FR"/>
        </w:rPr>
        <w:br/>
      </w:r>
    </w:p>
    <w:p w14:paraId="3A24DBEE" w14:textId="77777777" w:rsidR="004E5874" w:rsidRDefault="004E5874" w:rsidP="004E5874">
      <w:pPr>
        <w:jc w:val="both"/>
        <w:rPr>
          <w:lang w:val="fr-FR"/>
        </w:rPr>
      </w:pPr>
      <w:r>
        <w:rPr>
          <w:lang w:val="fr-FR"/>
        </w:rPr>
        <w:t>Probablement un grand centre de peuplement (</w:t>
      </w:r>
      <w:r w:rsidRPr="00072534">
        <w:rPr>
          <w:i/>
          <w:lang w:val="fr-FR"/>
        </w:rPr>
        <w:t>major population center</w:t>
      </w:r>
      <w:r>
        <w:rPr>
          <w:lang w:val="fr-FR"/>
        </w:rPr>
        <w:t xml:space="preserve">). A son fait, Ain Ghazal pouvait réunir plusieurs centaines de personnes (BIB 2627). L'ocupation majeure du site se fait </w:t>
      </w:r>
      <w:r w:rsidRPr="00072534">
        <w:rPr>
          <w:lang w:val="fr-FR"/>
        </w:rPr>
        <w:t>ca. 10,200</w:t>
      </w:r>
      <w:r>
        <w:rPr>
          <w:lang w:val="fr-FR"/>
        </w:rPr>
        <w:t xml:space="preserve"> et</w:t>
      </w:r>
      <w:r w:rsidRPr="00072534">
        <w:rPr>
          <w:lang w:val="fr-FR"/>
        </w:rPr>
        <w:t xml:space="preserve"> 8,000 cal years BP, </w:t>
      </w:r>
      <w:r>
        <w:rPr>
          <w:lang w:val="fr-FR"/>
        </w:rPr>
        <w:t xml:space="preserve">soit au </w:t>
      </w:r>
      <w:r w:rsidRPr="00072534">
        <w:rPr>
          <w:lang w:val="fr-FR"/>
        </w:rPr>
        <w:t>PPNB (Simmons et al.,</w:t>
      </w:r>
      <w:r>
        <w:rPr>
          <w:lang w:val="fr-FR"/>
        </w:rPr>
        <w:t xml:space="preserve"> </w:t>
      </w:r>
      <w:r w:rsidRPr="00072534">
        <w:rPr>
          <w:lang w:val="fr-FR"/>
        </w:rPr>
        <w:t>1988)</w:t>
      </w:r>
      <w:r>
        <w:rPr>
          <w:lang w:val="fr-FR"/>
        </w:rPr>
        <w:t xml:space="preserve"> (BIB 2627). v. </w:t>
      </w:r>
      <w:hyperlink r:id="rId638" w:anchor="Sit_Ain_Ghazal_per__aband" w:history="1">
        <w:r w:rsidRPr="00055528">
          <w:rPr>
            <w:rStyle w:val="Hyperlink"/>
            <w:lang w:val="fr-FR"/>
          </w:rPr>
          <w:t>abandon</w:t>
        </w:r>
      </w:hyperlink>
    </w:p>
    <w:p w14:paraId="49297716" w14:textId="39D16615" w:rsidR="00382A62" w:rsidRDefault="00382A62" w:rsidP="00382A62">
      <w:pPr>
        <w:pStyle w:val="HTMLPreformatted"/>
        <w:rPr>
          <w:rFonts w:ascii="Times New Roman" w:hAnsi="Times New Roman" w:cs="Times New Roman"/>
          <w:sz w:val="24"/>
          <w:lang w:val="fr-FR"/>
        </w:rPr>
      </w:pPr>
      <w:r>
        <w:rPr>
          <w:rFonts w:ascii="Times New Roman" w:hAnsi="Times New Roman" w:cs="Times New Roman"/>
          <w:sz w:val="24"/>
          <w:lang w:val="fr-FR"/>
        </w:rPr>
        <w:t>L'un des plus grand site du Proche-Orient (BIB 2630). V</w:t>
      </w:r>
      <w:r w:rsidRPr="00072534">
        <w:rPr>
          <w:rFonts w:ascii="Times New Roman" w:hAnsi="Times New Roman" w:cs="Times New Roman"/>
          <w:sz w:val="24"/>
          <w:lang w:val="fr-FR"/>
        </w:rPr>
        <w:t xml:space="preserve">illage supérficie de </w:t>
      </w:r>
      <w:smartTag w:uri="urn:schemas-microsoft-com:office:smarttags" w:element="metricconverter">
        <w:smartTagPr>
          <w:attr w:name="ProductID" w:val="15 ha"/>
        </w:smartTagPr>
        <w:r w:rsidRPr="00072534">
          <w:rPr>
            <w:rFonts w:ascii="Times New Roman" w:hAnsi="Times New Roman" w:cs="Times New Roman"/>
            <w:sz w:val="24"/>
            <w:lang w:val="fr-FR"/>
          </w:rPr>
          <w:t>15 ha</w:t>
        </w:r>
      </w:smartTag>
      <w:r w:rsidRPr="00072534">
        <w:rPr>
          <w:rFonts w:ascii="Times New Roman" w:hAnsi="Times New Roman" w:cs="Times New Roman"/>
          <w:sz w:val="24"/>
          <w:lang w:val="fr-FR"/>
        </w:rPr>
        <w:t xml:space="preserve"> (SS BIB)</w:t>
      </w:r>
      <w:r>
        <w:rPr>
          <w:rFonts w:ascii="Times New Roman" w:hAnsi="Times New Roman" w:cs="Times New Roman"/>
          <w:sz w:val="24"/>
          <w:lang w:val="fr-FR"/>
        </w:rPr>
        <w:t xml:space="preserve"> &gt; à 12 ha (BIB 2627). </w:t>
      </w:r>
    </w:p>
    <w:p w14:paraId="56CA706B" w14:textId="77777777" w:rsidR="00382A62" w:rsidRDefault="00382A62" w:rsidP="00382A62">
      <w:pPr>
        <w:pStyle w:val="HTMLPreformatted"/>
        <w:rPr>
          <w:rFonts w:ascii="Times New Roman" w:hAnsi="Times New Roman" w:cs="Times New Roman"/>
          <w:sz w:val="24"/>
          <w:lang w:val="fr-FR"/>
        </w:rPr>
      </w:pPr>
      <w:r>
        <w:rPr>
          <w:rFonts w:ascii="Times New Roman" w:hAnsi="Times New Roman" w:cs="Times New Roman"/>
          <w:sz w:val="24"/>
          <w:lang w:val="fr-FR"/>
        </w:rPr>
        <w:t xml:space="preserve">Activités domestiques (élevage) </w:t>
      </w:r>
    </w:p>
    <w:p w14:paraId="6710AA95" w14:textId="77777777" w:rsidR="00382A62" w:rsidRDefault="00382A62" w:rsidP="00382A62">
      <w:pPr>
        <w:pStyle w:val="HTMLPreformatted"/>
        <w:rPr>
          <w:rFonts w:ascii="Times New Roman" w:hAnsi="Times New Roman" w:cs="Times New Roman"/>
          <w:sz w:val="24"/>
          <w:lang w:val="fr-FR"/>
        </w:rPr>
      </w:pPr>
    </w:p>
    <w:p w14:paraId="7023809A" w14:textId="77777777" w:rsidR="00382A62" w:rsidRDefault="00382A62" w:rsidP="00382A62">
      <w:pPr>
        <w:pStyle w:val="HTMLPreformatted"/>
        <w:rPr>
          <w:rFonts w:ascii="Times New Roman" w:hAnsi="Times New Roman" w:cs="Times New Roman"/>
          <w:sz w:val="24"/>
          <w:lang w:val="fr-FR"/>
        </w:rPr>
      </w:pPr>
    </w:p>
    <w:p w14:paraId="1D098DDB" w14:textId="77777777" w:rsidR="00382A62" w:rsidRDefault="00382A62" w:rsidP="00382A62">
      <w:pPr>
        <w:pStyle w:val="HTMLPreformatted"/>
        <w:rPr>
          <w:rFonts w:ascii="Times New Roman" w:hAnsi="Times New Roman" w:cs="Times New Roman"/>
          <w:sz w:val="24"/>
          <w:lang w:val="fr-F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4"/>
        <w:gridCol w:w="2454"/>
        <w:gridCol w:w="2455"/>
        <w:gridCol w:w="2455"/>
      </w:tblGrid>
      <w:tr w:rsidR="00382A62" w14:paraId="64ECE769" w14:textId="77777777" w:rsidTr="00C35EA7">
        <w:tc>
          <w:tcPr>
            <w:tcW w:w="2454" w:type="dxa"/>
          </w:tcPr>
          <w:p w14:paraId="1293D26B" w14:textId="77777777" w:rsidR="00382A62" w:rsidRPr="00C35EA7" w:rsidRDefault="00382A62" w:rsidP="00382A62">
            <w:pPr>
              <w:pStyle w:val="HTMLPreformatted"/>
              <w:rPr>
                <w:rFonts w:ascii="Times New Roman" w:hAnsi="Times New Roman" w:cs="Times New Roman"/>
                <w:sz w:val="24"/>
                <w:lang w:val="fr-FR"/>
              </w:rPr>
            </w:pPr>
          </w:p>
        </w:tc>
        <w:tc>
          <w:tcPr>
            <w:tcW w:w="2454" w:type="dxa"/>
          </w:tcPr>
          <w:p w14:paraId="4BFC0DC4" w14:textId="0344E23F" w:rsidR="00382A62" w:rsidRPr="00C35EA7" w:rsidRDefault="00000000" w:rsidP="00382A62">
            <w:pPr>
              <w:pStyle w:val="HTMLPreformatted"/>
              <w:rPr>
                <w:rFonts w:ascii="Times New Roman" w:hAnsi="Times New Roman" w:cs="Times New Roman"/>
                <w:sz w:val="24"/>
                <w:lang w:val="fr-FR"/>
              </w:rPr>
            </w:pPr>
            <w:hyperlink r:id="rId639" w:anchor="Sit_Ain_Ghazal_strat_SQ3281" w:history="1">
              <w:r w:rsidR="00382A62" w:rsidRPr="00C35EA7">
                <w:rPr>
                  <w:rStyle w:val="Hyperlink"/>
                  <w:rFonts w:ascii="Times New Roman" w:hAnsi="Times New Roman" w:cs="Times New Roman"/>
                  <w:sz w:val="24"/>
                  <w:lang w:val="fr-FR"/>
                </w:rPr>
                <w:t>SQ 3081</w:t>
              </w:r>
            </w:hyperlink>
          </w:p>
        </w:tc>
        <w:tc>
          <w:tcPr>
            <w:tcW w:w="2455" w:type="dxa"/>
          </w:tcPr>
          <w:p w14:paraId="1FA8E934" w14:textId="3CBDE268" w:rsidR="00382A62" w:rsidRPr="00C35EA7" w:rsidRDefault="00000000" w:rsidP="00382A62">
            <w:pPr>
              <w:pStyle w:val="HTMLPreformatted"/>
              <w:rPr>
                <w:rFonts w:ascii="Times New Roman" w:hAnsi="Times New Roman" w:cs="Times New Roman"/>
                <w:sz w:val="24"/>
                <w:lang w:val="fr-FR"/>
              </w:rPr>
            </w:pPr>
            <w:hyperlink r:id="rId640" w:anchor="Sit_Ain_Ghazal_strat_SQ3282" w:history="1">
              <w:r w:rsidR="00382A62" w:rsidRPr="00C35EA7">
                <w:rPr>
                  <w:rStyle w:val="Hyperlink"/>
                  <w:rFonts w:ascii="Times New Roman" w:eastAsia="Code2000" w:hAnsi="Times New Roman" w:cs="Times New Roman"/>
                  <w:sz w:val="24"/>
                  <w:lang w:val="fr-FR" w:eastAsia="en-GB"/>
                </w:rPr>
                <w:t>SQ 3282</w:t>
              </w:r>
            </w:hyperlink>
          </w:p>
        </w:tc>
        <w:tc>
          <w:tcPr>
            <w:tcW w:w="2455" w:type="dxa"/>
          </w:tcPr>
          <w:p w14:paraId="2E0730EE" w14:textId="63389492" w:rsidR="00382A62" w:rsidRPr="00C35EA7" w:rsidRDefault="00000000" w:rsidP="00382A62">
            <w:pPr>
              <w:pStyle w:val="HTMLPreformatted"/>
              <w:rPr>
                <w:rFonts w:ascii="Times New Roman" w:hAnsi="Times New Roman" w:cs="Times New Roman"/>
                <w:sz w:val="24"/>
                <w:lang w:val="fr-FR"/>
              </w:rPr>
            </w:pPr>
            <w:hyperlink r:id="rId641" w:anchor="Sit_Ain_Ghazal_strat_SQ3283" w:history="1">
              <w:r w:rsidR="00382A62" w:rsidRPr="00C35EA7">
                <w:rPr>
                  <w:rStyle w:val="Hyperlink"/>
                  <w:rFonts w:ascii="Times New Roman" w:hAnsi="Times New Roman" w:cs="Times New Roman"/>
                  <w:sz w:val="24"/>
                  <w:lang w:val="fr-FR"/>
                </w:rPr>
                <w:t>SQ 3083</w:t>
              </w:r>
            </w:hyperlink>
          </w:p>
        </w:tc>
      </w:tr>
      <w:tr w:rsidR="00382A62" w14:paraId="330A2246" w14:textId="77777777" w:rsidTr="00C35EA7">
        <w:tc>
          <w:tcPr>
            <w:tcW w:w="2454" w:type="dxa"/>
          </w:tcPr>
          <w:p w14:paraId="6F7695E3" w14:textId="77777777" w:rsidR="00382A62" w:rsidRPr="00C35EA7" w:rsidRDefault="00382A62" w:rsidP="00382A62">
            <w:pPr>
              <w:pStyle w:val="HTMLPreformatted"/>
              <w:rPr>
                <w:rFonts w:ascii="Times New Roman" w:hAnsi="Times New Roman" w:cs="Times New Roman"/>
                <w:sz w:val="24"/>
                <w:lang w:val="fr-FR"/>
              </w:rPr>
            </w:pPr>
          </w:p>
        </w:tc>
        <w:tc>
          <w:tcPr>
            <w:tcW w:w="2454" w:type="dxa"/>
          </w:tcPr>
          <w:p w14:paraId="33611123" w14:textId="77777777" w:rsidR="00382A62" w:rsidRPr="00C35EA7" w:rsidRDefault="00382A62" w:rsidP="00382A62">
            <w:pPr>
              <w:pStyle w:val="HTMLPreformatted"/>
              <w:rPr>
                <w:rFonts w:ascii="Times New Roman" w:hAnsi="Times New Roman" w:cs="Times New Roman"/>
                <w:sz w:val="24"/>
                <w:lang w:val="fr-FR"/>
              </w:rPr>
            </w:pPr>
            <w:r w:rsidRPr="00C35EA7">
              <w:rPr>
                <w:rFonts w:ascii="Times New Roman" w:hAnsi="Times New Roman" w:cs="Times New Roman"/>
                <w:sz w:val="24"/>
                <w:lang w:val="fr-FR"/>
              </w:rPr>
              <w:t>Cache 1</w:t>
            </w:r>
          </w:p>
        </w:tc>
        <w:tc>
          <w:tcPr>
            <w:tcW w:w="2455" w:type="dxa"/>
          </w:tcPr>
          <w:p w14:paraId="2DDB464E" w14:textId="5CEE6AE2" w:rsidR="00382A62" w:rsidRPr="00C35EA7" w:rsidRDefault="00000000" w:rsidP="00382A62">
            <w:pPr>
              <w:pStyle w:val="HTMLPreformatted"/>
              <w:rPr>
                <w:rFonts w:ascii="Times New Roman" w:hAnsi="Times New Roman" w:cs="Times New Roman"/>
                <w:sz w:val="24"/>
                <w:lang w:val="fr-FR"/>
              </w:rPr>
            </w:pPr>
            <w:hyperlink r:id="rId642" w:anchor="Sit_Ain_Ghazal_strat_SQ3276" w:history="1">
              <w:r w:rsidR="00382A62" w:rsidRPr="00C35EA7">
                <w:rPr>
                  <w:rStyle w:val="Hyperlink"/>
                  <w:rFonts w:ascii="Times New Roman" w:eastAsia="Code2000" w:hAnsi="Times New Roman" w:cs="Times New Roman"/>
                  <w:sz w:val="24"/>
                  <w:lang w:eastAsia="en-GB"/>
                </w:rPr>
                <w:t>SQ 3076</w:t>
              </w:r>
            </w:hyperlink>
          </w:p>
        </w:tc>
        <w:tc>
          <w:tcPr>
            <w:tcW w:w="2455" w:type="dxa"/>
          </w:tcPr>
          <w:p w14:paraId="5024E8F7" w14:textId="77777777" w:rsidR="00382A62" w:rsidRPr="00C35EA7" w:rsidRDefault="00382A62" w:rsidP="00382A62">
            <w:pPr>
              <w:pStyle w:val="HTMLPreformatted"/>
              <w:rPr>
                <w:rFonts w:ascii="Times New Roman" w:hAnsi="Times New Roman" w:cs="Times New Roman"/>
                <w:sz w:val="24"/>
                <w:lang w:val="fr-FR"/>
              </w:rPr>
            </w:pPr>
          </w:p>
        </w:tc>
      </w:tr>
    </w:tbl>
    <w:p w14:paraId="26D1A967" w14:textId="77777777" w:rsidR="00382A62" w:rsidRDefault="00382A62" w:rsidP="00382A62">
      <w:pPr>
        <w:pStyle w:val="HTMLPreformatted"/>
        <w:rPr>
          <w:rFonts w:ascii="Times New Roman" w:hAnsi="Times New Roman" w:cs="Times New Roman"/>
          <w:sz w:val="24"/>
          <w:lang w:val="fr-FR"/>
        </w:rPr>
      </w:pPr>
    </w:p>
    <w:p w14:paraId="545CA351" w14:textId="7F9BE30F" w:rsidR="00EA2BAD" w:rsidRDefault="00EA2BAD" w:rsidP="00924F33">
      <w:pPr>
        <w:jc w:val="both"/>
        <w:rPr>
          <w:lang w:val="fr-FR"/>
        </w:rPr>
      </w:pPr>
      <w:r>
        <w:rPr>
          <w:lang w:val="fr-FR"/>
        </w:rPr>
        <w:t xml:space="preserve"> </w:t>
      </w:r>
    </w:p>
    <w:p w14:paraId="1A62BD19" w14:textId="259927E4" w:rsidR="004E5874" w:rsidRDefault="004E5874" w:rsidP="004E5874">
      <w:pPr>
        <w:pStyle w:val="Heading2"/>
      </w:pPr>
      <w:r>
        <w:t>répartition spatiale</w:t>
      </w:r>
    </w:p>
    <w:p w14:paraId="1F8FBDE7" w14:textId="695257AF" w:rsidR="004E5874" w:rsidRDefault="004E5874" w:rsidP="004E5874">
      <w:pPr>
        <w:rPr>
          <w:lang w:val="fr-FR"/>
        </w:rPr>
      </w:pPr>
    </w:p>
    <w:p w14:paraId="74BE5DEB" w14:textId="77777777" w:rsidR="004E5874" w:rsidRDefault="004E5874" w:rsidP="004E5874">
      <w:pPr>
        <w:pStyle w:val="HTMLPreformatted"/>
        <w:rPr>
          <w:rFonts w:ascii="Times New Roman" w:hAnsi="Times New Roman" w:cs="Times New Roman"/>
          <w:sz w:val="24"/>
          <w:lang w:val="fr-FR"/>
        </w:rPr>
      </w:pPr>
      <w:r>
        <w:rPr>
          <w:rFonts w:ascii="Times New Roman" w:hAnsi="Times New Roman" w:cs="Times New Roman"/>
          <w:sz w:val="24"/>
          <w:lang w:val="fr-FR"/>
        </w:rPr>
        <w:t>Carré de 5 x 5 m (BIB 2630)</w:t>
      </w:r>
    </w:p>
    <w:p w14:paraId="2E6D0754" w14:textId="77777777" w:rsidR="004E5874" w:rsidRDefault="004E5874" w:rsidP="004E5874">
      <w:pPr>
        <w:pStyle w:val="HTMLPreformatted"/>
        <w:rPr>
          <w:rFonts w:ascii="Times New Roman" w:hAnsi="Times New Roman" w:cs="Times New Roman"/>
          <w:sz w:val="24"/>
          <w:lang w:val="fr-FR"/>
        </w:rPr>
      </w:pPr>
    </w:p>
    <w:p w14:paraId="27BEF403" w14:textId="77777777" w:rsidR="004E5874" w:rsidRDefault="004E5874" w:rsidP="004E5874">
      <w:pPr>
        <w:pStyle w:val="HTMLPreformatted"/>
        <w:jc w:val="center"/>
        <w:rPr>
          <w:rFonts w:ascii="Times New Roman" w:hAnsi="Times New Roman" w:cs="Times New Roman"/>
          <w:sz w:val="24"/>
          <w:lang w:val="fr-FR"/>
        </w:rPr>
      </w:pPr>
      <w:r>
        <w:rPr>
          <w:rFonts w:ascii="Times New Roman" w:hAnsi="Times New Roman" w:cs="Times New Roman"/>
          <w:sz w:val="24"/>
          <w:lang w:val="fr-FR"/>
        </w:rPr>
        <w:t>Oues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3"/>
        <w:gridCol w:w="716"/>
        <w:gridCol w:w="716"/>
        <w:gridCol w:w="716"/>
        <w:gridCol w:w="716"/>
        <w:gridCol w:w="716"/>
        <w:gridCol w:w="716"/>
        <w:gridCol w:w="459"/>
        <w:gridCol w:w="870"/>
      </w:tblGrid>
      <w:tr w:rsidR="004E5874" w14:paraId="78DD0295" w14:textId="77777777" w:rsidTr="00F85028">
        <w:trPr>
          <w:jc w:val="center"/>
        </w:trPr>
        <w:tc>
          <w:tcPr>
            <w:tcW w:w="603" w:type="dxa"/>
            <w:vAlign w:val="center"/>
          </w:tcPr>
          <w:p w14:paraId="63A3F067" w14:textId="77777777" w:rsidR="004E5874" w:rsidRPr="00C35EA7" w:rsidRDefault="004E5874" w:rsidP="00F85028">
            <w:pPr>
              <w:pStyle w:val="HTMLPreformatted"/>
              <w:jc w:val="center"/>
              <w:rPr>
                <w:rFonts w:ascii="Times New Roman" w:hAnsi="Times New Roman" w:cs="Times New Roman"/>
                <w:lang w:val="fr-FR"/>
              </w:rPr>
            </w:pPr>
          </w:p>
        </w:tc>
        <w:tc>
          <w:tcPr>
            <w:tcW w:w="716" w:type="dxa"/>
            <w:vAlign w:val="center"/>
          </w:tcPr>
          <w:p w14:paraId="234A8D0A" w14:textId="77777777" w:rsidR="004E5874" w:rsidRPr="00C35EA7" w:rsidRDefault="004E5874" w:rsidP="00F85028">
            <w:pPr>
              <w:pStyle w:val="HTMLPreformatted"/>
              <w:jc w:val="center"/>
              <w:rPr>
                <w:rFonts w:ascii="Times New Roman" w:hAnsi="Times New Roman" w:cs="Times New Roman"/>
                <w:lang w:val="fr-FR"/>
              </w:rPr>
            </w:pPr>
          </w:p>
        </w:tc>
        <w:tc>
          <w:tcPr>
            <w:tcW w:w="716" w:type="dxa"/>
            <w:vAlign w:val="center"/>
          </w:tcPr>
          <w:p w14:paraId="7E118881" w14:textId="77777777" w:rsidR="004E5874" w:rsidRPr="00C35EA7" w:rsidRDefault="004E5874" w:rsidP="00F85028">
            <w:pPr>
              <w:pStyle w:val="HTMLPreformatted"/>
              <w:jc w:val="center"/>
              <w:rPr>
                <w:rFonts w:ascii="Times New Roman" w:hAnsi="Times New Roman" w:cs="Times New Roman"/>
                <w:lang w:val="fr-FR"/>
              </w:rPr>
            </w:pPr>
          </w:p>
        </w:tc>
        <w:tc>
          <w:tcPr>
            <w:tcW w:w="716" w:type="dxa"/>
            <w:vAlign w:val="center"/>
          </w:tcPr>
          <w:p w14:paraId="01AEAED5" w14:textId="77777777" w:rsidR="004E5874" w:rsidRPr="00C35EA7" w:rsidRDefault="004E5874" w:rsidP="00F85028">
            <w:pPr>
              <w:pStyle w:val="HTMLPreformatted"/>
              <w:jc w:val="center"/>
              <w:rPr>
                <w:rFonts w:ascii="Times New Roman" w:hAnsi="Times New Roman" w:cs="Times New Roman"/>
                <w:lang w:val="fr-FR"/>
              </w:rPr>
            </w:pPr>
          </w:p>
        </w:tc>
        <w:tc>
          <w:tcPr>
            <w:tcW w:w="716" w:type="dxa"/>
            <w:vAlign w:val="center"/>
          </w:tcPr>
          <w:p w14:paraId="2575DF7F" w14:textId="77777777" w:rsidR="004E5874" w:rsidRPr="00C35EA7" w:rsidRDefault="004E5874" w:rsidP="00F85028">
            <w:pPr>
              <w:pStyle w:val="HTMLPreformatted"/>
              <w:jc w:val="center"/>
              <w:rPr>
                <w:rFonts w:ascii="Times New Roman" w:hAnsi="Times New Roman" w:cs="Times New Roman"/>
                <w:lang w:val="fr-FR"/>
              </w:rPr>
            </w:pPr>
          </w:p>
        </w:tc>
        <w:tc>
          <w:tcPr>
            <w:tcW w:w="716" w:type="dxa"/>
            <w:vAlign w:val="center"/>
          </w:tcPr>
          <w:p w14:paraId="360BD4DF" w14:textId="77777777" w:rsidR="004E5874" w:rsidRPr="00C35EA7" w:rsidRDefault="004E5874" w:rsidP="00F85028">
            <w:pPr>
              <w:pStyle w:val="HTMLPreformatted"/>
              <w:jc w:val="center"/>
              <w:rPr>
                <w:rFonts w:ascii="Times New Roman" w:hAnsi="Times New Roman" w:cs="Times New Roman"/>
                <w:lang w:val="fr-FR"/>
              </w:rPr>
            </w:pPr>
          </w:p>
        </w:tc>
        <w:tc>
          <w:tcPr>
            <w:tcW w:w="716" w:type="dxa"/>
            <w:vAlign w:val="center"/>
          </w:tcPr>
          <w:p w14:paraId="7EF22F4C" w14:textId="77777777" w:rsidR="004E5874" w:rsidRPr="00C35EA7" w:rsidRDefault="004E5874" w:rsidP="00F85028">
            <w:pPr>
              <w:pStyle w:val="HTMLPreformatted"/>
              <w:jc w:val="center"/>
              <w:rPr>
                <w:rFonts w:ascii="Times New Roman" w:hAnsi="Times New Roman" w:cs="Times New Roman"/>
                <w:lang w:val="fr-FR"/>
              </w:rPr>
            </w:pPr>
          </w:p>
        </w:tc>
        <w:tc>
          <w:tcPr>
            <w:tcW w:w="459" w:type="dxa"/>
            <w:vMerge w:val="restart"/>
            <w:textDirection w:val="btLr"/>
            <w:vAlign w:val="center"/>
          </w:tcPr>
          <w:p w14:paraId="2C0D70F8" w14:textId="77777777" w:rsidR="004E5874" w:rsidRPr="00C35EA7" w:rsidRDefault="004E5874" w:rsidP="00F85028">
            <w:pPr>
              <w:pStyle w:val="HTMLPreformatted"/>
              <w:ind w:left="113" w:right="113"/>
              <w:jc w:val="center"/>
              <w:rPr>
                <w:rFonts w:ascii="Times New Roman" w:hAnsi="Times New Roman" w:cs="Times New Roman"/>
                <w:i/>
                <w:lang w:val="fr-FR"/>
              </w:rPr>
            </w:pPr>
            <w:r w:rsidRPr="00C35EA7">
              <w:rPr>
                <w:rFonts w:ascii="Times New Roman" w:hAnsi="Times New Roman" w:cs="Times New Roman"/>
                <w:i/>
                <w:lang w:val="fr-FR"/>
              </w:rPr>
              <w:t>w. Fakhit</w:t>
            </w:r>
          </w:p>
        </w:tc>
        <w:tc>
          <w:tcPr>
            <w:tcW w:w="870" w:type="dxa"/>
            <w:vAlign w:val="center"/>
          </w:tcPr>
          <w:p w14:paraId="1AB3A566" w14:textId="77777777" w:rsidR="004E5874" w:rsidRPr="00C35EA7" w:rsidRDefault="004E5874" w:rsidP="00F85028">
            <w:pPr>
              <w:pStyle w:val="HTMLPreformatted"/>
              <w:jc w:val="center"/>
              <w:rPr>
                <w:rFonts w:ascii="Times New Roman" w:hAnsi="Times New Roman" w:cs="Times New Roman"/>
                <w:sz w:val="24"/>
                <w:lang w:val="fr-FR"/>
              </w:rPr>
            </w:pPr>
          </w:p>
        </w:tc>
      </w:tr>
      <w:tr w:rsidR="004E5874" w14:paraId="087EB859" w14:textId="77777777" w:rsidTr="00F85028">
        <w:trPr>
          <w:jc w:val="center"/>
        </w:trPr>
        <w:tc>
          <w:tcPr>
            <w:tcW w:w="603" w:type="dxa"/>
            <w:vAlign w:val="center"/>
          </w:tcPr>
          <w:p w14:paraId="51B907BD" w14:textId="77777777" w:rsidR="004E5874" w:rsidRPr="00C35EA7" w:rsidRDefault="004E5874" w:rsidP="00F85028">
            <w:pPr>
              <w:pStyle w:val="HTMLPreformatted"/>
              <w:jc w:val="center"/>
              <w:rPr>
                <w:rFonts w:ascii="Times New Roman" w:hAnsi="Times New Roman" w:cs="Times New Roman"/>
                <w:lang w:val="fr-FR"/>
              </w:rPr>
            </w:pPr>
          </w:p>
        </w:tc>
        <w:tc>
          <w:tcPr>
            <w:tcW w:w="716" w:type="dxa"/>
            <w:vAlign w:val="center"/>
          </w:tcPr>
          <w:p w14:paraId="426AB002" w14:textId="77777777" w:rsidR="004E5874" w:rsidRPr="00C35EA7" w:rsidRDefault="004E5874" w:rsidP="00F85028">
            <w:pPr>
              <w:pStyle w:val="HTMLPreformatted"/>
              <w:jc w:val="center"/>
              <w:rPr>
                <w:rFonts w:ascii="Times New Roman" w:hAnsi="Times New Roman" w:cs="Times New Roman"/>
                <w:lang w:val="fr-FR"/>
              </w:rPr>
            </w:pPr>
          </w:p>
        </w:tc>
        <w:tc>
          <w:tcPr>
            <w:tcW w:w="716" w:type="dxa"/>
            <w:vAlign w:val="center"/>
          </w:tcPr>
          <w:p w14:paraId="11EF081C" w14:textId="77777777" w:rsidR="004E5874" w:rsidRPr="00C35EA7" w:rsidRDefault="004E5874" w:rsidP="00F85028">
            <w:pPr>
              <w:pStyle w:val="HTMLPreformatted"/>
              <w:jc w:val="center"/>
              <w:rPr>
                <w:rFonts w:ascii="Times New Roman" w:hAnsi="Times New Roman" w:cs="Times New Roman"/>
                <w:lang w:val="fr-FR"/>
              </w:rPr>
            </w:pPr>
            <w:r w:rsidRPr="00C35EA7">
              <w:rPr>
                <w:rFonts w:ascii="Times New Roman" w:hAnsi="Times New Roman" w:cs="Times New Roman"/>
                <w:lang w:val="fr-FR"/>
              </w:rPr>
              <w:t>7876</w:t>
            </w:r>
          </w:p>
        </w:tc>
        <w:tc>
          <w:tcPr>
            <w:tcW w:w="716" w:type="dxa"/>
            <w:vAlign w:val="center"/>
          </w:tcPr>
          <w:p w14:paraId="1A16C34F" w14:textId="77777777" w:rsidR="004E5874" w:rsidRPr="00C35EA7" w:rsidRDefault="004E5874" w:rsidP="00F85028">
            <w:pPr>
              <w:pStyle w:val="HTMLPreformatted"/>
              <w:jc w:val="center"/>
              <w:rPr>
                <w:rFonts w:ascii="Times New Roman" w:hAnsi="Times New Roman" w:cs="Times New Roman"/>
                <w:lang w:val="fr-FR"/>
              </w:rPr>
            </w:pPr>
          </w:p>
        </w:tc>
        <w:tc>
          <w:tcPr>
            <w:tcW w:w="716" w:type="dxa"/>
            <w:vAlign w:val="center"/>
          </w:tcPr>
          <w:p w14:paraId="764F7CD2" w14:textId="77777777" w:rsidR="004E5874" w:rsidRPr="00C35EA7" w:rsidRDefault="004E5874" w:rsidP="00F85028">
            <w:pPr>
              <w:pStyle w:val="HTMLPreformatted"/>
              <w:jc w:val="center"/>
              <w:rPr>
                <w:rFonts w:ascii="Times New Roman" w:hAnsi="Times New Roman" w:cs="Times New Roman"/>
                <w:lang w:val="fr-FR"/>
              </w:rPr>
            </w:pPr>
          </w:p>
        </w:tc>
        <w:tc>
          <w:tcPr>
            <w:tcW w:w="716" w:type="dxa"/>
            <w:vAlign w:val="center"/>
          </w:tcPr>
          <w:p w14:paraId="62747D4C" w14:textId="77777777" w:rsidR="004E5874" w:rsidRPr="00C35EA7" w:rsidRDefault="004E5874" w:rsidP="00F85028">
            <w:pPr>
              <w:pStyle w:val="HTMLPreformatted"/>
              <w:jc w:val="center"/>
              <w:rPr>
                <w:rFonts w:ascii="Times New Roman" w:hAnsi="Times New Roman" w:cs="Times New Roman"/>
                <w:lang w:val="fr-FR"/>
              </w:rPr>
            </w:pPr>
          </w:p>
        </w:tc>
        <w:tc>
          <w:tcPr>
            <w:tcW w:w="716" w:type="dxa"/>
            <w:vAlign w:val="center"/>
          </w:tcPr>
          <w:p w14:paraId="29F7B3F0" w14:textId="77777777" w:rsidR="004E5874" w:rsidRPr="00C35EA7" w:rsidRDefault="004E5874" w:rsidP="00F85028">
            <w:pPr>
              <w:pStyle w:val="HTMLPreformatted"/>
              <w:jc w:val="center"/>
              <w:rPr>
                <w:rFonts w:ascii="Times New Roman" w:hAnsi="Times New Roman" w:cs="Times New Roman"/>
                <w:lang w:val="fr-FR"/>
              </w:rPr>
            </w:pPr>
          </w:p>
        </w:tc>
        <w:tc>
          <w:tcPr>
            <w:tcW w:w="459" w:type="dxa"/>
            <w:vMerge/>
            <w:textDirection w:val="btLr"/>
            <w:vAlign w:val="center"/>
          </w:tcPr>
          <w:p w14:paraId="1EBEC42C" w14:textId="77777777" w:rsidR="004E5874" w:rsidRPr="00C35EA7" w:rsidRDefault="004E5874" w:rsidP="00F85028">
            <w:pPr>
              <w:pStyle w:val="HTMLPreformatted"/>
              <w:ind w:left="113" w:right="113"/>
              <w:jc w:val="center"/>
              <w:rPr>
                <w:rFonts w:ascii="Times New Roman" w:hAnsi="Times New Roman" w:cs="Times New Roman"/>
                <w:i/>
                <w:lang w:val="fr-FR"/>
              </w:rPr>
            </w:pPr>
          </w:p>
        </w:tc>
        <w:tc>
          <w:tcPr>
            <w:tcW w:w="870" w:type="dxa"/>
            <w:vAlign w:val="center"/>
          </w:tcPr>
          <w:p w14:paraId="1778987D" w14:textId="77777777" w:rsidR="004E5874" w:rsidRPr="00C35EA7" w:rsidRDefault="004E5874" w:rsidP="00F85028">
            <w:pPr>
              <w:pStyle w:val="HTMLPreformatted"/>
              <w:jc w:val="center"/>
              <w:rPr>
                <w:rFonts w:ascii="Times New Roman" w:hAnsi="Times New Roman" w:cs="Times New Roman"/>
                <w:sz w:val="24"/>
                <w:lang w:val="fr-FR"/>
              </w:rPr>
            </w:pPr>
          </w:p>
        </w:tc>
      </w:tr>
      <w:tr w:rsidR="004E5874" w14:paraId="0676E4CA" w14:textId="77777777" w:rsidTr="00F85028">
        <w:trPr>
          <w:jc w:val="center"/>
        </w:trPr>
        <w:tc>
          <w:tcPr>
            <w:tcW w:w="603" w:type="dxa"/>
            <w:vAlign w:val="center"/>
          </w:tcPr>
          <w:p w14:paraId="0072E602" w14:textId="77777777" w:rsidR="004E5874" w:rsidRPr="00C35EA7" w:rsidRDefault="004E5874" w:rsidP="00F85028">
            <w:pPr>
              <w:pStyle w:val="HTMLPreformatted"/>
              <w:jc w:val="center"/>
              <w:rPr>
                <w:rFonts w:ascii="Times New Roman" w:hAnsi="Times New Roman" w:cs="Times New Roman"/>
                <w:lang w:val="fr-FR"/>
              </w:rPr>
            </w:pPr>
          </w:p>
        </w:tc>
        <w:tc>
          <w:tcPr>
            <w:tcW w:w="716" w:type="dxa"/>
            <w:vAlign w:val="center"/>
          </w:tcPr>
          <w:p w14:paraId="52EE8CA1" w14:textId="77777777" w:rsidR="004E5874" w:rsidRPr="00C35EA7" w:rsidRDefault="004E5874" w:rsidP="00F85028">
            <w:pPr>
              <w:pStyle w:val="HTMLPreformatted"/>
              <w:jc w:val="center"/>
              <w:rPr>
                <w:rFonts w:ascii="Times New Roman" w:hAnsi="Times New Roman" w:cs="Times New Roman"/>
                <w:lang w:val="fr-FR"/>
              </w:rPr>
            </w:pPr>
            <w:r w:rsidRPr="00C35EA7">
              <w:rPr>
                <w:rFonts w:ascii="Times New Roman" w:hAnsi="Times New Roman" w:cs="Times New Roman"/>
                <w:lang w:val="fr-FR"/>
              </w:rPr>
              <w:t>6260</w:t>
            </w:r>
          </w:p>
        </w:tc>
        <w:tc>
          <w:tcPr>
            <w:tcW w:w="716" w:type="dxa"/>
            <w:vAlign w:val="center"/>
          </w:tcPr>
          <w:p w14:paraId="2495D548" w14:textId="77777777" w:rsidR="004E5874" w:rsidRPr="00C35EA7" w:rsidRDefault="004E5874" w:rsidP="00F85028">
            <w:pPr>
              <w:pStyle w:val="HTMLPreformatted"/>
              <w:jc w:val="center"/>
              <w:rPr>
                <w:rFonts w:ascii="Times New Roman" w:hAnsi="Times New Roman" w:cs="Times New Roman"/>
                <w:lang w:val="fr-FR"/>
              </w:rPr>
            </w:pPr>
          </w:p>
        </w:tc>
        <w:tc>
          <w:tcPr>
            <w:tcW w:w="716" w:type="dxa"/>
            <w:vAlign w:val="center"/>
          </w:tcPr>
          <w:p w14:paraId="2323F377" w14:textId="77777777" w:rsidR="004E5874" w:rsidRPr="00C35EA7" w:rsidRDefault="004E5874" w:rsidP="00F85028">
            <w:pPr>
              <w:pStyle w:val="HTMLPreformatted"/>
              <w:jc w:val="center"/>
              <w:rPr>
                <w:rFonts w:ascii="Times New Roman" w:hAnsi="Times New Roman" w:cs="Times New Roman"/>
                <w:lang w:val="fr-FR"/>
              </w:rPr>
            </w:pPr>
            <w:r w:rsidRPr="00C35EA7">
              <w:rPr>
                <w:rFonts w:ascii="Times New Roman" w:hAnsi="Times New Roman" w:cs="Times New Roman"/>
                <w:lang w:val="fr-FR"/>
              </w:rPr>
              <w:t>6891</w:t>
            </w:r>
          </w:p>
        </w:tc>
        <w:tc>
          <w:tcPr>
            <w:tcW w:w="716" w:type="dxa"/>
            <w:vAlign w:val="center"/>
          </w:tcPr>
          <w:p w14:paraId="353FDA92" w14:textId="77777777" w:rsidR="004E5874" w:rsidRPr="00C35EA7" w:rsidRDefault="004E5874" w:rsidP="00F85028">
            <w:pPr>
              <w:pStyle w:val="HTMLPreformatted"/>
              <w:jc w:val="center"/>
              <w:rPr>
                <w:rFonts w:ascii="Times New Roman" w:hAnsi="Times New Roman" w:cs="Times New Roman"/>
                <w:lang w:val="fr-FR"/>
              </w:rPr>
            </w:pPr>
          </w:p>
        </w:tc>
        <w:tc>
          <w:tcPr>
            <w:tcW w:w="716" w:type="dxa"/>
            <w:vAlign w:val="center"/>
          </w:tcPr>
          <w:p w14:paraId="6DB0F1AC" w14:textId="77777777" w:rsidR="004E5874" w:rsidRPr="00C35EA7" w:rsidRDefault="004E5874" w:rsidP="00F85028">
            <w:pPr>
              <w:pStyle w:val="HTMLPreformatted"/>
              <w:jc w:val="center"/>
              <w:rPr>
                <w:rFonts w:ascii="Times New Roman" w:hAnsi="Times New Roman" w:cs="Times New Roman"/>
                <w:lang w:val="fr-FR"/>
              </w:rPr>
            </w:pPr>
            <w:r w:rsidRPr="00C35EA7">
              <w:rPr>
                <w:rFonts w:ascii="Times New Roman" w:hAnsi="Times New Roman" w:cs="Times New Roman"/>
                <w:lang w:val="fr-FR"/>
              </w:rPr>
              <w:t>7704</w:t>
            </w:r>
          </w:p>
        </w:tc>
        <w:tc>
          <w:tcPr>
            <w:tcW w:w="716" w:type="dxa"/>
            <w:vAlign w:val="center"/>
          </w:tcPr>
          <w:p w14:paraId="38343D22" w14:textId="77777777" w:rsidR="004E5874" w:rsidRPr="00C35EA7" w:rsidRDefault="004E5874" w:rsidP="00F85028">
            <w:pPr>
              <w:pStyle w:val="HTMLPreformatted"/>
              <w:jc w:val="center"/>
              <w:rPr>
                <w:rFonts w:ascii="Times New Roman" w:hAnsi="Times New Roman" w:cs="Times New Roman"/>
                <w:lang w:val="fr-FR"/>
              </w:rPr>
            </w:pPr>
          </w:p>
        </w:tc>
        <w:tc>
          <w:tcPr>
            <w:tcW w:w="459" w:type="dxa"/>
            <w:vMerge/>
            <w:textDirection w:val="btLr"/>
            <w:vAlign w:val="center"/>
          </w:tcPr>
          <w:p w14:paraId="471A1FB0" w14:textId="77777777" w:rsidR="004E5874" w:rsidRPr="00C35EA7" w:rsidRDefault="004E5874" w:rsidP="00F85028">
            <w:pPr>
              <w:pStyle w:val="HTMLPreformatted"/>
              <w:ind w:left="113" w:right="113"/>
              <w:jc w:val="center"/>
              <w:rPr>
                <w:rFonts w:ascii="Times New Roman" w:hAnsi="Times New Roman" w:cs="Times New Roman"/>
                <w:i/>
                <w:lang w:val="fr-FR"/>
              </w:rPr>
            </w:pPr>
          </w:p>
        </w:tc>
        <w:tc>
          <w:tcPr>
            <w:tcW w:w="870" w:type="dxa"/>
            <w:vAlign w:val="center"/>
          </w:tcPr>
          <w:p w14:paraId="503E70B6" w14:textId="77777777" w:rsidR="004E5874" w:rsidRPr="00C35EA7" w:rsidRDefault="00000000" w:rsidP="00F85028">
            <w:pPr>
              <w:pStyle w:val="HTMLPreformatted"/>
              <w:jc w:val="center"/>
              <w:rPr>
                <w:rFonts w:ascii="Times New Roman" w:hAnsi="Times New Roman" w:cs="Times New Roman"/>
                <w:sz w:val="24"/>
                <w:lang w:val="fr-FR"/>
              </w:rPr>
            </w:pPr>
            <w:hyperlink r:id="rId643" w:anchor="Sit_Ain_Ghazal_strat_FNW" w:history="1">
              <w:r w:rsidR="004E5874" w:rsidRPr="00C35EA7">
                <w:rPr>
                  <w:rStyle w:val="Hyperlink"/>
                  <w:rFonts w:ascii="Times New Roman" w:hAnsi="Times New Roman" w:cs="Times New Roman"/>
                  <w:sz w:val="24"/>
                  <w:lang w:val="fr-FR"/>
                </w:rPr>
                <w:t>FNW</w:t>
              </w:r>
            </w:hyperlink>
          </w:p>
        </w:tc>
      </w:tr>
      <w:tr w:rsidR="004E5874" w14:paraId="78FECD07" w14:textId="77777777" w:rsidTr="00F85028">
        <w:trPr>
          <w:jc w:val="center"/>
        </w:trPr>
        <w:tc>
          <w:tcPr>
            <w:tcW w:w="603" w:type="dxa"/>
            <w:vAlign w:val="center"/>
          </w:tcPr>
          <w:p w14:paraId="1A33D7BA" w14:textId="77777777" w:rsidR="004E5874" w:rsidRPr="00C35EA7" w:rsidRDefault="004E5874" w:rsidP="00F85028">
            <w:pPr>
              <w:pStyle w:val="HTMLPreformatted"/>
              <w:jc w:val="center"/>
              <w:rPr>
                <w:rFonts w:ascii="Times New Roman" w:hAnsi="Times New Roman" w:cs="Times New Roman"/>
                <w:lang w:val="fr-FR"/>
              </w:rPr>
            </w:pPr>
          </w:p>
        </w:tc>
        <w:tc>
          <w:tcPr>
            <w:tcW w:w="716" w:type="dxa"/>
            <w:vAlign w:val="center"/>
          </w:tcPr>
          <w:p w14:paraId="51E7B2D7" w14:textId="77777777" w:rsidR="004E5874" w:rsidRPr="00C35EA7" w:rsidRDefault="004E5874" w:rsidP="00F85028">
            <w:pPr>
              <w:pStyle w:val="HTMLPreformatted"/>
              <w:jc w:val="center"/>
              <w:rPr>
                <w:rFonts w:ascii="Times New Roman" w:hAnsi="Times New Roman" w:cs="Times New Roman"/>
                <w:lang w:val="fr-FR"/>
              </w:rPr>
            </w:pPr>
          </w:p>
        </w:tc>
        <w:tc>
          <w:tcPr>
            <w:tcW w:w="716" w:type="dxa"/>
            <w:vAlign w:val="center"/>
          </w:tcPr>
          <w:p w14:paraId="40C4CBC1" w14:textId="77777777" w:rsidR="004E5874" w:rsidRPr="00C35EA7" w:rsidRDefault="004E5874" w:rsidP="00F85028">
            <w:pPr>
              <w:pStyle w:val="HTMLPreformatted"/>
              <w:jc w:val="center"/>
              <w:rPr>
                <w:rFonts w:ascii="Times New Roman" w:hAnsi="Times New Roman" w:cs="Times New Roman"/>
                <w:lang w:val="fr-FR"/>
              </w:rPr>
            </w:pPr>
          </w:p>
        </w:tc>
        <w:tc>
          <w:tcPr>
            <w:tcW w:w="716" w:type="dxa"/>
            <w:vAlign w:val="center"/>
          </w:tcPr>
          <w:p w14:paraId="58C9894C" w14:textId="77777777" w:rsidR="004E5874" w:rsidRPr="00C35EA7" w:rsidRDefault="004E5874" w:rsidP="00F85028">
            <w:pPr>
              <w:pStyle w:val="HTMLPreformatted"/>
              <w:jc w:val="center"/>
              <w:rPr>
                <w:rFonts w:ascii="Times New Roman" w:hAnsi="Times New Roman" w:cs="Times New Roman"/>
                <w:lang w:val="fr-FR"/>
              </w:rPr>
            </w:pPr>
          </w:p>
        </w:tc>
        <w:tc>
          <w:tcPr>
            <w:tcW w:w="716" w:type="dxa"/>
            <w:vAlign w:val="center"/>
          </w:tcPr>
          <w:p w14:paraId="46A50ED0" w14:textId="77777777" w:rsidR="004E5874" w:rsidRPr="00C35EA7" w:rsidRDefault="004E5874" w:rsidP="00F85028">
            <w:pPr>
              <w:pStyle w:val="HTMLPreformatted"/>
              <w:jc w:val="center"/>
              <w:rPr>
                <w:rFonts w:ascii="Times New Roman" w:hAnsi="Times New Roman" w:cs="Times New Roman"/>
                <w:lang w:val="fr-FR"/>
              </w:rPr>
            </w:pPr>
          </w:p>
        </w:tc>
        <w:tc>
          <w:tcPr>
            <w:tcW w:w="716" w:type="dxa"/>
            <w:vAlign w:val="center"/>
          </w:tcPr>
          <w:p w14:paraId="4536121C" w14:textId="77777777" w:rsidR="004E5874" w:rsidRPr="00C35EA7" w:rsidRDefault="004E5874" w:rsidP="00F85028">
            <w:pPr>
              <w:pStyle w:val="HTMLPreformatted"/>
              <w:jc w:val="center"/>
              <w:rPr>
                <w:rFonts w:ascii="Times New Roman" w:hAnsi="Times New Roman" w:cs="Times New Roman"/>
                <w:lang w:val="fr-FR"/>
              </w:rPr>
            </w:pPr>
          </w:p>
        </w:tc>
        <w:tc>
          <w:tcPr>
            <w:tcW w:w="716" w:type="dxa"/>
            <w:vAlign w:val="center"/>
          </w:tcPr>
          <w:p w14:paraId="4661A020" w14:textId="77777777" w:rsidR="004E5874" w:rsidRPr="00C35EA7" w:rsidRDefault="004E5874" w:rsidP="00F85028">
            <w:pPr>
              <w:pStyle w:val="HTMLPreformatted"/>
              <w:jc w:val="center"/>
              <w:rPr>
                <w:rFonts w:ascii="Times New Roman" w:hAnsi="Times New Roman" w:cs="Times New Roman"/>
                <w:lang w:val="fr-FR"/>
              </w:rPr>
            </w:pPr>
          </w:p>
        </w:tc>
        <w:tc>
          <w:tcPr>
            <w:tcW w:w="459" w:type="dxa"/>
            <w:vMerge/>
            <w:textDirection w:val="btLr"/>
            <w:vAlign w:val="center"/>
          </w:tcPr>
          <w:p w14:paraId="2A48D14E" w14:textId="77777777" w:rsidR="004E5874" w:rsidRPr="00C35EA7" w:rsidRDefault="004E5874" w:rsidP="00F85028">
            <w:pPr>
              <w:pStyle w:val="HTMLPreformatted"/>
              <w:ind w:left="113" w:right="113"/>
              <w:jc w:val="center"/>
              <w:rPr>
                <w:rFonts w:ascii="Times New Roman" w:hAnsi="Times New Roman" w:cs="Times New Roman"/>
                <w:i/>
                <w:lang w:val="fr-FR"/>
              </w:rPr>
            </w:pPr>
          </w:p>
        </w:tc>
        <w:tc>
          <w:tcPr>
            <w:tcW w:w="870" w:type="dxa"/>
            <w:vAlign w:val="center"/>
          </w:tcPr>
          <w:p w14:paraId="46926378" w14:textId="77777777" w:rsidR="004E5874" w:rsidRPr="00C35EA7" w:rsidRDefault="004E5874" w:rsidP="00F85028">
            <w:pPr>
              <w:pStyle w:val="HTMLPreformatted"/>
              <w:jc w:val="center"/>
              <w:rPr>
                <w:rFonts w:ascii="Times New Roman" w:hAnsi="Times New Roman" w:cs="Times New Roman"/>
                <w:sz w:val="24"/>
                <w:lang w:val="fr-FR"/>
              </w:rPr>
            </w:pPr>
          </w:p>
        </w:tc>
      </w:tr>
      <w:tr w:rsidR="004E5874" w14:paraId="01BB6537" w14:textId="77777777" w:rsidTr="00F85028">
        <w:trPr>
          <w:jc w:val="center"/>
        </w:trPr>
        <w:tc>
          <w:tcPr>
            <w:tcW w:w="603" w:type="dxa"/>
            <w:vAlign w:val="center"/>
          </w:tcPr>
          <w:p w14:paraId="620C8EF6" w14:textId="77777777" w:rsidR="004E5874" w:rsidRPr="00C35EA7" w:rsidRDefault="00000000" w:rsidP="00F85028">
            <w:pPr>
              <w:pStyle w:val="HTMLPreformatted"/>
              <w:jc w:val="center"/>
              <w:rPr>
                <w:rFonts w:ascii="Times New Roman" w:hAnsi="Times New Roman" w:cs="Times New Roman"/>
                <w:sz w:val="24"/>
                <w:lang w:val="fr-FR"/>
              </w:rPr>
            </w:pPr>
            <w:hyperlink r:id="rId644" w:anchor="Sit_Ain_Ghazal_strat_SF" w:history="1">
              <w:r w:rsidR="004E5874" w:rsidRPr="00C35EA7">
                <w:rPr>
                  <w:rStyle w:val="Hyperlink"/>
                  <w:rFonts w:ascii="Times New Roman" w:hAnsi="Times New Roman" w:cs="Times New Roman"/>
                  <w:sz w:val="24"/>
                  <w:lang w:val="fr-FR"/>
                </w:rPr>
                <w:t>SF</w:t>
              </w:r>
            </w:hyperlink>
          </w:p>
        </w:tc>
        <w:tc>
          <w:tcPr>
            <w:tcW w:w="716" w:type="dxa"/>
            <w:vAlign w:val="center"/>
          </w:tcPr>
          <w:p w14:paraId="16D5524E" w14:textId="77777777" w:rsidR="004E5874" w:rsidRPr="00C35EA7" w:rsidRDefault="004E5874" w:rsidP="00F85028">
            <w:pPr>
              <w:pStyle w:val="HTMLPreformatted"/>
              <w:jc w:val="center"/>
              <w:rPr>
                <w:rFonts w:ascii="Times New Roman" w:hAnsi="Times New Roman" w:cs="Times New Roman"/>
                <w:lang w:val="fr-FR"/>
              </w:rPr>
            </w:pPr>
          </w:p>
        </w:tc>
        <w:tc>
          <w:tcPr>
            <w:tcW w:w="716" w:type="dxa"/>
            <w:vAlign w:val="center"/>
          </w:tcPr>
          <w:p w14:paraId="10C33323" w14:textId="77777777" w:rsidR="004E5874" w:rsidRPr="00C35EA7" w:rsidRDefault="004E5874" w:rsidP="00F85028">
            <w:pPr>
              <w:pStyle w:val="HTMLPreformatted"/>
              <w:jc w:val="center"/>
              <w:rPr>
                <w:rFonts w:ascii="Times New Roman" w:hAnsi="Times New Roman" w:cs="Times New Roman"/>
                <w:lang w:val="fr-FR"/>
              </w:rPr>
            </w:pPr>
          </w:p>
        </w:tc>
        <w:tc>
          <w:tcPr>
            <w:tcW w:w="716" w:type="dxa"/>
            <w:vAlign w:val="center"/>
          </w:tcPr>
          <w:p w14:paraId="2B8D6D0E" w14:textId="77777777" w:rsidR="004E5874" w:rsidRPr="00C35EA7" w:rsidRDefault="004E5874" w:rsidP="00F85028">
            <w:pPr>
              <w:pStyle w:val="HTMLPreformatted"/>
              <w:jc w:val="center"/>
              <w:rPr>
                <w:rFonts w:ascii="Times New Roman" w:hAnsi="Times New Roman" w:cs="Times New Roman"/>
                <w:lang w:val="fr-FR"/>
              </w:rPr>
            </w:pPr>
            <w:r w:rsidRPr="00C35EA7">
              <w:rPr>
                <w:rFonts w:ascii="Times New Roman" w:hAnsi="Times New Roman" w:cs="Times New Roman"/>
                <w:lang w:val="fr-FR"/>
              </w:rPr>
              <w:t>5493</w:t>
            </w:r>
          </w:p>
        </w:tc>
        <w:tc>
          <w:tcPr>
            <w:tcW w:w="716" w:type="dxa"/>
            <w:vAlign w:val="center"/>
          </w:tcPr>
          <w:p w14:paraId="6B9D736C" w14:textId="77777777" w:rsidR="004E5874" w:rsidRPr="00C35EA7" w:rsidRDefault="004E5874" w:rsidP="00F85028">
            <w:pPr>
              <w:pStyle w:val="HTMLPreformatted"/>
              <w:jc w:val="center"/>
              <w:rPr>
                <w:rFonts w:ascii="Times New Roman" w:hAnsi="Times New Roman" w:cs="Times New Roman"/>
                <w:lang w:val="fr-FR"/>
              </w:rPr>
            </w:pPr>
          </w:p>
        </w:tc>
        <w:tc>
          <w:tcPr>
            <w:tcW w:w="716" w:type="dxa"/>
            <w:vAlign w:val="center"/>
          </w:tcPr>
          <w:p w14:paraId="1261DF10" w14:textId="77777777" w:rsidR="004E5874" w:rsidRPr="00C35EA7" w:rsidRDefault="004E5874" w:rsidP="00F85028">
            <w:pPr>
              <w:pStyle w:val="HTMLPreformatted"/>
              <w:jc w:val="center"/>
              <w:rPr>
                <w:rFonts w:ascii="Times New Roman" w:hAnsi="Times New Roman" w:cs="Times New Roman"/>
                <w:lang w:val="fr-FR"/>
              </w:rPr>
            </w:pPr>
          </w:p>
        </w:tc>
        <w:tc>
          <w:tcPr>
            <w:tcW w:w="716" w:type="dxa"/>
            <w:vAlign w:val="center"/>
          </w:tcPr>
          <w:p w14:paraId="4FB720C9" w14:textId="77777777" w:rsidR="004E5874" w:rsidRPr="00C35EA7" w:rsidRDefault="004E5874" w:rsidP="00F85028">
            <w:pPr>
              <w:pStyle w:val="HTMLPreformatted"/>
              <w:jc w:val="center"/>
              <w:rPr>
                <w:rFonts w:ascii="Times New Roman" w:hAnsi="Times New Roman" w:cs="Times New Roman"/>
                <w:lang w:val="fr-FR"/>
              </w:rPr>
            </w:pPr>
            <w:r w:rsidRPr="00C35EA7">
              <w:rPr>
                <w:rFonts w:ascii="Times New Roman" w:hAnsi="Times New Roman" w:cs="Times New Roman"/>
                <w:lang w:val="fr-FR"/>
              </w:rPr>
              <w:t>5518</w:t>
            </w:r>
          </w:p>
        </w:tc>
        <w:tc>
          <w:tcPr>
            <w:tcW w:w="459" w:type="dxa"/>
            <w:vMerge/>
            <w:textDirection w:val="btLr"/>
            <w:vAlign w:val="center"/>
          </w:tcPr>
          <w:p w14:paraId="3F718CCC" w14:textId="77777777" w:rsidR="004E5874" w:rsidRPr="00C35EA7" w:rsidRDefault="004E5874" w:rsidP="00F85028">
            <w:pPr>
              <w:pStyle w:val="HTMLPreformatted"/>
              <w:ind w:left="113" w:right="113"/>
              <w:jc w:val="center"/>
              <w:rPr>
                <w:rFonts w:ascii="Times New Roman" w:hAnsi="Times New Roman" w:cs="Times New Roman"/>
                <w:i/>
                <w:lang w:val="fr-FR"/>
              </w:rPr>
            </w:pPr>
          </w:p>
        </w:tc>
        <w:tc>
          <w:tcPr>
            <w:tcW w:w="870" w:type="dxa"/>
            <w:vAlign w:val="center"/>
          </w:tcPr>
          <w:p w14:paraId="0233366B" w14:textId="77777777" w:rsidR="004E5874" w:rsidRPr="00C35EA7" w:rsidRDefault="004E5874" w:rsidP="00F85028">
            <w:pPr>
              <w:pStyle w:val="HTMLPreformatted"/>
              <w:jc w:val="center"/>
              <w:rPr>
                <w:rFonts w:ascii="Times New Roman" w:hAnsi="Times New Roman" w:cs="Times New Roman"/>
                <w:sz w:val="24"/>
                <w:lang w:val="fr-FR"/>
              </w:rPr>
            </w:pPr>
          </w:p>
        </w:tc>
      </w:tr>
      <w:tr w:rsidR="004E5874" w14:paraId="64F8CE92" w14:textId="77777777" w:rsidTr="00F85028">
        <w:trPr>
          <w:jc w:val="center"/>
        </w:trPr>
        <w:tc>
          <w:tcPr>
            <w:tcW w:w="603" w:type="dxa"/>
            <w:vAlign w:val="center"/>
          </w:tcPr>
          <w:p w14:paraId="0D26A742" w14:textId="77777777" w:rsidR="004E5874" w:rsidRPr="00C35EA7" w:rsidRDefault="004E5874" w:rsidP="00F85028">
            <w:pPr>
              <w:pStyle w:val="HTMLPreformatted"/>
              <w:jc w:val="center"/>
              <w:rPr>
                <w:rFonts w:ascii="Times New Roman" w:hAnsi="Times New Roman" w:cs="Times New Roman"/>
                <w:lang w:val="fr-FR"/>
              </w:rPr>
            </w:pPr>
          </w:p>
        </w:tc>
        <w:tc>
          <w:tcPr>
            <w:tcW w:w="716" w:type="dxa"/>
            <w:vAlign w:val="center"/>
          </w:tcPr>
          <w:p w14:paraId="1EEB42E6" w14:textId="77777777" w:rsidR="004E5874" w:rsidRPr="00C35EA7" w:rsidRDefault="004E5874" w:rsidP="00F85028">
            <w:pPr>
              <w:pStyle w:val="HTMLPreformatted"/>
              <w:jc w:val="center"/>
              <w:rPr>
                <w:rFonts w:ascii="Times New Roman" w:hAnsi="Times New Roman" w:cs="Times New Roman"/>
                <w:lang w:val="fr-FR"/>
              </w:rPr>
            </w:pPr>
          </w:p>
        </w:tc>
        <w:tc>
          <w:tcPr>
            <w:tcW w:w="716" w:type="dxa"/>
            <w:vAlign w:val="center"/>
          </w:tcPr>
          <w:p w14:paraId="42723F0D" w14:textId="77777777" w:rsidR="004E5874" w:rsidRPr="00C35EA7" w:rsidRDefault="00000000" w:rsidP="00F85028">
            <w:pPr>
              <w:pStyle w:val="HTMLPreformatted"/>
              <w:jc w:val="center"/>
              <w:rPr>
                <w:rFonts w:ascii="Times New Roman" w:hAnsi="Times New Roman" w:cs="Times New Roman"/>
                <w:sz w:val="24"/>
                <w:lang w:val="fr-FR"/>
              </w:rPr>
            </w:pPr>
            <w:hyperlink r:id="rId645" w:anchor="Sit_Ain_Ghazal_strat_Central_Field" w:history="1">
              <w:r w:rsidR="004E5874" w:rsidRPr="00C35EA7">
                <w:rPr>
                  <w:rStyle w:val="Hyperlink"/>
                  <w:rFonts w:ascii="Times New Roman" w:hAnsi="Times New Roman" w:cs="Times New Roman"/>
                  <w:sz w:val="24"/>
                  <w:lang w:val="fr-FR"/>
                </w:rPr>
                <w:t>CF</w:t>
              </w:r>
            </w:hyperlink>
          </w:p>
        </w:tc>
        <w:tc>
          <w:tcPr>
            <w:tcW w:w="716" w:type="dxa"/>
            <w:vAlign w:val="center"/>
          </w:tcPr>
          <w:p w14:paraId="33E9A0A7" w14:textId="77777777" w:rsidR="004E5874" w:rsidRPr="00C35EA7" w:rsidRDefault="004E5874" w:rsidP="00F85028">
            <w:pPr>
              <w:pStyle w:val="HTMLPreformatted"/>
              <w:jc w:val="center"/>
              <w:rPr>
                <w:rFonts w:ascii="Times New Roman" w:hAnsi="Times New Roman" w:cs="Times New Roman"/>
                <w:lang w:val="fr-FR"/>
              </w:rPr>
            </w:pPr>
          </w:p>
        </w:tc>
        <w:tc>
          <w:tcPr>
            <w:tcW w:w="716" w:type="dxa"/>
            <w:vAlign w:val="center"/>
          </w:tcPr>
          <w:p w14:paraId="24C4F2B9" w14:textId="77777777" w:rsidR="004E5874" w:rsidRPr="00C35EA7" w:rsidRDefault="004E5874" w:rsidP="00F85028">
            <w:pPr>
              <w:pStyle w:val="HTMLPreformatted"/>
              <w:jc w:val="center"/>
              <w:rPr>
                <w:rFonts w:ascii="Times New Roman" w:hAnsi="Times New Roman" w:cs="Times New Roman"/>
                <w:lang w:val="fr-FR"/>
              </w:rPr>
            </w:pPr>
            <w:r w:rsidRPr="00C35EA7">
              <w:rPr>
                <w:rFonts w:ascii="Times New Roman" w:hAnsi="Times New Roman" w:cs="Times New Roman"/>
                <w:lang w:val="fr-FR"/>
              </w:rPr>
              <w:t>3300</w:t>
            </w:r>
          </w:p>
        </w:tc>
        <w:tc>
          <w:tcPr>
            <w:tcW w:w="716" w:type="dxa"/>
            <w:vAlign w:val="center"/>
          </w:tcPr>
          <w:p w14:paraId="32A064B2" w14:textId="77777777" w:rsidR="004E5874" w:rsidRPr="00C35EA7" w:rsidRDefault="004E5874" w:rsidP="00F85028">
            <w:pPr>
              <w:pStyle w:val="HTMLPreformatted"/>
              <w:jc w:val="center"/>
              <w:rPr>
                <w:rFonts w:ascii="Times New Roman" w:hAnsi="Times New Roman" w:cs="Times New Roman"/>
                <w:lang w:val="fr-FR"/>
              </w:rPr>
            </w:pPr>
          </w:p>
        </w:tc>
        <w:tc>
          <w:tcPr>
            <w:tcW w:w="716" w:type="dxa"/>
            <w:vAlign w:val="center"/>
          </w:tcPr>
          <w:p w14:paraId="4E43D110" w14:textId="77777777" w:rsidR="004E5874" w:rsidRPr="00C35EA7" w:rsidRDefault="004E5874" w:rsidP="00F85028">
            <w:pPr>
              <w:pStyle w:val="HTMLPreformatted"/>
              <w:jc w:val="center"/>
              <w:rPr>
                <w:rFonts w:ascii="Times New Roman" w:hAnsi="Times New Roman" w:cs="Times New Roman"/>
                <w:lang w:val="fr-FR"/>
              </w:rPr>
            </w:pPr>
          </w:p>
        </w:tc>
        <w:tc>
          <w:tcPr>
            <w:tcW w:w="459" w:type="dxa"/>
            <w:vMerge/>
            <w:textDirection w:val="btLr"/>
            <w:vAlign w:val="center"/>
          </w:tcPr>
          <w:p w14:paraId="1AB828D5" w14:textId="77777777" w:rsidR="004E5874" w:rsidRPr="00C35EA7" w:rsidRDefault="004E5874" w:rsidP="00F85028">
            <w:pPr>
              <w:pStyle w:val="HTMLPreformatted"/>
              <w:ind w:left="113" w:right="113"/>
              <w:jc w:val="center"/>
              <w:rPr>
                <w:rFonts w:ascii="Times New Roman" w:hAnsi="Times New Roman" w:cs="Times New Roman"/>
                <w:i/>
                <w:lang w:val="fr-FR"/>
              </w:rPr>
            </w:pPr>
          </w:p>
        </w:tc>
        <w:tc>
          <w:tcPr>
            <w:tcW w:w="870" w:type="dxa"/>
            <w:vAlign w:val="center"/>
          </w:tcPr>
          <w:p w14:paraId="26033AF0" w14:textId="77777777" w:rsidR="004E5874" w:rsidRPr="00C35EA7" w:rsidRDefault="004E5874" w:rsidP="00F85028">
            <w:pPr>
              <w:pStyle w:val="HTMLPreformatted"/>
              <w:jc w:val="center"/>
              <w:rPr>
                <w:rFonts w:ascii="Times New Roman" w:hAnsi="Times New Roman" w:cs="Times New Roman"/>
                <w:sz w:val="24"/>
                <w:lang w:val="fr-FR"/>
              </w:rPr>
            </w:pPr>
          </w:p>
        </w:tc>
      </w:tr>
      <w:tr w:rsidR="004E5874" w14:paraId="2DB7CCAE" w14:textId="77777777" w:rsidTr="00F85028">
        <w:trPr>
          <w:jc w:val="center"/>
        </w:trPr>
        <w:tc>
          <w:tcPr>
            <w:tcW w:w="4899" w:type="dxa"/>
            <w:gridSpan w:val="7"/>
            <w:vAlign w:val="center"/>
          </w:tcPr>
          <w:p w14:paraId="38199886" w14:textId="77777777" w:rsidR="004E5874" w:rsidRPr="00C35EA7" w:rsidRDefault="004E5874" w:rsidP="00F85028">
            <w:pPr>
              <w:pStyle w:val="HTMLPreformatted"/>
              <w:jc w:val="center"/>
              <w:rPr>
                <w:rFonts w:ascii="Times New Roman" w:hAnsi="Times New Roman" w:cs="Times New Roman"/>
                <w:smallCaps/>
                <w:lang w:val="fr-FR"/>
              </w:rPr>
            </w:pPr>
            <w:r w:rsidRPr="00C35EA7">
              <w:rPr>
                <w:rFonts w:ascii="Times New Roman" w:hAnsi="Times New Roman" w:cs="Times New Roman"/>
                <w:smallCaps/>
                <w:lang w:val="fr-FR"/>
              </w:rPr>
              <w:t>route</w:t>
            </w:r>
          </w:p>
        </w:tc>
        <w:tc>
          <w:tcPr>
            <w:tcW w:w="459" w:type="dxa"/>
            <w:vMerge/>
            <w:tcBorders>
              <w:bottom w:val="nil"/>
            </w:tcBorders>
            <w:textDirection w:val="btLr"/>
            <w:vAlign w:val="center"/>
          </w:tcPr>
          <w:p w14:paraId="48FD0C38" w14:textId="77777777" w:rsidR="004E5874" w:rsidRPr="00C35EA7" w:rsidRDefault="004E5874" w:rsidP="00F85028">
            <w:pPr>
              <w:pStyle w:val="HTMLPreformatted"/>
              <w:ind w:left="113" w:right="113"/>
              <w:jc w:val="center"/>
              <w:rPr>
                <w:rFonts w:ascii="Times New Roman" w:hAnsi="Times New Roman" w:cs="Times New Roman"/>
                <w:i/>
                <w:lang w:val="fr-FR"/>
              </w:rPr>
            </w:pPr>
          </w:p>
        </w:tc>
        <w:tc>
          <w:tcPr>
            <w:tcW w:w="870" w:type="dxa"/>
            <w:tcBorders>
              <w:bottom w:val="single" w:sz="4" w:space="0" w:color="auto"/>
            </w:tcBorders>
            <w:vAlign w:val="center"/>
          </w:tcPr>
          <w:p w14:paraId="2ECA9B62" w14:textId="77777777" w:rsidR="004E5874" w:rsidRPr="00C35EA7" w:rsidRDefault="004E5874" w:rsidP="00F85028">
            <w:pPr>
              <w:pStyle w:val="HTMLPreformatted"/>
              <w:jc w:val="center"/>
              <w:rPr>
                <w:rFonts w:ascii="Times New Roman" w:hAnsi="Times New Roman" w:cs="Times New Roman"/>
                <w:sz w:val="24"/>
                <w:lang w:val="fr-FR"/>
              </w:rPr>
            </w:pPr>
            <w:r w:rsidRPr="00C35EA7">
              <w:rPr>
                <w:rFonts w:ascii="Times New Roman" w:hAnsi="Times New Roman" w:cs="Times New Roman"/>
                <w:smallCaps/>
                <w:lang w:val="fr-FR"/>
              </w:rPr>
              <w:t>route</w:t>
            </w:r>
          </w:p>
        </w:tc>
      </w:tr>
      <w:tr w:rsidR="004E5874" w:rsidRPr="001073C1" w14:paraId="397D6505" w14:textId="77777777" w:rsidTr="00F85028">
        <w:trPr>
          <w:jc w:val="center"/>
        </w:trPr>
        <w:tc>
          <w:tcPr>
            <w:tcW w:w="4899" w:type="dxa"/>
            <w:gridSpan w:val="7"/>
            <w:tcBorders>
              <w:right w:val="nil"/>
            </w:tcBorders>
            <w:vAlign w:val="center"/>
          </w:tcPr>
          <w:p w14:paraId="7F33ED06" w14:textId="77777777" w:rsidR="004E5874" w:rsidRPr="00C35EA7" w:rsidRDefault="004E5874" w:rsidP="00F85028">
            <w:pPr>
              <w:pStyle w:val="HTMLPreformatted"/>
              <w:jc w:val="center"/>
              <w:rPr>
                <w:rFonts w:ascii="Times New Roman" w:hAnsi="Times New Roman" w:cs="Times New Roman"/>
                <w:i/>
                <w:lang w:val="fr-FR"/>
              </w:rPr>
            </w:pPr>
            <w:r w:rsidRPr="00C35EA7">
              <w:rPr>
                <w:rFonts w:ascii="Times New Roman" w:hAnsi="Times New Roman" w:cs="Times New Roman"/>
                <w:i/>
                <w:lang w:val="fr-FR"/>
              </w:rPr>
              <w:t>w. Zarqa</w:t>
            </w:r>
          </w:p>
        </w:tc>
        <w:tc>
          <w:tcPr>
            <w:tcW w:w="459" w:type="dxa"/>
            <w:tcBorders>
              <w:top w:val="nil"/>
              <w:left w:val="nil"/>
              <w:right w:val="nil"/>
            </w:tcBorders>
            <w:textDirection w:val="btLr"/>
            <w:vAlign w:val="center"/>
          </w:tcPr>
          <w:p w14:paraId="0618F9C4" w14:textId="77777777" w:rsidR="004E5874" w:rsidRPr="00C35EA7" w:rsidRDefault="004E5874" w:rsidP="00F85028">
            <w:pPr>
              <w:pStyle w:val="HTMLPreformatted"/>
              <w:ind w:left="113" w:right="113"/>
              <w:jc w:val="center"/>
              <w:rPr>
                <w:rFonts w:ascii="Times New Roman" w:hAnsi="Times New Roman" w:cs="Times New Roman"/>
                <w:i/>
                <w:lang w:val="fr-FR"/>
              </w:rPr>
            </w:pPr>
          </w:p>
        </w:tc>
        <w:tc>
          <w:tcPr>
            <w:tcW w:w="870" w:type="dxa"/>
            <w:tcBorders>
              <w:left w:val="nil"/>
            </w:tcBorders>
            <w:vAlign w:val="center"/>
          </w:tcPr>
          <w:p w14:paraId="07328DFA" w14:textId="77777777" w:rsidR="004E5874" w:rsidRPr="00C35EA7" w:rsidRDefault="004E5874" w:rsidP="00F85028">
            <w:pPr>
              <w:pStyle w:val="HTMLPreformatted"/>
              <w:jc w:val="center"/>
              <w:rPr>
                <w:rFonts w:ascii="Times New Roman" w:hAnsi="Times New Roman" w:cs="Times New Roman"/>
                <w:i/>
                <w:lang w:val="fr-FR"/>
              </w:rPr>
            </w:pPr>
          </w:p>
        </w:tc>
      </w:tr>
      <w:tr w:rsidR="004E5874" w14:paraId="450F2826" w14:textId="77777777" w:rsidTr="00F85028">
        <w:trPr>
          <w:jc w:val="center"/>
        </w:trPr>
        <w:tc>
          <w:tcPr>
            <w:tcW w:w="603" w:type="dxa"/>
            <w:vAlign w:val="center"/>
          </w:tcPr>
          <w:p w14:paraId="1A99494F" w14:textId="77777777" w:rsidR="004E5874" w:rsidRPr="00C35EA7" w:rsidRDefault="004E5874" w:rsidP="00F85028">
            <w:pPr>
              <w:pStyle w:val="HTMLPreformatted"/>
              <w:jc w:val="center"/>
              <w:rPr>
                <w:rFonts w:ascii="Times New Roman" w:hAnsi="Times New Roman" w:cs="Times New Roman"/>
                <w:sz w:val="24"/>
                <w:lang w:val="fr-FR"/>
              </w:rPr>
            </w:pPr>
          </w:p>
        </w:tc>
        <w:tc>
          <w:tcPr>
            <w:tcW w:w="716" w:type="dxa"/>
            <w:vAlign w:val="center"/>
          </w:tcPr>
          <w:p w14:paraId="059E2309" w14:textId="77777777" w:rsidR="004E5874" w:rsidRPr="00C35EA7" w:rsidRDefault="004E5874" w:rsidP="00F85028">
            <w:pPr>
              <w:pStyle w:val="HTMLPreformatted"/>
              <w:jc w:val="center"/>
              <w:rPr>
                <w:rFonts w:ascii="Times New Roman" w:hAnsi="Times New Roman" w:cs="Times New Roman"/>
                <w:sz w:val="24"/>
                <w:lang w:val="fr-FR"/>
              </w:rPr>
            </w:pPr>
          </w:p>
        </w:tc>
        <w:tc>
          <w:tcPr>
            <w:tcW w:w="716" w:type="dxa"/>
            <w:vAlign w:val="center"/>
          </w:tcPr>
          <w:p w14:paraId="1EB2C0C0" w14:textId="77777777" w:rsidR="004E5874" w:rsidRPr="00C35EA7" w:rsidRDefault="004E5874" w:rsidP="00F85028">
            <w:pPr>
              <w:pStyle w:val="HTMLPreformatted"/>
              <w:jc w:val="center"/>
              <w:rPr>
                <w:rFonts w:ascii="Times New Roman" w:hAnsi="Times New Roman" w:cs="Times New Roman"/>
                <w:sz w:val="24"/>
                <w:lang w:val="fr-FR"/>
              </w:rPr>
            </w:pPr>
          </w:p>
        </w:tc>
        <w:tc>
          <w:tcPr>
            <w:tcW w:w="716" w:type="dxa"/>
            <w:vAlign w:val="center"/>
          </w:tcPr>
          <w:p w14:paraId="4A994D3B" w14:textId="77777777" w:rsidR="004E5874" w:rsidRPr="00C35EA7" w:rsidRDefault="004E5874" w:rsidP="00F85028">
            <w:pPr>
              <w:pStyle w:val="HTMLPreformatted"/>
              <w:jc w:val="center"/>
              <w:rPr>
                <w:rFonts w:ascii="Times New Roman" w:hAnsi="Times New Roman" w:cs="Times New Roman"/>
                <w:sz w:val="24"/>
                <w:lang w:val="fr-FR"/>
              </w:rPr>
            </w:pPr>
          </w:p>
        </w:tc>
        <w:tc>
          <w:tcPr>
            <w:tcW w:w="716" w:type="dxa"/>
            <w:vAlign w:val="center"/>
          </w:tcPr>
          <w:p w14:paraId="7634B536" w14:textId="77777777" w:rsidR="004E5874" w:rsidRPr="00C35EA7" w:rsidRDefault="004E5874" w:rsidP="00F85028">
            <w:pPr>
              <w:pStyle w:val="HTMLPreformatted"/>
              <w:jc w:val="center"/>
              <w:rPr>
                <w:rFonts w:ascii="Times New Roman" w:hAnsi="Times New Roman" w:cs="Times New Roman"/>
                <w:sz w:val="24"/>
                <w:lang w:val="fr-FR"/>
              </w:rPr>
            </w:pPr>
          </w:p>
        </w:tc>
        <w:tc>
          <w:tcPr>
            <w:tcW w:w="716" w:type="dxa"/>
            <w:vAlign w:val="center"/>
          </w:tcPr>
          <w:p w14:paraId="5F18BE38" w14:textId="77777777" w:rsidR="004E5874" w:rsidRPr="00C35EA7" w:rsidRDefault="00000000" w:rsidP="00F85028">
            <w:pPr>
              <w:pStyle w:val="HTMLPreformatted"/>
              <w:jc w:val="center"/>
              <w:rPr>
                <w:rFonts w:ascii="Times New Roman" w:hAnsi="Times New Roman" w:cs="Times New Roman"/>
                <w:sz w:val="24"/>
                <w:lang w:val="fr-FR"/>
              </w:rPr>
            </w:pPr>
            <w:hyperlink r:id="rId646" w:anchor="Sit_Ain_Ghazal_strat_EF" w:history="1">
              <w:r w:rsidR="004E5874" w:rsidRPr="00C35EA7">
                <w:rPr>
                  <w:rStyle w:val="Hyperlink"/>
                  <w:rFonts w:ascii="Times New Roman" w:hAnsi="Times New Roman" w:cs="Times New Roman"/>
                  <w:sz w:val="24"/>
                  <w:lang w:val="fr-FR"/>
                </w:rPr>
                <w:t>EF</w:t>
              </w:r>
            </w:hyperlink>
          </w:p>
        </w:tc>
        <w:tc>
          <w:tcPr>
            <w:tcW w:w="716" w:type="dxa"/>
            <w:vAlign w:val="center"/>
          </w:tcPr>
          <w:p w14:paraId="53464FDF" w14:textId="77777777" w:rsidR="004E5874" w:rsidRPr="00C35EA7" w:rsidRDefault="004E5874" w:rsidP="00F85028">
            <w:pPr>
              <w:pStyle w:val="HTMLPreformatted"/>
              <w:jc w:val="center"/>
              <w:rPr>
                <w:rFonts w:ascii="Times New Roman" w:hAnsi="Times New Roman" w:cs="Times New Roman"/>
                <w:sz w:val="24"/>
                <w:lang w:val="fr-FR"/>
              </w:rPr>
            </w:pPr>
          </w:p>
        </w:tc>
        <w:tc>
          <w:tcPr>
            <w:tcW w:w="459" w:type="dxa"/>
            <w:textDirection w:val="btLr"/>
            <w:vAlign w:val="center"/>
          </w:tcPr>
          <w:p w14:paraId="4B72FC92" w14:textId="77777777" w:rsidR="004E5874" w:rsidRPr="00C35EA7" w:rsidRDefault="004E5874" w:rsidP="00F85028">
            <w:pPr>
              <w:pStyle w:val="HTMLPreformatted"/>
              <w:ind w:left="113" w:right="113"/>
              <w:jc w:val="center"/>
              <w:rPr>
                <w:rFonts w:ascii="Times New Roman" w:hAnsi="Times New Roman" w:cs="Times New Roman"/>
                <w:i/>
                <w:lang w:val="fr-FR"/>
              </w:rPr>
            </w:pPr>
          </w:p>
        </w:tc>
        <w:tc>
          <w:tcPr>
            <w:tcW w:w="870" w:type="dxa"/>
            <w:vAlign w:val="center"/>
          </w:tcPr>
          <w:p w14:paraId="15504FB9" w14:textId="77777777" w:rsidR="004E5874" w:rsidRPr="00C35EA7" w:rsidRDefault="004E5874" w:rsidP="00F85028">
            <w:pPr>
              <w:pStyle w:val="HTMLPreformatted"/>
              <w:jc w:val="center"/>
              <w:rPr>
                <w:rFonts w:ascii="Times New Roman" w:hAnsi="Times New Roman" w:cs="Times New Roman"/>
                <w:sz w:val="24"/>
                <w:lang w:val="fr-FR"/>
              </w:rPr>
            </w:pPr>
          </w:p>
        </w:tc>
      </w:tr>
    </w:tbl>
    <w:p w14:paraId="16FACBE6" w14:textId="77777777" w:rsidR="004E5874" w:rsidRPr="004E5874" w:rsidRDefault="004E5874" w:rsidP="004E5874">
      <w:pPr>
        <w:rPr>
          <w:lang w:val="fr-FR"/>
        </w:rPr>
      </w:pPr>
    </w:p>
    <w:p w14:paraId="00F23E89" w14:textId="77777777" w:rsidR="00B57261" w:rsidRDefault="00B57261" w:rsidP="00924F33">
      <w:pPr>
        <w:jc w:val="both"/>
        <w:rPr>
          <w:lang w:val="fr-FR"/>
        </w:rPr>
      </w:pPr>
    </w:p>
    <w:p w14:paraId="6855B4A8" w14:textId="094208A2" w:rsidR="00EA2BAD" w:rsidRDefault="007C07F4" w:rsidP="00EA2BAD">
      <w:pPr>
        <w:pStyle w:val="Heading2"/>
      </w:pPr>
      <w:r>
        <w:t>h</w:t>
      </w:r>
      <w:r w:rsidR="00EA2BAD">
        <w:t>abitat</w:t>
      </w:r>
    </w:p>
    <w:p w14:paraId="4551E82C" w14:textId="7244B819" w:rsidR="004E5874" w:rsidRDefault="004E5874" w:rsidP="004E5874">
      <w:pPr>
        <w:rPr>
          <w:lang w:val="fr-FR"/>
        </w:rPr>
      </w:pPr>
    </w:p>
    <w:p w14:paraId="5157884C" w14:textId="2614B722" w:rsidR="004E5874" w:rsidRPr="004E5874" w:rsidRDefault="004E5874" w:rsidP="004E5874">
      <w:pPr>
        <w:rPr>
          <w:lang w:val="fr-FR"/>
        </w:rPr>
      </w:pPr>
      <w:r>
        <w:rPr>
          <w:lang w:val="fr-FR"/>
        </w:rPr>
        <w:t xml:space="preserve">habitat standarisé // avec </w:t>
      </w:r>
      <w:hyperlink r:id="rId647" w:anchor="Sit_Jericho" w:history="1">
        <w:r w:rsidRPr="00DC5BA5">
          <w:rPr>
            <w:rStyle w:val="Hyperlink"/>
            <w:lang w:val="fr-FR"/>
          </w:rPr>
          <w:t>Jericho</w:t>
        </w:r>
      </w:hyperlink>
      <w:r>
        <w:rPr>
          <w:lang w:val="fr-FR"/>
        </w:rPr>
        <w:t xml:space="preserve"> (BIB 2631)</w:t>
      </w:r>
    </w:p>
    <w:p w14:paraId="3B007549" w14:textId="31460A19" w:rsidR="00EA2BAD" w:rsidRDefault="00EA2BAD" w:rsidP="00924F33">
      <w:pPr>
        <w:jc w:val="both"/>
        <w:rPr>
          <w:lang w:val="fr-FR"/>
        </w:rPr>
      </w:pPr>
    </w:p>
    <w:p w14:paraId="66FE2C15" w14:textId="0AAABA11" w:rsidR="004E5874" w:rsidRDefault="004E5874" w:rsidP="00924F33">
      <w:pPr>
        <w:jc w:val="both"/>
        <w:rPr>
          <w:lang w:val="fr-FR"/>
        </w:rPr>
      </w:pPr>
      <w:r>
        <w:rPr>
          <w:lang w:val="fr-FR"/>
        </w:rPr>
        <w:t>Maison rectangulaire du MPPNB (BIB 2627) Intérieurs des pièces aux parois préparées en platre et décorées de figures à l'ocre rouge (BIB 2627)</w:t>
      </w:r>
    </w:p>
    <w:p w14:paraId="52B0CA4F" w14:textId="77777777" w:rsidR="004E5874" w:rsidRDefault="004E5874" w:rsidP="00924F33">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3"/>
      </w:tblGrid>
      <w:tr w:rsidR="001F5511" w14:paraId="716363FA" w14:textId="77777777" w:rsidTr="007C07F4">
        <w:trPr>
          <w:jc w:val="center"/>
        </w:trPr>
        <w:tc>
          <w:tcPr>
            <w:tcW w:w="1123" w:type="dxa"/>
          </w:tcPr>
          <w:p w14:paraId="1BA0582D" w14:textId="77777777" w:rsidR="001F5511" w:rsidRPr="00C35EA7" w:rsidRDefault="001F5511" w:rsidP="00C35EA7">
            <w:pPr>
              <w:jc w:val="center"/>
              <w:rPr>
                <w:lang w:val="fr-FR"/>
              </w:rPr>
            </w:pPr>
            <w:r w:rsidRPr="00C35EA7">
              <w:rPr>
                <w:lang w:val="fr-FR"/>
              </w:rPr>
              <w:t>maisons</w:t>
            </w:r>
          </w:p>
        </w:tc>
      </w:tr>
      <w:tr w:rsidR="00382A62" w14:paraId="3BFC2712" w14:textId="77777777" w:rsidTr="007C07F4">
        <w:trPr>
          <w:jc w:val="center"/>
        </w:trPr>
        <w:tc>
          <w:tcPr>
            <w:tcW w:w="1123" w:type="dxa"/>
          </w:tcPr>
          <w:p w14:paraId="0CFF5F6A" w14:textId="77777777" w:rsidR="00382A62" w:rsidRPr="00C35EA7" w:rsidRDefault="00382A62" w:rsidP="00C35EA7">
            <w:pPr>
              <w:jc w:val="both"/>
              <w:rPr>
                <w:lang w:val="fr-FR"/>
              </w:rPr>
            </w:pPr>
            <w:r w:rsidRPr="00C35EA7">
              <w:rPr>
                <w:lang w:val="fr-FR"/>
              </w:rPr>
              <w:lastRenderedPageBreak/>
              <w:t>4</w:t>
            </w:r>
          </w:p>
        </w:tc>
      </w:tr>
      <w:tr w:rsidR="00382A62" w14:paraId="18EFFA2E" w14:textId="77777777" w:rsidTr="007C07F4">
        <w:trPr>
          <w:jc w:val="center"/>
        </w:trPr>
        <w:tc>
          <w:tcPr>
            <w:tcW w:w="1123" w:type="dxa"/>
          </w:tcPr>
          <w:p w14:paraId="5373B4E8" w14:textId="77777777" w:rsidR="00382A62" w:rsidRPr="00C35EA7" w:rsidRDefault="00382A62" w:rsidP="00C35EA7">
            <w:pPr>
              <w:jc w:val="both"/>
              <w:rPr>
                <w:lang w:val="fr-FR"/>
              </w:rPr>
            </w:pPr>
            <w:r w:rsidRPr="00C35EA7">
              <w:rPr>
                <w:lang w:val="fr-FR"/>
              </w:rPr>
              <w:t>12</w:t>
            </w:r>
          </w:p>
        </w:tc>
      </w:tr>
    </w:tbl>
    <w:p w14:paraId="495D7EA4" w14:textId="77777777" w:rsidR="00382A62" w:rsidRDefault="00382A62" w:rsidP="00924F33">
      <w:pPr>
        <w:jc w:val="both"/>
        <w:rPr>
          <w:lang w:val="fr-FR"/>
        </w:rPr>
      </w:pPr>
    </w:p>
    <w:p w14:paraId="22D041CE" w14:textId="77777777" w:rsidR="00382A62" w:rsidRDefault="00382A62" w:rsidP="00924F33">
      <w:pPr>
        <w:jc w:val="both"/>
      </w:pPr>
    </w:p>
    <w:p w14:paraId="2A7948B7" w14:textId="52E6F95D" w:rsidR="00382A62" w:rsidRDefault="00382A62" w:rsidP="00382A62">
      <w:pPr>
        <w:pStyle w:val="Heading3"/>
      </w:pPr>
      <w:bookmarkStart w:id="331" w:name="Sit_Ain_Ghazal_h_maison4"/>
      <w:r w:rsidRPr="00382A62">
        <w:t>Ma</w:t>
      </w:r>
      <w:r w:rsidR="004E5874">
        <w:t>i</w:t>
      </w:r>
      <w:r w:rsidRPr="00382A62">
        <w:t>son 4</w:t>
      </w:r>
    </w:p>
    <w:bookmarkEnd w:id="331"/>
    <w:p w14:paraId="09E755E6" w14:textId="77777777" w:rsidR="00382A62" w:rsidRPr="00382A62" w:rsidRDefault="00382A62" w:rsidP="00924F33">
      <w:pPr>
        <w:jc w:val="both"/>
        <w:rPr>
          <w:lang w:val="fr-FR"/>
        </w:rPr>
      </w:pPr>
      <w:r w:rsidRPr="00382A62">
        <w:rPr>
          <w:i/>
          <w:lang w:val="fr-FR"/>
        </w:rPr>
        <w:t>House 4</w:t>
      </w:r>
      <w:r>
        <w:rPr>
          <w:lang w:val="fr-FR"/>
        </w:rPr>
        <w:t xml:space="preserve"> (BIB 2631)</w:t>
      </w:r>
    </w:p>
    <w:p w14:paraId="0AD6FBA0" w14:textId="77777777" w:rsidR="00382A62" w:rsidRDefault="00382A62" w:rsidP="00382A62">
      <w:pPr>
        <w:jc w:val="both"/>
        <w:rPr>
          <w:lang w:val="fr-FR"/>
        </w:rPr>
      </w:pPr>
    </w:p>
    <w:p w14:paraId="747FDCE6" w14:textId="5F9A1454" w:rsidR="00382A62" w:rsidRDefault="00382A62" w:rsidP="00382A62">
      <w:pPr>
        <w:jc w:val="both"/>
        <w:rPr>
          <w:lang w:val="fr-FR"/>
        </w:rPr>
      </w:pPr>
      <w:r>
        <w:rPr>
          <w:lang w:val="fr-FR"/>
        </w:rPr>
        <w:t xml:space="preserve">Maison 4 = carré </w:t>
      </w:r>
      <w:hyperlink r:id="rId648" w:anchor="Sit_Ain_Ghazal_strat_SQ3283" w:history="1">
        <w:r w:rsidRPr="00382A62">
          <w:rPr>
            <w:rStyle w:val="Hyperlink"/>
            <w:lang w:val="fr-FR"/>
          </w:rPr>
          <w:t>SQ 3083</w:t>
        </w:r>
      </w:hyperlink>
      <w:r>
        <w:rPr>
          <w:lang w:val="fr-FR"/>
        </w:rPr>
        <w:t xml:space="preserve"> et SQ 3283 (BIB 2631)</w:t>
      </w:r>
    </w:p>
    <w:p w14:paraId="684A5119" w14:textId="77777777" w:rsidR="00382A62" w:rsidRPr="00382A62" w:rsidRDefault="00382A62" w:rsidP="00924F33">
      <w:pPr>
        <w:jc w:val="both"/>
        <w:rPr>
          <w:lang w:val="fr-FR"/>
        </w:rPr>
      </w:pPr>
    </w:p>
    <w:p w14:paraId="06161B81" w14:textId="093B6B27" w:rsidR="00382A62" w:rsidRDefault="00382A62" w:rsidP="00924F33">
      <w:pPr>
        <w:jc w:val="both"/>
        <w:rPr>
          <w:lang w:val="fr-FR"/>
        </w:rPr>
      </w:pPr>
      <w:r w:rsidRPr="00382A62">
        <w:rPr>
          <w:lang w:val="fr-FR"/>
        </w:rPr>
        <w:t xml:space="preserve">Dans </w:t>
      </w:r>
      <w:hyperlink r:id="rId649" w:anchor="Sit_Ain_Ghazal_strat_Central_Field" w:history="1">
        <w:r w:rsidRPr="001073C1">
          <w:rPr>
            <w:rStyle w:val="Hyperlink"/>
            <w:lang w:val="fr-FR"/>
          </w:rPr>
          <w:t>CF</w:t>
        </w:r>
      </w:hyperlink>
      <w:r w:rsidRPr="00382A62">
        <w:rPr>
          <w:lang w:val="fr-FR"/>
        </w:rPr>
        <w:t>.</w:t>
      </w:r>
    </w:p>
    <w:p w14:paraId="1929DB2A" w14:textId="77777777" w:rsidR="00382A62" w:rsidRDefault="00382A62" w:rsidP="00924F33">
      <w:pPr>
        <w:jc w:val="both"/>
        <w:rPr>
          <w:lang w:val="fr-FR"/>
        </w:rPr>
      </w:pPr>
    </w:p>
    <w:p w14:paraId="75C98FAE" w14:textId="77777777" w:rsidR="00382A62" w:rsidRDefault="00382A62" w:rsidP="00382A62">
      <w:pPr>
        <w:pStyle w:val="Heading3"/>
      </w:pPr>
      <w:bookmarkStart w:id="332" w:name="Sit_Ain_Ghazal_h_maison6"/>
      <w:r>
        <w:t>Maison 6</w:t>
      </w:r>
    </w:p>
    <w:bookmarkEnd w:id="332"/>
    <w:p w14:paraId="5099F39B" w14:textId="77777777" w:rsidR="00382A62" w:rsidRDefault="00382A62" w:rsidP="00382A62">
      <w:pPr>
        <w:rPr>
          <w:i/>
          <w:lang w:val="fr-FR"/>
        </w:rPr>
      </w:pPr>
      <w:r w:rsidRPr="00382A62">
        <w:rPr>
          <w:i/>
          <w:lang w:val="fr-FR"/>
        </w:rPr>
        <w:t>House 6</w:t>
      </w:r>
      <w:r>
        <w:rPr>
          <w:i/>
          <w:lang w:val="fr-FR"/>
        </w:rPr>
        <w:t xml:space="preserve"> (BIB 2631)</w:t>
      </w:r>
    </w:p>
    <w:p w14:paraId="3D2362A4" w14:textId="77777777" w:rsidR="00382A62" w:rsidRDefault="00382A62" w:rsidP="00382A62">
      <w:pPr>
        <w:rPr>
          <w:i/>
          <w:lang w:val="fr-FR"/>
        </w:rPr>
      </w:pPr>
    </w:p>
    <w:p w14:paraId="118C058C" w14:textId="2DBE9C6F" w:rsidR="00382A62" w:rsidRPr="00381161" w:rsidRDefault="00382A62" w:rsidP="00382A62">
      <w:r w:rsidRPr="00381161">
        <w:t xml:space="preserve">Maison 6 = SQ </w:t>
      </w:r>
      <w:hyperlink r:id="rId650" w:anchor="Sit_Ain_Ghazal_strat_SQ3281" w:history="1">
        <w:r w:rsidRPr="00381161">
          <w:rPr>
            <w:rStyle w:val="Hyperlink"/>
          </w:rPr>
          <w:t>3081</w:t>
        </w:r>
      </w:hyperlink>
      <w:r w:rsidRPr="00381161">
        <w:t xml:space="preserve"> et 3082</w:t>
      </w:r>
    </w:p>
    <w:p w14:paraId="43BD88C7" w14:textId="77777777" w:rsidR="00382A62" w:rsidRPr="00381161" w:rsidRDefault="00382A62" w:rsidP="00924F33">
      <w:pPr>
        <w:jc w:val="both"/>
      </w:pPr>
    </w:p>
    <w:p w14:paraId="5935079E" w14:textId="77777777" w:rsidR="00382A62" w:rsidRPr="006062CB" w:rsidRDefault="00382A62" w:rsidP="00382A62">
      <w:pPr>
        <w:pStyle w:val="Heading3"/>
        <w:rPr>
          <w:lang w:val="en-US"/>
        </w:rPr>
      </w:pPr>
      <w:bookmarkStart w:id="333" w:name="Sit_Ain_Ghazal_h_maison12"/>
      <w:r w:rsidRPr="006062CB">
        <w:rPr>
          <w:lang w:val="en-US"/>
        </w:rPr>
        <w:t>Maison 12</w:t>
      </w:r>
    </w:p>
    <w:bookmarkEnd w:id="333"/>
    <w:p w14:paraId="6272239E" w14:textId="77777777" w:rsidR="00431C14" w:rsidRDefault="00382A62" w:rsidP="008F46B9">
      <w:pPr>
        <w:pStyle w:val="HTMLPreformatted"/>
        <w:rPr>
          <w:rFonts w:ascii="Times New Roman" w:hAnsi="Times New Roman" w:cs="Times New Roman"/>
          <w:sz w:val="24"/>
          <w:szCs w:val="26"/>
          <w:lang w:eastAsia="en-GB"/>
        </w:rPr>
      </w:pPr>
      <w:r w:rsidRPr="00382A62">
        <w:rPr>
          <w:rFonts w:ascii="Times New Roman" w:hAnsi="Times New Roman" w:cs="Times New Roman"/>
          <w:i/>
          <w:sz w:val="24"/>
          <w:szCs w:val="26"/>
          <w:lang w:eastAsia="en-GB"/>
        </w:rPr>
        <w:t>House 12, House of four-pier</w:t>
      </w:r>
      <w:r>
        <w:rPr>
          <w:rFonts w:ascii="Times New Roman" w:hAnsi="Times New Roman" w:cs="Times New Roman"/>
          <w:sz w:val="24"/>
          <w:szCs w:val="26"/>
          <w:lang w:eastAsia="en-GB"/>
        </w:rPr>
        <w:t xml:space="preserve"> (BIB 2631)</w:t>
      </w:r>
    </w:p>
    <w:p w14:paraId="4FCD61D4" w14:textId="77777777" w:rsidR="00382A62" w:rsidRDefault="00382A62" w:rsidP="008F46B9">
      <w:pPr>
        <w:pStyle w:val="HTMLPreformatted"/>
        <w:rPr>
          <w:rFonts w:ascii="Times New Roman" w:hAnsi="Times New Roman" w:cs="Times New Roman"/>
          <w:sz w:val="24"/>
          <w:szCs w:val="26"/>
          <w:lang w:eastAsia="en-GB"/>
        </w:rPr>
      </w:pPr>
    </w:p>
    <w:p w14:paraId="152EDE68" w14:textId="77777777" w:rsidR="00382A62" w:rsidRDefault="00382A62" w:rsidP="008F46B9">
      <w:pPr>
        <w:pStyle w:val="HTMLPreformatted"/>
        <w:rPr>
          <w:rFonts w:ascii="Times New Roman" w:hAnsi="Times New Roman" w:cs="Times New Roman"/>
          <w:sz w:val="24"/>
          <w:lang w:val="fr-FR"/>
        </w:rPr>
      </w:pPr>
      <w:r w:rsidRPr="00382A62">
        <w:rPr>
          <w:rFonts w:ascii="Times New Roman" w:hAnsi="Times New Roman" w:cs="Times New Roman"/>
          <w:sz w:val="24"/>
          <w:lang w:val="fr-FR"/>
        </w:rPr>
        <w:t>Maison 12 = SQ 3073 et SQ 3273 (BIB 2631)</w:t>
      </w:r>
    </w:p>
    <w:p w14:paraId="4216EDD5" w14:textId="77777777" w:rsidR="00382A62" w:rsidRDefault="00382A62" w:rsidP="008F46B9">
      <w:pPr>
        <w:pStyle w:val="HTMLPreformatted"/>
        <w:rPr>
          <w:rFonts w:ascii="Times New Roman" w:hAnsi="Times New Roman" w:cs="Times New Roman"/>
          <w:sz w:val="24"/>
          <w:lang w:val="fr-FR"/>
        </w:rPr>
      </w:pPr>
    </w:p>
    <w:p w14:paraId="04AEEB1C" w14:textId="77777777" w:rsidR="00382A62" w:rsidRDefault="00382A62" w:rsidP="00382A62">
      <w:pPr>
        <w:pStyle w:val="Heading3"/>
      </w:pPr>
      <w:r>
        <w:t>Maison 13</w:t>
      </w:r>
    </w:p>
    <w:p w14:paraId="457E45C6" w14:textId="77777777" w:rsidR="00382A62" w:rsidRDefault="00382A62" w:rsidP="008F46B9">
      <w:pPr>
        <w:pStyle w:val="HTMLPreformatted"/>
        <w:rPr>
          <w:rFonts w:ascii="Times New Roman" w:hAnsi="Times New Roman" w:cs="Times New Roman"/>
          <w:sz w:val="24"/>
          <w:lang w:val="fr-FR"/>
        </w:rPr>
      </w:pPr>
    </w:p>
    <w:p w14:paraId="1847840A" w14:textId="77777777" w:rsidR="00382A62" w:rsidRDefault="00382A62" w:rsidP="008F46B9">
      <w:pPr>
        <w:pStyle w:val="HTMLPreformatted"/>
        <w:rPr>
          <w:rFonts w:ascii="Times New Roman" w:hAnsi="Times New Roman" w:cs="Times New Roman"/>
          <w:sz w:val="24"/>
          <w:lang w:val="fr-FR"/>
        </w:rPr>
      </w:pPr>
      <w:r w:rsidRPr="00382A62">
        <w:rPr>
          <w:rFonts w:ascii="Times New Roman" w:hAnsi="Times New Roman" w:cs="Times New Roman"/>
          <w:sz w:val="24"/>
          <w:lang w:val="fr-FR"/>
        </w:rPr>
        <w:t xml:space="preserve">= SQ </w:t>
      </w:r>
      <w:r>
        <w:rPr>
          <w:rFonts w:ascii="Times New Roman" w:hAnsi="Times New Roman" w:cs="Times New Roman"/>
          <w:sz w:val="24"/>
          <w:lang w:val="fr-FR"/>
        </w:rPr>
        <w:t>2871 (BIB 2631)</w:t>
      </w:r>
    </w:p>
    <w:p w14:paraId="0AA13593" w14:textId="77777777" w:rsidR="00382A62" w:rsidRPr="00382A62" w:rsidRDefault="00382A62" w:rsidP="008F46B9">
      <w:pPr>
        <w:pStyle w:val="HTMLPreformatted"/>
        <w:rPr>
          <w:rFonts w:ascii="Times New Roman" w:hAnsi="Times New Roman" w:cs="Times New Roman"/>
          <w:sz w:val="24"/>
          <w:lang w:val="fr-FR"/>
        </w:rPr>
      </w:pPr>
      <w:r>
        <w:rPr>
          <w:rFonts w:ascii="Times New Roman" w:hAnsi="Times New Roman" w:cs="Times New Roman"/>
          <w:sz w:val="24"/>
          <w:lang w:val="fr-FR"/>
        </w:rPr>
        <w:t>Cache de lame en silex (BIB 2631)</w:t>
      </w:r>
    </w:p>
    <w:p w14:paraId="6590F5E2" w14:textId="77777777" w:rsidR="00382A62" w:rsidRPr="00382A62" w:rsidRDefault="00382A62" w:rsidP="008F46B9">
      <w:pPr>
        <w:pStyle w:val="HTMLPreformatted"/>
        <w:rPr>
          <w:rFonts w:ascii="Times New Roman" w:hAnsi="Times New Roman" w:cs="Times New Roman"/>
          <w:sz w:val="24"/>
          <w:szCs w:val="26"/>
          <w:lang w:val="fr-FR" w:eastAsia="en-GB"/>
        </w:rPr>
      </w:pPr>
    </w:p>
    <w:p w14:paraId="0535C2C3" w14:textId="432DE690" w:rsidR="00431C14" w:rsidRDefault="00055528" w:rsidP="00431C14">
      <w:pPr>
        <w:pStyle w:val="Heading2"/>
        <w:rPr>
          <w:lang w:eastAsia="en-GB"/>
        </w:rPr>
      </w:pPr>
      <w:bookmarkStart w:id="334" w:name="Sit_Ain_Ghazal_strat"/>
      <w:r>
        <w:rPr>
          <w:lang w:eastAsia="en-GB"/>
        </w:rPr>
        <w:t>s</w:t>
      </w:r>
      <w:r w:rsidR="00431C14">
        <w:rPr>
          <w:lang w:eastAsia="en-GB"/>
        </w:rPr>
        <w:t>tratigraphie</w:t>
      </w:r>
    </w:p>
    <w:bookmarkEnd w:id="334"/>
    <w:p w14:paraId="7A7D5647" w14:textId="77777777" w:rsidR="00072534" w:rsidRDefault="00072534" w:rsidP="008F46B9">
      <w:pPr>
        <w:pStyle w:val="HTMLPreformatted"/>
        <w:rPr>
          <w:lang w:val="fr-FR"/>
        </w:rPr>
      </w:pPr>
    </w:p>
    <w:p w14:paraId="3563DEC6" w14:textId="77777777" w:rsidR="000C4B54" w:rsidRDefault="000C4B54" w:rsidP="008F46B9">
      <w:pPr>
        <w:pStyle w:val="HTMLPreformatted"/>
        <w:rPr>
          <w:rFonts w:ascii="Times New Roman" w:hAnsi="Times New Roman" w:cs="Times New Roman"/>
          <w:sz w:val="24"/>
          <w:lang w:val="fr-FR"/>
        </w:rPr>
      </w:pPr>
    </w:p>
    <w:p w14:paraId="53662ADE" w14:textId="77777777" w:rsidR="00B57261" w:rsidRPr="00381161" w:rsidRDefault="00B57261" w:rsidP="00B57261">
      <w:pPr>
        <w:pStyle w:val="Heading3"/>
      </w:pPr>
      <w:r w:rsidRPr="00381161">
        <w:t>CF</w:t>
      </w:r>
    </w:p>
    <w:p w14:paraId="118777CB" w14:textId="77777777" w:rsidR="001073C1" w:rsidRPr="00055528" w:rsidRDefault="00B57261" w:rsidP="001073C1">
      <w:pPr>
        <w:rPr>
          <w:i/>
          <w:sz w:val="20"/>
          <w:lang w:val="fr-FR"/>
        </w:rPr>
      </w:pPr>
      <w:bookmarkStart w:id="335" w:name="Sit_Ain_Ghazal_strat_Central_Field"/>
      <w:r w:rsidRPr="00055528">
        <w:rPr>
          <w:i/>
          <w:sz w:val="20"/>
          <w:lang w:val="fr-FR"/>
        </w:rPr>
        <w:t>Central Field</w:t>
      </w:r>
      <w:bookmarkEnd w:id="335"/>
      <w:r w:rsidR="001073C1" w:rsidRPr="00055528">
        <w:rPr>
          <w:i/>
          <w:sz w:val="20"/>
          <w:lang w:val="fr-FR"/>
        </w:rPr>
        <w:t xml:space="preserve">, </w:t>
      </w:r>
      <w:r w:rsidR="001073C1" w:rsidRPr="00055528">
        <w:rPr>
          <w:sz w:val="20"/>
          <w:lang w:val="fr-FR"/>
        </w:rPr>
        <w:t>(BIB 2629)(BIB 2630)</w:t>
      </w:r>
    </w:p>
    <w:p w14:paraId="150B64DD" w14:textId="77777777" w:rsidR="00B57261" w:rsidRPr="001073C1" w:rsidRDefault="00B57261" w:rsidP="00B57261">
      <w:pPr>
        <w:rPr>
          <w:lang w:val="fr-FR"/>
        </w:rPr>
      </w:pPr>
    </w:p>
    <w:p w14:paraId="71293C03" w14:textId="77777777" w:rsidR="001073C1" w:rsidRDefault="001073C1" w:rsidP="00B57261">
      <w:pPr>
        <w:rPr>
          <w:lang w:val="fr-FR"/>
        </w:rPr>
      </w:pPr>
      <w:r>
        <w:rPr>
          <w:lang w:val="fr-FR"/>
        </w:rPr>
        <w:t>SQ 3675-3680, SQ 3299, SQ 3283</w:t>
      </w:r>
    </w:p>
    <w:p w14:paraId="55F0351A" w14:textId="77777777" w:rsidR="001073C1" w:rsidRDefault="001073C1" w:rsidP="00B57261">
      <w:pPr>
        <w:rPr>
          <w:lang w:val="fr-FR"/>
        </w:rPr>
      </w:pPr>
    </w:p>
    <w:p w14:paraId="7B320394" w14:textId="77777777" w:rsidR="00B57261" w:rsidRDefault="00B57261" w:rsidP="00B57261">
      <w:pPr>
        <w:rPr>
          <w:lang w:val="fr-FR"/>
        </w:rPr>
      </w:pPr>
      <w:r>
        <w:rPr>
          <w:lang w:val="fr-FR"/>
        </w:rPr>
        <w:t xml:space="preserve">Les quelques 200 m2 du </w:t>
      </w:r>
      <w:r w:rsidR="001073C1">
        <w:rPr>
          <w:lang w:val="fr-FR"/>
        </w:rPr>
        <w:t>CF</w:t>
      </w:r>
      <w:r>
        <w:rPr>
          <w:lang w:val="fr-FR"/>
        </w:rPr>
        <w:t xml:space="preserve"> contienne</w:t>
      </w:r>
      <w:r w:rsidR="001073C1">
        <w:rPr>
          <w:lang w:val="fr-FR"/>
        </w:rPr>
        <w:t>n</w:t>
      </w:r>
      <w:r>
        <w:rPr>
          <w:lang w:val="fr-FR"/>
        </w:rPr>
        <w:t>t du MPPNB (BIB 2630)</w:t>
      </w:r>
      <w:r w:rsidR="001073C1">
        <w:rPr>
          <w:lang w:val="fr-FR"/>
        </w:rPr>
        <w:t>. Typique du MPPNB  Maisons à deux piéces (5 x 5) carrées avec un foyer central ; Les 4 poteaux porteurs avaient des dimètres de 50-60 cm (BIB 2630)</w:t>
      </w:r>
    </w:p>
    <w:p w14:paraId="48C03C80" w14:textId="77777777" w:rsidR="001073C1" w:rsidRDefault="001073C1" w:rsidP="00B57261">
      <w:pPr>
        <w:rPr>
          <w:lang w:val="fr-FR"/>
        </w:rPr>
      </w:pPr>
    </w:p>
    <w:p w14:paraId="11DDDE88" w14:textId="77777777" w:rsidR="001073C1" w:rsidRPr="000C4B54" w:rsidRDefault="001073C1" w:rsidP="001073C1">
      <w:pPr>
        <w:pStyle w:val="Heading4"/>
      </w:pPr>
      <w:bookmarkStart w:id="336" w:name="Sit_Ain_Ghazal_strat_SQ3283"/>
      <w:r w:rsidRPr="000C4B54">
        <w:t>SQ 3083</w:t>
      </w:r>
    </w:p>
    <w:bookmarkEnd w:id="336"/>
    <w:p w14:paraId="07AECDB1" w14:textId="77777777" w:rsidR="001073C1" w:rsidRDefault="001073C1" w:rsidP="001073C1">
      <w:pPr>
        <w:pStyle w:val="HTMLPreformatted"/>
        <w:rPr>
          <w:rFonts w:ascii="Times New Roman" w:hAnsi="Times New Roman" w:cs="Times New Roman"/>
          <w:sz w:val="24"/>
          <w:lang w:val="fr-FR"/>
        </w:rPr>
      </w:pPr>
    </w:p>
    <w:p w14:paraId="5815C150" w14:textId="5CB73C3B" w:rsidR="001073C1" w:rsidRPr="00381161" w:rsidRDefault="00000000" w:rsidP="001073C1">
      <w:pPr>
        <w:pStyle w:val="HTMLPreformatted"/>
        <w:rPr>
          <w:rFonts w:ascii="Times New Roman" w:hAnsi="Times New Roman" w:cs="Times New Roman"/>
          <w:sz w:val="24"/>
        </w:rPr>
      </w:pPr>
      <w:hyperlink r:id="rId651" w:anchor="Sit_Ain_Ghazal_h_maison4" w:history="1">
        <w:r w:rsidR="00382A62" w:rsidRPr="00382A62">
          <w:rPr>
            <w:rStyle w:val="Hyperlink"/>
            <w:rFonts w:ascii="Times New Roman" w:hAnsi="Times New Roman" w:cs="Times New Roman"/>
            <w:sz w:val="24"/>
            <w:lang w:val="fr-FR"/>
          </w:rPr>
          <w:t>Maison 4</w:t>
        </w:r>
      </w:hyperlink>
      <w:r w:rsidR="00382A62">
        <w:rPr>
          <w:rFonts w:ascii="Times New Roman" w:hAnsi="Times New Roman" w:cs="Times New Roman"/>
          <w:sz w:val="24"/>
          <w:lang w:val="fr-FR"/>
        </w:rPr>
        <w:t xml:space="preserve"> (BIB 2631) </w:t>
      </w:r>
      <w:r w:rsidR="001073C1">
        <w:rPr>
          <w:rFonts w:ascii="Times New Roman" w:hAnsi="Times New Roman" w:cs="Times New Roman"/>
          <w:sz w:val="24"/>
          <w:lang w:val="fr-FR"/>
        </w:rPr>
        <w:t xml:space="preserve">Plus ancien bâtiment connus. 7250 +/- 1110 cla BC (BIB 2629). Le trou de SQ 3083 recoupe le sol d'une maison. </w:t>
      </w:r>
      <w:r w:rsidR="001073C1" w:rsidRPr="00381161">
        <w:rPr>
          <w:rFonts w:ascii="Times New Roman" w:hAnsi="Times New Roman" w:cs="Times New Roman"/>
          <w:sz w:val="24"/>
        </w:rPr>
        <w:t>(BIB 2629)</w:t>
      </w:r>
    </w:p>
    <w:p w14:paraId="55A5F4E0" w14:textId="77777777" w:rsidR="001073C1" w:rsidRPr="00381161" w:rsidRDefault="001073C1" w:rsidP="00B57261"/>
    <w:p w14:paraId="5AB014E8" w14:textId="77777777" w:rsidR="001073C1" w:rsidRPr="006062CB" w:rsidRDefault="001073C1" w:rsidP="001073C1">
      <w:pPr>
        <w:pStyle w:val="Heading3"/>
        <w:rPr>
          <w:lang w:val="en-US"/>
        </w:rPr>
      </w:pPr>
      <w:r w:rsidRPr="006062CB">
        <w:rPr>
          <w:lang w:val="en-US"/>
        </w:rPr>
        <w:t>SF</w:t>
      </w:r>
    </w:p>
    <w:p w14:paraId="301EF8D3" w14:textId="77777777" w:rsidR="001073C1" w:rsidRPr="00381161" w:rsidRDefault="001073C1" w:rsidP="00B57261">
      <w:pPr>
        <w:rPr>
          <w:i/>
        </w:rPr>
      </w:pPr>
      <w:bookmarkStart w:id="337" w:name="Sit_Ain_Ghazal_strat_SF"/>
      <w:r w:rsidRPr="00381161">
        <w:rPr>
          <w:i/>
        </w:rPr>
        <w:t>South Field</w:t>
      </w:r>
    </w:p>
    <w:bookmarkEnd w:id="337"/>
    <w:p w14:paraId="2F3C89C0" w14:textId="77777777" w:rsidR="00B57261" w:rsidRPr="00381161" w:rsidRDefault="00B57261" w:rsidP="00B57261"/>
    <w:p w14:paraId="407D4F16" w14:textId="77777777" w:rsidR="001073C1" w:rsidRPr="006062CB" w:rsidRDefault="001073C1" w:rsidP="001073C1">
      <w:pPr>
        <w:pStyle w:val="Heading3"/>
        <w:rPr>
          <w:lang w:val="en-US"/>
        </w:rPr>
      </w:pPr>
      <w:r w:rsidRPr="006062CB">
        <w:rPr>
          <w:lang w:val="en-US"/>
        </w:rPr>
        <w:lastRenderedPageBreak/>
        <w:t>EF</w:t>
      </w:r>
    </w:p>
    <w:p w14:paraId="224FCBA5" w14:textId="77777777" w:rsidR="001073C1" w:rsidRPr="00381161" w:rsidRDefault="001073C1" w:rsidP="00B57261">
      <w:pPr>
        <w:rPr>
          <w:i/>
        </w:rPr>
      </w:pPr>
      <w:bookmarkStart w:id="338" w:name="Sit_Ain_Ghazal_strat_EF"/>
      <w:r w:rsidRPr="00381161">
        <w:rPr>
          <w:i/>
        </w:rPr>
        <w:t>East Field</w:t>
      </w:r>
    </w:p>
    <w:bookmarkEnd w:id="338"/>
    <w:p w14:paraId="6A444BCF" w14:textId="77777777" w:rsidR="001073C1" w:rsidRPr="00381161" w:rsidRDefault="001073C1" w:rsidP="00B57261"/>
    <w:p w14:paraId="591D405B" w14:textId="77777777" w:rsidR="001073C1" w:rsidRPr="001073C1" w:rsidRDefault="001073C1" w:rsidP="00B57261">
      <w:r w:rsidRPr="001073C1">
        <w:t>L'enclave Est, 2~3 ha, ca. 6600 BC (BIB 2630)</w:t>
      </w:r>
    </w:p>
    <w:p w14:paraId="523ABC13" w14:textId="77777777" w:rsidR="001073C1" w:rsidRPr="001073C1" w:rsidRDefault="001073C1" w:rsidP="00B57261"/>
    <w:p w14:paraId="324DF6A6" w14:textId="77777777" w:rsidR="001073C1" w:rsidRPr="006062CB" w:rsidRDefault="001073C1" w:rsidP="001073C1">
      <w:pPr>
        <w:pStyle w:val="Heading3"/>
        <w:rPr>
          <w:lang w:val="en-US"/>
        </w:rPr>
      </w:pPr>
      <w:r w:rsidRPr="006062CB">
        <w:rPr>
          <w:lang w:val="en-US"/>
        </w:rPr>
        <w:t>FNW</w:t>
      </w:r>
    </w:p>
    <w:p w14:paraId="73FC1EA9" w14:textId="77777777" w:rsidR="001073C1" w:rsidRPr="001073C1" w:rsidRDefault="001073C1" w:rsidP="00B57261">
      <w:pPr>
        <w:rPr>
          <w:i/>
        </w:rPr>
      </w:pPr>
      <w:bookmarkStart w:id="339" w:name="Sit_Ain_Ghazal_strat_FNW"/>
      <w:r w:rsidRPr="001073C1">
        <w:rPr>
          <w:i/>
        </w:rPr>
        <w:t>Far North West extension</w:t>
      </w:r>
    </w:p>
    <w:bookmarkEnd w:id="339"/>
    <w:p w14:paraId="2A3129DD" w14:textId="77777777" w:rsidR="00382A62" w:rsidRDefault="00382A62" w:rsidP="00B57261"/>
    <w:p w14:paraId="3B1FCF7D" w14:textId="77777777" w:rsidR="00382A62" w:rsidRDefault="00382A62" w:rsidP="00B57261"/>
    <w:p w14:paraId="4E67BDD5" w14:textId="77777777" w:rsidR="00382A62" w:rsidRPr="00381161" w:rsidRDefault="00382A62" w:rsidP="008F46B9">
      <w:pPr>
        <w:pStyle w:val="HTMLPreformatted"/>
        <w:rPr>
          <w:rFonts w:ascii="Times New Roman" w:eastAsia="Code2000" w:hAnsi="Times New Roman" w:cs="Times New Roman"/>
          <w:sz w:val="24"/>
          <w:lang w:eastAsia="en-GB"/>
        </w:rPr>
      </w:pPr>
    </w:p>
    <w:p w14:paraId="7CEA82E5" w14:textId="77777777" w:rsidR="00382A62" w:rsidRPr="006062CB" w:rsidRDefault="00382A62" w:rsidP="00382A62">
      <w:pPr>
        <w:pStyle w:val="Heading3"/>
        <w:rPr>
          <w:lang w:val="en-US"/>
        </w:rPr>
      </w:pPr>
      <w:bookmarkStart w:id="340" w:name="Sit_Ain_Ghazal_strat_SQ3281"/>
      <w:r w:rsidRPr="006062CB">
        <w:rPr>
          <w:lang w:val="en-US"/>
        </w:rPr>
        <w:t>SQ 3081</w:t>
      </w:r>
      <w:bookmarkEnd w:id="340"/>
      <w:r w:rsidRPr="006062CB">
        <w:rPr>
          <w:i/>
          <w:lang w:val="en-US"/>
        </w:rPr>
        <w:t xml:space="preserve">  </w:t>
      </w:r>
    </w:p>
    <w:p w14:paraId="4BAC8852" w14:textId="77777777" w:rsidR="000C4B54" w:rsidRPr="00381161" w:rsidRDefault="000C4B54" w:rsidP="008F46B9">
      <w:pPr>
        <w:pStyle w:val="HTMLPreformatted"/>
        <w:rPr>
          <w:rFonts w:ascii="Times New Roman" w:hAnsi="Times New Roman" w:cs="Times New Roman"/>
          <w:sz w:val="24"/>
          <w:lang w:val="fr-FR"/>
        </w:rPr>
      </w:pPr>
      <w:r w:rsidRPr="00381161">
        <w:rPr>
          <w:rFonts w:ascii="Times New Roman" w:hAnsi="Times New Roman" w:cs="Times New Roman"/>
          <w:i/>
          <w:sz w:val="24"/>
          <w:lang w:val="fr-FR"/>
        </w:rPr>
        <w:t>Small Pit</w:t>
      </w:r>
      <w:r w:rsidRPr="00381161">
        <w:rPr>
          <w:rFonts w:ascii="Times New Roman" w:hAnsi="Times New Roman" w:cs="Times New Roman"/>
          <w:sz w:val="24"/>
          <w:lang w:val="fr-FR"/>
        </w:rPr>
        <w:t>, (BIB 2629)</w:t>
      </w:r>
    </w:p>
    <w:p w14:paraId="34F698D1" w14:textId="77777777" w:rsidR="000C4B54" w:rsidRPr="00381161" w:rsidRDefault="000C4B54" w:rsidP="008F46B9">
      <w:pPr>
        <w:pStyle w:val="HTMLPreformatted"/>
        <w:rPr>
          <w:rFonts w:ascii="Times New Roman" w:hAnsi="Times New Roman" w:cs="Times New Roman"/>
          <w:sz w:val="24"/>
          <w:lang w:val="fr-FR"/>
        </w:rPr>
      </w:pPr>
    </w:p>
    <w:p w14:paraId="73515A65" w14:textId="77777777" w:rsidR="000C4B54" w:rsidRPr="000C4B54" w:rsidRDefault="000C4B54" w:rsidP="008F46B9">
      <w:pPr>
        <w:pStyle w:val="HTMLPreformatted"/>
        <w:rPr>
          <w:rFonts w:ascii="Times New Roman" w:hAnsi="Times New Roman" w:cs="Times New Roman"/>
          <w:sz w:val="24"/>
          <w:lang w:val="fr-FR"/>
        </w:rPr>
      </w:pPr>
      <w:r w:rsidRPr="000C4B54">
        <w:rPr>
          <w:rFonts w:ascii="Times New Roman" w:hAnsi="Times New Roman" w:cs="Times New Roman"/>
          <w:sz w:val="24"/>
          <w:lang w:val="fr-FR"/>
        </w:rPr>
        <w:t>Fouillé en 1985 (BIB 2629)</w:t>
      </w:r>
    </w:p>
    <w:p w14:paraId="1305D80B" w14:textId="17F063E3" w:rsidR="000C4B54" w:rsidRDefault="000C4B54" w:rsidP="000C4B54">
      <w:pPr>
        <w:pStyle w:val="HTMLPreformatted"/>
        <w:rPr>
          <w:rFonts w:ascii="Times New Roman" w:hAnsi="Times New Roman" w:cs="Times New Roman"/>
          <w:sz w:val="24"/>
          <w:lang w:val="fr-FR"/>
        </w:rPr>
      </w:pPr>
      <w:r>
        <w:rPr>
          <w:rFonts w:ascii="Times New Roman" w:hAnsi="Times New Roman" w:cs="Times New Roman"/>
          <w:sz w:val="24"/>
          <w:lang w:val="fr-FR"/>
        </w:rPr>
        <w:t xml:space="preserve">40 x 30 x 20 cm découverte dans le sol stérile d'un versant de colline (carré SQ 3081) environ 28 m à distance de la </w:t>
      </w:r>
      <w:hyperlink r:id="rId652" w:anchor="Sit_Ain_Ghazal_strat_cache1" w:history="1">
        <w:r w:rsidRPr="000C4B54">
          <w:rPr>
            <w:rStyle w:val="Hyperlink"/>
            <w:rFonts w:ascii="Times New Roman" w:hAnsi="Times New Roman" w:cs="Times New Roman"/>
            <w:sz w:val="24"/>
            <w:lang w:val="fr-FR"/>
          </w:rPr>
          <w:t>cache 1</w:t>
        </w:r>
      </w:hyperlink>
      <w:r>
        <w:rPr>
          <w:rFonts w:ascii="Times New Roman" w:hAnsi="Times New Roman" w:cs="Times New Roman"/>
          <w:sz w:val="24"/>
          <w:lang w:val="fr-FR"/>
        </w:rPr>
        <w:t xml:space="preserve"> (BIB 2629)</w:t>
      </w:r>
    </w:p>
    <w:p w14:paraId="623DE181" w14:textId="77777777" w:rsidR="000C4B54" w:rsidRPr="00381161" w:rsidRDefault="000C4B54" w:rsidP="000C4B54">
      <w:pPr>
        <w:autoSpaceDE w:val="0"/>
        <w:autoSpaceDN w:val="0"/>
        <w:adjustRightInd w:val="0"/>
        <w:rPr>
          <w:rFonts w:eastAsia="Code2000"/>
          <w:lang w:val="fr-FR" w:eastAsia="en-GB"/>
        </w:rPr>
      </w:pPr>
      <w:r>
        <w:rPr>
          <w:lang w:val="fr-FR"/>
        </w:rPr>
        <w:t xml:space="preserve">Présence d'une tête de statue humaine </w:t>
      </w:r>
      <w:r w:rsidRPr="000C4B54">
        <w:rPr>
          <w:rFonts w:eastAsia="Code2000"/>
          <w:i/>
          <w:lang w:val="fr-FR" w:eastAsia="en-GB"/>
        </w:rPr>
        <w:t xml:space="preserve">that had been placed </w:t>
      </w:r>
      <w:r w:rsidRPr="00381161">
        <w:rPr>
          <w:rFonts w:eastAsia="Code2000"/>
          <w:i/>
          <w:lang w:val="fr-FR" w:eastAsia="en-GB"/>
        </w:rPr>
        <w:t xml:space="preserve">on its face </w:t>
      </w:r>
      <w:r w:rsidRPr="00381161">
        <w:rPr>
          <w:rFonts w:eastAsia="Code2000"/>
          <w:lang w:val="fr-FR" w:eastAsia="en-GB"/>
        </w:rPr>
        <w:t>(BIB 2629)</w:t>
      </w:r>
    </w:p>
    <w:p w14:paraId="7B0104F3" w14:textId="1435271D" w:rsidR="00382A62" w:rsidRDefault="00000000" w:rsidP="000C4B54">
      <w:pPr>
        <w:autoSpaceDE w:val="0"/>
        <w:autoSpaceDN w:val="0"/>
        <w:adjustRightInd w:val="0"/>
        <w:rPr>
          <w:lang w:val="fr-FR"/>
        </w:rPr>
      </w:pPr>
      <w:hyperlink r:id="rId653" w:anchor="Sit_Ain_Ghazal_h_maison6" w:history="1">
        <w:r w:rsidR="00382A62" w:rsidRPr="00381161">
          <w:rPr>
            <w:rStyle w:val="Hyperlink"/>
            <w:rFonts w:eastAsia="Code2000"/>
            <w:lang w:val="fr-FR" w:eastAsia="en-GB"/>
          </w:rPr>
          <w:t>Maison 6</w:t>
        </w:r>
      </w:hyperlink>
      <w:r w:rsidR="00382A62" w:rsidRPr="00381161">
        <w:rPr>
          <w:rFonts w:eastAsia="Code2000"/>
          <w:lang w:val="fr-FR" w:eastAsia="en-GB"/>
        </w:rPr>
        <w:t xml:space="preserve"> (BIB 2631)</w:t>
      </w:r>
    </w:p>
    <w:p w14:paraId="7127DE7A" w14:textId="77777777" w:rsidR="000C4B54" w:rsidRDefault="000C4B54" w:rsidP="008F46B9">
      <w:pPr>
        <w:pStyle w:val="HTMLPreformatted"/>
        <w:rPr>
          <w:rFonts w:ascii="Times New Roman" w:hAnsi="Times New Roman" w:cs="Times New Roman"/>
          <w:sz w:val="24"/>
          <w:lang w:val="fr-FR"/>
        </w:rPr>
      </w:pPr>
    </w:p>
    <w:p w14:paraId="218EE66F" w14:textId="77777777" w:rsidR="000C4B54" w:rsidRDefault="000C4B54" w:rsidP="008F46B9">
      <w:pPr>
        <w:pStyle w:val="HTMLPreformatted"/>
        <w:rPr>
          <w:rFonts w:ascii="Times New Roman" w:hAnsi="Times New Roman" w:cs="Times New Roman"/>
          <w:sz w:val="24"/>
          <w:lang w:val="fr-FR"/>
        </w:rPr>
      </w:pPr>
    </w:p>
    <w:p w14:paraId="022AEA66" w14:textId="77777777" w:rsidR="000C4B54" w:rsidRPr="000C4B54" w:rsidRDefault="000C4B54" w:rsidP="008F46B9">
      <w:pPr>
        <w:pStyle w:val="HTMLPreformatted"/>
        <w:rPr>
          <w:rFonts w:ascii="Times New Roman" w:hAnsi="Times New Roman" w:cs="Times New Roman"/>
          <w:b/>
          <w:sz w:val="24"/>
          <w:lang w:val="fr-FR"/>
        </w:rPr>
      </w:pPr>
      <w:bookmarkStart w:id="341" w:name="Sit_Ain_Ghazal_strat_SQ3276"/>
      <w:r w:rsidRPr="000C4B54">
        <w:rPr>
          <w:rFonts w:ascii="Times New Roman" w:hAnsi="Times New Roman" w:cs="Times New Roman"/>
          <w:b/>
          <w:sz w:val="24"/>
          <w:lang w:val="fr-FR"/>
        </w:rPr>
        <w:t>SQ 3076</w:t>
      </w:r>
    </w:p>
    <w:bookmarkEnd w:id="341"/>
    <w:p w14:paraId="436EF5C4" w14:textId="77777777" w:rsidR="000C4B54" w:rsidRDefault="000C4B54" w:rsidP="008F46B9">
      <w:pPr>
        <w:pStyle w:val="HTMLPreformatted"/>
        <w:rPr>
          <w:rFonts w:ascii="Times New Roman" w:hAnsi="Times New Roman" w:cs="Times New Roman"/>
          <w:sz w:val="24"/>
          <w:lang w:val="fr-FR"/>
        </w:rPr>
      </w:pPr>
      <w:r>
        <w:rPr>
          <w:rFonts w:ascii="Times New Roman" w:hAnsi="Times New Roman" w:cs="Times New Roman"/>
          <w:sz w:val="24"/>
          <w:lang w:val="fr-FR"/>
        </w:rPr>
        <w:t>Trou avec des statues fouillé en 1983 (BIB 2629). D'après la taphonomie partagerait des points communs avec SQ 3282 mais proablement plus récent (BIB 2629)</w:t>
      </w:r>
    </w:p>
    <w:p w14:paraId="12D72837" w14:textId="77777777" w:rsidR="00DC5BA5" w:rsidRDefault="00DC5BA5" w:rsidP="008F46B9">
      <w:pPr>
        <w:pStyle w:val="HTMLPreformatted"/>
        <w:rPr>
          <w:rFonts w:ascii="Times New Roman" w:hAnsi="Times New Roman" w:cs="Times New Roman"/>
          <w:sz w:val="24"/>
          <w:lang w:val="fr-FR"/>
        </w:rPr>
      </w:pPr>
    </w:p>
    <w:p w14:paraId="632E7F73" w14:textId="77777777" w:rsidR="00DC5BA5" w:rsidRDefault="00DC5BA5" w:rsidP="00DC5BA5">
      <w:pPr>
        <w:pStyle w:val="Heading3"/>
      </w:pPr>
      <w:r>
        <w:t>Caches</w:t>
      </w:r>
    </w:p>
    <w:p w14:paraId="09DC44D5" w14:textId="77777777" w:rsidR="00DC5BA5" w:rsidRDefault="00DC5BA5" w:rsidP="00DC5BA5">
      <w:pPr>
        <w:rPr>
          <w:lang w:val="fr-FR"/>
        </w:rPr>
      </w:pPr>
    </w:p>
    <w:p w14:paraId="624961FD" w14:textId="77777777" w:rsidR="00DC5BA5" w:rsidRDefault="00DC5BA5" w:rsidP="00DC5BA5">
      <w:pPr>
        <w:rPr>
          <w:lang w:val="fr-FR"/>
        </w:rPr>
      </w:pPr>
      <w:r>
        <w:rPr>
          <w:lang w:val="fr-FR"/>
        </w:rPr>
        <w:t>Deux caches totalisant 32 statues trouvées entre 1983 et 1985 dans deux trous soigneusement disposés dans le sol d'anciennes maisons (</w:t>
      </w:r>
      <w:r w:rsidRPr="00DC5BA5">
        <w:rPr>
          <w:i/>
          <w:lang w:val="fr-FR"/>
        </w:rPr>
        <w:t>abandoned house</w:t>
      </w:r>
      <w:r>
        <w:rPr>
          <w:lang w:val="fr-FR"/>
        </w:rPr>
        <w:t xml:space="preserve">) (BIB 2635) </w:t>
      </w:r>
      <w:r w:rsidR="003863F9">
        <w:rPr>
          <w:lang w:val="fr-FR"/>
        </w:rPr>
        <w:t>(BIB 2629)</w:t>
      </w:r>
    </w:p>
    <w:p w14:paraId="3441131C" w14:textId="77777777" w:rsidR="00DC5BA5" w:rsidRDefault="00DC5BA5" w:rsidP="00DC5BA5">
      <w:pPr>
        <w:rPr>
          <w:lang w:val="fr-FR"/>
        </w:rPr>
      </w:pPr>
      <w:r>
        <w:rPr>
          <w:lang w:val="fr-FR"/>
        </w:rPr>
        <w:t xml:space="preserve">A: B: </w:t>
      </w:r>
    </w:p>
    <w:p w14:paraId="3F86D7BD" w14:textId="52AAF2A2" w:rsidR="003863F9" w:rsidRDefault="003863F9" w:rsidP="003863F9">
      <w:pPr>
        <w:pStyle w:val="HTMLPreformatted"/>
        <w:rPr>
          <w:rFonts w:ascii="Times New Roman" w:hAnsi="Times New Roman" w:cs="Times New Roman"/>
          <w:sz w:val="24"/>
          <w:lang w:val="fr-FR"/>
        </w:rPr>
      </w:pPr>
      <w:r>
        <w:rPr>
          <w:rFonts w:ascii="Times New Roman" w:hAnsi="Times New Roman" w:cs="Times New Roman"/>
          <w:sz w:val="24"/>
          <w:lang w:val="fr-FR"/>
        </w:rPr>
        <w:t xml:space="preserve">La </w:t>
      </w:r>
      <w:hyperlink r:id="rId654" w:anchor="Sit_Ain_Ghazal_strat_cache1" w:history="1">
        <w:r w:rsidRPr="00840A67">
          <w:rPr>
            <w:rStyle w:val="Hyperlink"/>
            <w:rFonts w:ascii="Times New Roman" w:hAnsi="Times New Roman" w:cs="Times New Roman"/>
            <w:sz w:val="24"/>
            <w:lang w:val="fr-FR"/>
          </w:rPr>
          <w:t>cache 1</w:t>
        </w:r>
      </w:hyperlink>
      <w:r>
        <w:rPr>
          <w:rFonts w:ascii="Times New Roman" w:hAnsi="Times New Roman" w:cs="Times New Roman"/>
          <w:sz w:val="24"/>
          <w:lang w:val="fr-FR"/>
        </w:rPr>
        <w:t xml:space="preserve"> serait plus ancienne que la </w:t>
      </w:r>
      <w:hyperlink r:id="rId655" w:anchor="Sit_Ain_Ghazal_strat_cache2" w:history="1">
        <w:r w:rsidRPr="00840A67">
          <w:rPr>
            <w:rStyle w:val="Hyperlink"/>
            <w:rFonts w:ascii="Times New Roman" w:hAnsi="Times New Roman" w:cs="Times New Roman"/>
            <w:sz w:val="24"/>
            <w:lang w:val="fr-FR"/>
          </w:rPr>
          <w:t>cache 2</w:t>
        </w:r>
      </w:hyperlink>
      <w:r>
        <w:rPr>
          <w:rFonts w:ascii="Times New Roman" w:hAnsi="Times New Roman" w:cs="Times New Roman"/>
          <w:sz w:val="24"/>
          <w:lang w:val="fr-FR"/>
        </w:rPr>
        <w:t xml:space="preserve"> d'après les datations 14C (BIB 2622).</w:t>
      </w:r>
    </w:p>
    <w:p w14:paraId="330F3AD6" w14:textId="77777777" w:rsidR="003863F9" w:rsidRPr="00DC5BA5" w:rsidRDefault="003863F9" w:rsidP="00DC5BA5">
      <w:pPr>
        <w:rPr>
          <w:lang w:val="fr-FR"/>
        </w:rPr>
      </w:pPr>
    </w:p>
    <w:p w14:paraId="6A510107" w14:textId="77777777" w:rsidR="000C4B54" w:rsidRPr="000C4B54" w:rsidRDefault="000C4B54" w:rsidP="008F46B9">
      <w:pPr>
        <w:pStyle w:val="HTMLPreformatted"/>
        <w:rPr>
          <w:rFonts w:ascii="Times New Roman" w:hAnsi="Times New Roman" w:cs="Times New Roman"/>
          <w:sz w:val="24"/>
          <w:lang w:val="fr-FR"/>
        </w:rPr>
      </w:pPr>
    </w:p>
    <w:p w14:paraId="40A148DA" w14:textId="77777777" w:rsidR="00431C14" w:rsidRDefault="00431C14" w:rsidP="00DC5BA5">
      <w:pPr>
        <w:pStyle w:val="Heading4"/>
      </w:pPr>
      <w:bookmarkStart w:id="342" w:name="Sit_Ain_Ghazal_strat_cache1"/>
      <w:r>
        <w:t>Cache 1</w:t>
      </w:r>
    </w:p>
    <w:p w14:paraId="0674AED6" w14:textId="77777777" w:rsidR="00431C14" w:rsidRPr="002B2D87" w:rsidRDefault="00DC5BA5" w:rsidP="00431C14">
      <w:pPr>
        <w:pStyle w:val="HTMLPreformatted"/>
        <w:rPr>
          <w:rFonts w:ascii="Times New Roman" w:hAnsi="Times New Roman" w:cs="Times New Roman"/>
          <w:sz w:val="24"/>
          <w:lang w:val="fr-FR"/>
        </w:rPr>
      </w:pPr>
      <w:bookmarkStart w:id="343" w:name="Sit_Ain_Ghazal_strat_SQ2083"/>
      <w:bookmarkEnd w:id="342"/>
      <w:r w:rsidRPr="002B2D87">
        <w:rPr>
          <w:rFonts w:ascii="Times New Roman" w:hAnsi="Times New Roman" w:cs="Times New Roman"/>
          <w:sz w:val="24"/>
          <w:lang w:val="fr-FR"/>
        </w:rPr>
        <w:t xml:space="preserve">SQ 2083 </w:t>
      </w:r>
      <w:bookmarkEnd w:id="343"/>
      <w:r w:rsidR="00474891" w:rsidRPr="002B2D87">
        <w:rPr>
          <w:rFonts w:ascii="Times New Roman" w:hAnsi="Times New Roman" w:cs="Times New Roman"/>
          <w:sz w:val="24"/>
          <w:lang w:val="fr-FR"/>
        </w:rPr>
        <w:t xml:space="preserve"> loc 20</w:t>
      </w:r>
      <w:r w:rsidR="003863F9" w:rsidRPr="002B2D87">
        <w:rPr>
          <w:rFonts w:ascii="Times New Roman" w:hAnsi="Times New Roman" w:cs="Times New Roman"/>
          <w:sz w:val="24"/>
          <w:lang w:val="fr-FR"/>
        </w:rPr>
        <w:t>(BIB 2635), A (BIB 2635)</w:t>
      </w:r>
    </w:p>
    <w:p w14:paraId="456400D6" w14:textId="77777777" w:rsidR="00431C14" w:rsidRPr="002B2D87" w:rsidRDefault="00431C14" w:rsidP="008F46B9">
      <w:pPr>
        <w:pStyle w:val="HTMLPreformatted"/>
        <w:rPr>
          <w:rFonts w:ascii="Times New Roman" w:hAnsi="Times New Roman" w:cs="Times New Roman"/>
          <w:sz w:val="24"/>
          <w:lang w:val="fr-FR"/>
        </w:rPr>
      </w:pPr>
    </w:p>
    <w:p w14:paraId="2880FB51" w14:textId="77777777" w:rsidR="00382A62" w:rsidRDefault="003863F9" w:rsidP="00D20618">
      <w:pPr>
        <w:pStyle w:val="HTMLPreformatted"/>
        <w:jc w:val="both"/>
        <w:rPr>
          <w:rFonts w:ascii="Times New Roman" w:hAnsi="Times New Roman" w:cs="Times New Roman"/>
          <w:sz w:val="24"/>
          <w:lang w:val="fr-FR"/>
        </w:rPr>
      </w:pPr>
      <w:r w:rsidRPr="003863F9">
        <w:rPr>
          <w:rFonts w:ascii="Times New Roman" w:hAnsi="Times New Roman" w:cs="Times New Roman"/>
          <w:sz w:val="24"/>
          <w:lang w:val="fr-FR"/>
        </w:rPr>
        <w:t>13 statues en pieds et 12 bustes à une tête (</w:t>
      </w:r>
      <w:r w:rsidRPr="003863F9">
        <w:rPr>
          <w:rFonts w:ascii="Times New Roman" w:hAnsi="Times New Roman" w:cs="Times New Roman"/>
          <w:i/>
          <w:sz w:val="24"/>
          <w:lang w:val="fr-FR"/>
        </w:rPr>
        <w:t>one-headed</w:t>
      </w:r>
      <w:r w:rsidR="00D20618">
        <w:rPr>
          <w:rFonts w:ascii="Times New Roman" w:hAnsi="Times New Roman" w:cs="Times New Roman"/>
          <w:i/>
          <w:sz w:val="24"/>
          <w:lang w:val="fr-FR"/>
        </w:rPr>
        <w:t xml:space="preserve"> bust</w:t>
      </w:r>
      <w:r w:rsidRPr="003863F9">
        <w:rPr>
          <w:rFonts w:ascii="Times New Roman" w:hAnsi="Times New Roman" w:cs="Times New Roman"/>
          <w:sz w:val="24"/>
          <w:lang w:val="fr-FR"/>
        </w:rPr>
        <w:t xml:space="preserve">) (BIB 2635) </w:t>
      </w:r>
      <w:r w:rsidR="00133078">
        <w:rPr>
          <w:rFonts w:ascii="Times New Roman" w:hAnsi="Times New Roman" w:cs="Times New Roman"/>
          <w:sz w:val="24"/>
          <w:lang w:val="fr-FR"/>
        </w:rPr>
        <w:t>F</w:t>
      </w:r>
      <w:r w:rsidR="00133078" w:rsidRPr="00DC5BA5">
        <w:rPr>
          <w:rFonts w:ascii="Times New Roman" w:hAnsi="Times New Roman" w:cs="Times New Roman"/>
          <w:sz w:val="24"/>
          <w:lang w:val="fr-FR"/>
        </w:rPr>
        <w:t>ouillée en 1983 (BIB 2615)</w:t>
      </w:r>
      <w:r w:rsidR="00133078">
        <w:rPr>
          <w:rFonts w:ascii="Times New Roman" w:hAnsi="Times New Roman" w:cs="Times New Roman"/>
          <w:sz w:val="24"/>
          <w:lang w:val="fr-FR"/>
        </w:rPr>
        <w:t xml:space="preserve">. </w:t>
      </w:r>
      <w:r w:rsidR="00474891">
        <w:rPr>
          <w:rFonts w:ascii="Times New Roman" w:hAnsi="Times New Roman" w:cs="Times New Roman"/>
          <w:sz w:val="24"/>
          <w:lang w:val="fr-FR"/>
        </w:rPr>
        <w:t>C</w:t>
      </w:r>
      <w:r w:rsidR="00474891" w:rsidRPr="00F003CB">
        <w:rPr>
          <w:rFonts w:ascii="Times New Roman" w:hAnsi="Times New Roman" w:cs="Times New Roman"/>
          <w:sz w:val="24"/>
          <w:lang w:val="fr-FR"/>
        </w:rPr>
        <w:t>achette déposée avec soin dans une fosse creusée dans le remblai d</w:t>
      </w:r>
      <w:r w:rsidR="00474891">
        <w:rPr>
          <w:rFonts w:ascii="Times New Roman" w:hAnsi="Times New Roman" w:cs="Times New Roman"/>
          <w:sz w:val="24"/>
          <w:lang w:val="fr-FR"/>
        </w:rPr>
        <w:t>'</w:t>
      </w:r>
      <w:r w:rsidR="00474891" w:rsidRPr="00F003CB">
        <w:rPr>
          <w:rFonts w:ascii="Times New Roman" w:hAnsi="Times New Roman" w:cs="Times New Roman"/>
          <w:sz w:val="24"/>
          <w:lang w:val="fr-FR"/>
        </w:rPr>
        <w:t xml:space="preserve">une maison abandonnée </w:t>
      </w:r>
      <w:r w:rsidR="00474891">
        <w:rPr>
          <w:rFonts w:ascii="Times New Roman" w:hAnsi="Times New Roman" w:cs="Times New Roman"/>
          <w:sz w:val="24"/>
          <w:lang w:val="fr-FR"/>
        </w:rPr>
        <w:t>au centre</w:t>
      </w:r>
      <w:r w:rsidR="00474891" w:rsidRPr="00F003CB">
        <w:rPr>
          <w:rFonts w:ascii="Times New Roman" w:hAnsi="Times New Roman" w:cs="Times New Roman"/>
          <w:sz w:val="24"/>
          <w:lang w:val="fr-FR"/>
        </w:rPr>
        <w:t xml:space="preserve"> de la </w:t>
      </w:r>
      <w:r w:rsidR="00474891">
        <w:rPr>
          <w:rFonts w:ascii="Times New Roman" w:hAnsi="Times New Roman" w:cs="Times New Roman"/>
          <w:sz w:val="24"/>
          <w:lang w:val="fr-FR"/>
        </w:rPr>
        <w:t xml:space="preserve">pièce centrale du </w:t>
      </w:r>
      <w:r w:rsidR="00474891" w:rsidRPr="00F003CB">
        <w:rPr>
          <w:rFonts w:ascii="Times New Roman" w:hAnsi="Times New Roman" w:cs="Times New Roman"/>
          <w:sz w:val="24"/>
          <w:lang w:val="fr-FR"/>
        </w:rPr>
        <w:t>groupe d'habitations</w:t>
      </w:r>
      <w:r w:rsidR="00474891">
        <w:rPr>
          <w:rFonts w:ascii="Times New Roman" w:hAnsi="Times New Roman" w:cs="Times New Roman"/>
          <w:sz w:val="24"/>
          <w:lang w:val="fr-FR"/>
        </w:rPr>
        <w:t xml:space="preserve">.(BIB 2628) Elle a été prélevée et fouillée en labo (BIB 2628) </w:t>
      </w:r>
    </w:p>
    <w:p w14:paraId="773629A4" w14:textId="77777777" w:rsidR="00840A67" w:rsidRDefault="00840A67" w:rsidP="00D20618">
      <w:pPr>
        <w:pStyle w:val="HTMLPreformatted"/>
        <w:jc w:val="both"/>
        <w:rPr>
          <w:rFonts w:ascii="Times New Roman" w:hAnsi="Times New Roman" w:cs="Times New Roman"/>
          <w:sz w:val="24"/>
          <w:lang w:val="fr-FR"/>
        </w:rPr>
      </w:pPr>
      <w:r>
        <w:rPr>
          <w:rFonts w:ascii="Times New Roman" w:hAnsi="Times New Roman" w:cs="Times New Roman"/>
          <w:sz w:val="24"/>
          <w:lang w:val="fr-FR"/>
        </w:rPr>
        <w:t>Deux datations au 14C sur charbon de 6750 +/-80 BC uncal et 6710 +/- 80 BC uncal (BIB 2622)</w:t>
      </w:r>
      <w:r w:rsidR="008C434B">
        <w:rPr>
          <w:rFonts w:ascii="Times New Roman" w:hAnsi="Times New Roman" w:cs="Times New Roman"/>
          <w:sz w:val="24"/>
          <w:lang w:val="fr-FR"/>
        </w:rPr>
        <w:t xml:space="preserve"> ~7750 BC (SS BIB)</w:t>
      </w:r>
    </w:p>
    <w:p w14:paraId="73E862E6" w14:textId="77777777" w:rsidR="00431C14" w:rsidRDefault="00431C14" w:rsidP="00D20618">
      <w:pPr>
        <w:pStyle w:val="HTMLPreformatted"/>
        <w:jc w:val="both"/>
        <w:rPr>
          <w:rFonts w:ascii="Times New Roman" w:hAnsi="Times New Roman" w:cs="Times New Roman"/>
          <w:sz w:val="24"/>
          <w:lang w:val="fr-FR"/>
        </w:rPr>
      </w:pPr>
      <w:r>
        <w:rPr>
          <w:rFonts w:ascii="Times New Roman" w:hAnsi="Times New Roman" w:cs="Times New Roman"/>
          <w:sz w:val="24"/>
          <w:lang w:val="fr-FR"/>
        </w:rPr>
        <w:t>Différentes statues</w:t>
      </w:r>
    </w:p>
    <w:p w14:paraId="3527082B" w14:textId="77777777" w:rsidR="00431C14" w:rsidRDefault="00431C14" w:rsidP="008F46B9">
      <w:pPr>
        <w:pStyle w:val="HTMLPreformatted"/>
        <w:rPr>
          <w:rFonts w:ascii="Times New Roman" w:hAnsi="Times New Roman" w:cs="Times New Roman"/>
          <w:sz w:val="24"/>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43"/>
        <w:gridCol w:w="2390"/>
      </w:tblGrid>
      <w:tr w:rsidR="00431C14" w:rsidRPr="00474891" w14:paraId="68D47453" w14:textId="77777777" w:rsidTr="00C35EA7">
        <w:trPr>
          <w:jc w:val="center"/>
        </w:trPr>
        <w:tc>
          <w:tcPr>
            <w:tcW w:w="1143" w:type="dxa"/>
          </w:tcPr>
          <w:p w14:paraId="357121C7" w14:textId="77777777" w:rsidR="00431C14" w:rsidRPr="00C35EA7" w:rsidRDefault="00431C14" w:rsidP="00431C14">
            <w:pPr>
              <w:pStyle w:val="HTMLPreformatted"/>
              <w:rPr>
                <w:rFonts w:ascii="Times New Roman" w:hAnsi="Times New Roman" w:cs="Times New Roman"/>
                <w:sz w:val="24"/>
                <w:lang w:val="fr-FR"/>
              </w:rPr>
            </w:pPr>
            <w:r w:rsidRPr="00C35EA7">
              <w:rPr>
                <w:rFonts w:ascii="Times New Roman" w:hAnsi="Times New Roman" w:cs="Times New Roman"/>
                <w:sz w:val="24"/>
                <w:lang w:val="fr-FR"/>
              </w:rPr>
              <w:t>num TH</w:t>
            </w:r>
          </w:p>
        </w:tc>
        <w:tc>
          <w:tcPr>
            <w:tcW w:w="2390" w:type="dxa"/>
          </w:tcPr>
          <w:p w14:paraId="5029A60F" w14:textId="77777777" w:rsidR="00431C14" w:rsidRPr="00C35EA7" w:rsidRDefault="00431C14" w:rsidP="00431C14">
            <w:pPr>
              <w:pStyle w:val="HTMLPreformatted"/>
              <w:rPr>
                <w:rFonts w:ascii="Times New Roman" w:hAnsi="Times New Roman" w:cs="Times New Roman"/>
                <w:sz w:val="24"/>
                <w:lang w:val="fr-FR"/>
              </w:rPr>
            </w:pPr>
            <w:r w:rsidRPr="00C35EA7">
              <w:rPr>
                <w:rFonts w:ascii="Times New Roman" w:hAnsi="Times New Roman" w:cs="Times New Roman"/>
                <w:i/>
                <w:sz w:val="24"/>
                <w:lang w:val="fr-FR"/>
              </w:rPr>
              <w:t>description BIB 2615</w:t>
            </w:r>
          </w:p>
        </w:tc>
      </w:tr>
      <w:tr w:rsidR="00431C14" w:rsidRPr="00474891" w14:paraId="2AE19354" w14:textId="77777777" w:rsidTr="00C35EA7">
        <w:trPr>
          <w:jc w:val="center"/>
        </w:trPr>
        <w:tc>
          <w:tcPr>
            <w:tcW w:w="1143" w:type="dxa"/>
            <w:vAlign w:val="bottom"/>
          </w:tcPr>
          <w:p w14:paraId="397F7D0D" w14:textId="58904793" w:rsidR="00431C14" w:rsidRPr="00C35EA7" w:rsidRDefault="00000000" w:rsidP="003863B2">
            <w:pPr>
              <w:rPr>
                <w:color w:val="000000"/>
                <w:lang w:val="fr-FR"/>
              </w:rPr>
            </w:pPr>
            <w:hyperlink r:id="rId656" w:anchor="Sit_Ain_Ghazal_s_c1_3" w:history="1">
              <w:r w:rsidR="003863B2" w:rsidRPr="00C35EA7">
                <w:rPr>
                  <w:rStyle w:val="Hyperlink"/>
                  <w:lang w:val="fr-FR"/>
                </w:rPr>
                <w:t>stat_3</w:t>
              </w:r>
            </w:hyperlink>
          </w:p>
        </w:tc>
        <w:tc>
          <w:tcPr>
            <w:tcW w:w="2390" w:type="dxa"/>
          </w:tcPr>
          <w:p w14:paraId="6AED40F3" w14:textId="77777777" w:rsidR="00431C14" w:rsidRPr="00C35EA7" w:rsidRDefault="00431C14" w:rsidP="00431C14">
            <w:pPr>
              <w:pStyle w:val="HTMLPreformatted"/>
              <w:rPr>
                <w:rFonts w:ascii="Times New Roman" w:hAnsi="Times New Roman" w:cs="Times New Roman"/>
                <w:i/>
                <w:sz w:val="24"/>
                <w:lang w:val="fr-FR"/>
              </w:rPr>
            </w:pPr>
            <w:r w:rsidRPr="00C35EA7">
              <w:rPr>
                <w:rFonts w:ascii="Times New Roman" w:hAnsi="Times New Roman" w:cs="Times New Roman"/>
                <w:i/>
                <w:sz w:val="24"/>
                <w:lang w:val="fr-FR"/>
              </w:rPr>
              <w:t>standing figure</w:t>
            </w:r>
          </w:p>
        </w:tc>
      </w:tr>
      <w:tr w:rsidR="00431C14" w14:paraId="2296AD22" w14:textId="77777777" w:rsidTr="00C35EA7">
        <w:trPr>
          <w:jc w:val="center"/>
        </w:trPr>
        <w:tc>
          <w:tcPr>
            <w:tcW w:w="1143" w:type="dxa"/>
            <w:vAlign w:val="bottom"/>
          </w:tcPr>
          <w:p w14:paraId="2ADDCA78" w14:textId="0F055478" w:rsidR="00431C14" w:rsidRPr="00C35EA7" w:rsidRDefault="00000000" w:rsidP="00E8083B">
            <w:pPr>
              <w:rPr>
                <w:color w:val="000000"/>
              </w:rPr>
            </w:pPr>
            <w:hyperlink r:id="rId657" w:anchor="Sit_Ain_Ghazal_s_c1_4" w:history="1">
              <w:r w:rsidR="003863B2">
                <w:rPr>
                  <w:rStyle w:val="Hyperlink"/>
                </w:rPr>
                <w:t>stat_</w:t>
              </w:r>
              <w:r w:rsidR="00E8083B">
                <w:rPr>
                  <w:rStyle w:val="Hyperlink"/>
                </w:rPr>
                <w:t>4</w:t>
              </w:r>
            </w:hyperlink>
          </w:p>
        </w:tc>
        <w:tc>
          <w:tcPr>
            <w:tcW w:w="2390" w:type="dxa"/>
          </w:tcPr>
          <w:p w14:paraId="19AD25FA" w14:textId="77777777" w:rsidR="00431C14" w:rsidRPr="00C35EA7" w:rsidRDefault="00431C14" w:rsidP="00431C14">
            <w:pPr>
              <w:pStyle w:val="HTMLPreformatted"/>
              <w:rPr>
                <w:rFonts w:ascii="Times New Roman" w:hAnsi="Times New Roman" w:cs="Times New Roman"/>
                <w:i/>
                <w:sz w:val="24"/>
                <w:lang w:val="fr-FR"/>
              </w:rPr>
            </w:pPr>
            <w:r w:rsidRPr="00C35EA7">
              <w:rPr>
                <w:rFonts w:ascii="Times New Roman" w:hAnsi="Times New Roman" w:cs="Times New Roman"/>
                <w:i/>
                <w:sz w:val="24"/>
                <w:lang w:val="fr-FR"/>
              </w:rPr>
              <w:t>standing figure</w:t>
            </w:r>
          </w:p>
        </w:tc>
      </w:tr>
      <w:tr w:rsidR="00DA72FF" w14:paraId="4D083458" w14:textId="77777777" w:rsidTr="00C35EA7">
        <w:trPr>
          <w:jc w:val="center"/>
        </w:trPr>
        <w:tc>
          <w:tcPr>
            <w:tcW w:w="1143" w:type="dxa"/>
            <w:vAlign w:val="bottom"/>
          </w:tcPr>
          <w:p w14:paraId="097CA581" w14:textId="5D5A0CFD" w:rsidR="00DA72FF" w:rsidRPr="00C35EA7" w:rsidRDefault="00000000" w:rsidP="00766692">
            <w:pPr>
              <w:rPr>
                <w:color w:val="000000"/>
              </w:rPr>
            </w:pPr>
            <w:hyperlink r:id="rId658" w:anchor="Sit_Ain_Ghazal_s_c1_5" w:history="1">
              <w:r w:rsidR="00766692">
                <w:rPr>
                  <w:rStyle w:val="Hyperlink"/>
                </w:rPr>
                <w:t>stat_5</w:t>
              </w:r>
            </w:hyperlink>
          </w:p>
        </w:tc>
        <w:tc>
          <w:tcPr>
            <w:tcW w:w="2390" w:type="dxa"/>
          </w:tcPr>
          <w:p w14:paraId="0DE60987" w14:textId="77777777" w:rsidR="00DA72FF" w:rsidRPr="00C35EA7" w:rsidRDefault="00DA72FF" w:rsidP="00DA72FF">
            <w:pPr>
              <w:pStyle w:val="HTMLPreformatted"/>
              <w:rPr>
                <w:rFonts w:ascii="Times New Roman" w:hAnsi="Times New Roman" w:cs="Times New Roman"/>
                <w:i/>
                <w:sz w:val="24"/>
                <w:lang w:val="fr-FR"/>
              </w:rPr>
            </w:pPr>
            <w:r w:rsidRPr="00C35EA7">
              <w:rPr>
                <w:rFonts w:ascii="Times New Roman" w:hAnsi="Times New Roman" w:cs="Times New Roman"/>
                <w:sz w:val="24"/>
                <w:lang w:val="fr-FR"/>
              </w:rPr>
              <w:t>petits buste humain</w:t>
            </w:r>
          </w:p>
        </w:tc>
      </w:tr>
      <w:tr w:rsidR="00DA72FF" w14:paraId="167C976E" w14:textId="77777777" w:rsidTr="00C35EA7">
        <w:trPr>
          <w:jc w:val="center"/>
        </w:trPr>
        <w:tc>
          <w:tcPr>
            <w:tcW w:w="1143" w:type="dxa"/>
            <w:vAlign w:val="bottom"/>
          </w:tcPr>
          <w:p w14:paraId="4ECCE591" w14:textId="77777777" w:rsidR="00DA72FF" w:rsidRPr="00C35EA7" w:rsidRDefault="00DA72FF" w:rsidP="00DA72FF">
            <w:pPr>
              <w:rPr>
                <w:color w:val="000000"/>
              </w:rPr>
            </w:pPr>
            <w:r w:rsidRPr="00C35EA7">
              <w:rPr>
                <w:color w:val="000000"/>
              </w:rPr>
              <w:t>c1_2</w:t>
            </w:r>
          </w:p>
        </w:tc>
        <w:tc>
          <w:tcPr>
            <w:tcW w:w="2390" w:type="dxa"/>
          </w:tcPr>
          <w:p w14:paraId="258FBE19" w14:textId="77777777" w:rsidR="00DA72FF" w:rsidRPr="00C35EA7" w:rsidRDefault="00DA72FF" w:rsidP="00DA72FF">
            <w:pPr>
              <w:pStyle w:val="HTMLPreformatted"/>
              <w:rPr>
                <w:rFonts w:ascii="Times New Roman" w:hAnsi="Times New Roman" w:cs="Times New Roman"/>
                <w:i/>
                <w:sz w:val="24"/>
                <w:lang w:val="fr-FR"/>
              </w:rPr>
            </w:pPr>
            <w:r w:rsidRPr="00C35EA7">
              <w:rPr>
                <w:rFonts w:ascii="Times New Roman" w:hAnsi="Times New Roman" w:cs="Times New Roman"/>
                <w:sz w:val="24"/>
                <w:lang w:val="fr-FR"/>
              </w:rPr>
              <w:t>petits buste humain</w:t>
            </w:r>
          </w:p>
        </w:tc>
      </w:tr>
      <w:tr w:rsidR="00DA72FF" w14:paraId="657961EE" w14:textId="77777777" w:rsidTr="00C35EA7">
        <w:trPr>
          <w:jc w:val="center"/>
        </w:trPr>
        <w:tc>
          <w:tcPr>
            <w:tcW w:w="1143" w:type="dxa"/>
            <w:vAlign w:val="bottom"/>
          </w:tcPr>
          <w:p w14:paraId="44CA2257" w14:textId="77777777" w:rsidR="00DA72FF" w:rsidRPr="00C35EA7" w:rsidRDefault="00DA72FF" w:rsidP="00DA72FF">
            <w:pPr>
              <w:rPr>
                <w:color w:val="000000"/>
              </w:rPr>
            </w:pPr>
            <w:r w:rsidRPr="00C35EA7">
              <w:rPr>
                <w:color w:val="000000"/>
              </w:rPr>
              <w:lastRenderedPageBreak/>
              <w:t>c1_3</w:t>
            </w:r>
          </w:p>
        </w:tc>
        <w:tc>
          <w:tcPr>
            <w:tcW w:w="2390" w:type="dxa"/>
          </w:tcPr>
          <w:p w14:paraId="1994331B" w14:textId="77777777" w:rsidR="00DA72FF" w:rsidRPr="00C35EA7" w:rsidRDefault="00DA72FF" w:rsidP="00DA72FF">
            <w:pPr>
              <w:pStyle w:val="HTMLPreformatted"/>
              <w:rPr>
                <w:rFonts w:ascii="Times New Roman" w:hAnsi="Times New Roman" w:cs="Times New Roman"/>
                <w:i/>
                <w:sz w:val="24"/>
                <w:lang w:val="fr-FR"/>
              </w:rPr>
            </w:pPr>
            <w:r w:rsidRPr="00C35EA7">
              <w:rPr>
                <w:rFonts w:ascii="Times New Roman" w:hAnsi="Times New Roman" w:cs="Times New Roman"/>
                <w:sz w:val="24"/>
                <w:lang w:val="fr-FR"/>
              </w:rPr>
              <w:t>petits buste humain</w:t>
            </w:r>
          </w:p>
        </w:tc>
      </w:tr>
      <w:tr w:rsidR="00474891" w14:paraId="2B9F3E00" w14:textId="77777777" w:rsidTr="00C35EA7">
        <w:trPr>
          <w:jc w:val="center"/>
        </w:trPr>
        <w:tc>
          <w:tcPr>
            <w:tcW w:w="1143" w:type="dxa"/>
            <w:vAlign w:val="bottom"/>
          </w:tcPr>
          <w:p w14:paraId="7CAEE077" w14:textId="77777777" w:rsidR="00474891" w:rsidRPr="00C35EA7" w:rsidRDefault="00474891" w:rsidP="00DA72FF">
            <w:pPr>
              <w:rPr>
                <w:color w:val="000000"/>
              </w:rPr>
            </w:pPr>
            <w:r w:rsidRPr="00C35EA7">
              <w:rPr>
                <w:color w:val="000000"/>
              </w:rPr>
              <w:t>...</w:t>
            </w:r>
          </w:p>
        </w:tc>
        <w:tc>
          <w:tcPr>
            <w:tcW w:w="2390" w:type="dxa"/>
          </w:tcPr>
          <w:p w14:paraId="5BE642D8" w14:textId="77777777" w:rsidR="00474891" w:rsidRPr="00C35EA7" w:rsidRDefault="00474891" w:rsidP="00DA72FF">
            <w:pPr>
              <w:pStyle w:val="HTMLPreformatted"/>
              <w:rPr>
                <w:rFonts w:ascii="Times New Roman" w:hAnsi="Times New Roman" w:cs="Times New Roman"/>
                <w:sz w:val="24"/>
                <w:lang w:val="fr-FR"/>
              </w:rPr>
            </w:pPr>
            <w:r w:rsidRPr="00C35EA7">
              <w:rPr>
                <w:rFonts w:ascii="Times New Roman" w:hAnsi="Times New Roman" w:cs="Times New Roman"/>
                <w:sz w:val="24"/>
                <w:lang w:val="fr-FR"/>
              </w:rPr>
              <w:t>...</w:t>
            </w:r>
          </w:p>
        </w:tc>
      </w:tr>
    </w:tbl>
    <w:p w14:paraId="171A3E33" w14:textId="77777777" w:rsidR="00431C14" w:rsidRDefault="00431C14" w:rsidP="008F46B9">
      <w:pPr>
        <w:pStyle w:val="HTMLPreformatted"/>
        <w:rPr>
          <w:rFonts w:ascii="Times New Roman" w:hAnsi="Times New Roman" w:cs="Times New Roman"/>
          <w:sz w:val="24"/>
          <w:lang w:val="fr-FR"/>
        </w:rPr>
      </w:pPr>
    </w:p>
    <w:p w14:paraId="64D0E6D8" w14:textId="77777777" w:rsidR="00431C14" w:rsidRDefault="00431C14" w:rsidP="008F46B9">
      <w:pPr>
        <w:pStyle w:val="HTMLPreformatted"/>
        <w:rPr>
          <w:rFonts w:ascii="Times New Roman" w:hAnsi="Times New Roman" w:cs="Times New Roman"/>
          <w:sz w:val="24"/>
          <w:lang w:val="fr-FR"/>
        </w:rPr>
      </w:pPr>
    </w:p>
    <w:p w14:paraId="3D34CEC6" w14:textId="77777777" w:rsidR="00431C14" w:rsidRDefault="00431C14" w:rsidP="00DC5BA5">
      <w:pPr>
        <w:pStyle w:val="Heading4"/>
      </w:pPr>
      <w:bookmarkStart w:id="344" w:name="Sit_Ain_Ghazal_strat_cache2"/>
      <w:r>
        <w:t>Cache 2</w:t>
      </w:r>
    </w:p>
    <w:p w14:paraId="2DED67C2" w14:textId="77777777" w:rsidR="00DC5BA5" w:rsidRDefault="00DC5BA5" w:rsidP="00DC5BA5">
      <w:pPr>
        <w:rPr>
          <w:lang w:val="fr-FR"/>
        </w:rPr>
      </w:pPr>
      <w:bookmarkStart w:id="345" w:name="Sit_Ain_Ghazal_strat_SQ3282"/>
      <w:bookmarkEnd w:id="344"/>
      <w:r w:rsidRPr="000C4B54">
        <w:rPr>
          <w:rFonts w:eastAsia="Code2000"/>
          <w:lang w:val="fr-FR" w:eastAsia="en-GB"/>
        </w:rPr>
        <w:t>SQ 3282</w:t>
      </w:r>
      <w:bookmarkEnd w:id="345"/>
      <w:r>
        <w:rPr>
          <w:rFonts w:eastAsia="Code2000"/>
          <w:lang w:val="fr-FR" w:eastAsia="en-GB"/>
        </w:rPr>
        <w:t xml:space="preserve">  </w:t>
      </w:r>
      <w:r w:rsidR="00474891">
        <w:rPr>
          <w:rFonts w:eastAsia="Code2000"/>
          <w:lang w:val="fr-FR" w:eastAsia="en-GB"/>
        </w:rPr>
        <w:t xml:space="preserve">loc 049 </w:t>
      </w:r>
      <w:r>
        <w:rPr>
          <w:lang w:val="fr-FR"/>
        </w:rPr>
        <w:t>(BIB 2635) ,</w:t>
      </w:r>
      <w:r w:rsidRPr="00DC5BA5">
        <w:rPr>
          <w:i/>
          <w:lang w:val="fr-FR"/>
        </w:rPr>
        <w:t xml:space="preserve"> </w:t>
      </w:r>
      <w:r w:rsidRPr="00361497">
        <w:rPr>
          <w:i/>
          <w:lang w:val="fr-FR"/>
        </w:rPr>
        <w:t>Large cache</w:t>
      </w:r>
      <w:r>
        <w:rPr>
          <w:rFonts w:eastAsia="Code2000"/>
          <w:lang w:val="fr-FR" w:eastAsia="en-GB"/>
        </w:rPr>
        <w:t xml:space="preserve"> </w:t>
      </w:r>
      <w:r w:rsidRPr="00361497">
        <w:rPr>
          <w:lang w:val="fr-FR"/>
        </w:rPr>
        <w:t>(BIB 2629)</w:t>
      </w:r>
      <w:r w:rsidR="003863F9">
        <w:rPr>
          <w:lang w:val="fr-FR"/>
        </w:rPr>
        <w:t>, B (BIB 2635)</w:t>
      </w:r>
    </w:p>
    <w:p w14:paraId="07B2518D" w14:textId="77777777" w:rsidR="00431C14" w:rsidRPr="003863F9" w:rsidRDefault="00431C14" w:rsidP="00431C14">
      <w:pPr>
        <w:pStyle w:val="HTMLPreformatted"/>
        <w:rPr>
          <w:rFonts w:ascii="Times New Roman" w:hAnsi="Times New Roman" w:cs="Times New Roman"/>
          <w:sz w:val="24"/>
          <w:lang w:val="fr-FR"/>
        </w:rPr>
      </w:pPr>
    </w:p>
    <w:p w14:paraId="5EEF3A0E" w14:textId="77777777" w:rsidR="00DC5BA5" w:rsidRPr="003863F9" w:rsidRDefault="003863F9" w:rsidP="00DC5BA5">
      <w:pPr>
        <w:pStyle w:val="HTMLPreformatted"/>
        <w:rPr>
          <w:rFonts w:ascii="Times New Roman" w:hAnsi="Times New Roman" w:cs="Times New Roman"/>
          <w:sz w:val="24"/>
          <w:lang w:val="fr-FR"/>
        </w:rPr>
      </w:pPr>
      <w:r w:rsidRPr="003863F9">
        <w:rPr>
          <w:rFonts w:ascii="Times New Roman" w:hAnsi="Times New Roman" w:cs="Times New Roman"/>
          <w:sz w:val="24"/>
          <w:lang w:val="fr-FR"/>
        </w:rPr>
        <w:t xml:space="preserve">2 statues, 3 </w:t>
      </w:r>
      <w:r w:rsidRPr="003863F9">
        <w:rPr>
          <w:rFonts w:ascii="Times New Roman" w:hAnsi="Times New Roman" w:cs="Times New Roman"/>
          <w:i/>
          <w:sz w:val="24"/>
          <w:lang w:val="fr-FR"/>
        </w:rPr>
        <w:t>two-headed</w:t>
      </w:r>
      <w:r w:rsidRPr="003863F9">
        <w:rPr>
          <w:rFonts w:ascii="Times New Roman" w:hAnsi="Times New Roman" w:cs="Times New Roman"/>
          <w:sz w:val="24"/>
          <w:lang w:val="fr-FR"/>
        </w:rPr>
        <w:t>, des fragments de tête (BIB 2635)</w:t>
      </w:r>
      <w:r>
        <w:rPr>
          <w:rFonts w:ascii="Times New Roman" w:hAnsi="Times New Roman" w:cs="Times New Roman"/>
          <w:sz w:val="24"/>
          <w:lang w:val="fr-FR"/>
        </w:rPr>
        <w:t xml:space="preserve"> </w:t>
      </w:r>
      <w:r w:rsidR="00DC5BA5" w:rsidRPr="003863F9">
        <w:rPr>
          <w:rFonts w:ascii="Times New Roman" w:hAnsi="Times New Roman" w:cs="Times New Roman"/>
          <w:sz w:val="24"/>
          <w:lang w:val="fr-FR"/>
        </w:rPr>
        <w:t>Découverte en 1984 et fouillée en 1985 (BIB 2629). Ovale ~1m x 1,5m. Statues et bustes sur 2 niveaux comme pour la cache 1 mais sta</w:t>
      </w:r>
      <w:r w:rsidR="00474891" w:rsidRPr="003863F9">
        <w:rPr>
          <w:rFonts w:ascii="Times New Roman" w:hAnsi="Times New Roman" w:cs="Times New Roman"/>
          <w:sz w:val="24"/>
          <w:lang w:val="fr-FR"/>
        </w:rPr>
        <w:t>t</w:t>
      </w:r>
      <w:r w:rsidR="00DC5BA5" w:rsidRPr="003863F9">
        <w:rPr>
          <w:rFonts w:ascii="Times New Roman" w:hAnsi="Times New Roman" w:cs="Times New Roman"/>
          <w:sz w:val="24"/>
          <w:lang w:val="fr-FR"/>
        </w:rPr>
        <w:t xml:space="preserve">ues et bustes mélangés (BIB 2629). Le trou recoupe un sol d'habitat d'une maison plus ancienne (BIB 2629) </w:t>
      </w:r>
    </w:p>
    <w:p w14:paraId="1A930EE5" w14:textId="77777777" w:rsidR="00DC5BA5" w:rsidRPr="000C4B54" w:rsidRDefault="00DC5BA5" w:rsidP="00DC5BA5">
      <w:pPr>
        <w:pStyle w:val="HTMLPreformatted"/>
        <w:rPr>
          <w:rFonts w:ascii="Times New Roman" w:hAnsi="Times New Roman" w:cs="Times New Roman"/>
          <w:sz w:val="24"/>
          <w:lang w:val="fr-FR"/>
        </w:rPr>
      </w:pPr>
    </w:p>
    <w:p w14:paraId="16AF1892" w14:textId="77777777" w:rsidR="00DC5BA5" w:rsidRDefault="00DC5BA5" w:rsidP="00DC5BA5">
      <w:pPr>
        <w:pStyle w:val="HTMLPreformatted"/>
        <w:rPr>
          <w:rFonts w:ascii="Times New Roman" w:eastAsia="Code2000" w:hAnsi="Times New Roman" w:cs="Times New Roman"/>
          <w:sz w:val="24"/>
          <w:lang w:val="fr-FR" w:eastAsia="en-GB"/>
        </w:rPr>
      </w:pPr>
      <w:r>
        <w:rPr>
          <w:rFonts w:ascii="Times New Roman" w:eastAsia="Code2000" w:hAnsi="Times New Roman" w:cs="Times New Roman"/>
          <w:sz w:val="24"/>
          <w:lang w:val="fr-FR" w:eastAsia="en-GB"/>
        </w:rPr>
        <w:t xml:space="preserve">à environ 8 m du </w:t>
      </w:r>
      <w:r w:rsidRPr="000C4B54">
        <w:rPr>
          <w:rFonts w:ascii="Times New Roman" w:eastAsia="Code2000" w:hAnsi="Times New Roman" w:cs="Times New Roman"/>
          <w:i/>
          <w:sz w:val="24"/>
          <w:lang w:val="fr-FR" w:eastAsia="en-GB"/>
        </w:rPr>
        <w:t>Small pit</w:t>
      </w:r>
      <w:r>
        <w:rPr>
          <w:rFonts w:ascii="Times New Roman" w:eastAsia="Code2000" w:hAnsi="Times New Roman" w:cs="Times New Roman"/>
          <w:sz w:val="24"/>
          <w:lang w:val="fr-FR" w:eastAsia="en-GB"/>
        </w:rPr>
        <w:t xml:space="preserve"> (BIB 2629)</w:t>
      </w:r>
    </w:p>
    <w:p w14:paraId="564E676A" w14:textId="77777777" w:rsidR="00DC5BA5" w:rsidRPr="00474891" w:rsidRDefault="00DC5BA5" w:rsidP="00DC5BA5">
      <w:pPr>
        <w:pStyle w:val="HTMLPreformatted"/>
        <w:rPr>
          <w:rFonts w:ascii="Times New Roman" w:eastAsia="Code2000" w:hAnsi="Times New Roman" w:cs="Times New Roman"/>
          <w:strike/>
          <w:sz w:val="24"/>
          <w:lang w:val="fr-FR" w:eastAsia="en-GB"/>
        </w:rPr>
      </w:pPr>
      <w:r w:rsidRPr="00474891">
        <w:rPr>
          <w:rFonts w:ascii="Times New Roman" w:eastAsia="Code2000" w:hAnsi="Times New Roman" w:cs="Times New Roman"/>
          <w:strike/>
          <w:sz w:val="24"/>
          <w:lang w:val="fr-FR" w:eastAsia="en-GB"/>
        </w:rPr>
        <w:t xml:space="preserve">Contient au moins 11figures (7 dans la partie supérieure, 4 dans la partie inférieure) </w:t>
      </w:r>
    </w:p>
    <w:p w14:paraId="18E22733" w14:textId="77777777" w:rsidR="00382A62" w:rsidRDefault="00382A62" w:rsidP="00431C14">
      <w:pPr>
        <w:pStyle w:val="HTMLPreformatted"/>
        <w:rPr>
          <w:rFonts w:ascii="Times New Roman" w:hAnsi="Times New Roman" w:cs="Times New Roman"/>
          <w:sz w:val="24"/>
          <w:lang w:val="fr-FR"/>
        </w:rPr>
      </w:pPr>
    </w:p>
    <w:p w14:paraId="37069343" w14:textId="77777777" w:rsidR="00840A67" w:rsidRDefault="00840A67" w:rsidP="00431C14">
      <w:pPr>
        <w:pStyle w:val="HTMLPreformatted"/>
        <w:rPr>
          <w:rFonts w:ascii="Times New Roman" w:hAnsi="Times New Roman" w:cs="Times New Roman"/>
          <w:sz w:val="24"/>
          <w:lang w:val="fr-FR"/>
        </w:rPr>
      </w:pPr>
      <w:r>
        <w:rPr>
          <w:rFonts w:ascii="Times New Roman" w:hAnsi="Times New Roman" w:cs="Times New Roman"/>
          <w:sz w:val="24"/>
          <w:lang w:val="fr-FR"/>
        </w:rPr>
        <w:t xml:space="preserve">Une datation au 14C sur charbon de 6570 +/-110 BC uncal (BIB 2622). Les </w:t>
      </w:r>
      <w:r w:rsidRPr="00474891">
        <w:rPr>
          <w:rFonts w:ascii="Times New Roman" w:hAnsi="Times New Roman" w:cs="Times New Roman"/>
          <w:i/>
          <w:sz w:val="24"/>
          <w:lang w:val="fr-FR"/>
        </w:rPr>
        <w:t>two-headed</w:t>
      </w:r>
      <w:r>
        <w:rPr>
          <w:rFonts w:ascii="Times New Roman" w:hAnsi="Times New Roman" w:cs="Times New Roman"/>
          <w:sz w:val="24"/>
          <w:lang w:val="fr-FR"/>
        </w:rPr>
        <w:t xml:space="preserve"> statues sont les seules du PPNB (BIB 2622)</w:t>
      </w:r>
      <w:r w:rsidR="008C434B">
        <w:rPr>
          <w:rFonts w:ascii="Times New Roman" w:hAnsi="Times New Roman" w:cs="Times New Roman"/>
          <w:sz w:val="24"/>
          <w:lang w:val="fr-FR"/>
        </w:rPr>
        <w:t xml:space="preserve"> ~7570 BC (SS BIB)</w:t>
      </w:r>
    </w:p>
    <w:p w14:paraId="124C52F9" w14:textId="0B5065DB" w:rsidR="00431C14" w:rsidRDefault="00431C14" w:rsidP="00431C14">
      <w:pPr>
        <w:pStyle w:val="HTMLPreformatted"/>
        <w:rPr>
          <w:rFonts w:ascii="Times New Roman" w:hAnsi="Times New Roman" w:cs="Times New Roman"/>
          <w:sz w:val="24"/>
          <w:lang w:val="fr-FR"/>
        </w:rPr>
      </w:pPr>
      <w:r>
        <w:rPr>
          <w:rFonts w:ascii="Times New Roman" w:hAnsi="Times New Roman" w:cs="Times New Roman"/>
          <w:sz w:val="24"/>
          <w:lang w:val="fr-FR"/>
        </w:rPr>
        <w:t xml:space="preserve">5 statues datées entre le </w:t>
      </w:r>
      <w:hyperlink r:id="rId659" w:anchor="Cul_PPNB_moyen" w:history="1">
        <w:r w:rsidRPr="00431C14">
          <w:rPr>
            <w:rStyle w:val="Hyperlink"/>
            <w:rFonts w:ascii="Times New Roman" w:hAnsi="Times New Roman" w:cs="Times New Roman"/>
            <w:sz w:val="24"/>
            <w:lang w:val="fr-FR"/>
          </w:rPr>
          <w:t>MPPNB</w:t>
        </w:r>
      </w:hyperlink>
      <w:r>
        <w:rPr>
          <w:rFonts w:ascii="Times New Roman" w:hAnsi="Times New Roman" w:cs="Times New Roman"/>
          <w:sz w:val="24"/>
          <w:lang w:val="fr-FR"/>
        </w:rPr>
        <w:t xml:space="preserve"> et le </w:t>
      </w:r>
      <w:hyperlink r:id="rId660" w:anchor="Cul_PPNB_recent" w:history="1">
        <w:r>
          <w:rPr>
            <w:rStyle w:val="Hyperlink"/>
            <w:rFonts w:ascii="Times New Roman" w:hAnsi="Times New Roman" w:cs="Times New Roman"/>
            <w:sz w:val="24"/>
            <w:lang w:val="fr-FR"/>
          </w:rPr>
          <w:t>LPPNB</w:t>
        </w:r>
      </w:hyperlink>
      <w:r>
        <w:rPr>
          <w:rFonts w:ascii="Times New Roman" w:hAnsi="Times New Roman" w:cs="Times New Roman"/>
          <w:sz w:val="24"/>
          <w:lang w:val="fr-FR"/>
        </w:rPr>
        <w:t xml:space="preserve"> :</w:t>
      </w:r>
    </w:p>
    <w:p w14:paraId="1517E7F0" w14:textId="77777777" w:rsidR="00431C14" w:rsidRDefault="00431C14" w:rsidP="00431C14">
      <w:pPr>
        <w:pStyle w:val="HTMLPreformatted"/>
        <w:rPr>
          <w:rFonts w:ascii="Times New Roman" w:hAnsi="Times New Roman" w:cs="Times New Roman"/>
          <w:sz w:val="24"/>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43"/>
        <w:gridCol w:w="2496"/>
      </w:tblGrid>
      <w:tr w:rsidR="00431C14" w14:paraId="40F4AFA1" w14:textId="77777777" w:rsidTr="00C35EA7">
        <w:trPr>
          <w:jc w:val="center"/>
        </w:trPr>
        <w:tc>
          <w:tcPr>
            <w:tcW w:w="1143" w:type="dxa"/>
          </w:tcPr>
          <w:p w14:paraId="51298E9F" w14:textId="77777777" w:rsidR="00431C14" w:rsidRPr="00C35EA7" w:rsidRDefault="00431C14" w:rsidP="00431C14">
            <w:pPr>
              <w:pStyle w:val="HTMLPreformatted"/>
              <w:rPr>
                <w:rFonts w:ascii="Times New Roman" w:hAnsi="Times New Roman" w:cs="Times New Roman"/>
                <w:sz w:val="24"/>
                <w:lang w:val="fr-FR"/>
              </w:rPr>
            </w:pPr>
            <w:r w:rsidRPr="00C35EA7">
              <w:rPr>
                <w:rFonts w:ascii="Times New Roman" w:hAnsi="Times New Roman" w:cs="Times New Roman"/>
                <w:sz w:val="24"/>
                <w:lang w:val="fr-FR"/>
              </w:rPr>
              <w:t>num TH</w:t>
            </w:r>
          </w:p>
        </w:tc>
        <w:tc>
          <w:tcPr>
            <w:tcW w:w="2496" w:type="dxa"/>
          </w:tcPr>
          <w:p w14:paraId="42513896" w14:textId="77777777" w:rsidR="00431C14" w:rsidRPr="00C35EA7" w:rsidRDefault="00431C14" w:rsidP="00431C14">
            <w:pPr>
              <w:pStyle w:val="HTMLPreformatted"/>
              <w:rPr>
                <w:rFonts w:ascii="Times New Roman" w:hAnsi="Times New Roman" w:cs="Times New Roman"/>
                <w:i/>
                <w:sz w:val="24"/>
                <w:lang w:val="fr-FR"/>
              </w:rPr>
            </w:pPr>
            <w:r w:rsidRPr="00C35EA7">
              <w:rPr>
                <w:rFonts w:ascii="Times New Roman" w:hAnsi="Times New Roman" w:cs="Times New Roman"/>
                <w:i/>
                <w:sz w:val="24"/>
                <w:lang w:val="fr-FR"/>
              </w:rPr>
              <w:t>description BIB 2615</w:t>
            </w:r>
          </w:p>
        </w:tc>
      </w:tr>
      <w:tr w:rsidR="00431C14" w14:paraId="58C3CA2E" w14:textId="77777777" w:rsidTr="00C35EA7">
        <w:trPr>
          <w:jc w:val="center"/>
        </w:trPr>
        <w:tc>
          <w:tcPr>
            <w:tcW w:w="1143" w:type="dxa"/>
            <w:vAlign w:val="bottom"/>
          </w:tcPr>
          <w:p w14:paraId="060284DD" w14:textId="2FF520AF" w:rsidR="00431C14" w:rsidRPr="00C35EA7" w:rsidRDefault="00000000" w:rsidP="003863B2">
            <w:pPr>
              <w:rPr>
                <w:color w:val="000000"/>
              </w:rPr>
            </w:pPr>
            <w:hyperlink r:id="rId661" w:anchor="Sit_Ain_Ghazal_s_c2_1" w:history="1">
              <w:r w:rsidR="003863B2">
                <w:rPr>
                  <w:rStyle w:val="Hyperlink"/>
                </w:rPr>
                <w:t>stat_1</w:t>
              </w:r>
            </w:hyperlink>
          </w:p>
        </w:tc>
        <w:tc>
          <w:tcPr>
            <w:tcW w:w="2496" w:type="dxa"/>
          </w:tcPr>
          <w:p w14:paraId="29AFCFCE" w14:textId="77777777" w:rsidR="00431C14" w:rsidRPr="00C35EA7" w:rsidRDefault="00431C14" w:rsidP="00431C14">
            <w:pPr>
              <w:pStyle w:val="HTMLPreformatted"/>
              <w:rPr>
                <w:rFonts w:ascii="Times New Roman" w:hAnsi="Times New Roman" w:cs="Times New Roman"/>
                <w:i/>
                <w:sz w:val="24"/>
                <w:lang w:val="fr-FR"/>
              </w:rPr>
            </w:pPr>
            <w:r w:rsidRPr="00C35EA7">
              <w:rPr>
                <w:rFonts w:ascii="Times New Roman" w:hAnsi="Times New Roman" w:cs="Times New Roman"/>
                <w:i/>
                <w:sz w:val="24"/>
                <w:lang w:val="fr-FR"/>
              </w:rPr>
              <w:t>standing figure</w:t>
            </w:r>
          </w:p>
        </w:tc>
      </w:tr>
      <w:tr w:rsidR="00431C14" w14:paraId="3B76F358" w14:textId="77777777" w:rsidTr="00C35EA7">
        <w:trPr>
          <w:jc w:val="center"/>
        </w:trPr>
        <w:tc>
          <w:tcPr>
            <w:tcW w:w="1143" w:type="dxa"/>
            <w:vAlign w:val="bottom"/>
          </w:tcPr>
          <w:p w14:paraId="6A303753" w14:textId="70EA3DF0" w:rsidR="00431C14" w:rsidRPr="00C35EA7" w:rsidRDefault="00000000" w:rsidP="003863B2">
            <w:pPr>
              <w:rPr>
                <w:color w:val="000000"/>
              </w:rPr>
            </w:pPr>
            <w:hyperlink r:id="rId662" w:anchor="Sit_Ain_Ghazal_s_c2_2" w:history="1">
              <w:r w:rsidR="003863B2">
                <w:rPr>
                  <w:rStyle w:val="Hyperlink"/>
                </w:rPr>
                <w:t>stat_2</w:t>
              </w:r>
            </w:hyperlink>
          </w:p>
        </w:tc>
        <w:tc>
          <w:tcPr>
            <w:tcW w:w="2496" w:type="dxa"/>
          </w:tcPr>
          <w:p w14:paraId="56C76B94" w14:textId="77777777" w:rsidR="00431C14" w:rsidRPr="00C35EA7" w:rsidRDefault="00431C14" w:rsidP="00431C14">
            <w:pPr>
              <w:pStyle w:val="HTMLPreformatted"/>
              <w:rPr>
                <w:rFonts w:ascii="Times New Roman" w:hAnsi="Times New Roman" w:cs="Times New Roman"/>
                <w:i/>
                <w:sz w:val="24"/>
                <w:lang w:val="fr-FR"/>
              </w:rPr>
            </w:pPr>
            <w:r w:rsidRPr="00C35EA7">
              <w:rPr>
                <w:rFonts w:ascii="Times New Roman" w:hAnsi="Times New Roman" w:cs="Times New Roman"/>
                <w:i/>
                <w:sz w:val="24"/>
                <w:lang w:val="fr-FR"/>
              </w:rPr>
              <w:t>standing figure</w:t>
            </w:r>
          </w:p>
        </w:tc>
      </w:tr>
      <w:tr w:rsidR="00431C14" w14:paraId="6A171718" w14:textId="77777777" w:rsidTr="00C35EA7">
        <w:trPr>
          <w:jc w:val="center"/>
        </w:trPr>
        <w:tc>
          <w:tcPr>
            <w:tcW w:w="1143" w:type="dxa"/>
            <w:vAlign w:val="bottom"/>
          </w:tcPr>
          <w:p w14:paraId="5D6243FE" w14:textId="77777777" w:rsidR="00431C14" w:rsidRPr="00C35EA7" w:rsidRDefault="00431C14">
            <w:pPr>
              <w:rPr>
                <w:color w:val="000000"/>
              </w:rPr>
            </w:pPr>
            <w:r w:rsidRPr="00C35EA7">
              <w:rPr>
                <w:color w:val="000000"/>
              </w:rPr>
              <w:t>c2_3</w:t>
            </w:r>
          </w:p>
        </w:tc>
        <w:tc>
          <w:tcPr>
            <w:tcW w:w="2496" w:type="dxa"/>
          </w:tcPr>
          <w:p w14:paraId="1DD75CFD" w14:textId="77777777" w:rsidR="00431C14" w:rsidRPr="00C35EA7" w:rsidRDefault="00431C14" w:rsidP="00431C14">
            <w:pPr>
              <w:pStyle w:val="HTMLPreformatted"/>
              <w:rPr>
                <w:rFonts w:ascii="Times New Roman" w:hAnsi="Times New Roman" w:cs="Times New Roman"/>
                <w:i/>
                <w:sz w:val="24"/>
                <w:lang w:val="fr-FR"/>
              </w:rPr>
            </w:pPr>
            <w:r w:rsidRPr="00C35EA7">
              <w:rPr>
                <w:rFonts w:ascii="Times New Roman" w:hAnsi="Times New Roman" w:cs="Times New Roman"/>
                <w:i/>
                <w:sz w:val="24"/>
                <w:lang w:val="fr-FR"/>
              </w:rPr>
              <w:t>large two-headed bust</w:t>
            </w:r>
          </w:p>
        </w:tc>
      </w:tr>
      <w:tr w:rsidR="00431C14" w14:paraId="241C17A4" w14:textId="77777777" w:rsidTr="00C35EA7">
        <w:trPr>
          <w:jc w:val="center"/>
        </w:trPr>
        <w:tc>
          <w:tcPr>
            <w:tcW w:w="1143" w:type="dxa"/>
            <w:vAlign w:val="bottom"/>
          </w:tcPr>
          <w:p w14:paraId="12DDF4F9" w14:textId="77777777" w:rsidR="00431C14" w:rsidRPr="00C35EA7" w:rsidRDefault="00431C14">
            <w:pPr>
              <w:rPr>
                <w:color w:val="000000"/>
              </w:rPr>
            </w:pPr>
            <w:r w:rsidRPr="00C35EA7">
              <w:rPr>
                <w:color w:val="000000"/>
              </w:rPr>
              <w:t>c2_4</w:t>
            </w:r>
          </w:p>
        </w:tc>
        <w:tc>
          <w:tcPr>
            <w:tcW w:w="2496" w:type="dxa"/>
          </w:tcPr>
          <w:p w14:paraId="680BB498" w14:textId="77777777" w:rsidR="00431C14" w:rsidRPr="00C35EA7" w:rsidRDefault="00431C14" w:rsidP="00431C14">
            <w:pPr>
              <w:pStyle w:val="HTMLPreformatted"/>
              <w:rPr>
                <w:rFonts w:ascii="Times New Roman" w:hAnsi="Times New Roman" w:cs="Times New Roman"/>
                <w:i/>
                <w:sz w:val="24"/>
                <w:lang w:val="fr-FR"/>
              </w:rPr>
            </w:pPr>
            <w:r w:rsidRPr="00C35EA7">
              <w:rPr>
                <w:rFonts w:ascii="Times New Roman" w:hAnsi="Times New Roman" w:cs="Times New Roman"/>
                <w:i/>
                <w:sz w:val="24"/>
                <w:lang w:val="fr-FR"/>
              </w:rPr>
              <w:t>large two-headed bust</w:t>
            </w:r>
          </w:p>
        </w:tc>
      </w:tr>
      <w:tr w:rsidR="00431C14" w14:paraId="7FF7BF2D" w14:textId="77777777" w:rsidTr="00C35EA7">
        <w:trPr>
          <w:jc w:val="center"/>
        </w:trPr>
        <w:tc>
          <w:tcPr>
            <w:tcW w:w="1143" w:type="dxa"/>
            <w:vAlign w:val="bottom"/>
          </w:tcPr>
          <w:p w14:paraId="64C3C20C" w14:textId="77777777" w:rsidR="00431C14" w:rsidRPr="00C35EA7" w:rsidRDefault="00431C14">
            <w:pPr>
              <w:rPr>
                <w:color w:val="000000"/>
              </w:rPr>
            </w:pPr>
            <w:r w:rsidRPr="00C35EA7">
              <w:rPr>
                <w:color w:val="000000"/>
              </w:rPr>
              <w:t>c2_5</w:t>
            </w:r>
          </w:p>
        </w:tc>
        <w:tc>
          <w:tcPr>
            <w:tcW w:w="2496" w:type="dxa"/>
          </w:tcPr>
          <w:p w14:paraId="44F82D89" w14:textId="77777777" w:rsidR="00431C14" w:rsidRPr="00C35EA7" w:rsidRDefault="00431C14" w:rsidP="00431C14">
            <w:pPr>
              <w:pStyle w:val="HTMLPreformatted"/>
              <w:rPr>
                <w:rFonts w:ascii="Times New Roman" w:hAnsi="Times New Roman" w:cs="Times New Roman"/>
                <w:i/>
                <w:sz w:val="24"/>
                <w:lang w:val="fr-FR"/>
              </w:rPr>
            </w:pPr>
            <w:r w:rsidRPr="00C35EA7">
              <w:rPr>
                <w:rFonts w:ascii="Times New Roman" w:hAnsi="Times New Roman" w:cs="Times New Roman"/>
                <w:i/>
                <w:sz w:val="24"/>
                <w:lang w:val="fr-FR"/>
              </w:rPr>
              <w:t>small two-headed bust</w:t>
            </w:r>
          </w:p>
        </w:tc>
      </w:tr>
    </w:tbl>
    <w:p w14:paraId="5E6E1C74" w14:textId="77777777" w:rsidR="00431C14" w:rsidRDefault="00431C14" w:rsidP="00431C14">
      <w:pPr>
        <w:pStyle w:val="HTMLPreformatted"/>
        <w:rPr>
          <w:rFonts w:ascii="Times New Roman" w:hAnsi="Times New Roman" w:cs="Times New Roman"/>
          <w:sz w:val="24"/>
          <w:lang w:val="fr-FR"/>
        </w:rPr>
      </w:pPr>
      <w:r>
        <w:rPr>
          <w:rFonts w:ascii="Times New Roman" w:hAnsi="Times New Roman" w:cs="Times New Roman"/>
          <w:sz w:val="24"/>
          <w:lang w:val="fr-FR"/>
        </w:rPr>
        <w:t>(BIB 2615)</w:t>
      </w:r>
    </w:p>
    <w:p w14:paraId="414678C4" w14:textId="77777777" w:rsidR="00431C14" w:rsidRDefault="00431C14" w:rsidP="008F46B9">
      <w:pPr>
        <w:pStyle w:val="HTMLPreformatted"/>
        <w:rPr>
          <w:rFonts w:ascii="Times New Roman" w:hAnsi="Times New Roman" w:cs="Times New Roman"/>
          <w:sz w:val="24"/>
          <w:lang w:val="fr-FR"/>
        </w:rPr>
      </w:pPr>
    </w:p>
    <w:p w14:paraId="4793BCE3" w14:textId="6ED8A603" w:rsidR="00431C14" w:rsidRDefault="00055528" w:rsidP="00431C14">
      <w:pPr>
        <w:pStyle w:val="Heading2"/>
      </w:pPr>
      <w:bookmarkStart w:id="346" w:name="Sit_Ain_Ghazal_s"/>
      <w:r>
        <w:t>s</w:t>
      </w:r>
      <w:r w:rsidR="00431C14">
        <w:t>tatuaire</w:t>
      </w:r>
    </w:p>
    <w:bookmarkEnd w:id="346"/>
    <w:p w14:paraId="09C22776" w14:textId="77777777" w:rsidR="00431C14" w:rsidRDefault="00431C14" w:rsidP="00431C14">
      <w:pPr>
        <w:rPr>
          <w:lang w:val="fr-FR"/>
        </w:rPr>
      </w:pPr>
    </w:p>
    <w:p w14:paraId="787088EB" w14:textId="77777777" w:rsidR="001073C1" w:rsidRDefault="007C07F4" w:rsidP="007C07F4">
      <w:pPr>
        <w:pStyle w:val="Heading3"/>
        <w:spacing w:line="240" w:lineRule="auto"/>
      </w:pPr>
      <w:bookmarkStart w:id="347" w:name="Sit_Ain_Ghazal_stat"/>
      <w:r>
        <w:t>s</w:t>
      </w:r>
      <w:r w:rsidR="001073C1">
        <w:t>tatues</w:t>
      </w:r>
    </w:p>
    <w:bookmarkEnd w:id="347"/>
    <w:p w14:paraId="1041A246" w14:textId="77777777" w:rsidR="007C07F4" w:rsidRPr="007C07F4" w:rsidRDefault="007C07F4" w:rsidP="007C07F4">
      <w:pPr>
        <w:rPr>
          <w:sz w:val="20"/>
          <w:lang w:val="fr-FR" w:eastAsia="fr-FR"/>
        </w:rPr>
      </w:pPr>
      <w:r w:rsidRPr="007C07F4">
        <w:rPr>
          <w:sz w:val="20"/>
          <w:lang w:val="fr-FR" w:eastAsia="fr-FR"/>
        </w:rPr>
        <w:t>statues et bustes</w:t>
      </w:r>
    </w:p>
    <w:p w14:paraId="40FB177E" w14:textId="77777777" w:rsidR="007C07F4" w:rsidRPr="007C07F4" w:rsidRDefault="007C07F4" w:rsidP="007C07F4">
      <w:pPr>
        <w:rPr>
          <w:lang w:val="fr-FR" w:eastAsia="fr-FR"/>
        </w:rPr>
      </w:pPr>
    </w:p>
    <w:p w14:paraId="7BC12239" w14:textId="54B4278C" w:rsidR="007E28F3" w:rsidRDefault="00000000" w:rsidP="007C07F4">
      <w:pPr>
        <w:pStyle w:val="HTMLPreformatted"/>
        <w:jc w:val="both"/>
        <w:rPr>
          <w:rFonts w:ascii="Times New Roman" w:hAnsi="Times New Roman" w:cs="Times New Roman"/>
          <w:sz w:val="24"/>
          <w:lang w:val="fr-FR"/>
        </w:rPr>
      </w:pPr>
      <w:hyperlink r:id="rId663" w:anchor="Cul_Art_TAC_T_a_statuettes" w:history="1">
        <w:r w:rsidR="007E28F3" w:rsidRPr="00942480">
          <w:rPr>
            <w:rStyle w:val="Hyperlink"/>
            <w:rFonts w:ascii="Times New Roman" w:hAnsi="Times New Roman" w:cs="Times New Roman"/>
            <w:sz w:val="24"/>
            <w:lang w:val="fr-FR"/>
          </w:rPr>
          <w:t>Statuettes</w:t>
        </w:r>
      </w:hyperlink>
      <w:r w:rsidR="007E28F3" w:rsidRPr="007E28F3">
        <w:rPr>
          <w:rFonts w:ascii="Times New Roman" w:hAnsi="Times New Roman" w:cs="Times New Roman"/>
          <w:sz w:val="24"/>
          <w:lang w:val="fr-FR"/>
        </w:rPr>
        <w:t xml:space="preserve"> humaines datées de 7980-7538 BC (BIB 2600)</w:t>
      </w:r>
      <w:r w:rsidR="007E28F3">
        <w:rPr>
          <w:rFonts w:ascii="Times New Roman" w:hAnsi="Times New Roman" w:cs="Times New Roman"/>
          <w:sz w:val="24"/>
          <w:lang w:val="fr-FR"/>
        </w:rPr>
        <w:t xml:space="preserve">. </w:t>
      </w:r>
      <w:r w:rsidR="00F003CB">
        <w:rPr>
          <w:rFonts w:ascii="Times New Roman" w:hAnsi="Times New Roman" w:cs="Times New Roman"/>
          <w:sz w:val="24"/>
          <w:lang w:val="fr-FR"/>
        </w:rPr>
        <w:t>Les statues mesures entre 80-100 cm (BIB 2627)</w:t>
      </w:r>
      <w:r w:rsidR="00D13212">
        <w:rPr>
          <w:rFonts w:ascii="Times New Roman" w:hAnsi="Times New Roman" w:cs="Times New Roman"/>
          <w:sz w:val="24"/>
          <w:lang w:val="fr-FR"/>
        </w:rPr>
        <w:t xml:space="preserve"> polychrome (BIB 2733)</w:t>
      </w:r>
    </w:p>
    <w:p w14:paraId="3B4AE2A9" w14:textId="77777777" w:rsidR="00F003CB" w:rsidRDefault="00F003CB" w:rsidP="007C07F4">
      <w:pPr>
        <w:pStyle w:val="HTMLPreformatted"/>
        <w:jc w:val="both"/>
        <w:rPr>
          <w:rFonts w:ascii="Times New Roman" w:hAnsi="Times New Roman" w:cs="Times New Roman"/>
          <w:sz w:val="24"/>
          <w:lang w:val="fr-FR"/>
        </w:rPr>
      </w:pPr>
    </w:p>
    <w:p w14:paraId="42E65445" w14:textId="77777777" w:rsidR="00F003CB" w:rsidRDefault="00F003CB" w:rsidP="007E28F3">
      <w:pPr>
        <w:pStyle w:val="HTMLPreformatted"/>
        <w:jc w:val="both"/>
        <w:rPr>
          <w:rFonts w:ascii="Times New Roman" w:hAnsi="Times New Roman" w:cs="Times New Roman"/>
          <w:sz w:val="24"/>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43"/>
        <w:gridCol w:w="2496"/>
        <w:gridCol w:w="896"/>
      </w:tblGrid>
      <w:tr w:rsidR="00F003CB" w14:paraId="0BCFFCE4" w14:textId="77777777" w:rsidTr="00C35EA7">
        <w:trPr>
          <w:jc w:val="center"/>
        </w:trPr>
        <w:tc>
          <w:tcPr>
            <w:tcW w:w="1143" w:type="dxa"/>
          </w:tcPr>
          <w:p w14:paraId="193BC3F8" w14:textId="77777777" w:rsidR="00F003CB" w:rsidRPr="00C35EA7" w:rsidRDefault="00F003CB" w:rsidP="00F003CB">
            <w:pPr>
              <w:pStyle w:val="HTMLPreformatted"/>
              <w:rPr>
                <w:rFonts w:ascii="Times New Roman" w:hAnsi="Times New Roman" w:cs="Times New Roman"/>
                <w:sz w:val="24"/>
                <w:lang w:val="fr-FR"/>
              </w:rPr>
            </w:pPr>
            <w:r w:rsidRPr="00C35EA7">
              <w:rPr>
                <w:rFonts w:ascii="Times New Roman" w:hAnsi="Times New Roman" w:cs="Times New Roman"/>
                <w:sz w:val="24"/>
                <w:lang w:val="fr-FR"/>
              </w:rPr>
              <w:t>num TH</w:t>
            </w:r>
          </w:p>
        </w:tc>
        <w:tc>
          <w:tcPr>
            <w:tcW w:w="2496" w:type="dxa"/>
          </w:tcPr>
          <w:p w14:paraId="24D9BFF6" w14:textId="77777777" w:rsidR="00F003CB" w:rsidRPr="00C35EA7" w:rsidRDefault="00F003CB" w:rsidP="00F003CB">
            <w:pPr>
              <w:pStyle w:val="HTMLPreformatted"/>
              <w:rPr>
                <w:rFonts w:ascii="Times New Roman" w:hAnsi="Times New Roman" w:cs="Times New Roman"/>
                <w:sz w:val="24"/>
                <w:lang w:val="fr-FR"/>
              </w:rPr>
            </w:pPr>
            <w:r w:rsidRPr="00C35EA7">
              <w:rPr>
                <w:rFonts w:ascii="Times New Roman" w:hAnsi="Times New Roman" w:cs="Times New Roman"/>
                <w:i/>
                <w:sz w:val="24"/>
                <w:lang w:val="fr-FR"/>
              </w:rPr>
              <w:t>description BIB 2615</w:t>
            </w:r>
          </w:p>
        </w:tc>
        <w:tc>
          <w:tcPr>
            <w:tcW w:w="896" w:type="dxa"/>
          </w:tcPr>
          <w:p w14:paraId="50A6030D" w14:textId="77777777" w:rsidR="00F003CB" w:rsidRPr="00C35EA7" w:rsidRDefault="00F003CB" w:rsidP="00C35EA7">
            <w:pPr>
              <w:pStyle w:val="HTMLPreformatted"/>
              <w:jc w:val="center"/>
              <w:rPr>
                <w:rFonts w:ascii="Times New Roman" w:hAnsi="Times New Roman" w:cs="Times New Roman"/>
                <w:sz w:val="24"/>
                <w:lang w:val="fr-FR"/>
              </w:rPr>
            </w:pPr>
            <w:r w:rsidRPr="00C35EA7">
              <w:rPr>
                <w:rFonts w:ascii="Times New Roman" w:hAnsi="Times New Roman" w:cs="Times New Roman"/>
                <w:sz w:val="24"/>
                <w:lang w:val="fr-FR"/>
              </w:rPr>
              <w:t>cache</w:t>
            </w:r>
          </w:p>
        </w:tc>
      </w:tr>
      <w:tr w:rsidR="00F003CB" w14:paraId="63F861FB" w14:textId="77777777" w:rsidTr="00C35EA7">
        <w:trPr>
          <w:jc w:val="center"/>
        </w:trPr>
        <w:tc>
          <w:tcPr>
            <w:tcW w:w="1143" w:type="dxa"/>
            <w:vAlign w:val="bottom"/>
          </w:tcPr>
          <w:p w14:paraId="45257146" w14:textId="3C68C1CB" w:rsidR="00F003CB" w:rsidRPr="00C35EA7" w:rsidRDefault="00000000" w:rsidP="00F003CB">
            <w:pPr>
              <w:rPr>
                <w:color w:val="000000"/>
              </w:rPr>
            </w:pPr>
            <w:hyperlink r:id="rId664" w:anchor="Sit_Ain_Ghazal_s_c1_4" w:history="1">
              <w:r w:rsidR="00F003CB">
                <w:rPr>
                  <w:rStyle w:val="Hyperlink"/>
                </w:rPr>
                <w:t>stat_3</w:t>
              </w:r>
            </w:hyperlink>
          </w:p>
        </w:tc>
        <w:tc>
          <w:tcPr>
            <w:tcW w:w="2496" w:type="dxa"/>
          </w:tcPr>
          <w:p w14:paraId="487757FB" w14:textId="77777777" w:rsidR="00F003CB" w:rsidRPr="00C35EA7" w:rsidRDefault="00F003CB" w:rsidP="00F003CB">
            <w:pPr>
              <w:pStyle w:val="HTMLPreformatted"/>
              <w:rPr>
                <w:rFonts w:ascii="Times New Roman" w:hAnsi="Times New Roman" w:cs="Times New Roman"/>
                <w:i/>
                <w:sz w:val="24"/>
                <w:lang w:val="fr-FR"/>
              </w:rPr>
            </w:pPr>
            <w:r w:rsidRPr="00C35EA7">
              <w:rPr>
                <w:rFonts w:ascii="Times New Roman" w:hAnsi="Times New Roman" w:cs="Times New Roman"/>
                <w:i/>
                <w:sz w:val="24"/>
                <w:lang w:val="fr-FR"/>
              </w:rPr>
              <w:t>standing figure</w:t>
            </w:r>
          </w:p>
        </w:tc>
        <w:tc>
          <w:tcPr>
            <w:tcW w:w="896" w:type="dxa"/>
          </w:tcPr>
          <w:p w14:paraId="257711F3" w14:textId="77777777" w:rsidR="00F003CB" w:rsidRPr="00C35EA7" w:rsidRDefault="00F003CB" w:rsidP="00C35EA7">
            <w:pPr>
              <w:pStyle w:val="HTMLPreformatted"/>
              <w:jc w:val="center"/>
              <w:rPr>
                <w:rFonts w:ascii="Times New Roman" w:hAnsi="Times New Roman" w:cs="Times New Roman"/>
                <w:sz w:val="24"/>
                <w:lang w:val="fr-FR"/>
              </w:rPr>
            </w:pPr>
            <w:r w:rsidRPr="00C35EA7">
              <w:rPr>
                <w:rFonts w:ascii="Times New Roman" w:hAnsi="Times New Roman" w:cs="Times New Roman"/>
                <w:sz w:val="24"/>
                <w:lang w:val="fr-FR"/>
              </w:rPr>
              <w:t>1</w:t>
            </w:r>
          </w:p>
        </w:tc>
      </w:tr>
      <w:tr w:rsidR="00F003CB" w14:paraId="7B81C9A6" w14:textId="77777777" w:rsidTr="00C35EA7">
        <w:trPr>
          <w:jc w:val="center"/>
        </w:trPr>
        <w:tc>
          <w:tcPr>
            <w:tcW w:w="1143" w:type="dxa"/>
            <w:vAlign w:val="bottom"/>
          </w:tcPr>
          <w:p w14:paraId="4AD3B7B2" w14:textId="599C3DD4" w:rsidR="00F003CB" w:rsidRPr="00C35EA7" w:rsidRDefault="00000000" w:rsidP="00F003CB">
            <w:pPr>
              <w:rPr>
                <w:color w:val="000000"/>
              </w:rPr>
            </w:pPr>
            <w:hyperlink r:id="rId665" w:anchor="Sit_Ain_Ghazal_s_c1_5" w:history="1">
              <w:r w:rsidR="00F003CB">
                <w:rPr>
                  <w:rStyle w:val="Hyperlink"/>
                </w:rPr>
                <w:t>stat_4</w:t>
              </w:r>
            </w:hyperlink>
          </w:p>
        </w:tc>
        <w:tc>
          <w:tcPr>
            <w:tcW w:w="2496" w:type="dxa"/>
          </w:tcPr>
          <w:p w14:paraId="373AF584" w14:textId="77777777" w:rsidR="00F003CB" w:rsidRPr="00C35EA7" w:rsidRDefault="00F003CB" w:rsidP="00F003CB">
            <w:pPr>
              <w:pStyle w:val="HTMLPreformatted"/>
              <w:rPr>
                <w:rFonts w:ascii="Times New Roman" w:hAnsi="Times New Roman" w:cs="Times New Roman"/>
                <w:i/>
                <w:sz w:val="24"/>
                <w:lang w:val="fr-FR"/>
              </w:rPr>
            </w:pPr>
            <w:r w:rsidRPr="00C35EA7">
              <w:rPr>
                <w:rFonts w:ascii="Times New Roman" w:hAnsi="Times New Roman" w:cs="Times New Roman"/>
                <w:i/>
                <w:sz w:val="24"/>
                <w:lang w:val="fr-FR"/>
              </w:rPr>
              <w:t>standing figure</w:t>
            </w:r>
          </w:p>
        </w:tc>
        <w:tc>
          <w:tcPr>
            <w:tcW w:w="896" w:type="dxa"/>
          </w:tcPr>
          <w:p w14:paraId="6BE9983A" w14:textId="77777777" w:rsidR="00F003CB" w:rsidRPr="00C35EA7" w:rsidRDefault="00F003CB" w:rsidP="00C35EA7">
            <w:pPr>
              <w:pStyle w:val="HTMLPreformatted"/>
              <w:jc w:val="center"/>
              <w:rPr>
                <w:rFonts w:ascii="Times New Roman" w:hAnsi="Times New Roman" w:cs="Times New Roman"/>
                <w:sz w:val="24"/>
                <w:lang w:val="fr-FR"/>
              </w:rPr>
            </w:pPr>
            <w:r w:rsidRPr="00C35EA7">
              <w:rPr>
                <w:rFonts w:ascii="Times New Roman" w:hAnsi="Times New Roman" w:cs="Times New Roman"/>
                <w:sz w:val="24"/>
                <w:lang w:val="fr-FR"/>
              </w:rPr>
              <w:t>1</w:t>
            </w:r>
          </w:p>
        </w:tc>
      </w:tr>
      <w:tr w:rsidR="00F003CB" w14:paraId="1A6E9F3A" w14:textId="77777777" w:rsidTr="00C35EA7">
        <w:trPr>
          <w:jc w:val="center"/>
        </w:trPr>
        <w:tc>
          <w:tcPr>
            <w:tcW w:w="1143" w:type="dxa"/>
            <w:vAlign w:val="bottom"/>
          </w:tcPr>
          <w:p w14:paraId="3D21EAC1" w14:textId="77777777" w:rsidR="00F003CB" w:rsidRPr="00C35EA7" w:rsidRDefault="00F003CB" w:rsidP="00F003CB">
            <w:pPr>
              <w:rPr>
                <w:color w:val="000000"/>
              </w:rPr>
            </w:pPr>
            <w:r w:rsidRPr="00C35EA7">
              <w:rPr>
                <w:color w:val="000000"/>
              </w:rPr>
              <w:t>stat_5</w:t>
            </w:r>
          </w:p>
        </w:tc>
        <w:tc>
          <w:tcPr>
            <w:tcW w:w="2496" w:type="dxa"/>
          </w:tcPr>
          <w:p w14:paraId="5937B4EB" w14:textId="77777777" w:rsidR="00F003CB" w:rsidRPr="00C35EA7" w:rsidRDefault="00F003CB" w:rsidP="00F003CB">
            <w:pPr>
              <w:pStyle w:val="HTMLPreformatted"/>
              <w:rPr>
                <w:rFonts w:ascii="Times New Roman" w:hAnsi="Times New Roman" w:cs="Times New Roman"/>
                <w:i/>
                <w:sz w:val="24"/>
                <w:lang w:val="fr-FR"/>
              </w:rPr>
            </w:pPr>
            <w:r w:rsidRPr="00C35EA7">
              <w:rPr>
                <w:rFonts w:ascii="Times New Roman" w:hAnsi="Times New Roman" w:cs="Times New Roman"/>
                <w:sz w:val="24"/>
                <w:lang w:val="fr-FR"/>
              </w:rPr>
              <w:t>petits buste humain</w:t>
            </w:r>
          </w:p>
        </w:tc>
        <w:tc>
          <w:tcPr>
            <w:tcW w:w="896" w:type="dxa"/>
          </w:tcPr>
          <w:p w14:paraId="49248E29" w14:textId="77777777" w:rsidR="00F003CB" w:rsidRPr="00C35EA7" w:rsidRDefault="00F003CB" w:rsidP="00C35EA7">
            <w:pPr>
              <w:pStyle w:val="HTMLPreformatted"/>
              <w:jc w:val="center"/>
              <w:rPr>
                <w:rFonts w:ascii="Times New Roman" w:hAnsi="Times New Roman" w:cs="Times New Roman"/>
                <w:sz w:val="24"/>
                <w:lang w:val="fr-FR"/>
              </w:rPr>
            </w:pPr>
            <w:r w:rsidRPr="00C35EA7">
              <w:rPr>
                <w:rFonts w:ascii="Times New Roman" w:hAnsi="Times New Roman" w:cs="Times New Roman"/>
                <w:sz w:val="24"/>
                <w:lang w:val="fr-FR"/>
              </w:rPr>
              <w:t>1</w:t>
            </w:r>
          </w:p>
        </w:tc>
      </w:tr>
      <w:tr w:rsidR="00F003CB" w14:paraId="67E927D7" w14:textId="77777777" w:rsidTr="00C35EA7">
        <w:trPr>
          <w:jc w:val="center"/>
        </w:trPr>
        <w:tc>
          <w:tcPr>
            <w:tcW w:w="1143" w:type="dxa"/>
            <w:vAlign w:val="bottom"/>
          </w:tcPr>
          <w:p w14:paraId="20DF2FDE" w14:textId="77777777" w:rsidR="00F003CB" w:rsidRPr="00C35EA7" w:rsidRDefault="00F003CB" w:rsidP="00F003CB">
            <w:pPr>
              <w:rPr>
                <w:color w:val="000000"/>
              </w:rPr>
            </w:pPr>
            <w:r w:rsidRPr="00C35EA7">
              <w:rPr>
                <w:color w:val="000000"/>
              </w:rPr>
              <w:t>c1_2</w:t>
            </w:r>
          </w:p>
        </w:tc>
        <w:tc>
          <w:tcPr>
            <w:tcW w:w="2496" w:type="dxa"/>
          </w:tcPr>
          <w:p w14:paraId="2D3C092D" w14:textId="77777777" w:rsidR="00F003CB" w:rsidRPr="00C35EA7" w:rsidRDefault="00F003CB" w:rsidP="00F003CB">
            <w:pPr>
              <w:pStyle w:val="HTMLPreformatted"/>
              <w:rPr>
                <w:rFonts w:ascii="Times New Roman" w:hAnsi="Times New Roman" w:cs="Times New Roman"/>
                <w:i/>
                <w:sz w:val="24"/>
                <w:lang w:val="fr-FR"/>
              </w:rPr>
            </w:pPr>
            <w:r w:rsidRPr="00C35EA7">
              <w:rPr>
                <w:rFonts w:ascii="Times New Roman" w:hAnsi="Times New Roman" w:cs="Times New Roman"/>
                <w:sz w:val="24"/>
                <w:lang w:val="fr-FR"/>
              </w:rPr>
              <w:t>petits buste humain</w:t>
            </w:r>
          </w:p>
        </w:tc>
        <w:tc>
          <w:tcPr>
            <w:tcW w:w="896" w:type="dxa"/>
          </w:tcPr>
          <w:p w14:paraId="7338DFA8" w14:textId="77777777" w:rsidR="00F003CB" w:rsidRPr="00C35EA7" w:rsidRDefault="00F003CB" w:rsidP="00C35EA7">
            <w:pPr>
              <w:pStyle w:val="HTMLPreformatted"/>
              <w:jc w:val="center"/>
              <w:rPr>
                <w:rFonts w:ascii="Times New Roman" w:hAnsi="Times New Roman" w:cs="Times New Roman"/>
                <w:sz w:val="24"/>
                <w:lang w:val="fr-FR"/>
              </w:rPr>
            </w:pPr>
            <w:r w:rsidRPr="00C35EA7">
              <w:rPr>
                <w:rFonts w:ascii="Times New Roman" w:hAnsi="Times New Roman" w:cs="Times New Roman"/>
                <w:sz w:val="24"/>
                <w:lang w:val="fr-FR"/>
              </w:rPr>
              <w:t>1</w:t>
            </w:r>
          </w:p>
        </w:tc>
      </w:tr>
      <w:tr w:rsidR="00F003CB" w14:paraId="2A90AA60" w14:textId="77777777" w:rsidTr="00C35EA7">
        <w:trPr>
          <w:jc w:val="center"/>
        </w:trPr>
        <w:tc>
          <w:tcPr>
            <w:tcW w:w="1143" w:type="dxa"/>
            <w:vAlign w:val="bottom"/>
          </w:tcPr>
          <w:p w14:paraId="76AA4E06" w14:textId="77777777" w:rsidR="00F003CB" w:rsidRPr="00C35EA7" w:rsidRDefault="00F003CB" w:rsidP="00F003CB">
            <w:pPr>
              <w:rPr>
                <w:color w:val="000000"/>
              </w:rPr>
            </w:pPr>
            <w:r w:rsidRPr="00C35EA7">
              <w:rPr>
                <w:color w:val="000000"/>
              </w:rPr>
              <w:t>c1_3</w:t>
            </w:r>
          </w:p>
        </w:tc>
        <w:tc>
          <w:tcPr>
            <w:tcW w:w="2496" w:type="dxa"/>
          </w:tcPr>
          <w:p w14:paraId="7E804419" w14:textId="77777777" w:rsidR="00F003CB" w:rsidRPr="00C35EA7" w:rsidRDefault="00F003CB" w:rsidP="00F003CB">
            <w:pPr>
              <w:pStyle w:val="HTMLPreformatted"/>
              <w:rPr>
                <w:rFonts w:ascii="Times New Roman" w:hAnsi="Times New Roman" w:cs="Times New Roman"/>
                <w:i/>
                <w:sz w:val="24"/>
                <w:lang w:val="fr-FR"/>
              </w:rPr>
            </w:pPr>
            <w:r w:rsidRPr="00C35EA7">
              <w:rPr>
                <w:rFonts w:ascii="Times New Roman" w:hAnsi="Times New Roman" w:cs="Times New Roman"/>
                <w:sz w:val="24"/>
                <w:lang w:val="fr-FR"/>
              </w:rPr>
              <w:t>petits buste humain</w:t>
            </w:r>
          </w:p>
        </w:tc>
        <w:tc>
          <w:tcPr>
            <w:tcW w:w="896" w:type="dxa"/>
          </w:tcPr>
          <w:p w14:paraId="19C1601B" w14:textId="77777777" w:rsidR="00F003CB" w:rsidRPr="00C35EA7" w:rsidRDefault="00F003CB" w:rsidP="00C35EA7">
            <w:pPr>
              <w:pStyle w:val="HTMLPreformatted"/>
              <w:jc w:val="center"/>
              <w:rPr>
                <w:rFonts w:ascii="Times New Roman" w:hAnsi="Times New Roman" w:cs="Times New Roman"/>
                <w:sz w:val="24"/>
                <w:lang w:val="fr-FR"/>
              </w:rPr>
            </w:pPr>
            <w:r w:rsidRPr="00C35EA7">
              <w:rPr>
                <w:rFonts w:ascii="Times New Roman" w:hAnsi="Times New Roman" w:cs="Times New Roman"/>
                <w:sz w:val="24"/>
                <w:lang w:val="fr-FR"/>
              </w:rPr>
              <w:t>1</w:t>
            </w:r>
          </w:p>
        </w:tc>
      </w:tr>
      <w:tr w:rsidR="00F003CB" w14:paraId="4B193AE8" w14:textId="77777777" w:rsidTr="00C35EA7">
        <w:trPr>
          <w:jc w:val="center"/>
        </w:trPr>
        <w:tc>
          <w:tcPr>
            <w:tcW w:w="1143" w:type="dxa"/>
            <w:vAlign w:val="bottom"/>
          </w:tcPr>
          <w:p w14:paraId="0AE4F20E" w14:textId="1450ADFC" w:rsidR="00F003CB" w:rsidRPr="00C35EA7" w:rsidRDefault="00000000" w:rsidP="00F003CB">
            <w:pPr>
              <w:rPr>
                <w:color w:val="000000"/>
              </w:rPr>
            </w:pPr>
            <w:hyperlink r:id="rId666" w:anchor="Sit_Ain_Ghazal_s_c2_1" w:history="1">
              <w:r w:rsidR="00F003CB">
                <w:rPr>
                  <w:rStyle w:val="Hyperlink"/>
                </w:rPr>
                <w:t>stat_1</w:t>
              </w:r>
            </w:hyperlink>
          </w:p>
        </w:tc>
        <w:tc>
          <w:tcPr>
            <w:tcW w:w="2496" w:type="dxa"/>
          </w:tcPr>
          <w:p w14:paraId="0C26BA03" w14:textId="77777777" w:rsidR="00F003CB" w:rsidRPr="00C35EA7" w:rsidRDefault="00F003CB" w:rsidP="00F003CB">
            <w:pPr>
              <w:pStyle w:val="HTMLPreformatted"/>
              <w:rPr>
                <w:rFonts w:ascii="Times New Roman" w:hAnsi="Times New Roman" w:cs="Times New Roman"/>
                <w:i/>
                <w:sz w:val="24"/>
                <w:lang w:val="fr-FR"/>
              </w:rPr>
            </w:pPr>
            <w:r w:rsidRPr="00C35EA7">
              <w:rPr>
                <w:rFonts w:ascii="Times New Roman" w:hAnsi="Times New Roman" w:cs="Times New Roman"/>
                <w:i/>
                <w:sz w:val="24"/>
                <w:lang w:val="fr-FR"/>
              </w:rPr>
              <w:t>standing figure</w:t>
            </w:r>
          </w:p>
        </w:tc>
        <w:tc>
          <w:tcPr>
            <w:tcW w:w="896" w:type="dxa"/>
          </w:tcPr>
          <w:p w14:paraId="44BABE09" w14:textId="77777777" w:rsidR="00F003CB" w:rsidRPr="00C35EA7" w:rsidRDefault="00F003CB" w:rsidP="00C35EA7">
            <w:pPr>
              <w:pStyle w:val="HTMLPreformatted"/>
              <w:jc w:val="center"/>
              <w:rPr>
                <w:rFonts w:ascii="Times New Roman" w:hAnsi="Times New Roman" w:cs="Times New Roman"/>
                <w:sz w:val="24"/>
                <w:lang w:val="fr-FR"/>
              </w:rPr>
            </w:pPr>
            <w:r w:rsidRPr="00C35EA7">
              <w:rPr>
                <w:rFonts w:ascii="Times New Roman" w:hAnsi="Times New Roman" w:cs="Times New Roman"/>
                <w:sz w:val="24"/>
                <w:lang w:val="fr-FR"/>
              </w:rPr>
              <w:t>2</w:t>
            </w:r>
          </w:p>
        </w:tc>
      </w:tr>
      <w:tr w:rsidR="00F003CB" w14:paraId="067A636B" w14:textId="77777777" w:rsidTr="00C35EA7">
        <w:trPr>
          <w:jc w:val="center"/>
        </w:trPr>
        <w:tc>
          <w:tcPr>
            <w:tcW w:w="1143" w:type="dxa"/>
            <w:vAlign w:val="bottom"/>
          </w:tcPr>
          <w:p w14:paraId="21F5B5BE" w14:textId="7ACEF500" w:rsidR="00F003CB" w:rsidRPr="00C35EA7" w:rsidRDefault="00000000" w:rsidP="00F003CB">
            <w:pPr>
              <w:rPr>
                <w:color w:val="000000"/>
              </w:rPr>
            </w:pPr>
            <w:hyperlink r:id="rId667" w:anchor="Sit_Ain_Ghazal_s_c2_2" w:history="1">
              <w:r w:rsidR="00F003CB">
                <w:rPr>
                  <w:rStyle w:val="Hyperlink"/>
                </w:rPr>
                <w:t>stat_2</w:t>
              </w:r>
            </w:hyperlink>
          </w:p>
        </w:tc>
        <w:tc>
          <w:tcPr>
            <w:tcW w:w="2496" w:type="dxa"/>
          </w:tcPr>
          <w:p w14:paraId="6A49FD3B" w14:textId="77777777" w:rsidR="00F003CB" w:rsidRPr="00C35EA7" w:rsidRDefault="00F003CB" w:rsidP="00F003CB">
            <w:pPr>
              <w:pStyle w:val="HTMLPreformatted"/>
              <w:rPr>
                <w:rFonts w:ascii="Times New Roman" w:hAnsi="Times New Roman" w:cs="Times New Roman"/>
                <w:i/>
                <w:sz w:val="24"/>
                <w:lang w:val="fr-FR"/>
              </w:rPr>
            </w:pPr>
            <w:r w:rsidRPr="00C35EA7">
              <w:rPr>
                <w:rFonts w:ascii="Times New Roman" w:hAnsi="Times New Roman" w:cs="Times New Roman"/>
                <w:i/>
                <w:sz w:val="24"/>
                <w:lang w:val="fr-FR"/>
              </w:rPr>
              <w:t>standing figure</w:t>
            </w:r>
          </w:p>
        </w:tc>
        <w:tc>
          <w:tcPr>
            <w:tcW w:w="896" w:type="dxa"/>
          </w:tcPr>
          <w:p w14:paraId="3384BE04" w14:textId="77777777" w:rsidR="00F003CB" w:rsidRPr="00C35EA7" w:rsidRDefault="00F003CB" w:rsidP="00C35EA7">
            <w:pPr>
              <w:pStyle w:val="HTMLPreformatted"/>
              <w:jc w:val="center"/>
              <w:rPr>
                <w:rFonts w:ascii="Times New Roman" w:hAnsi="Times New Roman" w:cs="Times New Roman"/>
                <w:sz w:val="24"/>
                <w:lang w:val="fr-FR"/>
              </w:rPr>
            </w:pPr>
            <w:r w:rsidRPr="00C35EA7">
              <w:rPr>
                <w:rFonts w:ascii="Times New Roman" w:hAnsi="Times New Roman" w:cs="Times New Roman"/>
                <w:sz w:val="24"/>
                <w:lang w:val="fr-FR"/>
              </w:rPr>
              <w:t>2</w:t>
            </w:r>
          </w:p>
        </w:tc>
      </w:tr>
      <w:tr w:rsidR="00F003CB" w14:paraId="7888DA2E" w14:textId="77777777" w:rsidTr="00C35EA7">
        <w:trPr>
          <w:jc w:val="center"/>
        </w:trPr>
        <w:tc>
          <w:tcPr>
            <w:tcW w:w="1143" w:type="dxa"/>
            <w:vAlign w:val="bottom"/>
          </w:tcPr>
          <w:p w14:paraId="2044A9AF" w14:textId="77777777" w:rsidR="00F003CB" w:rsidRPr="00C35EA7" w:rsidRDefault="00F003CB" w:rsidP="00F003CB">
            <w:pPr>
              <w:rPr>
                <w:color w:val="000000"/>
              </w:rPr>
            </w:pPr>
            <w:r w:rsidRPr="00C35EA7">
              <w:rPr>
                <w:color w:val="000000"/>
              </w:rPr>
              <w:t>c2_3</w:t>
            </w:r>
          </w:p>
        </w:tc>
        <w:tc>
          <w:tcPr>
            <w:tcW w:w="2496" w:type="dxa"/>
          </w:tcPr>
          <w:p w14:paraId="052E5FB1" w14:textId="77777777" w:rsidR="00F003CB" w:rsidRPr="00C35EA7" w:rsidRDefault="00F003CB" w:rsidP="00F003CB">
            <w:pPr>
              <w:pStyle w:val="HTMLPreformatted"/>
              <w:rPr>
                <w:rFonts w:ascii="Times New Roman" w:hAnsi="Times New Roman" w:cs="Times New Roman"/>
                <w:i/>
                <w:sz w:val="24"/>
                <w:lang w:val="fr-FR"/>
              </w:rPr>
            </w:pPr>
            <w:r w:rsidRPr="00C35EA7">
              <w:rPr>
                <w:rFonts w:ascii="Times New Roman" w:hAnsi="Times New Roman" w:cs="Times New Roman"/>
                <w:i/>
                <w:sz w:val="24"/>
                <w:lang w:val="fr-FR"/>
              </w:rPr>
              <w:t>large two-headed bust</w:t>
            </w:r>
          </w:p>
        </w:tc>
        <w:tc>
          <w:tcPr>
            <w:tcW w:w="896" w:type="dxa"/>
          </w:tcPr>
          <w:p w14:paraId="5F19B6DB" w14:textId="77777777" w:rsidR="00F003CB" w:rsidRPr="00C35EA7" w:rsidRDefault="00F003CB" w:rsidP="00C35EA7">
            <w:pPr>
              <w:pStyle w:val="HTMLPreformatted"/>
              <w:jc w:val="center"/>
              <w:rPr>
                <w:rFonts w:ascii="Times New Roman" w:hAnsi="Times New Roman" w:cs="Times New Roman"/>
                <w:sz w:val="24"/>
                <w:lang w:val="fr-FR"/>
              </w:rPr>
            </w:pPr>
            <w:r w:rsidRPr="00C35EA7">
              <w:rPr>
                <w:rFonts w:ascii="Times New Roman" w:hAnsi="Times New Roman" w:cs="Times New Roman"/>
                <w:sz w:val="24"/>
                <w:lang w:val="fr-FR"/>
              </w:rPr>
              <w:t>2</w:t>
            </w:r>
          </w:p>
        </w:tc>
      </w:tr>
      <w:tr w:rsidR="00F003CB" w14:paraId="2A120B69" w14:textId="77777777" w:rsidTr="00C35EA7">
        <w:trPr>
          <w:jc w:val="center"/>
        </w:trPr>
        <w:tc>
          <w:tcPr>
            <w:tcW w:w="1143" w:type="dxa"/>
            <w:vAlign w:val="bottom"/>
          </w:tcPr>
          <w:p w14:paraId="352702C2" w14:textId="77777777" w:rsidR="00F003CB" w:rsidRPr="00C35EA7" w:rsidRDefault="00F003CB" w:rsidP="00F003CB">
            <w:pPr>
              <w:rPr>
                <w:color w:val="000000"/>
              </w:rPr>
            </w:pPr>
            <w:r w:rsidRPr="00C35EA7">
              <w:rPr>
                <w:color w:val="000000"/>
              </w:rPr>
              <w:t>c2_4</w:t>
            </w:r>
          </w:p>
        </w:tc>
        <w:tc>
          <w:tcPr>
            <w:tcW w:w="2496" w:type="dxa"/>
          </w:tcPr>
          <w:p w14:paraId="34A1A39F" w14:textId="77777777" w:rsidR="00F003CB" w:rsidRPr="00C35EA7" w:rsidRDefault="00F003CB" w:rsidP="00F003CB">
            <w:pPr>
              <w:pStyle w:val="HTMLPreformatted"/>
              <w:rPr>
                <w:rFonts w:ascii="Times New Roman" w:hAnsi="Times New Roman" w:cs="Times New Roman"/>
                <w:i/>
                <w:sz w:val="24"/>
                <w:lang w:val="fr-FR"/>
              </w:rPr>
            </w:pPr>
            <w:r w:rsidRPr="00C35EA7">
              <w:rPr>
                <w:rFonts w:ascii="Times New Roman" w:hAnsi="Times New Roman" w:cs="Times New Roman"/>
                <w:i/>
                <w:sz w:val="24"/>
                <w:lang w:val="fr-FR"/>
              </w:rPr>
              <w:t>large two-headed bust</w:t>
            </w:r>
          </w:p>
        </w:tc>
        <w:tc>
          <w:tcPr>
            <w:tcW w:w="896" w:type="dxa"/>
          </w:tcPr>
          <w:p w14:paraId="380EC7C1" w14:textId="77777777" w:rsidR="00F003CB" w:rsidRPr="00C35EA7" w:rsidRDefault="00F003CB" w:rsidP="00C35EA7">
            <w:pPr>
              <w:pStyle w:val="HTMLPreformatted"/>
              <w:jc w:val="center"/>
              <w:rPr>
                <w:rFonts w:ascii="Times New Roman" w:hAnsi="Times New Roman" w:cs="Times New Roman"/>
                <w:sz w:val="24"/>
                <w:lang w:val="fr-FR"/>
              </w:rPr>
            </w:pPr>
            <w:r w:rsidRPr="00C35EA7">
              <w:rPr>
                <w:rFonts w:ascii="Times New Roman" w:hAnsi="Times New Roman" w:cs="Times New Roman"/>
                <w:sz w:val="24"/>
                <w:lang w:val="fr-FR"/>
              </w:rPr>
              <w:t>2</w:t>
            </w:r>
          </w:p>
        </w:tc>
      </w:tr>
      <w:tr w:rsidR="00F003CB" w14:paraId="4BE81098" w14:textId="77777777" w:rsidTr="00C35EA7">
        <w:trPr>
          <w:jc w:val="center"/>
        </w:trPr>
        <w:tc>
          <w:tcPr>
            <w:tcW w:w="1143" w:type="dxa"/>
            <w:vAlign w:val="bottom"/>
          </w:tcPr>
          <w:p w14:paraId="114C7BE3" w14:textId="77777777" w:rsidR="00F003CB" w:rsidRPr="00C35EA7" w:rsidRDefault="00F003CB" w:rsidP="00F003CB">
            <w:pPr>
              <w:rPr>
                <w:color w:val="000000"/>
              </w:rPr>
            </w:pPr>
            <w:r w:rsidRPr="00C35EA7">
              <w:rPr>
                <w:color w:val="000000"/>
              </w:rPr>
              <w:t>c2_5</w:t>
            </w:r>
          </w:p>
        </w:tc>
        <w:tc>
          <w:tcPr>
            <w:tcW w:w="2496" w:type="dxa"/>
          </w:tcPr>
          <w:p w14:paraId="3E39648B" w14:textId="77777777" w:rsidR="00F003CB" w:rsidRPr="00C35EA7" w:rsidRDefault="00F003CB" w:rsidP="00F003CB">
            <w:pPr>
              <w:pStyle w:val="HTMLPreformatted"/>
              <w:rPr>
                <w:rFonts w:ascii="Times New Roman" w:hAnsi="Times New Roman" w:cs="Times New Roman"/>
                <w:i/>
                <w:sz w:val="24"/>
                <w:lang w:val="fr-FR"/>
              </w:rPr>
            </w:pPr>
            <w:r w:rsidRPr="00C35EA7">
              <w:rPr>
                <w:rFonts w:ascii="Times New Roman" w:hAnsi="Times New Roman" w:cs="Times New Roman"/>
                <w:i/>
                <w:sz w:val="24"/>
                <w:lang w:val="fr-FR"/>
              </w:rPr>
              <w:t>small two-headed bust</w:t>
            </w:r>
          </w:p>
        </w:tc>
        <w:tc>
          <w:tcPr>
            <w:tcW w:w="896" w:type="dxa"/>
          </w:tcPr>
          <w:p w14:paraId="3AD3015D" w14:textId="77777777" w:rsidR="00F003CB" w:rsidRPr="00C35EA7" w:rsidRDefault="00F003CB" w:rsidP="00C35EA7">
            <w:pPr>
              <w:pStyle w:val="HTMLPreformatted"/>
              <w:jc w:val="center"/>
              <w:rPr>
                <w:rFonts w:ascii="Times New Roman" w:hAnsi="Times New Roman" w:cs="Times New Roman"/>
                <w:sz w:val="24"/>
                <w:lang w:val="fr-FR"/>
              </w:rPr>
            </w:pPr>
            <w:r w:rsidRPr="00C35EA7">
              <w:rPr>
                <w:rFonts w:ascii="Times New Roman" w:hAnsi="Times New Roman" w:cs="Times New Roman"/>
                <w:sz w:val="24"/>
                <w:lang w:val="fr-FR"/>
              </w:rPr>
              <w:t>2</w:t>
            </w:r>
          </w:p>
        </w:tc>
      </w:tr>
    </w:tbl>
    <w:p w14:paraId="20D17FD2" w14:textId="77777777" w:rsidR="00F003CB" w:rsidRDefault="00F003CB" w:rsidP="007E28F3">
      <w:pPr>
        <w:pStyle w:val="HTMLPreformatted"/>
        <w:jc w:val="both"/>
        <w:rPr>
          <w:rFonts w:ascii="Times New Roman" w:hAnsi="Times New Roman" w:cs="Times New Roman"/>
          <w:sz w:val="24"/>
          <w:lang w:val="fr-FR"/>
        </w:rPr>
      </w:pPr>
    </w:p>
    <w:p w14:paraId="202164A5" w14:textId="77777777" w:rsidR="00F003CB" w:rsidRDefault="00F003CB" w:rsidP="007E28F3">
      <w:pPr>
        <w:pStyle w:val="HTMLPreformatted"/>
        <w:jc w:val="both"/>
        <w:rPr>
          <w:rFonts w:ascii="Times New Roman" w:hAnsi="Times New Roman" w:cs="Times New Roman"/>
          <w:sz w:val="24"/>
          <w:lang w:val="fr-FR"/>
        </w:rPr>
      </w:pPr>
    </w:p>
    <w:p w14:paraId="3C1EE11D" w14:textId="77777777" w:rsidR="007E28F3" w:rsidRDefault="007E28F3" w:rsidP="009E2F6D">
      <w:pPr>
        <w:pStyle w:val="HTMLPreformatted"/>
        <w:jc w:val="both"/>
        <w:rPr>
          <w:rFonts w:ascii="Times New Roman" w:hAnsi="Times New Roman" w:cs="Times New Roman"/>
          <w:sz w:val="24"/>
          <w:szCs w:val="26"/>
          <w:lang w:val="fr-FR" w:eastAsia="en-GB"/>
        </w:rPr>
      </w:pPr>
      <w:r w:rsidRPr="008F46B9">
        <w:rPr>
          <w:rFonts w:ascii="Times New Roman" w:hAnsi="Times New Roman" w:cs="Times New Roman"/>
          <w:sz w:val="24"/>
          <w:lang w:val="fr-FR"/>
        </w:rPr>
        <w:lastRenderedPageBreak/>
        <w:t>5 représentations de bustes en terre cuite (</w:t>
      </w:r>
      <w:r w:rsidRPr="008F46B9">
        <w:rPr>
          <w:rFonts w:ascii="Times New Roman" w:hAnsi="Times New Roman" w:cs="Times New Roman"/>
          <w:i/>
          <w:sz w:val="24"/>
          <w:szCs w:val="26"/>
          <w:lang w:val="fr-FR" w:eastAsia="en-GB"/>
        </w:rPr>
        <w:t>clay busts</w:t>
      </w:r>
      <w:r w:rsidRPr="008F46B9">
        <w:rPr>
          <w:rFonts w:ascii="Times New Roman" w:hAnsi="Times New Roman" w:cs="Times New Roman"/>
          <w:sz w:val="24"/>
          <w:szCs w:val="26"/>
          <w:lang w:val="fr-FR" w:eastAsia="en-GB"/>
        </w:rPr>
        <w:t>) reliés iconographiquement à la statuaire (</w:t>
      </w:r>
      <w:r w:rsidRPr="008F46B9">
        <w:rPr>
          <w:rFonts w:ascii="Times New Roman" w:hAnsi="Times New Roman" w:cs="Times New Roman"/>
          <w:sz w:val="24"/>
          <w:lang w:val="fr-FR"/>
        </w:rPr>
        <w:t>sourcils et nez disposés en forme de T, yeux soulignés et bouche minimisée ou ignorée)</w:t>
      </w:r>
      <w:r w:rsidRPr="008F46B9">
        <w:rPr>
          <w:rFonts w:ascii="Times New Roman" w:hAnsi="Times New Roman" w:cs="Times New Roman"/>
          <w:sz w:val="24"/>
          <w:szCs w:val="26"/>
          <w:lang w:val="fr-FR" w:eastAsia="en-GB"/>
        </w:rPr>
        <w:t>(BIB 2600)</w:t>
      </w:r>
    </w:p>
    <w:p w14:paraId="07AEE0D8" w14:textId="77777777" w:rsidR="007E28F3" w:rsidRDefault="00942480" w:rsidP="009E2F6D">
      <w:pPr>
        <w:pStyle w:val="HTMLPreformatted"/>
        <w:jc w:val="both"/>
        <w:rPr>
          <w:rFonts w:ascii="Times New Roman" w:hAnsi="Times New Roman" w:cs="Times New Roman"/>
          <w:sz w:val="24"/>
          <w:lang w:val="fr-FR"/>
        </w:rPr>
      </w:pPr>
      <w:r>
        <w:rPr>
          <w:rFonts w:ascii="Times New Roman" w:hAnsi="Times New Roman" w:cs="Times New Roman"/>
          <w:sz w:val="24"/>
          <w:lang w:val="fr-FR"/>
        </w:rPr>
        <w:t>Une trentaine de statues et bustes en tout datées du PPNB [pas uniquement Aïn Ghazal ?](BIB 2622)</w:t>
      </w:r>
    </w:p>
    <w:p w14:paraId="5AF460A2" w14:textId="77777777" w:rsidR="00431C14" w:rsidRDefault="00431C14" w:rsidP="009E2F6D">
      <w:pPr>
        <w:pStyle w:val="HTMLPreformatted"/>
        <w:jc w:val="both"/>
        <w:rPr>
          <w:rFonts w:ascii="Times New Roman" w:hAnsi="Times New Roman" w:cs="Times New Roman"/>
          <w:sz w:val="24"/>
          <w:szCs w:val="26"/>
          <w:lang w:val="fr-FR" w:eastAsia="en-GB"/>
        </w:rPr>
      </w:pPr>
      <w:r>
        <w:rPr>
          <w:rFonts w:ascii="Times New Roman" w:hAnsi="Times New Roman" w:cs="Times New Roman"/>
          <w:sz w:val="24"/>
          <w:szCs w:val="26"/>
          <w:lang w:val="fr-FR" w:eastAsia="en-GB"/>
        </w:rPr>
        <w:t>Les statuettes composites ont des formes plus réalistes dans les périodes anciennes et plus schématiques dans les périodes récentes (com. pers. Juan Ibanez)</w:t>
      </w:r>
    </w:p>
    <w:p w14:paraId="6C2C2075" w14:textId="77777777" w:rsidR="00431C14" w:rsidRDefault="00431C14" w:rsidP="00431C14">
      <w:pPr>
        <w:pStyle w:val="HTMLPreformatted"/>
        <w:rPr>
          <w:rFonts w:ascii="Times New Roman" w:hAnsi="Times New Roman" w:cs="Times New Roman"/>
          <w:sz w:val="24"/>
          <w:szCs w:val="26"/>
          <w:lang w:val="fr-FR" w:eastAsia="en-GB"/>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6"/>
        <w:gridCol w:w="2329"/>
      </w:tblGrid>
      <w:tr w:rsidR="00431C14" w:rsidRPr="00C71339" w14:paraId="27E11CD9" w14:textId="77777777" w:rsidTr="00C35EA7">
        <w:trPr>
          <w:jc w:val="center"/>
        </w:trPr>
        <w:tc>
          <w:tcPr>
            <w:tcW w:w="976" w:type="dxa"/>
          </w:tcPr>
          <w:p w14:paraId="73E62123" w14:textId="77777777" w:rsidR="00431C14" w:rsidRPr="00C35EA7" w:rsidRDefault="00431C14" w:rsidP="00431C14">
            <w:pPr>
              <w:pStyle w:val="HTMLPreformatted"/>
              <w:rPr>
                <w:rFonts w:ascii="Times New Roman" w:hAnsi="Times New Roman" w:cs="Times New Roman"/>
                <w:b/>
                <w:sz w:val="24"/>
                <w:lang w:val="fr-FR"/>
              </w:rPr>
            </w:pPr>
            <w:r w:rsidRPr="00C35EA7">
              <w:rPr>
                <w:rFonts w:ascii="Times New Roman" w:hAnsi="Times New Roman" w:cs="Times New Roman"/>
                <w:b/>
                <w:sz w:val="24"/>
                <w:lang w:val="fr-FR"/>
              </w:rPr>
              <w:t>phases</w:t>
            </w:r>
          </w:p>
        </w:tc>
        <w:tc>
          <w:tcPr>
            <w:tcW w:w="2329" w:type="dxa"/>
          </w:tcPr>
          <w:p w14:paraId="5E9226A3" w14:textId="77777777" w:rsidR="00431C14" w:rsidRPr="00C35EA7" w:rsidRDefault="00431C14" w:rsidP="00431C14">
            <w:pPr>
              <w:pStyle w:val="HTMLPreformatted"/>
              <w:rPr>
                <w:rFonts w:ascii="Times New Roman" w:hAnsi="Times New Roman" w:cs="Times New Roman"/>
                <w:b/>
                <w:sz w:val="24"/>
                <w:lang w:val="fr-FR"/>
              </w:rPr>
            </w:pPr>
            <w:r w:rsidRPr="00C35EA7">
              <w:rPr>
                <w:rFonts w:ascii="Times New Roman" w:hAnsi="Times New Roman" w:cs="Times New Roman"/>
                <w:b/>
                <w:sz w:val="24"/>
                <w:lang w:val="fr-FR"/>
              </w:rPr>
              <w:t xml:space="preserve">aspect des statuettes </w:t>
            </w:r>
          </w:p>
        </w:tc>
      </w:tr>
      <w:tr w:rsidR="00431C14" w14:paraId="4F9029F7" w14:textId="77777777" w:rsidTr="00C35EA7">
        <w:trPr>
          <w:jc w:val="center"/>
        </w:trPr>
        <w:tc>
          <w:tcPr>
            <w:tcW w:w="976" w:type="dxa"/>
          </w:tcPr>
          <w:p w14:paraId="021C7E50" w14:textId="77777777" w:rsidR="00431C14" w:rsidRPr="00C35EA7" w:rsidRDefault="00431C14" w:rsidP="00431C14">
            <w:pPr>
              <w:pStyle w:val="HTMLPreformatted"/>
              <w:rPr>
                <w:rFonts w:ascii="Times New Roman" w:hAnsi="Times New Roman" w:cs="Times New Roman"/>
                <w:sz w:val="24"/>
                <w:lang w:val="fr-FR"/>
              </w:rPr>
            </w:pPr>
            <w:r w:rsidRPr="00C35EA7">
              <w:rPr>
                <w:rFonts w:ascii="Times New Roman" w:hAnsi="Times New Roman" w:cs="Times New Roman"/>
                <w:sz w:val="24"/>
                <w:lang w:val="fr-FR"/>
              </w:rPr>
              <w:t>récent</w:t>
            </w:r>
          </w:p>
        </w:tc>
        <w:tc>
          <w:tcPr>
            <w:tcW w:w="2329" w:type="dxa"/>
          </w:tcPr>
          <w:p w14:paraId="1A266F7F" w14:textId="77777777" w:rsidR="00431C14" w:rsidRPr="00C35EA7" w:rsidRDefault="00431C14" w:rsidP="00431C14">
            <w:pPr>
              <w:pStyle w:val="HTMLPreformatted"/>
              <w:rPr>
                <w:rFonts w:ascii="Times New Roman" w:hAnsi="Times New Roman" w:cs="Times New Roman"/>
                <w:sz w:val="24"/>
                <w:lang w:val="fr-FR"/>
              </w:rPr>
            </w:pPr>
            <w:r w:rsidRPr="00C35EA7">
              <w:rPr>
                <w:rFonts w:ascii="Times New Roman" w:hAnsi="Times New Roman" w:cs="Times New Roman"/>
                <w:sz w:val="24"/>
                <w:lang w:val="fr-FR"/>
              </w:rPr>
              <w:t>schématique</w:t>
            </w:r>
          </w:p>
        </w:tc>
      </w:tr>
      <w:tr w:rsidR="00431C14" w14:paraId="490E831C" w14:textId="77777777" w:rsidTr="00C35EA7">
        <w:trPr>
          <w:jc w:val="center"/>
        </w:trPr>
        <w:tc>
          <w:tcPr>
            <w:tcW w:w="976" w:type="dxa"/>
          </w:tcPr>
          <w:p w14:paraId="68A6B681" w14:textId="77777777" w:rsidR="00431C14" w:rsidRPr="00C35EA7" w:rsidRDefault="00431C14" w:rsidP="00431C14">
            <w:pPr>
              <w:pStyle w:val="HTMLPreformatted"/>
              <w:rPr>
                <w:rFonts w:ascii="Times New Roman" w:hAnsi="Times New Roman" w:cs="Times New Roman"/>
                <w:sz w:val="24"/>
                <w:lang w:val="fr-FR"/>
              </w:rPr>
            </w:pPr>
            <w:r w:rsidRPr="00C35EA7">
              <w:rPr>
                <w:rFonts w:ascii="Times New Roman" w:hAnsi="Times New Roman" w:cs="Times New Roman"/>
                <w:sz w:val="24"/>
                <w:lang w:val="fr-FR"/>
              </w:rPr>
              <w:t>ancien</w:t>
            </w:r>
          </w:p>
        </w:tc>
        <w:tc>
          <w:tcPr>
            <w:tcW w:w="2329" w:type="dxa"/>
          </w:tcPr>
          <w:p w14:paraId="5EB46188" w14:textId="77777777" w:rsidR="00431C14" w:rsidRPr="00C35EA7" w:rsidRDefault="00431C14" w:rsidP="00431C14">
            <w:pPr>
              <w:pStyle w:val="HTMLPreformatted"/>
              <w:rPr>
                <w:rFonts w:ascii="Times New Roman" w:hAnsi="Times New Roman" w:cs="Times New Roman"/>
                <w:sz w:val="24"/>
                <w:lang w:val="fr-FR"/>
              </w:rPr>
            </w:pPr>
            <w:r w:rsidRPr="00C35EA7">
              <w:rPr>
                <w:rFonts w:ascii="Times New Roman" w:hAnsi="Times New Roman" w:cs="Times New Roman"/>
                <w:sz w:val="24"/>
                <w:lang w:val="fr-FR"/>
              </w:rPr>
              <w:t>naturaliste</w:t>
            </w:r>
          </w:p>
        </w:tc>
      </w:tr>
    </w:tbl>
    <w:p w14:paraId="4CC8A7CE" w14:textId="77777777" w:rsidR="00431C14" w:rsidRDefault="00431C14" w:rsidP="00431C14">
      <w:pPr>
        <w:pStyle w:val="HTMLPreformatted"/>
        <w:rPr>
          <w:rFonts w:ascii="Times New Roman" w:hAnsi="Times New Roman" w:cs="Times New Roman"/>
          <w:sz w:val="24"/>
          <w:lang w:val="fr-FR"/>
        </w:rPr>
      </w:pPr>
      <w:r>
        <w:rPr>
          <w:rFonts w:ascii="Times New Roman" w:hAnsi="Times New Roman" w:cs="Times New Roman"/>
          <w:sz w:val="24"/>
          <w:lang w:val="fr-FR"/>
        </w:rPr>
        <w:t>(com. pers. Juan Ibanez)</w:t>
      </w:r>
    </w:p>
    <w:p w14:paraId="48DA737C" w14:textId="77777777" w:rsidR="00D13212" w:rsidRDefault="00D13212" w:rsidP="00431C14">
      <w:pPr>
        <w:pStyle w:val="HTMLPreformatted"/>
        <w:rPr>
          <w:rFonts w:ascii="Times New Roman" w:hAnsi="Times New Roman" w:cs="Times New Roman"/>
          <w:sz w:val="24"/>
          <w:lang w:val="fr-FR"/>
        </w:rPr>
      </w:pPr>
    </w:p>
    <w:p w14:paraId="7F8D3A3A" w14:textId="77777777" w:rsidR="00D13212" w:rsidRDefault="00D13212" w:rsidP="00431C14">
      <w:pPr>
        <w:pStyle w:val="HTMLPreformatted"/>
        <w:rPr>
          <w:rFonts w:ascii="Times New Roman" w:hAnsi="Times New Roman" w:cs="Times New Roman"/>
          <w:sz w:val="24"/>
          <w:lang w:val="fr-FR"/>
        </w:rPr>
      </w:pPr>
      <w:r>
        <w:rPr>
          <w:rFonts w:ascii="Times New Roman" w:hAnsi="Times New Roman" w:cs="Times New Roman"/>
          <w:sz w:val="24"/>
          <w:lang w:val="fr-FR"/>
        </w:rPr>
        <w:t>La présence de bitume sur le haut du crânes laisse penser que des cheveux y étaient acrochés (BIB 2733)</w:t>
      </w:r>
    </w:p>
    <w:p w14:paraId="359F993C" w14:textId="7A82D3FB" w:rsidR="004E5874" w:rsidRPr="004E5874" w:rsidRDefault="004E5874" w:rsidP="004E58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Cs w:val="20"/>
          <w:lang w:val="fr-FR"/>
        </w:rPr>
      </w:pPr>
      <w:r>
        <w:rPr>
          <w:lang w:val="fr-FR"/>
        </w:rPr>
        <w:t xml:space="preserve">Montre le déclin de la statuaire monumentale en pierre au profit des statuette en chaux durant le </w:t>
      </w:r>
      <w:hyperlink r:id="rId668" w:anchor="Cul_Proto_Art_Period_PPNB" w:history="1">
        <w:r>
          <w:rPr>
            <w:rStyle w:val="Hyperlink"/>
            <w:lang w:val="fr-FR"/>
          </w:rPr>
          <w:t>LP</w:t>
        </w:r>
        <w:r w:rsidRPr="00F565D7">
          <w:rPr>
            <w:rStyle w:val="Hyperlink"/>
            <w:lang w:val="fr-FR"/>
          </w:rPr>
          <w:t>PNB</w:t>
        </w:r>
      </w:hyperlink>
      <w:r w:rsidRPr="00F565D7">
        <w:rPr>
          <w:lang w:val="fr-FR"/>
        </w:rPr>
        <w:t xml:space="preserve"> </w:t>
      </w:r>
      <w:r w:rsidRPr="009F1939">
        <w:rPr>
          <w:lang w:val="fr-FR"/>
        </w:rPr>
        <w:t>(Aurenche et kozlowski 1999 : 68-70)(BIB 2793)</w:t>
      </w:r>
    </w:p>
    <w:p w14:paraId="4470A454" w14:textId="77777777" w:rsidR="004E5874" w:rsidRDefault="004E5874" w:rsidP="00431C14">
      <w:pPr>
        <w:pStyle w:val="HTMLPreformatted"/>
        <w:rPr>
          <w:rFonts w:ascii="Times New Roman" w:hAnsi="Times New Roman" w:cs="Times New Roman"/>
          <w:sz w:val="24"/>
          <w:lang w:val="fr-FR"/>
        </w:rPr>
      </w:pPr>
    </w:p>
    <w:p w14:paraId="5BCD70C3" w14:textId="0374E3BA" w:rsidR="00877EF9" w:rsidRPr="00877EF9" w:rsidRDefault="00877EF9" w:rsidP="00431C14">
      <w:pPr>
        <w:pStyle w:val="HTMLPreformatted"/>
        <w:rPr>
          <w:rFonts w:ascii="Times New Roman" w:hAnsi="Times New Roman" w:cs="Times New Roman"/>
          <w:sz w:val="24"/>
          <w:lang w:val="fr-FR"/>
        </w:rPr>
      </w:pPr>
      <w:r w:rsidRPr="00877EF9">
        <w:rPr>
          <w:rFonts w:ascii="Times New Roman" w:hAnsi="Times New Roman" w:cs="Times New Roman"/>
          <w:sz w:val="24"/>
          <w:lang w:val="fr-FR"/>
        </w:rPr>
        <w:t xml:space="preserve">v. </w:t>
      </w:r>
      <w:hyperlink r:id="rId669" w:anchor="Sit_Jericho_statA" w:history="1">
        <w:r w:rsidRPr="00877EF9">
          <w:rPr>
            <w:rStyle w:val="Hyperlink"/>
            <w:rFonts w:ascii="Times New Roman" w:hAnsi="Times New Roman" w:cs="Times New Roman"/>
            <w:sz w:val="24"/>
            <w:lang w:val="fr-FR" w:eastAsia="fr-FR"/>
          </w:rPr>
          <w:t>Jericho</w:t>
        </w:r>
      </w:hyperlink>
    </w:p>
    <w:p w14:paraId="736BCCCB" w14:textId="77777777" w:rsidR="00431C14" w:rsidRDefault="00431C14" w:rsidP="00431C14">
      <w:pPr>
        <w:rPr>
          <w:lang w:val="fr-FR"/>
        </w:rPr>
      </w:pPr>
    </w:p>
    <w:p w14:paraId="099C6D6D" w14:textId="77777777" w:rsidR="00431C14" w:rsidRDefault="003863B2" w:rsidP="001073C1">
      <w:pPr>
        <w:pStyle w:val="Heading4"/>
      </w:pPr>
      <w:bookmarkStart w:id="348" w:name="Sit_Ain_Ghazal_s_c2_1"/>
      <w:r>
        <w:t>stat</w:t>
      </w:r>
      <w:r w:rsidR="00431C14">
        <w:t>_1</w:t>
      </w:r>
    </w:p>
    <w:bookmarkEnd w:id="348"/>
    <w:p w14:paraId="511EB4CE" w14:textId="74CF8520" w:rsidR="00431C14" w:rsidRDefault="00911743" w:rsidP="00431C14">
      <w:pPr>
        <w:rPr>
          <w:lang w:val="fr-FR"/>
        </w:rPr>
      </w:pPr>
      <w:r>
        <w:rPr>
          <w:lang w:val="fr-FR"/>
        </w:rPr>
        <w:fldChar w:fldCharType="begin"/>
      </w:r>
      <w:r w:rsidR="00E30F13">
        <w:rPr>
          <w:lang w:val="fr-FR"/>
        </w:rPr>
        <w:instrText>HYPERLINK "C:\\Users\\Thomas Huet\\Desktop\\Documentation archéologique liée à la thèse\\Sites.docx" \l "Sit_Ain_Ghazal_strat_cache2"</w:instrText>
      </w:r>
      <w:r>
        <w:rPr>
          <w:lang w:val="fr-FR"/>
        </w:rPr>
      </w:r>
      <w:r>
        <w:rPr>
          <w:lang w:val="fr-FR"/>
        </w:rPr>
        <w:fldChar w:fldCharType="separate"/>
      </w:r>
      <w:r w:rsidR="00840A67" w:rsidRPr="00840A67">
        <w:rPr>
          <w:rStyle w:val="Hyperlink"/>
          <w:lang w:val="fr-FR"/>
        </w:rPr>
        <w:t>cache 2</w:t>
      </w:r>
      <w:r>
        <w:rPr>
          <w:lang w:val="fr-FR"/>
        </w:rPr>
        <w:fldChar w:fldCharType="end"/>
      </w:r>
      <w:r w:rsidR="00840A67">
        <w:rPr>
          <w:lang w:val="fr-FR"/>
        </w:rPr>
        <w:t xml:space="preserve">  </w:t>
      </w:r>
      <w:r w:rsidR="00431C14">
        <w:rPr>
          <w:lang w:val="fr-FR"/>
        </w:rPr>
        <w:t xml:space="preserve">corps rectangulaire à carré sans bras </w:t>
      </w:r>
      <w:r w:rsidR="00431C14" w:rsidRPr="00431C14">
        <w:rPr>
          <w:rFonts w:ascii="Courier New" w:hAnsi="Courier New" w:cs="Courier New"/>
          <w:sz w:val="20"/>
          <w:lang w:val="fr-FR"/>
        </w:rPr>
        <w:t>-&gt;</w:t>
      </w:r>
      <w:r w:rsidR="00431C14">
        <w:rPr>
          <w:lang w:val="fr-FR"/>
        </w:rPr>
        <w:t xml:space="preserve"> masculine (SS BIB)</w:t>
      </w:r>
      <w:r w:rsidR="00840A67">
        <w:rPr>
          <w:lang w:val="fr-FR"/>
        </w:rPr>
        <w:t xml:space="preserve"> section rectangulaire (</w:t>
      </w:r>
      <w:r w:rsidR="00840A67" w:rsidRPr="00840A67">
        <w:rPr>
          <w:i/>
          <w:lang w:val="fr-FR"/>
        </w:rPr>
        <w:t>flat on front and back</w:t>
      </w:r>
      <w:r w:rsidR="00840A67">
        <w:rPr>
          <w:lang w:val="fr-FR"/>
        </w:rPr>
        <w:t>) (BIB 2622)</w:t>
      </w:r>
    </w:p>
    <w:p w14:paraId="220B243F" w14:textId="77777777" w:rsidR="00431C14" w:rsidRDefault="00431C14" w:rsidP="00431C14">
      <w:pPr>
        <w:rPr>
          <w:lang w:val="fr-FR"/>
        </w:rPr>
      </w:pPr>
    </w:p>
    <w:p w14:paraId="207A3D76" w14:textId="77777777" w:rsidR="00431C14" w:rsidRDefault="003863B2" w:rsidP="001073C1">
      <w:pPr>
        <w:pStyle w:val="Heading4"/>
      </w:pPr>
      <w:bookmarkStart w:id="349" w:name="Sit_Ain_Ghazal_s_c2_2"/>
      <w:r>
        <w:t>stat</w:t>
      </w:r>
      <w:r w:rsidR="00431C14">
        <w:t>_2</w:t>
      </w:r>
    </w:p>
    <w:bookmarkEnd w:id="349"/>
    <w:p w14:paraId="0C9490AB" w14:textId="74E8E75C" w:rsidR="00431C14" w:rsidRDefault="00911743" w:rsidP="00431C14">
      <w:pPr>
        <w:rPr>
          <w:lang w:val="fr-FR"/>
        </w:rPr>
      </w:pPr>
      <w:r>
        <w:rPr>
          <w:lang w:val="fr-FR"/>
        </w:rPr>
        <w:fldChar w:fldCharType="begin"/>
      </w:r>
      <w:r w:rsidR="00E30F13">
        <w:rPr>
          <w:lang w:val="fr-FR"/>
        </w:rPr>
        <w:instrText>HYPERLINK "C:\\Users\\Thomas Huet\\Desktop\\Documentation archéologique liée à la thèse\\Sites.docx" \l "Sit_Ain_Ghazal_strat_cache2"</w:instrText>
      </w:r>
      <w:r>
        <w:rPr>
          <w:lang w:val="fr-FR"/>
        </w:rPr>
      </w:r>
      <w:r>
        <w:rPr>
          <w:lang w:val="fr-FR"/>
        </w:rPr>
        <w:fldChar w:fldCharType="separate"/>
      </w:r>
      <w:r w:rsidR="00840A67" w:rsidRPr="00840A67">
        <w:rPr>
          <w:rStyle w:val="Hyperlink"/>
          <w:lang w:val="fr-FR"/>
        </w:rPr>
        <w:t>cache 2</w:t>
      </w:r>
      <w:r>
        <w:rPr>
          <w:lang w:val="fr-FR"/>
        </w:rPr>
        <w:fldChar w:fldCharType="end"/>
      </w:r>
      <w:r w:rsidR="00840A67">
        <w:rPr>
          <w:lang w:val="fr-FR"/>
        </w:rPr>
        <w:t xml:space="preserve">  </w:t>
      </w:r>
      <w:r w:rsidR="00431C14">
        <w:rPr>
          <w:lang w:val="fr-FR"/>
        </w:rPr>
        <w:t xml:space="preserve">corps rectangulaire à carré sans bras </w:t>
      </w:r>
      <w:r w:rsidR="00431C14" w:rsidRPr="00431C14">
        <w:rPr>
          <w:rFonts w:ascii="Courier New" w:hAnsi="Courier New" w:cs="Courier New"/>
          <w:sz w:val="20"/>
          <w:lang w:val="fr-FR"/>
        </w:rPr>
        <w:t>-&gt;</w:t>
      </w:r>
      <w:r w:rsidR="00431C14">
        <w:rPr>
          <w:lang w:val="fr-FR"/>
        </w:rPr>
        <w:t xml:space="preserve"> masculine (SS BIB)</w:t>
      </w:r>
      <w:r w:rsidR="00840A67">
        <w:rPr>
          <w:lang w:val="fr-FR"/>
        </w:rPr>
        <w:t xml:space="preserve"> section rectangulaire (</w:t>
      </w:r>
      <w:r w:rsidR="00840A67" w:rsidRPr="00840A67">
        <w:rPr>
          <w:i/>
          <w:lang w:val="fr-FR"/>
        </w:rPr>
        <w:t>flat on front and back</w:t>
      </w:r>
      <w:r w:rsidR="00840A67">
        <w:rPr>
          <w:lang w:val="fr-FR"/>
        </w:rPr>
        <w:t>) (BIB 2622)</w:t>
      </w:r>
    </w:p>
    <w:p w14:paraId="3A7E9776" w14:textId="77777777" w:rsidR="00431C14" w:rsidRDefault="00431C14" w:rsidP="00431C14">
      <w:pPr>
        <w:rPr>
          <w:lang w:val="fr-FR"/>
        </w:rPr>
      </w:pPr>
    </w:p>
    <w:p w14:paraId="25854B35" w14:textId="77777777" w:rsidR="00431C14" w:rsidRDefault="003863B2" w:rsidP="001073C1">
      <w:pPr>
        <w:pStyle w:val="Heading4"/>
      </w:pPr>
      <w:bookmarkStart w:id="350" w:name="Sit_Ain_Ghazal_s_c1_3"/>
      <w:r>
        <w:t>stat</w:t>
      </w:r>
      <w:r w:rsidR="00431C14" w:rsidRPr="00431C14">
        <w:t>_</w:t>
      </w:r>
      <w:r>
        <w:t>3</w:t>
      </w:r>
    </w:p>
    <w:bookmarkEnd w:id="350"/>
    <w:p w14:paraId="05A2F2B8" w14:textId="5D7AA852" w:rsidR="00431C14" w:rsidRDefault="00911743" w:rsidP="00431C14">
      <w:pPr>
        <w:rPr>
          <w:lang w:val="fr-FR"/>
        </w:rPr>
      </w:pPr>
      <w:r>
        <w:rPr>
          <w:lang w:val="fr-FR"/>
        </w:rPr>
        <w:fldChar w:fldCharType="begin"/>
      </w:r>
      <w:r w:rsidR="00E30F13">
        <w:rPr>
          <w:lang w:val="fr-FR"/>
        </w:rPr>
        <w:instrText>HYPERLINK "C:\\Users\\Thomas Huet\\Desktop\\Documentation archéologique liée à la thèse\\Sites.docx" \l "Sit_Ain_Ghazal_strat_cache1"</w:instrText>
      </w:r>
      <w:r>
        <w:rPr>
          <w:lang w:val="fr-FR"/>
        </w:rPr>
      </w:r>
      <w:r>
        <w:rPr>
          <w:lang w:val="fr-FR"/>
        </w:rPr>
        <w:fldChar w:fldCharType="separate"/>
      </w:r>
      <w:r w:rsidR="00840A67" w:rsidRPr="00840A67">
        <w:rPr>
          <w:rStyle w:val="Hyperlink"/>
          <w:lang w:val="fr-FR"/>
        </w:rPr>
        <w:t>cache 1</w:t>
      </w:r>
      <w:r>
        <w:rPr>
          <w:lang w:val="fr-FR"/>
        </w:rPr>
        <w:fldChar w:fldCharType="end"/>
      </w:r>
      <w:r w:rsidR="00840A67">
        <w:rPr>
          <w:lang w:val="fr-FR"/>
        </w:rPr>
        <w:t xml:space="preserve"> </w:t>
      </w:r>
      <w:r w:rsidR="00431C14">
        <w:rPr>
          <w:lang w:val="fr-FR"/>
        </w:rPr>
        <w:t>Silouette en violon</w:t>
      </w:r>
      <w:r w:rsidR="00840A67">
        <w:rPr>
          <w:lang w:val="fr-FR"/>
        </w:rPr>
        <w:t xml:space="preserve"> </w:t>
      </w:r>
      <w:r w:rsidR="00840A67" w:rsidRPr="00840A67">
        <w:rPr>
          <w:lang w:val="fr-FR"/>
        </w:rPr>
        <w:t>(</w:t>
      </w:r>
      <w:r w:rsidR="00840A67" w:rsidRPr="00840A67">
        <w:rPr>
          <w:i/>
          <w:szCs w:val="16"/>
          <w:lang w:val="fr-FR"/>
        </w:rPr>
        <w:t>slope-shouldered</w:t>
      </w:r>
      <w:r w:rsidR="00840A67">
        <w:rPr>
          <w:szCs w:val="16"/>
          <w:lang w:val="fr-FR"/>
        </w:rPr>
        <w:t>)</w:t>
      </w:r>
      <w:r w:rsidR="00431C14" w:rsidRPr="00840A67">
        <w:rPr>
          <w:lang w:val="fr-FR"/>
        </w:rPr>
        <w:t>,</w:t>
      </w:r>
      <w:r w:rsidR="00431C14">
        <w:rPr>
          <w:lang w:val="fr-FR"/>
        </w:rPr>
        <w:t xml:space="preserve"> les bras sont posés sur le bas du ventre </w:t>
      </w:r>
      <w:r w:rsidR="00431C14" w:rsidRPr="00431C14">
        <w:rPr>
          <w:rFonts w:ascii="Courier New" w:hAnsi="Courier New" w:cs="Courier New"/>
          <w:sz w:val="20"/>
          <w:lang w:val="fr-FR"/>
        </w:rPr>
        <w:t>-&gt;</w:t>
      </w:r>
      <w:r w:rsidR="00431C14">
        <w:rPr>
          <w:lang w:val="fr-FR"/>
        </w:rPr>
        <w:t xml:space="preserve"> féminine (SS BIB)</w:t>
      </w:r>
      <w:r w:rsidR="00840A67">
        <w:rPr>
          <w:lang w:val="fr-FR"/>
        </w:rPr>
        <w:t xml:space="preserve"> section arrondie plus prononcée sur le ventre (BIB 2622)</w:t>
      </w:r>
    </w:p>
    <w:p w14:paraId="574634BD" w14:textId="77777777" w:rsidR="00431C14" w:rsidRDefault="00431C14" w:rsidP="00431C14">
      <w:pPr>
        <w:rPr>
          <w:lang w:val="fr-FR"/>
        </w:rPr>
      </w:pPr>
    </w:p>
    <w:p w14:paraId="3B6223D5" w14:textId="77777777" w:rsidR="00431C14" w:rsidRPr="00431C14" w:rsidRDefault="003863B2" w:rsidP="001073C1">
      <w:pPr>
        <w:pStyle w:val="Heading4"/>
      </w:pPr>
      <w:bookmarkStart w:id="351" w:name="Sit_Ain_Ghazal_s_c1_4"/>
      <w:r>
        <w:t>stat</w:t>
      </w:r>
      <w:r w:rsidR="00431C14" w:rsidRPr="00431C14">
        <w:t>_</w:t>
      </w:r>
      <w:r>
        <w:t>4</w:t>
      </w:r>
    </w:p>
    <w:bookmarkEnd w:id="351"/>
    <w:p w14:paraId="3F056ECE" w14:textId="40C51FAE" w:rsidR="00431C14" w:rsidRDefault="00911743" w:rsidP="00431C14">
      <w:pPr>
        <w:rPr>
          <w:lang w:val="fr-FR"/>
        </w:rPr>
      </w:pPr>
      <w:r>
        <w:rPr>
          <w:lang w:val="fr-FR"/>
        </w:rPr>
        <w:fldChar w:fldCharType="begin"/>
      </w:r>
      <w:r w:rsidR="00E30F13">
        <w:rPr>
          <w:lang w:val="fr-FR"/>
        </w:rPr>
        <w:instrText>HYPERLINK "C:\\Users\\Thomas Huet\\Desktop\\Documentation archéologique liée à la thèse\\Sites.docx" \l "Sit_Ain_Ghazal_strat_cache1"</w:instrText>
      </w:r>
      <w:r>
        <w:rPr>
          <w:lang w:val="fr-FR"/>
        </w:rPr>
      </w:r>
      <w:r>
        <w:rPr>
          <w:lang w:val="fr-FR"/>
        </w:rPr>
        <w:fldChar w:fldCharType="separate"/>
      </w:r>
      <w:r w:rsidR="00840A67" w:rsidRPr="00840A67">
        <w:rPr>
          <w:rStyle w:val="Hyperlink"/>
          <w:lang w:val="fr-FR"/>
        </w:rPr>
        <w:t>cache 1</w:t>
      </w:r>
      <w:r>
        <w:rPr>
          <w:lang w:val="fr-FR"/>
        </w:rPr>
        <w:fldChar w:fldCharType="end"/>
      </w:r>
      <w:r w:rsidR="00840A67">
        <w:rPr>
          <w:lang w:val="fr-FR"/>
        </w:rPr>
        <w:t xml:space="preserve"> </w:t>
      </w:r>
      <w:r w:rsidR="00431C14">
        <w:rPr>
          <w:lang w:val="fr-FR"/>
        </w:rPr>
        <w:t>Silouette en violon</w:t>
      </w:r>
      <w:r w:rsidR="00840A67">
        <w:rPr>
          <w:lang w:val="fr-FR"/>
        </w:rPr>
        <w:t xml:space="preserve"> </w:t>
      </w:r>
      <w:r w:rsidR="00840A67" w:rsidRPr="00840A67">
        <w:rPr>
          <w:lang w:val="fr-FR"/>
        </w:rPr>
        <w:t>(</w:t>
      </w:r>
      <w:r w:rsidR="00840A67" w:rsidRPr="00840A67">
        <w:rPr>
          <w:i/>
          <w:szCs w:val="16"/>
          <w:lang w:val="fr-FR"/>
        </w:rPr>
        <w:t>slope-shouldered</w:t>
      </w:r>
      <w:r w:rsidR="00840A67" w:rsidRPr="00840A67">
        <w:rPr>
          <w:szCs w:val="16"/>
          <w:lang w:val="fr-FR"/>
        </w:rPr>
        <w:t>)</w:t>
      </w:r>
      <w:r w:rsidR="00431C14">
        <w:rPr>
          <w:lang w:val="fr-FR"/>
        </w:rPr>
        <w:t xml:space="preserve">, les bras tiennent les seins </w:t>
      </w:r>
      <w:r w:rsidR="00431C14" w:rsidRPr="00431C14">
        <w:rPr>
          <w:rFonts w:ascii="Courier New" w:hAnsi="Courier New" w:cs="Courier New"/>
          <w:sz w:val="20"/>
          <w:lang w:val="fr-FR"/>
        </w:rPr>
        <w:t>-&gt;</w:t>
      </w:r>
      <w:r w:rsidR="00431C14">
        <w:rPr>
          <w:lang w:val="fr-FR"/>
        </w:rPr>
        <w:t xml:space="preserve"> féminine (SS BIB)</w:t>
      </w:r>
    </w:p>
    <w:p w14:paraId="4E78B92A" w14:textId="77777777" w:rsidR="00766692" w:rsidRDefault="00766692" w:rsidP="00431C14">
      <w:pPr>
        <w:rPr>
          <w:lang w:val="fr-FR"/>
        </w:rPr>
      </w:pPr>
    </w:p>
    <w:p w14:paraId="0864626B" w14:textId="77777777" w:rsidR="00766692" w:rsidRDefault="00766692" w:rsidP="00766692">
      <w:pPr>
        <w:pStyle w:val="Heading4"/>
      </w:pPr>
      <w:bookmarkStart w:id="352" w:name="Sit_Ain_Ghazal_s_c1_5"/>
      <w:r>
        <w:t>stat_5</w:t>
      </w:r>
    </w:p>
    <w:bookmarkEnd w:id="352"/>
    <w:p w14:paraId="0E205467" w14:textId="745469BD" w:rsidR="00766692" w:rsidRPr="00766692" w:rsidRDefault="00911743" w:rsidP="00766692">
      <w:pPr>
        <w:rPr>
          <w:lang w:val="fr-FR"/>
        </w:rPr>
      </w:pPr>
      <w:r>
        <w:rPr>
          <w:lang w:val="fr-FR"/>
        </w:rPr>
        <w:fldChar w:fldCharType="begin"/>
      </w:r>
      <w:r w:rsidR="00E30F13">
        <w:rPr>
          <w:lang w:val="fr-FR"/>
        </w:rPr>
        <w:instrText>HYPERLINK "C:\\Users\\Thomas Huet\\Desktop\\Documentation archéologique liée à la thèse\\Sites.docx" \l "Sit_Ain_Ghazal_strat_cache1"</w:instrText>
      </w:r>
      <w:r>
        <w:rPr>
          <w:lang w:val="fr-FR"/>
        </w:rPr>
      </w:r>
      <w:r>
        <w:rPr>
          <w:lang w:val="fr-FR"/>
        </w:rPr>
        <w:fldChar w:fldCharType="separate"/>
      </w:r>
      <w:r w:rsidR="00766692" w:rsidRPr="00840A67">
        <w:rPr>
          <w:rStyle w:val="Hyperlink"/>
          <w:lang w:val="fr-FR"/>
        </w:rPr>
        <w:t>cache 1</w:t>
      </w:r>
      <w:r>
        <w:rPr>
          <w:lang w:val="fr-FR"/>
        </w:rPr>
        <w:fldChar w:fldCharType="end"/>
      </w:r>
      <w:r w:rsidR="00766692">
        <w:rPr>
          <w:lang w:val="fr-FR"/>
        </w:rPr>
        <w:t xml:space="preserve"> buste (SS BIB)</w:t>
      </w:r>
    </w:p>
    <w:p w14:paraId="0952A95F" w14:textId="77777777" w:rsidR="001073C1" w:rsidRDefault="001073C1" w:rsidP="001073C1">
      <w:pPr>
        <w:rPr>
          <w:lang w:val="fr-FR"/>
        </w:rPr>
      </w:pPr>
    </w:p>
    <w:p w14:paraId="43384C98" w14:textId="77777777" w:rsidR="001073C1" w:rsidRDefault="007C07F4" w:rsidP="001073C1">
      <w:pPr>
        <w:pStyle w:val="Heading3"/>
      </w:pPr>
      <w:r>
        <w:t>f</w:t>
      </w:r>
      <w:r w:rsidR="001073C1">
        <w:t>igurines</w:t>
      </w:r>
    </w:p>
    <w:p w14:paraId="61DF4E11" w14:textId="1BEEAE2B" w:rsidR="001073C1" w:rsidRDefault="001073C1" w:rsidP="001073C1">
      <w:pPr>
        <w:pStyle w:val="HTMLPreformatted"/>
        <w:jc w:val="both"/>
        <w:rPr>
          <w:rFonts w:ascii="Times New Roman" w:hAnsi="Times New Roman" w:cs="Times New Roman"/>
          <w:sz w:val="24"/>
          <w:lang w:val="fr-FR"/>
        </w:rPr>
      </w:pPr>
      <w:r>
        <w:rPr>
          <w:rFonts w:ascii="Times New Roman" w:hAnsi="Times New Roman" w:cs="Times New Roman"/>
          <w:sz w:val="24"/>
          <w:lang w:val="fr-FR"/>
        </w:rPr>
        <w:t>En tout, 32 statuettes ont été retrouvées: 15 figures entières, 15 bustes et deux fragments de têtes (BIB 2627)</w:t>
      </w:r>
      <w:r w:rsidR="00EA2BAD">
        <w:rPr>
          <w:rFonts w:ascii="Times New Roman" w:hAnsi="Times New Roman" w:cs="Times New Roman"/>
          <w:sz w:val="24"/>
          <w:lang w:val="fr-FR"/>
        </w:rPr>
        <w:t>. Entre le MPPNB et le Yarmoukian, le</w:t>
      </w:r>
      <w:r w:rsidR="00055528">
        <w:rPr>
          <w:rFonts w:ascii="Times New Roman" w:hAnsi="Times New Roman" w:cs="Times New Roman"/>
          <w:sz w:val="24"/>
          <w:lang w:val="fr-FR"/>
        </w:rPr>
        <w:t xml:space="preserve"> </w:t>
      </w:r>
      <w:r w:rsidR="00EA2BAD">
        <w:rPr>
          <w:rFonts w:ascii="Times New Roman" w:hAnsi="Times New Roman" w:cs="Times New Roman"/>
          <w:sz w:val="24"/>
          <w:lang w:val="fr-FR"/>
        </w:rPr>
        <w:t>nombre de figurines humaines diminuent alors que celles animales baissent plus fortement (BIB 2630)</w:t>
      </w:r>
    </w:p>
    <w:p w14:paraId="4EC2BCC3" w14:textId="77ED0079" w:rsidR="001073C1" w:rsidRDefault="001073C1" w:rsidP="001073C1">
      <w:pPr>
        <w:rPr>
          <w:lang w:val="fr-FR"/>
        </w:rPr>
      </w:pPr>
      <w:r>
        <w:rPr>
          <w:lang w:val="fr-FR"/>
        </w:rPr>
        <w:t>La plupart datées du MPPNB (BIB 2630). Des plus com</w:t>
      </w:r>
      <w:r w:rsidR="00604B42">
        <w:rPr>
          <w:lang w:val="fr-FR"/>
        </w:rPr>
        <w:t>m</w:t>
      </w:r>
      <w:r>
        <w:rPr>
          <w:lang w:val="fr-FR"/>
        </w:rPr>
        <w:t>unes aux plus rares:</w:t>
      </w:r>
    </w:p>
    <w:p w14:paraId="1FD075D6" w14:textId="77777777" w:rsidR="001073C1" w:rsidRDefault="001073C1" w:rsidP="001073C1">
      <w:pPr>
        <w:rPr>
          <w:lang w:val="fr-F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16"/>
        <w:gridCol w:w="2609"/>
        <w:gridCol w:w="4380"/>
        <w:gridCol w:w="545"/>
      </w:tblGrid>
      <w:tr w:rsidR="007C07F4" w:rsidRPr="001073C1" w14:paraId="6C6D91C5" w14:textId="77777777" w:rsidTr="007C07F4">
        <w:tc>
          <w:tcPr>
            <w:tcW w:w="4625" w:type="dxa"/>
            <w:gridSpan w:val="2"/>
            <w:vAlign w:val="center"/>
          </w:tcPr>
          <w:p w14:paraId="1B4542EC" w14:textId="77777777" w:rsidR="007C07F4" w:rsidRPr="00C35EA7" w:rsidRDefault="007C07F4" w:rsidP="007C07F4">
            <w:pPr>
              <w:jc w:val="center"/>
              <w:rPr>
                <w:lang w:val="fr-FR"/>
              </w:rPr>
            </w:pPr>
            <w:r w:rsidRPr="00C35EA7">
              <w:rPr>
                <w:lang w:val="fr-FR"/>
              </w:rPr>
              <w:t>catégorie</w:t>
            </w:r>
          </w:p>
        </w:tc>
        <w:tc>
          <w:tcPr>
            <w:tcW w:w="4380" w:type="dxa"/>
          </w:tcPr>
          <w:p w14:paraId="4B2529B5" w14:textId="77777777" w:rsidR="007C07F4" w:rsidRPr="00C35EA7" w:rsidRDefault="007C07F4" w:rsidP="007C07F4">
            <w:pPr>
              <w:jc w:val="center"/>
              <w:rPr>
                <w:lang w:val="fr-FR"/>
              </w:rPr>
            </w:pPr>
            <w:r w:rsidRPr="00C35EA7">
              <w:rPr>
                <w:lang w:val="fr-FR"/>
              </w:rPr>
              <w:t>description</w:t>
            </w:r>
          </w:p>
        </w:tc>
        <w:tc>
          <w:tcPr>
            <w:tcW w:w="545" w:type="dxa"/>
            <w:vAlign w:val="center"/>
          </w:tcPr>
          <w:p w14:paraId="6BBDD3A7" w14:textId="77777777" w:rsidR="007C07F4" w:rsidRPr="00C35EA7" w:rsidRDefault="007C07F4" w:rsidP="007C07F4">
            <w:pPr>
              <w:jc w:val="center"/>
              <w:rPr>
                <w:lang w:val="fr-FR"/>
              </w:rPr>
            </w:pPr>
            <w:r w:rsidRPr="00C35EA7">
              <w:rPr>
                <w:lang w:val="fr-FR"/>
              </w:rPr>
              <w:t>nb</w:t>
            </w:r>
          </w:p>
        </w:tc>
      </w:tr>
      <w:tr w:rsidR="00EA2BAD" w:rsidRPr="001073C1" w14:paraId="191FD6DA" w14:textId="77777777" w:rsidTr="007C07F4">
        <w:tc>
          <w:tcPr>
            <w:tcW w:w="2016" w:type="dxa"/>
            <w:vMerge w:val="restart"/>
            <w:vAlign w:val="center"/>
          </w:tcPr>
          <w:p w14:paraId="427E262E" w14:textId="77777777" w:rsidR="00EA2BAD" w:rsidRPr="00C35EA7" w:rsidRDefault="00EA2BAD" w:rsidP="00C35EA7">
            <w:pPr>
              <w:jc w:val="center"/>
              <w:rPr>
                <w:lang w:val="fr-FR"/>
              </w:rPr>
            </w:pPr>
            <w:r w:rsidRPr="00C35EA7">
              <w:rPr>
                <w:lang w:val="fr-FR"/>
              </w:rPr>
              <w:t>anthropomorphes</w:t>
            </w:r>
          </w:p>
        </w:tc>
        <w:tc>
          <w:tcPr>
            <w:tcW w:w="2609" w:type="dxa"/>
            <w:vAlign w:val="center"/>
          </w:tcPr>
          <w:p w14:paraId="7C8B9709" w14:textId="77777777" w:rsidR="00EA2BAD" w:rsidRPr="00C35EA7" w:rsidRDefault="00EA2BAD" w:rsidP="001F5511">
            <w:pPr>
              <w:rPr>
                <w:lang w:val="fr-FR"/>
              </w:rPr>
            </w:pPr>
            <w:r w:rsidRPr="00C35EA7">
              <w:rPr>
                <w:lang w:val="fr-FR"/>
              </w:rPr>
              <w:t>figures féminines</w:t>
            </w:r>
          </w:p>
          <w:p w14:paraId="122E3CCB" w14:textId="77777777" w:rsidR="00EA2BAD" w:rsidRPr="00C35EA7" w:rsidRDefault="00EA2BAD" w:rsidP="001F5511">
            <w:pPr>
              <w:rPr>
                <w:i/>
                <w:lang w:val="fr-FR"/>
              </w:rPr>
            </w:pPr>
            <w:r w:rsidRPr="00C35EA7">
              <w:rPr>
                <w:i/>
                <w:lang w:val="fr-FR"/>
              </w:rPr>
              <w:t>"fertility figurines"</w:t>
            </w:r>
          </w:p>
        </w:tc>
        <w:tc>
          <w:tcPr>
            <w:tcW w:w="4380" w:type="dxa"/>
          </w:tcPr>
          <w:p w14:paraId="12DEE96D" w14:textId="77777777" w:rsidR="00EA2BAD" w:rsidRPr="00C35EA7" w:rsidRDefault="00EA2BAD" w:rsidP="001073C1">
            <w:pPr>
              <w:rPr>
                <w:lang w:val="fr-FR"/>
              </w:rPr>
            </w:pPr>
            <w:r w:rsidRPr="00C35EA7">
              <w:rPr>
                <w:lang w:val="fr-FR"/>
              </w:rPr>
              <w:t>long torse, seins pendant, motifs géométriques</w:t>
            </w:r>
          </w:p>
          <w:p w14:paraId="0CADBE7C" w14:textId="77777777" w:rsidR="00EA2BAD" w:rsidRPr="001073C1" w:rsidRDefault="00EA2BAD" w:rsidP="00C35EA7">
            <w:pPr>
              <w:autoSpaceDE w:val="0"/>
              <w:autoSpaceDN w:val="0"/>
              <w:adjustRightInd w:val="0"/>
            </w:pPr>
            <w:r w:rsidRPr="00C35EA7">
              <w:rPr>
                <w:i/>
              </w:rPr>
              <w:t>(</w:t>
            </w:r>
            <w:r w:rsidRPr="00C35EA7">
              <w:rPr>
                <w:bCs/>
                <w:i/>
                <w:sz w:val="20"/>
                <w:szCs w:val="20"/>
                <w:lang w:eastAsia="en-GB"/>
              </w:rPr>
              <w:t>distended abdomens, pendulous breasts, and a characteristic rocker-stamped "tattooing" over most of the body (Rollefson and Simmons 1985: 42))</w:t>
            </w:r>
          </w:p>
        </w:tc>
        <w:tc>
          <w:tcPr>
            <w:tcW w:w="545" w:type="dxa"/>
            <w:vAlign w:val="center"/>
          </w:tcPr>
          <w:p w14:paraId="00716442" w14:textId="77777777" w:rsidR="00EA2BAD" w:rsidRPr="00C35EA7" w:rsidRDefault="00EA2BAD" w:rsidP="007C07F4">
            <w:pPr>
              <w:jc w:val="center"/>
              <w:rPr>
                <w:lang w:val="fr-FR"/>
              </w:rPr>
            </w:pPr>
            <w:r w:rsidRPr="00C35EA7">
              <w:rPr>
                <w:lang w:val="fr-FR"/>
              </w:rPr>
              <w:t>~6</w:t>
            </w:r>
          </w:p>
        </w:tc>
      </w:tr>
      <w:tr w:rsidR="00EA2BAD" w14:paraId="39358C32" w14:textId="77777777" w:rsidTr="007C07F4">
        <w:tc>
          <w:tcPr>
            <w:tcW w:w="2016" w:type="dxa"/>
            <w:vMerge/>
            <w:vAlign w:val="center"/>
          </w:tcPr>
          <w:p w14:paraId="75821660" w14:textId="77777777" w:rsidR="00EA2BAD" w:rsidRPr="00C35EA7" w:rsidRDefault="00EA2BAD" w:rsidP="00C35EA7">
            <w:pPr>
              <w:jc w:val="center"/>
              <w:rPr>
                <w:lang w:val="fr-FR"/>
              </w:rPr>
            </w:pPr>
          </w:p>
        </w:tc>
        <w:tc>
          <w:tcPr>
            <w:tcW w:w="2609" w:type="dxa"/>
            <w:vAlign w:val="center"/>
          </w:tcPr>
          <w:p w14:paraId="1AA15A86" w14:textId="77777777" w:rsidR="00EA2BAD" w:rsidRPr="00C35EA7" w:rsidRDefault="00EA2BAD" w:rsidP="001F5511">
            <w:pPr>
              <w:rPr>
                <w:lang w:val="fr-FR"/>
              </w:rPr>
            </w:pPr>
            <w:r w:rsidRPr="00C35EA7">
              <w:rPr>
                <w:lang w:val="fr-FR"/>
              </w:rPr>
              <w:t>tête, torses</w:t>
            </w:r>
          </w:p>
        </w:tc>
        <w:tc>
          <w:tcPr>
            <w:tcW w:w="4380" w:type="dxa"/>
          </w:tcPr>
          <w:p w14:paraId="3B1A894B" w14:textId="77777777" w:rsidR="00EA2BAD" w:rsidRPr="00C35EA7" w:rsidRDefault="00EA2BAD" w:rsidP="001073C1">
            <w:pPr>
              <w:rPr>
                <w:lang w:val="fr-FR"/>
              </w:rPr>
            </w:pPr>
          </w:p>
        </w:tc>
        <w:tc>
          <w:tcPr>
            <w:tcW w:w="545" w:type="dxa"/>
            <w:vAlign w:val="center"/>
          </w:tcPr>
          <w:p w14:paraId="0411C815" w14:textId="77777777" w:rsidR="00EA2BAD" w:rsidRPr="00C35EA7" w:rsidRDefault="00EA2BAD" w:rsidP="007C07F4">
            <w:pPr>
              <w:jc w:val="center"/>
              <w:rPr>
                <w:lang w:val="fr-FR"/>
              </w:rPr>
            </w:pPr>
          </w:p>
        </w:tc>
      </w:tr>
      <w:tr w:rsidR="00EA2BAD" w:rsidRPr="001073C1" w14:paraId="152CFD28" w14:textId="77777777" w:rsidTr="007C07F4">
        <w:tc>
          <w:tcPr>
            <w:tcW w:w="2016" w:type="dxa"/>
            <w:vMerge/>
            <w:vAlign w:val="center"/>
          </w:tcPr>
          <w:p w14:paraId="56502757" w14:textId="77777777" w:rsidR="00EA2BAD" w:rsidRPr="00C35EA7" w:rsidRDefault="00EA2BAD" w:rsidP="00C35EA7">
            <w:pPr>
              <w:jc w:val="center"/>
              <w:rPr>
                <w:lang w:val="es-ES"/>
              </w:rPr>
            </w:pPr>
          </w:p>
        </w:tc>
        <w:tc>
          <w:tcPr>
            <w:tcW w:w="2609" w:type="dxa"/>
            <w:vAlign w:val="center"/>
          </w:tcPr>
          <w:p w14:paraId="5C0211E4" w14:textId="77777777" w:rsidR="00EA2BAD" w:rsidRPr="00C35EA7" w:rsidRDefault="00EA2BAD" w:rsidP="001F5511">
            <w:pPr>
              <w:rPr>
                <w:lang w:val="es-ES"/>
              </w:rPr>
            </w:pPr>
            <w:r w:rsidRPr="00C35EA7">
              <w:rPr>
                <w:lang w:val="es-ES"/>
              </w:rPr>
              <w:t xml:space="preserve">la dite </w:t>
            </w:r>
            <w:r w:rsidRPr="00C35EA7">
              <w:rPr>
                <w:bCs/>
                <w:i/>
                <w:sz w:val="20"/>
                <w:szCs w:val="20"/>
                <w:lang w:val="es-ES" w:eastAsia="en-GB"/>
              </w:rPr>
              <w:t>Pieta of 'Ain Ghazal</w:t>
            </w:r>
          </w:p>
        </w:tc>
        <w:tc>
          <w:tcPr>
            <w:tcW w:w="4380" w:type="dxa"/>
          </w:tcPr>
          <w:p w14:paraId="56753723" w14:textId="77777777" w:rsidR="00EA2BAD" w:rsidRPr="00C35EA7" w:rsidRDefault="00EA2BAD" w:rsidP="001073C1">
            <w:pPr>
              <w:rPr>
                <w:lang w:val="es-ES"/>
              </w:rPr>
            </w:pPr>
          </w:p>
        </w:tc>
        <w:tc>
          <w:tcPr>
            <w:tcW w:w="545" w:type="dxa"/>
            <w:vAlign w:val="center"/>
          </w:tcPr>
          <w:p w14:paraId="69D1155A" w14:textId="77777777" w:rsidR="00EA2BAD" w:rsidRPr="00C35EA7" w:rsidRDefault="00EA2BAD" w:rsidP="007C07F4">
            <w:pPr>
              <w:jc w:val="center"/>
              <w:rPr>
                <w:lang w:val="es-ES"/>
              </w:rPr>
            </w:pPr>
            <w:r w:rsidRPr="00C35EA7">
              <w:rPr>
                <w:lang w:val="es-ES"/>
              </w:rPr>
              <w:t>1</w:t>
            </w:r>
          </w:p>
        </w:tc>
      </w:tr>
      <w:tr w:rsidR="00EA2BAD" w:rsidRPr="001073C1" w14:paraId="3BD954D2" w14:textId="77777777" w:rsidTr="007C07F4">
        <w:tc>
          <w:tcPr>
            <w:tcW w:w="2016" w:type="dxa"/>
            <w:vMerge/>
            <w:vAlign w:val="center"/>
          </w:tcPr>
          <w:p w14:paraId="79F8AABD" w14:textId="77777777" w:rsidR="00EA2BAD" w:rsidRPr="00C35EA7" w:rsidRDefault="00EA2BAD" w:rsidP="00C35EA7">
            <w:pPr>
              <w:jc w:val="center"/>
              <w:rPr>
                <w:lang w:val="es-ES"/>
              </w:rPr>
            </w:pPr>
          </w:p>
        </w:tc>
        <w:tc>
          <w:tcPr>
            <w:tcW w:w="2609" w:type="dxa"/>
            <w:vAlign w:val="center"/>
          </w:tcPr>
          <w:p w14:paraId="53BB123D" w14:textId="77777777" w:rsidR="00EA2BAD" w:rsidRPr="00C35EA7" w:rsidRDefault="00EA2BAD" w:rsidP="001F5511">
            <w:pPr>
              <w:rPr>
                <w:lang w:val="es-ES"/>
              </w:rPr>
            </w:pPr>
            <w:r w:rsidRPr="00C35EA7">
              <w:rPr>
                <w:lang w:val="es-ES"/>
              </w:rPr>
              <w:t>jambes, bras</w:t>
            </w:r>
          </w:p>
        </w:tc>
        <w:tc>
          <w:tcPr>
            <w:tcW w:w="4380" w:type="dxa"/>
          </w:tcPr>
          <w:p w14:paraId="4AB7987C" w14:textId="77777777" w:rsidR="00EA2BAD" w:rsidRPr="00C35EA7" w:rsidRDefault="00EA2BAD" w:rsidP="001073C1">
            <w:pPr>
              <w:rPr>
                <w:lang w:val="es-ES"/>
              </w:rPr>
            </w:pPr>
          </w:p>
        </w:tc>
        <w:tc>
          <w:tcPr>
            <w:tcW w:w="545" w:type="dxa"/>
            <w:vAlign w:val="center"/>
          </w:tcPr>
          <w:p w14:paraId="00619D39" w14:textId="77777777" w:rsidR="00EA2BAD" w:rsidRPr="00C35EA7" w:rsidRDefault="00EA2BAD" w:rsidP="007C07F4">
            <w:pPr>
              <w:jc w:val="center"/>
              <w:rPr>
                <w:lang w:val="es-ES"/>
              </w:rPr>
            </w:pPr>
          </w:p>
        </w:tc>
      </w:tr>
      <w:tr w:rsidR="00EA2BAD" w:rsidRPr="001073C1" w14:paraId="76B12EA9" w14:textId="77777777" w:rsidTr="007C07F4">
        <w:tc>
          <w:tcPr>
            <w:tcW w:w="2016" w:type="dxa"/>
            <w:vAlign w:val="center"/>
          </w:tcPr>
          <w:p w14:paraId="1B97D036" w14:textId="77777777" w:rsidR="00EA2BAD" w:rsidRPr="00C35EA7" w:rsidRDefault="007C07F4" w:rsidP="00C35EA7">
            <w:pPr>
              <w:jc w:val="center"/>
              <w:rPr>
                <w:lang w:val="es-ES"/>
              </w:rPr>
            </w:pPr>
            <w:r>
              <w:rPr>
                <w:lang w:val="es-ES"/>
              </w:rPr>
              <w:t>zoomorphes</w:t>
            </w:r>
          </w:p>
        </w:tc>
        <w:tc>
          <w:tcPr>
            <w:tcW w:w="2609" w:type="dxa"/>
            <w:vAlign w:val="center"/>
          </w:tcPr>
          <w:p w14:paraId="2A1B7A44" w14:textId="77777777" w:rsidR="00EA2BAD" w:rsidRPr="00C35EA7" w:rsidRDefault="00EA2BAD" w:rsidP="001F5511">
            <w:pPr>
              <w:rPr>
                <w:lang w:val="es-ES"/>
              </w:rPr>
            </w:pPr>
            <w:r w:rsidRPr="00C35EA7">
              <w:rPr>
                <w:lang w:val="es-ES"/>
              </w:rPr>
              <w:t>boeufs</w:t>
            </w:r>
          </w:p>
          <w:p w14:paraId="7B2E4396" w14:textId="77777777" w:rsidR="00EA2BAD" w:rsidRPr="00C35EA7" w:rsidRDefault="00EA2BAD" w:rsidP="001F5511">
            <w:pPr>
              <w:rPr>
                <w:i/>
                <w:lang w:val="es-ES"/>
              </w:rPr>
            </w:pPr>
            <w:r w:rsidRPr="00C35EA7">
              <w:rPr>
                <w:i/>
                <w:lang w:val="es-ES"/>
              </w:rPr>
              <w:t>cattle</w:t>
            </w:r>
          </w:p>
        </w:tc>
        <w:tc>
          <w:tcPr>
            <w:tcW w:w="4380" w:type="dxa"/>
          </w:tcPr>
          <w:p w14:paraId="38E3DD3C" w14:textId="77777777" w:rsidR="00EA2BAD" w:rsidRPr="00C35EA7" w:rsidRDefault="00EA2BAD" w:rsidP="001073C1">
            <w:pPr>
              <w:rPr>
                <w:lang w:val="es-ES"/>
              </w:rPr>
            </w:pPr>
          </w:p>
        </w:tc>
        <w:tc>
          <w:tcPr>
            <w:tcW w:w="545" w:type="dxa"/>
            <w:vAlign w:val="center"/>
          </w:tcPr>
          <w:p w14:paraId="18AB177F" w14:textId="77777777" w:rsidR="00EA2BAD" w:rsidRPr="00C35EA7" w:rsidRDefault="00EA2BAD" w:rsidP="007C07F4">
            <w:pPr>
              <w:jc w:val="center"/>
              <w:rPr>
                <w:lang w:val="es-ES"/>
              </w:rPr>
            </w:pPr>
          </w:p>
        </w:tc>
      </w:tr>
    </w:tbl>
    <w:p w14:paraId="06580D32" w14:textId="77777777" w:rsidR="00EA2BAD" w:rsidRDefault="001073C1" w:rsidP="00EA2BAD">
      <w:pPr>
        <w:rPr>
          <w:lang w:val="fr-FR"/>
        </w:rPr>
      </w:pPr>
      <w:r>
        <w:rPr>
          <w:lang w:val="fr-FR"/>
        </w:rPr>
        <w:t>(BIB 2630)</w:t>
      </w:r>
    </w:p>
    <w:p w14:paraId="7AFEFE1E" w14:textId="77777777" w:rsidR="00EA2BAD" w:rsidRDefault="00EA2BAD" w:rsidP="00EA2BAD">
      <w:pPr>
        <w:rPr>
          <w:lang w:val="fr-FR"/>
        </w:rPr>
      </w:pPr>
    </w:p>
    <w:p w14:paraId="2367C5A1" w14:textId="31DA73DA" w:rsidR="00EA2BAD" w:rsidRDefault="00EA2BAD" w:rsidP="001F5511">
      <w:pPr>
        <w:jc w:val="both"/>
        <w:rPr>
          <w:lang w:val="fr-FR"/>
        </w:rPr>
      </w:pPr>
      <w:r>
        <w:rPr>
          <w:lang w:val="fr-FR"/>
        </w:rPr>
        <w:t>23 figurines de boeufs trouvées dans un trou d'une maison (BIB 2630). Deux figurines "tuées" (BIB 2630)</w:t>
      </w:r>
      <w:r w:rsidR="001F5511">
        <w:rPr>
          <w:lang w:val="fr-FR"/>
        </w:rPr>
        <w:t xml:space="preserve">. Figurine(s) d'argile(s) représentant un </w:t>
      </w:r>
      <w:hyperlink r:id="rId670" w:anchor="Cul_Art_TAC_T_z_bovide_boeufs" w:history="1">
        <w:r w:rsidR="001F5511" w:rsidRPr="001F5511">
          <w:rPr>
            <w:rStyle w:val="Hyperlink"/>
            <w:lang w:val="fr-FR"/>
          </w:rPr>
          <w:t>boeuf</w:t>
        </w:r>
      </w:hyperlink>
      <w:r w:rsidR="001F5511">
        <w:rPr>
          <w:lang w:val="fr-FR"/>
        </w:rPr>
        <w:t xml:space="preserve"> (BIB 2733)</w:t>
      </w:r>
    </w:p>
    <w:p w14:paraId="5F15675C" w14:textId="77777777" w:rsidR="002F2938" w:rsidRDefault="002F2938" w:rsidP="001F5511">
      <w:pPr>
        <w:jc w:val="both"/>
        <w:rPr>
          <w:lang w:val="fr-FR"/>
        </w:rPr>
      </w:pPr>
    </w:p>
    <w:p w14:paraId="532B2543" w14:textId="6860EE00" w:rsidR="002F2938" w:rsidRDefault="00055528" w:rsidP="002F2938">
      <w:pPr>
        <w:pStyle w:val="Heading2"/>
      </w:pPr>
      <w:r>
        <w:t>l</w:t>
      </w:r>
      <w:r w:rsidR="002F2938">
        <w:t>ithique</w:t>
      </w:r>
    </w:p>
    <w:p w14:paraId="39416A4F" w14:textId="77777777" w:rsidR="002F2938" w:rsidRDefault="002F2938" w:rsidP="001F5511">
      <w:pPr>
        <w:jc w:val="both"/>
        <w:rPr>
          <w:lang w:val="fr-FR"/>
        </w:rPr>
      </w:pPr>
    </w:p>
    <w:p w14:paraId="1D9832EA" w14:textId="53BBF682" w:rsidR="002F2938" w:rsidRDefault="002F2938" w:rsidP="001F5511">
      <w:pPr>
        <w:jc w:val="both"/>
        <w:rPr>
          <w:lang w:val="fr-FR"/>
        </w:rPr>
      </w:pPr>
      <w:r>
        <w:rPr>
          <w:lang w:val="fr-FR"/>
        </w:rPr>
        <w:t xml:space="preserve">MP silex (type </w:t>
      </w:r>
      <w:hyperlink r:id="rId671" w:anchor="Sit_Huweijir" w:history="1">
        <w:r w:rsidRPr="00865E6D">
          <w:rPr>
            <w:rStyle w:val="Hyperlink"/>
            <w:lang w:val="fr-FR"/>
          </w:rPr>
          <w:t>Huweijir</w:t>
        </w:r>
      </w:hyperlink>
      <w:r>
        <w:rPr>
          <w:lang w:val="fr-FR"/>
        </w:rPr>
        <w:t xml:space="preserve">) probablement des affleurements </w:t>
      </w:r>
      <w:r w:rsidRPr="002F2938">
        <w:rPr>
          <w:i/>
          <w:lang w:val="fr-FR"/>
        </w:rPr>
        <w:t>Amman Silicified Limestone Formation</w:t>
      </w:r>
      <w:r>
        <w:rPr>
          <w:lang w:val="fr-FR"/>
        </w:rPr>
        <w:t xml:space="preserve"> à proximité de </w:t>
      </w:r>
      <w:hyperlink r:id="rId672" w:anchor="Sit_Kharaysin" w:history="1">
        <w:r w:rsidRPr="002F2938">
          <w:rPr>
            <w:rStyle w:val="Hyperlink"/>
            <w:lang w:val="fr-FR"/>
          </w:rPr>
          <w:t>Kharaysin</w:t>
        </w:r>
      </w:hyperlink>
      <w:r>
        <w:rPr>
          <w:lang w:val="fr-FR"/>
        </w:rPr>
        <w:t xml:space="preserve"> (Juanjo com. pers.)</w:t>
      </w:r>
    </w:p>
    <w:p w14:paraId="72E60928" w14:textId="77777777" w:rsidR="00EA2BAD" w:rsidRDefault="00EA2BAD" w:rsidP="00EA2BAD">
      <w:pPr>
        <w:rPr>
          <w:lang w:val="fr-FR"/>
        </w:rPr>
      </w:pPr>
    </w:p>
    <w:p w14:paraId="7DFA2EAD" w14:textId="43143514" w:rsidR="00483984" w:rsidRDefault="00055528" w:rsidP="00483984">
      <w:pPr>
        <w:pStyle w:val="Heading2"/>
      </w:pPr>
      <w:r>
        <w:t>g</w:t>
      </w:r>
      <w:r w:rsidR="00483984">
        <w:t>énétique</w:t>
      </w:r>
    </w:p>
    <w:p w14:paraId="01DD9977" w14:textId="77777777" w:rsidR="00483984" w:rsidRDefault="00483984" w:rsidP="00EA2BAD">
      <w:pPr>
        <w:rPr>
          <w:lang w:val="fr-FR"/>
        </w:rPr>
      </w:pPr>
    </w:p>
    <w:p w14:paraId="2D550C06" w14:textId="30E4CCE1" w:rsidR="00483984" w:rsidRDefault="00483984" w:rsidP="00EA2BAD">
      <w:pPr>
        <w:rPr>
          <w:lang w:val="fr-FR"/>
        </w:rPr>
      </w:pPr>
      <w:r>
        <w:rPr>
          <w:lang w:val="fr-FR"/>
        </w:rPr>
        <w:t>étudié pour l'ADN des Néolithiques (BIB 2787)</w:t>
      </w:r>
    </w:p>
    <w:p w14:paraId="5494A1F6" w14:textId="65164C7B" w:rsidR="00055528" w:rsidRDefault="00055528" w:rsidP="00EA2BAD">
      <w:pPr>
        <w:rPr>
          <w:lang w:val="fr-FR"/>
        </w:rPr>
      </w:pPr>
    </w:p>
    <w:p w14:paraId="2380FD07" w14:textId="4E2B1496" w:rsidR="00055528" w:rsidRPr="00055528" w:rsidRDefault="00055528" w:rsidP="00055528">
      <w:pPr>
        <w:pStyle w:val="Heading2"/>
      </w:pPr>
      <w:bookmarkStart w:id="353" w:name="Sit_Ain_Ghazal_per__aband"/>
      <w:r w:rsidRPr="00055528">
        <w:t>abandon</w:t>
      </w:r>
    </w:p>
    <w:bookmarkEnd w:id="353"/>
    <w:p w14:paraId="65C1A990" w14:textId="5192E8CE" w:rsidR="00055528" w:rsidRPr="00B079BF" w:rsidRDefault="00055528" w:rsidP="00EA2BAD">
      <w:pPr>
        <w:rPr>
          <w:lang w:val="fr-FR"/>
        </w:rPr>
      </w:pPr>
    </w:p>
    <w:p w14:paraId="0BFA0B78" w14:textId="46D6ADE1" w:rsidR="00055528" w:rsidRDefault="00055528" w:rsidP="00EA2BAD">
      <w:pPr>
        <w:rPr>
          <w:lang w:val="fr-FR"/>
        </w:rPr>
      </w:pPr>
      <w:r>
        <w:rPr>
          <w:lang w:val="fr-FR"/>
        </w:rPr>
        <w:t>Décroissance forte au Yarkoumien (BIB 2627). Cet épisode d'abandon est marqué par une instabilité de l'environnement (</w:t>
      </w:r>
      <w:r w:rsidRPr="00F003CB">
        <w:rPr>
          <w:i/>
          <w:lang w:val="fr-FR"/>
        </w:rPr>
        <w:t>landscape became unstable</w:t>
      </w:r>
      <w:r>
        <w:rPr>
          <w:lang w:val="fr-FR"/>
        </w:rPr>
        <w:t>) peut-être à mettre en lien avec l'aridité croissante. (BIB 2627). Les poteaux porteurs du PPNC ne faisaient plus que 15-20 cm de diamètre (BIB 2630)</w:t>
      </w:r>
    </w:p>
    <w:p w14:paraId="146FFAB7" w14:textId="77777777" w:rsidR="00055528" w:rsidRPr="00055528" w:rsidRDefault="00055528" w:rsidP="00055528">
      <w:pPr>
        <w:jc w:val="both"/>
        <w:rPr>
          <w:lang w:val="fr-FR"/>
        </w:rPr>
      </w:pPr>
      <w:r w:rsidRPr="00055528">
        <w:rPr>
          <w:lang w:val="fr-FR"/>
        </w:rPr>
        <w:t xml:space="preserve">Pour </w:t>
      </w:r>
      <w:r w:rsidRPr="00055528">
        <w:rPr>
          <w:szCs w:val="22"/>
          <w:lang w:val="fr-FR"/>
        </w:rPr>
        <w:t xml:space="preserve">(Simmons et al.,1988) </w:t>
      </w:r>
      <w:r w:rsidRPr="00055528">
        <w:rPr>
          <w:lang w:val="fr-FR"/>
        </w:rPr>
        <w:t>L'hypothèse d'abandon du site est que la ville aurait atteint une taille critique, trop fondé sur le bétail de chèvre et de mouton et que l'aridité a été le point de rupture (BIB 2627)</w:t>
      </w:r>
    </w:p>
    <w:p w14:paraId="08FB7886" w14:textId="77777777" w:rsidR="00055528" w:rsidRDefault="00055528" w:rsidP="00055528">
      <w:pPr>
        <w:jc w:val="both"/>
        <w:rPr>
          <w:lang w:val="fr-FR"/>
        </w:rPr>
      </w:pPr>
      <w:r w:rsidRPr="0032190F">
        <w:rPr>
          <w:lang w:val="fr-FR"/>
        </w:rPr>
        <w:t xml:space="preserve">Au </w:t>
      </w:r>
      <w:r>
        <w:rPr>
          <w:lang w:val="fr-FR"/>
        </w:rPr>
        <w:t>7e</w:t>
      </w:r>
      <w:r w:rsidRPr="0032190F">
        <w:rPr>
          <w:lang w:val="fr-FR"/>
        </w:rPr>
        <w:t xml:space="preserve"> mill, de nouvelles modifications de l’architecture et des rites funéraires confirmant une importante refonte de la société. La densité de la population diminue progressivement et la moitié orientale du village cesse d’être habitée. Au Yarkoumien qui correspond au PPNC, vers 6800, le village continue à rétrécir. Les immeubles à étage attestés au PPNB ont disparu (BIB 125 p. 64)</w:t>
      </w:r>
    </w:p>
    <w:p w14:paraId="34D96E79" w14:textId="77777777" w:rsidR="00055528" w:rsidRPr="00055528" w:rsidRDefault="00055528" w:rsidP="00EA2BAD">
      <w:pPr>
        <w:rPr>
          <w:lang w:val="fr-FR"/>
        </w:rPr>
      </w:pPr>
    </w:p>
    <w:p w14:paraId="32BB18F3" w14:textId="77777777" w:rsidR="00865E6D" w:rsidRPr="00055528" w:rsidRDefault="00865E6D" w:rsidP="00EA2BAD">
      <w:pPr>
        <w:rPr>
          <w:lang w:val="fr-FR"/>
        </w:rPr>
      </w:pPr>
    </w:p>
    <w:p w14:paraId="4EB8F9CB" w14:textId="77777777" w:rsidR="00865E6D" w:rsidRPr="00426FF9" w:rsidRDefault="00865E6D" w:rsidP="00426FF9">
      <w:pPr>
        <w:pStyle w:val="Heading1"/>
        <w:rPr>
          <w:lang w:val="en-US"/>
        </w:rPr>
      </w:pPr>
      <w:bookmarkStart w:id="354" w:name="Sit_Huweijir"/>
      <w:r w:rsidRPr="00426FF9">
        <w:rPr>
          <w:lang w:val="en-US"/>
        </w:rPr>
        <w:t>HUWEIJIR</w:t>
      </w:r>
    </w:p>
    <w:bookmarkEnd w:id="354"/>
    <w:p w14:paraId="2953C095" w14:textId="77777777" w:rsidR="00865E6D" w:rsidRPr="007431A3" w:rsidRDefault="00865E6D" w:rsidP="00EA2BAD">
      <w:pPr>
        <w:rPr>
          <w:sz w:val="20"/>
        </w:rPr>
      </w:pPr>
      <w:r w:rsidRPr="007431A3">
        <w:rPr>
          <w:sz w:val="20"/>
        </w:rPr>
        <w:t xml:space="preserve">Wadi Huweijir, </w:t>
      </w:r>
      <w:r w:rsidRPr="007431A3">
        <w:rPr>
          <w:i/>
          <w:sz w:val="20"/>
        </w:rPr>
        <w:t>Huweijir-type flint</w:t>
      </w:r>
    </w:p>
    <w:p w14:paraId="0D0FD3D2" w14:textId="77777777" w:rsidR="00483984" w:rsidRDefault="00483984" w:rsidP="00EA2BAD"/>
    <w:p w14:paraId="333DE1E7" w14:textId="1F567B72" w:rsidR="00865E6D" w:rsidRPr="00865E6D" w:rsidRDefault="00865E6D" w:rsidP="00EA2BAD">
      <w:pPr>
        <w:rPr>
          <w:lang w:val="fr-FR"/>
        </w:rPr>
      </w:pPr>
      <w:r w:rsidRPr="009D26E0">
        <w:rPr>
          <w:lang w:val="fr-FR"/>
        </w:rPr>
        <w:t xml:space="preserve">Amman, Jordanie. </w:t>
      </w:r>
      <w:r w:rsidRPr="00865E6D">
        <w:rPr>
          <w:lang w:val="fr-FR"/>
        </w:rPr>
        <w:t xml:space="preserve">Gite de silex identifié comme étant la source principale d'approvisonnement de </w:t>
      </w:r>
      <w:hyperlink r:id="rId673" w:anchor="Sit_Ain_Ghazal" w:history="1">
        <w:r w:rsidRPr="00865E6D">
          <w:rPr>
            <w:rStyle w:val="Hyperlink"/>
            <w:lang w:val="fr-FR"/>
          </w:rPr>
          <w:t>Ain Ghazal</w:t>
        </w:r>
      </w:hyperlink>
      <w:r w:rsidRPr="00865E6D">
        <w:rPr>
          <w:lang w:val="fr-FR"/>
        </w:rPr>
        <w:t xml:space="preserve"> (BIB 3016)</w:t>
      </w:r>
    </w:p>
    <w:p w14:paraId="681020C0" w14:textId="77777777" w:rsidR="00865E6D" w:rsidRPr="00865E6D" w:rsidRDefault="00865E6D" w:rsidP="00EA2BAD">
      <w:pPr>
        <w:rPr>
          <w:lang w:val="fr-FR"/>
        </w:rPr>
      </w:pPr>
    </w:p>
    <w:p w14:paraId="4DC54AAE" w14:textId="77777777" w:rsidR="00924F33" w:rsidRPr="0032190F" w:rsidRDefault="00924F33" w:rsidP="00426FF9">
      <w:pPr>
        <w:pStyle w:val="Heading1"/>
      </w:pPr>
      <w:bookmarkStart w:id="355" w:name="Sit_Mezraa_Teleilat"/>
      <w:r w:rsidRPr="0032190F">
        <w:t>MEZRAA TELEILAT</w:t>
      </w:r>
      <w:bookmarkEnd w:id="355"/>
    </w:p>
    <w:p w14:paraId="24CEC264" w14:textId="77777777" w:rsidR="00924F33" w:rsidRPr="0032190F" w:rsidRDefault="00924F33" w:rsidP="00924F33">
      <w:pPr>
        <w:jc w:val="both"/>
        <w:rPr>
          <w:lang w:val="fr-FR"/>
        </w:rPr>
      </w:pPr>
    </w:p>
    <w:p w14:paraId="2B042D41" w14:textId="60E3F85B" w:rsidR="00924F33" w:rsidRDefault="00924F33" w:rsidP="00924F33">
      <w:pPr>
        <w:jc w:val="both"/>
        <w:rPr>
          <w:lang w:val="fr-FR"/>
        </w:rPr>
      </w:pPr>
      <w:r w:rsidRPr="0032190F">
        <w:rPr>
          <w:lang w:val="fr-FR"/>
        </w:rPr>
        <w:t xml:space="preserve">Site du Proche-Orient daté de la transition </w:t>
      </w:r>
      <w:hyperlink r:id="rId674" w:anchor="Cul_PPN" w:history="1">
        <w:r w:rsidRPr="0032190F">
          <w:rPr>
            <w:rStyle w:val="Hyperlink"/>
            <w:lang w:val="fr-FR"/>
          </w:rPr>
          <w:t>PPN</w:t>
        </w:r>
      </w:hyperlink>
      <w:r w:rsidRPr="0032190F">
        <w:rPr>
          <w:lang w:val="fr-FR"/>
        </w:rPr>
        <w:t>-</w:t>
      </w:r>
      <w:hyperlink r:id="rId675" w:anchor="Cul_Neo_Ancien_Ceramique" w:history="1">
        <w:r w:rsidR="006E24C9" w:rsidRPr="0032190F">
          <w:rPr>
            <w:rStyle w:val="Hyperlink"/>
            <w:lang w:val="fr-FR"/>
          </w:rPr>
          <w:t>PN</w:t>
        </w:r>
      </w:hyperlink>
      <w:r w:rsidR="006E24C9" w:rsidRPr="0032190F">
        <w:rPr>
          <w:lang w:val="fr-FR"/>
        </w:rPr>
        <w:t xml:space="preserve"> </w:t>
      </w:r>
      <w:r w:rsidRPr="0032190F">
        <w:rPr>
          <w:lang w:val="fr-FR"/>
        </w:rPr>
        <w:t>(BIB 2319 p. 12)</w:t>
      </w:r>
      <w:r w:rsidR="006E24C9" w:rsidRPr="0032190F">
        <w:rPr>
          <w:lang w:val="fr-FR"/>
        </w:rPr>
        <w:t xml:space="preserve">. Les </w:t>
      </w:r>
      <w:hyperlink r:id="rId676" w:anchor="Cul_Art_TAC_T_a_statuettes" w:history="1">
        <w:r w:rsidR="006E24C9" w:rsidRPr="0032190F">
          <w:rPr>
            <w:rStyle w:val="Hyperlink"/>
            <w:lang w:val="fr-FR"/>
          </w:rPr>
          <w:t>figurines</w:t>
        </w:r>
      </w:hyperlink>
      <w:r w:rsidR="006E24C9" w:rsidRPr="0032190F">
        <w:rPr>
          <w:lang w:val="fr-FR"/>
        </w:rPr>
        <w:t xml:space="preserve"> anthropomorphes de Mezraa, avec leur visage en 'T' sont rapprochée du bloc sculpté de </w:t>
      </w:r>
      <w:hyperlink r:id="rId677" w:anchor="Sit_Pendimoun" w:history="1">
        <w:r w:rsidR="006E24C9" w:rsidRPr="0032190F">
          <w:rPr>
            <w:rStyle w:val="Hyperlink"/>
            <w:lang w:val="fr-FR"/>
          </w:rPr>
          <w:t>Pendimoun</w:t>
        </w:r>
      </w:hyperlink>
      <w:r w:rsidR="006E24C9" w:rsidRPr="0032190F">
        <w:rPr>
          <w:lang w:val="fr-FR"/>
        </w:rPr>
        <w:t xml:space="preserve"> (BIB 2319 p. 12)</w:t>
      </w:r>
      <w:r w:rsidR="001F5511">
        <w:rPr>
          <w:lang w:val="fr-FR"/>
        </w:rPr>
        <w:t>.</w:t>
      </w:r>
    </w:p>
    <w:p w14:paraId="5A48CF8F" w14:textId="7478B7A6" w:rsidR="001F5511" w:rsidRDefault="001F5511" w:rsidP="001F5511">
      <w:pPr>
        <w:jc w:val="both"/>
        <w:rPr>
          <w:lang w:val="fr-FR"/>
        </w:rPr>
      </w:pPr>
      <w:r>
        <w:rPr>
          <w:lang w:val="fr-FR"/>
        </w:rPr>
        <w:t xml:space="preserve">Figurine(s) d'argile(s) représentant un </w:t>
      </w:r>
      <w:hyperlink r:id="rId678" w:anchor="Cul_Art_TAC_T_z_bovide_boeufs" w:history="1">
        <w:r w:rsidRPr="001F5511">
          <w:rPr>
            <w:rStyle w:val="Hyperlink"/>
            <w:lang w:val="fr-FR"/>
          </w:rPr>
          <w:t>boeuf</w:t>
        </w:r>
      </w:hyperlink>
      <w:r>
        <w:rPr>
          <w:lang w:val="fr-FR"/>
        </w:rPr>
        <w:t xml:space="preserve"> (BIB 2733)</w:t>
      </w:r>
    </w:p>
    <w:p w14:paraId="364F7C96" w14:textId="77777777" w:rsidR="001F5511" w:rsidRPr="0032190F" w:rsidRDefault="001F5511" w:rsidP="00924F33">
      <w:pPr>
        <w:jc w:val="both"/>
        <w:rPr>
          <w:lang w:val="fr-FR"/>
        </w:rPr>
      </w:pPr>
    </w:p>
    <w:p w14:paraId="226B65F4" w14:textId="77777777" w:rsidR="001401B1" w:rsidRPr="0032190F" w:rsidRDefault="001401B1" w:rsidP="00242C0F">
      <w:pPr>
        <w:rPr>
          <w:lang w:val="fr-FR"/>
        </w:rPr>
      </w:pPr>
    </w:p>
    <w:p w14:paraId="0D3304DB" w14:textId="77777777" w:rsidR="001401B1" w:rsidRPr="0032190F" w:rsidRDefault="00A3705E" w:rsidP="00426FF9">
      <w:pPr>
        <w:pStyle w:val="Heading1"/>
      </w:pPr>
      <w:bookmarkStart w:id="356" w:name="Sit_Mureybet"/>
      <w:r>
        <w:lastRenderedPageBreak/>
        <w:t>MUREYBET</w:t>
      </w:r>
    </w:p>
    <w:bookmarkEnd w:id="356"/>
    <w:p w14:paraId="794DF669" w14:textId="77777777" w:rsidR="001401B1" w:rsidRPr="0032190F" w:rsidRDefault="001401B1" w:rsidP="00242C0F">
      <w:pPr>
        <w:rPr>
          <w:lang w:val="fr-FR"/>
        </w:rPr>
      </w:pPr>
    </w:p>
    <w:p w14:paraId="3EF30478" w14:textId="2EFD0FA6" w:rsidR="001B59AB" w:rsidRPr="0032190F" w:rsidRDefault="00F14BCA" w:rsidP="00242C0F">
      <w:pPr>
        <w:pStyle w:val="PlainText"/>
        <w:jc w:val="both"/>
        <w:rPr>
          <w:rFonts w:ascii="Times New Roman" w:hAnsi="Times New Roman" w:cs="Times New Roman"/>
          <w:sz w:val="24"/>
          <w:szCs w:val="24"/>
          <w:lang w:val="fr-FR"/>
        </w:rPr>
      </w:pPr>
      <w:r w:rsidRPr="0032190F">
        <w:rPr>
          <w:rFonts w:ascii="Times New Roman" w:hAnsi="Times New Roman" w:cs="Times New Roman"/>
          <w:sz w:val="24"/>
          <w:szCs w:val="24"/>
          <w:lang w:val="fr-FR"/>
        </w:rPr>
        <w:t xml:space="preserve">Le site de Mureybet dans </w:t>
      </w:r>
      <w:r w:rsidR="00093E3E">
        <w:rPr>
          <w:rFonts w:ascii="Times New Roman" w:hAnsi="Times New Roman" w:cs="Times New Roman"/>
          <w:sz w:val="24"/>
          <w:szCs w:val="24"/>
          <w:lang w:val="fr-FR"/>
        </w:rPr>
        <w:t xml:space="preserve">le </w:t>
      </w:r>
      <w:hyperlink r:id="rId679" w:anchor="Cul_PPN_g_NordLevant" w:history="1">
        <w:r w:rsidR="00093E3E">
          <w:rPr>
            <w:rStyle w:val="Hyperlink"/>
            <w:rFonts w:ascii="Times New Roman" w:hAnsi="Times New Roman" w:cs="Times New Roman"/>
            <w:bCs/>
            <w:sz w:val="24"/>
            <w:lang w:val="fr-FR"/>
          </w:rPr>
          <w:t>Nord</w:t>
        </w:r>
        <w:r w:rsidR="00093E3E" w:rsidRPr="00093E3E">
          <w:rPr>
            <w:rStyle w:val="Hyperlink"/>
            <w:rFonts w:ascii="Times New Roman" w:hAnsi="Times New Roman" w:cs="Times New Roman"/>
            <w:bCs/>
            <w:sz w:val="24"/>
            <w:lang w:val="fr-FR"/>
          </w:rPr>
          <w:t xml:space="preserve"> Levant</w:t>
        </w:r>
      </w:hyperlink>
      <w:r w:rsidR="00093E3E">
        <w:rPr>
          <w:bCs/>
          <w:lang w:val="fr-FR"/>
        </w:rPr>
        <w:t xml:space="preserve"> </w:t>
      </w:r>
      <w:r w:rsidR="0021522F" w:rsidRPr="0032190F">
        <w:rPr>
          <w:rFonts w:ascii="Times New Roman" w:hAnsi="Times New Roman" w:cs="Times New Roman"/>
          <w:sz w:val="24"/>
          <w:szCs w:val="24"/>
          <w:lang w:val="fr-FR"/>
        </w:rPr>
        <w:t xml:space="preserve">a donné son nom </w:t>
      </w:r>
      <w:r w:rsidR="009F1939">
        <w:rPr>
          <w:rFonts w:ascii="Times New Roman" w:hAnsi="Times New Roman" w:cs="Times New Roman"/>
          <w:sz w:val="24"/>
          <w:szCs w:val="24"/>
          <w:lang w:val="fr-FR"/>
        </w:rPr>
        <w:t>au</w:t>
      </w:r>
      <w:r w:rsidR="0021522F" w:rsidRPr="0032190F">
        <w:rPr>
          <w:rFonts w:ascii="Times New Roman" w:hAnsi="Times New Roman" w:cs="Times New Roman"/>
          <w:sz w:val="24"/>
          <w:szCs w:val="24"/>
          <w:lang w:val="fr-FR"/>
        </w:rPr>
        <w:t xml:space="preserve"> </w:t>
      </w:r>
      <w:hyperlink r:id="rId680" w:anchor="Cul_Mureybetien" w:history="1">
        <w:r w:rsidR="0021522F" w:rsidRPr="0032190F">
          <w:rPr>
            <w:rStyle w:val="Hyperlink"/>
            <w:rFonts w:ascii="Times New Roman" w:hAnsi="Times New Roman" w:cs="Times New Roman"/>
            <w:sz w:val="24"/>
            <w:szCs w:val="24"/>
            <w:lang w:val="fr-FR"/>
          </w:rPr>
          <w:t>Mureybe</w:t>
        </w:r>
        <w:r w:rsidR="009F1939">
          <w:rPr>
            <w:rStyle w:val="Hyperlink"/>
            <w:rFonts w:ascii="Times New Roman" w:hAnsi="Times New Roman" w:cs="Times New Roman"/>
            <w:sz w:val="24"/>
            <w:szCs w:val="24"/>
            <w:lang w:val="fr-FR"/>
          </w:rPr>
          <w:t>tien</w:t>
        </w:r>
      </w:hyperlink>
      <w:r w:rsidR="0021522F" w:rsidRPr="0032190F">
        <w:rPr>
          <w:rFonts w:ascii="Times New Roman" w:hAnsi="Times New Roman" w:cs="Times New Roman"/>
          <w:sz w:val="24"/>
          <w:szCs w:val="24"/>
          <w:lang w:val="fr-FR"/>
        </w:rPr>
        <w:t>. Le site</w:t>
      </w:r>
      <w:r w:rsidRPr="0032190F">
        <w:rPr>
          <w:rFonts w:ascii="Times New Roman" w:hAnsi="Times New Roman" w:cs="Times New Roman"/>
          <w:sz w:val="24"/>
          <w:szCs w:val="24"/>
          <w:lang w:val="fr-FR"/>
        </w:rPr>
        <w:t xml:space="preserve"> est occupé</w:t>
      </w:r>
      <w:r w:rsidR="0037559F" w:rsidRPr="0032190F">
        <w:rPr>
          <w:rFonts w:ascii="Times New Roman" w:hAnsi="Times New Roman" w:cs="Times New Roman"/>
          <w:sz w:val="24"/>
          <w:szCs w:val="24"/>
          <w:lang w:val="fr-FR"/>
        </w:rPr>
        <w:t xml:space="preserve"> dès vers -13</w:t>
      </w:r>
      <w:r w:rsidR="008E3B12" w:rsidRPr="0032190F">
        <w:rPr>
          <w:rFonts w:ascii="Times New Roman" w:hAnsi="Times New Roman" w:cs="Times New Roman"/>
          <w:sz w:val="24"/>
          <w:szCs w:val="24"/>
          <w:lang w:val="fr-FR"/>
        </w:rPr>
        <w:t> </w:t>
      </w:r>
      <w:r w:rsidR="0037559F" w:rsidRPr="0032190F">
        <w:rPr>
          <w:rFonts w:ascii="Times New Roman" w:hAnsi="Times New Roman" w:cs="Times New Roman"/>
          <w:sz w:val="24"/>
          <w:szCs w:val="24"/>
          <w:lang w:val="fr-FR"/>
        </w:rPr>
        <w:t>000 (</w:t>
      </w:r>
      <w:r w:rsidR="0070027E" w:rsidRPr="0032190F">
        <w:rPr>
          <w:rFonts w:ascii="Times New Roman" w:hAnsi="Times New Roman" w:cs="Times New Roman"/>
          <w:sz w:val="24"/>
          <w:szCs w:val="24"/>
          <w:lang w:val="fr-FR"/>
        </w:rPr>
        <w:t>BIB</w:t>
      </w:r>
      <w:r w:rsidR="0037559F" w:rsidRPr="0032190F">
        <w:rPr>
          <w:rFonts w:ascii="Times New Roman" w:hAnsi="Times New Roman" w:cs="Times New Roman"/>
          <w:sz w:val="24"/>
          <w:szCs w:val="24"/>
          <w:lang w:val="fr-FR"/>
        </w:rPr>
        <w:t xml:space="preserve"> 12)</w:t>
      </w:r>
      <w:r w:rsidR="001B59AB" w:rsidRPr="0032190F">
        <w:rPr>
          <w:rFonts w:ascii="Times New Roman" w:hAnsi="Times New Roman" w:cs="Times New Roman"/>
          <w:sz w:val="24"/>
          <w:szCs w:val="24"/>
          <w:lang w:val="fr-FR"/>
        </w:rPr>
        <w:t>. Chronologie établie par J. Cauvin (1971-1974).</w:t>
      </w:r>
    </w:p>
    <w:p w14:paraId="0BFF3FD8" w14:textId="77777777" w:rsidR="001B59AB" w:rsidRPr="0032190F" w:rsidRDefault="001B59AB" w:rsidP="00242C0F">
      <w:pPr>
        <w:pStyle w:val="PlainText"/>
        <w:jc w:val="both"/>
        <w:rPr>
          <w:rFonts w:ascii="Times New Roman" w:hAnsi="Times New Roman" w:cs="Times New Roman"/>
          <w:sz w:val="24"/>
          <w:szCs w:val="24"/>
          <w:lang w:val="fr-FR"/>
        </w:rPr>
      </w:pPr>
    </w:p>
    <w:p w14:paraId="5A41098C" w14:textId="77777777" w:rsidR="001B59AB" w:rsidRPr="0032190F" w:rsidRDefault="001B59AB" w:rsidP="00242C0F">
      <w:pPr>
        <w:pStyle w:val="PlainText"/>
        <w:jc w:val="both"/>
        <w:rPr>
          <w:rFonts w:ascii="Times New Roman" w:hAnsi="Times New Roman" w:cs="Times New Roman"/>
          <w:sz w:val="24"/>
          <w:szCs w:val="24"/>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90"/>
        <w:gridCol w:w="737"/>
        <w:gridCol w:w="1296"/>
      </w:tblGrid>
      <w:tr w:rsidR="00446CAD" w14:paraId="1F3F3C17" w14:textId="77777777" w:rsidTr="007C07F4">
        <w:trPr>
          <w:jc w:val="center"/>
        </w:trPr>
        <w:tc>
          <w:tcPr>
            <w:tcW w:w="1327" w:type="dxa"/>
            <w:gridSpan w:val="2"/>
            <w:vAlign w:val="center"/>
          </w:tcPr>
          <w:p w14:paraId="0C183606" w14:textId="77777777" w:rsidR="00446CAD" w:rsidRPr="00DB5974" w:rsidRDefault="00446CAD" w:rsidP="006E24C9">
            <w:pPr>
              <w:pStyle w:val="PlainText"/>
              <w:jc w:val="center"/>
              <w:rPr>
                <w:rFonts w:ascii="Times New Roman" w:hAnsi="Times New Roman" w:cs="Times New Roman"/>
                <w:sz w:val="24"/>
                <w:szCs w:val="24"/>
              </w:rPr>
            </w:pPr>
            <w:r>
              <w:rPr>
                <w:rFonts w:ascii="Times New Roman" w:hAnsi="Times New Roman" w:cs="Times New Roman"/>
                <w:sz w:val="24"/>
                <w:szCs w:val="24"/>
              </w:rPr>
              <w:t>niveaux</w:t>
            </w:r>
          </w:p>
        </w:tc>
        <w:tc>
          <w:tcPr>
            <w:tcW w:w="1296" w:type="dxa"/>
          </w:tcPr>
          <w:p w14:paraId="17DD48D1" w14:textId="77777777" w:rsidR="00446CAD" w:rsidRPr="00DB5974" w:rsidRDefault="00446CAD" w:rsidP="006E24C9">
            <w:pPr>
              <w:pStyle w:val="PlainText"/>
              <w:jc w:val="center"/>
              <w:rPr>
                <w:rFonts w:ascii="Times New Roman" w:hAnsi="Times New Roman" w:cs="Times New Roman"/>
                <w:sz w:val="24"/>
                <w:szCs w:val="24"/>
              </w:rPr>
            </w:pPr>
            <w:r>
              <w:rPr>
                <w:rFonts w:ascii="Times New Roman" w:hAnsi="Times New Roman" w:cs="Times New Roman"/>
                <w:sz w:val="24"/>
                <w:szCs w:val="24"/>
              </w:rPr>
              <w:t>datations</w:t>
            </w:r>
          </w:p>
        </w:tc>
      </w:tr>
      <w:tr w:rsidR="00351971" w14:paraId="29B1B51D" w14:textId="77777777" w:rsidTr="007C07F4">
        <w:trPr>
          <w:jc w:val="center"/>
        </w:trPr>
        <w:tc>
          <w:tcPr>
            <w:tcW w:w="590" w:type="dxa"/>
            <w:vMerge w:val="restart"/>
            <w:vAlign w:val="center"/>
          </w:tcPr>
          <w:p w14:paraId="57F100BE" w14:textId="7E1CE6AB" w:rsidR="00351971" w:rsidRPr="00351971" w:rsidRDefault="00000000" w:rsidP="00446CAD">
            <w:pPr>
              <w:pStyle w:val="PlainText"/>
              <w:jc w:val="center"/>
              <w:rPr>
                <w:rFonts w:ascii="Times New Roman" w:hAnsi="Times New Roman" w:cs="Times New Roman"/>
                <w:sz w:val="24"/>
              </w:rPr>
            </w:pPr>
            <w:hyperlink r:id="rId681" w:anchor="Sit_Mureybet_p_IV" w:history="1">
              <w:r w:rsidR="00351971" w:rsidRPr="00C93189">
                <w:rPr>
                  <w:rStyle w:val="Hyperlink"/>
                  <w:rFonts w:ascii="Times New Roman" w:hAnsi="Times New Roman" w:cs="Times New Roman"/>
                  <w:sz w:val="24"/>
                </w:rPr>
                <w:t>IV</w:t>
              </w:r>
            </w:hyperlink>
          </w:p>
        </w:tc>
        <w:tc>
          <w:tcPr>
            <w:tcW w:w="737" w:type="dxa"/>
          </w:tcPr>
          <w:p w14:paraId="53B65050" w14:textId="3BFE812F" w:rsidR="00351971" w:rsidRPr="00DB5974" w:rsidRDefault="00000000" w:rsidP="006E24C9">
            <w:pPr>
              <w:pStyle w:val="PlainText"/>
              <w:jc w:val="center"/>
              <w:rPr>
                <w:rFonts w:ascii="Times New Roman" w:hAnsi="Times New Roman" w:cs="Times New Roman"/>
                <w:sz w:val="24"/>
                <w:szCs w:val="24"/>
              </w:rPr>
            </w:pPr>
            <w:hyperlink r:id="rId682" w:anchor="Sit_Mureybet_p_IVB" w:history="1">
              <w:r w:rsidR="00351971" w:rsidRPr="002A4246">
                <w:rPr>
                  <w:rStyle w:val="Hyperlink"/>
                  <w:rFonts w:ascii="Times New Roman" w:hAnsi="Times New Roman" w:cs="Times New Roman"/>
                  <w:sz w:val="24"/>
                  <w:szCs w:val="24"/>
                </w:rPr>
                <w:t>B</w:t>
              </w:r>
            </w:hyperlink>
          </w:p>
        </w:tc>
        <w:tc>
          <w:tcPr>
            <w:tcW w:w="1296" w:type="dxa"/>
          </w:tcPr>
          <w:p w14:paraId="1433FE5B" w14:textId="3C744E88" w:rsidR="00351971" w:rsidRPr="00DB5974" w:rsidRDefault="00000000" w:rsidP="00242C0F">
            <w:pPr>
              <w:pStyle w:val="PlainText"/>
              <w:jc w:val="both"/>
              <w:rPr>
                <w:rFonts w:ascii="Times New Roman" w:hAnsi="Times New Roman" w:cs="Times New Roman"/>
                <w:sz w:val="24"/>
                <w:szCs w:val="24"/>
              </w:rPr>
            </w:pPr>
            <w:hyperlink r:id="rId683" w:anchor="Cul_PPNB_moyen" w:history="1">
              <w:r w:rsidR="007C07F4" w:rsidRPr="007C07F4">
                <w:rPr>
                  <w:rStyle w:val="Hyperlink"/>
                  <w:rFonts w:ascii="Times New Roman" w:hAnsi="Times New Roman" w:cs="Times New Roman"/>
                  <w:sz w:val="24"/>
                  <w:szCs w:val="24"/>
                  <w:lang w:val="fr-FR"/>
                </w:rPr>
                <w:t>MPPNB</w:t>
              </w:r>
            </w:hyperlink>
          </w:p>
        </w:tc>
      </w:tr>
      <w:tr w:rsidR="00351971" w14:paraId="4C042A93" w14:textId="77777777" w:rsidTr="007C07F4">
        <w:trPr>
          <w:jc w:val="center"/>
        </w:trPr>
        <w:tc>
          <w:tcPr>
            <w:tcW w:w="590" w:type="dxa"/>
            <w:vMerge/>
            <w:vAlign w:val="center"/>
          </w:tcPr>
          <w:p w14:paraId="217DDB06" w14:textId="77777777" w:rsidR="00351971" w:rsidRPr="00351971" w:rsidRDefault="00351971" w:rsidP="00446CAD">
            <w:pPr>
              <w:pStyle w:val="PlainText"/>
              <w:jc w:val="center"/>
              <w:rPr>
                <w:rFonts w:ascii="Times New Roman" w:hAnsi="Times New Roman" w:cs="Times New Roman"/>
                <w:sz w:val="24"/>
                <w:szCs w:val="24"/>
              </w:rPr>
            </w:pPr>
          </w:p>
        </w:tc>
        <w:tc>
          <w:tcPr>
            <w:tcW w:w="737" w:type="dxa"/>
          </w:tcPr>
          <w:p w14:paraId="74484593" w14:textId="77777777" w:rsidR="00351971" w:rsidRDefault="00351971" w:rsidP="006E24C9">
            <w:pPr>
              <w:pStyle w:val="PlainText"/>
              <w:jc w:val="center"/>
              <w:rPr>
                <w:rFonts w:ascii="Times New Roman" w:hAnsi="Times New Roman" w:cs="Times New Roman"/>
                <w:sz w:val="24"/>
                <w:szCs w:val="24"/>
              </w:rPr>
            </w:pPr>
            <w:r>
              <w:rPr>
                <w:rFonts w:ascii="Times New Roman" w:hAnsi="Times New Roman" w:cs="Times New Roman"/>
                <w:sz w:val="24"/>
                <w:szCs w:val="24"/>
              </w:rPr>
              <w:t>A</w:t>
            </w:r>
          </w:p>
        </w:tc>
        <w:tc>
          <w:tcPr>
            <w:tcW w:w="1296" w:type="dxa"/>
          </w:tcPr>
          <w:p w14:paraId="13A214C9" w14:textId="77777777" w:rsidR="00351971" w:rsidRDefault="00351971" w:rsidP="00242C0F">
            <w:pPr>
              <w:pStyle w:val="PlainText"/>
              <w:jc w:val="both"/>
              <w:rPr>
                <w:rFonts w:ascii="Times New Roman" w:hAnsi="Times New Roman" w:cs="Times New Roman"/>
                <w:sz w:val="24"/>
                <w:szCs w:val="24"/>
              </w:rPr>
            </w:pPr>
          </w:p>
        </w:tc>
      </w:tr>
      <w:tr w:rsidR="00351971" w14:paraId="3C793C46" w14:textId="77777777" w:rsidTr="007C07F4">
        <w:trPr>
          <w:jc w:val="center"/>
        </w:trPr>
        <w:tc>
          <w:tcPr>
            <w:tcW w:w="590" w:type="dxa"/>
            <w:vAlign w:val="center"/>
          </w:tcPr>
          <w:p w14:paraId="56E23526" w14:textId="1EF796A7" w:rsidR="00351971" w:rsidRPr="00351971" w:rsidRDefault="00000000" w:rsidP="00446CAD">
            <w:pPr>
              <w:pStyle w:val="PlainText"/>
              <w:jc w:val="center"/>
              <w:rPr>
                <w:rFonts w:ascii="Times New Roman" w:hAnsi="Times New Roman" w:cs="Times New Roman"/>
                <w:sz w:val="24"/>
                <w:szCs w:val="24"/>
              </w:rPr>
            </w:pPr>
            <w:hyperlink r:id="rId684" w:anchor="Sit_Mureybet_p_III" w:history="1">
              <w:r w:rsidR="00C93189" w:rsidRPr="00C93189">
                <w:rPr>
                  <w:rStyle w:val="Hyperlink"/>
                  <w:rFonts w:ascii="Times New Roman" w:hAnsi="Times New Roman" w:cs="Times New Roman"/>
                  <w:sz w:val="24"/>
                  <w:szCs w:val="24"/>
                </w:rPr>
                <w:t>III</w:t>
              </w:r>
            </w:hyperlink>
          </w:p>
        </w:tc>
        <w:tc>
          <w:tcPr>
            <w:tcW w:w="737" w:type="dxa"/>
          </w:tcPr>
          <w:p w14:paraId="3F1DD449" w14:textId="77777777" w:rsidR="00351971" w:rsidRPr="00DB5974" w:rsidRDefault="00351971" w:rsidP="006E24C9">
            <w:pPr>
              <w:pStyle w:val="PlainText"/>
              <w:jc w:val="center"/>
              <w:rPr>
                <w:rFonts w:ascii="Times New Roman" w:hAnsi="Times New Roman" w:cs="Times New Roman"/>
                <w:sz w:val="24"/>
                <w:szCs w:val="24"/>
              </w:rPr>
            </w:pPr>
            <w:r>
              <w:rPr>
                <w:rFonts w:ascii="Times New Roman" w:hAnsi="Times New Roman" w:cs="Times New Roman"/>
                <w:sz w:val="24"/>
                <w:szCs w:val="24"/>
              </w:rPr>
              <w:t>...</w:t>
            </w:r>
          </w:p>
        </w:tc>
        <w:tc>
          <w:tcPr>
            <w:tcW w:w="1296" w:type="dxa"/>
          </w:tcPr>
          <w:p w14:paraId="7665DA6B" w14:textId="77777777" w:rsidR="00351971" w:rsidRPr="00DB5974" w:rsidRDefault="00351971" w:rsidP="00242C0F">
            <w:pPr>
              <w:pStyle w:val="PlainText"/>
              <w:jc w:val="both"/>
              <w:rPr>
                <w:rFonts w:ascii="Times New Roman" w:hAnsi="Times New Roman" w:cs="Times New Roman"/>
                <w:sz w:val="24"/>
                <w:szCs w:val="24"/>
              </w:rPr>
            </w:pPr>
            <w:r>
              <w:rPr>
                <w:rFonts w:ascii="Times New Roman" w:hAnsi="Times New Roman" w:cs="Times New Roman"/>
                <w:sz w:val="24"/>
                <w:szCs w:val="24"/>
              </w:rPr>
              <w:t>...</w:t>
            </w:r>
          </w:p>
        </w:tc>
      </w:tr>
      <w:tr w:rsidR="00351971" w14:paraId="674BF450" w14:textId="77777777" w:rsidTr="007C07F4">
        <w:trPr>
          <w:jc w:val="center"/>
        </w:trPr>
        <w:tc>
          <w:tcPr>
            <w:tcW w:w="590" w:type="dxa"/>
            <w:vAlign w:val="center"/>
          </w:tcPr>
          <w:p w14:paraId="120A1795" w14:textId="48D10571" w:rsidR="00351971" w:rsidRPr="00351971" w:rsidRDefault="00000000" w:rsidP="00446CAD">
            <w:pPr>
              <w:pStyle w:val="PlainText"/>
              <w:jc w:val="center"/>
              <w:rPr>
                <w:rFonts w:ascii="Times New Roman" w:hAnsi="Times New Roman" w:cs="Times New Roman"/>
                <w:sz w:val="24"/>
                <w:szCs w:val="24"/>
              </w:rPr>
            </w:pPr>
            <w:hyperlink r:id="rId685" w:anchor="Sit_Mureybet_p_II" w:history="1">
              <w:r w:rsidR="00351971" w:rsidRPr="00C93189">
                <w:rPr>
                  <w:rStyle w:val="Hyperlink"/>
                  <w:rFonts w:ascii="Times New Roman" w:hAnsi="Times New Roman" w:cs="Times New Roman"/>
                  <w:sz w:val="24"/>
                  <w:szCs w:val="24"/>
                </w:rPr>
                <w:t>II</w:t>
              </w:r>
            </w:hyperlink>
          </w:p>
        </w:tc>
        <w:tc>
          <w:tcPr>
            <w:tcW w:w="737" w:type="dxa"/>
          </w:tcPr>
          <w:p w14:paraId="283773EA" w14:textId="77777777" w:rsidR="00351971" w:rsidRPr="00DB5974" w:rsidRDefault="00351971" w:rsidP="006E24C9">
            <w:pPr>
              <w:pStyle w:val="PlainText"/>
              <w:jc w:val="center"/>
              <w:rPr>
                <w:rFonts w:ascii="Times New Roman" w:hAnsi="Times New Roman" w:cs="Times New Roman"/>
                <w:sz w:val="24"/>
                <w:szCs w:val="24"/>
              </w:rPr>
            </w:pPr>
            <w:r w:rsidRPr="00DB5974">
              <w:rPr>
                <w:rFonts w:ascii="Times New Roman" w:hAnsi="Times New Roman" w:cs="Times New Roman"/>
                <w:sz w:val="24"/>
                <w:szCs w:val="24"/>
              </w:rPr>
              <w:t>A/B</w:t>
            </w:r>
          </w:p>
        </w:tc>
        <w:tc>
          <w:tcPr>
            <w:tcW w:w="1296" w:type="dxa"/>
          </w:tcPr>
          <w:p w14:paraId="7266A81A" w14:textId="77777777" w:rsidR="00351971" w:rsidRPr="00DB5974" w:rsidRDefault="00351971" w:rsidP="00242C0F">
            <w:pPr>
              <w:pStyle w:val="PlainText"/>
              <w:jc w:val="both"/>
              <w:rPr>
                <w:rFonts w:ascii="Times New Roman" w:hAnsi="Times New Roman" w:cs="Times New Roman"/>
                <w:sz w:val="24"/>
                <w:szCs w:val="24"/>
              </w:rPr>
            </w:pPr>
          </w:p>
        </w:tc>
      </w:tr>
      <w:tr w:rsidR="00351971" w14:paraId="6799FD0F" w14:textId="77777777" w:rsidTr="007C07F4">
        <w:trPr>
          <w:jc w:val="center"/>
        </w:trPr>
        <w:tc>
          <w:tcPr>
            <w:tcW w:w="590" w:type="dxa"/>
            <w:vMerge w:val="restart"/>
            <w:vAlign w:val="center"/>
          </w:tcPr>
          <w:p w14:paraId="67E89F77" w14:textId="0D5A1B7F" w:rsidR="00351971" w:rsidRPr="00351971" w:rsidRDefault="00000000" w:rsidP="00446CAD">
            <w:pPr>
              <w:pStyle w:val="PlainText"/>
              <w:jc w:val="center"/>
              <w:rPr>
                <w:rFonts w:ascii="Times New Roman" w:hAnsi="Times New Roman" w:cs="Times New Roman"/>
                <w:sz w:val="24"/>
                <w:szCs w:val="24"/>
              </w:rPr>
            </w:pPr>
            <w:hyperlink r:id="rId686" w:anchor="Sit_Mureybet_p_I" w:history="1">
              <w:r w:rsidR="00351971" w:rsidRPr="00C93189">
                <w:rPr>
                  <w:rStyle w:val="Hyperlink"/>
                  <w:rFonts w:ascii="Times New Roman" w:hAnsi="Times New Roman" w:cs="Times New Roman"/>
                  <w:sz w:val="24"/>
                  <w:szCs w:val="24"/>
                </w:rPr>
                <w:t>I</w:t>
              </w:r>
            </w:hyperlink>
          </w:p>
        </w:tc>
        <w:tc>
          <w:tcPr>
            <w:tcW w:w="737" w:type="dxa"/>
          </w:tcPr>
          <w:p w14:paraId="623A827A" w14:textId="77777777" w:rsidR="00351971" w:rsidRPr="00DB5974" w:rsidRDefault="00351971" w:rsidP="006E24C9">
            <w:pPr>
              <w:pStyle w:val="PlainText"/>
              <w:jc w:val="center"/>
              <w:rPr>
                <w:rFonts w:ascii="Times New Roman" w:hAnsi="Times New Roman" w:cs="Times New Roman"/>
                <w:sz w:val="24"/>
                <w:szCs w:val="24"/>
              </w:rPr>
            </w:pPr>
            <w:r w:rsidRPr="00DB5974">
              <w:rPr>
                <w:rFonts w:ascii="Times New Roman" w:hAnsi="Times New Roman" w:cs="Times New Roman"/>
                <w:sz w:val="24"/>
                <w:szCs w:val="24"/>
              </w:rPr>
              <w:t>B</w:t>
            </w:r>
          </w:p>
        </w:tc>
        <w:tc>
          <w:tcPr>
            <w:tcW w:w="1296" w:type="dxa"/>
          </w:tcPr>
          <w:p w14:paraId="79AC71E3" w14:textId="77777777" w:rsidR="00351971" w:rsidRPr="00DB5974" w:rsidRDefault="00351971" w:rsidP="00242C0F">
            <w:pPr>
              <w:pStyle w:val="PlainText"/>
              <w:jc w:val="both"/>
              <w:rPr>
                <w:rFonts w:ascii="Times New Roman" w:hAnsi="Times New Roman" w:cs="Times New Roman"/>
                <w:sz w:val="24"/>
                <w:szCs w:val="24"/>
              </w:rPr>
            </w:pPr>
          </w:p>
        </w:tc>
      </w:tr>
      <w:tr w:rsidR="00351971" w14:paraId="26512DE8" w14:textId="77777777" w:rsidTr="007C07F4">
        <w:trPr>
          <w:jc w:val="center"/>
        </w:trPr>
        <w:tc>
          <w:tcPr>
            <w:tcW w:w="590" w:type="dxa"/>
            <w:vMerge/>
            <w:vAlign w:val="center"/>
          </w:tcPr>
          <w:p w14:paraId="198E225C" w14:textId="77777777" w:rsidR="00351971" w:rsidRPr="00351971" w:rsidRDefault="00351971" w:rsidP="00446CAD">
            <w:pPr>
              <w:pStyle w:val="PlainText"/>
              <w:jc w:val="center"/>
              <w:rPr>
                <w:rFonts w:ascii="Times New Roman" w:hAnsi="Times New Roman" w:cs="Times New Roman"/>
                <w:sz w:val="24"/>
              </w:rPr>
            </w:pPr>
          </w:p>
        </w:tc>
        <w:tc>
          <w:tcPr>
            <w:tcW w:w="737" w:type="dxa"/>
          </w:tcPr>
          <w:p w14:paraId="7CC8EB33" w14:textId="2370BAF8" w:rsidR="00351971" w:rsidRPr="00DB5974" w:rsidRDefault="00000000" w:rsidP="006E24C9">
            <w:pPr>
              <w:pStyle w:val="PlainText"/>
              <w:jc w:val="center"/>
              <w:rPr>
                <w:rFonts w:ascii="Times New Roman" w:hAnsi="Times New Roman" w:cs="Times New Roman"/>
                <w:sz w:val="24"/>
                <w:szCs w:val="24"/>
              </w:rPr>
            </w:pPr>
            <w:hyperlink r:id="rId687" w:anchor="Sit_Mureybet_p_IA" w:history="1">
              <w:r w:rsidR="00351971" w:rsidRPr="002A4246">
                <w:rPr>
                  <w:rStyle w:val="Hyperlink"/>
                  <w:rFonts w:ascii="Times New Roman" w:hAnsi="Times New Roman" w:cs="Times New Roman"/>
                  <w:sz w:val="24"/>
                  <w:szCs w:val="24"/>
                </w:rPr>
                <w:t>A</w:t>
              </w:r>
            </w:hyperlink>
          </w:p>
        </w:tc>
        <w:tc>
          <w:tcPr>
            <w:tcW w:w="1296" w:type="dxa"/>
          </w:tcPr>
          <w:p w14:paraId="42F4042E" w14:textId="05FF0EB1" w:rsidR="00351971" w:rsidRPr="00DB5974" w:rsidRDefault="00000000" w:rsidP="00242C0F">
            <w:pPr>
              <w:pStyle w:val="PlainText"/>
              <w:jc w:val="both"/>
              <w:rPr>
                <w:rFonts w:ascii="Times New Roman" w:hAnsi="Times New Roman" w:cs="Times New Roman"/>
                <w:sz w:val="24"/>
                <w:szCs w:val="24"/>
              </w:rPr>
            </w:pPr>
            <w:hyperlink r:id="rId688" w:anchor="Cul_Natoufien" w:history="1">
              <w:r w:rsidR="00351971" w:rsidRPr="00DB5974">
                <w:rPr>
                  <w:rStyle w:val="Hyperlink"/>
                  <w:rFonts w:ascii="Times New Roman" w:hAnsi="Times New Roman" w:cs="Times New Roman"/>
                  <w:sz w:val="24"/>
                  <w:szCs w:val="24"/>
                </w:rPr>
                <w:t>Natoufien</w:t>
              </w:r>
            </w:hyperlink>
          </w:p>
        </w:tc>
      </w:tr>
    </w:tbl>
    <w:p w14:paraId="135AE4EA" w14:textId="77777777" w:rsidR="001B59AB" w:rsidRPr="0032190F" w:rsidRDefault="001B59AB" w:rsidP="00242C0F">
      <w:pPr>
        <w:pStyle w:val="PlainText"/>
        <w:jc w:val="both"/>
        <w:rPr>
          <w:rFonts w:ascii="Times New Roman" w:hAnsi="Times New Roman" w:cs="Times New Roman"/>
          <w:sz w:val="24"/>
          <w:szCs w:val="24"/>
          <w:lang w:val="fr-FR"/>
        </w:rPr>
      </w:pPr>
      <w:r w:rsidRPr="0032190F">
        <w:rPr>
          <w:rFonts w:ascii="Times New Roman" w:hAnsi="Times New Roman" w:cs="Times New Roman"/>
          <w:sz w:val="24"/>
          <w:szCs w:val="24"/>
          <w:lang w:val="fr-FR"/>
        </w:rPr>
        <w:t>(L. Gourichon com. pers. et BIB...)</w:t>
      </w:r>
      <w:r w:rsidR="00351971">
        <w:rPr>
          <w:rFonts w:ascii="Times New Roman" w:hAnsi="Times New Roman" w:cs="Times New Roman"/>
          <w:sz w:val="24"/>
          <w:szCs w:val="24"/>
          <w:lang w:val="fr-FR"/>
        </w:rPr>
        <w:t xml:space="preserve"> (Juanjo com. pers.)</w:t>
      </w:r>
    </w:p>
    <w:p w14:paraId="210CB15D" w14:textId="77777777" w:rsidR="001B59AB" w:rsidRDefault="001B59AB" w:rsidP="00242C0F">
      <w:pPr>
        <w:pStyle w:val="PlainText"/>
        <w:jc w:val="both"/>
        <w:rPr>
          <w:rFonts w:ascii="Times New Roman" w:hAnsi="Times New Roman" w:cs="Times New Roman"/>
          <w:sz w:val="24"/>
          <w:szCs w:val="24"/>
          <w:lang w:val="fr-FR"/>
        </w:rPr>
      </w:pPr>
    </w:p>
    <w:p w14:paraId="7EFCF3C7" w14:textId="321A5BE5" w:rsidR="00A3705E" w:rsidRDefault="00000000" w:rsidP="00242C0F">
      <w:pPr>
        <w:pStyle w:val="PlainText"/>
        <w:jc w:val="both"/>
        <w:rPr>
          <w:rFonts w:ascii="Times New Roman" w:hAnsi="Times New Roman" w:cs="Times New Roman"/>
          <w:sz w:val="24"/>
          <w:szCs w:val="24"/>
          <w:lang w:val="fr-FR"/>
        </w:rPr>
      </w:pPr>
      <w:hyperlink r:id="rId689" w:anchor="Cul_PPN_dep_bucran" w:history="1">
        <w:r w:rsidR="00A3705E" w:rsidRPr="00A3705E">
          <w:rPr>
            <w:rStyle w:val="Hyperlink"/>
            <w:rFonts w:ascii="Times New Roman" w:hAnsi="Times New Roman" w:cs="Times New Roman"/>
            <w:sz w:val="24"/>
            <w:szCs w:val="24"/>
            <w:lang w:val="fr-FR"/>
          </w:rPr>
          <w:t>Dépôts de bucrânes</w:t>
        </w:r>
      </w:hyperlink>
      <w:r w:rsidR="00D13212">
        <w:rPr>
          <w:rFonts w:ascii="Times New Roman" w:hAnsi="Times New Roman" w:cs="Times New Roman"/>
          <w:sz w:val="24"/>
          <w:szCs w:val="24"/>
          <w:lang w:val="fr-FR"/>
        </w:rPr>
        <w:t xml:space="preserve"> d'auroch</w:t>
      </w:r>
      <w:r w:rsidR="00A3705E">
        <w:rPr>
          <w:rFonts w:ascii="Times New Roman" w:hAnsi="Times New Roman" w:cs="Times New Roman"/>
          <w:sz w:val="24"/>
          <w:szCs w:val="24"/>
          <w:lang w:val="fr-FR"/>
        </w:rPr>
        <w:t xml:space="preserve"> datés entre 9500 et 8200 BC (BIB 2733) </w:t>
      </w:r>
    </w:p>
    <w:p w14:paraId="492125EF" w14:textId="77777777" w:rsidR="00C93189" w:rsidRDefault="00C93189" w:rsidP="00B80BE8">
      <w:pPr>
        <w:pStyle w:val="PlainText"/>
        <w:jc w:val="both"/>
        <w:rPr>
          <w:rFonts w:ascii="Times New Roman" w:hAnsi="Times New Roman" w:cs="Times New Roman"/>
          <w:sz w:val="24"/>
          <w:szCs w:val="24"/>
          <w:lang w:val="fr-FR"/>
        </w:rPr>
      </w:pPr>
    </w:p>
    <w:p w14:paraId="17B9196B" w14:textId="2F2C5806" w:rsidR="00B80BE8" w:rsidRDefault="00000000" w:rsidP="00B80BE8">
      <w:pPr>
        <w:pStyle w:val="PlainText"/>
        <w:jc w:val="both"/>
        <w:rPr>
          <w:rFonts w:ascii="Times New Roman" w:hAnsi="Times New Roman" w:cs="Times New Roman"/>
          <w:sz w:val="24"/>
          <w:szCs w:val="24"/>
          <w:lang w:val="fr-FR"/>
        </w:rPr>
      </w:pPr>
      <w:hyperlink r:id="rId690" w:anchor="Cul_Art_TAC_T_a_per_PPNA" w:history="1">
        <w:r w:rsidR="00B80BE8" w:rsidRPr="00C93189">
          <w:rPr>
            <w:rStyle w:val="Hyperlink"/>
            <w:rFonts w:ascii="Times New Roman" w:hAnsi="Times New Roman" w:cs="Times New Roman"/>
            <w:sz w:val="24"/>
            <w:szCs w:val="24"/>
            <w:lang w:val="fr-FR"/>
          </w:rPr>
          <w:t>Figurines anthropomorphes</w:t>
        </w:r>
      </w:hyperlink>
      <w:r w:rsidR="00B80BE8">
        <w:rPr>
          <w:rFonts w:ascii="Times New Roman" w:hAnsi="Times New Roman" w:cs="Times New Roman"/>
          <w:sz w:val="24"/>
          <w:szCs w:val="24"/>
          <w:lang w:val="fr-FR"/>
        </w:rPr>
        <w:t xml:space="preserve"> faites sur phalanges d'</w:t>
      </w:r>
      <w:r w:rsidR="00B80BE8" w:rsidRPr="00B80BE8">
        <w:rPr>
          <w:rFonts w:ascii="Times New Roman" w:hAnsi="Times New Roman" w:cs="Times New Roman"/>
          <w:i/>
          <w:sz w:val="24"/>
          <w:szCs w:val="24"/>
          <w:lang w:val="fr-FR"/>
        </w:rPr>
        <w:t xml:space="preserve">Equus </w:t>
      </w:r>
      <w:r w:rsidR="00B80BE8">
        <w:rPr>
          <w:rFonts w:ascii="Times New Roman" w:hAnsi="Times New Roman" w:cs="Times New Roman"/>
          <w:sz w:val="24"/>
          <w:szCs w:val="24"/>
          <w:lang w:val="fr-FR"/>
        </w:rPr>
        <w:t xml:space="preserve">datées du </w:t>
      </w:r>
      <w:hyperlink r:id="rId691" w:anchor="Cul_Kiamien" w:history="1">
        <w:r w:rsidR="007431A3" w:rsidRPr="007431A3">
          <w:rPr>
            <w:rStyle w:val="Hyperlink"/>
            <w:rFonts w:ascii="Times New Roman" w:hAnsi="Times New Roman" w:cs="Times New Roman"/>
            <w:sz w:val="24"/>
            <w:szCs w:val="24"/>
            <w:lang w:val="fr-FR"/>
          </w:rPr>
          <w:t>Khiamien</w:t>
        </w:r>
      </w:hyperlink>
      <w:r w:rsidR="007431A3" w:rsidRPr="007431A3">
        <w:rPr>
          <w:rFonts w:ascii="Times New Roman" w:hAnsi="Times New Roman" w:cs="Times New Roman"/>
          <w:sz w:val="24"/>
          <w:szCs w:val="24"/>
          <w:lang w:val="fr-FR"/>
        </w:rPr>
        <w:t xml:space="preserve"> </w:t>
      </w:r>
      <w:r w:rsidR="00B80BE8">
        <w:rPr>
          <w:rFonts w:ascii="Times New Roman" w:hAnsi="Times New Roman" w:cs="Times New Roman"/>
          <w:sz w:val="24"/>
          <w:szCs w:val="24"/>
          <w:lang w:val="fr-FR"/>
        </w:rPr>
        <w:t>/PPNA (10000-8700 BC) (BIB 2735) v. Djade (BIB 2735)</w:t>
      </w:r>
    </w:p>
    <w:p w14:paraId="3310DE4F" w14:textId="77777777" w:rsidR="00B80BE8" w:rsidRDefault="00B80BE8" w:rsidP="00242C0F">
      <w:pPr>
        <w:pStyle w:val="PlainText"/>
        <w:jc w:val="both"/>
        <w:rPr>
          <w:rFonts w:ascii="Times New Roman" w:hAnsi="Times New Roman" w:cs="Times New Roman"/>
          <w:sz w:val="24"/>
          <w:szCs w:val="24"/>
          <w:lang w:val="fr-FR"/>
        </w:rPr>
      </w:pPr>
    </w:p>
    <w:p w14:paraId="292D5EA2" w14:textId="77777777" w:rsidR="00A3705E" w:rsidRDefault="00A3705E" w:rsidP="00242C0F">
      <w:pPr>
        <w:pStyle w:val="PlainText"/>
        <w:jc w:val="both"/>
        <w:rPr>
          <w:rFonts w:ascii="Times New Roman" w:hAnsi="Times New Roman" w:cs="Times New Roman"/>
          <w:sz w:val="24"/>
          <w:szCs w:val="24"/>
          <w:lang w:val="fr-FR"/>
        </w:rPr>
      </w:pPr>
    </w:p>
    <w:p w14:paraId="4C942FD6" w14:textId="05DE80C7" w:rsidR="002A4246" w:rsidRDefault="00927EBD" w:rsidP="002A4246">
      <w:pPr>
        <w:pStyle w:val="Heading2"/>
      </w:pPr>
      <w:bookmarkStart w:id="357" w:name="Sit_Mureybet_p"/>
      <w:r>
        <w:t>p</w:t>
      </w:r>
      <w:r w:rsidR="002A4246">
        <w:t>ériodisation</w:t>
      </w:r>
    </w:p>
    <w:bookmarkEnd w:id="357"/>
    <w:p w14:paraId="6BFC0D6A" w14:textId="77777777" w:rsidR="002A4246" w:rsidRDefault="002A4246" w:rsidP="00242C0F">
      <w:pPr>
        <w:pStyle w:val="PlainText"/>
        <w:jc w:val="both"/>
        <w:rPr>
          <w:rFonts w:ascii="Times New Roman" w:hAnsi="Times New Roman" w:cs="Times New Roman"/>
          <w:sz w:val="24"/>
          <w:szCs w:val="24"/>
          <w:lang w:val="fr-FR"/>
        </w:rPr>
      </w:pPr>
    </w:p>
    <w:p w14:paraId="3F9B9232" w14:textId="50791A82" w:rsidR="00101B73" w:rsidRPr="004A319D" w:rsidRDefault="00446CAD" w:rsidP="004A319D">
      <w:pPr>
        <w:pStyle w:val="PlainText"/>
        <w:jc w:val="both"/>
        <w:rPr>
          <w:rFonts w:ascii="Times New Roman" w:hAnsi="Times New Roman" w:cs="Times New Roman"/>
          <w:sz w:val="24"/>
          <w:lang w:val="fr-FR"/>
        </w:rPr>
      </w:pPr>
      <w:r w:rsidRPr="004A319D">
        <w:rPr>
          <w:rFonts w:ascii="Times New Roman" w:hAnsi="Times New Roman" w:cs="Times New Roman"/>
          <w:sz w:val="24"/>
          <w:szCs w:val="24"/>
          <w:lang w:val="fr-FR"/>
        </w:rPr>
        <w:t>Différentes phase (Juanjo com. pers.)</w:t>
      </w:r>
      <w:r w:rsidR="004A319D" w:rsidRPr="004A319D">
        <w:rPr>
          <w:rFonts w:ascii="Times New Roman" w:hAnsi="Times New Roman" w:cs="Times New Roman"/>
          <w:sz w:val="24"/>
          <w:szCs w:val="24"/>
          <w:lang w:val="fr-FR"/>
        </w:rPr>
        <w:t xml:space="preserve">. </w:t>
      </w:r>
      <w:r w:rsidR="00101B73" w:rsidRPr="004A319D">
        <w:rPr>
          <w:rFonts w:ascii="Times New Roman" w:hAnsi="Times New Roman" w:cs="Times New Roman"/>
          <w:sz w:val="24"/>
          <w:szCs w:val="24"/>
          <w:lang w:val="fr-FR"/>
        </w:rPr>
        <w:t xml:space="preserve">Au </w:t>
      </w:r>
      <w:hyperlink r:id="rId692" w:anchor="Cul_Kiamien" w:history="1">
        <w:r w:rsidR="00101B73" w:rsidRPr="004A319D">
          <w:rPr>
            <w:rStyle w:val="Hyperlink"/>
            <w:rFonts w:ascii="Times New Roman" w:hAnsi="Times New Roman" w:cs="Times New Roman"/>
            <w:sz w:val="24"/>
            <w:lang w:val="fr-FR"/>
          </w:rPr>
          <w:t>Khiamien</w:t>
        </w:r>
      </w:hyperlink>
      <w:r w:rsidR="00101B73" w:rsidRPr="004A319D">
        <w:rPr>
          <w:rFonts w:ascii="Times New Roman" w:hAnsi="Times New Roman" w:cs="Times New Roman"/>
          <w:sz w:val="24"/>
          <w:szCs w:val="24"/>
          <w:lang w:val="fr-FR"/>
        </w:rPr>
        <w:t xml:space="preserve">: </w:t>
      </w:r>
      <w:r w:rsidR="00101B73" w:rsidRPr="004A319D">
        <w:rPr>
          <w:rFonts w:ascii="Times New Roman" w:hAnsi="Times New Roman" w:cs="Times New Roman"/>
          <w:sz w:val="24"/>
          <w:lang w:val="fr-FR"/>
        </w:rPr>
        <w:t xml:space="preserve">Obsidienne du </w:t>
      </w:r>
      <w:hyperlink r:id="rId693" w:anchor="Sit_Golludag" w:history="1">
        <w:r w:rsidR="004A319D" w:rsidRPr="004A319D">
          <w:rPr>
            <w:rStyle w:val="Hyperlink"/>
            <w:rFonts w:ascii="Times New Roman" w:hAnsi="Times New Roman" w:cs="Times New Roman"/>
            <w:sz w:val="24"/>
            <w:lang w:val="fr-FR"/>
          </w:rPr>
          <w:t>Golludag</w:t>
        </w:r>
      </w:hyperlink>
      <w:r w:rsidR="00101B73" w:rsidRPr="004A319D">
        <w:rPr>
          <w:rFonts w:ascii="Times New Roman" w:hAnsi="Times New Roman" w:cs="Times New Roman"/>
          <w:sz w:val="24"/>
          <w:lang w:val="fr-FR"/>
        </w:rPr>
        <w:t xml:space="preserve"> Est (BIB 1542)</w:t>
      </w:r>
    </w:p>
    <w:p w14:paraId="4E445736" w14:textId="77777777" w:rsidR="00101B73" w:rsidRDefault="00101B73" w:rsidP="00242C0F">
      <w:pPr>
        <w:pStyle w:val="PlainText"/>
        <w:jc w:val="both"/>
        <w:rPr>
          <w:rFonts w:ascii="Times New Roman" w:hAnsi="Times New Roman" w:cs="Times New Roman"/>
          <w:sz w:val="24"/>
          <w:szCs w:val="24"/>
          <w:lang w:val="fr-FR"/>
        </w:rPr>
      </w:pPr>
    </w:p>
    <w:p w14:paraId="2ED2A4A9" w14:textId="77777777" w:rsidR="00446CAD" w:rsidRDefault="00446CAD" w:rsidP="00242C0F">
      <w:pPr>
        <w:pStyle w:val="PlainText"/>
        <w:jc w:val="both"/>
        <w:rPr>
          <w:rFonts w:ascii="Times New Roman" w:hAnsi="Times New Roman" w:cs="Times New Roman"/>
          <w:sz w:val="24"/>
          <w:szCs w:val="24"/>
          <w:lang w:val="fr-FR"/>
        </w:rPr>
      </w:pPr>
    </w:p>
    <w:p w14:paraId="6203AC67" w14:textId="77777777" w:rsidR="00446CAD" w:rsidRPr="005E6C97" w:rsidRDefault="00446CAD" w:rsidP="00446CAD">
      <w:pPr>
        <w:pStyle w:val="Heading3"/>
      </w:pPr>
      <w:bookmarkStart w:id="358" w:name="Sit_Mureybet_p_I"/>
      <w:r w:rsidRPr="005E6C97">
        <w:t>I</w:t>
      </w:r>
    </w:p>
    <w:bookmarkEnd w:id="358"/>
    <w:p w14:paraId="41F9D06C" w14:textId="77777777" w:rsidR="00101B73" w:rsidRDefault="00101B73" w:rsidP="00242C0F">
      <w:pPr>
        <w:pStyle w:val="PlainText"/>
        <w:jc w:val="both"/>
        <w:rPr>
          <w:rFonts w:ascii="Times New Roman" w:hAnsi="Times New Roman" w:cs="Times New Roman"/>
          <w:sz w:val="24"/>
          <w:szCs w:val="24"/>
          <w:lang w:val="fr-FR"/>
        </w:rPr>
      </w:pPr>
    </w:p>
    <w:p w14:paraId="27BD9361" w14:textId="77777777" w:rsidR="002A4246" w:rsidRDefault="00446CAD" w:rsidP="00446CAD">
      <w:pPr>
        <w:pStyle w:val="Heading4"/>
      </w:pPr>
      <w:bookmarkStart w:id="359" w:name="Sit_Mureybet_p_IA"/>
      <w:r>
        <w:t>I</w:t>
      </w:r>
      <w:r w:rsidR="002A4246">
        <w:t>A</w:t>
      </w:r>
    </w:p>
    <w:bookmarkEnd w:id="359"/>
    <w:p w14:paraId="2ECBC968" w14:textId="7DAB7E80" w:rsidR="001401B1" w:rsidRDefault="001B59AB" w:rsidP="00242C0F">
      <w:pPr>
        <w:pStyle w:val="PlainText"/>
        <w:jc w:val="both"/>
        <w:rPr>
          <w:rFonts w:ascii="Times New Roman" w:hAnsi="Times New Roman" w:cs="Times New Roman"/>
          <w:sz w:val="24"/>
          <w:szCs w:val="24"/>
          <w:lang w:val="fr-FR"/>
        </w:rPr>
      </w:pPr>
      <w:r w:rsidRPr="0032190F">
        <w:rPr>
          <w:rFonts w:ascii="Times New Roman" w:hAnsi="Times New Roman" w:cs="Times New Roman"/>
          <w:sz w:val="24"/>
          <w:szCs w:val="24"/>
          <w:lang w:val="fr-FR"/>
        </w:rPr>
        <w:t>Le niveau Mureybet IA est attribué au Natoufien. Ces niveaux archéologiques montrent que la gazelle (</w:t>
      </w:r>
      <w:r w:rsidRPr="0032190F">
        <w:rPr>
          <w:rFonts w:ascii="Times New Roman" w:hAnsi="Times New Roman" w:cs="Times New Roman"/>
          <w:i/>
          <w:sz w:val="24"/>
          <w:szCs w:val="24"/>
          <w:lang w:val="fr-FR"/>
        </w:rPr>
        <w:t>Gazella sp.</w:t>
      </w:r>
      <w:r w:rsidRPr="0032190F">
        <w:rPr>
          <w:rFonts w:ascii="Times New Roman" w:hAnsi="Times New Roman" w:cs="Times New Roman"/>
          <w:sz w:val="24"/>
          <w:szCs w:val="24"/>
          <w:lang w:val="fr-FR"/>
        </w:rPr>
        <w:t>) représentait environs 80% des ressources carnées et environ 25% (sic) d’équidés sauvages (L. Gourichon com. pers.)</w:t>
      </w:r>
      <w:r w:rsidR="0037559F" w:rsidRPr="0032190F">
        <w:rPr>
          <w:rFonts w:ascii="Times New Roman" w:hAnsi="Times New Roman" w:cs="Times New Roman"/>
          <w:sz w:val="24"/>
          <w:szCs w:val="24"/>
          <w:lang w:val="fr-FR"/>
        </w:rPr>
        <w:t>.</w:t>
      </w:r>
      <w:r w:rsidR="00F14BCA" w:rsidRPr="0032190F">
        <w:rPr>
          <w:rFonts w:ascii="Times New Roman" w:hAnsi="Times New Roman" w:cs="Times New Roman"/>
          <w:sz w:val="24"/>
          <w:szCs w:val="24"/>
          <w:lang w:val="fr-FR"/>
        </w:rPr>
        <w:t xml:space="preserve">La transition entre </w:t>
      </w:r>
      <w:hyperlink r:id="rId694" w:anchor="Cul_PPNA" w:history="1">
        <w:r w:rsidR="00F14BCA" w:rsidRPr="0032190F">
          <w:rPr>
            <w:rStyle w:val="Hyperlink"/>
            <w:rFonts w:ascii="Times New Roman" w:hAnsi="Times New Roman" w:cs="Times New Roman"/>
            <w:sz w:val="24"/>
            <w:szCs w:val="24"/>
            <w:lang w:val="fr-FR"/>
          </w:rPr>
          <w:t>PPNA</w:t>
        </w:r>
      </w:hyperlink>
      <w:r w:rsidR="00F14BCA" w:rsidRPr="0032190F">
        <w:rPr>
          <w:rFonts w:ascii="Times New Roman" w:hAnsi="Times New Roman" w:cs="Times New Roman"/>
          <w:sz w:val="24"/>
          <w:szCs w:val="24"/>
          <w:lang w:val="fr-FR"/>
        </w:rPr>
        <w:t xml:space="preserve"> et PPNB vers 8700 s</w:t>
      </w:r>
      <w:r w:rsidR="009B4F39" w:rsidRPr="0032190F">
        <w:rPr>
          <w:rFonts w:ascii="Times New Roman" w:hAnsi="Times New Roman" w:cs="Times New Roman"/>
          <w:sz w:val="24"/>
          <w:szCs w:val="24"/>
          <w:lang w:val="fr-FR"/>
        </w:rPr>
        <w:t>’y</w:t>
      </w:r>
      <w:r w:rsidR="00F14BCA" w:rsidRPr="0032190F">
        <w:rPr>
          <w:rFonts w:ascii="Times New Roman" w:hAnsi="Times New Roman" w:cs="Times New Roman"/>
          <w:sz w:val="24"/>
          <w:szCs w:val="24"/>
          <w:lang w:val="fr-FR"/>
        </w:rPr>
        <w:t xml:space="preserve"> fait sans rupture (</w:t>
      </w:r>
      <w:r w:rsidR="0070027E" w:rsidRPr="0032190F">
        <w:rPr>
          <w:rFonts w:ascii="Times New Roman" w:hAnsi="Times New Roman" w:cs="Times New Roman"/>
          <w:sz w:val="24"/>
          <w:szCs w:val="24"/>
          <w:lang w:val="fr-FR"/>
        </w:rPr>
        <w:t>BIB</w:t>
      </w:r>
      <w:r w:rsidR="00F14BCA" w:rsidRPr="0032190F">
        <w:rPr>
          <w:rFonts w:ascii="Times New Roman" w:hAnsi="Times New Roman" w:cs="Times New Roman"/>
          <w:sz w:val="24"/>
          <w:szCs w:val="24"/>
          <w:lang w:val="fr-FR"/>
        </w:rPr>
        <w:t xml:space="preserve"> 14 p. 32).</w:t>
      </w:r>
      <w:r w:rsidR="001401B1" w:rsidRPr="0032190F">
        <w:rPr>
          <w:rFonts w:ascii="Times New Roman" w:hAnsi="Times New Roman" w:cs="Times New Roman"/>
          <w:sz w:val="24"/>
          <w:szCs w:val="24"/>
          <w:lang w:val="fr-FR"/>
        </w:rPr>
        <w:t xml:space="preserve">Dès le </w:t>
      </w:r>
      <w:hyperlink r:id="rId695" w:anchor="Cul_PPNB_moyen" w:history="1">
        <w:r w:rsidR="007C07F4" w:rsidRPr="007C07F4">
          <w:rPr>
            <w:rStyle w:val="Hyperlink"/>
            <w:rFonts w:ascii="Times New Roman" w:hAnsi="Times New Roman" w:cs="Times New Roman"/>
            <w:sz w:val="24"/>
            <w:lang w:val="fr-FR"/>
          </w:rPr>
          <w:t>MPPNB</w:t>
        </w:r>
      </w:hyperlink>
      <w:r w:rsidR="001401B1" w:rsidRPr="0032190F">
        <w:rPr>
          <w:rFonts w:ascii="Times New Roman" w:hAnsi="Times New Roman" w:cs="Times New Roman"/>
          <w:sz w:val="24"/>
          <w:szCs w:val="24"/>
          <w:lang w:val="fr-FR"/>
        </w:rPr>
        <w:t>, le culte des crânes va avoir un rôl</w:t>
      </w:r>
      <w:r w:rsidR="00446CAD">
        <w:rPr>
          <w:rFonts w:ascii="Times New Roman" w:hAnsi="Times New Roman" w:cs="Times New Roman"/>
          <w:sz w:val="24"/>
          <w:szCs w:val="24"/>
          <w:lang w:val="fr-FR"/>
        </w:rPr>
        <w:t>e ostentatoire en etant exposé (BIB ?)</w:t>
      </w:r>
    </w:p>
    <w:p w14:paraId="5AFA541A" w14:textId="77777777" w:rsidR="00446CAD" w:rsidRDefault="00446CAD" w:rsidP="00242C0F">
      <w:pPr>
        <w:pStyle w:val="PlainText"/>
        <w:jc w:val="both"/>
        <w:rPr>
          <w:rFonts w:ascii="Times New Roman" w:hAnsi="Times New Roman" w:cs="Times New Roman"/>
          <w:sz w:val="24"/>
          <w:szCs w:val="24"/>
          <w:lang w:val="fr-FR"/>
        </w:rPr>
      </w:pPr>
    </w:p>
    <w:p w14:paraId="5079418F" w14:textId="77777777" w:rsidR="00446CAD" w:rsidRDefault="00446CAD" w:rsidP="00446CAD">
      <w:pPr>
        <w:pStyle w:val="Heading3"/>
      </w:pPr>
      <w:bookmarkStart w:id="360" w:name="Sit_Mureybet_p_II"/>
      <w:r>
        <w:t>II</w:t>
      </w:r>
    </w:p>
    <w:bookmarkEnd w:id="360"/>
    <w:p w14:paraId="56D4FC2A" w14:textId="77777777" w:rsidR="00446CAD" w:rsidRDefault="00446CAD" w:rsidP="00446CAD">
      <w:pPr>
        <w:rPr>
          <w:lang w:val="fr-FR"/>
        </w:rPr>
      </w:pPr>
    </w:p>
    <w:p w14:paraId="43DAC2B4" w14:textId="41B2EA66" w:rsidR="00446CAD" w:rsidRDefault="00446CAD" w:rsidP="00C93189">
      <w:pPr>
        <w:jc w:val="both"/>
        <w:rPr>
          <w:lang w:val="fr-FR"/>
        </w:rPr>
      </w:pPr>
      <w:r>
        <w:rPr>
          <w:lang w:val="fr-FR"/>
        </w:rPr>
        <w:t>Les figurines féminines découvertes dans la phase II</w:t>
      </w:r>
      <w:r w:rsidR="00C93189">
        <w:rPr>
          <w:lang w:val="fr-FR"/>
        </w:rPr>
        <w:t>, préalablement aux premiers indices de céréaliculture (</w:t>
      </w:r>
      <w:hyperlink r:id="rId696" w:anchor="Sit_Mureybet_p_III" w:history="1">
        <w:r w:rsidR="00C93189" w:rsidRPr="00C93189">
          <w:rPr>
            <w:rStyle w:val="Hyperlink"/>
            <w:lang w:val="fr-FR"/>
          </w:rPr>
          <w:t>III</w:t>
        </w:r>
      </w:hyperlink>
      <w:r w:rsidR="00C93189">
        <w:rPr>
          <w:lang w:val="fr-FR"/>
        </w:rPr>
        <w:t>),</w:t>
      </w:r>
      <w:r>
        <w:rPr>
          <w:lang w:val="fr-FR"/>
        </w:rPr>
        <w:t xml:space="preserve"> suggèrent son interprétation à J. Cauvin: pour lui il s'agit de divinités liées à l'agriculture ce qui aurait fondé les prérequis du développpement de l'économie agricole [théorie idéelle] (Juanjo com. pers.)</w:t>
      </w:r>
    </w:p>
    <w:p w14:paraId="3A6C5F5D" w14:textId="77777777" w:rsidR="00C93189" w:rsidRDefault="00C93189" w:rsidP="00C93189">
      <w:pPr>
        <w:jc w:val="both"/>
        <w:rPr>
          <w:lang w:val="fr-FR"/>
        </w:rPr>
      </w:pPr>
    </w:p>
    <w:p w14:paraId="6A9342CE" w14:textId="77777777" w:rsidR="00C93189" w:rsidRPr="00446CAD" w:rsidRDefault="00C93189" w:rsidP="00C93189">
      <w:pPr>
        <w:pStyle w:val="Heading3"/>
      </w:pPr>
      <w:bookmarkStart w:id="361" w:name="Sit_Mureybet_p_III"/>
      <w:r>
        <w:t>III</w:t>
      </w:r>
    </w:p>
    <w:bookmarkEnd w:id="361"/>
    <w:p w14:paraId="2E76D8BD" w14:textId="77777777" w:rsidR="00446CAD" w:rsidRDefault="00C93189" w:rsidP="00242C0F">
      <w:pPr>
        <w:pStyle w:val="PlainText"/>
        <w:jc w:val="both"/>
        <w:rPr>
          <w:rFonts w:ascii="Times New Roman" w:hAnsi="Times New Roman" w:cs="Times New Roman"/>
          <w:sz w:val="24"/>
          <w:szCs w:val="24"/>
          <w:lang w:val="fr-FR"/>
        </w:rPr>
      </w:pPr>
      <w:r>
        <w:rPr>
          <w:rFonts w:ascii="Times New Roman" w:hAnsi="Times New Roman" w:cs="Times New Roman"/>
          <w:sz w:val="24"/>
          <w:szCs w:val="24"/>
          <w:lang w:val="fr-FR"/>
        </w:rPr>
        <w:t>Premiers indices d'agriculture (Juanjo com. pers.)</w:t>
      </w:r>
    </w:p>
    <w:p w14:paraId="2065A6D3" w14:textId="77777777" w:rsidR="00C93189" w:rsidRDefault="00C93189" w:rsidP="00242C0F">
      <w:pPr>
        <w:pStyle w:val="PlainText"/>
        <w:jc w:val="both"/>
        <w:rPr>
          <w:rFonts w:ascii="Times New Roman" w:hAnsi="Times New Roman" w:cs="Times New Roman"/>
          <w:sz w:val="24"/>
          <w:szCs w:val="24"/>
          <w:lang w:val="fr-FR"/>
        </w:rPr>
      </w:pPr>
    </w:p>
    <w:p w14:paraId="76BDB029" w14:textId="77777777" w:rsidR="00446CAD" w:rsidRDefault="00446CAD" w:rsidP="00446CAD">
      <w:pPr>
        <w:pStyle w:val="Heading3"/>
      </w:pPr>
      <w:bookmarkStart w:id="362" w:name="Sit_Mureybet_p_IV"/>
      <w:r>
        <w:t>IV</w:t>
      </w:r>
    </w:p>
    <w:bookmarkEnd w:id="362"/>
    <w:p w14:paraId="661C07FB" w14:textId="77777777" w:rsidR="002A4246" w:rsidRDefault="002A4246" w:rsidP="00242C0F">
      <w:pPr>
        <w:pStyle w:val="PlainText"/>
        <w:jc w:val="both"/>
        <w:rPr>
          <w:rFonts w:ascii="Times New Roman" w:hAnsi="Times New Roman" w:cs="Times New Roman"/>
          <w:sz w:val="24"/>
          <w:szCs w:val="24"/>
          <w:lang w:val="fr-FR"/>
        </w:rPr>
      </w:pPr>
    </w:p>
    <w:p w14:paraId="5C6B2862" w14:textId="77777777" w:rsidR="009E1DD4" w:rsidRDefault="009E1DD4" w:rsidP="009E1DD4">
      <w:pPr>
        <w:pStyle w:val="Heading4"/>
      </w:pPr>
      <w:bookmarkStart w:id="363" w:name="Sit_Mureybet_p_IVA"/>
      <w:r>
        <w:lastRenderedPageBreak/>
        <w:t>IVA</w:t>
      </w:r>
    </w:p>
    <w:bookmarkEnd w:id="363"/>
    <w:p w14:paraId="15F92FA4" w14:textId="77777777" w:rsidR="009E1DD4" w:rsidRDefault="009E1DD4" w:rsidP="00242C0F">
      <w:pPr>
        <w:pStyle w:val="PlainText"/>
        <w:jc w:val="both"/>
        <w:rPr>
          <w:rFonts w:ascii="Times New Roman" w:hAnsi="Times New Roman" w:cs="Times New Roman"/>
          <w:sz w:val="24"/>
          <w:szCs w:val="24"/>
          <w:lang w:val="fr-FR"/>
        </w:rPr>
      </w:pPr>
    </w:p>
    <w:p w14:paraId="13A5599B" w14:textId="61A81260" w:rsidR="009E1DD4" w:rsidRDefault="009E1DD4" w:rsidP="00242C0F">
      <w:pPr>
        <w:pStyle w:val="PlainText"/>
        <w:jc w:val="both"/>
        <w:rPr>
          <w:rFonts w:ascii="Times New Roman" w:hAnsi="Times New Roman" w:cs="Times New Roman"/>
          <w:sz w:val="24"/>
          <w:szCs w:val="24"/>
          <w:lang w:val="fr-FR"/>
        </w:rPr>
      </w:pPr>
      <w:r w:rsidRPr="009E1DD4">
        <w:rPr>
          <w:rFonts w:ascii="Times New Roman" w:hAnsi="Times New Roman" w:cs="Times New Roman"/>
          <w:sz w:val="24"/>
          <w:szCs w:val="24"/>
          <w:lang w:val="fr-FR"/>
        </w:rPr>
        <w:t>Mureybet (IVA)</w:t>
      </w:r>
      <w:r>
        <w:rPr>
          <w:rFonts w:ascii="Times New Roman" w:hAnsi="Times New Roman" w:cs="Times New Roman"/>
          <w:sz w:val="24"/>
          <w:szCs w:val="24"/>
          <w:lang w:val="fr-FR"/>
        </w:rPr>
        <w:t xml:space="preserve">: </w:t>
      </w:r>
      <w:hyperlink r:id="rId697" w:anchor="Sit_Obsidienne" w:history="1">
        <w:r w:rsidRPr="009E1DD4">
          <w:rPr>
            <w:rStyle w:val="Hyperlink"/>
            <w:rFonts w:ascii="Times New Roman" w:hAnsi="Times New Roman" w:cs="Times New Roman"/>
            <w:sz w:val="24"/>
            <w:szCs w:val="24"/>
            <w:lang w:val="fr-FR"/>
          </w:rPr>
          <w:t>obsidienne</w:t>
        </w:r>
      </w:hyperlink>
      <w:r>
        <w:rPr>
          <w:rFonts w:ascii="Times New Roman" w:hAnsi="Times New Roman" w:cs="Times New Roman"/>
          <w:sz w:val="24"/>
          <w:szCs w:val="24"/>
          <w:lang w:val="fr-FR"/>
        </w:rPr>
        <w:t xml:space="preserve"> </w:t>
      </w:r>
      <w:r w:rsidRPr="009E1DD4">
        <w:rPr>
          <w:rFonts w:ascii="Times New Roman" w:hAnsi="Times New Roman" w:cs="Times New Roman"/>
          <w:sz w:val="24"/>
          <w:szCs w:val="24"/>
          <w:lang w:val="fr-FR"/>
        </w:rPr>
        <w:t>est en provenance exclusive du Göllü dag Est (analyses physico-chimique) (BIB 1542)</w:t>
      </w:r>
    </w:p>
    <w:p w14:paraId="496B5D89" w14:textId="77777777" w:rsidR="009E1DD4" w:rsidRDefault="009E1DD4" w:rsidP="00242C0F">
      <w:pPr>
        <w:pStyle w:val="PlainText"/>
        <w:jc w:val="both"/>
        <w:rPr>
          <w:rFonts w:ascii="Times New Roman" w:hAnsi="Times New Roman" w:cs="Times New Roman"/>
          <w:sz w:val="24"/>
          <w:szCs w:val="24"/>
          <w:lang w:val="fr-FR"/>
        </w:rPr>
      </w:pPr>
    </w:p>
    <w:p w14:paraId="36F01C86" w14:textId="77777777" w:rsidR="002A4246" w:rsidRDefault="002A4246" w:rsidP="00446CAD">
      <w:pPr>
        <w:pStyle w:val="Heading4"/>
      </w:pPr>
      <w:bookmarkStart w:id="364" w:name="Sit_Mureybet_p_IVB"/>
      <w:r>
        <w:t>IVB</w:t>
      </w:r>
    </w:p>
    <w:bookmarkEnd w:id="364"/>
    <w:p w14:paraId="34830CA8" w14:textId="77777777" w:rsidR="002A4246" w:rsidRPr="0032190F" w:rsidRDefault="002A4246" w:rsidP="00242C0F">
      <w:pPr>
        <w:pStyle w:val="PlainText"/>
        <w:jc w:val="both"/>
        <w:rPr>
          <w:rFonts w:ascii="Times New Roman" w:hAnsi="Times New Roman" w:cs="Times New Roman"/>
          <w:sz w:val="24"/>
          <w:szCs w:val="24"/>
          <w:lang w:val="fr-FR"/>
        </w:rPr>
      </w:pPr>
      <w:r>
        <w:rPr>
          <w:rFonts w:ascii="Times New Roman" w:hAnsi="Times New Roman" w:cs="Times New Roman"/>
          <w:sz w:val="24"/>
          <w:szCs w:val="24"/>
          <w:lang w:val="fr-FR"/>
        </w:rPr>
        <w:t>miniature de visage humain avec des traits détaillé et un trou de suspension  daté de 8547-8274 BC (BIB 2600)</w:t>
      </w:r>
    </w:p>
    <w:p w14:paraId="228969EA" w14:textId="77777777" w:rsidR="0021522F" w:rsidRPr="0032190F" w:rsidRDefault="0021522F" w:rsidP="00242C0F">
      <w:pPr>
        <w:pStyle w:val="PlainText"/>
        <w:rPr>
          <w:rFonts w:ascii="Times New Roman" w:hAnsi="Times New Roman" w:cs="Times New Roman"/>
          <w:sz w:val="24"/>
          <w:szCs w:val="24"/>
          <w:lang w:val="fr-FR"/>
        </w:rPr>
      </w:pPr>
    </w:p>
    <w:p w14:paraId="0CB10A88" w14:textId="77777777" w:rsidR="0021522F" w:rsidRPr="0032190F" w:rsidRDefault="009F1939" w:rsidP="00446CAD">
      <w:pPr>
        <w:pStyle w:val="Heading3"/>
      </w:pPr>
      <w:r>
        <w:t>maison</w:t>
      </w:r>
      <w:r w:rsidR="001401B1" w:rsidRPr="0032190F">
        <w:t xml:space="preserve"> 47</w:t>
      </w:r>
    </w:p>
    <w:p w14:paraId="7EEDB2AF" w14:textId="77777777" w:rsidR="001401B1" w:rsidRDefault="001B59AB" w:rsidP="00242C0F">
      <w:pPr>
        <w:pStyle w:val="PlainText"/>
        <w:jc w:val="both"/>
        <w:rPr>
          <w:rFonts w:ascii="Times New Roman" w:hAnsi="Times New Roman" w:cs="Times New Roman"/>
          <w:sz w:val="24"/>
          <w:szCs w:val="24"/>
          <w:lang w:val="fr-FR"/>
        </w:rPr>
      </w:pPr>
      <w:r w:rsidRPr="0032190F">
        <w:rPr>
          <w:rFonts w:ascii="Times New Roman" w:hAnsi="Times New Roman" w:cs="Times New Roman"/>
          <w:sz w:val="24"/>
          <w:szCs w:val="24"/>
          <w:lang w:val="fr-FR"/>
        </w:rPr>
        <w:t xml:space="preserve">De morphologie et de datation identique </w:t>
      </w:r>
      <w:r w:rsidR="001401B1" w:rsidRPr="0032190F">
        <w:rPr>
          <w:rFonts w:ascii="Times New Roman" w:hAnsi="Times New Roman" w:cs="Times New Roman"/>
          <w:sz w:val="24"/>
          <w:szCs w:val="24"/>
          <w:lang w:val="fr-FR"/>
        </w:rPr>
        <w:t xml:space="preserve">au bâtiment communautaire de </w:t>
      </w:r>
      <w:hyperlink w:anchor="Sit_Jerf_Ahmar" w:history="1">
        <w:r w:rsidR="001401B1" w:rsidRPr="0032190F">
          <w:rPr>
            <w:rStyle w:val="Hyperlink"/>
            <w:rFonts w:ascii="Times New Roman" w:hAnsi="Times New Roman" w:cs="Times New Roman"/>
            <w:sz w:val="24"/>
            <w:szCs w:val="24"/>
            <w:lang w:val="fr-FR"/>
          </w:rPr>
          <w:t xml:space="preserve">Jerf </w:t>
        </w:r>
        <w:r w:rsidR="00DD2C72" w:rsidRPr="0032190F">
          <w:rPr>
            <w:rStyle w:val="Hyperlink"/>
            <w:rFonts w:ascii="Times New Roman" w:hAnsi="Times New Roman" w:cs="Times New Roman"/>
            <w:sz w:val="24"/>
            <w:szCs w:val="24"/>
            <w:lang w:val="fr-FR"/>
          </w:rPr>
          <w:t>e</w:t>
        </w:r>
        <w:r w:rsidR="001401B1" w:rsidRPr="0032190F">
          <w:rPr>
            <w:rStyle w:val="Hyperlink"/>
            <w:rFonts w:ascii="Times New Roman" w:hAnsi="Times New Roman" w:cs="Times New Roman"/>
            <w:sz w:val="24"/>
            <w:szCs w:val="24"/>
            <w:lang w:val="fr-FR"/>
          </w:rPr>
          <w:t>l Ahmar</w:t>
        </w:r>
      </w:hyperlink>
      <w:r w:rsidR="009F1939" w:rsidRPr="009F1939">
        <w:rPr>
          <w:lang w:val="fr-FR"/>
        </w:rPr>
        <w:t xml:space="preserve"> </w:t>
      </w:r>
      <w:r w:rsidR="001401B1" w:rsidRPr="0032190F">
        <w:rPr>
          <w:rFonts w:ascii="Times New Roman" w:hAnsi="Times New Roman" w:cs="Times New Roman"/>
          <w:sz w:val="24"/>
          <w:szCs w:val="24"/>
          <w:lang w:val="fr-FR"/>
        </w:rPr>
        <w:t>(datation 9445 +/- 45 BP uncal.)</w:t>
      </w:r>
      <w:r w:rsidRPr="0032190F">
        <w:rPr>
          <w:rFonts w:ascii="Times New Roman" w:hAnsi="Times New Roman" w:cs="Times New Roman"/>
          <w:sz w:val="24"/>
          <w:szCs w:val="24"/>
          <w:lang w:val="fr-FR"/>
        </w:rPr>
        <w:t xml:space="preserve"> (L. Gourichon com. pers.).</w:t>
      </w:r>
    </w:p>
    <w:p w14:paraId="7FECD503" w14:textId="77777777" w:rsidR="00A3705E" w:rsidRPr="0032190F" w:rsidRDefault="009F1939" w:rsidP="00242C0F">
      <w:pPr>
        <w:pStyle w:val="PlainText"/>
        <w:jc w:val="both"/>
        <w:rPr>
          <w:rFonts w:ascii="Times New Roman" w:hAnsi="Times New Roman" w:cs="Times New Roman"/>
          <w:sz w:val="24"/>
          <w:szCs w:val="24"/>
          <w:lang w:val="fr-FR"/>
        </w:rPr>
      </w:pPr>
      <w:r>
        <w:rPr>
          <w:rFonts w:ascii="Times New Roman" w:hAnsi="Times New Roman" w:cs="Times New Roman"/>
          <w:sz w:val="24"/>
          <w:szCs w:val="24"/>
          <w:lang w:val="fr-FR"/>
        </w:rPr>
        <w:t>P</w:t>
      </w:r>
      <w:r w:rsidRPr="009F1939">
        <w:rPr>
          <w:rFonts w:ascii="Times New Roman" w:hAnsi="Times New Roman" w:cs="Times New Roman"/>
          <w:sz w:val="24"/>
          <w:szCs w:val="24"/>
          <w:lang w:val="fr-FR"/>
        </w:rPr>
        <w:t xml:space="preserve">etit vase en argile </w:t>
      </w:r>
      <w:r>
        <w:rPr>
          <w:rFonts w:ascii="Times New Roman" w:hAnsi="Times New Roman" w:cs="Times New Roman"/>
          <w:sz w:val="24"/>
          <w:szCs w:val="24"/>
          <w:lang w:val="fr-FR"/>
        </w:rPr>
        <w:t>de</w:t>
      </w:r>
      <w:r w:rsidRPr="009F1939">
        <w:rPr>
          <w:rFonts w:ascii="Times New Roman" w:hAnsi="Times New Roman" w:cs="Times New Roman"/>
          <w:sz w:val="24"/>
          <w:szCs w:val="24"/>
          <w:lang w:val="fr-FR"/>
        </w:rPr>
        <w:t xml:space="preserve"> la maison 47 correspondant aux phases IIIA/IIIB. Dans la cellule concernée, une statuette en pierre, des statuettes féminines, des récipients en bois et en pierre, de l’outillage lithique et en os et les vestiges d’un foyer furent également mis au jour (Stordeur et al. 2000 : 36).</w:t>
      </w:r>
      <w:r>
        <w:rPr>
          <w:rFonts w:ascii="Times New Roman" w:hAnsi="Times New Roman" w:cs="Times New Roman"/>
          <w:sz w:val="24"/>
          <w:szCs w:val="24"/>
          <w:lang w:val="fr-FR"/>
        </w:rPr>
        <w:t>(BIB 2793)</w:t>
      </w:r>
    </w:p>
    <w:p w14:paraId="3BB4D498" w14:textId="77777777" w:rsidR="00680C6E" w:rsidRPr="0032190F" w:rsidRDefault="00680C6E" w:rsidP="00242C0F">
      <w:pPr>
        <w:pStyle w:val="PlainText"/>
        <w:rPr>
          <w:rFonts w:ascii="Times New Roman" w:hAnsi="Times New Roman" w:cs="Times New Roman"/>
          <w:sz w:val="24"/>
          <w:szCs w:val="24"/>
          <w:lang w:val="fr-FR"/>
        </w:rPr>
      </w:pPr>
    </w:p>
    <w:p w14:paraId="234C927A" w14:textId="77777777" w:rsidR="009B4F39" w:rsidRPr="0032190F" w:rsidRDefault="009B4F39" w:rsidP="00426FF9">
      <w:pPr>
        <w:pStyle w:val="Heading1"/>
      </w:pPr>
      <w:bookmarkStart w:id="365" w:name="Sit_Abu_Hureyra"/>
      <w:bookmarkStart w:id="366" w:name="Sit_Hureyra_Abu"/>
      <w:r w:rsidRPr="0032190F">
        <w:t>ABU HUREYRA</w:t>
      </w:r>
    </w:p>
    <w:bookmarkEnd w:id="365"/>
    <w:bookmarkEnd w:id="366"/>
    <w:p w14:paraId="4B9C2232" w14:textId="6D1846BA" w:rsidR="009B4F39" w:rsidRPr="00BC5BCD" w:rsidRDefault="00BC5BCD" w:rsidP="00242C0F">
      <w:pPr>
        <w:rPr>
          <w:sz w:val="20"/>
          <w:lang w:val="fr-FR"/>
        </w:rPr>
      </w:pPr>
      <w:r w:rsidRPr="00BC5BCD">
        <w:rPr>
          <w:sz w:val="20"/>
          <w:lang w:val="fr-FR"/>
        </w:rPr>
        <w:t>AH</w:t>
      </w:r>
    </w:p>
    <w:p w14:paraId="575E4B73" w14:textId="77777777" w:rsidR="00BC5BCD" w:rsidRPr="0032190F" w:rsidRDefault="00BC5BCD" w:rsidP="00242C0F">
      <w:pPr>
        <w:rPr>
          <w:lang w:val="fr-FR"/>
        </w:rPr>
      </w:pPr>
    </w:p>
    <w:p w14:paraId="3FD8A3C4" w14:textId="77777777" w:rsidR="00626BF6" w:rsidRPr="0032190F" w:rsidRDefault="00AF4FF6" w:rsidP="00406B27">
      <w:pPr>
        <w:jc w:val="both"/>
        <w:rPr>
          <w:lang w:val="fr-FR"/>
        </w:rPr>
      </w:pPr>
      <w:r w:rsidRPr="0032190F">
        <w:rPr>
          <w:lang w:val="fr-FR"/>
        </w:rPr>
        <w:t>Abu Hureyra</w:t>
      </w:r>
      <w:r w:rsidR="005927D5" w:rsidRPr="0032190F">
        <w:rPr>
          <w:lang w:val="fr-FR"/>
        </w:rPr>
        <w:t xml:space="preserve"> (Syrie)</w:t>
      </w:r>
      <w:r w:rsidR="00406B27">
        <w:rPr>
          <w:lang w:val="fr-FR"/>
        </w:rPr>
        <w:t xml:space="preserve">, en Mésopotamie du Nord. </w:t>
      </w:r>
    </w:p>
    <w:p w14:paraId="750F7A9B" w14:textId="77777777" w:rsidR="00406B27" w:rsidRDefault="00406B27" w:rsidP="00626BF6">
      <w:pPr>
        <w:rPr>
          <w:lang w:val="fr-FR"/>
        </w:rPr>
      </w:pPr>
    </w:p>
    <w:p w14:paraId="6DDF756E" w14:textId="5B6D8B22" w:rsidR="00406B27" w:rsidRDefault="00681E05" w:rsidP="00406B27">
      <w:pPr>
        <w:pStyle w:val="Heading2"/>
      </w:pPr>
      <w:bookmarkStart w:id="367" w:name="Sit_Hureyra_Abu_occ"/>
      <w:r>
        <w:t>o</w:t>
      </w:r>
      <w:r w:rsidR="00406B27">
        <w:t>ccupations</w:t>
      </w:r>
    </w:p>
    <w:bookmarkEnd w:id="367"/>
    <w:p w14:paraId="30A8F72C" w14:textId="77777777" w:rsidR="00406B27" w:rsidRDefault="00406B27" w:rsidP="00406B27">
      <w:pPr>
        <w:jc w:val="both"/>
        <w:rPr>
          <w:lang w:val="fr-FR"/>
        </w:rPr>
      </w:pPr>
    </w:p>
    <w:p w14:paraId="5D1F1059" w14:textId="19849B2D" w:rsidR="00406B27" w:rsidRDefault="00406B27" w:rsidP="00406B27">
      <w:pPr>
        <w:jc w:val="both"/>
        <w:rPr>
          <w:lang w:val="fr-FR"/>
        </w:rPr>
      </w:pPr>
      <w:r>
        <w:rPr>
          <w:lang w:val="fr-FR"/>
        </w:rPr>
        <w:t xml:space="preserve">Sur ce site, la </w:t>
      </w:r>
      <w:hyperlink r:id="rId698" w:anchor="Cul_Transition_Meso_Neo" w:history="1">
        <w:r w:rsidRPr="00AA035C">
          <w:rPr>
            <w:rStyle w:val="Hyperlink"/>
            <w:lang w:val="fr-FR"/>
          </w:rPr>
          <w:t>transition</w:t>
        </w:r>
      </w:hyperlink>
      <w:r>
        <w:rPr>
          <w:lang w:val="fr-FR"/>
        </w:rPr>
        <w:t xml:space="preserve"> du mode de vie </w:t>
      </w:r>
      <w:hyperlink r:id="rId699" w:anchor="Cul_Homo_Mobilite_huntgath" w:history="1">
        <w:r w:rsidR="00AA035C" w:rsidRPr="002B7D41">
          <w:rPr>
            <w:rStyle w:val="Hyperlink"/>
            <w:lang w:val="fr-FR"/>
          </w:rPr>
          <w:t>HG</w:t>
        </w:r>
      </w:hyperlink>
      <w:r w:rsidR="00AA035C" w:rsidRPr="002B7D41">
        <w:rPr>
          <w:rStyle w:val="Hyperlink"/>
          <w:lang w:val="fr-FR"/>
        </w:rPr>
        <w:t xml:space="preserve"> </w:t>
      </w:r>
      <w:r>
        <w:rPr>
          <w:lang w:val="fr-FR"/>
        </w:rPr>
        <w:t xml:space="preserve">au mode de vie </w:t>
      </w:r>
      <w:hyperlink r:id="rId700" w:anchor="Cul_Homo_Mobilite_earlyfarm" w:history="1">
        <w:r w:rsidR="00AA035C" w:rsidRPr="002B7D41">
          <w:rPr>
            <w:rStyle w:val="Hyperlink"/>
            <w:lang w:val="fr-FR"/>
          </w:rPr>
          <w:t>EF</w:t>
        </w:r>
      </w:hyperlink>
      <w:r w:rsidR="00AA035C" w:rsidRPr="002B7D41">
        <w:rPr>
          <w:rStyle w:val="Hyperlink"/>
          <w:lang w:val="fr-FR"/>
        </w:rPr>
        <w:t xml:space="preserve"> </w:t>
      </w:r>
      <w:r>
        <w:rPr>
          <w:lang w:val="fr-FR"/>
        </w:rPr>
        <w:t>est renseignée (BIB 2912)</w:t>
      </w:r>
    </w:p>
    <w:p w14:paraId="0F41D9A1" w14:textId="6C46A584" w:rsidR="002B7D41" w:rsidRDefault="002B7D41" w:rsidP="00406B27">
      <w:pPr>
        <w:jc w:val="both"/>
        <w:rPr>
          <w:lang w:val="fr-FR"/>
        </w:rPr>
      </w:pPr>
    </w:p>
    <w:tbl>
      <w:tblPr>
        <w:tblStyle w:val="TableGrid"/>
        <w:tblW w:w="7985" w:type="dxa"/>
        <w:jc w:val="center"/>
        <w:tblLook w:val="04A0" w:firstRow="1" w:lastRow="0" w:firstColumn="1" w:lastColumn="0" w:noHBand="0" w:noVBand="1"/>
      </w:tblPr>
      <w:tblGrid>
        <w:gridCol w:w="1181"/>
        <w:gridCol w:w="936"/>
        <w:gridCol w:w="1999"/>
        <w:gridCol w:w="1406"/>
        <w:gridCol w:w="2463"/>
      </w:tblGrid>
      <w:tr w:rsidR="00DC13C6" w14:paraId="1CCCD711" w14:textId="77777777" w:rsidTr="002B7D41">
        <w:trPr>
          <w:jc w:val="center"/>
        </w:trPr>
        <w:tc>
          <w:tcPr>
            <w:tcW w:w="1190" w:type="dxa"/>
          </w:tcPr>
          <w:p w14:paraId="39F95FF1" w14:textId="77777777" w:rsidR="00DC13C6" w:rsidRDefault="00DC13C6" w:rsidP="00406B27">
            <w:pPr>
              <w:jc w:val="both"/>
              <w:rPr>
                <w:lang w:val="fr-FR"/>
              </w:rPr>
            </w:pPr>
          </w:p>
        </w:tc>
        <w:tc>
          <w:tcPr>
            <w:tcW w:w="721" w:type="dxa"/>
          </w:tcPr>
          <w:p w14:paraId="2EE26B1B" w14:textId="56D1748B" w:rsidR="00DC13C6" w:rsidRDefault="00DC13C6" w:rsidP="00406B27">
            <w:pPr>
              <w:jc w:val="both"/>
              <w:rPr>
                <w:lang w:val="fr-FR"/>
              </w:rPr>
            </w:pPr>
            <w:r>
              <w:rPr>
                <w:lang w:val="fr-FR"/>
              </w:rPr>
              <w:t>période</w:t>
            </w:r>
          </w:p>
        </w:tc>
        <w:tc>
          <w:tcPr>
            <w:tcW w:w="2079" w:type="dxa"/>
          </w:tcPr>
          <w:p w14:paraId="3F33BA62" w14:textId="5005761F" w:rsidR="00DC13C6" w:rsidRDefault="00DC13C6" w:rsidP="00406B27">
            <w:pPr>
              <w:jc w:val="both"/>
              <w:rPr>
                <w:lang w:val="fr-FR"/>
              </w:rPr>
            </w:pPr>
            <w:r>
              <w:rPr>
                <w:lang w:val="fr-FR"/>
              </w:rPr>
              <w:t>BC</w:t>
            </w:r>
          </w:p>
        </w:tc>
        <w:tc>
          <w:tcPr>
            <w:tcW w:w="1449" w:type="dxa"/>
          </w:tcPr>
          <w:p w14:paraId="3E8217B2" w14:textId="77777777" w:rsidR="00DC13C6" w:rsidRDefault="00DC13C6" w:rsidP="00406B27">
            <w:pPr>
              <w:jc w:val="both"/>
            </w:pPr>
          </w:p>
        </w:tc>
        <w:tc>
          <w:tcPr>
            <w:tcW w:w="2546" w:type="dxa"/>
          </w:tcPr>
          <w:p w14:paraId="1FD3D631" w14:textId="36CE8364" w:rsidR="00DC13C6" w:rsidRDefault="00DC13C6" w:rsidP="00406B27">
            <w:pPr>
              <w:jc w:val="both"/>
              <w:rPr>
                <w:lang w:val="fr-FR"/>
              </w:rPr>
            </w:pPr>
            <w:r>
              <w:rPr>
                <w:lang w:val="fr-FR"/>
              </w:rPr>
              <w:t>description</w:t>
            </w:r>
          </w:p>
        </w:tc>
      </w:tr>
      <w:tr w:rsidR="002B7D41" w14:paraId="29E70177" w14:textId="77777777" w:rsidTr="002B7D41">
        <w:trPr>
          <w:jc w:val="center"/>
        </w:trPr>
        <w:tc>
          <w:tcPr>
            <w:tcW w:w="1190" w:type="dxa"/>
          </w:tcPr>
          <w:p w14:paraId="057BCE40" w14:textId="69349B62" w:rsidR="002B7D41" w:rsidRDefault="002B7D41" w:rsidP="00406B27">
            <w:pPr>
              <w:jc w:val="both"/>
              <w:rPr>
                <w:lang w:val="fr-FR"/>
              </w:rPr>
            </w:pPr>
            <w:r>
              <w:rPr>
                <w:lang w:val="fr-FR"/>
              </w:rPr>
              <w:t>Epipaleo</w:t>
            </w:r>
          </w:p>
        </w:tc>
        <w:tc>
          <w:tcPr>
            <w:tcW w:w="721" w:type="dxa"/>
          </w:tcPr>
          <w:p w14:paraId="1BD5E5B2" w14:textId="1FC42ADA" w:rsidR="002B7D41" w:rsidRDefault="002B7D41" w:rsidP="00406B27">
            <w:pPr>
              <w:jc w:val="both"/>
              <w:rPr>
                <w:lang w:val="fr-FR"/>
              </w:rPr>
            </w:pPr>
            <w:r>
              <w:rPr>
                <w:lang w:val="fr-FR"/>
              </w:rPr>
              <w:t>1</w:t>
            </w:r>
          </w:p>
        </w:tc>
        <w:tc>
          <w:tcPr>
            <w:tcW w:w="2079" w:type="dxa"/>
          </w:tcPr>
          <w:p w14:paraId="2E1887FE" w14:textId="2589D601" w:rsidR="002B7D41" w:rsidRDefault="002B7D41" w:rsidP="00406B27">
            <w:pPr>
              <w:jc w:val="both"/>
              <w:rPr>
                <w:lang w:val="fr-FR"/>
              </w:rPr>
            </w:pPr>
            <w:r>
              <w:rPr>
                <w:lang w:val="fr-FR"/>
              </w:rPr>
              <w:t>11,150 – 10,050</w:t>
            </w:r>
          </w:p>
        </w:tc>
        <w:tc>
          <w:tcPr>
            <w:tcW w:w="1449" w:type="dxa"/>
          </w:tcPr>
          <w:p w14:paraId="26F54702" w14:textId="394431CC" w:rsidR="002B7D41" w:rsidRDefault="00000000" w:rsidP="00406B27">
            <w:pPr>
              <w:jc w:val="both"/>
              <w:rPr>
                <w:lang w:val="fr-FR"/>
              </w:rPr>
            </w:pPr>
            <w:hyperlink r:id="rId701" w:anchor="Text_Dryas_III" w:history="1">
              <w:r w:rsidR="002B7D41" w:rsidRPr="00265E8F">
                <w:rPr>
                  <w:rStyle w:val="Hyperlink"/>
                </w:rPr>
                <w:t>Dryas récent</w:t>
              </w:r>
            </w:hyperlink>
          </w:p>
        </w:tc>
        <w:tc>
          <w:tcPr>
            <w:tcW w:w="2546" w:type="dxa"/>
          </w:tcPr>
          <w:p w14:paraId="79A429DD" w14:textId="73726BA8" w:rsidR="002B7D41" w:rsidRDefault="002B7D41" w:rsidP="00406B27">
            <w:pPr>
              <w:jc w:val="both"/>
              <w:rPr>
                <w:lang w:val="fr-FR"/>
              </w:rPr>
            </w:pPr>
            <w:r>
              <w:rPr>
                <w:lang w:val="fr-FR"/>
              </w:rPr>
              <w:t>importance des gazelle sauvage</w:t>
            </w:r>
          </w:p>
        </w:tc>
      </w:tr>
      <w:tr w:rsidR="002B7D41" w14:paraId="6FEE3845" w14:textId="77777777" w:rsidTr="002B7D41">
        <w:trPr>
          <w:jc w:val="center"/>
        </w:trPr>
        <w:tc>
          <w:tcPr>
            <w:tcW w:w="1190" w:type="dxa"/>
          </w:tcPr>
          <w:p w14:paraId="323CDDA8" w14:textId="5EE224CC" w:rsidR="002B7D41" w:rsidRDefault="002B7D41" w:rsidP="00406B27">
            <w:pPr>
              <w:jc w:val="both"/>
              <w:rPr>
                <w:lang w:val="fr-FR"/>
              </w:rPr>
            </w:pPr>
            <w:r>
              <w:rPr>
                <w:lang w:val="fr-FR"/>
              </w:rPr>
              <w:t>...</w:t>
            </w:r>
          </w:p>
        </w:tc>
        <w:tc>
          <w:tcPr>
            <w:tcW w:w="721" w:type="dxa"/>
          </w:tcPr>
          <w:p w14:paraId="71C156D1" w14:textId="77777777" w:rsidR="002B7D41" w:rsidRDefault="002B7D41" w:rsidP="00406B27">
            <w:pPr>
              <w:jc w:val="both"/>
              <w:rPr>
                <w:lang w:val="fr-FR"/>
              </w:rPr>
            </w:pPr>
          </w:p>
        </w:tc>
        <w:tc>
          <w:tcPr>
            <w:tcW w:w="2079" w:type="dxa"/>
          </w:tcPr>
          <w:p w14:paraId="5FA15D85" w14:textId="77777777" w:rsidR="002B7D41" w:rsidRDefault="002B7D41" w:rsidP="00406B27">
            <w:pPr>
              <w:jc w:val="both"/>
              <w:rPr>
                <w:lang w:val="fr-FR"/>
              </w:rPr>
            </w:pPr>
          </w:p>
        </w:tc>
        <w:tc>
          <w:tcPr>
            <w:tcW w:w="1449" w:type="dxa"/>
          </w:tcPr>
          <w:p w14:paraId="4C8DA3AA" w14:textId="77777777" w:rsidR="002B7D41" w:rsidRDefault="002B7D41" w:rsidP="00406B27">
            <w:pPr>
              <w:jc w:val="both"/>
              <w:rPr>
                <w:lang w:val="fr-FR"/>
              </w:rPr>
            </w:pPr>
          </w:p>
        </w:tc>
        <w:tc>
          <w:tcPr>
            <w:tcW w:w="2546" w:type="dxa"/>
          </w:tcPr>
          <w:p w14:paraId="70CC7D42" w14:textId="77777777" w:rsidR="002B7D41" w:rsidRDefault="002B7D41" w:rsidP="00406B27">
            <w:pPr>
              <w:jc w:val="both"/>
              <w:rPr>
                <w:lang w:val="fr-FR"/>
              </w:rPr>
            </w:pPr>
          </w:p>
        </w:tc>
      </w:tr>
      <w:tr w:rsidR="002B7D41" w14:paraId="65851FF2" w14:textId="77777777" w:rsidTr="002B7D41">
        <w:trPr>
          <w:jc w:val="center"/>
        </w:trPr>
        <w:tc>
          <w:tcPr>
            <w:tcW w:w="1190" w:type="dxa"/>
            <w:vMerge w:val="restart"/>
          </w:tcPr>
          <w:p w14:paraId="40BA53A3" w14:textId="7A20A671" w:rsidR="002B7D41" w:rsidRDefault="00000000" w:rsidP="00406B27">
            <w:pPr>
              <w:jc w:val="both"/>
              <w:rPr>
                <w:lang w:val="fr-FR"/>
              </w:rPr>
            </w:pPr>
            <w:hyperlink r:id="rId702" w:anchor="Sit_Hureyra_Abu_per_PPNB" w:history="1">
              <w:r w:rsidR="002B7D41" w:rsidRPr="002B7D41">
                <w:rPr>
                  <w:rStyle w:val="Hyperlink"/>
                  <w:lang w:val="fr-FR"/>
                </w:rPr>
                <w:t>PPNB</w:t>
              </w:r>
            </w:hyperlink>
          </w:p>
        </w:tc>
        <w:tc>
          <w:tcPr>
            <w:tcW w:w="721" w:type="dxa"/>
          </w:tcPr>
          <w:p w14:paraId="41524565" w14:textId="1FA6F046" w:rsidR="002B7D41" w:rsidRDefault="002B7D41" w:rsidP="00406B27">
            <w:pPr>
              <w:jc w:val="both"/>
              <w:rPr>
                <w:lang w:val="fr-FR"/>
              </w:rPr>
            </w:pPr>
            <w:r>
              <w:rPr>
                <w:lang w:val="fr-FR"/>
              </w:rPr>
              <w:t>2A</w:t>
            </w:r>
          </w:p>
        </w:tc>
        <w:tc>
          <w:tcPr>
            <w:tcW w:w="2079" w:type="dxa"/>
          </w:tcPr>
          <w:p w14:paraId="4FE3B32E" w14:textId="4D6717D2" w:rsidR="002B7D41" w:rsidRDefault="002B7D41" w:rsidP="00406B27">
            <w:pPr>
              <w:jc w:val="both"/>
              <w:rPr>
                <w:lang w:val="fr-FR"/>
              </w:rPr>
            </w:pPr>
            <w:r>
              <w:rPr>
                <w:lang w:val="fr-FR"/>
              </w:rPr>
              <w:t>8200-7300</w:t>
            </w:r>
          </w:p>
        </w:tc>
        <w:tc>
          <w:tcPr>
            <w:tcW w:w="1449" w:type="dxa"/>
          </w:tcPr>
          <w:p w14:paraId="6D5DBA62" w14:textId="77777777" w:rsidR="002B7D41" w:rsidRDefault="002B7D41" w:rsidP="00406B27">
            <w:pPr>
              <w:jc w:val="both"/>
              <w:rPr>
                <w:lang w:val="fr-FR"/>
              </w:rPr>
            </w:pPr>
          </w:p>
        </w:tc>
        <w:tc>
          <w:tcPr>
            <w:tcW w:w="2546" w:type="dxa"/>
            <w:vMerge w:val="restart"/>
          </w:tcPr>
          <w:p w14:paraId="3FC4372A" w14:textId="73C76452" w:rsidR="002B7D41" w:rsidRDefault="002B7D41" w:rsidP="00406B27">
            <w:pPr>
              <w:jc w:val="both"/>
              <w:rPr>
                <w:lang w:val="fr-FR"/>
              </w:rPr>
            </w:pPr>
            <w:r>
              <w:rPr>
                <w:lang w:val="fr-FR"/>
              </w:rPr>
              <w:t>caprinés</w:t>
            </w:r>
          </w:p>
        </w:tc>
      </w:tr>
      <w:tr w:rsidR="002B7D41" w14:paraId="319BA100" w14:textId="77777777" w:rsidTr="002B7D41">
        <w:trPr>
          <w:jc w:val="center"/>
        </w:trPr>
        <w:tc>
          <w:tcPr>
            <w:tcW w:w="1190" w:type="dxa"/>
            <w:vMerge/>
          </w:tcPr>
          <w:p w14:paraId="346E6F61" w14:textId="77777777" w:rsidR="002B7D41" w:rsidRDefault="002B7D41" w:rsidP="00406B27">
            <w:pPr>
              <w:jc w:val="both"/>
              <w:rPr>
                <w:lang w:val="fr-FR"/>
              </w:rPr>
            </w:pPr>
          </w:p>
        </w:tc>
        <w:tc>
          <w:tcPr>
            <w:tcW w:w="721" w:type="dxa"/>
          </w:tcPr>
          <w:p w14:paraId="0BB3BA80" w14:textId="4F7B2382" w:rsidR="002B7D41" w:rsidRDefault="002B7D41" w:rsidP="00406B27">
            <w:pPr>
              <w:jc w:val="both"/>
              <w:rPr>
                <w:lang w:val="fr-FR"/>
              </w:rPr>
            </w:pPr>
            <w:r>
              <w:rPr>
                <w:lang w:val="fr-FR"/>
              </w:rPr>
              <w:t>2B</w:t>
            </w:r>
          </w:p>
        </w:tc>
        <w:tc>
          <w:tcPr>
            <w:tcW w:w="2079" w:type="dxa"/>
          </w:tcPr>
          <w:p w14:paraId="5A81AE20" w14:textId="2DBBAEAD" w:rsidR="002B7D41" w:rsidRDefault="002B7D41" w:rsidP="00406B27">
            <w:pPr>
              <w:jc w:val="both"/>
              <w:rPr>
                <w:lang w:val="fr-FR"/>
              </w:rPr>
            </w:pPr>
            <w:r>
              <w:rPr>
                <w:lang w:val="fr-FR"/>
              </w:rPr>
              <w:t>7300-6000</w:t>
            </w:r>
          </w:p>
        </w:tc>
        <w:tc>
          <w:tcPr>
            <w:tcW w:w="1449" w:type="dxa"/>
          </w:tcPr>
          <w:p w14:paraId="3C01E5F4" w14:textId="77777777" w:rsidR="002B7D41" w:rsidRDefault="002B7D41" w:rsidP="00406B27">
            <w:pPr>
              <w:jc w:val="both"/>
              <w:rPr>
                <w:lang w:val="fr-FR"/>
              </w:rPr>
            </w:pPr>
          </w:p>
        </w:tc>
        <w:tc>
          <w:tcPr>
            <w:tcW w:w="2546" w:type="dxa"/>
            <w:vMerge/>
          </w:tcPr>
          <w:p w14:paraId="2FDFA3CC" w14:textId="77777777" w:rsidR="002B7D41" w:rsidRDefault="002B7D41" w:rsidP="00406B27">
            <w:pPr>
              <w:jc w:val="both"/>
              <w:rPr>
                <w:lang w:val="fr-FR"/>
              </w:rPr>
            </w:pPr>
          </w:p>
        </w:tc>
      </w:tr>
      <w:tr w:rsidR="00DC13C6" w14:paraId="35BF4966" w14:textId="77777777" w:rsidTr="002B7D41">
        <w:trPr>
          <w:jc w:val="center"/>
        </w:trPr>
        <w:tc>
          <w:tcPr>
            <w:tcW w:w="1190" w:type="dxa"/>
          </w:tcPr>
          <w:p w14:paraId="471D94E0" w14:textId="77777777" w:rsidR="00DC13C6" w:rsidRDefault="00DC13C6" w:rsidP="00406B27">
            <w:pPr>
              <w:jc w:val="both"/>
              <w:rPr>
                <w:lang w:val="fr-FR"/>
              </w:rPr>
            </w:pPr>
          </w:p>
        </w:tc>
        <w:tc>
          <w:tcPr>
            <w:tcW w:w="721" w:type="dxa"/>
          </w:tcPr>
          <w:p w14:paraId="54E53342" w14:textId="01D12D2A" w:rsidR="00DC13C6" w:rsidRDefault="00DC13C6" w:rsidP="00406B27">
            <w:pPr>
              <w:jc w:val="both"/>
              <w:rPr>
                <w:lang w:val="fr-FR"/>
              </w:rPr>
            </w:pPr>
            <w:r>
              <w:rPr>
                <w:lang w:val="fr-FR"/>
              </w:rPr>
              <w:t>2C</w:t>
            </w:r>
          </w:p>
        </w:tc>
        <w:tc>
          <w:tcPr>
            <w:tcW w:w="2079" w:type="dxa"/>
          </w:tcPr>
          <w:p w14:paraId="77EC5BAA" w14:textId="77777777" w:rsidR="00DC13C6" w:rsidRDefault="00DC13C6" w:rsidP="00406B27">
            <w:pPr>
              <w:jc w:val="both"/>
              <w:rPr>
                <w:lang w:val="fr-FR"/>
              </w:rPr>
            </w:pPr>
          </w:p>
        </w:tc>
        <w:tc>
          <w:tcPr>
            <w:tcW w:w="1449" w:type="dxa"/>
          </w:tcPr>
          <w:p w14:paraId="41859027" w14:textId="77777777" w:rsidR="00DC13C6" w:rsidRDefault="00DC13C6" w:rsidP="00406B27">
            <w:pPr>
              <w:jc w:val="both"/>
              <w:rPr>
                <w:lang w:val="fr-FR"/>
              </w:rPr>
            </w:pPr>
          </w:p>
        </w:tc>
        <w:tc>
          <w:tcPr>
            <w:tcW w:w="2546" w:type="dxa"/>
          </w:tcPr>
          <w:p w14:paraId="3BF80AB3" w14:textId="77777777" w:rsidR="00DC13C6" w:rsidRDefault="00DC13C6" w:rsidP="00406B27">
            <w:pPr>
              <w:jc w:val="both"/>
              <w:rPr>
                <w:lang w:val="fr-FR"/>
              </w:rPr>
            </w:pPr>
          </w:p>
        </w:tc>
      </w:tr>
      <w:tr w:rsidR="00DC13C6" w14:paraId="1FCA9744" w14:textId="77777777" w:rsidTr="002B7D41">
        <w:trPr>
          <w:jc w:val="center"/>
        </w:trPr>
        <w:tc>
          <w:tcPr>
            <w:tcW w:w="1190" w:type="dxa"/>
          </w:tcPr>
          <w:p w14:paraId="751E34EB" w14:textId="77777777" w:rsidR="00DC13C6" w:rsidRDefault="00DC13C6" w:rsidP="00406B27">
            <w:pPr>
              <w:jc w:val="both"/>
              <w:rPr>
                <w:lang w:val="fr-FR"/>
              </w:rPr>
            </w:pPr>
          </w:p>
        </w:tc>
        <w:tc>
          <w:tcPr>
            <w:tcW w:w="721" w:type="dxa"/>
          </w:tcPr>
          <w:p w14:paraId="22E1088B" w14:textId="3A19C519" w:rsidR="00DC13C6" w:rsidRDefault="00DC13C6" w:rsidP="00406B27">
            <w:pPr>
              <w:jc w:val="both"/>
              <w:rPr>
                <w:lang w:val="fr-FR"/>
              </w:rPr>
            </w:pPr>
            <w:r>
              <w:rPr>
                <w:lang w:val="fr-FR"/>
              </w:rPr>
              <w:t>3</w:t>
            </w:r>
          </w:p>
        </w:tc>
        <w:tc>
          <w:tcPr>
            <w:tcW w:w="2079" w:type="dxa"/>
          </w:tcPr>
          <w:p w14:paraId="2E118900" w14:textId="77777777" w:rsidR="00DC13C6" w:rsidRDefault="00DC13C6" w:rsidP="00406B27">
            <w:pPr>
              <w:jc w:val="both"/>
              <w:rPr>
                <w:lang w:val="fr-FR"/>
              </w:rPr>
            </w:pPr>
          </w:p>
        </w:tc>
        <w:tc>
          <w:tcPr>
            <w:tcW w:w="1449" w:type="dxa"/>
          </w:tcPr>
          <w:p w14:paraId="71C189EE" w14:textId="77777777" w:rsidR="00DC13C6" w:rsidRDefault="00DC13C6" w:rsidP="00406B27">
            <w:pPr>
              <w:jc w:val="both"/>
              <w:rPr>
                <w:lang w:val="fr-FR"/>
              </w:rPr>
            </w:pPr>
          </w:p>
        </w:tc>
        <w:tc>
          <w:tcPr>
            <w:tcW w:w="2546" w:type="dxa"/>
          </w:tcPr>
          <w:p w14:paraId="28D573DC" w14:textId="77777777" w:rsidR="00DC13C6" w:rsidRDefault="00DC13C6" w:rsidP="00406B27">
            <w:pPr>
              <w:jc w:val="both"/>
              <w:rPr>
                <w:lang w:val="fr-FR"/>
              </w:rPr>
            </w:pPr>
          </w:p>
        </w:tc>
      </w:tr>
    </w:tbl>
    <w:p w14:paraId="6D48A359" w14:textId="3A205332" w:rsidR="002B7D41" w:rsidRDefault="002B7D41" w:rsidP="00406B27">
      <w:pPr>
        <w:jc w:val="both"/>
        <w:rPr>
          <w:lang w:val="fr-FR"/>
        </w:rPr>
      </w:pPr>
      <w:bookmarkStart w:id="368" w:name="_Hlk117526266"/>
      <w:r>
        <w:rPr>
          <w:lang w:val="fr-FR"/>
        </w:rPr>
        <w:t>(BIB Kate Dudgeon 2022)</w:t>
      </w:r>
    </w:p>
    <w:bookmarkEnd w:id="368"/>
    <w:p w14:paraId="0BC31D79" w14:textId="77777777" w:rsidR="009B4F39" w:rsidRDefault="009B4F39" w:rsidP="00242C0F">
      <w:pPr>
        <w:rPr>
          <w:lang w:val="fr-FR"/>
        </w:rPr>
      </w:pPr>
    </w:p>
    <w:p w14:paraId="574E5717" w14:textId="77777777" w:rsidR="00406B27" w:rsidRPr="0032190F" w:rsidRDefault="00406B27" w:rsidP="00406B27">
      <w:pPr>
        <w:pStyle w:val="Heading3"/>
      </w:pPr>
      <w:r>
        <w:t>Natoufien</w:t>
      </w:r>
    </w:p>
    <w:p w14:paraId="736FE6AB" w14:textId="6EF6B75C" w:rsidR="00406B27" w:rsidRDefault="00406B27" w:rsidP="00406B27">
      <w:pPr>
        <w:rPr>
          <w:lang w:val="fr-FR"/>
        </w:rPr>
      </w:pPr>
      <w:r w:rsidRPr="0032190F">
        <w:rPr>
          <w:lang w:val="fr-FR"/>
        </w:rPr>
        <w:t xml:space="preserve">Les niveaux datés du </w:t>
      </w:r>
      <w:hyperlink r:id="rId703" w:anchor="Cul_Natoufien" w:history="1">
        <w:r w:rsidRPr="0032190F">
          <w:rPr>
            <w:rStyle w:val="Hyperlink"/>
            <w:lang w:val="fr-FR"/>
          </w:rPr>
          <w:t>Natoufien</w:t>
        </w:r>
      </w:hyperlink>
      <w:r w:rsidRPr="0032190F">
        <w:rPr>
          <w:lang w:val="fr-FR"/>
        </w:rPr>
        <w:t>, montrent qu’environ 90 % des ressources carnées provenait de gazelle(BIB 14 p. 36)</w:t>
      </w:r>
    </w:p>
    <w:p w14:paraId="26F11BBE" w14:textId="77777777" w:rsidR="00406B27" w:rsidRDefault="00406B27" w:rsidP="00406B27">
      <w:pPr>
        <w:rPr>
          <w:lang w:val="fr-FR"/>
        </w:rPr>
      </w:pPr>
    </w:p>
    <w:p w14:paraId="0AC217FA" w14:textId="77777777" w:rsidR="00406B27" w:rsidRDefault="00406B27" w:rsidP="00406B27">
      <w:pPr>
        <w:pStyle w:val="Heading3"/>
      </w:pPr>
      <w:bookmarkStart w:id="369" w:name="Sit_Hureyra_Abu_per_PPNB"/>
      <w:r>
        <w:t>PPNB</w:t>
      </w:r>
    </w:p>
    <w:bookmarkEnd w:id="369"/>
    <w:p w14:paraId="531E7E07" w14:textId="0F5FD86B" w:rsidR="00406B27" w:rsidRDefault="00406B27" w:rsidP="00406B27">
      <w:pPr>
        <w:rPr>
          <w:lang w:val="fr-FR"/>
        </w:rPr>
      </w:pPr>
      <w:r w:rsidRPr="0032190F">
        <w:rPr>
          <w:lang w:val="fr-FR"/>
        </w:rPr>
        <w:t xml:space="preserve">Le site de </w:t>
      </w:r>
      <w:smartTag w:uri="urn:schemas-microsoft-com:office:smarttags" w:element="metricconverter">
        <w:smartTagPr>
          <w:attr w:name="ProductID" w:val="12 ha"/>
        </w:smartTagPr>
        <w:r w:rsidRPr="0032190F">
          <w:rPr>
            <w:lang w:val="fr-FR"/>
          </w:rPr>
          <w:t>12 ha</w:t>
        </w:r>
      </w:smartTag>
      <w:r w:rsidRPr="0032190F">
        <w:rPr>
          <w:lang w:val="fr-FR"/>
        </w:rPr>
        <w:t xml:space="preserve"> est daté du </w:t>
      </w:r>
      <w:hyperlink r:id="rId704" w:anchor="Cul_PPNB" w:history="1">
        <w:r w:rsidRPr="0032190F">
          <w:rPr>
            <w:rStyle w:val="Hyperlink"/>
            <w:lang w:val="fr-FR"/>
          </w:rPr>
          <w:t>PPNB</w:t>
        </w:r>
      </w:hyperlink>
      <w:r w:rsidR="00681E05">
        <w:rPr>
          <w:rStyle w:val="Hyperlink"/>
          <w:lang w:val="fr-FR"/>
        </w:rPr>
        <w:t xml:space="preserve"> </w:t>
      </w:r>
      <w:r w:rsidRPr="0032190F">
        <w:rPr>
          <w:lang w:val="fr-FR"/>
        </w:rPr>
        <w:t>récent (7500-7000</w:t>
      </w:r>
      <w:r w:rsidR="00AA035C">
        <w:rPr>
          <w:lang w:val="fr-FR"/>
        </w:rPr>
        <w:t xml:space="preserve"> BC</w:t>
      </w:r>
      <w:r w:rsidRPr="0032190F">
        <w:rPr>
          <w:lang w:val="fr-FR"/>
        </w:rPr>
        <w:t>) aurait pu abriter 2500 à 3000 individus (BIB 14 p. 36)</w:t>
      </w:r>
      <w:r>
        <w:rPr>
          <w:lang w:val="fr-FR"/>
        </w:rPr>
        <w:t>.</w:t>
      </w:r>
      <w:r w:rsidRPr="00406B27">
        <w:rPr>
          <w:lang w:val="fr-FR"/>
        </w:rPr>
        <w:t xml:space="preserve"> </w:t>
      </w:r>
      <w:r w:rsidRPr="0032190F">
        <w:rPr>
          <w:lang w:val="fr-FR"/>
        </w:rPr>
        <w:t>PPNB / Période 2B : 8500-8000 BP (P. Anderson com. pers.).</w:t>
      </w:r>
      <w:r>
        <w:rPr>
          <w:lang w:val="fr-FR"/>
        </w:rPr>
        <w:t xml:space="preserve"> </w:t>
      </w:r>
      <w:r w:rsidRPr="0032190F">
        <w:rPr>
          <w:lang w:val="fr-FR"/>
        </w:rPr>
        <w:t xml:space="preserve">Un outil en silex daté du PPNB (dès 8000-7000 BP pour P. Anderson) montre des traces qui indiquent clairement son utilisation comme armature de </w:t>
      </w:r>
      <w:r w:rsidRPr="0032190F">
        <w:rPr>
          <w:i/>
          <w:lang w:val="fr-FR"/>
        </w:rPr>
        <w:t>tribulum</w:t>
      </w:r>
      <w:r w:rsidRPr="0032190F">
        <w:rPr>
          <w:lang w:val="fr-FR"/>
        </w:rPr>
        <w:t xml:space="preserve"> (BIB 2219 p. 305)</w:t>
      </w:r>
    </w:p>
    <w:p w14:paraId="53D5B2D3" w14:textId="57815A9C" w:rsidR="00406B27" w:rsidRDefault="00681E05" w:rsidP="00406B27">
      <w:pPr>
        <w:rPr>
          <w:lang w:val="en-GB"/>
        </w:rPr>
      </w:pPr>
      <w:r w:rsidRPr="003F6804">
        <w:rPr>
          <w:i/>
          <w:iCs/>
          <w:lang w:val="en-GB"/>
        </w:rPr>
        <w:t>butterfly beads</w:t>
      </w:r>
      <w:r w:rsidRPr="003F6804">
        <w:rPr>
          <w:lang w:val="en-GB"/>
        </w:rPr>
        <w:t xml:space="preserve"> (H. Halarashi in BIB 3524)</w:t>
      </w:r>
    </w:p>
    <w:p w14:paraId="187DF8BA" w14:textId="43B31781" w:rsidR="00BC5BCD" w:rsidRPr="00BC5BCD" w:rsidRDefault="00BC5BCD" w:rsidP="00406B27">
      <w:pPr>
        <w:rPr>
          <w:lang w:val="fr-FR"/>
        </w:rPr>
      </w:pPr>
      <w:r w:rsidRPr="00BC5BCD">
        <w:rPr>
          <w:lang w:val="fr-FR"/>
        </w:rPr>
        <w:t xml:space="preserve">Présence de </w:t>
      </w:r>
      <w:r w:rsidRPr="00BC5BCD">
        <w:rPr>
          <w:i/>
          <w:iCs/>
          <w:lang w:val="fr-FR"/>
        </w:rPr>
        <w:t>plaster</w:t>
      </w:r>
      <w:r w:rsidRPr="00BC5BCD">
        <w:rPr>
          <w:lang w:val="fr-FR"/>
        </w:rPr>
        <w:t xml:space="preserve"> (sols, platform, </w:t>
      </w:r>
      <w:r>
        <w:rPr>
          <w:lang w:val="fr-FR"/>
        </w:rPr>
        <w:t>etc.)</w:t>
      </w:r>
    </w:p>
    <w:p w14:paraId="588AE8A3" w14:textId="640B8FE0" w:rsidR="00681E05" w:rsidRPr="00BC5BCD" w:rsidRDefault="00681E05" w:rsidP="00406B27">
      <w:pPr>
        <w:rPr>
          <w:lang w:val="fr-FR"/>
        </w:rPr>
      </w:pPr>
    </w:p>
    <w:p w14:paraId="2A9B7C56" w14:textId="1EB78995" w:rsidR="00681E05" w:rsidRPr="003F6804" w:rsidRDefault="00681E05" w:rsidP="00681E05">
      <w:pPr>
        <w:pStyle w:val="Heading1"/>
        <w:rPr>
          <w:lang w:val="en-GB"/>
        </w:rPr>
      </w:pPr>
      <w:bookmarkStart w:id="370" w:name="Sit_Ba_Ja"/>
      <w:r w:rsidRPr="003F6804">
        <w:rPr>
          <w:lang w:val="en-GB"/>
        </w:rPr>
        <w:lastRenderedPageBreak/>
        <w:t>BA'JA</w:t>
      </w:r>
    </w:p>
    <w:bookmarkEnd w:id="370"/>
    <w:p w14:paraId="0225D5E6" w14:textId="33FF99AF" w:rsidR="00681E05" w:rsidRPr="00AA035C" w:rsidRDefault="00681E05" w:rsidP="00406B27">
      <w:pPr>
        <w:rPr>
          <w:sz w:val="20"/>
          <w:lang w:val="en-GB"/>
        </w:rPr>
      </w:pPr>
      <w:r w:rsidRPr="00AA035C">
        <w:rPr>
          <w:sz w:val="20"/>
          <w:lang w:val="en-GB"/>
        </w:rPr>
        <w:t>Ba ja, Ba-Ja</w:t>
      </w:r>
    </w:p>
    <w:p w14:paraId="6FB7A231" w14:textId="72D626E9" w:rsidR="00681E05" w:rsidRPr="003F6804" w:rsidRDefault="00681E05" w:rsidP="00406B27">
      <w:pPr>
        <w:rPr>
          <w:lang w:val="en-GB"/>
        </w:rPr>
      </w:pPr>
    </w:p>
    <w:p w14:paraId="1C9FB541" w14:textId="66DBA0ED" w:rsidR="00681E05" w:rsidRPr="00681E05" w:rsidRDefault="00681E05" w:rsidP="00406B27">
      <w:pPr>
        <w:rPr>
          <w:lang w:val="en-GB"/>
        </w:rPr>
      </w:pPr>
      <w:r w:rsidRPr="00681E05">
        <w:rPr>
          <w:lang w:val="en-GB"/>
        </w:rPr>
        <w:t xml:space="preserve">PPNB </w:t>
      </w:r>
      <w:r w:rsidRPr="00681E05">
        <w:rPr>
          <w:i/>
          <w:iCs/>
          <w:lang w:val="en-GB"/>
        </w:rPr>
        <w:t>butterfly beads</w:t>
      </w:r>
      <w:r w:rsidRPr="00681E05">
        <w:rPr>
          <w:lang w:val="en-GB"/>
        </w:rPr>
        <w:t xml:space="preserve"> (H. Halarashi in BIB 3524)</w:t>
      </w:r>
    </w:p>
    <w:p w14:paraId="483A3227" w14:textId="77777777" w:rsidR="00D27745" w:rsidRPr="00681E05" w:rsidRDefault="00D27745" w:rsidP="00242C0F">
      <w:pPr>
        <w:rPr>
          <w:lang w:val="en-GB"/>
        </w:rPr>
      </w:pPr>
    </w:p>
    <w:p w14:paraId="7BA2D26A" w14:textId="77777777" w:rsidR="00D27745" w:rsidRPr="0032190F" w:rsidRDefault="00D27745" w:rsidP="00426FF9">
      <w:pPr>
        <w:pStyle w:val="Heading1"/>
      </w:pPr>
      <w:bookmarkStart w:id="371" w:name="Sit_Nachcharini"/>
      <w:r w:rsidRPr="0032190F">
        <w:t>NACHCHARINI</w:t>
      </w:r>
    </w:p>
    <w:bookmarkEnd w:id="371"/>
    <w:p w14:paraId="306F1AF4" w14:textId="77777777" w:rsidR="00D27745" w:rsidRPr="0032190F" w:rsidRDefault="00D27745" w:rsidP="00242C0F">
      <w:pPr>
        <w:rPr>
          <w:lang w:val="fr-FR"/>
        </w:rPr>
      </w:pPr>
    </w:p>
    <w:p w14:paraId="3169D297" w14:textId="77777777" w:rsidR="00D27745" w:rsidRPr="0032190F" w:rsidRDefault="00D27745" w:rsidP="00242C0F">
      <w:pPr>
        <w:rPr>
          <w:lang w:val="fr-FR"/>
        </w:rPr>
      </w:pPr>
      <w:r w:rsidRPr="0032190F">
        <w:rPr>
          <w:lang w:val="fr-FR"/>
        </w:rPr>
        <w:t>Attribué au PPNA (SS BIB)</w:t>
      </w:r>
    </w:p>
    <w:p w14:paraId="43C0BD6D" w14:textId="77777777" w:rsidR="00D27745" w:rsidRPr="0032190F" w:rsidRDefault="00D27745" w:rsidP="00242C0F">
      <w:pPr>
        <w:rPr>
          <w:lang w:val="fr-FR"/>
        </w:rPr>
      </w:pPr>
    </w:p>
    <w:p w14:paraId="542FDEE1" w14:textId="77777777" w:rsidR="00D27745" w:rsidRPr="0032190F" w:rsidRDefault="00D27745" w:rsidP="00426FF9">
      <w:pPr>
        <w:pStyle w:val="Heading1"/>
      </w:pPr>
      <w:bookmarkStart w:id="372" w:name="Sit_Hassan_Cheick"/>
      <w:r w:rsidRPr="0032190F">
        <w:t>HASSAN (CHEICK)</w:t>
      </w:r>
    </w:p>
    <w:bookmarkEnd w:id="372"/>
    <w:p w14:paraId="4B86473D" w14:textId="77777777" w:rsidR="00D27745" w:rsidRPr="0032190F" w:rsidRDefault="00D27745" w:rsidP="00242C0F">
      <w:pPr>
        <w:rPr>
          <w:lang w:val="fr-FR"/>
        </w:rPr>
      </w:pPr>
    </w:p>
    <w:p w14:paraId="7967BF68" w14:textId="77777777" w:rsidR="00D27745" w:rsidRPr="0032190F" w:rsidRDefault="00D27745" w:rsidP="00242C0F">
      <w:pPr>
        <w:rPr>
          <w:lang w:val="fr-FR"/>
        </w:rPr>
      </w:pPr>
      <w:r w:rsidRPr="0032190F">
        <w:rPr>
          <w:lang w:val="fr-FR"/>
        </w:rPr>
        <w:t>Le site de Cheick Hassan est attribué au PPNA (SS BIB)</w:t>
      </w:r>
    </w:p>
    <w:p w14:paraId="1C26E73A" w14:textId="77777777" w:rsidR="00D27745" w:rsidRPr="0032190F" w:rsidRDefault="00D27745" w:rsidP="00242C0F">
      <w:pPr>
        <w:rPr>
          <w:lang w:val="fr-FR"/>
        </w:rPr>
      </w:pPr>
    </w:p>
    <w:p w14:paraId="1B816C05" w14:textId="77777777" w:rsidR="00662756" w:rsidRPr="0032190F" w:rsidRDefault="00662756" w:rsidP="00242C0F">
      <w:pPr>
        <w:rPr>
          <w:lang w:val="fr-FR"/>
        </w:rPr>
      </w:pPr>
    </w:p>
    <w:p w14:paraId="4F19CE63" w14:textId="77777777" w:rsidR="008F46B9" w:rsidRDefault="008F46B9" w:rsidP="00242C0F">
      <w:pPr>
        <w:rPr>
          <w:lang w:val="fr-FR"/>
        </w:rPr>
      </w:pPr>
    </w:p>
    <w:p w14:paraId="2C0F8C40" w14:textId="77777777" w:rsidR="004C6498" w:rsidRDefault="004C6498" w:rsidP="00426FF9">
      <w:pPr>
        <w:pStyle w:val="Heading1"/>
      </w:pPr>
      <w:bookmarkStart w:id="373" w:name="Sit_Aktopraklik"/>
      <w:r>
        <w:t>AKTOPRAKLIK</w:t>
      </w:r>
    </w:p>
    <w:bookmarkEnd w:id="373"/>
    <w:p w14:paraId="6B843662" w14:textId="77777777" w:rsidR="004C6498" w:rsidRDefault="004C6498" w:rsidP="00242C0F">
      <w:pPr>
        <w:rPr>
          <w:lang w:val="fr-FR"/>
        </w:rPr>
      </w:pPr>
    </w:p>
    <w:p w14:paraId="4A274436" w14:textId="40E6ADB8" w:rsidR="004C6498" w:rsidRDefault="004C6498" w:rsidP="00242C0F">
      <w:pPr>
        <w:rPr>
          <w:lang w:val="fr-FR"/>
        </w:rPr>
      </w:pPr>
      <w:r w:rsidRPr="004C6498">
        <w:rPr>
          <w:lang w:val="fr-FR"/>
        </w:rPr>
        <w:t>Aktopraklik</w:t>
      </w:r>
      <w:r>
        <w:rPr>
          <w:lang w:val="fr-FR"/>
        </w:rPr>
        <w:t xml:space="preserve"> (Nord Turquie), vers 5500 BC tesson peint représentation d'un </w:t>
      </w:r>
      <w:hyperlink r:id="rId705" w:anchor="Cul_Art_TAC_T_v_cer" w:history="1">
        <w:r w:rsidRPr="004C6498">
          <w:rPr>
            <w:rStyle w:val="Hyperlink"/>
            <w:lang w:val="fr-FR"/>
          </w:rPr>
          <w:t>épi de céréale</w:t>
        </w:r>
      </w:hyperlink>
      <w:r>
        <w:rPr>
          <w:lang w:val="fr-FR"/>
        </w:rPr>
        <w:t xml:space="preserve"> Inhumation dans les maisons (BIB National Geographic, aout 2019)</w:t>
      </w:r>
    </w:p>
    <w:p w14:paraId="5F70BA23" w14:textId="77777777" w:rsidR="008F46B9" w:rsidRDefault="008F46B9" w:rsidP="00242C0F">
      <w:pPr>
        <w:rPr>
          <w:lang w:val="fr-FR"/>
        </w:rPr>
      </w:pPr>
    </w:p>
    <w:p w14:paraId="02A1A77C" w14:textId="77777777" w:rsidR="008F46B9" w:rsidRPr="009E26A3" w:rsidRDefault="008F46B9" w:rsidP="00426FF9">
      <w:pPr>
        <w:pStyle w:val="Heading1"/>
      </w:pPr>
      <w:bookmarkStart w:id="374" w:name="Sit_Kosk_Hoyuk"/>
      <w:r w:rsidRPr="009E26A3">
        <w:t>KOSK HOYUK</w:t>
      </w:r>
    </w:p>
    <w:bookmarkEnd w:id="374"/>
    <w:p w14:paraId="0EA30090" w14:textId="77777777" w:rsidR="00CC6B8A" w:rsidRDefault="00CC6B8A" w:rsidP="00CC6B8A">
      <w:pPr>
        <w:jc w:val="both"/>
        <w:rPr>
          <w:lang w:val="fr-FR"/>
        </w:rPr>
      </w:pPr>
    </w:p>
    <w:p w14:paraId="1E5956DB" w14:textId="090E705D" w:rsidR="008F46B9" w:rsidRDefault="008F46B9" w:rsidP="00CC6B8A">
      <w:pPr>
        <w:jc w:val="both"/>
        <w:rPr>
          <w:bCs/>
          <w:lang w:val="fr-FR"/>
        </w:rPr>
      </w:pPr>
      <w:r w:rsidRPr="008F46B9">
        <w:rPr>
          <w:lang w:val="fr-FR"/>
        </w:rPr>
        <w:t xml:space="preserve">A Köşk Höÿuk, </w:t>
      </w:r>
      <w:r>
        <w:rPr>
          <w:bCs/>
          <w:lang w:val="fr-FR"/>
        </w:rPr>
        <w:t>l</w:t>
      </w:r>
      <w:r w:rsidRPr="008F46B9">
        <w:rPr>
          <w:bCs/>
          <w:lang w:val="fr-FR"/>
        </w:rPr>
        <w:t xml:space="preserve">e culte des </w:t>
      </w:r>
      <w:hyperlink r:id="rId706" w:anchor="Cul_Art_TAC_T_a_crane_surmodel" w:history="1">
        <w:r w:rsidR="00CC6B8A" w:rsidRPr="00CC6B8A">
          <w:rPr>
            <w:rStyle w:val="Hyperlink"/>
            <w:bCs/>
            <w:lang w:val="fr-FR"/>
          </w:rPr>
          <w:t>crânes surmodelés</w:t>
        </w:r>
      </w:hyperlink>
      <w:r w:rsidR="00CC6B8A">
        <w:rPr>
          <w:bCs/>
          <w:lang w:val="fr-FR"/>
        </w:rPr>
        <w:t xml:space="preserve"> </w:t>
      </w:r>
      <w:r w:rsidRPr="008F46B9">
        <w:rPr>
          <w:bCs/>
          <w:lang w:val="fr-FR"/>
        </w:rPr>
        <w:t xml:space="preserve">existe au </w:t>
      </w:r>
      <w:r>
        <w:rPr>
          <w:bCs/>
          <w:lang w:val="fr-FR"/>
        </w:rPr>
        <w:t>6</w:t>
      </w:r>
      <w:r w:rsidRPr="008F46B9">
        <w:rPr>
          <w:bCs/>
          <w:lang w:val="fr-FR"/>
        </w:rPr>
        <w:t>e millénaire aec (BIB 2600)</w:t>
      </w:r>
    </w:p>
    <w:p w14:paraId="6465BF10" w14:textId="77777777" w:rsidR="00483984" w:rsidRDefault="00483984" w:rsidP="00CC6B8A">
      <w:pPr>
        <w:jc w:val="both"/>
        <w:rPr>
          <w:bCs/>
          <w:lang w:val="fr-FR"/>
        </w:rPr>
      </w:pPr>
    </w:p>
    <w:p w14:paraId="2E5FA8CC" w14:textId="77777777" w:rsidR="00483984" w:rsidRDefault="00483984" w:rsidP="00426FF9">
      <w:pPr>
        <w:pStyle w:val="Heading1"/>
      </w:pPr>
      <w:bookmarkStart w:id="375" w:name="Sit_Boncuklu_Huyuk"/>
      <w:r>
        <w:t>BONCUKLU HUYUK</w:t>
      </w:r>
    </w:p>
    <w:bookmarkEnd w:id="375"/>
    <w:p w14:paraId="26DB67BD" w14:textId="4B1D2261" w:rsidR="004A3796" w:rsidRPr="007425EF" w:rsidRDefault="00911743" w:rsidP="004A3796">
      <w:pPr>
        <w:jc w:val="both"/>
        <w:rPr>
          <w:lang w:val="fr-FR"/>
        </w:rPr>
      </w:pPr>
      <w:r>
        <w:rPr>
          <w:lang w:val="fr-FR"/>
        </w:rPr>
        <w:fldChar w:fldCharType="begin"/>
      </w:r>
      <w:r w:rsidR="00E30F13">
        <w:rPr>
          <w:lang w:val="fr-FR"/>
        </w:rPr>
        <w:instrText>HYPERLINK "C:\\Users\\Thomas Huet\\Desktop\\Documentation archéologique liée à la thèse\\Cultures.docx" \l "Cul_Transition_Meso_Neo_gen"</w:instrText>
      </w:r>
      <w:r>
        <w:rPr>
          <w:lang w:val="fr-FR"/>
        </w:rPr>
      </w:r>
      <w:r>
        <w:rPr>
          <w:lang w:val="fr-FR"/>
        </w:rPr>
        <w:fldChar w:fldCharType="separate"/>
      </w:r>
      <w:r w:rsidR="004A3796" w:rsidRPr="007425EF">
        <w:rPr>
          <w:rStyle w:val="Hyperlink"/>
          <w:lang w:val="fr-FR"/>
        </w:rPr>
        <w:t>aDNA</w:t>
      </w:r>
      <w:r>
        <w:rPr>
          <w:lang w:val="fr-FR"/>
        </w:rPr>
        <w:fldChar w:fldCharType="end"/>
      </w:r>
      <w:r w:rsidR="004A3796" w:rsidRPr="007425EF">
        <w:rPr>
          <w:lang w:val="fr-FR"/>
        </w:rPr>
        <w:t xml:space="preserve"> (BIB 2822)</w:t>
      </w:r>
    </w:p>
    <w:p w14:paraId="4A277807" w14:textId="77777777" w:rsidR="00483984" w:rsidRPr="0099123C" w:rsidRDefault="00483984" w:rsidP="00CC6B8A">
      <w:pPr>
        <w:jc w:val="both"/>
        <w:rPr>
          <w:lang w:val="fr-FR"/>
        </w:rPr>
      </w:pPr>
    </w:p>
    <w:p w14:paraId="6734917D" w14:textId="7D0527B7" w:rsidR="00483984" w:rsidRDefault="00483984" w:rsidP="004C6498">
      <w:pPr>
        <w:rPr>
          <w:lang w:val="fr-FR"/>
        </w:rPr>
      </w:pPr>
      <w:r w:rsidRPr="00483984">
        <w:rPr>
          <w:lang w:val="fr-FR"/>
        </w:rPr>
        <w:t>Boncuklu Höyük</w:t>
      </w:r>
      <w:r>
        <w:rPr>
          <w:lang w:val="fr-FR"/>
        </w:rPr>
        <w:t xml:space="preserve">, </w:t>
      </w:r>
      <w:r w:rsidRPr="00483984">
        <w:rPr>
          <w:lang w:val="fr-FR"/>
        </w:rPr>
        <w:t xml:space="preserve">site </w:t>
      </w:r>
      <w:r w:rsidR="004C6498">
        <w:rPr>
          <w:lang w:val="fr-FR"/>
        </w:rPr>
        <w:t xml:space="preserve">de la </w:t>
      </w:r>
      <w:hyperlink r:id="rId707" w:anchor="Sit_Konya_Plaine" w:history="1">
        <w:r w:rsidR="004C6498" w:rsidRPr="004C6498">
          <w:rPr>
            <w:rStyle w:val="Hyperlink"/>
            <w:lang w:val="fr-FR"/>
          </w:rPr>
          <w:t>plaine de Konya</w:t>
        </w:r>
      </w:hyperlink>
      <w:r>
        <w:rPr>
          <w:lang w:val="fr-FR"/>
        </w:rPr>
        <w:t>, étudié pour l'ADN des Néolithiques (BIB 2787)</w:t>
      </w:r>
      <w:r w:rsidR="0099123C">
        <w:rPr>
          <w:lang w:val="fr-FR"/>
        </w:rPr>
        <w:t xml:space="preserve"> L'hg N1a est présent dans les niveaux PPNB du site (BIB 2787)</w:t>
      </w:r>
      <w:r w:rsidR="004C6498">
        <w:rPr>
          <w:lang w:val="fr-FR"/>
        </w:rPr>
        <w:t xml:space="preserve"> </w:t>
      </w:r>
    </w:p>
    <w:p w14:paraId="66BE464B" w14:textId="77777777" w:rsidR="00483984" w:rsidRDefault="00483984" w:rsidP="00CC6B8A">
      <w:pPr>
        <w:jc w:val="both"/>
        <w:rPr>
          <w:lang w:val="fr-FR"/>
        </w:rPr>
      </w:pPr>
    </w:p>
    <w:p w14:paraId="2C9B9BF1" w14:textId="77777777" w:rsidR="00483984" w:rsidRDefault="00483984" w:rsidP="00426FF9">
      <w:pPr>
        <w:pStyle w:val="Heading1"/>
      </w:pPr>
      <w:bookmarkStart w:id="376" w:name="Sit_Mentese"/>
      <w:r>
        <w:t>MENTESE</w:t>
      </w:r>
    </w:p>
    <w:bookmarkEnd w:id="376"/>
    <w:p w14:paraId="68BA2738" w14:textId="5807128D" w:rsidR="0042218E" w:rsidRDefault="00911743" w:rsidP="0042218E">
      <w:pPr>
        <w:jc w:val="both"/>
        <w:rPr>
          <w:lang w:val="fr-FR"/>
        </w:rPr>
      </w:pPr>
      <w:r>
        <w:rPr>
          <w:lang w:val="fr-FR"/>
        </w:rPr>
        <w:fldChar w:fldCharType="begin"/>
      </w:r>
      <w:r w:rsidR="00E30F13">
        <w:rPr>
          <w:lang w:val="fr-FR"/>
        </w:rPr>
        <w:instrText>HYPERLINK "C:\\Users\\Thomas Huet\\Desktop\\Documentation archéologique liée à la thèse\\Cultures.docx" \l "Cul_Transition_Meso_Neo_gen"</w:instrText>
      </w:r>
      <w:r>
        <w:rPr>
          <w:lang w:val="fr-FR"/>
        </w:rPr>
      </w:r>
      <w:r>
        <w:rPr>
          <w:lang w:val="fr-FR"/>
        </w:rPr>
        <w:fldChar w:fldCharType="separate"/>
      </w:r>
      <w:r w:rsidR="0042218E" w:rsidRPr="00C1250E">
        <w:rPr>
          <w:rStyle w:val="Hyperlink"/>
          <w:lang w:val="fr-FR"/>
        </w:rPr>
        <w:t>aDNA</w:t>
      </w:r>
      <w:r>
        <w:rPr>
          <w:lang w:val="fr-FR"/>
        </w:rPr>
        <w:fldChar w:fldCharType="end"/>
      </w:r>
      <w:r w:rsidR="0042218E">
        <w:rPr>
          <w:lang w:val="fr-FR"/>
        </w:rPr>
        <w:t xml:space="preserve"> (BIB 2829)</w:t>
      </w:r>
    </w:p>
    <w:p w14:paraId="487F71CD" w14:textId="77777777" w:rsidR="00483984" w:rsidRDefault="00483984" w:rsidP="00CC6B8A">
      <w:pPr>
        <w:jc w:val="both"/>
        <w:rPr>
          <w:lang w:val="fr-FR"/>
        </w:rPr>
      </w:pPr>
    </w:p>
    <w:p w14:paraId="5C3D92DF" w14:textId="77777777" w:rsidR="00483984" w:rsidRDefault="00483984" w:rsidP="00CC6B8A">
      <w:pPr>
        <w:jc w:val="both"/>
        <w:rPr>
          <w:lang w:val="fr-FR"/>
        </w:rPr>
      </w:pPr>
      <w:r w:rsidRPr="00483984">
        <w:rPr>
          <w:lang w:val="fr-FR"/>
        </w:rPr>
        <w:t>Menteşe</w:t>
      </w:r>
      <w:r>
        <w:rPr>
          <w:lang w:val="fr-FR"/>
        </w:rPr>
        <w:t xml:space="preserve">, </w:t>
      </w:r>
      <w:r w:rsidRPr="00483984">
        <w:rPr>
          <w:lang w:val="fr-FR"/>
        </w:rPr>
        <w:t xml:space="preserve">site </w:t>
      </w:r>
      <w:r>
        <w:rPr>
          <w:lang w:val="fr-FR"/>
        </w:rPr>
        <w:t>d'Anatolie, étudié pour l'ADN des Néolithiques (BIB 2787)</w:t>
      </w:r>
    </w:p>
    <w:p w14:paraId="41386734" w14:textId="77777777" w:rsidR="00483984" w:rsidRDefault="00483984" w:rsidP="00CC6B8A">
      <w:pPr>
        <w:jc w:val="both"/>
        <w:rPr>
          <w:lang w:val="fr-FR"/>
        </w:rPr>
      </w:pPr>
    </w:p>
    <w:p w14:paraId="2BDC08D6" w14:textId="77777777" w:rsidR="00483984" w:rsidRDefault="00483984" w:rsidP="00426FF9">
      <w:pPr>
        <w:pStyle w:val="Heading1"/>
      </w:pPr>
      <w:bookmarkStart w:id="377" w:name="Sit_Barcin"/>
      <w:r>
        <w:t>BARCIN</w:t>
      </w:r>
      <w:bookmarkEnd w:id="377"/>
    </w:p>
    <w:p w14:paraId="334BD681" w14:textId="044DDAA9" w:rsidR="0042218E" w:rsidRDefault="00000000" w:rsidP="0042218E">
      <w:pPr>
        <w:jc w:val="both"/>
        <w:rPr>
          <w:lang w:val="fr-FR"/>
        </w:rPr>
      </w:pPr>
      <w:hyperlink r:id="rId708" w:anchor="Cul_Transition_Meso_Neo_gen" w:history="1">
        <w:r w:rsidR="0042218E" w:rsidRPr="00C1250E">
          <w:rPr>
            <w:rStyle w:val="Hyperlink"/>
            <w:lang w:val="fr-FR"/>
          </w:rPr>
          <w:t>aDNA</w:t>
        </w:r>
      </w:hyperlink>
      <w:r w:rsidR="0042218E">
        <w:rPr>
          <w:lang w:val="fr-FR"/>
        </w:rPr>
        <w:t xml:space="preserve"> (BIB 2829)</w:t>
      </w:r>
    </w:p>
    <w:p w14:paraId="7F70E7C1" w14:textId="77777777" w:rsidR="00483984" w:rsidRDefault="00483984" w:rsidP="00CC6B8A">
      <w:pPr>
        <w:jc w:val="both"/>
        <w:rPr>
          <w:lang w:val="fr-FR"/>
        </w:rPr>
      </w:pPr>
    </w:p>
    <w:p w14:paraId="2977CF9A" w14:textId="77777777" w:rsidR="00483984" w:rsidRDefault="00483984" w:rsidP="00483984">
      <w:pPr>
        <w:jc w:val="both"/>
        <w:rPr>
          <w:lang w:val="fr-FR"/>
        </w:rPr>
      </w:pPr>
      <w:r w:rsidRPr="00483984">
        <w:rPr>
          <w:lang w:val="fr-FR"/>
        </w:rPr>
        <w:t>Barcın</w:t>
      </w:r>
      <w:r>
        <w:rPr>
          <w:lang w:val="fr-FR"/>
        </w:rPr>
        <w:t xml:space="preserve">, </w:t>
      </w:r>
      <w:r w:rsidRPr="00483984">
        <w:rPr>
          <w:lang w:val="fr-FR"/>
        </w:rPr>
        <w:t xml:space="preserve">site </w:t>
      </w:r>
      <w:r>
        <w:rPr>
          <w:lang w:val="fr-FR"/>
        </w:rPr>
        <w:t>d'Anatolie, étudié pour l'ADN des Néolithiques (BIB 2787)</w:t>
      </w:r>
    </w:p>
    <w:p w14:paraId="7463FD6A" w14:textId="77777777" w:rsidR="00DE3752" w:rsidRPr="008F46B9" w:rsidRDefault="00DE3752" w:rsidP="00242C0F">
      <w:pPr>
        <w:rPr>
          <w:lang w:val="fr-FR"/>
        </w:rPr>
      </w:pPr>
    </w:p>
    <w:p w14:paraId="3AFDCDBC" w14:textId="77777777" w:rsidR="00DE3752" w:rsidRPr="0032190F" w:rsidRDefault="004668CA" w:rsidP="00426FF9">
      <w:pPr>
        <w:pStyle w:val="Heading1"/>
      </w:pPr>
      <w:bookmarkStart w:id="378" w:name="Sit_Catal_Huyuk"/>
      <w:r>
        <w:t>CATAL HUYUK</w:t>
      </w:r>
    </w:p>
    <w:bookmarkEnd w:id="378"/>
    <w:p w14:paraId="35CA7373" w14:textId="77777777" w:rsidR="002B47B4" w:rsidRDefault="00CC6B8A" w:rsidP="00242C0F">
      <w:pPr>
        <w:rPr>
          <w:sz w:val="20"/>
          <w:lang w:val="fr-FR"/>
        </w:rPr>
      </w:pPr>
      <w:r w:rsidRPr="00BA150E">
        <w:rPr>
          <w:sz w:val="20"/>
          <w:lang w:val="fr-FR"/>
        </w:rPr>
        <w:t>Çätäl Höyük</w:t>
      </w:r>
      <w:r w:rsidR="00524B70" w:rsidRPr="00BA150E">
        <w:rPr>
          <w:sz w:val="20"/>
          <w:lang w:val="fr-FR"/>
        </w:rPr>
        <w:t>, Çätälhöyük, Catal Huyuk</w:t>
      </w:r>
    </w:p>
    <w:p w14:paraId="32BBC790" w14:textId="77777777" w:rsidR="00463F05" w:rsidRPr="006F1647" w:rsidRDefault="00463F05" w:rsidP="00242C0F">
      <w:pPr>
        <w:rPr>
          <w:sz w:val="20"/>
        </w:rPr>
      </w:pPr>
      <w:r w:rsidRPr="006F1647">
        <w:rPr>
          <w:sz w:val="20"/>
        </w:rPr>
        <w:t>BIB: 3057</w:t>
      </w:r>
      <w:r w:rsidR="00603E45" w:rsidRPr="006F1647">
        <w:rPr>
          <w:sz w:val="20"/>
        </w:rPr>
        <w:t>, BIB 3058, BIB 3174</w:t>
      </w:r>
    </w:p>
    <w:p w14:paraId="68E3AF69" w14:textId="77777777" w:rsidR="00AA77D4" w:rsidRPr="00E95BCD" w:rsidRDefault="00AA77D4" w:rsidP="00242C0F">
      <w:pPr>
        <w:rPr>
          <w:rFonts w:ascii="Courier New" w:hAnsi="Courier New" w:cs="Courier New"/>
          <w:sz w:val="16"/>
        </w:rPr>
      </w:pPr>
      <w:r w:rsidRPr="00E95BCD">
        <w:rPr>
          <w:rFonts w:ascii="Courier New" w:hAnsi="Courier New" w:cs="Courier New"/>
          <w:sz w:val="16"/>
        </w:rPr>
        <w:t>http://www.catalhoyuk.com/research/database</w:t>
      </w:r>
    </w:p>
    <w:p w14:paraId="01CD2FA8" w14:textId="77777777" w:rsidR="00CC6B8A" w:rsidRPr="006F1647" w:rsidRDefault="00CC6B8A" w:rsidP="00242C0F">
      <w:pPr>
        <w:rPr>
          <w:b/>
          <w:bCs/>
        </w:rPr>
      </w:pPr>
    </w:p>
    <w:p w14:paraId="37A9F1B6" w14:textId="4A20F133" w:rsidR="00B131BE" w:rsidRPr="0032190F" w:rsidRDefault="004668CA" w:rsidP="001526A5">
      <w:pPr>
        <w:jc w:val="both"/>
        <w:rPr>
          <w:lang w:val="fr-FR"/>
        </w:rPr>
      </w:pPr>
      <w:r>
        <w:rPr>
          <w:lang w:val="fr-FR"/>
        </w:rPr>
        <w:t xml:space="preserve">7e millénaire. </w:t>
      </w:r>
      <w:r w:rsidR="00B131BE" w:rsidRPr="0032190F">
        <w:rPr>
          <w:lang w:val="fr-FR"/>
        </w:rPr>
        <w:t>Le site de Çatal Hüyük (</w:t>
      </w:r>
      <w:hyperlink r:id="rId709" w:anchor="Sit_Konya_Plaine" w:history="1">
        <w:r w:rsidR="004C6498" w:rsidRPr="004C6498">
          <w:rPr>
            <w:rStyle w:val="Hyperlink"/>
            <w:lang w:val="fr-FR"/>
          </w:rPr>
          <w:t>plaine de Konya</w:t>
        </w:r>
      </w:hyperlink>
      <w:r w:rsidR="004C6498">
        <w:rPr>
          <w:lang w:val="fr-FR"/>
        </w:rPr>
        <w:t xml:space="preserve">, Turquie, </w:t>
      </w:r>
      <w:r w:rsidR="00B131BE" w:rsidRPr="0032190F">
        <w:rPr>
          <w:lang w:val="fr-FR"/>
        </w:rPr>
        <w:t xml:space="preserve">Anatolie Centrale) attribué au </w:t>
      </w:r>
      <w:hyperlink r:id="rId710" w:anchor="Cul_PPNB" w:history="1">
        <w:r w:rsidR="00B131BE" w:rsidRPr="0032190F">
          <w:rPr>
            <w:rStyle w:val="Hyperlink"/>
            <w:lang w:val="fr-FR"/>
          </w:rPr>
          <w:t>PPNB</w:t>
        </w:r>
      </w:hyperlink>
      <w:r w:rsidRPr="004668CA">
        <w:rPr>
          <w:lang w:val="fr-FR"/>
        </w:rPr>
        <w:t xml:space="preserve"> </w:t>
      </w:r>
      <w:r w:rsidR="00B131BE" w:rsidRPr="0032190F">
        <w:rPr>
          <w:lang w:val="fr-FR"/>
        </w:rPr>
        <w:t>(7</w:t>
      </w:r>
      <w:r w:rsidR="00B131BE" w:rsidRPr="0032190F">
        <w:rPr>
          <w:vertAlign w:val="superscript"/>
          <w:lang w:val="fr-FR"/>
        </w:rPr>
        <w:t>e</w:t>
      </w:r>
      <w:r w:rsidR="00B131BE" w:rsidRPr="0032190F">
        <w:rPr>
          <w:lang w:val="fr-FR"/>
        </w:rPr>
        <w:t xml:space="preserve"> millénaire) </w:t>
      </w:r>
      <w:r w:rsidR="00AA3C98">
        <w:rPr>
          <w:lang w:val="fr-FR"/>
        </w:rPr>
        <w:t>(BIB 2600)</w:t>
      </w:r>
      <w:r w:rsidR="00B131BE" w:rsidRPr="0032190F">
        <w:rPr>
          <w:lang w:val="fr-FR"/>
        </w:rPr>
        <w:t xml:space="preserve"> fouillé (200 habitations en 4 saisons) de Meelhart dans les années 60, qui relève 14 niveaux d’occupation sur la plus grande colline</w:t>
      </w:r>
      <w:r w:rsidR="00AA3C98">
        <w:rPr>
          <w:lang w:val="fr-FR"/>
        </w:rPr>
        <w:t xml:space="preserve"> (BIB ?)</w:t>
      </w:r>
      <w:r w:rsidR="00B131BE" w:rsidRPr="0032190F">
        <w:rPr>
          <w:lang w:val="fr-FR"/>
        </w:rPr>
        <w:t xml:space="preserve">. Ce site montre </w:t>
      </w:r>
      <w:r w:rsidR="00B131BE" w:rsidRPr="0032190F">
        <w:rPr>
          <w:lang w:val="fr-FR"/>
        </w:rPr>
        <w:lastRenderedPageBreak/>
        <w:t>l’émergence de traditions syncrétiques (limite occidentale d</w:t>
      </w:r>
      <w:r w:rsidR="00AA3C98">
        <w:rPr>
          <w:lang w:val="fr-FR"/>
        </w:rPr>
        <w:t>e la néolithisation), blocage 8300/6</w:t>
      </w:r>
      <w:r w:rsidR="00B131BE" w:rsidRPr="0032190F">
        <w:rPr>
          <w:lang w:val="fr-FR"/>
        </w:rPr>
        <w:t>500</w:t>
      </w:r>
      <w:r w:rsidR="00AA3C98">
        <w:rPr>
          <w:lang w:val="fr-FR"/>
        </w:rPr>
        <w:t xml:space="preserve"> BC</w:t>
      </w:r>
      <w:r w:rsidR="009D3C65">
        <w:rPr>
          <w:lang w:val="fr-FR"/>
        </w:rPr>
        <w:t xml:space="preserve"> [barrière </w:t>
      </w:r>
      <w:hyperlink r:id="rId711" w:anchor="Cul_Neo__diff_geo_Euras_w_barr_CWAnatoli" w:history="1">
        <w:r w:rsidR="009D3C65" w:rsidRPr="009D3C65">
          <w:rPr>
            <w:rStyle w:val="Hyperlink"/>
            <w:lang w:val="fr-FR"/>
          </w:rPr>
          <w:t>CWAnatol</w:t>
        </w:r>
        <w:r w:rsidR="009D3C65">
          <w:rPr>
            <w:rStyle w:val="Hyperlink"/>
            <w:lang w:val="fr-FR"/>
          </w:rPr>
          <w:t>ie</w:t>
        </w:r>
      </w:hyperlink>
      <w:r w:rsidR="009D3C65">
        <w:rPr>
          <w:lang w:val="fr-FR"/>
        </w:rPr>
        <w:t>]</w:t>
      </w:r>
      <w:r w:rsidR="00B131BE" w:rsidRPr="0032190F">
        <w:rPr>
          <w:lang w:val="fr-FR"/>
        </w:rPr>
        <w:t xml:space="preserve"> avant l’expansion du Néolithique dans les Balkans (</w:t>
      </w:r>
      <w:hyperlink r:id="rId712" w:anchor="Cul_Céramique_Peinte" w:history="1">
        <w:r w:rsidR="00B131BE" w:rsidRPr="0032190F">
          <w:rPr>
            <w:rStyle w:val="Hyperlink"/>
            <w:lang w:val="fr-FR"/>
          </w:rPr>
          <w:t>Céramique Peinte</w:t>
        </w:r>
      </w:hyperlink>
      <w:r w:rsidR="00B131BE" w:rsidRPr="0032190F">
        <w:rPr>
          <w:lang w:val="fr-FR"/>
        </w:rPr>
        <w:t>)</w:t>
      </w:r>
      <w:r w:rsidR="009D3C65">
        <w:rPr>
          <w:lang w:val="fr-FR"/>
        </w:rPr>
        <w:t xml:space="preserve"> </w:t>
      </w:r>
      <w:r w:rsidR="009D3C65" w:rsidRPr="0032190F">
        <w:rPr>
          <w:lang w:val="fr-FR"/>
        </w:rPr>
        <w:t>(BIB Cauvin ??)</w:t>
      </w:r>
    </w:p>
    <w:p w14:paraId="0DAA9702" w14:textId="77777777" w:rsidR="00B131BE" w:rsidRPr="0032190F" w:rsidRDefault="00B131BE" w:rsidP="001526A5">
      <w:pPr>
        <w:jc w:val="both"/>
        <w:rPr>
          <w:lang w:val="fr-FR"/>
        </w:rPr>
      </w:pPr>
      <w:r w:rsidRPr="0032190F">
        <w:rPr>
          <w:lang w:val="fr-FR"/>
        </w:rPr>
        <w:tab/>
      </w:r>
    </w:p>
    <w:p w14:paraId="646FE192" w14:textId="77777777" w:rsidR="00B131BE" w:rsidRPr="0032190F" w:rsidRDefault="00B131BE" w:rsidP="001526A5">
      <w:pPr>
        <w:jc w:val="both"/>
        <w:rPr>
          <w:lang w:val="fr-FR"/>
        </w:rPr>
      </w:pPr>
      <w:r w:rsidRPr="0032190F">
        <w:rPr>
          <w:lang w:val="fr-FR"/>
        </w:rPr>
        <w:t xml:space="preserve">Le village s’étale sur une superficie </w:t>
      </w:r>
      <w:smartTag w:uri="urn:schemas-microsoft-com:office:smarttags" w:element="metricconverter">
        <w:smartTagPr>
          <w:attr w:name="ProductID" w:val="12 ha"/>
        </w:smartTagPr>
        <w:r w:rsidRPr="0032190F">
          <w:rPr>
            <w:lang w:val="fr-FR"/>
          </w:rPr>
          <w:t>12 ha</w:t>
        </w:r>
      </w:smartTag>
      <w:r w:rsidRPr="0032190F">
        <w:rPr>
          <w:lang w:val="fr-FR"/>
        </w:rPr>
        <w:t>, dans un environnement qui était alors semi-arid</w:t>
      </w:r>
      <w:r w:rsidR="001526A5" w:rsidRPr="0032190F">
        <w:rPr>
          <w:lang w:val="fr-FR"/>
        </w:rPr>
        <w:t>e</w:t>
      </w:r>
      <w:r w:rsidRPr="0032190F">
        <w:rPr>
          <w:lang w:val="fr-FR"/>
        </w:rPr>
        <w:t>. Le site est disposé à l’est de la rivière de Carsamba. Proche d’un marais, il subissait des inondations saisonnières. Deux tell (</w:t>
      </w:r>
      <w:r w:rsidRPr="0032190F">
        <w:rPr>
          <w:i/>
          <w:lang w:val="fr-FR"/>
        </w:rPr>
        <w:t>hüyuk</w:t>
      </w:r>
      <w:r w:rsidRPr="0032190F">
        <w:rPr>
          <w:lang w:val="fr-FR"/>
        </w:rPr>
        <w:t xml:space="preserve">) sont habités : </w:t>
      </w:r>
    </w:p>
    <w:p w14:paraId="332D8092" w14:textId="77777777" w:rsidR="00B131BE" w:rsidRDefault="00B131BE" w:rsidP="001526A5">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63"/>
        <w:gridCol w:w="4909"/>
      </w:tblGrid>
      <w:tr w:rsidR="004668CA" w:rsidRPr="002541D8" w14:paraId="39332B10" w14:textId="77777777" w:rsidTr="00C35EA7">
        <w:trPr>
          <w:jc w:val="center"/>
        </w:trPr>
        <w:tc>
          <w:tcPr>
            <w:tcW w:w="1863" w:type="dxa"/>
          </w:tcPr>
          <w:p w14:paraId="73AA3568" w14:textId="77777777" w:rsidR="004668CA" w:rsidRPr="00C35EA7" w:rsidRDefault="004668CA" w:rsidP="00C35EA7">
            <w:pPr>
              <w:jc w:val="both"/>
              <w:rPr>
                <w:i/>
                <w:lang w:val="fr-FR"/>
              </w:rPr>
            </w:pPr>
            <w:r w:rsidRPr="00C35EA7">
              <w:rPr>
                <w:i/>
                <w:lang w:val="fr-FR"/>
              </w:rPr>
              <w:t>East Mound</w:t>
            </w:r>
          </w:p>
          <w:p w14:paraId="63CFC4D9" w14:textId="77777777" w:rsidR="004668CA" w:rsidRPr="00C35EA7" w:rsidRDefault="004668CA" w:rsidP="00C35EA7">
            <w:pPr>
              <w:jc w:val="both"/>
              <w:rPr>
                <w:sz w:val="20"/>
                <w:lang w:val="fr-FR"/>
              </w:rPr>
            </w:pPr>
            <w:r w:rsidRPr="00C35EA7">
              <w:rPr>
                <w:sz w:val="20"/>
                <w:lang w:val="fr-FR"/>
              </w:rPr>
              <w:t>monticule Est</w:t>
            </w:r>
          </w:p>
        </w:tc>
        <w:tc>
          <w:tcPr>
            <w:tcW w:w="4909" w:type="dxa"/>
          </w:tcPr>
          <w:p w14:paraId="34BFB297" w14:textId="77777777" w:rsidR="004668CA" w:rsidRPr="00C35EA7" w:rsidRDefault="00CC6B8A" w:rsidP="001955DF">
            <w:pPr>
              <w:jc w:val="both"/>
              <w:rPr>
                <w:lang w:val="fr-FR"/>
              </w:rPr>
            </w:pPr>
            <w:r w:rsidRPr="00C35EA7">
              <w:rPr>
                <w:lang w:val="fr-FR"/>
              </w:rPr>
              <w:t xml:space="preserve">occupé entre 7 400 et 6 000 </w:t>
            </w:r>
            <w:r w:rsidR="001955DF">
              <w:rPr>
                <w:lang w:val="fr-FR"/>
              </w:rPr>
              <w:t>BC</w:t>
            </w:r>
            <w:r w:rsidRPr="00C35EA7">
              <w:rPr>
                <w:lang w:val="fr-FR"/>
              </w:rPr>
              <w:t>. Le plus grand et aussi le plus fouillé</w:t>
            </w:r>
          </w:p>
        </w:tc>
      </w:tr>
      <w:tr w:rsidR="004668CA" w:rsidRPr="001955DF" w14:paraId="39862433" w14:textId="77777777" w:rsidTr="00C35EA7">
        <w:trPr>
          <w:jc w:val="center"/>
        </w:trPr>
        <w:tc>
          <w:tcPr>
            <w:tcW w:w="1863" w:type="dxa"/>
          </w:tcPr>
          <w:p w14:paraId="7B07E757" w14:textId="77777777" w:rsidR="004668CA" w:rsidRPr="00C35EA7" w:rsidRDefault="00CC6B8A" w:rsidP="00C35EA7">
            <w:pPr>
              <w:jc w:val="both"/>
              <w:rPr>
                <w:i/>
                <w:lang w:val="fr-FR"/>
              </w:rPr>
            </w:pPr>
            <w:r w:rsidRPr="00C35EA7">
              <w:rPr>
                <w:i/>
                <w:lang w:val="fr-FR"/>
              </w:rPr>
              <w:t>West Mound</w:t>
            </w:r>
          </w:p>
          <w:p w14:paraId="7942EF56" w14:textId="77777777" w:rsidR="00CC6B8A" w:rsidRPr="00C35EA7" w:rsidRDefault="00CC6B8A" w:rsidP="00C35EA7">
            <w:pPr>
              <w:jc w:val="both"/>
              <w:rPr>
                <w:sz w:val="20"/>
                <w:lang w:val="fr-FR"/>
              </w:rPr>
            </w:pPr>
            <w:r w:rsidRPr="00C35EA7">
              <w:rPr>
                <w:sz w:val="20"/>
                <w:lang w:val="fr-FR"/>
              </w:rPr>
              <w:t>monticule ouest</w:t>
            </w:r>
          </w:p>
        </w:tc>
        <w:tc>
          <w:tcPr>
            <w:tcW w:w="4909" w:type="dxa"/>
          </w:tcPr>
          <w:p w14:paraId="17E4A477" w14:textId="77777777" w:rsidR="004668CA" w:rsidRPr="00C35EA7" w:rsidRDefault="00CC6B8A" w:rsidP="001955DF">
            <w:pPr>
              <w:jc w:val="both"/>
              <w:rPr>
                <w:lang w:val="fr-FR"/>
              </w:rPr>
            </w:pPr>
            <w:r w:rsidRPr="00C35EA7">
              <w:rPr>
                <w:lang w:val="fr-FR"/>
              </w:rPr>
              <w:t xml:space="preserve">occupé entre 6 300 et 5000 </w:t>
            </w:r>
            <w:r w:rsidR="001955DF">
              <w:rPr>
                <w:lang w:val="fr-FR"/>
              </w:rPr>
              <w:t>BC</w:t>
            </w:r>
          </w:p>
        </w:tc>
      </w:tr>
    </w:tbl>
    <w:p w14:paraId="6A27907E" w14:textId="77777777" w:rsidR="00CD6432" w:rsidRDefault="009D3C65" w:rsidP="001526A5">
      <w:pPr>
        <w:jc w:val="both"/>
        <w:rPr>
          <w:lang w:val="fr-FR"/>
        </w:rPr>
      </w:pPr>
      <w:r w:rsidRPr="0032190F">
        <w:rPr>
          <w:lang w:val="fr-FR"/>
        </w:rPr>
        <w:t>(BIB Cauvin ??)</w:t>
      </w:r>
    </w:p>
    <w:p w14:paraId="0ADF150F" w14:textId="77777777" w:rsidR="00CD6432" w:rsidRPr="0032190F" w:rsidRDefault="00CD6432" w:rsidP="001526A5">
      <w:pPr>
        <w:jc w:val="both"/>
        <w:rPr>
          <w:lang w:val="fr-FR"/>
        </w:rPr>
      </w:pPr>
    </w:p>
    <w:p w14:paraId="2B37876A" w14:textId="77777777" w:rsidR="00B131BE" w:rsidRDefault="00BA150E" w:rsidP="00647EA0">
      <w:pPr>
        <w:pStyle w:val="Heading2"/>
      </w:pPr>
      <w:r>
        <w:t>é</w:t>
      </w:r>
      <w:r w:rsidR="00647EA0">
        <w:t>conomie</w:t>
      </w:r>
    </w:p>
    <w:p w14:paraId="0C52B25F" w14:textId="77777777" w:rsidR="00647EA0" w:rsidRPr="0032190F" w:rsidRDefault="00647EA0" w:rsidP="001526A5">
      <w:pPr>
        <w:jc w:val="both"/>
        <w:rPr>
          <w:lang w:val="fr-FR"/>
        </w:rPr>
      </w:pPr>
    </w:p>
    <w:p w14:paraId="5B919737" w14:textId="77777777" w:rsidR="00647EA0" w:rsidRDefault="00B131BE" w:rsidP="00647EA0">
      <w:pPr>
        <w:jc w:val="both"/>
        <w:rPr>
          <w:lang w:val="fr-FR"/>
        </w:rPr>
      </w:pPr>
      <w:r w:rsidRPr="0032190F">
        <w:rPr>
          <w:lang w:val="fr-FR"/>
        </w:rPr>
        <w:t xml:space="preserve">L’étude des phytolithes semble montrer que les champs étaient assez éloignés du site (environ </w:t>
      </w:r>
      <w:smartTag w:uri="urn:schemas-microsoft-com:office:smarttags" w:element="metricconverter">
        <w:smartTagPr>
          <w:attr w:name="ProductID" w:val="12 km"/>
        </w:smartTagPr>
        <w:r w:rsidRPr="0032190F">
          <w:rPr>
            <w:lang w:val="fr-FR"/>
          </w:rPr>
          <w:t>12 km</w:t>
        </w:r>
      </w:smartTag>
      <w:r w:rsidRPr="0032190F">
        <w:rPr>
          <w:lang w:val="fr-FR"/>
        </w:rPr>
        <w:t xml:space="preserve">) ce qui pose le problème du ravitaillement de la ville. Pour les niveaux supérieurs : savoir-faire dans l’agriculture (blé, orge) et la domestication. Les pois sont cultivés, les amandes, les pistaches et différents fruits (le niveau 6 montre à l’évidence une domestication). Ajouter au </w:t>
      </w:r>
      <w:r w:rsidR="009D3C65">
        <w:rPr>
          <w:lang w:val="fr-FR"/>
        </w:rPr>
        <w:t>fait</w:t>
      </w:r>
      <w:r w:rsidRPr="0032190F">
        <w:rPr>
          <w:lang w:val="fr-FR"/>
        </w:rPr>
        <w:t xml:space="preserve"> qu’aucun gisement de pierre ou de bois à proximité du site, la question se pose de savoir ce qui a favorisé l’expansion économique de la ville</w:t>
      </w:r>
      <w:r w:rsidR="009D3C65">
        <w:rPr>
          <w:lang w:val="fr-FR"/>
        </w:rPr>
        <w:t xml:space="preserve"> </w:t>
      </w:r>
      <w:r w:rsidR="009D3C65" w:rsidRPr="0032190F">
        <w:rPr>
          <w:lang w:val="fr-FR"/>
        </w:rPr>
        <w:t>(BIB Cauvin ??)</w:t>
      </w:r>
      <w:r w:rsidR="00647EA0" w:rsidRPr="00647EA0">
        <w:rPr>
          <w:lang w:val="fr-FR"/>
        </w:rPr>
        <w:t xml:space="preserve"> </w:t>
      </w:r>
    </w:p>
    <w:p w14:paraId="7B62F55D" w14:textId="1777209F" w:rsidR="00647EA0" w:rsidRPr="0032190F" w:rsidRDefault="00647EA0" w:rsidP="00647EA0">
      <w:pPr>
        <w:jc w:val="both"/>
        <w:rPr>
          <w:lang w:val="fr-FR"/>
        </w:rPr>
      </w:pPr>
      <w:r>
        <w:rPr>
          <w:lang w:val="fr-FR"/>
        </w:rPr>
        <w:t>Mais s</w:t>
      </w:r>
      <w:r w:rsidRPr="0032190F">
        <w:rPr>
          <w:lang w:val="fr-FR"/>
        </w:rPr>
        <w:t>elon Mellaart, la ville tenait sa dimension du fait qu’elle contrôlait l’échange d’</w:t>
      </w:r>
      <w:hyperlink r:id="rId713" w:anchor="Sit_Catal_Huyuk_lith_obs" w:history="1">
        <w:r w:rsidRPr="00647EA0">
          <w:rPr>
            <w:rStyle w:val="Hyperlink"/>
            <w:lang w:val="fr-FR"/>
          </w:rPr>
          <w:t>obsidienne</w:t>
        </w:r>
      </w:hyperlink>
      <w:r w:rsidRPr="0032190F">
        <w:rPr>
          <w:lang w:val="fr-FR"/>
        </w:rPr>
        <w:t xml:space="preserve"> pour la région et était un centre d’échange (« </w:t>
      </w:r>
      <w:r w:rsidRPr="0032190F">
        <w:rPr>
          <w:i/>
          <w:lang w:val="fr-FR"/>
        </w:rPr>
        <w:t>CatalHuyuk controlled this source and control the trade</w:t>
      </w:r>
      <w:r w:rsidRPr="0032190F">
        <w:rPr>
          <w:lang w:val="fr-FR"/>
        </w:rPr>
        <w:t> »). En effet de très nombreuses pièces d’obsidiennes y ont été retrouvées</w:t>
      </w:r>
      <w:r>
        <w:rPr>
          <w:lang w:val="fr-FR"/>
        </w:rPr>
        <w:t>*</w:t>
      </w:r>
      <w:r w:rsidRPr="0032190F">
        <w:rPr>
          <w:lang w:val="fr-FR"/>
        </w:rPr>
        <w:t>(BIB Cauvin ??)</w:t>
      </w:r>
    </w:p>
    <w:p w14:paraId="1E6BEF91" w14:textId="77777777" w:rsidR="00B131BE" w:rsidRDefault="00B131BE" w:rsidP="001526A5">
      <w:pPr>
        <w:jc w:val="both"/>
        <w:rPr>
          <w:lang w:val="fr-FR"/>
        </w:rPr>
      </w:pPr>
    </w:p>
    <w:p w14:paraId="2DD24E0A" w14:textId="77777777" w:rsidR="00524B70" w:rsidRDefault="00BA150E" w:rsidP="00524B70">
      <w:pPr>
        <w:pStyle w:val="Heading2"/>
      </w:pPr>
      <w:bookmarkStart w:id="379" w:name="Sit_Catal_Huyuk_cer"/>
      <w:r>
        <w:t>c</w:t>
      </w:r>
      <w:r w:rsidR="00524B70">
        <w:t>éramique</w:t>
      </w:r>
    </w:p>
    <w:bookmarkEnd w:id="379"/>
    <w:p w14:paraId="7808B098" w14:textId="77777777" w:rsidR="00524B70" w:rsidRDefault="00524B70" w:rsidP="001526A5">
      <w:pPr>
        <w:jc w:val="both"/>
        <w:rPr>
          <w:lang w:val="fr-FR"/>
        </w:rPr>
      </w:pPr>
    </w:p>
    <w:p w14:paraId="006BA4B1" w14:textId="1555CC4F" w:rsidR="00524B70" w:rsidRPr="0032190F" w:rsidRDefault="00524B70" w:rsidP="001526A5">
      <w:pPr>
        <w:jc w:val="both"/>
        <w:rPr>
          <w:lang w:val="fr-FR"/>
        </w:rPr>
      </w:pPr>
      <w:r w:rsidRPr="00524B70">
        <w:rPr>
          <w:lang w:val="fr-FR"/>
        </w:rPr>
        <w:t xml:space="preserve">A Çätäl Hüyük la céramique apparait vers 7000 BC (Çätäl Hüyük XII-IX) </w:t>
      </w:r>
      <w:r>
        <w:rPr>
          <w:lang w:val="fr-FR"/>
        </w:rPr>
        <w:t>(BIB 14 p. 45)</w:t>
      </w:r>
      <w:r w:rsidRPr="00524B70">
        <w:rPr>
          <w:lang w:val="fr-FR"/>
        </w:rPr>
        <w:t>.</w:t>
      </w:r>
      <w:r>
        <w:rPr>
          <w:lang w:val="fr-FR"/>
        </w:rPr>
        <w:t xml:space="preserve"> v. </w:t>
      </w:r>
      <w:hyperlink r:id="rId714" w:anchor="Cul_Neo_Ancien_Ceramique" w:history="1">
        <w:r w:rsidRPr="00524B70">
          <w:rPr>
            <w:rStyle w:val="Hyperlink"/>
            <w:lang w:val="fr-FR"/>
          </w:rPr>
          <w:t>PN</w:t>
        </w:r>
      </w:hyperlink>
    </w:p>
    <w:p w14:paraId="3C99DC50" w14:textId="77777777" w:rsidR="00B131BE" w:rsidRDefault="00B131BE" w:rsidP="001526A5">
      <w:pPr>
        <w:jc w:val="both"/>
        <w:rPr>
          <w:lang w:val="fr-FR"/>
        </w:rPr>
      </w:pPr>
    </w:p>
    <w:p w14:paraId="75A5C3E0" w14:textId="77777777" w:rsidR="004D70EF" w:rsidRDefault="00BA150E" w:rsidP="004D70EF">
      <w:pPr>
        <w:pStyle w:val="Heading2"/>
      </w:pPr>
      <w:bookmarkStart w:id="380" w:name="Sit_Catal_Huyuk_lith"/>
      <w:r>
        <w:t>l</w:t>
      </w:r>
      <w:r w:rsidR="004D70EF">
        <w:t>ithique</w:t>
      </w:r>
    </w:p>
    <w:bookmarkEnd w:id="380"/>
    <w:p w14:paraId="7358535F" w14:textId="77777777" w:rsidR="004D70EF" w:rsidRDefault="004D70EF" w:rsidP="001526A5">
      <w:pPr>
        <w:jc w:val="both"/>
        <w:rPr>
          <w:lang w:val="fr-FR"/>
        </w:rPr>
      </w:pPr>
    </w:p>
    <w:p w14:paraId="1E834C0A" w14:textId="77777777" w:rsidR="004D70EF" w:rsidRDefault="00BA150E" w:rsidP="004D70EF">
      <w:pPr>
        <w:pStyle w:val="Heading3"/>
      </w:pPr>
      <w:bookmarkStart w:id="381" w:name="Sit_Catal_Huyuk_lith_obs"/>
      <w:r>
        <w:t>o</w:t>
      </w:r>
      <w:r w:rsidR="004D70EF">
        <w:t>bsidienne</w:t>
      </w:r>
    </w:p>
    <w:bookmarkEnd w:id="381"/>
    <w:p w14:paraId="2E08DE18" w14:textId="77777777" w:rsidR="004D70EF" w:rsidRPr="0032190F" w:rsidRDefault="004D70EF" w:rsidP="004D70EF">
      <w:pPr>
        <w:ind w:firstLine="708"/>
        <w:jc w:val="both"/>
        <w:rPr>
          <w:i/>
          <w:lang w:val="fr-FR"/>
        </w:rPr>
      </w:pPr>
    </w:p>
    <w:p w14:paraId="253D1CFB" w14:textId="6AD420C4" w:rsidR="004D70EF" w:rsidRPr="0032190F" w:rsidRDefault="004D70EF" w:rsidP="004D70EF">
      <w:pPr>
        <w:jc w:val="both"/>
        <w:rPr>
          <w:lang w:val="fr-FR"/>
        </w:rPr>
      </w:pPr>
      <w:r w:rsidRPr="0032190F">
        <w:rPr>
          <w:lang w:val="fr-FR"/>
        </w:rPr>
        <w:t xml:space="preserve">Situé entre 190 et </w:t>
      </w:r>
      <w:smartTag w:uri="urn:schemas-microsoft-com:office:smarttags" w:element="metricconverter">
        <w:smartTagPr>
          <w:attr w:name="ProductID" w:val="250 km"/>
        </w:smartTagPr>
        <w:r w:rsidRPr="0032190F">
          <w:rPr>
            <w:lang w:val="fr-FR"/>
          </w:rPr>
          <w:t>250 km</w:t>
        </w:r>
      </w:smartTag>
      <w:r w:rsidRPr="0032190F">
        <w:rPr>
          <w:lang w:val="fr-FR"/>
        </w:rPr>
        <w:t xml:space="preserve"> des gisements d’obsidienne. Niveau XII-IX, (</w:t>
      </w:r>
      <w:hyperlink r:id="rId715" w:anchor="Sit_Golludag" w:history="1">
        <w:r w:rsidRPr="00647EA0">
          <w:rPr>
            <w:rStyle w:val="Hyperlink"/>
            <w:lang w:val="fr-FR"/>
          </w:rPr>
          <w:t>Golludag</w:t>
        </w:r>
      </w:hyperlink>
      <w:r>
        <w:rPr>
          <w:lang w:val="fr-FR"/>
        </w:rPr>
        <w:t xml:space="preserve"> </w:t>
      </w:r>
      <w:r w:rsidRPr="0032190F">
        <w:rPr>
          <w:lang w:val="fr-FR"/>
        </w:rPr>
        <w:t xml:space="preserve">Est, avec des liens possibles avec le gisement de Kaletepe. Dans les niveaux plus récents s’adjoint le gisement du </w:t>
      </w:r>
      <w:hyperlink r:id="rId716" w:anchor="Sit_Nenezi_Dag" w:history="1">
        <w:r w:rsidR="00647EA0" w:rsidRPr="00647EA0">
          <w:rPr>
            <w:rStyle w:val="Hyperlink"/>
            <w:lang w:val="fr-FR"/>
          </w:rPr>
          <w:t>Nenezi Dag</w:t>
        </w:r>
      </w:hyperlink>
      <w:r w:rsidR="00647EA0">
        <w:rPr>
          <w:lang w:val="fr-FR"/>
        </w:rPr>
        <w:t xml:space="preserve"> </w:t>
      </w:r>
      <w:r w:rsidRPr="0032190F">
        <w:rPr>
          <w:lang w:val="fr-FR"/>
        </w:rPr>
        <w:t xml:space="preserve">et la taille par pression. </w:t>
      </w:r>
    </w:p>
    <w:p w14:paraId="348D8FFE" w14:textId="75C74CC7" w:rsidR="004D70EF" w:rsidRPr="0032190F" w:rsidRDefault="004D70EF" w:rsidP="004D70EF">
      <w:pPr>
        <w:jc w:val="both"/>
        <w:rPr>
          <w:lang w:val="fr-FR"/>
        </w:rPr>
      </w:pPr>
      <w:r w:rsidRPr="0032190F">
        <w:rPr>
          <w:lang w:val="fr-FR"/>
        </w:rPr>
        <w:t>Les outillages d’obsidienne étaient certaienement échangés contre des coquillages du littoral et les pierres de Syrie. Au début de l’occupation du site (ca 7500 BC), l’obsidienne retrouvée vient à 95% du Golludag. Au E[</w:t>
      </w:r>
      <w:r w:rsidRPr="0032190F">
        <w:rPr>
          <w:i/>
          <w:lang w:val="fr-FR"/>
        </w:rPr>
        <w:t>arly ?</w:t>
      </w:r>
      <w:r w:rsidRPr="0032190F">
        <w:rPr>
          <w:lang w:val="fr-FR"/>
        </w:rPr>
        <w:t xml:space="preserve">].Chalco II, vers 5000, elle provient en majorité du </w:t>
      </w:r>
      <w:hyperlink r:id="rId717" w:anchor="Sit_Nenezi_Dag" w:history="1">
        <w:r w:rsidR="00647EA0" w:rsidRPr="00647EA0">
          <w:rPr>
            <w:rStyle w:val="Hyperlink"/>
            <w:lang w:val="fr-FR"/>
          </w:rPr>
          <w:t>Nenezi Dag</w:t>
        </w:r>
      </w:hyperlink>
      <w:r w:rsidRPr="0032190F">
        <w:rPr>
          <w:lang w:val="fr-FR"/>
        </w:rPr>
        <w:t>:</w:t>
      </w:r>
    </w:p>
    <w:p w14:paraId="35D9CFB4" w14:textId="77777777" w:rsidR="004D70EF" w:rsidRDefault="004D70EF" w:rsidP="004D70E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30"/>
        <w:gridCol w:w="4908"/>
      </w:tblGrid>
      <w:tr w:rsidR="00647EA0" w14:paraId="64B820DF" w14:textId="77777777" w:rsidTr="00C35EA7">
        <w:trPr>
          <w:jc w:val="center"/>
        </w:trPr>
        <w:tc>
          <w:tcPr>
            <w:tcW w:w="1230" w:type="dxa"/>
            <w:vAlign w:val="center"/>
          </w:tcPr>
          <w:p w14:paraId="0001EA5C" w14:textId="77777777" w:rsidR="00647EA0" w:rsidRPr="00C35EA7" w:rsidRDefault="00647EA0" w:rsidP="00C35EA7">
            <w:pPr>
              <w:jc w:val="center"/>
              <w:rPr>
                <w:lang w:val="fr-FR"/>
              </w:rPr>
            </w:pPr>
            <w:r w:rsidRPr="00C35EA7">
              <w:rPr>
                <w:lang w:val="fr-FR"/>
              </w:rPr>
              <w:t>niv</w:t>
            </w:r>
          </w:p>
        </w:tc>
        <w:tc>
          <w:tcPr>
            <w:tcW w:w="4908" w:type="dxa"/>
          </w:tcPr>
          <w:p w14:paraId="64888736" w14:textId="77777777" w:rsidR="00647EA0" w:rsidRPr="00C35EA7" w:rsidRDefault="00647EA0" w:rsidP="00C35EA7">
            <w:pPr>
              <w:jc w:val="center"/>
              <w:rPr>
                <w:lang w:val="fr-FR"/>
              </w:rPr>
            </w:pPr>
            <w:r w:rsidRPr="00C35EA7">
              <w:rPr>
                <w:lang w:val="fr-FR"/>
              </w:rPr>
              <w:t>description</w:t>
            </w:r>
          </w:p>
        </w:tc>
      </w:tr>
      <w:tr w:rsidR="00647EA0" w:rsidRPr="002541D8" w14:paraId="0F325A35" w14:textId="77777777" w:rsidTr="00C35EA7">
        <w:trPr>
          <w:jc w:val="center"/>
        </w:trPr>
        <w:tc>
          <w:tcPr>
            <w:tcW w:w="1230" w:type="dxa"/>
            <w:vAlign w:val="center"/>
          </w:tcPr>
          <w:p w14:paraId="06D1F530" w14:textId="77777777" w:rsidR="00647EA0" w:rsidRPr="00C35EA7" w:rsidRDefault="00647EA0" w:rsidP="00C35EA7">
            <w:pPr>
              <w:jc w:val="center"/>
              <w:rPr>
                <w:lang w:val="fr-FR"/>
              </w:rPr>
            </w:pPr>
            <w:r w:rsidRPr="00C35EA7">
              <w:rPr>
                <w:lang w:val="fr-FR"/>
              </w:rPr>
              <w:t>ap. niv. 8</w:t>
            </w:r>
          </w:p>
        </w:tc>
        <w:tc>
          <w:tcPr>
            <w:tcW w:w="4908" w:type="dxa"/>
          </w:tcPr>
          <w:p w14:paraId="3FB7F4AD" w14:textId="77777777" w:rsidR="00647EA0" w:rsidRPr="00C35EA7" w:rsidRDefault="00647EA0" w:rsidP="00C35EA7">
            <w:pPr>
              <w:jc w:val="both"/>
              <w:rPr>
                <w:lang w:val="fr-FR"/>
              </w:rPr>
            </w:pPr>
            <w:r w:rsidRPr="00C35EA7">
              <w:rPr>
                <w:lang w:val="fr-FR"/>
              </w:rPr>
              <w:t>la production laminaire se fait par presion à Catal Huyuk même. Cela indique peut-être une reconnexion avec l’Est.</w:t>
            </w:r>
          </w:p>
        </w:tc>
      </w:tr>
      <w:tr w:rsidR="00647EA0" w:rsidRPr="002541D8" w14:paraId="5EFDE46D" w14:textId="77777777" w:rsidTr="00C35EA7">
        <w:trPr>
          <w:jc w:val="center"/>
        </w:trPr>
        <w:tc>
          <w:tcPr>
            <w:tcW w:w="1230" w:type="dxa"/>
            <w:vAlign w:val="center"/>
          </w:tcPr>
          <w:p w14:paraId="19BB5010" w14:textId="77777777" w:rsidR="00647EA0" w:rsidRPr="00C35EA7" w:rsidRDefault="00647EA0" w:rsidP="00C35EA7">
            <w:pPr>
              <w:jc w:val="center"/>
              <w:rPr>
                <w:lang w:val="fr-FR"/>
              </w:rPr>
            </w:pPr>
            <w:r w:rsidRPr="00C35EA7">
              <w:rPr>
                <w:lang w:val="fr-FR"/>
              </w:rPr>
              <w:t>av. niv. 8</w:t>
            </w:r>
          </w:p>
        </w:tc>
        <w:tc>
          <w:tcPr>
            <w:tcW w:w="4908" w:type="dxa"/>
          </w:tcPr>
          <w:p w14:paraId="41FB411E" w14:textId="77777777" w:rsidR="00647EA0" w:rsidRPr="00C35EA7" w:rsidRDefault="00647EA0" w:rsidP="00C35EA7">
            <w:pPr>
              <w:jc w:val="both"/>
              <w:rPr>
                <w:lang w:val="fr-FR"/>
              </w:rPr>
            </w:pPr>
            <w:r w:rsidRPr="00C35EA7">
              <w:rPr>
                <w:lang w:val="fr-FR"/>
              </w:rPr>
              <w:t>la production laminaire doit se faire autour du gisement d’obsidienne en outre elle partage des traits culturels de l’Anatolie Centrale</w:t>
            </w:r>
          </w:p>
        </w:tc>
      </w:tr>
    </w:tbl>
    <w:p w14:paraId="4D312335" w14:textId="77777777" w:rsidR="004D70EF" w:rsidRDefault="00647EA0" w:rsidP="001526A5">
      <w:pPr>
        <w:jc w:val="both"/>
        <w:rPr>
          <w:lang w:val="fr-FR"/>
        </w:rPr>
      </w:pPr>
      <w:r w:rsidRPr="0032190F">
        <w:rPr>
          <w:lang w:val="fr-FR"/>
        </w:rPr>
        <w:t>(BIB Cauvin ??)</w:t>
      </w:r>
    </w:p>
    <w:p w14:paraId="71207A86" w14:textId="77777777" w:rsidR="00647EA0" w:rsidRDefault="00647EA0" w:rsidP="001526A5">
      <w:pPr>
        <w:jc w:val="both"/>
        <w:rPr>
          <w:lang w:val="fr-FR"/>
        </w:rPr>
      </w:pPr>
    </w:p>
    <w:p w14:paraId="06095175" w14:textId="77777777" w:rsidR="004D70EF" w:rsidRDefault="004D70EF" w:rsidP="004D70EF">
      <w:pPr>
        <w:pStyle w:val="Heading4"/>
      </w:pPr>
      <w:bookmarkStart w:id="382" w:name="Sit_Catal_Huyuk_lith_obs_prov"/>
      <w:r>
        <w:lastRenderedPageBreak/>
        <w:t>provenance</w:t>
      </w:r>
    </w:p>
    <w:bookmarkEnd w:id="382"/>
    <w:p w14:paraId="2E86A2D6" w14:textId="77777777" w:rsidR="004D70EF" w:rsidRPr="0032190F" w:rsidRDefault="004D70EF" w:rsidP="001526A5">
      <w:pPr>
        <w:jc w:val="both"/>
        <w:rPr>
          <w:lang w:val="fr-FR"/>
        </w:rPr>
      </w:pPr>
    </w:p>
    <w:p w14:paraId="7E21C175" w14:textId="0C3C0349" w:rsidR="001526A5" w:rsidRPr="0032190F" w:rsidRDefault="00CC6B8A" w:rsidP="001526A5">
      <w:pPr>
        <w:jc w:val="both"/>
        <w:rPr>
          <w:lang w:val="fr-FR"/>
        </w:rPr>
      </w:pPr>
      <w:r>
        <w:rPr>
          <w:lang w:val="fr-FR"/>
        </w:rPr>
        <w:t xml:space="preserve">La montagne du </w:t>
      </w:r>
      <w:hyperlink r:id="rId718" w:anchor="Sit_Golludag" w:history="1">
        <w:r w:rsidRPr="00CC6B8A">
          <w:rPr>
            <w:rStyle w:val="Hyperlink"/>
            <w:lang w:val="fr-FR"/>
          </w:rPr>
          <w:t>Golludag</w:t>
        </w:r>
      </w:hyperlink>
      <w:r>
        <w:rPr>
          <w:lang w:val="fr-FR"/>
        </w:rPr>
        <w:t xml:space="preserve"> est </w:t>
      </w:r>
      <w:r w:rsidR="00B131BE" w:rsidRPr="0032190F">
        <w:rPr>
          <w:lang w:val="fr-FR"/>
        </w:rPr>
        <w:t>peut-être représenté (ou bien peau de léopard comme le pense Tristan Carter)</w:t>
      </w:r>
      <w:r w:rsidR="004D70EF">
        <w:rPr>
          <w:lang w:val="fr-FR"/>
        </w:rPr>
        <w:t xml:space="preserve"> dans la maison </w:t>
      </w:r>
      <w:hyperlink r:id="rId719" w:anchor="Sit_Catal_Huyuk_mais_VII_14" w:history="1">
        <w:r w:rsidR="004D70EF" w:rsidRPr="004D70EF">
          <w:rPr>
            <w:rStyle w:val="Hyperlink"/>
            <w:lang w:val="fr-FR"/>
          </w:rPr>
          <w:t>VII.14</w:t>
        </w:r>
      </w:hyperlink>
      <w:r w:rsidR="00B131BE" w:rsidRPr="0032190F">
        <w:rPr>
          <w:lang w:val="fr-FR"/>
        </w:rPr>
        <w:t>.  La quantification de l’import de 116-</w:t>
      </w:r>
      <w:smartTag w:uri="urn:schemas-microsoft-com:office:smarttags" w:element="metricconverter">
        <w:smartTagPr>
          <w:attr w:name="ProductID" w:val="318 kg"/>
        </w:smartTagPr>
        <w:r w:rsidR="00B131BE" w:rsidRPr="0032190F">
          <w:rPr>
            <w:lang w:val="fr-FR"/>
          </w:rPr>
          <w:t>318 kg</w:t>
        </w:r>
      </w:smartTag>
      <w:r w:rsidR="00B131BE" w:rsidRPr="0032190F">
        <w:rPr>
          <w:lang w:val="fr-FR"/>
        </w:rPr>
        <w:t xml:space="preserve"> d’obsidienne/an pour les 3000-8000 habitants, fait estimer à l’équipe de Hodder, qu’un habitant à 1,3 à 3,5% de chance par an de se rendre sur le gisement du Golludag au cours de sa vie. Et de faire l’hypothèse qu’il peut s’agir d’un </w:t>
      </w:r>
      <w:r w:rsidR="00B131BE" w:rsidRPr="0032190F">
        <w:rPr>
          <w:i/>
          <w:lang w:val="fr-FR"/>
        </w:rPr>
        <w:t>rite de passage</w:t>
      </w:r>
      <w:r w:rsidR="00B131BE" w:rsidRPr="0032190F">
        <w:rPr>
          <w:lang w:val="fr-FR"/>
        </w:rPr>
        <w:t xml:space="preserve"> qui n’a lieu pour un homme qu’une seule fois dans sa vie (T. Carter). Egalement, les nombreuses retouches sur les pointes de flèches ne s’expliquent pas dans une perspective uniquement fonctionnelle de ces objets (T. Carter). Entre deux </w:t>
      </w:r>
      <w:r w:rsidR="001526A5" w:rsidRPr="0032190F">
        <w:rPr>
          <w:lang w:val="fr-FR"/>
        </w:rPr>
        <w:t>reconstructions</w:t>
      </w:r>
      <w:r w:rsidR="00B131BE" w:rsidRPr="0032190F">
        <w:rPr>
          <w:lang w:val="fr-FR"/>
        </w:rPr>
        <w:t xml:space="preserve"> de structures, l’une sur l’autre, on peut trouver des pointes de flèche en obsidienne déposées dans les tranchées de fondation des poteaux et/ou des murs.</w:t>
      </w:r>
      <w:r w:rsidR="004D70EF">
        <w:rPr>
          <w:lang w:val="fr-FR"/>
        </w:rPr>
        <w:t xml:space="preserve"> </w:t>
      </w:r>
      <w:r w:rsidR="008F46B9">
        <w:rPr>
          <w:lang w:val="fr-FR"/>
        </w:rPr>
        <w:t>*</w:t>
      </w:r>
      <w:r w:rsidR="001526A5" w:rsidRPr="0032190F">
        <w:rPr>
          <w:lang w:val="fr-FR"/>
        </w:rPr>
        <w:t>(BIB Cauvin ??)</w:t>
      </w:r>
      <w:r w:rsidR="004D70EF">
        <w:rPr>
          <w:lang w:val="fr-FR"/>
        </w:rPr>
        <w:t xml:space="preserve"> v. </w:t>
      </w:r>
      <w:hyperlink r:id="rId720" w:anchor="Sit_Casa_Montero" w:history="1">
        <w:r w:rsidR="004D70EF" w:rsidRPr="00A032E0">
          <w:rPr>
            <w:rStyle w:val="Hyperlink"/>
            <w:lang w:val="fr-FR"/>
          </w:rPr>
          <w:t>Casa Montero</w:t>
        </w:r>
      </w:hyperlink>
    </w:p>
    <w:p w14:paraId="70079DE9" w14:textId="77777777" w:rsidR="009C441D" w:rsidRDefault="009C441D" w:rsidP="001526A5">
      <w:pPr>
        <w:jc w:val="both"/>
        <w:rPr>
          <w:lang w:val="fr-FR"/>
        </w:rPr>
      </w:pPr>
    </w:p>
    <w:p w14:paraId="6F41EFF3" w14:textId="77777777" w:rsidR="009C441D" w:rsidRDefault="00BA150E" w:rsidP="009C441D">
      <w:pPr>
        <w:pStyle w:val="Heading2"/>
      </w:pPr>
      <w:r>
        <w:t>f</w:t>
      </w:r>
      <w:r w:rsidR="009C441D">
        <w:t>unéraire</w:t>
      </w:r>
    </w:p>
    <w:p w14:paraId="4F9F244E" w14:textId="77777777" w:rsidR="009C441D" w:rsidRDefault="009C441D" w:rsidP="001526A5">
      <w:pPr>
        <w:jc w:val="both"/>
        <w:rPr>
          <w:lang w:val="fr-FR"/>
        </w:rPr>
      </w:pPr>
    </w:p>
    <w:p w14:paraId="274094E3" w14:textId="1CF74D36" w:rsidR="009D3C65" w:rsidRPr="0032190F" w:rsidRDefault="009D3C65" w:rsidP="009D3C65">
      <w:pPr>
        <w:jc w:val="both"/>
        <w:rPr>
          <w:lang w:val="fr-FR"/>
        </w:rPr>
      </w:pPr>
      <w:r w:rsidRPr="0032190F">
        <w:rPr>
          <w:lang w:val="fr-FR"/>
        </w:rPr>
        <w:t xml:space="preserve">Plusieurs restes humains ont été découverts dans des trous sous les sols, spécialement sous les foyers, les plates-formes dans les chambres principales et sous les lits. Les corps étaitent solidement repliés avant l’enterrement et souvent placés dans des corbeilles ou enroulé de tige de roseaux. Des squelettes désarticulés suggèrent que les corps étaient exposés avant d’être à nouveau enterrés. Parfois les têtes sont manquantes. Certaines ont été retrouvées peintes avec de l’ocre afin de recréer l’aspect du visage humain (exemples identiques retrouvés à Jericho). [cf. peintures aux </w:t>
      </w:r>
      <w:hyperlink r:id="rId721" w:anchor="Cul_Proto_Art_TAC_T_z_oise_proie" w:history="1">
        <w:r w:rsidRPr="00626634">
          <w:rPr>
            <w:rStyle w:val="Hyperlink"/>
            <w:lang w:val="fr-FR"/>
          </w:rPr>
          <w:t>vautours</w:t>
        </w:r>
      </w:hyperlink>
      <w:r w:rsidRPr="0032190F">
        <w:rPr>
          <w:lang w:val="fr-FR"/>
        </w:rPr>
        <w:t>]</w:t>
      </w:r>
      <w:r>
        <w:rPr>
          <w:lang w:val="fr-FR"/>
        </w:rPr>
        <w:t xml:space="preserve"> </w:t>
      </w:r>
      <w:r w:rsidRPr="0032190F">
        <w:rPr>
          <w:lang w:val="fr-FR"/>
        </w:rPr>
        <w:t>(BIB Cauvin ??)</w:t>
      </w:r>
    </w:p>
    <w:p w14:paraId="739C860E" w14:textId="77777777" w:rsidR="009D3C65" w:rsidRDefault="009D3C65" w:rsidP="001526A5">
      <w:pPr>
        <w:jc w:val="both"/>
        <w:rPr>
          <w:lang w:val="fr-FR"/>
        </w:rPr>
      </w:pPr>
    </w:p>
    <w:p w14:paraId="56CFACC3" w14:textId="77777777" w:rsidR="009C441D" w:rsidRDefault="009C441D" w:rsidP="001526A5">
      <w:pPr>
        <w:jc w:val="both"/>
        <w:rPr>
          <w:lang w:val="fr-FR"/>
        </w:rPr>
      </w:pPr>
      <w:r>
        <w:rPr>
          <w:lang w:val="fr-FR"/>
        </w:rPr>
        <w:t>Les squelettes trouvés dans les maisons n'appartiennent pas aux mêmes lignées parentales (B. Chantre, école des chartes)</w:t>
      </w:r>
    </w:p>
    <w:p w14:paraId="7823A168" w14:textId="77777777" w:rsidR="009C441D" w:rsidRDefault="009C441D" w:rsidP="001526A5">
      <w:pPr>
        <w:jc w:val="both"/>
        <w:rPr>
          <w:lang w:val="fr-FR"/>
        </w:rPr>
      </w:pPr>
      <w:r>
        <w:rPr>
          <w:lang w:val="fr-FR"/>
        </w:rPr>
        <w:t xml:space="preserve">Sépulture du </w:t>
      </w:r>
      <w:r w:rsidRPr="009C441D">
        <w:rPr>
          <w:i/>
          <w:lang w:val="fr-FR"/>
        </w:rPr>
        <w:t>Midden Man</w:t>
      </w:r>
      <w:r>
        <w:rPr>
          <w:lang w:val="fr-FR"/>
        </w:rPr>
        <w:t>, un squelette retrouvé lynché dans un espace différent des espaces habituels (domestiques) (B. Chantre, école des chartes)</w:t>
      </w:r>
    </w:p>
    <w:p w14:paraId="09F41A8E" w14:textId="77777777" w:rsidR="009C441D" w:rsidRDefault="009C441D" w:rsidP="001526A5">
      <w:pPr>
        <w:jc w:val="both"/>
        <w:rPr>
          <w:lang w:val="fr-FR"/>
        </w:rPr>
      </w:pPr>
      <w:r>
        <w:rPr>
          <w:lang w:val="fr-FR"/>
        </w:rPr>
        <w:t>Sépulture d'une femme et d'un enfant (B. Chantre, école des chartes)</w:t>
      </w:r>
    </w:p>
    <w:p w14:paraId="74AB7227" w14:textId="77777777" w:rsidR="009C441D" w:rsidRDefault="009C441D" w:rsidP="001526A5">
      <w:pPr>
        <w:jc w:val="both"/>
        <w:rPr>
          <w:lang w:val="fr-FR"/>
        </w:rPr>
      </w:pPr>
      <w:r>
        <w:rPr>
          <w:lang w:val="fr-FR"/>
        </w:rPr>
        <w:t>Les crânes enterrés dans les maisons montreraient des traces de coups donnés avec des outils contendants (B. Chantre, école des chartes)</w:t>
      </w:r>
    </w:p>
    <w:p w14:paraId="704747B0" w14:textId="77777777" w:rsidR="009C441D" w:rsidRDefault="009C441D" w:rsidP="001526A5">
      <w:pPr>
        <w:jc w:val="both"/>
        <w:rPr>
          <w:lang w:val="fr-FR"/>
        </w:rPr>
      </w:pPr>
    </w:p>
    <w:p w14:paraId="79961F26" w14:textId="77777777" w:rsidR="009C441D" w:rsidRDefault="00BA150E" w:rsidP="009C441D">
      <w:pPr>
        <w:pStyle w:val="Heading2"/>
      </w:pPr>
      <w:r>
        <w:t>s</w:t>
      </w:r>
      <w:r w:rsidR="009C441D">
        <w:t>tratigraphie</w:t>
      </w:r>
    </w:p>
    <w:p w14:paraId="0F35EA85" w14:textId="77777777" w:rsidR="009C441D" w:rsidRDefault="009C441D" w:rsidP="009C441D">
      <w:pPr>
        <w:rPr>
          <w:lang w:val="fr-FR"/>
        </w:rPr>
      </w:pPr>
    </w:p>
    <w:p w14:paraId="2272B195" w14:textId="77777777" w:rsidR="009C441D" w:rsidRDefault="009C441D" w:rsidP="009C441D">
      <w:pPr>
        <w:rPr>
          <w:lang w:val="fr-FR"/>
        </w:rPr>
      </w:pPr>
      <w:r>
        <w:rPr>
          <w:lang w:val="fr-FR"/>
        </w:rPr>
        <w:t>18 strates (B. Chantre, école des chartes)</w:t>
      </w:r>
      <w:r w:rsidR="002D4164">
        <w:rPr>
          <w:lang w:val="fr-FR"/>
        </w:rPr>
        <w:t xml:space="preserve"> "Stade des maisons brûlées" (B. Chantre, école des chartes)</w:t>
      </w:r>
    </w:p>
    <w:p w14:paraId="25135CA0" w14:textId="77777777" w:rsidR="00647EA0" w:rsidRDefault="00647EA0" w:rsidP="009C441D">
      <w:pPr>
        <w:rPr>
          <w:lang w:val="fr-FR"/>
        </w:rPr>
      </w:pPr>
    </w:p>
    <w:p w14:paraId="72D52224" w14:textId="77777777" w:rsidR="00647EA0" w:rsidRDefault="00BA150E" w:rsidP="00647EA0">
      <w:pPr>
        <w:pStyle w:val="Heading2"/>
      </w:pPr>
      <w:r>
        <w:t>v</w:t>
      </w:r>
      <w:r w:rsidR="00647EA0">
        <w:t>illage</w:t>
      </w:r>
    </w:p>
    <w:p w14:paraId="758BABDF" w14:textId="77777777" w:rsidR="00647EA0" w:rsidRDefault="00647EA0" w:rsidP="00647EA0">
      <w:pPr>
        <w:rPr>
          <w:lang w:val="fr-FR"/>
        </w:rPr>
      </w:pPr>
    </w:p>
    <w:p w14:paraId="0A4D8054" w14:textId="77777777" w:rsidR="00647EA0" w:rsidRDefault="00647EA0" w:rsidP="00647EA0">
      <w:pPr>
        <w:jc w:val="both"/>
        <w:rPr>
          <w:bCs/>
          <w:lang w:val="fr-FR"/>
        </w:rPr>
      </w:pPr>
      <w:r w:rsidRPr="0032190F">
        <w:rPr>
          <w:lang w:val="fr-FR"/>
        </w:rPr>
        <w:t>Le village est aggloméré, l’entrée se fait par le toit. Etablissements en brique crue (</w:t>
      </w:r>
      <w:r w:rsidRPr="0032190F">
        <w:rPr>
          <w:i/>
          <w:lang w:val="fr-FR"/>
        </w:rPr>
        <w:t>mud-brick house</w:t>
      </w:r>
      <w:r w:rsidRPr="0032190F">
        <w:rPr>
          <w:lang w:val="fr-FR"/>
        </w:rPr>
        <w:t xml:space="preserve">), semi-enterré. Environ </w:t>
      </w:r>
      <w:smartTag w:uri="urn:schemas-microsoft-com:office:smarttags" w:element="metricconverter">
        <w:smartTagPr>
          <w:attr w:name="ProductID" w:val="25 m2"/>
        </w:smartTagPr>
        <w:r w:rsidRPr="0032190F">
          <w:rPr>
            <w:lang w:val="fr-FR"/>
          </w:rPr>
          <w:t>25 m</w:t>
        </w:r>
        <w:r w:rsidRPr="0032190F">
          <w:rPr>
            <w:vertAlign w:val="superscript"/>
            <w:lang w:val="fr-FR"/>
          </w:rPr>
          <w:t>2</w:t>
        </w:r>
      </w:smartTag>
      <w:r w:rsidRPr="0032190F">
        <w:rPr>
          <w:lang w:val="fr-FR"/>
        </w:rPr>
        <w:t>. Sanctuaires (</w:t>
      </w:r>
      <w:r w:rsidRPr="0032190F">
        <w:rPr>
          <w:i/>
          <w:lang w:val="fr-FR"/>
        </w:rPr>
        <w:t>shrines</w:t>
      </w:r>
      <w:r w:rsidRPr="0032190F">
        <w:rPr>
          <w:lang w:val="fr-FR"/>
        </w:rPr>
        <w:t>) et espaces domestiques se côtoient. Les sols sont recouverts de calcaire (</w:t>
      </w:r>
      <w:r w:rsidRPr="0032190F">
        <w:rPr>
          <w:i/>
          <w:lang w:val="fr-FR"/>
        </w:rPr>
        <w:t>limstone</w:t>
      </w:r>
      <w:r w:rsidRPr="0032190F">
        <w:rPr>
          <w:lang w:val="fr-FR"/>
        </w:rPr>
        <w:t>).</w:t>
      </w:r>
      <w:r>
        <w:rPr>
          <w:lang w:val="fr-FR"/>
        </w:rPr>
        <w:t xml:space="preserve"> </w:t>
      </w:r>
      <w:r w:rsidRPr="0032190F">
        <w:rPr>
          <w:lang w:val="fr-FR"/>
        </w:rPr>
        <w:t>Le nombre de familles est estimé à 1 000 (3 000/ 8 000 hab.).</w:t>
      </w:r>
      <w:r>
        <w:rPr>
          <w:lang w:val="fr-FR"/>
        </w:rPr>
        <w:t xml:space="preserve"> (BIB ?) 8000 hab. vers 6700/6600 BC (B. Chantre, école des chartes). </w:t>
      </w:r>
      <w:r w:rsidRPr="0032190F">
        <w:rPr>
          <w:lang w:val="fr-FR"/>
        </w:rPr>
        <w:t xml:space="preserve">L’absence de sanctuaires principaux pourrait montrer une société relativement égalitaire. En effet, aucun </w:t>
      </w:r>
      <w:r w:rsidRPr="0032190F">
        <w:rPr>
          <w:i/>
          <w:lang w:val="fr-FR"/>
        </w:rPr>
        <w:t>big building</w:t>
      </w:r>
      <w:r w:rsidRPr="0032190F">
        <w:rPr>
          <w:lang w:val="fr-FR"/>
        </w:rPr>
        <w:t xml:space="preserve"> n’a été reconnu.  Des études récentes montrent une faible distinction sociale basée sur le genre, montrant quel’homme et la femme recevaient une alimentation équivalente et avait probablement un statut social équivalent.</w:t>
      </w:r>
      <w:r w:rsidRPr="009D3C65">
        <w:rPr>
          <w:lang w:val="fr-FR"/>
        </w:rPr>
        <w:t xml:space="preserve"> </w:t>
      </w:r>
      <w:r w:rsidRPr="0032190F">
        <w:rPr>
          <w:lang w:val="fr-FR"/>
        </w:rPr>
        <w:t>(BIB Cauvin ??)</w:t>
      </w:r>
      <w:r>
        <w:rPr>
          <w:lang w:val="fr-FR"/>
        </w:rPr>
        <w:t xml:space="preserve"> </w:t>
      </w:r>
      <w:r>
        <w:rPr>
          <w:bCs/>
          <w:lang w:val="fr-FR"/>
        </w:rPr>
        <w:t>Vers 7000 aec Catal Huyuk devait compter 5 à 10 K habitants (BIB 2698)</w:t>
      </w:r>
    </w:p>
    <w:p w14:paraId="5A40C2CC" w14:textId="77777777" w:rsidR="00647EA0" w:rsidRPr="00647EA0" w:rsidRDefault="00647EA0" w:rsidP="00647EA0">
      <w:pPr>
        <w:jc w:val="both"/>
        <w:rPr>
          <w:lang w:val="fr-FR"/>
        </w:rPr>
      </w:pPr>
    </w:p>
    <w:p w14:paraId="017DF35D" w14:textId="77777777" w:rsidR="009D3C65" w:rsidRDefault="009D3C65" w:rsidP="009C441D">
      <w:pPr>
        <w:rPr>
          <w:lang w:val="fr-FR"/>
        </w:rPr>
      </w:pPr>
    </w:p>
    <w:p w14:paraId="57EDF5CC" w14:textId="77777777" w:rsidR="00C44B74" w:rsidRPr="00151CAC" w:rsidRDefault="00C44B74" w:rsidP="00E95BCD">
      <w:pPr>
        <w:pStyle w:val="Heading3"/>
        <w:spacing w:line="240" w:lineRule="auto"/>
      </w:pPr>
      <w:bookmarkStart w:id="383" w:name="Sit_Catal_Huyuk_mais"/>
      <w:r w:rsidRPr="00151CAC">
        <w:t>Maisons</w:t>
      </w:r>
    </w:p>
    <w:bookmarkEnd w:id="383"/>
    <w:p w14:paraId="5EFB8A18" w14:textId="77777777" w:rsidR="00C44B74" w:rsidRPr="00E95BCD" w:rsidRDefault="009C441D" w:rsidP="00E95BCD">
      <w:pPr>
        <w:jc w:val="both"/>
        <w:rPr>
          <w:sz w:val="20"/>
          <w:lang w:val="fr-FR"/>
        </w:rPr>
      </w:pPr>
      <w:r w:rsidRPr="00E95BCD">
        <w:rPr>
          <w:sz w:val="20"/>
          <w:lang w:val="fr-FR"/>
        </w:rPr>
        <w:t>unité d'habitation, UA</w:t>
      </w:r>
    </w:p>
    <w:p w14:paraId="72EDB11A" w14:textId="77777777" w:rsidR="009C441D" w:rsidRDefault="009C441D" w:rsidP="00E95BCD">
      <w:pPr>
        <w:jc w:val="both"/>
        <w:rPr>
          <w:lang w:val="fr-FR"/>
        </w:rPr>
      </w:pPr>
    </w:p>
    <w:p w14:paraId="23B0325A" w14:textId="77777777" w:rsidR="006E407B" w:rsidRDefault="009C441D" w:rsidP="00E95BCD">
      <w:pPr>
        <w:jc w:val="both"/>
        <w:rPr>
          <w:lang w:val="fr-FR"/>
        </w:rPr>
      </w:pPr>
      <w:r>
        <w:rPr>
          <w:lang w:val="fr-FR"/>
        </w:rPr>
        <w:t>Toutes les UA sont faites sur le même module</w:t>
      </w:r>
      <w:r w:rsidR="00647EA0">
        <w:rPr>
          <w:lang w:val="fr-FR"/>
        </w:rPr>
        <w:t>: m</w:t>
      </w:r>
      <w:r w:rsidR="003B6C3C">
        <w:rPr>
          <w:lang w:val="fr-FR"/>
        </w:rPr>
        <w:t>aisons quandran</w:t>
      </w:r>
      <w:r>
        <w:rPr>
          <w:lang w:val="fr-FR"/>
        </w:rPr>
        <w:t>g</w:t>
      </w:r>
      <w:r w:rsidR="003B6C3C">
        <w:rPr>
          <w:lang w:val="fr-FR"/>
        </w:rPr>
        <w:t xml:space="preserve">ulaires. </w:t>
      </w:r>
      <w:r w:rsidR="006E407B">
        <w:rPr>
          <w:lang w:val="fr-FR"/>
        </w:rPr>
        <w:t xml:space="preserve">Trois banquettes d'argile sur chaque côté de la pièce </w:t>
      </w:r>
      <w:r w:rsidR="003B6C3C">
        <w:rPr>
          <w:lang w:val="fr-FR"/>
        </w:rPr>
        <w:t xml:space="preserve">forment des travées </w:t>
      </w:r>
      <w:r w:rsidR="006E407B">
        <w:rPr>
          <w:lang w:val="fr-FR"/>
        </w:rPr>
        <w:t>divise l'espa</w:t>
      </w:r>
      <w:r w:rsidR="00647EA0">
        <w:rPr>
          <w:lang w:val="fr-FR"/>
        </w:rPr>
        <w:t>ce intérieur de la maison en 9 espaces.</w:t>
      </w:r>
      <w:r w:rsidR="00647EA0" w:rsidRPr="00647EA0">
        <w:rPr>
          <w:lang w:val="fr-FR"/>
        </w:rPr>
        <w:t xml:space="preserve"> </w:t>
      </w:r>
      <w:r w:rsidR="00647EA0">
        <w:rPr>
          <w:lang w:val="fr-FR"/>
        </w:rPr>
        <w:t>(B. Chantre, école des chartes)</w:t>
      </w:r>
    </w:p>
    <w:p w14:paraId="39885C92" w14:textId="762F6F69" w:rsidR="00647EA0" w:rsidRPr="0032190F" w:rsidRDefault="00647EA0" w:rsidP="00E95BCD">
      <w:pPr>
        <w:jc w:val="both"/>
        <w:rPr>
          <w:lang w:val="fr-FR"/>
        </w:rPr>
      </w:pPr>
      <w:r w:rsidRPr="0032190F">
        <w:rPr>
          <w:lang w:val="fr-FR"/>
        </w:rPr>
        <w:t>L’espace domestique et symbolique coexistent dans le même lieu. Deux aires sont distinguables : l’aire « sale » avec les rejets de fours, le four, l’espace de taille de l’</w:t>
      </w:r>
      <w:hyperlink r:id="rId722" w:anchor="Sit_Obsidienne" w:history="1">
        <w:r w:rsidRPr="009F2A99">
          <w:rPr>
            <w:rStyle w:val="Hyperlink"/>
            <w:szCs w:val="20"/>
            <w:lang w:val="fr-FR"/>
          </w:rPr>
          <w:t>obsidienne</w:t>
        </w:r>
      </w:hyperlink>
      <w:r w:rsidRPr="0032190F">
        <w:rPr>
          <w:lang w:val="fr-FR"/>
        </w:rPr>
        <w:t xml:space="preserve"> (une unique inhumation : celle d’un nouveau-nés). Et l’aire « propre », avec des plates-formes, des revêtements en calcaire, des inhumations (BIB Cauvin ??)</w:t>
      </w:r>
      <w:r>
        <w:rPr>
          <w:lang w:val="fr-FR"/>
        </w:rPr>
        <w:t xml:space="preserve"> </w:t>
      </w:r>
    </w:p>
    <w:p w14:paraId="3F541785" w14:textId="77777777" w:rsidR="00647EA0" w:rsidRDefault="00647EA0" w:rsidP="00E95BCD">
      <w:pPr>
        <w:jc w:val="both"/>
        <w:rPr>
          <w:lang w:val="fr-FR"/>
        </w:rPr>
      </w:pPr>
    </w:p>
    <w:p w14:paraId="181711ED" w14:textId="77777777" w:rsidR="009C441D" w:rsidRDefault="006E407B" w:rsidP="00E95BCD">
      <w:pPr>
        <w:jc w:val="both"/>
        <w:rPr>
          <w:lang w:val="fr-FR"/>
        </w:rPr>
      </w:pPr>
      <w:r>
        <w:rPr>
          <w:lang w:val="fr-FR"/>
        </w:rPr>
        <w:t>Les couverture de motifs géométriques peint montre un grand sens de la division géométrique de l'espace.</w:t>
      </w:r>
      <w:r w:rsidR="003B6C3C">
        <w:rPr>
          <w:lang w:val="fr-FR"/>
        </w:rPr>
        <w:t xml:space="preserve"> Les travées centrales semblent les plus peintes</w:t>
      </w:r>
      <w:r w:rsidR="009C441D">
        <w:rPr>
          <w:lang w:val="fr-FR"/>
        </w:rPr>
        <w:t xml:space="preserve"> (BIB ?)</w:t>
      </w:r>
      <w:r w:rsidR="00647EA0">
        <w:rPr>
          <w:lang w:val="fr-FR"/>
        </w:rPr>
        <w:t xml:space="preserve">. </w:t>
      </w:r>
      <w:r w:rsidR="009C441D">
        <w:rPr>
          <w:lang w:val="fr-FR"/>
        </w:rPr>
        <w:t>Tous les 80 ans les maisons sont brûlées (B. Chantre, école des chartes)</w:t>
      </w:r>
    </w:p>
    <w:p w14:paraId="481764F3" w14:textId="77777777" w:rsidR="00647EA0" w:rsidRDefault="00647EA0" w:rsidP="00E95BCD">
      <w:pPr>
        <w:jc w:val="both"/>
        <w:rPr>
          <w:lang w:val="fr-FR"/>
        </w:rPr>
      </w:pPr>
    </w:p>
    <w:p w14:paraId="44888C6D" w14:textId="77777777" w:rsidR="00647EA0" w:rsidRDefault="00647EA0" w:rsidP="00E95BCD">
      <w:pPr>
        <w:jc w:val="both"/>
        <w:rPr>
          <w:lang w:val="fr-FR"/>
        </w:rPr>
      </w:pPr>
      <w:r>
        <w:rPr>
          <w:lang w:val="fr-FR"/>
        </w:rPr>
        <w:t xml:space="preserve">Les travées sont marqués </w:t>
      </w:r>
      <w:r w:rsidRPr="00647EA0">
        <w:rPr>
          <w:rFonts w:ascii="Courier New" w:hAnsi="Courier New" w:cs="Courier New"/>
          <w:sz w:val="20"/>
          <w:lang w:val="fr-FR"/>
        </w:rPr>
        <w:t>;</w:t>
      </w:r>
      <w:r>
        <w:rPr>
          <w:lang w:val="fr-FR"/>
        </w:rPr>
        <w:t xml:space="preserve"> et les murs sont marquées </w:t>
      </w:r>
      <w:r w:rsidRPr="00647EA0">
        <w:rPr>
          <w:rFonts w:ascii="Courier New" w:hAnsi="Courier New" w:cs="Courier New"/>
          <w:sz w:val="20"/>
          <w:lang w:val="fr-FR"/>
        </w:rPr>
        <w:t>|</w:t>
      </w:r>
    </w:p>
    <w:p w14:paraId="45801CBF" w14:textId="77777777" w:rsidR="00647EA0" w:rsidRDefault="00647EA0" w:rsidP="00647EA0">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29"/>
      </w:tblGrid>
      <w:tr w:rsidR="00647EA0" w14:paraId="29E8C48E" w14:textId="77777777" w:rsidTr="00C35EA7">
        <w:trPr>
          <w:jc w:val="center"/>
        </w:trPr>
        <w:tc>
          <w:tcPr>
            <w:tcW w:w="1029" w:type="dxa"/>
          </w:tcPr>
          <w:p w14:paraId="5EDB9B7C" w14:textId="4241668D" w:rsidR="00647EA0" w:rsidRPr="00C35EA7" w:rsidRDefault="00000000" w:rsidP="00C35EA7">
            <w:pPr>
              <w:jc w:val="both"/>
              <w:rPr>
                <w:lang w:val="fr-FR"/>
              </w:rPr>
            </w:pPr>
            <w:hyperlink r:id="rId723" w:anchor="Sit_Catal_Huyuk_mais_A_III_1" w:history="1">
              <w:r w:rsidR="00647EA0" w:rsidRPr="00C35EA7">
                <w:rPr>
                  <w:rStyle w:val="Hyperlink"/>
                  <w:lang w:val="fr-FR"/>
                </w:rPr>
                <w:t>A-III-1</w:t>
              </w:r>
            </w:hyperlink>
          </w:p>
        </w:tc>
      </w:tr>
      <w:tr w:rsidR="00647EA0" w14:paraId="039A0B61" w14:textId="77777777" w:rsidTr="00C35EA7">
        <w:trPr>
          <w:jc w:val="center"/>
        </w:trPr>
        <w:tc>
          <w:tcPr>
            <w:tcW w:w="1029" w:type="dxa"/>
          </w:tcPr>
          <w:p w14:paraId="61C953A0" w14:textId="6B188F7E" w:rsidR="00647EA0" w:rsidRPr="00C35EA7" w:rsidRDefault="00000000" w:rsidP="00C35EA7">
            <w:pPr>
              <w:jc w:val="both"/>
              <w:rPr>
                <w:lang w:val="fr-FR"/>
              </w:rPr>
            </w:pPr>
            <w:hyperlink r:id="rId724" w:anchor="Sit_Catal_Huyuk_mais_VII_8" w:history="1">
              <w:r w:rsidR="00647EA0" w:rsidRPr="00C35EA7">
                <w:rPr>
                  <w:rStyle w:val="Hyperlink"/>
                  <w:lang w:val="fr-FR"/>
                </w:rPr>
                <w:t>VII-8</w:t>
              </w:r>
            </w:hyperlink>
          </w:p>
        </w:tc>
      </w:tr>
      <w:tr w:rsidR="00647EA0" w14:paraId="3F8889DD" w14:textId="77777777" w:rsidTr="00C35EA7">
        <w:trPr>
          <w:jc w:val="center"/>
        </w:trPr>
        <w:tc>
          <w:tcPr>
            <w:tcW w:w="1029" w:type="dxa"/>
          </w:tcPr>
          <w:p w14:paraId="47B32B14" w14:textId="536BCAD8" w:rsidR="00647EA0" w:rsidRPr="00C35EA7" w:rsidRDefault="00000000" w:rsidP="00C35EA7">
            <w:pPr>
              <w:jc w:val="both"/>
              <w:rPr>
                <w:lang w:val="fr-FR"/>
              </w:rPr>
            </w:pPr>
            <w:hyperlink r:id="rId725" w:anchor="Sit_Catal_Huyuk_mais_VII_14" w:history="1">
              <w:r w:rsidR="00647EA0" w:rsidRPr="00C35EA7">
                <w:rPr>
                  <w:rStyle w:val="Hyperlink"/>
                  <w:lang w:val="fr-FR"/>
                </w:rPr>
                <w:t>VII-14</w:t>
              </w:r>
            </w:hyperlink>
          </w:p>
        </w:tc>
      </w:tr>
    </w:tbl>
    <w:p w14:paraId="741DB6D4" w14:textId="77777777" w:rsidR="00647EA0" w:rsidRDefault="00647EA0" w:rsidP="001526A5">
      <w:pPr>
        <w:jc w:val="both"/>
        <w:rPr>
          <w:lang w:val="fr-FR"/>
        </w:rPr>
      </w:pPr>
    </w:p>
    <w:p w14:paraId="32FBD129" w14:textId="77777777" w:rsidR="006E407B" w:rsidRDefault="00647EA0" w:rsidP="001526A5">
      <w:pPr>
        <w:jc w:val="both"/>
        <w:rPr>
          <w:lang w:val="fr-FR"/>
        </w:rPr>
      </w:pPr>
      <w:r>
        <w:rPr>
          <w:lang w:val="fr-FR"/>
        </w:rPr>
        <w:t>(SS BIB)</w:t>
      </w:r>
    </w:p>
    <w:p w14:paraId="0193EC56" w14:textId="77777777" w:rsidR="00647EA0" w:rsidRDefault="00647EA0" w:rsidP="001526A5">
      <w:pPr>
        <w:jc w:val="both"/>
        <w:rPr>
          <w:lang w:val="fr-FR"/>
        </w:rPr>
      </w:pPr>
    </w:p>
    <w:p w14:paraId="22DE5BF0" w14:textId="77777777" w:rsidR="006E407B" w:rsidRDefault="006E407B" w:rsidP="00647EA0">
      <w:pPr>
        <w:pStyle w:val="Heading4"/>
      </w:pPr>
      <w:bookmarkStart w:id="384" w:name="Sit_Catal_Huyuk_mais_A_III_1"/>
      <w:r>
        <w:t>A</w:t>
      </w:r>
      <w:r w:rsidR="002D4164">
        <w:t>.</w:t>
      </w:r>
      <w:r>
        <w:t>III</w:t>
      </w:r>
      <w:r w:rsidR="002D4164">
        <w:t>.</w:t>
      </w:r>
      <w:r>
        <w:t>1</w:t>
      </w:r>
    </w:p>
    <w:bookmarkEnd w:id="384"/>
    <w:p w14:paraId="4779BE9C" w14:textId="77777777" w:rsidR="006E407B" w:rsidRPr="0004323A" w:rsidRDefault="006E407B" w:rsidP="006E407B">
      <w:pPr>
        <w:rPr>
          <w:sz w:val="20"/>
          <w:lang w:val="fr-FR"/>
        </w:rPr>
      </w:pPr>
      <w:r w:rsidRPr="0004323A">
        <w:rPr>
          <w:sz w:val="20"/>
          <w:lang w:val="fr-FR"/>
        </w:rPr>
        <w:t>Peinture du Grand Taureau</w:t>
      </w:r>
      <w:r w:rsidR="00905715" w:rsidRPr="0004323A">
        <w:rPr>
          <w:sz w:val="20"/>
          <w:lang w:val="fr-FR"/>
        </w:rPr>
        <w:t>, Scène du grand bovidé rouge</w:t>
      </w:r>
      <w:r w:rsidR="00EF135E">
        <w:rPr>
          <w:sz w:val="20"/>
          <w:lang w:val="fr-FR"/>
        </w:rPr>
        <w:t xml:space="preserve">, </w:t>
      </w:r>
      <w:r w:rsidR="00EF135E" w:rsidRPr="00EF135E">
        <w:rPr>
          <w:i/>
          <w:sz w:val="20"/>
          <w:lang w:val="fr-FR"/>
        </w:rPr>
        <w:t>Great Bull</w:t>
      </w:r>
    </w:p>
    <w:p w14:paraId="24924366" w14:textId="77777777" w:rsidR="009C441D" w:rsidRDefault="009C441D" w:rsidP="006E407B">
      <w:pPr>
        <w:rPr>
          <w:lang w:val="fr-FR"/>
        </w:rPr>
      </w:pPr>
    </w:p>
    <w:p w14:paraId="1A305E3F" w14:textId="77777777" w:rsidR="002D4164" w:rsidRDefault="009C441D" w:rsidP="00905715">
      <w:pPr>
        <w:jc w:val="both"/>
        <w:rPr>
          <w:lang w:val="fr-FR"/>
        </w:rPr>
      </w:pPr>
      <w:r>
        <w:rPr>
          <w:lang w:val="fr-FR"/>
        </w:rPr>
        <w:t>Auroch</w:t>
      </w:r>
      <w:r w:rsidR="00D97184">
        <w:rPr>
          <w:lang w:val="fr-FR"/>
        </w:rPr>
        <w:t xml:space="preserve"> rouge, langue pendante, en érection, queue légèrement soulevée, montre l'épuisement et la nervosité de la bête sur le point de mourir (B. Chantre, école des chartes) (≡ </w:t>
      </w:r>
      <w:r w:rsidR="002D4164">
        <w:rPr>
          <w:lang w:val="fr-FR"/>
        </w:rPr>
        <w:t xml:space="preserve">panneau du Grand </w:t>
      </w:r>
      <w:r w:rsidR="00D97184">
        <w:rPr>
          <w:lang w:val="fr-FR"/>
        </w:rPr>
        <w:t>cerf rouge d'une autre maison</w:t>
      </w:r>
      <w:r w:rsidR="002D4164">
        <w:rPr>
          <w:lang w:val="fr-FR"/>
        </w:rPr>
        <w:t>, de probables rabatteurs figurés</w:t>
      </w:r>
      <w:r w:rsidR="00D97184">
        <w:rPr>
          <w:lang w:val="fr-FR"/>
        </w:rPr>
        <w:t xml:space="preserve"> (B. Chantre, école des chartes))</w:t>
      </w:r>
      <w:r w:rsidR="00905715">
        <w:rPr>
          <w:lang w:val="fr-FR"/>
        </w:rPr>
        <w:t xml:space="preserve"> </w:t>
      </w:r>
      <w:r w:rsidR="002D4164">
        <w:rPr>
          <w:lang w:val="fr-FR"/>
        </w:rPr>
        <w:t>Il pourrait s'agir d'un bovidé domestique grimé en animal sauvage (B. Chantre, école des chartes)</w:t>
      </w:r>
    </w:p>
    <w:p w14:paraId="4C9C6796" w14:textId="77777777" w:rsidR="00905715" w:rsidRDefault="00905715" w:rsidP="00905715">
      <w:pPr>
        <w:jc w:val="both"/>
        <w:rPr>
          <w:lang w:val="fr-FR"/>
        </w:rPr>
      </w:pPr>
    </w:p>
    <w:p w14:paraId="273EB106" w14:textId="4FEC3813" w:rsidR="00905715" w:rsidRDefault="00905715" w:rsidP="00905715">
      <w:pPr>
        <w:jc w:val="both"/>
        <w:rPr>
          <w:lang w:val="fr-FR"/>
        </w:rPr>
      </w:pPr>
      <w:r w:rsidRPr="0032190F">
        <w:rPr>
          <w:lang w:val="fr-FR"/>
        </w:rPr>
        <w:t xml:space="preserve">Dans la </w:t>
      </w:r>
      <w:hyperlink r:id="rId726" w:anchor="Cul_Art_TAC_c_scene" w:history="1">
        <w:r w:rsidR="00EB7813" w:rsidRPr="00EB7813">
          <w:rPr>
            <w:rStyle w:val="Hyperlink"/>
            <w:lang w:val="fr-FR"/>
          </w:rPr>
          <w:t>scènes</w:t>
        </w:r>
      </w:hyperlink>
      <w:r w:rsidR="00EB7813">
        <w:rPr>
          <w:lang w:val="fr-FR"/>
        </w:rPr>
        <w:t xml:space="preserve"> </w:t>
      </w:r>
      <w:r w:rsidRPr="0032190F">
        <w:rPr>
          <w:lang w:val="fr-FR"/>
        </w:rPr>
        <w:t>du grand bovidé rouge, on voit un personnage faire une voltige au dessus du bovin</w:t>
      </w:r>
      <w:r>
        <w:rPr>
          <w:lang w:val="fr-FR"/>
        </w:rPr>
        <w:t xml:space="preserve"> [</w:t>
      </w:r>
      <w:hyperlink r:id="rId727" w:anchor="Sit_Catal_Huyuk_ico_T_bovide" w:history="1">
        <w:r w:rsidRPr="00905715">
          <w:rPr>
            <w:rStyle w:val="Hyperlink"/>
            <w:lang w:val="fr-FR"/>
          </w:rPr>
          <w:t>bovidé</w:t>
        </w:r>
      </w:hyperlink>
      <w:r>
        <w:rPr>
          <w:lang w:val="fr-FR"/>
        </w:rPr>
        <w:t>]</w:t>
      </w:r>
      <w:r w:rsidRPr="0032190F">
        <w:rPr>
          <w:lang w:val="fr-FR"/>
        </w:rPr>
        <w:t>. J. Cauvin il s’agit d’une scène de tauromachie qui préfigure les scènes de voltiges en Crète et de Théra avec un taurillon lié derrière deux joueurs de flûtes (milieu du 2</w:t>
      </w:r>
      <w:r w:rsidRPr="0032190F">
        <w:rPr>
          <w:vertAlign w:val="superscript"/>
          <w:lang w:val="fr-FR"/>
        </w:rPr>
        <w:t>e</w:t>
      </w:r>
      <w:r w:rsidRPr="0032190F">
        <w:rPr>
          <w:lang w:val="fr-FR"/>
        </w:rPr>
        <w:t>millénaire)</w:t>
      </w:r>
      <w:r>
        <w:rPr>
          <w:lang w:val="fr-FR"/>
        </w:rPr>
        <w:t>(BIB Cauvin ??)</w:t>
      </w:r>
      <w:r w:rsidRPr="0032190F">
        <w:rPr>
          <w:lang w:val="fr-FR"/>
        </w:rPr>
        <w:t>.</w:t>
      </w:r>
    </w:p>
    <w:p w14:paraId="2B19EA41" w14:textId="77777777" w:rsidR="00A36E28" w:rsidRDefault="00A36E28" w:rsidP="00905715">
      <w:pPr>
        <w:jc w:val="both"/>
        <w:rPr>
          <w:lang w:val="fr-FR"/>
        </w:rPr>
      </w:pPr>
    </w:p>
    <w:tbl>
      <w:tblPr>
        <w:tblStyle w:val="TableGrid"/>
        <w:tblW w:w="0" w:type="auto"/>
        <w:jc w:val="center"/>
        <w:tblLook w:val="04A0" w:firstRow="1" w:lastRow="0" w:firstColumn="1" w:lastColumn="0" w:noHBand="0" w:noVBand="1"/>
      </w:tblPr>
      <w:tblGrid>
        <w:gridCol w:w="750"/>
        <w:gridCol w:w="750"/>
        <w:gridCol w:w="706"/>
        <w:gridCol w:w="750"/>
        <w:gridCol w:w="750"/>
        <w:gridCol w:w="750"/>
      </w:tblGrid>
      <w:tr w:rsidR="00A36E28" w14:paraId="302E5D7F" w14:textId="77777777" w:rsidTr="001955DF">
        <w:trPr>
          <w:jc w:val="center"/>
        </w:trPr>
        <w:tc>
          <w:tcPr>
            <w:tcW w:w="750" w:type="dxa"/>
          </w:tcPr>
          <w:p w14:paraId="1C3C867F" w14:textId="77777777" w:rsidR="00A36E28" w:rsidRDefault="00A36E28">
            <w:r w:rsidRPr="00D424A3">
              <w:rPr>
                <w:i/>
                <w:lang w:val="fr-FR"/>
              </w:rPr>
              <w:t>pers</w:t>
            </w:r>
          </w:p>
        </w:tc>
        <w:tc>
          <w:tcPr>
            <w:tcW w:w="750" w:type="dxa"/>
          </w:tcPr>
          <w:p w14:paraId="59008988" w14:textId="77777777" w:rsidR="00A36E28" w:rsidRDefault="00A36E28">
            <w:r w:rsidRPr="00D424A3">
              <w:rPr>
                <w:i/>
                <w:lang w:val="fr-FR"/>
              </w:rPr>
              <w:t>pers</w:t>
            </w:r>
          </w:p>
        </w:tc>
        <w:tc>
          <w:tcPr>
            <w:tcW w:w="706" w:type="dxa"/>
          </w:tcPr>
          <w:p w14:paraId="04A9069E" w14:textId="77777777" w:rsidR="00A36E28" w:rsidRDefault="00A36E28">
            <w:r w:rsidRPr="00A04D07">
              <w:rPr>
                <w:i/>
                <w:lang w:val="fr-FR"/>
              </w:rPr>
              <w:t>pers</w:t>
            </w:r>
          </w:p>
        </w:tc>
        <w:tc>
          <w:tcPr>
            <w:tcW w:w="750" w:type="dxa"/>
          </w:tcPr>
          <w:p w14:paraId="636F9790" w14:textId="77777777" w:rsidR="00A36E28" w:rsidRDefault="00A36E28">
            <w:r w:rsidRPr="008650C2">
              <w:rPr>
                <w:i/>
                <w:lang w:val="fr-FR"/>
              </w:rPr>
              <w:t>pers</w:t>
            </w:r>
          </w:p>
        </w:tc>
        <w:tc>
          <w:tcPr>
            <w:tcW w:w="750" w:type="dxa"/>
          </w:tcPr>
          <w:p w14:paraId="4B166A0B" w14:textId="77777777" w:rsidR="00A36E28" w:rsidRDefault="00A36E28">
            <w:r w:rsidRPr="00643AFE">
              <w:rPr>
                <w:i/>
                <w:lang w:val="fr-FR"/>
              </w:rPr>
              <w:t>pers</w:t>
            </w:r>
          </w:p>
        </w:tc>
        <w:tc>
          <w:tcPr>
            <w:tcW w:w="750" w:type="dxa"/>
          </w:tcPr>
          <w:p w14:paraId="35EF1611" w14:textId="77777777" w:rsidR="00A36E28" w:rsidRDefault="00A36E28">
            <w:r w:rsidRPr="00F717FD">
              <w:rPr>
                <w:i/>
                <w:lang w:val="fr-FR"/>
              </w:rPr>
              <w:t>pers</w:t>
            </w:r>
          </w:p>
        </w:tc>
      </w:tr>
      <w:tr w:rsidR="00A36E28" w14:paraId="6A3D5F9A" w14:textId="77777777" w:rsidTr="00E95BCD">
        <w:trPr>
          <w:jc w:val="center"/>
        </w:trPr>
        <w:tc>
          <w:tcPr>
            <w:tcW w:w="750" w:type="dxa"/>
          </w:tcPr>
          <w:p w14:paraId="7DC5AA5F" w14:textId="77777777" w:rsidR="00A36E28" w:rsidRDefault="00A36E28">
            <w:r w:rsidRPr="00D424A3">
              <w:rPr>
                <w:i/>
                <w:lang w:val="fr-FR"/>
              </w:rPr>
              <w:t>pers</w:t>
            </w:r>
          </w:p>
        </w:tc>
        <w:tc>
          <w:tcPr>
            <w:tcW w:w="750" w:type="dxa"/>
          </w:tcPr>
          <w:p w14:paraId="23260B87" w14:textId="77777777" w:rsidR="00A36E28" w:rsidRDefault="00A36E28">
            <w:r w:rsidRPr="00D424A3">
              <w:rPr>
                <w:i/>
                <w:lang w:val="fr-FR"/>
              </w:rPr>
              <w:t>pers</w:t>
            </w:r>
          </w:p>
        </w:tc>
        <w:tc>
          <w:tcPr>
            <w:tcW w:w="1456" w:type="dxa"/>
            <w:gridSpan w:val="2"/>
            <w:vMerge w:val="restart"/>
            <w:vAlign w:val="center"/>
          </w:tcPr>
          <w:p w14:paraId="05950E31" w14:textId="77777777" w:rsidR="00A36E28" w:rsidRDefault="00A36E28" w:rsidP="00E95BCD">
            <w:pPr>
              <w:jc w:val="center"/>
              <w:rPr>
                <w:lang w:val="fr-FR"/>
              </w:rPr>
            </w:pPr>
            <w:r>
              <w:rPr>
                <w:lang w:val="fr-FR"/>
              </w:rPr>
              <w:t>taureau</w:t>
            </w:r>
          </w:p>
        </w:tc>
        <w:tc>
          <w:tcPr>
            <w:tcW w:w="750" w:type="dxa"/>
          </w:tcPr>
          <w:p w14:paraId="424E209A" w14:textId="77777777" w:rsidR="00A36E28" w:rsidRDefault="00A36E28">
            <w:r w:rsidRPr="008650C2">
              <w:rPr>
                <w:i/>
                <w:lang w:val="fr-FR"/>
              </w:rPr>
              <w:t>pers</w:t>
            </w:r>
          </w:p>
        </w:tc>
        <w:tc>
          <w:tcPr>
            <w:tcW w:w="750" w:type="dxa"/>
          </w:tcPr>
          <w:p w14:paraId="4A4593A1" w14:textId="77777777" w:rsidR="00A36E28" w:rsidRDefault="00A36E28">
            <w:r w:rsidRPr="00643AFE">
              <w:rPr>
                <w:i/>
                <w:lang w:val="fr-FR"/>
              </w:rPr>
              <w:t>pers</w:t>
            </w:r>
          </w:p>
        </w:tc>
      </w:tr>
      <w:tr w:rsidR="00A36E28" w14:paraId="5CAC85E5" w14:textId="77777777" w:rsidTr="001955DF">
        <w:trPr>
          <w:jc w:val="center"/>
        </w:trPr>
        <w:tc>
          <w:tcPr>
            <w:tcW w:w="750" w:type="dxa"/>
          </w:tcPr>
          <w:p w14:paraId="4F898829" w14:textId="77777777" w:rsidR="00A36E28" w:rsidRDefault="00A36E28">
            <w:r w:rsidRPr="00D424A3">
              <w:rPr>
                <w:i/>
                <w:lang w:val="fr-FR"/>
              </w:rPr>
              <w:t>pers</w:t>
            </w:r>
          </w:p>
        </w:tc>
        <w:tc>
          <w:tcPr>
            <w:tcW w:w="750" w:type="dxa"/>
          </w:tcPr>
          <w:p w14:paraId="6A397857" w14:textId="77777777" w:rsidR="00A36E28" w:rsidRDefault="00A36E28">
            <w:r w:rsidRPr="00D424A3">
              <w:rPr>
                <w:i/>
                <w:lang w:val="fr-FR"/>
              </w:rPr>
              <w:t>pers</w:t>
            </w:r>
          </w:p>
        </w:tc>
        <w:tc>
          <w:tcPr>
            <w:tcW w:w="1456" w:type="dxa"/>
            <w:gridSpan w:val="2"/>
            <w:vMerge/>
          </w:tcPr>
          <w:p w14:paraId="39CA8D94" w14:textId="77777777" w:rsidR="00A36E28" w:rsidRDefault="00A36E28" w:rsidP="00905715">
            <w:pPr>
              <w:jc w:val="both"/>
              <w:rPr>
                <w:lang w:val="fr-FR"/>
              </w:rPr>
            </w:pPr>
          </w:p>
        </w:tc>
        <w:tc>
          <w:tcPr>
            <w:tcW w:w="750" w:type="dxa"/>
          </w:tcPr>
          <w:p w14:paraId="2AA636CA" w14:textId="77777777" w:rsidR="00A36E28" w:rsidRDefault="00A36E28">
            <w:r w:rsidRPr="008650C2">
              <w:rPr>
                <w:i/>
                <w:lang w:val="fr-FR"/>
              </w:rPr>
              <w:t>pers</w:t>
            </w:r>
          </w:p>
        </w:tc>
        <w:tc>
          <w:tcPr>
            <w:tcW w:w="750" w:type="dxa"/>
          </w:tcPr>
          <w:p w14:paraId="4590BCEC" w14:textId="77777777" w:rsidR="00A36E28" w:rsidRDefault="00A36E28">
            <w:r w:rsidRPr="00643AFE">
              <w:rPr>
                <w:i/>
                <w:lang w:val="fr-FR"/>
              </w:rPr>
              <w:t>pers</w:t>
            </w:r>
          </w:p>
        </w:tc>
      </w:tr>
      <w:tr w:rsidR="00A36E28" w14:paraId="1C174615" w14:textId="77777777" w:rsidTr="001955DF">
        <w:trPr>
          <w:jc w:val="center"/>
        </w:trPr>
        <w:tc>
          <w:tcPr>
            <w:tcW w:w="750" w:type="dxa"/>
          </w:tcPr>
          <w:p w14:paraId="61998C10" w14:textId="77777777" w:rsidR="00A36E28" w:rsidRDefault="00A36E28">
            <w:r w:rsidRPr="00D424A3">
              <w:rPr>
                <w:i/>
                <w:lang w:val="fr-FR"/>
              </w:rPr>
              <w:t>pers</w:t>
            </w:r>
          </w:p>
        </w:tc>
        <w:tc>
          <w:tcPr>
            <w:tcW w:w="750" w:type="dxa"/>
          </w:tcPr>
          <w:p w14:paraId="5A9F34E7" w14:textId="77777777" w:rsidR="00A36E28" w:rsidRDefault="00A36E28">
            <w:r w:rsidRPr="00D424A3">
              <w:rPr>
                <w:i/>
                <w:lang w:val="fr-FR"/>
              </w:rPr>
              <w:t>pers</w:t>
            </w:r>
          </w:p>
        </w:tc>
        <w:tc>
          <w:tcPr>
            <w:tcW w:w="706" w:type="dxa"/>
          </w:tcPr>
          <w:p w14:paraId="28BD5BC2" w14:textId="77777777" w:rsidR="00A36E28" w:rsidRDefault="00A36E28">
            <w:r w:rsidRPr="00665FFC">
              <w:rPr>
                <w:i/>
                <w:lang w:val="fr-FR"/>
              </w:rPr>
              <w:t>pers</w:t>
            </w:r>
          </w:p>
        </w:tc>
        <w:tc>
          <w:tcPr>
            <w:tcW w:w="750" w:type="dxa"/>
          </w:tcPr>
          <w:p w14:paraId="0375F327" w14:textId="77777777" w:rsidR="00A36E28" w:rsidRDefault="00A36E28">
            <w:r w:rsidRPr="00665FFC">
              <w:rPr>
                <w:i/>
                <w:lang w:val="fr-FR"/>
              </w:rPr>
              <w:t>pers</w:t>
            </w:r>
          </w:p>
        </w:tc>
        <w:tc>
          <w:tcPr>
            <w:tcW w:w="750" w:type="dxa"/>
          </w:tcPr>
          <w:p w14:paraId="5EFDD231" w14:textId="77777777" w:rsidR="00A36E28" w:rsidRDefault="00A36E28">
            <w:r w:rsidRPr="00643AFE">
              <w:rPr>
                <w:i/>
                <w:lang w:val="fr-FR"/>
              </w:rPr>
              <w:t>pers</w:t>
            </w:r>
          </w:p>
        </w:tc>
        <w:tc>
          <w:tcPr>
            <w:tcW w:w="750" w:type="dxa"/>
          </w:tcPr>
          <w:p w14:paraId="4A759664" w14:textId="77777777" w:rsidR="00A36E28" w:rsidRDefault="00A36E28">
            <w:r w:rsidRPr="00665FFC">
              <w:rPr>
                <w:i/>
                <w:lang w:val="fr-FR"/>
              </w:rPr>
              <w:t>pers</w:t>
            </w:r>
          </w:p>
        </w:tc>
      </w:tr>
    </w:tbl>
    <w:p w14:paraId="43E85F9B" w14:textId="77777777" w:rsidR="00A36E28" w:rsidRPr="0032190F" w:rsidRDefault="00A36E28" w:rsidP="00905715">
      <w:pPr>
        <w:jc w:val="both"/>
        <w:rPr>
          <w:lang w:val="fr-FR"/>
        </w:rPr>
      </w:pPr>
    </w:p>
    <w:p w14:paraId="44A89E31" w14:textId="77777777" w:rsidR="00905715" w:rsidRDefault="00905715" w:rsidP="006E407B">
      <w:pPr>
        <w:rPr>
          <w:lang w:val="fr-FR"/>
        </w:rPr>
      </w:pPr>
    </w:p>
    <w:p w14:paraId="13C99253" w14:textId="77777777" w:rsidR="002D4164" w:rsidRDefault="002D4164" w:rsidP="006E407B">
      <w:pPr>
        <w:rPr>
          <w:lang w:val="fr-FR"/>
        </w:rPr>
      </w:pPr>
    </w:p>
    <w:p w14:paraId="36FF296F" w14:textId="77777777" w:rsidR="002D4164" w:rsidRDefault="002D4164" w:rsidP="00647EA0">
      <w:pPr>
        <w:pStyle w:val="Heading4"/>
      </w:pPr>
      <w:r>
        <w:t>A.III.13</w:t>
      </w:r>
    </w:p>
    <w:p w14:paraId="75E55266" w14:textId="77777777" w:rsidR="002D4164" w:rsidRDefault="002D4164" w:rsidP="006E407B">
      <w:pPr>
        <w:rPr>
          <w:lang w:val="fr-FR"/>
        </w:rPr>
      </w:pPr>
    </w:p>
    <w:p w14:paraId="79971367" w14:textId="77777777" w:rsidR="002D4164" w:rsidRDefault="002D4164" w:rsidP="006E407B">
      <w:pPr>
        <w:rPr>
          <w:lang w:val="fr-FR"/>
        </w:rPr>
      </w:pPr>
      <w:r>
        <w:rPr>
          <w:lang w:val="fr-FR"/>
        </w:rPr>
        <w:t>Représentations de cerfs</w:t>
      </w:r>
    </w:p>
    <w:p w14:paraId="33D05C77" w14:textId="77777777" w:rsidR="006E407B" w:rsidRDefault="006E407B" w:rsidP="006E407B">
      <w:pPr>
        <w:rPr>
          <w:lang w:val="fr-FR"/>
        </w:rPr>
      </w:pPr>
    </w:p>
    <w:p w14:paraId="5B78196B" w14:textId="77777777" w:rsidR="006E407B" w:rsidRDefault="006E407B" w:rsidP="00647EA0">
      <w:pPr>
        <w:pStyle w:val="Heading4"/>
      </w:pPr>
      <w:bookmarkStart w:id="385" w:name="Sit_Catal_Huyuk_mais_VI_A_50"/>
      <w:r>
        <w:t>VI.A.50</w:t>
      </w:r>
    </w:p>
    <w:bookmarkEnd w:id="385"/>
    <w:p w14:paraId="2974160F" w14:textId="77777777" w:rsidR="006E407B" w:rsidRDefault="003B6C3C" w:rsidP="006E407B">
      <w:pPr>
        <w:rPr>
          <w:lang w:val="fr-FR"/>
        </w:rPr>
      </w:pPr>
      <w:r>
        <w:rPr>
          <w:lang w:val="fr-FR"/>
        </w:rPr>
        <w:t xml:space="preserve">| </w:t>
      </w:r>
      <w:r w:rsidR="006E407B">
        <w:rPr>
          <w:lang w:val="fr-FR"/>
        </w:rPr>
        <w:t xml:space="preserve"> travé centrale</w:t>
      </w:r>
      <w:r>
        <w:rPr>
          <w:lang w:val="fr-FR"/>
        </w:rPr>
        <w:t>:</w:t>
      </w:r>
      <w:r w:rsidR="006E407B">
        <w:rPr>
          <w:lang w:val="fr-FR"/>
        </w:rPr>
        <w:t xml:space="preserve"> Motifs peints en croix occitane (ocelle), 3 bandes verti</w:t>
      </w:r>
      <w:r>
        <w:rPr>
          <w:lang w:val="fr-FR"/>
        </w:rPr>
        <w:t>cales espacées, motif d'une main ; bande verticale, etc. |</w:t>
      </w:r>
    </w:p>
    <w:p w14:paraId="657EFE69" w14:textId="77777777" w:rsidR="006E407B" w:rsidRDefault="006E407B" w:rsidP="006E407B">
      <w:pPr>
        <w:rPr>
          <w:lang w:val="fr-FR"/>
        </w:rPr>
      </w:pPr>
      <w:r>
        <w:rPr>
          <w:lang w:val="fr-FR"/>
        </w:rPr>
        <w:t>Banquette avec bucrane</w:t>
      </w:r>
    </w:p>
    <w:p w14:paraId="53F2EE7D" w14:textId="77777777" w:rsidR="0017461F" w:rsidRDefault="0017461F" w:rsidP="006E407B">
      <w:pPr>
        <w:rPr>
          <w:lang w:val="fr-FR"/>
        </w:rPr>
      </w:pPr>
    </w:p>
    <w:p w14:paraId="29B42447" w14:textId="77777777" w:rsidR="0017461F" w:rsidRDefault="0017461F" w:rsidP="00647EA0">
      <w:pPr>
        <w:pStyle w:val="Heading4"/>
      </w:pPr>
      <w:bookmarkStart w:id="386" w:name="Sit_Catal_Huyuk_mais_VI_A_66"/>
      <w:r>
        <w:lastRenderedPageBreak/>
        <w:t>VI.A.66</w:t>
      </w:r>
    </w:p>
    <w:bookmarkEnd w:id="386"/>
    <w:p w14:paraId="7EE07CB9" w14:textId="77777777" w:rsidR="0017461F" w:rsidRPr="0017461F" w:rsidRDefault="0017461F" w:rsidP="0017461F">
      <w:pPr>
        <w:rPr>
          <w:strike/>
          <w:lang w:val="fr-FR"/>
        </w:rPr>
      </w:pPr>
      <w:r w:rsidRPr="0017461F">
        <w:rPr>
          <w:strike/>
          <w:lang w:val="fr-FR"/>
        </w:rPr>
        <w:t>sanctuaire (BIB 2781)</w:t>
      </w:r>
    </w:p>
    <w:p w14:paraId="051DC99C" w14:textId="77777777" w:rsidR="0017461F" w:rsidRPr="0017461F" w:rsidRDefault="0017461F" w:rsidP="0017461F">
      <w:pPr>
        <w:rPr>
          <w:lang w:val="fr-FR"/>
        </w:rPr>
      </w:pPr>
    </w:p>
    <w:p w14:paraId="62CC17A6" w14:textId="543AB2E4" w:rsidR="0017461F" w:rsidRDefault="0017461F" w:rsidP="0017461F">
      <w:pPr>
        <w:rPr>
          <w:lang w:val="fr-FR"/>
        </w:rPr>
      </w:pPr>
      <w:r>
        <w:rPr>
          <w:lang w:val="fr-FR"/>
        </w:rPr>
        <w:t>Peintures de "</w:t>
      </w:r>
      <w:r w:rsidRPr="0017461F">
        <w:rPr>
          <w:lang w:val="fr-FR"/>
        </w:rPr>
        <w:t>croix anthropomorph</w:t>
      </w:r>
      <w:r>
        <w:rPr>
          <w:lang w:val="fr-FR"/>
        </w:rPr>
        <w:t>es</w:t>
      </w:r>
      <w:r w:rsidRPr="0017461F">
        <w:rPr>
          <w:lang w:val="fr-FR"/>
        </w:rPr>
        <w:t xml:space="preserve"> levant les br</w:t>
      </w:r>
      <w:r>
        <w:rPr>
          <w:lang w:val="fr-FR"/>
        </w:rPr>
        <w:t xml:space="preserve">as et pointant vers les </w:t>
      </w:r>
      <w:r w:rsidRPr="0017461F">
        <w:rPr>
          <w:lang w:val="fr-FR"/>
        </w:rPr>
        <w:t>quatre points cardinaux" (</w:t>
      </w:r>
      <w:r w:rsidRPr="0017461F">
        <w:rPr>
          <w:i/>
          <w:lang w:val="fr-FR"/>
        </w:rPr>
        <w:t>cruces antropomorfas levantando los brazos y señalando los cuatro puntos cardinales</w:t>
      </w:r>
      <w:r w:rsidRPr="0017461F">
        <w:rPr>
          <w:lang w:val="fr-FR"/>
        </w:rPr>
        <w:t xml:space="preserve">) qu'Utrilla rapproche des </w:t>
      </w:r>
      <w:hyperlink r:id="rId728" w:anchor="Cul_Macro_Schematique_ico_piernabiertos" w:history="1">
        <w:r w:rsidRPr="0017461F">
          <w:rPr>
            <w:rStyle w:val="Hyperlink"/>
            <w:i/>
            <w:lang w:val="fr-FR"/>
          </w:rPr>
          <w:t>piernabiertos</w:t>
        </w:r>
      </w:hyperlink>
      <w:r w:rsidRPr="0017461F">
        <w:rPr>
          <w:i/>
          <w:lang w:val="fr-FR"/>
        </w:rPr>
        <w:t xml:space="preserve"> </w:t>
      </w:r>
      <w:r w:rsidRPr="0017461F">
        <w:rPr>
          <w:lang w:val="fr-FR"/>
        </w:rPr>
        <w:t>du macroschématique (BIB 2781)</w:t>
      </w:r>
    </w:p>
    <w:p w14:paraId="4AB41B10" w14:textId="77777777" w:rsidR="0017461F" w:rsidRPr="0017461F" w:rsidRDefault="0017461F" w:rsidP="0017461F">
      <w:pPr>
        <w:rPr>
          <w:lang w:val="fr-FR"/>
        </w:rPr>
      </w:pPr>
    </w:p>
    <w:p w14:paraId="7A7F13E5" w14:textId="77777777" w:rsidR="006E407B" w:rsidRPr="0017461F" w:rsidRDefault="006E407B" w:rsidP="001526A5">
      <w:pPr>
        <w:jc w:val="both"/>
        <w:rPr>
          <w:lang w:val="fr-FR"/>
        </w:rPr>
      </w:pPr>
    </w:p>
    <w:p w14:paraId="782B2549" w14:textId="77777777" w:rsidR="00C44B74" w:rsidRDefault="00C44B74" w:rsidP="00647EA0">
      <w:pPr>
        <w:pStyle w:val="Heading4"/>
      </w:pPr>
      <w:r>
        <w:t>VI.B.8</w:t>
      </w:r>
    </w:p>
    <w:p w14:paraId="2A424D58" w14:textId="77777777" w:rsidR="00C44B74" w:rsidRDefault="00C44B74" w:rsidP="00C44B74">
      <w:pPr>
        <w:rPr>
          <w:lang w:val="fr-FR"/>
        </w:rPr>
      </w:pPr>
    </w:p>
    <w:p w14:paraId="4C9DEB21" w14:textId="77777777" w:rsidR="00C44B74" w:rsidRDefault="00C44B74" w:rsidP="00C44B74">
      <w:pPr>
        <w:rPr>
          <w:lang w:val="fr-FR"/>
        </w:rPr>
      </w:pPr>
      <w:r>
        <w:rPr>
          <w:lang w:val="fr-FR"/>
        </w:rPr>
        <w:t>mur Nord et est: | Un grand taureau ; trois bucranes surmaontant deux frises dont une de mains peintes |</w:t>
      </w:r>
    </w:p>
    <w:p w14:paraId="615239BC" w14:textId="77777777" w:rsidR="00C44B74" w:rsidRDefault="00C44B74" w:rsidP="001526A5">
      <w:pPr>
        <w:jc w:val="both"/>
        <w:rPr>
          <w:lang w:val="fr-FR"/>
        </w:rPr>
      </w:pPr>
      <w:r>
        <w:rPr>
          <w:lang w:val="fr-FR"/>
        </w:rPr>
        <w:t>mur ouest: | des bucranes alignés au sol, un moulage de femme sans tête avec nombril exagéré, un foyer|</w:t>
      </w:r>
    </w:p>
    <w:p w14:paraId="2A7DDEF4" w14:textId="77777777" w:rsidR="003B6C3C" w:rsidRDefault="003B6C3C" w:rsidP="001526A5">
      <w:pPr>
        <w:jc w:val="both"/>
        <w:rPr>
          <w:lang w:val="fr-FR"/>
        </w:rPr>
      </w:pPr>
    </w:p>
    <w:p w14:paraId="39DF0192" w14:textId="77777777" w:rsidR="003B6C3C" w:rsidRDefault="003B6C3C" w:rsidP="00647EA0">
      <w:pPr>
        <w:pStyle w:val="Heading4"/>
      </w:pPr>
      <w:r>
        <w:t>VI.B.10</w:t>
      </w:r>
    </w:p>
    <w:p w14:paraId="3B4C0A18" w14:textId="77777777" w:rsidR="003B6C3C" w:rsidRDefault="003B6C3C" w:rsidP="003B6C3C">
      <w:pPr>
        <w:rPr>
          <w:lang w:val="fr-FR"/>
        </w:rPr>
      </w:pPr>
    </w:p>
    <w:p w14:paraId="6F2BFC34" w14:textId="77777777" w:rsidR="003B6C3C" w:rsidRPr="003B6C3C" w:rsidRDefault="003B6C3C" w:rsidP="003B6C3C">
      <w:pPr>
        <w:rPr>
          <w:lang w:val="fr-FR"/>
        </w:rPr>
      </w:pPr>
      <w:r>
        <w:rPr>
          <w:lang w:val="fr-FR"/>
        </w:rPr>
        <w:t>Mur Ouest : Trois bucranes surperposés et surmontés par un bas-relief moulé d'un personnage avec tête zoo, autres...</w:t>
      </w:r>
    </w:p>
    <w:p w14:paraId="05774DA8" w14:textId="77777777" w:rsidR="003B6C3C" w:rsidRDefault="003B6C3C" w:rsidP="001526A5">
      <w:pPr>
        <w:jc w:val="both"/>
        <w:rPr>
          <w:lang w:val="fr-FR"/>
        </w:rPr>
      </w:pPr>
    </w:p>
    <w:p w14:paraId="4CEAD5C3" w14:textId="77777777" w:rsidR="006E407B" w:rsidRDefault="006E407B" w:rsidP="001526A5">
      <w:pPr>
        <w:jc w:val="both"/>
        <w:rPr>
          <w:lang w:val="fr-FR"/>
        </w:rPr>
      </w:pPr>
    </w:p>
    <w:p w14:paraId="6817685D" w14:textId="77777777" w:rsidR="006E407B" w:rsidRDefault="006E407B" w:rsidP="00647EA0">
      <w:pPr>
        <w:pStyle w:val="Heading4"/>
      </w:pPr>
      <w:r>
        <w:t>VII.1</w:t>
      </w:r>
    </w:p>
    <w:p w14:paraId="650B9F69" w14:textId="77777777" w:rsidR="006E407B" w:rsidRDefault="006E407B" w:rsidP="001526A5">
      <w:pPr>
        <w:jc w:val="both"/>
        <w:rPr>
          <w:lang w:val="fr-FR"/>
        </w:rPr>
      </w:pPr>
    </w:p>
    <w:p w14:paraId="09EF6101" w14:textId="77777777" w:rsidR="006E407B" w:rsidRDefault="006E407B" w:rsidP="001526A5">
      <w:pPr>
        <w:jc w:val="both"/>
        <w:rPr>
          <w:lang w:val="fr-FR"/>
        </w:rPr>
      </w:pPr>
      <w:r>
        <w:rPr>
          <w:lang w:val="fr-FR"/>
        </w:rPr>
        <w:t xml:space="preserve">Mur couvert de motifs géométriques (losanges): deux registres horizontaux </w:t>
      </w:r>
    </w:p>
    <w:p w14:paraId="3F691F62" w14:textId="77777777" w:rsidR="00C44B74" w:rsidRDefault="00C44B74" w:rsidP="001526A5">
      <w:pPr>
        <w:jc w:val="both"/>
        <w:rPr>
          <w:lang w:val="fr-FR"/>
        </w:rPr>
      </w:pPr>
    </w:p>
    <w:p w14:paraId="3EE5B909" w14:textId="77777777" w:rsidR="00C44B74" w:rsidRDefault="00C44B74" w:rsidP="00647EA0">
      <w:pPr>
        <w:pStyle w:val="Heading4"/>
      </w:pPr>
      <w:bookmarkStart w:id="387" w:name="Sit_Catal_Huyuk_mais_VII_8"/>
      <w:r>
        <w:t>VII.8</w:t>
      </w:r>
    </w:p>
    <w:bookmarkEnd w:id="387"/>
    <w:p w14:paraId="0DF85E39" w14:textId="77777777" w:rsidR="003B6C3C" w:rsidRDefault="006E407B" w:rsidP="001526A5">
      <w:pPr>
        <w:jc w:val="both"/>
        <w:rPr>
          <w:lang w:val="fr-FR"/>
        </w:rPr>
      </w:pPr>
      <w:r>
        <w:rPr>
          <w:lang w:val="fr-FR"/>
        </w:rPr>
        <w:t xml:space="preserve">mur nord et est : </w:t>
      </w:r>
      <w:r w:rsidR="00C44B74">
        <w:rPr>
          <w:lang w:val="fr-FR"/>
        </w:rPr>
        <w:t>Peinture aux vautours</w:t>
      </w:r>
    </w:p>
    <w:p w14:paraId="0C435CEB" w14:textId="77777777" w:rsidR="003B6C3C" w:rsidRDefault="003B6C3C" w:rsidP="001526A5">
      <w:pPr>
        <w:jc w:val="both"/>
        <w:rPr>
          <w:lang w:val="fr-FR"/>
        </w:rPr>
      </w:pPr>
    </w:p>
    <w:p w14:paraId="0F505D4B" w14:textId="77777777" w:rsidR="00C44B74" w:rsidRDefault="003B6C3C" w:rsidP="00647EA0">
      <w:pPr>
        <w:pStyle w:val="Heading4"/>
      </w:pPr>
      <w:bookmarkStart w:id="388" w:name="Sit_Catal_Huyuk_mais_VII_14"/>
      <w:r>
        <w:t>VII.14</w:t>
      </w:r>
      <w:r w:rsidR="006E407B">
        <w:t xml:space="preserve"> </w:t>
      </w:r>
    </w:p>
    <w:bookmarkEnd w:id="388"/>
    <w:p w14:paraId="1917C962" w14:textId="77777777" w:rsidR="006E407B" w:rsidRPr="00E95BCD" w:rsidRDefault="003B6C3C" w:rsidP="001526A5">
      <w:pPr>
        <w:jc w:val="both"/>
        <w:rPr>
          <w:i/>
          <w:sz w:val="20"/>
          <w:lang w:val="fr-FR"/>
        </w:rPr>
      </w:pPr>
      <w:r w:rsidRPr="00E95BCD">
        <w:rPr>
          <w:i/>
          <w:sz w:val="20"/>
          <w:lang w:val="fr-FR"/>
        </w:rPr>
        <w:t>Peinture du Village</w:t>
      </w:r>
      <w:r w:rsidR="004D70EF" w:rsidRPr="00E95BCD">
        <w:rPr>
          <w:i/>
          <w:sz w:val="20"/>
          <w:lang w:val="fr-FR"/>
        </w:rPr>
        <w:t xml:space="preserve"> </w:t>
      </w:r>
    </w:p>
    <w:p w14:paraId="409584DA" w14:textId="77777777" w:rsidR="003B6C3C" w:rsidRDefault="003B6C3C" w:rsidP="001526A5">
      <w:pPr>
        <w:jc w:val="both"/>
        <w:rPr>
          <w:lang w:val="fr-FR"/>
        </w:rPr>
      </w:pPr>
    </w:p>
    <w:p w14:paraId="43166747" w14:textId="46347821" w:rsidR="003B6C3C" w:rsidRDefault="009C441D" w:rsidP="001526A5">
      <w:pPr>
        <w:jc w:val="both"/>
        <w:rPr>
          <w:lang w:val="fr-FR"/>
        </w:rPr>
      </w:pPr>
      <w:r>
        <w:rPr>
          <w:lang w:val="fr-FR"/>
        </w:rPr>
        <w:t>C'est la représentation du volcan d'Asan Dag avec 2 cratères qui crache des blocs volcaniques (</w:t>
      </w:r>
      <w:hyperlink r:id="rId729" w:anchor="Sit_Catal_Huyuk_lith_obs" w:history="1">
        <w:r w:rsidRPr="004D70EF">
          <w:rPr>
            <w:rStyle w:val="Hyperlink"/>
            <w:lang w:val="fr-FR"/>
          </w:rPr>
          <w:t>obsidienne</w:t>
        </w:r>
      </w:hyperlink>
      <w:r>
        <w:rPr>
          <w:lang w:val="fr-FR"/>
        </w:rPr>
        <w:t>). Le volcan est tacheté comme un léopard (B. Chantre, école des chartes)</w:t>
      </w:r>
    </w:p>
    <w:p w14:paraId="4D84DE97" w14:textId="77777777" w:rsidR="009C441D" w:rsidRDefault="009C441D" w:rsidP="001526A5">
      <w:pPr>
        <w:jc w:val="both"/>
        <w:rPr>
          <w:lang w:val="fr-FR"/>
        </w:rPr>
      </w:pPr>
      <w:r>
        <w:rPr>
          <w:lang w:val="fr-FR"/>
        </w:rPr>
        <w:t>Plan du village (B. Chantre, école des chartes) Ce plan semble montrer que les passages se faisaient par le toit (B. Chantre, école des chartes)</w:t>
      </w:r>
    </w:p>
    <w:p w14:paraId="7D5C31DA" w14:textId="77777777" w:rsidR="003B6C3C" w:rsidRDefault="003B6C3C" w:rsidP="001526A5">
      <w:pPr>
        <w:jc w:val="both"/>
        <w:rPr>
          <w:lang w:val="fr-FR"/>
        </w:rPr>
      </w:pPr>
    </w:p>
    <w:p w14:paraId="54F160B8" w14:textId="77777777" w:rsidR="006E407B" w:rsidRDefault="006E407B" w:rsidP="00647EA0">
      <w:pPr>
        <w:pStyle w:val="Heading4"/>
      </w:pPr>
      <w:r>
        <w:t>VII.21</w:t>
      </w:r>
    </w:p>
    <w:p w14:paraId="4B185BAB" w14:textId="77777777" w:rsidR="006E407B" w:rsidRDefault="006E407B" w:rsidP="001526A5">
      <w:pPr>
        <w:jc w:val="both"/>
        <w:rPr>
          <w:lang w:val="fr-FR"/>
        </w:rPr>
      </w:pPr>
      <w:r>
        <w:rPr>
          <w:lang w:val="fr-FR"/>
        </w:rPr>
        <w:t>mur est: crânes au sol, diverses protomées de taureau et de caprinés</w:t>
      </w:r>
    </w:p>
    <w:p w14:paraId="00818D63" w14:textId="0CA11697" w:rsidR="006E407B" w:rsidRDefault="006E407B" w:rsidP="001526A5">
      <w:pPr>
        <w:jc w:val="both"/>
        <w:rPr>
          <w:lang w:val="fr-FR"/>
        </w:rPr>
      </w:pPr>
      <w:r>
        <w:rPr>
          <w:lang w:val="fr-FR"/>
        </w:rPr>
        <w:t xml:space="preserve">autre mur: </w:t>
      </w:r>
      <w:hyperlink r:id="rId730" w:anchor="Cul_Art_TAC_c_scene" w:history="1">
        <w:r w:rsidR="00EB7813" w:rsidRPr="00EB7813">
          <w:rPr>
            <w:rStyle w:val="Hyperlink"/>
            <w:lang w:val="fr-FR"/>
          </w:rPr>
          <w:t>scènes</w:t>
        </w:r>
      </w:hyperlink>
      <w:r w:rsidR="00EB7813">
        <w:rPr>
          <w:lang w:val="fr-FR"/>
        </w:rPr>
        <w:t xml:space="preserve"> </w:t>
      </w:r>
      <w:r>
        <w:rPr>
          <w:lang w:val="fr-FR"/>
        </w:rPr>
        <w:t>de vautours (~</w:t>
      </w:r>
      <w:hyperlink r:id="rId731" w:anchor="Sit_Catal_Huyuk_mais_VII_8" w:history="1">
        <w:r w:rsidRPr="00C44B74">
          <w:rPr>
            <w:rStyle w:val="Hyperlink"/>
            <w:lang w:val="fr-FR"/>
          </w:rPr>
          <w:t>VII-8</w:t>
        </w:r>
      </w:hyperlink>
      <w:r>
        <w:rPr>
          <w:lang w:val="fr-FR"/>
        </w:rPr>
        <w:t>)</w:t>
      </w:r>
    </w:p>
    <w:p w14:paraId="0519AF6A" w14:textId="77777777" w:rsidR="00C44B74" w:rsidRDefault="00C44B74" w:rsidP="001526A5">
      <w:pPr>
        <w:jc w:val="both"/>
        <w:rPr>
          <w:lang w:val="fr-FR"/>
        </w:rPr>
      </w:pPr>
    </w:p>
    <w:p w14:paraId="456B1B93" w14:textId="77777777" w:rsidR="00C44B74" w:rsidRDefault="00C44B74" w:rsidP="00647EA0">
      <w:pPr>
        <w:pStyle w:val="Heading4"/>
      </w:pPr>
      <w:bookmarkStart w:id="389" w:name="Sit_Catal_Huyuk_mais_VII_23"/>
      <w:r>
        <w:t>VII.23</w:t>
      </w:r>
    </w:p>
    <w:bookmarkEnd w:id="389"/>
    <w:p w14:paraId="390D9FDE" w14:textId="77777777" w:rsidR="00C44B74" w:rsidRDefault="00C44B74" w:rsidP="00C44B74">
      <w:pPr>
        <w:rPr>
          <w:lang w:val="fr-FR"/>
        </w:rPr>
      </w:pPr>
    </w:p>
    <w:p w14:paraId="5ABACA7C" w14:textId="77777777" w:rsidR="00C44B74" w:rsidRDefault="00C44B74" w:rsidP="00C44B74">
      <w:pPr>
        <w:rPr>
          <w:lang w:val="fr-FR"/>
        </w:rPr>
      </w:pPr>
      <w:r>
        <w:rPr>
          <w:lang w:val="fr-FR"/>
        </w:rPr>
        <w:t xml:space="preserve">Bas relief moulé de femme tenant deux félidés (?), nombril exagéré, remplissage </w:t>
      </w:r>
      <w:r w:rsidR="006E407B">
        <w:rPr>
          <w:lang w:val="fr-FR"/>
        </w:rPr>
        <w:t>de la surfa</w:t>
      </w:r>
      <w:r w:rsidR="008F2EC9">
        <w:rPr>
          <w:lang w:val="fr-FR"/>
        </w:rPr>
        <w:t>ce de motifs géométrique variés (BIB ?)</w:t>
      </w:r>
    </w:p>
    <w:p w14:paraId="4AF6D1C9" w14:textId="681BC058" w:rsidR="008F2EC9" w:rsidRDefault="008F2EC9" w:rsidP="00C44B74">
      <w:pPr>
        <w:rPr>
          <w:lang w:val="fr-FR"/>
        </w:rPr>
      </w:pPr>
      <w:r>
        <w:rPr>
          <w:lang w:val="fr-FR"/>
        </w:rPr>
        <w:t xml:space="preserve">Anthropomorphe schématique </w:t>
      </w:r>
      <w:hyperlink r:id="rId732" w:anchor="Cul_Art_TAC_T_a_personnage_orant_t_sch1d" w:history="1">
        <w:r w:rsidRPr="00385E08">
          <w:rPr>
            <w:rStyle w:val="Hyperlink"/>
            <w:i/>
            <w:lang w:val="fr-FR"/>
          </w:rPr>
          <w:t>sch_1</w:t>
        </w:r>
        <w:r>
          <w:rPr>
            <w:rStyle w:val="Hyperlink"/>
            <w:i/>
            <w:lang w:val="fr-FR"/>
          </w:rPr>
          <w:t>d</w:t>
        </w:r>
      </w:hyperlink>
      <w:r>
        <w:rPr>
          <w:lang w:val="fr-FR"/>
        </w:rPr>
        <w:t xml:space="preserve"> </w:t>
      </w:r>
      <w:r w:rsidRPr="008F2EC9">
        <w:rPr>
          <w:lang w:val="fr-FR"/>
        </w:rPr>
        <w:t>sculpté en relief sur un mur</w:t>
      </w:r>
      <w:r>
        <w:rPr>
          <w:lang w:val="fr-FR"/>
        </w:rPr>
        <w:t>. L</w:t>
      </w:r>
      <w:r w:rsidRPr="008F2EC9">
        <w:rPr>
          <w:lang w:val="fr-FR"/>
        </w:rPr>
        <w:t>a tête est sculptée, le visage n’est pas représenté</w:t>
      </w:r>
      <w:r>
        <w:rPr>
          <w:lang w:val="fr-FR"/>
        </w:rPr>
        <w:t>. Daté du milieu du 7e millénaire BC (BIB 2793)</w:t>
      </w:r>
    </w:p>
    <w:p w14:paraId="79DAE495" w14:textId="77777777" w:rsidR="002D4164" w:rsidRDefault="002D4164" w:rsidP="00C44B74">
      <w:pPr>
        <w:rPr>
          <w:lang w:val="fr-FR"/>
        </w:rPr>
      </w:pPr>
    </w:p>
    <w:p w14:paraId="5D801CCA" w14:textId="77777777" w:rsidR="002D4164" w:rsidRDefault="002D4164" w:rsidP="00647EA0">
      <w:pPr>
        <w:pStyle w:val="Heading4"/>
      </w:pPr>
      <w:r>
        <w:t>B.V.1</w:t>
      </w:r>
    </w:p>
    <w:p w14:paraId="16DD6A8B" w14:textId="77777777" w:rsidR="002D4164" w:rsidRDefault="002D4164" w:rsidP="002D4164">
      <w:pPr>
        <w:rPr>
          <w:lang w:val="fr-FR"/>
        </w:rPr>
      </w:pPr>
    </w:p>
    <w:p w14:paraId="474D2552" w14:textId="77777777" w:rsidR="002D4164" w:rsidRPr="002D4164" w:rsidRDefault="002D4164" w:rsidP="002D4164">
      <w:pPr>
        <w:rPr>
          <w:lang w:val="fr-FR"/>
        </w:rPr>
      </w:pPr>
      <w:r>
        <w:rPr>
          <w:lang w:val="fr-FR"/>
        </w:rPr>
        <w:t xml:space="preserve">Représentation de chasse au cerf </w:t>
      </w:r>
    </w:p>
    <w:p w14:paraId="759D97EC" w14:textId="77777777" w:rsidR="006E407B" w:rsidRDefault="006E407B" w:rsidP="00C44B74">
      <w:pPr>
        <w:rPr>
          <w:lang w:val="fr-FR"/>
        </w:rPr>
      </w:pPr>
    </w:p>
    <w:p w14:paraId="39DA3078" w14:textId="77777777" w:rsidR="006E407B" w:rsidRDefault="006E407B" w:rsidP="00647EA0">
      <w:pPr>
        <w:pStyle w:val="Heading4"/>
      </w:pPr>
      <w:r>
        <w:t>E.VI.10</w:t>
      </w:r>
    </w:p>
    <w:p w14:paraId="02824FA1" w14:textId="77777777" w:rsidR="006E407B" w:rsidRDefault="006E407B" w:rsidP="00C44B74">
      <w:pPr>
        <w:rPr>
          <w:lang w:val="fr-FR"/>
        </w:rPr>
      </w:pPr>
    </w:p>
    <w:p w14:paraId="5C357368" w14:textId="77777777" w:rsidR="006E407B" w:rsidRDefault="006E407B" w:rsidP="00C44B74">
      <w:pPr>
        <w:rPr>
          <w:lang w:val="fr-FR"/>
        </w:rPr>
      </w:pPr>
      <w:r>
        <w:rPr>
          <w:lang w:val="fr-FR"/>
        </w:rPr>
        <w:t>Tête de taureau placée au-dessus d'une niche et de protubérances en argile</w:t>
      </w:r>
    </w:p>
    <w:p w14:paraId="0999452A" w14:textId="77777777" w:rsidR="00A36E28" w:rsidRDefault="00A36E28" w:rsidP="00C44B74">
      <w:pPr>
        <w:rPr>
          <w:lang w:val="fr-FR"/>
        </w:rPr>
      </w:pPr>
    </w:p>
    <w:p w14:paraId="57FF0159" w14:textId="77777777" w:rsidR="00A36E28" w:rsidRPr="001955DF" w:rsidRDefault="00A36E28" w:rsidP="00A36E28">
      <w:pPr>
        <w:pStyle w:val="Heading4"/>
        <w:rPr>
          <w:lang w:val="en-US"/>
        </w:rPr>
      </w:pPr>
      <w:bookmarkStart w:id="390" w:name="Sit_Catal_Huyuk_mais_E_VI_44"/>
      <w:r w:rsidRPr="001955DF">
        <w:rPr>
          <w:lang w:val="en-US"/>
        </w:rPr>
        <w:t>E.VI.44</w:t>
      </w:r>
    </w:p>
    <w:bookmarkEnd w:id="390"/>
    <w:p w14:paraId="6CE389CC" w14:textId="77777777" w:rsidR="00A36E28" w:rsidRPr="001955DF" w:rsidRDefault="00A36E28" w:rsidP="00A36E28">
      <w:pPr>
        <w:rPr>
          <w:i/>
          <w:sz w:val="20"/>
          <w:lang w:eastAsia="fr-FR"/>
        </w:rPr>
      </w:pPr>
      <w:r w:rsidRPr="001955DF">
        <w:rPr>
          <w:i/>
          <w:sz w:val="20"/>
          <w:lang w:eastAsia="fr-FR"/>
        </w:rPr>
        <w:t>Leopard Shrine (BIB 3058)</w:t>
      </w:r>
    </w:p>
    <w:p w14:paraId="702A4879" w14:textId="77777777" w:rsidR="00A36E28" w:rsidRPr="001955DF" w:rsidRDefault="00A36E28" w:rsidP="00C44B74"/>
    <w:p w14:paraId="212B436B" w14:textId="5F412677" w:rsidR="00A36E28" w:rsidRPr="001955DF" w:rsidRDefault="00000000" w:rsidP="00C44B74">
      <w:hyperlink r:id="rId733" w:anchor="Sit_Catal_Huyuk_ico_T_zoom_sauv_leop" w:history="1">
        <w:r w:rsidR="00A36E28" w:rsidRPr="001955DF">
          <w:rPr>
            <w:rStyle w:val="Hyperlink"/>
          </w:rPr>
          <w:t>Léopard</w:t>
        </w:r>
      </w:hyperlink>
    </w:p>
    <w:p w14:paraId="13C62449" w14:textId="77777777" w:rsidR="009D3C65" w:rsidRPr="001955DF" w:rsidRDefault="009D3C65" w:rsidP="00C44B74"/>
    <w:p w14:paraId="336AB1C7" w14:textId="77777777" w:rsidR="009D3C65" w:rsidRPr="001955DF" w:rsidRDefault="00BA150E" w:rsidP="009D3C65">
      <w:pPr>
        <w:pStyle w:val="Heading2"/>
        <w:rPr>
          <w:lang w:val="en-US"/>
        </w:rPr>
      </w:pPr>
      <w:bookmarkStart w:id="391" w:name="Sit_Catal_Huyuk_ico"/>
      <w:r w:rsidRPr="001955DF">
        <w:rPr>
          <w:lang w:val="en-US"/>
        </w:rPr>
        <w:t>a</w:t>
      </w:r>
      <w:r w:rsidR="009D3C65" w:rsidRPr="001955DF">
        <w:rPr>
          <w:lang w:val="en-US"/>
        </w:rPr>
        <w:t>rt</w:t>
      </w:r>
    </w:p>
    <w:bookmarkEnd w:id="391"/>
    <w:p w14:paraId="1F32EE0C" w14:textId="77777777" w:rsidR="009D3C65" w:rsidRPr="001955DF" w:rsidRDefault="009D3C65" w:rsidP="009D3C65"/>
    <w:p w14:paraId="7FE2F229" w14:textId="494DCA9B" w:rsidR="00647EA0" w:rsidRDefault="00647EA0" w:rsidP="00647EA0">
      <w:pPr>
        <w:jc w:val="both"/>
        <w:rPr>
          <w:lang w:val="fr-FR"/>
        </w:rPr>
      </w:pPr>
      <w:r w:rsidRPr="0032190F">
        <w:rPr>
          <w:lang w:val="fr-FR"/>
        </w:rPr>
        <w:t>Dans l’iconographie, un système de répartition des représentations, à l’intérieur même de l’habitation montre l’existence de normes symboliques. Par ailleurs ce système se retrouve dans les formes géométriques (</w:t>
      </w:r>
      <w:hyperlink r:id="rId734" w:anchor="Sit_Catal_Huyuk_ico_sup_pilast_crn" w:history="1">
        <w:r w:rsidRPr="00647EA0">
          <w:rPr>
            <w:rStyle w:val="Hyperlink"/>
            <w:lang w:val="fr-FR"/>
          </w:rPr>
          <w:t>pilastres à cornes</w:t>
        </w:r>
      </w:hyperlink>
      <w:r>
        <w:rPr>
          <w:lang w:val="fr-FR"/>
        </w:rPr>
        <w:t>)</w:t>
      </w:r>
      <w:r w:rsidRPr="0032190F">
        <w:rPr>
          <w:lang w:val="fr-FR"/>
        </w:rPr>
        <w:t>. On remarque qu’aucune scène agro-pastorale n’est représentée. Toutes concernent la chasse, le sacrifice, et des moments critiques de la vie comme l’accouchement </w:t>
      </w:r>
      <w:r w:rsidRPr="0032190F">
        <w:rPr>
          <w:i/>
          <w:lang w:val="fr-FR"/>
        </w:rPr>
        <w:t xml:space="preserve"> </w:t>
      </w:r>
      <w:r>
        <w:rPr>
          <w:lang w:val="fr-FR"/>
        </w:rPr>
        <w:t>*</w:t>
      </w:r>
      <w:r w:rsidRPr="0032190F">
        <w:rPr>
          <w:lang w:val="fr-FR"/>
        </w:rPr>
        <w:t>(BIB Cauvin ??)</w:t>
      </w:r>
    </w:p>
    <w:p w14:paraId="40710AC0" w14:textId="77777777" w:rsidR="00647EA0" w:rsidRDefault="00647EA0" w:rsidP="009D3C65">
      <w:pPr>
        <w:rPr>
          <w:lang w:val="fr-FR"/>
        </w:rPr>
      </w:pPr>
    </w:p>
    <w:p w14:paraId="4BB64B54" w14:textId="77777777" w:rsidR="009D3C65" w:rsidRDefault="009D3C65" w:rsidP="009D3C65">
      <w:pPr>
        <w:pStyle w:val="Heading3"/>
      </w:pPr>
      <w:bookmarkStart w:id="392" w:name="Sit_Catal_Huyuk_ico_T"/>
      <w:r>
        <w:t>thématique</w:t>
      </w:r>
    </w:p>
    <w:bookmarkEnd w:id="392"/>
    <w:p w14:paraId="2B74BEB7" w14:textId="77777777" w:rsidR="009D3C65" w:rsidRDefault="009D3C65" w:rsidP="009D3C65">
      <w:pPr>
        <w:rPr>
          <w:lang w:val="fr-FR"/>
        </w:rPr>
      </w:pPr>
    </w:p>
    <w:p w14:paraId="7CD18BA2" w14:textId="77777777" w:rsidR="00905715" w:rsidRDefault="00905715" w:rsidP="009D3C65">
      <w:pPr>
        <w:jc w:val="both"/>
        <w:rPr>
          <w:lang w:val="fr-FR"/>
        </w:rPr>
      </w:pPr>
    </w:p>
    <w:p w14:paraId="0DE6B413" w14:textId="77777777" w:rsidR="00905715" w:rsidRDefault="00905715" w:rsidP="00905715">
      <w:pPr>
        <w:pStyle w:val="Heading4"/>
      </w:pPr>
      <w:r>
        <w:t>femmes</w:t>
      </w:r>
    </w:p>
    <w:p w14:paraId="6696F7DE" w14:textId="77777777" w:rsidR="00905715" w:rsidRDefault="00905715" w:rsidP="009D3C65">
      <w:pPr>
        <w:jc w:val="both"/>
        <w:rPr>
          <w:lang w:val="fr-FR"/>
        </w:rPr>
      </w:pPr>
    </w:p>
    <w:p w14:paraId="48AFFDFA" w14:textId="77777777" w:rsidR="00905715" w:rsidRDefault="00905715" w:rsidP="009D3C65">
      <w:pPr>
        <w:jc w:val="both"/>
        <w:rPr>
          <w:lang w:val="fr-FR"/>
        </w:rPr>
      </w:pPr>
      <w:r w:rsidRPr="0032190F">
        <w:rPr>
          <w:lang w:val="fr-FR"/>
        </w:rPr>
        <w:t>D’après J. Forest</w:t>
      </w:r>
      <w:r>
        <w:rPr>
          <w:lang w:val="fr-FR"/>
        </w:rPr>
        <w:t xml:space="preserve">, </w:t>
      </w:r>
      <w:r w:rsidRPr="0032190F">
        <w:rPr>
          <w:lang w:val="fr-FR"/>
        </w:rPr>
        <w:t xml:space="preserve">il y aurait </w:t>
      </w:r>
      <w:r>
        <w:rPr>
          <w:lang w:val="fr-FR"/>
        </w:rPr>
        <w:t xml:space="preserve">des </w:t>
      </w:r>
      <w:r w:rsidRPr="0032190F">
        <w:rPr>
          <w:lang w:val="fr-FR"/>
        </w:rPr>
        <w:t>divinités si l’image de la femme avait autant d’importance que le principe qu’elle évoque</w:t>
      </w:r>
      <w:r>
        <w:rPr>
          <w:lang w:val="fr-FR"/>
        </w:rPr>
        <w:t xml:space="preserve"> (BIB Cauvin ??)</w:t>
      </w:r>
      <w:r w:rsidRPr="0032190F">
        <w:rPr>
          <w:lang w:val="fr-FR"/>
        </w:rPr>
        <w:t>. Si les femmes sont représentées de manière anthropomorphe, ce n’est pa</w:t>
      </w:r>
      <w:r>
        <w:rPr>
          <w:lang w:val="fr-FR"/>
        </w:rPr>
        <w:t>s le cas des divinités taurines.(BIB Cauvin ??)</w:t>
      </w:r>
    </w:p>
    <w:p w14:paraId="22AF431A" w14:textId="77777777" w:rsidR="00905715" w:rsidRDefault="00905715" w:rsidP="009D3C65">
      <w:pPr>
        <w:jc w:val="both"/>
        <w:rPr>
          <w:lang w:val="fr-FR"/>
        </w:rPr>
      </w:pPr>
    </w:p>
    <w:p w14:paraId="38AE09C6" w14:textId="77777777" w:rsidR="00905715" w:rsidRDefault="00905715" w:rsidP="00905715">
      <w:pPr>
        <w:pStyle w:val="Heading4"/>
      </w:pPr>
      <w:bookmarkStart w:id="393" w:name="Sit_Catal_Huyuk_ico_T_bovide"/>
      <w:r>
        <w:t>bovidés</w:t>
      </w:r>
    </w:p>
    <w:bookmarkEnd w:id="393"/>
    <w:p w14:paraId="07B9B5CB" w14:textId="77777777" w:rsidR="00905715" w:rsidRDefault="00905715" w:rsidP="009D3C65">
      <w:pPr>
        <w:jc w:val="both"/>
        <w:rPr>
          <w:lang w:val="fr-FR"/>
        </w:rPr>
      </w:pPr>
    </w:p>
    <w:p w14:paraId="7A7FDD72" w14:textId="77777777" w:rsidR="00905715" w:rsidRDefault="00905715" w:rsidP="009D3C65">
      <w:pPr>
        <w:jc w:val="both"/>
        <w:rPr>
          <w:lang w:val="fr-FR"/>
        </w:rPr>
      </w:pPr>
      <w:r w:rsidRPr="0032190F">
        <w:rPr>
          <w:i/>
          <w:lang w:val="fr-FR"/>
        </w:rPr>
        <w:t xml:space="preserve">Bovidés. </w:t>
      </w:r>
      <w:r w:rsidRPr="0032190F">
        <w:rPr>
          <w:lang w:val="fr-FR"/>
        </w:rPr>
        <w:t>De nombreux bucranes ont été retrouvés (panneau verticaux, banquettes, pilastres).  Ces dernières jouent un rôle symbolique et ne participent pas à l’architecture proprement dite.</w:t>
      </w:r>
      <w:r>
        <w:rPr>
          <w:lang w:val="fr-FR"/>
        </w:rPr>
        <w:t>(BIB Cauvin ??)</w:t>
      </w:r>
    </w:p>
    <w:p w14:paraId="165F612B" w14:textId="77777777" w:rsidR="00905715" w:rsidRDefault="00905715" w:rsidP="009D3C65">
      <w:pPr>
        <w:jc w:val="both"/>
        <w:rPr>
          <w:lang w:val="fr-FR"/>
        </w:rPr>
      </w:pPr>
    </w:p>
    <w:p w14:paraId="641F60BF" w14:textId="333E13CD" w:rsidR="00905715" w:rsidRDefault="00905715" w:rsidP="009D3C65">
      <w:pPr>
        <w:jc w:val="both"/>
        <w:rPr>
          <w:lang w:val="fr-FR"/>
        </w:rPr>
      </w:pPr>
      <w:r>
        <w:rPr>
          <w:lang w:val="fr-FR"/>
        </w:rPr>
        <w:t xml:space="preserve">v. maison </w:t>
      </w:r>
      <w:hyperlink r:id="rId735" w:anchor="Sit_Catal_Huyuk_mais_A_III_1" w:history="1">
        <w:r w:rsidRPr="00905715">
          <w:rPr>
            <w:rStyle w:val="Hyperlink"/>
            <w:lang w:val="fr-FR"/>
          </w:rPr>
          <w:t>A.III.1</w:t>
        </w:r>
      </w:hyperlink>
    </w:p>
    <w:p w14:paraId="22CF6D15" w14:textId="77777777" w:rsidR="00647EA0" w:rsidRDefault="00647EA0" w:rsidP="009D3C65">
      <w:pPr>
        <w:jc w:val="both"/>
        <w:rPr>
          <w:lang w:val="fr-FR"/>
        </w:rPr>
      </w:pPr>
    </w:p>
    <w:p w14:paraId="0A989579" w14:textId="77777777" w:rsidR="00647EA0" w:rsidRDefault="00647EA0" w:rsidP="00647EA0">
      <w:pPr>
        <w:pStyle w:val="Heading4"/>
      </w:pPr>
      <w:bookmarkStart w:id="394" w:name="Sit_Catal_Huyuk_ico_crnsurmd"/>
      <w:r>
        <w:t>cranes surmodelés</w:t>
      </w:r>
    </w:p>
    <w:bookmarkEnd w:id="394"/>
    <w:p w14:paraId="1AAB0A71" w14:textId="77777777" w:rsidR="00647EA0" w:rsidRDefault="00647EA0" w:rsidP="009D3C65">
      <w:pPr>
        <w:jc w:val="both"/>
        <w:rPr>
          <w:lang w:val="fr-FR"/>
        </w:rPr>
      </w:pPr>
    </w:p>
    <w:p w14:paraId="2EBC4F78" w14:textId="44AF3D82" w:rsidR="00647EA0" w:rsidRDefault="00647EA0" w:rsidP="00647EA0">
      <w:pPr>
        <w:jc w:val="both"/>
        <w:rPr>
          <w:bCs/>
          <w:lang w:val="fr-FR"/>
        </w:rPr>
      </w:pPr>
      <w:r w:rsidRPr="008F46B9">
        <w:rPr>
          <w:bCs/>
          <w:lang w:val="fr-FR"/>
        </w:rPr>
        <w:t xml:space="preserve">Le culte des </w:t>
      </w:r>
      <w:hyperlink r:id="rId736" w:anchor="Cul_Art_TAC_T_a_crane_surmodel" w:history="1">
        <w:r w:rsidRPr="00CC6B8A">
          <w:rPr>
            <w:rStyle w:val="Hyperlink"/>
            <w:bCs/>
            <w:lang w:val="fr-FR"/>
          </w:rPr>
          <w:t>crânes surmodelés</w:t>
        </w:r>
      </w:hyperlink>
      <w:r w:rsidRPr="008F46B9">
        <w:rPr>
          <w:bCs/>
          <w:lang w:val="fr-FR"/>
        </w:rPr>
        <w:t xml:space="preserve"> existe au 7e millénaire aec (BIB 2600)</w:t>
      </w:r>
    </w:p>
    <w:p w14:paraId="09416DD6" w14:textId="1178D2C0" w:rsidR="00647EA0" w:rsidRDefault="003233C3" w:rsidP="009D3C65">
      <w:pPr>
        <w:jc w:val="both"/>
        <w:rPr>
          <w:lang w:val="fr-FR"/>
        </w:rPr>
      </w:pPr>
      <w:r>
        <w:rPr>
          <w:lang w:val="fr-FR"/>
        </w:rPr>
        <w:t xml:space="preserve">v. </w:t>
      </w:r>
      <w:hyperlink r:id="rId737" w:anchor="Sit_Jericho_fun" w:history="1">
        <w:r w:rsidRPr="003233C3">
          <w:rPr>
            <w:rStyle w:val="Hyperlink"/>
            <w:lang w:val="fr-FR"/>
          </w:rPr>
          <w:t>Jericho</w:t>
        </w:r>
      </w:hyperlink>
    </w:p>
    <w:p w14:paraId="2E1F69E8" w14:textId="77777777" w:rsidR="00905715" w:rsidRDefault="00905715" w:rsidP="009D3C65">
      <w:pPr>
        <w:jc w:val="both"/>
        <w:rPr>
          <w:lang w:val="fr-FR"/>
        </w:rPr>
      </w:pPr>
    </w:p>
    <w:p w14:paraId="062EC7D8" w14:textId="77777777" w:rsidR="00905715" w:rsidRDefault="00905715" w:rsidP="00905715">
      <w:pPr>
        <w:pStyle w:val="Heading4"/>
      </w:pPr>
      <w:bookmarkStart w:id="395" w:name="Sit_Catal_Huyuk_ico_T_mammelons"/>
      <w:r>
        <w:t>mammelons</w:t>
      </w:r>
    </w:p>
    <w:bookmarkEnd w:id="395"/>
    <w:p w14:paraId="4BB565C9" w14:textId="77777777" w:rsidR="00905715" w:rsidRDefault="00905715" w:rsidP="009D3C65">
      <w:pPr>
        <w:jc w:val="both"/>
        <w:rPr>
          <w:lang w:val="fr-FR"/>
        </w:rPr>
      </w:pPr>
    </w:p>
    <w:p w14:paraId="090EB254" w14:textId="33E03F9A" w:rsidR="00905715" w:rsidRDefault="00905715" w:rsidP="009D3C65">
      <w:pPr>
        <w:jc w:val="both"/>
        <w:rPr>
          <w:lang w:val="fr-FR"/>
        </w:rPr>
      </w:pPr>
      <w:r w:rsidRPr="0032190F">
        <w:rPr>
          <w:i/>
          <w:lang w:val="fr-FR"/>
        </w:rPr>
        <w:t>Mammelons</w:t>
      </w:r>
      <w:r w:rsidRPr="0032190F">
        <w:rPr>
          <w:lang w:val="fr-FR"/>
        </w:rPr>
        <w:t xml:space="preserve">. Dans les mamelons alignés on retrouve : des crânes de </w:t>
      </w:r>
      <w:hyperlink r:id="rId738" w:anchor="Cul_Proto_Art_TAC_T_z_oise_proie" w:history="1">
        <w:r w:rsidRPr="00626634">
          <w:rPr>
            <w:rStyle w:val="Hyperlink"/>
            <w:lang w:val="fr-FR"/>
          </w:rPr>
          <w:t>vautours</w:t>
        </w:r>
      </w:hyperlink>
      <w:r w:rsidRPr="0032190F">
        <w:rPr>
          <w:lang w:val="fr-FR"/>
        </w:rPr>
        <w:t>, belettes, renard, machoires de sangliers</w:t>
      </w:r>
      <w:r>
        <w:rPr>
          <w:lang w:val="fr-FR"/>
        </w:rPr>
        <w:t xml:space="preserve"> (BIB Cauvin ??)</w:t>
      </w:r>
    </w:p>
    <w:p w14:paraId="13DBFFFC" w14:textId="77777777" w:rsidR="00647EA0" w:rsidRDefault="00647EA0" w:rsidP="009D3C65">
      <w:pPr>
        <w:jc w:val="both"/>
        <w:rPr>
          <w:lang w:val="fr-FR"/>
        </w:rPr>
      </w:pPr>
    </w:p>
    <w:p w14:paraId="79F81440" w14:textId="77777777" w:rsidR="00647EA0" w:rsidRDefault="00647EA0" w:rsidP="00647EA0">
      <w:pPr>
        <w:pStyle w:val="Heading4"/>
      </w:pPr>
      <w:r>
        <w:t>rapaces</w:t>
      </w:r>
    </w:p>
    <w:p w14:paraId="3D2DD3CF" w14:textId="77777777" w:rsidR="00647EA0" w:rsidRDefault="00647EA0" w:rsidP="009D3C65">
      <w:pPr>
        <w:jc w:val="both"/>
        <w:rPr>
          <w:lang w:val="fr-FR"/>
        </w:rPr>
      </w:pPr>
      <w:r>
        <w:rPr>
          <w:lang w:val="fr-FR"/>
        </w:rPr>
        <w:t>vautours, etc.</w:t>
      </w:r>
    </w:p>
    <w:p w14:paraId="22239015" w14:textId="77777777" w:rsidR="00647EA0" w:rsidRDefault="00647EA0" w:rsidP="009D3C65">
      <w:pPr>
        <w:jc w:val="both"/>
        <w:rPr>
          <w:lang w:val="fr-FR"/>
        </w:rPr>
      </w:pPr>
    </w:p>
    <w:p w14:paraId="495B2DFA" w14:textId="53C65F98" w:rsidR="00647EA0" w:rsidRDefault="00647EA0" w:rsidP="00647EA0">
      <w:pPr>
        <w:jc w:val="both"/>
        <w:rPr>
          <w:lang w:val="fr-FR"/>
        </w:rPr>
      </w:pPr>
      <w:r>
        <w:rPr>
          <w:bCs/>
          <w:lang w:val="fr-FR"/>
        </w:rPr>
        <w:t xml:space="preserve">Représentations explicites du rôle que pouvaient jouer les </w:t>
      </w:r>
      <w:hyperlink r:id="rId739" w:anchor="Cul_Proto_Art_TAC_T_z_oise_proie" w:history="1">
        <w:r w:rsidRPr="00DF7AC6">
          <w:rPr>
            <w:rStyle w:val="Hyperlink"/>
            <w:lang w:val="fr-FR"/>
          </w:rPr>
          <w:t>rapaces</w:t>
        </w:r>
      </w:hyperlink>
      <w:r>
        <w:rPr>
          <w:lang w:val="fr-FR"/>
        </w:rPr>
        <w:t xml:space="preserve"> dans le traitement </w:t>
      </w:r>
      <w:r w:rsidRPr="00DF7AC6">
        <w:rPr>
          <w:i/>
          <w:lang w:val="fr-FR"/>
        </w:rPr>
        <w:t>post-mortem</w:t>
      </w:r>
      <w:r>
        <w:rPr>
          <w:lang w:val="fr-FR"/>
        </w:rPr>
        <w:t xml:space="preserve"> des corps (BIB 2733)</w:t>
      </w:r>
    </w:p>
    <w:p w14:paraId="49FF9A13" w14:textId="77777777" w:rsidR="00647EA0" w:rsidRDefault="00647EA0" w:rsidP="009D3C65">
      <w:pPr>
        <w:jc w:val="both"/>
        <w:rPr>
          <w:lang w:val="fr-FR"/>
        </w:rPr>
      </w:pPr>
    </w:p>
    <w:p w14:paraId="6DC6A4F7" w14:textId="77777777" w:rsidR="00905715" w:rsidRDefault="00905715" w:rsidP="009D3C65">
      <w:pPr>
        <w:jc w:val="both"/>
        <w:rPr>
          <w:lang w:val="fr-FR"/>
        </w:rPr>
      </w:pPr>
    </w:p>
    <w:p w14:paraId="78B37E4E" w14:textId="77777777" w:rsidR="00905715" w:rsidRDefault="00905715" w:rsidP="00905715">
      <w:pPr>
        <w:pStyle w:val="Heading4"/>
      </w:pPr>
      <w:bookmarkStart w:id="396" w:name="Sit_Catal_Huyuk_ico_T_zoom_sauv"/>
      <w:r>
        <w:t>zoomorphes sauvages</w:t>
      </w:r>
    </w:p>
    <w:bookmarkEnd w:id="396"/>
    <w:p w14:paraId="190169CE" w14:textId="77777777" w:rsidR="00905715" w:rsidRDefault="00905715" w:rsidP="009D3C65">
      <w:pPr>
        <w:jc w:val="both"/>
        <w:rPr>
          <w:lang w:val="fr-FR"/>
        </w:rPr>
      </w:pPr>
    </w:p>
    <w:p w14:paraId="6644B3DD" w14:textId="77777777" w:rsidR="00905715" w:rsidRDefault="00905715" w:rsidP="009D3C65">
      <w:pPr>
        <w:jc w:val="both"/>
        <w:rPr>
          <w:lang w:val="fr-FR"/>
        </w:rPr>
      </w:pPr>
      <w:r w:rsidRPr="0032190F">
        <w:rPr>
          <w:i/>
          <w:lang w:val="fr-FR"/>
        </w:rPr>
        <w:t xml:space="preserve">Animaux sauvages. </w:t>
      </w:r>
      <w:r w:rsidRPr="0032190F">
        <w:rPr>
          <w:lang w:val="fr-FR"/>
        </w:rPr>
        <w:t>Les guépards (+ familier) ou les léopards (+ dangereux) sont toujours représentés par 2 (assimilation du léopard avec la femme ?)</w:t>
      </w:r>
      <w:r w:rsidR="00647EA0">
        <w:rPr>
          <w:lang w:val="fr-FR"/>
        </w:rPr>
        <w:t xml:space="preserve"> (BIB Cauvin ??) rapaces</w:t>
      </w:r>
    </w:p>
    <w:p w14:paraId="74B50FAE" w14:textId="77777777" w:rsidR="00A36E28" w:rsidRDefault="00A36E28" w:rsidP="009D3C65">
      <w:pPr>
        <w:jc w:val="both"/>
        <w:rPr>
          <w:lang w:val="fr-FR"/>
        </w:rPr>
      </w:pPr>
    </w:p>
    <w:p w14:paraId="612783B7" w14:textId="77777777" w:rsidR="00A36E28" w:rsidRDefault="00A36E28" w:rsidP="00A36E28">
      <w:pPr>
        <w:pStyle w:val="Heading5"/>
      </w:pPr>
      <w:bookmarkStart w:id="397" w:name="Sit_Catal_Huyuk_ico_T_zoom_sauv_leop"/>
      <w:r>
        <w:t>lépoard</w:t>
      </w:r>
    </w:p>
    <w:bookmarkEnd w:id="397"/>
    <w:p w14:paraId="43F4E6E9" w14:textId="77777777" w:rsidR="00A36E28" w:rsidRDefault="00A36E28" w:rsidP="009D3C65">
      <w:pPr>
        <w:jc w:val="both"/>
        <w:rPr>
          <w:lang w:val="fr-FR"/>
        </w:rPr>
      </w:pPr>
    </w:p>
    <w:p w14:paraId="254B53E9" w14:textId="1D1D4A0A" w:rsidR="00A36E28" w:rsidRDefault="00A36E28" w:rsidP="009D3C65">
      <w:pPr>
        <w:jc w:val="both"/>
        <w:rPr>
          <w:lang w:val="fr-FR"/>
        </w:rPr>
      </w:pPr>
      <w:r>
        <w:rPr>
          <w:lang w:val="fr-FR"/>
        </w:rPr>
        <w:t xml:space="preserve">v. </w:t>
      </w:r>
      <w:hyperlink r:id="rId740" w:anchor="Sit_Catal_Huyuk_mais_E_VI_44" w:history="1">
        <w:r w:rsidRPr="00A36E28">
          <w:rPr>
            <w:rStyle w:val="Hyperlink"/>
            <w:lang w:val="fr-FR"/>
          </w:rPr>
          <w:t>E.VI.44</w:t>
        </w:r>
      </w:hyperlink>
    </w:p>
    <w:p w14:paraId="55DECE43" w14:textId="77777777" w:rsidR="00905715" w:rsidRDefault="00905715" w:rsidP="009D3C65">
      <w:pPr>
        <w:jc w:val="both"/>
        <w:rPr>
          <w:lang w:val="fr-FR"/>
        </w:rPr>
      </w:pPr>
    </w:p>
    <w:p w14:paraId="5F9BB827" w14:textId="77777777" w:rsidR="000D1F77" w:rsidRDefault="000D1F77" w:rsidP="000D1F77">
      <w:pPr>
        <w:pStyle w:val="Heading4"/>
      </w:pPr>
      <w:r>
        <w:t>planimétrie</w:t>
      </w:r>
    </w:p>
    <w:p w14:paraId="73F4ABDF" w14:textId="77777777" w:rsidR="000D1F77" w:rsidRDefault="000D1F77" w:rsidP="000D1F77">
      <w:pPr>
        <w:rPr>
          <w:lang w:val="fr-FR" w:eastAsia="fr-FR"/>
        </w:rPr>
      </w:pPr>
    </w:p>
    <w:p w14:paraId="0C7285F2" w14:textId="77777777" w:rsidR="000D1F77" w:rsidRDefault="000D1F77" w:rsidP="000D1F77">
      <w:pPr>
        <w:jc w:val="both"/>
        <w:rPr>
          <w:szCs w:val="18"/>
          <w:lang w:val="fr-FR"/>
        </w:rPr>
      </w:pPr>
      <w:r w:rsidRPr="000D1F77">
        <w:rPr>
          <w:szCs w:val="18"/>
          <w:lang w:val="fr-FR"/>
        </w:rPr>
        <w:t xml:space="preserve">à l’intérieur d’un bâtiment du niveau VII du village de Çatalhöyük, daté entre 6790 et 6430 cal BC (Mellaart, 1964 ; Schmitt </w:t>
      </w:r>
      <w:r w:rsidRPr="000D1F77">
        <w:rPr>
          <w:i/>
          <w:iCs/>
          <w:szCs w:val="18"/>
          <w:lang w:val="fr-FR"/>
        </w:rPr>
        <w:t>et al.</w:t>
      </w:r>
      <w:r w:rsidRPr="000D1F77">
        <w:rPr>
          <w:szCs w:val="18"/>
          <w:lang w:val="fr-FR"/>
        </w:rPr>
        <w:t xml:space="preserve">, 2014). Le registre inférieur est composé d’environ 80 motifs quadrangulaires, dans lesquels sont généralement laissés vierges un carré au centre et quatre carrés plus petits aux coins. Ces motifs sont disposés en damier et séparés entre eux par des bandes réservées, qui forment un réticulé. Ce registre inférieur est interprété comme le plan d’un village, similaire à celui de Çatalhöyük (Mellaart, 1964). Dans le registre supérieur, se trouve un motif en M empli de points, auxquels s’ajoutent quelques traits courts partant du sommet droit. Ce motif est interprété comme une montagne et, plus particulièrement, le mont Hasan Dağı, volcan qui présente la particularité d’avoir deux sommets. Ce volcan a connu une éruption quasi contemporaine (6960 ± 640 BC) du niveau VII de Çatalhöyük ; cet événement pourrait avoir été représenté sous formes de traits courts partant du sommet droit (Schmitt </w:t>
      </w:r>
      <w:r w:rsidRPr="000D1F77">
        <w:rPr>
          <w:i/>
          <w:iCs/>
          <w:szCs w:val="18"/>
          <w:lang w:val="fr-FR"/>
        </w:rPr>
        <w:t>et al</w:t>
      </w:r>
      <w:r w:rsidRPr="000D1F77">
        <w:rPr>
          <w:szCs w:val="18"/>
          <w:lang w:val="fr-FR"/>
        </w:rPr>
        <w:t>., 2014). Dans les termes de C. Delano Smith (1987), cette représentation constitue une carte en images, mêlant représentation planimétrique et figuration en profil d’un élément du paysage.(BIB 3244)</w:t>
      </w:r>
    </w:p>
    <w:p w14:paraId="2089592D" w14:textId="77777777" w:rsidR="000D1F77" w:rsidRPr="000D1F77" w:rsidRDefault="000D1F77" w:rsidP="000D1F77">
      <w:pPr>
        <w:jc w:val="both"/>
        <w:rPr>
          <w:lang w:val="fr-FR" w:eastAsia="fr-FR"/>
        </w:rPr>
      </w:pPr>
      <w:r w:rsidRPr="000D1F77">
        <w:rPr>
          <w:szCs w:val="18"/>
          <w:lang w:val="fr-FR"/>
        </w:rPr>
        <w:t>l’interprétation de la fresque murale de Çatalhöyük comme la carte planimétrique d’un village (fig. 13, n° 1) a été critiquée par S. Meece (2006). Selon elle, la production d’une carte « vue du ciel » nécessite une capacité mentale à réduire l’espace, à concevoir en deux dimensions l’espace tridimensionnel, et à représenter des éléments éloignés, qui n’apparaîtrait qu’avec les premières sociétés urbaines (fig. 13, n° 3 et 4). Sans rejeter totalement une interprétation cartographique, elle considère que la fresque murale de Çatalhöyük constituerait un témoin unique de cette capacité à concevoir le monde vu d’en haut en deux dimensions ; mais que cela est hautement improbable dans une telle société de petite taille et sans écriture et, quand bien même, s’ils représentaient l’espace cela ne ressemblerait en rien aux cartes modernes (Meece, 2006). .(BIB 3244)</w:t>
      </w:r>
    </w:p>
    <w:p w14:paraId="502ED908" w14:textId="77777777" w:rsidR="009D3C65" w:rsidRDefault="009D3C65" w:rsidP="009D3C65">
      <w:pPr>
        <w:rPr>
          <w:lang w:val="fr-FR"/>
        </w:rPr>
      </w:pPr>
    </w:p>
    <w:p w14:paraId="3048DEE6" w14:textId="77777777" w:rsidR="009D3C65" w:rsidRPr="009D3C65" w:rsidRDefault="009D3C65" w:rsidP="009D3C65">
      <w:pPr>
        <w:pStyle w:val="Heading3"/>
      </w:pPr>
      <w:bookmarkStart w:id="398" w:name="Sit_Catal_Huyuk_ico_sup"/>
      <w:r>
        <w:t>supports</w:t>
      </w:r>
    </w:p>
    <w:bookmarkEnd w:id="398"/>
    <w:p w14:paraId="769BF2F8" w14:textId="77777777" w:rsidR="001F5511" w:rsidRDefault="001F5511" w:rsidP="001526A5">
      <w:pPr>
        <w:jc w:val="both"/>
        <w:rPr>
          <w:lang w:val="fr-FR"/>
        </w:rPr>
      </w:pPr>
    </w:p>
    <w:p w14:paraId="57C516FE" w14:textId="77777777" w:rsidR="001F5511" w:rsidRDefault="009D3C65" w:rsidP="009D3C65">
      <w:pPr>
        <w:pStyle w:val="Heading4"/>
      </w:pPr>
      <w:bookmarkStart w:id="399" w:name="Sit_Catal_Huyuk_stat"/>
      <w:r>
        <w:t>s</w:t>
      </w:r>
      <w:r w:rsidR="001F5511">
        <w:t>tatuaire</w:t>
      </w:r>
    </w:p>
    <w:p w14:paraId="3F0FF4B3" w14:textId="77777777" w:rsidR="00905715" w:rsidRPr="00A13245" w:rsidRDefault="00905715" w:rsidP="00905715">
      <w:pPr>
        <w:rPr>
          <w:lang w:val="fr-FR"/>
        </w:rPr>
      </w:pPr>
      <w:bookmarkStart w:id="400" w:name="Sit_Catal_Huyuk_stat_figurine"/>
      <w:bookmarkEnd w:id="399"/>
      <w:r w:rsidRPr="00A13245">
        <w:rPr>
          <w:lang w:val="fr-FR"/>
        </w:rPr>
        <w:t>figurines</w:t>
      </w:r>
    </w:p>
    <w:bookmarkEnd w:id="400"/>
    <w:p w14:paraId="622B5C7A" w14:textId="77777777" w:rsidR="00905715" w:rsidRPr="00A13245" w:rsidRDefault="00905715" w:rsidP="001526A5">
      <w:pPr>
        <w:jc w:val="both"/>
        <w:rPr>
          <w:lang w:val="fr-FR"/>
        </w:rPr>
      </w:pPr>
    </w:p>
    <w:p w14:paraId="3487B247" w14:textId="55258721" w:rsidR="001F5511" w:rsidRDefault="00000000" w:rsidP="001526A5">
      <w:pPr>
        <w:jc w:val="both"/>
        <w:rPr>
          <w:lang w:val="fr-FR"/>
        </w:rPr>
      </w:pPr>
      <w:hyperlink r:id="rId741" w:anchor="Cul_Art_TAC_T_a_statuettes" w:history="1">
        <w:r w:rsidR="00905715" w:rsidRPr="0032190F">
          <w:rPr>
            <w:rStyle w:val="Hyperlink"/>
            <w:lang w:val="fr-FR"/>
          </w:rPr>
          <w:t>statuettes</w:t>
        </w:r>
      </w:hyperlink>
    </w:p>
    <w:p w14:paraId="54CF0E3B" w14:textId="77777777" w:rsidR="001F5511" w:rsidRDefault="001F5511" w:rsidP="001526A5">
      <w:pPr>
        <w:jc w:val="both"/>
        <w:rPr>
          <w:lang w:val="fr-FR"/>
        </w:rPr>
      </w:pPr>
    </w:p>
    <w:p w14:paraId="2661CF5E" w14:textId="36218E28" w:rsidR="00647EA0" w:rsidRPr="0032190F" w:rsidRDefault="00905715" w:rsidP="00647EA0">
      <w:pPr>
        <w:jc w:val="both"/>
        <w:rPr>
          <w:lang w:val="fr-FR"/>
        </w:rPr>
      </w:pPr>
      <w:r w:rsidRPr="0032190F">
        <w:rPr>
          <w:lang w:val="fr-FR"/>
        </w:rPr>
        <w:t xml:space="preserve">Mellaart remarque que les </w:t>
      </w:r>
      <w:hyperlink r:id="rId742" w:anchor="Sit_Catal_Huyuk_stat_figurine_masc" w:history="1">
        <w:r w:rsidRPr="00905715">
          <w:rPr>
            <w:rStyle w:val="Hyperlink"/>
            <w:lang w:val="fr-FR"/>
          </w:rPr>
          <w:t>statues masculines</w:t>
        </w:r>
      </w:hyperlink>
      <w:r w:rsidRPr="0032190F">
        <w:rPr>
          <w:lang w:val="fr-FR"/>
        </w:rPr>
        <w:t xml:space="preserve"> sont relativement peu nombreuses en comparaison des </w:t>
      </w:r>
      <w:hyperlink r:id="rId743" w:anchor="Sit_Catal_Huyuk_stat_figurine_fem" w:history="1">
        <w:r w:rsidRPr="00905715">
          <w:rPr>
            <w:rStyle w:val="Hyperlink"/>
            <w:lang w:val="fr-FR"/>
          </w:rPr>
          <w:t>statuettes féminines</w:t>
        </w:r>
      </w:hyperlink>
      <w:r w:rsidRPr="0032190F">
        <w:rPr>
          <w:lang w:val="fr-FR"/>
        </w:rPr>
        <w:t xml:space="preserve">. </w:t>
      </w:r>
      <w:r>
        <w:rPr>
          <w:lang w:val="fr-FR"/>
        </w:rPr>
        <w:t>(BIB Cauvin ??)</w:t>
      </w:r>
      <w:r w:rsidR="00647EA0">
        <w:rPr>
          <w:lang w:val="fr-FR"/>
        </w:rPr>
        <w:t xml:space="preserve">. </w:t>
      </w:r>
      <w:r w:rsidR="00647EA0" w:rsidRPr="0032190F">
        <w:rPr>
          <w:lang w:val="fr-FR"/>
        </w:rPr>
        <w:t xml:space="preserve">Au 7e millénaire, dans les niveaux </w:t>
      </w:r>
      <w:hyperlink r:id="rId744" w:anchor="Cul_Neo_Ancien_Ceramique" w:history="1">
        <w:r w:rsidR="00647EA0" w:rsidRPr="0032190F">
          <w:rPr>
            <w:rStyle w:val="Hyperlink"/>
            <w:lang w:val="fr-FR"/>
          </w:rPr>
          <w:t>PN</w:t>
        </w:r>
      </w:hyperlink>
      <w:r w:rsidR="00647EA0" w:rsidRPr="0032190F">
        <w:rPr>
          <w:lang w:val="fr-FR"/>
        </w:rPr>
        <w:t xml:space="preserve"> de</w:t>
      </w:r>
      <w:r w:rsidR="00647EA0">
        <w:rPr>
          <w:lang w:val="fr-FR"/>
        </w:rPr>
        <w:t xml:space="preserve"> Catal Huyuk</w:t>
      </w:r>
      <w:r w:rsidR="00647EA0" w:rsidRPr="0032190F">
        <w:rPr>
          <w:lang w:val="fr-FR"/>
        </w:rPr>
        <w:t xml:space="preserve">, les dépôts montrent de nombreuses sculptures en pierre dont de nombreuses </w:t>
      </w:r>
      <w:hyperlink r:id="rId745" w:anchor="Sit_Catal_Huyuk_stat_figurine_masc" w:history="1">
        <w:r w:rsidR="00647EA0" w:rsidRPr="00647EA0">
          <w:rPr>
            <w:rStyle w:val="Hyperlink"/>
            <w:lang w:val="fr-FR"/>
          </w:rPr>
          <w:t>représentations masculines</w:t>
        </w:r>
      </w:hyperlink>
      <w:r w:rsidR="00647EA0" w:rsidRPr="0032190F">
        <w:rPr>
          <w:lang w:val="fr-FR"/>
        </w:rPr>
        <w:t xml:space="preserve"> (BIB 2319 p. 12)</w:t>
      </w:r>
    </w:p>
    <w:p w14:paraId="115D0C23" w14:textId="77777777" w:rsidR="00905715" w:rsidRDefault="00905715" w:rsidP="001526A5">
      <w:pPr>
        <w:jc w:val="both"/>
        <w:rPr>
          <w:lang w:val="fr-FR"/>
        </w:rPr>
      </w:pPr>
    </w:p>
    <w:p w14:paraId="39A75D07" w14:textId="77777777" w:rsidR="00905715" w:rsidRDefault="00905715" w:rsidP="001526A5">
      <w:pPr>
        <w:jc w:val="both"/>
        <w:rPr>
          <w:lang w:val="fr-FR"/>
        </w:rPr>
      </w:pPr>
    </w:p>
    <w:p w14:paraId="64A8A5DD" w14:textId="77777777" w:rsidR="00905715" w:rsidRDefault="00905715" w:rsidP="00647EA0">
      <w:pPr>
        <w:pStyle w:val="Heading5"/>
      </w:pPr>
      <w:bookmarkStart w:id="401" w:name="Sit_Catal_Huyuk_stat_figurine_fem"/>
      <w:r>
        <w:lastRenderedPageBreak/>
        <w:t>féminines</w:t>
      </w:r>
    </w:p>
    <w:bookmarkEnd w:id="401"/>
    <w:p w14:paraId="34F004B3" w14:textId="77777777" w:rsidR="00905715" w:rsidRDefault="00905715" w:rsidP="001526A5">
      <w:pPr>
        <w:jc w:val="both"/>
        <w:rPr>
          <w:lang w:val="fr-FR"/>
        </w:rPr>
      </w:pPr>
    </w:p>
    <w:p w14:paraId="76F112B4" w14:textId="4C24BADE" w:rsidR="001915FA" w:rsidRDefault="001F5511" w:rsidP="001526A5">
      <w:pPr>
        <w:jc w:val="both"/>
        <w:rPr>
          <w:lang w:val="fr-FR"/>
        </w:rPr>
      </w:pPr>
      <w:r w:rsidRPr="0032190F">
        <w:rPr>
          <w:lang w:val="fr-FR"/>
        </w:rPr>
        <w:t xml:space="preserve">La parturiente pourrait être une divinité si le signifiant avait remplacé le signifié (statuette féminine, 8’’ retrouvée dans un silo à grains, niveaux supérieurs du site.  La tête de la parturiente et la tête d’un des </w:t>
      </w:r>
      <w:hyperlink r:id="rId746" w:anchor="Cul_Art_TAC_T_z_felide" w:history="1">
        <w:r w:rsidR="001915FA" w:rsidRPr="001915FA">
          <w:rPr>
            <w:rStyle w:val="Hyperlink"/>
            <w:lang w:val="fr-FR"/>
          </w:rPr>
          <w:t>félidés</w:t>
        </w:r>
      </w:hyperlink>
      <w:r w:rsidR="001915FA">
        <w:rPr>
          <w:lang w:val="fr-FR"/>
        </w:rPr>
        <w:t xml:space="preserve"> </w:t>
      </w:r>
      <w:r w:rsidRPr="0032190F">
        <w:rPr>
          <w:lang w:val="fr-FR"/>
        </w:rPr>
        <w:t>étaient originalement  détachées. Les queues des deux bêtes remontent sur les épaules de la figure féminine).</w:t>
      </w:r>
      <w:r w:rsidR="001915FA">
        <w:rPr>
          <w:lang w:val="fr-FR"/>
        </w:rPr>
        <w:t>(BIB ?)</w:t>
      </w:r>
    </w:p>
    <w:p w14:paraId="19676EC4" w14:textId="77777777" w:rsidR="00905715" w:rsidRDefault="00905715" w:rsidP="001526A5">
      <w:pPr>
        <w:jc w:val="both"/>
        <w:rPr>
          <w:lang w:val="fr-FR"/>
        </w:rPr>
      </w:pPr>
    </w:p>
    <w:p w14:paraId="301113EB" w14:textId="77777777" w:rsidR="00905715" w:rsidRDefault="00905715" w:rsidP="00647EA0">
      <w:pPr>
        <w:pStyle w:val="Heading5"/>
      </w:pPr>
      <w:bookmarkStart w:id="402" w:name="Sit_Catal_Huyuk_stat_figurine_masc"/>
      <w:r>
        <w:t>masculines</w:t>
      </w:r>
    </w:p>
    <w:bookmarkEnd w:id="402"/>
    <w:p w14:paraId="1A35F97D" w14:textId="77777777" w:rsidR="00905715" w:rsidRDefault="00905715" w:rsidP="001526A5">
      <w:pPr>
        <w:jc w:val="both"/>
        <w:rPr>
          <w:lang w:val="fr-FR"/>
        </w:rPr>
      </w:pPr>
    </w:p>
    <w:p w14:paraId="23B0DF18" w14:textId="77777777" w:rsidR="00905715" w:rsidRPr="00797A4E" w:rsidRDefault="00905715" w:rsidP="001526A5">
      <w:pPr>
        <w:jc w:val="both"/>
      </w:pPr>
      <w:r>
        <w:rPr>
          <w:lang w:val="fr-FR"/>
        </w:rPr>
        <w:t>Les statuettes masculines</w:t>
      </w:r>
      <w:r w:rsidRPr="0032190F">
        <w:rPr>
          <w:lang w:val="fr-FR"/>
        </w:rPr>
        <w:t xml:space="preserve"> n’apparaissent qu’après le niveau VI.</w:t>
      </w:r>
      <w:r>
        <w:rPr>
          <w:lang w:val="fr-FR"/>
        </w:rPr>
        <w:t xml:space="preserve"> </w:t>
      </w:r>
      <w:r w:rsidRPr="00797A4E">
        <w:t>(BIB Cauvin ??)</w:t>
      </w:r>
    </w:p>
    <w:p w14:paraId="536B556A" w14:textId="77777777" w:rsidR="009C441D" w:rsidRPr="00797A4E" w:rsidRDefault="009C441D" w:rsidP="001526A5">
      <w:pPr>
        <w:jc w:val="both"/>
      </w:pPr>
    </w:p>
    <w:p w14:paraId="57B8981A" w14:textId="77777777" w:rsidR="009C441D" w:rsidRPr="00797A4E" w:rsidRDefault="009D3C65" w:rsidP="009D3C65">
      <w:pPr>
        <w:pStyle w:val="Heading4"/>
        <w:rPr>
          <w:lang w:val="en-US"/>
        </w:rPr>
      </w:pPr>
      <w:r w:rsidRPr="00797A4E">
        <w:rPr>
          <w:lang w:val="en-US"/>
        </w:rPr>
        <w:t>a</w:t>
      </w:r>
      <w:r w:rsidR="009C441D" w:rsidRPr="00797A4E">
        <w:rPr>
          <w:lang w:val="en-US"/>
        </w:rPr>
        <w:t>rt rupestre</w:t>
      </w:r>
    </w:p>
    <w:p w14:paraId="5FAFFA0E" w14:textId="77777777" w:rsidR="009C441D" w:rsidRPr="00797A4E" w:rsidRDefault="00EB7813" w:rsidP="009C441D">
      <w:r w:rsidRPr="00797A4E">
        <w:t>art rupestre ??</w:t>
      </w:r>
    </w:p>
    <w:p w14:paraId="7D18D867" w14:textId="77777777" w:rsidR="00EB7813" w:rsidRPr="00797A4E" w:rsidRDefault="00EB7813" w:rsidP="009C441D"/>
    <w:p w14:paraId="3D32E825" w14:textId="77777777" w:rsidR="009C441D" w:rsidRDefault="009C441D" w:rsidP="00AA3C98">
      <w:pPr>
        <w:jc w:val="both"/>
        <w:rPr>
          <w:lang w:val="fr-FR"/>
        </w:rPr>
      </w:pPr>
      <w:r>
        <w:rPr>
          <w:lang w:val="fr-FR"/>
        </w:rPr>
        <w:t>Les mains rouges positives sont courantes (B. Chantre, école des chartes). Représentations de léopards moulées. Les léopards sont communément représentés affrontés, face-à-face (B. Chantre, école des chartes)</w:t>
      </w:r>
    </w:p>
    <w:p w14:paraId="6500AFAD" w14:textId="45E1F542" w:rsidR="00AB516E" w:rsidRDefault="00AB516E" w:rsidP="00AA3C98">
      <w:pPr>
        <w:jc w:val="both"/>
        <w:rPr>
          <w:lang w:val="fr-FR"/>
        </w:rPr>
      </w:pPr>
      <w:r>
        <w:rPr>
          <w:lang w:val="fr-FR"/>
        </w:rPr>
        <w:t xml:space="preserve">Pour René Girard, les </w:t>
      </w:r>
      <w:hyperlink r:id="rId747" w:anchor="Cul_Art_TAC_c_scene" w:history="1">
        <w:r w:rsidR="00EB7813" w:rsidRPr="00EB7813">
          <w:rPr>
            <w:rStyle w:val="Hyperlink"/>
            <w:lang w:val="fr-FR"/>
          </w:rPr>
          <w:t>scènes</w:t>
        </w:r>
      </w:hyperlink>
      <w:r w:rsidR="00EB7813">
        <w:rPr>
          <w:lang w:val="fr-FR"/>
        </w:rPr>
        <w:t xml:space="preserve"> </w:t>
      </w:r>
      <w:r>
        <w:rPr>
          <w:lang w:val="fr-FR"/>
        </w:rPr>
        <w:t>de chasse (cerf, auroch) sont en fait des scènes de sacrifices (B. Chantre, école des chartes) Le culte des crânes aurait précédé l'imagerie du sacrifice (B. Chantre, école des chartes)</w:t>
      </w:r>
      <w:r w:rsidR="002D4164">
        <w:rPr>
          <w:lang w:val="fr-FR"/>
        </w:rPr>
        <w:t xml:space="preserve"> Les représentations de jaguars montrent des ocelles (B. Chantre, école des chartes). Des personnages autours de l'Auroch ou du cerf peuvent porter des pagnes tâchetés (léopard) (B. Chantre, école des chartes) La chasse au léopard recouvrirait quelquechose de sacré (B. Chantre, école des chartes). Le sacrifice de l'auroch est le sacrifice préférentiel (B. Chantre, école des chartes). Cauvin fait un lien entre l'</w:t>
      </w:r>
      <w:r w:rsidR="00C364F6">
        <w:rPr>
          <w:lang w:val="fr-FR"/>
        </w:rPr>
        <w:t>A</w:t>
      </w:r>
      <w:r w:rsidR="002D4164">
        <w:rPr>
          <w:lang w:val="fr-FR"/>
        </w:rPr>
        <w:t xml:space="preserve">uroch et le </w:t>
      </w:r>
      <w:r w:rsidR="00C364F6">
        <w:rPr>
          <w:lang w:val="fr-FR"/>
        </w:rPr>
        <w:t>M</w:t>
      </w:r>
      <w:r w:rsidR="002D4164">
        <w:rPr>
          <w:lang w:val="fr-FR"/>
        </w:rPr>
        <w:t>inotaure (B. Chantre, école des chartes)</w:t>
      </w:r>
    </w:p>
    <w:p w14:paraId="666070B0" w14:textId="77777777" w:rsidR="00647EA0" w:rsidRDefault="00647EA0" w:rsidP="00AA3C98">
      <w:pPr>
        <w:jc w:val="both"/>
        <w:rPr>
          <w:lang w:val="fr-FR"/>
        </w:rPr>
      </w:pPr>
    </w:p>
    <w:p w14:paraId="1CCFFEE9" w14:textId="77777777" w:rsidR="00647EA0" w:rsidRDefault="00647EA0" w:rsidP="00647EA0">
      <w:pPr>
        <w:pStyle w:val="Heading4"/>
      </w:pPr>
      <w:bookmarkStart w:id="403" w:name="Sit_Catal_Huyuk_ico_sup_pilast"/>
      <w:r>
        <w:t>pilastres</w:t>
      </w:r>
    </w:p>
    <w:bookmarkEnd w:id="403"/>
    <w:p w14:paraId="7272E47E" w14:textId="77777777" w:rsidR="00647EA0" w:rsidRDefault="00647EA0" w:rsidP="00AA3C98">
      <w:pPr>
        <w:jc w:val="both"/>
        <w:rPr>
          <w:lang w:val="fr-FR"/>
        </w:rPr>
      </w:pPr>
    </w:p>
    <w:p w14:paraId="3CB4AA4A" w14:textId="77777777" w:rsidR="00647EA0" w:rsidRDefault="00647EA0" w:rsidP="00647EA0">
      <w:pPr>
        <w:pStyle w:val="Heading5"/>
      </w:pPr>
      <w:bookmarkStart w:id="404" w:name="Sit_Catal_Huyuk_ico_sup_pilast_crn"/>
      <w:r>
        <w:t>pilastres à cornes</w:t>
      </w:r>
    </w:p>
    <w:bookmarkEnd w:id="404"/>
    <w:p w14:paraId="79F59DBD" w14:textId="77777777" w:rsidR="009D3C65" w:rsidRDefault="009D3C65" w:rsidP="00AA3C98">
      <w:pPr>
        <w:jc w:val="both"/>
        <w:rPr>
          <w:lang w:val="fr-FR"/>
        </w:rPr>
      </w:pPr>
    </w:p>
    <w:p w14:paraId="5EB15917" w14:textId="77777777" w:rsidR="00647EA0" w:rsidRDefault="00647EA0" w:rsidP="00AA3C98">
      <w:pPr>
        <w:jc w:val="both"/>
        <w:rPr>
          <w:lang w:val="fr-FR"/>
        </w:rPr>
      </w:pPr>
      <w:r w:rsidRPr="0032190F">
        <w:rPr>
          <w:lang w:val="fr-FR"/>
        </w:rPr>
        <w:t>Les pilastres participent à l’ensemble symbolique</w:t>
      </w:r>
      <w:r>
        <w:rPr>
          <w:lang w:val="fr-FR"/>
        </w:rPr>
        <w:t xml:space="preserve"> (BIB Cauvin ??)</w:t>
      </w:r>
    </w:p>
    <w:p w14:paraId="54B3A3E4" w14:textId="77777777" w:rsidR="00647EA0" w:rsidRDefault="00647EA0" w:rsidP="00AA3C98">
      <w:pPr>
        <w:jc w:val="both"/>
        <w:rPr>
          <w:lang w:val="fr-FR"/>
        </w:rPr>
      </w:pPr>
    </w:p>
    <w:p w14:paraId="0AA3482F" w14:textId="77777777" w:rsidR="009D3C65" w:rsidRDefault="009D3C65" w:rsidP="009D3C65">
      <w:pPr>
        <w:pStyle w:val="Heading4"/>
      </w:pPr>
      <w:bookmarkStart w:id="405" w:name="Sit_Catal_Huyuk_ico_sup_banq"/>
      <w:r>
        <w:t>banquettes</w:t>
      </w:r>
    </w:p>
    <w:bookmarkEnd w:id="405"/>
    <w:p w14:paraId="3514EB32" w14:textId="77777777" w:rsidR="009D3C65" w:rsidRDefault="009D3C65" w:rsidP="00AA3C98">
      <w:pPr>
        <w:jc w:val="both"/>
        <w:rPr>
          <w:lang w:val="fr-FR"/>
        </w:rPr>
      </w:pPr>
    </w:p>
    <w:p w14:paraId="7E8FB8DF" w14:textId="77777777" w:rsidR="009D3C65" w:rsidRPr="009C441D" w:rsidRDefault="009D3C65" w:rsidP="00647EA0">
      <w:pPr>
        <w:pStyle w:val="Heading5"/>
      </w:pPr>
      <w:r>
        <w:t>banquettes à cornes</w:t>
      </w:r>
    </w:p>
    <w:p w14:paraId="6AB44FCD" w14:textId="77777777" w:rsidR="001915FA" w:rsidRDefault="009D3C65" w:rsidP="001526A5">
      <w:pPr>
        <w:jc w:val="both"/>
        <w:rPr>
          <w:lang w:val="fr-FR"/>
        </w:rPr>
      </w:pPr>
      <w:r w:rsidRPr="0032190F">
        <w:rPr>
          <w:i/>
          <w:lang w:val="fr-FR"/>
        </w:rPr>
        <w:t>Banquettes à cornes</w:t>
      </w:r>
      <w:r w:rsidRPr="0032190F">
        <w:rPr>
          <w:lang w:val="fr-FR"/>
        </w:rPr>
        <w:t xml:space="preserve"> qui n’ont pas de fonction utilitaires mais qui cotoient directement l’espace quotidien.</w:t>
      </w:r>
      <w:r w:rsidRPr="009D3C65">
        <w:rPr>
          <w:lang w:val="fr-FR"/>
        </w:rPr>
        <w:t xml:space="preserve"> </w:t>
      </w:r>
      <w:r w:rsidRPr="0032190F">
        <w:rPr>
          <w:lang w:val="fr-FR"/>
        </w:rPr>
        <w:t>(BIB Cauvin ??)</w:t>
      </w:r>
    </w:p>
    <w:p w14:paraId="22665101" w14:textId="77777777" w:rsidR="00647EA0" w:rsidRDefault="00647EA0" w:rsidP="001526A5">
      <w:pPr>
        <w:jc w:val="both"/>
        <w:rPr>
          <w:lang w:val="fr-FR"/>
        </w:rPr>
      </w:pPr>
    </w:p>
    <w:p w14:paraId="4A3E4B8F" w14:textId="77777777" w:rsidR="00647EA0" w:rsidRPr="00A13245" w:rsidRDefault="00647EA0" w:rsidP="00647EA0">
      <w:pPr>
        <w:pStyle w:val="Heading4"/>
      </w:pPr>
      <w:r w:rsidRPr="00A13245">
        <w:t>pintaderas</w:t>
      </w:r>
    </w:p>
    <w:p w14:paraId="52E58FA1" w14:textId="77777777" w:rsidR="00647EA0" w:rsidRDefault="00647EA0" w:rsidP="001526A5">
      <w:pPr>
        <w:jc w:val="both"/>
        <w:rPr>
          <w:lang w:val="fr-FR"/>
        </w:rPr>
      </w:pPr>
    </w:p>
    <w:p w14:paraId="4BC3F5CB" w14:textId="1BB84CDE" w:rsidR="00647EA0" w:rsidRDefault="00647EA0" w:rsidP="00647EA0">
      <w:pPr>
        <w:jc w:val="both"/>
        <w:rPr>
          <w:lang w:val="fr-FR"/>
        </w:rPr>
      </w:pPr>
      <w:r>
        <w:rPr>
          <w:lang w:val="fr-FR"/>
        </w:rPr>
        <w:t>Les sceaux [</w:t>
      </w:r>
      <w:hyperlink r:id="rId748" w:anchor="Cul_Art_sup_mob_pintadera" w:history="1">
        <w:r w:rsidR="007C07F4" w:rsidRPr="007C07F4">
          <w:rPr>
            <w:rStyle w:val="Hyperlink"/>
            <w:i/>
            <w:lang w:val="fr-FR"/>
          </w:rPr>
          <w:t>pintaderas</w:t>
        </w:r>
      </w:hyperlink>
      <w:r>
        <w:rPr>
          <w:lang w:val="fr-FR"/>
        </w:rPr>
        <w:t>] (zoomorphes, etc.) se multiplient durant la dernière période du site (B. Chantre, école des chartes)</w:t>
      </w:r>
    </w:p>
    <w:p w14:paraId="37B95293" w14:textId="77777777" w:rsidR="00647EA0" w:rsidRDefault="00647EA0" w:rsidP="001526A5">
      <w:pPr>
        <w:jc w:val="both"/>
        <w:rPr>
          <w:lang w:val="fr-FR"/>
        </w:rPr>
      </w:pPr>
    </w:p>
    <w:p w14:paraId="5BA1A578" w14:textId="77777777" w:rsidR="009D3C65" w:rsidRDefault="009D3C65" w:rsidP="001526A5">
      <w:pPr>
        <w:jc w:val="both"/>
        <w:rPr>
          <w:bCs/>
          <w:lang w:val="fr-FR"/>
        </w:rPr>
      </w:pPr>
    </w:p>
    <w:p w14:paraId="6355E527" w14:textId="77777777" w:rsidR="00F779FC" w:rsidRDefault="00BA150E" w:rsidP="00F779FC">
      <w:pPr>
        <w:pStyle w:val="Heading2"/>
      </w:pPr>
      <w:r>
        <w:t>a</w:t>
      </w:r>
      <w:r w:rsidR="00F779FC">
        <w:t>bandon</w:t>
      </w:r>
    </w:p>
    <w:p w14:paraId="7144ECF8" w14:textId="77777777" w:rsidR="00F779FC" w:rsidRDefault="00F779FC" w:rsidP="001526A5">
      <w:pPr>
        <w:jc w:val="both"/>
        <w:rPr>
          <w:bCs/>
          <w:lang w:val="fr-FR"/>
        </w:rPr>
      </w:pPr>
    </w:p>
    <w:p w14:paraId="7C43E432" w14:textId="04849CC1" w:rsidR="00F779FC" w:rsidRDefault="00F779FC" w:rsidP="001526A5">
      <w:pPr>
        <w:jc w:val="both"/>
        <w:rPr>
          <w:bCs/>
          <w:lang w:val="fr-FR"/>
        </w:rPr>
      </w:pPr>
      <w:r>
        <w:rPr>
          <w:bCs/>
          <w:lang w:val="fr-FR"/>
        </w:rPr>
        <w:t xml:space="preserve">L'abandon de Catal Huyuk-East serait lié au </w:t>
      </w:r>
      <w:hyperlink r:id="rId749" w:anchor="Text_8200BP_Event" w:history="1">
        <w:r w:rsidRPr="00F779FC">
          <w:rPr>
            <w:rStyle w:val="Hyperlink"/>
            <w:bCs/>
            <w:i/>
            <w:lang w:val="fr-FR"/>
          </w:rPr>
          <w:t>8200 BP event</w:t>
        </w:r>
      </w:hyperlink>
      <w:r w:rsidRPr="00F779FC">
        <w:rPr>
          <w:bCs/>
          <w:lang w:val="fr-FR"/>
        </w:rPr>
        <w:t xml:space="preserve"> </w:t>
      </w:r>
      <w:r>
        <w:rPr>
          <w:bCs/>
          <w:lang w:val="fr-FR"/>
        </w:rPr>
        <w:t>qui aurait dispersé les Néolithiques à l'Ouest (BIB 2769)</w:t>
      </w:r>
      <w:r w:rsidR="009C441D">
        <w:rPr>
          <w:bCs/>
          <w:lang w:val="fr-FR"/>
        </w:rPr>
        <w:t xml:space="preserve"> Vers 6200 BC (B. Chantre, école des chartes)</w:t>
      </w:r>
    </w:p>
    <w:p w14:paraId="539646FA" w14:textId="77777777" w:rsidR="00AA3C98" w:rsidRDefault="00AA3C98" w:rsidP="001526A5">
      <w:pPr>
        <w:jc w:val="both"/>
        <w:rPr>
          <w:bCs/>
          <w:lang w:val="fr-FR"/>
        </w:rPr>
      </w:pPr>
    </w:p>
    <w:p w14:paraId="472DC58D" w14:textId="77777777" w:rsidR="00AA3C98" w:rsidRDefault="00BA150E" w:rsidP="00AA3C98">
      <w:pPr>
        <w:pStyle w:val="Heading2"/>
      </w:pPr>
      <w:r>
        <w:t>i</w:t>
      </w:r>
      <w:r w:rsidR="00AA3C98">
        <w:t>nterprétations</w:t>
      </w:r>
    </w:p>
    <w:p w14:paraId="42009F2B" w14:textId="77777777" w:rsidR="00AA3C98" w:rsidRDefault="00AA3C98" w:rsidP="001526A5">
      <w:pPr>
        <w:jc w:val="both"/>
        <w:rPr>
          <w:bCs/>
          <w:lang w:val="fr-FR"/>
        </w:rPr>
      </w:pPr>
    </w:p>
    <w:p w14:paraId="2CE71282" w14:textId="77777777" w:rsidR="00AA3C98" w:rsidRDefault="00AA3C98" w:rsidP="001526A5">
      <w:pPr>
        <w:jc w:val="both"/>
        <w:rPr>
          <w:lang w:val="fr-FR"/>
        </w:rPr>
      </w:pPr>
      <w:r w:rsidRPr="0032190F">
        <w:rPr>
          <w:lang w:val="fr-FR"/>
        </w:rPr>
        <w:t>Dès ses premiers papiers, Meelhart évoque un sanctuaire. Depuis 1993, une équipe de fouille internationale (1 habitation en 1 saison) a repris le travail sous la direction de Ian Hodder (Stanford). Ce site est emblématique pour la connaissance des des croyances religieuses au Néolithique (Dieu Taureau et Grande Déesse)</w:t>
      </w:r>
      <w:r>
        <w:rPr>
          <w:lang w:val="fr-FR"/>
        </w:rPr>
        <w:t xml:space="preserve"> (BIB ?)</w:t>
      </w:r>
      <w:r w:rsidRPr="0032190F">
        <w:rPr>
          <w:lang w:val="fr-FR"/>
        </w:rPr>
        <w:t>.</w:t>
      </w:r>
    </w:p>
    <w:p w14:paraId="37BDCF8E" w14:textId="0D7609D2" w:rsidR="00647EA0" w:rsidRDefault="00647EA0" w:rsidP="001526A5">
      <w:pPr>
        <w:jc w:val="both"/>
        <w:rPr>
          <w:lang w:val="fr-FR"/>
        </w:rPr>
      </w:pPr>
      <w:r>
        <w:rPr>
          <w:lang w:val="fr-FR"/>
        </w:rPr>
        <w:t>Vers 67000/6000 BC le site est entouré de marais. Pour B. Chantre, cela serait lié à la présence de glaise qui rentre dans les différents rituels: platrage et replatrage quotidien des reliques (crânes, etc.) (B. Chantre, école des chartes)</w:t>
      </w:r>
    </w:p>
    <w:p w14:paraId="04637F3B" w14:textId="7814B36A" w:rsidR="003233C3" w:rsidRDefault="003233C3" w:rsidP="001526A5">
      <w:pPr>
        <w:jc w:val="both"/>
        <w:rPr>
          <w:lang w:val="fr-FR"/>
        </w:rPr>
      </w:pPr>
    </w:p>
    <w:p w14:paraId="598484D1" w14:textId="77777777" w:rsidR="003233C3" w:rsidRDefault="003233C3" w:rsidP="003233C3">
      <w:pPr>
        <w:pStyle w:val="Heading4"/>
      </w:pPr>
      <w:bookmarkStart w:id="406" w:name="Sit_Catal_Huyuk_ico_T_ancetre"/>
      <w:r>
        <w:t>ancêtres</w:t>
      </w:r>
    </w:p>
    <w:bookmarkEnd w:id="406"/>
    <w:p w14:paraId="4BE81FFD" w14:textId="12306512" w:rsidR="003233C3" w:rsidRPr="003233C3" w:rsidRDefault="003233C3" w:rsidP="003233C3">
      <w:pPr>
        <w:rPr>
          <w:rStyle w:val="Hyperlink"/>
          <w:sz w:val="20"/>
          <w:lang w:val="fr-FR"/>
        </w:rPr>
      </w:pPr>
      <w:r w:rsidRPr="003233C3">
        <w:fldChar w:fldCharType="begin"/>
      </w:r>
      <w:r w:rsidRPr="003233C3">
        <w:rPr>
          <w:sz w:val="20"/>
          <w:lang w:val="fr-FR"/>
        </w:rPr>
        <w:instrText>HYPERLINK "file:///C:\\Users\\Thomas%20Huet\\Desktop\\Documentation%20archéologique%20liée%20à%20la%20thèse\\Cultures.docx" \l "Cul_Religion_Ancetres"</w:instrText>
      </w:r>
      <w:r w:rsidRPr="003233C3">
        <w:fldChar w:fldCharType="separate"/>
      </w:r>
      <w:r w:rsidRPr="003233C3">
        <w:rPr>
          <w:rStyle w:val="Hyperlink"/>
          <w:sz w:val="20"/>
          <w:lang w:val="fr-FR"/>
        </w:rPr>
        <w:t>culte des ancêtres</w:t>
      </w:r>
      <w:r w:rsidRPr="003233C3">
        <w:rPr>
          <w:rStyle w:val="Hyperlink"/>
          <w:sz w:val="20"/>
          <w:lang w:val="fr-FR"/>
        </w:rPr>
        <w:fldChar w:fldCharType="end"/>
      </w:r>
    </w:p>
    <w:p w14:paraId="65A2221A" w14:textId="77777777" w:rsidR="003233C3" w:rsidRDefault="003233C3" w:rsidP="003233C3">
      <w:pPr>
        <w:rPr>
          <w:lang w:val="fr-FR"/>
        </w:rPr>
      </w:pPr>
    </w:p>
    <w:p w14:paraId="2320137D" w14:textId="0C90BC3A" w:rsidR="003233C3" w:rsidRDefault="003233C3" w:rsidP="003233C3">
      <w:pPr>
        <w:jc w:val="both"/>
        <w:rPr>
          <w:lang w:val="fr-FR"/>
        </w:rPr>
      </w:pPr>
      <w:r w:rsidRPr="0032190F">
        <w:rPr>
          <w:lang w:val="fr-FR"/>
        </w:rPr>
        <w:t xml:space="preserve">Crânes récupérés d’une première sépulture et exposés sur les </w:t>
      </w:r>
      <w:hyperlink r:id="rId750" w:anchor="Sit_Catal_Huyuk_ico_sup_banq" w:history="1">
        <w:r w:rsidRPr="00905715">
          <w:rPr>
            <w:rStyle w:val="Hyperlink"/>
            <w:lang w:val="fr-FR"/>
          </w:rPr>
          <w:t>banquettes</w:t>
        </w:r>
      </w:hyperlink>
      <w:r w:rsidRPr="0032190F">
        <w:rPr>
          <w:lang w:val="fr-FR"/>
        </w:rPr>
        <w:t xml:space="preserve">, ou, </w:t>
      </w:r>
      <w:hyperlink r:id="rId751" w:anchor="Sit_Catal_Huyuk_ico_crnsurmd" w:history="1">
        <w:r w:rsidRPr="003233C3">
          <w:rPr>
            <w:rStyle w:val="Hyperlink"/>
            <w:lang w:val="fr-FR"/>
          </w:rPr>
          <w:t>cranes surmodelés</w:t>
        </w:r>
      </w:hyperlink>
      <w:r w:rsidRPr="0032190F">
        <w:rPr>
          <w:lang w:val="fr-FR"/>
        </w:rPr>
        <w:t xml:space="preserve">.  Dans les scènes avec des </w:t>
      </w:r>
      <w:hyperlink r:id="rId752" w:anchor="Cul_Proto_Art_TAC_T_z_oise_proie" w:history="1">
        <w:r w:rsidRPr="00626634">
          <w:rPr>
            <w:rStyle w:val="Hyperlink"/>
            <w:lang w:val="fr-FR"/>
          </w:rPr>
          <w:t>vautours</w:t>
        </w:r>
      </w:hyperlink>
      <w:r>
        <w:rPr>
          <w:lang w:val="fr-FR"/>
        </w:rPr>
        <w:t xml:space="preserve"> </w:t>
      </w:r>
      <w:r w:rsidRPr="0032190F">
        <w:rPr>
          <w:lang w:val="fr-FR"/>
        </w:rPr>
        <w:t>et dans des scènes de chasse on voit des personnages acéphales. Ces personnages font référence à des rituels funéraires puisqu’on retrouve des squelettes enterrés sous les banquettes auxquels il manque le crâne ainsi que des crânes sur les sols (peut être rapproché de la tour de silence iranienne : les cadavres dévorés par les vautours).</w:t>
      </w:r>
      <w:r>
        <w:rPr>
          <w:lang w:val="fr-FR"/>
        </w:rPr>
        <w:t>(BIB Cauvin ??)</w:t>
      </w:r>
    </w:p>
    <w:p w14:paraId="4D33DBCF" w14:textId="77777777" w:rsidR="003233C3" w:rsidRDefault="003233C3" w:rsidP="001526A5">
      <w:pPr>
        <w:jc w:val="both"/>
        <w:rPr>
          <w:bCs/>
          <w:lang w:val="fr-FR"/>
        </w:rPr>
      </w:pPr>
    </w:p>
    <w:p w14:paraId="07D05B9F" w14:textId="77777777" w:rsidR="00CC6B8A" w:rsidRDefault="00CC6B8A" w:rsidP="001526A5">
      <w:pPr>
        <w:jc w:val="both"/>
        <w:rPr>
          <w:bCs/>
          <w:lang w:val="fr-FR"/>
        </w:rPr>
      </w:pPr>
    </w:p>
    <w:p w14:paraId="5F579EDA" w14:textId="77777777" w:rsidR="00CC6B8A" w:rsidRDefault="00CC6B8A" w:rsidP="00426FF9">
      <w:pPr>
        <w:pStyle w:val="Heading1"/>
      </w:pPr>
      <w:bookmarkStart w:id="407" w:name="Sit_Golludag"/>
      <w:r>
        <w:t>GOLLU</w:t>
      </w:r>
      <w:r w:rsidR="00647EA0">
        <w:t xml:space="preserve"> </w:t>
      </w:r>
      <w:r>
        <w:t>DAG</w:t>
      </w:r>
    </w:p>
    <w:bookmarkEnd w:id="407"/>
    <w:p w14:paraId="3F7604F6" w14:textId="77777777" w:rsidR="00CC6B8A" w:rsidRPr="004A319D" w:rsidRDefault="00CC6B8A" w:rsidP="001526A5">
      <w:pPr>
        <w:jc w:val="both"/>
        <w:rPr>
          <w:sz w:val="20"/>
          <w:lang w:val="fr-FR"/>
        </w:rPr>
      </w:pPr>
      <w:r w:rsidRPr="004A319D">
        <w:rPr>
          <w:sz w:val="20"/>
          <w:lang w:val="fr-FR"/>
        </w:rPr>
        <w:t>Golludag, Göllü dag, Gollu Dag</w:t>
      </w:r>
      <w:r w:rsidR="00647EA0" w:rsidRPr="004A319D">
        <w:rPr>
          <w:sz w:val="20"/>
          <w:lang w:val="fr-FR"/>
        </w:rPr>
        <w:t xml:space="preserve">, </w:t>
      </w:r>
      <w:r w:rsidR="00647EA0" w:rsidRPr="004A319D">
        <w:rPr>
          <w:bCs/>
          <w:sz w:val="20"/>
          <w:lang w:val="fr-FR"/>
        </w:rPr>
        <w:t>Göllü Dag</w:t>
      </w:r>
      <w:r w:rsidR="00E91560" w:rsidRPr="004A319D">
        <w:rPr>
          <w:bCs/>
          <w:sz w:val="20"/>
          <w:lang w:val="fr-FR"/>
        </w:rPr>
        <w:t>,</w:t>
      </w:r>
      <w:r w:rsidR="00E91560" w:rsidRPr="004A319D">
        <w:rPr>
          <w:sz w:val="20"/>
          <w:lang w:val="fr-FR"/>
        </w:rPr>
        <w:t xml:space="preserve"> Göllü dag</w:t>
      </w:r>
    </w:p>
    <w:p w14:paraId="2DA91D32" w14:textId="77777777" w:rsidR="00CC6B8A" w:rsidRDefault="00CC6B8A" w:rsidP="001526A5">
      <w:pPr>
        <w:jc w:val="both"/>
        <w:rPr>
          <w:lang w:val="fr-FR"/>
        </w:rPr>
      </w:pPr>
    </w:p>
    <w:p w14:paraId="4BD1DA1C" w14:textId="17CE0F5E" w:rsidR="00CC6B8A" w:rsidRPr="008F46B9" w:rsidRDefault="00647EA0" w:rsidP="001526A5">
      <w:pPr>
        <w:jc w:val="both"/>
        <w:rPr>
          <w:bCs/>
          <w:lang w:val="fr-FR"/>
        </w:rPr>
      </w:pPr>
      <w:r>
        <w:rPr>
          <w:lang w:val="fr-FR"/>
        </w:rPr>
        <w:t>Le Gollu Dag est un v</w:t>
      </w:r>
      <w:r w:rsidR="00CC6B8A" w:rsidRPr="0032190F">
        <w:rPr>
          <w:lang w:val="fr-FR"/>
        </w:rPr>
        <w:t>olcan</w:t>
      </w:r>
      <w:r>
        <w:rPr>
          <w:lang w:val="fr-FR"/>
        </w:rPr>
        <w:t xml:space="preserve"> et un </w:t>
      </w:r>
      <w:hyperlink r:id="rId753" w:anchor="Sit_Obsidienne" w:history="1">
        <w:r>
          <w:rPr>
            <w:rStyle w:val="Hyperlink"/>
            <w:lang w:val="fr-FR"/>
          </w:rPr>
          <w:t>g</w:t>
        </w:r>
        <w:r w:rsidRPr="00F57585">
          <w:rPr>
            <w:rStyle w:val="Hyperlink"/>
            <w:lang w:val="fr-FR"/>
          </w:rPr>
          <w:t>îte d'obsidienne</w:t>
        </w:r>
      </w:hyperlink>
      <w:r w:rsidR="00CC6B8A" w:rsidRPr="0032190F">
        <w:rPr>
          <w:lang w:val="fr-FR"/>
        </w:rPr>
        <w:t xml:space="preserve"> </w:t>
      </w:r>
      <w:r>
        <w:rPr>
          <w:lang w:val="fr-FR"/>
        </w:rPr>
        <w:t xml:space="preserve">situé </w:t>
      </w:r>
      <w:r w:rsidR="00CC6B8A" w:rsidRPr="0032190F">
        <w:rPr>
          <w:lang w:val="fr-FR"/>
        </w:rPr>
        <w:t xml:space="preserve">à </w:t>
      </w:r>
      <w:smartTag w:uri="urn:schemas-microsoft-com:office:smarttags" w:element="metricconverter">
        <w:smartTagPr>
          <w:attr w:name="ProductID" w:val="140 km"/>
        </w:smartTagPr>
        <w:r w:rsidR="00CC6B8A" w:rsidRPr="0032190F">
          <w:rPr>
            <w:lang w:val="fr-FR"/>
          </w:rPr>
          <w:t>140 km</w:t>
        </w:r>
      </w:smartTag>
      <w:r w:rsidR="00CC6B8A" w:rsidRPr="0032190F">
        <w:rPr>
          <w:lang w:val="fr-FR"/>
        </w:rPr>
        <w:t xml:space="preserve"> </w:t>
      </w:r>
      <w:r w:rsidR="00CC6B8A">
        <w:rPr>
          <w:lang w:val="fr-FR"/>
        </w:rPr>
        <w:t xml:space="preserve">de </w:t>
      </w:r>
      <w:hyperlink r:id="rId754" w:anchor="Sit_Catal_Huyuk" w:history="1">
        <w:r w:rsidR="00CC6B8A" w:rsidRPr="00CC6B8A">
          <w:rPr>
            <w:rStyle w:val="Hyperlink"/>
            <w:lang w:val="fr-FR"/>
          </w:rPr>
          <w:t>Catal Huyuk</w:t>
        </w:r>
      </w:hyperlink>
      <w:r w:rsidR="00CC6B8A">
        <w:rPr>
          <w:lang w:val="fr-FR"/>
        </w:rPr>
        <w:t>. (BIB ?)</w:t>
      </w:r>
      <w:r w:rsidR="004A319D">
        <w:rPr>
          <w:lang w:val="fr-FR"/>
        </w:rPr>
        <w:t xml:space="preserve"> G</w:t>
      </w:r>
      <w:r w:rsidR="004A319D" w:rsidRPr="00101B73">
        <w:rPr>
          <w:lang w:val="fr-FR"/>
        </w:rPr>
        <w:t>îte de Bozkoy, Kayirli, Kömürcü, à 20</w:t>
      </w:r>
      <w:r w:rsidR="004A319D">
        <w:rPr>
          <w:lang w:val="fr-FR"/>
        </w:rPr>
        <w:t xml:space="preserve"> km de la dépression de Ciftlik </w:t>
      </w:r>
      <w:r w:rsidR="004A319D" w:rsidRPr="00101B73">
        <w:rPr>
          <w:lang w:val="fr-FR"/>
        </w:rPr>
        <w:t>(BIB 1542)</w:t>
      </w:r>
    </w:p>
    <w:p w14:paraId="4CA940EF" w14:textId="77777777" w:rsidR="00AE1301" w:rsidRPr="0032190F" w:rsidRDefault="00AE1301" w:rsidP="00242C0F">
      <w:pPr>
        <w:rPr>
          <w:b/>
          <w:bCs/>
          <w:lang w:val="fr-FR"/>
        </w:rPr>
      </w:pPr>
    </w:p>
    <w:p w14:paraId="142CE5B9" w14:textId="77777777" w:rsidR="00AE1301" w:rsidRPr="0032190F" w:rsidRDefault="00647EA0" w:rsidP="00426FF9">
      <w:pPr>
        <w:pStyle w:val="Heading1"/>
      </w:pPr>
      <w:bookmarkStart w:id="408" w:name="Sit_Kaletepe"/>
      <w:r>
        <w:t>KALETEPE</w:t>
      </w:r>
    </w:p>
    <w:bookmarkEnd w:id="408"/>
    <w:p w14:paraId="197595F8" w14:textId="77777777" w:rsidR="00AE1301" w:rsidRPr="0032190F" w:rsidRDefault="00AE1301" w:rsidP="00242C0F">
      <w:pPr>
        <w:rPr>
          <w:bCs/>
          <w:lang w:val="fr-FR"/>
        </w:rPr>
      </w:pPr>
    </w:p>
    <w:p w14:paraId="4F070191" w14:textId="3EFF0D63" w:rsidR="00AE1301" w:rsidRPr="00CF1C2F" w:rsidRDefault="00647EA0" w:rsidP="00242C0F">
      <w:pPr>
        <w:jc w:val="both"/>
        <w:rPr>
          <w:bCs/>
          <w:lang w:val="fr-FR"/>
        </w:rPr>
      </w:pPr>
      <w:r>
        <w:rPr>
          <w:bCs/>
          <w:lang w:val="fr-FR"/>
        </w:rPr>
        <w:t>L'atelier de Kaletepe, p</w:t>
      </w:r>
      <w:r w:rsidR="00AE1301" w:rsidRPr="0032190F">
        <w:rPr>
          <w:bCs/>
          <w:lang w:val="fr-FR"/>
        </w:rPr>
        <w:t xml:space="preserve">roche </w:t>
      </w:r>
      <w:r>
        <w:rPr>
          <w:bCs/>
          <w:lang w:val="fr-FR"/>
        </w:rPr>
        <w:t xml:space="preserve">du </w:t>
      </w:r>
      <w:r w:rsidR="00AE1301" w:rsidRPr="0032190F">
        <w:rPr>
          <w:bCs/>
          <w:lang w:val="fr-FR"/>
        </w:rPr>
        <w:t xml:space="preserve">site </w:t>
      </w:r>
      <w:r>
        <w:rPr>
          <w:bCs/>
          <w:lang w:val="fr-FR"/>
        </w:rPr>
        <w:t>du Golludag</w:t>
      </w:r>
      <w:r w:rsidR="00AE1301" w:rsidRPr="0032190F">
        <w:rPr>
          <w:bCs/>
          <w:lang w:val="fr-FR"/>
        </w:rPr>
        <w:t xml:space="preserve">, </w:t>
      </w:r>
      <w:r>
        <w:rPr>
          <w:bCs/>
          <w:lang w:val="fr-FR"/>
        </w:rPr>
        <w:t>atelier</w:t>
      </w:r>
      <w:r w:rsidR="00AE1301" w:rsidRPr="0032190F">
        <w:rPr>
          <w:bCs/>
          <w:lang w:val="fr-FR"/>
        </w:rPr>
        <w:t xml:space="preserve"> secteur P (PPNB ancien) contemporain de Cätäl Hüyük 7-8-9. Site daté de 8200-8300 calBC (</w:t>
      </w:r>
      <w:r w:rsidR="007C07F4">
        <w:rPr>
          <w:bCs/>
          <w:lang w:val="fr-FR"/>
        </w:rPr>
        <w:t xml:space="preserve">transition </w:t>
      </w:r>
      <w:r w:rsidR="00AE1301" w:rsidRPr="0032190F">
        <w:rPr>
          <w:bCs/>
          <w:lang w:val="fr-FR"/>
        </w:rPr>
        <w:t xml:space="preserve">PPNB ancien et PPNB moyen). Occupation saisonnière (entre mai et septembre) à l’instar de Bingöl. Des traces de campements saisonniers venant confirmer cette hypothèse. On met à jour les déchets de taille (12 tonnes). Une </w:t>
      </w:r>
      <w:hyperlink r:id="rId755" w:anchor="CO" w:history="1">
        <w:r w:rsidR="0094286C">
          <w:rPr>
            <w:rStyle w:val="Hyperlink"/>
            <w:lang w:val="fr-FR"/>
          </w:rPr>
          <w:t>CO</w:t>
        </w:r>
      </w:hyperlink>
      <w:r w:rsidR="0094286C">
        <w:rPr>
          <w:lang w:val="fr-FR"/>
        </w:rPr>
        <w:t xml:space="preserve"> </w:t>
      </w:r>
      <w:r w:rsidR="00AE1301" w:rsidRPr="0032190F">
        <w:rPr>
          <w:bCs/>
          <w:lang w:val="fr-FR"/>
        </w:rPr>
        <w:t xml:space="preserve">complexe (algorithme de fabrication) et très archéotypé produit des lamelles standardisées. </w:t>
      </w:r>
      <w:r w:rsidR="00AE1301" w:rsidRPr="00CF1C2F">
        <w:rPr>
          <w:bCs/>
          <w:lang w:val="fr-FR"/>
        </w:rPr>
        <w:t>C’est un atelier hautement spécisé. Deux types de production :</w:t>
      </w:r>
    </w:p>
    <w:p w14:paraId="5AD3F389" w14:textId="77777777" w:rsidR="00AE1301" w:rsidRPr="00CF1C2F" w:rsidRDefault="00AE1301" w:rsidP="00242C0F">
      <w:pPr>
        <w:jc w:val="both"/>
        <w:rPr>
          <w:bCs/>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6"/>
        <w:gridCol w:w="4871"/>
      </w:tblGrid>
      <w:tr w:rsidR="00AE1301" w:rsidRPr="002541D8" w14:paraId="12FF4E6E" w14:textId="77777777">
        <w:trPr>
          <w:jc w:val="center"/>
        </w:trPr>
        <w:tc>
          <w:tcPr>
            <w:tcW w:w="2136" w:type="dxa"/>
          </w:tcPr>
          <w:p w14:paraId="1032C323" w14:textId="77777777" w:rsidR="00AE1301" w:rsidRPr="00DB5974" w:rsidRDefault="00AE1301" w:rsidP="00242C0F">
            <w:pPr>
              <w:rPr>
                <w:bCs/>
              </w:rPr>
            </w:pPr>
            <w:r w:rsidRPr="00DB5974">
              <w:rPr>
                <w:bCs/>
              </w:rPr>
              <w:t>pression </w:t>
            </w:r>
          </w:p>
          <w:p w14:paraId="0674CC91" w14:textId="77777777" w:rsidR="00AE1301" w:rsidRPr="00DB5974" w:rsidRDefault="00AE1301" w:rsidP="00242C0F">
            <w:pPr>
              <w:rPr>
                <w:bCs/>
              </w:rPr>
            </w:pPr>
          </w:p>
        </w:tc>
        <w:tc>
          <w:tcPr>
            <w:tcW w:w="4871" w:type="dxa"/>
          </w:tcPr>
          <w:p w14:paraId="49D888A7" w14:textId="77777777" w:rsidR="00AE1301" w:rsidRPr="0032190F" w:rsidRDefault="00AE1301" w:rsidP="00242C0F">
            <w:pPr>
              <w:rPr>
                <w:bCs/>
                <w:sz w:val="20"/>
                <w:szCs w:val="20"/>
                <w:lang w:val="fr-FR"/>
              </w:rPr>
            </w:pPr>
            <w:r w:rsidRPr="0032190F">
              <w:rPr>
                <w:bCs/>
                <w:sz w:val="20"/>
                <w:szCs w:val="20"/>
                <w:lang w:val="fr-FR"/>
              </w:rPr>
              <w:t>120 nucléus, 60 lamelles retrouvées</w:t>
            </w:r>
            <w:r w:rsidRPr="00CF1C2F">
              <w:rPr>
                <w:rFonts w:ascii="Courier New" w:hAnsi="Courier New" w:cs="Courier New"/>
                <w:bCs/>
                <w:sz w:val="20"/>
                <w:szCs w:val="20"/>
                <w:lang w:val="fr-FR"/>
              </w:rPr>
              <w:t>-&gt;</w:t>
            </w:r>
            <w:r w:rsidRPr="0032190F">
              <w:rPr>
                <w:bCs/>
                <w:sz w:val="20"/>
                <w:szCs w:val="20"/>
                <w:lang w:val="fr-FR"/>
              </w:rPr>
              <w:t xml:space="preserve"> estimation de 7000 lamelles centrales produites</w:t>
            </w:r>
          </w:p>
        </w:tc>
      </w:tr>
      <w:tr w:rsidR="00AE1301" w:rsidRPr="002541D8" w14:paraId="65CD44FB" w14:textId="77777777">
        <w:trPr>
          <w:jc w:val="center"/>
        </w:trPr>
        <w:tc>
          <w:tcPr>
            <w:tcW w:w="2136" w:type="dxa"/>
          </w:tcPr>
          <w:p w14:paraId="67708AAE" w14:textId="77777777" w:rsidR="00DA6326" w:rsidRPr="0032190F" w:rsidRDefault="00AE1301" w:rsidP="00242C0F">
            <w:pPr>
              <w:rPr>
                <w:bCs/>
                <w:lang w:val="fr-FR"/>
              </w:rPr>
            </w:pPr>
            <w:r w:rsidRPr="0032190F">
              <w:rPr>
                <w:bCs/>
                <w:lang w:val="fr-FR"/>
              </w:rPr>
              <w:t xml:space="preserve">pression et/ou </w:t>
            </w:r>
          </w:p>
          <w:p w14:paraId="6385224E" w14:textId="77777777" w:rsidR="00AE1301" w:rsidRPr="0032190F" w:rsidRDefault="00AE1301" w:rsidP="00242C0F">
            <w:pPr>
              <w:rPr>
                <w:bCs/>
                <w:lang w:val="fr-FR"/>
              </w:rPr>
            </w:pPr>
            <w:r w:rsidRPr="0032190F">
              <w:rPr>
                <w:bCs/>
                <w:lang w:val="fr-FR"/>
              </w:rPr>
              <w:t>percussion directe </w:t>
            </w:r>
          </w:p>
        </w:tc>
        <w:tc>
          <w:tcPr>
            <w:tcW w:w="4871" w:type="dxa"/>
          </w:tcPr>
          <w:p w14:paraId="0581F629" w14:textId="679B5515" w:rsidR="00AE1301" w:rsidRPr="0032190F" w:rsidRDefault="00AE1301" w:rsidP="00242C0F">
            <w:pPr>
              <w:rPr>
                <w:bCs/>
                <w:sz w:val="20"/>
                <w:szCs w:val="20"/>
                <w:lang w:val="fr-FR"/>
              </w:rPr>
            </w:pPr>
            <w:r w:rsidRPr="0032190F">
              <w:rPr>
                <w:bCs/>
                <w:sz w:val="20"/>
                <w:szCs w:val="20"/>
                <w:lang w:val="fr-FR"/>
              </w:rPr>
              <w:t xml:space="preserve">300 nucléus </w:t>
            </w:r>
            <w:hyperlink r:id="rId756" w:anchor="CO_Taille_bipolaire" w:history="1">
              <w:r w:rsidR="00493407" w:rsidRPr="00493407">
                <w:rPr>
                  <w:rStyle w:val="Hyperlink"/>
                  <w:bCs/>
                  <w:sz w:val="20"/>
                  <w:szCs w:val="20"/>
                  <w:lang w:val="fr-FR"/>
                </w:rPr>
                <w:t>bipolaires</w:t>
              </w:r>
            </w:hyperlink>
            <w:r w:rsidR="00493407">
              <w:rPr>
                <w:bCs/>
                <w:sz w:val="20"/>
                <w:szCs w:val="20"/>
                <w:lang w:val="fr-FR"/>
              </w:rPr>
              <w:t xml:space="preserve"> </w:t>
            </w:r>
            <w:r w:rsidRPr="0032190F">
              <w:rPr>
                <w:bCs/>
                <w:sz w:val="20"/>
                <w:szCs w:val="20"/>
                <w:lang w:val="fr-FR"/>
              </w:rPr>
              <w:t xml:space="preserve">naviformes, 6 pointes </w:t>
            </w:r>
            <w:r w:rsidRPr="00CF1C2F">
              <w:rPr>
                <w:rFonts w:ascii="Courier New" w:hAnsi="Courier New" w:cs="Courier New"/>
                <w:bCs/>
                <w:sz w:val="20"/>
                <w:szCs w:val="20"/>
                <w:lang w:val="fr-FR"/>
              </w:rPr>
              <w:t>-&gt;</w:t>
            </w:r>
            <w:r w:rsidRPr="0032190F">
              <w:rPr>
                <w:bCs/>
                <w:sz w:val="20"/>
                <w:szCs w:val="20"/>
                <w:lang w:val="fr-FR"/>
              </w:rPr>
              <w:t xml:space="preserve"> estimation de 1800 lames centrales ou pointes produites.</w:t>
            </w:r>
          </w:p>
        </w:tc>
      </w:tr>
    </w:tbl>
    <w:p w14:paraId="0EDC32F8" w14:textId="77777777" w:rsidR="00AE1301" w:rsidRPr="0032190F" w:rsidRDefault="00AE1301" w:rsidP="00242C0F">
      <w:pPr>
        <w:rPr>
          <w:bCs/>
          <w:lang w:val="fr-FR"/>
        </w:rPr>
      </w:pPr>
    </w:p>
    <w:p w14:paraId="309C0925" w14:textId="665FB071" w:rsidR="00AE1301" w:rsidRPr="0032190F" w:rsidRDefault="00AE1301" w:rsidP="00242C0F">
      <w:pPr>
        <w:jc w:val="both"/>
        <w:rPr>
          <w:bCs/>
          <w:lang w:val="fr-FR"/>
        </w:rPr>
      </w:pPr>
      <w:r w:rsidRPr="0032190F">
        <w:rPr>
          <w:bCs/>
          <w:lang w:val="fr-FR"/>
        </w:rPr>
        <w:t>Le premier type est donc intensément productif alors que le second l’est moins. Les deux autres sources d’</w:t>
      </w:r>
      <w:hyperlink r:id="rId757" w:anchor="Sit_Obsidienne" w:history="1">
        <w:r w:rsidR="009F2A99" w:rsidRPr="009F2A99">
          <w:rPr>
            <w:rStyle w:val="Hyperlink"/>
            <w:szCs w:val="20"/>
            <w:lang w:val="fr-FR"/>
          </w:rPr>
          <w:t>obsidienne</w:t>
        </w:r>
      </w:hyperlink>
      <w:r w:rsidRPr="0032190F">
        <w:rPr>
          <w:bCs/>
          <w:lang w:val="fr-FR"/>
        </w:rPr>
        <w:t xml:space="preserve"> sont </w:t>
      </w:r>
      <w:hyperlink r:id="rId758" w:anchor="Sit_Nenezi_Dag" w:history="1">
        <w:r w:rsidR="00647EA0" w:rsidRPr="00647EA0">
          <w:rPr>
            <w:rStyle w:val="Hyperlink"/>
            <w:lang w:val="fr-FR"/>
          </w:rPr>
          <w:t>Nenezi Dag</w:t>
        </w:r>
      </w:hyperlink>
      <w:r w:rsidR="00647EA0">
        <w:rPr>
          <w:lang w:val="fr-FR"/>
        </w:rPr>
        <w:t xml:space="preserve"> </w:t>
      </w:r>
      <w:r w:rsidRPr="0032190F">
        <w:rPr>
          <w:bCs/>
          <w:lang w:val="fr-FR"/>
        </w:rPr>
        <w:t>et Acigol. Les trois sites étant proches les uns des autres. (BIB 1543)</w:t>
      </w:r>
    </w:p>
    <w:p w14:paraId="6D179AFE" w14:textId="77777777" w:rsidR="00AE1301" w:rsidRPr="0032190F" w:rsidRDefault="00AE1301" w:rsidP="00242C0F">
      <w:pPr>
        <w:jc w:val="both"/>
        <w:rPr>
          <w:bCs/>
          <w:lang w:val="fr-FR"/>
        </w:rPr>
      </w:pPr>
      <w:r w:rsidRPr="0032190F">
        <w:rPr>
          <w:bCs/>
          <w:lang w:val="fr-FR"/>
        </w:rPr>
        <w:t>C’est donc sous la forme d’une « nappe de rejet » qu’apparaissent les techniques employées sur le site du Göllü dag (atelier Kaletepe), qui met en évidence deux chaînes opératoires distinctes : pression et percussion avec de rares ébauches bifaciales et de très nombreux nucléus naviformes à pointes qui présente une forte calibration pour cette dernière (BIB 1543)</w:t>
      </w:r>
    </w:p>
    <w:p w14:paraId="3DA1F836" w14:textId="77777777" w:rsidR="00AE1301" w:rsidRPr="0032190F" w:rsidRDefault="00AE1301" w:rsidP="00242C0F">
      <w:pPr>
        <w:rPr>
          <w:bCs/>
          <w:lang w:val="fr-FR"/>
        </w:rPr>
      </w:pPr>
      <w:r w:rsidRPr="0032190F">
        <w:rPr>
          <w:bCs/>
          <w:lang w:val="fr-FR"/>
        </w:rPr>
        <w:t xml:space="preserve">« Au Proche-Orient, il existe une province néolithique dans laquelle on pratique aussi un débitage laminaire très standardisé par percussion selon une méthode à deux plans de frappe opposés avec </w:t>
      </w:r>
      <w:r w:rsidRPr="0032190F">
        <w:rPr>
          <w:bCs/>
          <w:lang w:val="fr-FR"/>
        </w:rPr>
        <w:lastRenderedPageBreak/>
        <w:t>des enlèvements ôtés alternativement par percussion dénommé aussi naviforme. Cette méthode permet l’obtention de produits laminaires rectiligne. » (BIB 1543)</w:t>
      </w:r>
    </w:p>
    <w:p w14:paraId="09BC05DD" w14:textId="77777777" w:rsidR="00AE1301" w:rsidRPr="0032190F" w:rsidRDefault="00AE1301" w:rsidP="00242C0F">
      <w:pPr>
        <w:jc w:val="both"/>
        <w:rPr>
          <w:bCs/>
          <w:lang w:val="fr-FR"/>
        </w:rPr>
      </w:pPr>
      <w:r w:rsidRPr="0032190F">
        <w:rPr>
          <w:bCs/>
          <w:lang w:val="fr-FR"/>
        </w:rPr>
        <w:t>La forte standardisation des lames résultantes doit supposer une forte standardisation du débitage primaire des blocs (calibration). Ceci laisse entrevoir une culture ou l’apprentissage du geste doit être très important. La complexité de la technique une pérennisation de la tradition sur plusieurs générations, l’émergence d’une caste d’artisans, la mise en œuvre de campagnes pour l’approvisionnement (BIB 1543).</w:t>
      </w:r>
    </w:p>
    <w:p w14:paraId="0D39A563" w14:textId="77777777" w:rsidR="00AE1301" w:rsidRPr="0032190F" w:rsidRDefault="00AE1301" w:rsidP="00242C0F">
      <w:pPr>
        <w:jc w:val="both"/>
        <w:rPr>
          <w:bCs/>
          <w:lang w:val="fr-FR"/>
        </w:rPr>
      </w:pPr>
      <w:r w:rsidRPr="0032190F">
        <w:rPr>
          <w:bCs/>
          <w:lang w:val="fr-FR"/>
        </w:rPr>
        <w:t>A noter qu’aucunes lames issues de l’atelier de Kaletepe n’est rencontrée à proximité d u site mais uniquement dans le Moyen Euphrate et à Chypre :</w:t>
      </w:r>
    </w:p>
    <w:p w14:paraId="778A7FFB" w14:textId="77777777" w:rsidR="00AE1301" w:rsidRPr="0032190F" w:rsidRDefault="00AE1301" w:rsidP="00242C0F">
      <w:pPr>
        <w:ind w:firstLine="709"/>
        <w:jc w:val="both"/>
        <w:rPr>
          <w:bCs/>
          <w:lang w:val="fr-FR"/>
        </w:rPr>
      </w:pPr>
      <w:r w:rsidRPr="0032190F">
        <w:rPr>
          <w:bCs/>
          <w:lang w:val="fr-FR"/>
        </w:rPr>
        <w:t xml:space="preserve">-Dja’de dans le Moyen-Euphrate on n’a pas procédé autrement. </w:t>
      </w:r>
    </w:p>
    <w:p w14:paraId="175CC928" w14:textId="521CE67F" w:rsidR="00AE1301" w:rsidRPr="0032190F" w:rsidRDefault="00AE1301" w:rsidP="00242C0F">
      <w:pPr>
        <w:ind w:left="709"/>
        <w:jc w:val="both"/>
        <w:rPr>
          <w:bCs/>
          <w:lang w:val="fr-FR"/>
        </w:rPr>
      </w:pPr>
      <w:r w:rsidRPr="0032190F">
        <w:rPr>
          <w:bCs/>
          <w:lang w:val="fr-FR"/>
        </w:rPr>
        <w:t>-</w:t>
      </w:r>
      <w:hyperlink r:id="rId759" w:anchor="Sit_Beida" w:history="1">
        <w:r w:rsidRPr="00093E3E">
          <w:rPr>
            <w:rStyle w:val="Hyperlink"/>
            <w:bCs/>
            <w:lang w:val="fr-FR"/>
          </w:rPr>
          <w:t>Beida</w:t>
        </w:r>
      </w:hyperlink>
      <w:r w:rsidRPr="0032190F">
        <w:rPr>
          <w:bCs/>
          <w:lang w:val="fr-FR"/>
        </w:rPr>
        <w:t>, où de rares pointes d’obsidienne en provenance du Göllü dag ont été mises à jour.</w:t>
      </w:r>
    </w:p>
    <w:p w14:paraId="5D9DB881" w14:textId="77777777" w:rsidR="00AE1301" w:rsidRPr="0032190F" w:rsidRDefault="00AE1301" w:rsidP="00242C0F">
      <w:pPr>
        <w:jc w:val="both"/>
        <w:rPr>
          <w:bCs/>
          <w:lang w:val="fr-FR"/>
        </w:rPr>
      </w:pPr>
      <w:r w:rsidRPr="0032190F">
        <w:rPr>
          <w:bCs/>
          <w:lang w:val="fr-FR"/>
        </w:rPr>
        <w:t>(BIB 1543).</w:t>
      </w:r>
    </w:p>
    <w:p w14:paraId="06BC16D1" w14:textId="77777777" w:rsidR="00AE1301" w:rsidRPr="0032190F" w:rsidRDefault="00AE1301" w:rsidP="00242C0F">
      <w:pPr>
        <w:jc w:val="both"/>
        <w:rPr>
          <w:bCs/>
          <w:lang w:val="fr-FR"/>
        </w:rPr>
      </w:pPr>
    </w:p>
    <w:p w14:paraId="78C3FD41" w14:textId="77777777" w:rsidR="00AE1301" w:rsidRDefault="00AE1301" w:rsidP="00242C0F">
      <w:pPr>
        <w:jc w:val="both"/>
        <w:rPr>
          <w:bCs/>
          <w:lang w:val="fr-FR"/>
        </w:rPr>
      </w:pPr>
      <w:r w:rsidRPr="0032190F">
        <w:rPr>
          <w:bCs/>
          <w:lang w:val="fr-FR"/>
        </w:rPr>
        <w:t>Une autre occupation est à noter. Des populations épipaléolithiques utilisent le site. Elles ont des techniques différentes (Binder ? BIB 1543 ?)</w:t>
      </w:r>
    </w:p>
    <w:p w14:paraId="11D7A2B3" w14:textId="77777777" w:rsidR="00647EA0" w:rsidRDefault="00647EA0" w:rsidP="00242C0F">
      <w:pPr>
        <w:jc w:val="both"/>
        <w:rPr>
          <w:bCs/>
          <w:lang w:val="fr-FR"/>
        </w:rPr>
      </w:pPr>
    </w:p>
    <w:p w14:paraId="188958B7" w14:textId="77777777" w:rsidR="00647EA0" w:rsidRPr="0032190F" w:rsidRDefault="00647EA0" w:rsidP="00426FF9">
      <w:pPr>
        <w:pStyle w:val="Heading1"/>
      </w:pPr>
      <w:bookmarkStart w:id="409" w:name="Sit_Nenezi_Dag"/>
      <w:r>
        <w:t>NENEZI DAG</w:t>
      </w:r>
    </w:p>
    <w:bookmarkEnd w:id="409"/>
    <w:p w14:paraId="681D13FC" w14:textId="77777777" w:rsidR="00BA37A7" w:rsidRDefault="00647EA0" w:rsidP="00242C0F">
      <w:pPr>
        <w:jc w:val="both"/>
        <w:rPr>
          <w:bCs/>
          <w:lang w:val="fr-FR"/>
        </w:rPr>
      </w:pPr>
      <w:r>
        <w:rPr>
          <w:bCs/>
          <w:lang w:val="fr-FR"/>
        </w:rPr>
        <w:t>Nenesi Dag</w:t>
      </w:r>
    </w:p>
    <w:p w14:paraId="3E948A88" w14:textId="77777777" w:rsidR="00647EA0" w:rsidRDefault="00647EA0" w:rsidP="00242C0F">
      <w:pPr>
        <w:jc w:val="both"/>
        <w:rPr>
          <w:bCs/>
          <w:lang w:val="fr-FR"/>
        </w:rPr>
      </w:pPr>
    </w:p>
    <w:p w14:paraId="63935108" w14:textId="1041C57A" w:rsidR="00647EA0" w:rsidRDefault="00000000" w:rsidP="00242C0F">
      <w:pPr>
        <w:jc w:val="both"/>
        <w:rPr>
          <w:bCs/>
          <w:lang w:val="fr-FR"/>
        </w:rPr>
      </w:pPr>
      <w:hyperlink r:id="rId760" w:anchor="Sit_Obsidienne" w:history="1">
        <w:r w:rsidR="00647EA0">
          <w:rPr>
            <w:rStyle w:val="Hyperlink"/>
            <w:lang w:val="fr-FR"/>
          </w:rPr>
          <w:t>g</w:t>
        </w:r>
        <w:r w:rsidR="00647EA0" w:rsidRPr="00F57585">
          <w:rPr>
            <w:rStyle w:val="Hyperlink"/>
            <w:lang w:val="fr-FR"/>
          </w:rPr>
          <w:t>îte d'obsidienne</w:t>
        </w:r>
      </w:hyperlink>
      <w:r w:rsidR="00647EA0" w:rsidRPr="0032190F">
        <w:rPr>
          <w:lang w:val="fr-FR"/>
        </w:rPr>
        <w:t xml:space="preserve"> </w:t>
      </w:r>
      <w:r w:rsidR="00647EA0">
        <w:rPr>
          <w:bCs/>
          <w:lang w:val="fr-FR"/>
        </w:rPr>
        <w:t>(SS BIB)</w:t>
      </w:r>
    </w:p>
    <w:p w14:paraId="259880A4" w14:textId="77777777" w:rsidR="00647EA0" w:rsidRPr="0032190F" w:rsidRDefault="00647EA0" w:rsidP="00242C0F">
      <w:pPr>
        <w:jc w:val="both"/>
        <w:rPr>
          <w:bCs/>
          <w:lang w:val="fr-FR"/>
        </w:rPr>
      </w:pPr>
    </w:p>
    <w:p w14:paraId="668BDA29" w14:textId="77777777" w:rsidR="00BA37A7" w:rsidRPr="0032190F" w:rsidRDefault="00BA37A7" w:rsidP="00426FF9">
      <w:pPr>
        <w:pStyle w:val="Heading1"/>
      </w:pPr>
      <w:bookmarkStart w:id="410" w:name="Sit_Sotira_Akrolies"/>
      <w:r w:rsidRPr="0032190F">
        <w:t>SOTIRA-AKROLIES</w:t>
      </w:r>
    </w:p>
    <w:bookmarkEnd w:id="410"/>
    <w:p w14:paraId="1E3D34C8" w14:textId="77777777" w:rsidR="00BA37A7" w:rsidRPr="0032190F" w:rsidRDefault="00BA37A7" w:rsidP="00242C0F">
      <w:pPr>
        <w:jc w:val="both"/>
        <w:rPr>
          <w:bCs/>
          <w:lang w:val="fr-FR"/>
        </w:rPr>
      </w:pPr>
      <w:r w:rsidRPr="0032190F">
        <w:rPr>
          <w:bCs/>
          <w:lang w:val="fr-FR"/>
        </w:rPr>
        <w:t>Site néolithique de Chypre qui a livré une statuette où le un pénis constitue clairement la partie supérieure d'un corps de femme (BIB 2394 p. 119)</w:t>
      </w:r>
    </w:p>
    <w:p w14:paraId="2D1EA6FD" w14:textId="77777777" w:rsidR="00AE1301" w:rsidRPr="0032190F" w:rsidRDefault="00AE1301" w:rsidP="00242C0F">
      <w:pPr>
        <w:jc w:val="both"/>
        <w:rPr>
          <w:bCs/>
          <w:lang w:val="fr-FR"/>
        </w:rPr>
      </w:pPr>
    </w:p>
    <w:p w14:paraId="0BF8F295" w14:textId="77777777" w:rsidR="00AE1301" w:rsidRPr="0032190F" w:rsidRDefault="00AE1301" w:rsidP="00426FF9">
      <w:pPr>
        <w:pStyle w:val="Heading1"/>
      </w:pPr>
      <w:r w:rsidRPr="0032190F">
        <w:t>PINARBASI</w:t>
      </w:r>
    </w:p>
    <w:p w14:paraId="687EFA38" w14:textId="77777777" w:rsidR="00AE1301" w:rsidRPr="0032190F" w:rsidRDefault="00AE1301" w:rsidP="00242C0F">
      <w:pPr>
        <w:jc w:val="both"/>
        <w:rPr>
          <w:bCs/>
          <w:lang w:val="fr-FR"/>
        </w:rPr>
      </w:pPr>
    </w:p>
    <w:p w14:paraId="6A522A1B" w14:textId="533E918C" w:rsidR="00AE1301" w:rsidRPr="0032190F" w:rsidRDefault="00AE1301" w:rsidP="00242C0F">
      <w:pPr>
        <w:jc w:val="both"/>
        <w:rPr>
          <w:lang w:val="fr-FR"/>
        </w:rPr>
      </w:pPr>
      <w:r w:rsidRPr="0032190F">
        <w:rPr>
          <w:lang w:val="fr-FR"/>
        </w:rPr>
        <w:t>A Pinarbasi A (abri sous roche) proche de Catal Huyuk daté de l’épipaléolithique (8200-8500) s’apparente aux traditions culturelles méditerranéennes (apparenté au Solutréen). Il y a là deux traditions culturelles qui coexistent sur un même environnement (gisement d’</w:t>
      </w:r>
      <w:hyperlink r:id="rId761" w:anchor="Sit_Obsidienne" w:history="1">
        <w:r w:rsidR="009F2A99" w:rsidRPr="009F2A99">
          <w:rPr>
            <w:rStyle w:val="Hyperlink"/>
            <w:szCs w:val="20"/>
            <w:lang w:val="fr-FR"/>
          </w:rPr>
          <w:t>obsidienne</w:t>
        </w:r>
      </w:hyperlink>
      <w:r w:rsidRPr="0032190F">
        <w:rPr>
          <w:lang w:val="fr-FR"/>
        </w:rPr>
        <w:t>) avec deux modes technique qui vont se mixer (Binder).</w:t>
      </w:r>
    </w:p>
    <w:p w14:paraId="6D263FFF" w14:textId="77777777" w:rsidR="00DF77EC" w:rsidRPr="0032190F" w:rsidRDefault="00DF77EC" w:rsidP="00242C0F">
      <w:pPr>
        <w:jc w:val="both"/>
        <w:rPr>
          <w:lang w:val="fr-FR"/>
        </w:rPr>
      </w:pPr>
    </w:p>
    <w:p w14:paraId="6F7212F1" w14:textId="77777777" w:rsidR="00DF77EC" w:rsidRPr="0032190F" w:rsidRDefault="00DF77EC" w:rsidP="00426FF9">
      <w:pPr>
        <w:pStyle w:val="Heading1"/>
      </w:pPr>
      <w:bookmarkStart w:id="411" w:name="Sit_Hagoshrim"/>
      <w:r w:rsidRPr="0032190F">
        <w:t>HAGOSHRIM</w:t>
      </w:r>
    </w:p>
    <w:bookmarkEnd w:id="411"/>
    <w:p w14:paraId="064DAAC1" w14:textId="77777777" w:rsidR="00DF77EC" w:rsidRPr="0032190F" w:rsidRDefault="00DF77EC" w:rsidP="00DF77EC">
      <w:pPr>
        <w:rPr>
          <w:lang w:val="fr-FR"/>
        </w:rPr>
      </w:pPr>
    </w:p>
    <w:p w14:paraId="6C9C63AF" w14:textId="0F73B906" w:rsidR="00DF77EC" w:rsidRPr="0032190F" w:rsidRDefault="00DF77EC" w:rsidP="00DF77EC">
      <w:pPr>
        <w:rPr>
          <w:lang w:val="fr-FR"/>
        </w:rPr>
      </w:pPr>
      <w:r w:rsidRPr="0032190F">
        <w:rPr>
          <w:lang w:val="fr-FR"/>
        </w:rPr>
        <w:t>Hagoshrim, culture de Halaf, 6</w:t>
      </w:r>
      <w:r w:rsidRPr="0032190F">
        <w:rPr>
          <w:vertAlign w:val="superscript"/>
          <w:lang w:val="fr-FR"/>
        </w:rPr>
        <w:t>e</w:t>
      </w:r>
      <w:r w:rsidRPr="0032190F">
        <w:rPr>
          <w:lang w:val="fr-FR"/>
        </w:rPr>
        <w:t xml:space="preserve"> millénaire aec. Un os gravé : en haut, hachures [cheveux | sourcils ], au-dessous deux yeux, au dessous une antilope mangeant les feuilles d’un arbre au-dessus d’un triangle inversé remplit de traits courts [qui représente probablement un oasis] (BIB 2030) Cette représentation, par convergence formelle, a été comparée [de manière complétement inappropriée selon moi] à une stèle de </w:t>
      </w:r>
      <w:hyperlink r:id="rId762" w:anchor="Sit_Mari" w:history="1">
        <w:r w:rsidRPr="0032190F">
          <w:rPr>
            <w:rStyle w:val="Hyperlink"/>
            <w:lang w:val="fr-FR"/>
          </w:rPr>
          <w:t>Mari</w:t>
        </w:r>
      </w:hyperlink>
      <w:r w:rsidRPr="0032190F">
        <w:rPr>
          <w:lang w:val="fr-FR"/>
        </w:rPr>
        <w:t xml:space="preserve"> (BIB 2030)</w:t>
      </w:r>
    </w:p>
    <w:p w14:paraId="46A92BE8" w14:textId="77777777" w:rsidR="00DA6326" w:rsidRPr="0032190F" w:rsidRDefault="00DA6326" w:rsidP="00242C0F">
      <w:pPr>
        <w:jc w:val="both"/>
        <w:rPr>
          <w:lang w:val="fr-FR"/>
        </w:rPr>
      </w:pPr>
    </w:p>
    <w:p w14:paraId="63063C85" w14:textId="77777777" w:rsidR="00DA6326" w:rsidRPr="0032190F" w:rsidRDefault="00DA6326" w:rsidP="00426FF9">
      <w:pPr>
        <w:pStyle w:val="Heading1"/>
      </w:pPr>
      <w:bookmarkStart w:id="412" w:name="Sit_Umbashi"/>
      <w:r w:rsidRPr="0032190F">
        <w:t>UMBASHI (AL-)</w:t>
      </w:r>
    </w:p>
    <w:bookmarkEnd w:id="412"/>
    <w:p w14:paraId="014CA0F9" w14:textId="77777777" w:rsidR="00DA6326" w:rsidRPr="0032190F" w:rsidRDefault="00DA6326" w:rsidP="00242C0F">
      <w:pPr>
        <w:jc w:val="both"/>
        <w:rPr>
          <w:lang w:val="fr-FR"/>
        </w:rPr>
      </w:pPr>
    </w:p>
    <w:p w14:paraId="73C81E16" w14:textId="21EFDB1B" w:rsidR="00B524D5" w:rsidRPr="0032190F" w:rsidRDefault="00DA6326" w:rsidP="00242C0F">
      <w:pPr>
        <w:jc w:val="both"/>
        <w:rPr>
          <w:lang w:val="fr-FR"/>
        </w:rPr>
      </w:pPr>
      <w:r w:rsidRPr="0032190F">
        <w:rPr>
          <w:lang w:val="fr-FR"/>
        </w:rPr>
        <w:t>Dans le site d’Al-Umbashi, en Syrie du Nord, il existe des indices de chasse de masse</w:t>
      </w:r>
      <w:r w:rsidR="00B524D5" w:rsidRPr="0032190F">
        <w:rPr>
          <w:lang w:val="fr-FR"/>
        </w:rPr>
        <w:t>, datés du 5</w:t>
      </w:r>
      <w:r w:rsidR="00B524D5" w:rsidRPr="0032190F">
        <w:rPr>
          <w:vertAlign w:val="superscript"/>
          <w:lang w:val="fr-FR"/>
        </w:rPr>
        <w:t>e</w:t>
      </w:r>
      <w:r w:rsidR="00B524D5" w:rsidRPr="0032190F">
        <w:rPr>
          <w:lang w:val="fr-FR"/>
        </w:rPr>
        <w:t xml:space="preserve"> ou 4</w:t>
      </w:r>
      <w:r w:rsidR="00B524D5" w:rsidRPr="0032190F">
        <w:rPr>
          <w:vertAlign w:val="superscript"/>
          <w:lang w:val="fr-FR"/>
        </w:rPr>
        <w:t>e</w:t>
      </w:r>
      <w:r w:rsidR="00B524D5" w:rsidRPr="0032190F">
        <w:rPr>
          <w:lang w:val="fr-FR"/>
        </w:rPr>
        <w:t xml:space="preserve"> millénaire avant,</w:t>
      </w:r>
      <w:r w:rsidRPr="0032190F">
        <w:rPr>
          <w:lang w:val="fr-FR"/>
        </w:rPr>
        <w:t xml:space="preserve"> à proximité de </w:t>
      </w:r>
      <w:hyperlink r:id="rId763" w:anchor="Cul_Megalithisme_t_kite" w:history="1">
        <w:r w:rsidR="009713E1" w:rsidRPr="009713E1">
          <w:rPr>
            <w:rStyle w:val="Hyperlink"/>
            <w:i/>
            <w:lang w:val="fr-FR"/>
          </w:rPr>
          <w:t>kites</w:t>
        </w:r>
      </w:hyperlink>
      <w:r w:rsidR="009713E1" w:rsidRPr="0032190F">
        <w:rPr>
          <w:lang w:val="fr-FR"/>
        </w:rPr>
        <w:t xml:space="preserve"> </w:t>
      </w:r>
      <w:r w:rsidR="00B524D5" w:rsidRPr="0032190F">
        <w:rPr>
          <w:lang w:val="fr-FR"/>
        </w:rPr>
        <w:t xml:space="preserve">(F. Braemer, com. pers.). </w:t>
      </w:r>
    </w:p>
    <w:p w14:paraId="5F372395" w14:textId="77777777" w:rsidR="00B524D5" w:rsidRPr="0032190F" w:rsidRDefault="00B524D5" w:rsidP="00242C0F">
      <w:pPr>
        <w:jc w:val="both"/>
        <w:rPr>
          <w:lang w:val="fr-FR"/>
        </w:rPr>
      </w:pPr>
      <w:r w:rsidRPr="0032190F">
        <w:rPr>
          <w:lang w:val="fr-FR"/>
        </w:rPr>
        <w:t>Un dépôt ossifère énorme, daté du 3</w:t>
      </w:r>
      <w:r w:rsidRPr="0032190F">
        <w:rPr>
          <w:vertAlign w:val="superscript"/>
          <w:lang w:val="fr-FR"/>
        </w:rPr>
        <w:t>e</w:t>
      </w:r>
      <w:r w:rsidRPr="0032190F">
        <w:rPr>
          <w:lang w:val="fr-FR"/>
        </w:rPr>
        <w:t xml:space="preserve"> millénaire et exploité sur 200/300 ans d’après les </w:t>
      </w:r>
      <w:smartTag w:uri="urn:schemas-microsoft-com:office:smarttags" w:element="metricconverter">
        <w:smartTagPr>
          <w:attr w:name="ProductID" w:val="14C"/>
        </w:smartTagPr>
        <w:r w:rsidRPr="0032190F">
          <w:rPr>
            <w:vertAlign w:val="superscript"/>
            <w:lang w:val="fr-FR"/>
          </w:rPr>
          <w:t>14</w:t>
        </w:r>
        <w:r w:rsidRPr="0032190F">
          <w:rPr>
            <w:lang w:val="fr-FR"/>
          </w:rPr>
          <w:t>C</w:t>
        </w:r>
      </w:smartTag>
      <w:r w:rsidRPr="0032190F">
        <w:rPr>
          <w:lang w:val="fr-FR"/>
        </w:rPr>
        <w:t xml:space="preserve">, large de 5 000 à </w:t>
      </w:r>
      <w:smartTag w:uri="urn:schemas-microsoft-com:office:smarttags" w:element="metricconverter">
        <w:smartTagPr>
          <w:attr w:name="ProductID" w:val="7ﾠ000 m2"/>
        </w:smartTagPr>
        <w:r w:rsidRPr="0032190F">
          <w:rPr>
            <w:lang w:val="fr-FR"/>
          </w:rPr>
          <w:t>7 000 m</w:t>
        </w:r>
        <w:r w:rsidRPr="0032190F">
          <w:rPr>
            <w:vertAlign w:val="superscript"/>
            <w:lang w:val="fr-FR"/>
          </w:rPr>
          <w:t>2</w:t>
        </w:r>
      </w:smartTag>
      <w:r w:rsidRPr="0032190F">
        <w:rPr>
          <w:lang w:val="fr-FR"/>
        </w:rPr>
        <w:t>, contenait 30 % de bœuf, bien que nous soyons en milieu quasi-aride. Aucun site archéologique à proximité ne lui est contemporain  (F. Braemer, com. pers.).</w:t>
      </w:r>
    </w:p>
    <w:p w14:paraId="615CFE97" w14:textId="77777777" w:rsidR="00B524D5" w:rsidRPr="0032190F" w:rsidRDefault="00B524D5" w:rsidP="00242C0F">
      <w:pPr>
        <w:jc w:val="both"/>
        <w:rPr>
          <w:i/>
          <w:lang w:val="fr-FR"/>
        </w:rPr>
      </w:pPr>
    </w:p>
    <w:p w14:paraId="479FE389" w14:textId="77777777" w:rsidR="00B524D5" w:rsidRPr="0032190F" w:rsidRDefault="00B524D5" w:rsidP="00426FF9">
      <w:pPr>
        <w:pStyle w:val="Heading1"/>
        <w:rPr>
          <w:szCs w:val="24"/>
        </w:rPr>
      </w:pPr>
      <w:bookmarkStart w:id="413" w:name="Cul_Dhuweila"/>
      <w:r w:rsidRPr="0032190F">
        <w:lastRenderedPageBreak/>
        <w:t>DHUWEILA</w:t>
      </w:r>
    </w:p>
    <w:bookmarkEnd w:id="413"/>
    <w:p w14:paraId="5BE8E233" w14:textId="77777777" w:rsidR="0021522F" w:rsidRPr="0032190F" w:rsidRDefault="0021522F" w:rsidP="00242C0F">
      <w:pPr>
        <w:jc w:val="both"/>
        <w:rPr>
          <w:lang w:val="fr-FR"/>
        </w:rPr>
      </w:pPr>
    </w:p>
    <w:p w14:paraId="103A99CB" w14:textId="1210B600" w:rsidR="00B524D5" w:rsidRPr="0032190F" w:rsidRDefault="00B524D5" w:rsidP="00242C0F">
      <w:pPr>
        <w:jc w:val="both"/>
        <w:rPr>
          <w:lang w:val="fr-FR"/>
        </w:rPr>
      </w:pPr>
      <w:r w:rsidRPr="0032190F">
        <w:rPr>
          <w:lang w:val="fr-FR"/>
        </w:rPr>
        <w:t>Dhuweila (Bets et Helms</w:t>
      </w:r>
      <w:r w:rsidR="00FE0503">
        <w:rPr>
          <w:lang w:val="fr-FR"/>
        </w:rPr>
        <w:t>, Jordanie</w:t>
      </w:r>
      <w:r w:rsidRPr="0032190F">
        <w:rPr>
          <w:lang w:val="fr-FR"/>
        </w:rPr>
        <w:t xml:space="preserve">) est daté du Néolithique et comprend des </w:t>
      </w:r>
      <w:hyperlink r:id="rId764" w:anchor="Cul_Megalithisme_t_kite" w:history="1">
        <w:r w:rsidRPr="009713E1">
          <w:rPr>
            <w:rStyle w:val="Hyperlink"/>
            <w:i/>
            <w:lang w:val="fr-FR"/>
          </w:rPr>
          <w:t>kites</w:t>
        </w:r>
      </w:hyperlink>
      <w:r w:rsidRPr="0032190F">
        <w:rPr>
          <w:lang w:val="fr-FR"/>
        </w:rPr>
        <w:t>, à l’instar d’</w:t>
      </w:r>
      <w:hyperlink r:id="rId765" w:anchor="Sit_Umbashi" w:history="1">
        <w:r w:rsidRPr="0032190F">
          <w:rPr>
            <w:rStyle w:val="Hyperlink"/>
            <w:lang w:val="fr-FR"/>
          </w:rPr>
          <w:t>Al-Umbashi</w:t>
        </w:r>
      </w:hyperlink>
      <w:r w:rsidR="00CB0721">
        <w:rPr>
          <w:rStyle w:val="Hyperlink"/>
          <w:lang w:val="fr-FR"/>
        </w:rPr>
        <w:t xml:space="preserve"> </w:t>
      </w:r>
      <w:r w:rsidRPr="0032190F">
        <w:rPr>
          <w:lang w:val="fr-FR"/>
        </w:rPr>
        <w:t xml:space="preserve">(F. Braemer, com. pers.). </w:t>
      </w:r>
      <w:r w:rsidR="00FE0503">
        <w:rPr>
          <w:lang w:val="fr-FR"/>
        </w:rPr>
        <w:t>Proche de ce site: pierre gravée montrant une gazelle alaitant son petit. Une autre pierre avec une frise de personnages main dans la main, interprétés comme des chasseurs (Ashmolean museum)</w:t>
      </w:r>
    </w:p>
    <w:p w14:paraId="332ABD5D" w14:textId="77777777" w:rsidR="00B524D5" w:rsidRPr="0032190F" w:rsidRDefault="00B524D5" w:rsidP="00242C0F">
      <w:pPr>
        <w:jc w:val="both"/>
        <w:rPr>
          <w:lang w:val="fr-FR"/>
        </w:rPr>
      </w:pPr>
    </w:p>
    <w:p w14:paraId="09AF709B" w14:textId="77777777" w:rsidR="00B524D5" w:rsidRPr="0032190F" w:rsidRDefault="00B524D5" w:rsidP="00426FF9">
      <w:pPr>
        <w:pStyle w:val="Heading1"/>
      </w:pPr>
      <w:bookmarkStart w:id="414" w:name="Sit_Hani"/>
      <w:r w:rsidRPr="0032190F">
        <w:t>HANI (Cairn de)</w:t>
      </w:r>
    </w:p>
    <w:bookmarkEnd w:id="414"/>
    <w:p w14:paraId="2A7F994A" w14:textId="77777777" w:rsidR="00B524D5" w:rsidRPr="0032190F" w:rsidRDefault="00B524D5" w:rsidP="00242C0F">
      <w:pPr>
        <w:jc w:val="both"/>
        <w:rPr>
          <w:lang w:val="fr-FR"/>
        </w:rPr>
      </w:pPr>
    </w:p>
    <w:p w14:paraId="7C288173" w14:textId="15061D0C" w:rsidR="00B524D5" w:rsidRPr="0032190F" w:rsidRDefault="00B524D5" w:rsidP="00242C0F">
      <w:pPr>
        <w:jc w:val="both"/>
        <w:rPr>
          <w:lang w:val="fr-FR"/>
        </w:rPr>
      </w:pPr>
      <w:r w:rsidRPr="0032190F">
        <w:rPr>
          <w:lang w:val="fr-FR"/>
        </w:rPr>
        <w:t xml:space="preserve">Le cairn de Hani (Jordanie) comporte deux scènes : une de </w:t>
      </w:r>
      <w:hyperlink r:id="rId766" w:anchor="Cul_Megalithisme_t_kite" w:history="1">
        <w:r w:rsidR="009713E1" w:rsidRPr="009713E1">
          <w:rPr>
            <w:rStyle w:val="Hyperlink"/>
            <w:i/>
            <w:lang w:val="fr-FR"/>
          </w:rPr>
          <w:t>kite</w:t>
        </w:r>
      </w:hyperlink>
      <w:r w:rsidR="009713E1">
        <w:rPr>
          <w:lang w:val="fr-FR"/>
        </w:rPr>
        <w:t xml:space="preserve"> </w:t>
      </w:r>
      <w:r w:rsidR="00761506">
        <w:rPr>
          <w:lang w:val="fr-FR"/>
        </w:rPr>
        <w:t>(rabateurs, goulot d’étrang</w:t>
      </w:r>
      <w:r w:rsidRPr="0032190F">
        <w:rPr>
          <w:lang w:val="fr-FR"/>
        </w:rPr>
        <w:t>lem</w:t>
      </w:r>
      <w:r w:rsidR="00761506">
        <w:rPr>
          <w:lang w:val="fr-FR"/>
        </w:rPr>
        <w:t>e</w:t>
      </w:r>
      <w:r w:rsidRPr="0032190F">
        <w:rPr>
          <w:lang w:val="fr-FR"/>
        </w:rPr>
        <w:t>nt du kite, etc.), l’autre de chasse à l’arc (F. Braemer, com. pers.).</w:t>
      </w:r>
    </w:p>
    <w:p w14:paraId="38FB0340" w14:textId="77777777" w:rsidR="00B524D5" w:rsidRPr="0032190F" w:rsidRDefault="00B524D5" w:rsidP="00242C0F">
      <w:pPr>
        <w:jc w:val="both"/>
        <w:rPr>
          <w:lang w:val="fr-FR"/>
        </w:rPr>
      </w:pPr>
    </w:p>
    <w:p w14:paraId="10B88C70" w14:textId="77777777" w:rsidR="0021522F" w:rsidRPr="0032190F" w:rsidRDefault="0021522F" w:rsidP="00426FF9">
      <w:pPr>
        <w:pStyle w:val="Heading1"/>
      </w:pPr>
      <w:r w:rsidRPr="0032190F">
        <w:t>HAUA FTEAH</w:t>
      </w:r>
    </w:p>
    <w:p w14:paraId="12F06488" w14:textId="77777777" w:rsidR="0021522F" w:rsidRPr="0032190F" w:rsidRDefault="0021522F" w:rsidP="00242C0F">
      <w:pPr>
        <w:jc w:val="both"/>
        <w:rPr>
          <w:lang w:val="fr-FR"/>
        </w:rPr>
      </w:pPr>
    </w:p>
    <w:p w14:paraId="2B4D5F98" w14:textId="77777777" w:rsidR="0021522F" w:rsidRPr="0032190F" w:rsidRDefault="0021522F" w:rsidP="00242C0F">
      <w:pPr>
        <w:jc w:val="both"/>
        <w:rPr>
          <w:lang w:val="fr-FR"/>
        </w:rPr>
      </w:pPr>
      <w:r w:rsidRPr="0032190F">
        <w:rPr>
          <w:lang w:val="fr-FR"/>
        </w:rPr>
        <w:t>A Haua Fteah (Lidye), la phase néolithique se déroule vers le milieu du 6</w:t>
      </w:r>
      <w:r w:rsidRPr="0032190F">
        <w:rPr>
          <w:vertAlign w:val="superscript"/>
          <w:lang w:val="fr-FR"/>
        </w:rPr>
        <w:t>e</w:t>
      </w:r>
      <w:r w:rsidRPr="0032190F">
        <w:rPr>
          <w:lang w:val="fr-FR"/>
        </w:rPr>
        <w:t xml:space="preserve"> millénaire (SS BIB).</w:t>
      </w:r>
    </w:p>
    <w:p w14:paraId="525907CF" w14:textId="77777777" w:rsidR="001270A2" w:rsidRPr="0032190F" w:rsidRDefault="001270A2" w:rsidP="00242C0F">
      <w:pPr>
        <w:jc w:val="both"/>
        <w:rPr>
          <w:lang w:val="fr-FR"/>
        </w:rPr>
      </w:pPr>
    </w:p>
    <w:p w14:paraId="3C8D75E1" w14:textId="77777777" w:rsidR="00AE1301" w:rsidRPr="0032190F" w:rsidRDefault="00AE1301" w:rsidP="00242C0F">
      <w:pPr>
        <w:rPr>
          <w:b/>
          <w:bCs/>
          <w:lang w:val="fr-FR"/>
        </w:rPr>
      </w:pPr>
    </w:p>
    <w:p w14:paraId="19EFFEE0" w14:textId="77777777" w:rsidR="002B47B4" w:rsidRPr="0032190F" w:rsidRDefault="00527169" w:rsidP="00426FF9">
      <w:pPr>
        <w:pStyle w:val="Heading1"/>
      </w:pPr>
      <w:bookmarkStart w:id="415" w:name="Sit_Shillourokambos"/>
      <w:r w:rsidRPr="0032190F">
        <w:t>S</w:t>
      </w:r>
      <w:r w:rsidR="002B47B4" w:rsidRPr="0032190F">
        <w:t>H</w:t>
      </w:r>
      <w:r w:rsidRPr="0032190F">
        <w:t>IL</w:t>
      </w:r>
      <w:r w:rsidR="002B47B4" w:rsidRPr="0032190F">
        <w:t>LOUROKAMBOS</w:t>
      </w:r>
    </w:p>
    <w:bookmarkEnd w:id="415"/>
    <w:p w14:paraId="27118B74" w14:textId="77777777" w:rsidR="002B47B4" w:rsidRPr="0032190F" w:rsidRDefault="00924F33" w:rsidP="00242C0F">
      <w:pPr>
        <w:rPr>
          <w:lang w:val="fr-FR"/>
        </w:rPr>
      </w:pPr>
      <w:r w:rsidRPr="0032190F">
        <w:rPr>
          <w:lang w:val="fr-FR"/>
        </w:rPr>
        <w:t>Schillourokambos</w:t>
      </w:r>
      <w:r w:rsidR="000A3FB3">
        <w:rPr>
          <w:lang w:val="fr-FR"/>
        </w:rPr>
        <w:t>,</w:t>
      </w:r>
      <w:r w:rsidR="000A3FB3" w:rsidRPr="005A0E4B">
        <w:rPr>
          <w:rFonts w:asciiTheme="minorHAnsi" w:eastAsiaTheme="minorHAnsi" w:hAnsiTheme="minorHAnsi" w:cstheme="minorBidi"/>
          <w:highlight w:val="yellow"/>
          <w:lang w:val="fr-FR"/>
        </w:rPr>
        <w:t xml:space="preserve"> </w:t>
      </w:r>
      <w:r w:rsidR="000A3FB3" w:rsidRPr="005A0E4B">
        <w:rPr>
          <w:lang w:val="fr-FR"/>
        </w:rPr>
        <w:t>Shilourokambos</w:t>
      </w:r>
    </w:p>
    <w:p w14:paraId="671F9DD5" w14:textId="77777777" w:rsidR="00924F33" w:rsidRPr="0032190F" w:rsidRDefault="00924F33" w:rsidP="00242C0F">
      <w:pPr>
        <w:rPr>
          <w:lang w:val="fr-FR"/>
        </w:rPr>
      </w:pPr>
    </w:p>
    <w:p w14:paraId="42F6D32A" w14:textId="2B2A713F" w:rsidR="000459AB" w:rsidRPr="0032190F" w:rsidRDefault="000459AB" w:rsidP="00242C0F">
      <w:pPr>
        <w:jc w:val="both"/>
        <w:rPr>
          <w:lang w:val="fr-FR"/>
        </w:rPr>
      </w:pPr>
      <w:r w:rsidRPr="0032190F">
        <w:rPr>
          <w:lang w:val="fr-FR"/>
        </w:rPr>
        <w:t xml:space="preserve">Le site </w:t>
      </w:r>
      <w:r w:rsidR="00AE1301" w:rsidRPr="0032190F">
        <w:rPr>
          <w:lang w:val="fr-FR"/>
        </w:rPr>
        <w:t xml:space="preserve">de Shillourokambos </w:t>
      </w:r>
      <w:r w:rsidRPr="0032190F">
        <w:rPr>
          <w:lang w:val="fr-FR"/>
        </w:rPr>
        <w:t xml:space="preserve">est situé à </w:t>
      </w:r>
      <w:smartTag w:uri="urn:schemas-microsoft-com:office:smarttags" w:element="metricconverter">
        <w:smartTagPr>
          <w:attr w:name="ProductID" w:val="6 km"/>
        </w:smartTagPr>
        <w:r w:rsidRPr="0032190F">
          <w:rPr>
            <w:lang w:val="fr-FR"/>
          </w:rPr>
          <w:t>6 km</w:t>
        </w:r>
      </w:smartTag>
      <w:r w:rsidRPr="0032190F">
        <w:rPr>
          <w:lang w:val="fr-FR"/>
        </w:rPr>
        <w:t xml:space="preserve"> à l’Est de Limassol sur un plateau rocheux. Les premières traces d’une occupation néolithique (un occupation de chasseurs cueilleur est notée à Aetokremnos, vers 10000) remonte à 8400</w:t>
      </w:r>
      <w:r w:rsidR="0037559F" w:rsidRPr="0032190F">
        <w:rPr>
          <w:lang w:val="fr-FR"/>
        </w:rPr>
        <w:t xml:space="preserve"> soit au </w:t>
      </w:r>
      <w:hyperlink r:id="rId767" w:anchor="Cul_PPNB" w:history="1">
        <w:r w:rsidR="0037559F" w:rsidRPr="0032190F">
          <w:rPr>
            <w:rStyle w:val="Hyperlink"/>
            <w:lang w:val="fr-FR"/>
          </w:rPr>
          <w:t>PPNB</w:t>
        </w:r>
      </w:hyperlink>
      <w:r w:rsidRPr="0032190F">
        <w:rPr>
          <w:lang w:val="fr-FR"/>
        </w:rPr>
        <w:t>.</w:t>
      </w:r>
      <w:r w:rsidR="006D0F39" w:rsidRPr="0032190F">
        <w:rPr>
          <w:lang w:val="fr-FR"/>
        </w:rPr>
        <w:t xml:space="preserve"> Cette première occupation prendra fin vers 6900. Les espèces animales introduites sur l’île étaient en voie de domestication ou encore sauvage. De même les espèces végétales comme le blé </w:t>
      </w:r>
      <w:r w:rsidR="006D0F39" w:rsidRPr="0032190F">
        <w:rPr>
          <w:i/>
          <w:lang w:val="fr-FR"/>
        </w:rPr>
        <w:t>(Triticum dicoccum)</w:t>
      </w:r>
      <w:r w:rsidR="006D0F39" w:rsidRPr="0032190F">
        <w:rPr>
          <w:lang w:val="fr-FR"/>
        </w:rPr>
        <w:t xml:space="preserve"> étaient domestiquées lorsq</w:t>
      </w:r>
      <w:r w:rsidR="00AE1301" w:rsidRPr="0032190F">
        <w:rPr>
          <w:lang w:val="fr-FR"/>
        </w:rPr>
        <w:t>ue l’orge ne l’était pas encore (SS BIB)</w:t>
      </w:r>
    </w:p>
    <w:p w14:paraId="120FC37C" w14:textId="77777777" w:rsidR="006D0F39" w:rsidRPr="0032190F" w:rsidRDefault="006D0F39" w:rsidP="00242C0F">
      <w:pPr>
        <w:rPr>
          <w:lang w:val="fr-FR"/>
        </w:rPr>
      </w:pPr>
    </w:p>
    <w:tbl>
      <w:tblPr>
        <w:tblW w:w="0" w:type="auto"/>
        <w:tblInd w:w="25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88"/>
        <w:gridCol w:w="1189"/>
        <w:gridCol w:w="1583"/>
      </w:tblGrid>
      <w:tr w:rsidR="00924F33" w14:paraId="7142B8C5" w14:textId="77777777" w:rsidTr="00E91560">
        <w:tc>
          <w:tcPr>
            <w:tcW w:w="1777" w:type="dxa"/>
            <w:gridSpan w:val="2"/>
            <w:vAlign w:val="center"/>
          </w:tcPr>
          <w:p w14:paraId="01CB1BA1" w14:textId="77777777" w:rsidR="00924F33" w:rsidRDefault="00924F33" w:rsidP="00242C0F">
            <w:pPr>
              <w:jc w:val="center"/>
            </w:pPr>
            <w:r>
              <w:t>étapes</w:t>
            </w:r>
          </w:p>
        </w:tc>
        <w:tc>
          <w:tcPr>
            <w:tcW w:w="1583" w:type="dxa"/>
            <w:vAlign w:val="center"/>
          </w:tcPr>
          <w:p w14:paraId="67EFB013" w14:textId="77777777" w:rsidR="00924F33" w:rsidRDefault="00924F33" w:rsidP="00242C0F">
            <w:pPr>
              <w:jc w:val="center"/>
            </w:pPr>
            <w:r>
              <w:t>datations</w:t>
            </w:r>
            <w:r w:rsidR="00E91560">
              <w:t xml:space="preserve"> BC</w:t>
            </w:r>
          </w:p>
        </w:tc>
      </w:tr>
      <w:tr w:rsidR="00924F33" w14:paraId="6D778C70" w14:textId="77777777" w:rsidTr="00E91560">
        <w:tc>
          <w:tcPr>
            <w:tcW w:w="588" w:type="dxa"/>
            <w:vAlign w:val="center"/>
          </w:tcPr>
          <w:p w14:paraId="27B755AE" w14:textId="77777777" w:rsidR="00924F33" w:rsidRDefault="00924F33" w:rsidP="00242C0F">
            <w:pPr>
              <w:jc w:val="center"/>
            </w:pPr>
            <w:r>
              <w:t>2</w:t>
            </w:r>
            <w:r w:rsidRPr="00DB5974">
              <w:rPr>
                <w:vertAlign w:val="superscript"/>
              </w:rPr>
              <w:t>e</w:t>
            </w:r>
            <w:r>
              <w:t xml:space="preserve"> </w:t>
            </w:r>
          </w:p>
        </w:tc>
        <w:tc>
          <w:tcPr>
            <w:tcW w:w="1189" w:type="dxa"/>
          </w:tcPr>
          <w:p w14:paraId="3F5EAE48" w14:textId="77777777" w:rsidR="00924F33" w:rsidRDefault="00924F33" w:rsidP="00242C0F">
            <w:pPr>
              <w:jc w:val="center"/>
            </w:pPr>
            <w:r>
              <w:t>ancienne</w:t>
            </w:r>
          </w:p>
        </w:tc>
        <w:tc>
          <w:tcPr>
            <w:tcW w:w="1583" w:type="dxa"/>
            <w:vAlign w:val="center"/>
          </w:tcPr>
          <w:p w14:paraId="2E50D13B" w14:textId="77777777" w:rsidR="00924F33" w:rsidRDefault="00924F33" w:rsidP="00242C0F">
            <w:pPr>
              <w:jc w:val="center"/>
            </w:pPr>
            <w:r>
              <w:t>8000-7500</w:t>
            </w:r>
          </w:p>
        </w:tc>
      </w:tr>
      <w:tr w:rsidR="00924F33" w14:paraId="71E27606" w14:textId="77777777" w:rsidTr="00E91560">
        <w:tc>
          <w:tcPr>
            <w:tcW w:w="588" w:type="dxa"/>
            <w:vAlign w:val="center"/>
          </w:tcPr>
          <w:p w14:paraId="1E5393E2" w14:textId="77777777" w:rsidR="00924F33" w:rsidRDefault="00924F33" w:rsidP="00924F33">
            <w:pPr>
              <w:jc w:val="center"/>
            </w:pPr>
            <w:r>
              <w:t>1</w:t>
            </w:r>
            <w:r w:rsidRPr="00DB5974">
              <w:rPr>
                <w:vertAlign w:val="superscript"/>
              </w:rPr>
              <w:t>e</w:t>
            </w:r>
          </w:p>
        </w:tc>
        <w:tc>
          <w:tcPr>
            <w:tcW w:w="1189" w:type="dxa"/>
          </w:tcPr>
          <w:p w14:paraId="075D0DDC" w14:textId="77777777" w:rsidR="00924F33" w:rsidRDefault="00924F33" w:rsidP="00242C0F">
            <w:pPr>
              <w:jc w:val="center"/>
            </w:pPr>
            <w:r>
              <w:t>ancienne</w:t>
            </w:r>
          </w:p>
        </w:tc>
        <w:tc>
          <w:tcPr>
            <w:tcW w:w="1583" w:type="dxa"/>
            <w:vAlign w:val="center"/>
          </w:tcPr>
          <w:p w14:paraId="17E972B6" w14:textId="77777777" w:rsidR="00924F33" w:rsidRDefault="00924F33" w:rsidP="00242C0F">
            <w:pPr>
              <w:jc w:val="center"/>
            </w:pPr>
            <w:r>
              <w:t>8400-8000</w:t>
            </w:r>
          </w:p>
        </w:tc>
      </w:tr>
    </w:tbl>
    <w:p w14:paraId="17D6B014" w14:textId="77777777" w:rsidR="000459AB" w:rsidRDefault="000459AB" w:rsidP="00242C0F"/>
    <w:p w14:paraId="222DB853" w14:textId="78480A98" w:rsidR="008B75D2" w:rsidRPr="0032190F" w:rsidRDefault="008B75D2" w:rsidP="00242C0F">
      <w:pPr>
        <w:jc w:val="both"/>
        <w:rPr>
          <w:lang w:val="fr-FR"/>
        </w:rPr>
      </w:pPr>
      <w:r w:rsidRPr="0032190F">
        <w:rPr>
          <w:lang w:val="fr-FR"/>
        </w:rPr>
        <w:t>A Sihlourokambos les matériaux trouvés correspondent à 2 groupes d’</w:t>
      </w:r>
      <w:hyperlink r:id="rId768" w:anchor="Sit_Obsidienne" w:history="1">
        <w:r w:rsidR="009F2A99" w:rsidRPr="009F2A99">
          <w:rPr>
            <w:rStyle w:val="Hyperlink"/>
            <w:szCs w:val="20"/>
            <w:lang w:val="fr-FR"/>
          </w:rPr>
          <w:t>obsidienne</w:t>
        </w:r>
      </w:hyperlink>
      <w:r w:rsidRPr="0032190F">
        <w:rPr>
          <w:lang w:val="fr-FR"/>
        </w:rPr>
        <w:t xml:space="preserve"> dont l’un est identifié par la provenance de l’atelier de Kaletepe</w:t>
      </w:r>
      <w:r w:rsidR="000F1B58" w:rsidRPr="0032190F">
        <w:rPr>
          <w:lang w:val="fr-FR"/>
        </w:rPr>
        <w:t xml:space="preserve"> proche du site d’habitat de </w:t>
      </w:r>
      <w:hyperlink w:anchor="Sit_Cafer_Huyuk_Kaletepe" w:history="1">
        <w:r w:rsidR="000F1B58" w:rsidRPr="0032190F">
          <w:rPr>
            <w:rStyle w:val="Hyperlink"/>
            <w:lang w:val="fr-FR"/>
          </w:rPr>
          <w:t>Cafer Hüyük</w:t>
        </w:r>
      </w:hyperlink>
      <w:r w:rsidRPr="0032190F">
        <w:rPr>
          <w:lang w:val="fr-FR"/>
        </w:rPr>
        <w:t>. On a pu comparer les « signatures » géochimiques et les obsidiennes trouvées à Chypre avec les déchets de taille de</w:t>
      </w:r>
      <w:r w:rsidR="00E91560">
        <w:rPr>
          <w:lang w:val="fr-FR"/>
        </w:rPr>
        <w:t xml:space="preserve"> </w:t>
      </w:r>
      <w:hyperlink r:id="rId769" w:anchor="Sit_Golludag" w:history="1">
        <w:r w:rsidR="00E91560" w:rsidRPr="00E91560">
          <w:rPr>
            <w:rStyle w:val="Hyperlink"/>
            <w:lang w:val="fr-FR"/>
          </w:rPr>
          <w:t>Golludag</w:t>
        </w:r>
      </w:hyperlink>
      <w:r w:rsidRPr="0032190F">
        <w:rPr>
          <w:lang w:val="fr-FR"/>
        </w:rPr>
        <w:t>. D’abords sous forme de produits finis, puis dans un second temps selon des techniques locales identiques à celles employées pour les silex</w:t>
      </w:r>
      <w:r w:rsidR="00AE1301" w:rsidRPr="0032190F">
        <w:rPr>
          <w:lang w:val="fr-FR"/>
        </w:rPr>
        <w:t xml:space="preserve"> (SS BIB)</w:t>
      </w:r>
      <w:r w:rsidRPr="0032190F">
        <w:rPr>
          <w:lang w:val="fr-FR"/>
        </w:rPr>
        <w:t>.</w:t>
      </w:r>
    </w:p>
    <w:p w14:paraId="4F04FF73" w14:textId="77777777" w:rsidR="008B75D2" w:rsidRPr="0032190F" w:rsidRDefault="008B75D2" w:rsidP="00242C0F">
      <w:pPr>
        <w:rPr>
          <w:lang w:val="fr-FR"/>
        </w:rPr>
      </w:pPr>
    </w:p>
    <w:p w14:paraId="0DC8BA91" w14:textId="77777777" w:rsidR="002B47B4" w:rsidRPr="0032190F" w:rsidRDefault="000459AB" w:rsidP="00242C0F">
      <w:pPr>
        <w:jc w:val="both"/>
        <w:rPr>
          <w:lang w:val="fr-FR"/>
        </w:rPr>
      </w:pPr>
      <w:r w:rsidRPr="0032190F">
        <w:rPr>
          <w:lang w:val="fr-FR"/>
        </w:rPr>
        <w:t xml:space="preserve">Vers 7500, l’influence continentale est très marquée ; </w:t>
      </w:r>
      <w:r w:rsidR="002B47B4" w:rsidRPr="0032190F">
        <w:rPr>
          <w:lang w:val="fr-FR"/>
        </w:rPr>
        <w:t>les matériaux trouvés correspondent à 2 groupes d’obsidienne dont l’un est identifié par la provenance de l’atelier de Kaletepe</w:t>
      </w:r>
      <w:r w:rsidR="000F1B58" w:rsidRPr="0032190F">
        <w:rPr>
          <w:lang w:val="fr-FR"/>
        </w:rPr>
        <w:t xml:space="preserve"> proche de l’habitat de </w:t>
      </w:r>
      <w:hyperlink w:anchor="Sit_Cafer_Huyuk_Kaletepe" w:history="1">
        <w:r w:rsidR="000F1B58" w:rsidRPr="0032190F">
          <w:rPr>
            <w:rStyle w:val="Hyperlink"/>
            <w:lang w:val="fr-FR"/>
          </w:rPr>
          <w:t>Cafer Hüyük</w:t>
        </w:r>
      </w:hyperlink>
      <w:r w:rsidR="002B47B4" w:rsidRPr="0032190F">
        <w:rPr>
          <w:lang w:val="fr-FR"/>
        </w:rPr>
        <w:t>. On a pu comparer les « signatures » géochimiques et les obsidiennes trouvées à Chypre avec les déchets de taille de Göllü dag. D’abords sous forme de produits finis, puis dans un second temps selon des techniques locales identiques à celles employées pour les silex</w:t>
      </w:r>
      <w:r w:rsidR="00AE1301" w:rsidRPr="0032190F">
        <w:rPr>
          <w:lang w:val="fr-FR"/>
        </w:rPr>
        <w:t xml:space="preserve"> (SS BIB)</w:t>
      </w:r>
      <w:r w:rsidR="002B47B4" w:rsidRPr="0032190F">
        <w:rPr>
          <w:lang w:val="fr-FR"/>
        </w:rPr>
        <w:t xml:space="preserve">. </w:t>
      </w:r>
    </w:p>
    <w:p w14:paraId="68AA13B5" w14:textId="11C733C6" w:rsidR="002B47B4" w:rsidRDefault="00757A44" w:rsidP="00242C0F">
      <w:pPr>
        <w:jc w:val="both"/>
        <w:rPr>
          <w:lang w:val="fr-FR"/>
        </w:rPr>
      </w:pPr>
      <w:r w:rsidRPr="0032190F">
        <w:rPr>
          <w:lang w:val="fr-FR"/>
        </w:rPr>
        <w:t xml:space="preserve">La présence d’une sépulture de chat, la présence </w:t>
      </w:r>
      <w:r w:rsidR="00776A75" w:rsidRPr="0032190F">
        <w:rPr>
          <w:lang w:val="fr-FR"/>
        </w:rPr>
        <w:t>d'un visage sculpté</w:t>
      </w:r>
      <w:r w:rsidRPr="0032190F">
        <w:rPr>
          <w:lang w:val="fr-FR"/>
        </w:rPr>
        <w:t xml:space="preserve"> de félin et de souris</w:t>
      </w:r>
      <w:r w:rsidR="001C60CE" w:rsidRPr="0032190F">
        <w:rPr>
          <w:lang w:val="fr-FR"/>
        </w:rPr>
        <w:t xml:space="preserve"> (commensaux)</w:t>
      </w:r>
      <w:r w:rsidRPr="0032190F">
        <w:rPr>
          <w:lang w:val="fr-FR"/>
        </w:rPr>
        <w:t xml:space="preserve"> pourrait faire remonter la domestication du chat au </w:t>
      </w:r>
      <w:hyperlink r:id="rId770" w:anchor="Cul_Neo" w:history="1">
        <w:r w:rsidRPr="0032190F">
          <w:rPr>
            <w:rStyle w:val="Hyperlink"/>
            <w:lang w:val="fr-FR"/>
          </w:rPr>
          <w:t>Néolithique</w:t>
        </w:r>
      </w:hyperlink>
      <w:r w:rsidR="001C60CE" w:rsidRPr="0032190F">
        <w:rPr>
          <w:lang w:val="fr-FR"/>
        </w:rPr>
        <w:t xml:space="preserve">(voir § stokage) </w:t>
      </w:r>
      <w:r w:rsidR="00AE1301" w:rsidRPr="0032190F">
        <w:rPr>
          <w:lang w:val="fr-FR"/>
        </w:rPr>
        <w:t>(SS BIB)</w:t>
      </w:r>
      <w:r w:rsidRPr="0032190F">
        <w:rPr>
          <w:lang w:val="fr-FR"/>
        </w:rPr>
        <w:t>.</w:t>
      </w:r>
    </w:p>
    <w:p w14:paraId="5FC2E816" w14:textId="77777777" w:rsidR="00E91560" w:rsidRDefault="00E91560" w:rsidP="00242C0F">
      <w:pPr>
        <w:jc w:val="both"/>
        <w:rPr>
          <w:lang w:val="fr-FR"/>
        </w:rPr>
      </w:pPr>
    </w:p>
    <w:p w14:paraId="534E6BF5" w14:textId="77777777" w:rsidR="00E91560" w:rsidRDefault="00E91560" w:rsidP="00E91560">
      <w:pPr>
        <w:pStyle w:val="Heading2"/>
      </w:pPr>
      <w:r>
        <w:t>Art</w:t>
      </w:r>
    </w:p>
    <w:p w14:paraId="0290794A" w14:textId="77777777" w:rsidR="00E91560" w:rsidRDefault="00E91560" w:rsidP="00242C0F">
      <w:pPr>
        <w:jc w:val="both"/>
        <w:rPr>
          <w:lang w:val="fr-FR"/>
        </w:rPr>
      </w:pPr>
    </w:p>
    <w:p w14:paraId="7B89B2D8" w14:textId="01D17F78" w:rsidR="00E91560" w:rsidRPr="0032190F" w:rsidRDefault="00E91560" w:rsidP="00242C0F">
      <w:pPr>
        <w:jc w:val="both"/>
        <w:rPr>
          <w:lang w:val="fr-FR"/>
        </w:rPr>
      </w:pPr>
      <w:r>
        <w:rPr>
          <w:lang w:val="fr-FR"/>
        </w:rPr>
        <w:lastRenderedPageBreak/>
        <w:t>T</w:t>
      </w:r>
      <w:r w:rsidRPr="00E91560">
        <w:rPr>
          <w:lang w:val="fr-FR"/>
        </w:rPr>
        <w:t xml:space="preserve">ête de chat sculptée en pierre datée du </w:t>
      </w:r>
      <w:hyperlink r:id="rId771" w:anchor="Cul_Art_TAC_T_a_statuettes_p_PPNB" w:history="1">
        <w:r w:rsidRPr="00E91560">
          <w:rPr>
            <w:rStyle w:val="Hyperlink"/>
            <w:lang w:val="fr-FR"/>
          </w:rPr>
          <w:t>PPNB</w:t>
        </w:r>
      </w:hyperlink>
      <w:r w:rsidRPr="00E91560">
        <w:rPr>
          <w:lang w:val="fr-FR"/>
        </w:rPr>
        <w:t xml:space="preserve"> (BIB 2319 p. 12).</w:t>
      </w:r>
    </w:p>
    <w:p w14:paraId="6C9EF3B1" w14:textId="77777777" w:rsidR="008411DD" w:rsidRPr="0032190F" w:rsidRDefault="008411DD" w:rsidP="00242C0F">
      <w:pPr>
        <w:rPr>
          <w:lang w:val="fr-FR"/>
        </w:rPr>
      </w:pPr>
    </w:p>
    <w:p w14:paraId="28F7BB5F" w14:textId="77777777" w:rsidR="008411DD" w:rsidRPr="0032190F" w:rsidRDefault="00924F33" w:rsidP="00426FF9">
      <w:pPr>
        <w:pStyle w:val="Heading1"/>
      </w:pPr>
      <w:bookmarkStart w:id="416" w:name="Sit_Khirokitia"/>
      <w:r w:rsidRPr="0032190F">
        <w:t>KHIROKITIA</w:t>
      </w:r>
    </w:p>
    <w:bookmarkEnd w:id="416"/>
    <w:p w14:paraId="42DBFEE8" w14:textId="77777777" w:rsidR="009B4F39" w:rsidRPr="0032190F" w:rsidRDefault="009B4F39" w:rsidP="00242C0F">
      <w:pPr>
        <w:rPr>
          <w:lang w:val="fr-FR"/>
        </w:rPr>
      </w:pPr>
    </w:p>
    <w:p w14:paraId="0CCEEA7E" w14:textId="77777777" w:rsidR="008411DD" w:rsidRPr="0032190F" w:rsidRDefault="008411DD" w:rsidP="00242C0F">
      <w:pPr>
        <w:jc w:val="both"/>
        <w:rPr>
          <w:lang w:val="fr-FR"/>
        </w:rPr>
      </w:pPr>
      <w:r w:rsidRPr="0032190F">
        <w:rPr>
          <w:lang w:val="fr-FR"/>
        </w:rPr>
        <w:t>Dans la vallée du Maroni, sur la côte Sud de l’île de Chypre. Ce site d’habitat montre une occupation pré-céramique et une occupation Sotira. Il est daté du 7</w:t>
      </w:r>
      <w:r w:rsidRPr="0032190F">
        <w:rPr>
          <w:vertAlign w:val="superscript"/>
          <w:lang w:val="fr-FR"/>
        </w:rPr>
        <w:t>e</w:t>
      </w:r>
      <w:r w:rsidRPr="0032190F">
        <w:rPr>
          <w:lang w:val="fr-FR"/>
        </w:rPr>
        <w:t xml:space="preserve"> millénaire BCE pour la période pré-céramique et du 5</w:t>
      </w:r>
      <w:r w:rsidRPr="0032190F">
        <w:rPr>
          <w:vertAlign w:val="superscript"/>
          <w:lang w:val="fr-FR"/>
        </w:rPr>
        <w:t>e</w:t>
      </w:r>
      <w:r w:rsidRPr="0032190F">
        <w:rPr>
          <w:lang w:val="fr-FR"/>
        </w:rPr>
        <w:t xml:space="preserve"> milléanire pour la période Sotira</w:t>
      </w:r>
      <w:r w:rsidR="002E204D" w:rsidRPr="0032190F">
        <w:rPr>
          <w:lang w:val="fr-FR"/>
        </w:rPr>
        <w:t>  (SS BIB).</w:t>
      </w:r>
    </w:p>
    <w:p w14:paraId="79069FF0" w14:textId="77777777" w:rsidR="002E204D" w:rsidRPr="0032190F" w:rsidRDefault="002E204D" w:rsidP="00242C0F">
      <w:pPr>
        <w:jc w:val="both"/>
        <w:rPr>
          <w:lang w:val="fr-FR"/>
        </w:rPr>
      </w:pPr>
    </w:p>
    <w:p w14:paraId="0E32B4EC" w14:textId="77777777" w:rsidR="002E204D" w:rsidRPr="0032190F" w:rsidRDefault="002E204D" w:rsidP="00426FF9">
      <w:pPr>
        <w:pStyle w:val="Heading1"/>
      </w:pPr>
      <w:bookmarkStart w:id="417" w:name="Sit_Akrotiri"/>
      <w:r w:rsidRPr="0032190F">
        <w:t>AKROTIRI</w:t>
      </w:r>
    </w:p>
    <w:bookmarkEnd w:id="417"/>
    <w:p w14:paraId="4A538997" w14:textId="77777777" w:rsidR="002E204D" w:rsidRPr="0032190F" w:rsidRDefault="002E204D" w:rsidP="00242C0F">
      <w:pPr>
        <w:jc w:val="both"/>
        <w:rPr>
          <w:lang w:val="fr-FR"/>
        </w:rPr>
      </w:pPr>
    </w:p>
    <w:p w14:paraId="01D2471E" w14:textId="77777777" w:rsidR="002E204D" w:rsidRDefault="002E204D" w:rsidP="00242C0F">
      <w:pPr>
        <w:jc w:val="both"/>
        <w:rPr>
          <w:lang w:val="fr-FR"/>
        </w:rPr>
      </w:pPr>
      <w:r w:rsidRPr="0032190F">
        <w:rPr>
          <w:lang w:val="fr-FR"/>
        </w:rPr>
        <w:t>Premier peuplement de Chypre vers le milieu du 10-9</w:t>
      </w:r>
      <w:r w:rsidRPr="0032190F">
        <w:rPr>
          <w:vertAlign w:val="superscript"/>
          <w:lang w:val="fr-FR"/>
        </w:rPr>
        <w:t>ième</w:t>
      </w:r>
      <w:r w:rsidRPr="0032190F">
        <w:rPr>
          <w:lang w:val="fr-FR"/>
        </w:rPr>
        <w:t xml:space="preserve"> millénaire av. J.-C avec des traces des chasseurs-cueilleurs à Akrotiri-Aetokremnos, collecte de coquillages, oiseaux, petits gibiers, pêche (SS BIB). </w:t>
      </w:r>
    </w:p>
    <w:p w14:paraId="763E030B" w14:textId="6A33CB86" w:rsidR="00161FA9" w:rsidRPr="00493217" w:rsidRDefault="00161FA9" w:rsidP="00161FA9">
      <w:pPr>
        <w:rPr>
          <w:lang w:val="fr-FR"/>
        </w:rPr>
      </w:pPr>
      <w:r>
        <w:rPr>
          <w:lang w:val="fr-FR"/>
        </w:rPr>
        <w:t xml:space="preserve">Pour le Bronze, nombreuses couches de destructions et la plus grande quantité de vases entiers pour le LM IA/LC I </w:t>
      </w:r>
      <w:r w:rsidRPr="00161FA9">
        <w:rPr>
          <w:lang w:val="fr-FR"/>
        </w:rPr>
        <w:t xml:space="preserve">(BIB 3657) v. </w:t>
      </w:r>
      <w:bookmarkStart w:id="418" w:name="_Hlk166953289"/>
      <w:r>
        <w:fldChar w:fldCharType="begin"/>
      </w:r>
      <w:r w:rsidRPr="00161FA9">
        <w:rPr>
          <w:lang w:val="fr-FR"/>
        </w:rPr>
        <w:instrText>HYPERLINK "C:\\Users\\Thomas Huet\\Desktop\\Documentation archéologique liée à la thèse\\Cultures.docx" \l "Cul_Minoen_per"</w:instrText>
      </w:r>
      <w:r>
        <w:fldChar w:fldCharType="separate"/>
      </w:r>
      <w:r w:rsidRPr="00493217">
        <w:rPr>
          <w:rStyle w:val="Hyperlink"/>
          <w:lang w:val="fr-FR"/>
        </w:rPr>
        <w:t>Minoéen</w:t>
      </w:r>
      <w:r>
        <w:fldChar w:fldCharType="end"/>
      </w:r>
      <w:bookmarkEnd w:id="418"/>
      <w:r w:rsidRPr="00493217">
        <w:rPr>
          <w:lang w:val="fr-FR"/>
        </w:rPr>
        <w:t xml:space="preserve"> (SS BIB)</w:t>
      </w:r>
    </w:p>
    <w:p w14:paraId="7AFEF488" w14:textId="77777777" w:rsidR="008411DD" w:rsidRPr="0032190F" w:rsidRDefault="008411DD" w:rsidP="00242C0F">
      <w:pPr>
        <w:rPr>
          <w:lang w:val="fr-FR"/>
        </w:rPr>
      </w:pPr>
    </w:p>
    <w:p w14:paraId="21F7ECD0" w14:textId="77777777" w:rsidR="009B4F39" w:rsidRPr="0032190F" w:rsidRDefault="009B4F39" w:rsidP="00426FF9">
      <w:pPr>
        <w:pStyle w:val="Heading1"/>
      </w:pPr>
      <w:r w:rsidRPr="0032190F">
        <w:t>MAGZALIA (Site de)</w:t>
      </w:r>
    </w:p>
    <w:p w14:paraId="3F44A53B" w14:textId="77777777" w:rsidR="009B4F39" w:rsidRPr="0032190F" w:rsidRDefault="009B4F39" w:rsidP="00242C0F">
      <w:pPr>
        <w:rPr>
          <w:lang w:val="fr-FR"/>
        </w:rPr>
      </w:pPr>
    </w:p>
    <w:p w14:paraId="47838EB7" w14:textId="1934F7D0" w:rsidR="00626BF6" w:rsidRPr="0032190F" w:rsidRDefault="00626BF6" w:rsidP="00626BF6">
      <w:pPr>
        <w:rPr>
          <w:lang w:val="fr-FR"/>
        </w:rPr>
      </w:pPr>
      <w:r w:rsidRPr="0032190F">
        <w:rPr>
          <w:lang w:val="fr-FR"/>
        </w:rPr>
        <w:t xml:space="preserve">Irak. </w:t>
      </w:r>
      <w:r w:rsidR="009B4F39" w:rsidRPr="0032190F">
        <w:rPr>
          <w:lang w:val="fr-FR"/>
        </w:rPr>
        <w:t xml:space="preserve">Site de </w:t>
      </w:r>
      <w:hyperlink r:id="rId772" w:anchor="Sit_Mesopotamie" w:history="1">
        <w:r w:rsidR="009B4F39" w:rsidRPr="0032190F">
          <w:rPr>
            <w:rStyle w:val="Hyperlink"/>
            <w:lang w:val="fr-FR"/>
          </w:rPr>
          <w:t>Mésopotamie</w:t>
        </w:r>
      </w:hyperlink>
      <w:r w:rsidR="009B4F39" w:rsidRPr="0032190F">
        <w:rPr>
          <w:lang w:val="fr-FR"/>
        </w:rPr>
        <w:t xml:space="preserve"> daté du </w:t>
      </w:r>
      <w:hyperlink r:id="rId773" w:anchor="Cul_PPNB" w:history="1">
        <w:r w:rsidR="009B4F39" w:rsidRPr="0032190F">
          <w:rPr>
            <w:rStyle w:val="Hyperlink"/>
            <w:lang w:val="fr-FR"/>
          </w:rPr>
          <w:t>PPNB</w:t>
        </w:r>
      </w:hyperlink>
      <w:r w:rsidR="009B4F39" w:rsidRPr="0032190F">
        <w:rPr>
          <w:lang w:val="fr-FR"/>
        </w:rPr>
        <w:t xml:space="preserve"> récent qui a livré des plans de maisons rectangulaires a</w:t>
      </w:r>
      <w:r w:rsidRPr="0032190F">
        <w:rPr>
          <w:lang w:val="fr-FR"/>
        </w:rPr>
        <w:t>vec des murs construits en pisé (SS BIB)</w:t>
      </w:r>
    </w:p>
    <w:p w14:paraId="1D06EADC" w14:textId="77777777" w:rsidR="00626BF6" w:rsidRPr="0032190F" w:rsidRDefault="00626BF6" w:rsidP="00626BF6">
      <w:pPr>
        <w:rPr>
          <w:lang w:val="fr-FR"/>
        </w:rPr>
      </w:pPr>
      <w:r w:rsidRPr="0032190F">
        <w:rPr>
          <w:lang w:val="fr-FR"/>
        </w:rPr>
        <w:t>Traces d’utilisation de tribulum au PPNB (BIB 2219 p. 306)</w:t>
      </w:r>
    </w:p>
    <w:p w14:paraId="2D6CAE60" w14:textId="77777777" w:rsidR="00626BF6" w:rsidRPr="0032190F" w:rsidRDefault="00626BF6" w:rsidP="00626BF6">
      <w:pPr>
        <w:rPr>
          <w:lang w:val="fr-FR"/>
        </w:rPr>
      </w:pPr>
    </w:p>
    <w:p w14:paraId="3D6A520C" w14:textId="77777777" w:rsidR="00626BF6" w:rsidRPr="0032190F" w:rsidRDefault="00626BF6" w:rsidP="00493217">
      <w:pPr>
        <w:pStyle w:val="Heading1"/>
      </w:pPr>
      <w:r w:rsidRPr="0032190F">
        <w:t>EL KOWM 2</w:t>
      </w:r>
    </w:p>
    <w:p w14:paraId="32DA608A" w14:textId="77777777" w:rsidR="00626BF6" w:rsidRPr="0032190F" w:rsidRDefault="00626BF6" w:rsidP="00626BF6">
      <w:pPr>
        <w:jc w:val="both"/>
        <w:rPr>
          <w:lang w:val="fr-FR"/>
        </w:rPr>
      </w:pPr>
      <w:r w:rsidRPr="0032190F">
        <w:rPr>
          <w:lang w:val="fr-FR"/>
        </w:rPr>
        <w:t>Syrie. Traces d’utilisation de tribulum au PPNB (BIB 2219 p. 306)</w:t>
      </w:r>
    </w:p>
    <w:p w14:paraId="7EB6613A" w14:textId="77777777" w:rsidR="00375EF6" w:rsidRPr="00B67F2F" w:rsidRDefault="00375EF6" w:rsidP="00242C0F">
      <w:pPr>
        <w:rPr>
          <w:lang w:val="fr-FR"/>
        </w:rPr>
      </w:pPr>
    </w:p>
    <w:p w14:paraId="35BCD8C5" w14:textId="77777777" w:rsidR="00072672" w:rsidRPr="0032190F" w:rsidRDefault="00072672" w:rsidP="00426FF9">
      <w:pPr>
        <w:pStyle w:val="Heading1"/>
      </w:pPr>
      <w:bookmarkStart w:id="419" w:name="Sit_Lepenski_Vir"/>
      <w:r w:rsidRPr="0032190F">
        <w:t>LEPENSKI-VIR</w:t>
      </w:r>
    </w:p>
    <w:bookmarkEnd w:id="419"/>
    <w:p w14:paraId="28D4CA38" w14:textId="77777777" w:rsidR="00072672" w:rsidRPr="00A862BE" w:rsidRDefault="008C0CC3" w:rsidP="00242C0F">
      <w:pPr>
        <w:rPr>
          <w:sz w:val="20"/>
          <w:lang w:val="fr-FR"/>
        </w:rPr>
      </w:pPr>
      <w:r w:rsidRPr="00A862BE">
        <w:rPr>
          <w:sz w:val="20"/>
          <w:lang w:val="fr-FR"/>
        </w:rPr>
        <w:t>Lepenski Vir</w:t>
      </w:r>
    </w:p>
    <w:p w14:paraId="065E9938" w14:textId="77777777" w:rsidR="008C0CC3" w:rsidRPr="0032190F" w:rsidRDefault="008C0CC3" w:rsidP="00242C0F">
      <w:pPr>
        <w:rPr>
          <w:lang w:val="fr-FR"/>
        </w:rPr>
      </w:pPr>
    </w:p>
    <w:p w14:paraId="7628A8C5" w14:textId="7385F5AC" w:rsidR="004C6498" w:rsidRDefault="00B616DE" w:rsidP="00242C0F">
      <w:pPr>
        <w:jc w:val="both"/>
        <w:rPr>
          <w:lang w:val="fr-FR"/>
        </w:rPr>
      </w:pPr>
      <w:r w:rsidRPr="0032190F">
        <w:rPr>
          <w:lang w:val="fr-FR"/>
        </w:rPr>
        <w:t xml:space="preserve">Ce site qui a donné son nom au groupe de </w:t>
      </w:r>
      <w:hyperlink r:id="rId774" w:anchor="Cul_Lepenski_Vir" w:history="1">
        <w:r w:rsidRPr="0032190F">
          <w:rPr>
            <w:rStyle w:val="Hyperlink"/>
            <w:lang w:val="fr-FR"/>
          </w:rPr>
          <w:t>Lepenski-Vir</w:t>
        </w:r>
      </w:hyperlink>
      <w:r w:rsidRPr="0032190F">
        <w:rPr>
          <w:lang w:val="fr-FR"/>
        </w:rPr>
        <w:t xml:space="preserve"> est s</w:t>
      </w:r>
      <w:r w:rsidR="00072672" w:rsidRPr="0032190F">
        <w:rPr>
          <w:lang w:val="fr-FR"/>
        </w:rPr>
        <w:t>itué dans le Nord-Est des Balkans</w:t>
      </w:r>
      <w:r w:rsidRPr="0032190F">
        <w:rPr>
          <w:lang w:val="fr-FR"/>
        </w:rPr>
        <w:t xml:space="preserve"> et en rive gauche du Danube</w:t>
      </w:r>
      <w:r w:rsidR="004C6498">
        <w:rPr>
          <w:lang w:val="fr-FR"/>
        </w:rPr>
        <w:t xml:space="preserve"> </w:t>
      </w:r>
      <w:r w:rsidR="004C6498" w:rsidRPr="0032190F">
        <w:rPr>
          <w:lang w:val="fr-FR"/>
        </w:rPr>
        <w:t>(BIB</w:t>
      </w:r>
      <w:r w:rsidR="004C6498">
        <w:rPr>
          <w:lang w:val="fr-FR"/>
        </w:rPr>
        <w:t xml:space="preserve"> 125 p. 48)</w:t>
      </w:r>
      <w:r w:rsidR="004C6498" w:rsidRPr="0032190F">
        <w:rPr>
          <w:lang w:val="fr-FR"/>
        </w:rPr>
        <w:t>.</w:t>
      </w:r>
      <w:r w:rsidRPr="0032190F">
        <w:rPr>
          <w:lang w:val="fr-FR"/>
        </w:rPr>
        <w:t xml:space="preserve">. </w:t>
      </w:r>
    </w:p>
    <w:p w14:paraId="10DF8CF3" w14:textId="77777777" w:rsidR="004C6498" w:rsidRDefault="004C6498" w:rsidP="00242C0F">
      <w:pPr>
        <w:jc w:val="both"/>
        <w:rPr>
          <w:lang w:val="fr-FR"/>
        </w:rPr>
      </w:pPr>
    </w:p>
    <w:p w14:paraId="6B2EF1A9" w14:textId="77777777" w:rsidR="004C6498" w:rsidRDefault="004C6498" w:rsidP="004C6498">
      <w:pPr>
        <w:jc w:val="both"/>
        <w:rPr>
          <w:lang w:val="fr-FR"/>
        </w:rPr>
      </w:pPr>
      <w:r>
        <w:rPr>
          <w:lang w:val="fr-FR"/>
        </w:rPr>
        <w:t xml:space="preserve">Site HG (BIB J.P. Demoule, journées CIMO-SPF, 2019). Site </w:t>
      </w:r>
      <w:r w:rsidRPr="000C4330">
        <w:rPr>
          <w:i/>
          <w:lang w:val="fr-FR"/>
        </w:rPr>
        <w:t>forager</w:t>
      </w:r>
      <w:r>
        <w:rPr>
          <w:lang w:val="fr-FR"/>
        </w:rPr>
        <w:t xml:space="preserve"> avec des influences néolithiques  (BIB 2758). Mésolithique (BIB National Geographic, aout 2019)</w:t>
      </w:r>
    </w:p>
    <w:p w14:paraId="02F9C0C2" w14:textId="07BE2BEC" w:rsidR="004C6498" w:rsidRDefault="004C6498" w:rsidP="004C6498">
      <w:pPr>
        <w:rPr>
          <w:lang w:val="fr-FR"/>
        </w:rPr>
      </w:pPr>
      <w:r w:rsidRPr="0032190F">
        <w:rPr>
          <w:lang w:val="fr-FR"/>
        </w:rPr>
        <w:t xml:space="preserve">Dans sa phase récente (6600-5400) apparaissent des habitats stables. De même pour le site </w:t>
      </w:r>
      <w:r>
        <w:rPr>
          <w:lang w:val="fr-FR"/>
        </w:rPr>
        <w:t xml:space="preserve">proche </w:t>
      </w:r>
      <w:r w:rsidRPr="0032190F">
        <w:rPr>
          <w:lang w:val="fr-FR"/>
        </w:rPr>
        <w:t xml:space="preserve">de </w:t>
      </w:r>
      <w:hyperlink r:id="rId775" w:anchor="Sit_Padina" w:history="1">
        <w:r w:rsidRPr="00F77E7B">
          <w:rPr>
            <w:rStyle w:val="Hyperlink"/>
            <w:lang w:val="fr-FR"/>
          </w:rPr>
          <w:t>Padina</w:t>
        </w:r>
      </w:hyperlink>
      <w:r w:rsidRPr="0032190F">
        <w:rPr>
          <w:lang w:val="fr-FR"/>
        </w:rPr>
        <w:t xml:space="preserve"> (BIB 125 p. 48).</w:t>
      </w:r>
    </w:p>
    <w:p w14:paraId="231DCE37" w14:textId="77777777" w:rsidR="004C6498" w:rsidRDefault="004C6498" w:rsidP="004C6498">
      <w:pPr>
        <w:rPr>
          <w:lang w:val="fr-FR"/>
        </w:rPr>
      </w:pPr>
    </w:p>
    <w:p w14:paraId="5857C77C" w14:textId="2543C0F7" w:rsidR="003128BA" w:rsidRDefault="004C6498" w:rsidP="00A862BE">
      <w:pPr>
        <w:rPr>
          <w:lang w:val="fr-FR"/>
        </w:rPr>
      </w:pPr>
      <w:r>
        <w:rPr>
          <w:lang w:val="fr-FR"/>
        </w:rPr>
        <w:t xml:space="preserve">Enterrements néolithiques dans ce site </w:t>
      </w:r>
      <w:r w:rsidRPr="000C4330">
        <w:rPr>
          <w:i/>
          <w:lang w:val="fr-FR"/>
        </w:rPr>
        <w:t>forager</w:t>
      </w:r>
      <w:r>
        <w:rPr>
          <w:lang w:val="fr-FR"/>
        </w:rPr>
        <w:t xml:space="preserve">  (BIB 2758)</w:t>
      </w:r>
      <w:r w:rsidR="00A862BE">
        <w:rPr>
          <w:lang w:val="fr-FR"/>
        </w:rPr>
        <w:t xml:space="preserve"> </w:t>
      </w:r>
      <w:r w:rsidR="001D479F" w:rsidRPr="0032190F">
        <w:rPr>
          <w:lang w:val="fr-FR"/>
        </w:rPr>
        <w:t xml:space="preserve">Des influences Néolithique sont perçues dans la présence de produits macro-laminaires typique du Néolithique ancien à </w:t>
      </w:r>
      <w:hyperlink r:id="rId776" w:anchor="Cul_Céramique_Peinte" w:history="1">
        <w:r w:rsidR="001D479F" w:rsidRPr="0032190F">
          <w:rPr>
            <w:rStyle w:val="Hyperlink"/>
            <w:lang w:val="fr-FR"/>
          </w:rPr>
          <w:t>Céramique Peinte</w:t>
        </w:r>
      </w:hyperlink>
      <w:r w:rsidR="001D479F" w:rsidRPr="0032190F">
        <w:rPr>
          <w:lang w:val="fr-FR"/>
        </w:rPr>
        <w:t xml:space="preserve"> des Balkans et du moyen Danube, dans la présence de vase en terre cuite de la culture de </w:t>
      </w:r>
      <w:hyperlink r:id="rId777" w:anchor="Cul_Starcevo_Koros" w:history="1">
        <w:r w:rsidR="001D479F" w:rsidRPr="0032190F">
          <w:rPr>
            <w:rStyle w:val="Hyperlink"/>
            <w:lang w:val="fr-FR"/>
          </w:rPr>
          <w:t>Starčevo</w:t>
        </w:r>
      </w:hyperlink>
      <w:r w:rsidR="001D479F" w:rsidRPr="0032190F">
        <w:rPr>
          <w:lang w:val="fr-FR"/>
        </w:rPr>
        <w:t>, dans la reconnaissance dans les sépultures du site d’individus tantôt robustes et tantôt graciles</w:t>
      </w:r>
      <w:r w:rsidR="003128BA" w:rsidRPr="0032190F">
        <w:rPr>
          <w:lang w:val="fr-FR"/>
        </w:rPr>
        <w:t>. L’hypothèse proposée est celle de groupes mixtes composés des membres des deux populations</w:t>
      </w:r>
      <w:r w:rsidR="001D479F" w:rsidRPr="0032190F">
        <w:rPr>
          <w:lang w:val="fr-FR"/>
        </w:rPr>
        <w:t xml:space="preserve"> (</w:t>
      </w:r>
      <w:r w:rsidR="0070027E" w:rsidRPr="0032190F">
        <w:rPr>
          <w:lang w:val="fr-FR"/>
        </w:rPr>
        <w:t>BIB</w:t>
      </w:r>
      <w:r w:rsidR="001D479F" w:rsidRPr="0032190F">
        <w:rPr>
          <w:lang w:val="fr-FR"/>
        </w:rPr>
        <w:t xml:space="preserve"> 125 p. 48-49).</w:t>
      </w:r>
    </w:p>
    <w:p w14:paraId="3A8CD696" w14:textId="77777777" w:rsidR="0015517A" w:rsidRDefault="0015517A" w:rsidP="00242C0F">
      <w:pPr>
        <w:jc w:val="both"/>
        <w:rPr>
          <w:lang w:val="fr-FR"/>
        </w:rPr>
      </w:pPr>
    </w:p>
    <w:p w14:paraId="4810F99B" w14:textId="77777777" w:rsidR="0015517A" w:rsidRDefault="0015517A" w:rsidP="00242C0F">
      <w:pPr>
        <w:jc w:val="both"/>
        <w:rPr>
          <w:lang w:val="fr-FR"/>
        </w:rPr>
      </w:pPr>
      <w:r>
        <w:rPr>
          <w:lang w:val="fr-FR"/>
        </w:rPr>
        <w:t xml:space="preserve">D'après les analyses 87Sr, les femmes sont plus souvent </w:t>
      </w:r>
      <w:r w:rsidRPr="0015517A">
        <w:rPr>
          <w:i/>
          <w:lang w:val="fr-FR"/>
        </w:rPr>
        <w:t>nonlocal</w:t>
      </w:r>
      <w:r>
        <w:rPr>
          <w:lang w:val="fr-FR"/>
        </w:rPr>
        <w:t xml:space="preserve"> que les hommes  (BIB 2758)</w:t>
      </w:r>
    </w:p>
    <w:p w14:paraId="4E44833A" w14:textId="77777777" w:rsidR="0015517A" w:rsidRDefault="0015517A" w:rsidP="00242C0F">
      <w:pPr>
        <w:jc w:val="both"/>
        <w:rPr>
          <w:lang w:val="fr-FR"/>
        </w:rPr>
      </w:pPr>
    </w:p>
    <w:p w14:paraId="356B32B2" w14:textId="77777777" w:rsidR="0015517A" w:rsidRDefault="0015517A" w:rsidP="00242C0F">
      <w:pPr>
        <w:jc w:val="both"/>
        <w:rPr>
          <w:lang w:val="fr-FR"/>
        </w:rPr>
      </w:pPr>
      <w:r>
        <w:rPr>
          <w:lang w:val="fr-FR"/>
        </w:rPr>
        <w:t>Site mixte ? (SSS BIB)</w:t>
      </w:r>
    </w:p>
    <w:p w14:paraId="6C849C58" w14:textId="77777777" w:rsidR="004C6498" w:rsidRDefault="004C6498" w:rsidP="00242C0F">
      <w:pPr>
        <w:jc w:val="both"/>
        <w:rPr>
          <w:lang w:val="fr-FR"/>
        </w:rPr>
      </w:pPr>
    </w:p>
    <w:p w14:paraId="366ED953" w14:textId="77777777" w:rsidR="004C6498" w:rsidRDefault="004C6498" w:rsidP="00242C0F">
      <w:pPr>
        <w:jc w:val="both"/>
        <w:rPr>
          <w:lang w:val="fr-FR"/>
        </w:rPr>
      </w:pPr>
      <w:r>
        <w:rPr>
          <w:lang w:val="fr-FR"/>
        </w:rPr>
        <w:t>~100 habitants (BIB National Geographic, aout 2019)</w:t>
      </w:r>
    </w:p>
    <w:p w14:paraId="599F38FD" w14:textId="77777777" w:rsidR="00A862BE" w:rsidRDefault="00A862BE" w:rsidP="00242C0F">
      <w:pPr>
        <w:jc w:val="both"/>
        <w:rPr>
          <w:lang w:val="fr-FR"/>
        </w:rPr>
      </w:pPr>
    </w:p>
    <w:p w14:paraId="38ECFAA7" w14:textId="6A3BC519" w:rsidR="00A862BE" w:rsidRPr="009D3BEA" w:rsidRDefault="00A862BE" w:rsidP="00242C0F">
      <w:pPr>
        <w:jc w:val="both"/>
        <w:rPr>
          <w:lang w:val="en-GB"/>
        </w:rPr>
      </w:pPr>
      <w:r w:rsidRPr="009D3BEA">
        <w:rPr>
          <w:lang w:val="en-GB"/>
        </w:rPr>
        <w:t>‘seasonal gatherings’ (OA/Srejović 1972) (BIB 3265)</w:t>
      </w:r>
    </w:p>
    <w:p w14:paraId="55941AA5" w14:textId="77777777" w:rsidR="004C6498" w:rsidRPr="009D3BEA" w:rsidRDefault="004C6498" w:rsidP="00242C0F">
      <w:pPr>
        <w:jc w:val="both"/>
        <w:rPr>
          <w:lang w:val="en-GB"/>
        </w:rPr>
      </w:pPr>
    </w:p>
    <w:p w14:paraId="2DCF0F73" w14:textId="664286C6" w:rsidR="004C6498" w:rsidRDefault="00A862BE" w:rsidP="004C6498">
      <w:pPr>
        <w:pStyle w:val="Heading2"/>
      </w:pPr>
      <w:r>
        <w:t>a</w:t>
      </w:r>
      <w:r w:rsidR="004C6498">
        <w:t>rt</w:t>
      </w:r>
    </w:p>
    <w:p w14:paraId="7B906AA4" w14:textId="77777777" w:rsidR="004C6498" w:rsidRDefault="004C6498" w:rsidP="004C6498">
      <w:pPr>
        <w:rPr>
          <w:lang w:val="fr-FR"/>
        </w:rPr>
      </w:pPr>
    </w:p>
    <w:p w14:paraId="6E581ACC" w14:textId="0C2CE7EA" w:rsidR="004C6498" w:rsidRDefault="004C6498" w:rsidP="004C6498">
      <w:pPr>
        <w:rPr>
          <w:lang w:val="fr-FR"/>
        </w:rPr>
      </w:pPr>
      <w:r w:rsidRPr="0032190F">
        <w:rPr>
          <w:lang w:val="fr-FR"/>
        </w:rPr>
        <w:t xml:space="preserve">Dans sa phase récente (6600-5400) apparaissent </w:t>
      </w:r>
      <w:r>
        <w:rPr>
          <w:lang w:val="fr-FR"/>
        </w:rPr>
        <w:t>des</w:t>
      </w:r>
      <w:r w:rsidRPr="0032190F">
        <w:rPr>
          <w:lang w:val="fr-FR"/>
        </w:rPr>
        <w:t xml:space="preserve"> </w:t>
      </w:r>
      <w:hyperlink r:id="rId778" w:anchor="Cul_Art_TAC_T_a_statuettes" w:history="1">
        <w:r w:rsidRPr="0032190F">
          <w:rPr>
            <w:rStyle w:val="Hyperlink"/>
            <w:lang w:val="fr-FR"/>
          </w:rPr>
          <w:t>figurines</w:t>
        </w:r>
      </w:hyperlink>
      <w:r w:rsidRPr="0032190F">
        <w:rPr>
          <w:lang w:val="fr-FR"/>
        </w:rPr>
        <w:t xml:space="preserve">. De même pour le site </w:t>
      </w:r>
      <w:r>
        <w:rPr>
          <w:lang w:val="fr-FR"/>
        </w:rPr>
        <w:t xml:space="preserve">proche </w:t>
      </w:r>
      <w:r w:rsidRPr="0032190F">
        <w:rPr>
          <w:lang w:val="fr-FR"/>
        </w:rPr>
        <w:t xml:space="preserve">de </w:t>
      </w:r>
      <w:hyperlink r:id="rId779" w:anchor="Sit_Padina" w:history="1">
        <w:r w:rsidRPr="00F77E7B">
          <w:rPr>
            <w:rStyle w:val="Hyperlink"/>
            <w:lang w:val="fr-FR"/>
          </w:rPr>
          <w:t>Padina</w:t>
        </w:r>
      </w:hyperlink>
      <w:r w:rsidRPr="0032190F">
        <w:rPr>
          <w:lang w:val="fr-FR"/>
        </w:rPr>
        <w:t xml:space="preserve"> (BIB 125 p. 48).</w:t>
      </w:r>
      <w:r>
        <w:rPr>
          <w:lang w:val="fr-FR"/>
        </w:rPr>
        <w:t xml:space="preserve"> Représentations thériomorphes (homme poisson, femme poisson (BIB National Geographic, aout 2019)</w:t>
      </w:r>
    </w:p>
    <w:p w14:paraId="450902D0" w14:textId="77777777" w:rsidR="004C6498" w:rsidRDefault="004C6498" w:rsidP="00242C0F">
      <w:pPr>
        <w:jc w:val="both"/>
        <w:rPr>
          <w:lang w:val="fr-FR"/>
        </w:rPr>
      </w:pPr>
    </w:p>
    <w:p w14:paraId="05BDC566" w14:textId="77777777" w:rsidR="00F77E7B" w:rsidRDefault="00F77E7B" w:rsidP="00242C0F">
      <w:pPr>
        <w:jc w:val="both"/>
        <w:rPr>
          <w:lang w:val="fr-FR"/>
        </w:rPr>
      </w:pPr>
    </w:p>
    <w:p w14:paraId="5C4A99BE" w14:textId="77777777" w:rsidR="00F77E7B" w:rsidRDefault="00F77E7B" w:rsidP="00F77E7B">
      <w:pPr>
        <w:pStyle w:val="Heading2"/>
      </w:pPr>
      <w:r>
        <w:t>habitat</w:t>
      </w:r>
    </w:p>
    <w:p w14:paraId="34F8F700" w14:textId="39F0EABE" w:rsidR="00F77E7B" w:rsidRDefault="00F77E7B" w:rsidP="00F77E7B">
      <w:pPr>
        <w:rPr>
          <w:i/>
          <w:lang w:val="fr-FR"/>
        </w:rPr>
      </w:pPr>
      <w:r>
        <w:rPr>
          <w:lang w:val="fr-FR"/>
        </w:rPr>
        <w:t>Batiments trapézoidaux  (BIB 2758). P</w:t>
      </w:r>
      <w:r w:rsidRPr="0032190F">
        <w:rPr>
          <w:lang w:val="fr-FR"/>
        </w:rPr>
        <w:t xml:space="preserve">résence de sites permanents et architecturés ainsi que la présence de sculptures en pierre </w:t>
      </w:r>
      <w:r w:rsidRPr="00F77E7B">
        <w:rPr>
          <w:strike/>
          <w:lang w:val="fr-FR"/>
        </w:rPr>
        <w:t xml:space="preserve">restent un phénomène unique pour l’ensemble du </w:t>
      </w:r>
      <w:hyperlink r:id="rId780" w:anchor="Cul_Mesolithique" w:history="1">
        <w:r w:rsidRPr="00F77E7B">
          <w:rPr>
            <w:rStyle w:val="Hyperlink"/>
            <w:strike/>
            <w:lang w:val="fr-FR"/>
          </w:rPr>
          <w:t>Mésolithique</w:t>
        </w:r>
      </w:hyperlink>
      <w:r w:rsidRPr="00F77E7B">
        <w:rPr>
          <w:strike/>
          <w:lang w:val="fr-FR"/>
        </w:rPr>
        <w:t xml:space="preserve"> européen</w:t>
      </w:r>
      <w:r w:rsidRPr="0032190F">
        <w:rPr>
          <w:lang w:val="fr-FR"/>
        </w:rPr>
        <w:t xml:space="preserve"> (BIB 125 p. 48).</w:t>
      </w:r>
      <w:r>
        <w:rPr>
          <w:lang w:val="fr-FR"/>
        </w:rPr>
        <w:t xml:space="preserve"> </w:t>
      </w:r>
      <w:r w:rsidRPr="00F77E7B">
        <w:rPr>
          <w:i/>
          <w:lang w:val="fr-FR"/>
        </w:rPr>
        <w:t>Le site de Lepenski-Vir est le seul de sa période a montrer la présence de structures en pierres et une occupation permanente.(BIB 125 p. 47).</w:t>
      </w:r>
    </w:p>
    <w:p w14:paraId="4E2880D5" w14:textId="77777777" w:rsidR="004C6498" w:rsidRDefault="004C6498" w:rsidP="00F77E7B">
      <w:pPr>
        <w:rPr>
          <w:i/>
          <w:lang w:val="fr-FR"/>
        </w:rPr>
      </w:pPr>
    </w:p>
    <w:p w14:paraId="02E35050" w14:textId="2EE20BEF" w:rsidR="004C6498" w:rsidRDefault="00A862BE" w:rsidP="004C6498">
      <w:pPr>
        <w:pStyle w:val="Heading2"/>
      </w:pPr>
      <w:r>
        <w:t>é</w:t>
      </w:r>
      <w:r w:rsidR="004C6498">
        <w:t>conomie</w:t>
      </w:r>
    </w:p>
    <w:p w14:paraId="17120554" w14:textId="77777777" w:rsidR="00A862BE" w:rsidRDefault="00A862BE" w:rsidP="004E22A3">
      <w:pPr>
        <w:jc w:val="both"/>
        <w:rPr>
          <w:lang w:val="fr-FR"/>
        </w:rPr>
      </w:pPr>
    </w:p>
    <w:p w14:paraId="4E37D46F" w14:textId="30F08B05" w:rsidR="000C4330" w:rsidRDefault="004C6498" w:rsidP="004E22A3">
      <w:pPr>
        <w:jc w:val="both"/>
        <w:rPr>
          <w:lang w:val="fr-FR"/>
        </w:rPr>
      </w:pPr>
      <w:r w:rsidRPr="0032190F">
        <w:rPr>
          <w:lang w:val="fr-FR"/>
        </w:rPr>
        <w:t>Son économie alimentaire est orientée vers la chasse la cueillette et la pêche saisonnière (surtout à l’esturgeon) et aucun indice d’une domestication animale (à l’exception du chien) ou céréalière n’a été observée</w:t>
      </w:r>
      <w:r>
        <w:rPr>
          <w:lang w:val="fr-FR"/>
        </w:rPr>
        <w:t xml:space="preserve"> </w:t>
      </w:r>
      <w:r w:rsidRPr="0032190F">
        <w:rPr>
          <w:lang w:val="fr-FR"/>
        </w:rPr>
        <w:t>(BIB</w:t>
      </w:r>
      <w:r>
        <w:rPr>
          <w:lang w:val="fr-FR"/>
        </w:rPr>
        <w:t xml:space="preserve"> 125 p. 48)</w:t>
      </w:r>
      <w:r w:rsidRPr="0032190F">
        <w:rPr>
          <w:lang w:val="fr-FR"/>
        </w:rPr>
        <w:t xml:space="preserve">. </w:t>
      </w:r>
      <w:r>
        <w:rPr>
          <w:lang w:val="fr-FR"/>
        </w:rPr>
        <w:t>Principales ressources: pêche (70% du spectre) (BIB National Geographic, aout 2019)</w:t>
      </w:r>
    </w:p>
    <w:p w14:paraId="24E361E7" w14:textId="77777777" w:rsidR="000C4330" w:rsidRPr="000C4330" w:rsidRDefault="000C4330" w:rsidP="000C4330">
      <w:pPr>
        <w:rPr>
          <w:lang w:val="fr-FR"/>
        </w:rPr>
      </w:pPr>
    </w:p>
    <w:p w14:paraId="422FA300" w14:textId="77777777" w:rsidR="00F77E7B" w:rsidRDefault="00F77E7B" w:rsidP="00426FF9">
      <w:pPr>
        <w:pStyle w:val="Heading1"/>
      </w:pPr>
      <w:r>
        <w:br/>
      </w:r>
      <w:bookmarkStart w:id="420" w:name="Sit_Padina"/>
      <w:r>
        <w:t>PADINA</w:t>
      </w:r>
      <w:bookmarkEnd w:id="420"/>
    </w:p>
    <w:p w14:paraId="388D06CD" w14:textId="77777777" w:rsidR="00F77E7B" w:rsidRDefault="00F77E7B" w:rsidP="00242C0F">
      <w:pPr>
        <w:jc w:val="both"/>
        <w:rPr>
          <w:lang w:val="fr-FR"/>
        </w:rPr>
      </w:pPr>
    </w:p>
    <w:p w14:paraId="154AAB1C" w14:textId="0A81D60D" w:rsidR="00F77E7B" w:rsidRDefault="00F77E7B" w:rsidP="00242C0F">
      <w:pPr>
        <w:jc w:val="both"/>
        <w:rPr>
          <w:lang w:val="fr-FR"/>
        </w:rPr>
      </w:pPr>
      <w:r>
        <w:rPr>
          <w:lang w:val="fr-FR"/>
        </w:rPr>
        <w:t xml:space="preserve">Site des rives des gorges du Danube proche de </w:t>
      </w:r>
      <w:hyperlink r:id="rId781" w:anchor="Sit_Lepenski_Vir" w:history="1">
        <w:r w:rsidRPr="0032190F">
          <w:rPr>
            <w:rStyle w:val="Hyperlink"/>
            <w:lang w:val="fr-FR"/>
          </w:rPr>
          <w:t>Lepenski Vir</w:t>
        </w:r>
      </w:hyperlink>
      <w:r>
        <w:rPr>
          <w:lang w:val="fr-FR"/>
        </w:rPr>
        <w:t xml:space="preserve"> (BIB 2758)</w:t>
      </w:r>
    </w:p>
    <w:p w14:paraId="6C931355" w14:textId="77777777" w:rsidR="00F77E7B" w:rsidRDefault="00F77E7B" w:rsidP="00242C0F">
      <w:pPr>
        <w:jc w:val="both"/>
        <w:rPr>
          <w:lang w:val="fr-FR"/>
        </w:rPr>
      </w:pPr>
    </w:p>
    <w:p w14:paraId="61598CA1" w14:textId="77777777" w:rsidR="00F77E7B" w:rsidRDefault="00F77E7B" w:rsidP="00F77E7B">
      <w:pPr>
        <w:pStyle w:val="Heading2"/>
      </w:pPr>
      <w:r>
        <w:t>habitat</w:t>
      </w:r>
    </w:p>
    <w:p w14:paraId="4374D3EE" w14:textId="77777777" w:rsidR="00F77E7B" w:rsidRDefault="00F77E7B" w:rsidP="00F77E7B">
      <w:pPr>
        <w:jc w:val="both"/>
        <w:rPr>
          <w:lang w:val="fr-FR"/>
        </w:rPr>
      </w:pPr>
      <w:r>
        <w:rPr>
          <w:lang w:val="fr-FR"/>
        </w:rPr>
        <w:t>Batiments trapézoidaux  (BIB 2758).</w:t>
      </w:r>
    </w:p>
    <w:p w14:paraId="73F32A53" w14:textId="77777777" w:rsidR="00F77E7B" w:rsidRDefault="00F77E7B" w:rsidP="00242C0F">
      <w:pPr>
        <w:jc w:val="both"/>
        <w:rPr>
          <w:lang w:val="fr-FR"/>
        </w:rPr>
      </w:pPr>
    </w:p>
    <w:p w14:paraId="52AB9C53" w14:textId="77777777" w:rsidR="00F77E7B" w:rsidRDefault="00F77E7B" w:rsidP="00426FF9">
      <w:pPr>
        <w:pStyle w:val="Heading1"/>
      </w:pPr>
      <w:bookmarkStart w:id="421" w:name="Sit_Vlasac"/>
      <w:r>
        <w:t>VLASAC</w:t>
      </w:r>
    </w:p>
    <w:bookmarkEnd w:id="421"/>
    <w:p w14:paraId="1C9904D4" w14:textId="77777777" w:rsidR="00F77E7B" w:rsidRDefault="00F77E7B" w:rsidP="00242C0F">
      <w:pPr>
        <w:jc w:val="both"/>
        <w:rPr>
          <w:lang w:val="fr-FR"/>
        </w:rPr>
      </w:pPr>
    </w:p>
    <w:p w14:paraId="355B0957" w14:textId="1B5BBC08" w:rsidR="00F77E7B" w:rsidRDefault="00F77E7B" w:rsidP="00F77E7B">
      <w:pPr>
        <w:jc w:val="both"/>
        <w:rPr>
          <w:lang w:val="fr-FR"/>
        </w:rPr>
      </w:pPr>
      <w:r>
        <w:rPr>
          <w:lang w:val="fr-FR"/>
        </w:rPr>
        <w:t xml:space="preserve">Site des rives des gorges du Danube proche de </w:t>
      </w:r>
      <w:hyperlink r:id="rId782" w:anchor="Sit_Lepenski_Vir" w:history="1">
        <w:r w:rsidRPr="0032190F">
          <w:rPr>
            <w:rStyle w:val="Hyperlink"/>
            <w:lang w:val="fr-FR"/>
          </w:rPr>
          <w:t>Lepenski Vir</w:t>
        </w:r>
      </w:hyperlink>
      <w:r>
        <w:rPr>
          <w:lang w:val="fr-FR"/>
        </w:rPr>
        <w:t xml:space="preserve"> (BIB 2758)</w:t>
      </w:r>
    </w:p>
    <w:p w14:paraId="00821DA9" w14:textId="77777777" w:rsidR="00F77E7B" w:rsidRDefault="00F77E7B" w:rsidP="00F77E7B">
      <w:pPr>
        <w:jc w:val="both"/>
        <w:rPr>
          <w:lang w:val="fr-FR"/>
        </w:rPr>
      </w:pPr>
    </w:p>
    <w:p w14:paraId="1AB881B6" w14:textId="77777777" w:rsidR="00F77E7B" w:rsidRDefault="00F77E7B" w:rsidP="00426FF9">
      <w:pPr>
        <w:pStyle w:val="Heading1"/>
      </w:pPr>
      <w:bookmarkStart w:id="422" w:name="Sit_Ajmana"/>
      <w:r>
        <w:t>AJMANA</w:t>
      </w:r>
    </w:p>
    <w:bookmarkEnd w:id="422"/>
    <w:p w14:paraId="3354E821" w14:textId="77777777" w:rsidR="00F77E7B" w:rsidRDefault="00F77E7B" w:rsidP="00F77E7B">
      <w:pPr>
        <w:jc w:val="both"/>
        <w:rPr>
          <w:lang w:val="fr-FR"/>
        </w:rPr>
      </w:pPr>
    </w:p>
    <w:p w14:paraId="5B5A0421" w14:textId="77777777" w:rsidR="00F77E7B" w:rsidRPr="0032190F" w:rsidRDefault="00F77E7B" w:rsidP="00F77E7B">
      <w:pPr>
        <w:jc w:val="both"/>
        <w:rPr>
          <w:lang w:val="fr-FR"/>
        </w:rPr>
      </w:pPr>
      <w:r w:rsidRPr="00F77E7B">
        <w:rPr>
          <w:lang w:val="fr-FR"/>
        </w:rPr>
        <w:t>Le site d'Ajmana</w:t>
      </w:r>
      <w:r>
        <w:rPr>
          <w:lang w:val="fr-FR"/>
        </w:rPr>
        <w:t>, sur les rives du Danube,</w:t>
      </w:r>
      <w:r w:rsidRPr="00F77E7B">
        <w:rPr>
          <w:lang w:val="fr-FR"/>
        </w:rPr>
        <w:t xml:space="preserve"> est un site nouvellement fondé, daté </w:t>
      </w:r>
      <w:r>
        <w:rPr>
          <w:lang w:val="fr-FR"/>
        </w:rPr>
        <w:t>du Néolithique ancien</w:t>
      </w:r>
      <w:r w:rsidRPr="00F77E7B">
        <w:rPr>
          <w:lang w:val="fr-FR"/>
        </w:rPr>
        <w:t xml:space="preserve">. </w:t>
      </w:r>
      <w:r>
        <w:rPr>
          <w:lang w:val="fr-FR"/>
        </w:rPr>
        <w:t>S</w:t>
      </w:r>
      <w:r w:rsidRPr="00F77E7B">
        <w:rPr>
          <w:lang w:val="fr-FR"/>
        </w:rPr>
        <w:t xml:space="preserve">itué dans un paysage plus propice à l'agriculture en aval des principaux sites </w:t>
      </w:r>
      <w:r w:rsidRPr="00F77E7B">
        <w:rPr>
          <w:i/>
          <w:lang w:val="fr-FR"/>
        </w:rPr>
        <w:t>foragers</w:t>
      </w:r>
      <w:r w:rsidRPr="00F77E7B">
        <w:rPr>
          <w:lang w:val="fr-FR"/>
        </w:rPr>
        <w:t xml:space="preserve"> de cette région. Le site est caractérisé par une inhumation en groupe avec des individus placés à plusieurs niveau</w:t>
      </w:r>
      <w:r>
        <w:rPr>
          <w:lang w:val="fr-FR"/>
        </w:rPr>
        <w:t>x l'un au-dessus de l'autre</w:t>
      </w:r>
      <w:r w:rsidRPr="00F77E7B">
        <w:rPr>
          <w:lang w:val="fr-FR"/>
        </w:rPr>
        <w:t xml:space="preserve">. </w:t>
      </w:r>
      <w:r>
        <w:rPr>
          <w:lang w:val="fr-FR"/>
        </w:rPr>
        <w:t>Sur les</w:t>
      </w:r>
      <w:r w:rsidRPr="00F77E7B">
        <w:rPr>
          <w:lang w:val="fr-FR"/>
        </w:rPr>
        <w:t xml:space="preserve"> 12 individus avec des </w:t>
      </w:r>
      <w:r>
        <w:rPr>
          <w:lang w:val="fr-FR"/>
        </w:rPr>
        <w:t>analyses</w:t>
      </w:r>
      <w:r w:rsidRPr="00F77E7B">
        <w:rPr>
          <w:lang w:val="fr-FR"/>
        </w:rPr>
        <w:t xml:space="preserve"> dentaires, </w:t>
      </w:r>
      <w:r>
        <w:rPr>
          <w:lang w:val="fr-FR"/>
        </w:rPr>
        <w:t>3</w:t>
      </w:r>
      <w:r w:rsidRPr="00F77E7B">
        <w:rPr>
          <w:lang w:val="fr-FR"/>
        </w:rPr>
        <w:t xml:space="preserve"> sépultures ont des valeurs non locales</w:t>
      </w:r>
      <w:r>
        <w:rPr>
          <w:lang w:val="fr-FR"/>
        </w:rPr>
        <w:t xml:space="preserve"> de 87Sr</w:t>
      </w:r>
      <w:r w:rsidRPr="00F77E7B">
        <w:rPr>
          <w:lang w:val="fr-FR"/>
        </w:rPr>
        <w:t xml:space="preserve">. Typiquement pour la période néolithique à travers les Balkans, tous les individus ont été placés en position accroupie/fléchie </w:t>
      </w:r>
      <w:r>
        <w:rPr>
          <w:lang w:val="fr-FR"/>
        </w:rPr>
        <w:t>(BIB 2758)</w:t>
      </w:r>
    </w:p>
    <w:p w14:paraId="275D48C8" w14:textId="77777777" w:rsidR="00F77E7B" w:rsidRDefault="00F77E7B" w:rsidP="00242C0F">
      <w:pPr>
        <w:jc w:val="both"/>
        <w:rPr>
          <w:lang w:val="fr-FR"/>
        </w:rPr>
      </w:pPr>
    </w:p>
    <w:p w14:paraId="40BDFA45" w14:textId="77777777" w:rsidR="00483984" w:rsidRDefault="00483984" w:rsidP="00426FF9">
      <w:pPr>
        <w:pStyle w:val="Heading1"/>
      </w:pPr>
      <w:bookmarkStart w:id="423" w:name="Sit_Theopetra"/>
      <w:r>
        <w:t>THEOPETRA</w:t>
      </w:r>
    </w:p>
    <w:bookmarkEnd w:id="423"/>
    <w:p w14:paraId="53370C32" w14:textId="03A6D547" w:rsidR="00483984" w:rsidRDefault="00483984" w:rsidP="00242C0F">
      <w:pPr>
        <w:jc w:val="both"/>
        <w:rPr>
          <w:lang w:val="fr-FR"/>
        </w:rPr>
      </w:pPr>
    </w:p>
    <w:p w14:paraId="3250C60F" w14:textId="065747EF" w:rsidR="004E22A3" w:rsidRDefault="004E22A3" w:rsidP="004E22A3">
      <w:pPr>
        <w:rPr>
          <w:lang w:val="fr-FR"/>
        </w:rPr>
      </w:pPr>
      <w:r>
        <w:rPr>
          <w:lang w:val="fr-FR"/>
        </w:rPr>
        <w:t>Theopetra (Thessalie, Grèce), est un site régulièrement mis en avant pour soutenir une émergence du Néolithique sur place mais les niveaux achéologiques apparaissent comme mélangés (BIB J.P. Demoule, journées CIMO-SPF, 2019)</w:t>
      </w:r>
    </w:p>
    <w:p w14:paraId="01DBBFEC" w14:textId="77777777" w:rsidR="00483984" w:rsidRDefault="00483984" w:rsidP="00242C0F">
      <w:pPr>
        <w:jc w:val="both"/>
        <w:rPr>
          <w:lang w:val="fr-FR"/>
        </w:rPr>
      </w:pPr>
      <w:r>
        <w:rPr>
          <w:lang w:val="fr-FR"/>
        </w:rPr>
        <w:lastRenderedPageBreak/>
        <w:t xml:space="preserve">Le site de Theopetra (Thessalie, Grèce) est mésolithique. Deux squelettes, datés de </w:t>
      </w:r>
      <w:r w:rsidRPr="00483984">
        <w:rPr>
          <w:lang w:val="fr-FR"/>
        </w:rPr>
        <w:t xml:space="preserve">7605–7529 </w:t>
      </w:r>
      <w:r>
        <w:rPr>
          <w:lang w:val="fr-FR"/>
        </w:rPr>
        <w:t>et</w:t>
      </w:r>
      <w:r w:rsidRPr="00483984">
        <w:rPr>
          <w:lang w:val="fr-FR"/>
        </w:rPr>
        <w:t xml:space="preserve"> 7288–6771</w:t>
      </w:r>
      <w:r>
        <w:rPr>
          <w:lang w:val="fr-FR"/>
        </w:rPr>
        <w:t xml:space="preserve"> BC </w:t>
      </w:r>
      <w:r w:rsidRPr="00483984">
        <w:rPr>
          <w:lang w:val="fr-FR"/>
        </w:rPr>
        <w:t xml:space="preserve">(Hofmanová et al., 2016). </w:t>
      </w:r>
      <w:r>
        <w:rPr>
          <w:lang w:val="fr-FR"/>
        </w:rPr>
        <w:t xml:space="preserve">Les squelettes </w:t>
      </w:r>
      <w:r w:rsidR="007C6DE7">
        <w:rPr>
          <w:lang w:val="fr-FR"/>
        </w:rPr>
        <w:t xml:space="preserve">de 2 Néolithiques </w:t>
      </w:r>
      <w:r>
        <w:rPr>
          <w:lang w:val="fr-FR"/>
        </w:rPr>
        <w:t>ont été étudiés pour leur ADN. Ils montrent les hg X2 (mtDNA) et l'hg G2 (Y Chromosome)</w:t>
      </w:r>
      <w:r w:rsidR="007C6DE7">
        <w:rPr>
          <w:lang w:val="fr-FR"/>
        </w:rPr>
        <w:t xml:space="preserve"> tous deux présents dans le PN d'Anatolie (sites de </w:t>
      </w:r>
      <w:r w:rsidR="007C6DE7" w:rsidRPr="007C6DE7">
        <w:rPr>
          <w:lang w:val="fr-FR"/>
        </w:rPr>
        <w:t xml:space="preserve">Barcın and Menteşe) </w:t>
      </w:r>
      <w:r>
        <w:rPr>
          <w:lang w:val="fr-FR"/>
        </w:rPr>
        <w:t xml:space="preserve"> (BIB 2787)</w:t>
      </w:r>
      <w:r w:rsidR="007C6DE7">
        <w:rPr>
          <w:lang w:val="fr-FR"/>
        </w:rPr>
        <w:t xml:space="preserve"> Les squelettes de 2 HG du même site avaient l'hg K1 (BIB 2787)</w:t>
      </w:r>
    </w:p>
    <w:p w14:paraId="665E6778" w14:textId="77777777" w:rsidR="007C6DE7" w:rsidRDefault="007C6DE7" w:rsidP="00242C0F">
      <w:pPr>
        <w:jc w:val="both"/>
        <w:rPr>
          <w:lang w:val="fr-FR"/>
        </w:rPr>
      </w:pPr>
    </w:p>
    <w:p w14:paraId="4EB46347" w14:textId="77777777" w:rsidR="007C6DE7" w:rsidRDefault="007C6DE7" w:rsidP="00426FF9">
      <w:pPr>
        <w:pStyle w:val="Heading1"/>
      </w:pPr>
      <w:r>
        <w:t>REVENIA</w:t>
      </w:r>
    </w:p>
    <w:p w14:paraId="79516EDC" w14:textId="77777777" w:rsidR="007C6DE7" w:rsidRDefault="007C6DE7" w:rsidP="00242C0F">
      <w:pPr>
        <w:jc w:val="both"/>
        <w:rPr>
          <w:lang w:val="fr-FR"/>
        </w:rPr>
      </w:pPr>
    </w:p>
    <w:p w14:paraId="4416E67B" w14:textId="77777777" w:rsidR="007C6DE7" w:rsidRPr="0032190F" w:rsidRDefault="007C6DE7" w:rsidP="00242C0F">
      <w:pPr>
        <w:jc w:val="both"/>
        <w:rPr>
          <w:lang w:val="fr-FR"/>
        </w:rPr>
      </w:pPr>
      <w:r>
        <w:rPr>
          <w:lang w:val="fr-FR"/>
        </w:rPr>
        <w:t xml:space="preserve">Site du Nord de la Grèce </w:t>
      </w:r>
      <w:r w:rsidRPr="007C6DE7">
        <w:rPr>
          <w:lang w:val="fr-FR"/>
        </w:rPr>
        <w:t>(6438-6264 cal BC)</w:t>
      </w:r>
      <w:r>
        <w:rPr>
          <w:lang w:val="fr-FR"/>
        </w:rPr>
        <w:t xml:space="preserve">  dont l'étude génomique a été faite (BIB 2787) </w:t>
      </w:r>
    </w:p>
    <w:p w14:paraId="3D94E090" w14:textId="77777777" w:rsidR="003128BA" w:rsidRPr="0032190F" w:rsidRDefault="003128BA" w:rsidP="00242C0F">
      <w:pPr>
        <w:rPr>
          <w:lang w:val="fr-FR"/>
        </w:rPr>
      </w:pPr>
    </w:p>
    <w:p w14:paraId="1377D306" w14:textId="77777777" w:rsidR="004D40AE" w:rsidRPr="0032190F" w:rsidRDefault="004D40AE" w:rsidP="00426FF9">
      <w:pPr>
        <w:pStyle w:val="Heading1"/>
      </w:pPr>
      <w:bookmarkStart w:id="424" w:name="Sit_Franchti"/>
      <w:r w:rsidRPr="0032190F">
        <w:t xml:space="preserve">FRANCHTI </w:t>
      </w:r>
      <w:bookmarkEnd w:id="424"/>
    </w:p>
    <w:p w14:paraId="76E7576E" w14:textId="77777777" w:rsidR="003128BA" w:rsidRPr="004129FA" w:rsidRDefault="009B775C" w:rsidP="00242C0F">
      <w:pPr>
        <w:rPr>
          <w:sz w:val="20"/>
          <w:lang w:val="fr-FR"/>
        </w:rPr>
      </w:pPr>
      <w:r w:rsidRPr="004129FA">
        <w:rPr>
          <w:sz w:val="20"/>
          <w:lang w:val="fr-FR"/>
        </w:rPr>
        <w:t>Franchthi</w:t>
      </w:r>
    </w:p>
    <w:p w14:paraId="24121764" w14:textId="77777777" w:rsidR="009B775C" w:rsidRPr="0032190F" w:rsidRDefault="009B775C" w:rsidP="00242C0F">
      <w:pPr>
        <w:rPr>
          <w:lang w:val="fr-FR"/>
        </w:rPr>
      </w:pPr>
    </w:p>
    <w:p w14:paraId="651817B1" w14:textId="77777777" w:rsidR="009B775C" w:rsidRPr="0032190F" w:rsidRDefault="009B775C" w:rsidP="009B775C">
      <w:pPr>
        <w:jc w:val="both"/>
        <w:rPr>
          <w:lang w:val="fr-FR"/>
        </w:rPr>
      </w:pPr>
      <w:r>
        <w:rPr>
          <w:lang w:val="fr-FR"/>
        </w:rPr>
        <w:t xml:space="preserve">La </w:t>
      </w:r>
      <w:r w:rsidRPr="0032190F">
        <w:rPr>
          <w:lang w:val="fr-FR"/>
        </w:rPr>
        <w:t>grotte</w:t>
      </w:r>
      <w:r>
        <w:rPr>
          <w:lang w:val="fr-FR"/>
        </w:rPr>
        <w:t xml:space="preserve"> de Franchti </w:t>
      </w:r>
      <w:r w:rsidRPr="009B775C">
        <w:rPr>
          <w:lang w:val="fr-FR"/>
        </w:rPr>
        <w:t>(</w:t>
      </w:r>
      <w:r>
        <w:rPr>
          <w:lang w:val="fr-FR"/>
        </w:rPr>
        <w:t xml:space="preserve">Argolide, </w:t>
      </w:r>
      <w:r w:rsidRPr="009B775C">
        <w:rPr>
          <w:lang w:val="fr-FR"/>
        </w:rPr>
        <w:t>Péloponnèse)</w:t>
      </w:r>
      <w:r>
        <w:rPr>
          <w:lang w:val="fr-FR"/>
        </w:rPr>
        <w:t xml:space="preserve">. </w:t>
      </w:r>
      <w:r w:rsidRPr="0032190F">
        <w:rPr>
          <w:lang w:val="fr-FR"/>
        </w:rPr>
        <w:t xml:space="preserve">La grotte creusée dans un massif calcaire dispose d’une stratigraphie exceptionnelle. Les fouilles se sont concentrées sur l’entrée de la grotte qui forme un </w:t>
      </w:r>
      <w:r>
        <w:rPr>
          <w:lang w:val="fr-FR"/>
        </w:rPr>
        <w:t>vaste</w:t>
      </w:r>
      <w:r w:rsidRPr="0032190F">
        <w:rPr>
          <w:lang w:val="fr-FR"/>
        </w:rPr>
        <w:t xml:space="preserve"> </w:t>
      </w:r>
      <w:r>
        <w:rPr>
          <w:lang w:val="fr-FR"/>
        </w:rPr>
        <w:t>porche</w:t>
      </w:r>
      <w:r w:rsidRPr="0032190F">
        <w:rPr>
          <w:lang w:val="fr-FR"/>
        </w:rPr>
        <w:t xml:space="preserve"> mais l’occupation devait concerner l’ensemble de l’endroit (une source coule au fond)</w:t>
      </w:r>
      <w:r>
        <w:rPr>
          <w:lang w:val="fr-FR"/>
        </w:rPr>
        <w:t xml:space="preserve"> </w:t>
      </w:r>
      <w:r w:rsidRPr="0032190F">
        <w:rPr>
          <w:lang w:val="fr-FR"/>
        </w:rPr>
        <w:t xml:space="preserve">(BIB 103 p. 31). </w:t>
      </w:r>
    </w:p>
    <w:p w14:paraId="6851BC43" w14:textId="173A7CB0" w:rsidR="009B775C" w:rsidRPr="009B775C" w:rsidRDefault="009B775C" w:rsidP="00242C0F">
      <w:pPr>
        <w:jc w:val="both"/>
        <w:rPr>
          <w:i/>
          <w:lang w:val="fr-FR"/>
        </w:rPr>
      </w:pPr>
      <w:r w:rsidRPr="009B775C">
        <w:rPr>
          <w:i/>
          <w:lang w:val="fr-FR"/>
        </w:rPr>
        <w:t>C</w:t>
      </w:r>
      <w:r w:rsidR="004D40AE" w:rsidRPr="009B775C">
        <w:rPr>
          <w:i/>
          <w:lang w:val="fr-FR"/>
        </w:rPr>
        <w:t xml:space="preserve">onventionnellement attribuée au Paléolithique final et au début du </w:t>
      </w:r>
      <w:hyperlink r:id="rId783" w:anchor="Cul_Mesolithique" w:history="1">
        <w:r w:rsidR="004D40AE" w:rsidRPr="009B775C">
          <w:rPr>
            <w:rStyle w:val="Hyperlink"/>
            <w:i/>
            <w:lang w:val="fr-FR"/>
          </w:rPr>
          <w:t>Mésolithique</w:t>
        </w:r>
      </w:hyperlink>
      <w:r w:rsidRPr="009B775C">
        <w:rPr>
          <w:i/>
          <w:lang w:val="fr-FR"/>
        </w:rPr>
        <w:t>,</w:t>
      </w:r>
      <w:r w:rsidR="004D40AE" w:rsidRPr="009B775C">
        <w:rPr>
          <w:i/>
          <w:lang w:val="fr-FR"/>
        </w:rPr>
        <w:t xml:space="preserve"> </w:t>
      </w:r>
      <w:r w:rsidRPr="009B775C">
        <w:rPr>
          <w:i/>
          <w:lang w:val="fr-FR"/>
        </w:rPr>
        <w:t xml:space="preserve">(BIB 125 p. 46) </w:t>
      </w:r>
    </w:p>
    <w:p w14:paraId="22B043D0" w14:textId="77777777" w:rsidR="009B775C" w:rsidRDefault="009B775C" w:rsidP="00242C0F">
      <w:pPr>
        <w:jc w:val="both"/>
        <w:rPr>
          <w:lang w:val="fr-FR"/>
        </w:rPr>
      </w:pPr>
    </w:p>
    <w:p w14:paraId="5F26447F" w14:textId="77777777" w:rsidR="009B775C" w:rsidRDefault="009B775C" w:rsidP="009B775C">
      <w:pPr>
        <w:pStyle w:val="Heading2"/>
      </w:pPr>
      <w:r>
        <w:t>Paléolithique final / Mésolithique</w:t>
      </w:r>
    </w:p>
    <w:p w14:paraId="5A1EB658" w14:textId="77777777" w:rsidR="009B775C" w:rsidRDefault="009B775C" w:rsidP="00242C0F">
      <w:pPr>
        <w:jc w:val="both"/>
        <w:rPr>
          <w:lang w:val="fr-FR"/>
        </w:rPr>
      </w:pPr>
    </w:p>
    <w:p w14:paraId="6746319F" w14:textId="33D11C3F" w:rsidR="004D40AE" w:rsidRPr="0032190F" w:rsidRDefault="009B775C" w:rsidP="00242C0F">
      <w:pPr>
        <w:jc w:val="both"/>
        <w:rPr>
          <w:lang w:val="fr-FR"/>
        </w:rPr>
      </w:pPr>
      <w:r>
        <w:rPr>
          <w:lang w:val="fr-FR"/>
        </w:rPr>
        <w:t xml:space="preserve">Pour le Paléolithique final et le Mésolithique, la grotte </w:t>
      </w:r>
      <w:r w:rsidR="004D40AE" w:rsidRPr="0032190F">
        <w:rPr>
          <w:lang w:val="fr-FR"/>
        </w:rPr>
        <w:t>montre un désintéressement de ces occupants pour la chasse aux grands mammifères (cervidés, capridés, suidés) et en corollaires la consommation de mollusques terrestres et de thonidés. Alimentation complétée par des végétaux (pistaches, cerises, prunes, poires, grémil). Le poids de la pêche témoigne des navigations maritimes ce que confirme la présence d’</w:t>
      </w:r>
      <w:hyperlink r:id="rId784" w:anchor="Sit_Obsidienne" w:history="1">
        <w:r w:rsidR="009F2A99" w:rsidRPr="009F2A99">
          <w:rPr>
            <w:rStyle w:val="Hyperlink"/>
            <w:szCs w:val="20"/>
            <w:lang w:val="fr-FR"/>
          </w:rPr>
          <w:t>obsidienne</w:t>
        </w:r>
      </w:hyperlink>
      <w:r w:rsidR="009F2A99">
        <w:rPr>
          <w:color w:val="211D1E"/>
          <w:szCs w:val="20"/>
          <w:lang w:val="fr-FR"/>
        </w:rPr>
        <w:t xml:space="preserve"> </w:t>
      </w:r>
      <w:r w:rsidR="004D40AE" w:rsidRPr="0032190F">
        <w:rPr>
          <w:lang w:val="fr-FR"/>
        </w:rPr>
        <w:t xml:space="preserve">venue de l’île de </w:t>
      </w:r>
      <w:hyperlink r:id="rId785" w:anchor="Sit_Melos" w:history="1">
        <w:r w:rsidR="008A1FCE" w:rsidRPr="0032190F">
          <w:rPr>
            <w:rStyle w:val="Hyperlink"/>
            <w:lang w:val="fr-FR"/>
          </w:rPr>
          <w:t>Mélos</w:t>
        </w:r>
      </w:hyperlink>
      <w:r w:rsidR="008A1FCE" w:rsidRPr="008A1FCE">
        <w:rPr>
          <w:lang w:val="fr-FR"/>
        </w:rPr>
        <w:t xml:space="preserve"> </w:t>
      </w:r>
      <w:r w:rsidR="004D40AE" w:rsidRPr="0032190F">
        <w:rPr>
          <w:lang w:val="fr-FR"/>
        </w:rPr>
        <w:t xml:space="preserve">distribuée sur le continent et dans plusieurs autres îles. </w:t>
      </w:r>
      <w:r w:rsidRPr="0032190F">
        <w:rPr>
          <w:lang w:val="fr-FR"/>
        </w:rPr>
        <w:t>(BIB 125 p. 46).</w:t>
      </w:r>
      <w:r>
        <w:rPr>
          <w:lang w:val="fr-FR"/>
        </w:rPr>
        <w:t xml:space="preserve"> </w:t>
      </w:r>
    </w:p>
    <w:p w14:paraId="0AEA90EF" w14:textId="77777777" w:rsidR="008D2A5D" w:rsidRPr="0032190F" w:rsidRDefault="008D2A5D" w:rsidP="00242C0F">
      <w:pPr>
        <w:rPr>
          <w:lang w:val="fr-FR"/>
        </w:rPr>
      </w:pPr>
    </w:p>
    <w:p w14:paraId="63C6D114" w14:textId="77777777" w:rsidR="008D2A5D" w:rsidRPr="0032190F" w:rsidRDefault="008D2A5D" w:rsidP="00242C0F">
      <w:pPr>
        <w:rPr>
          <w:lang w:val="fr-FR"/>
        </w:rPr>
      </w:pPr>
    </w:p>
    <w:p w14:paraId="5D4FC534" w14:textId="77777777" w:rsidR="008D2A5D" w:rsidRDefault="008D2A5D" w:rsidP="00242C0F">
      <w:pPr>
        <w:rPr>
          <w:lang w:val="fr-FR"/>
        </w:rPr>
      </w:pPr>
    </w:p>
    <w:p w14:paraId="584D4D08" w14:textId="77777777" w:rsidR="009B775C" w:rsidRDefault="009B775C" w:rsidP="009B775C">
      <w:pPr>
        <w:pStyle w:val="Heading2"/>
      </w:pPr>
      <w:r>
        <w:t>Néolithique ancien</w:t>
      </w:r>
    </w:p>
    <w:p w14:paraId="28911063" w14:textId="77777777" w:rsidR="009B775C" w:rsidRDefault="009B775C" w:rsidP="009B775C">
      <w:pPr>
        <w:rPr>
          <w:lang w:val="fr-FR"/>
        </w:rPr>
      </w:pPr>
    </w:p>
    <w:p w14:paraId="602E6FB1" w14:textId="77777777" w:rsidR="009B775C" w:rsidRPr="0032190F" w:rsidRDefault="009B775C" w:rsidP="003637CF">
      <w:pPr>
        <w:jc w:val="both"/>
        <w:rPr>
          <w:lang w:val="fr-FR"/>
        </w:rPr>
      </w:pPr>
      <w:r w:rsidRPr="0032190F">
        <w:rPr>
          <w:lang w:val="fr-FR"/>
        </w:rPr>
        <w:t xml:space="preserve">La présence de céréales comme l’orge et les lentilles, pour les niveaux de la fin du Mésolithique égéen (phase 10 du site), traduit probablement des échanges avec les populations du Néolithique anatolien ou chypriote. L’hypothèse la plus vraisemblable –contrairement à celle émise par Milojčić d’un foyer original du </w:t>
      </w:r>
      <w:r>
        <w:rPr>
          <w:lang w:val="fr-FR"/>
        </w:rPr>
        <w:t xml:space="preserve">PPN </w:t>
      </w:r>
      <w:r w:rsidRPr="0032190F">
        <w:rPr>
          <w:lang w:val="fr-FR"/>
        </w:rPr>
        <w:t>- et celle d’une ascendance du complexe anatolien sur des populations locales qui poursuivent une tradition épigravettienne et empruntent quelques traits néolithiques uniquement (BIB 125 p. 46).</w:t>
      </w:r>
    </w:p>
    <w:p w14:paraId="707FCF4F" w14:textId="36E52777" w:rsidR="00705012" w:rsidRPr="0032190F" w:rsidRDefault="008D2A5D" w:rsidP="003637CF">
      <w:pPr>
        <w:jc w:val="both"/>
        <w:rPr>
          <w:lang w:val="fr-FR"/>
        </w:rPr>
      </w:pPr>
      <w:r w:rsidRPr="0032190F">
        <w:rPr>
          <w:lang w:val="fr-FR"/>
        </w:rPr>
        <w:t>Vers 6500, les occupations s’extériorisent</w:t>
      </w:r>
      <w:r w:rsidR="00705012" w:rsidRPr="0032190F">
        <w:rPr>
          <w:lang w:val="fr-FR"/>
        </w:rPr>
        <w:t xml:space="preserve">, un silex « miel » est importé d’un lieu inconnu et l’obsidienne de </w:t>
      </w:r>
      <w:hyperlink r:id="rId786" w:anchor="Sit_Melos" w:history="1">
        <w:r w:rsidR="008A1FCE" w:rsidRPr="0032190F">
          <w:rPr>
            <w:rStyle w:val="Hyperlink"/>
            <w:lang w:val="fr-FR"/>
          </w:rPr>
          <w:t>Mélos</w:t>
        </w:r>
      </w:hyperlink>
      <w:r w:rsidR="00705012" w:rsidRPr="0032190F">
        <w:rPr>
          <w:lang w:val="fr-FR"/>
        </w:rPr>
        <w:t xml:space="preserve">. Les traces d’usage en fauche apparaissent sur les silex. La céramique fait son apparition. Au VIe milléanire, une uniformisation de l’outillage de fauche est perceptible dans les lames de faucilles importées. Le soin apporté et les ravivages répétés montrent que ces produits avaient une valeur importante. On note que l’engrain est alors cultivé </w:t>
      </w:r>
    </w:p>
    <w:p w14:paraId="72410D1F" w14:textId="77777777" w:rsidR="008D2A5D" w:rsidRDefault="00705012" w:rsidP="003637CF">
      <w:pPr>
        <w:jc w:val="both"/>
        <w:rPr>
          <w:lang w:val="fr-FR"/>
        </w:rPr>
      </w:pPr>
      <w:r w:rsidRPr="0032190F">
        <w:rPr>
          <w:lang w:val="fr-FR"/>
        </w:rPr>
        <w:t xml:space="preserve"> (</w:t>
      </w:r>
      <w:r w:rsidR="0070027E" w:rsidRPr="0032190F">
        <w:rPr>
          <w:lang w:val="fr-FR"/>
        </w:rPr>
        <w:t>BIB</w:t>
      </w:r>
      <w:r w:rsidRPr="0032190F">
        <w:rPr>
          <w:lang w:val="fr-FR"/>
        </w:rPr>
        <w:t xml:space="preserve"> 103 p. 3</w:t>
      </w:r>
      <w:r w:rsidR="007015DD" w:rsidRPr="0032190F">
        <w:rPr>
          <w:lang w:val="fr-FR"/>
        </w:rPr>
        <w:t>2</w:t>
      </w:r>
      <w:r w:rsidRPr="0032190F">
        <w:rPr>
          <w:lang w:val="fr-FR"/>
        </w:rPr>
        <w:t>).</w:t>
      </w:r>
    </w:p>
    <w:p w14:paraId="44A14F2E" w14:textId="47796C6F" w:rsidR="009B775C" w:rsidRPr="0032190F" w:rsidRDefault="009B775C" w:rsidP="003637CF">
      <w:pPr>
        <w:jc w:val="both"/>
        <w:rPr>
          <w:lang w:val="fr-FR"/>
        </w:rPr>
      </w:pPr>
      <w:r w:rsidRPr="0032190F">
        <w:rPr>
          <w:lang w:val="fr-FR"/>
        </w:rPr>
        <w:t>Les premiers animaux domseti</w:t>
      </w:r>
      <w:r>
        <w:rPr>
          <w:lang w:val="fr-FR"/>
        </w:rPr>
        <w:t>ques dans l’alimentation appara</w:t>
      </w:r>
      <w:r w:rsidRPr="0032190F">
        <w:rPr>
          <w:lang w:val="fr-FR"/>
        </w:rPr>
        <w:t>itront durant la première moitié du VIIe millénaire (mouton, chèvre). L’apparition de l’</w:t>
      </w:r>
      <w:hyperlink r:id="rId787" w:anchor="Cul_Neo__domestic_elevag" w:history="1">
        <w:r w:rsidRPr="009B775C">
          <w:rPr>
            <w:rStyle w:val="Hyperlink"/>
            <w:lang w:val="fr-FR"/>
          </w:rPr>
          <w:t>élevage</w:t>
        </w:r>
      </w:hyperlink>
      <w:r w:rsidRPr="0032190F">
        <w:rPr>
          <w:lang w:val="fr-FR"/>
        </w:rPr>
        <w:t xml:space="preserve"> ne se caractérise pas par un changement profond des techniques de débitage. Sur ces dernières, aucun lusté ne signale une utilisation de fauche. C’est dans un second temps que les végétaux sauvages seront supplantés par le blé amidonnier et l’orge vêtue à deux rang (BIB 103 p. 32). </w:t>
      </w:r>
    </w:p>
    <w:p w14:paraId="7B67675B" w14:textId="77777777" w:rsidR="009B775C" w:rsidRPr="0032190F" w:rsidRDefault="009B775C" w:rsidP="00242C0F">
      <w:pPr>
        <w:rPr>
          <w:lang w:val="fr-FR"/>
        </w:rPr>
      </w:pPr>
    </w:p>
    <w:p w14:paraId="48F5117C" w14:textId="77777777" w:rsidR="00705012" w:rsidRDefault="00705012" w:rsidP="00242C0F">
      <w:pPr>
        <w:rPr>
          <w:lang w:val="fr-FR"/>
        </w:rPr>
      </w:pPr>
    </w:p>
    <w:p w14:paraId="7CAC8C99" w14:textId="77777777" w:rsidR="009B775C" w:rsidRDefault="009B775C" w:rsidP="009B775C">
      <w:pPr>
        <w:pStyle w:val="Heading2"/>
      </w:pPr>
      <w:r>
        <w:t>Néolithique moyen</w:t>
      </w:r>
    </w:p>
    <w:p w14:paraId="029ABF86" w14:textId="77777777" w:rsidR="009B775C" w:rsidRPr="0032190F" w:rsidRDefault="009B775C" w:rsidP="00242C0F">
      <w:pPr>
        <w:rPr>
          <w:lang w:val="fr-FR"/>
        </w:rPr>
      </w:pPr>
    </w:p>
    <w:p w14:paraId="05B22790" w14:textId="77777777" w:rsidR="00705012" w:rsidRDefault="00705012" w:rsidP="00242C0F">
      <w:pPr>
        <w:rPr>
          <w:lang w:val="fr-FR"/>
        </w:rPr>
      </w:pPr>
      <w:r w:rsidRPr="0032190F">
        <w:rPr>
          <w:lang w:val="fr-FR"/>
        </w:rPr>
        <w:t>Au Ve millénaire, l’occupation devient saisonnière et dévolue à la bergerie (</w:t>
      </w:r>
      <w:r w:rsidR="0070027E" w:rsidRPr="0032190F">
        <w:rPr>
          <w:lang w:val="fr-FR"/>
        </w:rPr>
        <w:t>BIB</w:t>
      </w:r>
      <w:r w:rsidRPr="0032190F">
        <w:rPr>
          <w:lang w:val="fr-FR"/>
        </w:rPr>
        <w:t xml:space="preserve"> 103 p. 33).</w:t>
      </w:r>
    </w:p>
    <w:p w14:paraId="1EA4756A" w14:textId="77777777" w:rsidR="009B775C" w:rsidRDefault="009B775C" w:rsidP="00242C0F">
      <w:pPr>
        <w:rPr>
          <w:lang w:val="fr-FR"/>
        </w:rPr>
      </w:pPr>
    </w:p>
    <w:p w14:paraId="26393386" w14:textId="77777777" w:rsidR="009B775C" w:rsidRPr="00A06E89" w:rsidRDefault="009B775C" w:rsidP="00242C0F">
      <w:pPr>
        <w:rPr>
          <w:lang w:val="en-GB"/>
        </w:rPr>
      </w:pPr>
      <w:r w:rsidRPr="00A06E89">
        <w:rPr>
          <w:lang w:val="en-GB"/>
        </w:rPr>
        <w:t xml:space="preserve">v. </w:t>
      </w:r>
    </w:p>
    <w:p w14:paraId="7B7A65F8" w14:textId="77777777" w:rsidR="00010784" w:rsidRPr="00A06E89" w:rsidRDefault="004357C7" w:rsidP="00426FF9">
      <w:pPr>
        <w:pStyle w:val="Heading1"/>
        <w:rPr>
          <w:lang w:val="en-GB"/>
        </w:rPr>
      </w:pPr>
      <w:r w:rsidRPr="00A06E89">
        <w:rPr>
          <w:lang w:val="en-GB"/>
        </w:rPr>
        <w:br/>
      </w:r>
      <w:bookmarkStart w:id="425" w:name="Sit_Atusa"/>
      <w:r w:rsidRPr="00A06E89">
        <w:rPr>
          <w:lang w:val="en-GB"/>
        </w:rPr>
        <w:t>AT</w:t>
      </w:r>
      <w:r w:rsidR="00010784" w:rsidRPr="00A06E89">
        <w:rPr>
          <w:lang w:val="en-GB"/>
        </w:rPr>
        <w:t>USA</w:t>
      </w:r>
      <w:bookmarkEnd w:id="425"/>
    </w:p>
    <w:p w14:paraId="21A6CBD3" w14:textId="211A6144" w:rsidR="00010784" w:rsidRPr="001951DE" w:rsidRDefault="00EC6FD6" w:rsidP="00010784">
      <w:r w:rsidRPr="001951DE">
        <w:rPr>
          <w:sz w:val="20"/>
          <w:lang w:val="en-GB"/>
        </w:rPr>
        <w:t>Atousa, Atoucha, Hattousa, Hattusa, Hatusa</w:t>
      </w:r>
      <w:r w:rsidR="001951DE">
        <w:rPr>
          <w:sz w:val="20"/>
          <w:lang w:val="en-GB"/>
        </w:rPr>
        <w:t>,</w:t>
      </w:r>
      <w:r w:rsidR="001951DE" w:rsidRPr="004F57EF">
        <w:rPr>
          <w:lang w:val="en-GB"/>
        </w:rPr>
        <w:t xml:space="preserve"> Hattusa, Hattusha ou Khattusas</w:t>
      </w:r>
    </w:p>
    <w:p w14:paraId="16E62F1A" w14:textId="77777777" w:rsidR="00EC6FD6" w:rsidRPr="00A06E89" w:rsidRDefault="00EC6FD6" w:rsidP="00010784">
      <w:pPr>
        <w:rPr>
          <w:lang w:val="en-GB"/>
        </w:rPr>
      </w:pPr>
    </w:p>
    <w:p w14:paraId="17A9BCEF" w14:textId="0FBA7BF7" w:rsidR="00685825" w:rsidRPr="0032190F" w:rsidRDefault="00EC6FD6" w:rsidP="00010784">
      <w:pPr>
        <w:rPr>
          <w:lang w:val="fr-FR"/>
        </w:rPr>
      </w:pPr>
      <w:r w:rsidRPr="0032190F">
        <w:rPr>
          <w:lang w:val="fr-FR"/>
        </w:rPr>
        <w:t>Atusa</w:t>
      </w:r>
      <w:r w:rsidR="004357C7" w:rsidRPr="0032190F">
        <w:rPr>
          <w:lang w:val="fr-FR"/>
        </w:rPr>
        <w:t xml:space="preserve">, capitale de l’Empire </w:t>
      </w:r>
      <w:hyperlink r:id="rId788" w:anchor="Cul_Hittite" w:history="1">
        <w:r w:rsidR="004357C7" w:rsidRPr="0032190F">
          <w:rPr>
            <w:rStyle w:val="Hyperlink"/>
            <w:lang w:val="fr-FR"/>
          </w:rPr>
          <w:t>hittite</w:t>
        </w:r>
      </w:hyperlink>
      <w:r w:rsidR="004357C7" w:rsidRPr="0032190F">
        <w:rPr>
          <w:lang w:val="fr-FR"/>
        </w:rPr>
        <w:t xml:space="preserve"> aux 15 e et 13 e s.</w:t>
      </w:r>
      <w:r w:rsidR="00685825" w:rsidRPr="0032190F">
        <w:rPr>
          <w:lang w:val="fr-FR"/>
        </w:rPr>
        <w:t xml:space="preserve"> (SS BIB) La capitale du roi Hittite est localisée en 1880. Au pied de la Porte du Sphinx, découverte d’une table en bronze.(BIB D. Charpin, Collège de France, 2016)</w:t>
      </w:r>
      <w:r w:rsidR="001951DE">
        <w:rPr>
          <w:lang w:val="fr-FR"/>
        </w:rPr>
        <w:t xml:space="preserve"> </w:t>
      </w:r>
      <w:r w:rsidR="001951DE" w:rsidRPr="001951DE">
        <w:rPr>
          <w:lang w:val="fr-FR"/>
        </w:rPr>
        <w:t>l'ancienne capitale des Hittites, qui fondèrent un puissant empire en Anatolie et dans le nord de la Syrie au IIe siècle. millénaire avant notre ère</w:t>
      </w:r>
      <w:r w:rsidR="001951DE">
        <w:rPr>
          <w:lang w:val="fr-FR"/>
        </w:rPr>
        <w:t xml:space="preserve"> (Britannica)</w:t>
      </w:r>
    </w:p>
    <w:p w14:paraId="65C1D10C" w14:textId="77777777" w:rsidR="00EC6FD6" w:rsidRDefault="00EC6FD6" w:rsidP="00010784">
      <w:pPr>
        <w:rPr>
          <w:lang w:val="fr-FR"/>
        </w:rPr>
      </w:pPr>
      <w:r w:rsidRPr="0032190F">
        <w:rPr>
          <w:lang w:val="fr-FR"/>
        </w:rPr>
        <w:t>Destruction vers le HRIIIB (BIB 2301 p. 25-26)</w:t>
      </w:r>
    </w:p>
    <w:p w14:paraId="1B47ABE1" w14:textId="77777777" w:rsidR="001951DE" w:rsidRDefault="001951DE" w:rsidP="00010784">
      <w:pPr>
        <w:rPr>
          <w:lang w:val="fr-FR"/>
        </w:rPr>
      </w:pPr>
    </w:p>
    <w:p w14:paraId="1EDC3A17" w14:textId="2338CFAC" w:rsidR="001951DE" w:rsidRDefault="001951DE" w:rsidP="001951DE">
      <w:pPr>
        <w:pStyle w:val="Heading1"/>
      </w:pPr>
      <w:bookmarkStart w:id="426" w:name="Sit_Bogazkoy"/>
      <w:r>
        <w:t>BOGAZKOY</w:t>
      </w:r>
    </w:p>
    <w:bookmarkEnd w:id="426"/>
    <w:p w14:paraId="3A46CBBE" w14:textId="3E925DDA" w:rsidR="001951DE" w:rsidRPr="001951DE" w:rsidRDefault="001951DE" w:rsidP="00010784">
      <w:pPr>
        <w:rPr>
          <w:sz w:val="20"/>
          <w:lang w:val="fr-FR"/>
        </w:rPr>
      </w:pPr>
      <w:r w:rsidRPr="001951DE">
        <w:rPr>
          <w:sz w:val="20"/>
          <w:lang w:val="fr-FR"/>
        </w:rPr>
        <w:t>Boğazköy, (turc : « Gorge Village »), Boghazkeui</w:t>
      </w:r>
    </w:p>
    <w:p w14:paraId="15C59D7A" w14:textId="77777777" w:rsidR="001951DE" w:rsidRDefault="001951DE" w:rsidP="00010784">
      <w:pPr>
        <w:rPr>
          <w:lang w:val="fr-FR"/>
        </w:rPr>
      </w:pPr>
    </w:p>
    <w:p w14:paraId="4ADC14AF" w14:textId="6B9423C1" w:rsidR="001951DE" w:rsidRDefault="001951DE" w:rsidP="00010784">
      <w:pPr>
        <w:rPr>
          <w:lang w:val="fr-FR"/>
        </w:rPr>
      </w:pPr>
      <w:r w:rsidRPr="001951DE">
        <w:rPr>
          <w:lang w:val="fr-FR"/>
        </w:rPr>
        <w:t xml:space="preserve">Boğazkale moderne, village, centre-nord de la Turquie. Situé à 27 km au nord-ouest de Yozgat, c'est le site des vestiges archéologiques de </w:t>
      </w:r>
      <w:r>
        <w:rPr>
          <w:lang w:val="fr-FR"/>
        </w:rPr>
        <w:t>Atusa (Britannica)</w:t>
      </w:r>
    </w:p>
    <w:p w14:paraId="577DAA5A" w14:textId="1269EBA6" w:rsidR="00EC6FD6" w:rsidRDefault="00000000" w:rsidP="00010784">
      <w:pPr>
        <w:rPr>
          <w:rStyle w:val="Hyperlink"/>
          <w:color w:val="000000"/>
          <w:u w:val="none"/>
          <w:lang w:val="en-GB" w:eastAsia="fr-FR"/>
        </w:rPr>
      </w:pPr>
      <w:hyperlink r:id="rId789" w:anchor="TPS_dat_abs_dendrochr_crossdat" w:history="1">
        <w:r w:rsidR="001951DE" w:rsidRPr="00FD745F">
          <w:rPr>
            <w:rStyle w:val="Hyperlink"/>
            <w:lang w:val="en-GB" w:eastAsia="fr-FR"/>
          </w:rPr>
          <w:t>cross dating</w:t>
        </w:r>
      </w:hyperlink>
      <w:r w:rsidR="001951DE" w:rsidRPr="00FD745F">
        <w:rPr>
          <w:rStyle w:val="Hyperlink"/>
          <w:color w:val="000000"/>
          <w:u w:val="none"/>
          <w:lang w:val="en-GB" w:eastAsia="fr-FR"/>
        </w:rPr>
        <w:t xml:space="preserve"> (Eythan com. pers.)</w:t>
      </w:r>
    </w:p>
    <w:p w14:paraId="0900CC2F" w14:textId="77777777" w:rsidR="001951DE" w:rsidRPr="001951DE" w:rsidRDefault="001951DE" w:rsidP="00010784">
      <w:pPr>
        <w:rPr>
          <w:lang w:val="en-GB"/>
        </w:rPr>
      </w:pPr>
    </w:p>
    <w:p w14:paraId="0AFD153E" w14:textId="77777777" w:rsidR="00EC6FD6" w:rsidRPr="0032190F" w:rsidRDefault="00EC6FD6" w:rsidP="001951DE">
      <w:pPr>
        <w:pStyle w:val="Heading1"/>
      </w:pPr>
      <w:r w:rsidRPr="0032190F">
        <w:t>TARSE</w:t>
      </w:r>
    </w:p>
    <w:p w14:paraId="2A249722" w14:textId="77777777" w:rsidR="00EC6FD6" w:rsidRPr="0032190F" w:rsidRDefault="00EC6FD6" w:rsidP="00EC6FD6">
      <w:pPr>
        <w:rPr>
          <w:lang w:val="fr-FR"/>
        </w:rPr>
      </w:pPr>
      <w:r w:rsidRPr="0032190F">
        <w:rPr>
          <w:lang w:val="fr-FR"/>
        </w:rPr>
        <w:t>Destruction vers le HRIIIB (BIB 2301 p. 25-26)</w:t>
      </w:r>
    </w:p>
    <w:p w14:paraId="58C6C240" w14:textId="77777777" w:rsidR="00EC6FD6" w:rsidRPr="0032190F" w:rsidRDefault="00EC6FD6" w:rsidP="00010784">
      <w:pPr>
        <w:rPr>
          <w:lang w:val="fr-FR"/>
        </w:rPr>
      </w:pPr>
    </w:p>
    <w:p w14:paraId="5C16F55A" w14:textId="77777777" w:rsidR="00EC6FD6" w:rsidRPr="0032190F" w:rsidRDefault="00EC6FD6" w:rsidP="00426FF9">
      <w:pPr>
        <w:pStyle w:val="Heading1"/>
      </w:pPr>
      <w:bookmarkStart w:id="427" w:name="Sit_Mersin"/>
      <w:r w:rsidRPr="0032190F">
        <w:t>MERSIN</w:t>
      </w:r>
    </w:p>
    <w:bookmarkEnd w:id="427"/>
    <w:p w14:paraId="77CF714E" w14:textId="77777777" w:rsidR="00D748B8" w:rsidRDefault="00D748B8" w:rsidP="00EC6FD6">
      <w:pPr>
        <w:rPr>
          <w:lang w:val="fr-FR"/>
        </w:rPr>
      </w:pPr>
    </w:p>
    <w:p w14:paraId="6C3AC7F3" w14:textId="7FCFC634" w:rsidR="00D748B8" w:rsidRDefault="00D748B8" w:rsidP="00D748B8">
      <w:pPr>
        <w:jc w:val="both"/>
        <w:rPr>
          <w:lang w:val="fr-FR"/>
        </w:rPr>
      </w:pPr>
      <w:r>
        <w:rPr>
          <w:lang w:val="fr-FR"/>
        </w:rPr>
        <w:t xml:space="preserve">Mersin-Yumuktepe [sic] Site du 1er néolithique des </w:t>
      </w:r>
      <w:hyperlink r:id="rId790" w:anchor="Cul_Neo__diff_geo_Euras_w_cont_Balk" w:history="1">
        <w:r w:rsidRPr="00D748B8">
          <w:rPr>
            <w:rStyle w:val="Hyperlink"/>
            <w:lang w:val="fr-FR"/>
          </w:rPr>
          <w:t>Balkans</w:t>
        </w:r>
      </w:hyperlink>
      <w:r>
        <w:rPr>
          <w:lang w:val="fr-FR"/>
        </w:rPr>
        <w:t xml:space="preserve"> montrant de la céramique imprimée [Impressa] (BIB J.P. Demoule, journées CIMO-SPF, 2019)</w:t>
      </w:r>
    </w:p>
    <w:p w14:paraId="2615B6FB" w14:textId="77777777" w:rsidR="00D748B8" w:rsidRDefault="00D748B8" w:rsidP="00EC6FD6">
      <w:pPr>
        <w:rPr>
          <w:lang w:val="fr-FR"/>
        </w:rPr>
      </w:pPr>
    </w:p>
    <w:p w14:paraId="2A197ED8" w14:textId="77777777" w:rsidR="00EC6FD6" w:rsidRPr="0032190F" w:rsidRDefault="00EC6FD6" w:rsidP="00EC6FD6">
      <w:pPr>
        <w:rPr>
          <w:lang w:val="fr-FR"/>
        </w:rPr>
      </w:pPr>
      <w:r w:rsidRPr="0032190F">
        <w:rPr>
          <w:lang w:val="fr-FR"/>
        </w:rPr>
        <w:t>Destruction vers le HRIIIB (BIB 2301 p. 25-26)</w:t>
      </w:r>
    </w:p>
    <w:p w14:paraId="2F23FF22" w14:textId="77777777" w:rsidR="00EC6FD6" w:rsidRPr="0032190F" w:rsidRDefault="00EC6FD6" w:rsidP="00010784">
      <w:pPr>
        <w:rPr>
          <w:lang w:val="fr-FR"/>
        </w:rPr>
      </w:pPr>
    </w:p>
    <w:p w14:paraId="12FF8CF4" w14:textId="77777777" w:rsidR="007A0335" w:rsidRPr="0032190F" w:rsidRDefault="007A0335" w:rsidP="00010784">
      <w:pPr>
        <w:rPr>
          <w:lang w:val="fr-FR"/>
        </w:rPr>
      </w:pPr>
    </w:p>
    <w:p w14:paraId="70CF18B2" w14:textId="77777777" w:rsidR="007A0335" w:rsidRPr="0032190F" w:rsidRDefault="007A0335" w:rsidP="00010784">
      <w:pPr>
        <w:rPr>
          <w:lang w:val="fr-FR"/>
        </w:rPr>
      </w:pPr>
      <w:bookmarkStart w:id="428" w:name="Sit_Sinjerli"/>
      <w:r w:rsidRPr="0032190F">
        <w:rPr>
          <w:lang w:val="fr-FR"/>
        </w:rPr>
        <w:t>SINJERLI</w:t>
      </w:r>
    </w:p>
    <w:bookmarkEnd w:id="428"/>
    <w:p w14:paraId="53F35D5F" w14:textId="77777777" w:rsidR="007A0335" w:rsidRPr="0032190F" w:rsidRDefault="007A0335" w:rsidP="00010784">
      <w:pPr>
        <w:rPr>
          <w:lang w:val="fr-FR"/>
        </w:rPr>
      </w:pPr>
    </w:p>
    <w:p w14:paraId="3A51F754" w14:textId="77777777" w:rsidR="007A0335" w:rsidRPr="0032190F" w:rsidRDefault="007A0335" w:rsidP="00010784">
      <w:pPr>
        <w:rPr>
          <w:lang w:val="fr-FR"/>
        </w:rPr>
      </w:pPr>
      <w:r w:rsidRPr="0032190F">
        <w:rPr>
          <w:lang w:val="fr-FR"/>
        </w:rPr>
        <w:t>Site hittite montrant une représentation de char à deux roues rayonnées (BIB 2225 p. 50)</w:t>
      </w:r>
    </w:p>
    <w:p w14:paraId="758A27FB" w14:textId="77777777" w:rsidR="007A0335" w:rsidRPr="0032190F" w:rsidRDefault="007A0335" w:rsidP="00010784">
      <w:pPr>
        <w:rPr>
          <w:lang w:val="fr-FR"/>
        </w:rPr>
      </w:pPr>
    </w:p>
    <w:p w14:paraId="502CB98D" w14:textId="77777777" w:rsidR="007A0335" w:rsidRPr="0032190F" w:rsidRDefault="007A0335" w:rsidP="00010784">
      <w:pPr>
        <w:rPr>
          <w:lang w:val="fr-FR"/>
        </w:rPr>
      </w:pPr>
      <w:bookmarkStart w:id="429" w:name="Sit_Malatia"/>
      <w:r w:rsidRPr="0032190F">
        <w:rPr>
          <w:lang w:val="fr-FR"/>
        </w:rPr>
        <w:t>MALATIA</w:t>
      </w:r>
    </w:p>
    <w:bookmarkEnd w:id="429"/>
    <w:p w14:paraId="5ED72951" w14:textId="77777777" w:rsidR="007A0335" w:rsidRPr="0032190F" w:rsidRDefault="007A0335" w:rsidP="00010784">
      <w:pPr>
        <w:rPr>
          <w:lang w:val="fr-FR"/>
        </w:rPr>
      </w:pPr>
    </w:p>
    <w:p w14:paraId="7F58F31F" w14:textId="77777777" w:rsidR="007A0335" w:rsidRPr="0032190F" w:rsidRDefault="007A0335" w:rsidP="007A0335">
      <w:pPr>
        <w:rPr>
          <w:lang w:val="fr-FR"/>
        </w:rPr>
      </w:pPr>
      <w:r w:rsidRPr="0032190F">
        <w:rPr>
          <w:lang w:val="fr-FR"/>
        </w:rPr>
        <w:t>Site hittite montrant une représentation de char à deux roues rayonnées (BIB 2225 p. 50)</w:t>
      </w:r>
    </w:p>
    <w:p w14:paraId="1273DF48" w14:textId="77777777" w:rsidR="007A0335" w:rsidRPr="0032190F" w:rsidRDefault="007A0335" w:rsidP="00010784">
      <w:pPr>
        <w:rPr>
          <w:lang w:val="fr-FR"/>
        </w:rPr>
      </w:pPr>
    </w:p>
    <w:p w14:paraId="024979BE" w14:textId="77777777" w:rsidR="00EB125E" w:rsidRPr="0032190F" w:rsidRDefault="00EB125E" w:rsidP="00010784">
      <w:pPr>
        <w:rPr>
          <w:lang w:val="fr-FR"/>
        </w:rPr>
      </w:pPr>
    </w:p>
    <w:p w14:paraId="57D0246C" w14:textId="77777777" w:rsidR="00EB125E" w:rsidRPr="0032190F" w:rsidRDefault="00EB125E" w:rsidP="00426FF9">
      <w:pPr>
        <w:pStyle w:val="Heading1"/>
        <w:rPr>
          <w:rStyle w:val="Emphasis"/>
          <w:i w:val="0"/>
        </w:rPr>
      </w:pPr>
      <w:bookmarkStart w:id="430" w:name="Sit_Karchemish"/>
      <w:r w:rsidRPr="0032190F">
        <w:rPr>
          <w:rStyle w:val="Emphasis"/>
          <w:i w:val="0"/>
        </w:rPr>
        <w:t>KARCHEMISH</w:t>
      </w:r>
    </w:p>
    <w:bookmarkEnd w:id="430"/>
    <w:p w14:paraId="67121821" w14:textId="77777777" w:rsidR="00EB125E" w:rsidRPr="0032190F" w:rsidRDefault="00EB125E" w:rsidP="00010784">
      <w:pPr>
        <w:rPr>
          <w:rStyle w:val="Emphasis"/>
          <w:i w:val="0"/>
          <w:lang w:val="fr-FR"/>
        </w:rPr>
      </w:pPr>
    </w:p>
    <w:p w14:paraId="3C34931D" w14:textId="5B945828" w:rsidR="00EB125E" w:rsidRPr="0032190F" w:rsidRDefault="00EB125E" w:rsidP="00010784">
      <w:pPr>
        <w:rPr>
          <w:i/>
          <w:lang w:val="fr-FR"/>
        </w:rPr>
      </w:pPr>
      <w:r w:rsidRPr="0032190F">
        <w:rPr>
          <w:rStyle w:val="Emphasis"/>
          <w:i w:val="0"/>
          <w:lang w:val="fr-FR"/>
        </w:rPr>
        <w:t xml:space="preserve">Ville </w:t>
      </w:r>
      <w:hyperlink r:id="rId791" w:anchor="Cul_Hittite" w:history="1">
        <w:r w:rsidRPr="0032190F">
          <w:rPr>
            <w:rStyle w:val="Hyperlink"/>
            <w:lang w:val="fr-FR"/>
          </w:rPr>
          <w:t>hittite</w:t>
        </w:r>
      </w:hyperlink>
      <w:r w:rsidRPr="0032190F">
        <w:rPr>
          <w:lang w:val="fr-FR"/>
        </w:rPr>
        <w:t>des empires Mitanni et Hittites (wiki). Une représentation d’un char à deux roues rayonnées gravée sur une dalle (SS BIB)</w:t>
      </w:r>
    </w:p>
    <w:p w14:paraId="47FC934E" w14:textId="77777777" w:rsidR="00010784" w:rsidRPr="0032190F" w:rsidRDefault="00010784" w:rsidP="00010784">
      <w:pPr>
        <w:rPr>
          <w:lang w:val="fr-FR"/>
        </w:rPr>
      </w:pPr>
    </w:p>
    <w:p w14:paraId="3FABF406" w14:textId="77777777" w:rsidR="00B1288D" w:rsidRPr="0032190F" w:rsidRDefault="00685825" w:rsidP="00426FF9">
      <w:pPr>
        <w:pStyle w:val="Heading1"/>
      </w:pPr>
      <w:bookmarkStart w:id="431" w:name="Sit_Elba"/>
      <w:r w:rsidRPr="0032190F">
        <w:lastRenderedPageBreak/>
        <w:t>ELBA</w:t>
      </w:r>
    </w:p>
    <w:bookmarkEnd w:id="431"/>
    <w:p w14:paraId="42BD581B" w14:textId="77777777" w:rsidR="00685825" w:rsidRPr="0032190F" w:rsidRDefault="00685825" w:rsidP="00242C0F">
      <w:pPr>
        <w:rPr>
          <w:lang w:val="fr-FR"/>
        </w:rPr>
      </w:pPr>
    </w:p>
    <w:p w14:paraId="74E9DA0C" w14:textId="77777777" w:rsidR="00685825" w:rsidRPr="0032190F" w:rsidRDefault="00685825" w:rsidP="00685825">
      <w:pPr>
        <w:rPr>
          <w:lang w:val="fr-FR"/>
        </w:rPr>
      </w:pPr>
      <w:r w:rsidRPr="0032190F">
        <w:rPr>
          <w:lang w:val="fr-FR"/>
        </w:rPr>
        <w:t>Au S.-O. d’Elba, en Syrie du Nord. La ville a livré un corpus de quelque 4000 tablettes datées du 24</w:t>
      </w:r>
      <w:r w:rsidRPr="0032190F">
        <w:rPr>
          <w:vertAlign w:val="superscript"/>
          <w:lang w:val="fr-FR"/>
        </w:rPr>
        <w:t>e</w:t>
      </w:r>
      <w:r w:rsidRPr="0032190F">
        <w:rPr>
          <w:lang w:val="fr-FR"/>
        </w:rPr>
        <w:t xml:space="preserve"> s. Il y a eu une volonté des anciens de préserver ces tablettes. Le thème principal est la comptabilité sur une dizaine d’années.(BIB D. Charpin, Collège de France, 2016)</w:t>
      </w:r>
    </w:p>
    <w:p w14:paraId="4A5F012F" w14:textId="77777777" w:rsidR="00685825" w:rsidRPr="0032190F" w:rsidRDefault="00685825" w:rsidP="00242C0F">
      <w:pPr>
        <w:rPr>
          <w:lang w:val="fr-FR"/>
        </w:rPr>
      </w:pPr>
    </w:p>
    <w:p w14:paraId="39BD479C" w14:textId="77777777" w:rsidR="00EB125E" w:rsidRPr="0032190F" w:rsidRDefault="00EB125E" w:rsidP="00426FF9">
      <w:pPr>
        <w:pStyle w:val="Heading1"/>
      </w:pPr>
      <w:bookmarkStart w:id="432" w:name="Sit_Qadesh"/>
      <w:r w:rsidRPr="0032190F">
        <w:t>QADESH</w:t>
      </w:r>
    </w:p>
    <w:bookmarkEnd w:id="432"/>
    <w:p w14:paraId="2D70F5DA" w14:textId="77777777" w:rsidR="00EB125E" w:rsidRPr="0032190F" w:rsidRDefault="00EB125E" w:rsidP="00242C0F">
      <w:pPr>
        <w:rPr>
          <w:lang w:val="fr-FR"/>
        </w:rPr>
      </w:pPr>
    </w:p>
    <w:p w14:paraId="61947F4A" w14:textId="46480697" w:rsidR="00EB125E" w:rsidRPr="0032190F" w:rsidRDefault="00EB125E" w:rsidP="00242C0F">
      <w:pPr>
        <w:rPr>
          <w:lang w:val="fr-FR"/>
        </w:rPr>
      </w:pPr>
      <w:r w:rsidRPr="0032190F">
        <w:rPr>
          <w:lang w:val="fr-FR"/>
        </w:rPr>
        <w:t>Cette ville de Syrie a donné son nom à une épique bataille entre les Egyptiens (</w:t>
      </w:r>
      <w:hyperlink r:id="rId792" w:anchor="Cul_Nouvel_Empire" w:history="1">
        <w:r w:rsidRPr="0032190F">
          <w:rPr>
            <w:rStyle w:val="Hyperlink"/>
            <w:lang w:val="fr-FR"/>
          </w:rPr>
          <w:t>Nouvel Empire</w:t>
        </w:r>
      </w:hyperlink>
      <w:r w:rsidRPr="0032190F">
        <w:rPr>
          <w:lang w:val="fr-FR"/>
        </w:rPr>
        <w:t xml:space="preserve">) et les </w:t>
      </w:r>
      <w:hyperlink r:id="rId793" w:anchor="Cul_Hittite" w:history="1">
        <w:r w:rsidRPr="0032190F">
          <w:rPr>
            <w:rStyle w:val="Hyperlink"/>
            <w:lang w:val="fr-FR"/>
          </w:rPr>
          <w:t>Hittites</w:t>
        </w:r>
      </w:hyperlink>
      <w:r w:rsidRPr="0032190F">
        <w:rPr>
          <w:lang w:val="fr-FR"/>
        </w:rPr>
        <w:t xml:space="preserve"> qui s’est déroulé en 1274 aec (wiki)</w:t>
      </w:r>
    </w:p>
    <w:p w14:paraId="18E42495" w14:textId="6F0366E0" w:rsidR="00EB125E" w:rsidRPr="0032190F" w:rsidRDefault="00EB125E" w:rsidP="00F22EE5">
      <w:pPr>
        <w:jc w:val="both"/>
        <w:rPr>
          <w:lang w:val="fr-FR"/>
        </w:rPr>
      </w:pPr>
      <w:r w:rsidRPr="0032190F">
        <w:rPr>
          <w:lang w:val="fr-FR"/>
        </w:rPr>
        <w:t>La bataille de Qadesh est décrite dans cinq temples différents : dans un état fragmentaire sur deux murs du temple de R</w:t>
      </w:r>
      <w:r w:rsidR="00994E1F">
        <w:rPr>
          <w:lang w:val="fr-FR"/>
        </w:rPr>
        <w:t>a</w:t>
      </w:r>
      <w:r w:rsidRPr="0032190F">
        <w:rPr>
          <w:lang w:val="fr-FR"/>
        </w:rPr>
        <w:t xml:space="preserve"> à Abydos, sans doute la plus ancienne version ; en deux endroits dans le </w:t>
      </w:r>
      <w:hyperlink r:id="rId794" w:anchor="Sit_Thebes_Louxor_Karnak_tAmon" w:history="1">
        <w:r w:rsidR="00994E1F">
          <w:rPr>
            <w:rStyle w:val="Hyperlink"/>
            <w:lang w:val="fr-FR"/>
          </w:rPr>
          <w:t>t</w:t>
        </w:r>
        <w:r w:rsidR="00994E1F" w:rsidRPr="00F22EE5">
          <w:rPr>
            <w:rStyle w:val="Hyperlink"/>
            <w:lang w:val="fr-FR"/>
          </w:rPr>
          <w:t>emple d'Amon</w:t>
        </w:r>
      </w:hyperlink>
      <w:r w:rsidRPr="0032190F">
        <w:rPr>
          <w:lang w:val="fr-FR"/>
        </w:rPr>
        <w:t xml:space="preserve"> à </w:t>
      </w:r>
      <w:hyperlink r:id="rId795" w:anchor="Sit_Thebes_Louxor_Karnak" w:history="1">
        <w:r w:rsidR="00F22EE5" w:rsidRPr="00F22EE5">
          <w:rPr>
            <w:rStyle w:val="Hyperlink"/>
            <w:lang w:val="fr-FR"/>
          </w:rPr>
          <w:t>Karnak</w:t>
        </w:r>
      </w:hyperlink>
      <w:r w:rsidRPr="0032190F">
        <w:rPr>
          <w:lang w:val="fr-FR"/>
        </w:rPr>
        <w:t xml:space="preserve">; en trois emplacements dans le temple d'Amon à Louxor ; deux dans chacune des grandes cours du Ramesséum, le temple funéraire de </w:t>
      </w:r>
      <w:hyperlink r:id="rId796" w:anchor="Cul_Nouvel_Empire__p_Ramses2" w:history="1">
        <w:r w:rsidR="00F22E73" w:rsidRPr="0032190F">
          <w:rPr>
            <w:rStyle w:val="Hyperlink"/>
            <w:lang w:val="fr-FR"/>
          </w:rPr>
          <w:t>Ramsès II</w:t>
        </w:r>
      </w:hyperlink>
      <w:r w:rsidR="00994E1F" w:rsidRPr="00994E1F">
        <w:rPr>
          <w:lang w:val="fr-FR"/>
        </w:rPr>
        <w:t xml:space="preserve"> </w:t>
      </w:r>
      <w:r w:rsidRPr="0032190F">
        <w:rPr>
          <w:lang w:val="fr-FR"/>
        </w:rPr>
        <w:t xml:space="preserve">à </w:t>
      </w:r>
      <w:hyperlink r:id="rId797" w:anchor="Sit_Thebes_Louxor" w:history="1">
        <w:r w:rsidRPr="0032190F">
          <w:rPr>
            <w:rStyle w:val="Hyperlink"/>
            <w:lang w:val="fr-FR"/>
          </w:rPr>
          <w:t>Thèbes-Ouest</w:t>
        </w:r>
      </w:hyperlink>
      <w:r w:rsidRPr="0032190F">
        <w:rPr>
          <w:lang w:val="fr-FR"/>
        </w:rPr>
        <w:t xml:space="preserve"> ; et enfin une présentation plus courte dans la première salle hypostyle du temple principal [Grand Temple] d'Abou Simbel en Nubie (wiki)</w:t>
      </w:r>
    </w:p>
    <w:p w14:paraId="035C34C9" w14:textId="77777777" w:rsidR="00EF7FB5" w:rsidRPr="0032190F" w:rsidRDefault="00EF7FB5" w:rsidP="00242C0F">
      <w:pPr>
        <w:rPr>
          <w:lang w:val="fr-FR"/>
        </w:rPr>
      </w:pPr>
    </w:p>
    <w:p w14:paraId="0361AF88" w14:textId="77777777" w:rsidR="00EF7FB5" w:rsidRPr="0032190F" w:rsidRDefault="00EF7FB5" w:rsidP="00426FF9">
      <w:pPr>
        <w:pStyle w:val="Heading1"/>
      </w:pPr>
      <w:bookmarkStart w:id="433" w:name="Sit_Tweini"/>
      <w:r w:rsidRPr="0032190F">
        <w:t>TELL TWEINI</w:t>
      </w:r>
    </w:p>
    <w:bookmarkEnd w:id="433"/>
    <w:p w14:paraId="5597A3D6" w14:textId="77777777" w:rsidR="00EF7FB5" w:rsidRPr="0032190F" w:rsidRDefault="00EF7FB5" w:rsidP="00242C0F">
      <w:pPr>
        <w:rPr>
          <w:lang w:val="fr-FR"/>
        </w:rPr>
      </w:pPr>
    </w:p>
    <w:p w14:paraId="357521C2" w14:textId="0CD06B66" w:rsidR="00EF7FB5" w:rsidRPr="0032190F" w:rsidRDefault="00EF7FB5" w:rsidP="00242C0F">
      <w:pPr>
        <w:rPr>
          <w:lang w:val="fr-FR"/>
        </w:rPr>
      </w:pPr>
      <w:r w:rsidRPr="0032190F">
        <w:rPr>
          <w:lang w:val="fr-FR"/>
        </w:rPr>
        <w:t xml:space="preserve">Ancienne Gibala ?. Le site de Tell Tweini, sur la cote syrienne, a livré une stratigraphie qui, selon Kaniewsky et al., montre un niveau de destruction et l’effondrement des sociétés de l’est méditerrannéen durant les </w:t>
      </w:r>
      <w:hyperlink r:id="rId798" w:anchor="Cul_Obscurs_Ages_c_fer" w:history="1">
        <w:r w:rsidR="003910F7" w:rsidRPr="00F82F89">
          <w:rPr>
            <w:rStyle w:val="Hyperlink"/>
            <w:lang w:val="fr-FR"/>
          </w:rPr>
          <w:t>ages obscurs</w:t>
        </w:r>
      </w:hyperlink>
      <w:r w:rsidRPr="0032190F">
        <w:rPr>
          <w:lang w:val="fr-FR"/>
        </w:rPr>
        <w:t xml:space="preserve"> (BIB 2257 p. 102)</w:t>
      </w:r>
    </w:p>
    <w:p w14:paraId="699CE139" w14:textId="4086F758" w:rsidR="00EF7FB5" w:rsidRPr="0032190F" w:rsidRDefault="00EF7FB5" w:rsidP="00242C0F">
      <w:pPr>
        <w:rPr>
          <w:lang w:val="fr-FR"/>
        </w:rPr>
      </w:pPr>
      <w:r w:rsidRPr="0032190F">
        <w:rPr>
          <w:lang w:val="fr-FR"/>
        </w:rPr>
        <w:t>Le niveau de destruction date sensiblement du même moment que celui d’</w:t>
      </w:r>
      <w:r w:rsidR="007F2894">
        <w:rPr>
          <w:lang w:val="fr-FR"/>
        </w:rPr>
        <w:t xml:space="preserve"> </w:t>
      </w:r>
      <w:hyperlink r:id="rId799" w:anchor="Sit_Ugarit" w:history="1">
        <w:r w:rsidRPr="007F2894">
          <w:rPr>
            <w:rStyle w:val="Hyperlink"/>
            <w:lang w:val="fr-FR"/>
          </w:rPr>
          <w:t>Ugarit</w:t>
        </w:r>
      </w:hyperlink>
      <w:r w:rsidR="007F2894">
        <w:rPr>
          <w:lang w:val="fr-FR"/>
        </w:rPr>
        <w:t xml:space="preserve"> </w:t>
      </w:r>
      <w:r w:rsidRPr="0032190F">
        <w:rPr>
          <w:lang w:val="fr-FR"/>
        </w:rPr>
        <w:t>(BIB 2257 p. 103)</w:t>
      </w:r>
    </w:p>
    <w:p w14:paraId="42792811" w14:textId="77777777" w:rsidR="00685825" w:rsidRPr="0032190F" w:rsidRDefault="00685825" w:rsidP="00242C0F">
      <w:pPr>
        <w:rPr>
          <w:lang w:val="fr-FR"/>
        </w:rPr>
      </w:pPr>
    </w:p>
    <w:p w14:paraId="3D02DE48" w14:textId="77777777" w:rsidR="00EF7FB5" w:rsidRPr="0032190F" w:rsidRDefault="00EF7FB5" w:rsidP="00426FF9">
      <w:pPr>
        <w:pStyle w:val="Heading1"/>
      </w:pPr>
      <w:bookmarkStart w:id="434" w:name="Sit_Solufar"/>
      <w:r w:rsidRPr="0032190F">
        <w:t>SOLUFAR</w:t>
      </w:r>
    </w:p>
    <w:bookmarkEnd w:id="434"/>
    <w:p w14:paraId="32163C49" w14:textId="77777777" w:rsidR="00EF7FB5" w:rsidRPr="0032190F" w:rsidRDefault="00EF7FB5" w:rsidP="00242C0F">
      <w:pPr>
        <w:rPr>
          <w:lang w:val="fr-FR"/>
        </w:rPr>
      </w:pPr>
      <w:r w:rsidRPr="0032190F">
        <w:rPr>
          <w:lang w:val="fr-FR"/>
        </w:rPr>
        <w:br/>
        <w:t>La grotte de Solufar, dans le NE de la Turquie, montre avec une bonne résolution, des conditions climatiques plus arides entre le 13</w:t>
      </w:r>
      <w:r w:rsidRPr="0032190F">
        <w:rPr>
          <w:vertAlign w:val="superscript"/>
          <w:lang w:val="fr-FR"/>
        </w:rPr>
        <w:t>e</w:t>
      </w:r>
      <w:r w:rsidRPr="0032190F">
        <w:rPr>
          <w:lang w:val="fr-FR"/>
        </w:rPr>
        <w:t xml:space="preserve"> et le 11</w:t>
      </w:r>
      <w:r w:rsidRPr="0032190F">
        <w:rPr>
          <w:vertAlign w:val="superscript"/>
          <w:lang w:val="fr-FR"/>
        </w:rPr>
        <w:t>e</w:t>
      </w:r>
      <w:r w:rsidRPr="0032190F">
        <w:rPr>
          <w:lang w:val="fr-FR"/>
        </w:rPr>
        <w:t xml:space="preserve"> s. aec, avec une augmentation de la humidité à partir du 9</w:t>
      </w:r>
      <w:r w:rsidRPr="0032190F">
        <w:rPr>
          <w:vertAlign w:val="superscript"/>
          <w:lang w:val="fr-FR"/>
        </w:rPr>
        <w:t>e</w:t>
      </w:r>
      <w:r w:rsidRPr="0032190F">
        <w:rPr>
          <w:lang w:val="fr-FR"/>
        </w:rPr>
        <w:t xml:space="preserve"> s. aec. (BIB 2257 p. 109)</w:t>
      </w:r>
    </w:p>
    <w:p w14:paraId="1A1384FA" w14:textId="61286D20" w:rsidR="00745FF2" w:rsidRPr="00B871A1" w:rsidRDefault="00745FF2" w:rsidP="00242C0F">
      <w:pPr>
        <w:rPr>
          <w:lang w:val="fr-FR"/>
        </w:rPr>
      </w:pPr>
      <w:r w:rsidRPr="0032190F">
        <w:rPr>
          <w:lang w:val="fr-FR"/>
        </w:rPr>
        <w:t xml:space="preserve">v. </w:t>
      </w:r>
      <w:hyperlink r:id="rId800" w:anchor="Cul_Obscurs_Ages_c_fer" w:history="1">
        <w:r w:rsidR="003910F7" w:rsidRPr="00F82F89">
          <w:rPr>
            <w:rStyle w:val="Hyperlink"/>
            <w:lang w:val="fr-FR"/>
          </w:rPr>
          <w:t>ages obscurs</w:t>
        </w:r>
      </w:hyperlink>
    </w:p>
    <w:p w14:paraId="79E13718" w14:textId="77777777" w:rsidR="005203A1" w:rsidRPr="00B871A1" w:rsidRDefault="005203A1" w:rsidP="00242C0F">
      <w:pPr>
        <w:rPr>
          <w:lang w:val="fr-FR"/>
        </w:rPr>
      </w:pPr>
    </w:p>
    <w:p w14:paraId="500B9079" w14:textId="77777777" w:rsidR="005203A1" w:rsidRDefault="005203A1" w:rsidP="005203A1">
      <w:pPr>
        <w:pStyle w:val="Heading1"/>
      </w:pPr>
      <w:bookmarkStart w:id="435" w:name="Sit_Dinka"/>
      <w:r>
        <w:t>DINKA</w:t>
      </w:r>
    </w:p>
    <w:bookmarkEnd w:id="435"/>
    <w:p w14:paraId="66B25C6E" w14:textId="77777777" w:rsidR="005203A1" w:rsidRPr="00B871A1" w:rsidRDefault="005203A1" w:rsidP="00242C0F">
      <w:pPr>
        <w:rPr>
          <w:sz w:val="20"/>
          <w:lang w:val="fr-FR"/>
        </w:rPr>
      </w:pPr>
      <w:r w:rsidRPr="00B871A1">
        <w:rPr>
          <w:sz w:val="20"/>
          <w:lang w:val="fr-FR"/>
        </w:rPr>
        <w:t>Qalat-i Dinka</w:t>
      </w:r>
    </w:p>
    <w:p w14:paraId="6390C612" w14:textId="77777777" w:rsidR="005203A1" w:rsidRPr="00B871A1" w:rsidRDefault="005203A1" w:rsidP="00242C0F">
      <w:pPr>
        <w:rPr>
          <w:lang w:val="fr-FR"/>
        </w:rPr>
      </w:pPr>
    </w:p>
    <w:p w14:paraId="440B7FC6" w14:textId="77777777" w:rsidR="005203A1" w:rsidRDefault="005203A1" w:rsidP="00242C0F">
      <w:pPr>
        <w:rPr>
          <w:lang w:val="fr-FR"/>
        </w:rPr>
      </w:pPr>
      <w:r w:rsidRPr="005203A1">
        <w:rPr>
          <w:lang w:val="fr-FR"/>
        </w:rPr>
        <w:t xml:space="preserve">établissment assyrien au nord de Sulaymaniyah </w:t>
      </w:r>
      <w:r w:rsidR="0060310D">
        <w:rPr>
          <w:lang w:val="fr-FR"/>
        </w:rPr>
        <w:t xml:space="preserve">et à l'Est du lac de Doikan. Principalement ocupé durant le Fer </w:t>
      </w:r>
      <w:r w:rsidRPr="005203A1">
        <w:rPr>
          <w:lang w:val="fr-FR"/>
        </w:rPr>
        <w:t>(Keppner in BIB 3373)</w:t>
      </w:r>
    </w:p>
    <w:p w14:paraId="0831A39A" w14:textId="77777777" w:rsidR="0060310D" w:rsidRPr="005203A1" w:rsidRDefault="0060310D" w:rsidP="00242C0F">
      <w:pPr>
        <w:rPr>
          <w:lang w:val="fr-FR"/>
        </w:rPr>
      </w:pPr>
    </w:p>
    <w:p w14:paraId="735E0829" w14:textId="77777777" w:rsidR="00EF7FB5" w:rsidRPr="005203A1" w:rsidRDefault="00EF7FB5" w:rsidP="00242C0F">
      <w:pPr>
        <w:rPr>
          <w:lang w:val="fr-FR"/>
        </w:rPr>
      </w:pPr>
    </w:p>
    <w:p w14:paraId="796BF617" w14:textId="77777777" w:rsidR="00B1288D" w:rsidRPr="0032190F" w:rsidRDefault="00B1288D" w:rsidP="00426FF9">
      <w:pPr>
        <w:pStyle w:val="Heading1"/>
      </w:pPr>
      <w:bookmarkStart w:id="436" w:name="Sit_Ugarit"/>
      <w:r w:rsidRPr="0032190F">
        <w:t>UGARIT</w:t>
      </w:r>
    </w:p>
    <w:bookmarkEnd w:id="436"/>
    <w:p w14:paraId="3DCCD175" w14:textId="77777777" w:rsidR="00B1288D" w:rsidRPr="007F2894" w:rsidRDefault="00EB125E" w:rsidP="00242C0F">
      <w:pPr>
        <w:rPr>
          <w:sz w:val="20"/>
          <w:lang w:val="fr-FR"/>
        </w:rPr>
      </w:pPr>
      <w:r w:rsidRPr="007F2894">
        <w:rPr>
          <w:sz w:val="20"/>
          <w:lang w:val="fr-FR"/>
        </w:rPr>
        <w:t>Uggarit</w:t>
      </w:r>
    </w:p>
    <w:p w14:paraId="758C4E24" w14:textId="77777777" w:rsidR="00EB125E" w:rsidRPr="0032190F" w:rsidRDefault="00EB125E" w:rsidP="00242C0F">
      <w:pPr>
        <w:rPr>
          <w:lang w:val="fr-FR"/>
        </w:rPr>
      </w:pPr>
    </w:p>
    <w:p w14:paraId="229EB6B6" w14:textId="00444B31" w:rsidR="00B1288D" w:rsidRPr="0032190F" w:rsidRDefault="00B1288D" w:rsidP="00242C0F">
      <w:pPr>
        <w:jc w:val="both"/>
        <w:rPr>
          <w:lang w:val="fr-FR"/>
        </w:rPr>
      </w:pPr>
      <w:r w:rsidRPr="0032190F">
        <w:rPr>
          <w:lang w:val="fr-FR"/>
        </w:rPr>
        <w:t>Ougarit (a</w:t>
      </w:r>
      <w:r w:rsidR="00213596" w:rsidRPr="0032190F">
        <w:rPr>
          <w:lang w:val="fr-FR"/>
        </w:rPr>
        <w:t>c</w:t>
      </w:r>
      <w:r w:rsidRPr="0032190F">
        <w:rPr>
          <w:lang w:val="fr-FR"/>
        </w:rPr>
        <w:t xml:space="preserve">tuelle </w:t>
      </w:r>
      <w:r w:rsidRPr="0032190F">
        <w:rPr>
          <w:i/>
          <w:lang w:val="fr-FR"/>
        </w:rPr>
        <w:t>Ras Shamra</w:t>
      </w:r>
      <w:r w:rsidRPr="0032190F">
        <w:rPr>
          <w:lang w:val="fr-FR"/>
        </w:rPr>
        <w:t xml:space="preserve">) est une cité </w:t>
      </w:r>
      <w:r w:rsidR="00F36A31" w:rsidRPr="0032190F">
        <w:rPr>
          <w:lang w:val="fr-FR"/>
        </w:rPr>
        <w:t xml:space="preserve">de Syrie du nord, à proximité de l’Euphrate et du Tigre, </w:t>
      </w:r>
      <w:r w:rsidRPr="0032190F">
        <w:rPr>
          <w:lang w:val="fr-FR"/>
        </w:rPr>
        <w:t>qui a connu sa plus grande influ</w:t>
      </w:r>
      <w:r w:rsidR="00F36A31" w:rsidRPr="0032190F">
        <w:rPr>
          <w:lang w:val="fr-FR"/>
        </w:rPr>
        <w:t>e</w:t>
      </w:r>
      <w:r w:rsidRPr="0032190F">
        <w:rPr>
          <w:lang w:val="fr-FR"/>
        </w:rPr>
        <w:t xml:space="preserve">nce entre 1450 et 1200 BC. La cité a eu des relations avec les </w:t>
      </w:r>
      <w:hyperlink r:id="rId801" w:anchor="Cul_Hittite" w:history="1">
        <w:r w:rsidRPr="0032190F">
          <w:rPr>
            <w:rStyle w:val="Hyperlink"/>
            <w:lang w:val="fr-FR"/>
          </w:rPr>
          <w:t>Hittites</w:t>
        </w:r>
      </w:hyperlink>
      <w:r w:rsidR="00F97F35" w:rsidRPr="0032190F">
        <w:rPr>
          <w:lang w:val="fr-FR"/>
        </w:rPr>
        <w:t xml:space="preserve"> (qui les suppliaient de leur envoyer du grain)</w:t>
      </w:r>
      <w:r w:rsidRPr="0032190F">
        <w:rPr>
          <w:lang w:val="fr-FR"/>
        </w:rPr>
        <w:t>, a payé un tribu aux Egyptiens et a entretenu des relations diplomatiques avec Chypre (Alashiya) comme le montre les documents écrits et le mobilier archéologique (</w:t>
      </w:r>
      <w:hyperlink r:id="rId802" w:anchor="Cul_Mycenien" w:history="1">
        <w:r w:rsidRPr="0032190F">
          <w:rPr>
            <w:rStyle w:val="Hyperlink"/>
            <w:i/>
            <w:lang w:val="fr-FR"/>
          </w:rPr>
          <w:t>Mycenaean</w:t>
        </w:r>
      </w:hyperlink>
      <w:r w:rsidRPr="0032190F">
        <w:rPr>
          <w:i/>
          <w:lang w:val="fr-FR"/>
        </w:rPr>
        <w:t xml:space="preserve"> and Cypriot pottery</w:t>
      </w:r>
      <w:r w:rsidRPr="0032190F">
        <w:rPr>
          <w:lang w:val="fr-FR"/>
        </w:rPr>
        <w:t xml:space="preserve">) (wiki). </w:t>
      </w:r>
    </w:p>
    <w:p w14:paraId="3DD432DE" w14:textId="0315E32E" w:rsidR="00685825" w:rsidRPr="0032190F" w:rsidRDefault="00685825" w:rsidP="00E73E66">
      <w:pPr>
        <w:jc w:val="both"/>
        <w:rPr>
          <w:lang w:val="fr-FR"/>
        </w:rPr>
      </w:pPr>
      <w:r w:rsidRPr="0032190F">
        <w:rPr>
          <w:lang w:val="fr-FR"/>
        </w:rPr>
        <w:lastRenderedPageBreak/>
        <w:t xml:space="preserve">Mention du dieu </w:t>
      </w:r>
      <w:hyperlink r:id="rId803" w:anchor="Cul_Assyrien_rel_div_Baal" w:history="1">
        <w:r w:rsidR="001F7347" w:rsidRPr="001F7347">
          <w:rPr>
            <w:rStyle w:val="Hyperlink"/>
            <w:lang w:val="fr-FR"/>
          </w:rPr>
          <w:t>Baal</w:t>
        </w:r>
      </w:hyperlink>
      <w:r w:rsidR="001F7347" w:rsidRPr="001F7347">
        <w:rPr>
          <w:lang w:val="fr-FR"/>
        </w:rPr>
        <w:t xml:space="preserve"> </w:t>
      </w:r>
      <w:r w:rsidRPr="0032190F">
        <w:rPr>
          <w:lang w:val="fr-FR"/>
        </w:rPr>
        <w:t>déjà connu dans la Bible. 87 tablettes en Ougaritique (BIB D. Charpin, Collège de France, 2016)</w:t>
      </w:r>
      <w:r w:rsidR="00B267A5" w:rsidRPr="0032190F">
        <w:rPr>
          <w:lang w:val="fr-FR"/>
        </w:rPr>
        <w:t>. Tablette d’Ougarit datée de la fin du 2</w:t>
      </w:r>
      <w:r w:rsidR="00B267A5" w:rsidRPr="0032190F">
        <w:rPr>
          <w:vertAlign w:val="superscript"/>
          <w:lang w:val="fr-FR"/>
        </w:rPr>
        <w:t>e</w:t>
      </w:r>
      <w:r w:rsidR="00B267A5" w:rsidRPr="0032190F">
        <w:rPr>
          <w:lang w:val="fr-FR"/>
        </w:rPr>
        <w:t xml:space="preserve"> millénaire mentionne le dieu Baal avec la même titulature que YHWH, c’est-à-dire comme dieu de la foudre (BIB Collège de France, E. Römer)</w:t>
      </w:r>
    </w:p>
    <w:p w14:paraId="10B044D2" w14:textId="77777777" w:rsidR="00685825" w:rsidRPr="0032190F" w:rsidRDefault="00685825" w:rsidP="00685825">
      <w:pPr>
        <w:rPr>
          <w:lang w:val="fr-FR"/>
        </w:rPr>
      </w:pPr>
    </w:p>
    <w:p w14:paraId="554CDB6B" w14:textId="77777777" w:rsidR="00B1288D" w:rsidRDefault="00B1288D" w:rsidP="00242C0F">
      <w:r>
        <w:t>Les fouilles ont montré :</w:t>
      </w:r>
    </w:p>
    <w:p w14:paraId="008A7B61" w14:textId="77777777" w:rsidR="00B1288D" w:rsidRDefault="00B1288D" w:rsidP="00242C0F"/>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0"/>
        <w:gridCol w:w="3484"/>
        <w:gridCol w:w="2369"/>
      </w:tblGrid>
      <w:tr w:rsidR="00A87236" w:rsidRPr="00F876A0" w14:paraId="3F9FB13F" w14:textId="77777777" w:rsidTr="00F0347E">
        <w:trPr>
          <w:jc w:val="center"/>
        </w:trPr>
        <w:tc>
          <w:tcPr>
            <w:tcW w:w="2060" w:type="dxa"/>
            <w:shd w:val="clear" w:color="auto" w:fill="auto"/>
            <w:vAlign w:val="center"/>
          </w:tcPr>
          <w:p w14:paraId="5BABF41B" w14:textId="77777777" w:rsidR="00A87236" w:rsidRPr="00F876A0" w:rsidRDefault="00A87236" w:rsidP="00242C0F">
            <w:pPr>
              <w:jc w:val="center"/>
              <w:rPr>
                <w:b/>
                <w:sz w:val="20"/>
                <w:szCs w:val="20"/>
              </w:rPr>
            </w:pPr>
            <w:r w:rsidRPr="00F876A0">
              <w:rPr>
                <w:b/>
                <w:sz w:val="20"/>
                <w:szCs w:val="20"/>
              </w:rPr>
              <w:t>Fait archéologique</w:t>
            </w:r>
          </w:p>
        </w:tc>
        <w:tc>
          <w:tcPr>
            <w:tcW w:w="3484" w:type="dxa"/>
            <w:shd w:val="clear" w:color="auto" w:fill="auto"/>
            <w:vAlign w:val="center"/>
          </w:tcPr>
          <w:p w14:paraId="6EC08EAB" w14:textId="77777777" w:rsidR="00A87236" w:rsidRPr="00F876A0" w:rsidRDefault="00A87236" w:rsidP="00242C0F">
            <w:pPr>
              <w:jc w:val="center"/>
              <w:rPr>
                <w:b/>
                <w:sz w:val="20"/>
                <w:szCs w:val="20"/>
              </w:rPr>
            </w:pPr>
            <w:r w:rsidRPr="00F876A0">
              <w:rPr>
                <w:b/>
                <w:sz w:val="20"/>
                <w:szCs w:val="20"/>
              </w:rPr>
              <w:t>Interprétation</w:t>
            </w:r>
          </w:p>
        </w:tc>
        <w:tc>
          <w:tcPr>
            <w:tcW w:w="2369" w:type="dxa"/>
            <w:shd w:val="clear" w:color="auto" w:fill="auto"/>
            <w:vAlign w:val="center"/>
          </w:tcPr>
          <w:p w14:paraId="6C2E19C6" w14:textId="77777777" w:rsidR="00A87236" w:rsidRPr="00F876A0" w:rsidRDefault="00A87236" w:rsidP="00242C0F">
            <w:pPr>
              <w:jc w:val="center"/>
              <w:rPr>
                <w:b/>
                <w:sz w:val="20"/>
                <w:szCs w:val="20"/>
              </w:rPr>
            </w:pPr>
            <w:r w:rsidRPr="00F876A0">
              <w:rPr>
                <w:b/>
                <w:sz w:val="20"/>
                <w:szCs w:val="20"/>
              </w:rPr>
              <w:t>Datations</w:t>
            </w:r>
          </w:p>
        </w:tc>
      </w:tr>
      <w:tr w:rsidR="00B1288D" w:rsidRPr="00F876A0" w14:paraId="43D55F2C" w14:textId="77777777" w:rsidTr="00F0347E">
        <w:trPr>
          <w:jc w:val="center"/>
        </w:trPr>
        <w:tc>
          <w:tcPr>
            <w:tcW w:w="2060" w:type="dxa"/>
            <w:tcBorders>
              <w:bottom w:val="single" w:sz="4" w:space="0" w:color="auto"/>
            </w:tcBorders>
            <w:shd w:val="clear" w:color="auto" w:fill="auto"/>
            <w:vAlign w:val="center"/>
          </w:tcPr>
          <w:p w14:paraId="6C5FA283" w14:textId="77777777" w:rsidR="00B1288D" w:rsidRPr="00F876A0" w:rsidRDefault="00A87236" w:rsidP="00242C0F">
            <w:pPr>
              <w:jc w:val="center"/>
              <w:rPr>
                <w:sz w:val="20"/>
                <w:szCs w:val="20"/>
              </w:rPr>
            </w:pPr>
            <w:r w:rsidRPr="00F876A0">
              <w:rPr>
                <w:sz w:val="20"/>
                <w:szCs w:val="20"/>
              </w:rPr>
              <w:t>mur</w:t>
            </w:r>
          </w:p>
        </w:tc>
        <w:tc>
          <w:tcPr>
            <w:tcW w:w="3484" w:type="dxa"/>
            <w:tcBorders>
              <w:bottom w:val="single" w:sz="4" w:space="0" w:color="auto"/>
            </w:tcBorders>
            <w:shd w:val="clear" w:color="auto" w:fill="auto"/>
            <w:vAlign w:val="center"/>
          </w:tcPr>
          <w:p w14:paraId="2BEA799F" w14:textId="77777777" w:rsidR="00B1288D" w:rsidRPr="00F876A0" w:rsidRDefault="00B1288D" w:rsidP="00242C0F">
            <w:pPr>
              <w:jc w:val="center"/>
              <w:rPr>
                <w:sz w:val="20"/>
                <w:szCs w:val="20"/>
              </w:rPr>
            </w:pPr>
          </w:p>
        </w:tc>
        <w:tc>
          <w:tcPr>
            <w:tcW w:w="2369" w:type="dxa"/>
            <w:tcBorders>
              <w:bottom w:val="single" w:sz="4" w:space="0" w:color="auto"/>
            </w:tcBorders>
            <w:shd w:val="clear" w:color="auto" w:fill="auto"/>
            <w:vAlign w:val="center"/>
          </w:tcPr>
          <w:p w14:paraId="5D489051" w14:textId="77777777" w:rsidR="00B1288D" w:rsidRPr="00F876A0" w:rsidRDefault="00A87236" w:rsidP="00242C0F">
            <w:pPr>
              <w:jc w:val="center"/>
              <w:rPr>
                <w:sz w:val="20"/>
                <w:szCs w:val="20"/>
              </w:rPr>
            </w:pPr>
            <w:r w:rsidRPr="00F876A0">
              <w:rPr>
                <w:sz w:val="20"/>
                <w:szCs w:val="20"/>
              </w:rPr>
              <w:t>âge du Fer</w:t>
            </w:r>
          </w:p>
        </w:tc>
      </w:tr>
      <w:tr w:rsidR="00B1288D" w:rsidRPr="00F876A0" w14:paraId="4568A2B1" w14:textId="77777777" w:rsidTr="00F0347E">
        <w:trPr>
          <w:jc w:val="center"/>
        </w:trPr>
        <w:tc>
          <w:tcPr>
            <w:tcW w:w="2060" w:type="dxa"/>
            <w:shd w:val="pct10" w:color="auto" w:fill="auto"/>
            <w:vAlign w:val="center"/>
          </w:tcPr>
          <w:p w14:paraId="6BB0FC77" w14:textId="77777777" w:rsidR="00B1288D" w:rsidRPr="00F876A0" w:rsidRDefault="00B1288D" w:rsidP="00242C0F">
            <w:pPr>
              <w:jc w:val="center"/>
              <w:rPr>
                <w:sz w:val="20"/>
                <w:szCs w:val="20"/>
              </w:rPr>
            </w:pPr>
            <w:r w:rsidRPr="00F876A0">
              <w:rPr>
                <w:sz w:val="20"/>
                <w:szCs w:val="20"/>
              </w:rPr>
              <w:t>couche de destruction</w:t>
            </w:r>
          </w:p>
        </w:tc>
        <w:tc>
          <w:tcPr>
            <w:tcW w:w="3484" w:type="dxa"/>
            <w:shd w:val="pct10" w:color="auto" w:fill="auto"/>
            <w:vAlign w:val="center"/>
          </w:tcPr>
          <w:p w14:paraId="7FD24721" w14:textId="7AAEE042" w:rsidR="00F0347E" w:rsidRPr="0032190F" w:rsidRDefault="00B1288D" w:rsidP="00242C0F">
            <w:pPr>
              <w:jc w:val="center"/>
              <w:rPr>
                <w:sz w:val="20"/>
                <w:szCs w:val="20"/>
                <w:lang w:val="fr-FR"/>
              </w:rPr>
            </w:pPr>
            <w:r w:rsidRPr="0032190F">
              <w:rPr>
                <w:sz w:val="20"/>
                <w:szCs w:val="20"/>
                <w:lang w:val="fr-FR"/>
              </w:rPr>
              <w:t xml:space="preserve">Destruction de la cité par les </w:t>
            </w:r>
            <w:hyperlink r:id="rId804" w:anchor="Cul_Philistins" w:history="1">
              <w:r w:rsidRPr="0032190F">
                <w:rPr>
                  <w:rStyle w:val="Hyperlink"/>
                  <w:sz w:val="20"/>
                  <w:szCs w:val="20"/>
                  <w:lang w:val="fr-FR"/>
                </w:rPr>
                <w:t>Philistins</w:t>
              </w:r>
            </w:hyperlink>
            <w:r w:rsidRPr="0032190F">
              <w:rPr>
                <w:sz w:val="20"/>
                <w:szCs w:val="20"/>
                <w:lang w:val="fr-FR"/>
              </w:rPr>
              <w:t xml:space="preserve">, </w:t>
            </w:r>
          </w:p>
          <w:p w14:paraId="40FFBE64" w14:textId="77777777" w:rsidR="00B1288D" w:rsidRPr="0032190F" w:rsidRDefault="00B1288D" w:rsidP="00242C0F">
            <w:pPr>
              <w:jc w:val="center"/>
              <w:rPr>
                <w:sz w:val="20"/>
                <w:szCs w:val="20"/>
                <w:lang w:val="fr-FR"/>
              </w:rPr>
            </w:pPr>
            <w:r w:rsidRPr="0032190F">
              <w:rPr>
                <w:sz w:val="20"/>
                <w:szCs w:val="20"/>
                <w:lang w:val="fr-FR"/>
              </w:rPr>
              <w:t>attesté par des tablettes cunéiformes</w:t>
            </w:r>
          </w:p>
        </w:tc>
        <w:tc>
          <w:tcPr>
            <w:tcW w:w="2369" w:type="dxa"/>
            <w:shd w:val="pct10" w:color="auto" w:fill="auto"/>
            <w:vAlign w:val="center"/>
          </w:tcPr>
          <w:p w14:paraId="2E37D07B" w14:textId="77777777" w:rsidR="00A87236" w:rsidRPr="00F876A0" w:rsidRDefault="00B1288D" w:rsidP="00242C0F">
            <w:pPr>
              <w:jc w:val="center"/>
              <w:rPr>
                <w:sz w:val="20"/>
                <w:szCs w:val="20"/>
              </w:rPr>
            </w:pPr>
            <w:r w:rsidRPr="00F876A0">
              <w:rPr>
                <w:sz w:val="20"/>
                <w:szCs w:val="20"/>
              </w:rPr>
              <w:t xml:space="preserve">1215-1190 aec </w:t>
            </w:r>
          </w:p>
          <w:p w14:paraId="2E45C378" w14:textId="77777777" w:rsidR="00B1288D" w:rsidRPr="00F876A0" w:rsidRDefault="00B1288D" w:rsidP="00242C0F">
            <w:pPr>
              <w:jc w:val="center"/>
              <w:rPr>
                <w:sz w:val="20"/>
                <w:szCs w:val="20"/>
              </w:rPr>
            </w:pPr>
            <w:r w:rsidRPr="00F876A0">
              <w:rPr>
                <w:sz w:val="20"/>
                <w:szCs w:val="20"/>
              </w:rPr>
              <w:t>(</w:t>
            </w:r>
            <w:r w:rsidRPr="00F876A0">
              <w:rPr>
                <w:sz w:val="20"/>
                <w:szCs w:val="20"/>
                <w:vertAlign w:val="superscript"/>
              </w:rPr>
              <w:t>14</w:t>
            </w:r>
            <w:r w:rsidRPr="00F876A0">
              <w:rPr>
                <w:sz w:val="20"/>
                <w:szCs w:val="20"/>
              </w:rPr>
              <w:t>C, 1 s.)</w:t>
            </w:r>
          </w:p>
        </w:tc>
      </w:tr>
      <w:tr w:rsidR="00B1288D" w:rsidRPr="00F876A0" w14:paraId="37DC6080" w14:textId="77777777" w:rsidTr="00F0347E">
        <w:trPr>
          <w:jc w:val="center"/>
        </w:trPr>
        <w:tc>
          <w:tcPr>
            <w:tcW w:w="2060" w:type="dxa"/>
            <w:shd w:val="clear" w:color="auto" w:fill="auto"/>
            <w:vAlign w:val="center"/>
          </w:tcPr>
          <w:p w14:paraId="5A3640CF" w14:textId="77777777" w:rsidR="00B1288D" w:rsidRPr="00F876A0" w:rsidRDefault="00B1288D" w:rsidP="00242C0F">
            <w:pPr>
              <w:jc w:val="center"/>
              <w:rPr>
                <w:sz w:val="20"/>
                <w:szCs w:val="20"/>
              </w:rPr>
            </w:pPr>
          </w:p>
        </w:tc>
        <w:tc>
          <w:tcPr>
            <w:tcW w:w="3484" w:type="dxa"/>
            <w:shd w:val="clear" w:color="auto" w:fill="auto"/>
            <w:vAlign w:val="center"/>
          </w:tcPr>
          <w:p w14:paraId="6E611D3D" w14:textId="77777777" w:rsidR="00B1288D" w:rsidRPr="00F876A0" w:rsidRDefault="00B1288D" w:rsidP="00242C0F">
            <w:pPr>
              <w:jc w:val="center"/>
              <w:rPr>
                <w:sz w:val="20"/>
                <w:szCs w:val="20"/>
              </w:rPr>
            </w:pPr>
          </w:p>
        </w:tc>
        <w:tc>
          <w:tcPr>
            <w:tcW w:w="2369" w:type="dxa"/>
            <w:shd w:val="clear" w:color="auto" w:fill="auto"/>
            <w:vAlign w:val="center"/>
          </w:tcPr>
          <w:p w14:paraId="1EAB9769" w14:textId="77777777" w:rsidR="00B1288D" w:rsidRPr="00F876A0" w:rsidRDefault="00A87236" w:rsidP="00242C0F">
            <w:pPr>
              <w:jc w:val="center"/>
              <w:rPr>
                <w:sz w:val="20"/>
                <w:szCs w:val="20"/>
              </w:rPr>
            </w:pPr>
            <w:r w:rsidRPr="00F876A0">
              <w:rPr>
                <w:sz w:val="20"/>
                <w:szCs w:val="20"/>
              </w:rPr>
              <w:t>fin du Bronze moyen</w:t>
            </w:r>
          </w:p>
        </w:tc>
      </w:tr>
    </w:tbl>
    <w:p w14:paraId="1C6EE1AC" w14:textId="77777777" w:rsidR="00B1288D" w:rsidRPr="0032190F" w:rsidRDefault="00B1288D" w:rsidP="00242C0F">
      <w:pPr>
        <w:rPr>
          <w:lang w:val="fr-FR"/>
        </w:rPr>
      </w:pPr>
      <w:r w:rsidRPr="0032190F">
        <w:rPr>
          <w:lang w:val="fr-FR"/>
        </w:rPr>
        <w:t xml:space="preserve"> (D. Kaniewski, </w:t>
      </w:r>
      <w:r w:rsidRPr="0032190F">
        <w:rPr>
          <w:i/>
          <w:lang w:val="fr-FR"/>
        </w:rPr>
        <w:t>Journée scientifique annuelle de l’IUF</w:t>
      </w:r>
      <w:r w:rsidRPr="0032190F">
        <w:rPr>
          <w:lang w:val="fr-FR"/>
        </w:rPr>
        <w:t>, 2014)</w:t>
      </w:r>
    </w:p>
    <w:p w14:paraId="64D44EC9" w14:textId="77777777" w:rsidR="00975FFD" w:rsidRPr="0032190F" w:rsidRDefault="00975FFD" w:rsidP="00242C0F">
      <w:pPr>
        <w:rPr>
          <w:lang w:val="fr-FR"/>
        </w:rPr>
      </w:pPr>
    </w:p>
    <w:p w14:paraId="3FDF63EA" w14:textId="77777777" w:rsidR="00F97F35" w:rsidRDefault="00F97F35" w:rsidP="00F97F35">
      <w:pPr>
        <w:jc w:val="both"/>
        <w:rPr>
          <w:lang w:val="en-GB"/>
        </w:rPr>
      </w:pPr>
      <w:r w:rsidRPr="00F97F35">
        <w:rPr>
          <w:lang w:val="en-GB"/>
        </w:rPr>
        <w:t>La tablette RS 18.147 atteste de raids maritimes sur le pays et la ville : “equip 150 ships… » ; « behold, the enemy’s came ; my city were burned, they did evil things in my country</w:t>
      </w:r>
      <w:r>
        <w:rPr>
          <w:lang w:val="en-GB"/>
        </w:rPr>
        <w:t xml:space="preserve">” </w:t>
      </w:r>
      <w:r w:rsidRPr="00FF069E">
        <w:rPr>
          <w:lang w:val="en-GB"/>
        </w:rPr>
        <w:t xml:space="preserve">(BIB </w:t>
      </w:r>
      <w:r>
        <w:rPr>
          <w:lang w:val="en-GB"/>
        </w:rPr>
        <w:t xml:space="preserve">youtube </w:t>
      </w:r>
      <w:r w:rsidRPr="00FF069E">
        <w:rPr>
          <w:lang w:val="en-GB"/>
        </w:rPr>
        <w:t xml:space="preserve">HIST 180 Lecture 8 : </w:t>
      </w:r>
      <w:r w:rsidRPr="00FF069E">
        <w:rPr>
          <w:i/>
          <w:lang w:val="en-GB"/>
        </w:rPr>
        <w:t>Collapse of the Late Bronze Age: 1200-1100 BCE</w:t>
      </w:r>
      <w:r w:rsidRPr="00FF069E">
        <w:rPr>
          <w:lang w:val="en-GB"/>
        </w:rPr>
        <w:t>)</w:t>
      </w:r>
    </w:p>
    <w:p w14:paraId="7808DB40" w14:textId="77777777" w:rsidR="00F876A0" w:rsidRDefault="00F876A0" w:rsidP="00F97F35">
      <w:pPr>
        <w:jc w:val="both"/>
        <w:rPr>
          <w:lang w:val="en-GB"/>
        </w:rPr>
      </w:pPr>
    </w:p>
    <w:p w14:paraId="06D01EE3" w14:textId="4BC7C1A4" w:rsidR="00F876A0" w:rsidRPr="0032190F" w:rsidRDefault="00F876A0" w:rsidP="00F97F35">
      <w:pPr>
        <w:jc w:val="both"/>
        <w:rPr>
          <w:lang w:val="fr-FR"/>
        </w:rPr>
      </w:pPr>
      <w:r w:rsidRPr="0032190F">
        <w:rPr>
          <w:lang w:val="fr-FR"/>
        </w:rPr>
        <w:t xml:space="preserve">Ougarit a inventé un </w:t>
      </w:r>
      <w:hyperlink r:id="rId805" w:anchor="Cul_Ecriture_Alphab" w:history="1">
        <w:r w:rsidR="00D75E4D" w:rsidRPr="0032190F">
          <w:rPr>
            <w:rStyle w:val="Hyperlink"/>
            <w:lang w:val="fr-FR"/>
          </w:rPr>
          <w:t>alphabet</w:t>
        </w:r>
      </w:hyperlink>
      <w:r w:rsidRPr="0032190F">
        <w:rPr>
          <w:lang w:val="fr-FR"/>
        </w:rPr>
        <w:t>de 31 lettres (BIB 1918 p. 103)</w:t>
      </w:r>
    </w:p>
    <w:p w14:paraId="793DAF05" w14:textId="77777777" w:rsidR="00744CEC" w:rsidRPr="0032190F" w:rsidRDefault="00744CEC" w:rsidP="00F97F35">
      <w:pPr>
        <w:jc w:val="both"/>
        <w:rPr>
          <w:lang w:val="fr-FR"/>
        </w:rPr>
      </w:pPr>
    </w:p>
    <w:p w14:paraId="4E705ABC" w14:textId="5C3934B1" w:rsidR="00744CEC" w:rsidRPr="0032190F" w:rsidRDefault="00744CEC" w:rsidP="00F97F35">
      <w:pPr>
        <w:jc w:val="both"/>
        <w:rPr>
          <w:lang w:val="fr-FR"/>
        </w:rPr>
      </w:pPr>
      <w:r w:rsidRPr="0032190F">
        <w:rPr>
          <w:lang w:val="fr-FR"/>
        </w:rPr>
        <w:t xml:space="preserve">Fouille du Palais royal, du </w:t>
      </w:r>
      <w:hyperlink r:id="rId806" w:anchor="Sit_Ugarit_spat_tBaal" w:history="1">
        <w:r w:rsidRPr="0060310D">
          <w:rPr>
            <w:rStyle w:val="Hyperlink"/>
            <w:lang w:val="fr-FR"/>
          </w:rPr>
          <w:t>Temple de Baal</w:t>
        </w:r>
      </w:hyperlink>
      <w:r w:rsidRPr="0032190F">
        <w:rPr>
          <w:lang w:val="fr-FR"/>
        </w:rPr>
        <w:t xml:space="preserve"> (BIB 2021)</w:t>
      </w:r>
    </w:p>
    <w:p w14:paraId="4755CB51" w14:textId="77777777" w:rsidR="00744CEC" w:rsidRPr="0032190F" w:rsidRDefault="00744CEC" w:rsidP="00F97F35">
      <w:pPr>
        <w:jc w:val="both"/>
        <w:rPr>
          <w:lang w:val="fr-FR"/>
        </w:rPr>
      </w:pPr>
    </w:p>
    <w:p w14:paraId="4165C748" w14:textId="77777777" w:rsidR="00744CEC" w:rsidRPr="0032190F" w:rsidRDefault="00744CEC" w:rsidP="00F97F35">
      <w:pPr>
        <w:jc w:val="both"/>
        <w:rPr>
          <w:lang w:val="fr-FR"/>
        </w:rPr>
      </w:pPr>
      <w:r w:rsidRPr="0032190F">
        <w:rPr>
          <w:lang w:val="fr-FR"/>
        </w:rPr>
        <w:t>Au Bronze récent, La divinisation des rois décédés est attestée par les texte ou l’épithéte divin (ilu) est accolé au nom du prince (BIB 2021)</w:t>
      </w:r>
    </w:p>
    <w:p w14:paraId="789ADB5C" w14:textId="77777777" w:rsidR="00745FF2" w:rsidRPr="0032190F" w:rsidRDefault="00745FF2" w:rsidP="00F97F35">
      <w:pPr>
        <w:jc w:val="both"/>
        <w:rPr>
          <w:lang w:val="fr-FR"/>
        </w:rPr>
      </w:pPr>
    </w:p>
    <w:p w14:paraId="67DE6031" w14:textId="77777777" w:rsidR="00745FF2" w:rsidRPr="0032190F" w:rsidRDefault="00745FF2" w:rsidP="00F97F35">
      <w:pPr>
        <w:jc w:val="both"/>
        <w:rPr>
          <w:lang w:val="fr-FR"/>
        </w:rPr>
      </w:pPr>
      <w:r w:rsidRPr="0032190F">
        <w:rPr>
          <w:lang w:val="fr-FR"/>
        </w:rPr>
        <w:t>La mention écrite Ras Shamra RS 34.129 mentionne les Šikila (Tjeker) « qui vivent sur leur bateau » (BIB 2257 p. 118)</w:t>
      </w:r>
    </w:p>
    <w:p w14:paraId="591D16BC" w14:textId="77777777" w:rsidR="00745FF2" w:rsidRPr="0032190F" w:rsidRDefault="00745FF2" w:rsidP="00F97F35">
      <w:pPr>
        <w:jc w:val="both"/>
        <w:rPr>
          <w:lang w:val="fr-FR"/>
        </w:rPr>
      </w:pPr>
      <w:r w:rsidRPr="0032190F">
        <w:rPr>
          <w:lang w:val="fr-FR"/>
        </w:rPr>
        <w:t>Une tablette cunéiforme dite « Lette du Général » (RS 20.033) trouvée dans la Maison de Rap’anu traite de l’envoi, par un roi non nommé d’Ugarit, à un général d’armée nommé Sumiyanu en charge de défendre de la frontière sud (BIB 2257 p. 118)</w:t>
      </w:r>
    </w:p>
    <w:p w14:paraId="4BFE0975" w14:textId="77777777" w:rsidR="00745FF2" w:rsidRPr="0032190F" w:rsidRDefault="00745FF2" w:rsidP="00F97F35">
      <w:pPr>
        <w:jc w:val="both"/>
        <w:rPr>
          <w:lang w:val="fr-FR"/>
        </w:rPr>
      </w:pPr>
      <w:r w:rsidRPr="0032190F">
        <w:rPr>
          <w:lang w:val="fr-FR"/>
        </w:rPr>
        <w:t>Une lettre royale (RS 20.238) envoyée au roi d’Alašiya indique que pendant que l’armée du roi était engagée quelque part d’autre, sept bateau ennemis ont mis le feu à sa ville et ont infligés des dégâts dans le pays (BIB 2257 p. 119)</w:t>
      </w:r>
    </w:p>
    <w:p w14:paraId="6BBD9B34" w14:textId="77777777" w:rsidR="00BF4A67" w:rsidRPr="0032190F" w:rsidRDefault="00BF4A67" w:rsidP="00F97F35">
      <w:pPr>
        <w:jc w:val="both"/>
        <w:rPr>
          <w:lang w:val="fr-FR"/>
        </w:rPr>
      </w:pPr>
    </w:p>
    <w:p w14:paraId="63F80197" w14:textId="77777777" w:rsidR="00BF4A67" w:rsidRPr="0032190F" w:rsidRDefault="00BF4A67" w:rsidP="00BF4A67">
      <w:pPr>
        <w:jc w:val="both"/>
        <w:rPr>
          <w:lang w:val="fr-FR"/>
        </w:rPr>
      </w:pPr>
      <w:r w:rsidRPr="0032190F">
        <w:rPr>
          <w:lang w:val="fr-FR"/>
        </w:rPr>
        <w:t>Un support-chariot, ou base de bassin, en bronze, décorée de grenades datée des XVe-XIVe siècle aec y a été retrouvé (bib internet)</w:t>
      </w:r>
    </w:p>
    <w:p w14:paraId="3C61E6AE" w14:textId="77777777" w:rsidR="00DC2189" w:rsidRPr="0032190F" w:rsidRDefault="00DC2189" w:rsidP="00BF4A67">
      <w:pPr>
        <w:jc w:val="both"/>
        <w:rPr>
          <w:lang w:val="fr-FR"/>
        </w:rPr>
      </w:pPr>
    </w:p>
    <w:p w14:paraId="12DB7F79" w14:textId="77777777" w:rsidR="00DC2189" w:rsidRPr="0032190F" w:rsidRDefault="00DC2189" w:rsidP="00BF4A67">
      <w:pPr>
        <w:jc w:val="both"/>
        <w:rPr>
          <w:lang w:val="fr-FR"/>
        </w:rPr>
      </w:pPr>
      <w:r w:rsidRPr="0032190F">
        <w:rPr>
          <w:lang w:val="fr-FR"/>
        </w:rPr>
        <w:t>La typologie du site d'Ougarit est proche de celle des sites phéniciens (BIB B. D'Andrea in AniMed 2017)</w:t>
      </w:r>
    </w:p>
    <w:p w14:paraId="09B60BC5" w14:textId="77777777" w:rsidR="00EC6FD6" w:rsidRPr="0032190F" w:rsidRDefault="00EC6FD6" w:rsidP="00BF4A67">
      <w:pPr>
        <w:jc w:val="both"/>
        <w:rPr>
          <w:lang w:val="fr-FR"/>
        </w:rPr>
      </w:pPr>
    </w:p>
    <w:p w14:paraId="27EE2AA2" w14:textId="504F32DD" w:rsidR="00EC6FD6" w:rsidRPr="0032190F" w:rsidRDefault="00EC6FD6" w:rsidP="00BF4A67">
      <w:pPr>
        <w:jc w:val="both"/>
        <w:rPr>
          <w:lang w:val="fr-FR"/>
        </w:rPr>
      </w:pPr>
      <w:r w:rsidRPr="0032190F">
        <w:rPr>
          <w:lang w:val="fr-FR"/>
        </w:rPr>
        <w:t xml:space="preserve">Présenec de céramique </w:t>
      </w:r>
      <w:hyperlink r:id="rId807" w:anchor="Cul_Mycenien" w:history="1">
        <w:r w:rsidRPr="0032190F">
          <w:rPr>
            <w:rStyle w:val="Hyperlink"/>
            <w:lang w:val="fr-FR"/>
          </w:rPr>
          <w:t>mycénienne</w:t>
        </w:r>
      </w:hyperlink>
      <w:r w:rsidRPr="0032190F">
        <w:rPr>
          <w:lang w:val="fr-FR"/>
        </w:rPr>
        <w:t xml:space="preserve"> au HRIIIB2 avec une épée au cartouche du Pharaon Menerptah. Cette même céramique n'est plus présente au HRIIIC. Destruction d'Ougarit vers 1196-1179 aec (BIB 2301 p. 25-26)</w:t>
      </w:r>
    </w:p>
    <w:p w14:paraId="76E646D0" w14:textId="77777777" w:rsidR="006052BA" w:rsidRPr="0032190F" w:rsidRDefault="006052BA" w:rsidP="00BF4A67">
      <w:pPr>
        <w:jc w:val="both"/>
        <w:rPr>
          <w:lang w:val="fr-FR"/>
        </w:rPr>
      </w:pPr>
    </w:p>
    <w:p w14:paraId="7B37A214" w14:textId="77777777" w:rsidR="006052BA" w:rsidRPr="0032190F" w:rsidRDefault="006052BA" w:rsidP="006052BA">
      <w:pPr>
        <w:jc w:val="both"/>
        <w:rPr>
          <w:lang w:val="fr-FR"/>
        </w:rPr>
      </w:pPr>
      <w:r w:rsidRPr="0032190F">
        <w:rPr>
          <w:lang w:val="fr-FR"/>
        </w:rPr>
        <w:t>A Ougarit, la quantité de matériel mycénien de production locale fait penser à l'installation probable de résidents d'Egée (BIB 2301 p. 112)</w:t>
      </w:r>
      <w:r w:rsidR="00213596" w:rsidRPr="0032190F">
        <w:rPr>
          <w:lang w:val="fr-FR"/>
        </w:rPr>
        <w:t>. Céramique mycénienne fabriquée sur place, tombes à figurine et/ou à vaisselle rituelle jusqu'au HRIIIB2 (BIB 2301 p. 118)</w:t>
      </w:r>
    </w:p>
    <w:p w14:paraId="2051D7AC" w14:textId="77777777" w:rsidR="00213596" w:rsidRPr="0032190F" w:rsidRDefault="00213596" w:rsidP="006052BA">
      <w:pPr>
        <w:jc w:val="both"/>
        <w:rPr>
          <w:lang w:val="fr-FR"/>
        </w:rPr>
      </w:pPr>
      <w:r w:rsidRPr="0032190F">
        <w:rPr>
          <w:lang w:val="fr-FR"/>
        </w:rPr>
        <w:t>Destruction de la ville au début du 12e aec (BIB 2301 p. 118)</w:t>
      </w:r>
    </w:p>
    <w:p w14:paraId="7ECBA571" w14:textId="737A28CF" w:rsidR="006052BA" w:rsidRPr="0032190F" w:rsidRDefault="007F2894" w:rsidP="00BF4A67">
      <w:pPr>
        <w:jc w:val="both"/>
        <w:rPr>
          <w:lang w:val="fr-FR"/>
        </w:rPr>
      </w:pPr>
      <w:r>
        <w:rPr>
          <w:lang w:val="fr-FR"/>
        </w:rPr>
        <w:t xml:space="preserve">épée </w:t>
      </w:r>
      <w:hyperlink r:id="rId808" w:anchor="Cul_Naue_II" w:history="1">
        <w:r w:rsidRPr="007F2894">
          <w:rPr>
            <w:rStyle w:val="Hyperlink"/>
            <w:lang w:val="fr-FR"/>
          </w:rPr>
          <w:t>Naue II</w:t>
        </w:r>
      </w:hyperlink>
      <w:r>
        <w:rPr>
          <w:lang w:val="fr-FR"/>
        </w:rPr>
        <w:t xml:space="preserve"> (BIB 3391)</w:t>
      </w:r>
    </w:p>
    <w:p w14:paraId="6596D696" w14:textId="77777777" w:rsidR="00F97F35" w:rsidRPr="0032190F" w:rsidRDefault="00F97F35" w:rsidP="00242C0F">
      <w:pPr>
        <w:rPr>
          <w:lang w:val="fr-FR"/>
        </w:rPr>
      </w:pPr>
    </w:p>
    <w:p w14:paraId="66B3201E" w14:textId="069A861C" w:rsidR="00F97F35" w:rsidRPr="00017BDA" w:rsidRDefault="00F97F35" w:rsidP="00F97F35">
      <w:pPr>
        <w:jc w:val="both"/>
        <w:rPr>
          <w:lang w:val="fr-FR"/>
        </w:rPr>
      </w:pPr>
      <w:r w:rsidRPr="0032190F">
        <w:rPr>
          <w:lang w:val="fr-FR"/>
        </w:rPr>
        <w:t xml:space="preserve">v. </w:t>
      </w:r>
      <w:hyperlink r:id="rId809" w:anchor="Cul_Obscurs_Ages_c_fer" w:history="1">
        <w:r w:rsidR="003910F7" w:rsidRPr="00F82F89">
          <w:rPr>
            <w:rStyle w:val="Hyperlink"/>
            <w:lang w:val="fr-FR"/>
          </w:rPr>
          <w:t>ages obscurs</w:t>
        </w:r>
      </w:hyperlink>
    </w:p>
    <w:p w14:paraId="00E400C2" w14:textId="77777777" w:rsidR="001F7347" w:rsidRPr="00017BDA" w:rsidRDefault="001F7347" w:rsidP="00F97F35">
      <w:pPr>
        <w:jc w:val="both"/>
        <w:rPr>
          <w:lang w:val="fr-FR"/>
        </w:rPr>
      </w:pPr>
    </w:p>
    <w:p w14:paraId="45FDCE7E" w14:textId="77777777" w:rsidR="001F7347" w:rsidRPr="00017BDA" w:rsidRDefault="001F7347" w:rsidP="007F2894">
      <w:pPr>
        <w:pStyle w:val="Heading2"/>
      </w:pPr>
      <w:bookmarkStart w:id="437" w:name="Sit_Ugarit_spat_tBaal"/>
      <w:r w:rsidRPr="00017BDA">
        <w:t>Temple de Baal</w:t>
      </w:r>
    </w:p>
    <w:bookmarkEnd w:id="437"/>
    <w:p w14:paraId="34E7A492" w14:textId="77777777" w:rsidR="001F7347" w:rsidRPr="00017BDA" w:rsidRDefault="001F7347" w:rsidP="00F97F35">
      <w:pPr>
        <w:jc w:val="both"/>
        <w:rPr>
          <w:lang w:val="fr-FR"/>
        </w:rPr>
      </w:pPr>
    </w:p>
    <w:p w14:paraId="35A15074" w14:textId="7A9ACD83" w:rsidR="001F7347" w:rsidRPr="0032190F" w:rsidRDefault="001F7347" w:rsidP="00F97F35">
      <w:pPr>
        <w:jc w:val="both"/>
        <w:rPr>
          <w:rStyle w:val="Hyperlink"/>
          <w:lang w:val="fr-FR"/>
        </w:rPr>
      </w:pPr>
      <w:r w:rsidRPr="00017BDA">
        <w:rPr>
          <w:lang w:val="fr-FR"/>
        </w:rPr>
        <w:t xml:space="preserve">v. </w:t>
      </w:r>
      <w:hyperlink r:id="rId810" w:anchor="Cul_Assyrien_rel_div_Baal" w:history="1">
        <w:r w:rsidRPr="001F7347">
          <w:rPr>
            <w:rStyle w:val="Hyperlink"/>
            <w:lang w:val="fr-FR"/>
          </w:rPr>
          <w:t>Baal</w:t>
        </w:r>
      </w:hyperlink>
    </w:p>
    <w:p w14:paraId="08983CB3" w14:textId="77777777" w:rsidR="00FA28EB" w:rsidRPr="0032190F" w:rsidRDefault="00FA28EB" w:rsidP="00F97F35">
      <w:pPr>
        <w:jc w:val="both"/>
        <w:rPr>
          <w:rStyle w:val="Hyperlink"/>
          <w:lang w:val="fr-FR"/>
        </w:rPr>
      </w:pPr>
    </w:p>
    <w:p w14:paraId="535D483D" w14:textId="77777777" w:rsidR="00D850ED" w:rsidRPr="0032190F" w:rsidRDefault="00D850ED" w:rsidP="00426FF9">
      <w:pPr>
        <w:pStyle w:val="Heading1"/>
        <w:rPr>
          <w:rStyle w:val="Hyperlink"/>
          <w:color w:val="auto"/>
          <w:u w:val="none"/>
        </w:rPr>
      </w:pPr>
      <w:r w:rsidRPr="0032190F">
        <w:rPr>
          <w:rStyle w:val="Hyperlink"/>
          <w:color w:val="auto"/>
          <w:u w:val="none"/>
        </w:rPr>
        <w:t>FARA</w:t>
      </w:r>
    </w:p>
    <w:p w14:paraId="3CA92241" w14:textId="77777777" w:rsidR="00D850ED" w:rsidRPr="0032190F" w:rsidRDefault="00D850ED" w:rsidP="00F97F35">
      <w:pPr>
        <w:jc w:val="both"/>
        <w:rPr>
          <w:rStyle w:val="Hyperlink"/>
          <w:color w:val="auto"/>
          <w:u w:val="none"/>
          <w:lang w:val="fr-FR"/>
        </w:rPr>
      </w:pPr>
    </w:p>
    <w:p w14:paraId="3F93E623" w14:textId="77777777" w:rsidR="00D850ED" w:rsidRPr="0032190F" w:rsidRDefault="00D850ED" w:rsidP="00F97F35">
      <w:pPr>
        <w:jc w:val="both"/>
        <w:rPr>
          <w:rStyle w:val="Hyperlink"/>
          <w:color w:val="auto"/>
          <w:u w:val="none"/>
          <w:lang w:val="fr-FR"/>
        </w:rPr>
      </w:pPr>
      <w:r w:rsidRPr="0032190F">
        <w:rPr>
          <w:rStyle w:val="Hyperlink"/>
          <w:color w:val="auto"/>
          <w:u w:val="none"/>
          <w:lang w:val="fr-FR"/>
        </w:rPr>
        <w:t>Tablette sumérienne en cunéiforme, datée du 3</w:t>
      </w:r>
      <w:r w:rsidRPr="0032190F">
        <w:rPr>
          <w:rStyle w:val="Hyperlink"/>
          <w:color w:val="auto"/>
          <w:u w:val="none"/>
          <w:vertAlign w:val="superscript"/>
          <w:lang w:val="fr-FR"/>
        </w:rPr>
        <w:t>e</w:t>
      </w:r>
      <w:r w:rsidRPr="0032190F">
        <w:rPr>
          <w:rStyle w:val="Hyperlink"/>
          <w:color w:val="auto"/>
          <w:u w:val="none"/>
          <w:lang w:val="fr-FR"/>
        </w:rPr>
        <w:t xml:space="preserve"> millénaire (Expo CNAM, Claude Shannon, le magicien des codes, 2016)</w:t>
      </w:r>
    </w:p>
    <w:p w14:paraId="27F0B458" w14:textId="77777777" w:rsidR="00D850ED" w:rsidRPr="0032190F" w:rsidRDefault="00D850ED" w:rsidP="00F97F35">
      <w:pPr>
        <w:jc w:val="both"/>
        <w:rPr>
          <w:rStyle w:val="Hyperlink"/>
          <w:color w:val="auto"/>
          <w:u w:val="none"/>
          <w:lang w:val="fr-FR"/>
        </w:rPr>
      </w:pPr>
    </w:p>
    <w:p w14:paraId="58434F76" w14:textId="77777777" w:rsidR="00D850ED" w:rsidRPr="0032190F" w:rsidRDefault="00D850ED" w:rsidP="00426FF9">
      <w:pPr>
        <w:pStyle w:val="Heading1"/>
        <w:rPr>
          <w:rStyle w:val="Hyperlink"/>
          <w:color w:val="auto"/>
          <w:u w:val="none"/>
        </w:rPr>
      </w:pPr>
      <w:r w:rsidRPr="0032190F">
        <w:rPr>
          <w:rStyle w:val="Hyperlink"/>
          <w:color w:val="auto"/>
          <w:u w:val="none"/>
        </w:rPr>
        <w:t>ANI</w:t>
      </w:r>
    </w:p>
    <w:p w14:paraId="294C4440" w14:textId="77777777" w:rsidR="00D850ED" w:rsidRPr="0032190F" w:rsidRDefault="00D850ED" w:rsidP="00D850ED">
      <w:pPr>
        <w:rPr>
          <w:lang w:val="fr-FR"/>
        </w:rPr>
      </w:pPr>
    </w:p>
    <w:p w14:paraId="6DE311AE" w14:textId="77777777" w:rsidR="00D850ED" w:rsidRPr="0032190F" w:rsidRDefault="00D850ED" w:rsidP="00D850ED">
      <w:pPr>
        <w:rPr>
          <w:lang w:val="fr-FR"/>
        </w:rPr>
      </w:pPr>
      <w:r w:rsidRPr="0032190F">
        <w:rPr>
          <w:lang w:val="fr-FR"/>
        </w:rPr>
        <w:t>Papyrus d’Ani, Egypte, daté de vers 1500 aec (Expo CNAM, Claude Shannon, le magicien des codes, 2016)</w:t>
      </w:r>
    </w:p>
    <w:p w14:paraId="3B2A3686" w14:textId="77777777" w:rsidR="00D850ED" w:rsidRPr="0032190F" w:rsidRDefault="00D850ED" w:rsidP="00F97F35">
      <w:pPr>
        <w:jc w:val="both"/>
        <w:rPr>
          <w:rStyle w:val="Hyperlink"/>
          <w:color w:val="auto"/>
          <w:u w:val="none"/>
          <w:lang w:val="fr-FR"/>
        </w:rPr>
      </w:pPr>
    </w:p>
    <w:p w14:paraId="5D7A8553" w14:textId="77777777" w:rsidR="00FA28EB" w:rsidRPr="0032190F" w:rsidRDefault="00FA28EB" w:rsidP="00426FF9">
      <w:pPr>
        <w:pStyle w:val="Heading1"/>
      </w:pPr>
      <w:r w:rsidRPr="0032190F">
        <w:t>NEMROD (MONT)</w:t>
      </w:r>
    </w:p>
    <w:p w14:paraId="4059A867" w14:textId="77777777" w:rsidR="00FA28EB" w:rsidRPr="0032190F" w:rsidRDefault="00FA28EB" w:rsidP="00FA28EB">
      <w:pPr>
        <w:rPr>
          <w:lang w:val="fr-FR"/>
        </w:rPr>
      </w:pPr>
    </w:p>
    <w:p w14:paraId="4A9E5CCC" w14:textId="77777777" w:rsidR="00FA28EB" w:rsidRPr="0032190F" w:rsidRDefault="00FA28EB" w:rsidP="00FA28EB">
      <w:pPr>
        <w:rPr>
          <w:lang w:val="fr-FR"/>
        </w:rPr>
      </w:pPr>
      <w:r w:rsidRPr="0032190F">
        <w:rPr>
          <w:lang w:val="fr-FR"/>
        </w:rPr>
        <w:t>La statue du roi Antiochos I sur le mont Nemrod au 1</w:t>
      </w:r>
      <w:r w:rsidRPr="0032190F">
        <w:rPr>
          <w:vertAlign w:val="superscript"/>
          <w:lang w:val="fr-FR"/>
        </w:rPr>
        <w:t>e</w:t>
      </w:r>
      <w:r w:rsidRPr="0032190F">
        <w:rPr>
          <w:lang w:val="fr-FR"/>
        </w:rPr>
        <w:t xml:space="preserve"> s. aec (</w:t>
      </w:r>
      <w:r w:rsidRPr="0032190F">
        <w:rPr>
          <w:i/>
          <w:lang w:val="fr-FR"/>
        </w:rPr>
        <w:t>Nemrut Dağı</w:t>
      </w:r>
      <w:r w:rsidRPr="0032190F">
        <w:rPr>
          <w:lang w:val="fr-FR"/>
        </w:rPr>
        <w:t>) (L’Express, n°3311)</w:t>
      </w:r>
    </w:p>
    <w:p w14:paraId="385ACEBC" w14:textId="77777777" w:rsidR="00FA28EB" w:rsidRPr="0032190F" w:rsidRDefault="00FA28EB" w:rsidP="00FA28EB">
      <w:pPr>
        <w:rPr>
          <w:lang w:val="fr-FR"/>
        </w:rPr>
      </w:pPr>
    </w:p>
    <w:p w14:paraId="0EB9C6DC" w14:textId="77777777" w:rsidR="00FA28EB" w:rsidRPr="0032190F" w:rsidRDefault="00FA28EB" w:rsidP="00426FF9">
      <w:pPr>
        <w:pStyle w:val="Heading1"/>
      </w:pPr>
      <w:r w:rsidRPr="0032190F">
        <w:t>TILL-BARSIP</w:t>
      </w:r>
    </w:p>
    <w:p w14:paraId="080EA11E" w14:textId="77777777" w:rsidR="00FA28EB" w:rsidRPr="0032190F" w:rsidRDefault="00FA28EB" w:rsidP="00FA28EB">
      <w:pPr>
        <w:rPr>
          <w:lang w:val="fr-FR"/>
        </w:rPr>
      </w:pPr>
      <w:r w:rsidRPr="0032190F">
        <w:rPr>
          <w:lang w:val="fr-FR"/>
        </w:rPr>
        <w:t>A Til-Barsip, vers 900 aec, le pavot est manipulé par le dieu Tahunda.</w:t>
      </w:r>
    </w:p>
    <w:p w14:paraId="3447C268" w14:textId="77777777" w:rsidR="00F97F35" w:rsidRPr="0032190F" w:rsidRDefault="00F97F35" w:rsidP="00242C0F">
      <w:pPr>
        <w:rPr>
          <w:lang w:val="fr-FR"/>
        </w:rPr>
      </w:pPr>
    </w:p>
    <w:p w14:paraId="3FF9E6B3" w14:textId="77777777" w:rsidR="00975FFD" w:rsidRPr="0032190F" w:rsidRDefault="00975FFD" w:rsidP="00426FF9">
      <w:pPr>
        <w:pStyle w:val="Heading1"/>
      </w:pPr>
      <w:bookmarkStart w:id="438" w:name="Sit_Argos"/>
      <w:r w:rsidRPr="0032190F">
        <w:t>ARGOS</w:t>
      </w:r>
    </w:p>
    <w:bookmarkEnd w:id="438"/>
    <w:p w14:paraId="71142F79" w14:textId="77777777" w:rsidR="00975FFD" w:rsidRPr="0032190F" w:rsidRDefault="00975FFD" w:rsidP="00242C0F">
      <w:pPr>
        <w:rPr>
          <w:lang w:val="fr-FR"/>
        </w:rPr>
      </w:pPr>
    </w:p>
    <w:p w14:paraId="2E6E3BFB" w14:textId="77777777" w:rsidR="00975FFD" w:rsidRPr="0032190F" w:rsidRDefault="009F40A0" w:rsidP="00975FFD">
      <w:pPr>
        <w:rPr>
          <w:lang w:val="fr-FR"/>
        </w:rPr>
      </w:pPr>
      <w:r w:rsidRPr="0032190F">
        <w:rPr>
          <w:lang w:val="fr-FR"/>
        </w:rPr>
        <w:t xml:space="preserve">Argos, ville mycénienne (BIB 1918 p. 97) </w:t>
      </w:r>
      <w:r w:rsidR="00975FFD" w:rsidRPr="0032190F">
        <w:rPr>
          <w:lang w:val="fr-FR"/>
        </w:rPr>
        <w:t>Argos semble être un centre important de Méditerranée orientale au cours du 8</w:t>
      </w:r>
      <w:r w:rsidR="00975FFD" w:rsidRPr="0032190F">
        <w:rPr>
          <w:vertAlign w:val="superscript"/>
          <w:lang w:val="fr-FR"/>
        </w:rPr>
        <w:t>e</w:t>
      </w:r>
      <w:r w:rsidR="00975FFD" w:rsidRPr="0032190F">
        <w:rPr>
          <w:lang w:val="fr-FR"/>
        </w:rPr>
        <w:t xml:space="preserve"> s aec</w:t>
      </w:r>
      <w:r w:rsidR="00975FFD" w:rsidRPr="0032190F">
        <w:rPr>
          <w:rStyle w:val="st"/>
          <w:lang w:val="fr-FR"/>
        </w:rPr>
        <w:t>(</w:t>
      </w:r>
      <w:r w:rsidR="00975FFD" w:rsidRPr="0032190F">
        <w:rPr>
          <w:lang w:val="fr-FR"/>
        </w:rPr>
        <w:t>BIB 1877 p. 44)</w:t>
      </w:r>
      <w:r w:rsidR="00F66B72" w:rsidRPr="0032190F">
        <w:rPr>
          <w:lang w:val="fr-FR"/>
        </w:rPr>
        <w:t>.</w:t>
      </w:r>
    </w:p>
    <w:p w14:paraId="55FFCBF2" w14:textId="77777777" w:rsidR="00F66B72" w:rsidRPr="0032190F" w:rsidRDefault="00F66B72" w:rsidP="00975FFD">
      <w:pPr>
        <w:rPr>
          <w:lang w:val="fr-FR"/>
        </w:rPr>
      </w:pPr>
      <w:r w:rsidRPr="0032190F">
        <w:rPr>
          <w:lang w:val="fr-FR"/>
        </w:rPr>
        <w:t>Les tombes géométriques d’Argos ont montré des broches à rôtir datée du Fer 1 (seconde moitié du 8</w:t>
      </w:r>
      <w:r w:rsidRPr="0032190F">
        <w:rPr>
          <w:vertAlign w:val="superscript"/>
          <w:lang w:val="fr-FR"/>
        </w:rPr>
        <w:t>e</w:t>
      </w:r>
      <w:r w:rsidRPr="0032190F">
        <w:rPr>
          <w:lang w:val="fr-FR"/>
        </w:rPr>
        <w:t xml:space="preserve"> s. aec)(BIB 2160 p. 151)</w:t>
      </w:r>
    </w:p>
    <w:p w14:paraId="513FF2DB" w14:textId="77777777" w:rsidR="00C23AE9" w:rsidRPr="0032190F" w:rsidRDefault="00C23AE9" w:rsidP="00975FFD">
      <w:pPr>
        <w:rPr>
          <w:lang w:val="fr-FR"/>
        </w:rPr>
      </w:pPr>
    </w:p>
    <w:p w14:paraId="1D54A3A3" w14:textId="77777777" w:rsidR="00C23AE9" w:rsidRPr="0032190F" w:rsidRDefault="00C23AE9" w:rsidP="00975FFD">
      <w:pPr>
        <w:rPr>
          <w:lang w:val="fr-FR"/>
        </w:rPr>
      </w:pPr>
      <w:r w:rsidRPr="0032190F">
        <w:rPr>
          <w:lang w:val="fr-FR"/>
        </w:rPr>
        <w:t>IOLKOS</w:t>
      </w:r>
    </w:p>
    <w:p w14:paraId="53166327" w14:textId="77777777" w:rsidR="00C23AE9" w:rsidRPr="0032190F" w:rsidRDefault="00C23AE9" w:rsidP="00975FFD">
      <w:pPr>
        <w:rPr>
          <w:lang w:val="fr-FR"/>
        </w:rPr>
      </w:pPr>
    </w:p>
    <w:p w14:paraId="1CE6BF30" w14:textId="77777777" w:rsidR="00C23AE9" w:rsidRPr="0032190F" w:rsidRDefault="00C23AE9" w:rsidP="00975FFD">
      <w:pPr>
        <w:rPr>
          <w:lang w:val="fr-FR"/>
        </w:rPr>
      </w:pPr>
      <w:r w:rsidRPr="0032190F">
        <w:rPr>
          <w:lang w:val="fr-FR"/>
        </w:rPr>
        <w:t>Le palais de Iolkos (Volos) en Thessalie, est détruit dans le courant du HRIIIC (BIB 2301 p. 38-44)</w:t>
      </w:r>
    </w:p>
    <w:p w14:paraId="5B415D1E" w14:textId="77777777" w:rsidR="009F40A0" w:rsidRPr="0032190F" w:rsidRDefault="009F40A0" w:rsidP="00975FFD">
      <w:pPr>
        <w:rPr>
          <w:lang w:val="fr-FR"/>
        </w:rPr>
      </w:pPr>
    </w:p>
    <w:p w14:paraId="759E2914" w14:textId="77777777" w:rsidR="009F40A0" w:rsidRPr="0032190F" w:rsidRDefault="009F40A0" w:rsidP="00426FF9">
      <w:pPr>
        <w:pStyle w:val="Heading1"/>
      </w:pPr>
      <w:bookmarkStart w:id="439" w:name="Sit_Thebes"/>
      <w:r w:rsidRPr="0032190F">
        <w:t>THEBES</w:t>
      </w:r>
    </w:p>
    <w:bookmarkEnd w:id="439"/>
    <w:p w14:paraId="4F9AD4A8" w14:textId="77777777" w:rsidR="009F40A0" w:rsidRPr="00E00315" w:rsidRDefault="00E00315" w:rsidP="00975FFD">
      <w:pPr>
        <w:rPr>
          <w:sz w:val="20"/>
          <w:lang w:val="fr-FR"/>
        </w:rPr>
      </w:pPr>
      <w:r w:rsidRPr="00E00315">
        <w:rPr>
          <w:sz w:val="20"/>
          <w:lang w:val="fr-FR"/>
        </w:rPr>
        <w:t>Thèbes grecque</w:t>
      </w:r>
    </w:p>
    <w:p w14:paraId="01DD1C8F" w14:textId="77777777" w:rsidR="00E00315" w:rsidRPr="0032190F" w:rsidRDefault="00E00315" w:rsidP="00975FFD">
      <w:pPr>
        <w:rPr>
          <w:lang w:val="fr-FR"/>
        </w:rPr>
      </w:pPr>
    </w:p>
    <w:p w14:paraId="1A9D402A" w14:textId="77777777" w:rsidR="009F40A0" w:rsidRDefault="009F40A0" w:rsidP="009F40A0">
      <w:pPr>
        <w:rPr>
          <w:lang w:val="fr-FR"/>
        </w:rPr>
      </w:pPr>
      <w:r w:rsidRPr="0032190F">
        <w:rPr>
          <w:lang w:val="fr-FR"/>
        </w:rPr>
        <w:t>Thèbes en Grèce est une ville mycénienne (BIB 1918 p. 97)</w:t>
      </w:r>
      <w:r w:rsidR="00C23AE9" w:rsidRPr="0032190F">
        <w:rPr>
          <w:lang w:val="fr-FR"/>
        </w:rPr>
        <w:t>. Le palais de Thèbes est ravagé à la fin du HRIIIB2 (BIB 2301 p. 38-44)</w:t>
      </w:r>
    </w:p>
    <w:p w14:paraId="1DB3572A" w14:textId="452FDE2E" w:rsidR="00E00315" w:rsidRDefault="00E00315" w:rsidP="009F40A0">
      <w:pPr>
        <w:rPr>
          <w:bCs/>
          <w:szCs w:val="22"/>
          <w:lang w:val="fr-FR"/>
        </w:rPr>
      </w:pPr>
      <w:r>
        <w:rPr>
          <w:lang w:val="fr-FR"/>
        </w:rPr>
        <w:t>Groupe de sceaux (</w:t>
      </w:r>
      <w:r w:rsidRPr="00E00315">
        <w:rPr>
          <w:i/>
          <w:lang w:val="fr-FR"/>
        </w:rPr>
        <w:t>seal cylinder</w:t>
      </w:r>
      <w:r>
        <w:rPr>
          <w:lang w:val="fr-FR"/>
        </w:rPr>
        <w:t xml:space="preserve">) en lapis-lazuli de type Levant/Cypro-égéen. Ces sceuax n'ont jamais comme tel mais ont plus probablement été valorise  pour leur seule qualité plastique (v. </w:t>
      </w:r>
      <w:hyperlink r:id="rId811" w:anchor="affordance" w:history="1">
        <w:r w:rsidRPr="00E00315">
          <w:rPr>
            <w:rStyle w:val="Hyperlink"/>
            <w:lang w:val="fr-FR"/>
          </w:rPr>
          <w:t>affordance</w:t>
        </w:r>
      </w:hyperlink>
      <w:r>
        <w:rPr>
          <w:lang w:val="fr-FR"/>
        </w:rPr>
        <w:t>) (</w:t>
      </w:r>
      <w:r w:rsidRPr="00B871A1">
        <w:rPr>
          <w:bCs/>
          <w:szCs w:val="22"/>
          <w:lang w:val="fr-FR"/>
        </w:rPr>
        <w:t>Panagiotopoulos in BIB 3373)</w:t>
      </w:r>
    </w:p>
    <w:p w14:paraId="0423B0D1" w14:textId="77777777" w:rsidR="00F22C48" w:rsidRDefault="00F22C48" w:rsidP="009F40A0">
      <w:pPr>
        <w:rPr>
          <w:bCs/>
          <w:szCs w:val="22"/>
          <w:lang w:val="fr-FR"/>
        </w:rPr>
      </w:pPr>
    </w:p>
    <w:p w14:paraId="6842EB22" w14:textId="77777777" w:rsidR="00F22C48" w:rsidRPr="0032190F" w:rsidRDefault="00F22C48" w:rsidP="009F40A0">
      <w:pPr>
        <w:rPr>
          <w:lang w:val="fr-FR"/>
        </w:rPr>
      </w:pPr>
      <w:r>
        <w:rPr>
          <w:bCs/>
          <w:szCs w:val="22"/>
          <w:lang w:val="fr-FR"/>
        </w:rPr>
        <w:t xml:space="preserve">Linéaire B sur </w:t>
      </w:r>
      <w:r w:rsidRPr="00F22C48">
        <w:rPr>
          <w:bCs/>
          <w:i/>
          <w:szCs w:val="22"/>
          <w:lang w:val="fr-FR"/>
        </w:rPr>
        <w:t xml:space="preserve">Stirrup jar </w:t>
      </w:r>
      <w:r>
        <w:rPr>
          <w:bCs/>
          <w:szCs w:val="22"/>
          <w:lang w:val="fr-FR"/>
        </w:rPr>
        <w:t>(BIB 3408)</w:t>
      </w:r>
    </w:p>
    <w:p w14:paraId="6A4373CE" w14:textId="77777777" w:rsidR="00BF4A67" w:rsidRPr="0032190F" w:rsidRDefault="00BF4A67" w:rsidP="00BF4A67">
      <w:pPr>
        <w:pStyle w:val="Heading2"/>
      </w:pPr>
      <w:r w:rsidRPr="0032190F">
        <w:br/>
        <w:t>Oedipe</w:t>
      </w:r>
    </w:p>
    <w:p w14:paraId="38BE9ABA" w14:textId="77777777" w:rsidR="00BF4A67" w:rsidRPr="0032190F" w:rsidRDefault="00BF4A67" w:rsidP="009F40A0">
      <w:pPr>
        <w:rPr>
          <w:lang w:val="fr-FR"/>
        </w:rPr>
      </w:pPr>
    </w:p>
    <w:p w14:paraId="034292D6" w14:textId="77777777" w:rsidR="00C86D09" w:rsidRPr="0032190F" w:rsidRDefault="00BF4A67" w:rsidP="009F40A0">
      <w:pPr>
        <w:rPr>
          <w:lang w:val="fr-FR"/>
        </w:rPr>
      </w:pPr>
      <w:r w:rsidRPr="0032190F">
        <w:rPr>
          <w:lang w:val="fr-FR"/>
        </w:rPr>
        <w:t>Oedipe</w:t>
      </w:r>
      <w:r w:rsidR="00642333" w:rsidRPr="0032190F">
        <w:rPr>
          <w:lang w:val="fr-FR"/>
        </w:rPr>
        <w:t xml:space="preserve"> (litt. « pieds enflés ») </w:t>
      </w:r>
      <w:r w:rsidRPr="0032190F">
        <w:rPr>
          <w:lang w:val="fr-FR"/>
        </w:rPr>
        <w:t xml:space="preserve">fait partie de la dynastie des Labdacides, les rois légendaires de la ville de Thèbes. Fils de Laïos et de Jocaste. Ses enfants : Antigone, Étéocle, Polynice et Ismène </w:t>
      </w:r>
      <w:r w:rsidRPr="0032190F">
        <w:rPr>
          <w:lang w:val="fr-FR"/>
        </w:rPr>
        <w:lastRenderedPageBreak/>
        <w:t>(wiki). Les auteurs Apollodore (</w:t>
      </w:r>
      <w:r w:rsidRPr="0032190F">
        <w:rPr>
          <w:i/>
          <w:lang w:val="fr-FR"/>
        </w:rPr>
        <w:t>Bibliothèque</w:t>
      </w:r>
      <w:r w:rsidRPr="0032190F">
        <w:rPr>
          <w:lang w:val="fr-FR"/>
        </w:rPr>
        <w:t>, III, 5, 8) et Eurypide ont écrit sur la mort d’Oedipe (BIB 2252)</w:t>
      </w:r>
    </w:p>
    <w:p w14:paraId="2C07D73D" w14:textId="77777777" w:rsidR="00BF4A67" w:rsidRPr="0032190F" w:rsidRDefault="00BF4A67" w:rsidP="009F40A0">
      <w:pPr>
        <w:rPr>
          <w:lang w:val="fr-FR"/>
        </w:rPr>
      </w:pPr>
    </w:p>
    <w:p w14:paraId="43D8FB2E" w14:textId="77777777" w:rsidR="00BF4A67" w:rsidRPr="0032190F" w:rsidRDefault="00BF4A67" w:rsidP="00BF4A67">
      <w:pPr>
        <w:jc w:val="both"/>
        <w:rPr>
          <w:lang w:val="fr-FR"/>
        </w:rPr>
      </w:pPr>
      <w:r w:rsidRPr="0032190F">
        <w:rPr>
          <w:bdr w:val="single" w:sz="4" w:space="0" w:color="auto"/>
          <w:lang w:val="fr-FR"/>
        </w:rPr>
        <w:t>vu</w:t>
      </w:r>
      <w:r w:rsidRPr="0032190F">
        <w:rPr>
          <w:lang w:val="fr-FR"/>
        </w:rPr>
        <w:t xml:space="preserve"> Coupe du Vatican, Représentation d’Oedipe portant le </w:t>
      </w:r>
      <w:r w:rsidRPr="0032190F">
        <w:rPr>
          <w:i/>
          <w:lang w:val="fr-FR"/>
        </w:rPr>
        <w:t>petasos</w:t>
      </w:r>
      <w:r w:rsidRPr="0032190F">
        <w:rPr>
          <w:lang w:val="fr-FR"/>
        </w:rPr>
        <w:t xml:space="preserve"> (chapeau du voyageur) s’adressant au sphinx. Le nom d’Oedipe est indiqué sur la coupe ainsi qu’un bout de l’enigme (BIB 2252)</w:t>
      </w:r>
    </w:p>
    <w:p w14:paraId="7628F125" w14:textId="77777777" w:rsidR="00642333" w:rsidRPr="0032190F" w:rsidRDefault="00642333" w:rsidP="00BF4A67">
      <w:pPr>
        <w:jc w:val="both"/>
        <w:rPr>
          <w:lang w:val="fr-FR"/>
        </w:rPr>
      </w:pPr>
    </w:p>
    <w:p w14:paraId="1BB805B0" w14:textId="77777777" w:rsidR="00642333" w:rsidRPr="0032190F" w:rsidRDefault="00642333" w:rsidP="00BF4A67">
      <w:pPr>
        <w:jc w:val="both"/>
        <w:rPr>
          <w:lang w:val="fr-FR"/>
        </w:rPr>
      </w:pPr>
      <w:r w:rsidRPr="0032190F">
        <w:rPr>
          <w:lang w:val="fr-FR"/>
        </w:rPr>
        <w:t>A donné son nom à un complexe psychologique (SS BIB)</w:t>
      </w:r>
    </w:p>
    <w:p w14:paraId="7DBF047B" w14:textId="77777777" w:rsidR="00BF4A67" w:rsidRPr="0032190F" w:rsidRDefault="00BF4A67" w:rsidP="009F40A0">
      <w:pPr>
        <w:rPr>
          <w:lang w:val="fr-FR"/>
        </w:rPr>
      </w:pPr>
    </w:p>
    <w:p w14:paraId="241BD0D5" w14:textId="77777777" w:rsidR="00C86D09" w:rsidRPr="0032190F" w:rsidRDefault="00C86D09" w:rsidP="00F22C48">
      <w:pPr>
        <w:pStyle w:val="Heading1"/>
      </w:pPr>
      <w:r w:rsidRPr="0032190F">
        <w:t>IDA (MONT)</w:t>
      </w:r>
    </w:p>
    <w:p w14:paraId="5A272F74" w14:textId="77777777" w:rsidR="00C86D09" w:rsidRPr="0032190F" w:rsidRDefault="00C86D09" w:rsidP="009F40A0">
      <w:pPr>
        <w:rPr>
          <w:lang w:val="fr-FR"/>
        </w:rPr>
      </w:pPr>
    </w:p>
    <w:p w14:paraId="2C545833" w14:textId="77777777" w:rsidR="00C86D09" w:rsidRDefault="00C86D09" w:rsidP="009F40A0">
      <w:pPr>
        <w:rPr>
          <w:lang w:val="fr-FR"/>
        </w:rPr>
      </w:pPr>
      <w:r w:rsidRPr="0032190F">
        <w:rPr>
          <w:lang w:val="fr-FR"/>
        </w:rPr>
        <w:t>Au centre de la Crète, une mission italienne explorait la grotte située à 1524 m sur les pentes orientales du mont Ida dont l’antre était réputée être le siège du culte de Zeus. La fouille permit la découvertes d’ivoires et de boucliers de bronzes. On estime probable qu’il s’agisse d’ateliers d’artisants orientaux installés à la fin du 9</w:t>
      </w:r>
      <w:r w:rsidRPr="0032190F">
        <w:rPr>
          <w:vertAlign w:val="superscript"/>
          <w:lang w:val="fr-FR"/>
        </w:rPr>
        <w:t>e</w:t>
      </w:r>
      <w:r w:rsidRPr="0032190F">
        <w:rPr>
          <w:lang w:val="fr-FR"/>
        </w:rPr>
        <w:t xml:space="preserve"> s. aec (BIB 2116 p. 168)</w:t>
      </w:r>
    </w:p>
    <w:p w14:paraId="6EA5BEBE" w14:textId="77777777" w:rsidR="005C3DDF" w:rsidRDefault="005C3DDF" w:rsidP="009F40A0">
      <w:pPr>
        <w:rPr>
          <w:lang w:val="fr-FR"/>
        </w:rPr>
      </w:pPr>
    </w:p>
    <w:p w14:paraId="1E376068" w14:textId="72EA3B0E" w:rsidR="005C3DDF" w:rsidRDefault="005C3DDF" w:rsidP="005C3DDF">
      <w:pPr>
        <w:pStyle w:val="Heading1"/>
      </w:pPr>
      <w:r>
        <w:t>POROS</w:t>
      </w:r>
    </w:p>
    <w:p w14:paraId="5A0C0D44" w14:textId="77777777" w:rsidR="005C3DDF" w:rsidRDefault="005C3DDF" w:rsidP="009F40A0">
      <w:pPr>
        <w:rPr>
          <w:lang w:val="fr-FR"/>
        </w:rPr>
      </w:pPr>
    </w:p>
    <w:p w14:paraId="2C364436" w14:textId="3B55EA25" w:rsidR="005C3DDF" w:rsidRDefault="005C3DDF" w:rsidP="009F40A0">
      <w:pPr>
        <w:rPr>
          <w:lang w:val="fr-FR"/>
        </w:rPr>
      </w:pPr>
      <w:r>
        <w:rPr>
          <w:lang w:val="fr-FR"/>
        </w:rPr>
        <w:t xml:space="preserve">Crète. Nécropole contemporaine du palais de Cnossos. A livré un LPB </w:t>
      </w:r>
      <w:r w:rsidRPr="003517F1">
        <w:rPr>
          <w:lang w:val="fr-FR"/>
        </w:rPr>
        <w:t>(BIB Ashmolean museum, 2023)</w:t>
      </w:r>
    </w:p>
    <w:p w14:paraId="6A325BE9" w14:textId="77777777" w:rsidR="00FD745F" w:rsidRDefault="00FD745F" w:rsidP="009F40A0">
      <w:pPr>
        <w:rPr>
          <w:lang w:val="fr-FR"/>
        </w:rPr>
      </w:pPr>
    </w:p>
    <w:p w14:paraId="06DF86FF" w14:textId="77345FE7" w:rsidR="00FD745F" w:rsidRDefault="00FD745F" w:rsidP="00FD745F">
      <w:pPr>
        <w:pStyle w:val="Heading1"/>
      </w:pPr>
      <w:bookmarkStart w:id="440" w:name="Sit_Sellopoulo"/>
      <w:r>
        <w:t>SELLOPOULO</w:t>
      </w:r>
    </w:p>
    <w:bookmarkEnd w:id="440"/>
    <w:p w14:paraId="303312AA" w14:textId="77777777" w:rsidR="00FD745F" w:rsidRDefault="00FD745F" w:rsidP="009F40A0">
      <w:pPr>
        <w:rPr>
          <w:lang w:val="fr-FR"/>
        </w:rPr>
      </w:pPr>
    </w:p>
    <w:p w14:paraId="1DFF5F38" w14:textId="35C6523F" w:rsidR="00FD745F" w:rsidRPr="0032190F" w:rsidRDefault="00FD745F" w:rsidP="009F40A0">
      <w:pPr>
        <w:rPr>
          <w:lang w:val="fr-FR"/>
        </w:rPr>
      </w:pPr>
      <w:r>
        <w:rPr>
          <w:lang w:val="fr-FR"/>
        </w:rPr>
        <w:t>Crète. P</w:t>
      </w:r>
      <w:r w:rsidRPr="00FD745F">
        <w:rPr>
          <w:lang w:val="fr-FR"/>
        </w:rPr>
        <w:t xml:space="preserve">etit village situé sur la rive est de la rivière Kairetos, à moins de 2 kilomètres au nord de </w:t>
      </w:r>
      <w:r>
        <w:rPr>
          <w:lang w:val="fr-FR"/>
        </w:rPr>
        <w:t>C</w:t>
      </w:r>
      <w:r w:rsidRPr="00FD745F">
        <w:rPr>
          <w:lang w:val="fr-FR"/>
        </w:rPr>
        <w:t>nossos</w:t>
      </w:r>
      <w:r>
        <w:rPr>
          <w:lang w:val="fr-FR"/>
        </w:rPr>
        <w:t xml:space="preserve"> (Popham 1974)</w:t>
      </w:r>
      <w:r w:rsidRPr="00FD745F">
        <w:rPr>
          <w:lang w:val="fr-FR"/>
        </w:rPr>
        <w:t>.</w:t>
      </w:r>
    </w:p>
    <w:p w14:paraId="3AC854F3" w14:textId="3D81EA9B" w:rsidR="00B1288D" w:rsidRDefault="00000000" w:rsidP="00242C0F">
      <w:pPr>
        <w:rPr>
          <w:rStyle w:val="Hyperlink"/>
          <w:color w:val="000000"/>
          <w:u w:val="none"/>
          <w:lang w:val="en-GB" w:eastAsia="fr-FR"/>
        </w:rPr>
      </w:pPr>
      <w:hyperlink r:id="rId812" w:anchor="TPS_dat_abs_dendrochr_crossdat" w:history="1">
        <w:r w:rsidR="00FD745F" w:rsidRPr="00FD745F">
          <w:rPr>
            <w:rStyle w:val="Hyperlink"/>
            <w:lang w:val="en-GB" w:eastAsia="fr-FR"/>
          </w:rPr>
          <w:t>cross dating</w:t>
        </w:r>
      </w:hyperlink>
      <w:r w:rsidR="00FD745F" w:rsidRPr="00FD745F">
        <w:rPr>
          <w:rStyle w:val="Hyperlink"/>
          <w:color w:val="000000"/>
          <w:u w:val="none"/>
          <w:lang w:val="en-GB" w:eastAsia="fr-FR"/>
        </w:rPr>
        <w:t xml:space="preserve"> (Eythan com. pers.)</w:t>
      </w:r>
    </w:p>
    <w:p w14:paraId="1E0DB44A" w14:textId="77777777" w:rsidR="00FD745F" w:rsidRDefault="00FD745F" w:rsidP="00242C0F">
      <w:pPr>
        <w:rPr>
          <w:rStyle w:val="Hyperlink"/>
          <w:color w:val="000000"/>
          <w:u w:val="none"/>
          <w:lang w:val="en-GB" w:eastAsia="fr-FR"/>
        </w:rPr>
      </w:pPr>
    </w:p>
    <w:p w14:paraId="7D8F4F05" w14:textId="0862E5BC" w:rsidR="00FD745F" w:rsidRPr="002B57EA" w:rsidRDefault="00FD745F" w:rsidP="001951DE">
      <w:pPr>
        <w:pStyle w:val="Heading2"/>
        <w:rPr>
          <w:rStyle w:val="Hyperlink"/>
          <w:color w:val="000000"/>
          <w:u w:val="none"/>
          <w:lang w:eastAsia="fr-FR"/>
        </w:rPr>
      </w:pPr>
      <w:r w:rsidRPr="002B57EA">
        <w:rPr>
          <w:rStyle w:val="Hyperlink"/>
          <w:color w:val="000000"/>
          <w:u w:val="none"/>
          <w:lang w:eastAsia="fr-FR"/>
        </w:rPr>
        <w:t>tombe</w:t>
      </w:r>
      <w:r w:rsidR="001951DE" w:rsidRPr="002B57EA">
        <w:rPr>
          <w:rStyle w:val="Hyperlink"/>
          <w:color w:val="000000"/>
          <w:u w:val="none"/>
          <w:lang w:eastAsia="fr-FR"/>
        </w:rPr>
        <w:t>s</w:t>
      </w:r>
    </w:p>
    <w:p w14:paraId="7E72667C" w14:textId="77777777" w:rsidR="001951DE" w:rsidRPr="002B57EA" w:rsidRDefault="001951DE" w:rsidP="00242C0F">
      <w:pPr>
        <w:rPr>
          <w:rStyle w:val="Hyperlink"/>
          <w:color w:val="000000"/>
          <w:u w:val="none"/>
          <w:lang w:val="fr-FR" w:eastAsia="fr-FR"/>
        </w:rPr>
      </w:pPr>
    </w:p>
    <w:p w14:paraId="17CD4451" w14:textId="7F062A98" w:rsidR="001951DE" w:rsidRPr="002B57EA" w:rsidRDefault="001951DE" w:rsidP="001951DE">
      <w:pPr>
        <w:pStyle w:val="Heading3"/>
        <w:rPr>
          <w:rStyle w:val="Hyperlink"/>
          <w:color w:val="000000"/>
          <w:u w:val="none"/>
        </w:rPr>
      </w:pPr>
      <w:r w:rsidRPr="002B57EA">
        <w:rPr>
          <w:rStyle w:val="Hyperlink"/>
          <w:color w:val="000000"/>
          <w:u w:val="none"/>
        </w:rPr>
        <w:t>t3</w:t>
      </w:r>
    </w:p>
    <w:p w14:paraId="64D88D7B" w14:textId="77777777" w:rsidR="001951DE" w:rsidRPr="002B57EA" w:rsidRDefault="001951DE" w:rsidP="00242C0F">
      <w:pPr>
        <w:rPr>
          <w:rStyle w:val="Hyperlink"/>
          <w:color w:val="000000"/>
          <w:u w:val="none"/>
          <w:lang w:val="fr-FR" w:eastAsia="fr-FR"/>
        </w:rPr>
      </w:pPr>
    </w:p>
    <w:p w14:paraId="5D9B08D7" w14:textId="1686ACCA" w:rsidR="001951DE" w:rsidRPr="002B57EA" w:rsidRDefault="001951DE" w:rsidP="001951DE">
      <w:pPr>
        <w:pStyle w:val="Heading3"/>
        <w:rPr>
          <w:rStyle w:val="Hyperlink"/>
          <w:color w:val="000000"/>
          <w:u w:val="none"/>
        </w:rPr>
      </w:pPr>
      <w:r w:rsidRPr="002B57EA">
        <w:rPr>
          <w:rStyle w:val="Hyperlink"/>
          <w:color w:val="000000"/>
          <w:u w:val="none"/>
        </w:rPr>
        <w:t>t4</w:t>
      </w:r>
    </w:p>
    <w:p w14:paraId="5BC9E871" w14:textId="77777777" w:rsidR="00FD745F" w:rsidRPr="002B57EA" w:rsidRDefault="00FD745F" w:rsidP="00242C0F">
      <w:pPr>
        <w:rPr>
          <w:lang w:val="fr-FR"/>
        </w:rPr>
      </w:pPr>
    </w:p>
    <w:p w14:paraId="326FBF80" w14:textId="77777777" w:rsidR="006613EF" w:rsidRPr="0032190F" w:rsidRDefault="006613EF" w:rsidP="00426FF9">
      <w:pPr>
        <w:pStyle w:val="Heading1"/>
      </w:pPr>
      <w:bookmarkStart w:id="441" w:name="Sit_Cnossos"/>
      <w:r w:rsidRPr="0032190F">
        <w:t>CNOSSOS</w:t>
      </w:r>
    </w:p>
    <w:bookmarkEnd w:id="441"/>
    <w:p w14:paraId="04126772" w14:textId="7E17B73B" w:rsidR="006613EF" w:rsidRPr="00FD745F" w:rsidRDefault="00CF7CE4" w:rsidP="00242C0F">
      <w:pPr>
        <w:rPr>
          <w:i/>
          <w:iCs/>
          <w:sz w:val="20"/>
          <w:lang w:val="fr-FR"/>
        </w:rPr>
      </w:pPr>
      <w:r w:rsidRPr="00FD745F">
        <w:rPr>
          <w:i/>
          <w:iCs/>
          <w:sz w:val="20"/>
          <w:lang w:val="fr-FR"/>
        </w:rPr>
        <w:t>Knossos</w:t>
      </w:r>
    </w:p>
    <w:p w14:paraId="6EDD4C1D" w14:textId="77777777" w:rsidR="00CF7CE4" w:rsidRPr="0032190F" w:rsidRDefault="00CF7CE4" w:rsidP="00242C0F">
      <w:pPr>
        <w:rPr>
          <w:lang w:val="fr-FR"/>
        </w:rPr>
      </w:pPr>
    </w:p>
    <w:p w14:paraId="51174100" w14:textId="0C8B6262" w:rsidR="00E95F9F" w:rsidRPr="0032190F" w:rsidRDefault="006613EF" w:rsidP="00242C0F">
      <w:pPr>
        <w:jc w:val="both"/>
        <w:rPr>
          <w:lang w:val="fr-FR"/>
        </w:rPr>
      </w:pPr>
      <w:r w:rsidRPr="0032190F">
        <w:rPr>
          <w:lang w:val="fr-FR"/>
        </w:rPr>
        <w:t xml:space="preserve">La cité de </w:t>
      </w:r>
      <w:r w:rsidR="004B5176" w:rsidRPr="0032190F">
        <w:rPr>
          <w:lang w:val="fr-FR"/>
        </w:rPr>
        <w:t>K</w:t>
      </w:r>
      <w:r w:rsidRPr="0032190F">
        <w:rPr>
          <w:lang w:val="fr-FR"/>
        </w:rPr>
        <w:t xml:space="preserve">nossos </w:t>
      </w:r>
      <w:r w:rsidR="00125062" w:rsidRPr="0032190F">
        <w:rPr>
          <w:lang w:val="fr-FR"/>
        </w:rPr>
        <w:t xml:space="preserve">est un </w:t>
      </w:r>
      <w:hyperlink r:id="rId813" w:anchor="Sit_Cnossos_spat_pal" w:history="1">
        <w:r w:rsidR="00125062" w:rsidRPr="00447CF0">
          <w:rPr>
            <w:rStyle w:val="Hyperlink"/>
            <w:lang w:val="fr-FR"/>
          </w:rPr>
          <w:t>complexe palatial</w:t>
        </w:r>
      </w:hyperlink>
      <w:r w:rsidR="00125062" w:rsidRPr="0032190F">
        <w:rPr>
          <w:lang w:val="fr-FR"/>
        </w:rPr>
        <w:t xml:space="preserve"> de Crète nord-centrale</w:t>
      </w:r>
      <w:r w:rsidRPr="0032190F">
        <w:rPr>
          <w:lang w:val="fr-FR"/>
        </w:rPr>
        <w:t xml:space="preserve"> daté de l’époque </w:t>
      </w:r>
      <w:hyperlink r:id="rId814" w:anchor="Cul_Minoen" w:history="1">
        <w:r w:rsidRPr="0032190F">
          <w:rPr>
            <w:rStyle w:val="Hyperlink"/>
            <w:lang w:val="fr-FR"/>
          </w:rPr>
          <w:t>minoéenne</w:t>
        </w:r>
      </w:hyperlink>
      <w:r w:rsidRPr="0032190F">
        <w:rPr>
          <w:lang w:val="fr-FR"/>
        </w:rPr>
        <w:t xml:space="preserve"> (SS BIB)</w:t>
      </w:r>
      <w:r w:rsidR="00E87898" w:rsidRPr="0032190F">
        <w:rPr>
          <w:lang w:val="fr-FR"/>
        </w:rPr>
        <w:t xml:space="preserve">. </w:t>
      </w:r>
      <w:r w:rsidR="009F40A0" w:rsidRPr="0032190F">
        <w:rPr>
          <w:lang w:val="fr-FR"/>
        </w:rPr>
        <w:t>Pas de fortifications (BIB 1918 p. 96)</w:t>
      </w:r>
      <w:r w:rsidR="00E95F9F" w:rsidRPr="0032190F">
        <w:rPr>
          <w:lang w:val="fr-FR"/>
        </w:rPr>
        <w:t>.</w:t>
      </w:r>
    </w:p>
    <w:p w14:paraId="2F9A01C2" w14:textId="7F1F94F8" w:rsidR="00343C86" w:rsidRDefault="00343C86" w:rsidP="00343C86">
      <w:pPr>
        <w:rPr>
          <w:lang w:val="fr-FR"/>
        </w:rPr>
      </w:pPr>
      <w:r w:rsidRPr="0032190F">
        <w:rPr>
          <w:lang w:val="fr-FR"/>
        </w:rPr>
        <w:t xml:space="preserve">Représentations de chars (BIB 2225) sur des fresques, comme à </w:t>
      </w:r>
      <w:hyperlink r:id="rId815" w:anchor="Sit_Tirynthe" w:history="1">
        <w:r w:rsidRPr="0032190F">
          <w:rPr>
            <w:rStyle w:val="Hyperlink"/>
            <w:lang w:val="fr-FR"/>
          </w:rPr>
          <w:t>Tirynthe</w:t>
        </w:r>
      </w:hyperlink>
      <w:r w:rsidRPr="0032190F">
        <w:rPr>
          <w:lang w:val="fr-FR"/>
        </w:rPr>
        <w:t xml:space="preserve"> (SS BIB)</w:t>
      </w:r>
    </w:p>
    <w:p w14:paraId="7ACDA241" w14:textId="77777777" w:rsidR="003517F1" w:rsidRDefault="003517F1" w:rsidP="00343C86">
      <w:pPr>
        <w:rPr>
          <w:lang w:val="fr-FR"/>
        </w:rPr>
      </w:pPr>
    </w:p>
    <w:p w14:paraId="6B600C1F" w14:textId="5890545A" w:rsidR="003517F1" w:rsidRPr="00162225" w:rsidRDefault="003517F1" w:rsidP="00343C86">
      <w:pPr>
        <w:rPr>
          <w:lang w:val="fr-FR"/>
        </w:rPr>
      </w:pPr>
      <w:r>
        <w:rPr>
          <w:lang w:val="fr-FR"/>
        </w:rPr>
        <w:t>Dans l'Iliade sont mentionnés: Idomeneus, Meriones, Ariane, Daedalus (Dédale)</w:t>
      </w:r>
      <w:r w:rsidRPr="00162225">
        <w:rPr>
          <w:lang w:val="fr-FR"/>
        </w:rPr>
        <w:t xml:space="preserve"> (BIB Ashmolean museum, 2023)</w:t>
      </w:r>
    </w:p>
    <w:p w14:paraId="662369A3" w14:textId="77777777" w:rsidR="003517F1" w:rsidRDefault="003517F1" w:rsidP="00343C86">
      <w:pPr>
        <w:rPr>
          <w:lang w:val="fr-FR"/>
        </w:rPr>
      </w:pPr>
    </w:p>
    <w:p w14:paraId="2E0BA009" w14:textId="7340A58F" w:rsidR="003517F1" w:rsidRDefault="003517F1" w:rsidP="003517F1">
      <w:pPr>
        <w:pStyle w:val="Heading2"/>
      </w:pPr>
      <w:r>
        <w:t>historiographie</w:t>
      </w:r>
    </w:p>
    <w:p w14:paraId="6580ECA7" w14:textId="77777777" w:rsidR="003517F1" w:rsidRDefault="003517F1" w:rsidP="00343C86">
      <w:pPr>
        <w:rPr>
          <w:lang w:val="fr-FR"/>
        </w:rPr>
      </w:pPr>
    </w:p>
    <w:p w14:paraId="111599A9" w14:textId="7EC81F28" w:rsidR="003517F1" w:rsidRDefault="003517F1" w:rsidP="00343C86">
      <w:pPr>
        <w:rPr>
          <w:lang w:val="fr-FR"/>
        </w:rPr>
      </w:pPr>
      <w:r>
        <w:rPr>
          <w:lang w:val="fr-FR"/>
        </w:rPr>
        <w:t xml:space="preserve">Découvert en 1878. C'est ensuite </w:t>
      </w:r>
      <w:hyperlink r:id="rId816" w:anchor="Aut_Evans" w:history="1">
        <w:r w:rsidR="00F75D90" w:rsidRPr="009A24C6">
          <w:rPr>
            <w:rStyle w:val="Hyperlink"/>
            <w:szCs w:val="20"/>
            <w:lang w:val="fr-FR"/>
          </w:rPr>
          <w:t>Evans</w:t>
        </w:r>
      </w:hyperlink>
      <w:r w:rsidR="00F75D90" w:rsidRPr="009A24C6">
        <w:rPr>
          <w:szCs w:val="20"/>
          <w:lang w:val="fr-FR"/>
        </w:rPr>
        <w:t xml:space="preserve"> </w:t>
      </w:r>
      <w:r>
        <w:rPr>
          <w:lang w:val="fr-FR"/>
        </w:rPr>
        <w:t xml:space="preserve">qui débutera les fouilles </w:t>
      </w:r>
      <w:r w:rsidRPr="001E3748">
        <w:rPr>
          <w:lang w:val="fr-FR"/>
        </w:rPr>
        <w:t>(BIB Ashmolean museum, 2023)</w:t>
      </w:r>
      <w:r w:rsidR="003F5AFC">
        <w:rPr>
          <w:lang w:val="fr-FR"/>
        </w:rPr>
        <w:t xml:space="preserve"> entre 1900-1906</w:t>
      </w:r>
      <w:r w:rsidR="00A04C61">
        <w:rPr>
          <w:lang w:val="fr-FR"/>
        </w:rPr>
        <w:t>, avec Mackenzie</w:t>
      </w:r>
      <w:r w:rsidR="003F5AFC">
        <w:rPr>
          <w:lang w:val="fr-FR"/>
        </w:rPr>
        <w:t xml:space="preserve"> (BIB 3657)</w:t>
      </w:r>
    </w:p>
    <w:p w14:paraId="61A18F67" w14:textId="77777777" w:rsidR="00447CF0" w:rsidRDefault="00447CF0" w:rsidP="00343C86">
      <w:pPr>
        <w:rPr>
          <w:lang w:val="fr-FR"/>
        </w:rPr>
      </w:pPr>
    </w:p>
    <w:p w14:paraId="6EFE8E0C" w14:textId="609A62E6" w:rsidR="00447CF0" w:rsidRDefault="00447CF0" w:rsidP="00447CF0">
      <w:pPr>
        <w:pStyle w:val="Heading2"/>
      </w:pPr>
      <w:r>
        <w:lastRenderedPageBreak/>
        <w:t>économie</w:t>
      </w:r>
    </w:p>
    <w:p w14:paraId="4B56CB55" w14:textId="77777777" w:rsidR="00447CF0" w:rsidRPr="0032190F" w:rsidRDefault="00447CF0" w:rsidP="00343C86">
      <w:pPr>
        <w:rPr>
          <w:lang w:val="fr-FR"/>
        </w:rPr>
      </w:pPr>
    </w:p>
    <w:p w14:paraId="4242328A" w14:textId="77777777" w:rsidR="00243882" w:rsidRPr="0032190F" w:rsidRDefault="00243882" w:rsidP="00343C86">
      <w:pPr>
        <w:rPr>
          <w:lang w:val="fr-FR"/>
        </w:rPr>
      </w:pPr>
      <w:r w:rsidRPr="0032190F">
        <w:rPr>
          <w:lang w:val="fr-FR"/>
        </w:rPr>
        <w:t>Cnossos exporte des tissus en laine et en lin (BIB 2301 p. 38-44)</w:t>
      </w:r>
    </w:p>
    <w:p w14:paraId="0099A16B" w14:textId="77777777" w:rsidR="009869DF" w:rsidRPr="0032190F" w:rsidRDefault="009869DF" w:rsidP="00242C0F">
      <w:pPr>
        <w:jc w:val="both"/>
        <w:rPr>
          <w:lang w:val="fr-FR"/>
        </w:rPr>
      </w:pPr>
    </w:p>
    <w:p w14:paraId="20D22BB6" w14:textId="33C00A1D" w:rsidR="009869DF" w:rsidRPr="0032190F" w:rsidRDefault="00447CF0" w:rsidP="00242C0F">
      <w:pPr>
        <w:pStyle w:val="Heading2"/>
      </w:pPr>
      <w:bookmarkStart w:id="442" w:name="Sit_Cnossos_t"/>
      <w:r>
        <w:t>t</w:t>
      </w:r>
      <w:r w:rsidR="009869DF" w:rsidRPr="0032190F">
        <w:t>extes</w:t>
      </w:r>
    </w:p>
    <w:bookmarkEnd w:id="442"/>
    <w:p w14:paraId="165D2C80" w14:textId="77777777" w:rsidR="00CF7CE4" w:rsidRDefault="00CF7CE4" w:rsidP="00242C0F">
      <w:pPr>
        <w:jc w:val="both"/>
        <w:rPr>
          <w:lang w:val="fr-FR"/>
        </w:rPr>
      </w:pPr>
    </w:p>
    <w:p w14:paraId="39E3B48B" w14:textId="07EDDE29" w:rsidR="009869DF" w:rsidRPr="0032190F" w:rsidRDefault="009869DF" w:rsidP="00242C0F">
      <w:pPr>
        <w:jc w:val="both"/>
        <w:rPr>
          <w:lang w:val="fr-FR"/>
        </w:rPr>
      </w:pPr>
      <w:r w:rsidRPr="0032190F">
        <w:rPr>
          <w:lang w:val="fr-FR"/>
        </w:rPr>
        <w:t>Au début du 20</w:t>
      </w:r>
      <w:r w:rsidRPr="0032190F">
        <w:rPr>
          <w:vertAlign w:val="superscript"/>
          <w:lang w:val="fr-FR"/>
        </w:rPr>
        <w:t>e</w:t>
      </w:r>
      <w:r w:rsidRPr="0032190F">
        <w:rPr>
          <w:lang w:val="fr-FR"/>
        </w:rPr>
        <w:t xml:space="preserve"> siècle, </w:t>
      </w:r>
      <w:hyperlink r:id="rId817" w:anchor="Aut_Evans" w:history="1">
        <w:r w:rsidR="00F75D90" w:rsidRPr="009A24C6">
          <w:rPr>
            <w:rStyle w:val="Hyperlink"/>
            <w:szCs w:val="20"/>
            <w:lang w:val="fr-FR"/>
          </w:rPr>
          <w:t>Evans</w:t>
        </w:r>
      </w:hyperlink>
      <w:r w:rsidR="00F75D90" w:rsidRPr="009A24C6">
        <w:rPr>
          <w:szCs w:val="20"/>
          <w:lang w:val="fr-FR"/>
        </w:rPr>
        <w:t xml:space="preserve"> </w:t>
      </w:r>
      <w:r w:rsidRPr="0032190F">
        <w:rPr>
          <w:lang w:val="fr-FR"/>
        </w:rPr>
        <w:t xml:space="preserve">découvre plusieurs milliers de tablettes d’argile cuites accidentellement dans l’incendie du palais vers 1450 av. Le </w:t>
      </w:r>
      <w:hyperlink r:id="rId818" w:anchor="Cul_Ecriture" w:history="1">
        <w:r w:rsidRPr="0032190F">
          <w:rPr>
            <w:rStyle w:val="Hyperlink"/>
            <w:lang w:val="fr-FR"/>
          </w:rPr>
          <w:t>linéaire B</w:t>
        </w:r>
      </w:hyperlink>
      <w:r w:rsidRPr="0032190F">
        <w:rPr>
          <w:lang w:val="fr-FR"/>
        </w:rPr>
        <w:t xml:space="preserve"> qui recouvrait ces tablettes a fournis près de 500 textes administratifs (SS BIB) : un tiers des tablettes sont des registres comptables de moutons et de laine (BIB 1586 p. 345).</w:t>
      </w:r>
      <w:r w:rsidR="00A70FED" w:rsidRPr="0032190F">
        <w:rPr>
          <w:lang w:val="fr-FR"/>
        </w:rPr>
        <w:t xml:space="preserve"> L’approvisonnement en laine de Cnossos c’est 100</w:t>
      </w:r>
      <w:r w:rsidR="00CF7CE4">
        <w:rPr>
          <w:lang w:val="fr-FR"/>
        </w:rPr>
        <w:t>,</w:t>
      </w:r>
      <w:r w:rsidR="00A70FED" w:rsidRPr="0032190F">
        <w:rPr>
          <w:lang w:val="fr-FR"/>
        </w:rPr>
        <w:t>000 bêtes (BIB 1762).</w:t>
      </w:r>
    </w:p>
    <w:p w14:paraId="6F920C27" w14:textId="543AFEFC" w:rsidR="009869DF" w:rsidRPr="0032190F" w:rsidRDefault="009869DF" w:rsidP="00242C0F">
      <w:pPr>
        <w:jc w:val="both"/>
        <w:rPr>
          <w:lang w:val="fr-FR"/>
        </w:rPr>
      </w:pPr>
      <w:r w:rsidRPr="0032190F">
        <w:rPr>
          <w:lang w:val="fr-FR"/>
        </w:rPr>
        <w:t xml:space="preserve">Evans découvre des tablettes d’argile inscrites de 3 systèmes d’écriture : le hiéroglyphique crétois (dont des bribes apparaissent sur les « pierres de lait), le linéaire A et le linéaire B (BIB S. Foucart </w:t>
      </w:r>
      <w:r w:rsidRPr="0032190F">
        <w:rPr>
          <w:i/>
          <w:lang w:val="fr-FR"/>
        </w:rPr>
        <w:t>in</w:t>
      </w:r>
      <w:r w:rsidRPr="0032190F">
        <w:rPr>
          <w:lang w:val="fr-FR"/>
        </w:rPr>
        <w:t xml:space="preserve"> Le Monde, 02/08/2014).</w:t>
      </w:r>
    </w:p>
    <w:p w14:paraId="2FD69481" w14:textId="3BE40CEE" w:rsidR="00CF7CE4" w:rsidRDefault="00930D7B" w:rsidP="00CF7CE4">
      <w:pPr>
        <w:jc w:val="both"/>
        <w:rPr>
          <w:lang w:val="fr-FR"/>
        </w:rPr>
      </w:pPr>
      <w:r w:rsidRPr="0032190F">
        <w:rPr>
          <w:lang w:val="fr-FR"/>
        </w:rPr>
        <w:t xml:space="preserve">Présence de textes liés au culte du </w:t>
      </w:r>
      <w:hyperlink r:id="rId819" w:anchor="Cul_Grecs__Religion__Zeus" w:history="1">
        <w:r w:rsidRPr="0032190F">
          <w:rPr>
            <w:rStyle w:val="Hyperlink"/>
            <w:lang w:val="fr-FR"/>
          </w:rPr>
          <w:t>Zeus</w:t>
        </w:r>
      </w:hyperlink>
      <w:r w:rsidRPr="0032190F">
        <w:rPr>
          <w:lang w:val="fr-FR"/>
        </w:rPr>
        <w:t xml:space="preserve"> crétois (BIB 2301 p. 196-198)</w:t>
      </w:r>
    </w:p>
    <w:p w14:paraId="36D0E3E6" w14:textId="06C3B571" w:rsidR="00CF7CE4" w:rsidRDefault="00CF7CE4" w:rsidP="00CF7CE4">
      <w:pPr>
        <w:jc w:val="both"/>
        <w:rPr>
          <w:lang w:val="fr-FR"/>
        </w:rPr>
      </w:pPr>
    </w:p>
    <w:p w14:paraId="1D145D16" w14:textId="09ED8395" w:rsidR="00CF7CE4" w:rsidRDefault="00CF7CE4" w:rsidP="00CF7CE4">
      <w:pPr>
        <w:jc w:val="both"/>
        <w:rPr>
          <w:lang w:val="fr-FR"/>
        </w:rPr>
      </w:pPr>
      <w:r>
        <w:rPr>
          <w:lang w:val="fr-FR"/>
        </w:rPr>
        <w:t xml:space="preserve">Séries: </w:t>
      </w:r>
      <w:hyperlink r:id="rId820" w:anchor="Sit_Cnossos_t_KN_R_4482" w:history="1">
        <w:r w:rsidRPr="00CF7CE4">
          <w:rPr>
            <w:rStyle w:val="Hyperlink"/>
            <w:lang w:val="fr-FR"/>
          </w:rPr>
          <w:t>R 4482</w:t>
        </w:r>
      </w:hyperlink>
      <w:r>
        <w:rPr>
          <w:lang w:val="fr-FR"/>
        </w:rPr>
        <w:t xml:space="preserve">, </w:t>
      </w:r>
      <w:hyperlink r:id="rId821" w:anchor="Sit_Cnossos_t_KN_Sc" w:history="1">
        <w:r w:rsidRPr="00CF7CE4">
          <w:rPr>
            <w:rStyle w:val="Hyperlink"/>
            <w:lang w:val="fr-FR"/>
          </w:rPr>
          <w:t>Sc</w:t>
        </w:r>
      </w:hyperlink>
    </w:p>
    <w:p w14:paraId="3D6B60FE" w14:textId="2EECDC7C" w:rsidR="00CF7CE4" w:rsidRDefault="00CF7CE4" w:rsidP="00CF7CE4">
      <w:pPr>
        <w:jc w:val="both"/>
        <w:rPr>
          <w:lang w:val="fr-FR"/>
        </w:rPr>
      </w:pPr>
    </w:p>
    <w:p w14:paraId="0800B84F" w14:textId="66B787D6" w:rsidR="005C3DDF" w:rsidRDefault="005C3DDF" w:rsidP="00CF7CE4">
      <w:pPr>
        <w:jc w:val="both"/>
        <w:rPr>
          <w:lang w:val="fr-FR"/>
        </w:rPr>
      </w:pPr>
      <w:r>
        <w:rPr>
          <w:lang w:val="fr-FR"/>
        </w:rPr>
        <w:t xml:space="preserve">vu: </w:t>
      </w:r>
      <w:r w:rsidRPr="005C3DDF">
        <w:rPr>
          <w:i/>
          <w:iCs/>
          <w:lang w:val="fr-FR"/>
        </w:rPr>
        <w:t>Octopus weight</w:t>
      </w:r>
      <w:r>
        <w:rPr>
          <w:lang w:val="fr-FR"/>
        </w:rPr>
        <w:t xml:space="preserve"> (1600-1350 BC) décoré en relief, poids: 29 kg une mesure moyenne connue en Méditerranée orientale </w:t>
      </w:r>
      <w:r w:rsidRPr="003517F1">
        <w:rPr>
          <w:lang w:val="fr-FR"/>
        </w:rPr>
        <w:t>(BIB Ashmolean museum, 2023)</w:t>
      </w:r>
      <w:r>
        <w:rPr>
          <w:lang w:val="fr-FR"/>
        </w:rPr>
        <w:t>. Les décoration en relief avaient peut-etre pour fonction d’éviter le raclage du poids (comme sur des monnaies) (SS BIB)</w:t>
      </w:r>
    </w:p>
    <w:p w14:paraId="7CA95918" w14:textId="77777777" w:rsidR="005C3DDF" w:rsidRPr="005C3DDF" w:rsidRDefault="005C3DDF" w:rsidP="00CF7CE4">
      <w:pPr>
        <w:jc w:val="both"/>
        <w:rPr>
          <w:lang w:val="fr-FR"/>
        </w:rPr>
      </w:pPr>
    </w:p>
    <w:p w14:paraId="4FD345FB" w14:textId="77308C37" w:rsidR="00CF7CE4" w:rsidRPr="00DA3701" w:rsidRDefault="00CF7CE4" w:rsidP="00CF7CE4">
      <w:pPr>
        <w:jc w:val="both"/>
        <w:rPr>
          <w:lang w:val="fr-FR"/>
        </w:rPr>
      </w:pPr>
    </w:p>
    <w:p w14:paraId="1C80189D" w14:textId="0FB6F5DC" w:rsidR="00CF7CE4" w:rsidRDefault="00CF7CE4" w:rsidP="00CF7CE4">
      <w:pPr>
        <w:pStyle w:val="Heading3"/>
      </w:pPr>
      <w:bookmarkStart w:id="443" w:name="Sit_Cnossos_t_KN_R_4482"/>
      <w:r>
        <w:t>KN R 4482</w:t>
      </w:r>
    </w:p>
    <w:bookmarkEnd w:id="443"/>
    <w:p w14:paraId="303F4D78" w14:textId="0D9841C1" w:rsidR="00CF7CE4" w:rsidRPr="00CF7CE4" w:rsidRDefault="00CF7CE4" w:rsidP="00CF7CE4">
      <w:pPr>
        <w:jc w:val="both"/>
        <w:rPr>
          <w:lang w:val="fr-FR"/>
        </w:rPr>
      </w:pPr>
      <w:r w:rsidRPr="0032190F">
        <w:rPr>
          <w:lang w:val="fr-FR"/>
        </w:rPr>
        <w:t>La série de tablettes KN R 4482 dite "</w:t>
      </w:r>
      <w:r w:rsidRPr="0032190F">
        <w:rPr>
          <w:i/>
          <w:lang w:val="fr-FR"/>
        </w:rPr>
        <w:t>chariot tablets</w:t>
      </w:r>
      <w:r w:rsidRPr="0032190F">
        <w:rPr>
          <w:lang w:val="fr-FR"/>
        </w:rPr>
        <w:t>" traitent de pointes de flèche et attestent l'utilisation d'arc dans les combats (BIB 2301 p. 44-49)</w:t>
      </w:r>
    </w:p>
    <w:p w14:paraId="6356E9E3" w14:textId="77777777" w:rsidR="00CF7CE4" w:rsidRPr="00DA3701" w:rsidRDefault="00CF7CE4" w:rsidP="00CF7CE4">
      <w:pPr>
        <w:jc w:val="both"/>
        <w:rPr>
          <w:lang w:val="fr-FR"/>
        </w:rPr>
      </w:pPr>
    </w:p>
    <w:p w14:paraId="284CE54C" w14:textId="4BFC40FE" w:rsidR="00CF7CE4" w:rsidRDefault="00CF7CE4" w:rsidP="00CF7CE4">
      <w:pPr>
        <w:pStyle w:val="Heading3"/>
      </w:pPr>
      <w:bookmarkStart w:id="444" w:name="Sit_Cnossos_t_KN_Sc"/>
      <w:r>
        <w:t>KN Sc</w:t>
      </w:r>
    </w:p>
    <w:bookmarkEnd w:id="444"/>
    <w:p w14:paraId="27562877" w14:textId="2F5B2F0E" w:rsidR="00CF7CE4" w:rsidRPr="00DA3701" w:rsidRDefault="00CF7CE4" w:rsidP="00CF7CE4">
      <w:pPr>
        <w:jc w:val="both"/>
        <w:rPr>
          <w:lang w:val="fr-FR"/>
        </w:rPr>
      </w:pPr>
    </w:p>
    <w:p w14:paraId="5B962018" w14:textId="7ED491A3" w:rsidR="00CF7CE4" w:rsidRPr="00CF7CE4" w:rsidRDefault="00CF7CE4" w:rsidP="00CF7CE4">
      <w:pPr>
        <w:jc w:val="both"/>
        <w:rPr>
          <w:lang w:val="fr-FR"/>
        </w:rPr>
      </w:pPr>
      <w:r w:rsidRPr="00CF7CE4">
        <w:rPr>
          <w:lang w:val="fr-FR"/>
        </w:rPr>
        <w:t>La série 'Sc' (env. 140 tablettes), recensent les chars de guerre.(BIB 2301 p. 44-49).</w:t>
      </w:r>
    </w:p>
    <w:p w14:paraId="5828ED0C" w14:textId="77777777" w:rsidR="00CF7CE4" w:rsidRPr="0032190F" w:rsidRDefault="00CF7CE4" w:rsidP="00CF7CE4">
      <w:pPr>
        <w:jc w:val="both"/>
        <w:rPr>
          <w:lang w:val="fr-FR"/>
        </w:rPr>
      </w:pPr>
    </w:p>
    <w:p w14:paraId="2E4DE33D" w14:textId="77777777" w:rsidR="009C67EF" w:rsidRPr="0032190F" w:rsidRDefault="009C67EF" w:rsidP="00CF7CE4">
      <w:pPr>
        <w:jc w:val="both"/>
        <w:rPr>
          <w:lang w:val="fr-FR"/>
        </w:rPr>
      </w:pPr>
    </w:p>
    <w:p w14:paraId="7D1374D9" w14:textId="77777777" w:rsidR="009C67EF" w:rsidRPr="0032190F" w:rsidRDefault="009C67EF" w:rsidP="00CF7CE4">
      <w:pPr>
        <w:pStyle w:val="Heading4"/>
      </w:pPr>
      <w:bookmarkStart w:id="445" w:name="Sit_Cnossos_t_KN_Sc_230"/>
      <w:r w:rsidRPr="0032190F">
        <w:t>KN Sc 230</w:t>
      </w:r>
    </w:p>
    <w:bookmarkEnd w:id="445"/>
    <w:p w14:paraId="7826BBAC" w14:textId="69260A25" w:rsidR="00CF7CE4" w:rsidRDefault="00CF7CE4" w:rsidP="00CF7CE4">
      <w:pPr>
        <w:jc w:val="both"/>
        <w:rPr>
          <w:lang w:val="fr-FR"/>
        </w:rPr>
      </w:pPr>
      <w:r>
        <w:rPr>
          <w:lang w:val="fr-FR"/>
        </w:rPr>
        <w:t>KN SC 230</w:t>
      </w:r>
    </w:p>
    <w:p w14:paraId="736017C3" w14:textId="77777777" w:rsidR="00CF7CE4" w:rsidRDefault="00CF7CE4" w:rsidP="00CF7CE4">
      <w:pPr>
        <w:jc w:val="both"/>
        <w:rPr>
          <w:lang w:val="fr-FR"/>
        </w:rPr>
      </w:pPr>
    </w:p>
    <w:p w14:paraId="6E7692EE" w14:textId="69F1B12B" w:rsidR="00343C86" w:rsidRPr="0032190F" w:rsidRDefault="003D5673" w:rsidP="00CF7CE4">
      <w:pPr>
        <w:jc w:val="both"/>
        <w:rPr>
          <w:lang w:val="fr-FR"/>
        </w:rPr>
      </w:pPr>
      <w:r w:rsidRPr="0032190F">
        <w:rPr>
          <w:lang w:val="fr-FR"/>
        </w:rPr>
        <w:t>Trouvée dans la « chambre aux tablettes de char » (</w:t>
      </w:r>
      <w:r w:rsidRPr="0032190F">
        <w:rPr>
          <w:i/>
          <w:lang w:val="fr-FR"/>
        </w:rPr>
        <w:t>Room of the Chariot Tablets</w:t>
      </w:r>
      <w:r w:rsidRPr="0032190F">
        <w:rPr>
          <w:lang w:val="fr-FR"/>
        </w:rPr>
        <w:t>), l</w:t>
      </w:r>
      <w:r w:rsidR="00343C86" w:rsidRPr="0032190F">
        <w:rPr>
          <w:lang w:val="fr-FR"/>
        </w:rPr>
        <w:t xml:space="preserve">a tablette Knossos </w:t>
      </w:r>
      <w:r w:rsidR="00343C86" w:rsidRPr="0032190F">
        <w:rPr>
          <w:rStyle w:val="st"/>
          <w:lang w:val="fr-FR"/>
        </w:rPr>
        <w:t>KN</w:t>
      </w:r>
      <w:r w:rsidR="00BF5B3F" w:rsidRPr="0032190F">
        <w:rPr>
          <w:rStyle w:val="st"/>
          <w:lang w:val="fr-FR"/>
        </w:rPr>
        <w:t xml:space="preserve"> </w:t>
      </w:r>
      <w:r w:rsidR="00343C86" w:rsidRPr="0032190F">
        <w:rPr>
          <w:rStyle w:val="Emphasis"/>
          <w:i w:val="0"/>
          <w:lang w:val="fr-FR"/>
        </w:rPr>
        <w:t>Sc 230</w:t>
      </w:r>
      <w:r w:rsidRPr="0032190F">
        <w:rPr>
          <w:rStyle w:val="Emphasis"/>
          <w:i w:val="0"/>
          <w:lang w:val="fr-FR"/>
        </w:rPr>
        <w:t xml:space="preserve">, en </w:t>
      </w:r>
      <w:hyperlink r:id="rId822" w:anchor="Cul_Lineaire_B" w:history="1">
        <w:r w:rsidRPr="0032190F">
          <w:rPr>
            <w:rStyle w:val="Hyperlink"/>
            <w:lang w:val="fr-FR"/>
          </w:rPr>
          <w:t>Linéaire B</w:t>
        </w:r>
      </w:hyperlink>
      <w:r w:rsidRPr="0032190F">
        <w:rPr>
          <w:rStyle w:val="Emphasis"/>
          <w:i w:val="0"/>
          <w:lang w:val="fr-FR"/>
        </w:rPr>
        <w:t>, datée de la fin du 15</w:t>
      </w:r>
      <w:r w:rsidRPr="0032190F">
        <w:rPr>
          <w:rStyle w:val="Emphasis"/>
          <w:i w:val="0"/>
          <w:vertAlign w:val="superscript"/>
          <w:lang w:val="fr-FR"/>
        </w:rPr>
        <w:t>e</w:t>
      </w:r>
      <w:r w:rsidRPr="0032190F">
        <w:rPr>
          <w:rStyle w:val="Emphasis"/>
          <w:i w:val="0"/>
          <w:lang w:val="fr-FR"/>
        </w:rPr>
        <w:t>-début 14</w:t>
      </w:r>
      <w:r w:rsidRPr="0032190F">
        <w:rPr>
          <w:rStyle w:val="Emphasis"/>
          <w:i w:val="0"/>
          <w:vertAlign w:val="superscript"/>
          <w:lang w:val="fr-FR"/>
        </w:rPr>
        <w:t>e</w:t>
      </w:r>
      <w:r w:rsidRPr="0032190F">
        <w:rPr>
          <w:rStyle w:val="Emphasis"/>
          <w:i w:val="0"/>
          <w:lang w:val="fr-FR"/>
        </w:rPr>
        <w:t xml:space="preserve">, </w:t>
      </w:r>
      <w:r w:rsidR="00343C86" w:rsidRPr="0032190F">
        <w:rPr>
          <w:lang w:val="fr-FR"/>
        </w:rPr>
        <w:t xml:space="preserve">montre le dessin d’’une cuirasse, d’un chariot </w:t>
      </w:r>
      <w:r w:rsidR="009C67EF" w:rsidRPr="0032190F">
        <w:rPr>
          <w:lang w:val="fr-FR"/>
        </w:rPr>
        <w:t xml:space="preserve">[à roues rayonnées] </w:t>
      </w:r>
      <w:r w:rsidR="00343C86" w:rsidRPr="0032190F">
        <w:rPr>
          <w:lang w:val="fr-FR"/>
        </w:rPr>
        <w:t xml:space="preserve">et de chevaux (BIB 2246 p. 244) </w:t>
      </w:r>
    </w:p>
    <w:p w14:paraId="55EF9617" w14:textId="77777777" w:rsidR="009C67EF" w:rsidRPr="0032190F" w:rsidRDefault="009C67EF" w:rsidP="00242C0F">
      <w:pPr>
        <w:jc w:val="both"/>
        <w:rPr>
          <w:lang w:val="fr-FR"/>
        </w:rPr>
      </w:pPr>
    </w:p>
    <w:p w14:paraId="635DE445" w14:textId="77777777" w:rsidR="009869DF" w:rsidRPr="0032190F" w:rsidRDefault="009869DF" w:rsidP="00242C0F">
      <w:pPr>
        <w:jc w:val="both"/>
        <w:rPr>
          <w:lang w:val="fr-FR"/>
        </w:rPr>
      </w:pPr>
    </w:p>
    <w:p w14:paraId="240B04D5" w14:textId="0D062761" w:rsidR="009869DF" w:rsidRDefault="00CF7CE4" w:rsidP="00242C0F">
      <w:pPr>
        <w:pStyle w:val="Heading2"/>
      </w:pPr>
      <w:bookmarkStart w:id="446" w:name="Sit_Cnossos_spat_pal"/>
      <w:r>
        <w:t>c</w:t>
      </w:r>
      <w:r w:rsidR="009869DF" w:rsidRPr="0032190F">
        <w:t>omplexe palatial</w:t>
      </w:r>
    </w:p>
    <w:bookmarkEnd w:id="446"/>
    <w:p w14:paraId="6BB6DAC3" w14:textId="0BA7F192" w:rsidR="00447CF0" w:rsidRPr="00447CF0" w:rsidRDefault="00447CF0" w:rsidP="00447CF0">
      <w:pPr>
        <w:rPr>
          <w:sz w:val="20"/>
          <w:lang w:val="fr-FR"/>
        </w:rPr>
      </w:pPr>
      <w:r w:rsidRPr="00447CF0">
        <w:rPr>
          <w:i/>
          <w:iCs/>
          <w:sz w:val="20"/>
          <w:lang w:val="fr-FR"/>
        </w:rPr>
        <w:t>palace</w:t>
      </w:r>
      <w:r w:rsidRPr="00447CF0">
        <w:rPr>
          <w:sz w:val="20"/>
          <w:lang w:val="fr-FR"/>
        </w:rPr>
        <w:t>, palais</w:t>
      </w:r>
    </w:p>
    <w:p w14:paraId="55C52A15" w14:textId="77777777" w:rsidR="00CD274D" w:rsidRPr="0032190F" w:rsidRDefault="00CD274D" w:rsidP="00242C0F">
      <w:pPr>
        <w:jc w:val="both"/>
        <w:rPr>
          <w:lang w:val="fr-FR"/>
        </w:rPr>
      </w:pPr>
    </w:p>
    <w:p w14:paraId="07EC4525" w14:textId="77777777" w:rsidR="009869DF" w:rsidRPr="0032190F" w:rsidRDefault="009869DF" w:rsidP="00242C0F">
      <w:pPr>
        <w:jc w:val="both"/>
        <w:rPr>
          <w:lang w:val="fr-FR"/>
        </w:rPr>
      </w:pPr>
      <w:r w:rsidRPr="0032190F">
        <w:rPr>
          <w:lang w:val="fr-FR"/>
        </w:rPr>
        <w:t xml:space="preserve">1200 pièces réparties sur plusieurs niveaux et décorées de fresques dont la construction a débutée vers 1700 aec (BIB S. Foucart </w:t>
      </w:r>
      <w:r w:rsidRPr="0032190F">
        <w:rPr>
          <w:i/>
          <w:lang w:val="fr-FR"/>
        </w:rPr>
        <w:t>in</w:t>
      </w:r>
      <w:r w:rsidRPr="0032190F">
        <w:rPr>
          <w:lang w:val="fr-FR"/>
        </w:rPr>
        <w:t xml:space="preserve"> Le Monde, 02/08/2014).</w:t>
      </w:r>
    </w:p>
    <w:p w14:paraId="0E2543EF" w14:textId="33EBA462" w:rsidR="00E95F9F" w:rsidRPr="0032190F" w:rsidRDefault="00E95F9F" w:rsidP="00242C0F">
      <w:pPr>
        <w:jc w:val="both"/>
        <w:rPr>
          <w:lang w:val="fr-FR"/>
        </w:rPr>
      </w:pPr>
      <w:r w:rsidRPr="0032190F">
        <w:rPr>
          <w:lang w:val="fr-FR"/>
        </w:rPr>
        <w:t xml:space="preserve">La reconstruction faite par </w:t>
      </w:r>
      <w:hyperlink r:id="rId823" w:anchor="Aut_Evans" w:history="1">
        <w:r w:rsidR="00F75D90" w:rsidRPr="009A24C6">
          <w:rPr>
            <w:rStyle w:val="Hyperlink"/>
            <w:szCs w:val="20"/>
            <w:lang w:val="fr-FR"/>
          </w:rPr>
          <w:t>Evans</w:t>
        </w:r>
      </w:hyperlink>
      <w:r w:rsidR="00F75D90" w:rsidRPr="009A24C6">
        <w:rPr>
          <w:szCs w:val="20"/>
          <w:lang w:val="fr-FR"/>
        </w:rPr>
        <w:t xml:space="preserve"> </w:t>
      </w:r>
      <w:r w:rsidRPr="0032190F">
        <w:rPr>
          <w:lang w:val="fr-FR"/>
        </w:rPr>
        <w:t xml:space="preserve">est très critiquée (BIB Arte, </w:t>
      </w:r>
      <w:r w:rsidRPr="0032190F">
        <w:rPr>
          <w:i/>
          <w:lang w:val="fr-FR"/>
        </w:rPr>
        <w:t>Le Disque de Phaïstos</w:t>
      </w:r>
      <w:r w:rsidRPr="0032190F">
        <w:rPr>
          <w:lang w:val="fr-FR"/>
        </w:rPr>
        <w:t xml:space="preserve">, 2016). Le « Prince à la fleur de lys » est, par exemple, le résultat de l’assemblage de différentes fresques (BIB Arte, </w:t>
      </w:r>
      <w:r w:rsidRPr="0032190F">
        <w:rPr>
          <w:i/>
          <w:lang w:val="fr-FR"/>
        </w:rPr>
        <w:t>Le Disque de Phaïstos</w:t>
      </w:r>
      <w:r w:rsidRPr="0032190F">
        <w:rPr>
          <w:lang w:val="fr-FR"/>
        </w:rPr>
        <w:t>, 2016)</w:t>
      </w:r>
    </w:p>
    <w:p w14:paraId="46ABD0BC" w14:textId="77777777" w:rsidR="00E95F9F" w:rsidRDefault="00E95F9F" w:rsidP="00242C0F">
      <w:pPr>
        <w:jc w:val="both"/>
        <w:rPr>
          <w:lang w:val="fr-FR"/>
        </w:rPr>
      </w:pPr>
      <w:r w:rsidRPr="0032190F">
        <w:rPr>
          <w:lang w:val="fr-FR"/>
        </w:rPr>
        <w:lastRenderedPageBreak/>
        <w:t xml:space="preserve">Le palais est au centre des activités politiques et religieuses (BIB Arte, </w:t>
      </w:r>
      <w:r w:rsidRPr="0032190F">
        <w:rPr>
          <w:i/>
          <w:lang w:val="fr-FR"/>
        </w:rPr>
        <w:t>Le Disque de Phaïstos</w:t>
      </w:r>
      <w:r w:rsidRPr="0032190F">
        <w:rPr>
          <w:lang w:val="fr-FR"/>
        </w:rPr>
        <w:t>, 2016)</w:t>
      </w:r>
    </w:p>
    <w:p w14:paraId="48739CE1" w14:textId="77777777" w:rsidR="005D6603" w:rsidRDefault="005D6603" w:rsidP="00242C0F">
      <w:pPr>
        <w:jc w:val="both"/>
        <w:rPr>
          <w:lang w:val="fr-FR"/>
        </w:rPr>
      </w:pPr>
      <w:r>
        <w:rPr>
          <w:lang w:val="fr-FR"/>
        </w:rPr>
        <w:t xml:space="preserve">La fresque repérésentant un groupe de personnes dans la cour centrale témoigne de l'importance des fêtes collectives </w:t>
      </w:r>
      <w:r w:rsidRPr="005D6603">
        <w:rPr>
          <w:lang w:val="fr-FR"/>
        </w:rPr>
        <w:t>(BIB Enquêtes archéologiques, Arte, 2017)</w:t>
      </w:r>
    </w:p>
    <w:p w14:paraId="4F3AA1E0" w14:textId="3CB0ABAE" w:rsidR="003517F1" w:rsidRPr="0032190F" w:rsidRDefault="003517F1" w:rsidP="003517F1">
      <w:pPr>
        <w:jc w:val="both"/>
        <w:rPr>
          <w:lang w:val="fr-FR"/>
        </w:rPr>
      </w:pPr>
      <w:r w:rsidRPr="0032190F">
        <w:rPr>
          <w:lang w:val="fr-FR"/>
        </w:rPr>
        <w:t xml:space="preserve">La présence, avec Evans, d’Émile Gilliéron (père et fils ayant le même prénom) comme dessinateurs et restaurateurs (BIB Arte, </w:t>
      </w:r>
      <w:r w:rsidRPr="0032190F">
        <w:rPr>
          <w:i/>
          <w:lang w:val="fr-FR"/>
        </w:rPr>
        <w:t>Le Disque de Phaïstos</w:t>
      </w:r>
      <w:r w:rsidRPr="0032190F">
        <w:rPr>
          <w:lang w:val="fr-FR"/>
        </w:rPr>
        <w:t>, 2016)</w:t>
      </w:r>
      <w:r>
        <w:rPr>
          <w:lang w:val="fr-FR"/>
        </w:rPr>
        <w:t xml:space="preserve"> Evans a fait des grosse cochonnerie comme avec le </w:t>
      </w:r>
      <w:hyperlink r:id="rId824" w:anchor="Sit_Cnossos_spat_pal_FresPrinc" w:history="1">
        <w:r w:rsidRPr="00447CF0">
          <w:rPr>
            <w:rStyle w:val="Hyperlink"/>
            <w:i/>
            <w:lang w:val="fr-FR"/>
          </w:rPr>
          <w:t>Prince à la fleur de lys</w:t>
        </w:r>
      </w:hyperlink>
      <w:r>
        <w:rPr>
          <w:lang w:val="fr-FR"/>
        </w:rPr>
        <w:t xml:space="preserve"> (BIB Enquêtes archéologiques, Arte, 2017)</w:t>
      </w:r>
    </w:p>
    <w:p w14:paraId="65D59ED1" w14:textId="77777777" w:rsidR="003517F1" w:rsidRDefault="003517F1" w:rsidP="00242C0F">
      <w:pPr>
        <w:jc w:val="both"/>
        <w:rPr>
          <w:lang w:val="fr-FR"/>
        </w:rPr>
      </w:pPr>
    </w:p>
    <w:p w14:paraId="7828CB74" w14:textId="77777777" w:rsidR="008261F7" w:rsidRDefault="008261F7" w:rsidP="00242C0F">
      <w:pPr>
        <w:jc w:val="both"/>
        <w:rPr>
          <w:lang w:val="fr-FR"/>
        </w:rPr>
      </w:pPr>
    </w:p>
    <w:p w14:paraId="6270ABDC" w14:textId="2CCC59D9" w:rsidR="008261F7" w:rsidRDefault="008261F7" w:rsidP="008261F7">
      <w:pPr>
        <w:pStyle w:val="Heading3"/>
      </w:pPr>
      <w:r>
        <w:t>locus</w:t>
      </w:r>
    </w:p>
    <w:p w14:paraId="2E6297BF" w14:textId="77777777" w:rsidR="008261F7" w:rsidRDefault="008261F7" w:rsidP="00242C0F">
      <w:pPr>
        <w:jc w:val="both"/>
        <w:rPr>
          <w:lang w:val="fr-FR"/>
        </w:rPr>
      </w:pPr>
    </w:p>
    <w:p w14:paraId="165642C0" w14:textId="77777777" w:rsidR="005D6603" w:rsidRDefault="005D6603" w:rsidP="00242C0F">
      <w:pPr>
        <w:jc w:val="both"/>
        <w:rPr>
          <w:lang w:val="fr-FR"/>
        </w:rPr>
      </w:pPr>
    </w:p>
    <w:p w14:paraId="064B7F85" w14:textId="77777777" w:rsidR="005D6603" w:rsidRDefault="005D6603" w:rsidP="008261F7">
      <w:pPr>
        <w:pStyle w:val="Heading4"/>
      </w:pPr>
      <w:bookmarkStart w:id="447" w:name="Sit_Cnossos_spat_pal_FresPrinc"/>
      <w:r>
        <w:t>Fresque du prince</w:t>
      </w:r>
    </w:p>
    <w:bookmarkEnd w:id="447"/>
    <w:p w14:paraId="1967B489" w14:textId="77777777" w:rsidR="005D6603" w:rsidRPr="00447CF0" w:rsidRDefault="005D6603" w:rsidP="00447CF0">
      <w:pPr>
        <w:jc w:val="both"/>
        <w:rPr>
          <w:i/>
          <w:sz w:val="20"/>
          <w:lang w:val="fr-FR"/>
        </w:rPr>
      </w:pPr>
      <w:r w:rsidRPr="00447CF0">
        <w:rPr>
          <w:i/>
          <w:sz w:val="20"/>
          <w:lang w:val="fr-FR"/>
        </w:rPr>
        <w:t>Prince à la fleur de lys</w:t>
      </w:r>
    </w:p>
    <w:p w14:paraId="3A85AD7B" w14:textId="77777777" w:rsidR="005D6603" w:rsidRDefault="005D6603" w:rsidP="00447CF0">
      <w:pPr>
        <w:jc w:val="both"/>
        <w:rPr>
          <w:lang w:val="fr-FR"/>
        </w:rPr>
      </w:pPr>
    </w:p>
    <w:p w14:paraId="355D2CFD" w14:textId="02E51A95" w:rsidR="005D6603" w:rsidRDefault="005D6603" w:rsidP="00447CF0">
      <w:pPr>
        <w:jc w:val="both"/>
        <w:rPr>
          <w:lang w:val="fr-FR"/>
        </w:rPr>
      </w:pPr>
      <w:r>
        <w:rPr>
          <w:lang w:val="fr-FR"/>
        </w:rPr>
        <w:t xml:space="preserve">En fait les rares parties non reconstituées viennent de différents endroits. Sa coiffe par exemple devrait être portée par un </w:t>
      </w:r>
      <w:hyperlink r:id="rId825" w:anchor="Cul_Religion__Griffons" w:history="1">
        <w:r w:rsidR="005C3DDF" w:rsidRPr="005C3DDF">
          <w:rPr>
            <w:rStyle w:val="Hyperlink"/>
            <w:lang w:val="fr-FR"/>
          </w:rPr>
          <w:t>griffons</w:t>
        </w:r>
      </w:hyperlink>
      <w:r w:rsidR="005C3DDF">
        <w:rPr>
          <w:lang w:val="fr-FR"/>
        </w:rPr>
        <w:t xml:space="preserve"> </w:t>
      </w:r>
      <w:r>
        <w:rPr>
          <w:lang w:val="fr-FR"/>
        </w:rPr>
        <w:t>(BIB Enquêtes archéologiques, Arte, 2017)</w:t>
      </w:r>
    </w:p>
    <w:p w14:paraId="088022B7" w14:textId="77777777" w:rsidR="00A04C61" w:rsidRDefault="00A04C61" w:rsidP="00447CF0">
      <w:pPr>
        <w:jc w:val="both"/>
        <w:rPr>
          <w:lang w:val="fr-FR"/>
        </w:rPr>
      </w:pPr>
    </w:p>
    <w:p w14:paraId="2E2A082A" w14:textId="11FBCD7A" w:rsidR="005C3DDF" w:rsidRDefault="005C3DDF" w:rsidP="005C3DDF">
      <w:pPr>
        <w:pStyle w:val="Heading4"/>
      </w:pPr>
      <w:r>
        <w:t>Shrine of the Double Axe</w:t>
      </w:r>
    </w:p>
    <w:p w14:paraId="364EC553" w14:textId="77777777" w:rsidR="005C3DDF" w:rsidRDefault="005C3DDF" w:rsidP="005C3DDF">
      <w:pPr>
        <w:rPr>
          <w:lang w:val="fr-FR" w:eastAsia="fr-FR"/>
        </w:rPr>
      </w:pPr>
    </w:p>
    <w:p w14:paraId="77B93404" w14:textId="3B0E854F" w:rsidR="005C3DDF" w:rsidRPr="005C3DDF" w:rsidRDefault="005C3DDF" w:rsidP="005C3DDF">
      <w:pPr>
        <w:rPr>
          <w:lang w:val="fr-FR" w:eastAsia="fr-FR"/>
        </w:rPr>
      </w:pPr>
      <w:r>
        <w:rPr>
          <w:lang w:val="fr-FR" w:eastAsia="fr-FR"/>
        </w:rPr>
        <w:t>Autel en forme schématique de corne</w:t>
      </w:r>
      <w:bookmarkStart w:id="448" w:name="_Hlk135063800"/>
      <w:r>
        <w:rPr>
          <w:lang w:val="fr-FR" w:eastAsia="fr-FR"/>
        </w:rPr>
        <w:t>s ("</w:t>
      </w:r>
      <w:r w:rsidRPr="005C3DDF">
        <w:rPr>
          <w:i/>
          <w:iCs/>
          <w:lang w:val="fr-FR" w:eastAsia="fr-FR"/>
        </w:rPr>
        <w:t xml:space="preserve">horns of </w:t>
      </w:r>
      <w:r>
        <w:rPr>
          <w:i/>
          <w:iCs/>
          <w:lang w:val="fr-FR" w:eastAsia="fr-FR"/>
        </w:rPr>
        <w:t>consecration</w:t>
      </w:r>
      <w:r>
        <w:rPr>
          <w:lang w:val="fr-FR" w:eastAsia="fr-FR"/>
        </w:rPr>
        <w:t>"). Vu: une représentation d'un autel avec une hache double au centre</w:t>
      </w:r>
      <w:r w:rsidRPr="003517F1">
        <w:rPr>
          <w:lang w:val="fr-FR"/>
        </w:rPr>
        <w:t>(BIB Ashmolean museum, 2023)</w:t>
      </w:r>
      <w:bookmarkEnd w:id="448"/>
    </w:p>
    <w:p w14:paraId="07369479" w14:textId="77777777" w:rsidR="005C3DDF" w:rsidRDefault="005C3DDF" w:rsidP="00447CF0">
      <w:pPr>
        <w:jc w:val="both"/>
        <w:rPr>
          <w:lang w:val="fr-FR"/>
        </w:rPr>
      </w:pPr>
    </w:p>
    <w:p w14:paraId="70BC0115" w14:textId="747D21C4" w:rsidR="005C3DDF" w:rsidRDefault="005C3DDF" w:rsidP="005C3DDF">
      <w:pPr>
        <w:pStyle w:val="Heading4"/>
      </w:pPr>
      <w:r>
        <w:t>Cours centrale</w:t>
      </w:r>
    </w:p>
    <w:p w14:paraId="0826385B" w14:textId="23C5A79D" w:rsidR="005C3DDF" w:rsidRPr="005C3DDF" w:rsidRDefault="005C3DDF" w:rsidP="00447CF0">
      <w:pPr>
        <w:jc w:val="both"/>
        <w:rPr>
          <w:i/>
          <w:iCs/>
          <w:sz w:val="20"/>
          <w:lang w:val="fr-FR"/>
        </w:rPr>
      </w:pPr>
      <w:r w:rsidRPr="005C3DDF">
        <w:rPr>
          <w:i/>
          <w:iCs/>
          <w:sz w:val="20"/>
          <w:lang w:val="fr-FR"/>
        </w:rPr>
        <w:t>Central Court</w:t>
      </w:r>
    </w:p>
    <w:p w14:paraId="44D93745" w14:textId="77777777" w:rsidR="005C3DDF" w:rsidRDefault="005C3DDF" w:rsidP="00447CF0">
      <w:pPr>
        <w:jc w:val="both"/>
        <w:rPr>
          <w:lang w:val="fr-FR"/>
        </w:rPr>
      </w:pPr>
    </w:p>
    <w:p w14:paraId="5687901C" w14:textId="5691C63A" w:rsidR="005C3DDF" w:rsidRDefault="005C3DDF" w:rsidP="005C3DDF">
      <w:pPr>
        <w:pStyle w:val="Heading5"/>
      </w:pPr>
      <w:r>
        <w:t>Grandstand Fresco</w:t>
      </w:r>
    </w:p>
    <w:p w14:paraId="79F2A858" w14:textId="77777777" w:rsidR="005C3DDF" w:rsidRDefault="005C3DDF" w:rsidP="00447CF0">
      <w:pPr>
        <w:jc w:val="both"/>
        <w:rPr>
          <w:lang w:val="fr-FR"/>
        </w:rPr>
      </w:pPr>
    </w:p>
    <w:p w14:paraId="4C6F849C" w14:textId="10263E71" w:rsidR="005C3DDF" w:rsidRDefault="005C3DDF" w:rsidP="00447CF0">
      <w:pPr>
        <w:jc w:val="both"/>
        <w:rPr>
          <w:lang w:val="fr-FR"/>
        </w:rPr>
      </w:pPr>
      <w:r>
        <w:rPr>
          <w:lang w:val="fr-FR"/>
        </w:rPr>
        <w:t xml:space="preserve">Tire son nom de l'importance des textiles. Importance des représentations féminines qui sont représent'ees au premier plan, les figures masculines sont représentées en arrière-plan ("sea of faces") </w:t>
      </w:r>
      <w:r w:rsidRPr="003517F1">
        <w:rPr>
          <w:lang w:val="fr-FR"/>
        </w:rPr>
        <w:t>(BIB Ashmolean museum, 2023)</w:t>
      </w:r>
    </w:p>
    <w:p w14:paraId="53B27CE7" w14:textId="77777777" w:rsidR="005C3DDF" w:rsidRDefault="005C3DDF" w:rsidP="00447CF0">
      <w:pPr>
        <w:jc w:val="both"/>
        <w:rPr>
          <w:lang w:val="fr-FR"/>
        </w:rPr>
      </w:pPr>
    </w:p>
    <w:p w14:paraId="33A2E351" w14:textId="0F6E9D18" w:rsidR="00A04C61" w:rsidRDefault="00A04C61" w:rsidP="00A04C61">
      <w:pPr>
        <w:pStyle w:val="Heading4"/>
      </w:pPr>
      <w:bookmarkStart w:id="449" w:name="Sit_Cnossos_spat_pal_CourtW"/>
      <w:r>
        <w:t>West Court</w:t>
      </w:r>
    </w:p>
    <w:bookmarkEnd w:id="449"/>
    <w:p w14:paraId="479C9EBB" w14:textId="77777777" w:rsidR="00A04C61" w:rsidRDefault="00A04C61" w:rsidP="00447CF0">
      <w:pPr>
        <w:jc w:val="both"/>
        <w:rPr>
          <w:lang w:val="fr-FR"/>
        </w:rPr>
      </w:pPr>
    </w:p>
    <w:p w14:paraId="39959E3B" w14:textId="5E2695A4" w:rsidR="00A04C61" w:rsidRPr="00F75D90" w:rsidRDefault="00000000" w:rsidP="00A04C61">
      <w:pPr>
        <w:rPr>
          <w:lang w:val="fr-FR"/>
        </w:rPr>
      </w:pPr>
      <w:hyperlink r:id="rId826" w:anchor="Aut_Evans" w:history="1">
        <w:r w:rsidR="00F75D90" w:rsidRPr="00F75D90">
          <w:rPr>
            <w:rStyle w:val="Hyperlink"/>
            <w:szCs w:val="20"/>
            <w:lang w:val="fr-FR"/>
          </w:rPr>
          <w:t>Evans</w:t>
        </w:r>
      </w:hyperlink>
      <w:r w:rsidR="00F75D90" w:rsidRPr="00F75D90">
        <w:rPr>
          <w:szCs w:val="20"/>
          <w:lang w:val="fr-FR"/>
        </w:rPr>
        <w:t xml:space="preserve"> </w:t>
      </w:r>
      <w:r w:rsidR="00A04C61">
        <w:rPr>
          <w:lang w:val="fr-FR"/>
        </w:rPr>
        <w:t>y réalise un sondage qui lui servira de base pour la définition (idéalisée) de la stratigraphie de Cnossos (</w:t>
      </w:r>
      <w:r w:rsidR="00A04C61">
        <w:rPr>
          <w:i/>
          <w:iCs/>
          <w:lang w:val="fr-FR"/>
        </w:rPr>
        <w:t>K</w:t>
      </w:r>
      <w:r w:rsidR="00A04C61" w:rsidRPr="00A04C61">
        <w:rPr>
          <w:i/>
          <w:iCs/>
          <w:lang w:val="fr-FR"/>
        </w:rPr>
        <w:t>nossian stratigraphy</w:t>
      </w:r>
      <w:r w:rsidR="00A04C61">
        <w:rPr>
          <w:lang w:val="fr-FR"/>
        </w:rPr>
        <w:t>) [</w:t>
      </w:r>
      <w:hyperlink r:id="rId827" w:anchor="Cul_Minoen_per" w:history="1">
        <w:r w:rsidR="00A04C61" w:rsidRPr="00F75D90">
          <w:rPr>
            <w:rStyle w:val="Hyperlink"/>
            <w:lang w:val="fr-FR"/>
          </w:rPr>
          <w:t>périodisation</w:t>
        </w:r>
      </w:hyperlink>
      <w:r w:rsidR="00A04C61">
        <w:rPr>
          <w:lang w:val="fr-FR"/>
        </w:rPr>
        <w:t>]</w:t>
      </w:r>
      <w:r w:rsidR="00F75D90">
        <w:rPr>
          <w:lang w:val="fr-FR"/>
        </w:rPr>
        <w:t xml:space="preserve"> qui sera généralisée à la Crête</w:t>
      </w:r>
      <w:r w:rsidR="00A04C61">
        <w:rPr>
          <w:lang w:val="fr-FR"/>
        </w:rPr>
        <w:t xml:space="preserve"> (BIB 3657)</w:t>
      </w:r>
    </w:p>
    <w:p w14:paraId="02635FDA" w14:textId="77777777" w:rsidR="008261F7" w:rsidRDefault="008261F7" w:rsidP="00447CF0">
      <w:pPr>
        <w:jc w:val="both"/>
        <w:rPr>
          <w:lang w:val="fr-FR"/>
        </w:rPr>
      </w:pPr>
    </w:p>
    <w:p w14:paraId="49489CB3" w14:textId="56A55667" w:rsidR="008261F7" w:rsidRPr="001E3748" w:rsidRDefault="008261F7" w:rsidP="008261F7">
      <w:pPr>
        <w:pStyle w:val="Heading3"/>
        <w:rPr>
          <w:lang w:val="en-GB"/>
        </w:rPr>
      </w:pPr>
      <w:bookmarkStart w:id="450" w:name="Sit_Cnossos_spat_pal__inter"/>
      <w:r w:rsidRPr="001E3748">
        <w:rPr>
          <w:lang w:val="en-GB"/>
        </w:rPr>
        <w:t>interprétations</w:t>
      </w:r>
    </w:p>
    <w:bookmarkEnd w:id="450"/>
    <w:p w14:paraId="6D338190" w14:textId="77777777" w:rsidR="008261F7" w:rsidRPr="001E3748" w:rsidRDefault="008261F7" w:rsidP="00447CF0">
      <w:pPr>
        <w:jc w:val="both"/>
        <w:rPr>
          <w:lang w:val="en-GB"/>
        </w:rPr>
      </w:pPr>
    </w:p>
    <w:p w14:paraId="064BF156" w14:textId="18ED6C6C" w:rsidR="008261F7" w:rsidRPr="001E3748" w:rsidRDefault="008261F7" w:rsidP="008261F7">
      <w:pPr>
        <w:pStyle w:val="Heading4"/>
        <w:rPr>
          <w:lang w:val="en-GB"/>
        </w:rPr>
      </w:pPr>
      <w:bookmarkStart w:id="451" w:name="Sit_Cnossos_spat_pal__inter_Labyr"/>
      <w:r w:rsidRPr="001E3748">
        <w:rPr>
          <w:lang w:val="en-GB"/>
        </w:rPr>
        <w:t>Labyrinthe</w:t>
      </w:r>
    </w:p>
    <w:bookmarkEnd w:id="451"/>
    <w:p w14:paraId="60D369D2" w14:textId="12130E00" w:rsidR="008261F7" w:rsidRPr="005C3DDF" w:rsidRDefault="008261F7" w:rsidP="00447CF0">
      <w:pPr>
        <w:jc w:val="both"/>
        <w:rPr>
          <w:sz w:val="20"/>
          <w:lang w:val="en-GB"/>
        </w:rPr>
      </w:pPr>
      <w:r w:rsidRPr="005C3DDF">
        <w:rPr>
          <w:i/>
          <w:iCs/>
          <w:sz w:val="20"/>
          <w:lang w:val="en-GB"/>
        </w:rPr>
        <w:t>Maze</w:t>
      </w:r>
      <w:r w:rsidRPr="005C3DDF">
        <w:rPr>
          <w:sz w:val="20"/>
          <w:lang w:val="en-GB"/>
        </w:rPr>
        <w:t xml:space="preserve">, Labyrinthe du </w:t>
      </w:r>
      <w:bookmarkStart w:id="452" w:name="_Hlk135061855"/>
      <w:r w:rsidR="00C364F6" w:rsidRPr="005C3DDF">
        <w:rPr>
          <w:sz w:val="20"/>
          <w:lang w:val="fr-FR"/>
        </w:rPr>
        <w:fldChar w:fldCharType="begin"/>
      </w:r>
      <w:r w:rsidR="00C364F6" w:rsidRPr="005C3DDF">
        <w:rPr>
          <w:sz w:val="20"/>
          <w:lang w:val="en-GB"/>
        </w:rPr>
        <w:instrText xml:space="preserve"> HYPERLINK "Cultures.docx" \l "Cul_Grecs__Religion__Minotaure" </w:instrText>
      </w:r>
      <w:r w:rsidR="00C364F6" w:rsidRPr="005C3DDF">
        <w:rPr>
          <w:sz w:val="20"/>
          <w:lang w:val="fr-FR"/>
        </w:rPr>
      </w:r>
      <w:r w:rsidR="00C364F6" w:rsidRPr="005C3DDF">
        <w:rPr>
          <w:sz w:val="20"/>
          <w:lang w:val="fr-FR"/>
        </w:rPr>
        <w:fldChar w:fldCharType="separate"/>
      </w:r>
      <w:r w:rsidRPr="005C3DDF">
        <w:rPr>
          <w:rStyle w:val="Hyperlink"/>
          <w:sz w:val="20"/>
          <w:lang w:val="en-GB"/>
        </w:rPr>
        <w:t>Minotaure</w:t>
      </w:r>
      <w:r w:rsidR="00C364F6" w:rsidRPr="005C3DDF">
        <w:rPr>
          <w:sz w:val="20"/>
          <w:lang w:val="fr-FR"/>
        </w:rPr>
        <w:fldChar w:fldCharType="end"/>
      </w:r>
      <w:bookmarkEnd w:id="452"/>
      <w:r w:rsidR="005C3DDF" w:rsidRPr="005C3DDF">
        <w:rPr>
          <w:sz w:val="20"/>
          <w:lang w:val="en-GB"/>
        </w:rPr>
        <w:t>, "</w:t>
      </w:r>
      <w:r w:rsidR="005C3DDF" w:rsidRPr="005C3DDF">
        <w:rPr>
          <w:i/>
          <w:iCs/>
          <w:sz w:val="20"/>
          <w:lang w:val="en-GB"/>
        </w:rPr>
        <w:t>I see no reason for not thinking that the mysterious complication of passages is the Labyrinth</w:t>
      </w:r>
      <w:r w:rsidR="005C3DDF" w:rsidRPr="005C3DDF">
        <w:rPr>
          <w:sz w:val="20"/>
          <w:lang w:val="en-GB"/>
        </w:rPr>
        <w:t xml:space="preserve">" </w:t>
      </w:r>
      <w:r w:rsidR="00F75D90">
        <w:rPr>
          <w:sz w:val="20"/>
          <w:lang w:val="en-GB"/>
        </w:rPr>
        <w:t xml:space="preserve">-- </w:t>
      </w:r>
      <w:hyperlink r:id="rId828" w:anchor="Aut_Evans" w:history="1">
        <w:r w:rsidR="00F75D90" w:rsidRPr="00F75D90">
          <w:rPr>
            <w:rStyle w:val="Hyperlink"/>
            <w:sz w:val="20"/>
            <w:szCs w:val="20"/>
          </w:rPr>
          <w:t>Evans</w:t>
        </w:r>
      </w:hyperlink>
      <w:r w:rsidR="005C3DDF" w:rsidRPr="005C3DDF">
        <w:rPr>
          <w:sz w:val="20"/>
          <w:lang w:val="en-GB"/>
        </w:rPr>
        <w:t xml:space="preserve"> </w:t>
      </w:r>
      <w:r w:rsidR="00F75D90">
        <w:rPr>
          <w:sz w:val="20"/>
          <w:lang w:val="en-GB"/>
        </w:rPr>
        <w:t>(</w:t>
      </w:r>
      <w:r w:rsidR="005C3DDF" w:rsidRPr="005C3DDF">
        <w:rPr>
          <w:sz w:val="20"/>
          <w:lang w:val="en-GB"/>
        </w:rPr>
        <w:t xml:space="preserve">1894) </w:t>
      </w:r>
      <w:bookmarkStart w:id="453" w:name="_Hlk135061612"/>
      <w:r w:rsidR="005C3DDF" w:rsidRPr="005C3DDF">
        <w:rPr>
          <w:sz w:val="20"/>
          <w:lang w:val="en-GB"/>
        </w:rPr>
        <w:t>(BIB Ashmolean museum, 2023)</w:t>
      </w:r>
      <w:bookmarkEnd w:id="453"/>
    </w:p>
    <w:p w14:paraId="12227190" w14:textId="77777777" w:rsidR="008261F7" w:rsidRPr="005C3DDF" w:rsidRDefault="008261F7" w:rsidP="00447CF0">
      <w:pPr>
        <w:jc w:val="both"/>
        <w:rPr>
          <w:lang w:val="en-GB"/>
        </w:rPr>
      </w:pPr>
    </w:p>
    <w:p w14:paraId="2C33C95B" w14:textId="6BF71EA6" w:rsidR="008261F7" w:rsidRDefault="003517F1" w:rsidP="00447CF0">
      <w:pPr>
        <w:jc w:val="both"/>
        <w:rPr>
          <w:lang w:val="fr-FR"/>
        </w:rPr>
      </w:pPr>
      <w:r w:rsidRPr="003517F1">
        <w:rPr>
          <w:lang w:val="fr-FR"/>
        </w:rPr>
        <w:t>C'est la complexité même de la ville de Cnossos qui aurait inspiré le mot même de labyrinthe (BIB Enquêtes archéologiques, Arte, 2017)</w:t>
      </w:r>
    </w:p>
    <w:p w14:paraId="374BB3A0" w14:textId="74FA66C1" w:rsidR="003517F1" w:rsidRDefault="003517F1" w:rsidP="00447CF0">
      <w:pPr>
        <w:jc w:val="both"/>
        <w:rPr>
          <w:lang w:val="fr-FR"/>
        </w:rPr>
      </w:pPr>
      <w:r>
        <w:rPr>
          <w:lang w:val="fr-FR"/>
        </w:rPr>
        <w:t xml:space="preserve">Existe une représentation d'un labyrinthe (peinture au sol) datée de 1700-1600 BC et conservée à Herakleion </w:t>
      </w:r>
      <w:r w:rsidRPr="003517F1">
        <w:rPr>
          <w:lang w:val="fr-FR"/>
        </w:rPr>
        <w:t>(BIB Ashmolean museum, 2023)</w:t>
      </w:r>
    </w:p>
    <w:p w14:paraId="7EAED059" w14:textId="77777777" w:rsidR="003517F1" w:rsidRDefault="003517F1" w:rsidP="00447CF0">
      <w:pPr>
        <w:jc w:val="both"/>
        <w:rPr>
          <w:lang w:val="fr-FR"/>
        </w:rPr>
      </w:pPr>
    </w:p>
    <w:p w14:paraId="14C076A7" w14:textId="0571E0CE" w:rsidR="003517F1" w:rsidRDefault="003517F1" w:rsidP="00447CF0">
      <w:pPr>
        <w:jc w:val="both"/>
        <w:rPr>
          <w:lang w:val="fr-FR"/>
        </w:rPr>
      </w:pPr>
      <w:r>
        <w:rPr>
          <w:lang w:val="fr-FR"/>
        </w:rPr>
        <w:lastRenderedPageBreak/>
        <w:t>"Labyri</w:t>
      </w:r>
      <w:r w:rsidR="005C3DDF">
        <w:rPr>
          <w:lang w:val="fr-FR"/>
        </w:rPr>
        <w:t>n</w:t>
      </w:r>
      <w:r>
        <w:rPr>
          <w:lang w:val="fr-FR"/>
        </w:rPr>
        <w:t>th</w:t>
      </w:r>
      <w:r w:rsidR="005C3DDF">
        <w:rPr>
          <w:lang w:val="fr-FR"/>
        </w:rPr>
        <w:t>" veut littéralement dire: "Maison de la double hache" (</w:t>
      </w:r>
      <w:r w:rsidR="005C3DDF" w:rsidRPr="005C3DDF">
        <w:rPr>
          <w:i/>
          <w:iCs/>
          <w:lang w:val="fr-FR"/>
        </w:rPr>
        <w:t>House of the Double Axe</w:t>
      </w:r>
      <w:r w:rsidR="005C3DDF">
        <w:rPr>
          <w:lang w:val="fr-FR"/>
        </w:rPr>
        <w:t xml:space="preserve">). Or la double hache est un symbole trouvé sur le site (en dépôt par exemple). A Cnossos, on note également l'importance du taureau comme figure. </w:t>
      </w:r>
      <w:hyperlink r:id="rId829" w:anchor="Aut_Evans" w:history="1">
        <w:r w:rsidR="00F75D90" w:rsidRPr="00F75D90">
          <w:rPr>
            <w:rStyle w:val="Hyperlink"/>
            <w:szCs w:val="20"/>
            <w:lang w:val="fr-FR"/>
          </w:rPr>
          <w:t>Evans</w:t>
        </w:r>
      </w:hyperlink>
      <w:r w:rsidR="00F75D90" w:rsidRPr="00F75D90">
        <w:rPr>
          <w:szCs w:val="20"/>
          <w:lang w:val="fr-FR"/>
        </w:rPr>
        <w:t xml:space="preserve"> </w:t>
      </w:r>
      <w:r w:rsidR="005C3DDF">
        <w:rPr>
          <w:lang w:val="fr-FR"/>
        </w:rPr>
        <w:t>remarque que certaines représentations de taureaux étaient</w:t>
      </w:r>
      <w:r w:rsidR="005C3DDF" w:rsidRPr="005C3DDF">
        <w:rPr>
          <w:lang w:val="fr-FR"/>
        </w:rPr>
        <w:t xml:space="preserve"> </w:t>
      </w:r>
      <w:r w:rsidR="005C3DDF">
        <w:rPr>
          <w:lang w:val="fr-FR"/>
        </w:rPr>
        <w:t xml:space="preserve">encore visible après la destruction du palais </w:t>
      </w:r>
      <w:r w:rsidR="005C3DDF" w:rsidRPr="003517F1">
        <w:rPr>
          <w:lang w:val="fr-FR"/>
        </w:rPr>
        <w:t>(BIB Ashmolean museum, 2023)</w:t>
      </w:r>
    </w:p>
    <w:p w14:paraId="013D59AF" w14:textId="77777777" w:rsidR="005C3DDF" w:rsidRDefault="005C3DDF" w:rsidP="00447CF0">
      <w:pPr>
        <w:jc w:val="both"/>
        <w:rPr>
          <w:lang w:val="fr-FR"/>
        </w:rPr>
      </w:pPr>
    </w:p>
    <w:p w14:paraId="6C1B090E" w14:textId="6AA83458" w:rsidR="005C3DDF" w:rsidRDefault="005C3DDF" w:rsidP="005C3DDF">
      <w:pPr>
        <w:pStyle w:val="Heading2"/>
      </w:pPr>
      <w:r>
        <w:t>art</w:t>
      </w:r>
    </w:p>
    <w:p w14:paraId="0EF2303F" w14:textId="77777777" w:rsidR="005C3DDF" w:rsidRDefault="005C3DDF" w:rsidP="00447CF0">
      <w:pPr>
        <w:jc w:val="both"/>
        <w:rPr>
          <w:lang w:val="fr-FR"/>
        </w:rPr>
      </w:pPr>
    </w:p>
    <w:p w14:paraId="15DEBC68" w14:textId="6C7F4DE4" w:rsidR="005C3DDF" w:rsidRPr="003517F1" w:rsidRDefault="005C3DDF" w:rsidP="00447CF0">
      <w:pPr>
        <w:jc w:val="both"/>
        <w:rPr>
          <w:lang w:val="fr-FR"/>
        </w:rPr>
      </w:pPr>
      <w:r>
        <w:rPr>
          <w:lang w:val="fr-FR"/>
        </w:rPr>
        <w:t xml:space="preserve">Comme remarqué par </w:t>
      </w:r>
      <w:hyperlink r:id="rId830" w:anchor="Aut_Evans" w:history="1">
        <w:r w:rsidR="00F75D90" w:rsidRPr="00F75D90">
          <w:rPr>
            <w:rStyle w:val="Hyperlink"/>
            <w:szCs w:val="20"/>
            <w:lang w:val="fr-FR"/>
          </w:rPr>
          <w:t>Evans</w:t>
        </w:r>
      </w:hyperlink>
      <w:r>
        <w:rPr>
          <w:lang w:val="fr-FR"/>
        </w:rPr>
        <w:t xml:space="preserve">, les figures d'octopus (pouple) évoluent  des plus figuratives aux plus schématiques </w:t>
      </w:r>
      <w:r w:rsidRPr="003517F1">
        <w:rPr>
          <w:lang w:val="fr-FR"/>
        </w:rPr>
        <w:t>(BIB Ashmolean museum, 2023)</w:t>
      </w:r>
    </w:p>
    <w:p w14:paraId="1819CBF3" w14:textId="77777777" w:rsidR="008261F7" w:rsidRPr="003517F1" w:rsidRDefault="008261F7" w:rsidP="00447CF0">
      <w:pPr>
        <w:jc w:val="both"/>
        <w:rPr>
          <w:lang w:val="fr-FR"/>
        </w:rPr>
      </w:pPr>
    </w:p>
    <w:p w14:paraId="5293AF90" w14:textId="77777777" w:rsidR="006613EF" w:rsidRPr="003517F1" w:rsidRDefault="006613EF" w:rsidP="00447CF0">
      <w:pPr>
        <w:rPr>
          <w:lang w:val="fr-FR"/>
        </w:rPr>
      </w:pPr>
    </w:p>
    <w:p w14:paraId="06C3165C" w14:textId="77777777" w:rsidR="007015DD" w:rsidRPr="0032190F" w:rsidRDefault="007015DD" w:rsidP="00447CF0">
      <w:pPr>
        <w:pStyle w:val="Heading1"/>
        <w:spacing w:before="0"/>
      </w:pPr>
      <w:bookmarkStart w:id="454" w:name="Sit_Cnossos_Kephala"/>
      <w:r w:rsidRPr="0032190F">
        <w:t>CNOSSOS-KEPHALA</w:t>
      </w:r>
    </w:p>
    <w:bookmarkEnd w:id="454"/>
    <w:p w14:paraId="053D823F" w14:textId="77777777" w:rsidR="003128BA" w:rsidRPr="0032190F" w:rsidRDefault="003128BA" w:rsidP="00447CF0">
      <w:pPr>
        <w:rPr>
          <w:lang w:val="fr-FR"/>
        </w:rPr>
      </w:pPr>
    </w:p>
    <w:p w14:paraId="23BA4E8E" w14:textId="54AC017B" w:rsidR="007015DD" w:rsidRPr="0032190F" w:rsidRDefault="007015DD" w:rsidP="00447CF0">
      <w:pPr>
        <w:jc w:val="both"/>
        <w:rPr>
          <w:lang w:val="fr-FR"/>
        </w:rPr>
      </w:pPr>
      <w:r w:rsidRPr="0032190F">
        <w:rPr>
          <w:lang w:val="fr-FR"/>
        </w:rPr>
        <w:t xml:space="preserve">La colline de Képhala, à proximité de </w:t>
      </w:r>
      <w:hyperlink r:id="rId831" w:anchor="Sit_Cnossos" w:history="1">
        <w:r w:rsidR="006613EF" w:rsidRPr="0032190F">
          <w:rPr>
            <w:rStyle w:val="Hyperlink"/>
            <w:lang w:val="fr-FR"/>
          </w:rPr>
          <w:t>Cnossos</w:t>
        </w:r>
      </w:hyperlink>
      <w:r w:rsidR="00675DA3" w:rsidRPr="00675DA3">
        <w:rPr>
          <w:lang w:val="fr-FR"/>
        </w:rPr>
        <w:t xml:space="preserve"> </w:t>
      </w:r>
      <w:r w:rsidR="00125062" w:rsidRPr="0032190F">
        <w:rPr>
          <w:lang w:val="fr-FR"/>
        </w:rPr>
        <w:t xml:space="preserve">[Knossos] </w:t>
      </w:r>
      <w:r w:rsidR="005D3E07" w:rsidRPr="0032190F">
        <w:rPr>
          <w:lang w:val="fr-FR"/>
        </w:rPr>
        <w:t xml:space="preserve">sur l’île de Crète, </w:t>
      </w:r>
      <w:r w:rsidRPr="0032190F">
        <w:rPr>
          <w:lang w:val="fr-FR"/>
        </w:rPr>
        <w:t xml:space="preserve">montre des traces d’occupation par des populations agricoles dès le début du VIIe millénaire. Les restes de faune domestique : chèvres, moutons, bœufs et cochons, ceux de céréales : froment, amidonnier, orge (mais pas de l’engrain) montrent que ces populations sont déjà pleinemnt néolithisées. Le fait qu’ils n’emploient pas l’engrain pourrait montrer un choix culturel. </w:t>
      </w:r>
      <w:r w:rsidR="005D3E07" w:rsidRPr="0032190F">
        <w:rPr>
          <w:lang w:val="fr-FR"/>
        </w:rPr>
        <w:t>La présence d</w:t>
      </w:r>
      <w:r w:rsidRPr="0032190F">
        <w:rPr>
          <w:lang w:val="fr-FR"/>
        </w:rPr>
        <w:t>’</w:t>
      </w:r>
      <w:hyperlink r:id="rId832" w:anchor="Sit_Obsidienne" w:history="1">
        <w:r w:rsidR="009F2A99" w:rsidRPr="009F2A99">
          <w:rPr>
            <w:rStyle w:val="Hyperlink"/>
            <w:szCs w:val="20"/>
            <w:lang w:val="fr-FR"/>
          </w:rPr>
          <w:t>obsidienne</w:t>
        </w:r>
      </w:hyperlink>
      <w:r w:rsidRPr="0032190F">
        <w:rPr>
          <w:lang w:val="fr-FR"/>
        </w:rPr>
        <w:t xml:space="preserve"> de </w:t>
      </w:r>
      <w:hyperlink r:id="rId833" w:anchor="Sit_Melos" w:history="1">
        <w:r w:rsidR="008A1FCE" w:rsidRPr="0032190F">
          <w:rPr>
            <w:rStyle w:val="Hyperlink"/>
            <w:lang w:val="fr-FR"/>
          </w:rPr>
          <w:t>Mélos</w:t>
        </w:r>
      </w:hyperlink>
      <w:r w:rsidR="008A1FCE" w:rsidRPr="008A1FCE">
        <w:rPr>
          <w:lang w:val="fr-FR"/>
        </w:rPr>
        <w:t xml:space="preserve"> </w:t>
      </w:r>
      <w:r w:rsidRPr="0032190F">
        <w:rPr>
          <w:lang w:val="fr-FR"/>
        </w:rPr>
        <w:t>montre l’intégration</w:t>
      </w:r>
      <w:r w:rsidR="005D3E07" w:rsidRPr="0032190F">
        <w:rPr>
          <w:lang w:val="fr-FR"/>
        </w:rPr>
        <w:t xml:space="preserve"> de l’île dans un réseau d’échange plus large. La poterie est inexistante </w:t>
      </w:r>
      <w:r w:rsidRPr="0032190F">
        <w:rPr>
          <w:lang w:val="fr-FR"/>
        </w:rPr>
        <w:t>(</w:t>
      </w:r>
      <w:r w:rsidR="0070027E" w:rsidRPr="0032190F">
        <w:rPr>
          <w:lang w:val="fr-FR"/>
        </w:rPr>
        <w:t>BIB</w:t>
      </w:r>
      <w:r w:rsidRPr="0032190F">
        <w:rPr>
          <w:lang w:val="fr-FR"/>
        </w:rPr>
        <w:t xml:space="preserve"> 103 P. 33).</w:t>
      </w:r>
    </w:p>
    <w:p w14:paraId="3D6462BF" w14:textId="77777777" w:rsidR="00675DA3" w:rsidRPr="0032190F" w:rsidRDefault="00675DA3" w:rsidP="00242C0F">
      <w:pPr>
        <w:rPr>
          <w:lang w:val="fr-FR"/>
        </w:rPr>
      </w:pPr>
    </w:p>
    <w:p w14:paraId="4F2D05F6" w14:textId="0D094BD7" w:rsidR="005D3E07" w:rsidRPr="0032190F" w:rsidRDefault="005D3E07" w:rsidP="00B64961">
      <w:pPr>
        <w:jc w:val="both"/>
        <w:rPr>
          <w:lang w:val="fr-FR"/>
        </w:rPr>
      </w:pPr>
      <w:r w:rsidRPr="0032190F">
        <w:rPr>
          <w:lang w:val="fr-FR"/>
        </w:rPr>
        <w:t xml:space="preserve">A partir de 6500, les habitations sont construits en matériaux résistants : sur une assise de pierre, les murs sont montés en brique quand les toits associent branchages et placages d’argile. Une habitation peut regrouper 2 ou trois pièces rectangualires. La céramique, d’emblée de bonne qualité-il n’existe aucuns lien marqué avec le bassin oriental de la méditerranée. La culture céramique est originale. Elle se compose de jattes, cylindriques ou tronconiques, parfois à deux anses opposées, ornées de triangles ou de bandes en chevrons, les écuelles carénées, des cruches ou jarres de fort volume et de tous petits godets. Certaines anses sont allongées et largement dégagées. La décoration est assez exubérante : chevrons pointillés, triangles rayés, bandes ou lignes incisées, rangées ou plaques d’impressions etc. Le marbre, la stéatite, le schiste ou les coquillages servent à façonner des </w:t>
      </w:r>
      <w:hyperlink r:id="rId834" w:anchor="Cul_Art_TAC_T_a_statuettes" w:history="1">
        <w:r w:rsidRPr="0032190F">
          <w:rPr>
            <w:rStyle w:val="Hyperlink"/>
            <w:lang w:val="fr-FR"/>
          </w:rPr>
          <w:t>figurines</w:t>
        </w:r>
      </w:hyperlink>
      <w:r w:rsidRPr="0032190F">
        <w:rPr>
          <w:lang w:val="fr-FR"/>
        </w:rPr>
        <w:t>.(</w:t>
      </w:r>
      <w:r w:rsidR="0070027E" w:rsidRPr="0032190F">
        <w:rPr>
          <w:lang w:val="fr-FR"/>
        </w:rPr>
        <w:t>BIB</w:t>
      </w:r>
      <w:r w:rsidRPr="0032190F">
        <w:rPr>
          <w:lang w:val="fr-FR"/>
        </w:rPr>
        <w:t xml:space="preserve"> 103 P. 33).</w:t>
      </w:r>
    </w:p>
    <w:p w14:paraId="0D4AA0A3" w14:textId="77777777" w:rsidR="007015DD" w:rsidRPr="0032190F" w:rsidRDefault="007015DD" w:rsidP="00242C0F">
      <w:pPr>
        <w:rPr>
          <w:lang w:val="fr-FR"/>
        </w:rPr>
      </w:pPr>
    </w:p>
    <w:p w14:paraId="030140C5" w14:textId="77777777" w:rsidR="00CA3048" w:rsidRDefault="005D3E07" w:rsidP="00242C0F">
      <w:pPr>
        <w:rPr>
          <w:lang w:val="fr-FR"/>
        </w:rPr>
      </w:pPr>
      <w:r w:rsidRPr="0032190F">
        <w:rPr>
          <w:lang w:val="fr-FR"/>
        </w:rPr>
        <w:t xml:space="preserve">Vers 4500, le site va s’étendre sur </w:t>
      </w:r>
      <w:smartTag w:uri="urn:schemas-microsoft-com:office:smarttags" w:element="metricconverter">
        <w:smartTagPr>
          <w:attr w:name="ProductID" w:val="4000 m2"/>
        </w:smartTagPr>
        <w:r w:rsidRPr="0032190F">
          <w:rPr>
            <w:lang w:val="fr-FR"/>
          </w:rPr>
          <w:t>4000 m2</w:t>
        </w:r>
      </w:smartTag>
      <w:r w:rsidR="00CA3048" w:rsidRPr="0032190F">
        <w:rPr>
          <w:lang w:val="fr-FR"/>
        </w:rPr>
        <w:t xml:space="preserve"> avec une complexité croissante des habitats (</w:t>
      </w:r>
      <w:r w:rsidR="0070027E" w:rsidRPr="0032190F">
        <w:rPr>
          <w:lang w:val="fr-FR"/>
        </w:rPr>
        <w:t>BIB</w:t>
      </w:r>
      <w:r w:rsidR="00CA3048" w:rsidRPr="0032190F">
        <w:rPr>
          <w:lang w:val="fr-FR"/>
        </w:rPr>
        <w:t xml:space="preserve"> 103 </w:t>
      </w:r>
      <w:r w:rsidR="00016DAD" w:rsidRPr="0032190F">
        <w:rPr>
          <w:lang w:val="fr-FR"/>
        </w:rPr>
        <w:t>p</w:t>
      </w:r>
      <w:r w:rsidR="00CA3048" w:rsidRPr="0032190F">
        <w:rPr>
          <w:lang w:val="fr-FR"/>
        </w:rPr>
        <w:t xml:space="preserve">. 33). </w:t>
      </w:r>
    </w:p>
    <w:p w14:paraId="621E77D7" w14:textId="77777777" w:rsidR="00675DA3" w:rsidRDefault="00675DA3" w:rsidP="00242C0F">
      <w:pPr>
        <w:rPr>
          <w:lang w:val="fr-FR"/>
        </w:rPr>
      </w:pPr>
    </w:p>
    <w:p w14:paraId="45E86EBD" w14:textId="77777777" w:rsidR="00675DA3" w:rsidRDefault="00675DA3" w:rsidP="00675DA3">
      <w:pPr>
        <w:pStyle w:val="Heading2"/>
      </w:pPr>
      <w:r>
        <w:t>Stratigraphie</w:t>
      </w:r>
    </w:p>
    <w:p w14:paraId="00ED2E44" w14:textId="77777777" w:rsidR="00675DA3" w:rsidRPr="00675DA3" w:rsidRDefault="00675DA3" w:rsidP="00675DA3">
      <w:pPr>
        <w:rPr>
          <w:lang w:val="fr-FR"/>
        </w:rPr>
      </w:pPr>
      <w:r>
        <w:rPr>
          <w:lang w:val="fr-FR"/>
        </w:rPr>
        <w:br/>
        <w:t>Dans le palais de Knossos, des fouilles ont livré des niveaux néolithiques</w:t>
      </w:r>
    </w:p>
    <w:p w14:paraId="2614A5DF" w14:textId="77777777" w:rsidR="00675DA3" w:rsidRDefault="00675DA3" w:rsidP="00675DA3">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9"/>
      </w:tblGrid>
      <w:tr w:rsidR="00675DA3" w14:paraId="13102370" w14:textId="77777777" w:rsidTr="00C35EA7">
        <w:trPr>
          <w:jc w:val="center"/>
        </w:trPr>
        <w:tc>
          <w:tcPr>
            <w:tcW w:w="1509" w:type="dxa"/>
          </w:tcPr>
          <w:p w14:paraId="012C1437" w14:textId="77777777" w:rsidR="00675DA3" w:rsidRPr="00C35EA7" w:rsidRDefault="00675DA3" w:rsidP="00675DA3">
            <w:pPr>
              <w:rPr>
                <w:lang w:val="fr-FR"/>
              </w:rPr>
            </w:pPr>
            <w:r w:rsidRPr="00C35EA7">
              <w:rPr>
                <w:lang w:val="fr-FR"/>
              </w:rPr>
              <w:t>LN</w:t>
            </w:r>
          </w:p>
        </w:tc>
      </w:tr>
      <w:tr w:rsidR="00675DA3" w14:paraId="572A7788" w14:textId="77777777" w:rsidTr="00C35EA7">
        <w:trPr>
          <w:jc w:val="center"/>
        </w:trPr>
        <w:tc>
          <w:tcPr>
            <w:tcW w:w="1509" w:type="dxa"/>
          </w:tcPr>
          <w:p w14:paraId="6D2C4A47" w14:textId="77777777" w:rsidR="00675DA3" w:rsidRPr="00C35EA7" w:rsidRDefault="00675DA3" w:rsidP="00675DA3">
            <w:pPr>
              <w:rPr>
                <w:lang w:val="fr-FR"/>
              </w:rPr>
            </w:pPr>
            <w:r w:rsidRPr="00C35EA7">
              <w:rPr>
                <w:lang w:val="fr-FR"/>
              </w:rPr>
              <w:t>MN</w:t>
            </w:r>
          </w:p>
        </w:tc>
      </w:tr>
      <w:tr w:rsidR="00675DA3" w14:paraId="7C55EFEE" w14:textId="77777777" w:rsidTr="00C35EA7">
        <w:trPr>
          <w:jc w:val="center"/>
        </w:trPr>
        <w:tc>
          <w:tcPr>
            <w:tcW w:w="1509" w:type="dxa"/>
          </w:tcPr>
          <w:p w14:paraId="1338926C" w14:textId="77777777" w:rsidR="00675DA3" w:rsidRPr="00C35EA7" w:rsidRDefault="00675DA3" w:rsidP="00675DA3">
            <w:pPr>
              <w:rPr>
                <w:lang w:val="fr-FR"/>
              </w:rPr>
            </w:pPr>
            <w:r w:rsidRPr="00C35EA7">
              <w:rPr>
                <w:lang w:val="fr-FR"/>
              </w:rPr>
              <w:t>EN II</w:t>
            </w:r>
          </w:p>
        </w:tc>
      </w:tr>
      <w:tr w:rsidR="00675DA3" w14:paraId="14AB8F26" w14:textId="77777777" w:rsidTr="00C35EA7">
        <w:trPr>
          <w:jc w:val="center"/>
        </w:trPr>
        <w:tc>
          <w:tcPr>
            <w:tcW w:w="1509" w:type="dxa"/>
          </w:tcPr>
          <w:p w14:paraId="07E26E3B" w14:textId="77777777" w:rsidR="00675DA3" w:rsidRPr="00C35EA7" w:rsidRDefault="00675DA3" w:rsidP="00675DA3">
            <w:pPr>
              <w:rPr>
                <w:lang w:val="fr-FR"/>
              </w:rPr>
            </w:pPr>
            <w:r w:rsidRPr="00C35EA7">
              <w:rPr>
                <w:lang w:val="fr-FR"/>
              </w:rPr>
              <w:t>EN I</w:t>
            </w:r>
          </w:p>
        </w:tc>
      </w:tr>
      <w:tr w:rsidR="00675DA3" w14:paraId="41C2600B" w14:textId="77777777" w:rsidTr="00C35EA7">
        <w:trPr>
          <w:jc w:val="center"/>
        </w:trPr>
        <w:tc>
          <w:tcPr>
            <w:tcW w:w="1509" w:type="dxa"/>
          </w:tcPr>
          <w:p w14:paraId="149F63BF" w14:textId="77777777" w:rsidR="00675DA3" w:rsidRPr="00C35EA7" w:rsidRDefault="00675DA3" w:rsidP="00675DA3">
            <w:pPr>
              <w:rPr>
                <w:lang w:val="fr-FR"/>
              </w:rPr>
            </w:pPr>
            <w:r w:rsidRPr="00C35EA7">
              <w:rPr>
                <w:lang w:val="fr-FR"/>
              </w:rPr>
              <w:t>Acéramique</w:t>
            </w:r>
          </w:p>
        </w:tc>
      </w:tr>
    </w:tbl>
    <w:p w14:paraId="58EB4EAD" w14:textId="77777777" w:rsidR="00675DA3" w:rsidRDefault="00675DA3" w:rsidP="00675DA3">
      <w:pPr>
        <w:rPr>
          <w:lang w:val="fr-FR"/>
        </w:rPr>
      </w:pPr>
      <w:r>
        <w:rPr>
          <w:lang w:val="fr-FR"/>
        </w:rPr>
        <w:t>(BIB N. Mazzuco, journées de Sobrarbre, 2019)</w:t>
      </w:r>
    </w:p>
    <w:p w14:paraId="56362407" w14:textId="77777777" w:rsidR="00687B34" w:rsidRDefault="00687B34" w:rsidP="00675DA3">
      <w:pPr>
        <w:rPr>
          <w:lang w:val="fr-FR"/>
        </w:rPr>
      </w:pPr>
    </w:p>
    <w:p w14:paraId="761110EF" w14:textId="77777777" w:rsidR="00687B34" w:rsidRDefault="00687B34" w:rsidP="00675DA3">
      <w:pPr>
        <w:rPr>
          <w:lang w:val="fr-FR"/>
        </w:rPr>
      </w:pPr>
      <w:r>
        <w:rPr>
          <w:lang w:val="fr-FR"/>
        </w:rPr>
        <w:t>Les niveaux du Néolithique ancien montrent une industrie fruste en obsidienne ayant servis à couper des céréales (BIB N. Mazzuco, journées de Sobrarbre, 2019)</w:t>
      </w:r>
    </w:p>
    <w:p w14:paraId="5E37E9CD" w14:textId="77777777" w:rsidR="00447CF0" w:rsidRDefault="00447CF0" w:rsidP="00675DA3">
      <w:pPr>
        <w:rPr>
          <w:lang w:val="fr-FR"/>
        </w:rPr>
      </w:pPr>
    </w:p>
    <w:p w14:paraId="0DC81898" w14:textId="7F0A261A" w:rsidR="00447CF0" w:rsidRDefault="00447CF0" w:rsidP="00447CF0">
      <w:pPr>
        <w:pStyle w:val="Heading1"/>
      </w:pPr>
      <w:bookmarkStart w:id="455" w:name="Sit_Cnossos_Gypsades"/>
      <w:r>
        <w:lastRenderedPageBreak/>
        <w:t>CNOSSOS-GYPSADES</w:t>
      </w:r>
    </w:p>
    <w:bookmarkEnd w:id="455"/>
    <w:p w14:paraId="09CB335D" w14:textId="17EE7A10" w:rsidR="00447CF0" w:rsidRDefault="00447CF0" w:rsidP="00675DA3">
      <w:pPr>
        <w:rPr>
          <w:sz w:val="20"/>
          <w:lang w:val="fr-FR"/>
        </w:rPr>
      </w:pPr>
      <w:r w:rsidRPr="00447CF0">
        <w:rPr>
          <w:sz w:val="20"/>
          <w:lang w:val="fr-FR"/>
        </w:rPr>
        <w:t>Knossos-Gypsades</w:t>
      </w:r>
    </w:p>
    <w:p w14:paraId="36DCD582" w14:textId="77777777" w:rsidR="00447CF0" w:rsidRDefault="00447CF0" w:rsidP="00675DA3">
      <w:pPr>
        <w:rPr>
          <w:sz w:val="20"/>
          <w:lang w:val="fr-FR"/>
        </w:rPr>
      </w:pPr>
    </w:p>
    <w:p w14:paraId="4A3E79C7" w14:textId="2AB38523" w:rsidR="00447CF0" w:rsidRDefault="00447CF0" w:rsidP="00675DA3">
      <w:pPr>
        <w:rPr>
          <w:lang w:val="fr-FR"/>
        </w:rPr>
      </w:pPr>
      <w:r w:rsidRPr="00447CF0">
        <w:rPr>
          <w:lang w:val="fr-FR"/>
        </w:rPr>
        <w:t>"quartier" cnossien de l'âge du bronze moyen (vers 1700-1100 av. J.-C.) situé entre le palais au nord et le cimetière au sud</w:t>
      </w:r>
      <w:r>
        <w:rPr>
          <w:lang w:val="fr-FR"/>
        </w:rPr>
        <w:t xml:space="preserve"> (BIB internet)</w:t>
      </w:r>
    </w:p>
    <w:p w14:paraId="357B903D" w14:textId="77777777" w:rsidR="00AE6F66" w:rsidRDefault="00AE6F66" w:rsidP="00675DA3">
      <w:pPr>
        <w:rPr>
          <w:lang w:val="fr-FR"/>
        </w:rPr>
      </w:pPr>
    </w:p>
    <w:p w14:paraId="55C18F8B" w14:textId="77777777" w:rsidR="00AE6F66" w:rsidRPr="00003D52" w:rsidRDefault="00AE6F66" w:rsidP="00AE6F66">
      <w:pPr>
        <w:jc w:val="both"/>
        <w:rPr>
          <w:lang w:val="fr-FR"/>
        </w:rPr>
      </w:pPr>
    </w:p>
    <w:p w14:paraId="7DACA53A" w14:textId="77777777" w:rsidR="00AE6F66" w:rsidRPr="00556764" w:rsidRDefault="00AE6F66" w:rsidP="00AE6F66">
      <w:pPr>
        <w:pStyle w:val="Heading1"/>
        <w:rPr>
          <w:lang w:val="en-GB"/>
        </w:rPr>
      </w:pPr>
      <w:bookmarkStart w:id="456" w:name="Sit_Hagia_Triada"/>
      <w:r w:rsidRPr="00556764">
        <w:rPr>
          <w:lang w:val="en-GB"/>
        </w:rPr>
        <w:t>HAGIA TRIADA</w:t>
      </w:r>
      <w:bookmarkEnd w:id="456"/>
    </w:p>
    <w:p w14:paraId="634BAB30" w14:textId="77777777" w:rsidR="00AE6F66" w:rsidRPr="00055076" w:rsidRDefault="00AE6F66" w:rsidP="00AE6F66">
      <w:pPr>
        <w:jc w:val="both"/>
        <w:rPr>
          <w:sz w:val="20"/>
        </w:rPr>
      </w:pPr>
      <w:r w:rsidRPr="00556764">
        <w:rPr>
          <w:sz w:val="20"/>
          <w:lang w:val="en-GB"/>
        </w:rPr>
        <w:t>Ayia Triada,</w:t>
      </w:r>
      <w:r w:rsidRPr="00055076">
        <w:rPr>
          <w:sz w:val="20"/>
        </w:rPr>
        <w:t xml:space="preserve"> Haghia Triada</w:t>
      </w:r>
      <w:r>
        <w:rPr>
          <w:sz w:val="20"/>
        </w:rPr>
        <w:t xml:space="preserve"> (BIB 3567)</w:t>
      </w:r>
    </w:p>
    <w:p w14:paraId="68F339DC" w14:textId="77777777" w:rsidR="00AE6F66" w:rsidRPr="00556764" w:rsidRDefault="00AE6F66" w:rsidP="00AE6F66">
      <w:pPr>
        <w:jc w:val="both"/>
        <w:rPr>
          <w:lang w:val="en-GB"/>
        </w:rPr>
      </w:pPr>
    </w:p>
    <w:p w14:paraId="55FF9C90" w14:textId="77777777" w:rsidR="00AE6F66" w:rsidRDefault="00AE6F66" w:rsidP="00AE6F66">
      <w:pPr>
        <w:jc w:val="both"/>
        <w:rPr>
          <w:lang w:val="fr-FR"/>
        </w:rPr>
      </w:pPr>
      <w:r w:rsidRPr="0032190F">
        <w:rPr>
          <w:lang w:val="fr-FR"/>
        </w:rPr>
        <w:t xml:space="preserve">Hagia </w:t>
      </w:r>
      <w:r>
        <w:rPr>
          <w:lang w:val="fr-FR"/>
        </w:rPr>
        <w:t>T</w:t>
      </w:r>
      <w:r w:rsidRPr="0032190F">
        <w:rPr>
          <w:lang w:val="fr-FR"/>
        </w:rPr>
        <w:t xml:space="preserve">riada (Crète) Représentation d’une lyre peinte sur un sarcophage, datée du </w:t>
      </w:r>
      <w:hyperlink r:id="rId835" w:anchor="Cul_Mycenien_per_IIIAB" w:history="1">
        <w:r w:rsidRPr="00EA4CA4">
          <w:rPr>
            <w:rStyle w:val="Hyperlink"/>
            <w:lang w:val="fr-FR"/>
          </w:rPr>
          <w:t>My IIIA-IIIB</w:t>
        </w:r>
      </w:hyperlink>
      <w:r>
        <w:rPr>
          <w:lang w:val="fr-FR"/>
        </w:rPr>
        <w:t xml:space="preserve"> </w:t>
      </w:r>
      <w:r w:rsidRPr="0032190F">
        <w:rPr>
          <w:lang w:val="fr-FR"/>
        </w:rPr>
        <w:t>soit vers 1400-1190 aec (BIB 2187 p. 399)</w:t>
      </w:r>
      <w:r>
        <w:rPr>
          <w:lang w:val="fr-FR"/>
        </w:rPr>
        <w:t xml:space="preserve"> </w:t>
      </w:r>
      <w:hyperlink r:id="rId836" w:anchor="Cul_Precoloniale_Obj_ling_peau_boeuf" w:history="1">
        <w:r>
          <w:rPr>
            <w:rStyle w:val="Hyperlink"/>
            <w:lang w:val="fr-FR"/>
          </w:rPr>
          <w:t>l</w:t>
        </w:r>
        <w:r w:rsidRPr="000A5794">
          <w:rPr>
            <w:rStyle w:val="Hyperlink"/>
            <w:lang w:val="fr-FR"/>
          </w:rPr>
          <w:t>ingot PDB</w:t>
        </w:r>
      </w:hyperlink>
      <w:r>
        <w:rPr>
          <w:lang w:val="fr-FR"/>
        </w:rPr>
        <w:t xml:space="preserve"> du 16e aec.</w:t>
      </w:r>
      <w:r w:rsidRPr="000A5794">
        <w:rPr>
          <w:lang w:val="fr-FR"/>
        </w:rPr>
        <w:t xml:space="preserve"> (BIB 3042)</w:t>
      </w:r>
    </w:p>
    <w:p w14:paraId="4A2632E1" w14:textId="77777777" w:rsidR="00AE6F66" w:rsidRPr="00E00315" w:rsidRDefault="00AE6F66" w:rsidP="00AE6F66">
      <w:pPr>
        <w:jc w:val="both"/>
        <w:rPr>
          <w:lang w:val="fr-FR"/>
        </w:rPr>
      </w:pPr>
      <w:r>
        <w:rPr>
          <w:lang w:val="fr-FR"/>
        </w:rPr>
        <w:t xml:space="preserve">Sceau cylindrique exogène utilisé par impression (≠ roulé), v. </w:t>
      </w:r>
      <w:hyperlink r:id="rId837" w:anchor="affordance" w:history="1">
        <w:r w:rsidRPr="00E00315">
          <w:rPr>
            <w:rStyle w:val="Hyperlink"/>
            <w:lang w:val="fr-FR"/>
          </w:rPr>
          <w:t>affordance</w:t>
        </w:r>
      </w:hyperlink>
      <w:r>
        <w:rPr>
          <w:lang w:val="fr-FR"/>
        </w:rPr>
        <w:t xml:space="preserve"> (</w:t>
      </w:r>
      <w:r w:rsidRPr="00E00315">
        <w:rPr>
          <w:bCs/>
          <w:szCs w:val="22"/>
          <w:lang w:val="fr-FR"/>
        </w:rPr>
        <w:t>Panagiotopoulos in BIB 3373)</w:t>
      </w:r>
    </w:p>
    <w:p w14:paraId="367AB12A" w14:textId="77777777" w:rsidR="00AE6F66" w:rsidRDefault="00AE6F66" w:rsidP="00AE6F66">
      <w:pPr>
        <w:jc w:val="both"/>
        <w:rPr>
          <w:lang w:val="fr-FR"/>
        </w:rPr>
      </w:pPr>
    </w:p>
    <w:p w14:paraId="1BEB606B" w14:textId="77777777" w:rsidR="00AE6F66" w:rsidRDefault="00AE6F66" w:rsidP="00AE6F66">
      <w:pPr>
        <w:pStyle w:val="Heading1"/>
      </w:pPr>
      <w:bookmarkStart w:id="457" w:name="Sit_Gournia"/>
      <w:r>
        <w:t>GOURNIA</w:t>
      </w:r>
    </w:p>
    <w:bookmarkEnd w:id="457"/>
    <w:p w14:paraId="2FDE9947" w14:textId="77777777" w:rsidR="00AE6F66" w:rsidRDefault="00AE6F66" w:rsidP="00AE6F66">
      <w:pPr>
        <w:jc w:val="both"/>
        <w:rPr>
          <w:lang w:val="fr-FR"/>
        </w:rPr>
      </w:pPr>
    </w:p>
    <w:p w14:paraId="09AAF94F" w14:textId="77777777" w:rsidR="00AE6F66" w:rsidRPr="000A5794" w:rsidRDefault="00AE6F66" w:rsidP="00AE6F66">
      <w:pPr>
        <w:jc w:val="both"/>
        <w:rPr>
          <w:lang w:val="fr-FR"/>
        </w:rPr>
      </w:pPr>
      <w:r>
        <w:rPr>
          <w:lang w:val="fr-FR"/>
        </w:rPr>
        <w:t xml:space="preserve">Crète. </w:t>
      </w:r>
      <w:hyperlink r:id="rId838" w:anchor="Cul_Precoloniale_Obj_ling_peau_boeuf" w:history="1">
        <w:r w:rsidRPr="000A5794">
          <w:rPr>
            <w:rStyle w:val="Hyperlink"/>
            <w:lang w:val="fr-FR"/>
          </w:rPr>
          <w:t>Lingot PDB</w:t>
        </w:r>
      </w:hyperlink>
      <w:r>
        <w:rPr>
          <w:lang w:val="fr-FR"/>
        </w:rPr>
        <w:t xml:space="preserve"> du 16e aec. </w:t>
      </w:r>
      <w:r w:rsidRPr="000A5794">
        <w:rPr>
          <w:lang w:val="fr-FR"/>
        </w:rPr>
        <w:t>Le cuivre de Gournia semble provenir de Chypre (BIB 3042)</w:t>
      </w:r>
    </w:p>
    <w:p w14:paraId="7F2B0E3B" w14:textId="77777777" w:rsidR="00AE6F66" w:rsidRPr="000A5794" w:rsidRDefault="00AE6F66" w:rsidP="00AE6F66">
      <w:pPr>
        <w:jc w:val="both"/>
        <w:rPr>
          <w:lang w:val="fr-FR"/>
        </w:rPr>
      </w:pPr>
    </w:p>
    <w:p w14:paraId="31CDF907" w14:textId="77777777" w:rsidR="00AE6F66" w:rsidRPr="0032190F" w:rsidRDefault="00AE6F66" w:rsidP="00AE6F66">
      <w:pPr>
        <w:pStyle w:val="Heading1"/>
      </w:pPr>
      <w:bookmarkStart w:id="458" w:name="Sit_Kalamion"/>
      <w:r w:rsidRPr="0032190F">
        <w:t>KALAMION</w:t>
      </w:r>
    </w:p>
    <w:bookmarkEnd w:id="458"/>
    <w:p w14:paraId="45D7444E" w14:textId="77777777" w:rsidR="00AE6F66" w:rsidRPr="0032190F" w:rsidRDefault="00AE6F66" w:rsidP="00AE6F66">
      <w:pPr>
        <w:jc w:val="both"/>
        <w:rPr>
          <w:lang w:val="fr-FR"/>
        </w:rPr>
      </w:pPr>
    </w:p>
    <w:p w14:paraId="6E64381A" w14:textId="77777777" w:rsidR="00AE6F66" w:rsidRPr="0032190F" w:rsidRDefault="00AE6F66" w:rsidP="00AE6F66">
      <w:pPr>
        <w:jc w:val="both"/>
        <w:rPr>
          <w:lang w:val="fr-FR"/>
        </w:rPr>
      </w:pPr>
      <w:r w:rsidRPr="0032190F">
        <w:rPr>
          <w:lang w:val="fr-FR"/>
        </w:rPr>
        <w:t xml:space="preserve">A Kalamión (Crète), représentation d’une lyre sur un </w:t>
      </w:r>
      <w:r w:rsidRPr="0032190F">
        <w:rPr>
          <w:i/>
          <w:lang w:val="fr-FR"/>
        </w:rPr>
        <w:t>kylix</w:t>
      </w:r>
      <w:r w:rsidRPr="0032190F">
        <w:rPr>
          <w:lang w:val="fr-FR"/>
        </w:rPr>
        <w:t xml:space="preserve">, datée du </w:t>
      </w:r>
      <w:hyperlink r:id="rId839" w:anchor="Cul_Mycenien_per_IIIAB" w:history="1">
        <w:r w:rsidRPr="00EA4CA4">
          <w:rPr>
            <w:rStyle w:val="Hyperlink"/>
            <w:lang w:val="fr-FR"/>
          </w:rPr>
          <w:t>My IIIA-IIIB</w:t>
        </w:r>
      </w:hyperlink>
      <w:r w:rsidRPr="0032190F">
        <w:rPr>
          <w:lang w:val="fr-FR"/>
        </w:rPr>
        <w:t xml:space="preserve"> soit vers 1400-1190 aec (BIB 2187 p. 399)</w:t>
      </w:r>
    </w:p>
    <w:p w14:paraId="5C62CF8F" w14:textId="77777777" w:rsidR="00AE6F66" w:rsidRPr="00447CF0" w:rsidRDefault="00AE6F66" w:rsidP="00675DA3">
      <w:pPr>
        <w:rPr>
          <w:lang w:val="fr-FR"/>
        </w:rPr>
      </w:pPr>
    </w:p>
    <w:p w14:paraId="07C38C5A" w14:textId="77777777" w:rsidR="005D3E07" w:rsidRPr="0032190F" w:rsidRDefault="005D3E07" w:rsidP="00242C0F">
      <w:pPr>
        <w:rPr>
          <w:lang w:val="fr-FR"/>
        </w:rPr>
      </w:pPr>
    </w:p>
    <w:p w14:paraId="73EBFEFB" w14:textId="77777777" w:rsidR="00016DAD" w:rsidRPr="0032190F" w:rsidRDefault="00016DAD" w:rsidP="00426FF9">
      <w:pPr>
        <w:pStyle w:val="Heading1"/>
      </w:pPr>
      <w:bookmarkStart w:id="459" w:name="Sit_Neviagata"/>
      <w:r w:rsidRPr="0032190F">
        <w:t>COPPA NEVIAGATA (Tell de)</w:t>
      </w:r>
    </w:p>
    <w:bookmarkEnd w:id="459"/>
    <w:p w14:paraId="3FA1DC6B" w14:textId="77777777" w:rsidR="00B94E32" w:rsidRDefault="00B94E32" w:rsidP="00242C0F">
      <w:pPr>
        <w:rPr>
          <w:lang w:val="fr-FR"/>
        </w:rPr>
      </w:pPr>
    </w:p>
    <w:p w14:paraId="3F91CAD0" w14:textId="600DC2AC" w:rsidR="00016DAD" w:rsidRDefault="00016DAD" w:rsidP="00242C0F">
      <w:pPr>
        <w:rPr>
          <w:lang w:val="fr-FR"/>
        </w:rPr>
      </w:pPr>
      <w:r w:rsidRPr="0032190F">
        <w:rPr>
          <w:lang w:val="fr-FR"/>
        </w:rPr>
        <w:t>Site de l’Italie du Sud dans la lagune de Manfredonia montre au début du VIIe millénaire les traces d’une activité spécialisée sur la cueillette des coquillages (</w:t>
      </w:r>
      <w:hyperlink r:id="rId840" w:anchor="Cul_Amas_coquillier" w:history="1">
        <w:r w:rsidR="00A0044D" w:rsidRPr="00A0044D">
          <w:rPr>
            <w:rStyle w:val="Hyperlink"/>
            <w:lang w:val="fr-FR"/>
          </w:rPr>
          <w:t>amas coquiller</w:t>
        </w:r>
      </w:hyperlink>
      <w:r w:rsidR="00A0044D">
        <w:rPr>
          <w:lang w:val="fr-FR"/>
        </w:rPr>
        <w:t xml:space="preserve"> </w:t>
      </w:r>
      <w:r w:rsidRPr="0032190F">
        <w:rPr>
          <w:lang w:val="fr-FR"/>
        </w:rPr>
        <w:t>et industrie spécialisée dans les perçoirs en silex pour l’arrachage des mollusques) (</w:t>
      </w:r>
      <w:r w:rsidR="0070027E" w:rsidRPr="0032190F">
        <w:rPr>
          <w:lang w:val="fr-FR"/>
        </w:rPr>
        <w:t>BIB</w:t>
      </w:r>
      <w:r w:rsidRPr="0032190F">
        <w:rPr>
          <w:lang w:val="fr-FR"/>
        </w:rPr>
        <w:t xml:space="preserve"> 103 p. 34). </w:t>
      </w:r>
    </w:p>
    <w:p w14:paraId="571E7483" w14:textId="77777777" w:rsidR="00B94E32" w:rsidRPr="0032190F" w:rsidRDefault="00B94E32" w:rsidP="00242C0F">
      <w:pPr>
        <w:rPr>
          <w:lang w:val="fr-FR"/>
        </w:rPr>
      </w:pPr>
      <w:r>
        <w:rPr>
          <w:lang w:val="fr-FR"/>
        </w:rPr>
        <w:t xml:space="preserve">Habitat du BM avec une épaisse enceinte en pierre </w:t>
      </w:r>
      <w:r w:rsidRPr="00B94E32">
        <w:rPr>
          <w:lang w:val="fr-FR"/>
        </w:rPr>
        <w:t>(BIB A. Depalmas in BIB 3233)</w:t>
      </w:r>
    </w:p>
    <w:p w14:paraId="4668B575" w14:textId="77777777" w:rsidR="00016DAD" w:rsidRDefault="00016DAD" w:rsidP="00242C0F">
      <w:pPr>
        <w:rPr>
          <w:lang w:val="fr-FR"/>
        </w:rPr>
      </w:pPr>
    </w:p>
    <w:p w14:paraId="3A062A9D" w14:textId="75808DEB" w:rsidR="00905233" w:rsidRPr="00A06E89" w:rsidRDefault="00000000" w:rsidP="00242C0F">
      <w:pPr>
        <w:rPr>
          <w:lang w:val="en-GB"/>
        </w:rPr>
      </w:pPr>
      <w:hyperlink r:id="rId841" w:anchor="Cul_Impressa__cer_faconnage_TFC" w:history="1">
        <w:r w:rsidR="00905233" w:rsidRPr="00A06E89">
          <w:rPr>
            <w:rStyle w:val="Hyperlink"/>
            <w:lang w:val="en-GB"/>
          </w:rPr>
          <w:t>TFC</w:t>
        </w:r>
      </w:hyperlink>
      <w:r w:rsidR="00905233" w:rsidRPr="00A06E89">
        <w:rPr>
          <w:lang w:val="en-GB"/>
        </w:rPr>
        <w:t xml:space="preserve"> (BIB Gomart ANR CIMO 2019)</w:t>
      </w:r>
      <w:r w:rsidR="00F14288" w:rsidRPr="00A06E89">
        <w:rPr>
          <w:lang w:val="en-GB"/>
        </w:rPr>
        <w:t xml:space="preserve"> </w:t>
      </w:r>
      <w:hyperlink r:id="rId842" w:anchor="Cul_Impressa_Sud_Italie_archai" w:history="1">
        <w:r w:rsidR="00F14288" w:rsidRPr="00A06E89">
          <w:rPr>
            <w:rStyle w:val="Hyperlink"/>
            <w:lang w:val="en-GB"/>
          </w:rPr>
          <w:t>I. archaïque</w:t>
        </w:r>
      </w:hyperlink>
      <w:r w:rsidR="00F14288" w:rsidRPr="00A06E89">
        <w:rPr>
          <w:lang w:val="en-GB"/>
        </w:rPr>
        <w:t xml:space="preserve"> (SS BIB)</w:t>
      </w:r>
    </w:p>
    <w:p w14:paraId="199D8C19" w14:textId="77777777" w:rsidR="007015DD" w:rsidRPr="00A06E89" w:rsidRDefault="007015DD" w:rsidP="00242C0F">
      <w:pPr>
        <w:rPr>
          <w:lang w:val="en-GB"/>
        </w:rPr>
      </w:pPr>
    </w:p>
    <w:p w14:paraId="4C14645D" w14:textId="77777777" w:rsidR="00747782" w:rsidRPr="00A06E89" w:rsidRDefault="00747782" w:rsidP="00426FF9">
      <w:pPr>
        <w:pStyle w:val="Heading1"/>
        <w:rPr>
          <w:lang w:val="en-GB"/>
        </w:rPr>
      </w:pPr>
      <w:bookmarkStart w:id="460" w:name="Sit_Nea_Nikomedea"/>
      <w:r w:rsidRPr="00A06E89">
        <w:rPr>
          <w:lang w:val="en-GB"/>
        </w:rPr>
        <w:t>NEA NIKOMEDEA</w:t>
      </w:r>
    </w:p>
    <w:bookmarkEnd w:id="460"/>
    <w:p w14:paraId="455B0FFD" w14:textId="77777777" w:rsidR="002F39E4" w:rsidRPr="00A6327D" w:rsidRDefault="002F39E4" w:rsidP="002F39E4">
      <w:pPr>
        <w:rPr>
          <w:lang w:val="fr-FR"/>
        </w:rPr>
      </w:pPr>
      <w:r w:rsidRPr="00A6327D">
        <w:rPr>
          <w:lang w:val="fr-FR"/>
        </w:rPr>
        <w:t>Nea Nikomedeia</w:t>
      </w:r>
    </w:p>
    <w:p w14:paraId="51812C55" w14:textId="77777777" w:rsidR="002F39E4" w:rsidRPr="00A6327D" w:rsidRDefault="002F39E4" w:rsidP="00242C0F">
      <w:pPr>
        <w:rPr>
          <w:lang w:val="fr-FR"/>
        </w:rPr>
      </w:pPr>
    </w:p>
    <w:p w14:paraId="638EA765" w14:textId="294CF232" w:rsidR="00D13462" w:rsidRDefault="00747782" w:rsidP="00351713">
      <w:pPr>
        <w:rPr>
          <w:lang w:val="fr-FR"/>
        </w:rPr>
      </w:pPr>
      <w:r w:rsidRPr="009351CF">
        <w:rPr>
          <w:lang w:val="fr-FR"/>
        </w:rPr>
        <w:t xml:space="preserve">Site de la culture </w:t>
      </w:r>
      <w:hyperlink r:id="rId843" w:anchor="Cul_Sesklo" w:history="1">
        <w:r w:rsidRPr="009351CF">
          <w:rPr>
            <w:rStyle w:val="Hyperlink"/>
            <w:lang w:val="fr-FR"/>
          </w:rPr>
          <w:t>Proto-Sesklo</w:t>
        </w:r>
      </w:hyperlink>
      <w:r w:rsidR="00F63293" w:rsidRPr="009351CF">
        <w:rPr>
          <w:lang w:val="fr-FR"/>
        </w:rPr>
        <w:t>.</w:t>
      </w:r>
      <w:r w:rsidR="00351713" w:rsidRPr="009351CF">
        <w:rPr>
          <w:lang w:val="fr-FR"/>
        </w:rPr>
        <w:t xml:space="preserve"> </w:t>
      </w:r>
      <w:r w:rsidR="00D13462">
        <w:rPr>
          <w:lang w:val="fr-FR"/>
        </w:rPr>
        <w:t xml:space="preserve">Site du 1er néolithique des </w:t>
      </w:r>
      <w:hyperlink r:id="rId844" w:anchor="Cul_Neo__diff_geo_Euras_w_cont_Balk" w:history="1">
        <w:r w:rsidR="00D13462" w:rsidRPr="00D748B8">
          <w:rPr>
            <w:rStyle w:val="Hyperlink"/>
            <w:lang w:val="fr-FR"/>
          </w:rPr>
          <w:t>Balkans</w:t>
        </w:r>
      </w:hyperlink>
      <w:r w:rsidR="00D13462">
        <w:rPr>
          <w:lang w:val="fr-FR"/>
        </w:rPr>
        <w:t xml:space="preserve"> </w:t>
      </w:r>
      <w:r w:rsidR="00351713">
        <w:rPr>
          <w:lang w:val="fr-FR"/>
        </w:rPr>
        <w:t xml:space="preserve">(BIB J.P. Demoule, journées CIMO-SPF, 2019) </w:t>
      </w:r>
    </w:p>
    <w:p w14:paraId="72B8CAD2" w14:textId="77777777" w:rsidR="00D13462" w:rsidRPr="0032190F" w:rsidRDefault="00D13462" w:rsidP="00242C0F">
      <w:pPr>
        <w:rPr>
          <w:lang w:val="fr-FR"/>
        </w:rPr>
      </w:pPr>
    </w:p>
    <w:p w14:paraId="3649C12B" w14:textId="77777777" w:rsidR="00351713" w:rsidRPr="00BE4202" w:rsidRDefault="00D13462" w:rsidP="00351713">
      <w:pPr>
        <w:jc w:val="both"/>
        <w:rPr>
          <w:lang w:val="fr-FR"/>
        </w:rPr>
      </w:pPr>
      <w:r>
        <w:rPr>
          <w:lang w:val="fr-FR"/>
        </w:rPr>
        <w:t>Nea Nikomedia</w:t>
      </w:r>
      <w:r w:rsidR="00F63293" w:rsidRPr="0032190F">
        <w:rPr>
          <w:lang w:val="fr-FR"/>
        </w:rPr>
        <w:t xml:space="preserve"> rassemble des bâtiments rectangulaires séparés les uns des autres selon une même orientation Est-Ouest. Constitués d’une armature de poteaux réunis par du clayonnage et réunis par du clayonnage recouvert de torchis. Le niveau le plus ancien, un grand bâtiment de 12 x 12m divisé en 3 parties par deux rangées de poteaux  pourrait être interprétés comme un sanctuaire. Un mur, puis ultérieurement un fossé </w:t>
      </w:r>
      <w:r w:rsidR="00683577">
        <w:rPr>
          <w:lang w:val="fr-FR"/>
        </w:rPr>
        <w:t>entoure</w:t>
      </w:r>
      <w:r w:rsidR="00F63293" w:rsidRPr="0032190F">
        <w:rPr>
          <w:lang w:val="fr-FR"/>
        </w:rPr>
        <w:t xml:space="preserve"> le site.</w:t>
      </w:r>
      <w:r w:rsidR="006E71C5" w:rsidRPr="0032190F">
        <w:rPr>
          <w:lang w:val="fr-FR"/>
        </w:rPr>
        <w:t xml:space="preserve"> Les morts sont enterrés à l’extérieur des maisons ou dans des maisons en ruine et ne contiennent pas d’offrandes (</w:t>
      </w:r>
      <w:r w:rsidR="0070027E" w:rsidRPr="0032190F">
        <w:rPr>
          <w:lang w:val="fr-FR"/>
        </w:rPr>
        <w:t>BIB</w:t>
      </w:r>
      <w:r w:rsidR="006E71C5" w:rsidRPr="0032190F">
        <w:rPr>
          <w:lang w:val="fr-FR"/>
        </w:rPr>
        <w:t xml:space="preserve"> 125 p. 80).</w:t>
      </w:r>
      <w:r w:rsidR="005A499C" w:rsidRPr="0032190F">
        <w:rPr>
          <w:lang w:val="fr-FR"/>
        </w:rPr>
        <w:t xml:space="preserve"> </w:t>
      </w:r>
    </w:p>
    <w:p w14:paraId="4684513B" w14:textId="77777777" w:rsidR="00351713" w:rsidRPr="00BE4202" w:rsidRDefault="00351713" w:rsidP="00351713">
      <w:pPr>
        <w:jc w:val="both"/>
        <w:rPr>
          <w:lang w:val="fr-FR"/>
        </w:rPr>
      </w:pPr>
    </w:p>
    <w:p w14:paraId="5D2D30A1" w14:textId="77777777" w:rsidR="00351713" w:rsidRPr="00A13245" w:rsidRDefault="00351713" w:rsidP="00351713">
      <w:pPr>
        <w:pStyle w:val="Heading2"/>
      </w:pPr>
      <w:r w:rsidRPr="00672A1C">
        <w:lastRenderedPageBreak/>
        <w:t>art</w:t>
      </w:r>
    </w:p>
    <w:p w14:paraId="29AF756B" w14:textId="34DD237C" w:rsidR="00351713" w:rsidRPr="00672A1C" w:rsidRDefault="00351713" w:rsidP="005A499C">
      <w:pPr>
        <w:jc w:val="both"/>
        <w:rPr>
          <w:lang w:val="fr-FR"/>
        </w:rPr>
      </w:pPr>
      <w:r w:rsidRPr="0032190F">
        <w:rPr>
          <w:lang w:val="fr-FR"/>
        </w:rPr>
        <w:t xml:space="preserve">De grandes </w:t>
      </w:r>
      <w:hyperlink r:id="rId845" w:anchor="Cul_Art_TAC_T_a_statuettes" w:history="1">
        <w:r w:rsidRPr="0032190F">
          <w:rPr>
            <w:rStyle w:val="Hyperlink"/>
            <w:lang w:val="fr-FR"/>
          </w:rPr>
          <w:t>figurines</w:t>
        </w:r>
      </w:hyperlink>
      <w:r w:rsidRPr="0032190F">
        <w:rPr>
          <w:lang w:val="fr-FR"/>
        </w:rPr>
        <w:t xml:space="preserve"> féminines stéaphagites ont les yeux fendus (présage des yeux en amande ?)</w:t>
      </w:r>
      <w:r>
        <w:rPr>
          <w:lang w:val="fr-FR"/>
        </w:rPr>
        <w:t xml:space="preserve"> </w:t>
      </w:r>
      <w:r w:rsidRPr="0032190F">
        <w:rPr>
          <w:lang w:val="fr-FR"/>
        </w:rPr>
        <w:t>(BIB</w:t>
      </w:r>
      <w:r>
        <w:rPr>
          <w:lang w:val="fr-FR"/>
        </w:rPr>
        <w:t xml:space="preserve"> 125 p. 80)</w:t>
      </w:r>
      <w:r w:rsidRPr="00351713">
        <w:rPr>
          <w:lang w:val="fr-FR"/>
        </w:rPr>
        <w:t xml:space="preserve"> </w:t>
      </w:r>
      <w:r w:rsidRPr="0032190F">
        <w:rPr>
          <w:lang w:val="fr-FR"/>
        </w:rPr>
        <w:t xml:space="preserve">Statuettes en argile à yeux étirés en forme de grain de blé </w:t>
      </w:r>
      <w:r>
        <w:rPr>
          <w:lang w:val="fr-FR"/>
        </w:rPr>
        <w:t xml:space="preserve">[grains de café] </w:t>
      </w:r>
      <w:r w:rsidRPr="0032190F">
        <w:rPr>
          <w:lang w:val="fr-FR"/>
        </w:rPr>
        <w:t>(BIB Johanna Recchia-Quiniou in BIB 2126) [anthropomorphisme] (BIB Johanna Recchia-Quiniou in BIB 2126)</w:t>
      </w:r>
      <w:r>
        <w:rPr>
          <w:lang w:val="fr-FR"/>
        </w:rPr>
        <w:t xml:space="preserve"> Vase anthropomorphe du Néolithique ancien, </w:t>
      </w:r>
      <w:r w:rsidRPr="004E5E5F">
        <w:rPr>
          <w:lang w:val="fr-FR"/>
        </w:rPr>
        <w:t>les contours du visage sont matérialisés par un cordon ou par une mise en relief du visage. (Perlès 2001 : 264-65)</w:t>
      </w:r>
      <w:r>
        <w:rPr>
          <w:lang w:val="fr-FR"/>
        </w:rPr>
        <w:t xml:space="preserve">, </w:t>
      </w:r>
      <w:hyperlink r:id="rId846" w:anchor="Cul_Art_TAC_T_a_yeux_grains_cafe" w:history="1">
        <w:r w:rsidRPr="002D35F4">
          <w:rPr>
            <w:rStyle w:val="Hyperlink"/>
            <w:lang w:val="fr-FR"/>
          </w:rPr>
          <w:t>yeux en grain de café</w:t>
        </w:r>
      </w:hyperlink>
      <w:r>
        <w:rPr>
          <w:lang w:val="fr-FR"/>
        </w:rPr>
        <w:t xml:space="preserve"> (BIB 2793)</w:t>
      </w:r>
      <w:r w:rsidRPr="00351713">
        <w:rPr>
          <w:lang w:val="fr-FR"/>
        </w:rPr>
        <w:t xml:space="preserve"> </w:t>
      </w:r>
      <w:r>
        <w:rPr>
          <w:lang w:val="fr-FR"/>
        </w:rPr>
        <w:t xml:space="preserve">v. </w:t>
      </w:r>
      <w:hyperlink r:id="rId847" w:anchor="Sit_Mavropigi" w:history="1">
        <w:r w:rsidRPr="00F412A4">
          <w:rPr>
            <w:rStyle w:val="Hyperlink"/>
            <w:lang w:val="fr-FR"/>
          </w:rPr>
          <w:t>Mavropigi</w:t>
        </w:r>
      </w:hyperlink>
    </w:p>
    <w:p w14:paraId="4B38570C" w14:textId="77777777" w:rsidR="00351713" w:rsidRDefault="00351713" w:rsidP="005A499C">
      <w:pPr>
        <w:jc w:val="both"/>
        <w:rPr>
          <w:lang w:val="fr-FR"/>
        </w:rPr>
      </w:pPr>
    </w:p>
    <w:p w14:paraId="4B7044A5" w14:textId="77777777" w:rsidR="00351713" w:rsidRDefault="00351713" w:rsidP="00351713">
      <w:pPr>
        <w:pStyle w:val="Heading2"/>
      </w:pPr>
      <w:r>
        <w:t>subsistence</w:t>
      </w:r>
    </w:p>
    <w:p w14:paraId="2D064D40" w14:textId="7CE437C8" w:rsidR="00351713" w:rsidRDefault="00351713" w:rsidP="005A499C">
      <w:pPr>
        <w:jc w:val="both"/>
        <w:rPr>
          <w:lang w:val="fr-FR"/>
        </w:rPr>
      </w:pPr>
      <w:r w:rsidRPr="0032190F">
        <w:rPr>
          <w:lang w:val="fr-FR"/>
        </w:rPr>
        <w:t xml:space="preserve">L’économie agricole est centrée sur les cultures du blé, de l’orge, des lentilles, l’élevage préférentiel des ovicaprinés, puis des porcs et des bovins. La </w:t>
      </w:r>
      <w:hyperlink r:id="rId848" w:anchor="ESP_Isotopes_anal_diete" w:history="1">
        <w:r w:rsidRPr="004B2893">
          <w:rPr>
            <w:rStyle w:val="Hyperlink"/>
            <w:lang w:val="fr-FR"/>
          </w:rPr>
          <w:t>diète</w:t>
        </w:r>
      </w:hyperlink>
      <w:r w:rsidRPr="0032190F">
        <w:rPr>
          <w:lang w:val="fr-FR"/>
        </w:rPr>
        <w:t xml:space="preserve"> étant complétés par les ressources de la chasse et de la pêche</w:t>
      </w:r>
      <w:r>
        <w:rPr>
          <w:lang w:val="fr-FR"/>
        </w:rPr>
        <w:t xml:space="preserve"> </w:t>
      </w:r>
      <w:r w:rsidRPr="0032190F">
        <w:rPr>
          <w:lang w:val="fr-FR"/>
        </w:rPr>
        <w:t>(BIB 125 p. 80).</w:t>
      </w:r>
    </w:p>
    <w:p w14:paraId="65CE6BE3" w14:textId="77777777" w:rsidR="00351713" w:rsidRDefault="00351713" w:rsidP="005A499C">
      <w:pPr>
        <w:jc w:val="both"/>
        <w:rPr>
          <w:lang w:val="fr-FR"/>
        </w:rPr>
      </w:pPr>
    </w:p>
    <w:p w14:paraId="3B0DC2ED" w14:textId="77777777" w:rsidR="00351713" w:rsidRDefault="00351713" w:rsidP="00351713">
      <w:pPr>
        <w:pStyle w:val="Heading2"/>
      </w:pPr>
      <w:r>
        <w:t>céramiques</w:t>
      </w:r>
    </w:p>
    <w:p w14:paraId="19FBC150" w14:textId="727A500B" w:rsidR="00351713" w:rsidRDefault="00351713" w:rsidP="00351713">
      <w:pPr>
        <w:rPr>
          <w:lang w:val="fr-FR"/>
        </w:rPr>
      </w:pPr>
      <w:r w:rsidRPr="0032190F">
        <w:rPr>
          <w:lang w:val="fr-FR"/>
        </w:rPr>
        <w:t xml:space="preserve">La poterie est généralement monochrome </w:t>
      </w:r>
      <w:r>
        <w:rPr>
          <w:lang w:val="fr-FR"/>
        </w:rPr>
        <w:t>[</w:t>
      </w:r>
      <w:hyperlink r:id="rId849" w:anchor="Cul_Monochrome" w:history="1">
        <w:r w:rsidRPr="00351713">
          <w:rPr>
            <w:rStyle w:val="Hyperlink"/>
            <w:lang w:val="fr-FR"/>
          </w:rPr>
          <w:t>Monochrome</w:t>
        </w:r>
      </w:hyperlink>
      <w:r>
        <w:rPr>
          <w:lang w:val="fr-FR"/>
        </w:rPr>
        <w:t xml:space="preserve">] </w:t>
      </w:r>
      <w:r w:rsidRPr="0032190F">
        <w:rPr>
          <w:lang w:val="fr-FR"/>
        </w:rPr>
        <w:t>lustrée ou non, et certains récipients portent des décors géométriques rouges/crème ou blanc/brun-rouge</w:t>
      </w:r>
      <w:r>
        <w:rPr>
          <w:lang w:val="fr-FR"/>
        </w:rPr>
        <w:t xml:space="preserve"> </w:t>
      </w:r>
      <w:r w:rsidRPr="0032190F">
        <w:rPr>
          <w:lang w:val="fr-FR"/>
        </w:rPr>
        <w:t>(BIB</w:t>
      </w:r>
      <w:r>
        <w:rPr>
          <w:lang w:val="fr-FR"/>
        </w:rPr>
        <w:t xml:space="preserve"> 125 p. 80) Céramique imprimée [Impressa] (BIB J.P. Demoule, journées CIMO-SPF, 2019)</w:t>
      </w:r>
    </w:p>
    <w:p w14:paraId="6A33CAEA" w14:textId="77777777" w:rsidR="00351713" w:rsidRDefault="00351713" w:rsidP="00351713">
      <w:pPr>
        <w:jc w:val="both"/>
        <w:rPr>
          <w:lang w:val="fr-FR"/>
        </w:rPr>
      </w:pPr>
    </w:p>
    <w:p w14:paraId="5FFC5D54" w14:textId="77777777" w:rsidR="00351713" w:rsidRDefault="00351713" w:rsidP="00351713">
      <w:pPr>
        <w:rPr>
          <w:lang w:val="fr-FR"/>
        </w:rPr>
      </w:pPr>
    </w:p>
    <w:p w14:paraId="6F95560D" w14:textId="77777777" w:rsidR="00351713" w:rsidRPr="00351713" w:rsidRDefault="00351713" w:rsidP="00351713">
      <w:pPr>
        <w:rPr>
          <w:lang w:val="fr-FR"/>
        </w:rPr>
      </w:pPr>
    </w:p>
    <w:p w14:paraId="4F131833" w14:textId="77777777" w:rsidR="00F412A4" w:rsidRDefault="00F412A4" w:rsidP="005A499C">
      <w:pPr>
        <w:jc w:val="both"/>
        <w:rPr>
          <w:lang w:val="fr-FR"/>
        </w:rPr>
      </w:pPr>
    </w:p>
    <w:p w14:paraId="2A943086" w14:textId="77777777" w:rsidR="004E5E5F" w:rsidRPr="00A13245" w:rsidRDefault="004E5E5F" w:rsidP="005A499C">
      <w:pPr>
        <w:jc w:val="both"/>
        <w:rPr>
          <w:lang w:val="fr-FR"/>
        </w:rPr>
      </w:pPr>
    </w:p>
    <w:p w14:paraId="12164FE9" w14:textId="77777777" w:rsidR="004E5E5F" w:rsidRDefault="004E5E5F" w:rsidP="00426FF9">
      <w:pPr>
        <w:pStyle w:val="Heading1"/>
      </w:pPr>
      <w:bookmarkStart w:id="461" w:name="Sit_Asagi_Pinar"/>
      <w:r>
        <w:t>ASAGI PINAR</w:t>
      </w:r>
    </w:p>
    <w:bookmarkEnd w:id="461"/>
    <w:p w14:paraId="7D045F34" w14:textId="77777777" w:rsidR="004E5E5F" w:rsidRPr="00A13245" w:rsidRDefault="004E5E5F" w:rsidP="005A499C">
      <w:pPr>
        <w:jc w:val="both"/>
        <w:rPr>
          <w:lang w:val="fr-FR" w:eastAsia="en-GB"/>
        </w:rPr>
      </w:pPr>
      <w:r w:rsidRPr="00A13245">
        <w:rPr>
          <w:lang w:val="fr-FR" w:eastAsia="en-GB"/>
        </w:rPr>
        <w:t>Aşaği Pınar</w:t>
      </w:r>
    </w:p>
    <w:p w14:paraId="2BC54B9F" w14:textId="77777777" w:rsidR="004E5E5F" w:rsidRPr="00A13245" w:rsidRDefault="004E5E5F" w:rsidP="005A499C">
      <w:pPr>
        <w:jc w:val="both"/>
        <w:rPr>
          <w:lang w:val="fr-FR" w:eastAsia="en-GB"/>
        </w:rPr>
      </w:pPr>
    </w:p>
    <w:p w14:paraId="4AF2E4CF" w14:textId="6BCD7717" w:rsidR="002D35F4" w:rsidRDefault="004E5E5F" w:rsidP="00212CBD">
      <w:pPr>
        <w:jc w:val="both"/>
        <w:rPr>
          <w:lang w:val="fr-FR" w:eastAsia="en-GB"/>
        </w:rPr>
      </w:pPr>
      <w:r>
        <w:rPr>
          <w:lang w:val="fr-FR" w:eastAsia="en-GB"/>
        </w:rPr>
        <w:t xml:space="preserve">Asagi Pinar, </w:t>
      </w:r>
      <w:r w:rsidRPr="004E5E5F">
        <w:rPr>
          <w:lang w:val="fr-FR" w:eastAsia="en-GB"/>
        </w:rPr>
        <w:t xml:space="preserve">Thrace orientale, statuette en TC datée de 5950 et 5750 cal BC (couche 7) le visage </w:t>
      </w:r>
      <w:r w:rsidRPr="00212CBD">
        <w:rPr>
          <w:lang w:val="fr-FR" w:eastAsia="en-GB"/>
        </w:rPr>
        <w:t xml:space="preserve">peut être rapproché de ceux de </w:t>
      </w:r>
      <w:hyperlink r:id="rId850" w:anchor="Sit_Gladnice" w:history="1">
        <w:r w:rsidRPr="00212CBD">
          <w:rPr>
            <w:rStyle w:val="Hyperlink"/>
            <w:lang w:val="fr-FR" w:eastAsia="en-GB"/>
          </w:rPr>
          <w:t>Gladnice</w:t>
        </w:r>
      </w:hyperlink>
      <w:r w:rsidRPr="00212CBD">
        <w:rPr>
          <w:lang w:val="fr-FR" w:eastAsia="en-GB"/>
        </w:rPr>
        <w:t>, etc. (Özdogan 2013) (BIB 2793)</w:t>
      </w:r>
      <w:r w:rsidR="00212CBD" w:rsidRPr="00212CBD">
        <w:rPr>
          <w:lang w:val="fr-FR" w:eastAsia="en-GB"/>
        </w:rPr>
        <w:t xml:space="preserve"> des fragments de figurines en</w:t>
      </w:r>
      <w:r w:rsidR="00212CBD">
        <w:rPr>
          <w:lang w:val="fr-FR" w:eastAsia="en-GB"/>
        </w:rPr>
        <w:t xml:space="preserve"> </w:t>
      </w:r>
      <w:r w:rsidR="00212CBD" w:rsidRPr="00212CBD">
        <w:rPr>
          <w:lang w:val="fr-FR" w:eastAsia="en-GB"/>
        </w:rPr>
        <w:t>terre cuite trouvés dans les couches 6 et 7 du site d’Aşağı Pınar présentent également des</w:t>
      </w:r>
      <w:r w:rsidR="00212CBD">
        <w:rPr>
          <w:lang w:val="fr-FR" w:eastAsia="en-GB"/>
        </w:rPr>
        <w:t xml:space="preserve"> </w:t>
      </w:r>
      <w:r w:rsidR="00212CBD" w:rsidRPr="00212CBD">
        <w:rPr>
          <w:lang w:val="fr-FR" w:eastAsia="en-GB"/>
        </w:rPr>
        <w:t xml:space="preserve">similitudes. Les niveaux sont apparentés aux phases </w:t>
      </w:r>
      <w:hyperlink r:id="rId851" w:anchor="Cul_Karanovo" w:history="1">
        <w:r w:rsidR="00212CBD" w:rsidRPr="002D35F4">
          <w:rPr>
            <w:rStyle w:val="Hyperlink"/>
            <w:lang w:val="fr-FR" w:eastAsia="en-GB"/>
          </w:rPr>
          <w:t xml:space="preserve">Karanovo </w:t>
        </w:r>
        <w:r w:rsidR="002D35F4" w:rsidRPr="002D35F4">
          <w:rPr>
            <w:rStyle w:val="Hyperlink"/>
            <w:lang w:val="fr-FR" w:eastAsia="en-GB"/>
          </w:rPr>
          <w:t>I et II</w:t>
        </w:r>
      </w:hyperlink>
      <w:r w:rsidR="002D35F4">
        <w:rPr>
          <w:lang w:val="fr-FR" w:eastAsia="en-GB"/>
        </w:rPr>
        <w:t xml:space="preserve"> </w:t>
      </w:r>
      <w:r w:rsidR="00212CBD" w:rsidRPr="00212CBD">
        <w:rPr>
          <w:lang w:val="fr-FR" w:eastAsia="en-GB"/>
        </w:rPr>
        <w:t>et sont datées</w:t>
      </w:r>
      <w:r w:rsidR="00212CBD">
        <w:rPr>
          <w:lang w:val="fr-FR" w:eastAsia="en-GB"/>
        </w:rPr>
        <w:t xml:space="preserve"> </w:t>
      </w:r>
      <w:r w:rsidR="00212CBD" w:rsidRPr="00212CBD">
        <w:rPr>
          <w:lang w:val="fr-FR" w:eastAsia="en-GB"/>
        </w:rPr>
        <w:t xml:space="preserve">respectivement entre 5750-5500 et 5950-5750 cal. BC (Özdoğan 2013)(BIB 2793) </w:t>
      </w:r>
      <w:r w:rsidR="00212CBD">
        <w:rPr>
          <w:lang w:val="fr-FR" w:eastAsia="en-GB"/>
        </w:rPr>
        <w:t xml:space="preserve"> </w:t>
      </w:r>
    </w:p>
    <w:p w14:paraId="6340AF11" w14:textId="77777777" w:rsidR="002D35F4" w:rsidRDefault="002D35F4" w:rsidP="00212CBD">
      <w:pPr>
        <w:jc w:val="both"/>
        <w:rPr>
          <w:lang w:val="fr-FR" w:eastAsia="en-GB"/>
        </w:rPr>
      </w:pPr>
    </w:p>
    <w:p w14:paraId="4388FF29" w14:textId="77777777" w:rsidR="002D35F4" w:rsidRDefault="002D35F4" w:rsidP="002D35F4">
      <w:pPr>
        <w:pStyle w:val="Heading2"/>
        <w:rPr>
          <w:lang w:eastAsia="en-GB"/>
        </w:rPr>
      </w:pPr>
      <w:bookmarkStart w:id="462" w:name="Sit_Asagi_Pinar_strat"/>
      <w:r>
        <w:rPr>
          <w:lang w:eastAsia="en-GB"/>
        </w:rPr>
        <w:t>stratigraphie</w:t>
      </w:r>
    </w:p>
    <w:bookmarkEnd w:id="462"/>
    <w:p w14:paraId="79B19584" w14:textId="77777777" w:rsidR="002D35F4" w:rsidRDefault="002D35F4" w:rsidP="00212CBD">
      <w:pPr>
        <w:jc w:val="both"/>
        <w:rPr>
          <w:lang w:val="fr-FR" w:eastAsia="en-GB"/>
        </w:rPr>
      </w:pPr>
    </w:p>
    <w:p w14:paraId="2CC1F00D" w14:textId="77777777" w:rsidR="002D35F4" w:rsidRDefault="002D35F4" w:rsidP="002D35F4">
      <w:pPr>
        <w:pStyle w:val="Heading3"/>
        <w:rPr>
          <w:lang w:eastAsia="en-GB"/>
        </w:rPr>
      </w:pPr>
      <w:bookmarkStart w:id="463" w:name="Sit_Asagi_Pinar_strat_niv3"/>
      <w:r>
        <w:rPr>
          <w:lang w:eastAsia="en-GB"/>
        </w:rPr>
        <w:t>niv. 3</w:t>
      </w:r>
    </w:p>
    <w:bookmarkEnd w:id="463"/>
    <w:p w14:paraId="2722E962" w14:textId="77777777" w:rsidR="00212CBD" w:rsidRPr="00672A1C" w:rsidRDefault="002D35F4" w:rsidP="00212CBD">
      <w:pPr>
        <w:jc w:val="both"/>
        <w:rPr>
          <w:lang w:val="es-ES" w:eastAsia="en-GB"/>
        </w:rPr>
      </w:pPr>
      <w:r>
        <w:rPr>
          <w:lang w:val="fr-FR" w:eastAsia="en-GB"/>
        </w:rPr>
        <w:t>O</w:t>
      </w:r>
      <w:r w:rsidR="00212CBD" w:rsidRPr="00212CBD">
        <w:rPr>
          <w:lang w:val="fr-FR" w:eastAsia="en-GB"/>
        </w:rPr>
        <w:t xml:space="preserve">nt été découverts au moins deux récipients anthropomorphes. L’un est un personnage assis sur un siège, dont la tête est manquante. Le second présente une forme originale, deux globes étant superposés, surmontés d’un col droit. Sur la partie inférieure sont appliqués le buste de personnages, sur la partie supérieure sont représentées en relief les seins, sur le col sont figurés les éléments du visage (Özdoğan 2013, Schwarzberg 2006). </w:t>
      </w:r>
      <w:r w:rsidR="00212CBD" w:rsidRPr="00672A1C">
        <w:rPr>
          <w:lang w:val="es-ES" w:eastAsia="en-GB"/>
        </w:rPr>
        <w:t xml:space="preserve">(BIB 2793) </w:t>
      </w:r>
    </w:p>
    <w:p w14:paraId="01601319" w14:textId="77777777" w:rsidR="00BE4202" w:rsidRPr="00672A1C" w:rsidRDefault="00BE4202" w:rsidP="00212CBD">
      <w:pPr>
        <w:jc w:val="both"/>
        <w:rPr>
          <w:lang w:val="es-ES" w:eastAsia="en-GB"/>
        </w:rPr>
      </w:pPr>
    </w:p>
    <w:p w14:paraId="5DC945ED" w14:textId="77777777" w:rsidR="00BE4202" w:rsidRPr="00426FF9" w:rsidRDefault="00BE4202" w:rsidP="00426FF9">
      <w:pPr>
        <w:pStyle w:val="Heading1"/>
        <w:rPr>
          <w:lang w:val="es-ES"/>
        </w:rPr>
      </w:pPr>
      <w:bookmarkStart w:id="464" w:name="Sit_Sospiro"/>
      <w:r w:rsidRPr="00426FF9">
        <w:rPr>
          <w:lang w:val="es-ES"/>
        </w:rPr>
        <w:t>SOSPIRO</w:t>
      </w:r>
    </w:p>
    <w:bookmarkEnd w:id="464"/>
    <w:p w14:paraId="0D8C7682" w14:textId="64D93862" w:rsidR="00BE4202" w:rsidRPr="00BE4202" w:rsidRDefault="00BE4202" w:rsidP="00212CBD">
      <w:pPr>
        <w:jc w:val="both"/>
        <w:rPr>
          <w:lang w:val="es-ES" w:eastAsia="en-GB"/>
        </w:rPr>
      </w:pPr>
      <w:r w:rsidRPr="00BE4202">
        <w:rPr>
          <w:lang w:val="es-ES" w:eastAsia="en-GB"/>
        </w:rPr>
        <w:br/>
        <w:t xml:space="preserve">Sospiro </w:t>
      </w:r>
      <w:r>
        <w:rPr>
          <w:lang w:val="es-ES" w:eastAsia="en-GB"/>
        </w:rPr>
        <w:t>(</w:t>
      </w:r>
      <w:r w:rsidRPr="00BE4202">
        <w:rPr>
          <w:lang w:val="es-ES" w:eastAsia="en-GB"/>
        </w:rPr>
        <w:t>San Ferdin</w:t>
      </w:r>
      <w:r>
        <w:rPr>
          <w:lang w:val="es-ES" w:eastAsia="en-GB"/>
        </w:rPr>
        <w:t xml:space="preserve">ando, Pouilles) </w:t>
      </w:r>
      <w:hyperlink r:id="rId852" w:anchor="Cul_Art_TAC_T_a_visage_typ_vsg2b" w:history="1">
        <w:r w:rsidRPr="00BE4202">
          <w:rPr>
            <w:rStyle w:val="Hyperlink"/>
            <w:lang w:val="es-ES" w:eastAsia="en-GB"/>
          </w:rPr>
          <w:t>vsg_2b</w:t>
        </w:r>
      </w:hyperlink>
      <w:r w:rsidRPr="00BE4202">
        <w:rPr>
          <w:lang w:val="es-ES" w:eastAsia="en-GB"/>
        </w:rPr>
        <w:t xml:space="preserve"> (BIB 2793)</w:t>
      </w:r>
      <w:r w:rsidR="00237FFA">
        <w:rPr>
          <w:lang w:val="es-ES" w:eastAsia="en-GB"/>
        </w:rPr>
        <w:t xml:space="preserve"> </w:t>
      </w:r>
      <w:r w:rsidR="00237FFA" w:rsidRPr="00237FFA">
        <w:rPr>
          <w:lang w:val="es-ES" w:eastAsia="en-GB"/>
        </w:rPr>
        <w:t>5900 - 5600 av. n. è.</w:t>
      </w:r>
      <w:r w:rsidR="00237FFA">
        <w:rPr>
          <w:lang w:val="es-ES" w:eastAsia="en-GB"/>
        </w:rPr>
        <w:t xml:space="preserve">, Impressa I (BIB 2793) </w:t>
      </w:r>
    </w:p>
    <w:p w14:paraId="60AB1D43" w14:textId="77777777" w:rsidR="002D35F4" w:rsidRPr="00BE4202" w:rsidRDefault="002D35F4" w:rsidP="00212CBD">
      <w:pPr>
        <w:jc w:val="both"/>
        <w:rPr>
          <w:lang w:val="es-ES" w:eastAsia="en-GB"/>
        </w:rPr>
      </w:pPr>
    </w:p>
    <w:p w14:paraId="1F8E6A7C" w14:textId="77777777" w:rsidR="0014272E" w:rsidRPr="00426FF9" w:rsidRDefault="0014272E" w:rsidP="00426FF9">
      <w:pPr>
        <w:pStyle w:val="Heading1"/>
        <w:rPr>
          <w:lang w:val="es-ES"/>
        </w:rPr>
      </w:pPr>
      <w:bookmarkStart w:id="465" w:name="Sit_Cimino"/>
      <w:r w:rsidRPr="00426FF9">
        <w:rPr>
          <w:lang w:val="es-ES"/>
        </w:rPr>
        <w:t>CIMINO</w:t>
      </w:r>
    </w:p>
    <w:bookmarkEnd w:id="465"/>
    <w:p w14:paraId="3597D40A" w14:textId="77777777" w:rsidR="0014272E" w:rsidRPr="00672A1C" w:rsidRDefault="0014272E" w:rsidP="00212CBD">
      <w:pPr>
        <w:jc w:val="both"/>
        <w:rPr>
          <w:lang w:val="es-ES" w:eastAsia="en-GB"/>
        </w:rPr>
      </w:pPr>
    </w:p>
    <w:p w14:paraId="1CAE57EE" w14:textId="68C953CF" w:rsidR="0014272E" w:rsidRPr="00672A1C" w:rsidRDefault="00BE4202" w:rsidP="0014272E">
      <w:pPr>
        <w:autoSpaceDE w:val="0"/>
        <w:autoSpaceDN w:val="0"/>
        <w:adjustRightInd w:val="0"/>
        <w:rPr>
          <w:lang w:val="es-ES" w:eastAsia="en-GB"/>
        </w:rPr>
      </w:pPr>
      <w:r w:rsidRPr="00672A1C">
        <w:rPr>
          <w:lang w:val="es-ES"/>
        </w:rPr>
        <w:t>Cimino (</w:t>
      </w:r>
      <w:r w:rsidR="0014272E" w:rsidRPr="00672A1C">
        <w:rPr>
          <w:lang w:val="es-ES"/>
        </w:rPr>
        <w:t>Tarente, Pouilles</w:t>
      </w:r>
      <w:r w:rsidRPr="00672A1C">
        <w:rPr>
          <w:lang w:val="es-ES"/>
        </w:rPr>
        <w:t>)</w:t>
      </w:r>
      <w:r w:rsidR="0014272E" w:rsidRPr="00672A1C">
        <w:rPr>
          <w:lang w:val="es-ES"/>
        </w:rPr>
        <w:t xml:space="preserve">, </w:t>
      </w:r>
      <w:hyperlink r:id="rId853" w:anchor="Cul_Art_TAC_T_a_visage_typ_vsg2b" w:history="1">
        <w:r w:rsidR="0014272E" w:rsidRPr="00672A1C">
          <w:rPr>
            <w:rStyle w:val="Hyperlink"/>
            <w:lang w:val="es-ES" w:eastAsia="en-GB"/>
          </w:rPr>
          <w:t>vsg_2b</w:t>
        </w:r>
      </w:hyperlink>
      <w:r w:rsidR="0014272E" w:rsidRPr="00672A1C">
        <w:rPr>
          <w:lang w:val="es-ES" w:eastAsia="en-GB"/>
        </w:rPr>
        <w:t xml:space="preserve"> (BIB 2793)</w:t>
      </w:r>
    </w:p>
    <w:p w14:paraId="67700632" w14:textId="77777777" w:rsidR="00331A9F" w:rsidRPr="00672A1C" w:rsidRDefault="00331A9F" w:rsidP="0014272E">
      <w:pPr>
        <w:autoSpaceDE w:val="0"/>
        <w:autoSpaceDN w:val="0"/>
        <w:adjustRightInd w:val="0"/>
        <w:rPr>
          <w:lang w:val="es-ES" w:eastAsia="en-GB"/>
        </w:rPr>
      </w:pPr>
    </w:p>
    <w:p w14:paraId="4FAAA9F8" w14:textId="77777777" w:rsidR="00331A9F" w:rsidRDefault="00331A9F" w:rsidP="00331A9F">
      <w:pPr>
        <w:pStyle w:val="Heading2"/>
        <w:rPr>
          <w:lang w:eastAsia="en-GB"/>
        </w:rPr>
      </w:pPr>
      <w:r>
        <w:rPr>
          <w:lang w:eastAsia="en-GB"/>
        </w:rPr>
        <w:lastRenderedPageBreak/>
        <w:t>item 28</w:t>
      </w:r>
    </w:p>
    <w:p w14:paraId="614767F5" w14:textId="77777777" w:rsidR="00331A9F" w:rsidRDefault="00331A9F" w:rsidP="0014272E">
      <w:pPr>
        <w:autoSpaceDE w:val="0"/>
        <w:autoSpaceDN w:val="0"/>
        <w:adjustRightInd w:val="0"/>
        <w:rPr>
          <w:lang w:val="fr-FR" w:eastAsia="en-GB"/>
        </w:rPr>
      </w:pPr>
    </w:p>
    <w:p w14:paraId="0B6C0C2E" w14:textId="77777777" w:rsidR="00331A9F" w:rsidRPr="002D35F4" w:rsidRDefault="00331A9F" w:rsidP="00331A9F">
      <w:pPr>
        <w:autoSpaceDE w:val="0"/>
        <w:autoSpaceDN w:val="0"/>
        <w:adjustRightInd w:val="0"/>
        <w:rPr>
          <w:lang w:val="fr-FR" w:eastAsia="en-GB"/>
        </w:rPr>
      </w:pPr>
      <w:r w:rsidRPr="002D35F4">
        <w:rPr>
          <w:lang w:val="fr-FR" w:eastAsia="en-GB"/>
        </w:rPr>
        <w:t>Impressa phase III - Matera-Ostuni</w:t>
      </w:r>
      <w:r w:rsidR="00BE4202">
        <w:rPr>
          <w:lang w:val="fr-FR" w:eastAsia="en-GB"/>
        </w:rPr>
        <w:t xml:space="preserve">, </w:t>
      </w:r>
      <w:r w:rsidR="00BE4202" w:rsidRPr="00BE4202">
        <w:rPr>
          <w:lang w:val="fr-FR" w:eastAsia="en-GB"/>
        </w:rPr>
        <w:t>5600 - 5200 av. n. è.</w:t>
      </w:r>
      <w:r w:rsidR="00BE4202">
        <w:rPr>
          <w:lang w:val="fr-FR" w:eastAsia="en-GB"/>
        </w:rPr>
        <w:t xml:space="preserve"> (BIB 2793)</w:t>
      </w:r>
      <w:r w:rsidRPr="002D35F4">
        <w:rPr>
          <w:lang w:val="fr-FR" w:eastAsia="en-GB"/>
        </w:rPr>
        <w:t xml:space="preserve"> Décor anthropomorphe situé près du bord. Nez plastique en dessous duquel 3 bandes d'impressions courtes, obliques et parallèles, rayonnent (BIB 2793)</w:t>
      </w:r>
      <w:r w:rsidRPr="002D35F4">
        <w:rPr>
          <w:lang w:val="fr-FR"/>
        </w:rPr>
        <w:t xml:space="preserve"> </w:t>
      </w:r>
    </w:p>
    <w:p w14:paraId="4B1C02F2" w14:textId="77777777" w:rsidR="00331A9F" w:rsidRDefault="00331A9F" w:rsidP="0014272E">
      <w:pPr>
        <w:autoSpaceDE w:val="0"/>
        <w:autoSpaceDN w:val="0"/>
        <w:adjustRightInd w:val="0"/>
        <w:rPr>
          <w:lang w:val="fr-FR" w:eastAsia="en-GB"/>
        </w:rPr>
      </w:pPr>
    </w:p>
    <w:p w14:paraId="0CA9EDA3" w14:textId="77777777" w:rsidR="00331A9F" w:rsidRDefault="00331A9F" w:rsidP="00331A9F">
      <w:pPr>
        <w:pStyle w:val="Heading2"/>
        <w:rPr>
          <w:lang w:eastAsia="en-GB"/>
        </w:rPr>
      </w:pPr>
      <w:r>
        <w:rPr>
          <w:lang w:eastAsia="en-GB"/>
        </w:rPr>
        <w:t>item 29</w:t>
      </w:r>
    </w:p>
    <w:p w14:paraId="6E0E3305" w14:textId="77777777" w:rsidR="00331A9F" w:rsidRDefault="00331A9F">
      <w:pPr>
        <w:rPr>
          <w:lang w:val="fr-FR" w:eastAsia="en-GB"/>
        </w:rPr>
      </w:pPr>
      <w:r>
        <w:rPr>
          <w:lang w:val="fr-FR" w:eastAsia="en-GB"/>
        </w:rPr>
        <w:br w:type="page"/>
      </w:r>
    </w:p>
    <w:p w14:paraId="31C8387C" w14:textId="77777777" w:rsidR="005A499C" w:rsidRPr="00BE4202" w:rsidRDefault="00331A9F" w:rsidP="005A499C">
      <w:pPr>
        <w:jc w:val="both"/>
        <w:rPr>
          <w:lang w:val="fr-FR"/>
        </w:rPr>
      </w:pPr>
      <w:r w:rsidRPr="00BE4202">
        <w:rPr>
          <w:lang w:val="fr-FR" w:eastAsia="en-GB"/>
        </w:rPr>
        <w:lastRenderedPageBreak/>
        <w:t xml:space="preserve">Phase IV- Matera-Ostuni </w:t>
      </w:r>
      <w:r w:rsidRPr="00BE4202">
        <w:rPr>
          <w:lang w:val="fr-FR"/>
        </w:rPr>
        <w:t xml:space="preserve">Décor anthropomorphe situé près du bord. Nez plastique d'où partent deux cordons agrémentés de décors d'impressions en lignes courtes obliques et parallèles, situées sur et de part et d'autre des cordons. </w:t>
      </w:r>
      <w:r w:rsidRPr="00BE4202">
        <w:rPr>
          <w:lang w:val="fr-FR" w:eastAsia="en-GB"/>
        </w:rPr>
        <w:t>(BIB 2793)</w:t>
      </w:r>
    </w:p>
    <w:p w14:paraId="692BB5A6" w14:textId="77777777" w:rsidR="00331A9F" w:rsidRPr="0032190F" w:rsidRDefault="00331A9F" w:rsidP="005A499C">
      <w:pPr>
        <w:jc w:val="both"/>
        <w:rPr>
          <w:lang w:val="fr-FR"/>
        </w:rPr>
      </w:pPr>
    </w:p>
    <w:p w14:paraId="4CE4A1E2" w14:textId="77777777" w:rsidR="005A499C" w:rsidRPr="0032190F" w:rsidRDefault="005A499C" w:rsidP="00426FF9">
      <w:pPr>
        <w:pStyle w:val="Heading1"/>
      </w:pPr>
      <w:bookmarkStart w:id="466" w:name="Sit_Catignano"/>
      <w:r w:rsidRPr="0032190F">
        <w:t>CATIGNANO</w:t>
      </w:r>
    </w:p>
    <w:bookmarkEnd w:id="466"/>
    <w:p w14:paraId="7A232940" w14:textId="77777777" w:rsidR="005A499C" w:rsidRPr="0032190F" w:rsidRDefault="005A499C" w:rsidP="005A499C">
      <w:pPr>
        <w:jc w:val="both"/>
        <w:rPr>
          <w:lang w:val="fr-FR"/>
        </w:rPr>
      </w:pPr>
    </w:p>
    <w:p w14:paraId="31F26766" w14:textId="04B0905C" w:rsidR="00F14288" w:rsidRPr="00F14288" w:rsidRDefault="005A499C" w:rsidP="00F14288">
      <w:pPr>
        <w:jc w:val="both"/>
        <w:rPr>
          <w:lang w:val="fr-FR"/>
        </w:rPr>
      </w:pPr>
      <w:r w:rsidRPr="0032190F">
        <w:rPr>
          <w:lang w:val="fr-FR"/>
        </w:rPr>
        <w:t>Catignano (</w:t>
      </w:r>
      <w:r w:rsidR="006A45A3">
        <w:rPr>
          <w:lang w:val="fr-FR"/>
        </w:rPr>
        <w:t>Catignano</w:t>
      </w:r>
      <w:r w:rsidRPr="0032190F">
        <w:rPr>
          <w:lang w:val="fr-FR"/>
        </w:rPr>
        <w:t xml:space="preserve">, </w:t>
      </w:r>
      <w:r w:rsidR="006A45A3">
        <w:rPr>
          <w:lang w:val="fr-FR"/>
        </w:rPr>
        <w:t>Pescara</w:t>
      </w:r>
      <w:r w:rsidRPr="0032190F">
        <w:rPr>
          <w:lang w:val="fr-FR"/>
        </w:rPr>
        <w:t xml:space="preserve">), </w:t>
      </w:r>
      <w:r w:rsidR="004068BF">
        <w:rPr>
          <w:lang w:val="fr-FR"/>
        </w:rPr>
        <w:t xml:space="preserve">Donne son nom à la culture de </w:t>
      </w:r>
      <w:hyperlink r:id="rId854" w:anchor="Cul_Catignano" w:history="1">
        <w:r w:rsidR="004068BF" w:rsidRPr="001F0985">
          <w:rPr>
            <w:rStyle w:val="Hyperlink"/>
            <w:lang w:val="fr-FR"/>
          </w:rPr>
          <w:t>Catignano</w:t>
        </w:r>
      </w:hyperlink>
      <w:r w:rsidR="004068BF">
        <w:rPr>
          <w:lang w:val="fr-FR"/>
        </w:rPr>
        <w:t xml:space="preserve"> (SS BIB)</w:t>
      </w:r>
      <w:r w:rsidR="00F14288">
        <w:rPr>
          <w:lang w:val="fr-FR"/>
        </w:rPr>
        <w:t xml:space="preserve"> </w:t>
      </w:r>
      <w:r w:rsidR="00F14288" w:rsidRPr="00F14288">
        <w:rPr>
          <w:lang w:val="fr-FR"/>
        </w:rPr>
        <w:t>Catignano: les céramiques figulines à décors peints en rouge originaire de Catignano atteignent l'Emilie-Romagne dans des contextes Vho/Fiorano (BIB 2651)</w:t>
      </w:r>
    </w:p>
    <w:p w14:paraId="3B75844E" w14:textId="77777777" w:rsidR="004068BF" w:rsidRDefault="004068BF" w:rsidP="004068BF">
      <w:pPr>
        <w:jc w:val="both"/>
        <w:rPr>
          <w:lang w:val="fr-FR"/>
        </w:rPr>
      </w:pPr>
    </w:p>
    <w:p w14:paraId="26616C6B" w14:textId="77777777" w:rsidR="004068BF" w:rsidRPr="006A45A3" w:rsidRDefault="004068BF" w:rsidP="005A499C">
      <w:pPr>
        <w:jc w:val="both"/>
        <w:rPr>
          <w:lang w:val="fr-FR"/>
        </w:rPr>
      </w:pPr>
    </w:p>
    <w:p w14:paraId="028914AC" w14:textId="77777777" w:rsidR="004068BF" w:rsidRPr="001E120D" w:rsidRDefault="004068BF" w:rsidP="004068BF">
      <w:pPr>
        <w:pStyle w:val="Heading2"/>
      </w:pPr>
      <w:r w:rsidRPr="001E120D">
        <w:t>Céramiques</w:t>
      </w:r>
    </w:p>
    <w:p w14:paraId="5FEACF1E" w14:textId="02AC042B" w:rsidR="004068BF" w:rsidRPr="001E120D" w:rsidRDefault="00000000" w:rsidP="004068BF">
      <w:pPr>
        <w:jc w:val="both"/>
        <w:rPr>
          <w:lang w:val="fr-FR"/>
        </w:rPr>
      </w:pPr>
      <w:hyperlink r:id="rId855" w:anchor="Cul_Art_TAC_T_a_vases_anthrop" w:history="1">
        <w:r w:rsidR="004068BF" w:rsidRPr="001E120D">
          <w:rPr>
            <w:rStyle w:val="Hyperlink"/>
            <w:lang w:val="fr-FR"/>
          </w:rPr>
          <w:t>vases anthropomorphes</w:t>
        </w:r>
      </w:hyperlink>
      <w:r w:rsidR="004068BF" w:rsidRPr="001E120D">
        <w:rPr>
          <w:lang w:val="fr-FR"/>
        </w:rPr>
        <w:t xml:space="preserve"> néolithiques [anthropomorphisme] (BIB Johanna Recchia-Quiniou in BIB 2126)</w:t>
      </w:r>
    </w:p>
    <w:p w14:paraId="4E189A6D" w14:textId="77777777" w:rsidR="004068BF" w:rsidRPr="001E120D" w:rsidRDefault="004068BF" w:rsidP="004068BF">
      <w:pPr>
        <w:rPr>
          <w:lang w:val="fr-FR"/>
        </w:rPr>
      </w:pPr>
    </w:p>
    <w:p w14:paraId="20E920FD" w14:textId="77777777" w:rsidR="004068BF" w:rsidRPr="001E120D" w:rsidRDefault="004068BF" w:rsidP="005A499C">
      <w:pPr>
        <w:jc w:val="both"/>
        <w:rPr>
          <w:lang w:val="fr-FR"/>
        </w:rPr>
      </w:pPr>
    </w:p>
    <w:p w14:paraId="2AA35823" w14:textId="77777777" w:rsidR="004068BF" w:rsidRDefault="004068BF" w:rsidP="004068BF">
      <w:pPr>
        <w:pStyle w:val="Heading3"/>
      </w:pPr>
      <w:bookmarkStart w:id="467" w:name="Sit_Catignano_cer_item254"/>
      <w:r>
        <w:t>item 254</w:t>
      </w:r>
    </w:p>
    <w:bookmarkEnd w:id="467"/>
    <w:p w14:paraId="57790277" w14:textId="7BAC8BCA" w:rsidR="004068BF" w:rsidRDefault="00911743" w:rsidP="005A499C">
      <w:pPr>
        <w:jc w:val="both"/>
        <w:rPr>
          <w:lang w:val="fr-FR" w:eastAsia="en-GB"/>
        </w:rPr>
      </w:pPr>
      <w:r w:rsidRPr="00EF0480">
        <w:rPr>
          <w:lang w:val="fr-FR" w:eastAsia="en-GB"/>
        </w:rPr>
        <w:fldChar w:fldCharType="begin"/>
      </w:r>
      <w:r w:rsidR="00E30F13">
        <w:rPr>
          <w:lang w:val="fr-FR" w:eastAsia="en-GB"/>
        </w:rPr>
        <w:instrText>HYPERLINK "C:\\Users\\Thomas Huet\\Desktop\\Documentation archéologique liée à la thèse\\Cultures.docx" \l "Cul_Art_TAC_T_a_visage_typ_vsg2a"</w:instrText>
      </w:r>
      <w:r w:rsidRPr="00EF0480">
        <w:rPr>
          <w:lang w:val="fr-FR" w:eastAsia="en-GB"/>
        </w:rPr>
      </w:r>
      <w:r w:rsidRPr="00EF0480">
        <w:rPr>
          <w:lang w:val="fr-FR" w:eastAsia="en-GB"/>
        </w:rPr>
        <w:fldChar w:fldCharType="separate"/>
      </w:r>
      <w:r w:rsidR="004068BF" w:rsidRPr="00EF0480">
        <w:rPr>
          <w:rStyle w:val="Hyperlink"/>
          <w:lang w:val="fr-FR" w:eastAsia="en-GB"/>
        </w:rPr>
        <w:t>vsg_2a</w:t>
      </w:r>
      <w:r w:rsidRPr="00EF0480">
        <w:rPr>
          <w:lang w:val="fr-FR" w:eastAsia="en-GB"/>
        </w:rPr>
        <w:fldChar w:fldCharType="end"/>
      </w:r>
      <w:r w:rsidR="004068BF" w:rsidRPr="00EF0480">
        <w:rPr>
          <w:lang w:val="fr-FR" w:eastAsia="en-GB"/>
        </w:rPr>
        <w:t xml:space="preserve"> (BIB 2793)</w:t>
      </w:r>
      <w:r w:rsidR="004E5E5F">
        <w:rPr>
          <w:lang w:val="fr-FR" w:eastAsia="en-GB"/>
        </w:rPr>
        <w:t xml:space="preserve"> a daté de la première moitié du 5e millénaire aec (BIB 2793)</w:t>
      </w:r>
    </w:p>
    <w:p w14:paraId="58608192" w14:textId="77777777" w:rsidR="00331A9F" w:rsidRDefault="00331A9F" w:rsidP="005A499C">
      <w:pPr>
        <w:jc w:val="both"/>
        <w:rPr>
          <w:lang w:val="fr-FR" w:eastAsia="en-GB"/>
        </w:rPr>
      </w:pPr>
    </w:p>
    <w:p w14:paraId="09579EED" w14:textId="77777777" w:rsidR="00331A9F" w:rsidRDefault="00331A9F" w:rsidP="005A499C">
      <w:pPr>
        <w:jc w:val="both"/>
        <w:rPr>
          <w:lang w:val="fr-FR" w:eastAsia="en-GB"/>
        </w:rPr>
      </w:pPr>
    </w:p>
    <w:p w14:paraId="01789842" w14:textId="77777777" w:rsidR="00331A9F" w:rsidRPr="00A06E89" w:rsidRDefault="00331A9F" w:rsidP="00426FF9">
      <w:pPr>
        <w:pStyle w:val="Heading1"/>
        <w:rPr>
          <w:lang w:val="en-GB"/>
        </w:rPr>
      </w:pPr>
      <w:bookmarkStart w:id="468" w:name="Sit_Trefontane"/>
      <w:r w:rsidRPr="00A06E89">
        <w:rPr>
          <w:lang w:val="en-GB"/>
        </w:rPr>
        <w:t>TREFONTANE</w:t>
      </w:r>
    </w:p>
    <w:bookmarkEnd w:id="468"/>
    <w:p w14:paraId="0A75CB43" w14:textId="77777777" w:rsidR="00331A9F" w:rsidRPr="00A06E89" w:rsidRDefault="00331A9F" w:rsidP="005A499C">
      <w:pPr>
        <w:jc w:val="both"/>
        <w:rPr>
          <w:lang w:val="en-GB" w:eastAsia="en-GB"/>
        </w:rPr>
      </w:pPr>
    </w:p>
    <w:p w14:paraId="64036E0E" w14:textId="77777777" w:rsidR="00331A9F" w:rsidRPr="00A06E89" w:rsidRDefault="00331A9F" w:rsidP="005A499C">
      <w:pPr>
        <w:jc w:val="both"/>
        <w:rPr>
          <w:lang w:val="en-GB" w:eastAsia="en-GB"/>
        </w:rPr>
      </w:pPr>
    </w:p>
    <w:p w14:paraId="72A1F493" w14:textId="77777777" w:rsidR="00331A9F" w:rsidRPr="00A06E89" w:rsidRDefault="00331A9F" w:rsidP="00331A9F">
      <w:pPr>
        <w:pStyle w:val="Heading2"/>
        <w:rPr>
          <w:lang w:val="en-GB" w:eastAsia="en-GB"/>
        </w:rPr>
      </w:pPr>
      <w:bookmarkStart w:id="469" w:name="Sit_Trefontane_cer_item96"/>
      <w:r w:rsidRPr="00A06E89">
        <w:rPr>
          <w:lang w:val="en-GB" w:eastAsia="en-GB"/>
        </w:rPr>
        <w:t>item 96</w:t>
      </w:r>
    </w:p>
    <w:bookmarkEnd w:id="469"/>
    <w:p w14:paraId="4A3099B2" w14:textId="77777777" w:rsidR="00331A9F" w:rsidRPr="00A06E89" w:rsidRDefault="00331A9F" w:rsidP="005A499C">
      <w:pPr>
        <w:jc w:val="both"/>
        <w:rPr>
          <w:lang w:val="en-GB" w:eastAsia="en-GB"/>
        </w:rPr>
      </w:pPr>
    </w:p>
    <w:p w14:paraId="458529E4" w14:textId="77C6D6EB" w:rsidR="00331A9F" w:rsidRPr="00331A9F" w:rsidRDefault="00000000" w:rsidP="00331A9F">
      <w:pPr>
        <w:jc w:val="both"/>
        <w:rPr>
          <w:lang w:val="fr-FR" w:eastAsia="en-GB"/>
        </w:rPr>
      </w:pPr>
      <w:hyperlink r:id="rId856" w:anchor="Cul_Stentinello" w:history="1">
        <w:r w:rsidR="00331A9F" w:rsidRPr="00A06E89">
          <w:rPr>
            <w:rStyle w:val="Hyperlink"/>
            <w:lang w:val="en-GB" w:eastAsia="en-GB"/>
          </w:rPr>
          <w:t>Stentinello</w:t>
        </w:r>
      </w:hyperlink>
      <w:r w:rsidR="00331A9F" w:rsidRPr="00A06E89">
        <w:rPr>
          <w:lang w:val="en-GB" w:eastAsia="en-GB"/>
        </w:rPr>
        <w:t xml:space="preserve">-Etneo. vsg_2. </w:t>
      </w:r>
      <w:r w:rsidR="00331A9F" w:rsidRPr="00331A9F">
        <w:rPr>
          <w:lang w:val="fr-FR" w:eastAsia="en-GB"/>
        </w:rPr>
        <w:t xml:space="preserve">Sur un col concave est incisé un décor d'yeux circulaires, au centre desquels est imprimé un point. Entre les yeux, deux courtes lignes sont incisées verticalement. Sous les yeux se développent également deux courtes lignes incisées, et quatre petits traits incisés au-dessus indiquent les cils. Une bande de losanges incisés soulignent la lèvre. Sur l'inflexion du col se développe une bande de lunules. Sans échelle. </w:t>
      </w:r>
      <w:r w:rsidR="00331A9F">
        <w:rPr>
          <w:lang w:val="fr-FR" w:eastAsia="en-GB"/>
        </w:rPr>
        <w:t>(BIB 2793)</w:t>
      </w:r>
    </w:p>
    <w:p w14:paraId="20A4DCB5" w14:textId="77777777" w:rsidR="00331A9F" w:rsidRDefault="00331A9F" w:rsidP="005A499C">
      <w:pPr>
        <w:jc w:val="both"/>
        <w:rPr>
          <w:lang w:val="fr-FR" w:eastAsia="en-GB"/>
        </w:rPr>
      </w:pPr>
    </w:p>
    <w:p w14:paraId="6FB3CD2A" w14:textId="77777777" w:rsidR="00331A9F" w:rsidRDefault="00331A9F" w:rsidP="00331A9F">
      <w:pPr>
        <w:pStyle w:val="Heading2"/>
        <w:rPr>
          <w:lang w:eastAsia="en-GB"/>
        </w:rPr>
      </w:pPr>
      <w:bookmarkStart w:id="470" w:name="Sit_Trefontane_cer_item146"/>
      <w:r>
        <w:rPr>
          <w:lang w:eastAsia="en-GB"/>
        </w:rPr>
        <w:t>item 146</w:t>
      </w:r>
    </w:p>
    <w:bookmarkEnd w:id="470"/>
    <w:p w14:paraId="5FD2B40D" w14:textId="77777777" w:rsidR="00331A9F" w:rsidRDefault="00331A9F" w:rsidP="005A499C">
      <w:pPr>
        <w:jc w:val="both"/>
        <w:rPr>
          <w:lang w:val="fr-FR" w:eastAsia="en-GB"/>
        </w:rPr>
      </w:pPr>
    </w:p>
    <w:p w14:paraId="315230DD" w14:textId="2DBD0B36" w:rsidR="00331A9F" w:rsidRPr="00331A9F" w:rsidRDefault="00000000" w:rsidP="00331A9F">
      <w:pPr>
        <w:autoSpaceDE w:val="0"/>
        <w:autoSpaceDN w:val="0"/>
        <w:adjustRightInd w:val="0"/>
        <w:rPr>
          <w:lang w:val="fr-FR" w:eastAsia="en-GB"/>
        </w:rPr>
      </w:pPr>
      <w:hyperlink r:id="rId857" w:anchor="Cul_Stentinello" w:history="1">
        <w:r w:rsidR="00F14288" w:rsidRPr="00F14288">
          <w:rPr>
            <w:rStyle w:val="Hyperlink"/>
            <w:lang w:val="fr-FR" w:eastAsia="en-GB"/>
          </w:rPr>
          <w:t>Stentinello</w:t>
        </w:r>
      </w:hyperlink>
      <w:r w:rsidR="00331A9F">
        <w:rPr>
          <w:lang w:val="fr-FR" w:eastAsia="en-GB"/>
        </w:rPr>
        <w:t xml:space="preserve">-Etneo. vsg_2. </w:t>
      </w:r>
      <w:r w:rsidR="00331A9F" w:rsidRPr="00331A9F">
        <w:rPr>
          <w:lang w:val="fr-FR" w:eastAsia="en-GB"/>
        </w:rPr>
        <w:t>Bord perforé d'un trou (de réparation?). Décors d'impressions</w:t>
      </w:r>
      <w:r w:rsidR="00331A9F">
        <w:rPr>
          <w:lang w:val="fr-FR" w:eastAsia="en-GB"/>
        </w:rPr>
        <w:t xml:space="preserve"> </w:t>
      </w:r>
      <w:r w:rsidR="00331A9F" w:rsidRPr="00331A9F">
        <w:rPr>
          <w:lang w:val="fr-FR" w:eastAsia="en-GB"/>
        </w:rPr>
        <w:t>formant un motif d'oeil en losange avec cils. Le centre du losange</w:t>
      </w:r>
      <w:r w:rsidR="00331A9F">
        <w:rPr>
          <w:lang w:val="fr-FR" w:eastAsia="en-GB"/>
        </w:rPr>
        <w:t xml:space="preserve"> </w:t>
      </w:r>
      <w:r w:rsidR="00331A9F" w:rsidRPr="00331A9F">
        <w:rPr>
          <w:lang w:val="fr-FR" w:eastAsia="en-GB"/>
        </w:rPr>
        <w:t>est indiqué par un point. Sous le losange se développent trois</w:t>
      </w:r>
      <w:r w:rsidR="00331A9F">
        <w:rPr>
          <w:lang w:val="fr-FR" w:eastAsia="en-GB"/>
        </w:rPr>
        <w:t xml:space="preserve"> </w:t>
      </w:r>
      <w:r w:rsidR="00331A9F" w:rsidRPr="00331A9F">
        <w:rPr>
          <w:lang w:val="fr-FR" w:eastAsia="en-GB"/>
        </w:rPr>
        <w:t>lignes imprimées verticales et parallèles.</w:t>
      </w:r>
      <w:r w:rsidR="00331A9F">
        <w:rPr>
          <w:lang w:val="fr-FR" w:eastAsia="en-GB"/>
        </w:rPr>
        <w:t xml:space="preserve"> </w:t>
      </w:r>
      <w:r w:rsidR="00331A9F" w:rsidRPr="00331A9F">
        <w:rPr>
          <w:lang w:val="fr-FR" w:eastAsia="en-GB"/>
        </w:rPr>
        <w:t xml:space="preserve">Sans échelle. </w:t>
      </w:r>
      <w:r w:rsidR="00331A9F">
        <w:rPr>
          <w:lang w:val="fr-FR" w:eastAsia="en-GB"/>
        </w:rPr>
        <w:t>(BIB 2793)</w:t>
      </w:r>
    </w:p>
    <w:p w14:paraId="39295578" w14:textId="77777777" w:rsidR="004068BF" w:rsidRDefault="004068BF" w:rsidP="005A499C">
      <w:pPr>
        <w:jc w:val="both"/>
        <w:rPr>
          <w:lang w:val="fr-FR"/>
        </w:rPr>
      </w:pPr>
    </w:p>
    <w:p w14:paraId="01C0A581" w14:textId="77777777" w:rsidR="00331A9F" w:rsidRDefault="00331A9F" w:rsidP="005A499C">
      <w:pPr>
        <w:jc w:val="both"/>
        <w:rPr>
          <w:lang w:val="fr-FR"/>
        </w:rPr>
      </w:pPr>
    </w:p>
    <w:p w14:paraId="5699EF39" w14:textId="77777777" w:rsidR="00331A9F" w:rsidRDefault="00331A9F" w:rsidP="005A499C">
      <w:pPr>
        <w:jc w:val="both"/>
        <w:rPr>
          <w:lang w:val="fr-FR"/>
        </w:rPr>
      </w:pPr>
    </w:p>
    <w:p w14:paraId="6A7B41BD" w14:textId="77777777" w:rsidR="004E5E5F" w:rsidRDefault="004E5E5F" w:rsidP="00426FF9">
      <w:pPr>
        <w:pStyle w:val="Heading1"/>
      </w:pPr>
      <w:bookmarkStart w:id="471" w:name="Sit_Santa_Croce"/>
      <w:r>
        <w:t>SANTA CROCE</w:t>
      </w:r>
    </w:p>
    <w:bookmarkEnd w:id="471"/>
    <w:p w14:paraId="1595CCF3" w14:textId="77777777" w:rsidR="004E5E5F" w:rsidRDefault="004E5E5F" w:rsidP="005A499C">
      <w:pPr>
        <w:jc w:val="both"/>
        <w:rPr>
          <w:lang w:val="fr-FR"/>
        </w:rPr>
      </w:pPr>
    </w:p>
    <w:p w14:paraId="2EE43F39" w14:textId="77777777" w:rsidR="004E5E5F" w:rsidRDefault="004E5E5F" w:rsidP="005A499C">
      <w:pPr>
        <w:jc w:val="both"/>
        <w:rPr>
          <w:lang w:val="fr-FR"/>
        </w:rPr>
      </w:pPr>
      <w:r>
        <w:rPr>
          <w:lang w:val="fr-FR"/>
        </w:rPr>
        <w:t xml:space="preserve">Santa Croce (Bisceglie), </w:t>
      </w:r>
    </w:p>
    <w:p w14:paraId="055A4959" w14:textId="77777777" w:rsidR="004E5E5F" w:rsidRDefault="004E5E5F" w:rsidP="005A499C">
      <w:pPr>
        <w:jc w:val="both"/>
        <w:rPr>
          <w:lang w:val="fr-FR"/>
        </w:rPr>
      </w:pPr>
    </w:p>
    <w:p w14:paraId="73BC946D" w14:textId="77777777" w:rsidR="004E5E5F" w:rsidRDefault="004E5E5F" w:rsidP="004E5E5F">
      <w:pPr>
        <w:pStyle w:val="Heading2"/>
      </w:pPr>
      <w:r>
        <w:t>Céramiques</w:t>
      </w:r>
    </w:p>
    <w:p w14:paraId="2497032C" w14:textId="77777777" w:rsidR="004E5E5F" w:rsidRDefault="004E5E5F" w:rsidP="005A499C">
      <w:pPr>
        <w:jc w:val="both"/>
        <w:rPr>
          <w:lang w:val="fr-FR"/>
        </w:rPr>
      </w:pPr>
    </w:p>
    <w:p w14:paraId="50618646" w14:textId="77777777" w:rsidR="004E5E5F" w:rsidRDefault="004E5E5F" w:rsidP="004E5E5F">
      <w:pPr>
        <w:pStyle w:val="Heading3"/>
      </w:pPr>
      <w:bookmarkStart w:id="472" w:name="Sit_Santa_Croce_cer_item22"/>
      <w:r>
        <w:t>item22</w:t>
      </w:r>
    </w:p>
    <w:bookmarkEnd w:id="472"/>
    <w:p w14:paraId="48691CB9" w14:textId="77777777" w:rsidR="004E5E5F" w:rsidRDefault="004E5E5F" w:rsidP="005A499C">
      <w:pPr>
        <w:jc w:val="both"/>
        <w:rPr>
          <w:lang w:val="fr-FR"/>
        </w:rPr>
      </w:pPr>
    </w:p>
    <w:p w14:paraId="037FB143" w14:textId="7B90E7E4" w:rsidR="004E5E5F" w:rsidRDefault="004E5E5F" w:rsidP="005A499C">
      <w:pPr>
        <w:jc w:val="both"/>
        <w:rPr>
          <w:lang w:val="fr-FR"/>
        </w:rPr>
      </w:pPr>
      <w:r>
        <w:rPr>
          <w:lang w:val="fr-FR"/>
        </w:rPr>
        <w:t xml:space="preserve">vase anthropomorphe du Néolithique au contexte peu fiable, visage </w:t>
      </w:r>
      <w:hyperlink r:id="rId858" w:anchor="Cul_Art_TAC_T_a_visage_typ_vsg2a" w:history="1">
        <w:r w:rsidRPr="004E5E5F">
          <w:rPr>
            <w:rStyle w:val="Hyperlink"/>
            <w:lang w:val="fr-FR"/>
          </w:rPr>
          <w:t>vsg_2a</w:t>
        </w:r>
      </w:hyperlink>
      <w:r>
        <w:rPr>
          <w:lang w:val="fr-FR"/>
        </w:rPr>
        <w:t xml:space="preserve"> (BIB 2793)</w:t>
      </w:r>
    </w:p>
    <w:p w14:paraId="54C018D4" w14:textId="77777777" w:rsidR="004E5E5F" w:rsidRDefault="004E5E5F" w:rsidP="005A499C">
      <w:pPr>
        <w:jc w:val="both"/>
        <w:rPr>
          <w:lang w:val="fr-FR"/>
        </w:rPr>
      </w:pPr>
    </w:p>
    <w:p w14:paraId="68854D69" w14:textId="77777777" w:rsidR="004E5E5F" w:rsidRDefault="004E5E5F" w:rsidP="00426FF9">
      <w:pPr>
        <w:pStyle w:val="Heading1"/>
      </w:pPr>
      <w:bookmarkStart w:id="473" w:name="Sit_Madonna_Grazie"/>
      <w:r>
        <w:t>MADONNA DELLE GRAZIE</w:t>
      </w:r>
    </w:p>
    <w:bookmarkEnd w:id="473"/>
    <w:p w14:paraId="5CF7B186" w14:textId="77777777" w:rsidR="004E5E5F" w:rsidRDefault="004E5E5F" w:rsidP="005A499C">
      <w:pPr>
        <w:jc w:val="both"/>
        <w:rPr>
          <w:lang w:val="fr-FR"/>
        </w:rPr>
      </w:pPr>
    </w:p>
    <w:p w14:paraId="25624F9A" w14:textId="77777777" w:rsidR="004E5E5F" w:rsidRDefault="004E5E5F" w:rsidP="004E5E5F">
      <w:pPr>
        <w:jc w:val="both"/>
        <w:rPr>
          <w:lang w:val="fr-FR"/>
        </w:rPr>
      </w:pPr>
      <w:r>
        <w:rPr>
          <w:lang w:val="fr-FR"/>
        </w:rPr>
        <w:t>vase anthropomorphe du Néolithique (BIB 2793)</w:t>
      </w:r>
    </w:p>
    <w:p w14:paraId="47948C54" w14:textId="77777777" w:rsidR="004E5E5F" w:rsidRDefault="004E5E5F" w:rsidP="005A499C">
      <w:pPr>
        <w:jc w:val="both"/>
        <w:rPr>
          <w:lang w:val="fr-FR"/>
        </w:rPr>
      </w:pPr>
    </w:p>
    <w:p w14:paraId="28D85400" w14:textId="77777777" w:rsidR="00535321" w:rsidRPr="001E120D" w:rsidRDefault="00B32503" w:rsidP="00426FF9">
      <w:pPr>
        <w:pStyle w:val="Heading1"/>
      </w:pPr>
      <w:bookmarkStart w:id="474" w:name="Sit_Monte_Aquilone"/>
      <w:r w:rsidRPr="001E120D">
        <w:t>MONTE AQUILONE</w:t>
      </w:r>
    </w:p>
    <w:bookmarkEnd w:id="474"/>
    <w:p w14:paraId="3A4D1D91" w14:textId="77777777" w:rsidR="00EF2882" w:rsidRDefault="00EF2882" w:rsidP="00242C0F">
      <w:pPr>
        <w:rPr>
          <w:szCs w:val="22"/>
          <w:lang w:val="fr-FR" w:eastAsia="en-GB"/>
        </w:rPr>
      </w:pPr>
    </w:p>
    <w:p w14:paraId="0E1B438B" w14:textId="524BA02F" w:rsidR="00B32503" w:rsidRDefault="00B32503" w:rsidP="00242C0F">
      <w:pPr>
        <w:rPr>
          <w:szCs w:val="22"/>
          <w:lang w:val="fr-FR" w:eastAsia="en-GB"/>
        </w:rPr>
      </w:pPr>
      <w:r w:rsidRPr="001E120D">
        <w:rPr>
          <w:szCs w:val="22"/>
          <w:lang w:val="fr-FR" w:eastAsia="en-GB"/>
        </w:rPr>
        <w:t>Monte Aquilone (Manfredonia, Foggia) site Néo ancien (BIB 2793)</w:t>
      </w:r>
      <w:r w:rsidR="008C434B">
        <w:rPr>
          <w:szCs w:val="22"/>
          <w:lang w:val="fr-FR" w:eastAsia="en-GB"/>
        </w:rPr>
        <w:t xml:space="preserve"> v. </w:t>
      </w:r>
      <w:hyperlink r:id="rId859" w:anchor="Sit_Canne" w:history="1">
        <w:r w:rsidR="008C434B" w:rsidRPr="008C434B">
          <w:rPr>
            <w:rStyle w:val="Hyperlink"/>
            <w:szCs w:val="22"/>
            <w:lang w:val="fr-FR" w:eastAsia="en-GB"/>
          </w:rPr>
          <w:t>Canne</w:t>
        </w:r>
      </w:hyperlink>
      <w:r w:rsidR="008C434B">
        <w:rPr>
          <w:szCs w:val="22"/>
          <w:lang w:val="fr-FR" w:eastAsia="en-GB"/>
        </w:rPr>
        <w:t xml:space="preserve"> </w:t>
      </w:r>
    </w:p>
    <w:p w14:paraId="46FAE02C" w14:textId="77777777" w:rsidR="004E5E5F" w:rsidRPr="001E120D" w:rsidRDefault="004E5E5F" w:rsidP="00242C0F">
      <w:pPr>
        <w:rPr>
          <w:lang w:val="fr-FR"/>
        </w:rPr>
      </w:pPr>
    </w:p>
    <w:p w14:paraId="2176C610" w14:textId="77777777" w:rsidR="009A54E0" w:rsidRPr="0032190F" w:rsidRDefault="00BA150E" w:rsidP="00426FF9">
      <w:pPr>
        <w:pStyle w:val="Heading1"/>
      </w:pPr>
      <w:bookmarkStart w:id="475" w:name="Sit_Karbuna"/>
      <w:r>
        <w:t>KARBUNA</w:t>
      </w:r>
    </w:p>
    <w:bookmarkEnd w:id="475"/>
    <w:p w14:paraId="649911A0" w14:textId="77777777" w:rsidR="009A54E0" w:rsidRPr="0032190F" w:rsidRDefault="009A54E0" w:rsidP="00242C0F">
      <w:pPr>
        <w:rPr>
          <w:lang w:val="fr-FR"/>
        </w:rPr>
      </w:pPr>
    </w:p>
    <w:p w14:paraId="5F4621B5" w14:textId="6AEDBB49" w:rsidR="009A54E0" w:rsidRDefault="009A54E0" w:rsidP="00242C0F">
      <w:pPr>
        <w:jc w:val="both"/>
        <w:rPr>
          <w:lang w:val="fr-FR"/>
        </w:rPr>
      </w:pPr>
      <w:r w:rsidRPr="0032190F">
        <w:rPr>
          <w:lang w:val="fr-FR"/>
        </w:rPr>
        <w:t xml:space="preserve">Dans </w:t>
      </w:r>
      <w:r w:rsidR="00BA150E">
        <w:rPr>
          <w:lang w:val="fr-FR"/>
        </w:rPr>
        <w:t>l'habitat</w:t>
      </w:r>
      <w:r w:rsidRPr="0032190F">
        <w:rPr>
          <w:lang w:val="fr-FR"/>
        </w:rPr>
        <w:t xml:space="preserve"> de Karbuna (Moldavie), un vase </w:t>
      </w:r>
      <w:hyperlink r:id="rId860" w:anchor="Cul_Cucuteni_Tripolje" w:history="1">
        <w:r w:rsidRPr="0032190F">
          <w:rPr>
            <w:rStyle w:val="Hyperlink"/>
            <w:lang w:val="fr-FR"/>
          </w:rPr>
          <w:t>Tripolje A II</w:t>
        </w:r>
      </w:hyperlink>
      <w:r w:rsidRPr="0032190F">
        <w:rPr>
          <w:lang w:val="fr-FR"/>
        </w:rPr>
        <w:t xml:space="preserve">, dépôt composé de 852 objets dont 444 en </w:t>
      </w:r>
      <w:hyperlink r:id="rId861" w:anchor="Sit_Cuivre" w:history="1">
        <w:r w:rsidR="00BA150E" w:rsidRPr="00BA150E">
          <w:rPr>
            <w:rStyle w:val="Hyperlink"/>
            <w:lang w:val="fr-FR"/>
          </w:rPr>
          <w:t>cuivre</w:t>
        </w:r>
      </w:hyperlink>
      <w:r w:rsidR="00BA150E" w:rsidRPr="0032190F">
        <w:rPr>
          <w:lang w:val="fr-FR"/>
        </w:rPr>
        <w:t xml:space="preserve"> </w:t>
      </w:r>
      <w:r w:rsidRPr="0032190F">
        <w:rPr>
          <w:lang w:val="fr-FR"/>
        </w:rPr>
        <w:t>(haches-marteaux, bracelets en spirales, disques, pendeloques de formes diverses, perles) auxquels s’ajoutent des objets en pierre (« haches de combat »</w:t>
      </w:r>
      <w:r w:rsidR="00123BEA" w:rsidRPr="0032190F">
        <w:rPr>
          <w:lang w:val="fr-FR"/>
        </w:rPr>
        <w:t xml:space="preserve"> </w:t>
      </w:r>
      <w:hyperlink r:id="rId862" w:anchor="Typ_Arm_Hache_combat" w:history="1">
        <w:r w:rsidR="00413AA1" w:rsidRPr="0032190F">
          <w:rPr>
            <w:rStyle w:val="Hyperlink"/>
            <w:lang w:val="fr-FR"/>
          </w:rPr>
          <w:t>hache-marteau</w:t>
        </w:r>
      </w:hyperlink>
      <w:r w:rsidR="00123BEA" w:rsidRPr="0032190F">
        <w:rPr>
          <w:lang w:val="fr-FR"/>
        </w:rPr>
        <w:t>]</w:t>
      </w:r>
      <w:r w:rsidRPr="0032190F">
        <w:rPr>
          <w:lang w:val="fr-FR"/>
        </w:rPr>
        <w:t xml:space="preserve">, </w:t>
      </w:r>
      <w:hyperlink r:id="rId863" w:anchor="Cul_Art_TAC_T_a_statuettes" w:history="1">
        <w:r w:rsidRPr="0032190F">
          <w:rPr>
            <w:rStyle w:val="Hyperlink"/>
            <w:lang w:val="fr-FR"/>
          </w:rPr>
          <w:t>figurines</w:t>
        </w:r>
      </w:hyperlink>
      <w:r w:rsidRPr="0032190F">
        <w:rPr>
          <w:lang w:val="fr-FR"/>
        </w:rPr>
        <w:t xml:space="preserve"> et perles), en os et en autres matières (statuettes féminine miniature, dents de cerf, dent humaine, perles et pendeloques) (BIB 56 p. 77)</w:t>
      </w:r>
    </w:p>
    <w:p w14:paraId="2087FCE4" w14:textId="77777777" w:rsidR="001C2D62" w:rsidRDefault="001C2D62" w:rsidP="00242C0F">
      <w:pPr>
        <w:jc w:val="both"/>
        <w:rPr>
          <w:lang w:val="fr-FR"/>
        </w:rPr>
      </w:pPr>
    </w:p>
    <w:p w14:paraId="1BFD6C08" w14:textId="77777777" w:rsidR="001C2D62" w:rsidRPr="007B5492" w:rsidRDefault="001C2D62" w:rsidP="00426FF9">
      <w:pPr>
        <w:pStyle w:val="Heading1"/>
      </w:pPr>
      <w:bookmarkStart w:id="476" w:name="Sit_Maidanetske"/>
      <w:r w:rsidRPr="007B5492">
        <w:t>MAIDANETSKE</w:t>
      </w:r>
    </w:p>
    <w:bookmarkEnd w:id="476"/>
    <w:p w14:paraId="64262108" w14:textId="2CA26DC7" w:rsidR="001C2D62" w:rsidRPr="007B5492" w:rsidRDefault="00BF5076" w:rsidP="001C2D62">
      <w:pPr>
        <w:rPr>
          <w:sz w:val="20"/>
          <w:lang w:val="fr-FR" w:eastAsia="en-GB"/>
        </w:rPr>
      </w:pPr>
      <w:r w:rsidRPr="007B5492">
        <w:rPr>
          <w:sz w:val="20"/>
          <w:lang w:val="fr-FR"/>
        </w:rPr>
        <w:t xml:space="preserve">MAIDANETS’KE, </w:t>
      </w:r>
      <w:r w:rsidRPr="007B5492">
        <w:rPr>
          <w:sz w:val="20"/>
          <w:lang w:val="fr-FR" w:eastAsia="en-GB"/>
        </w:rPr>
        <w:t xml:space="preserve">Maidanets'ke, </w:t>
      </w:r>
      <w:r w:rsidR="00EF2882" w:rsidRPr="007B5492">
        <w:rPr>
          <w:sz w:val="20"/>
          <w:lang w:val="fr-FR"/>
        </w:rPr>
        <w:t xml:space="preserve">Majdanetske, </w:t>
      </w:r>
      <w:r w:rsidR="001C2D62" w:rsidRPr="007B5492">
        <w:rPr>
          <w:sz w:val="20"/>
          <w:lang w:val="fr-FR"/>
        </w:rPr>
        <w:t>Maidanetske, Maidanets'ke,</w:t>
      </w:r>
      <w:r w:rsidR="00EF2882" w:rsidRPr="007B5492">
        <w:rPr>
          <w:sz w:val="20"/>
          <w:lang w:val="fr-FR"/>
        </w:rPr>
        <w:t xml:space="preserve"> </w:t>
      </w:r>
      <w:r w:rsidR="001C2D62" w:rsidRPr="007B5492">
        <w:rPr>
          <w:sz w:val="20"/>
          <w:lang w:val="fr-FR"/>
        </w:rPr>
        <w:t>Majdanetskoy</w:t>
      </w:r>
    </w:p>
    <w:p w14:paraId="25CE1D9A" w14:textId="77777777" w:rsidR="001C2D62" w:rsidRPr="007B5492" w:rsidRDefault="001C2D62" w:rsidP="00242C0F">
      <w:pPr>
        <w:jc w:val="both"/>
        <w:rPr>
          <w:lang w:val="fr-FR"/>
        </w:rPr>
      </w:pPr>
    </w:p>
    <w:p w14:paraId="6F5273C9" w14:textId="4C9B13F6" w:rsidR="001C2D62" w:rsidRPr="00EF2882" w:rsidRDefault="001C2D62" w:rsidP="00EF2882">
      <w:pPr>
        <w:rPr>
          <w:lang w:val="fr-FR"/>
        </w:rPr>
      </w:pPr>
      <w:r w:rsidRPr="007B5492">
        <w:rPr>
          <w:lang w:val="fr-FR"/>
        </w:rPr>
        <w:t xml:space="preserve">Ukraine. </w:t>
      </w:r>
      <w:r>
        <w:rPr>
          <w:lang w:val="fr-FR"/>
        </w:rPr>
        <w:t>M</w:t>
      </w:r>
      <w:r w:rsidR="00EF2882">
        <w:rPr>
          <w:lang w:val="fr-FR"/>
        </w:rPr>
        <w:t>é</w:t>
      </w:r>
      <w:r>
        <w:rPr>
          <w:lang w:val="fr-FR"/>
        </w:rPr>
        <w:t xml:space="preserve">gasite pendant l'époque </w:t>
      </w:r>
      <w:hyperlink r:id="rId864" w:anchor="Cul_Cucuteni_Tripolje" w:history="1">
        <w:r w:rsidRPr="001C2D62">
          <w:rPr>
            <w:rStyle w:val="Hyperlink"/>
            <w:lang w:val="fr-FR"/>
          </w:rPr>
          <w:t>Cucuteni-Tripolje</w:t>
        </w:r>
      </w:hyperlink>
      <w:r>
        <w:rPr>
          <w:lang w:val="fr-FR"/>
        </w:rPr>
        <w:t>, 1575 batiments reconnus en géophysique (wiki)</w:t>
      </w:r>
      <w:r w:rsidR="00EF2882">
        <w:rPr>
          <w:lang w:val="fr-FR"/>
        </w:rPr>
        <w:t xml:space="preserve"> </w:t>
      </w:r>
      <w:hyperlink r:id="rId865" w:anchor="Cul_Trypillia_sitemega" w:history="1">
        <w:r w:rsidR="00A862BE" w:rsidRPr="00EF2882">
          <w:rPr>
            <w:rStyle w:val="Hyperlink"/>
            <w:lang w:val="fr-FR"/>
          </w:rPr>
          <w:t>Mégasite Tr</w:t>
        </w:r>
        <w:r w:rsidR="00A862BE">
          <w:rPr>
            <w:rStyle w:val="Hyperlink"/>
            <w:lang w:val="fr-FR"/>
          </w:rPr>
          <w:t>y</w:t>
        </w:r>
        <w:r w:rsidR="00A862BE" w:rsidRPr="00EF2882">
          <w:rPr>
            <w:rStyle w:val="Hyperlink"/>
            <w:lang w:val="fr-FR"/>
          </w:rPr>
          <w:t>pillia</w:t>
        </w:r>
      </w:hyperlink>
      <w:r w:rsidR="00EF2882">
        <w:rPr>
          <w:lang w:val="fr-FR"/>
        </w:rPr>
        <w:t xml:space="preserve"> du 4</w:t>
      </w:r>
      <w:r w:rsidR="00EF2882" w:rsidRPr="00EF2882">
        <w:rPr>
          <w:vertAlign w:val="superscript"/>
          <w:lang w:val="fr-FR"/>
        </w:rPr>
        <w:t>e</w:t>
      </w:r>
      <w:r w:rsidR="00EF2882">
        <w:rPr>
          <w:lang w:val="fr-FR"/>
        </w:rPr>
        <w:t xml:space="preserve"> – 3</w:t>
      </w:r>
      <w:r w:rsidR="00EF2882" w:rsidRPr="00EF2882">
        <w:rPr>
          <w:vertAlign w:val="superscript"/>
          <w:lang w:val="fr-FR"/>
        </w:rPr>
        <w:t>e</w:t>
      </w:r>
      <w:r w:rsidR="00EF2882">
        <w:rPr>
          <w:lang w:val="fr-FR"/>
        </w:rPr>
        <w:t xml:space="preserve"> mill. BC </w:t>
      </w:r>
      <w:r w:rsidR="00EF2882" w:rsidRPr="00EF2882">
        <w:rPr>
          <w:lang w:val="fr-FR"/>
        </w:rPr>
        <w:t>(BIB 3265)</w:t>
      </w:r>
    </w:p>
    <w:p w14:paraId="61112423" w14:textId="77777777" w:rsidR="00BF5076" w:rsidRPr="0032190F" w:rsidRDefault="00BF5076" w:rsidP="00BF5076">
      <w:pPr>
        <w:rPr>
          <w:lang w:val="fr-FR"/>
        </w:rPr>
      </w:pPr>
    </w:p>
    <w:p w14:paraId="69A43325" w14:textId="79E08B02" w:rsidR="00BF5076" w:rsidRPr="0032190F" w:rsidRDefault="00BF5076" w:rsidP="00BF5076">
      <w:pPr>
        <w:rPr>
          <w:lang w:val="fr-FR"/>
        </w:rPr>
      </w:pPr>
      <w:r>
        <w:rPr>
          <w:lang w:val="fr-FR"/>
        </w:rPr>
        <w:t>C</w:t>
      </w:r>
      <w:r w:rsidRPr="0032190F">
        <w:rPr>
          <w:lang w:val="fr-FR"/>
        </w:rPr>
        <w:t>ulture de Tripolje C1 devait avoir une population de plusieurs dizaine de milliers d’habitats (BIB C. Jeunesse, colloque Habitat Dijon 2015)</w:t>
      </w:r>
      <w:r>
        <w:rPr>
          <w:lang w:val="fr-FR"/>
        </w:rPr>
        <w:t xml:space="preserve"> &gt; 160 ha </w:t>
      </w:r>
      <w:r w:rsidRPr="00BF5076">
        <w:rPr>
          <w:lang w:val="fr-FR"/>
        </w:rPr>
        <w:t>(BIB</w:t>
      </w:r>
      <w:r>
        <w:rPr>
          <w:lang w:val="fr-FR"/>
        </w:rPr>
        <w:t xml:space="preserve"> Bogaard</w:t>
      </w:r>
      <w:r w:rsidRPr="00BF5076">
        <w:rPr>
          <w:lang w:val="fr-FR"/>
        </w:rPr>
        <w:t xml:space="preserve"> SoA, 2023)</w:t>
      </w:r>
    </w:p>
    <w:p w14:paraId="1DCFD94E" w14:textId="77777777" w:rsidR="00EF2882" w:rsidRDefault="00EF2882" w:rsidP="00242C0F">
      <w:pPr>
        <w:jc w:val="both"/>
        <w:rPr>
          <w:lang w:val="fr-FR"/>
        </w:rPr>
      </w:pPr>
    </w:p>
    <w:p w14:paraId="54655221" w14:textId="1410BDBA" w:rsidR="00EF2882" w:rsidRDefault="00EF2882" w:rsidP="00EF2882">
      <w:pPr>
        <w:pStyle w:val="Heading1"/>
      </w:pPr>
      <w:bookmarkStart w:id="477" w:name="Sit_Taljanki"/>
      <w:r>
        <w:t>TALJANKI</w:t>
      </w:r>
    </w:p>
    <w:bookmarkEnd w:id="477"/>
    <w:p w14:paraId="1EE982EC" w14:textId="77777777" w:rsidR="00EF2882" w:rsidRDefault="00EF2882" w:rsidP="00242C0F">
      <w:pPr>
        <w:jc w:val="both"/>
        <w:rPr>
          <w:lang w:val="fr-FR"/>
        </w:rPr>
      </w:pPr>
    </w:p>
    <w:p w14:paraId="67F76DDD" w14:textId="200E1101" w:rsidR="00EF2882" w:rsidRPr="00A862BE" w:rsidRDefault="00000000" w:rsidP="00EF2882">
      <w:pPr>
        <w:rPr>
          <w:lang w:val="fr-FR"/>
        </w:rPr>
      </w:pPr>
      <w:hyperlink r:id="rId866" w:anchor="Cul_Trypillia_sitemega" w:history="1">
        <w:r w:rsidR="00EF2882" w:rsidRPr="00EF2882">
          <w:rPr>
            <w:rStyle w:val="Hyperlink"/>
            <w:lang w:val="fr-FR"/>
          </w:rPr>
          <w:t>Mégasite Tr</w:t>
        </w:r>
        <w:r w:rsidR="00A862BE">
          <w:rPr>
            <w:rStyle w:val="Hyperlink"/>
            <w:lang w:val="fr-FR"/>
          </w:rPr>
          <w:t>y</w:t>
        </w:r>
        <w:r w:rsidR="00EF2882" w:rsidRPr="00EF2882">
          <w:rPr>
            <w:rStyle w:val="Hyperlink"/>
            <w:lang w:val="fr-FR"/>
          </w:rPr>
          <w:t>pillia</w:t>
        </w:r>
      </w:hyperlink>
      <w:r w:rsidR="00EF2882">
        <w:rPr>
          <w:lang w:val="fr-FR"/>
        </w:rPr>
        <w:t xml:space="preserve"> du 4</w:t>
      </w:r>
      <w:r w:rsidR="00EF2882" w:rsidRPr="00EF2882">
        <w:rPr>
          <w:vertAlign w:val="superscript"/>
          <w:lang w:val="fr-FR"/>
        </w:rPr>
        <w:t>e</w:t>
      </w:r>
      <w:r w:rsidR="00EF2882">
        <w:rPr>
          <w:lang w:val="fr-FR"/>
        </w:rPr>
        <w:t xml:space="preserve"> – 3</w:t>
      </w:r>
      <w:r w:rsidR="00EF2882" w:rsidRPr="00EF2882">
        <w:rPr>
          <w:vertAlign w:val="superscript"/>
          <w:lang w:val="fr-FR"/>
        </w:rPr>
        <w:t>e</w:t>
      </w:r>
      <w:r w:rsidR="00EF2882">
        <w:rPr>
          <w:lang w:val="fr-FR"/>
        </w:rPr>
        <w:t xml:space="preserve"> mill. BC </w:t>
      </w:r>
      <w:r w:rsidR="00EF2882" w:rsidRPr="00EF2882">
        <w:rPr>
          <w:lang w:val="fr-FR"/>
        </w:rPr>
        <w:t>(BIB 3265)</w:t>
      </w:r>
    </w:p>
    <w:p w14:paraId="46D802FD" w14:textId="77777777" w:rsidR="00EF2882" w:rsidRDefault="00EF2882" w:rsidP="00242C0F">
      <w:pPr>
        <w:jc w:val="both"/>
        <w:rPr>
          <w:lang w:val="fr-FR"/>
        </w:rPr>
      </w:pPr>
    </w:p>
    <w:p w14:paraId="2447589A" w14:textId="2917034A" w:rsidR="00A862BE" w:rsidRDefault="00A862BE" w:rsidP="00A862BE">
      <w:pPr>
        <w:pStyle w:val="Heading2"/>
      </w:pPr>
      <w:r>
        <w:t>période</w:t>
      </w:r>
    </w:p>
    <w:p w14:paraId="7AA3F9D4" w14:textId="77777777" w:rsidR="00A862BE" w:rsidRDefault="00A862BE" w:rsidP="00242C0F">
      <w:pPr>
        <w:jc w:val="both"/>
        <w:rPr>
          <w:lang w:val="fr-FR"/>
        </w:rPr>
      </w:pPr>
    </w:p>
    <w:tbl>
      <w:tblPr>
        <w:tblStyle w:val="TableGrid"/>
        <w:tblW w:w="0" w:type="auto"/>
        <w:jc w:val="center"/>
        <w:tblLook w:val="04A0" w:firstRow="1" w:lastRow="0" w:firstColumn="1" w:lastColumn="0" w:noHBand="0" w:noVBand="1"/>
      </w:tblPr>
      <w:tblGrid>
        <w:gridCol w:w="883"/>
        <w:gridCol w:w="5475"/>
      </w:tblGrid>
      <w:tr w:rsidR="00A862BE" w14:paraId="47550F0E" w14:textId="77777777" w:rsidTr="00A862BE">
        <w:trPr>
          <w:jc w:val="center"/>
        </w:trPr>
        <w:tc>
          <w:tcPr>
            <w:tcW w:w="883" w:type="dxa"/>
          </w:tcPr>
          <w:p w14:paraId="69F94A9A" w14:textId="1E2B3751" w:rsidR="00A862BE" w:rsidRDefault="00A862BE" w:rsidP="00A862BE">
            <w:pPr>
              <w:jc w:val="center"/>
              <w:rPr>
                <w:lang w:val="fr-FR"/>
              </w:rPr>
            </w:pPr>
            <w:r>
              <w:rPr>
                <w:lang w:val="fr-FR"/>
              </w:rPr>
              <w:t>phase</w:t>
            </w:r>
          </w:p>
        </w:tc>
        <w:tc>
          <w:tcPr>
            <w:tcW w:w="5475" w:type="dxa"/>
          </w:tcPr>
          <w:p w14:paraId="1BAFEE48" w14:textId="7D9D8CB5" w:rsidR="00A862BE" w:rsidRDefault="00A862BE" w:rsidP="00A862BE">
            <w:pPr>
              <w:jc w:val="center"/>
              <w:rPr>
                <w:lang w:val="fr-FR"/>
              </w:rPr>
            </w:pPr>
            <w:r>
              <w:rPr>
                <w:lang w:val="fr-FR"/>
              </w:rPr>
              <w:t>description</w:t>
            </w:r>
          </w:p>
        </w:tc>
      </w:tr>
      <w:tr w:rsidR="00A862BE" w:rsidRPr="002541D8" w14:paraId="36CD37FA" w14:textId="77777777" w:rsidTr="00A862BE">
        <w:trPr>
          <w:jc w:val="center"/>
        </w:trPr>
        <w:tc>
          <w:tcPr>
            <w:tcW w:w="883" w:type="dxa"/>
          </w:tcPr>
          <w:p w14:paraId="252F7031" w14:textId="5DFAA703" w:rsidR="00A862BE" w:rsidRDefault="00A862BE" w:rsidP="00242C0F">
            <w:pPr>
              <w:jc w:val="both"/>
              <w:rPr>
                <w:lang w:val="fr-FR"/>
              </w:rPr>
            </w:pPr>
            <w:r>
              <w:rPr>
                <w:lang w:val="fr-FR"/>
              </w:rPr>
              <w:t>CI</w:t>
            </w:r>
          </w:p>
        </w:tc>
        <w:tc>
          <w:tcPr>
            <w:tcW w:w="5475" w:type="dxa"/>
          </w:tcPr>
          <w:p w14:paraId="27EFD50E" w14:textId="785B35BC" w:rsidR="00A862BE" w:rsidRPr="00A862BE" w:rsidRDefault="00A862BE" w:rsidP="00242C0F">
            <w:pPr>
              <w:jc w:val="both"/>
              <w:rPr>
                <w:lang w:val="fr-FR"/>
              </w:rPr>
            </w:pPr>
            <w:r>
              <w:rPr>
                <w:lang w:val="fr-FR"/>
              </w:rPr>
              <w:t xml:space="preserve">apogée, </w:t>
            </w:r>
            <w:r w:rsidRPr="00A862BE">
              <w:rPr>
                <w:lang w:val="fr-FR"/>
              </w:rPr>
              <w:t>atteignant 320 ha (OA/Rassmann et al. 2014)</w:t>
            </w:r>
          </w:p>
        </w:tc>
      </w:tr>
    </w:tbl>
    <w:p w14:paraId="2F893D3F" w14:textId="03023DFF" w:rsidR="00EF2882" w:rsidRDefault="00A862BE" w:rsidP="00242C0F">
      <w:pPr>
        <w:jc w:val="both"/>
        <w:rPr>
          <w:lang w:val="fr-FR"/>
        </w:rPr>
      </w:pPr>
      <w:r w:rsidRPr="00EF2882">
        <w:rPr>
          <w:lang w:val="fr-FR"/>
        </w:rPr>
        <w:t>(BIB 3265)</w:t>
      </w:r>
    </w:p>
    <w:p w14:paraId="14057AF8" w14:textId="77777777" w:rsidR="00A862BE" w:rsidRDefault="00A862BE" w:rsidP="00242C0F">
      <w:pPr>
        <w:jc w:val="both"/>
        <w:rPr>
          <w:lang w:val="fr-FR"/>
        </w:rPr>
      </w:pPr>
    </w:p>
    <w:p w14:paraId="169E5F99" w14:textId="781F8308" w:rsidR="00EF2882" w:rsidRDefault="00EF2882" w:rsidP="00EF2882">
      <w:pPr>
        <w:pStyle w:val="Heading1"/>
      </w:pPr>
      <w:bookmarkStart w:id="478" w:name="Sit_Nebelivka"/>
      <w:r>
        <w:t>NEBELIVKA</w:t>
      </w:r>
    </w:p>
    <w:bookmarkEnd w:id="478"/>
    <w:p w14:paraId="65C01E01" w14:textId="7AD65306" w:rsidR="00EF2882" w:rsidRPr="00EF2882" w:rsidRDefault="00EF2882" w:rsidP="00242C0F">
      <w:pPr>
        <w:jc w:val="both"/>
        <w:rPr>
          <w:sz w:val="20"/>
          <w:lang w:val="fr-FR"/>
        </w:rPr>
      </w:pPr>
      <w:r w:rsidRPr="00EF2882">
        <w:rPr>
          <w:sz w:val="20"/>
          <w:lang w:val="fr-FR"/>
        </w:rPr>
        <w:t>Nebelivka</w:t>
      </w:r>
    </w:p>
    <w:p w14:paraId="1116088B" w14:textId="77777777" w:rsidR="00EF2882" w:rsidRDefault="00EF2882" w:rsidP="00242C0F">
      <w:pPr>
        <w:jc w:val="both"/>
        <w:rPr>
          <w:lang w:val="fr-FR"/>
        </w:rPr>
      </w:pPr>
    </w:p>
    <w:p w14:paraId="74F29877" w14:textId="47437A77" w:rsidR="00EF2882" w:rsidRPr="00A862BE" w:rsidRDefault="00000000" w:rsidP="00EF2882">
      <w:pPr>
        <w:rPr>
          <w:lang w:val="fr-FR"/>
        </w:rPr>
      </w:pPr>
      <w:hyperlink r:id="rId867" w:anchor="Cul_Trypillia_sitemega" w:history="1">
        <w:r w:rsidR="00A862BE" w:rsidRPr="00EF2882">
          <w:rPr>
            <w:rStyle w:val="Hyperlink"/>
            <w:lang w:val="fr-FR"/>
          </w:rPr>
          <w:t>Mégasite Tr</w:t>
        </w:r>
        <w:r w:rsidR="00A862BE">
          <w:rPr>
            <w:rStyle w:val="Hyperlink"/>
            <w:lang w:val="fr-FR"/>
          </w:rPr>
          <w:t>y</w:t>
        </w:r>
        <w:r w:rsidR="00A862BE" w:rsidRPr="00EF2882">
          <w:rPr>
            <w:rStyle w:val="Hyperlink"/>
            <w:lang w:val="fr-FR"/>
          </w:rPr>
          <w:t>pillia</w:t>
        </w:r>
      </w:hyperlink>
      <w:r w:rsidR="00EF2882">
        <w:rPr>
          <w:lang w:val="fr-FR"/>
        </w:rPr>
        <w:t xml:space="preserve"> du 4</w:t>
      </w:r>
      <w:r w:rsidR="00EF2882" w:rsidRPr="00EF2882">
        <w:rPr>
          <w:vertAlign w:val="superscript"/>
          <w:lang w:val="fr-FR"/>
        </w:rPr>
        <w:t>e</w:t>
      </w:r>
      <w:r w:rsidR="00EF2882">
        <w:rPr>
          <w:lang w:val="fr-FR"/>
        </w:rPr>
        <w:t xml:space="preserve"> – 3</w:t>
      </w:r>
      <w:r w:rsidR="00EF2882" w:rsidRPr="00EF2882">
        <w:rPr>
          <w:vertAlign w:val="superscript"/>
          <w:lang w:val="fr-FR"/>
        </w:rPr>
        <w:t>e</w:t>
      </w:r>
      <w:r w:rsidR="00EF2882">
        <w:rPr>
          <w:lang w:val="fr-FR"/>
        </w:rPr>
        <w:t xml:space="preserve"> mill. BC </w:t>
      </w:r>
      <w:r w:rsidR="00EF2882" w:rsidRPr="00EF2882">
        <w:rPr>
          <w:lang w:val="fr-FR"/>
        </w:rPr>
        <w:t>(BIB 3265)</w:t>
      </w:r>
    </w:p>
    <w:p w14:paraId="5B95049B" w14:textId="77777777" w:rsidR="00EF2882" w:rsidRDefault="00EF2882" w:rsidP="00242C0F">
      <w:pPr>
        <w:jc w:val="both"/>
        <w:rPr>
          <w:lang w:val="fr-FR"/>
        </w:rPr>
      </w:pPr>
    </w:p>
    <w:p w14:paraId="15680319" w14:textId="75FE7671" w:rsidR="00EF2882" w:rsidRDefault="00EF2882" w:rsidP="00EF2882">
      <w:pPr>
        <w:pStyle w:val="Heading1"/>
      </w:pPr>
      <w:bookmarkStart w:id="479" w:name="Sit_Cucuteni"/>
      <w:r>
        <w:t>CUCUTENI</w:t>
      </w:r>
    </w:p>
    <w:bookmarkEnd w:id="479"/>
    <w:p w14:paraId="6EE68FFC" w14:textId="77777777" w:rsidR="00EF2882" w:rsidRDefault="00EF2882" w:rsidP="00242C0F">
      <w:pPr>
        <w:jc w:val="both"/>
        <w:rPr>
          <w:lang w:val="fr-FR"/>
        </w:rPr>
      </w:pPr>
    </w:p>
    <w:p w14:paraId="00F4D7C6" w14:textId="77777777" w:rsidR="00EF2882" w:rsidRDefault="00EF2882" w:rsidP="00242C0F">
      <w:pPr>
        <w:jc w:val="both"/>
        <w:rPr>
          <w:lang w:val="fr-FR"/>
        </w:rPr>
      </w:pPr>
    </w:p>
    <w:p w14:paraId="0E2635DF" w14:textId="77777777" w:rsidR="00EF2882" w:rsidRPr="0032190F" w:rsidRDefault="00EF2882" w:rsidP="00242C0F">
      <w:pPr>
        <w:jc w:val="both"/>
        <w:rPr>
          <w:lang w:val="fr-FR"/>
        </w:rPr>
      </w:pPr>
    </w:p>
    <w:p w14:paraId="4930D3DD" w14:textId="77777777" w:rsidR="009A54E0" w:rsidRPr="0032190F" w:rsidRDefault="009A54E0" w:rsidP="00242C0F">
      <w:pPr>
        <w:rPr>
          <w:lang w:val="fr-FR"/>
        </w:rPr>
      </w:pPr>
    </w:p>
    <w:p w14:paraId="713CAA36" w14:textId="77777777" w:rsidR="005077D1" w:rsidRPr="0032190F" w:rsidRDefault="005077D1" w:rsidP="00426FF9">
      <w:pPr>
        <w:pStyle w:val="Heading1"/>
      </w:pPr>
      <w:bookmarkStart w:id="480" w:name="Sit_Dereivka"/>
      <w:r w:rsidRPr="0032190F">
        <w:lastRenderedPageBreak/>
        <w:t>DEREIVKA (Site de)</w:t>
      </w:r>
    </w:p>
    <w:bookmarkEnd w:id="480"/>
    <w:p w14:paraId="3F5ACD28" w14:textId="77777777" w:rsidR="005077D1" w:rsidRPr="0032190F" w:rsidRDefault="005077D1" w:rsidP="00242C0F">
      <w:pPr>
        <w:rPr>
          <w:lang w:val="fr-FR"/>
        </w:rPr>
      </w:pPr>
    </w:p>
    <w:p w14:paraId="197D54F8" w14:textId="77777777" w:rsidR="005077D1" w:rsidRPr="0032190F" w:rsidRDefault="005077D1" w:rsidP="00242C0F">
      <w:pPr>
        <w:rPr>
          <w:lang w:val="fr-FR"/>
        </w:rPr>
      </w:pPr>
      <w:r w:rsidRPr="0032190F">
        <w:rPr>
          <w:lang w:val="fr-FR"/>
        </w:rPr>
        <w:t>Le site de Dėrėivka</w:t>
      </w:r>
      <w:r w:rsidR="00A83A31" w:rsidRPr="0032190F">
        <w:rPr>
          <w:lang w:val="fr-FR"/>
        </w:rPr>
        <w:t xml:space="preserve"> est daté par </w:t>
      </w:r>
      <w:smartTag w:uri="urn:schemas-microsoft-com:office:smarttags" w:element="metricconverter">
        <w:smartTagPr>
          <w:attr w:name="ProductID" w:val="14C"/>
        </w:smartTagPr>
        <w:r w:rsidR="00A83A31" w:rsidRPr="0032190F">
          <w:rPr>
            <w:vertAlign w:val="superscript"/>
            <w:lang w:val="fr-FR"/>
          </w:rPr>
          <w:t>14</w:t>
        </w:r>
        <w:r w:rsidR="00A83A31" w:rsidRPr="0032190F">
          <w:rPr>
            <w:lang w:val="fr-FR"/>
          </w:rPr>
          <w:t>C</w:t>
        </w:r>
      </w:smartTag>
      <w:r w:rsidR="00A83A31" w:rsidRPr="0032190F">
        <w:rPr>
          <w:lang w:val="fr-FR"/>
        </w:rPr>
        <w:t xml:space="preserve">, entre 4570 et 3380 avant l’ère commune, il appartient à la culture de </w:t>
      </w:r>
      <w:hyperlink w:anchor="Cul_Sredni_Stog" w:history="1">
        <w:r w:rsidR="00A83A31" w:rsidRPr="0032190F">
          <w:rPr>
            <w:rStyle w:val="Hyperlink"/>
            <w:lang w:val="fr-FR"/>
          </w:rPr>
          <w:t>Sredni Stog</w:t>
        </w:r>
      </w:hyperlink>
      <w:r w:rsidR="00A83A31" w:rsidRPr="0032190F">
        <w:rPr>
          <w:lang w:val="fr-FR"/>
        </w:rPr>
        <w:t>. Sur ce site on a trouvé les restes d’au moins 52 chevaux, dont un crâne inhumé avec les ossements de deux chiens (BIB 125 p. 160)</w:t>
      </w:r>
    </w:p>
    <w:p w14:paraId="783174F9" w14:textId="77777777" w:rsidR="00225AC0" w:rsidRPr="0032190F" w:rsidRDefault="00225AC0" w:rsidP="00242C0F">
      <w:pPr>
        <w:rPr>
          <w:lang w:val="fr-FR"/>
        </w:rPr>
      </w:pPr>
    </w:p>
    <w:p w14:paraId="1C616E38" w14:textId="3793D27E" w:rsidR="00225AC0" w:rsidRPr="0032190F" w:rsidRDefault="00225AC0" w:rsidP="00242C0F">
      <w:pPr>
        <w:jc w:val="both"/>
        <w:rPr>
          <w:lang w:val="fr-FR"/>
        </w:rPr>
      </w:pPr>
      <w:r w:rsidRPr="0032190F">
        <w:rPr>
          <w:lang w:val="fr-FR"/>
        </w:rPr>
        <w:t xml:space="preserve">Le site de Derejivka (Ukraine) montre plusieurs habitats et nécropoles des cultures de Dniepr-Donec </w:t>
      </w:r>
      <w:r w:rsidR="00122204" w:rsidRPr="0032190F">
        <w:rPr>
          <w:lang w:val="fr-FR"/>
        </w:rPr>
        <w:t xml:space="preserve">(ou Dniepr-Donetz) </w:t>
      </w:r>
      <w:r w:rsidRPr="0032190F">
        <w:rPr>
          <w:lang w:val="fr-FR"/>
        </w:rPr>
        <w:t xml:space="preserve">et </w:t>
      </w:r>
      <w:hyperlink r:id="rId868" w:anchor="Cul_Sredni_Stog" w:history="1">
        <w:r w:rsidRPr="0032190F">
          <w:rPr>
            <w:rStyle w:val="Hyperlink"/>
            <w:lang w:val="fr-FR"/>
          </w:rPr>
          <w:t>Serednij-Stog II</w:t>
        </w:r>
      </w:hyperlink>
      <w:r w:rsidRPr="0032190F">
        <w:rPr>
          <w:lang w:val="fr-FR"/>
        </w:rPr>
        <w:t>. Une manifestation du rituel funéraire du Chalcolithique ancien monte des inhumations partielles et collectives : 1 nécropole avec inhumations individuelles repliées en position dorsale. Dans l’habitat contemporain : 66% d’os de chevaux domestiques (BIB 56 p. 76)</w:t>
      </w:r>
    </w:p>
    <w:p w14:paraId="60CE1443" w14:textId="77777777" w:rsidR="00074F48" w:rsidRPr="0032190F" w:rsidRDefault="00074F48" w:rsidP="00242C0F">
      <w:pPr>
        <w:jc w:val="both"/>
        <w:rPr>
          <w:lang w:val="fr-FR"/>
        </w:rPr>
      </w:pPr>
    </w:p>
    <w:p w14:paraId="5CEC37D6" w14:textId="77777777" w:rsidR="00074F48" w:rsidRPr="0032190F" w:rsidRDefault="00074F48" w:rsidP="00426FF9">
      <w:pPr>
        <w:pStyle w:val="Heading1"/>
      </w:pPr>
      <w:bookmarkStart w:id="481" w:name="Sit_Kernosovo"/>
      <w:r w:rsidRPr="0032190F">
        <w:t>KERNOSOVO</w:t>
      </w:r>
    </w:p>
    <w:bookmarkEnd w:id="481"/>
    <w:p w14:paraId="6D27035A" w14:textId="77777777" w:rsidR="00074F48" w:rsidRPr="0032190F" w:rsidRDefault="00074F48" w:rsidP="00242C0F">
      <w:pPr>
        <w:jc w:val="both"/>
        <w:rPr>
          <w:lang w:val="fr-FR"/>
        </w:rPr>
      </w:pPr>
    </w:p>
    <w:p w14:paraId="0CB88225" w14:textId="23E0C079" w:rsidR="005077D1" w:rsidRPr="0032190F" w:rsidRDefault="00074F48" w:rsidP="00074F48">
      <w:pPr>
        <w:jc w:val="both"/>
        <w:rPr>
          <w:szCs w:val="18"/>
          <w:lang w:val="fr-FR" w:eastAsia="en-GB"/>
        </w:rPr>
      </w:pPr>
      <w:r w:rsidRPr="0032190F">
        <w:rPr>
          <w:lang w:val="fr-FR"/>
        </w:rPr>
        <w:t xml:space="preserve">La stèle </w:t>
      </w:r>
      <w:r w:rsidRPr="0032190F">
        <w:rPr>
          <w:szCs w:val="18"/>
          <w:lang w:val="fr-FR" w:eastAsia="en-GB"/>
        </w:rPr>
        <w:t xml:space="preserve">anthropomorphe </w:t>
      </w:r>
      <w:r w:rsidRPr="0032190F">
        <w:rPr>
          <w:lang w:val="fr-FR"/>
        </w:rPr>
        <w:t>de Kernosovo (</w:t>
      </w:r>
      <w:r w:rsidRPr="0032190F">
        <w:rPr>
          <w:szCs w:val="18"/>
          <w:lang w:val="fr-FR" w:eastAsia="en-GB"/>
        </w:rPr>
        <w:t>Dnepropetroksk,</w:t>
      </w:r>
      <w:r w:rsidRPr="0032190F">
        <w:rPr>
          <w:lang w:val="fr-FR"/>
        </w:rPr>
        <w:t xml:space="preserve"> Ukraine) dans le bassin inférieur du Dniepr (BIB 2278 p. 889). </w:t>
      </w:r>
      <w:r w:rsidRPr="0032190F">
        <w:rPr>
          <w:szCs w:val="18"/>
          <w:lang w:val="fr-FR" w:eastAsia="en-GB"/>
        </w:rPr>
        <w:t>Au dos de la stèle est reproduit un motif comprenant une nouvelle fois un petit anneau solidaire d’une tige ou d'un manche (Krylova 1976). Un assemblage de lignes verticales qui n’ont jamais été commentées, mais que nous considérons proche du cache-sexe en peau animale de Buthiers [</w:t>
      </w:r>
      <w:hyperlink r:id="rId869" w:anchor="Sit_Vallee_Noirs_6" w:history="1">
        <w:r w:rsidRPr="0032190F">
          <w:rPr>
            <w:rStyle w:val="Hyperlink"/>
            <w:szCs w:val="18"/>
            <w:lang w:val="fr-FR" w:eastAsia="en-GB"/>
          </w:rPr>
          <w:t>Vallée aux Noirs 6</w:t>
        </w:r>
      </w:hyperlink>
      <w:r w:rsidRPr="0032190F">
        <w:rPr>
          <w:szCs w:val="18"/>
          <w:lang w:val="fr-FR" w:eastAsia="en-GB"/>
        </w:rPr>
        <w:t xml:space="preserve">] ou de </w:t>
      </w:r>
      <w:hyperlink r:id="rId870" w:anchor="Sit_Gobekli_Tepe" w:history="1">
        <w:r w:rsidRPr="0032190F">
          <w:rPr>
            <w:rStyle w:val="Hyperlink"/>
            <w:szCs w:val="18"/>
            <w:lang w:val="fr-FR" w:eastAsia="en-GB"/>
          </w:rPr>
          <w:t>Göbekli Tepe</w:t>
        </w:r>
      </w:hyperlink>
      <w:r w:rsidRPr="0032190F">
        <w:rPr>
          <w:szCs w:val="18"/>
          <w:lang w:val="fr-FR" w:eastAsia="en-GB"/>
        </w:rPr>
        <w:t xml:space="preserve">, sépare sous la </w:t>
      </w:r>
      <w:hyperlink r:id="rId871" w:anchor="Cul_Art_TAC_T_t_ceinture" w:history="1">
        <w:r w:rsidR="00683577" w:rsidRPr="00683577">
          <w:rPr>
            <w:rStyle w:val="Hyperlink"/>
            <w:lang w:val="fr-FR"/>
          </w:rPr>
          <w:t>ceintur</w:t>
        </w:r>
        <w:r w:rsidR="00683577">
          <w:rPr>
            <w:rStyle w:val="Hyperlink"/>
            <w:lang w:val="fr-FR"/>
          </w:rPr>
          <w:t>e</w:t>
        </w:r>
      </w:hyperlink>
      <w:r w:rsidR="00683577">
        <w:rPr>
          <w:lang w:val="fr-FR"/>
        </w:rPr>
        <w:t xml:space="preserve"> </w:t>
      </w:r>
      <w:r w:rsidRPr="0032190F">
        <w:rPr>
          <w:szCs w:val="18"/>
          <w:lang w:val="fr-FR" w:eastAsia="en-GB"/>
        </w:rPr>
        <w:t>l’objet en question, à droite, d’une figure quadrangulaire placée à gauche. En plus des caractères humains (face dessinée, bras et mains, phallus érigé), les autres représentations au recto et sur les côtés se partagent entre objets vrais (arc et flèche, haches métalliques emmanchées, poignard), scènes zoomorphes (chevaux, bovin, chiens) et anthropomorphe (couple copulant) ; une paire de « pieds » incisée est d’adjonction secondaire sur cette stèle du III</w:t>
      </w:r>
      <w:r w:rsidRPr="0032190F">
        <w:rPr>
          <w:szCs w:val="10"/>
          <w:lang w:val="fr-FR" w:eastAsia="en-GB"/>
        </w:rPr>
        <w:t xml:space="preserve">e </w:t>
      </w:r>
      <w:r w:rsidRPr="0032190F">
        <w:rPr>
          <w:szCs w:val="18"/>
          <w:lang w:val="fr-FR" w:eastAsia="en-GB"/>
        </w:rPr>
        <w:t xml:space="preserve">millénaire (Landeau 1977, Telehin et Mallory 1995). Le motif vertical de l’anneau sur tige est considéré comme un objet réel, symbolique, associant les principes mâle et femelle (Zavaroni 2007). Sa dimension (17 cm) est identique à celle de l’autre motif décrit à </w:t>
      </w:r>
      <w:hyperlink r:id="rId872" w:anchor="Sit_Lutry_M15" w:history="1">
        <w:r w:rsidRPr="0032190F">
          <w:rPr>
            <w:rStyle w:val="Hyperlink"/>
            <w:szCs w:val="18"/>
            <w:lang w:val="fr-FR" w:eastAsia="en-GB"/>
          </w:rPr>
          <w:t>La Possession M15</w:t>
        </w:r>
      </w:hyperlink>
      <w:r w:rsidRPr="0032190F">
        <w:rPr>
          <w:szCs w:val="18"/>
          <w:lang w:val="fr-FR" w:eastAsia="en-GB"/>
        </w:rPr>
        <w:t xml:space="preserve"> (BIB 2278 p. 889)</w:t>
      </w:r>
    </w:p>
    <w:p w14:paraId="1D656F07" w14:textId="77777777" w:rsidR="00074F48" w:rsidRPr="0032190F" w:rsidRDefault="00074F48" w:rsidP="00074F48">
      <w:pPr>
        <w:jc w:val="both"/>
        <w:rPr>
          <w:lang w:val="fr-FR"/>
        </w:rPr>
      </w:pPr>
    </w:p>
    <w:p w14:paraId="5761321D" w14:textId="77777777" w:rsidR="001620D0" w:rsidRPr="0032190F" w:rsidRDefault="00151EC7" w:rsidP="00426FF9">
      <w:pPr>
        <w:pStyle w:val="Heading1"/>
      </w:pPr>
      <w:bookmarkStart w:id="482" w:name="Sit_Boian"/>
      <w:r>
        <w:t>BOIAN</w:t>
      </w:r>
    </w:p>
    <w:bookmarkEnd w:id="482"/>
    <w:p w14:paraId="46CC62D1" w14:textId="77777777" w:rsidR="000E24FB" w:rsidRDefault="000E24FB" w:rsidP="00242C0F">
      <w:pPr>
        <w:rPr>
          <w:lang w:val="fr-FR"/>
        </w:rPr>
      </w:pPr>
    </w:p>
    <w:p w14:paraId="29F7D56D" w14:textId="1C394504" w:rsidR="007768DC" w:rsidRPr="0032190F" w:rsidRDefault="001620D0" w:rsidP="00242C0F">
      <w:pPr>
        <w:rPr>
          <w:lang w:val="fr-FR"/>
        </w:rPr>
      </w:pPr>
      <w:r w:rsidRPr="0032190F">
        <w:rPr>
          <w:lang w:val="fr-FR"/>
        </w:rPr>
        <w:t xml:space="preserve">En Roumanie, Boian A est l’habitat éponyme de la culture de </w:t>
      </w:r>
      <w:hyperlink r:id="rId873" w:anchor="Cul_Boian" w:history="1">
        <w:r w:rsidR="007768DC" w:rsidRPr="0032190F">
          <w:rPr>
            <w:rStyle w:val="Hyperlink"/>
            <w:lang w:val="fr-FR"/>
          </w:rPr>
          <w:t>Boian</w:t>
        </w:r>
      </w:hyperlink>
      <w:r w:rsidRPr="0032190F">
        <w:rPr>
          <w:lang w:val="fr-FR"/>
        </w:rPr>
        <w:t>, située sur une île dans le lac du m</w:t>
      </w:r>
      <w:r w:rsidR="007768DC" w:rsidRPr="0032190F">
        <w:rPr>
          <w:lang w:val="fr-FR"/>
        </w:rPr>
        <w:t>ême nom :</w:t>
      </w:r>
    </w:p>
    <w:p w14:paraId="23C386D9" w14:textId="1E0AEAFF" w:rsidR="001620D0" w:rsidRPr="0032190F" w:rsidRDefault="007768DC" w:rsidP="00242C0F">
      <w:pPr>
        <w:ind w:left="705"/>
        <w:rPr>
          <w:lang w:val="fr-FR"/>
        </w:rPr>
      </w:pPr>
      <w:r w:rsidRPr="0032190F">
        <w:rPr>
          <w:lang w:val="fr-FR"/>
        </w:rPr>
        <w:t>-Boian A : e</w:t>
      </w:r>
      <w:r w:rsidR="001620D0" w:rsidRPr="0032190F">
        <w:rPr>
          <w:lang w:val="fr-FR"/>
        </w:rPr>
        <w:t xml:space="preserve">n bordure de l’habitat de 40x40m occupé durant le Boian et le </w:t>
      </w:r>
      <w:hyperlink r:id="rId874" w:anchor="Cul_Gumelnita" w:history="1">
        <w:r w:rsidRPr="0032190F">
          <w:rPr>
            <w:rStyle w:val="Hyperlink"/>
            <w:lang w:val="fr-FR"/>
          </w:rPr>
          <w:t>Gumelniţa</w:t>
        </w:r>
      </w:hyperlink>
      <w:r w:rsidR="001620D0" w:rsidRPr="0032190F">
        <w:rPr>
          <w:lang w:val="fr-FR"/>
        </w:rPr>
        <w:t xml:space="preserve">, une nécropole datant du </w:t>
      </w:r>
      <w:r w:rsidRPr="0032190F">
        <w:rPr>
          <w:lang w:val="fr-FR"/>
        </w:rPr>
        <w:t>Gumelniţa</w:t>
      </w:r>
      <w:r w:rsidR="001620D0" w:rsidRPr="0032190F">
        <w:rPr>
          <w:lang w:val="fr-FR"/>
        </w:rPr>
        <w:t>avec 9 sépultures à inhumations repliées sur le côté gauche</w:t>
      </w:r>
      <w:r w:rsidRPr="0032190F">
        <w:rPr>
          <w:lang w:val="fr-FR"/>
        </w:rPr>
        <w:t xml:space="preserve">. Dans une des tombes 1 aiguille en </w:t>
      </w:r>
      <w:hyperlink r:id="rId875" w:anchor="Sit_Cuivre" w:history="1">
        <w:r w:rsidR="00BA150E" w:rsidRPr="00BA150E">
          <w:rPr>
            <w:rStyle w:val="Hyperlink"/>
            <w:lang w:val="fr-FR"/>
          </w:rPr>
          <w:t>cuivre</w:t>
        </w:r>
      </w:hyperlink>
      <w:r w:rsidRPr="0032190F">
        <w:rPr>
          <w:lang w:val="fr-FR"/>
        </w:rPr>
        <w:t>.</w:t>
      </w:r>
    </w:p>
    <w:p w14:paraId="1F18FAEA" w14:textId="76A04C5C" w:rsidR="007768DC" w:rsidRPr="0032190F" w:rsidRDefault="007768DC" w:rsidP="00242C0F">
      <w:pPr>
        <w:ind w:left="705"/>
        <w:rPr>
          <w:lang w:val="fr-FR"/>
        </w:rPr>
      </w:pPr>
      <w:r w:rsidRPr="0032190F">
        <w:rPr>
          <w:lang w:val="fr-FR"/>
        </w:rPr>
        <w:t xml:space="preserve">-Boian B : tell avec 5m de couches de la culture de Gumelniţa et, en-dessous, occupations de </w:t>
      </w:r>
      <w:hyperlink r:id="rId876" w:anchor="Cul_Dudesti" w:history="1">
        <w:r w:rsidRPr="0032190F">
          <w:rPr>
            <w:rStyle w:val="Hyperlink"/>
            <w:lang w:val="fr-FR"/>
          </w:rPr>
          <w:t>Dudeşti</w:t>
        </w:r>
      </w:hyperlink>
      <w:r w:rsidRPr="0032190F">
        <w:rPr>
          <w:lang w:val="fr-FR"/>
        </w:rPr>
        <w:t xml:space="preserve"> et de Boian-Bolintineanu. A proximité, nécropole datant de Gumelniţa tardif avec une cinquantaine de sépultures. Inhumations de préférences repliées sur le côté gauche. Mobiliers rares. Dans l’habitat de Boian B : découverte fortuite d’un dépôt composé de 31 épingles en </w:t>
      </w:r>
      <w:hyperlink r:id="rId877" w:anchor="Sit_Cuivre" w:history="1">
        <w:r w:rsidR="00BA150E" w:rsidRPr="00BA150E">
          <w:rPr>
            <w:rStyle w:val="Hyperlink"/>
            <w:lang w:val="fr-FR"/>
          </w:rPr>
          <w:t>cuivre</w:t>
        </w:r>
      </w:hyperlink>
      <w:r w:rsidR="00BA150E" w:rsidRPr="0032190F">
        <w:rPr>
          <w:lang w:val="fr-FR"/>
        </w:rPr>
        <w:t xml:space="preserve"> </w:t>
      </w:r>
      <w:r w:rsidRPr="0032190F">
        <w:rPr>
          <w:lang w:val="fr-FR"/>
        </w:rPr>
        <w:t xml:space="preserve">dont une partie à tête en double spirale </w:t>
      </w:r>
      <w:r w:rsidR="004952A1" w:rsidRPr="0032190F">
        <w:rPr>
          <w:lang w:val="fr-FR"/>
        </w:rPr>
        <w:t xml:space="preserve">(voir </w:t>
      </w:r>
      <w:hyperlink r:id="rId878" w:anchor="Sit_Petit_Chasseur" w:history="1">
        <w:r w:rsidR="004952A1" w:rsidRPr="0032190F">
          <w:rPr>
            <w:rStyle w:val="Hyperlink"/>
            <w:lang w:val="fr-FR"/>
          </w:rPr>
          <w:t>Petit-Chasseur</w:t>
        </w:r>
      </w:hyperlink>
      <w:r w:rsidR="004952A1" w:rsidRPr="0032190F">
        <w:rPr>
          <w:lang w:val="fr-FR"/>
        </w:rPr>
        <w:t>).</w:t>
      </w:r>
    </w:p>
    <w:p w14:paraId="1C5EB2CF" w14:textId="77777777" w:rsidR="007768DC" w:rsidRPr="0032190F" w:rsidRDefault="007768DC" w:rsidP="00242C0F">
      <w:pPr>
        <w:rPr>
          <w:lang w:val="fr-FR"/>
        </w:rPr>
      </w:pPr>
      <w:r w:rsidRPr="0032190F">
        <w:rPr>
          <w:lang w:val="fr-FR"/>
        </w:rPr>
        <w:t>(BIB 56 p. 63)</w:t>
      </w:r>
    </w:p>
    <w:p w14:paraId="77FE73D5" w14:textId="77777777" w:rsidR="001620D0" w:rsidRPr="0032190F" w:rsidRDefault="001620D0" w:rsidP="00242C0F">
      <w:pPr>
        <w:rPr>
          <w:lang w:val="fr-FR"/>
        </w:rPr>
      </w:pPr>
    </w:p>
    <w:p w14:paraId="77AE9AE7" w14:textId="77777777" w:rsidR="00535321" w:rsidRPr="0032190F" w:rsidRDefault="00535321" w:rsidP="00426FF9">
      <w:pPr>
        <w:pStyle w:val="Heading1"/>
      </w:pPr>
      <w:bookmarkStart w:id="483" w:name="Sit_Cernica"/>
      <w:r w:rsidRPr="0032190F">
        <w:t>CERNICA</w:t>
      </w:r>
    </w:p>
    <w:bookmarkEnd w:id="483"/>
    <w:p w14:paraId="007978BF" w14:textId="77777777" w:rsidR="00535321" w:rsidRPr="0032190F" w:rsidRDefault="00535321" w:rsidP="00242C0F">
      <w:pPr>
        <w:rPr>
          <w:lang w:val="fr-FR"/>
        </w:rPr>
      </w:pPr>
    </w:p>
    <w:p w14:paraId="4F19EF5C" w14:textId="79C3E7AC" w:rsidR="00535321" w:rsidRPr="0032190F" w:rsidRDefault="00535321" w:rsidP="00242C0F">
      <w:pPr>
        <w:rPr>
          <w:lang w:val="fr-FR"/>
        </w:rPr>
      </w:pPr>
      <w:r w:rsidRPr="0032190F">
        <w:rPr>
          <w:lang w:val="fr-FR"/>
        </w:rPr>
        <w:t>Dans la région de Bucarest (plaine de Valachie</w:t>
      </w:r>
      <w:r w:rsidR="001620D0" w:rsidRPr="0032190F">
        <w:rPr>
          <w:lang w:val="fr-FR"/>
        </w:rPr>
        <w:t>, Roumanie</w:t>
      </w:r>
      <w:r w:rsidRPr="0032190F">
        <w:rPr>
          <w:lang w:val="fr-FR"/>
        </w:rPr>
        <w:t xml:space="preserve">), ce site attribué aux cultures de </w:t>
      </w:r>
      <w:hyperlink r:id="rId879" w:anchor="Cul_Dudesti" w:history="1">
        <w:r w:rsidRPr="0032190F">
          <w:rPr>
            <w:rStyle w:val="Hyperlink"/>
            <w:lang w:val="fr-FR"/>
          </w:rPr>
          <w:t>Dudeşti</w:t>
        </w:r>
      </w:hyperlink>
      <w:r w:rsidRPr="0032190F">
        <w:rPr>
          <w:lang w:val="fr-FR"/>
        </w:rPr>
        <w:t xml:space="preserve"> et de </w:t>
      </w:r>
      <w:hyperlink r:id="rId880" w:anchor="Cul_Boian" w:history="1">
        <w:r w:rsidRPr="0032190F">
          <w:rPr>
            <w:rStyle w:val="Hyperlink"/>
            <w:lang w:val="fr-FR"/>
          </w:rPr>
          <w:t>Boian</w:t>
        </w:r>
      </w:hyperlink>
      <w:r w:rsidRPr="0032190F">
        <w:rPr>
          <w:lang w:val="fr-FR"/>
        </w:rPr>
        <w:t xml:space="preserve"> a livré de nombreux habitats à pluisieurs niveaux d’occupation en bordure de lac ainsi qu’une nécropole avec 372 sépultures individuelles jamais associées à du mobilier funéraire et rend difficile l’attribution culturelle des défunts (BIB 125 p. 151, 318)</w:t>
      </w:r>
      <w:r w:rsidR="007768DC" w:rsidRPr="0032190F">
        <w:rPr>
          <w:lang w:val="fr-FR"/>
        </w:rPr>
        <w:t>.</w:t>
      </w:r>
    </w:p>
    <w:p w14:paraId="31006A33" w14:textId="77777777" w:rsidR="007768DC" w:rsidRPr="0032190F" w:rsidRDefault="007768DC" w:rsidP="00242C0F">
      <w:pPr>
        <w:rPr>
          <w:lang w:val="fr-FR"/>
        </w:rPr>
      </w:pPr>
    </w:p>
    <w:p w14:paraId="77F6FA4B" w14:textId="77777777" w:rsidR="007768DC" w:rsidRPr="0032190F" w:rsidRDefault="007768DC" w:rsidP="00242C0F">
      <w:pPr>
        <w:rPr>
          <w:lang w:val="fr-FR"/>
        </w:rPr>
      </w:pPr>
      <w:r w:rsidRPr="0032190F">
        <w:rPr>
          <w:lang w:val="fr-FR"/>
        </w:rPr>
        <w:lastRenderedPageBreak/>
        <w:t>Habitat et nécropole sur la presqu’île de Cernica. La stratigraphie de l’habitat :</w:t>
      </w:r>
    </w:p>
    <w:p w14:paraId="58ED124B" w14:textId="16ADEBDB" w:rsidR="007768DC" w:rsidRPr="0032190F" w:rsidRDefault="007768DC" w:rsidP="00242C0F">
      <w:pPr>
        <w:rPr>
          <w:lang w:val="fr-FR"/>
        </w:rPr>
      </w:pPr>
      <w:r w:rsidRPr="0032190F">
        <w:rPr>
          <w:lang w:val="fr-FR"/>
        </w:rPr>
        <w:tab/>
        <w:t xml:space="preserve">-I : </w:t>
      </w:r>
      <w:hyperlink r:id="rId881" w:anchor="Cul_Dudesti" w:history="1">
        <w:r w:rsidRPr="0032190F">
          <w:rPr>
            <w:rStyle w:val="Hyperlink"/>
            <w:lang w:val="fr-FR"/>
          </w:rPr>
          <w:t>Dudeşti</w:t>
        </w:r>
      </w:hyperlink>
    </w:p>
    <w:p w14:paraId="19E3BB9D" w14:textId="74AAB22E" w:rsidR="007768DC" w:rsidRPr="00784BEC" w:rsidRDefault="007768DC" w:rsidP="00242C0F">
      <w:pPr>
        <w:rPr>
          <w:lang w:val="it-IT"/>
        </w:rPr>
      </w:pPr>
      <w:r w:rsidRPr="0032190F">
        <w:rPr>
          <w:lang w:val="fr-FR"/>
        </w:rPr>
        <w:tab/>
      </w:r>
      <w:r w:rsidRPr="00784BEC">
        <w:rPr>
          <w:lang w:val="it-IT"/>
        </w:rPr>
        <w:t xml:space="preserve">-II : </w:t>
      </w:r>
      <w:hyperlink r:id="rId882" w:anchor="Cul_Boian" w:history="1">
        <w:r w:rsidRPr="00784BEC">
          <w:rPr>
            <w:rStyle w:val="Hyperlink"/>
            <w:lang w:val="it-IT"/>
          </w:rPr>
          <w:t>Boian</w:t>
        </w:r>
      </w:hyperlink>
      <w:r w:rsidRPr="00784BEC">
        <w:rPr>
          <w:lang w:val="it-IT"/>
        </w:rPr>
        <w:t>-Boulintineanu</w:t>
      </w:r>
    </w:p>
    <w:p w14:paraId="50A12CE2" w14:textId="5F21A50A" w:rsidR="007768DC" w:rsidRPr="00784BEC" w:rsidRDefault="007768DC" w:rsidP="00242C0F">
      <w:pPr>
        <w:rPr>
          <w:lang w:val="it-IT"/>
        </w:rPr>
      </w:pPr>
      <w:r w:rsidRPr="00784BEC">
        <w:rPr>
          <w:lang w:val="it-IT"/>
        </w:rPr>
        <w:tab/>
        <w:t xml:space="preserve">-III : </w:t>
      </w:r>
      <w:hyperlink r:id="rId883" w:anchor="Cul_Boian" w:history="1">
        <w:r w:rsidRPr="00784BEC">
          <w:rPr>
            <w:rStyle w:val="Hyperlink"/>
            <w:lang w:val="it-IT"/>
          </w:rPr>
          <w:t>Boian</w:t>
        </w:r>
      </w:hyperlink>
      <w:r w:rsidRPr="00784BEC">
        <w:rPr>
          <w:lang w:val="it-IT"/>
        </w:rPr>
        <w:t>- Giuleşti</w:t>
      </w:r>
    </w:p>
    <w:p w14:paraId="5243B271" w14:textId="77777777" w:rsidR="007768DC" w:rsidRPr="0032190F" w:rsidRDefault="007768DC" w:rsidP="00242C0F">
      <w:pPr>
        <w:rPr>
          <w:lang w:val="fr-FR"/>
        </w:rPr>
      </w:pPr>
      <w:r w:rsidRPr="0032190F">
        <w:rPr>
          <w:lang w:val="fr-FR"/>
        </w:rPr>
        <w:t>(BIB 56 p. 64)</w:t>
      </w:r>
    </w:p>
    <w:p w14:paraId="0A2178D0" w14:textId="77777777" w:rsidR="007768DC" w:rsidRPr="0032190F" w:rsidRDefault="007768DC" w:rsidP="00242C0F">
      <w:pPr>
        <w:rPr>
          <w:lang w:val="fr-FR"/>
        </w:rPr>
      </w:pPr>
    </w:p>
    <w:p w14:paraId="41247C49" w14:textId="77777777" w:rsidR="001E364E" w:rsidRDefault="007768DC" w:rsidP="00242C0F">
      <w:pPr>
        <w:rPr>
          <w:lang w:val="fr-FR"/>
        </w:rPr>
      </w:pPr>
      <w:r w:rsidRPr="0032190F">
        <w:rPr>
          <w:lang w:val="fr-FR"/>
        </w:rPr>
        <w:t>La nécropole de 372 sépultures montre, à quelques exceptions près</w:t>
      </w:r>
      <w:r w:rsidR="001E364E" w:rsidRPr="0032190F">
        <w:rPr>
          <w:lang w:val="fr-FR"/>
        </w:rPr>
        <w:t>, des inhumations allongées sur le dos ou sur le côté. Elle est attribuée au Cernica et au Boian ancien (BIB 56 p. 64)</w:t>
      </w:r>
    </w:p>
    <w:p w14:paraId="2FC0C341" w14:textId="77777777" w:rsidR="0033255A" w:rsidRDefault="0033255A" w:rsidP="00242C0F">
      <w:pPr>
        <w:rPr>
          <w:lang w:val="fr-FR"/>
        </w:rPr>
      </w:pPr>
    </w:p>
    <w:p w14:paraId="110F5A13" w14:textId="77777777" w:rsidR="0033255A" w:rsidRDefault="0033255A" w:rsidP="00426FF9">
      <w:pPr>
        <w:pStyle w:val="Heading1"/>
      </w:pPr>
      <w:bookmarkStart w:id="484" w:name="Sit_Decea_Muresului"/>
      <w:r>
        <w:t>DECEA MURESULUI</w:t>
      </w:r>
    </w:p>
    <w:bookmarkEnd w:id="484"/>
    <w:p w14:paraId="14FF4CFE" w14:textId="77777777" w:rsidR="0033255A" w:rsidRDefault="0033255A" w:rsidP="00242C0F">
      <w:pPr>
        <w:rPr>
          <w:lang w:val="fr-FR"/>
        </w:rPr>
      </w:pPr>
      <w:r w:rsidRPr="0033255A">
        <w:rPr>
          <w:lang w:val="fr-FR"/>
        </w:rPr>
        <w:t>Deca Muresului</w:t>
      </w:r>
    </w:p>
    <w:p w14:paraId="213967B2" w14:textId="77777777" w:rsidR="0033255A" w:rsidRDefault="0033255A" w:rsidP="00242C0F">
      <w:pPr>
        <w:rPr>
          <w:lang w:val="fr-FR"/>
        </w:rPr>
      </w:pPr>
    </w:p>
    <w:p w14:paraId="324BCCB7" w14:textId="058CC05D" w:rsidR="0033255A" w:rsidRDefault="0033255A" w:rsidP="0033255A">
      <w:pPr>
        <w:rPr>
          <w:lang w:val="fr-FR"/>
        </w:rPr>
      </w:pPr>
      <w:r>
        <w:rPr>
          <w:lang w:val="fr-FR"/>
        </w:rPr>
        <w:t xml:space="preserve">Cimetière énéolithique qui a donné son nom à la culture de </w:t>
      </w:r>
      <w:hyperlink r:id="rId884" w:anchor="Cul_Decea_Muresului" w:history="1">
        <w:r w:rsidRPr="0033255A">
          <w:rPr>
            <w:rStyle w:val="Hyperlink"/>
            <w:lang w:val="fr-FR"/>
          </w:rPr>
          <w:t>Deca Muresului</w:t>
        </w:r>
      </w:hyperlink>
      <w:r>
        <w:rPr>
          <w:lang w:val="fr-FR"/>
        </w:rPr>
        <w:t xml:space="preserve"> (BIB 2757)</w:t>
      </w:r>
    </w:p>
    <w:p w14:paraId="20F95309" w14:textId="77777777" w:rsidR="0033255A" w:rsidRDefault="0033255A" w:rsidP="00242C0F">
      <w:pPr>
        <w:rPr>
          <w:lang w:val="fr-FR"/>
        </w:rPr>
      </w:pPr>
    </w:p>
    <w:p w14:paraId="17F34FD9" w14:textId="77777777" w:rsidR="007767AE" w:rsidRDefault="007767AE" w:rsidP="007767AE">
      <w:pPr>
        <w:pStyle w:val="Heading2"/>
      </w:pPr>
      <w:bookmarkStart w:id="485" w:name="Sit_Decea_Muresului_gen"/>
      <w:r>
        <w:t>génétique</w:t>
      </w:r>
    </w:p>
    <w:bookmarkEnd w:id="485"/>
    <w:p w14:paraId="6C4AE78F" w14:textId="77777777" w:rsidR="0033255A" w:rsidRPr="0032190F" w:rsidRDefault="0033255A" w:rsidP="00242C0F">
      <w:pPr>
        <w:rPr>
          <w:lang w:val="fr-FR"/>
        </w:rPr>
      </w:pPr>
    </w:p>
    <w:p w14:paraId="10A24DD7" w14:textId="0903CBC1" w:rsidR="00DC7874" w:rsidRDefault="007767AE" w:rsidP="00242C0F">
      <w:pPr>
        <w:rPr>
          <w:lang w:val="fr-FR"/>
        </w:rPr>
      </w:pPr>
      <w:r>
        <w:rPr>
          <w:lang w:val="fr-FR"/>
        </w:rPr>
        <w:t xml:space="preserve">aDNA de deux individus correspondant à l'hg </w:t>
      </w:r>
      <w:hyperlink r:id="rId885" w:anchor="IND_Gen_haplogr_K" w:history="1">
        <w:r w:rsidRPr="007767AE">
          <w:rPr>
            <w:rStyle w:val="Hyperlink"/>
            <w:lang w:val="fr-FR"/>
          </w:rPr>
          <w:t>K</w:t>
        </w:r>
      </w:hyperlink>
      <w:r>
        <w:rPr>
          <w:lang w:val="fr-FR"/>
        </w:rPr>
        <w:t xml:space="preserve"> (BIB 2757)</w:t>
      </w:r>
    </w:p>
    <w:p w14:paraId="3D90F25E" w14:textId="77777777" w:rsidR="007767AE" w:rsidRPr="0032190F" w:rsidRDefault="007767AE" w:rsidP="00242C0F">
      <w:pPr>
        <w:rPr>
          <w:lang w:val="fr-FR"/>
        </w:rPr>
      </w:pPr>
    </w:p>
    <w:p w14:paraId="7CAEE200" w14:textId="77777777" w:rsidR="00DC7874" w:rsidRPr="0032190F" w:rsidRDefault="00DC7874" w:rsidP="00426FF9">
      <w:pPr>
        <w:pStyle w:val="Heading1"/>
      </w:pPr>
      <w:bookmarkStart w:id="486" w:name="Sit_Ragnon"/>
      <w:r w:rsidRPr="0032190F">
        <w:t>RAGNON (Cap)</w:t>
      </w:r>
    </w:p>
    <w:bookmarkEnd w:id="486"/>
    <w:p w14:paraId="5C2122BE" w14:textId="77777777" w:rsidR="00DC7874" w:rsidRPr="0032190F" w:rsidRDefault="00DC7874" w:rsidP="00242C0F">
      <w:pPr>
        <w:rPr>
          <w:lang w:val="fr-FR"/>
        </w:rPr>
      </w:pPr>
    </w:p>
    <w:p w14:paraId="7E3EBFE4" w14:textId="61A414C8" w:rsidR="00535321" w:rsidRPr="0032190F" w:rsidRDefault="00DC7874" w:rsidP="00196EAB">
      <w:pPr>
        <w:jc w:val="both"/>
        <w:rPr>
          <w:lang w:val="fr-FR"/>
        </w:rPr>
      </w:pPr>
      <w:r w:rsidRPr="0032190F">
        <w:rPr>
          <w:lang w:val="fr-FR"/>
        </w:rPr>
        <w:t>La Grotte du cap Ragnon, commune du Rove, Bouches-du-Rhône. Cardial (SS BIB)</w:t>
      </w:r>
      <w:r w:rsidR="00196EAB">
        <w:rPr>
          <w:lang w:val="fr-FR"/>
        </w:rPr>
        <w:t xml:space="preserve"> </w:t>
      </w:r>
      <w:r w:rsidR="00196EAB" w:rsidRPr="00196EAB">
        <w:rPr>
          <w:lang w:val="fr-FR"/>
        </w:rPr>
        <w:t>Une mesure sur vertèbre de cerf renvoie à une occupation épipaléolithique (</w:t>
      </w:r>
      <w:hyperlink r:id="rId886" w:anchor="Cul_Sauveterrien" w:history="1">
        <w:r w:rsidR="00053195" w:rsidRPr="00F4437A">
          <w:rPr>
            <w:rStyle w:val="Hyperlink"/>
            <w:lang w:val="fr-FR"/>
          </w:rPr>
          <w:t>Sauveterrien</w:t>
        </w:r>
      </w:hyperlink>
      <w:r w:rsidR="00053195" w:rsidRPr="00053195">
        <w:rPr>
          <w:lang w:val="fr-FR"/>
        </w:rPr>
        <w:t xml:space="preserve"> </w:t>
      </w:r>
      <w:r w:rsidR="00196EAB" w:rsidRPr="00196EAB">
        <w:rPr>
          <w:lang w:val="fr-FR"/>
        </w:rPr>
        <w:t>?) tandis que les occupations cardiales, datées sur os de petits ruminants, se placent vers ca. 5080 et vers ca. 5430 cal. BC.</w:t>
      </w:r>
      <w:r w:rsidR="00196EAB">
        <w:rPr>
          <w:lang w:val="fr-FR"/>
        </w:rPr>
        <w:t xml:space="preserve"> (BIB 2935)</w:t>
      </w:r>
    </w:p>
    <w:p w14:paraId="48548B1C" w14:textId="77777777" w:rsidR="00174CF7" w:rsidRPr="0032190F" w:rsidRDefault="00174CF7" w:rsidP="00242C0F">
      <w:pPr>
        <w:rPr>
          <w:lang w:val="fr-FR"/>
        </w:rPr>
      </w:pPr>
    </w:p>
    <w:p w14:paraId="6E697F9F" w14:textId="063781C1" w:rsidR="00174CF7" w:rsidRPr="0032190F" w:rsidRDefault="00A2528F" w:rsidP="00426FF9">
      <w:pPr>
        <w:pStyle w:val="Heading1"/>
      </w:pPr>
      <w:bookmarkStart w:id="487" w:name="Sit_Baume_Montclus"/>
      <w:r>
        <w:t>MONTCLUS</w:t>
      </w:r>
    </w:p>
    <w:bookmarkEnd w:id="487"/>
    <w:p w14:paraId="6051D76B" w14:textId="27AE49C3" w:rsidR="005B19E0" w:rsidRPr="00885A8E" w:rsidRDefault="00A2528F" w:rsidP="00242C0F">
      <w:pPr>
        <w:rPr>
          <w:sz w:val="20"/>
          <w:lang w:val="fr-FR"/>
        </w:rPr>
      </w:pPr>
      <w:r>
        <w:rPr>
          <w:sz w:val="20"/>
          <w:lang w:val="fr-FR"/>
        </w:rPr>
        <w:t xml:space="preserve">Baume de </w:t>
      </w:r>
      <w:r w:rsidR="00B71035" w:rsidRPr="00885A8E">
        <w:rPr>
          <w:sz w:val="20"/>
          <w:lang w:val="fr-FR"/>
        </w:rPr>
        <w:t>Montclus</w:t>
      </w:r>
      <w:r>
        <w:rPr>
          <w:sz w:val="20"/>
          <w:lang w:val="fr-FR"/>
        </w:rPr>
        <w:t>, La Baume</w:t>
      </w:r>
    </w:p>
    <w:p w14:paraId="3EC20A00" w14:textId="77777777" w:rsidR="00B71035" w:rsidRPr="0032190F" w:rsidRDefault="00B71035" w:rsidP="00242C0F">
      <w:pPr>
        <w:rPr>
          <w:lang w:val="fr-FR"/>
        </w:rPr>
      </w:pPr>
    </w:p>
    <w:p w14:paraId="35066B95" w14:textId="3A9A8653" w:rsidR="00D164ED" w:rsidRPr="00EC57B9" w:rsidRDefault="00A81613" w:rsidP="00D164ED">
      <w:pPr>
        <w:rPr>
          <w:lang w:val="fr-FR"/>
        </w:rPr>
      </w:pPr>
      <w:r>
        <w:rPr>
          <w:lang w:val="fr-FR"/>
        </w:rPr>
        <w:t xml:space="preserve">La Baume de Montclus </w:t>
      </w:r>
      <w:r w:rsidR="00AD03D7">
        <w:rPr>
          <w:lang w:val="fr-FR"/>
        </w:rPr>
        <w:t xml:space="preserve">(Gard) </w:t>
      </w:r>
      <w:r w:rsidR="00D164ED" w:rsidRPr="0032190F">
        <w:rPr>
          <w:lang w:val="fr-FR"/>
        </w:rPr>
        <w:t xml:space="preserve">a donné son nom au groupe des </w:t>
      </w:r>
      <w:hyperlink r:id="rId887" w:anchor="Cul_Montclus" w:history="1">
        <w:r w:rsidR="00D164ED" w:rsidRPr="00D164ED">
          <w:rPr>
            <w:rStyle w:val="Hyperlink"/>
            <w:lang w:val="fr-FR"/>
          </w:rPr>
          <w:t>flèches de Montclus</w:t>
        </w:r>
      </w:hyperlink>
      <w:r w:rsidR="00D164ED" w:rsidRPr="0032190F">
        <w:rPr>
          <w:lang w:val="fr-FR"/>
        </w:rPr>
        <w:t xml:space="preserve"> (SS BIB) </w:t>
      </w:r>
    </w:p>
    <w:p w14:paraId="5259F4D7" w14:textId="5CCA80CD" w:rsidR="00C1082E" w:rsidRDefault="00C1082E" w:rsidP="00C1082E">
      <w:pPr>
        <w:rPr>
          <w:lang w:val="fr-FR"/>
        </w:rPr>
      </w:pPr>
      <w:r w:rsidRPr="00C1082E">
        <w:rPr>
          <w:lang w:val="fr-FR"/>
        </w:rPr>
        <w:t xml:space="preserve">Transition  </w:t>
      </w:r>
      <w:hyperlink r:id="rId888" w:anchor="Cul_Transition_Meso_Neo_lith" w:history="1">
        <w:r w:rsidR="00A2528F" w:rsidRPr="00A2528F">
          <w:rPr>
            <w:rStyle w:val="Hyperlink"/>
            <w:lang w:val="fr-FR"/>
          </w:rPr>
          <w:t>Méso/Néo</w:t>
        </w:r>
      </w:hyperlink>
      <w:r w:rsidR="00A2528F" w:rsidRPr="00A2528F">
        <w:rPr>
          <w:rStyle w:val="Hyperlink"/>
          <w:color w:val="000000"/>
          <w:u w:val="none"/>
          <w:lang w:val="fr-FR"/>
        </w:rPr>
        <w:t xml:space="preserve"> </w:t>
      </w:r>
      <w:r w:rsidRPr="00C1082E">
        <w:rPr>
          <w:lang w:val="fr-FR"/>
        </w:rPr>
        <w:t xml:space="preserve">entre 5750 et 5400 BC possible, </w:t>
      </w:r>
      <w:r>
        <w:rPr>
          <w:lang w:val="fr-FR"/>
        </w:rPr>
        <w:t xml:space="preserve">mixing d'armature dissymétriques du Castelnovien récent et d'armatures à retouches bifaciales, </w:t>
      </w:r>
      <w:r w:rsidRPr="00C1082E">
        <w:rPr>
          <w:lang w:val="fr-FR"/>
        </w:rPr>
        <w:t xml:space="preserve">v. </w:t>
      </w:r>
      <w:hyperlink r:id="rId889" w:anchor="Sit_Grande_Rivoire" w:history="1">
        <w:r w:rsidRPr="00C1082E">
          <w:rPr>
            <w:rStyle w:val="Hyperlink"/>
            <w:lang w:val="fr-FR"/>
          </w:rPr>
          <w:t>Grande-Rivoire</w:t>
        </w:r>
      </w:hyperlink>
      <w:r w:rsidRPr="00C1082E">
        <w:rPr>
          <w:lang w:val="fr-FR"/>
        </w:rPr>
        <w:t xml:space="preserve"> (BIB D. Binder ANR CIMO 2019)</w:t>
      </w:r>
    </w:p>
    <w:p w14:paraId="6012C168" w14:textId="77777777" w:rsidR="00AC1060" w:rsidRDefault="00AC1060" w:rsidP="00C1082E">
      <w:pPr>
        <w:rPr>
          <w:lang w:val="fr-FR"/>
        </w:rPr>
      </w:pPr>
    </w:p>
    <w:p w14:paraId="4A92A2CC" w14:textId="78DBE391" w:rsidR="00AC1060" w:rsidRDefault="00AC1060" w:rsidP="00AC1060">
      <w:pPr>
        <w:jc w:val="both"/>
        <w:rPr>
          <w:lang w:val="fr-FR"/>
        </w:rPr>
      </w:pPr>
      <w:r w:rsidRPr="00AC1060">
        <w:rPr>
          <w:lang w:val="fr-FR"/>
        </w:rPr>
        <w:t xml:space="preserve">Mis en oeuvre de la technique </w:t>
      </w:r>
      <w:hyperlink r:id="rId890" w:anchor="Cul_Montclus_Jean_Cros" w:history="1">
        <w:r w:rsidRPr="00AC1060">
          <w:rPr>
            <w:rStyle w:val="Hyperlink"/>
            <w:lang w:val="fr-FR"/>
          </w:rPr>
          <w:t>Montclus/Jean-Cros</w:t>
        </w:r>
      </w:hyperlink>
      <w:r>
        <w:rPr>
          <w:lang w:val="fr-FR"/>
        </w:rPr>
        <w:t xml:space="preserve"> (BIB 2926)</w:t>
      </w:r>
    </w:p>
    <w:p w14:paraId="767C5B26" w14:textId="77777777" w:rsidR="003D7EE8" w:rsidRDefault="003D7EE8" w:rsidP="003D7EE8">
      <w:pPr>
        <w:rPr>
          <w:lang w:val="fr-FR"/>
        </w:rPr>
      </w:pPr>
    </w:p>
    <w:p w14:paraId="1BC1C85A" w14:textId="3DC49692" w:rsidR="003D7EE8" w:rsidRDefault="00A2528F" w:rsidP="003D7EE8">
      <w:pPr>
        <w:pStyle w:val="Heading2"/>
      </w:pPr>
      <w:r>
        <w:t>c</w:t>
      </w:r>
      <w:r w:rsidR="003D7EE8">
        <w:t>ontacts méso-néo</w:t>
      </w:r>
    </w:p>
    <w:p w14:paraId="742FEECC" w14:textId="77777777" w:rsidR="003D7EE8" w:rsidRDefault="003D7EE8" w:rsidP="003D7EE8">
      <w:pPr>
        <w:rPr>
          <w:lang w:val="fr-FR"/>
        </w:rPr>
      </w:pPr>
    </w:p>
    <w:p w14:paraId="6DE8FA99" w14:textId="22FC56BD" w:rsidR="003D7EE8" w:rsidRDefault="00D164ED" w:rsidP="003D7EE8">
      <w:pPr>
        <w:rPr>
          <w:lang w:val="fr-FR"/>
        </w:rPr>
      </w:pPr>
      <w:r>
        <w:rPr>
          <w:lang w:val="fr-FR"/>
        </w:rPr>
        <w:t>Ce site a souvent était convoqué dans les théories sur la</w:t>
      </w:r>
      <w:r w:rsidR="00A2528F" w:rsidRPr="005472E1">
        <w:rPr>
          <w:lang w:val="fr-FR"/>
        </w:rPr>
        <w:t xml:space="preserve"> transition </w:t>
      </w:r>
      <w:hyperlink r:id="rId891" w:anchor="Cul_Transition_Meso_Neo_lith" w:history="1">
        <w:r w:rsidR="00A2528F" w:rsidRPr="005472E1">
          <w:rPr>
            <w:rStyle w:val="Hyperlink"/>
            <w:lang w:val="fr-FR"/>
          </w:rPr>
          <w:t>Méso/Néo</w:t>
        </w:r>
      </w:hyperlink>
      <w:r>
        <w:rPr>
          <w:lang w:val="fr-FR"/>
        </w:rPr>
        <w:t xml:space="preserve"> (Escalon de Fonton 1971, Rozoy 1978) (BIB 2625)</w:t>
      </w:r>
      <w:r w:rsidR="003D7EE8" w:rsidRPr="003D7EE8">
        <w:rPr>
          <w:lang w:val="fr-FR"/>
        </w:rPr>
        <w:t xml:space="preserve"> </w:t>
      </w:r>
      <w:r w:rsidR="003D7EE8">
        <w:rPr>
          <w:lang w:val="fr-FR"/>
        </w:rPr>
        <w:t xml:space="preserve">Montclus, vers 5850 aec est peut-être un des 4 premiers lieux de </w:t>
      </w:r>
      <w:hyperlink r:id="rId892" w:anchor="Cul_Transition_Meso_Neo_sit_Fr" w:history="1">
        <w:r w:rsidR="003D7EE8" w:rsidRPr="003A36B4">
          <w:rPr>
            <w:rStyle w:val="Hyperlink"/>
            <w:lang w:val="fr-FR"/>
          </w:rPr>
          <w:t>contact mésos</w:t>
        </w:r>
        <w:r w:rsidR="003D7EE8">
          <w:rPr>
            <w:rStyle w:val="Hyperlink"/>
            <w:lang w:val="fr-FR"/>
          </w:rPr>
          <w:t>-</w:t>
        </w:r>
        <w:r w:rsidR="003D7EE8" w:rsidRPr="003A36B4">
          <w:rPr>
            <w:rStyle w:val="Hyperlink"/>
            <w:lang w:val="fr-FR"/>
          </w:rPr>
          <w:t>néos</w:t>
        </w:r>
      </w:hyperlink>
      <w:r w:rsidR="003D7EE8">
        <w:rPr>
          <w:lang w:val="fr-FR"/>
        </w:rPr>
        <w:t xml:space="preserve"> (BIB 2693)</w:t>
      </w:r>
    </w:p>
    <w:p w14:paraId="1DE2AE67" w14:textId="77777777" w:rsidR="00B71035" w:rsidRDefault="00B71035" w:rsidP="00B71035">
      <w:pPr>
        <w:rPr>
          <w:lang w:val="fr-FR"/>
        </w:rPr>
      </w:pPr>
    </w:p>
    <w:p w14:paraId="1C4971C6" w14:textId="27948309" w:rsidR="00B71035" w:rsidRDefault="00A2528F" w:rsidP="00B71035">
      <w:pPr>
        <w:pStyle w:val="Heading2"/>
      </w:pPr>
      <w:r>
        <w:t>s</w:t>
      </w:r>
      <w:r w:rsidR="00B71035">
        <w:t>tratigraphie</w:t>
      </w:r>
    </w:p>
    <w:p w14:paraId="489E6FED" w14:textId="77777777" w:rsidR="003D7EE8" w:rsidRDefault="003D7EE8" w:rsidP="003D7EE8">
      <w:pPr>
        <w:rPr>
          <w:lang w:val="fr-FR"/>
        </w:rPr>
      </w:pPr>
    </w:p>
    <w:p w14:paraId="0138BD61" w14:textId="4CF6582F" w:rsidR="003D7EE8" w:rsidRDefault="003D7EE8" w:rsidP="003D7EE8">
      <w:pPr>
        <w:rPr>
          <w:lang w:val="fr-FR"/>
        </w:rPr>
      </w:pPr>
      <w:r>
        <w:rPr>
          <w:lang w:val="fr-FR"/>
        </w:rPr>
        <w:t xml:space="preserve">Les niveaux </w:t>
      </w:r>
      <w:hyperlink r:id="rId893" w:anchor="Cul_BTC" w:history="1">
        <w:r w:rsidRPr="00692F6E">
          <w:rPr>
            <w:rStyle w:val="Hyperlink"/>
            <w:lang w:val="fr-FR"/>
          </w:rPr>
          <w:t>BTC</w:t>
        </w:r>
      </w:hyperlink>
      <w:r>
        <w:rPr>
          <w:lang w:val="fr-FR"/>
        </w:rPr>
        <w:t xml:space="preserve"> de la Baume sont proches (</w:t>
      </w:r>
      <w:r w:rsidRPr="003D7EE8">
        <w:rPr>
          <w:i/>
          <w:szCs w:val="22"/>
          <w:lang w:val="fr-FR" w:eastAsia="en-GB"/>
        </w:rPr>
        <w:t>chronological complementarity</w:t>
      </w:r>
      <w:r>
        <w:rPr>
          <w:rFonts w:ascii="AGaramond-Regular" w:hAnsi="AGaramond-Regular" w:cs="AGaramond-Regular"/>
          <w:sz w:val="22"/>
          <w:szCs w:val="22"/>
          <w:lang w:val="fr-FR" w:eastAsia="en-GB"/>
        </w:rPr>
        <w:t>)</w:t>
      </w:r>
      <w:r>
        <w:rPr>
          <w:lang w:val="fr-FR"/>
        </w:rPr>
        <w:t xml:space="preserve"> de ceux de la </w:t>
      </w:r>
      <w:hyperlink r:id="rId894" w:anchor="Sit_Font_Pigeons" w:history="1">
        <w:r w:rsidR="00BE6107" w:rsidRPr="00BE6107">
          <w:rPr>
            <w:rStyle w:val="Hyperlink"/>
            <w:lang w:val="fr-FR"/>
          </w:rPr>
          <w:t>FdP</w:t>
        </w:r>
      </w:hyperlink>
      <w:r w:rsidR="00BE6107">
        <w:rPr>
          <w:lang w:val="fr-FR"/>
        </w:rPr>
        <w:t xml:space="preserve"> </w:t>
      </w:r>
      <w:r>
        <w:rPr>
          <w:lang w:val="fr-FR"/>
        </w:rPr>
        <w:t xml:space="preserve"> (BIB 2625)</w:t>
      </w:r>
    </w:p>
    <w:p w14:paraId="78C5E363" w14:textId="77777777" w:rsidR="00B71035" w:rsidRDefault="00B71035" w:rsidP="00B71035">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6"/>
        <w:gridCol w:w="3770"/>
      </w:tblGrid>
      <w:tr w:rsidR="00B71035" w14:paraId="52D685D8" w14:textId="77777777" w:rsidTr="00C35EA7">
        <w:trPr>
          <w:jc w:val="center"/>
        </w:trPr>
        <w:tc>
          <w:tcPr>
            <w:tcW w:w="896" w:type="dxa"/>
          </w:tcPr>
          <w:p w14:paraId="5AB15329" w14:textId="77777777" w:rsidR="00B71035" w:rsidRPr="00C35EA7" w:rsidRDefault="00B71035" w:rsidP="00C35EA7">
            <w:pPr>
              <w:jc w:val="center"/>
              <w:rPr>
                <w:lang w:val="fr-FR"/>
              </w:rPr>
            </w:pPr>
            <w:r w:rsidRPr="00C35EA7">
              <w:rPr>
                <w:lang w:val="fr-FR"/>
              </w:rPr>
              <w:t>US</w:t>
            </w:r>
          </w:p>
        </w:tc>
        <w:tc>
          <w:tcPr>
            <w:tcW w:w="3770" w:type="dxa"/>
          </w:tcPr>
          <w:p w14:paraId="5FD03D8F" w14:textId="77777777" w:rsidR="00B71035" w:rsidRPr="00C35EA7" w:rsidRDefault="00B71035" w:rsidP="00C35EA7">
            <w:pPr>
              <w:jc w:val="center"/>
              <w:rPr>
                <w:lang w:val="fr-FR"/>
              </w:rPr>
            </w:pPr>
            <w:r w:rsidRPr="00C35EA7">
              <w:rPr>
                <w:lang w:val="fr-FR"/>
              </w:rPr>
              <w:t>description</w:t>
            </w:r>
          </w:p>
        </w:tc>
      </w:tr>
      <w:tr w:rsidR="00692F6E" w:rsidRPr="002541D8" w14:paraId="09BD4887" w14:textId="77777777" w:rsidTr="00C35EA7">
        <w:trPr>
          <w:jc w:val="center"/>
        </w:trPr>
        <w:tc>
          <w:tcPr>
            <w:tcW w:w="896" w:type="dxa"/>
          </w:tcPr>
          <w:p w14:paraId="0AD982B8" w14:textId="77777777" w:rsidR="00692F6E" w:rsidRPr="00C35EA7" w:rsidRDefault="00692F6E" w:rsidP="00B71035">
            <w:pPr>
              <w:rPr>
                <w:lang w:val="fr-FR"/>
              </w:rPr>
            </w:pPr>
            <w:r w:rsidRPr="00C35EA7">
              <w:rPr>
                <w:lang w:val="fr-FR"/>
              </w:rPr>
              <w:t>4-2B</w:t>
            </w:r>
          </w:p>
        </w:tc>
        <w:tc>
          <w:tcPr>
            <w:tcW w:w="3770" w:type="dxa"/>
          </w:tcPr>
          <w:p w14:paraId="557878C0" w14:textId="77777777" w:rsidR="00692F6E" w:rsidRPr="00C35EA7" w:rsidRDefault="00692F6E" w:rsidP="00B71035">
            <w:pPr>
              <w:rPr>
                <w:lang w:val="fr-FR"/>
              </w:rPr>
            </w:pPr>
            <w:r w:rsidRPr="00C35EA7">
              <w:rPr>
                <w:lang w:val="fr-FR"/>
              </w:rPr>
              <w:t>décors de cannelures + rares cardial</w:t>
            </w:r>
          </w:p>
        </w:tc>
      </w:tr>
      <w:tr w:rsidR="00B71035" w:rsidRPr="002541D8" w14:paraId="29211760" w14:textId="77777777" w:rsidTr="00C35EA7">
        <w:trPr>
          <w:jc w:val="center"/>
        </w:trPr>
        <w:tc>
          <w:tcPr>
            <w:tcW w:w="896" w:type="dxa"/>
          </w:tcPr>
          <w:p w14:paraId="3D94104D" w14:textId="77777777" w:rsidR="00B71035" w:rsidRPr="00C35EA7" w:rsidRDefault="00B71035" w:rsidP="00B71035">
            <w:pPr>
              <w:rPr>
                <w:lang w:val="fr-FR"/>
              </w:rPr>
            </w:pPr>
          </w:p>
        </w:tc>
        <w:tc>
          <w:tcPr>
            <w:tcW w:w="3770" w:type="dxa"/>
          </w:tcPr>
          <w:p w14:paraId="744228B8" w14:textId="77777777" w:rsidR="00B71035" w:rsidRPr="00C35EA7" w:rsidRDefault="00B71035" w:rsidP="00B71035">
            <w:pPr>
              <w:rPr>
                <w:lang w:val="fr-FR"/>
              </w:rPr>
            </w:pPr>
          </w:p>
        </w:tc>
      </w:tr>
      <w:tr w:rsidR="00B71035" w14:paraId="16C99CD5" w14:textId="77777777" w:rsidTr="00C35EA7">
        <w:trPr>
          <w:jc w:val="center"/>
        </w:trPr>
        <w:tc>
          <w:tcPr>
            <w:tcW w:w="896" w:type="dxa"/>
          </w:tcPr>
          <w:p w14:paraId="758A9384" w14:textId="77777777" w:rsidR="00B71035" w:rsidRPr="00C35EA7" w:rsidRDefault="00B71035" w:rsidP="00B71035">
            <w:pPr>
              <w:rPr>
                <w:lang w:val="fr-FR"/>
              </w:rPr>
            </w:pPr>
            <w:r w:rsidRPr="00C35EA7">
              <w:rPr>
                <w:lang w:val="fr-FR"/>
              </w:rPr>
              <w:lastRenderedPageBreak/>
              <w:t>16-15</w:t>
            </w:r>
          </w:p>
        </w:tc>
        <w:tc>
          <w:tcPr>
            <w:tcW w:w="3770" w:type="dxa"/>
          </w:tcPr>
          <w:p w14:paraId="604A2065" w14:textId="28AEF19B" w:rsidR="00B71035" w:rsidRPr="00C35EA7" w:rsidRDefault="00B71035" w:rsidP="00B71035">
            <w:pPr>
              <w:rPr>
                <w:lang w:val="fr-FR"/>
              </w:rPr>
            </w:pPr>
            <w:r w:rsidRPr="00C35EA7">
              <w:rPr>
                <w:lang w:val="fr-FR"/>
              </w:rPr>
              <w:t>trapèzes</w:t>
            </w:r>
            <w:r w:rsidR="003F12A5" w:rsidRPr="00C35EA7">
              <w:rPr>
                <w:lang w:val="fr-FR"/>
              </w:rPr>
              <w:t xml:space="preserve"> [</w:t>
            </w:r>
            <w:hyperlink r:id="rId895" w:anchor="Cul_BTC" w:history="1">
              <w:r w:rsidR="003F12A5" w:rsidRPr="003F12A5">
                <w:rPr>
                  <w:rStyle w:val="Hyperlink"/>
                </w:rPr>
                <w:t>BTC</w:t>
              </w:r>
            </w:hyperlink>
            <w:r w:rsidR="003F12A5" w:rsidRPr="00C35EA7">
              <w:rPr>
                <w:lang w:val="fr-FR"/>
              </w:rPr>
              <w:t>]</w:t>
            </w:r>
          </w:p>
        </w:tc>
      </w:tr>
    </w:tbl>
    <w:p w14:paraId="4F925E8F" w14:textId="77777777" w:rsidR="00B71035" w:rsidRDefault="00692F6E" w:rsidP="00B71035">
      <w:pPr>
        <w:rPr>
          <w:lang w:val="fr-FR"/>
        </w:rPr>
      </w:pPr>
      <w:r>
        <w:rPr>
          <w:lang w:val="fr-FR"/>
        </w:rPr>
        <w:t xml:space="preserve">(BIB 2625, BIB 2649) </w:t>
      </w:r>
    </w:p>
    <w:p w14:paraId="3D428338" w14:textId="77777777" w:rsidR="003D7EE8" w:rsidRDefault="003D7EE8" w:rsidP="00B71035">
      <w:pPr>
        <w:rPr>
          <w:lang w:val="fr-FR"/>
        </w:rPr>
      </w:pPr>
    </w:p>
    <w:p w14:paraId="3BB0CB11" w14:textId="77777777" w:rsidR="003D7EE8" w:rsidRDefault="003D7EE8" w:rsidP="003D7EE8">
      <w:pPr>
        <w:pStyle w:val="Heading3"/>
      </w:pPr>
      <w:r>
        <w:t>Castelnovien</w:t>
      </w:r>
    </w:p>
    <w:p w14:paraId="086B2F35" w14:textId="77777777" w:rsidR="003D7EE8" w:rsidRDefault="003D7EE8" w:rsidP="003D7EE8">
      <w:pPr>
        <w:jc w:val="both"/>
        <w:rPr>
          <w:lang w:val="fr-FR"/>
        </w:rPr>
      </w:pPr>
    </w:p>
    <w:p w14:paraId="12FECA8A" w14:textId="3B48B74F" w:rsidR="003D7EE8" w:rsidRDefault="003D7EE8" w:rsidP="003D7EE8">
      <w:pPr>
        <w:jc w:val="both"/>
        <w:rPr>
          <w:lang w:val="fr-FR"/>
        </w:rPr>
      </w:pPr>
      <w:r w:rsidRPr="0032190F">
        <w:rPr>
          <w:lang w:val="fr-FR"/>
        </w:rPr>
        <w:t xml:space="preserve">Dans la couche d’habitat </w:t>
      </w:r>
      <w:hyperlink r:id="rId896" w:anchor="Cul_Castelnovien" w:history="1">
        <w:r w:rsidRPr="0032190F">
          <w:rPr>
            <w:rStyle w:val="Hyperlink"/>
            <w:lang w:val="fr-FR"/>
          </w:rPr>
          <w:t>castelnovienne</w:t>
        </w:r>
      </w:hyperlink>
      <w:r w:rsidRPr="0032190F">
        <w:rPr>
          <w:lang w:val="fr-FR"/>
        </w:rPr>
        <w:t xml:space="preserve"> (vers -5400 cal BC) on trouve des pépins de raisin, des graines de vesce et des feuilles d’amélanchier (BIB 1405) Galets plantés en cercle dans le Castelnovien de Montclus (N. Valdeyron internet)</w:t>
      </w:r>
      <w:r>
        <w:rPr>
          <w:lang w:val="fr-FR"/>
        </w:rPr>
        <w:t xml:space="preserve">. </w:t>
      </w:r>
    </w:p>
    <w:p w14:paraId="53ACD225" w14:textId="77777777" w:rsidR="003D7EE8" w:rsidRDefault="003D7EE8" w:rsidP="00B71035">
      <w:pPr>
        <w:rPr>
          <w:lang w:val="fr-FR"/>
        </w:rPr>
      </w:pPr>
    </w:p>
    <w:p w14:paraId="2806B042" w14:textId="77777777" w:rsidR="00692F6E" w:rsidRDefault="003D7EE8" w:rsidP="003D7EE8">
      <w:pPr>
        <w:pStyle w:val="Heading3"/>
      </w:pPr>
      <w:r>
        <w:t>Néolithique ancien</w:t>
      </w:r>
    </w:p>
    <w:p w14:paraId="23A48D26" w14:textId="77777777" w:rsidR="003D7EE8" w:rsidRDefault="003D7EE8" w:rsidP="00B71035">
      <w:pPr>
        <w:rPr>
          <w:lang w:val="fr-FR"/>
        </w:rPr>
      </w:pPr>
    </w:p>
    <w:p w14:paraId="7AC7B4FB" w14:textId="0D8F004D" w:rsidR="00692F6E" w:rsidRDefault="00000000" w:rsidP="00B71035">
      <w:pPr>
        <w:rPr>
          <w:i/>
          <w:lang w:val="fr-FR"/>
        </w:rPr>
      </w:pPr>
      <w:hyperlink r:id="rId897" w:anchor="Cul_Cardial_Zonation_Horiz" w:history="1">
        <w:r w:rsidR="003D7EE8" w:rsidRPr="007107DE">
          <w:rPr>
            <w:rStyle w:val="Hyperlink"/>
            <w:lang w:val="fr-FR"/>
          </w:rPr>
          <w:t>C. ZH</w:t>
        </w:r>
      </w:hyperlink>
      <w:r w:rsidR="003D7EE8" w:rsidRPr="007107DE">
        <w:rPr>
          <w:lang w:val="fr-FR"/>
        </w:rPr>
        <w:t xml:space="preserve"> (Binder com. pers.)</w:t>
      </w:r>
      <w:r w:rsidR="00EC57B9" w:rsidRPr="007107DE">
        <w:rPr>
          <w:lang w:val="fr-FR"/>
        </w:rPr>
        <w:t xml:space="preserve">. </w:t>
      </w:r>
      <w:r w:rsidR="00692F6E">
        <w:rPr>
          <w:lang w:val="fr-FR"/>
        </w:rPr>
        <w:t xml:space="preserve">Dans les niveaux Cardial et </w:t>
      </w:r>
      <w:hyperlink r:id="rId898" w:anchor="Cul_Epicardial_Sud_France" w:history="1">
        <w:r w:rsidR="00E26EA8" w:rsidRPr="00E26EA8">
          <w:rPr>
            <w:rStyle w:val="Hyperlink"/>
            <w:lang w:val="fr-FR"/>
          </w:rPr>
          <w:t>Epicardial</w:t>
        </w:r>
      </w:hyperlink>
      <w:r w:rsidR="00E26EA8" w:rsidRPr="00E26EA8">
        <w:rPr>
          <w:lang w:val="fr-FR"/>
        </w:rPr>
        <w:t xml:space="preserve"> </w:t>
      </w:r>
      <w:r w:rsidR="00692F6E">
        <w:rPr>
          <w:lang w:val="fr-FR"/>
        </w:rPr>
        <w:t>(US 4 à 2B): décors de cannelures et de coups de poinçons (BIB 2649)</w:t>
      </w:r>
      <w:r w:rsidR="00692F6E" w:rsidRPr="00EC57B9">
        <w:rPr>
          <w:i/>
          <w:lang w:val="fr-FR"/>
        </w:rPr>
        <w:t xml:space="preserve"> </w:t>
      </w:r>
      <w:hyperlink r:id="rId899" w:anchor="Cul_Montclus" w:history="1">
        <w:r w:rsidR="00EC57B9" w:rsidRPr="00EC57B9">
          <w:rPr>
            <w:rStyle w:val="Hyperlink"/>
            <w:i/>
            <w:lang w:val="fr-FR"/>
          </w:rPr>
          <w:t>flèches de Montclus</w:t>
        </w:r>
      </w:hyperlink>
      <w:r w:rsidR="00EC57B9" w:rsidRPr="0032190F">
        <w:rPr>
          <w:lang w:val="fr-FR"/>
        </w:rPr>
        <w:t xml:space="preserve"> </w:t>
      </w:r>
      <w:r w:rsidR="00EC57B9" w:rsidRPr="00EC57B9">
        <w:rPr>
          <w:i/>
          <w:lang w:val="fr-FR"/>
        </w:rPr>
        <w:t xml:space="preserve">attribué au </w:t>
      </w:r>
      <w:hyperlink r:id="rId900" w:anchor="Cul_Cardial_Franco_Iberique" w:history="1">
        <w:r w:rsidR="00EC57B9" w:rsidRPr="00EC57B9">
          <w:rPr>
            <w:rStyle w:val="Hyperlink"/>
            <w:i/>
            <w:lang w:val="fr-FR"/>
          </w:rPr>
          <w:t>C. Franco-ibérique</w:t>
        </w:r>
      </w:hyperlink>
      <w:r w:rsidR="00EC57B9" w:rsidRPr="00EC57B9">
        <w:rPr>
          <w:i/>
          <w:lang w:val="fr-FR"/>
        </w:rPr>
        <w:t xml:space="preserve"> (BIB 2543)</w:t>
      </w:r>
    </w:p>
    <w:p w14:paraId="5A76FAA4" w14:textId="77777777" w:rsidR="009713E1" w:rsidRDefault="009713E1" w:rsidP="00B71035">
      <w:pPr>
        <w:rPr>
          <w:i/>
          <w:lang w:val="fr-FR"/>
        </w:rPr>
      </w:pPr>
    </w:p>
    <w:p w14:paraId="217A505A" w14:textId="77777777" w:rsidR="009713E1" w:rsidRDefault="009713E1" w:rsidP="009713E1">
      <w:pPr>
        <w:pStyle w:val="Heading1"/>
      </w:pPr>
      <w:r>
        <w:t>TAGLIENTE</w:t>
      </w:r>
    </w:p>
    <w:p w14:paraId="6C696050" w14:textId="77777777" w:rsidR="009713E1" w:rsidRDefault="009713E1" w:rsidP="00B71035">
      <w:pPr>
        <w:rPr>
          <w:sz w:val="20"/>
          <w:lang w:val="fr-FR"/>
        </w:rPr>
      </w:pPr>
      <w:r w:rsidRPr="009713E1">
        <w:rPr>
          <w:sz w:val="20"/>
          <w:lang w:val="fr-FR"/>
        </w:rPr>
        <w:t>Riparo Tagliente</w:t>
      </w:r>
    </w:p>
    <w:p w14:paraId="21A0D22D" w14:textId="77777777" w:rsidR="009713E1" w:rsidRDefault="009713E1" w:rsidP="00B71035">
      <w:pPr>
        <w:rPr>
          <w:sz w:val="20"/>
          <w:lang w:val="fr-FR"/>
        </w:rPr>
      </w:pPr>
    </w:p>
    <w:p w14:paraId="31ABDE97" w14:textId="77777777" w:rsidR="009713E1" w:rsidRPr="009713E1" w:rsidRDefault="009713E1" w:rsidP="00B71035">
      <w:pPr>
        <w:rPr>
          <w:lang w:val="fr-FR"/>
        </w:rPr>
      </w:pPr>
      <w:r>
        <w:rPr>
          <w:lang w:val="fr-FR"/>
        </w:rPr>
        <w:t>Italie. Occupation alpine la plus ancienne des Alpes du Sud (BIB Davide Vicente)</w:t>
      </w:r>
    </w:p>
    <w:p w14:paraId="29872352" w14:textId="77777777" w:rsidR="00B71035" w:rsidRDefault="00B71035" w:rsidP="00B71035">
      <w:pPr>
        <w:rPr>
          <w:lang w:val="fr-FR"/>
        </w:rPr>
      </w:pPr>
    </w:p>
    <w:p w14:paraId="4062B9CF" w14:textId="77777777" w:rsidR="00B71035" w:rsidRDefault="00223060" w:rsidP="00426FF9">
      <w:pPr>
        <w:pStyle w:val="Heading1"/>
      </w:pPr>
      <w:bookmarkStart w:id="488" w:name="Sit_Monte_Frignone_II"/>
      <w:r>
        <w:t>MONTE FRIGNONE II</w:t>
      </w:r>
    </w:p>
    <w:p w14:paraId="267F1CCF" w14:textId="77777777" w:rsidR="00BB2344" w:rsidRPr="009713E1" w:rsidRDefault="00BB2344" w:rsidP="00BB2344">
      <w:pPr>
        <w:rPr>
          <w:sz w:val="20"/>
          <w:lang w:val="fr-FR"/>
        </w:rPr>
      </w:pPr>
      <w:bookmarkStart w:id="489" w:name="Sit_Frignone"/>
      <w:bookmarkEnd w:id="488"/>
      <w:r w:rsidRPr="009713E1">
        <w:rPr>
          <w:sz w:val="20"/>
          <w:lang w:val="fr-FR"/>
        </w:rPr>
        <w:t>MONTE FRIGNONE</w:t>
      </w:r>
    </w:p>
    <w:bookmarkEnd w:id="489"/>
    <w:p w14:paraId="7580E62C" w14:textId="77777777" w:rsidR="00223060" w:rsidRDefault="00223060" w:rsidP="00D164ED">
      <w:pPr>
        <w:jc w:val="both"/>
        <w:rPr>
          <w:lang w:val="fr-FR"/>
        </w:rPr>
      </w:pPr>
    </w:p>
    <w:p w14:paraId="6D0B0FEE" w14:textId="2E1DC022" w:rsidR="00223060" w:rsidRPr="00CA4D93" w:rsidRDefault="00223060" w:rsidP="00D164ED">
      <w:pPr>
        <w:jc w:val="both"/>
        <w:rPr>
          <w:lang w:val="fr-FR"/>
        </w:rPr>
      </w:pPr>
      <w:r>
        <w:rPr>
          <w:lang w:val="fr-FR"/>
        </w:rPr>
        <w:t xml:space="preserve">Site en plein air (San Romano in Garfanana, Lucca, Toscane) (BIB 2649) </w:t>
      </w:r>
      <w:hyperlink r:id="rId901" w:anchor="Cul_Castelnovien" w:history="1">
        <w:r w:rsidRPr="00223060">
          <w:rPr>
            <w:rStyle w:val="Hyperlink"/>
            <w:lang w:val="fr-FR"/>
          </w:rPr>
          <w:t>Castelnovien</w:t>
        </w:r>
      </w:hyperlink>
      <w:r>
        <w:rPr>
          <w:lang w:val="fr-FR"/>
        </w:rPr>
        <w:t xml:space="preserve"> (SS BIB) installé sur un affleurement de matière première (BIB 2649)</w:t>
      </w:r>
      <w:r w:rsidR="00CA4D93">
        <w:rPr>
          <w:lang w:val="fr-FR"/>
        </w:rPr>
        <w:t xml:space="preserve"> </w:t>
      </w:r>
      <w:hyperlink r:id="rId902" w:anchor="Cul_CLTL" w:history="1">
        <w:r w:rsidR="00CA4D93" w:rsidRPr="00CA4D93">
          <w:rPr>
            <w:rStyle w:val="Hyperlink"/>
            <w:lang w:val="fr-FR"/>
          </w:rPr>
          <w:t>CLTL</w:t>
        </w:r>
      </w:hyperlink>
      <w:r w:rsidR="00CA4D93" w:rsidRPr="00CA4D93">
        <w:rPr>
          <w:lang w:val="fr-FR"/>
        </w:rPr>
        <w:t xml:space="preserve"> (Binder com. pers)</w:t>
      </w:r>
    </w:p>
    <w:p w14:paraId="5C6F17AB" w14:textId="77777777" w:rsidR="00BB2344" w:rsidRDefault="00BB2344" w:rsidP="00D164ED">
      <w:pPr>
        <w:jc w:val="both"/>
        <w:rPr>
          <w:lang w:val="fr-FR"/>
        </w:rPr>
      </w:pPr>
      <w:r>
        <w:rPr>
          <w:lang w:val="fr-FR"/>
        </w:rPr>
        <w:t>Les US I et II montrent un castelnovien très tradif (BIB Christina De Stefanis, com. pers)</w:t>
      </w:r>
    </w:p>
    <w:p w14:paraId="2CEBDEDA" w14:textId="77777777" w:rsidR="00223060" w:rsidRDefault="00223060" w:rsidP="00D164ED">
      <w:pPr>
        <w:jc w:val="both"/>
        <w:rPr>
          <w:lang w:val="fr-FR"/>
        </w:rPr>
      </w:pPr>
    </w:p>
    <w:p w14:paraId="6FD121F7" w14:textId="7FA4AB46" w:rsidR="00223060" w:rsidRDefault="00A2528F" w:rsidP="00223060">
      <w:pPr>
        <w:pStyle w:val="Heading2"/>
      </w:pPr>
      <w:r>
        <w:t>s</w:t>
      </w:r>
      <w:r w:rsidR="00223060">
        <w:t xml:space="preserve">tratigraphie </w:t>
      </w:r>
    </w:p>
    <w:p w14:paraId="4510F997" w14:textId="77777777" w:rsidR="00223060" w:rsidRDefault="00223060" w:rsidP="00223060">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75"/>
        <w:gridCol w:w="2823"/>
      </w:tblGrid>
      <w:tr w:rsidR="00223060" w14:paraId="1C49AE4A" w14:textId="77777777" w:rsidTr="00C35EA7">
        <w:trPr>
          <w:jc w:val="center"/>
        </w:trPr>
        <w:tc>
          <w:tcPr>
            <w:tcW w:w="2275" w:type="dxa"/>
          </w:tcPr>
          <w:p w14:paraId="3743EF3F" w14:textId="77777777" w:rsidR="00223060" w:rsidRPr="00C35EA7" w:rsidRDefault="00223060" w:rsidP="00C35EA7">
            <w:pPr>
              <w:jc w:val="center"/>
              <w:rPr>
                <w:lang w:val="fr-FR"/>
              </w:rPr>
            </w:pPr>
            <w:r w:rsidRPr="00C35EA7">
              <w:rPr>
                <w:lang w:val="fr-FR"/>
              </w:rPr>
              <w:t>attribution</w:t>
            </w:r>
          </w:p>
        </w:tc>
        <w:tc>
          <w:tcPr>
            <w:tcW w:w="2823" w:type="dxa"/>
          </w:tcPr>
          <w:p w14:paraId="443E121D" w14:textId="77777777" w:rsidR="00223060" w:rsidRPr="00C35EA7" w:rsidRDefault="00223060" w:rsidP="00C35EA7">
            <w:pPr>
              <w:jc w:val="center"/>
              <w:rPr>
                <w:lang w:val="fr-FR"/>
              </w:rPr>
            </w:pPr>
            <w:r w:rsidRPr="00C35EA7">
              <w:rPr>
                <w:lang w:val="fr-FR"/>
              </w:rPr>
              <w:t>14C</w:t>
            </w:r>
          </w:p>
        </w:tc>
      </w:tr>
      <w:tr w:rsidR="00223060" w14:paraId="55DE035B" w14:textId="77777777" w:rsidTr="00C35EA7">
        <w:trPr>
          <w:jc w:val="center"/>
        </w:trPr>
        <w:tc>
          <w:tcPr>
            <w:tcW w:w="2275" w:type="dxa"/>
          </w:tcPr>
          <w:p w14:paraId="51B018DC" w14:textId="77777777" w:rsidR="00223060" w:rsidRPr="00C35EA7" w:rsidRDefault="00223060" w:rsidP="00223060">
            <w:pPr>
              <w:rPr>
                <w:lang w:val="fr-FR"/>
              </w:rPr>
            </w:pPr>
            <w:r w:rsidRPr="00C35EA7">
              <w:rPr>
                <w:lang w:val="fr-FR"/>
              </w:rPr>
              <w:t>Néolithique ancien</w:t>
            </w:r>
          </w:p>
        </w:tc>
        <w:tc>
          <w:tcPr>
            <w:tcW w:w="2823" w:type="dxa"/>
          </w:tcPr>
          <w:p w14:paraId="6BB690CD" w14:textId="77777777" w:rsidR="00223060" w:rsidRPr="00C35EA7" w:rsidRDefault="00223060" w:rsidP="00223060">
            <w:pPr>
              <w:rPr>
                <w:lang w:val="fr-FR"/>
              </w:rPr>
            </w:pPr>
          </w:p>
        </w:tc>
      </w:tr>
      <w:tr w:rsidR="00223060" w14:paraId="52B75095" w14:textId="77777777" w:rsidTr="00C35EA7">
        <w:trPr>
          <w:jc w:val="center"/>
        </w:trPr>
        <w:tc>
          <w:tcPr>
            <w:tcW w:w="2275" w:type="dxa"/>
          </w:tcPr>
          <w:p w14:paraId="41338FB4" w14:textId="77777777" w:rsidR="00223060" w:rsidRPr="00C35EA7" w:rsidRDefault="00223060" w:rsidP="00223060">
            <w:pPr>
              <w:rPr>
                <w:lang w:val="fr-FR"/>
              </w:rPr>
            </w:pPr>
            <w:r w:rsidRPr="00C35EA7">
              <w:rPr>
                <w:lang w:val="fr-FR"/>
              </w:rPr>
              <w:t>Epigravettien récent</w:t>
            </w:r>
          </w:p>
        </w:tc>
        <w:tc>
          <w:tcPr>
            <w:tcW w:w="2823" w:type="dxa"/>
          </w:tcPr>
          <w:p w14:paraId="721CB777" w14:textId="77777777" w:rsidR="00223060" w:rsidRPr="00C35EA7" w:rsidRDefault="00223060" w:rsidP="00223060">
            <w:pPr>
              <w:rPr>
                <w:lang w:val="fr-FR"/>
              </w:rPr>
            </w:pPr>
            <w:r w:rsidRPr="00C35EA7">
              <w:rPr>
                <w:rFonts w:ascii="GaramondPremrPro" w:hAnsi="GaramondPremrPro" w:cs="GaramondPremrPro"/>
                <w:lang w:eastAsia="en-GB"/>
              </w:rPr>
              <w:t>11 441 – 11 156 cal. BCE</w:t>
            </w:r>
          </w:p>
        </w:tc>
      </w:tr>
    </w:tbl>
    <w:p w14:paraId="5D9B43D0" w14:textId="77777777" w:rsidR="00223060" w:rsidRPr="00223060" w:rsidRDefault="00223060" w:rsidP="00223060">
      <w:pPr>
        <w:rPr>
          <w:lang w:val="fr-FR"/>
        </w:rPr>
      </w:pPr>
      <w:r>
        <w:rPr>
          <w:lang w:val="fr-FR"/>
        </w:rPr>
        <w:t>(BIB 2649)</w:t>
      </w:r>
    </w:p>
    <w:p w14:paraId="28855AAE" w14:textId="77777777" w:rsidR="00F14210" w:rsidRDefault="00F14210" w:rsidP="00242C0F">
      <w:pPr>
        <w:rPr>
          <w:lang w:val="fr-FR"/>
        </w:rPr>
      </w:pPr>
    </w:p>
    <w:p w14:paraId="1EF49011" w14:textId="77777777" w:rsidR="00BB2344" w:rsidRDefault="00BB2344" w:rsidP="00BB2344">
      <w:pPr>
        <w:rPr>
          <w:lang w:val="fr-FR"/>
        </w:rPr>
      </w:pPr>
    </w:p>
    <w:p w14:paraId="2747A143" w14:textId="0C2B1ABB" w:rsidR="00BB2344" w:rsidRDefault="00BB2344" w:rsidP="00BB2344">
      <w:pPr>
        <w:rPr>
          <w:lang w:val="fr-FR"/>
        </w:rPr>
      </w:pPr>
      <w:r>
        <w:rPr>
          <w:lang w:val="fr-FR"/>
        </w:rPr>
        <w:t>Dans les Appenins d'Italie, montre un Mésolithique final (</w:t>
      </w:r>
      <w:hyperlink r:id="rId903" w:anchor="Cul_Castelnovien" w:history="1">
        <w:r w:rsidRPr="00BB2344">
          <w:rPr>
            <w:rStyle w:val="Hyperlink"/>
            <w:lang w:val="fr-FR"/>
          </w:rPr>
          <w:t>Castelnovien</w:t>
        </w:r>
      </w:hyperlink>
      <w:r>
        <w:rPr>
          <w:lang w:val="fr-FR"/>
        </w:rPr>
        <w:t>) très tardif (BIB Christina De Stefanis, com. pers)</w:t>
      </w:r>
    </w:p>
    <w:p w14:paraId="02024CF4" w14:textId="77777777" w:rsidR="004F3629" w:rsidRDefault="004F3629" w:rsidP="00BB2344">
      <w:pPr>
        <w:rPr>
          <w:lang w:val="fr-FR"/>
        </w:rPr>
      </w:pPr>
    </w:p>
    <w:p w14:paraId="2D4ED64D" w14:textId="77777777" w:rsidR="004F3629" w:rsidRDefault="004F3629" w:rsidP="00426FF9">
      <w:pPr>
        <w:pStyle w:val="Heading1"/>
      </w:pPr>
      <w:bookmarkStart w:id="490" w:name="Sit_Cadore"/>
      <w:r>
        <w:t>CADORE</w:t>
      </w:r>
    </w:p>
    <w:bookmarkEnd w:id="490"/>
    <w:p w14:paraId="44802184" w14:textId="77777777" w:rsidR="004F3629" w:rsidRDefault="004F3629" w:rsidP="00BB2344">
      <w:pPr>
        <w:rPr>
          <w:lang w:val="fr-FR"/>
        </w:rPr>
      </w:pPr>
    </w:p>
    <w:p w14:paraId="029291C2" w14:textId="10459032" w:rsidR="004F3629" w:rsidRDefault="004F3629" w:rsidP="00BB2344">
      <w:pPr>
        <w:rPr>
          <w:lang w:val="fr-FR"/>
        </w:rPr>
      </w:pPr>
      <w:r>
        <w:rPr>
          <w:lang w:val="fr-FR"/>
        </w:rPr>
        <w:t xml:space="preserve">Région des Alpes dolomites (Belluno, Vénétie, Italie) où coule le rio Pave. Des occupations </w:t>
      </w:r>
      <w:hyperlink r:id="rId904" w:anchor="Cul_Mesolithique" w:history="1">
        <w:r w:rsidRPr="004F3629">
          <w:rPr>
            <w:rStyle w:val="Hyperlink"/>
            <w:lang w:val="fr-FR"/>
          </w:rPr>
          <w:t>mésolithiques</w:t>
        </w:r>
      </w:hyperlink>
      <w:r>
        <w:rPr>
          <w:lang w:val="fr-FR"/>
        </w:rPr>
        <w:t xml:space="preserve"> sont attestées. </w:t>
      </w:r>
    </w:p>
    <w:p w14:paraId="4BEE79EC" w14:textId="77777777" w:rsidR="004F3629" w:rsidRDefault="004F3629" w:rsidP="00BB2344">
      <w:pPr>
        <w:rPr>
          <w:lang w:val="fr-FR"/>
        </w:rPr>
      </w:pPr>
    </w:p>
    <w:p w14:paraId="16C8204A" w14:textId="77777777" w:rsidR="004F3629" w:rsidRDefault="004F3629" w:rsidP="004F3629">
      <w:pPr>
        <w:pStyle w:val="Heading2"/>
      </w:pPr>
      <w:r>
        <w:t>Mésolithique</w:t>
      </w:r>
    </w:p>
    <w:p w14:paraId="168B814A" w14:textId="77777777" w:rsidR="004F3629" w:rsidRDefault="004F3629" w:rsidP="00BB2344">
      <w:pPr>
        <w:rPr>
          <w:lang w:val="fr-FR"/>
        </w:rPr>
      </w:pPr>
    </w:p>
    <w:p w14:paraId="00EBB586" w14:textId="5FE4D252" w:rsidR="004F3629" w:rsidRDefault="004F3629" w:rsidP="00BB2344">
      <w:pPr>
        <w:rPr>
          <w:lang w:val="fr-FR"/>
        </w:rPr>
      </w:pPr>
      <w:r>
        <w:rPr>
          <w:lang w:val="fr-FR"/>
        </w:rPr>
        <w:t>L'implantation des sites mésolithiques (</w:t>
      </w:r>
      <w:hyperlink r:id="rId905" w:anchor="Sit_Pra_Commun" w:history="1">
        <w:r w:rsidRPr="004F3629">
          <w:rPr>
            <w:rStyle w:val="Hyperlink"/>
            <w:lang w:val="fr-FR"/>
          </w:rPr>
          <w:t>Pra Comun</w:t>
        </w:r>
      </w:hyperlink>
      <w:r>
        <w:rPr>
          <w:lang w:val="fr-FR"/>
        </w:rPr>
        <w:t xml:space="preserve">, Rio Ambrisola, </w:t>
      </w:r>
      <w:hyperlink r:id="rId906" w:anchor="Sit_Melei" w:history="1">
        <w:r w:rsidRPr="004F3629">
          <w:rPr>
            <w:rStyle w:val="Hyperlink"/>
            <w:lang w:val="fr-FR"/>
          </w:rPr>
          <w:t>Melei</w:t>
        </w:r>
      </w:hyperlink>
      <w:r>
        <w:rPr>
          <w:lang w:val="fr-FR"/>
        </w:rPr>
        <w:t>, Costone del Col Piombin, etc.) suit celle des chemins et des principaux cols (BIB 2729)</w:t>
      </w:r>
    </w:p>
    <w:p w14:paraId="6D9F8DA6" w14:textId="6174F19C" w:rsidR="004F3629" w:rsidRDefault="004F3629" w:rsidP="00BB2344">
      <w:pPr>
        <w:rPr>
          <w:lang w:val="fr-FR"/>
        </w:rPr>
      </w:pPr>
      <w:r>
        <w:rPr>
          <w:lang w:val="fr-FR"/>
        </w:rPr>
        <w:t xml:space="preserve">v. </w:t>
      </w:r>
      <w:hyperlink r:id="rId907" w:anchor="Cul_Mesolithique_Regions_Cent_Italie" w:history="1">
        <w:r w:rsidRPr="004F3629">
          <w:rPr>
            <w:rStyle w:val="Hyperlink"/>
            <w:lang w:val="fr-FR"/>
          </w:rPr>
          <w:t>complexe central</w:t>
        </w:r>
      </w:hyperlink>
      <w:r>
        <w:rPr>
          <w:lang w:val="fr-FR"/>
        </w:rPr>
        <w:t xml:space="preserve"> (SS BIB)</w:t>
      </w:r>
    </w:p>
    <w:p w14:paraId="1D0A0D72" w14:textId="77777777" w:rsidR="004F3629" w:rsidRDefault="004F3629" w:rsidP="00BB2344">
      <w:pPr>
        <w:rPr>
          <w:lang w:val="fr-FR"/>
        </w:rPr>
      </w:pPr>
    </w:p>
    <w:p w14:paraId="25B2A243" w14:textId="77777777" w:rsidR="004F3629" w:rsidRDefault="004F3629" w:rsidP="004F3629">
      <w:pPr>
        <w:pStyle w:val="Heading2"/>
      </w:pPr>
      <w:r>
        <w:t>Néolithique ancien et moyen</w:t>
      </w:r>
    </w:p>
    <w:p w14:paraId="5107A1A1" w14:textId="77777777" w:rsidR="004F3629" w:rsidRDefault="004F3629" w:rsidP="00BB2344">
      <w:pPr>
        <w:rPr>
          <w:lang w:val="fr-FR"/>
        </w:rPr>
      </w:pPr>
    </w:p>
    <w:p w14:paraId="2CD08DA8" w14:textId="77777777" w:rsidR="004F3629" w:rsidRPr="0032190F" w:rsidRDefault="004F3629" w:rsidP="00BB2344">
      <w:pPr>
        <w:rPr>
          <w:lang w:val="fr-FR"/>
        </w:rPr>
      </w:pPr>
      <w:r>
        <w:rPr>
          <w:lang w:val="fr-FR"/>
        </w:rPr>
        <w:t>Aucun sites identifiés (BIB 2729)</w:t>
      </w:r>
    </w:p>
    <w:p w14:paraId="57D73CA6" w14:textId="77777777" w:rsidR="00BB2344" w:rsidRDefault="00BB2344" w:rsidP="00242C0F">
      <w:pPr>
        <w:rPr>
          <w:lang w:val="fr-FR"/>
        </w:rPr>
      </w:pPr>
    </w:p>
    <w:p w14:paraId="773E853E" w14:textId="77777777" w:rsidR="004F3629" w:rsidRPr="004F3629" w:rsidRDefault="004F3629" w:rsidP="00426FF9">
      <w:pPr>
        <w:pStyle w:val="Heading1"/>
      </w:pPr>
      <w:bookmarkStart w:id="491" w:name="Sit_Pra_Commun"/>
      <w:r w:rsidRPr="004F3629">
        <w:t>PRA COMUN</w:t>
      </w:r>
    </w:p>
    <w:bookmarkEnd w:id="491"/>
    <w:p w14:paraId="348A8CAB" w14:textId="27A5A757" w:rsidR="004F3629" w:rsidRDefault="004F3629" w:rsidP="00242C0F">
      <w:pPr>
        <w:rPr>
          <w:lang w:val="fr-FR"/>
        </w:rPr>
      </w:pPr>
      <w:r w:rsidRPr="004F3629">
        <w:rPr>
          <w:lang w:val="fr-FR"/>
        </w:rPr>
        <w:t xml:space="preserve">Pra Comun - Val Costeana, dans la région de </w:t>
      </w:r>
      <w:hyperlink r:id="rId908" w:anchor="Sit_Cadore" w:history="1">
        <w:r w:rsidRPr="004F3629">
          <w:rPr>
            <w:rStyle w:val="Hyperlink"/>
            <w:lang w:val="fr-FR"/>
          </w:rPr>
          <w:t>Cadore</w:t>
        </w:r>
      </w:hyperlink>
      <w:r w:rsidRPr="004F3629">
        <w:rPr>
          <w:lang w:val="fr-FR"/>
        </w:rPr>
        <w:t xml:space="preserve"> (</w:t>
      </w:r>
      <w:r>
        <w:rPr>
          <w:lang w:val="fr-FR"/>
        </w:rPr>
        <w:t>Vénétie, Italie), site d'altitude (~2000m) Castelnovien (BIB 2729)</w:t>
      </w:r>
    </w:p>
    <w:p w14:paraId="42433A63" w14:textId="77777777" w:rsidR="004F3629" w:rsidRDefault="004F3629" w:rsidP="00242C0F">
      <w:pPr>
        <w:rPr>
          <w:lang w:val="fr-FR"/>
        </w:rPr>
      </w:pPr>
    </w:p>
    <w:p w14:paraId="2823BFA2" w14:textId="77777777" w:rsidR="004F3629" w:rsidRDefault="004F3629" w:rsidP="00426FF9">
      <w:pPr>
        <w:pStyle w:val="Heading1"/>
      </w:pPr>
      <w:bookmarkStart w:id="492" w:name="Sit_Melei"/>
      <w:r>
        <w:t>MELEI</w:t>
      </w:r>
    </w:p>
    <w:bookmarkEnd w:id="492"/>
    <w:p w14:paraId="7E7B7141" w14:textId="51715EB5" w:rsidR="004F3629" w:rsidRPr="004F3629" w:rsidRDefault="004F3629" w:rsidP="00242C0F">
      <w:pPr>
        <w:rPr>
          <w:lang w:val="fr-FR"/>
        </w:rPr>
      </w:pPr>
      <w:r>
        <w:rPr>
          <w:lang w:val="fr-FR"/>
        </w:rPr>
        <w:t xml:space="preserve">La zone de Melei </w:t>
      </w:r>
      <w:r w:rsidRPr="004F3629">
        <w:rPr>
          <w:lang w:val="fr-FR"/>
        </w:rPr>
        <w:t xml:space="preserve">dans la région de </w:t>
      </w:r>
      <w:hyperlink r:id="rId909" w:anchor="Sit_Cadore" w:history="1">
        <w:r w:rsidRPr="004F3629">
          <w:rPr>
            <w:rStyle w:val="Hyperlink"/>
            <w:lang w:val="fr-FR"/>
          </w:rPr>
          <w:t>Cadore</w:t>
        </w:r>
      </w:hyperlink>
      <w:r w:rsidRPr="004F3629">
        <w:rPr>
          <w:lang w:val="fr-FR"/>
        </w:rPr>
        <w:t xml:space="preserve"> (</w:t>
      </w:r>
      <w:r>
        <w:rPr>
          <w:lang w:val="fr-FR"/>
        </w:rPr>
        <w:t xml:space="preserve">Vénétie, Italie), vers 2130 m d'altitude a livré des occupations mésolithiques: </w:t>
      </w:r>
      <w:hyperlink r:id="rId910" w:anchor="Cul_Sauveterrien" w:history="1">
        <w:r w:rsidR="00053195" w:rsidRPr="00F4437A">
          <w:rPr>
            <w:rStyle w:val="Hyperlink"/>
            <w:lang w:val="fr-FR"/>
          </w:rPr>
          <w:t>Sauveterrien</w:t>
        </w:r>
      </w:hyperlink>
      <w:r w:rsidR="00053195" w:rsidRPr="00053195">
        <w:rPr>
          <w:lang w:val="fr-FR"/>
        </w:rPr>
        <w:t xml:space="preserve"> </w:t>
      </w:r>
      <w:r>
        <w:rPr>
          <w:lang w:val="fr-FR"/>
        </w:rPr>
        <w:t>et Castelnovien (BIB 2729)</w:t>
      </w:r>
    </w:p>
    <w:p w14:paraId="60B4CEC9" w14:textId="77777777" w:rsidR="004F3629" w:rsidRPr="004F3629" w:rsidRDefault="004F3629" w:rsidP="00242C0F">
      <w:pPr>
        <w:rPr>
          <w:lang w:val="fr-FR"/>
        </w:rPr>
      </w:pPr>
    </w:p>
    <w:p w14:paraId="136DDEBF" w14:textId="77777777" w:rsidR="00F14210" w:rsidRPr="0032190F" w:rsidRDefault="00F14210" w:rsidP="00426FF9">
      <w:pPr>
        <w:pStyle w:val="Heading1"/>
      </w:pPr>
      <w:bookmarkStart w:id="493" w:name="Sit_Montade"/>
      <w:r w:rsidRPr="0032190F">
        <w:t>MONTADE</w:t>
      </w:r>
    </w:p>
    <w:bookmarkEnd w:id="493"/>
    <w:p w14:paraId="7907042C" w14:textId="77777777" w:rsidR="00F14210" w:rsidRPr="0032190F" w:rsidRDefault="00F14210" w:rsidP="00242C0F">
      <w:pPr>
        <w:rPr>
          <w:lang w:val="fr-FR"/>
        </w:rPr>
      </w:pPr>
    </w:p>
    <w:p w14:paraId="1D38146E" w14:textId="77777777" w:rsidR="00F14210" w:rsidRPr="0032190F" w:rsidRDefault="006236E5" w:rsidP="00242C0F">
      <w:pPr>
        <w:rPr>
          <w:lang w:val="fr-FR"/>
        </w:rPr>
      </w:pPr>
      <w:r w:rsidRPr="0032190F">
        <w:rPr>
          <w:lang w:val="fr-FR"/>
        </w:rPr>
        <w:t>G</w:t>
      </w:r>
      <w:r w:rsidR="00F14210" w:rsidRPr="0032190F">
        <w:rPr>
          <w:lang w:val="fr-FR"/>
        </w:rPr>
        <w:t>alets gravés de la Montade (N. Valdeyron internet)</w:t>
      </w:r>
    </w:p>
    <w:p w14:paraId="0B7490F6" w14:textId="77777777" w:rsidR="00AE2926" w:rsidRPr="0032190F" w:rsidRDefault="00AE2926" w:rsidP="00242C0F">
      <w:pPr>
        <w:rPr>
          <w:lang w:val="fr-FR"/>
        </w:rPr>
      </w:pPr>
    </w:p>
    <w:p w14:paraId="11E9EE68" w14:textId="77777777" w:rsidR="00AE2926" w:rsidRPr="0032190F" w:rsidRDefault="00D164ED" w:rsidP="00426FF9">
      <w:pPr>
        <w:pStyle w:val="Heading1"/>
      </w:pPr>
      <w:bookmarkStart w:id="494" w:name="Sit_Pages"/>
      <w:r>
        <w:t>PAGES</w:t>
      </w:r>
    </w:p>
    <w:bookmarkEnd w:id="494"/>
    <w:p w14:paraId="566BD8BB" w14:textId="3E168EED" w:rsidR="00AE2926" w:rsidRPr="0032190F" w:rsidRDefault="00AE2926" w:rsidP="00242C0F">
      <w:pPr>
        <w:rPr>
          <w:lang w:val="fr-FR"/>
        </w:rPr>
      </w:pPr>
      <w:r w:rsidRPr="0032190F">
        <w:rPr>
          <w:lang w:val="fr-FR"/>
        </w:rPr>
        <w:br/>
        <w:t>L'abri Pagès (Rocamadour,Lot) a livré des galets de l'</w:t>
      </w:r>
      <w:r w:rsidR="008B4B82">
        <w:rPr>
          <w:lang w:val="fr-FR"/>
        </w:rPr>
        <w:t xml:space="preserve"> </w:t>
      </w:r>
      <w:hyperlink r:id="rId911" w:anchor="Cul_Azilien" w:history="1">
        <w:r w:rsidR="008B4B82" w:rsidRPr="0032190F">
          <w:rPr>
            <w:rStyle w:val="Hyperlink"/>
            <w:lang w:val="fr-FR"/>
          </w:rPr>
          <w:t>Azilien</w:t>
        </w:r>
      </w:hyperlink>
      <w:r w:rsidR="008B4B82" w:rsidRPr="008B4B82">
        <w:rPr>
          <w:lang w:val="fr-FR"/>
        </w:rPr>
        <w:t xml:space="preserve"> </w:t>
      </w:r>
      <w:r w:rsidRPr="0032190F">
        <w:rPr>
          <w:lang w:val="fr-FR"/>
        </w:rPr>
        <w:t>en contexte stratifié (BIB 2386)</w:t>
      </w:r>
    </w:p>
    <w:p w14:paraId="02666CAF" w14:textId="77777777" w:rsidR="00AE2926" w:rsidRPr="0032190F" w:rsidRDefault="00AE2926" w:rsidP="00242C0F">
      <w:pPr>
        <w:rPr>
          <w:lang w:val="fr-FR"/>
        </w:rPr>
      </w:pPr>
    </w:p>
    <w:p w14:paraId="2E641485" w14:textId="77777777" w:rsidR="00AE2926" w:rsidRPr="0032190F" w:rsidRDefault="00D164ED" w:rsidP="00426FF9">
      <w:pPr>
        <w:pStyle w:val="Heading1"/>
      </w:pPr>
      <w:bookmarkStart w:id="495" w:name="Sit_Murat"/>
      <w:r>
        <w:t>MURAT</w:t>
      </w:r>
    </w:p>
    <w:bookmarkEnd w:id="495"/>
    <w:p w14:paraId="50740CD5" w14:textId="77777777" w:rsidR="00EA7C0F" w:rsidRPr="0032190F" w:rsidRDefault="00EA7C0F" w:rsidP="00242C0F">
      <w:pPr>
        <w:rPr>
          <w:lang w:val="fr-FR"/>
        </w:rPr>
      </w:pPr>
    </w:p>
    <w:p w14:paraId="0F1D220C" w14:textId="129D0CD7" w:rsidR="00AE2926" w:rsidRPr="0032190F" w:rsidRDefault="00AE2926" w:rsidP="006232CA">
      <w:pPr>
        <w:jc w:val="both"/>
        <w:rPr>
          <w:lang w:val="fr-FR"/>
        </w:rPr>
      </w:pPr>
      <w:r w:rsidRPr="0032190F">
        <w:rPr>
          <w:lang w:val="fr-FR"/>
        </w:rPr>
        <w:t>L'abri Murat (Rocamadour, Lot) a livré des galets de l'</w:t>
      </w:r>
      <w:r w:rsidR="008B4B82">
        <w:rPr>
          <w:lang w:val="fr-FR"/>
        </w:rPr>
        <w:t xml:space="preserve"> </w:t>
      </w:r>
      <w:hyperlink r:id="rId912" w:anchor="Cul_Azilien" w:history="1">
        <w:r w:rsidR="008B4B82" w:rsidRPr="0032190F">
          <w:rPr>
            <w:rStyle w:val="Hyperlink"/>
            <w:lang w:val="fr-FR"/>
          </w:rPr>
          <w:t>Azilien</w:t>
        </w:r>
      </w:hyperlink>
      <w:r w:rsidR="008B4B82" w:rsidRPr="008B4B82">
        <w:rPr>
          <w:lang w:val="fr-FR"/>
        </w:rPr>
        <w:t xml:space="preserve"> </w:t>
      </w:r>
      <w:r w:rsidRPr="0032190F">
        <w:rPr>
          <w:lang w:val="fr-FR"/>
        </w:rPr>
        <w:t>en contexte stratifié (BIB 2386)</w:t>
      </w:r>
      <w:r w:rsidR="006232CA" w:rsidRPr="0032190F">
        <w:rPr>
          <w:lang w:val="fr-FR"/>
        </w:rPr>
        <w:t xml:space="preserve">. </w:t>
      </w:r>
      <w:r w:rsidR="006232CA" w:rsidRPr="0032190F">
        <w:rPr>
          <w:rFonts w:eastAsia="Code2000"/>
          <w:lang w:val="fr-FR" w:eastAsia="en-GB"/>
        </w:rPr>
        <w:t>Richesse de l'outillage lithique et osseux qu'il a fourni, par l'exceptionnelle abondance de ses oeuvres d'art mobilier (195 pi</w:t>
      </w:r>
      <w:r w:rsidR="006232CA" w:rsidRPr="0032190F">
        <w:rPr>
          <w:rFonts w:eastAsia="Code2000" w:hint="eastAsia"/>
          <w:lang w:val="fr-FR" w:eastAsia="en-GB"/>
        </w:rPr>
        <w:t>è</w:t>
      </w:r>
      <w:r w:rsidR="006232CA" w:rsidRPr="0032190F">
        <w:rPr>
          <w:rFonts w:eastAsia="Code2000"/>
          <w:lang w:val="fr-FR" w:eastAsia="en-GB"/>
        </w:rPr>
        <w:t>ces orn</w:t>
      </w:r>
      <w:r w:rsidR="006232CA" w:rsidRPr="0032190F">
        <w:rPr>
          <w:rFonts w:eastAsia="Code2000" w:hint="eastAsia"/>
          <w:lang w:val="fr-FR" w:eastAsia="en-GB"/>
        </w:rPr>
        <w:t>é</w:t>
      </w:r>
      <w:r w:rsidR="006232CA" w:rsidRPr="0032190F">
        <w:rPr>
          <w:rFonts w:eastAsia="Code2000"/>
          <w:lang w:val="fr-FR" w:eastAsia="en-GB"/>
        </w:rPr>
        <w:t>es de la fin du Magdal</w:t>
      </w:r>
      <w:r w:rsidR="006232CA" w:rsidRPr="0032190F">
        <w:rPr>
          <w:rFonts w:eastAsia="Code2000" w:hint="eastAsia"/>
          <w:lang w:val="fr-FR" w:eastAsia="en-GB"/>
        </w:rPr>
        <w:t>é</w:t>
      </w:r>
      <w:r w:rsidR="006232CA" w:rsidRPr="0032190F">
        <w:rPr>
          <w:rFonts w:eastAsia="Code2000"/>
          <w:lang w:val="fr-FR" w:eastAsia="en-GB"/>
        </w:rPr>
        <w:t>nien et 33 galets d</w:t>
      </w:r>
      <w:r w:rsidR="006232CA" w:rsidRPr="0032190F">
        <w:rPr>
          <w:rFonts w:eastAsia="Code2000" w:hint="eastAsia"/>
          <w:lang w:val="fr-FR" w:eastAsia="en-GB"/>
        </w:rPr>
        <w:t>é</w:t>
      </w:r>
      <w:r w:rsidR="006232CA" w:rsidRPr="0032190F">
        <w:rPr>
          <w:rFonts w:eastAsia="Code2000"/>
          <w:lang w:val="fr-FR" w:eastAsia="en-GB"/>
        </w:rPr>
        <w:t>cor</w:t>
      </w:r>
      <w:r w:rsidR="006232CA" w:rsidRPr="0032190F">
        <w:rPr>
          <w:rFonts w:eastAsia="Code2000" w:hint="eastAsia"/>
          <w:lang w:val="fr-FR" w:eastAsia="en-GB"/>
        </w:rPr>
        <w:t>é</w:t>
      </w:r>
      <w:r w:rsidR="006232CA" w:rsidRPr="0032190F">
        <w:rPr>
          <w:rFonts w:eastAsia="Code2000"/>
          <w:lang w:val="fr-FR" w:eastAsia="en-GB"/>
        </w:rPr>
        <w:t>s aziliens) et l'int</w:t>
      </w:r>
      <w:r w:rsidR="006232CA" w:rsidRPr="0032190F">
        <w:rPr>
          <w:rFonts w:eastAsia="Code2000" w:hint="eastAsia"/>
          <w:lang w:val="fr-FR" w:eastAsia="en-GB"/>
        </w:rPr>
        <w:t>é</w:t>
      </w:r>
      <w:r w:rsidR="006232CA" w:rsidRPr="0032190F">
        <w:rPr>
          <w:rFonts w:eastAsia="Code2000"/>
          <w:lang w:val="fr-FR" w:eastAsia="en-GB"/>
        </w:rPr>
        <w:t>r</w:t>
      </w:r>
      <w:r w:rsidR="006232CA" w:rsidRPr="0032190F">
        <w:rPr>
          <w:rFonts w:eastAsia="Code2000" w:hint="eastAsia"/>
          <w:lang w:val="fr-FR" w:eastAsia="en-GB"/>
        </w:rPr>
        <w:t>ê</w:t>
      </w:r>
      <w:r w:rsidR="006232CA" w:rsidRPr="0032190F">
        <w:rPr>
          <w:rFonts w:eastAsia="Code2000"/>
          <w:lang w:val="fr-FR" w:eastAsia="en-GB"/>
        </w:rPr>
        <w:t>t particulier que lui conf</w:t>
      </w:r>
      <w:r w:rsidR="006232CA" w:rsidRPr="0032190F">
        <w:rPr>
          <w:rFonts w:eastAsia="Code2000" w:hint="eastAsia"/>
          <w:lang w:val="fr-FR" w:eastAsia="en-GB"/>
        </w:rPr>
        <w:t>è</w:t>
      </w:r>
      <w:r w:rsidR="006232CA" w:rsidRPr="0032190F">
        <w:rPr>
          <w:rFonts w:eastAsia="Code2000"/>
          <w:lang w:val="fr-FR" w:eastAsia="en-GB"/>
        </w:rPr>
        <w:t>re l'existence de couches stratifi</w:t>
      </w:r>
      <w:r w:rsidR="006232CA" w:rsidRPr="0032190F">
        <w:rPr>
          <w:rFonts w:eastAsia="Code2000" w:hint="eastAsia"/>
          <w:lang w:val="fr-FR" w:eastAsia="en-GB"/>
        </w:rPr>
        <w:t>é</w:t>
      </w:r>
      <w:r w:rsidR="006232CA" w:rsidRPr="0032190F">
        <w:rPr>
          <w:rFonts w:eastAsia="Code2000"/>
          <w:lang w:val="fr-FR" w:eastAsia="en-GB"/>
        </w:rPr>
        <w:t>es montrant le passage du Magdal</w:t>
      </w:r>
      <w:r w:rsidR="006232CA" w:rsidRPr="0032190F">
        <w:rPr>
          <w:rFonts w:eastAsia="Code2000" w:hint="eastAsia"/>
          <w:lang w:val="fr-FR" w:eastAsia="en-GB"/>
        </w:rPr>
        <w:t>é</w:t>
      </w:r>
      <w:r w:rsidR="006232CA" w:rsidRPr="0032190F">
        <w:rPr>
          <w:rFonts w:eastAsia="Code2000"/>
          <w:lang w:val="fr-FR" w:eastAsia="en-GB"/>
        </w:rPr>
        <w:t xml:space="preserve">nien </w:t>
      </w:r>
      <w:r w:rsidR="006232CA" w:rsidRPr="0032190F">
        <w:rPr>
          <w:rFonts w:eastAsia="Code2000" w:hint="eastAsia"/>
          <w:lang w:val="fr-FR" w:eastAsia="en-GB"/>
        </w:rPr>
        <w:t>à</w:t>
      </w:r>
      <w:r w:rsidR="006232CA" w:rsidRPr="0032190F">
        <w:rPr>
          <w:rFonts w:eastAsia="Code2000"/>
          <w:lang w:val="fr-FR" w:eastAsia="en-GB"/>
        </w:rPr>
        <w:t xml:space="preserve"> l'Azilien et une </w:t>
      </w:r>
      <w:r w:rsidR="006232CA" w:rsidRPr="0032190F">
        <w:rPr>
          <w:rFonts w:eastAsia="Code2000" w:hint="eastAsia"/>
          <w:lang w:val="fr-FR" w:eastAsia="en-GB"/>
        </w:rPr>
        <w:t>é</w:t>
      </w:r>
      <w:r w:rsidR="006232CA" w:rsidRPr="0032190F">
        <w:rPr>
          <w:rFonts w:eastAsia="Code2000"/>
          <w:lang w:val="fr-FR" w:eastAsia="en-GB"/>
        </w:rPr>
        <w:t xml:space="preserve">volution de l'Art naturaliste </w:t>
      </w:r>
      <w:r w:rsidR="006232CA" w:rsidRPr="0032190F">
        <w:rPr>
          <w:rFonts w:eastAsia="Code2000" w:hint="eastAsia"/>
          <w:lang w:val="fr-FR" w:eastAsia="en-GB"/>
        </w:rPr>
        <w:t>à</w:t>
      </w:r>
      <w:r w:rsidR="006232CA" w:rsidRPr="0032190F">
        <w:rPr>
          <w:rFonts w:eastAsia="Code2000"/>
          <w:lang w:val="fr-FR" w:eastAsia="en-GB"/>
        </w:rPr>
        <w:t xml:space="preserve"> l'Art g</w:t>
      </w:r>
      <w:r w:rsidR="006232CA" w:rsidRPr="0032190F">
        <w:rPr>
          <w:rFonts w:eastAsia="Code2000" w:hint="eastAsia"/>
          <w:lang w:val="fr-FR" w:eastAsia="en-GB"/>
        </w:rPr>
        <w:t>é</w:t>
      </w:r>
      <w:r w:rsidR="006232CA" w:rsidRPr="0032190F">
        <w:rPr>
          <w:rFonts w:eastAsia="Code2000"/>
          <w:lang w:val="fr-FR" w:eastAsia="en-GB"/>
        </w:rPr>
        <w:t>om</w:t>
      </w:r>
      <w:r w:rsidR="006232CA" w:rsidRPr="0032190F">
        <w:rPr>
          <w:rFonts w:eastAsia="Code2000" w:hint="eastAsia"/>
          <w:lang w:val="fr-FR" w:eastAsia="en-GB"/>
        </w:rPr>
        <w:t>é</w:t>
      </w:r>
      <w:r w:rsidR="006232CA" w:rsidRPr="0032190F">
        <w:rPr>
          <w:rFonts w:eastAsia="Code2000"/>
          <w:lang w:val="fr-FR" w:eastAsia="en-GB"/>
        </w:rPr>
        <w:t>trique. Les galets gravés ou peints de l'abri Murât sont tous en calcaire et de très petites dimensions : leur longueur maximum varie de 2 à 5 cm ! Dix sont finement gravés de motifs géométriques : lignes tranversales parallèles couvrant toute la surface ou organisées en séries, quadrillages, palmettes. Deux galets du sommet de la séquence présentent un décor un peu plus complexe : ce sont des séries de lignes groupées par 4 ou 8, flanquées latéralement de franges de petites lignes obliques (fig. 6, n° 8 et 10). Ce dernier type de décor complexe ou type abri Murât est à rapprocher d'un motif plus simple rencontré à l'</w:t>
      </w:r>
      <w:hyperlink r:id="rId913" w:anchor="Sit_Pages" w:history="1">
        <w:r w:rsidR="006232CA" w:rsidRPr="0032190F">
          <w:rPr>
            <w:rStyle w:val="Hyperlink"/>
            <w:rFonts w:eastAsia="Code2000"/>
            <w:lang w:val="fr-FR" w:eastAsia="en-GB"/>
          </w:rPr>
          <w:t>abri Pagès</w:t>
        </w:r>
      </w:hyperlink>
      <w:r w:rsidR="006232CA" w:rsidRPr="0032190F">
        <w:rPr>
          <w:rFonts w:eastAsia="Code2000"/>
          <w:lang w:val="fr-FR" w:eastAsia="en-GB"/>
        </w:rPr>
        <w:t>: association de plusieurs longs traits parallèles (3 au maximum) recoupés par des traits perpendiculaires ou légèrement obliques</w:t>
      </w:r>
      <w:r w:rsidR="006232CA" w:rsidRPr="0032190F">
        <w:rPr>
          <w:rFonts w:ascii="Code2000" w:eastAsia="Code2000" w:cs="Code2000"/>
          <w:lang w:val="fr-FR" w:eastAsia="en-GB"/>
        </w:rPr>
        <w:t xml:space="preserve"> </w:t>
      </w:r>
      <w:r w:rsidR="006232CA" w:rsidRPr="0032190F">
        <w:rPr>
          <w:rFonts w:eastAsia="Code2000"/>
          <w:lang w:val="fr-FR" w:eastAsia="en-GB"/>
        </w:rPr>
        <w:t>(BIB 2386)</w:t>
      </w:r>
      <w:r w:rsidR="006232CA" w:rsidRPr="0032190F">
        <w:rPr>
          <w:lang w:val="fr-FR"/>
        </w:rPr>
        <w:t xml:space="preserve"> </w:t>
      </w:r>
    </w:p>
    <w:p w14:paraId="6BAFD197" w14:textId="77777777" w:rsidR="006232CA" w:rsidRPr="0032190F" w:rsidRDefault="006232CA" w:rsidP="006232CA">
      <w:pPr>
        <w:jc w:val="both"/>
        <w:rPr>
          <w:lang w:val="fr-FR"/>
        </w:rPr>
      </w:pPr>
    </w:p>
    <w:p w14:paraId="530886A4" w14:textId="77777777" w:rsidR="00AE2926" w:rsidRPr="0032190F" w:rsidRDefault="00AE2926" w:rsidP="00426FF9">
      <w:pPr>
        <w:pStyle w:val="Heading1"/>
      </w:pPr>
      <w:bookmarkStart w:id="496" w:name="Sit_Birseck"/>
      <w:r w:rsidRPr="0032190F">
        <w:t>BIRSECK</w:t>
      </w:r>
    </w:p>
    <w:bookmarkEnd w:id="496"/>
    <w:p w14:paraId="092213EE" w14:textId="77777777" w:rsidR="00AE2926" w:rsidRPr="0032190F" w:rsidRDefault="00AE2926" w:rsidP="00242C0F">
      <w:pPr>
        <w:rPr>
          <w:lang w:val="fr-FR"/>
        </w:rPr>
      </w:pPr>
    </w:p>
    <w:p w14:paraId="7B633679" w14:textId="654B1458" w:rsidR="00AE2926" w:rsidRPr="0032190F" w:rsidRDefault="00AE2926" w:rsidP="00242C0F">
      <w:pPr>
        <w:rPr>
          <w:lang w:val="fr-FR"/>
        </w:rPr>
      </w:pPr>
      <w:r w:rsidRPr="0032190F">
        <w:rPr>
          <w:lang w:val="fr-FR"/>
        </w:rPr>
        <w:t>La grotte B</w:t>
      </w:r>
      <w:r w:rsidR="008B4B82">
        <w:rPr>
          <w:lang w:val="fr-FR"/>
        </w:rPr>
        <w:t>irseck a livré des galets de l'</w:t>
      </w:r>
      <w:hyperlink r:id="rId914" w:anchor="Cul_Azilien" w:history="1">
        <w:r w:rsidR="008B4B82" w:rsidRPr="0032190F">
          <w:rPr>
            <w:rStyle w:val="Hyperlink"/>
            <w:lang w:val="fr-FR"/>
          </w:rPr>
          <w:t>Azilien</w:t>
        </w:r>
      </w:hyperlink>
      <w:r w:rsidR="008B4B82" w:rsidRPr="008B4B82">
        <w:rPr>
          <w:lang w:val="fr-FR"/>
        </w:rPr>
        <w:t xml:space="preserve"> </w:t>
      </w:r>
      <w:r w:rsidRPr="0032190F">
        <w:rPr>
          <w:lang w:val="fr-FR"/>
        </w:rPr>
        <w:t>en contexte stratifié (BIB 2386)</w:t>
      </w:r>
    </w:p>
    <w:p w14:paraId="282DB5D2" w14:textId="77777777" w:rsidR="00AE2926" w:rsidRPr="0032190F" w:rsidRDefault="00AE2926" w:rsidP="00242C0F">
      <w:pPr>
        <w:rPr>
          <w:lang w:val="fr-FR"/>
        </w:rPr>
      </w:pPr>
    </w:p>
    <w:p w14:paraId="7CA5087C" w14:textId="77777777" w:rsidR="00AE2926" w:rsidRPr="0032190F" w:rsidRDefault="00D164ED" w:rsidP="00426FF9">
      <w:pPr>
        <w:pStyle w:val="Heading1"/>
      </w:pPr>
      <w:bookmarkStart w:id="497" w:name="Sit_Rochedane"/>
      <w:r>
        <w:t>ROCHEDANE</w:t>
      </w:r>
    </w:p>
    <w:bookmarkEnd w:id="497"/>
    <w:p w14:paraId="62437D06" w14:textId="77777777" w:rsidR="00AE2926" w:rsidRPr="0032190F" w:rsidRDefault="00AE2926" w:rsidP="00242C0F">
      <w:pPr>
        <w:rPr>
          <w:lang w:val="fr-FR"/>
        </w:rPr>
      </w:pPr>
    </w:p>
    <w:p w14:paraId="5220324F" w14:textId="597CE46B" w:rsidR="00AE2926" w:rsidRPr="0032190F" w:rsidRDefault="00AE2926" w:rsidP="006232CA">
      <w:pPr>
        <w:jc w:val="both"/>
        <w:rPr>
          <w:lang w:val="fr-FR"/>
        </w:rPr>
      </w:pPr>
      <w:r w:rsidRPr="0032190F">
        <w:rPr>
          <w:lang w:val="fr-FR"/>
        </w:rPr>
        <w:t>L'abri Rochedane a livré des galets de l'</w:t>
      </w:r>
      <w:r w:rsidR="008B4B82">
        <w:rPr>
          <w:lang w:val="fr-FR"/>
        </w:rPr>
        <w:t xml:space="preserve"> </w:t>
      </w:r>
      <w:hyperlink r:id="rId915" w:anchor="Cul_Azilien" w:history="1">
        <w:r w:rsidR="008B4B82" w:rsidRPr="0032190F">
          <w:rPr>
            <w:rStyle w:val="Hyperlink"/>
            <w:lang w:val="fr-FR"/>
          </w:rPr>
          <w:t>Azilien</w:t>
        </w:r>
      </w:hyperlink>
      <w:r w:rsidR="008B4B82" w:rsidRPr="008B4B82">
        <w:rPr>
          <w:lang w:val="fr-FR"/>
        </w:rPr>
        <w:t xml:space="preserve"> </w:t>
      </w:r>
      <w:r w:rsidRPr="0032190F">
        <w:rPr>
          <w:lang w:val="fr-FR"/>
        </w:rPr>
        <w:t>en contexte stratifié (BIB 2386)</w:t>
      </w:r>
      <w:r w:rsidR="006232CA" w:rsidRPr="0032190F">
        <w:rPr>
          <w:lang w:val="fr-FR"/>
        </w:rPr>
        <w:t>. 77 galets gravés ont été trouvés dans cet abri (12 en stratigraphie), soit 74 en calcaire et 3 en autre roche ; 122 galets peints, parfois très délavés, ont été recueillis à Rochedane. Tous sont tous en calcaire. (BIB 2386)</w:t>
      </w:r>
    </w:p>
    <w:p w14:paraId="3836E674" w14:textId="51DB9D50" w:rsidR="00AE2926" w:rsidRDefault="00C943D6" w:rsidP="00242C0F">
      <w:pPr>
        <w:rPr>
          <w:lang w:val="fr-FR"/>
        </w:rPr>
      </w:pPr>
      <w:r>
        <w:rPr>
          <w:lang w:val="fr-FR"/>
        </w:rPr>
        <w:t xml:space="preserve">v. </w:t>
      </w:r>
      <w:hyperlink r:id="rId916" w:anchor="Cul_Galets_Peints" w:history="1">
        <w:r w:rsidRPr="00C943D6">
          <w:rPr>
            <w:rStyle w:val="Hyperlink"/>
            <w:lang w:val="fr-FR"/>
          </w:rPr>
          <w:t>galets peints</w:t>
        </w:r>
      </w:hyperlink>
    </w:p>
    <w:p w14:paraId="2D33BD3E" w14:textId="77777777" w:rsidR="00C943D6" w:rsidRPr="0032190F" w:rsidRDefault="00C943D6" w:rsidP="00242C0F">
      <w:pPr>
        <w:rPr>
          <w:lang w:val="fr-FR"/>
        </w:rPr>
      </w:pPr>
    </w:p>
    <w:p w14:paraId="34EFC9D8" w14:textId="77777777" w:rsidR="005B19E0" w:rsidRPr="0032190F" w:rsidRDefault="00D164ED" w:rsidP="00426FF9">
      <w:pPr>
        <w:pStyle w:val="Heading1"/>
      </w:pPr>
      <w:bookmarkStart w:id="498" w:name="Sit_Mas_Azil"/>
      <w:r>
        <w:t>MAS D’AZIL</w:t>
      </w:r>
    </w:p>
    <w:bookmarkEnd w:id="498"/>
    <w:p w14:paraId="6E1F2088" w14:textId="77777777" w:rsidR="00AA1D05" w:rsidRPr="0032190F" w:rsidRDefault="00AA1D05" w:rsidP="00242C0F">
      <w:pPr>
        <w:rPr>
          <w:lang w:val="fr-FR"/>
        </w:rPr>
      </w:pPr>
    </w:p>
    <w:p w14:paraId="3B300308" w14:textId="0A4089D5" w:rsidR="005B19E0" w:rsidRPr="0032190F" w:rsidRDefault="005B19E0" w:rsidP="00242C0F">
      <w:pPr>
        <w:rPr>
          <w:lang w:val="fr-FR"/>
        </w:rPr>
      </w:pPr>
      <w:r w:rsidRPr="0032190F">
        <w:rPr>
          <w:lang w:val="fr-FR"/>
        </w:rPr>
        <w:t>L</w:t>
      </w:r>
      <w:r w:rsidR="00D164ED">
        <w:rPr>
          <w:lang w:val="fr-FR"/>
        </w:rPr>
        <w:t>a grotte du</w:t>
      </w:r>
      <w:r w:rsidRPr="0032190F">
        <w:rPr>
          <w:lang w:val="fr-FR"/>
        </w:rPr>
        <w:t xml:space="preserve"> Mas d’Azil </w:t>
      </w:r>
      <w:r w:rsidR="00AE2926" w:rsidRPr="0032190F">
        <w:rPr>
          <w:lang w:val="fr-FR"/>
        </w:rPr>
        <w:t xml:space="preserve">(Ariège) </w:t>
      </w:r>
      <w:r w:rsidR="00860366" w:rsidRPr="0032190F">
        <w:rPr>
          <w:lang w:val="fr-FR"/>
        </w:rPr>
        <w:t xml:space="preserve">a donné son nom à une période du </w:t>
      </w:r>
      <w:hyperlink r:id="rId917" w:anchor="Cul_Mesolithique" w:history="1">
        <w:r w:rsidR="00860366" w:rsidRPr="0032190F">
          <w:rPr>
            <w:rStyle w:val="Hyperlink"/>
            <w:lang w:val="fr-FR"/>
          </w:rPr>
          <w:t>Mésolithique </w:t>
        </w:r>
      </w:hyperlink>
      <w:r w:rsidR="00860366" w:rsidRPr="0032190F">
        <w:rPr>
          <w:lang w:val="fr-FR"/>
        </w:rPr>
        <w:t>: l’</w:t>
      </w:r>
      <w:hyperlink r:id="rId918" w:anchor="Cul_Azilien" w:history="1">
        <w:r w:rsidR="00860366" w:rsidRPr="0032190F">
          <w:rPr>
            <w:rStyle w:val="Hyperlink"/>
            <w:lang w:val="fr-FR"/>
          </w:rPr>
          <w:t>Azilien</w:t>
        </w:r>
      </w:hyperlink>
      <w:r w:rsidR="00860366" w:rsidRPr="0032190F">
        <w:rPr>
          <w:lang w:val="fr-FR"/>
        </w:rPr>
        <w:t xml:space="preserve">. C’est </w:t>
      </w:r>
      <w:r w:rsidRPr="0032190F">
        <w:rPr>
          <w:lang w:val="fr-FR"/>
        </w:rPr>
        <w:t xml:space="preserve">est un immense tunnel de </w:t>
      </w:r>
      <w:smartTag w:uri="urn:schemas-microsoft-com:office:smarttags" w:element="metricconverter">
        <w:smartTagPr>
          <w:attr w:name="ProductID" w:val="420 m"/>
        </w:smartTagPr>
        <w:r w:rsidRPr="0032190F">
          <w:rPr>
            <w:lang w:val="fr-FR"/>
          </w:rPr>
          <w:t>420 m</w:t>
        </w:r>
      </w:smartTag>
      <w:r w:rsidRPr="0032190F">
        <w:rPr>
          <w:lang w:val="fr-FR"/>
        </w:rPr>
        <w:t xml:space="preserve"> de long qui traverse les barres calcaires du Plantaurel dans le piémont ariégeois en rive gauche de l’Ariz</w:t>
      </w:r>
      <w:r w:rsidR="00860366" w:rsidRPr="0032190F">
        <w:rPr>
          <w:lang w:val="fr-FR"/>
        </w:rPr>
        <w:t>e. Occupé depuis l’Aurignacien</w:t>
      </w:r>
      <w:r w:rsidR="00C943D6">
        <w:rPr>
          <w:lang w:val="fr-FR"/>
        </w:rPr>
        <w:t xml:space="preserve"> (BIB ?)</w:t>
      </w:r>
      <w:r w:rsidR="00860366" w:rsidRPr="0032190F">
        <w:rPr>
          <w:lang w:val="fr-FR"/>
        </w:rPr>
        <w:t xml:space="preserve">. Pour le Mésolithique, </w:t>
      </w:r>
      <w:r w:rsidRPr="0032190F">
        <w:rPr>
          <w:lang w:val="fr-FR"/>
        </w:rPr>
        <w:t>ce site a livré plusieurs centaines de galets peints et p</w:t>
      </w:r>
      <w:r w:rsidR="00860366" w:rsidRPr="0032190F">
        <w:rPr>
          <w:lang w:val="fr-FR"/>
        </w:rPr>
        <w:t>l</w:t>
      </w:r>
      <w:r w:rsidR="00EA7C0F" w:rsidRPr="0032190F">
        <w:rPr>
          <w:lang w:val="fr-FR"/>
        </w:rPr>
        <w:t>us de 200 harpons bois de cerf (SS BIB)</w:t>
      </w:r>
    </w:p>
    <w:p w14:paraId="3BF12D09" w14:textId="77777777" w:rsidR="00C943D6" w:rsidRPr="00F4437A" w:rsidRDefault="00C943D6" w:rsidP="00C943D6">
      <w:pPr>
        <w:jc w:val="both"/>
        <w:rPr>
          <w:lang w:val="fr-FR"/>
        </w:rPr>
      </w:pPr>
    </w:p>
    <w:p w14:paraId="2E599806" w14:textId="77777777" w:rsidR="00C943D6" w:rsidRPr="00C943D6" w:rsidRDefault="008B4B82" w:rsidP="00C943D6">
      <w:pPr>
        <w:pStyle w:val="Heading2"/>
      </w:pPr>
      <w:r>
        <w:t>a</w:t>
      </w:r>
      <w:r w:rsidR="00C943D6" w:rsidRPr="00C943D6">
        <w:t>rt</w:t>
      </w:r>
    </w:p>
    <w:p w14:paraId="3E29EB48" w14:textId="75C448FE" w:rsidR="00C943D6" w:rsidRDefault="00C943D6" w:rsidP="00C943D6">
      <w:pPr>
        <w:jc w:val="both"/>
        <w:rPr>
          <w:lang w:val="fr-FR"/>
        </w:rPr>
      </w:pPr>
      <w:r w:rsidRPr="00C943D6">
        <w:rPr>
          <w:lang w:val="fr-FR"/>
        </w:rPr>
        <w:t xml:space="preserve">v. </w:t>
      </w:r>
      <w:hyperlink r:id="rId919" w:anchor="Cul_Paleo_sup__Art" w:history="1">
        <w:r>
          <w:rPr>
            <w:rStyle w:val="Hyperlink"/>
            <w:lang w:val="fr-FR"/>
          </w:rPr>
          <w:t>a</w:t>
        </w:r>
        <w:r w:rsidRPr="0032190F">
          <w:rPr>
            <w:rStyle w:val="Hyperlink"/>
            <w:lang w:val="fr-FR"/>
          </w:rPr>
          <w:t>rt</w:t>
        </w:r>
      </w:hyperlink>
      <w:r w:rsidRPr="0032190F">
        <w:rPr>
          <w:lang w:val="fr-FR"/>
        </w:rPr>
        <w:t xml:space="preserve">. </w:t>
      </w:r>
    </w:p>
    <w:p w14:paraId="6933FF79" w14:textId="77777777" w:rsidR="00C943D6" w:rsidRDefault="00C943D6" w:rsidP="00C943D6">
      <w:pPr>
        <w:jc w:val="both"/>
        <w:rPr>
          <w:lang w:val="fr-FR"/>
        </w:rPr>
      </w:pPr>
    </w:p>
    <w:p w14:paraId="0ADCA864" w14:textId="77777777" w:rsidR="00C943D6" w:rsidRDefault="00C943D6" w:rsidP="00C943D6">
      <w:pPr>
        <w:pStyle w:val="Heading3"/>
      </w:pPr>
      <w:r>
        <w:t>rondelle</w:t>
      </w:r>
    </w:p>
    <w:p w14:paraId="4E34B93A" w14:textId="6F6CD96A" w:rsidR="00C943D6" w:rsidRPr="0032190F" w:rsidRDefault="00C943D6" w:rsidP="00C943D6">
      <w:pPr>
        <w:jc w:val="both"/>
        <w:rPr>
          <w:lang w:val="fr-FR"/>
        </w:rPr>
      </w:pPr>
      <w:r w:rsidRPr="0032190F">
        <w:rPr>
          <w:lang w:val="fr-FR"/>
        </w:rPr>
        <w:t xml:space="preserve">Rondelle découpée montrant des lignes en </w:t>
      </w:r>
      <w:hyperlink r:id="rId920" w:anchor="Cul_Proto_Art_TAC_T_g_zigzag" w:history="1">
        <w:r w:rsidR="00E31D08" w:rsidRPr="00E31D08">
          <w:rPr>
            <w:rStyle w:val="Hyperlink"/>
            <w:lang w:val="fr-FR" w:eastAsia="en-GB"/>
          </w:rPr>
          <w:t>zigza</w:t>
        </w:r>
        <w:r w:rsidR="00E31D08">
          <w:rPr>
            <w:rStyle w:val="Hyperlink"/>
            <w:lang w:val="fr-FR" w:eastAsia="en-GB"/>
          </w:rPr>
          <w:t>gs</w:t>
        </w:r>
      </w:hyperlink>
      <w:r w:rsidR="00E31D08" w:rsidRPr="0032190F">
        <w:rPr>
          <w:lang w:val="fr-FR"/>
        </w:rPr>
        <w:t xml:space="preserve"> </w:t>
      </w:r>
      <w:r w:rsidRPr="0032190F">
        <w:rPr>
          <w:lang w:val="fr-FR"/>
        </w:rPr>
        <w:t>[géométrique] incisées et superposée dans le médaillon, la marge de ce dernier est marquée par un bandeau de bande petite stries radiales régulières  (BIB MAN, 2017)</w:t>
      </w:r>
      <w:r>
        <w:rPr>
          <w:lang w:val="fr-FR"/>
        </w:rPr>
        <w:t xml:space="preserve"> </w:t>
      </w:r>
      <w:r w:rsidRPr="0032190F">
        <w:rPr>
          <w:lang w:val="fr-FR"/>
        </w:rPr>
        <w:t xml:space="preserve">Rondelle découpeé montrant un personnage masculin ithyphallique et une patte d'ours (BIB MAN, 2017) le personnage a les pieds flottant et ressemble à la grotte des </w:t>
      </w:r>
      <w:hyperlink r:id="rId921" w:anchor="Sit_Trois_Freres" w:history="1">
        <w:r w:rsidRPr="005A6C56">
          <w:rPr>
            <w:rStyle w:val="Hyperlink"/>
            <w:lang w:val="fr-FR"/>
          </w:rPr>
          <w:t>Trois Frères</w:t>
        </w:r>
      </w:hyperlink>
      <w:r w:rsidRPr="0032190F">
        <w:rPr>
          <w:lang w:val="fr-FR"/>
        </w:rPr>
        <w:t xml:space="preserve"> (SS BIB)</w:t>
      </w:r>
    </w:p>
    <w:p w14:paraId="57B2C90D" w14:textId="77777777" w:rsidR="00FB6FEE" w:rsidRDefault="00FB6FEE" w:rsidP="00242C0F">
      <w:pPr>
        <w:rPr>
          <w:lang w:val="fr-FR"/>
        </w:rPr>
      </w:pPr>
    </w:p>
    <w:p w14:paraId="00D7CF8B" w14:textId="77777777" w:rsidR="00C943D6" w:rsidRDefault="00C943D6" w:rsidP="008B4B82">
      <w:pPr>
        <w:pStyle w:val="Heading3"/>
      </w:pPr>
      <w:r>
        <w:t>galets peints</w:t>
      </w:r>
    </w:p>
    <w:p w14:paraId="7241B679" w14:textId="0DC763DD" w:rsidR="00C943D6" w:rsidRDefault="00C943D6" w:rsidP="00242C0F">
      <w:pPr>
        <w:rPr>
          <w:lang w:val="fr-FR"/>
        </w:rPr>
      </w:pPr>
      <w:r>
        <w:rPr>
          <w:lang w:val="fr-FR"/>
        </w:rPr>
        <w:t xml:space="preserve">v. </w:t>
      </w:r>
      <w:hyperlink r:id="rId922" w:anchor="Cul_Galets_Peints" w:history="1">
        <w:r w:rsidRPr="00C943D6">
          <w:rPr>
            <w:rStyle w:val="Hyperlink"/>
            <w:lang w:val="fr-FR"/>
          </w:rPr>
          <w:t>galets peints</w:t>
        </w:r>
      </w:hyperlink>
    </w:p>
    <w:p w14:paraId="5E023BE3" w14:textId="77777777" w:rsidR="00C943D6" w:rsidRDefault="00C943D6" w:rsidP="00242C0F">
      <w:pPr>
        <w:rPr>
          <w:lang w:val="fr-FR"/>
        </w:rPr>
      </w:pPr>
    </w:p>
    <w:p w14:paraId="16C0697B" w14:textId="77777777" w:rsidR="00FB6FEE" w:rsidRPr="0032190F" w:rsidRDefault="006232CA" w:rsidP="00C943D6">
      <w:pPr>
        <w:rPr>
          <w:lang w:val="fr-FR"/>
        </w:rPr>
      </w:pPr>
      <w:r w:rsidRPr="0032190F">
        <w:rPr>
          <w:lang w:val="fr-FR"/>
        </w:rPr>
        <w:t>Quelques 1400 galets peints et seulement quelques uns gravés (BIB 2386)</w:t>
      </w:r>
      <w:r w:rsidR="00C943D6">
        <w:rPr>
          <w:lang w:val="fr-FR"/>
        </w:rPr>
        <w:t xml:space="preserve">. </w:t>
      </w:r>
      <w:r w:rsidR="00FB6FEE" w:rsidRPr="0032190F">
        <w:rPr>
          <w:lang w:val="fr-FR"/>
        </w:rPr>
        <w:t xml:space="preserve">Galets peints : </w:t>
      </w:r>
      <w:r w:rsidR="00A07C32" w:rsidRPr="0032190F">
        <w:rPr>
          <w:rFonts w:eastAsia="Code2000"/>
          <w:lang w:val="fr-FR" w:eastAsia="en-GB"/>
        </w:rPr>
        <w:t xml:space="preserve">Au Mas d'Azil, sur 246 combinaisons binaires possibles, 41 seulement ont </w:t>
      </w:r>
      <w:r w:rsidR="00A07C32" w:rsidRPr="0032190F">
        <w:rPr>
          <w:rFonts w:eastAsia="Code2000" w:hint="eastAsia"/>
          <w:lang w:val="fr-FR" w:eastAsia="en-GB"/>
        </w:rPr>
        <w:t>é</w:t>
      </w:r>
      <w:r w:rsidR="00A07C32" w:rsidRPr="0032190F">
        <w:rPr>
          <w:rFonts w:eastAsia="Code2000"/>
          <w:lang w:val="fr-FR" w:eastAsia="en-GB"/>
        </w:rPr>
        <w:t>t</w:t>
      </w:r>
      <w:r w:rsidR="00A07C32" w:rsidRPr="0032190F">
        <w:rPr>
          <w:rFonts w:eastAsia="Code2000" w:hint="eastAsia"/>
          <w:lang w:val="fr-FR" w:eastAsia="en-GB"/>
        </w:rPr>
        <w:t>é</w:t>
      </w:r>
      <w:r w:rsidR="00A07C32" w:rsidRPr="0032190F">
        <w:rPr>
          <w:rFonts w:eastAsia="Code2000"/>
          <w:lang w:val="fr-FR" w:eastAsia="en-GB"/>
        </w:rPr>
        <w:t xml:space="preserve"> retenues</w:t>
      </w:r>
      <w:r w:rsidR="00A07C32" w:rsidRPr="0032190F">
        <w:rPr>
          <w:lang w:val="fr-FR"/>
        </w:rPr>
        <w:t xml:space="preserve"> (BIB 2380). </w:t>
      </w:r>
      <w:r w:rsidR="00FB6FEE" w:rsidRPr="0032190F">
        <w:rPr>
          <w:lang w:val="fr-FR"/>
        </w:rPr>
        <w:t>régions cotière du Pérou pré-inca (500-1000) où l’on retrouve les galets peints « certainement symboles masculins et féminin » (Musée d’</w:t>
      </w:r>
      <w:r w:rsidR="00D96427" w:rsidRPr="0032190F">
        <w:rPr>
          <w:lang w:val="fr-FR"/>
        </w:rPr>
        <w:t>Arica, Chile). Idem à Bersheba (SS BIB)</w:t>
      </w:r>
    </w:p>
    <w:p w14:paraId="6E9B4A61" w14:textId="77777777" w:rsidR="003A7E38" w:rsidRDefault="003A7E38" w:rsidP="003A7E38">
      <w:pPr>
        <w:rPr>
          <w:lang w:val="fr-FR"/>
        </w:rPr>
      </w:pPr>
      <w:r w:rsidRPr="0032190F">
        <w:rPr>
          <w:lang w:val="fr-FR"/>
        </w:rPr>
        <w:t>Plusieurs centaines de galets peints (BIB 1783 p. 19). Les galets gravés sont le plus souvent décorés de chevrons (BIB MAN, 2017). Au Mésolithique, les galets allongés bordé de rouge et décorés de ponctuations à chaque extrémité sont les représentation les plus fréquentes (BIB MAN, 2017)</w:t>
      </w:r>
    </w:p>
    <w:p w14:paraId="56815C01" w14:textId="77777777" w:rsidR="00D03CE4" w:rsidRDefault="00D03CE4" w:rsidP="003A7E38">
      <w:pPr>
        <w:rPr>
          <w:lang w:val="fr-FR"/>
        </w:rPr>
      </w:pPr>
    </w:p>
    <w:p w14:paraId="3BB37A70" w14:textId="77777777" w:rsidR="00D03CE4" w:rsidRPr="0032190F" w:rsidRDefault="00D03CE4" w:rsidP="00426FF9">
      <w:pPr>
        <w:pStyle w:val="Heading1"/>
      </w:pPr>
      <w:bookmarkStart w:id="499" w:name="Sit_Volp"/>
      <w:r w:rsidRPr="0032190F">
        <w:t>VOLP (Cavernes du)</w:t>
      </w:r>
    </w:p>
    <w:bookmarkEnd w:id="499"/>
    <w:p w14:paraId="6F6CFFFD" w14:textId="77777777" w:rsidR="00D03CE4" w:rsidRPr="0032190F" w:rsidRDefault="00D03CE4" w:rsidP="00D03CE4">
      <w:pPr>
        <w:jc w:val="both"/>
        <w:rPr>
          <w:lang w:val="fr-FR"/>
        </w:rPr>
      </w:pPr>
    </w:p>
    <w:p w14:paraId="43A57CEE" w14:textId="65E93408" w:rsidR="00D03CE4" w:rsidRPr="0032190F" w:rsidRDefault="00D03CE4" w:rsidP="00D03CE4">
      <w:pPr>
        <w:jc w:val="both"/>
        <w:rPr>
          <w:lang w:val="fr-FR"/>
        </w:rPr>
      </w:pPr>
      <w:r w:rsidRPr="0032190F">
        <w:rPr>
          <w:lang w:val="fr-FR"/>
        </w:rPr>
        <w:t xml:space="preserve">Volp (Pyrénées) : ruisseau. 3  grotte occupées surtout par les Magdaléniens : </w:t>
      </w:r>
      <w:hyperlink r:id="rId923" w:anchor="Sit_Tuc_Audoubert" w:history="1">
        <w:r w:rsidRPr="00D03CE4">
          <w:rPr>
            <w:rStyle w:val="Hyperlink"/>
            <w:lang w:val="fr-FR"/>
          </w:rPr>
          <w:t>Tuc d’</w:t>
        </w:r>
        <w:r>
          <w:rPr>
            <w:rStyle w:val="Hyperlink"/>
            <w:lang w:val="fr-FR"/>
          </w:rPr>
          <w:t>A</w:t>
        </w:r>
        <w:r w:rsidRPr="00D03CE4">
          <w:rPr>
            <w:rStyle w:val="Hyperlink"/>
            <w:lang w:val="fr-FR"/>
          </w:rPr>
          <w:t>udoubert</w:t>
        </w:r>
      </w:hyperlink>
      <w:r>
        <w:rPr>
          <w:lang w:val="fr-FR"/>
        </w:rPr>
        <w:t>,</w:t>
      </w:r>
      <w:r w:rsidRPr="0032190F">
        <w:rPr>
          <w:lang w:val="fr-FR"/>
        </w:rPr>
        <w:t xml:space="preserve"> </w:t>
      </w:r>
      <w:hyperlink r:id="rId924" w:anchor="Sit_Trois_Freres" w:history="1">
        <w:r w:rsidRPr="00D03CE4">
          <w:rPr>
            <w:rStyle w:val="Hyperlink"/>
            <w:lang w:val="fr-FR"/>
          </w:rPr>
          <w:t>Trois-frêres</w:t>
        </w:r>
      </w:hyperlink>
      <w:r w:rsidRPr="0032190F">
        <w:rPr>
          <w:lang w:val="fr-FR"/>
        </w:rPr>
        <w:t xml:space="preserve">, Enlène. </w:t>
      </w:r>
    </w:p>
    <w:p w14:paraId="3EB67F37" w14:textId="77777777" w:rsidR="00D03CE4" w:rsidRDefault="00D03CE4" w:rsidP="00D03CE4">
      <w:pPr>
        <w:jc w:val="both"/>
        <w:rPr>
          <w:lang w:val="fr-FR"/>
        </w:rPr>
      </w:pPr>
    </w:p>
    <w:p w14:paraId="7A3B4921" w14:textId="77777777" w:rsidR="005A6C56" w:rsidRDefault="005A6C56" w:rsidP="00426FF9">
      <w:pPr>
        <w:pStyle w:val="Heading1"/>
      </w:pPr>
      <w:bookmarkStart w:id="500" w:name="Sit_Trois_Freres"/>
      <w:r>
        <w:t>TROIS FRERES</w:t>
      </w:r>
    </w:p>
    <w:bookmarkEnd w:id="500"/>
    <w:p w14:paraId="4F716342" w14:textId="77777777" w:rsidR="005A6C56" w:rsidRPr="003A426B" w:rsidRDefault="00702A02" w:rsidP="003A7E38">
      <w:pPr>
        <w:rPr>
          <w:sz w:val="20"/>
          <w:lang w:val="fr-FR"/>
        </w:rPr>
      </w:pPr>
      <w:r w:rsidRPr="003A426B">
        <w:rPr>
          <w:sz w:val="20"/>
          <w:lang w:val="fr-FR"/>
        </w:rPr>
        <w:t>Les Trois-Frères</w:t>
      </w:r>
    </w:p>
    <w:p w14:paraId="4BF9C6F3" w14:textId="77777777" w:rsidR="00D03CE4" w:rsidRDefault="00D03CE4" w:rsidP="00D03CE4">
      <w:pPr>
        <w:rPr>
          <w:lang w:val="fr-FR"/>
        </w:rPr>
      </w:pPr>
    </w:p>
    <w:p w14:paraId="4852284D" w14:textId="604483F7" w:rsidR="00D03CE4" w:rsidRPr="0032190F" w:rsidRDefault="00D03CE4" w:rsidP="00D03CE4">
      <w:pPr>
        <w:rPr>
          <w:lang w:val="fr-FR"/>
        </w:rPr>
      </w:pPr>
      <w:r>
        <w:rPr>
          <w:lang w:val="fr-FR"/>
        </w:rPr>
        <w:t xml:space="preserve">Appartient aux grottes du </w:t>
      </w:r>
      <w:hyperlink r:id="rId925" w:anchor="Sit_Volp" w:history="1">
        <w:r w:rsidRPr="00D03CE4">
          <w:rPr>
            <w:rStyle w:val="Hyperlink"/>
            <w:lang w:val="fr-FR"/>
          </w:rPr>
          <w:t>Volp</w:t>
        </w:r>
      </w:hyperlink>
      <w:r>
        <w:rPr>
          <w:lang w:val="fr-FR"/>
        </w:rPr>
        <w:t xml:space="preserve">. Grotte des </w:t>
      </w:r>
      <w:r w:rsidRPr="0032190F">
        <w:rPr>
          <w:lang w:val="fr-FR"/>
        </w:rPr>
        <w:t>Trois-frêres</w:t>
      </w:r>
      <w:r>
        <w:rPr>
          <w:lang w:val="fr-FR"/>
        </w:rPr>
        <w:t xml:space="preserve">. </w:t>
      </w:r>
      <w:r w:rsidRPr="0032190F">
        <w:rPr>
          <w:lang w:val="fr-FR"/>
        </w:rPr>
        <w:t>Nombreuses figurations pariétales.</w:t>
      </w:r>
    </w:p>
    <w:p w14:paraId="12E0EB84" w14:textId="7CDB9AD5" w:rsidR="005A6C56" w:rsidRDefault="005A6C56" w:rsidP="003A7E38">
      <w:pPr>
        <w:rPr>
          <w:lang w:val="fr-FR"/>
        </w:rPr>
      </w:pPr>
      <w:r>
        <w:rPr>
          <w:lang w:val="fr-FR"/>
        </w:rPr>
        <w:t>Grotte des Trois</w:t>
      </w:r>
      <w:r w:rsidR="00702A02">
        <w:rPr>
          <w:lang w:val="fr-FR"/>
        </w:rPr>
        <w:t>-</w:t>
      </w:r>
      <w:r>
        <w:rPr>
          <w:lang w:val="fr-FR"/>
        </w:rPr>
        <w:t>Frères, anthropomorphe type Sorcier [chamane] (Musée de Brives-La Gaillarde)</w:t>
      </w:r>
      <w:r w:rsidR="00702A02">
        <w:rPr>
          <w:lang w:val="fr-FR"/>
        </w:rPr>
        <w:t xml:space="preserve"> seconde partie du </w:t>
      </w:r>
      <w:hyperlink r:id="rId926" w:anchor="Cul_Magdalenien" w:history="1">
        <w:r w:rsidR="00702A02" w:rsidRPr="00702A02">
          <w:rPr>
            <w:rStyle w:val="Hyperlink"/>
            <w:lang w:val="fr-FR"/>
          </w:rPr>
          <w:t>Magdalénien</w:t>
        </w:r>
      </w:hyperlink>
      <w:r w:rsidR="00702A02">
        <w:rPr>
          <w:lang w:val="fr-FR"/>
        </w:rPr>
        <w:t xml:space="preserve"> (BIB 2860)</w:t>
      </w:r>
    </w:p>
    <w:p w14:paraId="59B7DCC0" w14:textId="77777777" w:rsidR="00702A02" w:rsidRDefault="00702A02" w:rsidP="003A7E38">
      <w:pPr>
        <w:rPr>
          <w:lang w:val="fr-FR"/>
        </w:rPr>
      </w:pPr>
    </w:p>
    <w:p w14:paraId="7D9C9B9F" w14:textId="77777777" w:rsidR="00702A02" w:rsidRDefault="00702A02" w:rsidP="00426FF9">
      <w:pPr>
        <w:pStyle w:val="Heading1"/>
      </w:pPr>
      <w:bookmarkStart w:id="501" w:name="Sit_Tuc_Audoubert"/>
      <w:r>
        <w:t>TUC D'AUDOUBERT</w:t>
      </w:r>
    </w:p>
    <w:bookmarkEnd w:id="501"/>
    <w:p w14:paraId="7C0B15D9" w14:textId="77777777" w:rsidR="00D03CE4" w:rsidRPr="003A426B" w:rsidRDefault="003A426B" w:rsidP="00D03CE4">
      <w:pPr>
        <w:rPr>
          <w:sz w:val="20"/>
          <w:lang w:val="fr-FR"/>
        </w:rPr>
      </w:pPr>
      <w:r w:rsidRPr="003A426B">
        <w:rPr>
          <w:sz w:val="20"/>
          <w:lang w:val="fr-FR"/>
        </w:rPr>
        <w:t>grotte du Tuc d’Audoubert</w:t>
      </w:r>
    </w:p>
    <w:p w14:paraId="50522609" w14:textId="77777777" w:rsidR="003A426B" w:rsidRDefault="003A426B" w:rsidP="00D03CE4">
      <w:pPr>
        <w:rPr>
          <w:lang w:val="fr-FR"/>
        </w:rPr>
      </w:pPr>
    </w:p>
    <w:p w14:paraId="7A89F903" w14:textId="5EB20B1C" w:rsidR="00D03CE4" w:rsidRPr="0032190F" w:rsidRDefault="00D03CE4" w:rsidP="00D03CE4">
      <w:pPr>
        <w:rPr>
          <w:lang w:val="fr-FR"/>
        </w:rPr>
      </w:pPr>
      <w:r>
        <w:rPr>
          <w:lang w:val="fr-FR"/>
        </w:rPr>
        <w:t xml:space="preserve">Appartient aux grottes du </w:t>
      </w:r>
      <w:hyperlink r:id="rId927" w:anchor="Sit_Volp" w:history="1">
        <w:r w:rsidRPr="00D03CE4">
          <w:rPr>
            <w:rStyle w:val="Hyperlink"/>
            <w:lang w:val="fr-FR"/>
          </w:rPr>
          <w:t>Volp</w:t>
        </w:r>
      </w:hyperlink>
      <w:r>
        <w:rPr>
          <w:lang w:val="fr-FR"/>
        </w:rPr>
        <w:t xml:space="preserve">. </w:t>
      </w:r>
    </w:p>
    <w:p w14:paraId="1A22EED0" w14:textId="77777777" w:rsidR="00D03CE4" w:rsidRPr="0032190F" w:rsidRDefault="00D03CE4" w:rsidP="00D03CE4">
      <w:pPr>
        <w:jc w:val="both"/>
        <w:rPr>
          <w:lang w:val="fr-FR"/>
        </w:rPr>
      </w:pPr>
      <w:r w:rsidRPr="0032190F">
        <w:rPr>
          <w:lang w:val="fr-FR"/>
        </w:rPr>
        <w:t>Traces de pas humains sur des empreintes de pattes d’ours. « Salle des talons »</w:t>
      </w:r>
    </w:p>
    <w:p w14:paraId="49306BD1" w14:textId="77777777" w:rsidR="005A6C56" w:rsidRDefault="00D03CE4" w:rsidP="003A7E38">
      <w:pPr>
        <w:rPr>
          <w:lang w:val="fr-FR"/>
        </w:rPr>
      </w:pPr>
      <w:r>
        <w:rPr>
          <w:lang w:val="fr-FR"/>
        </w:rPr>
        <w:t>Représentation de serpent acéphale (~dragon) (BIB 2900)</w:t>
      </w:r>
    </w:p>
    <w:p w14:paraId="61A50AFD" w14:textId="085892D4" w:rsidR="00702A02" w:rsidRDefault="00702A02" w:rsidP="003A7E38">
      <w:pPr>
        <w:rPr>
          <w:lang w:val="fr-FR"/>
        </w:rPr>
      </w:pPr>
      <w:r>
        <w:rPr>
          <w:lang w:val="fr-FR"/>
        </w:rPr>
        <w:lastRenderedPageBreak/>
        <w:t xml:space="preserve">seconde partie du </w:t>
      </w:r>
      <w:hyperlink r:id="rId928" w:anchor="Cul_Magdalenien" w:history="1">
        <w:r w:rsidRPr="00702A02">
          <w:rPr>
            <w:rStyle w:val="Hyperlink"/>
            <w:lang w:val="fr-FR"/>
          </w:rPr>
          <w:t>Magdalénien</w:t>
        </w:r>
      </w:hyperlink>
      <w:r>
        <w:rPr>
          <w:lang w:val="fr-FR"/>
        </w:rPr>
        <w:t xml:space="preserve"> (BIB 2860)</w:t>
      </w:r>
      <w:r w:rsidR="003A426B">
        <w:rPr>
          <w:lang w:val="fr-FR"/>
        </w:rPr>
        <w:t xml:space="preserve"> tracés digitaux</w:t>
      </w:r>
    </w:p>
    <w:p w14:paraId="13A3727D" w14:textId="77777777" w:rsidR="00D03CE4" w:rsidRDefault="00D03CE4" w:rsidP="00426FF9">
      <w:pPr>
        <w:pStyle w:val="Heading1"/>
      </w:pPr>
      <w:r>
        <w:br/>
      </w:r>
      <w:bookmarkStart w:id="502" w:name="Sit_Montespan"/>
      <w:r>
        <w:t>MONTESPAN</w:t>
      </w:r>
      <w:bookmarkEnd w:id="502"/>
    </w:p>
    <w:p w14:paraId="006BF271" w14:textId="77777777" w:rsidR="00702A02" w:rsidRDefault="00702A02" w:rsidP="003A7E38">
      <w:pPr>
        <w:rPr>
          <w:lang w:val="fr-FR"/>
        </w:rPr>
      </w:pPr>
    </w:p>
    <w:p w14:paraId="48408209" w14:textId="77777777" w:rsidR="00D03CE4" w:rsidRDefault="00D03CE4" w:rsidP="003A7E38">
      <w:pPr>
        <w:rPr>
          <w:lang w:val="fr-FR"/>
        </w:rPr>
      </w:pPr>
      <w:r>
        <w:rPr>
          <w:lang w:val="fr-FR"/>
        </w:rPr>
        <w:t>Grotte paléolithique. Représentation de serpent acéphale (~dragon) (BIB 2900)</w:t>
      </w:r>
    </w:p>
    <w:p w14:paraId="6DC97AD2" w14:textId="77777777" w:rsidR="00D03CE4" w:rsidRDefault="00D03CE4" w:rsidP="003A7E38">
      <w:pPr>
        <w:rPr>
          <w:lang w:val="fr-FR"/>
        </w:rPr>
      </w:pPr>
    </w:p>
    <w:p w14:paraId="6579B0A4" w14:textId="77777777" w:rsidR="00702A02" w:rsidRDefault="00702A02" w:rsidP="00426FF9">
      <w:pPr>
        <w:pStyle w:val="Heading1"/>
      </w:pPr>
      <w:bookmarkStart w:id="503" w:name="Sit_Niaux"/>
      <w:r>
        <w:t>NIAUX</w:t>
      </w:r>
    </w:p>
    <w:bookmarkEnd w:id="503"/>
    <w:p w14:paraId="087A6237" w14:textId="77777777" w:rsidR="00702A02" w:rsidRDefault="00702A02" w:rsidP="003A7E38">
      <w:pPr>
        <w:rPr>
          <w:lang w:val="fr-FR"/>
        </w:rPr>
      </w:pPr>
    </w:p>
    <w:p w14:paraId="5A169B44" w14:textId="48D47369" w:rsidR="00702A02" w:rsidRDefault="00702A02" w:rsidP="003A7E38">
      <w:pPr>
        <w:rPr>
          <w:lang w:val="fr-FR"/>
        </w:rPr>
      </w:pPr>
      <w:r>
        <w:rPr>
          <w:lang w:val="fr-FR"/>
        </w:rPr>
        <w:t xml:space="preserve">seconde partie du </w:t>
      </w:r>
      <w:hyperlink r:id="rId929" w:anchor="Cul_Magdalenien" w:history="1">
        <w:r w:rsidRPr="00702A02">
          <w:rPr>
            <w:rStyle w:val="Hyperlink"/>
            <w:lang w:val="fr-FR"/>
          </w:rPr>
          <w:t>Magdalénien</w:t>
        </w:r>
      </w:hyperlink>
      <w:r>
        <w:rPr>
          <w:lang w:val="fr-FR"/>
        </w:rPr>
        <w:t xml:space="preserve"> (BIB 2860)</w:t>
      </w:r>
    </w:p>
    <w:p w14:paraId="304F5DE4" w14:textId="77777777" w:rsidR="00702A02" w:rsidRDefault="00702A02" w:rsidP="003A7E38">
      <w:pPr>
        <w:rPr>
          <w:lang w:val="fr-FR"/>
        </w:rPr>
      </w:pPr>
    </w:p>
    <w:p w14:paraId="6FD1B3AA" w14:textId="77777777" w:rsidR="005A6C56" w:rsidRDefault="005A6C56" w:rsidP="00426FF9">
      <w:pPr>
        <w:pStyle w:val="Heading1"/>
      </w:pPr>
      <w:bookmarkStart w:id="504" w:name="Sit_Gabillou"/>
      <w:r>
        <w:t>GABILLOU</w:t>
      </w:r>
    </w:p>
    <w:bookmarkEnd w:id="504"/>
    <w:p w14:paraId="5AE677AB" w14:textId="77777777" w:rsidR="005A6C56" w:rsidRDefault="005A6C56" w:rsidP="003A7E38">
      <w:pPr>
        <w:rPr>
          <w:lang w:val="fr-FR"/>
        </w:rPr>
      </w:pPr>
    </w:p>
    <w:p w14:paraId="5689BF26" w14:textId="77777777" w:rsidR="005A6C56" w:rsidRDefault="005A6C56" w:rsidP="003A7E38">
      <w:pPr>
        <w:rPr>
          <w:lang w:val="fr-FR"/>
        </w:rPr>
      </w:pPr>
      <w:r>
        <w:rPr>
          <w:lang w:val="fr-FR"/>
        </w:rPr>
        <w:t>anthropomorphe type Sorcier [chamane] (Musée de Brives-La Gaillarde)</w:t>
      </w:r>
    </w:p>
    <w:p w14:paraId="7D770173" w14:textId="77777777" w:rsidR="005A6C56" w:rsidRDefault="005A6C56" w:rsidP="003A7E38">
      <w:pPr>
        <w:rPr>
          <w:lang w:val="fr-FR"/>
        </w:rPr>
      </w:pPr>
    </w:p>
    <w:p w14:paraId="597F8127" w14:textId="77777777" w:rsidR="005A6C56" w:rsidRDefault="005A6C56" w:rsidP="00426FF9">
      <w:pPr>
        <w:pStyle w:val="Heading1"/>
      </w:pPr>
      <w:bookmarkStart w:id="505" w:name="Sit_Teyjat"/>
      <w:r>
        <w:t>TEYJAT</w:t>
      </w:r>
    </w:p>
    <w:bookmarkEnd w:id="505"/>
    <w:p w14:paraId="0B8A900F" w14:textId="77777777" w:rsidR="005A6C56" w:rsidRDefault="005A6C56" w:rsidP="003A7E38">
      <w:pPr>
        <w:rPr>
          <w:lang w:val="fr-FR"/>
        </w:rPr>
      </w:pPr>
    </w:p>
    <w:p w14:paraId="5DC54F96" w14:textId="77777777" w:rsidR="005A6C56" w:rsidRDefault="005A6C56" w:rsidP="005A6C56">
      <w:pPr>
        <w:rPr>
          <w:lang w:val="fr-FR"/>
        </w:rPr>
      </w:pPr>
      <w:r>
        <w:rPr>
          <w:lang w:val="fr-FR"/>
        </w:rPr>
        <w:t>anthropomorphe type Sorcier [chamane] (Musée de Brives-La Gaillarde)</w:t>
      </w:r>
    </w:p>
    <w:p w14:paraId="758B19E9" w14:textId="77777777" w:rsidR="002F74E6" w:rsidRPr="0032190F" w:rsidRDefault="002F74E6" w:rsidP="00242C0F">
      <w:pPr>
        <w:rPr>
          <w:lang w:val="fr-FR"/>
        </w:rPr>
      </w:pPr>
    </w:p>
    <w:p w14:paraId="746DF97A" w14:textId="77777777" w:rsidR="0069608B" w:rsidRPr="0032190F" w:rsidRDefault="00CD3720" w:rsidP="00426FF9">
      <w:pPr>
        <w:pStyle w:val="Heading1"/>
      </w:pPr>
      <w:bookmarkStart w:id="506" w:name="Sit_Vache"/>
      <w:r>
        <w:t>VACHE</w:t>
      </w:r>
    </w:p>
    <w:bookmarkEnd w:id="506"/>
    <w:p w14:paraId="3A08A4A6" w14:textId="77777777" w:rsidR="0069608B" w:rsidRPr="0032190F" w:rsidRDefault="0069608B" w:rsidP="00242C0F">
      <w:pPr>
        <w:rPr>
          <w:lang w:val="fr-FR"/>
        </w:rPr>
      </w:pPr>
    </w:p>
    <w:p w14:paraId="78A13A5C" w14:textId="4C6E3456" w:rsidR="0069608B" w:rsidRPr="0032190F" w:rsidRDefault="00B65DA3" w:rsidP="00B65DA3">
      <w:pPr>
        <w:jc w:val="both"/>
        <w:rPr>
          <w:lang w:val="fr-FR"/>
        </w:rPr>
      </w:pPr>
      <w:r w:rsidRPr="0032190F">
        <w:rPr>
          <w:lang w:val="fr-FR"/>
        </w:rPr>
        <w:t xml:space="preserve">gr. </w:t>
      </w:r>
      <w:hyperlink r:id="rId930" w:anchor="Sit_Ariege_Rupestre" w:history="1">
        <w:r w:rsidRPr="0032190F">
          <w:rPr>
            <w:rStyle w:val="Hyperlink"/>
            <w:lang w:val="fr-FR"/>
          </w:rPr>
          <w:t>Ariège</w:t>
        </w:r>
      </w:hyperlink>
      <w:r w:rsidRPr="0032190F">
        <w:rPr>
          <w:lang w:val="fr-FR"/>
        </w:rPr>
        <w:t xml:space="preserve"> (SS BIB) </w:t>
      </w:r>
      <w:r w:rsidR="0069608B" w:rsidRPr="0032190F">
        <w:rPr>
          <w:lang w:val="fr-FR"/>
        </w:rPr>
        <w:t xml:space="preserve">La grotte de La Vache </w:t>
      </w:r>
      <w:r w:rsidR="00695858" w:rsidRPr="0032190F">
        <w:rPr>
          <w:lang w:val="fr-FR"/>
        </w:rPr>
        <w:t xml:space="preserve">(Tarascon-sur-Ariège, </w:t>
      </w:r>
      <w:r w:rsidR="0069608B" w:rsidRPr="0032190F">
        <w:rPr>
          <w:lang w:val="fr-FR"/>
        </w:rPr>
        <w:t>Ariège</w:t>
      </w:r>
      <w:r w:rsidR="00695858" w:rsidRPr="0032190F">
        <w:rPr>
          <w:lang w:val="fr-FR"/>
        </w:rPr>
        <w:t>)</w:t>
      </w:r>
      <w:r w:rsidR="0069608B" w:rsidRPr="0032190F">
        <w:rPr>
          <w:lang w:val="fr-FR"/>
        </w:rPr>
        <w:t xml:space="preserve"> a livré un baton percé avec une représentation interprétée comme une "chasse à l'aurochs". Depuis la partie proximal du bois de cerf on a: le trou du baton, un auroch gravé, quelques traits profondément incisés interprétés comme 3 chasseurs, une large forme bifide sculpée dans le bois interprétée comme une tête de bouquetin vue de haut (BIB MAN, 2017)</w:t>
      </w:r>
    </w:p>
    <w:p w14:paraId="5C48D541" w14:textId="64346FC8" w:rsidR="00695858" w:rsidRPr="0032190F" w:rsidRDefault="00000000" w:rsidP="00B65DA3">
      <w:pPr>
        <w:jc w:val="both"/>
        <w:rPr>
          <w:lang w:val="fr-FR"/>
        </w:rPr>
      </w:pPr>
      <w:hyperlink r:id="rId931" w:anchor="Cul_Schemat_France" w:history="1">
        <w:r w:rsidR="00A55E54" w:rsidRPr="0032190F">
          <w:rPr>
            <w:rStyle w:val="Hyperlink"/>
            <w:lang w:val="fr-FR"/>
          </w:rPr>
          <w:t>art schématique peint</w:t>
        </w:r>
      </w:hyperlink>
      <w:r w:rsidR="00A55E54" w:rsidRPr="0032190F">
        <w:rPr>
          <w:lang w:val="fr-FR"/>
        </w:rPr>
        <w:t xml:space="preserve">. </w:t>
      </w:r>
      <w:r w:rsidR="00695858" w:rsidRPr="0032190F">
        <w:rPr>
          <w:lang w:val="fr-FR"/>
        </w:rPr>
        <w:t xml:space="preserve">Stylisation humaines </w:t>
      </w:r>
      <w:hyperlink r:id="rId932" w:anchor="Cul_Art_TAC_T_g_phi" w:history="1">
        <w:r w:rsidR="00975EA7" w:rsidRPr="0032190F">
          <w:rPr>
            <w:rStyle w:val="Hyperlink"/>
            <w:lang w:val="fr-FR"/>
          </w:rPr>
          <w:t xml:space="preserve">en </w:t>
        </w:r>
        <w:r w:rsidR="00975EA7" w:rsidRPr="0032190F">
          <w:rPr>
            <w:rStyle w:val="Hyperlink"/>
            <w:rFonts w:ascii="Symbol" w:hAnsi="Symbol"/>
            <w:lang w:val="fr-FR"/>
          </w:rPr>
          <w:t>f</w:t>
        </w:r>
      </w:hyperlink>
      <w:r w:rsidR="00695858" w:rsidRPr="0032190F">
        <w:rPr>
          <w:lang w:val="fr-FR"/>
        </w:rPr>
        <w:t xml:space="preserve">, méandre, deux rectangles à chevrons, personnage à tête empanachée, un </w:t>
      </w:r>
      <w:hyperlink r:id="rId933" w:anchor="Cul_Art_TAC_a_cheval_x_personnage" w:history="1">
        <w:r w:rsidR="00931159" w:rsidRPr="00931159">
          <w:rPr>
            <w:rStyle w:val="Hyperlink"/>
            <w:lang w:val="fr-FR"/>
          </w:rPr>
          <w:t>cavalier</w:t>
        </w:r>
      </w:hyperlink>
      <w:r w:rsidR="00931159" w:rsidRPr="00931159">
        <w:rPr>
          <w:sz w:val="20"/>
          <w:lang w:val="fr-FR"/>
        </w:rPr>
        <w:t xml:space="preserve"> </w:t>
      </w:r>
      <w:r w:rsidR="00695858" w:rsidRPr="0032190F">
        <w:rPr>
          <w:lang w:val="fr-FR"/>
        </w:rPr>
        <w:t>sur une monture (BIB 1738 p. 159)</w:t>
      </w:r>
      <w:r w:rsidR="001315D0" w:rsidRPr="0032190F">
        <w:rPr>
          <w:lang w:val="fr-FR"/>
        </w:rPr>
        <w:t xml:space="preserve"> rectangles et motifs à chevrons (BIB 1738 fig. 37)</w:t>
      </w:r>
    </w:p>
    <w:p w14:paraId="712A05F0" w14:textId="77777777" w:rsidR="00CD3720" w:rsidRDefault="004F4432" w:rsidP="00B65DA3">
      <w:pPr>
        <w:jc w:val="both"/>
        <w:rPr>
          <w:lang w:val="fr-FR"/>
        </w:rPr>
      </w:pPr>
      <w:r w:rsidRPr="0032190F">
        <w:rPr>
          <w:lang w:val="fr-FR"/>
        </w:rPr>
        <w:t xml:space="preserve">Grâce aux premières fouilles de l'archéologue F. Garrigou, dès 1860, puis à celles menées par R. Robert à partir de 1952, la grotte de La Vache a livré plus d'un million de vestiges archéologiques. Ces témoins du temps de la préhistoire nous racontent l'environnement et le mode de vie des chasseurs à l'époque du Magdalénien (environ 14 000 ans). Ces artistes extraordinaires ont laissé dans la Salle Monique plus d'une centaine d'oeuvres d'art mobilier, gravures et sculptures sur os et bois de renne. </w:t>
      </w:r>
      <w:r w:rsidR="00CD3720" w:rsidRPr="0032190F">
        <w:rPr>
          <w:lang w:val="fr-FR"/>
        </w:rPr>
        <w:t>(BIB 2422)</w:t>
      </w:r>
    </w:p>
    <w:p w14:paraId="7432B488" w14:textId="77777777" w:rsidR="00CD3720" w:rsidRDefault="00CD3720" w:rsidP="00B65DA3">
      <w:pPr>
        <w:jc w:val="both"/>
        <w:rPr>
          <w:lang w:val="fr-FR"/>
        </w:rPr>
      </w:pPr>
      <w:r w:rsidRPr="0032190F">
        <w:rPr>
          <w:lang w:val="fr-FR"/>
        </w:rPr>
        <w:t>La cavité a fourni un très riche mobilier du Magdalénien final, et également un niveau de l’Age du Bronze. SANS MARTINEZ considère que la plupart des figurations sont protohistoriques (Age des Métaux) (6). GLORY les rattache au schématisme ibérique. (BIB 2422)</w:t>
      </w:r>
    </w:p>
    <w:p w14:paraId="5844B86C" w14:textId="3D3AC41B" w:rsidR="00CD3720" w:rsidRPr="00CD3720" w:rsidRDefault="00CD3720" w:rsidP="00B65DA3">
      <w:pPr>
        <w:jc w:val="both"/>
        <w:rPr>
          <w:lang w:val="fr-FR"/>
        </w:rPr>
      </w:pPr>
      <w:r w:rsidRPr="00CD3720">
        <w:rPr>
          <w:lang w:val="fr-FR"/>
        </w:rPr>
        <w:t xml:space="preserve">existe peinture au </w:t>
      </w:r>
      <w:hyperlink r:id="rId934" w:anchor="Cul_Schemat_France_t_peintes_ba" w:history="1">
        <w:r w:rsidRPr="0032190F">
          <w:rPr>
            <w:rStyle w:val="Hyperlink"/>
            <w:lang w:val="fr-FR"/>
          </w:rPr>
          <w:t>bâton de colorant</w:t>
        </w:r>
      </w:hyperlink>
      <w:r w:rsidRPr="00CD3720">
        <w:rPr>
          <w:lang w:val="fr-FR"/>
        </w:rPr>
        <w:t xml:space="preserve"> </w:t>
      </w:r>
      <w:r>
        <w:rPr>
          <w:lang w:val="fr-FR"/>
        </w:rPr>
        <w:t>(</w:t>
      </w:r>
      <w:r w:rsidRPr="00CD3720">
        <w:rPr>
          <w:lang w:val="fr-FR"/>
        </w:rPr>
        <w:t>Breuil, 1933-35 ; IV, 96</w:t>
      </w:r>
      <w:r>
        <w:rPr>
          <w:lang w:val="fr-FR"/>
        </w:rPr>
        <w:t xml:space="preserve"> in BIB 2398 p. 569)</w:t>
      </w:r>
    </w:p>
    <w:p w14:paraId="5F63DA2E" w14:textId="77777777" w:rsidR="00CD3720" w:rsidRDefault="00CD3720" w:rsidP="00B65DA3">
      <w:pPr>
        <w:jc w:val="both"/>
        <w:rPr>
          <w:lang w:val="fr-FR"/>
        </w:rPr>
      </w:pPr>
    </w:p>
    <w:p w14:paraId="14B5F37A" w14:textId="77777777" w:rsidR="00CD3720" w:rsidRDefault="00CD3720" w:rsidP="00CD3720">
      <w:pPr>
        <w:pStyle w:val="Heading2"/>
      </w:pPr>
      <w:r>
        <w:t>Salles</w:t>
      </w:r>
    </w:p>
    <w:p w14:paraId="234A3DDA" w14:textId="77777777" w:rsidR="00CD3720" w:rsidRDefault="00CD3720" w:rsidP="00B65DA3">
      <w:pPr>
        <w:jc w:val="both"/>
        <w:rPr>
          <w:lang w:val="fr-FR"/>
        </w:rPr>
      </w:pPr>
    </w:p>
    <w:p w14:paraId="7233A650" w14:textId="77777777" w:rsidR="00CD3720" w:rsidRDefault="00CD3720" w:rsidP="00CD3720">
      <w:pPr>
        <w:pStyle w:val="Heading3"/>
      </w:pPr>
      <w:r>
        <w:t>1</w:t>
      </w:r>
      <w:r w:rsidR="004F4432" w:rsidRPr="0032190F">
        <w:t xml:space="preserve"> </w:t>
      </w:r>
    </w:p>
    <w:p w14:paraId="42804E43" w14:textId="77777777" w:rsidR="00CD3720" w:rsidRDefault="004F4432" w:rsidP="00B65DA3">
      <w:pPr>
        <w:jc w:val="both"/>
        <w:rPr>
          <w:lang w:val="fr-FR"/>
        </w:rPr>
      </w:pPr>
      <w:r w:rsidRPr="0032190F">
        <w:rPr>
          <w:lang w:val="fr-FR"/>
        </w:rPr>
        <w:t xml:space="preserve">ovale peint en rouge, équidé (âne bâté ?) peint en jaune, serpentin rouge et anthropomorphe jaune, grille jaune, deux autres grilles rouges et trois taits associés à deux points noirs. </w:t>
      </w:r>
      <w:r w:rsidR="00CD3720" w:rsidRPr="0032190F">
        <w:rPr>
          <w:lang w:val="fr-FR"/>
        </w:rPr>
        <w:t>(BIB 2422)</w:t>
      </w:r>
    </w:p>
    <w:p w14:paraId="4F473C47" w14:textId="77777777" w:rsidR="00CD3720" w:rsidRDefault="00CD3720" w:rsidP="00B65DA3">
      <w:pPr>
        <w:jc w:val="both"/>
        <w:rPr>
          <w:lang w:val="fr-FR"/>
        </w:rPr>
      </w:pPr>
    </w:p>
    <w:p w14:paraId="7AE044C2" w14:textId="77777777" w:rsidR="00CD3720" w:rsidRDefault="00CD3720" w:rsidP="00CD3720">
      <w:pPr>
        <w:pStyle w:val="Heading3"/>
      </w:pPr>
      <w:r>
        <w:lastRenderedPageBreak/>
        <w:t>2</w:t>
      </w:r>
    </w:p>
    <w:p w14:paraId="08BAC5EF" w14:textId="77777777" w:rsidR="004F4432" w:rsidRDefault="00CD3720" w:rsidP="00B65DA3">
      <w:pPr>
        <w:jc w:val="both"/>
        <w:rPr>
          <w:lang w:val="fr-FR"/>
        </w:rPr>
      </w:pPr>
      <w:r>
        <w:rPr>
          <w:lang w:val="fr-FR"/>
        </w:rPr>
        <w:t>s</w:t>
      </w:r>
      <w:r w:rsidR="004F4432" w:rsidRPr="0032190F">
        <w:rPr>
          <w:lang w:val="fr-FR"/>
        </w:rPr>
        <w:t>ix anthropomorphes, une grille et une rouelle, tous peints en gris-noir.</w:t>
      </w:r>
      <w:r w:rsidR="00B65DA3" w:rsidRPr="0032190F">
        <w:rPr>
          <w:lang w:val="fr-FR"/>
        </w:rPr>
        <w:t xml:space="preserve"> </w:t>
      </w:r>
      <w:r w:rsidR="004F4432" w:rsidRPr="0032190F">
        <w:rPr>
          <w:lang w:val="fr-FR"/>
        </w:rPr>
        <w:t>Il existe également des figurations qualifiées « d’historiques » : rouelle, datée de 1615, poisson associé à un c</w:t>
      </w:r>
      <w:r>
        <w:rPr>
          <w:lang w:val="fr-FR"/>
        </w:rPr>
        <w:t>arré et texte A dieu merci.</w:t>
      </w:r>
      <w:r w:rsidRPr="00CD3720">
        <w:rPr>
          <w:lang w:val="fr-FR"/>
        </w:rPr>
        <w:t xml:space="preserve"> </w:t>
      </w:r>
      <w:r w:rsidRPr="0032190F">
        <w:rPr>
          <w:lang w:val="fr-FR"/>
        </w:rPr>
        <w:t>(BIB 2422)</w:t>
      </w:r>
    </w:p>
    <w:p w14:paraId="00481441" w14:textId="77777777" w:rsidR="00CD3720" w:rsidRPr="0032190F" w:rsidRDefault="00CD3720" w:rsidP="00B65DA3">
      <w:pPr>
        <w:jc w:val="both"/>
        <w:rPr>
          <w:lang w:val="fr-FR"/>
        </w:rPr>
      </w:pPr>
    </w:p>
    <w:p w14:paraId="683DBE74" w14:textId="77777777" w:rsidR="00956EE4" w:rsidRPr="0032190F" w:rsidRDefault="00956EE4" w:rsidP="00426FF9">
      <w:pPr>
        <w:pStyle w:val="Heading1"/>
      </w:pPr>
      <w:bookmarkStart w:id="507" w:name="Sit_Vidalette"/>
      <w:r w:rsidRPr="0032190F">
        <w:t>VIDALETTE</w:t>
      </w:r>
      <w:bookmarkEnd w:id="507"/>
    </w:p>
    <w:p w14:paraId="0B27FB3F" w14:textId="77777777" w:rsidR="00712817" w:rsidRDefault="00712817" w:rsidP="00956EE4">
      <w:pPr>
        <w:pStyle w:val="Default"/>
        <w:rPr>
          <w:lang w:val="fr-FR"/>
        </w:rPr>
      </w:pPr>
    </w:p>
    <w:p w14:paraId="23C054DD" w14:textId="2BCC41E9" w:rsidR="00956EE4" w:rsidRPr="00163F2C" w:rsidRDefault="00CD3720" w:rsidP="00163F2C">
      <w:pPr>
        <w:rPr>
          <w:lang w:val="fr-FR"/>
        </w:rPr>
      </w:pPr>
      <w:r w:rsidRPr="0032190F">
        <w:rPr>
          <w:lang w:val="fr-FR"/>
        </w:rPr>
        <w:t xml:space="preserve">gr. </w:t>
      </w:r>
      <w:hyperlink r:id="rId935" w:anchor="Sit_Ariege_Rupestre" w:history="1">
        <w:r w:rsidRPr="0032190F">
          <w:rPr>
            <w:rStyle w:val="Hyperlink"/>
            <w:lang w:val="fr-FR"/>
          </w:rPr>
          <w:t>Ariège</w:t>
        </w:r>
      </w:hyperlink>
      <w:r w:rsidRPr="0032190F">
        <w:rPr>
          <w:lang w:val="fr-FR"/>
        </w:rPr>
        <w:t xml:space="preserve"> </w:t>
      </w:r>
      <w:r>
        <w:rPr>
          <w:lang w:val="fr-FR"/>
        </w:rPr>
        <w:t xml:space="preserve">? </w:t>
      </w:r>
      <w:r w:rsidRPr="0032190F">
        <w:rPr>
          <w:lang w:val="fr-FR"/>
        </w:rPr>
        <w:t>(SS BIB).</w:t>
      </w:r>
      <w:r>
        <w:rPr>
          <w:lang w:val="fr-FR"/>
        </w:rPr>
        <w:t xml:space="preserve"> </w:t>
      </w:r>
      <w:r w:rsidR="00956EE4" w:rsidRPr="00956EE4">
        <w:rPr>
          <w:lang w:val="fr-FR"/>
        </w:rPr>
        <w:t xml:space="preserve">Mas d'Azil, art schématique peint (SS BIB) </w:t>
      </w:r>
      <w:r w:rsidR="00956EE4" w:rsidRPr="00956EE4">
        <w:rPr>
          <w:szCs w:val="18"/>
          <w:lang w:val="fr-FR"/>
        </w:rPr>
        <w:t xml:space="preserve">Trois figures finement tracées à l’ocre rouge à l’entrée de la grotte. GLORY y voit : « … deux têtes d’oies ou de </w:t>
      </w:r>
      <w:hyperlink r:id="rId936" w:anchor="Cul_Proto_Art_TAC_T_z_cygne" w:history="1">
        <w:r w:rsidR="00163F2C" w:rsidRPr="00163F2C">
          <w:rPr>
            <w:rStyle w:val="Hyperlink"/>
            <w:lang w:val="fr-FR"/>
          </w:rPr>
          <w:t>cygne</w:t>
        </w:r>
      </w:hyperlink>
      <w:r w:rsidR="00956EE4" w:rsidRPr="00956EE4">
        <w:rPr>
          <w:szCs w:val="18"/>
          <w:lang w:val="fr-FR"/>
        </w:rPr>
        <w:t xml:space="preserve">, encadrant en opposition un personnage à figure et à corps circulaire … » Par endroits, les figurations sont calcitées. </w:t>
      </w:r>
    </w:p>
    <w:p w14:paraId="248479A7" w14:textId="77777777" w:rsidR="00956EE4" w:rsidRDefault="00956EE4" w:rsidP="00956EE4">
      <w:pPr>
        <w:rPr>
          <w:color w:val="000000"/>
          <w:szCs w:val="18"/>
          <w:lang w:val="fr-FR" w:eastAsia="en-GB"/>
        </w:rPr>
      </w:pPr>
      <w:r w:rsidRPr="0032190F">
        <w:rPr>
          <w:color w:val="000000"/>
          <w:szCs w:val="18"/>
          <w:lang w:val="fr-FR" w:eastAsia="en-GB"/>
        </w:rPr>
        <w:t xml:space="preserve">VII. GLORY attribue ces figurations à la Tène finale.(BIB 2422) </w:t>
      </w:r>
    </w:p>
    <w:p w14:paraId="093BCD91" w14:textId="77777777" w:rsidR="00CD3720" w:rsidRDefault="00CD3720" w:rsidP="00956EE4">
      <w:pPr>
        <w:rPr>
          <w:color w:val="000000"/>
          <w:szCs w:val="18"/>
          <w:lang w:val="fr-FR" w:eastAsia="en-GB"/>
        </w:rPr>
      </w:pPr>
    </w:p>
    <w:p w14:paraId="5649FB9B" w14:textId="07497639" w:rsidR="00CD3720" w:rsidRPr="00CD3720" w:rsidRDefault="00CD3720" w:rsidP="00956EE4">
      <w:pPr>
        <w:rPr>
          <w:lang w:val="fr-FR"/>
        </w:rPr>
      </w:pPr>
      <w:r>
        <w:rPr>
          <w:color w:val="000000"/>
          <w:szCs w:val="18"/>
          <w:lang w:val="fr-FR" w:eastAsia="en-GB"/>
        </w:rPr>
        <w:t xml:space="preserve">Existe </w:t>
      </w:r>
      <w:hyperlink r:id="rId937" w:anchor="Cul_Schemat_France_t_peintes_ba" w:history="1">
        <w:r w:rsidRPr="0032190F">
          <w:rPr>
            <w:rStyle w:val="Hyperlink"/>
            <w:lang w:val="fr-FR"/>
          </w:rPr>
          <w:t>bâton de colorant</w:t>
        </w:r>
      </w:hyperlink>
      <w:r w:rsidRPr="00CD3720">
        <w:rPr>
          <w:lang w:val="fr-FR"/>
        </w:rPr>
        <w:t xml:space="preserve"> (BIB 2398 p. 569)</w:t>
      </w:r>
    </w:p>
    <w:p w14:paraId="6F465188" w14:textId="77777777" w:rsidR="00E71CBE" w:rsidRPr="00426FF9" w:rsidRDefault="00E71CBE" w:rsidP="00426FF9">
      <w:pPr>
        <w:pStyle w:val="Heading1"/>
        <w:rPr>
          <w:lang w:val="es-ES"/>
        </w:rPr>
      </w:pPr>
      <w:r w:rsidRPr="00B11413">
        <w:rPr>
          <w:lang w:val="es-ES"/>
        </w:rPr>
        <w:br/>
      </w:r>
      <w:bookmarkStart w:id="508" w:name="Sit_Santo_Eulasio"/>
      <w:r w:rsidRPr="00426FF9">
        <w:rPr>
          <w:lang w:val="es-ES"/>
        </w:rPr>
        <w:t>SANTO-EULASIO</w:t>
      </w:r>
      <w:bookmarkEnd w:id="508"/>
    </w:p>
    <w:p w14:paraId="77B2C1A5" w14:textId="77777777" w:rsidR="00E71CBE" w:rsidRPr="00712817" w:rsidRDefault="00E71CBE" w:rsidP="00242C0F">
      <w:pPr>
        <w:rPr>
          <w:sz w:val="20"/>
          <w:lang w:val="es-ES"/>
        </w:rPr>
      </w:pPr>
      <w:r w:rsidRPr="00712817">
        <w:rPr>
          <w:sz w:val="20"/>
          <w:lang w:val="es-ES"/>
        </w:rPr>
        <w:t>Santo Eulasio</w:t>
      </w:r>
      <w:r w:rsidR="00FF4CF9" w:rsidRPr="00712817">
        <w:rPr>
          <w:sz w:val="20"/>
          <w:lang w:val="es-ES"/>
        </w:rPr>
        <w:t>, Saint-Eulalie, Santo Aulasio</w:t>
      </w:r>
    </w:p>
    <w:p w14:paraId="1FBBBEDF" w14:textId="77777777" w:rsidR="00B65DA3" w:rsidRPr="00566234" w:rsidRDefault="00B65DA3" w:rsidP="00242C0F">
      <w:pPr>
        <w:rPr>
          <w:lang w:val="es-ES"/>
        </w:rPr>
      </w:pPr>
    </w:p>
    <w:p w14:paraId="00962218" w14:textId="027507D2" w:rsidR="00B65DA3" w:rsidRPr="0032190F" w:rsidRDefault="00B65DA3" w:rsidP="00B65DA3">
      <w:pPr>
        <w:jc w:val="both"/>
        <w:rPr>
          <w:szCs w:val="18"/>
          <w:lang w:val="fr-FR"/>
        </w:rPr>
      </w:pPr>
      <w:r w:rsidRPr="0032190F">
        <w:rPr>
          <w:lang w:val="fr-FR"/>
        </w:rPr>
        <w:t xml:space="preserve">gr. </w:t>
      </w:r>
      <w:hyperlink r:id="rId938" w:anchor="Sit_Ariege_Rupestre" w:history="1">
        <w:r w:rsidRPr="0032190F">
          <w:rPr>
            <w:rStyle w:val="Hyperlink"/>
            <w:lang w:val="fr-FR"/>
          </w:rPr>
          <w:t>Ariège</w:t>
        </w:r>
      </w:hyperlink>
      <w:r w:rsidRPr="0032190F">
        <w:rPr>
          <w:lang w:val="fr-FR"/>
        </w:rPr>
        <w:t xml:space="preserve"> (SS BIB). Santo-Eulasio </w:t>
      </w:r>
      <w:r w:rsidRPr="0032190F">
        <w:rPr>
          <w:szCs w:val="18"/>
          <w:lang w:val="fr-FR"/>
        </w:rPr>
        <w:t>(Ornolac–Ussat-les-Bains). A</w:t>
      </w:r>
      <w:r w:rsidR="00E71CBE" w:rsidRPr="0032190F">
        <w:rPr>
          <w:szCs w:val="18"/>
          <w:lang w:val="fr-FR"/>
        </w:rPr>
        <w:t xml:space="preserve">rt schématique incisé, uniquement moderne ?  (SS BIB), </w:t>
      </w:r>
    </w:p>
    <w:p w14:paraId="1AA6A539" w14:textId="77777777" w:rsidR="00B65DA3" w:rsidRPr="0032190F" w:rsidRDefault="00E71CBE" w:rsidP="00B65DA3">
      <w:pPr>
        <w:jc w:val="both"/>
        <w:rPr>
          <w:color w:val="000000"/>
          <w:szCs w:val="18"/>
          <w:lang w:val="fr-FR" w:eastAsia="en-GB"/>
        </w:rPr>
      </w:pPr>
      <w:r w:rsidRPr="0032190F">
        <w:rPr>
          <w:szCs w:val="18"/>
          <w:lang w:val="fr-FR"/>
        </w:rPr>
        <w:t xml:space="preserve">IV. Dans la falaise dominant la vallée de l’Ariège en amont de Tarascon. Porche large d’une vingtaine de mètres sur une trentaine de haut. Il est réduit à une salle unique par le remplissage, orientée nord-sud, au sol très déclive. Il n’ a pas de zone obscure profonde. </w:t>
      </w:r>
      <w:r w:rsidR="00B65DA3" w:rsidRPr="0032190F">
        <w:rPr>
          <w:szCs w:val="18"/>
          <w:lang w:val="fr-FR"/>
        </w:rPr>
        <w:t xml:space="preserve"> </w:t>
      </w:r>
      <w:r w:rsidRPr="0032190F">
        <w:rPr>
          <w:color w:val="000000"/>
          <w:szCs w:val="18"/>
          <w:lang w:val="fr-FR" w:eastAsia="en-GB"/>
        </w:rPr>
        <w:t xml:space="preserve">Les gravures sont dans une sorte de « niche » suspendue et ouverte sur le vide, à gauche en regardant vers la vallée. A ce niveau, la roche présente un aspect lisse et peu affecté par la corrosion et se prête fort bien à l’exécution de gravures. </w:t>
      </w:r>
      <w:r w:rsidR="00B65DA3" w:rsidRPr="0032190F">
        <w:rPr>
          <w:color w:val="000000"/>
          <w:szCs w:val="18"/>
          <w:lang w:val="fr-FR" w:eastAsia="en-GB"/>
        </w:rPr>
        <w:t xml:space="preserve"> </w:t>
      </w:r>
      <w:r w:rsidRPr="0032190F">
        <w:rPr>
          <w:color w:val="000000"/>
          <w:szCs w:val="18"/>
          <w:lang w:val="fr-FR" w:eastAsia="en-GB"/>
        </w:rPr>
        <w:t xml:space="preserve">V. Il existe, schématiquement, deux ensembles qui diffèrent par leur facture (et leur nature ?) </w:t>
      </w:r>
      <w:r w:rsidR="00B65DA3" w:rsidRPr="0032190F">
        <w:rPr>
          <w:color w:val="000000"/>
          <w:szCs w:val="18"/>
          <w:lang w:val="fr-FR" w:eastAsia="en-GB"/>
        </w:rPr>
        <w:t xml:space="preserve"> </w:t>
      </w:r>
      <w:r w:rsidRPr="0032190F">
        <w:rPr>
          <w:b/>
          <w:bCs/>
          <w:color w:val="000000"/>
          <w:szCs w:val="18"/>
          <w:lang w:val="fr-FR" w:eastAsia="en-GB"/>
        </w:rPr>
        <w:t xml:space="preserve">I. La « déesse ». </w:t>
      </w:r>
      <w:r w:rsidR="00B65DA3" w:rsidRPr="0032190F">
        <w:rPr>
          <w:color w:val="000000"/>
          <w:szCs w:val="18"/>
          <w:lang w:val="fr-FR" w:eastAsia="en-GB"/>
        </w:rPr>
        <w:t xml:space="preserve"> </w:t>
      </w:r>
      <w:r w:rsidRPr="0032190F">
        <w:rPr>
          <w:color w:val="000000"/>
          <w:szCs w:val="18"/>
          <w:lang w:val="fr-FR" w:eastAsia="en-GB"/>
        </w:rPr>
        <w:t xml:space="preserve">C’est le nom donné par l’abbé Glory à une figuration anthropomorphique. Les relevés Ph. ROUCH / L. GRATTE, à la faveur de compléments permis par les macro-photos, montrent que la différence essentielle, par rapport au relevé de Glory, est la révélation d’un tracé peu perceptible, qui évoque, soit des dents, soit une moustache, ce qui éclaire d’un jour nouveau la notion de « déesse ». Les éléments les plus caractéristiques étant le vêtement, la coiffure et, ce qui avait été interprété comme une fibule, nous avons demandé à Jacques Labrot, médiéviste, ce qu’il en pense. « </w:t>
      </w:r>
      <w:r w:rsidRPr="0032190F">
        <w:rPr>
          <w:i/>
          <w:iCs/>
          <w:color w:val="000000"/>
          <w:szCs w:val="18"/>
          <w:lang w:val="fr-FR" w:eastAsia="en-GB"/>
        </w:rPr>
        <w:t xml:space="preserve">… le dessin me semble de style plus antique que médiéval, le nimbe (rayonnant) n'en est pas un et ressemble plutôt aussi à une coiffe antique ; personnage féminin, certes, vêtement, robe et manteau antiques, fibule ( ?) ; la tête semble pourvue de crocs, comme s'il s'agissait d'une déesse chronienne ou affiliée a Chronos, dévoreuse du temps qui passe ? </w:t>
      </w:r>
      <w:r w:rsidRPr="0032190F">
        <w:rPr>
          <w:color w:val="000000"/>
          <w:szCs w:val="18"/>
          <w:lang w:val="fr-FR" w:eastAsia="en-GB"/>
        </w:rPr>
        <w:t xml:space="preserve">» </w:t>
      </w:r>
      <w:r w:rsidR="00B65DA3" w:rsidRPr="0032190F">
        <w:rPr>
          <w:color w:val="000000"/>
          <w:szCs w:val="18"/>
          <w:lang w:val="fr-FR" w:eastAsia="en-GB"/>
        </w:rPr>
        <w:t xml:space="preserve"> </w:t>
      </w:r>
      <w:r w:rsidRPr="0032190F">
        <w:rPr>
          <w:color w:val="000000"/>
          <w:szCs w:val="18"/>
          <w:lang w:val="fr-FR" w:eastAsia="en-GB"/>
        </w:rPr>
        <w:t xml:space="preserve">Partant de là, nous avons remonté la piste « Labrot », aidés en cela par les références « à tiroir » qu’offre internet, et nous avons ainsi trouvé, sous la plume de J.-J. Hatt, spécialiste du monde gallo-romain, un personnage intéressant, Belenus, avatar gallo-romain d’Apollon guérisseur. « </w:t>
      </w:r>
      <w:r w:rsidRPr="0032190F">
        <w:rPr>
          <w:i/>
          <w:iCs/>
          <w:color w:val="000000"/>
          <w:szCs w:val="18"/>
          <w:lang w:val="fr-FR" w:eastAsia="en-GB"/>
        </w:rPr>
        <w:t xml:space="preserve">… Apollon fait partie des grands dieux Gaulois mentionnés par César : «Apollinem morbos depellere </w:t>
      </w:r>
      <w:r w:rsidRPr="0032190F">
        <w:rPr>
          <w:color w:val="000000"/>
          <w:szCs w:val="18"/>
          <w:lang w:val="fr-FR" w:eastAsia="en-GB"/>
        </w:rPr>
        <w:t xml:space="preserve">» : Apollon éloigne les maladies… L'un des principaux noms d'Apollon en langue celtique était Belenus.(BIB 2422) </w:t>
      </w:r>
      <w:r w:rsidR="00B65DA3" w:rsidRPr="0032190F">
        <w:rPr>
          <w:color w:val="000000"/>
          <w:szCs w:val="18"/>
          <w:lang w:val="fr-FR" w:eastAsia="en-GB"/>
        </w:rPr>
        <w:t xml:space="preserve"> </w:t>
      </w:r>
    </w:p>
    <w:p w14:paraId="061D3F86" w14:textId="77777777" w:rsidR="004F4432" w:rsidRPr="0032190F" w:rsidRDefault="004F4432" w:rsidP="00426FF9">
      <w:pPr>
        <w:pStyle w:val="Heading1"/>
      </w:pPr>
      <w:r w:rsidRPr="0032190F">
        <w:br/>
      </w:r>
      <w:bookmarkStart w:id="509" w:name="Sit_Satan"/>
      <w:r w:rsidRPr="0032190F">
        <w:t>SATAN</w:t>
      </w:r>
      <w:bookmarkEnd w:id="509"/>
    </w:p>
    <w:p w14:paraId="2B1A9F0E" w14:textId="77777777" w:rsidR="00B65DA3" w:rsidRPr="0032190F" w:rsidRDefault="00B65DA3" w:rsidP="00B65DA3">
      <w:pPr>
        <w:jc w:val="both"/>
        <w:rPr>
          <w:szCs w:val="18"/>
          <w:lang w:val="fr-FR"/>
        </w:rPr>
      </w:pPr>
    </w:p>
    <w:p w14:paraId="3754B417" w14:textId="257DC6A5" w:rsidR="00B65DA3" w:rsidRPr="0032190F" w:rsidRDefault="00B65DA3" w:rsidP="00B65DA3">
      <w:pPr>
        <w:jc w:val="both"/>
        <w:rPr>
          <w:color w:val="000000"/>
          <w:szCs w:val="18"/>
          <w:lang w:val="fr-FR" w:eastAsia="en-GB"/>
        </w:rPr>
      </w:pPr>
      <w:r w:rsidRPr="0032190F">
        <w:rPr>
          <w:lang w:val="fr-FR"/>
        </w:rPr>
        <w:t xml:space="preserve">gr. </w:t>
      </w:r>
      <w:hyperlink r:id="rId939" w:anchor="Sit_Ariege_Rupestre" w:history="1">
        <w:r w:rsidRPr="0032190F">
          <w:rPr>
            <w:rStyle w:val="Hyperlink"/>
            <w:lang w:val="fr-FR"/>
          </w:rPr>
          <w:t>Ariège</w:t>
        </w:r>
      </w:hyperlink>
      <w:r w:rsidRPr="0032190F">
        <w:rPr>
          <w:lang w:val="fr-FR"/>
        </w:rPr>
        <w:t xml:space="preserve"> (SS BIB) </w:t>
      </w:r>
      <w:r w:rsidR="004F4432" w:rsidRPr="0032190F">
        <w:rPr>
          <w:szCs w:val="18"/>
          <w:lang w:val="fr-FR"/>
        </w:rPr>
        <w:t>Grotte de Satan (</w:t>
      </w:r>
      <w:r w:rsidRPr="0032190F">
        <w:rPr>
          <w:szCs w:val="18"/>
          <w:lang w:val="fr-FR"/>
        </w:rPr>
        <w:t>Ornolac–</w:t>
      </w:r>
      <w:r w:rsidR="004F4432" w:rsidRPr="0032190F">
        <w:rPr>
          <w:szCs w:val="18"/>
          <w:lang w:val="fr-FR"/>
        </w:rPr>
        <w:t>Ussat-les-Bains</w:t>
      </w:r>
      <w:r w:rsidRPr="0032190F">
        <w:rPr>
          <w:szCs w:val="18"/>
          <w:lang w:val="fr-FR"/>
        </w:rPr>
        <w:t>,</w:t>
      </w:r>
      <w:r w:rsidR="004F4432" w:rsidRPr="0032190F">
        <w:rPr>
          <w:szCs w:val="18"/>
          <w:lang w:val="fr-FR"/>
        </w:rPr>
        <w:t xml:space="preserve"> </w:t>
      </w:r>
      <w:r w:rsidRPr="0032190F">
        <w:rPr>
          <w:szCs w:val="18"/>
          <w:lang w:val="fr-FR"/>
        </w:rPr>
        <w:t>Ariège)</w:t>
      </w:r>
      <w:r w:rsidRPr="0032190F">
        <w:rPr>
          <w:color w:val="000000"/>
          <w:szCs w:val="18"/>
          <w:lang w:val="fr-FR" w:eastAsia="en-GB"/>
        </w:rPr>
        <w:t xml:space="preserve"> </w:t>
      </w:r>
      <w:r w:rsidR="004F4432" w:rsidRPr="0032190F">
        <w:rPr>
          <w:color w:val="000000"/>
          <w:szCs w:val="18"/>
          <w:lang w:val="fr-FR" w:eastAsia="en-GB"/>
        </w:rPr>
        <w:t xml:space="preserve">IV. Entrée à droite du grand porche de la grotte des Églises supérieures. </w:t>
      </w:r>
      <w:r w:rsidRPr="0032190F">
        <w:rPr>
          <w:color w:val="000000"/>
          <w:szCs w:val="18"/>
          <w:lang w:val="fr-FR" w:eastAsia="en-GB"/>
        </w:rPr>
        <w:t xml:space="preserve"> </w:t>
      </w:r>
      <w:r w:rsidR="004F4432" w:rsidRPr="0032190F">
        <w:rPr>
          <w:color w:val="000000"/>
          <w:szCs w:val="18"/>
          <w:lang w:val="fr-FR" w:eastAsia="en-GB"/>
        </w:rPr>
        <w:t xml:space="preserve">V. L’abbé Glory ne décrit qu’un anthropomorphe peint en blanc, touchant de son pied une étoile à 5 branches (il ne dit pas si l’étoile est peinte ou gravée), des serpentins et des </w:t>
      </w:r>
      <w:hyperlink r:id="rId940" w:anchor="Cul_Proto_Art_TAC_T_g_zigzag" w:history="1">
        <w:r w:rsidR="00E31D08" w:rsidRPr="00E31D08">
          <w:rPr>
            <w:rStyle w:val="Hyperlink"/>
            <w:lang w:val="fr-FR" w:eastAsia="en-GB"/>
          </w:rPr>
          <w:t>zigza</w:t>
        </w:r>
        <w:r w:rsidR="00E31D08">
          <w:rPr>
            <w:rStyle w:val="Hyperlink"/>
            <w:lang w:val="fr-FR" w:eastAsia="en-GB"/>
          </w:rPr>
          <w:t>gs</w:t>
        </w:r>
      </w:hyperlink>
      <w:r w:rsidR="00E31D08">
        <w:rPr>
          <w:lang w:val="fr-FR" w:eastAsia="en-GB"/>
        </w:rPr>
        <w:t xml:space="preserve"> </w:t>
      </w:r>
      <w:r w:rsidR="004F4432" w:rsidRPr="0032190F">
        <w:rPr>
          <w:color w:val="000000"/>
          <w:szCs w:val="18"/>
          <w:lang w:val="fr-FR" w:eastAsia="en-GB"/>
        </w:rPr>
        <w:t xml:space="preserve">gravés. C. Rauzy reproduit 3 autres figurations. </w:t>
      </w:r>
      <w:r w:rsidR="004F4432" w:rsidRPr="0032190F">
        <w:rPr>
          <w:color w:val="000000"/>
          <w:szCs w:val="18"/>
          <w:lang w:val="fr-FR" w:eastAsia="en-GB"/>
        </w:rPr>
        <w:lastRenderedPageBreak/>
        <w:t xml:space="preserve">Tout cela ne couvre pas la totalité de l’art pariétal de la cavité. </w:t>
      </w:r>
      <w:r w:rsidRPr="0032190F">
        <w:rPr>
          <w:color w:val="000000"/>
          <w:szCs w:val="18"/>
          <w:lang w:val="fr-FR" w:eastAsia="en-GB"/>
        </w:rPr>
        <w:t xml:space="preserve"> </w:t>
      </w:r>
      <w:r w:rsidR="004F4432" w:rsidRPr="0032190F">
        <w:rPr>
          <w:color w:val="000000"/>
          <w:szCs w:val="18"/>
          <w:lang w:val="fr-FR" w:eastAsia="en-GB"/>
        </w:rPr>
        <w:t xml:space="preserve">VII. Glory, par analogie avec la grotte voisine du </w:t>
      </w:r>
      <w:hyperlink r:id="rId941" w:anchor="Sit_Grand_Pere" w:history="1">
        <w:r w:rsidR="00A6327D" w:rsidRPr="00A6327D">
          <w:rPr>
            <w:rStyle w:val="Hyperlink"/>
            <w:lang w:val="fr-FR"/>
          </w:rPr>
          <w:t>Grand-Père</w:t>
        </w:r>
      </w:hyperlink>
      <w:r w:rsidR="004F4432" w:rsidRPr="0032190F">
        <w:rPr>
          <w:color w:val="000000"/>
          <w:szCs w:val="18"/>
          <w:lang w:val="fr-FR" w:eastAsia="en-GB"/>
        </w:rPr>
        <w:t xml:space="preserve">, attribue ces figurations à la Tène finale.(BIB 2422) </w:t>
      </w:r>
      <w:r w:rsidRPr="0032190F">
        <w:rPr>
          <w:color w:val="000000"/>
          <w:szCs w:val="18"/>
          <w:lang w:val="fr-FR" w:eastAsia="en-GB"/>
        </w:rPr>
        <w:t xml:space="preserve"> </w:t>
      </w:r>
    </w:p>
    <w:p w14:paraId="478DA9F0" w14:textId="77777777" w:rsidR="002F3934" w:rsidRPr="0032190F" w:rsidRDefault="002F3934" w:rsidP="00B65DA3">
      <w:pPr>
        <w:jc w:val="both"/>
        <w:rPr>
          <w:lang w:val="fr-FR"/>
        </w:rPr>
      </w:pPr>
    </w:p>
    <w:p w14:paraId="20BD3A99" w14:textId="77777777" w:rsidR="00695858" w:rsidRPr="0032190F" w:rsidRDefault="00695858" w:rsidP="00426FF9">
      <w:pPr>
        <w:pStyle w:val="Heading1"/>
      </w:pPr>
      <w:bookmarkStart w:id="510" w:name="Sit_Peyort"/>
      <w:r w:rsidRPr="0032190F">
        <w:t>PEYORT</w:t>
      </w:r>
      <w:bookmarkEnd w:id="510"/>
    </w:p>
    <w:p w14:paraId="167DD454" w14:textId="77777777" w:rsidR="00CA1E63" w:rsidRPr="0032190F" w:rsidRDefault="00CA1E63" w:rsidP="00242C0F">
      <w:pPr>
        <w:rPr>
          <w:lang w:val="fr-FR"/>
        </w:rPr>
      </w:pPr>
    </w:p>
    <w:p w14:paraId="74475EB3" w14:textId="26132F07" w:rsidR="00CA1E63" w:rsidRPr="0032190F" w:rsidRDefault="00000000" w:rsidP="0056144F">
      <w:pPr>
        <w:jc w:val="both"/>
        <w:rPr>
          <w:lang w:val="fr-FR"/>
        </w:rPr>
      </w:pPr>
      <w:hyperlink r:id="rId942" w:anchor="Cul_Schemat_France_s" w:history="1">
        <w:r w:rsidR="00A55E54" w:rsidRPr="0032190F">
          <w:rPr>
            <w:rStyle w:val="Hyperlink"/>
            <w:lang w:val="fr-FR"/>
          </w:rPr>
          <w:t xml:space="preserve">art schématique </w:t>
        </w:r>
        <w:r w:rsidR="00273EF3" w:rsidRPr="0032190F">
          <w:rPr>
            <w:rStyle w:val="Hyperlink"/>
            <w:lang w:val="fr-FR"/>
          </w:rPr>
          <w:t xml:space="preserve">gravé et </w:t>
        </w:r>
        <w:r w:rsidR="00A55E54" w:rsidRPr="0032190F">
          <w:rPr>
            <w:rStyle w:val="Hyperlink"/>
            <w:lang w:val="fr-FR"/>
          </w:rPr>
          <w:t>peint</w:t>
        </w:r>
      </w:hyperlink>
      <w:r w:rsidR="00A55E54" w:rsidRPr="0032190F">
        <w:rPr>
          <w:lang w:val="fr-FR"/>
        </w:rPr>
        <w:t xml:space="preserve">. </w:t>
      </w:r>
      <w:r w:rsidR="00695858" w:rsidRPr="0032190F">
        <w:rPr>
          <w:lang w:val="fr-FR"/>
        </w:rPr>
        <w:t>Cer</w:t>
      </w:r>
      <w:r w:rsidR="00273EF3" w:rsidRPr="0032190F">
        <w:rPr>
          <w:lang w:val="fr-FR"/>
        </w:rPr>
        <w:t>c</w:t>
      </w:r>
      <w:r w:rsidR="00695858" w:rsidRPr="0032190F">
        <w:rPr>
          <w:lang w:val="fr-FR"/>
        </w:rPr>
        <w:t>le peint dans la grotte du Peyort (Prat</w:t>
      </w:r>
      <w:r w:rsidR="00D56C42" w:rsidRPr="0032190F">
        <w:rPr>
          <w:lang w:val="fr-FR"/>
        </w:rPr>
        <w:t>, Ariège</w:t>
      </w:r>
      <w:r w:rsidR="00695858" w:rsidRPr="0032190F">
        <w:rPr>
          <w:lang w:val="fr-FR"/>
        </w:rPr>
        <w:t>) (BIB 1738 p. 159)</w:t>
      </w:r>
      <w:r w:rsidR="00D56C42" w:rsidRPr="0032190F">
        <w:rPr>
          <w:lang w:val="fr-FR"/>
        </w:rPr>
        <w:t xml:space="preserve"> A. Glory (1948) date la scène de "chasse" à l'Enéolithique (BIB 2398 p. 566)</w:t>
      </w:r>
      <w:r w:rsidR="008E57B6" w:rsidRPr="0032190F">
        <w:rPr>
          <w:lang w:val="fr-FR"/>
        </w:rPr>
        <w:t xml:space="preserve"> </w:t>
      </w:r>
      <w:r w:rsidR="00CA1E63" w:rsidRPr="0032190F">
        <w:rPr>
          <w:lang w:val="fr-FR"/>
        </w:rPr>
        <w:t xml:space="preserve">Imposant roue solaire de 50 cm de diamètre et 16 rayons (BIB 2398 p. 587) </w:t>
      </w:r>
      <w:r w:rsidR="00E71CBE" w:rsidRPr="0032190F">
        <w:rPr>
          <w:lang w:val="fr-FR"/>
        </w:rPr>
        <w:t>Cercle peint (BIB 1738 p. 159)</w:t>
      </w:r>
    </w:p>
    <w:p w14:paraId="7108DE1A" w14:textId="77777777" w:rsidR="008E57B6" w:rsidRPr="0032190F" w:rsidRDefault="008E57B6" w:rsidP="0056144F">
      <w:pPr>
        <w:jc w:val="both"/>
        <w:rPr>
          <w:lang w:val="fr-FR"/>
        </w:rPr>
      </w:pPr>
      <w:r w:rsidRPr="0032190F">
        <w:rPr>
          <w:lang w:val="fr-FR"/>
        </w:rPr>
        <w:t>A proximité d'un réseau d'entrelacs incisés, un cerf et son faon devant un archer, à côté d'un canidé et d'une roue solaire vus déjà par Casteret et que nous faisons remonter à l'époque du Bronze (Préhistoire, t. X, 1948, p. 28, fig. 26).(BIB 2421)</w:t>
      </w:r>
    </w:p>
    <w:p w14:paraId="7C3D8CFE" w14:textId="77777777" w:rsidR="008E57B6" w:rsidRPr="0032190F" w:rsidRDefault="00E71CBE" w:rsidP="0056144F">
      <w:pPr>
        <w:jc w:val="both"/>
        <w:rPr>
          <w:lang w:val="fr-FR"/>
        </w:rPr>
      </w:pPr>
      <w:r w:rsidRPr="0032190F">
        <w:rPr>
          <w:lang w:val="fr-FR"/>
        </w:rPr>
        <w:t>IV. Petite grotte correspondant à un ancien bras de la Gouarège, aujourd’hui abandonné au profit d’un creusement aérien. Les gravures se trouvent dans la première salle, en plafond, à la limite de la zone de pénombre. Le site à leur voisinage immédiat semble avoir été aménagé (apports d’argile intentionnels, modelages ?)</w:t>
      </w:r>
      <w:r w:rsidR="0056144F" w:rsidRPr="0032190F">
        <w:rPr>
          <w:lang w:val="fr-FR"/>
        </w:rPr>
        <w:t xml:space="preserve"> </w:t>
      </w:r>
      <w:r w:rsidRPr="0032190F">
        <w:rPr>
          <w:lang w:val="fr-FR"/>
        </w:rPr>
        <w:t>L’entrée a été en partie murée à l’aide de blocs à l’appareil très grossier, à la faveur d’un effondrement de l’auvent.</w:t>
      </w:r>
      <w:r w:rsidR="0056144F" w:rsidRPr="0032190F">
        <w:rPr>
          <w:lang w:val="fr-FR"/>
        </w:rPr>
        <w:t xml:space="preserve"> </w:t>
      </w:r>
      <w:r w:rsidRPr="0032190F">
        <w:rPr>
          <w:lang w:val="fr-FR"/>
        </w:rPr>
        <w:t>Plafond surbaissé sur une grande partie de la salle, qui oblige à se déplacer « à quatre pattes » dans la zone des gravures.</w:t>
      </w:r>
      <w:r w:rsidR="0056144F" w:rsidRPr="0032190F">
        <w:rPr>
          <w:lang w:val="fr-FR"/>
        </w:rPr>
        <w:t xml:space="preserve"> </w:t>
      </w:r>
      <w:r w:rsidRPr="0032190F">
        <w:rPr>
          <w:lang w:val="fr-FR"/>
        </w:rPr>
        <w:t xml:space="preserve">En se plaçant en un point de la salle où le plafond est un peu moins bas, on s’aperçoit que les gravures se développent en plafond selon une « arche » naturelle dont l’un des piliers est constitué par la voûte rejoignant le sol, et l’autre par un massif stalagmitique évoquant curieusement, sous un angle déterminé, la silhouette d’un quadrupède trapu dont la tête regarde en direction de l’orifice. Nous l’avons nommé par commodité « l’ourse », par analogie aux symboles cosmogoniques du plafond.(BIB 2422) </w:t>
      </w:r>
      <w:r w:rsidR="0056144F" w:rsidRPr="0032190F">
        <w:rPr>
          <w:lang w:val="fr-FR"/>
        </w:rPr>
        <w:t xml:space="preserve"> </w:t>
      </w:r>
      <w:r w:rsidRPr="0032190F">
        <w:rPr>
          <w:lang w:val="fr-FR"/>
        </w:rPr>
        <w:t>Par ailleurs, sur le sol, à l’aplomb des gravures, existent trois masses informes constituées d’argile peu cohérente. Le même genre de formation existe au pied de « l’ourse » Accumulations artificielles (modelages ?) Leur situation aberrante sur un plancher dépourvu de tout phénomène semblable pourrait militer en faveur de cette dernière hypothèse…</w:t>
      </w:r>
      <w:r w:rsidR="0056144F" w:rsidRPr="0032190F">
        <w:rPr>
          <w:lang w:val="fr-FR"/>
        </w:rPr>
        <w:t xml:space="preserve"> </w:t>
      </w:r>
      <w:r w:rsidRPr="0032190F">
        <w:rPr>
          <w:lang w:val="fr-FR"/>
        </w:rPr>
        <w:t>V. Gravures très dégradées, naturalistes et schématiques, découvertes par Norbert Casteret en 1933. Relevés Ph Rouch et L. Gratté, de 1982 à 1984.VI. Dans son ouvrage (GLORY et Allii, 1948), l’abbé Glory prétend avoir découvert une « tête d’ours magdalénienne » modelée et gravée, en argile, dans la galerie principale, dont Koby donne un relevé succinct.Un sondage antérieur à la découverte de Casteret a été fait dans la salle d’entrée, sondage dont on ignore les résultats.</w:t>
      </w:r>
      <w:r w:rsidR="0056144F" w:rsidRPr="0032190F">
        <w:rPr>
          <w:lang w:val="fr-FR"/>
        </w:rPr>
        <w:t xml:space="preserve"> </w:t>
      </w:r>
      <w:r w:rsidRPr="0032190F">
        <w:rPr>
          <w:lang w:val="fr-FR"/>
        </w:rPr>
        <w:t xml:space="preserve">En 1981, Philippe Rouch découvre sur une motte d’argile lessivée par le ruisseau une lame en silex blanc légèrement bleuté de 8 mm de long pour 3 de large. Ce microlithe légèrement courbé présente sur un bord des retouches ayant l’aspect d’une fine dentelure très soignée.(BIB 2422) </w:t>
      </w:r>
      <w:r w:rsidR="0056144F" w:rsidRPr="0032190F">
        <w:rPr>
          <w:lang w:val="fr-FR"/>
        </w:rPr>
        <w:t xml:space="preserve"> </w:t>
      </w:r>
    </w:p>
    <w:p w14:paraId="6056EEB9" w14:textId="77777777" w:rsidR="00273EF3" w:rsidRPr="0032190F" w:rsidRDefault="00273EF3" w:rsidP="0056144F">
      <w:pPr>
        <w:jc w:val="both"/>
        <w:rPr>
          <w:lang w:val="fr-FR"/>
        </w:rPr>
      </w:pPr>
    </w:p>
    <w:p w14:paraId="02111231" w14:textId="77777777" w:rsidR="008E57B6" w:rsidRPr="0032190F" w:rsidRDefault="008E57B6" w:rsidP="00426FF9">
      <w:pPr>
        <w:pStyle w:val="Heading1"/>
      </w:pPr>
      <w:bookmarkStart w:id="511" w:name="Sit_Eglises"/>
      <w:r w:rsidRPr="0032190F">
        <w:t>EGLISES (GROTTE DES)</w:t>
      </w:r>
    </w:p>
    <w:bookmarkEnd w:id="511"/>
    <w:p w14:paraId="63F39340" w14:textId="77777777" w:rsidR="00B65DA3" w:rsidRPr="0032190F" w:rsidRDefault="00B65DA3" w:rsidP="008E57B6">
      <w:pPr>
        <w:rPr>
          <w:lang w:val="fr-FR"/>
        </w:rPr>
      </w:pPr>
    </w:p>
    <w:p w14:paraId="1264F9F6" w14:textId="379031A4" w:rsidR="008E57B6" w:rsidRDefault="00B65DA3" w:rsidP="008E57B6">
      <w:pPr>
        <w:rPr>
          <w:lang w:val="fr-FR"/>
        </w:rPr>
      </w:pPr>
      <w:r w:rsidRPr="0032190F">
        <w:rPr>
          <w:lang w:val="fr-FR"/>
        </w:rPr>
        <w:t xml:space="preserve">gr. </w:t>
      </w:r>
      <w:hyperlink r:id="rId943" w:anchor="Sit_Ariege_Rupestre" w:history="1">
        <w:r w:rsidRPr="0032190F">
          <w:rPr>
            <w:rStyle w:val="Hyperlink"/>
            <w:lang w:val="fr-FR"/>
          </w:rPr>
          <w:t>Ariège</w:t>
        </w:r>
      </w:hyperlink>
      <w:r w:rsidRPr="0032190F">
        <w:rPr>
          <w:lang w:val="fr-FR"/>
        </w:rPr>
        <w:t xml:space="preserve"> (SS BIB). </w:t>
      </w:r>
      <w:r w:rsidR="008E57B6" w:rsidRPr="0032190F">
        <w:rPr>
          <w:lang w:val="fr-FR"/>
        </w:rPr>
        <w:t>Grotte des Eglises (Ornolac – Ussat-les-Bains, Ariège) Gravures schématiques sur deux pendants rocheux se faisant face, à 1,50 m l’un de l’autre (BIB 2422) Soleils incisés (SS BIB)</w:t>
      </w:r>
    </w:p>
    <w:p w14:paraId="46D61893" w14:textId="77777777" w:rsidR="00CD5092" w:rsidRDefault="00CD5092" w:rsidP="008E57B6">
      <w:pPr>
        <w:rPr>
          <w:lang w:val="fr-FR"/>
        </w:rPr>
      </w:pPr>
    </w:p>
    <w:p w14:paraId="1E79A0D0" w14:textId="77777777" w:rsidR="00CD5092" w:rsidRPr="00426FF9" w:rsidRDefault="00CD5092" w:rsidP="00426FF9">
      <w:pPr>
        <w:pStyle w:val="Heading1"/>
        <w:rPr>
          <w:lang w:val="es-ES"/>
        </w:rPr>
      </w:pPr>
      <w:bookmarkStart w:id="512" w:name="Sit_Marta"/>
      <w:r w:rsidRPr="00426FF9">
        <w:rPr>
          <w:lang w:val="es-ES"/>
        </w:rPr>
        <w:t>MARTA</w:t>
      </w:r>
    </w:p>
    <w:bookmarkEnd w:id="512"/>
    <w:p w14:paraId="3B1B0422" w14:textId="77777777" w:rsidR="00CD5092" w:rsidRPr="00123790" w:rsidRDefault="00CD5092" w:rsidP="008E57B6">
      <w:pPr>
        <w:rPr>
          <w:lang w:val="es-ES"/>
        </w:rPr>
      </w:pPr>
    </w:p>
    <w:p w14:paraId="167A6B83" w14:textId="77777777" w:rsidR="00CD5092" w:rsidRPr="0032190F" w:rsidRDefault="00CD5092" w:rsidP="008E57B6">
      <w:pPr>
        <w:rPr>
          <w:lang w:val="fr-FR"/>
        </w:rPr>
      </w:pPr>
      <w:r w:rsidRPr="00123790">
        <w:rPr>
          <w:lang w:val="es-ES"/>
        </w:rPr>
        <w:t xml:space="preserve">Lac de Bolsena, Toscane. </w:t>
      </w:r>
      <w:r>
        <w:rPr>
          <w:lang w:val="fr-FR"/>
        </w:rPr>
        <w:t>Site du Néolithique ancien. Industrie lithique (M. Mineo in BIB 2945)</w:t>
      </w:r>
    </w:p>
    <w:p w14:paraId="717B4E4A" w14:textId="77777777" w:rsidR="0069608B" w:rsidRPr="0032190F" w:rsidRDefault="0069608B" w:rsidP="00242C0F">
      <w:pPr>
        <w:rPr>
          <w:lang w:val="fr-FR"/>
        </w:rPr>
      </w:pPr>
    </w:p>
    <w:p w14:paraId="22775496" w14:textId="77777777" w:rsidR="002F74E6" w:rsidRPr="0032190F" w:rsidRDefault="002F74E6" w:rsidP="00426FF9">
      <w:pPr>
        <w:pStyle w:val="Heading1"/>
      </w:pPr>
      <w:bookmarkStart w:id="513" w:name="Sit_Marmotta"/>
      <w:r w:rsidRPr="0032190F">
        <w:t>MARMOTTA</w:t>
      </w:r>
    </w:p>
    <w:bookmarkEnd w:id="513"/>
    <w:p w14:paraId="56F4C0F4" w14:textId="77777777" w:rsidR="002F74E6" w:rsidRPr="00F514DA" w:rsidRDefault="00663B0C" w:rsidP="00242C0F">
      <w:pPr>
        <w:rPr>
          <w:sz w:val="20"/>
          <w:lang w:val="fr-FR"/>
        </w:rPr>
      </w:pPr>
      <w:r w:rsidRPr="00F514DA">
        <w:rPr>
          <w:sz w:val="20"/>
          <w:lang w:val="fr-FR"/>
        </w:rPr>
        <w:t xml:space="preserve">La </w:t>
      </w:r>
      <w:r w:rsidR="00C71925" w:rsidRPr="00F514DA">
        <w:rPr>
          <w:sz w:val="20"/>
          <w:lang w:val="fr-FR"/>
        </w:rPr>
        <w:t>Marmota</w:t>
      </w:r>
    </w:p>
    <w:p w14:paraId="069B2EE7" w14:textId="77777777" w:rsidR="00C71925" w:rsidRPr="0032190F" w:rsidRDefault="00C71925" w:rsidP="00242C0F">
      <w:pPr>
        <w:rPr>
          <w:lang w:val="fr-FR"/>
        </w:rPr>
      </w:pPr>
    </w:p>
    <w:p w14:paraId="0A631ABB" w14:textId="3D3592D1" w:rsidR="00AE4877" w:rsidRDefault="002F74E6" w:rsidP="00242C0F">
      <w:pPr>
        <w:rPr>
          <w:lang w:val="fr-FR"/>
        </w:rPr>
      </w:pPr>
      <w:r w:rsidRPr="0032190F">
        <w:rPr>
          <w:lang w:val="fr-FR"/>
        </w:rPr>
        <w:lastRenderedPageBreak/>
        <w:t xml:space="preserve">La Marmotta </w:t>
      </w:r>
      <w:r w:rsidR="00E326B9">
        <w:rPr>
          <w:lang w:val="fr-FR"/>
        </w:rPr>
        <w:t xml:space="preserve">en bordure du </w:t>
      </w:r>
      <w:r w:rsidRPr="0032190F">
        <w:rPr>
          <w:lang w:val="fr-FR"/>
        </w:rPr>
        <w:t>lac de Bracciano</w:t>
      </w:r>
      <w:r w:rsidR="00E326B9">
        <w:rPr>
          <w:lang w:val="fr-FR"/>
        </w:rPr>
        <w:t xml:space="preserve"> (</w:t>
      </w:r>
      <w:r w:rsidR="00AD4BBF" w:rsidRPr="0032190F">
        <w:rPr>
          <w:rStyle w:val="st"/>
          <w:lang w:val="fr-FR"/>
        </w:rPr>
        <w:t>Anguillara Sabazia</w:t>
      </w:r>
      <w:r w:rsidR="00AD4BBF" w:rsidRPr="0032190F">
        <w:rPr>
          <w:lang w:val="fr-FR"/>
        </w:rPr>
        <w:t xml:space="preserve">, </w:t>
      </w:r>
      <w:r w:rsidR="00CD5092">
        <w:rPr>
          <w:lang w:val="fr-FR"/>
        </w:rPr>
        <w:t xml:space="preserve">Roma, </w:t>
      </w:r>
      <w:r w:rsidRPr="0032190F">
        <w:rPr>
          <w:lang w:val="fr-FR"/>
        </w:rPr>
        <w:t xml:space="preserve">Lazio), au nord-ouest de </w:t>
      </w:r>
      <w:hyperlink r:id="rId944" w:anchor="Sit_Rome" w:history="1">
        <w:r w:rsidRPr="000D7979">
          <w:rPr>
            <w:rStyle w:val="Hyperlink"/>
            <w:lang w:val="fr-FR"/>
          </w:rPr>
          <w:t>Rome</w:t>
        </w:r>
      </w:hyperlink>
      <w:r w:rsidR="00AE4877">
        <w:rPr>
          <w:lang w:val="fr-FR"/>
        </w:rPr>
        <w:t>.</w:t>
      </w:r>
    </w:p>
    <w:p w14:paraId="17051E00" w14:textId="77777777" w:rsidR="00AE4877" w:rsidRDefault="00AE4877" w:rsidP="00242C0F">
      <w:pPr>
        <w:rPr>
          <w:lang w:val="fr-FR"/>
        </w:rPr>
      </w:pPr>
      <w:r>
        <w:rPr>
          <w:lang w:val="fr-FR"/>
        </w:rPr>
        <w:t>Découverte d'une Vénus paléolithique [gravettienne] (Fugazzola-Delpino 2000-2001) (M. Mineo in BIB 2945)</w:t>
      </w:r>
    </w:p>
    <w:p w14:paraId="3A5CA3F7" w14:textId="77777777" w:rsidR="002F74E6" w:rsidRPr="0032190F" w:rsidRDefault="00AE4877" w:rsidP="00242C0F">
      <w:pPr>
        <w:rPr>
          <w:lang w:val="fr-FR"/>
        </w:rPr>
      </w:pPr>
      <w:r>
        <w:rPr>
          <w:lang w:val="fr-FR"/>
        </w:rPr>
        <w:t>A</w:t>
      </w:r>
      <w:r w:rsidR="002F74E6" w:rsidRPr="0032190F">
        <w:rPr>
          <w:lang w:val="fr-FR"/>
        </w:rPr>
        <w:t xml:space="preserve"> livré les restes d’un village néolithique aujourd’hui immergé et situé à 360 de la rive sud-est du lac.</w:t>
      </w:r>
    </w:p>
    <w:p w14:paraId="0F0B1CE4" w14:textId="77777777" w:rsidR="00296858" w:rsidRDefault="00296858" w:rsidP="00242C0F">
      <w:pPr>
        <w:rPr>
          <w:lang w:val="fr-FR"/>
        </w:rPr>
      </w:pPr>
    </w:p>
    <w:p w14:paraId="3860085B" w14:textId="5FAA7781" w:rsidR="00296858" w:rsidRPr="00123790" w:rsidRDefault="00296858" w:rsidP="00242C0F">
      <w:pPr>
        <w:rPr>
          <w:lang w:val="fr-FR"/>
        </w:rPr>
      </w:pPr>
      <w:r>
        <w:rPr>
          <w:lang w:val="fr-FR"/>
        </w:rPr>
        <w:t xml:space="preserve">v. </w:t>
      </w:r>
      <w:hyperlink r:id="rId945" w:anchor="Sit_Settecannelle" w:history="1">
        <w:r w:rsidRPr="00296858">
          <w:rPr>
            <w:rStyle w:val="Hyperlink"/>
            <w:lang w:val="fr-FR"/>
          </w:rPr>
          <w:t>Settecanelle</w:t>
        </w:r>
      </w:hyperlink>
      <w:r w:rsidR="00CD5092" w:rsidRPr="00123790">
        <w:rPr>
          <w:lang w:val="fr-FR"/>
        </w:rPr>
        <w:t xml:space="preserve">, </w:t>
      </w:r>
      <w:hyperlink r:id="rId946" w:anchor="Sit_Marta" w:history="1">
        <w:r w:rsidR="00CD5092" w:rsidRPr="00123790">
          <w:rPr>
            <w:rStyle w:val="Hyperlink"/>
            <w:lang w:val="fr-FR"/>
          </w:rPr>
          <w:t>Marta</w:t>
        </w:r>
      </w:hyperlink>
    </w:p>
    <w:p w14:paraId="572D675F" w14:textId="77777777" w:rsidR="00AE4877" w:rsidRPr="00123790" w:rsidRDefault="00AE4877" w:rsidP="00242C0F">
      <w:pPr>
        <w:rPr>
          <w:lang w:val="fr-FR"/>
        </w:rPr>
      </w:pPr>
    </w:p>
    <w:p w14:paraId="03E378F6" w14:textId="77777777" w:rsidR="00AE4877" w:rsidRDefault="00F514DA" w:rsidP="00AE4877">
      <w:pPr>
        <w:pStyle w:val="Heading2"/>
      </w:pPr>
      <w:r>
        <w:t>f</w:t>
      </w:r>
      <w:r w:rsidR="00AE4877">
        <w:t>aune</w:t>
      </w:r>
    </w:p>
    <w:p w14:paraId="48A439DA" w14:textId="77777777" w:rsidR="00AE4877" w:rsidRPr="00123790" w:rsidRDefault="00AE4877" w:rsidP="00242C0F">
      <w:pPr>
        <w:rPr>
          <w:lang w:val="fr-FR"/>
        </w:rPr>
      </w:pPr>
    </w:p>
    <w:p w14:paraId="5F4C3AC8" w14:textId="77777777" w:rsidR="00AE4877" w:rsidRPr="00123790" w:rsidRDefault="00AE4877" w:rsidP="00242C0F">
      <w:pPr>
        <w:rPr>
          <w:lang w:val="fr-FR"/>
        </w:rPr>
      </w:pPr>
      <w:r w:rsidRPr="00123790">
        <w:rPr>
          <w:lang w:val="fr-FR"/>
        </w:rPr>
        <w:t>Suidés: 35,1%, Bovins: 16,4 %, OC: 48% (M. Mineo in BIB 2945)</w:t>
      </w:r>
    </w:p>
    <w:p w14:paraId="0A77FBA7" w14:textId="77777777" w:rsidR="00AE4877" w:rsidRPr="00123790" w:rsidRDefault="00AE4877" w:rsidP="00242C0F">
      <w:pPr>
        <w:rPr>
          <w:lang w:val="fr-FR"/>
        </w:rPr>
      </w:pPr>
      <w:r>
        <w:rPr>
          <w:lang w:val="fr-FR"/>
        </w:rPr>
        <w:t>Faisselle qui a montré des traces de lait (BIB Giovanna Paoli, Seminario (...) Impressa, Barcelona 2019)</w:t>
      </w:r>
    </w:p>
    <w:p w14:paraId="37FDE5D9" w14:textId="77777777" w:rsidR="00AE4877" w:rsidRDefault="00AE4877" w:rsidP="00242C0F">
      <w:pPr>
        <w:rPr>
          <w:lang w:val="fr-FR"/>
        </w:rPr>
      </w:pPr>
    </w:p>
    <w:p w14:paraId="226787CE" w14:textId="77777777" w:rsidR="00296858" w:rsidRDefault="00296858" w:rsidP="00242C0F">
      <w:pPr>
        <w:rPr>
          <w:lang w:val="fr-FR"/>
        </w:rPr>
      </w:pPr>
    </w:p>
    <w:p w14:paraId="78D1B8BB" w14:textId="77777777" w:rsidR="00296858" w:rsidRDefault="00F514DA" w:rsidP="00296858">
      <w:pPr>
        <w:pStyle w:val="Heading2"/>
      </w:pPr>
      <w:r>
        <w:t>c</w:t>
      </w:r>
      <w:r w:rsidR="00296858">
        <w:t>ulture</w:t>
      </w:r>
    </w:p>
    <w:p w14:paraId="20A8E867" w14:textId="77777777" w:rsidR="00296858" w:rsidRDefault="00296858" w:rsidP="00296858">
      <w:pPr>
        <w:rPr>
          <w:lang w:val="fr-FR"/>
        </w:rPr>
      </w:pPr>
    </w:p>
    <w:p w14:paraId="0AE884AC" w14:textId="77777777" w:rsidR="00AE4877" w:rsidRDefault="00AE4877" w:rsidP="00AE4877">
      <w:pPr>
        <w:pStyle w:val="Heading3"/>
      </w:pPr>
      <w:r>
        <w:t>chardon</w:t>
      </w:r>
    </w:p>
    <w:p w14:paraId="15367861" w14:textId="77777777" w:rsidR="00AE4877" w:rsidRDefault="00AE4877" w:rsidP="00296858">
      <w:pPr>
        <w:rPr>
          <w:lang w:val="fr-FR"/>
        </w:rPr>
      </w:pPr>
      <w:r>
        <w:rPr>
          <w:lang w:val="fr-FR"/>
        </w:rPr>
        <w:t xml:space="preserve">Culture de chardon probable (BIB </w:t>
      </w:r>
      <w:r w:rsidRPr="00296858">
        <w:rPr>
          <w:lang w:val="fr-FR"/>
        </w:rPr>
        <w:t>MAURO</w:t>
      </w:r>
      <w:r>
        <w:rPr>
          <w:lang w:val="fr-FR"/>
        </w:rPr>
        <w:t xml:space="preserve"> </w:t>
      </w:r>
      <w:r w:rsidRPr="00296858">
        <w:rPr>
          <w:lang w:val="fr-FR"/>
        </w:rPr>
        <w:t>ROTTOLI</w:t>
      </w:r>
      <w:r>
        <w:rPr>
          <w:lang w:val="fr-FR"/>
        </w:rPr>
        <w:t>)</w:t>
      </w:r>
    </w:p>
    <w:p w14:paraId="65B4D610" w14:textId="77777777" w:rsidR="00AE4877" w:rsidRDefault="00AE4877" w:rsidP="00296858">
      <w:pPr>
        <w:rPr>
          <w:lang w:val="fr-FR"/>
        </w:rPr>
      </w:pPr>
    </w:p>
    <w:p w14:paraId="6584FFD3" w14:textId="77777777" w:rsidR="00AE4877" w:rsidRDefault="00AE4877" w:rsidP="00AE4877">
      <w:pPr>
        <w:pStyle w:val="Heading3"/>
      </w:pPr>
      <w:r>
        <w:t>opium</w:t>
      </w:r>
    </w:p>
    <w:p w14:paraId="3A571D97" w14:textId="77777777" w:rsidR="00296858" w:rsidRDefault="00CD5092" w:rsidP="00296858">
      <w:pPr>
        <w:rPr>
          <w:lang w:val="fr-FR"/>
        </w:rPr>
      </w:pPr>
      <w:r w:rsidRPr="00663B0C">
        <w:rPr>
          <w:lang w:val="fr-FR"/>
        </w:rPr>
        <w:t xml:space="preserve">Opium </w:t>
      </w:r>
      <w:r w:rsidR="00AE4877">
        <w:rPr>
          <w:lang w:val="fr-FR"/>
        </w:rPr>
        <w:t>(</w:t>
      </w:r>
      <w:r w:rsidR="00AE4877" w:rsidRPr="00AE4877">
        <w:rPr>
          <w:i/>
          <w:lang w:val="fr-FR"/>
        </w:rPr>
        <w:t>Papaver somniferum</w:t>
      </w:r>
      <w:r w:rsidR="00AE4877">
        <w:rPr>
          <w:lang w:val="fr-FR"/>
        </w:rPr>
        <w:t xml:space="preserve">) </w:t>
      </w:r>
      <w:r w:rsidRPr="00663B0C">
        <w:rPr>
          <w:lang w:val="fr-FR"/>
        </w:rPr>
        <w:t>cultivé/récolté intens</w:t>
      </w:r>
      <w:r>
        <w:rPr>
          <w:lang w:val="fr-FR"/>
        </w:rPr>
        <w:t>ivement</w:t>
      </w:r>
      <w:r w:rsidRPr="00663B0C">
        <w:rPr>
          <w:lang w:val="fr-FR"/>
        </w:rPr>
        <w:t xml:space="preserve"> (BIB Giovanna Paoli, Seminario </w:t>
      </w:r>
      <w:r>
        <w:rPr>
          <w:lang w:val="fr-FR"/>
        </w:rPr>
        <w:t>(...) Impressa, Barcelona 2019) pour l'alimentation, l'huile, la médecine et l'usage cultuel (Fugazzola 2003)(M. Mineo in BIB 2945)</w:t>
      </w:r>
      <w:r w:rsidR="00AE4877">
        <w:rPr>
          <w:lang w:val="fr-FR"/>
        </w:rPr>
        <w:t xml:space="preserve"> Première attestation de la culture de l'opium (Fugazzola 2003) (M. Mineo in BIB 2945)</w:t>
      </w:r>
    </w:p>
    <w:p w14:paraId="3B16FED3" w14:textId="77777777" w:rsidR="00296858" w:rsidRDefault="00296858" w:rsidP="00296858">
      <w:pPr>
        <w:rPr>
          <w:lang w:val="fr-FR"/>
        </w:rPr>
      </w:pPr>
    </w:p>
    <w:p w14:paraId="7C3ABDBD" w14:textId="77777777" w:rsidR="00296858" w:rsidRDefault="00F514DA" w:rsidP="00296858">
      <w:pPr>
        <w:pStyle w:val="Heading2"/>
      </w:pPr>
      <w:r>
        <w:t>b</w:t>
      </w:r>
      <w:r w:rsidR="00296858">
        <w:t>arque</w:t>
      </w:r>
    </w:p>
    <w:p w14:paraId="748DFABC" w14:textId="77777777" w:rsidR="00296858" w:rsidRPr="00296858" w:rsidRDefault="00296858" w:rsidP="00296858">
      <w:pPr>
        <w:rPr>
          <w:lang w:val="fr-FR"/>
        </w:rPr>
      </w:pPr>
    </w:p>
    <w:p w14:paraId="05D900E7" w14:textId="77777777" w:rsidR="00C71925" w:rsidRDefault="00296858" w:rsidP="00242C0F">
      <w:pPr>
        <w:rPr>
          <w:lang w:val="fr-FR"/>
        </w:rPr>
      </w:pPr>
      <w:r>
        <w:rPr>
          <w:lang w:val="fr-FR"/>
        </w:rPr>
        <w:t>Barque néolithique</w:t>
      </w:r>
    </w:p>
    <w:p w14:paraId="7104421B" w14:textId="77777777" w:rsidR="00CD5092" w:rsidRDefault="00CD5092" w:rsidP="00242C0F">
      <w:pPr>
        <w:rPr>
          <w:lang w:val="fr-FR"/>
        </w:rPr>
      </w:pPr>
    </w:p>
    <w:p w14:paraId="4B68FBBF" w14:textId="77777777" w:rsidR="00CD5092" w:rsidRDefault="00F514DA" w:rsidP="00CD5092">
      <w:pPr>
        <w:pStyle w:val="Heading2"/>
      </w:pPr>
      <w:r>
        <w:t>l</w:t>
      </w:r>
      <w:r w:rsidR="00CD5092">
        <w:t>ithique</w:t>
      </w:r>
    </w:p>
    <w:p w14:paraId="158EA4A2" w14:textId="77777777" w:rsidR="00CD5092" w:rsidRDefault="00CD5092" w:rsidP="00CD5092">
      <w:pPr>
        <w:rPr>
          <w:lang w:val="fr-FR"/>
        </w:rPr>
      </w:pPr>
    </w:p>
    <w:p w14:paraId="1C4E90F4" w14:textId="77777777" w:rsidR="00CD5092" w:rsidRPr="00CD5092" w:rsidRDefault="00CD5092" w:rsidP="00CD5092">
      <w:pPr>
        <w:rPr>
          <w:lang w:val="fr-FR"/>
        </w:rPr>
      </w:pPr>
    </w:p>
    <w:p w14:paraId="0D1B99AA" w14:textId="77777777" w:rsidR="00296858" w:rsidRDefault="00296858" w:rsidP="00242C0F">
      <w:pPr>
        <w:rPr>
          <w:lang w:val="fr-FR"/>
        </w:rPr>
      </w:pPr>
    </w:p>
    <w:p w14:paraId="76E2CAFF" w14:textId="77777777" w:rsidR="005E601F" w:rsidRPr="00CD5092" w:rsidRDefault="00CD5092" w:rsidP="00CD5092">
      <w:pPr>
        <w:pStyle w:val="Heading3"/>
      </w:pPr>
      <w:bookmarkStart w:id="514" w:name="Sit_Marmotta_lith_obsid"/>
      <w:r w:rsidRPr="00CD5092">
        <w:t>o</w:t>
      </w:r>
      <w:r w:rsidR="005E601F" w:rsidRPr="00CD5092">
        <w:t>bsidienne</w:t>
      </w:r>
    </w:p>
    <w:bookmarkEnd w:id="514"/>
    <w:p w14:paraId="75929A56" w14:textId="56ABDECA" w:rsidR="005E601F" w:rsidRPr="00E326B9" w:rsidRDefault="00CD5092" w:rsidP="00E326B9">
      <w:pPr>
        <w:autoSpaceDE w:val="0"/>
        <w:autoSpaceDN w:val="0"/>
        <w:adjustRightInd w:val="0"/>
        <w:rPr>
          <w:lang w:val="fr-FR"/>
        </w:rPr>
      </w:pPr>
      <w:r>
        <w:rPr>
          <w:lang w:val="fr-FR"/>
        </w:rPr>
        <w:t>L</w:t>
      </w:r>
      <w:r w:rsidR="005E601F" w:rsidRPr="005E601F">
        <w:rPr>
          <w:lang w:val="fr-FR"/>
        </w:rPr>
        <w:t>’</w:t>
      </w:r>
      <w:hyperlink r:id="rId947" w:anchor="Sit_Obsidienne" w:history="1">
        <w:r w:rsidRPr="009F2A99">
          <w:rPr>
            <w:rStyle w:val="Hyperlink"/>
            <w:szCs w:val="20"/>
            <w:lang w:val="fr-FR"/>
          </w:rPr>
          <w:t>obsidienne</w:t>
        </w:r>
      </w:hyperlink>
      <w:r w:rsidR="005E601F" w:rsidRPr="005E601F">
        <w:rPr>
          <w:lang w:val="fr-FR"/>
        </w:rPr>
        <w:t xml:space="preserve"> représente 12 % du lithique </w:t>
      </w:r>
      <w:r w:rsidR="00E326B9" w:rsidRPr="00E326B9">
        <w:rPr>
          <w:szCs w:val="21"/>
          <w:lang w:val="fr-FR" w:eastAsia="en-GB"/>
        </w:rPr>
        <w:t>à la Marmotta (Fugazzola Delpino, 1999)(BIB 2926)</w:t>
      </w:r>
    </w:p>
    <w:p w14:paraId="1437BF45" w14:textId="77777777" w:rsidR="005E601F" w:rsidRPr="00E326B9" w:rsidRDefault="005E601F" w:rsidP="00242C0F">
      <w:pPr>
        <w:rPr>
          <w:lang w:val="fr-FR"/>
        </w:rPr>
      </w:pPr>
    </w:p>
    <w:p w14:paraId="39B16E71" w14:textId="77777777" w:rsidR="00416812" w:rsidRPr="00663B0C" w:rsidRDefault="00F514DA" w:rsidP="00416812">
      <w:pPr>
        <w:pStyle w:val="Heading2"/>
      </w:pPr>
      <w:r>
        <w:t>c</w:t>
      </w:r>
      <w:r w:rsidR="00416812" w:rsidRPr="00663B0C">
        <w:t>éramique</w:t>
      </w:r>
    </w:p>
    <w:p w14:paraId="66E6BD9D" w14:textId="77777777" w:rsidR="00CA4D93" w:rsidRDefault="00CA4D93" w:rsidP="00416812">
      <w:pPr>
        <w:rPr>
          <w:lang w:val="fr-FR"/>
        </w:rPr>
      </w:pPr>
    </w:p>
    <w:p w14:paraId="3D0524B3" w14:textId="77777777" w:rsidR="00AE4877" w:rsidRPr="0032190F" w:rsidRDefault="00AE4877" w:rsidP="00AE4877">
      <w:pPr>
        <w:rPr>
          <w:lang w:val="fr-FR"/>
        </w:rPr>
      </w:pPr>
      <w:r w:rsidRPr="0032190F">
        <w:rPr>
          <w:lang w:val="fr-FR"/>
        </w:rPr>
        <w:t>3 phases céramiques ont été reconnues :</w:t>
      </w:r>
    </w:p>
    <w:p w14:paraId="095DB9C0" w14:textId="77777777" w:rsidR="00AE4877" w:rsidRPr="0032190F" w:rsidRDefault="00AE4877" w:rsidP="00AE4877">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56"/>
        <w:gridCol w:w="2096"/>
      </w:tblGrid>
      <w:tr w:rsidR="00AE4877" w14:paraId="6957ACD2" w14:textId="77777777" w:rsidTr="00AE6FC9">
        <w:trPr>
          <w:jc w:val="center"/>
        </w:trPr>
        <w:tc>
          <w:tcPr>
            <w:tcW w:w="0" w:type="auto"/>
          </w:tcPr>
          <w:p w14:paraId="6BABC29B" w14:textId="77777777" w:rsidR="00AE4877" w:rsidRDefault="00AE4877" w:rsidP="00AE6FC9">
            <w:r>
              <w:t>III</w:t>
            </w:r>
          </w:p>
        </w:tc>
        <w:tc>
          <w:tcPr>
            <w:tcW w:w="0" w:type="auto"/>
          </w:tcPr>
          <w:p w14:paraId="37559591" w14:textId="77777777" w:rsidR="00AE4877" w:rsidRDefault="00AE4877" w:rsidP="00AE6FC9">
            <w:r>
              <w:t>6855 ± 65 BP</w:t>
            </w:r>
          </w:p>
        </w:tc>
      </w:tr>
      <w:tr w:rsidR="00AE4877" w14:paraId="37EA8FA8" w14:textId="77777777" w:rsidTr="00AE6FC9">
        <w:trPr>
          <w:jc w:val="center"/>
        </w:trPr>
        <w:tc>
          <w:tcPr>
            <w:tcW w:w="0" w:type="auto"/>
          </w:tcPr>
          <w:p w14:paraId="638DE9A0" w14:textId="77777777" w:rsidR="00AE4877" w:rsidRDefault="00AE4877" w:rsidP="00AE6FC9">
            <w:r>
              <w:t>II</w:t>
            </w:r>
          </w:p>
        </w:tc>
        <w:tc>
          <w:tcPr>
            <w:tcW w:w="0" w:type="auto"/>
          </w:tcPr>
          <w:p w14:paraId="56488A32" w14:textId="77777777" w:rsidR="00AE4877" w:rsidRDefault="00AE4877" w:rsidP="00AE6FC9">
            <w:r w:rsidRPr="00C71925">
              <w:rPr>
                <w:i/>
              </w:rPr>
              <w:t>faciès</w:t>
            </w:r>
            <w:r>
              <w:t xml:space="preserve"> La Marmotta</w:t>
            </w:r>
          </w:p>
        </w:tc>
      </w:tr>
      <w:tr w:rsidR="00AE4877" w14:paraId="710BF037" w14:textId="77777777" w:rsidTr="00AE6FC9">
        <w:trPr>
          <w:jc w:val="center"/>
        </w:trPr>
        <w:tc>
          <w:tcPr>
            <w:tcW w:w="0" w:type="auto"/>
          </w:tcPr>
          <w:p w14:paraId="3C9604A9" w14:textId="77777777" w:rsidR="00AE4877" w:rsidRDefault="00AE4877" w:rsidP="00AE6FC9">
            <w:r>
              <w:t>I</w:t>
            </w:r>
          </w:p>
        </w:tc>
        <w:tc>
          <w:tcPr>
            <w:tcW w:w="0" w:type="auto"/>
          </w:tcPr>
          <w:p w14:paraId="623D9F0F" w14:textId="77777777" w:rsidR="00AE4877" w:rsidRDefault="00AE4877" w:rsidP="00AE6FC9">
            <w:r>
              <w:t>6350 ± 75 BP</w:t>
            </w:r>
          </w:p>
        </w:tc>
      </w:tr>
    </w:tbl>
    <w:p w14:paraId="720B7227" w14:textId="77777777" w:rsidR="00AE4877" w:rsidRDefault="00AE4877" w:rsidP="00AE4877">
      <w:r>
        <w:t>(Musée de Rome)</w:t>
      </w:r>
    </w:p>
    <w:p w14:paraId="3C272BE4" w14:textId="77777777" w:rsidR="00AE4877" w:rsidRDefault="00AE4877" w:rsidP="00AE4877">
      <w:pPr>
        <w:rPr>
          <w:lang w:val="fr-FR"/>
        </w:rPr>
      </w:pPr>
    </w:p>
    <w:p w14:paraId="45CBAF0E" w14:textId="77777777" w:rsidR="00AE4877" w:rsidRDefault="00AE4877" w:rsidP="00AE4877">
      <w:pPr>
        <w:rPr>
          <w:lang w:val="fr-FR"/>
        </w:rPr>
      </w:pPr>
      <w:r w:rsidRPr="00663B0C">
        <w:rPr>
          <w:lang w:val="fr-FR"/>
        </w:rPr>
        <w:t>Entre 5610-5430 BC, beaucoup de céramiques pein</w:t>
      </w:r>
      <w:r>
        <w:rPr>
          <w:lang w:val="fr-FR"/>
        </w:rPr>
        <w:t>tes (BIB Giovanna Paoli, Seminario (...) Impressa, Barcelona 2019)</w:t>
      </w:r>
    </w:p>
    <w:p w14:paraId="32079523" w14:textId="77777777" w:rsidR="00AE4877" w:rsidRDefault="00AE4877" w:rsidP="00416812">
      <w:pPr>
        <w:rPr>
          <w:lang w:val="fr-FR"/>
        </w:rPr>
      </w:pPr>
    </w:p>
    <w:p w14:paraId="67F12C84" w14:textId="2A749DD2" w:rsidR="00416812" w:rsidRPr="00663B0C" w:rsidRDefault="00CA4D93" w:rsidP="00416812">
      <w:pPr>
        <w:rPr>
          <w:lang w:val="fr-FR"/>
        </w:rPr>
      </w:pPr>
      <w:r w:rsidRPr="00663B0C">
        <w:rPr>
          <w:lang w:val="fr-FR"/>
        </w:rPr>
        <w:t xml:space="preserve">Les vases montrent des morphologies  ~ </w:t>
      </w:r>
      <w:hyperlink r:id="rId948" w:anchor="Cul_Rubane" w:history="1">
        <w:r w:rsidRPr="00CA4D93">
          <w:rPr>
            <w:rStyle w:val="Hyperlink"/>
            <w:lang w:val="fr-FR"/>
          </w:rPr>
          <w:t>LBK</w:t>
        </w:r>
      </w:hyperlink>
      <w:r w:rsidRPr="00CA4D93">
        <w:rPr>
          <w:lang w:val="fr-FR"/>
        </w:rPr>
        <w:t xml:space="preserve"> </w:t>
      </w:r>
      <w:r>
        <w:rPr>
          <w:lang w:val="fr-FR"/>
        </w:rPr>
        <w:t xml:space="preserve">(BIB Giovanna Paoli, Seminario (...) Impressa, Barcelona 2019) </w:t>
      </w:r>
      <w:r w:rsidRPr="00663B0C">
        <w:rPr>
          <w:lang w:val="fr-FR"/>
        </w:rPr>
        <w:t xml:space="preserve">. </w:t>
      </w:r>
    </w:p>
    <w:p w14:paraId="2A45A4C3" w14:textId="58D209A5" w:rsidR="00416812" w:rsidRDefault="00000000" w:rsidP="00416812">
      <w:pPr>
        <w:rPr>
          <w:lang w:val="fr-FR"/>
        </w:rPr>
      </w:pPr>
      <w:hyperlink r:id="rId949" w:anchor="Cul_Cardial_Tyrrhenien" w:history="1">
        <w:r w:rsidR="00663B0C" w:rsidRPr="00123790">
          <w:rPr>
            <w:rStyle w:val="Hyperlink"/>
            <w:lang w:val="fr-FR"/>
          </w:rPr>
          <w:t>C. BFP</w:t>
        </w:r>
      </w:hyperlink>
      <w:r w:rsidR="00416812" w:rsidRPr="00123790">
        <w:rPr>
          <w:lang w:val="fr-FR"/>
        </w:rPr>
        <w:t xml:space="preserve"> (BIB 1831) (BIB 2624)</w:t>
      </w:r>
      <w:r w:rsidR="00E326B9" w:rsidRPr="00123790">
        <w:rPr>
          <w:lang w:val="fr-FR"/>
        </w:rPr>
        <w:t xml:space="preserve"> (BIB 2918)</w:t>
      </w:r>
      <w:r w:rsidR="00CA4D93" w:rsidRPr="00123790">
        <w:rPr>
          <w:lang w:val="fr-FR"/>
        </w:rPr>
        <w:t xml:space="preserve">, </w:t>
      </w:r>
      <w:hyperlink r:id="rId950" w:anchor="Cul_CLTL" w:history="1">
        <w:r w:rsidR="00CA4D93" w:rsidRPr="00123790">
          <w:rPr>
            <w:rStyle w:val="Hyperlink"/>
            <w:lang w:val="fr-FR"/>
          </w:rPr>
          <w:t>CLTL</w:t>
        </w:r>
      </w:hyperlink>
      <w:r w:rsidR="00CA4D93" w:rsidRPr="00123790">
        <w:rPr>
          <w:lang w:val="fr-FR"/>
        </w:rPr>
        <w:t xml:space="preserve"> (Binder com. pers)</w:t>
      </w:r>
      <w:r w:rsidR="005E601F" w:rsidRPr="00123790">
        <w:rPr>
          <w:lang w:val="fr-FR"/>
        </w:rPr>
        <w:t xml:space="preserve"> </w:t>
      </w:r>
      <w:hyperlink r:id="rId951" w:anchor="Cul_Ceramique_Lineaire_Italie" w:history="1">
        <w:r w:rsidR="005E601F" w:rsidRPr="00123790">
          <w:rPr>
            <w:rStyle w:val="Hyperlink"/>
            <w:lang w:val="fr-FR"/>
          </w:rPr>
          <w:t xml:space="preserve">gr. </w:t>
        </w:r>
        <w:r w:rsidR="005E601F" w:rsidRPr="005E601F">
          <w:rPr>
            <w:rStyle w:val="Hyperlink"/>
            <w:lang w:val="fr-FR"/>
          </w:rPr>
          <w:t>Céramiques linéaires</w:t>
        </w:r>
      </w:hyperlink>
      <w:r w:rsidR="005E601F" w:rsidRPr="00EE1A55">
        <w:rPr>
          <w:lang w:val="fr-FR"/>
        </w:rPr>
        <w:t xml:space="preserve"> (BIB 2918)</w:t>
      </w:r>
    </w:p>
    <w:p w14:paraId="4CCE9A64" w14:textId="77777777" w:rsidR="00AE4877" w:rsidRPr="005E601F" w:rsidRDefault="00AE4877" w:rsidP="00416812">
      <w:pPr>
        <w:rPr>
          <w:lang w:val="fr-FR"/>
        </w:rPr>
      </w:pPr>
      <w:r>
        <w:rPr>
          <w:lang w:val="fr-FR"/>
        </w:rPr>
        <w:t>Céramiques peintes précédant ou contemporain de céramiques ICC, cas unique dans l'aire medio-tyrrhénaïque (M. Mineo in BIB 2945)</w:t>
      </w:r>
    </w:p>
    <w:p w14:paraId="2D05C818" w14:textId="77777777" w:rsidR="00416812" w:rsidRPr="005E601F" w:rsidRDefault="00416812" w:rsidP="00416812">
      <w:pPr>
        <w:rPr>
          <w:lang w:val="fr-FR"/>
        </w:rPr>
      </w:pPr>
    </w:p>
    <w:p w14:paraId="51DA0B6C" w14:textId="77777777" w:rsidR="00416812" w:rsidRPr="00416812" w:rsidRDefault="00416812" w:rsidP="00416812">
      <w:pPr>
        <w:pStyle w:val="Heading3"/>
      </w:pPr>
      <w:r>
        <w:t>décors</w:t>
      </w:r>
    </w:p>
    <w:p w14:paraId="34F50BBF" w14:textId="7585E49F" w:rsidR="00860366" w:rsidRDefault="00000000" w:rsidP="00242C0F">
      <w:pPr>
        <w:rPr>
          <w:lang w:val="fr-FR"/>
        </w:rPr>
      </w:pPr>
      <w:hyperlink r:id="rId952" w:anchor="Cul_Art_TAC_T_g_soleil" w:history="1">
        <w:r w:rsidR="00BC691E" w:rsidRPr="0032190F">
          <w:rPr>
            <w:rStyle w:val="Hyperlink"/>
            <w:lang w:val="fr-FR"/>
          </w:rPr>
          <w:t>soleil</w:t>
        </w:r>
      </w:hyperlink>
      <w:r w:rsidR="00BC691E" w:rsidRPr="00BC691E">
        <w:rPr>
          <w:lang w:val="fr-FR"/>
        </w:rPr>
        <w:t xml:space="preserve"> sur céramique du </w:t>
      </w:r>
      <w:hyperlink r:id="rId953" w:anchor="Cul_Cardial_Tyrrhenien" w:history="1">
        <w:r w:rsidR="00296858" w:rsidRPr="00296858">
          <w:rPr>
            <w:rStyle w:val="Hyperlink"/>
            <w:lang w:val="fr-FR"/>
          </w:rPr>
          <w:t>C. BFP</w:t>
        </w:r>
      </w:hyperlink>
      <w:r w:rsidR="00BC691E" w:rsidRPr="00BC691E">
        <w:rPr>
          <w:lang w:val="fr-FR"/>
        </w:rPr>
        <w:t xml:space="preserve"> (BIB 2624)</w:t>
      </w:r>
    </w:p>
    <w:p w14:paraId="37D06C3D" w14:textId="77777777" w:rsidR="00AE4877" w:rsidRDefault="00AE4877" w:rsidP="00242C0F">
      <w:pPr>
        <w:rPr>
          <w:lang w:val="fr-FR"/>
        </w:rPr>
      </w:pPr>
    </w:p>
    <w:p w14:paraId="51D52F6F" w14:textId="77777777" w:rsidR="00AE4877" w:rsidRDefault="00300DEE" w:rsidP="00AE4877">
      <w:pPr>
        <w:pStyle w:val="Heading2"/>
      </w:pPr>
      <w:r>
        <w:t>t</w:t>
      </w:r>
      <w:r w:rsidR="00AE4877">
        <w:t>extile</w:t>
      </w:r>
    </w:p>
    <w:p w14:paraId="7A8995E7" w14:textId="77777777" w:rsidR="00AE4877" w:rsidRDefault="00AE4877" w:rsidP="00AE4877">
      <w:pPr>
        <w:rPr>
          <w:lang w:val="fr-FR"/>
        </w:rPr>
      </w:pPr>
    </w:p>
    <w:p w14:paraId="0B48C44B" w14:textId="77777777" w:rsidR="00AE4877" w:rsidRPr="00123790" w:rsidRDefault="00AE4877" w:rsidP="00AE4877">
      <w:pPr>
        <w:rPr>
          <w:lang w:val="es-ES"/>
        </w:rPr>
      </w:pPr>
      <w:r>
        <w:rPr>
          <w:lang w:val="fr-FR"/>
        </w:rPr>
        <w:t xml:space="preserve">Possible métier à tisser (BIB Giovanna Paoli, Seminario (...) </w:t>
      </w:r>
      <w:r w:rsidRPr="00123790">
        <w:rPr>
          <w:lang w:val="es-ES"/>
        </w:rPr>
        <w:t>Impressa, Barcelona 2019)</w:t>
      </w:r>
    </w:p>
    <w:p w14:paraId="019F3104" w14:textId="77777777" w:rsidR="00AE4877" w:rsidRPr="00123790" w:rsidRDefault="00AE4877" w:rsidP="00242C0F">
      <w:pPr>
        <w:rPr>
          <w:lang w:val="es-ES"/>
        </w:rPr>
      </w:pPr>
    </w:p>
    <w:p w14:paraId="532809AB" w14:textId="77777777" w:rsidR="00416812" w:rsidRPr="00123790" w:rsidRDefault="00416812" w:rsidP="00242C0F">
      <w:pPr>
        <w:rPr>
          <w:lang w:val="es-ES"/>
        </w:rPr>
      </w:pPr>
    </w:p>
    <w:p w14:paraId="4207CD33" w14:textId="77777777" w:rsidR="00AD4BBF" w:rsidRPr="00426FF9" w:rsidRDefault="00AD4BBF" w:rsidP="00426FF9">
      <w:pPr>
        <w:pStyle w:val="Heading1"/>
        <w:rPr>
          <w:lang w:val="es-ES"/>
        </w:rPr>
      </w:pPr>
      <w:bookmarkStart w:id="515" w:name="Sit_San_Pietrino"/>
      <w:r w:rsidRPr="00426FF9">
        <w:rPr>
          <w:lang w:val="es-ES"/>
        </w:rPr>
        <w:t>SAN PIETRINO</w:t>
      </w:r>
    </w:p>
    <w:bookmarkEnd w:id="515"/>
    <w:p w14:paraId="4057E7EE" w14:textId="77777777" w:rsidR="00AD4BBF" w:rsidRPr="009A52DB" w:rsidRDefault="00AD4BBF" w:rsidP="00242C0F">
      <w:pPr>
        <w:rPr>
          <w:lang w:val="es-ES"/>
        </w:rPr>
      </w:pPr>
    </w:p>
    <w:p w14:paraId="07697D77" w14:textId="402FAEBB" w:rsidR="00AD4BBF" w:rsidRPr="00AD4BBF" w:rsidRDefault="00AD4BBF" w:rsidP="00242C0F">
      <w:pPr>
        <w:rPr>
          <w:rStyle w:val="st"/>
          <w:lang w:val="es-ES"/>
        </w:rPr>
      </w:pPr>
      <w:r w:rsidRPr="00AD4BBF">
        <w:rPr>
          <w:rStyle w:val="Emphasis"/>
          <w:i w:val="0"/>
          <w:lang w:val="es-ES"/>
        </w:rPr>
        <w:t>San Pietrino</w:t>
      </w:r>
      <w:r w:rsidRPr="00AD4BBF">
        <w:rPr>
          <w:rStyle w:val="st"/>
          <w:lang w:val="es-ES"/>
        </w:rPr>
        <w:t xml:space="preserve"> di Rota (Roma) </w:t>
      </w:r>
      <w:hyperlink r:id="rId954" w:anchor="Cul_Filiestru_Basi_Pienza" w:history="1">
        <w:r w:rsidR="002A11F2" w:rsidRPr="002A11F2">
          <w:rPr>
            <w:rStyle w:val="Hyperlink"/>
            <w:lang w:val="es-ES"/>
          </w:rPr>
          <w:t xml:space="preserve">C. </w:t>
        </w:r>
        <w:r w:rsidR="00296858">
          <w:rPr>
            <w:rStyle w:val="Hyperlink"/>
            <w:lang w:val="es-ES"/>
          </w:rPr>
          <w:t>BFP</w:t>
        </w:r>
      </w:hyperlink>
      <w:r w:rsidR="00F62CE2" w:rsidRPr="00AD4BBF">
        <w:rPr>
          <w:lang w:val="es-ES"/>
        </w:rPr>
        <w:t xml:space="preserve"> </w:t>
      </w:r>
      <w:r w:rsidRPr="00AD4BBF">
        <w:rPr>
          <w:lang w:val="es-ES"/>
        </w:rPr>
        <w:t>(BIB 1831)</w:t>
      </w:r>
    </w:p>
    <w:p w14:paraId="74FEF633" w14:textId="77777777" w:rsidR="00AD4BBF" w:rsidRDefault="00AD4BBF" w:rsidP="00242C0F">
      <w:pPr>
        <w:rPr>
          <w:lang w:val="es-ES"/>
        </w:rPr>
      </w:pPr>
    </w:p>
    <w:p w14:paraId="7437F6AA" w14:textId="77777777" w:rsidR="00AD4BBF" w:rsidRPr="00426FF9" w:rsidRDefault="00AD4BBF" w:rsidP="00426FF9">
      <w:pPr>
        <w:pStyle w:val="Heading1"/>
        <w:rPr>
          <w:lang w:val="es-ES"/>
        </w:rPr>
      </w:pPr>
      <w:bookmarkStart w:id="516" w:name="Sit_Poggio_Olivastro"/>
      <w:r w:rsidRPr="00426FF9">
        <w:rPr>
          <w:lang w:val="es-ES"/>
        </w:rPr>
        <w:t>POGGIO OLIVASTRO</w:t>
      </w:r>
    </w:p>
    <w:bookmarkEnd w:id="516"/>
    <w:p w14:paraId="21FEC694" w14:textId="77777777" w:rsidR="00AD4BBF" w:rsidRDefault="00AD4BBF" w:rsidP="00242C0F">
      <w:pPr>
        <w:rPr>
          <w:lang w:val="es-ES"/>
        </w:rPr>
      </w:pPr>
    </w:p>
    <w:p w14:paraId="4614E81E" w14:textId="43913F2D" w:rsidR="00AD4BBF" w:rsidRDefault="00AD4BBF" w:rsidP="00242C0F">
      <w:pPr>
        <w:rPr>
          <w:lang w:val="es-ES"/>
        </w:rPr>
      </w:pPr>
      <w:r>
        <w:rPr>
          <w:lang w:val="es-ES"/>
        </w:rPr>
        <w:t xml:space="preserve">Poggio Olivastro, </w:t>
      </w:r>
      <w:hyperlink r:id="rId955" w:anchor="Cul_Filiestru_Basi_Pienza" w:history="1">
        <w:r w:rsidR="002A11F2" w:rsidRPr="002A11F2">
          <w:rPr>
            <w:rStyle w:val="Hyperlink"/>
            <w:lang w:val="es-ES"/>
          </w:rPr>
          <w:t xml:space="preserve">C. </w:t>
        </w:r>
        <w:r w:rsidR="00296858">
          <w:rPr>
            <w:rStyle w:val="Hyperlink"/>
            <w:lang w:val="es-ES"/>
          </w:rPr>
          <w:t>BFP</w:t>
        </w:r>
      </w:hyperlink>
      <w:r w:rsidR="00F62CE2" w:rsidRPr="00AD4BBF">
        <w:rPr>
          <w:lang w:val="es-ES"/>
        </w:rPr>
        <w:t xml:space="preserve"> </w:t>
      </w:r>
      <w:r w:rsidRPr="00AD4BBF">
        <w:rPr>
          <w:lang w:val="es-ES"/>
        </w:rPr>
        <w:t>(BIB 1831)</w:t>
      </w:r>
    </w:p>
    <w:p w14:paraId="2B19A443" w14:textId="77777777" w:rsidR="00AD4BBF" w:rsidRDefault="00AD4BBF" w:rsidP="00242C0F">
      <w:pPr>
        <w:rPr>
          <w:lang w:val="es-ES"/>
        </w:rPr>
      </w:pPr>
    </w:p>
    <w:p w14:paraId="11BF5E42" w14:textId="77777777" w:rsidR="00AD4BBF" w:rsidRPr="00426FF9" w:rsidRDefault="00AD4BBF" w:rsidP="00426FF9">
      <w:pPr>
        <w:pStyle w:val="Heading1"/>
        <w:rPr>
          <w:lang w:val="es-ES"/>
        </w:rPr>
      </w:pPr>
      <w:bookmarkStart w:id="517" w:name="Sit_Settecannelle"/>
      <w:r w:rsidRPr="00426FF9">
        <w:rPr>
          <w:lang w:val="es-ES"/>
        </w:rPr>
        <w:t>SETTECANNELLE</w:t>
      </w:r>
    </w:p>
    <w:bookmarkEnd w:id="517"/>
    <w:p w14:paraId="758FBB20" w14:textId="77777777" w:rsidR="00AD4BBF" w:rsidRPr="009F1939" w:rsidRDefault="00AD4BBF" w:rsidP="00242C0F">
      <w:pPr>
        <w:rPr>
          <w:lang w:val="es-ES"/>
        </w:rPr>
      </w:pPr>
    </w:p>
    <w:p w14:paraId="260AC0D3" w14:textId="786209B9" w:rsidR="00AD4BBF" w:rsidRPr="00CA4D93" w:rsidRDefault="00F62CE2" w:rsidP="00242C0F">
      <w:pPr>
        <w:rPr>
          <w:lang w:val="es-ES"/>
        </w:rPr>
      </w:pPr>
      <w:r w:rsidRPr="009F1939">
        <w:rPr>
          <w:rStyle w:val="st"/>
          <w:lang w:val="es-ES"/>
        </w:rPr>
        <w:t xml:space="preserve">Grotta delle </w:t>
      </w:r>
      <w:r w:rsidR="00AD4BBF" w:rsidRPr="009F1939">
        <w:rPr>
          <w:lang w:val="es-ES"/>
        </w:rPr>
        <w:t>Settecannelle</w:t>
      </w:r>
      <w:r w:rsidRPr="009F1939">
        <w:rPr>
          <w:lang w:val="es-ES"/>
        </w:rPr>
        <w:t xml:space="preserve"> (Ischia di Castro, Viterbo)</w:t>
      </w:r>
      <w:r w:rsidR="00AD4BBF" w:rsidRPr="009F1939">
        <w:rPr>
          <w:lang w:val="es-ES"/>
        </w:rPr>
        <w:t xml:space="preserve">, </w:t>
      </w:r>
      <w:hyperlink r:id="rId956" w:anchor="Cul_Filiestru_Basi_Pienza" w:history="1">
        <w:r w:rsidR="002A11F2" w:rsidRPr="009F1939">
          <w:rPr>
            <w:rStyle w:val="Hyperlink"/>
            <w:lang w:val="es-ES"/>
          </w:rPr>
          <w:t xml:space="preserve">C. </w:t>
        </w:r>
        <w:r w:rsidR="00296858">
          <w:rPr>
            <w:rStyle w:val="Hyperlink"/>
            <w:lang w:val="es-ES"/>
          </w:rPr>
          <w:t>BFP</w:t>
        </w:r>
      </w:hyperlink>
      <w:r w:rsidRPr="009F1939">
        <w:rPr>
          <w:lang w:val="es-ES"/>
        </w:rPr>
        <w:t xml:space="preserve"> </w:t>
      </w:r>
      <w:r w:rsidR="00AD4BBF" w:rsidRPr="009F1939">
        <w:rPr>
          <w:lang w:val="es-ES"/>
        </w:rPr>
        <w:t>(BIB 1831)</w:t>
      </w:r>
      <w:r w:rsidR="002B384B" w:rsidRPr="009F1939">
        <w:rPr>
          <w:lang w:val="es-ES"/>
        </w:rPr>
        <w:t xml:space="preserve"> (BIB 2769)</w:t>
      </w:r>
      <w:r w:rsidR="00FD506F" w:rsidRPr="009F1939">
        <w:rPr>
          <w:lang w:val="es-ES"/>
        </w:rPr>
        <w:t xml:space="preserve"> </w:t>
      </w:r>
      <w:hyperlink r:id="rId957" w:anchor="Cul_Cardial_Zonation_Horiz" w:history="1">
        <w:r w:rsidR="00FD506F" w:rsidRPr="009F1939">
          <w:rPr>
            <w:rStyle w:val="Hyperlink"/>
            <w:lang w:val="es-ES"/>
          </w:rPr>
          <w:t>C. ZH</w:t>
        </w:r>
      </w:hyperlink>
      <w:r w:rsidR="00FD506F" w:rsidRPr="009F1939">
        <w:rPr>
          <w:lang w:val="es-ES"/>
        </w:rPr>
        <w:t xml:space="preserve"> (Binder com. pers.)</w:t>
      </w:r>
      <w:r w:rsidR="00EC57B9">
        <w:rPr>
          <w:lang w:val="es-ES"/>
        </w:rPr>
        <w:t xml:space="preserve"> Impressa,</w:t>
      </w:r>
      <w:r w:rsidR="00CA4D93">
        <w:rPr>
          <w:lang w:val="es-ES"/>
        </w:rPr>
        <w:t xml:space="preserve"> </w:t>
      </w:r>
      <w:hyperlink r:id="rId958" w:anchor="Cul_CLTL" w:history="1">
        <w:r w:rsidR="00CA4D93" w:rsidRPr="00CA4D93">
          <w:rPr>
            <w:rStyle w:val="Hyperlink"/>
            <w:lang w:val="es-ES"/>
          </w:rPr>
          <w:t>CLTL</w:t>
        </w:r>
      </w:hyperlink>
      <w:r w:rsidR="00CA4D93" w:rsidRPr="00CA4D93">
        <w:rPr>
          <w:lang w:val="es-ES"/>
        </w:rPr>
        <w:t xml:space="preserve"> (Binder com. pers)</w:t>
      </w:r>
    </w:p>
    <w:p w14:paraId="05941E6C" w14:textId="77777777" w:rsidR="00AD4BBF" w:rsidRDefault="00AD4BBF" w:rsidP="00242C0F">
      <w:pPr>
        <w:rPr>
          <w:lang w:val="es-ES"/>
        </w:rPr>
      </w:pPr>
    </w:p>
    <w:p w14:paraId="1E5FB874" w14:textId="65341845" w:rsidR="00296858" w:rsidRPr="007107DE" w:rsidRDefault="00296858" w:rsidP="00296858">
      <w:pPr>
        <w:rPr>
          <w:lang w:val="es-ES"/>
        </w:rPr>
      </w:pPr>
      <w:r w:rsidRPr="007107DE">
        <w:rPr>
          <w:lang w:val="es-ES"/>
        </w:rPr>
        <w:t xml:space="preserve">v. </w:t>
      </w:r>
      <w:hyperlink r:id="rId959" w:anchor="Sit_Marmotta" w:history="1">
        <w:r w:rsidRPr="007107DE">
          <w:rPr>
            <w:rStyle w:val="Hyperlink"/>
            <w:lang w:val="es-ES"/>
          </w:rPr>
          <w:t>Marmotta</w:t>
        </w:r>
      </w:hyperlink>
      <w:r w:rsidRPr="007107DE">
        <w:rPr>
          <w:lang w:val="es-ES"/>
        </w:rPr>
        <w:t xml:space="preserve"> </w:t>
      </w:r>
    </w:p>
    <w:p w14:paraId="5933FBDA" w14:textId="77777777" w:rsidR="00296858" w:rsidRPr="007107DE" w:rsidRDefault="00296858" w:rsidP="00242C0F">
      <w:pPr>
        <w:rPr>
          <w:lang w:val="es-ES"/>
        </w:rPr>
      </w:pPr>
    </w:p>
    <w:p w14:paraId="3A51BF80" w14:textId="77777777" w:rsidR="00FE2F78" w:rsidRPr="005E601F" w:rsidRDefault="00FE2F78" w:rsidP="00242C0F">
      <w:pPr>
        <w:rPr>
          <w:lang w:val="es-ES"/>
        </w:rPr>
      </w:pPr>
    </w:p>
    <w:p w14:paraId="6D2C5B27" w14:textId="77777777" w:rsidR="00FE2F78" w:rsidRPr="00426FF9" w:rsidRDefault="00FE2F78" w:rsidP="00426FF9">
      <w:pPr>
        <w:pStyle w:val="Heading1"/>
        <w:rPr>
          <w:lang w:val="es-ES"/>
        </w:rPr>
      </w:pPr>
      <w:bookmarkStart w:id="518" w:name="Sit_Poggio_Mezzo"/>
      <w:r w:rsidRPr="00426FF9">
        <w:rPr>
          <w:lang w:val="es-ES"/>
        </w:rPr>
        <w:t>POGGIO DI MEZZO</w:t>
      </w:r>
    </w:p>
    <w:bookmarkEnd w:id="518"/>
    <w:p w14:paraId="59B1D636" w14:textId="3AC6BBCE" w:rsidR="00FE2F78" w:rsidRDefault="00FE2F78" w:rsidP="00242C0F">
      <w:pPr>
        <w:rPr>
          <w:lang w:val="es-ES"/>
        </w:rPr>
      </w:pPr>
      <w:r w:rsidRPr="00FE2F78">
        <w:rPr>
          <w:lang w:val="es-ES"/>
        </w:rPr>
        <w:t xml:space="preserve">Poggio di Mezzo (San Rossore, Pise) horizon </w:t>
      </w:r>
      <w:hyperlink r:id="rId960" w:anchor="Cul_Fiorano" w:history="1">
        <w:r w:rsidRPr="00FE2F78">
          <w:rPr>
            <w:rStyle w:val="Hyperlink"/>
            <w:lang w:val="es-ES"/>
          </w:rPr>
          <w:t>Fiorano</w:t>
        </w:r>
      </w:hyperlink>
      <w:r w:rsidRPr="00FE2F78">
        <w:rPr>
          <w:lang w:val="es-ES"/>
        </w:rPr>
        <w:t xml:space="preserve"> (BIB 1831)</w:t>
      </w:r>
    </w:p>
    <w:p w14:paraId="1673B6F4" w14:textId="77777777" w:rsidR="00FE2F78" w:rsidRDefault="00FE2F78" w:rsidP="00242C0F">
      <w:pPr>
        <w:rPr>
          <w:lang w:val="es-ES"/>
        </w:rPr>
      </w:pPr>
    </w:p>
    <w:p w14:paraId="703E603E" w14:textId="77777777" w:rsidR="00FE2F78" w:rsidRPr="00426FF9" w:rsidRDefault="00FE2F78" w:rsidP="00426FF9">
      <w:pPr>
        <w:pStyle w:val="Heading1"/>
        <w:rPr>
          <w:lang w:val="es-ES"/>
        </w:rPr>
      </w:pPr>
      <w:bookmarkStart w:id="519" w:name="Sit_Mileto"/>
      <w:r w:rsidRPr="00426FF9">
        <w:rPr>
          <w:lang w:val="es-ES"/>
        </w:rPr>
        <w:t>MILETO</w:t>
      </w:r>
    </w:p>
    <w:bookmarkEnd w:id="519"/>
    <w:p w14:paraId="23FF0DCE" w14:textId="0081CF44" w:rsidR="00FE2F78" w:rsidRDefault="00FE2F78" w:rsidP="00242C0F">
      <w:pPr>
        <w:rPr>
          <w:lang w:val="es-ES"/>
        </w:rPr>
      </w:pPr>
      <w:r>
        <w:rPr>
          <w:lang w:val="es-ES"/>
        </w:rPr>
        <w:t xml:space="preserve">Mileto, proche de Florence, </w:t>
      </w:r>
      <w:r w:rsidRPr="00FE2F78">
        <w:rPr>
          <w:lang w:val="es-ES"/>
        </w:rPr>
        <w:t xml:space="preserve">horizon </w:t>
      </w:r>
      <w:hyperlink r:id="rId961" w:anchor="Cul_Fiorano" w:history="1">
        <w:r w:rsidRPr="00FE2F78">
          <w:rPr>
            <w:rStyle w:val="Hyperlink"/>
            <w:lang w:val="es-ES"/>
          </w:rPr>
          <w:t>Fiorano</w:t>
        </w:r>
      </w:hyperlink>
      <w:r w:rsidRPr="00FE2F78">
        <w:rPr>
          <w:lang w:val="es-ES"/>
        </w:rPr>
        <w:t xml:space="preserve"> (BIB 1831)</w:t>
      </w:r>
    </w:p>
    <w:p w14:paraId="0AC1653E" w14:textId="77777777" w:rsidR="00FE2F78" w:rsidRDefault="00FE2F78" w:rsidP="00242C0F">
      <w:pPr>
        <w:rPr>
          <w:lang w:val="es-ES"/>
        </w:rPr>
      </w:pPr>
    </w:p>
    <w:p w14:paraId="3855A0FD" w14:textId="77777777" w:rsidR="00FE2F78" w:rsidRPr="00426FF9" w:rsidRDefault="00FE2F78" w:rsidP="00426FF9">
      <w:pPr>
        <w:pStyle w:val="Heading1"/>
        <w:rPr>
          <w:lang w:val="es-ES"/>
        </w:rPr>
      </w:pPr>
      <w:bookmarkStart w:id="520" w:name="Sit_Casa_Querciolaia"/>
      <w:r w:rsidRPr="00426FF9">
        <w:rPr>
          <w:lang w:val="es-ES"/>
        </w:rPr>
        <w:t>CASA QUERCIOLAIA</w:t>
      </w:r>
    </w:p>
    <w:bookmarkEnd w:id="520"/>
    <w:p w14:paraId="480DDCDB" w14:textId="7B9E5E0F" w:rsidR="00FE2F78" w:rsidRDefault="00FE2F78" w:rsidP="00242C0F">
      <w:pPr>
        <w:rPr>
          <w:lang w:val="es-ES"/>
        </w:rPr>
      </w:pPr>
      <w:r>
        <w:rPr>
          <w:lang w:val="es-ES"/>
        </w:rPr>
        <w:t xml:space="preserve">Casa Querciolaia (Livorno), </w:t>
      </w:r>
      <w:r w:rsidRPr="00FE2F78">
        <w:rPr>
          <w:lang w:val="es-ES"/>
        </w:rPr>
        <w:t xml:space="preserve">horizon </w:t>
      </w:r>
      <w:hyperlink r:id="rId962" w:anchor="Cul_Fiorano" w:history="1">
        <w:r w:rsidRPr="00FE2F78">
          <w:rPr>
            <w:rStyle w:val="Hyperlink"/>
            <w:lang w:val="es-ES"/>
          </w:rPr>
          <w:t>Fiorano</w:t>
        </w:r>
      </w:hyperlink>
      <w:r w:rsidRPr="00FE2F78">
        <w:rPr>
          <w:lang w:val="es-ES"/>
        </w:rPr>
        <w:t xml:space="preserve"> (BIB 1831)</w:t>
      </w:r>
    </w:p>
    <w:p w14:paraId="56DE9A52" w14:textId="77777777" w:rsidR="00FE2F78" w:rsidRDefault="00FE2F78" w:rsidP="00242C0F">
      <w:pPr>
        <w:rPr>
          <w:lang w:val="es-ES"/>
        </w:rPr>
      </w:pPr>
    </w:p>
    <w:p w14:paraId="34D310AF" w14:textId="77777777" w:rsidR="00FE2F78" w:rsidRPr="00426FF9" w:rsidRDefault="00FE2F78" w:rsidP="00426FF9">
      <w:pPr>
        <w:pStyle w:val="Heading1"/>
        <w:rPr>
          <w:lang w:val="es-ES"/>
        </w:rPr>
      </w:pPr>
      <w:bookmarkStart w:id="521" w:name="Sit_Pian_Cerreto"/>
      <w:r w:rsidRPr="00426FF9">
        <w:rPr>
          <w:lang w:val="es-ES"/>
        </w:rPr>
        <w:t>PIAN DI CERRETO</w:t>
      </w:r>
    </w:p>
    <w:bookmarkEnd w:id="521"/>
    <w:p w14:paraId="2033DBB3" w14:textId="77777777" w:rsidR="00FE2F78" w:rsidRDefault="00FE2F78" w:rsidP="00242C0F">
      <w:pPr>
        <w:rPr>
          <w:lang w:val="es-ES"/>
        </w:rPr>
      </w:pPr>
      <w:r>
        <w:rPr>
          <w:lang w:val="es-ES"/>
        </w:rPr>
        <w:t>Piano di Cerreto</w:t>
      </w:r>
    </w:p>
    <w:p w14:paraId="00801881" w14:textId="77777777" w:rsidR="00FE2F78" w:rsidRDefault="00FE2F78" w:rsidP="00242C0F">
      <w:pPr>
        <w:rPr>
          <w:lang w:val="es-ES"/>
        </w:rPr>
      </w:pPr>
    </w:p>
    <w:p w14:paraId="4D38C25D" w14:textId="19F7D5A1" w:rsidR="00FE2F78" w:rsidRDefault="00485FC9" w:rsidP="00242C0F">
      <w:pPr>
        <w:rPr>
          <w:lang w:val="es-ES"/>
        </w:rPr>
      </w:pPr>
      <w:r>
        <w:rPr>
          <w:lang w:val="es-ES"/>
        </w:rPr>
        <w:t xml:space="preserve">Pian di Cerreto (Toscane), </w:t>
      </w:r>
      <w:r w:rsidRPr="00FE2F78">
        <w:rPr>
          <w:lang w:val="es-ES"/>
        </w:rPr>
        <w:t xml:space="preserve">horizon </w:t>
      </w:r>
      <w:hyperlink r:id="rId963" w:anchor="Cul_Fiorano" w:history="1">
        <w:r w:rsidRPr="00FE2F78">
          <w:rPr>
            <w:rStyle w:val="Hyperlink"/>
            <w:lang w:val="es-ES"/>
          </w:rPr>
          <w:t>Fiorano</w:t>
        </w:r>
      </w:hyperlink>
      <w:r w:rsidRPr="00FE2F78">
        <w:rPr>
          <w:lang w:val="es-ES"/>
        </w:rPr>
        <w:t xml:space="preserve"> (BIB 1831)</w:t>
      </w:r>
    </w:p>
    <w:p w14:paraId="158537CA" w14:textId="77777777" w:rsidR="00A0465C" w:rsidRPr="0032190F" w:rsidRDefault="00A0465C" w:rsidP="00426FF9">
      <w:pPr>
        <w:pStyle w:val="Heading1"/>
      </w:pPr>
      <w:r w:rsidRPr="00B11413">
        <w:lastRenderedPageBreak/>
        <w:br/>
      </w:r>
      <w:bookmarkStart w:id="522" w:name="Sit_Aquila"/>
      <w:r w:rsidRPr="0032190F">
        <w:t>AQUILA</w:t>
      </w:r>
      <w:bookmarkEnd w:id="522"/>
    </w:p>
    <w:p w14:paraId="32BA02B2" w14:textId="77777777" w:rsidR="00A0465C" w:rsidRDefault="00A0465C" w:rsidP="00242C0F">
      <w:pPr>
        <w:rPr>
          <w:lang w:val="fr-FR"/>
        </w:rPr>
      </w:pPr>
      <w:r w:rsidRPr="0032190F">
        <w:rPr>
          <w:lang w:val="fr-FR"/>
        </w:rPr>
        <w:t>L'Arma dell'Aquila (Finale Ligure, Ligurie) Impressa (BIB 980)</w:t>
      </w:r>
    </w:p>
    <w:p w14:paraId="250636FD" w14:textId="77777777" w:rsidR="008F4024" w:rsidRDefault="008F4024" w:rsidP="00242C0F">
      <w:pPr>
        <w:rPr>
          <w:lang w:val="fr-FR"/>
        </w:rPr>
      </w:pPr>
    </w:p>
    <w:p w14:paraId="7A7856F5" w14:textId="77777777" w:rsidR="008F4024" w:rsidRDefault="008F4024" w:rsidP="00242C0F">
      <w:pPr>
        <w:rPr>
          <w:lang w:val="fr-FR"/>
        </w:rPr>
      </w:pPr>
      <w:r>
        <w:rPr>
          <w:lang w:val="fr-FR"/>
        </w:rPr>
        <w:t>EDERA</w:t>
      </w:r>
    </w:p>
    <w:p w14:paraId="75ACE70B" w14:textId="77777777" w:rsidR="008F4024" w:rsidRPr="008F4024" w:rsidRDefault="008F4024" w:rsidP="00242C0F">
      <w:pPr>
        <w:rPr>
          <w:lang w:val="fr-FR"/>
        </w:rPr>
      </w:pPr>
      <w:r w:rsidRPr="008F4024">
        <w:rPr>
          <w:lang w:val="fr-FR"/>
        </w:rPr>
        <w:t>La grotta del Edera, dans le Val Maremola (</w:t>
      </w:r>
      <w:r>
        <w:rPr>
          <w:lang w:val="fr-FR"/>
        </w:rPr>
        <w:t>Giustenice</w:t>
      </w:r>
      <w:r w:rsidRPr="008F4024">
        <w:rPr>
          <w:lang w:val="fr-FR"/>
        </w:rPr>
        <w:t>, Liguria) est une</w:t>
      </w:r>
      <w:r>
        <w:rPr>
          <w:lang w:val="fr-FR"/>
        </w:rPr>
        <w:t xml:space="preserve"> grotte d'occupation néolithique (SS BIB)</w:t>
      </w:r>
    </w:p>
    <w:p w14:paraId="05287C86" w14:textId="77777777" w:rsidR="00F62CE2" w:rsidRPr="008F4024" w:rsidRDefault="00F62CE2" w:rsidP="00242C0F">
      <w:pPr>
        <w:rPr>
          <w:lang w:val="fr-FR"/>
        </w:rPr>
      </w:pPr>
    </w:p>
    <w:p w14:paraId="7D3DC6F7" w14:textId="77777777" w:rsidR="00C7456A" w:rsidRPr="0032190F" w:rsidRDefault="00CA4D93" w:rsidP="00426FF9">
      <w:pPr>
        <w:pStyle w:val="Heading1"/>
      </w:pPr>
      <w:bookmarkStart w:id="523" w:name="Sit_Arene_Candide"/>
      <w:r>
        <w:t>ARENE CANDIDE</w:t>
      </w:r>
    </w:p>
    <w:bookmarkEnd w:id="523"/>
    <w:p w14:paraId="4606EAF7" w14:textId="77777777" w:rsidR="00C7456A" w:rsidRPr="0032190F" w:rsidRDefault="00C7456A" w:rsidP="00242C0F">
      <w:pPr>
        <w:rPr>
          <w:lang w:val="fr-FR"/>
        </w:rPr>
      </w:pPr>
    </w:p>
    <w:p w14:paraId="1270DBAD" w14:textId="77777777" w:rsidR="00EB1316" w:rsidRPr="00CA4D93" w:rsidRDefault="00CA4D93" w:rsidP="00242C0F">
      <w:pPr>
        <w:jc w:val="both"/>
        <w:rPr>
          <w:lang w:val="fr-FR"/>
        </w:rPr>
      </w:pPr>
      <w:r>
        <w:rPr>
          <w:lang w:val="fr-FR"/>
        </w:rPr>
        <w:t xml:space="preserve">La grotte des </w:t>
      </w:r>
      <w:r w:rsidR="00935B27" w:rsidRPr="0032190F">
        <w:rPr>
          <w:lang w:val="fr-FR"/>
        </w:rPr>
        <w:t>Arene Candide (Finale Ligure, Ligurie) est un</w:t>
      </w:r>
      <w:r w:rsidR="00E4616D" w:rsidRPr="0032190F">
        <w:rPr>
          <w:lang w:val="fr-FR"/>
        </w:rPr>
        <w:t xml:space="preserve"> vaste</w:t>
      </w:r>
      <w:r w:rsidR="00C962F6" w:rsidRPr="0032190F">
        <w:rPr>
          <w:lang w:val="fr-FR"/>
        </w:rPr>
        <w:t xml:space="preserve"> </w:t>
      </w:r>
      <w:r w:rsidR="00105A33" w:rsidRPr="0032190F">
        <w:rPr>
          <w:lang w:val="fr-FR"/>
        </w:rPr>
        <w:t>habita</w:t>
      </w:r>
      <w:r w:rsidR="00E4616D" w:rsidRPr="0032190F">
        <w:rPr>
          <w:lang w:val="fr-FR"/>
        </w:rPr>
        <w:t>t</w:t>
      </w:r>
      <w:r w:rsidR="00105A33" w:rsidRPr="0032190F">
        <w:rPr>
          <w:lang w:val="fr-FR"/>
        </w:rPr>
        <w:t xml:space="preserve"> en grotte </w:t>
      </w:r>
      <w:r w:rsidR="00E4616D" w:rsidRPr="0032190F">
        <w:rPr>
          <w:lang w:val="fr-FR"/>
        </w:rPr>
        <w:t xml:space="preserve">(70 x </w:t>
      </w:r>
      <w:smartTag w:uri="urn:schemas-microsoft-com:office:smarttags" w:element="metricconverter">
        <w:smartTagPr>
          <w:attr w:name="ProductID" w:val="20 m"/>
        </w:smartTagPr>
        <w:r w:rsidR="00E4616D" w:rsidRPr="0032190F">
          <w:rPr>
            <w:lang w:val="fr-FR"/>
          </w:rPr>
          <w:t>20 m</w:t>
        </w:r>
      </w:smartTag>
      <w:r w:rsidR="00E4616D" w:rsidRPr="0032190F">
        <w:rPr>
          <w:lang w:val="fr-FR"/>
        </w:rPr>
        <w:t xml:space="preserve">) </w:t>
      </w:r>
      <w:r w:rsidR="00C7456A" w:rsidRPr="0032190F">
        <w:rPr>
          <w:lang w:val="fr-FR"/>
        </w:rPr>
        <w:t xml:space="preserve">de Ligurie </w:t>
      </w:r>
      <w:r w:rsidR="00D03D5A" w:rsidRPr="0032190F">
        <w:rPr>
          <w:lang w:val="fr-FR"/>
        </w:rPr>
        <w:t xml:space="preserve">se situe à </w:t>
      </w:r>
      <w:smartTag w:uri="urn:schemas-microsoft-com:office:smarttags" w:element="metricconverter">
        <w:smartTagPr>
          <w:attr w:name="ProductID" w:val="90 m"/>
        </w:smartTagPr>
        <w:r w:rsidR="00D03D5A" w:rsidRPr="0032190F">
          <w:rPr>
            <w:lang w:val="fr-FR"/>
          </w:rPr>
          <w:t>90 m</w:t>
        </w:r>
      </w:smartTag>
      <w:r w:rsidR="00D03D5A" w:rsidRPr="0032190F">
        <w:rPr>
          <w:lang w:val="fr-FR"/>
        </w:rPr>
        <w:t>.s.n.m près de Final L</w:t>
      </w:r>
      <w:r w:rsidR="005B5772" w:rsidRPr="0032190F">
        <w:rPr>
          <w:lang w:val="fr-FR"/>
        </w:rPr>
        <w:t>igure, à l’étage de transition thermo- et méso-méditerranéen.</w:t>
      </w:r>
      <w:r w:rsidR="00D03D5A" w:rsidRPr="0032190F">
        <w:rPr>
          <w:lang w:val="fr-FR"/>
        </w:rPr>
        <w:t xml:space="preserve">La stratigraphie s’étale du Paléolithique supérieur (ca 26000 BP) à la période byzantine (VII sec. </w:t>
      </w:r>
      <w:r w:rsidR="00D03D5A" w:rsidRPr="00CA4D93">
        <w:rPr>
          <w:lang w:val="fr-FR"/>
        </w:rPr>
        <w:t xml:space="preserve">AD). </w:t>
      </w:r>
    </w:p>
    <w:p w14:paraId="0EA83C70" w14:textId="77777777" w:rsidR="00EB1316" w:rsidRPr="00CA4D93" w:rsidRDefault="00EB1316" w:rsidP="00242C0F">
      <w:pPr>
        <w:jc w:val="both"/>
        <w:rPr>
          <w:lang w:val="fr-FR"/>
        </w:rPr>
      </w:pPr>
    </w:p>
    <w:p w14:paraId="67235E31" w14:textId="77777777" w:rsidR="00EB1316" w:rsidRPr="005D2D2C" w:rsidRDefault="00EB1316" w:rsidP="00EB1316">
      <w:pPr>
        <w:pStyle w:val="Heading2"/>
      </w:pPr>
      <w:bookmarkStart w:id="524" w:name="Sit_Arene_Candide_s"/>
      <w:r w:rsidRPr="005D2D2C">
        <w:t>Stratigraphie</w:t>
      </w:r>
    </w:p>
    <w:bookmarkEnd w:id="524"/>
    <w:p w14:paraId="52E15EE8" w14:textId="77777777" w:rsidR="00EB1316" w:rsidRPr="005D2D2C" w:rsidRDefault="00EB1316" w:rsidP="00242C0F">
      <w:pPr>
        <w:jc w:val="both"/>
        <w:rPr>
          <w:lang w:val="fr-FR"/>
        </w:rPr>
      </w:pPr>
    </w:p>
    <w:p w14:paraId="2B02D3B5" w14:textId="77777777" w:rsidR="00D03D5A" w:rsidRPr="00EB1316" w:rsidRDefault="00D03D5A" w:rsidP="00242C0F">
      <w:pPr>
        <w:jc w:val="both"/>
        <w:rPr>
          <w:lang w:val="fr-FR"/>
        </w:rPr>
      </w:pPr>
      <w:r w:rsidRPr="00EB1316">
        <w:rPr>
          <w:lang w:val="fr-FR"/>
        </w:rPr>
        <w:t>La stratigraphie se décompose entre plusieurs horizons :</w:t>
      </w:r>
    </w:p>
    <w:p w14:paraId="26809009" w14:textId="77777777" w:rsidR="00935B27" w:rsidRPr="00EB1316" w:rsidRDefault="00935B27"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6"/>
        <w:gridCol w:w="896"/>
        <w:gridCol w:w="796"/>
        <w:gridCol w:w="1683"/>
        <w:gridCol w:w="3257"/>
      </w:tblGrid>
      <w:tr w:rsidR="005D2D2C" w14:paraId="388DE1C2" w14:textId="77777777" w:rsidTr="00C35EA7">
        <w:trPr>
          <w:jc w:val="center"/>
        </w:trPr>
        <w:tc>
          <w:tcPr>
            <w:tcW w:w="1672" w:type="dxa"/>
            <w:gridSpan w:val="2"/>
          </w:tcPr>
          <w:p w14:paraId="2D227579" w14:textId="77777777" w:rsidR="005D2D2C" w:rsidRDefault="005D2D2C" w:rsidP="00C35EA7">
            <w:pPr>
              <w:jc w:val="center"/>
            </w:pPr>
            <w:r>
              <w:t>couches</w:t>
            </w:r>
          </w:p>
        </w:tc>
        <w:tc>
          <w:tcPr>
            <w:tcW w:w="5736" w:type="dxa"/>
            <w:gridSpan w:val="3"/>
            <w:vAlign w:val="center"/>
          </w:tcPr>
          <w:p w14:paraId="1E017262" w14:textId="77777777" w:rsidR="005D2D2C" w:rsidRDefault="005D2D2C" w:rsidP="00C35EA7">
            <w:pPr>
              <w:jc w:val="center"/>
            </w:pPr>
            <w:r>
              <w:t>périodes</w:t>
            </w:r>
          </w:p>
        </w:tc>
      </w:tr>
      <w:tr w:rsidR="005D2D2C" w:rsidRPr="002541D8" w14:paraId="6115A2B2" w14:textId="77777777" w:rsidTr="00C35EA7">
        <w:trPr>
          <w:jc w:val="center"/>
        </w:trPr>
        <w:tc>
          <w:tcPr>
            <w:tcW w:w="1672" w:type="dxa"/>
            <w:gridSpan w:val="2"/>
            <w:vAlign w:val="center"/>
          </w:tcPr>
          <w:p w14:paraId="361AA63F" w14:textId="77777777" w:rsidR="005D2D2C" w:rsidRPr="00C35EA7" w:rsidRDefault="005D2D2C" w:rsidP="00C35EA7">
            <w:pPr>
              <w:jc w:val="center"/>
              <w:rPr>
                <w:lang w:val="fr-FR"/>
              </w:rPr>
            </w:pPr>
            <w:r>
              <w:t>1</w:t>
            </w:r>
          </w:p>
        </w:tc>
        <w:tc>
          <w:tcPr>
            <w:tcW w:w="796" w:type="dxa"/>
            <w:vAlign w:val="center"/>
          </w:tcPr>
          <w:p w14:paraId="37687F67" w14:textId="77777777" w:rsidR="005D2D2C" w:rsidRPr="00C35EA7" w:rsidRDefault="005D2D2C" w:rsidP="00C35EA7">
            <w:pPr>
              <w:jc w:val="center"/>
              <w:rPr>
                <w:lang w:val="fr-FR"/>
              </w:rPr>
            </w:pPr>
          </w:p>
        </w:tc>
        <w:tc>
          <w:tcPr>
            <w:tcW w:w="1683" w:type="dxa"/>
            <w:vAlign w:val="center"/>
          </w:tcPr>
          <w:p w14:paraId="3EEC54F4" w14:textId="77777777" w:rsidR="005D2D2C" w:rsidRPr="00C35EA7" w:rsidRDefault="005D2D2C" w:rsidP="00C35EA7">
            <w:pPr>
              <w:jc w:val="center"/>
              <w:rPr>
                <w:lang w:val="fr-FR"/>
              </w:rPr>
            </w:pPr>
          </w:p>
        </w:tc>
        <w:tc>
          <w:tcPr>
            <w:tcW w:w="3257" w:type="dxa"/>
          </w:tcPr>
          <w:p w14:paraId="0B83F9DF" w14:textId="77777777" w:rsidR="005D2D2C" w:rsidRPr="00C35EA7" w:rsidRDefault="005D2D2C" w:rsidP="00C35EA7">
            <w:pPr>
              <w:jc w:val="both"/>
              <w:rPr>
                <w:lang w:val="fr-FR"/>
              </w:rPr>
            </w:pPr>
            <w:r w:rsidRPr="00C35EA7">
              <w:rPr>
                <w:lang w:val="fr-FR"/>
              </w:rPr>
              <w:t>ép. romaine et post-romaine</w:t>
            </w:r>
          </w:p>
        </w:tc>
      </w:tr>
      <w:tr w:rsidR="005D10B6" w:rsidRPr="00CA4D93" w14:paraId="04295ED0" w14:textId="77777777" w:rsidTr="00C35EA7">
        <w:trPr>
          <w:jc w:val="center"/>
        </w:trPr>
        <w:tc>
          <w:tcPr>
            <w:tcW w:w="776" w:type="dxa"/>
            <w:vMerge w:val="restart"/>
            <w:vAlign w:val="center"/>
          </w:tcPr>
          <w:p w14:paraId="160F79D5" w14:textId="77777777" w:rsidR="005D2D2C" w:rsidRDefault="005D2D2C" w:rsidP="005D2D2C">
            <w:r>
              <w:t>2-5</w:t>
            </w:r>
          </w:p>
        </w:tc>
        <w:tc>
          <w:tcPr>
            <w:tcW w:w="896" w:type="dxa"/>
          </w:tcPr>
          <w:p w14:paraId="6AC19AD2" w14:textId="77777777" w:rsidR="005D2D2C" w:rsidRPr="00C35EA7" w:rsidRDefault="005D2D2C" w:rsidP="005D2D2C">
            <w:pPr>
              <w:rPr>
                <w:lang w:val="fr-FR"/>
              </w:rPr>
            </w:pPr>
          </w:p>
        </w:tc>
        <w:tc>
          <w:tcPr>
            <w:tcW w:w="796" w:type="dxa"/>
            <w:vAlign w:val="center"/>
          </w:tcPr>
          <w:p w14:paraId="205D5E35" w14:textId="77777777" w:rsidR="005D2D2C" w:rsidRPr="00C35EA7" w:rsidRDefault="005D2D2C" w:rsidP="00C35EA7">
            <w:pPr>
              <w:jc w:val="center"/>
              <w:rPr>
                <w:lang w:val="fr-FR"/>
              </w:rPr>
            </w:pPr>
          </w:p>
        </w:tc>
        <w:tc>
          <w:tcPr>
            <w:tcW w:w="1683" w:type="dxa"/>
            <w:vAlign w:val="center"/>
          </w:tcPr>
          <w:p w14:paraId="38F3CAA8" w14:textId="77777777" w:rsidR="005D2D2C" w:rsidRPr="00C35EA7" w:rsidRDefault="005D2D2C" w:rsidP="00C35EA7">
            <w:pPr>
              <w:jc w:val="center"/>
              <w:rPr>
                <w:lang w:val="fr-FR"/>
              </w:rPr>
            </w:pPr>
          </w:p>
        </w:tc>
        <w:tc>
          <w:tcPr>
            <w:tcW w:w="3257" w:type="dxa"/>
          </w:tcPr>
          <w:p w14:paraId="7BB259BB" w14:textId="059A6693" w:rsidR="005D2D2C" w:rsidRPr="00C35EA7" w:rsidRDefault="00000000" w:rsidP="00C35EA7">
            <w:pPr>
              <w:jc w:val="both"/>
              <w:rPr>
                <w:lang w:val="fr-FR"/>
              </w:rPr>
            </w:pPr>
            <w:hyperlink r:id="rId964" w:anchor="Cul_Fer" w:history="1">
              <w:r w:rsidR="005D2D2C" w:rsidRPr="00C35EA7">
                <w:rPr>
                  <w:rStyle w:val="Hyperlink"/>
                  <w:lang w:val="fr-FR"/>
                </w:rPr>
                <w:t>Fer</w:t>
              </w:r>
            </w:hyperlink>
          </w:p>
        </w:tc>
      </w:tr>
      <w:tr w:rsidR="005D10B6" w:rsidRPr="002541D8" w14:paraId="6857901F" w14:textId="77777777" w:rsidTr="00C35EA7">
        <w:trPr>
          <w:jc w:val="center"/>
        </w:trPr>
        <w:tc>
          <w:tcPr>
            <w:tcW w:w="776" w:type="dxa"/>
            <w:vMerge/>
            <w:vAlign w:val="center"/>
          </w:tcPr>
          <w:p w14:paraId="4226F90D" w14:textId="77777777" w:rsidR="005D2D2C" w:rsidRDefault="005D2D2C" w:rsidP="005D2D2C"/>
        </w:tc>
        <w:tc>
          <w:tcPr>
            <w:tcW w:w="896" w:type="dxa"/>
          </w:tcPr>
          <w:p w14:paraId="6C2D36FF" w14:textId="77777777" w:rsidR="005D2D2C" w:rsidRPr="00C35EA7" w:rsidRDefault="005D2D2C" w:rsidP="005D2D2C">
            <w:pPr>
              <w:rPr>
                <w:lang w:val="fr-FR"/>
              </w:rPr>
            </w:pPr>
          </w:p>
        </w:tc>
        <w:tc>
          <w:tcPr>
            <w:tcW w:w="796" w:type="dxa"/>
            <w:vAlign w:val="center"/>
          </w:tcPr>
          <w:p w14:paraId="1DA3B539" w14:textId="77777777" w:rsidR="005D2D2C" w:rsidRPr="00C35EA7" w:rsidRDefault="005D2D2C" w:rsidP="00C35EA7">
            <w:pPr>
              <w:jc w:val="center"/>
              <w:rPr>
                <w:lang w:val="fr-FR"/>
              </w:rPr>
            </w:pPr>
          </w:p>
        </w:tc>
        <w:tc>
          <w:tcPr>
            <w:tcW w:w="1683" w:type="dxa"/>
            <w:vAlign w:val="center"/>
          </w:tcPr>
          <w:p w14:paraId="2C6C046E" w14:textId="77777777" w:rsidR="005D2D2C" w:rsidRPr="00C35EA7" w:rsidRDefault="005D2D2C" w:rsidP="00C35EA7">
            <w:pPr>
              <w:jc w:val="center"/>
              <w:rPr>
                <w:lang w:val="fr-FR"/>
              </w:rPr>
            </w:pPr>
          </w:p>
        </w:tc>
        <w:tc>
          <w:tcPr>
            <w:tcW w:w="3257" w:type="dxa"/>
          </w:tcPr>
          <w:p w14:paraId="46F2B6B1" w14:textId="64BC8114" w:rsidR="005D2D2C" w:rsidRPr="00C35EA7" w:rsidRDefault="005D2D2C" w:rsidP="00C35EA7">
            <w:pPr>
              <w:jc w:val="both"/>
              <w:rPr>
                <w:lang w:val="fr-FR"/>
              </w:rPr>
            </w:pPr>
            <w:r w:rsidRPr="00C35EA7">
              <w:rPr>
                <w:lang w:val="fr-FR"/>
              </w:rPr>
              <w:t xml:space="preserve">Chalcolithique et dans une moindre mesure le </w:t>
            </w:r>
            <w:r w:rsidR="00DC1711">
              <w:rPr>
                <w:lang w:val="fr-FR"/>
              </w:rPr>
              <w:t>BA</w:t>
            </w:r>
            <w:r w:rsidRPr="00C35EA7">
              <w:rPr>
                <w:lang w:val="fr-FR"/>
              </w:rPr>
              <w:t>-</w:t>
            </w:r>
            <w:r w:rsidR="00DC1711">
              <w:rPr>
                <w:lang w:val="fr-FR"/>
              </w:rPr>
              <w:t>B</w:t>
            </w:r>
            <w:r w:rsidR="00DC1711" w:rsidRPr="00DF1C96">
              <w:rPr>
                <w:lang w:val="fr-FR"/>
              </w:rPr>
              <w:t>M</w:t>
            </w:r>
            <w:r w:rsidRPr="00C35EA7">
              <w:rPr>
                <w:lang w:val="fr-FR"/>
              </w:rPr>
              <w:t xml:space="preserve"> </w:t>
            </w:r>
          </w:p>
        </w:tc>
      </w:tr>
      <w:tr w:rsidR="005D10B6" w14:paraId="4D7A7B15" w14:textId="77777777" w:rsidTr="00C35EA7">
        <w:trPr>
          <w:jc w:val="center"/>
        </w:trPr>
        <w:tc>
          <w:tcPr>
            <w:tcW w:w="776" w:type="dxa"/>
            <w:vAlign w:val="center"/>
          </w:tcPr>
          <w:p w14:paraId="0240DDB7" w14:textId="77777777" w:rsidR="005D2D2C" w:rsidRDefault="005D2D2C" w:rsidP="005D2D2C">
            <w:r>
              <w:t>6-28</w:t>
            </w:r>
          </w:p>
        </w:tc>
        <w:tc>
          <w:tcPr>
            <w:tcW w:w="896" w:type="dxa"/>
          </w:tcPr>
          <w:p w14:paraId="0D8670E7" w14:textId="77777777" w:rsidR="005D2D2C" w:rsidRDefault="005D2D2C" w:rsidP="005D2D2C">
            <w:r>
              <w:t>13-9</w:t>
            </w:r>
          </w:p>
        </w:tc>
        <w:tc>
          <w:tcPr>
            <w:tcW w:w="796" w:type="dxa"/>
            <w:vMerge w:val="restart"/>
            <w:vAlign w:val="center"/>
          </w:tcPr>
          <w:p w14:paraId="79A602F7" w14:textId="77777777" w:rsidR="005D2D2C" w:rsidRDefault="005D2D2C" w:rsidP="00C35EA7">
            <w:pPr>
              <w:jc w:val="center"/>
            </w:pPr>
            <w:r>
              <w:t>Néo.</w:t>
            </w:r>
          </w:p>
        </w:tc>
        <w:tc>
          <w:tcPr>
            <w:tcW w:w="1683" w:type="dxa"/>
            <w:vAlign w:val="center"/>
          </w:tcPr>
          <w:p w14:paraId="70CCC5A6" w14:textId="77777777" w:rsidR="005D2D2C" w:rsidRDefault="005D2D2C" w:rsidP="00C35EA7">
            <w:pPr>
              <w:jc w:val="center"/>
            </w:pPr>
          </w:p>
        </w:tc>
        <w:tc>
          <w:tcPr>
            <w:tcW w:w="3257" w:type="dxa"/>
          </w:tcPr>
          <w:p w14:paraId="7AC75E52" w14:textId="77777777" w:rsidR="005D2D2C" w:rsidRDefault="005D2D2C" w:rsidP="00C35EA7">
            <w:pPr>
              <w:jc w:val="both"/>
            </w:pPr>
            <w:r>
              <w:t>Lagozza</w:t>
            </w:r>
          </w:p>
        </w:tc>
      </w:tr>
      <w:tr w:rsidR="005D2D2C" w:rsidRPr="00F0087E" w14:paraId="5CE48475" w14:textId="77777777" w:rsidTr="00C35EA7">
        <w:trPr>
          <w:jc w:val="center"/>
        </w:trPr>
        <w:tc>
          <w:tcPr>
            <w:tcW w:w="1672" w:type="dxa"/>
            <w:gridSpan w:val="2"/>
            <w:vAlign w:val="center"/>
          </w:tcPr>
          <w:p w14:paraId="6ED0A1E1" w14:textId="77777777" w:rsidR="005D2D2C" w:rsidRDefault="005D2D2C" w:rsidP="00C35EA7">
            <w:pPr>
              <w:jc w:val="center"/>
            </w:pPr>
            <w:r>
              <w:t>14</w:t>
            </w:r>
          </w:p>
        </w:tc>
        <w:tc>
          <w:tcPr>
            <w:tcW w:w="796" w:type="dxa"/>
            <w:vMerge/>
            <w:vAlign w:val="center"/>
          </w:tcPr>
          <w:p w14:paraId="54DF18FE" w14:textId="77777777" w:rsidR="005D2D2C" w:rsidRDefault="005D2D2C" w:rsidP="00C35EA7">
            <w:pPr>
              <w:jc w:val="center"/>
            </w:pPr>
          </w:p>
        </w:tc>
        <w:tc>
          <w:tcPr>
            <w:tcW w:w="1683" w:type="dxa"/>
            <w:vMerge w:val="restart"/>
          </w:tcPr>
          <w:p w14:paraId="0DCEA39D" w14:textId="77777777" w:rsidR="005D2D2C" w:rsidRDefault="005D2D2C" w:rsidP="00C35EA7">
            <w:pPr>
              <w:jc w:val="both"/>
            </w:pPr>
            <w:r w:rsidRPr="00C35EA7">
              <w:rPr>
                <w:i/>
                <w:lang w:val="es-ES"/>
              </w:rPr>
              <w:t>Neo. medio</w:t>
            </w:r>
          </w:p>
        </w:tc>
        <w:tc>
          <w:tcPr>
            <w:tcW w:w="3257" w:type="dxa"/>
          </w:tcPr>
          <w:p w14:paraId="4B67819F" w14:textId="77777777" w:rsidR="005D2D2C" w:rsidRPr="00C35EA7" w:rsidRDefault="005D2D2C" w:rsidP="00C35EA7">
            <w:pPr>
              <w:jc w:val="both"/>
              <w:rPr>
                <w:i/>
                <w:lang w:val="es-ES"/>
              </w:rPr>
            </w:pPr>
            <w:r w:rsidRPr="00C35EA7">
              <w:rPr>
                <w:lang w:val="es-ES"/>
              </w:rPr>
              <w:t>VBQ</w:t>
            </w:r>
          </w:p>
        </w:tc>
      </w:tr>
      <w:tr w:rsidR="005D2D2C" w:rsidRPr="00F0087E" w14:paraId="50A3EF3F" w14:textId="77777777" w:rsidTr="00C35EA7">
        <w:trPr>
          <w:jc w:val="center"/>
        </w:trPr>
        <w:tc>
          <w:tcPr>
            <w:tcW w:w="1672" w:type="dxa"/>
            <w:gridSpan w:val="2"/>
            <w:vAlign w:val="center"/>
          </w:tcPr>
          <w:p w14:paraId="45BA5239" w14:textId="5795207A" w:rsidR="005D2D2C" w:rsidRDefault="00000000" w:rsidP="00C35EA7">
            <w:pPr>
              <w:jc w:val="center"/>
            </w:pPr>
            <w:hyperlink r:id="rId965" w:anchor="Sit_Arene_Candide_s_c15" w:history="1">
              <w:r w:rsidR="005D2D2C" w:rsidRPr="005D2D2C">
                <w:rPr>
                  <w:rStyle w:val="Hyperlink"/>
                </w:rPr>
                <w:t>15</w:t>
              </w:r>
            </w:hyperlink>
          </w:p>
        </w:tc>
        <w:tc>
          <w:tcPr>
            <w:tcW w:w="796" w:type="dxa"/>
            <w:vMerge/>
            <w:vAlign w:val="center"/>
          </w:tcPr>
          <w:p w14:paraId="17F126C2" w14:textId="77777777" w:rsidR="005D2D2C" w:rsidRDefault="005D2D2C" w:rsidP="00C35EA7">
            <w:pPr>
              <w:jc w:val="center"/>
            </w:pPr>
          </w:p>
        </w:tc>
        <w:tc>
          <w:tcPr>
            <w:tcW w:w="1683" w:type="dxa"/>
            <w:vMerge/>
          </w:tcPr>
          <w:p w14:paraId="19688FFC" w14:textId="77777777" w:rsidR="005D2D2C" w:rsidRDefault="005D2D2C" w:rsidP="00C35EA7">
            <w:pPr>
              <w:jc w:val="both"/>
            </w:pPr>
          </w:p>
        </w:tc>
        <w:tc>
          <w:tcPr>
            <w:tcW w:w="3257" w:type="dxa"/>
          </w:tcPr>
          <w:p w14:paraId="5B68702A" w14:textId="77777777" w:rsidR="005D2D2C" w:rsidRPr="00C35EA7" w:rsidRDefault="005D2D2C" w:rsidP="00C35EA7">
            <w:pPr>
              <w:jc w:val="both"/>
              <w:rPr>
                <w:i/>
                <w:lang w:val="es-ES"/>
              </w:rPr>
            </w:pPr>
            <w:r w:rsidRPr="00C35EA7">
              <w:rPr>
                <w:lang w:val="es-ES"/>
              </w:rPr>
              <w:t>VBQ</w:t>
            </w:r>
          </w:p>
        </w:tc>
      </w:tr>
      <w:tr w:rsidR="005D10B6" w:rsidRPr="00F0087E" w14:paraId="0484877D" w14:textId="77777777" w:rsidTr="00C35EA7">
        <w:trPr>
          <w:jc w:val="center"/>
        </w:trPr>
        <w:tc>
          <w:tcPr>
            <w:tcW w:w="776" w:type="dxa"/>
            <w:vAlign w:val="center"/>
          </w:tcPr>
          <w:p w14:paraId="3C1E249F" w14:textId="77777777" w:rsidR="005D2D2C" w:rsidRDefault="005D2D2C" w:rsidP="005D2D2C"/>
        </w:tc>
        <w:tc>
          <w:tcPr>
            <w:tcW w:w="896" w:type="dxa"/>
          </w:tcPr>
          <w:p w14:paraId="6B6FAE58" w14:textId="77777777" w:rsidR="005D2D2C" w:rsidRDefault="005D2D2C" w:rsidP="005D2D2C">
            <w:r>
              <w:t>16-24</w:t>
            </w:r>
          </w:p>
        </w:tc>
        <w:tc>
          <w:tcPr>
            <w:tcW w:w="796" w:type="dxa"/>
            <w:vMerge/>
            <w:vAlign w:val="center"/>
          </w:tcPr>
          <w:p w14:paraId="368043DB" w14:textId="77777777" w:rsidR="005D2D2C" w:rsidRDefault="005D2D2C" w:rsidP="00C35EA7">
            <w:pPr>
              <w:jc w:val="center"/>
            </w:pPr>
          </w:p>
        </w:tc>
        <w:tc>
          <w:tcPr>
            <w:tcW w:w="1683" w:type="dxa"/>
            <w:vMerge/>
          </w:tcPr>
          <w:p w14:paraId="71B7F2F6" w14:textId="77777777" w:rsidR="005D2D2C" w:rsidRDefault="005D2D2C" w:rsidP="00C35EA7">
            <w:pPr>
              <w:jc w:val="both"/>
            </w:pPr>
          </w:p>
        </w:tc>
        <w:tc>
          <w:tcPr>
            <w:tcW w:w="3257" w:type="dxa"/>
          </w:tcPr>
          <w:p w14:paraId="38F0AF5E" w14:textId="77777777" w:rsidR="005D2D2C" w:rsidRPr="00C35EA7" w:rsidRDefault="005D2D2C" w:rsidP="00C35EA7">
            <w:pPr>
              <w:jc w:val="both"/>
              <w:rPr>
                <w:lang w:val="es-ES"/>
              </w:rPr>
            </w:pPr>
            <w:r w:rsidRPr="00C35EA7">
              <w:rPr>
                <w:lang w:val="es-ES"/>
              </w:rPr>
              <w:t>VBQ</w:t>
            </w:r>
          </w:p>
        </w:tc>
      </w:tr>
      <w:tr w:rsidR="005D10B6" w:rsidRPr="00F0087E" w14:paraId="4CCBBC6C" w14:textId="77777777" w:rsidTr="00C35EA7">
        <w:trPr>
          <w:jc w:val="center"/>
        </w:trPr>
        <w:tc>
          <w:tcPr>
            <w:tcW w:w="776" w:type="dxa"/>
            <w:vAlign w:val="center"/>
          </w:tcPr>
          <w:p w14:paraId="6B4E6DD2" w14:textId="77777777" w:rsidR="005D2D2C" w:rsidRPr="00C35EA7" w:rsidRDefault="005D2D2C" w:rsidP="005D2D2C">
            <w:pPr>
              <w:rPr>
                <w:lang w:val="es-ES"/>
              </w:rPr>
            </w:pPr>
          </w:p>
        </w:tc>
        <w:tc>
          <w:tcPr>
            <w:tcW w:w="896" w:type="dxa"/>
          </w:tcPr>
          <w:p w14:paraId="3AD7FFF5" w14:textId="77777777" w:rsidR="005D2D2C" w:rsidRPr="00C35EA7" w:rsidRDefault="005D2D2C" w:rsidP="005D2D2C">
            <w:pPr>
              <w:rPr>
                <w:lang w:val="es-ES"/>
              </w:rPr>
            </w:pPr>
            <w:r w:rsidRPr="00C35EA7">
              <w:rPr>
                <w:lang w:val="es-ES"/>
              </w:rPr>
              <w:t>25-28</w:t>
            </w:r>
          </w:p>
        </w:tc>
        <w:tc>
          <w:tcPr>
            <w:tcW w:w="796" w:type="dxa"/>
            <w:vMerge/>
            <w:vAlign w:val="center"/>
          </w:tcPr>
          <w:p w14:paraId="0B833EC9" w14:textId="77777777" w:rsidR="005D2D2C" w:rsidRPr="00C35EA7" w:rsidRDefault="005D2D2C" w:rsidP="00C35EA7">
            <w:pPr>
              <w:jc w:val="center"/>
              <w:rPr>
                <w:i/>
                <w:lang w:val="es-ES"/>
              </w:rPr>
            </w:pPr>
          </w:p>
        </w:tc>
        <w:tc>
          <w:tcPr>
            <w:tcW w:w="1683" w:type="dxa"/>
          </w:tcPr>
          <w:p w14:paraId="450C6442" w14:textId="77777777" w:rsidR="005D2D2C" w:rsidRPr="00C35EA7" w:rsidRDefault="005D2D2C" w:rsidP="00C35EA7">
            <w:pPr>
              <w:jc w:val="both"/>
              <w:rPr>
                <w:i/>
                <w:lang w:val="es-ES"/>
              </w:rPr>
            </w:pPr>
            <w:r w:rsidRPr="00C35EA7">
              <w:rPr>
                <w:i/>
                <w:lang w:val="es-ES"/>
              </w:rPr>
              <w:t>Neo. inferiore</w:t>
            </w:r>
          </w:p>
        </w:tc>
        <w:tc>
          <w:tcPr>
            <w:tcW w:w="3257" w:type="dxa"/>
          </w:tcPr>
          <w:p w14:paraId="076F1D82" w14:textId="2CF13A67" w:rsidR="005D2D2C" w:rsidRPr="00C35EA7" w:rsidRDefault="00000000" w:rsidP="00C35EA7">
            <w:pPr>
              <w:jc w:val="both"/>
              <w:rPr>
                <w:i/>
                <w:lang w:val="es-ES"/>
              </w:rPr>
            </w:pPr>
            <w:hyperlink r:id="rId966" w:anchor="Cul_Impressa" w:history="1">
              <w:r w:rsidR="005D2D2C" w:rsidRPr="00C35EA7">
                <w:rPr>
                  <w:rStyle w:val="Hyperlink"/>
                  <w:lang w:val="es-ES"/>
                </w:rPr>
                <w:t>Impressa</w:t>
              </w:r>
            </w:hyperlink>
            <w:r w:rsidR="005D2D2C" w:rsidRPr="00C35EA7">
              <w:rPr>
                <w:lang w:val="es-ES"/>
              </w:rPr>
              <w:t xml:space="preserve"> dominante</w:t>
            </w:r>
          </w:p>
        </w:tc>
      </w:tr>
    </w:tbl>
    <w:p w14:paraId="3F085DEA" w14:textId="77777777" w:rsidR="00D03D5A" w:rsidRDefault="00935B27" w:rsidP="00242C0F">
      <w:pPr>
        <w:rPr>
          <w:lang w:val="es-ES"/>
        </w:rPr>
      </w:pPr>
      <w:r w:rsidRPr="00F0087E">
        <w:rPr>
          <w:lang w:val="es-ES"/>
        </w:rPr>
        <w:t xml:space="preserve"> </w:t>
      </w:r>
      <w:r w:rsidR="006467A0" w:rsidRPr="00F0087E">
        <w:rPr>
          <w:lang w:val="es-ES"/>
        </w:rPr>
        <w:t>(</w:t>
      </w:r>
      <w:r w:rsidR="0070027E" w:rsidRPr="00F0087E">
        <w:rPr>
          <w:lang w:val="es-ES"/>
        </w:rPr>
        <w:t>BIB</w:t>
      </w:r>
      <w:r w:rsidR="00EB1316" w:rsidRPr="00F0087E">
        <w:rPr>
          <w:lang w:val="es-ES"/>
        </w:rPr>
        <w:t xml:space="preserve"> 174, BIB 2649)</w:t>
      </w:r>
    </w:p>
    <w:p w14:paraId="3F07BC50" w14:textId="77777777" w:rsidR="005D2D2C" w:rsidRDefault="005D2D2C" w:rsidP="00242C0F">
      <w:pPr>
        <w:rPr>
          <w:lang w:val="es-ES"/>
        </w:rPr>
      </w:pPr>
    </w:p>
    <w:p w14:paraId="26D02EE4" w14:textId="77777777" w:rsidR="005D2D2C" w:rsidRDefault="005D2D2C" w:rsidP="005D2D2C">
      <w:pPr>
        <w:pStyle w:val="Heading3"/>
        <w:rPr>
          <w:lang w:val="es-ES"/>
        </w:rPr>
      </w:pPr>
      <w:bookmarkStart w:id="525" w:name="Sit_Arene_Candide_s_c"/>
      <w:r>
        <w:rPr>
          <w:lang w:val="es-ES"/>
        </w:rPr>
        <w:t>Couches</w:t>
      </w:r>
    </w:p>
    <w:bookmarkEnd w:id="525"/>
    <w:p w14:paraId="1BA3B4E6" w14:textId="77777777" w:rsidR="005D2D2C" w:rsidRDefault="005D2D2C" w:rsidP="00242C0F">
      <w:pPr>
        <w:rPr>
          <w:lang w:val="es-ES"/>
        </w:rPr>
      </w:pPr>
    </w:p>
    <w:p w14:paraId="725FADC0" w14:textId="77777777" w:rsidR="005D2D2C" w:rsidRPr="00F0087E" w:rsidRDefault="005D2D2C" w:rsidP="005D2D2C">
      <w:pPr>
        <w:pStyle w:val="Heading4"/>
        <w:rPr>
          <w:lang w:val="es-ES"/>
        </w:rPr>
      </w:pPr>
      <w:bookmarkStart w:id="526" w:name="Sit_Arene_Candide_s_c15"/>
      <w:r>
        <w:rPr>
          <w:lang w:val="es-ES"/>
        </w:rPr>
        <w:t>c.15</w:t>
      </w:r>
    </w:p>
    <w:bookmarkEnd w:id="526"/>
    <w:p w14:paraId="5B99828E" w14:textId="77777777" w:rsidR="00A90386" w:rsidRDefault="00A90386" w:rsidP="00242C0F">
      <w:pPr>
        <w:rPr>
          <w:lang w:val="es-ES"/>
        </w:rPr>
      </w:pPr>
    </w:p>
    <w:p w14:paraId="2B325954" w14:textId="77777777" w:rsidR="00D64539" w:rsidRDefault="00D64539" w:rsidP="00242C0F">
      <w:pPr>
        <w:rPr>
          <w:lang w:val="fr-FR"/>
        </w:rPr>
      </w:pPr>
      <w:r>
        <w:rPr>
          <w:lang w:val="fr-FR"/>
        </w:rPr>
        <w:t>I</w:t>
      </w:r>
      <w:r w:rsidRPr="00D64539">
        <w:rPr>
          <w:lang w:val="fr-FR"/>
        </w:rPr>
        <w:t>l a été établi que l’obsidienne représente 11,5 % de l’assemblage lithique de la couche 15 (impressa ligure)</w:t>
      </w:r>
      <w:r>
        <w:rPr>
          <w:lang w:val="fr-FR"/>
        </w:rPr>
        <w:t xml:space="preserve"> (BIB 2918)</w:t>
      </w:r>
    </w:p>
    <w:p w14:paraId="4599B9E4" w14:textId="77777777" w:rsidR="00D64539" w:rsidRDefault="00D64539" w:rsidP="00242C0F">
      <w:pPr>
        <w:rPr>
          <w:lang w:val="fr-FR"/>
        </w:rPr>
      </w:pPr>
    </w:p>
    <w:p w14:paraId="357D3985" w14:textId="77777777" w:rsidR="00D64539" w:rsidRDefault="00D64539" w:rsidP="00D64539">
      <w:pPr>
        <w:pStyle w:val="Heading4"/>
      </w:pPr>
      <w:r>
        <w:t>c.14</w:t>
      </w:r>
    </w:p>
    <w:p w14:paraId="2014670E" w14:textId="77777777" w:rsidR="00D64539" w:rsidRDefault="00D64539" w:rsidP="00242C0F">
      <w:pPr>
        <w:rPr>
          <w:lang w:val="fr-FR"/>
        </w:rPr>
      </w:pPr>
    </w:p>
    <w:p w14:paraId="49C23F5B" w14:textId="77777777" w:rsidR="00D64539" w:rsidRPr="00D64539" w:rsidRDefault="00D64539" w:rsidP="00242C0F">
      <w:pPr>
        <w:rPr>
          <w:lang w:val="fr-FR"/>
        </w:rPr>
      </w:pPr>
      <w:r w:rsidRPr="00D64539">
        <w:rPr>
          <w:lang w:val="fr-FR"/>
        </w:rPr>
        <w:t>obsidienne</w:t>
      </w:r>
      <w:r>
        <w:rPr>
          <w:lang w:val="fr-FR"/>
        </w:rPr>
        <w:t xml:space="preserve"> à</w:t>
      </w:r>
      <w:r w:rsidRPr="00D64539">
        <w:rPr>
          <w:lang w:val="fr-FR"/>
        </w:rPr>
        <w:t xml:space="preserve"> 7,8 % dans la couche 14 (mélange d’impressa et de cardial à zonation géométrique de style tyrrhénien).</w:t>
      </w:r>
      <w:r>
        <w:rPr>
          <w:lang w:val="fr-FR"/>
        </w:rPr>
        <w:t>(BIB 2918)</w:t>
      </w:r>
    </w:p>
    <w:p w14:paraId="3C055389" w14:textId="77777777" w:rsidR="00D64539" w:rsidRPr="00D64539" w:rsidRDefault="00D64539" w:rsidP="00242C0F">
      <w:pPr>
        <w:rPr>
          <w:lang w:val="fr-FR"/>
        </w:rPr>
      </w:pPr>
    </w:p>
    <w:p w14:paraId="33628191" w14:textId="77777777" w:rsidR="005D2D2C" w:rsidRDefault="005D2D2C" w:rsidP="005D2D2C">
      <w:pPr>
        <w:pStyle w:val="Heading2"/>
      </w:pPr>
      <w:r w:rsidRPr="005E601F">
        <w:t>Périodisation</w:t>
      </w:r>
    </w:p>
    <w:p w14:paraId="517CBF79" w14:textId="77777777" w:rsidR="00DC1711" w:rsidRPr="00DC1711" w:rsidRDefault="00DC1711" w:rsidP="00DC1711">
      <w:pPr>
        <w:rPr>
          <w:lang w:val="fr-FR"/>
        </w:rPr>
      </w:pPr>
    </w:p>
    <w:p w14:paraId="65116680" w14:textId="77777777" w:rsidR="00A90386" w:rsidRPr="005E601F" w:rsidRDefault="00A90386" w:rsidP="00242C0F">
      <w:pPr>
        <w:pStyle w:val="Heading3"/>
        <w:spacing w:line="240" w:lineRule="auto"/>
      </w:pPr>
      <w:r w:rsidRPr="005E601F">
        <w:t>Paléolithique</w:t>
      </w:r>
    </w:p>
    <w:p w14:paraId="679619A2" w14:textId="13D1AA11" w:rsidR="00A90386" w:rsidRPr="0032190F" w:rsidRDefault="00A90386" w:rsidP="00242C0F">
      <w:pPr>
        <w:jc w:val="both"/>
        <w:rPr>
          <w:lang w:val="fr-FR"/>
        </w:rPr>
      </w:pPr>
      <w:r w:rsidRPr="0032190F">
        <w:rPr>
          <w:lang w:val="fr-FR"/>
        </w:rPr>
        <w:t xml:space="preserve">Le niveau tardigravettien (contemporains de </w:t>
      </w:r>
      <w:hyperlink r:id="rId967" w:anchor="Cul_Azilien" w:history="1">
        <w:r w:rsidRPr="0032190F">
          <w:rPr>
            <w:rStyle w:val="Hyperlink"/>
            <w:lang w:val="fr-FR"/>
          </w:rPr>
          <w:t>l’Azilien</w:t>
        </w:r>
      </w:hyperlink>
      <w:r w:rsidRPr="0032190F">
        <w:rPr>
          <w:lang w:val="fr-FR"/>
        </w:rPr>
        <w:t>) daté de 8300 BC contient des galets peints aux extrémités. Avec de nombreux colorants rouges et jaunes, des molettes de pierre et des colliers, les galets peints sont associés à des défunts dans une douzaine de tombes (BIB 164).</w:t>
      </w:r>
    </w:p>
    <w:p w14:paraId="04625397" w14:textId="77777777" w:rsidR="00A90386" w:rsidRPr="0032190F" w:rsidRDefault="00A90386" w:rsidP="00242C0F">
      <w:pPr>
        <w:rPr>
          <w:lang w:val="fr-FR"/>
        </w:rPr>
      </w:pPr>
    </w:p>
    <w:p w14:paraId="4B2D855F" w14:textId="77777777" w:rsidR="000D6034" w:rsidRDefault="000D6034" w:rsidP="00242C0F">
      <w:r w:rsidRPr="0032190F">
        <w:rPr>
          <w:lang w:val="fr-FR"/>
        </w:rPr>
        <w:t xml:space="preserve">Sépulture du Jeune Prince : datée de 20 500 av. J.-C. : ocre rouge, bâton percé, longue lame de silex, coquillage (résille ?) </w:t>
      </w:r>
      <w:r>
        <w:t>(SS BIB)</w:t>
      </w:r>
    </w:p>
    <w:p w14:paraId="2C626C39" w14:textId="77777777" w:rsidR="00B21602" w:rsidRDefault="00B21602" w:rsidP="00242C0F"/>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96"/>
        <w:gridCol w:w="1548"/>
      </w:tblGrid>
      <w:tr w:rsidR="00B21602" w:rsidRPr="00DB5974" w14:paraId="5265ED89" w14:textId="77777777">
        <w:trPr>
          <w:jc w:val="center"/>
        </w:trPr>
        <w:tc>
          <w:tcPr>
            <w:tcW w:w="696" w:type="dxa"/>
            <w:vAlign w:val="center"/>
          </w:tcPr>
          <w:p w14:paraId="56DE90F6" w14:textId="77777777" w:rsidR="00B21602" w:rsidRPr="00DB5974" w:rsidRDefault="00B21602" w:rsidP="00242C0F">
            <w:pPr>
              <w:jc w:val="center"/>
              <w:rPr>
                <w:sz w:val="20"/>
                <w:szCs w:val="20"/>
              </w:rPr>
            </w:pPr>
          </w:p>
        </w:tc>
        <w:tc>
          <w:tcPr>
            <w:tcW w:w="1548" w:type="dxa"/>
            <w:vAlign w:val="center"/>
          </w:tcPr>
          <w:p w14:paraId="336C076F" w14:textId="77777777" w:rsidR="00B21602" w:rsidRPr="00DB5974" w:rsidRDefault="00B21602" w:rsidP="00242C0F">
            <w:pPr>
              <w:jc w:val="center"/>
              <w:rPr>
                <w:b/>
                <w:sz w:val="20"/>
                <w:szCs w:val="20"/>
              </w:rPr>
            </w:pPr>
            <w:r w:rsidRPr="00DB5974">
              <w:rPr>
                <w:b/>
                <w:sz w:val="20"/>
                <w:szCs w:val="20"/>
              </w:rPr>
              <w:t>BP</w:t>
            </w:r>
          </w:p>
        </w:tc>
      </w:tr>
      <w:tr w:rsidR="00B21602" w:rsidRPr="00DB5974" w14:paraId="1F6F0A14" w14:textId="77777777">
        <w:trPr>
          <w:jc w:val="center"/>
        </w:trPr>
        <w:tc>
          <w:tcPr>
            <w:tcW w:w="696" w:type="dxa"/>
            <w:vAlign w:val="center"/>
          </w:tcPr>
          <w:p w14:paraId="2B569429" w14:textId="77777777" w:rsidR="00B21602" w:rsidRPr="00DB5974" w:rsidRDefault="00B21602" w:rsidP="00242C0F">
            <w:pPr>
              <w:jc w:val="center"/>
              <w:rPr>
                <w:sz w:val="20"/>
                <w:szCs w:val="20"/>
              </w:rPr>
            </w:pPr>
            <w:r w:rsidRPr="00DB5974">
              <w:rPr>
                <w:sz w:val="20"/>
                <w:szCs w:val="20"/>
              </w:rPr>
              <w:t>p. 6</w:t>
            </w:r>
          </w:p>
        </w:tc>
        <w:tc>
          <w:tcPr>
            <w:tcW w:w="1548" w:type="dxa"/>
            <w:vAlign w:val="center"/>
          </w:tcPr>
          <w:p w14:paraId="337EB83F" w14:textId="77777777" w:rsidR="00B21602" w:rsidRPr="00DB5974" w:rsidRDefault="00B21602" w:rsidP="00242C0F">
            <w:pPr>
              <w:jc w:val="center"/>
              <w:rPr>
                <w:sz w:val="20"/>
                <w:szCs w:val="20"/>
              </w:rPr>
            </w:pPr>
            <w:r w:rsidRPr="00DB5974">
              <w:rPr>
                <w:sz w:val="20"/>
                <w:szCs w:val="20"/>
              </w:rPr>
              <w:t>18500-1900</w:t>
            </w:r>
          </w:p>
        </w:tc>
      </w:tr>
      <w:tr w:rsidR="00B21602" w:rsidRPr="00DB5974" w14:paraId="60B52686" w14:textId="77777777">
        <w:trPr>
          <w:jc w:val="center"/>
        </w:trPr>
        <w:tc>
          <w:tcPr>
            <w:tcW w:w="696" w:type="dxa"/>
            <w:vMerge w:val="restart"/>
            <w:vAlign w:val="center"/>
          </w:tcPr>
          <w:p w14:paraId="01E255CB" w14:textId="77777777" w:rsidR="00B21602" w:rsidRPr="00DB5974" w:rsidRDefault="00B21602" w:rsidP="00242C0F">
            <w:pPr>
              <w:jc w:val="center"/>
              <w:rPr>
                <w:sz w:val="20"/>
                <w:szCs w:val="20"/>
              </w:rPr>
            </w:pPr>
            <w:r w:rsidRPr="00DB5974">
              <w:rPr>
                <w:sz w:val="20"/>
                <w:szCs w:val="20"/>
              </w:rPr>
              <w:t>p. 7</w:t>
            </w:r>
          </w:p>
        </w:tc>
        <w:tc>
          <w:tcPr>
            <w:tcW w:w="1548" w:type="dxa"/>
            <w:vAlign w:val="center"/>
          </w:tcPr>
          <w:p w14:paraId="63020CE2" w14:textId="77777777" w:rsidR="00B21602" w:rsidRPr="00DB5974" w:rsidRDefault="00B21602" w:rsidP="00242C0F">
            <w:pPr>
              <w:jc w:val="center"/>
              <w:rPr>
                <w:sz w:val="20"/>
                <w:szCs w:val="20"/>
              </w:rPr>
            </w:pPr>
            <w:r w:rsidRPr="00DB5974">
              <w:rPr>
                <w:sz w:val="20"/>
                <w:szCs w:val="20"/>
              </w:rPr>
              <w:t>18955 ± 245</w:t>
            </w:r>
          </w:p>
        </w:tc>
      </w:tr>
      <w:tr w:rsidR="00B21602" w:rsidRPr="00DB5974" w14:paraId="5D4C9606" w14:textId="77777777">
        <w:trPr>
          <w:jc w:val="center"/>
        </w:trPr>
        <w:tc>
          <w:tcPr>
            <w:tcW w:w="696" w:type="dxa"/>
            <w:vMerge/>
            <w:vAlign w:val="center"/>
          </w:tcPr>
          <w:p w14:paraId="2093CD28" w14:textId="77777777" w:rsidR="00B21602" w:rsidRPr="00DB5974" w:rsidRDefault="00B21602" w:rsidP="00242C0F">
            <w:pPr>
              <w:jc w:val="center"/>
              <w:rPr>
                <w:sz w:val="20"/>
                <w:szCs w:val="20"/>
              </w:rPr>
            </w:pPr>
          </w:p>
        </w:tc>
        <w:tc>
          <w:tcPr>
            <w:tcW w:w="1548" w:type="dxa"/>
            <w:vAlign w:val="center"/>
          </w:tcPr>
          <w:p w14:paraId="61322F47" w14:textId="77777777" w:rsidR="00B21602" w:rsidRPr="00DB5974" w:rsidRDefault="00B21602" w:rsidP="00242C0F">
            <w:pPr>
              <w:jc w:val="center"/>
              <w:rPr>
                <w:sz w:val="20"/>
                <w:szCs w:val="20"/>
              </w:rPr>
            </w:pPr>
            <w:r w:rsidRPr="00DB5974">
              <w:rPr>
                <w:sz w:val="20"/>
                <w:szCs w:val="20"/>
              </w:rPr>
              <w:t>19400 ± 230</w:t>
            </w:r>
          </w:p>
        </w:tc>
      </w:tr>
    </w:tbl>
    <w:p w14:paraId="5E245F36" w14:textId="77777777" w:rsidR="00B21602" w:rsidRDefault="00B21602" w:rsidP="00242C0F">
      <w:r>
        <w:t>(Séminaire CEPAM, 23/03/12)</w:t>
      </w:r>
    </w:p>
    <w:p w14:paraId="34657E33" w14:textId="77777777" w:rsidR="000D6034" w:rsidRDefault="000D6034" w:rsidP="00242C0F"/>
    <w:p w14:paraId="34A72D5D" w14:textId="77777777" w:rsidR="00A90386" w:rsidRDefault="00A90386" w:rsidP="00242C0F">
      <w:pPr>
        <w:pStyle w:val="Heading3"/>
        <w:spacing w:line="240" w:lineRule="auto"/>
      </w:pPr>
      <w:r>
        <w:t>Néolithique</w:t>
      </w:r>
    </w:p>
    <w:p w14:paraId="0C842387" w14:textId="77777777" w:rsidR="00AB1A28" w:rsidRDefault="00AB1A28" w:rsidP="00242C0F"/>
    <w:p w14:paraId="4453A43F" w14:textId="0A33BB1A" w:rsidR="00923C7D" w:rsidRPr="00923C7D" w:rsidRDefault="00923C7D" w:rsidP="00242C0F">
      <w:pPr>
        <w:rPr>
          <w:lang w:val="fr-FR"/>
        </w:rPr>
      </w:pPr>
      <w:r w:rsidRPr="00923C7D">
        <w:rPr>
          <w:lang w:val="fr-FR"/>
        </w:rPr>
        <w:t>Quelques vases des Arene Candide, et notamment un gros récipient, témoignent de déplacements par bateau sur de longues distances (BIB 1073 p. 53 (BIB 1087))</w:t>
      </w:r>
      <w:r>
        <w:rPr>
          <w:lang w:val="fr-FR"/>
        </w:rPr>
        <w:t xml:space="preserve"> v. </w:t>
      </w:r>
      <w:hyperlink r:id="rId968" w:anchor="Cul_Impressa_Ligure_Provence" w:history="1">
        <w:r w:rsidRPr="00923C7D">
          <w:rPr>
            <w:rStyle w:val="Hyperlink"/>
            <w:lang w:val="fr-FR"/>
          </w:rPr>
          <w:t>I. liguro-provençal</w:t>
        </w:r>
      </w:hyperlink>
    </w:p>
    <w:p w14:paraId="57D0D330" w14:textId="77777777" w:rsidR="00923C7D" w:rsidRPr="00923C7D" w:rsidRDefault="00923C7D" w:rsidP="00242C0F">
      <w:pPr>
        <w:rPr>
          <w:lang w:val="fr-FR"/>
        </w:rPr>
      </w:pPr>
    </w:p>
    <w:p w14:paraId="0142AB2A" w14:textId="77777777" w:rsidR="00AB1A28" w:rsidRPr="00672A1C" w:rsidRDefault="00AB1A28" w:rsidP="00242C0F">
      <w:pPr>
        <w:rPr>
          <w:lang w:val="fr-FR"/>
        </w:rPr>
      </w:pPr>
      <w:r w:rsidRPr="00672A1C">
        <w:rPr>
          <w:lang w:val="fr-FR"/>
        </w:rPr>
        <w:t>Cardial tyrrhénien (BIB 1831 fig. 1)</w:t>
      </w:r>
    </w:p>
    <w:p w14:paraId="75AD0BBF" w14:textId="77777777" w:rsidR="00AB1A28" w:rsidRPr="00672A1C" w:rsidRDefault="00AB1A28" w:rsidP="00242C0F">
      <w:pPr>
        <w:rPr>
          <w:lang w:val="fr-FR"/>
        </w:rPr>
      </w:pPr>
    </w:p>
    <w:p w14:paraId="0AA8A603" w14:textId="77777777" w:rsidR="000D6034" w:rsidRPr="0032190F" w:rsidRDefault="000D6034" w:rsidP="00242C0F">
      <w:pPr>
        <w:rPr>
          <w:lang w:val="fr-FR"/>
        </w:rPr>
      </w:pPr>
      <w:r w:rsidRPr="0032190F">
        <w:rPr>
          <w:lang w:val="fr-FR"/>
        </w:rPr>
        <w:t>Pour les niveaux néolithiques anciens :</w:t>
      </w:r>
    </w:p>
    <w:p w14:paraId="02F57744" w14:textId="77777777" w:rsidR="000D6034" w:rsidRPr="0032190F" w:rsidRDefault="000D6034"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94"/>
        <w:gridCol w:w="1272"/>
        <w:gridCol w:w="1155"/>
        <w:gridCol w:w="827"/>
        <w:gridCol w:w="2866"/>
      </w:tblGrid>
      <w:tr w:rsidR="00553806" w:rsidRPr="00DB5974" w14:paraId="5493C075" w14:textId="77777777" w:rsidTr="00553806">
        <w:trPr>
          <w:cantSplit/>
          <w:jc w:val="center"/>
        </w:trPr>
        <w:tc>
          <w:tcPr>
            <w:tcW w:w="0" w:type="auto"/>
            <w:vAlign w:val="center"/>
          </w:tcPr>
          <w:p w14:paraId="1DED2BB2" w14:textId="77777777" w:rsidR="00553806" w:rsidRPr="0032190F" w:rsidRDefault="00553806" w:rsidP="00242C0F">
            <w:pPr>
              <w:jc w:val="center"/>
              <w:rPr>
                <w:b/>
                <w:sz w:val="20"/>
                <w:szCs w:val="20"/>
                <w:lang w:val="fr-FR"/>
              </w:rPr>
            </w:pPr>
          </w:p>
        </w:tc>
        <w:tc>
          <w:tcPr>
            <w:tcW w:w="0" w:type="auto"/>
            <w:gridSpan w:val="2"/>
            <w:vAlign w:val="center"/>
          </w:tcPr>
          <w:p w14:paraId="2EB203CA" w14:textId="77777777" w:rsidR="00553806" w:rsidRPr="00DB5974" w:rsidRDefault="00553806" w:rsidP="00242C0F">
            <w:pPr>
              <w:jc w:val="center"/>
              <w:rPr>
                <w:b/>
                <w:sz w:val="20"/>
                <w:szCs w:val="20"/>
              </w:rPr>
            </w:pPr>
            <w:r>
              <w:rPr>
                <w:b/>
                <w:sz w:val="20"/>
                <w:szCs w:val="20"/>
              </w:rPr>
              <w:t>AC</w:t>
            </w:r>
          </w:p>
        </w:tc>
        <w:tc>
          <w:tcPr>
            <w:tcW w:w="0" w:type="auto"/>
            <w:vAlign w:val="center"/>
          </w:tcPr>
          <w:p w14:paraId="7E4828BB" w14:textId="77777777" w:rsidR="00553806" w:rsidRDefault="00553806" w:rsidP="00242C0F">
            <w:pPr>
              <w:jc w:val="center"/>
            </w:pPr>
          </w:p>
        </w:tc>
        <w:tc>
          <w:tcPr>
            <w:tcW w:w="0" w:type="auto"/>
            <w:vAlign w:val="center"/>
          </w:tcPr>
          <w:p w14:paraId="314F91A9" w14:textId="77777777" w:rsidR="00553806" w:rsidRPr="00DB5974" w:rsidRDefault="00553806" w:rsidP="00242C0F">
            <w:pPr>
              <w:jc w:val="center"/>
              <w:rPr>
                <w:b/>
                <w:sz w:val="20"/>
                <w:szCs w:val="20"/>
              </w:rPr>
            </w:pPr>
          </w:p>
        </w:tc>
      </w:tr>
      <w:tr w:rsidR="006D419B" w:rsidRPr="00DB5974" w14:paraId="5CDDE2F8" w14:textId="77777777">
        <w:trPr>
          <w:cantSplit/>
          <w:jc w:val="center"/>
        </w:trPr>
        <w:tc>
          <w:tcPr>
            <w:tcW w:w="0" w:type="auto"/>
            <w:vAlign w:val="center"/>
          </w:tcPr>
          <w:p w14:paraId="434B2DF5" w14:textId="77777777" w:rsidR="006D419B" w:rsidRPr="0032190F" w:rsidRDefault="006D419B" w:rsidP="00242C0F">
            <w:pPr>
              <w:jc w:val="center"/>
              <w:rPr>
                <w:b/>
                <w:sz w:val="20"/>
                <w:szCs w:val="20"/>
                <w:lang w:val="fr-FR"/>
              </w:rPr>
            </w:pPr>
          </w:p>
        </w:tc>
        <w:tc>
          <w:tcPr>
            <w:tcW w:w="0" w:type="auto"/>
            <w:vAlign w:val="center"/>
          </w:tcPr>
          <w:p w14:paraId="362EE799" w14:textId="77777777" w:rsidR="006D419B" w:rsidRPr="00DB5974" w:rsidRDefault="006D419B" w:rsidP="00553806">
            <w:pPr>
              <w:jc w:val="center"/>
              <w:rPr>
                <w:b/>
                <w:sz w:val="20"/>
                <w:szCs w:val="20"/>
              </w:rPr>
            </w:pPr>
            <w:r w:rsidRPr="00DB5974">
              <w:rPr>
                <w:sz w:val="20"/>
                <w:szCs w:val="20"/>
              </w:rPr>
              <w:t>fouille Brea</w:t>
            </w:r>
          </w:p>
        </w:tc>
        <w:tc>
          <w:tcPr>
            <w:tcW w:w="0" w:type="auto"/>
            <w:vAlign w:val="center"/>
          </w:tcPr>
          <w:p w14:paraId="40779905" w14:textId="77777777" w:rsidR="006D419B" w:rsidRPr="00DB5974" w:rsidRDefault="006D419B" w:rsidP="00553806">
            <w:pPr>
              <w:jc w:val="center"/>
              <w:rPr>
                <w:b/>
                <w:sz w:val="20"/>
                <w:szCs w:val="20"/>
              </w:rPr>
            </w:pPr>
            <w:r w:rsidRPr="00DB5974">
              <w:rPr>
                <w:sz w:val="20"/>
                <w:szCs w:val="20"/>
              </w:rPr>
              <w:t>fouille Tiné</w:t>
            </w:r>
          </w:p>
        </w:tc>
        <w:tc>
          <w:tcPr>
            <w:tcW w:w="0" w:type="auto"/>
            <w:vAlign w:val="center"/>
          </w:tcPr>
          <w:p w14:paraId="473636BF" w14:textId="77777777" w:rsidR="006D419B" w:rsidRPr="00DB5974" w:rsidRDefault="00000000" w:rsidP="00242C0F">
            <w:pPr>
              <w:jc w:val="center"/>
              <w:rPr>
                <w:b/>
                <w:sz w:val="20"/>
                <w:szCs w:val="20"/>
              </w:rPr>
            </w:pPr>
            <w:hyperlink w:anchor="Sit_Pollera" w:history="1">
              <w:r w:rsidR="006D419B" w:rsidRPr="00DB5974">
                <w:rPr>
                  <w:rStyle w:val="Hyperlink"/>
                  <w:b/>
                  <w:sz w:val="20"/>
                  <w:szCs w:val="20"/>
                </w:rPr>
                <w:t>Pollera</w:t>
              </w:r>
            </w:hyperlink>
          </w:p>
        </w:tc>
        <w:tc>
          <w:tcPr>
            <w:tcW w:w="0" w:type="auto"/>
            <w:vAlign w:val="center"/>
          </w:tcPr>
          <w:p w14:paraId="05DF26BD" w14:textId="77777777" w:rsidR="006D419B" w:rsidRPr="00DB5974" w:rsidRDefault="006D419B" w:rsidP="00242C0F">
            <w:pPr>
              <w:jc w:val="center"/>
              <w:rPr>
                <w:b/>
                <w:sz w:val="20"/>
                <w:szCs w:val="20"/>
              </w:rPr>
            </w:pPr>
            <w:r w:rsidRPr="00DB5974">
              <w:rPr>
                <w:b/>
                <w:sz w:val="20"/>
                <w:szCs w:val="20"/>
              </w:rPr>
              <w:t>Culture</w:t>
            </w:r>
          </w:p>
        </w:tc>
      </w:tr>
      <w:tr w:rsidR="006D419B" w:rsidRPr="002541D8" w14:paraId="157F89F2" w14:textId="77777777">
        <w:trPr>
          <w:cantSplit/>
          <w:jc w:val="center"/>
        </w:trPr>
        <w:tc>
          <w:tcPr>
            <w:tcW w:w="0" w:type="auto"/>
            <w:vMerge w:val="restart"/>
            <w:vAlign w:val="center"/>
          </w:tcPr>
          <w:p w14:paraId="47593AC8" w14:textId="77777777" w:rsidR="006D419B" w:rsidRPr="00DB5974" w:rsidRDefault="006D419B" w:rsidP="00242C0F">
            <w:pPr>
              <w:jc w:val="center"/>
              <w:rPr>
                <w:sz w:val="20"/>
                <w:szCs w:val="20"/>
              </w:rPr>
            </w:pPr>
            <w:r w:rsidRPr="00DB5974">
              <w:rPr>
                <w:sz w:val="20"/>
                <w:szCs w:val="20"/>
              </w:rPr>
              <w:t>Niveaux</w:t>
            </w:r>
          </w:p>
        </w:tc>
        <w:tc>
          <w:tcPr>
            <w:tcW w:w="0" w:type="auto"/>
            <w:vAlign w:val="center"/>
          </w:tcPr>
          <w:p w14:paraId="4530D9B5" w14:textId="77777777" w:rsidR="006D419B" w:rsidRPr="00DB5974" w:rsidRDefault="006D419B" w:rsidP="00242C0F">
            <w:pPr>
              <w:jc w:val="center"/>
              <w:rPr>
                <w:sz w:val="20"/>
                <w:szCs w:val="20"/>
              </w:rPr>
            </w:pPr>
            <w:r w:rsidRPr="00DB5974">
              <w:rPr>
                <w:sz w:val="20"/>
                <w:szCs w:val="20"/>
              </w:rPr>
              <w:t>23-25</w:t>
            </w:r>
          </w:p>
        </w:tc>
        <w:tc>
          <w:tcPr>
            <w:tcW w:w="0" w:type="auto"/>
            <w:vMerge w:val="restart"/>
            <w:vAlign w:val="center"/>
          </w:tcPr>
          <w:p w14:paraId="7E1CC06E" w14:textId="77777777" w:rsidR="006D419B" w:rsidRPr="00DB5974" w:rsidRDefault="006D419B" w:rsidP="00242C0F">
            <w:pPr>
              <w:jc w:val="center"/>
              <w:rPr>
                <w:sz w:val="20"/>
                <w:szCs w:val="20"/>
              </w:rPr>
            </w:pPr>
            <w:r w:rsidRPr="00DB5974">
              <w:rPr>
                <w:sz w:val="20"/>
                <w:szCs w:val="20"/>
              </w:rPr>
              <w:t>12</w:t>
            </w:r>
          </w:p>
          <w:p w14:paraId="300F2756" w14:textId="77777777" w:rsidR="006D419B" w:rsidRPr="00DB5974" w:rsidRDefault="006D419B" w:rsidP="00242C0F">
            <w:pPr>
              <w:jc w:val="center"/>
              <w:rPr>
                <w:sz w:val="20"/>
                <w:szCs w:val="20"/>
              </w:rPr>
            </w:pPr>
          </w:p>
        </w:tc>
        <w:tc>
          <w:tcPr>
            <w:tcW w:w="0" w:type="auto"/>
            <w:vAlign w:val="center"/>
          </w:tcPr>
          <w:p w14:paraId="5064CCF5" w14:textId="77777777" w:rsidR="006D419B" w:rsidRPr="00DB5974" w:rsidRDefault="006D419B" w:rsidP="00242C0F">
            <w:pPr>
              <w:jc w:val="center"/>
              <w:rPr>
                <w:sz w:val="20"/>
                <w:szCs w:val="20"/>
              </w:rPr>
            </w:pPr>
            <w:r w:rsidRPr="00DB5974">
              <w:rPr>
                <w:sz w:val="20"/>
                <w:szCs w:val="20"/>
              </w:rPr>
              <w:t>16-18</w:t>
            </w:r>
          </w:p>
        </w:tc>
        <w:tc>
          <w:tcPr>
            <w:tcW w:w="0" w:type="auto"/>
            <w:vAlign w:val="center"/>
          </w:tcPr>
          <w:p w14:paraId="4617AE1E" w14:textId="2B40B569" w:rsidR="006D419B" w:rsidRPr="0032190F" w:rsidRDefault="006D419B" w:rsidP="00242C0F">
            <w:pPr>
              <w:jc w:val="center"/>
              <w:rPr>
                <w:sz w:val="20"/>
                <w:szCs w:val="20"/>
                <w:lang w:val="fr-FR"/>
              </w:rPr>
            </w:pPr>
            <w:r w:rsidRPr="0032190F">
              <w:rPr>
                <w:sz w:val="20"/>
                <w:szCs w:val="20"/>
                <w:lang w:val="fr-FR"/>
              </w:rPr>
              <w:t xml:space="preserve">Néo. Moy I ou Style </w:t>
            </w:r>
            <w:hyperlink r:id="rId969" w:anchor="Cul_Pollera" w:history="1">
              <w:r w:rsidRPr="0032190F">
                <w:rPr>
                  <w:rStyle w:val="Hyperlink"/>
                  <w:sz w:val="20"/>
                  <w:szCs w:val="20"/>
                  <w:lang w:val="fr-FR"/>
                </w:rPr>
                <w:t>Pollera</w:t>
              </w:r>
            </w:hyperlink>
          </w:p>
        </w:tc>
      </w:tr>
      <w:tr w:rsidR="006D419B" w:rsidRPr="002541D8" w14:paraId="6BB4F71D" w14:textId="77777777">
        <w:trPr>
          <w:cantSplit/>
          <w:jc w:val="center"/>
        </w:trPr>
        <w:tc>
          <w:tcPr>
            <w:tcW w:w="0" w:type="auto"/>
            <w:vMerge/>
            <w:vAlign w:val="center"/>
          </w:tcPr>
          <w:p w14:paraId="58DBC29C" w14:textId="77777777" w:rsidR="006D419B" w:rsidRPr="0032190F" w:rsidRDefault="006D419B" w:rsidP="00242C0F">
            <w:pPr>
              <w:jc w:val="center"/>
              <w:rPr>
                <w:sz w:val="20"/>
                <w:szCs w:val="20"/>
                <w:lang w:val="fr-FR"/>
              </w:rPr>
            </w:pPr>
          </w:p>
        </w:tc>
        <w:tc>
          <w:tcPr>
            <w:tcW w:w="0" w:type="auto"/>
            <w:vAlign w:val="center"/>
          </w:tcPr>
          <w:p w14:paraId="01C5AF45" w14:textId="77777777" w:rsidR="006D419B" w:rsidRPr="00DB5974" w:rsidRDefault="006D419B" w:rsidP="00242C0F">
            <w:pPr>
              <w:jc w:val="center"/>
              <w:rPr>
                <w:sz w:val="20"/>
                <w:szCs w:val="20"/>
              </w:rPr>
            </w:pPr>
            <w:r w:rsidRPr="00DB5974">
              <w:rPr>
                <w:sz w:val="20"/>
                <w:szCs w:val="20"/>
              </w:rPr>
              <w:t>19-22</w:t>
            </w:r>
          </w:p>
        </w:tc>
        <w:tc>
          <w:tcPr>
            <w:tcW w:w="0" w:type="auto"/>
            <w:vMerge/>
            <w:vAlign w:val="center"/>
          </w:tcPr>
          <w:p w14:paraId="17E1A051" w14:textId="77777777" w:rsidR="006D419B" w:rsidRPr="00DB5974" w:rsidRDefault="006D419B" w:rsidP="00242C0F">
            <w:pPr>
              <w:jc w:val="center"/>
              <w:rPr>
                <w:sz w:val="20"/>
                <w:szCs w:val="20"/>
              </w:rPr>
            </w:pPr>
          </w:p>
        </w:tc>
        <w:tc>
          <w:tcPr>
            <w:tcW w:w="0" w:type="auto"/>
            <w:vAlign w:val="center"/>
          </w:tcPr>
          <w:p w14:paraId="45D00A63" w14:textId="77777777" w:rsidR="006D419B" w:rsidRPr="00DB5974" w:rsidRDefault="006D419B" w:rsidP="00242C0F">
            <w:pPr>
              <w:jc w:val="center"/>
              <w:rPr>
                <w:sz w:val="20"/>
                <w:szCs w:val="20"/>
              </w:rPr>
            </w:pPr>
            <w:r w:rsidRPr="00DB5974">
              <w:rPr>
                <w:sz w:val="20"/>
                <w:szCs w:val="20"/>
              </w:rPr>
              <w:t>8-15</w:t>
            </w:r>
          </w:p>
        </w:tc>
        <w:tc>
          <w:tcPr>
            <w:tcW w:w="0" w:type="auto"/>
            <w:vAlign w:val="center"/>
          </w:tcPr>
          <w:p w14:paraId="592B42F8" w14:textId="288D83AA" w:rsidR="006D419B" w:rsidRPr="0032190F" w:rsidRDefault="006D419B" w:rsidP="00242C0F">
            <w:pPr>
              <w:jc w:val="center"/>
              <w:rPr>
                <w:sz w:val="20"/>
                <w:szCs w:val="20"/>
                <w:lang w:val="fr-FR"/>
              </w:rPr>
            </w:pPr>
            <w:r w:rsidRPr="0032190F">
              <w:rPr>
                <w:sz w:val="20"/>
                <w:szCs w:val="20"/>
                <w:lang w:val="fr-FR"/>
              </w:rPr>
              <w:t xml:space="preserve">Néo. Moy II ou </w:t>
            </w:r>
            <w:hyperlink r:id="rId970" w:anchor="Cul_VBQ" w:history="1">
              <w:r w:rsidRPr="0032190F">
                <w:rPr>
                  <w:rStyle w:val="Hyperlink"/>
                  <w:sz w:val="20"/>
                  <w:szCs w:val="20"/>
                  <w:lang w:val="fr-FR"/>
                </w:rPr>
                <w:t>VBQ I</w:t>
              </w:r>
            </w:hyperlink>
          </w:p>
        </w:tc>
      </w:tr>
      <w:tr w:rsidR="006D419B" w:rsidRPr="002541D8" w14:paraId="42CA61AE" w14:textId="77777777">
        <w:trPr>
          <w:cantSplit/>
          <w:jc w:val="center"/>
        </w:trPr>
        <w:tc>
          <w:tcPr>
            <w:tcW w:w="0" w:type="auto"/>
            <w:vMerge/>
            <w:vAlign w:val="center"/>
          </w:tcPr>
          <w:p w14:paraId="1878F744" w14:textId="77777777" w:rsidR="006D419B" w:rsidRPr="0032190F" w:rsidRDefault="006D419B" w:rsidP="00242C0F">
            <w:pPr>
              <w:jc w:val="center"/>
              <w:rPr>
                <w:sz w:val="20"/>
                <w:szCs w:val="20"/>
                <w:lang w:val="fr-FR"/>
              </w:rPr>
            </w:pPr>
          </w:p>
        </w:tc>
        <w:tc>
          <w:tcPr>
            <w:tcW w:w="0" w:type="auto"/>
            <w:vAlign w:val="center"/>
          </w:tcPr>
          <w:p w14:paraId="73B2BC8C" w14:textId="77777777" w:rsidR="006D419B" w:rsidRPr="00DB5974" w:rsidRDefault="006D419B" w:rsidP="00242C0F">
            <w:pPr>
              <w:jc w:val="center"/>
              <w:rPr>
                <w:sz w:val="20"/>
                <w:szCs w:val="20"/>
              </w:rPr>
            </w:pPr>
            <w:r w:rsidRPr="00DB5974">
              <w:rPr>
                <w:sz w:val="20"/>
                <w:szCs w:val="20"/>
              </w:rPr>
              <w:t>14-18</w:t>
            </w:r>
          </w:p>
        </w:tc>
        <w:tc>
          <w:tcPr>
            <w:tcW w:w="0" w:type="auto"/>
            <w:vAlign w:val="center"/>
          </w:tcPr>
          <w:p w14:paraId="2AF846B0" w14:textId="77777777" w:rsidR="006D419B" w:rsidRPr="00DB5974" w:rsidRDefault="006D419B" w:rsidP="00242C0F">
            <w:pPr>
              <w:jc w:val="center"/>
              <w:rPr>
                <w:sz w:val="20"/>
                <w:szCs w:val="20"/>
              </w:rPr>
            </w:pPr>
            <w:r w:rsidRPr="00DB5974">
              <w:rPr>
                <w:sz w:val="20"/>
                <w:szCs w:val="20"/>
              </w:rPr>
              <w:t>9-11</w:t>
            </w:r>
          </w:p>
        </w:tc>
        <w:tc>
          <w:tcPr>
            <w:tcW w:w="0" w:type="auto"/>
            <w:vAlign w:val="center"/>
          </w:tcPr>
          <w:p w14:paraId="11BCA349" w14:textId="77777777" w:rsidR="006D419B" w:rsidRPr="00DB5974" w:rsidRDefault="006D419B" w:rsidP="00242C0F">
            <w:pPr>
              <w:jc w:val="center"/>
              <w:rPr>
                <w:sz w:val="20"/>
                <w:szCs w:val="20"/>
              </w:rPr>
            </w:pPr>
            <w:r w:rsidRPr="00DB5974">
              <w:rPr>
                <w:sz w:val="20"/>
                <w:szCs w:val="20"/>
              </w:rPr>
              <w:t>1-7</w:t>
            </w:r>
          </w:p>
        </w:tc>
        <w:tc>
          <w:tcPr>
            <w:tcW w:w="0" w:type="auto"/>
            <w:vAlign w:val="center"/>
          </w:tcPr>
          <w:p w14:paraId="0CD0D6BA" w14:textId="77777777" w:rsidR="006D419B" w:rsidRPr="0032190F" w:rsidRDefault="006D419B" w:rsidP="00242C0F">
            <w:pPr>
              <w:jc w:val="center"/>
              <w:rPr>
                <w:sz w:val="20"/>
                <w:szCs w:val="20"/>
                <w:lang w:val="fr-FR"/>
              </w:rPr>
            </w:pPr>
            <w:r w:rsidRPr="0032190F">
              <w:rPr>
                <w:sz w:val="20"/>
                <w:szCs w:val="20"/>
                <w:lang w:val="fr-FR"/>
              </w:rPr>
              <w:t>Néo. Moy. III ou VBQ II</w:t>
            </w:r>
          </w:p>
        </w:tc>
      </w:tr>
      <w:tr w:rsidR="006D419B" w:rsidRPr="002541D8" w14:paraId="5739085C" w14:textId="77777777">
        <w:trPr>
          <w:cantSplit/>
          <w:jc w:val="center"/>
        </w:trPr>
        <w:tc>
          <w:tcPr>
            <w:tcW w:w="0" w:type="auto"/>
            <w:vMerge/>
            <w:vAlign w:val="center"/>
          </w:tcPr>
          <w:p w14:paraId="69122E52" w14:textId="77777777" w:rsidR="006D419B" w:rsidRPr="0032190F" w:rsidRDefault="006D419B" w:rsidP="00242C0F">
            <w:pPr>
              <w:jc w:val="center"/>
              <w:rPr>
                <w:sz w:val="20"/>
                <w:szCs w:val="20"/>
                <w:lang w:val="fr-FR"/>
              </w:rPr>
            </w:pPr>
          </w:p>
        </w:tc>
        <w:tc>
          <w:tcPr>
            <w:tcW w:w="0" w:type="auto"/>
            <w:vAlign w:val="center"/>
          </w:tcPr>
          <w:p w14:paraId="7987DF05" w14:textId="77777777" w:rsidR="006D419B" w:rsidRPr="00DB5974" w:rsidRDefault="006D419B" w:rsidP="00242C0F">
            <w:pPr>
              <w:jc w:val="center"/>
              <w:rPr>
                <w:sz w:val="20"/>
                <w:szCs w:val="20"/>
              </w:rPr>
            </w:pPr>
            <w:r w:rsidRPr="00DB5974">
              <w:rPr>
                <w:sz w:val="20"/>
                <w:szCs w:val="20"/>
              </w:rPr>
              <w:t>Non fouillé ?</w:t>
            </w:r>
          </w:p>
        </w:tc>
        <w:tc>
          <w:tcPr>
            <w:tcW w:w="0" w:type="auto"/>
            <w:vAlign w:val="center"/>
          </w:tcPr>
          <w:p w14:paraId="6C83BDD9" w14:textId="77777777" w:rsidR="006D419B" w:rsidRPr="00DB5974" w:rsidRDefault="006D419B" w:rsidP="00242C0F">
            <w:pPr>
              <w:jc w:val="center"/>
              <w:rPr>
                <w:sz w:val="20"/>
                <w:szCs w:val="20"/>
              </w:rPr>
            </w:pPr>
            <w:r w:rsidRPr="00DB5974">
              <w:rPr>
                <w:sz w:val="20"/>
                <w:szCs w:val="20"/>
              </w:rPr>
              <w:t>5-8</w:t>
            </w:r>
          </w:p>
        </w:tc>
        <w:tc>
          <w:tcPr>
            <w:tcW w:w="0" w:type="auto"/>
            <w:vAlign w:val="center"/>
          </w:tcPr>
          <w:p w14:paraId="15171191" w14:textId="77777777" w:rsidR="006D419B" w:rsidRPr="00DB5974" w:rsidRDefault="006D419B" w:rsidP="00242C0F">
            <w:pPr>
              <w:jc w:val="center"/>
              <w:rPr>
                <w:sz w:val="20"/>
                <w:szCs w:val="20"/>
              </w:rPr>
            </w:pPr>
            <w:r w:rsidRPr="00DB5974">
              <w:rPr>
                <w:sz w:val="20"/>
                <w:szCs w:val="20"/>
              </w:rPr>
              <w:t>ø</w:t>
            </w:r>
          </w:p>
        </w:tc>
        <w:tc>
          <w:tcPr>
            <w:tcW w:w="0" w:type="auto"/>
            <w:vAlign w:val="center"/>
          </w:tcPr>
          <w:p w14:paraId="31099229" w14:textId="77777777" w:rsidR="006D419B" w:rsidRPr="0032190F" w:rsidRDefault="006D419B" w:rsidP="00242C0F">
            <w:pPr>
              <w:jc w:val="center"/>
              <w:rPr>
                <w:sz w:val="20"/>
                <w:szCs w:val="20"/>
                <w:lang w:val="fr-FR"/>
              </w:rPr>
            </w:pPr>
            <w:r w:rsidRPr="0032190F">
              <w:rPr>
                <w:sz w:val="20"/>
                <w:szCs w:val="20"/>
                <w:lang w:val="fr-FR"/>
              </w:rPr>
              <w:t>Néo. Sup. ou Culture de Chassey</w:t>
            </w:r>
          </w:p>
        </w:tc>
      </w:tr>
    </w:tbl>
    <w:p w14:paraId="4202869E" w14:textId="77777777" w:rsidR="000D6034" w:rsidRPr="0032190F" w:rsidRDefault="000D6034" w:rsidP="00242C0F">
      <w:pPr>
        <w:jc w:val="right"/>
        <w:rPr>
          <w:lang w:val="fr-FR"/>
        </w:rPr>
      </w:pPr>
      <w:r w:rsidRPr="0032190F">
        <w:rPr>
          <w:lang w:val="fr-FR"/>
        </w:rPr>
        <w:t>(BIB 251 p. 486)</w:t>
      </w:r>
    </w:p>
    <w:p w14:paraId="75F32307" w14:textId="77777777" w:rsidR="001B0EC7" w:rsidRPr="0032190F" w:rsidRDefault="001B0EC7" w:rsidP="00242C0F">
      <w:pPr>
        <w:rPr>
          <w:lang w:val="fr-FR"/>
        </w:rPr>
      </w:pPr>
      <w:r w:rsidRPr="0032190F">
        <w:rPr>
          <w:lang w:val="fr-FR"/>
        </w:rPr>
        <w:t>Les datations des fouilles Brea aux Arene Candide :</w:t>
      </w:r>
    </w:p>
    <w:p w14:paraId="0B93B643" w14:textId="77777777" w:rsidR="001B0EC7" w:rsidRPr="0032190F" w:rsidRDefault="001B0EC7" w:rsidP="00242C0F">
      <w:pPr>
        <w:rPr>
          <w:lang w:val="fr-FR"/>
        </w:rPr>
      </w:pPr>
      <w:r w:rsidRPr="0032190F">
        <w:rPr>
          <w:lang w:val="fr-FR"/>
        </w:rPr>
        <w:tab/>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44"/>
        <w:gridCol w:w="1683"/>
      </w:tblGrid>
      <w:tr w:rsidR="001B0EC7" w:rsidRPr="00DB5974" w14:paraId="68084BB9" w14:textId="77777777">
        <w:trPr>
          <w:cantSplit/>
          <w:jc w:val="center"/>
        </w:trPr>
        <w:tc>
          <w:tcPr>
            <w:tcW w:w="0" w:type="auto"/>
            <w:vAlign w:val="center"/>
          </w:tcPr>
          <w:p w14:paraId="3CC3DF6A" w14:textId="77777777" w:rsidR="001B0EC7" w:rsidRPr="00DB5974" w:rsidRDefault="001B0EC7" w:rsidP="00242C0F">
            <w:pPr>
              <w:jc w:val="center"/>
              <w:rPr>
                <w:sz w:val="20"/>
                <w:szCs w:val="20"/>
              </w:rPr>
            </w:pPr>
            <w:r w:rsidRPr="00DB5974">
              <w:rPr>
                <w:sz w:val="20"/>
                <w:szCs w:val="20"/>
              </w:rPr>
              <w:t>Niveau 13</w:t>
            </w:r>
          </w:p>
        </w:tc>
        <w:tc>
          <w:tcPr>
            <w:tcW w:w="0" w:type="auto"/>
            <w:vAlign w:val="center"/>
          </w:tcPr>
          <w:p w14:paraId="415EAC64" w14:textId="77777777" w:rsidR="001B0EC7" w:rsidRPr="00DB5974" w:rsidRDefault="001B0EC7" w:rsidP="00242C0F">
            <w:pPr>
              <w:jc w:val="center"/>
              <w:rPr>
                <w:sz w:val="20"/>
                <w:szCs w:val="20"/>
              </w:rPr>
            </w:pPr>
            <w:r w:rsidRPr="00DB5974">
              <w:rPr>
                <w:sz w:val="20"/>
                <w:szCs w:val="20"/>
              </w:rPr>
              <w:t>4260-3940 cal BC</w:t>
            </w:r>
          </w:p>
        </w:tc>
      </w:tr>
      <w:tr w:rsidR="001B0EC7" w:rsidRPr="00DB5974" w14:paraId="00567D02" w14:textId="77777777">
        <w:trPr>
          <w:cantSplit/>
          <w:jc w:val="center"/>
        </w:trPr>
        <w:tc>
          <w:tcPr>
            <w:tcW w:w="0" w:type="auto"/>
            <w:vAlign w:val="center"/>
          </w:tcPr>
          <w:p w14:paraId="214DD86B" w14:textId="77777777" w:rsidR="001B0EC7" w:rsidRPr="00DB5974" w:rsidRDefault="001B0EC7" w:rsidP="00242C0F">
            <w:pPr>
              <w:jc w:val="center"/>
              <w:rPr>
                <w:sz w:val="20"/>
                <w:szCs w:val="20"/>
              </w:rPr>
            </w:pPr>
            <w:r w:rsidRPr="00DB5974">
              <w:rPr>
                <w:sz w:val="20"/>
                <w:szCs w:val="20"/>
              </w:rPr>
              <w:t>Niveaux 11-13</w:t>
            </w:r>
          </w:p>
        </w:tc>
        <w:tc>
          <w:tcPr>
            <w:tcW w:w="0" w:type="auto"/>
            <w:vAlign w:val="center"/>
          </w:tcPr>
          <w:p w14:paraId="42743D0A" w14:textId="77777777" w:rsidR="001B0EC7" w:rsidRPr="00DB5974" w:rsidRDefault="001B0EC7" w:rsidP="00242C0F">
            <w:pPr>
              <w:jc w:val="center"/>
              <w:rPr>
                <w:sz w:val="20"/>
                <w:szCs w:val="20"/>
              </w:rPr>
            </w:pPr>
            <w:r w:rsidRPr="00DB5974">
              <w:rPr>
                <w:sz w:val="20"/>
                <w:szCs w:val="20"/>
              </w:rPr>
              <w:t>4210-4220 cal BC</w:t>
            </w:r>
          </w:p>
        </w:tc>
      </w:tr>
      <w:tr w:rsidR="001B0EC7" w:rsidRPr="00DB5974" w14:paraId="32C47F88" w14:textId="77777777">
        <w:trPr>
          <w:cantSplit/>
          <w:jc w:val="center"/>
        </w:trPr>
        <w:tc>
          <w:tcPr>
            <w:tcW w:w="0" w:type="auto"/>
            <w:vAlign w:val="center"/>
          </w:tcPr>
          <w:p w14:paraId="11065713" w14:textId="77777777" w:rsidR="001B0EC7" w:rsidRPr="00DB5974" w:rsidRDefault="001B0EC7" w:rsidP="00242C0F">
            <w:pPr>
              <w:jc w:val="center"/>
              <w:rPr>
                <w:sz w:val="20"/>
                <w:szCs w:val="20"/>
              </w:rPr>
            </w:pPr>
            <w:r w:rsidRPr="00DB5974">
              <w:rPr>
                <w:sz w:val="20"/>
                <w:szCs w:val="20"/>
              </w:rPr>
              <w:t>Niveaux 9-10</w:t>
            </w:r>
          </w:p>
        </w:tc>
        <w:tc>
          <w:tcPr>
            <w:tcW w:w="0" w:type="auto"/>
            <w:vAlign w:val="center"/>
          </w:tcPr>
          <w:p w14:paraId="3B4720DD" w14:textId="77777777" w:rsidR="001B0EC7" w:rsidRPr="00DB5974" w:rsidRDefault="001B0EC7" w:rsidP="00242C0F">
            <w:pPr>
              <w:jc w:val="center"/>
              <w:rPr>
                <w:sz w:val="20"/>
                <w:szCs w:val="20"/>
              </w:rPr>
            </w:pPr>
            <w:r w:rsidRPr="00DB5974">
              <w:rPr>
                <w:sz w:val="20"/>
                <w:szCs w:val="20"/>
              </w:rPr>
              <w:t>4230-4060 cal BC</w:t>
            </w:r>
          </w:p>
        </w:tc>
      </w:tr>
      <w:tr w:rsidR="001B0EC7" w:rsidRPr="00DB5974" w14:paraId="0E34F825" w14:textId="77777777">
        <w:trPr>
          <w:cantSplit/>
          <w:jc w:val="center"/>
        </w:trPr>
        <w:tc>
          <w:tcPr>
            <w:tcW w:w="0" w:type="auto"/>
            <w:vAlign w:val="center"/>
          </w:tcPr>
          <w:p w14:paraId="375D47C5" w14:textId="25C5F5B9" w:rsidR="001B0EC7" w:rsidRPr="0032190F" w:rsidRDefault="00F37D5C" w:rsidP="00242C0F">
            <w:pPr>
              <w:jc w:val="center"/>
              <w:rPr>
                <w:sz w:val="20"/>
                <w:szCs w:val="20"/>
                <w:lang w:val="fr-FR"/>
              </w:rPr>
            </w:pPr>
            <w:r w:rsidRPr="0032190F">
              <w:rPr>
                <w:i/>
                <w:sz w:val="20"/>
                <w:szCs w:val="20"/>
                <w:lang w:val="fr-FR"/>
              </w:rPr>
              <w:t>taq</w:t>
            </w:r>
            <w:r w:rsidR="001B0EC7" w:rsidRPr="0032190F">
              <w:rPr>
                <w:sz w:val="20"/>
                <w:szCs w:val="20"/>
                <w:lang w:val="fr-FR"/>
              </w:rPr>
              <w:t xml:space="preserve"> marquant le début du </w:t>
            </w:r>
            <w:hyperlink r:id="rId971" w:anchor="Cul_Chalco" w:history="1">
              <w:r w:rsidR="001B0EC7" w:rsidRPr="0032190F">
                <w:rPr>
                  <w:rStyle w:val="Hyperlink"/>
                  <w:sz w:val="20"/>
                  <w:szCs w:val="20"/>
                  <w:lang w:val="fr-FR"/>
                </w:rPr>
                <w:t>Chalcolithique</w:t>
              </w:r>
            </w:hyperlink>
          </w:p>
        </w:tc>
        <w:tc>
          <w:tcPr>
            <w:tcW w:w="0" w:type="auto"/>
            <w:vAlign w:val="center"/>
          </w:tcPr>
          <w:p w14:paraId="10970F5C" w14:textId="77777777" w:rsidR="001B0EC7" w:rsidRPr="00DB5974" w:rsidRDefault="001B0EC7" w:rsidP="00242C0F">
            <w:pPr>
              <w:jc w:val="center"/>
              <w:rPr>
                <w:sz w:val="20"/>
                <w:szCs w:val="20"/>
              </w:rPr>
            </w:pPr>
            <w:r w:rsidRPr="00DB5974">
              <w:rPr>
                <w:sz w:val="20"/>
                <w:szCs w:val="20"/>
              </w:rPr>
              <w:t>3640-3370 cal BC</w:t>
            </w:r>
          </w:p>
        </w:tc>
      </w:tr>
    </w:tbl>
    <w:p w14:paraId="21204E01" w14:textId="77777777" w:rsidR="001B0EC7" w:rsidRDefault="001B0EC7" w:rsidP="00242C0F">
      <w:pPr>
        <w:jc w:val="right"/>
      </w:pPr>
      <w:r>
        <w:t>(BIB 251 p. 490)</w:t>
      </w:r>
    </w:p>
    <w:p w14:paraId="6F5D366E" w14:textId="77777777" w:rsidR="00D652A2" w:rsidRDefault="00D652A2" w:rsidP="00242C0F">
      <w:pPr>
        <w:jc w:val="both"/>
      </w:pPr>
    </w:p>
    <w:p w14:paraId="65FE1165" w14:textId="77777777" w:rsidR="00D652A2" w:rsidRDefault="00D652A2" w:rsidP="00D652A2">
      <w:pPr>
        <w:pStyle w:val="Heading4"/>
      </w:pPr>
      <w:r>
        <w:t>Néolithique ancien</w:t>
      </w:r>
    </w:p>
    <w:p w14:paraId="5EEE3E36" w14:textId="77777777" w:rsidR="00D652A2" w:rsidRDefault="00D652A2" w:rsidP="00242C0F">
      <w:pPr>
        <w:jc w:val="both"/>
      </w:pPr>
    </w:p>
    <w:p w14:paraId="74D57462" w14:textId="283FC824" w:rsidR="00BB2344" w:rsidRPr="00BB2344" w:rsidRDefault="00D652A2" w:rsidP="00BB2344">
      <w:pPr>
        <w:jc w:val="both"/>
        <w:rPr>
          <w:lang w:val="fr-FR"/>
        </w:rPr>
      </w:pPr>
      <w:r w:rsidRPr="0032190F">
        <w:rPr>
          <w:lang w:val="fr-FR"/>
        </w:rPr>
        <w:t>Présence d’</w:t>
      </w:r>
      <w:hyperlink r:id="rId972" w:anchor="Sit_Obsidienne" w:history="1">
        <w:r w:rsidR="009F2A99" w:rsidRPr="009F2A99">
          <w:rPr>
            <w:rStyle w:val="Hyperlink"/>
            <w:szCs w:val="20"/>
            <w:lang w:val="fr-FR"/>
          </w:rPr>
          <w:t>obsidienne</w:t>
        </w:r>
      </w:hyperlink>
      <w:r w:rsidRPr="0032190F">
        <w:rPr>
          <w:lang w:val="fr-FR"/>
        </w:rPr>
        <w:t xml:space="preserve"> dans les niveaux Néo ancien (Vaquer 1999 p. 32, BIB 1073 p. 53 (BIB 1086))</w:t>
      </w:r>
      <w:r w:rsidR="009F2A99">
        <w:rPr>
          <w:lang w:val="fr-FR"/>
        </w:rPr>
        <w:t xml:space="preserve"> (BIB ANR CIMO)</w:t>
      </w:r>
      <w:r w:rsidR="00BB2344">
        <w:rPr>
          <w:lang w:val="fr-FR"/>
        </w:rPr>
        <w:t xml:space="preserve"> Comme à </w:t>
      </w:r>
      <w:hyperlink r:id="rId973" w:anchor="Sit_Pendimoun" w:history="1">
        <w:r w:rsidR="00BB2344" w:rsidRPr="00BB2344">
          <w:rPr>
            <w:rStyle w:val="Hyperlink"/>
            <w:lang w:val="fr-FR"/>
          </w:rPr>
          <w:t>Pendimoun</w:t>
        </w:r>
      </w:hyperlink>
      <w:r w:rsidR="00BB2344">
        <w:rPr>
          <w:lang w:val="fr-FR"/>
        </w:rPr>
        <w:t xml:space="preserve">, la MP est exogène et les lames et lamelles ne semblent pas avoir été façonnées sur place (BIB Christina De Stefanis, com. pers) </w:t>
      </w:r>
      <w:r w:rsidR="00BB2344" w:rsidRPr="00BB2344">
        <w:rPr>
          <w:lang w:val="fr-FR"/>
        </w:rPr>
        <w:t>Les lames à coches ont été utilisées pour les végétaux plus autres choses (BIB Christina De Stefanis, com. pers)</w:t>
      </w:r>
    </w:p>
    <w:p w14:paraId="3BDEBA7B" w14:textId="4131A203" w:rsidR="00EA05BF" w:rsidRDefault="00EA05BF" w:rsidP="00EA05BF">
      <w:pPr>
        <w:jc w:val="both"/>
        <w:rPr>
          <w:lang w:val="fr-FR"/>
        </w:rPr>
      </w:pPr>
      <w:r>
        <w:rPr>
          <w:lang w:val="fr-FR"/>
        </w:rPr>
        <w:t xml:space="preserve">Galets d'Ichioti (Mortola) comme à </w:t>
      </w:r>
      <w:hyperlink r:id="rId974" w:anchor="Sit_Pendimoun" w:history="1">
        <w:r w:rsidRPr="00EA05BF">
          <w:rPr>
            <w:rStyle w:val="Hyperlink"/>
            <w:lang w:val="fr-FR"/>
          </w:rPr>
          <w:t>Pendimoun</w:t>
        </w:r>
      </w:hyperlink>
      <w:r>
        <w:rPr>
          <w:lang w:val="fr-FR"/>
        </w:rPr>
        <w:t xml:space="preserve"> mais traités différemment (Binder com. pers.)</w:t>
      </w:r>
    </w:p>
    <w:p w14:paraId="6AA4C34B" w14:textId="77777777" w:rsidR="00EA05BF" w:rsidRDefault="00EA05BF" w:rsidP="00242C0F">
      <w:pPr>
        <w:jc w:val="both"/>
        <w:rPr>
          <w:lang w:val="fr-FR"/>
        </w:rPr>
      </w:pPr>
    </w:p>
    <w:p w14:paraId="4DE50071" w14:textId="66B1C879" w:rsidR="00F0087E" w:rsidRDefault="006F6AD3" w:rsidP="00242C0F">
      <w:pPr>
        <w:jc w:val="both"/>
        <w:rPr>
          <w:lang w:val="fr-FR"/>
        </w:rPr>
      </w:pPr>
      <w:r>
        <w:rPr>
          <w:lang w:val="fr-FR"/>
        </w:rPr>
        <w:t xml:space="preserve">v. </w:t>
      </w:r>
      <w:hyperlink r:id="rId975" w:anchor="Sit_Chautard" w:history="1">
        <w:r w:rsidRPr="006F6AD3">
          <w:rPr>
            <w:rStyle w:val="Hyperlink"/>
            <w:lang w:val="fr-FR"/>
          </w:rPr>
          <w:t>Chautard</w:t>
        </w:r>
      </w:hyperlink>
      <w:r w:rsidR="00F0087E">
        <w:rPr>
          <w:lang w:val="fr-FR"/>
        </w:rPr>
        <w:t xml:space="preserve">. </w:t>
      </w:r>
    </w:p>
    <w:p w14:paraId="654ED3FA" w14:textId="73D4E4A2" w:rsidR="00523F95" w:rsidRDefault="004D3BCA" w:rsidP="00242C0F">
      <w:pPr>
        <w:jc w:val="both"/>
        <w:rPr>
          <w:lang w:val="fr-FR"/>
        </w:rPr>
      </w:pPr>
      <w:r w:rsidRPr="0032190F">
        <w:rPr>
          <w:lang w:val="fr-FR"/>
        </w:rPr>
        <w:t xml:space="preserve">Présence de silex du </w:t>
      </w:r>
      <w:hyperlink r:id="rId976" w:anchor="Sit_Monti_Lessini" w:history="1">
        <w:r w:rsidRPr="0032190F">
          <w:rPr>
            <w:rStyle w:val="Hyperlink"/>
            <w:lang w:val="fr-FR"/>
          </w:rPr>
          <w:t>Monte Lessini</w:t>
        </w:r>
      </w:hyperlink>
      <w:r w:rsidRPr="0032190F">
        <w:rPr>
          <w:lang w:val="fr-FR"/>
        </w:rPr>
        <w:t xml:space="preserve"> dans les niveaux </w:t>
      </w:r>
      <w:hyperlink r:id="rId977" w:anchor="Cul_Impressa_Ligure_Provence" w:history="1">
        <w:r w:rsidR="0040200D">
          <w:rPr>
            <w:rStyle w:val="Hyperlink"/>
            <w:lang w:val="fr-FR"/>
          </w:rPr>
          <w:t>ICC</w:t>
        </w:r>
      </w:hyperlink>
      <w:r w:rsidRPr="0032190F">
        <w:rPr>
          <w:lang w:val="fr-FR"/>
        </w:rPr>
        <w:t xml:space="preserve"> (BIB 1073 p. 54)</w:t>
      </w:r>
      <w:r w:rsidR="00136C26" w:rsidRPr="0032190F">
        <w:rPr>
          <w:lang w:val="fr-FR"/>
        </w:rPr>
        <w:t xml:space="preserve"> </w:t>
      </w:r>
      <w:r w:rsidR="00D652A2" w:rsidRPr="0032190F">
        <w:rPr>
          <w:lang w:val="fr-FR"/>
        </w:rPr>
        <w:t>Décors céramiques à "sillon d'impressions" (BIB 254</w:t>
      </w:r>
      <w:r w:rsidR="004F2988" w:rsidRPr="0032190F">
        <w:rPr>
          <w:lang w:val="fr-FR"/>
        </w:rPr>
        <w:t>3</w:t>
      </w:r>
      <w:r w:rsidR="00D652A2" w:rsidRPr="0032190F">
        <w:rPr>
          <w:lang w:val="fr-FR"/>
        </w:rPr>
        <w:t>)</w:t>
      </w:r>
      <w:r w:rsidR="00F0087E">
        <w:rPr>
          <w:lang w:val="fr-FR"/>
        </w:rPr>
        <w:t xml:space="preserve"> </w:t>
      </w:r>
    </w:p>
    <w:p w14:paraId="1C27115D" w14:textId="77777777" w:rsidR="00CA4D93" w:rsidRDefault="00CA4D93" w:rsidP="00242C0F">
      <w:pPr>
        <w:jc w:val="both"/>
        <w:rPr>
          <w:lang w:val="fr-FR"/>
        </w:rPr>
      </w:pPr>
    </w:p>
    <w:p w14:paraId="21D1D3B6" w14:textId="323B57A1" w:rsidR="00CA4D93" w:rsidRDefault="00000000" w:rsidP="00242C0F">
      <w:pPr>
        <w:jc w:val="both"/>
        <w:rPr>
          <w:lang w:val="fr-FR"/>
        </w:rPr>
      </w:pPr>
      <w:hyperlink r:id="rId978" w:anchor="Cul_CLPo" w:history="1">
        <w:r w:rsidR="00CA4D93" w:rsidRPr="00CA4D93">
          <w:rPr>
            <w:rStyle w:val="Hyperlink"/>
            <w:lang w:val="fr-FR"/>
          </w:rPr>
          <w:t>CLPo</w:t>
        </w:r>
      </w:hyperlink>
      <w:r w:rsidR="00CA4D93">
        <w:rPr>
          <w:lang w:val="fr-FR"/>
        </w:rPr>
        <w:t xml:space="preserve"> (Biner com. pers)</w:t>
      </w:r>
    </w:p>
    <w:p w14:paraId="09B3A611" w14:textId="77777777" w:rsidR="00D64539" w:rsidRDefault="00D64539" w:rsidP="00242C0F">
      <w:pPr>
        <w:jc w:val="both"/>
        <w:rPr>
          <w:lang w:val="fr-FR"/>
        </w:rPr>
      </w:pPr>
    </w:p>
    <w:p w14:paraId="4BF68F73" w14:textId="4E962519" w:rsidR="00D64539" w:rsidRDefault="00D64539" w:rsidP="00242C0F">
      <w:pPr>
        <w:jc w:val="both"/>
        <w:rPr>
          <w:lang w:val="fr-FR"/>
        </w:rPr>
      </w:pPr>
      <w:r w:rsidRPr="00D64539">
        <w:rPr>
          <w:lang w:val="fr-FR"/>
        </w:rPr>
        <w:t xml:space="preserve">Les nombreuses analyses effectuées sur l’ensemble des séries </w:t>
      </w:r>
      <w:r>
        <w:rPr>
          <w:lang w:val="fr-FR"/>
        </w:rPr>
        <w:t xml:space="preserve">d'obsidienne </w:t>
      </w:r>
      <w:r w:rsidRPr="00D64539">
        <w:rPr>
          <w:lang w:val="fr-FR"/>
        </w:rPr>
        <w:t xml:space="preserve">du Néolithique ancien (Ammerman et Polglase, 1997), montrent que quinze pièces proviennent de Sardaigne (2 SA, 11 SB, 2 SC) et onze de </w:t>
      </w:r>
      <w:hyperlink r:id="rId979" w:anchor="Sit_Palmarola" w:history="1">
        <w:r w:rsidR="00624E30" w:rsidRPr="002F7F3F">
          <w:rPr>
            <w:rStyle w:val="Hyperlink"/>
            <w:lang w:val="fr-FR"/>
          </w:rPr>
          <w:t>Palmarola</w:t>
        </w:r>
      </w:hyperlink>
      <w:r w:rsidRPr="00D64539">
        <w:rPr>
          <w:lang w:val="fr-FR"/>
        </w:rPr>
        <w:t>.</w:t>
      </w:r>
      <w:r>
        <w:rPr>
          <w:lang w:val="fr-FR"/>
        </w:rPr>
        <w:t>(BIB 2918)</w:t>
      </w:r>
    </w:p>
    <w:p w14:paraId="4CEA0E3C" w14:textId="77777777" w:rsidR="007E7FC8" w:rsidRDefault="007E7FC8" w:rsidP="00242C0F">
      <w:pPr>
        <w:jc w:val="both"/>
        <w:rPr>
          <w:lang w:val="fr-FR"/>
        </w:rPr>
      </w:pPr>
    </w:p>
    <w:p w14:paraId="4A30FD5F" w14:textId="77777777" w:rsidR="007E7FC8" w:rsidRDefault="007E7FC8" w:rsidP="007E7FC8">
      <w:pPr>
        <w:pStyle w:val="Heading5"/>
      </w:pPr>
      <w:r>
        <w:lastRenderedPageBreak/>
        <w:t>Economie</w:t>
      </w:r>
    </w:p>
    <w:p w14:paraId="5474FCBA" w14:textId="77777777" w:rsidR="007E7FC8" w:rsidRDefault="007E7FC8" w:rsidP="00242C0F">
      <w:pPr>
        <w:jc w:val="both"/>
        <w:rPr>
          <w:lang w:val="fr-FR"/>
        </w:rPr>
      </w:pPr>
    </w:p>
    <w:p w14:paraId="271055E5" w14:textId="77777777" w:rsidR="007E7FC8" w:rsidRDefault="007E7FC8" w:rsidP="00242C0F">
      <w:pPr>
        <w:jc w:val="both"/>
        <w:rPr>
          <w:lang w:val="fr-FR"/>
        </w:rPr>
      </w:pPr>
      <w:r>
        <w:rPr>
          <w:lang w:val="fr-FR"/>
        </w:rPr>
        <w:t>Dents de laits d' ovicaprinés (C. de Stefanis com. pers.)</w:t>
      </w:r>
    </w:p>
    <w:p w14:paraId="38BC025E" w14:textId="77777777" w:rsidR="00AD753F" w:rsidRDefault="00AD753F" w:rsidP="00647EA0">
      <w:pPr>
        <w:pStyle w:val="Heading5"/>
      </w:pPr>
      <w:bookmarkStart w:id="527" w:name="Sit_Arene_Candide_p_Impressa"/>
      <w:r>
        <w:t>Impressa</w:t>
      </w:r>
    </w:p>
    <w:bookmarkEnd w:id="527"/>
    <w:p w14:paraId="1FB39143" w14:textId="77777777" w:rsidR="00AD753F" w:rsidRDefault="00AD753F" w:rsidP="00242C0F">
      <w:pPr>
        <w:jc w:val="both"/>
        <w:rPr>
          <w:lang w:val="fr-FR"/>
        </w:rPr>
      </w:pPr>
    </w:p>
    <w:p w14:paraId="46D88B42" w14:textId="77777777" w:rsidR="00624E30" w:rsidRDefault="00624E30" w:rsidP="00242C0F">
      <w:pPr>
        <w:jc w:val="both"/>
        <w:rPr>
          <w:lang w:val="fr-FR"/>
        </w:rPr>
      </w:pPr>
    </w:p>
    <w:p w14:paraId="7C634D99" w14:textId="77777777" w:rsidR="00624E30" w:rsidRDefault="00624E30" w:rsidP="00624E30">
      <w:pPr>
        <w:pStyle w:val="Heading6"/>
      </w:pPr>
      <w:bookmarkStart w:id="528" w:name="Sit_Arene_Candide_p_Impressa_mob"/>
      <w:r>
        <w:t>Mobilier</w:t>
      </w:r>
    </w:p>
    <w:bookmarkEnd w:id="528"/>
    <w:p w14:paraId="08A4D2A2" w14:textId="77777777" w:rsidR="002F7F3F" w:rsidRDefault="002F7F3F" w:rsidP="00242C0F">
      <w:pPr>
        <w:jc w:val="both"/>
        <w:rPr>
          <w:lang w:val="fr-FR"/>
        </w:rPr>
      </w:pPr>
    </w:p>
    <w:p w14:paraId="363141A1" w14:textId="77777777" w:rsidR="00624E30" w:rsidRDefault="00624E30" w:rsidP="00624E30">
      <w:pPr>
        <w:pStyle w:val="Heading7"/>
        <w:rPr>
          <w:lang w:val="fr-FR"/>
        </w:rPr>
      </w:pPr>
      <w:r>
        <w:rPr>
          <w:lang w:val="fr-FR"/>
        </w:rPr>
        <w:t>céramique</w:t>
      </w:r>
    </w:p>
    <w:p w14:paraId="1AAFA0D9" w14:textId="511FF587" w:rsidR="00624E30" w:rsidRPr="00905233" w:rsidRDefault="00000000" w:rsidP="00624E30">
      <w:pPr>
        <w:autoSpaceDE w:val="0"/>
        <w:autoSpaceDN w:val="0"/>
        <w:adjustRightInd w:val="0"/>
        <w:rPr>
          <w:lang w:val="fr-FR"/>
        </w:rPr>
      </w:pPr>
      <w:hyperlink r:id="rId980" w:anchor="Cul_Impressa__cer_IGT" w:history="1">
        <w:r w:rsidR="00624E30" w:rsidRPr="00C1082E">
          <w:rPr>
            <w:rStyle w:val="Hyperlink"/>
            <w:lang w:val="fr-FR"/>
          </w:rPr>
          <w:t>IGT</w:t>
        </w:r>
      </w:hyperlink>
      <w:r w:rsidR="00624E30" w:rsidRPr="00C1082E">
        <w:rPr>
          <w:lang w:val="fr-FR"/>
        </w:rPr>
        <w:t xml:space="preserve"> : </w:t>
      </w:r>
      <w:r w:rsidR="00624E30" w:rsidRPr="00C1082E">
        <w:rPr>
          <w:szCs w:val="16"/>
          <w:lang w:val="fr-FR" w:eastAsia="en-GB"/>
        </w:rPr>
        <w:t>UB-2423: 6980 ±</w:t>
      </w:r>
      <w:r w:rsidR="00624E30">
        <w:rPr>
          <w:szCs w:val="16"/>
          <w:lang w:val="fr-FR" w:eastAsia="en-GB"/>
        </w:rPr>
        <w:t xml:space="preserve"> 115 BP; LJ-4143: 6870 ± 100 BP &amp;</w:t>
      </w:r>
      <w:r w:rsidR="00624E30" w:rsidRPr="009351CF">
        <w:rPr>
          <w:szCs w:val="16"/>
          <w:lang w:val="fr-FR" w:eastAsia="en-GB"/>
        </w:rPr>
        <w:t xml:space="preserve"> Beta-66553: 6880 ± 60 BP</w:t>
      </w:r>
      <w:r w:rsidR="00624E30" w:rsidRPr="009351CF">
        <w:rPr>
          <w:lang w:val="fr-FR"/>
        </w:rPr>
        <w:t xml:space="preserve"> (BIB 2769) Céramiques </w:t>
      </w:r>
      <w:hyperlink r:id="rId981" w:anchor="Cul_Impressa__cer_IGT" w:history="1">
        <w:r w:rsidR="00624E30" w:rsidRPr="009351CF">
          <w:rPr>
            <w:rStyle w:val="Hyperlink"/>
            <w:lang w:val="fr-FR"/>
          </w:rPr>
          <w:t>IGT</w:t>
        </w:r>
      </w:hyperlink>
      <w:r w:rsidR="00624E30" w:rsidRPr="009351CF">
        <w:rPr>
          <w:lang w:val="fr-FR"/>
        </w:rPr>
        <w:t xml:space="preserve"> et </w:t>
      </w:r>
      <w:hyperlink r:id="rId982" w:anchor="Cul_Impressa__cer_SPRWIT" w:history="1">
        <w:r w:rsidR="00624E30">
          <w:rPr>
            <w:rStyle w:val="Hyperlink"/>
            <w:lang w:val="fr-FR"/>
          </w:rPr>
          <w:t>WIT</w:t>
        </w:r>
      </w:hyperlink>
      <w:r w:rsidR="00624E30" w:rsidRPr="009351CF">
        <w:rPr>
          <w:lang w:val="fr-FR"/>
        </w:rPr>
        <w:t xml:space="preserve"> (BIB 2769) Géné</w:t>
      </w:r>
      <w:r w:rsidR="00624E30">
        <w:rPr>
          <w:lang w:val="fr-FR"/>
        </w:rPr>
        <w:t xml:space="preserve">ralement </w:t>
      </w:r>
      <w:hyperlink r:id="rId983" w:anchor="Cul_Impressa__cer_faconnage_SPT" w:history="1">
        <w:r w:rsidR="00624E30" w:rsidRPr="009351CF">
          <w:rPr>
            <w:rStyle w:val="Hyperlink"/>
            <w:lang w:val="fr-FR"/>
          </w:rPr>
          <w:t>SPT</w:t>
        </w:r>
      </w:hyperlink>
      <w:r w:rsidR="00624E30" w:rsidRPr="009351CF">
        <w:rPr>
          <w:lang w:val="fr-FR"/>
        </w:rPr>
        <w:t xml:space="preserve">  </w:t>
      </w:r>
      <w:r w:rsidR="00624E30">
        <w:rPr>
          <w:lang w:val="fr-FR"/>
        </w:rPr>
        <w:t xml:space="preserve">avec 1 vase TFC vu comme étranger </w:t>
      </w:r>
      <w:r w:rsidR="00624E30" w:rsidRPr="009351CF">
        <w:rPr>
          <w:lang w:val="fr-FR"/>
        </w:rPr>
        <w:t>(BIB Gomart ANR CIMO 2019)</w:t>
      </w:r>
      <w:r w:rsidR="00624E30">
        <w:rPr>
          <w:lang w:val="fr-FR"/>
        </w:rPr>
        <w:t xml:space="preserve"> </w:t>
      </w:r>
      <w:r w:rsidR="00624E30" w:rsidRPr="00905233">
        <w:rPr>
          <w:lang w:val="fr-FR"/>
        </w:rPr>
        <w:t xml:space="preserve">faciès </w:t>
      </w:r>
      <w:r w:rsidR="00624E30" w:rsidRPr="00905233">
        <w:rPr>
          <w:i/>
          <w:lang w:val="fr-FR"/>
        </w:rPr>
        <w:t>a sequenza</w:t>
      </w:r>
      <w:r w:rsidR="00624E30" w:rsidRPr="00905233">
        <w:rPr>
          <w:lang w:val="fr-FR"/>
        </w:rPr>
        <w:t xml:space="preserve"> uniquement connu aux AC (CIMO table-ronde</w:t>
      </w:r>
      <w:r w:rsidR="00624E30">
        <w:rPr>
          <w:lang w:val="fr-FR"/>
        </w:rPr>
        <w:t xml:space="preserve"> 2019</w:t>
      </w:r>
      <w:r w:rsidR="00624E30" w:rsidRPr="00905233">
        <w:rPr>
          <w:lang w:val="fr-FR"/>
        </w:rPr>
        <w:t>)</w:t>
      </w:r>
    </w:p>
    <w:p w14:paraId="5EBA52C3" w14:textId="77777777" w:rsidR="00624E30" w:rsidRDefault="00624E30" w:rsidP="00624E30">
      <w:pPr>
        <w:jc w:val="both"/>
        <w:rPr>
          <w:lang w:val="fr-FR"/>
        </w:rPr>
      </w:pPr>
      <w:r>
        <w:rPr>
          <w:lang w:val="fr-FR"/>
        </w:rPr>
        <w:t xml:space="preserve">Diversité des céramiques des niveaux ICC (BIB Gomart et al. CIMO 2019) MP diversifiées </w:t>
      </w:r>
      <w:r w:rsidRPr="00C1082E">
        <w:rPr>
          <w:lang w:val="fr-FR"/>
        </w:rPr>
        <w:t>(BIB table-ronde ANR CIMO 2019)</w:t>
      </w:r>
    </w:p>
    <w:p w14:paraId="2D05E9F1" w14:textId="77777777" w:rsidR="00624E30" w:rsidRPr="00624E30" w:rsidRDefault="00624E30" w:rsidP="00624E30">
      <w:pPr>
        <w:rPr>
          <w:lang w:val="fr-FR"/>
        </w:rPr>
      </w:pPr>
    </w:p>
    <w:p w14:paraId="56EC99FE" w14:textId="77777777" w:rsidR="00624E30" w:rsidRDefault="00624E30" w:rsidP="00624E30">
      <w:pPr>
        <w:pStyle w:val="Heading7"/>
        <w:rPr>
          <w:lang w:val="fr-FR"/>
        </w:rPr>
      </w:pPr>
      <w:bookmarkStart w:id="529" w:name="Sit_Arene_Candide_p_Impressa_mob_lith"/>
      <w:r>
        <w:rPr>
          <w:lang w:val="fr-FR"/>
        </w:rPr>
        <w:t>lithique</w:t>
      </w:r>
    </w:p>
    <w:bookmarkEnd w:id="529"/>
    <w:p w14:paraId="4DDC7E23" w14:textId="5D6E35CE" w:rsidR="00624E30" w:rsidRPr="00F0087E" w:rsidRDefault="00624E30" w:rsidP="00624E30">
      <w:pPr>
        <w:jc w:val="both"/>
        <w:rPr>
          <w:lang w:val="fr-FR"/>
        </w:rPr>
      </w:pPr>
      <w:r w:rsidRPr="00F0087E">
        <w:rPr>
          <w:lang w:val="fr-FR"/>
        </w:rPr>
        <w:t>Les bitroncatures issues de débitages lamellaires ne montrent pas de traces de découpe des végétaux (C. de Stefanis com. pers.)A l'Impressa, silex exogène du Maiolica et du Var (C. de Stefanis com. pers.). Sous-exploitation des supports lithiques (≠</w:t>
      </w:r>
      <w:hyperlink r:id="rId984" w:anchor="Sit_Pendimoun_p_Impressa" w:history="1">
        <w:r w:rsidRPr="00F0087E">
          <w:rPr>
            <w:rStyle w:val="Hyperlink"/>
            <w:lang w:val="fr-FR"/>
          </w:rPr>
          <w:t>Pendimoun</w:t>
        </w:r>
      </w:hyperlink>
      <w:r w:rsidRPr="00F0087E">
        <w:rPr>
          <w:lang w:val="fr-FR"/>
        </w:rPr>
        <w:t>) (C. de Stefanis com. pers.)</w:t>
      </w:r>
    </w:p>
    <w:p w14:paraId="1EDFEEE4" w14:textId="13500522" w:rsidR="00624E30" w:rsidRDefault="00624E30" w:rsidP="00624E30">
      <w:pPr>
        <w:jc w:val="both"/>
        <w:rPr>
          <w:lang w:val="fr-FR"/>
        </w:rPr>
      </w:pPr>
      <w:r>
        <w:rPr>
          <w:lang w:val="fr-FR"/>
        </w:rPr>
        <w:t>A l'Impressa, 5800-5500 BC, apparition des armatures symétriques et trapèzes symétriques (BIB D. Binder ANR CIMO 2019)</w:t>
      </w:r>
      <w:r w:rsidRPr="00624E30">
        <w:rPr>
          <w:szCs w:val="22"/>
          <w:lang w:val="fr-FR" w:eastAsia="en-GB"/>
        </w:rPr>
        <w:t xml:space="preserve"> </w:t>
      </w:r>
      <w:r w:rsidRPr="004E5FFA">
        <w:rPr>
          <w:szCs w:val="22"/>
          <w:lang w:val="fr-FR" w:eastAsia="en-GB"/>
        </w:rPr>
        <w:t xml:space="preserve">Le silex </w:t>
      </w:r>
      <w:hyperlink r:id="rId985" w:anchor="Sit_Mont_Ventoux_p_NeoAnc_Imp" w:history="1">
        <w:r w:rsidRPr="0077212E">
          <w:rPr>
            <w:rStyle w:val="Hyperlink"/>
            <w:lang w:val="fr-FR"/>
          </w:rPr>
          <w:t>blond bédoulien</w:t>
        </w:r>
      </w:hyperlink>
      <w:r>
        <w:rPr>
          <w:lang w:val="fr-FR"/>
        </w:rPr>
        <w:t xml:space="preserve"> </w:t>
      </w:r>
      <w:r w:rsidRPr="004E5FFA">
        <w:rPr>
          <w:szCs w:val="22"/>
          <w:lang w:val="fr-FR" w:eastAsia="en-GB"/>
        </w:rPr>
        <w:t xml:space="preserve">est présent dans les horizons à </w:t>
      </w:r>
      <w:r w:rsidR="00196EAB">
        <w:rPr>
          <w:szCs w:val="22"/>
          <w:lang w:val="fr-FR" w:eastAsia="en-GB"/>
        </w:rPr>
        <w:t>I</w:t>
      </w:r>
      <w:r w:rsidRPr="004E5FFA">
        <w:rPr>
          <w:szCs w:val="22"/>
          <w:lang w:val="fr-FR" w:eastAsia="en-GB"/>
        </w:rPr>
        <w:t xml:space="preserve">mpressa des Arene Candide à côté de silex des Lessini, de l’obsidienne de Sardaigne ou de </w:t>
      </w:r>
      <w:hyperlink r:id="rId986" w:anchor="Sit_Palmarola" w:history="1">
        <w:r w:rsidRPr="002F7F3F">
          <w:rPr>
            <w:rStyle w:val="Hyperlink"/>
            <w:lang w:val="fr-FR"/>
          </w:rPr>
          <w:t>Palmarola</w:t>
        </w:r>
      </w:hyperlink>
      <w:r w:rsidRPr="004E5FFA">
        <w:rPr>
          <w:szCs w:val="22"/>
          <w:lang w:val="fr-FR" w:eastAsia="en-GB"/>
        </w:rPr>
        <w:t xml:space="preserve">, du </w:t>
      </w:r>
      <w:hyperlink r:id="rId987" w:anchor="Sit_Quartz_hyalien" w:history="1">
        <w:r w:rsidRPr="00624E30">
          <w:rPr>
            <w:rStyle w:val="Hyperlink"/>
            <w:iCs/>
            <w:lang w:val="fr-FR"/>
          </w:rPr>
          <w:t>quartz hyalin</w:t>
        </w:r>
      </w:hyperlink>
      <w:r>
        <w:rPr>
          <w:iCs/>
          <w:lang w:val="fr-FR"/>
        </w:rPr>
        <w:t xml:space="preserve"> </w:t>
      </w:r>
      <w:r w:rsidRPr="004E5FFA">
        <w:rPr>
          <w:szCs w:val="22"/>
          <w:lang w:val="fr-FR" w:eastAsia="en-GB"/>
        </w:rPr>
        <w:t>des Alpes-Maritimes et du jaspe rouge de Ligurie orientale (Pessina et Tiné 2008).(BIB 2695)</w:t>
      </w:r>
      <w:r w:rsidRPr="004E5FFA">
        <w:rPr>
          <w:lang w:val="fr-FR"/>
        </w:rPr>
        <w:t xml:space="preserve"> </w:t>
      </w:r>
    </w:p>
    <w:p w14:paraId="0FDC6311" w14:textId="77777777" w:rsidR="00624E30" w:rsidRDefault="00624E30" w:rsidP="00624E30">
      <w:pPr>
        <w:jc w:val="both"/>
        <w:rPr>
          <w:lang w:val="fr-FR"/>
        </w:rPr>
      </w:pPr>
    </w:p>
    <w:p w14:paraId="14D14C89" w14:textId="77777777" w:rsidR="00624E30" w:rsidRDefault="00624E30" w:rsidP="00242C0F">
      <w:pPr>
        <w:jc w:val="both"/>
        <w:rPr>
          <w:lang w:val="fr-FR"/>
        </w:rPr>
      </w:pPr>
    </w:p>
    <w:p w14:paraId="3C71D094" w14:textId="77777777" w:rsidR="00624E30" w:rsidRDefault="00624E30" w:rsidP="00624E30">
      <w:pPr>
        <w:pStyle w:val="Heading6"/>
      </w:pPr>
      <w:r>
        <w:t>Périodes</w:t>
      </w:r>
    </w:p>
    <w:p w14:paraId="755B8911" w14:textId="77777777" w:rsidR="002F7F3F" w:rsidRPr="00EF5F9F" w:rsidRDefault="002F7F3F" w:rsidP="00624E30">
      <w:pPr>
        <w:pStyle w:val="Heading7"/>
        <w:rPr>
          <w:lang w:val="fr-FR"/>
        </w:rPr>
      </w:pPr>
      <w:r w:rsidRPr="00EF5F9F">
        <w:rPr>
          <w:lang w:val="fr-FR"/>
        </w:rPr>
        <w:t>Impressa 1A</w:t>
      </w:r>
    </w:p>
    <w:p w14:paraId="53A64012" w14:textId="77777777" w:rsidR="002F7F3F" w:rsidRDefault="002F7F3F" w:rsidP="00242C0F">
      <w:pPr>
        <w:jc w:val="both"/>
        <w:rPr>
          <w:lang w:val="fr-FR"/>
        </w:rPr>
      </w:pPr>
      <w:r>
        <w:rPr>
          <w:lang w:val="fr-FR"/>
        </w:rPr>
        <w:t>phase 1A</w:t>
      </w:r>
    </w:p>
    <w:p w14:paraId="2BF4C5C9" w14:textId="77777777" w:rsidR="002F7F3F" w:rsidRDefault="002F7F3F" w:rsidP="00242C0F">
      <w:pPr>
        <w:jc w:val="both"/>
        <w:rPr>
          <w:lang w:val="fr-FR"/>
        </w:rPr>
      </w:pPr>
    </w:p>
    <w:p w14:paraId="6854824A" w14:textId="77777777" w:rsidR="002F7F3F" w:rsidRDefault="002F7F3F" w:rsidP="00242C0F">
      <w:pPr>
        <w:jc w:val="both"/>
        <w:rPr>
          <w:lang w:val="fr-FR"/>
        </w:rPr>
      </w:pPr>
      <w:r>
        <w:rPr>
          <w:lang w:val="fr-FR"/>
        </w:rPr>
        <w:t xml:space="preserve">Durant la phase ancienne de l'I (phase IA), les MP exogènes venues de l'est ou de l'ouest sont équilibrés dans les registres archéologiques (BIB D. Binder CIMO 2019) Trapèze de tradition avec modalité de retrouche mésolithique (≠ phase 1B) (BIB D. Binder CIMO 2019) </w:t>
      </w:r>
    </w:p>
    <w:p w14:paraId="0D173BA9" w14:textId="77777777" w:rsidR="002F7F3F" w:rsidRDefault="002F7F3F" w:rsidP="00242C0F">
      <w:pPr>
        <w:jc w:val="both"/>
        <w:rPr>
          <w:lang w:val="fr-FR"/>
        </w:rPr>
      </w:pPr>
    </w:p>
    <w:p w14:paraId="4F586FA7" w14:textId="77777777" w:rsidR="002F7F3F" w:rsidRPr="00EF5F9F" w:rsidRDefault="002F7F3F" w:rsidP="00624E30">
      <w:pPr>
        <w:pStyle w:val="Heading7"/>
        <w:rPr>
          <w:lang w:val="fr-FR"/>
        </w:rPr>
      </w:pPr>
      <w:r w:rsidRPr="00EF5F9F">
        <w:rPr>
          <w:lang w:val="fr-FR"/>
        </w:rPr>
        <w:t>Impressa 1B</w:t>
      </w:r>
    </w:p>
    <w:p w14:paraId="0EC0286C" w14:textId="77777777" w:rsidR="002F7F3F" w:rsidRDefault="002F7F3F" w:rsidP="00242C0F">
      <w:pPr>
        <w:jc w:val="both"/>
        <w:rPr>
          <w:lang w:val="fr-FR"/>
        </w:rPr>
      </w:pPr>
      <w:r>
        <w:rPr>
          <w:lang w:val="fr-FR"/>
        </w:rPr>
        <w:t>phase 1B</w:t>
      </w:r>
    </w:p>
    <w:p w14:paraId="7CDB6709" w14:textId="77777777" w:rsidR="002F7F3F" w:rsidRDefault="002F7F3F" w:rsidP="00242C0F">
      <w:pPr>
        <w:jc w:val="both"/>
        <w:rPr>
          <w:lang w:val="fr-FR"/>
        </w:rPr>
      </w:pPr>
    </w:p>
    <w:p w14:paraId="080CC021" w14:textId="77777777" w:rsidR="002F7F3F" w:rsidRPr="0032190F" w:rsidRDefault="002F7F3F" w:rsidP="002F7F3F">
      <w:pPr>
        <w:jc w:val="both"/>
        <w:rPr>
          <w:lang w:val="fr-FR"/>
        </w:rPr>
      </w:pPr>
      <w:r>
        <w:rPr>
          <w:lang w:val="fr-FR"/>
        </w:rPr>
        <w:t xml:space="preserve">Durant la phase récente de l'I. (phase IB), les sources de MP concernent significativement plus de gites occidentaux qu'orientaux: "tropisme occidental' (BIB D. Binder CIMO 2019) // </w:t>
      </w:r>
      <w:r w:rsidRPr="002F7F3F">
        <w:rPr>
          <w:lang w:val="fr-FR"/>
        </w:rPr>
        <w:t>Pendimoun</w:t>
      </w:r>
      <w:r>
        <w:rPr>
          <w:lang w:val="fr-FR"/>
        </w:rPr>
        <w:t xml:space="preserve"> (BIB D. Binder CIMO 2019) Trapèze de tradition non-mésolithique (≠ phase 1A) (BIB D. Binder CIMO 2019)</w:t>
      </w:r>
    </w:p>
    <w:p w14:paraId="6C336F34" w14:textId="77777777" w:rsidR="00523F95" w:rsidRPr="0032190F" w:rsidRDefault="00523F95" w:rsidP="00647EA0">
      <w:pPr>
        <w:pStyle w:val="Heading5"/>
      </w:pPr>
      <w:bookmarkStart w:id="530" w:name="Sit_Arene_Candide_p_Cardial"/>
      <w:r w:rsidRPr="0032190F">
        <w:lastRenderedPageBreak/>
        <w:t>Cardial</w:t>
      </w:r>
    </w:p>
    <w:bookmarkEnd w:id="530"/>
    <w:p w14:paraId="0C3E0718" w14:textId="18A993DB" w:rsidR="00AD6887" w:rsidRPr="0032190F" w:rsidRDefault="00781EAE" w:rsidP="00242C0F">
      <w:pPr>
        <w:jc w:val="both"/>
        <w:rPr>
          <w:lang w:val="fr-FR"/>
        </w:rPr>
      </w:pPr>
      <w:r w:rsidRPr="00781EAE">
        <w:rPr>
          <w:lang w:val="fr-FR"/>
        </w:rPr>
        <w:t>Arene Candide 1-2</w:t>
      </w:r>
      <w:r>
        <w:rPr>
          <w:lang w:val="fr-FR"/>
        </w:rPr>
        <w:t xml:space="preserve"> : faciès du </w:t>
      </w:r>
      <w:hyperlink r:id="rId988" w:anchor="Cul_Cardial_Tyrrhenien" w:history="1">
        <w:r w:rsidRPr="00781EAE">
          <w:rPr>
            <w:rStyle w:val="Hyperlink"/>
            <w:lang w:val="fr-FR"/>
          </w:rPr>
          <w:t>C</w:t>
        </w:r>
        <w:r>
          <w:rPr>
            <w:rStyle w:val="Hyperlink"/>
            <w:lang w:val="fr-FR"/>
          </w:rPr>
          <w:t>ardial</w:t>
        </w:r>
        <w:r w:rsidRPr="00781EAE">
          <w:rPr>
            <w:rStyle w:val="Hyperlink"/>
            <w:lang w:val="fr-FR"/>
          </w:rPr>
          <w:t xml:space="preserve"> </w:t>
        </w:r>
        <w:r w:rsidR="000962AC">
          <w:rPr>
            <w:rStyle w:val="Hyperlink"/>
            <w:lang w:val="fr-FR"/>
          </w:rPr>
          <w:t>BFP</w:t>
        </w:r>
      </w:hyperlink>
      <w:r w:rsidRPr="00781EAE">
        <w:rPr>
          <w:lang w:val="fr-FR"/>
        </w:rPr>
        <w:t xml:space="preserve"> </w:t>
      </w:r>
      <w:r w:rsidR="00523F95" w:rsidRPr="0032190F">
        <w:rPr>
          <w:lang w:val="fr-FR"/>
        </w:rPr>
        <w:t>(BIB 1831)</w:t>
      </w:r>
      <w:r w:rsidR="00553806">
        <w:rPr>
          <w:lang w:val="fr-FR"/>
        </w:rPr>
        <w:t xml:space="preserve">, </w:t>
      </w:r>
      <w:r w:rsidR="00AD6887">
        <w:rPr>
          <w:lang w:val="fr-FR"/>
        </w:rPr>
        <w:t>AC</w:t>
      </w:r>
      <w:r w:rsidR="00553806">
        <w:rPr>
          <w:lang w:val="fr-FR"/>
        </w:rPr>
        <w:t xml:space="preserve"> </w:t>
      </w:r>
      <w:r w:rsidR="00AD6887">
        <w:rPr>
          <w:lang w:val="fr-FR"/>
        </w:rPr>
        <w:t xml:space="preserve">2: faciès </w:t>
      </w:r>
      <w:hyperlink r:id="rId989" w:anchor="Cul_Filiestru_Basi_Pienza" w:history="1">
        <w:r w:rsidR="00EC57B9">
          <w:rPr>
            <w:rStyle w:val="Hyperlink"/>
            <w:lang w:val="fr-FR"/>
          </w:rPr>
          <w:t>BFP</w:t>
        </w:r>
      </w:hyperlink>
      <w:r w:rsidR="002A11F2" w:rsidRPr="002A11F2">
        <w:rPr>
          <w:lang w:val="fr-FR"/>
        </w:rPr>
        <w:t xml:space="preserve"> </w:t>
      </w:r>
      <w:r w:rsidR="00AD6887">
        <w:rPr>
          <w:lang w:val="fr-FR"/>
        </w:rPr>
        <w:t>(BIB 2696)</w:t>
      </w:r>
    </w:p>
    <w:p w14:paraId="42A2D818" w14:textId="77777777" w:rsidR="004D3BCA" w:rsidRPr="0032190F" w:rsidRDefault="004D3BCA" w:rsidP="00242C0F">
      <w:pPr>
        <w:jc w:val="both"/>
        <w:rPr>
          <w:lang w:val="fr-FR"/>
        </w:rPr>
      </w:pPr>
    </w:p>
    <w:p w14:paraId="7C48E948" w14:textId="77777777" w:rsidR="00472F69" w:rsidRPr="0032190F" w:rsidRDefault="00CC7DE0" w:rsidP="00242C0F">
      <w:pPr>
        <w:pStyle w:val="Heading4"/>
      </w:pPr>
      <w:r w:rsidRPr="0032190F">
        <w:t>Néolithique moyen</w:t>
      </w:r>
    </w:p>
    <w:p w14:paraId="142A63D3" w14:textId="77777777" w:rsidR="00CC7DE0" w:rsidRPr="0032190F" w:rsidRDefault="00CC7DE0" w:rsidP="00242C0F">
      <w:pPr>
        <w:rPr>
          <w:lang w:val="fr-FR"/>
        </w:rPr>
      </w:pPr>
    </w:p>
    <w:p w14:paraId="39444216" w14:textId="77777777" w:rsidR="008D091C" w:rsidRPr="0032190F" w:rsidRDefault="008D091C" w:rsidP="00242C0F">
      <w:pPr>
        <w:jc w:val="both"/>
        <w:rPr>
          <w:lang w:val="fr-FR"/>
        </w:rPr>
      </w:pPr>
      <w:r w:rsidRPr="0032190F">
        <w:rPr>
          <w:lang w:val="fr-FR"/>
        </w:rPr>
        <w:t>Phase formative du VBQ (BIB 1073 p. 54 et sq.)</w:t>
      </w:r>
    </w:p>
    <w:p w14:paraId="0AA814D2" w14:textId="77777777" w:rsidR="008D091C" w:rsidRPr="0032190F" w:rsidRDefault="008D091C" w:rsidP="00242C0F">
      <w:pPr>
        <w:rPr>
          <w:lang w:val="fr-FR"/>
        </w:rPr>
      </w:pPr>
    </w:p>
    <w:p w14:paraId="6D33730F" w14:textId="7C981AC4" w:rsidR="00472F69" w:rsidRPr="0032190F" w:rsidRDefault="00472F69" w:rsidP="00242C0F">
      <w:pPr>
        <w:jc w:val="both"/>
        <w:rPr>
          <w:lang w:val="fr-FR"/>
        </w:rPr>
      </w:pPr>
      <w:r w:rsidRPr="0032190F">
        <w:rPr>
          <w:lang w:val="fr-FR"/>
        </w:rPr>
        <w:t xml:space="preserve">Les niveaux </w:t>
      </w:r>
      <w:hyperlink r:id="rId990" w:anchor="Cul_VBQ" w:history="1">
        <w:r w:rsidRPr="0032190F">
          <w:rPr>
            <w:rStyle w:val="Hyperlink"/>
            <w:lang w:val="fr-FR"/>
          </w:rPr>
          <w:t>VBQ</w:t>
        </w:r>
      </w:hyperlink>
      <w:r w:rsidRPr="0032190F">
        <w:rPr>
          <w:lang w:val="fr-FR"/>
        </w:rPr>
        <w:t xml:space="preserve"> et </w:t>
      </w:r>
      <w:hyperlink r:id="rId991" w:anchor="Cul_Lagozza" w:history="1">
        <w:r w:rsidRPr="0032190F">
          <w:rPr>
            <w:rStyle w:val="Hyperlink"/>
            <w:lang w:val="fr-FR"/>
          </w:rPr>
          <w:t>Chassey-Lagozza</w:t>
        </w:r>
      </w:hyperlink>
      <w:r w:rsidRPr="0032190F">
        <w:rPr>
          <w:lang w:val="fr-FR"/>
        </w:rPr>
        <w:t xml:space="preserve"> sont particulièrement bien représentés. </w:t>
      </w:r>
      <w:r w:rsidR="001B0EC7" w:rsidRPr="0032190F">
        <w:rPr>
          <w:lang w:val="fr-FR"/>
        </w:rPr>
        <w:t xml:space="preserve">Les niveaux 22-15 dominés par les premières phases du </w:t>
      </w:r>
      <w:r w:rsidR="00737420" w:rsidRPr="0032190F">
        <w:rPr>
          <w:lang w:val="fr-FR"/>
        </w:rPr>
        <w:t>VBQ (décoration géométrique et une décoration méandro-spiralique). Dès le niveau 14 les VBQ s’amenuisent pour disparaître au niveau 13. Révisée (Maggi et Starnini 1997) cette stratigraphie fait débuter la présence Cha</w:t>
      </w:r>
      <w:r w:rsidR="001A727B" w:rsidRPr="0032190F">
        <w:rPr>
          <w:lang w:val="fr-FR"/>
        </w:rPr>
        <w:t>s</w:t>
      </w:r>
      <w:r w:rsidR="00737420" w:rsidRPr="0032190F">
        <w:rPr>
          <w:lang w:val="fr-FR"/>
        </w:rPr>
        <w:t xml:space="preserve">séenne dès le niveau 14. Concernant la présence du </w:t>
      </w:r>
      <w:hyperlink r:id="rId992" w:anchor="Sit_Mont_Ventoux_p_NeoAnc_Imp" w:history="1">
        <w:r w:rsidR="00196EAB" w:rsidRPr="0077212E">
          <w:rPr>
            <w:rStyle w:val="Hyperlink"/>
            <w:lang w:val="fr-FR"/>
          </w:rPr>
          <w:t>blond bédoulien</w:t>
        </w:r>
      </w:hyperlink>
      <w:r w:rsidR="00196EAB" w:rsidRPr="00196EAB">
        <w:rPr>
          <w:lang w:val="fr-FR"/>
        </w:rPr>
        <w:t xml:space="preserve"> </w:t>
      </w:r>
      <w:r w:rsidR="00160F6D" w:rsidRPr="0032190F">
        <w:rPr>
          <w:lang w:val="fr-FR"/>
        </w:rPr>
        <w:t xml:space="preserve">provençal (Massif du </w:t>
      </w:r>
      <w:hyperlink r:id="rId993" w:anchor="Sit_Mont_Ventoux" w:history="1">
        <w:r w:rsidR="00160F6D" w:rsidRPr="0032190F">
          <w:rPr>
            <w:rStyle w:val="Hyperlink"/>
            <w:lang w:val="fr-FR"/>
          </w:rPr>
          <w:t>mont</w:t>
        </w:r>
        <w:r w:rsidR="00737420" w:rsidRPr="0032190F">
          <w:rPr>
            <w:rStyle w:val="Hyperlink"/>
            <w:lang w:val="fr-FR"/>
          </w:rPr>
          <w:t xml:space="preserve"> Ventoux</w:t>
        </w:r>
      </w:hyperlink>
      <w:r w:rsidR="00737420" w:rsidRPr="0032190F">
        <w:rPr>
          <w:lang w:val="fr-FR"/>
        </w:rPr>
        <w:t>-Lune et Monts du Vaucluse), il devient plus important dans les couches supérieurs avec une technologie proc</w:t>
      </w:r>
      <w:r w:rsidRPr="0032190F">
        <w:rPr>
          <w:lang w:val="fr-FR"/>
        </w:rPr>
        <w:t xml:space="preserve">he du </w:t>
      </w:r>
      <w:hyperlink r:id="rId994" w:anchor="Cul_Chasseen" w:history="1">
        <w:r w:rsidRPr="0032190F">
          <w:rPr>
            <w:rStyle w:val="Hyperlink"/>
            <w:lang w:val="fr-FR"/>
          </w:rPr>
          <w:t>Chasséen</w:t>
        </w:r>
      </w:hyperlink>
      <w:r w:rsidRPr="0032190F">
        <w:rPr>
          <w:lang w:val="fr-FR"/>
        </w:rPr>
        <w:t xml:space="preserve">. (BIB 251 p. 487). Le silex blond des niveaux 14-9 provient du Ventoux et dominent avec 70% des matières premières </w:t>
      </w:r>
      <w:r w:rsidR="007A6964" w:rsidRPr="0032190F">
        <w:rPr>
          <w:lang w:val="fr-FR"/>
        </w:rPr>
        <w:t xml:space="preserve">employées (55% silex blond et 15% silex oligocène). Une étude complémenatire des sites de </w:t>
      </w:r>
      <w:hyperlink r:id="rId995" w:anchor="Sit_Pollera" w:history="1">
        <w:r w:rsidR="007A6964" w:rsidRPr="0032190F">
          <w:rPr>
            <w:rStyle w:val="Hyperlink"/>
            <w:lang w:val="fr-FR"/>
          </w:rPr>
          <w:t>Pollera</w:t>
        </w:r>
      </w:hyperlink>
      <w:r w:rsidR="007A6964" w:rsidRPr="0032190F">
        <w:rPr>
          <w:lang w:val="fr-FR"/>
        </w:rPr>
        <w:t xml:space="preserve">, </w:t>
      </w:r>
      <w:hyperlink r:id="rId996" w:anchor="Sit_Pertusello" w:history="1">
        <w:r w:rsidR="007A6964" w:rsidRPr="00B03B1D">
          <w:rPr>
            <w:rStyle w:val="Hyperlink"/>
            <w:lang w:val="fr-FR"/>
          </w:rPr>
          <w:t>Pertusello</w:t>
        </w:r>
      </w:hyperlink>
      <w:r w:rsidR="007A6964" w:rsidRPr="0032190F">
        <w:rPr>
          <w:lang w:val="fr-FR"/>
        </w:rPr>
        <w:t xml:space="preserve">, </w:t>
      </w:r>
      <w:hyperlink w:anchor="Sit_Arma_Nasino" w:history="1">
        <w:r w:rsidR="007A6964" w:rsidRPr="0032190F">
          <w:rPr>
            <w:rStyle w:val="Hyperlink"/>
            <w:lang w:val="fr-FR"/>
          </w:rPr>
          <w:t>Arma di Nasino</w:t>
        </w:r>
      </w:hyperlink>
      <w:r w:rsidR="007A6964" w:rsidRPr="0032190F">
        <w:rPr>
          <w:lang w:val="fr-FR"/>
        </w:rPr>
        <w:t>,… permettrait d’associer la présence du silex blond et de la céramique chasséenne (BIB 251 p. 490).</w:t>
      </w:r>
      <w:r w:rsidRPr="0032190F">
        <w:rPr>
          <w:lang w:val="fr-FR"/>
        </w:rPr>
        <w:t>La céramique Chasséenne se distingue du VBQ par des parois plus fines et plus régulières, une cuisson réductrice, une surface lisse et polie, des fonds convexes et des décors rares lorsque dans le VBQ, les décors sont fréquents et les fonds sont plats.(BIB 251 p. 487).</w:t>
      </w:r>
    </w:p>
    <w:p w14:paraId="69D1FE2F" w14:textId="4941F3C8" w:rsidR="001F26DD" w:rsidRPr="0032190F" w:rsidRDefault="00B8608C" w:rsidP="00B8608C">
      <w:pPr>
        <w:jc w:val="both"/>
        <w:rPr>
          <w:lang w:val="fr-FR"/>
        </w:rPr>
      </w:pPr>
      <w:r w:rsidRPr="0032190F">
        <w:rPr>
          <w:lang w:val="fr-FR"/>
        </w:rPr>
        <w:t xml:space="preserve">Aux Arene, la présence du </w:t>
      </w:r>
      <w:hyperlink r:id="rId997" w:anchor="Cul_Chasseen" w:history="1">
        <w:r w:rsidRPr="0032190F">
          <w:rPr>
            <w:rStyle w:val="Hyperlink"/>
            <w:lang w:val="fr-FR"/>
          </w:rPr>
          <w:t>Chasséen</w:t>
        </w:r>
      </w:hyperlink>
      <w:r w:rsidRPr="0032190F">
        <w:rPr>
          <w:lang w:val="fr-FR"/>
        </w:rPr>
        <w:t xml:space="preserve"> est associé à l’introduction du bétail de plus grande taille (BIB 799 p. 72 (BIB 802)) et par un changement radical de l’usage de la grotte –ou d’une partie de celle-ci- </w:t>
      </w:r>
      <w:r w:rsidRPr="0032190F">
        <w:rPr>
          <w:i/>
          <w:lang w:val="fr-FR"/>
        </w:rPr>
        <w:t>gia in atto in fase VBQ II</w:t>
      </w:r>
      <w:r w:rsidRPr="0032190F">
        <w:rPr>
          <w:lang w:val="fr-FR"/>
        </w:rPr>
        <w:t xml:space="preserve"> (BIB 799 p. 72). </w:t>
      </w:r>
    </w:p>
    <w:p w14:paraId="3811351B" w14:textId="77777777" w:rsidR="00C43CE0" w:rsidRPr="0032190F" w:rsidRDefault="00C43CE0" w:rsidP="00B8608C">
      <w:pPr>
        <w:jc w:val="both"/>
        <w:rPr>
          <w:lang w:val="fr-FR"/>
        </w:rPr>
      </w:pPr>
    </w:p>
    <w:p w14:paraId="072F1318" w14:textId="344432F5" w:rsidR="00C43CE0" w:rsidRPr="0032190F" w:rsidRDefault="00DC1711" w:rsidP="00647EA0">
      <w:pPr>
        <w:pStyle w:val="Heading5"/>
      </w:pPr>
      <w:r>
        <w:t>s</w:t>
      </w:r>
      <w:r w:rsidR="00C43CE0" w:rsidRPr="0032190F">
        <w:t>tatuettes</w:t>
      </w:r>
    </w:p>
    <w:p w14:paraId="33FC41BB" w14:textId="77777777" w:rsidR="004F2BDC" w:rsidRPr="0032190F" w:rsidRDefault="004F2BDC" w:rsidP="00F37D5C">
      <w:pPr>
        <w:rPr>
          <w:lang w:val="fr-FR"/>
        </w:rPr>
      </w:pPr>
    </w:p>
    <w:p w14:paraId="6F727DBE" w14:textId="5C8E03B2" w:rsidR="00F37D5C" w:rsidRPr="0032190F" w:rsidRDefault="00000000" w:rsidP="00C43CE0">
      <w:pPr>
        <w:rPr>
          <w:lang w:val="fr-FR"/>
        </w:rPr>
      </w:pPr>
      <w:hyperlink r:id="rId998" w:anchor="Cul_Art_TAC_T_a_statuettes" w:history="1">
        <w:r w:rsidR="00F37D5C" w:rsidRPr="0032190F">
          <w:rPr>
            <w:rStyle w:val="Hyperlink"/>
            <w:lang w:val="fr-FR"/>
          </w:rPr>
          <w:t>Statuette</w:t>
        </w:r>
      </w:hyperlink>
      <w:r w:rsidR="00F37D5C" w:rsidRPr="0032190F">
        <w:rPr>
          <w:lang w:val="fr-FR"/>
        </w:rPr>
        <w:t xml:space="preserve"> anthropomorphe chasséenne (</w:t>
      </w:r>
      <w:r w:rsidR="00D7073F" w:rsidRPr="0032190F">
        <w:rPr>
          <w:lang w:val="fr-FR"/>
        </w:rPr>
        <w:t>BIB J. Tarrète in BIB 2368)</w:t>
      </w:r>
      <w:r w:rsidR="00C43CE0" w:rsidRPr="0032190F">
        <w:rPr>
          <w:lang w:val="fr-FR"/>
        </w:rPr>
        <w:t xml:space="preserve"> Au moins deux statuettes en terre cuite (SS BIB)</w:t>
      </w:r>
    </w:p>
    <w:p w14:paraId="164EE7EC" w14:textId="04AE088E" w:rsidR="00B8608C" w:rsidRPr="0032190F" w:rsidRDefault="00DC1711" w:rsidP="00647EA0">
      <w:pPr>
        <w:pStyle w:val="Heading5"/>
      </w:pPr>
      <w:r>
        <w:t>c</w:t>
      </w:r>
      <w:r w:rsidR="00B8608C" w:rsidRPr="0032190F">
        <w:t>uivre</w:t>
      </w:r>
    </w:p>
    <w:p w14:paraId="6C2412FC" w14:textId="4205C94A" w:rsidR="00EA23D6" w:rsidRPr="0032190F" w:rsidRDefault="00DA6BC4" w:rsidP="00242C0F">
      <w:pPr>
        <w:jc w:val="both"/>
        <w:rPr>
          <w:lang w:val="fr-FR"/>
        </w:rPr>
      </w:pPr>
      <w:r w:rsidRPr="0032190F">
        <w:rPr>
          <w:lang w:val="fr-FR"/>
        </w:rPr>
        <w:t xml:space="preserve">Dans la </w:t>
      </w:r>
      <w:r w:rsidR="00D64539">
        <w:rPr>
          <w:lang w:val="fr-FR"/>
        </w:rPr>
        <w:t>c.</w:t>
      </w:r>
      <w:r w:rsidR="00766526" w:rsidRPr="0032190F">
        <w:rPr>
          <w:lang w:val="fr-FR"/>
        </w:rPr>
        <w:t xml:space="preserve"> 15 attribuée au Chasséen (5300 BP uncal, ca. 4200 calBC) (BIB 799 p. 65</w:t>
      </w:r>
      <w:r w:rsidRPr="0032190F">
        <w:rPr>
          <w:lang w:val="fr-FR"/>
        </w:rPr>
        <w:t xml:space="preserve"> (BIB 800)), un fragment osseux qui présente une coloration vert-bleu est imputable au contact ou à une emmanchure avec des objets en </w:t>
      </w:r>
      <w:hyperlink r:id="rId999" w:anchor="Sit_Cuivre" w:history="1">
        <w:r w:rsidR="00BA150E" w:rsidRPr="00BA150E">
          <w:rPr>
            <w:rStyle w:val="Hyperlink"/>
            <w:lang w:val="fr-FR"/>
          </w:rPr>
          <w:t>cuivre</w:t>
        </w:r>
      </w:hyperlink>
      <w:r w:rsidR="00BA150E" w:rsidRPr="0032190F">
        <w:rPr>
          <w:lang w:val="fr-FR"/>
        </w:rPr>
        <w:t xml:space="preserve"> </w:t>
      </w:r>
      <w:r w:rsidRPr="0032190F">
        <w:rPr>
          <w:lang w:val="fr-FR"/>
        </w:rPr>
        <w:t>(BIB 799 p. 65)</w:t>
      </w:r>
      <w:r w:rsidR="00A05C77" w:rsidRPr="0032190F">
        <w:rPr>
          <w:lang w:val="fr-FR"/>
        </w:rPr>
        <w:t xml:space="preserve">. </w:t>
      </w:r>
      <w:r w:rsidR="00C1239F" w:rsidRPr="0032190F">
        <w:rPr>
          <w:lang w:val="fr-FR"/>
        </w:rPr>
        <w:t>Une alène (</w:t>
      </w:r>
      <w:r w:rsidR="00EA23D6" w:rsidRPr="0032190F">
        <w:rPr>
          <w:i/>
          <w:lang w:val="fr-FR"/>
        </w:rPr>
        <w:t>awl</w:t>
      </w:r>
      <w:r w:rsidR="00C1239F" w:rsidRPr="0032190F">
        <w:rPr>
          <w:lang w:val="fr-FR"/>
        </w:rPr>
        <w:t>)</w:t>
      </w:r>
      <w:r w:rsidR="00EA23D6" w:rsidRPr="0032190F">
        <w:rPr>
          <w:lang w:val="fr-FR"/>
        </w:rPr>
        <w:t xml:space="preserve"> </w:t>
      </w:r>
      <w:r w:rsidR="00C31798" w:rsidRPr="0032190F">
        <w:rPr>
          <w:lang w:val="fr-FR"/>
        </w:rPr>
        <w:t>qui semble fait en</w:t>
      </w:r>
      <w:r w:rsidR="00EA23D6" w:rsidRPr="0032190F">
        <w:rPr>
          <w:lang w:val="fr-FR"/>
        </w:rPr>
        <w:t xml:space="preserve"> cuivre </w:t>
      </w:r>
      <w:r w:rsidR="00C31798" w:rsidRPr="0032190F">
        <w:rPr>
          <w:lang w:val="fr-FR"/>
        </w:rPr>
        <w:t xml:space="preserve">natif </w:t>
      </w:r>
      <w:r w:rsidR="00EA23D6" w:rsidRPr="0032190F">
        <w:rPr>
          <w:lang w:val="fr-FR"/>
        </w:rPr>
        <w:t>a été retrouvé dans ce site et peut être daté de 4000 calBC (BIB 368 p. 66</w:t>
      </w:r>
      <w:r w:rsidR="00C1239F" w:rsidRPr="0032190F">
        <w:rPr>
          <w:lang w:val="fr-FR"/>
        </w:rPr>
        <w:t xml:space="preserve"> </w:t>
      </w:r>
      <w:r w:rsidR="00EA23D6" w:rsidRPr="0032190F">
        <w:rPr>
          <w:lang w:val="fr-FR"/>
        </w:rPr>
        <w:t xml:space="preserve">(BIB 640)) </w:t>
      </w:r>
      <w:r w:rsidR="000A13C9" w:rsidRPr="0032190F">
        <w:rPr>
          <w:lang w:val="fr-FR"/>
        </w:rPr>
        <w:t>Un poinçon en cuivre dans la couche Néolihique tardive daté d’au minimum 4000 calBC (BIB 1344 p. 285)</w:t>
      </w:r>
      <w:r w:rsidR="0095698F" w:rsidRPr="0032190F">
        <w:rPr>
          <w:lang w:val="fr-FR"/>
        </w:rPr>
        <w:t xml:space="preserve">. Enmanché dans un métatarse de </w:t>
      </w:r>
      <w:r w:rsidR="0095698F" w:rsidRPr="0032190F">
        <w:rPr>
          <w:i/>
          <w:lang w:val="fr-FR"/>
        </w:rPr>
        <w:t>leppe</w:t>
      </w:r>
      <w:r w:rsidR="0095698F" w:rsidRPr="0032190F">
        <w:rPr>
          <w:lang w:val="fr-FR"/>
        </w:rPr>
        <w:t>, il peut avoir servi pou</w:t>
      </w:r>
      <w:r w:rsidR="000738E9" w:rsidRPr="0032190F">
        <w:rPr>
          <w:lang w:val="fr-FR"/>
        </w:rPr>
        <w:t>r la retouche d’objets en silex (BIB ?)</w:t>
      </w:r>
    </w:p>
    <w:p w14:paraId="3EF94DF9" w14:textId="32F5278C" w:rsidR="000738E9" w:rsidRPr="0032190F" w:rsidRDefault="000738E9" w:rsidP="00242C0F">
      <w:pPr>
        <w:jc w:val="both"/>
        <w:rPr>
          <w:lang w:val="fr-FR"/>
        </w:rPr>
      </w:pPr>
      <w:r w:rsidRPr="0032190F">
        <w:rPr>
          <w:lang w:val="fr-FR"/>
        </w:rPr>
        <w:t xml:space="preserve">v. </w:t>
      </w:r>
      <w:hyperlink r:id="rId1000" w:anchor="Sit_Cazan" w:history="1">
        <w:r w:rsidRPr="0032190F">
          <w:rPr>
            <w:rStyle w:val="Hyperlink"/>
            <w:lang w:val="fr-FR"/>
          </w:rPr>
          <w:t>Cazan</w:t>
        </w:r>
      </w:hyperlink>
    </w:p>
    <w:p w14:paraId="7D31302E" w14:textId="77777777" w:rsidR="00CC7DE0" w:rsidRPr="0032190F" w:rsidRDefault="00CC7DE0" w:rsidP="00242C0F">
      <w:pPr>
        <w:rPr>
          <w:lang w:val="fr-FR"/>
        </w:rPr>
      </w:pPr>
    </w:p>
    <w:p w14:paraId="63125609" w14:textId="77777777" w:rsidR="00EA23D6" w:rsidRPr="0032190F" w:rsidRDefault="00CC7DE0" w:rsidP="00242C0F">
      <w:pPr>
        <w:pStyle w:val="Heading4"/>
      </w:pPr>
      <w:r w:rsidRPr="0032190F">
        <w:t>Néolithique final</w:t>
      </w:r>
    </w:p>
    <w:p w14:paraId="517B84E4" w14:textId="77777777" w:rsidR="00CC7DE0" w:rsidRPr="0032190F" w:rsidRDefault="00CC7DE0" w:rsidP="00242C0F">
      <w:pPr>
        <w:rPr>
          <w:lang w:val="fr-FR"/>
        </w:rPr>
      </w:pPr>
    </w:p>
    <w:p w14:paraId="0AA5EEB5" w14:textId="149F23E2" w:rsidR="00D03D5A" w:rsidRPr="0032190F" w:rsidRDefault="00D03D5A" w:rsidP="00242C0F">
      <w:pPr>
        <w:jc w:val="both"/>
        <w:rPr>
          <w:lang w:val="fr-FR"/>
        </w:rPr>
      </w:pPr>
      <w:r w:rsidRPr="0032190F">
        <w:rPr>
          <w:lang w:val="fr-FR"/>
        </w:rPr>
        <w:t xml:space="preserve">Pour les couches attribuées au </w:t>
      </w:r>
      <w:hyperlink r:id="rId1001" w:anchor="Cul_Chalco" w:history="1">
        <w:r w:rsidRPr="0032190F">
          <w:rPr>
            <w:rStyle w:val="Hyperlink"/>
            <w:lang w:val="fr-FR"/>
          </w:rPr>
          <w:t>Chalcolithique</w:t>
        </w:r>
      </w:hyperlink>
      <w:r w:rsidRPr="0032190F">
        <w:rPr>
          <w:lang w:val="fr-FR"/>
        </w:rPr>
        <w:t>, trois datations radiocarbones s’étalent entre 3700/3600 et 2700/2600 BC en chronologie calibrée, soit dans le début et le milieu de l’</w:t>
      </w:r>
      <w:hyperlink r:id="rId1002" w:anchor="Cul_Chalco" w:history="1">
        <w:r w:rsidRPr="0032190F">
          <w:rPr>
            <w:rStyle w:val="Hyperlink"/>
            <w:lang w:val="fr-FR"/>
          </w:rPr>
          <w:t>âge du Cuivre</w:t>
        </w:r>
      </w:hyperlink>
      <w:r w:rsidRPr="0032190F">
        <w:rPr>
          <w:lang w:val="fr-FR"/>
        </w:rPr>
        <w:t>.</w:t>
      </w:r>
      <w:r w:rsidR="00F95B69" w:rsidRPr="0032190F">
        <w:rPr>
          <w:lang w:val="fr-FR"/>
        </w:rPr>
        <w:t xml:space="preserve"> La tradition chasséenne continue du point de vue technique avec des vases raffinés de forme globulaires avec décorations qui rappellent le modèle francçais ou encore dans les bols à décoration incisée au traitement très similaire à l’exemplaire découvert dans la </w:t>
      </w:r>
      <w:hyperlink w:anchor="Sit_Arma_Nasino" w:history="1">
        <w:r w:rsidR="00F95B69" w:rsidRPr="0032190F">
          <w:rPr>
            <w:rStyle w:val="Hyperlink"/>
            <w:lang w:val="fr-FR"/>
          </w:rPr>
          <w:t>grotte dell’Arma di Nasino</w:t>
        </w:r>
      </w:hyperlink>
      <w:r w:rsidR="00F95B69" w:rsidRPr="0032190F">
        <w:rPr>
          <w:lang w:val="fr-FR"/>
        </w:rPr>
        <w:t>. D’autres céramiques montrent une décoration grossière de style « </w:t>
      </w:r>
      <w:hyperlink r:id="rId1003" w:anchor="Cul_Metopale" w:history="1">
        <w:r w:rsidR="00FF0A5F" w:rsidRPr="0032190F">
          <w:rPr>
            <w:rStyle w:val="Hyperlink"/>
            <w:lang w:val="fr-FR"/>
          </w:rPr>
          <w:t>métopale</w:t>
        </w:r>
      </w:hyperlink>
      <w:r w:rsidR="00F95B69" w:rsidRPr="0032190F">
        <w:rPr>
          <w:lang w:val="fr-FR"/>
        </w:rPr>
        <w:t> »</w:t>
      </w:r>
      <w:r w:rsidR="00A90386" w:rsidRPr="0032190F">
        <w:rPr>
          <w:lang w:val="fr-FR"/>
        </w:rPr>
        <w:t>, la plupart dans la couche 2,</w:t>
      </w:r>
      <w:r w:rsidR="00F95B69" w:rsidRPr="0032190F">
        <w:rPr>
          <w:lang w:val="fr-FR"/>
        </w:rPr>
        <w:t xml:space="preserve"> que l’on retrouve en France </w:t>
      </w:r>
      <w:r w:rsidR="00A90386" w:rsidRPr="0032190F">
        <w:rPr>
          <w:lang w:val="fr-FR"/>
        </w:rPr>
        <w:t>(</w:t>
      </w:r>
      <w:hyperlink r:id="rId1004" w:anchor="Sit_Pendimoun" w:history="1">
        <w:r w:rsidR="00A90386" w:rsidRPr="0032190F">
          <w:rPr>
            <w:rStyle w:val="Hyperlink"/>
            <w:lang w:val="fr-FR"/>
          </w:rPr>
          <w:t>Pendimoun</w:t>
        </w:r>
      </w:hyperlink>
      <w:r w:rsidR="00A90386" w:rsidRPr="0032190F">
        <w:rPr>
          <w:lang w:val="fr-FR"/>
        </w:rPr>
        <w:t xml:space="preserve">) </w:t>
      </w:r>
      <w:r w:rsidR="00F95B69" w:rsidRPr="0032190F">
        <w:rPr>
          <w:lang w:val="fr-FR"/>
        </w:rPr>
        <w:t>mais aussi dans la plaine Padane</w:t>
      </w:r>
      <w:r w:rsidR="00A90386" w:rsidRPr="0032190F">
        <w:rPr>
          <w:lang w:val="fr-FR"/>
        </w:rPr>
        <w:t xml:space="preserve"> (BIB 174 et 254 p. 296)</w:t>
      </w:r>
      <w:r w:rsidR="00F95B69" w:rsidRPr="0032190F">
        <w:rPr>
          <w:lang w:val="fr-FR"/>
        </w:rPr>
        <w:t>. Dans les mêmes niveaux chalcolithique</w:t>
      </w:r>
      <w:r w:rsidR="001B0EC7" w:rsidRPr="0032190F">
        <w:rPr>
          <w:lang w:val="fr-FR"/>
        </w:rPr>
        <w:t>s</w:t>
      </w:r>
      <w:r w:rsidR="00F95B69" w:rsidRPr="0032190F">
        <w:rPr>
          <w:lang w:val="fr-FR"/>
        </w:rPr>
        <w:t xml:space="preserve">, des fragments de faisselles témoignent </w:t>
      </w:r>
      <w:r w:rsidR="00F95B69" w:rsidRPr="0032190F">
        <w:rPr>
          <w:lang w:val="fr-FR"/>
        </w:rPr>
        <w:lastRenderedPageBreak/>
        <w:t>de la valorisation du lait.</w:t>
      </w:r>
      <w:r w:rsidR="006467A0" w:rsidRPr="0032190F">
        <w:rPr>
          <w:lang w:val="fr-FR"/>
        </w:rPr>
        <w:t xml:space="preserve"> L’industrie comprend de grandes lames régulière et quelques pointes de flèches. On note aussi la présence d’un fragment d’une fine lame « de poignard » à section triangulaire avec face plane, identique à des types diffusés dans le Midi de la France (</w:t>
      </w:r>
      <w:r w:rsidR="0070027E" w:rsidRPr="0032190F">
        <w:rPr>
          <w:lang w:val="fr-FR"/>
        </w:rPr>
        <w:t>BIB</w:t>
      </w:r>
      <w:r w:rsidR="006467A0" w:rsidRPr="0032190F">
        <w:rPr>
          <w:lang w:val="fr-FR"/>
        </w:rPr>
        <w:t xml:space="preserve"> 174)</w:t>
      </w:r>
    </w:p>
    <w:p w14:paraId="1AC33AFF" w14:textId="45CCE417" w:rsidR="00760352" w:rsidRPr="0032190F" w:rsidRDefault="00760352" w:rsidP="00242C0F">
      <w:pPr>
        <w:jc w:val="both"/>
        <w:rPr>
          <w:lang w:val="fr-FR"/>
        </w:rPr>
      </w:pPr>
      <w:r w:rsidRPr="0032190F">
        <w:rPr>
          <w:lang w:val="fr-FR"/>
        </w:rPr>
        <w:t xml:space="preserve">Ce site a livré de la céramique de type </w:t>
      </w:r>
      <w:hyperlink r:id="rId1005" w:anchor="Cul_Remedello" w:history="1">
        <w:r w:rsidRPr="0032190F">
          <w:rPr>
            <w:rStyle w:val="Hyperlink"/>
            <w:lang w:val="fr-FR"/>
          </w:rPr>
          <w:t>Remedello</w:t>
        </w:r>
      </w:hyperlink>
      <w:r w:rsidRPr="0032190F">
        <w:rPr>
          <w:lang w:val="fr-FR"/>
        </w:rPr>
        <w:t xml:space="preserve"> (décoration métopale) (BIB 92 p. 351 (BIB 27)</w:t>
      </w:r>
      <w:r w:rsidR="00CC7DE0" w:rsidRPr="0032190F">
        <w:rPr>
          <w:lang w:val="fr-FR"/>
        </w:rPr>
        <w:t xml:space="preserve"> au sommet de la séquence (BIB 254 p. 296 (BIB 249))</w:t>
      </w:r>
      <w:r w:rsidR="00B922E9" w:rsidRPr="0032190F">
        <w:rPr>
          <w:lang w:val="fr-FR"/>
        </w:rPr>
        <w:t> pour la plupart dans la couche 2 (BIB 254 p. 296 (BIB 249)) datée entre 3310 et 2650 :</w:t>
      </w:r>
    </w:p>
    <w:p w14:paraId="4EBB06AD" w14:textId="77777777" w:rsidR="00B922E9" w:rsidRPr="0032190F" w:rsidRDefault="00B922E9"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16"/>
        <w:gridCol w:w="1188"/>
        <w:gridCol w:w="1256"/>
      </w:tblGrid>
      <w:tr w:rsidR="00B922E9" w:rsidRPr="00DB5974" w14:paraId="13282C25" w14:textId="77777777">
        <w:trPr>
          <w:jc w:val="center"/>
        </w:trPr>
        <w:tc>
          <w:tcPr>
            <w:tcW w:w="0" w:type="auto"/>
            <w:vAlign w:val="center"/>
          </w:tcPr>
          <w:p w14:paraId="77FC03F8" w14:textId="77777777" w:rsidR="00B922E9" w:rsidRPr="00DB5974" w:rsidRDefault="00B922E9" w:rsidP="00F0087E">
            <w:pPr>
              <w:jc w:val="center"/>
              <w:rPr>
                <w:b/>
              </w:rPr>
            </w:pPr>
            <w:r w:rsidRPr="00DB5974">
              <w:rPr>
                <w:b/>
              </w:rPr>
              <w:t>c</w:t>
            </w:r>
            <w:r w:rsidR="00F0087E">
              <w:rPr>
                <w:b/>
              </w:rPr>
              <w:t>.</w:t>
            </w:r>
            <w:r w:rsidRPr="00DB5974">
              <w:rPr>
                <w:b/>
              </w:rPr>
              <w:t xml:space="preserve"> 2</w:t>
            </w:r>
          </w:p>
        </w:tc>
        <w:tc>
          <w:tcPr>
            <w:tcW w:w="0" w:type="auto"/>
            <w:vAlign w:val="center"/>
          </w:tcPr>
          <w:p w14:paraId="1A313B3B" w14:textId="77777777" w:rsidR="00B922E9" w:rsidRPr="00DB5974" w:rsidRDefault="00B922E9" w:rsidP="00242C0F">
            <w:pPr>
              <w:jc w:val="center"/>
              <w:rPr>
                <w:b/>
              </w:rPr>
            </w:pPr>
            <w:r w:rsidRPr="00DB5974">
              <w:rPr>
                <w:b/>
              </w:rPr>
              <w:t>BP</w:t>
            </w:r>
          </w:p>
        </w:tc>
        <w:tc>
          <w:tcPr>
            <w:tcW w:w="0" w:type="auto"/>
            <w:vAlign w:val="center"/>
          </w:tcPr>
          <w:p w14:paraId="6DB9FCE7" w14:textId="77777777" w:rsidR="00B922E9" w:rsidRPr="00DB5974" w:rsidRDefault="00B76ACA" w:rsidP="00242C0F">
            <w:pPr>
              <w:jc w:val="center"/>
              <w:rPr>
                <w:b/>
              </w:rPr>
            </w:pPr>
            <w:r w:rsidRPr="00DB5974">
              <w:rPr>
                <w:b/>
              </w:rPr>
              <w:t>cal</w:t>
            </w:r>
            <w:r w:rsidR="00B922E9" w:rsidRPr="00DB5974">
              <w:rPr>
                <w:b/>
              </w:rPr>
              <w:t>BC 2</w:t>
            </w:r>
            <w:r w:rsidRPr="00DB5974">
              <w:rPr>
                <w:b/>
              </w:rPr>
              <w:t>s.</w:t>
            </w:r>
          </w:p>
        </w:tc>
      </w:tr>
      <w:tr w:rsidR="00B922E9" w14:paraId="62008260" w14:textId="77777777">
        <w:trPr>
          <w:jc w:val="center"/>
        </w:trPr>
        <w:tc>
          <w:tcPr>
            <w:tcW w:w="0" w:type="auto"/>
            <w:vAlign w:val="center"/>
          </w:tcPr>
          <w:p w14:paraId="07325598" w14:textId="77777777" w:rsidR="00B922E9" w:rsidRDefault="00B922E9" w:rsidP="00242C0F">
            <w:pPr>
              <w:jc w:val="center"/>
            </w:pPr>
            <w:r>
              <w:t>Beta 48682</w:t>
            </w:r>
          </w:p>
        </w:tc>
        <w:tc>
          <w:tcPr>
            <w:tcW w:w="0" w:type="auto"/>
            <w:vAlign w:val="center"/>
          </w:tcPr>
          <w:p w14:paraId="310A6D01" w14:textId="77777777" w:rsidR="00B922E9" w:rsidRDefault="00B922E9" w:rsidP="00242C0F">
            <w:pPr>
              <w:jc w:val="center"/>
            </w:pPr>
            <w:r>
              <w:t>4320 ± 80</w:t>
            </w:r>
          </w:p>
        </w:tc>
        <w:tc>
          <w:tcPr>
            <w:tcW w:w="0" w:type="auto"/>
            <w:vAlign w:val="center"/>
          </w:tcPr>
          <w:p w14:paraId="78048F75" w14:textId="77777777" w:rsidR="00B922E9" w:rsidRDefault="00B922E9" w:rsidP="00242C0F">
            <w:pPr>
              <w:jc w:val="center"/>
            </w:pPr>
            <w:r>
              <w:t>3130-2650</w:t>
            </w:r>
          </w:p>
        </w:tc>
      </w:tr>
      <w:tr w:rsidR="00B922E9" w14:paraId="6B8A004E" w14:textId="77777777">
        <w:trPr>
          <w:jc w:val="center"/>
        </w:trPr>
        <w:tc>
          <w:tcPr>
            <w:tcW w:w="0" w:type="auto"/>
            <w:vAlign w:val="center"/>
          </w:tcPr>
          <w:p w14:paraId="489674EA" w14:textId="77777777" w:rsidR="00B922E9" w:rsidRDefault="00B922E9" w:rsidP="00242C0F">
            <w:pPr>
              <w:jc w:val="center"/>
            </w:pPr>
            <w:r>
              <w:t>Beta 66550</w:t>
            </w:r>
          </w:p>
        </w:tc>
        <w:tc>
          <w:tcPr>
            <w:tcW w:w="0" w:type="auto"/>
            <w:vAlign w:val="center"/>
          </w:tcPr>
          <w:p w14:paraId="4F101F41" w14:textId="77777777" w:rsidR="00B922E9" w:rsidRDefault="00B922E9" w:rsidP="00242C0F">
            <w:pPr>
              <w:jc w:val="center"/>
            </w:pPr>
            <w:r>
              <w:t>4430 ± 60</w:t>
            </w:r>
          </w:p>
        </w:tc>
        <w:tc>
          <w:tcPr>
            <w:tcW w:w="0" w:type="auto"/>
            <w:vAlign w:val="center"/>
          </w:tcPr>
          <w:p w14:paraId="388BF02F" w14:textId="77777777" w:rsidR="00B922E9" w:rsidRDefault="00B922E9" w:rsidP="00242C0F">
            <w:pPr>
              <w:jc w:val="center"/>
            </w:pPr>
            <w:r>
              <w:t>3310-2920</w:t>
            </w:r>
          </w:p>
        </w:tc>
      </w:tr>
    </w:tbl>
    <w:p w14:paraId="283AAA3F" w14:textId="77777777" w:rsidR="00B922E9" w:rsidRDefault="00B922E9" w:rsidP="00242C0F">
      <w:r>
        <w:t>(BIB 249)</w:t>
      </w:r>
    </w:p>
    <w:p w14:paraId="6DA1FABE" w14:textId="77777777" w:rsidR="001463D6" w:rsidRDefault="001463D6" w:rsidP="00242C0F"/>
    <w:p w14:paraId="7A1D2C47" w14:textId="4F20A63E" w:rsidR="001463D6" w:rsidRPr="0032190F" w:rsidRDefault="001463D6" w:rsidP="00242C0F">
      <w:pPr>
        <w:rPr>
          <w:lang w:val="fr-FR"/>
        </w:rPr>
      </w:pPr>
      <w:r w:rsidRPr="0032190F">
        <w:rPr>
          <w:lang w:val="fr-FR"/>
        </w:rPr>
        <w:t>Céramique à trous passants dans les niveaux Néolithique finaux (BIB 935 p. 171)</w:t>
      </w:r>
      <w:r w:rsidR="0017090D" w:rsidRPr="0032190F">
        <w:rPr>
          <w:lang w:val="fr-FR"/>
        </w:rPr>
        <w:t xml:space="preserve"> Besse 7 (SS BIB). </w:t>
      </w:r>
      <w:r w:rsidR="0017090D" w:rsidRPr="0032190F">
        <w:rPr>
          <w:i/>
          <w:lang w:val="fr-FR"/>
        </w:rPr>
        <w:t>D</w:t>
      </w:r>
      <w:r w:rsidR="00E11853" w:rsidRPr="0032190F">
        <w:rPr>
          <w:i/>
          <w:lang w:val="fr-FR"/>
        </w:rPr>
        <w:t>rag impressed</w:t>
      </w:r>
      <w:r w:rsidR="00E11853" w:rsidRPr="0032190F">
        <w:rPr>
          <w:lang w:val="fr-FR"/>
        </w:rPr>
        <w:t xml:space="preserve"> (BIB 935 p. 251)</w:t>
      </w:r>
      <w:r w:rsidR="007C7941" w:rsidRPr="0032190F">
        <w:rPr>
          <w:lang w:val="fr-FR"/>
        </w:rPr>
        <w:t xml:space="preserve"> Céramique a </w:t>
      </w:r>
      <w:hyperlink r:id="rId1006" w:anchor="Cul_Spazzola" w:history="1">
        <w:r w:rsidR="007C7941" w:rsidRPr="0032190F">
          <w:rPr>
            <w:rStyle w:val="Hyperlink"/>
            <w:i/>
            <w:iCs/>
            <w:lang w:val="fr-FR"/>
          </w:rPr>
          <w:t>Besenstricht</w:t>
        </w:r>
      </w:hyperlink>
      <w:r w:rsidR="007C7941" w:rsidRPr="0032190F">
        <w:rPr>
          <w:iCs/>
          <w:lang w:val="fr-FR"/>
        </w:rPr>
        <w:t>(BIB 981)</w:t>
      </w:r>
      <w:r w:rsidR="00CE20C7" w:rsidRPr="0032190F">
        <w:rPr>
          <w:iCs/>
          <w:lang w:val="fr-FR"/>
        </w:rPr>
        <w:t xml:space="preserve"> i.e. a spazzola  (SS BIB)</w:t>
      </w:r>
    </w:p>
    <w:p w14:paraId="4C38974E" w14:textId="77777777" w:rsidR="00760352" w:rsidRPr="0032190F" w:rsidRDefault="00760352" w:rsidP="00242C0F">
      <w:pPr>
        <w:rPr>
          <w:lang w:val="fr-FR"/>
        </w:rPr>
      </w:pPr>
    </w:p>
    <w:p w14:paraId="32115A63" w14:textId="77777777" w:rsidR="00105A33" w:rsidRDefault="005D2D2C" w:rsidP="00242C0F">
      <w:pPr>
        <w:pStyle w:val="Heading3"/>
        <w:spacing w:line="240" w:lineRule="auto"/>
      </w:pPr>
      <w:r>
        <w:t>P</w:t>
      </w:r>
      <w:r w:rsidR="00A90386" w:rsidRPr="0032190F">
        <w:t>aléoécologi</w:t>
      </w:r>
      <w:r>
        <w:t>e</w:t>
      </w:r>
    </w:p>
    <w:p w14:paraId="5EC553A4" w14:textId="77777777" w:rsidR="00553806" w:rsidRPr="00553806" w:rsidRDefault="00553806" w:rsidP="00553806">
      <w:pPr>
        <w:rPr>
          <w:lang w:val="fr-FR"/>
        </w:rPr>
      </w:pPr>
    </w:p>
    <w:p w14:paraId="5326A5F3" w14:textId="77777777" w:rsidR="005B5772" w:rsidRDefault="005B5772" w:rsidP="00242C0F">
      <w:pPr>
        <w:rPr>
          <w:lang w:val="fr-FR"/>
        </w:rPr>
      </w:pPr>
      <w:r w:rsidRPr="0032190F">
        <w:rPr>
          <w:lang w:val="fr-FR"/>
        </w:rPr>
        <w:t>La compilation des données anthracologiques de Fancelli Galletti (1972) fait apparaître 4 phases bien documentées pour le reste du Sud de la France :</w:t>
      </w:r>
    </w:p>
    <w:p w14:paraId="0CB94049" w14:textId="77777777" w:rsidR="00F0087E" w:rsidRDefault="00F0087E" w:rsidP="00242C0F">
      <w:pPr>
        <w:rPr>
          <w:lang w:val="fr-F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0"/>
        <w:gridCol w:w="563"/>
        <w:gridCol w:w="7745"/>
      </w:tblGrid>
      <w:tr w:rsidR="00F0087E" w14:paraId="6645183E" w14:textId="77777777" w:rsidTr="00C35EA7">
        <w:tc>
          <w:tcPr>
            <w:tcW w:w="1510" w:type="dxa"/>
          </w:tcPr>
          <w:p w14:paraId="39E3DE4D" w14:textId="77777777" w:rsidR="00F0087E" w:rsidRPr="00C35EA7" w:rsidRDefault="00F0087E" w:rsidP="00C35EA7">
            <w:pPr>
              <w:jc w:val="center"/>
              <w:rPr>
                <w:lang w:val="fr-FR"/>
              </w:rPr>
            </w:pPr>
            <w:r w:rsidRPr="00C35EA7">
              <w:rPr>
                <w:lang w:val="fr-FR"/>
              </w:rPr>
              <w:t>période</w:t>
            </w:r>
          </w:p>
        </w:tc>
        <w:tc>
          <w:tcPr>
            <w:tcW w:w="563" w:type="dxa"/>
          </w:tcPr>
          <w:p w14:paraId="75D40922" w14:textId="77777777" w:rsidR="00F0087E" w:rsidRPr="00C35EA7" w:rsidRDefault="00F0087E" w:rsidP="00C35EA7">
            <w:pPr>
              <w:jc w:val="center"/>
              <w:rPr>
                <w:lang w:val="fr-FR"/>
              </w:rPr>
            </w:pPr>
            <w:r w:rsidRPr="00C35EA7">
              <w:rPr>
                <w:lang w:val="fr-FR"/>
              </w:rPr>
              <w:t>pa</w:t>
            </w:r>
          </w:p>
        </w:tc>
        <w:tc>
          <w:tcPr>
            <w:tcW w:w="7745" w:type="dxa"/>
          </w:tcPr>
          <w:p w14:paraId="626F6366" w14:textId="77777777" w:rsidR="00F0087E" w:rsidRPr="00C35EA7" w:rsidRDefault="00F0087E" w:rsidP="00C35EA7">
            <w:pPr>
              <w:jc w:val="center"/>
              <w:rPr>
                <w:lang w:val="fr-FR"/>
              </w:rPr>
            </w:pPr>
            <w:r w:rsidRPr="00C35EA7">
              <w:rPr>
                <w:lang w:val="fr-FR"/>
              </w:rPr>
              <w:t>description</w:t>
            </w:r>
          </w:p>
        </w:tc>
      </w:tr>
      <w:tr w:rsidR="00F0087E" w:rsidRPr="002541D8" w14:paraId="017713B1" w14:textId="77777777" w:rsidTr="00C35EA7">
        <w:tc>
          <w:tcPr>
            <w:tcW w:w="1510" w:type="dxa"/>
          </w:tcPr>
          <w:p w14:paraId="03BFFAB6" w14:textId="2A6CAAFE" w:rsidR="00F0087E" w:rsidRPr="00C35EA7" w:rsidRDefault="00000000" w:rsidP="00F0087E">
            <w:pPr>
              <w:rPr>
                <w:lang w:val="fr-FR"/>
              </w:rPr>
            </w:pPr>
            <w:hyperlink r:id="rId1007" w:anchor="Cul_Neo_Moyen" w:history="1">
              <w:r w:rsidR="00F0087E" w:rsidRPr="00C35EA7">
                <w:rPr>
                  <w:rStyle w:val="Hyperlink"/>
                  <w:lang w:val="fr-FR"/>
                </w:rPr>
                <w:t>Néo. moyen</w:t>
              </w:r>
            </w:hyperlink>
          </w:p>
        </w:tc>
        <w:tc>
          <w:tcPr>
            <w:tcW w:w="563" w:type="dxa"/>
          </w:tcPr>
          <w:p w14:paraId="7701D914" w14:textId="77777777" w:rsidR="00F0087E" w:rsidRPr="00C35EA7" w:rsidRDefault="00F0087E" w:rsidP="00242C0F">
            <w:pPr>
              <w:rPr>
                <w:lang w:val="fr-FR"/>
              </w:rPr>
            </w:pPr>
            <w:r w:rsidRPr="00C35EA7">
              <w:rPr>
                <w:lang w:val="fr-FR"/>
              </w:rPr>
              <w:t>3</w:t>
            </w:r>
          </w:p>
        </w:tc>
        <w:tc>
          <w:tcPr>
            <w:tcW w:w="7745" w:type="dxa"/>
          </w:tcPr>
          <w:p w14:paraId="1CF1C09D" w14:textId="77777777" w:rsidR="00F0087E" w:rsidRPr="00C35EA7" w:rsidRDefault="00F0087E" w:rsidP="00242C0F">
            <w:pPr>
              <w:rPr>
                <w:lang w:val="fr-FR"/>
              </w:rPr>
            </w:pPr>
            <w:r w:rsidRPr="00C35EA7">
              <w:rPr>
                <w:lang w:val="fr-FR"/>
              </w:rPr>
              <w:t>végétation sempervirente sous forme de garrigue. Ceci témoigne de l’action de l’Homme sur son milieu</w:t>
            </w:r>
          </w:p>
        </w:tc>
      </w:tr>
      <w:tr w:rsidR="00F0087E" w14:paraId="3FF400D8" w14:textId="77777777" w:rsidTr="00C35EA7">
        <w:tc>
          <w:tcPr>
            <w:tcW w:w="1510" w:type="dxa"/>
          </w:tcPr>
          <w:p w14:paraId="503B19CF" w14:textId="00B750AA" w:rsidR="00F0087E" w:rsidRPr="00C35EA7" w:rsidRDefault="00000000" w:rsidP="00F0087E">
            <w:pPr>
              <w:rPr>
                <w:lang w:val="fr-FR"/>
              </w:rPr>
            </w:pPr>
            <w:hyperlink r:id="rId1008" w:anchor="Cul_Neo_Ancien" w:history="1">
              <w:r w:rsidR="00F0087E" w:rsidRPr="00C35EA7">
                <w:rPr>
                  <w:rStyle w:val="Hyperlink"/>
                  <w:lang w:val="fr-FR"/>
                </w:rPr>
                <w:t>Néo. ancien</w:t>
              </w:r>
            </w:hyperlink>
          </w:p>
        </w:tc>
        <w:tc>
          <w:tcPr>
            <w:tcW w:w="563" w:type="dxa"/>
          </w:tcPr>
          <w:p w14:paraId="0659EFFF" w14:textId="77777777" w:rsidR="00F0087E" w:rsidRPr="00C35EA7" w:rsidRDefault="00F0087E" w:rsidP="00242C0F">
            <w:pPr>
              <w:rPr>
                <w:lang w:val="fr-FR"/>
              </w:rPr>
            </w:pPr>
            <w:r w:rsidRPr="00C35EA7">
              <w:rPr>
                <w:lang w:val="fr-FR"/>
              </w:rPr>
              <w:t>2</w:t>
            </w:r>
          </w:p>
        </w:tc>
        <w:tc>
          <w:tcPr>
            <w:tcW w:w="7745" w:type="dxa"/>
          </w:tcPr>
          <w:p w14:paraId="4358C7C1" w14:textId="77777777" w:rsidR="00F0087E" w:rsidRPr="00C35EA7" w:rsidRDefault="00F0087E" w:rsidP="00F0087E">
            <w:pPr>
              <w:rPr>
                <w:lang w:val="fr-FR"/>
              </w:rPr>
            </w:pPr>
            <w:r w:rsidRPr="00C35EA7">
              <w:rPr>
                <w:lang w:val="fr-FR"/>
              </w:rPr>
              <w:t xml:space="preserve">environnement dominé par la chênaie caducifoliée (v. </w:t>
            </w:r>
            <w:hyperlink w:anchor="Sit_Fontbregoua" w:history="1">
              <w:r w:rsidRPr="00C35EA7">
                <w:rPr>
                  <w:rStyle w:val="Hyperlink"/>
                  <w:lang w:val="fr-FR"/>
                </w:rPr>
                <w:t>Fontbrégoua</w:t>
              </w:r>
            </w:hyperlink>
            <w:r w:rsidRPr="00C35EA7">
              <w:rPr>
                <w:lang w:val="fr-FR"/>
              </w:rPr>
              <w:t>)</w:t>
            </w:r>
          </w:p>
        </w:tc>
      </w:tr>
    </w:tbl>
    <w:p w14:paraId="0ED12E1F" w14:textId="77777777" w:rsidR="00F0087E" w:rsidRPr="0032190F" w:rsidRDefault="00F0087E" w:rsidP="00F0087E">
      <w:pPr>
        <w:rPr>
          <w:lang w:val="fr-FR"/>
        </w:rPr>
      </w:pPr>
      <w:r>
        <w:rPr>
          <w:lang w:val="fr-FR"/>
        </w:rPr>
        <w:t xml:space="preserve">pa: phase anthracologique </w:t>
      </w:r>
      <w:r w:rsidRPr="0032190F">
        <w:rPr>
          <w:lang w:val="fr-FR"/>
        </w:rPr>
        <w:t>(BIB 241 p. 400 et 242)</w:t>
      </w:r>
    </w:p>
    <w:p w14:paraId="09E311F7" w14:textId="77777777" w:rsidR="00F0087E" w:rsidRPr="0032190F" w:rsidRDefault="00F0087E" w:rsidP="00242C0F">
      <w:pPr>
        <w:rPr>
          <w:lang w:val="fr-FR"/>
        </w:rPr>
      </w:pPr>
    </w:p>
    <w:p w14:paraId="6734D4C5" w14:textId="77777777" w:rsidR="005B5772" w:rsidRPr="0032190F" w:rsidRDefault="005B5772" w:rsidP="00242C0F">
      <w:pPr>
        <w:rPr>
          <w:lang w:val="fr-FR"/>
        </w:rPr>
      </w:pPr>
      <w:r w:rsidRPr="0032190F">
        <w:rPr>
          <w:lang w:val="fr-FR"/>
        </w:rPr>
        <w:t>Une seconde série de données anthracologiques est réalisée à partir des charbons étduiés par Nisbet et se corrèle avec les niveuax archéologique ds de la grotte :</w:t>
      </w:r>
    </w:p>
    <w:p w14:paraId="70D37190" w14:textId="77777777" w:rsidR="005B5772" w:rsidRPr="0032190F" w:rsidRDefault="005B5772" w:rsidP="00242C0F">
      <w:pPr>
        <w:rPr>
          <w:lang w:val="fr-FR"/>
        </w:rPr>
      </w:pPr>
      <w:r w:rsidRPr="0032190F">
        <w:rPr>
          <w:lang w:val="fr-FR"/>
        </w:rPr>
        <w:tab/>
      </w:r>
      <w:r w:rsidR="00B258D6" w:rsidRPr="0032190F">
        <w:rPr>
          <w:lang w:val="fr-FR"/>
        </w:rPr>
        <w:t>-</w:t>
      </w:r>
      <w:r w:rsidRPr="0032190F">
        <w:rPr>
          <w:lang w:val="fr-FR"/>
        </w:rPr>
        <w:t>Au cou</w:t>
      </w:r>
      <w:r w:rsidR="00B258D6" w:rsidRPr="0032190F">
        <w:rPr>
          <w:lang w:val="fr-FR"/>
        </w:rPr>
        <w:t>r</w:t>
      </w:r>
      <w:r w:rsidRPr="0032190F">
        <w:rPr>
          <w:lang w:val="fr-FR"/>
        </w:rPr>
        <w:t xml:space="preserve">s des premiètres phases (niv 27 à 25), les espèces récoltées (10 au total) n’indiquent </w:t>
      </w:r>
      <w:r w:rsidR="00B258D6" w:rsidRPr="0032190F">
        <w:rPr>
          <w:lang w:val="fr-FR"/>
        </w:rPr>
        <w:tab/>
      </w:r>
      <w:r w:rsidRPr="0032190F">
        <w:rPr>
          <w:lang w:val="fr-FR"/>
        </w:rPr>
        <w:t>pas de séléction</w:t>
      </w:r>
    </w:p>
    <w:p w14:paraId="7AB8A602" w14:textId="77777777" w:rsidR="005B5772" w:rsidRPr="0032190F" w:rsidRDefault="005B5772" w:rsidP="00242C0F">
      <w:pPr>
        <w:jc w:val="both"/>
        <w:rPr>
          <w:lang w:val="fr-FR"/>
        </w:rPr>
      </w:pPr>
      <w:r w:rsidRPr="0032190F">
        <w:rPr>
          <w:lang w:val="fr-FR"/>
        </w:rPr>
        <w:tab/>
      </w:r>
      <w:r w:rsidR="00B258D6" w:rsidRPr="0032190F">
        <w:rPr>
          <w:lang w:val="fr-FR"/>
        </w:rPr>
        <w:t>-</w:t>
      </w:r>
      <w:r w:rsidRPr="0032190F">
        <w:rPr>
          <w:lang w:val="fr-FR"/>
        </w:rPr>
        <w:t xml:space="preserve">A la période suivante (niv. 24 à 22) le nombre des taxons passe à 6 espèces et témoigne </w:t>
      </w:r>
      <w:r w:rsidR="00B258D6" w:rsidRPr="0032190F">
        <w:rPr>
          <w:lang w:val="fr-FR"/>
        </w:rPr>
        <w:tab/>
      </w:r>
      <w:r w:rsidRPr="0032190F">
        <w:rPr>
          <w:lang w:val="fr-FR"/>
        </w:rPr>
        <w:t>d’une déforestation avec l’occupation de la grotte par un nombre plus élevé d’agriculte</w:t>
      </w:r>
      <w:r w:rsidR="00B258D6" w:rsidRPr="0032190F">
        <w:rPr>
          <w:lang w:val="fr-FR"/>
        </w:rPr>
        <w:t>u</w:t>
      </w:r>
      <w:r w:rsidRPr="0032190F">
        <w:rPr>
          <w:lang w:val="fr-FR"/>
        </w:rPr>
        <w:t>r</w:t>
      </w:r>
      <w:r w:rsidR="00B258D6" w:rsidRPr="0032190F">
        <w:rPr>
          <w:lang w:val="fr-FR"/>
        </w:rPr>
        <w:t>s</w:t>
      </w:r>
      <w:r w:rsidRPr="0032190F">
        <w:rPr>
          <w:lang w:val="fr-FR"/>
        </w:rPr>
        <w:t>-</w:t>
      </w:r>
      <w:r w:rsidR="00B258D6" w:rsidRPr="0032190F">
        <w:rPr>
          <w:lang w:val="fr-FR"/>
        </w:rPr>
        <w:tab/>
      </w:r>
      <w:r w:rsidRPr="0032190F">
        <w:rPr>
          <w:lang w:val="fr-FR"/>
        </w:rPr>
        <w:t>éleveurs.</w:t>
      </w:r>
    </w:p>
    <w:p w14:paraId="18C58EF1" w14:textId="77777777" w:rsidR="005B5772" w:rsidRPr="0032190F" w:rsidRDefault="005B5772" w:rsidP="00242C0F">
      <w:pPr>
        <w:rPr>
          <w:lang w:val="fr-FR"/>
        </w:rPr>
      </w:pPr>
      <w:r w:rsidRPr="0032190F">
        <w:rPr>
          <w:lang w:val="fr-FR"/>
        </w:rPr>
        <w:tab/>
      </w:r>
      <w:r w:rsidR="00B258D6" w:rsidRPr="0032190F">
        <w:rPr>
          <w:lang w:val="fr-FR"/>
        </w:rPr>
        <w:t xml:space="preserve">- </w:t>
      </w:r>
      <w:r w:rsidRPr="0032190F">
        <w:rPr>
          <w:lang w:val="fr-FR"/>
        </w:rPr>
        <w:t>D</w:t>
      </w:r>
      <w:r w:rsidR="00F0087E">
        <w:rPr>
          <w:lang w:val="fr-FR"/>
        </w:rPr>
        <w:t>urant la dernière phase du Néol</w:t>
      </w:r>
      <w:r w:rsidRPr="0032190F">
        <w:rPr>
          <w:lang w:val="fr-FR"/>
        </w:rPr>
        <w:t xml:space="preserve">ithique ancien, l’impact des activités pastorales réduit le </w:t>
      </w:r>
      <w:r w:rsidR="00B258D6" w:rsidRPr="0032190F">
        <w:rPr>
          <w:lang w:val="fr-FR"/>
        </w:rPr>
        <w:tab/>
      </w:r>
      <w:r w:rsidRPr="0032190F">
        <w:rPr>
          <w:lang w:val="fr-FR"/>
        </w:rPr>
        <w:t>nombre d’espèces lignueuses à 3 dont le chêne à feuillage caduc qui participai</w:t>
      </w:r>
      <w:r w:rsidR="00DD43D9" w:rsidRPr="0032190F">
        <w:rPr>
          <w:lang w:val="fr-FR"/>
        </w:rPr>
        <w:t>t</w:t>
      </w:r>
      <w:r w:rsidRPr="0032190F">
        <w:rPr>
          <w:lang w:val="fr-FR"/>
        </w:rPr>
        <w:t xml:space="preserve"> à </w:t>
      </w:r>
      <w:r w:rsidR="00B258D6" w:rsidRPr="0032190F">
        <w:rPr>
          <w:lang w:val="fr-FR"/>
        </w:rPr>
        <w:tab/>
      </w:r>
      <w:r w:rsidRPr="0032190F">
        <w:rPr>
          <w:lang w:val="fr-FR"/>
        </w:rPr>
        <w:t>l’alimentation des animaux (BIB 241 p.400,401)</w:t>
      </w:r>
    </w:p>
    <w:p w14:paraId="6E0982E6" w14:textId="77777777" w:rsidR="005B5772" w:rsidRPr="0032190F" w:rsidRDefault="005B5772" w:rsidP="00242C0F">
      <w:pPr>
        <w:rPr>
          <w:lang w:val="fr-FR"/>
        </w:rPr>
      </w:pPr>
    </w:p>
    <w:p w14:paraId="7DEF991A" w14:textId="77777777" w:rsidR="00C7456A" w:rsidRPr="0032190F" w:rsidRDefault="001A727B" w:rsidP="00426FF9">
      <w:pPr>
        <w:pStyle w:val="Heading1"/>
      </w:pPr>
      <w:bookmarkStart w:id="531" w:name="Sit_Pollera"/>
      <w:r w:rsidRPr="0032190F">
        <w:t>POLLERA (</w:t>
      </w:r>
      <w:r w:rsidR="00FA749D" w:rsidRPr="0032190F">
        <w:t>Arma</w:t>
      </w:r>
      <w:r w:rsidRPr="0032190F">
        <w:t>)</w:t>
      </w:r>
    </w:p>
    <w:bookmarkEnd w:id="531"/>
    <w:p w14:paraId="6BD17BD8" w14:textId="77777777" w:rsidR="001A727B" w:rsidRPr="00CD27DA" w:rsidRDefault="00CD27DA" w:rsidP="00242C0F">
      <w:pPr>
        <w:rPr>
          <w:sz w:val="20"/>
          <w:lang w:val="it-IT"/>
        </w:rPr>
      </w:pPr>
      <w:r w:rsidRPr="00CD27DA">
        <w:rPr>
          <w:sz w:val="20"/>
          <w:lang w:val="it-IT"/>
        </w:rPr>
        <w:t>Arma de la Pollera, grotta de la Pollera, Arme de la Pollera</w:t>
      </w:r>
    </w:p>
    <w:p w14:paraId="5E8901FB" w14:textId="77777777" w:rsidR="00CD27DA" w:rsidRDefault="00CD27DA" w:rsidP="00242C0F">
      <w:pPr>
        <w:jc w:val="both"/>
        <w:rPr>
          <w:lang w:val="it-IT"/>
        </w:rPr>
      </w:pPr>
    </w:p>
    <w:p w14:paraId="491DE568" w14:textId="0EB57412" w:rsidR="008D091C" w:rsidRPr="0032190F" w:rsidRDefault="00CD27DA" w:rsidP="00242C0F">
      <w:pPr>
        <w:jc w:val="both"/>
        <w:rPr>
          <w:lang w:val="fr-FR"/>
        </w:rPr>
      </w:pPr>
      <w:r>
        <w:rPr>
          <w:lang w:val="it-IT"/>
        </w:rPr>
        <w:t>La Pollera</w:t>
      </w:r>
      <w:r w:rsidR="00FA749D" w:rsidRPr="00784BEC">
        <w:rPr>
          <w:lang w:val="it-IT"/>
        </w:rPr>
        <w:t xml:space="preserve"> (</w:t>
      </w:r>
      <w:r w:rsidR="00227ED6" w:rsidRPr="00784BEC">
        <w:rPr>
          <w:lang w:val="it-IT"/>
        </w:rPr>
        <w:t xml:space="preserve">Petri, </w:t>
      </w:r>
      <w:r w:rsidR="00FA749D" w:rsidRPr="00784BEC">
        <w:rPr>
          <w:lang w:val="it-IT"/>
        </w:rPr>
        <w:t>Pora-Aquila</w:t>
      </w:r>
      <w:r w:rsidR="00597EA9" w:rsidRPr="00784BEC">
        <w:rPr>
          <w:lang w:val="it-IT"/>
        </w:rPr>
        <w:t>, Finalese</w:t>
      </w:r>
      <w:r w:rsidR="001135B7">
        <w:rPr>
          <w:lang w:val="it-IT"/>
        </w:rPr>
        <w:t>, Finale Ligure</w:t>
      </w:r>
      <w:r w:rsidR="00FA749D" w:rsidRPr="00784BEC">
        <w:rPr>
          <w:lang w:val="it-IT"/>
        </w:rPr>
        <w:t>)</w:t>
      </w:r>
      <w:r w:rsidR="00D67F09" w:rsidRPr="00784BEC">
        <w:rPr>
          <w:lang w:val="it-IT"/>
        </w:rPr>
        <w:t xml:space="preserve"> à </w:t>
      </w:r>
      <w:smartTag w:uri="urn:schemas-microsoft-com:office:smarttags" w:element="metricconverter">
        <w:smartTagPr>
          <w:attr w:name="ProductID" w:val="284 m"/>
        </w:smartTagPr>
        <w:r w:rsidR="00D67F09" w:rsidRPr="00784BEC">
          <w:rPr>
            <w:lang w:val="it-IT"/>
          </w:rPr>
          <w:t xml:space="preserve">284 </w:t>
        </w:r>
        <w:r w:rsidR="008D091C" w:rsidRPr="00784BEC">
          <w:rPr>
            <w:lang w:val="it-IT"/>
          </w:rPr>
          <w:t>m</w:t>
        </w:r>
      </w:smartTag>
      <w:r w:rsidR="008D091C" w:rsidRPr="00784BEC">
        <w:rPr>
          <w:lang w:val="it-IT"/>
        </w:rPr>
        <w:t>.s.n.m.</w:t>
      </w:r>
      <w:r w:rsidR="00110C91" w:rsidRPr="00784BEC">
        <w:rPr>
          <w:lang w:val="it-IT"/>
        </w:rPr>
        <w:t>(BIB 251 p. 487).</w:t>
      </w:r>
      <w:r>
        <w:rPr>
          <w:lang w:val="it-IT"/>
        </w:rPr>
        <w:t xml:space="preserve"> </w:t>
      </w:r>
      <w:r w:rsidR="00110C91" w:rsidRPr="0032190F">
        <w:rPr>
          <w:lang w:val="fr-FR"/>
        </w:rPr>
        <w:t>Cette grotte montre des éléments de la phase formative du VBQ (BIB 1073 p. 54 et sq.). L</w:t>
      </w:r>
      <w:r w:rsidR="001A727B" w:rsidRPr="0032190F">
        <w:rPr>
          <w:lang w:val="fr-FR"/>
        </w:rPr>
        <w:t xml:space="preserve">es éléments céramiques et lithiques du Chasséen apparaissent quant le </w:t>
      </w:r>
      <w:hyperlink r:id="rId1009" w:anchor="Cul_VBQ" w:history="1">
        <w:r w:rsidR="001A727B" w:rsidRPr="0032190F">
          <w:rPr>
            <w:rStyle w:val="Hyperlink"/>
            <w:lang w:val="fr-FR"/>
          </w:rPr>
          <w:t>VBQ</w:t>
        </w:r>
      </w:hyperlink>
      <w:r w:rsidR="008D091C" w:rsidRPr="0032190F">
        <w:rPr>
          <w:lang w:val="fr-FR"/>
        </w:rPr>
        <w:t xml:space="preserve"> persiste (BIB 251 p. 487). </w:t>
      </w:r>
    </w:p>
    <w:p w14:paraId="1AF69DDA" w14:textId="08EE11B7" w:rsidR="001A727B" w:rsidRPr="0032190F" w:rsidRDefault="001A727B" w:rsidP="00242C0F">
      <w:pPr>
        <w:jc w:val="both"/>
        <w:rPr>
          <w:lang w:val="fr-FR"/>
        </w:rPr>
      </w:pPr>
      <w:r w:rsidRPr="0032190F">
        <w:rPr>
          <w:lang w:val="fr-FR"/>
        </w:rPr>
        <w:t xml:space="preserve">Dans les niveaux supérieurs seules quelques formes typiquement </w:t>
      </w:r>
      <w:hyperlink r:id="rId1010" w:anchor="Cul_Lagozza" w:history="1">
        <w:r w:rsidRPr="0032190F">
          <w:rPr>
            <w:rStyle w:val="Hyperlink"/>
            <w:lang w:val="fr-FR"/>
          </w:rPr>
          <w:t>lagozziennes</w:t>
        </w:r>
      </w:hyperlink>
      <w:r w:rsidRPr="0032190F">
        <w:rPr>
          <w:lang w:val="fr-FR"/>
        </w:rPr>
        <w:t xml:space="preserve"> (coupes en calottes et écuelles carénées en céramique fine et mince sont attestées) (BIB 251 p. 487)</w:t>
      </w:r>
      <w:r w:rsidR="00B45366" w:rsidRPr="0032190F">
        <w:rPr>
          <w:lang w:val="fr-FR"/>
        </w:rPr>
        <w:t xml:space="preserve">. L’assemblage céramique découvert dans les niveaux datés du </w:t>
      </w:r>
      <w:r w:rsidR="00CD27DA">
        <w:rPr>
          <w:lang w:val="fr-FR"/>
        </w:rPr>
        <w:t>NM</w:t>
      </w:r>
      <w:r w:rsidR="00B45366" w:rsidRPr="0032190F">
        <w:rPr>
          <w:lang w:val="fr-FR"/>
        </w:rPr>
        <w:t xml:space="preserve"> de cette grotte a donné son nom au style de la Pollera (SS BIB)</w:t>
      </w:r>
      <w:r w:rsidR="00110C91" w:rsidRPr="0032190F">
        <w:rPr>
          <w:lang w:val="fr-FR"/>
        </w:rPr>
        <w:t>.</w:t>
      </w:r>
    </w:p>
    <w:p w14:paraId="02126A39" w14:textId="77777777" w:rsidR="00110C91" w:rsidRPr="0032190F" w:rsidRDefault="00110C91"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96"/>
        <w:gridCol w:w="416"/>
        <w:gridCol w:w="723"/>
        <w:gridCol w:w="1380"/>
      </w:tblGrid>
      <w:tr w:rsidR="00CD27DA" w:rsidRPr="00CD27DA" w14:paraId="4B761E7E" w14:textId="77777777" w:rsidTr="00CD27DA">
        <w:trPr>
          <w:jc w:val="center"/>
        </w:trPr>
        <w:tc>
          <w:tcPr>
            <w:tcW w:w="0" w:type="auto"/>
            <w:vMerge w:val="restart"/>
            <w:vAlign w:val="center"/>
          </w:tcPr>
          <w:p w14:paraId="1781BEC3" w14:textId="77777777" w:rsidR="00CD27DA" w:rsidRPr="00CD27DA" w:rsidRDefault="00CD27DA" w:rsidP="00CD27DA">
            <w:pPr>
              <w:jc w:val="center"/>
            </w:pPr>
            <w:r>
              <w:t>I</w:t>
            </w:r>
          </w:p>
        </w:tc>
        <w:tc>
          <w:tcPr>
            <w:tcW w:w="0" w:type="auto"/>
            <w:vAlign w:val="center"/>
          </w:tcPr>
          <w:p w14:paraId="677FFF34" w14:textId="77777777" w:rsidR="00CD27DA" w:rsidRPr="00CD27DA" w:rsidRDefault="00CD27DA" w:rsidP="00CD27DA">
            <w:pPr>
              <w:jc w:val="center"/>
            </w:pPr>
            <w:r w:rsidRPr="00CD27DA">
              <w:t>Ia</w:t>
            </w:r>
          </w:p>
        </w:tc>
        <w:tc>
          <w:tcPr>
            <w:tcW w:w="0" w:type="auto"/>
            <w:vMerge w:val="restart"/>
            <w:vAlign w:val="center"/>
          </w:tcPr>
          <w:p w14:paraId="346E5FDC" w14:textId="77777777" w:rsidR="00CD27DA" w:rsidRPr="00CD27DA" w:rsidRDefault="00CD27DA" w:rsidP="00CD27DA">
            <w:pPr>
              <w:jc w:val="center"/>
              <w:rPr>
                <w:szCs w:val="20"/>
              </w:rPr>
            </w:pPr>
            <w:r w:rsidRPr="00CD27DA">
              <w:rPr>
                <w:szCs w:val="20"/>
              </w:rPr>
              <w:t>VBQ</w:t>
            </w:r>
          </w:p>
        </w:tc>
        <w:tc>
          <w:tcPr>
            <w:tcW w:w="1380" w:type="dxa"/>
          </w:tcPr>
          <w:p w14:paraId="096038F7" w14:textId="77777777" w:rsidR="00CD27DA" w:rsidRPr="00CD27DA" w:rsidRDefault="00CD27DA" w:rsidP="00242C0F">
            <w:pPr>
              <w:jc w:val="both"/>
              <w:rPr>
                <w:szCs w:val="20"/>
              </w:rPr>
            </w:pPr>
            <w:r w:rsidRPr="00CD27DA">
              <w:rPr>
                <w:szCs w:val="20"/>
              </w:rPr>
              <w:t>fase II</w:t>
            </w:r>
          </w:p>
        </w:tc>
      </w:tr>
      <w:tr w:rsidR="00CD27DA" w:rsidRPr="00CD27DA" w14:paraId="6956545E" w14:textId="77777777" w:rsidTr="00CD27DA">
        <w:trPr>
          <w:jc w:val="center"/>
        </w:trPr>
        <w:tc>
          <w:tcPr>
            <w:tcW w:w="0" w:type="auto"/>
            <w:vMerge/>
            <w:vAlign w:val="center"/>
          </w:tcPr>
          <w:p w14:paraId="0D7C9B8C" w14:textId="77777777" w:rsidR="00CD27DA" w:rsidRPr="00CD27DA" w:rsidRDefault="00CD27DA" w:rsidP="00CD27DA">
            <w:pPr>
              <w:jc w:val="center"/>
            </w:pPr>
          </w:p>
        </w:tc>
        <w:tc>
          <w:tcPr>
            <w:tcW w:w="0" w:type="auto"/>
            <w:vAlign w:val="center"/>
          </w:tcPr>
          <w:p w14:paraId="00680030" w14:textId="77777777" w:rsidR="00CD27DA" w:rsidRPr="00CD27DA" w:rsidRDefault="00CD27DA" w:rsidP="00CD27DA">
            <w:pPr>
              <w:jc w:val="center"/>
            </w:pPr>
            <w:r w:rsidRPr="00CD27DA">
              <w:t>Ib</w:t>
            </w:r>
          </w:p>
        </w:tc>
        <w:tc>
          <w:tcPr>
            <w:tcW w:w="0" w:type="auto"/>
            <w:vMerge/>
            <w:vAlign w:val="center"/>
          </w:tcPr>
          <w:p w14:paraId="30DBD900" w14:textId="77777777" w:rsidR="00CD27DA" w:rsidRPr="00CD27DA" w:rsidRDefault="00CD27DA" w:rsidP="00CD27DA">
            <w:pPr>
              <w:jc w:val="center"/>
              <w:rPr>
                <w:szCs w:val="20"/>
              </w:rPr>
            </w:pPr>
          </w:p>
        </w:tc>
        <w:tc>
          <w:tcPr>
            <w:tcW w:w="1380" w:type="dxa"/>
          </w:tcPr>
          <w:p w14:paraId="7D20AB3E" w14:textId="77777777" w:rsidR="00CD27DA" w:rsidRPr="00CD27DA" w:rsidRDefault="00CD27DA" w:rsidP="00242C0F">
            <w:pPr>
              <w:jc w:val="both"/>
              <w:rPr>
                <w:szCs w:val="20"/>
              </w:rPr>
            </w:pPr>
            <w:r w:rsidRPr="00CD27DA">
              <w:rPr>
                <w:szCs w:val="20"/>
              </w:rPr>
              <w:t>fase I</w:t>
            </w:r>
          </w:p>
        </w:tc>
      </w:tr>
      <w:tr w:rsidR="00CD27DA" w:rsidRPr="00CD27DA" w14:paraId="745C2639" w14:textId="77777777" w:rsidTr="00CD27DA">
        <w:trPr>
          <w:jc w:val="center"/>
        </w:trPr>
        <w:tc>
          <w:tcPr>
            <w:tcW w:w="0" w:type="auto"/>
            <w:gridSpan w:val="2"/>
            <w:vAlign w:val="center"/>
          </w:tcPr>
          <w:p w14:paraId="2FEF9B40" w14:textId="77777777" w:rsidR="00CD27DA" w:rsidRPr="00CD27DA" w:rsidRDefault="00CD27DA" w:rsidP="00CD27DA">
            <w:pPr>
              <w:jc w:val="center"/>
            </w:pPr>
            <w:r w:rsidRPr="00CD27DA">
              <w:t>II</w:t>
            </w:r>
          </w:p>
        </w:tc>
        <w:tc>
          <w:tcPr>
            <w:tcW w:w="2103" w:type="dxa"/>
            <w:gridSpan w:val="2"/>
            <w:vAlign w:val="center"/>
          </w:tcPr>
          <w:p w14:paraId="1623BED1" w14:textId="77777777" w:rsidR="00CD27DA" w:rsidRPr="00CD27DA" w:rsidRDefault="00CD27DA" w:rsidP="00CD27DA">
            <w:pPr>
              <w:jc w:val="center"/>
              <w:rPr>
                <w:i/>
                <w:szCs w:val="20"/>
              </w:rPr>
            </w:pPr>
            <w:r>
              <w:rPr>
                <w:i/>
                <w:szCs w:val="20"/>
              </w:rPr>
              <w:t xml:space="preserve">ceramiche </w:t>
            </w:r>
            <w:r w:rsidRPr="00CD27DA">
              <w:rPr>
                <w:i/>
                <w:szCs w:val="20"/>
              </w:rPr>
              <w:t>graffite</w:t>
            </w:r>
          </w:p>
        </w:tc>
      </w:tr>
      <w:tr w:rsidR="00CD27DA" w:rsidRPr="00CD27DA" w14:paraId="5B7F1533" w14:textId="77777777" w:rsidTr="00CD27DA">
        <w:trPr>
          <w:jc w:val="center"/>
        </w:trPr>
        <w:tc>
          <w:tcPr>
            <w:tcW w:w="0" w:type="auto"/>
            <w:gridSpan w:val="2"/>
            <w:vAlign w:val="center"/>
          </w:tcPr>
          <w:p w14:paraId="0E3351CB" w14:textId="77777777" w:rsidR="00CD27DA" w:rsidRPr="00CD27DA" w:rsidRDefault="00CD27DA" w:rsidP="00CD27DA">
            <w:pPr>
              <w:jc w:val="center"/>
            </w:pPr>
            <w:r w:rsidRPr="00CD27DA">
              <w:t>III</w:t>
            </w:r>
          </w:p>
        </w:tc>
        <w:tc>
          <w:tcPr>
            <w:tcW w:w="2103" w:type="dxa"/>
            <w:gridSpan w:val="2"/>
            <w:vAlign w:val="center"/>
          </w:tcPr>
          <w:p w14:paraId="61D5A09A" w14:textId="77777777" w:rsidR="00CD27DA" w:rsidRPr="00CD27DA" w:rsidRDefault="00CD27DA" w:rsidP="00242C0F">
            <w:pPr>
              <w:jc w:val="both"/>
              <w:rPr>
                <w:szCs w:val="20"/>
              </w:rPr>
            </w:pPr>
            <w:r w:rsidRPr="00CD27DA">
              <w:rPr>
                <w:szCs w:val="20"/>
              </w:rPr>
              <w:t>Impressa</w:t>
            </w:r>
          </w:p>
        </w:tc>
      </w:tr>
    </w:tbl>
    <w:p w14:paraId="355D3CE4" w14:textId="77777777" w:rsidR="00110C91" w:rsidRDefault="00110C91" w:rsidP="00242C0F">
      <w:pPr>
        <w:jc w:val="both"/>
      </w:pPr>
      <w:r>
        <w:t>(Odetti 1990 fig. 8)</w:t>
      </w:r>
    </w:p>
    <w:p w14:paraId="54F5B7DD" w14:textId="77777777" w:rsidR="007B7D1B" w:rsidRDefault="007B7D1B" w:rsidP="00242C0F"/>
    <w:p w14:paraId="719B8C99" w14:textId="77777777" w:rsidR="00CD27DA" w:rsidRDefault="00110C91" w:rsidP="00242C0F">
      <w:pPr>
        <w:jc w:val="both"/>
        <w:rPr>
          <w:lang w:val="fr-FR"/>
        </w:rPr>
      </w:pPr>
      <w:r w:rsidRPr="0032190F">
        <w:rPr>
          <w:lang w:val="fr-FR"/>
        </w:rPr>
        <w:t>En 1971, la Surintendance entame de nouvelles fouilles qui mettent au jour des niveaux du Néolithique final et de la Protohistoire.</w:t>
      </w:r>
    </w:p>
    <w:p w14:paraId="776DB853" w14:textId="77777777" w:rsidR="00CD27DA" w:rsidRDefault="00CD27DA" w:rsidP="00242C0F">
      <w:pPr>
        <w:jc w:val="both"/>
        <w:rPr>
          <w:lang w:val="fr-FR"/>
        </w:rPr>
      </w:pPr>
    </w:p>
    <w:p w14:paraId="474533F9" w14:textId="77777777" w:rsidR="00CD27DA" w:rsidRDefault="00CD27DA" w:rsidP="00CD27DA">
      <w:pPr>
        <w:pStyle w:val="Heading2"/>
      </w:pPr>
      <w:r>
        <w:t>Néolithique</w:t>
      </w:r>
    </w:p>
    <w:p w14:paraId="44E7BFFB" w14:textId="77777777" w:rsidR="00955BF8" w:rsidRDefault="00955BF8" w:rsidP="00242C0F">
      <w:pPr>
        <w:jc w:val="both"/>
        <w:rPr>
          <w:lang w:val="fr-FR"/>
        </w:rPr>
      </w:pPr>
    </w:p>
    <w:p w14:paraId="09BCE8F0" w14:textId="77777777" w:rsidR="00955BF8" w:rsidRPr="004073E6" w:rsidRDefault="00955BF8" w:rsidP="00CD27DA">
      <w:pPr>
        <w:pStyle w:val="Heading3"/>
      </w:pPr>
      <w:r w:rsidRPr="004073E6">
        <w:t>Néolithique ancien</w:t>
      </w:r>
    </w:p>
    <w:p w14:paraId="2F40F01E" w14:textId="77777777" w:rsidR="004740BF" w:rsidRPr="0032190F" w:rsidRDefault="004740BF" w:rsidP="00242C0F">
      <w:pPr>
        <w:jc w:val="both"/>
        <w:rPr>
          <w:lang w:val="fr-FR"/>
        </w:rPr>
      </w:pPr>
    </w:p>
    <w:p w14:paraId="694879D3" w14:textId="3BD467EA" w:rsidR="004740BF" w:rsidRDefault="004740BF" w:rsidP="00242C0F">
      <w:pPr>
        <w:jc w:val="both"/>
        <w:rPr>
          <w:lang w:val="fr-FR"/>
        </w:rPr>
      </w:pPr>
      <w:r w:rsidRPr="0032190F">
        <w:rPr>
          <w:lang w:val="fr-FR"/>
        </w:rPr>
        <w:t>Impressa (BIB 980)</w:t>
      </w:r>
      <w:r w:rsidR="00955BF8">
        <w:rPr>
          <w:lang w:val="fr-FR"/>
        </w:rPr>
        <w:t xml:space="preserve"> </w:t>
      </w:r>
      <w:hyperlink r:id="rId1011" w:anchor="Cul_Impressa__cer_IGT" w:history="1">
        <w:r w:rsidR="00955BF8" w:rsidRPr="00955BF8">
          <w:rPr>
            <w:rStyle w:val="Hyperlink"/>
            <w:lang w:val="fr-FR"/>
          </w:rPr>
          <w:t>IGT</w:t>
        </w:r>
      </w:hyperlink>
      <w:r w:rsidR="00955BF8">
        <w:rPr>
          <w:lang w:val="fr-FR"/>
        </w:rPr>
        <w:t xml:space="preserve"> (BIB 2769)</w:t>
      </w:r>
    </w:p>
    <w:p w14:paraId="1C768612" w14:textId="77777777" w:rsidR="00D64539" w:rsidRDefault="00D64539" w:rsidP="00242C0F">
      <w:pPr>
        <w:jc w:val="both"/>
        <w:rPr>
          <w:lang w:val="fr-FR"/>
        </w:rPr>
      </w:pPr>
    </w:p>
    <w:p w14:paraId="0A022208" w14:textId="29315DC0" w:rsidR="00D64539" w:rsidRPr="0032190F" w:rsidRDefault="00D64539" w:rsidP="00D64539">
      <w:pPr>
        <w:jc w:val="both"/>
        <w:rPr>
          <w:lang w:val="fr-FR"/>
        </w:rPr>
      </w:pPr>
      <w:r w:rsidRPr="0032190F">
        <w:rPr>
          <w:lang w:val="fr-FR"/>
        </w:rPr>
        <w:t>Présence d’</w:t>
      </w:r>
      <w:hyperlink r:id="rId1012" w:anchor="Sit_Obsidienne" w:history="1">
        <w:r w:rsidRPr="009F2A99">
          <w:rPr>
            <w:rStyle w:val="Hyperlink"/>
            <w:szCs w:val="20"/>
            <w:lang w:val="fr-FR"/>
          </w:rPr>
          <w:t>obsidienne</w:t>
        </w:r>
      </w:hyperlink>
      <w:r w:rsidRPr="0032190F">
        <w:rPr>
          <w:lang w:val="fr-FR"/>
        </w:rPr>
        <w:t xml:space="preserve"> dans les niveaux Néo ancien (Vaquer 1999 p. 32)</w:t>
      </w:r>
      <w:r w:rsidRPr="00D64539">
        <w:rPr>
          <w:lang w:val="fr-FR"/>
        </w:rPr>
        <w:t xml:space="preserve"> obsidienne de Lipari </w:t>
      </w:r>
      <w:r>
        <w:rPr>
          <w:lang w:val="fr-FR"/>
        </w:rPr>
        <w:t xml:space="preserve"> et de </w:t>
      </w:r>
      <w:r w:rsidRPr="00D64539">
        <w:rPr>
          <w:lang w:val="fr-FR"/>
        </w:rPr>
        <w:t>Sardaigne (SC) dans le niveau XXII de la grotte Pollera (Thorpe et al., 1979).</w:t>
      </w:r>
      <w:r>
        <w:rPr>
          <w:lang w:val="fr-FR"/>
        </w:rPr>
        <w:t xml:space="preserve"> (BIB 2918)</w:t>
      </w:r>
    </w:p>
    <w:p w14:paraId="0EE036F2" w14:textId="77777777" w:rsidR="00D64539" w:rsidRPr="0032190F" w:rsidRDefault="00D64539" w:rsidP="00242C0F">
      <w:pPr>
        <w:jc w:val="both"/>
        <w:rPr>
          <w:lang w:val="fr-FR"/>
        </w:rPr>
      </w:pPr>
    </w:p>
    <w:p w14:paraId="4AA89191" w14:textId="77777777" w:rsidR="00110C91" w:rsidRPr="0032190F" w:rsidRDefault="00110C91" w:rsidP="00242C0F">
      <w:pPr>
        <w:rPr>
          <w:lang w:val="fr-FR"/>
        </w:rPr>
      </w:pPr>
    </w:p>
    <w:p w14:paraId="3FE55599" w14:textId="77777777" w:rsidR="006C0C8B" w:rsidRPr="004073E6" w:rsidRDefault="006C0C8B" w:rsidP="00CD27DA">
      <w:pPr>
        <w:pStyle w:val="Heading3"/>
      </w:pPr>
      <w:r w:rsidRPr="004073E6">
        <w:t>Néolithique final / Chalcolithique</w:t>
      </w:r>
    </w:p>
    <w:p w14:paraId="5C1193F7" w14:textId="77777777" w:rsidR="006C0C8B" w:rsidRPr="0032190F" w:rsidRDefault="006C0C8B" w:rsidP="00242C0F">
      <w:pPr>
        <w:rPr>
          <w:lang w:val="fr-FR"/>
        </w:rPr>
      </w:pPr>
    </w:p>
    <w:p w14:paraId="29664C37" w14:textId="77777777" w:rsidR="009048B2" w:rsidRPr="0032190F" w:rsidRDefault="009048B2" w:rsidP="00242C0F">
      <w:pPr>
        <w:rPr>
          <w:lang w:val="fr-FR"/>
        </w:rPr>
      </w:pPr>
    </w:p>
    <w:p w14:paraId="54869985" w14:textId="77777777" w:rsidR="009048B2" w:rsidRPr="0032190F" w:rsidRDefault="00CD27DA" w:rsidP="00CD27DA">
      <w:pPr>
        <w:pStyle w:val="Heading4"/>
      </w:pPr>
      <w:r>
        <w:t>c</w:t>
      </w:r>
      <w:r w:rsidR="009048B2" w:rsidRPr="0032190F">
        <w:t>éramique</w:t>
      </w:r>
      <w:r>
        <w:t>s</w:t>
      </w:r>
    </w:p>
    <w:p w14:paraId="4ABC5E5B" w14:textId="0ED52DA6" w:rsidR="006D0FE9" w:rsidRPr="0032190F" w:rsidRDefault="006D0FE9" w:rsidP="00242C0F">
      <w:pPr>
        <w:jc w:val="both"/>
        <w:rPr>
          <w:lang w:val="fr-FR"/>
        </w:rPr>
      </w:pPr>
      <w:r w:rsidRPr="0032190F">
        <w:rPr>
          <w:lang w:val="fr-FR"/>
        </w:rPr>
        <w:t>39 fragments de céramique ont été individualisés ; la majeur</w:t>
      </w:r>
      <w:r w:rsidR="006C0C8B" w:rsidRPr="0032190F">
        <w:rPr>
          <w:lang w:val="fr-FR"/>
        </w:rPr>
        <w:t>e</w:t>
      </w:r>
      <w:r w:rsidRPr="0032190F">
        <w:rPr>
          <w:lang w:val="fr-FR"/>
        </w:rPr>
        <w:t xml:space="preserve"> partie est en pâte grossière (</w:t>
      </w:r>
      <w:r w:rsidRPr="0032190F">
        <w:rPr>
          <w:i/>
          <w:lang w:val="fr-FR"/>
        </w:rPr>
        <w:t>grossolano</w:t>
      </w:r>
      <w:r w:rsidRPr="0032190F">
        <w:rPr>
          <w:lang w:val="fr-FR"/>
        </w:rPr>
        <w:t xml:space="preserve">). On reconnaît le traitement </w:t>
      </w:r>
      <w:hyperlink r:id="rId1013" w:anchor="Cul_Spazzola" w:history="1">
        <w:r w:rsidRPr="0032190F">
          <w:rPr>
            <w:rStyle w:val="Hyperlink"/>
            <w:i/>
            <w:lang w:val="fr-FR"/>
          </w:rPr>
          <w:t>a spazzola</w:t>
        </w:r>
      </w:hyperlink>
      <w:r w:rsidRPr="0032190F">
        <w:rPr>
          <w:lang w:val="fr-FR"/>
        </w:rPr>
        <w:t xml:space="preserve"> pour plus de la moitié de l’ensemble. Les </w:t>
      </w:r>
      <w:r w:rsidR="006C0C8B" w:rsidRPr="0032190F">
        <w:rPr>
          <w:lang w:val="fr-FR"/>
        </w:rPr>
        <w:t xml:space="preserve">formes sont ici </w:t>
      </w:r>
      <w:r w:rsidR="00BB46B4" w:rsidRPr="0032190F">
        <w:rPr>
          <w:lang w:val="fr-FR"/>
        </w:rPr>
        <w:t>à</w:t>
      </w:r>
      <w:r w:rsidR="006C0C8B" w:rsidRPr="0032190F">
        <w:rPr>
          <w:lang w:val="fr-FR"/>
        </w:rPr>
        <w:t xml:space="preserve"> paroi convexe(BIB 935 p. 78)</w:t>
      </w:r>
    </w:p>
    <w:p w14:paraId="377C9722" w14:textId="780A3C2C" w:rsidR="00527F41" w:rsidRPr="0032190F" w:rsidRDefault="006D0FE9" w:rsidP="00242C0F">
      <w:pPr>
        <w:jc w:val="both"/>
        <w:rPr>
          <w:lang w:val="fr-FR"/>
        </w:rPr>
      </w:pPr>
      <w:r w:rsidRPr="0032190F">
        <w:rPr>
          <w:lang w:val="fr-FR"/>
        </w:rPr>
        <w:t xml:space="preserve">Les décors : codron imprimé et impressions sous la lèvre, </w:t>
      </w:r>
      <w:r w:rsidRPr="0032190F">
        <w:rPr>
          <w:i/>
          <w:lang w:val="fr-FR"/>
        </w:rPr>
        <w:t>spesso di tipo digito</w:t>
      </w:r>
      <w:r w:rsidRPr="0032190F">
        <w:rPr>
          <w:lang w:val="fr-FR"/>
        </w:rPr>
        <w:t xml:space="preserve">, seulement deux exemplaires montrent à la fois des cordons et des impressions sous la lèvre. Aussi représentés : les cordons inornés (2 fragments) et les </w:t>
      </w:r>
      <w:r w:rsidRPr="0032190F">
        <w:rPr>
          <w:i/>
          <w:lang w:val="fr-FR"/>
        </w:rPr>
        <w:t>bugne</w:t>
      </w:r>
      <w:r w:rsidRPr="0032190F">
        <w:rPr>
          <w:lang w:val="fr-FR"/>
        </w:rPr>
        <w:t xml:space="preserve"> (4 fragments). On note également un fragment à décoration</w:t>
      </w:r>
      <w:hyperlink r:id="rId1014" w:anchor="Cul_Metopale" w:history="1">
        <w:r w:rsidR="00FF0A5F" w:rsidRPr="0032190F">
          <w:rPr>
            <w:rStyle w:val="Hyperlink"/>
            <w:lang w:val="fr-FR"/>
          </w:rPr>
          <w:t>métopale</w:t>
        </w:r>
      </w:hyperlink>
      <w:r w:rsidRPr="0032190F">
        <w:rPr>
          <w:lang w:val="fr-FR"/>
        </w:rPr>
        <w:t xml:space="preserve"> constitué par des lignes subhorizontales légèrement divergentes, quelques autres lignes verticales semblent délimit</w:t>
      </w:r>
      <w:r w:rsidR="00BB46B4" w:rsidRPr="0032190F">
        <w:rPr>
          <w:lang w:val="fr-FR"/>
        </w:rPr>
        <w:t>e</w:t>
      </w:r>
      <w:r w:rsidRPr="0032190F">
        <w:rPr>
          <w:lang w:val="fr-FR"/>
        </w:rPr>
        <w:t>r les premiers</w:t>
      </w:r>
      <w:r w:rsidR="00527F41" w:rsidRPr="0032190F">
        <w:rPr>
          <w:lang w:val="fr-FR"/>
        </w:rPr>
        <w:t xml:space="preserve">. Les </w:t>
      </w:r>
      <w:hyperlink r:id="rId1015" w:anchor="Cul_Fori_Passanti" w:history="1">
        <w:r w:rsidR="00527F41" w:rsidRPr="0032190F">
          <w:rPr>
            <w:rStyle w:val="Hyperlink"/>
            <w:i/>
            <w:lang w:val="fr-FR"/>
          </w:rPr>
          <w:t>fori passanti</w:t>
        </w:r>
      </w:hyperlink>
      <w:r w:rsidR="00527F41" w:rsidRPr="0032190F">
        <w:rPr>
          <w:lang w:val="fr-FR"/>
        </w:rPr>
        <w:t xml:space="preserve">(trous passants) </w:t>
      </w:r>
      <w:r w:rsidRPr="0032190F">
        <w:rPr>
          <w:lang w:val="fr-FR"/>
        </w:rPr>
        <w:t>sont représenté</w:t>
      </w:r>
      <w:r w:rsidR="00527F41" w:rsidRPr="0032190F">
        <w:rPr>
          <w:lang w:val="fr-FR"/>
        </w:rPr>
        <w:t>s</w:t>
      </w:r>
      <w:r w:rsidRPr="0032190F">
        <w:rPr>
          <w:lang w:val="fr-FR"/>
        </w:rPr>
        <w:t xml:space="preserve"> par 2 fragments, l’un d’eux permet de reconnaître une forme ouverte simple à </w:t>
      </w:r>
      <w:r w:rsidR="00527F41" w:rsidRPr="0032190F">
        <w:rPr>
          <w:lang w:val="fr-FR"/>
        </w:rPr>
        <w:t>paroi droite. Les trous passant</w:t>
      </w:r>
      <w:r w:rsidRPr="0032190F">
        <w:rPr>
          <w:lang w:val="fr-FR"/>
        </w:rPr>
        <w:t>s se retrouvent entre le bord (</w:t>
      </w:r>
      <w:r w:rsidRPr="0032190F">
        <w:rPr>
          <w:i/>
          <w:lang w:val="fr-FR"/>
        </w:rPr>
        <w:t>orlo</w:t>
      </w:r>
      <w:r w:rsidRPr="0032190F">
        <w:rPr>
          <w:lang w:val="fr-FR"/>
        </w:rPr>
        <w:t xml:space="preserve">) et le </w:t>
      </w:r>
      <w:hyperlink r:id="rId1016" w:anchor="Cul_Cordon" w:history="1">
        <w:r w:rsidRPr="0032190F">
          <w:rPr>
            <w:rStyle w:val="Hyperlink"/>
            <w:lang w:val="fr-FR"/>
          </w:rPr>
          <w:t>cordon lisse</w:t>
        </w:r>
      </w:hyperlink>
      <w:r w:rsidRPr="0032190F">
        <w:rPr>
          <w:lang w:val="fr-FR"/>
        </w:rPr>
        <w:t xml:space="preserve"> avec languette</w:t>
      </w:r>
      <w:r w:rsidR="00527F41" w:rsidRPr="0032190F">
        <w:rPr>
          <w:lang w:val="fr-FR"/>
        </w:rPr>
        <w:t xml:space="preserve">. Ce dernier type existe pour le Bronze ancien mais débute dès le plein </w:t>
      </w:r>
      <w:hyperlink r:id="rId1017" w:anchor="Cul_Eneolithique_Italie" w:history="1">
        <w:r w:rsidR="00153857" w:rsidRPr="0032190F">
          <w:rPr>
            <w:rStyle w:val="Hyperlink"/>
            <w:lang w:val="fr-FR"/>
          </w:rPr>
          <w:t>Énéolithique</w:t>
        </w:r>
      </w:hyperlink>
      <w:r w:rsidRPr="0032190F">
        <w:rPr>
          <w:lang w:val="fr-FR"/>
        </w:rPr>
        <w:t xml:space="preserve"> (BIB 935 p. 77). </w:t>
      </w:r>
    </w:p>
    <w:p w14:paraId="41BED788" w14:textId="5FAD3F74" w:rsidR="00527F41" w:rsidRPr="0032190F" w:rsidRDefault="00527F41" w:rsidP="00242C0F">
      <w:pPr>
        <w:jc w:val="both"/>
        <w:rPr>
          <w:lang w:val="fr-FR"/>
        </w:rPr>
      </w:pPr>
      <w:r w:rsidRPr="0032190F">
        <w:rPr>
          <w:lang w:val="fr-FR"/>
        </w:rPr>
        <w:t xml:space="preserve">Un unique morceau de </w:t>
      </w:r>
      <w:hyperlink r:id="rId1018" w:anchor="Cul_Campaniforme" w:history="1">
        <w:r w:rsidRPr="0032190F">
          <w:rPr>
            <w:rStyle w:val="Hyperlink"/>
            <w:lang w:val="fr-FR"/>
          </w:rPr>
          <w:t>campaniforme</w:t>
        </w:r>
      </w:hyperlink>
      <w:r w:rsidRPr="0032190F">
        <w:rPr>
          <w:lang w:val="fr-FR"/>
        </w:rPr>
        <w:t xml:space="preserve"> provient des fouilles Amerano serait daté de la période terminale de cette période (BIB 935 p. 78)</w:t>
      </w:r>
    </w:p>
    <w:p w14:paraId="515F50A0" w14:textId="77777777" w:rsidR="00527F41" w:rsidRPr="0032190F" w:rsidRDefault="00527F41" w:rsidP="00242C0F">
      <w:pPr>
        <w:jc w:val="both"/>
        <w:rPr>
          <w:lang w:val="fr-FR"/>
        </w:rPr>
      </w:pPr>
    </w:p>
    <w:p w14:paraId="50A4EA42" w14:textId="77777777" w:rsidR="009048B2" w:rsidRPr="0032190F" w:rsidRDefault="00CD27DA" w:rsidP="00CD27DA">
      <w:pPr>
        <w:pStyle w:val="Heading4"/>
      </w:pPr>
      <w:r>
        <w:t>m</w:t>
      </w:r>
      <w:r w:rsidR="009048B2" w:rsidRPr="0032190F">
        <w:t>étallurgie et armes</w:t>
      </w:r>
    </w:p>
    <w:p w14:paraId="61BBC18A" w14:textId="77777777" w:rsidR="007B7D1B" w:rsidRPr="0032190F" w:rsidRDefault="00FA749D" w:rsidP="00242C0F">
      <w:pPr>
        <w:jc w:val="both"/>
        <w:rPr>
          <w:lang w:val="fr-FR"/>
        </w:rPr>
      </w:pPr>
      <w:r w:rsidRPr="0032190F">
        <w:rPr>
          <w:lang w:val="fr-FR"/>
        </w:rPr>
        <w:t>3 tuyères (</w:t>
      </w:r>
      <w:r w:rsidRPr="0032190F">
        <w:rPr>
          <w:i/>
          <w:lang w:val="fr-FR"/>
        </w:rPr>
        <w:t>ugelli</w:t>
      </w:r>
      <w:r w:rsidRPr="0032190F">
        <w:rPr>
          <w:lang w:val="fr-FR"/>
        </w:rPr>
        <w:t>) de profil conique (BIB 935 p. 78)</w:t>
      </w:r>
    </w:p>
    <w:p w14:paraId="7AFCA39F" w14:textId="77777777" w:rsidR="00527F41" w:rsidRPr="0032190F" w:rsidRDefault="00527F41" w:rsidP="00242C0F">
      <w:pPr>
        <w:rPr>
          <w:lang w:val="fr-FR"/>
        </w:rPr>
      </w:pPr>
    </w:p>
    <w:p w14:paraId="491DF875" w14:textId="66734CDF" w:rsidR="005E43A8" w:rsidRPr="0032190F" w:rsidRDefault="00527F41" w:rsidP="00242C0F">
      <w:pPr>
        <w:jc w:val="both"/>
        <w:rPr>
          <w:lang w:val="fr-FR"/>
        </w:rPr>
      </w:pPr>
      <w:r w:rsidRPr="0032190F">
        <w:rPr>
          <w:lang w:val="fr-FR"/>
        </w:rPr>
        <w:t xml:space="preserve">Les objets en </w:t>
      </w:r>
      <w:hyperlink r:id="rId1019" w:anchor="Sit_Cuivre" w:history="1">
        <w:r w:rsidR="00BA150E" w:rsidRPr="00BA150E">
          <w:rPr>
            <w:rStyle w:val="Hyperlink"/>
            <w:lang w:val="fr-FR"/>
          </w:rPr>
          <w:t>cuivre</w:t>
        </w:r>
      </w:hyperlink>
      <w:r w:rsidR="00BA150E" w:rsidRPr="0032190F">
        <w:rPr>
          <w:lang w:val="fr-FR"/>
        </w:rPr>
        <w:t xml:space="preserve"> </w:t>
      </w:r>
      <w:r w:rsidRPr="0032190F">
        <w:rPr>
          <w:lang w:val="fr-FR"/>
        </w:rPr>
        <w:t>concernent :deux alènes (</w:t>
      </w:r>
      <w:r w:rsidRPr="0032190F">
        <w:rPr>
          <w:i/>
          <w:lang w:val="fr-FR"/>
        </w:rPr>
        <w:t>lesina</w:t>
      </w:r>
      <w:r w:rsidRPr="0032190F">
        <w:rPr>
          <w:lang w:val="fr-FR"/>
        </w:rPr>
        <w:t xml:space="preserve">) bipointes à section asymétrique rhomboïdal (7, </w:t>
      </w:r>
      <w:smartTag w:uri="urn:schemas-microsoft-com:office:smarttags" w:element="metricconverter">
        <w:smartTagPr>
          <w:attr w:name="ProductID" w:val="9 cm"/>
        </w:smartTagPr>
        <w:r w:rsidRPr="0032190F">
          <w:rPr>
            <w:lang w:val="fr-FR"/>
          </w:rPr>
          <w:t>9 cm</w:t>
        </w:r>
      </w:smartTag>
      <w:r w:rsidRPr="0032190F">
        <w:rPr>
          <w:lang w:val="fr-FR"/>
        </w:rPr>
        <w:t xml:space="preserve"> de long et 5, </w:t>
      </w:r>
      <w:smartTag w:uri="urn:schemas-microsoft-com:office:smarttags" w:element="metricconverter">
        <w:smartTagPr>
          <w:attr w:name="ProductID" w:val="7 cm"/>
        </w:smartTagPr>
        <w:r w:rsidRPr="0032190F">
          <w:rPr>
            <w:lang w:val="fr-FR"/>
          </w:rPr>
          <w:t>7 cm</w:t>
        </w:r>
      </w:smartTag>
      <w:r w:rsidRPr="0032190F">
        <w:rPr>
          <w:lang w:val="fr-FR"/>
        </w:rPr>
        <w:t>), une pointe foliacée présentant un pédoncule court est a section irrégulière rhombo</w:t>
      </w:r>
      <w:r w:rsidR="00873B6A" w:rsidRPr="0032190F">
        <w:rPr>
          <w:lang w:val="fr-FR"/>
        </w:rPr>
        <w:t xml:space="preserve">ïdale et de profil rastremato, réalisée en cuivre pur, </w:t>
      </w:r>
      <w:r w:rsidRPr="0032190F">
        <w:rPr>
          <w:lang w:val="fr-FR"/>
        </w:rPr>
        <w:t xml:space="preserve">et un petit poignard </w:t>
      </w:r>
      <w:r w:rsidR="00873B6A" w:rsidRPr="0032190F">
        <w:rPr>
          <w:lang w:val="fr-FR"/>
        </w:rPr>
        <w:t xml:space="preserve">en cuivre pur (longueur conservée : </w:t>
      </w:r>
      <w:smartTag w:uri="urn:schemas-microsoft-com:office:smarttags" w:element="metricconverter">
        <w:smartTagPr>
          <w:attr w:name="ProductID" w:val="8,1 cm"/>
        </w:smartTagPr>
        <w:r w:rsidR="00873B6A" w:rsidRPr="0032190F">
          <w:rPr>
            <w:lang w:val="fr-FR"/>
          </w:rPr>
          <w:t>8,1 cm</w:t>
        </w:r>
      </w:smartTag>
      <w:r w:rsidR="00873B6A" w:rsidRPr="0032190F">
        <w:rPr>
          <w:lang w:val="fr-FR"/>
        </w:rPr>
        <w:t xml:space="preserve">) a 4 trous de rivets et base trapézoïdale, </w:t>
      </w:r>
      <w:r w:rsidR="00873B6A" w:rsidRPr="0032190F">
        <w:rPr>
          <w:i/>
          <w:lang w:val="fr-FR"/>
        </w:rPr>
        <w:t>taglienti</w:t>
      </w:r>
      <w:r w:rsidR="00873B6A" w:rsidRPr="0032190F">
        <w:rPr>
          <w:lang w:val="fr-FR"/>
        </w:rPr>
        <w:t xml:space="preserve"> concave </w:t>
      </w:r>
      <w:r w:rsidRPr="0032190F">
        <w:rPr>
          <w:lang w:val="fr-FR"/>
        </w:rPr>
        <w:t>(BIB 935 p. 80)</w:t>
      </w:r>
    </w:p>
    <w:p w14:paraId="1DD17759" w14:textId="48520F0A" w:rsidR="00527F41" w:rsidRPr="0032190F" w:rsidRDefault="00873B6A" w:rsidP="00242C0F">
      <w:pPr>
        <w:jc w:val="both"/>
        <w:rPr>
          <w:lang w:val="fr-FR"/>
        </w:rPr>
      </w:pPr>
      <w:r w:rsidRPr="0032190F">
        <w:rPr>
          <w:lang w:val="fr-FR"/>
        </w:rPr>
        <w:t xml:space="preserve">La lame foliacée a été rapprochée d’une pointe de type </w:t>
      </w:r>
      <w:hyperlink r:id="rId1020" w:anchor="Cul_Palmella" w:history="1">
        <w:r w:rsidRPr="0032190F">
          <w:rPr>
            <w:rStyle w:val="Hyperlink"/>
            <w:lang w:val="fr-FR"/>
          </w:rPr>
          <w:t>Palmela</w:t>
        </w:r>
      </w:hyperlink>
      <w:r w:rsidRPr="0032190F">
        <w:rPr>
          <w:lang w:val="fr-FR"/>
        </w:rPr>
        <w:t xml:space="preserve"> (BIB 935). Le petit poignard à base trapézoïdale à quatre trous connaît quelques points de comparaisons avec les exemplaires de Faiano (Arezzo, Toscane), de </w:t>
      </w:r>
      <w:hyperlink r:id="rId1021" w:anchor="Sit_Fiave" w:history="1">
        <w:r w:rsidRPr="0032190F">
          <w:rPr>
            <w:rStyle w:val="Hyperlink"/>
            <w:lang w:val="fr-FR"/>
          </w:rPr>
          <w:t>Fiavé</w:t>
        </w:r>
      </w:hyperlink>
      <w:r w:rsidRPr="0032190F">
        <w:rPr>
          <w:lang w:val="fr-FR"/>
        </w:rPr>
        <w:t xml:space="preserve"> (Trentin-Haut-Adige) bien q</w:t>
      </w:r>
      <w:r w:rsidR="00597EA9" w:rsidRPr="0032190F">
        <w:rPr>
          <w:lang w:val="fr-FR"/>
        </w:rPr>
        <w:t>ue ce dernier ait des caractéris</w:t>
      </w:r>
      <w:r w:rsidRPr="0032190F">
        <w:rPr>
          <w:lang w:val="fr-FR"/>
        </w:rPr>
        <w:t>tiques plus récentes</w:t>
      </w:r>
      <w:r w:rsidR="00597EA9" w:rsidRPr="0032190F">
        <w:rPr>
          <w:lang w:val="fr-FR"/>
        </w:rPr>
        <w:t xml:space="preserve"> mais également avec celui d’Irgny dans la vallée du Rhône. (BIB 935 p. 81 (BIB 993))</w:t>
      </w:r>
    </w:p>
    <w:p w14:paraId="07DC58D1" w14:textId="77777777" w:rsidR="00286E3D" w:rsidRPr="0032190F" w:rsidRDefault="00286E3D" w:rsidP="00242C0F">
      <w:pPr>
        <w:rPr>
          <w:lang w:val="fr-FR"/>
        </w:rPr>
      </w:pPr>
    </w:p>
    <w:p w14:paraId="2B480858" w14:textId="05EE98DF" w:rsidR="00286E3D" w:rsidRPr="0032190F" w:rsidRDefault="00000000" w:rsidP="00242C0F">
      <w:pPr>
        <w:rPr>
          <w:lang w:val="fr-FR"/>
        </w:rPr>
      </w:pPr>
      <w:hyperlink r:id="rId1022" w:anchor="Cul_Chalco" w:history="1">
        <w:r w:rsidR="00286E3D" w:rsidRPr="0032190F">
          <w:rPr>
            <w:rStyle w:val="Hyperlink"/>
            <w:lang w:val="fr-FR"/>
          </w:rPr>
          <w:t>Chalcolithique</w:t>
        </w:r>
      </w:hyperlink>
    </w:p>
    <w:p w14:paraId="0574D736" w14:textId="77777777" w:rsidR="00597EA9" w:rsidRPr="0032190F" w:rsidRDefault="00597EA9" w:rsidP="00242C0F">
      <w:pPr>
        <w:rPr>
          <w:lang w:val="fr-FR"/>
        </w:rPr>
      </w:pPr>
    </w:p>
    <w:p w14:paraId="6E70F1C7" w14:textId="77777777" w:rsidR="00597EA9" w:rsidRPr="0032190F" w:rsidRDefault="00597EA9" w:rsidP="00426FF9">
      <w:pPr>
        <w:pStyle w:val="Heading1"/>
      </w:pPr>
      <w:bookmarkStart w:id="532" w:name="Sit_Anime"/>
      <w:r w:rsidRPr="0032190F">
        <w:t>ANIME (Arma</w:t>
      </w:r>
      <w:r w:rsidR="00B52AA4" w:rsidRPr="0032190F">
        <w:t xml:space="preserve"> delle</w:t>
      </w:r>
      <w:r w:rsidRPr="0032190F">
        <w:t>)</w:t>
      </w:r>
    </w:p>
    <w:bookmarkEnd w:id="532"/>
    <w:p w14:paraId="7DF86436" w14:textId="77777777" w:rsidR="00597EA9" w:rsidRPr="0032190F" w:rsidRDefault="00597EA9" w:rsidP="00242C0F">
      <w:pPr>
        <w:rPr>
          <w:lang w:val="fr-FR"/>
        </w:rPr>
      </w:pPr>
    </w:p>
    <w:p w14:paraId="3D2974D0" w14:textId="77777777" w:rsidR="00597EA9" w:rsidRPr="0032190F" w:rsidRDefault="00597EA9" w:rsidP="00242C0F">
      <w:pPr>
        <w:rPr>
          <w:lang w:val="fr-FR"/>
        </w:rPr>
      </w:pPr>
      <w:r w:rsidRPr="0032190F">
        <w:rPr>
          <w:lang w:val="fr-FR"/>
        </w:rPr>
        <w:t xml:space="preserve">L’Arma </w:t>
      </w:r>
      <w:r w:rsidR="007C4F1F" w:rsidRPr="0032190F">
        <w:rPr>
          <w:lang w:val="fr-FR"/>
        </w:rPr>
        <w:t xml:space="preserve">delle </w:t>
      </w:r>
      <w:r w:rsidRPr="0032190F">
        <w:rPr>
          <w:lang w:val="fr-FR"/>
        </w:rPr>
        <w:t xml:space="preserve">Anime (Finalese), ca </w:t>
      </w:r>
      <w:smartTag w:uri="urn:schemas-microsoft-com:office:smarttags" w:element="metricconverter">
        <w:smartTagPr>
          <w:attr w:name="ProductID" w:val="35 m"/>
        </w:smartTagPr>
        <w:r w:rsidRPr="0032190F">
          <w:rPr>
            <w:lang w:val="fr-FR"/>
          </w:rPr>
          <w:t>35 m</w:t>
        </w:r>
      </w:smartTag>
      <w:r w:rsidRPr="0032190F">
        <w:rPr>
          <w:lang w:val="fr-FR"/>
        </w:rPr>
        <w:t xml:space="preserve">.s.n.m., présente deux </w:t>
      </w:r>
      <w:r w:rsidRPr="0032190F">
        <w:rPr>
          <w:i/>
          <w:lang w:val="fr-FR"/>
        </w:rPr>
        <w:t>locii</w:t>
      </w:r>
      <w:r w:rsidRPr="0032190F">
        <w:rPr>
          <w:lang w:val="fr-FR"/>
        </w:rPr>
        <w:t> : l’arma supérieure et l’arma inférieure séparée par une courte galerie (BIB 935 p. 84)</w:t>
      </w:r>
      <w:r w:rsidR="00B52AA4" w:rsidRPr="0032190F">
        <w:rPr>
          <w:lang w:val="fr-FR"/>
        </w:rPr>
        <w:t>. Stratigraphie de l’arma supérieure :</w:t>
      </w:r>
    </w:p>
    <w:p w14:paraId="7A731983" w14:textId="77777777" w:rsidR="00597EA9" w:rsidRPr="0032190F" w:rsidRDefault="00597EA9" w:rsidP="00242C0F">
      <w:pPr>
        <w:rPr>
          <w:lang w:val="fr-FR"/>
        </w:rPr>
      </w:pPr>
    </w:p>
    <w:p w14:paraId="2CA6C182" w14:textId="77777777" w:rsidR="00597EA9" w:rsidRPr="0032190F" w:rsidRDefault="00597EA9" w:rsidP="00242C0F">
      <w:pPr>
        <w:rPr>
          <w:lang w:val="fr-FR"/>
        </w:rPr>
      </w:pPr>
      <w:r w:rsidRPr="0032190F">
        <w:rPr>
          <w:lang w:val="fr-FR"/>
        </w:rPr>
        <w:tab/>
        <w:t>-couche 1 :couche superficielle</w:t>
      </w:r>
      <w:r w:rsidRPr="0032190F">
        <w:rPr>
          <w:lang w:val="fr-FR"/>
        </w:rPr>
        <w:tab/>
      </w:r>
    </w:p>
    <w:p w14:paraId="145A6914" w14:textId="77777777" w:rsidR="00597EA9" w:rsidRPr="0032190F" w:rsidRDefault="00597EA9" w:rsidP="00242C0F">
      <w:pPr>
        <w:rPr>
          <w:lang w:val="fr-FR"/>
        </w:rPr>
      </w:pPr>
      <w:r w:rsidRPr="0032190F">
        <w:rPr>
          <w:lang w:val="fr-FR"/>
        </w:rPr>
        <w:tab/>
        <w:t>-couche 2 :</w:t>
      </w:r>
      <w:r w:rsidR="00B52AA4" w:rsidRPr="0032190F">
        <w:rPr>
          <w:lang w:val="fr-FR"/>
        </w:rPr>
        <w:t xml:space="preserve"> En continuité de la couche 3, regroupe de la céramique et l’industrie osseuse </w:t>
      </w:r>
      <w:r w:rsidR="00B52AA4" w:rsidRPr="0032190F">
        <w:rPr>
          <w:lang w:val="fr-FR"/>
        </w:rPr>
        <w:tab/>
        <w:t>mais ne donne pas d’éléments diagnostiques</w:t>
      </w:r>
      <w:r w:rsidRPr="0032190F">
        <w:rPr>
          <w:lang w:val="fr-FR"/>
        </w:rPr>
        <w:tab/>
      </w:r>
      <w:r w:rsidRPr="0032190F">
        <w:rPr>
          <w:lang w:val="fr-FR"/>
        </w:rPr>
        <w:tab/>
      </w:r>
    </w:p>
    <w:p w14:paraId="6B7DD75D" w14:textId="77777777" w:rsidR="00597EA9" w:rsidRPr="0032190F" w:rsidRDefault="00597EA9" w:rsidP="00242C0F">
      <w:pPr>
        <w:rPr>
          <w:lang w:val="fr-FR"/>
        </w:rPr>
      </w:pPr>
      <w:r w:rsidRPr="0032190F">
        <w:rPr>
          <w:lang w:val="fr-FR"/>
        </w:rPr>
        <w:tab/>
        <w:t>-couche 3 :</w:t>
      </w:r>
      <w:r w:rsidR="00B52AA4" w:rsidRPr="0032190F">
        <w:rPr>
          <w:lang w:val="fr-FR"/>
        </w:rPr>
        <w:t xml:space="preserve"> Rares industries</w:t>
      </w:r>
      <w:r w:rsidRPr="0032190F">
        <w:rPr>
          <w:lang w:val="fr-FR"/>
        </w:rPr>
        <w:tab/>
      </w:r>
    </w:p>
    <w:p w14:paraId="55BC0657" w14:textId="5C5F2B0F" w:rsidR="00597EA9" w:rsidRPr="0032190F" w:rsidRDefault="00597EA9" w:rsidP="00242C0F">
      <w:pPr>
        <w:rPr>
          <w:lang w:val="fr-FR"/>
        </w:rPr>
      </w:pPr>
      <w:r w:rsidRPr="0032190F">
        <w:rPr>
          <w:lang w:val="fr-FR"/>
        </w:rPr>
        <w:tab/>
        <w:t xml:space="preserve">-couche 4 :terres brune. Céramique </w:t>
      </w:r>
      <w:r w:rsidRPr="0032190F">
        <w:rPr>
          <w:i/>
          <w:lang w:val="fr-FR"/>
        </w:rPr>
        <w:t>a orli</w:t>
      </w:r>
      <w:r w:rsidRPr="0032190F">
        <w:rPr>
          <w:lang w:val="fr-FR"/>
        </w:rPr>
        <w:t xml:space="preserve"> avec impressions et cordons où prévalent les </w:t>
      </w:r>
      <w:r w:rsidRPr="0032190F">
        <w:rPr>
          <w:lang w:val="fr-FR"/>
        </w:rPr>
        <w:tab/>
        <w:t xml:space="preserve">formes ouvertes. Industrie lithique composée de 55 objets (dont : une armature à tranchant </w:t>
      </w:r>
      <w:r w:rsidR="00B52AA4" w:rsidRPr="0032190F">
        <w:rPr>
          <w:lang w:val="fr-FR"/>
        </w:rPr>
        <w:tab/>
      </w:r>
      <w:r w:rsidRPr="0032190F">
        <w:rPr>
          <w:lang w:val="fr-FR"/>
        </w:rPr>
        <w:t>transversal et une lame de facture très élaborée, une lame d’</w:t>
      </w:r>
      <w:hyperlink r:id="rId1023" w:anchor="Sit_Obsidienne" w:history="1">
        <w:r w:rsidR="009F2A99" w:rsidRPr="009F2A99">
          <w:rPr>
            <w:rStyle w:val="Hyperlink"/>
            <w:szCs w:val="20"/>
            <w:lang w:val="fr-FR"/>
          </w:rPr>
          <w:t>obsidienne</w:t>
        </w:r>
      </w:hyperlink>
      <w:r w:rsidR="009F2A99" w:rsidRPr="0032190F">
        <w:rPr>
          <w:lang w:val="fr-FR"/>
        </w:rPr>
        <w:t xml:space="preserve"> </w:t>
      </w:r>
      <w:r w:rsidRPr="0032190F">
        <w:rPr>
          <w:lang w:val="fr-FR"/>
        </w:rPr>
        <w:t>( ?)</w:t>
      </w:r>
      <w:r w:rsidR="00B52AA4" w:rsidRPr="0032190F">
        <w:rPr>
          <w:lang w:val="fr-FR"/>
        </w:rPr>
        <w:t xml:space="preserve">, un fragment de </w:t>
      </w:r>
      <w:r w:rsidR="00B52AA4" w:rsidRPr="0032190F">
        <w:rPr>
          <w:lang w:val="fr-FR"/>
        </w:rPr>
        <w:tab/>
      </w:r>
      <w:r w:rsidR="00B52AA4" w:rsidRPr="0032190F">
        <w:rPr>
          <w:i/>
          <w:lang w:val="fr-FR"/>
        </w:rPr>
        <w:t>macinello</w:t>
      </w:r>
      <w:r w:rsidR="00B52AA4" w:rsidRPr="0032190F">
        <w:rPr>
          <w:lang w:val="fr-FR"/>
        </w:rPr>
        <w:t xml:space="preserve">, une </w:t>
      </w:r>
      <w:r w:rsidR="00B52AA4" w:rsidRPr="0032190F">
        <w:rPr>
          <w:i/>
          <w:lang w:val="fr-FR"/>
        </w:rPr>
        <w:t>acetta</w:t>
      </w:r>
      <w:r w:rsidRPr="0032190F">
        <w:rPr>
          <w:lang w:val="fr-FR"/>
        </w:rPr>
        <w:tab/>
      </w:r>
      <w:r w:rsidR="00B52AA4" w:rsidRPr="0032190F">
        <w:rPr>
          <w:lang w:val="fr-FR"/>
        </w:rPr>
        <w:t xml:space="preserve">de profil isocèle. Des reste d’ </w:t>
      </w:r>
      <w:r w:rsidR="00B52AA4" w:rsidRPr="0032190F">
        <w:rPr>
          <w:i/>
          <w:lang w:val="fr-FR"/>
        </w:rPr>
        <w:t>Ovis vel Capra</w:t>
      </w:r>
      <w:r w:rsidR="00B52AA4" w:rsidRPr="0032190F">
        <w:rPr>
          <w:lang w:val="fr-FR"/>
        </w:rPr>
        <w:t xml:space="preserve"> ont été découverts dans </w:t>
      </w:r>
      <w:r w:rsidR="00B52AA4" w:rsidRPr="0032190F">
        <w:rPr>
          <w:lang w:val="fr-FR"/>
        </w:rPr>
        <w:tab/>
        <w:t>un fragment de vase.</w:t>
      </w:r>
    </w:p>
    <w:p w14:paraId="294C25AD" w14:textId="77777777" w:rsidR="00597EA9" w:rsidRPr="0032190F" w:rsidRDefault="00597EA9" w:rsidP="00242C0F">
      <w:pPr>
        <w:rPr>
          <w:lang w:val="fr-FR"/>
        </w:rPr>
      </w:pPr>
      <w:r w:rsidRPr="0032190F">
        <w:rPr>
          <w:lang w:val="fr-FR"/>
        </w:rPr>
        <w:tab/>
        <w:t>-couche 5 </w:t>
      </w:r>
      <w:r w:rsidR="00B52AA4" w:rsidRPr="0032190F">
        <w:rPr>
          <w:lang w:val="fr-FR"/>
        </w:rPr>
        <w:t>: matrice</w:t>
      </w:r>
      <w:r w:rsidRPr="0032190F">
        <w:rPr>
          <w:lang w:val="fr-FR"/>
        </w:rPr>
        <w:t xml:space="preserve"> granulaire stérile</w:t>
      </w:r>
      <w:r w:rsidRPr="0032190F">
        <w:rPr>
          <w:lang w:val="fr-FR"/>
        </w:rPr>
        <w:tab/>
      </w:r>
    </w:p>
    <w:p w14:paraId="694E312A" w14:textId="77777777" w:rsidR="00B52AA4" w:rsidRPr="0032190F" w:rsidRDefault="00B52AA4" w:rsidP="00242C0F">
      <w:pPr>
        <w:rPr>
          <w:lang w:val="fr-FR"/>
        </w:rPr>
      </w:pPr>
      <w:r w:rsidRPr="0032190F">
        <w:rPr>
          <w:lang w:val="fr-FR"/>
        </w:rPr>
        <w:t>(BIB 935 p. 85)</w:t>
      </w:r>
    </w:p>
    <w:p w14:paraId="77C117DC" w14:textId="29114354" w:rsidR="00B52AA4" w:rsidRPr="0032190F" w:rsidRDefault="00B52AA4" w:rsidP="00242C0F">
      <w:pPr>
        <w:rPr>
          <w:lang w:val="fr-FR"/>
        </w:rPr>
      </w:pPr>
      <w:r w:rsidRPr="0032190F">
        <w:rPr>
          <w:lang w:val="fr-FR"/>
        </w:rPr>
        <w:br/>
        <w:t xml:space="preserve">Des éléments céramiques </w:t>
      </w:r>
      <w:hyperlink r:id="rId1024" w:anchor="Cul_Campaniforme" w:history="1">
        <w:r w:rsidRPr="0032190F">
          <w:rPr>
            <w:rStyle w:val="Hyperlink"/>
            <w:lang w:val="fr-FR"/>
          </w:rPr>
          <w:t>Campaniforme</w:t>
        </w:r>
      </w:hyperlink>
      <w:r w:rsidRPr="0032190F">
        <w:rPr>
          <w:lang w:val="fr-FR"/>
        </w:rPr>
        <w:t xml:space="preserve"> ont été indentifiés dont certains décorés </w:t>
      </w:r>
      <w:r w:rsidR="00EA56C3" w:rsidRPr="0032190F">
        <w:rPr>
          <w:lang w:val="fr-FR"/>
        </w:rPr>
        <w:t xml:space="preserve">avec </w:t>
      </w:r>
      <w:r w:rsidR="00EA56C3" w:rsidRPr="0032190F">
        <w:rPr>
          <w:i/>
          <w:lang w:val="fr-FR"/>
        </w:rPr>
        <w:t>solcature</w:t>
      </w:r>
      <w:r w:rsidRPr="0032190F">
        <w:rPr>
          <w:i/>
          <w:lang w:val="fr-FR"/>
        </w:rPr>
        <w:t>a tremolo</w:t>
      </w:r>
      <w:r w:rsidRPr="0032190F">
        <w:rPr>
          <w:lang w:val="fr-FR"/>
        </w:rPr>
        <w:t xml:space="preserve"> disposés </w:t>
      </w:r>
      <w:r w:rsidR="00EA56C3" w:rsidRPr="0032190F">
        <w:rPr>
          <w:lang w:val="fr-FR"/>
        </w:rPr>
        <w:t>en bande horizontales. Pour celles-ci, les formes sont basses et carénées et la pâte semi-fine. Ce type de décor peut être comparé à ceux de l’</w:t>
      </w:r>
      <w:hyperlink r:id="rId1025" w:anchor="Sit_Arma_Nasino" w:history="1">
        <w:r w:rsidR="00EA56C3" w:rsidRPr="0032190F">
          <w:rPr>
            <w:rStyle w:val="Hyperlink"/>
            <w:lang w:val="fr-FR"/>
          </w:rPr>
          <w:t>Arma di Nasi</w:t>
        </w:r>
        <w:r w:rsidR="005565BB" w:rsidRPr="0032190F">
          <w:rPr>
            <w:rStyle w:val="Hyperlink"/>
            <w:lang w:val="fr-FR"/>
          </w:rPr>
          <w:t>n</w:t>
        </w:r>
        <w:r w:rsidR="00EA56C3" w:rsidRPr="0032190F">
          <w:rPr>
            <w:rStyle w:val="Hyperlink"/>
            <w:lang w:val="fr-FR"/>
          </w:rPr>
          <w:t>o</w:t>
        </w:r>
      </w:hyperlink>
      <w:r w:rsidR="00EA56C3" w:rsidRPr="0032190F">
        <w:rPr>
          <w:lang w:val="fr-FR"/>
        </w:rPr>
        <w:t>, que les datations (2918-</w:t>
      </w:r>
      <w:smartTag w:uri="urn:schemas-microsoft-com:office:smarttags" w:element="metricconverter">
        <w:smartTagPr>
          <w:attr w:name="ProductID" w:val="2629 a"/>
        </w:smartTagPr>
        <w:r w:rsidR="00EA56C3" w:rsidRPr="0032190F">
          <w:rPr>
            <w:lang w:val="fr-FR"/>
          </w:rPr>
          <w:t>2629 a</w:t>
        </w:r>
      </w:smartTag>
      <w:r w:rsidR="00EA56C3" w:rsidRPr="0032190F">
        <w:rPr>
          <w:lang w:val="fr-FR"/>
        </w:rPr>
        <w:t>.C et 2877-</w:t>
      </w:r>
      <w:smartTag w:uri="urn:schemas-microsoft-com:office:smarttags" w:element="metricconverter">
        <w:smartTagPr>
          <w:attr w:name="ProductID" w:val="2497 a"/>
        </w:smartTagPr>
        <w:r w:rsidR="00EA56C3" w:rsidRPr="0032190F">
          <w:rPr>
            <w:lang w:val="fr-FR"/>
          </w:rPr>
          <w:t>2497 a</w:t>
        </w:r>
      </w:smartTag>
      <w:r w:rsidR="00EA56C3" w:rsidRPr="0032190F">
        <w:rPr>
          <w:lang w:val="fr-FR"/>
        </w:rPr>
        <w:t>.C.)</w:t>
      </w:r>
      <w:r w:rsidR="005565BB" w:rsidRPr="0032190F">
        <w:rPr>
          <w:lang w:val="fr-FR"/>
        </w:rPr>
        <w:t xml:space="preserve"> placent dans un moment initial</w:t>
      </w:r>
      <w:r w:rsidR="00EA56C3" w:rsidRPr="0032190F">
        <w:rPr>
          <w:lang w:val="fr-FR"/>
        </w:rPr>
        <w:t xml:space="preserve"> du Campaniforme (BIB 935 p. 87).</w:t>
      </w:r>
    </w:p>
    <w:p w14:paraId="45BD3993" w14:textId="77777777" w:rsidR="00EA56C3" w:rsidRPr="0032190F" w:rsidRDefault="00EA56C3" w:rsidP="00242C0F">
      <w:pPr>
        <w:rPr>
          <w:lang w:val="fr-FR"/>
        </w:rPr>
      </w:pPr>
    </w:p>
    <w:p w14:paraId="0756908D" w14:textId="79A10F2C" w:rsidR="00EA56C3" w:rsidRPr="0032190F" w:rsidRDefault="00EA56C3" w:rsidP="00242C0F">
      <w:pPr>
        <w:jc w:val="both"/>
        <w:rPr>
          <w:lang w:val="fr-FR"/>
        </w:rPr>
      </w:pPr>
      <w:r w:rsidRPr="0032190F">
        <w:rPr>
          <w:lang w:val="fr-FR"/>
        </w:rPr>
        <w:t>L’industrie lithique montre des pointes de flèche à ailettes (BIB 935 p. 88). Par ailleurs de nombreux éléments de parure sous la forme de coquillage travaillés (</w:t>
      </w:r>
      <w:r w:rsidRPr="0032190F">
        <w:rPr>
          <w:i/>
          <w:lang w:val="fr-FR"/>
        </w:rPr>
        <w:t>Colombella rustica, Glycymeris, Conus mediterraneus</w:t>
      </w:r>
      <w:r w:rsidRPr="0032190F">
        <w:rPr>
          <w:lang w:val="fr-FR"/>
        </w:rPr>
        <w:t xml:space="preserve">), 31 </w:t>
      </w:r>
      <w:r w:rsidRPr="0032190F">
        <w:rPr>
          <w:i/>
          <w:lang w:val="fr-FR"/>
        </w:rPr>
        <w:t>vaghi</w:t>
      </w:r>
      <w:r w:rsidRPr="0032190F">
        <w:rPr>
          <w:lang w:val="fr-FR"/>
        </w:rPr>
        <w:t xml:space="preserve"> en calcaire de forme discoïdale et trou excentré</w:t>
      </w:r>
      <w:r w:rsidR="00A12E54" w:rsidRPr="0032190F">
        <w:rPr>
          <w:lang w:val="fr-FR"/>
        </w:rPr>
        <w:t xml:space="preserve"> (dont 24 en calcaire blanc). Ces 31 éléments auraient permis d’enfiler un collier de </w:t>
      </w:r>
      <w:smartTag w:uri="urn:schemas-microsoft-com:office:smarttags" w:element="metricconverter">
        <w:smartTagPr>
          <w:attr w:name="ProductID" w:val="55 cm"/>
        </w:smartTagPr>
        <w:r w:rsidR="00A12E54" w:rsidRPr="0032190F">
          <w:rPr>
            <w:lang w:val="fr-FR"/>
          </w:rPr>
          <w:t>55 cm</w:t>
        </w:r>
      </w:smartTag>
      <w:r w:rsidR="00A12E54" w:rsidRPr="0032190F">
        <w:rPr>
          <w:lang w:val="fr-FR"/>
        </w:rPr>
        <w:t xml:space="preserve"> de long qui pourrait trouver des comparaisons avec les repr</w:t>
      </w:r>
      <w:r w:rsidR="005565BB" w:rsidRPr="0032190F">
        <w:rPr>
          <w:lang w:val="fr-FR"/>
        </w:rPr>
        <w:t>ésentations du Val d’Aoste et du</w:t>
      </w:r>
      <w:hyperlink r:id="rId1026" w:anchor="Sit_Valcamonica" w:history="1">
        <w:r w:rsidR="00A12E54" w:rsidRPr="0032190F">
          <w:rPr>
            <w:rStyle w:val="Hyperlink"/>
            <w:lang w:val="fr-FR"/>
          </w:rPr>
          <w:t>Valcamonica</w:t>
        </w:r>
      </w:hyperlink>
      <w:r w:rsidR="00A12E54" w:rsidRPr="0032190F">
        <w:rPr>
          <w:lang w:val="fr-FR"/>
        </w:rPr>
        <w:t xml:space="preserve"> (BIB 935 p. 89).</w:t>
      </w:r>
    </w:p>
    <w:p w14:paraId="1EF42407" w14:textId="77777777" w:rsidR="00E26D27" w:rsidRPr="0032190F" w:rsidRDefault="00E26D27" w:rsidP="00242C0F">
      <w:pPr>
        <w:jc w:val="both"/>
        <w:rPr>
          <w:lang w:val="fr-FR"/>
        </w:rPr>
      </w:pPr>
    </w:p>
    <w:p w14:paraId="1716D9DE" w14:textId="77777777" w:rsidR="00E26D27" w:rsidRPr="0032190F" w:rsidRDefault="00E26D27" w:rsidP="00242C0F">
      <w:pPr>
        <w:jc w:val="both"/>
        <w:rPr>
          <w:lang w:val="fr-FR"/>
        </w:rPr>
      </w:pPr>
      <w:r w:rsidRPr="0032190F">
        <w:rPr>
          <w:lang w:val="fr-FR"/>
        </w:rPr>
        <w:t>Des décors de type barbelés (épicampaniforme) ont été indentifiés par F. Nicolis (BIB 865)</w:t>
      </w:r>
    </w:p>
    <w:p w14:paraId="62B0CB66" w14:textId="77777777" w:rsidR="00A12E54" w:rsidRPr="0032190F" w:rsidRDefault="00A12E54" w:rsidP="00242C0F">
      <w:pPr>
        <w:jc w:val="both"/>
        <w:rPr>
          <w:lang w:val="fr-FR"/>
        </w:rPr>
      </w:pPr>
    </w:p>
    <w:p w14:paraId="3377F946" w14:textId="77777777" w:rsidR="00A12E54" w:rsidRPr="0032190F" w:rsidRDefault="00A12E54" w:rsidP="00426FF9">
      <w:pPr>
        <w:pStyle w:val="Heading1"/>
      </w:pPr>
      <w:bookmarkStart w:id="533" w:name="Sit_Vacche"/>
      <w:r w:rsidRPr="0032190F">
        <w:t>VACCHE (Grotta I del)</w:t>
      </w:r>
    </w:p>
    <w:bookmarkEnd w:id="533"/>
    <w:p w14:paraId="1CA2B784" w14:textId="77777777" w:rsidR="00A12E54" w:rsidRPr="0032190F" w:rsidRDefault="00A12E54" w:rsidP="00242C0F">
      <w:pPr>
        <w:jc w:val="both"/>
        <w:rPr>
          <w:lang w:val="fr-FR"/>
        </w:rPr>
      </w:pPr>
    </w:p>
    <w:p w14:paraId="29670890" w14:textId="59978704" w:rsidR="00A12E54" w:rsidRPr="0032190F" w:rsidRDefault="00A12E54" w:rsidP="00242C0F">
      <w:pPr>
        <w:jc w:val="both"/>
        <w:rPr>
          <w:lang w:val="fr-FR"/>
        </w:rPr>
      </w:pPr>
      <w:r w:rsidRPr="0032190F">
        <w:rPr>
          <w:lang w:val="fr-FR"/>
        </w:rPr>
        <w:t xml:space="preserve">La grotta I del Vacchè (Finalese, Savona) ouvre à ca </w:t>
      </w:r>
      <w:smartTag w:uri="urn:schemas-microsoft-com:office:smarttags" w:element="metricconverter">
        <w:smartTagPr>
          <w:attr w:name="ProductID" w:val="280 m"/>
        </w:smartTagPr>
        <w:r w:rsidRPr="0032190F">
          <w:rPr>
            <w:lang w:val="fr-FR"/>
          </w:rPr>
          <w:t>280 m</w:t>
        </w:r>
      </w:smartTag>
      <w:r w:rsidRPr="0032190F">
        <w:rPr>
          <w:lang w:val="fr-FR"/>
        </w:rPr>
        <w:t xml:space="preserve">.s.n.m, a livré un poignard styloïde en silex privé de contexte stratigraphique. On note la présence de céramique </w:t>
      </w:r>
      <w:hyperlink r:id="rId1027" w:anchor="Cul_Spazzola" w:history="1">
        <w:r w:rsidRPr="0032190F">
          <w:rPr>
            <w:rStyle w:val="Hyperlink"/>
            <w:i/>
            <w:lang w:val="fr-FR"/>
          </w:rPr>
          <w:t>a spazzola</w:t>
        </w:r>
      </w:hyperlink>
      <w:r w:rsidRPr="0032190F">
        <w:rPr>
          <w:lang w:val="fr-FR"/>
        </w:rPr>
        <w:t xml:space="preserve"> (3 exemplaires sur 74 fragments dénombrés). 2 des 3 éléments </w:t>
      </w:r>
      <w:r w:rsidRPr="0032190F">
        <w:rPr>
          <w:i/>
          <w:lang w:val="fr-FR"/>
        </w:rPr>
        <w:t>a spazzola ad un orciolo</w:t>
      </w:r>
      <w:r w:rsidRPr="0032190F">
        <w:rPr>
          <w:lang w:val="fr-FR"/>
        </w:rPr>
        <w:t xml:space="preserve"> de forme fermée avec les parois légèrement convexes et conservant le point d’inflexion à la base du col, la décoration est constituée de bandes </w:t>
      </w:r>
      <w:r w:rsidRPr="0032190F">
        <w:rPr>
          <w:i/>
          <w:lang w:val="fr-FR"/>
        </w:rPr>
        <w:t>di solcature leggere</w:t>
      </w:r>
      <w:r w:rsidRPr="0032190F">
        <w:rPr>
          <w:lang w:val="fr-FR"/>
        </w:rPr>
        <w:t xml:space="preserve">, elles dessinent des </w:t>
      </w:r>
      <w:hyperlink r:id="rId1028" w:anchor="Cul_Proto_Art_TAC_T_g_zigzag" w:history="1">
        <w:r w:rsidR="00E31D08" w:rsidRPr="00E31D08">
          <w:rPr>
            <w:rStyle w:val="Hyperlink"/>
            <w:lang w:val="fr-FR" w:eastAsia="en-GB"/>
          </w:rPr>
          <w:t>zigza</w:t>
        </w:r>
        <w:r w:rsidR="00E31D08">
          <w:rPr>
            <w:rStyle w:val="Hyperlink"/>
            <w:lang w:val="fr-FR" w:eastAsia="en-GB"/>
          </w:rPr>
          <w:t>gs</w:t>
        </w:r>
      </w:hyperlink>
      <w:r w:rsidR="00E31D08">
        <w:rPr>
          <w:lang w:val="fr-FR" w:eastAsia="en-GB"/>
        </w:rPr>
        <w:t xml:space="preserve"> </w:t>
      </w:r>
      <w:r w:rsidR="00111F60" w:rsidRPr="0032190F">
        <w:rPr>
          <w:lang w:val="fr-FR"/>
        </w:rPr>
        <w:t>approximatifs (BIB 935 p. 102)</w:t>
      </w:r>
    </w:p>
    <w:p w14:paraId="70C04C55" w14:textId="77777777" w:rsidR="00A12E54" w:rsidRPr="0032190F" w:rsidRDefault="00A12E54" w:rsidP="00242C0F">
      <w:pPr>
        <w:jc w:val="both"/>
        <w:rPr>
          <w:lang w:val="fr-FR"/>
        </w:rPr>
      </w:pPr>
    </w:p>
    <w:p w14:paraId="1C3D58C9" w14:textId="6DB7BB80" w:rsidR="00111F60" w:rsidRPr="0032190F" w:rsidRDefault="00111F60" w:rsidP="00242C0F">
      <w:pPr>
        <w:jc w:val="both"/>
        <w:rPr>
          <w:lang w:val="fr-FR"/>
        </w:rPr>
      </w:pPr>
      <w:r w:rsidRPr="0032190F">
        <w:rPr>
          <w:lang w:val="fr-FR"/>
        </w:rPr>
        <w:t>Le poignard en silex marron (</w:t>
      </w:r>
      <w:smartTag w:uri="urn:schemas-microsoft-com:office:smarttags" w:element="metricconverter">
        <w:smartTagPr>
          <w:attr w:name="ProductID" w:val="8,7 cm"/>
        </w:smartTagPr>
        <w:r w:rsidRPr="0032190F">
          <w:rPr>
            <w:lang w:val="fr-FR"/>
          </w:rPr>
          <w:t>8,7 cm</w:t>
        </w:r>
      </w:smartTag>
      <w:r w:rsidRPr="0032190F">
        <w:rPr>
          <w:lang w:val="fr-FR"/>
        </w:rPr>
        <w:t xml:space="preserve">) à retouches bilatérales monofaciales plates est de section triangulaire, la zone apicale présente une retouche plate inversée. Il est comparable avec l’exemplaire de la grotte dei </w:t>
      </w:r>
      <w:hyperlink r:id="rId1029" w:anchor="Sit_Pipistrelli" w:history="1">
        <w:r w:rsidRPr="0032190F">
          <w:rPr>
            <w:rStyle w:val="Hyperlink"/>
            <w:lang w:val="fr-FR"/>
          </w:rPr>
          <w:t>Pipistrelli</w:t>
        </w:r>
      </w:hyperlink>
      <w:r w:rsidRPr="0032190F">
        <w:rPr>
          <w:lang w:val="fr-FR"/>
        </w:rPr>
        <w:t xml:space="preserve">, divers objets aux dimensions plus importantes venant des </w:t>
      </w:r>
      <w:hyperlink r:id="rId1030" w:anchor="Sit_Arene_Candide" w:history="1">
        <w:r w:rsidRPr="0032190F">
          <w:rPr>
            <w:rStyle w:val="Hyperlink"/>
            <w:lang w:val="fr-FR"/>
          </w:rPr>
          <w:t>Arene Candide</w:t>
        </w:r>
      </w:hyperlink>
      <w:r w:rsidRPr="0032190F">
        <w:rPr>
          <w:lang w:val="fr-FR"/>
        </w:rPr>
        <w:t>, du val Maremola (</w:t>
      </w:r>
      <w:hyperlink r:id="rId1031" w:anchor="Sit_Armusso" w:history="1">
        <w:r w:rsidRPr="0032190F">
          <w:rPr>
            <w:rStyle w:val="Hyperlink"/>
            <w:lang w:val="fr-FR"/>
          </w:rPr>
          <w:t>Tana dell’Armusso</w:t>
        </w:r>
      </w:hyperlink>
      <w:r w:rsidRPr="0032190F">
        <w:rPr>
          <w:lang w:val="fr-FR"/>
        </w:rPr>
        <w:t xml:space="preserve"> et Grotta del Ponte di Vara), du Val Argentina (</w:t>
      </w:r>
      <w:hyperlink r:id="rId1032" w:anchor="Sit_Loreto" w:history="1">
        <w:r w:rsidR="00006A40" w:rsidRPr="0032190F">
          <w:rPr>
            <w:rStyle w:val="Hyperlink"/>
            <w:lang w:val="fr-FR"/>
          </w:rPr>
          <w:t>Riparo Loreto</w:t>
        </w:r>
      </w:hyperlink>
      <w:r w:rsidRPr="0032190F">
        <w:rPr>
          <w:lang w:val="fr-FR"/>
        </w:rPr>
        <w:t>) (BIB 935 p. 102), du site de Palo (BIB 994 p. 119), du Val Frascarese (</w:t>
      </w:r>
      <w:r w:rsidR="00631BEE" w:rsidRPr="0032190F">
        <w:rPr>
          <w:lang w:val="fr-FR"/>
        </w:rPr>
        <w:t xml:space="preserve">BIB 172), à </w:t>
      </w:r>
      <w:hyperlink r:id="rId1033" w:anchor="Sit_Chanto" w:history="1">
        <w:r w:rsidR="00631BEE" w:rsidRPr="0032190F">
          <w:rPr>
            <w:rStyle w:val="Hyperlink"/>
            <w:lang w:val="fr-FR"/>
          </w:rPr>
          <w:t>Balm’Chanto</w:t>
        </w:r>
      </w:hyperlink>
      <w:r w:rsidR="00631BEE" w:rsidRPr="0032190F">
        <w:rPr>
          <w:lang w:val="fr-FR"/>
        </w:rPr>
        <w:t xml:space="preserve"> (BIB 935 p. 102 (BIB 995)) mais également attesté à la grotte des </w:t>
      </w:r>
      <w:r w:rsidR="00631BEE" w:rsidRPr="0032190F">
        <w:rPr>
          <w:lang w:val="fr-FR"/>
        </w:rPr>
        <w:lastRenderedPageBreak/>
        <w:t>Dentales</w:t>
      </w:r>
      <w:r w:rsidR="001C1277" w:rsidRPr="0032190F">
        <w:rPr>
          <w:lang w:val="fr-FR"/>
        </w:rPr>
        <w:t xml:space="preserve"> (gorges du Régalon, Lubéron)</w:t>
      </w:r>
      <w:r w:rsidR="00631BEE" w:rsidRPr="0032190F">
        <w:rPr>
          <w:lang w:val="fr-FR"/>
        </w:rPr>
        <w:t xml:space="preserve"> et dans l’hypogées des Crottes à </w:t>
      </w:r>
      <w:hyperlink r:id="rId1034" w:anchor="Sit_Roaix" w:history="1">
        <w:r w:rsidR="00631BEE" w:rsidRPr="0032190F">
          <w:rPr>
            <w:rStyle w:val="Hyperlink"/>
            <w:lang w:val="fr-FR"/>
          </w:rPr>
          <w:t>Roaix</w:t>
        </w:r>
      </w:hyperlink>
      <w:r w:rsidR="00631BEE" w:rsidRPr="0032190F">
        <w:rPr>
          <w:lang w:val="fr-FR"/>
        </w:rPr>
        <w:t xml:space="preserve"> en France (BIB 935 p. 102 (BIB 556 et 749))</w:t>
      </w:r>
    </w:p>
    <w:p w14:paraId="7883CCE4" w14:textId="77777777" w:rsidR="00035FAE" w:rsidRPr="0032190F" w:rsidRDefault="00035FAE" w:rsidP="00242C0F">
      <w:pPr>
        <w:jc w:val="both"/>
        <w:rPr>
          <w:lang w:val="fr-FR"/>
        </w:rPr>
      </w:pPr>
    </w:p>
    <w:p w14:paraId="735837AB" w14:textId="77777777" w:rsidR="00274972" w:rsidRPr="0032190F" w:rsidRDefault="00035FAE" w:rsidP="00242C0F">
      <w:pPr>
        <w:jc w:val="both"/>
        <w:rPr>
          <w:lang w:val="fr-FR"/>
        </w:rPr>
      </w:pPr>
      <w:r w:rsidRPr="0032190F">
        <w:rPr>
          <w:lang w:val="fr-FR"/>
        </w:rPr>
        <w:t>Cette découverte –de poignard- ne peut pas être tenue pour comparaison avec les figuration</w:t>
      </w:r>
      <w:r w:rsidR="00172165" w:rsidRPr="0032190F">
        <w:rPr>
          <w:lang w:val="fr-FR"/>
        </w:rPr>
        <w:t>s</w:t>
      </w:r>
      <w:r w:rsidRPr="0032190F">
        <w:rPr>
          <w:lang w:val="fr-FR"/>
        </w:rPr>
        <w:t xml:space="preserve"> du mont Bego (lame plutôt que poignard) (Maggi et Binder com. pers.)</w:t>
      </w:r>
    </w:p>
    <w:p w14:paraId="1A5C8A3E" w14:textId="77777777" w:rsidR="00B66E5F" w:rsidRPr="0032190F" w:rsidRDefault="00B66E5F" w:rsidP="00242C0F">
      <w:pPr>
        <w:jc w:val="both"/>
        <w:rPr>
          <w:lang w:val="fr-FR"/>
        </w:rPr>
      </w:pPr>
    </w:p>
    <w:p w14:paraId="6B302E62" w14:textId="77777777" w:rsidR="00B66E5F" w:rsidRPr="0032190F" w:rsidRDefault="00B66E5F" w:rsidP="00426FF9">
      <w:pPr>
        <w:pStyle w:val="Heading1"/>
      </w:pPr>
      <w:bookmarkStart w:id="534" w:name="Sit_Ratapena"/>
      <w:r w:rsidRPr="0032190F">
        <w:t xml:space="preserve">RATAPENA </w:t>
      </w:r>
      <w:bookmarkEnd w:id="534"/>
      <w:r w:rsidRPr="0032190F">
        <w:t>(Tana della)</w:t>
      </w:r>
    </w:p>
    <w:p w14:paraId="327058D8" w14:textId="77777777" w:rsidR="00B66E5F" w:rsidRPr="0032190F" w:rsidRDefault="00B66E5F" w:rsidP="00242C0F">
      <w:pPr>
        <w:rPr>
          <w:lang w:val="fr-FR"/>
        </w:rPr>
      </w:pPr>
    </w:p>
    <w:p w14:paraId="1B0D1809" w14:textId="77777777" w:rsidR="00B66E5F" w:rsidRPr="00784BEC" w:rsidRDefault="00B66E5F" w:rsidP="00242C0F">
      <w:pPr>
        <w:rPr>
          <w:i/>
          <w:lang w:val="it-IT"/>
        </w:rPr>
      </w:pPr>
      <w:r w:rsidRPr="0032190F">
        <w:rPr>
          <w:lang w:val="fr-FR"/>
        </w:rPr>
        <w:t>Dans la province de San Remo, sur le flanc oriental du mont Caggio</w:t>
      </w:r>
      <w:r w:rsidR="0017090D" w:rsidRPr="0032190F">
        <w:rPr>
          <w:lang w:val="fr-FR"/>
        </w:rPr>
        <w:t xml:space="preserve"> (</w:t>
      </w:r>
      <w:smartTag w:uri="urn:schemas-microsoft-com:office:smarttags" w:element="metricconverter">
        <w:smartTagPr>
          <w:attr w:name="ProductID" w:val="1090 m"/>
        </w:smartTagPr>
        <w:r w:rsidR="0017090D" w:rsidRPr="0032190F">
          <w:rPr>
            <w:lang w:val="fr-FR"/>
          </w:rPr>
          <w:t>1090 m</w:t>
        </w:r>
      </w:smartTag>
      <w:r w:rsidR="0017090D" w:rsidRPr="0032190F">
        <w:rPr>
          <w:lang w:val="fr-FR"/>
        </w:rPr>
        <w:t>)</w:t>
      </w:r>
      <w:r w:rsidRPr="0032190F">
        <w:rPr>
          <w:lang w:val="fr-FR"/>
        </w:rPr>
        <w:t xml:space="preserve">. </w:t>
      </w:r>
      <w:r w:rsidRPr="00784BEC">
        <w:rPr>
          <w:lang w:val="it-IT"/>
        </w:rPr>
        <w:t xml:space="preserve">Plusieurs phases de l’Enéolithique (BIB 1449). </w:t>
      </w:r>
      <w:r w:rsidRPr="00784BEC">
        <w:rPr>
          <w:i/>
          <w:lang w:val="it-IT"/>
        </w:rPr>
        <w:t>I confronti e i dati presentati per i reperti della Tana della Ratapena sembrano ricondurre a momenti diversi dell'Eneolitico, con :</w:t>
      </w:r>
    </w:p>
    <w:p w14:paraId="605FC245" w14:textId="77777777" w:rsidR="00B66E5F" w:rsidRPr="00784BEC" w:rsidRDefault="00B66E5F" w:rsidP="00242C0F">
      <w:pPr>
        <w:ind w:left="709"/>
        <w:rPr>
          <w:i/>
          <w:lang w:val="it-IT"/>
        </w:rPr>
      </w:pPr>
      <w:r w:rsidRPr="00784BEC">
        <w:rPr>
          <w:i/>
          <w:lang w:val="it-IT"/>
        </w:rPr>
        <w:t xml:space="preserve">-  una fase antica rappresentata dal boccaletto e dalla data radiocarbonica sui resti scheletrici, </w:t>
      </w:r>
    </w:p>
    <w:p w14:paraId="54ACC953" w14:textId="77777777" w:rsidR="00B66E5F" w:rsidRPr="00784BEC" w:rsidRDefault="00B66E5F" w:rsidP="00242C0F">
      <w:pPr>
        <w:ind w:left="709"/>
        <w:rPr>
          <w:i/>
          <w:lang w:val="it-IT"/>
        </w:rPr>
      </w:pPr>
      <w:r w:rsidRPr="00784BEC">
        <w:rPr>
          <w:i/>
          <w:lang w:val="it-IT"/>
        </w:rPr>
        <w:t>-una fase piena cui sarebbero riferibili la ceramica a spazzola, il pugnale e la punta di freccia a ritocco bifacciale e infine la fase del Campaniforme, rappresentata dalla punta di freccia romboidale</w:t>
      </w:r>
    </w:p>
    <w:p w14:paraId="03B46373" w14:textId="77777777" w:rsidR="00B66E5F" w:rsidRPr="00784BEC" w:rsidRDefault="00B66E5F" w:rsidP="00242C0F">
      <w:pPr>
        <w:ind w:left="709"/>
        <w:rPr>
          <w:lang w:val="it-IT"/>
        </w:rPr>
      </w:pPr>
      <w:r w:rsidRPr="00784BEC">
        <w:rPr>
          <w:i/>
          <w:lang w:val="it-IT"/>
        </w:rPr>
        <w:t>-potrebbe dunque trattarsi di una frequentazione di carattere funerario protratta nel tempo</w:t>
      </w:r>
      <w:r w:rsidRPr="00784BEC">
        <w:rPr>
          <w:lang w:val="it-IT"/>
        </w:rPr>
        <w:t>.</w:t>
      </w:r>
    </w:p>
    <w:p w14:paraId="3A57F4A4" w14:textId="77777777" w:rsidR="00B66E5F" w:rsidRPr="0032190F" w:rsidRDefault="00B66E5F" w:rsidP="00242C0F">
      <w:pPr>
        <w:jc w:val="both"/>
        <w:rPr>
          <w:lang w:val="fr-FR"/>
        </w:rPr>
      </w:pPr>
      <w:r w:rsidRPr="0032190F">
        <w:rPr>
          <w:lang w:val="fr-FR"/>
        </w:rPr>
        <w:t>(BIB 1449)</w:t>
      </w:r>
    </w:p>
    <w:p w14:paraId="5B510474" w14:textId="77777777" w:rsidR="00B66E5F" w:rsidRPr="0032190F" w:rsidRDefault="00B66E5F" w:rsidP="00242C0F">
      <w:pPr>
        <w:jc w:val="both"/>
        <w:rPr>
          <w:lang w:val="fr-FR"/>
        </w:rPr>
      </w:pPr>
    </w:p>
    <w:p w14:paraId="4E24BDEA" w14:textId="77777777" w:rsidR="00B66E5F" w:rsidRPr="0032190F" w:rsidRDefault="00B66E5F" w:rsidP="00242C0F">
      <w:pPr>
        <w:jc w:val="both"/>
        <w:rPr>
          <w:lang w:val="fr-FR"/>
        </w:rPr>
      </w:pPr>
      <w:r w:rsidRPr="0032190F">
        <w:rPr>
          <w:i/>
          <w:lang w:val="fr-FR"/>
        </w:rPr>
        <w:t>-</w:t>
      </w:r>
      <w:r w:rsidRPr="0032190F">
        <w:rPr>
          <w:lang w:val="fr-FR"/>
        </w:rPr>
        <w:t>restes d’une inhumation datée de l’Eneolitique : 4440 ± 40 BP, Cal BC 3340 – 2920 (Beta 183492)(BIB 1449)</w:t>
      </w:r>
    </w:p>
    <w:p w14:paraId="7296A9CC" w14:textId="77777777" w:rsidR="00B66E5F" w:rsidRPr="0032190F" w:rsidRDefault="00B66E5F" w:rsidP="00242C0F">
      <w:pPr>
        <w:jc w:val="both"/>
        <w:rPr>
          <w:lang w:val="fr-FR"/>
        </w:rPr>
      </w:pPr>
    </w:p>
    <w:p w14:paraId="18FCF79D" w14:textId="77777777" w:rsidR="00B66E5F" w:rsidRPr="00F44DAA" w:rsidRDefault="00B66E5F" w:rsidP="00242C0F">
      <w:pPr>
        <w:pStyle w:val="Heading2"/>
        <w:rPr>
          <w:lang w:val="it-IT"/>
        </w:rPr>
      </w:pPr>
      <w:r w:rsidRPr="00F44DAA">
        <w:rPr>
          <w:lang w:val="it-IT"/>
        </w:rPr>
        <w:t>Céramique</w:t>
      </w:r>
    </w:p>
    <w:p w14:paraId="3BB4094B" w14:textId="77777777" w:rsidR="006406D6" w:rsidRPr="00F44DAA" w:rsidRDefault="006406D6" w:rsidP="00242C0F">
      <w:pPr>
        <w:jc w:val="both"/>
        <w:rPr>
          <w:lang w:val="it-IT"/>
        </w:rPr>
      </w:pPr>
    </w:p>
    <w:p w14:paraId="04D55220" w14:textId="7CDB8A50" w:rsidR="00B66E5F" w:rsidRPr="00784BEC" w:rsidRDefault="00B66E5F" w:rsidP="00242C0F">
      <w:pPr>
        <w:jc w:val="both"/>
        <w:rPr>
          <w:i/>
          <w:lang w:val="it-IT"/>
        </w:rPr>
      </w:pPr>
      <w:r w:rsidRPr="00784BEC">
        <w:rPr>
          <w:lang w:val="it-IT"/>
        </w:rPr>
        <w:t xml:space="preserve">-5 fragments de céramique </w:t>
      </w:r>
      <w:hyperlink r:id="rId1035" w:anchor="Cul_Spazzola" w:history="1">
        <w:r w:rsidRPr="00784BEC">
          <w:rPr>
            <w:rStyle w:val="Hyperlink"/>
            <w:i/>
            <w:lang w:val="it-IT"/>
          </w:rPr>
          <w:t>a spazzola</w:t>
        </w:r>
        <w:r w:rsidRPr="00784BEC">
          <w:rPr>
            <w:rStyle w:val="Hyperlink"/>
            <w:lang w:val="it-IT"/>
          </w:rPr>
          <w:t> </w:t>
        </w:r>
      </w:hyperlink>
      <w:r w:rsidRPr="00784BEC">
        <w:rPr>
          <w:lang w:val="it-IT"/>
        </w:rPr>
        <w:t xml:space="preserve">: </w:t>
      </w:r>
      <w:r w:rsidRPr="00784BEC">
        <w:rPr>
          <w:i/>
          <w:lang w:val="it-IT"/>
        </w:rPr>
        <w:t xml:space="preserve">cinque frammenti decorati a spazzola: tutti presentano impasto grossolano, con inclusi minuti di colore disomogeneo e pareti di spessore compreso tra 0,8 e </w:t>
      </w:r>
      <w:smartTag w:uri="urn:schemas-microsoft-com:office:smarttags" w:element="metricconverter">
        <w:smartTagPr>
          <w:attr w:name="ProductID" w:val="0,9 cm"/>
        </w:smartTagPr>
        <w:r w:rsidRPr="00784BEC">
          <w:rPr>
            <w:i/>
            <w:lang w:val="it-IT"/>
          </w:rPr>
          <w:t>0,9 cm</w:t>
        </w:r>
      </w:smartTag>
      <w:r w:rsidRPr="00784BEC">
        <w:rPr>
          <w:i/>
          <w:lang w:val="it-IT"/>
        </w:rPr>
        <w:t>, salvo uno che ha  pareti più spesse (</w:t>
      </w:r>
      <w:smartTag w:uri="urn:schemas-microsoft-com:office:smarttags" w:element="metricconverter">
        <w:smartTagPr>
          <w:attr w:name="ProductID" w:val="0,40 m"/>
        </w:smartTagPr>
        <w:r w:rsidRPr="00784BEC">
          <w:rPr>
            <w:i/>
            <w:lang w:val="it-IT"/>
          </w:rPr>
          <w:t>1,1 cm</w:t>
        </w:r>
      </w:smartTag>
      <w:r w:rsidRPr="00784BEC">
        <w:rPr>
          <w:i/>
          <w:lang w:val="it-IT"/>
        </w:rPr>
        <w:t>)</w:t>
      </w:r>
      <w:r w:rsidRPr="00784BEC">
        <w:rPr>
          <w:lang w:val="it-IT"/>
        </w:rPr>
        <w:t xml:space="preserve"> (BIB 1449)</w:t>
      </w:r>
    </w:p>
    <w:p w14:paraId="06BC3ADE" w14:textId="0CA8C2C5" w:rsidR="00B66E5F" w:rsidRPr="00784BEC" w:rsidRDefault="00B66E5F" w:rsidP="00242C0F">
      <w:pPr>
        <w:jc w:val="both"/>
        <w:rPr>
          <w:lang w:val="it-IT"/>
        </w:rPr>
      </w:pPr>
      <w:r w:rsidRPr="00784BEC">
        <w:rPr>
          <w:lang w:val="it-IT"/>
        </w:rPr>
        <w:t xml:space="preserve">- Un vase caréné : </w:t>
      </w:r>
      <w:r w:rsidRPr="00784BEC">
        <w:rPr>
          <w:i/>
          <w:lang w:val="it-IT"/>
        </w:rPr>
        <w:t xml:space="preserve">Più significativo risulta un boccaletto quasi integralmente ricostruibile da numerosi frammenti: si tratta di un recipiente di dimensioni contenute (diam. max cm 12; diam. orlo cm 8; altezza cm 12,5), d'impasto semifine di colore bruno. Presenta corpo emisferico nella parte inferiore, pareti leggermente concave e rientranti, orlo diritto con margine interno leggermente esoverso. Poco sotto il labbro s'imposta un'ansa verticale a nastro, leggermente irregolare e con accenno di angolo a gomito. Il reperto trova  buoni confronti tra i materiali dell'orizzonte inferiore di Via Leopardi a </w:t>
      </w:r>
      <w:hyperlink r:id="rId1036" w:anchor="Sit_Sesto_Fiorentino" w:history="1">
        <w:r w:rsidRPr="00784BEC">
          <w:rPr>
            <w:rStyle w:val="Hyperlink"/>
            <w:i/>
            <w:lang w:val="it-IT"/>
          </w:rPr>
          <w:t>Sesto Fiorentino</w:t>
        </w:r>
      </w:hyperlink>
      <w:r w:rsidRPr="00784BEC">
        <w:rPr>
          <w:i/>
          <w:lang w:val="it-IT"/>
        </w:rPr>
        <w:t>, che ha fornito una data radiocarbonica vicina alla nostra (4580 ± 40 BP). In particolare desta interesse il profilo di un vaso di maggiori dimensioni (</w:t>
      </w:r>
      <w:r w:rsidRPr="00784BEC">
        <w:rPr>
          <w:i/>
          <w:smallCaps/>
          <w:lang w:val="it-IT"/>
        </w:rPr>
        <w:t xml:space="preserve">Martini, Sarti 1993, </w:t>
      </w:r>
      <w:r w:rsidRPr="00784BEC">
        <w:rPr>
          <w:i/>
          <w:lang w:val="it-IT"/>
        </w:rPr>
        <w:t>p. 34, fig.12</w:t>
      </w:r>
      <w:r w:rsidRPr="00784BEC">
        <w:rPr>
          <w:i/>
          <w:smallCaps/>
          <w:lang w:val="it-IT"/>
        </w:rPr>
        <w:t>)</w:t>
      </w:r>
      <w:r w:rsidRPr="00784BEC">
        <w:rPr>
          <w:i/>
          <w:lang w:val="it-IT"/>
        </w:rPr>
        <w:t xml:space="preserve"> e un frammento con ansa a nastro, con angolo a gomito leggermente più marcato ma complessivamente assai simile al nostro esemplare (</w:t>
      </w:r>
      <w:r w:rsidRPr="00784BEC">
        <w:rPr>
          <w:i/>
          <w:smallCaps/>
          <w:lang w:val="it-IT"/>
        </w:rPr>
        <w:t xml:space="preserve">Martini, Sarti 1993, </w:t>
      </w:r>
      <w:r w:rsidRPr="00784BEC">
        <w:rPr>
          <w:i/>
          <w:lang w:val="it-IT"/>
        </w:rPr>
        <w:t>p. 35, fig. 13</w:t>
      </w:r>
      <w:r w:rsidRPr="00784BEC">
        <w:rPr>
          <w:i/>
          <w:smallCaps/>
          <w:lang w:val="it-IT"/>
        </w:rPr>
        <w:t>)</w:t>
      </w:r>
      <w:r w:rsidRPr="00784BEC">
        <w:rPr>
          <w:i/>
          <w:lang w:val="it-IT"/>
        </w:rPr>
        <w:t>. Anse affini provengono anche dai livelli campaniformi del sito di Querciola  (</w:t>
      </w:r>
      <w:r w:rsidRPr="00784BEC">
        <w:rPr>
          <w:i/>
          <w:smallCaps/>
          <w:lang w:val="it-IT"/>
        </w:rPr>
        <w:t xml:space="preserve">Martini, Sarti 1993, </w:t>
      </w:r>
      <w:r w:rsidRPr="00784BEC">
        <w:rPr>
          <w:i/>
          <w:lang w:val="it-IT"/>
        </w:rPr>
        <w:t>p.40, fig. 15</w:t>
      </w:r>
      <w:r w:rsidRPr="00784BEC">
        <w:rPr>
          <w:i/>
          <w:smallCaps/>
          <w:lang w:val="it-IT"/>
        </w:rPr>
        <w:t>)</w:t>
      </w:r>
      <w:r w:rsidRPr="00784BEC">
        <w:rPr>
          <w:lang w:val="it-IT"/>
        </w:rPr>
        <w:t>(BIB 1449)</w:t>
      </w:r>
    </w:p>
    <w:p w14:paraId="7E2B14B0" w14:textId="77777777" w:rsidR="00B66E5F" w:rsidRPr="00784BEC" w:rsidRDefault="00B66E5F" w:rsidP="00242C0F">
      <w:pPr>
        <w:jc w:val="both"/>
        <w:rPr>
          <w:lang w:val="it-IT"/>
        </w:rPr>
      </w:pPr>
    </w:p>
    <w:tbl>
      <w:tblPr>
        <w:tblW w:w="9848" w:type="dxa"/>
        <w:tblInd w:w="-30" w:type="dxa"/>
        <w:tblLayout w:type="fixed"/>
        <w:tblLook w:val="0000" w:firstRow="0" w:lastRow="0" w:firstColumn="0" w:lastColumn="0" w:noHBand="0" w:noVBand="0"/>
      </w:tblPr>
      <w:tblGrid>
        <w:gridCol w:w="2458"/>
        <w:gridCol w:w="3593"/>
        <w:gridCol w:w="2025"/>
        <w:gridCol w:w="822"/>
        <w:gridCol w:w="950"/>
      </w:tblGrid>
      <w:tr w:rsidR="00B66E5F" w:rsidRPr="00B66E5F" w14:paraId="09EFB286" w14:textId="77777777">
        <w:tc>
          <w:tcPr>
            <w:tcW w:w="2458" w:type="dxa"/>
            <w:tcBorders>
              <w:top w:val="single" w:sz="4" w:space="0" w:color="000000"/>
              <w:left w:val="single" w:sz="4" w:space="0" w:color="000000"/>
              <w:bottom w:val="single" w:sz="4" w:space="0" w:color="000000"/>
            </w:tcBorders>
          </w:tcPr>
          <w:p w14:paraId="55C58D10" w14:textId="77777777" w:rsidR="00B66E5F" w:rsidRPr="00B66E5F" w:rsidRDefault="00B66E5F" w:rsidP="00242C0F">
            <w:pPr>
              <w:snapToGrid w:val="0"/>
              <w:rPr>
                <w:rFonts w:cs="Calibri"/>
                <w:sz w:val="20"/>
                <w:szCs w:val="20"/>
              </w:rPr>
            </w:pPr>
            <w:r w:rsidRPr="00B66E5F">
              <w:rPr>
                <w:rFonts w:cs="Calibri"/>
                <w:sz w:val="20"/>
                <w:szCs w:val="20"/>
              </w:rPr>
              <w:t>SITO</w:t>
            </w:r>
          </w:p>
        </w:tc>
        <w:tc>
          <w:tcPr>
            <w:tcW w:w="3593" w:type="dxa"/>
            <w:tcBorders>
              <w:top w:val="single" w:sz="4" w:space="0" w:color="000000"/>
              <w:left w:val="single" w:sz="4" w:space="0" w:color="000000"/>
              <w:bottom w:val="single" w:sz="4" w:space="0" w:color="000000"/>
            </w:tcBorders>
          </w:tcPr>
          <w:p w14:paraId="16C172A9" w14:textId="77777777" w:rsidR="00B66E5F" w:rsidRPr="00B66E5F" w:rsidRDefault="00B66E5F" w:rsidP="00242C0F">
            <w:pPr>
              <w:snapToGrid w:val="0"/>
              <w:rPr>
                <w:rFonts w:cs="Calibri"/>
                <w:sz w:val="20"/>
                <w:szCs w:val="20"/>
              </w:rPr>
            </w:pPr>
            <w:r w:rsidRPr="00B66E5F">
              <w:rPr>
                <w:rFonts w:cs="Calibri"/>
                <w:sz w:val="20"/>
                <w:szCs w:val="20"/>
              </w:rPr>
              <w:t>PEZZO</w:t>
            </w:r>
          </w:p>
        </w:tc>
        <w:tc>
          <w:tcPr>
            <w:tcW w:w="2025" w:type="dxa"/>
            <w:tcBorders>
              <w:top w:val="single" w:sz="4" w:space="0" w:color="000000"/>
              <w:left w:val="single" w:sz="4" w:space="0" w:color="000000"/>
              <w:bottom w:val="single" w:sz="4" w:space="0" w:color="000000"/>
            </w:tcBorders>
          </w:tcPr>
          <w:p w14:paraId="16587AB0" w14:textId="77777777" w:rsidR="00B66E5F" w:rsidRPr="00B66E5F" w:rsidRDefault="00B66E5F" w:rsidP="00242C0F">
            <w:pPr>
              <w:snapToGrid w:val="0"/>
              <w:rPr>
                <w:rFonts w:cs="Calibri"/>
                <w:sz w:val="20"/>
                <w:szCs w:val="20"/>
              </w:rPr>
            </w:pPr>
            <w:r w:rsidRPr="00B66E5F">
              <w:rPr>
                <w:rFonts w:cs="Calibri"/>
                <w:sz w:val="20"/>
                <w:szCs w:val="20"/>
              </w:rPr>
              <w:t>REFERENZA</w:t>
            </w:r>
          </w:p>
        </w:tc>
        <w:tc>
          <w:tcPr>
            <w:tcW w:w="822" w:type="dxa"/>
            <w:tcBorders>
              <w:top w:val="single" w:sz="4" w:space="0" w:color="000000"/>
              <w:left w:val="single" w:sz="4" w:space="0" w:color="000000"/>
              <w:bottom w:val="single" w:sz="4" w:space="0" w:color="000000"/>
            </w:tcBorders>
          </w:tcPr>
          <w:p w14:paraId="5B677BBE" w14:textId="77777777" w:rsidR="00B66E5F" w:rsidRPr="00B66E5F" w:rsidRDefault="00B66E5F" w:rsidP="00242C0F">
            <w:pPr>
              <w:snapToGrid w:val="0"/>
              <w:rPr>
                <w:rFonts w:cs="Calibri"/>
                <w:sz w:val="20"/>
                <w:szCs w:val="20"/>
              </w:rPr>
            </w:pPr>
            <w:r w:rsidRPr="00B66E5F">
              <w:rPr>
                <w:rFonts w:cs="Calibri"/>
                <w:sz w:val="20"/>
                <w:szCs w:val="20"/>
              </w:rPr>
              <w:t>PAG.</w:t>
            </w:r>
          </w:p>
        </w:tc>
        <w:tc>
          <w:tcPr>
            <w:tcW w:w="950" w:type="dxa"/>
            <w:tcBorders>
              <w:top w:val="single" w:sz="4" w:space="0" w:color="000000"/>
              <w:left w:val="single" w:sz="4" w:space="0" w:color="000000"/>
              <w:bottom w:val="single" w:sz="4" w:space="0" w:color="000000"/>
              <w:right w:val="single" w:sz="4" w:space="0" w:color="000000"/>
            </w:tcBorders>
          </w:tcPr>
          <w:p w14:paraId="2C02FEA4" w14:textId="77777777" w:rsidR="00B66E5F" w:rsidRPr="00B66E5F" w:rsidRDefault="00B66E5F" w:rsidP="00242C0F">
            <w:pPr>
              <w:snapToGrid w:val="0"/>
              <w:rPr>
                <w:rFonts w:cs="Calibri"/>
                <w:sz w:val="20"/>
                <w:szCs w:val="20"/>
              </w:rPr>
            </w:pPr>
            <w:r w:rsidRPr="00B66E5F">
              <w:rPr>
                <w:rFonts w:cs="Calibri"/>
                <w:sz w:val="20"/>
                <w:szCs w:val="20"/>
              </w:rPr>
              <w:t>FIG.</w:t>
            </w:r>
          </w:p>
        </w:tc>
      </w:tr>
      <w:tr w:rsidR="00B66E5F" w:rsidRPr="00B66E5F" w14:paraId="1BA07BD8" w14:textId="77777777">
        <w:tc>
          <w:tcPr>
            <w:tcW w:w="2458" w:type="dxa"/>
            <w:tcBorders>
              <w:left w:val="single" w:sz="4" w:space="0" w:color="000000"/>
              <w:bottom w:val="single" w:sz="4" w:space="0" w:color="000000"/>
            </w:tcBorders>
          </w:tcPr>
          <w:p w14:paraId="4BA06318" w14:textId="77777777" w:rsidR="00B66E5F" w:rsidRPr="00B66E5F" w:rsidRDefault="00B66E5F" w:rsidP="00242C0F">
            <w:pPr>
              <w:snapToGrid w:val="0"/>
              <w:rPr>
                <w:rFonts w:cs="Calibri"/>
                <w:sz w:val="20"/>
                <w:szCs w:val="20"/>
              </w:rPr>
            </w:pPr>
            <w:r w:rsidRPr="00B66E5F">
              <w:rPr>
                <w:rFonts w:cs="Calibri"/>
                <w:sz w:val="20"/>
                <w:szCs w:val="20"/>
              </w:rPr>
              <w:t>Via Leopardi, orizz. Inferiore</w:t>
            </w:r>
          </w:p>
        </w:tc>
        <w:tc>
          <w:tcPr>
            <w:tcW w:w="3593" w:type="dxa"/>
            <w:tcBorders>
              <w:left w:val="single" w:sz="4" w:space="0" w:color="000000"/>
              <w:bottom w:val="single" w:sz="4" w:space="0" w:color="000000"/>
            </w:tcBorders>
          </w:tcPr>
          <w:p w14:paraId="63067432" w14:textId="77777777" w:rsidR="00B66E5F" w:rsidRPr="00B66E5F" w:rsidRDefault="00B66E5F" w:rsidP="00242C0F">
            <w:pPr>
              <w:snapToGrid w:val="0"/>
              <w:rPr>
                <w:rFonts w:cs="Calibri"/>
                <w:sz w:val="20"/>
                <w:szCs w:val="20"/>
              </w:rPr>
            </w:pPr>
            <w:r w:rsidRPr="00B66E5F">
              <w:rPr>
                <w:rFonts w:cs="Calibri"/>
                <w:sz w:val="20"/>
                <w:szCs w:val="20"/>
              </w:rPr>
              <w:t>Vaso grande senza ansa</w:t>
            </w:r>
          </w:p>
        </w:tc>
        <w:tc>
          <w:tcPr>
            <w:tcW w:w="2025" w:type="dxa"/>
            <w:tcBorders>
              <w:left w:val="single" w:sz="4" w:space="0" w:color="000000"/>
              <w:bottom w:val="single" w:sz="4" w:space="0" w:color="000000"/>
            </w:tcBorders>
          </w:tcPr>
          <w:p w14:paraId="09A49243" w14:textId="77777777" w:rsidR="00B66E5F" w:rsidRPr="00B66E5F" w:rsidRDefault="00B66E5F" w:rsidP="00242C0F">
            <w:pPr>
              <w:snapToGrid w:val="0"/>
              <w:rPr>
                <w:rFonts w:cs="Calibri"/>
                <w:sz w:val="20"/>
                <w:szCs w:val="20"/>
              </w:rPr>
            </w:pPr>
            <w:r w:rsidRPr="00B66E5F">
              <w:rPr>
                <w:rFonts w:cs="Calibri"/>
                <w:sz w:val="20"/>
                <w:szCs w:val="20"/>
              </w:rPr>
              <w:t>Martini-Sarti, 1993</w:t>
            </w:r>
          </w:p>
        </w:tc>
        <w:tc>
          <w:tcPr>
            <w:tcW w:w="822" w:type="dxa"/>
            <w:tcBorders>
              <w:left w:val="single" w:sz="4" w:space="0" w:color="000000"/>
              <w:bottom w:val="single" w:sz="4" w:space="0" w:color="000000"/>
            </w:tcBorders>
          </w:tcPr>
          <w:p w14:paraId="098BBDA1" w14:textId="77777777" w:rsidR="00B66E5F" w:rsidRPr="00B66E5F" w:rsidRDefault="00B66E5F" w:rsidP="00242C0F">
            <w:pPr>
              <w:snapToGrid w:val="0"/>
              <w:rPr>
                <w:rFonts w:cs="Calibri"/>
                <w:sz w:val="20"/>
                <w:szCs w:val="20"/>
              </w:rPr>
            </w:pPr>
            <w:r w:rsidRPr="00B66E5F">
              <w:rPr>
                <w:rFonts w:cs="Calibri"/>
                <w:sz w:val="20"/>
                <w:szCs w:val="20"/>
              </w:rPr>
              <w:t>34</w:t>
            </w:r>
          </w:p>
        </w:tc>
        <w:tc>
          <w:tcPr>
            <w:tcW w:w="950" w:type="dxa"/>
            <w:tcBorders>
              <w:left w:val="single" w:sz="4" w:space="0" w:color="000000"/>
              <w:bottom w:val="single" w:sz="4" w:space="0" w:color="000000"/>
              <w:right w:val="single" w:sz="4" w:space="0" w:color="000000"/>
            </w:tcBorders>
          </w:tcPr>
          <w:p w14:paraId="50F6802F" w14:textId="77777777" w:rsidR="00B66E5F" w:rsidRPr="00B66E5F" w:rsidRDefault="00B66E5F" w:rsidP="00242C0F">
            <w:pPr>
              <w:snapToGrid w:val="0"/>
              <w:rPr>
                <w:rFonts w:cs="Calibri"/>
                <w:sz w:val="20"/>
                <w:szCs w:val="20"/>
              </w:rPr>
            </w:pPr>
            <w:r w:rsidRPr="00B66E5F">
              <w:rPr>
                <w:rFonts w:cs="Calibri"/>
                <w:sz w:val="20"/>
                <w:szCs w:val="20"/>
              </w:rPr>
              <w:t>12</w:t>
            </w:r>
          </w:p>
        </w:tc>
      </w:tr>
      <w:tr w:rsidR="00B66E5F" w:rsidRPr="00B66E5F" w14:paraId="38270291" w14:textId="77777777">
        <w:tc>
          <w:tcPr>
            <w:tcW w:w="2458" w:type="dxa"/>
            <w:tcBorders>
              <w:left w:val="single" w:sz="4" w:space="0" w:color="000000"/>
              <w:bottom w:val="single" w:sz="4" w:space="0" w:color="000000"/>
            </w:tcBorders>
          </w:tcPr>
          <w:p w14:paraId="76BBCF1A" w14:textId="77777777" w:rsidR="00B66E5F" w:rsidRPr="00B66E5F" w:rsidRDefault="00B66E5F" w:rsidP="00242C0F">
            <w:pPr>
              <w:snapToGrid w:val="0"/>
              <w:rPr>
                <w:rFonts w:cs="Calibri"/>
                <w:sz w:val="20"/>
                <w:szCs w:val="20"/>
              </w:rPr>
            </w:pPr>
          </w:p>
        </w:tc>
        <w:tc>
          <w:tcPr>
            <w:tcW w:w="3593" w:type="dxa"/>
            <w:tcBorders>
              <w:left w:val="single" w:sz="4" w:space="0" w:color="000000"/>
              <w:bottom w:val="single" w:sz="4" w:space="0" w:color="000000"/>
            </w:tcBorders>
          </w:tcPr>
          <w:p w14:paraId="1E051D25" w14:textId="77777777" w:rsidR="00B66E5F" w:rsidRPr="00784BEC" w:rsidRDefault="00B66E5F" w:rsidP="00242C0F">
            <w:pPr>
              <w:snapToGrid w:val="0"/>
              <w:rPr>
                <w:rFonts w:cs="Calibri"/>
                <w:sz w:val="20"/>
                <w:szCs w:val="20"/>
                <w:lang w:val="it-IT"/>
              </w:rPr>
            </w:pPr>
            <w:r w:rsidRPr="00784BEC">
              <w:rPr>
                <w:rFonts w:cs="Calibri"/>
                <w:sz w:val="20"/>
                <w:szCs w:val="20"/>
                <w:lang w:val="it-IT"/>
              </w:rPr>
              <w:t>Frammento con ansa e piccola carena</w:t>
            </w:r>
          </w:p>
        </w:tc>
        <w:tc>
          <w:tcPr>
            <w:tcW w:w="2025" w:type="dxa"/>
            <w:tcBorders>
              <w:left w:val="single" w:sz="4" w:space="0" w:color="000000"/>
              <w:bottom w:val="single" w:sz="4" w:space="0" w:color="000000"/>
            </w:tcBorders>
          </w:tcPr>
          <w:p w14:paraId="453BE24B" w14:textId="77777777" w:rsidR="00B66E5F" w:rsidRPr="00B66E5F" w:rsidRDefault="00B66E5F" w:rsidP="00242C0F">
            <w:pPr>
              <w:snapToGrid w:val="0"/>
              <w:rPr>
                <w:rFonts w:cs="Calibri"/>
                <w:sz w:val="20"/>
                <w:szCs w:val="20"/>
              </w:rPr>
            </w:pPr>
            <w:r w:rsidRPr="00B66E5F">
              <w:rPr>
                <w:rFonts w:cs="Calibri"/>
                <w:sz w:val="20"/>
                <w:szCs w:val="20"/>
              </w:rPr>
              <w:t>Martini-Sarti, 1993</w:t>
            </w:r>
          </w:p>
        </w:tc>
        <w:tc>
          <w:tcPr>
            <w:tcW w:w="822" w:type="dxa"/>
            <w:tcBorders>
              <w:left w:val="single" w:sz="4" w:space="0" w:color="000000"/>
              <w:bottom w:val="single" w:sz="4" w:space="0" w:color="000000"/>
            </w:tcBorders>
          </w:tcPr>
          <w:p w14:paraId="25652686" w14:textId="77777777" w:rsidR="00B66E5F" w:rsidRPr="00B66E5F" w:rsidRDefault="00B66E5F" w:rsidP="00242C0F">
            <w:pPr>
              <w:snapToGrid w:val="0"/>
              <w:rPr>
                <w:rFonts w:cs="Calibri"/>
                <w:sz w:val="20"/>
                <w:szCs w:val="20"/>
              </w:rPr>
            </w:pPr>
            <w:r w:rsidRPr="00B66E5F">
              <w:rPr>
                <w:rFonts w:cs="Calibri"/>
                <w:sz w:val="20"/>
                <w:szCs w:val="20"/>
              </w:rPr>
              <w:t>35</w:t>
            </w:r>
          </w:p>
        </w:tc>
        <w:tc>
          <w:tcPr>
            <w:tcW w:w="950" w:type="dxa"/>
            <w:tcBorders>
              <w:left w:val="single" w:sz="4" w:space="0" w:color="000000"/>
              <w:bottom w:val="single" w:sz="4" w:space="0" w:color="000000"/>
              <w:right w:val="single" w:sz="4" w:space="0" w:color="000000"/>
            </w:tcBorders>
          </w:tcPr>
          <w:p w14:paraId="34839CE6" w14:textId="77777777" w:rsidR="00B66E5F" w:rsidRPr="00B66E5F" w:rsidRDefault="00B66E5F" w:rsidP="00242C0F">
            <w:pPr>
              <w:snapToGrid w:val="0"/>
              <w:rPr>
                <w:rFonts w:cs="Calibri"/>
                <w:sz w:val="20"/>
                <w:szCs w:val="20"/>
              </w:rPr>
            </w:pPr>
            <w:r w:rsidRPr="00B66E5F">
              <w:rPr>
                <w:rFonts w:cs="Calibri"/>
                <w:sz w:val="20"/>
                <w:szCs w:val="20"/>
              </w:rPr>
              <w:t>Fig. 13</w:t>
            </w:r>
          </w:p>
        </w:tc>
      </w:tr>
      <w:tr w:rsidR="00B66E5F" w:rsidRPr="00B66E5F" w14:paraId="11DB0BA9" w14:textId="77777777">
        <w:tc>
          <w:tcPr>
            <w:tcW w:w="2458" w:type="dxa"/>
            <w:tcBorders>
              <w:left w:val="single" w:sz="4" w:space="0" w:color="000000"/>
              <w:bottom w:val="single" w:sz="4" w:space="0" w:color="000000"/>
            </w:tcBorders>
          </w:tcPr>
          <w:p w14:paraId="4B9A3470" w14:textId="77777777" w:rsidR="00B66E5F" w:rsidRPr="00B66E5F" w:rsidRDefault="00B66E5F" w:rsidP="00242C0F">
            <w:pPr>
              <w:snapToGrid w:val="0"/>
              <w:rPr>
                <w:rFonts w:cs="Calibri"/>
                <w:sz w:val="20"/>
                <w:szCs w:val="20"/>
              </w:rPr>
            </w:pPr>
            <w:r w:rsidRPr="00B66E5F">
              <w:rPr>
                <w:rFonts w:cs="Calibri"/>
                <w:sz w:val="20"/>
                <w:szCs w:val="20"/>
              </w:rPr>
              <w:t>Querciola</w:t>
            </w:r>
          </w:p>
        </w:tc>
        <w:tc>
          <w:tcPr>
            <w:tcW w:w="3593" w:type="dxa"/>
            <w:tcBorders>
              <w:left w:val="single" w:sz="4" w:space="0" w:color="000000"/>
              <w:bottom w:val="single" w:sz="4" w:space="0" w:color="000000"/>
            </w:tcBorders>
          </w:tcPr>
          <w:p w14:paraId="75DA9CA1" w14:textId="77777777" w:rsidR="00B66E5F" w:rsidRPr="00784BEC" w:rsidRDefault="00B66E5F" w:rsidP="00242C0F">
            <w:pPr>
              <w:snapToGrid w:val="0"/>
              <w:rPr>
                <w:rFonts w:cs="Calibri"/>
                <w:sz w:val="20"/>
                <w:szCs w:val="20"/>
                <w:lang w:val="it-IT"/>
              </w:rPr>
            </w:pPr>
            <w:r w:rsidRPr="00784BEC">
              <w:rPr>
                <w:rFonts w:cs="Calibri"/>
                <w:sz w:val="20"/>
                <w:szCs w:val="20"/>
                <w:lang w:val="it-IT"/>
              </w:rPr>
              <w:t>Pezzi  con ansa, ma non carena: meno convincenti</w:t>
            </w:r>
          </w:p>
        </w:tc>
        <w:tc>
          <w:tcPr>
            <w:tcW w:w="2025" w:type="dxa"/>
            <w:tcBorders>
              <w:left w:val="single" w:sz="4" w:space="0" w:color="000000"/>
              <w:bottom w:val="single" w:sz="4" w:space="0" w:color="000000"/>
            </w:tcBorders>
          </w:tcPr>
          <w:p w14:paraId="5EB7B490" w14:textId="77777777" w:rsidR="00B66E5F" w:rsidRPr="00B66E5F" w:rsidRDefault="00B66E5F" w:rsidP="00242C0F">
            <w:pPr>
              <w:snapToGrid w:val="0"/>
              <w:rPr>
                <w:rFonts w:cs="Calibri"/>
                <w:sz w:val="20"/>
                <w:szCs w:val="20"/>
              </w:rPr>
            </w:pPr>
            <w:r w:rsidRPr="00B66E5F">
              <w:rPr>
                <w:rFonts w:cs="Calibri"/>
                <w:sz w:val="20"/>
                <w:szCs w:val="20"/>
              </w:rPr>
              <w:t>Martini-Sarti, 1993</w:t>
            </w:r>
          </w:p>
        </w:tc>
        <w:tc>
          <w:tcPr>
            <w:tcW w:w="822" w:type="dxa"/>
            <w:tcBorders>
              <w:left w:val="single" w:sz="4" w:space="0" w:color="000000"/>
              <w:bottom w:val="single" w:sz="4" w:space="0" w:color="000000"/>
            </w:tcBorders>
          </w:tcPr>
          <w:p w14:paraId="4896DDB1" w14:textId="77777777" w:rsidR="00B66E5F" w:rsidRPr="00B66E5F" w:rsidRDefault="00B66E5F" w:rsidP="00242C0F">
            <w:pPr>
              <w:snapToGrid w:val="0"/>
              <w:rPr>
                <w:rFonts w:cs="Calibri"/>
                <w:sz w:val="20"/>
                <w:szCs w:val="20"/>
              </w:rPr>
            </w:pPr>
            <w:r w:rsidRPr="00B66E5F">
              <w:rPr>
                <w:rFonts w:cs="Calibri"/>
                <w:sz w:val="20"/>
                <w:szCs w:val="20"/>
              </w:rPr>
              <w:t>40</w:t>
            </w:r>
          </w:p>
        </w:tc>
        <w:tc>
          <w:tcPr>
            <w:tcW w:w="950" w:type="dxa"/>
            <w:tcBorders>
              <w:left w:val="single" w:sz="4" w:space="0" w:color="000000"/>
              <w:bottom w:val="single" w:sz="4" w:space="0" w:color="000000"/>
              <w:right w:val="single" w:sz="4" w:space="0" w:color="000000"/>
            </w:tcBorders>
          </w:tcPr>
          <w:p w14:paraId="5EC39FEC" w14:textId="77777777" w:rsidR="00B66E5F" w:rsidRPr="00B66E5F" w:rsidRDefault="00B66E5F" w:rsidP="00242C0F">
            <w:pPr>
              <w:snapToGrid w:val="0"/>
              <w:rPr>
                <w:rFonts w:cs="Calibri"/>
                <w:sz w:val="20"/>
                <w:szCs w:val="20"/>
              </w:rPr>
            </w:pPr>
            <w:r w:rsidRPr="00B66E5F">
              <w:rPr>
                <w:rFonts w:cs="Calibri"/>
                <w:sz w:val="20"/>
                <w:szCs w:val="20"/>
              </w:rPr>
              <w:t>Fig. 15</w:t>
            </w:r>
          </w:p>
        </w:tc>
      </w:tr>
    </w:tbl>
    <w:p w14:paraId="1B5B0D97" w14:textId="77777777" w:rsidR="00B66E5F" w:rsidRDefault="00B66E5F" w:rsidP="00242C0F">
      <w:pPr>
        <w:jc w:val="both"/>
      </w:pPr>
      <w:r>
        <w:t>(BIB 1449)</w:t>
      </w:r>
    </w:p>
    <w:p w14:paraId="0F25205E" w14:textId="77777777" w:rsidR="00B66E5F" w:rsidRDefault="00B66E5F" w:rsidP="00242C0F">
      <w:pPr>
        <w:jc w:val="both"/>
      </w:pPr>
    </w:p>
    <w:p w14:paraId="1E5766B4" w14:textId="77777777" w:rsidR="00B66E5F" w:rsidRDefault="00B66E5F" w:rsidP="00242C0F">
      <w:pPr>
        <w:pStyle w:val="Heading2"/>
      </w:pPr>
      <w:r>
        <w:t>Lithique</w:t>
      </w:r>
    </w:p>
    <w:p w14:paraId="1A0BD5D8" w14:textId="77777777" w:rsidR="00B66E5F" w:rsidRDefault="00B66E5F" w:rsidP="00242C0F">
      <w:pPr>
        <w:jc w:val="both"/>
      </w:pPr>
    </w:p>
    <w:p w14:paraId="531779C3" w14:textId="77777777" w:rsidR="00B66E5F" w:rsidRPr="0032190F" w:rsidRDefault="00B66E5F" w:rsidP="00242C0F">
      <w:pPr>
        <w:jc w:val="both"/>
        <w:rPr>
          <w:lang w:val="fr-FR"/>
        </w:rPr>
      </w:pPr>
      <w:r w:rsidRPr="0032190F">
        <w:rPr>
          <w:lang w:val="fr-FR"/>
        </w:rPr>
        <w:t>-3 pointes de flèches en silex (BIB 1449)</w:t>
      </w:r>
    </w:p>
    <w:p w14:paraId="46A713D1" w14:textId="73B2EB40" w:rsidR="00B66E5F" w:rsidRPr="00784BEC" w:rsidRDefault="00B66E5F" w:rsidP="00242C0F">
      <w:pPr>
        <w:ind w:left="705"/>
        <w:rPr>
          <w:lang w:val="it-IT"/>
        </w:rPr>
      </w:pPr>
      <w:r w:rsidRPr="00784BEC">
        <w:rPr>
          <w:lang w:val="it-IT"/>
        </w:rPr>
        <w:lastRenderedPageBreak/>
        <w:t>-</w:t>
      </w:r>
      <w:r w:rsidR="003D5457" w:rsidRPr="00784BEC">
        <w:rPr>
          <w:lang w:val="it-IT"/>
        </w:rPr>
        <w:t xml:space="preserve">1) </w:t>
      </w:r>
      <w:r w:rsidRPr="00784BEC">
        <w:rPr>
          <w:lang w:val="it-IT"/>
        </w:rPr>
        <w:t>La prima punta di freccia, in selce bionda opaca, è piuttosto spessa (4,6x1,4x0,6cm) e presenta ritocco erto embricato bilaterale monofacciale. Per il tipo di lavorazione e lo spessore del supporto ricorda esemplari delle Arene Candide e della Pollera (</w:t>
      </w:r>
      <w:r w:rsidRPr="00784BEC">
        <w:rPr>
          <w:smallCaps/>
          <w:lang w:val="it-IT"/>
        </w:rPr>
        <w:t>Chiarenza</w:t>
      </w:r>
      <w:r w:rsidRPr="00784BEC">
        <w:rPr>
          <w:lang w:val="it-IT"/>
        </w:rPr>
        <w:t xml:space="preserve"> 2006, II, p. 45 e III, p.377), che tuttavia se ne discostano per il profilo, più affine ad esemplari provenienti dalla grotta Le </w:t>
      </w:r>
      <w:hyperlink r:id="rId1037" w:anchor="Sit_Camere" w:history="1">
        <w:r w:rsidR="00EA3DA4" w:rsidRPr="00EA3DA4">
          <w:rPr>
            <w:rStyle w:val="Hyperlink"/>
            <w:lang w:val="es-ES"/>
          </w:rPr>
          <w:t>Camere</w:t>
        </w:r>
      </w:hyperlink>
      <w:r w:rsidR="00EA3DA4" w:rsidRPr="00EA3DA4">
        <w:rPr>
          <w:lang w:val="es-ES"/>
        </w:rPr>
        <w:t xml:space="preserve"> </w:t>
      </w:r>
      <w:r w:rsidRPr="00784BEC">
        <w:rPr>
          <w:lang w:val="it-IT"/>
        </w:rPr>
        <w:t>(</w:t>
      </w:r>
      <w:r w:rsidRPr="00784BEC">
        <w:rPr>
          <w:smallCaps/>
          <w:lang w:val="it-IT"/>
        </w:rPr>
        <w:t>Maggi</w:t>
      </w:r>
      <w:r w:rsidRPr="00784BEC">
        <w:rPr>
          <w:lang w:val="it-IT"/>
        </w:rPr>
        <w:t xml:space="preserve"> 1998a, p. 75, fig. 9/1) e dalla Tana del Barletta (</w:t>
      </w:r>
      <w:r w:rsidRPr="00784BEC">
        <w:rPr>
          <w:smallCaps/>
          <w:lang w:val="it-IT"/>
        </w:rPr>
        <w:t>Del Lucchese</w:t>
      </w:r>
      <w:r w:rsidRPr="00784BEC">
        <w:rPr>
          <w:i/>
          <w:iCs/>
          <w:lang w:val="it-IT"/>
        </w:rPr>
        <w:t>et al.</w:t>
      </w:r>
      <w:r w:rsidRPr="00784BEC">
        <w:rPr>
          <w:lang w:val="it-IT"/>
        </w:rPr>
        <w:t xml:space="preserve"> 1987, p. 167, fig. 194/5), quest'ultima caratterizzata da ritocco piatto. A differenza del nostro tutti questi esemplari presentano però ritocchi complementari sulla faccia ventrale </w:t>
      </w:r>
    </w:p>
    <w:p w14:paraId="12B01AEF" w14:textId="6FC76475" w:rsidR="00B66E5F" w:rsidRPr="00784BEC" w:rsidRDefault="00B66E5F" w:rsidP="00242C0F">
      <w:pPr>
        <w:ind w:left="705"/>
        <w:jc w:val="both"/>
        <w:rPr>
          <w:lang w:val="it-IT"/>
        </w:rPr>
      </w:pPr>
      <w:r w:rsidRPr="00784BEC">
        <w:rPr>
          <w:lang w:val="it-IT"/>
        </w:rPr>
        <w:t>-</w:t>
      </w:r>
      <w:r w:rsidR="003D5457" w:rsidRPr="00784BEC">
        <w:rPr>
          <w:lang w:val="it-IT"/>
        </w:rPr>
        <w:t xml:space="preserve">2) </w:t>
      </w:r>
      <w:r w:rsidRPr="00784BEC">
        <w:rPr>
          <w:lang w:val="it-IT"/>
        </w:rPr>
        <w:t xml:space="preserve">Una seconda punta, in selce grigia con macchie scure e grana bianca, presenta invece il caratteristico profilo ad alette e peduncolo (cm 6,5 x 2,4 x 0,6); ha codolo triangolare con spalle concave e lievemente rivolte verso il basso ed è caratterizzata da accurata fattura a ritocco piatto coprente bifacciale. Nonostante la vasta diffusione di questo tipo di manufatti, questo particolare profilo può ricondursi ai tipi documentati nella Liguria orientale, come ad esempio a </w:t>
      </w:r>
      <w:hyperlink r:id="rId1038" w:anchor="Sit_Prato_Mollo" w:history="1">
        <w:r w:rsidRPr="00784BEC">
          <w:rPr>
            <w:rStyle w:val="Hyperlink"/>
            <w:lang w:val="it-IT"/>
          </w:rPr>
          <w:t>Prato Mollo</w:t>
        </w:r>
      </w:hyperlink>
      <w:r w:rsidRPr="00784BEC">
        <w:rPr>
          <w:lang w:val="it-IT"/>
        </w:rPr>
        <w:t xml:space="preserve"> (</w:t>
      </w:r>
      <w:r w:rsidRPr="00784BEC">
        <w:rPr>
          <w:smallCaps/>
          <w:lang w:val="it-IT"/>
        </w:rPr>
        <w:t>Maggi</w:t>
      </w:r>
      <w:r w:rsidRPr="00784BEC">
        <w:rPr>
          <w:lang w:val="it-IT"/>
        </w:rPr>
        <w:t xml:space="preserve"> 1998b, p. 130, fig. 5/2-10-11) e alla </w:t>
      </w:r>
      <w:hyperlink r:id="rId1039" w:anchor="Sit_Prima_Ciappa" w:history="1">
        <w:r w:rsidRPr="00784BEC">
          <w:rPr>
            <w:rStyle w:val="Hyperlink"/>
            <w:lang w:val="it-IT"/>
          </w:rPr>
          <w:t>grotta della Prima Ciappa</w:t>
        </w:r>
      </w:hyperlink>
      <w:r w:rsidRPr="00784BEC">
        <w:rPr>
          <w:lang w:val="it-IT"/>
        </w:rPr>
        <w:t xml:space="preserve"> (</w:t>
      </w:r>
      <w:r w:rsidRPr="00784BEC">
        <w:rPr>
          <w:smallCaps/>
          <w:lang w:val="it-IT"/>
        </w:rPr>
        <w:t>Maggi</w:t>
      </w:r>
      <w:r w:rsidRPr="00784BEC">
        <w:rPr>
          <w:lang w:val="it-IT"/>
        </w:rPr>
        <w:t xml:space="preserve"> 1998c, p. 143,  fig. 5), ma anche nella Toscana settentrionale  come allo Spacco delle Monete di Vecchiano (</w:t>
      </w:r>
      <w:r w:rsidRPr="00784BEC">
        <w:rPr>
          <w:smallCaps/>
          <w:lang w:val="it-IT"/>
        </w:rPr>
        <w:t xml:space="preserve">Cocchi Genick, Grifoni Cremonesi 1985, </w:t>
      </w:r>
      <w:r w:rsidRPr="00784BEC">
        <w:rPr>
          <w:lang w:val="it-IT"/>
        </w:rPr>
        <w:t>p. 99, fig.</w:t>
      </w:r>
      <w:r w:rsidRPr="00784BEC">
        <w:rPr>
          <w:smallCaps/>
          <w:lang w:val="it-IT"/>
        </w:rPr>
        <w:t xml:space="preserve"> 5)</w:t>
      </w:r>
      <w:r w:rsidRPr="00784BEC">
        <w:rPr>
          <w:lang w:val="it-IT"/>
        </w:rPr>
        <w:t>, alla grotta del Castello di Vecchiano (</w:t>
      </w:r>
      <w:r w:rsidRPr="00784BEC">
        <w:rPr>
          <w:smallCaps/>
          <w:lang w:val="it-IT"/>
        </w:rPr>
        <w:t xml:space="preserve">Grifoni Cremonesi </w:t>
      </w:r>
      <w:r w:rsidRPr="00784BEC">
        <w:rPr>
          <w:lang w:val="it-IT"/>
        </w:rPr>
        <w:t>1985a, pp. 105-106, figg. 2/2-4-5 e 3/3) e alla Grotta del Tanaccio di Camaiore (</w:t>
      </w:r>
      <w:r w:rsidRPr="00784BEC">
        <w:rPr>
          <w:smallCaps/>
          <w:lang w:val="it-IT"/>
        </w:rPr>
        <w:t>Grifoni Cremonesi</w:t>
      </w:r>
      <w:r w:rsidRPr="00784BEC">
        <w:rPr>
          <w:lang w:val="it-IT"/>
        </w:rPr>
        <w:t xml:space="preserve"> 1985b, p. 155, fig. 1), dove presentano però bordi leggermente più convessi. Nella Liguria occidentale trova invece confronto in un unico esemplare, rinvenuto presso Taggia in località “L'Entrà”(</w:t>
      </w:r>
      <w:r w:rsidRPr="00784BEC">
        <w:rPr>
          <w:smallCaps/>
          <w:lang w:val="it-IT"/>
        </w:rPr>
        <w:t>Chiarenza</w:t>
      </w:r>
      <w:r w:rsidRPr="00784BEC">
        <w:rPr>
          <w:lang w:val="it-IT"/>
        </w:rPr>
        <w:t xml:space="preserve"> 2006, III, p. 360).</w:t>
      </w:r>
    </w:p>
    <w:p w14:paraId="09060CC8" w14:textId="77777777" w:rsidR="00B66E5F" w:rsidRPr="00784BEC" w:rsidRDefault="00B66E5F" w:rsidP="00242C0F">
      <w:pPr>
        <w:ind w:left="705"/>
        <w:rPr>
          <w:lang w:val="it-IT"/>
        </w:rPr>
      </w:pPr>
      <w:r w:rsidRPr="00784BEC">
        <w:rPr>
          <w:lang w:val="it-IT"/>
        </w:rPr>
        <w:t>-</w:t>
      </w:r>
      <w:r w:rsidR="003D5457" w:rsidRPr="00784BEC">
        <w:rPr>
          <w:lang w:val="it-IT"/>
        </w:rPr>
        <w:t xml:space="preserve">3) </w:t>
      </w:r>
      <w:r w:rsidRPr="00784BEC">
        <w:rPr>
          <w:lang w:val="it-IT"/>
        </w:rPr>
        <w:t>L'ultima punta di freccia è invece in quarzite, di colore grigio con rare venature bianche; ha profilo romboidale e ritocco piatto bifacciale coprente su una faccia, invadente sull'altra, e dimensioni piuttosto contenute (cm 3 x 1,9 x 0,6). Il tipo è documentato frequentemente in contesti campaniformi : si pensi alla piccola punta dell'Arma di Nasino (</w:t>
      </w:r>
      <w:r w:rsidRPr="00784BEC">
        <w:rPr>
          <w:smallCaps/>
          <w:lang w:val="it-IT"/>
        </w:rPr>
        <w:t>Chiarenza</w:t>
      </w:r>
      <w:r w:rsidRPr="00784BEC">
        <w:rPr>
          <w:lang w:val="it-IT"/>
        </w:rPr>
        <w:t xml:space="preserve"> 2006, III, p. 278 bis) o a quelle dell'Arma delle Anime (</w:t>
      </w:r>
      <w:r w:rsidRPr="00784BEC">
        <w:rPr>
          <w:smallCaps/>
          <w:lang w:val="it-IT"/>
        </w:rPr>
        <w:t>Chiarenza</w:t>
      </w:r>
      <w:r w:rsidRPr="00784BEC">
        <w:rPr>
          <w:lang w:val="it-IT"/>
        </w:rPr>
        <w:t xml:space="preserve"> 2006, III; pp. 59-60), che presentano però breve peduncolo. Esemplari affini sono stati raccolti anche nei siti di Querciola e  Semitella a Sesto Fiorentino (</w:t>
      </w:r>
      <w:r w:rsidRPr="00784BEC">
        <w:rPr>
          <w:smallCaps/>
          <w:lang w:val="it-IT"/>
        </w:rPr>
        <w:t>Martini, Sarti 1993; 2001)</w:t>
      </w:r>
      <w:r w:rsidRPr="00784BEC">
        <w:rPr>
          <w:lang w:val="it-IT"/>
        </w:rPr>
        <w:t xml:space="preserve"> e alle Arene Candide (</w:t>
      </w:r>
      <w:r w:rsidRPr="00784BEC">
        <w:rPr>
          <w:smallCaps/>
          <w:lang w:val="it-IT"/>
        </w:rPr>
        <w:t>Chiarenza</w:t>
      </w:r>
      <w:r w:rsidRPr="00784BEC">
        <w:rPr>
          <w:lang w:val="it-IT"/>
        </w:rPr>
        <w:t xml:space="preserve"> 2006, II, p. 376).</w:t>
      </w:r>
    </w:p>
    <w:p w14:paraId="482512D9" w14:textId="77777777" w:rsidR="00B66E5F" w:rsidRPr="00566234" w:rsidRDefault="00B66E5F" w:rsidP="00242C0F">
      <w:pPr>
        <w:jc w:val="both"/>
        <w:rPr>
          <w:lang w:val="es-ES"/>
        </w:rPr>
      </w:pPr>
      <w:r w:rsidRPr="00566234">
        <w:rPr>
          <w:lang w:val="es-ES"/>
        </w:rPr>
        <w:t>-1 poignard en silex :</w:t>
      </w:r>
    </w:p>
    <w:p w14:paraId="5150DF87" w14:textId="65F8186C" w:rsidR="00B66E5F" w:rsidRPr="00784BEC" w:rsidRDefault="00B66E5F" w:rsidP="00242C0F">
      <w:pPr>
        <w:ind w:left="709"/>
        <w:jc w:val="both"/>
        <w:rPr>
          <w:lang w:val="it-IT"/>
        </w:rPr>
      </w:pPr>
      <w:r w:rsidRPr="00784BEC">
        <w:rPr>
          <w:lang w:val="it-IT"/>
        </w:rPr>
        <w:t xml:space="preserve">-Il pugnale (cm 13,75 x 5,6 x 1,1), in selce color miele scuro con grana biancastra, ha profilo ogivale con base sub-trapezoidale, ritocco piatto coprente bifacciale, caratterizzato da distacchi importanti nella parte centrale delle due facce, presenta fattura molto accurata. Questo pugnale costituisce attualmente un </w:t>
      </w:r>
      <w:r w:rsidRPr="00784BEC">
        <w:rPr>
          <w:i/>
          <w:iCs/>
          <w:lang w:val="it-IT"/>
        </w:rPr>
        <w:t xml:space="preserve">unicum </w:t>
      </w:r>
      <w:r w:rsidRPr="00784BEC">
        <w:rPr>
          <w:lang w:val="it-IT"/>
        </w:rPr>
        <w:t>tra gli esemplari della Liguria occidentale, caratterizzati prevalentemente da tipi stiloidi a ritocco monofacciale; anche l'esemplare della grotta del Torello (</w:t>
      </w:r>
      <w:r w:rsidRPr="00784BEC">
        <w:rPr>
          <w:smallCaps/>
          <w:lang w:val="it-IT"/>
        </w:rPr>
        <w:t xml:space="preserve">Ricci </w:t>
      </w:r>
      <w:r w:rsidRPr="00784BEC">
        <w:rPr>
          <w:lang w:val="it-IT"/>
        </w:rPr>
        <w:t>1998, p. 57, fig. 1/1), che presenta lama triangolare accuratamente ritoccata con peduncolo, è lavorato su una sola faccia. Il pugnale della Ratapena appare più vicino ai modelli remedelliani (</w:t>
      </w:r>
      <w:r w:rsidRPr="00784BEC">
        <w:rPr>
          <w:rFonts w:cs="Calibri"/>
          <w:smallCaps/>
          <w:lang w:val="it-IT"/>
        </w:rPr>
        <w:t>De Marinis, Pedrotti</w:t>
      </w:r>
      <w:r w:rsidRPr="00784BEC">
        <w:rPr>
          <w:rFonts w:cs="Calibri"/>
          <w:lang w:val="it-IT"/>
        </w:rPr>
        <w:t>1997</w:t>
      </w:r>
      <w:r w:rsidRPr="00784BEC">
        <w:rPr>
          <w:rFonts w:cs="Calibri"/>
          <w:sz w:val="22"/>
          <w:szCs w:val="22"/>
          <w:lang w:val="it-IT"/>
        </w:rPr>
        <w:t>)</w:t>
      </w:r>
      <w:r w:rsidRPr="00784BEC">
        <w:rPr>
          <w:lang w:val="it-IT"/>
        </w:rPr>
        <w:t>, nella cui ricca tipologia compare anche il profilo ogivale con base semicircolare o trapezoidale, presente pure nel Veneto, come nel contesto funerario di Carotta di Peri  (</w:t>
      </w:r>
      <w:r w:rsidRPr="00784BEC">
        <w:rPr>
          <w:smallCaps/>
          <w:lang w:val="it-IT"/>
        </w:rPr>
        <w:t xml:space="preserve">Mottes 2002, </w:t>
      </w:r>
      <w:r w:rsidRPr="00784BEC">
        <w:rPr>
          <w:lang w:val="it-IT"/>
        </w:rPr>
        <w:t>p. 95, fig. 3). Più in generale, le lame di pugnale bifacciali presentano diffusione concentrata prevalentemente nel  territorio alpino centro-orientale, in particolare nell'area delle Prealpi ma anche nella bassa pianura veneta e lombarda e nell'alta pianura emiliana (</w:t>
      </w:r>
      <w:r w:rsidRPr="00784BEC">
        <w:rPr>
          <w:smallCaps/>
          <w:lang w:val="it-IT"/>
        </w:rPr>
        <w:t xml:space="preserve">Mottes 2002, </w:t>
      </w:r>
      <w:r w:rsidRPr="00784BEC">
        <w:rPr>
          <w:lang w:val="it-IT"/>
        </w:rPr>
        <w:t xml:space="preserve">p. 93). Poiché la loro produzione sembra strettamente legata allo sfruttamento della selce </w:t>
      </w:r>
      <w:hyperlink r:id="rId1040" w:anchor="Sit_Monti_Lessini" w:history="1">
        <w:r w:rsidRPr="00784BEC">
          <w:rPr>
            <w:rStyle w:val="Hyperlink"/>
            <w:lang w:val="it-IT"/>
          </w:rPr>
          <w:t>lessinica</w:t>
        </w:r>
      </w:hyperlink>
      <w:r w:rsidRPr="00784BEC">
        <w:rPr>
          <w:lang w:val="it-IT"/>
        </w:rPr>
        <w:t xml:space="preserve"> (Veneto) o di </w:t>
      </w:r>
      <w:hyperlink r:id="rId1041" w:anchor="Sit_Monte_Baldo" w:history="1">
        <w:r w:rsidRPr="00784BEC">
          <w:rPr>
            <w:rStyle w:val="Hyperlink"/>
            <w:lang w:val="it-IT"/>
          </w:rPr>
          <w:t>monte Baldo</w:t>
        </w:r>
      </w:hyperlink>
      <w:r w:rsidRPr="00784BEC">
        <w:rPr>
          <w:lang w:val="it-IT"/>
        </w:rPr>
        <w:t xml:space="preserve"> (Trentino), il reperto ligure risulta tanto più interessante in quanto apparentemente ottenuto su selce di provenienza francese.</w:t>
      </w:r>
    </w:p>
    <w:p w14:paraId="269C2FF0" w14:textId="77777777" w:rsidR="00B66E5F" w:rsidRPr="00784BEC" w:rsidRDefault="00B66E5F" w:rsidP="00242C0F">
      <w:pPr>
        <w:jc w:val="both"/>
        <w:rPr>
          <w:lang w:val="it-IT"/>
        </w:rPr>
      </w:pPr>
      <w:r w:rsidRPr="00784BEC">
        <w:rPr>
          <w:lang w:val="it-IT"/>
        </w:rPr>
        <w:t>(BIB 1449)</w:t>
      </w:r>
    </w:p>
    <w:p w14:paraId="50E7C142" w14:textId="77777777" w:rsidR="00B66E5F" w:rsidRPr="00784BEC" w:rsidRDefault="00B66E5F" w:rsidP="00242C0F">
      <w:pPr>
        <w:rPr>
          <w:lang w:val="it-IT"/>
        </w:rPr>
      </w:pPr>
    </w:p>
    <w:p w14:paraId="65EDEE38" w14:textId="77777777" w:rsidR="00B66E5F" w:rsidRPr="00784BEC" w:rsidRDefault="00B66E5F" w:rsidP="00242C0F">
      <w:pPr>
        <w:rPr>
          <w:lang w:val="it-IT"/>
        </w:rPr>
      </w:pPr>
      <w:r w:rsidRPr="00784BEC">
        <w:rPr>
          <w:lang w:val="it-IT"/>
        </w:rPr>
        <w:t>Punta di freccia monofacciale con ritocco erto :</w:t>
      </w:r>
    </w:p>
    <w:tbl>
      <w:tblPr>
        <w:tblW w:w="9847" w:type="dxa"/>
        <w:tblInd w:w="-30" w:type="dxa"/>
        <w:tblLayout w:type="fixed"/>
        <w:tblLook w:val="0000" w:firstRow="0" w:lastRow="0" w:firstColumn="0" w:lastColumn="0" w:noHBand="0" w:noVBand="0"/>
      </w:tblPr>
      <w:tblGrid>
        <w:gridCol w:w="1522"/>
        <w:gridCol w:w="3049"/>
        <w:gridCol w:w="2863"/>
        <w:gridCol w:w="758"/>
        <w:gridCol w:w="1655"/>
      </w:tblGrid>
      <w:tr w:rsidR="00B66E5F" w:rsidRPr="00B66E5F" w14:paraId="226A9EAA" w14:textId="77777777">
        <w:tc>
          <w:tcPr>
            <w:tcW w:w="1522" w:type="dxa"/>
            <w:tcBorders>
              <w:top w:val="single" w:sz="4" w:space="0" w:color="000000"/>
              <w:left w:val="single" w:sz="4" w:space="0" w:color="000000"/>
              <w:bottom w:val="single" w:sz="4" w:space="0" w:color="000000"/>
            </w:tcBorders>
          </w:tcPr>
          <w:p w14:paraId="73D8D419" w14:textId="77777777" w:rsidR="00B66E5F" w:rsidRPr="00B66E5F" w:rsidRDefault="00B66E5F" w:rsidP="00242C0F">
            <w:pPr>
              <w:snapToGrid w:val="0"/>
              <w:rPr>
                <w:rFonts w:cs="Calibri"/>
                <w:sz w:val="20"/>
                <w:szCs w:val="20"/>
              </w:rPr>
            </w:pPr>
            <w:r w:rsidRPr="00B66E5F">
              <w:rPr>
                <w:rFonts w:cs="Calibri"/>
                <w:sz w:val="20"/>
                <w:szCs w:val="20"/>
              </w:rPr>
              <w:lastRenderedPageBreak/>
              <w:t>SITO</w:t>
            </w:r>
          </w:p>
        </w:tc>
        <w:tc>
          <w:tcPr>
            <w:tcW w:w="3049" w:type="dxa"/>
            <w:tcBorders>
              <w:top w:val="single" w:sz="4" w:space="0" w:color="000000"/>
              <w:left w:val="single" w:sz="4" w:space="0" w:color="000000"/>
              <w:bottom w:val="single" w:sz="4" w:space="0" w:color="000000"/>
            </w:tcBorders>
          </w:tcPr>
          <w:p w14:paraId="604DC9A7" w14:textId="77777777" w:rsidR="00B66E5F" w:rsidRPr="00B66E5F" w:rsidRDefault="00B66E5F" w:rsidP="00242C0F">
            <w:pPr>
              <w:snapToGrid w:val="0"/>
              <w:rPr>
                <w:rFonts w:cs="Calibri"/>
                <w:sz w:val="20"/>
                <w:szCs w:val="20"/>
              </w:rPr>
            </w:pPr>
            <w:r w:rsidRPr="00B66E5F">
              <w:rPr>
                <w:rFonts w:cs="Calibri"/>
                <w:sz w:val="20"/>
                <w:szCs w:val="20"/>
              </w:rPr>
              <w:t>PEZZO</w:t>
            </w:r>
          </w:p>
        </w:tc>
        <w:tc>
          <w:tcPr>
            <w:tcW w:w="2863" w:type="dxa"/>
            <w:tcBorders>
              <w:top w:val="single" w:sz="4" w:space="0" w:color="000000"/>
              <w:left w:val="single" w:sz="4" w:space="0" w:color="000000"/>
              <w:bottom w:val="single" w:sz="4" w:space="0" w:color="000000"/>
            </w:tcBorders>
          </w:tcPr>
          <w:p w14:paraId="233DEE33" w14:textId="77777777" w:rsidR="00B66E5F" w:rsidRPr="00B66E5F" w:rsidRDefault="00B66E5F" w:rsidP="00242C0F">
            <w:pPr>
              <w:snapToGrid w:val="0"/>
              <w:rPr>
                <w:rFonts w:cs="Calibri"/>
                <w:sz w:val="20"/>
                <w:szCs w:val="20"/>
              </w:rPr>
            </w:pPr>
            <w:r w:rsidRPr="00B66E5F">
              <w:rPr>
                <w:rFonts w:cs="Calibri"/>
                <w:sz w:val="20"/>
                <w:szCs w:val="20"/>
              </w:rPr>
              <w:t>REFERENZA</w:t>
            </w:r>
          </w:p>
        </w:tc>
        <w:tc>
          <w:tcPr>
            <w:tcW w:w="758" w:type="dxa"/>
            <w:tcBorders>
              <w:top w:val="single" w:sz="4" w:space="0" w:color="000000"/>
              <w:left w:val="single" w:sz="4" w:space="0" w:color="000000"/>
              <w:bottom w:val="single" w:sz="4" w:space="0" w:color="000000"/>
            </w:tcBorders>
          </w:tcPr>
          <w:p w14:paraId="19E7EEE6" w14:textId="77777777" w:rsidR="00B66E5F" w:rsidRPr="00B66E5F" w:rsidRDefault="00B66E5F" w:rsidP="00242C0F">
            <w:pPr>
              <w:snapToGrid w:val="0"/>
              <w:rPr>
                <w:rFonts w:cs="Calibri"/>
                <w:sz w:val="20"/>
                <w:szCs w:val="20"/>
              </w:rPr>
            </w:pPr>
            <w:r w:rsidRPr="00B66E5F">
              <w:rPr>
                <w:rFonts w:cs="Calibri"/>
                <w:sz w:val="20"/>
                <w:szCs w:val="20"/>
              </w:rPr>
              <w:t>PAG.</w:t>
            </w:r>
          </w:p>
        </w:tc>
        <w:tc>
          <w:tcPr>
            <w:tcW w:w="1655" w:type="dxa"/>
            <w:tcBorders>
              <w:top w:val="single" w:sz="4" w:space="0" w:color="000000"/>
              <w:left w:val="single" w:sz="4" w:space="0" w:color="000000"/>
              <w:bottom w:val="single" w:sz="4" w:space="0" w:color="000000"/>
              <w:right w:val="single" w:sz="4" w:space="0" w:color="000000"/>
            </w:tcBorders>
          </w:tcPr>
          <w:p w14:paraId="71C4B542" w14:textId="77777777" w:rsidR="00B66E5F" w:rsidRPr="00B66E5F" w:rsidRDefault="00B66E5F" w:rsidP="00242C0F">
            <w:pPr>
              <w:snapToGrid w:val="0"/>
              <w:rPr>
                <w:rFonts w:cs="Calibri"/>
                <w:sz w:val="20"/>
                <w:szCs w:val="20"/>
              </w:rPr>
            </w:pPr>
            <w:r w:rsidRPr="00B66E5F">
              <w:rPr>
                <w:rFonts w:cs="Calibri"/>
                <w:sz w:val="20"/>
                <w:szCs w:val="20"/>
              </w:rPr>
              <w:t>FIG.</w:t>
            </w:r>
          </w:p>
        </w:tc>
      </w:tr>
      <w:tr w:rsidR="00B66E5F" w:rsidRPr="00B66E5F" w14:paraId="59E3E851" w14:textId="77777777">
        <w:tc>
          <w:tcPr>
            <w:tcW w:w="1522" w:type="dxa"/>
            <w:tcBorders>
              <w:left w:val="single" w:sz="4" w:space="0" w:color="000000"/>
              <w:bottom w:val="single" w:sz="4" w:space="0" w:color="000000"/>
            </w:tcBorders>
          </w:tcPr>
          <w:p w14:paraId="6F5592A2" w14:textId="77777777" w:rsidR="00B66E5F" w:rsidRPr="00B66E5F" w:rsidRDefault="00B66E5F" w:rsidP="00242C0F">
            <w:pPr>
              <w:snapToGrid w:val="0"/>
              <w:rPr>
                <w:rFonts w:cs="Calibri"/>
                <w:sz w:val="20"/>
                <w:szCs w:val="20"/>
              </w:rPr>
            </w:pPr>
            <w:r w:rsidRPr="00B66E5F">
              <w:rPr>
                <w:rFonts w:cs="Calibri"/>
                <w:sz w:val="20"/>
                <w:szCs w:val="20"/>
              </w:rPr>
              <w:t>Arene Candide</w:t>
            </w:r>
          </w:p>
        </w:tc>
        <w:tc>
          <w:tcPr>
            <w:tcW w:w="3049" w:type="dxa"/>
            <w:tcBorders>
              <w:left w:val="single" w:sz="4" w:space="0" w:color="000000"/>
              <w:bottom w:val="single" w:sz="4" w:space="0" w:color="000000"/>
            </w:tcBorders>
          </w:tcPr>
          <w:p w14:paraId="40E73781" w14:textId="77777777" w:rsidR="00B66E5F" w:rsidRPr="00B66E5F" w:rsidRDefault="00B66E5F" w:rsidP="00242C0F">
            <w:pPr>
              <w:snapToGrid w:val="0"/>
              <w:rPr>
                <w:rFonts w:cs="Calibri"/>
                <w:sz w:val="20"/>
                <w:szCs w:val="20"/>
              </w:rPr>
            </w:pPr>
            <w:r w:rsidRPr="00B66E5F">
              <w:rPr>
                <w:rFonts w:cs="Calibri"/>
                <w:sz w:val="20"/>
                <w:szCs w:val="20"/>
              </w:rPr>
              <w:t>Punta con ritocco monofacciale</w:t>
            </w:r>
          </w:p>
        </w:tc>
        <w:tc>
          <w:tcPr>
            <w:tcW w:w="2863" w:type="dxa"/>
            <w:tcBorders>
              <w:left w:val="single" w:sz="4" w:space="0" w:color="000000"/>
              <w:bottom w:val="single" w:sz="4" w:space="0" w:color="000000"/>
            </w:tcBorders>
          </w:tcPr>
          <w:p w14:paraId="01492403" w14:textId="77777777" w:rsidR="00B66E5F" w:rsidRPr="00B66E5F" w:rsidRDefault="00B66E5F" w:rsidP="00242C0F">
            <w:pPr>
              <w:snapToGrid w:val="0"/>
              <w:rPr>
                <w:rFonts w:cs="Calibri"/>
                <w:sz w:val="20"/>
                <w:szCs w:val="20"/>
              </w:rPr>
            </w:pPr>
            <w:r w:rsidRPr="00B66E5F">
              <w:rPr>
                <w:rFonts w:cs="Calibri"/>
                <w:sz w:val="20"/>
                <w:szCs w:val="20"/>
              </w:rPr>
              <w:t>Chiarenza, 2006, vol. II, Catalogo</w:t>
            </w:r>
          </w:p>
        </w:tc>
        <w:tc>
          <w:tcPr>
            <w:tcW w:w="758" w:type="dxa"/>
            <w:tcBorders>
              <w:left w:val="single" w:sz="4" w:space="0" w:color="000000"/>
              <w:bottom w:val="single" w:sz="4" w:space="0" w:color="000000"/>
            </w:tcBorders>
          </w:tcPr>
          <w:p w14:paraId="6DF739E4" w14:textId="77777777" w:rsidR="00B66E5F" w:rsidRPr="00B66E5F" w:rsidRDefault="00B66E5F" w:rsidP="00242C0F">
            <w:pPr>
              <w:snapToGrid w:val="0"/>
              <w:rPr>
                <w:rFonts w:cs="Calibri"/>
                <w:sz w:val="20"/>
                <w:szCs w:val="20"/>
              </w:rPr>
            </w:pPr>
            <w:r w:rsidRPr="00B66E5F">
              <w:rPr>
                <w:rFonts w:cs="Calibri"/>
                <w:sz w:val="20"/>
                <w:szCs w:val="20"/>
              </w:rPr>
              <w:t>377</w:t>
            </w:r>
          </w:p>
        </w:tc>
        <w:tc>
          <w:tcPr>
            <w:tcW w:w="1655" w:type="dxa"/>
            <w:tcBorders>
              <w:left w:val="single" w:sz="4" w:space="0" w:color="000000"/>
              <w:bottom w:val="single" w:sz="4" w:space="0" w:color="000000"/>
              <w:right w:val="single" w:sz="4" w:space="0" w:color="000000"/>
            </w:tcBorders>
          </w:tcPr>
          <w:p w14:paraId="4074BF83" w14:textId="77777777" w:rsidR="00B66E5F" w:rsidRPr="00B66E5F" w:rsidRDefault="00B66E5F" w:rsidP="00242C0F">
            <w:pPr>
              <w:snapToGrid w:val="0"/>
              <w:rPr>
                <w:rFonts w:cs="Calibri"/>
                <w:sz w:val="20"/>
                <w:szCs w:val="20"/>
              </w:rPr>
            </w:pPr>
            <w:r w:rsidRPr="00B66E5F">
              <w:rPr>
                <w:rFonts w:cs="Calibri"/>
                <w:sz w:val="20"/>
                <w:szCs w:val="20"/>
              </w:rPr>
              <w:t>Scheda AC_fr_9</w:t>
            </w:r>
          </w:p>
        </w:tc>
      </w:tr>
      <w:tr w:rsidR="00B66E5F" w:rsidRPr="00B66E5F" w14:paraId="45A63587" w14:textId="77777777">
        <w:tc>
          <w:tcPr>
            <w:tcW w:w="1522" w:type="dxa"/>
            <w:tcBorders>
              <w:left w:val="single" w:sz="4" w:space="0" w:color="000000"/>
              <w:bottom w:val="single" w:sz="4" w:space="0" w:color="000000"/>
            </w:tcBorders>
          </w:tcPr>
          <w:p w14:paraId="17546291" w14:textId="77777777" w:rsidR="00B66E5F" w:rsidRPr="00B66E5F" w:rsidRDefault="00B66E5F" w:rsidP="00242C0F">
            <w:pPr>
              <w:snapToGrid w:val="0"/>
              <w:rPr>
                <w:rFonts w:cs="Calibri"/>
                <w:sz w:val="20"/>
                <w:szCs w:val="20"/>
              </w:rPr>
            </w:pPr>
            <w:r w:rsidRPr="00B66E5F">
              <w:rPr>
                <w:rFonts w:cs="Calibri"/>
                <w:sz w:val="20"/>
                <w:szCs w:val="20"/>
              </w:rPr>
              <w:t>Pollera</w:t>
            </w:r>
          </w:p>
        </w:tc>
        <w:tc>
          <w:tcPr>
            <w:tcW w:w="3049" w:type="dxa"/>
            <w:tcBorders>
              <w:left w:val="single" w:sz="4" w:space="0" w:color="000000"/>
              <w:bottom w:val="single" w:sz="4" w:space="0" w:color="000000"/>
            </w:tcBorders>
          </w:tcPr>
          <w:p w14:paraId="1B5600D0" w14:textId="77777777" w:rsidR="00B66E5F" w:rsidRPr="00784BEC" w:rsidRDefault="00B66E5F" w:rsidP="00242C0F">
            <w:pPr>
              <w:snapToGrid w:val="0"/>
              <w:rPr>
                <w:rFonts w:cs="Calibri"/>
                <w:sz w:val="20"/>
                <w:szCs w:val="20"/>
                <w:lang w:val="it-IT"/>
              </w:rPr>
            </w:pPr>
            <w:r w:rsidRPr="00784BEC">
              <w:rPr>
                <w:rFonts w:cs="Calibri"/>
                <w:sz w:val="20"/>
                <w:szCs w:val="20"/>
                <w:lang w:val="it-IT"/>
              </w:rPr>
              <w:t>Punta triangolare con strozzatura e ritocco erto …</w:t>
            </w:r>
          </w:p>
        </w:tc>
        <w:tc>
          <w:tcPr>
            <w:tcW w:w="2863" w:type="dxa"/>
            <w:tcBorders>
              <w:left w:val="single" w:sz="4" w:space="0" w:color="000000"/>
              <w:bottom w:val="single" w:sz="4" w:space="0" w:color="000000"/>
            </w:tcBorders>
          </w:tcPr>
          <w:p w14:paraId="4D69DE83" w14:textId="77777777" w:rsidR="00B66E5F" w:rsidRPr="00B66E5F" w:rsidRDefault="00B66E5F" w:rsidP="00242C0F">
            <w:pPr>
              <w:snapToGrid w:val="0"/>
              <w:rPr>
                <w:rFonts w:cs="Calibri"/>
                <w:sz w:val="20"/>
                <w:szCs w:val="20"/>
              </w:rPr>
            </w:pPr>
            <w:r w:rsidRPr="00B66E5F">
              <w:rPr>
                <w:rFonts w:cs="Calibri"/>
                <w:sz w:val="20"/>
                <w:szCs w:val="20"/>
              </w:rPr>
              <w:t>Chiarenza, 2006, vol III Catalogo</w:t>
            </w:r>
          </w:p>
        </w:tc>
        <w:tc>
          <w:tcPr>
            <w:tcW w:w="758" w:type="dxa"/>
            <w:tcBorders>
              <w:left w:val="single" w:sz="4" w:space="0" w:color="000000"/>
              <w:bottom w:val="single" w:sz="4" w:space="0" w:color="000000"/>
            </w:tcBorders>
          </w:tcPr>
          <w:p w14:paraId="718A3535" w14:textId="77777777" w:rsidR="00B66E5F" w:rsidRPr="00B66E5F" w:rsidRDefault="00B66E5F" w:rsidP="00242C0F">
            <w:pPr>
              <w:snapToGrid w:val="0"/>
              <w:rPr>
                <w:rFonts w:cs="Calibri"/>
                <w:sz w:val="20"/>
                <w:szCs w:val="20"/>
              </w:rPr>
            </w:pPr>
            <w:r w:rsidRPr="00B66E5F">
              <w:rPr>
                <w:rFonts w:cs="Calibri"/>
                <w:sz w:val="20"/>
                <w:szCs w:val="20"/>
              </w:rPr>
              <w:t>45</w:t>
            </w:r>
          </w:p>
        </w:tc>
        <w:tc>
          <w:tcPr>
            <w:tcW w:w="1655" w:type="dxa"/>
            <w:tcBorders>
              <w:left w:val="single" w:sz="4" w:space="0" w:color="000000"/>
              <w:bottom w:val="single" w:sz="4" w:space="0" w:color="000000"/>
              <w:right w:val="single" w:sz="4" w:space="0" w:color="000000"/>
            </w:tcBorders>
          </w:tcPr>
          <w:p w14:paraId="5E28287D" w14:textId="77777777" w:rsidR="00B66E5F" w:rsidRPr="00B66E5F" w:rsidRDefault="00B66E5F" w:rsidP="00242C0F">
            <w:pPr>
              <w:snapToGrid w:val="0"/>
              <w:rPr>
                <w:rFonts w:cs="Calibri"/>
                <w:sz w:val="20"/>
                <w:szCs w:val="20"/>
              </w:rPr>
            </w:pPr>
            <w:r w:rsidRPr="00B66E5F">
              <w:rPr>
                <w:rFonts w:cs="Calibri"/>
                <w:sz w:val="20"/>
                <w:szCs w:val="20"/>
              </w:rPr>
              <w:t>Scheda Pol_fr_3</w:t>
            </w:r>
          </w:p>
        </w:tc>
      </w:tr>
      <w:tr w:rsidR="00B66E5F" w:rsidRPr="00B66E5F" w14:paraId="695315B0" w14:textId="77777777">
        <w:tc>
          <w:tcPr>
            <w:tcW w:w="1522" w:type="dxa"/>
            <w:tcBorders>
              <w:left w:val="single" w:sz="4" w:space="0" w:color="000000"/>
              <w:bottom w:val="single" w:sz="4" w:space="0" w:color="000000"/>
            </w:tcBorders>
          </w:tcPr>
          <w:p w14:paraId="14604806" w14:textId="4C069071" w:rsidR="00B66E5F" w:rsidRPr="00B66E5F" w:rsidRDefault="00000000" w:rsidP="00242C0F">
            <w:pPr>
              <w:snapToGrid w:val="0"/>
              <w:rPr>
                <w:rFonts w:cs="Calibri"/>
                <w:sz w:val="20"/>
                <w:szCs w:val="20"/>
              </w:rPr>
            </w:pPr>
            <w:hyperlink r:id="rId1042" w:anchor="Sit_Camere" w:history="1">
              <w:r w:rsidR="00EA3DA4" w:rsidRPr="0032190F">
                <w:rPr>
                  <w:rStyle w:val="Hyperlink"/>
                  <w:lang w:val="fr-FR"/>
                </w:rPr>
                <w:t>Camere</w:t>
              </w:r>
            </w:hyperlink>
          </w:p>
        </w:tc>
        <w:tc>
          <w:tcPr>
            <w:tcW w:w="3049" w:type="dxa"/>
            <w:tcBorders>
              <w:left w:val="single" w:sz="4" w:space="0" w:color="000000"/>
              <w:bottom w:val="single" w:sz="4" w:space="0" w:color="000000"/>
            </w:tcBorders>
          </w:tcPr>
          <w:p w14:paraId="4CB7C8B3" w14:textId="77777777" w:rsidR="00B66E5F" w:rsidRPr="00784BEC" w:rsidRDefault="00B66E5F" w:rsidP="00242C0F">
            <w:pPr>
              <w:snapToGrid w:val="0"/>
              <w:rPr>
                <w:rFonts w:cs="Calibri"/>
                <w:sz w:val="20"/>
                <w:szCs w:val="20"/>
                <w:lang w:val="it-IT"/>
              </w:rPr>
            </w:pPr>
            <w:r w:rsidRPr="00784BEC">
              <w:rPr>
                <w:rFonts w:cs="Calibri"/>
                <w:sz w:val="20"/>
                <w:szCs w:val="20"/>
                <w:lang w:val="it-IT"/>
              </w:rPr>
              <w:t>Doppia punta a foglia di salice (frammento)</w:t>
            </w:r>
          </w:p>
        </w:tc>
        <w:tc>
          <w:tcPr>
            <w:tcW w:w="2863" w:type="dxa"/>
            <w:tcBorders>
              <w:left w:val="single" w:sz="4" w:space="0" w:color="000000"/>
              <w:bottom w:val="single" w:sz="4" w:space="0" w:color="000000"/>
            </w:tcBorders>
          </w:tcPr>
          <w:p w14:paraId="419B4F8C" w14:textId="77777777" w:rsidR="00B66E5F" w:rsidRPr="00B66E5F" w:rsidRDefault="00B66E5F" w:rsidP="00242C0F">
            <w:pPr>
              <w:snapToGrid w:val="0"/>
              <w:rPr>
                <w:rFonts w:cs="Calibri"/>
                <w:sz w:val="20"/>
                <w:szCs w:val="20"/>
              </w:rPr>
            </w:pPr>
            <w:r w:rsidRPr="00B66E5F">
              <w:rPr>
                <w:rFonts w:cs="Calibri"/>
                <w:sz w:val="20"/>
                <w:szCs w:val="20"/>
              </w:rPr>
              <w:t>Maggi, 1998a</w:t>
            </w:r>
          </w:p>
        </w:tc>
        <w:tc>
          <w:tcPr>
            <w:tcW w:w="758" w:type="dxa"/>
            <w:tcBorders>
              <w:left w:val="single" w:sz="4" w:space="0" w:color="000000"/>
              <w:bottom w:val="single" w:sz="4" w:space="0" w:color="000000"/>
            </w:tcBorders>
          </w:tcPr>
          <w:p w14:paraId="7E478380" w14:textId="77777777" w:rsidR="00B66E5F" w:rsidRPr="00B66E5F" w:rsidRDefault="00B66E5F" w:rsidP="00242C0F">
            <w:pPr>
              <w:snapToGrid w:val="0"/>
              <w:rPr>
                <w:rFonts w:cs="Calibri"/>
                <w:sz w:val="20"/>
                <w:szCs w:val="20"/>
              </w:rPr>
            </w:pPr>
            <w:r w:rsidRPr="00B66E5F">
              <w:rPr>
                <w:rFonts w:cs="Calibri"/>
                <w:sz w:val="20"/>
                <w:szCs w:val="20"/>
              </w:rPr>
              <w:t>75</w:t>
            </w:r>
          </w:p>
        </w:tc>
        <w:tc>
          <w:tcPr>
            <w:tcW w:w="1655" w:type="dxa"/>
            <w:tcBorders>
              <w:left w:val="single" w:sz="4" w:space="0" w:color="000000"/>
              <w:bottom w:val="single" w:sz="4" w:space="0" w:color="000000"/>
              <w:right w:val="single" w:sz="4" w:space="0" w:color="000000"/>
            </w:tcBorders>
          </w:tcPr>
          <w:p w14:paraId="188CB6F2" w14:textId="77777777" w:rsidR="00B66E5F" w:rsidRPr="00B66E5F" w:rsidRDefault="00B66E5F" w:rsidP="00242C0F">
            <w:pPr>
              <w:snapToGrid w:val="0"/>
              <w:rPr>
                <w:rFonts w:cs="Calibri"/>
                <w:sz w:val="20"/>
                <w:szCs w:val="20"/>
              </w:rPr>
            </w:pPr>
            <w:r w:rsidRPr="00B66E5F">
              <w:rPr>
                <w:rFonts w:cs="Calibri"/>
                <w:sz w:val="20"/>
                <w:szCs w:val="20"/>
              </w:rPr>
              <w:t>Fig. 9 n. 1</w:t>
            </w:r>
          </w:p>
        </w:tc>
      </w:tr>
      <w:tr w:rsidR="00B66E5F" w:rsidRPr="00B66E5F" w14:paraId="31519BBE" w14:textId="77777777">
        <w:tc>
          <w:tcPr>
            <w:tcW w:w="1522" w:type="dxa"/>
            <w:tcBorders>
              <w:left w:val="single" w:sz="4" w:space="0" w:color="000000"/>
              <w:bottom w:val="single" w:sz="4" w:space="0" w:color="000000"/>
            </w:tcBorders>
          </w:tcPr>
          <w:p w14:paraId="3373EE7C" w14:textId="77777777" w:rsidR="00B66E5F" w:rsidRPr="00B66E5F" w:rsidRDefault="00B66E5F" w:rsidP="00242C0F">
            <w:pPr>
              <w:snapToGrid w:val="0"/>
              <w:rPr>
                <w:rFonts w:cs="Calibri"/>
                <w:sz w:val="20"/>
                <w:szCs w:val="20"/>
              </w:rPr>
            </w:pPr>
            <w:r w:rsidRPr="00B66E5F">
              <w:rPr>
                <w:rFonts w:cs="Calibri"/>
                <w:sz w:val="20"/>
                <w:szCs w:val="20"/>
              </w:rPr>
              <w:t>Barletta</w:t>
            </w:r>
          </w:p>
        </w:tc>
        <w:tc>
          <w:tcPr>
            <w:tcW w:w="3049" w:type="dxa"/>
            <w:tcBorders>
              <w:left w:val="single" w:sz="4" w:space="0" w:color="000000"/>
              <w:bottom w:val="single" w:sz="4" w:space="0" w:color="000000"/>
            </w:tcBorders>
          </w:tcPr>
          <w:p w14:paraId="0190D3F5" w14:textId="77777777" w:rsidR="00B66E5F" w:rsidRPr="00784BEC" w:rsidRDefault="00B66E5F" w:rsidP="00242C0F">
            <w:pPr>
              <w:snapToGrid w:val="0"/>
              <w:rPr>
                <w:rFonts w:cs="Calibri"/>
                <w:sz w:val="20"/>
                <w:szCs w:val="20"/>
                <w:lang w:val="it-IT"/>
              </w:rPr>
            </w:pPr>
            <w:r w:rsidRPr="00784BEC">
              <w:rPr>
                <w:rFonts w:cs="Calibri"/>
                <w:sz w:val="20"/>
                <w:szCs w:val="20"/>
                <w:lang w:val="it-IT"/>
              </w:rPr>
              <w:t>Doppia punta a foglia di salice (frammento)</w:t>
            </w:r>
          </w:p>
        </w:tc>
        <w:tc>
          <w:tcPr>
            <w:tcW w:w="2863" w:type="dxa"/>
            <w:tcBorders>
              <w:left w:val="single" w:sz="4" w:space="0" w:color="000000"/>
              <w:bottom w:val="single" w:sz="4" w:space="0" w:color="000000"/>
            </w:tcBorders>
          </w:tcPr>
          <w:p w14:paraId="2C20075E" w14:textId="77777777" w:rsidR="00B66E5F" w:rsidRPr="00B66E5F" w:rsidRDefault="00B66E5F" w:rsidP="00242C0F">
            <w:pPr>
              <w:snapToGrid w:val="0"/>
              <w:rPr>
                <w:rFonts w:cs="Calibri"/>
                <w:sz w:val="20"/>
                <w:szCs w:val="20"/>
              </w:rPr>
            </w:pPr>
            <w:r w:rsidRPr="00B66E5F">
              <w:rPr>
                <w:rFonts w:cs="Calibri"/>
                <w:sz w:val="20"/>
                <w:szCs w:val="20"/>
              </w:rPr>
              <w:t>Del Lucchese et alii, 1987</w:t>
            </w:r>
          </w:p>
        </w:tc>
        <w:tc>
          <w:tcPr>
            <w:tcW w:w="758" w:type="dxa"/>
            <w:tcBorders>
              <w:left w:val="single" w:sz="4" w:space="0" w:color="000000"/>
              <w:bottom w:val="single" w:sz="4" w:space="0" w:color="000000"/>
            </w:tcBorders>
          </w:tcPr>
          <w:p w14:paraId="63C75ED0" w14:textId="77777777" w:rsidR="00B66E5F" w:rsidRPr="00B66E5F" w:rsidRDefault="00B66E5F" w:rsidP="00242C0F">
            <w:pPr>
              <w:snapToGrid w:val="0"/>
              <w:rPr>
                <w:rFonts w:cs="Calibri"/>
                <w:sz w:val="20"/>
                <w:szCs w:val="20"/>
              </w:rPr>
            </w:pPr>
            <w:r w:rsidRPr="00B66E5F">
              <w:rPr>
                <w:rFonts w:cs="Calibri"/>
                <w:sz w:val="20"/>
                <w:szCs w:val="20"/>
              </w:rPr>
              <w:t>168</w:t>
            </w:r>
          </w:p>
        </w:tc>
        <w:tc>
          <w:tcPr>
            <w:tcW w:w="1655" w:type="dxa"/>
            <w:tcBorders>
              <w:left w:val="single" w:sz="4" w:space="0" w:color="000000"/>
              <w:bottom w:val="single" w:sz="4" w:space="0" w:color="000000"/>
              <w:right w:val="single" w:sz="4" w:space="0" w:color="000000"/>
            </w:tcBorders>
          </w:tcPr>
          <w:p w14:paraId="728D49B5" w14:textId="77777777" w:rsidR="00B66E5F" w:rsidRPr="00B66E5F" w:rsidRDefault="00B66E5F" w:rsidP="00242C0F">
            <w:pPr>
              <w:snapToGrid w:val="0"/>
              <w:rPr>
                <w:rFonts w:cs="Calibri"/>
                <w:sz w:val="20"/>
                <w:szCs w:val="20"/>
              </w:rPr>
            </w:pPr>
          </w:p>
        </w:tc>
      </w:tr>
    </w:tbl>
    <w:p w14:paraId="22D08C96" w14:textId="77777777" w:rsidR="00B66E5F" w:rsidRDefault="00B66E5F" w:rsidP="00242C0F">
      <w:pPr>
        <w:jc w:val="both"/>
      </w:pPr>
      <w:r>
        <w:t>(BIB 1449)</w:t>
      </w:r>
    </w:p>
    <w:p w14:paraId="35AE11B0" w14:textId="77777777" w:rsidR="00B66E5F" w:rsidRPr="00784BEC" w:rsidRDefault="00B66E5F" w:rsidP="00242C0F">
      <w:pPr>
        <w:rPr>
          <w:lang w:val="it-IT"/>
        </w:rPr>
      </w:pPr>
      <w:r w:rsidRPr="00784BEC">
        <w:rPr>
          <w:lang w:val="it-IT"/>
        </w:rPr>
        <w:t>Punta di freccia con alette :</w:t>
      </w:r>
    </w:p>
    <w:tbl>
      <w:tblPr>
        <w:tblW w:w="9848" w:type="dxa"/>
        <w:tblInd w:w="-30" w:type="dxa"/>
        <w:tblLayout w:type="fixed"/>
        <w:tblLook w:val="0000" w:firstRow="0" w:lastRow="0" w:firstColumn="0" w:lastColumn="0" w:noHBand="0" w:noVBand="0"/>
      </w:tblPr>
      <w:tblGrid>
        <w:gridCol w:w="1938"/>
        <w:gridCol w:w="2831"/>
        <w:gridCol w:w="2658"/>
        <w:gridCol w:w="706"/>
        <w:gridCol w:w="1715"/>
      </w:tblGrid>
      <w:tr w:rsidR="00B66E5F" w:rsidRPr="00B66E5F" w14:paraId="251CD160" w14:textId="77777777">
        <w:tc>
          <w:tcPr>
            <w:tcW w:w="1938" w:type="dxa"/>
            <w:tcBorders>
              <w:top w:val="single" w:sz="4" w:space="0" w:color="000000"/>
              <w:left w:val="single" w:sz="4" w:space="0" w:color="000000"/>
              <w:bottom w:val="single" w:sz="4" w:space="0" w:color="000000"/>
            </w:tcBorders>
          </w:tcPr>
          <w:p w14:paraId="71E95371" w14:textId="77777777" w:rsidR="00B66E5F" w:rsidRPr="00B66E5F" w:rsidRDefault="00B66E5F" w:rsidP="00242C0F">
            <w:pPr>
              <w:snapToGrid w:val="0"/>
              <w:rPr>
                <w:rFonts w:cs="Calibri"/>
                <w:sz w:val="20"/>
                <w:szCs w:val="20"/>
              </w:rPr>
            </w:pPr>
            <w:r w:rsidRPr="00B66E5F">
              <w:rPr>
                <w:rFonts w:cs="Calibri"/>
                <w:sz w:val="20"/>
                <w:szCs w:val="20"/>
              </w:rPr>
              <w:t>SITO</w:t>
            </w:r>
          </w:p>
        </w:tc>
        <w:tc>
          <w:tcPr>
            <w:tcW w:w="2831" w:type="dxa"/>
            <w:tcBorders>
              <w:top w:val="single" w:sz="4" w:space="0" w:color="000000"/>
              <w:left w:val="single" w:sz="4" w:space="0" w:color="000000"/>
              <w:bottom w:val="single" w:sz="4" w:space="0" w:color="000000"/>
            </w:tcBorders>
          </w:tcPr>
          <w:p w14:paraId="1F331355" w14:textId="77777777" w:rsidR="00B66E5F" w:rsidRPr="00B66E5F" w:rsidRDefault="00B66E5F" w:rsidP="00242C0F">
            <w:pPr>
              <w:snapToGrid w:val="0"/>
              <w:rPr>
                <w:rFonts w:cs="Calibri"/>
                <w:sz w:val="20"/>
                <w:szCs w:val="20"/>
              </w:rPr>
            </w:pPr>
            <w:r w:rsidRPr="00B66E5F">
              <w:rPr>
                <w:rFonts w:cs="Calibri"/>
                <w:sz w:val="20"/>
                <w:szCs w:val="20"/>
              </w:rPr>
              <w:t>PEZZO</w:t>
            </w:r>
          </w:p>
        </w:tc>
        <w:tc>
          <w:tcPr>
            <w:tcW w:w="2658" w:type="dxa"/>
            <w:tcBorders>
              <w:top w:val="single" w:sz="4" w:space="0" w:color="000000"/>
              <w:left w:val="single" w:sz="4" w:space="0" w:color="000000"/>
              <w:bottom w:val="single" w:sz="4" w:space="0" w:color="000000"/>
            </w:tcBorders>
          </w:tcPr>
          <w:p w14:paraId="05797255" w14:textId="77777777" w:rsidR="00B66E5F" w:rsidRPr="00B66E5F" w:rsidRDefault="00B66E5F" w:rsidP="00242C0F">
            <w:pPr>
              <w:snapToGrid w:val="0"/>
              <w:rPr>
                <w:rFonts w:cs="Calibri"/>
                <w:sz w:val="20"/>
                <w:szCs w:val="20"/>
              </w:rPr>
            </w:pPr>
            <w:r w:rsidRPr="00B66E5F">
              <w:rPr>
                <w:rFonts w:cs="Calibri"/>
                <w:sz w:val="20"/>
                <w:szCs w:val="20"/>
              </w:rPr>
              <w:t>REFERENZA</w:t>
            </w:r>
          </w:p>
        </w:tc>
        <w:tc>
          <w:tcPr>
            <w:tcW w:w="706" w:type="dxa"/>
            <w:tcBorders>
              <w:top w:val="single" w:sz="4" w:space="0" w:color="000000"/>
              <w:left w:val="single" w:sz="4" w:space="0" w:color="000000"/>
              <w:bottom w:val="single" w:sz="4" w:space="0" w:color="000000"/>
            </w:tcBorders>
          </w:tcPr>
          <w:p w14:paraId="1F23E12D" w14:textId="77777777" w:rsidR="00B66E5F" w:rsidRPr="00B66E5F" w:rsidRDefault="00B66E5F" w:rsidP="00242C0F">
            <w:pPr>
              <w:snapToGrid w:val="0"/>
              <w:rPr>
                <w:rFonts w:cs="Calibri"/>
                <w:sz w:val="20"/>
                <w:szCs w:val="20"/>
              </w:rPr>
            </w:pPr>
            <w:r w:rsidRPr="00B66E5F">
              <w:rPr>
                <w:rFonts w:cs="Calibri"/>
                <w:sz w:val="20"/>
                <w:szCs w:val="20"/>
              </w:rPr>
              <w:t>PAG.</w:t>
            </w:r>
          </w:p>
        </w:tc>
        <w:tc>
          <w:tcPr>
            <w:tcW w:w="1715" w:type="dxa"/>
            <w:tcBorders>
              <w:top w:val="single" w:sz="4" w:space="0" w:color="000000"/>
              <w:left w:val="single" w:sz="4" w:space="0" w:color="000000"/>
              <w:bottom w:val="single" w:sz="4" w:space="0" w:color="000000"/>
              <w:right w:val="single" w:sz="4" w:space="0" w:color="000000"/>
            </w:tcBorders>
          </w:tcPr>
          <w:p w14:paraId="3E823AF6" w14:textId="77777777" w:rsidR="00B66E5F" w:rsidRPr="00B66E5F" w:rsidRDefault="00B66E5F" w:rsidP="00242C0F">
            <w:pPr>
              <w:snapToGrid w:val="0"/>
              <w:rPr>
                <w:rFonts w:cs="Calibri"/>
                <w:sz w:val="20"/>
                <w:szCs w:val="20"/>
              </w:rPr>
            </w:pPr>
            <w:r w:rsidRPr="00B66E5F">
              <w:rPr>
                <w:rFonts w:cs="Calibri"/>
                <w:sz w:val="20"/>
                <w:szCs w:val="20"/>
              </w:rPr>
              <w:t>FIG.</w:t>
            </w:r>
          </w:p>
        </w:tc>
      </w:tr>
      <w:tr w:rsidR="00B66E5F" w:rsidRPr="00B66E5F" w14:paraId="5B7C8F41" w14:textId="77777777">
        <w:tc>
          <w:tcPr>
            <w:tcW w:w="1938" w:type="dxa"/>
            <w:tcBorders>
              <w:left w:val="single" w:sz="4" w:space="0" w:color="000000"/>
              <w:bottom w:val="single" w:sz="4" w:space="0" w:color="000000"/>
            </w:tcBorders>
          </w:tcPr>
          <w:p w14:paraId="5D9919D4" w14:textId="77777777" w:rsidR="00B66E5F" w:rsidRPr="00B66E5F" w:rsidRDefault="00B66E5F" w:rsidP="00242C0F">
            <w:pPr>
              <w:snapToGrid w:val="0"/>
              <w:rPr>
                <w:rFonts w:cs="Calibri"/>
                <w:sz w:val="20"/>
                <w:szCs w:val="20"/>
              </w:rPr>
            </w:pPr>
            <w:r w:rsidRPr="00B66E5F">
              <w:rPr>
                <w:rFonts w:cs="Calibri"/>
                <w:sz w:val="20"/>
                <w:szCs w:val="20"/>
              </w:rPr>
              <w:t>Entrà (Taggia)</w:t>
            </w:r>
          </w:p>
        </w:tc>
        <w:tc>
          <w:tcPr>
            <w:tcW w:w="2831" w:type="dxa"/>
            <w:tcBorders>
              <w:left w:val="single" w:sz="4" w:space="0" w:color="000000"/>
              <w:bottom w:val="single" w:sz="4" w:space="0" w:color="000000"/>
            </w:tcBorders>
          </w:tcPr>
          <w:p w14:paraId="5580BE92" w14:textId="77777777" w:rsidR="00B66E5F" w:rsidRPr="00784BEC" w:rsidRDefault="00B66E5F" w:rsidP="00242C0F">
            <w:pPr>
              <w:snapToGrid w:val="0"/>
              <w:rPr>
                <w:rFonts w:cs="Calibri"/>
                <w:sz w:val="20"/>
                <w:szCs w:val="20"/>
                <w:lang w:val="it-IT"/>
              </w:rPr>
            </w:pPr>
            <w:r w:rsidRPr="00784BEC">
              <w:rPr>
                <w:rFonts w:cs="Calibri"/>
                <w:sz w:val="20"/>
                <w:szCs w:val="20"/>
                <w:lang w:val="it-IT"/>
              </w:rPr>
              <w:t>Punta di freccia ad alette con peduncolo triangolare</w:t>
            </w:r>
          </w:p>
        </w:tc>
        <w:tc>
          <w:tcPr>
            <w:tcW w:w="2658" w:type="dxa"/>
            <w:tcBorders>
              <w:left w:val="single" w:sz="4" w:space="0" w:color="000000"/>
              <w:bottom w:val="single" w:sz="4" w:space="0" w:color="000000"/>
            </w:tcBorders>
          </w:tcPr>
          <w:p w14:paraId="471BB7BD" w14:textId="77777777" w:rsidR="00B66E5F" w:rsidRPr="00B66E5F" w:rsidRDefault="00B66E5F" w:rsidP="00242C0F">
            <w:pPr>
              <w:snapToGrid w:val="0"/>
              <w:rPr>
                <w:rFonts w:cs="Calibri"/>
                <w:sz w:val="20"/>
                <w:szCs w:val="20"/>
              </w:rPr>
            </w:pPr>
            <w:r w:rsidRPr="00784BEC">
              <w:rPr>
                <w:rFonts w:cs="Calibri"/>
                <w:sz w:val="20"/>
                <w:szCs w:val="20"/>
                <w:lang w:val="it-IT"/>
              </w:rPr>
              <w:t xml:space="preserve">(Tavole del Museo di Sanremo) Chiarenza, 2006, vol. </w:t>
            </w:r>
            <w:r w:rsidRPr="00B66E5F">
              <w:rPr>
                <w:rFonts w:cs="Calibri"/>
                <w:sz w:val="20"/>
                <w:szCs w:val="20"/>
              </w:rPr>
              <w:t>III Catalogo</w:t>
            </w:r>
          </w:p>
        </w:tc>
        <w:tc>
          <w:tcPr>
            <w:tcW w:w="706" w:type="dxa"/>
            <w:tcBorders>
              <w:left w:val="single" w:sz="4" w:space="0" w:color="000000"/>
              <w:bottom w:val="single" w:sz="4" w:space="0" w:color="000000"/>
            </w:tcBorders>
          </w:tcPr>
          <w:p w14:paraId="0D649931" w14:textId="77777777" w:rsidR="00B66E5F" w:rsidRPr="00B66E5F" w:rsidRDefault="00B66E5F" w:rsidP="00242C0F">
            <w:pPr>
              <w:snapToGrid w:val="0"/>
              <w:rPr>
                <w:rFonts w:cs="Calibri"/>
                <w:sz w:val="20"/>
                <w:szCs w:val="20"/>
              </w:rPr>
            </w:pPr>
            <w:r w:rsidRPr="00B66E5F">
              <w:rPr>
                <w:rFonts w:cs="Calibri"/>
                <w:sz w:val="20"/>
                <w:szCs w:val="20"/>
              </w:rPr>
              <w:t>360</w:t>
            </w:r>
          </w:p>
        </w:tc>
        <w:tc>
          <w:tcPr>
            <w:tcW w:w="1715" w:type="dxa"/>
            <w:tcBorders>
              <w:left w:val="single" w:sz="4" w:space="0" w:color="000000"/>
              <w:bottom w:val="single" w:sz="4" w:space="0" w:color="000000"/>
              <w:right w:val="single" w:sz="4" w:space="0" w:color="000000"/>
            </w:tcBorders>
          </w:tcPr>
          <w:p w14:paraId="6755A3DF" w14:textId="77777777" w:rsidR="00B66E5F" w:rsidRPr="00B66E5F" w:rsidRDefault="00B66E5F" w:rsidP="00242C0F">
            <w:pPr>
              <w:snapToGrid w:val="0"/>
              <w:rPr>
                <w:rFonts w:cs="Calibri"/>
                <w:sz w:val="20"/>
                <w:szCs w:val="20"/>
              </w:rPr>
            </w:pPr>
            <w:r w:rsidRPr="00B66E5F">
              <w:rPr>
                <w:rFonts w:cs="Calibri"/>
                <w:sz w:val="20"/>
                <w:szCs w:val="20"/>
              </w:rPr>
              <w:t>Scheda Ent_fr_1</w:t>
            </w:r>
          </w:p>
        </w:tc>
      </w:tr>
      <w:tr w:rsidR="00B66E5F" w:rsidRPr="00B66E5F" w14:paraId="55DCBF8A" w14:textId="77777777">
        <w:tc>
          <w:tcPr>
            <w:tcW w:w="1938" w:type="dxa"/>
            <w:tcBorders>
              <w:left w:val="single" w:sz="4" w:space="0" w:color="000000"/>
              <w:bottom w:val="single" w:sz="4" w:space="0" w:color="000000"/>
            </w:tcBorders>
          </w:tcPr>
          <w:p w14:paraId="5490AA5F" w14:textId="77777777" w:rsidR="00B66E5F" w:rsidRPr="00B66E5F" w:rsidRDefault="00B66E5F" w:rsidP="00242C0F">
            <w:pPr>
              <w:snapToGrid w:val="0"/>
              <w:rPr>
                <w:rFonts w:cs="Calibri"/>
                <w:sz w:val="20"/>
                <w:szCs w:val="20"/>
              </w:rPr>
            </w:pPr>
            <w:r w:rsidRPr="00B66E5F">
              <w:rPr>
                <w:rFonts w:cs="Calibri"/>
                <w:sz w:val="20"/>
                <w:szCs w:val="20"/>
              </w:rPr>
              <w:t>Grotta da Prima Ciappa</w:t>
            </w:r>
          </w:p>
        </w:tc>
        <w:tc>
          <w:tcPr>
            <w:tcW w:w="2831" w:type="dxa"/>
            <w:tcBorders>
              <w:left w:val="single" w:sz="4" w:space="0" w:color="000000"/>
              <w:bottom w:val="single" w:sz="4" w:space="0" w:color="000000"/>
            </w:tcBorders>
          </w:tcPr>
          <w:p w14:paraId="4CE4DEB8" w14:textId="77777777" w:rsidR="00B66E5F" w:rsidRPr="00784BEC" w:rsidRDefault="00B66E5F" w:rsidP="00242C0F">
            <w:pPr>
              <w:snapToGrid w:val="0"/>
              <w:rPr>
                <w:rFonts w:cs="Calibri"/>
                <w:sz w:val="20"/>
                <w:szCs w:val="20"/>
                <w:lang w:val="it-IT"/>
              </w:rPr>
            </w:pPr>
            <w:r w:rsidRPr="00784BEC">
              <w:rPr>
                <w:rFonts w:cs="Calibri"/>
                <w:sz w:val="20"/>
                <w:szCs w:val="20"/>
                <w:lang w:val="it-IT"/>
              </w:rPr>
              <w:t>Punte ad alette in diaspro</w:t>
            </w:r>
          </w:p>
        </w:tc>
        <w:tc>
          <w:tcPr>
            <w:tcW w:w="2658" w:type="dxa"/>
            <w:tcBorders>
              <w:left w:val="single" w:sz="4" w:space="0" w:color="000000"/>
              <w:bottom w:val="single" w:sz="4" w:space="0" w:color="000000"/>
            </w:tcBorders>
          </w:tcPr>
          <w:p w14:paraId="03411B61" w14:textId="77777777" w:rsidR="00B66E5F" w:rsidRPr="00B66E5F" w:rsidRDefault="00B66E5F" w:rsidP="00242C0F">
            <w:pPr>
              <w:snapToGrid w:val="0"/>
              <w:rPr>
                <w:rFonts w:cs="Calibri"/>
                <w:sz w:val="20"/>
                <w:szCs w:val="20"/>
              </w:rPr>
            </w:pPr>
            <w:r w:rsidRPr="00B66E5F">
              <w:rPr>
                <w:rFonts w:cs="Calibri"/>
                <w:sz w:val="20"/>
                <w:szCs w:val="20"/>
              </w:rPr>
              <w:t>Maggi, 1998c</w:t>
            </w:r>
          </w:p>
        </w:tc>
        <w:tc>
          <w:tcPr>
            <w:tcW w:w="706" w:type="dxa"/>
            <w:tcBorders>
              <w:left w:val="single" w:sz="4" w:space="0" w:color="000000"/>
              <w:bottom w:val="single" w:sz="4" w:space="0" w:color="000000"/>
            </w:tcBorders>
          </w:tcPr>
          <w:p w14:paraId="73C4063E" w14:textId="77777777" w:rsidR="00B66E5F" w:rsidRPr="00B66E5F" w:rsidRDefault="00B66E5F" w:rsidP="00242C0F">
            <w:pPr>
              <w:snapToGrid w:val="0"/>
              <w:rPr>
                <w:rFonts w:cs="Calibri"/>
                <w:sz w:val="20"/>
                <w:szCs w:val="20"/>
              </w:rPr>
            </w:pPr>
            <w:r w:rsidRPr="00B66E5F">
              <w:rPr>
                <w:rFonts w:cs="Calibri"/>
                <w:sz w:val="20"/>
                <w:szCs w:val="20"/>
              </w:rPr>
              <w:t>143</w:t>
            </w:r>
          </w:p>
        </w:tc>
        <w:tc>
          <w:tcPr>
            <w:tcW w:w="1715" w:type="dxa"/>
            <w:tcBorders>
              <w:left w:val="single" w:sz="4" w:space="0" w:color="000000"/>
              <w:bottom w:val="single" w:sz="4" w:space="0" w:color="000000"/>
              <w:right w:val="single" w:sz="4" w:space="0" w:color="000000"/>
            </w:tcBorders>
          </w:tcPr>
          <w:p w14:paraId="42306698" w14:textId="77777777" w:rsidR="00B66E5F" w:rsidRPr="00B66E5F" w:rsidRDefault="00B66E5F" w:rsidP="00242C0F">
            <w:pPr>
              <w:snapToGrid w:val="0"/>
              <w:rPr>
                <w:rFonts w:cs="Calibri"/>
                <w:sz w:val="20"/>
                <w:szCs w:val="20"/>
              </w:rPr>
            </w:pPr>
            <w:r w:rsidRPr="00B66E5F">
              <w:rPr>
                <w:rFonts w:cs="Calibri"/>
                <w:sz w:val="20"/>
                <w:szCs w:val="20"/>
              </w:rPr>
              <w:t>Fig. 5</w:t>
            </w:r>
          </w:p>
        </w:tc>
      </w:tr>
      <w:tr w:rsidR="00B66E5F" w:rsidRPr="00B66E5F" w14:paraId="093C72B2" w14:textId="77777777">
        <w:tc>
          <w:tcPr>
            <w:tcW w:w="1938" w:type="dxa"/>
            <w:tcBorders>
              <w:left w:val="single" w:sz="4" w:space="0" w:color="000000"/>
              <w:bottom w:val="single" w:sz="4" w:space="0" w:color="000000"/>
            </w:tcBorders>
          </w:tcPr>
          <w:p w14:paraId="10AD07AC" w14:textId="77777777" w:rsidR="00B66E5F" w:rsidRPr="00B66E5F" w:rsidRDefault="00B66E5F" w:rsidP="00242C0F">
            <w:pPr>
              <w:snapToGrid w:val="0"/>
              <w:rPr>
                <w:rFonts w:cs="Calibri"/>
                <w:sz w:val="20"/>
                <w:szCs w:val="20"/>
              </w:rPr>
            </w:pPr>
            <w:r w:rsidRPr="00B66E5F">
              <w:rPr>
                <w:rFonts w:cs="Calibri"/>
                <w:sz w:val="20"/>
                <w:szCs w:val="20"/>
              </w:rPr>
              <w:t>Prato Mollo</w:t>
            </w:r>
          </w:p>
        </w:tc>
        <w:tc>
          <w:tcPr>
            <w:tcW w:w="2831" w:type="dxa"/>
            <w:tcBorders>
              <w:left w:val="single" w:sz="4" w:space="0" w:color="000000"/>
              <w:bottom w:val="single" w:sz="4" w:space="0" w:color="000000"/>
            </w:tcBorders>
          </w:tcPr>
          <w:p w14:paraId="590C1299" w14:textId="77777777" w:rsidR="00B66E5F" w:rsidRPr="00784BEC" w:rsidRDefault="00B66E5F" w:rsidP="00242C0F">
            <w:pPr>
              <w:snapToGrid w:val="0"/>
              <w:rPr>
                <w:rFonts w:cs="Calibri"/>
                <w:sz w:val="20"/>
                <w:szCs w:val="20"/>
                <w:lang w:val="it-IT"/>
              </w:rPr>
            </w:pPr>
            <w:r w:rsidRPr="00784BEC">
              <w:rPr>
                <w:rFonts w:cs="Calibri"/>
                <w:sz w:val="20"/>
                <w:szCs w:val="20"/>
                <w:lang w:val="it-IT"/>
              </w:rPr>
              <w:t>Punte ad alette in diaspro</w:t>
            </w:r>
          </w:p>
        </w:tc>
        <w:tc>
          <w:tcPr>
            <w:tcW w:w="2658" w:type="dxa"/>
            <w:tcBorders>
              <w:left w:val="single" w:sz="4" w:space="0" w:color="000000"/>
              <w:bottom w:val="single" w:sz="4" w:space="0" w:color="000000"/>
            </w:tcBorders>
          </w:tcPr>
          <w:p w14:paraId="3F324B81" w14:textId="77777777" w:rsidR="00B66E5F" w:rsidRPr="00B66E5F" w:rsidRDefault="00B66E5F" w:rsidP="00242C0F">
            <w:pPr>
              <w:snapToGrid w:val="0"/>
              <w:rPr>
                <w:rFonts w:cs="Calibri"/>
                <w:sz w:val="20"/>
                <w:szCs w:val="20"/>
              </w:rPr>
            </w:pPr>
            <w:r w:rsidRPr="00B66E5F">
              <w:rPr>
                <w:rFonts w:cs="Calibri"/>
                <w:sz w:val="20"/>
                <w:szCs w:val="20"/>
              </w:rPr>
              <w:t>Maggi, 1998b</w:t>
            </w:r>
          </w:p>
        </w:tc>
        <w:tc>
          <w:tcPr>
            <w:tcW w:w="706" w:type="dxa"/>
            <w:tcBorders>
              <w:left w:val="single" w:sz="4" w:space="0" w:color="000000"/>
              <w:bottom w:val="single" w:sz="4" w:space="0" w:color="000000"/>
            </w:tcBorders>
          </w:tcPr>
          <w:p w14:paraId="07875820" w14:textId="77777777" w:rsidR="00B66E5F" w:rsidRPr="00B66E5F" w:rsidRDefault="00B66E5F" w:rsidP="00242C0F">
            <w:pPr>
              <w:snapToGrid w:val="0"/>
              <w:rPr>
                <w:rFonts w:cs="Calibri"/>
                <w:sz w:val="20"/>
                <w:szCs w:val="20"/>
              </w:rPr>
            </w:pPr>
            <w:r w:rsidRPr="00B66E5F">
              <w:rPr>
                <w:rFonts w:cs="Calibri"/>
                <w:sz w:val="20"/>
                <w:szCs w:val="20"/>
              </w:rPr>
              <w:t>130</w:t>
            </w:r>
          </w:p>
        </w:tc>
        <w:tc>
          <w:tcPr>
            <w:tcW w:w="1715" w:type="dxa"/>
            <w:tcBorders>
              <w:left w:val="single" w:sz="4" w:space="0" w:color="000000"/>
              <w:bottom w:val="single" w:sz="4" w:space="0" w:color="000000"/>
              <w:right w:val="single" w:sz="4" w:space="0" w:color="000000"/>
            </w:tcBorders>
          </w:tcPr>
          <w:p w14:paraId="6E4C894E" w14:textId="77777777" w:rsidR="00B66E5F" w:rsidRPr="00B66E5F" w:rsidRDefault="00B66E5F" w:rsidP="00242C0F">
            <w:pPr>
              <w:snapToGrid w:val="0"/>
              <w:rPr>
                <w:rFonts w:cs="Calibri"/>
                <w:sz w:val="20"/>
                <w:szCs w:val="20"/>
              </w:rPr>
            </w:pPr>
            <w:r w:rsidRPr="00B66E5F">
              <w:rPr>
                <w:rFonts w:cs="Calibri"/>
                <w:sz w:val="20"/>
                <w:szCs w:val="20"/>
              </w:rPr>
              <w:t>Fig. 5 n. 2, 10, 11</w:t>
            </w:r>
          </w:p>
        </w:tc>
      </w:tr>
      <w:tr w:rsidR="00B66E5F" w:rsidRPr="00B66E5F" w14:paraId="3E3E5FD6" w14:textId="77777777">
        <w:tc>
          <w:tcPr>
            <w:tcW w:w="1938" w:type="dxa"/>
            <w:tcBorders>
              <w:left w:val="single" w:sz="4" w:space="0" w:color="000000"/>
              <w:bottom w:val="single" w:sz="4" w:space="0" w:color="000000"/>
            </w:tcBorders>
          </w:tcPr>
          <w:p w14:paraId="6F08C5CB" w14:textId="77777777" w:rsidR="00B66E5F" w:rsidRPr="00784BEC" w:rsidRDefault="00B66E5F" w:rsidP="00242C0F">
            <w:pPr>
              <w:snapToGrid w:val="0"/>
              <w:rPr>
                <w:rFonts w:cs="Calibri"/>
                <w:sz w:val="20"/>
                <w:szCs w:val="20"/>
                <w:lang w:val="it-IT"/>
              </w:rPr>
            </w:pPr>
            <w:r w:rsidRPr="00784BEC">
              <w:rPr>
                <w:rFonts w:cs="Calibri"/>
                <w:sz w:val="20"/>
                <w:szCs w:val="20"/>
                <w:lang w:val="it-IT"/>
              </w:rPr>
              <w:t>Spacco delle Monete di Vecchiano</w:t>
            </w:r>
          </w:p>
        </w:tc>
        <w:tc>
          <w:tcPr>
            <w:tcW w:w="2831" w:type="dxa"/>
            <w:tcBorders>
              <w:left w:val="single" w:sz="4" w:space="0" w:color="000000"/>
              <w:bottom w:val="single" w:sz="4" w:space="0" w:color="000000"/>
            </w:tcBorders>
          </w:tcPr>
          <w:p w14:paraId="3E98E040" w14:textId="77777777" w:rsidR="00B66E5F" w:rsidRPr="00B66E5F" w:rsidRDefault="00B66E5F" w:rsidP="00242C0F">
            <w:pPr>
              <w:snapToGrid w:val="0"/>
              <w:rPr>
                <w:rFonts w:cs="Calibri"/>
                <w:sz w:val="20"/>
                <w:szCs w:val="20"/>
              </w:rPr>
            </w:pPr>
            <w:r w:rsidRPr="00B66E5F">
              <w:rPr>
                <w:rFonts w:cs="Calibri"/>
                <w:sz w:val="20"/>
                <w:szCs w:val="20"/>
              </w:rPr>
              <w:t>Punte ad alette…</w:t>
            </w:r>
          </w:p>
        </w:tc>
        <w:tc>
          <w:tcPr>
            <w:tcW w:w="2658" w:type="dxa"/>
            <w:tcBorders>
              <w:left w:val="single" w:sz="4" w:space="0" w:color="000000"/>
              <w:bottom w:val="single" w:sz="4" w:space="0" w:color="000000"/>
            </w:tcBorders>
          </w:tcPr>
          <w:p w14:paraId="09DFD97C" w14:textId="77777777" w:rsidR="00B66E5F" w:rsidRPr="00784BEC" w:rsidRDefault="00B66E5F" w:rsidP="00242C0F">
            <w:pPr>
              <w:snapToGrid w:val="0"/>
              <w:rPr>
                <w:rFonts w:cs="Calibri"/>
                <w:sz w:val="20"/>
                <w:szCs w:val="20"/>
                <w:lang w:val="it-IT"/>
              </w:rPr>
            </w:pPr>
            <w:r w:rsidRPr="00784BEC">
              <w:rPr>
                <w:rFonts w:cs="Calibri"/>
                <w:sz w:val="20"/>
                <w:szCs w:val="20"/>
                <w:lang w:val="it-IT"/>
              </w:rPr>
              <w:t>Cocchi Genick, Grifoni Cremonesi (a cura di), 1985</w:t>
            </w:r>
          </w:p>
        </w:tc>
        <w:tc>
          <w:tcPr>
            <w:tcW w:w="706" w:type="dxa"/>
            <w:tcBorders>
              <w:left w:val="single" w:sz="4" w:space="0" w:color="000000"/>
              <w:bottom w:val="single" w:sz="4" w:space="0" w:color="000000"/>
            </w:tcBorders>
          </w:tcPr>
          <w:p w14:paraId="6BA7228A" w14:textId="77777777" w:rsidR="00B66E5F" w:rsidRPr="00B66E5F" w:rsidRDefault="00B66E5F" w:rsidP="00242C0F">
            <w:pPr>
              <w:snapToGrid w:val="0"/>
              <w:rPr>
                <w:rFonts w:cs="Calibri"/>
                <w:sz w:val="20"/>
                <w:szCs w:val="20"/>
              </w:rPr>
            </w:pPr>
            <w:r w:rsidRPr="00B66E5F">
              <w:rPr>
                <w:rFonts w:cs="Calibri"/>
                <w:sz w:val="20"/>
                <w:szCs w:val="20"/>
              </w:rPr>
              <w:t>99</w:t>
            </w:r>
          </w:p>
        </w:tc>
        <w:tc>
          <w:tcPr>
            <w:tcW w:w="1715" w:type="dxa"/>
            <w:tcBorders>
              <w:left w:val="single" w:sz="4" w:space="0" w:color="000000"/>
              <w:bottom w:val="single" w:sz="4" w:space="0" w:color="000000"/>
              <w:right w:val="single" w:sz="4" w:space="0" w:color="000000"/>
            </w:tcBorders>
          </w:tcPr>
          <w:p w14:paraId="05E506B1" w14:textId="77777777" w:rsidR="00B66E5F" w:rsidRPr="00B66E5F" w:rsidRDefault="00B66E5F" w:rsidP="00242C0F">
            <w:pPr>
              <w:snapToGrid w:val="0"/>
              <w:rPr>
                <w:rFonts w:cs="Calibri"/>
                <w:sz w:val="20"/>
                <w:szCs w:val="20"/>
              </w:rPr>
            </w:pPr>
            <w:r w:rsidRPr="00B66E5F">
              <w:rPr>
                <w:rFonts w:cs="Calibri"/>
                <w:sz w:val="20"/>
                <w:szCs w:val="20"/>
              </w:rPr>
              <w:t>Fig. 5</w:t>
            </w:r>
          </w:p>
        </w:tc>
      </w:tr>
      <w:tr w:rsidR="00B66E5F" w:rsidRPr="00B66E5F" w14:paraId="6D9B0466" w14:textId="77777777">
        <w:trPr>
          <w:cantSplit/>
          <w:trHeight w:hRule="exact" w:val="520"/>
        </w:trPr>
        <w:tc>
          <w:tcPr>
            <w:tcW w:w="1938" w:type="dxa"/>
            <w:vMerge w:val="restart"/>
            <w:tcBorders>
              <w:left w:val="single" w:sz="4" w:space="0" w:color="000000"/>
              <w:bottom w:val="single" w:sz="4" w:space="0" w:color="000000"/>
            </w:tcBorders>
          </w:tcPr>
          <w:p w14:paraId="79EF5CAC" w14:textId="77777777" w:rsidR="00B66E5F" w:rsidRPr="00784BEC" w:rsidRDefault="00B66E5F" w:rsidP="00242C0F">
            <w:pPr>
              <w:snapToGrid w:val="0"/>
              <w:rPr>
                <w:rFonts w:cs="Calibri"/>
                <w:sz w:val="20"/>
                <w:szCs w:val="20"/>
                <w:lang w:val="it-IT"/>
              </w:rPr>
            </w:pPr>
            <w:r w:rsidRPr="00784BEC">
              <w:rPr>
                <w:rFonts w:cs="Calibri"/>
                <w:sz w:val="20"/>
                <w:szCs w:val="20"/>
                <w:lang w:val="it-IT"/>
              </w:rPr>
              <w:t>Grotta del Castello di Vecchiano</w:t>
            </w:r>
          </w:p>
        </w:tc>
        <w:tc>
          <w:tcPr>
            <w:tcW w:w="2831" w:type="dxa"/>
            <w:vMerge w:val="restart"/>
            <w:tcBorders>
              <w:left w:val="single" w:sz="4" w:space="0" w:color="000000"/>
              <w:bottom w:val="single" w:sz="4" w:space="0" w:color="000000"/>
            </w:tcBorders>
          </w:tcPr>
          <w:p w14:paraId="6EC31AB5" w14:textId="77777777" w:rsidR="00B66E5F" w:rsidRPr="00B66E5F" w:rsidRDefault="00B66E5F" w:rsidP="00242C0F">
            <w:pPr>
              <w:snapToGrid w:val="0"/>
              <w:rPr>
                <w:rFonts w:cs="Calibri"/>
                <w:sz w:val="20"/>
                <w:szCs w:val="20"/>
              </w:rPr>
            </w:pPr>
            <w:r w:rsidRPr="00B66E5F">
              <w:rPr>
                <w:rFonts w:cs="Calibri"/>
                <w:sz w:val="20"/>
                <w:szCs w:val="20"/>
              </w:rPr>
              <w:t>Punte di freccia…</w:t>
            </w:r>
          </w:p>
        </w:tc>
        <w:tc>
          <w:tcPr>
            <w:tcW w:w="2658" w:type="dxa"/>
            <w:vMerge w:val="restart"/>
            <w:tcBorders>
              <w:left w:val="single" w:sz="4" w:space="0" w:color="000000"/>
              <w:bottom w:val="single" w:sz="4" w:space="0" w:color="000000"/>
            </w:tcBorders>
          </w:tcPr>
          <w:p w14:paraId="4DE48511" w14:textId="77777777" w:rsidR="00B66E5F" w:rsidRPr="00B66E5F" w:rsidRDefault="00B66E5F" w:rsidP="00242C0F">
            <w:pPr>
              <w:snapToGrid w:val="0"/>
              <w:rPr>
                <w:rFonts w:cs="Calibri"/>
                <w:sz w:val="20"/>
                <w:szCs w:val="20"/>
              </w:rPr>
            </w:pPr>
            <w:r w:rsidRPr="00B66E5F">
              <w:rPr>
                <w:rFonts w:cs="Calibri"/>
                <w:sz w:val="20"/>
                <w:szCs w:val="20"/>
              </w:rPr>
              <w:t>Grifoni Cremonesi, 1985a</w:t>
            </w:r>
          </w:p>
        </w:tc>
        <w:tc>
          <w:tcPr>
            <w:tcW w:w="706" w:type="dxa"/>
            <w:tcBorders>
              <w:left w:val="single" w:sz="4" w:space="0" w:color="000000"/>
              <w:bottom w:val="single" w:sz="4" w:space="0" w:color="000000"/>
            </w:tcBorders>
          </w:tcPr>
          <w:p w14:paraId="52D1CBFE" w14:textId="77777777" w:rsidR="00B66E5F" w:rsidRPr="00B66E5F" w:rsidRDefault="00B66E5F" w:rsidP="00242C0F">
            <w:pPr>
              <w:snapToGrid w:val="0"/>
              <w:rPr>
                <w:rFonts w:cs="Calibri"/>
                <w:sz w:val="20"/>
                <w:szCs w:val="20"/>
              </w:rPr>
            </w:pPr>
            <w:r w:rsidRPr="00B66E5F">
              <w:rPr>
                <w:rFonts w:cs="Calibri"/>
                <w:sz w:val="20"/>
                <w:szCs w:val="20"/>
              </w:rPr>
              <w:t>105</w:t>
            </w:r>
          </w:p>
        </w:tc>
        <w:tc>
          <w:tcPr>
            <w:tcW w:w="1715" w:type="dxa"/>
            <w:tcBorders>
              <w:left w:val="single" w:sz="4" w:space="0" w:color="000000"/>
              <w:bottom w:val="single" w:sz="4" w:space="0" w:color="000000"/>
              <w:right w:val="single" w:sz="4" w:space="0" w:color="000000"/>
            </w:tcBorders>
          </w:tcPr>
          <w:p w14:paraId="558BC1EA" w14:textId="77777777" w:rsidR="00B66E5F" w:rsidRPr="00B66E5F" w:rsidRDefault="00B66E5F" w:rsidP="00242C0F">
            <w:pPr>
              <w:snapToGrid w:val="0"/>
              <w:rPr>
                <w:rFonts w:cs="Calibri"/>
                <w:sz w:val="20"/>
                <w:szCs w:val="20"/>
              </w:rPr>
            </w:pPr>
            <w:r w:rsidRPr="00B66E5F">
              <w:rPr>
                <w:rFonts w:cs="Calibri"/>
                <w:sz w:val="20"/>
                <w:szCs w:val="20"/>
              </w:rPr>
              <w:t>Fig. 2, n. 2, 4,5</w:t>
            </w:r>
          </w:p>
        </w:tc>
      </w:tr>
      <w:tr w:rsidR="00B66E5F" w:rsidRPr="00B66E5F" w14:paraId="3BA5E589" w14:textId="77777777">
        <w:trPr>
          <w:cantSplit/>
        </w:trPr>
        <w:tc>
          <w:tcPr>
            <w:tcW w:w="1938" w:type="dxa"/>
            <w:vMerge/>
            <w:tcBorders>
              <w:left w:val="single" w:sz="4" w:space="0" w:color="000000"/>
              <w:bottom w:val="single" w:sz="4" w:space="0" w:color="000000"/>
            </w:tcBorders>
          </w:tcPr>
          <w:p w14:paraId="6F04A773" w14:textId="77777777" w:rsidR="00B66E5F" w:rsidRPr="00B66E5F" w:rsidRDefault="00B66E5F" w:rsidP="00242C0F">
            <w:pPr>
              <w:rPr>
                <w:sz w:val="20"/>
                <w:szCs w:val="20"/>
              </w:rPr>
            </w:pPr>
          </w:p>
        </w:tc>
        <w:tc>
          <w:tcPr>
            <w:tcW w:w="2831" w:type="dxa"/>
            <w:vMerge/>
            <w:tcBorders>
              <w:left w:val="single" w:sz="4" w:space="0" w:color="000000"/>
              <w:bottom w:val="single" w:sz="4" w:space="0" w:color="000000"/>
            </w:tcBorders>
          </w:tcPr>
          <w:p w14:paraId="2098E449" w14:textId="77777777" w:rsidR="00B66E5F" w:rsidRPr="00B66E5F" w:rsidRDefault="00B66E5F" w:rsidP="00242C0F">
            <w:pPr>
              <w:rPr>
                <w:sz w:val="20"/>
                <w:szCs w:val="20"/>
              </w:rPr>
            </w:pPr>
          </w:p>
        </w:tc>
        <w:tc>
          <w:tcPr>
            <w:tcW w:w="2658" w:type="dxa"/>
            <w:vMerge/>
            <w:tcBorders>
              <w:left w:val="single" w:sz="4" w:space="0" w:color="000000"/>
              <w:bottom w:val="single" w:sz="4" w:space="0" w:color="000000"/>
            </w:tcBorders>
          </w:tcPr>
          <w:p w14:paraId="247A8197" w14:textId="77777777" w:rsidR="00B66E5F" w:rsidRPr="00B66E5F" w:rsidRDefault="00B66E5F" w:rsidP="00242C0F">
            <w:pPr>
              <w:rPr>
                <w:sz w:val="20"/>
                <w:szCs w:val="20"/>
              </w:rPr>
            </w:pPr>
          </w:p>
        </w:tc>
        <w:tc>
          <w:tcPr>
            <w:tcW w:w="706" w:type="dxa"/>
            <w:tcBorders>
              <w:left w:val="single" w:sz="4" w:space="0" w:color="000000"/>
              <w:bottom w:val="single" w:sz="4" w:space="0" w:color="000000"/>
            </w:tcBorders>
          </w:tcPr>
          <w:p w14:paraId="0ACA32C2" w14:textId="77777777" w:rsidR="00B66E5F" w:rsidRPr="00B66E5F" w:rsidRDefault="00B66E5F" w:rsidP="00242C0F">
            <w:pPr>
              <w:snapToGrid w:val="0"/>
              <w:rPr>
                <w:rFonts w:cs="Calibri"/>
                <w:sz w:val="20"/>
                <w:szCs w:val="20"/>
              </w:rPr>
            </w:pPr>
            <w:r w:rsidRPr="00B66E5F">
              <w:rPr>
                <w:rFonts w:cs="Calibri"/>
                <w:sz w:val="20"/>
                <w:szCs w:val="20"/>
              </w:rPr>
              <w:t>106</w:t>
            </w:r>
          </w:p>
        </w:tc>
        <w:tc>
          <w:tcPr>
            <w:tcW w:w="1715" w:type="dxa"/>
            <w:tcBorders>
              <w:left w:val="single" w:sz="4" w:space="0" w:color="000000"/>
              <w:bottom w:val="single" w:sz="4" w:space="0" w:color="000000"/>
              <w:right w:val="single" w:sz="4" w:space="0" w:color="000000"/>
            </w:tcBorders>
          </w:tcPr>
          <w:p w14:paraId="0A09F919" w14:textId="77777777" w:rsidR="00B66E5F" w:rsidRPr="00B66E5F" w:rsidRDefault="00B66E5F" w:rsidP="00242C0F">
            <w:pPr>
              <w:snapToGrid w:val="0"/>
              <w:rPr>
                <w:rFonts w:cs="Calibri"/>
                <w:sz w:val="20"/>
                <w:szCs w:val="20"/>
              </w:rPr>
            </w:pPr>
            <w:r w:rsidRPr="00B66E5F">
              <w:rPr>
                <w:rFonts w:cs="Calibri"/>
                <w:sz w:val="20"/>
                <w:szCs w:val="20"/>
              </w:rPr>
              <w:t>Fig. 3 n. 3</w:t>
            </w:r>
          </w:p>
        </w:tc>
      </w:tr>
      <w:tr w:rsidR="00B66E5F" w:rsidRPr="00B66E5F" w14:paraId="1145910B" w14:textId="77777777">
        <w:tc>
          <w:tcPr>
            <w:tcW w:w="1938" w:type="dxa"/>
            <w:tcBorders>
              <w:left w:val="single" w:sz="4" w:space="0" w:color="000000"/>
              <w:bottom w:val="single" w:sz="4" w:space="0" w:color="000000"/>
            </w:tcBorders>
          </w:tcPr>
          <w:p w14:paraId="66638E1C" w14:textId="77777777" w:rsidR="00B66E5F" w:rsidRPr="00B66E5F" w:rsidRDefault="00B66E5F" w:rsidP="00242C0F">
            <w:pPr>
              <w:snapToGrid w:val="0"/>
              <w:rPr>
                <w:rFonts w:cs="Calibri"/>
                <w:sz w:val="20"/>
                <w:szCs w:val="20"/>
              </w:rPr>
            </w:pPr>
            <w:r w:rsidRPr="00B66E5F">
              <w:rPr>
                <w:rFonts w:cs="Calibri"/>
                <w:sz w:val="20"/>
                <w:szCs w:val="20"/>
              </w:rPr>
              <w:t>Grott del Tanaccio</w:t>
            </w:r>
          </w:p>
        </w:tc>
        <w:tc>
          <w:tcPr>
            <w:tcW w:w="2831" w:type="dxa"/>
            <w:tcBorders>
              <w:left w:val="single" w:sz="4" w:space="0" w:color="000000"/>
              <w:bottom w:val="single" w:sz="4" w:space="0" w:color="000000"/>
            </w:tcBorders>
          </w:tcPr>
          <w:p w14:paraId="144FC41B" w14:textId="77777777" w:rsidR="00B66E5F" w:rsidRPr="00784BEC" w:rsidRDefault="00B66E5F" w:rsidP="00242C0F">
            <w:pPr>
              <w:snapToGrid w:val="0"/>
              <w:rPr>
                <w:rFonts w:cs="Calibri"/>
                <w:sz w:val="20"/>
                <w:szCs w:val="20"/>
                <w:lang w:val="it-IT"/>
              </w:rPr>
            </w:pPr>
            <w:r w:rsidRPr="00784BEC">
              <w:rPr>
                <w:rFonts w:cs="Calibri"/>
                <w:sz w:val="20"/>
                <w:szCs w:val="20"/>
                <w:lang w:val="it-IT"/>
              </w:rPr>
              <w:t>Punte di freccia, ma con bordi un po’ curvi</w:t>
            </w:r>
          </w:p>
        </w:tc>
        <w:tc>
          <w:tcPr>
            <w:tcW w:w="2658" w:type="dxa"/>
            <w:tcBorders>
              <w:left w:val="single" w:sz="4" w:space="0" w:color="000000"/>
              <w:bottom w:val="single" w:sz="4" w:space="0" w:color="000000"/>
            </w:tcBorders>
          </w:tcPr>
          <w:p w14:paraId="532303EB" w14:textId="77777777" w:rsidR="00B66E5F" w:rsidRPr="00B66E5F" w:rsidRDefault="00B66E5F" w:rsidP="00242C0F">
            <w:pPr>
              <w:snapToGrid w:val="0"/>
              <w:rPr>
                <w:rFonts w:cs="Calibri"/>
                <w:sz w:val="20"/>
                <w:szCs w:val="20"/>
              </w:rPr>
            </w:pPr>
            <w:r w:rsidRPr="00B66E5F">
              <w:rPr>
                <w:rFonts w:cs="Calibri"/>
                <w:sz w:val="20"/>
                <w:szCs w:val="20"/>
              </w:rPr>
              <w:t>Grifoni Cremonesi, 1985b</w:t>
            </w:r>
          </w:p>
        </w:tc>
        <w:tc>
          <w:tcPr>
            <w:tcW w:w="706" w:type="dxa"/>
            <w:tcBorders>
              <w:left w:val="single" w:sz="4" w:space="0" w:color="000000"/>
              <w:bottom w:val="single" w:sz="4" w:space="0" w:color="000000"/>
            </w:tcBorders>
          </w:tcPr>
          <w:p w14:paraId="015A2C7C" w14:textId="77777777" w:rsidR="00B66E5F" w:rsidRPr="00B66E5F" w:rsidRDefault="00B66E5F" w:rsidP="00242C0F">
            <w:pPr>
              <w:snapToGrid w:val="0"/>
              <w:rPr>
                <w:rFonts w:cs="Calibri"/>
                <w:sz w:val="20"/>
                <w:szCs w:val="20"/>
              </w:rPr>
            </w:pPr>
            <w:r w:rsidRPr="00B66E5F">
              <w:rPr>
                <w:rFonts w:cs="Calibri"/>
                <w:sz w:val="20"/>
                <w:szCs w:val="20"/>
              </w:rPr>
              <w:t>155</w:t>
            </w:r>
          </w:p>
        </w:tc>
        <w:tc>
          <w:tcPr>
            <w:tcW w:w="1715" w:type="dxa"/>
            <w:tcBorders>
              <w:left w:val="single" w:sz="4" w:space="0" w:color="000000"/>
              <w:bottom w:val="single" w:sz="4" w:space="0" w:color="000000"/>
              <w:right w:val="single" w:sz="4" w:space="0" w:color="000000"/>
            </w:tcBorders>
          </w:tcPr>
          <w:p w14:paraId="7B6949EA" w14:textId="77777777" w:rsidR="00B66E5F" w:rsidRPr="00B66E5F" w:rsidRDefault="00B66E5F" w:rsidP="00242C0F">
            <w:pPr>
              <w:snapToGrid w:val="0"/>
              <w:rPr>
                <w:rFonts w:cs="Calibri"/>
                <w:sz w:val="20"/>
                <w:szCs w:val="20"/>
              </w:rPr>
            </w:pPr>
            <w:r w:rsidRPr="00B66E5F">
              <w:rPr>
                <w:rFonts w:cs="Calibri"/>
                <w:sz w:val="20"/>
                <w:szCs w:val="20"/>
              </w:rPr>
              <w:t>Fig. 1</w:t>
            </w:r>
          </w:p>
        </w:tc>
      </w:tr>
    </w:tbl>
    <w:p w14:paraId="34DA1BC1" w14:textId="77777777" w:rsidR="00B66E5F" w:rsidRDefault="00B66E5F" w:rsidP="00242C0F">
      <w:pPr>
        <w:jc w:val="both"/>
      </w:pPr>
      <w:r>
        <w:t>(BIB 1449)</w:t>
      </w:r>
    </w:p>
    <w:p w14:paraId="2E677CE7" w14:textId="77777777" w:rsidR="00B66E5F" w:rsidRDefault="00B66E5F" w:rsidP="00242C0F">
      <w:r>
        <w:t>Punta di freccia romboidale :</w:t>
      </w:r>
    </w:p>
    <w:tbl>
      <w:tblPr>
        <w:tblW w:w="9848" w:type="dxa"/>
        <w:tblInd w:w="-30" w:type="dxa"/>
        <w:tblLayout w:type="fixed"/>
        <w:tblLook w:val="0000" w:firstRow="0" w:lastRow="0" w:firstColumn="0" w:lastColumn="0" w:noHBand="0" w:noVBand="0"/>
      </w:tblPr>
      <w:tblGrid>
        <w:gridCol w:w="1522"/>
        <w:gridCol w:w="3146"/>
        <w:gridCol w:w="2642"/>
        <w:gridCol w:w="850"/>
        <w:gridCol w:w="1688"/>
      </w:tblGrid>
      <w:tr w:rsidR="00B66E5F" w:rsidRPr="00B66E5F" w14:paraId="5AB5E27E" w14:textId="77777777">
        <w:tc>
          <w:tcPr>
            <w:tcW w:w="1522" w:type="dxa"/>
            <w:tcBorders>
              <w:top w:val="single" w:sz="4" w:space="0" w:color="000000"/>
              <w:left w:val="single" w:sz="4" w:space="0" w:color="000000"/>
              <w:bottom w:val="single" w:sz="4" w:space="0" w:color="000000"/>
            </w:tcBorders>
          </w:tcPr>
          <w:p w14:paraId="532F6FD3" w14:textId="77777777" w:rsidR="00B66E5F" w:rsidRPr="00B66E5F" w:rsidRDefault="00B66E5F" w:rsidP="00242C0F">
            <w:pPr>
              <w:snapToGrid w:val="0"/>
              <w:rPr>
                <w:rFonts w:cs="Calibri"/>
                <w:sz w:val="20"/>
                <w:szCs w:val="20"/>
              </w:rPr>
            </w:pPr>
            <w:r w:rsidRPr="00B66E5F">
              <w:rPr>
                <w:rFonts w:cs="Calibri"/>
                <w:sz w:val="20"/>
                <w:szCs w:val="20"/>
              </w:rPr>
              <w:t>SITO</w:t>
            </w:r>
          </w:p>
        </w:tc>
        <w:tc>
          <w:tcPr>
            <w:tcW w:w="3146" w:type="dxa"/>
            <w:tcBorders>
              <w:top w:val="single" w:sz="4" w:space="0" w:color="000000"/>
              <w:left w:val="single" w:sz="4" w:space="0" w:color="000000"/>
              <w:bottom w:val="single" w:sz="4" w:space="0" w:color="000000"/>
            </w:tcBorders>
          </w:tcPr>
          <w:p w14:paraId="5DE1DD8C" w14:textId="77777777" w:rsidR="00B66E5F" w:rsidRPr="00B66E5F" w:rsidRDefault="00B66E5F" w:rsidP="00242C0F">
            <w:pPr>
              <w:snapToGrid w:val="0"/>
              <w:rPr>
                <w:rFonts w:cs="Calibri"/>
                <w:sz w:val="20"/>
                <w:szCs w:val="20"/>
              </w:rPr>
            </w:pPr>
            <w:r w:rsidRPr="00B66E5F">
              <w:rPr>
                <w:rFonts w:cs="Calibri"/>
                <w:sz w:val="20"/>
                <w:szCs w:val="20"/>
              </w:rPr>
              <w:t>PEZZO</w:t>
            </w:r>
          </w:p>
        </w:tc>
        <w:tc>
          <w:tcPr>
            <w:tcW w:w="2642" w:type="dxa"/>
            <w:tcBorders>
              <w:top w:val="single" w:sz="4" w:space="0" w:color="000000"/>
              <w:left w:val="single" w:sz="4" w:space="0" w:color="000000"/>
              <w:bottom w:val="single" w:sz="4" w:space="0" w:color="000000"/>
            </w:tcBorders>
          </w:tcPr>
          <w:p w14:paraId="3CFD3347" w14:textId="77777777" w:rsidR="00B66E5F" w:rsidRPr="00B66E5F" w:rsidRDefault="00B66E5F" w:rsidP="00242C0F">
            <w:pPr>
              <w:snapToGrid w:val="0"/>
              <w:rPr>
                <w:rFonts w:cs="Calibri"/>
                <w:sz w:val="20"/>
                <w:szCs w:val="20"/>
              </w:rPr>
            </w:pPr>
            <w:r w:rsidRPr="00B66E5F">
              <w:rPr>
                <w:rFonts w:cs="Calibri"/>
                <w:sz w:val="20"/>
                <w:szCs w:val="20"/>
              </w:rPr>
              <w:t>REFERENZA</w:t>
            </w:r>
          </w:p>
        </w:tc>
        <w:tc>
          <w:tcPr>
            <w:tcW w:w="850" w:type="dxa"/>
            <w:tcBorders>
              <w:top w:val="single" w:sz="4" w:space="0" w:color="000000"/>
              <w:left w:val="single" w:sz="4" w:space="0" w:color="000000"/>
              <w:bottom w:val="single" w:sz="4" w:space="0" w:color="000000"/>
            </w:tcBorders>
          </w:tcPr>
          <w:p w14:paraId="58A50874" w14:textId="77777777" w:rsidR="00B66E5F" w:rsidRPr="00B66E5F" w:rsidRDefault="00B66E5F" w:rsidP="00242C0F">
            <w:pPr>
              <w:snapToGrid w:val="0"/>
              <w:rPr>
                <w:rFonts w:cs="Calibri"/>
                <w:sz w:val="20"/>
                <w:szCs w:val="20"/>
              </w:rPr>
            </w:pPr>
            <w:r w:rsidRPr="00B66E5F">
              <w:rPr>
                <w:rFonts w:cs="Calibri"/>
                <w:sz w:val="20"/>
                <w:szCs w:val="20"/>
              </w:rPr>
              <w:t>PAG.</w:t>
            </w:r>
          </w:p>
        </w:tc>
        <w:tc>
          <w:tcPr>
            <w:tcW w:w="1688" w:type="dxa"/>
            <w:tcBorders>
              <w:top w:val="single" w:sz="4" w:space="0" w:color="000000"/>
              <w:left w:val="single" w:sz="4" w:space="0" w:color="000000"/>
              <w:bottom w:val="single" w:sz="4" w:space="0" w:color="000000"/>
              <w:right w:val="single" w:sz="4" w:space="0" w:color="000000"/>
            </w:tcBorders>
          </w:tcPr>
          <w:p w14:paraId="4E4225ED" w14:textId="77777777" w:rsidR="00B66E5F" w:rsidRPr="00B66E5F" w:rsidRDefault="00B66E5F" w:rsidP="00242C0F">
            <w:pPr>
              <w:snapToGrid w:val="0"/>
              <w:rPr>
                <w:rFonts w:cs="Calibri"/>
                <w:sz w:val="20"/>
                <w:szCs w:val="20"/>
              </w:rPr>
            </w:pPr>
            <w:r w:rsidRPr="00B66E5F">
              <w:rPr>
                <w:rFonts w:cs="Calibri"/>
                <w:sz w:val="20"/>
                <w:szCs w:val="20"/>
              </w:rPr>
              <w:t>FIG.</w:t>
            </w:r>
          </w:p>
        </w:tc>
      </w:tr>
      <w:tr w:rsidR="00B66E5F" w:rsidRPr="00B66E5F" w14:paraId="7E8F2611" w14:textId="77777777">
        <w:tc>
          <w:tcPr>
            <w:tcW w:w="1522" w:type="dxa"/>
            <w:tcBorders>
              <w:left w:val="single" w:sz="4" w:space="0" w:color="000000"/>
              <w:bottom w:val="single" w:sz="4" w:space="0" w:color="000000"/>
            </w:tcBorders>
          </w:tcPr>
          <w:p w14:paraId="0EBEDD1C" w14:textId="77777777" w:rsidR="00B66E5F" w:rsidRPr="00B66E5F" w:rsidRDefault="00B66E5F" w:rsidP="00242C0F">
            <w:pPr>
              <w:snapToGrid w:val="0"/>
              <w:rPr>
                <w:rFonts w:cs="Calibri"/>
                <w:sz w:val="20"/>
                <w:szCs w:val="20"/>
              </w:rPr>
            </w:pPr>
            <w:r w:rsidRPr="00B66E5F">
              <w:rPr>
                <w:rFonts w:cs="Calibri"/>
                <w:sz w:val="20"/>
                <w:szCs w:val="20"/>
              </w:rPr>
              <w:t>Anime</w:t>
            </w:r>
          </w:p>
        </w:tc>
        <w:tc>
          <w:tcPr>
            <w:tcW w:w="3146" w:type="dxa"/>
            <w:tcBorders>
              <w:left w:val="single" w:sz="4" w:space="0" w:color="000000"/>
              <w:bottom w:val="single" w:sz="4" w:space="0" w:color="000000"/>
            </w:tcBorders>
          </w:tcPr>
          <w:p w14:paraId="4B352CC6" w14:textId="77777777" w:rsidR="00B66E5F" w:rsidRPr="00784BEC" w:rsidRDefault="00B66E5F" w:rsidP="00242C0F">
            <w:pPr>
              <w:snapToGrid w:val="0"/>
              <w:rPr>
                <w:rFonts w:cs="Calibri"/>
                <w:sz w:val="20"/>
                <w:szCs w:val="20"/>
                <w:lang w:val="it-IT"/>
              </w:rPr>
            </w:pPr>
            <w:r w:rsidRPr="00784BEC">
              <w:rPr>
                <w:rFonts w:cs="Calibri"/>
                <w:sz w:val="20"/>
                <w:szCs w:val="20"/>
                <w:lang w:val="it-IT"/>
              </w:rPr>
              <w:t>Punta di piccole dimensioni con alette</w:t>
            </w:r>
          </w:p>
        </w:tc>
        <w:tc>
          <w:tcPr>
            <w:tcW w:w="2642" w:type="dxa"/>
            <w:tcBorders>
              <w:left w:val="single" w:sz="4" w:space="0" w:color="000000"/>
              <w:bottom w:val="single" w:sz="4" w:space="0" w:color="000000"/>
            </w:tcBorders>
          </w:tcPr>
          <w:p w14:paraId="52038B35" w14:textId="77777777" w:rsidR="00B66E5F" w:rsidRPr="00B66E5F" w:rsidRDefault="00B66E5F" w:rsidP="00242C0F">
            <w:pPr>
              <w:snapToGrid w:val="0"/>
              <w:rPr>
                <w:rFonts w:cs="Calibri"/>
                <w:sz w:val="20"/>
                <w:szCs w:val="20"/>
              </w:rPr>
            </w:pPr>
            <w:r w:rsidRPr="00B66E5F">
              <w:rPr>
                <w:rFonts w:cs="Calibri"/>
                <w:sz w:val="20"/>
                <w:szCs w:val="20"/>
              </w:rPr>
              <w:t>Chiarenza, 2006, vol. III, Catalogo</w:t>
            </w:r>
          </w:p>
        </w:tc>
        <w:tc>
          <w:tcPr>
            <w:tcW w:w="850" w:type="dxa"/>
            <w:tcBorders>
              <w:left w:val="single" w:sz="4" w:space="0" w:color="000000"/>
              <w:bottom w:val="single" w:sz="4" w:space="0" w:color="000000"/>
            </w:tcBorders>
          </w:tcPr>
          <w:p w14:paraId="6D0063F1" w14:textId="77777777" w:rsidR="00B66E5F" w:rsidRPr="00B66E5F" w:rsidRDefault="00B66E5F" w:rsidP="00242C0F">
            <w:pPr>
              <w:snapToGrid w:val="0"/>
              <w:rPr>
                <w:rFonts w:cs="Calibri"/>
                <w:sz w:val="20"/>
                <w:szCs w:val="20"/>
              </w:rPr>
            </w:pPr>
            <w:r w:rsidRPr="00B66E5F">
              <w:rPr>
                <w:rFonts w:cs="Calibri"/>
                <w:sz w:val="20"/>
                <w:szCs w:val="20"/>
              </w:rPr>
              <w:t>59</w:t>
            </w:r>
          </w:p>
        </w:tc>
        <w:tc>
          <w:tcPr>
            <w:tcW w:w="1688" w:type="dxa"/>
            <w:tcBorders>
              <w:left w:val="single" w:sz="4" w:space="0" w:color="000000"/>
              <w:bottom w:val="single" w:sz="4" w:space="0" w:color="000000"/>
              <w:right w:val="single" w:sz="4" w:space="0" w:color="000000"/>
            </w:tcBorders>
          </w:tcPr>
          <w:p w14:paraId="4306FFC6" w14:textId="77777777" w:rsidR="00B66E5F" w:rsidRPr="00B66E5F" w:rsidRDefault="00B66E5F" w:rsidP="00242C0F">
            <w:pPr>
              <w:snapToGrid w:val="0"/>
              <w:rPr>
                <w:rFonts w:cs="Calibri"/>
                <w:sz w:val="20"/>
                <w:szCs w:val="20"/>
              </w:rPr>
            </w:pPr>
            <w:r w:rsidRPr="00B66E5F">
              <w:rPr>
                <w:rFonts w:cs="Calibri"/>
                <w:sz w:val="20"/>
                <w:szCs w:val="20"/>
              </w:rPr>
              <w:t>Scheda Ani_fr_3</w:t>
            </w:r>
          </w:p>
        </w:tc>
      </w:tr>
      <w:tr w:rsidR="00B66E5F" w:rsidRPr="00B66E5F" w14:paraId="419DBCA9" w14:textId="77777777">
        <w:tc>
          <w:tcPr>
            <w:tcW w:w="1522" w:type="dxa"/>
            <w:tcBorders>
              <w:left w:val="single" w:sz="4" w:space="0" w:color="000000"/>
              <w:bottom w:val="single" w:sz="4" w:space="0" w:color="000000"/>
            </w:tcBorders>
          </w:tcPr>
          <w:p w14:paraId="54B463E5" w14:textId="77777777" w:rsidR="00B66E5F" w:rsidRPr="00B66E5F" w:rsidRDefault="00B66E5F" w:rsidP="00242C0F">
            <w:pPr>
              <w:snapToGrid w:val="0"/>
              <w:rPr>
                <w:rFonts w:cs="Calibri"/>
                <w:sz w:val="20"/>
                <w:szCs w:val="20"/>
              </w:rPr>
            </w:pPr>
            <w:r w:rsidRPr="00B66E5F">
              <w:rPr>
                <w:rFonts w:cs="Calibri"/>
                <w:sz w:val="20"/>
                <w:szCs w:val="20"/>
              </w:rPr>
              <w:t>Anime</w:t>
            </w:r>
          </w:p>
        </w:tc>
        <w:tc>
          <w:tcPr>
            <w:tcW w:w="3146" w:type="dxa"/>
            <w:tcBorders>
              <w:left w:val="single" w:sz="4" w:space="0" w:color="000000"/>
              <w:bottom w:val="single" w:sz="4" w:space="0" w:color="000000"/>
            </w:tcBorders>
          </w:tcPr>
          <w:p w14:paraId="27691CA3" w14:textId="77777777" w:rsidR="00B66E5F" w:rsidRPr="00B66E5F" w:rsidRDefault="00B66E5F" w:rsidP="00242C0F">
            <w:pPr>
              <w:snapToGrid w:val="0"/>
              <w:rPr>
                <w:rFonts w:cs="Calibri"/>
                <w:sz w:val="20"/>
                <w:szCs w:val="20"/>
              </w:rPr>
            </w:pPr>
            <w:r w:rsidRPr="00B66E5F">
              <w:rPr>
                <w:rFonts w:cs="Calibri"/>
                <w:sz w:val="20"/>
                <w:szCs w:val="20"/>
              </w:rPr>
              <w:t xml:space="preserve">Punta di piccole dimensioni </w:t>
            </w:r>
          </w:p>
        </w:tc>
        <w:tc>
          <w:tcPr>
            <w:tcW w:w="2642" w:type="dxa"/>
            <w:tcBorders>
              <w:left w:val="single" w:sz="4" w:space="0" w:color="000000"/>
              <w:bottom w:val="single" w:sz="4" w:space="0" w:color="000000"/>
            </w:tcBorders>
          </w:tcPr>
          <w:p w14:paraId="067C67E5" w14:textId="77777777" w:rsidR="00B66E5F" w:rsidRPr="00B66E5F" w:rsidRDefault="00B66E5F" w:rsidP="00242C0F">
            <w:pPr>
              <w:snapToGrid w:val="0"/>
              <w:rPr>
                <w:rFonts w:cs="Calibri"/>
                <w:sz w:val="20"/>
                <w:szCs w:val="20"/>
              </w:rPr>
            </w:pPr>
            <w:r w:rsidRPr="00B66E5F">
              <w:rPr>
                <w:rFonts w:cs="Calibri"/>
                <w:sz w:val="20"/>
                <w:szCs w:val="20"/>
              </w:rPr>
              <w:t>Chiarenza, 2006, vol. III, Catalogo</w:t>
            </w:r>
          </w:p>
        </w:tc>
        <w:tc>
          <w:tcPr>
            <w:tcW w:w="850" w:type="dxa"/>
            <w:tcBorders>
              <w:left w:val="single" w:sz="4" w:space="0" w:color="000000"/>
              <w:bottom w:val="single" w:sz="4" w:space="0" w:color="000000"/>
            </w:tcBorders>
          </w:tcPr>
          <w:p w14:paraId="6DAA6506" w14:textId="77777777" w:rsidR="00B66E5F" w:rsidRPr="00B66E5F" w:rsidRDefault="00B66E5F" w:rsidP="00242C0F">
            <w:pPr>
              <w:snapToGrid w:val="0"/>
              <w:rPr>
                <w:rFonts w:cs="Calibri"/>
                <w:sz w:val="20"/>
                <w:szCs w:val="20"/>
              </w:rPr>
            </w:pPr>
            <w:r w:rsidRPr="00B66E5F">
              <w:rPr>
                <w:rFonts w:cs="Calibri"/>
                <w:sz w:val="20"/>
                <w:szCs w:val="20"/>
              </w:rPr>
              <w:t>60</w:t>
            </w:r>
          </w:p>
        </w:tc>
        <w:tc>
          <w:tcPr>
            <w:tcW w:w="1688" w:type="dxa"/>
            <w:tcBorders>
              <w:left w:val="single" w:sz="4" w:space="0" w:color="000000"/>
              <w:bottom w:val="single" w:sz="4" w:space="0" w:color="000000"/>
              <w:right w:val="single" w:sz="4" w:space="0" w:color="000000"/>
            </w:tcBorders>
          </w:tcPr>
          <w:p w14:paraId="3CF29728" w14:textId="77777777" w:rsidR="00B66E5F" w:rsidRPr="00B66E5F" w:rsidRDefault="00B66E5F" w:rsidP="00242C0F">
            <w:pPr>
              <w:snapToGrid w:val="0"/>
              <w:rPr>
                <w:rFonts w:cs="Calibri"/>
                <w:sz w:val="20"/>
                <w:szCs w:val="20"/>
              </w:rPr>
            </w:pPr>
            <w:r w:rsidRPr="00B66E5F">
              <w:rPr>
                <w:rFonts w:cs="Calibri"/>
                <w:sz w:val="20"/>
                <w:szCs w:val="20"/>
              </w:rPr>
              <w:t>Scheda Ani_fr_4</w:t>
            </w:r>
          </w:p>
        </w:tc>
      </w:tr>
      <w:tr w:rsidR="00B66E5F" w:rsidRPr="00B66E5F" w14:paraId="385ECFAD" w14:textId="77777777">
        <w:tc>
          <w:tcPr>
            <w:tcW w:w="1522" w:type="dxa"/>
            <w:tcBorders>
              <w:left w:val="single" w:sz="4" w:space="0" w:color="000000"/>
              <w:bottom w:val="single" w:sz="4" w:space="0" w:color="000000"/>
            </w:tcBorders>
          </w:tcPr>
          <w:p w14:paraId="5B5B8525" w14:textId="77777777" w:rsidR="00B66E5F" w:rsidRPr="00B66E5F" w:rsidRDefault="00B66E5F" w:rsidP="00242C0F">
            <w:pPr>
              <w:snapToGrid w:val="0"/>
              <w:rPr>
                <w:rFonts w:cs="Calibri"/>
                <w:sz w:val="20"/>
                <w:szCs w:val="20"/>
                <w:shd w:val="clear" w:color="auto" w:fill="FFFF00"/>
              </w:rPr>
            </w:pPr>
            <w:r w:rsidRPr="00B66E5F">
              <w:rPr>
                <w:rFonts w:cs="Calibri"/>
                <w:sz w:val="20"/>
                <w:szCs w:val="20"/>
                <w:shd w:val="clear" w:color="auto" w:fill="FFFF00"/>
              </w:rPr>
              <w:t>Arene Candide</w:t>
            </w:r>
          </w:p>
        </w:tc>
        <w:tc>
          <w:tcPr>
            <w:tcW w:w="3146" w:type="dxa"/>
            <w:tcBorders>
              <w:left w:val="single" w:sz="4" w:space="0" w:color="000000"/>
              <w:bottom w:val="single" w:sz="4" w:space="0" w:color="000000"/>
            </w:tcBorders>
          </w:tcPr>
          <w:p w14:paraId="610FCFE7" w14:textId="77777777" w:rsidR="00B66E5F" w:rsidRPr="00B66E5F" w:rsidRDefault="00B66E5F" w:rsidP="00242C0F">
            <w:pPr>
              <w:snapToGrid w:val="0"/>
              <w:rPr>
                <w:rFonts w:cs="Calibri"/>
                <w:sz w:val="20"/>
                <w:szCs w:val="20"/>
                <w:shd w:val="clear" w:color="auto" w:fill="FFFF00"/>
              </w:rPr>
            </w:pPr>
            <w:r w:rsidRPr="00784BEC">
              <w:rPr>
                <w:rFonts w:cs="Calibri"/>
                <w:sz w:val="20"/>
                <w:szCs w:val="20"/>
                <w:shd w:val="clear" w:color="auto" w:fill="FFFF00"/>
                <w:lang w:val="it-IT"/>
              </w:rPr>
              <w:t xml:space="preserve">Punta di freccia a profilo irregolarmente romboidale (2,5x1,3 cm) rit. </w:t>
            </w:r>
            <w:r w:rsidRPr="00B66E5F">
              <w:rPr>
                <w:rFonts w:cs="Calibri"/>
                <w:sz w:val="20"/>
                <w:szCs w:val="20"/>
                <w:shd w:val="clear" w:color="auto" w:fill="FFFF00"/>
              </w:rPr>
              <w:t>Piatto coprente bif.</w:t>
            </w:r>
          </w:p>
        </w:tc>
        <w:tc>
          <w:tcPr>
            <w:tcW w:w="2642" w:type="dxa"/>
            <w:tcBorders>
              <w:left w:val="single" w:sz="4" w:space="0" w:color="000000"/>
              <w:bottom w:val="single" w:sz="4" w:space="0" w:color="000000"/>
            </w:tcBorders>
          </w:tcPr>
          <w:p w14:paraId="36A7CD99" w14:textId="77777777" w:rsidR="00B66E5F" w:rsidRPr="00B66E5F" w:rsidRDefault="00B66E5F" w:rsidP="00242C0F">
            <w:pPr>
              <w:snapToGrid w:val="0"/>
              <w:rPr>
                <w:rFonts w:cs="Calibri"/>
                <w:sz w:val="20"/>
                <w:szCs w:val="20"/>
                <w:shd w:val="clear" w:color="auto" w:fill="FFFF00"/>
              </w:rPr>
            </w:pPr>
            <w:r w:rsidRPr="00B66E5F">
              <w:rPr>
                <w:rFonts w:cs="Calibri"/>
                <w:sz w:val="20"/>
                <w:szCs w:val="20"/>
                <w:shd w:val="clear" w:color="auto" w:fill="FFFF00"/>
              </w:rPr>
              <w:t>Chiarenza, 2006, vol. II, Catalogo</w:t>
            </w:r>
          </w:p>
        </w:tc>
        <w:tc>
          <w:tcPr>
            <w:tcW w:w="850" w:type="dxa"/>
            <w:tcBorders>
              <w:left w:val="single" w:sz="4" w:space="0" w:color="000000"/>
              <w:bottom w:val="single" w:sz="4" w:space="0" w:color="000000"/>
            </w:tcBorders>
          </w:tcPr>
          <w:p w14:paraId="5E874A03" w14:textId="77777777" w:rsidR="00B66E5F" w:rsidRPr="00B66E5F" w:rsidRDefault="00B66E5F" w:rsidP="00242C0F">
            <w:pPr>
              <w:snapToGrid w:val="0"/>
              <w:rPr>
                <w:rFonts w:cs="Calibri"/>
                <w:sz w:val="20"/>
                <w:szCs w:val="20"/>
                <w:shd w:val="clear" w:color="auto" w:fill="FFFF00"/>
              </w:rPr>
            </w:pPr>
            <w:r w:rsidRPr="00B66E5F">
              <w:rPr>
                <w:rFonts w:cs="Calibri"/>
                <w:sz w:val="20"/>
                <w:szCs w:val="20"/>
                <w:shd w:val="clear" w:color="auto" w:fill="FFFF00"/>
              </w:rPr>
              <w:t>376</w:t>
            </w:r>
          </w:p>
        </w:tc>
        <w:tc>
          <w:tcPr>
            <w:tcW w:w="1688" w:type="dxa"/>
            <w:tcBorders>
              <w:left w:val="single" w:sz="4" w:space="0" w:color="000000"/>
              <w:bottom w:val="single" w:sz="4" w:space="0" w:color="000000"/>
              <w:right w:val="single" w:sz="4" w:space="0" w:color="000000"/>
            </w:tcBorders>
          </w:tcPr>
          <w:p w14:paraId="072F305B" w14:textId="77777777" w:rsidR="00B66E5F" w:rsidRPr="00B66E5F" w:rsidRDefault="00B66E5F" w:rsidP="00242C0F">
            <w:pPr>
              <w:snapToGrid w:val="0"/>
              <w:rPr>
                <w:rFonts w:cs="Calibri"/>
                <w:sz w:val="20"/>
                <w:szCs w:val="20"/>
                <w:shd w:val="clear" w:color="auto" w:fill="FFFF00"/>
              </w:rPr>
            </w:pPr>
            <w:r w:rsidRPr="00B66E5F">
              <w:rPr>
                <w:rFonts w:cs="Calibri"/>
                <w:sz w:val="20"/>
                <w:szCs w:val="20"/>
                <w:shd w:val="clear" w:color="auto" w:fill="FFFF00"/>
              </w:rPr>
              <w:t>Scheda AC_fr_8</w:t>
            </w:r>
          </w:p>
        </w:tc>
      </w:tr>
      <w:tr w:rsidR="00B66E5F" w:rsidRPr="00B66E5F" w14:paraId="04012241" w14:textId="77777777">
        <w:tc>
          <w:tcPr>
            <w:tcW w:w="1522" w:type="dxa"/>
            <w:tcBorders>
              <w:left w:val="single" w:sz="4" w:space="0" w:color="000000"/>
              <w:bottom w:val="single" w:sz="4" w:space="0" w:color="000000"/>
            </w:tcBorders>
          </w:tcPr>
          <w:p w14:paraId="2851F7AA" w14:textId="77777777" w:rsidR="00B66E5F" w:rsidRPr="00B66E5F" w:rsidRDefault="00B66E5F" w:rsidP="00242C0F">
            <w:pPr>
              <w:snapToGrid w:val="0"/>
              <w:rPr>
                <w:rFonts w:cs="Calibri"/>
                <w:sz w:val="20"/>
                <w:szCs w:val="20"/>
              </w:rPr>
            </w:pPr>
            <w:r w:rsidRPr="00B66E5F">
              <w:rPr>
                <w:rFonts w:cs="Calibri"/>
                <w:sz w:val="20"/>
                <w:szCs w:val="20"/>
              </w:rPr>
              <w:t>Nasino</w:t>
            </w:r>
          </w:p>
        </w:tc>
        <w:tc>
          <w:tcPr>
            <w:tcW w:w="3146" w:type="dxa"/>
            <w:tcBorders>
              <w:left w:val="single" w:sz="4" w:space="0" w:color="000000"/>
              <w:bottom w:val="single" w:sz="4" w:space="0" w:color="000000"/>
            </w:tcBorders>
          </w:tcPr>
          <w:p w14:paraId="6B970A19" w14:textId="77777777" w:rsidR="00B66E5F" w:rsidRPr="00784BEC" w:rsidRDefault="00B66E5F" w:rsidP="00242C0F">
            <w:pPr>
              <w:snapToGrid w:val="0"/>
              <w:rPr>
                <w:rFonts w:cs="Calibri"/>
                <w:sz w:val="20"/>
                <w:szCs w:val="20"/>
                <w:lang w:val="it-IT"/>
              </w:rPr>
            </w:pPr>
            <w:r w:rsidRPr="00784BEC">
              <w:rPr>
                <w:rFonts w:cs="Calibri"/>
                <w:sz w:val="20"/>
                <w:szCs w:val="20"/>
                <w:lang w:val="it-IT"/>
              </w:rPr>
              <w:t>Punta di freccia ad alette, di piccole dimensioni</w:t>
            </w:r>
          </w:p>
        </w:tc>
        <w:tc>
          <w:tcPr>
            <w:tcW w:w="2642" w:type="dxa"/>
            <w:tcBorders>
              <w:left w:val="single" w:sz="4" w:space="0" w:color="000000"/>
              <w:bottom w:val="single" w:sz="4" w:space="0" w:color="000000"/>
            </w:tcBorders>
          </w:tcPr>
          <w:p w14:paraId="1C6B5D04" w14:textId="77777777" w:rsidR="00B66E5F" w:rsidRPr="00B66E5F" w:rsidRDefault="00B66E5F" w:rsidP="00242C0F">
            <w:pPr>
              <w:snapToGrid w:val="0"/>
              <w:rPr>
                <w:rFonts w:cs="Calibri"/>
                <w:sz w:val="20"/>
                <w:szCs w:val="20"/>
              </w:rPr>
            </w:pPr>
            <w:r w:rsidRPr="00B66E5F">
              <w:rPr>
                <w:rFonts w:cs="Calibri"/>
                <w:sz w:val="20"/>
                <w:szCs w:val="20"/>
              </w:rPr>
              <w:t>Chiarenza, 2006, vol. III, Catalogo</w:t>
            </w:r>
          </w:p>
        </w:tc>
        <w:tc>
          <w:tcPr>
            <w:tcW w:w="850" w:type="dxa"/>
            <w:tcBorders>
              <w:left w:val="single" w:sz="4" w:space="0" w:color="000000"/>
              <w:bottom w:val="single" w:sz="4" w:space="0" w:color="000000"/>
            </w:tcBorders>
          </w:tcPr>
          <w:p w14:paraId="5DDC26B6" w14:textId="77777777" w:rsidR="00B66E5F" w:rsidRPr="00B66E5F" w:rsidRDefault="00B66E5F" w:rsidP="00242C0F">
            <w:pPr>
              <w:snapToGrid w:val="0"/>
              <w:rPr>
                <w:rFonts w:cs="Calibri"/>
                <w:sz w:val="20"/>
                <w:szCs w:val="20"/>
              </w:rPr>
            </w:pPr>
            <w:r w:rsidRPr="00B66E5F">
              <w:rPr>
                <w:rFonts w:cs="Calibri"/>
                <w:sz w:val="20"/>
                <w:szCs w:val="20"/>
              </w:rPr>
              <w:t>278bis</w:t>
            </w:r>
          </w:p>
        </w:tc>
        <w:tc>
          <w:tcPr>
            <w:tcW w:w="1688" w:type="dxa"/>
            <w:tcBorders>
              <w:left w:val="single" w:sz="4" w:space="0" w:color="000000"/>
              <w:bottom w:val="single" w:sz="4" w:space="0" w:color="000000"/>
              <w:right w:val="single" w:sz="4" w:space="0" w:color="000000"/>
            </w:tcBorders>
          </w:tcPr>
          <w:p w14:paraId="61C60029" w14:textId="77777777" w:rsidR="00B66E5F" w:rsidRPr="00B66E5F" w:rsidRDefault="00B66E5F" w:rsidP="00242C0F">
            <w:pPr>
              <w:snapToGrid w:val="0"/>
              <w:rPr>
                <w:rFonts w:cs="Calibri"/>
                <w:sz w:val="20"/>
                <w:szCs w:val="20"/>
              </w:rPr>
            </w:pPr>
            <w:r w:rsidRPr="00B66E5F">
              <w:rPr>
                <w:rFonts w:cs="Calibri"/>
                <w:sz w:val="20"/>
                <w:szCs w:val="20"/>
              </w:rPr>
              <w:t>Scheda Nas_fr_2</w:t>
            </w:r>
          </w:p>
        </w:tc>
      </w:tr>
    </w:tbl>
    <w:p w14:paraId="3A8BC6AB" w14:textId="77777777" w:rsidR="00B66E5F" w:rsidRDefault="00B66E5F" w:rsidP="00242C0F">
      <w:pPr>
        <w:jc w:val="both"/>
      </w:pPr>
      <w:r>
        <w:t>(BIB 1449)</w:t>
      </w:r>
    </w:p>
    <w:p w14:paraId="1F516AA9" w14:textId="77777777" w:rsidR="00B66E5F" w:rsidRDefault="00B66E5F" w:rsidP="00242C0F">
      <w:r>
        <w:t>Pugnale :</w:t>
      </w:r>
    </w:p>
    <w:tbl>
      <w:tblPr>
        <w:tblW w:w="9914" w:type="dxa"/>
        <w:tblInd w:w="-30" w:type="dxa"/>
        <w:tblLayout w:type="fixed"/>
        <w:tblLook w:val="0000" w:firstRow="0" w:lastRow="0" w:firstColumn="0" w:lastColumn="0" w:noHBand="0" w:noVBand="0"/>
      </w:tblPr>
      <w:tblGrid>
        <w:gridCol w:w="1951"/>
        <w:gridCol w:w="2851"/>
        <w:gridCol w:w="2961"/>
        <w:gridCol w:w="992"/>
        <w:gridCol w:w="1159"/>
      </w:tblGrid>
      <w:tr w:rsidR="00B66E5F" w:rsidRPr="00B66E5F" w14:paraId="38F714FB" w14:textId="77777777">
        <w:tc>
          <w:tcPr>
            <w:tcW w:w="1951" w:type="dxa"/>
            <w:tcBorders>
              <w:top w:val="single" w:sz="4" w:space="0" w:color="000000"/>
              <w:left w:val="single" w:sz="4" w:space="0" w:color="000000"/>
              <w:bottom w:val="single" w:sz="4" w:space="0" w:color="000000"/>
            </w:tcBorders>
          </w:tcPr>
          <w:p w14:paraId="11759563" w14:textId="77777777" w:rsidR="00B66E5F" w:rsidRPr="00B66E5F" w:rsidRDefault="00B66E5F" w:rsidP="00242C0F">
            <w:pPr>
              <w:snapToGrid w:val="0"/>
              <w:rPr>
                <w:rFonts w:cs="Calibri"/>
                <w:sz w:val="20"/>
                <w:szCs w:val="20"/>
              </w:rPr>
            </w:pPr>
            <w:r w:rsidRPr="00B66E5F">
              <w:rPr>
                <w:rFonts w:cs="Calibri"/>
                <w:sz w:val="20"/>
                <w:szCs w:val="20"/>
              </w:rPr>
              <w:t>SITO</w:t>
            </w:r>
          </w:p>
        </w:tc>
        <w:tc>
          <w:tcPr>
            <w:tcW w:w="2851" w:type="dxa"/>
            <w:tcBorders>
              <w:top w:val="single" w:sz="4" w:space="0" w:color="000000"/>
              <w:left w:val="single" w:sz="4" w:space="0" w:color="000000"/>
              <w:bottom w:val="single" w:sz="4" w:space="0" w:color="000000"/>
            </w:tcBorders>
          </w:tcPr>
          <w:p w14:paraId="66F0AF16" w14:textId="77777777" w:rsidR="00B66E5F" w:rsidRPr="00B66E5F" w:rsidRDefault="00B66E5F" w:rsidP="00242C0F">
            <w:pPr>
              <w:snapToGrid w:val="0"/>
              <w:rPr>
                <w:rFonts w:cs="Calibri"/>
                <w:sz w:val="20"/>
                <w:szCs w:val="20"/>
              </w:rPr>
            </w:pPr>
            <w:r w:rsidRPr="00B66E5F">
              <w:rPr>
                <w:rFonts w:cs="Calibri"/>
                <w:sz w:val="20"/>
                <w:szCs w:val="20"/>
              </w:rPr>
              <w:t>PEZZO</w:t>
            </w:r>
          </w:p>
        </w:tc>
        <w:tc>
          <w:tcPr>
            <w:tcW w:w="2961" w:type="dxa"/>
            <w:tcBorders>
              <w:top w:val="single" w:sz="4" w:space="0" w:color="000000"/>
              <w:left w:val="single" w:sz="4" w:space="0" w:color="000000"/>
              <w:bottom w:val="single" w:sz="4" w:space="0" w:color="000000"/>
            </w:tcBorders>
          </w:tcPr>
          <w:p w14:paraId="3A79BAB5" w14:textId="77777777" w:rsidR="00B66E5F" w:rsidRPr="00B66E5F" w:rsidRDefault="00B66E5F" w:rsidP="00242C0F">
            <w:pPr>
              <w:snapToGrid w:val="0"/>
              <w:rPr>
                <w:rFonts w:cs="Calibri"/>
                <w:sz w:val="20"/>
                <w:szCs w:val="20"/>
              </w:rPr>
            </w:pPr>
            <w:r w:rsidRPr="00B66E5F">
              <w:rPr>
                <w:rFonts w:cs="Calibri"/>
                <w:sz w:val="20"/>
                <w:szCs w:val="20"/>
              </w:rPr>
              <w:t>REFERENZA</w:t>
            </w:r>
          </w:p>
        </w:tc>
        <w:tc>
          <w:tcPr>
            <w:tcW w:w="992" w:type="dxa"/>
            <w:tcBorders>
              <w:top w:val="single" w:sz="4" w:space="0" w:color="000000"/>
              <w:left w:val="single" w:sz="4" w:space="0" w:color="000000"/>
              <w:bottom w:val="single" w:sz="4" w:space="0" w:color="000000"/>
            </w:tcBorders>
          </w:tcPr>
          <w:p w14:paraId="6AFC71D1" w14:textId="77777777" w:rsidR="00B66E5F" w:rsidRPr="00B66E5F" w:rsidRDefault="00B66E5F" w:rsidP="00242C0F">
            <w:pPr>
              <w:snapToGrid w:val="0"/>
              <w:rPr>
                <w:rFonts w:cs="Calibri"/>
                <w:sz w:val="20"/>
                <w:szCs w:val="20"/>
              </w:rPr>
            </w:pPr>
            <w:r w:rsidRPr="00B66E5F">
              <w:rPr>
                <w:rFonts w:cs="Calibri"/>
                <w:sz w:val="20"/>
                <w:szCs w:val="20"/>
              </w:rPr>
              <w:t>PAG.</w:t>
            </w:r>
          </w:p>
        </w:tc>
        <w:tc>
          <w:tcPr>
            <w:tcW w:w="1159" w:type="dxa"/>
            <w:tcBorders>
              <w:top w:val="single" w:sz="4" w:space="0" w:color="000000"/>
              <w:left w:val="single" w:sz="4" w:space="0" w:color="000000"/>
              <w:bottom w:val="single" w:sz="4" w:space="0" w:color="000000"/>
              <w:right w:val="single" w:sz="4" w:space="0" w:color="000000"/>
            </w:tcBorders>
          </w:tcPr>
          <w:p w14:paraId="71A74460" w14:textId="77777777" w:rsidR="00B66E5F" w:rsidRPr="00B66E5F" w:rsidRDefault="00B66E5F" w:rsidP="00242C0F">
            <w:pPr>
              <w:snapToGrid w:val="0"/>
              <w:rPr>
                <w:rFonts w:cs="Calibri"/>
                <w:sz w:val="20"/>
                <w:szCs w:val="20"/>
              </w:rPr>
            </w:pPr>
            <w:r w:rsidRPr="00B66E5F">
              <w:rPr>
                <w:rFonts w:cs="Calibri"/>
                <w:sz w:val="20"/>
                <w:szCs w:val="20"/>
              </w:rPr>
              <w:t>FIG.</w:t>
            </w:r>
          </w:p>
        </w:tc>
      </w:tr>
      <w:tr w:rsidR="00B66E5F" w:rsidRPr="00B66E5F" w14:paraId="44D26830" w14:textId="77777777">
        <w:tc>
          <w:tcPr>
            <w:tcW w:w="1951" w:type="dxa"/>
            <w:tcBorders>
              <w:left w:val="single" w:sz="4" w:space="0" w:color="000000"/>
              <w:bottom w:val="single" w:sz="4" w:space="0" w:color="000000"/>
            </w:tcBorders>
          </w:tcPr>
          <w:p w14:paraId="79ECAFA1" w14:textId="77777777" w:rsidR="00B66E5F" w:rsidRPr="00B66E5F" w:rsidRDefault="00B66E5F" w:rsidP="00242C0F">
            <w:pPr>
              <w:snapToGrid w:val="0"/>
              <w:rPr>
                <w:rFonts w:cs="Calibri"/>
                <w:sz w:val="20"/>
                <w:szCs w:val="20"/>
              </w:rPr>
            </w:pPr>
            <w:r w:rsidRPr="00B66E5F">
              <w:rPr>
                <w:rFonts w:cs="Calibri"/>
                <w:sz w:val="20"/>
                <w:szCs w:val="20"/>
              </w:rPr>
              <w:t>Remedello (tipologia)</w:t>
            </w:r>
          </w:p>
        </w:tc>
        <w:tc>
          <w:tcPr>
            <w:tcW w:w="2851" w:type="dxa"/>
            <w:tcBorders>
              <w:left w:val="single" w:sz="4" w:space="0" w:color="000000"/>
              <w:bottom w:val="single" w:sz="4" w:space="0" w:color="000000"/>
            </w:tcBorders>
          </w:tcPr>
          <w:p w14:paraId="081ABA83" w14:textId="77777777" w:rsidR="00B66E5F" w:rsidRPr="00784BEC" w:rsidRDefault="00B66E5F" w:rsidP="00242C0F">
            <w:pPr>
              <w:snapToGrid w:val="0"/>
              <w:rPr>
                <w:rFonts w:cs="Calibri"/>
                <w:sz w:val="20"/>
                <w:szCs w:val="20"/>
                <w:lang w:val="it-IT"/>
              </w:rPr>
            </w:pPr>
            <w:r w:rsidRPr="00784BEC">
              <w:rPr>
                <w:rFonts w:cs="Calibri"/>
                <w:sz w:val="20"/>
                <w:szCs w:val="20"/>
                <w:lang w:val="it-IT"/>
              </w:rPr>
              <w:t>Pugnale bifacciale con base trapezoidale/semicircolare</w:t>
            </w:r>
          </w:p>
        </w:tc>
        <w:tc>
          <w:tcPr>
            <w:tcW w:w="2961" w:type="dxa"/>
            <w:tcBorders>
              <w:left w:val="single" w:sz="4" w:space="0" w:color="000000"/>
              <w:bottom w:val="single" w:sz="4" w:space="0" w:color="000000"/>
            </w:tcBorders>
          </w:tcPr>
          <w:p w14:paraId="0471F35C" w14:textId="77777777" w:rsidR="00B66E5F" w:rsidRPr="00B66E5F" w:rsidRDefault="00B66E5F" w:rsidP="00242C0F">
            <w:pPr>
              <w:snapToGrid w:val="0"/>
              <w:rPr>
                <w:rFonts w:cs="Calibri"/>
                <w:sz w:val="20"/>
                <w:szCs w:val="20"/>
              </w:rPr>
            </w:pPr>
            <w:r w:rsidRPr="00B66E5F">
              <w:rPr>
                <w:rFonts w:cs="Calibri"/>
                <w:sz w:val="20"/>
                <w:szCs w:val="20"/>
              </w:rPr>
              <w:t>De Marinis-Pedrotti, 1997</w:t>
            </w:r>
          </w:p>
        </w:tc>
        <w:tc>
          <w:tcPr>
            <w:tcW w:w="992" w:type="dxa"/>
            <w:tcBorders>
              <w:left w:val="single" w:sz="4" w:space="0" w:color="000000"/>
              <w:bottom w:val="single" w:sz="4" w:space="0" w:color="000000"/>
            </w:tcBorders>
          </w:tcPr>
          <w:p w14:paraId="2291B3A4" w14:textId="77777777" w:rsidR="00B66E5F" w:rsidRPr="00B66E5F" w:rsidRDefault="00B66E5F" w:rsidP="00242C0F">
            <w:pPr>
              <w:snapToGrid w:val="0"/>
              <w:rPr>
                <w:rFonts w:cs="Calibri"/>
                <w:sz w:val="20"/>
                <w:szCs w:val="20"/>
              </w:rPr>
            </w:pPr>
            <w:r w:rsidRPr="00B66E5F">
              <w:rPr>
                <w:rFonts w:cs="Calibri"/>
                <w:sz w:val="20"/>
                <w:szCs w:val="20"/>
              </w:rPr>
              <w:t>276</w:t>
            </w:r>
          </w:p>
        </w:tc>
        <w:tc>
          <w:tcPr>
            <w:tcW w:w="1159" w:type="dxa"/>
            <w:tcBorders>
              <w:left w:val="single" w:sz="4" w:space="0" w:color="000000"/>
              <w:bottom w:val="single" w:sz="4" w:space="0" w:color="000000"/>
              <w:right w:val="single" w:sz="4" w:space="0" w:color="000000"/>
            </w:tcBorders>
          </w:tcPr>
          <w:p w14:paraId="4AA55C4A" w14:textId="77777777" w:rsidR="00B66E5F" w:rsidRPr="00B66E5F" w:rsidRDefault="00B66E5F" w:rsidP="00242C0F">
            <w:pPr>
              <w:snapToGrid w:val="0"/>
              <w:rPr>
                <w:rFonts w:cs="Calibri"/>
                <w:sz w:val="20"/>
                <w:szCs w:val="20"/>
              </w:rPr>
            </w:pPr>
            <w:r w:rsidRPr="00B66E5F">
              <w:rPr>
                <w:rFonts w:cs="Calibri"/>
                <w:sz w:val="20"/>
                <w:szCs w:val="20"/>
              </w:rPr>
              <w:t>Fig. 5, n. 3</w:t>
            </w:r>
          </w:p>
        </w:tc>
      </w:tr>
      <w:tr w:rsidR="00B66E5F" w:rsidRPr="00B66E5F" w14:paraId="77383DF1" w14:textId="77777777">
        <w:tc>
          <w:tcPr>
            <w:tcW w:w="1951" w:type="dxa"/>
            <w:tcBorders>
              <w:left w:val="single" w:sz="4" w:space="0" w:color="000000"/>
              <w:bottom w:val="single" w:sz="4" w:space="0" w:color="000000"/>
            </w:tcBorders>
          </w:tcPr>
          <w:p w14:paraId="56F3C317" w14:textId="77777777" w:rsidR="00B66E5F" w:rsidRPr="00B66E5F" w:rsidRDefault="00B66E5F" w:rsidP="00242C0F">
            <w:pPr>
              <w:snapToGrid w:val="0"/>
              <w:rPr>
                <w:rFonts w:cs="Calibri"/>
                <w:sz w:val="20"/>
                <w:szCs w:val="20"/>
              </w:rPr>
            </w:pPr>
            <w:r w:rsidRPr="00B66E5F">
              <w:rPr>
                <w:rFonts w:cs="Calibri"/>
                <w:sz w:val="20"/>
                <w:szCs w:val="20"/>
              </w:rPr>
              <w:t>Carotta di Peri</w:t>
            </w:r>
          </w:p>
        </w:tc>
        <w:tc>
          <w:tcPr>
            <w:tcW w:w="2851" w:type="dxa"/>
            <w:tcBorders>
              <w:left w:val="single" w:sz="4" w:space="0" w:color="000000"/>
              <w:bottom w:val="single" w:sz="4" w:space="0" w:color="000000"/>
            </w:tcBorders>
          </w:tcPr>
          <w:p w14:paraId="60903866" w14:textId="77777777" w:rsidR="00B66E5F" w:rsidRPr="00784BEC" w:rsidRDefault="00B66E5F" w:rsidP="00242C0F">
            <w:pPr>
              <w:snapToGrid w:val="0"/>
              <w:rPr>
                <w:rFonts w:cs="Calibri"/>
                <w:sz w:val="20"/>
                <w:szCs w:val="20"/>
                <w:lang w:val="it-IT"/>
              </w:rPr>
            </w:pPr>
            <w:r w:rsidRPr="00784BEC">
              <w:rPr>
                <w:rFonts w:cs="Calibri"/>
                <w:sz w:val="20"/>
                <w:szCs w:val="20"/>
                <w:lang w:val="it-IT"/>
              </w:rPr>
              <w:t>Pugnale bifacciale con base trapezoidale/semicircolare</w:t>
            </w:r>
          </w:p>
        </w:tc>
        <w:tc>
          <w:tcPr>
            <w:tcW w:w="2961" w:type="dxa"/>
            <w:tcBorders>
              <w:left w:val="single" w:sz="4" w:space="0" w:color="000000"/>
              <w:bottom w:val="single" w:sz="4" w:space="0" w:color="000000"/>
            </w:tcBorders>
          </w:tcPr>
          <w:p w14:paraId="17D0823D" w14:textId="77777777" w:rsidR="00B66E5F" w:rsidRPr="00B66E5F" w:rsidRDefault="00B66E5F" w:rsidP="00242C0F">
            <w:pPr>
              <w:snapToGrid w:val="0"/>
              <w:rPr>
                <w:rFonts w:cs="Calibri"/>
                <w:sz w:val="20"/>
                <w:szCs w:val="20"/>
              </w:rPr>
            </w:pPr>
            <w:r w:rsidRPr="00B66E5F">
              <w:rPr>
                <w:rFonts w:cs="Calibri"/>
                <w:sz w:val="20"/>
                <w:szCs w:val="20"/>
              </w:rPr>
              <w:t>Mottes, 2002</w:t>
            </w:r>
          </w:p>
        </w:tc>
        <w:tc>
          <w:tcPr>
            <w:tcW w:w="992" w:type="dxa"/>
            <w:tcBorders>
              <w:left w:val="single" w:sz="4" w:space="0" w:color="000000"/>
              <w:bottom w:val="single" w:sz="4" w:space="0" w:color="000000"/>
            </w:tcBorders>
          </w:tcPr>
          <w:p w14:paraId="35212831" w14:textId="77777777" w:rsidR="00B66E5F" w:rsidRPr="00B66E5F" w:rsidRDefault="00B66E5F" w:rsidP="00242C0F">
            <w:pPr>
              <w:snapToGrid w:val="0"/>
              <w:rPr>
                <w:rFonts w:cs="Calibri"/>
                <w:sz w:val="20"/>
                <w:szCs w:val="20"/>
              </w:rPr>
            </w:pPr>
            <w:r w:rsidRPr="00B66E5F">
              <w:rPr>
                <w:rFonts w:cs="Calibri"/>
                <w:sz w:val="20"/>
                <w:szCs w:val="20"/>
              </w:rPr>
              <w:t>95</w:t>
            </w:r>
          </w:p>
        </w:tc>
        <w:tc>
          <w:tcPr>
            <w:tcW w:w="1159" w:type="dxa"/>
            <w:tcBorders>
              <w:left w:val="single" w:sz="4" w:space="0" w:color="000000"/>
              <w:bottom w:val="single" w:sz="4" w:space="0" w:color="000000"/>
              <w:right w:val="single" w:sz="4" w:space="0" w:color="000000"/>
            </w:tcBorders>
          </w:tcPr>
          <w:p w14:paraId="540FA4F5" w14:textId="77777777" w:rsidR="00B66E5F" w:rsidRPr="00B66E5F" w:rsidRDefault="00B66E5F" w:rsidP="00242C0F">
            <w:pPr>
              <w:snapToGrid w:val="0"/>
              <w:rPr>
                <w:rFonts w:cs="Calibri"/>
                <w:sz w:val="20"/>
                <w:szCs w:val="20"/>
              </w:rPr>
            </w:pPr>
            <w:r w:rsidRPr="00B66E5F">
              <w:rPr>
                <w:rFonts w:cs="Calibri"/>
                <w:sz w:val="20"/>
                <w:szCs w:val="20"/>
              </w:rPr>
              <w:t>Fig. 3</w:t>
            </w:r>
          </w:p>
        </w:tc>
      </w:tr>
      <w:tr w:rsidR="00B66E5F" w:rsidRPr="00B66E5F" w14:paraId="493E6C9A" w14:textId="77777777">
        <w:tc>
          <w:tcPr>
            <w:tcW w:w="1951" w:type="dxa"/>
            <w:tcBorders>
              <w:left w:val="single" w:sz="4" w:space="0" w:color="000000"/>
              <w:bottom w:val="single" w:sz="4" w:space="0" w:color="000000"/>
            </w:tcBorders>
          </w:tcPr>
          <w:p w14:paraId="43AD38D1" w14:textId="77777777" w:rsidR="00B66E5F" w:rsidRPr="00B66E5F" w:rsidRDefault="00B66E5F" w:rsidP="00242C0F">
            <w:pPr>
              <w:snapToGrid w:val="0"/>
              <w:rPr>
                <w:rFonts w:cs="Calibri"/>
                <w:sz w:val="20"/>
                <w:szCs w:val="20"/>
              </w:rPr>
            </w:pPr>
            <w:r w:rsidRPr="00B66E5F">
              <w:rPr>
                <w:rFonts w:cs="Calibri"/>
                <w:sz w:val="20"/>
                <w:szCs w:val="20"/>
              </w:rPr>
              <w:t>Querciola</w:t>
            </w:r>
          </w:p>
        </w:tc>
        <w:tc>
          <w:tcPr>
            <w:tcW w:w="2851" w:type="dxa"/>
            <w:tcBorders>
              <w:left w:val="single" w:sz="4" w:space="0" w:color="000000"/>
              <w:bottom w:val="single" w:sz="4" w:space="0" w:color="000000"/>
            </w:tcBorders>
          </w:tcPr>
          <w:p w14:paraId="676983EA" w14:textId="77777777" w:rsidR="00B66E5F" w:rsidRPr="00784BEC" w:rsidRDefault="00B66E5F" w:rsidP="00242C0F">
            <w:pPr>
              <w:snapToGrid w:val="0"/>
              <w:rPr>
                <w:rFonts w:cs="Calibri"/>
                <w:sz w:val="20"/>
                <w:szCs w:val="20"/>
                <w:lang w:val="it-IT"/>
              </w:rPr>
            </w:pPr>
            <w:r w:rsidRPr="00784BEC">
              <w:rPr>
                <w:rFonts w:cs="Calibri"/>
                <w:sz w:val="20"/>
                <w:szCs w:val="20"/>
                <w:lang w:val="it-IT"/>
              </w:rPr>
              <w:t>Pugnale simile, ma di fattura meno accurata</w:t>
            </w:r>
          </w:p>
        </w:tc>
        <w:tc>
          <w:tcPr>
            <w:tcW w:w="2961" w:type="dxa"/>
            <w:tcBorders>
              <w:left w:val="single" w:sz="4" w:space="0" w:color="000000"/>
              <w:bottom w:val="single" w:sz="4" w:space="0" w:color="000000"/>
            </w:tcBorders>
          </w:tcPr>
          <w:p w14:paraId="55F6879E" w14:textId="77777777" w:rsidR="00B66E5F" w:rsidRPr="00B66E5F" w:rsidRDefault="00B66E5F" w:rsidP="00242C0F">
            <w:pPr>
              <w:snapToGrid w:val="0"/>
              <w:rPr>
                <w:rFonts w:cs="Calibri"/>
                <w:sz w:val="20"/>
                <w:szCs w:val="20"/>
              </w:rPr>
            </w:pPr>
            <w:r w:rsidRPr="00B66E5F">
              <w:rPr>
                <w:rFonts w:cs="Calibri"/>
                <w:sz w:val="20"/>
                <w:szCs w:val="20"/>
              </w:rPr>
              <w:t>Martini, 2001</w:t>
            </w:r>
          </w:p>
        </w:tc>
        <w:tc>
          <w:tcPr>
            <w:tcW w:w="992" w:type="dxa"/>
            <w:tcBorders>
              <w:left w:val="single" w:sz="4" w:space="0" w:color="000000"/>
              <w:bottom w:val="single" w:sz="4" w:space="0" w:color="000000"/>
            </w:tcBorders>
          </w:tcPr>
          <w:p w14:paraId="6DBD898B" w14:textId="77777777" w:rsidR="00B66E5F" w:rsidRPr="00B66E5F" w:rsidRDefault="00B66E5F" w:rsidP="00242C0F">
            <w:pPr>
              <w:snapToGrid w:val="0"/>
              <w:rPr>
                <w:rFonts w:cs="Calibri"/>
                <w:sz w:val="20"/>
                <w:szCs w:val="20"/>
              </w:rPr>
            </w:pPr>
            <w:r w:rsidRPr="00B66E5F">
              <w:rPr>
                <w:rFonts w:cs="Calibri"/>
                <w:sz w:val="20"/>
                <w:szCs w:val="20"/>
              </w:rPr>
              <w:t>656</w:t>
            </w:r>
          </w:p>
        </w:tc>
        <w:tc>
          <w:tcPr>
            <w:tcW w:w="1159" w:type="dxa"/>
            <w:tcBorders>
              <w:left w:val="single" w:sz="4" w:space="0" w:color="000000"/>
              <w:bottom w:val="single" w:sz="4" w:space="0" w:color="000000"/>
              <w:right w:val="single" w:sz="4" w:space="0" w:color="000000"/>
            </w:tcBorders>
          </w:tcPr>
          <w:p w14:paraId="1B528ED6" w14:textId="77777777" w:rsidR="00B66E5F" w:rsidRPr="00B66E5F" w:rsidRDefault="00B66E5F" w:rsidP="00242C0F">
            <w:pPr>
              <w:snapToGrid w:val="0"/>
              <w:rPr>
                <w:rFonts w:cs="Calibri"/>
                <w:sz w:val="20"/>
                <w:szCs w:val="20"/>
              </w:rPr>
            </w:pPr>
            <w:r w:rsidRPr="00B66E5F">
              <w:rPr>
                <w:rFonts w:cs="Calibri"/>
                <w:sz w:val="20"/>
                <w:szCs w:val="20"/>
              </w:rPr>
              <w:t>Fig. 1</w:t>
            </w:r>
          </w:p>
        </w:tc>
      </w:tr>
    </w:tbl>
    <w:p w14:paraId="7AD92702" w14:textId="77777777" w:rsidR="00B66E5F" w:rsidRDefault="00B66E5F" w:rsidP="00242C0F">
      <w:pPr>
        <w:jc w:val="both"/>
      </w:pPr>
      <w:r>
        <w:t>(BIB 1449)</w:t>
      </w:r>
    </w:p>
    <w:p w14:paraId="77BA7A79" w14:textId="77777777" w:rsidR="00B66E5F" w:rsidRDefault="00B66E5F" w:rsidP="00242C0F">
      <w:pPr>
        <w:jc w:val="both"/>
      </w:pPr>
    </w:p>
    <w:p w14:paraId="47F972CF" w14:textId="77777777" w:rsidR="00B66E5F" w:rsidRDefault="00B66E5F" w:rsidP="00242C0F">
      <w:pPr>
        <w:jc w:val="both"/>
      </w:pPr>
    </w:p>
    <w:p w14:paraId="47B65CF8" w14:textId="77777777" w:rsidR="00B66E5F" w:rsidRPr="00784BEC" w:rsidRDefault="00B66E5F" w:rsidP="00242C0F">
      <w:pPr>
        <w:jc w:val="both"/>
        <w:rPr>
          <w:lang w:val="it-IT"/>
        </w:rPr>
      </w:pPr>
      <w:r w:rsidRPr="00784BEC">
        <w:rPr>
          <w:i/>
          <w:lang w:val="it-IT"/>
        </w:rPr>
        <w:t>Questi oggetti, spesso legati ad ambiti funerari, dovevano essere portatori di un forte significato simbolico, tuttavia la loro importanza e la loro circolazione ha subito nel corso dell'Eneolitico un progressivo declino, che diviene più evidente durante il periodo del Campaniforme (</w:t>
      </w:r>
      <w:r w:rsidRPr="00784BEC">
        <w:rPr>
          <w:i/>
          <w:smallCaps/>
          <w:lang w:val="it-IT"/>
        </w:rPr>
        <w:t xml:space="preserve">Mottes 2001; 2002), </w:t>
      </w:r>
      <w:r w:rsidRPr="00784BEC">
        <w:rPr>
          <w:i/>
          <w:lang w:val="it-IT"/>
        </w:rPr>
        <w:t xml:space="preserve">quando non compaiono più in contesti funerari, anche se </w:t>
      </w:r>
      <w:r w:rsidRPr="00784BEC">
        <w:rPr>
          <w:i/>
          <w:color w:val="FF0000"/>
          <w:lang w:val="it-IT"/>
        </w:rPr>
        <w:t>se</w:t>
      </w:r>
      <w:r w:rsidRPr="00784BEC">
        <w:rPr>
          <w:i/>
          <w:lang w:val="it-IT"/>
        </w:rPr>
        <w:t xml:space="preserve"> ne riscontra ancora la presenza in qualche contesto abitativo come Querciola e Semitella a Sesto Fiorentino (</w:t>
      </w:r>
      <w:r w:rsidRPr="00784BEC">
        <w:rPr>
          <w:i/>
          <w:smallCaps/>
          <w:lang w:val="it-IT"/>
        </w:rPr>
        <w:t>Martini  2001,</w:t>
      </w:r>
      <w:r w:rsidRPr="00784BEC">
        <w:rPr>
          <w:i/>
          <w:lang w:val="it-IT"/>
        </w:rPr>
        <w:t xml:space="preserve"> p. 656, fig.1). Da evidenziare come il territorio francese, dalla Vaucluse alla Provenza, abbia </w:t>
      </w:r>
      <w:r w:rsidRPr="00784BEC">
        <w:rPr>
          <w:i/>
          <w:lang w:val="it-IT"/>
        </w:rPr>
        <w:lastRenderedPageBreak/>
        <w:t>restituito numerose lame di pugnale in selce, quasi tutte però di tipo stiloide o ritoccate su una sola faccia</w:t>
      </w:r>
      <w:r w:rsidRPr="00784BEC">
        <w:rPr>
          <w:lang w:val="it-IT"/>
        </w:rPr>
        <w:t xml:space="preserve"> (BIB 1449)</w:t>
      </w:r>
    </w:p>
    <w:p w14:paraId="3A1973E8" w14:textId="77777777" w:rsidR="00B66E5F" w:rsidRPr="00784BEC" w:rsidRDefault="00B66E5F" w:rsidP="00242C0F">
      <w:pPr>
        <w:jc w:val="both"/>
        <w:rPr>
          <w:lang w:val="it-IT"/>
        </w:rPr>
      </w:pPr>
    </w:p>
    <w:p w14:paraId="7D804EA3" w14:textId="77777777" w:rsidR="00B66E5F" w:rsidRPr="00784BEC" w:rsidRDefault="00B66E5F" w:rsidP="00242C0F">
      <w:pPr>
        <w:jc w:val="both"/>
        <w:rPr>
          <w:lang w:val="it-IT"/>
        </w:rPr>
      </w:pPr>
    </w:p>
    <w:p w14:paraId="3E55CEBB" w14:textId="77777777" w:rsidR="006406D6" w:rsidRPr="0032190F" w:rsidRDefault="00FF54F9" w:rsidP="00426FF9">
      <w:pPr>
        <w:pStyle w:val="Heading1"/>
      </w:pPr>
      <w:bookmarkStart w:id="535" w:name="Sit_Gera"/>
      <w:r w:rsidRPr="0032190F">
        <w:t>GERA (Grotta della)</w:t>
      </w:r>
    </w:p>
    <w:bookmarkEnd w:id="535"/>
    <w:p w14:paraId="7CE8BE29" w14:textId="77777777" w:rsidR="006406D6" w:rsidRPr="0032190F" w:rsidRDefault="006406D6" w:rsidP="00242C0F">
      <w:pPr>
        <w:rPr>
          <w:lang w:val="fr-FR"/>
        </w:rPr>
      </w:pPr>
    </w:p>
    <w:p w14:paraId="07D4301F" w14:textId="50156102" w:rsidR="006406D6" w:rsidRPr="0032190F" w:rsidRDefault="006406D6" w:rsidP="00242C0F">
      <w:pPr>
        <w:jc w:val="both"/>
        <w:rPr>
          <w:lang w:val="fr-FR"/>
        </w:rPr>
      </w:pPr>
      <w:r w:rsidRPr="0032190F">
        <w:rPr>
          <w:lang w:val="fr-FR"/>
        </w:rPr>
        <w:t>La grotte de la Gera</w:t>
      </w:r>
      <w:r w:rsidR="00FF54F9" w:rsidRPr="0032190F">
        <w:rPr>
          <w:lang w:val="fr-FR"/>
        </w:rPr>
        <w:t xml:space="preserve">, ou Giara, </w:t>
      </w:r>
      <w:r w:rsidRPr="0032190F">
        <w:rPr>
          <w:lang w:val="fr-FR"/>
        </w:rPr>
        <w:t xml:space="preserve">se trouve dans le val Varatella à ca. </w:t>
      </w:r>
      <w:smartTag w:uri="urn:schemas-microsoft-com:office:smarttags" w:element="metricconverter">
        <w:smartTagPr>
          <w:attr w:name="ProductID" w:val="850 m"/>
        </w:smartTagPr>
        <w:r w:rsidRPr="0032190F">
          <w:rPr>
            <w:lang w:val="fr-FR"/>
          </w:rPr>
          <w:t>850 m</w:t>
        </w:r>
      </w:smartTag>
      <w:r w:rsidRPr="0032190F">
        <w:rPr>
          <w:lang w:val="fr-FR"/>
        </w:rPr>
        <w:t>.s.n.m.</w:t>
      </w:r>
      <w:r w:rsidR="00DE0E03" w:rsidRPr="0032190F">
        <w:rPr>
          <w:lang w:val="fr-FR"/>
        </w:rPr>
        <w:t>, prov. Toirano.</w:t>
      </w:r>
      <w:r w:rsidRPr="0032190F">
        <w:rPr>
          <w:lang w:val="fr-FR"/>
        </w:rPr>
        <w:t xml:space="preserve"> Une occupation au cours du Enéolithique et du Bronze ancien (Lamberti 1984, Del Lucchese et alii 1994, Rossi 1994) a été reconnue. Le matériel comprend une lame de silex miel-brun à retouche plate envahissantes qui trouve des comparaisons avec Arene candide ou la Pollera, et autres lames en silex du Vaucluse (Sanguinousse, hypogée du </w:t>
      </w:r>
      <w:hyperlink r:id="rId1043" w:anchor="Sit_Capitaine" w:history="1">
        <w:r w:rsidR="00EC57B9" w:rsidRPr="0032190F">
          <w:rPr>
            <w:rStyle w:val="Hyperlink"/>
            <w:lang w:val="fr-FR"/>
          </w:rPr>
          <w:t>Capitaine</w:t>
        </w:r>
      </w:hyperlink>
      <w:r w:rsidRPr="0032190F">
        <w:rPr>
          <w:lang w:val="fr-FR"/>
        </w:rPr>
        <w:t>,…) (BIB 935 p. 158)</w:t>
      </w:r>
    </w:p>
    <w:p w14:paraId="7246C73C" w14:textId="77777777" w:rsidR="006406D6" w:rsidRPr="0032190F" w:rsidRDefault="006406D6" w:rsidP="00242C0F">
      <w:pPr>
        <w:rPr>
          <w:lang w:val="fr-FR"/>
        </w:rPr>
      </w:pPr>
    </w:p>
    <w:p w14:paraId="20564EEC" w14:textId="4E1A331A" w:rsidR="006406D6" w:rsidRPr="0032190F" w:rsidRDefault="006406D6" w:rsidP="00242C0F">
      <w:pPr>
        <w:rPr>
          <w:lang w:val="fr-FR"/>
        </w:rPr>
      </w:pPr>
      <w:r w:rsidRPr="0032190F">
        <w:rPr>
          <w:lang w:val="fr-FR"/>
        </w:rPr>
        <w:t xml:space="preserve">Une partie d’un </w:t>
      </w:r>
      <w:hyperlink r:id="rId1044" w:anchor="Cul_Art_TAC_T_t_collier_2spirales" w:history="1">
        <w:r w:rsidR="007E4365">
          <w:rPr>
            <w:rStyle w:val="Hyperlink"/>
            <w:lang w:val="fr-FR"/>
          </w:rPr>
          <w:t>collier</w:t>
        </w:r>
        <w:r w:rsidR="007E4365" w:rsidRPr="007E4365">
          <w:rPr>
            <w:rStyle w:val="Hyperlink"/>
            <w:lang w:val="fr-FR"/>
          </w:rPr>
          <w:t xml:space="preserve"> à double spirale</w:t>
        </w:r>
      </w:hyperlink>
      <w:r w:rsidR="007E4365">
        <w:rPr>
          <w:lang w:val="fr-FR"/>
        </w:rPr>
        <w:t xml:space="preserve"> </w:t>
      </w:r>
      <w:r w:rsidRPr="0032190F">
        <w:rPr>
          <w:lang w:val="fr-FR"/>
        </w:rPr>
        <w:t xml:space="preserve">en </w:t>
      </w:r>
      <w:hyperlink r:id="rId1045" w:anchor="Sit_Cuivre" w:history="1">
        <w:r w:rsidR="00BA150E" w:rsidRPr="00BA150E">
          <w:rPr>
            <w:rStyle w:val="Hyperlink"/>
            <w:lang w:val="fr-FR"/>
          </w:rPr>
          <w:t>cuivre</w:t>
        </w:r>
      </w:hyperlink>
      <w:r w:rsidR="00BA150E" w:rsidRPr="0032190F">
        <w:rPr>
          <w:lang w:val="fr-FR"/>
        </w:rPr>
        <w:t xml:space="preserve"> </w:t>
      </w:r>
      <w:r w:rsidRPr="0032190F">
        <w:rPr>
          <w:lang w:val="fr-FR"/>
        </w:rPr>
        <w:t xml:space="preserve">presque pur, attribué à la fin du </w:t>
      </w:r>
      <w:hyperlink r:id="rId1046" w:anchor="Cul_Eneolithique_Italie" w:history="1">
        <w:r w:rsidRPr="0032190F">
          <w:rPr>
            <w:rStyle w:val="Hyperlink"/>
            <w:lang w:val="fr-FR"/>
          </w:rPr>
          <w:t>Enéolithique</w:t>
        </w:r>
      </w:hyperlink>
      <w:r w:rsidRPr="0032190F">
        <w:rPr>
          <w:lang w:val="fr-FR"/>
        </w:rPr>
        <w:t xml:space="preserve"> ou au </w:t>
      </w:r>
      <w:hyperlink r:id="rId1047" w:anchor="Cul_Bronze_Ancien" w:history="1">
        <w:r w:rsidRPr="0032190F">
          <w:rPr>
            <w:rStyle w:val="Hyperlink"/>
            <w:lang w:val="fr-FR"/>
          </w:rPr>
          <w:t>Bronze ancien</w:t>
        </w:r>
      </w:hyperlink>
      <w:r w:rsidRPr="0032190F">
        <w:rPr>
          <w:lang w:val="fr-FR"/>
        </w:rPr>
        <w:t xml:space="preserve"> (Del Lucchese et alii 1994, Rossi 1994)</w:t>
      </w:r>
      <w:r w:rsidR="00AB7BB1" w:rsidRPr="0032190F">
        <w:rPr>
          <w:lang w:val="fr-FR"/>
        </w:rPr>
        <w:t xml:space="preserve"> peut faire référence à celui trouvé à </w:t>
      </w:r>
      <w:hyperlink r:id="rId1048" w:anchor="Sit_Maganosc" w:history="1">
        <w:r w:rsidR="00AB7BB1" w:rsidRPr="0032190F">
          <w:rPr>
            <w:rStyle w:val="Hyperlink"/>
            <w:lang w:val="fr-FR"/>
          </w:rPr>
          <w:t>Maganosc</w:t>
        </w:r>
      </w:hyperlink>
      <w:r w:rsidR="00AB7BB1" w:rsidRPr="0032190F">
        <w:rPr>
          <w:lang w:val="fr-FR"/>
        </w:rPr>
        <w:t>, etc. (SS BIB)</w:t>
      </w:r>
      <w:r w:rsidR="0095698F" w:rsidRPr="0032190F">
        <w:rPr>
          <w:lang w:val="fr-FR"/>
        </w:rPr>
        <w:t>.</w:t>
      </w:r>
    </w:p>
    <w:p w14:paraId="2A1E6C9B" w14:textId="77777777" w:rsidR="0095698F" w:rsidRPr="0032190F" w:rsidRDefault="0095698F" w:rsidP="00242C0F">
      <w:pPr>
        <w:rPr>
          <w:lang w:val="fr-FR"/>
        </w:rPr>
      </w:pPr>
    </w:p>
    <w:p w14:paraId="6C394AFA" w14:textId="77777777" w:rsidR="00274972" w:rsidRPr="0032190F" w:rsidRDefault="00274972" w:rsidP="00426FF9">
      <w:pPr>
        <w:pStyle w:val="Heading1"/>
      </w:pPr>
      <w:bookmarkStart w:id="536" w:name="Sit_Pipistrelli"/>
      <w:r w:rsidRPr="0032190F">
        <w:t>PIPISTRELLI (</w:t>
      </w:r>
      <w:r w:rsidR="007175A5" w:rsidRPr="0032190F">
        <w:t>Caverna</w:t>
      </w:r>
      <w:r w:rsidR="00253E5B">
        <w:t xml:space="preserve"> dei)</w:t>
      </w:r>
    </w:p>
    <w:bookmarkEnd w:id="536"/>
    <w:p w14:paraId="6CFE3C66" w14:textId="77777777" w:rsidR="00274972" w:rsidRDefault="00253E5B" w:rsidP="00242C0F">
      <w:pPr>
        <w:rPr>
          <w:lang w:val="fr-FR"/>
        </w:rPr>
      </w:pPr>
      <w:r>
        <w:rPr>
          <w:lang w:val="fr-FR"/>
        </w:rPr>
        <w:t>Borzini</w:t>
      </w:r>
    </w:p>
    <w:p w14:paraId="705FFE54" w14:textId="77777777" w:rsidR="00253E5B" w:rsidRPr="0032190F" w:rsidRDefault="00253E5B" w:rsidP="00242C0F">
      <w:pPr>
        <w:rPr>
          <w:lang w:val="fr-FR"/>
        </w:rPr>
      </w:pPr>
    </w:p>
    <w:p w14:paraId="2DACBE4C" w14:textId="77777777" w:rsidR="00274972" w:rsidRPr="0032190F" w:rsidRDefault="00274972" w:rsidP="00242C0F">
      <w:pPr>
        <w:rPr>
          <w:lang w:val="fr-FR"/>
        </w:rPr>
      </w:pPr>
      <w:r w:rsidRPr="0032190F">
        <w:rPr>
          <w:lang w:val="fr-FR"/>
        </w:rPr>
        <w:t xml:space="preserve">Le site de la </w:t>
      </w:r>
      <w:r w:rsidR="007175A5" w:rsidRPr="0032190F">
        <w:rPr>
          <w:lang w:val="fr-FR"/>
        </w:rPr>
        <w:t>G</w:t>
      </w:r>
      <w:r w:rsidRPr="0032190F">
        <w:rPr>
          <w:lang w:val="fr-FR"/>
        </w:rPr>
        <w:t>rotta dei Pipistrelli (</w:t>
      </w:r>
      <w:r w:rsidR="007175A5" w:rsidRPr="0032190F">
        <w:rPr>
          <w:lang w:val="fr-FR"/>
        </w:rPr>
        <w:t xml:space="preserve">Orco Feglino, </w:t>
      </w:r>
      <w:r w:rsidRPr="0032190F">
        <w:rPr>
          <w:lang w:val="fr-FR"/>
        </w:rPr>
        <w:t xml:space="preserve">Finale Ligure, Savona) est sis à </w:t>
      </w:r>
      <w:smartTag w:uri="urn:schemas-microsoft-com:office:smarttags" w:element="metricconverter">
        <w:smartTagPr>
          <w:attr w:name="ProductID" w:val="300 m"/>
        </w:smartTagPr>
        <w:r w:rsidRPr="0032190F">
          <w:rPr>
            <w:lang w:val="fr-FR"/>
          </w:rPr>
          <w:t>300 m</w:t>
        </w:r>
      </w:smartTag>
      <w:r w:rsidRPr="0032190F">
        <w:rPr>
          <w:lang w:val="fr-FR"/>
        </w:rPr>
        <w:t>.s.n.m. Sa stratigraphie :</w:t>
      </w:r>
    </w:p>
    <w:p w14:paraId="570D4519" w14:textId="77777777" w:rsidR="00274972" w:rsidRPr="0032190F" w:rsidRDefault="00274972" w:rsidP="00242C0F">
      <w:pPr>
        <w:rPr>
          <w:lang w:val="fr-FR"/>
        </w:rPr>
      </w:pPr>
      <w:r w:rsidRPr="0032190F">
        <w:rPr>
          <w:lang w:val="fr-FR"/>
        </w:rPr>
        <w:tab/>
        <w:t xml:space="preserve">-couche 5 : d’âge épigravettien (reste de </w:t>
      </w:r>
      <w:r w:rsidRPr="0032190F">
        <w:rPr>
          <w:i/>
          <w:lang w:val="fr-FR"/>
        </w:rPr>
        <w:t>Ursus spelaeus</w:t>
      </w:r>
      <w:r w:rsidRPr="0032190F">
        <w:rPr>
          <w:lang w:val="fr-FR"/>
        </w:rPr>
        <w:t>)</w:t>
      </w:r>
    </w:p>
    <w:p w14:paraId="3320A19B" w14:textId="77777777" w:rsidR="00274972" w:rsidRPr="0032190F" w:rsidRDefault="00274972" w:rsidP="00242C0F">
      <w:pPr>
        <w:rPr>
          <w:lang w:val="fr-FR"/>
        </w:rPr>
      </w:pPr>
      <w:r w:rsidRPr="0032190F">
        <w:rPr>
          <w:lang w:val="fr-FR"/>
        </w:rPr>
        <w:tab/>
        <w:t xml:space="preserve">-couche 4 : reste de </w:t>
      </w:r>
      <w:r w:rsidRPr="0032190F">
        <w:rPr>
          <w:i/>
          <w:lang w:val="fr-FR"/>
        </w:rPr>
        <w:t>Ursus</w:t>
      </w:r>
      <w:r w:rsidRPr="0032190F">
        <w:rPr>
          <w:lang w:val="fr-FR"/>
        </w:rPr>
        <w:t xml:space="preserve"> avec des éléments mésolithiques</w:t>
      </w:r>
    </w:p>
    <w:p w14:paraId="05E482C4" w14:textId="77777777" w:rsidR="00274972" w:rsidRPr="0032190F" w:rsidRDefault="00274972" w:rsidP="00242C0F">
      <w:pPr>
        <w:rPr>
          <w:lang w:val="fr-FR"/>
        </w:rPr>
      </w:pPr>
      <w:r w:rsidRPr="0032190F">
        <w:rPr>
          <w:lang w:val="fr-FR"/>
        </w:rPr>
        <w:tab/>
        <w:t>-couche 3 : divisée en 3A (Mésolithique) et 3B (sous 3A) stérile</w:t>
      </w:r>
    </w:p>
    <w:p w14:paraId="2A79494F" w14:textId="77777777" w:rsidR="00274972" w:rsidRPr="0032190F" w:rsidRDefault="00274972" w:rsidP="00242C0F">
      <w:pPr>
        <w:rPr>
          <w:lang w:val="fr-FR"/>
        </w:rPr>
      </w:pPr>
      <w:r w:rsidRPr="0032190F">
        <w:rPr>
          <w:lang w:val="fr-FR"/>
        </w:rPr>
        <w:tab/>
        <w:t xml:space="preserve">-couche 2 : </w:t>
      </w:r>
      <w:smartTag w:uri="urn:schemas-microsoft-com:office:smarttags" w:element="metricconverter">
        <w:smartTagPr>
          <w:attr w:name="ProductID" w:val="20 cm"/>
        </w:smartTagPr>
        <w:r w:rsidRPr="0032190F">
          <w:rPr>
            <w:lang w:val="fr-FR"/>
          </w:rPr>
          <w:t>20 cm</w:t>
        </w:r>
      </w:smartTag>
      <w:r w:rsidRPr="0032190F">
        <w:rPr>
          <w:lang w:val="fr-FR"/>
        </w:rPr>
        <w:t xml:space="preserve"> d’épaisseur</w:t>
      </w:r>
      <w:r w:rsidR="00823625" w:rsidRPr="0032190F">
        <w:rPr>
          <w:lang w:val="fr-FR"/>
        </w:rPr>
        <w:t>, 3 sépultures</w:t>
      </w:r>
    </w:p>
    <w:p w14:paraId="09FE26B5" w14:textId="77777777" w:rsidR="00823625" w:rsidRPr="0032190F" w:rsidRDefault="00823625" w:rsidP="00242C0F">
      <w:pPr>
        <w:rPr>
          <w:lang w:val="fr-FR"/>
        </w:rPr>
      </w:pPr>
      <w:r w:rsidRPr="0032190F">
        <w:rPr>
          <w:lang w:val="fr-FR"/>
        </w:rPr>
        <w:tab/>
        <w:t>-couche 1 : hétérogène</w:t>
      </w:r>
    </w:p>
    <w:p w14:paraId="761F9A68" w14:textId="77777777" w:rsidR="00823625" w:rsidRPr="0032190F" w:rsidRDefault="00823625" w:rsidP="00242C0F">
      <w:pPr>
        <w:rPr>
          <w:lang w:val="fr-FR"/>
        </w:rPr>
      </w:pPr>
    </w:p>
    <w:p w14:paraId="357391E0" w14:textId="77777777" w:rsidR="00823625" w:rsidRPr="0032190F" w:rsidRDefault="00823625" w:rsidP="00242C0F">
      <w:pPr>
        <w:rPr>
          <w:lang w:val="fr-FR"/>
        </w:rPr>
      </w:pPr>
      <w:r w:rsidRPr="0032190F">
        <w:rPr>
          <w:lang w:val="fr-FR"/>
        </w:rPr>
        <w:t>Malgré le remaniement des céramiques (anciennes fouilles) on distingue : l’importance des parois droites et légérements con</w:t>
      </w:r>
      <w:r w:rsidR="00EB348E" w:rsidRPr="0032190F">
        <w:rPr>
          <w:lang w:val="fr-FR"/>
        </w:rPr>
        <w:t>v</w:t>
      </w:r>
      <w:r w:rsidRPr="0032190F">
        <w:rPr>
          <w:lang w:val="fr-FR"/>
        </w:rPr>
        <w:t>exes, formes ouvertes et complexes. Les décors sont principalement des impressions digitées sur les lèvres (</w:t>
      </w:r>
      <w:r w:rsidRPr="0032190F">
        <w:rPr>
          <w:i/>
          <w:lang w:val="fr-FR"/>
        </w:rPr>
        <w:t>labbri</w:t>
      </w:r>
      <w:r w:rsidRPr="0032190F">
        <w:rPr>
          <w:lang w:val="fr-FR"/>
        </w:rPr>
        <w:t>). On a deux cordons dont 1 est a impressions digitales et le second laissé lisse est retrouvé associé au tesson a lèvres imprimées (</w:t>
      </w:r>
      <w:r w:rsidRPr="0032190F">
        <w:rPr>
          <w:i/>
          <w:lang w:val="fr-FR"/>
        </w:rPr>
        <w:t>labbro impresso</w:t>
      </w:r>
      <w:r w:rsidRPr="0032190F">
        <w:rPr>
          <w:lang w:val="fr-FR"/>
        </w:rPr>
        <w:t>). Dans cet ensemble on compte également un fragment de bord sinueux (forme fermée complexe) portant un trou passant sous le bord (</w:t>
      </w:r>
      <w:r w:rsidRPr="0032190F">
        <w:rPr>
          <w:i/>
          <w:lang w:val="fr-FR"/>
        </w:rPr>
        <w:t>orlo</w:t>
      </w:r>
      <w:r w:rsidRPr="0032190F">
        <w:rPr>
          <w:lang w:val="fr-FR"/>
        </w:rPr>
        <w:t>) et impressions elliptiques transversale sur le bord (BIB 935 p. 110)</w:t>
      </w:r>
    </w:p>
    <w:p w14:paraId="2DB00F39" w14:textId="77777777" w:rsidR="00823625" w:rsidRPr="0032190F" w:rsidRDefault="00823625" w:rsidP="00242C0F">
      <w:pPr>
        <w:rPr>
          <w:lang w:val="fr-FR"/>
        </w:rPr>
      </w:pPr>
    </w:p>
    <w:p w14:paraId="5644D72C" w14:textId="77777777" w:rsidR="006E61C0" w:rsidRPr="0032190F" w:rsidRDefault="006E61C0" w:rsidP="00242C0F">
      <w:pPr>
        <w:jc w:val="both"/>
        <w:rPr>
          <w:lang w:val="fr-FR"/>
        </w:rPr>
      </w:pPr>
      <w:r w:rsidRPr="0032190F">
        <w:rPr>
          <w:lang w:val="fr-FR"/>
        </w:rPr>
        <w:t>Un poignard lithique en silex noir (</w:t>
      </w:r>
      <w:r w:rsidRPr="0032190F">
        <w:rPr>
          <w:i/>
          <w:lang w:val="fr-FR"/>
        </w:rPr>
        <w:t>nero lucida</w:t>
      </w:r>
      <w:r w:rsidRPr="0032190F">
        <w:rPr>
          <w:lang w:val="fr-FR"/>
        </w:rPr>
        <w:t xml:space="preserve">) d’environ </w:t>
      </w:r>
      <w:smartTag w:uri="urn:schemas-microsoft-com:office:smarttags" w:element="metricconverter">
        <w:smartTagPr>
          <w:attr w:name="ProductID" w:val="9,6 cm"/>
        </w:smartTagPr>
        <w:r w:rsidRPr="0032190F">
          <w:rPr>
            <w:lang w:val="fr-FR"/>
          </w:rPr>
          <w:t>9,6 cm</w:t>
        </w:r>
      </w:smartTag>
      <w:r w:rsidRPr="0032190F">
        <w:rPr>
          <w:lang w:val="fr-FR"/>
        </w:rPr>
        <w:t xml:space="preserve"> de long montre des retouches plates et une retouche plate inversée pour la zone apicale. Sur la face ventrale est visible un détachement proximal a </w:t>
      </w:r>
      <w:r w:rsidRPr="0032190F">
        <w:rPr>
          <w:i/>
          <w:lang w:val="fr-FR"/>
        </w:rPr>
        <w:t>damento</w:t>
      </w:r>
      <w:r w:rsidRPr="0032190F">
        <w:rPr>
          <w:lang w:val="fr-FR"/>
        </w:rPr>
        <w:t xml:space="preserve"> longitudinale, qui semble être un accident survenu lors de l’usage de la lame (BIB 935 p. 111)</w:t>
      </w:r>
      <w:r w:rsidR="00035FAE" w:rsidRPr="0032190F">
        <w:rPr>
          <w:lang w:val="fr-FR"/>
        </w:rPr>
        <w:t>. Cette découverte ne peut pas être tenue pour comparaison avec les figuration du mont Bego (lame plutôt que poignard) (Maggi et Binder com. pers.)</w:t>
      </w:r>
    </w:p>
    <w:p w14:paraId="29FF882E" w14:textId="77777777" w:rsidR="006E61C0" w:rsidRPr="0032190F" w:rsidRDefault="006E61C0" w:rsidP="00242C0F">
      <w:pPr>
        <w:rPr>
          <w:lang w:val="fr-FR"/>
        </w:rPr>
      </w:pPr>
    </w:p>
    <w:p w14:paraId="4B181458" w14:textId="77777777" w:rsidR="006E61C0" w:rsidRPr="0032190F" w:rsidRDefault="005E77AA" w:rsidP="00426FF9">
      <w:pPr>
        <w:pStyle w:val="Heading1"/>
      </w:pPr>
      <w:bookmarkStart w:id="537" w:name="Sit_Armusso"/>
      <w:r w:rsidRPr="0032190F">
        <w:t>ARMUSS</w:t>
      </w:r>
      <w:r w:rsidR="006E61C0" w:rsidRPr="0032190F">
        <w:t xml:space="preserve">O </w:t>
      </w:r>
      <w:bookmarkEnd w:id="537"/>
    </w:p>
    <w:p w14:paraId="75D14051" w14:textId="77777777" w:rsidR="006E61C0" w:rsidRPr="0032190F" w:rsidRDefault="006E61C0" w:rsidP="00242C0F">
      <w:pPr>
        <w:rPr>
          <w:lang w:val="fr-FR"/>
        </w:rPr>
      </w:pPr>
    </w:p>
    <w:p w14:paraId="779D6726" w14:textId="42C15A61" w:rsidR="009F022B" w:rsidRPr="0032190F" w:rsidRDefault="006E61C0" w:rsidP="00242C0F">
      <w:pPr>
        <w:jc w:val="both"/>
        <w:rPr>
          <w:lang w:val="fr-FR"/>
        </w:rPr>
      </w:pPr>
      <w:r w:rsidRPr="0032190F">
        <w:rPr>
          <w:lang w:val="fr-FR"/>
        </w:rPr>
        <w:t>La Tana dell’Armusello (Val Maremola, Savona) ne semble avoir eue qu’une vocation funéraire au cours de l’</w:t>
      </w:r>
      <w:hyperlink r:id="rId1049" w:anchor="Cul_Eneolithique_Italie" w:history="1">
        <w:r w:rsidR="00153857" w:rsidRPr="0032190F">
          <w:rPr>
            <w:rStyle w:val="Hyperlink"/>
            <w:lang w:val="fr-FR"/>
          </w:rPr>
          <w:t>Énéolithique</w:t>
        </w:r>
      </w:hyperlink>
      <w:r w:rsidRPr="0032190F">
        <w:rPr>
          <w:lang w:val="fr-FR"/>
        </w:rPr>
        <w:t>. Les squelettes de 6 individus (NMI) ont été dénombrés dans cette cavité. 38 éclats et 15 instruments en silex</w:t>
      </w:r>
      <w:r w:rsidR="005E77AA" w:rsidRPr="0032190F">
        <w:rPr>
          <w:lang w:val="fr-FR"/>
        </w:rPr>
        <w:t xml:space="preserve"> dont un fragment d’une pointe en quartzite </w:t>
      </w:r>
      <w:r w:rsidR="00642329" w:rsidRPr="0032190F">
        <w:rPr>
          <w:lang w:val="fr-FR"/>
        </w:rPr>
        <w:t xml:space="preserve">(grians de quartz engrenés) </w:t>
      </w:r>
      <w:r w:rsidR="005E77AA" w:rsidRPr="0032190F">
        <w:rPr>
          <w:lang w:val="fr-FR"/>
        </w:rPr>
        <w:t>où on peut reconnaître la partie distale d’un poignard styloïde de type fin (BIB 935 p. 135 (BIB 996 et BIB 997)</w:t>
      </w:r>
      <w:r w:rsidR="00035FAE" w:rsidRPr="0032190F">
        <w:rPr>
          <w:lang w:val="fr-FR"/>
        </w:rPr>
        <w:t xml:space="preserve"> Cette découverte ne peut pas être tenue pour comparaison avec les figuration du mont Bego (lame plutôt que poignard) (Maggi et Binder com. pers.)</w:t>
      </w:r>
      <w:r w:rsidR="005E77AA" w:rsidRPr="0032190F">
        <w:rPr>
          <w:lang w:val="fr-FR"/>
        </w:rPr>
        <w:t xml:space="preserve">. Egalement ; une </w:t>
      </w:r>
      <w:r w:rsidR="005E77AA" w:rsidRPr="0032190F">
        <w:rPr>
          <w:lang w:val="fr-FR"/>
        </w:rPr>
        <w:lastRenderedPageBreak/>
        <w:t xml:space="preserve">alène bipointe en </w:t>
      </w:r>
      <w:hyperlink r:id="rId1050" w:anchor="Sit_Cuivre" w:history="1">
        <w:r w:rsidR="00BA150E" w:rsidRPr="00BA150E">
          <w:rPr>
            <w:rStyle w:val="Hyperlink"/>
            <w:lang w:val="fr-FR"/>
          </w:rPr>
          <w:t>cuivre</w:t>
        </w:r>
      </w:hyperlink>
      <w:r w:rsidR="005E77AA" w:rsidRPr="0032190F">
        <w:rPr>
          <w:lang w:val="fr-FR"/>
        </w:rPr>
        <w:t>, divers éléments d’ornements qui représentent l’aspect le plus intéressant des découvertes de la grotte</w:t>
      </w:r>
      <w:r w:rsidR="009F022B" w:rsidRPr="0032190F">
        <w:rPr>
          <w:lang w:val="fr-FR"/>
        </w:rPr>
        <w:t>, la plupart en calcaire :</w:t>
      </w:r>
    </w:p>
    <w:p w14:paraId="6C8B033B" w14:textId="77777777" w:rsidR="009F022B" w:rsidRPr="0032190F" w:rsidRDefault="009F022B"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1"/>
      </w:tblGrid>
      <w:tr w:rsidR="009F022B" w14:paraId="435B6300" w14:textId="77777777">
        <w:trPr>
          <w:jc w:val="center"/>
        </w:trPr>
        <w:tc>
          <w:tcPr>
            <w:tcW w:w="4871" w:type="dxa"/>
          </w:tcPr>
          <w:p w14:paraId="2C07D3F7" w14:textId="77777777" w:rsidR="009F022B" w:rsidRDefault="009F022B" w:rsidP="00242C0F">
            <w:r>
              <w:t>perles à ailettes (n=30)</w:t>
            </w:r>
          </w:p>
        </w:tc>
      </w:tr>
      <w:tr w:rsidR="009F022B" w:rsidRPr="002541D8" w14:paraId="11441E7E" w14:textId="77777777">
        <w:trPr>
          <w:jc w:val="center"/>
        </w:trPr>
        <w:tc>
          <w:tcPr>
            <w:tcW w:w="4871" w:type="dxa"/>
          </w:tcPr>
          <w:p w14:paraId="23F1E0A7" w14:textId="77777777" w:rsidR="009F022B" w:rsidRPr="00DB5974" w:rsidRDefault="009F022B" w:rsidP="00242C0F">
            <w:pPr>
              <w:rPr>
                <w:lang w:val="it-IT"/>
              </w:rPr>
            </w:pPr>
            <w:r w:rsidRPr="00DB5974">
              <w:rPr>
                <w:lang w:val="it-IT"/>
              </w:rPr>
              <w:t xml:space="preserve">perles a </w:t>
            </w:r>
            <w:r w:rsidRPr="00DB5974">
              <w:rPr>
                <w:i/>
                <w:lang w:val="it-IT"/>
              </w:rPr>
              <w:t>goccia  o altrettante perline cilindrique</w:t>
            </w:r>
            <w:r w:rsidRPr="00DB5974">
              <w:rPr>
                <w:lang w:val="it-IT"/>
              </w:rPr>
              <w:t xml:space="preserve"> (n=87)</w:t>
            </w:r>
          </w:p>
        </w:tc>
      </w:tr>
    </w:tbl>
    <w:p w14:paraId="7D52879C" w14:textId="77777777" w:rsidR="006E61C0" w:rsidRPr="004110D2" w:rsidRDefault="009F022B" w:rsidP="00242C0F">
      <w:pPr>
        <w:rPr>
          <w:lang w:val="fr-FR"/>
        </w:rPr>
      </w:pPr>
      <w:r w:rsidRPr="004110D2">
        <w:rPr>
          <w:lang w:val="fr-FR"/>
        </w:rPr>
        <w:t>(BIB 935 p. 135, 136)</w:t>
      </w:r>
    </w:p>
    <w:p w14:paraId="62296295" w14:textId="77777777" w:rsidR="00274972" w:rsidRPr="004110D2" w:rsidRDefault="00274972" w:rsidP="00242C0F">
      <w:pPr>
        <w:rPr>
          <w:lang w:val="fr-FR"/>
        </w:rPr>
      </w:pPr>
    </w:p>
    <w:p w14:paraId="68B7D228" w14:textId="0DF2F1AB" w:rsidR="009F022B" w:rsidRPr="0032190F" w:rsidRDefault="009F022B" w:rsidP="00242C0F">
      <w:pPr>
        <w:jc w:val="both"/>
        <w:rPr>
          <w:lang w:val="fr-FR"/>
        </w:rPr>
      </w:pPr>
      <w:r w:rsidRPr="0032190F">
        <w:rPr>
          <w:lang w:val="fr-FR"/>
        </w:rPr>
        <w:t>Ces éléments de parure trouvent des correspondances avec les site</w:t>
      </w:r>
      <w:r w:rsidR="00286E3D" w:rsidRPr="0032190F">
        <w:rPr>
          <w:lang w:val="fr-FR"/>
        </w:rPr>
        <w:t>s</w:t>
      </w:r>
      <w:r w:rsidRPr="0032190F">
        <w:rPr>
          <w:lang w:val="fr-FR"/>
        </w:rPr>
        <w:t xml:space="preserve"> du </w:t>
      </w:r>
      <w:hyperlink r:id="rId1051" w:anchor="Sit_Fascette" w:history="1">
        <w:r w:rsidRPr="0032190F">
          <w:rPr>
            <w:rStyle w:val="Hyperlink"/>
            <w:lang w:val="fr-FR"/>
          </w:rPr>
          <w:t>Riparo Fascette</w:t>
        </w:r>
      </w:hyperlink>
      <w:r w:rsidRPr="0032190F">
        <w:rPr>
          <w:lang w:val="fr-FR"/>
        </w:rPr>
        <w:t xml:space="preserve"> (vago cilindrico in calcare) ; </w:t>
      </w:r>
      <w:hyperlink r:id="rId1052" w:anchor="Sit_Anime" w:history="1">
        <w:r w:rsidRPr="0032190F">
          <w:rPr>
            <w:rStyle w:val="Hyperlink"/>
            <w:lang w:val="fr-FR"/>
          </w:rPr>
          <w:t>Arma del Anime</w:t>
        </w:r>
      </w:hyperlink>
      <w:r w:rsidRPr="0032190F">
        <w:rPr>
          <w:lang w:val="fr-FR"/>
        </w:rPr>
        <w:t xml:space="preserve">, </w:t>
      </w:r>
      <w:hyperlink r:id="rId1053" w:anchor="Sit_Antenna" w:history="1">
        <w:r w:rsidRPr="0032190F">
          <w:rPr>
            <w:rStyle w:val="Hyperlink"/>
            <w:lang w:val="fr-FR"/>
          </w:rPr>
          <w:t>del’Antenna</w:t>
        </w:r>
      </w:hyperlink>
      <w:r w:rsidRPr="0032190F">
        <w:rPr>
          <w:lang w:val="fr-FR"/>
        </w:rPr>
        <w:t xml:space="preserve"> (éléments de collier discoïdes) ; stéatite des </w:t>
      </w:r>
      <w:hyperlink r:id="rId1054" w:anchor="Sit_Camere" w:history="1">
        <w:r w:rsidRPr="0032190F">
          <w:rPr>
            <w:rStyle w:val="Hyperlink"/>
            <w:lang w:val="fr-FR"/>
          </w:rPr>
          <w:t>Camere</w:t>
        </w:r>
      </w:hyperlink>
      <w:r w:rsidRPr="0032190F">
        <w:rPr>
          <w:lang w:val="fr-FR"/>
        </w:rPr>
        <w:t xml:space="preserve"> et au Riparo Fascette, etc. (BIB 935 p. 138). </w:t>
      </w:r>
    </w:p>
    <w:p w14:paraId="6F06352D" w14:textId="77777777" w:rsidR="009F022B" w:rsidRPr="0032190F" w:rsidRDefault="009F022B" w:rsidP="00242C0F">
      <w:pPr>
        <w:rPr>
          <w:lang w:val="fr-FR"/>
        </w:rPr>
      </w:pPr>
    </w:p>
    <w:p w14:paraId="5C32E7B9" w14:textId="4ADA7BE4" w:rsidR="002027E2" w:rsidRPr="0032190F" w:rsidRDefault="009F022B" w:rsidP="00242C0F">
      <w:pPr>
        <w:jc w:val="both"/>
        <w:rPr>
          <w:lang w:val="fr-FR"/>
        </w:rPr>
      </w:pPr>
      <w:r w:rsidRPr="0032190F">
        <w:rPr>
          <w:lang w:val="fr-FR"/>
        </w:rPr>
        <w:t>Les fragment</w:t>
      </w:r>
      <w:r w:rsidR="00286E3D" w:rsidRPr="0032190F">
        <w:rPr>
          <w:lang w:val="fr-FR"/>
        </w:rPr>
        <w:t>s</w:t>
      </w:r>
      <w:r w:rsidRPr="0032190F">
        <w:rPr>
          <w:lang w:val="fr-FR"/>
        </w:rPr>
        <w:t xml:space="preserve"> d’une </w:t>
      </w:r>
      <w:hyperlink r:id="rId1055" w:anchor="Cultures.docx" w:history="1">
        <w:r w:rsidRPr="0032190F">
          <w:rPr>
            <w:rStyle w:val="Hyperlink"/>
            <w:lang w:val="fr-FR"/>
          </w:rPr>
          <w:t>statuette</w:t>
        </w:r>
      </w:hyperlink>
      <w:r w:rsidRPr="0032190F">
        <w:rPr>
          <w:lang w:val="fr-FR"/>
        </w:rPr>
        <w:t xml:space="preserve"> en schiste ont également été retrouvés (BIB 935 p. 138).</w:t>
      </w:r>
    </w:p>
    <w:p w14:paraId="27F07F19" w14:textId="3216AA56" w:rsidR="00286E3D" w:rsidRPr="00784BEC" w:rsidRDefault="00000000" w:rsidP="00242C0F">
      <w:pPr>
        <w:rPr>
          <w:lang w:val="it-IT"/>
        </w:rPr>
      </w:pPr>
      <w:hyperlink r:id="rId1056" w:anchor="Cul_Chalco" w:history="1">
        <w:r w:rsidR="00286E3D" w:rsidRPr="00784BEC">
          <w:rPr>
            <w:rStyle w:val="Hyperlink"/>
            <w:lang w:val="it-IT"/>
          </w:rPr>
          <w:t>Chalcolithique</w:t>
        </w:r>
      </w:hyperlink>
    </w:p>
    <w:p w14:paraId="5048A238" w14:textId="77777777" w:rsidR="00C25C5A" w:rsidRPr="00784BEC" w:rsidRDefault="00C25C5A" w:rsidP="00242C0F">
      <w:pPr>
        <w:rPr>
          <w:lang w:val="it-IT"/>
        </w:rPr>
      </w:pPr>
    </w:p>
    <w:p w14:paraId="0D842AC5" w14:textId="77777777" w:rsidR="002027E2" w:rsidRPr="00426FF9" w:rsidRDefault="002027E2" w:rsidP="00426FF9">
      <w:pPr>
        <w:pStyle w:val="Heading1"/>
        <w:rPr>
          <w:lang w:val="es-ES"/>
        </w:rPr>
      </w:pPr>
      <w:bookmarkStart w:id="538" w:name="Sit_Fascette"/>
      <w:r w:rsidRPr="00426FF9">
        <w:rPr>
          <w:lang w:val="es-ES"/>
        </w:rPr>
        <w:t>FASCETTE (Riparo)</w:t>
      </w:r>
    </w:p>
    <w:bookmarkEnd w:id="538"/>
    <w:p w14:paraId="226974AD" w14:textId="77777777" w:rsidR="002027E2" w:rsidRPr="00784BEC" w:rsidRDefault="002027E2" w:rsidP="00242C0F">
      <w:pPr>
        <w:rPr>
          <w:lang w:val="it-IT"/>
        </w:rPr>
      </w:pPr>
    </w:p>
    <w:p w14:paraId="42ADD1A9" w14:textId="77777777" w:rsidR="002027E2" w:rsidRPr="00784BEC" w:rsidRDefault="002027E2" w:rsidP="00242C0F">
      <w:pPr>
        <w:rPr>
          <w:lang w:val="it-IT"/>
        </w:rPr>
      </w:pPr>
      <w:r w:rsidRPr="00784BEC">
        <w:rPr>
          <w:lang w:val="it-IT"/>
        </w:rPr>
        <w:t xml:space="preserve">Ligurie. </w:t>
      </w:r>
    </w:p>
    <w:p w14:paraId="21511ECE" w14:textId="77777777" w:rsidR="00E26D27" w:rsidRPr="00784BEC" w:rsidRDefault="00E26D27" w:rsidP="00242C0F">
      <w:pPr>
        <w:rPr>
          <w:lang w:val="it-IT"/>
        </w:rPr>
      </w:pPr>
    </w:p>
    <w:p w14:paraId="40179995" w14:textId="77777777" w:rsidR="00E26D27" w:rsidRPr="00426FF9" w:rsidRDefault="00E26D27" w:rsidP="00426FF9">
      <w:pPr>
        <w:pStyle w:val="Heading1"/>
        <w:rPr>
          <w:lang w:val="es-ES"/>
        </w:rPr>
      </w:pPr>
      <w:r w:rsidRPr="00426FF9">
        <w:rPr>
          <w:lang w:val="es-ES"/>
        </w:rPr>
        <w:t>ROCCA DEL FENESE</w:t>
      </w:r>
    </w:p>
    <w:p w14:paraId="646BAD50" w14:textId="77777777" w:rsidR="00E26D27" w:rsidRPr="00784BEC" w:rsidRDefault="00E26D27" w:rsidP="00242C0F">
      <w:pPr>
        <w:rPr>
          <w:lang w:val="it-IT"/>
        </w:rPr>
      </w:pPr>
    </w:p>
    <w:p w14:paraId="11E4BB25" w14:textId="77777777" w:rsidR="00E26D27" w:rsidRPr="0032190F" w:rsidRDefault="00E26D27" w:rsidP="00242C0F">
      <w:pPr>
        <w:rPr>
          <w:lang w:val="fr-FR"/>
        </w:rPr>
      </w:pPr>
      <w:r w:rsidRPr="0032190F">
        <w:rPr>
          <w:lang w:val="fr-FR"/>
        </w:rPr>
        <w:t>Ligurie. Dépôt attribué au Bronze ancien II. Hache de types Neyruz (BIB 865)</w:t>
      </w:r>
      <w:r w:rsidR="000A5BF5" w:rsidRPr="0032190F">
        <w:rPr>
          <w:lang w:val="fr-FR"/>
        </w:rPr>
        <w:t>.</w:t>
      </w:r>
    </w:p>
    <w:p w14:paraId="0EEC2F32" w14:textId="77777777" w:rsidR="00F22A22" w:rsidRPr="0032190F" w:rsidRDefault="00F22A22" w:rsidP="00242C0F">
      <w:pPr>
        <w:rPr>
          <w:lang w:val="fr-FR"/>
        </w:rPr>
      </w:pPr>
      <w:r w:rsidRPr="0032190F">
        <w:rPr>
          <w:lang w:val="fr-FR"/>
        </w:rPr>
        <w:br/>
        <w:t>CIAPPO DELLE CUNCHE</w:t>
      </w:r>
    </w:p>
    <w:p w14:paraId="15DB3FD9" w14:textId="77777777" w:rsidR="00F22A22" w:rsidRPr="0032190F" w:rsidRDefault="00F22A22" w:rsidP="00242C0F">
      <w:pPr>
        <w:rPr>
          <w:lang w:val="fr-FR"/>
        </w:rPr>
      </w:pPr>
    </w:p>
    <w:p w14:paraId="172D2188" w14:textId="77777777" w:rsidR="00F22A22" w:rsidRPr="0032190F" w:rsidRDefault="00F22A22" w:rsidP="00242C0F">
      <w:pPr>
        <w:rPr>
          <w:lang w:val="fr-FR"/>
        </w:rPr>
      </w:pPr>
      <w:r w:rsidRPr="0032190F">
        <w:rPr>
          <w:lang w:val="fr-FR"/>
        </w:rPr>
        <w:t>Site de Finale Ligure où est figuré une gravure de carré divisé en à 4 cases identiques (réticulé) (Ragazzi Gandenzino com. pers.)</w:t>
      </w:r>
    </w:p>
    <w:p w14:paraId="396C0CA3" w14:textId="77777777" w:rsidR="00E26D27" w:rsidRPr="0032190F" w:rsidRDefault="00E26D27" w:rsidP="00242C0F">
      <w:pPr>
        <w:rPr>
          <w:lang w:val="fr-FR"/>
        </w:rPr>
      </w:pPr>
    </w:p>
    <w:p w14:paraId="012DA5D5" w14:textId="77777777" w:rsidR="00E26D27" w:rsidRPr="0032190F" w:rsidRDefault="00E26D27" w:rsidP="00426FF9">
      <w:pPr>
        <w:pStyle w:val="Heading1"/>
      </w:pPr>
      <w:r w:rsidRPr="0032190F">
        <w:t>CHIAVERANO</w:t>
      </w:r>
    </w:p>
    <w:p w14:paraId="4F3F7CF9" w14:textId="77777777" w:rsidR="00E26D27" w:rsidRPr="0032190F" w:rsidRDefault="00E26D27" w:rsidP="00242C0F">
      <w:pPr>
        <w:rPr>
          <w:lang w:val="fr-FR"/>
        </w:rPr>
      </w:pPr>
    </w:p>
    <w:p w14:paraId="51AA36D2" w14:textId="77777777" w:rsidR="00E26D27" w:rsidRPr="0032190F" w:rsidRDefault="00E26D27" w:rsidP="00242C0F">
      <w:pPr>
        <w:rPr>
          <w:lang w:val="fr-FR"/>
        </w:rPr>
      </w:pPr>
      <w:r w:rsidRPr="0032190F">
        <w:rPr>
          <w:lang w:val="fr-FR"/>
        </w:rPr>
        <w:t>Piémont, proche Turin. Dépôt attribué au Bronze ancien II. Hache de types Neyruz (BIB 865)</w:t>
      </w:r>
      <w:r w:rsidR="000A5BF5" w:rsidRPr="0032190F">
        <w:rPr>
          <w:lang w:val="fr-FR"/>
        </w:rPr>
        <w:t>.</w:t>
      </w:r>
    </w:p>
    <w:p w14:paraId="0A05FDD8" w14:textId="77777777" w:rsidR="000A5BF5" w:rsidRPr="0032190F" w:rsidRDefault="000A5BF5" w:rsidP="00242C0F">
      <w:pPr>
        <w:rPr>
          <w:lang w:val="fr-FR"/>
        </w:rPr>
      </w:pPr>
    </w:p>
    <w:p w14:paraId="22E7FBFF" w14:textId="77777777" w:rsidR="000A5BF5" w:rsidRPr="0032190F" w:rsidRDefault="000A5BF5" w:rsidP="00426FF9">
      <w:pPr>
        <w:pStyle w:val="Heading1"/>
      </w:pPr>
      <w:bookmarkStart w:id="539" w:name="Sit_Accesa_Lac"/>
      <w:r w:rsidRPr="0032190F">
        <w:t>ACCESA (Lac)</w:t>
      </w:r>
    </w:p>
    <w:bookmarkEnd w:id="539"/>
    <w:p w14:paraId="38BB25C7" w14:textId="77777777" w:rsidR="000A5BF5" w:rsidRPr="0032190F" w:rsidRDefault="000A5BF5" w:rsidP="00242C0F">
      <w:pPr>
        <w:rPr>
          <w:lang w:val="fr-FR"/>
        </w:rPr>
      </w:pPr>
    </w:p>
    <w:p w14:paraId="7EA50959" w14:textId="77777777" w:rsidR="000A5BF5" w:rsidRPr="0032190F" w:rsidRDefault="000A5BF5" w:rsidP="00242C0F">
      <w:pPr>
        <w:rPr>
          <w:lang w:val="fr-FR"/>
        </w:rPr>
      </w:pPr>
      <w:r w:rsidRPr="0032190F">
        <w:rPr>
          <w:lang w:val="fr-FR"/>
        </w:rPr>
        <w:t xml:space="preserve">Le lac Accesa (Toscane), </w:t>
      </w:r>
      <w:smartTag w:uri="urn:schemas-microsoft-com:office:smarttags" w:element="metricconverter">
        <w:smartTagPr>
          <w:attr w:name="ProductID" w:val="157 m"/>
        </w:smartTagPr>
        <w:r w:rsidRPr="0032190F">
          <w:rPr>
            <w:lang w:val="fr-FR"/>
          </w:rPr>
          <w:t>157 m</w:t>
        </w:r>
      </w:smartTag>
      <w:r w:rsidRPr="0032190F">
        <w:rPr>
          <w:lang w:val="fr-FR"/>
        </w:rPr>
        <w:t xml:space="preserve">.s.n.m., à </w:t>
      </w:r>
      <w:smartTag w:uri="urn:schemas-microsoft-com:office:smarttags" w:element="metricconverter">
        <w:smartTagPr>
          <w:attr w:name="ProductID" w:val="10 km"/>
        </w:smartTagPr>
        <w:r w:rsidRPr="0032190F">
          <w:rPr>
            <w:lang w:val="fr-FR"/>
          </w:rPr>
          <w:t>10 km</w:t>
        </w:r>
      </w:smartTag>
      <w:r w:rsidRPr="0032190F">
        <w:rPr>
          <w:lang w:val="fr-FR"/>
        </w:rPr>
        <w:t xml:space="preserve"> du rivage de la mer Tyrrhénéenne, </w:t>
      </w:r>
      <w:r w:rsidR="000811D0" w:rsidRPr="0032190F">
        <w:rPr>
          <w:lang w:val="fr-FR"/>
        </w:rPr>
        <w:t xml:space="preserve">à proximité du volcan Avellino. Ce lac </w:t>
      </w:r>
      <w:r w:rsidRPr="0032190F">
        <w:rPr>
          <w:lang w:val="fr-FR"/>
        </w:rPr>
        <w:t>a été carotté 4 fois </w:t>
      </w:r>
      <w:r w:rsidR="000811D0" w:rsidRPr="0032190F">
        <w:rPr>
          <w:lang w:val="fr-FR"/>
        </w:rPr>
        <w:t xml:space="preserve">perpendiculairement au rivage </w:t>
      </w:r>
      <w:r w:rsidRPr="0032190F">
        <w:rPr>
          <w:lang w:val="fr-FR"/>
        </w:rPr>
        <w:t xml:space="preserve">: </w:t>
      </w:r>
    </w:p>
    <w:p w14:paraId="1C64952B" w14:textId="77777777" w:rsidR="000A5BF5" w:rsidRPr="0032190F" w:rsidRDefault="000A5BF5" w:rsidP="00242C0F">
      <w:pPr>
        <w:ind w:firstLine="709"/>
        <w:rPr>
          <w:lang w:val="fr-FR"/>
        </w:rPr>
      </w:pPr>
      <w:r w:rsidRPr="0032190F">
        <w:rPr>
          <w:lang w:val="fr-FR"/>
        </w:rPr>
        <w:t>-AC7 proximal (i.e., proche rivage) ;</w:t>
      </w:r>
    </w:p>
    <w:p w14:paraId="59BB5395" w14:textId="77777777" w:rsidR="000A5BF5" w:rsidRPr="0032190F" w:rsidRDefault="000A5BF5" w:rsidP="00242C0F">
      <w:pPr>
        <w:ind w:firstLine="709"/>
        <w:rPr>
          <w:lang w:val="fr-FR"/>
        </w:rPr>
      </w:pPr>
      <w:r w:rsidRPr="0032190F">
        <w:rPr>
          <w:lang w:val="fr-FR"/>
        </w:rPr>
        <w:t>-AC6 ;</w:t>
      </w:r>
    </w:p>
    <w:p w14:paraId="0282677B" w14:textId="77777777" w:rsidR="000A5BF5" w:rsidRPr="0032190F" w:rsidRDefault="000A5BF5" w:rsidP="00242C0F">
      <w:pPr>
        <w:ind w:firstLine="709"/>
        <w:rPr>
          <w:lang w:val="fr-FR"/>
        </w:rPr>
      </w:pPr>
      <w:r w:rsidRPr="0032190F">
        <w:rPr>
          <w:lang w:val="fr-FR"/>
        </w:rPr>
        <w:t>-AC5 ;</w:t>
      </w:r>
    </w:p>
    <w:p w14:paraId="5FC87FD2" w14:textId="77777777" w:rsidR="000A5BF5" w:rsidRPr="0032190F" w:rsidRDefault="000A5BF5" w:rsidP="00242C0F">
      <w:pPr>
        <w:ind w:firstLine="709"/>
        <w:rPr>
          <w:lang w:val="fr-FR"/>
        </w:rPr>
      </w:pPr>
      <w:r w:rsidRPr="0032190F">
        <w:rPr>
          <w:lang w:val="fr-FR"/>
        </w:rPr>
        <w:t xml:space="preserve">-AC3/4 distal (i.e., proche centre lac). </w:t>
      </w:r>
    </w:p>
    <w:p w14:paraId="29DC8697" w14:textId="77777777" w:rsidR="000A5BF5" w:rsidRPr="0032190F" w:rsidRDefault="000A5BF5" w:rsidP="00242C0F">
      <w:pPr>
        <w:rPr>
          <w:lang w:val="fr-FR"/>
        </w:rPr>
      </w:pPr>
      <w:r w:rsidRPr="0032190F">
        <w:rPr>
          <w:lang w:val="fr-FR"/>
        </w:rPr>
        <w:t>(BIB 898)</w:t>
      </w:r>
    </w:p>
    <w:p w14:paraId="0C241D89" w14:textId="77777777" w:rsidR="000A5BF5" w:rsidRPr="0032190F" w:rsidRDefault="000A5BF5" w:rsidP="00242C0F">
      <w:pPr>
        <w:rPr>
          <w:lang w:val="fr-FR"/>
        </w:rPr>
      </w:pPr>
    </w:p>
    <w:p w14:paraId="608DB99B" w14:textId="77777777" w:rsidR="000811D0" w:rsidRDefault="000A5BF5" w:rsidP="00242C0F">
      <w:r w:rsidRPr="0032190F">
        <w:rPr>
          <w:lang w:val="fr-FR"/>
        </w:rPr>
        <w:t>Ces carottes montrent une alternance de couches tourbeuses (</w:t>
      </w:r>
      <w:r w:rsidRPr="0032190F">
        <w:rPr>
          <w:i/>
          <w:lang w:val="fr-FR"/>
        </w:rPr>
        <w:t>peaty</w:t>
      </w:r>
      <w:r w:rsidRPr="0032190F">
        <w:rPr>
          <w:lang w:val="fr-FR"/>
        </w:rPr>
        <w:t>) et carbonnées (</w:t>
      </w:r>
      <w:r w:rsidRPr="0032190F">
        <w:rPr>
          <w:i/>
          <w:lang w:val="fr-FR"/>
        </w:rPr>
        <w:t>carbonate</w:t>
      </w:r>
      <w:r w:rsidRPr="0032190F">
        <w:rPr>
          <w:lang w:val="fr-FR"/>
        </w:rPr>
        <w:t xml:space="preserve">) reflètant </w:t>
      </w:r>
      <w:r w:rsidR="000811D0" w:rsidRPr="0032190F">
        <w:rPr>
          <w:lang w:val="fr-FR"/>
        </w:rPr>
        <w:t xml:space="preserve">respectivement </w:t>
      </w:r>
      <w:r w:rsidRPr="0032190F">
        <w:rPr>
          <w:lang w:val="fr-FR"/>
        </w:rPr>
        <w:t xml:space="preserve">l’abaissement des eaux </w:t>
      </w:r>
      <w:r w:rsidR="000811D0" w:rsidRPr="0032190F">
        <w:rPr>
          <w:lang w:val="fr-FR"/>
        </w:rPr>
        <w:t>(</w:t>
      </w:r>
      <w:r w:rsidR="000811D0" w:rsidRPr="0032190F">
        <w:rPr>
          <w:i/>
          <w:lang w:val="fr-FR"/>
        </w:rPr>
        <w:t>lowland</w:t>
      </w:r>
      <w:r w:rsidR="000811D0" w:rsidRPr="0032190F">
        <w:rPr>
          <w:lang w:val="fr-FR"/>
        </w:rPr>
        <w:t xml:space="preserve">) </w:t>
      </w:r>
      <w:r w:rsidRPr="0032190F">
        <w:rPr>
          <w:lang w:val="fr-FR"/>
        </w:rPr>
        <w:t>du lac et leur augmentation</w:t>
      </w:r>
      <w:r w:rsidR="000811D0" w:rsidRPr="0032190F">
        <w:rPr>
          <w:lang w:val="fr-FR"/>
        </w:rPr>
        <w:t xml:space="preserve">. </w:t>
      </w:r>
      <w:r w:rsidR="000811D0">
        <w:t>Plusieurs phases ont été mises en évidence :</w:t>
      </w:r>
    </w:p>
    <w:p w14:paraId="381648EC" w14:textId="77777777" w:rsidR="000811D0" w:rsidRDefault="000811D0" w:rsidP="00242C0F"/>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76"/>
        <w:gridCol w:w="4871"/>
      </w:tblGrid>
      <w:tr w:rsidR="000811D0" w14:paraId="602F68BB" w14:textId="77777777">
        <w:trPr>
          <w:jc w:val="center"/>
        </w:trPr>
        <w:tc>
          <w:tcPr>
            <w:tcW w:w="1076" w:type="dxa"/>
          </w:tcPr>
          <w:p w14:paraId="49F868DD" w14:textId="77777777" w:rsidR="000811D0" w:rsidRDefault="000811D0" w:rsidP="00242C0F">
            <w:r>
              <w:t>Phase 1</w:t>
            </w:r>
          </w:p>
        </w:tc>
        <w:tc>
          <w:tcPr>
            <w:tcW w:w="4871" w:type="dxa"/>
          </w:tcPr>
          <w:p w14:paraId="59DBCC09" w14:textId="77777777" w:rsidR="000811D0" w:rsidRPr="00DB5974" w:rsidRDefault="000811D0" w:rsidP="00242C0F">
            <w:pPr>
              <w:rPr>
                <w:sz w:val="20"/>
                <w:szCs w:val="20"/>
              </w:rPr>
            </w:pPr>
            <w:r w:rsidRPr="0032190F">
              <w:rPr>
                <w:sz w:val="20"/>
                <w:szCs w:val="20"/>
                <w:lang w:val="fr-FR"/>
              </w:rPr>
              <w:t xml:space="preserve">Niveau + bas. Tourbeux. Cette phase prend fin peu avant 4300 cal. </w:t>
            </w:r>
            <w:r w:rsidRPr="00DB5974">
              <w:rPr>
                <w:sz w:val="20"/>
                <w:szCs w:val="20"/>
              </w:rPr>
              <w:t xml:space="preserve">BP. Avant le dépôt d’Avellino </w:t>
            </w:r>
            <w:r w:rsidRPr="00DB5974">
              <w:rPr>
                <w:i/>
                <w:sz w:val="20"/>
                <w:szCs w:val="20"/>
              </w:rPr>
              <w:t xml:space="preserve">tephra </w:t>
            </w:r>
            <w:r w:rsidRPr="00DB5974">
              <w:rPr>
                <w:sz w:val="20"/>
                <w:szCs w:val="20"/>
              </w:rPr>
              <w:t>(cendres volcaniques ?)</w:t>
            </w:r>
          </w:p>
        </w:tc>
      </w:tr>
      <w:tr w:rsidR="000811D0" w14:paraId="18EECC7F" w14:textId="77777777">
        <w:trPr>
          <w:jc w:val="center"/>
        </w:trPr>
        <w:tc>
          <w:tcPr>
            <w:tcW w:w="1076" w:type="dxa"/>
          </w:tcPr>
          <w:p w14:paraId="15D1CA9E" w14:textId="77777777" w:rsidR="000811D0" w:rsidRDefault="000811D0" w:rsidP="00242C0F">
            <w:r>
              <w:lastRenderedPageBreak/>
              <w:t>Phase 2</w:t>
            </w:r>
          </w:p>
        </w:tc>
        <w:tc>
          <w:tcPr>
            <w:tcW w:w="4871" w:type="dxa"/>
          </w:tcPr>
          <w:p w14:paraId="2C56CC77" w14:textId="77777777" w:rsidR="000811D0" w:rsidRPr="00DB5974" w:rsidRDefault="000811D0" w:rsidP="00242C0F">
            <w:pPr>
              <w:rPr>
                <w:sz w:val="20"/>
                <w:szCs w:val="20"/>
              </w:rPr>
            </w:pPr>
            <w:r w:rsidRPr="0032190F">
              <w:rPr>
                <w:sz w:val="20"/>
                <w:szCs w:val="20"/>
                <w:lang w:val="fr-FR"/>
              </w:rPr>
              <w:t xml:space="preserve">Niveau du lac + haut. Carboné. </w:t>
            </w:r>
            <w:r w:rsidRPr="00DB5974">
              <w:rPr>
                <w:sz w:val="20"/>
                <w:szCs w:val="20"/>
              </w:rPr>
              <w:t xml:space="preserve">Contemporain d’Avellino </w:t>
            </w:r>
            <w:r w:rsidRPr="00DB5974">
              <w:rPr>
                <w:i/>
                <w:sz w:val="20"/>
                <w:szCs w:val="20"/>
              </w:rPr>
              <w:t>tephra</w:t>
            </w:r>
            <w:r w:rsidRPr="00DB5974">
              <w:rPr>
                <w:sz w:val="20"/>
                <w:szCs w:val="20"/>
              </w:rPr>
              <w:t>.</w:t>
            </w:r>
          </w:p>
        </w:tc>
      </w:tr>
      <w:tr w:rsidR="000811D0" w:rsidRPr="002541D8" w14:paraId="57FD36CE" w14:textId="77777777">
        <w:trPr>
          <w:jc w:val="center"/>
        </w:trPr>
        <w:tc>
          <w:tcPr>
            <w:tcW w:w="1076" w:type="dxa"/>
          </w:tcPr>
          <w:p w14:paraId="1C27E0C2" w14:textId="77777777" w:rsidR="000811D0" w:rsidRDefault="000811D0" w:rsidP="00242C0F">
            <w:r>
              <w:t>Phase 3</w:t>
            </w:r>
          </w:p>
        </w:tc>
        <w:tc>
          <w:tcPr>
            <w:tcW w:w="4871" w:type="dxa"/>
          </w:tcPr>
          <w:p w14:paraId="40E623EE" w14:textId="77777777" w:rsidR="000811D0" w:rsidRPr="0032190F" w:rsidRDefault="000811D0" w:rsidP="00242C0F">
            <w:pPr>
              <w:rPr>
                <w:sz w:val="20"/>
                <w:szCs w:val="20"/>
                <w:lang w:val="fr-FR"/>
              </w:rPr>
            </w:pPr>
            <w:r w:rsidRPr="0032190F">
              <w:rPr>
                <w:sz w:val="20"/>
                <w:szCs w:val="20"/>
                <w:lang w:val="fr-FR"/>
              </w:rPr>
              <w:t>Niveau + bas. Tourbeux. 4100/3950 cal. BP.</w:t>
            </w:r>
          </w:p>
        </w:tc>
      </w:tr>
      <w:tr w:rsidR="000811D0" w:rsidRPr="002541D8" w14:paraId="1B07BFF1" w14:textId="77777777">
        <w:trPr>
          <w:jc w:val="center"/>
        </w:trPr>
        <w:tc>
          <w:tcPr>
            <w:tcW w:w="1076" w:type="dxa"/>
          </w:tcPr>
          <w:p w14:paraId="282C5268" w14:textId="77777777" w:rsidR="000811D0" w:rsidRDefault="000811D0" w:rsidP="00242C0F">
            <w:r>
              <w:t>Phase 4</w:t>
            </w:r>
          </w:p>
        </w:tc>
        <w:tc>
          <w:tcPr>
            <w:tcW w:w="4871" w:type="dxa"/>
          </w:tcPr>
          <w:p w14:paraId="476223E4" w14:textId="77777777" w:rsidR="000811D0" w:rsidRPr="0032190F" w:rsidRDefault="000811D0" w:rsidP="00242C0F">
            <w:pPr>
              <w:rPr>
                <w:sz w:val="20"/>
                <w:szCs w:val="20"/>
                <w:lang w:val="fr-FR"/>
              </w:rPr>
            </w:pPr>
            <w:r w:rsidRPr="0032190F">
              <w:rPr>
                <w:sz w:val="20"/>
                <w:szCs w:val="20"/>
                <w:lang w:val="fr-FR"/>
              </w:rPr>
              <w:t>Niveau du lac + haut. Carboné.</w:t>
            </w:r>
          </w:p>
        </w:tc>
      </w:tr>
      <w:tr w:rsidR="000811D0" w14:paraId="55E0597F" w14:textId="77777777">
        <w:trPr>
          <w:jc w:val="center"/>
        </w:trPr>
        <w:tc>
          <w:tcPr>
            <w:tcW w:w="1076" w:type="dxa"/>
          </w:tcPr>
          <w:p w14:paraId="135B396D" w14:textId="77777777" w:rsidR="000811D0" w:rsidRDefault="000811D0" w:rsidP="00242C0F">
            <w:r>
              <w:t>Phase 5</w:t>
            </w:r>
          </w:p>
        </w:tc>
        <w:tc>
          <w:tcPr>
            <w:tcW w:w="4871" w:type="dxa"/>
          </w:tcPr>
          <w:p w14:paraId="2DB6B8E8" w14:textId="77777777" w:rsidR="000811D0" w:rsidRPr="00DB5974" w:rsidRDefault="000811D0" w:rsidP="00242C0F">
            <w:pPr>
              <w:rPr>
                <w:sz w:val="20"/>
                <w:szCs w:val="20"/>
              </w:rPr>
            </w:pPr>
            <w:r w:rsidRPr="0032190F">
              <w:rPr>
                <w:sz w:val="20"/>
                <w:szCs w:val="20"/>
                <w:lang w:val="fr-FR"/>
              </w:rPr>
              <w:t xml:space="preserve">après 3850 cal. BP. Le lac atteint son plus bas niveau vers 3700-3600 cal. </w:t>
            </w:r>
            <w:r w:rsidRPr="00DB5974">
              <w:rPr>
                <w:sz w:val="20"/>
                <w:szCs w:val="20"/>
              </w:rPr>
              <w:t>BP.</w:t>
            </w:r>
          </w:p>
        </w:tc>
      </w:tr>
    </w:tbl>
    <w:p w14:paraId="1AD64657" w14:textId="77777777" w:rsidR="000811D0" w:rsidRDefault="000811D0" w:rsidP="00242C0F"/>
    <w:p w14:paraId="29552BFB" w14:textId="77777777" w:rsidR="000A5BF5" w:rsidRPr="000A5BF5" w:rsidRDefault="000A5BF5" w:rsidP="00242C0F">
      <w:r>
        <w:t>(BIB 898).</w:t>
      </w:r>
    </w:p>
    <w:p w14:paraId="438514C0" w14:textId="049889B0" w:rsidR="003D3975" w:rsidRPr="003D3975" w:rsidRDefault="003D3975" w:rsidP="003D3975">
      <w:r w:rsidRPr="003D3975">
        <w:t xml:space="preserve">v. </w:t>
      </w:r>
      <w:hyperlink r:id="rId1057" w:anchor="Text_4200BP_Event" w:history="1">
        <w:r w:rsidRPr="003D3975">
          <w:rPr>
            <w:rStyle w:val="Hyperlink"/>
          </w:rPr>
          <w:t>4.2 Ky BP event</w:t>
        </w:r>
      </w:hyperlink>
      <w:r w:rsidRPr="003D3975">
        <w:t xml:space="preserve"> (BIB 2816)</w:t>
      </w:r>
    </w:p>
    <w:p w14:paraId="6379D80C" w14:textId="77777777" w:rsidR="00E26D27" w:rsidRDefault="00E26D27" w:rsidP="00242C0F"/>
    <w:p w14:paraId="54623D71" w14:textId="77777777" w:rsidR="000811D0" w:rsidRDefault="000811D0" w:rsidP="00426FF9">
      <w:pPr>
        <w:pStyle w:val="Heading1"/>
      </w:pPr>
      <w:bookmarkStart w:id="540" w:name="Sit_Maliq"/>
      <w:r>
        <w:t>MALIQ (Lac)</w:t>
      </w:r>
    </w:p>
    <w:bookmarkEnd w:id="540"/>
    <w:p w14:paraId="57DC0645" w14:textId="77777777" w:rsidR="000811D0" w:rsidRPr="00E019E7" w:rsidRDefault="000811D0" w:rsidP="00242C0F">
      <w:pPr>
        <w:rPr>
          <w:lang w:val="fr-FR"/>
        </w:rPr>
      </w:pPr>
    </w:p>
    <w:p w14:paraId="2EE96653" w14:textId="54CA48CF" w:rsidR="000811D0" w:rsidRPr="0032190F" w:rsidRDefault="000811D0" w:rsidP="00242C0F">
      <w:pPr>
        <w:rPr>
          <w:lang w:val="fr-FR"/>
        </w:rPr>
      </w:pPr>
      <w:r w:rsidRPr="0032190F">
        <w:rPr>
          <w:lang w:val="fr-FR"/>
        </w:rPr>
        <w:t xml:space="preserve">Le lac Maliq, en Albanie, </w:t>
      </w:r>
      <w:smartTag w:uri="urn:schemas-microsoft-com:office:smarttags" w:element="metricconverter">
        <w:smartTagPr>
          <w:attr w:name="ProductID" w:val="812 m"/>
        </w:smartTagPr>
        <w:r w:rsidRPr="0032190F">
          <w:rPr>
            <w:lang w:val="fr-FR"/>
          </w:rPr>
          <w:t>812 m</w:t>
        </w:r>
      </w:smartTag>
      <w:r w:rsidRPr="0032190F">
        <w:rPr>
          <w:lang w:val="fr-FR"/>
        </w:rPr>
        <w:t xml:space="preserve">.s.n.m. a été étudié conjointement au </w:t>
      </w:r>
      <w:hyperlink r:id="rId1058" w:anchor="Sit_Accesa_Lac" w:history="1">
        <w:r w:rsidRPr="0032190F">
          <w:rPr>
            <w:rStyle w:val="Hyperlink"/>
            <w:lang w:val="fr-FR"/>
          </w:rPr>
          <w:t>lac d’Accesa</w:t>
        </w:r>
      </w:hyperlink>
      <w:r w:rsidRPr="0032190F">
        <w:rPr>
          <w:lang w:val="fr-FR"/>
        </w:rPr>
        <w:t xml:space="preserve"> (BIB 898).</w:t>
      </w:r>
    </w:p>
    <w:p w14:paraId="4B074F26" w14:textId="11D5AE0B" w:rsidR="000811D0" w:rsidRPr="00E019E7" w:rsidRDefault="003D3975" w:rsidP="00242C0F">
      <w:r w:rsidRPr="00E019E7">
        <w:t xml:space="preserve">v. </w:t>
      </w:r>
      <w:hyperlink r:id="rId1059" w:anchor="Text_4200BP_Event" w:history="1">
        <w:r w:rsidRPr="00E019E7">
          <w:rPr>
            <w:rStyle w:val="Hyperlink"/>
          </w:rPr>
          <w:t>4.2 Ky BP event</w:t>
        </w:r>
      </w:hyperlink>
      <w:r w:rsidRPr="00E019E7">
        <w:t xml:space="preserve"> (BIB 2816)</w:t>
      </w:r>
    </w:p>
    <w:p w14:paraId="72744C34" w14:textId="77777777" w:rsidR="003D3975" w:rsidRPr="00E019E7" w:rsidRDefault="003D3975" w:rsidP="00242C0F"/>
    <w:p w14:paraId="729C5A34" w14:textId="77777777" w:rsidR="003D3975" w:rsidRDefault="003D3975" w:rsidP="00426FF9">
      <w:pPr>
        <w:pStyle w:val="Heading1"/>
      </w:pPr>
      <w:bookmarkStart w:id="541" w:name="Sit_Siles"/>
      <w:r>
        <w:t>SILES</w:t>
      </w:r>
    </w:p>
    <w:bookmarkEnd w:id="541"/>
    <w:p w14:paraId="733D6BB5" w14:textId="77777777" w:rsidR="003D3975" w:rsidRDefault="003D3975" w:rsidP="00242C0F">
      <w:pPr>
        <w:rPr>
          <w:lang w:val="fr-FR"/>
        </w:rPr>
      </w:pPr>
      <w:r>
        <w:rPr>
          <w:lang w:val="fr-FR"/>
        </w:rPr>
        <w:t>Lago Siles</w:t>
      </w:r>
    </w:p>
    <w:p w14:paraId="1659F179" w14:textId="77777777" w:rsidR="003D3975" w:rsidRDefault="003D3975" w:rsidP="00242C0F">
      <w:pPr>
        <w:rPr>
          <w:lang w:val="fr-FR"/>
        </w:rPr>
      </w:pPr>
    </w:p>
    <w:p w14:paraId="13916608" w14:textId="2BD48FA1" w:rsidR="003D3975" w:rsidRPr="00E019E7" w:rsidRDefault="003D3975" w:rsidP="003D3975">
      <w:pPr>
        <w:rPr>
          <w:lang w:val="fr-FR"/>
        </w:rPr>
      </w:pPr>
      <w:r>
        <w:rPr>
          <w:lang w:val="fr-FR"/>
        </w:rPr>
        <w:t xml:space="preserve">En Andalousie, </w:t>
      </w:r>
      <w:r w:rsidRPr="00E019E7">
        <w:rPr>
          <w:lang w:val="fr-FR"/>
        </w:rPr>
        <w:t xml:space="preserve">v. </w:t>
      </w:r>
      <w:hyperlink r:id="rId1060" w:anchor="Text_4200BP_Event" w:history="1">
        <w:r w:rsidRPr="00E019E7">
          <w:rPr>
            <w:rStyle w:val="Hyperlink"/>
            <w:lang w:val="fr-FR"/>
          </w:rPr>
          <w:t>4.2 Ky BP event</w:t>
        </w:r>
      </w:hyperlink>
      <w:r w:rsidRPr="00E019E7">
        <w:rPr>
          <w:lang w:val="fr-FR"/>
        </w:rPr>
        <w:t xml:space="preserve"> (BIB 2816)</w:t>
      </w:r>
    </w:p>
    <w:p w14:paraId="4C0407CA" w14:textId="77777777" w:rsidR="003D3975" w:rsidRPr="00E019E7" w:rsidRDefault="003D3975" w:rsidP="00242C0F">
      <w:pPr>
        <w:rPr>
          <w:lang w:val="fr-FR"/>
        </w:rPr>
      </w:pPr>
    </w:p>
    <w:p w14:paraId="51ABA3C7" w14:textId="77777777" w:rsidR="003D3975" w:rsidRPr="00E019E7" w:rsidRDefault="003D3975" w:rsidP="00242C0F">
      <w:pPr>
        <w:rPr>
          <w:lang w:val="fr-FR"/>
        </w:rPr>
      </w:pPr>
    </w:p>
    <w:p w14:paraId="40B6E980" w14:textId="77777777" w:rsidR="00B30297" w:rsidRPr="0032190F" w:rsidRDefault="00B30297" w:rsidP="00426FF9">
      <w:pPr>
        <w:pStyle w:val="Heading1"/>
      </w:pPr>
      <w:bookmarkStart w:id="542" w:name="Sit_Sesklo"/>
      <w:r w:rsidRPr="0032190F">
        <w:t>SESKLO</w:t>
      </w:r>
    </w:p>
    <w:bookmarkEnd w:id="542"/>
    <w:p w14:paraId="4428B608" w14:textId="77777777" w:rsidR="003006B9" w:rsidRPr="0032190F" w:rsidRDefault="003006B9" w:rsidP="00242C0F">
      <w:pPr>
        <w:rPr>
          <w:lang w:val="fr-FR"/>
        </w:rPr>
      </w:pPr>
    </w:p>
    <w:p w14:paraId="68DC2546" w14:textId="5B96EA59" w:rsidR="00E564B5" w:rsidRPr="0032190F" w:rsidRDefault="00436A42" w:rsidP="009F2A99">
      <w:pPr>
        <w:jc w:val="both"/>
        <w:rPr>
          <w:lang w:val="fr-FR"/>
        </w:rPr>
      </w:pPr>
      <w:r w:rsidRPr="0032190F">
        <w:rPr>
          <w:lang w:val="fr-FR"/>
        </w:rPr>
        <w:t xml:space="preserve">Ce site a donné son nom à la culture de </w:t>
      </w:r>
      <w:hyperlink r:id="rId1061" w:anchor="Cul_Sesklo" w:history="1">
        <w:r w:rsidRPr="0032190F">
          <w:rPr>
            <w:rStyle w:val="Hyperlink"/>
            <w:lang w:val="fr-FR"/>
          </w:rPr>
          <w:t>Sesklo</w:t>
        </w:r>
      </w:hyperlink>
      <w:r w:rsidRPr="0032190F">
        <w:rPr>
          <w:lang w:val="fr-FR"/>
        </w:rPr>
        <w:t xml:space="preserve">. Il comprend une acropole qui contient des maisons carrées et rectangulaires avec, à proximité du centre géométrique du site un vaste mégaron. Les autres maisons comprennent en général 1 ou 2 pièces et sont séparées les unes des autres par des ruelles étroites. </w:t>
      </w:r>
      <w:r w:rsidR="00E564B5" w:rsidRPr="0032190F">
        <w:rPr>
          <w:lang w:val="fr-FR"/>
        </w:rPr>
        <w:t xml:space="preserve">Les maisons sont construites en briques crues sur une infrastructure de pierres sèches. La couverture devant être probablement faite d’un toit à double pente. </w:t>
      </w:r>
      <w:r w:rsidRPr="0032190F">
        <w:rPr>
          <w:lang w:val="fr-FR"/>
        </w:rPr>
        <w:t xml:space="preserve">L’acropole est entourée d’un mur d’un mètre d’épaisseur au-delà duquel s’étend la ville basse (en tout 10 à </w:t>
      </w:r>
      <w:smartTag w:uri="urn:schemas-microsoft-com:office:smarttags" w:element="metricconverter">
        <w:smartTagPr>
          <w:attr w:name="ProductID" w:val="12 ha"/>
        </w:smartTagPr>
        <w:r w:rsidRPr="0032190F">
          <w:rPr>
            <w:lang w:val="fr-FR"/>
          </w:rPr>
          <w:t>12 ha</w:t>
        </w:r>
      </w:smartTag>
      <w:r w:rsidRPr="0032190F">
        <w:rPr>
          <w:lang w:val="fr-FR"/>
        </w:rPr>
        <w:t xml:space="preserve">) </w:t>
      </w:r>
      <w:r w:rsidR="00E564B5" w:rsidRPr="0032190F">
        <w:rPr>
          <w:lang w:val="fr-FR"/>
        </w:rPr>
        <w:t>Les rites funéraires semblent montrer la manipulation d’ossements et des enterrements secondaires.</w:t>
      </w:r>
    </w:p>
    <w:p w14:paraId="608EDC7F" w14:textId="4DC9184B" w:rsidR="00B30297" w:rsidRPr="0032190F" w:rsidRDefault="00E564B5" w:rsidP="009F2A99">
      <w:pPr>
        <w:jc w:val="both"/>
        <w:rPr>
          <w:lang w:val="fr-FR"/>
        </w:rPr>
      </w:pPr>
      <w:r w:rsidRPr="0032190F">
        <w:rPr>
          <w:lang w:val="fr-FR"/>
        </w:rPr>
        <w:t xml:space="preserve">On connaît pour cette période l’existence de maquettes de maisons. </w:t>
      </w:r>
      <w:r w:rsidR="00436A42" w:rsidRPr="0032190F">
        <w:rPr>
          <w:lang w:val="fr-FR"/>
        </w:rPr>
        <w:t>La présence d’</w:t>
      </w:r>
      <w:hyperlink r:id="rId1062" w:anchor="Sit_Obsidienne" w:history="1">
        <w:r w:rsidR="009F2A99" w:rsidRPr="009F2A99">
          <w:rPr>
            <w:rStyle w:val="Hyperlink"/>
            <w:szCs w:val="20"/>
            <w:lang w:val="fr-FR"/>
          </w:rPr>
          <w:t>obsidienne</w:t>
        </w:r>
      </w:hyperlink>
      <w:r w:rsidR="009F2A99">
        <w:rPr>
          <w:color w:val="211D1E"/>
          <w:szCs w:val="20"/>
          <w:lang w:val="fr-FR"/>
        </w:rPr>
        <w:t xml:space="preserve"> </w:t>
      </w:r>
      <w:r w:rsidR="00436A42" w:rsidRPr="0032190F">
        <w:rPr>
          <w:lang w:val="fr-FR"/>
        </w:rPr>
        <w:t>témoigne de réseaux d’échange</w:t>
      </w:r>
      <w:r w:rsidRPr="0032190F">
        <w:rPr>
          <w:lang w:val="fr-FR"/>
        </w:rPr>
        <w:t>s plus développés qu’auparavant (</w:t>
      </w:r>
      <w:r w:rsidR="0070027E" w:rsidRPr="0032190F">
        <w:rPr>
          <w:lang w:val="fr-FR"/>
        </w:rPr>
        <w:t>BIB</w:t>
      </w:r>
      <w:r w:rsidRPr="0032190F">
        <w:rPr>
          <w:lang w:val="fr-FR"/>
        </w:rPr>
        <w:t xml:space="preserve"> 125 p. 82).</w:t>
      </w:r>
    </w:p>
    <w:p w14:paraId="63ADEDD2" w14:textId="77777777" w:rsidR="003006B9" w:rsidRPr="0032190F" w:rsidRDefault="003006B9" w:rsidP="00242C0F">
      <w:pPr>
        <w:rPr>
          <w:lang w:val="fr-FR"/>
        </w:rPr>
      </w:pPr>
    </w:p>
    <w:p w14:paraId="22896A88" w14:textId="77777777" w:rsidR="00CB46AD" w:rsidRPr="0032190F" w:rsidRDefault="00CB46AD" w:rsidP="00426FF9">
      <w:pPr>
        <w:pStyle w:val="Heading1"/>
      </w:pPr>
      <w:bookmarkStart w:id="543" w:name="Sit_Dimini"/>
      <w:r w:rsidRPr="0032190F">
        <w:t>DIMINI</w:t>
      </w:r>
    </w:p>
    <w:bookmarkEnd w:id="543"/>
    <w:p w14:paraId="0CC8A3B3" w14:textId="77777777" w:rsidR="003006B9" w:rsidRPr="0032190F" w:rsidRDefault="003006B9" w:rsidP="00242C0F">
      <w:pPr>
        <w:rPr>
          <w:lang w:val="fr-FR"/>
        </w:rPr>
      </w:pPr>
    </w:p>
    <w:p w14:paraId="083CB7AA" w14:textId="3CAEFA4A" w:rsidR="003006B9" w:rsidRPr="0032190F" w:rsidRDefault="00CB46AD" w:rsidP="00242C0F">
      <w:pPr>
        <w:rPr>
          <w:lang w:val="fr-FR"/>
        </w:rPr>
      </w:pPr>
      <w:r w:rsidRPr="0032190F">
        <w:rPr>
          <w:lang w:val="fr-FR"/>
        </w:rPr>
        <w:t xml:space="preserve">Ce site côtier de Thessalie orientale à donné son nom à la culture de </w:t>
      </w:r>
      <w:hyperlink r:id="rId1063" w:anchor="Cul_Dimini" w:history="1">
        <w:r w:rsidRPr="0032190F">
          <w:rPr>
            <w:rStyle w:val="Hyperlink"/>
            <w:lang w:val="fr-FR"/>
          </w:rPr>
          <w:t>Dimini</w:t>
        </w:r>
      </w:hyperlink>
      <w:r w:rsidRPr="0032190F">
        <w:rPr>
          <w:lang w:val="fr-FR"/>
        </w:rPr>
        <w:t xml:space="preserve">. Le tell montre 6 cercles de murs de pierres et d’argile épais de 0,6 à </w:t>
      </w:r>
      <w:smartTag w:uri="urn:schemas-microsoft-com:office:smarttags" w:element="metricconverter">
        <w:smartTagPr>
          <w:attr w:name="ProductID" w:val="1,4 m"/>
        </w:smartTagPr>
        <w:r w:rsidRPr="0032190F">
          <w:rPr>
            <w:lang w:val="fr-FR"/>
          </w:rPr>
          <w:t>1,4 m</w:t>
        </w:r>
      </w:smartTag>
      <w:r w:rsidRPr="0032190F">
        <w:rPr>
          <w:lang w:val="fr-FR"/>
        </w:rPr>
        <w:t xml:space="preserve"> et dont les plus épais atteignent </w:t>
      </w:r>
      <w:smartTag w:uri="urn:schemas-microsoft-com:office:smarttags" w:element="metricconverter">
        <w:smartTagPr>
          <w:attr w:name="ProductID" w:val="3 m"/>
        </w:smartTagPr>
        <w:r w:rsidRPr="0032190F">
          <w:rPr>
            <w:lang w:val="fr-FR"/>
          </w:rPr>
          <w:t>3 m</w:t>
        </w:r>
      </w:smartTag>
      <w:r w:rsidRPr="0032190F">
        <w:rPr>
          <w:lang w:val="fr-FR"/>
        </w:rPr>
        <w:t xml:space="preserve"> de hauteur.</w:t>
      </w:r>
    </w:p>
    <w:p w14:paraId="1C5E99A0" w14:textId="77777777" w:rsidR="003006B9" w:rsidRPr="0032190F" w:rsidRDefault="003006B9" w:rsidP="00242C0F">
      <w:pPr>
        <w:rPr>
          <w:lang w:val="fr-FR"/>
        </w:rPr>
      </w:pPr>
    </w:p>
    <w:p w14:paraId="743850AF" w14:textId="77777777" w:rsidR="004D051E" w:rsidRPr="0032190F" w:rsidRDefault="004D051E" w:rsidP="00426FF9">
      <w:pPr>
        <w:pStyle w:val="Heading1"/>
      </w:pPr>
      <w:bookmarkStart w:id="544" w:name="Sit_Karanovo"/>
      <w:r w:rsidRPr="0032190F">
        <w:t>KARANOVO</w:t>
      </w:r>
      <w:bookmarkEnd w:id="544"/>
    </w:p>
    <w:p w14:paraId="2F7C474E" w14:textId="77777777" w:rsidR="003006B9" w:rsidRPr="0032190F" w:rsidRDefault="003006B9" w:rsidP="00242C0F">
      <w:pPr>
        <w:rPr>
          <w:lang w:val="fr-FR"/>
        </w:rPr>
      </w:pPr>
    </w:p>
    <w:p w14:paraId="4DC84D62" w14:textId="2A7A6290" w:rsidR="008411DD" w:rsidRDefault="008B1862" w:rsidP="00242C0F">
      <w:pPr>
        <w:rPr>
          <w:lang w:val="fr-FR"/>
        </w:rPr>
      </w:pPr>
      <w:r w:rsidRPr="0032190F">
        <w:rPr>
          <w:lang w:val="fr-FR"/>
        </w:rPr>
        <w:t>En Bulgaire, p</w:t>
      </w:r>
      <w:r w:rsidR="008D08ED" w:rsidRPr="0032190F">
        <w:rPr>
          <w:lang w:val="fr-FR"/>
        </w:rPr>
        <w:t xml:space="preserve">rès de Stara Zagora, ce </w:t>
      </w:r>
      <w:r w:rsidR="008D08ED" w:rsidRPr="0032190F">
        <w:rPr>
          <w:i/>
          <w:lang w:val="fr-FR"/>
        </w:rPr>
        <w:t>tell</w:t>
      </w:r>
      <w:r w:rsidR="008D08ED" w:rsidRPr="0032190F">
        <w:rPr>
          <w:lang w:val="fr-FR"/>
        </w:rPr>
        <w:t xml:space="preserve"> montre de nombreux niveaux</w:t>
      </w:r>
      <w:r w:rsidR="008411DD" w:rsidRPr="0032190F">
        <w:rPr>
          <w:lang w:val="fr-FR"/>
        </w:rPr>
        <w:t xml:space="preserve"> d’occupations (Karanovo I-VII) </w:t>
      </w:r>
      <w:r w:rsidR="00350234" w:rsidRPr="0032190F">
        <w:rPr>
          <w:lang w:val="fr-FR"/>
        </w:rPr>
        <w:t xml:space="preserve">et se rattache à la culture de </w:t>
      </w:r>
      <w:hyperlink r:id="rId1064" w:anchor="Cul_Karanovo" w:history="1">
        <w:r w:rsidR="00350234" w:rsidRPr="0032190F">
          <w:rPr>
            <w:rStyle w:val="Hyperlink"/>
            <w:lang w:val="fr-FR"/>
          </w:rPr>
          <w:t>Karanovo</w:t>
        </w:r>
      </w:hyperlink>
      <w:r w:rsidR="008411DD" w:rsidRPr="0032190F">
        <w:rPr>
          <w:lang w:val="fr-FR"/>
        </w:rPr>
        <w:t>:</w:t>
      </w:r>
    </w:p>
    <w:p w14:paraId="184D7E79" w14:textId="77777777" w:rsidR="00CC2726" w:rsidRDefault="00CC2726"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83"/>
        <w:gridCol w:w="4293"/>
      </w:tblGrid>
      <w:tr w:rsidR="00CC2726" w14:paraId="7DEF750F" w14:textId="77777777" w:rsidTr="00C35EA7">
        <w:trPr>
          <w:jc w:val="center"/>
        </w:trPr>
        <w:tc>
          <w:tcPr>
            <w:tcW w:w="1283" w:type="dxa"/>
          </w:tcPr>
          <w:p w14:paraId="6FF9A193" w14:textId="77777777" w:rsidR="00CC2726" w:rsidRPr="00C35EA7" w:rsidRDefault="00CC2726" w:rsidP="00242C0F">
            <w:pPr>
              <w:rPr>
                <w:lang w:val="fr-FR"/>
              </w:rPr>
            </w:pPr>
            <w:r w:rsidRPr="00C35EA7">
              <w:rPr>
                <w:lang w:val="fr-FR"/>
              </w:rPr>
              <w:t>Karanovo</w:t>
            </w:r>
          </w:p>
        </w:tc>
        <w:tc>
          <w:tcPr>
            <w:tcW w:w="4293" w:type="dxa"/>
          </w:tcPr>
          <w:p w14:paraId="56B87864" w14:textId="77777777" w:rsidR="00CC2726" w:rsidRPr="00C35EA7" w:rsidRDefault="00CC2726" w:rsidP="00242C0F">
            <w:pPr>
              <w:rPr>
                <w:lang w:val="fr-FR"/>
              </w:rPr>
            </w:pPr>
          </w:p>
        </w:tc>
      </w:tr>
      <w:tr w:rsidR="00CC2726" w14:paraId="5ACF8CD6" w14:textId="77777777" w:rsidTr="00C35EA7">
        <w:trPr>
          <w:jc w:val="center"/>
        </w:trPr>
        <w:tc>
          <w:tcPr>
            <w:tcW w:w="1283" w:type="dxa"/>
          </w:tcPr>
          <w:p w14:paraId="666AAD65" w14:textId="77777777" w:rsidR="00CC2726" w:rsidRPr="00C35EA7" w:rsidRDefault="00CC2726" w:rsidP="00242C0F">
            <w:pPr>
              <w:rPr>
                <w:lang w:val="fr-FR"/>
              </w:rPr>
            </w:pPr>
            <w:r w:rsidRPr="00C35EA7">
              <w:rPr>
                <w:lang w:val="fr-FR"/>
              </w:rPr>
              <w:t>VI </w:t>
            </w:r>
          </w:p>
        </w:tc>
        <w:tc>
          <w:tcPr>
            <w:tcW w:w="4293" w:type="dxa"/>
          </w:tcPr>
          <w:p w14:paraId="258AD9BA" w14:textId="77777777" w:rsidR="00CC2726" w:rsidRPr="00C35EA7" w:rsidRDefault="00CC2726" w:rsidP="00242C0F">
            <w:pPr>
              <w:rPr>
                <w:lang w:val="fr-FR"/>
              </w:rPr>
            </w:pPr>
            <w:r w:rsidRPr="00C35EA7">
              <w:rPr>
                <w:lang w:val="fr-FR"/>
              </w:rPr>
              <w:t>fin du 6</w:t>
            </w:r>
            <w:r w:rsidRPr="00C35EA7">
              <w:rPr>
                <w:vertAlign w:val="superscript"/>
                <w:lang w:val="fr-FR"/>
              </w:rPr>
              <w:t>e</w:t>
            </w:r>
            <w:r w:rsidRPr="00C35EA7">
              <w:rPr>
                <w:lang w:val="fr-FR"/>
              </w:rPr>
              <w:t xml:space="preserve"> millénaire</w:t>
            </w:r>
          </w:p>
        </w:tc>
      </w:tr>
      <w:tr w:rsidR="00CC2726" w:rsidRPr="002541D8" w14:paraId="4AC57764" w14:textId="77777777" w:rsidTr="00C35EA7">
        <w:trPr>
          <w:jc w:val="center"/>
        </w:trPr>
        <w:tc>
          <w:tcPr>
            <w:tcW w:w="1283" w:type="dxa"/>
          </w:tcPr>
          <w:p w14:paraId="675AC688" w14:textId="77777777" w:rsidR="00CC2726" w:rsidRPr="00C35EA7" w:rsidRDefault="00CC2726" w:rsidP="00242C0F">
            <w:pPr>
              <w:rPr>
                <w:lang w:val="fr-FR"/>
              </w:rPr>
            </w:pPr>
            <w:r w:rsidRPr="00C35EA7">
              <w:rPr>
                <w:lang w:val="fr-FR"/>
              </w:rPr>
              <w:t>III </w:t>
            </w:r>
          </w:p>
        </w:tc>
        <w:tc>
          <w:tcPr>
            <w:tcW w:w="4293" w:type="dxa"/>
          </w:tcPr>
          <w:p w14:paraId="207F329D" w14:textId="77777777" w:rsidR="00CC2726" w:rsidRPr="00C35EA7" w:rsidRDefault="00CC2726" w:rsidP="00242C0F">
            <w:pPr>
              <w:rPr>
                <w:lang w:val="fr-FR"/>
              </w:rPr>
            </w:pPr>
            <w:r w:rsidRPr="00C35EA7">
              <w:rPr>
                <w:lang w:val="fr-FR"/>
              </w:rPr>
              <w:t>fin de la première moitié du 5</w:t>
            </w:r>
            <w:r w:rsidRPr="00C35EA7">
              <w:rPr>
                <w:vertAlign w:val="superscript"/>
                <w:lang w:val="fr-FR"/>
              </w:rPr>
              <w:t>e</w:t>
            </w:r>
            <w:r w:rsidRPr="00C35EA7">
              <w:rPr>
                <w:lang w:val="fr-FR"/>
              </w:rPr>
              <w:t xml:space="preserve"> millénaire</w:t>
            </w:r>
          </w:p>
        </w:tc>
      </w:tr>
      <w:tr w:rsidR="00CC2726" w:rsidRPr="002541D8" w14:paraId="3DA67D42" w14:textId="77777777" w:rsidTr="00C35EA7">
        <w:trPr>
          <w:jc w:val="center"/>
        </w:trPr>
        <w:tc>
          <w:tcPr>
            <w:tcW w:w="1283" w:type="dxa"/>
          </w:tcPr>
          <w:p w14:paraId="148226AD" w14:textId="77777777" w:rsidR="00CC2726" w:rsidRPr="00C35EA7" w:rsidRDefault="00CC2726" w:rsidP="00242C0F">
            <w:pPr>
              <w:rPr>
                <w:lang w:val="fr-FR"/>
              </w:rPr>
            </w:pPr>
            <w:r w:rsidRPr="00C35EA7">
              <w:rPr>
                <w:lang w:val="fr-FR"/>
              </w:rPr>
              <w:t>II </w:t>
            </w:r>
          </w:p>
        </w:tc>
        <w:tc>
          <w:tcPr>
            <w:tcW w:w="4293" w:type="dxa"/>
          </w:tcPr>
          <w:p w14:paraId="60126B2D" w14:textId="77777777" w:rsidR="00CC2726" w:rsidRPr="00C35EA7" w:rsidRDefault="00CC2726" w:rsidP="00242C0F">
            <w:pPr>
              <w:rPr>
                <w:lang w:val="fr-FR"/>
              </w:rPr>
            </w:pPr>
            <w:r w:rsidRPr="00C35EA7">
              <w:rPr>
                <w:lang w:val="fr-FR"/>
              </w:rPr>
              <w:t>fin de la première moitié du 6</w:t>
            </w:r>
            <w:r w:rsidRPr="00C35EA7">
              <w:rPr>
                <w:vertAlign w:val="superscript"/>
                <w:lang w:val="fr-FR"/>
              </w:rPr>
              <w:t>e</w:t>
            </w:r>
            <w:r w:rsidRPr="00C35EA7">
              <w:rPr>
                <w:lang w:val="fr-FR"/>
              </w:rPr>
              <w:t xml:space="preserve"> millénaire</w:t>
            </w:r>
          </w:p>
        </w:tc>
      </w:tr>
    </w:tbl>
    <w:p w14:paraId="372013A3" w14:textId="77777777" w:rsidR="008411DD" w:rsidRPr="0032190F" w:rsidRDefault="00CC2726" w:rsidP="00242C0F">
      <w:pPr>
        <w:rPr>
          <w:lang w:val="fr-FR"/>
        </w:rPr>
      </w:pPr>
      <w:r w:rsidRPr="0032190F">
        <w:rPr>
          <w:lang w:val="fr-FR"/>
        </w:rPr>
        <w:lastRenderedPageBreak/>
        <w:t xml:space="preserve"> </w:t>
      </w:r>
      <w:r w:rsidR="008411DD" w:rsidRPr="0032190F">
        <w:rPr>
          <w:lang w:val="fr-FR"/>
        </w:rPr>
        <w:t>(</w:t>
      </w:r>
      <w:r w:rsidR="0070027E" w:rsidRPr="0032190F">
        <w:rPr>
          <w:lang w:val="fr-FR"/>
        </w:rPr>
        <w:t>BIB</w:t>
      </w:r>
      <w:r w:rsidR="008411DD" w:rsidRPr="0032190F">
        <w:rPr>
          <w:lang w:val="fr-FR"/>
        </w:rPr>
        <w:t xml:space="preserve"> 125 p. 305)</w:t>
      </w:r>
    </w:p>
    <w:p w14:paraId="649E12B4" w14:textId="77777777" w:rsidR="008D08ED" w:rsidRDefault="002D35F4" w:rsidP="002D35F4">
      <w:pPr>
        <w:tabs>
          <w:tab w:val="left" w:pos="2830"/>
        </w:tabs>
        <w:rPr>
          <w:lang w:val="fr-FR"/>
        </w:rPr>
      </w:pPr>
      <w:r>
        <w:rPr>
          <w:lang w:val="fr-FR"/>
        </w:rPr>
        <w:tab/>
      </w:r>
    </w:p>
    <w:p w14:paraId="1F406FF7" w14:textId="77777777" w:rsidR="002D35F4" w:rsidRDefault="002D35F4" w:rsidP="002D35F4">
      <w:pPr>
        <w:pStyle w:val="Heading2"/>
      </w:pPr>
      <w:r>
        <w:t>stratigraphie</w:t>
      </w:r>
    </w:p>
    <w:p w14:paraId="061411C7" w14:textId="77777777" w:rsidR="002D35F4" w:rsidRDefault="002D35F4" w:rsidP="002D35F4">
      <w:pPr>
        <w:tabs>
          <w:tab w:val="left" w:pos="2830"/>
        </w:tabs>
        <w:rPr>
          <w:lang w:val="fr-FR"/>
        </w:rPr>
      </w:pPr>
    </w:p>
    <w:p w14:paraId="4AFAB7DD" w14:textId="77777777" w:rsidR="002D35F4" w:rsidRDefault="002D35F4" w:rsidP="002D35F4">
      <w:pPr>
        <w:pStyle w:val="Heading3"/>
      </w:pPr>
      <w:r>
        <w:t>Ia</w:t>
      </w:r>
    </w:p>
    <w:p w14:paraId="0F6C7873" w14:textId="77777777" w:rsidR="004D051E" w:rsidRDefault="002D35F4" w:rsidP="00242C0F">
      <w:pPr>
        <w:rPr>
          <w:lang w:val="fr-FR"/>
        </w:rPr>
      </w:pPr>
      <w:r>
        <w:rPr>
          <w:lang w:val="fr-FR"/>
        </w:rPr>
        <w:t>L</w:t>
      </w:r>
      <w:r w:rsidR="004D051E" w:rsidRPr="0032190F">
        <w:rPr>
          <w:lang w:val="fr-FR"/>
        </w:rPr>
        <w:t>a couche inférieure montre une céramique à surface polie, peinte en blanc après cuisson. Une céramique plus grossière (décor à la barbotine ou en re</w:t>
      </w:r>
      <w:r>
        <w:rPr>
          <w:lang w:val="fr-FR"/>
        </w:rPr>
        <w:t>lief) l’accompagne (BIB ?)</w:t>
      </w:r>
    </w:p>
    <w:p w14:paraId="4F557B1D" w14:textId="77777777" w:rsidR="002D35F4" w:rsidRDefault="002D35F4" w:rsidP="00242C0F">
      <w:pPr>
        <w:rPr>
          <w:lang w:val="fr-FR"/>
        </w:rPr>
      </w:pPr>
    </w:p>
    <w:p w14:paraId="1D60EF3D" w14:textId="77777777" w:rsidR="002D35F4" w:rsidRPr="0032190F" w:rsidRDefault="002D35F4" w:rsidP="002D35F4">
      <w:pPr>
        <w:pStyle w:val="Heading3"/>
      </w:pPr>
      <w:r>
        <w:t>Ib</w:t>
      </w:r>
    </w:p>
    <w:p w14:paraId="2AC6B9A0" w14:textId="51F9FCCB" w:rsidR="004D051E" w:rsidRPr="0032190F" w:rsidRDefault="002D35F4" w:rsidP="00242C0F">
      <w:pPr>
        <w:rPr>
          <w:lang w:val="fr-FR"/>
        </w:rPr>
      </w:pPr>
      <w:r>
        <w:rPr>
          <w:lang w:val="fr-FR"/>
        </w:rPr>
        <w:t>C</w:t>
      </w:r>
      <w:r w:rsidR="004D051E" w:rsidRPr="0032190F">
        <w:rPr>
          <w:lang w:val="fr-FR"/>
        </w:rPr>
        <w:t xml:space="preserve">e niveau voit disparaître les marqueurs du Néolithique à </w:t>
      </w:r>
      <w:hyperlink r:id="rId1065" w:anchor="Cul_Céramique_Peinte" w:history="1">
        <w:r w:rsidR="004D051E" w:rsidRPr="0032190F">
          <w:rPr>
            <w:rStyle w:val="Hyperlink"/>
            <w:lang w:val="fr-FR"/>
          </w:rPr>
          <w:t>Céramique Peinte</w:t>
        </w:r>
      </w:hyperlink>
      <w:r w:rsidR="004D051E" w:rsidRPr="0032190F">
        <w:rPr>
          <w:lang w:val="fr-FR"/>
        </w:rPr>
        <w:t xml:space="preserve"> au profit de récipients monochromes. Il s’agit peut-être là d’une influence du Nord-Ouest anatolien comme le suggère la présence d’industrie macro-laminaire et d’outils à retouches latérales. </w:t>
      </w:r>
      <w:r>
        <w:rPr>
          <w:lang w:val="fr-FR"/>
        </w:rPr>
        <w:t>(BIB ?)</w:t>
      </w:r>
    </w:p>
    <w:p w14:paraId="24CBE706" w14:textId="77777777" w:rsidR="003006B9" w:rsidRPr="0032190F" w:rsidRDefault="003006B9" w:rsidP="00242C0F">
      <w:pPr>
        <w:rPr>
          <w:lang w:val="fr-FR"/>
        </w:rPr>
      </w:pPr>
    </w:p>
    <w:p w14:paraId="3D6A97FD" w14:textId="77777777" w:rsidR="00366BF1" w:rsidRPr="0032190F" w:rsidRDefault="00366BF1" w:rsidP="00426FF9">
      <w:pPr>
        <w:pStyle w:val="Heading1"/>
      </w:pPr>
      <w:bookmarkStart w:id="545" w:name="Sit_Cernin"/>
      <w:r w:rsidRPr="0032190F">
        <w:t>CERNIN</w:t>
      </w:r>
    </w:p>
    <w:bookmarkEnd w:id="545"/>
    <w:p w14:paraId="3D559156" w14:textId="77777777" w:rsidR="00366BF1" w:rsidRPr="0032190F" w:rsidRDefault="00366BF1" w:rsidP="00242C0F">
      <w:pPr>
        <w:rPr>
          <w:lang w:val="fr-FR"/>
        </w:rPr>
      </w:pPr>
    </w:p>
    <w:p w14:paraId="16B57493" w14:textId="54B781F5" w:rsidR="00366BF1" w:rsidRDefault="00366BF1" w:rsidP="00074F48">
      <w:pPr>
        <w:jc w:val="both"/>
        <w:rPr>
          <w:lang w:val="fr-FR"/>
        </w:rPr>
      </w:pPr>
      <w:r w:rsidRPr="0032190F">
        <w:rPr>
          <w:lang w:val="fr-FR"/>
        </w:rPr>
        <w:t xml:space="preserve">La nécropole de Černin (Kiev, Ukraine) est attribuée à al culture de </w:t>
      </w:r>
      <w:hyperlink r:id="rId1066" w:anchor="Cul_Cucuteni_Tripolje" w:history="1">
        <w:r w:rsidRPr="0032190F">
          <w:rPr>
            <w:rStyle w:val="Hyperlink"/>
            <w:lang w:val="fr-FR"/>
          </w:rPr>
          <w:t xml:space="preserve">Tripolje (CII-g </w:t>
        </w:r>
        <w:r w:rsidR="00225AC0" w:rsidRPr="0032190F">
          <w:rPr>
            <w:rStyle w:val="Hyperlink"/>
            <w:lang w:val="fr-FR"/>
          </w:rPr>
          <w:t>II) </w:t>
        </w:r>
      </w:hyperlink>
      <w:r w:rsidR="00225AC0" w:rsidRPr="0032190F">
        <w:rPr>
          <w:lang w:val="fr-FR"/>
        </w:rPr>
        <w:t xml:space="preserve">: 94 sépultures à incinérations en urnes ou sans récipients regroupées sur </w:t>
      </w:r>
      <w:smartTag w:uri="urn:schemas-microsoft-com:office:smarttags" w:element="metricconverter">
        <w:smartTagPr>
          <w:attr w:name="ProductID" w:val="40 m2"/>
        </w:smartTagPr>
        <w:r w:rsidR="00225AC0" w:rsidRPr="0032190F">
          <w:rPr>
            <w:lang w:val="fr-FR"/>
          </w:rPr>
          <w:t>40 m2</w:t>
        </w:r>
      </w:smartTag>
      <w:r w:rsidR="00225AC0" w:rsidRPr="0032190F">
        <w:rPr>
          <w:lang w:val="fr-FR"/>
        </w:rPr>
        <w:t xml:space="preserve">, 40% de tombes avec mobiliers composés de céramique, outils en silex et en os, parures en pierre et en </w:t>
      </w:r>
      <w:hyperlink r:id="rId1067" w:anchor="Sit_Cuivre" w:history="1">
        <w:r w:rsidR="00BA150E" w:rsidRPr="00BA150E">
          <w:rPr>
            <w:rStyle w:val="Hyperlink"/>
            <w:lang w:val="fr-FR"/>
          </w:rPr>
          <w:t>cuivre</w:t>
        </w:r>
      </w:hyperlink>
      <w:r w:rsidR="00225AC0" w:rsidRPr="0032190F">
        <w:rPr>
          <w:lang w:val="fr-FR"/>
        </w:rPr>
        <w:t>. La sépulture 46 avec des dents de chevaux disposées en cercle (BIB 56 p. 76)</w:t>
      </w:r>
    </w:p>
    <w:p w14:paraId="4A45E732" w14:textId="77777777" w:rsidR="006B197F" w:rsidRDefault="006B197F" w:rsidP="00074F48">
      <w:pPr>
        <w:jc w:val="both"/>
        <w:rPr>
          <w:lang w:val="fr-FR"/>
        </w:rPr>
      </w:pPr>
    </w:p>
    <w:p w14:paraId="76C3410D" w14:textId="77777777" w:rsidR="006B197F" w:rsidRDefault="006B197F" w:rsidP="00426FF9">
      <w:pPr>
        <w:pStyle w:val="Heading1"/>
      </w:pPr>
      <w:bookmarkStart w:id="546" w:name="Sit_Gelnhausen_Meerholz"/>
      <w:r>
        <w:t>GELNHAUSEN-MEERHOLZ</w:t>
      </w:r>
    </w:p>
    <w:bookmarkEnd w:id="546"/>
    <w:p w14:paraId="3BA39266" w14:textId="77777777" w:rsidR="006B197F" w:rsidRDefault="006B197F" w:rsidP="00074F48">
      <w:pPr>
        <w:jc w:val="both"/>
        <w:rPr>
          <w:lang w:val="fr-FR"/>
        </w:rPr>
      </w:pPr>
    </w:p>
    <w:p w14:paraId="0D342481" w14:textId="11E8867A" w:rsidR="006B197F" w:rsidRDefault="006B197F" w:rsidP="006B197F">
      <w:pPr>
        <w:jc w:val="both"/>
        <w:rPr>
          <w:lang w:val="fr-FR"/>
        </w:rPr>
      </w:pPr>
      <w:r w:rsidRPr="006B197F">
        <w:rPr>
          <w:lang w:val="fr-FR"/>
        </w:rPr>
        <w:t>La pierre dressée dans un parc de Gelnhausen-Meerholz en Hesse est présentée pour la première fois en détail et est considérée</w:t>
      </w:r>
      <w:r>
        <w:rPr>
          <w:lang w:val="fr-FR"/>
        </w:rPr>
        <w:t xml:space="preserve"> </w:t>
      </w:r>
      <w:r w:rsidRPr="006B197F">
        <w:rPr>
          <w:lang w:val="fr-FR"/>
        </w:rPr>
        <w:t xml:space="preserve">comme une </w:t>
      </w:r>
      <w:r>
        <w:rPr>
          <w:lang w:val="fr-FR"/>
        </w:rPr>
        <w:t>SM</w:t>
      </w:r>
      <w:r w:rsidRPr="006B197F">
        <w:rPr>
          <w:lang w:val="fr-FR"/>
        </w:rPr>
        <w:t xml:space="preserve"> </w:t>
      </w:r>
      <w:hyperlink r:id="rId1068" w:anchor="Cul_Art_TAC_T_a_statuettes_p_corde" w:history="1">
        <w:r w:rsidRPr="006B197F">
          <w:rPr>
            <w:rStyle w:val="Hyperlink"/>
            <w:lang w:val="fr-FR"/>
          </w:rPr>
          <w:t>[stèle] de l’époque du Cordé</w:t>
        </w:r>
      </w:hyperlink>
      <w:r w:rsidRPr="006B197F">
        <w:rPr>
          <w:lang w:val="fr-FR"/>
        </w:rPr>
        <w:t>. Les parallèles les plus proches proviennent de monuments funéraires</w:t>
      </w:r>
      <w:r>
        <w:rPr>
          <w:lang w:val="fr-FR"/>
        </w:rPr>
        <w:t xml:space="preserve"> </w:t>
      </w:r>
      <w:r w:rsidRPr="006B197F">
        <w:rPr>
          <w:lang w:val="fr-FR"/>
        </w:rPr>
        <w:t>de l’Allemagne centrale. Les objets représentés sur la pierre de Meerholz sont identifiés à une hache de combat en cuivre</w:t>
      </w:r>
      <w:r>
        <w:rPr>
          <w:lang w:val="fr-FR"/>
        </w:rPr>
        <w:t xml:space="preserve"> </w:t>
      </w:r>
      <w:r w:rsidRPr="006B197F">
        <w:rPr>
          <w:lang w:val="fr-FR"/>
        </w:rPr>
        <w:t>du type Eschollbrücken et à un torque. On n’est pas parvenu à reconstituer les circonstances de sa découverte de manière</w:t>
      </w:r>
      <w:r>
        <w:rPr>
          <w:lang w:val="fr-FR"/>
        </w:rPr>
        <w:t xml:space="preserve"> </w:t>
      </w:r>
      <w:r w:rsidRPr="006B197F">
        <w:rPr>
          <w:lang w:val="fr-FR"/>
        </w:rPr>
        <w:t>tout à fait satisfaisante, mais les archives disponibles semblent indiquer une appartenance au contexte cordé du Kinzigtal</w:t>
      </w:r>
      <w:r>
        <w:rPr>
          <w:lang w:val="fr-FR"/>
        </w:rPr>
        <w:t xml:space="preserve"> </w:t>
      </w:r>
      <w:r w:rsidRPr="006B197F">
        <w:rPr>
          <w:lang w:val="fr-FR"/>
        </w:rPr>
        <w:t>moyen. Le travail nécessaire pour tailler et mettre en place le bloc peut être évalué approximativement. Une série de critères</w:t>
      </w:r>
      <w:r>
        <w:rPr>
          <w:lang w:val="fr-FR"/>
        </w:rPr>
        <w:t xml:space="preserve"> </w:t>
      </w:r>
      <w:r w:rsidRPr="006B197F">
        <w:rPr>
          <w:lang w:val="fr-FR"/>
        </w:rPr>
        <w:t>permet de rattacher l’exemplaire de Meerholz au groupe des statues-menhirs européennes. Dans ce contexte, on interprète</w:t>
      </w:r>
      <w:r>
        <w:rPr>
          <w:lang w:val="fr-FR"/>
        </w:rPr>
        <w:t xml:space="preserve"> </w:t>
      </w:r>
      <w:r w:rsidRPr="006B197F">
        <w:rPr>
          <w:lang w:val="fr-FR"/>
        </w:rPr>
        <w:t>les menhirs et les objets métalliques comme des indices d’une économie du Néolithique tardif de volume limité et</w:t>
      </w:r>
      <w:r>
        <w:rPr>
          <w:lang w:val="fr-FR"/>
        </w:rPr>
        <w:t xml:space="preserve"> basée sur le mérite (BIB 3292)</w:t>
      </w:r>
    </w:p>
    <w:p w14:paraId="24692D5A" w14:textId="77777777" w:rsidR="00CC2726" w:rsidRDefault="00CC2726" w:rsidP="00074F48">
      <w:pPr>
        <w:jc w:val="both"/>
        <w:rPr>
          <w:lang w:val="fr-FR"/>
        </w:rPr>
      </w:pPr>
    </w:p>
    <w:p w14:paraId="71FD89EB" w14:textId="77777777" w:rsidR="00CC2726" w:rsidRDefault="00CC2726" w:rsidP="00426FF9">
      <w:pPr>
        <w:pStyle w:val="Heading1"/>
      </w:pPr>
      <w:bookmarkStart w:id="547" w:name="Sit_Madjari"/>
      <w:r>
        <w:t>MADJARI</w:t>
      </w:r>
    </w:p>
    <w:bookmarkEnd w:id="547"/>
    <w:p w14:paraId="26A0ED5D" w14:textId="77777777" w:rsidR="00CC2726" w:rsidRPr="006B197F" w:rsidRDefault="00E91560" w:rsidP="00074F48">
      <w:pPr>
        <w:jc w:val="both"/>
        <w:rPr>
          <w:sz w:val="20"/>
          <w:lang w:val="fr-FR"/>
        </w:rPr>
      </w:pPr>
      <w:r w:rsidRPr="006B197F">
        <w:rPr>
          <w:sz w:val="20"/>
          <w:lang w:val="fr-FR"/>
        </w:rPr>
        <w:t>Toumba Madjari, Tumba Madjari</w:t>
      </w:r>
    </w:p>
    <w:p w14:paraId="06BEDF55" w14:textId="77777777" w:rsidR="00E91560" w:rsidRDefault="00E91560" w:rsidP="00074F48">
      <w:pPr>
        <w:jc w:val="both"/>
        <w:rPr>
          <w:lang w:val="fr-FR"/>
        </w:rPr>
      </w:pPr>
    </w:p>
    <w:p w14:paraId="638A6B7C" w14:textId="77777777" w:rsidR="00CC2726" w:rsidRDefault="00E91560" w:rsidP="00074F48">
      <w:pPr>
        <w:jc w:val="both"/>
        <w:rPr>
          <w:lang w:val="fr-FR"/>
        </w:rPr>
      </w:pPr>
      <w:r>
        <w:rPr>
          <w:lang w:val="fr-FR"/>
        </w:rPr>
        <w:t xml:space="preserve">Toumba Madjari, </w:t>
      </w:r>
      <w:r w:rsidR="00CC2726" w:rsidRPr="00CC2726">
        <w:rPr>
          <w:lang w:val="fr-FR"/>
        </w:rPr>
        <w:t>village Néolithique situé à environ 2 kilomètres à l’est du centre de Skopje, la capitale de la République de Macédoine. Ce village est le site préhistorique le plus significatif de la vallée du Vardar et il est connu pour ses reconstitutions de maisons. Il appartient à la culture d'Anzabegovo-Vrchnik, qui fait partie du complexe balkano-anatolien et s'est développée de 5300 à 4200 av. J.-C.</w:t>
      </w:r>
      <w:r w:rsidR="00CC2726">
        <w:rPr>
          <w:lang w:val="fr-FR"/>
        </w:rPr>
        <w:t xml:space="preserve"> (wiki) Montre de nombreuses statuettes en céramique anthropomorphes (J. Gibaja com. pers.)</w:t>
      </w:r>
      <w:r>
        <w:rPr>
          <w:lang w:val="fr-FR"/>
        </w:rPr>
        <w:t xml:space="preserve"> (BIB 2793)</w:t>
      </w:r>
    </w:p>
    <w:p w14:paraId="504A694F" w14:textId="77777777" w:rsidR="00E91560" w:rsidRDefault="00E91560" w:rsidP="00074F48">
      <w:pPr>
        <w:jc w:val="both"/>
        <w:rPr>
          <w:lang w:val="fr-FR"/>
        </w:rPr>
      </w:pPr>
    </w:p>
    <w:p w14:paraId="51B6DFCD" w14:textId="77777777" w:rsidR="00E91560" w:rsidRPr="00E91560" w:rsidRDefault="00E91560" w:rsidP="00426FF9">
      <w:pPr>
        <w:pStyle w:val="Heading1"/>
      </w:pPr>
      <w:bookmarkStart w:id="548" w:name="Sit_Veluska"/>
      <w:r w:rsidRPr="00E91560">
        <w:t>VELUSKA</w:t>
      </w:r>
    </w:p>
    <w:bookmarkEnd w:id="548"/>
    <w:p w14:paraId="6FB4AF16" w14:textId="77777777" w:rsidR="00E91560" w:rsidRPr="00A13245" w:rsidRDefault="00E91560" w:rsidP="00074F48">
      <w:pPr>
        <w:jc w:val="both"/>
        <w:rPr>
          <w:lang w:val="fr-FR"/>
        </w:rPr>
      </w:pPr>
      <w:r w:rsidRPr="00A13245">
        <w:rPr>
          <w:lang w:val="fr-FR"/>
        </w:rPr>
        <w:t>Veluska Tumba, Veluska Toumba</w:t>
      </w:r>
    </w:p>
    <w:p w14:paraId="01ADC340" w14:textId="77777777" w:rsidR="00F412A4" w:rsidRPr="00A13245" w:rsidRDefault="00F412A4" w:rsidP="00074F48">
      <w:pPr>
        <w:jc w:val="both"/>
        <w:rPr>
          <w:lang w:val="fr-FR"/>
        </w:rPr>
      </w:pPr>
    </w:p>
    <w:p w14:paraId="0228233A" w14:textId="02C77664" w:rsidR="00E91560" w:rsidRDefault="00E91560" w:rsidP="00074F48">
      <w:pPr>
        <w:jc w:val="both"/>
        <w:rPr>
          <w:lang w:val="fr-FR"/>
        </w:rPr>
      </w:pPr>
      <w:r>
        <w:rPr>
          <w:lang w:val="fr-FR"/>
        </w:rPr>
        <w:lastRenderedPageBreak/>
        <w:t xml:space="preserve">Macédoine. </w:t>
      </w:r>
      <w:r w:rsidRPr="00E91560">
        <w:rPr>
          <w:lang w:val="fr-FR"/>
        </w:rPr>
        <w:t xml:space="preserve">Figurine d'argile féminine Néolithique montrant très clairement des </w:t>
      </w:r>
      <w:hyperlink r:id="rId1069" w:anchor="Cul_Art_TAC_c_scene" w:history="1">
        <w:r w:rsidR="00EB7813" w:rsidRPr="00EB7813">
          <w:rPr>
            <w:rStyle w:val="Hyperlink"/>
            <w:lang w:val="fr-FR"/>
          </w:rPr>
          <w:t>scènes</w:t>
        </w:r>
      </w:hyperlink>
      <w:r w:rsidRPr="00E91560">
        <w:rPr>
          <w:lang w:val="fr-FR"/>
        </w:rPr>
        <w:t xml:space="preserve">de parturition: une </w:t>
      </w:r>
      <w:r>
        <w:rPr>
          <w:lang w:val="fr-FR"/>
        </w:rPr>
        <w:t xml:space="preserve">tête émerge du vagin d'un personnages féminin (seins) (BIB 2793) </w:t>
      </w:r>
    </w:p>
    <w:p w14:paraId="58DC2BA8" w14:textId="77777777" w:rsidR="00E91560" w:rsidRDefault="00E91560" w:rsidP="00074F48">
      <w:pPr>
        <w:jc w:val="both"/>
        <w:rPr>
          <w:lang w:val="fr-FR"/>
        </w:rPr>
      </w:pPr>
    </w:p>
    <w:p w14:paraId="1183B6BA" w14:textId="77777777" w:rsidR="00E91560" w:rsidRDefault="00E91560" w:rsidP="00426FF9">
      <w:pPr>
        <w:pStyle w:val="Heading1"/>
      </w:pPr>
      <w:bookmarkStart w:id="549" w:name="Sit_Macevo"/>
      <w:r>
        <w:t>MACEVO</w:t>
      </w:r>
    </w:p>
    <w:bookmarkEnd w:id="549"/>
    <w:p w14:paraId="0505C295" w14:textId="77777777" w:rsidR="00E91560" w:rsidRPr="00E91560" w:rsidRDefault="00E91560" w:rsidP="00074F48">
      <w:pPr>
        <w:jc w:val="both"/>
        <w:rPr>
          <w:lang w:val="fr-FR"/>
        </w:rPr>
      </w:pPr>
    </w:p>
    <w:p w14:paraId="49068CC5" w14:textId="77777777" w:rsidR="00E91560" w:rsidRDefault="00E91560" w:rsidP="00074F48">
      <w:pPr>
        <w:jc w:val="both"/>
        <w:rPr>
          <w:lang w:val="fr-FR"/>
        </w:rPr>
      </w:pPr>
      <w:r>
        <w:rPr>
          <w:lang w:val="fr-FR"/>
        </w:rPr>
        <w:t xml:space="preserve">Macédoine. </w:t>
      </w:r>
      <w:r w:rsidRPr="00E91560">
        <w:rPr>
          <w:lang w:val="fr-FR"/>
        </w:rPr>
        <w:t>Figurine d'argile féminine Néolithique</w:t>
      </w:r>
      <w:r>
        <w:rPr>
          <w:lang w:val="fr-FR"/>
        </w:rPr>
        <w:t xml:space="preserve"> (BIB 2793) </w:t>
      </w:r>
    </w:p>
    <w:p w14:paraId="1B5335B7" w14:textId="77777777" w:rsidR="00E91560" w:rsidRDefault="00E91560" w:rsidP="00074F48">
      <w:pPr>
        <w:jc w:val="both"/>
        <w:rPr>
          <w:lang w:val="fr-FR"/>
        </w:rPr>
      </w:pPr>
    </w:p>
    <w:p w14:paraId="62406048" w14:textId="77777777" w:rsidR="00E91560" w:rsidRDefault="00E91560" w:rsidP="00426FF9">
      <w:pPr>
        <w:pStyle w:val="Heading1"/>
      </w:pPr>
      <w:bookmarkStart w:id="550" w:name="Sit_Gurgur_Tumba"/>
      <w:r>
        <w:t>GURGUR TUMBA</w:t>
      </w:r>
    </w:p>
    <w:bookmarkEnd w:id="550"/>
    <w:p w14:paraId="5ABA89D7" w14:textId="77777777" w:rsidR="00E91560" w:rsidRDefault="00E91560" w:rsidP="00074F48">
      <w:pPr>
        <w:jc w:val="both"/>
        <w:rPr>
          <w:lang w:val="fr-FR"/>
        </w:rPr>
      </w:pPr>
    </w:p>
    <w:p w14:paraId="4146D539" w14:textId="77777777" w:rsidR="00E91560" w:rsidRDefault="00E91560" w:rsidP="00E91560">
      <w:pPr>
        <w:jc w:val="both"/>
        <w:rPr>
          <w:lang w:val="fr-FR"/>
        </w:rPr>
      </w:pPr>
      <w:r>
        <w:rPr>
          <w:lang w:val="fr-FR"/>
        </w:rPr>
        <w:t xml:space="preserve">Macédoine. </w:t>
      </w:r>
      <w:r w:rsidRPr="00E91560">
        <w:rPr>
          <w:lang w:val="fr-FR"/>
        </w:rPr>
        <w:t>Figurine d'argile féminine Néolithique</w:t>
      </w:r>
      <w:r>
        <w:rPr>
          <w:lang w:val="fr-FR"/>
        </w:rPr>
        <w:t xml:space="preserve"> (BIB 2793) </w:t>
      </w:r>
    </w:p>
    <w:p w14:paraId="556EB68F" w14:textId="77777777" w:rsidR="00E91560" w:rsidRDefault="00E91560" w:rsidP="00E91560">
      <w:pPr>
        <w:jc w:val="both"/>
        <w:rPr>
          <w:lang w:val="fr-FR"/>
        </w:rPr>
      </w:pPr>
    </w:p>
    <w:p w14:paraId="135E7766" w14:textId="77777777" w:rsidR="00E91560" w:rsidRDefault="00E91560" w:rsidP="00426FF9">
      <w:pPr>
        <w:pStyle w:val="Heading1"/>
      </w:pPr>
      <w:bookmarkStart w:id="551" w:name="Sit_Porodin"/>
      <w:r>
        <w:t>PORODIN</w:t>
      </w:r>
    </w:p>
    <w:bookmarkEnd w:id="551"/>
    <w:p w14:paraId="2A1749AA" w14:textId="77777777" w:rsidR="00E91560" w:rsidRDefault="00E91560" w:rsidP="00E91560">
      <w:pPr>
        <w:jc w:val="both"/>
        <w:rPr>
          <w:lang w:val="fr-FR"/>
        </w:rPr>
      </w:pPr>
    </w:p>
    <w:p w14:paraId="5A71CEC8" w14:textId="77777777" w:rsidR="00E91560" w:rsidRDefault="00E91560" w:rsidP="00E91560">
      <w:pPr>
        <w:jc w:val="both"/>
        <w:rPr>
          <w:lang w:val="fr-FR"/>
        </w:rPr>
      </w:pPr>
      <w:r>
        <w:rPr>
          <w:lang w:val="fr-FR"/>
        </w:rPr>
        <w:t xml:space="preserve">Macédoine. </w:t>
      </w:r>
      <w:r w:rsidRPr="00E91560">
        <w:rPr>
          <w:lang w:val="fr-FR"/>
        </w:rPr>
        <w:t>Figurine d'argile féminine Néolithique</w:t>
      </w:r>
      <w:r>
        <w:rPr>
          <w:lang w:val="fr-FR"/>
        </w:rPr>
        <w:t xml:space="preserve"> (BIB 2793) </w:t>
      </w:r>
    </w:p>
    <w:p w14:paraId="5B16A832" w14:textId="77777777" w:rsidR="002D35F4" w:rsidRDefault="002D35F4" w:rsidP="00E91560">
      <w:pPr>
        <w:jc w:val="both"/>
        <w:rPr>
          <w:lang w:val="fr-FR"/>
        </w:rPr>
      </w:pPr>
    </w:p>
    <w:p w14:paraId="0F3F6254" w14:textId="77777777" w:rsidR="00E91560" w:rsidRPr="00A13245" w:rsidRDefault="00E91560" w:rsidP="00426FF9">
      <w:pPr>
        <w:pStyle w:val="Heading1"/>
      </w:pPr>
      <w:bookmarkStart w:id="552" w:name="Sit_Vrbjanska_Cuka"/>
      <w:r w:rsidRPr="00A13245">
        <w:t>VRBJANSKA CUKA</w:t>
      </w:r>
    </w:p>
    <w:bookmarkEnd w:id="552"/>
    <w:p w14:paraId="0DABF408" w14:textId="77777777" w:rsidR="00E91560" w:rsidRPr="00A13245" w:rsidRDefault="00E91560" w:rsidP="00E91560">
      <w:pPr>
        <w:jc w:val="both"/>
        <w:rPr>
          <w:szCs w:val="20"/>
          <w:lang w:val="fr-FR" w:eastAsia="en-GB"/>
        </w:rPr>
      </w:pPr>
    </w:p>
    <w:p w14:paraId="18BD7D46" w14:textId="77777777" w:rsidR="00E91560" w:rsidRDefault="00E91560" w:rsidP="00E91560">
      <w:pPr>
        <w:jc w:val="both"/>
        <w:rPr>
          <w:lang w:val="fr-FR"/>
        </w:rPr>
      </w:pPr>
      <w:r>
        <w:rPr>
          <w:lang w:val="fr-FR"/>
        </w:rPr>
        <w:t xml:space="preserve">Macédoine. </w:t>
      </w:r>
      <w:r w:rsidRPr="00E91560">
        <w:rPr>
          <w:lang w:val="fr-FR"/>
        </w:rPr>
        <w:t>Figurine d'argile féminine Néolithique</w:t>
      </w:r>
      <w:r>
        <w:rPr>
          <w:lang w:val="fr-FR"/>
        </w:rPr>
        <w:t xml:space="preserve"> (BIB 2793) </w:t>
      </w:r>
    </w:p>
    <w:p w14:paraId="148195F2" w14:textId="77777777" w:rsidR="006A21C3" w:rsidRDefault="006A21C3" w:rsidP="00E91560">
      <w:pPr>
        <w:jc w:val="both"/>
        <w:rPr>
          <w:lang w:val="fr-FR"/>
        </w:rPr>
      </w:pPr>
    </w:p>
    <w:p w14:paraId="2ECD5755" w14:textId="173A2BF2" w:rsidR="006A21C3" w:rsidRPr="00591A40" w:rsidRDefault="006A21C3" w:rsidP="006A21C3">
      <w:pPr>
        <w:pStyle w:val="Heading1"/>
        <w:rPr>
          <w:lang w:val="en-GB"/>
        </w:rPr>
      </w:pPr>
      <w:r w:rsidRPr="00591A40">
        <w:rPr>
          <w:lang w:val="en-GB"/>
        </w:rPr>
        <w:t>SVINJARICKA CUKA</w:t>
      </w:r>
    </w:p>
    <w:p w14:paraId="037611F4" w14:textId="77777777" w:rsidR="006A21C3" w:rsidRPr="00591A40" w:rsidRDefault="006A21C3" w:rsidP="00E91560">
      <w:pPr>
        <w:jc w:val="both"/>
        <w:rPr>
          <w:lang w:val="en-GB"/>
        </w:rPr>
      </w:pPr>
    </w:p>
    <w:p w14:paraId="5CE7E239" w14:textId="18E5143D" w:rsidR="006A21C3" w:rsidRDefault="006A21C3" w:rsidP="00E91560">
      <w:pPr>
        <w:jc w:val="both"/>
      </w:pPr>
      <w:r w:rsidRPr="00591A40">
        <w:rPr>
          <w:lang w:val="en-GB"/>
        </w:rPr>
        <w:t xml:space="preserve">Site </w:t>
      </w:r>
      <w:hyperlink r:id="rId1070" w:anchor="Cul_Starcevo_Koros" w:history="1">
        <w:r w:rsidRPr="00591A40">
          <w:rPr>
            <w:rStyle w:val="Hyperlink"/>
            <w:lang w:val="en-GB"/>
          </w:rPr>
          <w:t>Starcevo</w:t>
        </w:r>
      </w:hyperlink>
      <w:r w:rsidRPr="00591A40">
        <w:rPr>
          <w:lang w:val="en-GB"/>
        </w:rPr>
        <w:t xml:space="preserve"> </w:t>
      </w:r>
      <w:bookmarkStart w:id="553" w:name="_Hlk158875157"/>
      <w:r w:rsidRPr="00591A40">
        <w:rPr>
          <w:lang w:val="en-GB"/>
        </w:rPr>
        <w:t>(</w:t>
      </w:r>
      <w:r w:rsidRPr="006A21C3">
        <w:t>Eszter Banffy, Seminar Oxford)</w:t>
      </w:r>
      <w:bookmarkEnd w:id="553"/>
    </w:p>
    <w:p w14:paraId="0B49F48C" w14:textId="77777777" w:rsidR="00821579" w:rsidRDefault="00821579" w:rsidP="00E91560">
      <w:pPr>
        <w:jc w:val="both"/>
      </w:pPr>
    </w:p>
    <w:p w14:paraId="784D3FB0" w14:textId="0125424C" w:rsidR="00821579" w:rsidRPr="00591A40" w:rsidRDefault="00821579" w:rsidP="00821579">
      <w:pPr>
        <w:pStyle w:val="Heading1"/>
        <w:rPr>
          <w:lang w:val="en-GB"/>
        </w:rPr>
      </w:pPr>
      <w:r w:rsidRPr="00591A40">
        <w:rPr>
          <w:lang w:val="en-GB"/>
        </w:rPr>
        <w:t>REGOLI</w:t>
      </w:r>
    </w:p>
    <w:p w14:paraId="29248DF9" w14:textId="77777777" w:rsidR="00821579" w:rsidRDefault="00821579" w:rsidP="00E91560">
      <w:pPr>
        <w:jc w:val="both"/>
      </w:pPr>
    </w:p>
    <w:p w14:paraId="3BF178F7" w14:textId="1610C0AF" w:rsidR="00821579" w:rsidRPr="009919E6" w:rsidRDefault="00821579" w:rsidP="00821579">
      <w:r>
        <w:t xml:space="preserve">Europe centrale, Late Mesolithic </w:t>
      </w:r>
      <w:bookmarkStart w:id="554" w:name="_Hlk158876848"/>
      <w:r>
        <w:t>(Banffy, Seminar Oxford)</w:t>
      </w:r>
      <w:bookmarkEnd w:id="554"/>
    </w:p>
    <w:p w14:paraId="692175D2" w14:textId="39BA7AF7" w:rsidR="00821579" w:rsidRDefault="00821579" w:rsidP="00E91560">
      <w:pPr>
        <w:jc w:val="both"/>
      </w:pPr>
    </w:p>
    <w:p w14:paraId="63836479" w14:textId="51B940D7" w:rsidR="00B91F36" w:rsidRPr="00B91F36" w:rsidRDefault="00B91F36" w:rsidP="00B91F36">
      <w:pPr>
        <w:pStyle w:val="Heading1"/>
      </w:pPr>
      <w:r w:rsidRPr="00B91F36">
        <w:t>SZENTGAL</w:t>
      </w:r>
    </w:p>
    <w:p w14:paraId="5D4A713D" w14:textId="77777777" w:rsidR="00B91F36" w:rsidRPr="00B91F36" w:rsidRDefault="00B91F36" w:rsidP="00E91560">
      <w:pPr>
        <w:jc w:val="both"/>
        <w:rPr>
          <w:lang w:val="fr-FR"/>
        </w:rPr>
      </w:pPr>
    </w:p>
    <w:p w14:paraId="3AF9A106" w14:textId="4A682134" w:rsidR="00B91F36" w:rsidRDefault="00B91F36" w:rsidP="00E91560">
      <w:pPr>
        <w:jc w:val="both"/>
        <w:rPr>
          <w:lang w:val="fr-FR"/>
        </w:rPr>
      </w:pPr>
      <w:r w:rsidRPr="00591A40">
        <w:rPr>
          <w:lang w:val="fr-FR"/>
        </w:rPr>
        <w:t>Europe centrale</w:t>
      </w:r>
      <w:r w:rsidRPr="00B91F36">
        <w:rPr>
          <w:lang w:val="fr-FR"/>
        </w:rPr>
        <w:t xml:space="preserve"> Gite de silex, radioli</w:t>
      </w:r>
      <w:r>
        <w:rPr>
          <w:lang w:val="fr-FR"/>
        </w:rPr>
        <w:t xml:space="preserve">taire, radiolithe de couleur rouge </w:t>
      </w:r>
      <w:r w:rsidRPr="00B91F36">
        <w:rPr>
          <w:lang w:val="fr-FR"/>
        </w:rPr>
        <w:t>(Banffy, Seminar Oxford)</w:t>
      </w:r>
    </w:p>
    <w:p w14:paraId="1C37990B" w14:textId="77777777" w:rsidR="00B91F36" w:rsidRDefault="00B91F36" w:rsidP="00E91560">
      <w:pPr>
        <w:jc w:val="both"/>
        <w:rPr>
          <w:lang w:val="fr-FR"/>
        </w:rPr>
      </w:pPr>
    </w:p>
    <w:p w14:paraId="6F85A2D2" w14:textId="01B3AABE" w:rsidR="00B91F36" w:rsidRDefault="00B91F36" w:rsidP="00B91F36">
      <w:pPr>
        <w:pStyle w:val="Heading1"/>
      </w:pPr>
      <w:r>
        <w:t>PITYERDOMB</w:t>
      </w:r>
    </w:p>
    <w:p w14:paraId="6806E0F6" w14:textId="77777777" w:rsidR="00B91F36" w:rsidRDefault="00B91F36" w:rsidP="00E91560">
      <w:pPr>
        <w:jc w:val="both"/>
        <w:rPr>
          <w:lang w:val="fr-FR"/>
        </w:rPr>
      </w:pPr>
    </w:p>
    <w:p w14:paraId="43A8BDA7" w14:textId="6EC301B9" w:rsidR="00B91F36" w:rsidRPr="00B91F36" w:rsidRDefault="00B91F36" w:rsidP="00E91560">
      <w:pPr>
        <w:jc w:val="both"/>
        <w:rPr>
          <w:lang w:val="fr-FR"/>
        </w:rPr>
      </w:pPr>
      <w:r w:rsidRPr="00B91F36">
        <w:rPr>
          <w:lang w:val="fr-FR"/>
        </w:rPr>
        <w:t>Europe centrale</w:t>
      </w:r>
      <w:r>
        <w:rPr>
          <w:lang w:val="fr-FR"/>
        </w:rPr>
        <w:t xml:space="preserve"> Gite de silex </w:t>
      </w:r>
      <w:bookmarkStart w:id="555" w:name="_Hlk158877063"/>
      <w:r w:rsidRPr="00B91F36">
        <w:rPr>
          <w:lang w:val="fr-FR"/>
        </w:rPr>
        <w:t>(Banffy, Seminar Oxford)</w:t>
      </w:r>
      <w:bookmarkEnd w:id="555"/>
    </w:p>
    <w:p w14:paraId="4A2E7066" w14:textId="77777777" w:rsidR="006A21C3" w:rsidRPr="00B91F36" w:rsidRDefault="006A21C3" w:rsidP="00E91560">
      <w:pPr>
        <w:jc w:val="both"/>
        <w:rPr>
          <w:lang w:val="fr-FR"/>
        </w:rPr>
      </w:pPr>
    </w:p>
    <w:p w14:paraId="3B738C04" w14:textId="750C55B7" w:rsidR="006A21C3" w:rsidRDefault="006A21C3" w:rsidP="006A21C3">
      <w:pPr>
        <w:pStyle w:val="Heading1"/>
      </w:pPr>
      <w:r>
        <w:t>BUCOVA PUSZTA</w:t>
      </w:r>
    </w:p>
    <w:p w14:paraId="635CBAC4" w14:textId="77777777" w:rsidR="006A21C3" w:rsidRDefault="006A21C3" w:rsidP="00E91560">
      <w:pPr>
        <w:jc w:val="both"/>
        <w:rPr>
          <w:lang w:val="fr-FR"/>
        </w:rPr>
      </w:pPr>
    </w:p>
    <w:p w14:paraId="025EF898" w14:textId="52E0F944" w:rsidR="006A21C3" w:rsidRPr="006A21C3" w:rsidRDefault="006A21C3" w:rsidP="00E91560">
      <w:pPr>
        <w:jc w:val="both"/>
        <w:rPr>
          <w:lang w:val="fr-FR"/>
        </w:rPr>
      </w:pPr>
      <w:r>
        <w:rPr>
          <w:lang w:val="fr-FR"/>
        </w:rPr>
        <w:t>N</w:t>
      </w:r>
      <w:r w:rsidR="00821579">
        <w:rPr>
          <w:lang w:val="fr-FR"/>
        </w:rPr>
        <w:t>é</w:t>
      </w:r>
      <w:r>
        <w:rPr>
          <w:lang w:val="fr-FR"/>
        </w:rPr>
        <w:t xml:space="preserve">olithique ancien, habitat </w:t>
      </w:r>
      <w:r w:rsidRPr="006A21C3">
        <w:rPr>
          <w:i/>
          <w:iCs/>
          <w:lang w:val="fr-FR"/>
        </w:rPr>
        <w:t>koros</w:t>
      </w:r>
      <w:r>
        <w:rPr>
          <w:lang w:val="fr-FR"/>
        </w:rPr>
        <w:t xml:space="preserve"> avec un mode de vie HG. Enterrement d'un enfant avec une diète HG </w:t>
      </w:r>
      <w:r w:rsidRPr="006A21C3">
        <w:rPr>
          <w:lang w:val="fr-FR"/>
        </w:rPr>
        <w:t>(</w:t>
      </w:r>
      <w:r w:rsidRPr="00821579">
        <w:rPr>
          <w:lang w:val="fr-FR"/>
        </w:rPr>
        <w:t>Eszter Banffy, Seminar Oxford)</w:t>
      </w:r>
    </w:p>
    <w:p w14:paraId="387B99E8" w14:textId="77777777" w:rsidR="00E91560" w:rsidRPr="00E91560" w:rsidRDefault="00E91560" w:rsidP="00074F48">
      <w:pPr>
        <w:jc w:val="both"/>
        <w:rPr>
          <w:lang w:val="fr-FR"/>
        </w:rPr>
      </w:pPr>
    </w:p>
    <w:p w14:paraId="78CC2AF3" w14:textId="77777777" w:rsidR="00F412A4" w:rsidRDefault="00F412A4" w:rsidP="00426FF9">
      <w:pPr>
        <w:pStyle w:val="Heading1"/>
      </w:pPr>
      <w:bookmarkStart w:id="556" w:name="Sit_Mavropigi"/>
      <w:r>
        <w:t>MAVROPIGI</w:t>
      </w:r>
    </w:p>
    <w:bookmarkEnd w:id="556"/>
    <w:p w14:paraId="4B98AC08" w14:textId="77777777" w:rsidR="00F412A4" w:rsidRPr="00197EE6" w:rsidRDefault="00F412A4" w:rsidP="00074F48">
      <w:pPr>
        <w:jc w:val="both"/>
        <w:rPr>
          <w:i/>
          <w:iCs/>
          <w:sz w:val="20"/>
          <w:szCs w:val="15"/>
          <w:lang w:val="fr-FR" w:eastAsia="en-GB"/>
        </w:rPr>
      </w:pPr>
      <w:r w:rsidRPr="00197EE6">
        <w:rPr>
          <w:sz w:val="20"/>
          <w:szCs w:val="15"/>
          <w:lang w:val="fr-FR" w:eastAsia="en-GB"/>
        </w:rPr>
        <w:t>Mavropigi-</w:t>
      </w:r>
      <w:r w:rsidRPr="00197EE6">
        <w:rPr>
          <w:iCs/>
          <w:sz w:val="20"/>
          <w:szCs w:val="15"/>
          <w:lang w:val="fr-FR" w:eastAsia="en-GB"/>
        </w:rPr>
        <w:t>Filotsairi</w:t>
      </w:r>
    </w:p>
    <w:p w14:paraId="3B0C7D35" w14:textId="77777777" w:rsidR="00F412A4" w:rsidRDefault="00F412A4" w:rsidP="00074F48">
      <w:pPr>
        <w:jc w:val="both"/>
        <w:rPr>
          <w:i/>
          <w:iCs/>
          <w:szCs w:val="15"/>
          <w:lang w:val="fr-FR" w:eastAsia="en-GB"/>
        </w:rPr>
      </w:pPr>
    </w:p>
    <w:p w14:paraId="692C2CF9" w14:textId="77777777" w:rsidR="002D35F4" w:rsidRDefault="00F412A4" w:rsidP="002D35F4">
      <w:pPr>
        <w:jc w:val="both"/>
        <w:rPr>
          <w:iCs/>
          <w:szCs w:val="15"/>
          <w:lang w:val="fr-FR" w:eastAsia="en-GB"/>
        </w:rPr>
      </w:pPr>
      <w:r w:rsidRPr="00F412A4">
        <w:rPr>
          <w:iCs/>
          <w:szCs w:val="15"/>
          <w:lang w:val="fr-FR" w:eastAsia="en-GB"/>
        </w:rPr>
        <w:t xml:space="preserve">Site néolithique de Macédoine (Grèce) installé dans les plaines fertiles de Macédoine centrale et occidentale occupé sans interruption entre </w:t>
      </w:r>
      <w:r w:rsidRPr="00F412A4">
        <w:rPr>
          <w:szCs w:val="15"/>
          <w:lang w:val="fr-FR" w:eastAsia="en-GB"/>
        </w:rPr>
        <w:t>7660±25 BP/6590–6450 2</w:t>
      </w:r>
      <w:r w:rsidRPr="00F412A4">
        <w:rPr>
          <w:szCs w:val="15"/>
          <w:lang w:eastAsia="en-GB"/>
        </w:rPr>
        <w:t>σ</w:t>
      </w:r>
      <w:r w:rsidRPr="00F412A4">
        <w:rPr>
          <w:szCs w:val="15"/>
          <w:lang w:val="fr-FR" w:eastAsia="en-GB"/>
        </w:rPr>
        <w:t xml:space="preserve"> cal BC (DEM-1680) to 7216±25 BP/6200–6010 2</w:t>
      </w:r>
      <w:r w:rsidRPr="00F412A4">
        <w:rPr>
          <w:szCs w:val="15"/>
          <w:lang w:eastAsia="en-GB"/>
        </w:rPr>
        <w:t>σ</w:t>
      </w:r>
      <w:r w:rsidRPr="00F412A4">
        <w:rPr>
          <w:szCs w:val="15"/>
          <w:lang w:val="fr-FR" w:eastAsia="en-GB"/>
        </w:rPr>
        <w:t xml:space="preserve"> cal BC (DEM-1715)</w:t>
      </w:r>
      <w:r w:rsidRPr="00F412A4">
        <w:rPr>
          <w:iCs/>
          <w:szCs w:val="15"/>
          <w:lang w:val="fr-FR" w:eastAsia="en-GB"/>
        </w:rPr>
        <w:t xml:space="preserve"> (BIB 2758)</w:t>
      </w:r>
      <w:r w:rsidR="00D128FF">
        <w:rPr>
          <w:iCs/>
          <w:szCs w:val="15"/>
          <w:lang w:val="fr-FR" w:eastAsia="en-GB"/>
        </w:rPr>
        <w:t xml:space="preserve"> </w:t>
      </w:r>
    </w:p>
    <w:p w14:paraId="5EC63AAD" w14:textId="2FE16E61" w:rsidR="002D35F4" w:rsidRDefault="002F7F3F" w:rsidP="002D35F4">
      <w:pPr>
        <w:jc w:val="both"/>
        <w:rPr>
          <w:iCs/>
          <w:szCs w:val="15"/>
          <w:lang w:val="fr-FR" w:eastAsia="en-GB"/>
        </w:rPr>
      </w:pPr>
      <w:r>
        <w:rPr>
          <w:iCs/>
          <w:szCs w:val="15"/>
          <w:lang w:val="fr-FR" w:eastAsia="en-GB"/>
        </w:rPr>
        <w:lastRenderedPageBreak/>
        <w:t xml:space="preserve">Influencé par </w:t>
      </w:r>
      <w:r w:rsidR="006A21C3">
        <w:rPr>
          <w:iCs/>
          <w:szCs w:val="15"/>
          <w:lang w:val="fr-FR" w:eastAsia="en-GB"/>
        </w:rPr>
        <w:t>le</w:t>
      </w:r>
      <w:r>
        <w:rPr>
          <w:iCs/>
          <w:szCs w:val="15"/>
          <w:lang w:val="fr-FR" w:eastAsia="en-GB"/>
        </w:rPr>
        <w:t xml:space="preserve"> </w:t>
      </w:r>
      <w:hyperlink r:id="rId1071" w:anchor="Cul_Starcevo_Koros" w:history="1">
        <w:r w:rsidR="006A21C3" w:rsidRPr="0032190F">
          <w:rPr>
            <w:rStyle w:val="Hyperlink"/>
            <w:lang w:val="fr-FR"/>
          </w:rPr>
          <w:t>Starcevo</w:t>
        </w:r>
      </w:hyperlink>
      <w:r>
        <w:rPr>
          <w:iCs/>
          <w:szCs w:val="15"/>
          <w:lang w:val="fr-FR" w:eastAsia="en-GB"/>
        </w:rPr>
        <w:t>. Il y existe céramiques imprimée et figurines néolithiques. C'est le plus ancien site néollithique de Macédoine grecque (BIB table-ronde ANR CIMO 2019)</w:t>
      </w:r>
    </w:p>
    <w:p w14:paraId="75C5E01A" w14:textId="77777777" w:rsidR="002F7F3F" w:rsidRDefault="002F7F3F" w:rsidP="002D35F4">
      <w:pPr>
        <w:jc w:val="both"/>
        <w:rPr>
          <w:iCs/>
          <w:szCs w:val="15"/>
          <w:lang w:val="fr-FR" w:eastAsia="en-GB"/>
        </w:rPr>
      </w:pPr>
    </w:p>
    <w:p w14:paraId="43333CCE" w14:textId="77777777" w:rsidR="002D35F4" w:rsidRDefault="002D35F4" w:rsidP="002D35F4">
      <w:pPr>
        <w:pStyle w:val="Heading2"/>
        <w:rPr>
          <w:lang w:eastAsia="en-GB"/>
        </w:rPr>
      </w:pPr>
      <w:r>
        <w:rPr>
          <w:lang w:eastAsia="en-GB"/>
        </w:rPr>
        <w:t>art</w:t>
      </w:r>
    </w:p>
    <w:p w14:paraId="1FB09250" w14:textId="77777777" w:rsidR="002D35F4" w:rsidRDefault="002D35F4" w:rsidP="002D35F4">
      <w:pPr>
        <w:jc w:val="both"/>
        <w:rPr>
          <w:iCs/>
          <w:szCs w:val="15"/>
          <w:lang w:val="fr-FR" w:eastAsia="en-GB"/>
        </w:rPr>
      </w:pPr>
    </w:p>
    <w:p w14:paraId="53E9DAFB" w14:textId="1B9D4C47" w:rsidR="002D35F4" w:rsidRPr="00672A1C" w:rsidRDefault="00D128FF" w:rsidP="002D35F4">
      <w:pPr>
        <w:autoSpaceDE w:val="0"/>
        <w:autoSpaceDN w:val="0"/>
        <w:adjustRightInd w:val="0"/>
        <w:jc w:val="both"/>
        <w:rPr>
          <w:lang w:val="fr-FR"/>
        </w:rPr>
      </w:pPr>
      <w:r>
        <w:rPr>
          <w:iCs/>
          <w:szCs w:val="15"/>
          <w:lang w:val="fr-FR" w:eastAsia="en-GB"/>
        </w:rPr>
        <w:t xml:space="preserve">Une centaine de figurines anthropo- et zoomorphes en argile, </w:t>
      </w:r>
      <w:hyperlink r:id="rId1072" w:anchor="Cul_Art_TAC_T_a_vases_anthrop" w:history="1">
        <w:r w:rsidR="00132A7A" w:rsidRPr="00132A7A">
          <w:rPr>
            <w:rStyle w:val="Hyperlink"/>
            <w:iCs/>
            <w:szCs w:val="15"/>
            <w:lang w:val="fr-FR" w:eastAsia="en-GB"/>
          </w:rPr>
          <w:t>vases anthropomorphes</w:t>
        </w:r>
      </w:hyperlink>
      <w:r w:rsidR="00132A7A" w:rsidRPr="00132A7A">
        <w:rPr>
          <w:iCs/>
          <w:szCs w:val="15"/>
          <w:lang w:val="fr-FR" w:eastAsia="en-GB"/>
        </w:rPr>
        <w:t xml:space="preserve"> </w:t>
      </w:r>
      <w:r>
        <w:rPr>
          <w:iCs/>
          <w:szCs w:val="15"/>
          <w:lang w:val="fr-FR" w:eastAsia="en-GB"/>
        </w:rPr>
        <w:t xml:space="preserve">(BIB 2758) </w:t>
      </w:r>
      <w:hyperlink r:id="rId1073" w:anchor="Cul_Art_TAC_T_a_yeux_grains_cafe" w:history="1">
        <w:r w:rsidR="002D35F4" w:rsidRPr="002D35F4">
          <w:rPr>
            <w:rStyle w:val="Hyperlink"/>
            <w:lang w:val="fr-FR"/>
          </w:rPr>
          <w:t>yeux en grain de café</w:t>
        </w:r>
      </w:hyperlink>
      <w:r w:rsidR="002D35F4">
        <w:rPr>
          <w:lang w:val="fr-FR"/>
        </w:rPr>
        <w:t xml:space="preserve"> (BIB 2793)</w:t>
      </w:r>
      <w:r w:rsidR="002D35F4" w:rsidRPr="002D35F4">
        <w:rPr>
          <w:lang w:val="fr-FR"/>
        </w:rPr>
        <w:t xml:space="preserve"> </w:t>
      </w:r>
      <w:r w:rsidR="002D35F4" w:rsidRPr="008E3F23">
        <w:rPr>
          <w:lang w:val="fr-FR"/>
        </w:rPr>
        <w:t xml:space="preserve">vase anthropomorphe </w:t>
      </w:r>
      <w:r w:rsidR="002D35F4" w:rsidRPr="008E3F23">
        <w:rPr>
          <w:lang w:val="fr-FR" w:eastAsia="en-GB"/>
        </w:rPr>
        <w:t>daté de la seconde moitié du 7</w:t>
      </w:r>
      <w:r w:rsidR="002D35F4" w:rsidRPr="008E3F23">
        <w:rPr>
          <w:szCs w:val="16"/>
          <w:lang w:val="fr-FR" w:eastAsia="en-GB"/>
        </w:rPr>
        <w:t xml:space="preserve">ème </w:t>
      </w:r>
      <w:r w:rsidR="002D35F4" w:rsidRPr="008E3F23">
        <w:rPr>
          <w:lang w:val="fr-FR" w:eastAsia="en-GB"/>
        </w:rPr>
        <w:t>millénaire (6590–6450 2</w:t>
      </w:r>
      <w:r w:rsidR="002D35F4" w:rsidRPr="008E3F23">
        <w:rPr>
          <w:lang w:eastAsia="en-GB"/>
        </w:rPr>
        <w:t>σ</w:t>
      </w:r>
      <w:r w:rsidR="002D35F4" w:rsidRPr="008E3F23">
        <w:rPr>
          <w:lang w:val="fr-FR" w:eastAsia="en-GB"/>
        </w:rPr>
        <w:t xml:space="preserve"> cal B.C. à 6200–6010 2</w:t>
      </w:r>
      <w:r w:rsidR="002D35F4" w:rsidRPr="008E3F23">
        <w:rPr>
          <w:lang w:eastAsia="en-GB"/>
        </w:rPr>
        <w:t>σ</w:t>
      </w:r>
      <w:r w:rsidR="002D35F4" w:rsidRPr="008E3F23">
        <w:rPr>
          <w:lang w:val="fr-FR" w:eastAsia="en-GB"/>
        </w:rPr>
        <w:t xml:space="preserve"> cal B.C.) (Karamitrou-Mentessidi </w:t>
      </w:r>
      <w:r w:rsidR="002D35F4" w:rsidRPr="008E3F23">
        <w:rPr>
          <w:i/>
          <w:iCs/>
          <w:lang w:val="fr-FR" w:eastAsia="en-GB"/>
        </w:rPr>
        <w:t xml:space="preserve">et al. </w:t>
      </w:r>
      <w:r w:rsidR="002D35F4" w:rsidRPr="008E3F23">
        <w:rPr>
          <w:lang w:val="fr-FR" w:eastAsia="en-GB"/>
        </w:rPr>
        <w:t>2013)</w:t>
      </w:r>
      <w:r w:rsidR="002D35F4" w:rsidRPr="008E3F23">
        <w:rPr>
          <w:lang w:val="fr-FR"/>
        </w:rPr>
        <w:t xml:space="preserve"> (BIB 2793)</w:t>
      </w:r>
      <w:r w:rsidR="002D35F4">
        <w:rPr>
          <w:lang w:val="fr-FR"/>
        </w:rPr>
        <w:t xml:space="preserve"> </w:t>
      </w:r>
      <w:r w:rsidR="002D35F4" w:rsidRPr="001E120D">
        <w:rPr>
          <w:lang w:val="fr-FR"/>
        </w:rPr>
        <w:t xml:space="preserve">v. </w:t>
      </w:r>
      <w:hyperlink r:id="rId1074" w:anchor="Cul_Starcevo_Koros" w:history="1">
        <w:r w:rsidR="006A21C3" w:rsidRPr="0032190F">
          <w:rPr>
            <w:rStyle w:val="Hyperlink"/>
            <w:lang w:val="fr-FR"/>
          </w:rPr>
          <w:t>Starcevo</w:t>
        </w:r>
      </w:hyperlink>
      <w:r w:rsidR="006A21C3" w:rsidRPr="0032190F">
        <w:rPr>
          <w:lang w:val="fr-FR"/>
        </w:rPr>
        <w:t xml:space="preserve"> </w:t>
      </w:r>
      <w:r w:rsidR="002D35F4" w:rsidRPr="001E120D">
        <w:rPr>
          <w:lang w:val="fr-FR"/>
        </w:rPr>
        <w:t>(BIB 2769)</w:t>
      </w:r>
      <w:r w:rsidR="002D35F4">
        <w:rPr>
          <w:lang w:val="fr-FR"/>
        </w:rPr>
        <w:t xml:space="preserve"> </w:t>
      </w:r>
      <w:r w:rsidR="002D35F4" w:rsidRPr="001E120D">
        <w:rPr>
          <w:lang w:val="fr-FR"/>
        </w:rPr>
        <w:t xml:space="preserve">v. </w:t>
      </w:r>
      <w:hyperlink r:id="rId1075" w:anchor="Sit_Nea_Nikomedea" w:history="1">
        <w:r w:rsidR="002D35F4" w:rsidRPr="001E120D">
          <w:rPr>
            <w:rStyle w:val="Hyperlink"/>
            <w:szCs w:val="15"/>
            <w:lang w:val="fr-FR" w:eastAsia="en-GB"/>
          </w:rPr>
          <w:t>Nea Nikomedeia</w:t>
        </w:r>
      </w:hyperlink>
    </w:p>
    <w:p w14:paraId="4D82B9CE" w14:textId="77777777" w:rsidR="002D35F4" w:rsidRDefault="002D35F4" w:rsidP="002D35F4">
      <w:pPr>
        <w:jc w:val="both"/>
        <w:rPr>
          <w:lang w:val="fr-FR"/>
        </w:rPr>
      </w:pPr>
    </w:p>
    <w:p w14:paraId="2B1EFFE2" w14:textId="77777777" w:rsidR="002D35F4" w:rsidRDefault="002D35F4" w:rsidP="002D35F4">
      <w:pPr>
        <w:jc w:val="both"/>
        <w:rPr>
          <w:lang w:val="fr-FR"/>
        </w:rPr>
      </w:pPr>
    </w:p>
    <w:p w14:paraId="5F4B5817" w14:textId="77777777" w:rsidR="002D35F4" w:rsidRDefault="002D35F4" w:rsidP="002D35F4">
      <w:pPr>
        <w:pStyle w:val="Heading2"/>
      </w:pPr>
      <w:r>
        <w:t>diète</w:t>
      </w:r>
    </w:p>
    <w:p w14:paraId="687F6623" w14:textId="77777777" w:rsidR="00F412A4" w:rsidRPr="00F412A4" w:rsidRDefault="00D128FF" w:rsidP="00264EB4">
      <w:pPr>
        <w:autoSpaceDE w:val="0"/>
        <w:autoSpaceDN w:val="0"/>
        <w:adjustRightInd w:val="0"/>
        <w:jc w:val="both"/>
        <w:rPr>
          <w:lang w:val="fr-FR"/>
        </w:rPr>
      </w:pPr>
      <w:r>
        <w:rPr>
          <w:iCs/>
          <w:szCs w:val="15"/>
          <w:lang w:val="fr-FR" w:eastAsia="en-GB"/>
        </w:rPr>
        <w:t>90% du spectre faunique est composé d'animaux domestiques. 17 tombes d'hommes et de femmes datées entre 6300-6000 BC. Les analyses isotopiques montrent que la diète (de type C3) est essentiellement de viandes (pas de produits de la mer) (BIB 2758)</w:t>
      </w:r>
    </w:p>
    <w:p w14:paraId="7A7E293F" w14:textId="77777777" w:rsidR="002D35F4" w:rsidRPr="00672A1C" w:rsidRDefault="002D35F4" w:rsidP="00074F48">
      <w:pPr>
        <w:jc w:val="both"/>
        <w:rPr>
          <w:lang w:val="fr-FR"/>
        </w:rPr>
      </w:pPr>
    </w:p>
    <w:p w14:paraId="5501629A" w14:textId="77777777" w:rsidR="002D35F4" w:rsidRPr="00672A1C" w:rsidRDefault="002D35F4" w:rsidP="002D35F4">
      <w:pPr>
        <w:pStyle w:val="Heading2"/>
      </w:pPr>
      <w:r w:rsidRPr="00672A1C">
        <w:t>céramiques</w:t>
      </w:r>
    </w:p>
    <w:p w14:paraId="31308C95" w14:textId="77777777" w:rsidR="002D35F4" w:rsidRPr="00672A1C" w:rsidRDefault="002D35F4" w:rsidP="00074F48">
      <w:pPr>
        <w:jc w:val="both"/>
        <w:rPr>
          <w:lang w:val="fr-FR"/>
        </w:rPr>
      </w:pPr>
    </w:p>
    <w:p w14:paraId="2E8DF36A" w14:textId="554CBD0D" w:rsidR="002D35F4" w:rsidRDefault="002D35F4" w:rsidP="002D35F4">
      <w:pPr>
        <w:jc w:val="both"/>
        <w:rPr>
          <w:lang w:val="fr-FR"/>
        </w:rPr>
      </w:pPr>
      <w:r>
        <w:rPr>
          <w:iCs/>
          <w:szCs w:val="15"/>
          <w:lang w:val="fr-FR" w:eastAsia="en-GB"/>
        </w:rPr>
        <w:t xml:space="preserve">De la céramique peinte, </w:t>
      </w:r>
      <w:hyperlink r:id="rId1076" w:anchor="Cul_Monochrome" w:history="1">
        <w:r>
          <w:rPr>
            <w:rStyle w:val="Hyperlink"/>
            <w:iCs/>
            <w:szCs w:val="15"/>
            <w:lang w:val="fr-FR" w:eastAsia="en-GB"/>
          </w:rPr>
          <w:t>M</w:t>
        </w:r>
        <w:r w:rsidRPr="002D35F4">
          <w:rPr>
            <w:rStyle w:val="Hyperlink"/>
            <w:iCs/>
            <w:szCs w:val="15"/>
            <w:lang w:val="fr-FR" w:eastAsia="en-GB"/>
          </w:rPr>
          <w:t>onochrome</w:t>
        </w:r>
      </w:hyperlink>
      <w:r>
        <w:rPr>
          <w:iCs/>
          <w:szCs w:val="15"/>
          <w:lang w:val="fr-FR" w:eastAsia="en-GB"/>
        </w:rPr>
        <w:t xml:space="preserve"> et imprimée (</w:t>
      </w:r>
      <w:r w:rsidRPr="00D128FF">
        <w:rPr>
          <w:i/>
          <w:iCs/>
          <w:szCs w:val="15"/>
          <w:lang w:val="fr-FR" w:eastAsia="en-GB"/>
        </w:rPr>
        <w:t>Impressed</w:t>
      </w:r>
      <w:r>
        <w:rPr>
          <w:iCs/>
          <w:szCs w:val="15"/>
          <w:lang w:val="fr-FR" w:eastAsia="en-GB"/>
        </w:rPr>
        <w:t>) (BIB 2758).</w:t>
      </w:r>
      <w:r w:rsidRPr="002D35F4">
        <w:rPr>
          <w:lang w:val="fr-FR"/>
        </w:rPr>
        <w:t xml:space="preserve"> </w:t>
      </w:r>
      <w:r>
        <w:rPr>
          <w:lang w:val="fr-FR"/>
        </w:rPr>
        <w:t>Impressa vers 6400 BC. Pourrait être à l'origine de l'</w:t>
      </w:r>
      <w:hyperlink r:id="rId1077" w:anchor="Cul_Impressa_Adriatique" w:history="1">
        <w:r>
          <w:rPr>
            <w:rStyle w:val="Hyperlink"/>
            <w:lang w:val="fr-FR"/>
          </w:rPr>
          <w:t>I. A</w:t>
        </w:r>
        <w:r w:rsidRPr="002B384B">
          <w:rPr>
            <w:rStyle w:val="Hyperlink"/>
            <w:lang w:val="fr-FR"/>
          </w:rPr>
          <w:t>driatique</w:t>
        </w:r>
      </w:hyperlink>
      <w:r w:rsidRPr="00264EB4">
        <w:rPr>
          <w:lang w:val="fr-FR"/>
        </w:rPr>
        <w:t xml:space="preserve"> </w:t>
      </w:r>
      <w:r>
        <w:rPr>
          <w:lang w:val="fr-FR"/>
        </w:rPr>
        <w:t>(BIB 2769)</w:t>
      </w:r>
    </w:p>
    <w:p w14:paraId="16C007B2" w14:textId="77777777" w:rsidR="002D35F4" w:rsidRPr="001E120D" w:rsidRDefault="002D35F4" w:rsidP="00074F48">
      <w:pPr>
        <w:jc w:val="both"/>
        <w:rPr>
          <w:lang w:val="fr-FR"/>
        </w:rPr>
      </w:pPr>
    </w:p>
    <w:p w14:paraId="5FF3F780" w14:textId="77777777" w:rsidR="008E3F23" w:rsidRDefault="008E3F23" w:rsidP="00074F48">
      <w:pPr>
        <w:jc w:val="both"/>
        <w:rPr>
          <w:lang w:val="fr-FR"/>
        </w:rPr>
      </w:pPr>
    </w:p>
    <w:p w14:paraId="2D6AE06A" w14:textId="77777777" w:rsidR="00D748B8" w:rsidRDefault="00D748B8" w:rsidP="00426FF9">
      <w:pPr>
        <w:pStyle w:val="Heading1"/>
      </w:pPr>
      <w:bookmarkStart w:id="557" w:name="Sit_Illipinar"/>
      <w:r>
        <w:t>ILLIPINAR</w:t>
      </w:r>
    </w:p>
    <w:bookmarkEnd w:id="557"/>
    <w:p w14:paraId="78300019" w14:textId="77777777" w:rsidR="00D748B8" w:rsidRDefault="00D748B8" w:rsidP="00074F48">
      <w:pPr>
        <w:jc w:val="both"/>
        <w:rPr>
          <w:lang w:val="fr-FR"/>
        </w:rPr>
      </w:pPr>
    </w:p>
    <w:p w14:paraId="6480A4C2" w14:textId="20521D76" w:rsidR="00D748B8" w:rsidRDefault="00D748B8" w:rsidP="00074F48">
      <w:pPr>
        <w:jc w:val="both"/>
        <w:rPr>
          <w:lang w:val="fr-FR"/>
        </w:rPr>
      </w:pPr>
      <w:r>
        <w:rPr>
          <w:lang w:val="fr-FR"/>
        </w:rPr>
        <w:t xml:space="preserve">Site du 1er néolithique des </w:t>
      </w:r>
      <w:hyperlink r:id="rId1078" w:anchor="Cul_Neo__diff_geo_Euras_w_cont_Balk" w:history="1">
        <w:r w:rsidRPr="00D748B8">
          <w:rPr>
            <w:rStyle w:val="Hyperlink"/>
            <w:lang w:val="fr-FR"/>
          </w:rPr>
          <w:t>Balkans</w:t>
        </w:r>
      </w:hyperlink>
      <w:r>
        <w:rPr>
          <w:lang w:val="fr-FR"/>
        </w:rPr>
        <w:t xml:space="preserve"> montrant de la céramique imprimée [Impressa] (BIB J.P. Demoule, journées CIMO-SPF, 2019)</w:t>
      </w:r>
    </w:p>
    <w:p w14:paraId="363D930C" w14:textId="77777777" w:rsidR="00D748B8" w:rsidRDefault="00D748B8" w:rsidP="00074F48">
      <w:pPr>
        <w:jc w:val="both"/>
        <w:rPr>
          <w:lang w:val="fr-FR"/>
        </w:rPr>
      </w:pPr>
    </w:p>
    <w:p w14:paraId="733F14C3" w14:textId="77777777" w:rsidR="00D748B8" w:rsidRDefault="00D748B8" w:rsidP="00426FF9">
      <w:pPr>
        <w:pStyle w:val="Heading1"/>
      </w:pPr>
      <w:bookmarkStart w:id="558" w:name="Sit_Otzaki"/>
      <w:r>
        <w:t>OTZAKI</w:t>
      </w:r>
    </w:p>
    <w:bookmarkEnd w:id="558"/>
    <w:p w14:paraId="560C8223" w14:textId="77777777" w:rsidR="00D748B8" w:rsidRDefault="00D748B8" w:rsidP="00074F48">
      <w:pPr>
        <w:jc w:val="both"/>
        <w:rPr>
          <w:lang w:val="fr-FR"/>
        </w:rPr>
      </w:pPr>
    </w:p>
    <w:p w14:paraId="38E957F3" w14:textId="0320352A" w:rsidR="00D748B8" w:rsidRDefault="00D748B8" w:rsidP="00D748B8">
      <w:pPr>
        <w:jc w:val="both"/>
        <w:rPr>
          <w:lang w:val="fr-FR"/>
        </w:rPr>
      </w:pPr>
      <w:r w:rsidRPr="00D748B8">
        <w:rPr>
          <w:lang w:val="fr-FR"/>
        </w:rPr>
        <w:t>Otzaki</w:t>
      </w:r>
      <w:r>
        <w:rPr>
          <w:lang w:val="fr-FR"/>
        </w:rPr>
        <w:t xml:space="preserve"> Magoula, Site du 1er néolithique des </w:t>
      </w:r>
      <w:hyperlink r:id="rId1079" w:anchor="Cul_Neo__diff_geo_Euras_w_cont_Balk" w:history="1">
        <w:r w:rsidRPr="00D748B8">
          <w:rPr>
            <w:rStyle w:val="Hyperlink"/>
            <w:lang w:val="fr-FR"/>
          </w:rPr>
          <w:t>Balkans</w:t>
        </w:r>
      </w:hyperlink>
      <w:r>
        <w:rPr>
          <w:lang w:val="fr-FR"/>
        </w:rPr>
        <w:t xml:space="preserve"> montrant de la céramique imprimée [Impressa] (BIB J.P. Demoule, journées CIMO-SPF, 2019)</w:t>
      </w:r>
    </w:p>
    <w:p w14:paraId="6ADFD9F2" w14:textId="77777777" w:rsidR="00D748B8" w:rsidRDefault="00D748B8" w:rsidP="00074F48">
      <w:pPr>
        <w:jc w:val="both"/>
        <w:rPr>
          <w:lang w:val="fr-FR"/>
        </w:rPr>
      </w:pPr>
    </w:p>
    <w:p w14:paraId="28B8FC7F" w14:textId="77777777" w:rsidR="00D13462" w:rsidRDefault="00D13462" w:rsidP="00426FF9">
      <w:pPr>
        <w:pStyle w:val="Heading1"/>
      </w:pPr>
      <w:bookmarkStart w:id="559" w:name="Sit_Kovacevo"/>
      <w:r>
        <w:t>KOVACEVO</w:t>
      </w:r>
    </w:p>
    <w:bookmarkEnd w:id="559"/>
    <w:p w14:paraId="5BBB570C" w14:textId="1DC5096F" w:rsidR="00D748B8" w:rsidRPr="005472E1" w:rsidRDefault="00905233" w:rsidP="00074F48">
      <w:pPr>
        <w:jc w:val="both"/>
        <w:rPr>
          <w:lang w:val="fr-FR"/>
        </w:rPr>
      </w:pPr>
      <w:r w:rsidRPr="00E273F1">
        <w:rPr>
          <w:sz w:val="20"/>
          <w:lang w:val="fr-FR"/>
        </w:rPr>
        <w:t>Kovachevo</w:t>
      </w:r>
      <w:r w:rsidR="00E273F1">
        <w:rPr>
          <w:sz w:val="20"/>
          <w:lang w:val="fr-FR"/>
        </w:rPr>
        <w:t>,</w:t>
      </w:r>
      <w:r w:rsidR="00E273F1" w:rsidRPr="005472E1">
        <w:rPr>
          <w:lang w:val="fr-FR"/>
        </w:rPr>
        <w:t xml:space="preserve"> </w:t>
      </w:r>
      <w:r w:rsidR="00E273F1" w:rsidRPr="00E273F1">
        <w:rPr>
          <w:sz w:val="20"/>
          <w:lang w:val="fr-FR"/>
        </w:rPr>
        <w:t>Kovačevo, Kovacevo</w:t>
      </w:r>
    </w:p>
    <w:p w14:paraId="3D074911" w14:textId="77777777" w:rsidR="00905233" w:rsidRDefault="00905233" w:rsidP="00074F48">
      <w:pPr>
        <w:jc w:val="both"/>
        <w:rPr>
          <w:lang w:val="fr-FR"/>
        </w:rPr>
      </w:pPr>
    </w:p>
    <w:p w14:paraId="5B8AE59E" w14:textId="403FACFB" w:rsidR="00905233" w:rsidRPr="000A3334" w:rsidRDefault="00367939" w:rsidP="00905233">
      <w:pPr>
        <w:rPr>
          <w:lang w:val="fr-FR"/>
        </w:rPr>
      </w:pPr>
      <w:r>
        <w:rPr>
          <w:lang w:val="fr-FR"/>
        </w:rPr>
        <w:t>D</w:t>
      </w:r>
      <w:r w:rsidRPr="00367939">
        <w:rPr>
          <w:lang w:val="fr-FR"/>
        </w:rPr>
        <w:t xml:space="preserve">ébuts </w:t>
      </w:r>
      <w:r>
        <w:rPr>
          <w:lang w:val="fr-FR"/>
        </w:rPr>
        <w:t>du</w:t>
      </w:r>
      <w:r w:rsidRPr="00367939">
        <w:rPr>
          <w:lang w:val="fr-FR"/>
        </w:rPr>
        <w:t xml:space="preserve"> </w:t>
      </w:r>
      <w:r>
        <w:rPr>
          <w:lang w:val="fr-FR"/>
        </w:rPr>
        <w:t>N</w:t>
      </w:r>
      <w:r w:rsidRPr="00367939">
        <w:rPr>
          <w:lang w:val="fr-FR"/>
        </w:rPr>
        <w:t>éolithique dans le sud-ouest de la Bulgarie</w:t>
      </w:r>
      <w:r>
        <w:rPr>
          <w:lang w:val="fr-FR"/>
        </w:rPr>
        <w:t xml:space="preserve"> (SS BIB) </w:t>
      </w:r>
      <w:r w:rsidR="00D13462">
        <w:rPr>
          <w:lang w:val="fr-FR"/>
        </w:rPr>
        <w:t xml:space="preserve">Site néolithique des </w:t>
      </w:r>
      <w:hyperlink r:id="rId1080" w:anchor="Cul_Neo__diff_geo_Euras_w_cont_Balk" w:history="1">
        <w:r w:rsidR="00D13462" w:rsidRPr="00D748B8">
          <w:rPr>
            <w:rStyle w:val="Hyperlink"/>
            <w:lang w:val="fr-FR"/>
          </w:rPr>
          <w:t>Balkans</w:t>
        </w:r>
      </w:hyperlink>
      <w:r w:rsidR="00D13462">
        <w:rPr>
          <w:lang w:val="fr-FR"/>
        </w:rPr>
        <w:t xml:space="preserve"> (BIB J.P. Demoule, journées CIMO-SPF, 2019)</w:t>
      </w:r>
      <w:r w:rsidR="00905233">
        <w:rPr>
          <w:lang w:val="fr-FR"/>
        </w:rPr>
        <w:t xml:space="preserve"> Proto-Sesklo, </w:t>
      </w:r>
      <w:hyperlink r:id="rId1081" w:anchor="Cul_Impressa__cer_faconnage_TFC" w:history="1">
        <w:r w:rsidR="00905233">
          <w:rPr>
            <w:rStyle w:val="Hyperlink"/>
            <w:lang w:val="fr-FR"/>
          </w:rPr>
          <w:t>TFC</w:t>
        </w:r>
      </w:hyperlink>
      <w:r w:rsidR="00905233">
        <w:rPr>
          <w:lang w:val="fr-FR"/>
        </w:rPr>
        <w:t xml:space="preserve">  (BIB Gomart ANR CIMO 2019)</w:t>
      </w:r>
      <w:r w:rsidR="002F7F3F">
        <w:rPr>
          <w:lang w:val="fr-FR"/>
        </w:rPr>
        <w:t xml:space="preserve"> Existe céramique imprimée et peut-être SPT (BIB table-ronde ANR CIMO 2019)</w:t>
      </w:r>
      <w:r>
        <w:rPr>
          <w:lang w:val="fr-FR"/>
        </w:rPr>
        <w:t xml:space="preserve"> Fouillé par </w:t>
      </w:r>
      <w:hyperlink r:id="rId1082" w:anchor="INS_CNRS_Traject" w:history="1">
        <w:r w:rsidRPr="008A1BCA">
          <w:rPr>
            <w:rStyle w:val="Hyperlink"/>
            <w:lang w:val="fr-FR"/>
          </w:rPr>
          <w:t>Trajectoires</w:t>
        </w:r>
      </w:hyperlink>
      <w:r>
        <w:rPr>
          <w:lang w:val="fr-FR"/>
        </w:rPr>
        <w:t>.</w:t>
      </w:r>
    </w:p>
    <w:p w14:paraId="7A97D36F" w14:textId="77777777" w:rsidR="00D13462" w:rsidRDefault="00D13462" w:rsidP="00074F48">
      <w:pPr>
        <w:jc w:val="both"/>
        <w:rPr>
          <w:lang w:val="fr-FR"/>
        </w:rPr>
      </w:pPr>
    </w:p>
    <w:p w14:paraId="2D973EE3" w14:textId="77777777" w:rsidR="00905233" w:rsidRPr="004110D2" w:rsidRDefault="00905233" w:rsidP="00426FF9">
      <w:pPr>
        <w:pStyle w:val="Heading1"/>
        <w:rPr>
          <w:lang w:val="en-GB"/>
        </w:rPr>
      </w:pPr>
      <w:bookmarkStart w:id="560" w:name="Sit_Drenkovo"/>
      <w:r w:rsidRPr="004110D2">
        <w:rPr>
          <w:lang w:val="en-GB"/>
        </w:rPr>
        <w:t>DRENKOVO</w:t>
      </w:r>
    </w:p>
    <w:bookmarkEnd w:id="560"/>
    <w:p w14:paraId="1E546428" w14:textId="77777777" w:rsidR="00905233" w:rsidRPr="004110D2" w:rsidRDefault="00905233" w:rsidP="00074F48">
      <w:pPr>
        <w:jc w:val="both"/>
        <w:rPr>
          <w:lang w:val="en-GB"/>
        </w:rPr>
      </w:pPr>
    </w:p>
    <w:p w14:paraId="26931645" w14:textId="389359F0" w:rsidR="00905233" w:rsidRPr="004110D2" w:rsidRDefault="00905233" w:rsidP="00905233">
      <w:pPr>
        <w:rPr>
          <w:lang w:val="en-GB"/>
        </w:rPr>
      </w:pPr>
      <w:r w:rsidRPr="004110D2">
        <w:rPr>
          <w:lang w:val="en-GB"/>
        </w:rPr>
        <w:t xml:space="preserve">Balkans. Proto-Sesklo, </w:t>
      </w:r>
      <w:hyperlink r:id="rId1083" w:anchor="Cul_Impressa__cer_faconnage_TFC" w:history="1">
        <w:r w:rsidRPr="004110D2">
          <w:rPr>
            <w:rStyle w:val="Hyperlink"/>
            <w:lang w:val="en-GB"/>
          </w:rPr>
          <w:t>TFC</w:t>
        </w:r>
      </w:hyperlink>
      <w:r w:rsidRPr="004110D2">
        <w:rPr>
          <w:lang w:val="en-GB"/>
        </w:rPr>
        <w:t xml:space="preserve">  (BIB Gomart ANR CIMO 2019)</w:t>
      </w:r>
    </w:p>
    <w:p w14:paraId="73CA1055" w14:textId="77777777" w:rsidR="00905233" w:rsidRPr="004110D2" w:rsidRDefault="00905233" w:rsidP="00074F48">
      <w:pPr>
        <w:jc w:val="both"/>
        <w:rPr>
          <w:lang w:val="en-GB"/>
        </w:rPr>
      </w:pPr>
    </w:p>
    <w:p w14:paraId="29E180B8" w14:textId="77777777" w:rsidR="00D13462" w:rsidRPr="004110D2" w:rsidRDefault="00905233" w:rsidP="00426FF9">
      <w:pPr>
        <w:pStyle w:val="Heading1"/>
        <w:rPr>
          <w:lang w:val="en-GB"/>
        </w:rPr>
      </w:pPr>
      <w:bookmarkStart w:id="561" w:name="Sit_Brezani"/>
      <w:r w:rsidRPr="004110D2">
        <w:rPr>
          <w:lang w:val="en-GB"/>
        </w:rPr>
        <w:t>BREZANI</w:t>
      </w:r>
    </w:p>
    <w:bookmarkEnd w:id="561"/>
    <w:p w14:paraId="4B13E5CA" w14:textId="77777777" w:rsidR="00905233" w:rsidRPr="004110D2" w:rsidRDefault="00905233" w:rsidP="00074F48">
      <w:pPr>
        <w:jc w:val="both"/>
        <w:rPr>
          <w:lang w:val="en-GB"/>
        </w:rPr>
      </w:pPr>
    </w:p>
    <w:p w14:paraId="55635325" w14:textId="520FA8EC" w:rsidR="00905233" w:rsidRPr="004110D2" w:rsidRDefault="00905233" w:rsidP="00905233">
      <w:pPr>
        <w:rPr>
          <w:lang w:val="en-GB"/>
        </w:rPr>
      </w:pPr>
      <w:r w:rsidRPr="004110D2">
        <w:rPr>
          <w:lang w:val="en-GB"/>
        </w:rPr>
        <w:t xml:space="preserve">Balkans. Proto-Sesklo, </w:t>
      </w:r>
      <w:hyperlink r:id="rId1084" w:anchor="Cul_Impressa__cer_faconnage_TFC" w:history="1">
        <w:r w:rsidRPr="004110D2">
          <w:rPr>
            <w:rStyle w:val="Hyperlink"/>
            <w:lang w:val="en-GB"/>
          </w:rPr>
          <w:t>TFC</w:t>
        </w:r>
      </w:hyperlink>
      <w:r w:rsidRPr="004110D2">
        <w:rPr>
          <w:lang w:val="en-GB"/>
        </w:rPr>
        <w:t xml:space="preserve">  (BIB Gomart ANR CIMO 2019)</w:t>
      </w:r>
    </w:p>
    <w:p w14:paraId="5E798755" w14:textId="77777777" w:rsidR="00905233" w:rsidRPr="004110D2" w:rsidRDefault="00905233" w:rsidP="00074F48">
      <w:pPr>
        <w:jc w:val="both"/>
        <w:rPr>
          <w:lang w:val="en-GB"/>
        </w:rPr>
      </w:pPr>
    </w:p>
    <w:p w14:paraId="7749C05C" w14:textId="77777777" w:rsidR="00905233" w:rsidRPr="004110D2" w:rsidRDefault="00905233" w:rsidP="00074F48">
      <w:pPr>
        <w:jc w:val="both"/>
        <w:rPr>
          <w:lang w:val="en-GB"/>
        </w:rPr>
      </w:pPr>
    </w:p>
    <w:p w14:paraId="63658C9F" w14:textId="77777777" w:rsidR="00905233" w:rsidRPr="00426FF9" w:rsidRDefault="00905233" w:rsidP="00426FF9">
      <w:pPr>
        <w:pStyle w:val="Heading1"/>
        <w:rPr>
          <w:lang w:val="en-US"/>
        </w:rPr>
      </w:pPr>
      <w:bookmarkStart w:id="562" w:name="Sit_Kranici"/>
      <w:r w:rsidRPr="00426FF9">
        <w:rPr>
          <w:lang w:val="en-US"/>
        </w:rPr>
        <w:t>KRAINICI</w:t>
      </w:r>
    </w:p>
    <w:bookmarkEnd w:id="562"/>
    <w:p w14:paraId="49D08BB3" w14:textId="77777777" w:rsidR="00905233" w:rsidRPr="00905233" w:rsidRDefault="00905233" w:rsidP="00074F48">
      <w:pPr>
        <w:jc w:val="both"/>
      </w:pPr>
    </w:p>
    <w:p w14:paraId="608C26FF" w14:textId="306E0355" w:rsidR="00905233" w:rsidRPr="009351CF" w:rsidRDefault="00905233" w:rsidP="00905233">
      <w:r w:rsidRPr="009351CF">
        <w:t xml:space="preserve">Balkans. Proto-Sesklo, </w:t>
      </w:r>
      <w:hyperlink r:id="rId1085" w:anchor="Cul_Impressa__cer_faconnage_TFC" w:history="1">
        <w:r w:rsidRPr="009351CF">
          <w:rPr>
            <w:rStyle w:val="Hyperlink"/>
          </w:rPr>
          <w:t>TFC</w:t>
        </w:r>
      </w:hyperlink>
      <w:r w:rsidRPr="009351CF">
        <w:t xml:space="preserve">  (BIB Gomart ANR CIMO 2019)</w:t>
      </w:r>
    </w:p>
    <w:p w14:paraId="7BC0DDB9" w14:textId="77777777" w:rsidR="00905233" w:rsidRPr="009351CF" w:rsidRDefault="00905233" w:rsidP="00074F48">
      <w:pPr>
        <w:jc w:val="both"/>
      </w:pPr>
    </w:p>
    <w:p w14:paraId="31070149" w14:textId="77777777" w:rsidR="00905233" w:rsidRPr="009351CF" w:rsidRDefault="00905233" w:rsidP="00074F48">
      <w:pPr>
        <w:jc w:val="both"/>
      </w:pPr>
    </w:p>
    <w:p w14:paraId="74C929C1" w14:textId="77777777" w:rsidR="008E3F23" w:rsidRPr="00426FF9" w:rsidRDefault="008E3F23" w:rsidP="00426FF9">
      <w:pPr>
        <w:pStyle w:val="Heading1"/>
        <w:rPr>
          <w:lang w:val="en-US"/>
        </w:rPr>
      </w:pPr>
      <w:bookmarkStart w:id="563" w:name="Sit_Achileion"/>
      <w:r w:rsidRPr="00426FF9">
        <w:rPr>
          <w:lang w:val="en-US"/>
        </w:rPr>
        <w:t>ACHILEION</w:t>
      </w:r>
    </w:p>
    <w:bookmarkEnd w:id="563"/>
    <w:p w14:paraId="6453C1F4" w14:textId="77777777" w:rsidR="008E3F23" w:rsidRPr="004110D2" w:rsidRDefault="008E3F23" w:rsidP="008E3F23">
      <w:pPr>
        <w:jc w:val="both"/>
        <w:rPr>
          <w:iCs/>
          <w:szCs w:val="12"/>
          <w:lang w:val="en-GB" w:eastAsia="en-GB"/>
        </w:rPr>
      </w:pPr>
      <w:r w:rsidRPr="004110D2">
        <w:rPr>
          <w:iCs/>
          <w:szCs w:val="12"/>
          <w:lang w:val="en-GB" w:eastAsia="en-GB"/>
        </w:rPr>
        <w:t>Achilleion</w:t>
      </w:r>
    </w:p>
    <w:p w14:paraId="7C449CC2" w14:textId="77777777" w:rsidR="008E3F23" w:rsidRPr="004110D2" w:rsidRDefault="008E3F23" w:rsidP="008E3F23">
      <w:pPr>
        <w:jc w:val="both"/>
        <w:rPr>
          <w:iCs/>
          <w:szCs w:val="12"/>
          <w:lang w:val="en-GB" w:eastAsia="en-GB"/>
        </w:rPr>
      </w:pPr>
    </w:p>
    <w:p w14:paraId="6F3EA6A0" w14:textId="77777777" w:rsidR="008E3F23" w:rsidRPr="004110D2" w:rsidRDefault="008E3F23" w:rsidP="008E3F23">
      <w:pPr>
        <w:jc w:val="both"/>
        <w:rPr>
          <w:iCs/>
          <w:szCs w:val="12"/>
          <w:lang w:val="en-GB" w:eastAsia="en-GB"/>
        </w:rPr>
      </w:pPr>
      <w:r w:rsidRPr="004110D2">
        <w:rPr>
          <w:iCs/>
          <w:szCs w:val="12"/>
          <w:lang w:val="en-GB" w:eastAsia="en-GB"/>
        </w:rPr>
        <w:t>Achileion (Pteleos, Grèce)</w:t>
      </w:r>
    </w:p>
    <w:p w14:paraId="518B348C" w14:textId="77777777" w:rsidR="008E3F23" w:rsidRPr="009351CF" w:rsidRDefault="008E3F23" w:rsidP="008E3F23">
      <w:pPr>
        <w:pStyle w:val="Heading2"/>
        <w:rPr>
          <w:lang w:eastAsia="en-GB"/>
        </w:rPr>
      </w:pPr>
      <w:r w:rsidRPr="002541D8">
        <w:rPr>
          <w:lang w:eastAsia="en-GB"/>
        </w:rPr>
        <w:br/>
      </w:r>
      <w:r w:rsidRPr="009351CF">
        <w:rPr>
          <w:lang w:eastAsia="en-GB"/>
        </w:rPr>
        <w:t>Achileion II</w:t>
      </w:r>
    </w:p>
    <w:p w14:paraId="646BB267" w14:textId="77777777" w:rsidR="008E3F23" w:rsidRPr="009351CF" w:rsidRDefault="008E3F23" w:rsidP="008E3F23">
      <w:pPr>
        <w:jc w:val="both"/>
        <w:rPr>
          <w:iCs/>
          <w:szCs w:val="12"/>
          <w:lang w:val="fr-FR" w:eastAsia="en-GB"/>
        </w:rPr>
      </w:pPr>
    </w:p>
    <w:p w14:paraId="12A80791" w14:textId="4FC781DA" w:rsidR="008E3F23" w:rsidRPr="008E3F23" w:rsidRDefault="008E3F23" w:rsidP="008E3F23">
      <w:pPr>
        <w:jc w:val="both"/>
        <w:rPr>
          <w:iCs/>
          <w:szCs w:val="12"/>
          <w:lang w:val="fr-FR" w:eastAsia="en-GB"/>
        </w:rPr>
      </w:pPr>
      <w:r>
        <w:rPr>
          <w:iCs/>
          <w:szCs w:val="12"/>
          <w:lang w:val="fr-FR" w:eastAsia="en-GB"/>
        </w:rPr>
        <w:t>S</w:t>
      </w:r>
      <w:r w:rsidRPr="008E3F23">
        <w:rPr>
          <w:iCs/>
          <w:szCs w:val="12"/>
          <w:lang w:val="fr-FR" w:eastAsia="en-GB"/>
        </w:rPr>
        <w:t>tatuette féminine à la vulve visible et jambes relevées</w:t>
      </w:r>
      <w:r>
        <w:rPr>
          <w:iCs/>
          <w:szCs w:val="12"/>
          <w:lang w:val="fr-FR" w:eastAsia="en-GB"/>
        </w:rPr>
        <w:t xml:space="preserve"> (= </w:t>
      </w:r>
      <w:hyperlink r:id="rId1086" w:anchor="Cul_Art_TAC_T_a_personnage_orant_t_sch1b" w:history="1">
        <w:r w:rsidRPr="00385E08">
          <w:rPr>
            <w:rStyle w:val="Hyperlink"/>
            <w:i/>
            <w:iCs/>
            <w:szCs w:val="12"/>
            <w:lang w:val="fr-FR" w:eastAsia="en-GB"/>
          </w:rPr>
          <w:t>sch_1b</w:t>
        </w:r>
      </w:hyperlink>
      <w:r>
        <w:rPr>
          <w:iCs/>
          <w:szCs w:val="12"/>
          <w:lang w:val="fr-FR" w:eastAsia="en-GB"/>
        </w:rPr>
        <w:t>)</w:t>
      </w:r>
      <w:r w:rsidRPr="008E3F23">
        <w:rPr>
          <w:iCs/>
          <w:szCs w:val="12"/>
          <w:lang w:val="fr-FR" w:eastAsia="en-GB"/>
        </w:rPr>
        <w:t xml:space="preserve"> (BIB 2793)</w:t>
      </w:r>
      <w:r>
        <w:rPr>
          <w:iCs/>
          <w:szCs w:val="12"/>
          <w:lang w:val="fr-FR" w:eastAsia="en-GB"/>
        </w:rPr>
        <w:t xml:space="preserve"> S</w:t>
      </w:r>
      <w:r w:rsidRPr="008E3F23">
        <w:rPr>
          <w:iCs/>
          <w:szCs w:val="12"/>
          <w:lang w:val="fr-FR" w:eastAsia="en-GB"/>
        </w:rPr>
        <w:t>tatuette en terre cuite présentant une femme nue et assise, les jambes ramenées sur le torse laissant apparaître sa vulve, et interprétée comme une femme accouchant (Gimbutas 2006 : 137). Elle est datée entre 6300 et 6200 av. n. è. Sur le même site, une amulette en roche noire présente, de façon plus schématique, une femme adoptant la même position (</w:t>
      </w:r>
      <w:r w:rsidRPr="008E3F23">
        <w:rPr>
          <w:i/>
          <w:iCs/>
          <w:szCs w:val="12"/>
          <w:lang w:val="fr-FR" w:eastAsia="en-GB"/>
        </w:rPr>
        <w:t xml:space="preserve">Ibidem </w:t>
      </w:r>
      <w:r w:rsidRPr="008E3F23">
        <w:rPr>
          <w:iCs/>
          <w:szCs w:val="12"/>
          <w:lang w:val="fr-FR" w:eastAsia="en-GB"/>
        </w:rPr>
        <w:t>: 284). (BIB 2793)</w:t>
      </w:r>
    </w:p>
    <w:p w14:paraId="5336F99A" w14:textId="77777777" w:rsidR="008E3F23" w:rsidRPr="008E3F23" w:rsidRDefault="008E3F23" w:rsidP="008E3F23">
      <w:pPr>
        <w:jc w:val="both"/>
        <w:rPr>
          <w:lang w:val="fr-FR"/>
        </w:rPr>
      </w:pPr>
    </w:p>
    <w:p w14:paraId="7F125E0F" w14:textId="77777777" w:rsidR="008E3F23" w:rsidRPr="008E3F23" w:rsidRDefault="008E3F23" w:rsidP="00074F48">
      <w:pPr>
        <w:jc w:val="both"/>
        <w:rPr>
          <w:iCs/>
          <w:szCs w:val="12"/>
          <w:lang w:val="fr-FR" w:eastAsia="en-GB"/>
        </w:rPr>
      </w:pPr>
    </w:p>
    <w:p w14:paraId="7EAF72D6" w14:textId="77777777" w:rsidR="008E3F23" w:rsidRDefault="008E3F23" w:rsidP="008E3F23">
      <w:pPr>
        <w:pStyle w:val="Heading2"/>
        <w:rPr>
          <w:lang w:eastAsia="en-GB"/>
        </w:rPr>
      </w:pPr>
      <w:r w:rsidRPr="008E3F23">
        <w:rPr>
          <w:lang w:eastAsia="en-GB"/>
        </w:rPr>
        <w:t>Achileion IV</w:t>
      </w:r>
    </w:p>
    <w:p w14:paraId="2BD572A8" w14:textId="77777777" w:rsidR="008E3F23" w:rsidRDefault="008E3F23" w:rsidP="008E3F23">
      <w:pPr>
        <w:jc w:val="both"/>
        <w:rPr>
          <w:iCs/>
          <w:szCs w:val="12"/>
          <w:lang w:val="fr-FR" w:eastAsia="en-GB"/>
        </w:rPr>
      </w:pPr>
    </w:p>
    <w:p w14:paraId="369C54B3" w14:textId="77777777" w:rsidR="008E3F23" w:rsidRDefault="008E3F23" w:rsidP="008E3F23">
      <w:pPr>
        <w:jc w:val="both"/>
        <w:rPr>
          <w:iCs/>
          <w:szCs w:val="12"/>
          <w:lang w:val="fr-FR" w:eastAsia="en-GB"/>
        </w:rPr>
      </w:pPr>
      <w:r>
        <w:rPr>
          <w:iCs/>
          <w:szCs w:val="12"/>
          <w:lang w:val="fr-FR" w:eastAsia="en-GB"/>
        </w:rPr>
        <w:t>vase avec un visage (BIB 2793)</w:t>
      </w:r>
      <w:r w:rsidR="004E5E5F">
        <w:rPr>
          <w:iCs/>
          <w:szCs w:val="12"/>
          <w:lang w:val="fr-FR" w:eastAsia="en-GB"/>
        </w:rPr>
        <w:t xml:space="preserve"> </w:t>
      </w:r>
      <w:r w:rsidR="004E5E5F" w:rsidRPr="004E5E5F">
        <w:rPr>
          <w:iCs/>
          <w:szCs w:val="12"/>
          <w:lang w:val="fr-FR" w:eastAsia="en-GB"/>
        </w:rPr>
        <w:t>les contours du visage sont matérialisés par un cordon ou par une mise en relief du visage. (Gimbutas 1991 : 23) (BIB 2793)</w:t>
      </w:r>
    </w:p>
    <w:p w14:paraId="266A1D50" w14:textId="77777777" w:rsidR="008E3F23" w:rsidRPr="008E3F23" w:rsidRDefault="008E3F23" w:rsidP="00074F48">
      <w:pPr>
        <w:jc w:val="both"/>
        <w:rPr>
          <w:lang w:val="fr-FR"/>
        </w:rPr>
      </w:pPr>
    </w:p>
    <w:p w14:paraId="4FF34813" w14:textId="77777777" w:rsidR="008A074E" w:rsidRPr="008E3F23" w:rsidRDefault="008A074E" w:rsidP="00074F48">
      <w:pPr>
        <w:jc w:val="both"/>
        <w:rPr>
          <w:lang w:val="fr-FR"/>
        </w:rPr>
      </w:pPr>
    </w:p>
    <w:p w14:paraId="4320DBB7" w14:textId="77777777" w:rsidR="008A074E" w:rsidRPr="001E120D" w:rsidRDefault="008A074E" w:rsidP="00426FF9">
      <w:pPr>
        <w:pStyle w:val="Heading1"/>
      </w:pPr>
      <w:bookmarkStart w:id="564" w:name="Sit_Gladnice"/>
      <w:r w:rsidRPr="001E120D">
        <w:t>GLADNICE</w:t>
      </w:r>
    </w:p>
    <w:bookmarkEnd w:id="564"/>
    <w:p w14:paraId="61D77CD9" w14:textId="77777777" w:rsidR="00E273F1" w:rsidRDefault="00E273F1" w:rsidP="00074F48">
      <w:pPr>
        <w:jc w:val="both"/>
        <w:rPr>
          <w:lang w:val="fr-FR" w:eastAsia="en-GB"/>
        </w:rPr>
      </w:pPr>
    </w:p>
    <w:p w14:paraId="5E99DB03" w14:textId="668D3BDD" w:rsidR="008A074E" w:rsidRPr="001E120D" w:rsidRDefault="008A074E" w:rsidP="00074F48">
      <w:pPr>
        <w:jc w:val="both"/>
        <w:rPr>
          <w:lang w:val="fr-FR" w:eastAsia="en-GB"/>
        </w:rPr>
      </w:pPr>
      <w:r w:rsidRPr="001E120D">
        <w:rPr>
          <w:lang w:val="fr-FR" w:eastAsia="en-GB"/>
        </w:rPr>
        <w:t xml:space="preserve">Gladnice (Gracanica, Serbie), site </w:t>
      </w:r>
      <w:hyperlink r:id="rId1087" w:anchor="Cul_Starcevo_Koros" w:history="1">
        <w:r w:rsidR="006A21C3" w:rsidRPr="0032190F">
          <w:rPr>
            <w:rStyle w:val="Hyperlink"/>
            <w:lang w:val="fr-FR"/>
          </w:rPr>
          <w:t>Starcevo</w:t>
        </w:r>
      </w:hyperlink>
      <w:r w:rsidR="006A21C3" w:rsidRPr="0032190F">
        <w:rPr>
          <w:lang w:val="fr-FR"/>
        </w:rPr>
        <w:t xml:space="preserve"> </w:t>
      </w:r>
      <w:r w:rsidRPr="001E120D">
        <w:rPr>
          <w:lang w:val="fr-FR" w:eastAsia="en-GB"/>
        </w:rPr>
        <w:t>(BIB 2793)</w:t>
      </w:r>
      <w:r w:rsidR="00E91560">
        <w:rPr>
          <w:lang w:val="fr-FR" w:eastAsia="en-GB"/>
        </w:rPr>
        <w:t xml:space="preserve"> v. </w:t>
      </w:r>
      <w:hyperlink r:id="rId1088" w:anchor="Sit_Asagi_Pinar" w:history="1">
        <w:r w:rsidR="00E91560" w:rsidRPr="00E91560">
          <w:rPr>
            <w:rStyle w:val="Hyperlink"/>
            <w:lang w:val="fr-FR" w:eastAsia="en-GB"/>
          </w:rPr>
          <w:t>Asagi</w:t>
        </w:r>
        <w:r w:rsidR="00E91560">
          <w:rPr>
            <w:rStyle w:val="Hyperlink"/>
            <w:lang w:val="fr-FR" w:eastAsia="en-GB"/>
          </w:rPr>
          <w:t xml:space="preserve"> </w:t>
        </w:r>
        <w:r w:rsidR="00E91560" w:rsidRPr="00E91560">
          <w:rPr>
            <w:rStyle w:val="Hyperlink"/>
            <w:lang w:val="fr-FR" w:eastAsia="en-GB"/>
          </w:rPr>
          <w:t>Pinar</w:t>
        </w:r>
      </w:hyperlink>
    </w:p>
    <w:p w14:paraId="4F73F2A2" w14:textId="77777777" w:rsidR="00FC2C1C" w:rsidRPr="001E120D" w:rsidRDefault="00FC2C1C" w:rsidP="00074F48">
      <w:pPr>
        <w:jc w:val="both"/>
        <w:rPr>
          <w:lang w:val="fr-FR" w:eastAsia="en-GB"/>
        </w:rPr>
      </w:pPr>
    </w:p>
    <w:p w14:paraId="2E3003F3" w14:textId="77777777" w:rsidR="00FC2C1C" w:rsidRPr="00A13245" w:rsidRDefault="00FC2C1C" w:rsidP="00426FF9">
      <w:pPr>
        <w:pStyle w:val="Heading1"/>
      </w:pPr>
      <w:bookmarkStart w:id="565" w:name="Sit_Gradesnica"/>
      <w:r w:rsidRPr="00A13245">
        <w:t>GRADESNICA</w:t>
      </w:r>
    </w:p>
    <w:bookmarkEnd w:id="565"/>
    <w:p w14:paraId="0314459E" w14:textId="77777777" w:rsidR="004E5E5F" w:rsidRPr="00E273F1" w:rsidRDefault="004E5E5F" w:rsidP="00074F48">
      <w:pPr>
        <w:jc w:val="both"/>
        <w:rPr>
          <w:rStyle w:val="Emphasis"/>
          <w:i w:val="0"/>
          <w:sz w:val="20"/>
          <w:lang w:val="fr-FR"/>
        </w:rPr>
      </w:pPr>
      <w:r w:rsidRPr="00E273F1">
        <w:rPr>
          <w:sz w:val="20"/>
          <w:szCs w:val="23"/>
          <w:lang w:val="fr-FR"/>
        </w:rPr>
        <w:t>Gradesniţa</w:t>
      </w:r>
    </w:p>
    <w:p w14:paraId="3BBF64B0" w14:textId="77777777" w:rsidR="004E5E5F" w:rsidRPr="00A13245" w:rsidRDefault="004E5E5F" w:rsidP="00074F48">
      <w:pPr>
        <w:jc w:val="both"/>
        <w:rPr>
          <w:rStyle w:val="Emphasis"/>
          <w:i w:val="0"/>
          <w:lang w:val="fr-FR"/>
        </w:rPr>
      </w:pPr>
    </w:p>
    <w:p w14:paraId="388686D0" w14:textId="115A93AE" w:rsidR="004E5E5F" w:rsidRPr="00A13245" w:rsidRDefault="00FC2C1C" w:rsidP="00074F48">
      <w:pPr>
        <w:jc w:val="both"/>
        <w:rPr>
          <w:lang w:val="fr-FR" w:eastAsia="en-GB"/>
        </w:rPr>
      </w:pPr>
      <w:r w:rsidRPr="00A13245">
        <w:rPr>
          <w:rStyle w:val="Emphasis"/>
          <w:i w:val="0"/>
          <w:lang w:val="fr-FR"/>
        </w:rPr>
        <w:t>Gradešnica</w:t>
      </w:r>
      <w:r w:rsidRPr="00A13245">
        <w:rPr>
          <w:rStyle w:val="st"/>
          <w:lang w:val="fr-FR"/>
        </w:rPr>
        <w:t xml:space="preserve"> (Krivodol, Vraca, </w:t>
      </w:r>
      <w:r w:rsidRPr="00A13245">
        <w:rPr>
          <w:iCs/>
          <w:szCs w:val="12"/>
          <w:lang w:val="fr-FR" w:eastAsia="en-GB"/>
        </w:rPr>
        <w:t xml:space="preserve">Bulgarie), </w:t>
      </w:r>
      <w:r w:rsidRPr="00A13245">
        <w:rPr>
          <w:lang w:val="fr-FR" w:eastAsia="en-GB"/>
        </w:rPr>
        <w:t xml:space="preserve">site </w:t>
      </w:r>
      <w:hyperlink r:id="rId1089" w:anchor="Cul_Starcevo_Koros" w:history="1">
        <w:r w:rsidR="006A21C3" w:rsidRPr="0032190F">
          <w:rPr>
            <w:rStyle w:val="Hyperlink"/>
            <w:lang w:val="fr-FR"/>
          </w:rPr>
          <w:t>Starcevo</w:t>
        </w:r>
      </w:hyperlink>
      <w:r w:rsidR="006A21C3" w:rsidRPr="0032190F">
        <w:rPr>
          <w:lang w:val="fr-FR"/>
        </w:rPr>
        <w:t xml:space="preserve"> </w:t>
      </w:r>
      <w:r w:rsidRPr="00A13245">
        <w:rPr>
          <w:lang w:val="fr-FR" w:eastAsia="en-GB"/>
        </w:rPr>
        <w:t>(BIB 2793)</w:t>
      </w:r>
      <w:r w:rsidR="004E5E5F" w:rsidRPr="00A13245">
        <w:rPr>
          <w:lang w:val="fr-FR" w:eastAsia="en-GB"/>
        </w:rPr>
        <w:t xml:space="preserve">. </w:t>
      </w:r>
    </w:p>
    <w:p w14:paraId="1BEE9FFF" w14:textId="77777777" w:rsidR="004E5E5F" w:rsidRPr="00A13245" w:rsidRDefault="004E5E5F" w:rsidP="00074F48">
      <w:pPr>
        <w:jc w:val="both"/>
        <w:rPr>
          <w:lang w:val="fr-FR" w:eastAsia="en-GB"/>
        </w:rPr>
      </w:pPr>
    </w:p>
    <w:p w14:paraId="2C7CC996" w14:textId="5D0BD822" w:rsidR="004E5E5F" w:rsidRPr="00A13245" w:rsidRDefault="004E5E5F" w:rsidP="00074F48">
      <w:pPr>
        <w:jc w:val="both"/>
        <w:rPr>
          <w:lang w:val="fr-FR" w:eastAsia="en-GB"/>
        </w:rPr>
      </w:pPr>
      <w:r w:rsidRPr="004E5E5F">
        <w:rPr>
          <w:lang w:val="fr-FR" w:eastAsia="en-GB"/>
        </w:rPr>
        <w:t xml:space="preserve">Vase anthropomorphe, </w:t>
      </w:r>
      <w:hyperlink r:id="rId1090" w:anchor="Cul_Starcevo_Koros" w:history="1">
        <w:r w:rsidR="006A21C3" w:rsidRPr="0032190F">
          <w:rPr>
            <w:rStyle w:val="Hyperlink"/>
            <w:lang w:val="fr-FR"/>
          </w:rPr>
          <w:t>Starcevo</w:t>
        </w:r>
      </w:hyperlink>
      <w:r w:rsidRPr="004E5E5F">
        <w:rPr>
          <w:lang w:val="fr-FR" w:eastAsia="en-GB"/>
        </w:rPr>
        <w:t xml:space="preserve">, Le col du vase est muni d’un appendice à profil conique. Deux larges impressions se développent de chaque côté. Des décors géométriques de lignes parallèles peintes se développent au-dessus, figurant peut-être schématiquement les yeux. </w:t>
      </w:r>
      <w:r w:rsidRPr="00A13245">
        <w:rPr>
          <w:lang w:val="fr-FR" w:eastAsia="en-GB"/>
        </w:rPr>
        <w:t xml:space="preserve">Le décor inférieur se développe en « M ». (BIB 2793) </w:t>
      </w:r>
    </w:p>
    <w:p w14:paraId="4A4E5210" w14:textId="77777777" w:rsidR="004E5E5F" w:rsidRPr="00A13245" w:rsidRDefault="004E5E5F" w:rsidP="00074F48">
      <w:pPr>
        <w:jc w:val="both"/>
        <w:rPr>
          <w:lang w:val="fr-FR" w:eastAsia="en-GB"/>
        </w:rPr>
      </w:pPr>
    </w:p>
    <w:p w14:paraId="39AF1019" w14:textId="457EC452" w:rsidR="00FC2C1C" w:rsidRDefault="004E5E5F" w:rsidP="00074F48">
      <w:pPr>
        <w:jc w:val="both"/>
        <w:rPr>
          <w:szCs w:val="23"/>
          <w:lang w:val="fr-FR"/>
        </w:rPr>
      </w:pPr>
      <w:r>
        <w:rPr>
          <w:szCs w:val="23"/>
          <w:lang w:val="fr-FR"/>
        </w:rPr>
        <w:t>Des</w:t>
      </w:r>
      <w:r w:rsidRPr="0032190F">
        <w:rPr>
          <w:szCs w:val="23"/>
          <w:lang w:val="fr-FR"/>
        </w:rPr>
        <w:t xml:space="preserve"> tablettes portant des signes qui suggèrent l’existence d’une écriture ont été trouvées à </w:t>
      </w:r>
      <w:r w:rsidRPr="004E5E5F">
        <w:rPr>
          <w:szCs w:val="23"/>
          <w:lang w:val="fr-FR"/>
        </w:rPr>
        <w:t>Gradesnica</w:t>
      </w:r>
      <w:r>
        <w:rPr>
          <w:szCs w:val="23"/>
          <w:lang w:val="fr-FR"/>
        </w:rPr>
        <w:t xml:space="preserve"> </w:t>
      </w:r>
      <w:r w:rsidRPr="0032190F">
        <w:rPr>
          <w:szCs w:val="23"/>
          <w:lang w:val="fr-FR"/>
        </w:rPr>
        <w:t xml:space="preserve">dans un contexte similaire </w:t>
      </w:r>
      <w:r>
        <w:rPr>
          <w:szCs w:val="23"/>
          <w:lang w:val="fr-FR"/>
        </w:rPr>
        <w:t xml:space="preserve">à celui de </w:t>
      </w:r>
      <w:hyperlink r:id="rId1091" w:anchor="Sit_Tartaria" w:history="1">
        <w:r w:rsidRPr="004E5E5F">
          <w:rPr>
            <w:rStyle w:val="Hyperlink"/>
            <w:szCs w:val="23"/>
            <w:lang w:val="fr-FR"/>
          </w:rPr>
          <w:t>Tartaria</w:t>
        </w:r>
      </w:hyperlink>
      <w:r>
        <w:rPr>
          <w:szCs w:val="23"/>
          <w:lang w:val="fr-FR"/>
        </w:rPr>
        <w:t xml:space="preserve"> </w:t>
      </w:r>
      <w:r w:rsidRPr="0032190F">
        <w:rPr>
          <w:szCs w:val="23"/>
          <w:lang w:val="fr-FR"/>
        </w:rPr>
        <w:t>(BIB 125 p. 96).</w:t>
      </w:r>
    </w:p>
    <w:p w14:paraId="0C095239" w14:textId="77777777" w:rsidR="008D2938" w:rsidRPr="004E5E5F" w:rsidRDefault="008D2938" w:rsidP="00074F48">
      <w:pPr>
        <w:jc w:val="both"/>
        <w:rPr>
          <w:lang w:val="fr-FR" w:eastAsia="en-GB"/>
        </w:rPr>
      </w:pPr>
    </w:p>
    <w:p w14:paraId="5CA3FE97" w14:textId="77777777" w:rsidR="008D2938" w:rsidRPr="00A13245" w:rsidRDefault="008D2938" w:rsidP="00426FF9">
      <w:pPr>
        <w:pStyle w:val="Heading1"/>
      </w:pPr>
      <w:bookmarkStart w:id="566" w:name="Sit_Azmak"/>
      <w:r w:rsidRPr="00A13245">
        <w:t>AZMAK</w:t>
      </w:r>
    </w:p>
    <w:bookmarkEnd w:id="566"/>
    <w:p w14:paraId="1A6AD54D" w14:textId="77777777" w:rsidR="008D2938" w:rsidRPr="00E273F1" w:rsidRDefault="008D2938" w:rsidP="00074F48">
      <w:pPr>
        <w:jc w:val="both"/>
        <w:rPr>
          <w:sz w:val="20"/>
          <w:lang w:val="fr-FR"/>
        </w:rPr>
      </w:pPr>
      <w:r w:rsidRPr="00E273F1">
        <w:rPr>
          <w:sz w:val="20"/>
          <w:lang w:val="fr-FR" w:eastAsia="en-GB"/>
        </w:rPr>
        <w:t>=A</w:t>
      </w:r>
      <w:r w:rsidRPr="00E273F1">
        <w:rPr>
          <w:sz w:val="20"/>
          <w:lang w:val="fr-FR"/>
        </w:rPr>
        <w:t>smaka Moghila ?</w:t>
      </w:r>
    </w:p>
    <w:p w14:paraId="0F85BAC6" w14:textId="77777777" w:rsidR="008D2938" w:rsidRPr="00A13245" w:rsidRDefault="008D2938" w:rsidP="00074F48">
      <w:pPr>
        <w:jc w:val="both"/>
        <w:rPr>
          <w:lang w:val="fr-FR" w:eastAsia="en-GB"/>
        </w:rPr>
      </w:pPr>
    </w:p>
    <w:p w14:paraId="185B0291" w14:textId="77777777" w:rsidR="008D2938" w:rsidRPr="004E5E5F" w:rsidRDefault="008D2938" w:rsidP="004E5E5F">
      <w:pPr>
        <w:autoSpaceDE w:val="0"/>
        <w:autoSpaceDN w:val="0"/>
        <w:adjustRightInd w:val="0"/>
        <w:rPr>
          <w:lang w:val="fr-FR"/>
        </w:rPr>
      </w:pPr>
      <w:r w:rsidRPr="00A13245">
        <w:rPr>
          <w:lang w:val="fr-FR" w:eastAsia="en-GB"/>
        </w:rPr>
        <w:lastRenderedPageBreak/>
        <w:t>Tell Azmak (Bulgarie)</w:t>
      </w:r>
      <w:r w:rsidRPr="00A13245">
        <w:rPr>
          <w:iCs/>
          <w:szCs w:val="12"/>
          <w:lang w:val="fr-FR" w:eastAsia="en-GB"/>
        </w:rPr>
        <w:t xml:space="preserve">, </w:t>
      </w:r>
      <w:r w:rsidRPr="00A13245">
        <w:rPr>
          <w:lang w:val="fr-FR" w:eastAsia="en-GB"/>
        </w:rPr>
        <w:t>site Karanovo</w:t>
      </w:r>
      <w:r w:rsidR="004E5E5F" w:rsidRPr="00A13245">
        <w:rPr>
          <w:lang w:val="fr-FR" w:eastAsia="en-GB"/>
        </w:rPr>
        <w:t>, le visage [du vase anthropomorphe] se développe sur l’ensembl</w:t>
      </w:r>
      <w:r w:rsidR="004E5E5F" w:rsidRPr="004E5E5F">
        <w:rPr>
          <w:lang w:val="fr-FR" w:eastAsia="en-GB"/>
        </w:rPr>
        <w:t>e de la panse du vase. Si la bouche n’est pas figurée, les sourcils et les narines sont en revanche représentés (Gimbutas 1982 : 99)</w:t>
      </w:r>
      <w:r w:rsidRPr="004E5E5F">
        <w:rPr>
          <w:lang w:val="fr-FR" w:eastAsia="en-GB"/>
        </w:rPr>
        <w:t xml:space="preserve"> (BIB 2793)</w:t>
      </w:r>
    </w:p>
    <w:p w14:paraId="767E36D6" w14:textId="77777777" w:rsidR="00225AC0" w:rsidRPr="004E5E5F" w:rsidRDefault="00225AC0" w:rsidP="00242C0F">
      <w:pPr>
        <w:rPr>
          <w:lang w:val="fr-FR"/>
        </w:rPr>
      </w:pPr>
    </w:p>
    <w:p w14:paraId="630A987D" w14:textId="77777777" w:rsidR="000D551D" w:rsidRPr="00F6617D" w:rsidRDefault="000D551D" w:rsidP="00426FF9">
      <w:pPr>
        <w:pStyle w:val="Heading1"/>
      </w:pPr>
      <w:bookmarkStart w:id="567" w:name="Sit_Rudna_Gava"/>
      <w:r w:rsidRPr="00F6617D">
        <w:t>RUDNA G</w:t>
      </w:r>
      <w:r w:rsidR="00713D93" w:rsidRPr="00F6617D">
        <w:t>L</w:t>
      </w:r>
      <w:r w:rsidRPr="00F6617D">
        <w:t>AVA (Mine de)</w:t>
      </w:r>
    </w:p>
    <w:bookmarkEnd w:id="567"/>
    <w:p w14:paraId="2888F137" w14:textId="77777777" w:rsidR="004D051E" w:rsidRPr="00BA150E" w:rsidRDefault="00BA150E" w:rsidP="00242C0F">
      <w:pPr>
        <w:rPr>
          <w:sz w:val="20"/>
          <w:lang w:val="fr-FR"/>
        </w:rPr>
      </w:pPr>
      <w:r w:rsidRPr="00BA150E">
        <w:rPr>
          <w:sz w:val="20"/>
          <w:lang w:val="fr-FR"/>
        </w:rPr>
        <w:t>Mine de Rudna Glava</w:t>
      </w:r>
    </w:p>
    <w:p w14:paraId="289AA3D9" w14:textId="77777777" w:rsidR="00BA150E" w:rsidRPr="00F6617D" w:rsidRDefault="00BA150E" w:rsidP="00242C0F">
      <w:pPr>
        <w:rPr>
          <w:lang w:val="fr-FR"/>
        </w:rPr>
      </w:pPr>
    </w:p>
    <w:p w14:paraId="4F8C7FA4" w14:textId="0D274A3E" w:rsidR="00972D2A" w:rsidRPr="0032190F" w:rsidRDefault="00972D2A" w:rsidP="00BA150E">
      <w:pPr>
        <w:jc w:val="both"/>
        <w:rPr>
          <w:lang w:val="fr-FR"/>
        </w:rPr>
      </w:pPr>
      <w:r w:rsidRPr="0032190F">
        <w:rPr>
          <w:lang w:val="fr-FR"/>
        </w:rPr>
        <w:t xml:space="preserve">C’est la plus ancienne mine </w:t>
      </w:r>
      <w:r w:rsidR="00BA150E">
        <w:rPr>
          <w:lang w:val="fr-FR"/>
        </w:rPr>
        <w:t xml:space="preserve">[de </w:t>
      </w:r>
      <w:hyperlink r:id="rId1092" w:anchor="Sit_Cuivre" w:history="1">
        <w:r w:rsidR="00BA150E" w:rsidRPr="00BA150E">
          <w:rPr>
            <w:rStyle w:val="Hyperlink"/>
            <w:lang w:val="fr-FR"/>
          </w:rPr>
          <w:t>cuivre</w:t>
        </w:r>
      </w:hyperlink>
      <w:r w:rsidR="00BA150E">
        <w:rPr>
          <w:lang w:val="fr-FR"/>
        </w:rPr>
        <w:t xml:space="preserve">] </w:t>
      </w:r>
      <w:r w:rsidRPr="0032190F">
        <w:rPr>
          <w:lang w:val="fr-FR"/>
        </w:rPr>
        <w:t xml:space="preserve">connue. La découverte de céramique à l’intérieur des puits ou sur les bords de la plate-forme horizontale a permis d’attribué son exploitation à la fin du </w:t>
      </w:r>
      <w:hyperlink r:id="rId1093" w:anchor="Cul_Vinca" w:history="1">
        <w:r w:rsidRPr="0032190F">
          <w:rPr>
            <w:rStyle w:val="Hyperlink"/>
            <w:lang w:val="fr-FR"/>
          </w:rPr>
          <w:t>Vinča</w:t>
        </w:r>
      </w:hyperlink>
      <w:r w:rsidRPr="0032190F">
        <w:rPr>
          <w:lang w:val="fr-FR"/>
        </w:rPr>
        <w:t xml:space="preserve"> B – début du Vinča C jusqu’au Vinča D soit entre 5000 et 4300 (BIB 257 p. 23)Le cuivre est extrait sous forme d’oxydes de carbonates (azurites et malachites) (BIB 119 p.31).</w:t>
      </w:r>
    </w:p>
    <w:p w14:paraId="5C099F2D" w14:textId="77777777" w:rsidR="00972D2A" w:rsidRPr="0032190F" w:rsidRDefault="00972D2A" w:rsidP="00BA150E">
      <w:pPr>
        <w:jc w:val="both"/>
        <w:rPr>
          <w:lang w:val="fr-FR"/>
        </w:rPr>
      </w:pPr>
    </w:p>
    <w:p w14:paraId="782C7110" w14:textId="77777777" w:rsidR="000D551D" w:rsidRPr="0032190F" w:rsidRDefault="00F71F92" w:rsidP="00BA150E">
      <w:pPr>
        <w:jc w:val="both"/>
        <w:rPr>
          <w:lang w:val="fr-FR"/>
        </w:rPr>
      </w:pPr>
      <w:r w:rsidRPr="0032190F">
        <w:rPr>
          <w:lang w:val="fr-FR"/>
        </w:rPr>
        <w:t>Les premières productions sont la hache plate et la hache-marteau avec pérforation centrale ou proximale pour l’emmanchement (BIB 257 p. 23)</w:t>
      </w:r>
    </w:p>
    <w:p w14:paraId="5BFA6C58" w14:textId="77777777" w:rsidR="00713D93" w:rsidRPr="0032190F" w:rsidRDefault="00713D93" w:rsidP="00BA150E">
      <w:pPr>
        <w:jc w:val="both"/>
        <w:rPr>
          <w:lang w:val="fr-FR"/>
        </w:rPr>
      </w:pPr>
    </w:p>
    <w:p w14:paraId="311B5DC9" w14:textId="77777777" w:rsidR="00713D93" w:rsidRPr="0032190F" w:rsidRDefault="00713D93" w:rsidP="00BA150E">
      <w:pPr>
        <w:jc w:val="both"/>
        <w:rPr>
          <w:lang w:val="fr-FR"/>
        </w:rPr>
      </w:pPr>
      <w:r w:rsidRPr="0032190F">
        <w:rPr>
          <w:lang w:val="fr-FR"/>
        </w:rPr>
        <w:t>Rudna Glava en partie contemporaine de Vinca D (ca. 4670-4980 calBC) (BIB 1344 p. 285)</w:t>
      </w:r>
    </w:p>
    <w:p w14:paraId="01E9BE7E" w14:textId="77777777" w:rsidR="008D08ED" w:rsidRPr="0032190F" w:rsidRDefault="008D08ED" w:rsidP="00242C0F">
      <w:pPr>
        <w:rPr>
          <w:lang w:val="fr-FR"/>
        </w:rPr>
      </w:pPr>
    </w:p>
    <w:p w14:paraId="7F3D8C69" w14:textId="77777777" w:rsidR="008D08ED" w:rsidRPr="0032190F" w:rsidRDefault="008D08ED" w:rsidP="00426FF9">
      <w:pPr>
        <w:pStyle w:val="Heading1"/>
      </w:pPr>
      <w:bookmarkStart w:id="568" w:name="Sit_Ai_Bunar"/>
      <w:r w:rsidRPr="0032190F">
        <w:t>AI BUNAR (Mine de)</w:t>
      </w:r>
    </w:p>
    <w:bookmarkEnd w:id="568"/>
    <w:p w14:paraId="77409187" w14:textId="77777777" w:rsidR="000D551D" w:rsidRPr="00BA150E" w:rsidRDefault="00BA150E" w:rsidP="00242C0F">
      <w:pPr>
        <w:rPr>
          <w:sz w:val="20"/>
          <w:lang w:val="fr-FR"/>
        </w:rPr>
      </w:pPr>
      <w:r w:rsidRPr="00BA150E">
        <w:rPr>
          <w:sz w:val="20"/>
          <w:lang w:val="fr-FR"/>
        </w:rPr>
        <w:t>Mine d'Aï Bunar, Ai Buna</w:t>
      </w:r>
    </w:p>
    <w:p w14:paraId="031BE2DB" w14:textId="77777777" w:rsidR="00BA150E" w:rsidRPr="0032190F" w:rsidRDefault="00BA150E" w:rsidP="00242C0F">
      <w:pPr>
        <w:rPr>
          <w:lang w:val="fr-FR"/>
        </w:rPr>
      </w:pPr>
    </w:p>
    <w:p w14:paraId="5FDA93F1" w14:textId="520A1425" w:rsidR="008D08ED" w:rsidRPr="0032190F" w:rsidRDefault="008D08ED" w:rsidP="00242C0F">
      <w:pPr>
        <w:rPr>
          <w:lang w:val="fr-FR"/>
        </w:rPr>
      </w:pPr>
      <w:r w:rsidRPr="0032190F">
        <w:rPr>
          <w:lang w:val="fr-FR"/>
        </w:rPr>
        <w:t xml:space="preserve">Mine de </w:t>
      </w:r>
      <w:hyperlink r:id="rId1094" w:anchor="Sit_Cuivre" w:history="1">
        <w:r w:rsidR="00BA150E" w:rsidRPr="00BA150E">
          <w:rPr>
            <w:rStyle w:val="Hyperlink"/>
            <w:lang w:val="fr-FR"/>
          </w:rPr>
          <w:t>cuivre</w:t>
        </w:r>
      </w:hyperlink>
      <w:r w:rsidR="00BA150E">
        <w:rPr>
          <w:lang w:val="fr-FR"/>
        </w:rPr>
        <w:t xml:space="preserve"> </w:t>
      </w:r>
      <w:r w:rsidRPr="0032190F">
        <w:rPr>
          <w:lang w:val="fr-FR"/>
        </w:rPr>
        <w:t xml:space="preserve">de Bulgarie à proximité de Stara Zagora attribué à la culture </w:t>
      </w:r>
      <w:hyperlink w:anchor="Cul_Gumelnita" w:history="1">
        <w:r w:rsidR="00E70E31" w:rsidRPr="00E70E31">
          <w:rPr>
            <w:rStyle w:val="Hyperlink"/>
            <w:lang w:val="fr-FR"/>
          </w:rPr>
          <w:t>Gumelniţa-Karanovo VI</w:t>
        </w:r>
      </w:hyperlink>
      <w:r w:rsidRPr="0032190F">
        <w:rPr>
          <w:lang w:val="fr-FR"/>
        </w:rPr>
        <w:t xml:space="preserve"> (</w:t>
      </w:r>
      <w:r w:rsidR="0070027E" w:rsidRPr="0032190F">
        <w:rPr>
          <w:lang w:val="fr-FR"/>
        </w:rPr>
        <w:t>BIB</w:t>
      </w:r>
      <w:r w:rsidRPr="0032190F">
        <w:rPr>
          <w:lang w:val="fr-FR"/>
        </w:rPr>
        <w:t xml:space="preserve"> 125 p. 305)</w:t>
      </w:r>
    </w:p>
    <w:p w14:paraId="5F6A8115" w14:textId="77777777" w:rsidR="008D08ED" w:rsidRPr="0032190F" w:rsidRDefault="008D08ED" w:rsidP="00242C0F">
      <w:pPr>
        <w:rPr>
          <w:lang w:val="fr-FR"/>
        </w:rPr>
      </w:pPr>
    </w:p>
    <w:p w14:paraId="13E6EF21" w14:textId="092A1F92" w:rsidR="000954EB" w:rsidRPr="0032190F" w:rsidRDefault="000954EB" w:rsidP="00242C0F">
      <w:pPr>
        <w:rPr>
          <w:lang w:val="fr-FR"/>
        </w:rPr>
      </w:pPr>
      <w:r w:rsidRPr="0032190F">
        <w:rPr>
          <w:lang w:val="fr-FR"/>
        </w:rPr>
        <w:t xml:space="preserve">Ai Bunar semble en partie contemporaine  de </w:t>
      </w:r>
      <w:hyperlink r:id="rId1095" w:anchor="Cul_Karanovo" w:history="1">
        <w:r w:rsidRPr="0032190F">
          <w:rPr>
            <w:rStyle w:val="Hyperlink"/>
            <w:lang w:val="fr-FR"/>
          </w:rPr>
          <w:t>Karanovo V</w:t>
        </w:r>
      </w:hyperlink>
      <w:r w:rsidRPr="0032190F">
        <w:rPr>
          <w:lang w:val="fr-FR"/>
        </w:rPr>
        <w:t xml:space="preserve"> (ca. 4230-4000 calBC) (BIB 1344 p. 285 (Cernych 1978))</w:t>
      </w:r>
    </w:p>
    <w:p w14:paraId="1D707911" w14:textId="77777777" w:rsidR="00713D93" w:rsidRPr="0032190F" w:rsidRDefault="00713D93" w:rsidP="00242C0F">
      <w:pPr>
        <w:rPr>
          <w:lang w:val="fr-FR"/>
        </w:rPr>
      </w:pPr>
    </w:p>
    <w:p w14:paraId="7EE13DDD" w14:textId="77777777" w:rsidR="005E71B7" w:rsidRPr="0032190F" w:rsidRDefault="005E71B7" w:rsidP="00426FF9">
      <w:pPr>
        <w:pStyle w:val="Heading1"/>
      </w:pPr>
      <w:bookmarkStart w:id="569" w:name="Sit_Varna"/>
      <w:r w:rsidRPr="0032190F">
        <w:t>VARNA (Site de)</w:t>
      </w:r>
    </w:p>
    <w:bookmarkEnd w:id="569"/>
    <w:p w14:paraId="220F4C6F" w14:textId="77777777" w:rsidR="00CD564A" w:rsidRPr="0032190F" w:rsidRDefault="00CD564A" w:rsidP="00242C0F">
      <w:pPr>
        <w:rPr>
          <w:lang w:val="fr-FR"/>
        </w:rPr>
      </w:pPr>
    </w:p>
    <w:p w14:paraId="3FF40F9F" w14:textId="05771883" w:rsidR="001F1B24" w:rsidRPr="0032190F" w:rsidRDefault="001F1B24" w:rsidP="00242C0F">
      <w:pPr>
        <w:jc w:val="both"/>
        <w:rPr>
          <w:lang w:val="fr-FR"/>
        </w:rPr>
      </w:pPr>
      <w:r w:rsidRPr="0032190F">
        <w:rPr>
          <w:lang w:val="fr-FR"/>
        </w:rPr>
        <w:t>La nécropole de Varna est située sur une terrasse de la rive nord d’une baie lagunaire dont le niveaau était à environ 6m sous le niveau actuel de la Mer Noire. Entre 1972 et 1992 elle a été fouillée sur 8000m</w:t>
      </w:r>
      <w:r w:rsidRPr="0032190F">
        <w:rPr>
          <w:vertAlign w:val="superscript"/>
          <w:lang w:val="fr-FR"/>
        </w:rPr>
        <w:t>2</w:t>
      </w:r>
      <w:r w:rsidRPr="0032190F">
        <w:rPr>
          <w:lang w:val="fr-FR"/>
        </w:rPr>
        <w:t xml:space="preserve"> livrant 293 tombes toutes datées del’ </w:t>
      </w:r>
      <w:hyperlink r:id="rId1096" w:anchor="Cul_Eneolithique_recent" w:history="1">
        <w:r w:rsidRPr="0032190F">
          <w:rPr>
            <w:rStyle w:val="Hyperlink"/>
            <w:lang w:val="fr-FR"/>
          </w:rPr>
          <w:t>Enéolithique récent</w:t>
        </w:r>
      </w:hyperlink>
      <w:r w:rsidRPr="0032190F">
        <w:rPr>
          <w:lang w:val="fr-FR"/>
        </w:rPr>
        <w:t xml:space="preserve"> (BIB 449 p. 33)</w:t>
      </w:r>
    </w:p>
    <w:p w14:paraId="110823AD" w14:textId="77777777" w:rsidR="001F1B24" w:rsidRPr="0032190F" w:rsidRDefault="001F1B24" w:rsidP="00242C0F">
      <w:pPr>
        <w:jc w:val="both"/>
        <w:rPr>
          <w:lang w:val="fr-FR"/>
        </w:rPr>
      </w:pPr>
    </w:p>
    <w:p w14:paraId="004D6052" w14:textId="77777777" w:rsidR="00CD564A" w:rsidRPr="0032190F" w:rsidRDefault="00CD564A" w:rsidP="00242C0F">
      <w:pPr>
        <w:jc w:val="both"/>
        <w:rPr>
          <w:lang w:val="fr-FR"/>
        </w:rPr>
      </w:pPr>
      <w:r w:rsidRPr="0032190F">
        <w:rPr>
          <w:lang w:val="fr-FR"/>
        </w:rPr>
        <w:t>Les premiers centres métallurgiques tels que Nahal Mishmar et Varna se forment à proximité des gîtes minier les plus importants (</w:t>
      </w:r>
      <w:hyperlink w:anchor="Sit_Rudna_Gava" w:history="1">
        <w:r w:rsidRPr="0032190F">
          <w:rPr>
            <w:rStyle w:val="Hyperlink"/>
            <w:lang w:val="fr-FR"/>
          </w:rPr>
          <w:t>Rudna Gava</w:t>
        </w:r>
      </w:hyperlink>
      <w:r w:rsidRPr="0032190F">
        <w:rPr>
          <w:lang w:val="fr-FR"/>
        </w:rPr>
        <w:t xml:space="preserve">, </w:t>
      </w:r>
      <w:hyperlink w:anchor="Sit_Ai_Bunar" w:history="1">
        <w:r w:rsidRPr="0032190F">
          <w:rPr>
            <w:rStyle w:val="Hyperlink"/>
            <w:lang w:val="fr-FR"/>
          </w:rPr>
          <w:t>Aï Bunar</w:t>
        </w:r>
      </w:hyperlink>
      <w:r w:rsidRPr="0032190F">
        <w:rPr>
          <w:lang w:val="fr-FR"/>
        </w:rPr>
        <w:t>)(</w:t>
      </w:r>
      <w:r w:rsidR="0070027E" w:rsidRPr="0032190F">
        <w:rPr>
          <w:lang w:val="fr-FR"/>
        </w:rPr>
        <w:t>BIB</w:t>
      </w:r>
      <w:r w:rsidRPr="0032190F">
        <w:rPr>
          <w:lang w:val="fr-FR"/>
        </w:rPr>
        <w:t>55 p. 51).</w:t>
      </w:r>
    </w:p>
    <w:p w14:paraId="3374CD4E" w14:textId="77777777" w:rsidR="0099052C" w:rsidRPr="0032190F" w:rsidRDefault="0099052C" w:rsidP="00242C0F">
      <w:pPr>
        <w:jc w:val="both"/>
        <w:rPr>
          <w:lang w:val="fr-FR"/>
        </w:rPr>
      </w:pPr>
    </w:p>
    <w:p w14:paraId="22F506ED" w14:textId="0B179B2D" w:rsidR="00DD6354" w:rsidRPr="0032190F" w:rsidRDefault="0099052C" w:rsidP="00242C0F">
      <w:pPr>
        <w:jc w:val="both"/>
        <w:rPr>
          <w:lang w:val="fr-FR"/>
        </w:rPr>
      </w:pPr>
      <w:r w:rsidRPr="0032190F">
        <w:rPr>
          <w:lang w:val="fr-FR"/>
        </w:rPr>
        <w:t>La nécropole de Varna appartient au complexe des céramiques décorées au graphite</w:t>
      </w:r>
      <w:r w:rsidR="00085131" w:rsidRPr="0032190F">
        <w:rPr>
          <w:lang w:val="fr-FR"/>
        </w:rPr>
        <w:t xml:space="preserve"> (BIB 449 p. 26). </w:t>
      </w:r>
      <w:r w:rsidR="00DD6354" w:rsidRPr="0032190F">
        <w:rPr>
          <w:lang w:val="fr-FR"/>
        </w:rPr>
        <w:t xml:space="preserve">La majorité auteurs rattache ce site à la culture de </w:t>
      </w:r>
      <w:hyperlink r:id="rId1097" w:anchor="Cul_Gumelnita" w:history="1">
        <w:r w:rsidR="00DD6354" w:rsidRPr="0032190F">
          <w:rPr>
            <w:rStyle w:val="Hyperlink"/>
            <w:lang w:val="fr-FR"/>
          </w:rPr>
          <w:t>Gumelniţa</w:t>
        </w:r>
      </w:hyperlink>
      <w:r w:rsidR="00DD6354" w:rsidRPr="0032190F">
        <w:rPr>
          <w:lang w:val="fr-FR"/>
        </w:rPr>
        <w:t xml:space="preserve"> (BIB 203 p. 69) quand d’autres le font correspondre à une culture autonome : la culture de </w:t>
      </w:r>
      <w:hyperlink r:id="rId1098" w:anchor="Cul_Varna" w:history="1">
        <w:r w:rsidR="00DD6354" w:rsidRPr="0032190F">
          <w:rPr>
            <w:rStyle w:val="Hyperlink"/>
            <w:lang w:val="fr-FR"/>
          </w:rPr>
          <w:t>Varna</w:t>
        </w:r>
      </w:hyperlink>
      <w:r w:rsidR="00B128DB" w:rsidRPr="0032190F">
        <w:rPr>
          <w:lang w:val="fr-FR"/>
        </w:rPr>
        <w:t xml:space="preserve"> (SS BIB)</w:t>
      </w:r>
    </w:p>
    <w:p w14:paraId="2D176EF1" w14:textId="77777777" w:rsidR="005E71B7" w:rsidRPr="0032190F" w:rsidRDefault="005E71B7" w:rsidP="00242C0F">
      <w:pPr>
        <w:jc w:val="both"/>
        <w:rPr>
          <w:lang w:val="fr-FR"/>
        </w:rPr>
      </w:pPr>
    </w:p>
    <w:p w14:paraId="7707D9E8" w14:textId="77777777" w:rsidR="00AC37FE" w:rsidRPr="0032190F" w:rsidRDefault="005E71B7" w:rsidP="00242C0F">
      <w:pPr>
        <w:jc w:val="both"/>
        <w:rPr>
          <w:lang w:val="fr-FR"/>
        </w:rPr>
      </w:pPr>
      <w:r w:rsidRPr="0032190F">
        <w:rPr>
          <w:lang w:val="fr-FR"/>
        </w:rPr>
        <w:t>La nécropole de Varna en Bulgarie (4500 aec) </w:t>
      </w:r>
      <w:r w:rsidR="00CD564A" w:rsidRPr="0032190F">
        <w:rPr>
          <w:lang w:val="fr-FR"/>
        </w:rPr>
        <w:t>comprend plusieurs cent</w:t>
      </w:r>
      <w:r w:rsidR="00A05E3D" w:rsidRPr="0032190F">
        <w:rPr>
          <w:lang w:val="fr-FR"/>
        </w:rPr>
        <w:t>aines de tomb</w:t>
      </w:r>
      <w:r w:rsidR="00CD564A" w:rsidRPr="0032190F">
        <w:rPr>
          <w:lang w:val="fr-FR"/>
        </w:rPr>
        <w:t>es qui manifestent une hiérachisation sociale très marquée tant dans les dépôts que dans les rites funéraires (</w:t>
      </w:r>
      <w:r w:rsidR="0070027E" w:rsidRPr="0032190F">
        <w:rPr>
          <w:lang w:val="fr-FR"/>
        </w:rPr>
        <w:t>BIB</w:t>
      </w:r>
      <w:r w:rsidR="00CD564A" w:rsidRPr="0032190F">
        <w:rPr>
          <w:lang w:val="fr-FR"/>
        </w:rPr>
        <w:t xml:space="preserve"> 125 p. 166) </w:t>
      </w:r>
      <w:r w:rsidRPr="0032190F">
        <w:rPr>
          <w:lang w:val="fr-FR"/>
        </w:rPr>
        <w:t xml:space="preserve">: </w:t>
      </w:r>
      <w:r w:rsidR="00411AAF" w:rsidRPr="0032190F">
        <w:rPr>
          <w:lang w:val="fr-FR"/>
        </w:rPr>
        <w:t xml:space="preserve">la tombe 43 contient </w:t>
      </w:r>
      <w:r w:rsidRPr="0032190F">
        <w:rPr>
          <w:lang w:val="fr-FR"/>
        </w:rPr>
        <w:t xml:space="preserve">un homme </w:t>
      </w:r>
      <w:r w:rsidR="00411AAF" w:rsidRPr="0032190F">
        <w:rPr>
          <w:lang w:val="fr-FR"/>
        </w:rPr>
        <w:t xml:space="preserve">d’âge mûr </w:t>
      </w:r>
      <w:r w:rsidRPr="0032190F">
        <w:rPr>
          <w:lang w:val="fr-FR"/>
        </w:rPr>
        <w:t xml:space="preserve">donne premier exemple d’une acquisition du métal : bracelets, pendentifs, colliers, </w:t>
      </w:r>
      <w:r w:rsidR="00411AAF" w:rsidRPr="0032190F">
        <w:rPr>
          <w:lang w:val="fr-FR"/>
        </w:rPr>
        <w:t xml:space="preserve">étui pénien </w:t>
      </w:r>
      <w:r w:rsidRPr="0032190F">
        <w:rPr>
          <w:lang w:val="fr-FR"/>
        </w:rPr>
        <w:t>en or (</w:t>
      </w:r>
      <w:r w:rsidR="0070027E" w:rsidRPr="0032190F">
        <w:rPr>
          <w:lang w:val="fr-FR"/>
        </w:rPr>
        <w:t>BIB</w:t>
      </w:r>
      <w:r w:rsidRPr="0032190F">
        <w:rPr>
          <w:lang w:val="fr-FR"/>
        </w:rPr>
        <w:t xml:space="preserve"> 52).</w:t>
      </w:r>
      <w:r w:rsidR="00AC37FE" w:rsidRPr="0032190F">
        <w:rPr>
          <w:lang w:val="fr-FR"/>
        </w:rPr>
        <w:t xml:space="preserve"> D’autres tombes</w:t>
      </w:r>
      <w:r w:rsidR="00CD564A" w:rsidRPr="0032190F">
        <w:rPr>
          <w:lang w:val="fr-FR"/>
        </w:rPr>
        <w:t>, des cénotaphes,</w:t>
      </w:r>
      <w:r w:rsidR="00AC37FE" w:rsidRPr="0032190F">
        <w:rPr>
          <w:lang w:val="fr-FR"/>
        </w:rPr>
        <w:t xml:space="preserve"> ne contenaient qu’un simulacre de corps avec masque en argile et des plaques d’ornementation figurant la bouche, les y</w:t>
      </w:r>
      <w:r w:rsidR="00A05E3D" w:rsidRPr="0032190F">
        <w:rPr>
          <w:lang w:val="fr-FR"/>
        </w:rPr>
        <w:t>eu</w:t>
      </w:r>
      <w:r w:rsidR="00AC37FE" w:rsidRPr="0032190F">
        <w:rPr>
          <w:lang w:val="fr-FR"/>
        </w:rPr>
        <w:t>x, les dents (</w:t>
      </w:r>
      <w:r w:rsidR="0070027E" w:rsidRPr="0032190F">
        <w:rPr>
          <w:lang w:val="fr-FR"/>
        </w:rPr>
        <w:t>BIB</w:t>
      </w:r>
      <w:r w:rsidR="00AC37FE" w:rsidRPr="0032190F">
        <w:rPr>
          <w:lang w:val="fr-FR"/>
        </w:rPr>
        <w:t xml:space="preserve"> 203 p. 79)</w:t>
      </w:r>
    </w:p>
    <w:p w14:paraId="033F88A1" w14:textId="77777777" w:rsidR="00AC37FE" w:rsidRPr="0032190F" w:rsidRDefault="00AC37FE" w:rsidP="00242C0F">
      <w:pPr>
        <w:jc w:val="both"/>
        <w:rPr>
          <w:lang w:val="fr-FR"/>
        </w:rPr>
      </w:pPr>
    </w:p>
    <w:p w14:paraId="376938F8" w14:textId="4313F3AF" w:rsidR="00AC37FE" w:rsidRPr="0032190F" w:rsidRDefault="00AC37FE" w:rsidP="00242C0F">
      <w:pPr>
        <w:jc w:val="both"/>
        <w:rPr>
          <w:lang w:val="fr-FR"/>
        </w:rPr>
      </w:pPr>
      <w:r w:rsidRPr="0032190F">
        <w:rPr>
          <w:lang w:val="fr-FR"/>
        </w:rPr>
        <w:t xml:space="preserve">Sur ce site, certaines lames de silex jaune du Nord-est de la Bulgarie peuvent atteindre et dépasser les </w:t>
      </w:r>
      <w:smartTag w:uri="urn:schemas-microsoft-com:office:smarttags" w:element="metricconverter">
        <w:smartTagPr>
          <w:attr w:name="ProductID" w:val="40 cm"/>
        </w:smartTagPr>
        <w:r w:rsidRPr="0032190F">
          <w:rPr>
            <w:lang w:val="fr-FR"/>
          </w:rPr>
          <w:t>40 cm</w:t>
        </w:r>
      </w:smartTag>
      <w:r w:rsidRPr="0032190F">
        <w:rPr>
          <w:lang w:val="fr-FR"/>
        </w:rPr>
        <w:t xml:space="preserve"> (</w:t>
      </w:r>
      <w:r w:rsidR="0070027E" w:rsidRPr="0032190F">
        <w:rPr>
          <w:lang w:val="fr-FR"/>
        </w:rPr>
        <w:t>BIB</w:t>
      </w:r>
      <w:r w:rsidRPr="0032190F">
        <w:rPr>
          <w:lang w:val="fr-FR"/>
        </w:rPr>
        <w:t xml:space="preserve"> 203 p. 79)</w:t>
      </w:r>
      <w:r w:rsidR="0099052C" w:rsidRPr="0032190F">
        <w:rPr>
          <w:lang w:val="fr-FR"/>
        </w:rPr>
        <w:t xml:space="preserve">. Les importations de silex de la région de </w:t>
      </w:r>
      <w:hyperlink r:id="rId1099" w:anchor="Sit_Razgrad" w:history="1">
        <w:r w:rsidR="0099052C" w:rsidRPr="0032190F">
          <w:rPr>
            <w:rStyle w:val="Hyperlink"/>
            <w:lang w:val="fr-FR"/>
          </w:rPr>
          <w:t>Razgrad</w:t>
        </w:r>
      </w:hyperlink>
      <w:r w:rsidR="0099052C" w:rsidRPr="0032190F">
        <w:rPr>
          <w:lang w:val="fr-FR"/>
        </w:rPr>
        <w:t xml:space="preserve"> (Nord-est) sont conservées sous la forme de lingôts (BIB 449 p. 36) On trouve dans les habitats des lots de lames </w:t>
      </w:r>
      <w:r w:rsidR="0099052C" w:rsidRPr="0032190F">
        <w:rPr>
          <w:lang w:val="fr-FR"/>
        </w:rPr>
        <w:lastRenderedPageBreak/>
        <w:t>entières non utilisées qui semblent constituer des sortes de réserves comme les lingôts de matière première (BIB 449 p. 32)</w:t>
      </w:r>
      <w:r w:rsidR="00A22ECD" w:rsidRPr="0032190F">
        <w:rPr>
          <w:lang w:val="fr-FR"/>
        </w:rPr>
        <w:t>. La technique de débitage de lames aussi grandes a nécessité un système de levier et de maintien du nucléus et constitue un assemblage complexe qui peut être considéré comme l’une des premières machines de l’histoire de l’Homme (BIB 449 p. 30)</w:t>
      </w:r>
      <w:r w:rsidR="001F1B24" w:rsidRPr="0032190F">
        <w:rPr>
          <w:lang w:val="fr-FR"/>
        </w:rPr>
        <w:t>. Le débitage spécialisé parait consacré au domaine funéraire et les longues lames lui sont plus particulièrement réservées.</w:t>
      </w:r>
    </w:p>
    <w:p w14:paraId="5ABB4994" w14:textId="77777777" w:rsidR="000B2FD6" w:rsidRPr="0032190F" w:rsidRDefault="000B2FD6" w:rsidP="00242C0F">
      <w:pPr>
        <w:jc w:val="both"/>
        <w:rPr>
          <w:lang w:val="fr-FR"/>
        </w:rPr>
      </w:pPr>
    </w:p>
    <w:p w14:paraId="5E02882F" w14:textId="36DB1A47" w:rsidR="00E655EB" w:rsidRPr="0032190F" w:rsidRDefault="00E655EB" w:rsidP="00242C0F">
      <w:pPr>
        <w:jc w:val="both"/>
        <w:rPr>
          <w:lang w:val="fr-FR"/>
        </w:rPr>
      </w:pPr>
      <w:r w:rsidRPr="0032190F">
        <w:rPr>
          <w:lang w:val="fr-FR"/>
        </w:rPr>
        <w:t xml:space="preserve">Odsidienne de </w:t>
      </w:r>
      <w:hyperlink r:id="rId1100" w:anchor="Sit_Mélos" w:history="1">
        <w:r w:rsidRPr="0032190F">
          <w:rPr>
            <w:rStyle w:val="Hyperlink"/>
            <w:lang w:val="fr-FR"/>
          </w:rPr>
          <w:t>Melos</w:t>
        </w:r>
      </w:hyperlink>
      <w:r w:rsidR="00A05E3D" w:rsidRPr="0032190F">
        <w:rPr>
          <w:lang w:val="fr-FR"/>
        </w:rPr>
        <w:t xml:space="preserve"> (SS BIB)</w:t>
      </w:r>
    </w:p>
    <w:p w14:paraId="222F4F9D" w14:textId="77777777" w:rsidR="00E655EB" w:rsidRPr="0032190F" w:rsidRDefault="00E655EB" w:rsidP="00242C0F">
      <w:pPr>
        <w:jc w:val="both"/>
        <w:rPr>
          <w:lang w:val="fr-FR"/>
        </w:rPr>
      </w:pPr>
    </w:p>
    <w:p w14:paraId="0C0DFA07" w14:textId="77777777" w:rsidR="000B2FD6" w:rsidRPr="0032190F" w:rsidRDefault="000B2FD6" w:rsidP="00242C0F">
      <w:pPr>
        <w:jc w:val="both"/>
        <w:rPr>
          <w:lang w:val="fr-FR"/>
        </w:rPr>
      </w:pPr>
      <w:r w:rsidRPr="0032190F">
        <w:rPr>
          <w:lang w:val="fr-FR"/>
        </w:rPr>
        <w:t>A Varna et dans d’autres nécropoles de Bulgarie et de Roumanie, on a retrouvé des éléments culturels originaires des steppes qui augmentent au début du IVe millénaire et surtout quelques siècles après 3400, quand, sur la base de découvertes archéologiques on note une infiltration de populations provenant des steppes d’Ukraine dans le Bassin balkanique et carpatique le long de la Tisza (BIB 257 p. 23)</w:t>
      </w:r>
    </w:p>
    <w:p w14:paraId="0F3D96AB" w14:textId="77777777" w:rsidR="003C7F91" w:rsidRPr="0032190F" w:rsidRDefault="003C7F91" w:rsidP="00242C0F">
      <w:pPr>
        <w:jc w:val="both"/>
        <w:rPr>
          <w:lang w:val="fr-FR"/>
        </w:rPr>
      </w:pPr>
    </w:p>
    <w:p w14:paraId="48C9D378" w14:textId="77777777" w:rsidR="003C7F91" w:rsidRPr="0032190F" w:rsidRDefault="003C7F91" w:rsidP="003C7F91">
      <w:pPr>
        <w:pStyle w:val="Heading2"/>
      </w:pPr>
      <w:r w:rsidRPr="0032190F">
        <w:t>Tombe 4</w:t>
      </w:r>
    </w:p>
    <w:p w14:paraId="01C28906" w14:textId="77777777" w:rsidR="003C7F91" w:rsidRPr="0032190F" w:rsidRDefault="003C7F91" w:rsidP="00242C0F">
      <w:pPr>
        <w:jc w:val="both"/>
        <w:rPr>
          <w:lang w:val="fr-FR"/>
        </w:rPr>
      </w:pPr>
      <w:r w:rsidRPr="0032190F">
        <w:rPr>
          <w:lang w:val="fr-FR"/>
        </w:rPr>
        <w:t>Plaquette en or rectanglulaire rapprochée des motifs rectangulaire du mégalithisme breton (BIB 1738 p. 68)</w:t>
      </w:r>
    </w:p>
    <w:p w14:paraId="1F0F6A46" w14:textId="77777777" w:rsidR="00D85D78" w:rsidRPr="0032190F" w:rsidRDefault="00D85D78" w:rsidP="00242C0F">
      <w:pPr>
        <w:jc w:val="both"/>
        <w:rPr>
          <w:lang w:val="fr-FR"/>
        </w:rPr>
      </w:pPr>
    </w:p>
    <w:p w14:paraId="2D6CB0A9" w14:textId="77777777" w:rsidR="00D85D78" w:rsidRPr="0032190F" w:rsidRDefault="00D85D78" w:rsidP="00426FF9">
      <w:pPr>
        <w:pStyle w:val="Heading1"/>
      </w:pPr>
      <w:bookmarkStart w:id="570" w:name="Sit_Gumelnita"/>
      <w:r w:rsidRPr="0032190F">
        <w:t>GUMELNITA</w:t>
      </w:r>
    </w:p>
    <w:bookmarkEnd w:id="570"/>
    <w:p w14:paraId="3DC21AD6" w14:textId="77777777" w:rsidR="00D85D78" w:rsidRPr="0032190F" w:rsidRDefault="00D85D78" w:rsidP="00242C0F">
      <w:pPr>
        <w:jc w:val="both"/>
        <w:rPr>
          <w:lang w:val="fr-FR"/>
        </w:rPr>
      </w:pPr>
    </w:p>
    <w:p w14:paraId="5A8C5C9B" w14:textId="561B48FB" w:rsidR="00D85D78" w:rsidRDefault="00D85D78" w:rsidP="00242C0F">
      <w:pPr>
        <w:jc w:val="both"/>
        <w:rPr>
          <w:lang w:val="fr-FR"/>
        </w:rPr>
      </w:pPr>
      <w:r w:rsidRPr="0032190F">
        <w:rPr>
          <w:lang w:val="fr-FR"/>
        </w:rPr>
        <w:t xml:space="preserve">Le </w:t>
      </w:r>
      <w:r w:rsidRPr="0032190F">
        <w:rPr>
          <w:i/>
          <w:lang w:val="fr-FR"/>
        </w:rPr>
        <w:t>tell</w:t>
      </w:r>
      <w:r w:rsidRPr="0032190F">
        <w:rPr>
          <w:lang w:val="fr-FR"/>
        </w:rPr>
        <w:t xml:space="preserve"> de Gumelniţa</w:t>
      </w:r>
      <w:r w:rsidR="00BC1202">
        <w:rPr>
          <w:lang w:val="fr-FR"/>
        </w:rPr>
        <w:t xml:space="preserve"> (Roumanie)</w:t>
      </w:r>
      <w:r w:rsidRPr="0032190F">
        <w:rPr>
          <w:lang w:val="fr-FR"/>
        </w:rPr>
        <w:t xml:space="preserve">, éponyme de la culture de </w:t>
      </w:r>
      <w:hyperlink r:id="rId1101" w:anchor="Cul_Gumelnita" w:history="1">
        <w:r w:rsidRPr="0032190F">
          <w:rPr>
            <w:rStyle w:val="Hyperlink"/>
            <w:lang w:val="fr-FR"/>
          </w:rPr>
          <w:t>Gumelniţa</w:t>
        </w:r>
      </w:hyperlink>
      <w:r w:rsidR="00BC1202">
        <w:rPr>
          <w:lang w:val="fr-FR"/>
        </w:rPr>
        <w:t>,</w:t>
      </w:r>
      <w:r w:rsidRPr="0032190F">
        <w:rPr>
          <w:lang w:val="fr-FR"/>
        </w:rPr>
        <w:t xml:space="preserve"> livre une séquence stratigraphique :</w:t>
      </w:r>
    </w:p>
    <w:p w14:paraId="55C9907B" w14:textId="77777777" w:rsidR="00BC1202" w:rsidRDefault="00BC1202"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0"/>
        <w:gridCol w:w="1109"/>
        <w:gridCol w:w="1632"/>
      </w:tblGrid>
      <w:tr w:rsidR="00BC1202" w14:paraId="29EC79CA" w14:textId="77777777" w:rsidTr="00C35EA7">
        <w:trPr>
          <w:jc w:val="center"/>
        </w:trPr>
        <w:tc>
          <w:tcPr>
            <w:tcW w:w="810" w:type="dxa"/>
            <w:vAlign w:val="center"/>
          </w:tcPr>
          <w:p w14:paraId="30B8A749" w14:textId="77777777" w:rsidR="00BC1202" w:rsidRPr="00C35EA7" w:rsidRDefault="00BC1202" w:rsidP="00C35EA7">
            <w:pPr>
              <w:jc w:val="center"/>
              <w:rPr>
                <w:lang w:val="fr-FR"/>
              </w:rPr>
            </w:pPr>
            <w:r w:rsidRPr="00C35EA7">
              <w:rPr>
                <w:lang w:val="fr-FR"/>
              </w:rPr>
              <w:t>ens</w:t>
            </w:r>
            <w:r w:rsidR="002F2294" w:rsidRPr="00C35EA7">
              <w:rPr>
                <w:lang w:val="fr-FR"/>
              </w:rPr>
              <w:t>.</w:t>
            </w:r>
          </w:p>
          <w:p w14:paraId="36F664E0" w14:textId="77777777" w:rsidR="00BC1202" w:rsidRPr="00C35EA7" w:rsidRDefault="00BC1202" w:rsidP="00C35EA7">
            <w:pPr>
              <w:jc w:val="center"/>
              <w:rPr>
                <w:lang w:val="fr-FR"/>
              </w:rPr>
            </w:pPr>
            <w:r w:rsidRPr="00C35EA7">
              <w:rPr>
                <w:lang w:val="fr-FR"/>
              </w:rPr>
              <w:t>strat.</w:t>
            </w:r>
          </w:p>
        </w:tc>
        <w:tc>
          <w:tcPr>
            <w:tcW w:w="1109" w:type="dxa"/>
            <w:vAlign w:val="center"/>
          </w:tcPr>
          <w:p w14:paraId="2588B88C" w14:textId="77777777" w:rsidR="00BC1202" w:rsidRPr="00C35EA7" w:rsidRDefault="00BC1202" w:rsidP="00C35EA7">
            <w:pPr>
              <w:jc w:val="center"/>
              <w:rPr>
                <w:lang w:val="fr-FR"/>
              </w:rPr>
            </w:pPr>
            <w:r w:rsidRPr="00C35EA7">
              <w:rPr>
                <w:lang w:val="fr-FR"/>
              </w:rPr>
              <w:t>couches</w:t>
            </w:r>
          </w:p>
        </w:tc>
        <w:tc>
          <w:tcPr>
            <w:tcW w:w="1632" w:type="dxa"/>
            <w:vAlign w:val="center"/>
          </w:tcPr>
          <w:p w14:paraId="091C9E2A" w14:textId="77777777" w:rsidR="00BC1202" w:rsidRPr="001323AC" w:rsidRDefault="00BC1202" w:rsidP="00C35EA7">
            <w:pPr>
              <w:jc w:val="center"/>
            </w:pPr>
            <w:r>
              <w:t>périodes</w:t>
            </w:r>
          </w:p>
        </w:tc>
      </w:tr>
      <w:tr w:rsidR="00BC1202" w14:paraId="52EC569C" w14:textId="77777777" w:rsidTr="00C35EA7">
        <w:trPr>
          <w:jc w:val="center"/>
        </w:trPr>
        <w:tc>
          <w:tcPr>
            <w:tcW w:w="810" w:type="dxa"/>
            <w:vAlign w:val="center"/>
          </w:tcPr>
          <w:p w14:paraId="70090DA0" w14:textId="77777777" w:rsidR="00BC1202" w:rsidRPr="00C35EA7" w:rsidRDefault="00BC1202" w:rsidP="00C35EA7">
            <w:pPr>
              <w:jc w:val="center"/>
              <w:rPr>
                <w:lang w:val="fr-FR"/>
              </w:rPr>
            </w:pPr>
            <w:r w:rsidRPr="00C35EA7">
              <w:rPr>
                <w:lang w:val="fr-FR"/>
              </w:rPr>
              <w:t>II</w:t>
            </w:r>
          </w:p>
        </w:tc>
        <w:tc>
          <w:tcPr>
            <w:tcW w:w="1109" w:type="dxa"/>
            <w:vAlign w:val="center"/>
          </w:tcPr>
          <w:p w14:paraId="265CABC3" w14:textId="77777777" w:rsidR="00BC1202" w:rsidRPr="00C35EA7" w:rsidRDefault="00BC1202" w:rsidP="00C35EA7">
            <w:pPr>
              <w:jc w:val="center"/>
              <w:rPr>
                <w:lang w:val="fr-FR"/>
              </w:rPr>
            </w:pPr>
          </w:p>
        </w:tc>
        <w:tc>
          <w:tcPr>
            <w:tcW w:w="1632" w:type="dxa"/>
            <w:vAlign w:val="center"/>
          </w:tcPr>
          <w:p w14:paraId="4C361C66" w14:textId="77777777" w:rsidR="00BC1202" w:rsidRPr="00C35EA7" w:rsidRDefault="00BC1202" w:rsidP="00C35EA7">
            <w:pPr>
              <w:jc w:val="center"/>
              <w:rPr>
                <w:lang w:val="fr-FR"/>
              </w:rPr>
            </w:pPr>
            <w:r w:rsidRPr="001323AC">
              <w:t>Gumelniţa B</w:t>
            </w:r>
          </w:p>
        </w:tc>
      </w:tr>
      <w:tr w:rsidR="00BC1202" w14:paraId="11DC1660" w14:textId="77777777" w:rsidTr="00C35EA7">
        <w:trPr>
          <w:jc w:val="center"/>
        </w:trPr>
        <w:tc>
          <w:tcPr>
            <w:tcW w:w="810" w:type="dxa"/>
            <w:vMerge w:val="restart"/>
            <w:vAlign w:val="center"/>
          </w:tcPr>
          <w:p w14:paraId="4FC38B8B" w14:textId="77777777" w:rsidR="00BC1202" w:rsidRPr="00C35EA7" w:rsidRDefault="00BC1202" w:rsidP="00C35EA7">
            <w:pPr>
              <w:jc w:val="center"/>
              <w:rPr>
                <w:lang w:val="fr-FR"/>
              </w:rPr>
            </w:pPr>
            <w:r w:rsidRPr="00C35EA7">
              <w:rPr>
                <w:lang w:val="fr-FR"/>
              </w:rPr>
              <w:t>I</w:t>
            </w:r>
          </w:p>
        </w:tc>
        <w:tc>
          <w:tcPr>
            <w:tcW w:w="1109" w:type="dxa"/>
            <w:vAlign w:val="center"/>
          </w:tcPr>
          <w:p w14:paraId="1BCD2A6A" w14:textId="77777777" w:rsidR="00BC1202" w:rsidRPr="00C35EA7" w:rsidRDefault="00BC1202" w:rsidP="00C35EA7">
            <w:pPr>
              <w:jc w:val="center"/>
              <w:rPr>
                <w:lang w:val="fr-FR"/>
              </w:rPr>
            </w:pPr>
            <w:r w:rsidRPr="00C35EA7">
              <w:rPr>
                <w:lang w:val="fr-FR"/>
              </w:rPr>
              <w:t>3</w:t>
            </w:r>
          </w:p>
        </w:tc>
        <w:tc>
          <w:tcPr>
            <w:tcW w:w="1632" w:type="dxa"/>
            <w:vMerge w:val="restart"/>
            <w:vAlign w:val="center"/>
          </w:tcPr>
          <w:p w14:paraId="28E0F2F6" w14:textId="77777777" w:rsidR="00BC1202" w:rsidRPr="00C35EA7" w:rsidRDefault="00BC1202" w:rsidP="00C35EA7">
            <w:pPr>
              <w:jc w:val="center"/>
              <w:rPr>
                <w:lang w:val="fr-FR"/>
              </w:rPr>
            </w:pPr>
            <w:r w:rsidRPr="00C35EA7">
              <w:rPr>
                <w:lang w:val="fr-FR"/>
              </w:rPr>
              <w:t xml:space="preserve">Gumelniţa A </w:t>
            </w:r>
          </w:p>
          <w:p w14:paraId="58D581A9" w14:textId="77777777" w:rsidR="00BC1202" w:rsidRPr="00C35EA7" w:rsidRDefault="00BC1202" w:rsidP="00C35EA7">
            <w:pPr>
              <w:jc w:val="center"/>
              <w:rPr>
                <w:lang w:val="fr-FR"/>
              </w:rPr>
            </w:pPr>
            <w:r w:rsidRPr="00C35EA7">
              <w:rPr>
                <w:lang w:val="fr-FR"/>
              </w:rPr>
              <w:t>(A2)</w:t>
            </w:r>
          </w:p>
        </w:tc>
      </w:tr>
      <w:tr w:rsidR="00BC1202" w14:paraId="745F1775" w14:textId="77777777" w:rsidTr="00C35EA7">
        <w:trPr>
          <w:jc w:val="center"/>
        </w:trPr>
        <w:tc>
          <w:tcPr>
            <w:tcW w:w="810" w:type="dxa"/>
            <w:vMerge/>
            <w:vAlign w:val="center"/>
          </w:tcPr>
          <w:p w14:paraId="43531C85" w14:textId="77777777" w:rsidR="00BC1202" w:rsidRPr="00C35EA7" w:rsidRDefault="00BC1202" w:rsidP="00C35EA7">
            <w:pPr>
              <w:jc w:val="center"/>
              <w:rPr>
                <w:lang w:val="fr-FR"/>
              </w:rPr>
            </w:pPr>
          </w:p>
        </w:tc>
        <w:tc>
          <w:tcPr>
            <w:tcW w:w="1109" w:type="dxa"/>
            <w:vAlign w:val="center"/>
          </w:tcPr>
          <w:p w14:paraId="6679E445" w14:textId="77777777" w:rsidR="00BC1202" w:rsidRPr="00C35EA7" w:rsidRDefault="00BC1202" w:rsidP="00C35EA7">
            <w:pPr>
              <w:jc w:val="center"/>
              <w:rPr>
                <w:lang w:val="fr-FR"/>
              </w:rPr>
            </w:pPr>
            <w:r w:rsidRPr="00C35EA7">
              <w:rPr>
                <w:lang w:val="fr-FR"/>
              </w:rPr>
              <w:t>2</w:t>
            </w:r>
          </w:p>
        </w:tc>
        <w:tc>
          <w:tcPr>
            <w:tcW w:w="1632" w:type="dxa"/>
            <w:vMerge/>
            <w:vAlign w:val="center"/>
          </w:tcPr>
          <w:p w14:paraId="6D370F9E" w14:textId="77777777" w:rsidR="00BC1202" w:rsidRPr="00C35EA7" w:rsidRDefault="00BC1202" w:rsidP="00C35EA7">
            <w:pPr>
              <w:jc w:val="center"/>
              <w:rPr>
                <w:lang w:val="fr-FR"/>
              </w:rPr>
            </w:pPr>
          </w:p>
        </w:tc>
      </w:tr>
      <w:tr w:rsidR="00BC1202" w14:paraId="014AD960" w14:textId="77777777" w:rsidTr="00C35EA7">
        <w:trPr>
          <w:jc w:val="center"/>
        </w:trPr>
        <w:tc>
          <w:tcPr>
            <w:tcW w:w="810" w:type="dxa"/>
            <w:vMerge/>
            <w:vAlign w:val="center"/>
          </w:tcPr>
          <w:p w14:paraId="7F13D577" w14:textId="77777777" w:rsidR="00BC1202" w:rsidRPr="00C35EA7" w:rsidRDefault="00BC1202" w:rsidP="00C35EA7">
            <w:pPr>
              <w:jc w:val="center"/>
              <w:rPr>
                <w:lang w:val="fr-FR"/>
              </w:rPr>
            </w:pPr>
          </w:p>
        </w:tc>
        <w:tc>
          <w:tcPr>
            <w:tcW w:w="1109" w:type="dxa"/>
            <w:vAlign w:val="center"/>
          </w:tcPr>
          <w:p w14:paraId="36F14113" w14:textId="77777777" w:rsidR="00BC1202" w:rsidRPr="00C35EA7" w:rsidRDefault="00BC1202" w:rsidP="00C35EA7">
            <w:pPr>
              <w:jc w:val="center"/>
              <w:rPr>
                <w:lang w:val="fr-FR"/>
              </w:rPr>
            </w:pPr>
            <w:r w:rsidRPr="00C35EA7">
              <w:rPr>
                <w:lang w:val="fr-FR"/>
              </w:rPr>
              <w:t>1</w:t>
            </w:r>
          </w:p>
        </w:tc>
        <w:tc>
          <w:tcPr>
            <w:tcW w:w="1632" w:type="dxa"/>
            <w:vMerge/>
            <w:vAlign w:val="center"/>
          </w:tcPr>
          <w:p w14:paraId="605A3FB4" w14:textId="77777777" w:rsidR="00BC1202" w:rsidRPr="00C35EA7" w:rsidRDefault="00BC1202" w:rsidP="00C35EA7">
            <w:pPr>
              <w:jc w:val="center"/>
              <w:rPr>
                <w:lang w:val="fr-FR"/>
              </w:rPr>
            </w:pPr>
          </w:p>
        </w:tc>
      </w:tr>
    </w:tbl>
    <w:p w14:paraId="2F81EA74" w14:textId="77777777" w:rsidR="00122ECF" w:rsidRDefault="00BC1202" w:rsidP="00242C0F">
      <w:r w:rsidRPr="001323AC">
        <w:t xml:space="preserve"> </w:t>
      </w:r>
      <w:r w:rsidR="00D85D78" w:rsidRPr="001323AC">
        <w:t>(BIB 56 p. 65)</w:t>
      </w:r>
    </w:p>
    <w:p w14:paraId="260C2EEC" w14:textId="77777777" w:rsidR="00BC1202" w:rsidRDefault="00BC1202" w:rsidP="00242C0F"/>
    <w:p w14:paraId="3C70DD5A" w14:textId="77777777" w:rsidR="00BC1202" w:rsidRPr="00BC1202" w:rsidRDefault="00BC1202" w:rsidP="00242C0F">
      <w:pPr>
        <w:rPr>
          <w:lang w:val="fr-FR"/>
        </w:rPr>
      </w:pPr>
      <w:r w:rsidRPr="00BC1202">
        <w:rPr>
          <w:lang w:val="fr-FR"/>
        </w:rPr>
        <w:t>Statuette en terre cuite</w:t>
      </w:r>
      <w:r>
        <w:rPr>
          <w:lang w:val="fr-FR"/>
        </w:rPr>
        <w:t>, datée de la seconde partie du 5e millénaire,</w:t>
      </w:r>
      <w:r w:rsidRPr="00BC1202">
        <w:rPr>
          <w:lang w:val="fr-FR"/>
        </w:rPr>
        <w:t xml:space="preserve"> dite des "amoureux" (</w:t>
      </w:r>
      <w:r w:rsidRPr="00BC1202">
        <w:rPr>
          <w:i/>
          <w:lang w:val="fr-FR"/>
        </w:rPr>
        <w:t xml:space="preserve">lovers of </w:t>
      </w:r>
      <w:r w:rsidRPr="00BC1202">
        <w:rPr>
          <w:i/>
          <w:szCs w:val="17"/>
          <w:lang w:val="fr-FR" w:eastAsia="en-GB"/>
        </w:rPr>
        <w:t>Gumelnita</w:t>
      </w:r>
      <w:r>
        <w:rPr>
          <w:szCs w:val="17"/>
          <w:lang w:val="fr-FR" w:eastAsia="en-GB"/>
        </w:rPr>
        <w:t>)</w:t>
      </w:r>
      <w:r w:rsidRPr="00BC1202">
        <w:rPr>
          <w:lang w:val="fr-FR"/>
        </w:rPr>
        <w:t xml:space="preserve"> </w:t>
      </w:r>
      <w:r>
        <w:rPr>
          <w:lang w:val="fr-FR"/>
        </w:rPr>
        <w:t xml:space="preserve">interprété comme un homme et une femme </w:t>
      </w:r>
      <w:r w:rsidRPr="00BC1202">
        <w:rPr>
          <w:lang w:val="fr-FR"/>
        </w:rPr>
        <w:t>(BIB 2818)</w:t>
      </w:r>
    </w:p>
    <w:p w14:paraId="50E89E13" w14:textId="77777777" w:rsidR="00151EC7" w:rsidRPr="00BC1202" w:rsidRDefault="00151EC7" w:rsidP="00242C0F">
      <w:pPr>
        <w:rPr>
          <w:lang w:val="fr-FR"/>
        </w:rPr>
      </w:pPr>
    </w:p>
    <w:p w14:paraId="07050EEE" w14:textId="77777777" w:rsidR="00151EC7" w:rsidRDefault="00151EC7" w:rsidP="00426FF9">
      <w:pPr>
        <w:pStyle w:val="Heading1"/>
      </w:pPr>
      <w:bookmarkStart w:id="571" w:name="Sit_Gura_Baciului"/>
      <w:r>
        <w:t>GURA BACIULUI</w:t>
      </w:r>
    </w:p>
    <w:bookmarkEnd w:id="571"/>
    <w:p w14:paraId="681A73A3" w14:textId="77777777" w:rsidR="00151EC7" w:rsidRPr="00C266D7" w:rsidRDefault="00151EC7" w:rsidP="00242C0F">
      <w:pPr>
        <w:rPr>
          <w:szCs w:val="20"/>
          <w:lang w:val="fr-FR" w:eastAsia="en-GB"/>
        </w:rPr>
      </w:pPr>
    </w:p>
    <w:p w14:paraId="59D31060" w14:textId="210BBDC4" w:rsidR="00151EC7" w:rsidRPr="00151EC7" w:rsidRDefault="00151EC7" w:rsidP="00242C0F">
      <w:pPr>
        <w:rPr>
          <w:lang w:val="fr-FR"/>
        </w:rPr>
      </w:pPr>
      <w:r w:rsidRPr="00151EC7">
        <w:rPr>
          <w:szCs w:val="20"/>
          <w:lang w:val="fr-FR" w:eastAsia="en-GB"/>
        </w:rPr>
        <w:t xml:space="preserve">Gura Baciului (Roumanie), </w:t>
      </w:r>
      <w:r>
        <w:rPr>
          <w:szCs w:val="20"/>
          <w:lang w:val="fr-FR" w:eastAsia="en-GB"/>
        </w:rPr>
        <w:t>site</w:t>
      </w:r>
      <w:r w:rsidRPr="00151EC7">
        <w:rPr>
          <w:szCs w:val="20"/>
          <w:lang w:val="fr-FR" w:eastAsia="en-GB"/>
        </w:rPr>
        <w:t xml:space="preserve"> </w:t>
      </w:r>
      <w:hyperlink r:id="rId1102" w:anchor="Cul_Starcevo_Koros" w:history="1">
        <w:r w:rsidR="006A21C3" w:rsidRPr="0032190F">
          <w:rPr>
            <w:rStyle w:val="Hyperlink"/>
            <w:lang w:val="fr-FR"/>
          </w:rPr>
          <w:t>Starcevo</w:t>
        </w:r>
      </w:hyperlink>
      <w:r w:rsidR="006A21C3" w:rsidRPr="0032190F">
        <w:rPr>
          <w:lang w:val="fr-FR"/>
        </w:rPr>
        <w:t xml:space="preserve"> </w:t>
      </w:r>
      <w:r w:rsidR="00F6617D">
        <w:rPr>
          <w:szCs w:val="20"/>
          <w:lang w:val="fr-FR" w:eastAsia="en-GB"/>
        </w:rPr>
        <w:t>et appar</w:t>
      </w:r>
      <w:r w:rsidR="000E24FB">
        <w:rPr>
          <w:szCs w:val="20"/>
          <w:lang w:val="fr-FR" w:eastAsia="en-GB"/>
        </w:rPr>
        <w:t>tenant à la culture Precris</w:t>
      </w:r>
      <w:r>
        <w:rPr>
          <w:szCs w:val="20"/>
          <w:lang w:val="fr-FR" w:eastAsia="en-GB"/>
        </w:rPr>
        <w:t xml:space="preserve"> (BIB 2757)</w:t>
      </w:r>
    </w:p>
    <w:p w14:paraId="11281CC0" w14:textId="77777777" w:rsidR="00D85D78" w:rsidRPr="00151EC7" w:rsidRDefault="00D85D78" w:rsidP="00242C0F">
      <w:pPr>
        <w:rPr>
          <w:lang w:val="fr-FR"/>
        </w:rPr>
      </w:pPr>
    </w:p>
    <w:p w14:paraId="4AE3BE7A" w14:textId="77777777" w:rsidR="00A22ECD" w:rsidRPr="0032190F" w:rsidRDefault="00A22ECD" w:rsidP="00426FF9">
      <w:pPr>
        <w:pStyle w:val="Heading1"/>
      </w:pPr>
      <w:bookmarkStart w:id="572" w:name="Sit_Razgrad"/>
      <w:r w:rsidRPr="0032190F">
        <w:t>RAZGRAD (Gisement de silex de)</w:t>
      </w:r>
    </w:p>
    <w:bookmarkEnd w:id="572"/>
    <w:p w14:paraId="1E0F2829" w14:textId="77777777" w:rsidR="00A22ECD" w:rsidRPr="0032190F" w:rsidRDefault="00A22ECD" w:rsidP="00242C0F">
      <w:pPr>
        <w:rPr>
          <w:lang w:val="fr-FR"/>
        </w:rPr>
      </w:pPr>
    </w:p>
    <w:p w14:paraId="46847E91" w14:textId="24632DDF" w:rsidR="0026221D" w:rsidRPr="0032190F" w:rsidRDefault="00A22ECD" w:rsidP="00242C0F">
      <w:pPr>
        <w:jc w:val="both"/>
        <w:rPr>
          <w:lang w:val="fr-FR"/>
        </w:rPr>
      </w:pPr>
      <w:r w:rsidRPr="0032190F">
        <w:rPr>
          <w:lang w:val="fr-FR"/>
        </w:rPr>
        <w:t>Gis</w:t>
      </w:r>
      <w:r w:rsidR="00E273F1">
        <w:rPr>
          <w:lang w:val="fr-FR"/>
        </w:rPr>
        <w:t>e</w:t>
      </w:r>
      <w:r w:rsidRPr="0032190F">
        <w:rPr>
          <w:lang w:val="fr-FR"/>
        </w:rPr>
        <w:t xml:space="preserve">ment de silex prébalkanique (calcaires secondaires de l’Aptien) du Nord-est de la Bulgarie auprès duquel de nombreux déchets de taille ; grands éclats, éclats de mise en forme,…, nucleus de grande taille, ont été retrouvés. A proximité de ce gisement, le tell de Kamenovo révèle des ateliers de débitage pour les longues lames retrouvées à </w:t>
      </w:r>
      <w:hyperlink r:id="rId1103" w:anchor="Sit_Varna" w:history="1">
        <w:r w:rsidRPr="0032190F">
          <w:rPr>
            <w:rStyle w:val="Hyperlink"/>
            <w:lang w:val="fr-FR"/>
          </w:rPr>
          <w:t>Varna</w:t>
        </w:r>
      </w:hyperlink>
      <w:r w:rsidRPr="0032190F">
        <w:rPr>
          <w:lang w:val="fr-FR"/>
        </w:rPr>
        <w:t xml:space="preserve"> (BIB 449 p. 28-31)</w:t>
      </w:r>
    </w:p>
    <w:p w14:paraId="63F85A10" w14:textId="77777777" w:rsidR="00645CE8" w:rsidRPr="0032190F" w:rsidRDefault="00645CE8" w:rsidP="00242C0F">
      <w:pPr>
        <w:jc w:val="both"/>
        <w:rPr>
          <w:lang w:val="fr-FR"/>
        </w:rPr>
      </w:pPr>
    </w:p>
    <w:p w14:paraId="49A40C67" w14:textId="77777777" w:rsidR="00645CE8" w:rsidRPr="0032190F" w:rsidRDefault="00645CE8" w:rsidP="00242C0F">
      <w:pPr>
        <w:rPr>
          <w:lang w:val="fr-FR"/>
        </w:rPr>
      </w:pPr>
      <w:r w:rsidRPr="0032190F">
        <w:rPr>
          <w:lang w:val="fr-FR"/>
        </w:rPr>
        <w:t>KRZEMIONKI OPATOWSKIE (Gisement de silex)</w:t>
      </w:r>
    </w:p>
    <w:p w14:paraId="357C972C" w14:textId="77777777" w:rsidR="00645CE8" w:rsidRPr="0032190F" w:rsidRDefault="00645CE8" w:rsidP="00242C0F">
      <w:pPr>
        <w:rPr>
          <w:lang w:val="fr-FR"/>
        </w:rPr>
      </w:pPr>
    </w:p>
    <w:p w14:paraId="07C03EF7" w14:textId="77777777" w:rsidR="00645CE8" w:rsidRDefault="00645CE8" w:rsidP="00242C0F">
      <w:pPr>
        <w:rPr>
          <w:lang w:val="fr-FR"/>
        </w:rPr>
      </w:pPr>
      <w:r w:rsidRPr="0032190F">
        <w:rPr>
          <w:lang w:val="fr-FR"/>
        </w:rPr>
        <w:lastRenderedPageBreak/>
        <w:t>La mine de</w:t>
      </w:r>
      <w:r w:rsidR="004C4E37" w:rsidRPr="0032190F">
        <w:rPr>
          <w:lang w:val="fr-FR"/>
        </w:rPr>
        <w:t xml:space="preserve"> silex de Krzemionki Opatowskie, en Pologne, </w:t>
      </w:r>
      <w:r w:rsidRPr="0032190F">
        <w:rPr>
          <w:lang w:val="fr-FR"/>
        </w:rPr>
        <w:t xml:space="preserve">avec 2 500 à 3 000 puits dont certains reliés entre eux par des galleries horizeontales. Jusqu’à </w:t>
      </w:r>
      <w:smartTag w:uri="urn:schemas-microsoft-com:office:smarttags" w:element="metricconverter">
        <w:smartTagPr>
          <w:attr w:name="ProductID" w:val="11 m"/>
        </w:smartTagPr>
        <w:r w:rsidRPr="0032190F">
          <w:rPr>
            <w:lang w:val="fr-FR"/>
          </w:rPr>
          <w:t>11 m</w:t>
        </w:r>
      </w:smartTag>
      <w:r w:rsidRPr="0032190F">
        <w:rPr>
          <w:lang w:val="fr-FR"/>
        </w:rPr>
        <w:t xml:space="preserve"> de profondeur. Exploitée dès la culture des Gobelets en Entonnoir, durant celle des Amphores globulaires et dans les phases ultérieurs (BIB 56 p. 61)</w:t>
      </w:r>
    </w:p>
    <w:p w14:paraId="753C443F" w14:textId="77777777" w:rsidR="00BA211B" w:rsidRDefault="00BA211B" w:rsidP="00242C0F">
      <w:pPr>
        <w:rPr>
          <w:lang w:val="fr-FR"/>
        </w:rPr>
      </w:pPr>
    </w:p>
    <w:p w14:paraId="24131FC5" w14:textId="77777777" w:rsidR="00BA211B" w:rsidRDefault="00BA211B" w:rsidP="00426FF9">
      <w:pPr>
        <w:pStyle w:val="Heading1"/>
      </w:pPr>
      <w:r>
        <w:t>SO WIN 7</w:t>
      </w:r>
    </w:p>
    <w:p w14:paraId="0CB69E37" w14:textId="77777777" w:rsidR="000742E8" w:rsidRDefault="000742E8" w:rsidP="00242C0F">
      <w:pPr>
        <w:rPr>
          <w:lang w:val="fr-FR"/>
        </w:rPr>
      </w:pPr>
    </w:p>
    <w:p w14:paraId="54E048B2" w14:textId="77777777" w:rsidR="00BA211B" w:rsidRDefault="00BA211B" w:rsidP="00242C0F">
      <w:pPr>
        <w:rPr>
          <w:lang w:val="fr-FR"/>
        </w:rPr>
      </w:pPr>
      <w:r>
        <w:rPr>
          <w:lang w:val="fr-FR"/>
        </w:rPr>
        <w:t>Site Magdalénien et Epipaléolithique du SW de Pologne. A livré du lithique (CAA 2019)</w:t>
      </w:r>
    </w:p>
    <w:p w14:paraId="3B51AEA7" w14:textId="77777777" w:rsidR="00573ABA" w:rsidRDefault="00573ABA" w:rsidP="00242C0F">
      <w:pPr>
        <w:rPr>
          <w:lang w:val="fr-FR"/>
        </w:rPr>
      </w:pPr>
    </w:p>
    <w:p w14:paraId="47A61C47" w14:textId="77777777" w:rsidR="000742E8" w:rsidRPr="000742E8" w:rsidRDefault="000742E8" w:rsidP="00426FF9">
      <w:pPr>
        <w:pStyle w:val="Heading1"/>
      </w:pPr>
      <w:r w:rsidRPr="000742E8">
        <w:t>WILCZYCE 10</w:t>
      </w:r>
    </w:p>
    <w:p w14:paraId="4A97A0F1" w14:textId="77777777" w:rsidR="000742E8" w:rsidRDefault="000742E8" w:rsidP="00242C0F">
      <w:pPr>
        <w:rPr>
          <w:lang w:val="fr-FR"/>
        </w:rPr>
      </w:pPr>
    </w:p>
    <w:p w14:paraId="36060C87" w14:textId="77777777" w:rsidR="000742E8" w:rsidRPr="000742E8" w:rsidRDefault="000742E8" w:rsidP="00242C0F">
      <w:pPr>
        <w:rPr>
          <w:lang w:val="fr-FR"/>
        </w:rPr>
      </w:pPr>
      <w:r w:rsidRPr="000742E8">
        <w:rPr>
          <w:lang w:val="fr-FR"/>
        </w:rPr>
        <w:t>Wilczyce 10 (Sandomierz, Pologne), site Magdalénien a</w:t>
      </w:r>
      <w:r>
        <w:rPr>
          <w:lang w:val="fr-FR"/>
        </w:rPr>
        <w:t>vec des figurines féminines en silex (Juanjo com. pers.)</w:t>
      </w:r>
    </w:p>
    <w:p w14:paraId="211B5BC1" w14:textId="77777777" w:rsidR="000742E8" w:rsidRPr="000742E8" w:rsidRDefault="000742E8" w:rsidP="00242C0F">
      <w:pPr>
        <w:rPr>
          <w:lang w:val="fr-FR"/>
        </w:rPr>
      </w:pPr>
    </w:p>
    <w:p w14:paraId="319BC43F" w14:textId="77777777" w:rsidR="00573ABA" w:rsidRPr="00B02F79" w:rsidRDefault="00573ABA" w:rsidP="00426FF9">
      <w:pPr>
        <w:pStyle w:val="Heading1"/>
      </w:pPr>
      <w:bookmarkStart w:id="573" w:name="Sit_Kronio"/>
      <w:r w:rsidRPr="00B02F79">
        <w:t>KRONIO</w:t>
      </w:r>
    </w:p>
    <w:bookmarkEnd w:id="573"/>
    <w:p w14:paraId="3FC46327" w14:textId="77777777" w:rsidR="00573ABA" w:rsidRPr="00B02F79" w:rsidRDefault="00573ABA" w:rsidP="00242C0F">
      <w:pPr>
        <w:rPr>
          <w:lang w:val="fr-FR"/>
        </w:rPr>
      </w:pPr>
    </w:p>
    <w:p w14:paraId="6C1CA6D5" w14:textId="6ACF8856" w:rsidR="00573ABA" w:rsidRDefault="00573ABA" w:rsidP="00242C0F">
      <w:pPr>
        <w:rPr>
          <w:lang w:val="fr-FR"/>
        </w:rPr>
      </w:pPr>
      <w:r>
        <w:rPr>
          <w:lang w:val="fr-FR"/>
        </w:rPr>
        <w:t xml:space="preserve">Sicile. </w:t>
      </w:r>
      <w:hyperlink r:id="rId1104" w:anchor="Cul_Impressa__cer_IGT" w:history="1">
        <w:r w:rsidRPr="00955BF8">
          <w:rPr>
            <w:rStyle w:val="Hyperlink"/>
            <w:lang w:val="fr-FR"/>
          </w:rPr>
          <w:t>IGT</w:t>
        </w:r>
      </w:hyperlink>
      <w:r>
        <w:rPr>
          <w:lang w:val="fr-FR"/>
        </w:rPr>
        <w:t xml:space="preserve"> dans un faciès archaïque de l'I. Adriatique  (BIB 2769)</w:t>
      </w:r>
      <w:r w:rsidR="00E41B88">
        <w:rPr>
          <w:lang w:val="fr-FR"/>
        </w:rPr>
        <w:t xml:space="preserve">. Présence d'un vase Impressa à "sillons d'impressions", cf. </w:t>
      </w:r>
      <w:hyperlink r:id="rId1105" w:anchor="Sit_Sidari" w:history="1">
        <w:r w:rsidR="00E41B88" w:rsidRPr="002D35F4">
          <w:rPr>
            <w:rStyle w:val="Hyperlink"/>
            <w:lang w:val="fr-FR"/>
          </w:rPr>
          <w:t>Sidari</w:t>
        </w:r>
      </w:hyperlink>
      <w:r w:rsidR="00E41B88">
        <w:rPr>
          <w:lang w:val="fr-FR"/>
        </w:rPr>
        <w:t xml:space="preserve"> (BIB C. Manen, journées CIMO-SPF, 2019)</w:t>
      </w:r>
    </w:p>
    <w:p w14:paraId="22392727" w14:textId="77777777" w:rsidR="00573ABA" w:rsidRDefault="00573ABA" w:rsidP="00242C0F">
      <w:pPr>
        <w:rPr>
          <w:lang w:val="fr-FR"/>
        </w:rPr>
      </w:pPr>
    </w:p>
    <w:p w14:paraId="059FBAB2" w14:textId="77777777" w:rsidR="00573ABA" w:rsidRPr="00426FF9" w:rsidRDefault="00573ABA" w:rsidP="00426FF9">
      <w:pPr>
        <w:pStyle w:val="Heading1"/>
        <w:rPr>
          <w:lang w:val="es-ES"/>
        </w:rPr>
      </w:pPr>
      <w:bookmarkStart w:id="574" w:name="Sit_Lucciola"/>
      <w:r w:rsidRPr="00426FF9">
        <w:rPr>
          <w:lang w:val="es-ES"/>
        </w:rPr>
        <w:t>LUCCIOLA</w:t>
      </w:r>
    </w:p>
    <w:bookmarkEnd w:id="574"/>
    <w:p w14:paraId="5BC9E2A1" w14:textId="77777777" w:rsidR="00573ABA" w:rsidRPr="00E23E3A" w:rsidRDefault="00573ABA" w:rsidP="00242C0F">
      <w:pPr>
        <w:rPr>
          <w:lang w:val="es-ES"/>
        </w:rPr>
      </w:pPr>
    </w:p>
    <w:p w14:paraId="6B081B85" w14:textId="381754E7" w:rsidR="00573ABA" w:rsidRDefault="00573ABA" w:rsidP="00242C0F">
      <w:pPr>
        <w:rPr>
          <w:lang w:val="es-ES"/>
        </w:rPr>
      </w:pPr>
      <w:r w:rsidRPr="00E23E3A">
        <w:rPr>
          <w:szCs w:val="16"/>
          <w:lang w:val="es-ES" w:eastAsia="en-GB"/>
        </w:rPr>
        <w:t xml:space="preserve">Panicarola (Umbria). </w:t>
      </w:r>
      <w:hyperlink r:id="rId1106" w:anchor="Cul_Impressa__cer_IGT" w:history="1">
        <w:r w:rsidRPr="00E23E3A">
          <w:rPr>
            <w:rStyle w:val="Hyperlink"/>
            <w:lang w:val="es-ES"/>
          </w:rPr>
          <w:t>IGT</w:t>
        </w:r>
      </w:hyperlink>
      <w:r w:rsidRPr="00E23E3A">
        <w:rPr>
          <w:lang w:val="es-ES"/>
        </w:rPr>
        <w:t xml:space="preserve"> (BIB 2769)</w:t>
      </w:r>
    </w:p>
    <w:p w14:paraId="31149FC6" w14:textId="77777777" w:rsidR="007B3C8A" w:rsidRDefault="007B3C8A" w:rsidP="00242C0F">
      <w:pPr>
        <w:rPr>
          <w:lang w:val="es-ES"/>
        </w:rPr>
      </w:pPr>
    </w:p>
    <w:p w14:paraId="7F423C7A" w14:textId="77777777" w:rsidR="00663B0C" w:rsidRDefault="00663B0C" w:rsidP="00426FF9">
      <w:pPr>
        <w:pStyle w:val="Heading1"/>
      </w:pPr>
      <w:bookmarkStart w:id="575" w:name="Sit_Tuppo_Sassi"/>
      <w:r>
        <w:t>TUPPO DEI SASSI</w:t>
      </w:r>
    </w:p>
    <w:bookmarkEnd w:id="575"/>
    <w:p w14:paraId="2B171473" w14:textId="77777777" w:rsidR="00663B0C" w:rsidRPr="00DA7F34" w:rsidRDefault="00663B0C" w:rsidP="00242C0F">
      <w:pPr>
        <w:rPr>
          <w:lang w:val="fr-FR"/>
        </w:rPr>
      </w:pPr>
    </w:p>
    <w:p w14:paraId="2F784AA2" w14:textId="32AA250C" w:rsidR="00663B0C" w:rsidRPr="00663B0C" w:rsidRDefault="00663B0C" w:rsidP="00242C0F">
      <w:pPr>
        <w:rPr>
          <w:lang w:val="fr-FR"/>
        </w:rPr>
      </w:pPr>
      <w:r w:rsidRPr="00663B0C">
        <w:rPr>
          <w:lang w:val="fr-FR"/>
        </w:rPr>
        <w:t xml:space="preserve">Site </w:t>
      </w:r>
      <w:hyperlink r:id="rId1107" w:anchor="Cul_Mesolithique_p_2_recent" w:history="1">
        <w:r w:rsidRPr="00663B0C">
          <w:rPr>
            <w:rStyle w:val="Hyperlink"/>
            <w:lang w:val="fr-FR"/>
          </w:rPr>
          <w:t>Mésolithique récent</w:t>
        </w:r>
      </w:hyperlink>
      <w:r w:rsidRPr="00663B0C">
        <w:rPr>
          <w:lang w:val="fr-FR"/>
        </w:rPr>
        <w:t xml:space="preserve"> d'Italie (BIB Giovanna Paoli, Seminario (...) Impressa, Barcelona 2019)</w:t>
      </w:r>
    </w:p>
    <w:p w14:paraId="34D3EDF0" w14:textId="77777777" w:rsidR="007B3C8A" w:rsidRDefault="007B3C8A" w:rsidP="00242C0F">
      <w:pPr>
        <w:rPr>
          <w:lang w:val="fr-FR"/>
        </w:rPr>
      </w:pPr>
    </w:p>
    <w:p w14:paraId="415BD5CC" w14:textId="77777777" w:rsidR="00663B0C" w:rsidRDefault="00663B0C" w:rsidP="00426FF9">
      <w:pPr>
        <w:pStyle w:val="Heading1"/>
      </w:pPr>
      <w:bookmarkStart w:id="576" w:name="Sit_Latronico_3"/>
      <w:r>
        <w:t>LATRONICO 3</w:t>
      </w:r>
    </w:p>
    <w:bookmarkEnd w:id="576"/>
    <w:p w14:paraId="7B25C321" w14:textId="77777777" w:rsidR="00663B0C" w:rsidRDefault="00663B0C" w:rsidP="00242C0F">
      <w:pPr>
        <w:rPr>
          <w:lang w:val="fr-FR"/>
        </w:rPr>
      </w:pPr>
    </w:p>
    <w:p w14:paraId="72BBC8E3" w14:textId="116F6774" w:rsidR="00663B0C" w:rsidRDefault="00663B0C" w:rsidP="00663B0C">
      <w:pPr>
        <w:rPr>
          <w:lang w:val="fr-FR"/>
        </w:rPr>
      </w:pPr>
      <w:r w:rsidRPr="00663B0C">
        <w:rPr>
          <w:lang w:val="fr-FR"/>
        </w:rPr>
        <w:t xml:space="preserve">Site </w:t>
      </w:r>
      <w:hyperlink r:id="rId1108" w:anchor="Cul_Mesolithique_p_2_recent" w:history="1">
        <w:r w:rsidRPr="00663B0C">
          <w:rPr>
            <w:rStyle w:val="Hyperlink"/>
            <w:lang w:val="fr-FR"/>
          </w:rPr>
          <w:t>Mésolithique récent</w:t>
        </w:r>
      </w:hyperlink>
      <w:r w:rsidRPr="00663B0C">
        <w:rPr>
          <w:lang w:val="fr-FR"/>
        </w:rPr>
        <w:t xml:space="preserve"> d'Italie (BIB Giovanna Paoli, Seminario (...) Impressa, Barcelona 2019)</w:t>
      </w:r>
    </w:p>
    <w:p w14:paraId="2916AF11" w14:textId="77777777" w:rsidR="00663B0C" w:rsidRDefault="00663B0C" w:rsidP="00663B0C">
      <w:pPr>
        <w:rPr>
          <w:lang w:val="fr-FR"/>
        </w:rPr>
      </w:pPr>
    </w:p>
    <w:p w14:paraId="6646E9BA" w14:textId="77777777" w:rsidR="00663B0C" w:rsidRDefault="00663B0C" w:rsidP="00426FF9">
      <w:pPr>
        <w:pStyle w:val="Heading1"/>
      </w:pPr>
      <w:bookmarkStart w:id="577" w:name="Sit_Continenza"/>
      <w:r>
        <w:t>CONTINENZA</w:t>
      </w:r>
    </w:p>
    <w:bookmarkEnd w:id="577"/>
    <w:p w14:paraId="49817A82" w14:textId="77777777" w:rsidR="00663B0C" w:rsidRDefault="00663B0C" w:rsidP="00663B0C">
      <w:pPr>
        <w:rPr>
          <w:lang w:val="fr-FR"/>
        </w:rPr>
      </w:pPr>
    </w:p>
    <w:p w14:paraId="0745A353" w14:textId="3D401413" w:rsidR="00663B0C" w:rsidRPr="00663B0C" w:rsidRDefault="00663B0C" w:rsidP="00663B0C">
      <w:pPr>
        <w:rPr>
          <w:lang w:val="fr-FR"/>
        </w:rPr>
      </w:pPr>
      <w:r>
        <w:rPr>
          <w:lang w:val="fr-FR"/>
        </w:rPr>
        <w:t>Grotta Continenza, s</w:t>
      </w:r>
      <w:r w:rsidRPr="00663B0C">
        <w:rPr>
          <w:lang w:val="fr-FR"/>
        </w:rPr>
        <w:t xml:space="preserve">ite </w:t>
      </w:r>
      <w:hyperlink r:id="rId1109" w:anchor="Cul_Mesolithique_p_2_recent" w:history="1">
        <w:r w:rsidRPr="00663B0C">
          <w:rPr>
            <w:rStyle w:val="Hyperlink"/>
            <w:lang w:val="fr-FR"/>
          </w:rPr>
          <w:t>Mésolithique récent</w:t>
        </w:r>
      </w:hyperlink>
      <w:r w:rsidRPr="00663B0C">
        <w:rPr>
          <w:lang w:val="fr-FR"/>
        </w:rPr>
        <w:t xml:space="preserve"> d'Italie (BIB Giovanna Paoli, Seminario (...) Impressa, Barcelona 2019)</w:t>
      </w:r>
    </w:p>
    <w:p w14:paraId="15974F51" w14:textId="77777777" w:rsidR="00663B0C" w:rsidRPr="00663B0C" w:rsidRDefault="00663B0C" w:rsidP="00663B0C">
      <w:pPr>
        <w:rPr>
          <w:lang w:val="fr-FR"/>
        </w:rPr>
      </w:pPr>
    </w:p>
    <w:p w14:paraId="68CA97B0" w14:textId="77777777" w:rsidR="00663B0C" w:rsidRDefault="00663B0C" w:rsidP="00242C0F">
      <w:pPr>
        <w:rPr>
          <w:lang w:val="fr-FR"/>
        </w:rPr>
      </w:pPr>
    </w:p>
    <w:p w14:paraId="3F2A1CCB" w14:textId="77777777" w:rsidR="00663B0C" w:rsidRPr="00663B0C" w:rsidRDefault="00663B0C" w:rsidP="00242C0F">
      <w:pPr>
        <w:rPr>
          <w:lang w:val="fr-FR"/>
        </w:rPr>
      </w:pPr>
    </w:p>
    <w:p w14:paraId="4D9F7A20" w14:textId="77777777" w:rsidR="007B3C8A" w:rsidRDefault="007B3C8A" w:rsidP="00426FF9">
      <w:pPr>
        <w:pStyle w:val="Heading1"/>
      </w:pPr>
      <w:bookmarkStart w:id="578" w:name="Sit_Verde"/>
      <w:r>
        <w:t>VERDE (GROTTA)</w:t>
      </w:r>
    </w:p>
    <w:bookmarkEnd w:id="578"/>
    <w:p w14:paraId="7A1D0A6B" w14:textId="77777777" w:rsidR="007B3C8A" w:rsidRPr="009459CE" w:rsidRDefault="007B3C8A" w:rsidP="00242C0F">
      <w:pPr>
        <w:rPr>
          <w:lang w:val="fr-FR"/>
        </w:rPr>
      </w:pPr>
    </w:p>
    <w:p w14:paraId="4725A12F" w14:textId="55F7E223" w:rsidR="007B3C8A" w:rsidRPr="007B3C8A" w:rsidRDefault="00CA4D93" w:rsidP="007B3C8A">
      <w:pPr>
        <w:autoSpaceDE w:val="0"/>
        <w:autoSpaceDN w:val="0"/>
        <w:adjustRightInd w:val="0"/>
        <w:rPr>
          <w:lang w:val="fr-FR" w:eastAsia="en-GB"/>
        </w:rPr>
      </w:pPr>
      <w:r>
        <w:rPr>
          <w:lang w:val="fr-FR"/>
        </w:rPr>
        <w:t xml:space="preserve">Grotta Verde. En Sardaigne du NW. </w:t>
      </w:r>
      <w:r w:rsidR="007B3C8A" w:rsidRPr="007B3C8A">
        <w:rPr>
          <w:lang w:val="fr-FR"/>
        </w:rPr>
        <w:t xml:space="preserve">Anse anthropomorphe sur un vase </w:t>
      </w:r>
      <w:hyperlink r:id="rId1110" w:anchor="Cul_Filiestru_Basi_Pienza" w:history="1">
        <w:r w:rsidR="007B3C8A" w:rsidRPr="007B3C8A">
          <w:rPr>
            <w:rStyle w:val="Hyperlink"/>
            <w:lang w:val="fr-FR"/>
          </w:rPr>
          <w:t xml:space="preserve">C. </w:t>
        </w:r>
        <w:r w:rsidR="00EC57B9">
          <w:rPr>
            <w:rStyle w:val="Hyperlink"/>
            <w:lang w:val="fr-FR"/>
          </w:rPr>
          <w:t>BFP</w:t>
        </w:r>
      </w:hyperlink>
      <w:r w:rsidR="007B3C8A" w:rsidRPr="007B3C8A">
        <w:rPr>
          <w:lang w:val="fr-FR"/>
        </w:rPr>
        <w:t xml:space="preserve"> (BIB 2793) </w:t>
      </w:r>
      <w:r w:rsidR="007B3C8A" w:rsidRPr="007B3C8A">
        <w:rPr>
          <w:lang w:val="fr-FR" w:eastAsia="en-GB"/>
        </w:rPr>
        <w:t>Cardial sarde Phase II A - Filiestru Vase globulaire avec col orné de lignes d'impressions à la coquille.</w:t>
      </w:r>
    </w:p>
    <w:p w14:paraId="09A55AB9" w14:textId="77777777" w:rsidR="007B3C8A" w:rsidRPr="007B3C8A" w:rsidRDefault="007B3C8A" w:rsidP="007B3C8A">
      <w:pPr>
        <w:rPr>
          <w:lang w:val="fr-FR"/>
        </w:rPr>
      </w:pPr>
      <w:r w:rsidRPr="007B3C8A">
        <w:rPr>
          <w:lang w:val="fr-FR" w:eastAsia="en-GB"/>
        </w:rPr>
        <w:t xml:space="preserve">Les anses à appendice sont décorées d'un visage humain.(BIB 2793) </w:t>
      </w:r>
    </w:p>
    <w:p w14:paraId="27962C19" w14:textId="77777777" w:rsidR="005028F7" w:rsidRDefault="005028F7" w:rsidP="00242C0F">
      <w:pPr>
        <w:rPr>
          <w:lang w:val="fr-FR"/>
        </w:rPr>
      </w:pPr>
    </w:p>
    <w:p w14:paraId="47267A19" w14:textId="77777777" w:rsidR="007B3C8A" w:rsidRDefault="007B3C8A" w:rsidP="00242C0F">
      <w:pPr>
        <w:rPr>
          <w:lang w:val="fr-FR"/>
        </w:rPr>
      </w:pPr>
      <w:r>
        <w:rPr>
          <w:lang w:val="fr-FR"/>
        </w:rPr>
        <w:t xml:space="preserve">v. Or (BIB 2793) </w:t>
      </w:r>
    </w:p>
    <w:p w14:paraId="2A26E1B5" w14:textId="77777777" w:rsidR="007B3C8A" w:rsidRPr="007B3C8A" w:rsidRDefault="007B3C8A" w:rsidP="00242C0F">
      <w:pPr>
        <w:rPr>
          <w:lang w:val="fr-FR"/>
        </w:rPr>
      </w:pPr>
    </w:p>
    <w:p w14:paraId="30ADA151" w14:textId="77777777" w:rsidR="005028F7" w:rsidRPr="0032190F" w:rsidRDefault="00CE6D97" w:rsidP="00426FF9">
      <w:pPr>
        <w:pStyle w:val="Heading1"/>
      </w:pPr>
      <w:bookmarkStart w:id="579" w:name="Sit_Palmarola"/>
      <w:r w:rsidRPr="0032190F">
        <w:lastRenderedPageBreak/>
        <w:t>PALMAROLA</w:t>
      </w:r>
    </w:p>
    <w:bookmarkEnd w:id="579"/>
    <w:p w14:paraId="10125B9F" w14:textId="77777777" w:rsidR="005028F7" w:rsidRDefault="00EC2D2E" w:rsidP="00242C0F">
      <w:pPr>
        <w:rPr>
          <w:lang w:val="fr-FR"/>
        </w:rPr>
      </w:pPr>
      <w:r>
        <w:rPr>
          <w:lang w:val="fr-FR"/>
        </w:rPr>
        <w:t>Palmarolla</w:t>
      </w:r>
    </w:p>
    <w:p w14:paraId="2B51A945" w14:textId="77777777" w:rsidR="00EC2D2E" w:rsidRPr="0032190F" w:rsidRDefault="00EC2D2E" w:rsidP="00242C0F">
      <w:pPr>
        <w:rPr>
          <w:lang w:val="fr-FR"/>
        </w:rPr>
      </w:pPr>
    </w:p>
    <w:p w14:paraId="76D792FB" w14:textId="37CD3B40" w:rsidR="005028F7" w:rsidRDefault="005028F7" w:rsidP="00692F6E">
      <w:pPr>
        <w:jc w:val="both"/>
        <w:rPr>
          <w:lang w:val="fr-FR"/>
        </w:rPr>
      </w:pPr>
      <w:r w:rsidRPr="0032190F">
        <w:rPr>
          <w:lang w:val="fr-FR"/>
        </w:rPr>
        <w:t xml:space="preserve">Le gisement </w:t>
      </w:r>
      <w:r w:rsidR="00CE6D97" w:rsidRPr="0032190F">
        <w:rPr>
          <w:lang w:val="fr-FR"/>
        </w:rPr>
        <w:t>d'</w:t>
      </w:r>
      <w:hyperlink r:id="rId1111" w:anchor="Sit_Obsidienne" w:history="1">
        <w:r w:rsidR="009F2A99" w:rsidRPr="009F2A99">
          <w:rPr>
            <w:rStyle w:val="Hyperlink"/>
            <w:szCs w:val="20"/>
            <w:lang w:val="fr-FR"/>
          </w:rPr>
          <w:t>obsidienne</w:t>
        </w:r>
      </w:hyperlink>
      <w:r w:rsidR="00CE6D97" w:rsidRPr="0032190F">
        <w:rPr>
          <w:lang w:val="fr-FR"/>
        </w:rPr>
        <w:t xml:space="preserve"> </w:t>
      </w:r>
      <w:r w:rsidRPr="0032190F">
        <w:rPr>
          <w:lang w:val="fr-FR"/>
        </w:rPr>
        <w:t>de Palmarola, dans les îles Pontines,.</w:t>
      </w:r>
      <w:r w:rsidR="00692F6E">
        <w:rPr>
          <w:lang w:val="fr-FR"/>
        </w:rPr>
        <w:t xml:space="preserve"> Obsidienne dans l'</w:t>
      </w:r>
      <w:hyperlink r:id="rId1112" w:anchor="Cul_Neo_Ancien_Midi_France_p_et1" w:history="1">
        <w:r w:rsidR="00692F6E" w:rsidRPr="00692F6E">
          <w:rPr>
            <w:rStyle w:val="Hyperlink"/>
            <w:lang w:val="fr-FR"/>
          </w:rPr>
          <w:t>étape 1</w:t>
        </w:r>
      </w:hyperlink>
      <w:r w:rsidR="00692F6E">
        <w:rPr>
          <w:lang w:val="fr-FR"/>
        </w:rPr>
        <w:t xml:space="preserve"> du </w:t>
      </w:r>
      <w:hyperlink r:id="rId1113" w:anchor="Cul_Neo_Ancien_Midi_France" w:history="1">
        <w:r w:rsidR="00692F6E" w:rsidRPr="00AF2C6B">
          <w:rPr>
            <w:rStyle w:val="Hyperlink"/>
            <w:lang w:val="fr-FR"/>
          </w:rPr>
          <w:t>N</w:t>
        </w:r>
        <w:r w:rsidR="00D64539">
          <w:rPr>
            <w:rStyle w:val="Hyperlink"/>
            <w:lang w:val="fr-FR"/>
          </w:rPr>
          <w:t>A</w:t>
        </w:r>
        <w:r w:rsidR="00692F6E" w:rsidRPr="00AF2C6B">
          <w:rPr>
            <w:rStyle w:val="Hyperlink"/>
            <w:lang w:val="fr-FR"/>
          </w:rPr>
          <w:t xml:space="preserve"> du Midi de la France</w:t>
        </w:r>
      </w:hyperlink>
      <w:r w:rsidR="00692F6E">
        <w:rPr>
          <w:lang w:val="fr-FR"/>
        </w:rPr>
        <w:t xml:space="preserve"> (SS BIB)</w:t>
      </w:r>
      <w:r w:rsidR="00BE6107" w:rsidRPr="00BE6107">
        <w:rPr>
          <w:lang w:val="fr-FR"/>
        </w:rPr>
        <w:t xml:space="preserve"> L’exploitation de l’obsidienne est attestée dès la phase ancienne de la Ceramica impressa (Bigazzi et Radi, 1998). </w:t>
      </w:r>
      <w:r w:rsidR="00BE6107">
        <w:rPr>
          <w:lang w:val="fr-FR"/>
        </w:rPr>
        <w:t xml:space="preserve">(BIB 2926) </w:t>
      </w:r>
      <w:r w:rsidRPr="0032190F">
        <w:rPr>
          <w:lang w:val="fr-FR"/>
        </w:rPr>
        <w:t xml:space="preserve">Ensuite, le gîte a très peu distibué son obsidienne au cours du </w:t>
      </w:r>
      <w:hyperlink r:id="rId1114" w:anchor="Cul_Neo_Moyen" w:history="1">
        <w:r w:rsidRPr="0032190F">
          <w:rPr>
            <w:rStyle w:val="Hyperlink"/>
            <w:lang w:val="fr-FR"/>
          </w:rPr>
          <w:t>N</w:t>
        </w:r>
        <w:r w:rsidR="00BE6107">
          <w:rPr>
            <w:rStyle w:val="Hyperlink"/>
            <w:lang w:val="fr-FR"/>
          </w:rPr>
          <w:t>M</w:t>
        </w:r>
      </w:hyperlink>
      <w:r w:rsidRPr="0032190F">
        <w:rPr>
          <w:lang w:val="fr-FR"/>
        </w:rPr>
        <w:t xml:space="preserve"> et </w:t>
      </w:r>
      <w:r w:rsidR="00BE6107">
        <w:rPr>
          <w:lang w:val="fr-FR"/>
        </w:rPr>
        <w:t>NR</w:t>
      </w:r>
      <w:r w:rsidRPr="0032190F">
        <w:rPr>
          <w:lang w:val="fr-FR"/>
        </w:rPr>
        <w:t> : uniquement dans l’aire du Latium et en Campanie (BIB 1408 p. 32)</w:t>
      </w:r>
    </w:p>
    <w:p w14:paraId="472E9BFF" w14:textId="77777777" w:rsidR="00BE6107" w:rsidRDefault="00D64539" w:rsidP="00BE6107">
      <w:pPr>
        <w:jc w:val="both"/>
        <w:rPr>
          <w:lang w:val="fr-FR"/>
        </w:rPr>
      </w:pPr>
      <w:r w:rsidRPr="00D64539">
        <w:rPr>
          <w:lang w:val="fr-FR"/>
        </w:rPr>
        <w:t>Palmarola, qui fait partie de l’archipel des îles Pontines, se trouve à une trentaine de kilomètres à l’ouest du cap Circeo</w:t>
      </w:r>
      <w:r w:rsidR="00BE6107">
        <w:rPr>
          <w:lang w:val="fr-FR"/>
        </w:rPr>
        <w:t xml:space="preserve"> (BIB 2918)</w:t>
      </w:r>
      <w:r w:rsidR="00BE6107" w:rsidRPr="00D64539">
        <w:rPr>
          <w:lang w:val="fr-FR"/>
        </w:rPr>
        <w:t>.</w:t>
      </w:r>
      <w:r w:rsidR="00BE6107">
        <w:rPr>
          <w:lang w:val="fr-FR"/>
        </w:rPr>
        <w:t xml:space="preserve"> </w:t>
      </w:r>
      <w:r w:rsidR="00BE6107" w:rsidRPr="00BE6107">
        <w:rPr>
          <w:lang w:val="fr-FR"/>
        </w:rPr>
        <w:t xml:space="preserve">île est la plus occidentale de l’archipel des îles pontines, située à environ 35 km de la côte italienne, à la latitude de Naples (Bigazzi et al., 2005). </w:t>
      </w:r>
      <w:r w:rsidR="00BE6107">
        <w:rPr>
          <w:lang w:val="fr-FR"/>
        </w:rPr>
        <w:t>(BIB 2926)</w:t>
      </w:r>
      <w:r w:rsidR="00BE6107" w:rsidRPr="00BE6107">
        <w:rPr>
          <w:lang w:val="fr-FR"/>
        </w:rPr>
        <w:t xml:space="preserve"> </w:t>
      </w:r>
    </w:p>
    <w:p w14:paraId="6223665E" w14:textId="77777777" w:rsidR="00BE6107" w:rsidRDefault="00BE6107" w:rsidP="00BE6107">
      <w:pPr>
        <w:jc w:val="both"/>
        <w:rPr>
          <w:lang w:val="fr-FR"/>
        </w:rPr>
      </w:pPr>
    </w:p>
    <w:p w14:paraId="031B1119" w14:textId="77777777" w:rsidR="00BE6107" w:rsidRDefault="00BE6107" w:rsidP="00BE6107">
      <w:pPr>
        <w:pStyle w:val="Heading2"/>
      </w:pPr>
      <w:r>
        <w:t>MP</w:t>
      </w:r>
    </w:p>
    <w:p w14:paraId="406BA39B" w14:textId="77777777" w:rsidR="00462817" w:rsidRDefault="00462817" w:rsidP="00242C0F">
      <w:pPr>
        <w:rPr>
          <w:lang w:val="fr-FR"/>
        </w:rPr>
      </w:pPr>
    </w:p>
    <w:p w14:paraId="7C703BA3" w14:textId="77777777" w:rsidR="00BE6107" w:rsidRDefault="00BE6107" w:rsidP="00BE6107">
      <w:pPr>
        <w:jc w:val="both"/>
        <w:rPr>
          <w:lang w:val="fr-FR"/>
        </w:rPr>
      </w:pPr>
      <w:r w:rsidRPr="00D64539">
        <w:rPr>
          <w:lang w:val="fr-FR"/>
        </w:rPr>
        <w:t>L’obsidienne de Palmarola est vitreuse, noire, peu brillante et semiopaque avec des inclusions fréquentes.</w:t>
      </w:r>
      <w:r>
        <w:rPr>
          <w:lang w:val="fr-FR"/>
        </w:rPr>
        <w:t>(BIB 2918) de médiocre qualité en comparaison de celle de Sardaigne et de Lipari (BIB 2651)</w:t>
      </w:r>
    </w:p>
    <w:p w14:paraId="78ACD43F" w14:textId="77777777" w:rsidR="00BE6107" w:rsidRDefault="00BE6107" w:rsidP="00BE6107">
      <w:pPr>
        <w:jc w:val="both"/>
        <w:rPr>
          <w:lang w:val="fr-FR"/>
        </w:rPr>
      </w:pPr>
      <w:r w:rsidRPr="00D64539">
        <w:rPr>
          <w:lang w:val="fr-FR"/>
        </w:rPr>
        <w:t>Elle comporte plusieurs affleurements d’obsidienne (Monte Tramontana, Punta Vardella, San Silverio) datés entre 1,3 et 0,8 million d’années, qui livrent des nodules de la grosseur du poing dans des microbrèches (Bigazzi et Radi, 1996)</w:t>
      </w:r>
      <w:r>
        <w:rPr>
          <w:lang w:val="fr-FR"/>
        </w:rPr>
        <w:t xml:space="preserve"> (BIB 2918)</w:t>
      </w:r>
      <w:r w:rsidRPr="00D64539">
        <w:rPr>
          <w:lang w:val="fr-FR"/>
        </w:rPr>
        <w:t>.</w:t>
      </w:r>
    </w:p>
    <w:p w14:paraId="195774CB" w14:textId="77777777" w:rsidR="00BE6107" w:rsidRDefault="00BE6107" w:rsidP="00BE6107">
      <w:pPr>
        <w:rPr>
          <w:lang w:val="fr-FR"/>
        </w:rPr>
      </w:pPr>
    </w:p>
    <w:p w14:paraId="4B28459F" w14:textId="77777777" w:rsidR="00BE6107" w:rsidRDefault="00197EE6" w:rsidP="00BE6107">
      <w:pPr>
        <w:pStyle w:val="Heading2"/>
      </w:pPr>
      <w:r>
        <w:t>r</w:t>
      </w:r>
      <w:r w:rsidR="00BE6107">
        <w:t>eceveurs</w:t>
      </w:r>
    </w:p>
    <w:p w14:paraId="6303AF3D" w14:textId="77777777" w:rsidR="00BE6107" w:rsidRDefault="00BE6107" w:rsidP="00BE6107">
      <w:pPr>
        <w:rPr>
          <w:lang w:val="fr-FR"/>
        </w:rPr>
      </w:pPr>
    </w:p>
    <w:p w14:paraId="1F66A622" w14:textId="77777777" w:rsidR="00BE6107" w:rsidRDefault="00197EE6" w:rsidP="00BE6107">
      <w:pPr>
        <w:pStyle w:val="Heading3"/>
      </w:pPr>
      <w:r>
        <w:t>r</w:t>
      </w:r>
      <w:r w:rsidR="00BE6107">
        <w:t>égions</w:t>
      </w:r>
    </w:p>
    <w:p w14:paraId="40001A34" w14:textId="77777777" w:rsidR="00BE6107" w:rsidRPr="00BE6107" w:rsidRDefault="00BE6107" w:rsidP="00BE6107">
      <w:pPr>
        <w:rPr>
          <w:lang w:val="fr-FR"/>
        </w:rPr>
      </w:pPr>
    </w:p>
    <w:p w14:paraId="5EFA0B0A" w14:textId="77777777" w:rsidR="00BE6107" w:rsidRDefault="00BE6107" w:rsidP="00BE6107">
      <w:pPr>
        <w:jc w:val="both"/>
        <w:rPr>
          <w:lang w:val="fr-FR"/>
        </w:rPr>
      </w:pPr>
      <w:r>
        <w:rPr>
          <w:lang w:val="fr-FR"/>
        </w:rPr>
        <w:t xml:space="preserve">Au NA, </w:t>
      </w:r>
      <w:r w:rsidRPr="00BE6107">
        <w:rPr>
          <w:lang w:val="fr-FR"/>
        </w:rPr>
        <w:t>Les analyses indiquent par ailleurs une extension très large de sa répartition : du sud de l’Italie jusqu’à l’aire tyrrhénienne mais également les Abruzzes, la Romagne et la vallée du Pô.</w:t>
      </w:r>
      <w:r>
        <w:rPr>
          <w:lang w:val="fr-FR"/>
        </w:rPr>
        <w:t xml:space="preserve">(BIB 2926) Obsidienne retrouvée dans les Abruzzes (BIB 2651) </w:t>
      </w:r>
      <w:r w:rsidRPr="0032190F">
        <w:rPr>
          <w:lang w:val="fr-FR"/>
        </w:rPr>
        <w:t xml:space="preserve">a diffusé son </w:t>
      </w:r>
      <w:r w:rsidRPr="009F2A99">
        <w:rPr>
          <w:lang w:val="fr-FR"/>
        </w:rPr>
        <w:t>obsidienne</w:t>
      </w:r>
      <w:r w:rsidRPr="0032190F">
        <w:rPr>
          <w:lang w:val="fr-FR"/>
        </w:rPr>
        <w:t xml:space="preserve"> au </w:t>
      </w:r>
      <w:r>
        <w:rPr>
          <w:lang w:val="fr-FR"/>
        </w:rPr>
        <w:t>NA</w:t>
      </w:r>
      <w:r w:rsidRPr="0032190F">
        <w:rPr>
          <w:lang w:val="fr-FR"/>
        </w:rPr>
        <w:t xml:space="preserve"> dans l’aire allant du nord du Basilicate à la Romagne (BIB 1408 p. 30)</w:t>
      </w:r>
    </w:p>
    <w:p w14:paraId="398669C8" w14:textId="77777777" w:rsidR="00BE6107" w:rsidRDefault="00BE6107" w:rsidP="00242C0F">
      <w:pPr>
        <w:rPr>
          <w:lang w:val="fr-FR"/>
        </w:rPr>
      </w:pPr>
    </w:p>
    <w:p w14:paraId="7494EDC0" w14:textId="77777777" w:rsidR="00462817" w:rsidRPr="00BE6107" w:rsidRDefault="00197EE6" w:rsidP="00BE6107">
      <w:pPr>
        <w:pStyle w:val="Heading3"/>
      </w:pPr>
      <w:r>
        <w:t>s</w:t>
      </w:r>
      <w:r w:rsidR="00BE6107" w:rsidRPr="00BE6107">
        <w:t>ites</w:t>
      </w:r>
    </w:p>
    <w:p w14:paraId="1071E5A0" w14:textId="7EDCEB28" w:rsidR="00462817" w:rsidRPr="0032190F" w:rsidRDefault="00000000" w:rsidP="00BE6107">
      <w:pPr>
        <w:jc w:val="both"/>
        <w:rPr>
          <w:lang w:val="fr-FR"/>
        </w:rPr>
      </w:pPr>
      <w:hyperlink r:id="rId1115" w:anchor="Sit_Roque_Haute" w:history="1">
        <w:r w:rsidR="00BE6107">
          <w:rPr>
            <w:rStyle w:val="Hyperlink"/>
            <w:lang w:val="fr-FR"/>
          </w:rPr>
          <w:t>PRH</w:t>
        </w:r>
      </w:hyperlink>
      <w:r w:rsidR="00462817">
        <w:rPr>
          <w:lang w:val="fr-FR"/>
        </w:rPr>
        <w:t>, Peyro Signado (BIB 2769)</w:t>
      </w:r>
      <w:r w:rsidR="002F7F3F">
        <w:rPr>
          <w:lang w:val="fr-FR"/>
        </w:rPr>
        <w:t xml:space="preserve"> PS, PRH, </w:t>
      </w:r>
      <w:hyperlink r:id="rId1116" w:anchor="Sit_Farigoule" w:history="1">
        <w:r w:rsidR="002F7F3F" w:rsidRPr="00197EE6">
          <w:rPr>
            <w:rStyle w:val="Hyperlink"/>
            <w:lang w:val="fr-FR"/>
          </w:rPr>
          <w:t>Farigoule</w:t>
        </w:r>
      </w:hyperlink>
      <w:r w:rsidR="002F7F3F">
        <w:rPr>
          <w:lang w:val="fr-FR"/>
        </w:rPr>
        <w:t xml:space="preserve">, Arene Candide, </w:t>
      </w:r>
      <w:hyperlink r:id="rId1117" w:anchor="Sit_Chautard" w:history="1">
        <w:r w:rsidR="002F7F3F" w:rsidRPr="002F7F3F">
          <w:rPr>
            <w:rStyle w:val="Hyperlink"/>
            <w:lang w:val="fr-FR"/>
          </w:rPr>
          <w:t>Chautard</w:t>
        </w:r>
      </w:hyperlink>
      <w:r w:rsidR="002F7F3F">
        <w:rPr>
          <w:lang w:val="fr-FR"/>
        </w:rPr>
        <w:t>, Pioulen, Secche (BIB D. Binder ANR CIMO 2019)</w:t>
      </w:r>
      <w:r w:rsidR="00D64539">
        <w:rPr>
          <w:lang w:val="fr-FR"/>
        </w:rPr>
        <w:t xml:space="preserve"> L'obsidienne</w:t>
      </w:r>
      <w:r w:rsidR="00D64539" w:rsidRPr="00D64539">
        <w:rPr>
          <w:lang w:val="fr-FR"/>
        </w:rPr>
        <w:t xml:space="preserve"> de Palmarola serait attestée sur le versant adriatique dans l’un des sites les plus anciens, celui de Prato San Michele dans les îles Tremiti (Foggia), (Bigazzi et al., 1992).</w:t>
      </w:r>
      <w:r w:rsidR="00D64539">
        <w:rPr>
          <w:lang w:val="fr-FR"/>
        </w:rPr>
        <w:t xml:space="preserve"> (BIB 2918)</w:t>
      </w:r>
    </w:p>
    <w:p w14:paraId="7C82DCCD" w14:textId="77777777" w:rsidR="004C4E37" w:rsidRPr="0032190F" w:rsidRDefault="004C4E37" w:rsidP="00242C0F">
      <w:pPr>
        <w:tabs>
          <w:tab w:val="left" w:pos="3330"/>
        </w:tabs>
        <w:rPr>
          <w:lang w:val="fr-FR"/>
        </w:rPr>
      </w:pPr>
      <w:r w:rsidRPr="0032190F">
        <w:rPr>
          <w:lang w:val="fr-FR"/>
        </w:rPr>
        <w:tab/>
      </w:r>
    </w:p>
    <w:p w14:paraId="435D8EB9" w14:textId="77777777" w:rsidR="00122ECF" w:rsidRPr="0032190F" w:rsidRDefault="00CE6D97" w:rsidP="00426FF9">
      <w:pPr>
        <w:pStyle w:val="Heading1"/>
      </w:pPr>
      <w:bookmarkStart w:id="580" w:name="Sit_Pantelleria"/>
      <w:r w:rsidRPr="0032190F">
        <w:t>PANTELLERIA</w:t>
      </w:r>
    </w:p>
    <w:bookmarkEnd w:id="580"/>
    <w:p w14:paraId="7739188F" w14:textId="77777777" w:rsidR="00122ECF" w:rsidRPr="0032190F" w:rsidRDefault="00122ECF" w:rsidP="00242C0F">
      <w:pPr>
        <w:rPr>
          <w:lang w:val="fr-FR"/>
        </w:rPr>
      </w:pPr>
    </w:p>
    <w:p w14:paraId="64701F7B" w14:textId="6497D3E3" w:rsidR="00D64539" w:rsidRDefault="00122ECF" w:rsidP="00D64539">
      <w:pPr>
        <w:jc w:val="both"/>
        <w:rPr>
          <w:lang w:val="fr-FR"/>
        </w:rPr>
      </w:pPr>
      <w:r w:rsidRPr="0032190F">
        <w:rPr>
          <w:lang w:val="fr-FR"/>
        </w:rPr>
        <w:t xml:space="preserve">L’île de Pantelleria </w:t>
      </w:r>
      <w:r w:rsidR="007734CB" w:rsidRPr="0032190F">
        <w:rPr>
          <w:lang w:val="fr-FR"/>
        </w:rPr>
        <w:t>entre la Sicile et la Tunisie a produit de l’</w:t>
      </w:r>
      <w:hyperlink r:id="rId1118" w:anchor="Sit_Obsidienne" w:history="1">
        <w:r w:rsidR="007734CB" w:rsidRPr="0032190F">
          <w:rPr>
            <w:rStyle w:val="Hyperlink"/>
            <w:lang w:val="fr-FR"/>
          </w:rPr>
          <w:t>obsidienne</w:t>
        </w:r>
      </w:hyperlink>
      <w:r w:rsidR="00D64539">
        <w:rPr>
          <w:lang w:val="fr-FR"/>
        </w:rPr>
        <w:t xml:space="preserve"> (SS BIB)</w:t>
      </w:r>
      <w:r w:rsidR="007734CB" w:rsidRPr="0032190F">
        <w:rPr>
          <w:lang w:val="fr-FR"/>
        </w:rPr>
        <w:t xml:space="preserve">. </w:t>
      </w:r>
      <w:r w:rsidR="00D64539">
        <w:rPr>
          <w:lang w:val="fr-FR"/>
        </w:rPr>
        <w:t>P</w:t>
      </w:r>
      <w:r w:rsidR="00D64539" w:rsidRPr="00D64539">
        <w:rPr>
          <w:lang w:val="fr-FR"/>
        </w:rPr>
        <w:t>etite île du détroit de Sicile, à 90 kilomètres du cap Bon en Tunisie et à 105 kilomètres des côtes méridionales de la Sicile. Elle possède plusieurs affleurements d’obsidienne (Balata dei Turchi) dans des formations ryolithiques (pantellerites) datées entre 135 000 et 16 000 ans. Cette obsidienne contient de rares microcristaux, elle est modérément brillante et peu translucide, de couleur gris verdâtre en lumière transmise.</w:t>
      </w:r>
      <w:r w:rsidR="00D64539">
        <w:rPr>
          <w:lang w:val="fr-FR"/>
        </w:rPr>
        <w:t>(BIB 2918)</w:t>
      </w:r>
    </w:p>
    <w:p w14:paraId="3C74A380" w14:textId="77777777" w:rsidR="00D64539" w:rsidRDefault="00D64539" w:rsidP="00D64539">
      <w:pPr>
        <w:autoSpaceDE w:val="0"/>
        <w:autoSpaceDN w:val="0"/>
        <w:adjustRightInd w:val="0"/>
        <w:jc w:val="both"/>
        <w:rPr>
          <w:lang w:val="fr-FR"/>
        </w:rPr>
      </w:pPr>
    </w:p>
    <w:p w14:paraId="61B13BF7" w14:textId="77777777" w:rsidR="00D64539" w:rsidRDefault="00D64539" w:rsidP="00D64539">
      <w:pPr>
        <w:pStyle w:val="Heading2"/>
      </w:pPr>
      <w:r>
        <w:t>céramiques</w:t>
      </w:r>
    </w:p>
    <w:p w14:paraId="67566418" w14:textId="76A0770F" w:rsidR="00D64539" w:rsidRPr="00D64539" w:rsidRDefault="00D64539" w:rsidP="00D64539">
      <w:pPr>
        <w:rPr>
          <w:lang w:val="fr-FR"/>
        </w:rPr>
      </w:pPr>
      <w:r w:rsidRPr="0032190F">
        <w:rPr>
          <w:lang w:val="fr-FR"/>
        </w:rPr>
        <w:t xml:space="preserve">Sur l’île même on retrouve de la céramique </w:t>
      </w:r>
      <w:hyperlink r:id="rId1119" w:anchor="Cul_Stentinello" w:history="1">
        <w:r w:rsidRPr="0032190F">
          <w:rPr>
            <w:rStyle w:val="Hyperlink"/>
            <w:lang w:val="fr-FR"/>
          </w:rPr>
          <w:t>Stentinello</w:t>
        </w:r>
      </w:hyperlink>
      <w:r w:rsidRPr="0032190F">
        <w:rPr>
          <w:lang w:val="fr-FR"/>
        </w:rPr>
        <w:t xml:space="preserve"> (deuxième néolithique, 6</w:t>
      </w:r>
      <w:r w:rsidRPr="0032190F">
        <w:rPr>
          <w:vertAlign w:val="superscript"/>
          <w:lang w:val="fr-FR"/>
        </w:rPr>
        <w:t>e</w:t>
      </w:r>
      <w:r w:rsidRPr="0032190F">
        <w:rPr>
          <w:lang w:val="fr-FR"/>
        </w:rPr>
        <w:t xml:space="preserve"> millénaire).</w:t>
      </w:r>
      <w:r>
        <w:rPr>
          <w:lang w:val="fr-FR"/>
        </w:rPr>
        <w:t xml:space="preserve"> (BIB ?) </w:t>
      </w:r>
      <w:r w:rsidRPr="0032190F">
        <w:rPr>
          <w:lang w:val="fr-FR"/>
        </w:rPr>
        <w:t xml:space="preserve">Pantelleria </w:t>
      </w:r>
      <w:r>
        <w:rPr>
          <w:lang w:val="fr-FR"/>
        </w:rPr>
        <w:t xml:space="preserve">est dans l'aire du </w:t>
      </w:r>
      <w:hyperlink r:id="rId1120" w:anchor="Cul_Stentinello" w:history="1">
        <w:r w:rsidRPr="00957158">
          <w:rPr>
            <w:rStyle w:val="Hyperlink"/>
            <w:lang w:val="fr-FR"/>
          </w:rPr>
          <w:t>Stentinello</w:t>
        </w:r>
      </w:hyperlink>
      <w:r>
        <w:rPr>
          <w:lang w:val="fr-FR"/>
        </w:rPr>
        <w:t xml:space="preserve"> (BIB 2651)</w:t>
      </w:r>
    </w:p>
    <w:p w14:paraId="784AE619" w14:textId="77777777" w:rsidR="00D64539" w:rsidRDefault="00D64539" w:rsidP="00D64539">
      <w:pPr>
        <w:autoSpaceDE w:val="0"/>
        <w:autoSpaceDN w:val="0"/>
        <w:adjustRightInd w:val="0"/>
        <w:jc w:val="both"/>
        <w:rPr>
          <w:lang w:val="fr-FR"/>
        </w:rPr>
      </w:pPr>
    </w:p>
    <w:p w14:paraId="6C6A572C" w14:textId="77777777" w:rsidR="00D64539" w:rsidRDefault="00D64539" w:rsidP="00D64539">
      <w:pPr>
        <w:pStyle w:val="Heading2"/>
      </w:pPr>
      <w:r>
        <w:lastRenderedPageBreak/>
        <w:t>diffusion obsidienne</w:t>
      </w:r>
    </w:p>
    <w:p w14:paraId="469F2A32" w14:textId="77777777" w:rsidR="00D64539" w:rsidRDefault="00D64539" w:rsidP="00D64539">
      <w:pPr>
        <w:rPr>
          <w:lang w:val="fr-FR"/>
        </w:rPr>
      </w:pPr>
    </w:p>
    <w:p w14:paraId="632299B4" w14:textId="79292C8B" w:rsidR="00D64539" w:rsidRDefault="00D64539" w:rsidP="00D64539">
      <w:pPr>
        <w:autoSpaceDE w:val="0"/>
        <w:autoSpaceDN w:val="0"/>
        <w:adjustRightInd w:val="0"/>
        <w:rPr>
          <w:lang w:val="fr-FR"/>
        </w:rPr>
      </w:pPr>
      <w:r w:rsidRPr="0032190F">
        <w:rPr>
          <w:lang w:val="fr-FR"/>
        </w:rPr>
        <w:t xml:space="preserve">Malte (culture de </w:t>
      </w:r>
      <w:hyperlink r:id="rId1121" w:anchor="Cul_Ghar_Dalam" w:history="1">
        <w:r w:rsidRPr="0032190F">
          <w:rPr>
            <w:rStyle w:val="Hyperlink"/>
            <w:lang w:val="fr-FR"/>
          </w:rPr>
          <w:t>Ghar Dalam</w:t>
        </w:r>
      </w:hyperlink>
      <w:r w:rsidRPr="0032190F">
        <w:rPr>
          <w:lang w:val="fr-FR"/>
        </w:rPr>
        <w:t>) et en Tunisie</w:t>
      </w:r>
      <w:r>
        <w:rPr>
          <w:lang w:val="fr-FR"/>
        </w:rPr>
        <w:t xml:space="preserve"> (BIB 2651)</w:t>
      </w:r>
      <w:r w:rsidRPr="00D64539">
        <w:rPr>
          <w:lang w:val="fr-FR"/>
        </w:rPr>
        <w:t xml:space="preserve"> </w:t>
      </w:r>
      <w:r w:rsidRPr="004E5FFA">
        <w:rPr>
          <w:lang w:val="fr-FR"/>
        </w:rPr>
        <w:t xml:space="preserve">Arrose le Maghreb oriental </w:t>
      </w:r>
      <w:r w:rsidRPr="004E5FFA">
        <w:rPr>
          <w:szCs w:val="22"/>
          <w:lang w:val="fr-FR" w:eastAsia="en-GB"/>
        </w:rPr>
        <w:t xml:space="preserve">(Mulazzani </w:t>
      </w:r>
      <w:r w:rsidRPr="004E5FFA">
        <w:rPr>
          <w:i/>
          <w:iCs/>
          <w:szCs w:val="22"/>
          <w:lang w:val="fr-FR" w:eastAsia="en-GB"/>
        </w:rPr>
        <w:t xml:space="preserve">et al. </w:t>
      </w:r>
      <w:r w:rsidRPr="004E5FFA">
        <w:rPr>
          <w:szCs w:val="22"/>
          <w:lang w:val="fr-FR" w:eastAsia="en-GB"/>
        </w:rPr>
        <w:t>2010)</w:t>
      </w:r>
      <w:r w:rsidRPr="004E5FFA">
        <w:rPr>
          <w:lang w:val="fr-FR"/>
        </w:rPr>
        <w:t xml:space="preserve">  (BIB 2695)</w:t>
      </w:r>
    </w:p>
    <w:p w14:paraId="416F6A8D" w14:textId="77777777" w:rsidR="00D64539" w:rsidRPr="00D64539" w:rsidRDefault="00D64539" w:rsidP="00D64539">
      <w:pPr>
        <w:rPr>
          <w:lang w:val="fr-FR"/>
        </w:rPr>
      </w:pPr>
    </w:p>
    <w:p w14:paraId="6A578D18" w14:textId="77777777" w:rsidR="009E61BC" w:rsidRDefault="009E61BC" w:rsidP="004E5FFA">
      <w:pPr>
        <w:autoSpaceDE w:val="0"/>
        <w:autoSpaceDN w:val="0"/>
        <w:adjustRightInd w:val="0"/>
        <w:rPr>
          <w:lang w:val="fr-FR"/>
        </w:rPr>
      </w:pPr>
    </w:p>
    <w:p w14:paraId="3BCCC4CF" w14:textId="77777777" w:rsidR="009E61BC" w:rsidRPr="004E5FFA" w:rsidRDefault="00D64539" w:rsidP="00D64539">
      <w:pPr>
        <w:pStyle w:val="Heading3"/>
      </w:pPr>
      <w:r>
        <w:t>s</w:t>
      </w:r>
      <w:r w:rsidR="009E61BC">
        <w:t>ites receveurs</w:t>
      </w:r>
    </w:p>
    <w:p w14:paraId="39A7130A" w14:textId="3E9598EC" w:rsidR="00B25555" w:rsidRDefault="00D64539" w:rsidP="00242C0F">
      <w:pPr>
        <w:rPr>
          <w:lang w:val="fr-FR"/>
        </w:rPr>
      </w:pPr>
      <w:r>
        <w:rPr>
          <w:lang w:val="fr-FR"/>
        </w:rPr>
        <w:t xml:space="preserve">Entre 5800-5500 BC, </w:t>
      </w:r>
      <w:r w:rsidRPr="00D64539">
        <w:rPr>
          <w:lang w:val="fr-FR"/>
        </w:rPr>
        <w:t xml:space="preserve">Pantelleria est attestée seulement en Sicile : </w:t>
      </w:r>
      <w:hyperlink r:id="rId1122" w:anchor="Sit_Grotta_Uzo" w:history="1">
        <w:r w:rsidRPr="00D64539">
          <w:rPr>
            <w:rStyle w:val="Hyperlink"/>
            <w:lang w:val="fr-FR"/>
          </w:rPr>
          <w:t>Uzzo</w:t>
        </w:r>
      </w:hyperlink>
      <w:r w:rsidRPr="00D64539">
        <w:rPr>
          <w:lang w:val="fr-FR"/>
        </w:rPr>
        <w:t>, en concurrence avec celle de Lipari (Francaviglia et Piperno, 1987)</w:t>
      </w:r>
      <w:r>
        <w:rPr>
          <w:lang w:val="fr-FR"/>
        </w:rPr>
        <w:t>(BIB 2918)</w:t>
      </w:r>
    </w:p>
    <w:p w14:paraId="5992384E" w14:textId="77777777" w:rsidR="00B94E32" w:rsidRPr="0032190F" w:rsidRDefault="00B94E32" w:rsidP="00242C0F">
      <w:pPr>
        <w:rPr>
          <w:lang w:val="fr-FR"/>
        </w:rPr>
      </w:pPr>
    </w:p>
    <w:p w14:paraId="5986E1B9" w14:textId="77777777" w:rsidR="00B25555" w:rsidRPr="0032190F" w:rsidRDefault="00B25555" w:rsidP="00426FF9">
      <w:pPr>
        <w:pStyle w:val="Heading1"/>
      </w:pPr>
      <w:bookmarkStart w:id="581" w:name="Sit_Lipari_"/>
      <w:r w:rsidRPr="0032190F">
        <w:t>LIPARI</w:t>
      </w:r>
    </w:p>
    <w:bookmarkEnd w:id="581"/>
    <w:p w14:paraId="268E6ACC" w14:textId="77777777" w:rsidR="005E71B7" w:rsidRDefault="005E71B7" w:rsidP="00242C0F">
      <w:pPr>
        <w:rPr>
          <w:lang w:val="fr-FR"/>
        </w:rPr>
      </w:pPr>
    </w:p>
    <w:p w14:paraId="40A3DFDD" w14:textId="77777777" w:rsidR="00D64539" w:rsidRDefault="00D64539" w:rsidP="00242C0F">
      <w:pPr>
        <w:rPr>
          <w:lang w:val="fr-FR"/>
        </w:rPr>
      </w:pPr>
      <w:r w:rsidRPr="00D64539">
        <w:rPr>
          <w:lang w:val="fr-FR"/>
        </w:rPr>
        <w:t>Lipari est la plus grande des îles Éoliennes</w:t>
      </w:r>
      <w:r>
        <w:rPr>
          <w:lang w:val="fr-FR"/>
        </w:rPr>
        <w:t xml:space="preserve"> </w:t>
      </w:r>
      <w:r w:rsidRPr="00D64539">
        <w:rPr>
          <w:lang w:val="fr-FR"/>
        </w:rPr>
        <w:t xml:space="preserve">à 30 kilomètres au nord de la Sicile </w:t>
      </w:r>
      <w:r>
        <w:rPr>
          <w:lang w:val="fr-FR"/>
        </w:rPr>
        <w:t>(BIB 2918)</w:t>
      </w:r>
      <w:r w:rsidRPr="00D64539">
        <w:rPr>
          <w:lang w:val="fr-FR"/>
        </w:rPr>
        <w:t>.</w:t>
      </w:r>
    </w:p>
    <w:p w14:paraId="69CFED43" w14:textId="5B736AC5" w:rsidR="00D64539" w:rsidRPr="0032190F" w:rsidRDefault="00D64539" w:rsidP="00D64539">
      <w:pPr>
        <w:jc w:val="both"/>
        <w:rPr>
          <w:lang w:val="fr-FR"/>
        </w:rPr>
      </w:pPr>
      <w:r>
        <w:rPr>
          <w:lang w:val="fr-FR"/>
        </w:rPr>
        <w:t xml:space="preserve">île de Lipari. </w:t>
      </w:r>
      <w:hyperlink r:id="rId1123" w:anchor="Sit_Obsidienne" w:history="1">
        <w:r w:rsidRPr="0032190F">
          <w:rPr>
            <w:rStyle w:val="Hyperlink"/>
            <w:lang w:val="fr-FR"/>
          </w:rPr>
          <w:t>Gisement d’obsidienne</w:t>
        </w:r>
      </w:hyperlink>
      <w:r w:rsidRPr="0032190F">
        <w:rPr>
          <w:lang w:val="fr-FR"/>
        </w:rPr>
        <w:t xml:space="preserve">. </w:t>
      </w:r>
      <w:r>
        <w:rPr>
          <w:lang w:val="fr-FR"/>
        </w:rPr>
        <w:t>(SS BIB)</w:t>
      </w:r>
    </w:p>
    <w:p w14:paraId="68CE0438" w14:textId="77777777" w:rsidR="00D64539" w:rsidRDefault="00D64539" w:rsidP="00D64539">
      <w:pPr>
        <w:rPr>
          <w:lang w:val="fr-FR"/>
        </w:rPr>
      </w:pPr>
    </w:p>
    <w:p w14:paraId="4284D33A" w14:textId="77777777" w:rsidR="00D64539" w:rsidRDefault="00D64539" w:rsidP="00D64539">
      <w:pPr>
        <w:pStyle w:val="Heading2"/>
      </w:pPr>
      <w:r>
        <w:t>périodisation</w:t>
      </w:r>
    </w:p>
    <w:p w14:paraId="7CA82DB6" w14:textId="77777777" w:rsidR="00D64539" w:rsidRDefault="00D64539" w:rsidP="00D64539">
      <w:pPr>
        <w:rPr>
          <w:lang w:val="fr-FR"/>
        </w:rPr>
      </w:pPr>
    </w:p>
    <w:p w14:paraId="5AEE908F" w14:textId="77777777" w:rsidR="00D64539" w:rsidRDefault="00D64539" w:rsidP="00D64539">
      <w:pPr>
        <w:rPr>
          <w:lang w:val="fr-FR"/>
        </w:rPr>
      </w:pPr>
      <w:r w:rsidRPr="0032190F">
        <w:rPr>
          <w:lang w:val="fr-FR"/>
        </w:rPr>
        <w:t>Habitat stratifié allant du Néolithique à l’époque romaine  (BIB 56 p. 60)</w:t>
      </w:r>
    </w:p>
    <w:p w14:paraId="0D2C9817" w14:textId="77777777" w:rsidR="00D64539" w:rsidRDefault="00D64539" w:rsidP="00D64539">
      <w:pPr>
        <w:rPr>
          <w:lang w:val="fr-FR"/>
        </w:rPr>
      </w:pPr>
    </w:p>
    <w:p w14:paraId="02D3718B" w14:textId="77777777" w:rsidR="00D64539" w:rsidRDefault="00D64539" w:rsidP="00D64539">
      <w:pPr>
        <w:pStyle w:val="Heading3"/>
      </w:pPr>
      <w:r>
        <w:t>Néolithique</w:t>
      </w:r>
    </w:p>
    <w:p w14:paraId="04B7840B" w14:textId="77777777" w:rsidR="00D64539" w:rsidRPr="0032190F" w:rsidRDefault="00D64539" w:rsidP="00D64539">
      <w:pPr>
        <w:rPr>
          <w:lang w:val="fr-FR"/>
        </w:rPr>
      </w:pPr>
    </w:p>
    <w:p w14:paraId="0F51435D" w14:textId="77777777" w:rsidR="00D64539" w:rsidRPr="0032190F" w:rsidRDefault="00D64539" w:rsidP="00D64539">
      <w:pPr>
        <w:rPr>
          <w:lang w:val="fr-FR"/>
        </w:rPr>
      </w:pPr>
      <w:r w:rsidRPr="0032190F">
        <w:rPr>
          <w:lang w:val="fr-FR"/>
        </w:rPr>
        <w:t>Pour le Néolithique il livre la séquence céramique suivante :</w:t>
      </w:r>
    </w:p>
    <w:p w14:paraId="3B91F515" w14:textId="77777777" w:rsidR="00D64539" w:rsidRPr="0032190F" w:rsidRDefault="00D64539" w:rsidP="00D64539">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6"/>
        <w:gridCol w:w="1529"/>
      </w:tblGrid>
      <w:tr w:rsidR="00D64539" w14:paraId="4E90AC31" w14:textId="77777777" w:rsidTr="00C35EA7">
        <w:trPr>
          <w:jc w:val="center"/>
        </w:trPr>
        <w:tc>
          <w:tcPr>
            <w:tcW w:w="576" w:type="dxa"/>
          </w:tcPr>
          <w:p w14:paraId="6973FAF5" w14:textId="77777777" w:rsidR="00D64539" w:rsidRDefault="00D64539" w:rsidP="00C35EA7">
            <w:pPr>
              <w:jc w:val="center"/>
            </w:pPr>
            <w:r>
              <w:t>III</w:t>
            </w:r>
          </w:p>
        </w:tc>
        <w:tc>
          <w:tcPr>
            <w:tcW w:w="1529" w:type="dxa"/>
          </w:tcPr>
          <w:p w14:paraId="216F86BC" w14:textId="3ACF9A03" w:rsidR="00D64539" w:rsidRDefault="00000000" w:rsidP="00CE1E41">
            <w:hyperlink r:id="rId1124" w:anchor="Cul_Diana_Bellavista" w:history="1">
              <w:r w:rsidR="00D64539" w:rsidRPr="00C35EA7">
                <w:rPr>
                  <w:rStyle w:val="Hyperlink"/>
                  <w:lang w:val="it-IT"/>
                </w:rPr>
                <w:t>Diana</w:t>
              </w:r>
            </w:hyperlink>
          </w:p>
        </w:tc>
      </w:tr>
      <w:tr w:rsidR="00D64539" w14:paraId="2AFBE2CB" w14:textId="77777777" w:rsidTr="00C35EA7">
        <w:trPr>
          <w:jc w:val="center"/>
        </w:trPr>
        <w:tc>
          <w:tcPr>
            <w:tcW w:w="576" w:type="dxa"/>
          </w:tcPr>
          <w:p w14:paraId="1F2AC219" w14:textId="77777777" w:rsidR="00D64539" w:rsidRDefault="00D64539" w:rsidP="00C35EA7">
            <w:pPr>
              <w:jc w:val="center"/>
            </w:pPr>
            <w:r>
              <w:t>II</w:t>
            </w:r>
          </w:p>
        </w:tc>
        <w:tc>
          <w:tcPr>
            <w:tcW w:w="1529" w:type="dxa"/>
          </w:tcPr>
          <w:p w14:paraId="4664FAF2" w14:textId="61FB4D4F" w:rsidR="00D64539" w:rsidRDefault="00000000" w:rsidP="00CE1E41">
            <w:hyperlink r:id="rId1125" w:anchor="Cul_Serra_Alto" w:history="1">
              <w:r w:rsidR="00D64539" w:rsidRPr="00C35EA7">
                <w:rPr>
                  <w:rStyle w:val="Hyperlink"/>
                  <w:lang w:val="it-IT"/>
                </w:rPr>
                <w:t>Serra d’Alto</w:t>
              </w:r>
            </w:hyperlink>
          </w:p>
        </w:tc>
      </w:tr>
      <w:tr w:rsidR="00D64539" w14:paraId="6DE87F4A" w14:textId="77777777" w:rsidTr="00C35EA7">
        <w:trPr>
          <w:jc w:val="center"/>
        </w:trPr>
        <w:tc>
          <w:tcPr>
            <w:tcW w:w="576" w:type="dxa"/>
          </w:tcPr>
          <w:p w14:paraId="1C384729" w14:textId="77777777" w:rsidR="00D64539" w:rsidRDefault="00D64539" w:rsidP="00C35EA7">
            <w:pPr>
              <w:jc w:val="center"/>
            </w:pPr>
            <w:r>
              <w:t>I</w:t>
            </w:r>
          </w:p>
        </w:tc>
        <w:tc>
          <w:tcPr>
            <w:tcW w:w="1529" w:type="dxa"/>
          </w:tcPr>
          <w:p w14:paraId="360EB953" w14:textId="77777777" w:rsidR="00D64539" w:rsidRDefault="00D64539" w:rsidP="00CE1E41">
            <w:r>
              <w:t>Capri</w:t>
            </w:r>
          </w:p>
        </w:tc>
      </w:tr>
    </w:tbl>
    <w:p w14:paraId="0B68276E" w14:textId="77777777" w:rsidR="00D64539" w:rsidRDefault="00D64539" w:rsidP="00D64539">
      <w:r>
        <w:t>(BIB 56 p. 60)</w:t>
      </w:r>
    </w:p>
    <w:p w14:paraId="35BD7004" w14:textId="77777777" w:rsidR="00D64539" w:rsidRDefault="00D64539" w:rsidP="00242C0F">
      <w:pPr>
        <w:rPr>
          <w:lang w:val="fr-FR"/>
        </w:rPr>
      </w:pPr>
    </w:p>
    <w:p w14:paraId="3F7F271D" w14:textId="3A984AF9" w:rsidR="00D64539" w:rsidRDefault="00D64539" w:rsidP="00D64539">
      <w:pPr>
        <w:rPr>
          <w:lang w:val="fr-FR"/>
        </w:rPr>
      </w:pPr>
      <w:r>
        <w:rPr>
          <w:lang w:val="fr-FR"/>
        </w:rPr>
        <w:t xml:space="preserve">Lipari est dans l'aire du </w:t>
      </w:r>
      <w:hyperlink r:id="rId1126" w:anchor="Cul_Stentinello" w:history="1">
        <w:r w:rsidRPr="00957158">
          <w:rPr>
            <w:rStyle w:val="Hyperlink"/>
            <w:lang w:val="fr-FR"/>
          </w:rPr>
          <w:t>Stentinello</w:t>
        </w:r>
      </w:hyperlink>
      <w:r>
        <w:rPr>
          <w:lang w:val="fr-FR"/>
        </w:rPr>
        <w:t xml:space="preserve"> (BIB 2651) </w:t>
      </w:r>
    </w:p>
    <w:p w14:paraId="0C0C5F53" w14:textId="77777777" w:rsidR="007F2894" w:rsidRDefault="007F2894" w:rsidP="00D64539">
      <w:pPr>
        <w:rPr>
          <w:lang w:val="fr-FR"/>
        </w:rPr>
      </w:pPr>
    </w:p>
    <w:p w14:paraId="51B1BA2F" w14:textId="77777777" w:rsidR="007F2894" w:rsidRDefault="007F2894" w:rsidP="007F2894">
      <w:pPr>
        <w:pStyle w:val="Heading3"/>
      </w:pPr>
      <w:r>
        <w:t>Protohistoire</w:t>
      </w:r>
    </w:p>
    <w:p w14:paraId="2A407E68" w14:textId="77777777" w:rsidR="007F2894" w:rsidRDefault="007F2894" w:rsidP="007F2894">
      <w:pPr>
        <w:rPr>
          <w:lang w:val="fr-FR"/>
        </w:rPr>
      </w:pPr>
    </w:p>
    <w:p w14:paraId="073E33C0" w14:textId="080F6873" w:rsidR="007F2894" w:rsidRPr="007F2894" w:rsidRDefault="007F2894" w:rsidP="007F2894">
      <w:pPr>
        <w:rPr>
          <w:lang w:val="fr-FR" w:eastAsia="fr-FR"/>
        </w:rPr>
      </w:pPr>
      <w:r>
        <w:rPr>
          <w:lang w:val="fr-FR"/>
        </w:rPr>
        <w:t xml:space="preserve">épée </w:t>
      </w:r>
      <w:hyperlink r:id="rId1127" w:anchor="Cul_Naue_II" w:history="1">
        <w:r w:rsidRPr="007F2894">
          <w:rPr>
            <w:rStyle w:val="Hyperlink"/>
            <w:lang w:val="fr-FR"/>
          </w:rPr>
          <w:t>Naue II</w:t>
        </w:r>
      </w:hyperlink>
      <w:r>
        <w:rPr>
          <w:lang w:val="fr-FR"/>
        </w:rPr>
        <w:t xml:space="preserve"> (BIB 3391)</w:t>
      </w:r>
    </w:p>
    <w:p w14:paraId="785409AA" w14:textId="77777777" w:rsidR="00B94E32" w:rsidRDefault="00B94E32" w:rsidP="00D64539">
      <w:pPr>
        <w:rPr>
          <w:lang w:val="fr-FR"/>
        </w:rPr>
      </w:pPr>
    </w:p>
    <w:p w14:paraId="4B03B272" w14:textId="77777777" w:rsidR="00B94E32" w:rsidRDefault="00B94E32" w:rsidP="007F2894">
      <w:pPr>
        <w:pStyle w:val="Heading4"/>
      </w:pPr>
      <w:r>
        <w:t>Fer 1</w:t>
      </w:r>
    </w:p>
    <w:p w14:paraId="67E1AAA2" w14:textId="77777777" w:rsidR="00B94E32" w:rsidRPr="00B94E32" w:rsidRDefault="00B94E32" w:rsidP="007F2894">
      <w:pPr>
        <w:jc w:val="both"/>
        <w:rPr>
          <w:lang w:val="fr-FR"/>
        </w:rPr>
      </w:pPr>
      <w:r>
        <w:rPr>
          <w:lang w:val="fr-FR"/>
        </w:rPr>
        <w:t xml:space="preserve">Destruction de l'île par un raid maritime </w:t>
      </w:r>
      <w:r w:rsidRPr="00B94E32">
        <w:rPr>
          <w:lang w:val="fr-FR"/>
        </w:rPr>
        <w:t>(BIB A. Depalmas in BIB 3233)</w:t>
      </w:r>
    </w:p>
    <w:p w14:paraId="575C0648" w14:textId="77777777" w:rsidR="00D64539" w:rsidRPr="0032190F" w:rsidRDefault="00D64539" w:rsidP="00242C0F">
      <w:pPr>
        <w:rPr>
          <w:lang w:val="fr-FR"/>
        </w:rPr>
      </w:pPr>
    </w:p>
    <w:p w14:paraId="0069D48C" w14:textId="77777777" w:rsidR="00B25555" w:rsidRPr="0032190F" w:rsidRDefault="00B25555" w:rsidP="00242C0F">
      <w:pPr>
        <w:rPr>
          <w:lang w:val="fr-FR"/>
        </w:rPr>
      </w:pPr>
    </w:p>
    <w:p w14:paraId="770BB0E9" w14:textId="77777777" w:rsidR="00CB596A" w:rsidRPr="0032190F" w:rsidRDefault="00D64539" w:rsidP="00B25555">
      <w:pPr>
        <w:pStyle w:val="Heading2"/>
      </w:pPr>
      <w:bookmarkStart w:id="582" w:name="Sit_Lipari"/>
      <w:r>
        <w:t>g</w:t>
      </w:r>
      <w:r w:rsidR="004C4E37" w:rsidRPr="0032190F">
        <w:t>isement d’obsidienne</w:t>
      </w:r>
    </w:p>
    <w:bookmarkEnd w:id="582"/>
    <w:p w14:paraId="168EC160" w14:textId="77777777" w:rsidR="00CB596A" w:rsidRDefault="00CB596A" w:rsidP="00242C0F">
      <w:pPr>
        <w:rPr>
          <w:lang w:val="fr-FR"/>
        </w:rPr>
      </w:pPr>
    </w:p>
    <w:p w14:paraId="7D9D42EF" w14:textId="77777777" w:rsidR="00D64539" w:rsidRDefault="00D64539" w:rsidP="00D64539">
      <w:pPr>
        <w:jc w:val="both"/>
        <w:rPr>
          <w:lang w:val="fr-FR"/>
        </w:rPr>
      </w:pPr>
      <w:r>
        <w:rPr>
          <w:lang w:val="fr-FR"/>
        </w:rPr>
        <w:t>Lipari</w:t>
      </w:r>
      <w:r w:rsidRPr="00D64539">
        <w:rPr>
          <w:lang w:val="fr-FR"/>
        </w:rPr>
        <w:t xml:space="preserve"> possède des coulées d’obsidienne datant d’environ 11 400 à 8 400 ans BP pour les plus anciennes, d’autres étant médiévales, tout comme la plupart de celles de l’île voisine de Vulcano où l’on connaît cependant une source localisée à Lentia, datée vers 15 000 BP (Crisci et al., 1994). Les obsidiennes de Lipari qui ont été exploitées pendant la préhistoire ne sont visibles de nos jours qu’en quelques points à la plage de Papesca et dans le vallon de Gabellotto. L’obsidienne de Lipari est d’excellente qualité, bien vitreuse, noire et translucide.</w:t>
      </w:r>
      <w:r>
        <w:rPr>
          <w:lang w:val="fr-FR"/>
        </w:rPr>
        <w:t>(BIB 2918)</w:t>
      </w:r>
    </w:p>
    <w:p w14:paraId="151DBA78" w14:textId="77777777" w:rsidR="00D64539" w:rsidRDefault="00D64539" w:rsidP="00242C0F">
      <w:pPr>
        <w:rPr>
          <w:lang w:val="fr-FR"/>
        </w:rPr>
      </w:pPr>
    </w:p>
    <w:p w14:paraId="308759F2" w14:textId="77777777" w:rsidR="00D64539" w:rsidRDefault="00D64539" w:rsidP="00D64539">
      <w:pPr>
        <w:pStyle w:val="Heading2"/>
      </w:pPr>
      <w:r>
        <w:lastRenderedPageBreak/>
        <w:t>diffusion obsidienne</w:t>
      </w:r>
    </w:p>
    <w:p w14:paraId="53927646" w14:textId="77777777" w:rsidR="00D64539" w:rsidRDefault="00D64539" w:rsidP="00242C0F">
      <w:pPr>
        <w:rPr>
          <w:lang w:val="fr-FR"/>
        </w:rPr>
      </w:pPr>
    </w:p>
    <w:p w14:paraId="34D041B5" w14:textId="77777777" w:rsidR="00D64539" w:rsidRDefault="00D64539" w:rsidP="00242C0F">
      <w:pPr>
        <w:rPr>
          <w:lang w:val="fr-FR"/>
        </w:rPr>
      </w:pPr>
      <w:r w:rsidRPr="00D64539">
        <w:rPr>
          <w:lang w:val="fr-FR"/>
        </w:rPr>
        <w:t>L’obsidienne de Lipari est la plus amplement diffusée, sans doute par voie maritime en mer Ionienne et en Adriatique</w:t>
      </w:r>
      <w:r>
        <w:rPr>
          <w:lang w:val="fr-FR"/>
        </w:rPr>
        <w:t xml:space="preserve"> (BIB 2918)</w:t>
      </w:r>
    </w:p>
    <w:p w14:paraId="34759445" w14:textId="77777777" w:rsidR="00D64539" w:rsidRDefault="00D64539" w:rsidP="00242C0F">
      <w:pPr>
        <w:rPr>
          <w:lang w:val="fr-FR"/>
        </w:rPr>
      </w:pPr>
    </w:p>
    <w:p w14:paraId="1DC5FAE7" w14:textId="099911B3" w:rsidR="00D64539" w:rsidRDefault="00D64539" w:rsidP="00242C0F">
      <w:pPr>
        <w:rPr>
          <w:lang w:val="fr-FR"/>
        </w:rPr>
      </w:pPr>
      <w:r>
        <w:rPr>
          <w:lang w:val="fr-FR"/>
        </w:rPr>
        <w:t xml:space="preserve">Bien représentée en Calabre méridionale et Sicile (BIB 2651). Arrose le </w:t>
      </w:r>
      <w:hyperlink r:id="rId1128" w:anchor="Cul_Stentinello" w:history="1">
        <w:r w:rsidRPr="00957158">
          <w:rPr>
            <w:rStyle w:val="Hyperlink"/>
            <w:lang w:val="fr-FR"/>
          </w:rPr>
          <w:t>Stentinello</w:t>
        </w:r>
      </w:hyperlink>
      <w:r w:rsidRPr="004E5FFA">
        <w:rPr>
          <w:lang w:val="fr-FR"/>
        </w:rPr>
        <w:t xml:space="preserve"> </w:t>
      </w:r>
      <w:r>
        <w:rPr>
          <w:lang w:val="fr-FR"/>
        </w:rPr>
        <w:t>(BIB 2695)</w:t>
      </w:r>
      <w:r w:rsidRPr="00D64539">
        <w:rPr>
          <w:lang w:val="fr-FR"/>
        </w:rPr>
        <w:t xml:space="preserve"> </w:t>
      </w:r>
      <w:r>
        <w:rPr>
          <w:lang w:val="fr-FR"/>
        </w:rPr>
        <w:t xml:space="preserve">Entre 5800-5500 BC, </w:t>
      </w:r>
      <w:r w:rsidRPr="00D64539">
        <w:rPr>
          <w:lang w:val="fr-FR"/>
        </w:rPr>
        <w:t xml:space="preserve">Pantelleria est attestée seulement en Sicile : </w:t>
      </w:r>
      <w:hyperlink r:id="rId1129" w:anchor="Sit_Grotta_Uzo" w:history="1">
        <w:r w:rsidRPr="00D64539">
          <w:rPr>
            <w:rStyle w:val="Hyperlink"/>
            <w:lang w:val="fr-FR"/>
          </w:rPr>
          <w:t>Uzzo</w:t>
        </w:r>
      </w:hyperlink>
      <w:r w:rsidRPr="00D64539">
        <w:rPr>
          <w:lang w:val="fr-FR"/>
        </w:rPr>
        <w:t xml:space="preserve">, en concurrence avec celle de </w:t>
      </w:r>
      <w:r>
        <w:rPr>
          <w:lang w:val="fr-FR"/>
        </w:rPr>
        <w:t>Pantelleria</w:t>
      </w:r>
      <w:r w:rsidRPr="00D64539">
        <w:rPr>
          <w:lang w:val="fr-FR"/>
        </w:rPr>
        <w:t xml:space="preserve"> (Francaviglia et Piperno, 1987)</w:t>
      </w:r>
      <w:r>
        <w:rPr>
          <w:lang w:val="fr-FR"/>
        </w:rPr>
        <w:t>(BIB 2918)</w:t>
      </w:r>
    </w:p>
    <w:p w14:paraId="4F372F9B" w14:textId="27566431" w:rsidR="00D64539" w:rsidRDefault="00D64539" w:rsidP="00D64539">
      <w:pPr>
        <w:jc w:val="both"/>
        <w:rPr>
          <w:lang w:val="fr-FR"/>
        </w:rPr>
      </w:pPr>
      <w:r w:rsidRPr="0032190F">
        <w:rPr>
          <w:lang w:val="fr-FR"/>
        </w:rPr>
        <w:t xml:space="preserve">Pour le </w:t>
      </w:r>
      <w:hyperlink r:id="rId1130" w:anchor="Cul_Neo_Ancien" w:history="1">
        <w:r>
          <w:rPr>
            <w:rStyle w:val="Hyperlink"/>
            <w:lang w:val="fr-FR"/>
          </w:rPr>
          <w:t>NA</w:t>
        </w:r>
      </w:hyperlink>
      <w:r w:rsidRPr="0032190F">
        <w:rPr>
          <w:lang w:val="fr-FR"/>
        </w:rPr>
        <w:t xml:space="preserve"> en Italie du Nord (en petite quantité avant le Ve millénaire) on note également la présence d’obsidienne venue de ce gisement dans les circuits d’échange des </w:t>
      </w:r>
      <w:hyperlink w:anchor="Sit_Pierres_Vertes" w:history="1">
        <w:r w:rsidRPr="0032190F">
          <w:rPr>
            <w:rStyle w:val="Hyperlink"/>
            <w:lang w:val="fr-FR"/>
          </w:rPr>
          <w:t>pierres vertes</w:t>
        </w:r>
      </w:hyperlink>
      <w:r w:rsidRPr="0032190F">
        <w:rPr>
          <w:lang w:val="fr-FR"/>
        </w:rPr>
        <w:t xml:space="preserve"> (BIB 324)</w:t>
      </w:r>
      <w:r w:rsidRPr="00D64539">
        <w:rPr>
          <w:lang w:val="fr-FR"/>
        </w:rPr>
        <w:t xml:space="preserve"> </w:t>
      </w:r>
    </w:p>
    <w:p w14:paraId="132A3649" w14:textId="15A76B30" w:rsidR="00D64539" w:rsidRPr="0032190F" w:rsidRDefault="00D64539" w:rsidP="00D64539">
      <w:pPr>
        <w:rPr>
          <w:lang w:val="fr-FR"/>
        </w:rPr>
      </w:pPr>
      <w:r>
        <w:rPr>
          <w:lang w:val="fr-FR"/>
        </w:rPr>
        <w:t>Pour le NM, l</w:t>
      </w:r>
      <w:r w:rsidRPr="0032190F">
        <w:rPr>
          <w:lang w:val="fr-FR"/>
        </w:rPr>
        <w:t xml:space="preserve">a caractérisation de l’obsidienne a permis de certifier que de nombreuses obsidiennes retrouvée dans le Midi de la France venaient de ce site pour la période </w:t>
      </w:r>
      <w:hyperlink r:id="rId1131" w:anchor="Cul_Chasseen" w:history="1">
        <w:r w:rsidRPr="0032190F">
          <w:rPr>
            <w:rStyle w:val="Hyperlink"/>
            <w:lang w:val="fr-FR"/>
          </w:rPr>
          <w:t>chasséenne</w:t>
        </w:r>
      </w:hyperlink>
      <w:r w:rsidRPr="0032190F">
        <w:rPr>
          <w:lang w:val="fr-FR"/>
        </w:rPr>
        <w:t xml:space="preserve"> (</w:t>
      </w:r>
      <w:hyperlink w:anchor="Sit_Giribaldi" w:history="1">
        <w:r w:rsidRPr="0032190F">
          <w:rPr>
            <w:rStyle w:val="Hyperlink"/>
            <w:lang w:val="fr-FR"/>
          </w:rPr>
          <w:t>Giribaldi</w:t>
        </w:r>
      </w:hyperlink>
      <w:r w:rsidRPr="0032190F">
        <w:rPr>
          <w:lang w:val="fr-FR"/>
        </w:rPr>
        <w:t>,</w:t>
      </w:r>
      <w:r w:rsidR="00934A22">
        <w:rPr>
          <w:lang w:val="fr-FR"/>
        </w:rPr>
        <w:t>Eglise su</w:t>
      </w:r>
      <w:r w:rsidRPr="0032190F">
        <w:rPr>
          <w:lang w:val="fr-FR"/>
        </w:rPr>
        <w:t>périeure…) (BIB 153 p. 197,198 et 141), La présence en Provence d’obsidienne d’origine lipariote (Ile de Lipari) montre l’existence d’un commerce maritimedès le Chasséen. (BIB 153).</w:t>
      </w:r>
    </w:p>
    <w:p w14:paraId="5571545A" w14:textId="77777777" w:rsidR="00D64539" w:rsidRDefault="00D64539" w:rsidP="00D64539">
      <w:pPr>
        <w:jc w:val="both"/>
        <w:rPr>
          <w:lang w:val="fr-FR"/>
        </w:rPr>
      </w:pPr>
    </w:p>
    <w:p w14:paraId="77BDE59F" w14:textId="429850B5" w:rsidR="00D64539" w:rsidRPr="0032190F" w:rsidRDefault="00D64539" w:rsidP="00D64539">
      <w:pPr>
        <w:jc w:val="both"/>
        <w:rPr>
          <w:lang w:val="fr-FR"/>
        </w:rPr>
      </w:pPr>
      <w:r w:rsidRPr="0032190F">
        <w:rPr>
          <w:lang w:val="fr-FR"/>
        </w:rPr>
        <w:t xml:space="preserve">dans la culture de </w:t>
      </w:r>
      <w:hyperlink r:id="rId1132" w:anchor="Cul_Ripoli" w:history="1">
        <w:r w:rsidRPr="0032190F">
          <w:rPr>
            <w:rStyle w:val="Hyperlink"/>
            <w:lang w:val="fr-FR"/>
          </w:rPr>
          <w:t>Ripoli</w:t>
        </w:r>
      </w:hyperlink>
      <w:r w:rsidRPr="0032190F">
        <w:rPr>
          <w:lang w:val="fr-FR"/>
        </w:rPr>
        <w:t xml:space="preserve"> (SS BIB)</w:t>
      </w:r>
    </w:p>
    <w:p w14:paraId="4B1EF84D" w14:textId="77777777" w:rsidR="00D64539" w:rsidRDefault="00D64539" w:rsidP="00242C0F">
      <w:pPr>
        <w:rPr>
          <w:lang w:val="fr-FR"/>
        </w:rPr>
      </w:pPr>
    </w:p>
    <w:p w14:paraId="7E287F68" w14:textId="77777777" w:rsidR="009E61BC" w:rsidRDefault="009E61BC" w:rsidP="00242C0F">
      <w:pPr>
        <w:rPr>
          <w:lang w:val="fr-FR"/>
        </w:rPr>
      </w:pPr>
    </w:p>
    <w:p w14:paraId="72ACA606" w14:textId="77777777" w:rsidR="009E61BC" w:rsidRPr="006062CB" w:rsidRDefault="00D64539" w:rsidP="009E61BC">
      <w:pPr>
        <w:pStyle w:val="Heading3"/>
      </w:pPr>
      <w:r w:rsidRPr="006062CB">
        <w:t>s</w:t>
      </w:r>
      <w:r w:rsidR="009E61BC" w:rsidRPr="006062CB">
        <w:t>ites receveurs</w:t>
      </w:r>
    </w:p>
    <w:p w14:paraId="646A2E16" w14:textId="3C37B0E2" w:rsidR="009E61BC" w:rsidRPr="006062CB" w:rsidRDefault="00000000" w:rsidP="009E61BC">
      <w:pPr>
        <w:rPr>
          <w:lang w:val="fr-FR"/>
        </w:rPr>
      </w:pPr>
      <w:hyperlink w:anchor="Sit_Giribaldi" w:history="1">
        <w:r w:rsidR="009E61BC" w:rsidRPr="006062CB">
          <w:rPr>
            <w:rStyle w:val="Hyperlink"/>
            <w:lang w:val="fr-FR"/>
          </w:rPr>
          <w:t>Giribaldi</w:t>
        </w:r>
      </w:hyperlink>
      <w:r w:rsidR="009E61BC" w:rsidRPr="006062CB">
        <w:rPr>
          <w:lang w:val="fr-FR"/>
        </w:rPr>
        <w:t xml:space="preserve">, </w:t>
      </w:r>
      <w:r w:rsidR="009E61BC" w:rsidRPr="006062CB">
        <w:rPr>
          <w:rStyle w:val="Hyperlink"/>
          <w:lang w:val="fr-FR"/>
        </w:rPr>
        <w:t>Eglise</w:t>
      </w:r>
      <w:r w:rsidR="009E61BC" w:rsidRPr="006062CB">
        <w:rPr>
          <w:rStyle w:val="Hyperlink"/>
          <w:u w:val="none"/>
          <w:lang w:val="fr-FR"/>
        </w:rPr>
        <w:t xml:space="preserve"> </w:t>
      </w:r>
      <w:r w:rsidR="009E61BC" w:rsidRPr="006062CB">
        <w:rPr>
          <w:lang w:val="fr-FR"/>
        </w:rPr>
        <w:t>(BIB 153)</w:t>
      </w:r>
      <w:r w:rsidR="00D64539" w:rsidRPr="006062CB">
        <w:rPr>
          <w:lang w:val="fr-FR"/>
        </w:rPr>
        <w:t xml:space="preserve"> Torre Sabea (BIB 2918) </w:t>
      </w:r>
      <w:hyperlink r:id="rId1133" w:anchor="Sit_San_Stefano" w:history="1">
        <w:r w:rsidR="00D64539" w:rsidRPr="006062CB">
          <w:rPr>
            <w:rStyle w:val="Hyperlink"/>
            <w:lang w:val="fr-FR"/>
          </w:rPr>
          <w:t>Santo Stefano</w:t>
        </w:r>
      </w:hyperlink>
      <w:r w:rsidR="00D64539" w:rsidRPr="006062CB">
        <w:rPr>
          <w:lang w:val="fr-FR"/>
        </w:rPr>
        <w:t>, Madalenna di Muccia (Macerata)</w:t>
      </w:r>
    </w:p>
    <w:p w14:paraId="5876F036" w14:textId="77777777" w:rsidR="00D64539" w:rsidRPr="006062CB" w:rsidRDefault="00D64539" w:rsidP="009E61BC">
      <w:pPr>
        <w:rPr>
          <w:lang w:val="fr-FR"/>
        </w:rPr>
      </w:pPr>
    </w:p>
    <w:p w14:paraId="65EA28DF" w14:textId="77777777" w:rsidR="00957158" w:rsidRPr="006062CB" w:rsidRDefault="00957158" w:rsidP="00242C0F">
      <w:pPr>
        <w:rPr>
          <w:lang w:val="fr-FR"/>
        </w:rPr>
      </w:pPr>
    </w:p>
    <w:p w14:paraId="632EEA5F" w14:textId="77777777" w:rsidR="00801062" w:rsidRPr="0032190F" w:rsidRDefault="00801062" w:rsidP="00426FF9">
      <w:pPr>
        <w:pStyle w:val="Heading1"/>
      </w:pPr>
      <w:bookmarkStart w:id="583" w:name="Sit_Chiusazza"/>
      <w:r w:rsidRPr="0032190F">
        <w:t xml:space="preserve">CHUISAZZA </w:t>
      </w:r>
      <w:bookmarkEnd w:id="583"/>
      <w:r w:rsidRPr="0032190F">
        <w:t>(Grotte de)</w:t>
      </w:r>
    </w:p>
    <w:p w14:paraId="19E225EA" w14:textId="77777777" w:rsidR="00801062" w:rsidRPr="0032190F" w:rsidRDefault="00801062" w:rsidP="00242C0F">
      <w:pPr>
        <w:rPr>
          <w:lang w:val="fr-FR"/>
        </w:rPr>
      </w:pPr>
    </w:p>
    <w:p w14:paraId="13D54EF6" w14:textId="31CFB1A5" w:rsidR="00801062" w:rsidRPr="0032190F" w:rsidRDefault="00801062" w:rsidP="00242C0F">
      <w:pPr>
        <w:jc w:val="both"/>
        <w:rPr>
          <w:lang w:val="fr-FR"/>
        </w:rPr>
      </w:pPr>
      <w:r w:rsidRPr="0032190F">
        <w:rPr>
          <w:lang w:val="fr-FR"/>
        </w:rPr>
        <w:t xml:space="preserve">La grotte de Chiusazza (Sicile), a livré un exemplaire de poignard de type </w:t>
      </w:r>
      <w:hyperlink r:id="rId1134" w:anchor="Typ_Arm_Poignards_Italie" w:history="1">
        <w:r w:rsidRPr="0032190F">
          <w:rPr>
            <w:rStyle w:val="Hyperlink"/>
            <w:lang w:val="fr-FR"/>
          </w:rPr>
          <w:t>Montebradoni</w:t>
        </w:r>
      </w:hyperlink>
      <w:r w:rsidRPr="0032190F">
        <w:rPr>
          <w:lang w:val="fr-FR"/>
        </w:rPr>
        <w:t xml:space="preserve"> découvert dans le haut de la couche IV en contexte céramique (</w:t>
      </w:r>
      <w:r w:rsidRPr="0032190F">
        <w:rPr>
          <w:i/>
          <w:lang w:val="fr-FR"/>
        </w:rPr>
        <w:t>insieme a ceramica</w:t>
      </w:r>
      <w:r w:rsidRPr="0032190F">
        <w:rPr>
          <w:lang w:val="fr-FR"/>
        </w:rPr>
        <w:t xml:space="preserve">) Chiusazza-Malpasso-Piano Quartara caractéristique de la fin de l’Enéolithique. Rapporté à la chronologie de Rinaldone, ce poignard serait attribuable au </w:t>
      </w:r>
      <w:hyperlink r:id="rId1135" w:anchor="Cul_Rinaldone" w:history="1">
        <w:r w:rsidRPr="0032190F">
          <w:rPr>
            <w:rStyle w:val="Hyperlink"/>
            <w:lang w:val="fr-FR"/>
          </w:rPr>
          <w:t>Rinaldone 1B</w:t>
        </w:r>
      </w:hyperlink>
      <w:r w:rsidRPr="0032190F">
        <w:rPr>
          <w:lang w:val="fr-FR"/>
        </w:rPr>
        <w:t xml:space="preserve"> (Campaniforme) (BIB 1429 p. 38).</w:t>
      </w:r>
    </w:p>
    <w:p w14:paraId="7942FBBF" w14:textId="77777777" w:rsidR="00801062" w:rsidRDefault="00801062" w:rsidP="00242C0F">
      <w:pPr>
        <w:jc w:val="both"/>
        <w:rPr>
          <w:lang w:val="fr-FR"/>
        </w:rPr>
      </w:pPr>
    </w:p>
    <w:p w14:paraId="19C0BA10" w14:textId="77777777" w:rsidR="00D64539" w:rsidRPr="00426FF9" w:rsidRDefault="00D64539" w:rsidP="00426FF9">
      <w:pPr>
        <w:pStyle w:val="Heading1"/>
        <w:rPr>
          <w:lang w:val="es-ES"/>
        </w:rPr>
      </w:pPr>
      <w:bookmarkStart w:id="584" w:name="Sit_Ausonio_2"/>
      <w:r w:rsidRPr="00426FF9">
        <w:rPr>
          <w:lang w:val="es-ES"/>
        </w:rPr>
        <w:t>AUSONIO II</w:t>
      </w:r>
    </w:p>
    <w:bookmarkEnd w:id="584"/>
    <w:p w14:paraId="11AEAC0A" w14:textId="77777777" w:rsidR="00D64539" w:rsidRPr="005E601F" w:rsidRDefault="00D64539" w:rsidP="00242C0F">
      <w:pPr>
        <w:jc w:val="both"/>
        <w:rPr>
          <w:lang w:val="es-ES"/>
        </w:rPr>
      </w:pPr>
    </w:p>
    <w:p w14:paraId="750AC642" w14:textId="1815AC44" w:rsidR="00D64539" w:rsidRPr="0032190F" w:rsidRDefault="00D64539" w:rsidP="00D64539">
      <w:pPr>
        <w:jc w:val="both"/>
        <w:rPr>
          <w:lang w:val="fr-FR"/>
        </w:rPr>
      </w:pPr>
      <w:r w:rsidRPr="005E601F">
        <w:rPr>
          <w:lang w:val="es-ES"/>
        </w:rPr>
        <w:t xml:space="preserve">Site d’Ausonio II sur l’acropole de Lipari. </w:t>
      </w:r>
      <w:r w:rsidRPr="0032190F">
        <w:rPr>
          <w:lang w:val="fr-FR"/>
        </w:rPr>
        <w:t xml:space="preserve">Pour la période Protohistorique, un peigne à décors de cercles concentriques a été trouvé. Il renvoie aux exemplaires de </w:t>
      </w:r>
      <w:hyperlink r:id="rId1136" w:anchor="Cul_Precoloniale_Obj_peigne" w:history="1">
        <w:r w:rsidRPr="0032190F">
          <w:rPr>
            <w:rStyle w:val="Hyperlink"/>
            <w:lang w:val="fr-FR"/>
          </w:rPr>
          <w:t>peignes</w:t>
        </w:r>
      </w:hyperlink>
      <w:r w:rsidRPr="0032190F">
        <w:rPr>
          <w:lang w:val="fr-FR"/>
        </w:rPr>
        <w:t xml:space="preserve"> ayant les mêmes décors trouvés en contexte </w:t>
      </w:r>
      <w:hyperlink r:id="rId1137" w:anchor="Cul_Precoloniale" w:history="1">
        <w:r w:rsidRPr="0032190F">
          <w:rPr>
            <w:rStyle w:val="Hyperlink"/>
            <w:lang w:val="fr-FR"/>
          </w:rPr>
          <w:t>précolonial</w:t>
        </w:r>
      </w:hyperlink>
      <w:r w:rsidRPr="0032190F">
        <w:rPr>
          <w:lang w:val="fr-FR"/>
        </w:rPr>
        <w:t xml:space="preserve"> dans la Péninsule ibérique : </w:t>
      </w:r>
      <w:hyperlink r:id="rId1138" w:anchor="Sit_Huelva" w:history="1">
        <w:r w:rsidRPr="0032190F">
          <w:rPr>
            <w:rStyle w:val="Hyperlink"/>
            <w:szCs w:val="20"/>
            <w:lang w:val="fr-FR" w:eastAsia="en-GB"/>
          </w:rPr>
          <w:t>Huelva</w:t>
        </w:r>
      </w:hyperlink>
      <w:r w:rsidRPr="0032190F">
        <w:rPr>
          <w:szCs w:val="20"/>
          <w:lang w:val="fr-FR" w:eastAsia="en-GB"/>
        </w:rPr>
        <w:t xml:space="preserve">, </w:t>
      </w:r>
      <w:hyperlink r:id="rId1139" w:anchor="Sit_Puente_Tablas" w:history="1">
        <w:r w:rsidRPr="0032190F">
          <w:rPr>
            <w:rStyle w:val="Hyperlink"/>
            <w:szCs w:val="20"/>
            <w:lang w:val="fr-FR" w:eastAsia="en-GB"/>
          </w:rPr>
          <w:t>Puente Tablas</w:t>
        </w:r>
      </w:hyperlink>
      <w:r w:rsidRPr="0032190F">
        <w:rPr>
          <w:szCs w:val="20"/>
          <w:lang w:val="fr-FR" w:eastAsia="en-GB"/>
        </w:rPr>
        <w:t xml:space="preserve">, </w:t>
      </w:r>
      <w:hyperlink r:id="rId1140" w:anchor="Sit_Cabeco_Vaiamonte" w:history="1">
        <w:r w:rsidRPr="0032190F">
          <w:rPr>
            <w:rStyle w:val="Hyperlink"/>
            <w:szCs w:val="20"/>
            <w:lang w:val="fr-FR" w:eastAsia="en-GB"/>
          </w:rPr>
          <w:t>Cabeço de Vaiamonte</w:t>
        </w:r>
      </w:hyperlink>
      <w:r w:rsidRPr="0032190F">
        <w:rPr>
          <w:lang w:val="fr-FR"/>
        </w:rPr>
        <w:t xml:space="preserve"> (BIB 2198 p. 459,460) Les datations place le peigne entre le 11e et le début du 9e s. (BIB 2198 p. 459)</w:t>
      </w:r>
    </w:p>
    <w:p w14:paraId="3964CEE2" w14:textId="270FF2F0" w:rsidR="00D64539" w:rsidRPr="0032190F" w:rsidRDefault="00D64539" w:rsidP="00D64539">
      <w:pPr>
        <w:jc w:val="both"/>
        <w:rPr>
          <w:lang w:val="fr-FR"/>
        </w:rPr>
      </w:pPr>
      <w:r w:rsidRPr="0032190F">
        <w:rPr>
          <w:lang w:val="fr-FR"/>
        </w:rPr>
        <w:t>Avec les défaites d’</w:t>
      </w:r>
      <w:hyperlink r:id="rId1141" w:anchor="Sit_Himere" w:history="1">
        <w:r w:rsidRPr="0032190F">
          <w:rPr>
            <w:rStyle w:val="Hyperlink"/>
            <w:lang w:val="fr-FR"/>
          </w:rPr>
          <w:t>Himère</w:t>
        </w:r>
      </w:hyperlink>
      <w:r w:rsidRPr="0032190F">
        <w:rPr>
          <w:lang w:val="fr-FR"/>
        </w:rPr>
        <w:t xml:space="preserve"> et de </w:t>
      </w:r>
      <w:hyperlink r:id="rId1142" w:anchor="Sit_Cumes" w:history="1">
        <w:r w:rsidRPr="0032190F">
          <w:rPr>
            <w:rStyle w:val="Hyperlink"/>
            <w:lang w:val="fr-FR"/>
          </w:rPr>
          <w:t>Cumes</w:t>
        </w:r>
      </w:hyperlink>
      <w:r w:rsidRPr="0032190F">
        <w:rPr>
          <w:lang w:val="fr-FR"/>
        </w:rPr>
        <w:t xml:space="preserve">, ces batailles marquent le déclun des </w:t>
      </w:r>
      <w:hyperlink r:id="rId1143" w:anchor="Cul_Etrusques" w:history="1">
        <w:r w:rsidRPr="0032190F">
          <w:rPr>
            <w:rStyle w:val="Hyperlink"/>
            <w:lang w:val="fr-FR"/>
          </w:rPr>
          <w:t>Étrusques</w:t>
        </w:r>
      </w:hyperlink>
      <w:r w:rsidRPr="0032190F">
        <w:rPr>
          <w:lang w:val="fr-FR"/>
        </w:rPr>
        <w:t xml:space="preserve"> (BIB Musée de Lattes) (v. Elysiques) </w:t>
      </w:r>
    </w:p>
    <w:p w14:paraId="6B618625" w14:textId="77777777" w:rsidR="00D64539" w:rsidRDefault="00D64539" w:rsidP="00242C0F">
      <w:pPr>
        <w:jc w:val="both"/>
        <w:rPr>
          <w:lang w:val="fr-FR"/>
        </w:rPr>
      </w:pPr>
    </w:p>
    <w:p w14:paraId="176435AD" w14:textId="77777777" w:rsidR="00D64539" w:rsidRPr="0032190F" w:rsidRDefault="00D64539" w:rsidP="00242C0F">
      <w:pPr>
        <w:jc w:val="both"/>
        <w:rPr>
          <w:lang w:val="fr-FR"/>
        </w:rPr>
      </w:pPr>
    </w:p>
    <w:p w14:paraId="7A6BE79D" w14:textId="77777777" w:rsidR="0026221D" w:rsidRPr="0032190F" w:rsidRDefault="0026221D" w:rsidP="00426FF9">
      <w:pPr>
        <w:pStyle w:val="Heading1"/>
      </w:pPr>
      <w:bookmarkStart w:id="585" w:name="Sit_Gaudo"/>
      <w:r w:rsidRPr="0032190F">
        <w:t>GAUDO (Nécropole)</w:t>
      </w:r>
    </w:p>
    <w:bookmarkEnd w:id="585"/>
    <w:p w14:paraId="18A173F7" w14:textId="77777777" w:rsidR="0026221D" w:rsidRPr="0032190F" w:rsidRDefault="0026221D" w:rsidP="00242C0F">
      <w:pPr>
        <w:rPr>
          <w:lang w:val="fr-FR"/>
        </w:rPr>
      </w:pPr>
    </w:p>
    <w:p w14:paraId="04EA7D03" w14:textId="478D8D30" w:rsidR="00792695" w:rsidRPr="0032190F" w:rsidRDefault="0026221D" w:rsidP="00242C0F">
      <w:pPr>
        <w:jc w:val="both"/>
        <w:rPr>
          <w:lang w:val="fr-FR"/>
        </w:rPr>
      </w:pPr>
      <w:r w:rsidRPr="0032190F">
        <w:rPr>
          <w:lang w:val="fr-FR"/>
        </w:rPr>
        <w:t>La nécropole de Gaudo (</w:t>
      </w:r>
      <w:r w:rsidR="009154F2" w:rsidRPr="0032190F">
        <w:rPr>
          <w:lang w:val="fr-FR"/>
        </w:rPr>
        <w:t xml:space="preserve">à </w:t>
      </w:r>
      <w:smartTag w:uri="urn:schemas-microsoft-com:office:smarttags" w:element="metricconverter">
        <w:smartTagPr>
          <w:attr w:name="ProductID" w:val="1 km"/>
        </w:smartTagPr>
        <w:r w:rsidR="009154F2" w:rsidRPr="0032190F">
          <w:rPr>
            <w:lang w:val="fr-FR"/>
          </w:rPr>
          <w:t>1 km</w:t>
        </w:r>
      </w:smartTag>
      <w:r w:rsidR="009154F2" w:rsidRPr="0032190F">
        <w:rPr>
          <w:lang w:val="fr-FR"/>
        </w:rPr>
        <w:t xml:space="preserve"> de Paestum</w:t>
      </w:r>
      <w:r w:rsidR="00C02BCD" w:rsidRPr="0032190F">
        <w:rPr>
          <w:lang w:val="fr-FR"/>
        </w:rPr>
        <w:t>, Italie) livre 29 chambres funéraires creusées dans le roc</w:t>
      </w:r>
      <w:r w:rsidR="00FC6200" w:rsidRPr="0032190F">
        <w:rPr>
          <w:lang w:val="fr-FR"/>
        </w:rPr>
        <w:t xml:space="preserve"> a donné son nom à la culture de </w:t>
      </w:r>
      <w:hyperlink r:id="rId1144" w:anchor="Cul_Gaudo" w:history="1">
        <w:r w:rsidR="00FC6200" w:rsidRPr="0032190F">
          <w:rPr>
            <w:rStyle w:val="Hyperlink"/>
            <w:lang w:val="fr-FR"/>
          </w:rPr>
          <w:t>Gaudo</w:t>
        </w:r>
      </w:hyperlink>
      <w:r w:rsidR="001430D3" w:rsidRPr="0032190F">
        <w:rPr>
          <w:lang w:val="fr-FR"/>
        </w:rPr>
        <w:t>. Les chambres de forme ronde ou ovale possèdent souvent une antichambre et un couloir d’accès court. Fermeture par une dalle, parfois trouée. Inhumations collectives (2-25 individus) en position repliée ou assise. Mo</w:t>
      </w:r>
      <w:r w:rsidR="003D5457" w:rsidRPr="0032190F">
        <w:rPr>
          <w:lang w:val="fr-FR"/>
        </w:rPr>
        <w:t>b</w:t>
      </w:r>
      <w:r w:rsidR="001430D3" w:rsidRPr="0032190F">
        <w:rPr>
          <w:lang w:val="fr-FR"/>
        </w:rPr>
        <w:t xml:space="preserve">iliers : céramique, outils </w:t>
      </w:r>
      <w:r w:rsidR="001430D3" w:rsidRPr="0032190F">
        <w:rPr>
          <w:lang w:val="fr-FR"/>
        </w:rPr>
        <w:lastRenderedPageBreak/>
        <w:t xml:space="preserve">et armes en silex, fragment d’1 poignard en </w:t>
      </w:r>
      <w:hyperlink r:id="rId1145" w:anchor="Sit_Cuivre" w:history="1">
        <w:r w:rsidR="00BA150E" w:rsidRPr="00BA150E">
          <w:rPr>
            <w:rStyle w:val="Hyperlink"/>
            <w:lang w:val="fr-FR"/>
          </w:rPr>
          <w:t>cuivre</w:t>
        </w:r>
      </w:hyperlink>
      <w:r w:rsidR="00BA150E" w:rsidRPr="0032190F">
        <w:rPr>
          <w:lang w:val="fr-FR"/>
        </w:rPr>
        <w:t xml:space="preserve"> </w:t>
      </w:r>
      <w:r w:rsidR="001430D3" w:rsidRPr="0032190F">
        <w:rPr>
          <w:lang w:val="fr-FR"/>
        </w:rPr>
        <w:t>(BIB 56 p. 60)</w:t>
      </w:r>
      <w:r w:rsidR="00792695" w:rsidRPr="0032190F">
        <w:rPr>
          <w:lang w:val="fr-FR"/>
        </w:rPr>
        <w:t xml:space="preserve"> attribué au groupe de </w:t>
      </w:r>
      <w:hyperlink r:id="rId1146" w:anchor="Sit_Buccino" w:history="1">
        <w:r w:rsidR="00792695" w:rsidRPr="0032190F">
          <w:rPr>
            <w:rStyle w:val="Hyperlink"/>
            <w:lang w:val="fr-FR"/>
          </w:rPr>
          <w:t>Buccino</w:t>
        </w:r>
      </w:hyperlink>
      <w:r w:rsidR="00792695" w:rsidRPr="0032190F">
        <w:rPr>
          <w:lang w:val="fr-FR"/>
        </w:rPr>
        <w:t xml:space="preserve"> (BIB 930 p. 11)</w:t>
      </w:r>
    </w:p>
    <w:p w14:paraId="32CA8AFF" w14:textId="3D5F91D8" w:rsidR="005F0295" w:rsidRPr="0032190F" w:rsidRDefault="005F0295" w:rsidP="00242C0F">
      <w:pPr>
        <w:jc w:val="both"/>
        <w:rPr>
          <w:lang w:val="fr-FR"/>
        </w:rPr>
      </w:pPr>
      <w:r w:rsidRPr="0032190F">
        <w:rPr>
          <w:lang w:val="fr-FR"/>
        </w:rPr>
        <w:t xml:space="preserve">Epingle à tête en T ( ?) voir </w:t>
      </w:r>
      <w:hyperlink r:id="rId1147" w:anchor="Sit_Remedello" w:history="1">
        <w:r w:rsidRPr="0032190F">
          <w:rPr>
            <w:rStyle w:val="Hyperlink"/>
            <w:lang w:val="fr-FR"/>
          </w:rPr>
          <w:t>Remedello-Sotto</w:t>
        </w:r>
      </w:hyperlink>
      <w:r w:rsidRPr="0032190F">
        <w:rPr>
          <w:lang w:val="fr-FR"/>
        </w:rPr>
        <w:t xml:space="preserve"> (BS II) (SS BIB)</w:t>
      </w:r>
    </w:p>
    <w:p w14:paraId="1F43273D" w14:textId="77777777" w:rsidR="00320E45" w:rsidRPr="0032190F" w:rsidRDefault="00320E45" w:rsidP="00242C0F">
      <w:pPr>
        <w:jc w:val="both"/>
        <w:rPr>
          <w:lang w:val="fr-FR"/>
        </w:rPr>
      </w:pPr>
    </w:p>
    <w:p w14:paraId="6E451763" w14:textId="77777777" w:rsidR="00320E45" w:rsidRPr="00AC219C" w:rsidRDefault="00320E45" w:rsidP="00426FF9">
      <w:pPr>
        <w:pStyle w:val="Heading1"/>
      </w:pPr>
      <w:bookmarkStart w:id="586" w:name="Sit_Mamoiada"/>
      <w:r w:rsidRPr="00AC219C">
        <w:t>MAMOIADA</w:t>
      </w:r>
    </w:p>
    <w:bookmarkEnd w:id="586"/>
    <w:p w14:paraId="6B9F3510" w14:textId="77777777" w:rsidR="00320E45" w:rsidRPr="005C7208" w:rsidRDefault="005C7208" w:rsidP="00242C0F">
      <w:pPr>
        <w:jc w:val="both"/>
        <w:rPr>
          <w:i/>
          <w:iCs/>
          <w:sz w:val="20"/>
          <w:lang w:val="fr-FR"/>
        </w:rPr>
      </w:pPr>
      <w:r w:rsidRPr="005C7208">
        <w:rPr>
          <w:i/>
          <w:iCs/>
          <w:sz w:val="20"/>
          <w:lang w:val="fr-FR"/>
        </w:rPr>
        <w:t>Sa Perda Pintà</w:t>
      </w:r>
    </w:p>
    <w:p w14:paraId="55C389A4" w14:textId="77777777" w:rsidR="005C7208" w:rsidRPr="00AC219C" w:rsidRDefault="005C7208" w:rsidP="00242C0F">
      <w:pPr>
        <w:jc w:val="both"/>
        <w:rPr>
          <w:lang w:val="fr-FR"/>
        </w:rPr>
      </w:pPr>
    </w:p>
    <w:p w14:paraId="498448E5" w14:textId="51E285F2" w:rsidR="0076325B" w:rsidRPr="0032190F" w:rsidRDefault="0025630A" w:rsidP="00242C0F">
      <w:pPr>
        <w:jc w:val="both"/>
        <w:rPr>
          <w:lang w:val="fr-FR"/>
        </w:rPr>
      </w:pPr>
      <w:r w:rsidRPr="005C7208">
        <w:rPr>
          <w:lang w:val="fr-FR"/>
        </w:rPr>
        <w:t xml:space="preserve">Mamoiada (Nuoro, Sardaigne) roches type </w:t>
      </w:r>
      <w:hyperlink r:id="rId1148" w:anchor="Cul_Art__Cups_Rings__DistSpat_Sardaigne" w:history="1">
        <w:r w:rsidRPr="005C7208">
          <w:rPr>
            <w:rStyle w:val="Hyperlink"/>
            <w:i/>
            <w:lang w:val="fr-FR"/>
          </w:rPr>
          <w:t>cups-and-rings</w:t>
        </w:r>
      </w:hyperlink>
      <w:r w:rsidRPr="005C7208">
        <w:rPr>
          <w:lang w:val="fr-FR"/>
        </w:rPr>
        <w:t xml:space="preserve"> (SS BIB) </w:t>
      </w:r>
      <w:r w:rsidR="0076325B" w:rsidRPr="0032190F">
        <w:rPr>
          <w:lang w:val="fr-FR"/>
        </w:rPr>
        <w:t xml:space="preserve">La stèle </w:t>
      </w:r>
      <w:r w:rsidR="00320E45" w:rsidRPr="0032190F">
        <w:rPr>
          <w:lang w:val="fr-FR"/>
        </w:rPr>
        <w:t>montre des gravures formées de plus ou moins nombreux anneaux concentriques et une ligne de cupule centrale</w:t>
      </w:r>
      <w:r w:rsidR="0076325B" w:rsidRPr="0032190F">
        <w:rPr>
          <w:lang w:val="fr-FR"/>
        </w:rPr>
        <w:t xml:space="preserve"> [</w:t>
      </w:r>
      <w:hyperlink r:id="rId1149" w:anchor="Cul_Art__Cups_Rings_TAC_t_pennal" w:history="1">
        <w:r w:rsidR="00320A5B" w:rsidRPr="00320A5B">
          <w:rPr>
            <w:rStyle w:val="Hyperlink"/>
            <w:i/>
            <w:lang w:val="fr-FR"/>
          </w:rPr>
          <w:t>pennanulars</w:t>
        </w:r>
      </w:hyperlink>
      <w:r w:rsidR="00DA2F04" w:rsidRPr="0032190F">
        <w:rPr>
          <w:i/>
          <w:lang w:val="fr-FR"/>
        </w:rPr>
        <w:t>-</w:t>
      </w:r>
      <w:r w:rsidR="0076325B" w:rsidRPr="0032190F">
        <w:rPr>
          <w:lang w:val="fr-FR"/>
        </w:rPr>
        <w:t>]</w:t>
      </w:r>
      <w:r w:rsidR="003F6F9C" w:rsidRPr="0032190F">
        <w:rPr>
          <w:lang w:val="fr-FR"/>
        </w:rPr>
        <w:t xml:space="preserve">. Présentée après la culture </w:t>
      </w:r>
      <w:hyperlink r:id="rId1150" w:anchor="Cul_Ozieri" w:history="1">
        <w:r w:rsidR="003F6F9C" w:rsidRPr="0032190F">
          <w:rPr>
            <w:rStyle w:val="Hyperlink"/>
            <w:lang w:val="fr-FR"/>
          </w:rPr>
          <w:t>Ozieri</w:t>
        </w:r>
      </w:hyperlink>
      <w:r w:rsidR="003F6F9C" w:rsidRPr="0032190F">
        <w:rPr>
          <w:lang w:val="fr-FR"/>
        </w:rPr>
        <w:t xml:space="preserve"> par F. Soula</w:t>
      </w:r>
      <w:r w:rsidR="0076325B" w:rsidRPr="0032190F">
        <w:rPr>
          <w:lang w:val="fr-FR"/>
        </w:rPr>
        <w:t xml:space="preserve"> (F. Soula, Lampéa 2013).</w:t>
      </w:r>
      <w:r>
        <w:rPr>
          <w:lang w:val="fr-FR"/>
        </w:rPr>
        <w:t xml:space="preserve"> </w:t>
      </w:r>
      <w:r w:rsidR="0076325B" w:rsidRPr="002B6C88">
        <w:rPr>
          <w:lang w:val="fr-FR"/>
        </w:rPr>
        <w:t>T</w:t>
      </w:r>
      <w:r w:rsidR="00320E45" w:rsidRPr="002B6C88">
        <w:rPr>
          <w:lang w:val="fr-FR"/>
        </w:rPr>
        <w:t xml:space="preserve">rès </w:t>
      </w:r>
      <w:r w:rsidR="00DA2F04" w:rsidRPr="002B6C88">
        <w:rPr>
          <w:lang w:val="fr-FR"/>
        </w:rPr>
        <w:t>proche d’</w:t>
      </w:r>
      <w:hyperlink r:id="rId1151" w:anchor="Sizx_Old_Bewick_1a" w:history="1">
        <w:r w:rsidR="00DA2F04" w:rsidRPr="002B6C88">
          <w:rPr>
            <w:rStyle w:val="Hyperlink"/>
            <w:lang w:val="fr-FR"/>
          </w:rPr>
          <w:t>Old Bewick 1a</w:t>
        </w:r>
      </w:hyperlink>
      <w:r w:rsidR="0076325B" w:rsidRPr="002B6C88">
        <w:rPr>
          <w:lang w:val="fr-FR"/>
        </w:rPr>
        <w:t xml:space="preserve"> (SS BIB).</w:t>
      </w:r>
      <w:r w:rsidRPr="002B6C88">
        <w:rPr>
          <w:lang w:val="fr-FR"/>
        </w:rPr>
        <w:t xml:space="preserve"> </w:t>
      </w:r>
      <w:r w:rsidR="003F6F9C" w:rsidRPr="0032190F">
        <w:rPr>
          <w:lang w:val="fr-FR"/>
        </w:rPr>
        <w:t>Il</w:t>
      </w:r>
      <w:r>
        <w:rPr>
          <w:lang w:val="fr-FR"/>
        </w:rPr>
        <w:t xml:space="preserve"> </w:t>
      </w:r>
      <w:r w:rsidR="003F6F9C" w:rsidRPr="0032190F">
        <w:rPr>
          <w:lang w:val="fr-FR"/>
        </w:rPr>
        <w:t>s’agit de r</w:t>
      </w:r>
      <w:r w:rsidR="0076325B" w:rsidRPr="0032190F">
        <w:rPr>
          <w:lang w:val="fr-FR"/>
        </w:rPr>
        <w:t xml:space="preserve">eprésentation topographique d’après F. Soula : </w:t>
      </w:r>
    </w:p>
    <w:p w14:paraId="72ED5DBE" w14:textId="0CBFB69E" w:rsidR="0076325B" w:rsidRPr="0032190F" w:rsidRDefault="0076325B" w:rsidP="00242C0F">
      <w:pPr>
        <w:rPr>
          <w:lang w:val="fr-FR"/>
        </w:rPr>
      </w:pPr>
      <w:r w:rsidRPr="0032190F">
        <w:rPr>
          <w:lang w:val="fr-FR"/>
        </w:rPr>
        <w:tab/>
        <w:t xml:space="preserve">- motif en </w:t>
      </w:r>
      <w:hyperlink r:id="rId1152" w:anchor="Cul_Art_TAC_T_t_crosse" w:history="1">
        <w:r w:rsidR="00A91643" w:rsidRPr="0032190F">
          <w:rPr>
            <w:rStyle w:val="Hyperlink"/>
            <w:lang w:val="fr-FR"/>
          </w:rPr>
          <w:t>crosse</w:t>
        </w:r>
      </w:hyperlink>
      <w:r w:rsidRPr="0032190F">
        <w:rPr>
          <w:lang w:val="fr-FR"/>
        </w:rPr>
        <w:t>: voies de passage</w:t>
      </w:r>
    </w:p>
    <w:p w14:paraId="17323916" w14:textId="77777777" w:rsidR="0076325B" w:rsidRPr="0032190F" w:rsidRDefault="0076325B" w:rsidP="00242C0F">
      <w:pPr>
        <w:rPr>
          <w:lang w:val="fr-FR"/>
        </w:rPr>
      </w:pPr>
      <w:r w:rsidRPr="0032190F">
        <w:rPr>
          <w:lang w:val="fr-FR"/>
        </w:rPr>
        <w:tab/>
        <w:t>- les différents motifs circulaires : habitats</w:t>
      </w:r>
    </w:p>
    <w:p w14:paraId="7CC4CC97" w14:textId="77777777" w:rsidR="0025630A" w:rsidRDefault="0025630A" w:rsidP="00242C0F">
      <w:pPr>
        <w:rPr>
          <w:lang w:val="fr-FR"/>
        </w:rPr>
      </w:pPr>
    </w:p>
    <w:p w14:paraId="24E9C7A0" w14:textId="77777777" w:rsidR="0076325B" w:rsidRDefault="0025630A" w:rsidP="00242C0F">
      <w:pPr>
        <w:rPr>
          <w:lang w:val="fr-FR"/>
        </w:rPr>
      </w:pPr>
      <w:r>
        <w:rPr>
          <w:lang w:val="fr-FR"/>
        </w:rPr>
        <w:t>F. Soula</w:t>
      </w:r>
      <w:r w:rsidR="0076325B" w:rsidRPr="0032190F">
        <w:rPr>
          <w:lang w:val="fr-FR"/>
        </w:rPr>
        <w:t xml:space="preserve"> parle de véritables cartes.(F. Soula, Lampéa 2013).</w:t>
      </w:r>
    </w:p>
    <w:p w14:paraId="379C07E3" w14:textId="77777777" w:rsidR="00320E45" w:rsidRPr="0032190F" w:rsidRDefault="00320E45" w:rsidP="00242C0F">
      <w:pPr>
        <w:rPr>
          <w:lang w:val="fr-FR"/>
        </w:rPr>
      </w:pPr>
    </w:p>
    <w:p w14:paraId="77E7633B" w14:textId="77777777" w:rsidR="00320E45" w:rsidRPr="0032190F" w:rsidRDefault="00320E45" w:rsidP="00426FF9">
      <w:pPr>
        <w:pStyle w:val="Heading1"/>
      </w:pPr>
      <w:bookmarkStart w:id="587" w:name="Sit_Tortoli"/>
      <w:r w:rsidRPr="0032190F">
        <w:t>TORTOL</w:t>
      </w:r>
      <w:r w:rsidR="00FC4E70">
        <w:t>I</w:t>
      </w:r>
    </w:p>
    <w:bookmarkEnd w:id="587"/>
    <w:p w14:paraId="02D6D17D" w14:textId="77777777" w:rsidR="00320E45" w:rsidRPr="003119A6" w:rsidRDefault="00FC4E70" w:rsidP="00242C0F">
      <w:pPr>
        <w:rPr>
          <w:sz w:val="20"/>
          <w:lang w:val="fr-FR"/>
        </w:rPr>
      </w:pPr>
      <w:r w:rsidRPr="003119A6">
        <w:rPr>
          <w:sz w:val="20"/>
          <w:lang w:val="fr-FR"/>
        </w:rPr>
        <w:t>Tortolì</w:t>
      </w:r>
    </w:p>
    <w:p w14:paraId="062F500D" w14:textId="77777777" w:rsidR="00FC4E70" w:rsidRPr="0032190F" w:rsidRDefault="00FC4E70" w:rsidP="00242C0F">
      <w:pPr>
        <w:rPr>
          <w:lang w:val="fr-FR"/>
        </w:rPr>
      </w:pPr>
    </w:p>
    <w:p w14:paraId="601EB992" w14:textId="5F42E790" w:rsidR="0026221D" w:rsidRDefault="00320E45" w:rsidP="00242C0F">
      <w:pPr>
        <w:rPr>
          <w:lang w:val="fr-FR"/>
        </w:rPr>
      </w:pPr>
      <w:r w:rsidRPr="0032190F">
        <w:rPr>
          <w:lang w:val="fr-FR"/>
        </w:rPr>
        <w:t xml:space="preserve">Le site de Tortoli, sur la côte est de Sardaigne, montre des gravures </w:t>
      </w:r>
      <w:hyperlink r:id="rId1153" w:anchor="Cul_Art__Cups_Rings__DistSpat_Sardaigne" w:history="1">
        <w:r w:rsidR="00FC4E70" w:rsidRPr="00FC4E70">
          <w:rPr>
            <w:rStyle w:val="Hyperlink"/>
            <w:i/>
            <w:lang w:val="fr-FR"/>
          </w:rPr>
          <w:t>cups-and-rings</w:t>
        </w:r>
      </w:hyperlink>
      <w:r w:rsidR="00FC4E70" w:rsidRPr="00FC4E70">
        <w:rPr>
          <w:lang w:val="fr-FR"/>
        </w:rPr>
        <w:t xml:space="preserve"> </w:t>
      </w:r>
      <w:r w:rsidR="0076325B" w:rsidRPr="0032190F">
        <w:rPr>
          <w:lang w:val="fr-FR"/>
        </w:rPr>
        <w:t>(F. Soula, Lampéa 2013).</w:t>
      </w:r>
      <w:r w:rsidR="00FC4E70" w:rsidRPr="00FC4E70">
        <w:rPr>
          <w:lang w:val="fr-FR"/>
        </w:rPr>
        <w:t xml:space="preserve"> </w:t>
      </w:r>
    </w:p>
    <w:p w14:paraId="15C20560" w14:textId="77777777" w:rsidR="00B5626D" w:rsidRDefault="00B5626D" w:rsidP="00242C0F">
      <w:pPr>
        <w:rPr>
          <w:lang w:val="fr-FR"/>
        </w:rPr>
      </w:pPr>
    </w:p>
    <w:p w14:paraId="4F54FB48" w14:textId="77777777" w:rsidR="00B5626D" w:rsidRDefault="00B5626D" w:rsidP="00242C0F">
      <w:pPr>
        <w:rPr>
          <w:lang w:val="fr-FR"/>
        </w:rPr>
      </w:pPr>
      <w:r>
        <w:rPr>
          <w:lang w:val="fr-FR"/>
        </w:rPr>
        <w:t>CAPO FRASCA</w:t>
      </w:r>
    </w:p>
    <w:p w14:paraId="0A38D6F8" w14:textId="77777777" w:rsidR="00B5626D" w:rsidRDefault="00B5626D" w:rsidP="00242C0F">
      <w:pPr>
        <w:rPr>
          <w:lang w:val="fr-FR"/>
        </w:rPr>
      </w:pPr>
    </w:p>
    <w:p w14:paraId="419BAB74" w14:textId="77777777" w:rsidR="00B5626D" w:rsidRPr="00B5626D" w:rsidRDefault="00B5626D" w:rsidP="00242C0F">
      <w:pPr>
        <w:rPr>
          <w:lang w:val="fr-FR"/>
        </w:rPr>
      </w:pPr>
      <w:r>
        <w:rPr>
          <w:lang w:val="fr-FR"/>
        </w:rPr>
        <w:t xml:space="preserve">Site "hub" phénicien du golfe d'Oristano </w:t>
      </w:r>
      <w:r w:rsidRPr="00B5626D">
        <w:rPr>
          <w:lang w:val="fr-FR"/>
        </w:rPr>
        <w:t>(</w:t>
      </w:r>
      <w:r w:rsidRPr="00B5626D">
        <w:rPr>
          <w:bCs/>
          <w:lang w:val="fr-FR"/>
        </w:rPr>
        <w:t>Peter van Dommelen in BIB 3373)</w:t>
      </w:r>
    </w:p>
    <w:p w14:paraId="0C0D664C" w14:textId="77777777" w:rsidR="0076325B" w:rsidRPr="0032190F" w:rsidRDefault="0076325B" w:rsidP="00242C0F">
      <w:pPr>
        <w:rPr>
          <w:lang w:val="fr-FR"/>
        </w:rPr>
      </w:pPr>
    </w:p>
    <w:p w14:paraId="791A2D53" w14:textId="77777777" w:rsidR="00F15D2D" w:rsidRPr="0032190F" w:rsidRDefault="008A1FCE" w:rsidP="00426FF9">
      <w:pPr>
        <w:pStyle w:val="Heading1"/>
      </w:pPr>
      <w:bookmarkStart w:id="588" w:name="Sit_Monte_Arci"/>
      <w:r>
        <w:t>MONTE D’ARCI</w:t>
      </w:r>
    </w:p>
    <w:bookmarkEnd w:id="588"/>
    <w:p w14:paraId="7C49C06F" w14:textId="77777777" w:rsidR="00CB596A" w:rsidRPr="0032190F" w:rsidRDefault="00CB596A" w:rsidP="00242C0F">
      <w:pPr>
        <w:rPr>
          <w:lang w:val="fr-FR"/>
        </w:rPr>
      </w:pPr>
    </w:p>
    <w:p w14:paraId="3468691F" w14:textId="7AC240DA" w:rsidR="00496BA0" w:rsidRDefault="0013282F" w:rsidP="00242C0F">
      <w:pPr>
        <w:jc w:val="both"/>
        <w:rPr>
          <w:lang w:val="fr-FR"/>
        </w:rPr>
      </w:pPr>
      <w:r w:rsidRPr="0013282F">
        <w:rPr>
          <w:lang w:val="fr-FR"/>
        </w:rPr>
        <w:t xml:space="preserve">Le Monte d'Arci, dans le golfe d'Oristano. </w:t>
      </w:r>
      <w:hyperlink r:id="rId1154" w:anchor="Sit_Obsidienne" w:history="1">
        <w:r w:rsidR="00F15D2D" w:rsidRPr="0032190F">
          <w:rPr>
            <w:rStyle w:val="Hyperlink"/>
            <w:lang w:val="fr-FR"/>
          </w:rPr>
          <w:t>Gisement d’obsidienne</w:t>
        </w:r>
      </w:hyperlink>
      <w:r w:rsidR="00F15D2D" w:rsidRPr="0032190F">
        <w:rPr>
          <w:lang w:val="fr-FR"/>
        </w:rPr>
        <w:t xml:space="preserve"> de Sardaigne qui a fonctionné durant le </w:t>
      </w:r>
      <w:hyperlink r:id="rId1155" w:anchor="Cul_Neo_Moyen" w:history="1">
        <w:r w:rsidR="00F15D2D" w:rsidRPr="0032190F">
          <w:rPr>
            <w:rStyle w:val="Hyperlink"/>
            <w:lang w:val="fr-FR"/>
          </w:rPr>
          <w:t>N</w:t>
        </w:r>
        <w:r w:rsidR="00D64539">
          <w:rPr>
            <w:rStyle w:val="Hyperlink"/>
            <w:lang w:val="fr-FR"/>
          </w:rPr>
          <w:t>M</w:t>
        </w:r>
      </w:hyperlink>
      <w:r w:rsidR="00F15D2D" w:rsidRPr="0032190F">
        <w:rPr>
          <w:lang w:val="fr-FR"/>
        </w:rPr>
        <w:t xml:space="preserve"> et a approvisionné la Provence, l’Italie du Nord, la Lombardie, la Vénétie</w:t>
      </w:r>
      <w:r w:rsidR="00496BA0" w:rsidRPr="0032190F">
        <w:rPr>
          <w:lang w:val="fr-FR"/>
        </w:rPr>
        <w:t xml:space="preserve"> (SS BIB). En Italie du Nord, l’obsidienne des sites de la première moitié du 4</w:t>
      </w:r>
      <w:r w:rsidR="00496BA0" w:rsidRPr="0032190F">
        <w:rPr>
          <w:vertAlign w:val="superscript"/>
          <w:lang w:val="fr-FR"/>
        </w:rPr>
        <w:t>e</w:t>
      </w:r>
      <w:r w:rsidR="00496BA0" w:rsidRPr="0032190F">
        <w:rPr>
          <w:lang w:val="fr-FR"/>
        </w:rPr>
        <w:t xml:space="preserve"> millénaire provient préférentiellement de Sardaigne (BIB 1408 p. 32).</w:t>
      </w:r>
    </w:p>
    <w:p w14:paraId="24959B69" w14:textId="77777777" w:rsidR="00D64539" w:rsidRDefault="00D64539" w:rsidP="00242C0F">
      <w:pPr>
        <w:jc w:val="both"/>
        <w:rPr>
          <w:lang w:val="fr-FR"/>
        </w:rPr>
      </w:pPr>
    </w:p>
    <w:p w14:paraId="1A77DA1F" w14:textId="77777777" w:rsidR="00D64539" w:rsidRDefault="00D64539" w:rsidP="00242C0F">
      <w:pPr>
        <w:jc w:val="both"/>
        <w:rPr>
          <w:lang w:val="fr-FR"/>
        </w:rPr>
      </w:pPr>
      <w:r w:rsidRPr="00D64539">
        <w:rPr>
          <w:lang w:val="fr-FR"/>
        </w:rPr>
        <w:t>La région du Monte Arci en Sardaigne est certainement la zone la plus riche en obsidienne. Elle comporte de nombreuses sources distinctes datées entre 5,2 et 2,3 millions d’années, dont les cinq principales ont été caractérisées chimiquement (Tykot, 1997)</w:t>
      </w:r>
      <w:r>
        <w:rPr>
          <w:lang w:val="fr-FR"/>
        </w:rPr>
        <w:t>(BIB 2918)</w:t>
      </w:r>
    </w:p>
    <w:p w14:paraId="02F79BFA" w14:textId="77777777" w:rsidR="0013282F" w:rsidRDefault="0013282F" w:rsidP="00242C0F">
      <w:pPr>
        <w:jc w:val="both"/>
        <w:rPr>
          <w:lang w:val="fr-FR"/>
        </w:rPr>
      </w:pPr>
    </w:p>
    <w:p w14:paraId="70276896" w14:textId="77777777" w:rsidR="0013282F" w:rsidRDefault="00E7246A" w:rsidP="0013282F">
      <w:pPr>
        <w:pStyle w:val="Heading2"/>
      </w:pPr>
      <w:r>
        <w:t>s</w:t>
      </w:r>
      <w:r w:rsidR="0013282F">
        <w:t>ources</w:t>
      </w:r>
    </w:p>
    <w:p w14:paraId="32E42720" w14:textId="77777777" w:rsidR="0013282F" w:rsidRPr="005E601F" w:rsidRDefault="0013282F" w:rsidP="0013282F">
      <w:pPr>
        <w:rPr>
          <w:lang w:val="fr-FR"/>
        </w:rPr>
      </w:pPr>
      <w:r>
        <w:rPr>
          <w:lang w:val="fr-FR"/>
        </w:rPr>
        <w:t xml:space="preserve">Plusieurs sources ont pu être différentiées (BIB X. Terradas, conf. </w:t>
      </w:r>
      <w:r w:rsidRPr="005E601F">
        <w:rPr>
          <w:lang w:val="fr-FR"/>
        </w:rPr>
        <w:t>2018)</w:t>
      </w:r>
    </w:p>
    <w:p w14:paraId="75BDBEEE" w14:textId="77777777" w:rsidR="0013282F" w:rsidRPr="005E601F" w:rsidRDefault="0013282F" w:rsidP="00242C0F">
      <w:pPr>
        <w:jc w:val="both"/>
        <w:rPr>
          <w:lang w:val="fr-FR"/>
        </w:rPr>
      </w:pPr>
    </w:p>
    <w:p w14:paraId="0B52952B" w14:textId="77777777" w:rsidR="0013282F" w:rsidRPr="005E601F" w:rsidRDefault="0013282F" w:rsidP="0013282F">
      <w:pPr>
        <w:pStyle w:val="Heading3"/>
      </w:pPr>
      <w:r w:rsidRPr="005E601F">
        <w:t>S A</w:t>
      </w:r>
    </w:p>
    <w:p w14:paraId="7A314AE4" w14:textId="77777777" w:rsidR="008A1FCE" w:rsidRPr="005E601F" w:rsidRDefault="008A1FCE" w:rsidP="008A1FCE">
      <w:pPr>
        <w:rPr>
          <w:lang w:val="fr-FR"/>
        </w:rPr>
      </w:pPr>
    </w:p>
    <w:p w14:paraId="5012F67A" w14:textId="77777777" w:rsidR="00D64539" w:rsidRPr="00D64539" w:rsidRDefault="00D64539" w:rsidP="00D64539">
      <w:pPr>
        <w:jc w:val="both"/>
        <w:rPr>
          <w:lang w:val="fr-FR"/>
        </w:rPr>
      </w:pPr>
      <w:r w:rsidRPr="00D64539">
        <w:rPr>
          <w:lang w:val="fr-FR"/>
        </w:rPr>
        <w:t>localisée à Conca Cannas (Massulas) et Su Paris de Monte Bingias, dans le secteur sud-ouest du Monte Arci. L’obsidienne y est abondante sous forme de gros nodules patinés, aisément exploitables en place dans des formations de perlite meuble, ainsi que dans les dépôts de versant et alluviaux. Il s’agit d’une obsidienne de grande qualité, tout à fait vitreuse, noire, brillante et translucide, laissant voir des lits très fins de microcristaux.</w:t>
      </w:r>
      <w:r>
        <w:rPr>
          <w:lang w:val="fr-FR"/>
        </w:rPr>
        <w:t>(BIB 2918)</w:t>
      </w:r>
    </w:p>
    <w:p w14:paraId="028684A9" w14:textId="77777777" w:rsidR="00D64539" w:rsidRPr="00D64539" w:rsidRDefault="00D64539" w:rsidP="008A1FCE">
      <w:pPr>
        <w:rPr>
          <w:lang w:val="fr-FR"/>
        </w:rPr>
      </w:pPr>
    </w:p>
    <w:p w14:paraId="7D9BEECE" w14:textId="77777777" w:rsidR="008A1FCE" w:rsidRPr="005E601F" w:rsidRDefault="008A1FCE" w:rsidP="008A1FCE">
      <w:pPr>
        <w:pStyle w:val="Heading3"/>
      </w:pPr>
      <w:r w:rsidRPr="005E601F">
        <w:lastRenderedPageBreak/>
        <w:t>S B</w:t>
      </w:r>
    </w:p>
    <w:p w14:paraId="62254381" w14:textId="77777777" w:rsidR="00D64539" w:rsidRPr="005E601F" w:rsidRDefault="00D64539" w:rsidP="00D64539">
      <w:pPr>
        <w:rPr>
          <w:lang w:val="fr-FR"/>
        </w:rPr>
      </w:pPr>
    </w:p>
    <w:p w14:paraId="4A9BA792" w14:textId="77777777" w:rsidR="00D64539" w:rsidRPr="00D64539" w:rsidRDefault="00D64539" w:rsidP="00D64539">
      <w:pPr>
        <w:jc w:val="both"/>
        <w:rPr>
          <w:lang w:val="fr-FR"/>
        </w:rPr>
      </w:pPr>
      <w:r w:rsidRPr="00D64539">
        <w:rPr>
          <w:lang w:val="fr-FR"/>
        </w:rPr>
        <w:t>SB 1 et SB2 se trouvent dans la zone ouest du Monte Arci, près de l’église de Santa Maria Zuarbara à Marrubiu. Il s’agit en fait d’une série de petits gisements disséminés. SB1, à Punta Su Zippiri et au nord du Monte Sparau, comporte plusieurs affleurements d’obsidienne généralement noire et opaque, en petits nodules inclus dans des formations volcaniques indurées et difficilement accessibles, tandis que SB 2, dans le secteur de Cucru is Abis, comporte plusieurs gîtes réduits plus facilement accessibles dans lesquels elle peut apparaître en très gros blocs. Les obsidiennes du groupe B sont vitreuses, généralement grises, mais moins translucide que SA ; elles peuvent contenir des phénocristaux gênants pour la taille.</w:t>
      </w:r>
      <w:r>
        <w:rPr>
          <w:lang w:val="fr-FR"/>
        </w:rPr>
        <w:t>(BIB 2918)</w:t>
      </w:r>
    </w:p>
    <w:p w14:paraId="5078619B" w14:textId="77777777" w:rsidR="0013282F" w:rsidRPr="00D64539" w:rsidRDefault="0013282F" w:rsidP="00242C0F">
      <w:pPr>
        <w:jc w:val="both"/>
        <w:rPr>
          <w:lang w:val="fr-FR"/>
        </w:rPr>
      </w:pPr>
    </w:p>
    <w:p w14:paraId="354561C8" w14:textId="77777777" w:rsidR="0013282F" w:rsidRPr="005E601F" w:rsidRDefault="0013282F" w:rsidP="008A1FCE">
      <w:pPr>
        <w:pStyle w:val="Heading4"/>
      </w:pPr>
      <w:r w:rsidRPr="005E601F">
        <w:t>S B 1</w:t>
      </w:r>
    </w:p>
    <w:p w14:paraId="41C513C4" w14:textId="77777777" w:rsidR="0013282F" w:rsidRPr="005E601F" w:rsidRDefault="0013282F" w:rsidP="00242C0F">
      <w:pPr>
        <w:jc w:val="both"/>
        <w:rPr>
          <w:lang w:val="fr-FR"/>
        </w:rPr>
      </w:pPr>
    </w:p>
    <w:p w14:paraId="40942570" w14:textId="77777777" w:rsidR="0013282F" w:rsidRPr="005E601F" w:rsidRDefault="0013282F" w:rsidP="008A1FCE">
      <w:pPr>
        <w:pStyle w:val="Heading4"/>
      </w:pPr>
      <w:r w:rsidRPr="005E601F">
        <w:t>S B 2</w:t>
      </w:r>
    </w:p>
    <w:p w14:paraId="0E6D0E5C" w14:textId="77777777" w:rsidR="0013282F" w:rsidRPr="005E601F" w:rsidRDefault="0013282F" w:rsidP="00242C0F">
      <w:pPr>
        <w:jc w:val="both"/>
        <w:rPr>
          <w:lang w:val="fr-FR"/>
        </w:rPr>
      </w:pPr>
    </w:p>
    <w:p w14:paraId="08CC9CA4" w14:textId="77777777" w:rsidR="0013282F" w:rsidRPr="005E601F" w:rsidRDefault="0013282F" w:rsidP="008A1FCE">
      <w:pPr>
        <w:pStyle w:val="Heading3"/>
      </w:pPr>
      <w:r w:rsidRPr="005E601F">
        <w:t>S C</w:t>
      </w:r>
    </w:p>
    <w:p w14:paraId="2CA2026A" w14:textId="77777777" w:rsidR="00D64539" w:rsidRPr="005E601F" w:rsidRDefault="00D64539" w:rsidP="00D64539">
      <w:pPr>
        <w:rPr>
          <w:lang w:val="fr-FR"/>
        </w:rPr>
      </w:pPr>
    </w:p>
    <w:p w14:paraId="5E43773F" w14:textId="77777777" w:rsidR="00D64539" w:rsidRPr="00D64539" w:rsidRDefault="00D64539" w:rsidP="00D64539">
      <w:pPr>
        <w:jc w:val="both"/>
        <w:rPr>
          <w:lang w:val="fr-FR"/>
        </w:rPr>
      </w:pPr>
      <w:r w:rsidRPr="00D64539">
        <w:rPr>
          <w:lang w:val="fr-FR"/>
        </w:rPr>
        <w:t>SC1 et SC2 se trouvent sur le flanc est du Monte Arci, près de Pau. SC1 est localisée en place dans des perlites meubles, le long de la crête de Punta Pizzighinu jusqu’à Perdas Urias, où elle se présente en blocs d’obsidienne à surface terne, parfois litée. Il s’agit d’une obsidienne noire généralement opaque, plus rarement brune et transparente ou à veines rouges. SC2 est identique à la précédente, mais discriminée chimiquement ; elle n’a été trouvée que dans des dépôts de pente entre Perdas Urias et Santa Pinta. Dans tout le secteur SC, d’importants ateliers de débitage sont attestés sur les dépôts de versant, où les deux lithotypes sont mêlés au sein d’importants amas de déchets de taille, tels que celui de Sennixeddu (Lugliè, 2003).</w:t>
      </w:r>
      <w:r>
        <w:rPr>
          <w:lang w:val="fr-FR"/>
        </w:rPr>
        <w:t>(BIB 2918)</w:t>
      </w:r>
    </w:p>
    <w:p w14:paraId="5D428473" w14:textId="77777777" w:rsidR="00903AD3" w:rsidRPr="00D64539" w:rsidRDefault="00903AD3" w:rsidP="00242C0F">
      <w:pPr>
        <w:jc w:val="both"/>
        <w:rPr>
          <w:lang w:val="fr-FR"/>
        </w:rPr>
      </w:pPr>
    </w:p>
    <w:p w14:paraId="5BE02470" w14:textId="77777777" w:rsidR="009E61BC" w:rsidRPr="005E601F" w:rsidRDefault="009E61BC" w:rsidP="009E61BC">
      <w:pPr>
        <w:pStyle w:val="Heading2"/>
      </w:pPr>
      <w:r w:rsidRPr="005E601F">
        <w:t>Sites receveurs</w:t>
      </w:r>
    </w:p>
    <w:p w14:paraId="40E2D5C6" w14:textId="77777777" w:rsidR="009E61BC" w:rsidRPr="005E601F" w:rsidRDefault="009E61BC" w:rsidP="00242C0F">
      <w:pPr>
        <w:jc w:val="both"/>
        <w:rPr>
          <w:lang w:val="fr-FR"/>
        </w:rPr>
      </w:pPr>
    </w:p>
    <w:p w14:paraId="592FD4C9" w14:textId="31F88DD9" w:rsidR="00903AD3" w:rsidRPr="009E61BC" w:rsidRDefault="00000000" w:rsidP="00242C0F">
      <w:pPr>
        <w:jc w:val="both"/>
        <w:rPr>
          <w:lang w:val="fr-FR"/>
        </w:rPr>
      </w:pPr>
      <w:hyperlink r:id="rId1156" w:anchor="Sit_Basi" w:history="1">
        <w:r w:rsidR="00903AD3" w:rsidRPr="009E61BC">
          <w:rPr>
            <w:rStyle w:val="Hyperlink"/>
            <w:lang w:val="fr-FR"/>
          </w:rPr>
          <w:t>Basi</w:t>
        </w:r>
      </w:hyperlink>
      <w:r w:rsidR="0013282F" w:rsidRPr="009E61BC">
        <w:rPr>
          <w:lang w:val="fr-FR"/>
        </w:rPr>
        <w:t xml:space="preserve">, </w:t>
      </w:r>
      <w:hyperlink r:id="rId1157" w:anchor="Sit_Can_Cambus" w:history="1">
        <w:r w:rsidR="0013282F" w:rsidRPr="009E61BC">
          <w:rPr>
            <w:rStyle w:val="Hyperlink"/>
            <w:lang w:val="fr-FR"/>
          </w:rPr>
          <w:t>Can Cambus</w:t>
        </w:r>
      </w:hyperlink>
      <w:r w:rsidR="0013282F" w:rsidRPr="009E61BC">
        <w:rPr>
          <w:lang w:val="fr-FR"/>
        </w:rPr>
        <w:t xml:space="preserve">, </w:t>
      </w:r>
      <w:hyperlink r:id="rId1158" w:anchor="Sit_Bobila_Madurell" w:history="1">
        <w:r w:rsidR="0013282F" w:rsidRPr="009E61BC">
          <w:rPr>
            <w:rStyle w:val="Hyperlink"/>
            <w:lang w:val="fr-FR"/>
          </w:rPr>
          <w:t>Bobila Madurell</w:t>
        </w:r>
      </w:hyperlink>
      <w:r w:rsidR="0013282F" w:rsidRPr="009E61BC">
        <w:rPr>
          <w:lang w:val="fr-FR"/>
        </w:rPr>
        <w:t xml:space="preserve">, Terres Longues, etc. </w:t>
      </w:r>
    </w:p>
    <w:p w14:paraId="593A74C8" w14:textId="77777777" w:rsidR="003006B9" w:rsidRPr="0032190F" w:rsidRDefault="003006B9" w:rsidP="00242C0F">
      <w:pPr>
        <w:rPr>
          <w:lang w:val="fr-FR"/>
        </w:rPr>
      </w:pPr>
    </w:p>
    <w:p w14:paraId="1B348BD7" w14:textId="77777777" w:rsidR="00660CEE" w:rsidRPr="0032190F" w:rsidRDefault="00660CEE" w:rsidP="00242C0F">
      <w:pPr>
        <w:rPr>
          <w:lang w:val="fr-FR"/>
        </w:rPr>
      </w:pPr>
    </w:p>
    <w:p w14:paraId="49E57C6A" w14:textId="77777777" w:rsidR="00660CEE" w:rsidRPr="0032190F" w:rsidRDefault="00660CEE" w:rsidP="00426FF9">
      <w:pPr>
        <w:pStyle w:val="Heading1"/>
      </w:pPr>
      <w:bookmarkStart w:id="589" w:name="Sit_Hagar_Qim"/>
      <w:r w:rsidRPr="0032190F">
        <w:t>HAGAR QIM</w:t>
      </w:r>
    </w:p>
    <w:bookmarkEnd w:id="589"/>
    <w:p w14:paraId="03E2C906" w14:textId="77777777" w:rsidR="00DA3CC9" w:rsidRPr="0032190F" w:rsidRDefault="00DA3CC9" w:rsidP="00242C0F">
      <w:pPr>
        <w:rPr>
          <w:lang w:val="fr-FR"/>
        </w:rPr>
      </w:pPr>
    </w:p>
    <w:p w14:paraId="2E46AED7" w14:textId="604E98C9" w:rsidR="00660CEE" w:rsidRPr="0032190F" w:rsidRDefault="00660CEE" w:rsidP="00242C0F">
      <w:pPr>
        <w:rPr>
          <w:lang w:val="fr-FR"/>
        </w:rPr>
      </w:pPr>
      <w:r w:rsidRPr="0032190F">
        <w:rPr>
          <w:lang w:val="fr-FR"/>
        </w:rPr>
        <w:t xml:space="preserve">A Malte, le complexe </w:t>
      </w:r>
      <w:r w:rsidR="00447CF7" w:rsidRPr="0032190F">
        <w:rPr>
          <w:lang w:val="fr-FR"/>
        </w:rPr>
        <w:t xml:space="preserve">monumental </w:t>
      </w:r>
      <w:r w:rsidRPr="0032190F">
        <w:rPr>
          <w:lang w:val="fr-FR"/>
        </w:rPr>
        <w:t xml:space="preserve">de Hağar Qim, a livré 7 statuettes dont le corps était surmonté d’une </w:t>
      </w:r>
      <w:hyperlink r:id="rId1159" w:anchor="Cul_Art_TAC_T_a_statuettes" w:history="1">
        <w:r w:rsidR="00AE6F14" w:rsidRPr="0032190F">
          <w:rPr>
            <w:rStyle w:val="Hyperlink"/>
            <w:lang w:val="fr-FR"/>
          </w:rPr>
          <w:t>tête amovible</w:t>
        </w:r>
      </w:hyperlink>
      <w:r w:rsidRPr="0032190F">
        <w:rPr>
          <w:lang w:val="fr-FR"/>
        </w:rPr>
        <w:t xml:space="preserve">, une statuette de femme nue debout aux seins lourds et écartés une autre </w:t>
      </w:r>
      <w:hyperlink r:id="rId1160" w:anchor="Cul_Art_TAC_T_a_statuettes" w:history="1">
        <w:r w:rsidRPr="0032190F">
          <w:rPr>
            <w:rStyle w:val="Hyperlink"/>
            <w:lang w:val="fr-FR"/>
          </w:rPr>
          <w:t>figurine</w:t>
        </w:r>
      </w:hyperlink>
      <w:r w:rsidRPr="0032190F">
        <w:rPr>
          <w:lang w:val="fr-FR"/>
        </w:rPr>
        <w:t xml:space="preserve"> dite de la « Vénus de Malte » reposant sur l’abdomen et un autel quadrangulaire sur deux faces duquel sont représentés des plantes en pot (</w:t>
      </w:r>
      <w:r w:rsidR="0070027E" w:rsidRPr="0032190F">
        <w:rPr>
          <w:lang w:val="fr-FR"/>
        </w:rPr>
        <w:t>BIB</w:t>
      </w:r>
      <w:r w:rsidRPr="0032190F">
        <w:rPr>
          <w:lang w:val="fr-FR"/>
        </w:rPr>
        <w:t xml:space="preserve"> 125 p.188)</w:t>
      </w:r>
    </w:p>
    <w:p w14:paraId="68AE48C4" w14:textId="77777777" w:rsidR="00E92D5B" w:rsidRPr="0032190F" w:rsidRDefault="00E92D5B" w:rsidP="00242C0F">
      <w:pPr>
        <w:rPr>
          <w:lang w:val="fr-FR"/>
        </w:rPr>
      </w:pPr>
    </w:p>
    <w:p w14:paraId="012A7F2B" w14:textId="77777777" w:rsidR="00E92D5B" w:rsidRPr="0032190F" w:rsidRDefault="00E92D5B" w:rsidP="00242C0F">
      <w:pPr>
        <w:rPr>
          <w:lang w:val="fr-FR"/>
        </w:rPr>
      </w:pPr>
      <w:r w:rsidRPr="0032190F">
        <w:rPr>
          <w:lang w:val="fr-FR"/>
        </w:rPr>
        <w:t>On notera la similitude entre les formes arrondies des statuettes et le plan « treflé » du temple.</w:t>
      </w:r>
    </w:p>
    <w:p w14:paraId="565D40AE" w14:textId="77777777" w:rsidR="00660CEE" w:rsidRPr="0032190F" w:rsidRDefault="00660CEE" w:rsidP="00242C0F">
      <w:pPr>
        <w:rPr>
          <w:lang w:val="fr-FR"/>
        </w:rPr>
      </w:pPr>
    </w:p>
    <w:p w14:paraId="5287258F" w14:textId="77777777" w:rsidR="00AE6F14" w:rsidRPr="0032190F" w:rsidRDefault="00AE6F14" w:rsidP="00242C0F">
      <w:pPr>
        <w:rPr>
          <w:lang w:val="fr-FR"/>
        </w:rPr>
      </w:pPr>
      <w:r w:rsidRPr="0032190F">
        <w:rPr>
          <w:lang w:val="fr-FR"/>
        </w:rPr>
        <w:t>RACEV</w:t>
      </w:r>
    </w:p>
    <w:p w14:paraId="25B8B5CB" w14:textId="4585E6BC" w:rsidR="00AE6F14" w:rsidRPr="0032190F" w:rsidRDefault="00AE6F14" w:rsidP="00242C0F">
      <w:pPr>
        <w:rPr>
          <w:lang w:val="fr-FR"/>
        </w:rPr>
      </w:pPr>
      <w:r w:rsidRPr="0032190F">
        <w:rPr>
          <w:lang w:val="fr-FR"/>
        </w:rPr>
        <w:br/>
        <w:t xml:space="preserve">Racev en Roumanie, a livré une </w:t>
      </w:r>
      <w:hyperlink r:id="rId1161" w:anchor="Cul_Art_TAC_T_a_statuettes" w:history="1">
        <w:r w:rsidRPr="0032190F">
          <w:rPr>
            <w:rStyle w:val="Hyperlink"/>
            <w:lang w:val="fr-FR"/>
          </w:rPr>
          <w:t>figurine</w:t>
        </w:r>
      </w:hyperlink>
      <w:r w:rsidRPr="0032190F">
        <w:rPr>
          <w:lang w:val="fr-FR"/>
        </w:rPr>
        <w:t xml:space="preserve"> anthropomorphe en ronde bosse (≠ statuettes chasséennes)</w:t>
      </w:r>
      <w:r w:rsidR="00F42509" w:rsidRPr="0032190F">
        <w:rPr>
          <w:lang w:val="fr-FR"/>
        </w:rPr>
        <w:t xml:space="preserve"> (BIB MAN 2017)</w:t>
      </w:r>
    </w:p>
    <w:p w14:paraId="3A22F43A" w14:textId="77777777" w:rsidR="00AE6F14" w:rsidRPr="0032190F" w:rsidRDefault="00AE6F14" w:rsidP="00242C0F">
      <w:pPr>
        <w:rPr>
          <w:lang w:val="fr-FR"/>
        </w:rPr>
      </w:pPr>
    </w:p>
    <w:p w14:paraId="6A0039D9" w14:textId="77777777" w:rsidR="00660CEE" w:rsidRPr="0032190F" w:rsidRDefault="00660CEE" w:rsidP="00426FF9">
      <w:pPr>
        <w:pStyle w:val="Heading1"/>
      </w:pPr>
      <w:bookmarkStart w:id="590" w:name="Sit_Ggantija"/>
      <w:r w:rsidRPr="0032190F">
        <w:t>GGANTIJA</w:t>
      </w:r>
    </w:p>
    <w:bookmarkEnd w:id="590"/>
    <w:p w14:paraId="25B81F70" w14:textId="77777777" w:rsidR="00660CEE" w:rsidRPr="0032190F" w:rsidRDefault="00660CEE" w:rsidP="00242C0F">
      <w:pPr>
        <w:rPr>
          <w:lang w:val="fr-FR"/>
        </w:rPr>
      </w:pPr>
    </w:p>
    <w:p w14:paraId="239ACADB" w14:textId="77777777" w:rsidR="00660CEE" w:rsidRPr="0032190F" w:rsidRDefault="00660CEE" w:rsidP="00242C0F">
      <w:pPr>
        <w:rPr>
          <w:lang w:val="fr-FR"/>
        </w:rPr>
      </w:pPr>
      <w:r w:rsidRPr="0032190F">
        <w:rPr>
          <w:lang w:val="fr-FR"/>
        </w:rPr>
        <w:lastRenderedPageBreak/>
        <w:t xml:space="preserve">Sur l’île de Gozo, </w:t>
      </w:r>
      <w:r w:rsidR="002F1466" w:rsidRPr="0032190F">
        <w:rPr>
          <w:lang w:val="fr-FR"/>
        </w:rPr>
        <w:t>et proche du « </w:t>
      </w:r>
      <w:hyperlink w:anchor="Sit_Cercle_Brochtorff" w:history="1">
        <w:r w:rsidR="002F1466" w:rsidRPr="0032190F">
          <w:rPr>
            <w:rStyle w:val="Hyperlink"/>
            <w:lang w:val="fr-FR"/>
          </w:rPr>
          <w:t>Cercle Brochtorff </w:t>
        </w:r>
      </w:hyperlink>
      <w:r w:rsidR="002F1466" w:rsidRPr="0032190F">
        <w:rPr>
          <w:lang w:val="fr-FR"/>
        </w:rPr>
        <w:t xml:space="preserve">», </w:t>
      </w:r>
      <w:r w:rsidRPr="0032190F">
        <w:rPr>
          <w:lang w:val="fr-FR"/>
        </w:rPr>
        <w:t xml:space="preserve">les murs du temple sud </w:t>
      </w:r>
      <w:r w:rsidR="002F1466" w:rsidRPr="0032190F">
        <w:rPr>
          <w:lang w:val="fr-FR"/>
        </w:rPr>
        <w:t xml:space="preserve">du site de Ğgantija </w:t>
      </w:r>
      <w:r w:rsidRPr="0032190F">
        <w:rPr>
          <w:lang w:val="fr-FR"/>
        </w:rPr>
        <w:t xml:space="preserve"> sont conservés sur </w:t>
      </w:r>
      <w:smartTag w:uri="urn:schemas-microsoft-com:office:smarttags" w:element="metricconverter">
        <w:smartTagPr>
          <w:attr w:name="ProductID" w:val="8 m"/>
        </w:smartTagPr>
        <w:r w:rsidRPr="0032190F">
          <w:rPr>
            <w:lang w:val="fr-FR"/>
          </w:rPr>
          <w:t>8 m</w:t>
        </w:r>
      </w:smartTag>
      <w:r w:rsidRPr="0032190F">
        <w:rPr>
          <w:lang w:val="fr-FR"/>
        </w:rPr>
        <w:t xml:space="preserve"> de haut et on estime au double sa hauteur initiale. Le style céramique (3600-3000 B.C.E)est caractérisé par des jeux de courbes finement incisée et par le retour du quadrillage (</w:t>
      </w:r>
      <w:r w:rsidR="0070027E" w:rsidRPr="0032190F">
        <w:rPr>
          <w:lang w:val="fr-FR"/>
        </w:rPr>
        <w:t>BIB</w:t>
      </w:r>
      <w:r w:rsidRPr="0032190F">
        <w:rPr>
          <w:lang w:val="fr-FR"/>
        </w:rPr>
        <w:t xml:space="preserve"> 125 p.188)</w:t>
      </w:r>
      <w:r w:rsidR="00974A0E" w:rsidRPr="0032190F">
        <w:rPr>
          <w:lang w:val="fr-FR"/>
        </w:rPr>
        <w:t xml:space="preserve"> Donne son nom à une culture (SS BIB)</w:t>
      </w:r>
    </w:p>
    <w:p w14:paraId="0464EBC2" w14:textId="77777777" w:rsidR="002F1466" w:rsidRPr="0032190F" w:rsidRDefault="002F1466" w:rsidP="00242C0F">
      <w:pPr>
        <w:rPr>
          <w:lang w:val="fr-FR"/>
        </w:rPr>
      </w:pPr>
    </w:p>
    <w:p w14:paraId="2EB52DCC" w14:textId="77777777" w:rsidR="002F1466" w:rsidRPr="0032190F" w:rsidRDefault="002F1466" w:rsidP="00426FF9">
      <w:pPr>
        <w:pStyle w:val="Heading1"/>
      </w:pPr>
      <w:bookmarkStart w:id="591" w:name="Sit_Cercle_Brochtorff"/>
      <w:bookmarkStart w:id="592" w:name="Sit_Brochtorff_Cercle"/>
      <w:r w:rsidRPr="0032190F">
        <w:t>BROCHTORFF (Site du</w:t>
      </w:r>
      <w:r w:rsidR="000A7572" w:rsidRPr="0032190F">
        <w:t xml:space="preserve"> CERCLE DE</w:t>
      </w:r>
      <w:r w:rsidRPr="0032190F">
        <w:t>)</w:t>
      </w:r>
    </w:p>
    <w:bookmarkEnd w:id="591"/>
    <w:bookmarkEnd w:id="592"/>
    <w:p w14:paraId="77AAA70D" w14:textId="77777777" w:rsidR="00660CEE" w:rsidRPr="0032190F" w:rsidRDefault="00660CEE" w:rsidP="00242C0F">
      <w:pPr>
        <w:rPr>
          <w:lang w:val="fr-FR"/>
        </w:rPr>
      </w:pPr>
    </w:p>
    <w:p w14:paraId="68D7838C" w14:textId="57607FF4" w:rsidR="002F1466" w:rsidRPr="0032190F" w:rsidRDefault="002F1466" w:rsidP="00242C0F">
      <w:pPr>
        <w:jc w:val="both"/>
        <w:rPr>
          <w:lang w:val="fr-FR"/>
        </w:rPr>
      </w:pPr>
      <w:r w:rsidRPr="0032190F">
        <w:rPr>
          <w:lang w:val="fr-FR"/>
        </w:rPr>
        <w:t xml:space="preserve">Site de l’île de Gozo situé à </w:t>
      </w:r>
      <w:smartTag w:uri="urn:schemas-microsoft-com:office:smarttags" w:element="metricconverter">
        <w:smartTagPr>
          <w:attr w:name="ProductID" w:val="400 m"/>
        </w:smartTagPr>
        <w:r w:rsidRPr="0032190F">
          <w:rPr>
            <w:lang w:val="fr-FR"/>
          </w:rPr>
          <w:t>400 m</w:t>
        </w:r>
      </w:smartTag>
      <w:r w:rsidRPr="0032190F">
        <w:rPr>
          <w:lang w:val="fr-FR"/>
        </w:rPr>
        <w:t xml:space="preserve"> du site de </w:t>
      </w:r>
      <w:hyperlink w:anchor="Sit_Ggantija" w:history="1">
        <w:r w:rsidRPr="0032190F">
          <w:rPr>
            <w:rStyle w:val="Hyperlink"/>
            <w:lang w:val="fr-FR"/>
          </w:rPr>
          <w:t>Ğgantija</w:t>
        </w:r>
      </w:hyperlink>
      <w:r w:rsidRPr="0032190F">
        <w:rPr>
          <w:lang w:val="fr-FR"/>
        </w:rPr>
        <w:t xml:space="preserve"> qui prend son nom d’une peinture de Charles de Broctorff effectuée pendant les premières fouilles (1925). Une muraille de </w:t>
      </w:r>
      <w:smartTag w:uri="urn:schemas-microsoft-com:office:smarttags" w:element="metricconverter">
        <w:smartTagPr>
          <w:attr w:name="ProductID" w:val="40 m"/>
        </w:smartTagPr>
        <w:r w:rsidRPr="0032190F">
          <w:rPr>
            <w:lang w:val="fr-FR"/>
          </w:rPr>
          <w:t>40 m</w:t>
        </w:r>
      </w:smartTag>
      <w:r w:rsidRPr="0032190F">
        <w:rPr>
          <w:lang w:val="fr-FR"/>
        </w:rPr>
        <w:t xml:space="preserve"> de diamètre munie d’un portail mégalithique enclos une hypogée creusée durant la phase de </w:t>
      </w:r>
      <w:hyperlink r:id="rId1162" w:anchor="Cul_Zebbug" w:history="1">
        <w:r w:rsidRPr="0032190F">
          <w:rPr>
            <w:rStyle w:val="Hyperlink"/>
            <w:lang w:val="fr-FR"/>
          </w:rPr>
          <w:t>Zebbuğ</w:t>
        </w:r>
      </w:hyperlink>
      <w:r w:rsidRPr="0032190F">
        <w:rPr>
          <w:lang w:val="fr-FR"/>
        </w:rPr>
        <w:t xml:space="preserve"> dans le Sud-Est de ce complexe près de la grotte principale. A l’intérieur on retrouve des dispositifs culturels souterrains (autels, portiques mégalithiques trilithe, escaliersrcipients en céramiques monumentaux). Les </w:t>
      </w:r>
      <w:r w:rsidR="00974A0E" w:rsidRPr="0032190F">
        <w:rPr>
          <w:lang w:val="fr-FR"/>
        </w:rPr>
        <w:t>s</w:t>
      </w:r>
      <w:r w:rsidRPr="0032190F">
        <w:rPr>
          <w:lang w:val="fr-FR"/>
        </w:rPr>
        <w:t xml:space="preserve">épultures collectives ont fournis les ossements de plus d’une centaine d’individus). Le complexe a livré de nombreux lots de </w:t>
      </w:r>
      <w:hyperlink r:id="rId1163" w:anchor="Cul_Art_TAC_T_a_statuettes" w:history="1">
        <w:r w:rsidRPr="0032190F">
          <w:rPr>
            <w:rStyle w:val="Hyperlink"/>
            <w:lang w:val="fr-FR"/>
          </w:rPr>
          <w:t>figurines</w:t>
        </w:r>
      </w:hyperlink>
      <w:r w:rsidRPr="0032190F">
        <w:rPr>
          <w:lang w:val="fr-FR"/>
        </w:rPr>
        <w:t xml:space="preserve"> (</w:t>
      </w:r>
      <w:r w:rsidR="0070027E" w:rsidRPr="0032190F">
        <w:rPr>
          <w:lang w:val="fr-FR"/>
        </w:rPr>
        <w:t>BIB</w:t>
      </w:r>
      <w:r w:rsidRPr="0032190F">
        <w:rPr>
          <w:lang w:val="fr-FR"/>
        </w:rPr>
        <w:t xml:space="preserve"> 125 p.189,190)</w:t>
      </w:r>
    </w:p>
    <w:p w14:paraId="2EDE8C5E" w14:textId="5483EA60" w:rsidR="007B3AC7" w:rsidRPr="0032190F" w:rsidRDefault="007B3AC7" w:rsidP="00242C0F">
      <w:pPr>
        <w:jc w:val="both"/>
        <w:rPr>
          <w:lang w:val="fr-FR"/>
        </w:rPr>
      </w:pPr>
      <w:r w:rsidRPr="0032190F">
        <w:rPr>
          <w:lang w:val="fr-FR"/>
        </w:rPr>
        <w:t xml:space="preserve">v. </w:t>
      </w:r>
      <w:hyperlink r:id="rId1164" w:anchor="Sit_Aravina" w:history="1">
        <w:r w:rsidRPr="0032190F">
          <w:rPr>
            <w:rStyle w:val="Hyperlink"/>
            <w:lang w:val="fr-FR"/>
          </w:rPr>
          <w:t>Aravina</w:t>
        </w:r>
      </w:hyperlink>
      <w:r w:rsidRPr="0032190F">
        <w:rPr>
          <w:lang w:val="fr-FR"/>
        </w:rPr>
        <w:t xml:space="preserve"> (BIB 2451)</w:t>
      </w:r>
    </w:p>
    <w:p w14:paraId="2ABBCB51" w14:textId="77777777" w:rsidR="002F1466" w:rsidRPr="0032190F" w:rsidRDefault="002F1466" w:rsidP="00242C0F">
      <w:pPr>
        <w:rPr>
          <w:lang w:val="fr-FR"/>
        </w:rPr>
      </w:pPr>
    </w:p>
    <w:p w14:paraId="01739BC0" w14:textId="77777777" w:rsidR="00660CEE" w:rsidRPr="0032190F" w:rsidRDefault="00660CEE" w:rsidP="00426FF9">
      <w:pPr>
        <w:pStyle w:val="Heading1"/>
      </w:pPr>
      <w:bookmarkStart w:id="593" w:name="Sit_Tarxien"/>
      <w:r w:rsidRPr="0032190F">
        <w:t>TARXIEN</w:t>
      </w:r>
    </w:p>
    <w:bookmarkEnd w:id="593"/>
    <w:p w14:paraId="4B2AC681" w14:textId="77777777" w:rsidR="00660CEE" w:rsidRPr="0032190F" w:rsidRDefault="00660CEE" w:rsidP="00242C0F">
      <w:pPr>
        <w:rPr>
          <w:lang w:val="fr-FR"/>
        </w:rPr>
      </w:pPr>
    </w:p>
    <w:p w14:paraId="430E0DB8" w14:textId="77777777" w:rsidR="00660CEE" w:rsidRPr="0032190F" w:rsidRDefault="00447CF7" w:rsidP="00242C0F">
      <w:pPr>
        <w:rPr>
          <w:lang w:val="fr-FR"/>
        </w:rPr>
      </w:pPr>
      <w:r w:rsidRPr="0032190F">
        <w:rPr>
          <w:lang w:val="fr-FR"/>
        </w:rPr>
        <w:t>Dans le complexe monumental de</w:t>
      </w:r>
      <w:r w:rsidR="00660CEE" w:rsidRPr="0032190F">
        <w:rPr>
          <w:lang w:val="fr-FR"/>
        </w:rPr>
        <w:t xml:space="preserve"> Tarxien (3000-2500 B.C.E.), le style</w:t>
      </w:r>
      <w:r w:rsidRPr="0032190F">
        <w:rPr>
          <w:lang w:val="fr-FR"/>
        </w:rPr>
        <w:t xml:space="preserve"> céramique est caractérisé par </w:t>
      </w:r>
      <w:r w:rsidR="00660CEE" w:rsidRPr="0032190F">
        <w:rPr>
          <w:lang w:val="fr-FR"/>
        </w:rPr>
        <w:t xml:space="preserve">des compositions de spirales très élaborées. </w:t>
      </w:r>
      <w:r w:rsidR="00432683" w:rsidRPr="0032190F">
        <w:rPr>
          <w:lang w:val="fr-FR"/>
        </w:rPr>
        <w:t xml:space="preserve">Sur ce site est découvert la base d’une grande statue en pierre qui devait être haute de deux à trois mètres. </w:t>
      </w:r>
      <w:r w:rsidR="00660CEE" w:rsidRPr="0032190F">
        <w:rPr>
          <w:lang w:val="fr-FR"/>
        </w:rPr>
        <w:t>(</w:t>
      </w:r>
      <w:r w:rsidR="0070027E" w:rsidRPr="0032190F">
        <w:rPr>
          <w:lang w:val="fr-FR"/>
        </w:rPr>
        <w:t>BIB</w:t>
      </w:r>
      <w:r w:rsidR="00660CEE" w:rsidRPr="0032190F">
        <w:rPr>
          <w:lang w:val="fr-FR"/>
        </w:rPr>
        <w:t xml:space="preserve"> 125 p. 188</w:t>
      </w:r>
      <w:r w:rsidR="00432683" w:rsidRPr="0032190F">
        <w:rPr>
          <w:lang w:val="fr-FR"/>
        </w:rPr>
        <w:t>,189</w:t>
      </w:r>
      <w:r w:rsidR="00660CEE" w:rsidRPr="0032190F">
        <w:rPr>
          <w:lang w:val="fr-FR"/>
        </w:rPr>
        <w:t>).</w:t>
      </w:r>
    </w:p>
    <w:p w14:paraId="0D311C65" w14:textId="77777777" w:rsidR="00105A33" w:rsidRPr="0032190F" w:rsidRDefault="00105A33" w:rsidP="00242C0F">
      <w:pPr>
        <w:rPr>
          <w:lang w:val="fr-FR"/>
        </w:rPr>
      </w:pPr>
    </w:p>
    <w:p w14:paraId="301B0C49" w14:textId="77777777" w:rsidR="00105A33" w:rsidRPr="0032190F" w:rsidRDefault="00105A33" w:rsidP="00426FF9">
      <w:pPr>
        <w:pStyle w:val="Heading1"/>
      </w:pPr>
      <w:bookmarkStart w:id="594" w:name="Sit_Hal_Salfieni"/>
      <w:r w:rsidRPr="0032190F">
        <w:t>HAL SALFIENI</w:t>
      </w:r>
    </w:p>
    <w:bookmarkEnd w:id="594"/>
    <w:p w14:paraId="18B30BD6" w14:textId="77777777" w:rsidR="00660CEE" w:rsidRPr="0032190F" w:rsidRDefault="00660CEE" w:rsidP="00242C0F">
      <w:pPr>
        <w:rPr>
          <w:lang w:val="fr-FR"/>
        </w:rPr>
      </w:pPr>
    </w:p>
    <w:p w14:paraId="27D9D6E0" w14:textId="4E8A975D" w:rsidR="00105A33" w:rsidRPr="0032190F" w:rsidRDefault="00105A33" w:rsidP="00974A0E">
      <w:pPr>
        <w:jc w:val="both"/>
        <w:rPr>
          <w:lang w:val="fr-FR"/>
        </w:rPr>
      </w:pPr>
      <w:r w:rsidRPr="0032190F">
        <w:rPr>
          <w:lang w:val="fr-FR"/>
        </w:rPr>
        <w:t xml:space="preserve">A Malte, proche de La Valette, le site d’ Hal Salfieni est rattaché aux cultures de </w:t>
      </w:r>
      <w:hyperlink r:id="rId1165" w:anchor="Cul_Zebbug" w:history="1">
        <w:r w:rsidRPr="0032190F">
          <w:rPr>
            <w:rStyle w:val="Hyperlink"/>
            <w:lang w:val="fr-FR"/>
          </w:rPr>
          <w:t>Zebbuğ</w:t>
        </w:r>
      </w:hyperlink>
      <w:r w:rsidRPr="0032190F">
        <w:rPr>
          <w:lang w:val="fr-FR"/>
        </w:rPr>
        <w:t xml:space="preserve"> et Ğgantija. Il présente une hypogée avec une décoration peinte et sculptée (</w:t>
      </w:r>
      <w:r w:rsidR="0070027E" w:rsidRPr="0032190F">
        <w:rPr>
          <w:lang w:val="fr-FR"/>
        </w:rPr>
        <w:t>BIB</w:t>
      </w:r>
      <w:r w:rsidRPr="0032190F">
        <w:rPr>
          <w:lang w:val="fr-FR"/>
        </w:rPr>
        <w:t xml:space="preserve"> 125 p. 313)</w:t>
      </w:r>
    </w:p>
    <w:p w14:paraId="6B1529D0" w14:textId="77777777" w:rsidR="00105A33" w:rsidRPr="0032190F" w:rsidRDefault="00105A33" w:rsidP="00242C0F">
      <w:pPr>
        <w:rPr>
          <w:lang w:val="fr-FR"/>
        </w:rPr>
      </w:pPr>
    </w:p>
    <w:p w14:paraId="25F1F39F" w14:textId="77777777" w:rsidR="00105A33" w:rsidRPr="0032190F" w:rsidRDefault="00105A33" w:rsidP="00974A0E">
      <w:pPr>
        <w:jc w:val="both"/>
        <w:rPr>
          <w:lang w:val="fr-FR"/>
        </w:rPr>
      </w:pPr>
      <w:r w:rsidRPr="0032190F">
        <w:rPr>
          <w:lang w:val="fr-FR"/>
        </w:rPr>
        <w:t xml:space="preserve">A Hal Salfieni, de nouvelles salles souterraines complètent l’hypogée et plongent à plus de </w:t>
      </w:r>
      <w:smartTag w:uri="urn:schemas-microsoft-com:office:smarttags" w:element="metricconverter">
        <w:smartTagPr>
          <w:attr w:name="ProductID" w:val="10 m"/>
        </w:smartTagPr>
        <w:r w:rsidRPr="0032190F">
          <w:rPr>
            <w:lang w:val="fr-FR"/>
          </w:rPr>
          <w:t>10 m</w:t>
        </w:r>
      </w:smartTag>
      <w:r w:rsidRPr="0032190F">
        <w:rPr>
          <w:lang w:val="fr-FR"/>
        </w:rPr>
        <w:t xml:space="preserve"> sous la surface. On y trouve des fausses portes à trilithe, des façades concaves et de fausses voûtes en encorbellement, plusieurs plafond sont décorés de spirales tracées à l’ôcre rouge pour la première fois agencé en « pavage ». Cette hypogée avait pu contenir 7000 squelettes (Zammit) (</w:t>
      </w:r>
      <w:r w:rsidR="0070027E" w:rsidRPr="0032190F">
        <w:rPr>
          <w:lang w:val="fr-FR"/>
        </w:rPr>
        <w:t>BIB</w:t>
      </w:r>
      <w:r w:rsidRPr="0032190F">
        <w:rPr>
          <w:lang w:val="fr-FR"/>
        </w:rPr>
        <w:t xml:space="preserve"> 125 p. 189).</w:t>
      </w:r>
    </w:p>
    <w:p w14:paraId="4E1BD355" w14:textId="77777777" w:rsidR="00105A33" w:rsidRPr="0032190F" w:rsidRDefault="00105A33" w:rsidP="00242C0F">
      <w:pPr>
        <w:rPr>
          <w:lang w:val="fr-FR"/>
        </w:rPr>
      </w:pPr>
    </w:p>
    <w:p w14:paraId="1C87430A" w14:textId="77777777" w:rsidR="00575CEA" w:rsidRPr="0032190F" w:rsidRDefault="00575CEA" w:rsidP="00426FF9">
      <w:pPr>
        <w:pStyle w:val="Heading1"/>
      </w:pPr>
      <w:bookmarkStart w:id="595" w:name="Sit_Serra_Canigas_Villagreca"/>
      <w:r w:rsidRPr="0032190F">
        <w:t>SERRA CANIGAS-VILLAGRECA</w:t>
      </w:r>
    </w:p>
    <w:bookmarkEnd w:id="595"/>
    <w:p w14:paraId="0C23A456" w14:textId="77777777" w:rsidR="00575CEA" w:rsidRPr="0032190F" w:rsidRDefault="00575CEA" w:rsidP="00242C0F">
      <w:pPr>
        <w:rPr>
          <w:lang w:val="fr-FR"/>
        </w:rPr>
      </w:pPr>
    </w:p>
    <w:p w14:paraId="4E643894" w14:textId="77777777" w:rsidR="007917F3" w:rsidRPr="0032190F" w:rsidRDefault="00575CEA" w:rsidP="00242C0F">
      <w:pPr>
        <w:jc w:val="both"/>
        <w:rPr>
          <w:lang w:val="fr-FR"/>
        </w:rPr>
      </w:pPr>
      <w:r w:rsidRPr="0032190F">
        <w:rPr>
          <w:lang w:val="fr-FR"/>
        </w:rPr>
        <w:t>Le site de Serra Canigas-Villagreca (CA, Sardaigne) on a retrouvé des vases coniques dont la fonction rituelle</w:t>
      </w:r>
      <w:r w:rsidR="007917F3" w:rsidRPr="0032190F">
        <w:rPr>
          <w:lang w:val="fr-FR"/>
        </w:rPr>
        <w:t>était probable. Dans ce site a été découvret des perles de collier cylindriques en coquillage mais également des objets de parure en cuivre de même qu’à S. Caterina di Pittinuri-Cuglieri (OR) (BIB 66</w:t>
      </w:r>
      <w:r w:rsidR="001E170F" w:rsidRPr="0032190F">
        <w:rPr>
          <w:lang w:val="fr-FR"/>
        </w:rPr>
        <w:t>7</w:t>
      </w:r>
      <w:r w:rsidR="007917F3" w:rsidRPr="0032190F">
        <w:rPr>
          <w:lang w:val="fr-FR"/>
        </w:rPr>
        <w:t xml:space="preserve"> p. 358, 359). </w:t>
      </w:r>
    </w:p>
    <w:p w14:paraId="75DB6E96" w14:textId="77777777" w:rsidR="007917F3" w:rsidRPr="0032190F" w:rsidRDefault="007917F3" w:rsidP="00242C0F">
      <w:pPr>
        <w:jc w:val="both"/>
        <w:rPr>
          <w:lang w:val="fr-FR"/>
        </w:rPr>
      </w:pPr>
    </w:p>
    <w:p w14:paraId="7E2E751D" w14:textId="7A43994A" w:rsidR="00575CEA" w:rsidRPr="0032190F" w:rsidRDefault="001E170F" w:rsidP="00242C0F">
      <w:pPr>
        <w:jc w:val="both"/>
        <w:rPr>
          <w:lang w:val="fr-FR"/>
        </w:rPr>
      </w:pPr>
      <w:r w:rsidRPr="0032190F">
        <w:rPr>
          <w:lang w:val="fr-FR"/>
        </w:rPr>
        <w:t xml:space="preserve">De nombreux objets métalliques proviennent de </w:t>
      </w:r>
      <w:r w:rsidR="007917F3" w:rsidRPr="0032190F">
        <w:rPr>
          <w:lang w:val="fr-FR"/>
        </w:rPr>
        <w:t>la tombe A de ce site</w:t>
      </w:r>
      <w:r w:rsidRPr="0032190F">
        <w:rPr>
          <w:lang w:val="fr-FR"/>
        </w:rPr>
        <w:t xml:space="preserve"> (culture de </w:t>
      </w:r>
      <w:hyperlink r:id="rId1166" w:anchor="Cul_Filigosa" w:history="1">
        <w:r w:rsidRPr="0032190F">
          <w:rPr>
            <w:rStyle w:val="Hyperlink"/>
            <w:lang w:val="fr-FR"/>
          </w:rPr>
          <w:t>Filigosa</w:t>
        </w:r>
      </w:hyperlink>
      <w:r w:rsidRPr="0032190F">
        <w:rPr>
          <w:lang w:val="fr-FR"/>
        </w:rPr>
        <w:t>) ; poignards, épingles et des anneaux en cuivre. Les poignards peuvent présenter des pédoncules ou une base convexe, la lame triangulaire lorsqu’elle est entière est munie de 2 trous</w:t>
      </w:r>
      <w:r w:rsidR="007917F3" w:rsidRPr="0032190F">
        <w:rPr>
          <w:lang w:val="fr-FR"/>
        </w:rPr>
        <w:t>, un poid</w:t>
      </w:r>
      <w:r w:rsidRPr="0032190F">
        <w:rPr>
          <w:lang w:val="fr-FR"/>
        </w:rPr>
        <w:t>s</w:t>
      </w:r>
      <w:r w:rsidR="007917F3" w:rsidRPr="0032190F">
        <w:rPr>
          <w:lang w:val="fr-FR"/>
        </w:rPr>
        <w:t xml:space="preserve"> de métier à tisser se distingue </w:t>
      </w:r>
      <w:r w:rsidR="0065092C" w:rsidRPr="0032190F">
        <w:rPr>
          <w:lang w:val="fr-FR"/>
        </w:rPr>
        <w:t xml:space="preserve">parmis d’autres </w:t>
      </w:r>
      <w:r w:rsidR="007917F3" w:rsidRPr="0032190F">
        <w:rPr>
          <w:lang w:val="fr-FR"/>
        </w:rPr>
        <w:t>par ses dimensions exceptionnelles (BIB 66</w:t>
      </w:r>
      <w:r w:rsidRPr="0032190F">
        <w:rPr>
          <w:lang w:val="fr-FR"/>
        </w:rPr>
        <w:t>7</w:t>
      </w:r>
      <w:r w:rsidR="007917F3" w:rsidRPr="0032190F">
        <w:rPr>
          <w:lang w:val="fr-FR"/>
        </w:rPr>
        <w:t xml:space="preserve"> p. 358</w:t>
      </w:r>
      <w:r w:rsidRPr="0032190F">
        <w:rPr>
          <w:lang w:val="fr-FR"/>
        </w:rPr>
        <w:t>, 359</w:t>
      </w:r>
      <w:r w:rsidR="007917F3" w:rsidRPr="0032190F">
        <w:rPr>
          <w:lang w:val="fr-FR"/>
        </w:rPr>
        <w:t xml:space="preserve">). </w:t>
      </w:r>
    </w:p>
    <w:p w14:paraId="574FC6DB" w14:textId="77777777" w:rsidR="001E170F" w:rsidRPr="0032190F" w:rsidRDefault="001E170F" w:rsidP="00242C0F">
      <w:pPr>
        <w:rPr>
          <w:lang w:val="fr-FR"/>
        </w:rPr>
      </w:pPr>
    </w:p>
    <w:p w14:paraId="2A8C9A00" w14:textId="77777777" w:rsidR="00C2573F" w:rsidRPr="0032190F" w:rsidRDefault="00C2573F" w:rsidP="00426FF9">
      <w:pPr>
        <w:pStyle w:val="Heading1"/>
      </w:pPr>
      <w:bookmarkStart w:id="596" w:name="Sit_Contraguda"/>
      <w:r w:rsidRPr="0032190F">
        <w:t>CONTRAGUDA (Atelier de)</w:t>
      </w:r>
    </w:p>
    <w:bookmarkEnd w:id="596"/>
    <w:p w14:paraId="6EFCAEB0" w14:textId="77777777" w:rsidR="00C2573F" w:rsidRPr="0032190F" w:rsidRDefault="00C2573F" w:rsidP="00242C0F">
      <w:pPr>
        <w:rPr>
          <w:lang w:val="fr-FR"/>
        </w:rPr>
      </w:pPr>
    </w:p>
    <w:p w14:paraId="6EC69B15" w14:textId="1D0A15AD" w:rsidR="00C2573F" w:rsidRPr="0032190F" w:rsidRDefault="00C2573F" w:rsidP="00242C0F">
      <w:pPr>
        <w:jc w:val="both"/>
        <w:rPr>
          <w:lang w:val="fr-FR"/>
        </w:rPr>
      </w:pPr>
      <w:r w:rsidRPr="0032190F">
        <w:rPr>
          <w:lang w:val="fr-FR"/>
        </w:rPr>
        <w:lastRenderedPageBreak/>
        <w:t>L’habitat de Contraguda (Perfugas, Sardaigne) à quelques km de la côte nord de la Sardaigne a livré des témoignages d’une occupation datée de la fin du Néolithique (culture d’</w:t>
      </w:r>
      <w:hyperlink r:id="rId1167" w:anchor="Cul_Ozieri" w:history="1">
        <w:r w:rsidRPr="0032190F">
          <w:rPr>
            <w:rStyle w:val="Hyperlink"/>
            <w:lang w:val="fr-FR"/>
          </w:rPr>
          <w:t>Ozieri</w:t>
        </w:r>
      </w:hyperlink>
      <w:r w:rsidRPr="0032190F">
        <w:rPr>
          <w:lang w:val="fr-FR"/>
        </w:rPr>
        <w:t>), du Chalcolithique et du début de l’âge du Bronze (BIB 584 p. 868 (BIB 659)</w:t>
      </w:r>
      <w:r w:rsidR="007F1508" w:rsidRPr="0032190F">
        <w:rPr>
          <w:lang w:val="fr-FR"/>
        </w:rPr>
        <w:t xml:space="preserve"> ou de la culture de </w:t>
      </w:r>
      <w:hyperlink r:id="rId1168" w:anchor="Cul_San_Ciriaco" w:history="1">
        <w:r w:rsidR="007F1508" w:rsidRPr="0032190F">
          <w:rPr>
            <w:rStyle w:val="Hyperlink"/>
            <w:lang w:val="fr-FR"/>
          </w:rPr>
          <w:t>San Ciriaco</w:t>
        </w:r>
      </w:hyperlink>
      <w:r w:rsidR="007F1508" w:rsidRPr="0032190F">
        <w:rPr>
          <w:lang w:val="fr-FR"/>
        </w:rPr>
        <w:t>(BIB 1452</w:t>
      </w:r>
      <w:r w:rsidR="00D92AB4" w:rsidRPr="0032190F">
        <w:rPr>
          <w:lang w:val="fr-FR"/>
        </w:rPr>
        <w:t>, BIB 1463 p. 83</w:t>
      </w:r>
      <w:r w:rsidR="007F1508" w:rsidRPr="0032190F">
        <w:rPr>
          <w:lang w:val="fr-FR"/>
        </w:rPr>
        <w:t>)</w:t>
      </w:r>
      <w:r w:rsidRPr="0032190F">
        <w:rPr>
          <w:lang w:val="fr-FR"/>
        </w:rPr>
        <w:t xml:space="preserve">. A côté des outils sur éclat commun en Sardaigne à ces périodes, le secteur </w:t>
      </w:r>
      <w:smartTag w:uri="urn:schemas-microsoft-com:office:smarttags" w:element="metricconverter">
        <w:smartTagPr>
          <w:attr w:name="ProductID" w:val="3 a"/>
        </w:smartTagPr>
        <w:r w:rsidRPr="0032190F">
          <w:rPr>
            <w:lang w:val="fr-FR"/>
          </w:rPr>
          <w:t>3 a</w:t>
        </w:r>
      </w:smartTag>
      <w:r w:rsidRPr="0032190F">
        <w:rPr>
          <w:lang w:val="fr-FR"/>
        </w:rPr>
        <w:t xml:space="preserve"> livré quelques grandes lames entières et de nombreux fragments de grandes lames non retouchés. </w:t>
      </w:r>
      <w:r w:rsidR="00AA72C3" w:rsidRPr="0032190F">
        <w:rPr>
          <w:lang w:val="fr-FR"/>
        </w:rPr>
        <w:t xml:space="preserve">Plusieurs niveaux stratigraphiques ont été identifiés et datés au </w:t>
      </w:r>
      <w:r w:rsidR="00AA72C3" w:rsidRPr="0032190F">
        <w:rPr>
          <w:vertAlign w:val="superscript"/>
          <w:lang w:val="fr-FR"/>
        </w:rPr>
        <w:t>14</w:t>
      </w:r>
      <w:r w:rsidR="00AA72C3" w:rsidRPr="0032190F">
        <w:rPr>
          <w:lang w:val="fr-FR"/>
        </w:rPr>
        <w:t xml:space="preserve">C: </w:t>
      </w:r>
    </w:p>
    <w:p w14:paraId="54386C4A" w14:textId="77777777" w:rsidR="002C7B4F" w:rsidRPr="0032190F" w:rsidRDefault="002C7B4F"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09"/>
        <w:gridCol w:w="7014"/>
      </w:tblGrid>
      <w:tr w:rsidR="002C7B4F" w14:paraId="54679E89" w14:textId="77777777" w:rsidTr="00C35EA7">
        <w:trPr>
          <w:jc w:val="center"/>
        </w:trPr>
        <w:tc>
          <w:tcPr>
            <w:tcW w:w="1109" w:type="dxa"/>
          </w:tcPr>
          <w:p w14:paraId="139F2FDF" w14:textId="77777777" w:rsidR="002C7B4F" w:rsidRDefault="002C7B4F" w:rsidP="00C35EA7">
            <w:pPr>
              <w:jc w:val="center"/>
            </w:pPr>
            <w:r>
              <w:t>couches</w:t>
            </w:r>
          </w:p>
        </w:tc>
        <w:tc>
          <w:tcPr>
            <w:tcW w:w="7014" w:type="dxa"/>
          </w:tcPr>
          <w:p w14:paraId="5CFC4172" w14:textId="77777777" w:rsidR="002C7B4F" w:rsidRDefault="002C7B4F" w:rsidP="00C35EA7">
            <w:pPr>
              <w:jc w:val="both"/>
            </w:pPr>
          </w:p>
        </w:tc>
      </w:tr>
      <w:tr w:rsidR="002C7B4F" w:rsidRPr="002541D8" w14:paraId="2C153259" w14:textId="77777777" w:rsidTr="00C35EA7">
        <w:trPr>
          <w:jc w:val="center"/>
        </w:trPr>
        <w:tc>
          <w:tcPr>
            <w:tcW w:w="1109" w:type="dxa"/>
          </w:tcPr>
          <w:p w14:paraId="2639CBBB" w14:textId="77777777" w:rsidR="002C7B4F" w:rsidRDefault="002C7B4F" w:rsidP="00C35EA7">
            <w:pPr>
              <w:jc w:val="center"/>
            </w:pPr>
            <w:r>
              <w:t>5</w:t>
            </w:r>
          </w:p>
        </w:tc>
        <w:tc>
          <w:tcPr>
            <w:tcW w:w="7014" w:type="dxa"/>
          </w:tcPr>
          <w:p w14:paraId="1249963C" w14:textId="77777777" w:rsidR="002C7B4F" w:rsidRPr="00C35EA7" w:rsidRDefault="002C7B4F" w:rsidP="00C35EA7">
            <w:pPr>
              <w:jc w:val="both"/>
              <w:rPr>
                <w:lang w:val="fr-FR"/>
              </w:rPr>
            </w:pPr>
            <w:r w:rsidRPr="00C35EA7">
              <w:rPr>
                <w:lang w:val="fr-FR"/>
              </w:rPr>
              <w:t>première moitié du 4</w:t>
            </w:r>
            <w:r w:rsidRPr="00C35EA7">
              <w:rPr>
                <w:vertAlign w:val="superscript"/>
                <w:lang w:val="fr-FR"/>
              </w:rPr>
              <w:t>e</w:t>
            </w:r>
            <w:r w:rsidRPr="00C35EA7">
              <w:rPr>
                <w:lang w:val="fr-FR"/>
              </w:rPr>
              <w:t xml:space="preserve"> millénaire (début Néolithique final sarde)</w:t>
            </w:r>
          </w:p>
        </w:tc>
      </w:tr>
      <w:tr w:rsidR="002C7B4F" w14:paraId="0570B049" w14:textId="77777777" w:rsidTr="00C35EA7">
        <w:trPr>
          <w:jc w:val="center"/>
        </w:trPr>
        <w:tc>
          <w:tcPr>
            <w:tcW w:w="1109" w:type="dxa"/>
          </w:tcPr>
          <w:p w14:paraId="44393CCD" w14:textId="77777777" w:rsidR="002C7B4F" w:rsidRDefault="002C7B4F" w:rsidP="00C35EA7">
            <w:pPr>
              <w:jc w:val="center"/>
            </w:pPr>
            <w:r>
              <w:t>3 et 4</w:t>
            </w:r>
          </w:p>
        </w:tc>
        <w:tc>
          <w:tcPr>
            <w:tcW w:w="7014" w:type="dxa"/>
          </w:tcPr>
          <w:p w14:paraId="62DE4E5A" w14:textId="77777777" w:rsidR="002C7B4F" w:rsidRDefault="002C7B4F" w:rsidP="00C35EA7">
            <w:pPr>
              <w:jc w:val="both"/>
            </w:pPr>
            <w:r>
              <w:t>Néolithique final</w:t>
            </w:r>
          </w:p>
        </w:tc>
      </w:tr>
      <w:tr w:rsidR="002C7B4F" w:rsidRPr="002541D8" w14:paraId="3DFE4C6A" w14:textId="77777777" w:rsidTr="00C35EA7">
        <w:trPr>
          <w:jc w:val="center"/>
        </w:trPr>
        <w:tc>
          <w:tcPr>
            <w:tcW w:w="1109" w:type="dxa"/>
          </w:tcPr>
          <w:p w14:paraId="4F278EF9" w14:textId="77777777" w:rsidR="002C7B4F" w:rsidRDefault="002C7B4F" w:rsidP="00C35EA7">
            <w:pPr>
              <w:jc w:val="center"/>
            </w:pPr>
            <w:r>
              <w:t>1 et 2</w:t>
            </w:r>
          </w:p>
        </w:tc>
        <w:tc>
          <w:tcPr>
            <w:tcW w:w="7014" w:type="dxa"/>
          </w:tcPr>
          <w:p w14:paraId="3BA4D7F9" w14:textId="0B54CBBE" w:rsidR="002C7B4F" w:rsidRPr="00C35EA7" w:rsidRDefault="00000000" w:rsidP="00C35EA7">
            <w:pPr>
              <w:jc w:val="both"/>
              <w:rPr>
                <w:lang w:val="fr-FR"/>
              </w:rPr>
            </w:pPr>
            <w:hyperlink r:id="rId1169" w:anchor="Cul_Neo_Final_Sardaigne" w:history="1">
              <w:r w:rsidR="002C7B4F" w:rsidRPr="00C35EA7">
                <w:rPr>
                  <w:rStyle w:val="Hyperlink"/>
                  <w:lang w:val="fr-FR"/>
                </w:rPr>
                <w:t>Néolithique final</w:t>
              </w:r>
            </w:hyperlink>
            <w:r w:rsidR="002C7B4F" w:rsidRPr="00C35EA7">
              <w:rPr>
                <w:lang w:val="fr-FR"/>
              </w:rPr>
              <w:t xml:space="preserve"> – âge des Métaux, en partie remanié par des labours</w:t>
            </w:r>
          </w:p>
        </w:tc>
      </w:tr>
    </w:tbl>
    <w:p w14:paraId="5FC659FE" w14:textId="77777777" w:rsidR="00AA72C3" w:rsidRDefault="00AA72C3" w:rsidP="00242C0F">
      <w:r>
        <w:t>(BIB 584 p. 868)</w:t>
      </w:r>
    </w:p>
    <w:p w14:paraId="57775D28" w14:textId="77777777" w:rsidR="00AA72C3" w:rsidRDefault="00AA72C3" w:rsidP="00242C0F"/>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94"/>
        <w:gridCol w:w="2269"/>
        <w:gridCol w:w="1350"/>
      </w:tblGrid>
      <w:tr w:rsidR="00D92AB4" w:rsidRPr="00DB5974" w14:paraId="0F24DB6B" w14:textId="77777777">
        <w:trPr>
          <w:jc w:val="center"/>
        </w:trPr>
        <w:tc>
          <w:tcPr>
            <w:tcW w:w="2294" w:type="dxa"/>
          </w:tcPr>
          <w:p w14:paraId="193DB95A" w14:textId="77777777" w:rsidR="00D92AB4" w:rsidRPr="00DB5974" w:rsidRDefault="00D92AB4" w:rsidP="00242C0F">
            <w:pPr>
              <w:rPr>
                <w:sz w:val="20"/>
                <w:szCs w:val="20"/>
              </w:rPr>
            </w:pPr>
            <w:r w:rsidRPr="00DB5974">
              <w:rPr>
                <w:sz w:val="20"/>
                <w:szCs w:val="20"/>
              </w:rPr>
              <w:t>Contraguda, A3, str. 301</w:t>
            </w:r>
          </w:p>
        </w:tc>
        <w:tc>
          <w:tcPr>
            <w:tcW w:w="2269" w:type="dxa"/>
          </w:tcPr>
          <w:p w14:paraId="6FFC61CC" w14:textId="77777777" w:rsidR="00D92AB4" w:rsidRPr="00DB5974" w:rsidRDefault="00D92AB4" w:rsidP="00242C0F">
            <w:pPr>
              <w:rPr>
                <w:sz w:val="20"/>
                <w:szCs w:val="20"/>
              </w:rPr>
            </w:pPr>
            <w:r w:rsidRPr="00DB5974">
              <w:rPr>
                <w:sz w:val="20"/>
                <w:szCs w:val="20"/>
              </w:rPr>
              <w:t>~ 4100-3900 calBC 1s.*</w:t>
            </w:r>
          </w:p>
        </w:tc>
        <w:tc>
          <w:tcPr>
            <w:tcW w:w="1350" w:type="dxa"/>
          </w:tcPr>
          <w:p w14:paraId="4040C07A" w14:textId="77777777" w:rsidR="00D92AB4" w:rsidRPr="00DB5974" w:rsidRDefault="00D92AB4" w:rsidP="00242C0F">
            <w:pPr>
              <w:rPr>
                <w:sz w:val="20"/>
                <w:szCs w:val="20"/>
              </w:rPr>
            </w:pPr>
            <w:r w:rsidRPr="00DB5974">
              <w:rPr>
                <w:sz w:val="20"/>
                <w:szCs w:val="20"/>
              </w:rPr>
              <w:t>GrA-13477</w:t>
            </w:r>
          </w:p>
        </w:tc>
      </w:tr>
      <w:tr w:rsidR="00D92AB4" w:rsidRPr="00DB5974" w14:paraId="3183B9F6" w14:textId="77777777">
        <w:trPr>
          <w:jc w:val="center"/>
        </w:trPr>
        <w:tc>
          <w:tcPr>
            <w:tcW w:w="2294" w:type="dxa"/>
          </w:tcPr>
          <w:p w14:paraId="14025C35" w14:textId="77777777" w:rsidR="00D92AB4" w:rsidRPr="00DB5974" w:rsidRDefault="00D92AB4" w:rsidP="00242C0F">
            <w:pPr>
              <w:rPr>
                <w:sz w:val="20"/>
                <w:szCs w:val="20"/>
              </w:rPr>
            </w:pPr>
            <w:r w:rsidRPr="00DB5974">
              <w:rPr>
                <w:sz w:val="20"/>
                <w:szCs w:val="20"/>
              </w:rPr>
              <w:t>Contraguda, A3, str. 302</w:t>
            </w:r>
          </w:p>
        </w:tc>
        <w:tc>
          <w:tcPr>
            <w:tcW w:w="2269" w:type="dxa"/>
          </w:tcPr>
          <w:p w14:paraId="399829E8" w14:textId="77777777" w:rsidR="00D92AB4" w:rsidRPr="00DB5974" w:rsidRDefault="00D92AB4" w:rsidP="00242C0F">
            <w:pPr>
              <w:rPr>
                <w:sz w:val="20"/>
                <w:szCs w:val="20"/>
              </w:rPr>
            </w:pPr>
            <w:r w:rsidRPr="00DB5974">
              <w:rPr>
                <w:sz w:val="20"/>
                <w:szCs w:val="20"/>
              </w:rPr>
              <w:t>~ 4000-3800 calBC 1s.*</w:t>
            </w:r>
          </w:p>
        </w:tc>
        <w:tc>
          <w:tcPr>
            <w:tcW w:w="1350" w:type="dxa"/>
          </w:tcPr>
          <w:p w14:paraId="1D8C7C28" w14:textId="77777777" w:rsidR="00D92AB4" w:rsidRPr="00DB5974" w:rsidRDefault="00D92AB4" w:rsidP="00242C0F">
            <w:pPr>
              <w:rPr>
                <w:sz w:val="20"/>
                <w:szCs w:val="20"/>
              </w:rPr>
            </w:pPr>
            <w:r w:rsidRPr="00DB5974">
              <w:rPr>
                <w:sz w:val="20"/>
                <w:szCs w:val="20"/>
              </w:rPr>
              <w:t>Beta-149261</w:t>
            </w:r>
          </w:p>
        </w:tc>
      </w:tr>
    </w:tbl>
    <w:p w14:paraId="2581EB62" w14:textId="77777777" w:rsidR="00625FAE" w:rsidRDefault="00D92AB4" w:rsidP="00242C0F">
      <w:r>
        <w:t>(BIB 1467 ; * cf. fig. 11)</w:t>
      </w:r>
    </w:p>
    <w:p w14:paraId="042FE05A" w14:textId="77777777" w:rsidR="00D92AB4" w:rsidRDefault="00D92AB4" w:rsidP="00242C0F"/>
    <w:p w14:paraId="3BBE96B1" w14:textId="66F24D5C" w:rsidR="00AA72C3" w:rsidRPr="0032190F" w:rsidRDefault="00AA72C3" w:rsidP="00242C0F">
      <w:pPr>
        <w:jc w:val="both"/>
        <w:rPr>
          <w:lang w:val="fr-FR"/>
        </w:rPr>
      </w:pPr>
      <w:r w:rsidRPr="0032190F">
        <w:rPr>
          <w:lang w:val="fr-FR"/>
        </w:rPr>
        <w:t xml:space="preserve">Les grandes lames proviennent des niveaux supérieurs (couches 1 à 3) du secteur 3. Elles ont été manufacturées sur un seul type de silex ramassé sous forme de plaquettes de 4 à </w:t>
      </w:r>
      <w:smartTag w:uri="urn:schemas-microsoft-com:office:smarttags" w:element="metricconverter">
        <w:smartTagPr>
          <w:attr w:name="ProductID" w:val="5 cm"/>
        </w:smartTagPr>
        <w:r w:rsidRPr="0032190F">
          <w:rPr>
            <w:lang w:val="fr-FR"/>
          </w:rPr>
          <w:t>5 cm</w:t>
        </w:r>
      </w:smartTag>
      <w:r w:rsidRPr="0032190F">
        <w:rPr>
          <w:lang w:val="fr-FR"/>
        </w:rPr>
        <w:t xml:space="preserve"> d’épaisseur. Il s’agit d’un silex de couleur beige –ou plutôt « café au lait »- présentant des bandes tirant sur le jaune, le marron caramel ou le gris clair et un cortex rugueux, jaunâtre de faible épaisseur. Les longues lames étant rares (probablement destinées à l’export), nucleus et éclats ont été étudiés</w:t>
      </w:r>
      <w:r w:rsidR="00433DEF" w:rsidRPr="0032190F">
        <w:rPr>
          <w:lang w:val="fr-FR"/>
        </w:rPr>
        <w:t xml:space="preserve">. La rareté des éclats corticaux et des éclats transversaux d’angle indiquent que la mise ne forme du nucleus avait lieu dans un autre endroit. Les critères morphologiques des longues lames (régularité, bords et nervures alignés, section légère, bulbe haut et court) montre l’emploi d’un </w:t>
      </w:r>
      <w:hyperlink r:id="rId1170" w:anchor="CO_Pression" w:history="1">
        <w:r w:rsidR="00B17F04" w:rsidRPr="00B17F04">
          <w:rPr>
            <w:rStyle w:val="Hyperlink"/>
            <w:szCs w:val="22"/>
            <w:lang w:val="fr-FR" w:eastAsia="en-GB"/>
          </w:rPr>
          <w:t>débitage par pression</w:t>
        </w:r>
      </w:hyperlink>
      <w:r w:rsidR="00433DEF" w:rsidRPr="0032190F">
        <w:rPr>
          <w:lang w:val="fr-FR"/>
        </w:rPr>
        <w:t xml:space="preserve"> (à l’instar d’exemples européen et proche-orientaux). Leur largeur (~2,5 cm) traduit l’usage d’un levier. Le petit talon des lames montre qu’un point de contact du compresseur était réduit à la dimension d’une pointe dans une matière dure, certainement en </w:t>
      </w:r>
      <w:hyperlink r:id="rId1171" w:anchor="Sit_Cuivre" w:history="1">
        <w:r w:rsidR="00BA150E" w:rsidRPr="00BA150E">
          <w:rPr>
            <w:rStyle w:val="Hyperlink"/>
            <w:lang w:val="fr-FR"/>
          </w:rPr>
          <w:t>cuivre</w:t>
        </w:r>
      </w:hyperlink>
      <w:r w:rsidR="00BA150E" w:rsidRPr="0032190F">
        <w:rPr>
          <w:lang w:val="fr-FR"/>
        </w:rPr>
        <w:t xml:space="preserve"> </w:t>
      </w:r>
      <w:r w:rsidR="00433DEF" w:rsidRPr="0032190F">
        <w:rPr>
          <w:lang w:val="fr-FR"/>
        </w:rPr>
        <w:t xml:space="preserve">(BIB 584 p. 868-872) </w:t>
      </w:r>
    </w:p>
    <w:p w14:paraId="19A7CE68" w14:textId="77777777" w:rsidR="00402C03" w:rsidRPr="0032190F" w:rsidRDefault="00433DEF" w:rsidP="00242C0F">
      <w:pPr>
        <w:jc w:val="both"/>
        <w:rPr>
          <w:lang w:val="fr-FR"/>
        </w:rPr>
      </w:pPr>
      <w:r w:rsidRPr="0032190F">
        <w:rPr>
          <w:lang w:val="fr-FR"/>
        </w:rPr>
        <w:t>Les similitudes qui existent avec les ateliers</w:t>
      </w:r>
      <w:r w:rsidR="00675B3F" w:rsidRPr="0032190F">
        <w:rPr>
          <w:lang w:val="fr-FR"/>
        </w:rPr>
        <w:t xml:space="preserve"> de Haute-Provence, tant au niveau de la méthode de production –incitée par la présence de la matière siliceuse sous forme de lentilles plaques- que dans la technique utilisée (pression au levier avec pointe de cuivre,…) pourrait suggérer une relation phylétique matérialisée par le déplacement de certains individus entre la Provence et la Sardaigne à la fin </w:t>
      </w:r>
      <w:r w:rsidR="00402C03" w:rsidRPr="0032190F">
        <w:rPr>
          <w:lang w:val="fr-FR"/>
        </w:rPr>
        <w:t>du Néolithique (BIB 584 p. 872), une « relation phylétique » (BIB 584)</w:t>
      </w:r>
    </w:p>
    <w:p w14:paraId="55A637E8" w14:textId="3A7BFC53" w:rsidR="00433DEF" w:rsidRPr="0032190F" w:rsidRDefault="00675B3F" w:rsidP="00242C0F">
      <w:pPr>
        <w:jc w:val="both"/>
        <w:rPr>
          <w:lang w:val="fr-FR"/>
        </w:rPr>
      </w:pPr>
      <w:r w:rsidRPr="0032190F">
        <w:rPr>
          <w:lang w:val="fr-FR"/>
        </w:rPr>
        <w:t xml:space="preserve">Les productions de Contraguda s’insère dans le phénomène des </w:t>
      </w:r>
      <w:hyperlink r:id="rId1172" w:anchor="Cul_Ateliers_Specialises" w:history="1">
        <w:r w:rsidRPr="0032190F">
          <w:rPr>
            <w:rStyle w:val="Hyperlink"/>
            <w:lang w:val="fr-FR"/>
          </w:rPr>
          <w:t>ateliers spécialisés</w:t>
        </w:r>
      </w:hyperlink>
      <w:r w:rsidRPr="0032190F">
        <w:rPr>
          <w:lang w:val="fr-FR"/>
        </w:rPr>
        <w:t xml:space="preserve"> de la fin du Néolithique (BIB 584 p. 872)</w:t>
      </w:r>
      <w:r w:rsidR="00402C03" w:rsidRPr="0032190F">
        <w:rPr>
          <w:lang w:val="fr-FR"/>
        </w:rPr>
        <w:t xml:space="preserve">. D’autres découvertes dans des sites de Sardaigne se rattachant à la phase </w:t>
      </w:r>
      <w:hyperlink r:id="rId1173" w:anchor="Cul_Ozieri" w:history="1">
        <w:r w:rsidR="00402C03" w:rsidRPr="0032190F">
          <w:rPr>
            <w:rStyle w:val="Hyperlink"/>
            <w:lang w:val="fr-FR"/>
          </w:rPr>
          <w:t>Ozieri</w:t>
        </w:r>
      </w:hyperlink>
      <w:r w:rsidR="00402C03" w:rsidRPr="0032190F">
        <w:rPr>
          <w:lang w:val="fr-FR"/>
        </w:rPr>
        <w:t xml:space="preserve"> (</w:t>
      </w:r>
      <w:hyperlink r:id="rId1174" w:anchor="Cul_Neo_Recent" w:history="1">
        <w:r w:rsidR="00402C03" w:rsidRPr="0032190F">
          <w:rPr>
            <w:rStyle w:val="Hyperlink"/>
            <w:lang w:val="fr-FR"/>
          </w:rPr>
          <w:t>Néolithique récent</w:t>
        </w:r>
      </w:hyperlink>
      <w:r w:rsidR="00402C03" w:rsidRPr="0032190F">
        <w:rPr>
          <w:lang w:val="fr-FR"/>
        </w:rPr>
        <w:t xml:space="preserve">, entre 4000 et 3200) viennent compléter ces observations </w:t>
      </w:r>
      <w:r w:rsidR="006E1F69" w:rsidRPr="0032190F">
        <w:rPr>
          <w:lang w:val="fr-FR"/>
        </w:rPr>
        <w:t xml:space="preserve">comme à </w:t>
      </w:r>
      <w:hyperlink r:id="rId1175" w:anchor="Sit_Forcalquier" w:history="1">
        <w:r w:rsidR="006E1F69" w:rsidRPr="0032190F">
          <w:rPr>
            <w:rStyle w:val="Hyperlink"/>
            <w:lang w:val="fr-FR"/>
          </w:rPr>
          <w:t>Forcalquier</w:t>
        </w:r>
      </w:hyperlink>
      <w:r w:rsidR="006E1F69" w:rsidRPr="0032190F">
        <w:rPr>
          <w:lang w:val="fr-FR"/>
        </w:rPr>
        <w:t xml:space="preserve"> (</w:t>
      </w:r>
      <w:r w:rsidR="00402C03" w:rsidRPr="0032190F">
        <w:rPr>
          <w:lang w:val="fr-FR"/>
        </w:rPr>
        <w:t>BIB 842 p. 156</w:t>
      </w:r>
      <w:r w:rsidR="006E1F69" w:rsidRPr="0032190F">
        <w:rPr>
          <w:lang w:val="fr-FR"/>
        </w:rPr>
        <w:t>)</w:t>
      </w:r>
      <w:r w:rsidRPr="0032190F">
        <w:rPr>
          <w:lang w:val="fr-FR"/>
        </w:rPr>
        <w:t>.</w:t>
      </w:r>
    </w:p>
    <w:p w14:paraId="64BBAE19" w14:textId="77777777" w:rsidR="00402C03" w:rsidRPr="0032190F" w:rsidRDefault="00402C03" w:rsidP="00242C0F">
      <w:pPr>
        <w:rPr>
          <w:lang w:val="fr-FR"/>
        </w:rPr>
      </w:pPr>
    </w:p>
    <w:p w14:paraId="0F12E7BA" w14:textId="77777777" w:rsidR="00D951C6" w:rsidRPr="0032190F" w:rsidRDefault="00D951C6" w:rsidP="00426FF9">
      <w:pPr>
        <w:pStyle w:val="Heading1"/>
      </w:pPr>
      <w:bookmarkStart w:id="597" w:name="Sit_Pranu_Mutteddu"/>
      <w:r w:rsidRPr="0032190F">
        <w:t>PRANU MUTTEDDU</w:t>
      </w:r>
    </w:p>
    <w:bookmarkEnd w:id="597"/>
    <w:p w14:paraId="63507A99" w14:textId="77777777" w:rsidR="00D951C6" w:rsidRPr="0032190F" w:rsidRDefault="00D951C6" w:rsidP="00242C0F">
      <w:pPr>
        <w:rPr>
          <w:lang w:val="fr-FR"/>
        </w:rPr>
      </w:pPr>
    </w:p>
    <w:p w14:paraId="217C29FB" w14:textId="724F1DA2" w:rsidR="00D951C6" w:rsidRDefault="00D951C6" w:rsidP="00242C0F">
      <w:pPr>
        <w:jc w:val="both"/>
        <w:rPr>
          <w:lang w:val="fr-FR"/>
        </w:rPr>
      </w:pPr>
      <w:r w:rsidRPr="0032190F">
        <w:rPr>
          <w:lang w:val="fr-FR"/>
        </w:rPr>
        <w:t xml:space="preserve">Le site funéraire de Pranu Mutteddu </w:t>
      </w:r>
      <w:r w:rsidR="00F63288" w:rsidRPr="0032190F">
        <w:rPr>
          <w:lang w:val="fr-FR"/>
        </w:rPr>
        <w:t xml:space="preserve">à </w:t>
      </w:r>
      <w:smartTag w:uri="urn:schemas-microsoft-com:office:smarttags" w:element="metricconverter">
        <w:smartTagPr>
          <w:attr w:name="ProductID" w:val="2 km"/>
        </w:smartTagPr>
        <w:r w:rsidR="00F63288" w:rsidRPr="0032190F">
          <w:rPr>
            <w:lang w:val="fr-FR"/>
          </w:rPr>
          <w:t>2 km</w:t>
        </w:r>
      </w:smartTag>
      <w:r w:rsidR="00F63288" w:rsidRPr="0032190F">
        <w:rPr>
          <w:lang w:val="fr-FR"/>
        </w:rPr>
        <w:t xml:space="preserve"> au SW de </w:t>
      </w:r>
      <w:r w:rsidRPr="0032190F">
        <w:rPr>
          <w:lang w:val="fr-FR"/>
        </w:rPr>
        <w:t>Goni</w:t>
      </w:r>
      <w:r w:rsidR="007F1604" w:rsidRPr="0032190F">
        <w:rPr>
          <w:lang w:val="fr-FR"/>
        </w:rPr>
        <w:t xml:space="preserve"> (Goni, </w:t>
      </w:r>
      <w:r w:rsidR="0064064C" w:rsidRPr="0032190F">
        <w:rPr>
          <w:lang w:val="fr-FR"/>
        </w:rPr>
        <w:t>Caligari</w:t>
      </w:r>
      <w:r w:rsidR="007F1604" w:rsidRPr="0032190F">
        <w:rPr>
          <w:lang w:val="fr-FR"/>
        </w:rPr>
        <w:t>)</w:t>
      </w:r>
      <w:r w:rsidR="0064064C" w:rsidRPr="0032190F">
        <w:rPr>
          <w:lang w:val="fr-FR"/>
        </w:rPr>
        <w:t>,</w:t>
      </w:r>
      <w:r w:rsidR="00F63288" w:rsidRPr="0032190F">
        <w:rPr>
          <w:lang w:val="fr-FR"/>
        </w:rPr>
        <w:t xml:space="preserve">s’élève à environ </w:t>
      </w:r>
      <w:smartTag w:uri="urn:schemas-microsoft-com:office:smarttags" w:element="metricconverter">
        <w:smartTagPr>
          <w:attr w:name="ProductID" w:val="500 m"/>
        </w:smartTagPr>
        <w:r w:rsidR="00F63288" w:rsidRPr="0032190F">
          <w:rPr>
            <w:lang w:val="fr-FR"/>
          </w:rPr>
          <w:t>500 m</w:t>
        </w:r>
      </w:smartTag>
      <w:r w:rsidR="00F63288" w:rsidRPr="0032190F">
        <w:rPr>
          <w:lang w:val="fr-FR"/>
        </w:rPr>
        <w:t>.s.n.m. (BIB 1230 p. 201).</w:t>
      </w:r>
      <w:r w:rsidR="00270F87" w:rsidRPr="0032190F">
        <w:rPr>
          <w:lang w:val="fr-FR"/>
        </w:rPr>
        <w:t xml:space="preserve"> Des éléments de collier en argent sont les premières attestations de la métallurgie pour </w:t>
      </w:r>
      <w:r w:rsidR="00F63288" w:rsidRPr="0032190F">
        <w:rPr>
          <w:lang w:val="fr-FR"/>
        </w:rPr>
        <w:t xml:space="preserve">la Sardaigne (BIB 1230 p. 201, 212) apparaissent dans le contexte de </w:t>
      </w:r>
      <w:r w:rsidR="00270F87" w:rsidRPr="0032190F">
        <w:rPr>
          <w:lang w:val="fr-FR"/>
        </w:rPr>
        <w:t>la culture d’</w:t>
      </w:r>
      <w:hyperlink r:id="rId1176" w:anchor="Cul_Ozieri" w:history="1">
        <w:r w:rsidR="00F63288" w:rsidRPr="0032190F">
          <w:rPr>
            <w:rStyle w:val="Hyperlink"/>
            <w:lang w:val="fr-FR"/>
          </w:rPr>
          <w:t>Ozieri</w:t>
        </w:r>
      </w:hyperlink>
      <w:r w:rsidR="007F1604" w:rsidRPr="0032190F">
        <w:rPr>
          <w:lang w:val="fr-FR"/>
        </w:rPr>
        <w:t xml:space="preserve"> </w:t>
      </w:r>
      <w:r w:rsidR="00243146" w:rsidRPr="0032190F">
        <w:rPr>
          <w:lang w:val="fr-FR"/>
        </w:rPr>
        <w:t xml:space="preserve">mais pourraient </w:t>
      </w:r>
      <w:r w:rsidR="00F63288" w:rsidRPr="0032190F">
        <w:rPr>
          <w:lang w:val="fr-FR"/>
        </w:rPr>
        <w:t xml:space="preserve">aussi bien </w:t>
      </w:r>
      <w:r w:rsidR="00587517" w:rsidRPr="0032190F">
        <w:rPr>
          <w:lang w:val="fr-FR"/>
        </w:rPr>
        <w:t xml:space="preserve">résulter d’importations </w:t>
      </w:r>
      <w:r w:rsidR="00270F87" w:rsidRPr="0032190F">
        <w:rPr>
          <w:lang w:val="fr-FR"/>
        </w:rPr>
        <w:t>(BIB 1230 p. 212)</w:t>
      </w:r>
      <w:r w:rsidR="00587517" w:rsidRPr="0032190F">
        <w:rPr>
          <w:lang w:val="fr-FR"/>
        </w:rPr>
        <w:t>. Sépultures individuelles rattachées à l’Ozieri (BIB 1463 p. 93).</w:t>
      </w:r>
    </w:p>
    <w:p w14:paraId="33635954" w14:textId="77777777" w:rsidR="002B4BEE" w:rsidRPr="0032190F" w:rsidRDefault="002B4BEE" w:rsidP="00242C0F">
      <w:pPr>
        <w:jc w:val="both"/>
        <w:rPr>
          <w:lang w:val="fr-FR"/>
        </w:rPr>
      </w:pPr>
      <w:r>
        <w:rPr>
          <w:lang w:val="fr-FR"/>
        </w:rPr>
        <w:t xml:space="preserve">Alignement </w:t>
      </w:r>
      <w:r w:rsidRPr="002B4BEE">
        <w:rPr>
          <w:lang w:val="fr-FR"/>
        </w:rPr>
        <w:t xml:space="preserve">associé aux nécropoles mégalithiques </w:t>
      </w:r>
      <w:r>
        <w:rPr>
          <w:lang w:val="fr-FR"/>
        </w:rPr>
        <w:t>(BIB 93 p. 29 (BIB 699 et 700)</w:t>
      </w:r>
    </w:p>
    <w:p w14:paraId="0566A883" w14:textId="77777777" w:rsidR="004C296F" w:rsidRPr="0032190F" w:rsidRDefault="004C296F" w:rsidP="00242C0F">
      <w:pPr>
        <w:rPr>
          <w:lang w:val="fr-FR"/>
        </w:rPr>
      </w:pPr>
    </w:p>
    <w:p w14:paraId="4E5B5785" w14:textId="77777777" w:rsidR="00BA3B42" w:rsidRPr="0032190F" w:rsidRDefault="00BA3B42" w:rsidP="00242C0F">
      <w:pPr>
        <w:pStyle w:val="Heading2"/>
      </w:pPr>
      <w:r w:rsidRPr="0032190F">
        <w:t>Tombe 5</w:t>
      </w:r>
    </w:p>
    <w:p w14:paraId="2139706C" w14:textId="77777777" w:rsidR="00BA3B42" w:rsidRPr="0032190F" w:rsidRDefault="00BA3B42" w:rsidP="00242C0F">
      <w:pPr>
        <w:rPr>
          <w:lang w:val="fr-FR"/>
        </w:rPr>
      </w:pPr>
    </w:p>
    <w:p w14:paraId="339A9050" w14:textId="10E97A4B" w:rsidR="00270F87" w:rsidRPr="0032190F" w:rsidRDefault="00B32DC5" w:rsidP="00242C0F">
      <w:pPr>
        <w:jc w:val="both"/>
        <w:rPr>
          <w:lang w:val="fr-FR"/>
        </w:rPr>
      </w:pPr>
      <w:r w:rsidRPr="0032190F">
        <w:rPr>
          <w:lang w:val="fr-FR"/>
        </w:rPr>
        <w:lastRenderedPageBreak/>
        <w:t>Pour la tombe 5, u</w:t>
      </w:r>
      <w:r w:rsidR="004C296F" w:rsidRPr="0032190F">
        <w:rPr>
          <w:lang w:val="fr-FR"/>
        </w:rPr>
        <w:t xml:space="preserve">n poignard lithique à soie resserée, épaules dégagée et lame triangulaire </w:t>
      </w:r>
      <w:r w:rsidR="00F63288" w:rsidRPr="0032190F">
        <w:rPr>
          <w:lang w:val="fr-FR"/>
        </w:rPr>
        <w:t xml:space="preserve">ne trouve qu’une seule comparaison pour l’île avec l’exemplaire de </w:t>
      </w:r>
      <w:hyperlink r:id="rId1177" w:anchor="Sit_Monte_Accodi" w:history="1">
        <w:r w:rsidR="00F63288" w:rsidRPr="0032190F">
          <w:rPr>
            <w:rStyle w:val="Hyperlink"/>
            <w:lang w:val="fr-FR"/>
          </w:rPr>
          <w:t>Monte d’Accoddi</w:t>
        </w:r>
      </w:hyperlink>
      <w:r w:rsidR="00F63288" w:rsidRPr="0032190F">
        <w:rPr>
          <w:lang w:val="fr-FR"/>
        </w:rPr>
        <w:t xml:space="preserve"> (BIB 1230 p. 201) mais </w:t>
      </w:r>
      <w:r w:rsidR="004C296F" w:rsidRPr="0032190F">
        <w:rPr>
          <w:lang w:val="fr-FR"/>
        </w:rPr>
        <w:t>rappelle par sa forme l’</w:t>
      </w:r>
      <w:hyperlink r:id="rId1178" w:anchor="Cul_Eneolithique_Italie" w:history="1">
        <w:r w:rsidR="00153857" w:rsidRPr="0032190F">
          <w:rPr>
            <w:rStyle w:val="Hyperlink"/>
            <w:lang w:val="fr-FR"/>
          </w:rPr>
          <w:t>Énéolithique</w:t>
        </w:r>
      </w:hyperlink>
      <w:r w:rsidR="007F1604" w:rsidRPr="0032190F">
        <w:rPr>
          <w:lang w:val="fr-FR"/>
        </w:rPr>
        <w:t xml:space="preserve"> </w:t>
      </w:r>
      <w:hyperlink r:id="rId1179" w:anchor="Cul_Remedello" w:history="1">
        <w:r w:rsidR="004C296F" w:rsidRPr="0032190F">
          <w:rPr>
            <w:rStyle w:val="Hyperlink"/>
            <w:lang w:val="fr-FR"/>
          </w:rPr>
          <w:t>rémedellien</w:t>
        </w:r>
      </w:hyperlink>
      <w:r w:rsidR="00F63288" w:rsidRPr="0032190F">
        <w:rPr>
          <w:lang w:val="fr-FR"/>
        </w:rPr>
        <w:t xml:space="preserve">, </w:t>
      </w:r>
      <w:r w:rsidR="004C296F" w:rsidRPr="0032190F">
        <w:rPr>
          <w:lang w:val="fr-FR"/>
        </w:rPr>
        <w:t>la sphère Gaudo-</w:t>
      </w:r>
      <w:hyperlink r:id="rId1180" w:anchor="Cul_Rinaldone" w:history="1">
        <w:r w:rsidR="004C296F" w:rsidRPr="0032190F">
          <w:rPr>
            <w:rStyle w:val="Hyperlink"/>
            <w:lang w:val="fr-FR"/>
          </w:rPr>
          <w:t>Rinaldone</w:t>
        </w:r>
      </w:hyperlink>
      <w:r w:rsidR="004C296F" w:rsidRPr="0032190F">
        <w:rPr>
          <w:lang w:val="fr-FR"/>
        </w:rPr>
        <w:t>-Spilamberto et les représentations correspondantes sur les statues-stèles (</w:t>
      </w:r>
      <w:hyperlink r:id="rId1181" w:anchor="Sit_Lunigiana" w:history="1">
        <w:r w:rsidR="004C296F" w:rsidRPr="0032190F">
          <w:rPr>
            <w:rStyle w:val="Hyperlink"/>
            <w:lang w:val="fr-FR"/>
          </w:rPr>
          <w:t>Lunigiana</w:t>
        </w:r>
      </w:hyperlink>
      <w:r w:rsidR="004C296F" w:rsidRPr="0032190F">
        <w:rPr>
          <w:lang w:val="fr-FR"/>
        </w:rPr>
        <w:t xml:space="preserve">, Aoste, Sion, </w:t>
      </w:r>
      <w:r w:rsidR="00B462E1" w:rsidRPr="0032190F">
        <w:rPr>
          <w:lang w:val="fr-FR"/>
        </w:rPr>
        <w:t>Trentin-Ha</w:t>
      </w:r>
      <w:r w:rsidR="004C296F" w:rsidRPr="0032190F">
        <w:rPr>
          <w:lang w:val="fr-FR"/>
        </w:rPr>
        <w:t>ut-Adige, …) (BIB 1230 p. 201)</w:t>
      </w:r>
      <w:r w:rsidRPr="0032190F">
        <w:rPr>
          <w:lang w:val="fr-FR"/>
        </w:rPr>
        <w:t xml:space="preserve"> voir également </w:t>
      </w:r>
      <w:hyperlink r:id="rId1182" w:anchor="Sit_Sterparo" w:history="1">
        <w:r w:rsidRPr="0032190F">
          <w:rPr>
            <w:rStyle w:val="Hyperlink"/>
            <w:lang w:val="fr-FR"/>
          </w:rPr>
          <w:t>Sterparo</w:t>
        </w:r>
      </w:hyperlink>
      <w:r w:rsidRPr="0032190F">
        <w:rPr>
          <w:lang w:val="fr-FR"/>
        </w:rPr>
        <w:t xml:space="preserve"> (SS BIB)</w:t>
      </w:r>
      <w:r w:rsidR="00270F87" w:rsidRPr="0032190F">
        <w:rPr>
          <w:lang w:val="fr-FR"/>
        </w:rPr>
        <w:t xml:space="preserve">. Ce même poignard peut être rapproché de l’exemplaire de </w:t>
      </w:r>
      <w:hyperlink r:id="rId1183" w:anchor="Sit_Bois_Marou" w:history="1">
        <w:r w:rsidR="00270F87" w:rsidRPr="0032190F">
          <w:rPr>
            <w:rStyle w:val="Hyperlink"/>
            <w:lang w:val="fr-FR"/>
          </w:rPr>
          <w:t>Bois de Marou</w:t>
        </w:r>
      </w:hyperlink>
      <w:r w:rsidR="00270F87" w:rsidRPr="0032190F">
        <w:rPr>
          <w:lang w:val="fr-FR"/>
        </w:rPr>
        <w:t xml:space="preserve"> en France (BIB 1230 p. 212)</w:t>
      </w:r>
      <w:r w:rsidRPr="0032190F">
        <w:rPr>
          <w:lang w:val="fr-FR"/>
        </w:rPr>
        <w:t xml:space="preserve">. </w:t>
      </w:r>
    </w:p>
    <w:p w14:paraId="4B9F25ED" w14:textId="77777777" w:rsidR="00243146" w:rsidRPr="0032190F" w:rsidRDefault="00243146" w:rsidP="00242C0F">
      <w:pPr>
        <w:jc w:val="both"/>
        <w:rPr>
          <w:lang w:val="fr-FR"/>
        </w:rPr>
      </w:pPr>
      <w:r w:rsidRPr="0032190F">
        <w:rPr>
          <w:lang w:val="fr-FR"/>
        </w:rPr>
        <w:t xml:space="preserve">Le poignard </w:t>
      </w:r>
      <w:r w:rsidRPr="0032190F">
        <w:rPr>
          <w:i/>
          <w:lang w:val="fr-FR"/>
        </w:rPr>
        <w:t>stiletto</w:t>
      </w:r>
      <w:r w:rsidR="00F63288" w:rsidRPr="0032190F">
        <w:rPr>
          <w:lang w:val="fr-FR"/>
        </w:rPr>
        <w:t xml:space="preserve">en silex de la tombe 5, </w:t>
      </w:r>
      <w:r w:rsidRPr="0032190F">
        <w:rPr>
          <w:lang w:val="fr-FR"/>
        </w:rPr>
        <w:t xml:space="preserve">forme l’unique </w:t>
      </w:r>
      <w:r w:rsidR="00F63288" w:rsidRPr="0032190F">
        <w:rPr>
          <w:lang w:val="fr-FR"/>
        </w:rPr>
        <w:t>exemple découvert pour l’Ozieri mais peut être rapproché de ceux de Charavines (BIB 1230 p. 212).</w:t>
      </w:r>
    </w:p>
    <w:p w14:paraId="337EDF46" w14:textId="77777777" w:rsidR="00270F87" w:rsidRPr="0032190F" w:rsidRDefault="00270F87" w:rsidP="00242C0F">
      <w:pPr>
        <w:jc w:val="both"/>
        <w:rPr>
          <w:lang w:val="fr-FR"/>
        </w:rPr>
      </w:pPr>
    </w:p>
    <w:p w14:paraId="254842AB" w14:textId="77777777" w:rsidR="00BA3B42" w:rsidRPr="0032190F" w:rsidRDefault="00BA3B42" w:rsidP="00242C0F">
      <w:pPr>
        <w:pStyle w:val="Heading2"/>
      </w:pPr>
      <w:r w:rsidRPr="0032190F">
        <w:t>Tombe 2</w:t>
      </w:r>
    </w:p>
    <w:p w14:paraId="60326379" w14:textId="77777777" w:rsidR="00BA3B42" w:rsidRPr="0032190F" w:rsidRDefault="00BA3B42" w:rsidP="00242C0F">
      <w:pPr>
        <w:jc w:val="both"/>
        <w:rPr>
          <w:lang w:val="fr-FR"/>
        </w:rPr>
      </w:pPr>
    </w:p>
    <w:p w14:paraId="081F127F" w14:textId="50E7D238" w:rsidR="00E02359" w:rsidRPr="0032190F" w:rsidRDefault="00B32DC5" w:rsidP="00242C0F">
      <w:pPr>
        <w:jc w:val="both"/>
        <w:rPr>
          <w:lang w:val="fr-FR"/>
        </w:rPr>
      </w:pPr>
      <w:r w:rsidRPr="0032190F">
        <w:rPr>
          <w:lang w:val="fr-FR"/>
        </w:rPr>
        <w:t xml:space="preserve">Le cercle mégalithique de la tombe 2 à livré un </w:t>
      </w:r>
      <w:r w:rsidRPr="0032190F">
        <w:rPr>
          <w:i/>
          <w:lang w:val="fr-FR"/>
        </w:rPr>
        <w:t>pomo</w:t>
      </w:r>
      <w:r w:rsidRPr="0032190F">
        <w:rPr>
          <w:lang w:val="fr-FR"/>
        </w:rPr>
        <w:t xml:space="preserve"> [probablement une tête de massue] en stéatite verte qui peut être rapproché de ceux découverts dans la nécropole de </w:t>
      </w:r>
      <w:hyperlink r:id="rId1184" w:anchor="Sit_Muri" w:history="1">
        <w:r w:rsidRPr="0032190F">
          <w:rPr>
            <w:rStyle w:val="Hyperlink"/>
            <w:lang w:val="fr-FR"/>
          </w:rPr>
          <w:t>Li Muri</w:t>
        </w:r>
      </w:hyperlink>
      <w:r w:rsidRPr="0032190F">
        <w:rPr>
          <w:lang w:val="fr-FR"/>
        </w:rPr>
        <w:t>-Arzachena (BIB 1230 p. 201)</w:t>
      </w:r>
      <w:r w:rsidR="00E02359" w:rsidRPr="0032190F">
        <w:rPr>
          <w:lang w:val="fr-FR"/>
        </w:rPr>
        <w:t xml:space="preserve">. Les </w:t>
      </w:r>
      <w:r w:rsidR="00E02359" w:rsidRPr="0032190F">
        <w:rPr>
          <w:i/>
          <w:lang w:val="fr-FR"/>
        </w:rPr>
        <w:t>vaghi anulari a piatina fusata in argento</w:t>
      </w:r>
      <w:r w:rsidR="00E02359" w:rsidRPr="0032190F">
        <w:rPr>
          <w:lang w:val="fr-FR"/>
        </w:rPr>
        <w:t xml:space="preserve"> rappelent certains élément</w:t>
      </w:r>
      <w:r w:rsidR="00714A17" w:rsidRPr="0032190F">
        <w:rPr>
          <w:lang w:val="fr-FR"/>
        </w:rPr>
        <w:t>s</w:t>
      </w:r>
      <w:r w:rsidR="00E02359" w:rsidRPr="0032190F">
        <w:rPr>
          <w:lang w:val="fr-FR"/>
        </w:rPr>
        <w:t xml:space="preserve"> de collier du cimetière de Naxos attribué entre 3300 et 2700 av. dans le Subnéolithique-Chalcolithique des Cyclades mais également le faciès local de Abealzu-Filigosa (Corte Noa-Laconi, Montessu-Villaperuccio) (BIB 1230 p. 201)</w:t>
      </w:r>
    </w:p>
    <w:p w14:paraId="2B153714" w14:textId="08DAD26E" w:rsidR="00714A17" w:rsidRPr="0032190F" w:rsidRDefault="00714A17" w:rsidP="00242C0F">
      <w:pPr>
        <w:jc w:val="both"/>
        <w:rPr>
          <w:lang w:val="fr-FR"/>
        </w:rPr>
      </w:pPr>
      <w:r w:rsidRPr="000A3334">
        <w:rPr>
          <w:highlight w:val="yellow"/>
          <w:lang w:val="fr-FR"/>
        </w:rPr>
        <w:t xml:space="preserve">De la tombe II proviennent 2 vases miniatures : un </w:t>
      </w:r>
      <w:r w:rsidRPr="000A3334">
        <w:rPr>
          <w:i/>
          <w:highlight w:val="yellow"/>
          <w:lang w:val="fr-FR"/>
        </w:rPr>
        <w:t>a cestello</w:t>
      </w:r>
      <w:r w:rsidRPr="000A3334">
        <w:rPr>
          <w:highlight w:val="yellow"/>
          <w:lang w:val="fr-FR"/>
        </w:rPr>
        <w:t xml:space="preserve">, le second </w:t>
      </w:r>
      <w:r w:rsidRPr="000A3334">
        <w:rPr>
          <w:i/>
          <w:highlight w:val="yellow"/>
          <w:lang w:val="fr-FR"/>
        </w:rPr>
        <w:t>a pisside</w:t>
      </w:r>
      <w:r w:rsidRPr="000A3334">
        <w:rPr>
          <w:highlight w:val="yellow"/>
          <w:lang w:val="fr-FR"/>
        </w:rPr>
        <w:t xml:space="preserve"> (BIB 1230 p. 211). Les lames en silex des tombes II et V, très fréquente dans l’horizon Ozieri, peuvent être comparés avec celles des nécropoles de S. Benedetto di Iglesias, de </w:t>
      </w:r>
      <w:hyperlink r:id="rId1185" w:anchor="Sit_Anghelu_Ruju" w:history="1">
        <w:r w:rsidRPr="000A3334">
          <w:rPr>
            <w:rStyle w:val="Hyperlink"/>
            <w:lang w:val="fr-FR"/>
          </w:rPr>
          <w:t>Anghelu Ruju</w:t>
        </w:r>
      </w:hyperlink>
      <w:r w:rsidRPr="000A3334">
        <w:rPr>
          <w:highlight w:val="yellow"/>
          <w:lang w:val="fr-FR"/>
        </w:rPr>
        <w:t xml:space="preserve">, de la grotte de Sa Korona di Monte Maiore, de la grotte de S. Michele di Ozieri, … ces observations peuvent être reconduites pour les pointes de flèches en </w:t>
      </w:r>
      <w:hyperlink r:id="rId1186" w:anchor="Sit_Obsidienne" w:history="1">
        <w:r w:rsidR="009F2A99" w:rsidRPr="000A3334">
          <w:rPr>
            <w:rStyle w:val="Hyperlink"/>
            <w:lang w:val="fr-FR"/>
          </w:rPr>
          <w:t>obsidienne</w:t>
        </w:r>
      </w:hyperlink>
      <w:r w:rsidR="009F2A99" w:rsidRPr="000A3334">
        <w:rPr>
          <w:highlight w:val="yellow"/>
          <w:lang w:val="fr-FR"/>
        </w:rPr>
        <w:t xml:space="preserve"> </w:t>
      </w:r>
      <w:r w:rsidRPr="000A3334">
        <w:rPr>
          <w:highlight w:val="yellow"/>
          <w:lang w:val="fr-FR"/>
        </w:rPr>
        <w:t>de la tombe V (BIB 1230 p. 211).</w:t>
      </w:r>
    </w:p>
    <w:p w14:paraId="67EEC2CB" w14:textId="77777777" w:rsidR="00243146" w:rsidRPr="0032190F" w:rsidRDefault="00243146" w:rsidP="00242C0F">
      <w:pPr>
        <w:jc w:val="both"/>
        <w:rPr>
          <w:lang w:val="fr-FR"/>
        </w:rPr>
      </w:pPr>
    </w:p>
    <w:p w14:paraId="4DB3DF5B" w14:textId="77777777" w:rsidR="00243146" w:rsidRPr="0032190F" w:rsidRDefault="00243146" w:rsidP="00242C0F">
      <w:pPr>
        <w:jc w:val="both"/>
        <w:rPr>
          <w:lang w:val="fr-FR"/>
        </w:rPr>
      </w:pPr>
      <w:r w:rsidRPr="0032190F">
        <w:rPr>
          <w:lang w:val="fr-FR"/>
        </w:rPr>
        <w:t xml:space="preserve">Enfin, l’ensemble des éléments découverts (poignard trianguliare, poignard </w:t>
      </w:r>
      <w:r w:rsidRPr="0032190F">
        <w:rPr>
          <w:i/>
          <w:lang w:val="fr-FR"/>
        </w:rPr>
        <w:t>stiletto</w:t>
      </w:r>
      <w:r w:rsidRPr="0032190F">
        <w:rPr>
          <w:lang w:val="fr-FR"/>
        </w:rPr>
        <w:t xml:space="preserve">, les </w:t>
      </w:r>
      <w:r w:rsidRPr="0032190F">
        <w:rPr>
          <w:i/>
          <w:lang w:val="fr-FR"/>
        </w:rPr>
        <w:t>vaghi</w:t>
      </w:r>
      <w:r w:rsidRPr="0032190F">
        <w:rPr>
          <w:lang w:val="fr-FR"/>
        </w:rPr>
        <w:t xml:space="preserve"> de collier en argent, trouvent des correspondances avec les découvertes d’Italie septentrionale et de la France méridionale entre le Néolithique récent et le début du Chalcolithique (BIB 1230 p. 212) </w:t>
      </w:r>
    </w:p>
    <w:p w14:paraId="088C7855" w14:textId="77777777" w:rsidR="00D951C6" w:rsidRPr="0032190F" w:rsidRDefault="00D951C6" w:rsidP="00242C0F">
      <w:pPr>
        <w:rPr>
          <w:lang w:val="fr-FR"/>
        </w:rPr>
      </w:pPr>
    </w:p>
    <w:p w14:paraId="0FF1194B" w14:textId="77777777" w:rsidR="00D951C6" w:rsidRPr="0032190F" w:rsidRDefault="00D951C6" w:rsidP="00426FF9">
      <w:pPr>
        <w:pStyle w:val="Heading1"/>
      </w:pPr>
      <w:bookmarkStart w:id="598" w:name="Sit_Cungiau_Tuttui"/>
      <w:r w:rsidRPr="0032190F">
        <w:t>CUNGIAU SU TUTTUI PISCINAS</w:t>
      </w:r>
    </w:p>
    <w:bookmarkEnd w:id="598"/>
    <w:p w14:paraId="2F63FF81" w14:textId="77777777" w:rsidR="00D951C6" w:rsidRPr="0032190F" w:rsidRDefault="00D951C6" w:rsidP="00242C0F">
      <w:pPr>
        <w:rPr>
          <w:lang w:val="fr-FR"/>
        </w:rPr>
      </w:pPr>
    </w:p>
    <w:p w14:paraId="2A4DC69D" w14:textId="77777777" w:rsidR="00DA0E95" w:rsidRPr="0032190F" w:rsidRDefault="000A1B88" w:rsidP="00242C0F">
      <w:pPr>
        <w:rPr>
          <w:lang w:val="fr-FR"/>
        </w:rPr>
      </w:pPr>
      <w:r w:rsidRPr="0032190F">
        <w:rPr>
          <w:lang w:val="fr-FR"/>
        </w:rPr>
        <w:t>Le site de Cungiau su Tuttui, Piscina</w:t>
      </w:r>
      <w:r w:rsidR="00587517" w:rsidRPr="0032190F">
        <w:rPr>
          <w:lang w:val="fr-FR"/>
        </w:rPr>
        <w:t>s</w:t>
      </w:r>
      <w:r w:rsidRPr="0032190F">
        <w:rPr>
          <w:lang w:val="fr-FR"/>
        </w:rPr>
        <w:t xml:space="preserve"> (Cagliari) regroupe </w:t>
      </w:r>
      <w:r w:rsidR="00DA0E95" w:rsidRPr="0032190F">
        <w:rPr>
          <w:lang w:val="fr-FR"/>
        </w:rPr>
        <w:t>3 hypogées creusées dans le tuf d’une paroi</w:t>
      </w:r>
      <w:r w:rsidR="00587517" w:rsidRPr="0032190F">
        <w:rPr>
          <w:lang w:val="fr-FR"/>
        </w:rPr>
        <w:t xml:space="preserve"> (SS BIB). Cinq poignards y ont été retrouvés (BIB 1463 p. 87).</w:t>
      </w:r>
    </w:p>
    <w:p w14:paraId="04C94B35" w14:textId="77777777" w:rsidR="00587517" w:rsidRPr="0032190F" w:rsidRDefault="00587517" w:rsidP="00242C0F">
      <w:pPr>
        <w:rPr>
          <w:lang w:val="fr-FR"/>
        </w:rPr>
      </w:pPr>
      <w:r w:rsidRPr="0032190F">
        <w:rPr>
          <w:lang w:val="fr-FR"/>
        </w:rPr>
        <w:t>Ce site est proche du bassin minier de l’Iglesiente (</w:t>
      </w:r>
      <w:r w:rsidRPr="0032190F">
        <w:rPr>
          <w:i/>
          <w:lang w:val="fr-FR"/>
        </w:rPr>
        <w:t>dell’Iglesiente</w:t>
      </w:r>
      <w:r w:rsidRPr="0032190F">
        <w:rPr>
          <w:lang w:val="fr-FR"/>
        </w:rPr>
        <w:t>) (BIB 1463 p. 87).</w:t>
      </w:r>
    </w:p>
    <w:p w14:paraId="3956DF62" w14:textId="77777777" w:rsidR="00DA0E95" w:rsidRPr="0032190F" w:rsidRDefault="00DA0E95" w:rsidP="00242C0F">
      <w:pPr>
        <w:rPr>
          <w:lang w:val="fr-FR"/>
        </w:rPr>
      </w:pPr>
    </w:p>
    <w:p w14:paraId="54C4961B" w14:textId="77777777" w:rsidR="005F0740" w:rsidRPr="0032190F" w:rsidRDefault="005F0740" w:rsidP="00242C0F">
      <w:pPr>
        <w:pStyle w:val="Heading2"/>
      </w:pPr>
      <w:r w:rsidRPr="0032190F">
        <w:t>Tombe 1</w:t>
      </w:r>
    </w:p>
    <w:p w14:paraId="14BF6C0B" w14:textId="77777777" w:rsidR="005F0740" w:rsidRPr="0032190F" w:rsidRDefault="005F0740" w:rsidP="00242C0F">
      <w:pPr>
        <w:rPr>
          <w:lang w:val="fr-FR"/>
        </w:rPr>
      </w:pPr>
    </w:p>
    <w:p w14:paraId="0EA09A7F" w14:textId="6E7CEDEF" w:rsidR="005F0740" w:rsidRPr="0032190F" w:rsidRDefault="005F0740" w:rsidP="00242C0F">
      <w:pPr>
        <w:jc w:val="both"/>
        <w:rPr>
          <w:lang w:val="fr-FR"/>
        </w:rPr>
      </w:pPr>
      <w:r w:rsidRPr="0032190F">
        <w:rPr>
          <w:lang w:val="fr-FR"/>
        </w:rPr>
        <w:t xml:space="preserve">La tombe </w:t>
      </w:r>
      <w:smartTag w:uri="urn:schemas-microsoft-com:office:smarttags" w:element="metricconverter">
        <w:smartTagPr>
          <w:attr w:name="ProductID" w:val="1 a"/>
        </w:smartTagPr>
        <w:r w:rsidRPr="0032190F">
          <w:rPr>
            <w:lang w:val="fr-FR"/>
          </w:rPr>
          <w:t>1 a</w:t>
        </w:r>
      </w:smartTag>
      <w:r w:rsidRPr="0032190F">
        <w:rPr>
          <w:lang w:val="fr-FR"/>
        </w:rPr>
        <w:t xml:space="preserve"> été largement réutilisée. L’hypogée se compose d’une vaste cella précédée d’une anticella. On peut rapprocher cette tombe de celles de Montessu. On note une structure elliptique dans l’anticella avec des traces de </w:t>
      </w:r>
      <w:r w:rsidRPr="0032190F">
        <w:rPr>
          <w:i/>
          <w:lang w:val="fr-FR"/>
        </w:rPr>
        <w:t>bruciato</w:t>
      </w:r>
      <w:r w:rsidRPr="0032190F">
        <w:rPr>
          <w:lang w:val="fr-FR"/>
        </w:rPr>
        <w:t>et une série de coupelle</w:t>
      </w:r>
      <w:r w:rsidR="00DB386A" w:rsidRPr="0032190F">
        <w:rPr>
          <w:lang w:val="fr-FR"/>
        </w:rPr>
        <w:t>s</w:t>
      </w:r>
      <w:r w:rsidRPr="0032190F">
        <w:rPr>
          <w:lang w:val="fr-FR"/>
        </w:rPr>
        <w:t xml:space="preserve"> dans l’angle Ouest</w:t>
      </w:r>
      <w:r w:rsidR="00DB386A" w:rsidRPr="0032190F">
        <w:rPr>
          <w:lang w:val="fr-FR"/>
        </w:rPr>
        <w:t>. Le matériel retrouvé dans le couloir est celui de</w:t>
      </w:r>
      <w:r w:rsidR="00DA0E95" w:rsidRPr="0032190F">
        <w:rPr>
          <w:lang w:val="fr-FR"/>
        </w:rPr>
        <w:t>s</w:t>
      </w:r>
      <w:r w:rsidR="00DB386A" w:rsidRPr="0032190F">
        <w:rPr>
          <w:lang w:val="fr-FR"/>
        </w:rPr>
        <w:t xml:space="preserve"> culture</w:t>
      </w:r>
      <w:r w:rsidR="00DA0E95" w:rsidRPr="0032190F">
        <w:rPr>
          <w:lang w:val="fr-FR"/>
        </w:rPr>
        <w:t>s</w:t>
      </w:r>
      <w:r w:rsidR="00DB386A" w:rsidRPr="0032190F">
        <w:rPr>
          <w:lang w:val="fr-FR"/>
        </w:rPr>
        <w:t xml:space="preserve"> de </w:t>
      </w:r>
      <w:hyperlink r:id="rId1187" w:anchor="Cul_Filigosa" w:history="1">
        <w:r w:rsidR="00DB386A" w:rsidRPr="0032190F">
          <w:rPr>
            <w:rStyle w:val="Hyperlink"/>
            <w:lang w:val="fr-FR"/>
          </w:rPr>
          <w:t>Filigosa</w:t>
        </w:r>
      </w:hyperlink>
      <w:r w:rsidR="00DA0E95" w:rsidRPr="0032190F">
        <w:rPr>
          <w:lang w:val="fr-FR"/>
        </w:rPr>
        <w:t xml:space="preserve"> et de </w:t>
      </w:r>
      <w:hyperlink r:id="rId1188" w:anchor="Cul_Monte_Claro" w:history="1">
        <w:r w:rsidR="00DA0E95" w:rsidRPr="0032190F">
          <w:rPr>
            <w:rStyle w:val="Hyperlink"/>
            <w:lang w:val="fr-FR"/>
          </w:rPr>
          <w:t>Monte Claro</w:t>
        </w:r>
      </w:hyperlink>
      <w:r w:rsidR="00DA0E95" w:rsidRPr="0032190F">
        <w:rPr>
          <w:lang w:val="fr-FR"/>
        </w:rPr>
        <w:t xml:space="preserve"> (BIB 573 p. 874,875)</w:t>
      </w:r>
    </w:p>
    <w:p w14:paraId="4253ABF7" w14:textId="77777777" w:rsidR="005F0740" w:rsidRPr="0032190F" w:rsidRDefault="005F0740" w:rsidP="00242C0F">
      <w:pPr>
        <w:rPr>
          <w:lang w:val="fr-FR"/>
        </w:rPr>
      </w:pPr>
    </w:p>
    <w:p w14:paraId="1EF8F48E" w14:textId="77777777" w:rsidR="005F0740" w:rsidRPr="0032190F" w:rsidRDefault="005F0740" w:rsidP="00242C0F">
      <w:pPr>
        <w:pStyle w:val="Heading2"/>
      </w:pPr>
      <w:r w:rsidRPr="0032190F">
        <w:t>Tombe 2</w:t>
      </w:r>
    </w:p>
    <w:p w14:paraId="4FCAAC8C" w14:textId="77777777" w:rsidR="005F0740" w:rsidRPr="0032190F" w:rsidRDefault="005F0740" w:rsidP="00242C0F">
      <w:pPr>
        <w:rPr>
          <w:lang w:val="fr-FR"/>
        </w:rPr>
      </w:pPr>
    </w:p>
    <w:p w14:paraId="2D4A6335" w14:textId="160845BE" w:rsidR="001A2AB6" w:rsidRPr="0032190F" w:rsidRDefault="00DA0E95" w:rsidP="00242C0F">
      <w:pPr>
        <w:jc w:val="both"/>
        <w:rPr>
          <w:lang w:val="fr-FR"/>
        </w:rPr>
      </w:pPr>
      <w:r w:rsidRPr="0032190F">
        <w:rPr>
          <w:lang w:val="fr-FR"/>
        </w:rPr>
        <w:t xml:space="preserve">Moins perturbée que la première, la tombe n 2 de </w:t>
      </w:r>
      <w:r w:rsidR="00D951C6" w:rsidRPr="0032190F">
        <w:rPr>
          <w:lang w:val="fr-FR"/>
        </w:rPr>
        <w:t>Cungiau su Tuttui à Piscina</w:t>
      </w:r>
      <w:r w:rsidR="00C24D32" w:rsidRPr="0032190F">
        <w:rPr>
          <w:lang w:val="fr-FR"/>
        </w:rPr>
        <w:t>s</w:t>
      </w:r>
      <w:r w:rsidR="00576582" w:rsidRPr="0032190F">
        <w:rPr>
          <w:lang w:val="fr-FR"/>
        </w:rPr>
        <w:t xml:space="preserve"> est composée de 3 niches disposées en croix. La niche centrale est décorée d’une frise non totalement perceptible. L’ensemble funéraire</w:t>
      </w:r>
      <w:r w:rsidR="00D951C6" w:rsidRPr="0032190F">
        <w:rPr>
          <w:lang w:val="fr-FR"/>
        </w:rPr>
        <w:t xml:space="preserve"> a livré </w:t>
      </w:r>
      <w:r w:rsidR="001A2AB6" w:rsidRPr="0032190F">
        <w:rPr>
          <w:lang w:val="fr-FR"/>
        </w:rPr>
        <w:t>du matériel rappelant celui de Montessu e Pani Loriga (</w:t>
      </w:r>
      <w:r w:rsidR="001A2AB6" w:rsidRPr="0032190F">
        <w:rPr>
          <w:i/>
          <w:lang w:val="fr-FR"/>
        </w:rPr>
        <w:t>Il contesto vascolare richiama immediamente i materiali du Montessu e Pani Loriga…</w:t>
      </w:r>
      <w:r w:rsidR="001A2AB6" w:rsidRPr="0032190F">
        <w:rPr>
          <w:lang w:val="fr-FR"/>
        </w:rPr>
        <w:t xml:space="preserve">) et plus particulièrement celui de la tombe V de cette première nécropole. Quant à la céramique retrouvée, </w:t>
      </w:r>
      <w:r w:rsidR="003A261F" w:rsidRPr="0032190F">
        <w:rPr>
          <w:lang w:val="fr-FR"/>
        </w:rPr>
        <w:t xml:space="preserve">avec la présence notamment de vases miniatures, </w:t>
      </w:r>
      <w:r w:rsidR="001A2AB6" w:rsidRPr="0032190F">
        <w:rPr>
          <w:lang w:val="fr-FR"/>
        </w:rPr>
        <w:t>elle rappelle celle de la tombe 1 de Filigosa, plus particulièrement celle de la tombe 12 de la nécropole de Cannas di Sotto (BIB 573 p. 875)</w:t>
      </w:r>
      <w:r w:rsidR="000A1B88" w:rsidRPr="0032190F">
        <w:rPr>
          <w:lang w:val="fr-FR"/>
        </w:rPr>
        <w:t xml:space="preserve">. On remarque aussi un nombre élevé d’objets en métal dont certains en argent, usage généralisé en </w:t>
      </w:r>
      <w:r w:rsidR="000A1B88" w:rsidRPr="0032190F">
        <w:rPr>
          <w:lang w:val="fr-FR"/>
        </w:rPr>
        <w:lastRenderedPageBreak/>
        <w:t>Sardaigne et dans la Péninsule italienne</w:t>
      </w:r>
      <w:r w:rsidR="003A261F" w:rsidRPr="0032190F">
        <w:rPr>
          <w:lang w:val="fr-FR"/>
        </w:rPr>
        <w:t xml:space="preserve"> au cours de l’</w:t>
      </w:r>
      <w:hyperlink r:id="rId1189" w:anchor="Cul_Eneolithique_Italie" w:history="1">
        <w:r w:rsidR="00153857" w:rsidRPr="0032190F">
          <w:rPr>
            <w:rStyle w:val="Hyperlink"/>
            <w:lang w:val="fr-FR"/>
          </w:rPr>
          <w:t>Énéolithique</w:t>
        </w:r>
      </w:hyperlink>
      <w:r w:rsidR="003A261F" w:rsidRPr="0032190F">
        <w:rPr>
          <w:lang w:val="fr-FR"/>
        </w:rPr>
        <w:t xml:space="preserve"> mais qui connaît dans cette tombe une grande variété d’objets (BIB 573 p. 877). Pour les poignards, on remarque la fragilité des lame à section très fine et qui n’ont pu vraissemblablement avoir d’utilisation pratique (ce qui renvoie aux vases miniatures). Le formes foliacées sont </w:t>
      </w:r>
      <w:r w:rsidR="00D92731" w:rsidRPr="0032190F">
        <w:rPr>
          <w:lang w:val="fr-FR"/>
        </w:rPr>
        <w:t>à</w:t>
      </w:r>
      <w:r w:rsidR="003A261F" w:rsidRPr="0032190F">
        <w:rPr>
          <w:lang w:val="fr-FR"/>
        </w:rPr>
        <w:t xml:space="preserve"> rapprocher de celles du Midi de la France bien qu’il manque le trou d’insertion d’un rivet (BIB 573 p. 879) </w:t>
      </w:r>
      <w:r w:rsidR="00D92731" w:rsidRPr="0032190F">
        <w:rPr>
          <w:lang w:val="fr-FR"/>
        </w:rPr>
        <w:t>voir Néolithique fianl § Métallurgie § Languedoc (SS BIB)</w:t>
      </w:r>
    </w:p>
    <w:p w14:paraId="19CCB4C2" w14:textId="77777777" w:rsidR="00BB5C0D" w:rsidRPr="0032190F" w:rsidRDefault="00BB5C0D" w:rsidP="00242C0F">
      <w:pPr>
        <w:jc w:val="both"/>
        <w:rPr>
          <w:lang w:val="fr-FR"/>
        </w:rPr>
      </w:pPr>
    </w:p>
    <w:p w14:paraId="5D3F3B69" w14:textId="77777777" w:rsidR="00BB5C0D" w:rsidRPr="0032190F" w:rsidRDefault="00BB5C0D" w:rsidP="00242C0F">
      <w:pPr>
        <w:jc w:val="both"/>
        <w:rPr>
          <w:color w:val="141414"/>
          <w:lang w:val="fr-FR"/>
        </w:rPr>
      </w:pPr>
      <w:r w:rsidRPr="0032190F">
        <w:rPr>
          <w:lang w:val="fr-FR"/>
        </w:rPr>
        <w:t xml:space="preserve">Dans la tombe 2 on retrouve un poignard (SS BIB) qui peut être comparé à celui de l’abri Romanin </w:t>
      </w:r>
      <w:r w:rsidRPr="0032190F">
        <w:rPr>
          <w:color w:val="141414"/>
          <w:lang w:val="fr-FR"/>
        </w:rPr>
        <w:t>(BIB 570 p. 159 (BIB 573)</w:t>
      </w:r>
    </w:p>
    <w:p w14:paraId="5DD7092E" w14:textId="77777777" w:rsidR="00587517" w:rsidRPr="0032190F" w:rsidRDefault="00587517" w:rsidP="00242C0F">
      <w:pPr>
        <w:jc w:val="both"/>
        <w:rPr>
          <w:color w:val="141414"/>
          <w:lang w:val="fr-FR"/>
        </w:rPr>
      </w:pPr>
    </w:p>
    <w:p w14:paraId="1D8801FB" w14:textId="3B9BB38E" w:rsidR="00587517" w:rsidRPr="0032190F" w:rsidRDefault="00587517" w:rsidP="00242C0F">
      <w:pPr>
        <w:jc w:val="both"/>
        <w:rPr>
          <w:color w:val="141414"/>
          <w:lang w:val="fr-FR"/>
        </w:rPr>
      </w:pPr>
      <w:r w:rsidRPr="0032190F">
        <w:rPr>
          <w:color w:val="141414"/>
          <w:lang w:val="fr-FR"/>
        </w:rPr>
        <w:t xml:space="preserve">On remarque qu’au contraire, le mobilier de </w:t>
      </w:r>
      <w:hyperlink r:id="rId1190" w:anchor="Sit_Corte_Noa" w:history="1">
        <w:r w:rsidRPr="0032190F">
          <w:rPr>
            <w:rStyle w:val="Hyperlink"/>
            <w:lang w:val="fr-FR"/>
          </w:rPr>
          <w:t>Corte Noa</w:t>
        </w:r>
      </w:hyperlink>
      <w:r w:rsidRPr="0032190F">
        <w:rPr>
          <w:color w:val="141414"/>
          <w:lang w:val="fr-FR"/>
        </w:rPr>
        <w:t xml:space="preserve"> (plus proche d’un gîte d’</w:t>
      </w:r>
      <w:hyperlink r:id="rId1191" w:anchor="Sit_Obsidienne" w:history="1">
        <w:r w:rsidR="009F2A99" w:rsidRPr="009F2A99">
          <w:rPr>
            <w:rStyle w:val="Hyperlink"/>
            <w:lang w:val="fr-FR"/>
          </w:rPr>
          <w:t>obsidienne</w:t>
        </w:r>
      </w:hyperlink>
      <w:r w:rsidRPr="0032190F">
        <w:rPr>
          <w:color w:val="141414"/>
          <w:lang w:val="fr-FR"/>
        </w:rPr>
        <w:t>) ne comprend pas d’objets métalliques (BIB 1463 p. 87)</w:t>
      </w:r>
    </w:p>
    <w:p w14:paraId="05C0AC9D" w14:textId="77777777" w:rsidR="00B23237" w:rsidRPr="0032190F" w:rsidRDefault="00B23237" w:rsidP="00242C0F">
      <w:pPr>
        <w:jc w:val="both"/>
        <w:rPr>
          <w:color w:val="141414"/>
          <w:lang w:val="fr-FR"/>
        </w:rPr>
      </w:pPr>
    </w:p>
    <w:p w14:paraId="4BAABFE0" w14:textId="77777777" w:rsidR="00B23237" w:rsidRPr="0032190F" w:rsidRDefault="00B23237" w:rsidP="00426FF9">
      <w:pPr>
        <w:pStyle w:val="Heading1"/>
      </w:pPr>
      <w:bookmarkStart w:id="599" w:name="Sit_Romani"/>
      <w:r w:rsidRPr="0032190F">
        <w:t>ROMANI</w:t>
      </w:r>
    </w:p>
    <w:bookmarkEnd w:id="599"/>
    <w:p w14:paraId="708FE118" w14:textId="77777777" w:rsidR="00B23237" w:rsidRPr="0032190F" w:rsidRDefault="00B23237" w:rsidP="00242C0F">
      <w:pPr>
        <w:jc w:val="both"/>
        <w:rPr>
          <w:color w:val="141414"/>
          <w:lang w:val="fr-FR"/>
        </w:rPr>
      </w:pPr>
    </w:p>
    <w:p w14:paraId="5ABB4510" w14:textId="77777777" w:rsidR="00B23237" w:rsidRPr="0032190F" w:rsidRDefault="00B23237" w:rsidP="00242C0F">
      <w:pPr>
        <w:jc w:val="both"/>
        <w:rPr>
          <w:lang w:val="fr-FR"/>
        </w:rPr>
      </w:pPr>
      <w:r w:rsidRPr="0032190F">
        <w:rPr>
          <w:color w:val="141414"/>
          <w:lang w:val="fr-FR"/>
        </w:rPr>
        <w:t xml:space="preserve">Abri Romani de Capellas (Anoia, Espagne), refuge saisonnier du Paléolithique (vers 54 000 aec.), 20 m de stratigraphie, plus de 300 foyers découverts, organisation de l'espace en différentes zones d'activité, traces d'une cabane, empreinte d'un </w:t>
      </w:r>
      <w:r w:rsidRPr="0032190F">
        <w:rPr>
          <w:i/>
          <w:color w:val="141414"/>
          <w:lang w:val="fr-FR"/>
        </w:rPr>
        <w:t>pal cavador</w:t>
      </w:r>
      <w:r w:rsidRPr="0032190F">
        <w:rPr>
          <w:color w:val="141414"/>
          <w:lang w:val="fr-FR"/>
        </w:rPr>
        <w:t xml:space="preserve"> [baton à fouir ?] (MAC Barcelone, 2017)</w:t>
      </w:r>
    </w:p>
    <w:p w14:paraId="5D554DA7" w14:textId="77777777" w:rsidR="00D951C6" w:rsidRPr="0032190F" w:rsidRDefault="00D951C6" w:rsidP="00242C0F">
      <w:pPr>
        <w:rPr>
          <w:lang w:val="fr-FR"/>
        </w:rPr>
      </w:pPr>
    </w:p>
    <w:p w14:paraId="2C90ED84" w14:textId="77777777" w:rsidR="00AB3E60" w:rsidRPr="0032190F" w:rsidRDefault="00AB3E60" w:rsidP="00426FF9">
      <w:pPr>
        <w:pStyle w:val="Heading1"/>
      </w:pPr>
      <w:bookmarkStart w:id="600" w:name="Sit_Perda_Iddocca"/>
      <w:r w:rsidRPr="0032190F">
        <w:t>PERDA IDDOCCA</w:t>
      </w:r>
    </w:p>
    <w:bookmarkEnd w:id="600"/>
    <w:p w14:paraId="4EF49F5E" w14:textId="77777777" w:rsidR="00AB3E60" w:rsidRPr="0032190F" w:rsidRDefault="00AB3E60" w:rsidP="00242C0F">
      <w:pPr>
        <w:jc w:val="both"/>
        <w:rPr>
          <w:lang w:val="fr-FR"/>
        </w:rPr>
      </w:pPr>
    </w:p>
    <w:p w14:paraId="1992BEC1" w14:textId="208E9500" w:rsidR="00AB3E60" w:rsidRPr="0032190F" w:rsidRDefault="00AB3E60" w:rsidP="00242C0F">
      <w:pPr>
        <w:jc w:val="both"/>
        <w:rPr>
          <w:lang w:val="fr-FR"/>
        </w:rPr>
      </w:pPr>
      <w:r w:rsidRPr="0032190F">
        <w:rPr>
          <w:lang w:val="fr-FR"/>
        </w:rPr>
        <w:t xml:space="preserve">Le site de Perda Iddocca </w:t>
      </w:r>
      <w:r w:rsidR="007F1604" w:rsidRPr="0032190F">
        <w:rPr>
          <w:lang w:val="fr-FR"/>
        </w:rPr>
        <w:t xml:space="preserve">(Làconi) </w:t>
      </w:r>
      <w:r w:rsidRPr="0032190F">
        <w:rPr>
          <w:lang w:val="fr-FR"/>
        </w:rPr>
        <w:t xml:space="preserve">en Sardaigne a livré de nombreuses </w:t>
      </w:r>
      <w:hyperlink r:id="rId1192" w:anchor="Cul_Steles_Sardaigne" w:history="1">
        <w:r w:rsidRPr="002B4BEE">
          <w:rPr>
            <w:rStyle w:val="Hyperlink"/>
            <w:lang w:val="fr-FR"/>
          </w:rPr>
          <w:t>statues-menhirs</w:t>
        </w:r>
      </w:hyperlink>
      <w:r w:rsidRPr="0032190F">
        <w:rPr>
          <w:lang w:val="fr-FR"/>
        </w:rPr>
        <w:t xml:space="preserve"> attribuées au </w:t>
      </w:r>
      <w:hyperlink r:id="rId1193" w:anchor="Cul_Neo_Final_Sardaigne" w:history="1">
        <w:r w:rsidRPr="0032190F">
          <w:rPr>
            <w:rStyle w:val="Hyperlink"/>
            <w:lang w:val="fr-FR"/>
          </w:rPr>
          <w:t>Neolithique final de Sardaigne</w:t>
        </w:r>
      </w:hyperlink>
      <w:r w:rsidR="007F1604" w:rsidRPr="0032190F">
        <w:rPr>
          <w:lang w:val="fr-FR"/>
        </w:rPr>
        <w:t xml:space="preserve"> (BIB 93 p. 29 (BIB 699 et 700) Alignement de SM (BIB 93 p. 29 (BIB 699 et 700)</w:t>
      </w:r>
    </w:p>
    <w:p w14:paraId="2DACB147" w14:textId="77777777" w:rsidR="00AB3E60" w:rsidRPr="0032190F" w:rsidRDefault="00AB3E60" w:rsidP="00242C0F">
      <w:pPr>
        <w:rPr>
          <w:lang w:val="fr-FR"/>
        </w:rPr>
      </w:pPr>
    </w:p>
    <w:p w14:paraId="5519CF5A" w14:textId="77777777" w:rsidR="00AB3E60" w:rsidRPr="00426FF9" w:rsidRDefault="00AB3E60" w:rsidP="00426FF9">
      <w:pPr>
        <w:pStyle w:val="Heading1"/>
        <w:rPr>
          <w:lang w:val="es-ES"/>
        </w:rPr>
      </w:pPr>
      <w:bookmarkStart w:id="601" w:name="Sit_Piscina_Sali"/>
      <w:r w:rsidRPr="00426FF9">
        <w:rPr>
          <w:lang w:val="es-ES"/>
        </w:rPr>
        <w:t>PISCINA ‘E SALI</w:t>
      </w:r>
    </w:p>
    <w:bookmarkEnd w:id="601"/>
    <w:p w14:paraId="5A349260" w14:textId="77777777" w:rsidR="00AB3E60" w:rsidRPr="00277EF8" w:rsidRDefault="0036566B" w:rsidP="00242C0F">
      <w:pPr>
        <w:rPr>
          <w:lang w:val="es-ES"/>
        </w:rPr>
      </w:pPr>
      <w:r w:rsidRPr="00277EF8">
        <w:rPr>
          <w:lang w:val="es-ES"/>
        </w:rPr>
        <w:t>Piscina e Sali</w:t>
      </w:r>
    </w:p>
    <w:p w14:paraId="2DE04F2F" w14:textId="77777777" w:rsidR="0036566B" w:rsidRPr="00277EF8" w:rsidRDefault="0036566B" w:rsidP="00242C0F">
      <w:pPr>
        <w:rPr>
          <w:lang w:val="es-ES"/>
        </w:rPr>
      </w:pPr>
    </w:p>
    <w:p w14:paraId="114A7D8B" w14:textId="6D6D3AF1" w:rsidR="00AB3E60" w:rsidRPr="0032190F" w:rsidRDefault="00AB3E60" w:rsidP="00242C0F">
      <w:pPr>
        <w:jc w:val="both"/>
        <w:rPr>
          <w:lang w:val="fr-FR"/>
        </w:rPr>
      </w:pPr>
      <w:r w:rsidRPr="0032190F">
        <w:rPr>
          <w:lang w:val="fr-FR"/>
        </w:rPr>
        <w:t xml:space="preserve">Le site de Piscina ‘e Sali </w:t>
      </w:r>
      <w:r w:rsidR="00465971" w:rsidRPr="0032190F">
        <w:rPr>
          <w:lang w:val="fr-FR"/>
        </w:rPr>
        <w:t xml:space="preserve">(Laconi, Sardaigne) </w:t>
      </w:r>
      <w:r w:rsidRPr="0032190F">
        <w:rPr>
          <w:lang w:val="fr-FR"/>
        </w:rPr>
        <w:t xml:space="preserve">a livré de nombreuses </w:t>
      </w:r>
      <w:hyperlink r:id="rId1194" w:anchor="Cul_Steles_Sardaigne" w:history="1">
        <w:r w:rsidR="002B4BEE" w:rsidRPr="002B4BEE">
          <w:rPr>
            <w:rStyle w:val="Hyperlink"/>
            <w:lang w:val="fr-FR"/>
          </w:rPr>
          <w:t>statues-menhirs</w:t>
        </w:r>
      </w:hyperlink>
      <w:r w:rsidR="002B4BEE">
        <w:rPr>
          <w:lang w:val="fr-FR"/>
        </w:rPr>
        <w:t xml:space="preserve"> </w:t>
      </w:r>
      <w:r w:rsidRPr="0032190F">
        <w:rPr>
          <w:lang w:val="fr-FR"/>
        </w:rPr>
        <w:t xml:space="preserve">attribuées au </w:t>
      </w:r>
      <w:hyperlink r:id="rId1195" w:anchor="Cul_Neo_Final_Sardaigne" w:history="1">
        <w:r w:rsidRPr="0032190F">
          <w:rPr>
            <w:rStyle w:val="Hyperlink"/>
            <w:lang w:val="fr-FR"/>
          </w:rPr>
          <w:t>Neolithique final de Sardaigne</w:t>
        </w:r>
      </w:hyperlink>
      <w:r w:rsidR="00BF7BB4" w:rsidRPr="0032190F">
        <w:rPr>
          <w:lang w:val="fr-FR"/>
        </w:rPr>
        <w:t xml:space="preserve"> (SS BIB) et plus probablement à la culture de </w:t>
      </w:r>
      <w:hyperlink r:id="rId1196" w:anchor="Cul_Filigosa" w:history="1">
        <w:r w:rsidR="00BF7BB4" w:rsidRPr="0032190F">
          <w:rPr>
            <w:rStyle w:val="Hyperlink"/>
            <w:lang w:val="fr-FR"/>
          </w:rPr>
          <w:t>Filigosa</w:t>
        </w:r>
      </w:hyperlink>
      <w:r w:rsidR="00BF7BB4" w:rsidRPr="0032190F">
        <w:rPr>
          <w:lang w:val="fr-FR"/>
        </w:rPr>
        <w:t xml:space="preserve"> (BIB 458 p. 50)</w:t>
      </w:r>
      <w:r w:rsidR="007F1604" w:rsidRPr="0032190F">
        <w:rPr>
          <w:lang w:val="fr-FR"/>
        </w:rPr>
        <w:t xml:space="preserve"> Le site est près de la nécropole de petites grottes artificielles de Pranu Coròngiu (BIB 93 p. 29 (BIB 699 et 700)</w:t>
      </w:r>
    </w:p>
    <w:p w14:paraId="71BEEB33" w14:textId="77777777" w:rsidR="007F1604" w:rsidRDefault="007F1604" w:rsidP="00242C0F">
      <w:pPr>
        <w:jc w:val="both"/>
        <w:rPr>
          <w:lang w:val="fr-FR"/>
        </w:rPr>
      </w:pPr>
      <w:r w:rsidRPr="0032190F">
        <w:rPr>
          <w:lang w:val="fr-FR"/>
        </w:rPr>
        <w:t>Alignement de SM (BIB 93 p. 29 (BIB 699 et 700)</w:t>
      </w:r>
    </w:p>
    <w:p w14:paraId="4451FC16" w14:textId="77777777" w:rsidR="002B4BEE" w:rsidRDefault="002B4BEE" w:rsidP="00242C0F">
      <w:pPr>
        <w:jc w:val="both"/>
        <w:rPr>
          <w:lang w:val="fr-FR"/>
        </w:rPr>
      </w:pPr>
    </w:p>
    <w:p w14:paraId="1840BBE0" w14:textId="77777777" w:rsidR="002B4BEE" w:rsidRPr="00277EF8" w:rsidRDefault="002B4BEE" w:rsidP="002B4BEE">
      <w:pPr>
        <w:pStyle w:val="Heading2"/>
      </w:pPr>
      <w:bookmarkStart w:id="602" w:name="Sit_Piscina_Sali_1"/>
      <w:r w:rsidRPr="00277EF8">
        <w:t>Piscina e Sali 1</w:t>
      </w:r>
    </w:p>
    <w:bookmarkEnd w:id="602"/>
    <w:p w14:paraId="067438BA" w14:textId="77777777" w:rsidR="007F1604" w:rsidRDefault="007F1604" w:rsidP="00242C0F">
      <w:pPr>
        <w:jc w:val="both"/>
        <w:rPr>
          <w:lang w:val="fr-FR"/>
        </w:rPr>
      </w:pPr>
    </w:p>
    <w:p w14:paraId="33B0DB76" w14:textId="2C9A0299" w:rsidR="002B4BEE" w:rsidRDefault="00000000" w:rsidP="00242C0F">
      <w:pPr>
        <w:jc w:val="both"/>
        <w:rPr>
          <w:lang w:val="fr-FR"/>
        </w:rPr>
      </w:pPr>
      <w:hyperlink r:id="rId1197" w:anchor="Cul_Steles_Sardaigne_them_capovolto" w:history="1">
        <w:r w:rsidR="002B4BEE" w:rsidRPr="002B4BEE">
          <w:rPr>
            <w:rStyle w:val="Hyperlink"/>
            <w:lang w:val="fr-FR"/>
          </w:rPr>
          <w:t>capovolto</w:t>
        </w:r>
      </w:hyperlink>
      <w:r w:rsidR="002B4BEE">
        <w:rPr>
          <w:lang w:val="fr-FR"/>
        </w:rPr>
        <w:t xml:space="preserve">, </w:t>
      </w:r>
      <w:hyperlink r:id="rId1198" w:anchor="Cul_Steles_Sardaigne_them_poign_2lames" w:history="1">
        <w:r w:rsidR="002B4BEE" w:rsidRPr="002B4BEE">
          <w:rPr>
            <w:rStyle w:val="Hyperlink"/>
            <w:lang w:val="fr-FR"/>
          </w:rPr>
          <w:t>poignard à double lame</w:t>
        </w:r>
      </w:hyperlink>
      <w:r w:rsidR="002B4BEE">
        <w:rPr>
          <w:lang w:val="fr-FR"/>
        </w:rPr>
        <w:t xml:space="preserve"> (SS BIB)</w:t>
      </w:r>
    </w:p>
    <w:p w14:paraId="22E017EF" w14:textId="77777777" w:rsidR="002B4BEE" w:rsidRDefault="002B4BEE" w:rsidP="00242C0F">
      <w:pPr>
        <w:jc w:val="both"/>
        <w:rPr>
          <w:lang w:val="fr-FR"/>
        </w:rPr>
      </w:pPr>
    </w:p>
    <w:p w14:paraId="0A02EC0B" w14:textId="77777777" w:rsidR="002B4BEE" w:rsidRPr="002B4BEE" w:rsidRDefault="002B4BEE" w:rsidP="002B4BEE">
      <w:pPr>
        <w:pStyle w:val="Heading2"/>
      </w:pPr>
      <w:bookmarkStart w:id="603" w:name="Sit_Piscina_Sali_2"/>
      <w:r w:rsidRPr="002B4BEE">
        <w:t xml:space="preserve">Piscina e Sali </w:t>
      </w:r>
      <w:r>
        <w:t>2</w:t>
      </w:r>
    </w:p>
    <w:bookmarkEnd w:id="603"/>
    <w:p w14:paraId="2D2608A9" w14:textId="77777777" w:rsidR="002B4BEE" w:rsidRDefault="002B4BEE" w:rsidP="002B4BEE">
      <w:pPr>
        <w:jc w:val="both"/>
        <w:rPr>
          <w:lang w:val="fr-FR"/>
        </w:rPr>
      </w:pPr>
    </w:p>
    <w:p w14:paraId="27270ABF" w14:textId="25D49739" w:rsidR="002B4BEE" w:rsidRDefault="00000000" w:rsidP="002B4BEE">
      <w:pPr>
        <w:jc w:val="both"/>
        <w:rPr>
          <w:lang w:val="fr-FR"/>
        </w:rPr>
      </w:pPr>
      <w:hyperlink r:id="rId1199" w:anchor="Cul_Steles_Sardaigne_them_casqu_t_facial" w:history="1">
        <w:r w:rsidR="002B4BEE" w:rsidRPr="002B4BEE">
          <w:rPr>
            <w:rStyle w:val="Hyperlink"/>
            <w:lang w:val="fr-FR"/>
          </w:rPr>
          <w:t>casque/t facial</w:t>
        </w:r>
      </w:hyperlink>
      <w:r w:rsidR="002B4BEE">
        <w:rPr>
          <w:lang w:val="fr-FR"/>
        </w:rPr>
        <w:t xml:space="preserve">, </w:t>
      </w:r>
      <w:hyperlink r:id="rId1200" w:anchor="Cul_Steles_Sardaigne_them_capovolto" w:history="1">
        <w:r w:rsidR="002B4BEE" w:rsidRPr="002B4BEE">
          <w:rPr>
            <w:rStyle w:val="Hyperlink"/>
            <w:lang w:val="fr-FR"/>
          </w:rPr>
          <w:t>capovolto</w:t>
        </w:r>
      </w:hyperlink>
      <w:r w:rsidR="002B4BEE">
        <w:rPr>
          <w:lang w:val="fr-FR"/>
        </w:rPr>
        <w:t xml:space="preserve">, </w:t>
      </w:r>
      <w:hyperlink r:id="rId1201" w:anchor="Cul_Steles_Sardaigne_them_poign_2lames" w:history="1">
        <w:r w:rsidR="002B4BEE" w:rsidRPr="002B4BEE">
          <w:rPr>
            <w:rStyle w:val="Hyperlink"/>
            <w:lang w:val="fr-FR"/>
          </w:rPr>
          <w:t>poignard à double lame</w:t>
        </w:r>
      </w:hyperlink>
      <w:r w:rsidR="002B4BEE">
        <w:rPr>
          <w:lang w:val="fr-FR"/>
        </w:rPr>
        <w:t xml:space="preserve"> (SS BIB)</w:t>
      </w:r>
    </w:p>
    <w:p w14:paraId="1FD40294" w14:textId="77777777" w:rsidR="002B4BEE" w:rsidRDefault="002B4BEE" w:rsidP="002B4BEE">
      <w:pPr>
        <w:jc w:val="both"/>
        <w:rPr>
          <w:lang w:val="fr-FR"/>
        </w:rPr>
      </w:pPr>
    </w:p>
    <w:p w14:paraId="23739C4B" w14:textId="77777777" w:rsidR="002B4BEE" w:rsidRDefault="002B4BEE" w:rsidP="002B4BEE">
      <w:pPr>
        <w:jc w:val="both"/>
        <w:rPr>
          <w:lang w:val="fr-FR"/>
        </w:rPr>
      </w:pPr>
    </w:p>
    <w:p w14:paraId="253FA963" w14:textId="77777777" w:rsidR="002B4BEE" w:rsidRPr="002B4BEE" w:rsidRDefault="002B4BEE" w:rsidP="002B4BEE">
      <w:pPr>
        <w:pStyle w:val="Heading2"/>
      </w:pPr>
      <w:bookmarkStart w:id="604" w:name="Sit_Piscina_Sali_3"/>
      <w:r w:rsidRPr="002B4BEE">
        <w:t xml:space="preserve">Piscina e Sali </w:t>
      </w:r>
      <w:r>
        <w:t>3</w:t>
      </w:r>
    </w:p>
    <w:bookmarkEnd w:id="604"/>
    <w:p w14:paraId="16520107" w14:textId="77777777" w:rsidR="002B4BEE" w:rsidRDefault="002B4BEE" w:rsidP="002B4BEE">
      <w:pPr>
        <w:jc w:val="both"/>
        <w:rPr>
          <w:lang w:val="fr-FR"/>
        </w:rPr>
      </w:pPr>
    </w:p>
    <w:p w14:paraId="62FE16A6" w14:textId="3F628F1E" w:rsidR="002B4BEE" w:rsidRDefault="00000000" w:rsidP="00242C0F">
      <w:pPr>
        <w:jc w:val="both"/>
        <w:rPr>
          <w:lang w:val="fr-FR"/>
        </w:rPr>
      </w:pPr>
      <w:hyperlink r:id="rId1202" w:anchor="Cul_Steles_Sardaigne_them_casqu_t_facial" w:history="1">
        <w:r w:rsidR="002B4BEE" w:rsidRPr="002B4BEE">
          <w:rPr>
            <w:rStyle w:val="Hyperlink"/>
            <w:lang w:val="fr-FR"/>
          </w:rPr>
          <w:t>casque/t facial</w:t>
        </w:r>
      </w:hyperlink>
      <w:r w:rsidR="002B4BEE">
        <w:rPr>
          <w:lang w:val="fr-FR"/>
        </w:rPr>
        <w:t>, seins, ventre en creux (SS BIB)</w:t>
      </w:r>
    </w:p>
    <w:p w14:paraId="48B7C57B" w14:textId="77777777" w:rsidR="002B4BEE" w:rsidRDefault="002B4BEE" w:rsidP="00242C0F">
      <w:pPr>
        <w:jc w:val="both"/>
        <w:rPr>
          <w:lang w:val="fr-FR"/>
        </w:rPr>
      </w:pPr>
    </w:p>
    <w:p w14:paraId="4D1FDE18" w14:textId="77777777" w:rsidR="002B4BEE" w:rsidRDefault="002B4BEE" w:rsidP="002B4BEE">
      <w:pPr>
        <w:pStyle w:val="Heading2"/>
      </w:pPr>
      <w:r>
        <w:lastRenderedPageBreak/>
        <w:t>Piscina e Sali 4</w:t>
      </w:r>
    </w:p>
    <w:p w14:paraId="5A981376" w14:textId="77777777" w:rsidR="002B4BEE" w:rsidRDefault="002B4BEE" w:rsidP="002B4BEE">
      <w:pPr>
        <w:rPr>
          <w:lang w:val="fr-FR"/>
        </w:rPr>
      </w:pPr>
    </w:p>
    <w:p w14:paraId="172F806B" w14:textId="748C590A" w:rsidR="002B4BEE" w:rsidRDefault="00000000" w:rsidP="002B4BEE">
      <w:pPr>
        <w:jc w:val="both"/>
        <w:rPr>
          <w:lang w:val="fr-FR"/>
        </w:rPr>
      </w:pPr>
      <w:hyperlink r:id="rId1203" w:anchor="Cul_Steles_Sardaigne_them_casqu_t_facial" w:history="1">
        <w:r w:rsidR="002B4BEE" w:rsidRPr="002B4BEE">
          <w:rPr>
            <w:rStyle w:val="Hyperlink"/>
            <w:lang w:val="fr-FR"/>
          </w:rPr>
          <w:t>casque/t facial</w:t>
        </w:r>
      </w:hyperlink>
      <w:r w:rsidR="002B4BEE">
        <w:rPr>
          <w:lang w:val="fr-FR"/>
        </w:rPr>
        <w:t xml:space="preserve">, </w:t>
      </w:r>
      <w:hyperlink r:id="rId1204" w:anchor="Cul_Steles_Sardaigne_them_capovolto" w:history="1">
        <w:r w:rsidR="002B4BEE" w:rsidRPr="002B4BEE">
          <w:rPr>
            <w:rStyle w:val="Hyperlink"/>
            <w:lang w:val="fr-FR"/>
          </w:rPr>
          <w:t>capovolto</w:t>
        </w:r>
      </w:hyperlink>
      <w:r w:rsidR="002B4BEE">
        <w:rPr>
          <w:lang w:val="fr-FR"/>
        </w:rPr>
        <w:t xml:space="preserve">, </w:t>
      </w:r>
      <w:hyperlink r:id="rId1205" w:anchor="Cul_Steles_Sardaigne_them_poign_2lames" w:history="1">
        <w:r w:rsidR="002B4BEE" w:rsidRPr="002B4BEE">
          <w:rPr>
            <w:rStyle w:val="Hyperlink"/>
            <w:lang w:val="fr-FR"/>
          </w:rPr>
          <w:t>poignard à double lame</w:t>
        </w:r>
      </w:hyperlink>
      <w:r w:rsidR="002B4BEE">
        <w:rPr>
          <w:lang w:val="fr-FR"/>
        </w:rPr>
        <w:t xml:space="preserve"> (SS BIB)</w:t>
      </w:r>
    </w:p>
    <w:p w14:paraId="145E4797" w14:textId="77777777" w:rsidR="002B4BEE" w:rsidRPr="002B4BEE" w:rsidRDefault="002B4BEE" w:rsidP="002B4BEE">
      <w:pPr>
        <w:rPr>
          <w:lang w:val="fr-FR"/>
        </w:rPr>
      </w:pPr>
    </w:p>
    <w:p w14:paraId="7FED209A" w14:textId="77777777" w:rsidR="002B4BEE" w:rsidRDefault="002B4BEE" w:rsidP="002B4BEE">
      <w:pPr>
        <w:pStyle w:val="Heading2"/>
      </w:pPr>
      <w:r>
        <w:t>Piscina e Sali 5</w:t>
      </w:r>
    </w:p>
    <w:p w14:paraId="4708AF5A" w14:textId="77777777" w:rsidR="002B4BEE" w:rsidRDefault="002B4BEE" w:rsidP="00242C0F">
      <w:pPr>
        <w:jc w:val="both"/>
        <w:rPr>
          <w:lang w:val="fr-FR"/>
        </w:rPr>
      </w:pPr>
    </w:p>
    <w:p w14:paraId="333BEFD4" w14:textId="091CAAEA" w:rsidR="002B4BEE" w:rsidRDefault="002B4BEE" w:rsidP="002B4BEE">
      <w:pPr>
        <w:jc w:val="both"/>
        <w:rPr>
          <w:lang w:val="fr-FR"/>
        </w:rPr>
      </w:pPr>
      <w:r>
        <w:rPr>
          <w:lang w:val="fr-FR"/>
        </w:rPr>
        <w:t>Tiers supérieur absent (</w:t>
      </w:r>
      <w:hyperlink r:id="rId1206" w:anchor="Cul_Steles_Sardaigne_them_casqu_t_facial" w:history="1">
        <w:r w:rsidRPr="002B4BEE">
          <w:rPr>
            <w:rStyle w:val="Hyperlink"/>
            <w:lang w:val="fr-FR"/>
          </w:rPr>
          <w:t>casque/t facial</w:t>
        </w:r>
      </w:hyperlink>
      <w:r>
        <w:rPr>
          <w:lang w:val="fr-FR"/>
        </w:rPr>
        <w:t xml:space="preserve"> ?), </w:t>
      </w:r>
      <w:hyperlink r:id="rId1207" w:anchor="Cul_Steles_Sardaigne_them_capovolto" w:history="1">
        <w:r w:rsidRPr="002B4BEE">
          <w:rPr>
            <w:rStyle w:val="Hyperlink"/>
            <w:lang w:val="fr-FR"/>
          </w:rPr>
          <w:t>capovolto</w:t>
        </w:r>
      </w:hyperlink>
      <w:r>
        <w:rPr>
          <w:lang w:val="fr-FR"/>
        </w:rPr>
        <w:t xml:space="preserve">, </w:t>
      </w:r>
      <w:hyperlink r:id="rId1208" w:anchor="Cul_Steles_Sardaigne_them_poign_2lames" w:history="1">
        <w:r w:rsidRPr="002B4BEE">
          <w:rPr>
            <w:rStyle w:val="Hyperlink"/>
            <w:lang w:val="fr-FR"/>
          </w:rPr>
          <w:t>poignard à double lame</w:t>
        </w:r>
      </w:hyperlink>
      <w:r>
        <w:rPr>
          <w:lang w:val="fr-FR"/>
        </w:rPr>
        <w:t xml:space="preserve"> (SS BIB)</w:t>
      </w:r>
    </w:p>
    <w:p w14:paraId="1D6C7395" w14:textId="77777777" w:rsidR="002B4BEE" w:rsidRDefault="002B4BEE" w:rsidP="002B4BEE">
      <w:pPr>
        <w:jc w:val="both"/>
        <w:rPr>
          <w:lang w:val="fr-FR"/>
        </w:rPr>
      </w:pPr>
    </w:p>
    <w:p w14:paraId="649ACD41" w14:textId="77777777" w:rsidR="002B4BEE" w:rsidRDefault="002B4BEE" w:rsidP="002B4BEE">
      <w:pPr>
        <w:pStyle w:val="Heading2"/>
      </w:pPr>
      <w:r>
        <w:t>Piscina e Sali 6</w:t>
      </w:r>
    </w:p>
    <w:p w14:paraId="21C1244F" w14:textId="77777777" w:rsidR="002B4BEE" w:rsidRDefault="002B4BEE" w:rsidP="002B4BEE">
      <w:pPr>
        <w:jc w:val="both"/>
        <w:rPr>
          <w:lang w:val="fr-FR"/>
        </w:rPr>
      </w:pPr>
    </w:p>
    <w:p w14:paraId="099AC18B" w14:textId="3893E4EE" w:rsidR="002B4BEE" w:rsidRDefault="002B4BEE" w:rsidP="002B4BEE">
      <w:pPr>
        <w:jc w:val="both"/>
        <w:rPr>
          <w:lang w:val="fr-FR"/>
        </w:rPr>
      </w:pPr>
      <w:r>
        <w:rPr>
          <w:lang w:val="fr-FR"/>
        </w:rPr>
        <w:t>Tiers supérieur absent (</w:t>
      </w:r>
      <w:hyperlink r:id="rId1209" w:anchor="Cul_Steles_Sardaigne_them_casqu_t_facial" w:history="1">
        <w:r w:rsidRPr="002B4BEE">
          <w:rPr>
            <w:rStyle w:val="Hyperlink"/>
            <w:lang w:val="fr-FR"/>
          </w:rPr>
          <w:t>casque/t facial</w:t>
        </w:r>
      </w:hyperlink>
      <w:r>
        <w:rPr>
          <w:lang w:val="fr-FR"/>
        </w:rPr>
        <w:t xml:space="preserve"> ?), </w:t>
      </w:r>
      <w:hyperlink r:id="rId1210" w:anchor="Cul_Steles_Sardaigne_them_capovolto" w:history="1">
        <w:r w:rsidRPr="002B4BEE">
          <w:rPr>
            <w:rStyle w:val="Hyperlink"/>
            <w:lang w:val="fr-FR"/>
          </w:rPr>
          <w:t>capovolto</w:t>
        </w:r>
      </w:hyperlink>
      <w:r>
        <w:rPr>
          <w:lang w:val="fr-FR"/>
        </w:rPr>
        <w:t xml:space="preserve">, </w:t>
      </w:r>
      <w:hyperlink r:id="rId1211" w:anchor="Cul_Steles_Sardaigne_them_poign_2lames" w:history="1">
        <w:r w:rsidRPr="002B4BEE">
          <w:rPr>
            <w:rStyle w:val="Hyperlink"/>
            <w:lang w:val="fr-FR"/>
          </w:rPr>
          <w:t>poignard à double lame</w:t>
        </w:r>
      </w:hyperlink>
      <w:r>
        <w:rPr>
          <w:lang w:val="fr-FR"/>
        </w:rPr>
        <w:t xml:space="preserve"> (SS BIB)</w:t>
      </w:r>
    </w:p>
    <w:p w14:paraId="10FFB8FB" w14:textId="77777777" w:rsidR="002B4BEE" w:rsidRDefault="002B4BEE" w:rsidP="00242C0F">
      <w:pPr>
        <w:jc w:val="both"/>
        <w:rPr>
          <w:lang w:val="fr-FR"/>
        </w:rPr>
      </w:pPr>
    </w:p>
    <w:p w14:paraId="3D683399" w14:textId="77777777" w:rsidR="002B4BEE" w:rsidRDefault="002B4BEE" w:rsidP="002B4BEE">
      <w:pPr>
        <w:pStyle w:val="Heading2"/>
      </w:pPr>
      <w:r>
        <w:t>Piscina e Sali 7</w:t>
      </w:r>
    </w:p>
    <w:p w14:paraId="61905A2F" w14:textId="77777777" w:rsidR="002B4BEE" w:rsidRDefault="002B4BEE" w:rsidP="00242C0F">
      <w:pPr>
        <w:jc w:val="both"/>
        <w:rPr>
          <w:lang w:val="fr-FR"/>
        </w:rPr>
      </w:pPr>
    </w:p>
    <w:p w14:paraId="79E0A299" w14:textId="7D498A91" w:rsidR="002B4BEE" w:rsidRDefault="002B4BEE" w:rsidP="002B4BEE">
      <w:pPr>
        <w:jc w:val="both"/>
        <w:rPr>
          <w:lang w:val="fr-FR"/>
        </w:rPr>
      </w:pPr>
      <w:r>
        <w:rPr>
          <w:lang w:val="fr-FR"/>
        </w:rPr>
        <w:t>Tiers supérieur absent (</w:t>
      </w:r>
      <w:hyperlink r:id="rId1212" w:anchor="Cul_Steles_Sardaigne_them_casqu_t_facial" w:history="1">
        <w:r w:rsidRPr="002B4BEE">
          <w:rPr>
            <w:rStyle w:val="Hyperlink"/>
            <w:lang w:val="fr-FR"/>
          </w:rPr>
          <w:t>casque/t facial</w:t>
        </w:r>
      </w:hyperlink>
      <w:r>
        <w:rPr>
          <w:lang w:val="fr-FR"/>
        </w:rPr>
        <w:t xml:space="preserve">, </w:t>
      </w:r>
      <w:hyperlink r:id="rId1213" w:anchor="Cul_Steles_Sardaigne_them_capovolto" w:history="1">
        <w:r w:rsidRPr="002B4BEE">
          <w:rPr>
            <w:rStyle w:val="Hyperlink"/>
            <w:lang w:val="fr-FR"/>
          </w:rPr>
          <w:t>capovolto</w:t>
        </w:r>
      </w:hyperlink>
      <w:r>
        <w:rPr>
          <w:lang w:val="fr-FR"/>
        </w:rPr>
        <w:t xml:space="preserve"> ?), </w:t>
      </w:r>
      <w:hyperlink r:id="rId1214" w:anchor="Cul_Steles_Sardaigne_them_poign_2lames" w:history="1">
        <w:r w:rsidRPr="002B4BEE">
          <w:rPr>
            <w:rStyle w:val="Hyperlink"/>
            <w:lang w:val="fr-FR"/>
          </w:rPr>
          <w:t>poignard à double lame</w:t>
        </w:r>
      </w:hyperlink>
      <w:r>
        <w:rPr>
          <w:lang w:val="fr-FR"/>
        </w:rPr>
        <w:t xml:space="preserve"> (SS BIB)</w:t>
      </w:r>
    </w:p>
    <w:p w14:paraId="39CACC81" w14:textId="77777777" w:rsidR="002B4BEE" w:rsidRDefault="002B4BEE" w:rsidP="002B4BEE">
      <w:pPr>
        <w:jc w:val="both"/>
        <w:rPr>
          <w:lang w:val="fr-FR"/>
        </w:rPr>
      </w:pPr>
    </w:p>
    <w:p w14:paraId="341453B2" w14:textId="77777777" w:rsidR="002B4BEE" w:rsidRDefault="002B4BEE" w:rsidP="002B4BEE">
      <w:pPr>
        <w:pStyle w:val="Heading2"/>
      </w:pPr>
      <w:r>
        <w:t>Piscina e Sali 8</w:t>
      </w:r>
    </w:p>
    <w:p w14:paraId="0ADB9D8C" w14:textId="77777777" w:rsidR="002B4BEE" w:rsidRDefault="002B4BEE" w:rsidP="002B4BEE">
      <w:pPr>
        <w:jc w:val="both"/>
        <w:rPr>
          <w:lang w:val="fr-FR"/>
        </w:rPr>
      </w:pPr>
    </w:p>
    <w:p w14:paraId="2637BB15" w14:textId="4D9DF179" w:rsidR="002B4BEE" w:rsidRDefault="002B4BEE" w:rsidP="002B4BEE">
      <w:pPr>
        <w:jc w:val="both"/>
        <w:rPr>
          <w:lang w:val="fr-FR"/>
        </w:rPr>
      </w:pPr>
      <w:r>
        <w:rPr>
          <w:lang w:val="fr-FR"/>
        </w:rPr>
        <w:t>Une partie supérieure absente (</w:t>
      </w:r>
      <w:hyperlink r:id="rId1215" w:anchor="Cul_Steles_Sardaigne_them_casqu_t_facial" w:history="1">
        <w:r w:rsidRPr="002B4BEE">
          <w:rPr>
            <w:rStyle w:val="Hyperlink"/>
            <w:lang w:val="fr-FR"/>
          </w:rPr>
          <w:t>casque/t facial</w:t>
        </w:r>
      </w:hyperlink>
      <w:r>
        <w:rPr>
          <w:lang w:val="fr-FR"/>
        </w:rPr>
        <w:t xml:space="preserve"> ?), </w:t>
      </w:r>
      <w:hyperlink r:id="rId1216" w:anchor="Cul_Steles_Sardaigne_them_capovolto" w:history="1">
        <w:r w:rsidRPr="002B4BEE">
          <w:rPr>
            <w:rStyle w:val="Hyperlink"/>
            <w:lang w:val="fr-FR"/>
          </w:rPr>
          <w:t>capovolto</w:t>
        </w:r>
      </w:hyperlink>
      <w:r>
        <w:rPr>
          <w:lang w:val="fr-FR"/>
        </w:rPr>
        <w:t xml:space="preserve">, </w:t>
      </w:r>
      <w:hyperlink r:id="rId1217" w:anchor="Cul_Steles_Sardaigne_them_poign_2lames" w:history="1">
        <w:r w:rsidRPr="002B4BEE">
          <w:rPr>
            <w:rStyle w:val="Hyperlink"/>
            <w:lang w:val="fr-FR"/>
          </w:rPr>
          <w:t>poignard à double lame</w:t>
        </w:r>
      </w:hyperlink>
      <w:r>
        <w:rPr>
          <w:lang w:val="fr-FR"/>
        </w:rPr>
        <w:t xml:space="preserve"> (SS BIB)</w:t>
      </w:r>
    </w:p>
    <w:p w14:paraId="4310E973" w14:textId="77777777" w:rsidR="002B4BEE" w:rsidRDefault="002B4BEE" w:rsidP="002B4BEE">
      <w:pPr>
        <w:jc w:val="both"/>
        <w:rPr>
          <w:lang w:val="fr-FR"/>
        </w:rPr>
      </w:pPr>
    </w:p>
    <w:p w14:paraId="7AD8ABED" w14:textId="77777777" w:rsidR="002B4BEE" w:rsidRDefault="002B4BEE" w:rsidP="002B4BEE">
      <w:pPr>
        <w:pStyle w:val="Heading2"/>
      </w:pPr>
      <w:r>
        <w:t>Piscina e Sali 9</w:t>
      </w:r>
    </w:p>
    <w:p w14:paraId="6548AA6B" w14:textId="77777777" w:rsidR="002B4BEE" w:rsidRDefault="002B4BEE" w:rsidP="002B4BEE">
      <w:pPr>
        <w:rPr>
          <w:lang w:val="fr-FR"/>
        </w:rPr>
      </w:pPr>
    </w:p>
    <w:p w14:paraId="2FBEA682" w14:textId="6CA79BD6" w:rsidR="002B4BEE" w:rsidRDefault="002B4BEE" w:rsidP="002B4BEE">
      <w:pPr>
        <w:rPr>
          <w:lang w:val="fr-FR"/>
        </w:rPr>
      </w:pPr>
      <w:r>
        <w:rPr>
          <w:lang w:val="fr-FR"/>
        </w:rPr>
        <w:t xml:space="preserve">Un bloc ectangulaire avec des parties manquantes en haut et en bas. Double lames incisées (probable </w:t>
      </w:r>
      <w:hyperlink r:id="rId1218" w:anchor="Cul_Steles_Sardaigne_them_poign_2lames" w:history="1">
        <w:r w:rsidRPr="002B4BEE">
          <w:rPr>
            <w:rStyle w:val="Hyperlink"/>
            <w:lang w:val="fr-FR"/>
          </w:rPr>
          <w:t>poignard à double lame</w:t>
        </w:r>
      </w:hyperlink>
      <w:r>
        <w:rPr>
          <w:lang w:val="fr-FR"/>
        </w:rPr>
        <w:t>), cupules (SS BIB)</w:t>
      </w:r>
    </w:p>
    <w:p w14:paraId="4006A8AF" w14:textId="77777777" w:rsidR="002B4BEE" w:rsidRDefault="002B4BEE" w:rsidP="002B4BEE">
      <w:pPr>
        <w:rPr>
          <w:lang w:val="fr-FR"/>
        </w:rPr>
      </w:pPr>
    </w:p>
    <w:p w14:paraId="5A822B26" w14:textId="77777777" w:rsidR="002B4BEE" w:rsidRDefault="002B4BEE" w:rsidP="00426FF9">
      <w:pPr>
        <w:pStyle w:val="Heading1"/>
      </w:pPr>
      <w:r>
        <w:t>SERRATZRAXIU</w:t>
      </w:r>
    </w:p>
    <w:p w14:paraId="4EBE2805" w14:textId="77777777" w:rsidR="002B4BEE" w:rsidRDefault="002B4BEE" w:rsidP="002B4BEE">
      <w:pPr>
        <w:rPr>
          <w:lang w:val="fr-FR"/>
        </w:rPr>
      </w:pPr>
    </w:p>
    <w:p w14:paraId="70123223" w14:textId="41586630" w:rsidR="002B4BEE" w:rsidRDefault="00000000" w:rsidP="002B4BEE">
      <w:pPr>
        <w:jc w:val="both"/>
        <w:rPr>
          <w:lang w:val="fr-FR"/>
        </w:rPr>
      </w:pPr>
      <w:hyperlink r:id="rId1219" w:anchor="Cul_Steles_Sardaigne" w:history="1">
        <w:r w:rsidR="002B4BEE" w:rsidRPr="002B4BEE">
          <w:rPr>
            <w:rStyle w:val="Hyperlink"/>
            <w:lang w:val="fr-FR"/>
          </w:rPr>
          <w:t>statues-menhirs</w:t>
        </w:r>
      </w:hyperlink>
      <w:r w:rsidR="002B4BEE">
        <w:rPr>
          <w:lang w:val="fr-FR"/>
        </w:rPr>
        <w:t xml:space="preserve"> Tiers supérieur manquant (</w:t>
      </w:r>
      <w:hyperlink r:id="rId1220" w:anchor="Cul_Steles_Sardaigne_them_casqu_t_facial" w:history="1">
        <w:r w:rsidR="002B4BEE" w:rsidRPr="002B4BEE">
          <w:rPr>
            <w:rStyle w:val="Hyperlink"/>
            <w:lang w:val="fr-FR"/>
          </w:rPr>
          <w:t>casque/t facial</w:t>
        </w:r>
      </w:hyperlink>
      <w:r w:rsidR="002B4BEE">
        <w:rPr>
          <w:lang w:val="fr-FR"/>
        </w:rPr>
        <w:t xml:space="preserve"> ?), </w:t>
      </w:r>
      <w:hyperlink r:id="rId1221" w:anchor="Cul_Steles_Sardaigne_them_capovolto" w:history="1">
        <w:r w:rsidR="002B4BEE" w:rsidRPr="002B4BEE">
          <w:rPr>
            <w:rStyle w:val="Hyperlink"/>
            <w:lang w:val="fr-FR"/>
          </w:rPr>
          <w:t>capovolto</w:t>
        </w:r>
      </w:hyperlink>
      <w:r w:rsidR="002B4BEE">
        <w:rPr>
          <w:lang w:val="fr-FR"/>
        </w:rPr>
        <w:t xml:space="preserve">, </w:t>
      </w:r>
      <w:hyperlink r:id="rId1222" w:anchor="Cul_Steles_Sardaigne_them_poign_2lames" w:history="1">
        <w:r w:rsidR="002B4BEE" w:rsidRPr="002B4BEE">
          <w:rPr>
            <w:rStyle w:val="Hyperlink"/>
            <w:lang w:val="fr-FR"/>
          </w:rPr>
          <w:t>poignard à double lame</w:t>
        </w:r>
      </w:hyperlink>
      <w:r w:rsidR="002B4BEE">
        <w:rPr>
          <w:lang w:val="fr-FR"/>
        </w:rPr>
        <w:t xml:space="preserve"> (SS BIB)</w:t>
      </w:r>
    </w:p>
    <w:p w14:paraId="051A5F41" w14:textId="77777777" w:rsidR="002B4BEE" w:rsidRPr="0032190F" w:rsidRDefault="002B4BEE" w:rsidP="00242C0F">
      <w:pPr>
        <w:jc w:val="both"/>
        <w:rPr>
          <w:lang w:val="fr-FR"/>
        </w:rPr>
      </w:pPr>
    </w:p>
    <w:p w14:paraId="5FC501E0" w14:textId="77777777" w:rsidR="007F1604" w:rsidRPr="0032190F" w:rsidRDefault="007F1604" w:rsidP="00426FF9">
      <w:pPr>
        <w:pStyle w:val="Heading1"/>
      </w:pPr>
      <w:bookmarkStart w:id="605" w:name="Sit_Barrili"/>
      <w:r w:rsidRPr="0032190F">
        <w:t>BARRILI</w:t>
      </w:r>
    </w:p>
    <w:bookmarkEnd w:id="605"/>
    <w:p w14:paraId="23E5D03C" w14:textId="77777777" w:rsidR="007F1604" w:rsidRPr="0032190F" w:rsidRDefault="007F1604" w:rsidP="00242C0F">
      <w:pPr>
        <w:jc w:val="both"/>
        <w:rPr>
          <w:lang w:val="fr-FR"/>
        </w:rPr>
      </w:pPr>
    </w:p>
    <w:p w14:paraId="427249D1" w14:textId="24C20AB0" w:rsidR="007F1604" w:rsidRDefault="007F1604" w:rsidP="00242C0F">
      <w:pPr>
        <w:jc w:val="both"/>
        <w:rPr>
          <w:lang w:val="fr-FR"/>
        </w:rPr>
      </w:pPr>
      <w:r>
        <w:rPr>
          <w:lang w:val="it-IT"/>
        </w:rPr>
        <w:t xml:space="preserve">A Barrili </w:t>
      </w:r>
      <w:r w:rsidRPr="00F45F0F">
        <w:rPr>
          <w:lang w:val="it-IT"/>
        </w:rPr>
        <w:t>(Làconi</w:t>
      </w:r>
      <w:r>
        <w:rPr>
          <w:lang w:val="it-IT"/>
        </w:rPr>
        <w:t>, Sardaigne</w:t>
      </w:r>
      <w:r w:rsidRPr="00F45F0F">
        <w:rPr>
          <w:lang w:val="it-IT"/>
        </w:rPr>
        <w:t>)</w:t>
      </w:r>
      <w:r>
        <w:rPr>
          <w:lang w:val="it-IT"/>
        </w:rPr>
        <w:t xml:space="preserve"> </w:t>
      </w:r>
      <w:hyperlink r:id="rId1223" w:anchor="Cul_Steles_Sardaigne" w:history="1">
        <w:r w:rsidR="002B4BEE" w:rsidRPr="002B4BEE">
          <w:rPr>
            <w:rStyle w:val="Hyperlink"/>
            <w:lang w:val="fr-FR"/>
          </w:rPr>
          <w:t>statues-menhirs</w:t>
        </w:r>
      </w:hyperlink>
      <w:r w:rsidR="002B4BEE">
        <w:rPr>
          <w:lang w:val="fr-FR"/>
        </w:rPr>
        <w:t xml:space="preserve"> </w:t>
      </w:r>
      <w:r w:rsidRPr="0032190F">
        <w:rPr>
          <w:lang w:val="fr-FR"/>
        </w:rPr>
        <w:t xml:space="preserve">attribuées au </w:t>
      </w:r>
      <w:hyperlink r:id="rId1224" w:anchor="Cul_Neo_Final_Sardaigne" w:history="1">
        <w:r w:rsidRPr="0032190F">
          <w:rPr>
            <w:rStyle w:val="Hyperlink"/>
            <w:lang w:val="fr-FR"/>
          </w:rPr>
          <w:t>Neolithique final de Sardaigne</w:t>
        </w:r>
      </w:hyperlink>
      <w:r w:rsidRPr="0032190F">
        <w:rPr>
          <w:lang w:val="fr-FR"/>
        </w:rPr>
        <w:t xml:space="preserve"> (SS BIB) Alignement de SM (BIB 93 p. 29 (BIB 699 et 700)</w:t>
      </w:r>
    </w:p>
    <w:p w14:paraId="35869D5C" w14:textId="77777777" w:rsidR="002B4BEE" w:rsidRDefault="002B4BEE" w:rsidP="00242C0F">
      <w:pPr>
        <w:jc w:val="both"/>
        <w:rPr>
          <w:lang w:val="fr-FR"/>
        </w:rPr>
      </w:pPr>
    </w:p>
    <w:p w14:paraId="084FA260" w14:textId="77777777" w:rsidR="002B4BEE" w:rsidRDefault="002B4BEE" w:rsidP="002B4BEE">
      <w:pPr>
        <w:pStyle w:val="Heading2"/>
      </w:pPr>
      <w:r>
        <w:t>Barrili 1</w:t>
      </w:r>
    </w:p>
    <w:p w14:paraId="7214E914" w14:textId="77777777" w:rsidR="002B4BEE" w:rsidRDefault="002B4BEE" w:rsidP="00242C0F">
      <w:pPr>
        <w:jc w:val="both"/>
        <w:rPr>
          <w:lang w:val="fr-FR"/>
        </w:rPr>
      </w:pPr>
    </w:p>
    <w:p w14:paraId="273EAAEA" w14:textId="2D2392A2" w:rsidR="002B4BEE" w:rsidRDefault="00000000" w:rsidP="00242C0F">
      <w:pPr>
        <w:jc w:val="both"/>
        <w:rPr>
          <w:lang w:val="fr-FR"/>
        </w:rPr>
      </w:pPr>
      <w:hyperlink r:id="rId1225" w:anchor="Cul_Steles_Sardaigne_them_casqu_t_facial" w:history="1">
        <w:r w:rsidR="002B4BEE" w:rsidRPr="002B4BEE">
          <w:rPr>
            <w:rStyle w:val="Hyperlink"/>
            <w:lang w:val="fr-FR"/>
          </w:rPr>
          <w:t>casque/t facial</w:t>
        </w:r>
      </w:hyperlink>
      <w:r w:rsidR="002B4BEE">
        <w:rPr>
          <w:lang w:val="fr-FR"/>
        </w:rPr>
        <w:t xml:space="preserve">, </w:t>
      </w:r>
      <w:hyperlink r:id="rId1226" w:anchor="Cul_Steles_Sardaigne_them_capovolto" w:history="1">
        <w:r w:rsidR="002B4BEE" w:rsidRPr="002B4BEE">
          <w:rPr>
            <w:rStyle w:val="Hyperlink"/>
            <w:lang w:val="fr-FR"/>
          </w:rPr>
          <w:t>capovolto</w:t>
        </w:r>
      </w:hyperlink>
      <w:r w:rsidR="002B4BEE">
        <w:rPr>
          <w:lang w:val="fr-FR"/>
        </w:rPr>
        <w:t xml:space="preserve">, </w:t>
      </w:r>
      <w:hyperlink r:id="rId1227" w:anchor="Cul_Steles_Sardaigne_them_poign_2lames" w:history="1">
        <w:r w:rsidR="002B4BEE" w:rsidRPr="002B4BEE">
          <w:rPr>
            <w:rStyle w:val="Hyperlink"/>
            <w:lang w:val="fr-FR"/>
          </w:rPr>
          <w:t>poignard à double lame</w:t>
        </w:r>
      </w:hyperlink>
      <w:r w:rsidR="002B4BEE">
        <w:rPr>
          <w:lang w:val="fr-FR"/>
        </w:rPr>
        <w:t xml:space="preserve"> (SS BIB)</w:t>
      </w:r>
    </w:p>
    <w:p w14:paraId="2A2F9638" w14:textId="77777777" w:rsidR="002B4BEE" w:rsidRDefault="002B4BEE" w:rsidP="00242C0F">
      <w:pPr>
        <w:jc w:val="both"/>
        <w:rPr>
          <w:lang w:val="fr-FR"/>
        </w:rPr>
      </w:pPr>
    </w:p>
    <w:p w14:paraId="7EA2B98F" w14:textId="77777777" w:rsidR="002B4BEE" w:rsidRPr="0032190F" w:rsidRDefault="002B4BEE" w:rsidP="002B4BEE">
      <w:pPr>
        <w:pStyle w:val="Heading2"/>
      </w:pPr>
      <w:r>
        <w:t>Barrili 2</w:t>
      </w:r>
    </w:p>
    <w:p w14:paraId="43B58D46" w14:textId="77777777" w:rsidR="002144AD" w:rsidRDefault="002144AD" w:rsidP="00242C0F">
      <w:pPr>
        <w:jc w:val="both"/>
        <w:rPr>
          <w:lang w:val="fr-FR"/>
        </w:rPr>
      </w:pPr>
    </w:p>
    <w:p w14:paraId="26F986AE" w14:textId="0B79C320" w:rsidR="002B4BEE" w:rsidRDefault="00000000" w:rsidP="002B4BEE">
      <w:pPr>
        <w:jc w:val="both"/>
        <w:rPr>
          <w:lang w:val="fr-FR"/>
        </w:rPr>
      </w:pPr>
      <w:hyperlink r:id="rId1228" w:anchor="Cul_Steles_Sardaigne_them_casqu_t_facial" w:history="1">
        <w:r w:rsidR="002B4BEE" w:rsidRPr="002B4BEE">
          <w:rPr>
            <w:rStyle w:val="Hyperlink"/>
            <w:lang w:val="fr-FR"/>
          </w:rPr>
          <w:t>casque/t facial</w:t>
        </w:r>
      </w:hyperlink>
      <w:r w:rsidR="002B4BEE">
        <w:rPr>
          <w:lang w:val="fr-FR"/>
        </w:rPr>
        <w:t xml:space="preserve">, </w:t>
      </w:r>
      <w:hyperlink r:id="rId1229" w:anchor="Cul_Steles_Sardaigne_them_capovolto" w:history="1">
        <w:r w:rsidR="002B4BEE" w:rsidRPr="002B4BEE">
          <w:rPr>
            <w:rStyle w:val="Hyperlink"/>
            <w:lang w:val="fr-FR"/>
          </w:rPr>
          <w:t>capovolto</w:t>
        </w:r>
      </w:hyperlink>
      <w:r w:rsidR="002B4BEE">
        <w:rPr>
          <w:lang w:val="fr-FR"/>
        </w:rPr>
        <w:t xml:space="preserve">, </w:t>
      </w:r>
      <w:hyperlink r:id="rId1230" w:anchor="Cul_Steles_Sardaigne_them_poign_2lames" w:history="1">
        <w:r w:rsidR="002B4BEE" w:rsidRPr="002B4BEE">
          <w:rPr>
            <w:rStyle w:val="Hyperlink"/>
            <w:lang w:val="fr-FR"/>
          </w:rPr>
          <w:t>poignard à double lame</w:t>
        </w:r>
      </w:hyperlink>
      <w:r w:rsidR="002B4BEE">
        <w:rPr>
          <w:lang w:val="fr-FR"/>
        </w:rPr>
        <w:t xml:space="preserve"> (SS BIB)</w:t>
      </w:r>
    </w:p>
    <w:p w14:paraId="4DB0894B" w14:textId="77777777" w:rsidR="002B4BEE" w:rsidRDefault="002B4BEE" w:rsidP="00242C0F">
      <w:pPr>
        <w:jc w:val="both"/>
        <w:rPr>
          <w:lang w:val="fr-FR"/>
        </w:rPr>
      </w:pPr>
    </w:p>
    <w:p w14:paraId="088FD20C" w14:textId="77777777" w:rsidR="002B4BEE" w:rsidRDefault="002B4BEE" w:rsidP="00426FF9">
      <w:pPr>
        <w:pStyle w:val="Heading1"/>
      </w:pPr>
      <w:bookmarkStart w:id="606" w:name="Sit_Genna_Aidu"/>
      <w:r>
        <w:t>GENNA AIDU</w:t>
      </w:r>
    </w:p>
    <w:bookmarkEnd w:id="606"/>
    <w:p w14:paraId="1079DAFF" w14:textId="77777777" w:rsidR="002B4BEE" w:rsidRDefault="002B4BEE" w:rsidP="00242C0F">
      <w:pPr>
        <w:jc w:val="both"/>
        <w:rPr>
          <w:lang w:val="fr-FR"/>
        </w:rPr>
      </w:pPr>
    </w:p>
    <w:p w14:paraId="2DD32ACD" w14:textId="23CEA70E" w:rsidR="002B4BEE" w:rsidRDefault="00000000" w:rsidP="00242C0F">
      <w:pPr>
        <w:jc w:val="both"/>
        <w:rPr>
          <w:lang w:val="fr-FR"/>
        </w:rPr>
      </w:pPr>
      <w:hyperlink r:id="rId1231" w:anchor="Cul_Steles_Sardaigne" w:history="1">
        <w:r w:rsidR="002B4BEE" w:rsidRPr="002B4BEE">
          <w:rPr>
            <w:rStyle w:val="Hyperlink"/>
            <w:lang w:val="fr-FR"/>
          </w:rPr>
          <w:t>statues-menhirs</w:t>
        </w:r>
      </w:hyperlink>
    </w:p>
    <w:p w14:paraId="191DBCDD" w14:textId="77777777" w:rsidR="002B4BEE" w:rsidRDefault="002B4BEE" w:rsidP="00242C0F">
      <w:pPr>
        <w:jc w:val="both"/>
        <w:rPr>
          <w:lang w:val="fr-FR"/>
        </w:rPr>
      </w:pPr>
    </w:p>
    <w:p w14:paraId="24E31B37" w14:textId="77777777" w:rsidR="002B4BEE" w:rsidRDefault="002B4BEE" w:rsidP="00426FF9">
      <w:pPr>
        <w:pStyle w:val="Heading1"/>
      </w:pPr>
      <w:bookmarkStart w:id="607" w:name="Sit_Genna_Arrele"/>
      <w:r>
        <w:t>GENNA ARRELE</w:t>
      </w:r>
    </w:p>
    <w:bookmarkEnd w:id="607"/>
    <w:p w14:paraId="3797D7E9" w14:textId="77777777" w:rsidR="002B4BEE" w:rsidRDefault="002B4BEE" w:rsidP="00242C0F">
      <w:pPr>
        <w:jc w:val="both"/>
        <w:rPr>
          <w:lang w:val="fr-FR"/>
        </w:rPr>
      </w:pPr>
    </w:p>
    <w:p w14:paraId="5742D1B2" w14:textId="20C290F0" w:rsidR="002B4BEE" w:rsidRDefault="002B4BEE" w:rsidP="002B4BEE">
      <w:pPr>
        <w:jc w:val="both"/>
        <w:rPr>
          <w:lang w:val="fr-FR"/>
        </w:rPr>
      </w:pPr>
      <w:r w:rsidRPr="002B4BEE">
        <w:rPr>
          <w:lang w:val="fr-FR"/>
        </w:rPr>
        <w:lastRenderedPageBreak/>
        <w:t>(Làconi)</w:t>
      </w:r>
      <w:r>
        <w:rPr>
          <w:lang w:val="fr-FR"/>
        </w:rPr>
        <w:t xml:space="preserve"> </w:t>
      </w:r>
      <w:hyperlink r:id="rId1232" w:anchor="Cul_Steles_Sardaigne" w:history="1">
        <w:r w:rsidRPr="002B4BEE">
          <w:rPr>
            <w:rStyle w:val="Hyperlink"/>
            <w:lang w:val="fr-FR"/>
          </w:rPr>
          <w:t>statues-menhirs</w:t>
        </w:r>
      </w:hyperlink>
    </w:p>
    <w:p w14:paraId="39738184" w14:textId="60D191A8" w:rsidR="002B4BEE" w:rsidRDefault="00000000" w:rsidP="002B4BEE">
      <w:pPr>
        <w:jc w:val="both"/>
        <w:rPr>
          <w:lang w:val="fr-FR"/>
        </w:rPr>
      </w:pPr>
      <w:hyperlink r:id="rId1233" w:anchor="Cul_Steles_Sardaigne_them_casqu_t_facial" w:history="1">
        <w:r w:rsidR="002B4BEE" w:rsidRPr="002B4BEE">
          <w:rPr>
            <w:rStyle w:val="Hyperlink"/>
            <w:lang w:val="fr-FR"/>
          </w:rPr>
          <w:t>casque/t facial</w:t>
        </w:r>
      </w:hyperlink>
      <w:r w:rsidR="002B4BEE">
        <w:rPr>
          <w:lang w:val="fr-FR"/>
        </w:rPr>
        <w:t xml:space="preserve">, </w:t>
      </w:r>
      <w:hyperlink r:id="rId1234" w:anchor="Cul_Steles_Sardaigne_them_capovolto" w:history="1">
        <w:r w:rsidR="002B4BEE" w:rsidRPr="002B4BEE">
          <w:rPr>
            <w:rStyle w:val="Hyperlink"/>
            <w:lang w:val="fr-FR"/>
          </w:rPr>
          <w:t>capovolto</w:t>
        </w:r>
      </w:hyperlink>
      <w:r w:rsidR="002B4BEE">
        <w:rPr>
          <w:lang w:val="fr-FR"/>
        </w:rPr>
        <w:t xml:space="preserve">, </w:t>
      </w:r>
      <w:hyperlink r:id="rId1235" w:anchor="Cul_Steles_Sardaigne_them_poign_2lames" w:history="1">
        <w:r w:rsidR="002B4BEE" w:rsidRPr="002B4BEE">
          <w:rPr>
            <w:rStyle w:val="Hyperlink"/>
            <w:lang w:val="fr-FR"/>
          </w:rPr>
          <w:t>poignard à double lame</w:t>
        </w:r>
      </w:hyperlink>
      <w:r w:rsidR="002B4BEE">
        <w:rPr>
          <w:lang w:val="fr-FR"/>
        </w:rPr>
        <w:t xml:space="preserve">, </w:t>
      </w:r>
      <w:hyperlink r:id="rId1236" w:anchor="Cul_Steles_Sardaigne_them_ceinture" w:history="1">
        <w:r w:rsidR="002B4BEE" w:rsidRPr="002B4BEE">
          <w:rPr>
            <w:rStyle w:val="Hyperlink"/>
            <w:lang w:val="fr-FR"/>
          </w:rPr>
          <w:t>ceinture</w:t>
        </w:r>
      </w:hyperlink>
      <w:r w:rsidR="002B4BEE">
        <w:rPr>
          <w:lang w:val="fr-FR"/>
        </w:rPr>
        <w:t xml:space="preserve"> (SS BIB)</w:t>
      </w:r>
    </w:p>
    <w:p w14:paraId="1F3C755A" w14:textId="77777777" w:rsidR="002B4BEE" w:rsidRDefault="002B4BEE" w:rsidP="00242C0F">
      <w:pPr>
        <w:jc w:val="both"/>
        <w:rPr>
          <w:lang w:val="fr-FR"/>
        </w:rPr>
      </w:pPr>
    </w:p>
    <w:p w14:paraId="6D6ED3B6" w14:textId="77777777" w:rsidR="002B4BEE" w:rsidRPr="0032190F" w:rsidRDefault="002B4BEE" w:rsidP="00242C0F">
      <w:pPr>
        <w:jc w:val="both"/>
        <w:rPr>
          <w:lang w:val="fr-FR"/>
        </w:rPr>
      </w:pPr>
    </w:p>
    <w:p w14:paraId="4FBCDB09" w14:textId="77777777" w:rsidR="00465971" w:rsidRPr="0032190F" w:rsidRDefault="00465971" w:rsidP="00426FF9">
      <w:pPr>
        <w:pStyle w:val="Heading1"/>
      </w:pPr>
      <w:bookmarkStart w:id="608" w:name="Sit_Tamadili"/>
      <w:r w:rsidRPr="0032190F">
        <w:t>TAMADILI</w:t>
      </w:r>
    </w:p>
    <w:bookmarkEnd w:id="608"/>
    <w:p w14:paraId="1B2BD418" w14:textId="77777777" w:rsidR="00465971" w:rsidRPr="0032190F" w:rsidRDefault="00465971" w:rsidP="00242C0F">
      <w:pPr>
        <w:jc w:val="both"/>
        <w:rPr>
          <w:lang w:val="fr-FR"/>
        </w:rPr>
      </w:pPr>
    </w:p>
    <w:p w14:paraId="7B745ECD" w14:textId="49BB42EA" w:rsidR="00465971" w:rsidRPr="0032190F" w:rsidRDefault="00465971" w:rsidP="00242C0F">
      <w:pPr>
        <w:jc w:val="both"/>
        <w:rPr>
          <w:lang w:val="fr-FR"/>
        </w:rPr>
      </w:pPr>
      <w:r w:rsidRPr="0032190F">
        <w:rPr>
          <w:lang w:val="fr-FR"/>
        </w:rPr>
        <w:t xml:space="preserve">Le site de Tamadili (Laconi, Sardaigne) a livré une statue-menhir avec un poignard gravé. On note un isomorphisme entre la forme de la statue-menhir et le poignard qui est gravé dessus comme  au </w:t>
      </w:r>
      <w:hyperlink r:id="rId1237" w:anchor="Sit_Lunigiana" w:history="1">
        <w:r w:rsidRPr="0032190F">
          <w:rPr>
            <w:rStyle w:val="Hyperlink"/>
            <w:lang w:val="fr-FR"/>
          </w:rPr>
          <w:t>Lunigiana</w:t>
        </w:r>
      </w:hyperlink>
      <w:r w:rsidRPr="0032190F">
        <w:rPr>
          <w:lang w:val="fr-FR"/>
        </w:rPr>
        <w:t xml:space="preserve"> (BIB 1839 p. 17) comme à </w:t>
      </w:r>
      <w:hyperlink r:id="rId1238" w:anchor="Sit_Saint_Martin_Corleans" w:history="1">
        <w:r w:rsidRPr="0032190F">
          <w:rPr>
            <w:rStyle w:val="Hyperlink"/>
            <w:lang w:val="fr-FR"/>
          </w:rPr>
          <w:t>Aoste</w:t>
        </w:r>
      </w:hyperlink>
      <w:r w:rsidRPr="0032190F">
        <w:rPr>
          <w:lang w:val="fr-FR"/>
        </w:rPr>
        <w:t>, Sion (SS BIB).</w:t>
      </w:r>
    </w:p>
    <w:p w14:paraId="3A65E69E" w14:textId="77777777" w:rsidR="00AB3E60" w:rsidRPr="0032190F" w:rsidRDefault="00AB3E60" w:rsidP="00242C0F">
      <w:pPr>
        <w:rPr>
          <w:lang w:val="fr-FR"/>
        </w:rPr>
      </w:pPr>
    </w:p>
    <w:p w14:paraId="724D16E2" w14:textId="77777777" w:rsidR="00587517" w:rsidRPr="0032190F" w:rsidRDefault="00587517" w:rsidP="00426FF9">
      <w:pPr>
        <w:pStyle w:val="Heading1"/>
      </w:pPr>
      <w:bookmarkStart w:id="609" w:name="Sit_Corte_Noa"/>
      <w:r w:rsidRPr="0032190F">
        <w:t>CORTE NOA</w:t>
      </w:r>
    </w:p>
    <w:bookmarkEnd w:id="609"/>
    <w:p w14:paraId="1273D3FD" w14:textId="77777777" w:rsidR="00587517" w:rsidRDefault="00587517" w:rsidP="00242C0F">
      <w:pPr>
        <w:rPr>
          <w:lang w:val="fr-FR"/>
        </w:rPr>
      </w:pPr>
    </w:p>
    <w:p w14:paraId="00985C5E" w14:textId="03B053BE" w:rsidR="00587517" w:rsidRPr="0032190F" w:rsidRDefault="002B4BEE" w:rsidP="00242C0F">
      <w:pPr>
        <w:rPr>
          <w:lang w:val="fr-FR"/>
        </w:rPr>
      </w:pPr>
      <w:r>
        <w:rPr>
          <w:lang w:val="fr-FR"/>
        </w:rPr>
        <w:t xml:space="preserve">Alignement de </w:t>
      </w:r>
      <w:hyperlink r:id="rId1239" w:anchor="Cul_Steles_Sardaigne" w:history="1">
        <w:r w:rsidR="00365C5C">
          <w:rPr>
            <w:rStyle w:val="Hyperlink"/>
            <w:lang w:val="fr-FR"/>
          </w:rPr>
          <w:t>SM</w:t>
        </w:r>
      </w:hyperlink>
      <w:r>
        <w:rPr>
          <w:lang w:val="fr-FR"/>
        </w:rPr>
        <w:t xml:space="preserve"> (BIB 93 p. 29 (BIB 699 et 700)</w:t>
      </w:r>
      <w:r w:rsidR="00365C5C">
        <w:rPr>
          <w:lang w:val="fr-FR"/>
        </w:rPr>
        <w:t xml:space="preserve"> </w:t>
      </w:r>
      <w:r w:rsidR="00587517" w:rsidRPr="00365C5C">
        <w:rPr>
          <w:lang w:val="fr-FR"/>
        </w:rPr>
        <w:t xml:space="preserve">Plusieurs </w:t>
      </w:r>
      <w:hyperlink r:id="rId1240" w:anchor="Cul_Steles_Sardaigne" w:history="1">
        <w:r w:rsidR="00365C5C">
          <w:rPr>
            <w:rStyle w:val="Hyperlink"/>
            <w:lang w:val="fr-FR"/>
          </w:rPr>
          <w:t>SM</w:t>
        </w:r>
      </w:hyperlink>
      <w:r w:rsidRPr="00365C5C">
        <w:rPr>
          <w:lang w:val="fr-FR"/>
        </w:rPr>
        <w:t xml:space="preserve"> </w:t>
      </w:r>
      <w:r w:rsidR="00587517" w:rsidRPr="00365C5C">
        <w:rPr>
          <w:lang w:val="fr-FR"/>
        </w:rPr>
        <w:t xml:space="preserve">de Laconi sont en relation avec la sépulture de Corte Noa, Laconi (NU). Son mobilier se compose de nombreux pointes pédonculées en </w:t>
      </w:r>
      <w:hyperlink r:id="rId1241" w:anchor="Sit_Obsidienne" w:history="1">
        <w:r w:rsidR="009F2A99" w:rsidRPr="00365C5C">
          <w:rPr>
            <w:rStyle w:val="Hyperlink"/>
            <w:lang w:val="fr-FR"/>
          </w:rPr>
          <w:t>obsidienne</w:t>
        </w:r>
      </w:hyperlink>
      <w:r w:rsidR="009F2A99" w:rsidRPr="00365C5C">
        <w:rPr>
          <w:lang w:val="fr-FR"/>
        </w:rPr>
        <w:t xml:space="preserve"> </w:t>
      </w:r>
      <w:r w:rsidR="00587517" w:rsidRPr="00365C5C">
        <w:rPr>
          <w:lang w:val="fr-FR"/>
        </w:rPr>
        <w:t>de haute facture (</w:t>
      </w:r>
      <w:r w:rsidR="00587517" w:rsidRPr="00365C5C">
        <w:rPr>
          <w:i/>
          <w:lang w:val="fr-FR"/>
        </w:rPr>
        <w:t>ottima fattura</w:t>
      </w:r>
      <w:r w:rsidR="00587517" w:rsidRPr="00365C5C">
        <w:rPr>
          <w:lang w:val="fr-FR"/>
        </w:rPr>
        <w:t xml:space="preserve">) mais pas d’objet en métal, au contraire du mobilier de </w:t>
      </w:r>
      <w:hyperlink r:id="rId1242" w:anchor="Sit_Cungiau_Tuttui" w:history="1">
        <w:r w:rsidR="00587517" w:rsidRPr="00365C5C">
          <w:rPr>
            <w:rStyle w:val="Hyperlink"/>
            <w:lang w:val="fr-FR"/>
          </w:rPr>
          <w:t>Cungiau su Tuttui</w:t>
        </w:r>
      </w:hyperlink>
      <w:r w:rsidR="00587517" w:rsidRPr="00365C5C">
        <w:rPr>
          <w:lang w:val="fr-FR"/>
        </w:rPr>
        <w:t xml:space="preserve"> (BIB 1463 p. 87)</w:t>
      </w:r>
    </w:p>
    <w:p w14:paraId="701C3240" w14:textId="0ED53F6F" w:rsidR="007F1604" w:rsidRPr="0032190F" w:rsidRDefault="007F1604" w:rsidP="00242C0F">
      <w:pPr>
        <w:rPr>
          <w:lang w:val="fr-FR"/>
        </w:rPr>
      </w:pPr>
      <w:r w:rsidRPr="0032190F">
        <w:rPr>
          <w:lang w:val="fr-FR"/>
        </w:rPr>
        <w:t xml:space="preserve">Situé à à 200 m d’une </w:t>
      </w:r>
      <w:hyperlink r:id="rId1243" w:anchor="Cul_Megalithisme_t_allee_couverte" w:history="1">
        <w:r w:rsidR="00DC5D96" w:rsidRPr="0032190F">
          <w:rPr>
            <w:rStyle w:val="Hyperlink"/>
            <w:lang w:val="fr-FR"/>
          </w:rPr>
          <w:t>allée couverte</w:t>
        </w:r>
      </w:hyperlink>
      <w:r w:rsidR="00DC5D96" w:rsidRPr="0032190F">
        <w:rPr>
          <w:lang w:val="fr-FR"/>
        </w:rPr>
        <w:t xml:space="preserve"> </w:t>
      </w:r>
      <w:r w:rsidRPr="0032190F">
        <w:rPr>
          <w:lang w:val="fr-FR"/>
        </w:rPr>
        <w:t>(BIB 93 p. 29 (BIB 699 et 700)</w:t>
      </w:r>
    </w:p>
    <w:p w14:paraId="04C0B29F" w14:textId="77777777" w:rsidR="007F1604" w:rsidRPr="0032190F" w:rsidRDefault="007F1604" w:rsidP="00242C0F">
      <w:pPr>
        <w:rPr>
          <w:lang w:val="fr-FR"/>
        </w:rPr>
      </w:pPr>
    </w:p>
    <w:p w14:paraId="6F913608" w14:textId="77777777" w:rsidR="007F1604" w:rsidRPr="0032190F" w:rsidRDefault="007F1604" w:rsidP="00426FF9">
      <w:pPr>
        <w:pStyle w:val="Heading1"/>
      </w:pPr>
      <w:bookmarkStart w:id="610" w:name="Sit_Tamuli"/>
      <w:r w:rsidRPr="0032190F">
        <w:t>TAMULI</w:t>
      </w:r>
    </w:p>
    <w:bookmarkEnd w:id="610"/>
    <w:p w14:paraId="30D2BA8E" w14:textId="77777777" w:rsidR="002B4BEE" w:rsidRDefault="002B4BEE" w:rsidP="00242C0F">
      <w:pPr>
        <w:rPr>
          <w:lang w:val="fr-FR"/>
        </w:rPr>
      </w:pPr>
    </w:p>
    <w:p w14:paraId="1F4BB7EC" w14:textId="3C8C2137" w:rsidR="00587517" w:rsidRPr="0032190F" w:rsidRDefault="007F1604" w:rsidP="002B4BEE">
      <w:pPr>
        <w:jc w:val="both"/>
        <w:rPr>
          <w:lang w:val="fr-FR"/>
        </w:rPr>
      </w:pPr>
      <w:r w:rsidRPr="0032190F">
        <w:rPr>
          <w:lang w:val="fr-FR"/>
        </w:rPr>
        <w:t xml:space="preserve">La </w:t>
      </w:r>
      <w:hyperlink r:id="rId1244" w:anchor="Cul_Megalithisme_t_tombe_geant" w:history="1">
        <w:r w:rsidR="00365C5C" w:rsidRPr="00365C5C">
          <w:rPr>
            <w:rStyle w:val="Hyperlink"/>
            <w:lang w:val="fr-FR"/>
          </w:rPr>
          <w:t>tombe de géant</w:t>
        </w:r>
      </w:hyperlink>
      <w:r w:rsidR="00365C5C">
        <w:rPr>
          <w:lang w:val="fr-FR"/>
        </w:rPr>
        <w:t xml:space="preserve"> </w:t>
      </w:r>
      <w:r w:rsidRPr="0032190F">
        <w:rPr>
          <w:lang w:val="fr-FR"/>
        </w:rPr>
        <w:t>de Tamuli (Sardaigne) est une "sorte de grand vaisseau de pierres sèches et de dalles munie d'une façade antéri</w:t>
      </w:r>
      <w:r w:rsidR="002D73D8" w:rsidRPr="0032190F">
        <w:rPr>
          <w:lang w:val="fr-FR"/>
        </w:rPr>
        <w:t xml:space="preserve">eure en hémicycle. Un alignement de 3 SM féminines et 3 SM masculines, toutes de type </w:t>
      </w:r>
      <w:hyperlink r:id="rId1245" w:anchor="Cul_Tamuli" w:history="1">
        <w:r w:rsidR="002D73D8" w:rsidRPr="0032190F">
          <w:rPr>
            <w:rStyle w:val="Hyperlink"/>
            <w:lang w:val="fr-FR"/>
          </w:rPr>
          <w:t>Tamuli</w:t>
        </w:r>
      </w:hyperlink>
      <w:r w:rsidR="002D73D8" w:rsidRPr="0032190F">
        <w:rPr>
          <w:lang w:val="fr-FR"/>
        </w:rPr>
        <w:t xml:space="preserve"> flanquait le monument (BIB 1738 p. 189)</w:t>
      </w:r>
    </w:p>
    <w:p w14:paraId="36DBA683" w14:textId="77777777" w:rsidR="002D73D8" w:rsidRPr="0032190F" w:rsidRDefault="002D73D8" w:rsidP="00242C0F">
      <w:pPr>
        <w:rPr>
          <w:lang w:val="fr-FR"/>
        </w:rPr>
      </w:pPr>
    </w:p>
    <w:p w14:paraId="238FB7E6" w14:textId="77777777" w:rsidR="00494FC2" w:rsidRPr="0032190F" w:rsidRDefault="00494FC2" w:rsidP="00426FF9">
      <w:pPr>
        <w:pStyle w:val="Heading1"/>
      </w:pPr>
      <w:r w:rsidRPr="0032190F">
        <w:t>SERRA LINTA</w:t>
      </w:r>
    </w:p>
    <w:p w14:paraId="5B8EB0E5" w14:textId="77777777" w:rsidR="00494FC2" w:rsidRPr="0032190F" w:rsidRDefault="00494FC2" w:rsidP="00242C0F">
      <w:pPr>
        <w:rPr>
          <w:lang w:val="fr-FR"/>
        </w:rPr>
      </w:pPr>
    </w:p>
    <w:p w14:paraId="0C251FD4" w14:textId="77777777" w:rsidR="00494FC2" w:rsidRPr="0032190F" w:rsidRDefault="00494FC2" w:rsidP="00242C0F">
      <w:pPr>
        <w:rPr>
          <w:lang w:val="fr-FR"/>
        </w:rPr>
      </w:pPr>
      <w:r w:rsidRPr="0032190F">
        <w:rPr>
          <w:lang w:val="fr-FR"/>
        </w:rPr>
        <w:t>Le « village » de Serra Linta (Sedillo, Sardaigne) est un habitat attribué à la culture d’Ozieri ( ?) (BIB 1455 p. 123)</w:t>
      </w:r>
    </w:p>
    <w:p w14:paraId="0742CB4E" w14:textId="77777777" w:rsidR="00494FC2" w:rsidRPr="0032190F" w:rsidRDefault="00494FC2" w:rsidP="00242C0F">
      <w:pPr>
        <w:rPr>
          <w:lang w:val="fr-FR"/>
        </w:rPr>
      </w:pPr>
    </w:p>
    <w:p w14:paraId="287E2729" w14:textId="77777777" w:rsidR="00025628" w:rsidRPr="0032190F" w:rsidRDefault="00025628" w:rsidP="00426FF9">
      <w:pPr>
        <w:pStyle w:val="Heading1"/>
      </w:pPr>
      <w:bookmarkStart w:id="611" w:name="Sit_Anghelu_Ruju"/>
      <w:r w:rsidRPr="0032190F">
        <w:t>ANGHELU RUJU (Hypogée d’)</w:t>
      </w:r>
    </w:p>
    <w:bookmarkEnd w:id="611"/>
    <w:p w14:paraId="0AB10FBD" w14:textId="77777777" w:rsidR="00105A33" w:rsidRPr="0032190F" w:rsidRDefault="00105A33" w:rsidP="00242C0F">
      <w:pPr>
        <w:rPr>
          <w:lang w:val="fr-FR"/>
        </w:rPr>
      </w:pPr>
    </w:p>
    <w:p w14:paraId="45B56FD8" w14:textId="49CD0F9B" w:rsidR="00025628" w:rsidRPr="0032190F" w:rsidRDefault="00494FC2" w:rsidP="00242C0F">
      <w:pPr>
        <w:jc w:val="both"/>
        <w:rPr>
          <w:lang w:val="fr-FR"/>
        </w:rPr>
      </w:pPr>
      <w:r w:rsidRPr="0032190F">
        <w:rPr>
          <w:lang w:val="fr-FR"/>
        </w:rPr>
        <w:t xml:space="preserve">La </w:t>
      </w:r>
      <w:r w:rsidRPr="0032190F">
        <w:rPr>
          <w:i/>
          <w:lang w:val="fr-FR"/>
        </w:rPr>
        <w:t>domus de janas</w:t>
      </w:r>
      <w:r w:rsidRPr="0032190F">
        <w:rPr>
          <w:lang w:val="fr-FR"/>
        </w:rPr>
        <w:t xml:space="preserve"> ou nécropole d’</w:t>
      </w:r>
      <w:r w:rsidR="00005F88" w:rsidRPr="0032190F">
        <w:rPr>
          <w:lang w:val="fr-FR"/>
        </w:rPr>
        <w:t>Anghelu Ruju</w:t>
      </w:r>
      <w:r w:rsidR="00587517" w:rsidRPr="0032190F">
        <w:rPr>
          <w:lang w:val="fr-FR"/>
        </w:rPr>
        <w:t xml:space="preserve">, à </w:t>
      </w:r>
      <w:smartTag w:uri="urn:schemas-microsoft-com:office:smarttags" w:element="metricconverter">
        <w:smartTagPr>
          <w:attr w:name="ProductID" w:val="10 km"/>
        </w:smartTagPr>
        <w:r w:rsidRPr="0032190F">
          <w:rPr>
            <w:lang w:val="fr-FR"/>
          </w:rPr>
          <w:t>10 km</w:t>
        </w:r>
      </w:smartTag>
      <w:r w:rsidR="00587517" w:rsidRPr="0032190F">
        <w:rPr>
          <w:lang w:val="fr-FR"/>
        </w:rPr>
        <w:t xml:space="preserve"> d’Alghero(SS)</w:t>
      </w:r>
      <w:r w:rsidR="00005F88" w:rsidRPr="0032190F">
        <w:rPr>
          <w:lang w:val="fr-FR"/>
        </w:rPr>
        <w:t>,située sur les flancs d’une colline gréseuse comporte 37 tombes (BIB 1406).</w:t>
      </w:r>
      <w:r w:rsidRPr="0032190F">
        <w:rPr>
          <w:lang w:val="fr-FR"/>
        </w:rPr>
        <w:t xml:space="preserve"> Elle </w:t>
      </w:r>
      <w:r w:rsidR="00025628" w:rsidRPr="0032190F">
        <w:rPr>
          <w:lang w:val="fr-FR"/>
        </w:rPr>
        <w:t xml:space="preserve">est attribuée à la </w:t>
      </w:r>
      <w:r w:rsidR="00804118" w:rsidRPr="0032190F">
        <w:rPr>
          <w:lang w:val="fr-FR"/>
        </w:rPr>
        <w:t xml:space="preserve">fin de la </w:t>
      </w:r>
      <w:r w:rsidR="00025628" w:rsidRPr="0032190F">
        <w:rPr>
          <w:lang w:val="fr-FR"/>
        </w:rPr>
        <w:t>culture d’</w:t>
      </w:r>
      <w:hyperlink r:id="rId1246" w:anchor="Cul_Ozieri" w:history="1">
        <w:r w:rsidR="00025628" w:rsidRPr="0032190F">
          <w:rPr>
            <w:rStyle w:val="Hyperlink"/>
            <w:lang w:val="fr-FR"/>
          </w:rPr>
          <w:t>Ozieri</w:t>
        </w:r>
      </w:hyperlink>
      <w:r w:rsidR="009C0BFE" w:rsidRPr="0032190F">
        <w:rPr>
          <w:lang w:val="fr-FR"/>
        </w:rPr>
        <w:t xml:space="preserve"> (SS BIB) ou de la première phase du  </w:t>
      </w:r>
      <w:hyperlink r:id="rId1247" w:anchor="Cul_Neo_Final_Sardaigne" w:history="1">
        <w:r w:rsidR="009C0BFE" w:rsidRPr="0032190F">
          <w:rPr>
            <w:rStyle w:val="Hyperlink"/>
            <w:lang w:val="fr-FR"/>
          </w:rPr>
          <w:t>N</w:t>
        </w:r>
        <w:r w:rsidR="00A4228F">
          <w:rPr>
            <w:rStyle w:val="Hyperlink"/>
            <w:lang w:val="fr-FR"/>
          </w:rPr>
          <w:t>F</w:t>
        </w:r>
        <w:r w:rsidR="009C0BFE" w:rsidRPr="0032190F">
          <w:rPr>
            <w:rStyle w:val="Hyperlink"/>
            <w:lang w:val="fr-FR"/>
          </w:rPr>
          <w:t xml:space="preserve"> de Sardaigne</w:t>
        </w:r>
      </w:hyperlink>
      <w:r w:rsidR="009C0BFE" w:rsidRPr="0032190F">
        <w:rPr>
          <w:lang w:val="fr-FR"/>
        </w:rPr>
        <w:t xml:space="preserve"> (vers 2900-2400) et aux cultures de Filigosa et Abealzu (BIB 458 p. 51) et plus précisément de </w:t>
      </w:r>
      <w:hyperlink r:id="rId1248" w:anchor="Cul_Filigosa" w:history="1">
        <w:r w:rsidR="009C0BFE" w:rsidRPr="0032190F">
          <w:rPr>
            <w:rStyle w:val="Hyperlink"/>
            <w:lang w:val="fr-FR"/>
          </w:rPr>
          <w:t>Filigosa</w:t>
        </w:r>
      </w:hyperlink>
      <w:r w:rsidR="009C0BFE" w:rsidRPr="0032190F">
        <w:rPr>
          <w:lang w:val="fr-FR"/>
        </w:rPr>
        <w:t xml:space="preserve"> (BIB 667 p. 359, 360)</w:t>
      </w:r>
    </w:p>
    <w:p w14:paraId="5C90956C" w14:textId="55B7EEDF" w:rsidR="00025628" w:rsidRPr="0032190F" w:rsidRDefault="00025628" w:rsidP="00242C0F">
      <w:pPr>
        <w:rPr>
          <w:lang w:val="fr-FR"/>
        </w:rPr>
      </w:pPr>
      <w:r w:rsidRPr="0032190F">
        <w:rPr>
          <w:lang w:val="fr-FR"/>
        </w:rPr>
        <w:t xml:space="preserve">Il y a des coupelles creusées dans </w:t>
      </w:r>
      <w:r w:rsidR="00494FC2" w:rsidRPr="0032190F">
        <w:rPr>
          <w:lang w:val="fr-FR"/>
        </w:rPr>
        <w:t>le sol rocheux de la chambre fu</w:t>
      </w:r>
      <w:r w:rsidRPr="0032190F">
        <w:rPr>
          <w:lang w:val="fr-FR"/>
        </w:rPr>
        <w:t>n</w:t>
      </w:r>
      <w:r w:rsidR="00494FC2" w:rsidRPr="0032190F">
        <w:rPr>
          <w:lang w:val="fr-FR"/>
        </w:rPr>
        <w:t>é</w:t>
      </w:r>
      <w:r w:rsidRPr="0032190F">
        <w:rPr>
          <w:lang w:val="fr-FR"/>
        </w:rPr>
        <w:t>raire (BIB 341)</w:t>
      </w:r>
      <w:r w:rsidR="00A4228F">
        <w:rPr>
          <w:lang w:val="fr-FR"/>
        </w:rPr>
        <w:t xml:space="preserve"> desti</w:t>
      </w:r>
      <w:r w:rsidR="007C3CCB" w:rsidRPr="0032190F">
        <w:rPr>
          <w:lang w:val="fr-FR"/>
        </w:rPr>
        <w:t>nées à recevoir des offrandes (BIB 1738 p. 169)</w:t>
      </w:r>
      <w:r w:rsidR="00A4228F">
        <w:rPr>
          <w:lang w:val="fr-FR"/>
        </w:rPr>
        <w:t xml:space="preserve"> v. </w:t>
      </w:r>
      <w:hyperlink r:id="rId1249" w:anchor="Cul_Pierres_cupules" w:history="1">
        <w:r w:rsidR="00A4228F" w:rsidRPr="00A4228F">
          <w:rPr>
            <w:rStyle w:val="Hyperlink"/>
            <w:lang w:val="fr-FR"/>
          </w:rPr>
          <w:t>pierres à cupules</w:t>
        </w:r>
      </w:hyperlink>
    </w:p>
    <w:p w14:paraId="31C135EA" w14:textId="77777777" w:rsidR="00494FC2" w:rsidRPr="0032190F" w:rsidRDefault="00494FC2" w:rsidP="00242C0F">
      <w:pPr>
        <w:rPr>
          <w:lang w:val="fr-FR"/>
        </w:rPr>
      </w:pPr>
    </w:p>
    <w:p w14:paraId="5C3E1824" w14:textId="77777777" w:rsidR="00494FC2" w:rsidRPr="0032190F" w:rsidRDefault="00494FC2" w:rsidP="00242C0F">
      <w:pPr>
        <w:pStyle w:val="Heading2"/>
      </w:pPr>
      <w:r w:rsidRPr="0032190F">
        <w:t>Tombe A</w:t>
      </w:r>
    </w:p>
    <w:p w14:paraId="5530F784" w14:textId="77777777" w:rsidR="00494FC2" w:rsidRPr="0032190F" w:rsidRDefault="00494FC2" w:rsidP="00242C0F">
      <w:pPr>
        <w:rPr>
          <w:lang w:val="fr-FR"/>
        </w:rPr>
      </w:pPr>
    </w:p>
    <w:p w14:paraId="52946602" w14:textId="05E26DF7" w:rsidR="006721E7" w:rsidRPr="0032190F" w:rsidRDefault="00494FC2" w:rsidP="00242C0F">
      <w:pPr>
        <w:jc w:val="both"/>
        <w:rPr>
          <w:lang w:val="fr-FR"/>
        </w:rPr>
      </w:pPr>
      <w:r w:rsidRPr="0032190F">
        <w:rPr>
          <w:lang w:val="fr-FR"/>
        </w:rPr>
        <w:t>Le motif sculpté (corniforme, type A, II, 1 de style curviligne) est très ressemblant à un motif trouvé sur un morceau</w:t>
      </w:r>
      <w:r w:rsidR="002B4BEE">
        <w:rPr>
          <w:lang w:val="fr-FR"/>
        </w:rPr>
        <w:t xml:space="preserve"> </w:t>
      </w:r>
      <w:r w:rsidRPr="0032190F">
        <w:rPr>
          <w:lang w:val="fr-FR"/>
        </w:rPr>
        <w:t xml:space="preserve">de céramique trouvé à </w:t>
      </w:r>
      <w:hyperlink r:id="rId1250" w:anchor="Sit_Maiore_Monte" w:history="1">
        <w:r w:rsidRPr="0032190F">
          <w:rPr>
            <w:rStyle w:val="Hyperlink"/>
            <w:lang w:val="fr-FR"/>
          </w:rPr>
          <w:t>Monte Maiore</w:t>
        </w:r>
      </w:hyperlink>
      <w:r w:rsidRPr="0032190F">
        <w:rPr>
          <w:lang w:val="fr-FR"/>
        </w:rPr>
        <w:t xml:space="preserve"> et attribué à l’</w:t>
      </w:r>
      <w:hyperlink r:id="rId1251" w:anchor="Cul_Ozieri" w:history="1">
        <w:r w:rsidR="00D92AB4" w:rsidRPr="0032190F">
          <w:rPr>
            <w:rStyle w:val="Hyperlink"/>
            <w:lang w:val="fr-FR"/>
          </w:rPr>
          <w:t>Ozieri</w:t>
        </w:r>
      </w:hyperlink>
      <w:r w:rsidRPr="0032190F">
        <w:rPr>
          <w:lang w:val="fr-FR"/>
        </w:rPr>
        <w:t xml:space="preserve"> (BIB 1455 p. 135)</w:t>
      </w:r>
      <w:r w:rsidR="00D92AB4" w:rsidRPr="0032190F">
        <w:rPr>
          <w:lang w:val="fr-FR"/>
        </w:rPr>
        <w:t>.</w:t>
      </w:r>
    </w:p>
    <w:p w14:paraId="221A3983" w14:textId="77777777" w:rsidR="00587517" w:rsidRPr="0032190F" w:rsidRDefault="00587517" w:rsidP="00242C0F">
      <w:pPr>
        <w:jc w:val="both"/>
        <w:rPr>
          <w:lang w:val="fr-FR"/>
        </w:rPr>
      </w:pPr>
    </w:p>
    <w:p w14:paraId="631D27CF" w14:textId="77777777" w:rsidR="00587517" w:rsidRPr="0032190F" w:rsidRDefault="00587517" w:rsidP="00242C0F">
      <w:pPr>
        <w:pStyle w:val="Heading2"/>
      </w:pPr>
      <w:r w:rsidRPr="0032190F">
        <w:t>Tombe XIV</w:t>
      </w:r>
    </w:p>
    <w:p w14:paraId="708D2C81" w14:textId="77777777" w:rsidR="00587517" w:rsidRPr="0032190F" w:rsidRDefault="00587517" w:rsidP="00242C0F">
      <w:pPr>
        <w:rPr>
          <w:lang w:val="fr-FR"/>
        </w:rPr>
      </w:pPr>
    </w:p>
    <w:p w14:paraId="72F137D0" w14:textId="77777777" w:rsidR="00587517" w:rsidRPr="0032190F" w:rsidRDefault="00587517" w:rsidP="00242C0F">
      <w:pPr>
        <w:rPr>
          <w:lang w:val="fr-FR"/>
        </w:rPr>
      </w:pPr>
      <w:r w:rsidRPr="0032190F">
        <w:rPr>
          <w:lang w:val="fr-FR"/>
        </w:rPr>
        <w:t>Présence d’une tuyère qui pourrait appartenir à la phase Filigosa (BIB 667 p. 359)</w:t>
      </w:r>
    </w:p>
    <w:p w14:paraId="2AF71695" w14:textId="77777777" w:rsidR="004357C7" w:rsidRPr="0032190F" w:rsidRDefault="004357C7" w:rsidP="00242C0F">
      <w:pPr>
        <w:rPr>
          <w:lang w:val="fr-FR"/>
        </w:rPr>
      </w:pPr>
    </w:p>
    <w:p w14:paraId="642A1AE2" w14:textId="77777777" w:rsidR="00D92AB4" w:rsidRPr="0032190F" w:rsidRDefault="00D92AB4" w:rsidP="00242C0F">
      <w:pPr>
        <w:pStyle w:val="Heading2"/>
      </w:pPr>
      <w:r w:rsidRPr="0032190F">
        <w:lastRenderedPageBreak/>
        <w:t>Tombe XXX</w:t>
      </w:r>
    </w:p>
    <w:p w14:paraId="3E563841" w14:textId="77777777" w:rsidR="00D92AB4" w:rsidRPr="0032190F" w:rsidRDefault="00D92AB4" w:rsidP="00242C0F">
      <w:pPr>
        <w:jc w:val="both"/>
        <w:rPr>
          <w:lang w:val="fr-FR"/>
        </w:rPr>
      </w:pPr>
    </w:p>
    <w:p w14:paraId="0CB8DB86" w14:textId="77777777" w:rsidR="00D92AB4" w:rsidRPr="0032190F" w:rsidRDefault="00D92AB4" w:rsidP="00242C0F">
      <w:pPr>
        <w:jc w:val="both"/>
        <w:rPr>
          <w:lang w:val="fr-FR"/>
        </w:rPr>
      </w:pPr>
      <w:r w:rsidRPr="0032190F">
        <w:rPr>
          <w:lang w:val="fr-FR"/>
        </w:rPr>
        <w:t xml:space="preserve">Les motifs </w:t>
      </w:r>
      <w:r w:rsidRPr="0032190F">
        <w:rPr>
          <w:i/>
          <w:lang w:val="fr-FR"/>
        </w:rPr>
        <w:t>ad arco</w:t>
      </w:r>
      <w:r w:rsidRPr="0032190F">
        <w:rPr>
          <w:lang w:val="fr-FR"/>
        </w:rPr>
        <w:t xml:space="preserve"> ou </w:t>
      </w:r>
      <w:r w:rsidRPr="0032190F">
        <w:rPr>
          <w:i/>
          <w:lang w:val="fr-FR"/>
        </w:rPr>
        <w:t>a barca</w:t>
      </w:r>
      <w:r w:rsidRPr="0032190F">
        <w:rPr>
          <w:lang w:val="fr-FR"/>
        </w:rPr>
        <w:t xml:space="preserve"> de cette tombe sont rapprochable de ceux qui décors la céramique Ozieri (BIB 1455 p. 135).</w:t>
      </w:r>
    </w:p>
    <w:p w14:paraId="2ACA6937" w14:textId="77777777" w:rsidR="00C26E9B" w:rsidRPr="0032190F" w:rsidRDefault="00C26E9B" w:rsidP="00426FF9">
      <w:pPr>
        <w:pStyle w:val="Heading1"/>
      </w:pPr>
      <w:bookmarkStart w:id="612" w:name="Sit_Muri"/>
      <w:r w:rsidRPr="0032190F">
        <w:t>MURI (Li)</w:t>
      </w:r>
    </w:p>
    <w:bookmarkEnd w:id="612"/>
    <w:p w14:paraId="32332C09" w14:textId="77777777" w:rsidR="00C26E9B" w:rsidRPr="0032190F" w:rsidRDefault="00C26E9B" w:rsidP="00242C0F">
      <w:pPr>
        <w:rPr>
          <w:lang w:val="fr-FR"/>
        </w:rPr>
      </w:pPr>
    </w:p>
    <w:p w14:paraId="702D32ED" w14:textId="4827A61E" w:rsidR="00C26E9B" w:rsidRPr="0032190F" w:rsidRDefault="00C26E9B" w:rsidP="00242C0F">
      <w:pPr>
        <w:rPr>
          <w:lang w:val="fr-FR"/>
        </w:rPr>
      </w:pPr>
      <w:r w:rsidRPr="0032190F">
        <w:rPr>
          <w:i/>
          <w:lang w:val="fr-FR"/>
        </w:rPr>
        <w:t>Domus de janas</w:t>
      </w:r>
      <w:r w:rsidR="00B355F1" w:rsidRPr="0032190F">
        <w:rPr>
          <w:lang w:val="fr-FR"/>
        </w:rPr>
        <w:t xml:space="preserve">(nécropole) </w:t>
      </w:r>
      <w:r w:rsidRPr="0032190F">
        <w:rPr>
          <w:lang w:val="fr-FR"/>
        </w:rPr>
        <w:t xml:space="preserve">de l’île de </w:t>
      </w:r>
      <w:r w:rsidR="00D92AB4" w:rsidRPr="0032190F">
        <w:rPr>
          <w:lang w:val="fr-FR"/>
        </w:rPr>
        <w:t>Malte attribuée à la culture d’</w:t>
      </w:r>
      <w:hyperlink r:id="rId1252" w:anchor="Cul_Ozieri" w:history="1">
        <w:r w:rsidR="00DC1E93" w:rsidRPr="0032190F">
          <w:rPr>
            <w:rStyle w:val="Hyperlink"/>
            <w:lang w:val="fr-FR"/>
          </w:rPr>
          <w:t>Ozieri</w:t>
        </w:r>
      </w:hyperlink>
      <w:r w:rsidRPr="0032190F">
        <w:rPr>
          <w:lang w:val="fr-FR"/>
        </w:rPr>
        <w:t>(BIB 45</w:t>
      </w:r>
      <w:r w:rsidR="00574B77" w:rsidRPr="0032190F">
        <w:rPr>
          <w:lang w:val="fr-FR"/>
        </w:rPr>
        <w:t>9</w:t>
      </w:r>
      <w:r w:rsidRPr="0032190F">
        <w:rPr>
          <w:lang w:val="fr-FR"/>
        </w:rPr>
        <w:t xml:space="preserve"> p.</w:t>
      </w:r>
      <w:r w:rsidR="00DC1E93" w:rsidRPr="0032190F">
        <w:rPr>
          <w:lang w:val="fr-FR"/>
        </w:rPr>
        <w:t>30)</w:t>
      </w:r>
      <w:r w:rsidR="00B355F1" w:rsidRPr="0032190F">
        <w:rPr>
          <w:lang w:val="fr-FR"/>
        </w:rPr>
        <w:t> ;</w:t>
      </w:r>
    </w:p>
    <w:p w14:paraId="1107B040" w14:textId="77777777" w:rsidR="00B355F1" w:rsidRPr="0032190F" w:rsidRDefault="00B355F1" w:rsidP="00242C0F">
      <w:pPr>
        <w:rPr>
          <w:lang w:val="fr-FR"/>
        </w:rPr>
      </w:pPr>
    </w:p>
    <w:p w14:paraId="6F014E5B" w14:textId="5531F3DD" w:rsidR="00B355F1" w:rsidRPr="0032190F" w:rsidRDefault="003A4C57" w:rsidP="00242C0F">
      <w:pPr>
        <w:rPr>
          <w:lang w:val="fr-FR"/>
        </w:rPr>
      </w:pPr>
      <w:r w:rsidRPr="0032190F">
        <w:rPr>
          <w:lang w:val="fr-FR"/>
        </w:rPr>
        <w:t xml:space="preserve">Li Muri, en Gallura dans le NO de la Sardaigne. </w:t>
      </w:r>
      <w:r w:rsidR="00B355F1" w:rsidRPr="0032190F">
        <w:rPr>
          <w:lang w:val="fr-FR"/>
        </w:rPr>
        <w:t xml:space="preserve">A livré au moins une grande lame entière en silex de </w:t>
      </w:r>
      <w:hyperlink r:id="rId1253" w:anchor="Sit_Gargano" w:history="1">
        <w:r w:rsidR="00B355F1" w:rsidRPr="0032190F">
          <w:rPr>
            <w:rStyle w:val="Hyperlink"/>
            <w:lang w:val="fr-FR"/>
          </w:rPr>
          <w:t>Gargano</w:t>
        </w:r>
      </w:hyperlink>
      <w:r w:rsidR="00B355F1" w:rsidRPr="0032190F">
        <w:rPr>
          <w:lang w:val="fr-FR"/>
        </w:rPr>
        <w:t>, les 6 autres sont fragmentaires (entre 4500 et 4000 BC environ) (BIB 1496)</w:t>
      </w:r>
    </w:p>
    <w:p w14:paraId="2027E15C" w14:textId="3BAB8E98" w:rsidR="003A4C57" w:rsidRPr="0032190F" w:rsidRDefault="003A4C57" w:rsidP="00242C0F">
      <w:pPr>
        <w:rPr>
          <w:lang w:val="fr-FR"/>
        </w:rPr>
      </w:pPr>
      <w:r w:rsidRPr="0032190F">
        <w:rPr>
          <w:lang w:val="fr-FR"/>
        </w:rPr>
        <w:t xml:space="preserve">Se rattache à la phase </w:t>
      </w:r>
      <w:hyperlink r:id="rId1254" w:anchor="Cul_Renaghju_3" w:history="1">
        <w:r w:rsidRPr="0032190F">
          <w:rPr>
            <w:rStyle w:val="Hyperlink"/>
            <w:lang w:val="fr-FR"/>
          </w:rPr>
          <w:t>Renaghju 3 / I Stantari 1</w:t>
        </w:r>
      </w:hyperlink>
      <w:r w:rsidRPr="0032190F">
        <w:rPr>
          <w:lang w:val="fr-FR"/>
        </w:rPr>
        <w:t xml:space="preserve"> (Puglisi 1942, Guilaine 2003) (BIB 2298 p. 26) </w:t>
      </w:r>
    </w:p>
    <w:p w14:paraId="34FD5A45" w14:textId="77777777" w:rsidR="00262BE7" w:rsidRPr="0032190F" w:rsidRDefault="00262BE7" w:rsidP="00242C0F">
      <w:pPr>
        <w:rPr>
          <w:lang w:val="fr-FR"/>
        </w:rPr>
      </w:pPr>
    </w:p>
    <w:p w14:paraId="767CC65B" w14:textId="77777777" w:rsidR="00262BE7" w:rsidRPr="0032190F" w:rsidRDefault="00262BE7" w:rsidP="00242C0F">
      <w:pPr>
        <w:rPr>
          <w:lang w:val="fr-FR"/>
        </w:rPr>
      </w:pPr>
      <w:r w:rsidRPr="0032190F">
        <w:rPr>
          <w:lang w:val="fr-FR"/>
        </w:rPr>
        <w:t>TAS-SILQ</w:t>
      </w:r>
    </w:p>
    <w:p w14:paraId="2BD2813A" w14:textId="77777777" w:rsidR="00262BE7" w:rsidRPr="0032190F" w:rsidRDefault="00262BE7" w:rsidP="00242C0F">
      <w:pPr>
        <w:rPr>
          <w:lang w:val="fr-FR"/>
        </w:rPr>
      </w:pPr>
    </w:p>
    <w:p w14:paraId="45B464C3" w14:textId="77777777" w:rsidR="00262BE7" w:rsidRPr="0032190F" w:rsidRDefault="00262BE7" w:rsidP="00242C0F">
      <w:pPr>
        <w:rPr>
          <w:lang w:val="fr-FR"/>
        </w:rPr>
      </w:pPr>
      <w:r w:rsidRPr="0032190F">
        <w:rPr>
          <w:lang w:val="fr-FR"/>
        </w:rPr>
        <w:t>Le sanctuaire de Tas-Silq à Malte est actif entre le Néolithique et l'âge du Bronze (BIB B. D'Andrea in AniMed 2017)</w:t>
      </w:r>
    </w:p>
    <w:p w14:paraId="348A6CC0" w14:textId="77777777" w:rsidR="00C26E9B" w:rsidRPr="0032190F" w:rsidRDefault="00C26E9B" w:rsidP="00242C0F">
      <w:pPr>
        <w:rPr>
          <w:lang w:val="fr-FR"/>
        </w:rPr>
      </w:pPr>
    </w:p>
    <w:p w14:paraId="3D7AC868" w14:textId="77777777" w:rsidR="006721E7" w:rsidRPr="0032190F" w:rsidRDefault="006721E7" w:rsidP="00426FF9">
      <w:pPr>
        <w:pStyle w:val="Heading1"/>
      </w:pPr>
      <w:bookmarkStart w:id="613" w:name="Sit_Sa_Londra"/>
      <w:r w:rsidRPr="0032190F">
        <w:t>SA LONDRA (Hypogée de)</w:t>
      </w:r>
    </w:p>
    <w:bookmarkEnd w:id="613"/>
    <w:p w14:paraId="2A6722A3" w14:textId="77777777" w:rsidR="006721E7" w:rsidRPr="0032190F" w:rsidRDefault="006721E7" w:rsidP="00242C0F">
      <w:pPr>
        <w:rPr>
          <w:lang w:val="fr-FR"/>
        </w:rPr>
      </w:pPr>
    </w:p>
    <w:p w14:paraId="51A88D6C" w14:textId="77777777" w:rsidR="00D92AB4" w:rsidRPr="0032190F" w:rsidRDefault="00D92AB4" w:rsidP="00242C0F">
      <w:pPr>
        <w:jc w:val="both"/>
        <w:rPr>
          <w:lang w:val="fr-FR"/>
        </w:rPr>
      </w:pPr>
      <w:r w:rsidRPr="0032190F">
        <w:rPr>
          <w:lang w:val="fr-FR"/>
        </w:rPr>
        <w:t xml:space="preserve">La nécropole de </w:t>
      </w:r>
      <w:r w:rsidR="00154F30" w:rsidRPr="0032190F">
        <w:rPr>
          <w:lang w:val="fr-FR"/>
        </w:rPr>
        <w:t xml:space="preserve">Sa Londra (Alghero) </w:t>
      </w:r>
      <w:r w:rsidRPr="0032190F">
        <w:rPr>
          <w:lang w:val="fr-FR"/>
        </w:rPr>
        <w:t xml:space="preserve">est composée de 4 chambres et d’une anti-chambre rectangulaire (Contu E. 1968, Pittau M. </w:t>
      </w:r>
      <w:smartTag w:uri="urn:schemas-microsoft-com:office:smarttags" w:element="metricconverter">
        <w:smartTagPr>
          <w:attr w:name="ProductID" w:val="1985, G"/>
        </w:smartTagPr>
        <w:r w:rsidRPr="0032190F">
          <w:rPr>
            <w:lang w:val="fr-FR"/>
          </w:rPr>
          <w:t>1985, G</w:t>
        </w:r>
      </w:smartTag>
      <w:r w:rsidRPr="0032190F">
        <w:rPr>
          <w:lang w:val="fr-FR"/>
        </w:rPr>
        <w:t xml:space="preserve">. Lilliu 1970, 1983, Tanda 1977). </w:t>
      </w:r>
    </w:p>
    <w:p w14:paraId="4A4649A4" w14:textId="6F2E9613" w:rsidR="00D92AB4" w:rsidRPr="0032190F" w:rsidRDefault="00D92AB4" w:rsidP="00242C0F">
      <w:pPr>
        <w:jc w:val="both"/>
        <w:rPr>
          <w:lang w:val="fr-FR"/>
        </w:rPr>
      </w:pPr>
      <w:r w:rsidRPr="0032190F">
        <w:rPr>
          <w:lang w:val="fr-FR"/>
        </w:rPr>
        <w:t xml:space="preserve">Le motif corniforme gravé </w:t>
      </w:r>
      <w:r w:rsidRPr="0032190F">
        <w:rPr>
          <w:i/>
          <w:lang w:val="fr-FR"/>
        </w:rPr>
        <w:t>su di un’accettina-amuleto</w:t>
      </w:r>
      <w:r w:rsidR="004C174F">
        <w:rPr>
          <w:i/>
          <w:lang w:val="fr-FR"/>
        </w:rPr>
        <w:t xml:space="preserve"> </w:t>
      </w:r>
      <w:r w:rsidR="00BF164D" w:rsidRPr="0032190F">
        <w:rPr>
          <w:lang w:val="fr-FR"/>
        </w:rPr>
        <w:t xml:space="preserve">(petite hache votive) </w:t>
      </w:r>
      <w:r w:rsidRPr="0032190F">
        <w:rPr>
          <w:lang w:val="fr-FR"/>
        </w:rPr>
        <w:t xml:space="preserve">de la culture d’Ozieri, de </w:t>
      </w:r>
      <w:hyperlink r:id="rId1255" w:anchor="Sit_Bau_Porcos" w:history="1">
        <w:r w:rsidRPr="004C174F">
          <w:rPr>
            <w:rStyle w:val="Hyperlink"/>
            <w:lang w:val="fr-FR"/>
          </w:rPr>
          <w:t>Bau Por</w:t>
        </w:r>
        <w:r w:rsidR="004C174F">
          <w:rPr>
            <w:rStyle w:val="Hyperlink"/>
            <w:lang w:val="fr-FR"/>
          </w:rPr>
          <w:t>c</w:t>
        </w:r>
        <w:r w:rsidRPr="004C174F">
          <w:rPr>
            <w:rStyle w:val="Hyperlink"/>
            <w:lang w:val="fr-FR"/>
          </w:rPr>
          <w:t>os</w:t>
        </w:r>
      </w:hyperlink>
      <w:r w:rsidRPr="0032190F">
        <w:rPr>
          <w:lang w:val="fr-FR"/>
        </w:rPr>
        <w:t>, identique au motif sculpté de Sa Londra  (BIB 1455 p. 135).</w:t>
      </w:r>
    </w:p>
    <w:p w14:paraId="0583F784" w14:textId="76F2466E" w:rsidR="006721E7" w:rsidRPr="0032190F" w:rsidRDefault="006721E7" w:rsidP="00242C0F">
      <w:pPr>
        <w:jc w:val="both"/>
        <w:rPr>
          <w:lang w:val="fr-FR"/>
        </w:rPr>
      </w:pPr>
      <w:r w:rsidRPr="0032190F">
        <w:rPr>
          <w:lang w:val="fr-FR"/>
        </w:rPr>
        <w:t xml:space="preserve">La paroi d’entrée de l’hypogée </w:t>
      </w:r>
      <w:r w:rsidR="00F9785D" w:rsidRPr="0032190F">
        <w:rPr>
          <w:lang w:val="fr-FR"/>
        </w:rPr>
        <w:t xml:space="preserve">attribuée au </w:t>
      </w:r>
      <w:hyperlink r:id="rId1256" w:anchor="Cul_Neo_Final_Sardaigne" w:history="1">
        <w:r w:rsidR="00F9785D" w:rsidRPr="0032190F">
          <w:rPr>
            <w:rStyle w:val="Hyperlink"/>
            <w:lang w:val="fr-FR"/>
          </w:rPr>
          <w:t>N</w:t>
        </w:r>
        <w:r w:rsidR="00E40A21">
          <w:rPr>
            <w:rStyle w:val="Hyperlink"/>
            <w:lang w:val="fr-FR"/>
          </w:rPr>
          <w:t>F</w:t>
        </w:r>
        <w:r w:rsidR="00F9785D" w:rsidRPr="0032190F">
          <w:rPr>
            <w:rStyle w:val="Hyperlink"/>
            <w:lang w:val="fr-FR"/>
          </w:rPr>
          <w:t xml:space="preserve"> de Sardaigne</w:t>
        </w:r>
      </w:hyperlink>
      <w:r w:rsidR="00700103" w:rsidRPr="0032190F">
        <w:rPr>
          <w:lang w:val="fr-FR"/>
        </w:rPr>
        <w:t xml:space="preserve"> </w:t>
      </w:r>
      <w:r w:rsidRPr="0032190F">
        <w:rPr>
          <w:lang w:val="fr-FR"/>
        </w:rPr>
        <w:t xml:space="preserve">porte une représentation de bucrane que l’on peut rapprochez de la stèle du </w:t>
      </w:r>
      <w:hyperlink r:id="rId1257" w:anchor="Desc_ZVIIGIR8" w:history="1">
        <w:r w:rsidR="00CF601F" w:rsidRPr="0032190F">
          <w:rPr>
            <w:rStyle w:val="Hyperlink"/>
            <w:i/>
            <w:lang w:val="fr-FR"/>
          </w:rPr>
          <w:t>Chef de Tribu</w:t>
        </w:r>
      </w:hyperlink>
      <w:r w:rsidRPr="0032190F">
        <w:rPr>
          <w:lang w:val="fr-FR"/>
        </w:rPr>
        <w:t>dans la vallée des Merveilles (</w:t>
      </w:r>
      <w:hyperlink r:id="rId1258" w:anchor="Sit_Mont_Bego" w:history="1">
        <w:r w:rsidRPr="0032190F">
          <w:rPr>
            <w:rStyle w:val="Hyperlink"/>
            <w:lang w:val="fr-FR"/>
          </w:rPr>
          <w:t>Mont Bego</w:t>
        </w:r>
      </w:hyperlink>
      <w:r w:rsidRPr="0032190F">
        <w:rPr>
          <w:lang w:val="fr-FR"/>
        </w:rPr>
        <w:t>)</w:t>
      </w:r>
      <w:r w:rsidR="00D92AB4" w:rsidRPr="0032190F">
        <w:rPr>
          <w:lang w:val="fr-FR"/>
        </w:rPr>
        <w:t xml:space="preserve"> (SS BIB)</w:t>
      </w:r>
      <w:r w:rsidR="00154F30" w:rsidRPr="0032190F">
        <w:rPr>
          <w:lang w:val="fr-FR"/>
        </w:rPr>
        <w:t>.</w:t>
      </w:r>
    </w:p>
    <w:p w14:paraId="32BB3BC0" w14:textId="77777777" w:rsidR="005A39CA" w:rsidRPr="0032190F" w:rsidRDefault="005A39CA" w:rsidP="00242C0F">
      <w:pPr>
        <w:rPr>
          <w:lang w:val="fr-FR"/>
        </w:rPr>
      </w:pPr>
    </w:p>
    <w:p w14:paraId="53F00273" w14:textId="77777777" w:rsidR="005A39CA" w:rsidRPr="00441DDE" w:rsidRDefault="005A39CA" w:rsidP="00426FF9">
      <w:pPr>
        <w:pStyle w:val="Heading1"/>
      </w:pPr>
      <w:bookmarkStart w:id="614" w:name="Sit_Vasi_Tetrapodi"/>
      <w:r w:rsidRPr="00441DDE">
        <w:t>VASI TETRAPODI (Tomba dei)</w:t>
      </w:r>
    </w:p>
    <w:bookmarkEnd w:id="614"/>
    <w:p w14:paraId="399ADD7B" w14:textId="77777777" w:rsidR="005A39CA" w:rsidRPr="00441DDE" w:rsidRDefault="005A39CA" w:rsidP="00242C0F">
      <w:pPr>
        <w:rPr>
          <w:lang w:val="fr-FR"/>
        </w:rPr>
      </w:pPr>
    </w:p>
    <w:p w14:paraId="052F7A26" w14:textId="467E7875" w:rsidR="005A39CA" w:rsidRPr="0032190F" w:rsidRDefault="005A39CA" w:rsidP="00242C0F">
      <w:pPr>
        <w:rPr>
          <w:lang w:val="fr-FR"/>
        </w:rPr>
      </w:pPr>
      <w:r w:rsidRPr="0032190F">
        <w:rPr>
          <w:lang w:val="fr-FR"/>
        </w:rPr>
        <w:t xml:space="preserve">La </w:t>
      </w:r>
      <w:r w:rsidRPr="0032190F">
        <w:rPr>
          <w:i/>
          <w:lang w:val="fr-FR"/>
        </w:rPr>
        <w:t>domus de janas</w:t>
      </w:r>
      <w:r w:rsidRPr="0032190F">
        <w:rPr>
          <w:lang w:val="fr-FR"/>
        </w:rPr>
        <w:t>, dite Tomba dei Vasi Tetrapodi</w:t>
      </w:r>
      <w:r w:rsidR="00D92AB4" w:rsidRPr="0032190F">
        <w:rPr>
          <w:lang w:val="fr-FR"/>
        </w:rPr>
        <w:t xml:space="preserve">  [dit aussi S. Pedru (??)]</w:t>
      </w:r>
      <w:r w:rsidRPr="0032190F">
        <w:rPr>
          <w:lang w:val="fr-FR"/>
        </w:rPr>
        <w:t xml:space="preserve">, à Alghero, montre une restructuration de la cella principale à la suite de laquelle un </w:t>
      </w:r>
      <w:r w:rsidRPr="0032190F">
        <w:rPr>
          <w:i/>
          <w:lang w:val="fr-FR"/>
        </w:rPr>
        <w:t>portello d’ingresso</w:t>
      </w:r>
      <w:r w:rsidRPr="0032190F">
        <w:rPr>
          <w:lang w:val="fr-FR"/>
        </w:rPr>
        <w:t xml:space="preserve"> de la cella</w:t>
      </w:r>
      <w:r w:rsidRPr="0032190F">
        <w:rPr>
          <w:i/>
          <w:lang w:val="fr-FR"/>
        </w:rPr>
        <w:t>l</w:t>
      </w:r>
      <w:r w:rsidRPr="0032190F">
        <w:rPr>
          <w:lang w:val="fr-FR"/>
        </w:rPr>
        <w:t> ; un double motif de cornes de stile rectiligne, est sculpté. Il est probable que cette restructuration soit postérieure à la culture d’</w:t>
      </w:r>
      <w:hyperlink r:id="rId1259" w:anchor="Cul_Ozieri" w:history="1">
        <w:r w:rsidR="00066112" w:rsidRPr="0032190F">
          <w:rPr>
            <w:rStyle w:val="Hyperlink"/>
            <w:lang w:val="fr-FR"/>
          </w:rPr>
          <w:t>Ozieri</w:t>
        </w:r>
      </w:hyperlink>
      <w:r w:rsidRPr="0032190F">
        <w:rPr>
          <w:lang w:val="fr-FR"/>
        </w:rPr>
        <w:t xml:space="preserve"> dont la présence est attestée par quelques éléments. Cette restructuration serait a mettre en parallèle avec les niveaux de base VI-VII b attribués à la culture de </w:t>
      </w:r>
      <w:hyperlink r:id="rId1260" w:anchor="Cul_Filigosa" w:history="1">
        <w:r w:rsidR="00066112" w:rsidRPr="0032190F">
          <w:rPr>
            <w:rStyle w:val="Hyperlink"/>
            <w:lang w:val="fr-FR"/>
          </w:rPr>
          <w:t>Filigosa</w:t>
        </w:r>
      </w:hyperlink>
      <w:r w:rsidRPr="0032190F">
        <w:rPr>
          <w:lang w:val="fr-FR"/>
        </w:rPr>
        <w:t xml:space="preserve"> et serait antérieure à la culture de </w:t>
      </w:r>
      <w:hyperlink r:id="rId1261" w:anchor="Cul_Bonnanaro" w:history="1">
        <w:r w:rsidRPr="0032190F">
          <w:rPr>
            <w:rStyle w:val="Hyperlink"/>
            <w:lang w:val="fr-FR"/>
          </w:rPr>
          <w:t>Bonnanaro</w:t>
        </w:r>
      </w:hyperlink>
      <w:r w:rsidRPr="0032190F">
        <w:rPr>
          <w:lang w:val="fr-FR"/>
        </w:rPr>
        <w:t xml:space="preserve"> (Bronze ancien) </w:t>
      </w:r>
      <w:r w:rsidRPr="0032190F">
        <w:rPr>
          <w:i/>
          <w:lang w:val="fr-FR"/>
        </w:rPr>
        <w:t>cui vengono riferiti i correti della cella l</w:t>
      </w:r>
      <w:r w:rsidRPr="0032190F">
        <w:rPr>
          <w:lang w:val="fr-FR"/>
        </w:rPr>
        <w:t xml:space="preserve"> (BIB 1455 p. 122, 123).</w:t>
      </w:r>
    </w:p>
    <w:p w14:paraId="096DBBB4" w14:textId="77777777" w:rsidR="00176D8B" w:rsidRPr="0032190F" w:rsidRDefault="00176D8B" w:rsidP="00242C0F">
      <w:pPr>
        <w:rPr>
          <w:lang w:val="fr-FR"/>
        </w:rPr>
      </w:pPr>
    </w:p>
    <w:p w14:paraId="51C6AF32" w14:textId="08B66726" w:rsidR="00D92AB4" w:rsidRPr="0032190F" w:rsidRDefault="00D92AB4" w:rsidP="00242C0F">
      <w:pPr>
        <w:rPr>
          <w:lang w:val="fr-FR"/>
        </w:rPr>
      </w:pPr>
      <w:r w:rsidRPr="0032190F">
        <w:rPr>
          <w:lang w:val="fr-FR"/>
        </w:rPr>
        <w:t xml:space="preserve">voir </w:t>
      </w:r>
      <w:hyperlink r:id="rId1262" w:anchor="Sit_Santu_Pedru" w:history="1">
        <w:r w:rsidRPr="0032190F">
          <w:rPr>
            <w:rStyle w:val="Hyperlink"/>
            <w:lang w:val="fr-FR"/>
          </w:rPr>
          <w:t>S. Pedru</w:t>
        </w:r>
      </w:hyperlink>
    </w:p>
    <w:p w14:paraId="4E3C03F4" w14:textId="77777777" w:rsidR="00625FAE" w:rsidRPr="0032190F" w:rsidRDefault="00625FAE" w:rsidP="00242C0F">
      <w:pPr>
        <w:rPr>
          <w:lang w:val="fr-FR"/>
        </w:rPr>
      </w:pPr>
    </w:p>
    <w:p w14:paraId="6F708BF8" w14:textId="77777777" w:rsidR="00DC1E93" w:rsidRPr="0032190F" w:rsidRDefault="00DC1E93" w:rsidP="00426FF9">
      <w:pPr>
        <w:pStyle w:val="Heading1"/>
      </w:pPr>
      <w:bookmarkStart w:id="615" w:name="Sit_Monte_Accodi"/>
      <w:r w:rsidRPr="0032190F">
        <w:t>MONTE D’ACCODDI (Site de)</w:t>
      </w:r>
    </w:p>
    <w:bookmarkEnd w:id="615"/>
    <w:p w14:paraId="4BB68B40" w14:textId="77777777" w:rsidR="00465971" w:rsidRPr="0032190F" w:rsidRDefault="00465971" w:rsidP="00242C0F">
      <w:pPr>
        <w:rPr>
          <w:lang w:val="fr-FR"/>
        </w:rPr>
      </w:pPr>
    </w:p>
    <w:p w14:paraId="3508EE4B" w14:textId="36E7606E" w:rsidR="00587517" w:rsidRPr="0032190F" w:rsidRDefault="00587517" w:rsidP="00242C0F">
      <w:pPr>
        <w:jc w:val="both"/>
        <w:rPr>
          <w:lang w:val="fr-FR"/>
        </w:rPr>
      </w:pPr>
      <w:r w:rsidRPr="0032190F">
        <w:rPr>
          <w:lang w:val="fr-FR"/>
        </w:rPr>
        <w:t xml:space="preserve">Le site cultuel de </w:t>
      </w:r>
      <w:r w:rsidR="006920C6" w:rsidRPr="0032190F">
        <w:rPr>
          <w:lang w:val="fr-FR"/>
        </w:rPr>
        <w:t xml:space="preserve">Monte d’Accoddi, à </w:t>
      </w:r>
      <w:smartTag w:uri="urn:schemas-microsoft-com:office:smarttags" w:element="metricconverter">
        <w:smartTagPr>
          <w:attr w:name="ProductID" w:val="11 km"/>
        </w:smartTagPr>
        <w:r w:rsidR="006920C6" w:rsidRPr="0032190F">
          <w:rPr>
            <w:lang w:val="fr-FR"/>
          </w:rPr>
          <w:t>11 km</w:t>
        </w:r>
      </w:smartTag>
      <w:r w:rsidR="006920C6" w:rsidRPr="0032190F">
        <w:rPr>
          <w:lang w:val="fr-FR"/>
        </w:rPr>
        <w:t xml:space="preserve"> de Sassari</w:t>
      </w:r>
      <w:r w:rsidR="0073321A" w:rsidRPr="0032190F">
        <w:rPr>
          <w:lang w:val="fr-FR"/>
        </w:rPr>
        <w:t>, Sardaigne</w:t>
      </w:r>
      <w:r w:rsidRPr="0032190F">
        <w:rPr>
          <w:lang w:val="fr-FR"/>
        </w:rPr>
        <w:t>. Les dates radiocarbone permettent d’attribuer l’édification du premier sanctuaire à l’</w:t>
      </w:r>
      <w:hyperlink r:id="rId1263" w:anchor="Cul_Ozieri" w:history="1">
        <w:r w:rsidRPr="0032190F">
          <w:rPr>
            <w:rStyle w:val="Hyperlink"/>
            <w:lang w:val="fr-FR"/>
          </w:rPr>
          <w:t>Ozieri</w:t>
        </w:r>
      </w:hyperlink>
      <w:r w:rsidRPr="0032190F">
        <w:rPr>
          <w:lang w:val="fr-FR"/>
        </w:rPr>
        <w:t xml:space="preserve">, le second sanctuaire qui englobe le précédent est édifié au cours du </w:t>
      </w:r>
      <w:hyperlink r:id="rId1264" w:anchor="Cul_Sub_Ozieri" w:history="1">
        <w:r w:rsidRPr="0032190F">
          <w:rPr>
            <w:rStyle w:val="Hyperlink"/>
            <w:lang w:val="fr-FR"/>
          </w:rPr>
          <w:t>Sub-Ozieri</w:t>
        </w:r>
      </w:hyperlink>
      <w:r w:rsidRPr="0032190F">
        <w:rPr>
          <w:lang w:val="fr-FR"/>
        </w:rPr>
        <w:t xml:space="preserve"> (BIB 1463 p. 91)</w:t>
      </w:r>
    </w:p>
    <w:p w14:paraId="32AA7722" w14:textId="5ED7105C" w:rsidR="00575CEA" w:rsidRPr="0032190F" w:rsidRDefault="00587517" w:rsidP="00242C0F">
      <w:pPr>
        <w:jc w:val="both"/>
        <w:rPr>
          <w:i/>
          <w:lang w:val="fr-FR"/>
        </w:rPr>
      </w:pPr>
      <w:r w:rsidRPr="0032190F">
        <w:rPr>
          <w:i/>
          <w:lang w:val="fr-FR"/>
        </w:rPr>
        <w:t xml:space="preserve">Le </w:t>
      </w:r>
      <w:r w:rsidR="006920C6" w:rsidRPr="0032190F">
        <w:rPr>
          <w:i/>
          <w:lang w:val="fr-FR"/>
        </w:rPr>
        <w:t>s</w:t>
      </w:r>
      <w:r w:rsidR="00DC1E93" w:rsidRPr="0032190F">
        <w:rPr>
          <w:i/>
          <w:lang w:val="fr-FR"/>
        </w:rPr>
        <w:t xml:space="preserve">ite </w:t>
      </w:r>
      <w:r w:rsidR="00804118" w:rsidRPr="0032190F">
        <w:rPr>
          <w:i/>
          <w:lang w:val="fr-FR"/>
        </w:rPr>
        <w:t xml:space="preserve">à vocation cultuelle </w:t>
      </w:r>
      <w:r w:rsidR="00DC1E93" w:rsidRPr="0032190F">
        <w:rPr>
          <w:i/>
          <w:lang w:val="fr-FR"/>
        </w:rPr>
        <w:t>montre de</w:t>
      </w:r>
      <w:r w:rsidR="005F269D" w:rsidRPr="0032190F">
        <w:rPr>
          <w:i/>
          <w:lang w:val="fr-FR"/>
        </w:rPr>
        <w:t>ux phases d’</w:t>
      </w:r>
      <w:r w:rsidR="00DC1E93" w:rsidRPr="0032190F">
        <w:rPr>
          <w:i/>
          <w:lang w:val="fr-FR"/>
        </w:rPr>
        <w:t xml:space="preserve">occupations </w:t>
      </w:r>
      <w:r w:rsidR="005F269D" w:rsidRPr="0032190F">
        <w:rPr>
          <w:i/>
          <w:lang w:val="fr-FR"/>
        </w:rPr>
        <w:t>par les</w:t>
      </w:r>
      <w:r w:rsidR="00DC1E93" w:rsidRPr="0032190F">
        <w:rPr>
          <w:i/>
          <w:lang w:val="fr-FR"/>
        </w:rPr>
        <w:t xml:space="preserve"> culture</w:t>
      </w:r>
      <w:r w:rsidR="005F269D" w:rsidRPr="0032190F">
        <w:rPr>
          <w:i/>
          <w:lang w:val="fr-FR"/>
        </w:rPr>
        <w:t>s</w:t>
      </w:r>
      <w:r w:rsidR="00DC1E93" w:rsidRPr="0032190F">
        <w:rPr>
          <w:i/>
          <w:lang w:val="fr-FR"/>
        </w:rPr>
        <w:t xml:space="preserve"> d’Ozieri </w:t>
      </w:r>
      <w:r w:rsidR="005F269D" w:rsidRPr="0032190F">
        <w:rPr>
          <w:i/>
          <w:lang w:val="fr-FR"/>
        </w:rPr>
        <w:t>puis</w:t>
      </w:r>
      <w:r w:rsidR="00DC1E93" w:rsidRPr="0032190F">
        <w:rPr>
          <w:i/>
          <w:lang w:val="fr-FR"/>
        </w:rPr>
        <w:t xml:space="preserve"> de </w:t>
      </w:r>
      <w:hyperlink r:id="rId1265" w:anchor="Cul_Filigosa" w:history="1">
        <w:r w:rsidR="00DC1E93" w:rsidRPr="0032190F">
          <w:rPr>
            <w:rStyle w:val="Hyperlink"/>
            <w:i/>
            <w:lang w:val="fr-FR"/>
          </w:rPr>
          <w:t>Filigosa</w:t>
        </w:r>
      </w:hyperlink>
      <w:r w:rsidR="00DC1E93" w:rsidRPr="0032190F">
        <w:rPr>
          <w:i/>
          <w:lang w:val="fr-FR"/>
        </w:rPr>
        <w:t xml:space="preserve"> (BIB 458 et 459). </w:t>
      </w:r>
      <w:r w:rsidR="00575CEA" w:rsidRPr="0032190F">
        <w:rPr>
          <w:i/>
          <w:lang w:val="fr-FR"/>
        </w:rPr>
        <w:t>On a émis l’hypothèse qu’il s’agissait d’une structure à degrés (BIB 666 p. 356)</w:t>
      </w:r>
      <w:r w:rsidR="00974E5D" w:rsidRPr="0032190F">
        <w:rPr>
          <w:i/>
          <w:lang w:val="fr-FR"/>
        </w:rPr>
        <w:t xml:space="preserve"> qui se rapproche des ziggourats mesopotamien mais dont la technique de construction porte également une empreinte occidentale (BIB 668 p. 362).</w:t>
      </w:r>
    </w:p>
    <w:p w14:paraId="50A91C8E" w14:textId="77777777" w:rsidR="00625FAE" w:rsidRPr="0032190F" w:rsidRDefault="00625FAE"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94"/>
        <w:gridCol w:w="2269"/>
        <w:gridCol w:w="2269"/>
        <w:gridCol w:w="1350"/>
      </w:tblGrid>
      <w:tr w:rsidR="00625FAE" w:rsidRPr="00DB5974" w14:paraId="2A3D3A70" w14:textId="77777777">
        <w:trPr>
          <w:jc w:val="center"/>
        </w:trPr>
        <w:tc>
          <w:tcPr>
            <w:tcW w:w="2294" w:type="dxa"/>
            <w:vAlign w:val="center"/>
          </w:tcPr>
          <w:p w14:paraId="02B95F30" w14:textId="77777777" w:rsidR="00625FAE" w:rsidRPr="0032190F" w:rsidRDefault="00625FAE" w:rsidP="00242C0F">
            <w:pPr>
              <w:jc w:val="center"/>
              <w:rPr>
                <w:sz w:val="20"/>
                <w:szCs w:val="20"/>
                <w:lang w:val="fr-FR"/>
              </w:rPr>
            </w:pPr>
          </w:p>
        </w:tc>
        <w:tc>
          <w:tcPr>
            <w:tcW w:w="2269" w:type="dxa"/>
            <w:vAlign w:val="center"/>
          </w:tcPr>
          <w:p w14:paraId="1C85619F" w14:textId="77777777" w:rsidR="00625FAE" w:rsidRPr="00DB5974" w:rsidRDefault="00625FAE" w:rsidP="00242C0F">
            <w:pPr>
              <w:jc w:val="center"/>
              <w:rPr>
                <w:sz w:val="20"/>
                <w:szCs w:val="20"/>
              </w:rPr>
            </w:pPr>
            <w:r w:rsidRPr="00DB5974">
              <w:rPr>
                <w:sz w:val="20"/>
                <w:szCs w:val="20"/>
              </w:rPr>
              <w:t>BP</w:t>
            </w:r>
          </w:p>
        </w:tc>
        <w:tc>
          <w:tcPr>
            <w:tcW w:w="2269" w:type="dxa"/>
            <w:vAlign w:val="center"/>
          </w:tcPr>
          <w:p w14:paraId="43FED88C" w14:textId="77777777" w:rsidR="00625FAE" w:rsidRPr="00DB5974" w:rsidRDefault="00625FAE" w:rsidP="00242C0F">
            <w:pPr>
              <w:jc w:val="center"/>
              <w:rPr>
                <w:sz w:val="20"/>
                <w:szCs w:val="20"/>
              </w:rPr>
            </w:pPr>
            <w:r w:rsidRPr="00DB5974">
              <w:rPr>
                <w:sz w:val="20"/>
                <w:szCs w:val="20"/>
              </w:rPr>
              <w:t>calBC</w:t>
            </w:r>
          </w:p>
        </w:tc>
        <w:tc>
          <w:tcPr>
            <w:tcW w:w="1350" w:type="dxa"/>
            <w:vAlign w:val="center"/>
          </w:tcPr>
          <w:p w14:paraId="22C63DCA" w14:textId="77777777" w:rsidR="00625FAE" w:rsidRPr="00DB5974" w:rsidRDefault="00625FAE" w:rsidP="00242C0F">
            <w:pPr>
              <w:jc w:val="center"/>
              <w:rPr>
                <w:sz w:val="20"/>
                <w:szCs w:val="20"/>
              </w:rPr>
            </w:pPr>
            <w:r w:rsidRPr="00DB5974">
              <w:rPr>
                <w:sz w:val="20"/>
                <w:szCs w:val="20"/>
              </w:rPr>
              <w:t>Lab. N</w:t>
            </w:r>
          </w:p>
        </w:tc>
      </w:tr>
      <w:tr w:rsidR="00625FAE" w:rsidRPr="00DB5974" w14:paraId="7F5F96FC" w14:textId="77777777">
        <w:trPr>
          <w:jc w:val="center"/>
        </w:trPr>
        <w:tc>
          <w:tcPr>
            <w:tcW w:w="2294" w:type="dxa"/>
            <w:vAlign w:val="center"/>
          </w:tcPr>
          <w:p w14:paraId="09F79C2E" w14:textId="77777777" w:rsidR="00625FAE" w:rsidRPr="00DB5974" w:rsidRDefault="00625FAE" w:rsidP="00242C0F">
            <w:pPr>
              <w:jc w:val="center"/>
              <w:rPr>
                <w:sz w:val="20"/>
                <w:szCs w:val="20"/>
              </w:rPr>
            </w:pPr>
            <w:r w:rsidRPr="00DB5974">
              <w:rPr>
                <w:sz w:val="20"/>
                <w:szCs w:val="20"/>
              </w:rPr>
              <w:t>Monte d’Accoddi, pav. sacello*</w:t>
            </w:r>
          </w:p>
        </w:tc>
        <w:tc>
          <w:tcPr>
            <w:tcW w:w="2269" w:type="dxa"/>
            <w:vAlign w:val="center"/>
          </w:tcPr>
          <w:p w14:paraId="7B2F3ABE" w14:textId="77777777" w:rsidR="00625FAE" w:rsidRPr="00DB5974" w:rsidRDefault="00625FAE" w:rsidP="00242C0F">
            <w:pPr>
              <w:jc w:val="center"/>
              <w:rPr>
                <w:sz w:val="20"/>
                <w:szCs w:val="20"/>
              </w:rPr>
            </w:pPr>
            <w:r w:rsidRPr="00DB5974">
              <w:rPr>
                <w:sz w:val="20"/>
                <w:szCs w:val="20"/>
              </w:rPr>
              <w:t>-</w:t>
            </w:r>
          </w:p>
        </w:tc>
        <w:tc>
          <w:tcPr>
            <w:tcW w:w="2269" w:type="dxa"/>
            <w:vAlign w:val="center"/>
          </w:tcPr>
          <w:p w14:paraId="5DED8767" w14:textId="77777777" w:rsidR="00625FAE" w:rsidRPr="00DB5974" w:rsidRDefault="00625FAE" w:rsidP="00242C0F">
            <w:pPr>
              <w:jc w:val="center"/>
              <w:rPr>
                <w:sz w:val="20"/>
                <w:szCs w:val="20"/>
              </w:rPr>
            </w:pPr>
            <w:r w:rsidRPr="00DB5974">
              <w:rPr>
                <w:sz w:val="20"/>
                <w:szCs w:val="20"/>
              </w:rPr>
              <w:t>~ 4000-3600 calBC 1s.*</w:t>
            </w:r>
          </w:p>
        </w:tc>
        <w:tc>
          <w:tcPr>
            <w:tcW w:w="1350" w:type="dxa"/>
            <w:vAlign w:val="center"/>
          </w:tcPr>
          <w:p w14:paraId="7C706856" w14:textId="77777777" w:rsidR="00625FAE" w:rsidRPr="00DB5974" w:rsidRDefault="00625FAE" w:rsidP="00242C0F">
            <w:pPr>
              <w:jc w:val="center"/>
              <w:rPr>
                <w:sz w:val="20"/>
                <w:szCs w:val="20"/>
              </w:rPr>
            </w:pPr>
            <w:r w:rsidRPr="00DB5974">
              <w:rPr>
                <w:sz w:val="20"/>
                <w:szCs w:val="20"/>
              </w:rPr>
              <w:t>UTC-1467*</w:t>
            </w:r>
          </w:p>
        </w:tc>
      </w:tr>
      <w:tr w:rsidR="00625FAE" w:rsidRPr="00DB5974" w14:paraId="5FD20B06" w14:textId="77777777">
        <w:trPr>
          <w:jc w:val="center"/>
        </w:trPr>
        <w:tc>
          <w:tcPr>
            <w:tcW w:w="2294" w:type="dxa"/>
            <w:vAlign w:val="center"/>
          </w:tcPr>
          <w:p w14:paraId="1130498B" w14:textId="77777777" w:rsidR="00625FAE" w:rsidRPr="00DB5974" w:rsidRDefault="00625FAE" w:rsidP="00242C0F">
            <w:pPr>
              <w:jc w:val="center"/>
              <w:rPr>
                <w:sz w:val="20"/>
                <w:szCs w:val="20"/>
              </w:rPr>
            </w:pPr>
            <w:r w:rsidRPr="00DB5974">
              <w:rPr>
                <w:sz w:val="20"/>
                <w:szCs w:val="20"/>
              </w:rPr>
              <w:t>Monte d’Accoddi, pavimento sacello</w:t>
            </w:r>
          </w:p>
        </w:tc>
        <w:tc>
          <w:tcPr>
            <w:tcW w:w="2269" w:type="dxa"/>
            <w:vAlign w:val="center"/>
          </w:tcPr>
          <w:p w14:paraId="0482270D" w14:textId="77777777" w:rsidR="00625FAE" w:rsidRPr="00DB5974" w:rsidRDefault="00625FAE" w:rsidP="00242C0F">
            <w:pPr>
              <w:jc w:val="center"/>
              <w:rPr>
                <w:sz w:val="20"/>
                <w:szCs w:val="20"/>
              </w:rPr>
            </w:pPr>
            <w:r w:rsidRPr="00DB5974">
              <w:rPr>
                <w:sz w:val="20"/>
                <w:szCs w:val="20"/>
              </w:rPr>
              <w:t>4920 ± 50</w:t>
            </w:r>
          </w:p>
        </w:tc>
        <w:tc>
          <w:tcPr>
            <w:tcW w:w="2269" w:type="dxa"/>
            <w:vAlign w:val="center"/>
          </w:tcPr>
          <w:p w14:paraId="1020D120" w14:textId="77777777" w:rsidR="00625FAE" w:rsidRPr="00DB5974" w:rsidRDefault="00625FAE" w:rsidP="00242C0F">
            <w:pPr>
              <w:jc w:val="center"/>
              <w:rPr>
                <w:sz w:val="20"/>
                <w:szCs w:val="20"/>
              </w:rPr>
            </w:pPr>
            <w:r w:rsidRPr="00DB5974">
              <w:rPr>
                <w:sz w:val="20"/>
                <w:szCs w:val="20"/>
              </w:rPr>
              <w:t>3800-3636 (94,2%)</w:t>
            </w:r>
          </w:p>
        </w:tc>
        <w:tc>
          <w:tcPr>
            <w:tcW w:w="1350" w:type="dxa"/>
            <w:vAlign w:val="center"/>
          </w:tcPr>
          <w:p w14:paraId="56038354" w14:textId="77777777" w:rsidR="00625FAE" w:rsidRPr="00DB5974" w:rsidRDefault="00625FAE" w:rsidP="00242C0F">
            <w:pPr>
              <w:jc w:val="center"/>
              <w:rPr>
                <w:sz w:val="20"/>
                <w:szCs w:val="20"/>
              </w:rPr>
            </w:pPr>
            <w:r w:rsidRPr="00DB5974">
              <w:rPr>
                <w:sz w:val="20"/>
                <w:szCs w:val="20"/>
              </w:rPr>
              <w:t>UTC-1468</w:t>
            </w:r>
          </w:p>
        </w:tc>
      </w:tr>
      <w:tr w:rsidR="00625FAE" w:rsidRPr="00DB5974" w14:paraId="144743EB" w14:textId="77777777">
        <w:trPr>
          <w:jc w:val="center"/>
        </w:trPr>
        <w:tc>
          <w:tcPr>
            <w:tcW w:w="2294" w:type="dxa"/>
            <w:vAlign w:val="center"/>
          </w:tcPr>
          <w:p w14:paraId="17FDD965" w14:textId="77777777" w:rsidR="00625FAE" w:rsidRPr="00566234" w:rsidRDefault="00625FAE" w:rsidP="00242C0F">
            <w:pPr>
              <w:jc w:val="center"/>
              <w:rPr>
                <w:sz w:val="20"/>
                <w:szCs w:val="20"/>
                <w:lang w:val="es-ES"/>
              </w:rPr>
            </w:pPr>
            <w:r w:rsidRPr="00DB5974">
              <w:rPr>
                <w:sz w:val="20"/>
                <w:szCs w:val="20"/>
                <w:lang w:val="it-IT"/>
              </w:rPr>
              <w:t xml:space="preserve">Monte d’Accoddi, str. di freq. intorno al I mon. </w:t>
            </w:r>
            <w:r w:rsidRPr="00566234">
              <w:rPr>
                <w:sz w:val="20"/>
                <w:szCs w:val="20"/>
                <w:lang w:val="es-ES"/>
              </w:rPr>
              <w:t>(*esterno fase I)</w:t>
            </w:r>
          </w:p>
        </w:tc>
        <w:tc>
          <w:tcPr>
            <w:tcW w:w="2269" w:type="dxa"/>
            <w:vAlign w:val="center"/>
          </w:tcPr>
          <w:p w14:paraId="0089C6F8" w14:textId="77777777" w:rsidR="00625FAE" w:rsidRPr="00DB5974" w:rsidRDefault="00625FAE" w:rsidP="00242C0F">
            <w:pPr>
              <w:jc w:val="center"/>
              <w:rPr>
                <w:sz w:val="20"/>
                <w:szCs w:val="20"/>
              </w:rPr>
            </w:pPr>
            <w:r w:rsidRPr="00DB5974">
              <w:rPr>
                <w:sz w:val="20"/>
                <w:szCs w:val="20"/>
              </w:rPr>
              <w:t>4870 ± 50</w:t>
            </w:r>
          </w:p>
        </w:tc>
        <w:tc>
          <w:tcPr>
            <w:tcW w:w="2269" w:type="dxa"/>
            <w:vAlign w:val="center"/>
          </w:tcPr>
          <w:p w14:paraId="40A2D250" w14:textId="77777777" w:rsidR="00625FAE" w:rsidRPr="00DB5974" w:rsidRDefault="00625FAE" w:rsidP="00242C0F">
            <w:pPr>
              <w:jc w:val="center"/>
              <w:rPr>
                <w:sz w:val="20"/>
                <w:szCs w:val="20"/>
              </w:rPr>
            </w:pPr>
            <w:r w:rsidRPr="00DB5974">
              <w:rPr>
                <w:sz w:val="20"/>
                <w:szCs w:val="20"/>
              </w:rPr>
              <w:t>3772-3628 (80,9%)</w:t>
            </w:r>
          </w:p>
          <w:p w14:paraId="416B2613" w14:textId="77777777" w:rsidR="00625FAE" w:rsidRPr="00DB5974" w:rsidRDefault="00625FAE" w:rsidP="00242C0F">
            <w:pPr>
              <w:jc w:val="center"/>
              <w:rPr>
                <w:sz w:val="20"/>
                <w:szCs w:val="20"/>
              </w:rPr>
            </w:pPr>
            <w:r w:rsidRPr="00DB5974">
              <w:rPr>
                <w:sz w:val="20"/>
                <w:szCs w:val="20"/>
              </w:rPr>
              <w:t>3586-3530 (14,5%)</w:t>
            </w:r>
          </w:p>
        </w:tc>
        <w:tc>
          <w:tcPr>
            <w:tcW w:w="1350" w:type="dxa"/>
            <w:vAlign w:val="center"/>
          </w:tcPr>
          <w:p w14:paraId="46A07221" w14:textId="77777777" w:rsidR="00625FAE" w:rsidRPr="00DB5974" w:rsidRDefault="00625FAE" w:rsidP="00242C0F">
            <w:pPr>
              <w:jc w:val="center"/>
              <w:rPr>
                <w:sz w:val="20"/>
                <w:szCs w:val="20"/>
              </w:rPr>
            </w:pPr>
            <w:r w:rsidRPr="00DB5974">
              <w:rPr>
                <w:sz w:val="20"/>
                <w:szCs w:val="20"/>
              </w:rPr>
              <w:t>UTC-1465</w:t>
            </w:r>
          </w:p>
        </w:tc>
      </w:tr>
      <w:tr w:rsidR="00625FAE" w:rsidRPr="00DB5974" w14:paraId="4CE4A6FC" w14:textId="77777777">
        <w:trPr>
          <w:jc w:val="center"/>
        </w:trPr>
        <w:tc>
          <w:tcPr>
            <w:tcW w:w="2294" w:type="dxa"/>
            <w:vAlign w:val="center"/>
          </w:tcPr>
          <w:p w14:paraId="0D053F61" w14:textId="77777777" w:rsidR="00625FAE" w:rsidRPr="00566234" w:rsidRDefault="00625FAE" w:rsidP="00242C0F">
            <w:pPr>
              <w:jc w:val="center"/>
              <w:rPr>
                <w:sz w:val="20"/>
                <w:szCs w:val="20"/>
                <w:lang w:val="es-ES"/>
              </w:rPr>
            </w:pPr>
            <w:r w:rsidRPr="00DB5974">
              <w:rPr>
                <w:sz w:val="20"/>
                <w:szCs w:val="20"/>
                <w:lang w:val="it-IT"/>
              </w:rPr>
              <w:t xml:space="preserve">Monte d’Accoddi, str. di freq. intorno al I mon. </w:t>
            </w:r>
            <w:r w:rsidRPr="00566234">
              <w:rPr>
                <w:sz w:val="20"/>
                <w:szCs w:val="20"/>
                <w:lang w:val="es-ES"/>
              </w:rPr>
              <w:t>(*esterno fase I)</w:t>
            </w:r>
          </w:p>
        </w:tc>
        <w:tc>
          <w:tcPr>
            <w:tcW w:w="2269" w:type="dxa"/>
            <w:vAlign w:val="center"/>
          </w:tcPr>
          <w:p w14:paraId="1D5D17C6" w14:textId="77777777" w:rsidR="00625FAE" w:rsidRPr="00DB5974" w:rsidRDefault="00625FAE" w:rsidP="00242C0F">
            <w:pPr>
              <w:jc w:val="center"/>
              <w:rPr>
                <w:sz w:val="20"/>
                <w:szCs w:val="20"/>
              </w:rPr>
            </w:pPr>
            <w:r w:rsidRPr="00DB5974">
              <w:rPr>
                <w:sz w:val="20"/>
                <w:szCs w:val="20"/>
              </w:rPr>
              <w:t>4810 ± 80</w:t>
            </w:r>
          </w:p>
        </w:tc>
        <w:tc>
          <w:tcPr>
            <w:tcW w:w="2269" w:type="dxa"/>
            <w:vAlign w:val="center"/>
          </w:tcPr>
          <w:p w14:paraId="1765CEDD" w14:textId="77777777" w:rsidR="00625FAE" w:rsidRPr="00DB5974" w:rsidRDefault="00625FAE" w:rsidP="00242C0F">
            <w:pPr>
              <w:jc w:val="center"/>
              <w:rPr>
                <w:sz w:val="20"/>
                <w:szCs w:val="20"/>
              </w:rPr>
            </w:pPr>
            <w:r w:rsidRPr="00DB5974">
              <w:rPr>
                <w:sz w:val="20"/>
                <w:szCs w:val="20"/>
              </w:rPr>
              <w:t>3716-3492 (76,5%)</w:t>
            </w:r>
          </w:p>
          <w:p w14:paraId="37BDB626" w14:textId="77777777" w:rsidR="00625FAE" w:rsidRPr="00DB5974" w:rsidRDefault="00625FAE" w:rsidP="00242C0F">
            <w:pPr>
              <w:jc w:val="center"/>
              <w:rPr>
                <w:sz w:val="20"/>
                <w:szCs w:val="20"/>
              </w:rPr>
            </w:pPr>
            <w:r w:rsidRPr="00DB5974">
              <w:rPr>
                <w:sz w:val="20"/>
                <w:szCs w:val="20"/>
              </w:rPr>
              <w:t>3469-3373 (16,0%)</w:t>
            </w:r>
          </w:p>
        </w:tc>
        <w:tc>
          <w:tcPr>
            <w:tcW w:w="1350" w:type="dxa"/>
            <w:vAlign w:val="center"/>
          </w:tcPr>
          <w:p w14:paraId="04019CAF" w14:textId="77777777" w:rsidR="00625FAE" w:rsidRPr="00DB5974" w:rsidRDefault="00625FAE" w:rsidP="00242C0F">
            <w:pPr>
              <w:jc w:val="center"/>
              <w:rPr>
                <w:sz w:val="20"/>
                <w:szCs w:val="20"/>
              </w:rPr>
            </w:pPr>
            <w:r w:rsidRPr="00DB5974">
              <w:rPr>
                <w:sz w:val="20"/>
                <w:szCs w:val="20"/>
              </w:rPr>
              <w:t>UTC-1466</w:t>
            </w:r>
          </w:p>
        </w:tc>
      </w:tr>
      <w:tr w:rsidR="00625FAE" w:rsidRPr="00DB5974" w14:paraId="3AA17773" w14:textId="77777777">
        <w:trPr>
          <w:jc w:val="center"/>
        </w:trPr>
        <w:tc>
          <w:tcPr>
            <w:tcW w:w="2294" w:type="dxa"/>
            <w:vAlign w:val="center"/>
          </w:tcPr>
          <w:p w14:paraId="7AE70156" w14:textId="77777777" w:rsidR="00625FAE" w:rsidRPr="00DB5974" w:rsidRDefault="00625FAE" w:rsidP="00242C0F">
            <w:pPr>
              <w:jc w:val="center"/>
              <w:rPr>
                <w:sz w:val="20"/>
                <w:szCs w:val="20"/>
                <w:lang w:val="it-IT"/>
              </w:rPr>
            </w:pPr>
            <w:r w:rsidRPr="00DB5974">
              <w:rPr>
                <w:sz w:val="20"/>
                <w:szCs w:val="20"/>
                <w:lang w:val="it-IT"/>
              </w:rPr>
              <w:t>Monte d’Accoddi, str. di accumulo intorno al II mon.</w:t>
            </w:r>
          </w:p>
        </w:tc>
        <w:tc>
          <w:tcPr>
            <w:tcW w:w="2269" w:type="dxa"/>
            <w:vAlign w:val="center"/>
          </w:tcPr>
          <w:p w14:paraId="0B2B40BF" w14:textId="77777777" w:rsidR="00625FAE" w:rsidRPr="00DB5974" w:rsidRDefault="00625FAE" w:rsidP="00242C0F">
            <w:pPr>
              <w:jc w:val="center"/>
              <w:rPr>
                <w:sz w:val="20"/>
                <w:szCs w:val="20"/>
              </w:rPr>
            </w:pPr>
            <w:r w:rsidRPr="00DB5974">
              <w:rPr>
                <w:sz w:val="20"/>
                <w:szCs w:val="20"/>
              </w:rPr>
              <w:t>4540 ± 90</w:t>
            </w:r>
          </w:p>
        </w:tc>
        <w:tc>
          <w:tcPr>
            <w:tcW w:w="2269" w:type="dxa"/>
            <w:vAlign w:val="center"/>
          </w:tcPr>
          <w:p w14:paraId="155FA6A5" w14:textId="77777777" w:rsidR="00625FAE" w:rsidRPr="00DB5974" w:rsidRDefault="00625FAE" w:rsidP="00242C0F">
            <w:pPr>
              <w:jc w:val="center"/>
              <w:rPr>
                <w:sz w:val="20"/>
                <w:szCs w:val="20"/>
              </w:rPr>
            </w:pPr>
            <w:r w:rsidRPr="00DB5974">
              <w:rPr>
                <w:sz w:val="20"/>
                <w:szCs w:val="20"/>
              </w:rPr>
              <w:t>3518-3395 (12,4%)</w:t>
            </w:r>
          </w:p>
          <w:p w14:paraId="1188D7D1" w14:textId="77777777" w:rsidR="00625FAE" w:rsidRPr="00DB5974" w:rsidRDefault="00625FAE" w:rsidP="00242C0F">
            <w:pPr>
              <w:jc w:val="center"/>
              <w:rPr>
                <w:sz w:val="20"/>
                <w:szCs w:val="20"/>
              </w:rPr>
            </w:pPr>
            <w:r w:rsidRPr="00DB5974">
              <w:rPr>
                <w:sz w:val="20"/>
                <w:szCs w:val="20"/>
              </w:rPr>
              <w:t>3386-3008 (80,0%)</w:t>
            </w:r>
          </w:p>
        </w:tc>
        <w:tc>
          <w:tcPr>
            <w:tcW w:w="1350" w:type="dxa"/>
            <w:vAlign w:val="center"/>
          </w:tcPr>
          <w:p w14:paraId="49CC3887" w14:textId="77777777" w:rsidR="00625FAE" w:rsidRPr="00DB5974" w:rsidRDefault="00625FAE" w:rsidP="00242C0F">
            <w:pPr>
              <w:jc w:val="center"/>
              <w:rPr>
                <w:sz w:val="20"/>
                <w:szCs w:val="20"/>
              </w:rPr>
            </w:pPr>
            <w:r w:rsidRPr="00DB5974">
              <w:rPr>
                <w:sz w:val="20"/>
                <w:szCs w:val="20"/>
              </w:rPr>
              <w:t>UTC-1464</w:t>
            </w:r>
          </w:p>
        </w:tc>
      </w:tr>
      <w:tr w:rsidR="00625FAE" w:rsidRPr="00DB5974" w14:paraId="702C89FB" w14:textId="77777777">
        <w:trPr>
          <w:jc w:val="center"/>
        </w:trPr>
        <w:tc>
          <w:tcPr>
            <w:tcW w:w="2294" w:type="dxa"/>
            <w:vAlign w:val="center"/>
          </w:tcPr>
          <w:p w14:paraId="5F703989" w14:textId="77777777" w:rsidR="00625FAE" w:rsidRPr="00DB5974" w:rsidRDefault="00625FAE" w:rsidP="00242C0F">
            <w:pPr>
              <w:jc w:val="center"/>
              <w:rPr>
                <w:sz w:val="20"/>
                <w:szCs w:val="20"/>
                <w:lang w:val="it-IT"/>
              </w:rPr>
            </w:pPr>
            <w:r w:rsidRPr="00DB5974">
              <w:rPr>
                <w:sz w:val="20"/>
                <w:szCs w:val="20"/>
                <w:lang w:val="it-IT"/>
              </w:rPr>
              <w:t>Monte d’Accoddi, strato III presso menhir</w:t>
            </w:r>
          </w:p>
        </w:tc>
        <w:tc>
          <w:tcPr>
            <w:tcW w:w="2269" w:type="dxa"/>
            <w:vAlign w:val="center"/>
          </w:tcPr>
          <w:p w14:paraId="6F5C36E6" w14:textId="77777777" w:rsidR="00625FAE" w:rsidRPr="00DB5974" w:rsidRDefault="00625FAE" w:rsidP="00242C0F">
            <w:pPr>
              <w:jc w:val="center"/>
              <w:rPr>
                <w:sz w:val="20"/>
                <w:szCs w:val="20"/>
              </w:rPr>
            </w:pPr>
            <w:r w:rsidRPr="00DB5974">
              <w:rPr>
                <w:sz w:val="20"/>
                <w:szCs w:val="20"/>
              </w:rPr>
              <w:t>4440 ± 85</w:t>
            </w:r>
          </w:p>
        </w:tc>
        <w:tc>
          <w:tcPr>
            <w:tcW w:w="2269" w:type="dxa"/>
            <w:vAlign w:val="center"/>
          </w:tcPr>
          <w:p w14:paraId="3FB3189B" w14:textId="77777777" w:rsidR="00625FAE" w:rsidRPr="00DB5974" w:rsidRDefault="00625FAE" w:rsidP="00242C0F">
            <w:pPr>
              <w:jc w:val="center"/>
              <w:rPr>
                <w:sz w:val="20"/>
                <w:szCs w:val="20"/>
              </w:rPr>
            </w:pPr>
            <w:r w:rsidRPr="00DB5974">
              <w:rPr>
                <w:sz w:val="20"/>
                <w:szCs w:val="20"/>
              </w:rPr>
              <w:t>3351-2913 (95,4%)</w:t>
            </w:r>
          </w:p>
        </w:tc>
        <w:tc>
          <w:tcPr>
            <w:tcW w:w="1350" w:type="dxa"/>
            <w:vAlign w:val="center"/>
          </w:tcPr>
          <w:p w14:paraId="54C3C04F" w14:textId="77777777" w:rsidR="00625FAE" w:rsidRPr="00DB5974" w:rsidRDefault="00625FAE" w:rsidP="00242C0F">
            <w:pPr>
              <w:jc w:val="center"/>
              <w:rPr>
                <w:sz w:val="20"/>
                <w:szCs w:val="20"/>
              </w:rPr>
            </w:pPr>
            <w:r w:rsidRPr="00DB5974">
              <w:rPr>
                <w:sz w:val="20"/>
                <w:szCs w:val="20"/>
              </w:rPr>
              <w:t>UZ-2475/</w:t>
            </w:r>
          </w:p>
          <w:p w14:paraId="74B573E8" w14:textId="77777777" w:rsidR="00625FAE" w:rsidRPr="00DB5974" w:rsidRDefault="00625FAE" w:rsidP="00242C0F">
            <w:pPr>
              <w:jc w:val="center"/>
              <w:rPr>
                <w:sz w:val="20"/>
                <w:szCs w:val="20"/>
              </w:rPr>
            </w:pPr>
            <w:r w:rsidRPr="00DB5974">
              <w:rPr>
                <w:sz w:val="20"/>
                <w:szCs w:val="20"/>
              </w:rPr>
              <w:t>ETH4716</w:t>
            </w:r>
          </w:p>
        </w:tc>
      </w:tr>
    </w:tbl>
    <w:p w14:paraId="77B66861" w14:textId="77777777" w:rsidR="00625FAE" w:rsidRDefault="00625FAE" w:rsidP="00242C0F">
      <w:r>
        <w:t>(BIB 1463 tab. I et *BIB 1467 fig. 11)</w:t>
      </w:r>
    </w:p>
    <w:p w14:paraId="2BCF375E" w14:textId="77777777" w:rsidR="00625FAE" w:rsidRDefault="00625FAE" w:rsidP="00242C0F"/>
    <w:p w14:paraId="478BDACE" w14:textId="77777777" w:rsidR="00BB6F56" w:rsidRPr="0032190F" w:rsidRDefault="008579C8" w:rsidP="00242C0F">
      <w:pPr>
        <w:rPr>
          <w:lang w:val="fr-FR"/>
        </w:rPr>
      </w:pPr>
      <w:r w:rsidRPr="0032190F">
        <w:rPr>
          <w:lang w:val="fr-FR"/>
        </w:rPr>
        <w:t>De nombreux élé</w:t>
      </w:r>
      <w:r w:rsidR="00BB6F56" w:rsidRPr="0032190F">
        <w:rPr>
          <w:lang w:val="fr-FR"/>
        </w:rPr>
        <w:t>m</w:t>
      </w:r>
      <w:r w:rsidRPr="0032190F">
        <w:rPr>
          <w:lang w:val="fr-FR"/>
        </w:rPr>
        <w:t>e</w:t>
      </w:r>
      <w:r w:rsidR="00BB6F56" w:rsidRPr="0032190F">
        <w:rPr>
          <w:lang w:val="fr-FR"/>
        </w:rPr>
        <w:t>nts attestent de sa vocation cultuelle : un grand menhir, une dalle à cupules, un bloc sphérique soigneusement achevé (BIB 666 p. 356)</w:t>
      </w:r>
    </w:p>
    <w:p w14:paraId="5B55D984" w14:textId="77777777" w:rsidR="00066112" w:rsidRPr="0032190F" w:rsidRDefault="00066112" w:rsidP="00242C0F">
      <w:pPr>
        <w:rPr>
          <w:lang w:val="fr-F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11"/>
        <w:gridCol w:w="8042"/>
      </w:tblGrid>
      <w:tr w:rsidR="00066112" w:rsidRPr="002541D8" w14:paraId="3923D970" w14:textId="77777777" w:rsidTr="00114BD5">
        <w:tc>
          <w:tcPr>
            <w:tcW w:w="1011" w:type="dxa"/>
            <w:vAlign w:val="center"/>
          </w:tcPr>
          <w:p w14:paraId="07867E24" w14:textId="77777777" w:rsidR="00066112" w:rsidRPr="00DB5974" w:rsidRDefault="00066112" w:rsidP="00242C0F">
            <w:pPr>
              <w:jc w:val="center"/>
              <w:rPr>
                <w:sz w:val="20"/>
                <w:szCs w:val="20"/>
              </w:rPr>
            </w:pPr>
            <w:r w:rsidRPr="00DB5974">
              <w:rPr>
                <w:sz w:val="20"/>
                <w:szCs w:val="20"/>
              </w:rPr>
              <w:t>Ozieri</w:t>
            </w:r>
          </w:p>
        </w:tc>
        <w:tc>
          <w:tcPr>
            <w:tcW w:w="8042" w:type="dxa"/>
          </w:tcPr>
          <w:p w14:paraId="4DA1CEBE" w14:textId="136AA738" w:rsidR="00066112" w:rsidRPr="0032190F" w:rsidRDefault="00494FC2" w:rsidP="00242C0F">
            <w:pPr>
              <w:jc w:val="both"/>
              <w:rPr>
                <w:sz w:val="20"/>
                <w:szCs w:val="20"/>
                <w:lang w:val="fr-FR"/>
              </w:rPr>
            </w:pPr>
            <w:r w:rsidRPr="0032190F">
              <w:rPr>
                <w:sz w:val="20"/>
                <w:szCs w:val="20"/>
                <w:lang w:val="fr-FR"/>
              </w:rPr>
              <w:t>S</w:t>
            </w:r>
            <w:r w:rsidR="00066112" w:rsidRPr="0032190F">
              <w:rPr>
                <w:sz w:val="20"/>
                <w:szCs w:val="20"/>
                <w:lang w:val="fr-FR"/>
              </w:rPr>
              <w:t xml:space="preserve">on autel </w:t>
            </w:r>
            <w:hyperlink r:id="rId1266" w:anchor="Cul_Megalith" w:history="1">
              <w:r w:rsidR="00066112" w:rsidRPr="0032190F">
                <w:rPr>
                  <w:rStyle w:val="Hyperlink"/>
                  <w:sz w:val="20"/>
                  <w:szCs w:val="20"/>
                  <w:lang w:val="fr-FR"/>
                </w:rPr>
                <w:t>mégalithique</w:t>
              </w:r>
            </w:hyperlink>
            <w:r w:rsidR="00066112" w:rsidRPr="0032190F">
              <w:rPr>
                <w:sz w:val="20"/>
                <w:szCs w:val="20"/>
                <w:lang w:val="fr-FR"/>
              </w:rPr>
              <w:t xml:space="preserve"> est constitué d’une rampe d’accès à une structure tronco-pyramidale qui peut être confronté au ziggourat </w:t>
            </w:r>
            <w:hyperlink r:id="rId1267" w:anchor="Sit_Mesopotamie" w:history="1">
              <w:r w:rsidR="0087514F" w:rsidRPr="0032190F">
                <w:rPr>
                  <w:rStyle w:val="Hyperlink"/>
                  <w:sz w:val="20"/>
                  <w:lang w:val="fr-FR"/>
                </w:rPr>
                <w:t>mésopotamien</w:t>
              </w:r>
            </w:hyperlink>
            <w:r w:rsidR="00066112" w:rsidRPr="0032190F">
              <w:rPr>
                <w:sz w:val="20"/>
                <w:szCs w:val="20"/>
                <w:lang w:val="fr-FR"/>
              </w:rPr>
              <w:t xml:space="preserve">et pourrait être interprété comme un haut lieu de culte consacré au culte de la fécondité (BIB 459 p. 30 et 458 p.50). </w:t>
            </w:r>
          </w:p>
          <w:p w14:paraId="53853A8B" w14:textId="77777777" w:rsidR="00066112" w:rsidRPr="0032190F" w:rsidRDefault="00066112" w:rsidP="00242C0F">
            <w:pPr>
              <w:jc w:val="both"/>
              <w:rPr>
                <w:sz w:val="20"/>
                <w:szCs w:val="20"/>
                <w:lang w:val="fr-FR"/>
              </w:rPr>
            </w:pPr>
            <w:r w:rsidRPr="0032190F">
              <w:rPr>
                <w:sz w:val="20"/>
                <w:szCs w:val="20"/>
                <w:lang w:val="fr-FR"/>
              </w:rPr>
              <w:t>De récentes fouilles ont mise en évidence deux moments de construction : le premier est attribuable à la culture d’ Ozieri (BIB 459 p. 30) ou sub-Ozieri (BIB 667 p. 360)</w:t>
            </w:r>
            <w:r w:rsidR="00494FC2" w:rsidRPr="0032190F">
              <w:rPr>
                <w:sz w:val="20"/>
                <w:szCs w:val="20"/>
                <w:lang w:val="fr-FR"/>
              </w:rPr>
              <w:t>.</w:t>
            </w:r>
          </w:p>
        </w:tc>
      </w:tr>
      <w:tr w:rsidR="00066112" w:rsidRPr="002541D8" w14:paraId="41E22135" w14:textId="77777777" w:rsidTr="00114BD5">
        <w:tc>
          <w:tcPr>
            <w:tcW w:w="1011" w:type="dxa"/>
            <w:vAlign w:val="center"/>
          </w:tcPr>
          <w:p w14:paraId="2F596997" w14:textId="77777777" w:rsidR="00066112" w:rsidRPr="00DB5974" w:rsidRDefault="00066112" w:rsidP="00242C0F">
            <w:pPr>
              <w:jc w:val="center"/>
              <w:rPr>
                <w:sz w:val="20"/>
                <w:szCs w:val="20"/>
              </w:rPr>
            </w:pPr>
            <w:r w:rsidRPr="00DB5974">
              <w:rPr>
                <w:sz w:val="20"/>
                <w:szCs w:val="20"/>
              </w:rPr>
              <w:t>Filigosa</w:t>
            </w:r>
          </w:p>
        </w:tc>
        <w:tc>
          <w:tcPr>
            <w:tcW w:w="8042" w:type="dxa"/>
          </w:tcPr>
          <w:p w14:paraId="14349FC6" w14:textId="77777777" w:rsidR="00066112" w:rsidRPr="0032190F" w:rsidRDefault="00066112" w:rsidP="00242C0F">
            <w:pPr>
              <w:rPr>
                <w:sz w:val="20"/>
                <w:szCs w:val="20"/>
                <w:lang w:val="fr-FR"/>
              </w:rPr>
            </w:pPr>
            <w:r w:rsidRPr="0032190F">
              <w:rPr>
                <w:sz w:val="20"/>
                <w:szCs w:val="20"/>
                <w:lang w:val="fr-FR"/>
              </w:rPr>
              <w:t>Attribuée à la culture de Filigosa (BIB 667 p. 360). La pratique de la métallurgie est attestée dans le site de Monte d’Accoddi, SS, « da crogiuoli fittili a forma di cucchiano » qui rappelle un modèle de Corse (BIB 458 p. 49) Des idoles féminines de type cycladique sur plaque perforée ont été retrouvée dans la tombe II avec des traces de peinture rouge « ed a Porto Ferro » (Alghero, SS) (BIB 458 p. 50)</w:t>
            </w:r>
          </w:p>
        </w:tc>
      </w:tr>
    </w:tbl>
    <w:p w14:paraId="1B20C386" w14:textId="77777777" w:rsidR="00066112" w:rsidRPr="0032190F" w:rsidRDefault="00066112" w:rsidP="00242C0F">
      <w:pPr>
        <w:jc w:val="both"/>
        <w:rPr>
          <w:lang w:val="fr-FR"/>
        </w:rPr>
      </w:pPr>
    </w:p>
    <w:p w14:paraId="52F9BA47" w14:textId="77777777" w:rsidR="00465971" w:rsidRPr="0032190F" w:rsidRDefault="00465971" w:rsidP="00242C0F">
      <w:pPr>
        <w:jc w:val="both"/>
        <w:rPr>
          <w:lang w:val="fr-FR"/>
        </w:rPr>
      </w:pPr>
      <w:r w:rsidRPr="0032190F">
        <w:rPr>
          <w:lang w:val="fr-FR"/>
        </w:rPr>
        <w:t>Les nombreuses découvertes liées au métal (creuset, etc.) suggère que les activités métallurgiques étaient liées aux cultes (BIB 1839 p. 17)</w:t>
      </w:r>
    </w:p>
    <w:p w14:paraId="516C2463" w14:textId="77777777" w:rsidR="00465971" w:rsidRPr="0032190F" w:rsidRDefault="00465971" w:rsidP="00242C0F">
      <w:pPr>
        <w:jc w:val="both"/>
        <w:rPr>
          <w:lang w:val="fr-FR"/>
        </w:rPr>
      </w:pPr>
    </w:p>
    <w:p w14:paraId="3CBCC7B3" w14:textId="77777777" w:rsidR="00575CEA" w:rsidRPr="0032190F" w:rsidRDefault="00575CEA" w:rsidP="00242C0F">
      <w:pPr>
        <w:jc w:val="both"/>
        <w:rPr>
          <w:lang w:val="fr-FR"/>
        </w:rPr>
      </w:pPr>
      <w:r w:rsidRPr="0032190F">
        <w:rPr>
          <w:lang w:val="fr-FR"/>
        </w:rPr>
        <w:t>Les matériaux de la tombe II peuvent être assignés à la transition sub-Ozieri-Filigosa (BIB 666 p. 357)</w:t>
      </w:r>
    </w:p>
    <w:p w14:paraId="314600C9" w14:textId="77777777" w:rsidR="005C51F6" w:rsidRPr="0032190F" w:rsidRDefault="005C51F6" w:rsidP="00242C0F">
      <w:pPr>
        <w:jc w:val="both"/>
        <w:rPr>
          <w:lang w:val="fr-FR"/>
        </w:rPr>
      </w:pPr>
    </w:p>
    <w:p w14:paraId="6598E1EE" w14:textId="21A19551" w:rsidR="005C51F6" w:rsidRPr="0032190F" w:rsidRDefault="005C51F6" w:rsidP="00242C0F">
      <w:pPr>
        <w:jc w:val="both"/>
        <w:rPr>
          <w:lang w:val="fr-FR"/>
        </w:rPr>
      </w:pPr>
      <w:r w:rsidRPr="0032190F">
        <w:rPr>
          <w:lang w:val="fr-FR"/>
        </w:rPr>
        <w:t>Le site était inscri</w:t>
      </w:r>
      <w:r w:rsidR="0073321A" w:rsidRPr="0032190F">
        <w:rPr>
          <w:lang w:val="fr-FR"/>
        </w:rPr>
        <w:t>t dans un village de cabanne (</w:t>
      </w:r>
      <w:r w:rsidRPr="0032190F">
        <w:rPr>
          <w:i/>
          <w:lang w:val="fr-FR"/>
        </w:rPr>
        <w:t>capanne</w:t>
      </w:r>
      <w:r w:rsidR="007535F2" w:rsidRPr="0032190F">
        <w:rPr>
          <w:lang w:val="fr-FR"/>
        </w:rPr>
        <w:t>) qui ont livrés du mat</w:t>
      </w:r>
      <w:r w:rsidRPr="0032190F">
        <w:rPr>
          <w:lang w:val="fr-FR"/>
        </w:rPr>
        <w:t xml:space="preserve">ériel de la culture de </w:t>
      </w:r>
      <w:hyperlink r:id="rId1268" w:anchor="Cul_Filigosa" w:history="1">
        <w:r w:rsidRPr="0032190F">
          <w:rPr>
            <w:rStyle w:val="Hyperlink"/>
            <w:lang w:val="fr-FR"/>
          </w:rPr>
          <w:t>Filigosa</w:t>
        </w:r>
      </w:hyperlink>
      <w:r w:rsidRPr="0032190F">
        <w:rPr>
          <w:lang w:val="fr-FR"/>
        </w:rPr>
        <w:t xml:space="preserve"> (BIB 458 p. 50)</w:t>
      </w:r>
      <w:r w:rsidR="00BB6F56" w:rsidRPr="0032190F">
        <w:rPr>
          <w:lang w:val="fr-FR"/>
        </w:rPr>
        <w:t>.</w:t>
      </w:r>
    </w:p>
    <w:p w14:paraId="3520492B" w14:textId="77777777" w:rsidR="00625FAE" w:rsidRPr="0032190F" w:rsidRDefault="00625FAE" w:rsidP="00242C0F">
      <w:pPr>
        <w:jc w:val="both"/>
        <w:rPr>
          <w:lang w:val="fr-FR"/>
        </w:rPr>
      </w:pPr>
    </w:p>
    <w:p w14:paraId="32A3CB11" w14:textId="77777777" w:rsidR="00587517" w:rsidRPr="0032190F" w:rsidRDefault="00587517" w:rsidP="00242C0F">
      <w:pPr>
        <w:jc w:val="both"/>
        <w:rPr>
          <w:i/>
          <w:lang w:val="fr-FR"/>
        </w:rPr>
      </w:pPr>
      <w:r w:rsidRPr="0032190F">
        <w:rPr>
          <w:i/>
          <w:lang w:val="fr-FR"/>
        </w:rPr>
        <w:t xml:space="preserve">La première phase de l’édifice cultuel de Monte d’Accoddi soit attribuée au Sub-Ozieri plutôt qu’à Filigosa :  </w:t>
      </w:r>
    </w:p>
    <w:p w14:paraId="50B219DA" w14:textId="77777777" w:rsidR="00587517" w:rsidRPr="0032190F" w:rsidRDefault="00587517" w:rsidP="00242C0F">
      <w:pPr>
        <w:jc w:val="both"/>
        <w:rPr>
          <w:i/>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0"/>
        <w:gridCol w:w="1615"/>
      </w:tblGrid>
      <w:tr w:rsidR="00587517" w:rsidRPr="00DB5974" w14:paraId="5D746677" w14:textId="77777777">
        <w:trPr>
          <w:jc w:val="center"/>
        </w:trPr>
        <w:tc>
          <w:tcPr>
            <w:tcW w:w="0" w:type="auto"/>
          </w:tcPr>
          <w:p w14:paraId="5B968F65" w14:textId="77777777" w:rsidR="00587517" w:rsidRPr="00DB5974" w:rsidRDefault="00587517" w:rsidP="00242C0F">
            <w:pPr>
              <w:rPr>
                <w:i/>
              </w:rPr>
            </w:pPr>
            <w:r w:rsidRPr="00DB5974">
              <w:rPr>
                <w:i/>
              </w:rPr>
              <w:t>UTH 1467 [UTC ?]</w:t>
            </w:r>
          </w:p>
        </w:tc>
        <w:tc>
          <w:tcPr>
            <w:tcW w:w="0" w:type="auto"/>
          </w:tcPr>
          <w:p w14:paraId="3A07EF4E" w14:textId="77777777" w:rsidR="00587517" w:rsidRPr="00DB5974" w:rsidRDefault="00587517" w:rsidP="00242C0F">
            <w:pPr>
              <w:rPr>
                <w:i/>
              </w:rPr>
            </w:pPr>
            <w:r w:rsidRPr="00DB5974">
              <w:rPr>
                <w:i/>
              </w:rPr>
              <w:t>3020 ±100 BC</w:t>
            </w:r>
          </w:p>
        </w:tc>
      </w:tr>
      <w:tr w:rsidR="00587517" w:rsidRPr="00DB5974" w14:paraId="134C0EA0" w14:textId="77777777">
        <w:trPr>
          <w:jc w:val="center"/>
        </w:trPr>
        <w:tc>
          <w:tcPr>
            <w:tcW w:w="0" w:type="auto"/>
          </w:tcPr>
          <w:p w14:paraId="558BC8FB" w14:textId="77777777" w:rsidR="00587517" w:rsidRPr="00DB5974" w:rsidRDefault="00587517" w:rsidP="00242C0F">
            <w:pPr>
              <w:rPr>
                <w:i/>
              </w:rPr>
            </w:pPr>
            <w:r w:rsidRPr="00DB5974">
              <w:rPr>
                <w:i/>
              </w:rPr>
              <w:t>UTH 1468 [UTC ?]</w:t>
            </w:r>
          </w:p>
        </w:tc>
        <w:tc>
          <w:tcPr>
            <w:tcW w:w="0" w:type="auto"/>
          </w:tcPr>
          <w:p w14:paraId="6EAA38A5" w14:textId="77777777" w:rsidR="00587517" w:rsidRPr="00DB5974" w:rsidRDefault="00587517" w:rsidP="00242C0F">
            <w:pPr>
              <w:rPr>
                <w:i/>
              </w:rPr>
            </w:pPr>
            <w:r w:rsidRPr="00DB5974">
              <w:rPr>
                <w:i/>
              </w:rPr>
              <w:t>2970 ±50 BC</w:t>
            </w:r>
          </w:p>
        </w:tc>
      </w:tr>
      <w:tr w:rsidR="00587517" w:rsidRPr="00DB5974" w14:paraId="3A52C4CB" w14:textId="77777777">
        <w:trPr>
          <w:jc w:val="center"/>
        </w:trPr>
        <w:tc>
          <w:tcPr>
            <w:tcW w:w="0" w:type="auto"/>
          </w:tcPr>
          <w:p w14:paraId="67D9CD31" w14:textId="77777777" w:rsidR="00587517" w:rsidRPr="00DB5974" w:rsidRDefault="00587517" w:rsidP="00242C0F">
            <w:pPr>
              <w:rPr>
                <w:i/>
              </w:rPr>
            </w:pPr>
            <w:r w:rsidRPr="00DB5974">
              <w:rPr>
                <w:i/>
              </w:rPr>
              <w:t>UTH 1465 [UTC ?]</w:t>
            </w:r>
          </w:p>
        </w:tc>
        <w:tc>
          <w:tcPr>
            <w:tcW w:w="0" w:type="auto"/>
          </w:tcPr>
          <w:p w14:paraId="29A1AC11" w14:textId="77777777" w:rsidR="00587517" w:rsidRPr="00DB5974" w:rsidRDefault="00587517" w:rsidP="00242C0F">
            <w:pPr>
              <w:rPr>
                <w:i/>
              </w:rPr>
            </w:pPr>
            <w:r w:rsidRPr="00DB5974">
              <w:rPr>
                <w:i/>
              </w:rPr>
              <w:t>2920 ±50 BC</w:t>
            </w:r>
          </w:p>
        </w:tc>
      </w:tr>
      <w:tr w:rsidR="00587517" w:rsidRPr="00DB5974" w14:paraId="2D68969A" w14:textId="77777777">
        <w:trPr>
          <w:jc w:val="center"/>
        </w:trPr>
        <w:tc>
          <w:tcPr>
            <w:tcW w:w="0" w:type="auto"/>
          </w:tcPr>
          <w:p w14:paraId="14547791" w14:textId="77777777" w:rsidR="00587517" w:rsidRPr="00DB5974" w:rsidRDefault="00587517" w:rsidP="00242C0F">
            <w:pPr>
              <w:rPr>
                <w:i/>
              </w:rPr>
            </w:pPr>
            <w:r w:rsidRPr="00DB5974">
              <w:rPr>
                <w:i/>
              </w:rPr>
              <w:t>UTH 1466 [UTC ?]</w:t>
            </w:r>
          </w:p>
        </w:tc>
        <w:tc>
          <w:tcPr>
            <w:tcW w:w="0" w:type="auto"/>
          </w:tcPr>
          <w:p w14:paraId="077BA4A9" w14:textId="77777777" w:rsidR="00587517" w:rsidRPr="00DB5974" w:rsidRDefault="00587517" w:rsidP="00242C0F">
            <w:pPr>
              <w:rPr>
                <w:i/>
              </w:rPr>
            </w:pPr>
            <w:r w:rsidRPr="00DB5974">
              <w:rPr>
                <w:i/>
              </w:rPr>
              <w:t>2860 ±80 BC</w:t>
            </w:r>
          </w:p>
        </w:tc>
      </w:tr>
    </w:tbl>
    <w:p w14:paraId="2066560F" w14:textId="77777777" w:rsidR="00587517" w:rsidRPr="00587517" w:rsidRDefault="00587517" w:rsidP="00242C0F">
      <w:pPr>
        <w:jc w:val="both"/>
        <w:rPr>
          <w:i/>
        </w:rPr>
      </w:pPr>
      <w:r w:rsidRPr="00587517">
        <w:rPr>
          <w:i/>
        </w:rPr>
        <w:t>(BIB 666 p. 355)</w:t>
      </w:r>
    </w:p>
    <w:p w14:paraId="11003533" w14:textId="77777777" w:rsidR="00625FAE" w:rsidRDefault="00625FAE" w:rsidP="00426FF9">
      <w:pPr>
        <w:pStyle w:val="Heading1"/>
      </w:pPr>
      <w:bookmarkStart w:id="616" w:name="Sit_San_Benedetto"/>
      <w:r>
        <w:t>SAN BENEDETTO</w:t>
      </w:r>
    </w:p>
    <w:bookmarkEnd w:id="616"/>
    <w:p w14:paraId="50059E66" w14:textId="77777777" w:rsidR="00625FAE" w:rsidRDefault="00625FAE" w:rsidP="00242C0F">
      <w:pPr>
        <w:jc w:val="both"/>
      </w:pPr>
    </w:p>
    <w:p w14:paraId="029A83BA" w14:textId="026C0D0C" w:rsidR="00625FAE" w:rsidRPr="0032190F" w:rsidRDefault="00D0141A" w:rsidP="00242C0F">
      <w:pPr>
        <w:jc w:val="both"/>
        <w:rPr>
          <w:lang w:val="fr-FR"/>
        </w:rPr>
      </w:pPr>
      <w:r w:rsidRPr="0032190F">
        <w:rPr>
          <w:lang w:val="fr-FR"/>
        </w:rPr>
        <w:t>Le s</w:t>
      </w:r>
      <w:r w:rsidR="00625FAE" w:rsidRPr="0032190F">
        <w:rPr>
          <w:lang w:val="fr-FR"/>
        </w:rPr>
        <w:t xml:space="preserve">ite </w:t>
      </w:r>
      <w:r w:rsidRPr="0032190F">
        <w:rPr>
          <w:lang w:val="fr-FR"/>
        </w:rPr>
        <w:t xml:space="preserve">de San Benedetto (Iglesias) est </w:t>
      </w:r>
      <w:r w:rsidR="00625FAE" w:rsidRPr="0032190F">
        <w:rPr>
          <w:lang w:val="fr-FR"/>
        </w:rPr>
        <w:t>attribué à l’</w:t>
      </w:r>
      <w:hyperlink r:id="rId1269" w:anchor="Cul_Ozieri" w:history="1">
        <w:r w:rsidR="00587517" w:rsidRPr="0032190F">
          <w:rPr>
            <w:rStyle w:val="Hyperlink"/>
            <w:lang w:val="fr-FR"/>
          </w:rPr>
          <w:t>Ozieri</w:t>
        </w:r>
      </w:hyperlink>
      <w:r w:rsidR="00625FAE" w:rsidRPr="0032190F">
        <w:rPr>
          <w:lang w:val="fr-FR"/>
        </w:rPr>
        <w:t xml:space="preserve"> (BIB 1467)</w:t>
      </w:r>
    </w:p>
    <w:p w14:paraId="7CBC33C9" w14:textId="77777777" w:rsidR="00625FAE" w:rsidRPr="0032190F" w:rsidRDefault="00625FAE"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94"/>
        <w:gridCol w:w="2269"/>
        <w:gridCol w:w="2269"/>
        <w:gridCol w:w="1350"/>
      </w:tblGrid>
      <w:tr w:rsidR="00BD072D" w:rsidRPr="00DB5974" w14:paraId="62562A67" w14:textId="77777777">
        <w:trPr>
          <w:jc w:val="center"/>
        </w:trPr>
        <w:tc>
          <w:tcPr>
            <w:tcW w:w="2294" w:type="dxa"/>
          </w:tcPr>
          <w:p w14:paraId="5B1B8F38" w14:textId="77777777" w:rsidR="00BD072D" w:rsidRPr="0032190F" w:rsidRDefault="00BD072D" w:rsidP="00242C0F">
            <w:pPr>
              <w:rPr>
                <w:sz w:val="20"/>
                <w:szCs w:val="20"/>
                <w:lang w:val="fr-FR"/>
              </w:rPr>
            </w:pPr>
          </w:p>
        </w:tc>
        <w:tc>
          <w:tcPr>
            <w:tcW w:w="2269" w:type="dxa"/>
          </w:tcPr>
          <w:p w14:paraId="4B524929" w14:textId="77777777" w:rsidR="00BD072D" w:rsidRPr="00DB5974" w:rsidRDefault="00BD072D" w:rsidP="00242C0F">
            <w:pPr>
              <w:rPr>
                <w:sz w:val="20"/>
                <w:szCs w:val="20"/>
              </w:rPr>
            </w:pPr>
            <w:r w:rsidRPr="00DB5974">
              <w:rPr>
                <w:sz w:val="20"/>
                <w:szCs w:val="20"/>
              </w:rPr>
              <w:t>BP</w:t>
            </w:r>
          </w:p>
        </w:tc>
        <w:tc>
          <w:tcPr>
            <w:tcW w:w="2269" w:type="dxa"/>
          </w:tcPr>
          <w:p w14:paraId="2ECD805D" w14:textId="77777777" w:rsidR="00BD072D" w:rsidRPr="00DB5974" w:rsidRDefault="00BD072D" w:rsidP="00242C0F">
            <w:pPr>
              <w:rPr>
                <w:sz w:val="20"/>
                <w:szCs w:val="20"/>
              </w:rPr>
            </w:pPr>
            <w:r w:rsidRPr="00DB5974">
              <w:rPr>
                <w:sz w:val="20"/>
                <w:szCs w:val="20"/>
              </w:rPr>
              <w:t>Cal BC</w:t>
            </w:r>
          </w:p>
        </w:tc>
        <w:tc>
          <w:tcPr>
            <w:tcW w:w="1350" w:type="dxa"/>
          </w:tcPr>
          <w:p w14:paraId="1CC23ACA" w14:textId="77777777" w:rsidR="00BD072D" w:rsidRPr="00DB5974" w:rsidRDefault="00BD072D" w:rsidP="00242C0F">
            <w:pPr>
              <w:rPr>
                <w:sz w:val="20"/>
                <w:szCs w:val="20"/>
              </w:rPr>
            </w:pPr>
            <w:r w:rsidRPr="00DB5974">
              <w:rPr>
                <w:sz w:val="20"/>
                <w:szCs w:val="20"/>
              </w:rPr>
              <w:t>Lab. N</w:t>
            </w:r>
          </w:p>
        </w:tc>
      </w:tr>
      <w:tr w:rsidR="00BD072D" w:rsidRPr="00DB5974" w14:paraId="64B19A49" w14:textId="77777777">
        <w:trPr>
          <w:jc w:val="center"/>
        </w:trPr>
        <w:tc>
          <w:tcPr>
            <w:tcW w:w="2294" w:type="dxa"/>
          </w:tcPr>
          <w:p w14:paraId="1EA59526" w14:textId="77777777" w:rsidR="00BD072D" w:rsidRPr="00DB5974" w:rsidRDefault="00BD072D" w:rsidP="00242C0F">
            <w:pPr>
              <w:rPr>
                <w:sz w:val="20"/>
                <w:szCs w:val="20"/>
              </w:rPr>
            </w:pPr>
            <w:r w:rsidRPr="00DB5974">
              <w:rPr>
                <w:sz w:val="20"/>
                <w:szCs w:val="20"/>
              </w:rPr>
              <w:lastRenderedPageBreak/>
              <w:t>San Benedetto (T.2*)</w:t>
            </w:r>
          </w:p>
        </w:tc>
        <w:tc>
          <w:tcPr>
            <w:tcW w:w="2269" w:type="dxa"/>
          </w:tcPr>
          <w:p w14:paraId="5157A394" w14:textId="77777777" w:rsidR="00BD072D" w:rsidRPr="00DB5974" w:rsidRDefault="00BD072D" w:rsidP="00242C0F">
            <w:pPr>
              <w:rPr>
                <w:sz w:val="20"/>
                <w:szCs w:val="20"/>
              </w:rPr>
            </w:pPr>
            <w:r w:rsidRPr="00DB5974">
              <w:rPr>
                <w:sz w:val="20"/>
                <w:szCs w:val="20"/>
              </w:rPr>
              <w:t>4920 ± 70</w:t>
            </w:r>
          </w:p>
        </w:tc>
        <w:tc>
          <w:tcPr>
            <w:tcW w:w="2269" w:type="dxa"/>
          </w:tcPr>
          <w:p w14:paraId="2A2B3743" w14:textId="77777777" w:rsidR="00BD072D" w:rsidRPr="00DB5974" w:rsidRDefault="00BD072D" w:rsidP="00242C0F">
            <w:pPr>
              <w:rPr>
                <w:sz w:val="20"/>
                <w:szCs w:val="20"/>
              </w:rPr>
            </w:pPr>
            <w:r w:rsidRPr="00DB5974">
              <w:rPr>
                <w:sz w:val="20"/>
                <w:szCs w:val="20"/>
              </w:rPr>
              <w:t>3920-3540 (95%)</w:t>
            </w:r>
          </w:p>
        </w:tc>
        <w:tc>
          <w:tcPr>
            <w:tcW w:w="1350" w:type="dxa"/>
          </w:tcPr>
          <w:p w14:paraId="56F3DEA7" w14:textId="77777777" w:rsidR="00BD072D" w:rsidRPr="00DB5974" w:rsidRDefault="00BD072D" w:rsidP="00242C0F">
            <w:pPr>
              <w:rPr>
                <w:sz w:val="20"/>
                <w:szCs w:val="20"/>
              </w:rPr>
            </w:pPr>
            <w:r w:rsidRPr="00DB5974">
              <w:rPr>
                <w:sz w:val="20"/>
                <w:szCs w:val="20"/>
              </w:rPr>
              <w:t>Beta-72233</w:t>
            </w:r>
          </w:p>
        </w:tc>
      </w:tr>
    </w:tbl>
    <w:p w14:paraId="0C78D8C3" w14:textId="77777777" w:rsidR="00625FAE" w:rsidRPr="0032190F" w:rsidRDefault="00625FAE" w:rsidP="00242C0F">
      <w:pPr>
        <w:rPr>
          <w:lang w:val="fr-FR"/>
        </w:rPr>
      </w:pPr>
      <w:r w:rsidRPr="0032190F">
        <w:rPr>
          <w:lang w:val="fr-FR"/>
        </w:rPr>
        <w:t>(</w:t>
      </w:r>
      <w:r w:rsidR="00D0141A" w:rsidRPr="0032190F">
        <w:rPr>
          <w:lang w:val="fr-FR"/>
        </w:rPr>
        <w:t>BIB 1463 tab. 1 et *BIB 1467 </w:t>
      </w:r>
      <w:r w:rsidRPr="0032190F">
        <w:rPr>
          <w:lang w:val="fr-FR"/>
        </w:rPr>
        <w:t>fig. 11)</w:t>
      </w:r>
    </w:p>
    <w:p w14:paraId="13205615" w14:textId="77777777" w:rsidR="00BD072D" w:rsidRPr="0032190F" w:rsidRDefault="00BD072D" w:rsidP="00242C0F">
      <w:pPr>
        <w:rPr>
          <w:lang w:val="fr-FR"/>
        </w:rPr>
      </w:pPr>
    </w:p>
    <w:p w14:paraId="5A9321AB" w14:textId="77777777" w:rsidR="00BD072D" w:rsidRPr="0032190F" w:rsidRDefault="00BD072D" w:rsidP="00426FF9">
      <w:pPr>
        <w:pStyle w:val="Heading1"/>
      </w:pPr>
      <w:bookmarkStart w:id="617" w:name="Sit_Canelles"/>
      <w:r w:rsidRPr="0032190F">
        <w:t>CANELLES</w:t>
      </w:r>
    </w:p>
    <w:bookmarkEnd w:id="617"/>
    <w:p w14:paraId="597F863F" w14:textId="77777777" w:rsidR="00BD072D" w:rsidRPr="0032190F" w:rsidRDefault="00BD072D" w:rsidP="00242C0F">
      <w:pPr>
        <w:rPr>
          <w:lang w:val="fr-FR"/>
        </w:rPr>
      </w:pPr>
    </w:p>
    <w:p w14:paraId="0C4DF2A9" w14:textId="77777777" w:rsidR="00BD072D" w:rsidRPr="0032190F" w:rsidRDefault="00BD072D" w:rsidP="00242C0F">
      <w:pPr>
        <w:rPr>
          <w:lang w:val="fr-FR"/>
        </w:rPr>
      </w:pPr>
      <w:r w:rsidRPr="0032190F">
        <w:rPr>
          <w:lang w:val="fr-FR"/>
        </w:rPr>
        <w:t xml:space="preserve">Le site de Canelles ou Su Coddu/Canelles a donné plusieurs dates </w:t>
      </w:r>
      <w:smartTag w:uri="urn:schemas-microsoft-com:office:smarttags" w:element="metricconverter">
        <w:smartTagPr>
          <w:attr w:name="ProductID" w:val="14C"/>
        </w:smartTagPr>
        <w:r w:rsidRPr="0032190F">
          <w:rPr>
            <w:lang w:val="fr-FR"/>
          </w:rPr>
          <w:t>14C</w:t>
        </w:r>
      </w:smartTag>
    </w:p>
    <w:p w14:paraId="2562F3B8" w14:textId="77777777" w:rsidR="00BD072D" w:rsidRPr="0032190F" w:rsidRDefault="00BD072D"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94"/>
        <w:gridCol w:w="2269"/>
        <w:gridCol w:w="2269"/>
        <w:gridCol w:w="1350"/>
      </w:tblGrid>
      <w:tr w:rsidR="00BD072D" w:rsidRPr="00DB5974" w14:paraId="3898A5E6" w14:textId="77777777">
        <w:trPr>
          <w:jc w:val="center"/>
        </w:trPr>
        <w:tc>
          <w:tcPr>
            <w:tcW w:w="2294" w:type="dxa"/>
          </w:tcPr>
          <w:p w14:paraId="602CA7C4" w14:textId="77777777" w:rsidR="00BD072D" w:rsidRPr="0032190F" w:rsidRDefault="00BD072D" w:rsidP="00242C0F">
            <w:pPr>
              <w:rPr>
                <w:sz w:val="20"/>
                <w:szCs w:val="20"/>
                <w:lang w:val="fr-FR"/>
              </w:rPr>
            </w:pPr>
          </w:p>
        </w:tc>
        <w:tc>
          <w:tcPr>
            <w:tcW w:w="2269" w:type="dxa"/>
          </w:tcPr>
          <w:p w14:paraId="2C2D06CF" w14:textId="77777777" w:rsidR="00BD072D" w:rsidRPr="00DB5974" w:rsidRDefault="00BD072D" w:rsidP="00242C0F">
            <w:pPr>
              <w:rPr>
                <w:sz w:val="20"/>
                <w:szCs w:val="20"/>
              </w:rPr>
            </w:pPr>
            <w:r w:rsidRPr="00DB5974">
              <w:rPr>
                <w:sz w:val="20"/>
                <w:szCs w:val="20"/>
              </w:rPr>
              <w:t>BP</w:t>
            </w:r>
          </w:p>
        </w:tc>
        <w:tc>
          <w:tcPr>
            <w:tcW w:w="2269" w:type="dxa"/>
          </w:tcPr>
          <w:p w14:paraId="566B0FA9" w14:textId="77777777" w:rsidR="00BD072D" w:rsidRPr="00DB5974" w:rsidRDefault="00BD072D" w:rsidP="00242C0F">
            <w:pPr>
              <w:rPr>
                <w:sz w:val="20"/>
                <w:szCs w:val="20"/>
              </w:rPr>
            </w:pPr>
            <w:r w:rsidRPr="00DB5974">
              <w:rPr>
                <w:sz w:val="20"/>
                <w:szCs w:val="20"/>
              </w:rPr>
              <w:t>Cal BC</w:t>
            </w:r>
          </w:p>
        </w:tc>
        <w:tc>
          <w:tcPr>
            <w:tcW w:w="1350" w:type="dxa"/>
          </w:tcPr>
          <w:p w14:paraId="6444A5C7" w14:textId="77777777" w:rsidR="00BD072D" w:rsidRPr="00DB5974" w:rsidRDefault="00BD072D" w:rsidP="00242C0F">
            <w:pPr>
              <w:rPr>
                <w:sz w:val="20"/>
                <w:szCs w:val="20"/>
              </w:rPr>
            </w:pPr>
            <w:r w:rsidRPr="00DB5974">
              <w:rPr>
                <w:sz w:val="20"/>
                <w:szCs w:val="20"/>
              </w:rPr>
              <w:t>Lab. N</w:t>
            </w:r>
          </w:p>
        </w:tc>
      </w:tr>
      <w:tr w:rsidR="00BD072D" w:rsidRPr="00DB5974" w14:paraId="2D8BD2A4" w14:textId="77777777">
        <w:trPr>
          <w:jc w:val="center"/>
        </w:trPr>
        <w:tc>
          <w:tcPr>
            <w:tcW w:w="2294" w:type="dxa"/>
          </w:tcPr>
          <w:p w14:paraId="532143E4" w14:textId="77777777" w:rsidR="00BD072D" w:rsidRPr="00DB5974" w:rsidRDefault="00BD072D" w:rsidP="00242C0F">
            <w:pPr>
              <w:rPr>
                <w:sz w:val="20"/>
                <w:szCs w:val="20"/>
              </w:rPr>
            </w:pPr>
            <w:r w:rsidRPr="00DB5974">
              <w:rPr>
                <w:sz w:val="20"/>
                <w:szCs w:val="20"/>
              </w:rPr>
              <w:t>Canelles, str. 134, US 1206</w:t>
            </w:r>
          </w:p>
        </w:tc>
        <w:tc>
          <w:tcPr>
            <w:tcW w:w="2269" w:type="dxa"/>
          </w:tcPr>
          <w:p w14:paraId="3E366BC7" w14:textId="77777777" w:rsidR="00BD072D" w:rsidRPr="00DB5974" w:rsidRDefault="00BD072D" w:rsidP="00242C0F">
            <w:pPr>
              <w:rPr>
                <w:sz w:val="20"/>
                <w:szCs w:val="20"/>
              </w:rPr>
            </w:pPr>
            <w:r w:rsidRPr="00DB5974">
              <w:rPr>
                <w:sz w:val="20"/>
                <w:szCs w:val="20"/>
              </w:rPr>
              <w:t>4708 ± 45</w:t>
            </w:r>
          </w:p>
        </w:tc>
        <w:tc>
          <w:tcPr>
            <w:tcW w:w="2269" w:type="dxa"/>
          </w:tcPr>
          <w:p w14:paraId="48D184FD" w14:textId="77777777" w:rsidR="00BD072D" w:rsidRPr="00DB5974" w:rsidRDefault="00BD072D" w:rsidP="00242C0F">
            <w:pPr>
              <w:rPr>
                <w:sz w:val="20"/>
                <w:szCs w:val="20"/>
              </w:rPr>
            </w:pPr>
            <w:r w:rsidRPr="00DB5974">
              <w:rPr>
                <w:sz w:val="20"/>
                <w:szCs w:val="20"/>
              </w:rPr>
              <w:t>3640-3550 (27,5%)</w:t>
            </w:r>
          </w:p>
          <w:p w14:paraId="28E7B3A1" w14:textId="77777777" w:rsidR="00BD072D" w:rsidRPr="00DB5974" w:rsidRDefault="00BD072D" w:rsidP="00242C0F">
            <w:pPr>
              <w:rPr>
                <w:sz w:val="20"/>
                <w:szCs w:val="20"/>
              </w:rPr>
            </w:pPr>
            <w:r w:rsidRPr="00DB5974">
              <w:rPr>
                <w:sz w:val="20"/>
                <w:szCs w:val="20"/>
              </w:rPr>
              <w:t>3540-3370 (67,9%)</w:t>
            </w:r>
          </w:p>
        </w:tc>
        <w:tc>
          <w:tcPr>
            <w:tcW w:w="1350" w:type="dxa"/>
          </w:tcPr>
          <w:p w14:paraId="5BE2F989" w14:textId="77777777" w:rsidR="00BD072D" w:rsidRPr="00DB5974" w:rsidRDefault="00BD072D" w:rsidP="00242C0F">
            <w:pPr>
              <w:rPr>
                <w:sz w:val="20"/>
                <w:szCs w:val="20"/>
              </w:rPr>
            </w:pPr>
            <w:r w:rsidRPr="00DB5974">
              <w:rPr>
                <w:sz w:val="20"/>
                <w:szCs w:val="20"/>
              </w:rPr>
              <w:t>LTL2930A</w:t>
            </w:r>
          </w:p>
        </w:tc>
      </w:tr>
      <w:tr w:rsidR="00BD072D" w:rsidRPr="00DB5974" w14:paraId="109FB51D" w14:textId="77777777">
        <w:trPr>
          <w:jc w:val="center"/>
        </w:trPr>
        <w:tc>
          <w:tcPr>
            <w:tcW w:w="2294" w:type="dxa"/>
          </w:tcPr>
          <w:p w14:paraId="681C9732" w14:textId="77777777" w:rsidR="00BD072D" w:rsidRPr="00DB5974" w:rsidRDefault="00BD072D" w:rsidP="00242C0F">
            <w:pPr>
              <w:rPr>
                <w:sz w:val="20"/>
                <w:szCs w:val="20"/>
              </w:rPr>
            </w:pPr>
            <w:r w:rsidRPr="00DB5974">
              <w:rPr>
                <w:sz w:val="20"/>
                <w:szCs w:val="20"/>
              </w:rPr>
              <w:t>Canelles, str. 39, US 1038</w:t>
            </w:r>
          </w:p>
        </w:tc>
        <w:tc>
          <w:tcPr>
            <w:tcW w:w="2269" w:type="dxa"/>
          </w:tcPr>
          <w:p w14:paraId="2BE14D28" w14:textId="77777777" w:rsidR="00BD072D" w:rsidRPr="00DB5974" w:rsidRDefault="00BD072D" w:rsidP="00242C0F">
            <w:pPr>
              <w:rPr>
                <w:sz w:val="20"/>
                <w:szCs w:val="20"/>
              </w:rPr>
            </w:pPr>
            <w:r w:rsidRPr="00DB5974">
              <w:rPr>
                <w:sz w:val="20"/>
                <w:szCs w:val="20"/>
              </w:rPr>
              <w:t>4554 ± 45</w:t>
            </w:r>
          </w:p>
        </w:tc>
        <w:tc>
          <w:tcPr>
            <w:tcW w:w="2269" w:type="dxa"/>
          </w:tcPr>
          <w:p w14:paraId="7D59B1E6" w14:textId="77777777" w:rsidR="00BD072D" w:rsidRPr="00DB5974" w:rsidRDefault="00BD072D" w:rsidP="00242C0F">
            <w:pPr>
              <w:rPr>
                <w:sz w:val="20"/>
                <w:szCs w:val="20"/>
              </w:rPr>
            </w:pPr>
            <w:r w:rsidRPr="00DB5974">
              <w:rPr>
                <w:sz w:val="20"/>
                <w:szCs w:val="20"/>
              </w:rPr>
              <w:t>3380-3090 (54,6%)</w:t>
            </w:r>
          </w:p>
          <w:p w14:paraId="750AB17F" w14:textId="77777777" w:rsidR="00BD072D" w:rsidRPr="00DB5974" w:rsidRDefault="00BD072D" w:rsidP="00242C0F">
            <w:pPr>
              <w:rPr>
                <w:sz w:val="20"/>
                <w:szCs w:val="20"/>
              </w:rPr>
            </w:pPr>
            <w:r w:rsidRPr="00DB5974">
              <w:rPr>
                <w:sz w:val="20"/>
                <w:szCs w:val="20"/>
              </w:rPr>
              <w:t>3375-3262 (37,0%)</w:t>
            </w:r>
          </w:p>
        </w:tc>
        <w:tc>
          <w:tcPr>
            <w:tcW w:w="1350" w:type="dxa"/>
          </w:tcPr>
          <w:p w14:paraId="36485989" w14:textId="77777777" w:rsidR="00BD072D" w:rsidRPr="00DB5974" w:rsidRDefault="00BD072D" w:rsidP="00242C0F">
            <w:pPr>
              <w:rPr>
                <w:sz w:val="20"/>
                <w:szCs w:val="20"/>
              </w:rPr>
            </w:pPr>
            <w:r w:rsidRPr="00DB5974">
              <w:rPr>
                <w:sz w:val="20"/>
                <w:szCs w:val="20"/>
              </w:rPr>
              <w:t>LTL295A</w:t>
            </w:r>
          </w:p>
        </w:tc>
      </w:tr>
      <w:tr w:rsidR="00BD072D" w:rsidRPr="00DB5974" w14:paraId="1D5D594D" w14:textId="77777777">
        <w:trPr>
          <w:jc w:val="center"/>
        </w:trPr>
        <w:tc>
          <w:tcPr>
            <w:tcW w:w="2294" w:type="dxa"/>
          </w:tcPr>
          <w:p w14:paraId="59F3D2EE" w14:textId="77777777" w:rsidR="00BD072D" w:rsidRPr="00DB5974" w:rsidRDefault="00BD072D" w:rsidP="00242C0F">
            <w:pPr>
              <w:rPr>
                <w:sz w:val="20"/>
                <w:szCs w:val="20"/>
              </w:rPr>
            </w:pPr>
            <w:r w:rsidRPr="00DB5974">
              <w:rPr>
                <w:sz w:val="20"/>
                <w:szCs w:val="20"/>
              </w:rPr>
              <w:t>Canelles, str. 39, US 1085</w:t>
            </w:r>
          </w:p>
        </w:tc>
        <w:tc>
          <w:tcPr>
            <w:tcW w:w="2269" w:type="dxa"/>
          </w:tcPr>
          <w:p w14:paraId="79EFD38B" w14:textId="77777777" w:rsidR="00BD072D" w:rsidRPr="00DB5974" w:rsidRDefault="00BD072D" w:rsidP="00242C0F">
            <w:pPr>
              <w:rPr>
                <w:sz w:val="20"/>
                <w:szCs w:val="20"/>
              </w:rPr>
            </w:pPr>
            <w:r w:rsidRPr="00DB5974">
              <w:rPr>
                <w:sz w:val="20"/>
                <w:szCs w:val="20"/>
              </w:rPr>
              <w:t>4512 ± 50</w:t>
            </w:r>
          </w:p>
        </w:tc>
        <w:tc>
          <w:tcPr>
            <w:tcW w:w="2269" w:type="dxa"/>
          </w:tcPr>
          <w:p w14:paraId="00936899" w14:textId="77777777" w:rsidR="00BD072D" w:rsidRPr="00DB5974" w:rsidRDefault="00BD072D" w:rsidP="00242C0F">
            <w:pPr>
              <w:rPr>
                <w:sz w:val="20"/>
                <w:szCs w:val="20"/>
              </w:rPr>
            </w:pPr>
            <w:r w:rsidRPr="00DB5974">
              <w:rPr>
                <w:sz w:val="20"/>
                <w:szCs w:val="20"/>
              </w:rPr>
              <w:t>3365-3051 (91,6%)</w:t>
            </w:r>
          </w:p>
        </w:tc>
        <w:tc>
          <w:tcPr>
            <w:tcW w:w="1350" w:type="dxa"/>
          </w:tcPr>
          <w:p w14:paraId="322054AE" w14:textId="77777777" w:rsidR="00BD072D" w:rsidRPr="00DB5974" w:rsidRDefault="00BD072D" w:rsidP="00242C0F">
            <w:pPr>
              <w:rPr>
                <w:sz w:val="20"/>
                <w:szCs w:val="20"/>
              </w:rPr>
            </w:pPr>
            <w:r w:rsidRPr="00DB5974">
              <w:rPr>
                <w:sz w:val="20"/>
                <w:szCs w:val="20"/>
              </w:rPr>
              <w:t>LTL1104A</w:t>
            </w:r>
          </w:p>
        </w:tc>
      </w:tr>
      <w:tr w:rsidR="00BD072D" w:rsidRPr="00DB5974" w14:paraId="228DC3A6" w14:textId="77777777">
        <w:trPr>
          <w:jc w:val="center"/>
        </w:trPr>
        <w:tc>
          <w:tcPr>
            <w:tcW w:w="2294" w:type="dxa"/>
          </w:tcPr>
          <w:p w14:paraId="2137A5E5" w14:textId="77777777" w:rsidR="00BD072D" w:rsidRPr="00DB5974" w:rsidRDefault="00BD072D" w:rsidP="00242C0F">
            <w:pPr>
              <w:rPr>
                <w:sz w:val="20"/>
                <w:szCs w:val="20"/>
              </w:rPr>
            </w:pPr>
            <w:r w:rsidRPr="00DB5974">
              <w:rPr>
                <w:sz w:val="20"/>
                <w:szCs w:val="20"/>
              </w:rPr>
              <w:t>Canelles, str. 46b, US 1212</w:t>
            </w:r>
          </w:p>
        </w:tc>
        <w:tc>
          <w:tcPr>
            <w:tcW w:w="2269" w:type="dxa"/>
          </w:tcPr>
          <w:p w14:paraId="6EE405E3" w14:textId="77777777" w:rsidR="00BD072D" w:rsidRPr="00DB5974" w:rsidRDefault="00BD072D" w:rsidP="00242C0F">
            <w:pPr>
              <w:rPr>
                <w:sz w:val="20"/>
                <w:szCs w:val="20"/>
              </w:rPr>
            </w:pPr>
            <w:r w:rsidRPr="00DB5974">
              <w:rPr>
                <w:sz w:val="20"/>
                <w:szCs w:val="20"/>
              </w:rPr>
              <w:t>4481 ± 50</w:t>
            </w:r>
          </w:p>
        </w:tc>
        <w:tc>
          <w:tcPr>
            <w:tcW w:w="2269" w:type="dxa"/>
          </w:tcPr>
          <w:p w14:paraId="3CC2C6CB" w14:textId="77777777" w:rsidR="00BD072D" w:rsidRPr="00DB5974" w:rsidRDefault="00BD072D" w:rsidP="00242C0F">
            <w:pPr>
              <w:rPr>
                <w:sz w:val="20"/>
                <w:szCs w:val="20"/>
              </w:rPr>
            </w:pPr>
            <w:r w:rsidRPr="00DB5974">
              <w:rPr>
                <w:sz w:val="20"/>
                <w:szCs w:val="20"/>
              </w:rPr>
              <w:t>3360-3010 (95,4%)</w:t>
            </w:r>
          </w:p>
        </w:tc>
        <w:tc>
          <w:tcPr>
            <w:tcW w:w="1350" w:type="dxa"/>
          </w:tcPr>
          <w:p w14:paraId="17513C94" w14:textId="77777777" w:rsidR="00BD072D" w:rsidRPr="00DB5974" w:rsidRDefault="00BD072D" w:rsidP="00242C0F">
            <w:pPr>
              <w:rPr>
                <w:sz w:val="20"/>
                <w:szCs w:val="20"/>
              </w:rPr>
            </w:pPr>
            <w:r w:rsidRPr="00DB5974">
              <w:rPr>
                <w:sz w:val="20"/>
                <w:szCs w:val="20"/>
              </w:rPr>
              <w:t>LTL2931A</w:t>
            </w:r>
          </w:p>
        </w:tc>
      </w:tr>
      <w:tr w:rsidR="00BD072D" w:rsidRPr="00DB5974" w14:paraId="7353046D" w14:textId="77777777">
        <w:trPr>
          <w:jc w:val="center"/>
        </w:trPr>
        <w:tc>
          <w:tcPr>
            <w:tcW w:w="2294" w:type="dxa"/>
          </w:tcPr>
          <w:p w14:paraId="33976E87" w14:textId="77777777" w:rsidR="00BD072D" w:rsidRPr="00DB5974" w:rsidRDefault="00BD072D" w:rsidP="00242C0F">
            <w:pPr>
              <w:rPr>
                <w:sz w:val="20"/>
                <w:szCs w:val="20"/>
              </w:rPr>
            </w:pPr>
            <w:r w:rsidRPr="00DB5974">
              <w:rPr>
                <w:sz w:val="20"/>
                <w:szCs w:val="20"/>
              </w:rPr>
              <w:t>Canelles, str. 46b, US 1186</w:t>
            </w:r>
          </w:p>
        </w:tc>
        <w:tc>
          <w:tcPr>
            <w:tcW w:w="2269" w:type="dxa"/>
          </w:tcPr>
          <w:p w14:paraId="537805DC" w14:textId="77777777" w:rsidR="00BD072D" w:rsidRPr="00DB5974" w:rsidRDefault="00BD072D" w:rsidP="00242C0F">
            <w:pPr>
              <w:rPr>
                <w:sz w:val="20"/>
                <w:szCs w:val="20"/>
              </w:rPr>
            </w:pPr>
            <w:r w:rsidRPr="00DB5974">
              <w:rPr>
                <w:sz w:val="20"/>
                <w:szCs w:val="20"/>
              </w:rPr>
              <w:t>4350 ± 50</w:t>
            </w:r>
          </w:p>
        </w:tc>
        <w:tc>
          <w:tcPr>
            <w:tcW w:w="2269" w:type="dxa"/>
          </w:tcPr>
          <w:p w14:paraId="3E85BA70" w14:textId="77777777" w:rsidR="00BD072D" w:rsidRPr="00DB5974" w:rsidRDefault="00BD072D" w:rsidP="00242C0F">
            <w:pPr>
              <w:rPr>
                <w:sz w:val="20"/>
                <w:szCs w:val="20"/>
              </w:rPr>
            </w:pPr>
            <w:r w:rsidRPr="00DB5974">
              <w:rPr>
                <w:sz w:val="20"/>
                <w:szCs w:val="20"/>
              </w:rPr>
              <w:t>3100-2880 (95,4%)</w:t>
            </w:r>
          </w:p>
        </w:tc>
        <w:tc>
          <w:tcPr>
            <w:tcW w:w="1350" w:type="dxa"/>
          </w:tcPr>
          <w:p w14:paraId="2B4E3BA5" w14:textId="77777777" w:rsidR="00BD072D" w:rsidRPr="00DB5974" w:rsidRDefault="00BD072D" w:rsidP="00242C0F">
            <w:pPr>
              <w:rPr>
                <w:sz w:val="20"/>
                <w:szCs w:val="20"/>
              </w:rPr>
            </w:pPr>
            <w:r w:rsidRPr="00DB5974">
              <w:rPr>
                <w:sz w:val="20"/>
                <w:szCs w:val="20"/>
              </w:rPr>
              <w:t>LTL2932A</w:t>
            </w:r>
          </w:p>
        </w:tc>
      </w:tr>
      <w:tr w:rsidR="00BD072D" w:rsidRPr="00DB5974" w14:paraId="46E1512D" w14:textId="77777777">
        <w:trPr>
          <w:jc w:val="center"/>
        </w:trPr>
        <w:tc>
          <w:tcPr>
            <w:tcW w:w="2294" w:type="dxa"/>
          </w:tcPr>
          <w:p w14:paraId="52DDC17B" w14:textId="77777777" w:rsidR="00BD072D" w:rsidRPr="00DB5974" w:rsidRDefault="00BD072D" w:rsidP="00242C0F">
            <w:pPr>
              <w:rPr>
                <w:sz w:val="20"/>
                <w:szCs w:val="20"/>
              </w:rPr>
            </w:pPr>
            <w:r w:rsidRPr="00DB5974">
              <w:rPr>
                <w:sz w:val="20"/>
                <w:szCs w:val="20"/>
              </w:rPr>
              <w:t>Canelles, str. 47, US 1081</w:t>
            </w:r>
          </w:p>
        </w:tc>
        <w:tc>
          <w:tcPr>
            <w:tcW w:w="2269" w:type="dxa"/>
          </w:tcPr>
          <w:p w14:paraId="20547D80" w14:textId="77777777" w:rsidR="00BD072D" w:rsidRPr="00DB5974" w:rsidRDefault="00BD072D" w:rsidP="00242C0F">
            <w:pPr>
              <w:rPr>
                <w:sz w:val="20"/>
                <w:szCs w:val="20"/>
              </w:rPr>
            </w:pPr>
            <w:r w:rsidRPr="00DB5974">
              <w:rPr>
                <w:sz w:val="20"/>
                <w:szCs w:val="20"/>
              </w:rPr>
              <w:t>4345 ± 40</w:t>
            </w:r>
          </w:p>
        </w:tc>
        <w:tc>
          <w:tcPr>
            <w:tcW w:w="2269" w:type="dxa"/>
          </w:tcPr>
          <w:p w14:paraId="645F6DF7" w14:textId="77777777" w:rsidR="00BD072D" w:rsidRPr="00DB5974" w:rsidRDefault="00BD072D" w:rsidP="00242C0F">
            <w:pPr>
              <w:rPr>
                <w:sz w:val="20"/>
                <w:szCs w:val="20"/>
              </w:rPr>
            </w:pPr>
            <w:r w:rsidRPr="00DB5974">
              <w:rPr>
                <w:sz w:val="20"/>
                <w:szCs w:val="20"/>
              </w:rPr>
              <w:t>3090-3051 (7,8%)</w:t>
            </w:r>
          </w:p>
          <w:p w14:paraId="3C0A8E19" w14:textId="77777777" w:rsidR="00BD072D" w:rsidRPr="00DB5974" w:rsidRDefault="00BD072D" w:rsidP="00242C0F">
            <w:pPr>
              <w:rPr>
                <w:sz w:val="20"/>
                <w:szCs w:val="20"/>
              </w:rPr>
            </w:pPr>
            <w:r w:rsidRPr="00DB5974">
              <w:rPr>
                <w:sz w:val="20"/>
                <w:szCs w:val="20"/>
              </w:rPr>
              <w:t>3031-2890 (87,6%)</w:t>
            </w:r>
          </w:p>
        </w:tc>
        <w:tc>
          <w:tcPr>
            <w:tcW w:w="1350" w:type="dxa"/>
          </w:tcPr>
          <w:p w14:paraId="7BFA2819" w14:textId="77777777" w:rsidR="00BD072D" w:rsidRPr="00DB5974" w:rsidRDefault="00BD072D" w:rsidP="00242C0F">
            <w:pPr>
              <w:rPr>
                <w:sz w:val="20"/>
                <w:szCs w:val="20"/>
              </w:rPr>
            </w:pPr>
            <w:r w:rsidRPr="00DB5974">
              <w:rPr>
                <w:sz w:val="20"/>
                <w:szCs w:val="20"/>
              </w:rPr>
              <w:t>LTL1105A</w:t>
            </w:r>
          </w:p>
        </w:tc>
      </w:tr>
    </w:tbl>
    <w:p w14:paraId="4CF3FC32" w14:textId="77777777" w:rsidR="00BD072D" w:rsidRPr="0032190F" w:rsidRDefault="00BD072D" w:rsidP="00242C0F">
      <w:pPr>
        <w:rPr>
          <w:lang w:val="fr-FR"/>
        </w:rPr>
      </w:pPr>
      <w:r w:rsidRPr="0032190F">
        <w:rPr>
          <w:lang w:val="fr-FR"/>
        </w:rPr>
        <w:t>(BIB 1463 tab. 1 et *BIB 1467 fig. 11)</w:t>
      </w:r>
    </w:p>
    <w:p w14:paraId="471EE3A1" w14:textId="77777777" w:rsidR="00587517" w:rsidRPr="0032190F" w:rsidRDefault="00587517" w:rsidP="00242C0F">
      <w:pPr>
        <w:rPr>
          <w:lang w:val="fr-FR"/>
        </w:rPr>
      </w:pPr>
    </w:p>
    <w:p w14:paraId="070F6CB0" w14:textId="09EA75A8" w:rsidR="00587517" w:rsidRPr="0032190F" w:rsidRDefault="00587517" w:rsidP="00242C0F">
      <w:pPr>
        <w:jc w:val="both"/>
        <w:rPr>
          <w:lang w:val="fr-FR"/>
        </w:rPr>
      </w:pPr>
      <w:r w:rsidRPr="0032190F">
        <w:rPr>
          <w:lang w:val="fr-FR"/>
        </w:rPr>
        <w:t>Les datations de la structure 134, avec une datation haute (3640-3370), et le matériel afférent trouvent de bonnes comparaisons avec l’</w:t>
      </w:r>
      <w:hyperlink r:id="rId1270" w:anchor="Cul_Ozieri" w:history="1">
        <w:r w:rsidRPr="0032190F">
          <w:rPr>
            <w:rStyle w:val="Hyperlink"/>
            <w:lang w:val="fr-FR"/>
          </w:rPr>
          <w:t>Ozieri</w:t>
        </w:r>
      </w:hyperlink>
      <w:r w:rsidRPr="0032190F">
        <w:rPr>
          <w:lang w:val="fr-FR"/>
        </w:rPr>
        <w:t xml:space="preserve"> de </w:t>
      </w:r>
      <w:hyperlink r:id="rId1271" w:anchor="Sit_San_Benedetto" w:history="1">
        <w:r w:rsidRPr="0032190F">
          <w:rPr>
            <w:rStyle w:val="Hyperlink"/>
            <w:lang w:val="fr-FR"/>
          </w:rPr>
          <w:t>San Benedetto di Iglesias</w:t>
        </w:r>
      </w:hyperlink>
      <w:r w:rsidRPr="0032190F">
        <w:rPr>
          <w:lang w:val="fr-FR"/>
        </w:rPr>
        <w:t xml:space="preserve">, et les couches du second sanctuaire de </w:t>
      </w:r>
      <w:hyperlink r:id="rId1272" w:anchor="Sit_Monte_Accodi" w:history="1">
        <w:r w:rsidRPr="0032190F">
          <w:rPr>
            <w:rStyle w:val="Hyperlink"/>
            <w:lang w:val="fr-FR"/>
          </w:rPr>
          <w:t>Monte d’Accoddi</w:t>
        </w:r>
      </w:hyperlink>
      <w:r w:rsidRPr="0032190F">
        <w:rPr>
          <w:lang w:val="fr-FR"/>
        </w:rPr>
        <w:t xml:space="preserve">. C’est également un témoignage de la transition graduelle du </w:t>
      </w:r>
      <w:hyperlink r:id="rId1273" w:anchor="Cul_Sub_Ozieri" w:history="1">
        <w:r w:rsidRPr="0032190F">
          <w:rPr>
            <w:rStyle w:val="Hyperlink"/>
            <w:lang w:val="fr-FR"/>
          </w:rPr>
          <w:t>Sub-Ozieri</w:t>
        </w:r>
      </w:hyperlink>
      <w:r w:rsidRPr="0032190F">
        <w:rPr>
          <w:lang w:val="fr-FR"/>
        </w:rPr>
        <w:t xml:space="preserve"> (BIB 1463 p. 83)</w:t>
      </w:r>
    </w:p>
    <w:p w14:paraId="75C93D34" w14:textId="77777777" w:rsidR="00BD072D" w:rsidRPr="0032190F" w:rsidRDefault="00BD072D" w:rsidP="00242C0F">
      <w:pPr>
        <w:rPr>
          <w:lang w:val="fr-FR"/>
        </w:rPr>
      </w:pPr>
    </w:p>
    <w:p w14:paraId="443DE69B" w14:textId="77777777" w:rsidR="00D92AB4" w:rsidRPr="0032190F" w:rsidRDefault="00D92AB4" w:rsidP="00426FF9">
      <w:pPr>
        <w:pStyle w:val="Heading1"/>
      </w:pPr>
      <w:bookmarkStart w:id="618" w:name="Sit_Maiore_Monte"/>
      <w:r w:rsidRPr="0032190F">
        <w:t>MONTE MAIORE</w:t>
      </w:r>
    </w:p>
    <w:bookmarkEnd w:id="618"/>
    <w:p w14:paraId="15C4A5BF" w14:textId="77777777" w:rsidR="00D92AB4" w:rsidRPr="0032190F" w:rsidRDefault="00D92AB4" w:rsidP="00242C0F">
      <w:pPr>
        <w:jc w:val="both"/>
        <w:rPr>
          <w:lang w:val="fr-FR"/>
        </w:rPr>
      </w:pPr>
    </w:p>
    <w:p w14:paraId="34175745" w14:textId="3441148D" w:rsidR="00D92AB4" w:rsidRPr="0032190F" w:rsidRDefault="00D92AB4" w:rsidP="00242C0F">
      <w:pPr>
        <w:jc w:val="both"/>
        <w:rPr>
          <w:lang w:val="fr-FR"/>
        </w:rPr>
      </w:pPr>
      <w:r w:rsidRPr="0032190F">
        <w:rPr>
          <w:lang w:val="fr-FR"/>
        </w:rPr>
        <w:t>Le site de Monte Maiore (Thiesi-Sassari) a livré un tesson de céramique attribuée à l’</w:t>
      </w:r>
      <w:hyperlink r:id="rId1274" w:anchor="Cul_Ozieri" w:history="1">
        <w:r w:rsidRPr="0032190F">
          <w:rPr>
            <w:rStyle w:val="Hyperlink"/>
            <w:lang w:val="fr-FR"/>
          </w:rPr>
          <w:t>Ozieri</w:t>
        </w:r>
      </w:hyperlink>
      <w:r w:rsidRPr="0032190F">
        <w:rPr>
          <w:lang w:val="fr-FR"/>
        </w:rPr>
        <w:t xml:space="preserve"> dont le décor, un corniforme, est rapprochable de celui représenté dans la tombe A de </w:t>
      </w:r>
      <w:hyperlink r:id="rId1275" w:anchor="Sit_Anghelu_Ruju" w:history="1">
        <w:r w:rsidRPr="0032190F">
          <w:rPr>
            <w:rStyle w:val="Hyperlink"/>
            <w:lang w:val="fr-FR"/>
          </w:rPr>
          <w:t>Anghelu Ruju</w:t>
        </w:r>
      </w:hyperlink>
      <w:r w:rsidRPr="0032190F">
        <w:rPr>
          <w:lang w:val="fr-FR"/>
        </w:rPr>
        <w:t xml:space="preserve"> (BIB 1455 p. 135)</w:t>
      </w:r>
    </w:p>
    <w:p w14:paraId="7E7BC575" w14:textId="77777777" w:rsidR="00BB6F56" w:rsidRPr="0032190F" w:rsidRDefault="00BB6F56" w:rsidP="00242C0F">
      <w:pPr>
        <w:rPr>
          <w:lang w:val="fr-FR"/>
        </w:rPr>
      </w:pPr>
    </w:p>
    <w:p w14:paraId="6D532013" w14:textId="77777777" w:rsidR="005A39CA" w:rsidRPr="0032190F" w:rsidRDefault="005A39CA" w:rsidP="00426FF9">
      <w:pPr>
        <w:pStyle w:val="Heading1"/>
      </w:pPr>
      <w:bookmarkStart w:id="619" w:name="Sit_Maggiore_Tomba"/>
      <w:r w:rsidRPr="0032190F">
        <w:t>MAGGIORE (Tomba)</w:t>
      </w:r>
    </w:p>
    <w:p w14:paraId="29025B6F" w14:textId="77777777" w:rsidR="005A39CA" w:rsidRPr="0032190F" w:rsidRDefault="005A39CA" w:rsidP="00242C0F">
      <w:pPr>
        <w:rPr>
          <w:lang w:val="fr-FR"/>
        </w:rPr>
      </w:pPr>
    </w:p>
    <w:p w14:paraId="5A7A85C4" w14:textId="77777777" w:rsidR="00494FC2" w:rsidRPr="0032190F" w:rsidRDefault="005A39CA" w:rsidP="00242C0F">
      <w:pPr>
        <w:rPr>
          <w:lang w:val="fr-FR"/>
        </w:rPr>
      </w:pPr>
      <w:r w:rsidRPr="0032190F">
        <w:rPr>
          <w:lang w:val="fr-FR"/>
        </w:rPr>
        <w:t xml:space="preserve">La </w:t>
      </w:r>
      <w:r w:rsidRPr="0032190F">
        <w:rPr>
          <w:i/>
          <w:lang w:val="fr-FR"/>
        </w:rPr>
        <w:t>domus de janas</w:t>
      </w:r>
      <w:r w:rsidRPr="0032190F">
        <w:rPr>
          <w:lang w:val="fr-FR"/>
        </w:rPr>
        <w:t>, dite Tomba Maggiore, à Ossi a été édifiée en 3 phases au minimum</w:t>
      </w:r>
    </w:p>
    <w:p w14:paraId="296AA53E" w14:textId="77777777" w:rsidR="00494FC2" w:rsidRPr="0032190F" w:rsidRDefault="00494FC2" w:rsidP="00242C0F">
      <w:pPr>
        <w:rPr>
          <w:lang w:val="fr-F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34"/>
        <w:gridCol w:w="8684"/>
      </w:tblGrid>
      <w:tr w:rsidR="00494FC2" w:rsidRPr="002541D8" w14:paraId="59613F6B" w14:textId="77777777">
        <w:tc>
          <w:tcPr>
            <w:tcW w:w="1134" w:type="dxa"/>
          </w:tcPr>
          <w:p w14:paraId="7B520AB8" w14:textId="77777777" w:rsidR="00494FC2" w:rsidRDefault="00494FC2" w:rsidP="00242C0F">
            <w:r>
              <w:t>1</w:t>
            </w:r>
            <w:r w:rsidRPr="00DB5974">
              <w:rPr>
                <w:vertAlign w:val="superscript"/>
              </w:rPr>
              <w:t>e</w:t>
            </w:r>
            <w:r>
              <w:t xml:space="preserve"> phase</w:t>
            </w:r>
          </w:p>
        </w:tc>
        <w:tc>
          <w:tcPr>
            <w:tcW w:w="8684" w:type="dxa"/>
          </w:tcPr>
          <w:p w14:paraId="157234D3" w14:textId="77777777" w:rsidR="00494FC2" w:rsidRPr="0032190F" w:rsidRDefault="00494FC2" w:rsidP="00242C0F">
            <w:pPr>
              <w:rPr>
                <w:lang w:val="fr-FR"/>
              </w:rPr>
            </w:pPr>
            <w:r w:rsidRPr="0032190F">
              <w:rPr>
                <w:lang w:val="fr-FR"/>
              </w:rPr>
              <w:t>réalisation du « nucleus » principal : anticella et cella avec, pour cette dernière, la réalisation d’une fausse porte sur la paroi du fond</w:t>
            </w:r>
          </w:p>
        </w:tc>
      </w:tr>
      <w:tr w:rsidR="00494FC2" w:rsidRPr="002541D8" w14:paraId="4986EB64" w14:textId="77777777">
        <w:tc>
          <w:tcPr>
            <w:tcW w:w="1134" w:type="dxa"/>
          </w:tcPr>
          <w:p w14:paraId="02CAD1A1" w14:textId="77777777" w:rsidR="00494FC2" w:rsidRDefault="00494FC2" w:rsidP="00242C0F">
            <w:r>
              <w:t>2</w:t>
            </w:r>
            <w:r w:rsidRPr="00DB5974">
              <w:rPr>
                <w:vertAlign w:val="superscript"/>
              </w:rPr>
              <w:t>e</w:t>
            </w:r>
            <w:r>
              <w:t xml:space="preserve"> phase</w:t>
            </w:r>
          </w:p>
        </w:tc>
        <w:tc>
          <w:tcPr>
            <w:tcW w:w="8684" w:type="dxa"/>
          </w:tcPr>
          <w:p w14:paraId="39D8B43A" w14:textId="77777777" w:rsidR="00494FC2" w:rsidRPr="00DB5974" w:rsidRDefault="00494FC2" w:rsidP="00242C0F">
            <w:pPr>
              <w:rPr>
                <w:lang w:val="it-IT"/>
              </w:rPr>
            </w:pPr>
            <w:r w:rsidRPr="0032190F">
              <w:rPr>
                <w:lang w:val="fr-FR"/>
              </w:rPr>
              <w:t xml:space="preserve">restructuration des deux pièces avec un agrandissement de la cella. </w:t>
            </w:r>
            <w:r w:rsidRPr="00DB5974">
              <w:rPr>
                <w:i/>
                <w:lang w:val="it-IT"/>
              </w:rPr>
              <w:t>Venneroistroriate le pareti ed eseguite le ale Ovest e Nord-Est</w:t>
            </w:r>
          </w:p>
        </w:tc>
      </w:tr>
      <w:tr w:rsidR="00494FC2" w:rsidRPr="002541D8" w14:paraId="29EF310E" w14:textId="77777777">
        <w:tc>
          <w:tcPr>
            <w:tcW w:w="1134" w:type="dxa"/>
          </w:tcPr>
          <w:p w14:paraId="58012F66" w14:textId="77777777" w:rsidR="00494FC2" w:rsidRDefault="00494FC2" w:rsidP="00242C0F">
            <w:r>
              <w:t>3</w:t>
            </w:r>
            <w:r w:rsidRPr="00DB5974">
              <w:rPr>
                <w:vertAlign w:val="superscript"/>
              </w:rPr>
              <w:t>e</w:t>
            </w:r>
            <w:r>
              <w:t xml:space="preserve"> phase</w:t>
            </w:r>
          </w:p>
        </w:tc>
        <w:tc>
          <w:tcPr>
            <w:tcW w:w="8684" w:type="dxa"/>
          </w:tcPr>
          <w:p w14:paraId="40842E40" w14:textId="77777777" w:rsidR="00494FC2" w:rsidRPr="0032190F" w:rsidRDefault="00494FC2" w:rsidP="00242C0F">
            <w:pPr>
              <w:rPr>
                <w:lang w:val="fr-FR"/>
              </w:rPr>
            </w:pPr>
            <w:r w:rsidRPr="0032190F">
              <w:rPr>
                <w:lang w:val="fr-FR"/>
              </w:rPr>
              <w:t>Réalistaion de l’aile Est (</w:t>
            </w:r>
            <w:r w:rsidRPr="0032190F">
              <w:rPr>
                <w:i/>
                <w:lang w:val="fr-FR"/>
              </w:rPr>
              <w:t>celles</w:t>
            </w:r>
            <w:r w:rsidRPr="0032190F">
              <w:rPr>
                <w:lang w:val="fr-FR"/>
              </w:rPr>
              <w:t xml:space="preserve"> – </w:t>
            </w:r>
            <w:r w:rsidRPr="0032190F">
              <w:rPr>
                <w:i/>
                <w:lang w:val="fr-FR"/>
              </w:rPr>
              <w:t>u</w:t>
            </w:r>
            <w:r w:rsidRPr="0032190F">
              <w:rPr>
                <w:lang w:val="fr-FR"/>
              </w:rPr>
              <w:t xml:space="preserve"> )</w:t>
            </w:r>
          </w:p>
        </w:tc>
      </w:tr>
    </w:tbl>
    <w:p w14:paraId="5839BDD3" w14:textId="77777777" w:rsidR="005A39CA" w:rsidRPr="0032190F" w:rsidRDefault="005A39CA" w:rsidP="00242C0F">
      <w:pPr>
        <w:rPr>
          <w:lang w:val="fr-FR"/>
        </w:rPr>
      </w:pPr>
      <w:r w:rsidRPr="0032190F">
        <w:rPr>
          <w:lang w:val="fr-FR"/>
        </w:rPr>
        <w:t>(BIB 1455</w:t>
      </w:r>
      <w:r w:rsidR="00494FC2" w:rsidRPr="0032190F">
        <w:rPr>
          <w:lang w:val="fr-FR"/>
        </w:rPr>
        <w:t xml:space="preserve"> p. 123</w:t>
      </w:r>
      <w:r w:rsidRPr="0032190F">
        <w:rPr>
          <w:lang w:val="fr-FR"/>
        </w:rPr>
        <w:t>).</w:t>
      </w:r>
    </w:p>
    <w:p w14:paraId="3A343C64" w14:textId="77777777" w:rsidR="00494FC2" w:rsidRPr="0032190F" w:rsidRDefault="00494FC2" w:rsidP="00242C0F">
      <w:pPr>
        <w:rPr>
          <w:lang w:val="fr-FR"/>
        </w:rPr>
      </w:pPr>
    </w:p>
    <w:p w14:paraId="00FDA205" w14:textId="77777777" w:rsidR="00494FC2" w:rsidRPr="0032190F" w:rsidRDefault="00494FC2" w:rsidP="00426FF9">
      <w:pPr>
        <w:pStyle w:val="Heading1"/>
      </w:pPr>
      <w:r w:rsidRPr="0032190F">
        <w:t>BRODU IV</w:t>
      </w:r>
    </w:p>
    <w:p w14:paraId="1D3D5D8E" w14:textId="77777777" w:rsidR="00494FC2" w:rsidRPr="0032190F" w:rsidRDefault="00494FC2" w:rsidP="00242C0F">
      <w:pPr>
        <w:rPr>
          <w:lang w:val="fr-FR"/>
        </w:rPr>
      </w:pPr>
    </w:p>
    <w:p w14:paraId="563ACBDB" w14:textId="77777777" w:rsidR="00494FC2" w:rsidRPr="0032190F" w:rsidRDefault="00494FC2" w:rsidP="00242C0F">
      <w:pPr>
        <w:rPr>
          <w:lang w:val="fr-FR"/>
        </w:rPr>
      </w:pPr>
      <w:r w:rsidRPr="0032190F">
        <w:rPr>
          <w:lang w:val="fr-FR"/>
        </w:rPr>
        <w:t>Le motif de corniforme de Brodu IV, à Oniferi (Sardaigne) est attribuable à l’horizon intermédiaire entre le Ozieri et le Filigosa (BIB 1455 p. 123).</w:t>
      </w:r>
    </w:p>
    <w:p w14:paraId="28AB698A" w14:textId="77777777" w:rsidR="00494FC2" w:rsidRPr="0032190F" w:rsidRDefault="00494FC2" w:rsidP="00242C0F">
      <w:pPr>
        <w:rPr>
          <w:lang w:val="fr-FR"/>
        </w:rPr>
      </w:pPr>
    </w:p>
    <w:p w14:paraId="52FC8E2D" w14:textId="77777777" w:rsidR="00494FC2" w:rsidRPr="0032190F" w:rsidRDefault="00494FC2" w:rsidP="00426FF9">
      <w:pPr>
        <w:pStyle w:val="Heading1"/>
      </w:pPr>
      <w:bookmarkStart w:id="620" w:name="Sit_Sos_Furrighesos"/>
      <w:r w:rsidRPr="0032190F">
        <w:lastRenderedPageBreak/>
        <w:t>SOS FURRIGHESOS</w:t>
      </w:r>
    </w:p>
    <w:bookmarkEnd w:id="620"/>
    <w:p w14:paraId="3DE73348" w14:textId="77777777" w:rsidR="00494FC2" w:rsidRPr="0032190F" w:rsidRDefault="00494FC2" w:rsidP="00242C0F">
      <w:pPr>
        <w:rPr>
          <w:lang w:val="fr-FR"/>
        </w:rPr>
      </w:pPr>
    </w:p>
    <w:p w14:paraId="69A73050" w14:textId="77777777" w:rsidR="00494FC2" w:rsidRPr="0032190F" w:rsidRDefault="00494FC2" w:rsidP="00242C0F">
      <w:pPr>
        <w:jc w:val="both"/>
        <w:rPr>
          <w:lang w:val="fr-FR"/>
        </w:rPr>
      </w:pPr>
      <w:r w:rsidRPr="0032190F">
        <w:rPr>
          <w:lang w:val="fr-FR"/>
        </w:rPr>
        <w:t>Le site de Sos Furrighesos (Anela, Sardaigne) montre des superpositions permettant un</w:t>
      </w:r>
      <w:r w:rsidR="0058247F" w:rsidRPr="0032190F">
        <w:rPr>
          <w:lang w:val="fr-FR"/>
        </w:rPr>
        <w:t>e</w:t>
      </w:r>
      <w:r w:rsidRPr="0032190F">
        <w:rPr>
          <w:lang w:val="fr-FR"/>
        </w:rPr>
        <w:t xml:space="preserve"> datation relative des techniques. Il s’agit plus préciséement de 10 superpositions de motifs observés dans les tombes VIII, IX et XI (BIB 1455 p. 124)</w:t>
      </w:r>
      <w:r w:rsidR="0058247F" w:rsidRPr="0032190F">
        <w:rPr>
          <w:lang w:val="fr-FR"/>
        </w:rPr>
        <w:t>.</w:t>
      </w:r>
    </w:p>
    <w:p w14:paraId="4DF56120" w14:textId="77777777" w:rsidR="00494FC2" w:rsidRPr="0032190F" w:rsidRDefault="00494FC2" w:rsidP="00242C0F">
      <w:pPr>
        <w:rPr>
          <w:lang w:val="fr-FR"/>
        </w:rPr>
      </w:pPr>
    </w:p>
    <w:p w14:paraId="599BF053" w14:textId="77777777" w:rsidR="00494FC2" w:rsidRPr="0032190F" w:rsidRDefault="00494FC2" w:rsidP="00242C0F">
      <w:pPr>
        <w:pStyle w:val="Heading2"/>
      </w:pPr>
      <w:r w:rsidRPr="0032190F">
        <w:t>Tombe VIII</w:t>
      </w:r>
    </w:p>
    <w:p w14:paraId="4E5F88FA" w14:textId="77777777" w:rsidR="00494FC2" w:rsidRPr="0032190F" w:rsidRDefault="00494FC2" w:rsidP="00242C0F">
      <w:pPr>
        <w:rPr>
          <w:lang w:val="fr-FR"/>
        </w:rPr>
      </w:pPr>
    </w:p>
    <w:p w14:paraId="4216BD15" w14:textId="77777777" w:rsidR="00494FC2" w:rsidRPr="0032190F" w:rsidRDefault="00494FC2" w:rsidP="00242C0F">
      <w:pPr>
        <w:rPr>
          <w:lang w:val="fr-FR"/>
        </w:rPr>
      </w:pPr>
      <w:r w:rsidRPr="0032190F">
        <w:rPr>
          <w:lang w:val="fr-FR"/>
        </w:rPr>
        <w:t>Attribuée à la phase II  de Sos Furrighesos (BIB 1455 p. 124), le motif central (n°1) de la fausse porte (</w:t>
      </w:r>
      <w:r w:rsidRPr="0032190F">
        <w:rPr>
          <w:i/>
          <w:lang w:val="fr-FR"/>
        </w:rPr>
        <w:t>falsa porta a specchio ribassato</w:t>
      </w:r>
      <w:r w:rsidRPr="0032190F">
        <w:rPr>
          <w:lang w:val="fr-FR"/>
        </w:rPr>
        <w:t>) surmontée d’un double motif corniforme en bas relief apparait être sous (</w:t>
      </w:r>
      <w:r w:rsidRPr="0032190F">
        <w:rPr>
          <w:i/>
          <w:lang w:val="fr-FR"/>
        </w:rPr>
        <w:t>sottoposto</w:t>
      </w:r>
      <w:r w:rsidRPr="0032190F">
        <w:rPr>
          <w:lang w:val="fr-FR"/>
        </w:rPr>
        <w:t>) à des motifs martelés (n°6</w:t>
      </w:r>
      <w:r w:rsidRPr="0032190F">
        <w:rPr>
          <w:vertAlign w:val="subscript"/>
          <w:lang w:val="fr-FR"/>
        </w:rPr>
        <w:t>a-d</w:t>
      </w:r>
      <w:r w:rsidRPr="0032190F">
        <w:rPr>
          <w:lang w:val="fr-FR"/>
        </w:rPr>
        <w:t>) (</w:t>
      </w:r>
      <w:r w:rsidRPr="0032190F">
        <w:rPr>
          <w:i/>
          <w:lang w:val="fr-FR"/>
        </w:rPr>
        <w:t>a martellina</w:t>
      </w:r>
      <w:r w:rsidRPr="0032190F">
        <w:rPr>
          <w:lang w:val="fr-FR"/>
        </w:rPr>
        <w:t>)(BIB 1455 p. 125)</w:t>
      </w:r>
    </w:p>
    <w:p w14:paraId="7D60956F" w14:textId="77777777" w:rsidR="00494FC2" w:rsidRPr="0032190F" w:rsidRDefault="00494FC2" w:rsidP="00242C0F">
      <w:pPr>
        <w:rPr>
          <w:lang w:val="fr-FR"/>
        </w:rPr>
      </w:pPr>
      <w:r w:rsidRPr="0032190F">
        <w:rPr>
          <w:lang w:val="fr-FR"/>
        </w:rPr>
        <w:t>Diverses autres superpositions (BIB 1455 p. 125)</w:t>
      </w:r>
    </w:p>
    <w:p w14:paraId="7D51B61C" w14:textId="77777777" w:rsidR="00494FC2" w:rsidRPr="0032190F" w:rsidRDefault="00494FC2" w:rsidP="00242C0F">
      <w:pPr>
        <w:rPr>
          <w:lang w:val="fr-FR"/>
        </w:rPr>
      </w:pPr>
    </w:p>
    <w:p w14:paraId="42C45ADD" w14:textId="77777777" w:rsidR="00494FC2" w:rsidRPr="0032190F" w:rsidRDefault="00494FC2" w:rsidP="00242C0F">
      <w:pPr>
        <w:pStyle w:val="Heading2"/>
      </w:pPr>
      <w:r w:rsidRPr="0032190F">
        <w:t>Tombe IX</w:t>
      </w:r>
    </w:p>
    <w:p w14:paraId="01DEB285" w14:textId="77777777" w:rsidR="00494FC2" w:rsidRPr="0032190F" w:rsidRDefault="00494FC2" w:rsidP="00242C0F">
      <w:pPr>
        <w:rPr>
          <w:lang w:val="fr-FR"/>
        </w:rPr>
      </w:pPr>
    </w:p>
    <w:bookmarkEnd w:id="619"/>
    <w:p w14:paraId="577350D0" w14:textId="77777777" w:rsidR="005A39CA" w:rsidRPr="0032190F" w:rsidRDefault="00494FC2" w:rsidP="00242C0F">
      <w:pPr>
        <w:rPr>
          <w:lang w:val="fr-FR"/>
        </w:rPr>
      </w:pPr>
      <w:r w:rsidRPr="0032190F">
        <w:rPr>
          <w:lang w:val="fr-FR"/>
        </w:rPr>
        <w:t>Le pigment rouge recouvre le motif 135 réalisé par la technique linéaire (BIB 1455 p. 125).</w:t>
      </w:r>
    </w:p>
    <w:p w14:paraId="7DF013C1" w14:textId="77777777" w:rsidR="00D92AB4" w:rsidRPr="0032190F" w:rsidRDefault="00D92AB4" w:rsidP="00242C0F">
      <w:pPr>
        <w:rPr>
          <w:lang w:val="fr-FR"/>
        </w:rPr>
      </w:pPr>
    </w:p>
    <w:p w14:paraId="7E32BBEF" w14:textId="77777777" w:rsidR="00D92AB4" w:rsidRPr="0032190F" w:rsidRDefault="00D92AB4" w:rsidP="00242C0F">
      <w:pPr>
        <w:pStyle w:val="Heading2"/>
      </w:pPr>
      <w:r w:rsidRPr="0032190F">
        <w:t>Tombe XV</w:t>
      </w:r>
    </w:p>
    <w:p w14:paraId="7B60C485" w14:textId="77777777" w:rsidR="00D92AB4" w:rsidRPr="0032190F" w:rsidRDefault="00D92AB4" w:rsidP="00242C0F">
      <w:pPr>
        <w:rPr>
          <w:lang w:val="fr-FR"/>
        </w:rPr>
      </w:pPr>
    </w:p>
    <w:p w14:paraId="4A601688" w14:textId="77777777" w:rsidR="00D92AB4" w:rsidRPr="0032190F" w:rsidRDefault="00D92AB4" w:rsidP="00242C0F">
      <w:pPr>
        <w:jc w:val="both"/>
        <w:rPr>
          <w:lang w:val="fr-FR"/>
        </w:rPr>
      </w:pPr>
      <w:r w:rsidRPr="0032190F">
        <w:rPr>
          <w:lang w:val="fr-FR"/>
        </w:rPr>
        <w:t>Une figure d’anthropomorphe qui en rappelle une de la zone IV ou VIII du mont Bego (orant avec un corp</w:t>
      </w:r>
      <w:r w:rsidR="0058247F" w:rsidRPr="0032190F">
        <w:rPr>
          <w:lang w:val="fr-FR"/>
        </w:rPr>
        <w:t xml:space="preserve">s </w:t>
      </w:r>
      <w:r w:rsidRPr="0032190F">
        <w:rPr>
          <w:lang w:val="fr-FR"/>
        </w:rPr>
        <w:t>oblongue) (SS BIB)</w:t>
      </w:r>
    </w:p>
    <w:p w14:paraId="634D2EC1" w14:textId="77777777" w:rsidR="00D92AB4" w:rsidRPr="0032190F" w:rsidRDefault="00D92AB4" w:rsidP="00242C0F">
      <w:pPr>
        <w:rPr>
          <w:lang w:val="fr-FR"/>
        </w:rPr>
      </w:pPr>
    </w:p>
    <w:p w14:paraId="230789AB" w14:textId="77777777" w:rsidR="00D92AB4" w:rsidRPr="0032190F" w:rsidRDefault="00D92AB4" w:rsidP="00426FF9">
      <w:pPr>
        <w:pStyle w:val="Heading1"/>
      </w:pPr>
      <w:bookmarkStart w:id="621" w:name="Sit_Bau_Porcos"/>
      <w:r w:rsidRPr="0032190F">
        <w:t>BAU PORCOS</w:t>
      </w:r>
    </w:p>
    <w:bookmarkEnd w:id="621"/>
    <w:p w14:paraId="733919A5" w14:textId="77777777" w:rsidR="00D92AB4" w:rsidRPr="0032190F" w:rsidRDefault="00D92AB4" w:rsidP="00242C0F">
      <w:pPr>
        <w:rPr>
          <w:lang w:val="fr-FR"/>
        </w:rPr>
      </w:pPr>
    </w:p>
    <w:p w14:paraId="7099B571" w14:textId="3DB01561" w:rsidR="00D92AB4" w:rsidRDefault="00D92AB4" w:rsidP="00242C0F">
      <w:pPr>
        <w:rPr>
          <w:lang w:val="fr-FR"/>
        </w:rPr>
      </w:pPr>
      <w:r w:rsidRPr="0032190F">
        <w:rPr>
          <w:lang w:val="fr-FR"/>
        </w:rPr>
        <w:t xml:space="preserve">Le site de Bau Porcos (Oristano, Sardaigne) a livré un(e) </w:t>
      </w:r>
      <w:r w:rsidRPr="0032190F">
        <w:rPr>
          <w:i/>
          <w:lang w:val="fr-FR"/>
        </w:rPr>
        <w:t>accettina-amuleto</w:t>
      </w:r>
      <w:r w:rsidRPr="0032190F">
        <w:rPr>
          <w:lang w:val="fr-FR"/>
        </w:rPr>
        <w:t xml:space="preserve"> attribuée à l’Ozieri dont le motif </w:t>
      </w:r>
      <w:r w:rsidR="004C174F">
        <w:rPr>
          <w:lang w:val="fr-FR"/>
        </w:rPr>
        <w:t xml:space="preserve">[corniforme] </w:t>
      </w:r>
      <w:r w:rsidR="00D111A7" w:rsidRPr="0032190F">
        <w:rPr>
          <w:lang w:val="fr-FR"/>
        </w:rPr>
        <w:t>(type A, IV, 1, style curviligne)</w:t>
      </w:r>
      <w:r w:rsidR="00D111A7">
        <w:rPr>
          <w:lang w:val="fr-FR"/>
        </w:rPr>
        <w:t xml:space="preserve"> </w:t>
      </w:r>
      <w:r w:rsidRPr="0032190F">
        <w:rPr>
          <w:lang w:val="fr-FR"/>
        </w:rPr>
        <w:t xml:space="preserve">est identique à celui gravé à </w:t>
      </w:r>
      <w:hyperlink r:id="rId1276" w:anchor="Sit_Sa_Londra" w:history="1">
        <w:r w:rsidRPr="004C174F">
          <w:rPr>
            <w:rStyle w:val="Hyperlink"/>
            <w:lang w:val="fr-FR"/>
          </w:rPr>
          <w:t>Sa Londra</w:t>
        </w:r>
      </w:hyperlink>
      <w:r w:rsidRPr="0032190F">
        <w:rPr>
          <w:lang w:val="fr-FR"/>
        </w:rPr>
        <w:t xml:space="preserve"> (BIB 1455 p. 135).</w:t>
      </w:r>
    </w:p>
    <w:p w14:paraId="53D29C79" w14:textId="77777777" w:rsidR="00E7246A" w:rsidRDefault="00E7246A" w:rsidP="00242C0F">
      <w:pPr>
        <w:rPr>
          <w:lang w:val="fr-FR"/>
        </w:rPr>
      </w:pPr>
    </w:p>
    <w:p w14:paraId="51C9A180" w14:textId="77777777" w:rsidR="00E7246A" w:rsidRDefault="00E7246A" w:rsidP="00426FF9">
      <w:pPr>
        <w:pStyle w:val="Heading1"/>
      </w:pPr>
      <w:bookmarkStart w:id="622" w:name="Sit_Antiquarium_Arborense"/>
      <w:r>
        <w:t>ANTIQUARIUM ARBORENSE</w:t>
      </w:r>
    </w:p>
    <w:bookmarkEnd w:id="622"/>
    <w:p w14:paraId="3F4599A5" w14:textId="77777777" w:rsidR="00E7246A" w:rsidRDefault="00E7246A" w:rsidP="00242C0F">
      <w:pPr>
        <w:rPr>
          <w:lang w:val="fr-FR"/>
        </w:rPr>
      </w:pPr>
      <w:r w:rsidRPr="00E7246A">
        <w:rPr>
          <w:lang w:val="fr-FR"/>
        </w:rPr>
        <w:t>Antiquarium Arborense</w:t>
      </w:r>
    </w:p>
    <w:p w14:paraId="6C24293A" w14:textId="77777777" w:rsidR="00E7246A" w:rsidRDefault="00E7246A" w:rsidP="00242C0F">
      <w:pPr>
        <w:rPr>
          <w:lang w:val="fr-FR"/>
        </w:rPr>
      </w:pPr>
    </w:p>
    <w:p w14:paraId="424E918D" w14:textId="77777777" w:rsidR="00E7246A" w:rsidRPr="0032190F" w:rsidRDefault="00E7246A" w:rsidP="00242C0F">
      <w:pPr>
        <w:rPr>
          <w:lang w:val="fr-FR"/>
        </w:rPr>
      </w:pPr>
      <w:r>
        <w:rPr>
          <w:lang w:val="fr-FR"/>
        </w:rPr>
        <w:t>Laerru, Sassari, Oristano. Découverte d'un fourreau ou carquoi (</w:t>
      </w:r>
      <w:r w:rsidRPr="00E7246A">
        <w:rPr>
          <w:i/>
          <w:lang w:val="fr-FR"/>
        </w:rPr>
        <w:t>faretrina</w:t>
      </w:r>
      <w:r>
        <w:rPr>
          <w:lang w:val="fr-FR"/>
        </w:rPr>
        <w:t>) en métal votif de 9 cm de long (BIB 3088)</w:t>
      </w:r>
    </w:p>
    <w:p w14:paraId="5B32B53F" w14:textId="77777777" w:rsidR="00494FC2" w:rsidRPr="0032190F" w:rsidRDefault="00494FC2" w:rsidP="00242C0F">
      <w:pPr>
        <w:rPr>
          <w:lang w:val="fr-FR"/>
        </w:rPr>
      </w:pPr>
    </w:p>
    <w:p w14:paraId="436028B9" w14:textId="77777777" w:rsidR="00105A33" w:rsidRPr="0032190F" w:rsidRDefault="00105A33" w:rsidP="00426FF9">
      <w:pPr>
        <w:pStyle w:val="Heading1"/>
      </w:pPr>
      <w:bookmarkStart w:id="623" w:name="Sit_Ta_Trapna"/>
      <w:r w:rsidRPr="0032190F">
        <w:t>TA TRAPNA</w:t>
      </w:r>
    </w:p>
    <w:bookmarkEnd w:id="623"/>
    <w:p w14:paraId="5B071E31" w14:textId="77777777" w:rsidR="00105A33" w:rsidRPr="0032190F" w:rsidRDefault="00105A33" w:rsidP="00242C0F">
      <w:pPr>
        <w:rPr>
          <w:lang w:val="fr-FR"/>
        </w:rPr>
      </w:pPr>
    </w:p>
    <w:p w14:paraId="3B1E279A" w14:textId="1EB48E71" w:rsidR="00105A33" w:rsidRPr="0032190F" w:rsidRDefault="00DE1615" w:rsidP="00242C0F">
      <w:pPr>
        <w:rPr>
          <w:lang w:val="fr-FR"/>
        </w:rPr>
      </w:pPr>
      <w:r w:rsidRPr="0032190F">
        <w:rPr>
          <w:lang w:val="fr-FR"/>
        </w:rPr>
        <w:t xml:space="preserve">à Zebbug </w:t>
      </w:r>
      <w:r w:rsidR="00105A33" w:rsidRPr="0032190F">
        <w:rPr>
          <w:lang w:val="fr-FR"/>
        </w:rPr>
        <w:t>Ile de Malte. Tombes à fosses avec présen</w:t>
      </w:r>
      <w:r w:rsidR="00DC1E93" w:rsidRPr="0032190F">
        <w:rPr>
          <w:lang w:val="fr-FR"/>
        </w:rPr>
        <w:t>c</w:t>
      </w:r>
      <w:r w:rsidR="00105A33" w:rsidRPr="0032190F">
        <w:rPr>
          <w:lang w:val="fr-FR"/>
        </w:rPr>
        <w:t>e de statues-menhir</w:t>
      </w:r>
      <w:r w:rsidR="00A33D46" w:rsidRPr="0032190F">
        <w:rPr>
          <w:lang w:val="fr-FR"/>
        </w:rPr>
        <w:t>s</w:t>
      </w:r>
      <w:r w:rsidR="00105A33" w:rsidRPr="0032190F">
        <w:rPr>
          <w:lang w:val="fr-FR"/>
        </w:rPr>
        <w:t xml:space="preserve">. Site rattaché à la culture de </w:t>
      </w:r>
      <w:hyperlink r:id="rId1277" w:anchor="Cul_Zebbug" w:history="1">
        <w:r w:rsidR="00105A33" w:rsidRPr="0032190F">
          <w:rPr>
            <w:rStyle w:val="Hyperlink"/>
            <w:lang w:val="fr-FR"/>
          </w:rPr>
          <w:t>Zebbuğ</w:t>
        </w:r>
      </w:hyperlink>
    </w:p>
    <w:p w14:paraId="0EE204B5" w14:textId="77777777" w:rsidR="00105A33" w:rsidRPr="0032190F" w:rsidRDefault="00105A33" w:rsidP="00242C0F">
      <w:pPr>
        <w:rPr>
          <w:lang w:val="fr-FR"/>
        </w:rPr>
      </w:pPr>
    </w:p>
    <w:p w14:paraId="0FDB4B5B" w14:textId="77777777" w:rsidR="00B53D31" w:rsidRPr="0032190F" w:rsidRDefault="00B53D31" w:rsidP="00B53D31">
      <w:pPr>
        <w:pStyle w:val="Heading2"/>
      </w:pPr>
      <w:r w:rsidRPr="0032190F">
        <w:t>Stèle</w:t>
      </w:r>
    </w:p>
    <w:p w14:paraId="6AE68CFD" w14:textId="77777777" w:rsidR="00B53D31" w:rsidRPr="0032190F" w:rsidRDefault="00B53D31" w:rsidP="00242C0F">
      <w:pPr>
        <w:jc w:val="both"/>
        <w:rPr>
          <w:lang w:val="fr-FR"/>
        </w:rPr>
      </w:pPr>
    </w:p>
    <w:p w14:paraId="29BBC930" w14:textId="77777777" w:rsidR="00491D33" w:rsidRPr="0032190F" w:rsidRDefault="00491D33" w:rsidP="00242C0F">
      <w:pPr>
        <w:jc w:val="both"/>
        <w:rPr>
          <w:lang w:val="fr-FR"/>
        </w:rPr>
      </w:pPr>
      <w:r w:rsidRPr="0032190F">
        <w:rPr>
          <w:lang w:val="fr-FR"/>
        </w:rPr>
        <w:t>Dans la tombe 5 de la nécropole datée de la phase Zebburg, a été retrouvé une tête de stèle déposée avec d’autres objets funéraires et donc privée de fonction structurelle (</w:t>
      </w:r>
      <w:r w:rsidR="008B4481" w:rsidRPr="0032190F">
        <w:rPr>
          <w:lang w:val="fr-FR"/>
        </w:rPr>
        <w:t>réemploi</w:t>
      </w:r>
      <w:r w:rsidRPr="0032190F">
        <w:rPr>
          <w:lang w:val="fr-FR"/>
        </w:rPr>
        <w:t>) (BIB 93 p. 33)</w:t>
      </w:r>
    </w:p>
    <w:p w14:paraId="2421F2E8" w14:textId="77777777" w:rsidR="00DE1615" w:rsidRPr="0032190F" w:rsidRDefault="00DE1615" w:rsidP="00DE1615">
      <w:pPr>
        <w:jc w:val="both"/>
        <w:rPr>
          <w:lang w:val="fr-FR"/>
        </w:rPr>
      </w:pPr>
      <w:r w:rsidRPr="0032190F">
        <w:rPr>
          <w:lang w:val="fr-FR"/>
        </w:rPr>
        <w:t>Ce vestige provient d’une des tombes de « Ta Trapna » iz-Zghira à Zebbug, siteéponyme</w:t>
      </w:r>
    </w:p>
    <w:p w14:paraId="45707829" w14:textId="77777777" w:rsidR="00DE1615" w:rsidRPr="0032190F" w:rsidRDefault="00DE1615" w:rsidP="00DE1615">
      <w:pPr>
        <w:jc w:val="both"/>
        <w:rPr>
          <w:lang w:val="fr-FR"/>
        </w:rPr>
      </w:pPr>
      <w:r w:rsidRPr="0032190F">
        <w:rPr>
          <w:lang w:val="fr-FR"/>
        </w:rPr>
        <w:t>de cet horizon (Baldachino et Evans, 1954). Le sommet semble dégagé par un petit</w:t>
      </w:r>
    </w:p>
    <w:p w14:paraId="06BE9A7C" w14:textId="77777777" w:rsidR="00DE1615" w:rsidRPr="0032190F" w:rsidRDefault="00DE1615" w:rsidP="00DE1615">
      <w:pPr>
        <w:jc w:val="both"/>
        <w:rPr>
          <w:lang w:val="fr-FR"/>
        </w:rPr>
      </w:pPr>
      <w:r w:rsidRPr="0032190F">
        <w:rPr>
          <w:lang w:val="fr-FR"/>
        </w:rPr>
        <w:t>relief. Il pourrait s’agir d’une sorte de coiffe ou de calotte plate également connue sur l’idole</w:t>
      </w:r>
    </w:p>
    <w:p w14:paraId="59393580" w14:textId="77777777" w:rsidR="00DE1615" w:rsidRPr="0032190F" w:rsidRDefault="00DE1615" w:rsidP="00DE1615">
      <w:pPr>
        <w:jc w:val="both"/>
        <w:rPr>
          <w:lang w:val="fr-FR"/>
        </w:rPr>
      </w:pPr>
      <w:r w:rsidRPr="0032190F">
        <w:rPr>
          <w:lang w:val="fr-FR"/>
        </w:rPr>
        <w:t>bétylique de Sa Mandara à Samassi (Sardaigne) (Fig. 9) et qui n’est pas sans rappeler certaines</w:t>
      </w:r>
    </w:p>
    <w:p w14:paraId="02C66105" w14:textId="77777777" w:rsidR="00DE1615" w:rsidRPr="0032190F" w:rsidRDefault="00DE1615" w:rsidP="00DE1615">
      <w:pPr>
        <w:jc w:val="both"/>
        <w:rPr>
          <w:lang w:val="fr-FR"/>
        </w:rPr>
      </w:pPr>
      <w:r w:rsidRPr="0032190F">
        <w:rPr>
          <w:lang w:val="fr-FR"/>
        </w:rPr>
        <w:t>têtes à coiffure horizontale des figurines de l’horizon Bonu Ighinu (Riparo di Su Monte à</w:t>
      </w:r>
    </w:p>
    <w:p w14:paraId="0F84B76A" w14:textId="77777777" w:rsidR="00DE1615" w:rsidRPr="0032190F" w:rsidRDefault="00DE1615" w:rsidP="00DE1615">
      <w:pPr>
        <w:jc w:val="both"/>
        <w:rPr>
          <w:lang w:val="fr-FR"/>
        </w:rPr>
      </w:pPr>
      <w:r w:rsidRPr="0032190F">
        <w:rPr>
          <w:lang w:val="fr-FR"/>
        </w:rPr>
        <w:t>Muros, Polu à Meana). Un sillon vertical se développant dans le dos à partir de cette coiffe peut</w:t>
      </w:r>
    </w:p>
    <w:p w14:paraId="717D12A2" w14:textId="77777777" w:rsidR="00DE1615" w:rsidRPr="0032190F" w:rsidRDefault="00DE1615" w:rsidP="00DE1615">
      <w:pPr>
        <w:jc w:val="both"/>
        <w:rPr>
          <w:lang w:val="fr-FR"/>
        </w:rPr>
      </w:pPr>
      <w:r w:rsidRPr="0032190F">
        <w:rPr>
          <w:lang w:val="fr-FR"/>
        </w:rPr>
        <w:lastRenderedPageBreak/>
        <w:t>trouver des parallèles dans la figurine de l’hypogée 386 de Cuccuru s’Arriu à Cabras où des</w:t>
      </w:r>
    </w:p>
    <w:p w14:paraId="6640B960" w14:textId="77777777" w:rsidR="00DE1615" w:rsidRPr="0032190F" w:rsidRDefault="00DE1615" w:rsidP="00DE1615">
      <w:pPr>
        <w:jc w:val="both"/>
        <w:rPr>
          <w:lang w:val="fr-FR"/>
        </w:rPr>
      </w:pPr>
      <w:r w:rsidRPr="0032190F">
        <w:rPr>
          <w:lang w:val="fr-FR"/>
        </w:rPr>
        <w:t>tresses prennent naissance à la partie arrière de la coiffe ou bonnet (Santoni, 1982, p. 70 ; Lilliu,v. 1999, p. 189, fig. 198) (Fig. 10). Le visage, ovale, est délimité par un sillon gravé. Un autre</w:t>
      </w:r>
    </w:p>
    <w:p w14:paraId="5C1480B3" w14:textId="77777777" w:rsidR="00DE1615" w:rsidRPr="0032190F" w:rsidRDefault="00DE1615" w:rsidP="00DE1615">
      <w:pPr>
        <w:jc w:val="both"/>
        <w:rPr>
          <w:lang w:val="fr-FR"/>
        </w:rPr>
      </w:pPr>
      <w:r w:rsidRPr="0032190F">
        <w:rPr>
          <w:lang w:val="fr-FR"/>
        </w:rPr>
        <w:t>sillon dessine un long nez, encadré par deux trous figurant les yeux ; deux trous sous le nez</w:t>
      </w:r>
    </w:p>
    <w:p w14:paraId="199A314A" w14:textId="77777777" w:rsidR="00DE1615" w:rsidRPr="0032190F" w:rsidRDefault="00DE1615" w:rsidP="00DE1615">
      <w:pPr>
        <w:jc w:val="both"/>
        <w:rPr>
          <w:lang w:val="fr-FR"/>
        </w:rPr>
      </w:pPr>
      <w:r w:rsidRPr="0032190F">
        <w:rPr>
          <w:lang w:val="fr-FR"/>
        </w:rPr>
        <w:t>signalent les narines. Plus bas, une simple cupule figure la bouche, celle-ci reliée par un trait</w:t>
      </w:r>
    </w:p>
    <w:p w14:paraId="4B61AAB1" w14:textId="77777777" w:rsidR="00B53D31" w:rsidRPr="0032190F" w:rsidRDefault="00DE1615" w:rsidP="00DE1615">
      <w:pPr>
        <w:jc w:val="both"/>
        <w:rPr>
          <w:lang w:val="fr-FR"/>
        </w:rPr>
      </w:pPr>
      <w:r w:rsidRPr="0032190F">
        <w:rPr>
          <w:lang w:val="fr-FR"/>
        </w:rPr>
        <w:t>vertical au menton ;</w:t>
      </w:r>
      <w:r w:rsidR="00B53D31" w:rsidRPr="0032190F">
        <w:rPr>
          <w:lang w:val="fr-FR"/>
        </w:rPr>
        <w:t>(BIB 2451)</w:t>
      </w:r>
    </w:p>
    <w:p w14:paraId="7CDE14B9" w14:textId="77777777" w:rsidR="00DE1615" w:rsidRPr="0032190F" w:rsidRDefault="00DE1615" w:rsidP="00DE1615">
      <w:pPr>
        <w:jc w:val="both"/>
        <w:rPr>
          <w:lang w:val="fr-FR"/>
        </w:rPr>
      </w:pPr>
    </w:p>
    <w:p w14:paraId="6ECE07E6" w14:textId="77777777" w:rsidR="00DE1615" w:rsidRPr="0032190F" w:rsidRDefault="00DE1615" w:rsidP="00DE1615">
      <w:pPr>
        <w:jc w:val="both"/>
        <w:rPr>
          <w:lang w:val="fr-FR"/>
        </w:rPr>
      </w:pPr>
      <w:r w:rsidRPr="0032190F">
        <w:rPr>
          <w:lang w:val="fr-FR"/>
        </w:rPr>
        <w:t>le second vestige pourrait être un modèle réduit du précédent. C’est une figurine de 20 cm de</w:t>
      </w:r>
    </w:p>
    <w:p w14:paraId="7111E4C8" w14:textId="77777777" w:rsidR="00DE1615" w:rsidRPr="0032190F" w:rsidRDefault="00DE1615" w:rsidP="00DE1615">
      <w:pPr>
        <w:jc w:val="both"/>
        <w:rPr>
          <w:lang w:val="fr-FR"/>
        </w:rPr>
      </w:pPr>
      <w:r w:rsidRPr="0032190F">
        <w:rPr>
          <w:lang w:val="fr-FR"/>
        </w:rPr>
        <w:t>hauteur, taillée dans une colonne de grès grumeleux ; une face est aplanie tandis que le « dos »</w:t>
      </w:r>
    </w:p>
    <w:p w14:paraId="5682D1F4" w14:textId="4872FFF9" w:rsidR="00B53D31" w:rsidRPr="0032190F" w:rsidRDefault="00DE1615" w:rsidP="00DE1615">
      <w:pPr>
        <w:jc w:val="both"/>
        <w:rPr>
          <w:lang w:val="fr-FR"/>
        </w:rPr>
      </w:pPr>
      <w:r w:rsidRPr="0032190F">
        <w:rPr>
          <w:lang w:val="fr-FR"/>
        </w:rPr>
        <w:t>semble avoir été laissé brut. Un visage ovale est délimité par une incision. On retrouve le même</w:t>
      </w:r>
      <w:hyperlink r:id="rId1278" w:anchor="Sit_Aravina" w:history="1">
        <w:r w:rsidRPr="0032190F">
          <w:rPr>
            <w:rStyle w:val="Hyperlink"/>
            <w:lang w:val="fr-FR"/>
          </w:rPr>
          <w:t>Aravina</w:t>
        </w:r>
      </w:hyperlink>
      <w:r w:rsidR="00B53D31" w:rsidRPr="0032190F">
        <w:rPr>
          <w:lang w:val="fr-FR"/>
        </w:rPr>
        <w:t>(BIB 2451)</w:t>
      </w:r>
    </w:p>
    <w:p w14:paraId="73BD5CDF" w14:textId="77777777" w:rsidR="00DE1615" w:rsidRPr="0032190F" w:rsidRDefault="00DE1615" w:rsidP="00DE1615">
      <w:pPr>
        <w:jc w:val="both"/>
        <w:rPr>
          <w:lang w:val="fr-FR"/>
        </w:rPr>
      </w:pPr>
    </w:p>
    <w:p w14:paraId="42A0D20B" w14:textId="77777777" w:rsidR="00491D33" w:rsidRPr="0032190F" w:rsidRDefault="00491D33" w:rsidP="00242C0F">
      <w:pPr>
        <w:rPr>
          <w:lang w:val="fr-FR"/>
        </w:rPr>
      </w:pPr>
    </w:p>
    <w:p w14:paraId="2EA6D3BA" w14:textId="77777777" w:rsidR="000B52FB" w:rsidRPr="0032190F" w:rsidRDefault="000B52FB" w:rsidP="00426FF9">
      <w:pPr>
        <w:pStyle w:val="Heading1"/>
      </w:pPr>
      <w:bookmarkStart w:id="624" w:name="Sit_Conca_Illonis"/>
      <w:r w:rsidRPr="0032190F">
        <w:t>CONCA ILLONIS</w:t>
      </w:r>
    </w:p>
    <w:bookmarkEnd w:id="624"/>
    <w:p w14:paraId="51155758" w14:textId="77777777" w:rsidR="000B52FB" w:rsidRPr="0032190F" w:rsidRDefault="000B52FB" w:rsidP="00242C0F">
      <w:pPr>
        <w:rPr>
          <w:lang w:val="fr-FR"/>
        </w:rPr>
      </w:pPr>
    </w:p>
    <w:p w14:paraId="3AC49D77" w14:textId="69E2DC66" w:rsidR="000B52FB" w:rsidRPr="0032190F" w:rsidRDefault="000B52FB" w:rsidP="00242C0F">
      <w:pPr>
        <w:jc w:val="both"/>
        <w:rPr>
          <w:lang w:val="fr-FR"/>
        </w:rPr>
      </w:pPr>
      <w:r w:rsidRPr="0032190F">
        <w:rPr>
          <w:lang w:val="fr-FR"/>
        </w:rPr>
        <w:t>Le site de Conca Illònis en Sardaigne (4000-3800 BC) a livré une représentation d’anthropomorphe comparable à celle de la</w:t>
      </w:r>
      <w:r w:rsidR="00CF601F" w:rsidRPr="0032190F">
        <w:rPr>
          <w:lang w:val="fr-FR"/>
        </w:rPr>
        <w:t xml:space="preserve"> stèle dite du </w:t>
      </w:r>
      <w:hyperlink r:id="rId1279" w:anchor="Desc_ZVIIGIR8" w:history="1">
        <w:r w:rsidR="00CF601F" w:rsidRPr="0032190F">
          <w:rPr>
            <w:rStyle w:val="Hyperlink"/>
            <w:i/>
            <w:lang w:val="fr-FR"/>
          </w:rPr>
          <w:t>Chef de Tribu</w:t>
        </w:r>
      </w:hyperlink>
      <w:r w:rsidRPr="0032190F">
        <w:rPr>
          <w:lang w:val="fr-FR"/>
        </w:rPr>
        <w:t xml:space="preserve"> (secteur des Merveilles, </w:t>
      </w:r>
      <w:hyperlink r:id="rId1280" w:anchor="Sit_Mont_Bego" w:history="1">
        <w:r w:rsidRPr="0032190F">
          <w:rPr>
            <w:rStyle w:val="Hyperlink"/>
            <w:lang w:val="fr-FR"/>
          </w:rPr>
          <w:t>Mont Bego</w:t>
        </w:r>
      </w:hyperlink>
      <w:r w:rsidRPr="0032190F">
        <w:rPr>
          <w:lang w:val="fr-FR"/>
        </w:rPr>
        <w:t>) notamment du fait de l’orientation des mains (pouces gauches tournés vers le haut, pouces droits tournés vers le bas) (BIB 216 p. 48)</w:t>
      </w:r>
      <w:r w:rsidR="00D92AB4" w:rsidRPr="0032190F">
        <w:rPr>
          <w:lang w:val="fr-FR"/>
        </w:rPr>
        <w:t>.</w:t>
      </w:r>
    </w:p>
    <w:p w14:paraId="23D9B78C" w14:textId="77777777" w:rsidR="000B52FB" w:rsidRPr="0032190F" w:rsidRDefault="00D92AB4" w:rsidP="00017B49">
      <w:pPr>
        <w:jc w:val="both"/>
        <w:rPr>
          <w:lang w:val="fr-FR"/>
        </w:rPr>
      </w:pPr>
      <w:r w:rsidRPr="0032190F">
        <w:rPr>
          <w:lang w:val="fr-FR"/>
        </w:rPr>
        <w:t>Un motif anthropomorphe en orant gravé sur un poids de métier à tisser découvert dans ce site et attribué à la culture de Filigosa (</w:t>
      </w:r>
      <w:r w:rsidRPr="0032190F">
        <w:rPr>
          <w:i/>
          <w:lang w:val="fr-FR"/>
        </w:rPr>
        <w:t>il motivo antropomorfo « orante » inciso su un peso fittile da telaio</w:t>
      </w:r>
      <w:r w:rsidRPr="0032190F">
        <w:rPr>
          <w:lang w:val="fr-FR"/>
        </w:rPr>
        <w:t>) (BIB 1455 p. 135).</w:t>
      </w:r>
    </w:p>
    <w:p w14:paraId="72633D1D" w14:textId="77777777" w:rsidR="00D92AB4" w:rsidRPr="0032190F" w:rsidRDefault="00D92AB4" w:rsidP="00242C0F">
      <w:pPr>
        <w:rPr>
          <w:lang w:val="fr-FR"/>
        </w:rPr>
      </w:pPr>
    </w:p>
    <w:p w14:paraId="642C77C5" w14:textId="77777777" w:rsidR="00A21179" w:rsidRPr="0032190F" w:rsidRDefault="00A21179" w:rsidP="00426FF9">
      <w:pPr>
        <w:pStyle w:val="Heading1"/>
      </w:pPr>
      <w:bookmarkStart w:id="625" w:name="Sit_Lengyel"/>
      <w:r w:rsidRPr="0032190F">
        <w:t>LENGYEL</w:t>
      </w:r>
    </w:p>
    <w:bookmarkEnd w:id="625"/>
    <w:p w14:paraId="18FBB2AF" w14:textId="77777777" w:rsidR="00A21179" w:rsidRPr="0032190F" w:rsidRDefault="00A21179" w:rsidP="00242C0F">
      <w:pPr>
        <w:rPr>
          <w:lang w:val="fr-FR"/>
        </w:rPr>
      </w:pPr>
    </w:p>
    <w:p w14:paraId="0B02AF8E" w14:textId="03EAB03D" w:rsidR="00A21179" w:rsidRDefault="00A21179" w:rsidP="00242C0F">
      <w:pPr>
        <w:jc w:val="both"/>
        <w:rPr>
          <w:lang w:val="fr-FR"/>
        </w:rPr>
      </w:pPr>
      <w:r w:rsidRPr="0032190F">
        <w:rPr>
          <w:lang w:val="fr-FR"/>
        </w:rPr>
        <w:t xml:space="preserve">Habitat et nécropole éponyme </w:t>
      </w:r>
      <w:r w:rsidR="00F97ECE" w:rsidRPr="0032190F">
        <w:rPr>
          <w:lang w:val="fr-FR"/>
        </w:rPr>
        <w:t xml:space="preserve">de Hongrie </w:t>
      </w:r>
      <w:r w:rsidRPr="0032190F">
        <w:rPr>
          <w:lang w:val="fr-FR"/>
        </w:rPr>
        <w:t xml:space="preserve">de la culture de </w:t>
      </w:r>
      <w:hyperlink r:id="rId1281" w:anchor="Cul_Lengyel" w:history="1">
        <w:r w:rsidR="007009C3" w:rsidRPr="0032190F">
          <w:rPr>
            <w:rStyle w:val="Hyperlink"/>
            <w:lang w:val="fr-FR"/>
          </w:rPr>
          <w:t>Lengyel</w:t>
        </w:r>
      </w:hyperlink>
      <w:r w:rsidRPr="0032190F">
        <w:rPr>
          <w:lang w:val="fr-FR"/>
        </w:rPr>
        <w:t xml:space="preserve">. Au moins 20 sépultures : inhumations repliées la plupart sur le côté droit, orienté nord-sud. Mobiliers : céramique lengyelienne (coupes à pieds surtout), haches couteaux en silex, coquillages, perles en </w:t>
      </w:r>
      <w:hyperlink r:id="rId1282" w:anchor="Sit_Cuivre" w:history="1">
        <w:r w:rsidR="00BA150E" w:rsidRPr="00BA150E">
          <w:rPr>
            <w:rStyle w:val="Hyperlink"/>
            <w:lang w:val="fr-FR"/>
          </w:rPr>
          <w:t>cuivre</w:t>
        </w:r>
      </w:hyperlink>
      <w:r w:rsidR="00BA150E" w:rsidRPr="0032190F">
        <w:rPr>
          <w:lang w:val="fr-FR"/>
        </w:rPr>
        <w:t xml:space="preserve"> </w:t>
      </w:r>
      <w:r w:rsidRPr="0032190F">
        <w:rPr>
          <w:lang w:val="fr-FR"/>
        </w:rPr>
        <w:t>(BIB 56 p. 57)</w:t>
      </w:r>
    </w:p>
    <w:p w14:paraId="0115951C" w14:textId="77777777" w:rsidR="00BA37A7" w:rsidRPr="0032190F" w:rsidRDefault="00BA37A7" w:rsidP="00242C0F">
      <w:pPr>
        <w:jc w:val="both"/>
        <w:rPr>
          <w:lang w:val="fr-FR"/>
        </w:rPr>
      </w:pPr>
    </w:p>
    <w:p w14:paraId="34060154" w14:textId="77777777" w:rsidR="00BA37A7" w:rsidRPr="0032190F" w:rsidRDefault="00BA37A7" w:rsidP="00426FF9">
      <w:pPr>
        <w:pStyle w:val="Heading1"/>
      </w:pPr>
      <w:bookmarkStart w:id="626" w:name="Sit_Enrod_Szujokereszt"/>
      <w:r w:rsidRPr="0032190F">
        <w:t>ENDROD-SZUJOKERESZT</w:t>
      </w:r>
    </w:p>
    <w:bookmarkEnd w:id="626"/>
    <w:p w14:paraId="308C40E4" w14:textId="77777777" w:rsidR="00551FB8" w:rsidRPr="00551FB8" w:rsidRDefault="00BA37A7" w:rsidP="00242C0F">
      <w:pPr>
        <w:jc w:val="both"/>
        <w:rPr>
          <w:sz w:val="20"/>
          <w:lang w:val="fr-FR"/>
        </w:rPr>
      </w:pPr>
      <w:r w:rsidRPr="00551FB8">
        <w:rPr>
          <w:sz w:val="20"/>
          <w:lang w:val="fr-FR"/>
        </w:rPr>
        <w:t xml:space="preserve">Endröd-Szujókereszt, </w:t>
      </w:r>
    </w:p>
    <w:p w14:paraId="5AC498BF" w14:textId="77777777" w:rsidR="00551FB8" w:rsidRDefault="00551FB8" w:rsidP="00242C0F">
      <w:pPr>
        <w:jc w:val="both"/>
        <w:rPr>
          <w:lang w:val="fr-FR"/>
        </w:rPr>
      </w:pPr>
    </w:p>
    <w:p w14:paraId="656DC928" w14:textId="0FA22726" w:rsidR="00BA37A7" w:rsidRDefault="00BA37A7" w:rsidP="00242C0F">
      <w:pPr>
        <w:jc w:val="both"/>
        <w:rPr>
          <w:lang w:val="fr-FR"/>
        </w:rPr>
      </w:pPr>
      <w:r w:rsidRPr="0032190F">
        <w:rPr>
          <w:lang w:val="fr-FR"/>
        </w:rPr>
        <w:t xml:space="preserve">Hongrie. Une figurine anthropomorphe du </w:t>
      </w:r>
      <w:hyperlink r:id="rId1283" w:anchor="Cul_Starcevo_Koros" w:history="1">
        <w:r w:rsidRPr="0032190F">
          <w:rPr>
            <w:rStyle w:val="Hyperlink"/>
            <w:lang w:val="fr-FR"/>
          </w:rPr>
          <w:t>Starcevo</w:t>
        </w:r>
      </w:hyperlink>
      <w:r w:rsidRPr="0032190F">
        <w:rPr>
          <w:lang w:val="fr-FR"/>
        </w:rPr>
        <w:t xml:space="preserve"> qui mélange une forme phallique et des attribut féminin (seins, stéatopagie) (BIB 2394 p. 119)</w:t>
      </w:r>
    </w:p>
    <w:p w14:paraId="4462B492" w14:textId="484515E3" w:rsidR="00551FB8" w:rsidRDefault="00551FB8" w:rsidP="00242C0F">
      <w:pPr>
        <w:jc w:val="both"/>
        <w:rPr>
          <w:lang w:val="fr-FR"/>
        </w:rPr>
      </w:pPr>
    </w:p>
    <w:p w14:paraId="1D657305" w14:textId="09EF0B99" w:rsidR="00551FB8" w:rsidRDefault="00551FB8" w:rsidP="00551FB8">
      <w:pPr>
        <w:pStyle w:val="Heading1"/>
      </w:pPr>
      <w:r>
        <w:t>SZENTLORINC</w:t>
      </w:r>
    </w:p>
    <w:p w14:paraId="0D60D00A" w14:textId="5619BA7E" w:rsidR="00551FB8" w:rsidRPr="00551FB8" w:rsidRDefault="00551FB8" w:rsidP="00242C0F">
      <w:pPr>
        <w:jc w:val="both"/>
        <w:rPr>
          <w:sz w:val="20"/>
          <w:lang w:val="fr-FR"/>
        </w:rPr>
      </w:pPr>
      <w:r w:rsidRPr="00551FB8">
        <w:rPr>
          <w:sz w:val="20"/>
          <w:lang w:val="fr-FR"/>
        </w:rPr>
        <w:t>Szentlőrinc</w:t>
      </w:r>
    </w:p>
    <w:p w14:paraId="319617B0" w14:textId="77777777" w:rsidR="00551FB8" w:rsidRDefault="00551FB8" w:rsidP="00242C0F">
      <w:pPr>
        <w:jc w:val="both"/>
        <w:rPr>
          <w:lang w:val="fr-FR"/>
        </w:rPr>
      </w:pPr>
    </w:p>
    <w:p w14:paraId="7A5594B6" w14:textId="1569BFD1" w:rsidR="00551FB8" w:rsidRDefault="00551FB8" w:rsidP="00242C0F">
      <w:pPr>
        <w:jc w:val="both"/>
        <w:rPr>
          <w:lang w:val="fr-FR"/>
        </w:rPr>
      </w:pPr>
      <w:r>
        <w:rPr>
          <w:lang w:val="fr-FR"/>
        </w:rPr>
        <w:t>Hongrie. C</w:t>
      </w:r>
      <w:r w:rsidRPr="00551FB8">
        <w:rPr>
          <w:lang w:val="fr-FR"/>
        </w:rPr>
        <w:t xml:space="preserve">imetière Hallstatt tardif - La Tène précoce </w:t>
      </w:r>
      <w:r>
        <w:rPr>
          <w:lang w:val="fr-FR"/>
        </w:rPr>
        <w:t>(BIB 3570)</w:t>
      </w:r>
    </w:p>
    <w:p w14:paraId="3FCB0079" w14:textId="77777777" w:rsidR="00162A96" w:rsidRDefault="00162A96" w:rsidP="00242C0F">
      <w:pPr>
        <w:jc w:val="both"/>
        <w:rPr>
          <w:lang w:val="fr-FR"/>
        </w:rPr>
      </w:pPr>
    </w:p>
    <w:p w14:paraId="69DE0A8E" w14:textId="77777777" w:rsidR="00162A96" w:rsidRDefault="00162A96" w:rsidP="00426FF9">
      <w:pPr>
        <w:pStyle w:val="Heading1"/>
      </w:pPr>
      <w:bookmarkStart w:id="627" w:name="Sit_Tiszaszolos"/>
      <w:r>
        <w:t>TISZASZOLOS</w:t>
      </w:r>
    </w:p>
    <w:bookmarkEnd w:id="627"/>
    <w:p w14:paraId="0647D94F" w14:textId="77777777" w:rsidR="00162A96" w:rsidRDefault="00162A96" w:rsidP="00242C0F">
      <w:pPr>
        <w:jc w:val="both"/>
        <w:rPr>
          <w:lang w:val="fr-FR"/>
        </w:rPr>
      </w:pPr>
    </w:p>
    <w:p w14:paraId="0D685882" w14:textId="77777777" w:rsidR="00162A96" w:rsidRPr="00E32113" w:rsidRDefault="00162A96" w:rsidP="00242C0F">
      <w:pPr>
        <w:jc w:val="both"/>
        <w:rPr>
          <w:rStyle w:val="st"/>
          <w:lang w:val="fr-FR"/>
        </w:rPr>
      </w:pPr>
      <w:r w:rsidRPr="00162A96">
        <w:rPr>
          <w:lang w:val="fr-FR"/>
        </w:rPr>
        <w:t>Tiszaszölös</w:t>
      </w:r>
      <w:r w:rsidRPr="00E32113">
        <w:rPr>
          <w:rStyle w:val="st"/>
          <w:lang w:val="fr-FR"/>
        </w:rPr>
        <w:t>-Domaháza (Hongrie)</w:t>
      </w:r>
    </w:p>
    <w:p w14:paraId="77183E87" w14:textId="77777777" w:rsidR="00162A96" w:rsidRPr="00E32113" w:rsidRDefault="00162A96" w:rsidP="00242C0F">
      <w:pPr>
        <w:jc w:val="both"/>
        <w:rPr>
          <w:rStyle w:val="st"/>
          <w:lang w:val="fr-FR"/>
        </w:rPr>
      </w:pPr>
    </w:p>
    <w:p w14:paraId="7823AFEF" w14:textId="77777777" w:rsidR="00162A96" w:rsidRPr="00E32113" w:rsidRDefault="00162A96" w:rsidP="00162A96">
      <w:pPr>
        <w:pStyle w:val="Heading2"/>
        <w:rPr>
          <w:rStyle w:val="st"/>
        </w:rPr>
      </w:pPr>
      <w:bookmarkStart w:id="628" w:name="Sit_Tiszaszolos_gen"/>
      <w:r w:rsidRPr="00E32113">
        <w:rPr>
          <w:rStyle w:val="st"/>
        </w:rPr>
        <w:t>génétique</w:t>
      </w:r>
    </w:p>
    <w:bookmarkEnd w:id="628"/>
    <w:p w14:paraId="0C215D70" w14:textId="1ED32472" w:rsidR="00162A96" w:rsidRPr="00E32113" w:rsidRDefault="00911743" w:rsidP="00242C0F">
      <w:pPr>
        <w:jc w:val="both"/>
        <w:rPr>
          <w:rStyle w:val="st"/>
          <w:lang w:val="fr-FR"/>
        </w:rPr>
      </w:pPr>
      <w:r>
        <w:fldChar w:fldCharType="begin"/>
      </w:r>
      <w:r w:rsidR="00E30F13" w:rsidRPr="0069434A">
        <w:rPr>
          <w:lang w:val="fr-FR"/>
        </w:rPr>
        <w:instrText>HYPERLINK "C:\\Users\\Thomas Huet\\Desktop\\Documentation archéologique liée à la thèse\\Cultures.docx" \l "Cul_Transition_Meso_Neo_gen"</w:instrText>
      </w:r>
      <w:r>
        <w:fldChar w:fldCharType="separate"/>
      </w:r>
      <w:r w:rsidR="00162A96" w:rsidRPr="007425EF">
        <w:rPr>
          <w:rStyle w:val="Hyperlink"/>
          <w:lang w:val="fr-FR"/>
        </w:rPr>
        <w:t>aDNA</w:t>
      </w:r>
      <w:r>
        <w:fldChar w:fldCharType="end"/>
      </w:r>
      <w:r w:rsidR="00162A96" w:rsidRPr="00E32113">
        <w:rPr>
          <w:lang w:val="fr-FR"/>
        </w:rPr>
        <w:t xml:space="preserve"> (BIB 2830) </w:t>
      </w:r>
    </w:p>
    <w:p w14:paraId="770A3DAB" w14:textId="77777777" w:rsidR="00162A96" w:rsidRPr="00E32113" w:rsidRDefault="00162A96" w:rsidP="00242C0F">
      <w:pPr>
        <w:jc w:val="both"/>
        <w:rPr>
          <w:rStyle w:val="st"/>
          <w:lang w:val="fr-FR"/>
        </w:rPr>
      </w:pPr>
    </w:p>
    <w:p w14:paraId="5EECBADC" w14:textId="77777777" w:rsidR="00162A96" w:rsidRPr="00E32113" w:rsidRDefault="00162A96" w:rsidP="00162A96">
      <w:pPr>
        <w:pStyle w:val="Heading3"/>
        <w:rPr>
          <w:rStyle w:val="st"/>
        </w:rPr>
      </w:pPr>
      <w:bookmarkStart w:id="629" w:name="Sit_Tiszaszolos_gen_KO1"/>
      <w:r w:rsidRPr="00E32113">
        <w:rPr>
          <w:rStyle w:val="st"/>
        </w:rPr>
        <w:lastRenderedPageBreak/>
        <w:t>KO1</w:t>
      </w:r>
    </w:p>
    <w:bookmarkEnd w:id="629"/>
    <w:p w14:paraId="3AC97FEF" w14:textId="77777777" w:rsidR="00162A96" w:rsidRPr="00E32113" w:rsidRDefault="00162A96" w:rsidP="00242C0F">
      <w:pPr>
        <w:jc w:val="both"/>
        <w:rPr>
          <w:rStyle w:val="st"/>
          <w:lang w:val="fr-FR"/>
        </w:rPr>
      </w:pPr>
    </w:p>
    <w:p w14:paraId="5F3DD0E2" w14:textId="39CC3D76" w:rsidR="00162A96" w:rsidRDefault="00162A96" w:rsidP="00242C0F">
      <w:pPr>
        <w:jc w:val="both"/>
        <w:rPr>
          <w:lang w:val="fr-FR"/>
        </w:rPr>
      </w:pPr>
      <w:r w:rsidRPr="00E32113">
        <w:rPr>
          <w:rStyle w:val="st"/>
          <w:lang w:val="fr-FR"/>
        </w:rPr>
        <w:t xml:space="preserve">HG (BIB 2830) v. </w:t>
      </w:r>
      <w:hyperlink r:id="rId1284" w:anchor="Sit_Bonica_gen_CB13" w:history="1">
        <w:r w:rsidRPr="00E32113">
          <w:rPr>
            <w:rStyle w:val="Hyperlink"/>
            <w:lang w:val="fr-FR"/>
          </w:rPr>
          <w:t>CB13</w:t>
        </w:r>
      </w:hyperlink>
    </w:p>
    <w:p w14:paraId="61835EDE" w14:textId="77777777" w:rsidR="00162A96" w:rsidRPr="0032190F" w:rsidRDefault="00162A96" w:rsidP="00242C0F">
      <w:pPr>
        <w:jc w:val="both"/>
        <w:rPr>
          <w:lang w:val="fr-FR"/>
        </w:rPr>
      </w:pPr>
    </w:p>
    <w:p w14:paraId="07DB52A7" w14:textId="77777777" w:rsidR="00F97ECE" w:rsidRPr="0032190F" w:rsidRDefault="00F97ECE" w:rsidP="00242C0F">
      <w:pPr>
        <w:rPr>
          <w:lang w:val="fr-FR"/>
        </w:rPr>
      </w:pPr>
    </w:p>
    <w:p w14:paraId="03FE88A5" w14:textId="77777777" w:rsidR="00F97ECE" w:rsidRPr="0032190F" w:rsidRDefault="00F97ECE" w:rsidP="00426FF9">
      <w:pPr>
        <w:pStyle w:val="Heading1"/>
      </w:pPr>
      <w:bookmarkStart w:id="630" w:name="Sit_Tiszapolgar_Basatanya"/>
      <w:r w:rsidRPr="0032190F">
        <w:t>TISZAPOLGAR-BASATANYA</w:t>
      </w:r>
    </w:p>
    <w:bookmarkEnd w:id="630"/>
    <w:p w14:paraId="56CCC95A" w14:textId="77777777" w:rsidR="00F97ECE" w:rsidRPr="0032190F" w:rsidRDefault="00F97ECE" w:rsidP="00242C0F">
      <w:pPr>
        <w:rPr>
          <w:lang w:val="fr-FR"/>
        </w:rPr>
      </w:pPr>
    </w:p>
    <w:p w14:paraId="0955705E" w14:textId="479325AC" w:rsidR="00F97ECE" w:rsidRDefault="00F97ECE" w:rsidP="00242C0F">
      <w:pPr>
        <w:rPr>
          <w:lang w:val="fr-FR"/>
        </w:rPr>
      </w:pPr>
      <w:r w:rsidRPr="0032190F">
        <w:rPr>
          <w:lang w:val="fr-FR"/>
        </w:rPr>
        <w:t>Nécropole éponyme de la culture de Tiszapolg</w:t>
      </w:r>
      <w:r w:rsidRPr="0032190F">
        <w:rPr>
          <w:rFonts w:ascii="Arial" w:hAnsi="Arial" w:cs="Arial"/>
          <w:lang w:val="fr-FR"/>
        </w:rPr>
        <w:t>á</w:t>
      </w:r>
      <w:r w:rsidRPr="0032190F">
        <w:rPr>
          <w:lang w:val="fr-FR"/>
        </w:rPr>
        <w:t>r avec 167 sépultures dont une partie appartient à la culture de Bodrogkereszt</w:t>
      </w:r>
      <w:r w:rsidRPr="0032190F">
        <w:rPr>
          <w:rFonts w:ascii="Arial" w:hAnsi="Arial" w:cs="Arial"/>
          <w:lang w:val="fr-FR"/>
        </w:rPr>
        <w:t>ú</w:t>
      </w:r>
      <w:r w:rsidRPr="0032190F">
        <w:rPr>
          <w:lang w:val="fr-FR"/>
        </w:rPr>
        <w:t xml:space="preserve">r. Rite habituel : inhumation individuelle en position repliée ou presque allongée (en général les hommes sont déposés sur le côté droit et les femmes sur le côté gauche). Mobiliers : céramique, armes, outils, parures, coquilles et petits instruments en </w:t>
      </w:r>
      <w:hyperlink r:id="rId1285" w:anchor="Sit_Cuivre" w:history="1">
        <w:r w:rsidR="00BA150E" w:rsidRPr="00BA150E">
          <w:rPr>
            <w:rStyle w:val="Hyperlink"/>
            <w:lang w:val="fr-FR"/>
          </w:rPr>
          <w:t>cuivre</w:t>
        </w:r>
      </w:hyperlink>
      <w:r w:rsidR="00BA150E" w:rsidRPr="0032190F">
        <w:rPr>
          <w:lang w:val="fr-FR"/>
        </w:rPr>
        <w:t xml:space="preserve"> </w:t>
      </w:r>
      <w:r w:rsidR="00AD5DB7" w:rsidRPr="0032190F">
        <w:rPr>
          <w:lang w:val="fr-FR"/>
        </w:rPr>
        <w:t>(BIB 56 p. 58)</w:t>
      </w:r>
    </w:p>
    <w:p w14:paraId="1E3E4562" w14:textId="77777777" w:rsidR="00B91F36" w:rsidRDefault="00B91F36" w:rsidP="00242C0F">
      <w:pPr>
        <w:rPr>
          <w:lang w:val="fr-FR"/>
        </w:rPr>
      </w:pPr>
    </w:p>
    <w:p w14:paraId="3875AA55" w14:textId="299E616D" w:rsidR="00B91F36" w:rsidRDefault="00B91F36" w:rsidP="00B91F36">
      <w:pPr>
        <w:pStyle w:val="Heading1"/>
      </w:pPr>
      <w:r>
        <w:t>ALSONYEK</w:t>
      </w:r>
    </w:p>
    <w:p w14:paraId="42A06242" w14:textId="77777777" w:rsidR="00B91F36" w:rsidRDefault="00B91F36" w:rsidP="00242C0F">
      <w:pPr>
        <w:rPr>
          <w:lang w:val="fr-FR"/>
        </w:rPr>
      </w:pPr>
    </w:p>
    <w:p w14:paraId="28060723" w14:textId="62EE5AF7" w:rsidR="00B91F36" w:rsidRDefault="00B91F36" w:rsidP="00242C0F">
      <w:pPr>
        <w:rPr>
          <w:lang w:val="fr-FR"/>
        </w:rPr>
      </w:pPr>
      <w:r>
        <w:rPr>
          <w:lang w:val="fr-FR"/>
        </w:rPr>
        <w:t xml:space="preserve">Europe centrale. Starcevo. Figurine de terre cuite </w:t>
      </w:r>
      <w:r w:rsidRPr="00B91F36">
        <w:rPr>
          <w:lang w:val="fr-FR"/>
        </w:rPr>
        <w:t>(Banffy, Seminar Oxford)</w:t>
      </w:r>
    </w:p>
    <w:p w14:paraId="6F12E9E0" w14:textId="77777777" w:rsidR="00B91F36" w:rsidRDefault="00B91F36" w:rsidP="00242C0F">
      <w:pPr>
        <w:rPr>
          <w:lang w:val="fr-FR"/>
        </w:rPr>
      </w:pPr>
    </w:p>
    <w:p w14:paraId="67633E3B" w14:textId="5602A829" w:rsidR="00B91F36" w:rsidRDefault="00B91F36" w:rsidP="00B91F36">
      <w:pPr>
        <w:pStyle w:val="Heading1"/>
      </w:pPr>
      <w:r>
        <w:t>LANYCSOK</w:t>
      </w:r>
    </w:p>
    <w:p w14:paraId="18B04E2C" w14:textId="77777777" w:rsidR="00B91F36" w:rsidRDefault="00B91F36" w:rsidP="00242C0F">
      <w:pPr>
        <w:rPr>
          <w:lang w:val="fr-FR"/>
        </w:rPr>
      </w:pPr>
    </w:p>
    <w:p w14:paraId="07FB24EA" w14:textId="7D56F379" w:rsidR="00B91F36" w:rsidRPr="0032190F" w:rsidRDefault="00B91F36" w:rsidP="00B91F36">
      <w:pPr>
        <w:rPr>
          <w:lang w:val="fr-FR"/>
        </w:rPr>
      </w:pPr>
      <w:r>
        <w:rPr>
          <w:lang w:val="fr-FR"/>
        </w:rPr>
        <w:t xml:space="preserve">Europe centrale. Starcevo. Figurine de terre cuite </w:t>
      </w:r>
      <w:r w:rsidRPr="00B91F36">
        <w:rPr>
          <w:lang w:val="fr-FR"/>
        </w:rPr>
        <w:t>(Banffy, Seminar Oxford)</w:t>
      </w:r>
    </w:p>
    <w:p w14:paraId="0B34E9D4" w14:textId="77777777" w:rsidR="00B91F36" w:rsidRPr="0032190F" w:rsidRDefault="00B91F36" w:rsidP="00242C0F">
      <w:pPr>
        <w:rPr>
          <w:lang w:val="fr-FR"/>
        </w:rPr>
      </w:pPr>
    </w:p>
    <w:p w14:paraId="2DC4847D" w14:textId="77777777" w:rsidR="00DC439D" w:rsidRPr="0032190F" w:rsidRDefault="00DC439D" w:rsidP="00242C0F">
      <w:pPr>
        <w:rPr>
          <w:lang w:val="fr-FR"/>
        </w:rPr>
      </w:pPr>
    </w:p>
    <w:p w14:paraId="671B8E0B" w14:textId="77777777" w:rsidR="00DC439D" w:rsidRPr="0032190F" w:rsidRDefault="00DC439D" w:rsidP="00426FF9">
      <w:pPr>
        <w:pStyle w:val="Heading1"/>
      </w:pPr>
      <w:bookmarkStart w:id="631" w:name="Sit_Alsonemedi"/>
      <w:r w:rsidRPr="0032190F">
        <w:t>ALSONEMEDI</w:t>
      </w:r>
    </w:p>
    <w:bookmarkEnd w:id="631"/>
    <w:p w14:paraId="272525A6" w14:textId="77777777" w:rsidR="00DC439D" w:rsidRPr="0032190F" w:rsidRDefault="00DC439D" w:rsidP="00242C0F">
      <w:pPr>
        <w:rPr>
          <w:lang w:val="fr-FR"/>
        </w:rPr>
      </w:pPr>
    </w:p>
    <w:p w14:paraId="57220920" w14:textId="77777777" w:rsidR="00DC439D" w:rsidRPr="0032190F" w:rsidRDefault="00DC439D" w:rsidP="00242C0F">
      <w:pPr>
        <w:rPr>
          <w:lang w:val="fr-FR"/>
        </w:rPr>
      </w:pPr>
      <w:r w:rsidRPr="0032190F">
        <w:rPr>
          <w:lang w:val="fr-FR"/>
        </w:rPr>
        <w:t>Le cimetière d’Aslónémedi (Hongrie), attribué à la seconde moitié du 4</w:t>
      </w:r>
      <w:r w:rsidRPr="0032190F">
        <w:rPr>
          <w:vertAlign w:val="superscript"/>
          <w:lang w:val="fr-FR"/>
        </w:rPr>
        <w:t>e</w:t>
      </w:r>
      <w:r w:rsidRPr="0032190F">
        <w:rPr>
          <w:lang w:val="fr-FR"/>
        </w:rPr>
        <w:t xml:space="preserve"> millénaire aec, montre des sépultures doubles de bovins, placés en symétrie, avec un ou deux hommes (BIB 498 fig. 7)</w:t>
      </w:r>
    </w:p>
    <w:p w14:paraId="4FC4F6D4" w14:textId="4853176F" w:rsidR="00DC439D" w:rsidRPr="0032190F" w:rsidRDefault="00DC439D" w:rsidP="00242C0F">
      <w:pPr>
        <w:rPr>
          <w:rStyle w:val="Hyperlink"/>
          <w:color w:val="000000" w:themeColor="text1"/>
          <w:u w:val="none"/>
          <w:lang w:val="fr-FR"/>
        </w:rPr>
      </w:pPr>
      <w:r w:rsidRPr="0032190F">
        <w:rPr>
          <w:lang w:val="fr-FR"/>
        </w:rPr>
        <w:t xml:space="preserve">Cimetière attribué à la la culture de </w:t>
      </w:r>
      <w:hyperlink r:id="rId1286" w:anchor="Cul_Baden" w:history="1">
        <w:r w:rsidRPr="0032190F">
          <w:rPr>
            <w:rStyle w:val="Hyperlink"/>
            <w:lang w:val="fr-FR"/>
          </w:rPr>
          <w:t>Baden</w:t>
        </w:r>
      </w:hyperlink>
      <w:r w:rsidR="00B91F36" w:rsidRPr="00B91F36">
        <w:rPr>
          <w:rStyle w:val="Hyperlink"/>
          <w:color w:val="000000"/>
          <w:u w:val="none"/>
          <w:lang w:val="fr-FR"/>
        </w:rPr>
        <w:t xml:space="preserve"> </w:t>
      </w:r>
      <w:r w:rsidRPr="0032190F">
        <w:rPr>
          <w:rStyle w:val="Hyperlink"/>
          <w:color w:val="000000" w:themeColor="text1"/>
          <w:u w:val="none"/>
          <w:lang w:val="fr-FR"/>
        </w:rPr>
        <w:t>avec 40 sépultures (BIB 2223 p. 256)</w:t>
      </w:r>
    </w:p>
    <w:p w14:paraId="523DF390" w14:textId="77777777" w:rsidR="00DC439D" w:rsidRPr="0032190F" w:rsidRDefault="00DC439D" w:rsidP="00242C0F">
      <w:pPr>
        <w:rPr>
          <w:rStyle w:val="Hyperlink"/>
          <w:color w:val="000000" w:themeColor="text1"/>
          <w:u w:val="none"/>
          <w:lang w:val="fr-FR"/>
        </w:rPr>
      </w:pPr>
    </w:p>
    <w:p w14:paraId="2DB5BF45" w14:textId="77777777" w:rsidR="00DC439D" w:rsidRPr="0032190F" w:rsidRDefault="00DC439D" w:rsidP="00DC439D">
      <w:pPr>
        <w:pStyle w:val="Heading2"/>
      </w:pPr>
      <w:r w:rsidRPr="0032190F">
        <w:t>t. 3</w:t>
      </w:r>
    </w:p>
    <w:p w14:paraId="30777962" w14:textId="77777777" w:rsidR="00DC439D" w:rsidRPr="0032190F" w:rsidRDefault="00DC439D" w:rsidP="00DC439D">
      <w:pPr>
        <w:rPr>
          <w:lang w:val="fr-FR"/>
        </w:rPr>
      </w:pPr>
      <w:r w:rsidRPr="0032190F">
        <w:rPr>
          <w:lang w:val="fr-FR"/>
        </w:rPr>
        <w:t>Paire de bovins (vache et veau) et deux squelettes humains (homme et femme) disposés à l’identique. La position du couple humain reproduit la position claissque des paires de bovins (BIB 2223 p. 256)</w:t>
      </w:r>
    </w:p>
    <w:p w14:paraId="72786ABB" w14:textId="77777777" w:rsidR="00DC439D" w:rsidRPr="0032190F" w:rsidRDefault="00DC439D" w:rsidP="00DC439D">
      <w:pPr>
        <w:rPr>
          <w:lang w:val="fr-FR"/>
        </w:rPr>
      </w:pPr>
    </w:p>
    <w:p w14:paraId="10A388BD" w14:textId="77777777" w:rsidR="00DC439D" w:rsidRPr="0032190F" w:rsidRDefault="00DC439D" w:rsidP="00DC439D">
      <w:pPr>
        <w:pStyle w:val="Heading2"/>
      </w:pPr>
      <w:r w:rsidRPr="0032190F">
        <w:t>t. 28</w:t>
      </w:r>
    </w:p>
    <w:p w14:paraId="6CC1776D" w14:textId="77777777" w:rsidR="00DC439D" w:rsidRPr="0032190F" w:rsidRDefault="00DC439D" w:rsidP="00DC439D">
      <w:pPr>
        <w:rPr>
          <w:lang w:val="fr-FR"/>
        </w:rPr>
      </w:pPr>
    </w:p>
    <w:p w14:paraId="550F7659" w14:textId="77777777" w:rsidR="00DC439D" w:rsidRPr="0032190F" w:rsidRDefault="00DC439D" w:rsidP="00DC439D">
      <w:pPr>
        <w:rPr>
          <w:lang w:val="fr-FR"/>
        </w:rPr>
      </w:pPr>
      <w:r w:rsidRPr="0032190F">
        <w:rPr>
          <w:lang w:val="fr-FR"/>
        </w:rPr>
        <w:t>Paire de bovins (vache et veau) disposés face à face. A leurs pieds : adulte humain disposé perpendiculairement aux bovins. Plusieurs vases céramiques, dont certains peints, un fragment de meule près des bovins (BIB 2223 p. 256)</w:t>
      </w:r>
    </w:p>
    <w:p w14:paraId="4D3C27F2" w14:textId="77777777" w:rsidR="00A21179" w:rsidRPr="0032190F" w:rsidRDefault="00A21179" w:rsidP="00242C0F">
      <w:pPr>
        <w:rPr>
          <w:lang w:val="fr-FR"/>
        </w:rPr>
      </w:pPr>
    </w:p>
    <w:p w14:paraId="17D5532C" w14:textId="77777777" w:rsidR="00DE2B5B" w:rsidRPr="0032190F" w:rsidRDefault="00DE2B5B" w:rsidP="00426FF9">
      <w:pPr>
        <w:pStyle w:val="Heading1"/>
      </w:pPr>
      <w:bookmarkStart w:id="632" w:name="Sit_Budakalasz"/>
      <w:r w:rsidRPr="0032190F">
        <w:t>BUDAKALASZ</w:t>
      </w:r>
    </w:p>
    <w:bookmarkEnd w:id="632"/>
    <w:p w14:paraId="6DE473CE" w14:textId="77777777" w:rsidR="00DE2B5B" w:rsidRPr="0032190F" w:rsidRDefault="00DE2B5B" w:rsidP="00242C0F">
      <w:pPr>
        <w:rPr>
          <w:lang w:val="fr-FR"/>
        </w:rPr>
      </w:pPr>
    </w:p>
    <w:p w14:paraId="703BA835" w14:textId="2A646A66" w:rsidR="00534D82" w:rsidRPr="0032190F" w:rsidRDefault="00DE2B5B" w:rsidP="00242C0F">
      <w:pPr>
        <w:jc w:val="both"/>
        <w:rPr>
          <w:lang w:val="fr-FR"/>
        </w:rPr>
      </w:pPr>
      <w:r w:rsidRPr="0032190F">
        <w:rPr>
          <w:lang w:val="fr-FR"/>
        </w:rPr>
        <w:t>L</w:t>
      </w:r>
      <w:r w:rsidR="00A21179" w:rsidRPr="0032190F">
        <w:rPr>
          <w:lang w:val="fr-FR"/>
        </w:rPr>
        <w:t xml:space="preserve">a </w:t>
      </w:r>
      <w:r w:rsidRPr="0032190F">
        <w:rPr>
          <w:lang w:val="fr-FR"/>
        </w:rPr>
        <w:t>nécropole de Budakalá</w:t>
      </w:r>
      <w:r w:rsidR="00A21179" w:rsidRPr="0032190F">
        <w:rPr>
          <w:lang w:val="fr-FR"/>
        </w:rPr>
        <w:t xml:space="preserve">sz (Hongrie) est la plus importante de la culture de </w:t>
      </w:r>
      <w:hyperlink r:id="rId1287" w:anchor="Cul_Baden" w:history="1">
        <w:r w:rsidR="00A21179" w:rsidRPr="0032190F">
          <w:rPr>
            <w:rStyle w:val="Hyperlink"/>
            <w:lang w:val="fr-FR"/>
          </w:rPr>
          <w:t>Baden</w:t>
        </w:r>
      </w:hyperlink>
      <w:r w:rsidR="00A21179" w:rsidRPr="0032190F">
        <w:rPr>
          <w:lang w:val="fr-FR"/>
        </w:rPr>
        <w:t xml:space="preserve"> avec 437 tombes, dont 68 incinérations, 3 sépultures avec seulement dépôts de crânes et 9 sépultures symboliques ; tombes parfois recouvertes d’amas de pierres. Une tombe double avec 2 bœufs enterrés</w:t>
      </w:r>
      <w:r w:rsidR="00534D82" w:rsidRPr="0032190F">
        <w:rPr>
          <w:lang w:val="fr-FR"/>
        </w:rPr>
        <w:t xml:space="preserve"> (BIB 56 p. 56)</w:t>
      </w:r>
      <w:r w:rsidR="00A21179" w:rsidRPr="0032190F">
        <w:rPr>
          <w:lang w:val="fr-FR"/>
        </w:rPr>
        <w:t xml:space="preserve">. </w:t>
      </w:r>
      <w:r w:rsidR="00534D82" w:rsidRPr="0032190F">
        <w:rPr>
          <w:lang w:val="fr-FR"/>
        </w:rPr>
        <w:t>Par ailleurs, 8 sépultures à incinérations de la culture des Gobelets campaniformes (BIB 56 p. 56)</w:t>
      </w:r>
    </w:p>
    <w:p w14:paraId="3BB0FB8E" w14:textId="77777777" w:rsidR="00534D82" w:rsidRPr="0032190F" w:rsidRDefault="0066502D" w:rsidP="00242C0F">
      <w:pPr>
        <w:jc w:val="both"/>
        <w:rPr>
          <w:lang w:val="fr-FR"/>
        </w:rPr>
      </w:pPr>
      <w:r w:rsidRPr="0032190F">
        <w:rPr>
          <w:lang w:val="fr-FR"/>
        </w:rPr>
        <w:lastRenderedPageBreak/>
        <w:t>Grand cimetière de la culture de Baden (439 tombes). Le modèle réduit de chariot en terre cuite se trouvait dans une sépulture (tombe 3) de paire de bovins (une vache et un veau de 8-10 mois) en position ventrale. Dans cette même sépulture : deux humains adultes (BIB 2223 p. 256)</w:t>
      </w:r>
    </w:p>
    <w:p w14:paraId="0FAF4BA2" w14:textId="77777777" w:rsidR="0066502D" w:rsidRPr="0032190F" w:rsidRDefault="0066502D" w:rsidP="00242C0F">
      <w:pPr>
        <w:jc w:val="both"/>
        <w:rPr>
          <w:lang w:val="fr-FR"/>
        </w:rPr>
      </w:pPr>
      <w:r w:rsidRPr="0032190F">
        <w:rPr>
          <w:lang w:val="fr-FR"/>
        </w:rPr>
        <w:t>v. sépultures doubles de bovins</w:t>
      </w:r>
    </w:p>
    <w:p w14:paraId="52F53F8C" w14:textId="77777777" w:rsidR="0066502D" w:rsidRPr="0032190F" w:rsidRDefault="0066502D" w:rsidP="00242C0F">
      <w:pPr>
        <w:jc w:val="both"/>
        <w:rPr>
          <w:lang w:val="fr-FR"/>
        </w:rPr>
      </w:pPr>
    </w:p>
    <w:p w14:paraId="2593B275" w14:textId="77777777" w:rsidR="00534D82" w:rsidRPr="0032190F" w:rsidRDefault="00534D82" w:rsidP="00534D82">
      <w:pPr>
        <w:pStyle w:val="Heading2"/>
      </w:pPr>
      <w:r w:rsidRPr="0032190F">
        <w:t>t. 177</w:t>
      </w:r>
    </w:p>
    <w:p w14:paraId="2E31E8C1" w14:textId="77777777" w:rsidR="00DE2B5B" w:rsidRPr="0032190F" w:rsidRDefault="00534D82" w:rsidP="00242C0F">
      <w:pPr>
        <w:jc w:val="both"/>
        <w:rPr>
          <w:lang w:val="fr-FR"/>
        </w:rPr>
      </w:pPr>
      <w:r w:rsidRPr="0032190F">
        <w:rPr>
          <w:lang w:val="fr-FR"/>
        </w:rPr>
        <w:t xml:space="preserve">Cénotaphe (BIB 604). </w:t>
      </w:r>
      <w:r w:rsidR="00A21179" w:rsidRPr="0032190F">
        <w:rPr>
          <w:lang w:val="fr-FR"/>
        </w:rPr>
        <w:t>Dans la sépulture symbolique n° 177, maquette en terre cuite d’un char</w:t>
      </w:r>
      <w:r w:rsidRPr="0032190F">
        <w:rPr>
          <w:lang w:val="fr-FR"/>
        </w:rPr>
        <w:t xml:space="preserve"> (BIB 56 p. 56)</w:t>
      </w:r>
      <w:r w:rsidR="00A21179" w:rsidRPr="0032190F">
        <w:rPr>
          <w:lang w:val="fr-FR"/>
        </w:rPr>
        <w:t xml:space="preserve">. </w:t>
      </w:r>
    </w:p>
    <w:p w14:paraId="4BBAFB12" w14:textId="77777777" w:rsidR="00DE2B5B" w:rsidRDefault="00DE2B5B" w:rsidP="00242C0F">
      <w:pPr>
        <w:rPr>
          <w:lang w:val="fr-FR"/>
        </w:rPr>
      </w:pPr>
    </w:p>
    <w:p w14:paraId="5F3EBBE7" w14:textId="77777777" w:rsidR="00E90A71" w:rsidRDefault="00E90A71" w:rsidP="00426FF9">
      <w:pPr>
        <w:pStyle w:val="Heading1"/>
      </w:pPr>
      <w:bookmarkStart w:id="633" w:name="Sit_Zwenkau_Eythra"/>
      <w:r>
        <w:t>ZWENKAU-EYTHRA</w:t>
      </w:r>
    </w:p>
    <w:bookmarkEnd w:id="633"/>
    <w:p w14:paraId="04BB6902" w14:textId="77777777" w:rsidR="00E90A71" w:rsidRDefault="00E90A71" w:rsidP="00242C0F">
      <w:pPr>
        <w:rPr>
          <w:lang w:val="fr-FR"/>
        </w:rPr>
      </w:pPr>
    </w:p>
    <w:p w14:paraId="24B82E45" w14:textId="59447FC1" w:rsidR="00E90A71" w:rsidRDefault="00E90A71" w:rsidP="00E90A71">
      <w:pPr>
        <w:rPr>
          <w:lang w:val="fr-FR"/>
        </w:rPr>
      </w:pPr>
      <w:r w:rsidRPr="00E90A71">
        <w:rPr>
          <w:lang w:val="fr-FR"/>
        </w:rPr>
        <w:t>Zwenkau-Eythra</w:t>
      </w:r>
      <w:r>
        <w:rPr>
          <w:lang w:val="fr-FR"/>
        </w:rPr>
        <w:t xml:space="preserve">, LBK. Son </w:t>
      </w:r>
      <w:hyperlink r:id="rId1288" w:anchor="Cul_Rubane__habitat_village" w:history="1">
        <w:r w:rsidRPr="00E90A71">
          <w:rPr>
            <w:rStyle w:val="Hyperlink"/>
            <w:lang w:val="fr-FR"/>
          </w:rPr>
          <w:t>espace villageois</w:t>
        </w:r>
      </w:hyperlink>
      <w:r>
        <w:rPr>
          <w:lang w:val="fr-FR"/>
        </w:rPr>
        <w:t xml:space="preserve"> est identique (effectifs identiques) à Bylany (BIB 2736):</w:t>
      </w:r>
    </w:p>
    <w:p w14:paraId="48D3DDEA" w14:textId="77777777" w:rsidR="00E90A71" w:rsidRDefault="00E90A71" w:rsidP="00E90A71">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6"/>
        <w:gridCol w:w="826"/>
      </w:tblGrid>
      <w:tr w:rsidR="00E90A71" w14:paraId="742865CD" w14:textId="77777777" w:rsidTr="00C35EA7">
        <w:trPr>
          <w:jc w:val="center"/>
        </w:trPr>
        <w:tc>
          <w:tcPr>
            <w:tcW w:w="2996" w:type="dxa"/>
          </w:tcPr>
          <w:p w14:paraId="02F5337A" w14:textId="77777777" w:rsidR="00E90A71" w:rsidRPr="00C35EA7" w:rsidRDefault="00E90A71" w:rsidP="00ED1C0E">
            <w:pPr>
              <w:rPr>
                <w:lang w:val="fr-FR"/>
              </w:rPr>
            </w:pPr>
            <w:r w:rsidRPr="00C35EA7">
              <w:rPr>
                <w:lang w:val="fr-FR"/>
              </w:rPr>
              <w:t>durée occup. (ans)</w:t>
            </w:r>
          </w:p>
        </w:tc>
        <w:tc>
          <w:tcPr>
            <w:tcW w:w="826" w:type="dxa"/>
          </w:tcPr>
          <w:p w14:paraId="13C47E27" w14:textId="77777777" w:rsidR="00E90A71" w:rsidRPr="00C35EA7" w:rsidRDefault="00E90A71" w:rsidP="00ED1C0E">
            <w:pPr>
              <w:rPr>
                <w:lang w:val="fr-FR"/>
              </w:rPr>
            </w:pPr>
            <w:r w:rsidRPr="00C35EA7">
              <w:rPr>
                <w:lang w:val="fr-FR"/>
              </w:rPr>
              <w:t>400</w:t>
            </w:r>
          </w:p>
        </w:tc>
      </w:tr>
      <w:tr w:rsidR="00E90A71" w14:paraId="5765BE8A" w14:textId="77777777" w:rsidTr="00C35EA7">
        <w:trPr>
          <w:jc w:val="center"/>
        </w:trPr>
        <w:tc>
          <w:tcPr>
            <w:tcW w:w="2996" w:type="dxa"/>
          </w:tcPr>
          <w:p w14:paraId="4CD64CD4" w14:textId="77777777" w:rsidR="00E90A71" w:rsidRPr="00C35EA7" w:rsidRDefault="00E90A71" w:rsidP="00ED1C0E">
            <w:pPr>
              <w:rPr>
                <w:lang w:val="fr-FR"/>
              </w:rPr>
            </w:pPr>
            <w:r w:rsidRPr="00C35EA7">
              <w:rPr>
                <w:lang w:val="fr-FR"/>
              </w:rPr>
              <w:t>nb maisons</w:t>
            </w:r>
          </w:p>
        </w:tc>
        <w:tc>
          <w:tcPr>
            <w:tcW w:w="826" w:type="dxa"/>
          </w:tcPr>
          <w:p w14:paraId="544E3575" w14:textId="77777777" w:rsidR="00E90A71" w:rsidRPr="00C35EA7" w:rsidRDefault="00E90A71" w:rsidP="00ED1C0E">
            <w:pPr>
              <w:rPr>
                <w:lang w:val="fr-FR"/>
              </w:rPr>
            </w:pPr>
            <w:r w:rsidRPr="00C35EA7">
              <w:rPr>
                <w:lang w:val="fr-FR"/>
              </w:rPr>
              <w:t>~150</w:t>
            </w:r>
          </w:p>
        </w:tc>
      </w:tr>
      <w:tr w:rsidR="00E90A71" w14:paraId="6183E5EC" w14:textId="77777777" w:rsidTr="00C35EA7">
        <w:trPr>
          <w:jc w:val="center"/>
        </w:trPr>
        <w:tc>
          <w:tcPr>
            <w:tcW w:w="2996" w:type="dxa"/>
          </w:tcPr>
          <w:p w14:paraId="754BA9B1" w14:textId="77777777" w:rsidR="00E90A71" w:rsidRPr="00C35EA7" w:rsidRDefault="00E90A71" w:rsidP="00ED1C0E">
            <w:pPr>
              <w:rPr>
                <w:lang w:val="fr-FR"/>
              </w:rPr>
            </w:pPr>
            <w:r w:rsidRPr="00C35EA7">
              <w:rPr>
                <w:lang w:val="fr-FR"/>
              </w:rPr>
              <w:t>nb maisons/siècle</w:t>
            </w:r>
          </w:p>
        </w:tc>
        <w:tc>
          <w:tcPr>
            <w:tcW w:w="826" w:type="dxa"/>
          </w:tcPr>
          <w:p w14:paraId="72B9EB47" w14:textId="77777777" w:rsidR="00E90A71" w:rsidRPr="00C35EA7" w:rsidRDefault="00E90A71" w:rsidP="00ED1C0E">
            <w:pPr>
              <w:rPr>
                <w:lang w:val="fr-FR"/>
              </w:rPr>
            </w:pPr>
            <w:r w:rsidRPr="00C35EA7">
              <w:rPr>
                <w:lang w:val="fr-FR"/>
              </w:rPr>
              <w:t>36</w:t>
            </w:r>
          </w:p>
        </w:tc>
      </w:tr>
      <w:tr w:rsidR="00E90A71" w:rsidRPr="00E90A71" w14:paraId="3AE25DCC" w14:textId="77777777" w:rsidTr="00C35EA7">
        <w:trPr>
          <w:jc w:val="center"/>
        </w:trPr>
        <w:tc>
          <w:tcPr>
            <w:tcW w:w="2996" w:type="dxa"/>
          </w:tcPr>
          <w:p w14:paraId="1C187490" w14:textId="77777777" w:rsidR="00E90A71" w:rsidRPr="00C35EA7" w:rsidRDefault="00E90A71" w:rsidP="00ED1C0E">
            <w:pPr>
              <w:rPr>
                <w:lang w:val="fr-FR"/>
              </w:rPr>
            </w:pPr>
            <w:r w:rsidRPr="00C35EA7">
              <w:rPr>
                <w:lang w:val="fr-FR"/>
              </w:rPr>
              <w:t>estim. max. nb maisons/site</w:t>
            </w:r>
          </w:p>
        </w:tc>
        <w:tc>
          <w:tcPr>
            <w:tcW w:w="826" w:type="dxa"/>
          </w:tcPr>
          <w:p w14:paraId="713C8C61" w14:textId="77777777" w:rsidR="00E90A71" w:rsidRPr="00C35EA7" w:rsidRDefault="00E90A71" w:rsidP="00ED1C0E">
            <w:pPr>
              <w:rPr>
                <w:lang w:val="fr-FR"/>
              </w:rPr>
            </w:pPr>
            <w:r w:rsidRPr="00C35EA7">
              <w:rPr>
                <w:lang w:val="fr-FR"/>
              </w:rPr>
              <w:t>250</w:t>
            </w:r>
          </w:p>
        </w:tc>
      </w:tr>
      <w:tr w:rsidR="00E90A71" w:rsidRPr="00E90A71" w14:paraId="61DAF404" w14:textId="77777777" w:rsidTr="00C35EA7">
        <w:trPr>
          <w:jc w:val="center"/>
        </w:trPr>
        <w:tc>
          <w:tcPr>
            <w:tcW w:w="2996" w:type="dxa"/>
          </w:tcPr>
          <w:p w14:paraId="19353EFE" w14:textId="77777777" w:rsidR="00E90A71" w:rsidRPr="00C35EA7" w:rsidRDefault="00E90A71" w:rsidP="00ED1C0E">
            <w:pPr>
              <w:rPr>
                <w:lang w:val="fr-FR"/>
              </w:rPr>
            </w:pPr>
            <w:r w:rsidRPr="00C35EA7">
              <w:rPr>
                <w:lang w:val="fr-FR"/>
              </w:rPr>
              <w:t>estim. maisons/siècle</w:t>
            </w:r>
          </w:p>
        </w:tc>
        <w:tc>
          <w:tcPr>
            <w:tcW w:w="826" w:type="dxa"/>
          </w:tcPr>
          <w:p w14:paraId="2ABE4E9F" w14:textId="77777777" w:rsidR="00E90A71" w:rsidRPr="00C35EA7" w:rsidRDefault="00E90A71" w:rsidP="00ED1C0E">
            <w:pPr>
              <w:rPr>
                <w:lang w:val="fr-FR"/>
              </w:rPr>
            </w:pPr>
            <w:r w:rsidRPr="00C35EA7">
              <w:rPr>
                <w:lang w:val="fr-FR"/>
              </w:rPr>
              <w:t>63</w:t>
            </w:r>
          </w:p>
        </w:tc>
      </w:tr>
    </w:tbl>
    <w:p w14:paraId="27D01785" w14:textId="77777777" w:rsidR="00E90A71" w:rsidRPr="00E90A71" w:rsidRDefault="00E90A71" w:rsidP="00E90A71">
      <w:pPr>
        <w:rPr>
          <w:lang w:val="fr-FR"/>
        </w:rPr>
      </w:pPr>
      <w:r>
        <w:rPr>
          <w:lang w:val="fr-FR"/>
        </w:rPr>
        <w:t>(BIB 2736)</w:t>
      </w:r>
    </w:p>
    <w:p w14:paraId="75230987" w14:textId="77777777" w:rsidR="00E90A71" w:rsidRDefault="00E90A71" w:rsidP="00242C0F">
      <w:pPr>
        <w:rPr>
          <w:lang w:val="fr-FR"/>
        </w:rPr>
      </w:pPr>
    </w:p>
    <w:p w14:paraId="5C31736E" w14:textId="77777777" w:rsidR="00E90A71" w:rsidRDefault="00E90A71" w:rsidP="00426FF9">
      <w:pPr>
        <w:pStyle w:val="Heading1"/>
      </w:pPr>
      <w:bookmarkStart w:id="634" w:name="Sit_Stephansposching"/>
      <w:r>
        <w:t>STEPHANSPOSCHING</w:t>
      </w:r>
    </w:p>
    <w:bookmarkEnd w:id="634"/>
    <w:p w14:paraId="702638AC" w14:textId="77777777" w:rsidR="00E90A71" w:rsidRDefault="00E90A71" w:rsidP="00E90A71">
      <w:pPr>
        <w:rPr>
          <w:lang w:val="fr-FR"/>
        </w:rPr>
      </w:pPr>
    </w:p>
    <w:p w14:paraId="0559060A" w14:textId="3680F74C" w:rsidR="00E90A71" w:rsidRDefault="00E90A71" w:rsidP="00E90A71">
      <w:pPr>
        <w:rPr>
          <w:lang w:val="fr-FR"/>
        </w:rPr>
      </w:pPr>
      <w:r w:rsidRPr="00E90A71">
        <w:rPr>
          <w:lang w:val="fr-FR"/>
        </w:rPr>
        <w:t>Stephansposching</w:t>
      </w:r>
      <w:r>
        <w:rPr>
          <w:lang w:val="fr-FR"/>
        </w:rPr>
        <w:t xml:space="preserve">, LBK. Son </w:t>
      </w:r>
      <w:hyperlink r:id="rId1289" w:anchor="Cul_Rubane__habitat_village" w:history="1">
        <w:r w:rsidRPr="00E90A71">
          <w:rPr>
            <w:rStyle w:val="Hyperlink"/>
            <w:lang w:val="fr-FR"/>
          </w:rPr>
          <w:t>espace villageois</w:t>
        </w:r>
      </w:hyperlink>
      <w:r>
        <w:rPr>
          <w:lang w:val="fr-FR"/>
        </w:rPr>
        <w:t xml:space="preserve"> :</w:t>
      </w:r>
    </w:p>
    <w:p w14:paraId="4349624F" w14:textId="77777777" w:rsidR="00E90A71" w:rsidRDefault="00E90A71" w:rsidP="00E90A71">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6"/>
        <w:gridCol w:w="826"/>
      </w:tblGrid>
      <w:tr w:rsidR="00E90A71" w14:paraId="09530478" w14:textId="77777777" w:rsidTr="00C35EA7">
        <w:trPr>
          <w:jc w:val="center"/>
        </w:trPr>
        <w:tc>
          <w:tcPr>
            <w:tcW w:w="2996" w:type="dxa"/>
          </w:tcPr>
          <w:p w14:paraId="714D3EC6" w14:textId="77777777" w:rsidR="00E90A71" w:rsidRPr="00C35EA7" w:rsidRDefault="00E90A71" w:rsidP="00ED1C0E">
            <w:pPr>
              <w:rPr>
                <w:lang w:val="fr-FR"/>
              </w:rPr>
            </w:pPr>
            <w:r w:rsidRPr="00C35EA7">
              <w:rPr>
                <w:lang w:val="fr-FR"/>
              </w:rPr>
              <w:t>durée occup. (ans)</w:t>
            </w:r>
          </w:p>
        </w:tc>
        <w:tc>
          <w:tcPr>
            <w:tcW w:w="826" w:type="dxa"/>
          </w:tcPr>
          <w:p w14:paraId="3B6E161C" w14:textId="77777777" w:rsidR="00E90A71" w:rsidRPr="00C35EA7" w:rsidRDefault="00E90A71" w:rsidP="00ED1C0E">
            <w:pPr>
              <w:rPr>
                <w:lang w:val="fr-FR"/>
              </w:rPr>
            </w:pPr>
            <w:r w:rsidRPr="00C35EA7">
              <w:rPr>
                <w:lang w:val="fr-FR"/>
              </w:rPr>
              <w:t>250</w:t>
            </w:r>
          </w:p>
        </w:tc>
      </w:tr>
      <w:tr w:rsidR="00E90A71" w14:paraId="550896A7" w14:textId="77777777" w:rsidTr="00C35EA7">
        <w:trPr>
          <w:jc w:val="center"/>
        </w:trPr>
        <w:tc>
          <w:tcPr>
            <w:tcW w:w="2996" w:type="dxa"/>
          </w:tcPr>
          <w:p w14:paraId="50DF3055" w14:textId="77777777" w:rsidR="00E90A71" w:rsidRPr="00C35EA7" w:rsidRDefault="00E90A71" w:rsidP="00ED1C0E">
            <w:pPr>
              <w:rPr>
                <w:lang w:val="fr-FR"/>
              </w:rPr>
            </w:pPr>
            <w:r w:rsidRPr="00C35EA7">
              <w:rPr>
                <w:lang w:val="fr-FR"/>
              </w:rPr>
              <w:t>nb maisons</w:t>
            </w:r>
          </w:p>
        </w:tc>
        <w:tc>
          <w:tcPr>
            <w:tcW w:w="826" w:type="dxa"/>
          </w:tcPr>
          <w:p w14:paraId="1D4E0453" w14:textId="77777777" w:rsidR="00E90A71" w:rsidRPr="00C35EA7" w:rsidRDefault="00E90A71" w:rsidP="00E90A71">
            <w:pPr>
              <w:rPr>
                <w:lang w:val="fr-FR"/>
              </w:rPr>
            </w:pPr>
            <w:r w:rsidRPr="00C35EA7">
              <w:rPr>
                <w:lang w:val="fr-FR"/>
              </w:rPr>
              <w:t>~110</w:t>
            </w:r>
          </w:p>
        </w:tc>
      </w:tr>
      <w:tr w:rsidR="00E90A71" w14:paraId="10A0E71D" w14:textId="77777777" w:rsidTr="00C35EA7">
        <w:trPr>
          <w:jc w:val="center"/>
        </w:trPr>
        <w:tc>
          <w:tcPr>
            <w:tcW w:w="2996" w:type="dxa"/>
          </w:tcPr>
          <w:p w14:paraId="45886ED7" w14:textId="77777777" w:rsidR="00E90A71" w:rsidRPr="00C35EA7" w:rsidRDefault="00E90A71" w:rsidP="00ED1C0E">
            <w:pPr>
              <w:rPr>
                <w:lang w:val="fr-FR"/>
              </w:rPr>
            </w:pPr>
            <w:r w:rsidRPr="00C35EA7">
              <w:rPr>
                <w:lang w:val="fr-FR"/>
              </w:rPr>
              <w:t>nb maisons/siècle</w:t>
            </w:r>
          </w:p>
        </w:tc>
        <w:tc>
          <w:tcPr>
            <w:tcW w:w="826" w:type="dxa"/>
          </w:tcPr>
          <w:p w14:paraId="1E1116B5" w14:textId="77777777" w:rsidR="00E90A71" w:rsidRPr="00C35EA7" w:rsidRDefault="00E90A71" w:rsidP="00ED1C0E">
            <w:pPr>
              <w:rPr>
                <w:lang w:val="fr-FR"/>
              </w:rPr>
            </w:pPr>
            <w:r w:rsidRPr="00C35EA7">
              <w:rPr>
                <w:lang w:val="fr-FR"/>
              </w:rPr>
              <w:t>46</w:t>
            </w:r>
          </w:p>
        </w:tc>
      </w:tr>
      <w:tr w:rsidR="00E90A71" w:rsidRPr="00E90A71" w14:paraId="4773E4F6" w14:textId="77777777" w:rsidTr="00C35EA7">
        <w:trPr>
          <w:jc w:val="center"/>
        </w:trPr>
        <w:tc>
          <w:tcPr>
            <w:tcW w:w="2996" w:type="dxa"/>
          </w:tcPr>
          <w:p w14:paraId="07CEF059" w14:textId="77777777" w:rsidR="00E90A71" w:rsidRPr="00C35EA7" w:rsidRDefault="00E90A71" w:rsidP="00ED1C0E">
            <w:pPr>
              <w:rPr>
                <w:lang w:val="fr-FR"/>
              </w:rPr>
            </w:pPr>
            <w:r w:rsidRPr="00C35EA7">
              <w:rPr>
                <w:lang w:val="fr-FR"/>
              </w:rPr>
              <w:t>estim. max. nb maisons/site</w:t>
            </w:r>
          </w:p>
        </w:tc>
        <w:tc>
          <w:tcPr>
            <w:tcW w:w="826" w:type="dxa"/>
          </w:tcPr>
          <w:p w14:paraId="28E72B46" w14:textId="77777777" w:rsidR="00E90A71" w:rsidRPr="00C35EA7" w:rsidRDefault="00E90A71" w:rsidP="00ED1C0E">
            <w:pPr>
              <w:rPr>
                <w:lang w:val="fr-FR"/>
              </w:rPr>
            </w:pPr>
            <w:r w:rsidRPr="00C35EA7">
              <w:rPr>
                <w:lang w:val="fr-FR"/>
              </w:rPr>
              <w:t>200</w:t>
            </w:r>
          </w:p>
        </w:tc>
      </w:tr>
      <w:tr w:rsidR="00E90A71" w:rsidRPr="00E90A71" w14:paraId="10D9941D" w14:textId="77777777" w:rsidTr="00C35EA7">
        <w:trPr>
          <w:jc w:val="center"/>
        </w:trPr>
        <w:tc>
          <w:tcPr>
            <w:tcW w:w="2996" w:type="dxa"/>
          </w:tcPr>
          <w:p w14:paraId="4423849D" w14:textId="77777777" w:rsidR="00E90A71" w:rsidRPr="00C35EA7" w:rsidRDefault="00E90A71" w:rsidP="00ED1C0E">
            <w:pPr>
              <w:rPr>
                <w:lang w:val="fr-FR"/>
              </w:rPr>
            </w:pPr>
            <w:r w:rsidRPr="00C35EA7">
              <w:rPr>
                <w:lang w:val="fr-FR"/>
              </w:rPr>
              <w:t>estim. maisons/siècle</w:t>
            </w:r>
          </w:p>
        </w:tc>
        <w:tc>
          <w:tcPr>
            <w:tcW w:w="826" w:type="dxa"/>
          </w:tcPr>
          <w:p w14:paraId="21A34D4F" w14:textId="77777777" w:rsidR="00E90A71" w:rsidRPr="00C35EA7" w:rsidRDefault="00E90A71" w:rsidP="00ED1C0E">
            <w:pPr>
              <w:rPr>
                <w:lang w:val="fr-FR"/>
              </w:rPr>
            </w:pPr>
            <w:r w:rsidRPr="00C35EA7">
              <w:rPr>
                <w:lang w:val="fr-FR"/>
              </w:rPr>
              <w:t>80</w:t>
            </w:r>
          </w:p>
        </w:tc>
      </w:tr>
    </w:tbl>
    <w:p w14:paraId="0613C9CC" w14:textId="77777777" w:rsidR="00E90A71" w:rsidRPr="00E90A71" w:rsidRDefault="00E90A71" w:rsidP="00E90A71">
      <w:pPr>
        <w:rPr>
          <w:lang w:val="fr-FR"/>
        </w:rPr>
      </w:pPr>
      <w:r>
        <w:rPr>
          <w:lang w:val="fr-FR"/>
        </w:rPr>
        <w:t>(BIB 2736)</w:t>
      </w:r>
    </w:p>
    <w:p w14:paraId="40313F7F" w14:textId="77777777" w:rsidR="00E90A71" w:rsidRDefault="00E90A71" w:rsidP="00242C0F">
      <w:pPr>
        <w:rPr>
          <w:lang w:val="fr-FR"/>
        </w:rPr>
      </w:pPr>
    </w:p>
    <w:p w14:paraId="3C5DC14E" w14:textId="77777777" w:rsidR="00E90A71" w:rsidRDefault="00E90A71" w:rsidP="00426FF9">
      <w:pPr>
        <w:pStyle w:val="Heading1"/>
      </w:pPr>
      <w:bookmarkStart w:id="635" w:name="Sit_Vaihingen"/>
      <w:r>
        <w:t>VAIHINGEN</w:t>
      </w:r>
    </w:p>
    <w:bookmarkEnd w:id="635"/>
    <w:p w14:paraId="73CDA2D4" w14:textId="78E9EF97" w:rsidR="006E760A" w:rsidRPr="00D13278" w:rsidRDefault="00911743" w:rsidP="006E760A">
      <w:r>
        <w:rPr>
          <w:lang w:val="fr-FR"/>
        </w:rPr>
        <w:fldChar w:fldCharType="begin"/>
      </w:r>
      <w:r w:rsidR="00E30F13">
        <w:rPr>
          <w:lang w:val="fr-FR"/>
        </w:rPr>
        <w:instrText>HYPERLINK "C:\\Users\\Thomas Huet\\Desktop\\Documentation archéologique liée à la thèse\\Cultures.docx" \l "Cul_Transition_Meso_Neo_gen"</w:instrText>
      </w:r>
      <w:r>
        <w:rPr>
          <w:lang w:val="fr-FR"/>
        </w:rPr>
      </w:r>
      <w:r>
        <w:rPr>
          <w:lang w:val="fr-FR"/>
        </w:rPr>
        <w:fldChar w:fldCharType="separate"/>
      </w:r>
      <w:r w:rsidR="006E760A" w:rsidRPr="00D13278">
        <w:rPr>
          <w:rStyle w:val="Hyperlink"/>
        </w:rPr>
        <w:t>aDNA</w:t>
      </w:r>
      <w:r>
        <w:rPr>
          <w:lang w:val="fr-FR"/>
        </w:rPr>
        <w:fldChar w:fldCharType="end"/>
      </w:r>
      <w:r w:rsidR="006E760A" w:rsidRPr="00D13278">
        <w:t xml:space="preserve"> (BIB 2822)</w:t>
      </w:r>
    </w:p>
    <w:p w14:paraId="32EC8286" w14:textId="77777777" w:rsidR="006E760A" w:rsidRDefault="006E760A" w:rsidP="00242C0F">
      <w:pPr>
        <w:rPr>
          <w:lang w:val="fr-FR"/>
        </w:rPr>
      </w:pPr>
    </w:p>
    <w:p w14:paraId="36580A8C" w14:textId="3C9307FF" w:rsidR="00E90A71" w:rsidRDefault="00E90A71" w:rsidP="00E90A71">
      <w:pPr>
        <w:rPr>
          <w:lang w:val="fr-FR"/>
        </w:rPr>
      </w:pPr>
      <w:r>
        <w:rPr>
          <w:lang w:val="fr-FR"/>
        </w:rPr>
        <w:t>LBK</w:t>
      </w:r>
      <w:r w:rsidRPr="00E90A71">
        <w:rPr>
          <w:lang w:val="fr-FR"/>
        </w:rPr>
        <w:t xml:space="preserve"> </w:t>
      </w:r>
      <w:r>
        <w:rPr>
          <w:lang w:val="fr-FR"/>
        </w:rPr>
        <w:t xml:space="preserve">Son </w:t>
      </w:r>
      <w:hyperlink r:id="rId1290" w:anchor="Cul_Rubane__habitat_village" w:history="1">
        <w:r w:rsidRPr="00E90A71">
          <w:rPr>
            <w:rStyle w:val="Hyperlink"/>
            <w:lang w:val="fr-FR"/>
          </w:rPr>
          <w:t>espace villageois</w:t>
        </w:r>
      </w:hyperlink>
      <w:r>
        <w:rPr>
          <w:lang w:val="fr-FR"/>
        </w:rPr>
        <w:t xml:space="preserve"> :</w:t>
      </w:r>
    </w:p>
    <w:p w14:paraId="6A997BB7" w14:textId="77777777" w:rsidR="00E90A71" w:rsidRDefault="00E90A71" w:rsidP="00E90A71">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6"/>
        <w:gridCol w:w="826"/>
      </w:tblGrid>
      <w:tr w:rsidR="00E90A71" w14:paraId="666A62AE" w14:textId="77777777" w:rsidTr="00C35EA7">
        <w:trPr>
          <w:jc w:val="center"/>
        </w:trPr>
        <w:tc>
          <w:tcPr>
            <w:tcW w:w="2996" w:type="dxa"/>
          </w:tcPr>
          <w:p w14:paraId="1D2C1A09" w14:textId="77777777" w:rsidR="00E90A71" w:rsidRPr="00C35EA7" w:rsidRDefault="00E90A71" w:rsidP="00ED1C0E">
            <w:pPr>
              <w:rPr>
                <w:lang w:val="fr-FR"/>
              </w:rPr>
            </w:pPr>
            <w:r w:rsidRPr="00C35EA7">
              <w:rPr>
                <w:lang w:val="fr-FR"/>
              </w:rPr>
              <w:t>durée occup. (ans)</w:t>
            </w:r>
          </w:p>
        </w:tc>
        <w:tc>
          <w:tcPr>
            <w:tcW w:w="826" w:type="dxa"/>
          </w:tcPr>
          <w:p w14:paraId="3FEF9D17" w14:textId="77777777" w:rsidR="00E90A71" w:rsidRPr="00C35EA7" w:rsidRDefault="00E90A71" w:rsidP="00ED1C0E">
            <w:pPr>
              <w:rPr>
                <w:lang w:val="fr-FR"/>
              </w:rPr>
            </w:pPr>
            <w:r w:rsidRPr="00C35EA7">
              <w:rPr>
                <w:lang w:val="fr-FR"/>
              </w:rPr>
              <w:t>300</w:t>
            </w:r>
          </w:p>
        </w:tc>
      </w:tr>
      <w:tr w:rsidR="00E90A71" w14:paraId="4AAE5A13" w14:textId="77777777" w:rsidTr="00C35EA7">
        <w:trPr>
          <w:jc w:val="center"/>
        </w:trPr>
        <w:tc>
          <w:tcPr>
            <w:tcW w:w="2996" w:type="dxa"/>
          </w:tcPr>
          <w:p w14:paraId="1A58998F" w14:textId="77777777" w:rsidR="00E90A71" w:rsidRPr="00C35EA7" w:rsidRDefault="00E90A71" w:rsidP="00ED1C0E">
            <w:pPr>
              <w:rPr>
                <w:lang w:val="fr-FR"/>
              </w:rPr>
            </w:pPr>
            <w:r w:rsidRPr="00C35EA7">
              <w:rPr>
                <w:lang w:val="fr-FR"/>
              </w:rPr>
              <w:t>nb maisons</w:t>
            </w:r>
          </w:p>
        </w:tc>
        <w:tc>
          <w:tcPr>
            <w:tcW w:w="826" w:type="dxa"/>
          </w:tcPr>
          <w:p w14:paraId="5407CF73" w14:textId="77777777" w:rsidR="00E90A71" w:rsidRPr="00C35EA7" w:rsidRDefault="00E90A71" w:rsidP="00ED1C0E">
            <w:pPr>
              <w:rPr>
                <w:lang w:val="fr-FR"/>
              </w:rPr>
            </w:pPr>
            <w:r w:rsidRPr="00C35EA7">
              <w:rPr>
                <w:lang w:val="fr-FR"/>
              </w:rPr>
              <w:t>200</w:t>
            </w:r>
          </w:p>
        </w:tc>
      </w:tr>
      <w:tr w:rsidR="00E90A71" w14:paraId="36FF15EE" w14:textId="77777777" w:rsidTr="00C35EA7">
        <w:trPr>
          <w:jc w:val="center"/>
        </w:trPr>
        <w:tc>
          <w:tcPr>
            <w:tcW w:w="2996" w:type="dxa"/>
          </w:tcPr>
          <w:p w14:paraId="1DC268F1" w14:textId="77777777" w:rsidR="00E90A71" w:rsidRPr="00C35EA7" w:rsidRDefault="00E90A71" w:rsidP="00ED1C0E">
            <w:pPr>
              <w:rPr>
                <w:lang w:val="fr-FR"/>
              </w:rPr>
            </w:pPr>
            <w:r w:rsidRPr="00C35EA7">
              <w:rPr>
                <w:lang w:val="fr-FR"/>
              </w:rPr>
              <w:t>nb maisons/siècle</w:t>
            </w:r>
          </w:p>
        </w:tc>
        <w:tc>
          <w:tcPr>
            <w:tcW w:w="826" w:type="dxa"/>
          </w:tcPr>
          <w:p w14:paraId="46409774" w14:textId="77777777" w:rsidR="00E90A71" w:rsidRPr="00C35EA7" w:rsidRDefault="00E90A71" w:rsidP="00ED1C0E">
            <w:pPr>
              <w:rPr>
                <w:lang w:val="fr-FR"/>
              </w:rPr>
            </w:pPr>
            <w:r w:rsidRPr="00C35EA7">
              <w:rPr>
                <w:lang w:val="fr-FR"/>
              </w:rPr>
              <w:t>67</w:t>
            </w:r>
          </w:p>
        </w:tc>
      </w:tr>
      <w:tr w:rsidR="00E90A71" w:rsidRPr="00E90A71" w14:paraId="39D163BD" w14:textId="77777777" w:rsidTr="00C35EA7">
        <w:trPr>
          <w:jc w:val="center"/>
        </w:trPr>
        <w:tc>
          <w:tcPr>
            <w:tcW w:w="2996" w:type="dxa"/>
          </w:tcPr>
          <w:p w14:paraId="72F92EAA" w14:textId="77777777" w:rsidR="00E90A71" w:rsidRPr="00C35EA7" w:rsidRDefault="00E90A71" w:rsidP="00ED1C0E">
            <w:pPr>
              <w:rPr>
                <w:lang w:val="fr-FR"/>
              </w:rPr>
            </w:pPr>
            <w:r w:rsidRPr="00C35EA7">
              <w:rPr>
                <w:lang w:val="fr-FR"/>
              </w:rPr>
              <w:t>estim. max. nb maisons/site</w:t>
            </w:r>
          </w:p>
        </w:tc>
        <w:tc>
          <w:tcPr>
            <w:tcW w:w="826" w:type="dxa"/>
          </w:tcPr>
          <w:p w14:paraId="5C801C7A" w14:textId="77777777" w:rsidR="00E90A71" w:rsidRPr="00C35EA7" w:rsidRDefault="00ED1C0E" w:rsidP="00ED1C0E">
            <w:pPr>
              <w:rPr>
                <w:i/>
                <w:lang w:val="fr-FR"/>
              </w:rPr>
            </w:pPr>
            <w:r w:rsidRPr="00C35EA7">
              <w:rPr>
                <w:i/>
                <w:lang w:val="fr-FR"/>
              </w:rPr>
              <w:t>NR</w:t>
            </w:r>
          </w:p>
        </w:tc>
      </w:tr>
      <w:tr w:rsidR="00E90A71" w:rsidRPr="00E90A71" w14:paraId="09F904CD" w14:textId="77777777" w:rsidTr="00C35EA7">
        <w:trPr>
          <w:jc w:val="center"/>
        </w:trPr>
        <w:tc>
          <w:tcPr>
            <w:tcW w:w="2996" w:type="dxa"/>
          </w:tcPr>
          <w:p w14:paraId="30EC2752" w14:textId="77777777" w:rsidR="00E90A71" w:rsidRPr="00C35EA7" w:rsidRDefault="00E90A71" w:rsidP="00ED1C0E">
            <w:pPr>
              <w:rPr>
                <w:lang w:val="fr-FR"/>
              </w:rPr>
            </w:pPr>
            <w:r w:rsidRPr="00C35EA7">
              <w:rPr>
                <w:lang w:val="fr-FR"/>
              </w:rPr>
              <w:t>estim. maisons/siècle</w:t>
            </w:r>
          </w:p>
        </w:tc>
        <w:tc>
          <w:tcPr>
            <w:tcW w:w="826" w:type="dxa"/>
          </w:tcPr>
          <w:p w14:paraId="6EAD5093" w14:textId="77777777" w:rsidR="00E90A71" w:rsidRPr="00C35EA7" w:rsidRDefault="00ED1C0E" w:rsidP="00ED1C0E">
            <w:pPr>
              <w:rPr>
                <w:i/>
                <w:lang w:val="fr-FR"/>
              </w:rPr>
            </w:pPr>
            <w:r w:rsidRPr="00C35EA7">
              <w:rPr>
                <w:i/>
                <w:lang w:val="fr-FR"/>
              </w:rPr>
              <w:t>NR</w:t>
            </w:r>
          </w:p>
        </w:tc>
      </w:tr>
    </w:tbl>
    <w:p w14:paraId="3139E771" w14:textId="77777777" w:rsidR="00E90A71" w:rsidRDefault="00E90A71" w:rsidP="00242C0F">
      <w:pPr>
        <w:rPr>
          <w:lang w:val="fr-FR"/>
        </w:rPr>
      </w:pPr>
      <w:r>
        <w:rPr>
          <w:lang w:val="fr-FR"/>
        </w:rPr>
        <w:t>(BIB 2736)</w:t>
      </w:r>
    </w:p>
    <w:p w14:paraId="1570B205" w14:textId="77777777" w:rsidR="00E90A71" w:rsidRDefault="00E90A71" w:rsidP="00242C0F">
      <w:pPr>
        <w:rPr>
          <w:lang w:val="fr-FR"/>
        </w:rPr>
      </w:pPr>
    </w:p>
    <w:p w14:paraId="1F6A26BC" w14:textId="77777777" w:rsidR="006E760A" w:rsidRPr="006E760A" w:rsidRDefault="006E760A" w:rsidP="006E760A">
      <w:pPr>
        <w:rPr>
          <w:lang w:val="fr-FR"/>
        </w:rPr>
      </w:pPr>
    </w:p>
    <w:p w14:paraId="465CC79F" w14:textId="77777777" w:rsidR="006E760A" w:rsidRPr="00D13278" w:rsidRDefault="006E760A" w:rsidP="00426FF9">
      <w:pPr>
        <w:pStyle w:val="Heading1"/>
      </w:pPr>
      <w:bookmarkStart w:id="636" w:name="Sit_Flomborn"/>
      <w:r w:rsidRPr="00D13278">
        <w:t>FLOMBORN</w:t>
      </w:r>
    </w:p>
    <w:bookmarkEnd w:id="636"/>
    <w:p w14:paraId="706309FB" w14:textId="34E679B9" w:rsidR="006E760A" w:rsidRPr="00D13278" w:rsidRDefault="00911743" w:rsidP="006E760A">
      <w:r>
        <w:rPr>
          <w:lang w:val="fr-FR"/>
        </w:rPr>
        <w:fldChar w:fldCharType="begin"/>
      </w:r>
      <w:r w:rsidR="00E30F13">
        <w:rPr>
          <w:lang w:val="fr-FR"/>
        </w:rPr>
        <w:instrText>HYPERLINK "C:\\Users\\Thomas Huet\\Desktop\\Documentation archéologique liée à la thèse\\Cultures.docx" \l "Cul_Transition_Meso_Neo_gen"</w:instrText>
      </w:r>
      <w:r>
        <w:rPr>
          <w:lang w:val="fr-FR"/>
        </w:rPr>
      </w:r>
      <w:r>
        <w:rPr>
          <w:lang w:val="fr-FR"/>
        </w:rPr>
        <w:fldChar w:fldCharType="separate"/>
      </w:r>
      <w:r w:rsidR="006E760A" w:rsidRPr="00D13278">
        <w:rPr>
          <w:rStyle w:val="Hyperlink"/>
        </w:rPr>
        <w:t>aDNA</w:t>
      </w:r>
      <w:r>
        <w:rPr>
          <w:lang w:val="fr-FR"/>
        </w:rPr>
        <w:fldChar w:fldCharType="end"/>
      </w:r>
      <w:r w:rsidR="006E760A" w:rsidRPr="00D13278">
        <w:t xml:space="preserve"> (BIB 2822)</w:t>
      </w:r>
    </w:p>
    <w:p w14:paraId="2282DF9E" w14:textId="77777777" w:rsidR="006E760A" w:rsidRDefault="006E760A" w:rsidP="006E760A">
      <w:pPr>
        <w:rPr>
          <w:rFonts w:eastAsia="AdvPSAG-B"/>
          <w:szCs w:val="15"/>
          <w:lang w:eastAsia="en-GB"/>
        </w:rPr>
      </w:pPr>
    </w:p>
    <w:p w14:paraId="11C96693" w14:textId="77777777" w:rsidR="006E760A" w:rsidRPr="00D13278" w:rsidRDefault="006E760A" w:rsidP="006E760A">
      <w:r w:rsidRPr="00D13278">
        <w:rPr>
          <w:rFonts w:eastAsia="AdvPSAG-B"/>
          <w:szCs w:val="15"/>
          <w:lang w:eastAsia="en-GB"/>
        </w:rPr>
        <w:lastRenderedPageBreak/>
        <w:t>Flomborn</w:t>
      </w:r>
    </w:p>
    <w:p w14:paraId="7670D563" w14:textId="77777777" w:rsidR="006E760A" w:rsidRPr="00D13278" w:rsidRDefault="006E760A" w:rsidP="006E760A"/>
    <w:p w14:paraId="61B73BD0" w14:textId="77777777" w:rsidR="006E760A" w:rsidRPr="00D13278" w:rsidRDefault="006E760A" w:rsidP="00426FF9">
      <w:pPr>
        <w:pStyle w:val="Heading1"/>
      </w:pPr>
      <w:bookmarkStart w:id="637" w:name="Sit_Schwetzingen"/>
      <w:r w:rsidRPr="00D13278">
        <w:t>SCHWETZINGEN</w:t>
      </w:r>
    </w:p>
    <w:bookmarkEnd w:id="637"/>
    <w:p w14:paraId="4D7E7659" w14:textId="559E90B7" w:rsidR="006E760A" w:rsidRPr="00B91F36" w:rsidRDefault="00911743" w:rsidP="006E760A">
      <w:pPr>
        <w:rPr>
          <w:sz w:val="20"/>
        </w:rPr>
      </w:pPr>
      <w:r w:rsidRPr="00B91F36">
        <w:rPr>
          <w:sz w:val="20"/>
          <w:lang w:val="fr-FR"/>
        </w:rPr>
        <w:fldChar w:fldCharType="begin"/>
      </w:r>
      <w:r w:rsidR="00E30F13" w:rsidRPr="00B91F36">
        <w:rPr>
          <w:sz w:val="20"/>
          <w:lang w:val="fr-FR"/>
        </w:rPr>
        <w:instrText>HYPERLINK "C:\\Users\\Thomas Huet\\Desktop\\Documentation archéologique liée à la thèse\\Cultures.docx" \l "Cul_Transition_Meso_Neo_gen"</w:instrText>
      </w:r>
      <w:r w:rsidRPr="00B91F36">
        <w:rPr>
          <w:sz w:val="20"/>
          <w:lang w:val="fr-FR"/>
        </w:rPr>
      </w:r>
      <w:r w:rsidRPr="00B91F36">
        <w:rPr>
          <w:sz w:val="20"/>
          <w:lang w:val="fr-FR"/>
        </w:rPr>
        <w:fldChar w:fldCharType="separate"/>
      </w:r>
      <w:r w:rsidR="006E760A" w:rsidRPr="00B91F36">
        <w:rPr>
          <w:rStyle w:val="Hyperlink"/>
          <w:sz w:val="20"/>
        </w:rPr>
        <w:t>aDNA</w:t>
      </w:r>
      <w:r w:rsidRPr="00B91F36">
        <w:rPr>
          <w:sz w:val="20"/>
          <w:lang w:val="fr-FR"/>
        </w:rPr>
        <w:fldChar w:fldCharType="end"/>
      </w:r>
      <w:r w:rsidR="006E760A" w:rsidRPr="00B91F36">
        <w:rPr>
          <w:sz w:val="20"/>
        </w:rPr>
        <w:t xml:space="preserve"> (BIB 2822)</w:t>
      </w:r>
    </w:p>
    <w:p w14:paraId="078F21BB" w14:textId="77777777" w:rsidR="006E760A" w:rsidRDefault="006E760A" w:rsidP="006E760A">
      <w:pPr>
        <w:rPr>
          <w:rFonts w:eastAsia="AdvPSAG-B"/>
          <w:szCs w:val="15"/>
          <w:lang w:eastAsia="en-GB"/>
        </w:rPr>
      </w:pPr>
    </w:p>
    <w:p w14:paraId="190DBDE8" w14:textId="77777777" w:rsidR="006E760A" w:rsidRPr="00D13278" w:rsidRDefault="006E760A" w:rsidP="006E760A">
      <w:r w:rsidRPr="00D13278">
        <w:rPr>
          <w:rFonts w:eastAsia="AdvPSAG-B"/>
          <w:szCs w:val="15"/>
          <w:lang w:eastAsia="en-GB"/>
        </w:rPr>
        <w:t>Schwetzingen</w:t>
      </w:r>
    </w:p>
    <w:p w14:paraId="3F3B1EE2" w14:textId="77777777" w:rsidR="006E760A" w:rsidRDefault="006E760A" w:rsidP="00242C0F">
      <w:pPr>
        <w:rPr>
          <w:lang w:val="fr-FR"/>
        </w:rPr>
      </w:pPr>
    </w:p>
    <w:p w14:paraId="5A1CA761" w14:textId="77777777" w:rsidR="00E90A71" w:rsidRPr="0032190F" w:rsidRDefault="00E90A71" w:rsidP="00242C0F">
      <w:pPr>
        <w:rPr>
          <w:lang w:val="fr-FR"/>
        </w:rPr>
      </w:pPr>
    </w:p>
    <w:p w14:paraId="184E27EE" w14:textId="77777777" w:rsidR="00DA3CC9" w:rsidRPr="0032190F" w:rsidRDefault="00DA3CC9" w:rsidP="00426FF9">
      <w:pPr>
        <w:pStyle w:val="Heading1"/>
      </w:pPr>
      <w:bookmarkStart w:id="638" w:name="Sit_Bylany"/>
      <w:r w:rsidRPr="0032190F">
        <w:t>BYLANY</w:t>
      </w:r>
    </w:p>
    <w:bookmarkEnd w:id="638"/>
    <w:p w14:paraId="095E9A53" w14:textId="77777777" w:rsidR="00DA3CC9" w:rsidRDefault="00DA3CC9" w:rsidP="00242C0F">
      <w:pPr>
        <w:rPr>
          <w:lang w:val="fr-FR"/>
        </w:rPr>
      </w:pPr>
    </w:p>
    <w:p w14:paraId="24F1237C" w14:textId="77777777" w:rsidR="00B91F36" w:rsidRPr="0032190F" w:rsidRDefault="00B91F36" w:rsidP="00B91F36">
      <w:pPr>
        <w:rPr>
          <w:lang w:val="fr-FR"/>
        </w:rPr>
      </w:pPr>
      <w:r w:rsidRPr="0032190F">
        <w:rPr>
          <w:lang w:val="fr-FR"/>
        </w:rPr>
        <w:t>L’habitat de Bilany, secteur Est, est agencé selon le système des rangées (SR) (BIB C. Jeunesse, colloque Habitat Dijon 2015)</w:t>
      </w:r>
    </w:p>
    <w:p w14:paraId="756E5649" w14:textId="77777777" w:rsidR="00B91F36" w:rsidRPr="0032190F" w:rsidRDefault="00B91F36" w:rsidP="00242C0F">
      <w:pPr>
        <w:rPr>
          <w:lang w:val="fr-FR"/>
        </w:rPr>
      </w:pPr>
    </w:p>
    <w:p w14:paraId="0D5312DC" w14:textId="1239AE0B" w:rsidR="00DA3CC9" w:rsidRPr="0032190F" w:rsidRDefault="00B753D3" w:rsidP="00242C0F">
      <w:pPr>
        <w:rPr>
          <w:lang w:val="fr-FR"/>
        </w:rPr>
      </w:pPr>
      <w:r w:rsidRPr="0032190F">
        <w:rPr>
          <w:lang w:val="fr-FR"/>
        </w:rPr>
        <w:t xml:space="preserve">Site de </w:t>
      </w:r>
      <w:r w:rsidR="00E85E78" w:rsidRPr="0032190F">
        <w:rPr>
          <w:lang w:val="fr-FR"/>
        </w:rPr>
        <w:t>Bohême</w:t>
      </w:r>
      <w:r w:rsidR="002D79CB" w:rsidRPr="0032190F">
        <w:rPr>
          <w:lang w:val="fr-FR"/>
        </w:rPr>
        <w:t xml:space="preserve">(Tchécoslovaquie) </w:t>
      </w:r>
      <w:r w:rsidR="00DA3CC9" w:rsidRPr="0032190F">
        <w:rPr>
          <w:lang w:val="fr-FR"/>
        </w:rPr>
        <w:t xml:space="preserve">rattaché à la phase moyenne du </w:t>
      </w:r>
      <w:hyperlink r:id="rId1291" w:anchor="Cul_Rubane" w:history="1">
        <w:r w:rsidR="00DA3CC9" w:rsidRPr="0032190F">
          <w:rPr>
            <w:rStyle w:val="Hyperlink"/>
            <w:lang w:val="fr-FR"/>
          </w:rPr>
          <w:t>Rubané</w:t>
        </w:r>
      </w:hyperlink>
      <w:r w:rsidR="00DA3CC9" w:rsidRPr="0032190F">
        <w:rPr>
          <w:lang w:val="fr-FR"/>
        </w:rPr>
        <w:t xml:space="preserve">. D’une extension de </w:t>
      </w:r>
      <w:smartTag w:uri="urn:schemas-microsoft-com:office:smarttags" w:element="metricconverter">
        <w:smartTagPr>
          <w:attr w:name="ProductID" w:val="10 ha"/>
        </w:smartTagPr>
        <w:r w:rsidR="00DA3CC9" w:rsidRPr="0032190F">
          <w:rPr>
            <w:lang w:val="fr-FR"/>
          </w:rPr>
          <w:t>10 ha</w:t>
        </w:r>
      </w:smartTag>
      <w:r w:rsidR="00DA3CC9" w:rsidRPr="0032190F">
        <w:rPr>
          <w:lang w:val="fr-FR"/>
        </w:rPr>
        <w:t>, avec 140 maisons et pour chacune d’entres elles, 20 phases en moyenne d’occupations (15 ans pour chaque)</w:t>
      </w:r>
      <w:r w:rsidR="0028763E" w:rsidRPr="0032190F">
        <w:rPr>
          <w:lang w:val="fr-FR"/>
        </w:rPr>
        <w:t>.</w:t>
      </w:r>
    </w:p>
    <w:p w14:paraId="470737F2" w14:textId="77777777" w:rsidR="003C4F45" w:rsidRPr="0032190F" w:rsidRDefault="003C4F45" w:rsidP="00242C0F">
      <w:pPr>
        <w:rPr>
          <w:lang w:val="fr-FR"/>
        </w:rPr>
      </w:pPr>
    </w:p>
    <w:p w14:paraId="7AFA1754" w14:textId="77777777" w:rsidR="003C4F45" w:rsidRDefault="003C4F45" w:rsidP="00242C0F">
      <w:pPr>
        <w:rPr>
          <w:lang w:val="fr-FR"/>
        </w:rPr>
      </w:pPr>
      <w:r w:rsidRPr="0032190F">
        <w:rPr>
          <w:lang w:val="fr-FR"/>
        </w:rPr>
        <w:t xml:space="preserve">Important habitat à plusieurs phases d’occupation de la Culture à Cérmanique Linéaire Occidentale. Sur </w:t>
      </w:r>
      <w:smartTag w:uri="urn:schemas-microsoft-com:office:smarttags" w:element="metricconverter">
        <w:smartTagPr>
          <w:attr w:name="ProductID" w:val="6,5 ha"/>
        </w:smartTagPr>
        <w:r w:rsidRPr="0032190F">
          <w:rPr>
            <w:lang w:val="fr-FR"/>
          </w:rPr>
          <w:t>6,5 ha</w:t>
        </w:r>
      </w:smartTag>
      <w:r w:rsidRPr="0032190F">
        <w:rPr>
          <w:lang w:val="fr-FR"/>
        </w:rPr>
        <w:t xml:space="preserve"> fouillés, au moins 110 plans de maisons rectangulaires atteigant parfois </w:t>
      </w:r>
      <w:smartTag w:uri="urn:schemas-microsoft-com:office:smarttags" w:element="metricconverter">
        <w:smartTagPr>
          <w:attr w:name="ProductID" w:val="45 m"/>
        </w:smartTagPr>
        <w:r w:rsidRPr="0032190F">
          <w:rPr>
            <w:lang w:val="fr-FR"/>
          </w:rPr>
          <w:t>45 m</w:t>
        </w:r>
      </w:smartTag>
      <w:r w:rsidRPr="0032190F">
        <w:rPr>
          <w:lang w:val="fr-FR"/>
        </w:rPr>
        <w:t xml:space="preserve"> de long ; fours, foyers, fosses de constructions, fosses à provision, enclos. Occupation cyclique prouvée par ‘analyse statistique. Economie des habitants : petit pois et lentilles cultivées. Ressources de la chasse quasiment absnetes : bœufs (80%), ovicapridés et porcs (20%) (BIB 56 p. 72)</w:t>
      </w:r>
    </w:p>
    <w:p w14:paraId="675DD83E" w14:textId="77777777" w:rsidR="00E90A71" w:rsidRDefault="00E90A71" w:rsidP="00242C0F">
      <w:pPr>
        <w:rPr>
          <w:lang w:val="fr-FR"/>
        </w:rPr>
      </w:pPr>
    </w:p>
    <w:p w14:paraId="163D9D90" w14:textId="14DF9D33" w:rsidR="00E90A71" w:rsidRDefault="00E90A71" w:rsidP="00242C0F">
      <w:pPr>
        <w:rPr>
          <w:lang w:val="fr-FR"/>
        </w:rPr>
      </w:pPr>
      <w:r>
        <w:rPr>
          <w:lang w:val="fr-FR"/>
        </w:rPr>
        <w:t xml:space="preserve">Pour son </w:t>
      </w:r>
      <w:hyperlink r:id="rId1292" w:anchor="Cul_Rubane__habitat_village" w:history="1">
        <w:r w:rsidRPr="00E90A71">
          <w:rPr>
            <w:rStyle w:val="Hyperlink"/>
            <w:lang w:val="fr-FR"/>
          </w:rPr>
          <w:t>espace villageois</w:t>
        </w:r>
      </w:hyperlink>
      <w:r>
        <w:rPr>
          <w:lang w:val="fr-FR"/>
        </w:rPr>
        <w:t>:</w:t>
      </w:r>
    </w:p>
    <w:p w14:paraId="54D26B63" w14:textId="77777777" w:rsidR="00E90A71" w:rsidRDefault="00E90A71"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6"/>
        <w:gridCol w:w="826"/>
      </w:tblGrid>
      <w:tr w:rsidR="00E90A71" w14:paraId="6EB7D786" w14:textId="77777777" w:rsidTr="00C35EA7">
        <w:trPr>
          <w:jc w:val="center"/>
        </w:trPr>
        <w:tc>
          <w:tcPr>
            <w:tcW w:w="2996" w:type="dxa"/>
          </w:tcPr>
          <w:p w14:paraId="276E9925" w14:textId="77777777" w:rsidR="00E90A71" w:rsidRPr="00C35EA7" w:rsidRDefault="00E90A71" w:rsidP="00242C0F">
            <w:pPr>
              <w:rPr>
                <w:lang w:val="fr-FR"/>
              </w:rPr>
            </w:pPr>
            <w:r w:rsidRPr="00C35EA7">
              <w:rPr>
                <w:lang w:val="fr-FR"/>
              </w:rPr>
              <w:t>durée occup. (ans)</w:t>
            </w:r>
          </w:p>
        </w:tc>
        <w:tc>
          <w:tcPr>
            <w:tcW w:w="826" w:type="dxa"/>
          </w:tcPr>
          <w:p w14:paraId="58F5F4A9" w14:textId="77777777" w:rsidR="00E90A71" w:rsidRPr="00C35EA7" w:rsidRDefault="00E90A71" w:rsidP="00242C0F">
            <w:pPr>
              <w:rPr>
                <w:lang w:val="fr-FR"/>
              </w:rPr>
            </w:pPr>
            <w:r w:rsidRPr="00C35EA7">
              <w:rPr>
                <w:lang w:val="fr-FR"/>
              </w:rPr>
              <w:t>400</w:t>
            </w:r>
          </w:p>
        </w:tc>
      </w:tr>
      <w:tr w:rsidR="00E90A71" w14:paraId="74BF428B" w14:textId="77777777" w:rsidTr="00C35EA7">
        <w:trPr>
          <w:jc w:val="center"/>
        </w:trPr>
        <w:tc>
          <w:tcPr>
            <w:tcW w:w="2996" w:type="dxa"/>
          </w:tcPr>
          <w:p w14:paraId="1DD4319C" w14:textId="77777777" w:rsidR="00E90A71" w:rsidRPr="00C35EA7" w:rsidRDefault="00E90A71" w:rsidP="00242C0F">
            <w:pPr>
              <w:rPr>
                <w:lang w:val="fr-FR"/>
              </w:rPr>
            </w:pPr>
            <w:r w:rsidRPr="00C35EA7">
              <w:rPr>
                <w:lang w:val="fr-FR"/>
              </w:rPr>
              <w:t>nb maisons</w:t>
            </w:r>
          </w:p>
        </w:tc>
        <w:tc>
          <w:tcPr>
            <w:tcW w:w="826" w:type="dxa"/>
          </w:tcPr>
          <w:p w14:paraId="707FDFF2" w14:textId="77777777" w:rsidR="00E90A71" w:rsidRPr="00C35EA7" w:rsidRDefault="00E90A71" w:rsidP="00242C0F">
            <w:pPr>
              <w:rPr>
                <w:lang w:val="fr-FR"/>
              </w:rPr>
            </w:pPr>
            <w:r w:rsidRPr="00C35EA7">
              <w:rPr>
                <w:lang w:val="fr-FR"/>
              </w:rPr>
              <w:t>~150</w:t>
            </w:r>
          </w:p>
        </w:tc>
      </w:tr>
      <w:tr w:rsidR="00E90A71" w14:paraId="2693A679" w14:textId="77777777" w:rsidTr="00C35EA7">
        <w:trPr>
          <w:jc w:val="center"/>
        </w:trPr>
        <w:tc>
          <w:tcPr>
            <w:tcW w:w="2996" w:type="dxa"/>
          </w:tcPr>
          <w:p w14:paraId="6868C39B" w14:textId="77777777" w:rsidR="00E90A71" w:rsidRPr="00C35EA7" w:rsidRDefault="00E90A71" w:rsidP="00242C0F">
            <w:pPr>
              <w:rPr>
                <w:lang w:val="fr-FR"/>
              </w:rPr>
            </w:pPr>
            <w:r w:rsidRPr="00C35EA7">
              <w:rPr>
                <w:lang w:val="fr-FR"/>
              </w:rPr>
              <w:t>nb maisons/siècle</w:t>
            </w:r>
          </w:p>
        </w:tc>
        <w:tc>
          <w:tcPr>
            <w:tcW w:w="826" w:type="dxa"/>
          </w:tcPr>
          <w:p w14:paraId="16250DEB" w14:textId="77777777" w:rsidR="00E90A71" w:rsidRPr="00C35EA7" w:rsidRDefault="00E90A71" w:rsidP="00242C0F">
            <w:pPr>
              <w:rPr>
                <w:lang w:val="fr-FR"/>
              </w:rPr>
            </w:pPr>
            <w:r w:rsidRPr="00C35EA7">
              <w:rPr>
                <w:lang w:val="fr-FR"/>
              </w:rPr>
              <w:t>36</w:t>
            </w:r>
          </w:p>
        </w:tc>
      </w:tr>
      <w:tr w:rsidR="00E90A71" w:rsidRPr="00E90A71" w14:paraId="1A5AEDF0" w14:textId="77777777" w:rsidTr="00C35EA7">
        <w:trPr>
          <w:jc w:val="center"/>
        </w:trPr>
        <w:tc>
          <w:tcPr>
            <w:tcW w:w="2996" w:type="dxa"/>
          </w:tcPr>
          <w:p w14:paraId="096628FB" w14:textId="77777777" w:rsidR="00E90A71" w:rsidRPr="00C35EA7" w:rsidRDefault="00E90A71" w:rsidP="00E90A71">
            <w:pPr>
              <w:rPr>
                <w:lang w:val="fr-FR"/>
              </w:rPr>
            </w:pPr>
            <w:r w:rsidRPr="00C35EA7">
              <w:rPr>
                <w:lang w:val="fr-FR"/>
              </w:rPr>
              <w:t>estim. max. nb maisons/site</w:t>
            </w:r>
          </w:p>
        </w:tc>
        <w:tc>
          <w:tcPr>
            <w:tcW w:w="826" w:type="dxa"/>
          </w:tcPr>
          <w:p w14:paraId="2F3EE16D" w14:textId="77777777" w:rsidR="00E90A71" w:rsidRPr="00C35EA7" w:rsidRDefault="00E90A71" w:rsidP="00242C0F">
            <w:pPr>
              <w:rPr>
                <w:lang w:val="fr-FR"/>
              </w:rPr>
            </w:pPr>
            <w:r w:rsidRPr="00C35EA7">
              <w:rPr>
                <w:lang w:val="fr-FR"/>
              </w:rPr>
              <w:t>250</w:t>
            </w:r>
          </w:p>
        </w:tc>
      </w:tr>
      <w:tr w:rsidR="00E90A71" w:rsidRPr="00E90A71" w14:paraId="44F19DD8" w14:textId="77777777" w:rsidTr="00C35EA7">
        <w:trPr>
          <w:jc w:val="center"/>
        </w:trPr>
        <w:tc>
          <w:tcPr>
            <w:tcW w:w="2996" w:type="dxa"/>
          </w:tcPr>
          <w:p w14:paraId="2D66D3C6" w14:textId="77777777" w:rsidR="00E90A71" w:rsidRPr="00C35EA7" w:rsidRDefault="00E90A71" w:rsidP="00ED1C0E">
            <w:pPr>
              <w:rPr>
                <w:lang w:val="fr-FR"/>
              </w:rPr>
            </w:pPr>
            <w:r w:rsidRPr="00C35EA7">
              <w:rPr>
                <w:lang w:val="fr-FR"/>
              </w:rPr>
              <w:t>estim. maisons/</w:t>
            </w:r>
            <w:r w:rsidR="00ED1C0E" w:rsidRPr="00C35EA7">
              <w:rPr>
                <w:lang w:val="fr-FR"/>
              </w:rPr>
              <w:t>siècle</w:t>
            </w:r>
          </w:p>
        </w:tc>
        <w:tc>
          <w:tcPr>
            <w:tcW w:w="826" w:type="dxa"/>
          </w:tcPr>
          <w:p w14:paraId="5CD726A0" w14:textId="77777777" w:rsidR="00E90A71" w:rsidRPr="00C35EA7" w:rsidRDefault="00E90A71" w:rsidP="00242C0F">
            <w:pPr>
              <w:rPr>
                <w:lang w:val="fr-FR"/>
              </w:rPr>
            </w:pPr>
            <w:r w:rsidRPr="00C35EA7">
              <w:rPr>
                <w:lang w:val="fr-FR"/>
              </w:rPr>
              <w:t>63</w:t>
            </w:r>
          </w:p>
        </w:tc>
      </w:tr>
    </w:tbl>
    <w:p w14:paraId="04413985" w14:textId="77777777" w:rsidR="00E90A71" w:rsidRPr="00E90A71" w:rsidRDefault="00E90A71" w:rsidP="00242C0F">
      <w:pPr>
        <w:rPr>
          <w:lang w:val="fr-FR"/>
        </w:rPr>
      </w:pPr>
      <w:r>
        <w:rPr>
          <w:lang w:val="fr-FR"/>
        </w:rPr>
        <w:t>(BIB 2736)</w:t>
      </w:r>
    </w:p>
    <w:p w14:paraId="554852D2" w14:textId="77777777" w:rsidR="00B753D3" w:rsidRPr="00E90A71" w:rsidRDefault="00B753D3" w:rsidP="00242C0F">
      <w:pPr>
        <w:rPr>
          <w:lang w:val="fr-FR"/>
        </w:rPr>
      </w:pPr>
    </w:p>
    <w:p w14:paraId="529E2245" w14:textId="77777777" w:rsidR="00B753D3" w:rsidRPr="0032190F" w:rsidRDefault="00B753D3" w:rsidP="00426FF9">
      <w:pPr>
        <w:pStyle w:val="Heading1"/>
      </w:pPr>
      <w:bookmarkStart w:id="639" w:name="Sit_Stare_Hradisko"/>
      <w:r w:rsidRPr="0032190F">
        <w:t>STARE HRADISKO</w:t>
      </w:r>
    </w:p>
    <w:bookmarkEnd w:id="639"/>
    <w:p w14:paraId="1795A50F" w14:textId="77777777" w:rsidR="00B753D3" w:rsidRPr="0032190F" w:rsidRDefault="00B753D3" w:rsidP="00242C0F">
      <w:pPr>
        <w:rPr>
          <w:lang w:val="fr-FR"/>
        </w:rPr>
      </w:pPr>
    </w:p>
    <w:p w14:paraId="62E9EAD1" w14:textId="1CF783F5" w:rsidR="00B753D3" w:rsidRPr="0032190F" w:rsidRDefault="00B753D3" w:rsidP="00242C0F">
      <w:pPr>
        <w:rPr>
          <w:lang w:val="fr-FR"/>
        </w:rPr>
      </w:pPr>
      <w:r w:rsidRPr="0032190F">
        <w:rPr>
          <w:lang w:val="fr-FR"/>
        </w:rPr>
        <w:t>L’</w:t>
      </w:r>
      <w:hyperlink r:id="rId1293" w:anchor="Cul_Oppidum" w:history="1">
        <w:r w:rsidR="00900011" w:rsidRPr="0032190F">
          <w:rPr>
            <w:rStyle w:val="Hyperlink"/>
            <w:lang w:val="fr-FR"/>
          </w:rPr>
          <w:t>oppidum</w:t>
        </w:r>
      </w:hyperlink>
      <w:r w:rsidR="00900011" w:rsidRPr="0032190F">
        <w:rPr>
          <w:lang w:val="fr-FR"/>
        </w:rPr>
        <w:t xml:space="preserve"> </w:t>
      </w:r>
      <w:r w:rsidRPr="0032190F">
        <w:rPr>
          <w:lang w:val="fr-FR"/>
        </w:rPr>
        <w:t xml:space="preserve"> de Staré </w:t>
      </w:r>
      <w:r w:rsidR="00FD52C3" w:rsidRPr="0032190F">
        <w:rPr>
          <w:lang w:val="fr-FR"/>
        </w:rPr>
        <w:t xml:space="preserve">(litt. vieille) </w:t>
      </w:r>
      <w:r w:rsidRPr="0032190F">
        <w:rPr>
          <w:lang w:val="fr-FR"/>
        </w:rPr>
        <w:t>Hradisko (</w:t>
      </w:r>
      <w:r w:rsidR="00E85E78" w:rsidRPr="0032190F">
        <w:rPr>
          <w:lang w:val="fr-FR"/>
        </w:rPr>
        <w:t>Bohême</w:t>
      </w:r>
      <w:r w:rsidR="00FD52C3" w:rsidRPr="0032190F">
        <w:rPr>
          <w:lang w:val="fr-FR"/>
        </w:rPr>
        <w:t>, République Tchèque</w:t>
      </w:r>
      <w:r w:rsidRPr="0032190F">
        <w:rPr>
          <w:lang w:val="fr-FR"/>
        </w:rPr>
        <w:t>) (BIB 1992)</w:t>
      </w:r>
    </w:p>
    <w:p w14:paraId="42E240DF" w14:textId="77777777" w:rsidR="0028763E" w:rsidRPr="0032190F" w:rsidRDefault="0028763E" w:rsidP="00242C0F">
      <w:pPr>
        <w:rPr>
          <w:lang w:val="fr-FR"/>
        </w:rPr>
      </w:pPr>
    </w:p>
    <w:p w14:paraId="7CDF88E5" w14:textId="77777777" w:rsidR="009D1EAB" w:rsidRPr="0032190F" w:rsidRDefault="009D1EAB" w:rsidP="00426FF9">
      <w:pPr>
        <w:pStyle w:val="Heading1"/>
      </w:pPr>
      <w:bookmarkStart w:id="640" w:name="Sit_Brezno"/>
      <w:r w:rsidRPr="0032190F">
        <w:t>BREZNO (Tumulus)</w:t>
      </w:r>
    </w:p>
    <w:bookmarkEnd w:id="640"/>
    <w:p w14:paraId="2693A9E3" w14:textId="77777777" w:rsidR="009D1EAB" w:rsidRPr="0032190F" w:rsidRDefault="009D1EAB" w:rsidP="00242C0F">
      <w:pPr>
        <w:rPr>
          <w:lang w:val="fr-FR"/>
        </w:rPr>
      </w:pPr>
    </w:p>
    <w:p w14:paraId="09E92423" w14:textId="77777777" w:rsidR="009D1EAB" w:rsidRPr="0032190F" w:rsidRDefault="00755EC2" w:rsidP="00242C0F">
      <w:pPr>
        <w:rPr>
          <w:lang w:val="fr-FR"/>
        </w:rPr>
      </w:pPr>
      <w:r w:rsidRPr="0032190F">
        <w:rPr>
          <w:lang w:val="fr-FR"/>
        </w:rPr>
        <w:t xml:space="preserve">Le </w:t>
      </w:r>
      <w:r w:rsidRPr="0032190F">
        <w:rPr>
          <w:i/>
          <w:lang w:val="fr-FR"/>
        </w:rPr>
        <w:t>tumulus</w:t>
      </w:r>
      <w:r w:rsidR="009D1EAB" w:rsidRPr="0032190F">
        <w:rPr>
          <w:lang w:val="fr-FR"/>
        </w:rPr>
        <w:t xml:space="preserve"> de Brezno (</w:t>
      </w:r>
      <w:r w:rsidR="00DB30CB" w:rsidRPr="0032190F">
        <w:rPr>
          <w:lang w:val="fr-FR"/>
        </w:rPr>
        <w:t>Bohême, République Tchèque</w:t>
      </w:r>
      <w:r w:rsidR="009D1EAB" w:rsidRPr="0032190F">
        <w:rPr>
          <w:lang w:val="fr-FR"/>
        </w:rPr>
        <w:t xml:space="preserve">) long de </w:t>
      </w:r>
      <w:smartTag w:uri="urn:schemas-microsoft-com:office:smarttags" w:element="metricconverter">
        <w:smartTagPr>
          <w:attr w:name="ProductID" w:val="143 m"/>
        </w:smartTagPr>
        <w:r w:rsidR="009D1EAB" w:rsidRPr="0032190F">
          <w:rPr>
            <w:lang w:val="fr-FR"/>
          </w:rPr>
          <w:t>143 m</w:t>
        </w:r>
      </w:smartTag>
      <w:r w:rsidR="00657557" w:rsidRPr="0032190F">
        <w:rPr>
          <w:lang w:val="fr-FR"/>
        </w:rPr>
        <w:t xml:space="preserve">avec labour au-dessous est daté de 3140 </w:t>
      </w:r>
      <w:r w:rsidR="00657557" w:rsidRPr="0032190F">
        <w:rPr>
          <w:rFonts w:ascii="Arial" w:hAnsi="Arial" w:cs="Arial"/>
          <w:lang w:val="fr-FR"/>
        </w:rPr>
        <w:t>±</w:t>
      </w:r>
      <w:r w:rsidR="00657557" w:rsidRPr="0032190F">
        <w:rPr>
          <w:lang w:val="fr-FR"/>
        </w:rPr>
        <w:t>45 av. J.-C. (BIB 93 p. 43 (BIB 258 et 277 et 705 et 706 et 707 et…)</w:t>
      </w:r>
    </w:p>
    <w:p w14:paraId="501C0ECF" w14:textId="77777777" w:rsidR="009D1EAB" w:rsidRPr="0032190F" w:rsidRDefault="009D1EAB" w:rsidP="00242C0F">
      <w:pPr>
        <w:rPr>
          <w:lang w:val="fr-FR"/>
        </w:rPr>
      </w:pPr>
    </w:p>
    <w:p w14:paraId="5F70E899" w14:textId="77777777" w:rsidR="002D79CB" w:rsidRPr="0032190F" w:rsidRDefault="002D79CB" w:rsidP="00426FF9">
      <w:pPr>
        <w:pStyle w:val="Heading1"/>
      </w:pPr>
      <w:bookmarkStart w:id="641" w:name="Sit_Male_Levare"/>
      <w:r w:rsidRPr="0032190F">
        <w:t>MALE LEVARE</w:t>
      </w:r>
    </w:p>
    <w:bookmarkEnd w:id="641"/>
    <w:p w14:paraId="099827C7" w14:textId="77777777" w:rsidR="002D79CB" w:rsidRPr="0032190F" w:rsidRDefault="002D79CB" w:rsidP="00242C0F">
      <w:pPr>
        <w:rPr>
          <w:lang w:val="fr-FR"/>
        </w:rPr>
      </w:pPr>
    </w:p>
    <w:p w14:paraId="2D3AA9E0" w14:textId="7D8B3020" w:rsidR="002D79CB" w:rsidRPr="0032190F" w:rsidRDefault="002D79CB" w:rsidP="00242C0F">
      <w:pPr>
        <w:rPr>
          <w:lang w:val="fr-FR"/>
        </w:rPr>
      </w:pPr>
      <w:r w:rsidRPr="0032190F">
        <w:rPr>
          <w:lang w:val="fr-FR"/>
        </w:rPr>
        <w:t>Le dépôt de Malé Leváré</w:t>
      </w:r>
      <w:r w:rsidR="00BA150E">
        <w:rPr>
          <w:lang w:val="fr-FR"/>
        </w:rPr>
        <w:t xml:space="preserve"> </w:t>
      </w:r>
      <w:r w:rsidR="004D71D5" w:rsidRPr="0032190F">
        <w:rPr>
          <w:lang w:val="fr-FR"/>
        </w:rPr>
        <w:t xml:space="preserve">(Slovaquie) </w:t>
      </w:r>
      <w:r w:rsidRPr="0032190F">
        <w:rPr>
          <w:lang w:val="fr-FR"/>
        </w:rPr>
        <w:t xml:space="preserve">a livré des objets en </w:t>
      </w:r>
      <w:hyperlink r:id="rId1294" w:anchor="Sit_Cuivre" w:history="1">
        <w:r w:rsidR="00BA150E" w:rsidRPr="00BA150E">
          <w:rPr>
            <w:rStyle w:val="Hyperlink"/>
            <w:lang w:val="fr-FR"/>
          </w:rPr>
          <w:t>cuivre</w:t>
        </w:r>
      </w:hyperlink>
      <w:r w:rsidR="00BA150E">
        <w:rPr>
          <w:lang w:val="fr-FR"/>
        </w:rPr>
        <w:t xml:space="preserve"> </w:t>
      </w:r>
      <w:r w:rsidRPr="0032190F">
        <w:rPr>
          <w:lang w:val="fr-FR"/>
        </w:rPr>
        <w:t>: 1 hache cruciforme, 1 hache plate, 1 poignard et la moitié d’une grande spirale double</w:t>
      </w:r>
      <w:r w:rsidR="004952A1" w:rsidRPr="0032190F">
        <w:rPr>
          <w:lang w:val="fr-FR"/>
        </w:rPr>
        <w:t xml:space="preserve"> (voir </w:t>
      </w:r>
      <w:hyperlink r:id="rId1295" w:anchor="Sit_Petit_Chasseur" w:history="1">
        <w:r w:rsidR="004952A1" w:rsidRPr="0032190F">
          <w:rPr>
            <w:rStyle w:val="Hyperlink"/>
            <w:lang w:val="fr-FR"/>
          </w:rPr>
          <w:t>Petit-Chasseur</w:t>
        </w:r>
      </w:hyperlink>
      <w:r w:rsidR="004952A1" w:rsidRPr="0032190F">
        <w:rPr>
          <w:lang w:val="fr-FR"/>
        </w:rPr>
        <w:t>)</w:t>
      </w:r>
      <w:r w:rsidRPr="0032190F">
        <w:rPr>
          <w:lang w:val="fr-FR"/>
        </w:rPr>
        <w:t xml:space="preserve">. Datation du </w:t>
      </w:r>
      <w:hyperlink r:id="rId1296" w:anchor="Cul_Lengyel" w:history="1">
        <w:r w:rsidRPr="0032190F">
          <w:rPr>
            <w:rStyle w:val="Hyperlink"/>
            <w:lang w:val="fr-FR"/>
          </w:rPr>
          <w:t>Lengyel</w:t>
        </w:r>
      </w:hyperlink>
      <w:r w:rsidRPr="0032190F">
        <w:rPr>
          <w:lang w:val="fr-FR"/>
        </w:rPr>
        <w:t xml:space="preserve"> VI (Baj</w:t>
      </w:r>
      <w:r w:rsidRPr="0032190F">
        <w:rPr>
          <w:rFonts w:ascii="Arial" w:hAnsi="Arial" w:cs="Arial"/>
          <w:lang w:val="fr-FR"/>
        </w:rPr>
        <w:t>č</w:t>
      </w:r>
      <w:r w:rsidRPr="0032190F">
        <w:rPr>
          <w:lang w:val="fr-FR"/>
        </w:rPr>
        <w:t>-Retz) (BIB 56 p. 73)</w:t>
      </w:r>
    </w:p>
    <w:p w14:paraId="3E93D323" w14:textId="77777777" w:rsidR="00DB30CB" w:rsidRPr="0032190F" w:rsidRDefault="00DB30CB" w:rsidP="00242C0F">
      <w:pPr>
        <w:rPr>
          <w:lang w:val="fr-FR"/>
        </w:rPr>
      </w:pPr>
    </w:p>
    <w:p w14:paraId="4817BA9C" w14:textId="77777777" w:rsidR="00DB30CB" w:rsidRPr="0032190F" w:rsidRDefault="00DB30CB" w:rsidP="00426FF9">
      <w:pPr>
        <w:pStyle w:val="Heading1"/>
      </w:pPr>
      <w:bookmarkStart w:id="642" w:name="Sit_Rebesovice"/>
      <w:r w:rsidRPr="0032190F">
        <w:lastRenderedPageBreak/>
        <w:t>REBESOVICE</w:t>
      </w:r>
    </w:p>
    <w:bookmarkEnd w:id="642"/>
    <w:p w14:paraId="515EC4CB" w14:textId="77777777" w:rsidR="00DB30CB" w:rsidRPr="0032190F" w:rsidRDefault="00DB30CB" w:rsidP="00242C0F">
      <w:pPr>
        <w:rPr>
          <w:lang w:val="fr-FR"/>
        </w:rPr>
      </w:pPr>
    </w:p>
    <w:p w14:paraId="3BB07C95" w14:textId="665A7092" w:rsidR="00DB30CB" w:rsidRPr="0032190F" w:rsidRDefault="00DB30CB" w:rsidP="00242C0F">
      <w:pPr>
        <w:jc w:val="both"/>
        <w:rPr>
          <w:lang w:val="fr-FR"/>
        </w:rPr>
      </w:pPr>
      <w:r w:rsidRPr="0032190F">
        <w:rPr>
          <w:lang w:val="fr-FR"/>
        </w:rPr>
        <w:t>Le cimetière de l’âge du Bronze de Rebešovice (République Tchèque), daté entre 2300 et 1700 aec, est l’un des plus grand de la culture d’</w:t>
      </w:r>
      <w:hyperlink r:id="rId1297" w:anchor="Cul_Unetice" w:history="1">
        <w:r w:rsidRPr="0032190F">
          <w:rPr>
            <w:rStyle w:val="Hyperlink"/>
            <w:lang w:val="fr-FR"/>
          </w:rPr>
          <w:t>Unetice</w:t>
        </w:r>
      </w:hyperlink>
      <w:r w:rsidRPr="0032190F">
        <w:rPr>
          <w:lang w:val="fr-FR"/>
        </w:rPr>
        <w:t xml:space="preserve"> (BIB 1812 p. 57). Un fort contraste [ici un gradient concentrique] a été observé entre le centre (tombes plus élaborées, offrandes séléctives) et la périphérie (tombes moins élaborées, offrandes peu séléctives) du cimetière. Deux hypothèses ont été proposées : différence d’ordre social, différence d’ordre chronologique. Il semble que ni l’une ni l’autre des hypothèses soient totalement opérante (BIB 1812 p. 63). Il semblerait en fait que le cimétière soit patitionné en quelques sous-ensembles (</w:t>
      </w:r>
      <w:r w:rsidRPr="0032190F">
        <w:rPr>
          <w:i/>
          <w:lang w:val="fr-FR"/>
        </w:rPr>
        <w:t>few subsections</w:t>
      </w:r>
      <w:r w:rsidRPr="0032190F">
        <w:rPr>
          <w:lang w:val="fr-FR"/>
        </w:rPr>
        <w:t>)</w:t>
      </w:r>
      <w:r w:rsidR="00780B42" w:rsidRPr="0032190F">
        <w:rPr>
          <w:lang w:val="fr-FR"/>
        </w:rPr>
        <w:t xml:space="preserve"> (BIB 1812)</w:t>
      </w:r>
    </w:p>
    <w:p w14:paraId="7CA83BFD" w14:textId="77777777" w:rsidR="002D79CB" w:rsidRPr="0032190F" w:rsidRDefault="002D79CB" w:rsidP="00242C0F">
      <w:pPr>
        <w:rPr>
          <w:lang w:val="fr-FR"/>
        </w:rPr>
      </w:pPr>
    </w:p>
    <w:p w14:paraId="5D124D46" w14:textId="77777777" w:rsidR="0028763E" w:rsidRPr="0032190F" w:rsidRDefault="0028763E" w:rsidP="00426FF9">
      <w:pPr>
        <w:pStyle w:val="Heading1"/>
      </w:pPr>
      <w:bookmarkStart w:id="643" w:name="Sit_Heinheim"/>
      <w:r w:rsidRPr="0032190F">
        <w:t>HEINHEIM (Site de)</w:t>
      </w:r>
    </w:p>
    <w:bookmarkEnd w:id="643"/>
    <w:p w14:paraId="222B53B8" w14:textId="77777777" w:rsidR="003006B9" w:rsidRPr="0032190F" w:rsidRDefault="003006B9" w:rsidP="00242C0F">
      <w:pPr>
        <w:rPr>
          <w:lang w:val="fr-FR"/>
        </w:rPr>
      </w:pPr>
    </w:p>
    <w:p w14:paraId="733772C9" w14:textId="36AABBDE" w:rsidR="0028763E" w:rsidRPr="0032190F" w:rsidRDefault="0028763E" w:rsidP="00242C0F">
      <w:pPr>
        <w:jc w:val="both"/>
        <w:rPr>
          <w:lang w:val="fr-FR"/>
        </w:rPr>
      </w:pPr>
      <w:r w:rsidRPr="0032190F">
        <w:rPr>
          <w:lang w:val="fr-FR"/>
        </w:rPr>
        <w:t xml:space="preserve">Site de Bavière attribué au groupe de la </w:t>
      </w:r>
      <w:hyperlink r:id="rId1298" w:anchor="Cul_Ceramique_Pointillee" w:history="1">
        <w:r w:rsidRPr="0032190F">
          <w:rPr>
            <w:rStyle w:val="Hyperlink"/>
            <w:lang w:val="fr-FR"/>
          </w:rPr>
          <w:t>Céramique Pointillée</w:t>
        </w:r>
      </w:hyperlink>
      <w:r w:rsidRPr="0032190F">
        <w:rPr>
          <w:lang w:val="fr-FR"/>
        </w:rPr>
        <w:t xml:space="preserve"> pour lequel une quinzaine de maisons ont été découvertes au-dessus d’un site </w:t>
      </w:r>
      <w:hyperlink r:id="rId1299" w:anchor="Cul_Rubane" w:history="1">
        <w:r w:rsidRPr="0032190F">
          <w:rPr>
            <w:rStyle w:val="Hyperlink"/>
            <w:lang w:val="fr-FR"/>
          </w:rPr>
          <w:t>Rubané</w:t>
        </w:r>
      </w:hyperlink>
      <w:r w:rsidRPr="0032190F">
        <w:rPr>
          <w:lang w:val="fr-FR"/>
        </w:rPr>
        <w:t xml:space="preserve">. Les maisons sont de forme rectangulaire on </w:t>
      </w:r>
      <w:r w:rsidR="00122ECF" w:rsidRPr="0032190F">
        <w:rPr>
          <w:lang w:val="fr-FR"/>
        </w:rPr>
        <w:t>trapézoïdale</w:t>
      </w:r>
      <w:r w:rsidRPr="0032190F">
        <w:rPr>
          <w:lang w:val="fr-FR"/>
        </w:rPr>
        <w:t xml:space="preserve"> aux parois </w:t>
      </w:r>
      <w:r w:rsidR="00122ECF" w:rsidRPr="0032190F">
        <w:rPr>
          <w:lang w:val="fr-FR"/>
        </w:rPr>
        <w:t>parfoiscarénées</w:t>
      </w:r>
      <w:r w:rsidRPr="0032190F">
        <w:rPr>
          <w:lang w:val="fr-FR"/>
        </w:rPr>
        <w:t xml:space="preserve"> (maisons naviformes) mais toutes orientées Nord-Ouest/Sud-Est. Le toit est maintenu par des tierces de poteaux. Le nombr de ces tierces va en se réduisant entraînant le report du poids de la toiture sur les murs qui seront affermis par redoublement des poteaux.(</w:t>
      </w:r>
      <w:r w:rsidR="0070027E" w:rsidRPr="0032190F">
        <w:rPr>
          <w:lang w:val="fr-FR"/>
        </w:rPr>
        <w:t>BIB</w:t>
      </w:r>
      <w:r w:rsidRPr="0032190F">
        <w:rPr>
          <w:lang w:val="fr-FR"/>
        </w:rPr>
        <w:t xml:space="preserve"> 125 p. 138).</w:t>
      </w:r>
    </w:p>
    <w:p w14:paraId="313B8B05" w14:textId="77777777" w:rsidR="00A62334" w:rsidRPr="0032190F" w:rsidRDefault="00A62334" w:rsidP="00242C0F">
      <w:pPr>
        <w:jc w:val="both"/>
        <w:rPr>
          <w:lang w:val="fr-FR"/>
        </w:rPr>
      </w:pPr>
    </w:p>
    <w:p w14:paraId="54511E59" w14:textId="77777777" w:rsidR="008F6271" w:rsidRPr="0032190F" w:rsidRDefault="008F6271" w:rsidP="00426FF9">
      <w:pPr>
        <w:pStyle w:val="Heading1"/>
      </w:pPr>
      <w:bookmarkStart w:id="644" w:name="Sit_Altheim"/>
      <w:r w:rsidRPr="0032190F">
        <w:t>ALTHEIM</w:t>
      </w:r>
    </w:p>
    <w:bookmarkEnd w:id="644"/>
    <w:p w14:paraId="47062CE0" w14:textId="77777777" w:rsidR="008F6271" w:rsidRPr="0032190F" w:rsidRDefault="008F6271" w:rsidP="00242C0F">
      <w:pPr>
        <w:rPr>
          <w:lang w:val="fr-FR"/>
        </w:rPr>
      </w:pPr>
    </w:p>
    <w:p w14:paraId="52F46078" w14:textId="77777777" w:rsidR="008F6271" w:rsidRPr="0032190F" w:rsidRDefault="008F6271" w:rsidP="00242C0F">
      <w:pPr>
        <w:rPr>
          <w:lang w:val="fr-FR"/>
        </w:rPr>
      </w:pPr>
      <w:r w:rsidRPr="0032190F">
        <w:rPr>
          <w:lang w:val="fr-FR"/>
        </w:rPr>
        <w:t>Le</w:t>
      </w:r>
      <w:r w:rsidR="003A2EA3" w:rsidRPr="0032190F">
        <w:rPr>
          <w:lang w:val="fr-FR"/>
        </w:rPr>
        <w:t xml:space="preserve"> « camp » du groupe éponyme  d’</w:t>
      </w:r>
      <w:r w:rsidRPr="0032190F">
        <w:rPr>
          <w:lang w:val="fr-FR"/>
        </w:rPr>
        <w:t xml:space="preserve">Altheim est consistué de 3 </w:t>
      </w:r>
      <w:r w:rsidR="00A62334" w:rsidRPr="0032190F">
        <w:rPr>
          <w:lang w:val="fr-FR"/>
        </w:rPr>
        <w:t>cercles</w:t>
      </w:r>
      <w:r w:rsidRPr="0032190F">
        <w:rPr>
          <w:lang w:val="fr-FR"/>
        </w:rPr>
        <w:t xml:space="preserve"> concentriques (le plus grand de 120 x </w:t>
      </w:r>
      <w:smartTag w:uri="urn:schemas-microsoft-com:office:smarttags" w:element="metricconverter">
        <w:smartTagPr>
          <w:attr w:name="ProductID" w:val="87 m"/>
        </w:smartTagPr>
        <w:r w:rsidRPr="0032190F">
          <w:rPr>
            <w:lang w:val="fr-FR"/>
          </w:rPr>
          <w:t>87 m</w:t>
        </w:r>
      </w:smartTag>
      <w:r w:rsidRPr="0032190F">
        <w:rPr>
          <w:lang w:val="fr-FR"/>
        </w:rPr>
        <w:t>. Tous les fossés sont à fond plat (BIB 56 p. 33)</w:t>
      </w:r>
    </w:p>
    <w:p w14:paraId="0425C64C" w14:textId="77777777" w:rsidR="004E120A" w:rsidRPr="0032190F" w:rsidRDefault="004E120A" w:rsidP="00242C0F">
      <w:pPr>
        <w:rPr>
          <w:lang w:val="fr-FR"/>
        </w:rPr>
      </w:pPr>
    </w:p>
    <w:p w14:paraId="3834F7E6" w14:textId="77777777" w:rsidR="00FE345D" w:rsidRPr="0032190F" w:rsidRDefault="00FE345D" w:rsidP="00426FF9">
      <w:pPr>
        <w:pStyle w:val="Heading1"/>
      </w:pPr>
      <w:bookmarkStart w:id="645" w:name="Sit_Bad_Buchau_Torwiesen_II"/>
      <w:r w:rsidRPr="0032190F">
        <w:t>BAD BUCHAU/TORWIESEN II</w:t>
      </w:r>
    </w:p>
    <w:bookmarkEnd w:id="645"/>
    <w:p w14:paraId="6317056C" w14:textId="77777777" w:rsidR="00FE345D" w:rsidRPr="0032190F" w:rsidRDefault="00FE345D" w:rsidP="00242C0F">
      <w:pPr>
        <w:rPr>
          <w:lang w:val="fr-FR"/>
        </w:rPr>
      </w:pPr>
    </w:p>
    <w:p w14:paraId="0537FC65" w14:textId="438D568C" w:rsidR="00FE345D" w:rsidRPr="0032190F" w:rsidRDefault="00C2771B" w:rsidP="00242C0F">
      <w:pPr>
        <w:jc w:val="both"/>
        <w:rPr>
          <w:lang w:val="fr-FR"/>
        </w:rPr>
      </w:pPr>
      <w:r w:rsidRPr="0032190F">
        <w:rPr>
          <w:lang w:val="fr-FR"/>
        </w:rPr>
        <w:t>L</w:t>
      </w:r>
      <w:r w:rsidR="00FE345D" w:rsidRPr="0032190F">
        <w:rPr>
          <w:lang w:val="fr-FR"/>
        </w:rPr>
        <w:t xml:space="preserve">e village </w:t>
      </w:r>
      <w:r w:rsidRPr="0032190F">
        <w:rPr>
          <w:lang w:val="fr-FR"/>
        </w:rPr>
        <w:t xml:space="preserve">de Bad Buchau-Torwiesen II, </w:t>
      </w:r>
      <w:r w:rsidR="00FE345D" w:rsidRPr="0032190F">
        <w:rPr>
          <w:lang w:val="fr-FR"/>
        </w:rPr>
        <w:t xml:space="preserve">d’ambiance humide aux bords du Federsee (Haute Souabe, Allemagne du Sud) est daté de environ 3280-2900 av. Il montre des habitats disposé de part et d’autre d’un chemin de planche. Il a livré des tessons de la culture de </w:t>
      </w:r>
      <w:hyperlink r:id="rId1300" w:anchor="Cul_Baden" w:history="1">
        <w:r w:rsidR="00FE345D" w:rsidRPr="0032190F">
          <w:rPr>
            <w:rStyle w:val="Hyperlink"/>
            <w:lang w:val="fr-FR"/>
          </w:rPr>
          <w:t>Baden</w:t>
        </w:r>
      </w:hyperlink>
      <w:r w:rsidR="00FE345D" w:rsidRPr="0032190F">
        <w:rPr>
          <w:lang w:val="fr-FR"/>
        </w:rPr>
        <w:t xml:space="preserve"> aux environs de 3280 av. J.-C. (BIB 446 p. </w:t>
      </w:r>
      <w:r w:rsidRPr="0032190F">
        <w:rPr>
          <w:lang w:val="fr-FR"/>
        </w:rPr>
        <w:t>174 (BIB 491 et 492)).</w:t>
      </w:r>
    </w:p>
    <w:p w14:paraId="4FDA6158" w14:textId="77777777" w:rsidR="008F6EAE" w:rsidRPr="0032190F" w:rsidRDefault="008F6EAE" w:rsidP="00242C0F">
      <w:pPr>
        <w:jc w:val="both"/>
        <w:rPr>
          <w:lang w:val="fr-FR"/>
        </w:rPr>
      </w:pPr>
      <w:r w:rsidRPr="0032190F">
        <w:rPr>
          <w:lang w:val="fr-FR"/>
        </w:rPr>
        <w:t>Village-rue (BIB C. Jeunesse, colloque Habitat Dijon 2015)</w:t>
      </w:r>
    </w:p>
    <w:p w14:paraId="07D53EB8" w14:textId="77777777" w:rsidR="00FE345D" w:rsidRPr="0032190F" w:rsidRDefault="00FE345D" w:rsidP="00242C0F">
      <w:pPr>
        <w:rPr>
          <w:lang w:val="fr-FR"/>
        </w:rPr>
      </w:pPr>
    </w:p>
    <w:p w14:paraId="1AD3D2D7" w14:textId="77777777" w:rsidR="0090412A" w:rsidRPr="0032190F" w:rsidRDefault="0090412A" w:rsidP="00426FF9">
      <w:pPr>
        <w:pStyle w:val="Heading1"/>
      </w:pPr>
      <w:bookmarkStart w:id="646" w:name="Sit_Pestenacker"/>
      <w:r w:rsidRPr="0032190F">
        <w:t>PESTENACKER (Village de)</w:t>
      </w:r>
    </w:p>
    <w:bookmarkEnd w:id="646"/>
    <w:p w14:paraId="4B4C4C36" w14:textId="77777777" w:rsidR="0090412A" w:rsidRPr="0032190F" w:rsidRDefault="0090412A" w:rsidP="00242C0F">
      <w:pPr>
        <w:rPr>
          <w:lang w:val="fr-FR"/>
        </w:rPr>
      </w:pPr>
    </w:p>
    <w:p w14:paraId="49147FBE" w14:textId="3BD02FB6" w:rsidR="0090412A" w:rsidRPr="0032190F" w:rsidRDefault="00B72F0F" w:rsidP="00242C0F">
      <w:pPr>
        <w:jc w:val="both"/>
        <w:rPr>
          <w:lang w:val="fr-FR"/>
        </w:rPr>
      </w:pPr>
      <w:r w:rsidRPr="0032190F">
        <w:rPr>
          <w:lang w:val="fr-FR"/>
        </w:rPr>
        <w:t>Etablissement de la culture d’</w:t>
      </w:r>
      <w:hyperlink r:id="rId1301" w:anchor="Cul_Pfyn_Altheim" w:history="1">
        <w:r w:rsidR="003A2EA3" w:rsidRPr="0032190F">
          <w:rPr>
            <w:rStyle w:val="Hyperlink"/>
            <w:lang w:val="fr-FR"/>
          </w:rPr>
          <w:t>Altheim</w:t>
        </w:r>
      </w:hyperlink>
      <w:r w:rsidRPr="0032190F">
        <w:rPr>
          <w:lang w:val="fr-FR"/>
        </w:rPr>
        <w:t xml:space="preserve"> (BIB 27 p. 281) l</w:t>
      </w:r>
      <w:r w:rsidR="003907EA" w:rsidRPr="0032190F">
        <w:rPr>
          <w:lang w:val="fr-FR"/>
        </w:rPr>
        <w:t xml:space="preserve">es villages de Pestenacker et de Unfriedhausen en </w:t>
      </w:r>
      <w:r w:rsidR="0090412A" w:rsidRPr="0032190F">
        <w:rPr>
          <w:lang w:val="fr-FR"/>
        </w:rPr>
        <w:t xml:space="preserve">Bavière </w:t>
      </w:r>
      <w:r w:rsidR="003907EA" w:rsidRPr="0032190F">
        <w:rPr>
          <w:lang w:val="fr-FR"/>
        </w:rPr>
        <w:t xml:space="preserve">ont </w:t>
      </w:r>
      <w:r w:rsidR="0090412A" w:rsidRPr="0032190F">
        <w:rPr>
          <w:lang w:val="fr-FR"/>
        </w:rPr>
        <w:t>été construit le long d’un chemin de planches daté en dendrochronologie entre 3536 et 3494 av. J.-C. (BIB 446 p. 170 (BIB 488)) environ 300 ans avant la toute première roue trouvée au Federsee (BIB 446 p. 170)</w:t>
      </w:r>
      <w:r w:rsidR="00764ECD" w:rsidRPr="0032190F">
        <w:rPr>
          <w:lang w:val="fr-FR"/>
        </w:rPr>
        <w:t>. Le chemin de planche reliait le village à la terre ferme. Des indices de stabulation du bétail ont été retrouvés dans le village (BIB 446 p. 172)</w:t>
      </w:r>
    </w:p>
    <w:p w14:paraId="32758AD8" w14:textId="77777777" w:rsidR="00B72F0F" w:rsidRPr="0032190F" w:rsidRDefault="00B72F0F" w:rsidP="00242C0F">
      <w:pPr>
        <w:rPr>
          <w:lang w:val="fr-FR"/>
        </w:rPr>
      </w:pPr>
    </w:p>
    <w:p w14:paraId="625C4CBE" w14:textId="77777777" w:rsidR="00B72F0F" w:rsidRPr="0032190F" w:rsidRDefault="00B72F0F" w:rsidP="00242C0F">
      <w:pPr>
        <w:rPr>
          <w:lang w:val="fr-FR"/>
        </w:rPr>
      </w:pPr>
      <w:r w:rsidRPr="0032190F">
        <w:rPr>
          <w:lang w:val="fr-FR"/>
        </w:rPr>
        <w:t>Un poignard retrouvé sur ce site peut être comparé à celui de Remedello-Sotto t. 97 (BIB 27 p. 281) en silex du Monti Lessini (BIB 788 fig. 3)</w:t>
      </w:r>
    </w:p>
    <w:p w14:paraId="09F911C8" w14:textId="77777777" w:rsidR="008F6EAE" w:rsidRPr="0032190F" w:rsidRDefault="008F6EAE" w:rsidP="00242C0F">
      <w:pPr>
        <w:rPr>
          <w:lang w:val="fr-FR"/>
        </w:rPr>
      </w:pPr>
    </w:p>
    <w:p w14:paraId="332BE9B1" w14:textId="77777777" w:rsidR="008F6EAE" w:rsidRPr="0032190F" w:rsidRDefault="008F6EAE" w:rsidP="008F6EAE">
      <w:pPr>
        <w:jc w:val="both"/>
        <w:rPr>
          <w:lang w:val="fr-FR"/>
        </w:rPr>
      </w:pPr>
      <w:r w:rsidRPr="0032190F">
        <w:rPr>
          <w:lang w:val="fr-FR"/>
        </w:rPr>
        <w:t>Village-rue (BIB C. Jeunesse, colloque Habitat Dijon 2015)</w:t>
      </w:r>
    </w:p>
    <w:p w14:paraId="36B10271" w14:textId="77777777" w:rsidR="0090412A" w:rsidRPr="0032190F" w:rsidRDefault="0090412A" w:rsidP="00242C0F">
      <w:pPr>
        <w:rPr>
          <w:lang w:val="fr-FR"/>
        </w:rPr>
      </w:pPr>
    </w:p>
    <w:p w14:paraId="3FB78C68" w14:textId="77777777" w:rsidR="0090412A" w:rsidRPr="0032190F" w:rsidRDefault="0090412A" w:rsidP="00426FF9">
      <w:pPr>
        <w:pStyle w:val="Heading1"/>
      </w:pPr>
      <w:bookmarkStart w:id="647" w:name="Sit_Unfriedshausen"/>
      <w:r w:rsidRPr="0032190F">
        <w:t>UNFRIEDSHAUSEN (Village de)</w:t>
      </w:r>
    </w:p>
    <w:bookmarkEnd w:id="647"/>
    <w:p w14:paraId="7F924612" w14:textId="77777777" w:rsidR="0090412A" w:rsidRPr="0032190F" w:rsidRDefault="0090412A" w:rsidP="00242C0F">
      <w:pPr>
        <w:rPr>
          <w:lang w:val="fr-FR"/>
        </w:rPr>
      </w:pPr>
    </w:p>
    <w:p w14:paraId="29972E01" w14:textId="58057D2D" w:rsidR="00764ECD" w:rsidRPr="0032190F" w:rsidRDefault="003907EA" w:rsidP="00242C0F">
      <w:pPr>
        <w:rPr>
          <w:lang w:val="fr-FR"/>
        </w:rPr>
      </w:pPr>
      <w:r w:rsidRPr="0032190F">
        <w:rPr>
          <w:lang w:val="fr-FR"/>
        </w:rPr>
        <w:lastRenderedPageBreak/>
        <w:t xml:space="preserve">Les villages de </w:t>
      </w:r>
      <w:hyperlink r:id="rId1302" w:anchor="Sit_Pestenacker" w:history="1">
        <w:r w:rsidRPr="0032190F">
          <w:rPr>
            <w:rStyle w:val="Hyperlink"/>
            <w:lang w:val="fr-FR"/>
          </w:rPr>
          <w:t>Pestenacker</w:t>
        </w:r>
      </w:hyperlink>
      <w:r w:rsidRPr="0032190F">
        <w:rPr>
          <w:lang w:val="fr-FR"/>
        </w:rPr>
        <w:t xml:space="preserve"> et de Unfriedhausen en Bavière ont été construit le long d’un chemin de planches daté en dendrochronologie entre 3536 et 3494 av. J.-C. (BIB 446 p. 170 (BIB 488)) environ 300 ans avant la toute première roue trouvée au Federsee (BIB 446 p. 170)</w:t>
      </w:r>
      <w:r w:rsidR="00764ECD" w:rsidRPr="0032190F">
        <w:rPr>
          <w:lang w:val="fr-FR"/>
        </w:rPr>
        <w:t xml:space="preserve"> Des indices de stabulation du bétail ont été retrouvés dans le village (BIB 446 p. 172)</w:t>
      </w:r>
    </w:p>
    <w:p w14:paraId="27CCB3CE" w14:textId="77777777" w:rsidR="004F2FEE" w:rsidRPr="0032190F" w:rsidRDefault="004F2FEE" w:rsidP="00426FF9">
      <w:pPr>
        <w:pStyle w:val="Heading1"/>
      </w:pPr>
      <w:r w:rsidRPr="0032190F">
        <w:br/>
      </w:r>
      <w:bookmarkStart w:id="648" w:name="Sit_Walle"/>
      <w:r w:rsidRPr="0032190F">
        <w:t>WALLE</w:t>
      </w:r>
      <w:bookmarkEnd w:id="648"/>
    </w:p>
    <w:p w14:paraId="731ABEB3" w14:textId="77777777" w:rsidR="004F2FEE" w:rsidRPr="0032190F" w:rsidRDefault="004F2FEE" w:rsidP="00242C0F">
      <w:pPr>
        <w:rPr>
          <w:lang w:val="fr-FR"/>
        </w:rPr>
      </w:pPr>
    </w:p>
    <w:p w14:paraId="6412C333" w14:textId="360471D1" w:rsidR="004F2FEE" w:rsidRPr="0032190F" w:rsidRDefault="004F2FEE" w:rsidP="00242C0F">
      <w:pPr>
        <w:rPr>
          <w:lang w:val="fr-FR"/>
        </w:rPr>
      </w:pPr>
      <w:r w:rsidRPr="0032190F">
        <w:rPr>
          <w:lang w:val="fr-FR"/>
        </w:rPr>
        <w:t xml:space="preserve">Walle (Allemagne). Araire du même type que celui de </w:t>
      </w:r>
      <w:hyperlink r:id="rId1303" w:anchor="Sit_Lavagnone" w:history="1">
        <w:r w:rsidRPr="0032190F">
          <w:rPr>
            <w:rStyle w:val="Hyperlink"/>
            <w:lang w:val="fr-FR"/>
          </w:rPr>
          <w:t>Lavagnone</w:t>
        </w:r>
      </w:hyperlink>
      <w:r w:rsidRPr="0032190F">
        <w:rPr>
          <w:lang w:val="fr-FR"/>
        </w:rPr>
        <w:t xml:space="preserve"> (SS BIB)</w:t>
      </w:r>
    </w:p>
    <w:p w14:paraId="3ED76434" w14:textId="77777777" w:rsidR="003907EA" w:rsidRPr="0032190F" w:rsidRDefault="003907EA" w:rsidP="00242C0F">
      <w:pPr>
        <w:rPr>
          <w:lang w:val="fr-FR"/>
        </w:rPr>
      </w:pPr>
    </w:p>
    <w:p w14:paraId="682BEF36" w14:textId="77777777" w:rsidR="0013558F" w:rsidRPr="0032190F" w:rsidRDefault="0013558F" w:rsidP="00426FF9">
      <w:pPr>
        <w:pStyle w:val="Heading1"/>
      </w:pPr>
      <w:bookmarkStart w:id="649" w:name="Sit_Seekirch_Achwiesen"/>
      <w:r w:rsidRPr="0032190F">
        <w:t>SEEKIRCH/ACHWIESEN (Site de)</w:t>
      </w:r>
    </w:p>
    <w:bookmarkEnd w:id="649"/>
    <w:p w14:paraId="7884E007" w14:textId="77777777" w:rsidR="0013558F" w:rsidRPr="0032190F" w:rsidRDefault="0013558F" w:rsidP="00242C0F">
      <w:pPr>
        <w:rPr>
          <w:lang w:val="fr-FR"/>
        </w:rPr>
      </w:pPr>
    </w:p>
    <w:p w14:paraId="1C935E96" w14:textId="77777777" w:rsidR="00396C61" w:rsidRPr="0032190F" w:rsidRDefault="0013558F" w:rsidP="00242C0F">
      <w:pPr>
        <w:jc w:val="both"/>
        <w:rPr>
          <w:lang w:val="fr-FR"/>
        </w:rPr>
      </w:pPr>
      <w:r w:rsidRPr="0032190F">
        <w:rPr>
          <w:lang w:val="fr-FR"/>
        </w:rPr>
        <w:t xml:space="preserve">Le site de Seekirch/Achwiesen dans le Federsee, au nord du lac de Constance, en Allemagne a livré 3 roues bipartites en érable et à traverses en queue d’aronde en frêne. Toutes ces roues ont été trouvées en bordure de village </w:t>
      </w:r>
      <w:r w:rsidR="00396C61" w:rsidRPr="0032190F">
        <w:rPr>
          <w:lang w:val="fr-FR"/>
        </w:rPr>
        <w:t>d’ambiance humide côté terre ferme. Elles sont datées de 2800-2500 av. J.-C. années solaires (BIB 446 p. 165-167)</w:t>
      </w:r>
    </w:p>
    <w:p w14:paraId="5CA065A6" w14:textId="77777777" w:rsidR="00396C61" w:rsidRPr="0032190F" w:rsidRDefault="00396C61" w:rsidP="00242C0F">
      <w:pPr>
        <w:rPr>
          <w:lang w:val="fr-FR"/>
        </w:rPr>
      </w:pPr>
    </w:p>
    <w:p w14:paraId="1068843F" w14:textId="77777777" w:rsidR="00396C61" w:rsidRPr="0032190F" w:rsidRDefault="00396C61" w:rsidP="00426FF9">
      <w:pPr>
        <w:pStyle w:val="Heading1"/>
      </w:pPr>
      <w:bookmarkStart w:id="650" w:name="Sit_Seekirch_Stockwiesen"/>
      <w:r w:rsidRPr="0032190F">
        <w:t>SEEKIRCH/STOCKWIESEN (Site de)</w:t>
      </w:r>
    </w:p>
    <w:bookmarkEnd w:id="650"/>
    <w:p w14:paraId="14A630CB" w14:textId="77777777" w:rsidR="00396C61" w:rsidRPr="0032190F" w:rsidRDefault="00396C61" w:rsidP="00242C0F">
      <w:pPr>
        <w:rPr>
          <w:lang w:val="fr-FR"/>
        </w:rPr>
      </w:pPr>
    </w:p>
    <w:p w14:paraId="46AA8F4C" w14:textId="741D0DBE" w:rsidR="0013558F" w:rsidRPr="0032190F" w:rsidRDefault="00396C61" w:rsidP="00242C0F">
      <w:pPr>
        <w:jc w:val="both"/>
        <w:rPr>
          <w:lang w:val="fr-FR"/>
        </w:rPr>
      </w:pPr>
      <w:r w:rsidRPr="0032190F">
        <w:rPr>
          <w:lang w:val="fr-FR"/>
        </w:rPr>
        <w:t xml:space="preserve">Le site de Seekirch/Stockwiesen dans le Federsee, au nord du lac de Constance, en Allemagne a livré une roue bipartite en érable et à traverses en queue d’aronde en frêne attribuée au </w:t>
      </w:r>
      <w:hyperlink r:id="rId1304" w:anchor="Cul_Horgen" w:history="1">
        <w:r w:rsidRPr="0032190F">
          <w:rPr>
            <w:rStyle w:val="Hyperlink"/>
            <w:lang w:val="fr-FR"/>
          </w:rPr>
          <w:t>Horgen</w:t>
        </w:r>
      </w:hyperlink>
      <w:r w:rsidRPr="0032190F">
        <w:rPr>
          <w:lang w:val="fr-FR"/>
        </w:rPr>
        <w:t xml:space="preserve"> avec une influence possible de </w:t>
      </w:r>
      <w:hyperlink r:id="rId1305" w:anchor="Cul_Goldberg" w:history="1">
        <w:r w:rsidRPr="0032190F">
          <w:rPr>
            <w:rStyle w:val="Hyperlink"/>
            <w:lang w:val="fr-FR"/>
          </w:rPr>
          <w:t>Gol</w:t>
        </w:r>
        <w:r w:rsidR="002012B8" w:rsidRPr="0032190F">
          <w:rPr>
            <w:rStyle w:val="Hyperlink"/>
            <w:lang w:val="fr-FR"/>
          </w:rPr>
          <w:t>d</w:t>
        </w:r>
        <w:r w:rsidRPr="0032190F">
          <w:rPr>
            <w:rStyle w:val="Hyperlink"/>
            <w:lang w:val="fr-FR"/>
          </w:rPr>
          <w:t>berg III</w:t>
        </w:r>
      </w:hyperlink>
      <w:r w:rsidRPr="0032190F">
        <w:rPr>
          <w:lang w:val="fr-FR"/>
        </w:rPr>
        <w:t xml:space="preserve"> (3000-2900 av. J.-C.). Elle a été découverte parmi les bois d’un chemin de planches soigneusement construit qui traversait le village (BIB 446 p. 165-168)</w:t>
      </w:r>
      <w:r w:rsidR="00764ECD" w:rsidRPr="0032190F">
        <w:rPr>
          <w:lang w:val="fr-FR"/>
        </w:rPr>
        <w:t>.</w:t>
      </w:r>
    </w:p>
    <w:p w14:paraId="18482F41" w14:textId="77777777" w:rsidR="00764ECD" w:rsidRPr="0032190F" w:rsidRDefault="00764ECD" w:rsidP="00242C0F">
      <w:pPr>
        <w:jc w:val="both"/>
        <w:rPr>
          <w:lang w:val="fr-FR"/>
        </w:rPr>
      </w:pPr>
      <w:r w:rsidRPr="0032190F">
        <w:rPr>
          <w:lang w:val="fr-FR"/>
        </w:rPr>
        <w:t xml:space="preserve">Ce chemin de planche est interprété comme un chemin pour le bétail. Des indices de stabulation à l’intérieur du village ayant été trouvés (BIB 446 p. 172). </w:t>
      </w:r>
    </w:p>
    <w:p w14:paraId="24497F85" w14:textId="77777777" w:rsidR="00764ECD" w:rsidRPr="0032190F" w:rsidRDefault="00764ECD" w:rsidP="00242C0F">
      <w:pPr>
        <w:rPr>
          <w:lang w:val="fr-FR"/>
        </w:rPr>
      </w:pPr>
    </w:p>
    <w:p w14:paraId="32ADDFEB" w14:textId="01DB168F" w:rsidR="00764ECD" w:rsidRPr="0032190F" w:rsidRDefault="00764ECD" w:rsidP="00242C0F">
      <w:pPr>
        <w:jc w:val="both"/>
        <w:rPr>
          <w:lang w:val="fr-FR"/>
        </w:rPr>
      </w:pPr>
      <w:r w:rsidRPr="0032190F">
        <w:rPr>
          <w:lang w:val="fr-FR"/>
        </w:rPr>
        <w:t>Elle apparaît à la prériphérie nord-orientale de la culture de Horgen en contact avec les cultures orientales voisines :</w:t>
      </w:r>
      <w:r w:rsidR="007C773A" w:rsidRPr="0032190F">
        <w:rPr>
          <w:lang w:val="fr-FR"/>
        </w:rPr>
        <w:t xml:space="preserve"> phase tardive de la culture d’</w:t>
      </w:r>
      <w:hyperlink r:id="rId1306" w:anchor="Cul_Pfyn_Altheim" w:history="1">
        <w:r w:rsidR="003A2EA3" w:rsidRPr="0032190F">
          <w:rPr>
            <w:rStyle w:val="Hyperlink"/>
            <w:lang w:val="fr-FR"/>
          </w:rPr>
          <w:t>Altheim</w:t>
        </w:r>
      </w:hyperlink>
      <w:r w:rsidRPr="0032190F">
        <w:rPr>
          <w:lang w:val="fr-FR"/>
        </w:rPr>
        <w:t xml:space="preserve"> et phase précoce de la culture de </w:t>
      </w:r>
      <w:hyperlink r:id="rId1307" w:anchor="Cul_Cham" w:history="1">
        <w:r w:rsidRPr="0032190F">
          <w:rPr>
            <w:rStyle w:val="Hyperlink"/>
            <w:lang w:val="fr-FR"/>
          </w:rPr>
          <w:t>Cham</w:t>
        </w:r>
      </w:hyperlink>
      <w:r w:rsidRPr="0032190F">
        <w:rPr>
          <w:lang w:val="fr-FR"/>
        </w:rPr>
        <w:t xml:space="preserve"> (BIB 466 p. 173)</w:t>
      </w:r>
    </w:p>
    <w:p w14:paraId="5374029A" w14:textId="77777777" w:rsidR="008F6EAE" w:rsidRPr="0032190F" w:rsidRDefault="008F6EAE" w:rsidP="00242C0F">
      <w:pPr>
        <w:jc w:val="both"/>
        <w:rPr>
          <w:lang w:val="fr-FR"/>
        </w:rPr>
      </w:pPr>
    </w:p>
    <w:p w14:paraId="2494ABAF" w14:textId="77777777" w:rsidR="008F6EAE" w:rsidRPr="0032190F" w:rsidRDefault="008F6EAE" w:rsidP="00242C0F">
      <w:pPr>
        <w:jc w:val="both"/>
        <w:rPr>
          <w:lang w:val="fr-FR"/>
        </w:rPr>
      </w:pPr>
      <w:r w:rsidRPr="0032190F">
        <w:rPr>
          <w:lang w:val="fr-FR"/>
        </w:rPr>
        <w:t>Site lacustre/palustre circum-alpin de la fin du 4</w:t>
      </w:r>
      <w:r w:rsidRPr="0032190F">
        <w:rPr>
          <w:vertAlign w:val="superscript"/>
          <w:lang w:val="fr-FR"/>
        </w:rPr>
        <w:t>e</w:t>
      </w:r>
      <w:r w:rsidRPr="0032190F">
        <w:rPr>
          <w:lang w:val="fr-FR"/>
        </w:rPr>
        <w:t xml:space="preserve"> millénaire aec (BIB C. Jeunesse, colloque Habitat Dijon 2015)</w:t>
      </w:r>
    </w:p>
    <w:p w14:paraId="768B14F7" w14:textId="77777777" w:rsidR="008F6EAE" w:rsidRPr="0032190F" w:rsidRDefault="008F6EAE" w:rsidP="00242C0F">
      <w:pPr>
        <w:jc w:val="both"/>
        <w:rPr>
          <w:lang w:val="fr-FR"/>
        </w:rPr>
      </w:pPr>
    </w:p>
    <w:p w14:paraId="50B03101" w14:textId="77777777" w:rsidR="008F6EAE" w:rsidRPr="0032190F" w:rsidRDefault="008F6EAE" w:rsidP="00426FF9">
      <w:pPr>
        <w:pStyle w:val="Heading1"/>
      </w:pPr>
      <w:r w:rsidRPr="0032190F">
        <w:t>TAUBRIED</w:t>
      </w:r>
    </w:p>
    <w:p w14:paraId="1254D526" w14:textId="77777777" w:rsidR="008F6EAE" w:rsidRPr="0032190F" w:rsidRDefault="008F6EAE" w:rsidP="00242C0F">
      <w:pPr>
        <w:jc w:val="both"/>
        <w:rPr>
          <w:lang w:val="fr-FR"/>
        </w:rPr>
      </w:pPr>
    </w:p>
    <w:p w14:paraId="5B81C7DA" w14:textId="77777777" w:rsidR="008F6EAE" w:rsidRPr="0032190F" w:rsidRDefault="008F6EAE" w:rsidP="008F6EAE">
      <w:pPr>
        <w:jc w:val="both"/>
        <w:rPr>
          <w:lang w:val="fr-FR"/>
        </w:rPr>
      </w:pPr>
      <w:r w:rsidRPr="0032190F">
        <w:rPr>
          <w:lang w:val="fr-FR"/>
        </w:rPr>
        <w:t>Site lacustre/palustre circum-alpin de la fin du 4</w:t>
      </w:r>
      <w:r w:rsidRPr="0032190F">
        <w:rPr>
          <w:vertAlign w:val="superscript"/>
          <w:lang w:val="fr-FR"/>
        </w:rPr>
        <w:t>e</w:t>
      </w:r>
      <w:r w:rsidRPr="0032190F">
        <w:rPr>
          <w:lang w:val="fr-FR"/>
        </w:rPr>
        <w:t xml:space="preserve"> millénaire aec (BIB C. Jeunesse, colloque Habitat Dijon 2015)</w:t>
      </w:r>
    </w:p>
    <w:p w14:paraId="1CDCE71D" w14:textId="77777777" w:rsidR="00396C61" w:rsidRPr="0032190F" w:rsidRDefault="00396C61" w:rsidP="00242C0F">
      <w:pPr>
        <w:rPr>
          <w:lang w:val="fr-FR"/>
        </w:rPr>
      </w:pPr>
    </w:p>
    <w:p w14:paraId="619B131B" w14:textId="77777777" w:rsidR="006101CF" w:rsidRPr="0032190F" w:rsidRDefault="006101CF" w:rsidP="00426FF9">
      <w:pPr>
        <w:pStyle w:val="Heading1"/>
      </w:pPr>
      <w:bookmarkStart w:id="651" w:name="Sit_Reute_Schorrenried"/>
      <w:r w:rsidRPr="0032190F">
        <w:t>REUTE/SCHORRENRIED (Habitat lacustre de)</w:t>
      </w:r>
    </w:p>
    <w:bookmarkEnd w:id="651"/>
    <w:p w14:paraId="1538EF44" w14:textId="77777777" w:rsidR="006101CF" w:rsidRPr="0032190F" w:rsidRDefault="006101CF" w:rsidP="00242C0F">
      <w:pPr>
        <w:rPr>
          <w:lang w:val="fr-FR"/>
        </w:rPr>
      </w:pPr>
    </w:p>
    <w:p w14:paraId="443FD23A" w14:textId="6B478943" w:rsidR="006101CF" w:rsidRPr="0032190F" w:rsidRDefault="006101CF" w:rsidP="00242C0F">
      <w:pPr>
        <w:jc w:val="both"/>
        <w:rPr>
          <w:lang w:val="fr-FR"/>
        </w:rPr>
      </w:pPr>
      <w:r w:rsidRPr="0032190F">
        <w:rPr>
          <w:lang w:val="fr-FR"/>
        </w:rPr>
        <w:t>Le site de Reute/Sc</w:t>
      </w:r>
      <w:r w:rsidR="00F00691" w:rsidRPr="0032190F">
        <w:rPr>
          <w:lang w:val="fr-FR"/>
        </w:rPr>
        <w:t>h</w:t>
      </w:r>
      <w:r w:rsidRPr="0032190F">
        <w:rPr>
          <w:lang w:val="fr-FR"/>
        </w:rPr>
        <w:t>orrenried (Bade-Wurtemberg, district de Ravensburg</w:t>
      </w:r>
      <w:r w:rsidR="005534BC" w:rsidRPr="0032190F">
        <w:rPr>
          <w:lang w:val="fr-FR"/>
        </w:rPr>
        <w:t>, Allemagne</w:t>
      </w:r>
      <w:r w:rsidRPr="0032190F">
        <w:rPr>
          <w:lang w:val="fr-FR"/>
        </w:rPr>
        <w:t xml:space="preserve">) a livré un objet en forme de fourche avec une perforation pour une pièce de bois transversale interprété comme un fragment de travois. Ce dernier peut-être comparé à ceu représentés au </w:t>
      </w:r>
      <w:hyperlink r:id="rId1308" w:anchor="Sit_Mont_Bego" w:history="1">
        <w:r w:rsidRPr="0032190F">
          <w:rPr>
            <w:rStyle w:val="Hyperlink"/>
            <w:lang w:val="fr-FR"/>
          </w:rPr>
          <w:t>Mont Bego</w:t>
        </w:r>
      </w:hyperlink>
      <w:r w:rsidRPr="0032190F">
        <w:rPr>
          <w:lang w:val="fr-FR"/>
        </w:rPr>
        <w:t xml:space="preserve">. (BIB 446 p. 170). </w:t>
      </w:r>
      <w:r w:rsidR="00807038" w:rsidRPr="0032190F">
        <w:rPr>
          <w:lang w:val="fr-FR"/>
        </w:rPr>
        <w:t>La s</w:t>
      </w:r>
      <w:r w:rsidR="00CE2F82" w:rsidRPr="0032190F">
        <w:rPr>
          <w:lang w:val="fr-FR"/>
        </w:rPr>
        <w:t>t</w:t>
      </w:r>
      <w:r w:rsidR="00807038" w:rsidRPr="0032190F">
        <w:rPr>
          <w:lang w:val="fr-FR"/>
        </w:rPr>
        <w:t xml:space="preserve">ation de Reute est datée par dendrochronologie de 3709-3707 av. J.-C. </w:t>
      </w:r>
      <w:r w:rsidRPr="0032190F">
        <w:rPr>
          <w:lang w:val="fr-FR"/>
        </w:rPr>
        <w:t>(</w:t>
      </w:r>
      <w:r w:rsidR="00807038" w:rsidRPr="0032190F">
        <w:rPr>
          <w:lang w:val="fr-FR"/>
        </w:rPr>
        <w:t>BIB 446 p. 170 (BIB 490</w:t>
      </w:r>
      <w:r w:rsidRPr="0032190F">
        <w:rPr>
          <w:lang w:val="fr-FR"/>
        </w:rPr>
        <w:t>)</w:t>
      </w:r>
      <w:r w:rsidR="00807038" w:rsidRPr="0032190F">
        <w:rPr>
          <w:lang w:val="fr-FR"/>
        </w:rPr>
        <w:t>)</w:t>
      </w:r>
      <w:r w:rsidR="0024493A" w:rsidRPr="0032190F">
        <w:rPr>
          <w:lang w:val="fr-FR"/>
        </w:rPr>
        <w:t>« Travois » d</w:t>
      </w:r>
      <w:r w:rsidR="00E03F8F" w:rsidRPr="0032190F">
        <w:rPr>
          <w:lang w:val="fr-FR"/>
        </w:rPr>
        <w:t>até de la fin du 38</w:t>
      </w:r>
      <w:r w:rsidR="00E03F8F" w:rsidRPr="0032190F">
        <w:rPr>
          <w:vertAlign w:val="superscript"/>
          <w:lang w:val="fr-FR"/>
        </w:rPr>
        <w:t>e</w:t>
      </w:r>
      <w:r w:rsidR="00E03F8F" w:rsidRPr="0032190F">
        <w:rPr>
          <w:lang w:val="fr-FR"/>
        </w:rPr>
        <w:t xml:space="preserve"> siècle (BIB 498 p. 376)</w:t>
      </w:r>
      <w:r w:rsidR="0029791F" w:rsidRPr="0032190F">
        <w:rPr>
          <w:lang w:val="fr-FR"/>
        </w:rPr>
        <w:t xml:space="preserve"> en contexte </w:t>
      </w:r>
      <w:hyperlink r:id="rId1309" w:anchor="Cul_Pfynn" w:history="1">
        <w:r w:rsidR="0029791F" w:rsidRPr="0032190F">
          <w:rPr>
            <w:rStyle w:val="Hyperlink"/>
            <w:lang w:val="fr-FR"/>
          </w:rPr>
          <w:t>Pfyn</w:t>
        </w:r>
      </w:hyperlink>
      <w:r w:rsidR="0029791F" w:rsidRPr="0032190F">
        <w:rPr>
          <w:lang w:val="fr-FR"/>
        </w:rPr>
        <w:t>-Altheim et daté du 38</w:t>
      </w:r>
      <w:r w:rsidR="0029791F" w:rsidRPr="0032190F">
        <w:rPr>
          <w:vertAlign w:val="superscript"/>
          <w:lang w:val="fr-FR"/>
        </w:rPr>
        <w:t>e</w:t>
      </w:r>
      <w:r w:rsidR="0029791F" w:rsidRPr="0032190F">
        <w:rPr>
          <w:lang w:val="fr-FR"/>
        </w:rPr>
        <w:t xml:space="preserve"> siècle (BIB 411 p. 93-98)</w:t>
      </w:r>
    </w:p>
    <w:p w14:paraId="5F70E2B2" w14:textId="77777777" w:rsidR="0019248B" w:rsidRPr="0032190F" w:rsidRDefault="0019248B" w:rsidP="00242C0F">
      <w:pPr>
        <w:jc w:val="both"/>
        <w:rPr>
          <w:lang w:val="fr-FR"/>
        </w:rPr>
      </w:pPr>
    </w:p>
    <w:p w14:paraId="08B5A886" w14:textId="76939BE1" w:rsidR="0019248B" w:rsidRPr="0032190F" w:rsidRDefault="0019248B" w:rsidP="00242C0F">
      <w:pPr>
        <w:jc w:val="both"/>
        <w:rPr>
          <w:lang w:val="fr-FR"/>
        </w:rPr>
      </w:pPr>
      <w:r w:rsidRPr="0032190F">
        <w:rPr>
          <w:lang w:val="fr-FR"/>
        </w:rPr>
        <w:t xml:space="preserve">Le site de Wadsee-Reute/Schörrenried (BW)  a livré une lame de poignard en </w:t>
      </w:r>
      <w:hyperlink r:id="rId1310" w:anchor="Sit_Cuivre" w:history="1">
        <w:r w:rsidR="00BA150E" w:rsidRPr="00BA150E">
          <w:rPr>
            <w:rStyle w:val="Hyperlink"/>
            <w:lang w:val="fr-FR"/>
          </w:rPr>
          <w:t>cuivre</w:t>
        </w:r>
      </w:hyperlink>
      <w:r w:rsidR="00BA150E">
        <w:rPr>
          <w:lang w:val="fr-FR"/>
        </w:rPr>
        <w:t xml:space="preserve"> </w:t>
      </w:r>
      <w:r w:rsidRPr="0032190F">
        <w:rPr>
          <w:lang w:val="fr-FR"/>
        </w:rPr>
        <w:t>à trois rivets datée de 3738-3731 av. J.-C. (BIB 827 p. 48</w:t>
      </w:r>
      <w:r w:rsidR="00294424" w:rsidRPr="0032190F">
        <w:rPr>
          <w:lang w:val="fr-FR"/>
        </w:rPr>
        <w:t xml:space="preserve"> (BIB 524 p. </w:t>
      </w:r>
      <w:r w:rsidR="00FC6299" w:rsidRPr="0032190F">
        <w:rPr>
          <w:lang w:val="fr-FR"/>
        </w:rPr>
        <w:t>202-205</w:t>
      </w:r>
      <w:r w:rsidRPr="0032190F">
        <w:rPr>
          <w:lang w:val="fr-FR"/>
        </w:rPr>
        <w:t>)</w:t>
      </w:r>
      <w:r w:rsidR="000E3DAC" w:rsidRPr="0032190F">
        <w:rPr>
          <w:lang w:val="fr-FR"/>
        </w:rPr>
        <w:t>de 3738-</w:t>
      </w:r>
      <w:smartTag w:uri="urn:schemas-microsoft-com:office:smarttags" w:element="metricconverter">
        <w:smartTagPr>
          <w:attr w:name="ProductID" w:val="3650 a"/>
        </w:smartTagPr>
        <w:r w:rsidR="000E3DAC" w:rsidRPr="0032190F">
          <w:rPr>
            <w:lang w:val="fr-FR"/>
          </w:rPr>
          <w:t>3650 a</w:t>
        </w:r>
      </w:smartTag>
      <w:r w:rsidR="000E3DAC" w:rsidRPr="0032190F">
        <w:rPr>
          <w:lang w:val="fr-FR"/>
        </w:rPr>
        <w:t xml:space="preserve">.C. et comparable </w:t>
      </w:r>
      <w:r w:rsidR="000E3DAC" w:rsidRPr="0032190F">
        <w:rPr>
          <w:lang w:val="fr-FR"/>
        </w:rPr>
        <w:lastRenderedPageBreak/>
        <w:t xml:space="preserve">à celui découvert dans la tombe 106 de la nécropole de </w:t>
      </w:r>
      <w:hyperlink r:id="rId1311" w:anchor="Sit_Remedello" w:history="1">
        <w:r w:rsidR="000E3DAC" w:rsidRPr="0032190F">
          <w:rPr>
            <w:rStyle w:val="Hyperlink"/>
            <w:lang w:val="fr-FR"/>
          </w:rPr>
          <w:t>Remedello Sotto</w:t>
        </w:r>
      </w:hyperlink>
      <w:r w:rsidR="000E3DAC" w:rsidRPr="0032190F">
        <w:rPr>
          <w:lang w:val="fr-FR"/>
        </w:rPr>
        <w:t xml:space="preserve"> (BIB 1167 p. 223 (BIB 383,…))</w:t>
      </w:r>
    </w:p>
    <w:p w14:paraId="3C0ED8B3" w14:textId="77777777" w:rsidR="00BD008C" w:rsidRPr="0032190F" w:rsidRDefault="00BD008C" w:rsidP="00242C0F">
      <w:pPr>
        <w:jc w:val="both"/>
        <w:rPr>
          <w:lang w:val="fr-FR"/>
        </w:rPr>
      </w:pPr>
    </w:p>
    <w:p w14:paraId="209C1176" w14:textId="00D56782" w:rsidR="00BD008C" w:rsidRPr="0032190F" w:rsidRDefault="00000000" w:rsidP="00242C0F">
      <w:pPr>
        <w:jc w:val="both"/>
        <w:rPr>
          <w:lang w:val="fr-FR"/>
        </w:rPr>
      </w:pPr>
      <w:hyperlink r:id="rId1312" w:anchor="Cul_Chalco" w:history="1">
        <w:r w:rsidR="00BD008C" w:rsidRPr="0032190F">
          <w:rPr>
            <w:rStyle w:val="Hyperlink"/>
            <w:lang w:val="fr-FR"/>
          </w:rPr>
          <w:t>Chalcolithique</w:t>
        </w:r>
      </w:hyperlink>
    </w:p>
    <w:p w14:paraId="1E56ABD1" w14:textId="77777777" w:rsidR="0053369F" w:rsidRPr="0032190F" w:rsidRDefault="0053369F" w:rsidP="00242C0F">
      <w:pPr>
        <w:jc w:val="both"/>
        <w:rPr>
          <w:lang w:val="fr-FR"/>
        </w:rPr>
      </w:pPr>
    </w:p>
    <w:p w14:paraId="7E0A437E" w14:textId="77777777" w:rsidR="0053369F" w:rsidRPr="0032190F" w:rsidRDefault="0053369F" w:rsidP="00426FF9">
      <w:pPr>
        <w:pStyle w:val="Heading1"/>
      </w:pPr>
      <w:bookmarkStart w:id="652" w:name="Sit_Goldberg"/>
      <w:r w:rsidRPr="0032190F">
        <w:t>GOL</w:t>
      </w:r>
      <w:r w:rsidR="00061ECA" w:rsidRPr="0032190F">
        <w:t>D</w:t>
      </w:r>
      <w:r w:rsidRPr="0032190F">
        <w:t>BERG</w:t>
      </w:r>
      <w:r w:rsidR="00061ECA" w:rsidRPr="0032190F">
        <w:t xml:space="preserve"> (Habitat)</w:t>
      </w:r>
    </w:p>
    <w:bookmarkEnd w:id="652"/>
    <w:p w14:paraId="6ACC3F6B" w14:textId="77777777" w:rsidR="0053369F" w:rsidRPr="0032190F" w:rsidRDefault="0053369F" w:rsidP="00242C0F">
      <w:pPr>
        <w:jc w:val="both"/>
        <w:rPr>
          <w:lang w:val="fr-FR"/>
        </w:rPr>
      </w:pPr>
    </w:p>
    <w:p w14:paraId="38A9D572" w14:textId="70393F60" w:rsidR="0053369F" w:rsidRPr="0032190F" w:rsidRDefault="0053369F" w:rsidP="00242C0F">
      <w:pPr>
        <w:jc w:val="both"/>
        <w:rPr>
          <w:lang w:val="fr-FR"/>
        </w:rPr>
      </w:pPr>
      <w:r w:rsidRPr="0032190F">
        <w:rPr>
          <w:lang w:val="fr-FR"/>
        </w:rPr>
        <w:t>Le site de Gol</w:t>
      </w:r>
      <w:r w:rsidR="00061ECA" w:rsidRPr="0032190F">
        <w:rPr>
          <w:lang w:val="fr-FR"/>
        </w:rPr>
        <w:t>d</w:t>
      </w:r>
      <w:r w:rsidRPr="0032190F">
        <w:rPr>
          <w:lang w:val="fr-FR"/>
        </w:rPr>
        <w:t>berg (Bade-Wurtemberg</w:t>
      </w:r>
      <w:r w:rsidR="00061ECA" w:rsidRPr="0032190F">
        <w:rPr>
          <w:lang w:val="fr-FR"/>
        </w:rPr>
        <w:t xml:space="preserve">) a donné son nom au groupe de </w:t>
      </w:r>
      <w:hyperlink r:id="rId1313" w:anchor="Cul_Goldberg" w:history="1">
        <w:r w:rsidR="00061ECA" w:rsidRPr="0032190F">
          <w:rPr>
            <w:rStyle w:val="Hyperlink"/>
            <w:lang w:val="fr-FR"/>
          </w:rPr>
          <w:t>Goldberg III</w:t>
        </w:r>
      </w:hyperlink>
      <w:r w:rsidR="00061ECA" w:rsidRPr="0032190F">
        <w:rPr>
          <w:lang w:val="fr-FR"/>
        </w:rPr>
        <w:t xml:space="preserve"> (SS BIB). Il est aussi assimilé au Rössen et au Michelsberg. C’est un habitat palissadé, ou, selon les époques fortifié (BIB 125 p. 302)</w:t>
      </w:r>
    </w:p>
    <w:p w14:paraId="666E4DB4" w14:textId="77777777" w:rsidR="00706CCD" w:rsidRPr="0032190F" w:rsidRDefault="00706CCD" w:rsidP="00242C0F">
      <w:pPr>
        <w:jc w:val="both"/>
        <w:rPr>
          <w:lang w:val="fr-FR"/>
        </w:rPr>
      </w:pPr>
    </w:p>
    <w:p w14:paraId="30A7E3AF" w14:textId="77777777" w:rsidR="00706CCD" w:rsidRPr="0032190F" w:rsidRDefault="00706CCD" w:rsidP="00426FF9">
      <w:pPr>
        <w:pStyle w:val="Heading1"/>
      </w:pPr>
      <w:bookmarkStart w:id="653" w:name="Sit_Ergolding_Fischergasse"/>
      <w:r w:rsidRPr="0032190F">
        <w:t>ERGOLDING FISCHERGASSE</w:t>
      </w:r>
    </w:p>
    <w:bookmarkEnd w:id="653"/>
    <w:p w14:paraId="33D67CA1" w14:textId="77777777" w:rsidR="00FC6299" w:rsidRPr="0032190F" w:rsidRDefault="00FC6299" w:rsidP="00242C0F">
      <w:pPr>
        <w:jc w:val="both"/>
        <w:rPr>
          <w:lang w:val="fr-FR"/>
        </w:rPr>
      </w:pPr>
    </w:p>
    <w:p w14:paraId="4677EDFA" w14:textId="69D8496B" w:rsidR="00706CCD" w:rsidRDefault="00706CCD" w:rsidP="00242C0F">
      <w:pPr>
        <w:jc w:val="both"/>
        <w:rPr>
          <w:lang w:val="fr-FR"/>
        </w:rPr>
      </w:pPr>
      <w:r w:rsidRPr="0032190F">
        <w:rPr>
          <w:lang w:val="fr-FR"/>
        </w:rPr>
        <w:t>Le site d’Ergolding-Fischergasse (Niederbayern, Bavière), entre 3700-3400 (</w:t>
      </w:r>
      <w:r w:rsidR="00D30B86" w:rsidRPr="0032190F">
        <w:rPr>
          <w:lang w:val="fr-FR"/>
        </w:rPr>
        <w:t>attribué entre 3700 et 3300 par dendrochronologie(BIB 955 p. 39 et BIB 27 p. 277)</w:t>
      </w:r>
      <w:r w:rsidRPr="0032190F">
        <w:rPr>
          <w:lang w:val="fr-FR"/>
        </w:rPr>
        <w:t xml:space="preserve">, poignards en silex probable du </w:t>
      </w:r>
      <w:hyperlink r:id="rId1314" w:anchor="Sit_Monti_Lessini" w:history="1">
        <w:r w:rsidRPr="0032190F">
          <w:rPr>
            <w:rStyle w:val="Hyperlink"/>
            <w:lang w:val="fr-FR"/>
          </w:rPr>
          <w:t>Monti Lessini</w:t>
        </w:r>
      </w:hyperlink>
      <w:r w:rsidRPr="0032190F">
        <w:rPr>
          <w:lang w:val="fr-FR"/>
        </w:rPr>
        <w:t xml:space="preserve"> (BIB 27 p. 258 (</w:t>
      </w:r>
      <w:r w:rsidR="009B3776" w:rsidRPr="0032190F">
        <w:rPr>
          <w:lang w:val="fr-FR"/>
        </w:rPr>
        <w:t>BIB 327</w:t>
      </w:r>
      <w:r w:rsidRPr="0032190F">
        <w:rPr>
          <w:lang w:val="fr-FR"/>
        </w:rPr>
        <w:t xml:space="preserve">)). Le poignard </w:t>
      </w:r>
      <w:r w:rsidR="009B3776" w:rsidRPr="0032190F">
        <w:rPr>
          <w:lang w:val="fr-FR"/>
        </w:rPr>
        <w:t xml:space="preserve">en </w:t>
      </w:r>
      <w:r w:rsidR="009B3776" w:rsidRPr="0032190F">
        <w:rPr>
          <w:i/>
          <w:lang w:val="fr-FR"/>
        </w:rPr>
        <w:t xml:space="preserve">feuille de laurier </w:t>
      </w:r>
      <w:r w:rsidRPr="0032190F">
        <w:rPr>
          <w:lang w:val="fr-FR"/>
        </w:rPr>
        <w:t>a une base simple appointée (BIB 27</w:t>
      </w:r>
      <w:r w:rsidR="009B3776" w:rsidRPr="0032190F">
        <w:rPr>
          <w:lang w:val="fr-FR"/>
        </w:rPr>
        <w:t xml:space="preserve"> p. 277</w:t>
      </w:r>
      <w:r w:rsidRPr="0032190F">
        <w:rPr>
          <w:lang w:val="fr-FR"/>
        </w:rPr>
        <w:t>)</w:t>
      </w:r>
      <w:r w:rsidR="009B3776" w:rsidRPr="0032190F">
        <w:rPr>
          <w:lang w:val="fr-FR"/>
        </w:rPr>
        <w:t xml:space="preserve"> dans un horizon archéologique daté entre 3700-3300 BC (BIB 27 p. 277 (BIB 327)) voir </w:t>
      </w:r>
      <w:hyperlink r:id="rId1315" w:anchor="Sit_Remedello" w:history="1">
        <w:r w:rsidR="009B3776" w:rsidRPr="0032190F">
          <w:rPr>
            <w:rStyle w:val="Hyperlink"/>
            <w:lang w:val="fr-FR"/>
          </w:rPr>
          <w:t>Remedello Sotto</w:t>
        </w:r>
      </w:hyperlink>
      <w:r w:rsidR="009B3776" w:rsidRPr="0032190F">
        <w:rPr>
          <w:lang w:val="fr-FR"/>
        </w:rPr>
        <w:t xml:space="preserve"> et Remedello 1 (SS BIB)</w:t>
      </w:r>
    </w:p>
    <w:p w14:paraId="01F16039" w14:textId="77777777" w:rsidR="00C95E36" w:rsidRDefault="00C95E36" w:rsidP="00242C0F">
      <w:pPr>
        <w:jc w:val="both"/>
        <w:rPr>
          <w:lang w:val="fr-FR"/>
        </w:rPr>
      </w:pPr>
    </w:p>
    <w:p w14:paraId="24051A5D" w14:textId="77777777" w:rsidR="00C95E36" w:rsidRDefault="00C95E36" w:rsidP="007326D7">
      <w:pPr>
        <w:pStyle w:val="Heading1"/>
      </w:pPr>
      <w:r>
        <w:t>BAYERN SCHWABEN</w:t>
      </w:r>
    </w:p>
    <w:p w14:paraId="72D12957" w14:textId="77777777" w:rsidR="00C95E36" w:rsidRDefault="00C95E36" w:rsidP="00242C0F">
      <w:pPr>
        <w:jc w:val="both"/>
        <w:rPr>
          <w:lang w:val="fr-FR"/>
        </w:rPr>
      </w:pPr>
    </w:p>
    <w:p w14:paraId="5D2BF15B" w14:textId="09345704" w:rsidR="00C95E36" w:rsidRDefault="00C95E36" w:rsidP="00242C0F">
      <w:pPr>
        <w:jc w:val="both"/>
        <w:rPr>
          <w:lang w:val="fr-FR"/>
        </w:rPr>
      </w:pPr>
      <w:r>
        <w:rPr>
          <w:lang w:val="fr-FR"/>
        </w:rPr>
        <w:t xml:space="preserve">Proche de la </w:t>
      </w:r>
      <w:hyperlink r:id="rId1316" w:anchor="Sit_Heuneburg" w:history="1">
        <w:r w:rsidR="007326D7" w:rsidRPr="0032190F">
          <w:rPr>
            <w:rStyle w:val="Hyperlink"/>
            <w:lang w:val="fr-FR"/>
          </w:rPr>
          <w:t>Heuneburg</w:t>
        </w:r>
      </w:hyperlink>
      <w:r>
        <w:rPr>
          <w:lang w:val="fr-FR"/>
        </w:rPr>
        <w:t xml:space="preserve">, 860 nécropoles, 8000 tumulus, 200 habitats. Les tumulus ne sont pas corrélés à la présence de sols agraires, de rivières, de routes romaines, routes du </w:t>
      </w:r>
      <w:hyperlink r:id="rId1317" w:anchor="Sit_Sel" w:history="1">
        <w:r w:rsidR="008027EE" w:rsidRPr="008027EE">
          <w:rPr>
            <w:rStyle w:val="Hyperlink"/>
            <w:lang w:val="fr-FR"/>
          </w:rPr>
          <w:t>sel</w:t>
        </w:r>
      </w:hyperlink>
      <w:r w:rsidR="008027EE">
        <w:rPr>
          <w:lang w:val="fr-FR"/>
        </w:rPr>
        <w:t xml:space="preserve"> </w:t>
      </w:r>
      <w:r>
        <w:rPr>
          <w:lang w:val="fr-FR"/>
        </w:rPr>
        <w:t>(O. Buschenschutz in MOSAICnet 2018)</w:t>
      </w:r>
    </w:p>
    <w:p w14:paraId="79D7088C" w14:textId="77777777" w:rsidR="00C95E36" w:rsidRDefault="00C95E36" w:rsidP="00242C0F">
      <w:pPr>
        <w:jc w:val="both"/>
        <w:rPr>
          <w:lang w:val="fr-FR"/>
        </w:rPr>
      </w:pPr>
    </w:p>
    <w:p w14:paraId="496FD08E" w14:textId="77777777" w:rsidR="00926A67" w:rsidRPr="0032190F" w:rsidRDefault="00926A67" w:rsidP="00426FF9">
      <w:pPr>
        <w:pStyle w:val="Heading1"/>
      </w:pPr>
      <w:bookmarkStart w:id="654" w:name="Sit_Setteponti"/>
      <w:r>
        <w:t>SETTEPONTI</w:t>
      </w:r>
    </w:p>
    <w:bookmarkEnd w:id="654"/>
    <w:p w14:paraId="61A0AE6D" w14:textId="77777777" w:rsidR="00706CCD" w:rsidRDefault="00706CCD" w:rsidP="00242C0F">
      <w:pPr>
        <w:jc w:val="both"/>
        <w:rPr>
          <w:lang w:val="fr-FR"/>
        </w:rPr>
      </w:pPr>
    </w:p>
    <w:p w14:paraId="6C507971" w14:textId="6F69CD74" w:rsidR="00926A67" w:rsidRDefault="00926A67" w:rsidP="00926A67">
      <w:pPr>
        <w:jc w:val="both"/>
        <w:rPr>
          <w:lang w:val="fr-FR" w:eastAsia="en-GB"/>
        </w:rPr>
      </w:pPr>
      <w:r w:rsidRPr="00926A67">
        <w:rPr>
          <w:lang w:val="fr-FR"/>
        </w:rPr>
        <w:t>Habitat (</w:t>
      </w:r>
      <w:r w:rsidRPr="00926A67">
        <w:rPr>
          <w:lang w:val="fr-FR" w:eastAsia="en-GB"/>
        </w:rPr>
        <w:t xml:space="preserve">Matera, Italie), Impressa Phase IIa - Faciès </w:t>
      </w:r>
      <w:hyperlink r:id="rId1318" w:anchor="Cul_Guadone" w:history="1">
        <w:r w:rsidRPr="003637CF">
          <w:rPr>
            <w:rStyle w:val="Hyperlink"/>
            <w:lang w:val="fr-FR" w:eastAsia="en-GB"/>
          </w:rPr>
          <w:t>Guadone</w:t>
        </w:r>
      </w:hyperlink>
      <w:r>
        <w:rPr>
          <w:lang w:val="fr-FR" w:eastAsia="en-GB"/>
        </w:rPr>
        <w:t xml:space="preserve">, </w:t>
      </w:r>
      <w:r w:rsidRPr="00926A67">
        <w:rPr>
          <w:lang w:val="fr-FR" w:eastAsia="en-GB"/>
        </w:rPr>
        <w:t xml:space="preserve">Vase dit « </w:t>
      </w:r>
      <w:r w:rsidRPr="00926A67">
        <w:rPr>
          <w:i/>
          <w:iCs/>
          <w:lang w:val="fr-FR" w:eastAsia="en-GB"/>
        </w:rPr>
        <w:t xml:space="preserve">a fiasco </w:t>
      </w:r>
      <w:r w:rsidRPr="00926A67">
        <w:rPr>
          <w:lang w:val="fr-FR" w:eastAsia="en-GB"/>
        </w:rPr>
        <w:t>». Jarre globulaire à col, orné de deux éléments de préhension tunneliforme, disposés verticalement. Le fond est plat. Le vase est décoré de motifs imprimés effectués sur pâte sèche évoquant un personnage schématisé</w:t>
      </w:r>
      <w:r>
        <w:rPr>
          <w:lang w:val="fr-FR" w:eastAsia="en-GB"/>
        </w:rPr>
        <w:t xml:space="preserve"> (BIB 2793)</w:t>
      </w:r>
    </w:p>
    <w:p w14:paraId="664FC8D4" w14:textId="77777777" w:rsidR="008C434B" w:rsidRDefault="008C434B" w:rsidP="00926A67">
      <w:pPr>
        <w:jc w:val="both"/>
        <w:rPr>
          <w:lang w:val="fr-FR" w:eastAsia="en-GB"/>
        </w:rPr>
      </w:pPr>
    </w:p>
    <w:p w14:paraId="1DD852B2" w14:textId="77777777" w:rsidR="008C434B" w:rsidRDefault="008C434B" w:rsidP="00426FF9">
      <w:pPr>
        <w:pStyle w:val="Heading1"/>
      </w:pPr>
      <w:bookmarkStart w:id="655" w:name="Sit_Canne"/>
      <w:r>
        <w:t>CANNE</w:t>
      </w:r>
    </w:p>
    <w:bookmarkEnd w:id="655"/>
    <w:p w14:paraId="0EE93CCD" w14:textId="77777777" w:rsidR="008C434B" w:rsidRDefault="008C434B" w:rsidP="00926A67">
      <w:pPr>
        <w:jc w:val="both"/>
        <w:rPr>
          <w:lang w:val="fr-FR" w:eastAsia="en-GB"/>
        </w:rPr>
      </w:pPr>
    </w:p>
    <w:p w14:paraId="24CE388D" w14:textId="034A4F99" w:rsidR="008C434B" w:rsidRDefault="008C434B" w:rsidP="008C434B">
      <w:pPr>
        <w:autoSpaceDE w:val="0"/>
        <w:autoSpaceDN w:val="0"/>
        <w:adjustRightInd w:val="0"/>
        <w:rPr>
          <w:lang w:val="fr-FR" w:eastAsia="en-GB"/>
        </w:rPr>
      </w:pPr>
      <w:r w:rsidRPr="008C434B">
        <w:rPr>
          <w:lang w:val="fr-FR" w:eastAsia="en-GB"/>
        </w:rPr>
        <w:t xml:space="preserve">Canne </w:t>
      </w:r>
      <w:r w:rsidRPr="008C434B">
        <w:rPr>
          <w:rFonts w:eastAsia="Code2000"/>
          <w:lang w:val="fr-FR" w:eastAsia="en-GB"/>
        </w:rPr>
        <w:t xml:space="preserve">(Barletta, Pouilles) </w:t>
      </w:r>
      <w:r w:rsidRPr="008C434B">
        <w:rPr>
          <w:lang w:val="fr-FR" w:eastAsia="en-GB"/>
        </w:rPr>
        <w:t>Statuette néolithique, statuettes dites « à masque » (</w:t>
      </w:r>
      <w:r w:rsidRPr="008C434B">
        <w:rPr>
          <w:i/>
          <w:iCs/>
          <w:lang w:val="fr-FR" w:eastAsia="en-GB"/>
        </w:rPr>
        <w:t>a maschera</w:t>
      </w:r>
      <w:r w:rsidRPr="008C434B">
        <w:rPr>
          <w:lang w:val="fr-FR" w:eastAsia="en-GB"/>
        </w:rPr>
        <w:t xml:space="preserve">)(BIB 2793) v. </w:t>
      </w:r>
      <w:hyperlink r:id="rId1319" w:anchor="Sit_Monte_Aquilone" w:history="1">
        <w:r w:rsidRPr="008C434B">
          <w:rPr>
            <w:rStyle w:val="Hyperlink"/>
            <w:lang w:val="fr-FR" w:eastAsia="en-GB"/>
          </w:rPr>
          <w:t>Monte Aquilone</w:t>
        </w:r>
      </w:hyperlink>
      <w:r w:rsidRPr="008C434B">
        <w:rPr>
          <w:lang w:val="fr-FR" w:eastAsia="en-GB"/>
        </w:rPr>
        <w:t xml:space="preserve"> (SS BIB) Sans contexte archéologique (BIB 2356)</w:t>
      </w:r>
    </w:p>
    <w:p w14:paraId="5FE5B35E" w14:textId="77777777" w:rsidR="00C32ABC" w:rsidRDefault="00C32ABC" w:rsidP="008C434B">
      <w:pPr>
        <w:autoSpaceDE w:val="0"/>
        <w:autoSpaceDN w:val="0"/>
        <w:adjustRightInd w:val="0"/>
        <w:rPr>
          <w:lang w:val="fr-FR" w:eastAsia="en-GB"/>
        </w:rPr>
      </w:pPr>
    </w:p>
    <w:p w14:paraId="292EB508" w14:textId="6E3B90EC" w:rsidR="00C32ABC" w:rsidRDefault="00C32ABC" w:rsidP="00C32ABC">
      <w:pPr>
        <w:pStyle w:val="Heading1"/>
      </w:pPr>
      <w:bookmarkStart w:id="656" w:name="Sit_Pietragalla"/>
      <w:r>
        <w:t>PIETRAGALLA</w:t>
      </w:r>
    </w:p>
    <w:bookmarkEnd w:id="656"/>
    <w:p w14:paraId="1DFB3514" w14:textId="766AEE87" w:rsidR="00C32ABC" w:rsidRDefault="00C32ABC" w:rsidP="008C434B">
      <w:pPr>
        <w:autoSpaceDE w:val="0"/>
        <w:autoSpaceDN w:val="0"/>
        <w:adjustRightInd w:val="0"/>
        <w:rPr>
          <w:sz w:val="20"/>
          <w:lang w:val="fr-FR" w:eastAsia="en-GB"/>
        </w:rPr>
      </w:pPr>
      <w:r w:rsidRPr="00C32ABC">
        <w:rPr>
          <w:sz w:val="20"/>
          <w:lang w:val="fr-FR" w:eastAsia="en-GB"/>
        </w:rPr>
        <w:t>Monte Toretta di Pietragalla</w:t>
      </w:r>
    </w:p>
    <w:p w14:paraId="4D3E64FD" w14:textId="77777777" w:rsidR="00C32ABC" w:rsidRDefault="00C32ABC" w:rsidP="008C434B">
      <w:pPr>
        <w:autoSpaceDE w:val="0"/>
        <w:autoSpaceDN w:val="0"/>
        <w:adjustRightInd w:val="0"/>
        <w:rPr>
          <w:sz w:val="20"/>
          <w:lang w:val="fr-FR" w:eastAsia="en-GB"/>
        </w:rPr>
      </w:pPr>
    </w:p>
    <w:p w14:paraId="57966FD6" w14:textId="3BD9D494" w:rsidR="00C32ABC" w:rsidRDefault="009C7A57" w:rsidP="008C434B">
      <w:pPr>
        <w:autoSpaceDE w:val="0"/>
        <w:autoSpaceDN w:val="0"/>
        <w:adjustRightInd w:val="0"/>
        <w:rPr>
          <w:color w:val="000000"/>
          <w:lang w:val="fr-FR" w:eastAsia="en-GB"/>
        </w:rPr>
      </w:pPr>
      <w:r>
        <w:rPr>
          <w:color w:val="000000"/>
          <w:lang w:val="fr-FR" w:eastAsia="en-GB"/>
        </w:rPr>
        <w:t>Italie</w:t>
      </w:r>
    </w:p>
    <w:p w14:paraId="165C35EB" w14:textId="77777777" w:rsidR="00926A67" w:rsidRPr="0032190F" w:rsidRDefault="00926A67" w:rsidP="00242C0F">
      <w:pPr>
        <w:jc w:val="both"/>
        <w:rPr>
          <w:lang w:val="fr-FR"/>
        </w:rPr>
      </w:pPr>
    </w:p>
    <w:p w14:paraId="6A8D30CA" w14:textId="77777777" w:rsidR="004E120A" w:rsidRPr="0032190F" w:rsidRDefault="004C2D67" w:rsidP="00426FF9">
      <w:pPr>
        <w:pStyle w:val="Heading1"/>
      </w:pPr>
      <w:bookmarkStart w:id="657" w:name="Sit_Rendina_di_Melfi"/>
      <w:r w:rsidRPr="0032190F">
        <w:t>RENDINA</w:t>
      </w:r>
    </w:p>
    <w:p w14:paraId="4595ACF8" w14:textId="77777777" w:rsidR="0028763E" w:rsidRPr="00C32ABC" w:rsidRDefault="00FE4E51" w:rsidP="00242C0F">
      <w:pPr>
        <w:rPr>
          <w:sz w:val="20"/>
          <w:lang w:val="fr-FR"/>
        </w:rPr>
      </w:pPr>
      <w:bookmarkStart w:id="658" w:name="Sit_Rendina"/>
      <w:bookmarkEnd w:id="657"/>
      <w:r w:rsidRPr="00C32ABC">
        <w:rPr>
          <w:sz w:val="20"/>
          <w:lang w:val="fr-FR"/>
        </w:rPr>
        <w:t>Rendina</w:t>
      </w:r>
    </w:p>
    <w:bookmarkEnd w:id="658"/>
    <w:p w14:paraId="1A197C0A" w14:textId="77777777" w:rsidR="00FE4E51" w:rsidRPr="0032190F" w:rsidRDefault="00FE4E51" w:rsidP="00242C0F">
      <w:pPr>
        <w:rPr>
          <w:lang w:val="fr-FR"/>
        </w:rPr>
      </w:pPr>
    </w:p>
    <w:p w14:paraId="5EB84C38" w14:textId="77777777" w:rsidR="00663B0C" w:rsidRDefault="004C2D67" w:rsidP="00242C0F">
      <w:pPr>
        <w:jc w:val="both"/>
        <w:rPr>
          <w:lang w:val="fr-FR"/>
        </w:rPr>
      </w:pPr>
      <w:r w:rsidRPr="0032190F">
        <w:rPr>
          <w:lang w:val="fr-FR"/>
        </w:rPr>
        <w:t>Rendina di Melfi</w:t>
      </w:r>
      <w:r w:rsidR="00FE4E51">
        <w:rPr>
          <w:lang w:val="fr-FR"/>
        </w:rPr>
        <w:t xml:space="preserve"> (</w:t>
      </w:r>
      <w:r w:rsidR="00FE4E51" w:rsidRPr="0032190F">
        <w:rPr>
          <w:lang w:val="fr-FR"/>
        </w:rPr>
        <w:t>Potenza</w:t>
      </w:r>
      <w:r w:rsidR="00FE4E51">
        <w:rPr>
          <w:lang w:val="fr-FR"/>
        </w:rPr>
        <w:t>) en Italie du Sud</w:t>
      </w:r>
      <w:r w:rsidR="00663B0C">
        <w:rPr>
          <w:lang w:val="fr-FR"/>
        </w:rPr>
        <w:t>, est le site le plus ancien de l'I. de la péninsule italique (BIB Giovanna Paoli, Seminario (...) Impressa, Barcelona 2019)</w:t>
      </w:r>
    </w:p>
    <w:p w14:paraId="5F50F036" w14:textId="77777777" w:rsidR="00663B0C" w:rsidRDefault="00663B0C" w:rsidP="00242C0F">
      <w:pPr>
        <w:jc w:val="both"/>
        <w:rPr>
          <w:lang w:val="fr-FR"/>
        </w:rPr>
      </w:pPr>
    </w:p>
    <w:p w14:paraId="3F1C28BA" w14:textId="77777777" w:rsidR="004E120A" w:rsidRDefault="00FE4E51" w:rsidP="00242C0F">
      <w:pPr>
        <w:jc w:val="both"/>
        <w:rPr>
          <w:lang w:val="fr-FR"/>
        </w:rPr>
      </w:pPr>
      <w:r>
        <w:rPr>
          <w:lang w:val="fr-FR"/>
        </w:rPr>
        <w:lastRenderedPageBreak/>
        <w:t>Site é</w:t>
      </w:r>
      <w:r w:rsidR="004E120A" w:rsidRPr="0032190F">
        <w:rPr>
          <w:lang w:val="fr-FR"/>
        </w:rPr>
        <w:t>tabli</w:t>
      </w:r>
      <w:r>
        <w:rPr>
          <w:lang w:val="fr-FR"/>
        </w:rPr>
        <w:t>t</w:t>
      </w:r>
      <w:r w:rsidR="004E120A" w:rsidRPr="0032190F">
        <w:rPr>
          <w:lang w:val="fr-FR"/>
        </w:rPr>
        <w:t xml:space="preserve"> sur une colline à quelques </w:t>
      </w:r>
      <w:smartTag w:uri="urn:schemas-microsoft-com:office:smarttags" w:element="metricconverter">
        <w:smartTagPr>
          <w:attr w:name="ProductID" w:val="200 m"/>
        </w:smartTagPr>
        <w:r w:rsidR="004E120A" w:rsidRPr="0032190F">
          <w:rPr>
            <w:lang w:val="fr-FR"/>
          </w:rPr>
          <w:t>200 m</w:t>
        </w:r>
      </w:smartTag>
      <w:r w:rsidR="004E120A" w:rsidRPr="0032190F">
        <w:rPr>
          <w:lang w:val="fr-FR"/>
        </w:rPr>
        <w:t xml:space="preserve"> d’altitude, il dominait le fleuve et ses affluents immédiats d’une soxantaine de mètres. Au début de son occupation (début du </w:t>
      </w:r>
      <w:r>
        <w:rPr>
          <w:lang w:val="fr-FR"/>
        </w:rPr>
        <w:t>6e</w:t>
      </w:r>
      <w:r w:rsidR="004E120A" w:rsidRPr="0032190F">
        <w:rPr>
          <w:lang w:val="fr-FR"/>
        </w:rPr>
        <w:t xml:space="preserve"> milléanire), le site était fermé sur son côté oriental par un fossé semi-circulaire de </w:t>
      </w:r>
      <w:smartTag w:uri="urn:schemas-microsoft-com:office:smarttags" w:element="metricconverter">
        <w:smartTagPr>
          <w:attr w:name="ProductID" w:val="350 m"/>
        </w:smartTagPr>
        <w:r w:rsidR="004E120A" w:rsidRPr="0032190F">
          <w:rPr>
            <w:lang w:val="fr-FR"/>
          </w:rPr>
          <w:t>350 m</w:t>
        </w:r>
      </w:smartTag>
      <w:r w:rsidR="004E120A" w:rsidRPr="0032190F">
        <w:rPr>
          <w:lang w:val="fr-FR"/>
        </w:rPr>
        <w:t xml:space="preserve"> de long sur </w:t>
      </w:r>
      <w:r w:rsidR="00663B0C">
        <w:rPr>
          <w:lang w:val="fr-FR"/>
        </w:rPr>
        <w:t>2</w:t>
      </w:r>
      <w:r w:rsidR="004E120A" w:rsidRPr="0032190F">
        <w:rPr>
          <w:lang w:val="fr-FR"/>
        </w:rPr>
        <w:t xml:space="preserve"> ou 3</w:t>
      </w:r>
      <w:r w:rsidR="00663B0C">
        <w:rPr>
          <w:lang w:val="fr-FR"/>
        </w:rPr>
        <w:t xml:space="preserve"> m</w:t>
      </w:r>
      <w:r w:rsidR="004E120A" w:rsidRPr="0032190F">
        <w:rPr>
          <w:lang w:val="fr-FR"/>
        </w:rPr>
        <w:t xml:space="preserve"> de large et </w:t>
      </w:r>
      <w:r w:rsidR="00663B0C">
        <w:rPr>
          <w:lang w:val="fr-FR"/>
        </w:rPr>
        <w:t>2 m</w:t>
      </w:r>
      <w:r w:rsidR="004E120A" w:rsidRPr="0032190F">
        <w:rPr>
          <w:lang w:val="fr-FR"/>
        </w:rPr>
        <w:t xml:space="preserve"> de profondeur. Les restes d’une cabane de 4m de large terminée en abside sur son côté nord est attribuée à la première occupation du site. Les murs étaient composé</w:t>
      </w:r>
      <w:r w:rsidR="00095541" w:rsidRPr="0032190F">
        <w:rPr>
          <w:lang w:val="fr-FR"/>
        </w:rPr>
        <w:t>s</w:t>
      </w:r>
      <w:r w:rsidR="004E120A" w:rsidRPr="0032190F">
        <w:rPr>
          <w:lang w:val="fr-FR"/>
        </w:rPr>
        <w:t xml:space="preserve"> d’un</w:t>
      </w:r>
      <w:r w:rsidR="00663B0C">
        <w:rPr>
          <w:lang w:val="fr-FR"/>
        </w:rPr>
        <w:t xml:space="preserve"> </w:t>
      </w:r>
      <w:r w:rsidR="004E120A" w:rsidRPr="0032190F">
        <w:rPr>
          <w:lang w:val="fr-FR"/>
        </w:rPr>
        <w:t>treillis de branchage, la présenc</w:t>
      </w:r>
      <w:r w:rsidR="00095541" w:rsidRPr="0032190F">
        <w:rPr>
          <w:lang w:val="fr-FR"/>
        </w:rPr>
        <w:t>e</w:t>
      </w:r>
      <w:r w:rsidR="004E120A" w:rsidRPr="0032190F">
        <w:rPr>
          <w:lang w:val="fr-FR"/>
        </w:rPr>
        <w:t xml:space="preserve"> d’un poteau à l’intérieur de l’habitat suggère une division intérieure. La partie nord conserve les traces d’un foyer d’environ </w:t>
      </w:r>
      <w:smartTag w:uri="urn:schemas-microsoft-com:office:smarttags" w:element="metricconverter">
        <w:smartTagPr>
          <w:attr w:name="ProductID" w:val="1 m"/>
        </w:smartTagPr>
        <w:r w:rsidR="004E120A" w:rsidRPr="0032190F">
          <w:rPr>
            <w:lang w:val="fr-FR"/>
          </w:rPr>
          <w:t>1 m</w:t>
        </w:r>
      </w:smartTag>
      <w:r w:rsidR="004E120A" w:rsidRPr="0032190F">
        <w:rPr>
          <w:lang w:val="fr-FR"/>
        </w:rPr>
        <w:t xml:space="preserve"> de diamètre, une dépression circulaire (espace de stockage ?) et un</w:t>
      </w:r>
      <w:r w:rsidR="00095541" w:rsidRPr="0032190F">
        <w:rPr>
          <w:lang w:val="fr-FR"/>
        </w:rPr>
        <w:t>e</w:t>
      </w:r>
      <w:r w:rsidR="004E120A" w:rsidRPr="0032190F">
        <w:rPr>
          <w:lang w:val="fr-FR"/>
        </w:rPr>
        <w:t xml:space="preserve"> espèce de silo contre la paroi nord Dans la seconde moitié du </w:t>
      </w:r>
      <w:r w:rsidR="00663B0C">
        <w:rPr>
          <w:lang w:val="fr-FR"/>
        </w:rPr>
        <w:t>6</w:t>
      </w:r>
      <w:r w:rsidR="004E120A" w:rsidRPr="0032190F">
        <w:rPr>
          <w:lang w:val="fr-FR"/>
        </w:rPr>
        <w:t xml:space="preserve">e millénaire, un second fossé plus court (100m) </w:t>
      </w:r>
      <w:r w:rsidR="00683577">
        <w:rPr>
          <w:lang w:val="fr-FR"/>
        </w:rPr>
        <w:t>enclora</w:t>
      </w:r>
      <w:r w:rsidR="004E120A" w:rsidRPr="0032190F">
        <w:rPr>
          <w:lang w:val="fr-FR"/>
        </w:rPr>
        <w:t xml:space="preserve"> le site. Pour la </w:t>
      </w:r>
      <w:r w:rsidR="00663B0C">
        <w:rPr>
          <w:lang w:val="fr-FR"/>
        </w:rPr>
        <w:t>3e phase d’occupation,</w:t>
      </w:r>
      <w:r w:rsidR="004E120A" w:rsidRPr="0032190F">
        <w:rPr>
          <w:lang w:val="fr-FR"/>
        </w:rPr>
        <w:t xml:space="preserve"> vers la fin du </w:t>
      </w:r>
      <w:r w:rsidR="00663B0C">
        <w:rPr>
          <w:lang w:val="fr-FR"/>
        </w:rPr>
        <w:t>6</w:t>
      </w:r>
      <w:r w:rsidR="004E120A" w:rsidRPr="0032190F">
        <w:rPr>
          <w:lang w:val="fr-FR"/>
        </w:rPr>
        <w:t>e milléanire, une sépulture d’enfant a été conservée dans l’esapce intérieur d’une cabane (</w:t>
      </w:r>
      <w:r w:rsidR="0070027E" w:rsidRPr="0032190F">
        <w:rPr>
          <w:lang w:val="fr-FR"/>
        </w:rPr>
        <w:t>BIB</w:t>
      </w:r>
      <w:r w:rsidR="004E120A" w:rsidRPr="0032190F">
        <w:rPr>
          <w:lang w:val="fr-FR"/>
        </w:rPr>
        <w:t xml:space="preserve"> 103 p. 35)</w:t>
      </w:r>
    </w:p>
    <w:p w14:paraId="36532AA2" w14:textId="77777777" w:rsidR="00030C53" w:rsidRPr="0032190F" w:rsidRDefault="00030C53" w:rsidP="00242C0F">
      <w:pPr>
        <w:jc w:val="both"/>
        <w:rPr>
          <w:lang w:val="fr-FR"/>
        </w:rPr>
      </w:pPr>
    </w:p>
    <w:p w14:paraId="2F975222" w14:textId="32B73EA7" w:rsidR="00914B3D" w:rsidRDefault="00FE4E51" w:rsidP="00FE4E51">
      <w:pPr>
        <w:jc w:val="both"/>
        <w:rPr>
          <w:lang w:val="fr-FR"/>
        </w:rPr>
      </w:pPr>
      <w:r>
        <w:rPr>
          <w:lang w:val="fr-FR"/>
        </w:rPr>
        <w:t>D</w:t>
      </w:r>
      <w:r w:rsidRPr="0032190F">
        <w:rPr>
          <w:lang w:val="fr-FR"/>
        </w:rPr>
        <w:t xml:space="preserve">es influx adriatiques voir balkaniques sont évidents à Rendina : </w:t>
      </w:r>
      <w:hyperlink r:id="rId1320" w:anchor="Cul_Art_sup_mob_pintadera" w:history="1">
        <w:r w:rsidRPr="00AE6BA8">
          <w:rPr>
            <w:rStyle w:val="Hyperlink"/>
            <w:i/>
            <w:lang w:val="fr-FR"/>
          </w:rPr>
          <w:t>pintaderas</w:t>
        </w:r>
      </w:hyperlink>
      <w:r w:rsidRPr="0032190F">
        <w:rPr>
          <w:lang w:val="fr-FR"/>
        </w:rPr>
        <w:t xml:space="preserve">, idoles cornues, fragments de rhytons, vases cultuels </w:t>
      </w:r>
      <w:r w:rsidR="00AA3C98">
        <w:rPr>
          <w:lang w:val="fr-FR"/>
        </w:rPr>
        <w:t>polypodes</w:t>
      </w:r>
      <w:r w:rsidRPr="0032190F">
        <w:rPr>
          <w:lang w:val="fr-FR"/>
        </w:rPr>
        <w:t xml:space="preserve"> connus en Yougoslavie, Albanie ou Grèce à des époques plus récentes (BIB 103 p. 36).</w:t>
      </w:r>
    </w:p>
    <w:p w14:paraId="5B36AE8D" w14:textId="77777777" w:rsidR="002F7F3F" w:rsidRDefault="002F7F3F" w:rsidP="00FE4E51">
      <w:pPr>
        <w:jc w:val="both"/>
        <w:rPr>
          <w:lang w:val="fr-FR"/>
        </w:rPr>
      </w:pPr>
    </w:p>
    <w:p w14:paraId="5BD34D02" w14:textId="77777777" w:rsidR="002F7F3F" w:rsidRDefault="002F7F3F" w:rsidP="00FE4E51">
      <w:pPr>
        <w:jc w:val="both"/>
        <w:rPr>
          <w:lang w:val="fr-FR"/>
        </w:rPr>
      </w:pPr>
      <w:r>
        <w:rPr>
          <w:lang w:val="fr-FR"/>
        </w:rPr>
        <w:t>Site clef, les niveaux inférieurs montrent beaucoup de céramiques non-décorées (=Monochrome) (BIB table-ronde ANR CIMO 2019)</w:t>
      </w:r>
    </w:p>
    <w:p w14:paraId="543E343F" w14:textId="77777777" w:rsidR="00663B0C" w:rsidRDefault="00663B0C" w:rsidP="00FE4E51">
      <w:pPr>
        <w:jc w:val="both"/>
        <w:rPr>
          <w:lang w:val="fr-FR"/>
        </w:rPr>
      </w:pPr>
    </w:p>
    <w:p w14:paraId="71672BA7" w14:textId="77777777" w:rsidR="00663B0C" w:rsidRDefault="00663B0C" w:rsidP="00663B0C">
      <w:pPr>
        <w:pStyle w:val="Heading2"/>
      </w:pPr>
      <w:r>
        <w:t>Périodisation</w:t>
      </w:r>
    </w:p>
    <w:p w14:paraId="1E028C8C" w14:textId="77777777" w:rsidR="00663B0C" w:rsidRDefault="00663B0C" w:rsidP="00663B0C">
      <w:pPr>
        <w:rPr>
          <w:lang w:val="fr-FR"/>
        </w:rPr>
      </w:pPr>
    </w:p>
    <w:p w14:paraId="62D69978" w14:textId="717EACA8" w:rsidR="00663B0C" w:rsidRPr="00DA7F34" w:rsidRDefault="00663B0C" w:rsidP="00663B0C">
      <w:pPr>
        <w:jc w:val="both"/>
        <w:rPr>
          <w:lang w:val="es-ES"/>
        </w:rPr>
      </w:pPr>
      <w:r>
        <w:rPr>
          <w:lang w:val="fr-FR"/>
        </w:rPr>
        <w:t>Passage de l'</w:t>
      </w:r>
      <w:hyperlink r:id="rId1321" w:anchor="Cul_Impressa_Sud_Italie_archai" w:history="1">
        <w:r w:rsidRPr="00914B3D">
          <w:rPr>
            <w:rStyle w:val="Hyperlink"/>
            <w:lang w:val="fr-FR"/>
          </w:rPr>
          <w:t>I. archaïque</w:t>
        </w:r>
      </w:hyperlink>
      <w:r w:rsidRPr="00914B3D">
        <w:rPr>
          <w:lang w:val="fr-FR"/>
        </w:rPr>
        <w:t xml:space="preserve"> </w:t>
      </w:r>
      <w:r>
        <w:rPr>
          <w:lang w:val="fr-FR"/>
        </w:rPr>
        <w:t>a</w:t>
      </w:r>
      <w:r w:rsidRPr="00914B3D">
        <w:rPr>
          <w:lang w:val="fr-FR"/>
        </w:rPr>
        <w:t xml:space="preserve"> </w:t>
      </w:r>
      <w:hyperlink r:id="rId1322" w:anchor="Cul_Impressa_Sud_Italie_evol" w:history="1">
        <w:r w:rsidRPr="00914B3D">
          <w:rPr>
            <w:rStyle w:val="Hyperlink"/>
            <w:lang w:val="fr-FR"/>
          </w:rPr>
          <w:t>I. évoluée</w:t>
        </w:r>
      </w:hyperlink>
      <w:r w:rsidRPr="00914B3D">
        <w:rPr>
          <w:lang w:val="fr-FR"/>
        </w:rPr>
        <w:t xml:space="preserve"> </w:t>
      </w:r>
      <w:r>
        <w:rPr>
          <w:lang w:val="fr-FR"/>
        </w:rPr>
        <w:t xml:space="preserve">(BIB 2901). </w:t>
      </w:r>
      <w:r w:rsidRPr="00DA7F34">
        <w:rPr>
          <w:lang w:val="es-ES"/>
        </w:rPr>
        <w:t>3 phases (BIB Giovanna Paoli, Seminario (...) Impressa, Barcelona 2019)</w:t>
      </w:r>
    </w:p>
    <w:p w14:paraId="5DCA7CCA" w14:textId="77777777" w:rsidR="00663B0C" w:rsidRPr="00DA7F34" w:rsidRDefault="00663B0C" w:rsidP="00663B0C">
      <w:pPr>
        <w:rPr>
          <w:lang w:val="es-ES"/>
        </w:rPr>
      </w:pPr>
    </w:p>
    <w:p w14:paraId="3C223650" w14:textId="77777777" w:rsidR="00671DC3" w:rsidRPr="00DA7F34" w:rsidRDefault="00671DC3" w:rsidP="00FE4E51">
      <w:pPr>
        <w:jc w:val="both"/>
        <w:rPr>
          <w:lang w:val="es-ES"/>
        </w:rPr>
      </w:pPr>
    </w:p>
    <w:p w14:paraId="078A683E" w14:textId="77777777" w:rsidR="00671DC3" w:rsidRPr="00DA7F34" w:rsidRDefault="00671DC3" w:rsidP="00663B0C">
      <w:pPr>
        <w:pStyle w:val="Heading3"/>
        <w:rPr>
          <w:lang w:val="es-ES"/>
        </w:rPr>
      </w:pPr>
      <w:bookmarkStart w:id="659" w:name="Sit_Rendina_I"/>
      <w:r w:rsidRPr="00DA7F34">
        <w:rPr>
          <w:lang w:val="es-ES"/>
        </w:rPr>
        <w:t>Rendina I</w:t>
      </w:r>
    </w:p>
    <w:bookmarkEnd w:id="659"/>
    <w:p w14:paraId="63CDC972" w14:textId="77777777" w:rsidR="00671DC3" w:rsidRPr="00DA7F34" w:rsidRDefault="00663B0C" w:rsidP="00FE4E51">
      <w:pPr>
        <w:jc w:val="both"/>
        <w:rPr>
          <w:lang w:val="es-ES"/>
        </w:rPr>
      </w:pPr>
      <w:r w:rsidRPr="00DA7F34">
        <w:rPr>
          <w:lang w:val="es-ES"/>
        </w:rPr>
        <w:t>phase 1</w:t>
      </w:r>
    </w:p>
    <w:p w14:paraId="68B5F9B8" w14:textId="77777777" w:rsidR="00671DC3" w:rsidRPr="00DA7F34" w:rsidRDefault="00671DC3" w:rsidP="00FE4E51">
      <w:pPr>
        <w:jc w:val="both"/>
        <w:rPr>
          <w:lang w:val="es-ES"/>
        </w:rPr>
      </w:pPr>
    </w:p>
    <w:p w14:paraId="283A09D9" w14:textId="77777777" w:rsidR="00671DC3" w:rsidRDefault="00671DC3" w:rsidP="00663B0C">
      <w:pPr>
        <w:pStyle w:val="Heading3"/>
      </w:pPr>
      <w:bookmarkStart w:id="660" w:name="Sit_Rendina_II"/>
      <w:r>
        <w:t>Rendina II</w:t>
      </w:r>
    </w:p>
    <w:bookmarkEnd w:id="660"/>
    <w:p w14:paraId="559882ED" w14:textId="77777777" w:rsidR="00671DC3" w:rsidRDefault="00663B0C" w:rsidP="00FE4E51">
      <w:pPr>
        <w:jc w:val="both"/>
        <w:rPr>
          <w:lang w:val="fr-FR"/>
        </w:rPr>
      </w:pPr>
      <w:r>
        <w:rPr>
          <w:lang w:val="fr-FR"/>
        </w:rPr>
        <w:t>phase 2</w:t>
      </w:r>
    </w:p>
    <w:p w14:paraId="56E3A7AC" w14:textId="77777777" w:rsidR="00663B0C" w:rsidRDefault="00663B0C" w:rsidP="00FE4E51">
      <w:pPr>
        <w:jc w:val="both"/>
        <w:rPr>
          <w:lang w:val="fr-FR"/>
        </w:rPr>
      </w:pPr>
    </w:p>
    <w:p w14:paraId="76A448B3" w14:textId="57003B37" w:rsidR="00671DC3" w:rsidRDefault="00000000" w:rsidP="00671DC3">
      <w:pPr>
        <w:rPr>
          <w:lang w:val="fr-FR"/>
        </w:rPr>
      </w:pPr>
      <w:hyperlink r:id="rId1323" w:anchor="Cul_Impressa_Sud_Italie_evol" w:history="1">
        <w:r w:rsidR="00671DC3" w:rsidRPr="00671DC3">
          <w:rPr>
            <w:rStyle w:val="Hyperlink"/>
            <w:lang w:val="fr-FR"/>
          </w:rPr>
          <w:t>I. évoluée</w:t>
        </w:r>
      </w:hyperlink>
      <w:r w:rsidR="00671DC3">
        <w:rPr>
          <w:lang w:val="fr-FR"/>
        </w:rPr>
        <w:t xml:space="preserve">  (BIB 2901)</w:t>
      </w:r>
    </w:p>
    <w:p w14:paraId="1785E55A" w14:textId="77777777" w:rsidR="00663B0C" w:rsidRDefault="00663B0C" w:rsidP="00671DC3">
      <w:pPr>
        <w:rPr>
          <w:lang w:val="fr-FR"/>
        </w:rPr>
      </w:pPr>
    </w:p>
    <w:p w14:paraId="06BC7DF3" w14:textId="77777777" w:rsidR="00663B0C" w:rsidRDefault="00663B0C" w:rsidP="00663B0C">
      <w:pPr>
        <w:pStyle w:val="Heading3"/>
      </w:pPr>
      <w:r>
        <w:t>Rendina III</w:t>
      </w:r>
    </w:p>
    <w:p w14:paraId="08387500" w14:textId="77777777" w:rsidR="00663B0C" w:rsidRDefault="00663B0C" w:rsidP="00671DC3">
      <w:pPr>
        <w:rPr>
          <w:lang w:val="fr-FR"/>
        </w:rPr>
      </w:pPr>
      <w:r>
        <w:rPr>
          <w:lang w:val="fr-FR"/>
        </w:rPr>
        <w:t>phase 3</w:t>
      </w:r>
    </w:p>
    <w:p w14:paraId="78ED2A6F" w14:textId="77777777" w:rsidR="00FE4E51" w:rsidRDefault="00FE4E51" w:rsidP="00242C0F">
      <w:pPr>
        <w:rPr>
          <w:lang w:val="fr-FR"/>
        </w:rPr>
      </w:pPr>
    </w:p>
    <w:p w14:paraId="3D81CF53" w14:textId="77777777" w:rsidR="00FE4E51" w:rsidRDefault="00FE4E51" w:rsidP="00FE4E51">
      <w:pPr>
        <w:pStyle w:val="Heading2"/>
      </w:pPr>
      <w:r>
        <w:t>Economie</w:t>
      </w:r>
    </w:p>
    <w:p w14:paraId="37FB6551" w14:textId="77777777" w:rsidR="00FE4E51" w:rsidRPr="0032190F" w:rsidRDefault="00FE4E51" w:rsidP="00242C0F">
      <w:pPr>
        <w:rPr>
          <w:lang w:val="fr-FR"/>
        </w:rPr>
      </w:pPr>
    </w:p>
    <w:p w14:paraId="426A96D0" w14:textId="77777777" w:rsidR="00CE3F25" w:rsidRPr="0032190F" w:rsidRDefault="007E53E8" w:rsidP="00242C0F">
      <w:pPr>
        <w:rPr>
          <w:lang w:val="fr-FR"/>
        </w:rPr>
      </w:pPr>
      <w:r w:rsidRPr="0032190F">
        <w:rPr>
          <w:lang w:val="fr-FR"/>
        </w:rPr>
        <w:t xml:space="preserve">Vers 6000, </w:t>
      </w:r>
      <w:r w:rsidR="00CE3F25" w:rsidRPr="0032190F">
        <w:rPr>
          <w:lang w:val="fr-FR"/>
        </w:rPr>
        <w:t>le site comporte des restes d’orge, de blé et 97% des ossements d’animaux consommés correspondent à des animaux domestiques  (</w:t>
      </w:r>
      <w:r w:rsidR="0070027E" w:rsidRPr="0032190F">
        <w:rPr>
          <w:lang w:val="fr-FR"/>
        </w:rPr>
        <w:t>BIB</w:t>
      </w:r>
      <w:r w:rsidR="00CE3F25" w:rsidRPr="0032190F">
        <w:rPr>
          <w:lang w:val="fr-FR"/>
        </w:rPr>
        <w:t xml:space="preserve"> 103 p. 36). </w:t>
      </w:r>
    </w:p>
    <w:p w14:paraId="0E2880DB" w14:textId="77777777" w:rsidR="007104D5" w:rsidRDefault="007104D5" w:rsidP="00242C0F">
      <w:pPr>
        <w:rPr>
          <w:lang w:val="fr-FR"/>
        </w:rPr>
      </w:pPr>
    </w:p>
    <w:p w14:paraId="42E41C7D" w14:textId="77777777" w:rsidR="007104D5" w:rsidRDefault="007104D5" w:rsidP="007104D5">
      <w:pPr>
        <w:pStyle w:val="Heading2"/>
      </w:pPr>
      <w:bookmarkStart w:id="661" w:name="Sit_Rendina_di_Melfi_cer"/>
      <w:r>
        <w:t>Céramiques</w:t>
      </w:r>
    </w:p>
    <w:bookmarkEnd w:id="661"/>
    <w:p w14:paraId="4425B376" w14:textId="77777777" w:rsidR="002C7A6B" w:rsidRDefault="002C7A6B" w:rsidP="002C7A6B">
      <w:pPr>
        <w:jc w:val="both"/>
        <w:rPr>
          <w:lang w:val="fr-FR"/>
        </w:rPr>
      </w:pPr>
    </w:p>
    <w:p w14:paraId="75629DB7" w14:textId="1DF3F720" w:rsidR="00FE4E51" w:rsidRDefault="003F12A5" w:rsidP="00FE4E51">
      <w:pPr>
        <w:rPr>
          <w:lang w:val="fr-FR"/>
        </w:rPr>
      </w:pPr>
      <w:r w:rsidRPr="002C7A6B">
        <w:rPr>
          <w:lang w:val="fr-FR"/>
        </w:rPr>
        <w:t>Imp</w:t>
      </w:r>
      <w:r>
        <w:rPr>
          <w:lang w:val="fr-FR"/>
        </w:rPr>
        <w:t xml:space="preserve">ressa </w:t>
      </w:r>
      <w:hyperlink r:id="rId1324" w:anchor="Cul_Impressa__cer_SPRWIT" w:history="1">
        <w:r w:rsidR="0043233D">
          <w:rPr>
            <w:rStyle w:val="Hyperlink"/>
            <w:lang w:val="fr-FR"/>
          </w:rPr>
          <w:t>WIT</w:t>
        </w:r>
      </w:hyperlink>
      <w:r w:rsidRPr="003F12A5">
        <w:rPr>
          <w:lang w:val="fr-FR"/>
        </w:rPr>
        <w:t xml:space="preserve"> tr</w:t>
      </w:r>
      <w:r>
        <w:rPr>
          <w:lang w:val="fr-FR"/>
        </w:rPr>
        <w:t xml:space="preserve">ès abondante </w:t>
      </w:r>
      <w:r w:rsidR="002C7A6B">
        <w:rPr>
          <w:lang w:val="fr-FR"/>
        </w:rPr>
        <w:t xml:space="preserve">mais </w:t>
      </w:r>
      <w:r w:rsidR="002C7A6B" w:rsidRPr="002C7A6B">
        <w:rPr>
          <w:lang w:val="fr-FR"/>
        </w:rPr>
        <w:t xml:space="preserve">Ø </w:t>
      </w:r>
      <w:hyperlink r:id="rId1325" w:anchor="Cul_Impressa__cer_IGT" w:history="1">
        <w:r w:rsidR="002C7A6B" w:rsidRPr="00955BF8">
          <w:rPr>
            <w:rStyle w:val="Hyperlink"/>
            <w:lang w:val="fr-FR"/>
          </w:rPr>
          <w:t>IGT</w:t>
        </w:r>
      </w:hyperlink>
      <w:r w:rsidR="002C7A6B" w:rsidRPr="002C7A6B">
        <w:rPr>
          <w:lang w:val="fr-FR"/>
        </w:rPr>
        <w:t xml:space="preserve"> </w:t>
      </w:r>
      <w:r w:rsidR="002C7A6B" w:rsidRPr="002C7A6B">
        <w:rPr>
          <w:szCs w:val="16"/>
          <w:lang w:val="fr-FR" w:eastAsia="en-GB"/>
        </w:rPr>
        <w:t>(BIB 2769)</w:t>
      </w:r>
      <w:r w:rsidR="002C7A6B" w:rsidRPr="002C7A6B">
        <w:rPr>
          <w:lang w:val="fr-FR"/>
        </w:rPr>
        <w:t xml:space="preserve"> </w:t>
      </w:r>
      <w:hyperlink r:id="rId1326" w:anchor="Cul_Cermaique_Monochrome" w:history="1">
        <w:r w:rsidR="00FE4E51" w:rsidRPr="00957158">
          <w:rPr>
            <w:rStyle w:val="Hyperlink"/>
            <w:lang w:val="fr-FR"/>
          </w:rPr>
          <w:t>céramique monochrome</w:t>
        </w:r>
      </w:hyperlink>
      <w:r w:rsidR="00FE4E51">
        <w:rPr>
          <w:lang w:val="fr-FR"/>
        </w:rPr>
        <w:t xml:space="preserve"> (BIB 2651)</w:t>
      </w:r>
    </w:p>
    <w:p w14:paraId="63496C3D" w14:textId="77777777" w:rsidR="007104D5" w:rsidRDefault="007104D5" w:rsidP="007104D5">
      <w:pPr>
        <w:rPr>
          <w:lang w:val="fr-FR"/>
        </w:rPr>
      </w:pPr>
    </w:p>
    <w:p w14:paraId="12CA5C9E" w14:textId="77777777" w:rsidR="007104D5" w:rsidRDefault="007104D5" w:rsidP="00FE4E51">
      <w:pPr>
        <w:jc w:val="both"/>
        <w:rPr>
          <w:lang w:val="fr-FR"/>
        </w:rPr>
      </w:pPr>
      <w:r>
        <w:rPr>
          <w:lang w:val="fr-FR"/>
        </w:rPr>
        <w:t xml:space="preserve">3 faciès céramiques différents pour le Néo Ancien (BIB 2769) </w:t>
      </w:r>
    </w:p>
    <w:p w14:paraId="784FE7EC" w14:textId="6054862F" w:rsidR="00FE4E51" w:rsidRDefault="007104D5" w:rsidP="00FE4E51">
      <w:pPr>
        <w:jc w:val="both"/>
        <w:rPr>
          <w:lang w:val="fr-FR"/>
        </w:rPr>
      </w:pPr>
      <w:r w:rsidRPr="0032190F">
        <w:rPr>
          <w:lang w:val="fr-FR"/>
        </w:rPr>
        <w:t xml:space="preserve">La céramique comporte une céramique imprimée (écuelles, pots de fleur, bouteilles) de style </w:t>
      </w:r>
      <w:hyperlink r:id="rId1327" w:anchor="Cul_Impressa_Adriatique" w:history="1">
        <w:r w:rsidRPr="0032190F">
          <w:rPr>
            <w:rStyle w:val="Hyperlink"/>
            <w:lang w:val="fr-FR"/>
          </w:rPr>
          <w:t>Impressa adriatique</w:t>
        </w:r>
      </w:hyperlink>
      <w:r w:rsidRPr="0032190F">
        <w:rPr>
          <w:lang w:val="fr-FR"/>
        </w:rPr>
        <w:t xml:space="preserve"> associée à de la céramique fine</w:t>
      </w:r>
      <w:r w:rsidR="00FE4E51">
        <w:rPr>
          <w:lang w:val="fr-FR"/>
        </w:rPr>
        <w:t xml:space="preserve"> [c. monochrome ?]</w:t>
      </w:r>
      <w:r w:rsidRPr="0032190F">
        <w:rPr>
          <w:lang w:val="fr-FR"/>
        </w:rPr>
        <w:t>, lustrée compo</w:t>
      </w:r>
      <w:r w:rsidR="00FE4E51">
        <w:rPr>
          <w:lang w:val="fr-FR"/>
        </w:rPr>
        <w:t xml:space="preserve">sée pour </w:t>
      </w:r>
      <w:r w:rsidR="00FE4E51">
        <w:rPr>
          <w:lang w:val="fr-FR"/>
        </w:rPr>
        <w:lastRenderedPageBreak/>
        <w:t>l’essentiel d’écuelles</w:t>
      </w:r>
      <w:r w:rsidRPr="0032190F">
        <w:rPr>
          <w:lang w:val="fr-FR"/>
        </w:rPr>
        <w:t>. Cette dernière, au fil du temps, adoptera des décors peints, rouge ou jaune, et divers motifs imprimés : chevrons, arbalétiformes, losanges, anthropomorphes</w:t>
      </w:r>
      <w:r w:rsidR="00FE4E51">
        <w:rPr>
          <w:lang w:val="fr-FR"/>
        </w:rPr>
        <w:t xml:space="preserve"> </w:t>
      </w:r>
      <w:r w:rsidR="00FE4E51" w:rsidRPr="0032190F">
        <w:rPr>
          <w:lang w:val="fr-FR"/>
        </w:rPr>
        <w:t>(BIB 103 p. 36)</w:t>
      </w:r>
      <w:r w:rsidRPr="0032190F">
        <w:rPr>
          <w:lang w:val="fr-FR"/>
        </w:rPr>
        <w:t xml:space="preserve">. </w:t>
      </w:r>
    </w:p>
    <w:p w14:paraId="2C81305D" w14:textId="1355F012" w:rsidR="00FE4E51" w:rsidRPr="0032190F" w:rsidRDefault="00000000" w:rsidP="00FE4E51">
      <w:pPr>
        <w:rPr>
          <w:lang w:val="fr-FR"/>
        </w:rPr>
      </w:pPr>
      <w:hyperlink r:id="rId1328" w:anchor="Cul_Art_TAC_T_a_vases_anthrop" w:history="1">
        <w:r w:rsidR="00FE4E51" w:rsidRPr="00132A7A">
          <w:rPr>
            <w:rStyle w:val="Hyperlink"/>
            <w:lang w:val="fr-FR"/>
          </w:rPr>
          <w:t>vases anthropomorphes</w:t>
        </w:r>
      </w:hyperlink>
      <w:r w:rsidR="00FE4E51">
        <w:rPr>
          <w:lang w:val="fr-FR"/>
        </w:rPr>
        <w:t xml:space="preserve"> </w:t>
      </w:r>
      <w:r w:rsidR="00FE4E51" w:rsidRPr="0032190F">
        <w:rPr>
          <w:lang w:val="fr-FR"/>
        </w:rPr>
        <w:t>néolithiques [anthropomorphisme] Impressa (BIB 2319 p. 2)</w:t>
      </w:r>
    </w:p>
    <w:p w14:paraId="73291B5A" w14:textId="77777777" w:rsidR="007104D5" w:rsidRDefault="007104D5" w:rsidP="007104D5">
      <w:pPr>
        <w:jc w:val="both"/>
        <w:rPr>
          <w:lang w:val="fr-FR"/>
        </w:rPr>
      </w:pPr>
    </w:p>
    <w:p w14:paraId="0B0B350C" w14:textId="77777777" w:rsidR="00EF0480" w:rsidRDefault="00EF0480" w:rsidP="007104D5">
      <w:pPr>
        <w:jc w:val="both"/>
        <w:rPr>
          <w:lang w:val="fr-FR"/>
        </w:rPr>
      </w:pPr>
    </w:p>
    <w:p w14:paraId="47FECFD2" w14:textId="77777777" w:rsidR="00EF0480" w:rsidRPr="0032190F" w:rsidRDefault="00EF0480" w:rsidP="00EF0480">
      <w:pPr>
        <w:pStyle w:val="Heading3"/>
      </w:pPr>
      <w:bookmarkStart w:id="662" w:name="Sit_Rendina_di_Melfi_cer_item30"/>
      <w:r>
        <w:t>item 30</w:t>
      </w:r>
    </w:p>
    <w:bookmarkEnd w:id="662"/>
    <w:p w14:paraId="1577898D" w14:textId="5E2A09C9" w:rsidR="00EF0480" w:rsidRPr="00EF0480" w:rsidRDefault="00911743" w:rsidP="00EF0480">
      <w:pPr>
        <w:jc w:val="both"/>
        <w:rPr>
          <w:lang w:val="fr-FR" w:eastAsia="en-GB"/>
        </w:rPr>
      </w:pPr>
      <w:r w:rsidRPr="00EF0480">
        <w:rPr>
          <w:lang w:val="fr-FR" w:eastAsia="en-GB"/>
        </w:rPr>
        <w:fldChar w:fldCharType="begin"/>
      </w:r>
      <w:r w:rsidR="00E30F13">
        <w:rPr>
          <w:lang w:val="fr-FR" w:eastAsia="en-GB"/>
        </w:rPr>
        <w:instrText>HYPERLINK "C:\\Users\\Thomas Huet\\Desktop\\Documentation archéologique liée à la thèse\\Cultures.docx" \l "Cul_Art_TAC_T_a_visage_typ_vsg2a"</w:instrText>
      </w:r>
      <w:r w:rsidRPr="00EF0480">
        <w:rPr>
          <w:lang w:val="fr-FR" w:eastAsia="en-GB"/>
        </w:rPr>
      </w:r>
      <w:r w:rsidRPr="00EF0480">
        <w:rPr>
          <w:lang w:val="fr-FR" w:eastAsia="en-GB"/>
        </w:rPr>
        <w:fldChar w:fldCharType="separate"/>
      </w:r>
      <w:r w:rsidR="00EF0480" w:rsidRPr="00EF0480">
        <w:rPr>
          <w:rStyle w:val="Hyperlink"/>
          <w:lang w:val="fr-FR" w:eastAsia="en-GB"/>
        </w:rPr>
        <w:t>vsg_2a</w:t>
      </w:r>
      <w:r w:rsidRPr="00EF0480">
        <w:rPr>
          <w:lang w:val="fr-FR" w:eastAsia="en-GB"/>
        </w:rPr>
        <w:fldChar w:fldCharType="end"/>
      </w:r>
      <w:r w:rsidR="00EF0480" w:rsidRPr="00EF0480">
        <w:rPr>
          <w:lang w:val="fr-FR" w:eastAsia="en-GB"/>
        </w:rPr>
        <w:t xml:space="preserve"> (BIB 2793) 6780±100 </w:t>
      </w:r>
      <w:r w:rsidR="00EF0480">
        <w:rPr>
          <w:lang w:val="fr-FR" w:eastAsia="en-GB"/>
        </w:rPr>
        <w:t xml:space="preserve">BP </w:t>
      </w:r>
      <w:r w:rsidR="00EF0480" w:rsidRPr="00EF0480">
        <w:rPr>
          <w:lang w:val="fr-FR" w:eastAsia="en-GB"/>
        </w:rPr>
        <w:t xml:space="preserve">: 5886 (95,4%) 5518 cal BC (BIB 2793) Phase IIa ou IIb - Faciès de </w:t>
      </w:r>
      <w:hyperlink r:id="rId1329" w:anchor="Cul_Guadone" w:history="1">
        <w:r w:rsidR="00EF0480" w:rsidRPr="003637CF">
          <w:rPr>
            <w:rStyle w:val="Hyperlink"/>
            <w:lang w:val="fr-FR" w:eastAsia="en-GB"/>
          </w:rPr>
          <w:t>Guadone</w:t>
        </w:r>
      </w:hyperlink>
      <w:r w:rsidR="00EF0480" w:rsidRPr="00EF0480">
        <w:rPr>
          <w:lang w:val="fr-FR" w:eastAsia="en-GB"/>
        </w:rPr>
        <w:t xml:space="preserve"> ou Lagnano da Piede (BIB 2793)</w:t>
      </w:r>
    </w:p>
    <w:p w14:paraId="25E4AD08" w14:textId="77777777" w:rsidR="00EF0480" w:rsidRPr="00EF0480" w:rsidRDefault="00EF0480" w:rsidP="00EF0480">
      <w:pPr>
        <w:jc w:val="both"/>
        <w:rPr>
          <w:lang w:val="fr-FR" w:eastAsia="en-GB"/>
        </w:rPr>
      </w:pPr>
    </w:p>
    <w:p w14:paraId="50CED855" w14:textId="77777777" w:rsidR="00EF0480" w:rsidRDefault="00EF0480" w:rsidP="00EF0480">
      <w:pPr>
        <w:jc w:val="both"/>
        <w:rPr>
          <w:lang w:val="fr-FR" w:eastAsia="en-GB"/>
        </w:rPr>
      </w:pPr>
      <w:r w:rsidRPr="00EF0480">
        <w:rPr>
          <w:lang w:val="fr-FR" w:eastAsia="en-GB"/>
        </w:rPr>
        <w:t xml:space="preserve">Col de vase de type bouteille. La lèvre est pincée. Le bord est orné d'une ligne de plusieurs impressions en lunules. Un visage est formé par deux incisions formant les sourcils, les yeux et la bouche. Le nez est rendu par une anse. Il est encadré par des séries de lignes verticales faites de courtes impressions. </w:t>
      </w:r>
      <w:r w:rsidRPr="00BC1202">
        <w:rPr>
          <w:lang w:val="fr-FR" w:eastAsia="en-GB"/>
        </w:rPr>
        <w:t xml:space="preserve">Sans échelle.(BIB 2793) </w:t>
      </w:r>
    </w:p>
    <w:p w14:paraId="2A4E1936" w14:textId="77777777" w:rsidR="006B1417" w:rsidRDefault="006B1417" w:rsidP="00EF0480">
      <w:pPr>
        <w:jc w:val="both"/>
        <w:rPr>
          <w:lang w:val="fr-FR" w:eastAsia="en-GB"/>
        </w:rPr>
      </w:pPr>
    </w:p>
    <w:p w14:paraId="1129E86A" w14:textId="77777777" w:rsidR="006B1417" w:rsidRDefault="006B1417" w:rsidP="006B1417">
      <w:pPr>
        <w:pStyle w:val="Heading3"/>
        <w:rPr>
          <w:lang w:eastAsia="en-GB"/>
        </w:rPr>
      </w:pPr>
      <w:r>
        <w:rPr>
          <w:lang w:eastAsia="en-GB"/>
        </w:rPr>
        <w:t>item 31</w:t>
      </w:r>
    </w:p>
    <w:p w14:paraId="0FC5DC0A" w14:textId="29D9E388" w:rsidR="006B1417" w:rsidRDefault="006B1417" w:rsidP="006B1417">
      <w:pPr>
        <w:autoSpaceDE w:val="0"/>
        <w:autoSpaceDN w:val="0"/>
        <w:adjustRightInd w:val="0"/>
        <w:rPr>
          <w:lang w:val="fr-FR"/>
        </w:rPr>
      </w:pPr>
      <w:r w:rsidRPr="006B1417">
        <w:rPr>
          <w:lang w:val="fr-FR" w:eastAsia="en-GB"/>
        </w:rPr>
        <w:t>Vase sub-sphérique orné de décors d'impressions. Un personnage</w:t>
      </w:r>
      <w:r>
        <w:rPr>
          <w:lang w:val="fr-FR" w:eastAsia="en-GB"/>
        </w:rPr>
        <w:t xml:space="preserve"> </w:t>
      </w:r>
      <w:r w:rsidRPr="006B1417">
        <w:rPr>
          <w:lang w:val="fr-FR" w:eastAsia="en-GB"/>
        </w:rPr>
        <w:t>est figuré par un tronc et quatre membres en V inversé.</w:t>
      </w:r>
      <w:r>
        <w:rPr>
          <w:lang w:val="fr-FR" w:eastAsia="en-GB"/>
        </w:rPr>
        <w:t xml:space="preserve"> </w:t>
      </w:r>
      <w:r w:rsidRPr="006B1417">
        <w:rPr>
          <w:lang w:val="fr-FR" w:eastAsia="en-GB"/>
        </w:rPr>
        <w:t xml:space="preserve">Sans échelle. </w:t>
      </w:r>
      <w:r w:rsidRPr="00BC1202">
        <w:rPr>
          <w:lang w:val="fr-FR" w:eastAsia="en-GB"/>
        </w:rPr>
        <w:t>(BIB 2793)</w:t>
      </w:r>
      <w:r>
        <w:rPr>
          <w:lang w:val="fr-FR" w:eastAsia="en-GB"/>
        </w:rPr>
        <w:t xml:space="preserve"> </w:t>
      </w:r>
      <w:r>
        <w:rPr>
          <w:lang w:val="fr-FR"/>
        </w:rPr>
        <w:t xml:space="preserve">Mais possiblement: </w:t>
      </w:r>
      <w:hyperlink r:id="rId1330" w:anchor="Cul_Macro_Schematique_ico_piernabiertos" w:history="1">
        <w:r w:rsidRPr="007B4960">
          <w:rPr>
            <w:rStyle w:val="Hyperlink"/>
            <w:i/>
            <w:lang w:val="fr-FR"/>
          </w:rPr>
          <w:t>piernabierto</w:t>
        </w:r>
      </w:hyperlink>
      <w:r>
        <w:rPr>
          <w:lang w:val="fr-FR"/>
        </w:rPr>
        <w:t xml:space="preserve"> (SS BIB)</w:t>
      </w:r>
    </w:p>
    <w:p w14:paraId="34972195" w14:textId="77777777" w:rsidR="006B1417" w:rsidRDefault="006B1417" w:rsidP="006B1417">
      <w:pPr>
        <w:autoSpaceDE w:val="0"/>
        <w:autoSpaceDN w:val="0"/>
        <w:adjustRightInd w:val="0"/>
        <w:rPr>
          <w:lang w:val="fr-FR"/>
        </w:rPr>
      </w:pPr>
    </w:p>
    <w:p w14:paraId="24F02294" w14:textId="77777777" w:rsidR="006B1417" w:rsidRDefault="006B1417" w:rsidP="006B1417">
      <w:pPr>
        <w:pStyle w:val="Heading3"/>
      </w:pPr>
      <w:r>
        <w:t>item 32</w:t>
      </w:r>
    </w:p>
    <w:p w14:paraId="2B6B4C40" w14:textId="79C0CA30" w:rsidR="006B1417" w:rsidRPr="006B1417" w:rsidRDefault="006B1417" w:rsidP="006B1417">
      <w:pPr>
        <w:autoSpaceDE w:val="0"/>
        <w:autoSpaceDN w:val="0"/>
        <w:adjustRightInd w:val="0"/>
        <w:rPr>
          <w:lang w:val="fr-FR"/>
        </w:rPr>
      </w:pPr>
      <w:r w:rsidRPr="006B1417">
        <w:rPr>
          <w:lang w:val="fr-FR" w:eastAsia="en-GB"/>
        </w:rPr>
        <w:t>Tesson orné d'un motif d'impressions représentant un personnage</w:t>
      </w:r>
      <w:r>
        <w:rPr>
          <w:lang w:val="fr-FR" w:eastAsia="en-GB"/>
        </w:rPr>
        <w:t xml:space="preserve"> </w:t>
      </w:r>
      <w:r w:rsidRPr="006B1417">
        <w:rPr>
          <w:lang w:val="fr-FR" w:eastAsia="en-GB"/>
        </w:rPr>
        <w:t xml:space="preserve">schématique. Les jambes sont en M. (BIB 2793)  </w:t>
      </w:r>
      <w:r>
        <w:rPr>
          <w:lang w:val="fr-FR"/>
        </w:rPr>
        <w:t xml:space="preserve">Mais possiblement: </w:t>
      </w:r>
      <w:hyperlink r:id="rId1331" w:anchor="Cul_Macro_Schematique_ico_piernabiertos" w:history="1">
        <w:r w:rsidRPr="007B4960">
          <w:rPr>
            <w:rStyle w:val="Hyperlink"/>
            <w:i/>
            <w:lang w:val="fr-FR"/>
          </w:rPr>
          <w:t>piernabierto</w:t>
        </w:r>
      </w:hyperlink>
      <w:r>
        <w:rPr>
          <w:lang w:val="fr-FR"/>
        </w:rPr>
        <w:t xml:space="preserve"> (SS BIB)</w:t>
      </w:r>
    </w:p>
    <w:p w14:paraId="4E590DD6" w14:textId="77777777" w:rsidR="007B4960" w:rsidRDefault="007B4960" w:rsidP="00EF0480">
      <w:pPr>
        <w:jc w:val="both"/>
        <w:rPr>
          <w:lang w:val="fr-FR" w:eastAsia="en-GB"/>
        </w:rPr>
      </w:pPr>
    </w:p>
    <w:p w14:paraId="4974BBBC" w14:textId="77777777" w:rsidR="007B4960" w:rsidRDefault="007B4960" w:rsidP="007B4960">
      <w:pPr>
        <w:pStyle w:val="Heading3"/>
        <w:rPr>
          <w:lang w:eastAsia="en-GB"/>
        </w:rPr>
      </w:pPr>
      <w:bookmarkStart w:id="663" w:name="Sit_Rendina_di_Melfi_cer_item33"/>
      <w:r>
        <w:rPr>
          <w:lang w:eastAsia="en-GB"/>
        </w:rPr>
        <w:t>item 33</w:t>
      </w:r>
    </w:p>
    <w:bookmarkEnd w:id="663"/>
    <w:p w14:paraId="1E52F1D7" w14:textId="77777777" w:rsidR="007B4960" w:rsidRDefault="007B4960" w:rsidP="007B4960">
      <w:pPr>
        <w:rPr>
          <w:lang w:val="fr-FR" w:eastAsia="en-GB"/>
        </w:rPr>
      </w:pPr>
    </w:p>
    <w:p w14:paraId="6F149713" w14:textId="747F2303" w:rsidR="007B4960" w:rsidRPr="007B4960" w:rsidRDefault="007B4960" w:rsidP="007B4960">
      <w:pPr>
        <w:autoSpaceDE w:val="0"/>
        <w:autoSpaceDN w:val="0"/>
        <w:adjustRightInd w:val="0"/>
        <w:rPr>
          <w:lang w:val="fr-FR" w:eastAsia="en-GB"/>
        </w:rPr>
      </w:pPr>
      <w:r w:rsidRPr="007B4960">
        <w:rPr>
          <w:lang w:val="fr-FR" w:eastAsia="en-GB"/>
        </w:rPr>
        <w:t>Pour J. Recchia, Fragment de bord orné d'impressions formant un personnage</w:t>
      </w:r>
      <w:r w:rsidR="002C0EE8">
        <w:rPr>
          <w:lang w:val="fr-FR" w:eastAsia="en-GB"/>
        </w:rPr>
        <w:t xml:space="preserve"> </w:t>
      </w:r>
      <w:r w:rsidRPr="007B4960">
        <w:rPr>
          <w:lang w:val="fr-FR" w:eastAsia="en-GB"/>
        </w:rPr>
        <w:t>schématique Sans échelle.- retourner l'image</w:t>
      </w:r>
      <w:r>
        <w:rPr>
          <w:lang w:val="fr-FR" w:eastAsia="en-GB"/>
        </w:rPr>
        <w:t xml:space="preserve"> (BIB 2793)  </w:t>
      </w:r>
      <w:hyperlink r:id="rId1332" w:anchor="Cul_Art_TAC_T_a_personnage_orant_t_sch1b" w:history="1">
        <w:r w:rsidRPr="00385E08">
          <w:rPr>
            <w:rStyle w:val="Hyperlink"/>
            <w:i/>
            <w:lang w:val="fr-FR"/>
          </w:rPr>
          <w:t>sch_1b</w:t>
        </w:r>
      </w:hyperlink>
      <w:r>
        <w:rPr>
          <w:lang w:val="fr-FR"/>
        </w:rPr>
        <w:t xml:space="preserve"> (BIB 2793). Mais plus probablement: </w:t>
      </w:r>
      <w:hyperlink r:id="rId1333" w:anchor="Cul_Macro_Schematique_ico_piernabiertos" w:history="1">
        <w:r w:rsidRPr="007B4960">
          <w:rPr>
            <w:rStyle w:val="Hyperlink"/>
            <w:i/>
            <w:lang w:val="fr-FR"/>
          </w:rPr>
          <w:t>piernabierto</w:t>
        </w:r>
      </w:hyperlink>
      <w:r>
        <w:rPr>
          <w:lang w:val="fr-FR"/>
        </w:rPr>
        <w:t xml:space="preserve"> (barre centrale)</w:t>
      </w:r>
      <w:r w:rsidRPr="007B4960">
        <w:rPr>
          <w:lang w:val="fr-FR"/>
        </w:rPr>
        <w:t xml:space="preserve"> </w:t>
      </w:r>
      <w:r>
        <w:rPr>
          <w:lang w:val="fr-FR"/>
        </w:rPr>
        <w:t>(SS BIB)</w:t>
      </w:r>
    </w:p>
    <w:p w14:paraId="03F4A92B" w14:textId="77777777" w:rsidR="00FE4E51" w:rsidRDefault="00FE4E51" w:rsidP="00EF0480">
      <w:pPr>
        <w:jc w:val="both"/>
        <w:rPr>
          <w:lang w:val="fr-FR" w:eastAsia="en-GB"/>
        </w:rPr>
      </w:pPr>
    </w:p>
    <w:p w14:paraId="5C0A9470" w14:textId="77777777" w:rsidR="00FE4E51" w:rsidRDefault="00FE4E51" w:rsidP="00FE4E51">
      <w:pPr>
        <w:pStyle w:val="Heading2"/>
        <w:rPr>
          <w:lang w:eastAsia="en-GB"/>
        </w:rPr>
      </w:pPr>
      <w:r>
        <w:rPr>
          <w:lang w:eastAsia="en-GB"/>
        </w:rPr>
        <w:t>Art</w:t>
      </w:r>
    </w:p>
    <w:p w14:paraId="1CED60E9" w14:textId="77777777" w:rsidR="00FE4E51" w:rsidRDefault="00FE4E51" w:rsidP="00FE4E51">
      <w:pPr>
        <w:rPr>
          <w:lang w:val="fr-FR" w:eastAsia="en-GB"/>
        </w:rPr>
      </w:pPr>
    </w:p>
    <w:p w14:paraId="59AB846A" w14:textId="4BCAB1C4" w:rsidR="00FE4E51" w:rsidRPr="00FE4E51" w:rsidRDefault="00FE4E51" w:rsidP="00FE4E51">
      <w:pPr>
        <w:rPr>
          <w:lang w:val="fr-FR"/>
        </w:rPr>
      </w:pPr>
      <w:r>
        <w:rPr>
          <w:lang w:val="fr-FR"/>
        </w:rPr>
        <w:t>P</w:t>
      </w:r>
      <w:r w:rsidRPr="0032190F">
        <w:rPr>
          <w:lang w:val="fr-FR"/>
        </w:rPr>
        <w:t xml:space="preserve">etit ensemble de </w:t>
      </w:r>
      <w:hyperlink r:id="rId1334" w:anchor="Cul_Art_TAC_T_a_statuettes" w:history="1">
        <w:r w:rsidRPr="0032190F">
          <w:rPr>
            <w:rStyle w:val="Hyperlink"/>
            <w:lang w:val="fr-FR"/>
          </w:rPr>
          <w:t>figurin</w:t>
        </w:r>
        <w:r>
          <w:rPr>
            <w:rStyle w:val="Hyperlink"/>
            <w:lang w:val="fr-FR"/>
          </w:rPr>
          <w:t>es</w:t>
        </w:r>
      </w:hyperlink>
      <w:r w:rsidRPr="0032190F">
        <w:rPr>
          <w:lang w:val="fr-FR"/>
        </w:rPr>
        <w:t xml:space="preserve"> humaine</w:t>
      </w:r>
      <w:r>
        <w:rPr>
          <w:lang w:val="fr-FR"/>
        </w:rPr>
        <w:t>s</w:t>
      </w:r>
      <w:r w:rsidRPr="0032190F">
        <w:rPr>
          <w:lang w:val="fr-FR"/>
        </w:rPr>
        <w:t xml:space="preserve"> en argile daté de l'Impressa découvert en contexte domestique (BIB 2319 p. 2)</w:t>
      </w:r>
      <w:r>
        <w:rPr>
          <w:lang w:val="fr-FR"/>
        </w:rPr>
        <w:t xml:space="preserve">, </w:t>
      </w:r>
      <w:hyperlink r:id="rId1335" w:anchor="Sit_Rendina_di_Melfi_cer_item30" w:history="1">
        <w:r w:rsidRPr="00FE4E51">
          <w:rPr>
            <w:rStyle w:val="Hyperlink"/>
            <w:lang w:val="fr-FR" w:eastAsia="en-GB"/>
          </w:rPr>
          <w:t>item 30</w:t>
        </w:r>
      </w:hyperlink>
      <w:r w:rsidRPr="00FE4E51">
        <w:rPr>
          <w:lang w:val="fr-FR" w:eastAsia="en-GB"/>
        </w:rPr>
        <w:t xml:space="preserve">, </w:t>
      </w:r>
      <w:hyperlink r:id="rId1336" w:anchor="Cul_Art_sup_mob_pintadera" w:history="1">
        <w:r w:rsidRPr="00FE4E51">
          <w:rPr>
            <w:rStyle w:val="Hyperlink"/>
            <w:i/>
            <w:lang w:val="fr-FR"/>
          </w:rPr>
          <w:t>pintaderas</w:t>
        </w:r>
      </w:hyperlink>
      <w:r w:rsidRPr="00FE4E51">
        <w:rPr>
          <w:lang w:val="fr-FR"/>
        </w:rPr>
        <w:t xml:space="preserve"> (BIB 2793)</w:t>
      </w:r>
      <w:r w:rsidR="00385E08">
        <w:rPr>
          <w:lang w:val="fr-FR"/>
        </w:rPr>
        <w:t xml:space="preserve">, </w:t>
      </w:r>
      <w:hyperlink r:id="rId1337" w:anchor="Cul_Art_TAC_T_a_personnage_orant_t_sch1b" w:history="1">
        <w:r w:rsidR="00385E08" w:rsidRPr="00385E08">
          <w:rPr>
            <w:rStyle w:val="Hyperlink"/>
            <w:i/>
            <w:lang w:val="fr-FR"/>
          </w:rPr>
          <w:t>sch_1b</w:t>
        </w:r>
      </w:hyperlink>
      <w:r w:rsidR="00385E08">
        <w:rPr>
          <w:lang w:val="fr-FR"/>
        </w:rPr>
        <w:t xml:space="preserve"> (BIB 2793) </w:t>
      </w:r>
    </w:p>
    <w:p w14:paraId="2403B212" w14:textId="77777777" w:rsidR="00FE4E51" w:rsidRPr="00FE4E51" w:rsidRDefault="00FE4E51" w:rsidP="00FE4E51">
      <w:pPr>
        <w:rPr>
          <w:lang w:val="fr-FR" w:eastAsia="en-GB"/>
        </w:rPr>
      </w:pPr>
    </w:p>
    <w:p w14:paraId="3CD33508" w14:textId="77777777" w:rsidR="00957158" w:rsidRPr="00FE4E51" w:rsidRDefault="00957158" w:rsidP="00242C0F">
      <w:pPr>
        <w:rPr>
          <w:lang w:val="fr-FR"/>
        </w:rPr>
      </w:pPr>
    </w:p>
    <w:p w14:paraId="0DA63B3E" w14:textId="77777777" w:rsidR="004E5E5F" w:rsidRPr="00A0014D" w:rsidRDefault="004E5E5F" w:rsidP="00426FF9">
      <w:pPr>
        <w:pStyle w:val="Heading1"/>
        <w:rPr>
          <w:lang w:val="en-GB"/>
        </w:rPr>
      </w:pPr>
      <w:bookmarkStart w:id="664" w:name="Sit_Masseria_Schiavone"/>
      <w:r w:rsidRPr="00A0014D">
        <w:rPr>
          <w:lang w:val="en-GB"/>
        </w:rPr>
        <w:t>MASSERIA SCHIAVONE</w:t>
      </w:r>
    </w:p>
    <w:bookmarkEnd w:id="664"/>
    <w:p w14:paraId="3D3B6A01" w14:textId="77777777" w:rsidR="004E5E5F" w:rsidRPr="00A0014D" w:rsidRDefault="004E5E5F" w:rsidP="004E5E5F">
      <w:pPr>
        <w:rPr>
          <w:lang w:val="en-GB"/>
        </w:rPr>
      </w:pPr>
    </w:p>
    <w:p w14:paraId="2B5E6FD9" w14:textId="1BA4E5B6" w:rsidR="004E5E5F" w:rsidRPr="00A0014D" w:rsidRDefault="004E5E5F" w:rsidP="004E5E5F">
      <w:pPr>
        <w:rPr>
          <w:lang w:val="en-GB"/>
        </w:rPr>
      </w:pPr>
      <w:r w:rsidRPr="00A0014D">
        <w:rPr>
          <w:lang w:val="en-GB"/>
        </w:rPr>
        <w:t xml:space="preserve">vase anthropomorphe de style </w:t>
      </w:r>
      <w:hyperlink r:id="rId1338" w:anchor="Cul_Guadone" w:history="1">
        <w:r w:rsidR="003637CF" w:rsidRPr="00A0014D">
          <w:rPr>
            <w:rStyle w:val="Hyperlink"/>
            <w:lang w:val="en-GB" w:eastAsia="en-GB"/>
          </w:rPr>
          <w:t>Guadone</w:t>
        </w:r>
      </w:hyperlink>
      <w:r w:rsidR="003637CF" w:rsidRPr="00A0014D">
        <w:rPr>
          <w:lang w:val="en-GB" w:eastAsia="en-GB"/>
        </w:rPr>
        <w:t xml:space="preserve"> </w:t>
      </w:r>
      <w:r w:rsidRPr="00A0014D">
        <w:rPr>
          <w:lang w:val="en-GB"/>
        </w:rPr>
        <w:t>(BIB 2793)</w:t>
      </w:r>
    </w:p>
    <w:p w14:paraId="60F5963F" w14:textId="77777777" w:rsidR="004E5E5F" w:rsidRPr="00A0014D" w:rsidRDefault="004E5E5F" w:rsidP="004E5E5F">
      <w:pPr>
        <w:rPr>
          <w:lang w:val="en-GB"/>
        </w:rPr>
      </w:pPr>
    </w:p>
    <w:p w14:paraId="4891D47D" w14:textId="77777777" w:rsidR="004E5E5F" w:rsidRPr="00A0014D" w:rsidRDefault="004E5E5F" w:rsidP="00426FF9">
      <w:pPr>
        <w:pStyle w:val="Heading1"/>
        <w:rPr>
          <w:lang w:val="en-GB"/>
        </w:rPr>
      </w:pPr>
      <w:bookmarkStart w:id="665" w:name="Sit_Perriere_Sottano"/>
      <w:r w:rsidRPr="00A0014D">
        <w:rPr>
          <w:lang w:val="en-GB"/>
        </w:rPr>
        <w:t>PERRIERE SOTTANO</w:t>
      </w:r>
    </w:p>
    <w:bookmarkEnd w:id="665"/>
    <w:p w14:paraId="1D91A4F1" w14:textId="77777777" w:rsidR="004E5E5F" w:rsidRPr="00A0014D" w:rsidRDefault="004E5E5F" w:rsidP="004E5E5F">
      <w:pPr>
        <w:rPr>
          <w:lang w:val="en-GB"/>
        </w:rPr>
      </w:pPr>
    </w:p>
    <w:p w14:paraId="777169BE" w14:textId="44E5CDB1" w:rsidR="004E5E5F" w:rsidRPr="00A0014D" w:rsidRDefault="00000000" w:rsidP="00242C0F">
      <w:pPr>
        <w:rPr>
          <w:lang w:val="en-GB"/>
        </w:rPr>
      </w:pPr>
      <w:hyperlink r:id="rId1339" w:anchor="Cul_Art_sup_mob_pintadera" w:history="1">
        <w:r w:rsidR="004E5E5F" w:rsidRPr="00A0014D">
          <w:rPr>
            <w:rStyle w:val="Hyperlink"/>
            <w:i/>
            <w:lang w:val="en-GB"/>
          </w:rPr>
          <w:t>pintaderas</w:t>
        </w:r>
      </w:hyperlink>
      <w:r w:rsidR="004E5E5F" w:rsidRPr="00A0014D">
        <w:rPr>
          <w:lang w:val="en-GB"/>
        </w:rPr>
        <w:t xml:space="preserve"> (BIB 2793)</w:t>
      </w:r>
    </w:p>
    <w:p w14:paraId="54F2A711" w14:textId="77777777" w:rsidR="00237FFA" w:rsidRPr="00A0014D" w:rsidRDefault="00237FFA" w:rsidP="00242C0F">
      <w:pPr>
        <w:rPr>
          <w:lang w:val="en-GB"/>
        </w:rPr>
      </w:pPr>
    </w:p>
    <w:p w14:paraId="7C00198E" w14:textId="77777777" w:rsidR="00237FFA" w:rsidRPr="00A0014D" w:rsidRDefault="00237FFA" w:rsidP="00426FF9">
      <w:pPr>
        <w:pStyle w:val="Heading1"/>
        <w:rPr>
          <w:lang w:val="en-GB"/>
        </w:rPr>
      </w:pPr>
      <w:bookmarkStart w:id="666" w:name="Sit_Masseria_Mansueto"/>
      <w:r w:rsidRPr="00A0014D">
        <w:rPr>
          <w:lang w:val="en-GB"/>
        </w:rPr>
        <w:t>MASSERIA MANSUETO</w:t>
      </w:r>
    </w:p>
    <w:bookmarkEnd w:id="666"/>
    <w:p w14:paraId="2AE14962" w14:textId="77777777" w:rsidR="00237FFA" w:rsidRPr="00A0014D" w:rsidRDefault="00237FFA" w:rsidP="00242C0F">
      <w:pPr>
        <w:rPr>
          <w:lang w:val="en-GB"/>
        </w:rPr>
      </w:pPr>
      <w:r w:rsidRPr="00A0014D">
        <w:rPr>
          <w:lang w:val="en-GB"/>
        </w:rPr>
        <w:br/>
        <w:t xml:space="preserve">Masseria Mansueto (Lucera) (BIB 2793) </w:t>
      </w:r>
    </w:p>
    <w:p w14:paraId="1FC9048D" w14:textId="77777777" w:rsidR="00237FFA" w:rsidRPr="00A0014D" w:rsidRDefault="00237FFA" w:rsidP="00242C0F">
      <w:pPr>
        <w:rPr>
          <w:lang w:val="en-GB"/>
        </w:rPr>
      </w:pPr>
    </w:p>
    <w:p w14:paraId="7DC067CA" w14:textId="77777777" w:rsidR="00237FFA" w:rsidRPr="00A0014D" w:rsidRDefault="00237FFA" w:rsidP="00242C0F">
      <w:pPr>
        <w:rPr>
          <w:lang w:val="en-GB"/>
        </w:rPr>
      </w:pPr>
    </w:p>
    <w:p w14:paraId="595AB707" w14:textId="77777777" w:rsidR="00237FFA" w:rsidRPr="00672A1C" w:rsidRDefault="00237FFA" w:rsidP="00237FFA">
      <w:pPr>
        <w:pStyle w:val="Heading2"/>
      </w:pPr>
      <w:r w:rsidRPr="00672A1C">
        <w:lastRenderedPageBreak/>
        <w:t>item 311</w:t>
      </w:r>
    </w:p>
    <w:p w14:paraId="082C711F" w14:textId="77777777" w:rsidR="00237FFA" w:rsidRPr="00672A1C" w:rsidRDefault="00237FFA" w:rsidP="00242C0F">
      <w:pPr>
        <w:rPr>
          <w:lang w:val="fr-FR"/>
        </w:rPr>
      </w:pPr>
    </w:p>
    <w:p w14:paraId="2BFC631E" w14:textId="77777777" w:rsidR="00237FFA" w:rsidRPr="00237FFA" w:rsidRDefault="00237FFA" w:rsidP="00237FFA">
      <w:pPr>
        <w:rPr>
          <w:lang w:val="fr-FR"/>
        </w:rPr>
      </w:pPr>
      <w:r w:rsidRPr="00237FFA">
        <w:rPr>
          <w:lang w:val="fr-FR"/>
        </w:rPr>
        <w:t xml:space="preserve">vsg_2a (BIB 2793) 6100 - 5700 av. n. è., Impressa phase I, Fragment de bord à lèvre aplatie. </w:t>
      </w:r>
      <w:r w:rsidRPr="00672A1C">
        <w:rPr>
          <w:lang w:val="fr-FR"/>
        </w:rPr>
        <w:t xml:space="preserve">Un ajout plastique de forme </w:t>
      </w:r>
      <w:r w:rsidRPr="00237FFA">
        <w:rPr>
          <w:lang w:val="fr-FR"/>
        </w:rPr>
        <w:t>conique représente le nez. (BIB 2793)</w:t>
      </w:r>
    </w:p>
    <w:p w14:paraId="0C7339DD" w14:textId="77777777" w:rsidR="004E5E5F" w:rsidRPr="00237FFA" w:rsidRDefault="004E5E5F" w:rsidP="00242C0F">
      <w:pPr>
        <w:rPr>
          <w:lang w:val="fr-FR"/>
        </w:rPr>
      </w:pPr>
    </w:p>
    <w:p w14:paraId="3B7F7D19" w14:textId="77777777" w:rsidR="005A499C" w:rsidRPr="00426FF9" w:rsidRDefault="005A499C" w:rsidP="00426FF9">
      <w:pPr>
        <w:pStyle w:val="Heading1"/>
        <w:rPr>
          <w:lang w:val="es-ES"/>
        </w:rPr>
      </w:pPr>
      <w:bookmarkStart w:id="667" w:name="Sit_Ripa_Tetta"/>
      <w:r w:rsidRPr="00426FF9">
        <w:rPr>
          <w:lang w:val="es-ES"/>
        </w:rPr>
        <w:t>RIPA</w:t>
      </w:r>
      <w:r w:rsidR="00F552B4" w:rsidRPr="00426FF9">
        <w:rPr>
          <w:lang w:val="es-ES"/>
        </w:rPr>
        <w:t xml:space="preserve"> </w:t>
      </w:r>
      <w:r w:rsidRPr="00426FF9">
        <w:rPr>
          <w:lang w:val="es-ES"/>
        </w:rPr>
        <w:t>TETTA</w:t>
      </w:r>
    </w:p>
    <w:bookmarkEnd w:id="667"/>
    <w:p w14:paraId="24EEE932" w14:textId="77777777" w:rsidR="00F552B4" w:rsidRPr="00672A1C" w:rsidRDefault="00F552B4" w:rsidP="00F552B4">
      <w:pPr>
        <w:rPr>
          <w:lang w:val="es-ES"/>
        </w:rPr>
      </w:pPr>
      <w:r w:rsidRPr="00672A1C">
        <w:rPr>
          <w:lang w:val="es-ES"/>
        </w:rPr>
        <w:t>Rippatetta</w:t>
      </w:r>
    </w:p>
    <w:p w14:paraId="7C74F715" w14:textId="77777777" w:rsidR="00F552B4" w:rsidRPr="00672A1C" w:rsidRDefault="00F552B4" w:rsidP="00F552B4">
      <w:pPr>
        <w:rPr>
          <w:lang w:val="es-ES"/>
        </w:rPr>
      </w:pPr>
    </w:p>
    <w:p w14:paraId="2E37CB41" w14:textId="51137331" w:rsidR="004E5E5F" w:rsidRPr="004E5E5F" w:rsidRDefault="004E5E5F" w:rsidP="00F552B4">
      <w:pPr>
        <w:rPr>
          <w:lang w:val="es-ES"/>
        </w:rPr>
      </w:pPr>
      <w:r w:rsidRPr="004E5E5F">
        <w:rPr>
          <w:lang w:val="es-ES"/>
        </w:rPr>
        <w:t xml:space="preserve">Ripa Tetta (Lucera) </w:t>
      </w:r>
      <w:hyperlink r:id="rId1340" w:anchor="Cul_Art_sup_mob_pintadera" w:history="1">
        <w:r w:rsidRPr="004E5E5F">
          <w:rPr>
            <w:rStyle w:val="Hyperlink"/>
            <w:i/>
            <w:lang w:val="es-ES"/>
          </w:rPr>
          <w:t>pintaderas</w:t>
        </w:r>
      </w:hyperlink>
      <w:r w:rsidRPr="004E5E5F">
        <w:rPr>
          <w:lang w:val="es-ES"/>
        </w:rPr>
        <w:t xml:space="preserve"> (BIB 2793)</w:t>
      </w:r>
    </w:p>
    <w:p w14:paraId="2D7D425F" w14:textId="77777777" w:rsidR="004E5E5F" w:rsidRPr="004E5E5F" w:rsidRDefault="004E5E5F" w:rsidP="00242C0F">
      <w:pPr>
        <w:rPr>
          <w:lang w:val="es-ES"/>
        </w:rPr>
      </w:pPr>
    </w:p>
    <w:p w14:paraId="39681479" w14:textId="77777777" w:rsidR="004E5E5F" w:rsidRDefault="004E5E5F" w:rsidP="004E5E5F">
      <w:pPr>
        <w:pStyle w:val="Heading2"/>
      </w:pPr>
      <w:r>
        <w:t>Céramique</w:t>
      </w:r>
    </w:p>
    <w:p w14:paraId="68E63741" w14:textId="77777777" w:rsidR="00F14288" w:rsidRPr="00F14288" w:rsidRDefault="00F14288" w:rsidP="00F14288">
      <w:pPr>
        <w:rPr>
          <w:lang w:val="fr-FR"/>
        </w:rPr>
      </w:pPr>
    </w:p>
    <w:p w14:paraId="62E29586" w14:textId="0F77A4DA" w:rsidR="00F14288" w:rsidRDefault="00000000" w:rsidP="00F14288">
      <w:pPr>
        <w:rPr>
          <w:lang w:val="fr-FR"/>
        </w:rPr>
      </w:pPr>
      <w:hyperlink r:id="rId1341" w:anchor="Cul_Impressa_Sud_Italie_evol" w:history="1">
        <w:r w:rsidR="00671DC3" w:rsidRPr="00671DC3">
          <w:rPr>
            <w:rStyle w:val="Hyperlink"/>
            <w:lang w:val="fr-FR"/>
          </w:rPr>
          <w:t>I. évoluée</w:t>
        </w:r>
      </w:hyperlink>
      <w:r w:rsidR="00671DC3">
        <w:rPr>
          <w:lang w:val="fr-FR"/>
        </w:rPr>
        <w:t xml:space="preserve">  (BIB 2901)</w:t>
      </w:r>
      <w:r w:rsidR="00F14288">
        <w:rPr>
          <w:lang w:val="fr-FR"/>
        </w:rPr>
        <w:t xml:space="preserve"> </w:t>
      </w:r>
      <w:hyperlink r:id="rId1342" w:anchor="Cul_Impressa__cer_faconnage_TFC" w:history="1">
        <w:r w:rsidR="00905233" w:rsidRPr="00905233">
          <w:rPr>
            <w:rStyle w:val="Hyperlink"/>
            <w:lang w:val="fr-FR"/>
          </w:rPr>
          <w:t>TFC</w:t>
        </w:r>
      </w:hyperlink>
      <w:r w:rsidR="00905233">
        <w:rPr>
          <w:lang w:val="fr-FR"/>
        </w:rPr>
        <w:t xml:space="preserve"> (BIB Gomart ANR CIMO 2019)</w:t>
      </w:r>
    </w:p>
    <w:p w14:paraId="298F1883" w14:textId="59744063" w:rsidR="00F14288" w:rsidRDefault="00F14288" w:rsidP="00F14288">
      <w:pPr>
        <w:rPr>
          <w:lang w:val="fr-FR"/>
        </w:rPr>
      </w:pPr>
      <w:r w:rsidRPr="00F14288">
        <w:rPr>
          <w:lang w:val="fr-FR"/>
        </w:rPr>
        <w:t xml:space="preserve"> </w:t>
      </w:r>
      <w:r>
        <w:rPr>
          <w:lang w:val="fr-FR"/>
        </w:rPr>
        <w:t xml:space="preserve">Présence de </w:t>
      </w:r>
      <w:hyperlink r:id="rId1343" w:anchor="Cul_Monochrome" w:history="1">
        <w:r w:rsidRPr="00F14288">
          <w:rPr>
            <w:rStyle w:val="Hyperlink"/>
            <w:lang w:val="fr-FR"/>
          </w:rPr>
          <w:t>Monochrome</w:t>
        </w:r>
      </w:hyperlink>
      <w:r>
        <w:rPr>
          <w:lang w:val="fr-FR"/>
        </w:rPr>
        <w:t xml:space="preserve"> à engobe rouge (BIB table-ronde ANR CIMO 2019)</w:t>
      </w:r>
      <w:r w:rsidRPr="00F14288">
        <w:rPr>
          <w:lang w:val="fr-FR"/>
        </w:rPr>
        <w:t xml:space="preserve"> </w:t>
      </w:r>
      <w:r>
        <w:rPr>
          <w:lang w:val="fr-FR"/>
        </w:rPr>
        <w:t>M</w:t>
      </w:r>
      <w:r w:rsidRPr="00F14288">
        <w:rPr>
          <w:lang w:val="fr-FR"/>
        </w:rPr>
        <w:t>onochrome</w:t>
      </w:r>
      <w:r>
        <w:rPr>
          <w:lang w:val="fr-FR"/>
        </w:rPr>
        <w:t>, céramique à pâte claire et décor à bandes peintes (BIB 2651)</w:t>
      </w:r>
    </w:p>
    <w:p w14:paraId="71AC2377" w14:textId="77777777" w:rsidR="00671DC3" w:rsidRPr="00A13245" w:rsidRDefault="00671DC3" w:rsidP="004E5E5F">
      <w:pPr>
        <w:rPr>
          <w:lang w:val="fr-FR"/>
        </w:rPr>
      </w:pPr>
    </w:p>
    <w:p w14:paraId="73D9902D" w14:textId="77777777" w:rsidR="004E5E5F" w:rsidRDefault="004E5E5F" w:rsidP="004E5E5F">
      <w:pPr>
        <w:rPr>
          <w:lang w:val="fr-FR"/>
        </w:rPr>
      </w:pPr>
    </w:p>
    <w:p w14:paraId="7C7D099A" w14:textId="77777777" w:rsidR="004E5E5F" w:rsidRPr="004E5E5F" w:rsidRDefault="004E5E5F" w:rsidP="004E5E5F">
      <w:pPr>
        <w:pStyle w:val="Heading3"/>
      </w:pPr>
      <w:bookmarkStart w:id="668" w:name="Sit_Ripa_Tetta_cer_item1"/>
      <w:r>
        <w:t>item 1</w:t>
      </w:r>
    </w:p>
    <w:bookmarkEnd w:id="668"/>
    <w:p w14:paraId="63E65181" w14:textId="6D4B0AC5" w:rsidR="004E5E5F" w:rsidRDefault="00911743" w:rsidP="004E5E5F">
      <w:pPr>
        <w:rPr>
          <w:lang w:val="fr-FR"/>
        </w:rPr>
      </w:pPr>
      <w:r>
        <w:fldChar w:fldCharType="begin"/>
      </w:r>
      <w:r w:rsidR="00E30F13" w:rsidRPr="0069434A">
        <w:rPr>
          <w:lang w:val="fr-FR"/>
        </w:rPr>
        <w:instrText>HYPERLINK "C:\\Users\\Thomas Huet\\Desktop\\Documentation archéologique liée à la thèse\\Cultures.docx" \l "Cul_Art_TAC_T_a_vases_anthrop"</w:instrText>
      </w:r>
      <w:r>
        <w:fldChar w:fldCharType="separate"/>
      </w:r>
      <w:r w:rsidR="004E5E5F" w:rsidRPr="004E5E5F">
        <w:rPr>
          <w:rStyle w:val="Hyperlink"/>
          <w:lang w:val="fr-FR"/>
        </w:rPr>
        <w:t>Vase anthropomorphe</w:t>
      </w:r>
      <w:r>
        <w:fldChar w:fldCharType="end"/>
      </w:r>
      <w:r w:rsidR="004E5E5F" w:rsidRPr="004E5E5F">
        <w:rPr>
          <w:lang w:val="fr-FR"/>
        </w:rPr>
        <w:t xml:space="preserve"> à visage </w:t>
      </w:r>
      <w:hyperlink r:id="rId1344" w:anchor="Cul_Art_TAC_T_a_visage_typ_vsg2a" w:history="1">
        <w:r w:rsidR="004E5E5F" w:rsidRPr="004E5E5F">
          <w:rPr>
            <w:rStyle w:val="Hyperlink"/>
            <w:lang w:val="fr-FR"/>
          </w:rPr>
          <w:t>vsg_2a</w:t>
        </w:r>
      </w:hyperlink>
      <w:r w:rsidR="004E5E5F" w:rsidRPr="004E5E5F">
        <w:rPr>
          <w:lang w:val="fr-FR"/>
        </w:rPr>
        <w:t xml:space="preserve"> </w:t>
      </w:r>
      <w:r w:rsidR="004E5E5F">
        <w:rPr>
          <w:lang w:val="fr-FR"/>
        </w:rPr>
        <w:t xml:space="preserve">daté de l'Impressa </w:t>
      </w:r>
      <w:r w:rsidR="004E5E5F" w:rsidRPr="004E5E5F">
        <w:rPr>
          <w:lang w:val="fr-FR"/>
        </w:rPr>
        <w:t>(BIB 2793)</w:t>
      </w:r>
      <w:r w:rsidR="00BE4202">
        <w:rPr>
          <w:lang w:val="fr-FR"/>
        </w:rPr>
        <w:t xml:space="preserve"> </w:t>
      </w:r>
      <w:r w:rsidR="00BE4202" w:rsidRPr="00BE4202">
        <w:rPr>
          <w:lang w:val="fr-FR"/>
        </w:rPr>
        <w:t>6080±60 : 5963 (95,4%) 5661 cal BC</w:t>
      </w:r>
      <w:r w:rsidR="00BE4202">
        <w:rPr>
          <w:lang w:val="fr-FR"/>
        </w:rPr>
        <w:t xml:space="preserve"> (BIB 2793)</w:t>
      </w:r>
      <w:r w:rsidR="00AA4FF2">
        <w:rPr>
          <w:lang w:val="fr-FR"/>
        </w:rPr>
        <w:t xml:space="preserve">. </w:t>
      </w:r>
      <w:r w:rsidR="00AA4FF2" w:rsidRPr="00AA4FF2">
        <w:rPr>
          <w:lang w:val="fr-FR"/>
        </w:rPr>
        <w:t>Décor anthropomorphe situé sur le bord du vase, figurant les yeux et la bouche en creux, tandis que le nez est un ajout plastique, les narines étant également représentées en creux. La panse est renforcée à l'endroit où se situe le motif. Des traces de colorant rouge sont encore visib</w:t>
      </w:r>
      <w:r w:rsidR="00AA4FF2">
        <w:rPr>
          <w:lang w:val="fr-FR"/>
        </w:rPr>
        <w:t>les (BIB 2793).</w:t>
      </w:r>
    </w:p>
    <w:p w14:paraId="15D1A5BF" w14:textId="77777777" w:rsidR="00F943B6" w:rsidRDefault="00F943B6" w:rsidP="004E5E5F">
      <w:pPr>
        <w:rPr>
          <w:lang w:val="fr-FR"/>
        </w:rPr>
      </w:pPr>
    </w:p>
    <w:p w14:paraId="26D048BC" w14:textId="77777777" w:rsidR="00F943B6" w:rsidRPr="006B1417" w:rsidRDefault="00F943B6" w:rsidP="00426FF9">
      <w:pPr>
        <w:pStyle w:val="Heading1"/>
      </w:pPr>
      <w:bookmarkStart w:id="669" w:name="Sit_Otsuni"/>
      <w:r w:rsidRPr="006B1417">
        <w:t>OTSUNI</w:t>
      </w:r>
    </w:p>
    <w:bookmarkEnd w:id="669"/>
    <w:p w14:paraId="1F831E8E" w14:textId="77777777" w:rsidR="00F943B6" w:rsidRPr="006B1417" w:rsidRDefault="00F943B6" w:rsidP="004E5E5F">
      <w:pPr>
        <w:rPr>
          <w:lang w:val="fr-FR"/>
        </w:rPr>
      </w:pPr>
      <w:r w:rsidRPr="006B1417">
        <w:rPr>
          <w:lang w:val="fr-FR"/>
        </w:rPr>
        <w:t>Grotta S. Angelo di Ostuni, San Angelo di Ostuni</w:t>
      </w:r>
    </w:p>
    <w:p w14:paraId="0437E14A" w14:textId="77777777" w:rsidR="00F943B6" w:rsidRPr="006B1417" w:rsidRDefault="00F943B6" w:rsidP="004E5E5F">
      <w:pPr>
        <w:rPr>
          <w:lang w:val="fr-FR"/>
        </w:rPr>
      </w:pPr>
    </w:p>
    <w:p w14:paraId="6ECA9418" w14:textId="77777777" w:rsidR="00F943B6" w:rsidRPr="006B1417" w:rsidRDefault="00F943B6" w:rsidP="004E5E5F">
      <w:pPr>
        <w:rPr>
          <w:lang w:val="fr-FR"/>
        </w:rPr>
      </w:pPr>
    </w:p>
    <w:p w14:paraId="6CA0501B" w14:textId="77777777" w:rsidR="00F943B6" w:rsidRPr="006B1417" w:rsidRDefault="00F943B6" w:rsidP="004E5E5F">
      <w:pPr>
        <w:rPr>
          <w:lang w:val="fr-FR"/>
        </w:rPr>
      </w:pPr>
    </w:p>
    <w:p w14:paraId="5D2E1185" w14:textId="77777777" w:rsidR="00F943B6" w:rsidRPr="007B3C8A" w:rsidRDefault="00F943B6" w:rsidP="00F943B6">
      <w:pPr>
        <w:pStyle w:val="Heading2"/>
      </w:pPr>
      <w:bookmarkStart w:id="670" w:name="Sit_Otsuni_cer_item281"/>
      <w:r w:rsidRPr="007B3C8A">
        <w:t>item 281</w:t>
      </w:r>
    </w:p>
    <w:bookmarkEnd w:id="670"/>
    <w:p w14:paraId="4B6302F1" w14:textId="77777777" w:rsidR="00F943B6" w:rsidRPr="007B3C8A" w:rsidRDefault="00F943B6" w:rsidP="004E5E5F">
      <w:pPr>
        <w:rPr>
          <w:lang w:val="fr-FR"/>
        </w:rPr>
      </w:pPr>
    </w:p>
    <w:p w14:paraId="3074B969" w14:textId="7EE76DFA" w:rsidR="00F943B6" w:rsidRPr="007B3C8A" w:rsidRDefault="00F943B6" w:rsidP="00F943B6">
      <w:pPr>
        <w:rPr>
          <w:lang w:val="fr-FR" w:eastAsia="en-GB"/>
        </w:rPr>
      </w:pPr>
      <w:r w:rsidRPr="00F943B6">
        <w:rPr>
          <w:lang w:val="fr-FR" w:eastAsia="en-GB"/>
        </w:rPr>
        <w:t xml:space="preserve">Phase III - Matera-Ostuni, </w:t>
      </w:r>
      <w:hyperlink r:id="rId1345" w:anchor="Cul_Art_TAC_T_a_visage_typ_vsg2a" w:history="1">
        <w:r w:rsidRPr="00F943B6">
          <w:rPr>
            <w:rStyle w:val="Hyperlink"/>
            <w:lang w:val="fr-FR"/>
          </w:rPr>
          <w:t>vsg_2a</w:t>
        </w:r>
      </w:hyperlink>
      <w:r w:rsidRPr="00F943B6">
        <w:rPr>
          <w:lang w:val="fr-FR"/>
        </w:rPr>
        <w:t xml:space="preserve"> (BIB 2793)</w:t>
      </w:r>
      <w:r>
        <w:rPr>
          <w:lang w:val="fr-FR"/>
        </w:rPr>
        <w:t xml:space="preserve"> </w:t>
      </w:r>
      <w:r w:rsidRPr="00F943B6">
        <w:rPr>
          <w:lang w:val="fr-FR" w:eastAsia="en-GB"/>
        </w:rPr>
        <w:t xml:space="preserve">Fragment de vase, probablement de type jarre. Le décor est incisé. Un élément de préhension vertical figure le nez. De part et d'autre, deux courtes incisions représentent les yeux, deux incisions arciformes les sourcils. Sous le motif du visage, des bandes réticulées se développent verticalement, figurant peut-être une barbe ? </w:t>
      </w:r>
      <w:r w:rsidRPr="007B3C8A">
        <w:rPr>
          <w:lang w:val="fr-FR" w:eastAsia="en-GB"/>
        </w:rPr>
        <w:t>Sans échelle. (BIB 2793)</w:t>
      </w:r>
    </w:p>
    <w:p w14:paraId="08F9AD2A" w14:textId="77777777" w:rsidR="00F943B6" w:rsidRPr="007B3C8A" w:rsidRDefault="00F943B6" w:rsidP="00F943B6">
      <w:pPr>
        <w:rPr>
          <w:lang w:val="fr-FR"/>
        </w:rPr>
      </w:pPr>
    </w:p>
    <w:p w14:paraId="6D74EAB0" w14:textId="77777777" w:rsidR="00F943B6" w:rsidRDefault="00F943B6" w:rsidP="00426FF9">
      <w:pPr>
        <w:pStyle w:val="Heading1"/>
      </w:pPr>
      <w:bookmarkStart w:id="671" w:name="Sit_Agnano_Santa_Maria"/>
      <w:r>
        <w:t>AGNANO</w:t>
      </w:r>
    </w:p>
    <w:bookmarkEnd w:id="671"/>
    <w:p w14:paraId="395C5840" w14:textId="77777777" w:rsidR="00F943B6" w:rsidRPr="00F943B6" w:rsidRDefault="00F943B6" w:rsidP="00F943B6">
      <w:pPr>
        <w:rPr>
          <w:lang w:val="fr-FR" w:eastAsia="en-GB"/>
        </w:rPr>
      </w:pPr>
      <w:r w:rsidRPr="00F943B6">
        <w:rPr>
          <w:lang w:val="fr-FR" w:eastAsia="en-GB"/>
        </w:rPr>
        <w:t>Grotta di S.Maria di Agnano</w:t>
      </w:r>
    </w:p>
    <w:p w14:paraId="26B261E6" w14:textId="460A9F8F" w:rsidR="00F943B6" w:rsidRPr="00F943B6" w:rsidRDefault="00F943B6" w:rsidP="00F943B6">
      <w:pPr>
        <w:autoSpaceDE w:val="0"/>
        <w:autoSpaceDN w:val="0"/>
        <w:adjustRightInd w:val="0"/>
        <w:rPr>
          <w:lang w:val="fr-FR" w:eastAsia="en-GB"/>
        </w:rPr>
      </w:pPr>
      <w:r w:rsidRPr="00F943B6">
        <w:rPr>
          <w:lang w:val="fr-FR" w:eastAsia="en-GB"/>
        </w:rPr>
        <w:br/>
        <w:t xml:space="preserve">Pouilles, Phase III - Matera-Ostuni </w:t>
      </w:r>
      <w:hyperlink r:id="rId1346" w:anchor="Cul_Art_TAC_T_a_visage_typ_vsg1b" w:history="1">
        <w:r w:rsidRPr="00F943B6">
          <w:rPr>
            <w:rStyle w:val="Hyperlink"/>
            <w:lang w:val="fr-FR" w:eastAsia="en-GB"/>
          </w:rPr>
          <w:t>vsg_1b</w:t>
        </w:r>
      </w:hyperlink>
      <w:r w:rsidRPr="00F943B6">
        <w:rPr>
          <w:lang w:val="fr-FR" w:eastAsia="en-GB"/>
        </w:rPr>
        <w:t xml:space="preserve"> (BIB 2793) Protomé situé sous la lèvre. De part et d'autre, deux impressions punctiformes figurent les yeux. Un décor de bandes gravées se développe sous le protomé et de part et d'autre de celui-ci.</w:t>
      </w:r>
    </w:p>
    <w:p w14:paraId="24627572" w14:textId="77777777" w:rsidR="00F943B6" w:rsidRPr="00F943B6" w:rsidRDefault="00F943B6" w:rsidP="00F943B6">
      <w:pPr>
        <w:rPr>
          <w:lang w:val="fr-FR"/>
        </w:rPr>
      </w:pPr>
      <w:r w:rsidRPr="007B3C8A">
        <w:rPr>
          <w:lang w:val="fr-FR" w:eastAsia="en-GB"/>
        </w:rPr>
        <w:t>Sans échelle. (BIB 2793)</w:t>
      </w:r>
    </w:p>
    <w:p w14:paraId="7040556D" w14:textId="77777777" w:rsidR="007E53E8" w:rsidRPr="00F943B6" w:rsidRDefault="007E53E8" w:rsidP="00242C0F">
      <w:pPr>
        <w:rPr>
          <w:lang w:val="fr-FR"/>
        </w:rPr>
      </w:pPr>
    </w:p>
    <w:p w14:paraId="6F1A2D95" w14:textId="77777777" w:rsidR="00F552B4" w:rsidRPr="00C1082E" w:rsidRDefault="006B1417" w:rsidP="00426FF9">
      <w:pPr>
        <w:pStyle w:val="Heading1"/>
      </w:pPr>
      <w:bookmarkStart w:id="672" w:name="Sit_Favella_Corte"/>
      <w:r w:rsidRPr="00C1082E">
        <w:t>FAVELLA</w:t>
      </w:r>
    </w:p>
    <w:bookmarkEnd w:id="672"/>
    <w:p w14:paraId="5A53980D" w14:textId="77777777" w:rsidR="00F779FC" w:rsidRPr="0005399D" w:rsidRDefault="00F779FC" w:rsidP="00242C0F">
      <w:pPr>
        <w:rPr>
          <w:sz w:val="20"/>
          <w:lang w:val="fr-FR"/>
        </w:rPr>
      </w:pPr>
      <w:r w:rsidRPr="0005399D">
        <w:rPr>
          <w:sz w:val="20"/>
          <w:lang w:val="fr-FR"/>
        </w:rPr>
        <w:t>Favella</w:t>
      </w:r>
      <w:r w:rsidR="006B1417" w:rsidRPr="0005399D">
        <w:rPr>
          <w:sz w:val="20"/>
          <w:lang w:val="fr-FR"/>
        </w:rPr>
        <w:t xml:space="preserve"> della Corte</w:t>
      </w:r>
    </w:p>
    <w:p w14:paraId="53FD0C5A" w14:textId="77777777" w:rsidR="00F779FC" w:rsidRPr="00C1082E" w:rsidRDefault="00F779FC" w:rsidP="00242C0F">
      <w:pPr>
        <w:rPr>
          <w:lang w:val="fr-FR"/>
        </w:rPr>
      </w:pPr>
    </w:p>
    <w:p w14:paraId="2DCFCC89" w14:textId="697B3DDB" w:rsidR="00F779FC" w:rsidRDefault="00D64539" w:rsidP="00242C0F">
      <w:pPr>
        <w:rPr>
          <w:lang w:val="fr-FR"/>
        </w:rPr>
      </w:pPr>
      <w:r>
        <w:rPr>
          <w:lang w:val="fr-FR"/>
        </w:rPr>
        <w:lastRenderedPageBreak/>
        <w:t xml:space="preserve">Coriglano, </w:t>
      </w:r>
      <w:r w:rsidR="00F779FC" w:rsidRPr="00C1082E">
        <w:rPr>
          <w:lang w:val="fr-FR"/>
        </w:rPr>
        <w:t>Calabre</w:t>
      </w:r>
      <w:r w:rsidR="00C1082E">
        <w:rPr>
          <w:lang w:val="fr-FR"/>
        </w:rPr>
        <w:t>, Pouilles</w:t>
      </w:r>
      <w:r w:rsidR="00F779FC" w:rsidRPr="00C1082E">
        <w:rPr>
          <w:lang w:val="fr-FR"/>
        </w:rPr>
        <w:t xml:space="preserve">. </w:t>
      </w:r>
      <w:r w:rsidR="00F779FC">
        <w:rPr>
          <w:lang w:val="fr-FR"/>
        </w:rPr>
        <w:t xml:space="preserve">Habitat </w:t>
      </w:r>
      <w:r w:rsidR="00F779FC" w:rsidRPr="00F779FC">
        <w:rPr>
          <w:lang w:val="fr-FR"/>
        </w:rPr>
        <w:t>"</w:t>
      </w:r>
      <w:r w:rsidR="00F779FC" w:rsidRPr="00C1082E">
        <w:rPr>
          <w:i/>
          <w:lang w:val="fr-FR"/>
        </w:rPr>
        <w:t>timber framing</w:t>
      </w:r>
      <w:r w:rsidR="00F779FC" w:rsidRPr="00F779FC">
        <w:rPr>
          <w:lang w:val="fr-FR"/>
        </w:rPr>
        <w:t>" (</w:t>
      </w:r>
      <w:r w:rsidR="00F779FC" w:rsidRPr="00F779FC">
        <w:rPr>
          <w:i/>
          <w:lang w:val="fr-FR"/>
        </w:rPr>
        <w:t>post-and-beam</w:t>
      </w:r>
      <w:r w:rsidR="00F779FC" w:rsidRPr="00F779FC">
        <w:rPr>
          <w:lang w:val="fr-FR"/>
        </w:rPr>
        <w:t xml:space="preserve">) </w:t>
      </w:r>
      <w:r w:rsidR="00F779FC">
        <w:rPr>
          <w:lang w:val="fr-FR"/>
        </w:rPr>
        <w:t>du Sud de l'Italie (</w:t>
      </w:r>
      <w:hyperlink r:id="rId1347" w:anchor="Cul_Impressa_Adriatique" w:history="1">
        <w:r w:rsidR="00F779FC" w:rsidRPr="00F779FC">
          <w:rPr>
            <w:rStyle w:val="Hyperlink"/>
            <w:lang w:val="fr-FR"/>
          </w:rPr>
          <w:t>I. Adriatique</w:t>
        </w:r>
      </w:hyperlink>
      <w:r w:rsidR="00F779FC">
        <w:rPr>
          <w:lang w:val="fr-FR"/>
        </w:rPr>
        <w:t>) (BIB 2769)</w:t>
      </w:r>
      <w:r w:rsidR="00C1082E">
        <w:rPr>
          <w:lang w:val="fr-FR"/>
        </w:rPr>
        <w:t xml:space="preserve">  Proximité chronologique de l'Impressa de Favella avec le </w:t>
      </w:r>
      <w:hyperlink r:id="rId1348" w:anchor="Cul_Stentinello" w:history="1">
        <w:r w:rsidR="00C1082E" w:rsidRPr="0043233D">
          <w:rPr>
            <w:rStyle w:val="Hyperlink"/>
            <w:lang w:val="fr-FR"/>
          </w:rPr>
          <w:t>Stentinello</w:t>
        </w:r>
      </w:hyperlink>
      <w:r w:rsidR="00C1082E">
        <w:rPr>
          <w:lang w:val="fr-FR"/>
        </w:rPr>
        <w:t xml:space="preserve"> de </w:t>
      </w:r>
      <w:hyperlink r:id="rId1349" w:anchor="Sit_San_Michele_Saracena" w:history="1">
        <w:r w:rsidR="0043233D" w:rsidRPr="0043233D">
          <w:rPr>
            <w:rStyle w:val="Hyperlink"/>
            <w:lang w:val="fr-FR"/>
          </w:rPr>
          <w:t>San Michele di Saracena</w:t>
        </w:r>
      </w:hyperlink>
      <w:r w:rsidR="0043233D" w:rsidRPr="0043233D">
        <w:rPr>
          <w:lang w:val="fr-FR"/>
        </w:rPr>
        <w:t xml:space="preserve"> </w:t>
      </w:r>
      <w:r w:rsidR="00C1082E">
        <w:rPr>
          <w:lang w:val="fr-FR"/>
        </w:rPr>
        <w:t>(BIB D. Binder ANR CIMO 2019)</w:t>
      </w:r>
    </w:p>
    <w:p w14:paraId="17E67691" w14:textId="77777777" w:rsidR="00F552B4" w:rsidRDefault="00F552B4" w:rsidP="00242C0F">
      <w:pPr>
        <w:rPr>
          <w:lang w:val="fr-FR"/>
        </w:rPr>
      </w:pPr>
    </w:p>
    <w:p w14:paraId="7F5F677F" w14:textId="77777777" w:rsidR="00C1082E" w:rsidRDefault="00C1082E" w:rsidP="00C1082E">
      <w:pPr>
        <w:pStyle w:val="Heading2"/>
      </w:pPr>
      <w:bookmarkStart w:id="673" w:name="Sit_Favella_Corte_cer"/>
      <w:r>
        <w:t>céramiques</w:t>
      </w:r>
    </w:p>
    <w:bookmarkEnd w:id="673"/>
    <w:p w14:paraId="0A1276A4" w14:textId="77777777" w:rsidR="00C1082E" w:rsidRDefault="00C1082E" w:rsidP="00242C0F">
      <w:pPr>
        <w:rPr>
          <w:lang w:val="fr-FR"/>
        </w:rPr>
      </w:pPr>
    </w:p>
    <w:p w14:paraId="015E1CAB" w14:textId="03E8CA82" w:rsidR="00905233" w:rsidRPr="00A13245" w:rsidRDefault="002C7A6B" w:rsidP="00905233">
      <w:pPr>
        <w:rPr>
          <w:lang w:val="fr-FR"/>
        </w:rPr>
      </w:pPr>
      <w:r w:rsidRPr="002C7A6B">
        <w:rPr>
          <w:lang w:val="fr-FR"/>
        </w:rPr>
        <w:t>Imp</w:t>
      </w:r>
      <w:r w:rsidR="003F12A5">
        <w:rPr>
          <w:lang w:val="fr-FR"/>
        </w:rPr>
        <w:t>ressa</w:t>
      </w:r>
      <w:r>
        <w:rPr>
          <w:lang w:val="fr-FR"/>
        </w:rPr>
        <w:t xml:space="preserve"> </w:t>
      </w:r>
      <w:hyperlink r:id="rId1350" w:anchor="Cul_Impressa__cer_SPRWIT" w:history="1">
        <w:r w:rsidR="0043233D">
          <w:rPr>
            <w:rStyle w:val="Hyperlink"/>
            <w:lang w:val="fr-FR"/>
          </w:rPr>
          <w:t>WIT</w:t>
        </w:r>
      </w:hyperlink>
      <w:r w:rsidR="003F12A5" w:rsidRPr="003F12A5">
        <w:rPr>
          <w:lang w:val="fr-FR"/>
        </w:rPr>
        <w:t xml:space="preserve"> tr</w:t>
      </w:r>
      <w:r w:rsidR="003F12A5">
        <w:rPr>
          <w:lang w:val="fr-FR"/>
        </w:rPr>
        <w:t>ès abondante</w:t>
      </w:r>
      <w:r>
        <w:rPr>
          <w:lang w:val="fr-FR"/>
        </w:rPr>
        <w:t xml:space="preserve"> mais </w:t>
      </w:r>
      <w:r w:rsidRPr="002C7A6B">
        <w:rPr>
          <w:lang w:val="fr-FR"/>
        </w:rPr>
        <w:t xml:space="preserve">Ø </w:t>
      </w:r>
      <w:hyperlink r:id="rId1351" w:anchor="Cul_Impressa__cer_IGT" w:history="1">
        <w:r w:rsidRPr="00955BF8">
          <w:rPr>
            <w:rStyle w:val="Hyperlink"/>
            <w:lang w:val="fr-FR"/>
          </w:rPr>
          <w:t>IGT</w:t>
        </w:r>
      </w:hyperlink>
      <w:r w:rsidRPr="002C7A6B">
        <w:rPr>
          <w:lang w:val="fr-FR"/>
        </w:rPr>
        <w:t xml:space="preserve"> </w:t>
      </w:r>
      <w:r w:rsidRPr="002C7A6B">
        <w:rPr>
          <w:szCs w:val="16"/>
          <w:lang w:val="fr-FR" w:eastAsia="en-GB"/>
        </w:rPr>
        <w:t>(BIB 2769)</w:t>
      </w:r>
      <w:r w:rsidRPr="002C7A6B">
        <w:rPr>
          <w:lang w:val="fr-FR"/>
        </w:rPr>
        <w:t xml:space="preserve"> </w:t>
      </w:r>
      <w:r w:rsidR="00671DC3">
        <w:rPr>
          <w:lang w:val="fr-FR"/>
        </w:rPr>
        <w:t xml:space="preserve"> </w:t>
      </w:r>
      <w:hyperlink r:id="rId1352" w:anchor="Cul_Impressa_Sud_Italie_archai" w:history="1">
        <w:r w:rsidR="00671DC3" w:rsidRPr="00671DC3">
          <w:rPr>
            <w:rStyle w:val="Hyperlink"/>
            <w:lang w:val="fr-FR"/>
          </w:rPr>
          <w:t>I. archaïque</w:t>
        </w:r>
      </w:hyperlink>
      <w:r w:rsidR="00671DC3">
        <w:rPr>
          <w:lang w:val="fr-FR"/>
        </w:rPr>
        <w:t xml:space="preserve">  (BIB 2901)</w:t>
      </w:r>
      <w:r w:rsidR="00905233">
        <w:rPr>
          <w:lang w:val="fr-FR"/>
        </w:rPr>
        <w:t xml:space="preserve"> </w:t>
      </w:r>
      <w:r w:rsidR="009351CF">
        <w:rPr>
          <w:lang w:val="fr-FR"/>
        </w:rPr>
        <w:t xml:space="preserve">généralement </w:t>
      </w:r>
      <w:hyperlink r:id="rId1353" w:anchor="Cul_Impressa__cer_faconnage_TFC" w:history="1">
        <w:r w:rsidR="00905233" w:rsidRPr="00905233">
          <w:rPr>
            <w:rStyle w:val="Hyperlink"/>
            <w:lang w:val="fr-FR"/>
          </w:rPr>
          <w:t>TFC</w:t>
        </w:r>
      </w:hyperlink>
      <w:r w:rsidR="00905233">
        <w:rPr>
          <w:lang w:val="fr-FR"/>
        </w:rPr>
        <w:t xml:space="preserve"> </w:t>
      </w:r>
      <w:r w:rsidR="009351CF">
        <w:rPr>
          <w:lang w:val="fr-FR"/>
        </w:rPr>
        <w:t>mais existe SPT dans l'US 3</w:t>
      </w:r>
      <w:r w:rsidR="00905233">
        <w:rPr>
          <w:lang w:val="fr-FR"/>
        </w:rPr>
        <w:t>(BIB Gomart ANR CIMO 2019)</w:t>
      </w:r>
      <w:r w:rsidR="00C1082E">
        <w:rPr>
          <w:lang w:val="fr-FR"/>
        </w:rPr>
        <w:t xml:space="preserve"> Les céramiques de Favella et de </w:t>
      </w:r>
      <w:hyperlink r:id="rId1354" w:anchor="Sit_Pendimoun_p_ICC_cer_faconnage" w:history="1">
        <w:r w:rsidR="00C1082E" w:rsidRPr="00C1082E">
          <w:rPr>
            <w:rStyle w:val="Hyperlink"/>
            <w:lang w:val="fr-FR"/>
          </w:rPr>
          <w:t>Pendimoun</w:t>
        </w:r>
      </w:hyperlink>
      <w:r w:rsidR="00C1082E">
        <w:rPr>
          <w:lang w:val="fr-FR"/>
        </w:rPr>
        <w:t xml:space="preserve"> sont proches en terme de façonnage (BIB table-ronde ANR CIMO 2019)</w:t>
      </w:r>
    </w:p>
    <w:p w14:paraId="127E6A3F" w14:textId="77777777" w:rsidR="002C7A6B" w:rsidRDefault="002C7A6B" w:rsidP="002C7A6B">
      <w:pPr>
        <w:jc w:val="both"/>
        <w:rPr>
          <w:lang w:val="fr-FR"/>
        </w:rPr>
      </w:pPr>
    </w:p>
    <w:p w14:paraId="16BEA71E" w14:textId="77777777" w:rsidR="00C1082E" w:rsidRDefault="00C1082E" w:rsidP="00C1082E">
      <w:pPr>
        <w:pStyle w:val="Heading2"/>
      </w:pPr>
      <w:r>
        <w:t>lithique</w:t>
      </w:r>
    </w:p>
    <w:p w14:paraId="2B1DD9AB" w14:textId="77777777" w:rsidR="0007620F" w:rsidRDefault="0007620F" w:rsidP="002C7A6B">
      <w:pPr>
        <w:jc w:val="both"/>
        <w:rPr>
          <w:lang w:val="fr-FR"/>
        </w:rPr>
      </w:pPr>
    </w:p>
    <w:p w14:paraId="333433F3" w14:textId="5AFDE2BB" w:rsidR="0007620F" w:rsidRDefault="0007620F" w:rsidP="002C7A6B">
      <w:pPr>
        <w:jc w:val="both"/>
        <w:rPr>
          <w:lang w:val="fr-FR"/>
        </w:rPr>
      </w:pPr>
      <w:r>
        <w:rPr>
          <w:lang w:val="fr-FR"/>
        </w:rPr>
        <w:t xml:space="preserve">En contexte Impressa, présence de lamelle obtenue par percussion indirecte, technique du micro-burin, </w:t>
      </w:r>
      <w:hyperlink r:id="rId1355" w:anchor="Cul_Trapezes" w:history="1">
        <w:r w:rsidRPr="0007620F">
          <w:rPr>
            <w:rStyle w:val="Hyperlink"/>
            <w:lang w:val="fr-FR"/>
          </w:rPr>
          <w:t>trapèzes</w:t>
        </w:r>
      </w:hyperlink>
      <w:r>
        <w:rPr>
          <w:lang w:val="fr-FR"/>
        </w:rPr>
        <w:t xml:space="preserve"> avec des des troncatures planes, convexes ou concavo-convexes interprété parfois comme un faciès Castelnovien local (Dini et al. 2008) avec une part de la structure Impressa (Guliane et Cremonesi 2003, Perrin et Binder 2014) id. Torre Canne, Torre Bianca, Favella (BIB 2769)</w:t>
      </w:r>
    </w:p>
    <w:p w14:paraId="74B9C3A8" w14:textId="77777777" w:rsidR="00D64539" w:rsidRDefault="00D64539" w:rsidP="002C7A6B">
      <w:pPr>
        <w:jc w:val="both"/>
        <w:rPr>
          <w:lang w:val="fr-FR"/>
        </w:rPr>
      </w:pPr>
      <w:r>
        <w:rPr>
          <w:lang w:val="fr-FR"/>
        </w:rPr>
        <w:t>Obsidienne de Lipari de 5800-5500 BC (BIB 2918)</w:t>
      </w:r>
    </w:p>
    <w:p w14:paraId="15940C71" w14:textId="77777777" w:rsidR="00C1082E" w:rsidRDefault="00C1082E" w:rsidP="002C7A6B">
      <w:pPr>
        <w:jc w:val="both"/>
        <w:rPr>
          <w:lang w:val="fr-FR"/>
        </w:rPr>
      </w:pPr>
    </w:p>
    <w:p w14:paraId="6BAE056B" w14:textId="77777777" w:rsidR="00C1082E" w:rsidRPr="002C7A6B" w:rsidRDefault="00C1082E" w:rsidP="00C1082E">
      <w:pPr>
        <w:pStyle w:val="Heading2"/>
      </w:pPr>
      <w:r>
        <w:t>figurine</w:t>
      </w:r>
    </w:p>
    <w:p w14:paraId="0E12C6D2" w14:textId="104802E4" w:rsidR="00C1082E" w:rsidRPr="0032190F" w:rsidRDefault="00C1082E" w:rsidP="00C1082E">
      <w:pPr>
        <w:rPr>
          <w:lang w:val="fr-FR"/>
        </w:rPr>
      </w:pPr>
      <w:r w:rsidRPr="0032190F">
        <w:rPr>
          <w:lang w:val="fr-FR"/>
        </w:rPr>
        <w:t xml:space="preserve">Un petit ensemble de </w:t>
      </w:r>
      <w:hyperlink r:id="rId1356" w:anchor="Cul_Art_TAC_T_a_statuettes" w:history="1">
        <w:r w:rsidRPr="0032190F">
          <w:rPr>
            <w:rStyle w:val="Hyperlink"/>
            <w:lang w:val="fr-FR"/>
          </w:rPr>
          <w:t>figurine</w:t>
        </w:r>
      </w:hyperlink>
      <w:r w:rsidRPr="0032190F">
        <w:rPr>
          <w:lang w:val="fr-FR"/>
        </w:rPr>
        <w:t xml:space="preserve"> humaine en argile daté de l'Impressa et découvert en contexte domestique (BIB 2319 p. 2)</w:t>
      </w:r>
    </w:p>
    <w:p w14:paraId="01621DF7" w14:textId="77777777" w:rsidR="007104D5" w:rsidRPr="0032190F" w:rsidRDefault="007104D5" w:rsidP="00242C0F">
      <w:pPr>
        <w:rPr>
          <w:lang w:val="fr-FR"/>
        </w:rPr>
      </w:pPr>
    </w:p>
    <w:p w14:paraId="2C243EA2" w14:textId="77777777" w:rsidR="00F552B4" w:rsidRPr="00426FF9" w:rsidRDefault="00F514DA" w:rsidP="00426FF9">
      <w:pPr>
        <w:pStyle w:val="Heading1"/>
        <w:rPr>
          <w:lang w:val="es-ES"/>
        </w:rPr>
      </w:pPr>
      <w:bookmarkStart w:id="674" w:name="Sit_San_Stefano"/>
      <w:r w:rsidRPr="00426FF9">
        <w:rPr>
          <w:lang w:val="es-ES"/>
        </w:rPr>
        <w:t>SAN STEFANO</w:t>
      </w:r>
    </w:p>
    <w:bookmarkEnd w:id="674"/>
    <w:p w14:paraId="0583A5A6" w14:textId="77777777" w:rsidR="00F514DA" w:rsidRPr="006062CB" w:rsidRDefault="00F514DA" w:rsidP="00242C0F">
      <w:pPr>
        <w:rPr>
          <w:sz w:val="20"/>
          <w:lang w:val="es-ES"/>
        </w:rPr>
      </w:pPr>
      <w:r w:rsidRPr="006062CB">
        <w:rPr>
          <w:sz w:val="20"/>
          <w:lang w:val="es-ES"/>
        </w:rPr>
        <w:t xml:space="preserve">Colle San Stefano, Colle Santo Stefano, </w:t>
      </w:r>
      <w:r w:rsidRPr="00F514DA">
        <w:rPr>
          <w:sz w:val="20"/>
          <w:lang w:val="es-ES"/>
        </w:rPr>
        <w:t>Santo Stefano di Ortucchio</w:t>
      </w:r>
    </w:p>
    <w:p w14:paraId="26767349" w14:textId="77777777" w:rsidR="00F514DA" w:rsidRPr="006062CB" w:rsidRDefault="00F514DA" w:rsidP="00242C0F">
      <w:pPr>
        <w:rPr>
          <w:lang w:val="es-ES"/>
        </w:rPr>
      </w:pPr>
    </w:p>
    <w:p w14:paraId="29318C87" w14:textId="77777777" w:rsidR="00F514DA" w:rsidRPr="006062CB" w:rsidRDefault="00F514DA" w:rsidP="00242C0F">
      <w:pPr>
        <w:rPr>
          <w:lang w:val="es-ES"/>
        </w:rPr>
      </w:pPr>
      <w:r w:rsidRPr="006062CB">
        <w:rPr>
          <w:lang w:val="es-ES"/>
        </w:rPr>
        <w:t>Ortucchio, Aquila.</w:t>
      </w:r>
    </w:p>
    <w:p w14:paraId="6CE8E06F" w14:textId="5A4AE3DC" w:rsidR="00F552B4" w:rsidRPr="00F514DA" w:rsidRDefault="00000000" w:rsidP="00242C0F">
      <w:pPr>
        <w:rPr>
          <w:lang w:val="fr-FR"/>
        </w:rPr>
      </w:pPr>
      <w:hyperlink r:id="rId1357" w:anchor="Cul_Art_TAC_T_a_vases_anthrop" w:history="1">
        <w:r w:rsidR="00F552B4" w:rsidRPr="00F514DA">
          <w:rPr>
            <w:rStyle w:val="Hyperlink"/>
            <w:lang w:val="fr-FR"/>
          </w:rPr>
          <w:t>Vase anthropomorphe</w:t>
        </w:r>
      </w:hyperlink>
      <w:r w:rsidR="00F552B4" w:rsidRPr="00F514DA">
        <w:rPr>
          <w:lang w:val="fr-FR"/>
        </w:rPr>
        <w:t xml:space="preserve"> Impressa (BIB 2319 p. 2)</w:t>
      </w:r>
    </w:p>
    <w:p w14:paraId="3CF6EC29" w14:textId="77777777" w:rsidR="00905233" w:rsidRPr="00F514DA" w:rsidRDefault="00905233" w:rsidP="00242C0F">
      <w:pPr>
        <w:rPr>
          <w:lang w:val="fr-FR"/>
        </w:rPr>
      </w:pPr>
    </w:p>
    <w:p w14:paraId="67CEBD6E" w14:textId="164B7F71" w:rsidR="00905233" w:rsidRDefault="00000000" w:rsidP="00242C0F">
      <w:pPr>
        <w:rPr>
          <w:lang w:val="fr-FR"/>
        </w:rPr>
      </w:pPr>
      <w:hyperlink r:id="rId1358" w:anchor="Cul_Impressa__cer_faconnage_TFC" w:history="1">
        <w:r w:rsidR="00905233" w:rsidRPr="00663B0C">
          <w:rPr>
            <w:rStyle w:val="Hyperlink"/>
            <w:lang w:val="fr-FR"/>
          </w:rPr>
          <w:t>TFC</w:t>
        </w:r>
      </w:hyperlink>
      <w:r w:rsidR="00905233" w:rsidRPr="00663B0C">
        <w:rPr>
          <w:lang w:val="fr-FR"/>
        </w:rPr>
        <w:t xml:space="preserve">  (BIB Gomart ANR CIMO 2019)</w:t>
      </w:r>
      <w:r w:rsidR="00663B0C" w:rsidRPr="00663B0C">
        <w:rPr>
          <w:lang w:val="fr-FR"/>
        </w:rPr>
        <w:t xml:space="preserve"> Site de la phase 2 de l'Imp</w:t>
      </w:r>
      <w:r w:rsidR="00663B0C">
        <w:rPr>
          <w:lang w:val="fr-FR"/>
        </w:rPr>
        <w:t>ressa (BIB Giovanna Paoli, Seminario (...) Impressa, Barcelona 2019)</w:t>
      </w:r>
    </w:p>
    <w:p w14:paraId="01460B51" w14:textId="77777777" w:rsidR="00F514DA" w:rsidRDefault="00F514DA" w:rsidP="00242C0F">
      <w:pPr>
        <w:rPr>
          <w:lang w:val="fr-FR"/>
        </w:rPr>
      </w:pPr>
    </w:p>
    <w:p w14:paraId="772CDA8B" w14:textId="77777777" w:rsidR="00F514DA" w:rsidRPr="00663B0C" w:rsidRDefault="00F514DA" w:rsidP="00242C0F">
      <w:pPr>
        <w:rPr>
          <w:lang w:val="fr-FR"/>
        </w:rPr>
      </w:pPr>
      <w:r>
        <w:rPr>
          <w:lang w:val="fr-FR"/>
        </w:rPr>
        <w:t>Obsidienne (Niccolo com.pers.)</w:t>
      </w:r>
    </w:p>
    <w:p w14:paraId="0EC90893" w14:textId="77777777" w:rsidR="00F552B4" w:rsidRPr="00663B0C" w:rsidRDefault="00F552B4" w:rsidP="00242C0F">
      <w:pPr>
        <w:rPr>
          <w:lang w:val="fr-FR"/>
        </w:rPr>
      </w:pPr>
    </w:p>
    <w:p w14:paraId="515ABB01" w14:textId="77777777" w:rsidR="004E120A" w:rsidRPr="00DA7F34" w:rsidRDefault="00C1082E" w:rsidP="00426FF9">
      <w:pPr>
        <w:pStyle w:val="Heading1"/>
      </w:pPr>
      <w:bookmarkStart w:id="675" w:name="Sit_Grotta_Uzo"/>
      <w:r w:rsidRPr="00DA7F34">
        <w:t>UZZO</w:t>
      </w:r>
    </w:p>
    <w:bookmarkEnd w:id="675"/>
    <w:p w14:paraId="20C4F9C5" w14:textId="77777777" w:rsidR="004E120A" w:rsidRPr="00DA7F34" w:rsidRDefault="00C1082E" w:rsidP="00242C0F">
      <w:pPr>
        <w:rPr>
          <w:lang w:val="fr-FR"/>
        </w:rPr>
      </w:pPr>
      <w:r w:rsidRPr="00F514DA">
        <w:rPr>
          <w:sz w:val="20"/>
          <w:lang w:val="fr-FR"/>
        </w:rPr>
        <w:t>Uz</w:t>
      </w:r>
      <w:r w:rsidR="00C136D0" w:rsidRPr="00F514DA">
        <w:rPr>
          <w:sz w:val="20"/>
          <w:lang w:val="fr-FR"/>
        </w:rPr>
        <w:t>o</w:t>
      </w:r>
    </w:p>
    <w:p w14:paraId="3FAEBD54" w14:textId="77777777" w:rsidR="00C136D0" w:rsidRPr="00DA7F34" w:rsidRDefault="00C136D0" w:rsidP="00242C0F">
      <w:pPr>
        <w:rPr>
          <w:lang w:val="fr-FR"/>
        </w:rPr>
      </w:pPr>
    </w:p>
    <w:p w14:paraId="2DA21349" w14:textId="77777777" w:rsidR="00663B0C" w:rsidRPr="00663B0C" w:rsidRDefault="00663B0C" w:rsidP="00242C0F">
      <w:pPr>
        <w:rPr>
          <w:lang w:val="fr-FR"/>
        </w:rPr>
      </w:pPr>
      <w:r>
        <w:rPr>
          <w:lang w:val="fr-FR"/>
        </w:rPr>
        <w:t xml:space="preserve">La </w:t>
      </w:r>
      <w:r w:rsidRPr="00663B0C">
        <w:rPr>
          <w:lang w:val="fr-FR"/>
        </w:rPr>
        <w:t>Grotta del'Uzzo</w:t>
      </w:r>
      <w:r>
        <w:rPr>
          <w:lang w:val="fr-FR"/>
        </w:rPr>
        <w:t>,</w:t>
      </w:r>
      <w:r w:rsidRPr="0032190F">
        <w:rPr>
          <w:lang w:val="fr-FR"/>
        </w:rPr>
        <w:t xml:space="preserve"> </w:t>
      </w:r>
      <w:r>
        <w:rPr>
          <w:lang w:val="fr-FR"/>
        </w:rPr>
        <w:t>e</w:t>
      </w:r>
      <w:r w:rsidRPr="0032190F">
        <w:rPr>
          <w:lang w:val="fr-FR"/>
        </w:rPr>
        <w:t>n Sicile occidentale, sur la côte du promontoire de San Vito le Capo</w:t>
      </w:r>
      <w:r w:rsidR="00D64539">
        <w:rPr>
          <w:lang w:val="fr-FR"/>
        </w:rPr>
        <w:t xml:space="preserve"> (Trapani)</w:t>
      </w:r>
      <w:r w:rsidRPr="0032190F">
        <w:rPr>
          <w:lang w:val="fr-FR"/>
        </w:rPr>
        <w:t xml:space="preserve"> (BIB 103 p. 38).</w:t>
      </w:r>
    </w:p>
    <w:p w14:paraId="3DCAB435" w14:textId="77777777" w:rsidR="00663B0C" w:rsidRDefault="00663B0C" w:rsidP="00663B0C">
      <w:pPr>
        <w:rPr>
          <w:lang w:val="fr-FR"/>
        </w:rPr>
      </w:pPr>
    </w:p>
    <w:p w14:paraId="2470232E" w14:textId="77777777" w:rsidR="00663B0C" w:rsidRDefault="00663B0C" w:rsidP="00663B0C">
      <w:pPr>
        <w:pStyle w:val="Heading2"/>
      </w:pPr>
      <w:r>
        <w:t>Périodisation</w:t>
      </w:r>
    </w:p>
    <w:p w14:paraId="7D0271F3" w14:textId="77777777" w:rsidR="00663B0C" w:rsidRPr="00663B0C" w:rsidRDefault="00663B0C" w:rsidP="00663B0C">
      <w:pPr>
        <w:rPr>
          <w:lang w:val="fr-FR"/>
        </w:rPr>
      </w:pPr>
    </w:p>
    <w:p w14:paraId="61DA7A1A" w14:textId="77777777" w:rsidR="00663B0C" w:rsidRDefault="00663B0C" w:rsidP="00242C0F">
      <w:pPr>
        <w:rPr>
          <w:lang w:val="fr-FR"/>
        </w:rPr>
      </w:pPr>
    </w:p>
    <w:p w14:paraId="158B16FB" w14:textId="77777777" w:rsidR="00663B0C" w:rsidRPr="00663B0C" w:rsidRDefault="00663B0C" w:rsidP="00663B0C">
      <w:pPr>
        <w:pStyle w:val="Heading3"/>
      </w:pPr>
      <w:r>
        <w:t>Mésolithique</w:t>
      </w:r>
    </w:p>
    <w:p w14:paraId="13FD655E" w14:textId="169B754B" w:rsidR="00663B0C" w:rsidRPr="00663B0C" w:rsidRDefault="00663B0C" w:rsidP="00242C0F">
      <w:pPr>
        <w:rPr>
          <w:lang w:val="fr-FR"/>
        </w:rPr>
      </w:pPr>
      <w:r w:rsidRPr="00663B0C">
        <w:rPr>
          <w:lang w:val="fr-FR"/>
        </w:rPr>
        <w:t xml:space="preserve">Site </w:t>
      </w:r>
      <w:hyperlink r:id="rId1359" w:anchor="Cul_Mesolithique_p_2_recent" w:history="1">
        <w:r w:rsidRPr="00663B0C">
          <w:rPr>
            <w:rStyle w:val="Hyperlink"/>
            <w:lang w:val="fr-FR"/>
          </w:rPr>
          <w:t>Mésolithique récent</w:t>
        </w:r>
      </w:hyperlink>
      <w:r w:rsidRPr="00663B0C">
        <w:rPr>
          <w:lang w:val="fr-FR"/>
        </w:rPr>
        <w:t xml:space="preserve"> d'Italie (BIB Giovanna Paoli, Seminario (...) Impressa, Barcelona 2019)</w:t>
      </w:r>
    </w:p>
    <w:p w14:paraId="7B2673E1" w14:textId="77777777" w:rsidR="00CE3F25" w:rsidRPr="0032190F" w:rsidRDefault="00663B0C" w:rsidP="00663B0C">
      <w:pPr>
        <w:jc w:val="both"/>
        <w:rPr>
          <w:lang w:val="fr-FR"/>
        </w:rPr>
      </w:pPr>
      <w:r>
        <w:rPr>
          <w:lang w:val="fr-FR"/>
        </w:rPr>
        <w:t>T</w:t>
      </w:r>
      <w:r w:rsidR="00CE3F25" w:rsidRPr="0032190F">
        <w:rPr>
          <w:lang w:val="fr-FR"/>
        </w:rPr>
        <w:t xml:space="preserve">races d’une occupation mésolithique remontant au </w:t>
      </w:r>
      <w:r>
        <w:rPr>
          <w:lang w:val="fr-FR"/>
        </w:rPr>
        <w:t>9e millé</w:t>
      </w:r>
      <w:r w:rsidR="00CE3F25" w:rsidRPr="0032190F">
        <w:rPr>
          <w:lang w:val="fr-FR"/>
        </w:rPr>
        <w:t>n</w:t>
      </w:r>
      <w:r>
        <w:rPr>
          <w:lang w:val="fr-FR"/>
        </w:rPr>
        <w:t>a</w:t>
      </w:r>
      <w:r w:rsidR="00CE3F25" w:rsidRPr="0032190F">
        <w:rPr>
          <w:lang w:val="fr-FR"/>
        </w:rPr>
        <w:t>ire liée à des activités de chasse (cerf, sanglier,..) de capture d’oiseaux, et de ramassage de coquillages de mer ou d’eau douce. L’importance des restes fauniques et matériel suggèrent une occupation pérenne du site à cette époque, peut-être une sédentarisation précoce liée au milieu favorable (</w:t>
      </w:r>
      <w:r w:rsidR="0070027E" w:rsidRPr="0032190F">
        <w:rPr>
          <w:lang w:val="fr-FR"/>
        </w:rPr>
        <w:t>BIB</w:t>
      </w:r>
      <w:r w:rsidR="00CE3F25" w:rsidRPr="0032190F">
        <w:rPr>
          <w:lang w:val="fr-FR"/>
        </w:rPr>
        <w:t xml:space="preserve"> 103 p. 38). </w:t>
      </w:r>
    </w:p>
    <w:p w14:paraId="0D386971" w14:textId="77777777" w:rsidR="00CE3F25" w:rsidRDefault="00CE3F25" w:rsidP="00242C0F">
      <w:pPr>
        <w:rPr>
          <w:lang w:val="fr-FR"/>
        </w:rPr>
      </w:pPr>
    </w:p>
    <w:p w14:paraId="4831BA57" w14:textId="77777777" w:rsidR="00663B0C" w:rsidRDefault="00663B0C" w:rsidP="00663B0C">
      <w:pPr>
        <w:pStyle w:val="Heading3"/>
      </w:pPr>
      <w:r>
        <w:t>Néolithique</w:t>
      </w:r>
    </w:p>
    <w:p w14:paraId="36C66E7A" w14:textId="77777777" w:rsidR="00663B0C" w:rsidRDefault="00663B0C" w:rsidP="00663B0C">
      <w:pPr>
        <w:rPr>
          <w:lang w:val="fr-FR"/>
        </w:rPr>
      </w:pPr>
    </w:p>
    <w:p w14:paraId="7589141C" w14:textId="77777777" w:rsidR="00663B0C" w:rsidRDefault="00663B0C" w:rsidP="00663B0C">
      <w:pPr>
        <w:pStyle w:val="Heading4"/>
      </w:pPr>
      <w:r>
        <w:t>Ancien</w:t>
      </w:r>
    </w:p>
    <w:p w14:paraId="26D5758D" w14:textId="7F58B461" w:rsidR="00663B0C" w:rsidRPr="00663B0C" w:rsidRDefault="00663B0C" w:rsidP="00D64539">
      <w:pPr>
        <w:jc w:val="both"/>
        <w:rPr>
          <w:lang w:val="fr-FR"/>
        </w:rPr>
      </w:pPr>
      <w:r>
        <w:rPr>
          <w:lang w:val="fr-FR"/>
        </w:rPr>
        <w:t>Durant l'ICC, SPT (BIB Gomart ANR CIMO 2019), proximité directe entre les dates des HG et EF (6060-6040 BC)</w:t>
      </w:r>
      <w:r w:rsidRPr="00C1082E">
        <w:rPr>
          <w:lang w:val="fr-FR"/>
        </w:rPr>
        <w:t xml:space="preserve"> </w:t>
      </w:r>
      <w:r>
        <w:rPr>
          <w:lang w:val="fr-FR"/>
        </w:rPr>
        <w:t>(datation sur une faune sauvage ou domestique) (BIB D. Binder ANR CIMO 2019). Entre 5800 et 5000 aec, il existe un trou énorme dans les chroniques 14C de la grotte (//</w:t>
      </w:r>
      <w:hyperlink r:id="rId1360" w:anchor="Sit_Font_Pigeons" w:history="1">
        <w:r w:rsidR="00BE6107" w:rsidRPr="00BE6107">
          <w:rPr>
            <w:rStyle w:val="Hyperlink"/>
            <w:lang w:val="fr-FR"/>
          </w:rPr>
          <w:t>FdP</w:t>
        </w:r>
      </w:hyperlink>
      <w:r>
        <w:rPr>
          <w:lang w:val="fr-FR"/>
        </w:rPr>
        <w:t>) (BIB D. Binder ANR CIMO 2019)</w:t>
      </w:r>
    </w:p>
    <w:p w14:paraId="660B73F8" w14:textId="77777777" w:rsidR="00663B0C" w:rsidRDefault="00663B0C" w:rsidP="00663B0C">
      <w:pPr>
        <w:pStyle w:val="Heading5"/>
      </w:pPr>
      <w:r>
        <w:t>1e</w:t>
      </w:r>
      <w:r w:rsidR="00D64539">
        <w:t xml:space="preserve"> moment</w:t>
      </w:r>
    </w:p>
    <w:p w14:paraId="606CD173" w14:textId="77777777" w:rsidR="00D64539" w:rsidRPr="0032190F" w:rsidRDefault="00CE3F25" w:rsidP="00D64539">
      <w:pPr>
        <w:rPr>
          <w:lang w:val="fr-FR"/>
        </w:rPr>
      </w:pPr>
      <w:r w:rsidRPr="0032190F">
        <w:rPr>
          <w:lang w:val="fr-FR"/>
        </w:rPr>
        <w:t xml:space="preserve">Dans le </w:t>
      </w:r>
      <w:r w:rsidR="00663B0C">
        <w:rPr>
          <w:lang w:val="fr-FR"/>
        </w:rPr>
        <w:t>courant</w:t>
      </w:r>
      <w:r w:rsidRPr="0032190F">
        <w:rPr>
          <w:lang w:val="fr-FR"/>
        </w:rPr>
        <w:t xml:space="preserve"> du </w:t>
      </w:r>
      <w:r w:rsidR="00663B0C">
        <w:rPr>
          <w:lang w:val="fr-FR"/>
        </w:rPr>
        <w:t xml:space="preserve">7e </w:t>
      </w:r>
      <w:r w:rsidRPr="0032190F">
        <w:rPr>
          <w:lang w:val="fr-FR"/>
        </w:rPr>
        <w:t xml:space="preserve"> millénaire, la part des produits de la pêche côtière augmentent. La poterie apparaît : récipients ornés par pincements, par façonnage ou impression de coquilles. La part des animaux domestiques dans l’alimentation carnée augm</w:t>
      </w:r>
      <w:r w:rsidR="005B2D00" w:rsidRPr="0032190F">
        <w:rPr>
          <w:lang w:val="fr-FR"/>
        </w:rPr>
        <w:t>ente au détriment de la chasse. Les céréales sont cultivées. (</w:t>
      </w:r>
      <w:r w:rsidR="0070027E" w:rsidRPr="0032190F">
        <w:rPr>
          <w:lang w:val="fr-FR"/>
        </w:rPr>
        <w:t>BIB</w:t>
      </w:r>
      <w:r w:rsidR="005B2D00" w:rsidRPr="0032190F">
        <w:rPr>
          <w:lang w:val="fr-FR"/>
        </w:rPr>
        <w:t xml:space="preserve"> 103 p. 38). </w:t>
      </w:r>
      <w:r w:rsidR="00D64539">
        <w:rPr>
          <w:lang w:val="fr-FR"/>
        </w:rPr>
        <w:t xml:space="preserve">Entre 5800-5500 BC, obsidienne </w:t>
      </w:r>
      <w:r w:rsidR="00D64539" w:rsidRPr="00D64539">
        <w:rPr>
          <w:lang w:val="fr-FR"/>
        </w:rPr>
        <w:t xml:space="preserve">Pantelleria est attestée seulement </w:t>
      </w:r>
      <w:r w:rsidR="00D64539">
        <w:rPr>
          <w:lang w:val="fr-FR"/>
        </w:rPr>
        <w:t>dans la grott</w:t>
      </w:r>
      <w:r w:rsidR="00D64539" w:rsidRPr="00D64539">
        <w:rPr>
          <w:lang w:val="fr-FR"/>
        </w:rPr>
        <w:t xml:space="preserve"> en concurrence avec celle de Lipari (Francaviglia et Piperno, 1987)</w:t>
      </w:r>
      <w:r w:rsidR="00D64539">
        <w:rPr>
          <w:lang w:val="fr-FR"/>
        </w:rPr>
        <w:t>(BIB 2918)</w:t>
      </w:r>
    </w:p>
    <w:p w14:paraId="49AC193F" w14:textId="77777777" w:rsidR="005B2D00" w:rsidRPr="0032190F" w:rsidRDefault="005B2D00" w:rsidP="00663B0C">
      <w:pPr>
        <w:rPr>
          <w:lang w:val="fr-FR"/>
        </w:rPr>
      </w:pPr>
    </w:p>
    <w:p w14:paraId="6A515203" w14:textId="77777777" w:rsidR="005B2D00" w:rsidRDefault="005B2D00" w:rsidP="00242C0F">
      <w:pPr>
        <w:rPr>
          <w:lang w:val="fr-FR"/>
        </w:rPr>
      </w:pPr>
    </w:p>
    <w:p w14:paraId="4CC42BE9" w14:textId="77777777" w:rsidR="00663B0C" w:rsidRDefault="00663B0C" w:rsidP="00663B0C">
      <w:pPr>
        <w:pStyle w:val="Heading5"/>
      </w:pPr>
      <w:r>
        <w:t>2e</w:t>
      </w:r>
      <w:r w:rsidR="00D64539">
        <w:t xml:space="preserve"> </w:t>
      </w:r>
      <w:r>
        <w:t>moment</w:t>
      </w:r>
    </w:p>
    <w:p w14:paraId="1CD555ED" w14:textId="0822E775" w:rsidR="000240B5" w:rsidRDefault="005B2D00" w:rsidP="00242C0F">
      <w:pPr>
        <w:rPr>
          <w:lang w:val="fr-FR"/>
        </w:rPr>
      </w:pPr>
      <w:r w:rsidRPr="0032190F">
        <w:rPr>
          <w:lang w:val="fr-FR"/>
        </w:rPr>
        <w:t xml:space="preserve">Vers 5500, la poterie change style et débute le </w:t>
      </w:r>
      <w:hyperlink r:id="rId1361" w:anchor="Cul_Stentinello" w:history="1">
        <w:r w:rsidRPr="0032190F">
          <w:rPr>
            <w:rStyle w:val="Hyperlink"/>
            <w:lang w:val="fr-FR"/>
          </w:rPr>
          <w:t>Stentinello</w:t>
        </w:r>
      </w:hyperlink>
      <w:r w:rsidR="000240B5" w:rsidRPr="0032190F">
        <w:rPr>
          <w:lang w:val="fr-FR"/>
        </w:rPr>
        <w:t> : vases carénés, pots cylindriques sur pie haut, premières poteries peintes se mêlant aux décors à imprssions renforcées. Un mur à double parement est construit. L’</w:t>
      </w:r>
      <w:hyperlink r:id="rId1362" w:anchor="Sit_Obsidienne" w:history="1">
        <w:r w:rsidR="009F2A99" w:rsidRPr="009F2A99">
          <w:rPr>
            <w:rStyle w:val="Hyperlink"/>
            <w:lang w:val="fr-FR"/>
          </w:rPr>
          <w:t>obsidienne</w:t>
        </w:r>
      </w:hyperlink>
      <w:r w:rsidR="000240B5" w:rsidRPr="0032190F">
        <w:rPr>
          <w:lang w:val="fr-FR"/>
        </w:rPr>
        <w:t xml:space="preserve"> retrouvée sur le site provient des îles éoliennes. (</w:t>
      </w:r>
      <w:r w:rsidR="0070027E" w:rsidRPr="0032190F">
        <w:rPr>
          <w:lang w:val="fr-FR"/>
        </w:rPr>
        <w:t>BIB</w:t>
      </w:r>
      <w:r w:rsidR="000240B5" w:rsidRPr="0032190F">
        <w:rPr>
          <w:lang w:val="fr-FR"/>
        </w:rPr>
        <w:t xml:space="preserve"> 103 p. 38). </w:t>
      </w:r>
    </w:p>
    <w:p w14:paraId="3F4E1521" w14:textId="77777777" w:rsidR="00905233" w:rsidRDefault="00905233" w:rsidP="00242C0F">
      <w:pPr>
        <w:rPr>
          <w:lang w:val="fr-FR"/>
        </w:rPr>
      </w:pPr>
    </w:p>
    <w:p w14:paraId="318D5706" w14:textId="77777777" w:rsidR="000240B5" w:rsidRPr="0032190F" w:rsidRDefault="000240B5" w:rsidP="00242C0F">
      <w:pPr>
        <w:rPr>
          <w:lang w:val="fr-FR"/>
        </w:rPr>
      </w:pPr>
    </w:p>
    <w:p w14:paraId="16505853" w14:textId="77777777" w:rsidR="00D57C2D" w:rsidRPr="0032190F" w:rsidRDefault="00D57C2D" w:rsidP="00426FF9">
      <w:pPr>
        <w:pStyle w:val="Heading1"/>
      </w:pPr>
      <w:bookmarkStart w:id="676" w:name="Sit_Passo_Corvo"/>
      <w:r w:rsidRPr="0032190F">
        <w:t>PASSO DI CORVO (Site de)</w:t>
      </w:r>
    </w:p>
    <w:bookmarkEnd w:id="676"/>
    <w:p w14:paraId="23592525" w14:textId="77777777" w:rsidR="00D57C2D" w:rsidRPr="0032190F" w:rsidRDefault="00D57C2D" w:rsidP="00242C0F">
      <w:pPr>
        <w:rPr>
          <w:lang w:val="fr-FR"/>
        </w:rPr>
      </w:pPr>
    </w:p>
    <w:p w14:paraId="2DF2D0BD" w14:textId="1A6741A3" w:rsidR="00D57C2D" w:rsidRPr="0032190F" w:rsidRDefault="00D57C2D" w:rsidP="00242C0F">
      <w:pPr>
        <w:jc w:val="both"/>
        <w:rPr>
          <w:lang w:val="fr-FR"/>
        </w:rPr>
      </w:pPr>
      <w:r w:rsidRPr="0032190F">
        <w:rPr>
          <w:lang w:val="fr-FR"/>
        </w:rPr>
        <w:t>Ce site</w:t>
      </w:r>
      <w:r w:rsidR="004E5FFA">
        <w:rPr>
          <w:lang w:val="fr-FR"/>
        </w:rPr>
        <w:t xml:space="preserve"> </w:t>
      </w:r>
      <w:r w:rsidR="00B355F1" w:rsidRPr="0032190F">
        <w:rPr>
          <w:lang w:val="fr-FR"/>
        </w:rPr>
        <w:t xml:space="preserve">d’habitat </w:t>
      </w:r>
      <w:r w:rsidR="00084474" w:rsidRPr="0032190F">
        <w:rPr>
          <w:lang w:val="fr-FR"/>
        </w:rPr>
        <w:t xml:space="preserve">d’Italie méridionale </w:t>
      </w:r>
      <w:r w:rsidR="00B355F1" w:rsidRPr="0032190F">
        <w:rPr>
          <w:lang w:val="fr-FR"/>
        </w:rPr>
        <w:t xml:space="preserve">(Pouilles) </w:t>
      </w:r>
      <w:r w:rsidR="00084474" w:rsidRPr="0032190F">
        <w:rPr>
          <w:lang w:val="fr-FR"/>
        </w:rPr>
        <w:t xml:space="preserve">à donné son nom au groupe de </w:t>
      </w:r>
      <w:hyperlink r:id="rId1363" w:anchor="Cul_Passo_Corvo" w:history="1">
        <w:r w:rsidR="00084474" w:rsidRPr="0032190F">
          <w:rPr>
            <w:rStyle w:val="Hyperlink"/>
            <w:lang w:val="fr-FR"/>
          </w:rPr>
          <w:t>Passo di Corvo</w:t>
        </w:r>
      </w:hyperlink>
      <w:r w:rsidR="00084474" w:rsidRPr="0032190F">
        <w:rPr>
          <w:lang w:val="fr-FR"/>
        </w:rPr>
        <w:t xml:space="preserve"> et est attribué à la fin du Néolithique ancien, soit au début du 5</w:t>
      </w:r>
      <w:r w:rsidR="00084474" w:rsidRPr="0032190F">
        <w:rPr>
          <w:vertAlign w:val="superscript"/>
          <w:lang w:val="fr-FR"/>
        </w:rPr>
        <w:t>e</w:t>
      </w:r>
      <w:r w:rsidR="00084474" w:rsidRPr="0032190F">
        <w:rPr>
          <w:lang w:val="fr-FR"/>
        </w:rPr>
        <w:t xml:space="preserve"> millénaire. Il a livré une centaine d’habitats enclos.</w:t>
      </w:r>
    </w:p>
    <w:p w14:paraId="573EA366" w14:textId="77777777" w:rsidR="00B355F1" w:rsidRPr="0032190F" w:rsidRDefault="00B355F1" w:rsidP="00242C0F">
      <w:pPr>
        <w:jc w:val="both"/>
        <w:rPr>
          <w:lang w:val="fr-FR"/>
        </w:rPr>
      </w:pPr>
    </w:p>
    <w:p w14:paraId="190F5780" w14:textId="0EB90FCE" w:rsidR="00B355F1" w:rsidRDefault="00B355F1" w:rsidP="00242C0F">
      <w:pPr>
        <w:jc w:val="both"/>
        <w:rPr>
          <w:lang w:val="fr-FR"/>
        </w:rPr>
      </w:pPr>
      <w:r w:rsidRPr="0032190F">
        <w:rPr>
          <w:lang w:val="fr-FR"/>
        </w:rPr>
        <w:t>Des centaines de lames très rarement</w:t>
      </w:r>
      <w:r w:rsidR="001F0985">
        <w:rPr>
          <w:lang w:val="fr-FR"/>
        </w:rPr>
        <w:t xml:space="preserve"> </w:t>
      </w:r>
      <w:r w:rsidRPr="0032190F">
        <w:rPr>
          <w:lang w:val="fr-FR"/>
        </w:rPr>
        <w:t xml:space="preserve">entières ou presque entières en silex de </w:t>
      </w:r>
      <w:hyperlink r:id="rId1364" w:anchor="Sit_Gargano" w:history="1">
        <w:r w:rsidRPr="0032190F">
          <w:rPr>
            <w:rStyle w:val="Hyperlink"/>
            <w:lang w:val="fr-FR"/>
          </w:rPr>
          <w:t>Gargano</w:t>
        </w:r>
      </w:hyperlink>
      <w:r w:rsidRPr="0032190F">
        <w:rPr>
          <w:lang w:val="fr-FR"/>
        </w:rPr>
        <w:t>, une partie par</w:t>
      </w:r>
      <w:r w:rsidR="001F0985">
        <w:rPr>
          <w:lang w:val="fr-FR"/>
        </w:rPr>
        <w:t xml:space="preserve"> </w:t>
      </w:r>
      <w:hyperlink r:id="rId1365" w:anchor="CO_Pression_levier" w:history="1">
        <w:r w:rsidRPr="001F0985">
          <w:rPr>
            <w:rStyle w:val="Hyperlink"/>
            <w:lang w:val="fr-FR"/>
          </w:rPr>
          <w:t>pression au levier</w:t>
        </w:r>
      </w:hyperlink>
      <w:r w:rsidRPr="0032190F">
        <w:rPr>
          <w:lang w:val="fr-FR"/>
        </w:rPr>
        <w:t>, parfois sous forme delongs segments. Une seule entière.Des gros éclats, des déchets de taille,quelques gros outils (Essentiellement 5200-4700 BC) (BIB 1496).</w:t>
      </w:r>
    </w:p>
    <w:p w14:paraId="7C9C7C00" w14:textId="77777777" w:rsidR="00FD0F39" w:rsidRPr="0032190F" w:rsidRDefault="00FD0F39" w:rsidP="00242C0F">
      <w:pPr>
        <w:jc w:val="both"/>
        <w:rPr>
          <w:lang w:val="fr-FR"/>
        </w:rPr>
      </w:pPr>
    </w:p>
    <w:p w14:paraId="1A4DF62D" w14:textId="77777777" w:rsidR="00FD0F39" w:rsidRPr="0032190F" w:rsidRDefault="00FD0F39" w:rsidP="00426FF9">
      <w:pPr>
        <w:pStyle w:val="Heading1"/>
      </w:pPr>
      <w:r w:rsidRPr="0032190F">
        <w:t>LATRONICO 3</w:t>
      </w:r>
    </w:p>
    <w:p w14:paraId="3BE9DEA9" w14:textId="77777777" w:rsidR="00FD0F39" w:rsidRPr="0032190F" w:rsidRDefault="00FD0F39" w:rsidP="00242C0F">
      <w:pPr>
        <w:jc w:val="both"/>
        <w:rPr>
          <w:lang w:val="fr-FR"/>
        </w:rPr>
      </w:pPr>
      <w:r w:rsidRPr="0032190F">
        <w:rPr>
          <w:lang w:val="fr-FR"/>
        </w:rPr>
        <w:t>La grotte de Latronico 3, en Italie du Sud-Est, est l'un des rares sites où la continuité Mésolithique / Néo ancien soit attestée dans la stratigraphie (BIB 254</w:t>
      </w:r>
      <w:r w:rsidR="004F2988" w:rsidRPr="0032190F">
        <w:rPr>
          <w:lang w:val="fr-FR"/>
        </w:rPr>
        <w:t>3</w:t>
      </w:r>
      <w:r w:rsidRPr="0032190F">
        <w:rPr>
          <w:lang w:val="fr-FR"/>
        </w:rPr>
        <w:t>)</w:t>
      </w:r>
    </w:p>
    <w:p w14:paraId="160FC9B8" w14:textId="77777777" w:rsidR="00FD0F39" w:rsidRPr="0032190F" w:rsidRDefault="00FD0F39"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09"/>
        <w:gridCol w:w="816"/>
      </w:tblGrid>
      <w:tr w:rsidR="00FD0F39" w14:paraId="691B722B" w14:textId="77777777" w:rsidTr="00C35EA7">
        <w:trPr>
          <w:jc w:val="center"/>
        </w:trPr>
        <w:tc>
          <w:tcPr>
            <w:tcW w:w="3209" w:type="dxa"/>
          </w:tcPr>
          <w:p w14:paraId="76BA66E4" w14:textId="77777777" w:rsidR="00FD0F39" w:rsidRDefault="00FD0F39" w:rsidP="00C35EA7">
            <w:pPr>
              <w:jc w:val="center"/>
            </w:pPr>
            <w:r>
              <w:t>type</w:t>
            </w:r>
          </w:p>
        </w:tc>
        <w:tc>
          <w:tcPr>
            <w:tcW w:w="816" w:type="dxa"/>
          </w:tcPr>
          <w:p w14:paraId="680A2ADE" w14:textId="77777777" w:rsidR="00FD0F39" w:rsidRDefault="00FD0F39" w:rsidP="00C35EA7">
            <w:pPr>
              <w:jc w:val="center"/>
            </w:pPr>
            <w:r>
              <w:t>BC</w:t>
            </w:r>
          </w:p>
        </w:tc>
      </w:tr>
      <w:tr w:rsidR="00FD0F39" w14:paraId="3478B5E5" w14:textId="77777777" w:rsidTr="00C35EA7">
        <w:trPr>
          <w:jc w:val="center"/>
        </w:trPr>
        <w:tc>
          <w:tcPr>
            <w:tcW w:w="3209" w:type="dxa"/>
          </w:tcPr>
          <w:p w14:paraId="5CF7CE8F" w14:textId="77777777" w:rsidR="00FD0F39" w:rsidRDefault="00FD0F39" w:rsidP="00C35EA7">
            <w:pPr>
              <w:jc w:val="both"/>
            </w:pPr>
            <w:r>
              <w:t>Néolithique</w:t>
            </w:r>
          </w:p>
        </w:tc>
        <w:tc>
          <w:tcPr>
            <w:tcW w:w="816" w:type="dxa"/>
          </w:tcPr>
          <w:p w14:paraId="29BC3637" w14:textId="77777777" w:rsidR="00FD0F39" w:rsidRDefault="00FD0F39" w:rsidP="00C35EA7">
            <w:pPr>
              <w:jc w:val="both"/>
            </w:pPr>
            <w:r>
              <w:t>6000</w:t>
            </w:r>
          </w:p>
        </w:tc>
      </w:tr>
      <w:tr w:rsidR="00FD0F39" w14:paraId="61F728E7" w14:textId="77777777" w:rsidTr="00C35EA7">
        <w:trPr>
          <w:jc w:val="center"/>
        </w:trPr>
        <w:tc>
          <w:tcPr>
            <w:tcW w:w="3209" w:type="dxa"/>
          </w:tcPr>
          <w:p w14:paraId="15E6EAD6" w14:textId="2282468F" w:rsidR="00FD0F39" w:rsidRDefault="00FD0F39" w:rsidP="00C35EA7">
            <w:pPr>
              <w:jc w:val="both"/>
            </w:pPr>
            <w:r>
              <w:t>Mésolithique à trapèze</w:t>
            </w:r>
            <w:r w:rsidR="003F12A5">
              <w:t xml:space="preserve"> [</w:t>
            </w:r>
            <w:hyperlink r:id="rId1366" w:anchor="Cul_BTC" w:history="1">
              <w:r w:rsidR="003F12A5" w:rsidRPr="003F12A5">
                <w:rPr>
                  <w:rStyle w:val="Hyperlink"/>
                </w:rPr>
                <w:t>BTC</w:t>
              </w:r>
            </w:hyperlink>
            <w:r w:rsidR="003F12A5">
              <w:t>]</w:t>
            </w:r>
          </w:p>
        </w:tc>
        <w:tc>
          <w:tcPr>
            <w:tcW w:w="816" w:type="dxa"/>
          </w:tcPr>
          <w:p w14:paraId="56CBC2A5" w14:textId="77777777" w:rsidR="00FD0F39" w:rsidRDefault="00FD0F39" w:rsidP="00C35EA7">
            <w:pPr>
              <w:jc w:val="both"/>
            </w:pPr>
            <w:r>
              <w:t>6300</w:t>
            </w:r>
          </w:p>
        </w:tc>
      </w:tr>
    </w:tbl>
    <w:p w14:paraId="61E91483" w14:textId="77777777" w:rsidR="00FD0F39" w:rsidRDefault="00FD0F39" w:rsidP="00242C0F">
      <w:pPr>
        <w:jc w:val="both"/>
      </w:pPr>
      <w:r>
        <w:t>(BIB 254</w:t>
      </w:r>
      <w:r w:rsidR="004F2988">
        <w:t>3</w:t>
      </w:r>
      <w:r>
        <w:t>)</w:t>
      </w:r>
    </w:p>
    <w:p w14:paraId="45C4C353" w14:textId="77777777" w:rsidR="00FA28EB" w:rsidRDefault="00FA28EB" w:rsidP="00242C0F">
      <w:pPr>
        <w:jc w:val="both"/>
      </w:pPr>
    </w:p>
    <w:p w14:paraId="288629E9" w14:textId="77777777" w:rsidR="00FA28EB" w:rsidRDefault="00FA28EB" w:rsidP="00426FF9">
      <w:pPr>
        <w:pStyle w:val="Heading1"/>
      </w:pPr>
      <w:r>
        <w:t>CALCARA DI PANAREA</w:t>
      </w:r>
    </w:p>
    <w:p w14:paraId="3E02928E" w14:textId="77777777" w:rsidR="00FA28EB" w:rsidRPr="0032190F" w:rsidRDefault="00FA28EB" w:rsidP="00FA28EB">
      <w:pPr>
        <w:rPr>
          <w:lang w:val="fr-FR"/>
        </w:rPr>
      </w:pPr>
      <w:r w:rsidRPr="0032190F">
        <w:rPr>
          <w:lang w:val="fr-FR"/>
        </w:rPr>
        <w:t>Ile de Calcara di Panarea,Fumerolles, Puits et dépôt votif (BIB Grifoni, C7)</w:t>
      </w:r>
    </w:p>
    <w:p w14:paraId="03BD334C" w14:textId="77777777" w:rsidR="00FA28EB" w:rsidRPr="0032190F" w:rsidRDefault="00FA28EB" w:rsidP="00242C0F">
      <w:pPr>
        <w:jc w:val="both"/>
        <w:rPr>
          <w:lang w:val="fr-FR"/>
        </w:rPr>
      </w:pPr>
    </w:p>
    <w:p w14:paraId="0C6598B2" w14:textId="77777777" w:rsidR="00FA28EB" w:rsidRPr="0032190F" w:rsidRDefault="00FA28EB" w:rsidP="00426FF9">
      <w:pPr>
        <w:pStyle w:val="Heading1"/>
      </w:pPr>
      <w:r w:rsidRPr="0032190F">
        <w:lastRenderedPageBreak/>
        <w:t>SACALORIA</w:t>
      </w:r>
    </w:p>
    <w:p w14:paraId="309F8CFA" w14:textId="77777777" w:rsidR="00FA28EB" w:rsidRPr="0032190F" w:rsidRDefault="00FA28EB" w:rsidP="00FA28EB">
      <w:pPr>
        <w:rPr>
          <w:lang w:val="fr-FR"/>
        </w:rPr>
      </w:pPr>
      <w:r w:rsidRPr="0032190F">
        <w:rPr>
          <w:lang w:val="fr-FR"/>
        </w:rPr>
        <w:t>A la Grotta Sacaloria, présence d’un bassin sous la source d’écoulment. « Eau blancche des grottes… » aux vertus curatives : les femmes en buvaient (BIB Grifoni, C7)</w:t>
      </w:r>
    </w:p>
    <w:p w14:paraId="73F02204" w14:textId="77777777" w:rsidR="00FA28EB" w:rsidRPr="0032190F" w:rsidRDefault="00FA28EB" w:rsidP="00FA28EB">
      <w:pPr>
        <w:rPr>
          <w:lang w:val="fr-FR"/>
        </w:rPr>
      </w:pPr>
    </w:p>
    <w:p w14:paraId="5E55F36E" w14:textId="77777777" w:rsidR="00FA28EB" w:rsidRPr="00426FF9" w:rsidRDefault="00FA28EB" w:rsidP="00426FF9">
      <w:pPr>
        <w:pStyle w:val="Heading1"/>
        <w:rPr>
          <w:lang w:val="es-ES"/>
        </w:rPr>
      </w:pPr>
      <w:r w:rsidRPr="00426FF9">
        <w:rPr>
          <w:lang w:val="es-ES"/>
        </w:rPr>
        <w:t>ANGELO PERTOSA</w:t>
      </w:r>
    </w:p>
    <w:p w14:paraId="2268A618" w14:textId="77777777" w:rsidR="00FA28EB" w:rsidRDefault="00FA28EB" w:rsidP="00FA28EB">
      <w:pPr>
        <w:rPr>
          <w:lang w:val="fr-FR"/>
        </w:rPr>
      </w:pPr>
      <w:r w:rsidRPr="00566234">
        <w:rPr>
          <w:lang w:val="es-ES"/>
        </w:rPr>
        <w:t xml:space="preserve">Grotta dell’Angelo Pertosa. </w:t>
      </w:r>
      <w:r w:rsidRPr="0032190F">
        <w:rPr>
          <w:lang w:val="fr-FR"/>
        </w:rPr>
        <w:t>Découverte de palafittes, de vases miniatures et écuelles pour recuiellir l’eau ou à foncction votive (miniature). Vase remplit de fèves, céréales, parfois renversé. Disposé en bods de sources (BIB Grifoni, C7)</w:t>
      </w:r>
    </w:p>
    <w:p w14:paraId="23B8A61C" w14:textId="77777777" w:rsidR="0005399D" w:rsidRDefault="0005399D" w:rsidP="00FA28EB">
      <w:pPr>
        <w:rPr>
          <w:lang w:val="fr-FR"/>
        </w:rPr>
      </w:pPr>
    </w:p>
    <w:p w14:paraId="7DC94D45" w14:textId="77777777" w:rsidR="0005399D" w:rsidRDefault="0005399D" w:rsidP="00426FF9">
      <w:pPr>
        <w:pStyle w:val="Heading1"/>
      </w:pPr>
      <w:bookmarkStart w:id="677" w:name="Sit_Serra_Alto"/>
      <w:r>
        <w:t>SERRA D'ALTO</w:t>
      </w:r>
    </w:p>
    <w:bookmarkEnd w:id="677"/>
    <w:p w14:paraId="2EA64CC0" w14:textId="77777777" w:rsidR="0005399D" w:rsidRDefault="0005399D" w:rsidP="00FA28EB">
      <w:pPr>
        <w:rPr>
          <w:lang w:val="fr-FR"/>
        </w:rPr>
      </w:pPr>
    </w:p>
    <w:p w14:paraId="3CDB1ED1" w14:textId="6BEC233C" w:rsidR="0005399D" w:rsidRDefault="0005399D" w:rsidP="00FA28EB">
      <w:pPr>
        <w:rPr>
          <w:lang w:val="fr-FR"/>
        </w:rPr>
      </w:pPr>
      <w:r>
        <w:rPr>
          <w:lang w:val="fr-FR"/>
        </w:rPr>
        <w:t xml:space="preserve">Site éponyme de la culture de la </w:t>
      </w:r>
      <w:hyperlink r:id="rId1367" w:anchor="Cul_Serra_Alto" w:history="1">
        <w:r w:rsidRPr="00C35EA7">
          <w:rPr>
            <w:rStyle w:val="Hyperlink"/>
            <w:lang w:val="it-IT"/>
          </w:rPr>
          <w:t>Serra d’Alto</w:t>
        </w:r>
      </w:hyperlink>
      <w:r w:rsidRPr="0005399D">
        <w:rPr>
          <w:lang w:val="fr-FR"/>
        </w:rPr>
        <w:t xml:space="preserve"> </w:t>
      </w:r>
      <w:r>
        <w:rPr>
          <w:lang w:val="fr-FR"/>
        </w:rPr>
        <w:t>(BIB 3240)</w:t>
      </w:r>
    </w:p>
    <w:p w14:paraId="3D3A1330" w14:textId="77777777" w:rsidR="0005399D" w:rsidRDefault="0005399D" w:rsidP="00FA28EB">
      <w:pPr>
        <w:rPr>
          <w:lang w:val="fr-FR"/>
        </w:rPr>
      </w:pPr>
    </w:p>
    <w:p w14:paraId="77FEFB6A" w14:textId="77777777" w:rsidR="0005399D" w:rsidRPr="0032190F" w:rsidRDefault="0005399D" w:rsidP="00FA28EB">
      <w:pPr>
        <w:rPr>
          <w:lang w:val="fr-FR"/>
        </w:rPr>
      </w:pPr>
    </w:p>
    <w:p w14:paraId="0C000FB1" w14:textId="77777777" w:rsidR="00FA28EB" w:rsidRPr="0032190F" w:rsidRDefault="00FA28EB" w:rsidP="00426FF9">
      <w:pPr>
        <w:pStyle w:val="Heading1"/>
      </w:pPr>
      <w:bookmarkStart w:id="678" w:name="Sit_Manfredi"/>
      <w:r w:rsidRPr="0032190F">
        <w:t>MANFREDI</w:t>
      </w:r>
      <w:bookmarkEnd w:id="678"/>
    </w:p>
    <w:p w14:paraId="7966A847" w14:textId="77777777" w:rsidR="0005399D" w:rsidRPr="0005399D" w:rsidRDefault="00FA28EB" w:rsidP="00242C0F">
      <w:pPr>
        <w:jc w:val="both"/>
        <w:rPr>
          <w:sz w:val="20"/>
          <w:lang w:val="fr-FR"/>
        </w:rPr>
      </w:pPr>
      <w:r w:rsidRPr="0005399D">
        <w:rPr>
          <w:sz w:val="20"/>
          <w:lang w:val="fr-FR"/>
        </w:rPr>
        <w:t>hypogée Manfredi de Santa Barbara,</w:t>
      </w:r>
      <w:r w:rsidR="0005399D" w:rsidRPr="0005399D">
        <w:rPr>
          <w:sz w:val="20"/>
          <w:lang w:val="fr-FR"/>
        </w:rPr>
        <w:t xml:space="preserve"> Ipogeo Manfredi</w:t>
      </w:r>
    </w:p>
    <w:p w14:paraId="7252A7B9" w14:textId="77777777" w:rsidR="0005399D" w:rsidRDefault="0005399D" w:rsidP="00242C0F">
      <w:pPr>
        <w:jc w:val="both"/>
        <w:rPr>
          <w:lang w:val="fr-FR"/>
        </w:rPr>
      </w:pPr>
    </w:p>
    <w:p w14:paraId="67F94ED4" w14:textId="13B7EB92" w:rsidR="00FA28EB" w:rsidRDefault="0005399D" w:rsidP="00242C0F">
      <w:pPr>
        <w:jc w:val="both"/>
        <w:rPr>
          <w:lang w:val="fr-FR"/>
        </w:rPr>
      </w:pPr>
      <w:r>
        <w:rPr>
          <w:lang w:val="fr-FR"/>
        </w:rPr>
        <w:t>Manfredi,</w:t>
      </w:r>
      <w:r w:rsidR="00FA28EB" w:rsidRPr="0032190F">
        <w:rPr>
          <w:lang w:val="fr-FR"/>
        </w:rPr>
        <w:t xml:space="preserve"> Bari</w:t>
      </w:r>
      <w:r>
        <w:rPr>
          <w:lang w:val="fr-FR"/>
        </w:rPr>
        <w:t xml:space="preserve">, culture de la </w:t>
      </w:r>
      <w:hyperlink r:id="rId1368" w:anchor="Cul_Serra_Alto" w:history="1">
        <w:r w:rsidRPr="00C35EA7">
          <w:rPr>
            <w:rStyle w:val="Hyperlink"/>
            <w:lang w:val="it-IT"/>
          </w:rPr>
          <w:t>Serra d’Alto</w:t>
        </w:r>
      </w:hyperlink>
      <w:r w:rsidRPr="0005399D">
        <w:rPr>
          <w:lang w:val="fr-FR"/>
        </w:rPr>
        <w:t xml:space="preserve"> </w:t>
      </w:r>
      <w:r>
        <w:rPr>
          <w:lang w:val="fr-FR"/>
        </w:rPr>
        <w:t>(BIB 3240)</w:t>
      </w:r>
      <w:r w:rsidR="00FA28EB" w:rsidRPr="0032190F">
        <w:rPr>
          <w:lang w:val="fr-FR"/>
        </w:rPr>
        <w:t>, 4</w:t>
      </w:r>
      <w:r w:rsidR="00FA28EB" w:rsidRPr="0032190F">
        <w:rPr>
          <w:vertAlign w:val="superscript"/>
          <w:lang w:val="fr-FR"/>
        </w:rPr>
        <w:t>e</w:t>
      </w:r>
      <w:r w:rsidR="00FA28EB" w:rsidRPr="0032190F">
        <w:rPr>
          <w:lang w:val="fr-FR"/>
        </w:rPr>
        <w:t xml:space="preserve"> millénaire, Déposition d’un crâne de cerf, chevreuil-&gt; chasse. Ammas de coquillages-&gt; pèche. Statue (BIB Grifoni, C7)</w:t>
      </w:r>
    </w:p>
    <w:p w14:paraId="62520723" w14:textId="77777777" w:rsidR="0005399D" w:rsidRPr="0032190F" w:rsidRDefault="0005399D" w:rsidP="00426FF9">
      <w:pPr>
        <w:pStyle w:val="Heading1"/>
      </w:pPr>
      <w:r>
        <w:br/>
      </w:r>
      <w:bookmarkStart w:id="679" w:name="Sit_Scaloria"/>
      <w:r>
        <w:t>SCALORIA</w:t>
      </w:r>
      <w:bookmarkEnd w:id="679"/>
    </w:p>
    <w:p w14:paraId="7FE8A7AC" w14:textId="77777777" w:rsidR="00FA28EB" w:rsidRDefault="00FA28EB" w:rsidP="00242C0F">
      <w:pPr>
        <w:jc w:val="both"/>
        <w:rPr>
          <w:lang w:val="fr-FR"/>
        </w:rPr>
      </w:pPr>
    </w:p>
    <w:p w14:paraId="1B756926" w14:textId="54459B03" w:rsidR="0005399D" w:rsidRDefault="0005399D" w:rsidP="00242C0F">
      <w:pPr>
        <w:jc w:val="both"/>
        <w:rPr>
          <w:lang w:val="fr-FR"/>
        </w:rPr>
      </w:pPr>
      <w:r>
        <w:rPr>
          <w:lang w:val="fr-FR"/>
        </w:rPr>
        <w:t xml:space="preserve">culture de la </w:t>
      </w:r>
      <w:hyperlink r:id="rId1369" w:anchor="Cul_Serra_Alto" w:history="1">
        <w:r w:rsidRPr="00C35EA7">
          <w:rPr>
            <w:rStyle w:val="Hyperlink"/>
            <w:lang w:val="it-IT"/>
          </w:rPr>
          <w:t>Serra d’Alto</w:t>
        </w:r>
      </w:hyperlink>
      <w:r w:rsidRPr="0005399D">
        <w:rPr>
          <w:lang w:val="fr-FR"/>
        </w:rPr>
        <w:t xml:space="preserve"> </w:t>
      </w:r>
      <w:r>
        <w:rPr>
          <w:lang w:val="fr-FR"/>
        </w:rPr>
        <w:t>(BIB 3240)</w:t>
      </w:r>
    </w:p>
    <w:p w14:paraId="024F8D6E" w14:textId="77777777" w:rsidR="0005399D" w:rsidRPr="0032190F" w:rsidRDefault="0005399D" w:rsidP="00242C0F">
      <w:pPr>
        <w:jc w:val="both"/>
        <w:rPr>
          <w:lang w:val="fr-FR"/>
        </w:rPr>
      </w:pPr>
    </w:p>
    <w:p w14:paraId="40F17866" w14:textId="77777777" w:rsidR="00FA28EB" w:rsidRPr="0032190F" w:rsidRDefault="00FA28EB" w:rsidP="00426FF9">
      <w:pPr>
        <w:pStyle w:val="Heading1"/>
      </w:pPr>
      <w:r w:rsidRPr="0032190F">
        <w:t>PICCIONI</w:t>
      </w:r>
    </w:p>
    <w:p w14:paraId="0AA4A6D2" w14:textId="77777777" w:rsidR="00FA28EB" w:rsidRPr="0032190F" w:rsidRDefault="00FA28EB" w:rsidP="00242C0F">
      <w:pPr>
        <w:jc w:val="both"/>
        <w:rPr>
          <w:lang w:val="fr-FR"/>
        </w:rPr>
      </w:pPr>
    </w:p>
    <w:p w14:paraId="69A06E86" w14:textId="77777777" w:rsidR="00FA28EB" w:rsidRPr="0032190F" w:rsidRDefault="00776A75" w:rsidP="00FA28EB">
      <w:pPr>
        <w:rPr>
          <w:lang w:val="fr-FR"/>
        </w:rPr>
      </w:pPr>
      <w:r w:rsidRPr="0032190F">
        <w:rPr>
          <w:lang w:val="fr-FR"/>
        </w:rPr>
        <w:t>G</w:t>
      </w:r>
      <w:r w:rsidR="00FA28EB" w:rsidRPr="0032190F">
        <w:rPr>
          <w:lang w:val="fr-FR"/>
        </w:rPr>
        <w:t>rotta dei Piccioni (Abruzzo), Bovidé en céramique.Vase renversé : monde des morts</w:t>
      </w:r>
    </w:p>
    <w:p w14:paraId="4ABCF946" w14:textId="3AF14C6F" w:rsidR="00FA28EB" w:rsidRPr="0032190F" w:rsidRDefault="00FA28EB" w:rsidP="00FA28EB">
      <w:pPr>
        <w:rPr>
          <w:lang w:val="fr-FR"/>
        </w:rPr>
      </w:pPr>
      <w:r w:rsidRPr="0032190F">
        <w:rPr>
          <w:lang w:val="fr-FR"/>
        </w:rPr>
        <w:t xml:space="preserve">Miniaturisation. </w:t>
      </w:r>
      <w:hyperlink r:id="rId1370" w:anchor="Cul_Art_TAC_T_a_statuettes" w:history="1">
        <w:r w:rsidRPr="0032190F">
          <w:rPr>
            <w:rStyle w:val="Hyperlink"/>
            <w:lang w:val="fr-FR"/>
          </w:rPr>
          <w:t>Figurines</w:t>
        </w:r>
      </w:hyperlink>
      <w:r w:rsidRPr="0032190F">
        <w:rPr>
          <w:lang w:val="fr-FR"/>
        </w:rPr>
        <w:t xml:space="preserve"> féminines (BIB Grifoni, C7)</w:t>
      </w:r>
    </w:p>
    <w:p w14:paraId="4EB3D02A" w14:textId="77777777" w:rsidR="00FA28EB" w:rsidRPr="0032190F" w:rsidRDefault="00FA28EB" w:rsidP="00FA28EB">
      <w:pPr>
        <w:rPr>
          <w:lang w:val="fr-FR"/>
        </w:rPr>
      </w:pPr>
    </w:p>
    <w:p w14:paraId="6345BE03" w14:textId="77777777" w:rsidR="00FA28EB" w:rsidRPr="0032190F" w:rsidRDefault="00FA28EB" w:rsidP="00426FF9">
      <w:pPr>
        <w:pStyle w:val="Heading1"/>
      </w:pPr>
      <w:r w:rsidRPr="0032190F">
        <w:t>CERVI DE PORTO BANDISCO</w:t>
      </w:r>
    </w:p>
    <w:p w14:paraId="0597625E" w14:textId="77777777" w:rsidR="00FA28EB" w:rsidRPr="0032190F" w:rsidRDefault="00FA28EB" w:rsidP="00FA28EB">
      <w:pPr>
        <w:rPr>
          <w:lang w:val="fr-FR"/>
        </w:rPr>
      </w:pPr>
      <w:r w:rsidRPr="0032190F">
        <w:rPr>
          <w:lang w:val="fr-FR"/>
        </w:rPr>
        <w:t>Grotta dei Cervi de Porto Bandisco, Représentations d’archers et d’anthropomorphes + complexes… Evolution vers une schématisation extrème. (BIB Grifoni, C7)</w:t>
      </w:r>
    </w:p>
    <w:p w14:paraId="1BA56B7F" w14:textId="77777777" w:rsidR="0094539D" w:rsidRPr="0032190F" w:rsidRDefault="0094539D" w:rsidP="00242C0F">
      <w:pPr>
        <w:jc w:val="both"/>
        <w:rPr>
          <w:lang w:val="fr-FR"/>
        </w:rPr>
      </w:pPr>
    </w:p>
    <w:p w14:paraId="34199538" w14:textId="77777777" w:rsidR="0094539D" w:rsidRPr="0032190F" w:rsidRDefault="0094539D" w:rsidP="00426FF9">
      <w:pPr>
        <w:pStyle w:val="Heading1"/>
      </w:pPr>
      <w:bookmarkStart w:id="680" w:name="Sit_Badisco"/>
      <w:r w:rsidRPr="0032190F">
        <w:t>BADISCO (Porto)</w:t>
      </w:r>
    </w:p>
    <w:bookmarkEnd w:id="680"/>
    <w:p w14:paraId="547E5404" w14:textId="77777777" w:rsidR="0094539D" w:rsidRPr="0032190F" w:rsidRDefault="0094539D" w:rsidP="00242C0F">
      <w:pPr>
        <w:jc w:val="both"/>
        <w:rPr>
          <w:lang w:val="fr-FR"/>
        </w:rPr>
      </w:pPr>
    </w:p>
    <w:p w14:paraId="39685A11" w14:textId="5FCA1443" w:rsidR="00A5206F" w:rsidRDefault="003908FB" w:rsidP="00242C0F">
      <w:pPr>
        <w:jc w:val="both"/>
        <w:rPr>
          <w:lang w:val="fr-FR"/>
        </w:rPr>
      </w:pPr>
      <w:r>
        <w:rPr>
          <w:lang w:val="fr-FR"/>
        </w:rPr>
        <w:t>G</w:t>
      </w:r>
      <w:r w:rsidR="0094539D" w:rsidRPr="0032190F">
        <w:rPr>
          <w:lang w:val="fr-FR"/>
        </w:rPr>
        <w:t>rotte de Porto Badisco (Pouilles</w:t>
      </w:r>
      <w:r>
        <w:rPr>
          <w:lang w:val="fr-FR"/>
        </w:rPr>
        <w:t>, Italie</w:t>
      </w:r>
      <w:r w:rsidR="0094539D" w:rsidRPr="0032190F">
        <w:rPr>
          <w:lang w:val="fr-FR"/>
        </w:rPr>
        <w:t>)</w:t>
      </w:r>
      <w:r>
        <w:rPr>
          <w:lang w:val="fr-FR"/>
        </w:rPr>
        <w:t xml:space="preserve">. </w:t>
      </w:r>
      <w:r w:rsidR="00A5206F">
        <w:rPr>
          <w:lang w:val="fr-FR"/>
        </w:rPr>
        <w:t>Peintures rouges datées de l'Impressa (BIB 2769)</w:t>
      </w:r>
      <w:r w:rsidRPr="003908FB">
        <w:rPr>
          <w:lang w:val="fr-FR"/>
        </w:rPr>
        <w:t xml:space="preserve"> </w:t>
      </w:r>
      <w:r>
        <w:rPr>
          <w:lang w:val="fr-FR"/>
        </w:rPr>
        <w:t>D</w:t>
      </w:r>
      <w:r w:rsidRPr="0032190F">
        <w:rPr>
          <w:lang w:val="fr-FR"/>
        </w:rPr>
        <w:t>es « </w:t>
      </w:r>
      <w:hyperlink r:id="rId1371" w:anchor="Typ_Bego_Reticules_Simples" w:history="1">
        <w:r w:rsidRPr="0032190F">
          <w:rPr>
            <w:rStyle w:val="Hyperlink"/>
            <w:lang w:val="fr-FR"/>
          </w:rPr>
          <w:t>réticulés </w:t>
        </w:r>
      </w:hyperlink>
      <w:r w:rsidRPr="0032190F">
        <w:rPr>
          <w:lang w:val="fr-FR"/>
        </w:rPr>
        <w:t>», des « </w:t>
      </w:r>
      <w:hyperlink r:id="rId1372" w:anchor="Typ_Bego_Topographies" w:history="1">
        <w:r w:rsidRPr="0032190F">
          <w:rPr>
            <w:rStyle w:val="Hyperlink"/>
            <w:lang w:val="fr-FR"/>
          </w:rPr>
          <w:t>topographies </w:t>
        </w:r>
      </w:hyperlink>
      <w:r w:rsidRPr="0032190F">
        <w:rPr>
          <w:lang w:val="fr-FR"/>
        </w:rPr>
        <w:t xml:space="preserve">», des « géométriques », des « signes en tambourin » bien datés du </w:t>
      </w:r>
      <w:hyperlink r:id="rId1373" w:anchor="Cul_Neo_Moyen" w:history="1">
        <w:r w:rsidRPr="0032190F">
          <w:rPr>
            <w:rStyle w:val="Hyperlink"/>
            <w:lang w:val="fr-FR"/>
          </w:rPr>
          <w:t>N</w:t>
        </w:r>
        <w:r>
          <w:rPr>
            <w:rStyle w:val="Hyperlink"/>
            <w:lang w:val="fr-FR"/>
          </w:rPr>
          <w:t>M</w:t>
        </w:r>
      </w:hyperlink>
      <w:r w:rsidRPr="0032190F">
        <w:rPr>
          <w:lang w:val="fr-FR"/>
        </w:rPr>
        <w:t xml:space="preserve"> par des dépôts céramiques et des motifs typique de la culture de </w:t>
      </w:r>
      <w:hyperlink r:id="rId1374" w:anchor="Cul_Serra_Alto" w:history="1">
        <w:r w:rsidRPr="0032190F">
          <w:rPr>
            <w:rStyle w:val="Hyperlink"/>
            <w:lang w:val="fr-FR"/>
          </w:rPr>
          <w:t>Serra d’Alto</w:t>
        </w:r>
      </w:hyperlink>
      <w:r w:rsidRPr="0032190F">
        <w:rPr>
          <w:lang w:val="fr-FR"/>
        </w:rPr>
        <w:t xml:space="preserve"> (J. Vaquer, com. Pers.).</w:t>
      </w:r>
    </w:p>
    <w:p w14:paraId="27094707" w14:textId="24F0792A" w:rsidR="003908FB" w:rsidRPr="0032190F" w:rsidRDefault="003908FB" w:rsidP="00242C0F">
      <w:pPr>
        <w:jc w:val="both"/>
        <w:rPr>
          <w:lang w:val="fr-FR"/>
        </w:rPr>
      </w:pPr>
      <w:r>
        <w:rPr>
          <w:lang w:val="fr-FR"/>
        </w:rPr>
        <w:t>L</w:t>
      </w:r>
      <w:r w:rsidRPr="003908FB">
        <w:rPr>
          <w:lang w:val="fr-FR"/>
        </w:rPr>
        <w:t>es images peintes deviennent de plus en plus abstraites à mesure que l'on pénètre dans cette grotte isolée et sinueuse, obligeant les initiés au rituel à penser en termes de connaissances de plus en plus obscures</w:t>
      </w:r>
      <w:r>
        <w:rPr>
          <w:lang w:val="fr-FR"/>
        </w:rPr>
        <w:t xml:space="preserve"> </w:t>
      </w:r>
      <w:r w:rsidRPr="003908FB">
        <w:rPr>
          <w:lang w:val="fr-FR"/>
        </w:rPr>
        <w:t>(Graziosi 1980 ; Whitehouse 1992)</w:t>
      </w:r>
      <w:r>
        <w:rPr>
          <w:lang w:val="fr-FR"/>
        </w:rPr>
        <w:t xml:space="preserve"> (BIB 3623)</w:t>
      </w:r>
    </w:p>
    <w:p w14:paraId="7354214E" w14:textId="77777777" w:rsidR="0094539D" w:rsidRPr="0032190F" w:rsidRDefault="0094539D" w:rsidP="00242C0F">
      <w:pPr>
        <w:jc w:val="both"/>
        <w:rPr>
          <w:lang w:val="fr-FR"/>
        </w:rPr>
      </w:pPr>
    </w:p>
    <w:p w14:paraId="7D8E9316" w14:textId="77777777" w:rsidR="0094539D" w:rsidRDefault="0094539D" w:rsidP="00242C0F">
      <w:pPr>
        <w:jc w:val="both"/>
        <w:rPr>
          <w:lang w:val="fr-FR"/>
        </w:rPr>
      </w:pPr>
      <w:r w:rsidRPr="0032190F">
        <w:rPr>
          <w:lang w:val="fr-FR"/>
        </w:rPr>
        <w:t>Réf : Paolo Graciosi.</w:t>
      </w:r>
    </w:p>
    <w:p w14:paraId="61ADA69B" w14:textId="77777777" w:rsidR="002D1AD2" w:rsidRDefault="002D1AD2" w:rsidP="00242C0F">
      <w:pPr>
        <w:jc w:val="both"/>
        <w:rPr>
          <w:lang w:val="fr-FR"/>
        </w:rPr>
      </w:pPr>
    </w:p>
    <w:p w14:paraId="5DDD6CA3" w14:textId="77777777" w:rsidR="00D57C2D" w:rsidRPr="0032190F" w:rsidRDefault="00D57C2D" w:rsidP="00242C0F">
      <w:pPr>
        <w:rPr>
          <w:lang w:val="fr-FR"/>
        </w:rPr>
      </w:pPr>
    </w:p>
    <w:p w14:paraId="129D8B60" w14:textId="77777777" w:rsidR="000240B5" w:rsidRPr="0032190F" w:rsidRDefault="000240B5" w:rsidP="00426FF9">
      <w:pPr>
        <w:pStyle w:val="Heading1"/>
      </w:pPr>
      <w:bookmarkStart w:id="681" w:name="Sit_Skorba"/>
      <w:r w:rsidRPr="0032190F">
        <w:lastRenderedPageBreak/>
        <w:t>SKORBA</w:t>
      </w:r>
    </w:p>
    <w:bookmarkEnd w:id="681"/>
    <w:p w14:paraId="40F89367" w14:textId="77777777" w:rsidR="00CE3F25" w:rsidRDefault="00CE3F25" w:rsidP="00242C0F">
      <w:pPr>
        <w:rPr>
          <w:lang w:val="fr-FR"/>
        </w:rPr>
      </w:pPr>
    </w:p>
    <w:p w14:paraId="19F008A6" w14:textId="77777777" w:rsidR="008D2AAA" w:rsidRPr="0032190F" w:rsidRDefault="008D2AAA" w:rsidP="008D2AAA">
      <w:pPr>
        <w:rPr>
          <w:lang w:val="fr-FR"/>
        </w:rPr>
      </w:pPr>
      <w:r w:rsidRPr="0032190F">
        <w:rPr>
          <w:lang w:val="fr-FR"/>
        </w:rPr>
        <w:t xml:space="preserve">Ce site maltais a donné son nom à la culture de </w:t>
      </w:r>
      <w:hyperlink r:id="rId1375" w:anchor="Cul_Skorba" w:history="1">
        <w:r w:rsidRPr="0032190F">
          <w:rPr>
            <w:rStyle w:val="Hyperlink"/>
            <w:lang w:val="fr-FR"/>
          </w:rPr>
          <w:t>Skorba</w:t>
        </w:r>
      </w:hyperlink>
      <w:r w:rsidRPr="0032190F">
        <w:rPr>
          <w:lang w:val="fr-FR"/>
        </w:rPr>
        <w:t xml:space="preserve">. On y retrouve les restes d’une cabane et de deux constructions ovales à soubassements de pierre et mur de torchis, plus grande que la normale. L’une d’elle a fourni 5 </w:t>
      </w:r>
      <w:hyperlink r:id="rId1376" w:anchor="Cul_Art_TAC_T_a_statuettes" w:history="1">
        <w:r w:rsidRPr="0032190F">
          <w:rPr>
            <w:rStyle w:val="Hyperlink"/>
            <w:lang w:val="fr-FR"/>
          </w:rPr>
          <w:t>figurines</w:t>
        </w:r>
      </w:hyperlink>
      <w:r w:rsidRPr="0032190F">
        <w:rPr>
          <w:lang w:val="fr-FR"/>
        </w:rPr>
        <w:t xml:space="preserve"> féminines (BIB 125).</w:t>
      </w:r>
    </w:p>
    <w:p w14:paraId="1B3BB2BB" w14:textId="7D89E4F0" w:rsidR="00F14288" w:rsidRDefault="00F14288" w:rsidP="00F14288">
      <w:pPr>
        <w:jc w:val="both"/>
        <w:rPr>
          <w:lang w:val="fr-FR"/>
        </w:rPr>
      </w:pPr>
      <w:r w:rsidRPr="00F14288">
        <w:rPr>
          <w:lang w:val="fr-FR"/>
        </w:rPr>
        <w:t xml:space="preserve">(Malte) </w:t>
      </w:r>
      <w:r w:rsidR="000240B5" w:rsidRPr="0032190F">
        <w:rPr>
          <w:lang w:val="fr-FR"/>
        </w:rPr>
        <w:t xml:space="preserve">Site du premier néolithique maltais. Il montre dans sa céramique de forte affinités avec le </w:t>
      </w:r>
      <w:hyperlink r:id="rId1377" w:anchor="Cul_Stentinello" w:history="1">
        <w:r w:rsidR="000240B5" w:rsidRPr="0032190F">
          <w:rPr>
            <w:rStyle w:val="Hyperlink"/>
            <w:lang w:val="fr-FR"/>
          </w:rPr>
          <w:t>Stentinello</w:t>
        </w:r>
      </w:hyperlink>
      <w:r w:rsidR="000240B5" w:rsidRPr="0032190F">
        <w:rPr>
          <w:lang w:val="fr-FR"/>
        </w:rPr>
        <w:t>  de Sicile. P</w:t>
      </w:r>
      <w:r w:rsidR="00CB596A" w:rsidRPr="0032190F">
        <w:rPr>
          <w:lang w:val="fr-FR"/>
        </w:rPr>
        <w:t>ar ailleurs, la présence d’obsi</w:t>
      </w:r>
      <w:r w:rsidR="000240B5" w:rsidRPr="0032190F">
        <w:rPr>
          <w:lang w:val="fr-FR"/>
        </w:rPr>
        <w:t xml:space="preserve">denne </w:t>
      </w:r>
      <w:r w:rsidR="00CB596A" w:rsidRPr="0032190F">
        <w:rPr>
          <w:lang w:val="fr-FR"/>
        </w:rPr>
        <w:t xml:space="preserve">de </w:t>
      </w:r>
      <w:hyperlink w:anchor="Sit_Lipari" w:history="1">
        <w:r w:rsidR="00CB596A" w:rsidRPr="0032190F">
          <w:rPr>
            <w:rStyle w:val="Hyperlink"/>
            <w:lang w:val="fr-FR"/>
          </w:rPr>
          <w:t>Lipari</w:t>
        </w:r>
      </w:hyperlink>
      <w:r w:rsidR="00CB596A" w:rsidRPr="0032190F">
        <w:rPr>
          <w:lang w:val="fr-FR"/>
        </w:rPr>
        <w:t xml:space="preserve"> </w:t>
      </w:r>
      <w:r w:rsidR="000240B5" w:rsidRPr="0032190F">
        <w:rPr>
          <w:lang w:val="fr-FR"/>
        </w:rPr>
        <w:t xml:space="preserve">ou encore de </w:t>
      </w:r>
      <w:hyperlink w:anchor="Sit_Pantelleria" w:history="1">
        <w:r w:rsidR="000240B5" w:rsidRPr="0032190F">
          <w:rPr>
            <w:rStyle w:val="Hyperlink"/>
            <w:lang w:val="fr-FR"/>
          </w:rPr>
          <w:t>Pantelleria</w:t>
        </w:r>
      </w:hyperlink>
      <w:r w:rsidR="000240B5" w:rsidRPr="0032190F">
        <w:rPr>
          <w:lang w:val="fr-FR"/>
        </w:rPr>
        <w:t xml:space="preserve"> plaide pour une diffusion du Néolithique par voie maritime</w:t>
      </w:r>
      <w:r w:rsidR="0002312A" w:rsidRPr="0032190F">
        <w:rPr>
          <w:lang w:val="fr-FR"/>
        </w:rPr>
        <w:t xml:space="preserve">.Les constructions sont des cabanes ovales avec mur à double parement </w:t>
      </w:r>
      <w:r w:rsidR="000240B5" w:rsidRPr="0032190F">
        <w:rPr>
          <w:lang w:val="fr-FR"/>
        </w:rPr>
        <w:t>(</w:t>
      </w:r>
      <w:r w:rsidR="0070027E" w:rsidRPr="0032190F">
        <w:rPr>
          <w:lang w:val="fr-FR"/>
        </w:rPr>
        <w:t>BIB</w:t>
      </w:r>
      <w:r w:rsidR="000240B5" w:rsidRPr="0032190F">
        <w:rPr>
          <w:lang w:val="fr-FR"/>
        </w:rPr>
        <w:t xml:space="preserve"> 103 p. 38</w:t>
      </w:r>
      <w:r w:rsidR="0002312A" w:rsidRPr="0032190F">
        <w:rPr>
          <w:lang w:val="fr-FR"/>
        </w:rPr>
        <w:t>,84</w:t>
      </w:r>
      <w:r w:rsidR="000240B5" w:rsidRPr="0032190F">
        <w:rPr>
          <w:lang w:val="fr-FR"/>
        </w:rPr>
        <w:t>)</w:t>
      </w:r>
      <w:r w:rsidR="0002312A" w:rsidRPr="0032190F">
        <w:rPr>
          <w:lang w:val="fr-FR"/>
        </w:rPr>
        <w:t>.</w:t>
      </w:r>
    </w:p>
    <w:p w14:paraId="5C448161" w14:textId="77777777" w:rsidR="000240B5" w:rsidRDefault="0002312A" w:rsidP="00F14288">
      <w:pPr>
        <w:jc w:val="both"/>
        <w:rPr>
          <w:lang w:val="fr-FR"/>
        </w:rPr>
      </w:pPr>
      <w:r w:rsidRPr="0032190F">
        <w:rPr>
          <w:lang w:val="fr-FR"/>
        </w:rPr>
        <w:br/>
        <w:t xml:space="preserve">Au </w:t>
      </w:r>
      <w:r w:rsidR="00F14288">
        <w:rPr>
          <w:lang w:val="fr-FR"/>
        </w:rPr>
        <w:t>5</w:t>
      </w:r>
      <w:r w:rsidRPr="0032190F">
        <w:rPr>
          <w:lang w:val="fr-FR"/>
        </w:rPr>
        <w:t>e millénaire, la céramique à ton gris n’ont pas de parallèles évidents autour de l’île. (</w:t>
      </w:r>
      <w:r w:rsidR="0070027E" w:rsidRPr="0032190F">
        <w:rPr>
          <w:lang w:val="fr-FR"/>
        </w:rPr>
        <w:t>BIB</w:t>
      </w:r>
      <w:r w:rsidRPr="0032190F">
        <w:rPr>
          <w:lang w:val="fr-FR"/>
        </w:rPr>
        <w:t xml:space="preserve"> 103 p.85).</w:t>
      </w:r>
    </w:p>
    <w:p w14:paraId="4B245116" w14:textId="77777777" w:rsidR="003637CF" w:rsidRDefault="003637CF" w:rsidP="00F14288">
      <w:pPr>
        <w:jc w:val="both"/>
        <w:rPr>
          <w:lang w:val="fr-FR"/>
        </w:rPr>
      </w:pPr>
    </w:p>
    <w:p w14:paraId="4B479395" w14:textId="77777777" w:rsidR="003637CF" w:rsidRDefault="003637CF" w:rsidP="00426FF9">
      <w:pPr>
        <w:pStyle w:val="Heading1"/>
      </w:pPr>
      <w:bookmarkStart w:id="682" w:name="Sit_Torre_Aquila"/>
      <w:r>
        <w:t>TORRE D'AQUILA</w:t>
      </w:r>
    </w:p>
    <w:bookmarkEnd w:id="682"/>
    <w:p w14:paraId="13F585C3" w14:textId="77777777" w:rsidR="003637CF" w:rsidRDefault="003637CF" w:rsidP="00F14288">
      <w:pPr>
        <w:jc w:val="both"/>
        <w:rPr>
          <w:lang w:val="fr-FR"/>
        </w:rPr>
      </w:pPr>
    </w:p>
    <w:p w14:paraId="4D193A05" w14:textId="77777777" w:rsidR="003637CF" w:rsidRDefault="003637CF" w:rsidP="00F14288">
      <w:pPr>
        <w:jc w:val="both"/>
        <w:rPr>
          <w:lang w:val="fr-FR"/>
        </w:rPr>
      </w:pPr>
      <w:r>
        <w:rPr>
          <w:lang w:val="fr-FR"/>
        </w:rPr>
        <w:t>Abris de Torre d'Aquila (Pietracorbara, Haute-Corse). Obsidienne Néolithique ancien (BIB 2925)</w:t>
      </w:r>
    </w:p>
    <w:p w14:paraId="5BD3A3C9" w14:textId="77777777" w:rsidR="00296858" w:rsidRDefault="00296858" w:rsidP="00F14288">
      <w:pPr>
        <w:jc w:val="both"/>
        <w:rPr>
          <w:lang w:val="fr-FR"/>
        </w:rPr>
      </w:pPr>
    </w:p>
    <w:p w14:paraId="613F4B48" w14:textId="77777777" w:rsidR="00296858" w:rsidRDefault="00296858" w:rsidP="00426FF9">
      <w:pPr>
        <w:pStyle w:val="Heading1"/>
      </w:pPr>
      <w:bookmarkStart w:id="683" w:name="Sit_Strette"/>
      <w:r>
        <w:t>STRETTE</w:t>
      </w:r>
    </w:p>
    <w:bookmarkEnd w:id="683"/>
    <w:p w14:paraId="5437ED42" w14:textId="77777777" w:rsidR="00296858" w:rsidRDefault="00296858" w:rsidP="00F14288">
      <w:pPr>
        <w:jc w:val="both"/>
        <w:rPr>
          <w:lang w:val="fr-FR"/>
        </w:rPr>
      </w:pPr>
    </w:p>
    <w:p w14:paraId="0095F098" w14:textId="4943229A" w:rsidR="003637CF" w:rsidRDefault="00296858" w:rsidP="003637CF">
      <w:pPr>
        <w:jc w:val="both"/>
        <w:rPr>
          <w:lang w:val="fr-FR"/>
        </w:rPr>
      </w:pPr>
      <w:r>
        <w:rPr>
          <w:lang w:val="fr-FR"/>
        </w:rPr>
        <w:t xml:space="preserve">Corse. A donné son nom a l' horizon </w:t>
      </w:r>
      <w:hyperlink r:id="rId1378" w:anchor="Cul_Strette" w:history="1">
        <w:r w:rsidRPr="00296858">
          <w:rPr>
            <w:rStyle w:val="Hyperlink"/>
            <w:lang w:val="fr-FR"/>
          </w:rPr>
          <w:t>Strette</w:t>
        </w:r>
      </w:hyperlink>
      <w:r>
        <w:rPr>
          <w:lang w:val="fr-FR"/>
        </w:rPr>
        <w:t>, faciès tardif du C. BFP (SS BIB)</w:t>
      </w:r>
      <w:r w:rsidR="003637CF">
        <w:rPr>
          <w:lang w:val="fr-FR"/>
        </w:rPr>
        <w:t>. Obsidienne Néolithique ancien (BIB 2925)</w:t>
      </w:r>
      <w:r w:rsidR="00EC57B9">
        <w:rPr>
          <w:lang w:val="fr-FR"/>
        </w:rPr>
        <w:t xml:space="preserve"> Impressa, </w:t>
      </w:r>
      <w:hyperlink r:id="rId1379" w:anchor="Cul_Cardial_Zonation_Horiz" w:history="1">
        <w:r w:rsidR="00EC57B9" w:rsidRPr="00EC57B9">
          <w:rPr>
            <w:rStyle w:val="Hyperlink"/>
            <w:lang w:val="fr-FR"/>
          </w:rPr>
          <w:t>C. ZH</w:t>
        </w:r>
      </w:hyperlink>
      <w:r w:rsidR="00EC57B9" w:rsidRPr="00EC57B9">
        <w:rPr>
          <w:lang w:val="fr-FR"/>
        </w:rPr>
        <w:t xml:space="preserve"> (Binder com. pers.)</w:t>
      </w:r>
    </w:p>
    <w:p w14:paraId="133BB51D" w14:textId="77777777" w:rsidR="00EC57B9" w:rsidRDefault="00EC57B9" w:rsidP="003637CF">
      <w:pPr>
        <w:jc w:val="both"/>
        <w:rPr>
          <w:lang w:val="fr-FR"/>
        </w:rPr>
      </w:pPr>
    </w:p>
    <w:p w14:paraId="749FCE5C" w14:textId="77777777" w:rsidR="00EC57B9" w:rsidRDefault="00EC57B9" w:rsidP="00426FF9">
      <w:pPr>
        <w:pStyle w:val="Heading1"/>
      </w:pPr>
      <w:bookmarkStart w:id="684" w:name="Sit_A_Petra"/>
      <w:r>
        <w:t>A PETRA</w:t>
      </w:r>
    </w:p>
    <w:bookmarkEnd w:id="684"/>
    <w:p w14:paraId="31BC86F0" w14:textId="77777777" w:rsidR="00EC57B9" w:rsidRDefault="00EC57B9" w:rsidP="003637CF">
      <w:pPr>
        <w:jc w:val="both"/>
        <w:rPr>
          <w:lang w:val="fr-FR"/>
        </w:rPr>
      </w:pPr>
    </w:p>
    <w:p w14:paraId="28916973" w14:textId="4995DD96" w:rsidR="00EC57B9" w:rsidRPr="007107DE" w:rsidRDefault="00EC57B9" w:rsidP="003637CF">
      <w:pPr>
        <w:jc w:val="both"/>
        <w:rPr>
          <w:lang w:val="fr-FR"/>
        </w:rPr>
      </w:pPr>
      <w:r w:rsidRPr="007107DE">
        <w:rPr>
          <w:lang w:val="fr-FR"/>
        </w:rPr>
        <w:t xml:space="preserve">Corse. </w:t>
      </w:r>
      <w:hyperlink r:id="rId1380" w:anchor="Cul_Cardial_Zonation_Horiz" w:history="1">
        <w:r w:rsidRPr="007107DE">
          <w:rPr>
            <w:rStyle w:val="Hyperlink"/>
            <w:lang w:val="fr-FR"/>
          </w:rPr>
          <w:t>C. ZH</w:t>
        </w:r>
      </w:hyperlink>
      <w:r w:rsidRPr="007107DE">
        <w:rPr>
          <w:lang w:val="fr-FR"/>
        </w:rPr>
        <w:t xml:space="preserve"> (Binder com. pers.)</w:t>
      </w:r>
    </w:p>
    <w:p w14:paraId="6D872675" w14:textId="77777777" w:rsidR="00EC57B9" w:rsidRPr="007107DE" w:rsidRDefault="00EC57B9" w:rsidP="003637CF">
      <w:pPr>
        <w:jc w:val="both"/>
        <w:rPr>
          <w:lang w:val="fr-FR"/>
        </w:rPr>
      </w:pPr>
    </w:p>
    <w:p w14:paraId="74DB53DB" w14:textId="77777777" w:rsidR="00EC57B9" w:rsidRDefault="00EC57B9" w:rsidP="00426FF9">
      <w:pPr>
        <w:pStyle w:val="Heading1"/>
      </w:pPr>
      <w:bookmarkStart w:id="685" w:name="Sit_Goulet"/>
      <w:r>
        <w:t>GOULET</w:t>
      </w:r>
    </w:p>
    <w:bookmarkEnd w:id="685"/>
    <w:p w14:paraId="1D2CF46B" w14:textId="77777777" w:rsidR="00EC57B9" w:rsidRDefault="00EC57B9" w:rsidP="003637CF">
      <w:pPr>
        <w:jc w:val="both"/>
        <w:rPr>
          <w:lang w:val="fr-FR"/>
        </w:rPr>
      </w:pPr>
    </w:p>
    <w:p w14:paraId="60A96A16" w14:textId="2A86B90C" w:rsidR="00EC57B9" w:rsidRDefault="00EC57B9" w:rsidP="003637CF">
      <w:pPr>
        <w:jc w:val="both"/>
      </w:pPr>
      <w:r>
        <w:rPr>
          <w:lang w:val="fr-FR"/>
        </w:rPr>
        <w:t xml:space="preserve">Abri du Goulet (Bonifacio, Corse). </w:t>
      </w:r>
      <w:hyperlink r:id="rId1381" w:anchor="Cul_Cardial_Zonation_Horiz" w:history="1">
        <w:r w:rsidRPr="001631D1">
          <w:rPr>
            <w:rStyle w:val="Hyperlink"/>
          </w:rPr>
          <w:t>C. ZH</w:t>
        </w:r>
      </w:hyperlink>
      <w:r w:rsidRPr="001631D1">
        <w:t xml:space="preserve"> (Binder com. pers.)</w:t>
      </w:r>
    </w:p>
    <w:p w14:paraId="5E57B731" w14:textId="77777777" w:rsidR="00EC57B9" w:rsidRDefault="00EC57B9" w:rsidP="003637CF">
      <w:pPr>
        <w:jc w:val="both"/>
      </w:pPr>
    </w:p>
    <w:p w14:paraId="661BAD89" w14:textId="77777777" w:rsidR="00EC57B9" w:rsidRPr="00426FF9" w:rsidRDefault="00EC57B9" w:rsidP="00426FF9">
      <w:pPr>
        <w:pStyle w:val="Heading1"/>
        <w:rPr>
          <w:lang w:val="en-US"/>
        </w:rPr>
      </w:pPr>
      <w:bookmarkStart w:id="686" w:name="Sit_Longone"/>
      <w:r w:rsidRPr="00426FF9">
        <w:rPr>
          <w:lang w:val="en-US"/>
        </w:rPr>
        <w:t>LONGONE</w:t>
      </w:r>
    </w:p>
    <w:bookmarkEnd w:id="686"/>
    <w:p w14:paraId="4EDD5FB3" w14:textId="77777777" w:rsidR="00EC57B9" w:rsidRDefault="00EC57B9" w:rsidP="003637CF">
      <w:pPr>
        <w:jc w:val="both"/>
      </w:pPr>
    </w:p>
    <w:p w14:paraId="1DAD2454" w14:textId="4AC87706" w:rsidR="00EC57B9" w:rsidRPr="007107DE" w:rsidRDefault="00EC57B9" w:rsidP="003637CF">
      <w:pPr>
        <w:jc w:val="both"/>
        <w:rPr>
          <w:lang w:val="fr-FR"/>
        </w:rPr>
      </w:pPr>
      <w:r>
        <w:t xml:space="preserve">Longone-Stencia </w:t>
      </w:r>
      <w:r w:rsidRPr="007107DE">
        <w:t xml:space="preserve">(Bonifacio, Corse). </w:t>
      </w:r>
      <w:hyperlink r:id="rId1382" w:anchor="Cul_Cardial_Zonation_Horiz" w:history="1">
        <w:r w:rsidRPr="007107DE">
          <w:rPr>
            <w:rStyle w:val="Hyperlink"/>
            <w:lang w:val="fr-FR"/>
          </w:rPr>
          <w:t>C. ZH</w:t>
        </w:r>
      </w:hyperlink>
      <w:r w:rsidRPr="007107DE">
        <w:rPr>
          <w:lang w:val="fr-FR"/>
        </w:rPr>
        <w:t xml:space="preserve"> (Binder com. pers.)</w:t>
      </w:r>
    </w:p>
    <w:p w14:paraId="16577D3D" w14:textId="77777777" w:rsidR="000240B5" w:rsidRPr="007107DE" w:rsidRDefault="000240B5" w:rsidP="003637CF">
      <w:pPr>
        <w:jc w:val="both"/>
        <w:rPr>
          <w:lang w:val="fr-FR"/>
        </w:rPr>
      </w:pPr>
    </w:p>
    <w:p w14:paraId="356C5504" w14:textId="77777777" w:rsidR="000240B5" w:rsidRPr="0032190F" w:rsidRDefault="000240B5" w:rsidP="00426FF9">
      <w:pPr>
        <w:pStyle w:val="Heading1"/>
      </w:pPr>
      <w:bookmarkStart w:id="687" w:name="Sit_Basi"/>
      <w:r w:rsidRPr="0032190F">
        <w:t>BASI</w:t>
      </w:r>
    </w:p>
    <w:bookmarkEnd w:id="687"/>
    <w:p w14:paraId="18065BB6" w14:textId="77777777" w:rsidR="00CE3F25" w:rsidRPr="0032190F" w:rsidRDefault="00CE3F25" w:rsidP="00242C0F">
      <w:pPr>
        <w:rPr>
          <w:lang w:val="fr-FR"/>
        </w:rPr>
      </w:pPr>
    </w:p>
    <w:p w14:paraId="46F9261D" w14:textId="77777777" w:rsidR="008D5181" w:rsidRDefault="008C59A4" w:rsidP="00242C0F">
      <w:pPr>
        <w:rPr>
          <w:lang w:val="fr-FR"/>
        </w:rPr>
      </w:pPr>
      <w:r w:rsidRPr="0032190F">
        <w:rPr>
          <w:lang w:val="fr-FR"/>
        </w:rPr>
        <w:t>Habitat de plein air sur une butte granitique</w:t>
      </w:r>
      <w:r w:rsidR="008D5181" w:rsidRPr="0032190F">
        <w:rPr>
          <w:lang w:val="fr-FR"/>
        </w:rPr>
        <w:t xml:space="preserve"> (chaos granitique),</w:t>
      </w:r>
      <w:r w:rsidR="00AD2FAF" w:rsidRPr="0032190F">
        <w:rPr>
          <w:lang w:val="fr-FR"/>
        </w:rPr>
        <w:t xml:space="preserve"> </w:t>
      </w:r>
      <w:r w:rsidR="008D5181" w:rsidRPr="0032190F">
        <w:rPr>
          <w:lang w:val="fr-FR"/>
        </w:rPr>
        <w:t>près de Serra di Ferro</w:t>
      </w:r>
      <w:r w:rsidR="00320E45" w:rsidRPr="0032190F">
        <w:rPr>
          <w:lang w:val="fr-FR"/>
        </w:rPr>
        <w:t>, dans le sud de la Corse</w:t>
      </w:r>
      <w:r w:rsidRPr="0032190F">
        <w:rPr>
          <w:lang w:val="fr-FR"/>
        </w:rPr>
        <w:t xml:space="preserve">. </w:t>
      </w:r>
    </w:p>
    <w:p w14:paraId="5F380DEF" w14:textId="77777777" w:rsidR="00512C26" w:rsidRDefault="00512C26" w:rsidP="00242C0F">
      <w:pPr>
        <w:rPr>
          <w:lang w:val="fr-FR"/>
        </w:rPr>
      </w:pPr>
    </w:p>
    <w:p w14:paraId="047B7D25" w14:textId="77777777" w:rsidR="00512C26" w:rsidRDefault="00512C26" w:rsidP="00512C26">
      <w:pPr>
        <w:pStyle w:val="Heading2"/>
      </w:pPr>
      <w:r>
        <w:t>Périodisation</w:t>
      </w:r>
    </w:p>
    <w:p w14:paraId="107C9676" w14:textId="77777777" w:rsidR="00512C26" w:rsidRPr="0032190F" w:rsidRDefault="00512C26" w:rsidP="00242C0F">
      <w:pPr>
        <w:rPr>
          <w:lang w:val="fr-FR"/>
        </w:rPr>
      </w:pPr>
    </w:p>
    <w:p w14:paraId="16A4F22E" w14:textId="77777777" w:rsidR="008D5181" w:rsidRPr="0032190F" w:rsidRDefault="008D5181"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16"/>
        <w:gridCol w:w="6192"/>
        <w:gridCol w:w="2310"/>
      </w:tblGrid>
      <w:tr w:rsidR="008D5181" w:rsidRPr="00416812" w14:paraId="13BB1884" w14:textId="77777777" w:rsidTr="00416812">
        <w:trPr>
          <w:jc w:val="center"/>
        </w:trPr>
        <w:tc>
          <w:tcPr>
            <w:tcW w:w="1316" w:type="dxa"/>
          </w:tcPr>
          <w:p w14:paraId="50EB82DC" w14:textId="77777777" w:rsidR="008D5181" w:rsidRPr="00416812" w:rsidRDefault="00A13555" w:rsidP="00242C0F">
            <w:pPr>
              <w:jc w:val="center"/>
              <w:rPr>
                <w:szCs w:val="20"/>
              </w:rPr>
            </w:pPr>
            <w:r w:rsidRPr="00416812">
              <w:rPr>
                <w:szCs w:val="20"/>
              </w:rPr>
              <w:t>couches</w:t>
            </w:r>
          </w:p>
        </w:tc>
        <w:tc>
          <w:tcPr>
            <w:tcW w:w="6192" w:type="dxa"/>
          </w:tcPr>
          <w:p w14:paraId="76081BF1" w14:textId="77777777" w:rsidR="008D5181" w:rsidRPr="00416812" w:rsidRDefault="008D5181" w:rsidP="00242C0F">
            <w:pPr>
              <w:jc w:val="center"/>
              <w:rPr>
                <w:szCs w:val="20"/>
              </w:rPr>
            </w:pPr>
            <w:r w:rsidRPr="00416812">
              <w:rPr>
                <w:szCs w:val="20"/>
              </w:rPr>
              <w:t>Description</w:t>
            </w:r>
          </w:p>
        </w:tc>
        <w:tc>
          <w:tcPr>
            <w:tcW w:w="2310" w:type="dxa"/>
          </w:tcPr>
          <w:p w14:paraId="3024ED94" w14:textId="77777777" w:rsidR="008D5181" w:rsidRPr="00416812" w:rsidRDefault="008D5181" w:rsidP="00242C0F">
            <w:pPr>
              <w:jc w:val="center"/>
              <w:rPr>
                <w:szCs w:val="20"/>
              </w:rPr>
            </w:pPr>
            <w:r w:rsidRPr="00416812">
              <w:rPr>
                <w:szCs w:val="20"/>
              </w:rPr>
              <w:t>Comparaisons</w:t>
            </w:r>
          </w:p>
        </w:tc>
      </w:tr>
      <w:tr w:rsidR="008D5181" w:rsidRPr="002541D8" w14:paraId="233D6E64" w14:textId="77777777" w:rsidTr="00416812">
        <w:trPr>
          <w:jc w:val="center"/>
        </w:trPr>
        <w:tc>
          <w:tcPr>
            <w:tcW w:w="1316" w:type="dxa"/>
            <w:vAlign w:val="center"/>
          </w:tcPr>
          <w:p w14:paraId="0BA839F3" w14:textId="77777777" w:rsidR="008D5181" w:rsidRPr="00416812" w:rsidRDefault="008D5181" w:rsidP="00242C0F">
            <w:pPr>
              <w:jc w:val="center"/>
              <w:rPr>
                <w:szCs w:val="20"/>
              </w:rPr>
            </w:pPr>
            <w:r w:rsidRPr="00416812">
              <w:rPr>
                <w:szCs w:val="20"/>
              </w:rPr>
              <w:t>3 et 2</w:t>
            </w:r>
          </w:p>
        </w:tc>
        <w:tc>
          <w:tcPr>
            <w:tcW w:w="6192" w:type="dxa"/>
          </w:tcPr>
          <w:p w14:paraId="4FC3E961" w14:textId="77777777" w:rsidR="008D5181" w:rsidRPr="00416812" w:rsidRDefault="008D5181" w:rsidP="00242C0F">
            <w:pPr>
              <w:rPr>
                <w:szCs w:val="20"/>
                <w:lang w:val="fr-FR"/>
              </w:rPr>
            </w:pPr>
            <w:r w:rsidRPr="00416812">
              <w:rPr>
                <w:szCs w:val="20"/>
                <w:lang w:val="fr-FR"/>
              </w:rPr>
              <w:t>Torréen (âge du Bronze), datation 14C : à partir de 16200 BC</w:t>
            </w:r>
          </w:p>
        </w:tc>
        <w:tc>
          <w:tcPr>
            <w:tcW w:w="2310" w:type="dxa"/>
          </w:tcPr>
          <w:p w14:paraId="29DD20BB" w14:textId="77777777" w:rsidR="008D5181" w:rsidRPr="00416812" w:rsidRDefault="008D5181" w:rsidP="00242C0F">
            <w:pPr>
              <w:rPr>
                <w:szCs w:val="20"/>
                <w:lang w:val="fr-FR"/>
              </w:rPr>
            </w:pPr>
          </w:p>
        </w:tc>
      </w:tr>
      <w:tr w:rsidR="00A13555" w:rsidRPr="002541D8" w14:paraId="0DEF1BBE" w14:textId="77777777" w:rsidTr="00416812">
        <w:trPr>
          <w:jc w:val="center"/>
        </w:trPr>
        <w:tc>
          <w:tcPr>
            <w:tcW w:w="1316" w:type="dxa"/>
            <w:vAlign w:val="center"/>
          </w:tcPr>
          <w:p w14:paraId="06C0BE9C" w14:textId="77777777" w:rsidR="00A13555" w:rsidRPr="00416812" w:rsidRDefault="00A13555" w:rsidP="00A13555">
            <w:pPr>
              <w:jc w:val="center"/>
              <w:rPr>
                <w:szCs w:val="20"/>
              </w:rPr>
            </w:pPr>
            <w:r w:rsidRPr="00416812">
              <w:rPr>
                <w:szCs w:val="20"/>
              </w:rPr>
              <w:t>4</w:t>
            </w:r>
          </w:p>
        </w:tc>
        <w:tc>
          <w:tcPr>
            <w:tcW w:w="6192" w:type="dxa"/>
          </w:tcPr>
          <w:p w14:paraId="2B5D16B4" w14:textId="7F708800" w:rsidR="00A13555" w:rsidRPr="00416812" w:rsidRDefault="00000000" w:rsidP="00A13555">
            <w:pPr>
              <w:rPr>
                <w:szCs w:val="20"/>
                <w:lang w:val="fr-FR"/>
              </w:rPr>
            </w:pPr>
            <w:hyperlink r:id="rId1383" w:anchor="Cul_Terrinien" w:history="1">
              <w:r w:rsidR="00A13555" w:rsidRPr="00416812">
                <w:rPr>
                  <w:rStyle w:val="Hyperlink"/>
                  <w:szCs w:val="20"/>
                  <w:lang w:val="fr-FR"/>
                </w:rPr>
                <w:t>Terrinien</w:t>
              </w:r>
            </w:hyperlink>
            <w:r w:rsidR="00A13555" w:rsidRPr="00416812">
              <w:rPr>
                <w:szCs w:val="20"/>
                <w:lang w:val="fr-FR"/>
              </w:rPr>
              <w:t>, vases à perforations en série sous le bord, Chalcolithique</w:t>
            </w:r>
          </w:p>
        </w:tc>
        <w:tc>
          <w:tcPr>
            <w:tcW w:w="2310" w:type="dxa"/>
          </w:tcPr>
          <w:p w14:paraId="2D3CBB6D" w14:textId="77777777" w:rsidR="00A13555" w:rsidRPr="00416812" w:rsidRDefault="00A13555" w:rsidP="00242C0F">
            <w:pPr>
              <w:rPr>
                <w:szCs w:val="20"/>
                <w:lang w:val="fr-FR"/>
              </w:rPr>
            </w:pPr>
          </w:p>
        </w:tc>
      </w:tr>
      <w:tr w:rsidR="00A13555" w:rsidRPr="002541D8" w14:paraId="4D2CEEDA" w14:textId="77777777" w:rsidTr="00416812">
        <w:trPr>
          <w:jc w:val="center"/>
        </w:trPr>
        <w:tc>
          <w:tcPr>
            <w:tcW w:w="1316" w:type="dxa"/>
            <w:vAlign w:val="center"/>
          </w:tcPr>
          <w:p w14:paraId="29080504" w14:textId="77777777" w:rsidR="00A13555" w:rsidRPr="00416812" w:rsidRDefault="00A13555" w:rsidP="00A13555">
            <w:pPr>
              <w:jc w:val="center"/>
              <w:rPr>
                <w:szCs w:val="20"/>
              </w:rPr>
            </w:pPr>
            <w:r w:rsidRPr="00416812">
              <w:rPr>
                <w:szCs w:val="20"/>
              </w:rPr>
              <w:t>6 et 5</w:t>
            </w:r>
          </w:p>
        </w:tc>
        <w:tc>
          <w:tcPr>
            <w:tcW w:w="6192" w:type="dxa"/>
          </w:tcPr>
          <w:p w14:paraId="33B53EC0" w14:textId="53DF568B" w:rsidR="00A13555" w:rsidRPr="00416812" w:rsidRDefault="00A13555" w:rsidP="00A13555">
            <w:pPr>
              <w:rPr>
                <w:szCs w:val="20"/>
                <w:lang w:val="fr-FR"/>
              </w:rPr>
            </w:pPr>
            <w:r w:rsidRPr="00416812">
              <w:rPr>
                <w:szCs w:val="20"/>
                <w:lang w:val="fr-FR"/>
              </w:rPr>
              <w:t xml:space="preserve">attribuée au </w:t>
            </w:r>
            <w:hyperlink r:id="rId1384" w:anchor="Cul_Basien" w:history="1">
              <w:r w:rsidRPr="00416812">
                <w:rPr>
                  <w:rStyle w:val="Hyperlink"/>
                  <w:szCs w:val="20"/>
                  <w:lang w:val="fr-FR"/>
                </w:rPr>
                <w:t>Basien</w:t>
              </w:r>
            </w:hyperlink>
            <w:r w:rsidRPr="00416812">
              <w:rPr>
                <w:szCs w:val="20"/>
                <w:lang w:val="fr-FR"/>
              </w:rPr>
              <w:t xml:space="preserve">, agriculture élevage du porc, céramique </w:t>
            </w:r>
            <w:r w:rsidRPr="00416812">
              <w:rPr>
                <w:szCs w:val="20"/>
                <w:lang w:val="fr-FR"/>
              </w:rPr>
              <w:lastRenderedPageBreak/>
              <w:t xml:space="preserve">originale à pied annulaires, décors d’affinités </w:t>
            </w:r>
            <w:hyperlink r:id="rId1385" w:anchor="Cul_Ozieri" w:history="1">
              <w:r w:rsidRPr="00416812">
                <w:rPr>
                  <w:rStyle w:val="Hyperlink"/>
                  <w:szCs w:val="20"/>
                  <w:lang w:val="fr-FR"/>
                </w:rPr>
                <w:t>Ozieri</w:t>
              </w:r>
            </w:hyperlink>
            <w:r w:rsidRPr="00416812">
              <w:rPr>
                <w:szCs w:val="20"/>
                <w:lang w:val="fr-FR"/>
              </w:rPr>
              <w:t xml:space="preserve"> vers la fin, datation 14C : 3250 BC</w:t>
            </w:r>
          </w:p>
        </w:tc>
        <w:tc>
          <w:tcPr>
            <w:tcW w:w="2310" w:type="dxa"/>
          </w:tcPr>
          <w:p w14:paraId="4B350C7D" w14:textId="77777777" w:rsidR="00A13555" w:rsidRPr="00416812" w:rsidRDefault="00A13555" w:rsidP="00242C0F">
            <w:pPr>
              <w:rPr>
                <w:szCs w:val="20"/>
                <w:lang w:val="fr-FR"/>
              </w:rPr>
            </w:pPr>
          </w:p>
        </w:tc>
      </w:tr>
      <w:tr w:rsidR="00A13555" w:rsidRPr="002541D8" w14:paraId="2CE2928E" w14:textId="77777777" w:rsidTr="00416812">
        <w:trPr>
          <w:jc w:val="center"/>
        </w:trPr>
        <w:tc>
          <w:tcPr>
            <w:tcW w:w="1316" w:type="dxa"/>
            <w:vAlign w:val="center"/>
          </w:tcPr>
          <w:p w14:paraId="4FD3FA0F" w14:textId="77777777" w:rsidR="00A13555" w:rsidRPr="00416812" w:rsidRDefault="00A13555" w:rsidP="00A13555">
            <w:pPr>
              <w:jc w:val="center"/>
              <w:rPr>
                <w:szCs w:val="20"/>
              </w:rPr>
            </w:pPr>
            <w:r w:rsidRPr="00416812">
              <w:rPr>
                <w:szCs w:val="20"/>
              </w:rPr>
              <w:t xml:space="preserve">7 </w:t>
            </w:r>
          </w:p>
          <w:p w14:paraId="122CFBA0" w14:textId="77777777" w:rsidR="00AD2FAF" w:rsidRPr="00416812" w:rsidRDefault="00A13555" w:rsidP="00A13555">
            <w:pPr>
              <w:jc w:val="center"/>
              <w:rPr>
                <w:szCs w:val="20"/>
              </w:rPr>
            </w:pPr>
            <w:r w:rsidRPr="00416812">
              <w:rPr>
                <w:szCs w:val="20"/>
              </w:rPr>
              <w:t xml:space="preserve">(fouille </w:t>
            </w:r>
          </w:p>
          <w:p w14:paraId="62BDEB5C" w14:textId="77777777" w:rsidR="00A13555" w:rsidRPr="00416812" w:rsidRDefault="00A13555" w:rsidP="00A13555">
            <w:pPr>
              <w:jc w:val="center"/>
              <w:rPr>
                <w:szCs w:val="20"/>
              </w:rPr>
            </w:pPr>
            <w:r w:rsidRPr="00416812">
              <w:rPr>
                <w:szCs w:val="20"/>
              </w:rPr>
              <w:t>G. Bailloud)</w:t>
            </w:r>
          </w:p>
        </w:tc>
        <w:tc>
          <w:tcPr>
            <w:tcW w:w="6192" w:type="dxa"/>
          </w:tcPr>
          <w:p w14:paraId="2AFB1824" w14:textId="1DFC730F" w:rsidR="00A13555" w:rsidRPr="00416812" w:rsidRDefault="00A13555" w:rsidP="00A13555">
            <w:pPr>
              <w:rPr>
                <w:szCs w:val="20"/>
                <w:lang w:val="fr-FR"/>
              </w:rPr>
            </w:pPr>
            <w:r w:rsidRPr="00416812">
              <w:rPr>
                <w:szCs w:val="20"/>
                <w:lang w:val="fr-FR"/>
              </w:rPr>
              <w:t xml:space="preserve">Niveau basal. Néolithique ancien tyrrhénien, grands vases à fond aplati, décor à la coquille très fréquent, </w:t>
            </w:r>
            <w:hyperlink r:id="rId1386" w:anchor="Cul_Impressa_Corse_Sardaigne" w:history="1">
              <w:r w:rsidRPr="00416812">
                <w:rPr>
                  <w:rStyle w:val="Hyperlink"/>
                  <w:szCs w:val="20"/>
                  <w:lang w:val="fr-FR"/>
                </w:rPr>
                <w:t>Cardial</w:t>
              </w:r>
            </w:hyperlink>
            <w:r w:rsidRPr="00416812">
              <w:rPr>
                <w:szCs w:val="20"/>
                <w:lang w:val="fr-FR"/>
              </w:rPr>
              <w:t xml:space="preserve"> de type Basi ; élevage du mouton</w:t>
            </w:r>
          </w:p>
        </w:tc>
        <w:tc>
          <w:tcPr>
            <w:tcW w:w="2310" w:type="dxa"/>
          </w:tcPr>
          <w:p w14:paraId="7DD9F03F" w14:textId="3DC9F2A1" w:rsidR="00A13555" w:rsidRPr="00416812" w:rsidRDefault="00000000" w:rsidP="00A13555">
            <w:pPr>
              <w:autoSpaceDE w:val="0"/>
              <w:autoSpaceDN w:val="0"/>
              <w:adjustRightInd w:val="0"/>
              <w:rPr>
                <w:szCs w:val="20"/>
                <w:lang w:val="it-IT"/>
              </w:rPr>
            </w:pPr>
            <w:hyperlink r:id="rId1387" w:anchor="Sit_Renaghju" w:history="1">
              <w:r w:rsidR="00A13555" w:rsidRPr="00416812">
                <w:rPr>
                  <w:rStyle w:val="Hyperlink"/>
                  <w:szCs w:val="20"/>
                  <w:lang w:val="it-IT"/>
                </w:rPr>
                <w:t>Renaghju</w:t>
              </w:r>
            </w:hyperlink>
            <w:r w:rsidR="00A13555" w:rsidRPr="00416812">
              <w:rPr>
                <w:szCs w:val="20"/>
                <w:lang w:val="it-IT"/>
              </w:rPr>
              <w:t xml:space="preserve">, Monte Leone, Casabianda-Résidence, Bufua, grand abri du Port (Corse) ; </w:t>
            </w:r>
            <w:hyperlink r:id="rId1388" w:anchor="Sit_Filiestru" w:history="1">
              <w:r w:rsidR="00A13555" w:rsidRPr="00416812">
                <w:rPr>
                  <w:rStyle w:val="Hyperlink"/>
                  <w:szCs w:val="20"/>
                  <w:lang w:val="it-IT"/>
                </w:rPr>
                <w:t>Filiestru</w:t>
              </w:r>
            </w:hyperlink>
            <w:r w:rsidR="00A13555" w:rsidRPr="00416812">
              <w:rPr>
                <w:szCs w:val="20"/>
                <w:lang w:val="it-IT"/>
              </w:rPr>
              <w:t xml:space="preserve"> c. 7, Corbeddu, Grotta de Su Coloru (Sardaigne) ; Cava Barbieri (Toscane) ; Ischia di Castro (Latium) ; Pendimoun (Provence) ; Arene Candide, Caverna del Sanguineto (Ligurie)</w:t>
            </w:r>
          </w:p>
        </w:tc>
      </w:tr>
    </w:tbl>
    <w:p w14:paraId="0B1D1A32" w14:textId="77777777" w:rsidR="008D5181" w:rsidRPr="0032190F" w:rsidRDefault="008D5181" w:rsidP="00242C0F">
      <w:pPr>
        <w:rPr>
          <w:lang w:val="fr-FR"/>
        </w:rPr>
      </w:pPr>
      <w:r w:rsidRPr="0032190F">
        <w:rPr>
          <w:lang w:val="fr-FR"/>
        </w:rPr>
        <w:t>(BIB 56 p. 45 et BIB 1544)</w:t>
      </w:r>
    </w:p>
    <w:p w14:paraId="7682A403" w14:textId="77777777" w:rsidR="008D5181" w:rsidRPr="0032190F" w:rsidRDefault="008D5181" w:rsidP="00242C0F">
      <w:pPr>
        <w:rPr>
          <w:lang w:val="fr-FR"/>
        </w:rPr>
      </w:pPr>
    </w:p>
    <w:p w14:paraId="0CDAFB9B" w14:textId="77777777" w:rsidR="00512C26" w:rsidRDefault="00512C26" w:rsidP="00512C26">
      <w:pPr>
        <w:rPr>
          <w:lang w:val="fr-FR"/>
        </w:rPr>
      </w:pPr>
    </w:p>
    <w:p w14:paraId="47F32E2B" w14:textId="77777777" w:rsidR="00512C26" w:rsidRDefault="00512C26" w:rsidP="00512C26">
      <w:pPr>
        <w:pStyle w:val="Heading3"/>
      </w:pPr>
      <w:r>
        <w:t>Néolithique ancien</w:t>
      </w:r>
    </w:p>
    <w:p w14:paraId="573EFEB0" w14:textId="77777777" w:rsidR="00512C26" w:rsidRDefault="00512C26" w:rsidP="00512C26">
      <w:pPr>
        <w:rPr>
          <w:lang w:val="fr-FR"/>
        </w:rPr>
      </w:pPr>
      <w:r>
        <w:rPr>
          <w:lang w:val="fr-FR"/>
        </w:rPr>
        <w:t>Les</w:t>
      </w:r>
      <w:r w:rsidRPr="0032190F">
        <w:rPr>
          <w:lang w:val="fr-FR"/>
        </w:rPr>
        <w:t xml:space="preserve"> groupes pratiquent l’élevage (chèvres, moutons, porcs) (BIB 103 p. 39). </w:t>
      </w:r>
    </w:p>
    <w:p w14:paraId="26BD8253" w14:textId="77777777" w:rsidR="00512C26" w:rsidRDefault="00512C26" w:rsidP="00512C26">
      <w:pPr>
        <w:rPr>
          <w:lang w:val="fr-FR"/>
        </w:rPr>
      </w:pPr>
    </w:p>
    <w:p w14:paraId="4F3D8291" w14:textId="77777777" w:rsidR="00512C26" w:rsidRDefault="00512C26" w:rsidP="00512C26">
      <w:pPr>
        <w:pStyle w:val="Heading4"/>
      </w:pPr>
      <w:r>
        <w:t>Impressa</w:t>
      </w:r>
    </w:p>
    <w:p w14:paraId="05C6DB68" w14:textId="13C566A7" w:rsidR="00905233" w:rsidRPr="000A3334" w:rsidRDefault="00512C26" w:rsidP="00905233">
      <w:pPr>
        <w:rPr>
          <w:lang w:val="fr-FR"/>
        </w:rPr>
      </w:pPr>
      <w:r w:rsidRPr="0032190F">
        <w:rPr>
          <w:lang w:val="fr-FR"/>
        </w:rPr>
        <w:t xml:space="preserve">Au milieu du </w:t>
      </w:r>
      <w:r>
        <w:rPr>
          <w:lang w:val="fr-FR"/>
        </w:rPr>
        <w:t>6e</w:t>
      </w:r>
      <w:r w:rsidRPr="0032190F">
        <w:rPr>
          <w:lang w:val="fr-FR"/>
        </w:rPr>
        <w:t xml:space="preserve"> millénaire, établissement corse du </w:t>
      </w:r>
      <w:hyperlink r:id="rId1389" w:anchor="Cul_Impresso_Cardial_p_1" w:history="1">
        <w:r w:rsidRPr="00416812">
          <w:rPr>
            <w:rStyle w:val="Hyperlink"/>
            <w:lang w:val="fr-FR"/>
          </w:rPr>
          <w:t>1</w:t>
        </w:r>
        <w:r w:rsidRPr="00416812">
          <w:rPr>
            <w:rStyle w:val="Hyperlink"/>
            <w:vertAlign w:val="superscript"/>
            <w:lang w:val="fr-FR"/>
          </w:rPr>
          <w:t>er</w:t>
        </w:r>
        <w:r w:rsidRPr="00416812">
          <w:rPr>
            <w:rStyle w:val="Hyperlink"/>
            <w:lang w:val="fr-FR"/>
          </w:rPr>
          <w:t xml:space="preserve"> moment</w:t>
        </w:r>
      </w:hyperlink>
      <w:r w:rsidRPr="00416812">
        <w:rPr>
          <w:lang w:val="fr-FR"/>
        </w:rPr>
        <w:t xml:space="preserve"> du Néolithique </w:t>
      </w:r>
      <w:r w:rsidRPr="0032190F">
        <w:rPr>
          <w:lang w:val="fr-FR"/>
        </w:rPr>
        <w:t>(</w:t>
      </w:r>
      <w:hyperlink r:id="rId1390" w:anchor="Cul_Impressa_Corse_Sardaigne" w:history="1">
        <w:r w:rsidRPr="0032190F">
          <w:rPr>
            <w:rStyle w:val="Hyperlink"/>
            <w:lang w:val="fr-FR"/>
          </w:rPr>
          <w:t>I</w:t>
        </w:r>
        <w:r>
          <w:rPr>
            <w:rStyle w:val="Hyperlink"/>
            <w:lang w:val="fr-FR"/>
          </w:rPr>
          <w:t>.</w:t>
        </w:r>
        <w:r w:rsidRPr="0032190F">
          <w:rPr>
            <w:rStyle w:val="Hyperlink"/>
            <w:lang w:val="fr-FR"/>
          </w:rPr>
          <w:t xml:space="preserve"> de Corse et de Sardaigne</w:t>
        </w:r>
      </w:hyperlink>
      <w:r w:rsidRPr="0032190F">
        <w:rPr>
          <w:lang w:val="fr-FR"/>
        </w:rPr>
        <w:t>)</w:t>
      </w:r>
      <w:r>
        <w:rPr>
          <w:lang w:val="fr-FR"/>
        </w:rPr>
        <w:t xml:space="preserve"> </w:t>
      </w:r>
      <w:r w:rsidRPr="0032190F">
        <w:rPr>
          <w:lang w:val="fr-FR"/>
        </w:rPr>
        <w:t xml:space="preserve">(BIB 103 p. 39), </w:t>
      </w:r>
      <w:hyperlink r:id="rId1391" w:anchor="Cul_Impressa__cer_faconnage_SPT" w:history="1">
        <w:r w:rsidR="00905233">
          <w:rPr>
            <w:rStyle w:val="Hyperlink"/>
            <w:lang w:val="fr-FR"/>
          </w:rPr>
          <w:t>SPT</w:t>
        </w:r>
      </w:hyperlink>
      <w:r w:rsidR="00905233">
        <w:rPr>
          <w:lang w:val="fr-FR"/>
        </w:rPr>
        <w:t xml:space="preserve">  (BIB Gomart ANR CIMO 2019)</w:t>
      </w:r>
    </w:p>
    <w:p w14:paraId="38DBD962" w14:textId="77777777" w:rsidR="00512C26" w:rsidRDefault="00512C26" w:rsidP="00512C26">
      <w:pPr>
        <w:rPr>
          <w:lang w:val="fr-FR"/>
        </w:rPr>
      </w:pPr>
    </w:p>
    <w:p w14:paraId="652F4BB5" w14:textId="77777777" w:rsidR="00512C26" w:rsidRDefault="00512C26" w:rsidP="00A13555">
      <w:pPr>
        <w:rPr>
          <w:lang w:val="fr-FR"/>
        </w:rPr>
      </w:pPr>
    </w:p>
    <w:p w14:paraId="6278470D" w14:textId="77777777" w:rsidR="00512C26" w:rsidRDefault="00512C26" w:rsidP="00512C26">
      <w:pPr>
        <w:pStyle w:val="Heading4"/>
      </w:pPr>
      <w:r>
        <w:t>Cardial</w:t>
      </w:r>
    </w:p>
    <w:p w14:paraId="3B4AB7EE" w14:textId="293BE987" w:rsidR="00512C26" w:rsidRDefault="00512C26" w:rsidP="00A13555">
      <w:pPr>
        <w:rPr>
          <w:lang w:val="fr-FR"/>
        </w:rPr>
      </w:pPr>
      <w:r>
        <w:rPr>
          <w:lang w:val="fr-FR"/>
        </w:rPr>
        <w:t>c</w:t>
      </w:r>
      <w:r w:rsidRPr="0032190F">
        <w:rPr>
          <w:lang w:val="fr-FR"/>
        </w:rPr>
        <w:t xml:space="preserve">e site à livré du matériel </w:t>
      </w:r>
      <w:hyperlink r:id="rId1392" w:anchor="Cul_Impressa_Corse_Sardaigne" w:history="1">
        <w:r w:rsidRPr="0032190F">
          <w:rPr>
            <w:rStyle w:val="Hyperlink"/>
            <w:lang w:val="fr-FR"/>
          </w:rPr>
          <w:t>Cardial</w:t>
        </w:r>
      </w:hyperlink>
      <w:r w:rsidRPr="0032190F">
        <w:rPr>
          <w:lang w:val="fr-FR"/>
        </w:rPr>
        <w:t xml:space="preserve"> ayant des influences italiques (BIB 212 p. 21)</w:t>
      </w:r>
      <w:r w:rsidR="00296858">
        <w:rPr>
          <w:lang w:val="fr-FR"/>
        </w:rPr>
        <w:t xml:space="preserve"> C. BFP (SS BIB)</w:t>
      </w:r>
    </w:p>
    <w:p w14:paraId="3C7F091E" w14:textId="77777777" w:rsidR="00512C26" w:rsidRDefault="00512C26" w:rsidP="00512C26">
      <w:pPr>
        <w:pStyle w:val="Heading5"/>
      </w:pPr>
      <w:r>
        <w:t>céramiques</w:t>
      </w:r>
    </w:p>
    <w:p w14:paraId="708D8DB3" w14:textId="6A7FBFDF" w:rsidR="00512C26" w:rsidRPr="0032190F" w:rsidRDefault="00000000" w:rsidP="00512C26">
      <w:pPr>
        <w:rPr>
          <w:lang w:val="fr-FR"/>
        </w:rPr>
      </w:pPr>
      <w:hyperlink r:id="rId1393" w:anchor="Cul_Art_TAC_T_g_soleil" w:history="1">
        <w:r w:rsidR="00512C26">
          <w:rPr>
            <w:rStyle w:val="Hyperlink"/>
            <w:lang w:val="fr-FR"/>
          </w:rPr>
          <w:t>s</w:t>
        </w:r>
        <w:r w:rsidR="00512C26" w:rsidRPr="0032190F">
          <w:rPr>
            <w:rStyle w:val="Hyperlink"/>
            <w:lang w:val="fr-FR"/>
          </w:rPr>
          <w:t>olei</w:t>
        </w:r>
        <w:r w:rsidR="00512C26">
          <w:rPr>
            <w:rStyle w:val="Hyperlink"/>
            <w:lang w:val="fr-FR"/>
          </w:rPr>
          <w:t>ls</w:t>
        </w:r>
      </w:hyperlink>
      <w:r w:rsidR="00512C26" w:rsidRPr="00BC691E">
        <w:rPr>
          <w:lang w:val="fr-FR"/>
        </w:rPr>
        <w:t xml:space="preserve"> </w:t>
      </w:r>
      <w:r w:rsidR="00512C26" w:rsidRPr="0032190F">
        <w:rPr>
          <w:lang w:val="fr-FR"/>
        </w:rPr>
        <w:t>trait</w:t>
      </w:r>
      <w:r w:rsidR="00512C26">
        <w:rPr>
          <w:lang w:val="fr-FR"/>
        </w:rPr>
        <w:t>é</w:t>
      </w:r>
      <w:r w:rsidR="00512C26" w:rsidRPr="0032190F">
        <w:rPr>
          <w:lang w:val="fr-FR"/>
        </w:rPr>
        <w:t xml:space="preserve">s </w:t>
      </w:r>
      <w:r w:rsidR="00512C26">
        <w:rPr>
          <w:lang w:val="fr-FR"/>
        </w:rPr>
        <w:t>à</w:t>
      </w:r>
      <w:r w:rsidR="00512C26" w:rsidRPr="0032190F">
        <w:rPr>
          <w:lang w:val="fr-FR"/>
        </w:rPr>
        <w:t xml:space="preserve"> la coquille du Cardial (BIB 2515) </w:t>
      </w:r>
    </w:p>
    <w:p w14:paraId="01820903" w14:textId="77777777" w:rsidR="00512C26" w:rsidRDefault="00512C26" w:rsidP="00A13555">
      <w:pPr>
        <w:rPr>
          <w:lang w:val="fr-FR"/>
        </w:rPr>
      </w:pPr>
    </w:p>
    <w:p w14:paraId="74A06AAA" w14:textId="77777777" w:rsidR="00512C26" w:rsidRDefault="00512C26" w:rsidP="00512C26">
      <w:pPr>
        <w:pStyle w:val="Heading3"/>
      </w:pPr>
      <w:r>
        <w:t>Néolithique moyen</w:t>
      </w:r>
    </w:p>
    <w:p w14:paraId="4928ECE7" w14:textId="7CE64936" w:rsidR="00512C26" w:rsidRPr="0032190F" w:rsidRDefault="00512C26" w:rsidP="00512C26">
      <w:pPr>
        <w:rPr>
          <w:lang w:val="fr-FR"/>
        </w:rPr>
      </w:pPr>
      <w:r w:rsidRPr="0032190F">
        <w:rPr>
          <w:lang w:val="fr-FR"/>
        </w:rPr>
        <w:t xml:space="preserve">Pour les niveaux du </w:t>
      </w:r>
      <w:hyperlink r:id="rId1394" w:anchor="Cul_Neo_Moyen" w:history="1">
        <w:r w:rsidRPr="0032190F">
          <w:rPr>
            <w:rStyle w:val="Hyperlink"/>
            <w:lang w:val="fr-FR"/>
          </w:rPr>
          <w:t>Néolithique moyen</w:t>
        </w:r>
      </w:hyperlink>
      <w:r w:rsidRPr="0032190F">
        <w:rPr>
          <w:lang w:val="fr-FR"/>
        </w:rPr>
        <w:t>, ce site à donné son nom à la culture du</w:t>
      </w:r>
      <w:r>
        <w:rPr>
          <w:lang w:val="fr-FR"/>
        </w:rPr>
        <w:t xml:space="preserve"> </w:t>
      </w:r>
      <w:hyperlink r:id="rId1395" w:anchor="Cul_Basien" w:history="1">
        <w:r w:rsidRPr="0032190F">
          <w:rPr>
            <w:rStyle w:val="Hyperlink"/>
            <w:lang w:val="fr-FR"/>
          </w:rPr>
          <w:t>Basien</w:t>
        </w:r>
      </w:hyperlink>
      <w:r w:rsidRPr="0032190F">
        <w:rPr>
          <w:lang w:val="fr-FR"/>
        </w:rPr>
        <w:t xml:space="preserve"> (SS BIB)</w:t>
      </w:r>
    </w:p>
    <w:p w14:paraId="42152393" w14:textId="77777777" w:rsidR="00512C26" w:rsidRDefault="00512C26" w:rsidP="00A13555">
      <w:pPr>
        <w:rPr>
          <w:lang w:val="fr-FR"/>
        </w:rPr>
      </w:pPr>
    </w:p>
    <w:p w14:paraId="40028715" w14:textId="77777777" w:rsidR="00512C26" w:rsidRDefault="00512C26" w:rsidP="00512C26">
      <w:pPr>
        <w:pStyle w:val="Heading3"/>
      </w:pPr>
      <w:r>
        <w:t>Néolithique récent</w:t>
      </w:r>
    </w:p>
    <w:p w14:paraId="3C0511D0" w14:textId="032F205E" w:rsidR="00512C26" w:rsidRPr="00512C26" w:rsidRDefault="00512C26" w:rsidP="00512C26">
      <w:pPr>
        <w:rPr>
          <w:lang w:val="fr-FR"/>
        </w:rPr>
      </w:pPr>
      <w:r w:rsidRPr="0032190F">
        <w:rPr>
          <w:lang w:val="fr-FR"/>
        </w:rPr>
        <w:t xml:space="preserve">Pour le Néolithique récent, 80% de la matière première est de </w:t>
      </w:r>
      <w:hyperlink r:id="rId1396" w:anchor="Sit_Obsidienne" w:history="1">
        <w:r w:rsidRPr="0032190F">
          <w:rPr>
            <w:rStyle w:val="Hyperlink"/>
            <w:lang w:val="fr-FR"/>
          </w:rPr>
          <w:t>l’obsidienne</w:t>
        </w:r>
      </w:hyperlink>
      <w:r w:rsidRPr="0032190F">
        <w:rPr>
          <w:lang w:val="fr-FR"/>
        </w:rPr>
        <w:t xml:space="preserve"> issue de Sardaigne [</w:t>
      </w:r>
      <w:hyperlink r:id="rId1397" w:anchor="Sit_Monte_Arci" w:history="1">
        <w:r w:rsidRPr="0032190F">
          <w:rPr>
            <w:rStyle w:val="Hyperlink"/>
            <w:lang w:val="fr-FR"/>
          </w:rPr>
          <w:t>Monte d’Arci</w:t>
        </w:r>
      </w:hyperlink>
      <w:r>
        <w:rPr>
          <w:lang w:val="fr-FR"/>
        </w:rPr>
        <w:t>] (BIB 1408 p. 32)</w:t>
      </w:r>
    </w:p>
    <w:p w14:paraId="29892298" w14:textId="77777777" w:rsidR="00416812" w:rsidRDefault="00416812" w:rsidP="00A13555">
      <w:pPr>
        <w:rPr>
          <w:lang w:val="fr-FR"/>
        </w:rPr>
      </w:pPr>
    </w:p>
    <w:p w14:paraId="0D00E662" w14:textId="77777777" w:rsidR="00416812" w:rsidRDefault="00416812" w:rsidP="00A13555">
      <w:pPr>
        <w:rPr>
          <w:lang w:val="fr-FR"/>
        </w:rPr>
      </w:pPr>
    </w:p>
    <w:p w14:paraId="7692E3D0" w14:textId="77777777" w:rsidR="00081E88" w:rsidRPr="0032190F" w:rsidRDefault="00081E88" w:rsidP="00242C0F">
      <w:pPr>
        <w:jc w:val="both"/>
        <w:rPr>
          <w:lang w:val="fr-FR"/>
        </w:rPr>
      </w:pPr>
    </w:p>
    <w:p w14:paraId="7C3A94D3" w14:textId="77777777" w:rsidR="00A13555" w:rsidRPr="0032190F" w:rsidRDefault="00A13555" w:rsidP="00242C0F">
      <w:pPr>
        <w:rPr>
          <w:lang w:val="fr-FR"/>
        </w:rPr>
      </w:pPr>
    </w:p>
    <w:p w14:paraId="6E6C6301" w14:textId="77777777" w:rsidR="00AD2FAF" w:rsidRPr="00426FF9" w:rsidRDefault="00AD2FAF" w:rsidP="00426FF9">
      <w:pPr>
        <w:pStyle w:val="Heading1"/>
        <w:rPr>
          <w:lang w:val="es-ES"/>
        </w:rPr>
      </w:pPr>
      <w:bookmarkStart w:id="688" w:name="Sit_Cala_Giovanna"/>
      <w:r w:rsidRPr="00426FF9">
        <w:rPr>
          <w:lang w:val="es-ES"/>
        </w:rPr>
        <w:t>CALA GIOVANNA</w:t>
      </w:r>
    </w:p>
    <w:bookmarkEnd w:id="688"/>
    <w:p w14:paraId="4F1EFD0C" w14:textId="77777777" w:rsidR="00AD2FAF" w:rsidRDefault="00AD2FAF" w:rsidP="00242C0F">
      <w:pPr>
        <w:rPr>
          <w:lang w:val="es-ES"/>
        </w:rPr>
      </w:pPr>
      <w:r w:rsidRPr="00AD2FAF">
        <w:rPr>
          <w:rFonts w:ascii="ArnoPro-Regular" w:hAnsi="ArnoPro-Regular" w:cs="ArnoPro-Regular"/>
          <w:sz w:val="22"/>
          <w:szCs w:val="22"/>
          <w:lang w:val="es-ES" w:eastAsia="en-GB"/>
        </w:rPr>
        <w:t>Cala Giovanna Piano (</w:t>
      </w:r>
      <w:r>
        <w:rPr>
          <w:rFonts w:ascii="ArnoPro-Regular" w:hAnsi="ArnoPro-Regular" w:cs="ArnoPro-Regular"/>
          <w:sz w:val="22"/>
          <w:szCs w:val="22"/>
          <w:lang w:val="es-ES" w:eastAsia="en-GB"/>
        </w:rPr>
        <w:t>île de Pianosa, Livorno), cardial tyrrhénien (BIB 1831)</w:t>
      </w:r>
    </w:p>
    <w:p w14:paraId="72DE8D8C" w14:textId="77777777" w:rsidR="00AD2FAF" w:rsidRDefault="00AD2FAF" w:rsidP="00242C0F">
      <w:pPr>
        <w:rPr>
          <w:lang w:val="es-ES"/>
        </w:rPr>
      </w:pPr>
    </w:p>
    <w:p w14:paraId="5EE92C0B" w14:textId="77777777" w:rsidR="00AD2FAF" w:rsidRPr="00426FF9" w:rsidRDefault="00AD2FAF" w:rsidP="00426FF9">
      <w:pPr>
        <w:pStyle w:val="Heading1"/>
        <w:rPr>
          <w:lang w:val="es-ES"/>
        </w:rPr>
      </w:pPr>
      <w:bookmarkStart w:id="689" w:name="Sit_Scola"/>
      <w:r w:rsidRPr="00426FF9">
        <w:rPr>
          <w:lang w:val="es-ES"/>
        </w:rPr>
        <w:lastRenderedPageBreak/>
        <w:t>SCOLA</w:t>
      </w:r>
    </w:p>
    <w:bookmarkEnd w:id="689"/>
    <w:p w14:paraId="324B8953" w14:textId="77777777" w:rsidR="00AD2FAF" w:rsidRDefault="00AD2FAF" w:rsidP="00242C0F">
      <w:pPr>
        <w:rPr>
          <w:lang w:val="es-ES"/>
        </w:rPr>
      </w:pPr>
      <w:r>
        <w:rPr>
          <w:lang w:val="es-ES"/>
        </w:rPr>
        <w:t xml:space="preserve">La Scola </w:t>
      </w:r>
      <w:r w:rsidRPr="00AD2FAF">
        <w:rPr>
          <w:rFonts w:ascii="ArnoPro-Regular" w:hAnsi="ArnoPro-Regular" w:cs="ArnoPro-Regular"/>
          <w:sz w:val="22"/>
          <w:szCs w:val="22"/>
          <w:lang w:val="es-ES" w:eastAsia="en-GB"/>
        </w:rPr>
        <w:t>(</w:t>
      </w:r>
      <w:r>
        <w:rPr>
          <w:rFonts w:ascii="ArnoPro-Regular" w:hAnsi="ArnoPro-Regular" w:cs="ArnoPro-Regular"/>
          <w:sz w:val="22"/>
          <w:szCs w:val="22"/>
          <w:lang w:val="es-ES" w:eastAsia="en-GB"/>
        </w:rPr>
        <w:t>île de Pianosa, Campo nell'Elba, Livorno) cardial tyrrhénien (BIB 1831)</w:t>
      </w:r>
    </w:p>
    <w:p w14:paraId="16DFFB23" w14:textId="77777777" w:rsidR="00AD2FAF" w:rsidRPr="00AD2FAF" w:rsidRDefault="00AD2FAF" w:rsidP="00242C0F">
      <w:pPr>
        <w:rPr>
          <w:lang w:val="es-ES"/>
        </w:rPr>
      </w:pPr>
    </w:p>
    <w:p w14:paraId="29B23A38" w14:textId="77777777" w:rsidR="003146EC" w:rsidRPr="0032190F" w:rsidRDefault="003146EC" w:rsidP="00426FF9">
      <w:pPr>
        <w:pStyle w:val="Heading1"/>
      </w:pPr>
      <w:bookmarkStart w:id="690" w:name="Sit_Monte_Revincu"/>
      <w:r w:rsidRPr="0032190F">
        <w:t>MONTE REVINCU</w:t>
      </w:r>
    </w:p>
    <w:bookmarkEnd w:id="690"/>
    <w:p w14:paraId="35703B47" w14:textId="77777777" w:rsidR="003146EC" w:rsidRPr="0032190F" w:rsidRDefault="003146EC" w:rsidP="00242C0F">
      <w:pPr>
        <w:rPr>
          <w:lang w:val="fr-FR"/>
        </w:rPr>
      </w:pPr>
    </w:p>
    <w:p w14:paraId="2D9EF0D4" w14:textId="5CD2BA56" w:rsidR="00BC2CCC" w:rsidRPr="0032190F" w:rsidRDefault="003A4C57" w:rsidP="00242C0F">
      <w:pPr>
        <w:jc w:val="both"/>
        <w:rPr>
          <w:lang w:val="fr-FR"/>
        </w:rPr>
      </w:pPr>
      <w:r w:rsidRPr="00F91E7E">
        <w:rPr>
          <w:lang w:val="fr-FR"/>
        </w:rPr>
        <w:t xml:space="preserve">Monte Revincu </w:t>
      </w:r>
      <w:r w:rsidR="00F91E7E" w:rsidRPr="00F91E7E">
        <w:rPr>
          <w:lang w:val="fr-FR"/>
        </w:rPr>
        <w:t>(</w:t>
      </w:r>
      <w:r w:rsidR="00F91E7E">
        <w:rPr>
          <w:lang w:val="fr-FR"/>
        </w:rPr>
        <w:t xml:space="preserve">Santo-Pietro-di Tenda, </w:t>
      </w:r>
      <w:r w:rsidRPr="0032190F">
        <w:rPr>
          <w:lang w:val="fr-FR"/>
        </w:rPr>
        <w:t>Haute-C</w:t>
      </w:r>
      <w:r w:rsidR="00460B5F" w:rsidRPr="0032190F">
        <w:rPr>
          <w:lang w:val="fr-FR"/>
        </w:rPr>
        <w:t>orse</w:t>
      </w:r>
      <w:r w:rsidR="00F91E7E">
        <w:rPr>
          <w:lang w:val="fr-FR"/>
        </w:rPr>
        <w:t>)</w:t>
      </w:r>
      <w:r w:rsidR="00460B5F" w:rsidRPr="0032190F">
        <w:rPr>
          <w:lang w:val="fr-FR"/>
        </w:rPr>
        <w:t>, i</w:t>
      </w:r>
      <w:r w:rsidR="00BC2CCC" w:rsidRPr="0032190F">
        <w:rPr>
          <w:lang w:val="fr-FR"/>
        </w:rPr>
        <w:t xml:space="preserve">l s’agit d’une vaste nécropole </w:t>
      </w:r>
      <w:hyperlink r:id="rId1398" w:anchor="Cul_Megalith" w:history="1">
        <w:r w:rsidR="008E167E" w:rsidRPr="0032190F">
          <w:rPr>
            <w:rStyle w:val="Hyperlink"/>
            <w:lang w:val="fr-FR"/>
          </w:rPr>
          <w:t>mégalithique</w:t>
        </w:r>
      </w:hyperlink>
      <w:r w:rsidR="00BC2CCC" w:rsidRPr="0032190F">
        <w:rPr>
          <w:lang w:val="fr-FR"/>
        </w:rPr>
        <w:t>occupée à la fin du 5</w:t>
      </w:r>
      <w:r w:rsidR="00BC2CCC" w:rsidRPr="0032190F">
        <w:rPr>
          <w:vertAlign w:val="superscript"/>
          <w:lang w:val="fr-FR"/>
        </w:rPr>
        <w:t>e</w:t>
      </w:r>
      <w:r w:rsidR="00BC2CCC" w:rsidRPr="0032190F">
        <w:rPr>
          <w:lang w:val="fr-FR"/>
        </w:rPr>
        <w:t xml:space="preserve"> millénaire et à l’âge du Bronze qui comprend une quarantaine de monuments de types différents dont au moins 3 </w:t>
      </w:r>
      <w:r w:rsidR="00BC2CCC" w:rsidRPr="0032190F">
        <w:rPr>
          <w:i/>
          <w:lang w:val="fr-FR"/>
        </w:rPr>
        <w:t>stazzone</w:t>
      </w:r>
      <w:r w:rsidR="00BC2CCC" w:rsidRPr="0032190F">
        <w:rPr>
          <w:lang w:val="fr-FR"/>
        </w:rPr>
        <w:t xml:space="preserve"> (dolmen) dont celui de la Casa di l’Orcu et la Casa di l’Orca), 13 coffres et 25 structures rectangulaires.</w:t>
      </w:r>
      <w:r w:rsidRPr="0032190F">
        <w:rPr>
          <w:lang w:val="fr-FR"/>
        </w:rPr>
        <w:t>.(BIB 204 p. 31,32)</w:t>
      </w:r>
    </w:p>
    <w:p w14:paraId="4589CD48" w14:textId="77777777" w:rsidR="003A4C57" w:rsidRPr="0032190F" w:rsidRDefault="003A4C57" w:rsidP="00242C0F">
      <w:pPr>
        <w:jc w:val="both"/>
        <w:rPr>
          <w:lang w:val="fr-FR"/>
        </w:rPr>
      </w:pPr>
    </w:p>
    <w:p w14:paraId="52951BF2" w14:textId="77777777" w:rsidR="003A4C57" w:rsidRPr="0032190F" w:rsidRDefault="003A4C57" w:rsidP="003A4C57">
      <w:pPr>
        <w:pStyle w:val="Heading2"/>
      </w:pPr>
      <w:r w:rsidRPr="0032190F">
        <w:t>A Casa di l’Orcu </w:t>
      </w:r>
    </w:p>
    <w:p w14:paraId="3D5DF61F" w14:textId="55FD25DE" w:rsidR="00BC2CCC" w:rsidRPr="0032190F" w:rsidRDefault="00BC2CCC" w:rsidP="003A4C57">
      <w:pPr>
        <w:rPr>
          <w:lang w:val="fr-FR"/>
        </w:rPr>
      </w:pPr>
      <w:r w:rsidRPr="0032190F">
        <w:rPr>
          <w:lang w:val="fr-FR"/>
        </w:rPr>
        <w:t>A Casa di l’Orcu : constitué d’une chambre composée de 2 othostates, d’un chevet monolithique et d’une dalle de couverture et d’un couloir. Implanté durant le 4</w:t>
      </w:r>
      <w:r w:rsidRPr="0032190F">
        <w:rPr>
          <w:vertAlign w:val="superscript"/>
          <w:lang w:val="fr-FR"/>
        </w:rPr>
        <w:t>e</w:t>
      </w:r>
      <w:r w:rsidRPr="0032190F">
        <w:rPr>
          <w:lang w:val="fr-FR"/>
        </w:rPr>
        <w:t xml:space="preserve"> ou le 3</w:t>
      </w:r>
      <w:r w:rsidRPr="0032190F">
        <w:rPr>
          <w:vertAlign w:val="superscript"/>
          <w:lang w:val="fr-FR"/>
        </w:rPr>
        <w:t>e</w:t>
      </w:r>
      <w:r w:rsidRPr="0032190F">
        <w:rPr>
          <w:lang w:val="fr-FR"/>
        </w:rPr>
        <w:t xml:space="preserve"> millénaire </w:t>
      </w:r>
      <w:r w:rsidR="008E167E" w:rsidRPr="0032190F">
        <w:rPr>
          <w:lang w:val="fr-FR"/>
        </w:rPr>
        <w:t>(</w:t>
      </w:r>
      <w:hyperlink r:id="rId1399" w:anchor="Cul_Neo_Moyen" w:history="1">
        <w:r w:rsidR="008E167E" w:rsidRPr="0032190F">
          <w:rPr>
            <w:rStyle w:val="Hyperlink"/>
            <w:lang w:val="fr-FR"/>
          </w:rPr>
          <w:t>Néolithique moyen</w:t>
        </w:r>
      </w:hyperlink>
      <w:r w:rsidR="008E167E" w:rsidRPr="0032190F">
        <w:rPr>
          <w:lang w:val="fr-FR"/>
        </w:rPr>
        <w:t xml:space="preserve">) </w:t>
      </w:r>
      <w:r w:rsidR="004857EB" w:rsidRPr="0032190F">
        <w:rPr>
          <w:lang w:val="fr-FR"/>
        </w:rPr>
        <w:t xml:space="preserve">sur une nécropole de coffres </w:t>
      </w:r>
      <w:r w:rsidR="003A4C57" w:rsidRPr="0032190F">
        <w:rPr>
          <w:lang w:val="fr-FR"/>
        </w:rPr>
        <w:t>(BIB 204 p. 31,32)</w:t>
      </w:r>
    </w:p>
    <w:p w14:paraId="58B7C99E" w14:textId="77777777" w:rsidR="003A4C57" w:rsidRPr="0032190F" w:rsidRDefault="003A4C57" w:rsidP="003A4C57">
      <w:pPr>
        <w:rPr>
          <w:lang w:val="fr-FR"/>
        </w:rPr>
      </w:pPr>
    </w:p>
    <w:p w14:paraId="1DBEA1BF" w14:textId="77777777" w:rsidR="003A4C57" w:rsidRPr="0032190F" w:rsidRDefault="003A4C57" w:rsidP="003A4C57">
      <w:pPr>
        <w:pStyle w:val="Heading2"/>
      </w:pPr>
      <w:r w:rsidRPr="0032190F">
        <w:t>A Casa di l’Orca </w:t>
      </w:r>
    </w:p>
    <w:p w14:paraId="354FCCB7" w14:textId="77777777" w:rsidR="00BC2CCC" w:rsidRPr="0032190F" w:rsidRDefault="00BC2CCC" w:rsidP="004857EB">
      <w:pPr>
        <w:jc w:val="both"/>
        <w:rPr>
          <w:lang w:val="fr-FR"/>
        </w:rPr>
      </w:pPr>
      <w:r w:rsidRPr="0032190F">
        <w:rPr>
          <w:lang w:val="fr-FR"/>
        </w:rPr>
        <w:t xml:space="preserve">A Casa di l’Orca : située à quelques mètres de la première, cette </w:t>
      </w:r>
      <w:r w:rsidRPr="0032190F">
        <w:rPr>
          <w:i/>
          <w:lang w:val="fr-FR"/>
        </w:rPr>
        <w:t>stazzona</w:t>
      </w:r>
      <w:r w:rsidRPr="0032190F">
        <w:rPr>
          <w:lang w:val="fr-FR"/>
        </w:rPr>
        <w:t xml:space="preserve"> est formée de 3 orthostates (dont la dalle de chevet) et d’une dalle de couverture. Un couloir devait précéder la cha</w:t>
      </w:r>
      <w:r w:rsidR="00320E45" w:rsidRPr="0032190F">
        <w:rPr>
          <w:lang w:val="fr-FR"/>
        </w:rPr>
        <w:t>m</w:t>
      </w:r>
      <w:r w:rsidR="004857EB" w:rsidRPr="0032190F">
        <w:rPr>
          <w:lang w:val="fr-FR"/>
        </w:rPr>
        <w:t xml:space="preserve">bre </w:t>
      </w:r>
      <w:r w:rsidRPr="0032190F">
        <w:rPr>
          <w:lang w:val="fr-FR"/>
        </w:rPr>
        <w:t>(</w:t>
      </w:r>
      <w:r w:rsidR="0070027E" w:rsidRPr="0032190F">
        <w:rPr>
          <w:lang w:val="fr-FR"/>
        </w:rPr>
        <w:t>BIB</w:t>
      </w:r>
      <w:r w:rsidRPr="0032190F">
        <w:rPr>
          <w:lang w:val="fr-FR"/>
        </w:rPr>
        <w:t xml:space="preserve"> 204 p. 31,32)</w:t>
      </w:r>
    </w:p>
    <w:p w14:paraId="516D6863" w14:textId="77777777" w:rsidR="00BC2CCC" w:rsidRPr="0032190F" w:rsidRDefault="00BC2CCC" w:rsidP="00242C0F">
      <w:pPr>
        <w:rPr>
          <w:lang w:val="fr-FR"/>
        </w:rPr>
      </w:pPr>
    </w:p>
    <w:p w14:paraId="6D4A8AFC" w14:textId="77777777" w:rsidR="00F91A2F" w:rsidRPr="0032190F" w:rsidRDefault="00E40A21" w:rsidP="00426FF9">
      <w:pPr>
        <w:pStyle w:val="Heading1"/>
      </w:pPr>
      <w:bookmarkStart w:id="691" w:name="Sit_Cucuruzzu"/>
      <w:r>
        <w:t>CUCURUZZU</w:t>
      </w:r>
    </w:p>
    <w:bookmarkEnd w:id="691"/>
    <w:p w14:paraId="5FC2CA66" w14:textId="77777777" w:rsidR="00F91A2F" w:rsidRDefault="00F91A2F" w:rsidP="00242C0F">
      <w:pPr>
        <w:rPr>
          <w:lang w:val="fr-FR"/>
        </w:rPr>
      </w:pPr>
    </w:p>
    <w:p w14:paraId="4EDB97C6" w14:textId="2A6CAD93" w:rsidR="00E40A21" w:rsidRPr="0032190F" w:rsidRDefault="00000000" w:rsidP="00E40A21">
      <w:pPr>
        <w:jc w:val="both"/>
        <w:rPr>
          <w:lang w:val="fr-FR"/>
        </w:rPr>
      </w:pPr>
      <w:hyperlink r:id="rId1400" w:anchor="Cul_Turriformes" w:history="1">
        <w:r w:rsidR="00E40A21" w:rsidRPr="00E40A21">
          <w:rPr>
            <w:rStyle w:val="Hyperlink"/>
            <w:lang w:val="fr-FR"/>
          </w:rPr>
          <w:t>turriforme</w:t>
        </w:r>
      </w:hyperlink>
      <w:r w:rsidR="00E40A21">
        <w:rPr>
          <w:lang w:val="fr-FR"/>
        </w:rPr>
        <w:t xml:space="preserve"> (BIB 2956) Mobilier BM et BF </w:t>
      </w:r>
      <w:r w:rsidR="00E40A21" w:rsidRPr="00E40A21">
        <w:rPr>
          <w:lang w:val="fr-FR"/>
        </w:rPr>
        <w:t>(BIB 2956)</w:t>
      </w:r>
    </w:p>
    <w:p w14:paraId="595A7646" w14:textId="3610C576" w:rsidR="00F170E8" w:rsidRDefault="00DC1F73" w:rsidP="00F170E8">
      <w:pPr>
        <w:jc w:val="both"/>
        <w:rPr>
          <w:lang w:val="fr-FR"/>
        </w:rPr>
      </w:pPr>
      <w:r w:rsidRPr="0032190F">
        <w:rPr>
          <w:i/>
          <w:lang w:val="fr-FR"/>
        </w:rPr>
        <w:t>Castellu</w:t>
      </w:r>
      <w:r w:rsidR="00E40A21">
        <w:rPr>
          <w:i/>
          <w:lang w:val="fr-FR"/>
        </w:rPr>
        <w:t xml:space="preserve"> </w:t>
      </w:r>
      <w:r w:rsidRPr="0032190F">
        <w:rPr>
          <w:lang w:val="fr-FR"/>
        </w:rPr>
        <w:t xml:space="preserve">(village fortifié) </w:t>
      </w:r>
      <w:r w:rsidR="00447CF7" w:rsidRPr="0032190F">
        <w:rPr>
          <w:lang w:val="fr-FR"/>
        </w:rPr>
        <w:t xml:space="preserve">de Corse </w:t>
      </w:r>
      <w:r w:rsidR="003146EC" w:rsidRPr="0032190F">
        <w:rPr>
          <w:lang w:val="fr-FR"/>
        </w:rPr>
        <w:t>de la région de Livia</w:t>
      </w:r>
      <w:r w:rsidR="00113BB2" w:rsidRPr="0032190F">
        <w:rPr>
          <w:lang w:val="fr-FR"/>
        </w:rPr>
        <w:t xml:space="preserve">. </w:t>
      </w:r>
      <w:r w:rsidR="008B5633" w:rsidRPr="0032190F">
        <w:rPr>
          <w:lang w:val="fr-FR"/>
        </w:rPr>
        <w:t xml:space="preserve">Durant l’âge du Bronze, </w:t>
      </w:r>
      <w:r w:rsidR="007874AF" w:rsidRPr="0032190F">
        <w:rPr>
          <w:lang w:val="fr-FR"/>
        </w:rPr>
        <w:t xml:space="preserve">la </w:t>
      </w:r>
      <w:r w:rsidR="007874AF" w:rsidRPr="0032190F">
        <w:rPr>
          <w:i/>
          <w:lang w:val="fr-FR"/>
        </w:rPr>
        <w:t>torra</w:t>
      </w:r>
      <w:r w:rsidR="007874AF" w:rsidRPr="0032190F">
        <w:rPr>
          <w:lang w:val="fr-FR"/>
        </w:rPr>
        <w:t xml:space="preserve">, est portégée par une enceinte mounementale casematée de </w:t>
      </w:r>
      <w:smartTag w:uri="urn:schemas-microsoft-com:office:smarttags" w:element="metricconverter">
        <w:smartTagPr>
          <w:attr w:name="ProductID" w:val="6 m"/>
        </w:smartTagPr>
        <w:r w:rsidR="007874AF" w:rsidRPr="0032190F">
          <w:rPr>
            <w:lang w:val="fr-FR"/>
          </w:rPr>
          <w:t>6 m</w:t>
        </w:r>
      </w:smartTag>
      <w:r w:rsidR="007874AF" w:rsidRPr="0032190F">
        <w:rPr>
          <w:lang w:val="fr-FR"/>
        </w:rPr>
        <w:t xml:space="preserve"> de haut et de </w:t>
      </w:r>
      <w:r w:rsidR="008B5633" w:rsidRPr="0032190F">
        <w:rPr>
          <w:lang w:val="fr-FR"/>
        </w:rPr>
        <w:t xml:space="preserve">2 à </w:t>
      </w:r>
      <w:smartTag w:uri="urn:schemas-microsoft-com:office:smarttags" w:element="metricconverter">
        <w:smartTagPr>
          <w:attr w:name="ProductID" w:val="6 m"/>
        </w:smartTagPr>
        <w:r w:rsidR="007874AF" w:rsidRPr="0032190F">
          <w:rPr>
            <w:lang w:val="fr-FR"/>
          </w:rPr>
          <w:t>6</w:t>
        </w:r>
        <w:r w:rsidR="008B5633" w:rsidRPr="0032190F">
          <w:rPr>
            <w:lang w:val="fr-FR"/>
          </w:rPr>
          <w:t xml:space="preserve"> m</w:t>
        </w:r>
      </w:smartTag>
      <w:r w:rsidR="007874AF" w:rsidRPr="0032190F">
        <w:rPr>
          <w:lang w:val="fr-FR"/>
        </w:rPr>
        <w:t>de large</w:t>
      </w:r>
      <w:r w:rsidR="008B5633" w:rsidRPr="0032190F">
        <w:rPr>
          <w:lang w:val="fr-FR"/>
        </w:rPr>
        <w:t xml:space="preserve">. </w:t>
      </w:r>
      <w:r w:rsidR="00F170E8">
        <w:rPr>
          <w:lang w:val="fr-FR"/>
        </w:rPr>
        <w:t>Au</w:t>
      </w:r>
      <w:r w:rsidR="007874AF" w:rsidRPr="0032190F">
        <w:rPr>
          <w:lang w:val="fr-FR"/>
        </w:rPr>
        <w:t xml:space="preserve"> Nord-est, à environ </w:t>
      </w:r>
      <w:smartTag w:uri="urn:schemas-microsoft-com:office:smarttags" w:element="metricconverter">
        <w:smartTagPr>
          <w:attr w:name="ProductID" w:val="10 m"/>
        </w:smartTagPr>
        <w:r w:rsidR="007874AF" w:rsidRPr="0032190F">
          <w:rPr>
            <w:lang w:val="fr-FR"/>
          </w:rPr>
          <w:t>10 m</w:t>
        </w:r>
      </w:smartTag>
      <w:r w:rsidR="007874AF" w:rsidRPr="0032190F">
        <w:rPr>
          <w:lang w:val="fr-FR"/>
        </w:rPr>
        <w:t xml:space="preserve"> en contrebas de ce vaste ensemble se trouve le village protohistorique délimité par un mur d’enceinte. L’occupation des différentes partie du site s’aétalent sur une période allant du </w:t>
      </w:r>
      <w:r w:rsidR="00E40A21">
        <w:rPr>
          <w:lang w:val="fr-FR"/>
        </w:rPr>
        <w:t>NF</w:t>
      </w:r>
      <w:r w:rsidR="007874AF" w:rsidRPr="0032190F">
        <w:rPr>
          <w:lang w:val="fr-FR"/>
        </w:rPr>
        <w:t xml:space="preserve">-Chalcolithique </w:t>
      </w:r>
      <w:r w:rsidR="00E40A21">
        <w:rPr>
          <w:lang w:val="fr-FR"/>
        </w:rPr>
        <w:t>au</w:t>
      </w:r>
      <w:r w:rsidR="007874AF" w:rsidRPr="0032190F">
        <w:rPr>
          <w:lang w:val="fr-FR"/>
        </w:rPr>
        <w:t xml:space="preserve"> Fer, mais c’est sûrement </w:t>
      </w:r>
      <w:r w:rsidR="003146EC" w:rsidRPr="0032190F">
        <w:rPr>
          <w:lang w:val="fr-FR"/>
        </w:rPr>
        <w:t xml:space="preserve">au </w:t>
      </w:r>
      <w:hyperlink r:id="rId1401" w:anchor="Cul_Bronze_Moyen_Corse" w:history="1">
        <w:r w:rsidR="00F170E8" w:rsidRPr="00F170E8">
          <w:rPr>
            <w:rStyle w:val="Hyperlink"/>
            <w:lang w:val="fr-FR"/>
          </w:rPr>
          <w:t>BM</w:t>
        </w:r>
      </w:hyperlink>
      <w:r w:rsidR="00F170E8" w:rsidRPr="00F170E8">
        <w:rPr>
          <w:lang w:val="fr-FR"/>
        </w:rPr>
        <w:t xml:space="preserve"> </w:t>
      </w:r>
      <w:r w:rsidR="00F170E8">
        <w:rPr>
          <w:lang w:val="fr-FR"/>
        </w:rPr>
        <w:t>(</w:t>
      </w:r>
      <w:r w:rsidR="003146EC" w:rsidRPr="0032190F">
        <w:rPr>
          <w:lang w:val="fr-FR"/>
        </w:rPr>
        <w:t>deuxième moitié du 2</w:t>
      </w:r>
      <w:r w:rsidR="003146EC" w:rsidRPr="0032190F">
        <w:rPr>
          <w:vertAlign w:val="superscript"/>
          <w:lang w:val="fr-FR"/>
        </w:rPr>
        <w:t>e</w:t>
      </w:r>
      <w:r w:rsidR="003146EC" w:rsidRPr="0032190F">
        <w:rPr>
          <w:lang w:val="fr-FR"/>
        </w:rPr>
        <w:t xml:space="preserve"> millénaire avant notre ère) </w:t>
      </w:r>
      <w:r w:rsidR="007874AF" w:rsidRPr="0032190F">
        <w:rPr>
          <w:lang w:val="fr-FR"/>
        </w:rPr>
        <w:t xml:space="preserve">qu’il prend sa forme achévée. </w:t>
      </w:r>
      <w:r w:rsidR="00F170E8">
        <w:rPr>
          <w:lang w:val="fr-FR"/>
        </w:rPr>
        <w:t>A d</w:t>
      </w:r>
      <w:r w:rsidR="00F170E8" w:rsidRPr="0032190F">
        <w:rPr>
          <w:lang w:val="fr-FR"/>
        </w:rPr>
        <w:t>roite de l’entrée, 3 petits diverticules aménagés dans l’épaisseur du mur étaient destinés au stockage des aliments, végétaux, gibier, et autres biens. Une aire circulaire mitoyenne à été identifiée comme une aire de battage (BIB</w:t>
      </w:r>
      <w:r w:rsidR="00F170E8">
        <w:rPr>
          <w:lang w:val="fr-FR"/>
        </w:rPr>
        <w:t xml:space="preserve"> </w:t>
      </w:r>
      <w:r w:rsidR="00F170E8" w:rsidRPr="0032190F">
        <w:rPr>
          <w:lang w:val="fr-FR"/>
        </w:rPr>
        <w:t>204 p. 124-125)</w:t>
      </w:r>
    </w:p>
    <w:p w14:paraId="7E78321E" w14:textId="77777777" w:rsidR="00F170E8" w:rsidRDefault="00F170E8" w:rsidP="00F170E8">
      <w:pPr>
        <w:jc w:val="both"/>
        <w:rPr>
          <w:lang w:val="fr-FR"/>
        </w:rPr>
      </w:pPr>
    </w:p>
    <w:p w14:paraId="6427AF2B" w14:textId="77777777" w:rsidR="00F170E8" w:rsidRDefault="00F170E8" w:rsidP="00F170E8">
      <w:pPr>
        <w:pStyle w:val="Heading2"/>
      </w:pPr>
      <w:r>
        <w:t>loges</w:t>
      </w:r>
    </w:p>
    <w:p w14:paraId="6177F1A4" w14:textId="77777777" w:rsidR="00F170E8" w:rsidRPr="0032190F" w:rsidRDefault="00F170E8" w:rsidP="00F170E8">
      <w:pPr>
        <w:jc w:val="both"/>
        <w:rPr>
          <w:lang w:val="fr-FR"/>
        </w:rPr>
      </w:pPr>
    </w:p>
    <w:p w14:paraId="517E056E" w14:textId="77777777" w:rsidR="00F170E8" w:rsidRDefault="007874AF" w:rsidP="00242C0F">
      <w:pPr>
        <w:jc w:val="both"/>
        <w:rPr>
          <w:lang w:val="fr-FR"/>
        </w:rPr>
      </w:pPr>
      <w:r w:rsidRPr="0032190F">
        <w:rPr>
          <w:lang w:val="fr-FR"/>
        </w:rPr>
        <w:t>Les 3 loges accolées à l’enceinte corrspondent à des ateliers de production. Chacune recouverte d’un plafonde de bois et au centre se trouvait un foyer. Chacune était dévolue à une activité spéci</w:t>
      </w:r>
      <w:r w:rsidR="00F170E8">
        <w:rPr>
          <w:lang w:val="fr-FR"/>
        </w:rPr>
        <w:t>f</w:t>
      </w:r>
      <w:r w:rsidRPr="0032190F">
        <w:rPr>
          <w:lang w:val="fr-FR"/>
        </w:rPr>
        <w:t>ique </w:t>
      </w:r>
      <w:r w:rsidR="00F170E8" w:rsidRPr="0032190F">
        <w:rPr>
          <w:lang w:val="fr-FR"/>
        </w:rPr>
        <w:t>(BIB</w:t>
      </w:r>
      <w:r w:rsidR="00F170E8">
        <w:rPr>
          <w:lang w:val="fr-FR"/>
        </w:rPr>
        <w:t xml:space="preserve"> </w:t>
      </w:r>
      <w:r w:rsidR="00F170E8" w:rsidRPr="0032190F">
        <w:rPr>
          <w:lang w:val="fr-FR"/>
        </w:rPr>
        <w:t>204 p. 124-125)</w:t>
      </w:r>
      <w:r w:rsidRPr="0032190F">
        <w:rPr>
          <w:lang w:val="fr-FR"/>
        </w:rPr>
        <w:t xml:space="preserve"> </w:t>
      </w:r>
    </w:p>
    <w:p w14:paraId="6AA33988" w14:textId="77777777" w:rsidR="00F170E8" w:rsidRDefault="00F170E8" w:rsidP="00242C0F">
      <w:pPr>
        <w:jc w:val="both"/>
        <w:rPr>
          <w:lang w:val="fr-FR"/>
        </w:rPr>
      </w:pPr>
    </w:p>
    <w:p w14:paraId="12E2F7D1" w14:textId="77777777" w:rsidR="00F170E8" w:rsidRDefault="00F170E8" w:rsidP="00F170E8">
      <w:pPr>
        <w:pStyle w:val="Heading3"/>
      </w:pPr>
      <w:r>
        <w:t>loge 1</w:t>
      </w:r>
    </w:p>
    <w:p w14:paraId="2849C580" w14:textId="77777777" w:rsidR="00F170E8" w:rsidRDefault="00F170E8" w:rsidP="00242C0F">
      <w:pPr>
        <w:jc w:val="both"/>
        <w:rPr>
          <w:lang w:val="fr-FR"/>
        </w:rPr>
      </w:pPr>
      <w:r>
        <w:rPr>
          <w:lang w:val="fr-FR"/>
        </w:rPr>
        <w:t xml:space="preserve">Activité dédiée </w:t>
      </w:r>
      <w:r w:rsidRPr="0032190F">
        <w:rPr>
          <w:lang w:val="fr-FR"/>
        </w:rPr>
        <w:t>à la poterie</w:t>
      </w:r>
      <w:r>
        <w:rPr>
          <w:lang w:val="fr-FR"/>
        </w:rPr>
        <w:t xml:space="preserve"> </w:t>
      </w:r>
      <w:r w:rsidRPr="0032190F">
        <w:rPr>
          <w:lang w:val="fr-FR"/>
        </w:rPr>
        <w:t>(BIB</w:t>
      </w:r>
      <w:r>
        <w:rPr>
          <w:lang w:val="fr-FR"/>
        </w:rPr>
        <w:t xml:space="preserve"> </w:t>
      </w:r>
      <w:r w:rsidRPr="0032190F">
        <w:rPr>
          <w:lang w:val="fr-FR"/>
        </w:rPr>
        <w:t>204 p. 124-125)</w:t>
      </w:r>
    </w:p>
    <w:p w14:paraId="312A784C" w14:textId="77777777" w:rsidR="00F170E8" w:rsidRDefault="00F170E8" w:rsidP="00242C0F">
      <w:pPr>
        <w:jc w:val="both"/>
        <w:rPr>
          <w:lang w:val="fr-FR"/>
        </w:rPr>
      </w:pPr>
    </w:p>
    <w:p w14:paraId="4555C94F" w14:textId="77777777" w:rsidR="00F170E8" w:rsidRDefault="00F170E8" w:rsidP="00F170E8">
      <w:pPr>
        <w:pStyle w:val="Heading3"/>
      </w:pPr>
      <w:r>
        <w:t>loge 2</w:t>
      </w:r>
    </w:p>
    <w:p w14:paraId="0718C367" w14:textId="77777777" w:rsidR="00F170E8" w:rsidRDefault="00F170E8" w:rsidP="00242C0F">
      <w:pPr>
        <w:jc w:val="both"/>
        <w:rPr>
          <w:lang w:val="fr-FR"/>
        </w:rPr>
      </w:pPr>
      <w:r>
        <w:rPr>
          <w:lang w:val="fr-FR"/>
        </w:rPr>
        <w:t xml:space="preserve">Activité dédiée </w:t>
      </w:r>
      <w:r w:rsidRPr="0032190F">
        <w:rPr>
          <w:lang w:val="fr-FR"/>
        </w:rPr>
        <w:t>au tissage de la laine</w:t>
      </w:r>
      <w:r>
        <w:rPr>
          <w:lang w:val="fr-FR"/>
        </w:rPr>
        <w:t xml:space="preserve"> </w:t>
      </w:r>
      <w:r w:rsidRPr="0032190F">
        <w:rPr>
          <w:lang w:val="fr-FR"/>
        </w:rPr>
        <w:t>(BIB</w:t>
      </w:r>
      <w:r>
        <w:rPr>
          <w:lang w:val="fr-FR"/>
        </w:rPr>
        <w:t xml:space="preserve"> </w:t>
      </w:r>
      <w:r w:rsidRPr="0032190F">
        <w:rPr>
          <w:lang w:val="fr-FR"/>
        </w:rPr>
        <w:t>204 p. 124-125)</w:t>
      </w:r>
    </w:p>
    <w:p w14:paraId="5C0D08E1" w14:textId="77777777" w:rsidR="00F170E8" w:rsidRDefault="00F170E8" w:rsidP="00242C0F">
      <w:pPr>
        <w:jc w:val="both"/>
        <w:rPr>
          <w:lang w:val="fr-FR"/>
        </w:rPr>
      </w:pPr>
    </w:p>
    <w:p w14:paraId="7B1A7DFF" w14:textId="77777777" w:rsidR="00F170E8" w:rsidRDefault="00F170E8" w:rsidP="00F170E8">
      <w:pPr>
        <w:pStyle w:val="Heading3"/>
      </w:pPr>
      <w:r w:rsidRPr="00F170E8">
        <w:t>loge</w:t>
      </w:r>
      <w:r>
        <w:t xml:space="preserve"> 3</w:t>
      </w:r>
    </w:p>
    <w:p w14:paraId="42608CCF" w14:textId="77777777" w:rsidR="00F170E8" w:rsidRDefault="00F170E8" w:rsidP="00242C0F">
      <w:pPr>
        <w:jc w:val="both"/>
        <w:rPr>
          <w:lang w:val="fr-FR"/>
        </w:rPr>
      </w:pPr>
      <w:r>
        <w:rPr>
          <w:lang w:val="fr-FR"/>
        </w:rPr>
        <w:t>Activité dédiée</w:t>
      </w:r>
      <w:r w:rsidRPr="00F170E8">
        <w:rPr>
          <w:lang w:val="fr-FR"/>
        </w:rPr>
        <w:t xml:space="preserve"> </w:t>
      </w:r>
      <w:r w:rsidRPr="0032190F">
        <w:rPr>
          <w:lang w:val="fr-FR"/>
        </w:rPr>
        <w:t>au travail de boucherie</w:t>
      </w:r>
      <w:r>
        <w:rPr>
          <w:lang w:val="fr-FR"/>
        </w:rPr>
        <w:t xml:space="preserve"> </w:t>
      </w:r>
      <w:r w:rsidRPr="0032190F">
        <w:rPr>
          <w:lang w:val="fr-FR"/>
        </w:rPr>
        <w:t>(BIB</w:t>
      </w:r>
      <w:r>
        <w:rPr>
          <w:lang w:val="fr-FR"/>
        </w:rPr>
        <w:t xml:space="preserve"> </w:t>
      </w:r>
      <w:r w:rsidRPr="0032190F">
        <w:rPr>
          <w:lang w:val="fr-FR"/>
        </w:rPr>
        <w:t>204 p. 124-125)</w:t>
      </w:r>
    </w:p>
    <w:p w14:paraId="0D06ADB4" w14:textId="77777777" w:rsidR="00F170E8" w:rsidRDefault="00F170E8" w:rsidP="00242C0F">
      <w:pPr>
        <w:jc w:val="both"/>
        <w:rPr>
          <w:lang w:val="fr-FR"/>
        </w:rPr>
      </w:pPr>
    </w:p>
    <w:p w14:paraId="54429753" w14:textId="77777777" w:rsidR="008E5C8D" w:rsidRPr="0032190F" w:rsidRDefault="008E5C8D" w:rsidP="00242C0F">
      <w:pPr>
        <w:jc w:val="both"/>
        <w:rPr>
          <w:lang w:val="fr-FR"/>
        </w:rPr>
      </w:pPr>
    </w:p>
    <w:p w14:paraId="19B42931" w14:textId="77777777" w:rsidR="008E5C8D" w:rsidRPr="0032190F" w:rsidRDefault="008E5C8D" w:rsidP="00242C0F">
      <w:pPr>
        <w:jc w:val="both"/>
        <w:rPr>
          <w:lang w:val="fr-FR"/>
        </w:rPr>
      </w:pPr>
      <w:r w:rsidRPr="0032190F">
        <w:rPr>
          <w:lang w:val="fr-FR"/>
        </w:rPr>
        <w:lastRenderedPageBreak/>
        <w:t>VERDURON</w:t>
      </w:r>
    </w:p>
    <w:p w14:paraId="2F9CEEB4" w14:textId="77777777" w:rsidR="008E5C8D" w:rsidRDefault="008E5C8D" w:rsidP="00242C0F">
      <w:pPr>
        <w:jc w:val="both"/>
        <w:rPr>
          <w:lang w:val="fr-FR"/>
        </w:rPr>
      </w:pPr>
      <w:r w:rsidRPr="0032190F">
        <w:rPr>
          <w:lang w:val="fr-FR"/>
        </w:rPr>
        <w:t xml:space="preserve">Localisé à proximité de Marseille, site érigé et détruit à la fin du 3e aec. 85% de la céramique est non-tournée on en déduit la nature celtique de l'habitat. Le plan au sol est très régulier: batiment de &gt;50 m de long, adoption d'un modèle aux contraintes de terrain. Ce module se retrouve à Entremont (BIB 2540) </w:t>
      </w:r>
    </w:p>
    <w:p w14:paraId="327E482F" w14:textId="77777777" w:rsidR="00843BB4" w:rsidRDefault="00843BB4" w:rsidP="00242C0F">
      <w:pPr>
        <w:jc w:val="both"/>
        <w:rPr>
          <w:lang w:val="fr-FR"/>
        </w:rPr>
      </w:pPr>
    </w:p>
    <w:p w14:paraId="31A3EFEB" w14:textId="77777777" w:rsidR="00843BB4" w:rsidRDefault="00843BB4" w:rsidP="00426FF9">
      <w:pPr>
        <w:pStyle w:val="Heading1"/>
      </w:pPr>
      <w:bookmarkStart w:id="692" w:name="Sit_Alalia"/>
      <w:r>
        <w:t>ALALIA</w:t>
      </w:r>
      <w:bookmarkEnd w:id="692"/>
    </w:p>
    <w:p w14:paraId="7937D0BA" w14:textId="77777777" w:rsidR="00843BB4" w:rsidRDefault="00843BB4" w:rsidP="00242C0F">
      <w:pPr>
        <w:jc w:val="both"/>
        <w:rPr>
          <w:lang w:val="fr-FR"/>
        </w:rPr>
      </w:pPr>
    </w:p>
    <w:p w14:paraId="6D4F5EE9" w14:textId="3A15770E" w:rsidR="00843BB4" w:rsidRDefault="00843BB4" w:rsidP="00242C0F">
      <w:pPr>
        <w:jc w:val="both"/>
        <w:rPr>
          <w:lang w:val="fr-FR"/>
        </w:rPr>
      </w:pPr>
      <w:r>
        <w:rPr>
          <w:lang w:val="fr-FR"/>
        </w:rPr>
        <w:t xml:space="preserve">Corse. </w:t>
      </w:r>
      <w:hyperlink r:id="rId1402" w:anchor="Cul_Proto_Soc_Habitat_Emporion" w:history="1">
        <w:r w:rsidR="00DE3465" w:rsidRPr="00884767">
          <w:rPr>
            <w:rStyle w:val="Hyperlink"/>
            <w:lang w:val="fr-FR"/>
          </w:rPr>
          <w:t>emporion</w:t>
        </w:r>
      </w:hyperlink>
      <w:r w:rsidR="00DE3465" w:rsidRPr="00884767">
        <w:rPr>
          <w:lang w:val="fr-FR"/>
        </w:rPr>
        <w:t xml:space="preserve"> </w:t>
      </w:r>
      <w:hyperlink r:id="rId1403" w:anchor="Cul_Phoceens" w:history="1">
        <w:r w:rsidRPr="0032190F">
          <w:rPr>
            <w:rStyle w:val="Hyperlink"/>
            <w:lang w:val="fr-FR"/>
          </w:rPr>
          <w:t>Phocéen</w:t>
        </w:r>
      </w:hyperlink>
      <w:r w:rsidRPr="00843BB4">
        <w:rPr>
          <w:lang w:val="fr-FR"/>
        </w:rPr>
        <w:t xml:space="preserve"> fondé en 565 aec (BIB 2692)</w:t>
      </w:r>
    </w:p>
    <w:p w14:paraId="18F90DDA" w14:textId="77777777" w:rsidR="00843BB4" w:rsidRPr="0032190F" w:rsidRDefault="00843BB4" w:rsidP="00242C0F">
      <w:pPr>
        <w:jc w:val="both"/>
        <w:rPr>
          <w:lang w:val="fr-FR"/>
        </w:rPr>
      </w:pPr>
    </w:p>
    <w:p w14:paraId="25952BC1" w14:textId="77777777" w:rsidR="008D46DB" w:rsidRPr="0032190F" w:rsidRDefault="008D46DB" w:rsidP="00242C0F">
      <w:pPr>
        <w:jc w:val="both"/>
        <w:rPr>
          <w:lang w:val="fr-FR"/>
        </w:rPr>
      </w:pPr>
    </w:p>
    <w:p w14:paraId="66BC507F" w14:textId="77777777" w:rsidR="008D46DB" w:rsidRPr="0032190F" w:rsidRDefault="008D46DB" w:rsidP="00426FF9">
      <w:pPr>
        <w:pStyle w:val="Heading1"/>
      </w:pPr>
      <w:bookmarkStart w:id="693" w:name="Sit_Marseille"/>
      <w:r w:rsidRPr="0032190F">
        <w:t>MARSEILLE</w:t>
      </w:r>
    </w:p>
    <w:p w14:paraId="6168F99E" w14:textId="77777777" w:rsidR="008D46DB" w:rsidRPr="00DE3465" w:rsidRDefault="008D46DB" w:rsidP="00242C0F">
      <w:pPr>
        <w:jc w:val="both"/>
        <w:rPr>
          <w:i/>
          <w:sz w:val="20"/>
          <w:lang w:val="fr-FR"/>
        </w:rPr>
      </w:pPr>
      <w:bookmarkStart w:id="694" w:name="Sit_Massilia"/>
      <w:bookmarkEnd w:id="693"/>
      <w:r w:rsidRPr="00DE3465">
        <w:rPr>
          <w:i/>
          <w:sz w:val="20"/>
          <w:lang w:val="fr-FR"/>
        </w:rPr>
        <w:t>Massilia</w:t>
      </w:r>
    </w:p>
    <w:bookmarkEnd w:id="694"/>
    <w:p w14:paraId="133D084E" w14:textId="77777777" w:rsidR="008D46DB" w:rsidRPr="0032190F" w:rsidRDefault="008D46DB" w:rsidP="00242C0F">
      <w:pPr>
        <w:jc w:val="both"/>
        <w:rPr>
          <w:lang w:val="fr-FR"/>
        </w:rPr>
      </w:pPr>
    </w:p>
    <w:p w14:paraId="27744D03" w14:textId="7552EC0C" w:rsidR="008D46DB" w:rsidRDefault="00000000" w:rsidP="00242C0F">
      <w:pPr>
        <w:jc w:val="both"/>
        <w:rPr>
          <w:lang w:val="fr-FR"/>
        </w:rPr>
      </w:pPr>
      <w:hyperlink r:id="rId1404" w:anchor="Cul_Proto_Soc_Habitat_Emporion" w:history="1">
        <w:r w:rsidR="00DE3465" w:rsidRPr="00884767">
          <w:rPr>
            <w:rStyle w:val="Hyperlink"/>
            <w:lang w:val="fr-FR"/>
          </w:rPr>
          <w:t>emporion</w:t>
        </w:r>
      </w:hyperlink>
      <w:r w:rsidR="00DE3465" w:rsidRPr="00884767">
        <w:rPr>
          <w:lang w:val="fr-FR"/>
        </w:rPr>
        <w:t xml:space="preserve"> </w:t>
      </w:r>
      <w:r w:rsidR="00DE3465">
        <w:rPr>
          <w:lang w:val="fr-FR"/>
        </w:rPr>
        <w:t xml:space="preserve">(SS BIB) </w:t>
      </w:r>
      <w:r w:rsidR="008D46DB" w:rsidRPr="0032190F">
        <w:rPr>
          <w:lang w:val="fr-FR"/>
        </w:rPr>
        <w:t xml:space="preserve">Fondée par Protis, un </w:t>
      </w:r>
      <w:hyperlink r:id="rId1405" w:anchor="Cul_Phoceens" w:history="1">
        <w:r w:rsidR="008B663B" w:rsidRPr="0032190F">
          <w:rPr>
            <w:rStyle w:val="Hyperlink"/>
            <w:lang w:val="fr-FR"/>
          </w:rPr>
          <w:t>Phocéen</w:t>
        </w:r>
      </w:hyperlink>
      <w:r w:rsidR="00851EF5" w:rsidRPr="0032190F">
        <w:rPr>
          <w:lang w:val="fr-FR"/>
        </w:rPr>
        <w:t xml:space="preserve"> [fondation grecque]</w:t>
      </w:r>
      <w:r w:rsidR="008D46DB" w:rsidRPr="0032190F">
        <w:rPr>
          <w:lang w:val="fr-FR"/>
        </w:rPr>
        <w:t xml:space="preserve"> rapporte Plutarque. Aristote avait précisé que les Phocéens pratiquaient l’emporía (BIB 1835)</w:t>
      </w:r>
      <w:r w:rsidR="00843BB4">
        <w:rPr>
          <w:lang w:val="fr-FR"/>
        </w:rPr>
        <w:t xml:space="preserve"> Fondation au coeur des calanques du Lacydon en territoire </w:t>
      </w:r>
      <w:hyperlink r:id="rId1406" w:anchor="Cul_Gaulois_Segobriges" w:history="1">
        <w:r w:rsidR="00843BB4" w:rsidRPr="00843BB4">
          <w:rPr>
            <w:rStyle w:val="Hyperlink"/>
            <w:lang w:val="fr-FR"/>
          </w:rPr>
          <w:t>Segobriges</w:t>
        </w:r>
      </w:hyperlink>
      <w:r w:rsidR="00843BB4">
        <w:rPr>
          <w:lang w:val="fr-FR"/>
        </w:rPr>
        <w:t xml:space="preserve"> après un accord avec le roi local qui se conclu par le mariage de la fille du roi et du chef expéditionnaire </w:t>
      </w:r>
      <w:r w:rsidR="009E3B7B">
        <w:rPr>
          <w:lang w:val="fr-FR"/>
        </w:rPr>
        <w:t xml:space="preserve">[Protis] </w:t>
      </w:r>
      <w:r w:rsidR="00843BB4">
        <w:rPr>
          <w:lang w:val="fr-FR"/>
        </w:rPr>
        <w:t>(BIB 2692)</w:t>
      </w:r>
    </w:p>
    <w:p w14:paraId="33BB3A2B" w14:textId="77777777" w:rsidR="00490B53" w:rsidRDefault="00490B53" w:rsidP="00490B53">
      <w:pPr>
        <w:jc w:val="both"/>
        <w:rPr>
          <w:rFonts w:eastAsia="AGaramondPro-Regular"/>
          <w:lang w:val="fr-FR" w:eastAsia="en-GB"/>
        </w:rPr>
      </w:pPr>
      <w:r w:rsidRPr="00490B53">
        <w:rPr>
          <w:rFonts w:eastAsia="AGaramondPro-Regular"/>
          <w:lang w:val="fr-FR" w:eastAsia="en-GB"/>
        </w:rPr>
        <w:t>Incomprehension gauloise face a l</w:t>
      </w:r>
      <w:r>
        <w:rPr>
          <w:rFonts w:eastAsia="AGaramondPro-Regular"/>
          <w:lang w:val="fr-FR" w:eastAsia="en-GB"/>
        </w:rPr>
        <w:t>'</w:t>
      </w:r>
      <w:r w:rsidRPr="00490B53">
        <w:rPr>
          <w:rFonts w:eastAsia="AGaramondPro-Regular"/>
          <w:lang w:val="fr-FR" w:eastAsia="en-GB"/>
        </w:rPr>
        <w:t>etablissement perenne des Phoceens sur leurs terres alors que selon leurs propres codes, il s'agissait d'une installation provisoire (Bats 1992). L</w:t>
      </w:r>
      <w:r>
        <w:rPr>
          <w:rFonts w:eastAsia="AGaramondPro-Regular"/>
          <w:lang w:val="fr-FR" w:eastAsia="en-GB"/>
        </w:rPr>
        <w:t>'</w:t>
      </w:r>
      <w:r w:rsidRPr="00490B53">
        <w:rPr>
          <w:rFonts w:eastAsia="AGaramondPro-Regular"/>
          <w:lang w:val="fr-FR" w:eastAsia="en-GB"/>
        </w:rPr>
        <w:t>episode de Comanus, rapporte par Trogue-Pompee (</w:t>
      </w:r>
      <w:r w:rsidRPr="00490B53">
        <w:rPr>
          <w:rFonts w:eastAsia="AGaramondPro-Regular"/>
          <w:i/>
          <w:iCs/>
          <w:lang w:val="fr-FR" w:eastAsia="en-GB"/>
        </w:rPr>
        <w:t xml:space="preserve">apud </w:t>
      </w:r>
      <w:r w:rsidRPr="00490B53">
        <w:rPr>
          <w:rFonts w:eastAsia="AGaramondPro-Regular"/>
          <w:lang w:val="fr-FR" w:eastAsia="en-GB"/>
        </w:rPr>
        <w:t>Justin, XLIII, 4), montre que les populations gauloises de Provence remirent en question la perennite de l</w:t>
      </w:r>
      <w:r>
        <w:rPr>
          <w:rFonts w:eastAsia="AGaramondPro-Regular"/>
          <w:lang w:val="fr-FR" w:eastAsia="en-GB"/>
        </w:rPr>
        <w:t>'</w:t>
      </w:r>
      <w:r w:rsidRPr="00490B53">
        <w:rPr>
          <w:rFonts w:eastAsia="AGaramondPro-Regular"/>
          <w:lang w:val="fr-FR" w:eastAsia="en-GB"/>
        </w:rPr>
        <w:t>installation phoceenne sur les bords du Lacydon. Fils et heritier du roi Nannos, Comanus rejette la presence de Marseille sur les conseils d</w:t>
      </w:r>
      <w:r>
        <w:rPr>
          <w:rFonts w:eastAsia="AGaramondPro-Regular"/>
          <w:lang w:val="fr-FR" w:eastAsia="en-GB"/>
        </w:rPr>
        <w:t>'</w:t>
      </w:r>
      <w:r w:rsidRPr="00490B53">
        <w:rPr>
          <w:rFonts w:eastAsia="AGaramondPro-Regular"/>
          <w:lang w:val="fr-FR" w:eastAsia="en-GB"/>
        </w:rPr>
        <w:t>un devin predisant que Marseille etendrait son emprise bien au-dela des limites du territoire accorde par son pere et planifie une attaque de la ville afin precisement de recuperer ces terres. L</w:t>
      </w:r>
      <w:r>
        <w:rPr>
          <w:rFonts w:eastAsia="AGaramondPro-Regular"/>
          <w:lang w:val="fr-FR" w:eastAsia="en-GB"/>
        </w:rPr>
        <w:t>'</w:t>
      </w:r>
      <w:r w:rsidRPr="00490B53">
        <w:rPr>
          <w:rFonts w:eastAsia="AGaramondPro-Regular"/>
          <w:lang w:val="fr-FR" w:eastAsia="en-GB"/>
        </w:rPr>
        <w:t>attaque echoue. (BIB 2692)</w:t>
      </w:r>
      <w:r>
        <w:rPr>
          <w:rFonts w:eastAsia="AGaramondPro-Regular"/>
          <w:lang w:val="fr-FR" w:eastAsia="en-GB"/>
        </w:rPr>
        <w:t xml:space="preserve">  </w:t>
      </w:r>
    </w:p>
    <w:p w14:paraId="30B34170" w14:textId="77777777" w:rsidR="00490B53" w:rsidRPr="00490B53" w:rsidRDefault="00490B53" w:rsidP="00490B53">
      <w:pPr>
        <w:jc w:val="both"/>
        <w:rPr>
          <w:lang w:val="fr-FR"/>
        </w:rPr>
      </w:pPr>
    </w:p>
    <w:p w14:paraId="67E239E8" w14:textId="77777777" w:rsidR="00843BB4" w:rsidRDefault="00904281" w:rsidP="00242C0F">
      <w:pPr>
        <w:jc w:val="both"/>
        <w:rPr>
          <w:lang w:val="fr-FR"/>
        </w:rPr>
      </w:pPr>
      <w:r>
        <w:rPr>
          <w:lang w:val="fr-FR"/>
        </w:rPr>
        <w:t>Exemple classique de monnaie: drachme de Marseille (BIB expo Monnaies! Monnaies! Bibracte 2018)</w:t>
      </w:r>
    </w:p>
    <w:p w14:paraId="6CD45969" w14:textId="77777777" w:rsidR="00904281" w:rsidRPr="0032190F" w:rsidRDefault="00904281" w:rsidP="00242C0F">
      <w:pPr>
        <w:jc w:val="both"/>
        <w:rPr>
          <w:lang w:val="fr-FR"/>
        </w:rPr>
      </w:pPr>
    </w:p>
    <w:p w14:paraId="29771312" w14:textId="028E8C9C" w:rsidR="00944CDE" w:rsidRPr="0032190F" w:rsidRDefault="00000000" w:rsidP="00242C0F">
      <w:pPr>
        <w:jc w:val="both"/>
        <w:rPr>
          <w:lang w:val="fr-FR"/>
        </w:rPr>
      </w:pPr>
      <w:hyperlink r:id="rId1407" w:anchor="Aut_Strabon" w:history="1">
        <w:r w:rsidR="00944CDE" w:rsidRPr="0032190F">
          <w:rPr>
            <w:rStyle w:val="Hyperlink"/>
            <w:lang w:val="fr-FR"/>
          </w:rPr>
          <w:t>Strabon</w:t>
        </w:r>
      </w:hyperlink>
      <w:r w:rsidR="00944CDE" w:rsidRPr="0032190F">
        <w:rPr>
          <w:lang w:val="fr-FR"/>
        </w:rPr>
        <w:t xml:space="preserve"> (</w:t>
      </w:r>
      <w:r w:rsidR="00944CDE" w:rsidRPr="0032190F">
        <w:rPr>
          <w:i/>
          <w:lang w:val="fr-FR"/>
        </w:rPr>
        <w:t>Geo.</w:t>
      </w:r>
      <w:r w:rsidR="00944CDE" w:rsidRPr="0032190F">
        <w:rPr>
          <w:lang w:val="fr-FR"/>
        </w:rPr>
        <w:t xml:space="preserve"> IV, 1, 4) associe la fondation de Marseille à Zeus (BIB Musée d'Ampurias) </w:t>
      </w:r>
    </w:p>
    <w:p w14:paraId="5823722E" w14:textId="77777777" w:rsidR="00944CDE" w:rsidRPr="0032190F" w:rsidRDefault="00944CDE" w:rsidP="00242C0F">
      <w:pPr>
        <w:jc w:val="both"/>
        <w:rPr>
          <w:lang w:val="fr-FR"/>
        </w:rPr>
      </w:pPr>
    </w:p>
    <w:p w14:paraId="62E023FA" w14:textId="77777777" w:rsidR="005B3FB7" w:rsidRDefault="005B3FB7" w:rsidP="00242C0F">
      <w:pPr>
        <w:jc w:val="both"/>
        <w:rPr>
          <w:lang w:val="fr-FR"/>
        </w:rPr>
      </w:pPr>
      <w:r w:rsidRPr="0032190F">
        <w:rPr>
          <w:lang w:val="fr-FR"/>
        </w:rPr>
        <w:t>Siège de Marseille par César en 49 aec (préface BIB 2036 p. 41)</w:t>
      </w:r>
    </w:p>
    <w:p w14:paraId="4BD122C8" w14:textId="77777777" w:rsidR="00843BB4" w:rsidRDefault="00843BB4" w:rsidP="00242C0F">
      <w:pPr>
        <w:jc w:val="both"/>
        <w:rPr>
          <w:lang w:val="fr-FR"/>
        </w:rPr>
      </w:pPr>
    </w:p>
    <w:p w14:paraId="31304140" w14:textId="04BBBB14" w:rsidR="00843BB4" w:rsidRDefault="00000000" w:rsidP="00242C0F">
      <w:pPr>
        <w:jc w:val="both"/>
        <w:rPr>
          <w:lang w:val="fr-FR"/>
        </w:rPr>
      </w:pPr>
      <w:hyperlink r:id="rId1408" w:anchor="Cul_Gaulois" w:history="1">
        <w:r w:rsidR="00843BB4" w:rsidRPr="00843BB4">
          <w:rPr>
            <w:rStyle w:val="Hyperlink"/>
            <w:lang w:val="fr-FR"/>
          </w:rPr>
          <w:t>Gaulois</w:t>
        </w:r>
      </w:hyperlink>
    </w:p>
    <w:p w14:paraId="234411FD" w14:textId="77777777" w:rsidR="00843BB4" w:rsidRDefault="00843BB4" w:rsidP="00242C0F">
      <w:pPr>
        <w:jc w:val="both"/>
        <w:rPr>
          <w:lang w:val="fr-FR"/>
        </w:rPr>
      </w:pPr>
    </w:p>
    <w:p w14:paraId="0572D34E" w14:textId="1166FEDF" w:rsidR="00843BB4" w:rsidRDefault="00843BB4" w:rsidP="00490B53">
      <w:pPr>
        <w:autoSpaceDE w:val="0"/>
        <w:autoSpaceDN w:val="0"/>
        <w:adjustRightInd w:val="0"/>
        <w:jc w:val="both"/>
        <w:rPr>
          <w:lang w:val="fr-FR"/>
        </w:rPr>
      </w:pPr>
      <w:r w:rsidRPr="00843BB4">
        <w:rPr>
          <w:lang w:val="fr-FR"/>
        </w:rPr>
        <w:t xml:space="preserve">Depuis </w:t>
      </w:r>
      <w:hyperlink r:id="rId1409" w:anchor="Si_Massilia" w:history="1">
        <w:r w:rsidR="00F83714" w:rsidRPr="00F83714">
          <w:rPr>
            <w:rStyle w:val="Hyperlink"/>
            <w:i/>
            <w:lang w:val="fr-FR"/>
          </w:rPr>
          <w:t>Massilia</w:t>
        </w:r>
      </w:hyperlink>
      <w:r w:rsidR="00F83714" w:rsidRPr="0032190F">
        <w:rPr>
          <w:lang w:val="fr-FR"/>
        </w:rPr>
        <w:t xml:space="preserve"> </w:t>
      </w:r>
      <w:r w:rsidRPr="00843BB4">
        <w:rPr>
          <w:lang w:val="fr-FR"/>
        </w:rPr>
        <w:t xml:space="preserve">est fondée </w:t>
      </w:r>
      <w:hyperlink r:id="rId1410" w:anchor="Sit_Ampurias" w:history="1">
        <w:r w:rsidRPr="00843BB4">
          <w:rPr>
            <w:rStyle w:val="Hyperlink"/>
            <w:lang w:val="fr-FR"/>
          </w:rPr>
          <w:t>Ampurias</w:t>
        </w:r>
      </w:hyperlink>
      <w:r w:rsidRPr="00843BB4">
        <w:rPr>
          <w:lang w:val="fr-FR"/>
        </w:rPr>
        <w:t xml:space="preserve"> (BIB 2692) puis de nouveaux établisements intercalaires</w:t>
      </w:r>
      <w:r>
        <w:rPr>
          <w:lang w:val="fr-FR"/>
        </w:rPr>
        <w:t xml:space="preserve"> liés à ce traffic</w:t>
      </w:r>
      <w:r w:rsidRPr="00843BB4">
        <w:rPr>
          <w:rFonts w:eastAsia="AGaramondPro-Regular"/>
          <w:lang w:val="fr-FR" w:eastAsia="en-GB"/>
        </w:rPr>
        <w:t xml:space="preserve">: </w:t>
      </w:r>
      <w:hyperlink r:id="rId1411" w:anchor="Sit_Agde_emporion" w:history="1">
        <w:r w:rsidR="00DE3465" w:rsidRPr="0032190F">
          <w:rPr>
            <w:rStyle w:val="Hyperlink"/>
            <w:lang w:val="fr-FR"/>
          </w:rPr>
          <w:t>Agde</w:t>
        </w:r>
      </w:hyperlink>
      <w:r w:rsidRPr="00843BB4">
        <w:rPr>
          <w:rFonts w:eastAsia="AGaramondPro-Regular"/>
          <w:lang w:val="fr-FR" w:eastAsia="en-GB"/>
        </w:rPr>
        <w:t xml:space="preserve">, </w:t>
      </w:r>
      <w:r w:rsidRPr="00843BB4">
        <w:rPr>
          <w:rFonts w:eastAsia="AGaramondPro-Regular"/>
          <w:i/>
          <w:iCs/>
          <w:lang w:val="fr-FR" w:eastAsia="en-GB"/>
        </w:rPr>
        <w:t xml:space="preserve">Rhodanousia </w:t>
      </w:r>
      <w:r w:rsidRPr="00843BB4">
        <w:rPr>
          <w:rFonts w:eastAsia="AGaramondPro-Regular"/>
          <w:lang w:val="fr-FR" w:eastAsia="en-GB"/>
        </w:rPr>
        <w:t>(pres du Rh</w:t>
      </w:r>
      <w:r w:rsidR="0054261C">
        <w:rPr>
          <w:rFonts w:eastAsia="AGaramondPro-Regular"/>
          <w:lang w:val="fr-FR" w:eastAsia="en-GB"/>
        </w:rPr>
        <w:t>ô</w:t>
      </w:r>
      <w:r w:rsidRPr="00843BB4">
        <w:rPr>
          <w:rFonts w:eastAsia="AGaramondPro-Regular"/>
          <w:lang w:val="fr-FR" w:eastAsia="en-GB"/>
        </w:rPr>
        <w:t xml:space="preserve">ne, non localisee a ce jour), </w:t>
      </w:r>
      <w:r w:rsidRPr="00843BB4">
        <w:rPr>
          <w:rFonts w:eastAsia="AGaramondPro-Regular"/>
          <w:i/>
          <w:iCs/>
          <w:lang w:val="fr-FR" w:eastAsia="en-GB"/>
        </w:rPr>
        <w:t xml:space="preserve">Tauroeis </w:t>
      </w:r>
      <w:r w:rsidRPr="00843BB4">
        <w:rPr>
          <w:rFonts w:eastAsia="AGaramondPro-Regular"/>
          <w:lang w:val="fr-FR" w:eastAsia="en-GB"/>
        </w:rPr>
        <w:t xml:space="preserve">(Le Brusc), </w:t>
      </w:r>
      <w:r w:rsidRPr="00843BB4">
        <w:rPr>
          <w:rFonts w:eastAsia="AGaramondPro-Regular"/>
          <w:i/>
          <w:iCs/>
          <w:lang w:val="fr-FR" w:eastAsia="en-GB"/>
        </w:rPr>
        <w:t xml:space="preserve">Olbia </w:t>
      </w:r>
      <w:r w:rsidRPr="00843BB4">
        <w:rPr>
          <w:rFonts w:eastAsia="AGaramondPro-Regular"/>
          <w:lang w:val="fr-FR" w:eastAsia="en-GB"/>
        </w:rPr>
        <w:t xml:space="preserve">(Hyeres), </w:t>
      </w:r>
      <w:r w:rsidRPr="00843BB4">
        <w:rPr>
          <w:rFonts w:eastAsia="AGaramondPro-Regular"/>
          <w:i/>
          <w:iCs/>
          <w:lang w:val="fr-FR" w:eastAsia="en-GB"/>
        </w:rPr>
        <w:t xml:space="preserve">Antipolis </w:t>
      </w:r>
      <w:r w:rsidRPr="00843BB4">
        <w:rPr>
          <w:rFonts w:eastAsia="AGaramondPro-Regular"/>
          <w:lang w:val="fr-FR" w:eastAsia="en-GB"/>
        </w:rPr>
        <w:t>(Antibes) et</w:t>
      </w:r>
      <w:r>
        <w:rPr>
          <w:rFonts w:eastAsia="AGaramondPro-Regular"/>
          <w:lang w:val="fr-FR" w:eastAsia="en-GB"/>
        </w:rPr>
        <w:t xml:space="preserve"> </w:t>
      </w:r>
      <w:r w:rsidRPr="00843BB4">
        <w:rPr>
          <w:rFonts w:eastAsia="AGaramondPro-Regular"/>
          <w:i/>
          <w:iCs/>
          <w:lang w:val="fr-FR" w:eastAsia="en-GB"/>
        </w:rPr>
        <w:t xml:space="preserve">Nikaia </w:t>
      </w:r>
      <w:r w:rsidRPr="00843BB4">
        <w:rPr>
          <w:rFonts w:eastAsia="AGaramondPro-Regular"/>
          <w:lang w:val="fr-FR" w:eastAsia="en-GB"/>
        </w:rPr>
        <w:t>(Nice)</w:t>
      </w:r>
      <w:r w:rsidRPr="00843BB4">
        <w:rPr>
          <w:lang w:val="fr-FR"/>
        </w:rPr>
        <w:t xml:space="preserve"> </w:t>
      </w:r>
      <w:r>
        <w:rPr>
          <w:lang w:val="fr-FR"/>
        </w:rPr>
        <w:t>(</w:t>
      </w:r>
      <w:r w:rsidRPr="00843BB4">
        <w:rPr>
          <w:rFonts w:eastAsia="AGaramondPro-Regular"/>
          <w:lang w:val="fr-FR" w:eastAsia="en-GB"/>
        </w:rPr>
        <w:t>Strabon,</w:t>
      </w:r>
      <w:r w:rsidRPr="00843BB4">
        <w:rPr>
          <w:rFonts w:eastAsia="AGaramondPro-Regular"/>
          <w:i/>
          <w:iCs/>
          <w:lang w:val="fr-FR" w:eastAsia="en-GB"/>
        </w:rPr>
        <w:t>Géographie</w:t>
      </w:r>
      <w:r w:rsidRPr="00843BB4">
        <w:rPr>
          <w:rFonts w:eastAsia="AGaramondPro-Regular"/>
          <w:lang w:val="fr-FR" w:eastAsia="en-GB"/>
        </w:rPr>
        <w:t xml:space="preserve">, IV, 1, 5-9) </w:t>
      </w:r>
      <w:r w:rsidRPr="00843BB4">
        <w:rPr>
          <w:lang w:val="fr-FR"/>
        </w:rPr>
        <w:t xml:space="preserve"> (BIB 2692)</w:t>
      </w:r>
    </w:p>
    <w:p w14:paraId="21211A40" w14:textId="77777777" w:rsidR="009E3B7B" w:rsidRDefault="009E3B7B" w:rsidP="00843BB4">
      <w:pPr>
        <w:autoSpaceDE w:val="0"/>
        <w:autoSpaceDN w:val="0"/>
        <w:adjustRightInd w:val="0"/>
        <w:rPr>
          <w:lang w:val="fr-FR"/>
        </w:rPr>
      </w:pPr>
    </w:p>
    <w:p w14:paraId="0DF8C499" w14:textId="764175E3" w:rsidR="009E3B7B" w:rsidRDefault="009E3B7B" w:rsidP="00843BB4">
      <w:pPr>
        <w:autoSpaceDE w:val="0"/>
        <w:autoSpaceDN w:val="0"/>
        <w:adjustRightInd w:val="0"/>
        <w:rPr>
          <w:lang w:val="fr-FR"/>
        </w:rPr>
      </w:pPr>
      <w:r>
        <w:rPr>
          <w:lang w:val="fr-FR"/>
        </w:rPr>
        <w:t>Les productions de Massilia (</w:t>
      </w:r>
      <w:hyperlink r:id="rId1412" w:anchor="Typ_Cera_A_massaliote" w:history="1">
        <w:r>
          <w:rPr>
            <w:rStyle w:val="Hyperlink"/>
            <w:lang w:val="fr-FR"/>
          </w:rPr>
          <w:t>a</w:t>
        </w:r>
        <w:r w:rsidRPr="009E3B7B">
          <w:rPr>
            <w:rStyle w:val="Hyperlink"/>
            <w:lang w:val="fr-FR"/>
          </w:rPr>
          <w:t>mphores massaliotes</w:t>
        </w:r>
      </w:hyperlink>
      <w:r>
        <w:rPr>
          <w:lang w:val="fr-FR"/>
        </w:rPr>
        <w:t>, coupes, cruches, olpès, etc.) dominent tout le Fer 2 en Gaule méditerranéenne (BIB 2692)</w:t>
      </w:r>
    </w:p>
    <w:p w14:paraId="1B9ACFAA" w14:textId="77777777" w:rsidR="008D46DB" w:rsidRPr="0032190F" w:rsidRDefault="008D46DB" w:rsidP="00242C0F">
      <w:pPr>
        <w:jc w:val="both"/>
        <w:rPr>
          <w:lang w:val="fr-FR"/>
        </w:rPr>
      </w:pPr>
    </w:p>
    <w:p w14:paraId="1D1D7B6F" w14:textId="77777777" w:rsidR="008D46DB" w:rsidRPr="0032190F" w:rsidRDefault="008D46DB" w:rsidP="00426FF9">
      <w:pPr>
        <w:pStyle w:val="Heading1"/>
      </w:pPr>
      <w:bookmarkStart w:id="695" w:name="Sit_Caisses_Saint_Jean"/>
      <w:r w:rsidRPr="0032190F">
        <w:t>CAISSES DE SAINT-JEAN</w:t>
      </w:r>
    </w:p>
    <w:bookmarkEnd w:id="695"/>
    <w:p w14:paraId="0F152087" w14:textId="0FD2B3BB" w:rsidR="008D46DB" w:rsidRPr="00067879" w:rsidRDefault="007460D6" w:rsidP="00242C0F">
      <w:pPr>
        <w:jc w:val="both"/>
        <w:rPr>
          <w:sz w:val="20"/>
          <w:lang w:val="fr-FR"/>
        </w:rPr>
      </w:pPr>
      <w:r>
        <w:rPr>
          <w:sz w:val="20"/>
          <w:lang w:val="fr-FR"/>
        </w:rPr>
        <w:t>Caisses de Jean-Jean (BIB 2524), Les Caisse</w:t>
      </w:r>
      <w:r w:rsidR="006B2D41">
        <w:rPr>
          <w:sz w:val="20"/>
          <w:lang w:val="fr-FR"/>
        </w:rPr>
        <w:t>, Ciasses de St-Jean</w:t>
      </w:r>
    </w:p>
    <w:p w14:paraId="388D8E4B" w14:textId="77777777" w:rsidR="00B21476" w:rsidRPr="0032190F" w:rsidRDefault="00B21476" w:rsidP="00242C0F">
      <w:pPr>
        <w:jc w:val="both"/>
        <w:rPr>
          <w:lang w:val="fr-FR"/>
        </w:rPr>
      </w:pPr>
    </w:p>
    <w:p w14:paraId="2998B661" w14:textId="44B4723F" w:rsidR="008D46DB" w:rsidRPr="0032190F" w:rsidRDefault="008D46DB" w:rsidP="00242C0F">
      <w:pPr>
        <w:jc w:val="both"/>
        <w:rPr>
          <w:lang w:val="fr-FR"/>
        </w:rPr>
      </w:pPr>
      <w:r w:rsidRPr="0032190F">
        <w:rPr>
          <w:lang w:val="fr-FR"/>
        </w:rPr>
        <w:t>L’</w:t>
      </w:r>
      <w:hyperlink r:id="rId1413" w:anchor="Cul_Oppidum" w:history="1">
        <w:r w:rsidR="00900011" w:rsidRPr="0032190F">
          <w:rPr>
            <w:rStyle w:val="Hyperlink"/>
            <w:lang w:val="fr-FR"/>
          </w:rPr>
          <w:t>oppidum</w:t>
        </w:r>
      </w:hyperlink>
      <w:r w:rsidR="00900011" w:rsidRPr="0032190F">
        <w:rPr>
          <w:lang w:val="fr-FR"/>
        </w:rPr>
        <w:t xml:space="preserve"> </w:t>
      </w:r>
      <w:r w:rsidRPr="0032190F">
        <w:rPr>
          <w:lang w:val="fr-FR"/>
        </w:rPr>
        <w:t>des Caisses de Saint-Jean, à Mouriès (Bouches-du-Rhône) est connu pour ses stèles gravées reémployées dans les fortifications du 2</w:t>
      </w:r>
      <w:r w:rsidRPr="0032190F">
        <w:rPr>
          <w:vertAlign w:val="superscript"/>
          <w:lang w:val="fr-FR"/>
        </w:rPr>
        <w:t>e</w:t>
      </w:r>
      <w:r w:rsidRPr="0032190F">
        <w:rPr>
          <w:lang w:val="fr-FR"/>
        </w:rPr>
        <w:t xml:space="preserve"> aec. (BIB 1836 p. 283)</w:t>
      </w:r>
    </w:p>
    <w:p w14:paraId="629966A0" w14:textId="77777777" w:rsidR="008D46DB" w:rsidRPr="0032190F" w:rsidRDefault="008D46DB" w:rsidP="00242C0F">
      <w:pPr>
        <w:jc w:val="both"/>
        <w:rPr>
          <w:lang w:val="fr-FR"/>
        </w:rPr>
      </w:pPr>
    </w:p>
    <w:p w14:paraId="3202FB97" w14:textId="77777777" w:rsidR="008D46DB" w:rsidRPr="0032190F" w:rsidRDefault="00067879" w:rsidP="00242C0F">
      <w:pPr>
        <w:pStyle w:val="Heading2"/>
      </w:pPr>
      <w:r>
        <w:lastRenderedPageBreak/>
        <w:t>s</w:t>
      </w:r>
      <w:r w:rsidR="008D46DB" w:rsidRPr="0032190F">
        <w:t>tèles et pierres gravées</w:t>
      </w:r>
    </w:p>
    <w:p w14:paraId="377AA62C" w14:textId="77777777" w:rsidR="00931159" w:rsidRDefault="00931159" w:rsidP="00242C0F">
      <w:pPr>
        <w:jc w:val="both"/>
        <w:rPr>
          <w:lang w:val="fr-FR"/>
        </w:rPr>
      </w:pPr>
    </w:p>
    <w:p w14:paraId="7745C969" w14:textId="2390E155" w:rsidR="007460D6" w:rsidRDefault="008D46DB" w:rsidP="007460D6">
      <w:pPr>
        <w:jc w:val="both"/>
        <w:rPr>
          <w:lang w:val="fr-FR"/>
        </w:rPr>
      </w:pPr>
      <w:r w:rsidRPr="0032190F">
        <w:rPr>
          <w:lang w:val="fr-FR"/>
        </w:rPr>
        <w:t>Les pierres gravées concernent ce qui p</w:t>
      </w:r>
      <w:r w:rsidR="001214A8" w:rsidRPr="0032190F">
        <w:rPr>
          <w:lang w:val="fr-FR"/>
        </w:rPr>
        <w:t>ourrait être des linteaux, pied</w:t>
      </w:r>
      <w:r w:rsidRPr="0032190F">
        <w:rPr>
          <w:lang w:val="fr-FR"/>
        </w:rPr>
        <w:t>roits, etc. des éléments d’architecture. Attribuées à la première occupation du plateau, entre les 6</w:t>
      </w:r>
      <w:r w:rsidRPr="0032190F">
        <w:rPr>
          <w:vertAlign w:val="superscript"/>
          <w:lang w:val="fr-FR"/>
        </w:rPr>
        <w:t>e</w:t>
      </w:r>
      <w:r w:rsidRPr="0032190F">
        <w:rPr>
          <w:lang w:val="fr-FR"/>
        </w:rPr>
        <w:t xml:space="preserve"> et 5</w:t>
      </w:r>
      <w:r w:rsidRPr="0032190F">
        <w:rPr>
          <w:vertAlign w:val="superscript"/>
          <w:lang w:val="fr-FR"/>
        </w:rPr>
        <w:t>e</w:t>
      </w:r>
      <w:r w:rsidRPr="0032190F">
        <w:rPr>
          <w:lang w:val="fr-FR"/>
        </w:rPr>
        <w:t xml:space="preserve"> s. aec. (BIB 1836 p. 283)</w:t>
      </w:r>
      <w:r w:rsidR="00B21476" w:rsidRPr="0032190F">
        <w:rPr>
          <w:lang w:val="fr-FR" w:eastAsia="en-GB"/>
        </w:rPr>
        <w:t xml:space="preserve"> Le(s) stèle(s) devaient être associée(s) à un portique d'exposition comme le montre la présence d'éléments : linteaux, piedroits, etc. (BIB 2524)</w:t>
      </w:r>
      <w:r w:rsidR="006F2BD1" w:rsidRPr="0032190F">
        <w:rPr>
          <w:lang w:val="fr-FR" w:eastAsia="en-GB"/>
        </w:rPr>
        <w:t xml:space="preserve"> </w:t>
      </w:r>
      <w:r w:rsidRPr="0032190F">
        <w:rPr>
          <w:lang w:val="fr-FR"/>
        </w:rPr>
        <w:t xml:space="preserve">Essentiellement réalisées par piquetage, les thèmes sont </w:t>
      </w:r>
      <w:hyperlink r:id="rId1414" w:anchor="Cul_Proto_Art_TAC_T_z" w:history="1">
        <w:r w:rsidR="00017B49" w:rsidRPr="0032190F">
          <w:rPr>
            <w:rStyle w:val="Hyperlink"/>
            <w:lang w:val="fr-FR"/>
          </w:rPr>
          <w:t>zoomorphes</w:t>
        </w:r>
      </w:hyperlink>
      <w:r w:rsidR="003103DD" w:rsidRPr="0032190F">
        <w:rPr>
          <w:lang w:val="fr-FR"/>
        </w:rPr>
        <w:t xml:space="preserve"> </w:t>
      </w:r>
      <w:r w:rsidRPr="0032190F">
        <w:rPr>
          <w:lang w:val="fr-FR"/>
        </w:rPr>
        <w:t xml:space="preserve">(essentiellement le </w:t>
      </w:r>
      <w:hyperlink r:id="rId1415" w:anchor="Cul_Proto_Art_TAC_T_z_chev" w:history="1">
        <w:r w:rsidR="002372BC" w:rsidRPr="0032190F">
          <w:rPr>
            <w:rStyle w:val="Hyperlink"/>
            <w:lang w:val="fr-FR" w:eastAsia="en-GB"/>
          </w:rPr>
          <w:t>cheval</w:t>
        </w:r>
      </w:hyperlink>
      <w:r w:rsidRPr="0032190F">
        <w:rPr>
          <w:lang w:val="fr-FR"/>
        </w:rPr>
        <w:t xml:space="preserve">) et </w:t>
      </w:r>
      <w:hyperlink r:id="rId1416" w:anchor="Cul_Proto_Art_TAC_T_a" w:history="1">
        <w:r w:rsidR="00673F0D" w:rsidRPr="0032190F">
          <w:rPr>
            <w:rStyle w:val="Hyperlink"/>
            <w:lang w:val="fr-FR"/>
          </w:rPr>
          <w:t>anthropomorphes</w:t>
        </w:r>
      </w:hyperlink>
      <w:r w:rsidR="006F2BD1" w:rsidRPr="0032190F">
        <w:rPr>
          <w:lang w:val="fr-FR"/>
        </w:rPr>
        <w:t xml:space="preserve"> </w:t>
      </w:r>
      <w:r w:rsidRPr="0032190F">
        <w:rPr>
          <w:lang w:val="fr-FR"/>
        </w:rPr>
        <w:t xml:space="preserve">(essentiellement le </w:t>
      </w:r>
      <w:hyperlink r:id="rId1417" w:anchor="Cul_Art_TAC_a_cheval_x_personnage" w:history="1">
        <w:r w:rsidRPr="00931159">
          <w:rPr>
            <w:rStyle w:val="Hyperlink"/>
            <w:lang w:val="fr-FR"/>
          </w:rPr>
          <w:t>cavalier</w:t>
        </w:r>
      </w:hyperlink>
      <w:r w:rsidRPr="0032190F">
        <w:rPr>
          <w:lang w:val="fr-FR"/>
        </w:rPr>
        <w:t>)</w:t>
      </w:r>
      <w:r w:rsidR="007460D6">
        <w:rPr>
          <w:lang w:val="fr-FR"/>
        </w:rPr>
        <w:t xml:space="preserve"> </w:t>
      </w:r>
      <w:r w:rsidR="007460D6" w:rsidRPr="0032190F">
        <w:rPr>
          <w:lang w:val="fr-FR"/>
        </w:rPr>
        <w:t>(BIB 1836 p. 283)</w:t>
      </w:r>
      <w:r w:rsidRPr="0032190F">
        <w:rPr>
          <w:lang w:val="fr-FR"/>
        </w:rPr>
        <w:t xml:space="preserve">. </w:t>
      </w:r>
      <w:r w:rsidR="007460D6" w:rsidRPr="0032190F">
        <w:rPr>
          <w:lang w:val="fr-FR"/>
        </w:rPr>
        <w:t xml:space="preserve">Attribués </w:t>
      </w:r>
      <w:r w:rsidR="007460D6">
        <w:rPr>
          <w:lang w:val="fr-FR"/>
        </w:rPr>
        <w:t>au BF</w:t>
      </w:r>
      <w:r w:rsidR="007460D6" w:rsidRPr="0032190F">
        <w:rPr>
          <w:lang w:val="fr-FR"/>
        </w:rPr>
        <w:t xml:space="preserve"> (BIB 2057 p. 56)</w:t>
      </w:r>
    </w:p>
    <w:p w14:paraId="4B4CC2C5" w14:textId="77777777" w:rsidR="007460D6" w:rsidRDefault="007460D6" w:rsidP="007460D6">
      <w:pPr>
        <w:jc w:val="both"/>
        <w:rPr>
          <w:lang w:val="fr-FR"/>
        </w:rPr>
      </w:pPr>
    </w:p>
    <w:p w14:paraId="5AD8E2B2" w14:textId="77777777" w:rsidR="007460D6" w:rsidRPr="0032190F" w:rsidRDefault="007460D6" w:rsidP="007460D6">
      <w:pPr>
        <w:pStyle w:val="Heading2"/>
      </w:pPr>
      <w:r>
        <w:t>comparaisons</w:t>
      </w:r>
    </w:p>
    <w:p w14:paraId="4D7DAC6B" w14:textId="77777777" w:rsidR="007460D6" w:rsidRDefault="007460D6" w:rsidP="00242C0F">
      <w:pPr>
        <w:jc w:val="both"/>
        <w:rPr>
          <w:lang w:val="fr-FR"/>
        </w:rPr>
      </w:pPr>
    </w:p>
    <w:p w14:paraId="694C51F8" w14:textId="4A57E40B" w:rsidR="008D46DB" w:rsidRPr="0032190F" w:rsidRDefault="008D46DB" w:rsidP="00242C0F">
      <w:pPr>
        <w:jc w:val="both"/>
        <w:rPr>
          <w:lang w:val="fr-FR"/>
        </w:rPr>
      </w:pPr>
      <w:r w:rsidRPr="0032190F">
        <w:rPr>
          <w:lang w:val="fr-FR"/>
        </w:rPr>
        <w:t xml:space="preserve">Ces gravures rappellent des // intéressants avec </w:t>
      </w:r>
      <w:hyperlink r:id="rId1418" w:anchor="Sit_Glanum" w:history="1">
        <w:r w:rsidRPr="0032190F">
          <w:rPr>
            <w:rStyle w:val="Hyperlink"/>
            <w:lang w:val="fr-FR"/>
          </w:rPr>
          <w:t>Glanum</w:t>
        </w:r>
      </w:hyperlink>
      <w:r w:rsidR="003103DD" w:rsidRPr="0032190F">
        <w:rPr>
          <w:lang w:val="fr-FR"/>
        </w:rPr>
        <w:t xml:space="preserve"> </w:t>
      </w:r>
      <w:r w:rsidRPr="0032190F">
        <w:rPr>
          <w:lang w:val="fr-FR"/>
        </w:rPr>
        <w:t xml:space="preserve">(BIB 1836 p. 283) mais aussi </w:t>
      </w:r>
      <w:hyperlink r:id="rId1419" w:anchor="Sit_Mailhac" w:history="1">
        <w:r w:rsidRPr="0032190F">
          <w:rPr>
            <w:rStyle w:val="Hyperlink"/>
            <w:lang w:val="fr-FR"/>
          </w:rPr>
          <w:t>Mailhac</w:t>
        </w:r>
      </w:hyperlink>
      <w:r w:rsidR="007460D6" w:rsidRPr="007460D6">
        <w:rPr>
          <w:lang w:val="fr-FR"/>
        </w:rPr>
        <w:t xml:space="preserve"> et </w:t>
      </w:r>
      <w:hyperlink r:id="rId1420" w:anchor="Sit_Baou_Roux" w:history="1">
        <w:r w:rsidR="007460D6" w:rsidRPr="007460D6">
          <w:rPr>
            <w:rStyle w:val="Hyperlink"/>
            <w:lang w:val="fr-FR"/>
          </w:rPr>
          <w:t>Baou-Roux</w:t>
        </w:r>
      </w:hyperlink>
      <w:r w:rsidRPr="0032190F">
        <w:rPr>
          <w:lang w:val="fr-FR"/>
        </w:rPr>
        <w:t xml:space="preserve"> (SS BIB)</w:t>
      </w:r>
    </w:p>
    <w:p w14:paraId="2FF193C7" w14:textId="77777777" w:rsidR="00F35E4A" w:rsidRPr="0032190F" w:rsidRDefault="00F35E4A" w:rsidP="00242C0F">
      <w:pPr>
        <w:jc w:val="both"/>
        <w:rPr>
          <w:lang w:val="fr-FR"/>
        </w:rPr>
      </w:pPr>
    </w:p>
    <w:p w14:paraId="61BEF65C" w14:textId="77777777" w:rsidR="00F35E4A" w:rsidRPr="0032190F" w:rsidRDefault="00067879" w:rsidP="00F35E4A">
      <w:pPr>
        <w:pStyle w:val="Heading3"/>
      </w:pPr>
      <w:r>
        <w:t>i</w:t>
      </w:r>
      <w:r w:rsidR="00F35E4A" w:rsidRPr="0032190F">
        <w:t>nterprétation</w:t>
      </w:r>
    </w:p>
    <w:p w14:paraId="75FE02AE" w14:textId="77777777" w:rsidR="001214A8" w:rsidRPr="0032190F" w:rsidRDefault="00F35E4A" w:rsidP="00242C0F">
      <w:pPr>
        <w:jc w:val="both"/>
        <w:rPr>
          <w:lang w:val="fr-FR"/>
        </w:rPr>
      </w:pPr>
      <w:r w:rsidRPr="0032190F">
        <w:rPr>
          <w:szCs w:val="22"/>
          <w:lang w:val="fr-FR" w:eastAsia="en-GB"/>
        </w:rPr>
        <w:t xml:space="preserve">C’est en tant que récit des origines du groupe que l’on peut interpréter les découvertes réalisées </w:t>
      </w:r>
      <w:r w:rsidR="00067879">
        <w:rPr>
          <w:szCs w:val="22"/>
          <w:lang w:val="fr-FR" w:eastAsia="en-GB"/>
        </w:rPr>
        <w:t>aux</w:t>
      </w:r>
      <w:r w:rsidRPr="0032190F">
        <w:rPr>
          <w:szCs w:val="22"/>
          <w:lang w:val="fr-FR" w:eastAsia="en-GB"/>
        </w:rPr>
        <w:t xml:space="preserve"> Caisses de Jean-Jean (Marcadal 1992 ; Coignard, Marcadal 1998).(BIB 2524)  </w:t>
      </w:r>
      <w:r w:rsidRPr="0032190F">
        <w:rPr>
          <w:lang w:val="fr-FR"/>
        </w:rPr>
        <w:t xml:space="preserve"> </w:t>
      </w:r>
      <w:r w:rsidR="007421BB" w:rsidRPr="007421BB">
        <w:rPr>
          <w:lang w:val="fr-FR"/>
        </w:rPr>
        <w:t xml:space="preserve">Chronologiquement et culturellement les décors de la Caisses de Saint-Jean marquent la phase faisant suite aux cultes naturistes exclusifs et montrent par leur réutilisation puis leur réemploi l’évolution et la continuité des pratiques cultuelles et des groupes locaux (BIB 2524)   </w:t>
      </w:r>
    </w:p>
    <w:p w14:paraId="2CB9D68E" w14:textId="77777777" w:rsidR="006F2BD1" w:rsidRPr="0032190F" w:rsidRDefault="006F2BD1" w:rsidP="00242C0F">
      <w:pPr>
        <w:jc w:val="both"/>
        <w:rPr>
          <w:lang w:val="fr-FR"/>
        </w:rPr>
      </w:pPr>
    </w:p>
    <w:p w14:paraId="7068DD79" w14:textId="77777777" w:rsidR="001214A8" w:rsidRPr="0032190F" w:rsidRDefault="001214A8" w:rsidP="00426FF9">
      <w:pPr>
        <w:pStyle w:val="Heading1"/>
      </w:pPr>
      <w:bookmarkStart w:id="696" w:name="Sit_Glanum"/>
      <w:r w:rsidRPr="0032190F">
        <w:t>GLANUM</w:t>
      </w:r>
    </w:p>
    <w:bookmarkEnd w:id="696"/>
    <w:p w14:paraId="02056DA3" w14:textId="77777777" w:rsidR="00FE551C" w:rsidRPr="00067879" w:rsidRDefault="00B0118C" w:rsidP="00242C0F">
      <w:pPr>
        <w:jc w:val="both"/>
        <w:rPr>
          <w:sz w:val="20"/>
          <w:lang w:val="fr-FR"/>
        </w:rPr>
      </w:pPr>
      <w:r w:rsidRPr="00067879">
        <w:rPr>
          <w:sz w:val="20"/>
          <w:lang w:val="fr-FR"/>
        </w:rPr>
        <w:t>Glanon (D. Garcia)</w:t>
      </w:r>
    </w:p>
    <w:p w14:paraId="254BB14D" w14:textId="77777777" w:rsidR="00FB7CB0" w:rsidRDefault="00FB7CB0" w:rsidP="001214A8">
      <w:pPr>
        <w:autoSpaceDE w:val="0"/>
        <w:autoSpaceDN w:val="0"/>
        <w:adjustRightInd w:val="0"/>
        <w:rPr>
          <w:lang w:val="fr-FR" w:eastAsia="en-GB"/>
        </w:rPr>
      </w:pPr>
    </w:p>
    <w:p w14:paraId="63DD9B75" w14:textId="77777777" w:rsidR="00FB7CB0" w:rsidRDefault="001214A8" w:rsidP="00FB7CB0">
      <w:pPr>
        <w:autoSpaceDE w:val="0"/>
        <w:autoSpaceDN w:val="0"/>
        <w:adjustRightInd w:val="0"/>
        <w:jc w:val="both"/>
        <w:rPr>
          <w:lang w:val="fr-FR"/>
        </w:rPr>
      </w:pPr>
      <w:r w:rsidRPr="0032190F">
        <w:rPr>
          <w:lang w:val="fr-FR" w:eastAsia="en-GB"/>
        </w:rPr>
        <w:t>Glanum à Saint-Rémy-de-Provence</w:t>
      </w:r>
      <w:r w:rsidR="00B21476" w:rsidRPr="0032190F">
        <w:rPr>
          <w:lang w:val="fr-FR" w:eastAsia="en-GB"/>
        </w:rPr>
        <w:t xml:space="preserve"> </w:t>
      </w:r>
      <w:r w:rsidRPr="0032190F">
        <w:rPr>
          <w:lang w:val="fr-FR" w:eastAsia="en-GB"/>
        </w:rPr>
        <w:t>(Bouches-du-Rhône)</w:t>
      </w:r>
      <w:r w:rsidR="00E42998" w:rsidRPr="0032190F">
        <w:rPr>
          <w:lang w:val="fr-FR" w:eastAsia="en-GB"/>
        </w:rPr>
        <w:t>, dans les Alpilles,</w:t>
      </w:r>
      <w:r w:rsidRPr="0032190F">
        <w:rPr>
          <w:lang w:val="fr-FR" w:eastAsia="en-GB"/>
        </w:rPr>
        <w:t xml:space="preserve"> </w:t>
      </w:r>
      <w:r w:rsidR="00FB7CB0" w:rsidRPr="0032190F">
        <w:rPr>
          <w:lang w:val="fr-FR"/>
        </w:rPr>
        <w:t xml:space="preserve">Situé sur la </w:t>
      </w:r>
      <w:r w:rsidR="00FB7CB0" w:rsidRPr="0032190F">
        <w:rPr>
          <w:i/>
          <w:lang w:val="fr-FR"/>
        </w:rPr>
        <w:t>Via Domitia</w:t>
      </w:r>
      <w:r w:rsidR="00FB7CB0" w:rsidRPr="0032190F">
        <w:rPr>
          <w:lang w:val="fr-FR"/>
        </w:rPr>
        <w:t xml:space="preserve">. </w:t>
      </w:r>
      <w:r w:rsidR="00FB7CB0" w:rsidRPr="0032190F">
        <w:rPr>
          <w:rStyle w:val="Hyperlink"/>
          <w:color w:val="auto"/>
          <w:u w:val="none"/>
          <w:lang w:val="fr-FR" w:eastAsia="en-GB"/>
        </w:rPr>
        <w:t xml:space="preserve">A proximité d’Ernaginum </w:t>
      </w:r>
      <w:r w:rsidR="00FB7CB0" w:rsidRPr="0032190F">
        <w:rPr>
          <w:lang w:val="fr-FR"/>
        </w:rPr>
        <w:t>(visite du site 15/10/16)</w:t>
      </w:r>
      <w:r w:rsidR="00FB7CB0">
        <w:rPr>
          <w:lang w:val="fr-FR"/>
        </w:rPr>
        <w:t xml:space="preserve"> "entité paysagère remarquable" (BIB 2692)</w:t>
      </w:r>
    </w:p>
    <w:p w14:paraId="47A1C918" w14:textId="77777777" w:rsidR="00FB7CB0" w:rsidRDefault="00FB7CB0" w:rsidP="001214A8">
      <w:pPr>
        <w:autoSpaceDE w:val="0"/>
        <w:autoSpaceDN w:val="0"/>
        <w:adjustRightInd w:val="0"/>
        <w:rPr>
          <w:lang w:val="fr-FR"/>
        </w:rPr>
      </w:pPr>
    </w:p>
    <w:p w14:paraId="24AC85A5" w14:textId="76161120" w:rsidR="00FB7CB0" w:rsidRDefault="001E00BE" w:rsidP="00FB7CB0">
      <w:pPr>
        <w:pStyle w:val="Heading2"/>
      </w:pPr>
      <w:r>
        <w:t>p</w:t>
      </w:r>
      <w:r w:rsidR="00FB7CB0">
        <w:t>ériodisation</w:t>
      </w:r>
    </w:p>
    <w:p w14:paraId="098FE250" w14:textId="77777777" w:rsidR="00FB7CB0" w:rsidRDefault="00FB7CB0" w:rsidP="001214A8">
      <w:pPr>
        <w:autoSpaceDE w:val="0"/>
        <w:autoSpaceDN w:val="0"/>
        <w:adjustRightInd w:val="0"/>
        <w:rPr>
          <w:lang w:val="fr-FR"/>
        </w:rPr>
      </w:pPr>
    </w:p>
    <w:p w14:paraId="6FE9C298" w14:textId="77777777" w:rsidR="00FB7CB0" w:rsidRDefault="00FB7CB0" w:rsidP="00FB7CB0">
      <w:pPr>
        <w:pStyle w:val="Heading3"/>
      </w:pPr>
      <w:bookmarkStart w:id="697" w:name="Sit_Glanum_per_Bz"/>
      <w:r>
        <w:t>Bronze</w:t>
      </w:r>
    </w:p>
    <w:bookmarkEnd w:id="697"/>
    <w:p w14:paraId="75DB2F83" w14:textId="77777777" w:rsidR="00FB7CB0" w:rsidRDefault="00FB7CB0" w:rsidP="001214A8">
      <w:pPr>
        <w:autoSpaceDE w:val="0"/>
        <w:autoSpaceDN w:val="0"/>
        <w:adjustRightInd w:val="0"/>
        <w:rPr>
          <w:lang w:val="fr-FR"/>
        </w:rPr>
      </w:pPr>
    </w:p>
    <w:p w14:paraId="74BA9CD0" w14:textId="2C860E78" w:rsidR="00FB7CB0" w:rsidRDefault="00FB7CB0" w:rsidP="00FB7CB0">
      <w:pPr>
        <w:autoSpaceDE w:val="0"/>
        <w:autoSpaceDN w:val="0"/>
        <w:adjustRightInd w:val="0"/>
        <w:rPr>
          <w:lang w:val="fr-FR"/>
        </w:rPr>
      </w:pPr>
      <w:r>
        <w:rPr>
          <w:lang w:val="fr-FR" w:eastAsia="en-GB"/>
        </w:rPr>
        <w:t xml:space="preserve">Glanum </w:t>
      </w:r>
      <w:r w:rsidR="001214A8" w:rsidRPr="0032190F">
        <w:rPr>
          <w:lang w:val="fr-FR" w:eastAsia="en-GB"/>
        </w:rPr>
        <w:t xml:space="preserve">a livré des éléments céramiques du </w:t>
      </w:r>
      <w:r>
        <w:rPr>
          <w:lang w:val="fr-FR" w:eastAsia="en-GB"/>
        </w:rPr>
        <w:t>BF</w:t>
      </w:r>
      <w:r w:rsidR="001214A8" w:rsidRPr="0032190F">
        <w:rPr>
          <w:lang w:val="fr-FR" w:eastAsia="en-GB"/>
        </w:rPr>
        <w:t xml:space="preserve"> 3b (BIB 1477) </w:t>
      </w:r>
      <w:r w:rsidR="00407C55" w:rsidRPr="0032190F">
        <w:rPr>
          <w:lang w:val="fr-FR" w:eastAsia="en-GB"/>
        </w:rPr>
        <w:t>dont une décoratio</w:t>
      </w:r>
      <w:r>
        <w:rPr>
          <w:lang w:val="fr-FR" w:eastAsia="en-GB"/>
        </w:rPr>
        <w:t>n</w:t>
      </w:r>
      <w:r w:rsidR="00407C55" w:rsidRPr="0032190F">
        <w:rPr>
          <w:lang w:val="fr-FR" w:eastAsia="en-GB"/>
        </w:rPr>
        <w:t xml:space="preserve"> avec des personnages </w:t>
      </w:r>
      <w:r w:rsidR="001214A8" w:rsidRPr="0032190F">
        <w:rPr>
          <w:lang w:val="fr-FR" w:eastAsia="en-GB"/>
        </w:rPr>
        <w:t xml:space="preserve">v. </w:t>
      </w:r>
      <w:hyperlink r:id="rId1421" w:anchor="Sit_Mailhac" w:history="1">
        <w:r w:rsidR="001214A8" w:rsidRPr="0032190F">
          <w:rPr>
            <w:rStyle w:val="Hyperlink"/>
            <w:lang w:val="fr-FR"/>
          </w:rPr>
          <w:t>Mailhac</w:t>
        </w:r>
      </w:hyperlink>
      <w:r w:rsidR="001214A8" w:rsidRPr="0032190F">
        <w:rPr>
          <w:lang w:val="fr-FR"/>
        </w:rPr>
        <w:t xml:space="preserve"> (SS BIB)</w:t>
      </w:r>
      <w:r w:rsidR="00421955" w:rsidRPr="0032190F">
        <w:rPr>
          <w:lang w:val="fr-FR"/>
        </w:rPr>
        <w:t xml:space="preserve">. </w:t>
      </w:r>
      <w:r w:rsidRPr="0042789F">
        <w:rPr>
          <w:lang w:val="fr-FR"/>
        </w:rPr>
        <w:t>Saint-Remy-de-Provence</w:t>
      </w:r>
      <w:r>
        <w:rPr>
          <w:lang w:val="fr-FR"/>
        </w:rPr>
        <w:t xml:space="preserve">, vase à signes anthropomorphe et/ou zoomorphe du BF 3b (BIB 1827) </w:t>
      </w:r>
      <w:r w:rsidRPr="0032190F">
        <w:rPr>
          <w:lang w:val="fr-FR"/>
        </w:rPr>
        <w:t xml:space="preserve">v. </w:t>
      </w:r>
      <w:hyperlink r:id="rId1422" w:anchor="Sit_Baou_Roux" w:history="1">
        <w:r w:rsidRPr="0032190F">
          <w:rPr>
            <w:rStyle w:val="Hyperlink"/>
            <w:lang w:val="fr-FR" w:eastAsia="en-GB"/>
          </w:rPr>
          <w:t>Baou-Roux</w:t>
        </w:r>
      </w:hyperlink>
    </w:p>
    <w:p w14:paraId="361ECAE1" w14:textId="77777777" w:rsidR="00FB7CB0" w:rsidRDefault="00FB7CB0" w:rsidP="00FB7CB0">
      <w:pPr>
        <w:autoSpaceDE w:val="0"/>
        <w:autoSpaceDN w:val="0"/>
        <w:adjustRightInd w:val="0"/>
        <w:rPr>
          <w:lang w:val="fr-FR"/>
        </w:rPr>
      </w:pPr>
    </w:p>
    <w:p w14:paraId="5659E231" w14:textId="77777777" w:rsidR="00FB7CB0" w:rsidRPr="0042789F" w:rsidRDefault="00FB7CB0" w:rsidP="00FB7CB0">
      <w:pPr>
        <w:pStyle w:val="Heading3"/>
      </w:pPr>
      <w:r>
        <w:t>Fer</w:t>
      </w:r>
    </w:p>
    <w:p w14:paraId="51476471" w14:textId="43AE6100" w:rsidR="00FB7CB0" w:rsidRPr="0032190F" w:rsidRDefault="00FB7CB0" w:rsidP="007421BB">
      <w:pPr>
        <w:jc w:val="both"/>
        <w:rPr>
          <w:lang w:val="fr-FR"/>
        </w:rPr>
      </w:pPr>
      <w:r w:rsidRPr="0032190F">
        <w:rPr>
          <w:lang w:val="fr-FR"/>
        </w:rPr>
        <w:t xml:space="preserve">Stèle avec </w:t>
      </w:r>
      <w:hyperlink r:id="rId1423" w:anchor="Cul_Proto_Art_TAC_T_z_chev" w:history="1">
        <w:r w:rsidRPr="0032190F">
          <w:rPr>
            <w:rStyle w:val="Hyperlink"/>
            <w:lang w:val="fr-FR" w:eastAsia="en-GB"/>
          </w:rPr>
          <w:t>chevaux</w:t>
        </w:r>
      </w:hyperlink>
      <w:r w:rsidRPr="0032190F">
        <w:rPr>
          <w:lang w:val="fr-FR"/>
        </w:rPr>
        <w:t xml:space="preserve"> figurés daté entre le </w:t>
      </w:r>
      <w:hyperlink r:id="rId1424" w:anchor="Cul_Hallstatt_A2" w:history="1">
        <w:r w:rsidRPr="0032190F">
          <w:rPr>
            <w:rStyle w:val="Hyperlink"/>
            <w:lang w:val="fr-FR"/>
          </w:rPr>
          <w:t>Ha A2</w:t>
        </w:r>
      </w:hyperlink>
      <w:r w:rsidRPr="0032190F">
        <w:rPr>
          <w:lang w:val="fr-FR"/>
        </w:rPr>
        <w:t>/</w:t>
      </w:r>
      <w:hyperlink r:id="rId1425" w:anchor="Cul_Hallstatt_B1" w:history="1">
        <w:r w:rsidRPr="0032190F">
          <w:rPr>
            <w:rStyle w:val="Hyperlink"/>
            <w:lang w:val="fr-FR"/>
          </w:rPr>
          <w:t>B1</w:t>
        </w:r>
      </w:hyperlink>
      <w:r w:rsidRPr="0032190F">
        <w:rPr>
          <w:lang w:val="fr-FR"/>
        </w:rPr>
        <w:t xml:space="preserve"> et le </w:t>
      </w:r>
      <w:hyperlink r:id="rId1426" w:anchor="Cul_Hallstatt_D" w:history="1">
        <w:r w:rsidRPr="0032190F">
          <w:rPr>
            <w:rStyle w:val="Hyperlink"/>
            <w:lang w:val="fr-FR"/>
          </w:rPr>
          <w:t>Ha D</w:t>
        </w:r>
      </w:hyperlink>
      <w:r w:rsidRPr="0032190F">
        <w:rPr>
          <w:lang w:val="fr-FR"/>
        </w:rPr>
        <w:t xml:space="preserve"> (BIB 2045 p. 21) Attribuée à la fin de </w:t>
      </w:r>
      <w:r w:rsidR="00511329">
        <w:rPr>
          <w:lang w:val="fr-FR"/>
        </w:rPr>
        <w:t>du</w:t>
      </w:r>
      <w:hyperlink r:id="rId1427" w:anchor="Cul_Bronze" w:history="1">
        <w:r w:rsidR="00511329">
          <w:rPr>
            <w:rStyle w:val="Hyperlink"/>
            <w:lang w:val="fr-FR"/>
          </w:rPr>
          <w:t xml:space="preserve"> </w:t>
        </w:r>
        <w:r w:rsidRPr="0032190F">
          <w:rPr>
            <w:rStyle w:val="Hyperlink"/>
            <w:lang w:val="fr-FR"/>
          </w:rPr>
          <w:t>Bronze</w:t>
        </w:r>
      </w:hyperlink>
      <w:r w:rsidRPr="0032190F">
        <w:rPr>
          <w:lang w:val="fr-FR"/>
        </w:rPr>
        <w:t xml:space="preserve"> (BIB 2057 p. 56)</w:t>
      </w:r>
    </w:p>
    <w:p w14:paraId="3AE51972" w14:textId="540B4FFE" w:rsidR="00FB7CB0" w:rsidRPr="00FB7CB0" w:rsidRDefault="00FB7CB0" w:rsidP="007421BB">
      <w:pPr>
        <w:autoSpaceDE w:val="0"/>
        <w:autoSpaceDN w:val="0"/>
        <w:adjustRightInd w:val="0"/>
        <w:jc w:val="both"/>
        <w:rPr>
          <w:color w:val="0000FF"/>
          <w:u w:val="single"/>
          <w:lang w:val="fr-FR" w:eastAsia="en-GB"/>
        </w:rPr>
      </w:pPr>
      <w:r w:rsidRPr="0032190F">
        <w:rPr>
          <w:lang w:val="fr-FR" w:eastAsia="en-GB"/>
        </w:rPr>
        <w:t xml:space="preserve">Représentation d’une figuration </w:t>
      </w:r>
      <w:hyperlink r:id="rId1428" w:anchor="Cul_Proto_Art_TAC_T_a" w:history="1">
        <w:r w:rsidRPr="0032190F">
          <w:rPr>
            <w:rStyle w:val="Hyperlink"/>
            <w:lang w:val="fr-FR"/>
          </w:rPr>
          <w:t>humaine</w:t>
        </w:r>
      </w:hyperlink>
      <w:r w:rsidRPr="0032190F">
        <w:rPr>
          <w:lang w:val="fr-FR"/>
        </w:rPr>
        <w:t xml:space="preserve"> </w:t>
      </w:r>
      <w:hyperlink r:id="rId1429" w:anchor="Cul_Religion__Heros" w:history="1">
        <w:r w:rsidRPr="0032190F">
          <w:rPr>
            <w:rStyle w:val="Hyperlink"/>
            <w:lang w:val="fr-FR"/>
          </w:rPr>
          <w:t>héroïsée</w:t>
        </w:r>
      </w:hyperlink>
      <w:r w:rsidRPr="0032190F">
        <w:rPr>
          <w:lang w:val="fr-FR"/>
        </w:rPr>
        <w:t xml:space="preserve"> </w:t>
      </w:r>
      <w:r w:rsidRPr="0032190F">
        <w:rPr>
          <w:lang w:val="fr-FR" w:eastAsia="en-GB"/>
        </w:rPr>
        <w:t>datée du milieu 8</w:t>
      </w:r>
      <w:r w:rsidRPr="0032190F">
        <w:rPr>
          <w:vertAlign w:val="superscript"/>
          <w:lang w:val="fr-FR" w:eastAsia="en-GB"/>
        </w:rPr>
        <w:t>e</w:t>
      </w:r>
      <w:r w:rsidRPr="0032190F">
        <w:rPr>
          <w:lang w:val="fr-FR" w:eastAsia="en-GB"/>
        </w:rPr>
        <w:t xml:space="preserve"> – milieu 6</w:t>
      </w:r>
      <w:r w:rsidRPr="0032190F">
        <w:rPr>
          <w:vertAlign w:val="superscript"/>
          <w:lang w:val="fr-FR" w:eastAsia="en-GB"/>
        </w:rPr>
        <w:t>e</w:t>
      </w:r>
      <w:r w:rsidRPr="0032190F">
        <w:rPr>
          <w:lang w:val="fr-FR" w:eastAsia="en-GB"/>
        </w:rPr>
        <w:t xml:space="preserve"> s. aec (BIB 2050 fig. 2)</w:t>
      </w:r>
      <w:r w:rsidRPr="00FB7CB0">
        <w:rPr>
          <w:szCs w:val="22"/>
          <w:lang w:val="fr-FR" w:eastAsia="en-GB"/>
        </w:rPr>
        <w:t xml:space="preserve"> </w:t>
      </w:r>
      <w:r w:rsidRPr="0032190F">
        <w:rPr>
          <w:szCs w:val="22"/>
          <w:lang w:val="fr-FR" w:eastAsia="en-GB"/>
        </w:rPr>
        <w:t xml:space="preserve">Fer 1 ? (SS BIB) portiques et salles hypostyles, linteau et pilier à représentations </w:t>
      </w:r>
      <w:hyperlink r:id="rId1430" w:anchor="Cul_Art_TAC_T_c_teteCoupee" w:history="1">
        <w:r w:rsidR="00D732A2" w:rsidRPr="00D732A2">
          <w:rPr>
            <w:rStyle w:val="Hyperlink"/>
            <w:lang w:val="fr-FR"/>
          </w:rPr>
          <w:t>têtes coupées</w:t>
        </w:r>
      </w:hyperlink>
      <w:r w:rsidRPr="0032190F">
        <w:rPr>
          <w:szCs w:val="22"/>
          <w:lang w:val="fr-FR" w:eastAsia="en-GB"/>
        </w:rPr>
        <w:t xml:space="preserve">, etc. (Roth 2004).(BIB 2524)  </w:t>
      </w:r>
    </w:p>
    <w:p w14:paraId="020DEE74" w14:textId="77777777" w:rsidR="00FB7CB0" w:rsidRPr="0032190F" w:rsidRDefault="00FB7CB0" w:rsidP="001214A8">
      <w:pPr>
        <w:autoSpaceDE w:val="0"/>
        <w:autoSpaceDN w:val="0"/>
        <w:adjustRightInd w:val="0"/>
        <w:rPr>
          <w:rStyle w:val="Hyperlink"/>
          <w:color w:val="auto"/>
          <w:u w:val="none"/>
          <w:lang w:val="fr-FR" w:eastAsia="en-GB"/>
        </w:rPr>
      </w:pPr>
    </w:p>
    <w:p w14:paraId="6B8188EB" w14:textId="77777777" w:rsidR="00FB7CB0" w:rsidRDefault="00FB7CB0" w:rsidP="00FB7CB0">
      <w:pPr>
        <w:pStyle w:val="Heading3"/>
      </w:pPr>
      <w:r>
        <w:t>Antiquité</w:t>
      </w:r>
    </w:p>
    <w:p w14:paraId="636E82BA" w14:textId="77777777" w:rsidR="00421955" w:rsidRDefault="00FB7CB0" w:rsidP="001214A8">
      <w:pPr>
        <w:autoSpaceDE w:val="0"/>
        <w:autoSpaceDN w:val="0"/>
        <w:adjustRightInd w:val="0"/>
        <w:rPr>
          <w:lang w:val="fr-FR"/>
        </w:rPr>
      </w:pPr>
      <w:r w:rsidRPr="0032190F">
        <w:rPr>
          <w:lang w:val="fr-FR" w:eastAsia="en-GB"/>
        </w:rPr>
        <w:t xml:space="preserve">agglomération .(BIB 2524)  </w:t>
      </w:r>
      <w:r w:rsidR="00421955" w:rsidRPr="0032190F">
        <w:rPr>
          <w:lang w:val="fr-FR"/>
        </w:rPr>
        <w:t>Le traitement lapidaire « en arêtes de poissons » est caractéristique du 2</w:t>
      </w:r>
      <w:r w:rsidR="00421955" w:rsidRPr="0032190F">
        <w:rPr>
          <w:vertAlign w:val="superscript"/>
          <w:lang w:val="fr-FR"/>
        </w:rPr>
        <w:t>e</w:t>
      </w:r>
      <w:r w:rsidR="00421955" w:rsidRPr="0032190F">
        <w:rPr>
          <w:lang w:val="fr-FR"/>
        </w:rPr>
        <w:t>. Le site montre un mausolée à l’entrée de la nécropole et un arc municipal (visite du site 15/10/16)</w:t>
      </w:r>
    </w:p>
    <w:p w14:paraId="219A04F2" w14:textId="77777777" w:rsidR="00C10D01" w:rsidRPr="0032190F" w:rsidRDefault="00C10D01" w:rsidP="001214A8">
      <w:pPr>
        <w:autoSpaceDE w:val="0"/>
        <w:autoSpaceDN w:val="0"/>
        <w:adjustRightInd w:val="0"/>
        <w:rPr>
          <w:rStyle w:val="Hyperlink"/>
          <w:lang w:val="fr-FR" w:eastAsia="en-GB"/>
        </w:rPr>
      </w:pPr>
    </w:p>
    <w:p w14:paraId="2CBC768E" w14:textId="77777777" w:rsidR="00421955" w:rsidRPr="0032190F" w:rsidRDefault="00421955" w:rsidP="00426FF9">
      <w:pPr>
        <w:pStyle w:val="Heading1"/>
        <w:rPr>
          <w:rStyle w:val="Hyperlink"/>
          <w:color w:val="auto"/>
          <w:u w:val="none"/>
        </w:rPr>
      </w:pPr>
      <w:r w:rsidRPr="0032190F">
        <w:rPr>
          <w:rStyle w:val="Hyperlink"/>
          <w:color w:val="auto"/>
          <w:u w:val="none"/>
        </w:rPr>
        <w:lastRenderedPageBreak/>
        <w:t>ERNAGINUM</w:t>
      </w:r>
    </w:p>
    <w:p w14:paraId="551CF9BB" w14:textId="77777777" w:rsidR="00421955" w:rsidRPr="0032190F" w:rsidRDefault="00421955" w:rsidP="001214A8">
      <w:pPr>
        <w:autoSpaceDE w:val="0"/>
        <w:autoSpaceDN w:val="0"/>
        <w:adjustRightInd w:val="0"/>
        <w:rPr>
          <w:rStyle w:val="Hyperlink"/>
          <w:color w:val="auto"/>
          <w:u w:val="none"/>
          <w:lang w:val="fr-FR" w:eastAsia="en-GB"/>
        </w:rPr>
      </w:pPr>
    </w:p>
    <w:p w14:paraId="53A55419" w14:textId="25530E94" w:rsidR="00421955" w:rsidRPr="0032190F" w:rsidRDefault="00421955" w:rsidP="001214A8">
      <w:pPr>
        <w:autoSpaceDE w:val="0"/>
        <w:autoSpaceDN w:val="0"/>
        <w:adjustRightInd w:val="0"/>
        <w:rPr>
          <w:rStyle w:val="Hyperlink"/>
          <w:color w:val="auto"/>
          <w:u w:val="none"/>
          <w:lang w:val="fr-FR" w:eastAsia="en-GB"/>
        </w:rPr>
      </w:pPr>
      <w:r w:rsidRPr="0032190F">
        <w:rPr>
          <w:rStyle w:val="Hyperlink"/>
          <w:color w:val="auto"/>
          <w:u w:val="none"/>
          <w:lang w:val="fr-FR" w:eastAsia="en-GB"/>
        </w:rPr>
        <w:t xml:space="preserve">A proximité de </w:t>
      </w:r>
      <w:hyperlink r:id="rId1431" w:anchor="Sit_Glanum" w:history="1">
        <w:r w:rsidR="001E00BE" w:rsidRPr="0032190F">
          <w:rPr>
            <w:rStyle w:val="Hyperlink"/>
            <w:lang w:val="fr-FR"/>
          </w:rPr>
          <w:t>Glanum</w:t>
        </w:r>
      </w:hyperlink>
      <w:r w:rsidRPr="0032190F">
        <w:rPr>
          <w:rStyle w:val="Hyperlink"/>
          <w:color w:val="auto"/>
          <w:u w:val="none"/>
          <w:lang w:val="fr-FR" w:eastAsia="en-GB"/>
        </w:rPr>
        <w:t>. Cité située au croisement des vias Domitia, Aurelia, Agrippa (visite du site 15/10/16)</w:t>
      </w:r>
    </w:p>
    <w:p w14:paraId="089822C5" w14:textId="77777777" w:rsidR="00421955" w:rsidRPr="0032190F" w:rsidRDefault="00421955" w:rsidP="001214A8">
      <w:pPr>
        <w:autoSpaceDE w:val="0"/>
        <w:autoSpaceDN w:val="0"/>
        <w:adjustRightInd w:val="0"/>
        <w:rPr>
          <w:rStyle w:val="Hyperlink"/>
          <w:lang w:val="fr-FR" w:eastAsia="en-GB"/>
        </w:rPr>
      </w:pPr>
    </w:p>
    <w:p w14:paraId="4F7A9151" w14:textId="77777777" w:rsidR="00C10D01" w:rsidRPr="0032190F" w:rsidRDefault="00C10D01" w:rsidP="00426FF9">
      <w:pPr>
        <w:pStyle w:val="Heading1"/>
        <w:rPr>
          <w:rStyle w:val="Hyperlink"/>
          <w:color w:val="000000" w:themeColor="text1"/>
          <w:u w:val="none"/>
        </w:rPr>
      </w:pPr>
      <w:bookmarkStart w:id="698" w:name="Sit_Carla"/>
      <w:r w:rsidRPr="0032190F">
        <w:t>CARLA</w:t>
      </w:r>
      <w:r w:rsidRPr="0032190F">
        <w:rPr>
          <w:rStyle w:val="Hyperlink"/>
          <w:color w:val="000000" w:themeColor="text1"/>
          <w:u w:val="none"/>
        </w:rPr>
        <w:t xml:space="preserve"> (LE)</w:t>
      </w:r>
    </w:p>
    <w:bookmarkEnd w:id="698"/>
    <w:p w14:paraId="2C25C1A5" w14:textId="77777777" w:rsidR="00C10D01" w:rsidRPr="0032190F" w:rsidRDefault="00C10D01" w:rsidP="001214A8">
      <w:pPr>
        <w:autoSpaceDE w:val="0"/>
        <w:autoSpaceDN w:val="0"/>
        <w:adjustRightInd w:val="0"/>
        <w:rPr>
          <w:rStyle w:val="Hyperlink"/>
          <w:color w:val="000000" w:themeColor="text1"/>
          <w:u w:val="none"/>
          <w:lang w:val="fr-FR" w:eastAsia="en-GB"/>
        </w:rPr>
      </w:pPr>
    </w:p>
    <w:p w14:paraId="3F829C07" w14:textId="3F7E4D49" w:rsidR="00C10D01" w:rsidRPr="0032190F" w:rsidRDefault="00C10D01" w:rsidP="00C10D01">
      <w:pPr>
        <w:jc w:val="both"/>
        <w:rPr>
          <w:rStyle w:val="Hyperlink"/>
          <w:color w:val="auto"/>
          <w:u w:val="none"/>
          <w:lang w:val="fr-FR" w:eastAsia="en-GB"/>
        </w:rPr>
      </w:pPr>
      <w:r w:rsidRPr="0032190F">
        <w:rPr>
          <w:lang w:val="fr-FR" w:eastAsia="en-GB"/>
        </w:rPr>
        <w:t xml:space="preserve">Représentation d’une figuation </w:t>
      </w:r>
      <w:hyperlink r:id="rId1432" w:anchor="Cul_Proto_Art_TAC_T_a" w:history="1">
        <w:r w:rsidRPr="0032190F">
          <w:rPr>
            <w:rStyle w:val="Hyperlink"/>
            <w:lang w:val="fr-FR"/>
          </w:rPr>
          <w:t>humaine</w:t>
        </w:r>
      </w:hyperlink>
      <w:r w:rsidR="00FD0F39" w:rsidRPr="0032190F">
        <w:rPr>
          <w:lang w:val="fr-FR"/>
        </w:rPr>
        <w:t>_</w:t>
      </w:r>
      <w:hyperlink r:id="rId1433" w:anchor="Cul_Religion__Heros" w:history="1">
        <w:r w:rsidR="00A94721" w:rsidRPr="0032190F">
          <w:rPr>
            <w:rStyle w:val="Hyperlink"/>
            <w:lang w:val="fr-FR"/>
          </w:rPr>
          <w:t>héroïsée</w:t>
        </w:r>
      </w:hyperlink>
      <w:r w:rsidR="00FD0F39" w:rsidRPr="0032190F">
        <w:rPr>
          <w:lang w:val="fr-FR"/>
        </w:rPr>
        <w:t xml:space="preserve"> </w:t>
      </w:r>
      <w:r w:rsidRPr="0032190F">
        <w:rPr>
          <w:lang w:val="fr-FR" w:eastAsia="en-GB"/>
        </w:rPr>
        <w:t>datée du milieu 8</w:t>
      </w:r>
      <w:r w:rsidRPr="0032190F">
        <w:rPr>
          <w:vertAlign w:val="superscript"/>
          <w:lang w:val="fr-FR" w:eastAsia="en-GB"/>
        </w:rPr>
        <w:t>e</w:t>
      </w:r>
      <w:r w:rsidRPr="0032190F">
        <w:rPr>
          <w:lang w:val="fr-FR" w:eastAsia="en-GB"/>
        </w:rPr>
        <w:t xml:space="preserve"> – milieu 6</w:t>
      </w:r>
      <w:r w:rsidRPr="0032190F">
        <w:rPr>
          <w:vertAlign w:val="superscript"/>
          <w:lang w:val="fr-FR" w:eastAsia="en-GB"/>
        </w:rPr>
        <w:t>e</w:t>
      </w:r>
      <w:r w:rsidRPr="0032190F">
        <w:rPr>
          <w:lang w:val="fr-FR" w:eastAsia="en-GB"/>
        </w:rPr>
        <w:t xml:space="preserve"> s. aec (BIB 2050 fig. 2)</w:t>
      </w:r>
    </w:p>
    <w:p w14:paraId="10A87E28" w14:textId="77777777" w:rsidR="00C10D01" w:rsidRPr="0032190F" w:rsidRDefault="00C10D01" w:rsidP="001214A8">
      <w:pPr>
        <w:autoSpaceDE w:val="0"/>
        <w:autoSpaceDN w:val="0"/>
        <w:adjustRightInd w:val="0"/>
        <w:rPr>
          <w:rStyle w:val="Hyperlink"/>
          <w:color w:val="000000" w:themeColor="text1"/>
          <w:u w:val="none"/>
          <w:lang w:val="fr-FR" w:eastAsia="en-GB"/>
        </w:rPr>
      </w:pPr>
    </w:p>
    <w:p w14:paraId="2AFC6E31" w14:textId="77777777" w:rsidR="00022112" w:rsidRPr="0032190F" w:rsidRDefault="00022112" w:rsidP="00426FF9">
      <w:pPr>
        <w:pStyle w:val="Heading1"/>
        <w:rPr>
          <w:rStyle w:val="Hyperlink"/>
          <w:color w:val="000000" w:themeColor="text1"/>
          <w:u w:val="none"/>
        </w:rPr>
      </w:pPr>
      <w:bookmarkStart w:id="699" w:name="Sit_Ackenbach"/>
      <w:r w:rsidRPr="0032190F">
        <w:rPr>
          <w:rStyle w:val="Hyperlink"/>
          <w:color w:val="000000" w:themeColor="text1"/>
          <w:u w:val="none"/>
        </w:rPr>
        <w:t>AC</w:t>
      </w:r>
      <w:r w:rsidR="00EA22CC" w:rsidRPr="0032190F">
        <w:rPr>
          <w:rStyle w:val="Hyperlink"/>
          <w:color w:val="000000" w:themeColor="text1"/>
          <w:u w:val="none"/>
        </w:rPr>
        <w:t>H</w:t>
      </w:r>
      <w:r w:rsidRPr="0032190F">
        <w:rPr>
          <w:rStyle w:val="Hyperlink"/>
          <w:color w:val="000000" w:themeColor="text1"/>
          <w:u w:val="none"/>
        </w:rPr>
        <w:t>ENBACH</w:t>
      </w:r>
    </w:p>
    <w:bookmarkEnd w:id="699"/>
    <w:p w14:paraId="311C2757" w14:textId="77777777" w:rsidR="00022112" w:rsidRPr="0032190F" w:rsidRDefault="00022112" w:rsidP="001214A8">
      <w:pPr>
        <w:autoSpaceDE w:val="0"/>
        <w:autoSpaceDN w:val="0"/>
        <w:adjustRightInd w:val="0"/>
        <w:rPr>
          <w:rStyle w:val="Hyperlink"/>
          <w:color w:val="000000" w:themeColor="text1"/>
          <w:u w:val="none"/>
          <w:lang w:val="fr-FR" w:eastAsia="en-GB"/>
        </w:rPr>
      </w:pPr>
    </w:p>
    <w:p w14:paraId="201E10C5" w14:textId="7330D476" w:rsidR="00022112" w:rsidRPr="0032190F" w:rsidRDefault="00022112" w:rsidP="00057E59">
      <w:pPr>
        <w:autoSpaceDE w:val="0"/>
        <w:autoSpaceDN w:val="0"/>
        <w:adjustRightInd w:val="0"/>
        <w:jc w:val="both"/>
        <w:rPr>
          <w:lang w:val="fr-FR"/>
        </w:rPr>
      </w:pPr>
      <w:r w:rsidRPr="0032190F">
        <w:rPr>
          <w:rStyle w:val="Hyperlink"/>
          <w:color w:val="000000" w:themeColor="text1"/>
          <w:u w:val="none"/>
          <w:lang w:val="fr-FR" w:eastAsia="en-GB"/>
        </w:rPr>
        <w:t>Le dépôt d’</w:t>
      </w:r>
      <w:r w:rsidRPr="0032190F">
        <w:rPr>
          <w:lang w:val="fr-FR"/>
        </w:rPr>
        <w:t>Ac</w:t>
      </w:r>
      <w:r w:rsidR="00FB59F5" w:rsidRPr="0032190F">
        <w:rPr>
          <w:lang w:val="fr-FR"/>
        </w:rPr>
        <w:t>h</w:t>
      </w:r>
      <w:r w:rsidRPr="0032190F">
        <w:rPr>
          <w:lang w:val="fr-FR"/>
        </w:rPr>
        <w:t xml:space="preserve">enbach </w:t>
      </w:r>
      <w:r w:rsidR="00FB59F5" w:rsidRPr="0032190F">
        <w:rPr>
          <w:lang w:val="fr-FR"/>
        </w:rPr>
        <w:t xml:space="preserve">[Ackenbach] (Hesse, Allemagne) </w:t>
      </w:r>
      <w:r w:rsidRPr="0032190F">
        <w:rPr>
          <w:lang w:val="fr-FR"/>
        </w:rPr>
        <w:t>montre que l’iconographie de l’</w:t>
      </w:r>
      <w:hyperlink r:id="rId1434" w:anchor="Cul_Proto_Art_TAC_T_z_oise" w:history="1">
        <w:r w:rsidRPr="0032190F">
          <w:rPr>
            <w:rStyle w:val="Hyperlink"/>
            <w:lang w:val="fr-FR"/>
          </w:rPr>
          <w:t>oiseau</w:t>
        </w:r>
      </w:hyperlink>
      <w:r w:rsidRPr="0032190F">
        <w:rPr>
          <w:lang w:val="fr-FR"/>
        </w:rPr>
        <w:t xml:space="preserve"> apparait à la transition </w:t>
      </w:r>
      <w:r w:rsidR="006123B9">
        <w:rPr>
          <w:lang w:val="fr-FR"/>
        </w:rPr>
        <w:t>BA</w:t>
      </w:r>
      <w:r w:rsidRPr="0032190F">
        <w:rPr>
          <w:lang w:val="fr-FR"/>
        </w:rPr>
        <w:t>/</w:t>
      </w:r>
      <w:r w:rsidR="006123B9">
        <w:rPr>
          <w:lang w:val="fr-FR"/>
        </w:rPr>
        <w:t>BM</w:t>
      </w:r>
      <w:r w:rsidRPr="0032190F">
        <w:rPr>
          <w:lang w:val="fr-FR"/>
        </w:rPr>
        <w:t xml:space="preserve"> (BIB 2045 p. 21)  </w:t>
      </w:r>
    </w:p>
    <w:p w14:paraId="3C761914" w14:textId="77777777" w:rsidR="00AF0006" w:rsidRPr="0032190F" w:rsidRDefault="00AF0006" w:rsidP="001214A8">
      <w:pPr>
        <w:autoSpaceDE w:val="0"/>
        <w:autoSpaceDN w:val="0"/>
        <w:adjustRightInd w:val="0"/>
        <w:rPr>
          <w:lang w:val="fr-FR"/>
        </w:rPr>
      </w:pPr>
    </w:p>
    <w:p w14:paraId="19ACE0FF" w14:textId="77777777" w:rsidR="00AF0006" w:rsidRPr="0032190F" w:rsidRDefault="00AF0006" w:rsidP="00426FF9">
      <w:pPr>
        <w:pStyle w:val="Heading1"/>
      </w:pPr>
      <w:bookmarkStart w:id="700" w:name="Sit_Pepinville"/>
      <w:r w:rsidRPr="0032190F">
        <w:t>PEPINVILLE</w:t>
      </w:r>
    </w:p>
    <w:bookmarkEnd w:id="700"/>
    <w:p w14:paraId="18404A1D" w14:textId="77777777" w:rsidR="001214A8" w:rsidRPr="0032190F" w:rsidRDefault="001214A8" w:rsidP="001214A8">
      <w:pPr>
        <w:autoSpaceDE w:val="0"/>
        <w:autoSpaceDN w:val="0"/>
        <w:adjustRightInd w:val="0"/>
        <w:rPr>
          <w:lang w:val="fr-FR"/>
        </w:rPr>
      </w:pPr>
    </w:p>
    <w:p w14:paraId="75680C34" w14:textId="5C19F9AA" w:rsidR="00AF0006" w:rsidRPr="0032190F" w:rsidRDefault="00AF0006" w:rsidP="001214A8">
      <w:pPr>
        <w:autoSpaceDE w:val="0"/>
        <w:autoSpaceDN w:val="0"/>
        <w:adjustRightInd w:val="0"/>
        <w:rPr>
          <w:lang w:val="fr-FR"/>
        </w:rPr>
      </w:pPr>
      <w:r w:rsidRPr="0032190F">
        <w:rPr>
          <w:lang w:val="fr-FR"/>
        </w:rPr>
        <w:t>Le site de Pépinville</w:t>
      </w:r>
      <w:r w:rsidR="00FB59F5" w:rsidRPr="0032190F">
        <w:rPr>
          <w:lang w:val="fr-FR"/>
        </w:rPr>
        <w:t xml:space="preserve"> (Moselle)</w:t>
      </w:r>
      <w:r w:rsidRPr="0032190F">
        <w:rPr>
          <w:lang w:val="fr-FR"/>
        </w:rPr>
        <w:t xml:space="preserve"> a livré une représentation d’</w:t>
      </w:r>
      <w:hyperlink r:id="rId1435" w:anchor="Cul_Proto_Art_TAC_T_z_oise" w:history="1">
        <w:r w:rsidRPr="0032190F">
          <w:rPr>
            <w:rStyle w:val="Hyperlink"/>
            <w:lang w:val="fr-FR"/>
          </w:rPr>
          <w:t>oiseau</w:t>
        </w:r>
      </w:hyperlink>
      <w:r w:rsidRPr="0032190F">
        <w:rPr>
          <w:lang w:val="fr-FR"/>
        </w:rPr>
        <w:t xml:space="preserve"> </w:t>
      </w:r>
      <w:r w:rsidR="002411F8" w:rsidRPr="0032190F">
        <w:rPr>
          <w:lang w:val="fr-FR"/>
        </w:rPr>
        <w:t xml:space="preserve">daté entre le </w:t>
      </w:r>
      <w:hyperlink r:id="rId1436" w:anchor="Cul_Hallstatt_A2" w:history="1">
        <w:r w:rsidR="002411F8" w:rsidRPr="0032190F">
          <w:rPr>
            <w:rStyle w:val="Hyperlink"/>
            <w:lang w:val="fr-FR"/>
          </w:rPr>
          <w:t>Ha A2</w:t>
        </w:r>
      </w:hyperlink>
      <w:r w:rsidR="002411F8" w:rsidRPr="0032190F">
        <w:rPr>
          <w:lang w:val="fr-FR"/>
        </w:rPr>
        <w:t>/</w:t>
      </w:r>
      <w:hyperlink r:id="rId1437" w:anchor="Cul_Hallstatt_B1" w:history="1">
        <w:r w:rsidR="002411F8" w:rsidRPr="0032190F">
          <w:rPr>
            <w:rStyle w:val="Hyperlink"/>
            <w:lang w:val="fr-FR"/>
          </w:rPr>
          <w:t>B1</w:t>
        </w:r>
      </w:hyperlink>
      <w:r w:rsidR="002411F8" w:rsidRPr="0032190F">
        <w:rPr>
          <w:lang w:val="fr-FR"/>
        </w:rPr>
        <w:t xml:space="preserve"> et le </w:t>
      </w:r>
      <w:hyperlink r:id="rId1438" w:anchor="Cul_Hallstatt_D" w:history="1">
        <w:r w:rsidR="002411F8" w:rsidRPr="0032190F">
          <w:rPr>
            <w:rStyle w:val="Hyperlink"/>
            <w:lang w:val="fr-FR"/>
          </w:rPr>
          <w:t>Ha D</w:t>
        </w:r>
      </w:hyperlink>
      <w:r w:rsidR="002411F8" w:rsidRPr="0032190F">
        <w:rPr>
          <w:lang w:val="fr-FR"/>
        </w:rPr>
        <w:t xml:space="preserve"> </w:t>
      </w:r>
      <w:r w:rsidRPr="0032190F">
        <w:rPr>
          <w:lang w:val="fr-FR"/>
        </w:rPr>
        <w:t xml:space="preserve">(BIB 2045 p. 21)  </w:t>
      </w:r>
    </w:p>
    <w:p w14:paraId="33A926A5" w14:textId="77777777" w:rsidR="00AF0006" w:rsidRPr="0032190F" w:rsidRDefault="00AF0006" w:rsidP="001214A8">
      <w:pPr>
        <w:autoSpaceDE w:val="0"/>
        <w:autoSpaceDN w:val="0"/>
        <w:adjustRightInd w:val="0"/>
        <w:rPr>
          <w:lang w:val="fr-FR"/>
        </w:rPr>
      </w:pPr>
    </w:p>
    <w:p w14:paraId="7B3C563D" w14:textId="77777777" w:rsidR="00FE551C" w:rsidRPr="0032190F" w:rsidRDefault="00FE551C" w:rsidP="00426FF9">
      <w:pPr>
        <w:pStyle w:val="Heading1"/>
      </w:pPr>
      <w:bookmarkStart w:id="701" w:name="Sit_Pertuis"/>
      <w:r w:rsidRPr="0032190F">
        <w:t>PERTUIS</w:t>
      </w:r>
    </w:p>
    <w:bookmarkEnd w:id="701"/>
    <w:p w14:paraId="54C55B3E" w14:textId="77777777" w:rsidR="00FE551C" w:rsidRPr="0032190F" w:rsidRDefault="00FE551C" w:rsidP="00242C0F">
      <w:pPr>
        <w:jc w:val="both"/>
        <w:rPr>
          <w:lang w:val="fr-FR"/>
        </w:rPr>
      </w:pPr>
    </w:p>
    <w:p w14:paraId="324A47BE" w14:textId="77777777" w:rsidR="00DD1E7A" w:rsidRPr="0032190F" w:rsidRDefault="00DD1E7A" w:rsidP="00242C0F">
      <w:pPr>
        <w:jc w:val="both"/>
        <w:rPr>
          <w:lang w:val="fr-FR"/>
        </w:rPr>
      </w:pPr>
      <w:r w:rsidRPr="0032190F">
        <w:rPr>
          <w:lang w:val="fr-FR"/>
        </w:rPr>
        <w:t>Nécropole de l’Agnel à Pertuis (Vaucluse)</w:t>
      </w:r>
    </w:p>
    <w:p w14:paraId="66AF2547" w14:textId="012A0308" w:rsidR="00FE551C" w:rsidRPr="0032190F" w:rsidRDefault="00FE551C" w:rsidP="00242C0F">
      <w:pPr>
        <w:jc w:val="both"/>
        <w:rPr>
          <w:lang w:val="fr-FR"/>
        </w:rPr>
      </w:pPr>
      <w:r w:rsidRPr="0032190F">
        <w:rPr>
          <w:lang w:val="fr-FR"/>
        </w:rPr>
        <w:t>Une coupe étrusco-corinthienne importée d’</w:t>
      </w:r>
      <w:hyperlink r:id="rId1439" w:anchor="Sit_Mediterranee_C_Italie_Etrurie" w:history="1">
        <w:r w:rsidR="002E451A" w:rsidRPr="0032190F">
          <w:rPr>
            <w:rStyle w:val="Hyperlink"/>
            <w:lang w:val="fr-FR"/>
          </w:rPr>
          <w:t>Étrurie</w:t>
        </w:r>
      </w:hyperlink>
      <w:r w:rsidRPr="0032190F">
        <w:rPr>
          <w:lang w:val="fr-FR"/>
        </w:rPr>
        <w:t xml:space="preserve"> datée de vers 620-600 aec  (BIB 1864 p. 231)</w:t>
      </w:r>
      <w:r w:rsidR="00BA23B0">
        <w:rPr>
          <w:lang w:val="fr-FR"/>
        </w:rPr>
        <w:t xml:space="preserve"> </w:t>
      </w:r>
      <w:r w:rsidR="00DD1E7A" w:rsidRPr="0032190F">
        <w:rPr>
          <w:lang w:val="fr-FR" w:eastAsia="en-GB"/>
        </w:rPr>
        <w:t xml:space="preserve">Coupe de style </w:t>
      </w:r>
      <w:hyperlink r:id="rId1440" w:anchor="Cul_Protocorinthien" w:history="1">
        <w:r w:rsidR="00BA23B0">
          <w:rPr>
            <w:rStyle w:val="Hyperlink"/>
            <w:lang w:val="fr-FR"/>
          </w:rPr>
          <w:t>p</w:t>
        </w:r>
        <w:r w:rsidR="00BA23B0" w:rsidRPr="00BA23B0">
          <w:rPr>
            <w:rStyle w:val="Hyperlink"/>
            <w:lang w:val="fr-FR"/>
          </w:rPr>
          <w:t>rotocorinthien</w:t>
        </w:r>
      </w:hyperlink>
      <w:r w:rsidR="00BA23B0" w:rsidRPr="00BA23B0">
        <w:rPr>
          <w:lang w:val="fr-FR"/>
        </w:rPr>
        <w:t xml:space="preserve"> </w:t>
      </w:r>
      <w:r w:rsidR="00DD1E7A" w:rsidRPr="0032190F">
        <w:rPr>
          <w:lang w:val="fr-FR" w:eastAsia="en-GB"/>
        </w:rPr>
        <w:t>derni</w:t>
      </w:r>
      <w:r w:rsidR="00BA23B0">
        <w:rPr>
          <w:lang w:val="fr-FR" w:eastAsia="en-GB"/>
        </w:rPr>
        <w:t>e</w:t>
      </w:r>
      <w:r w:rsidR="00DD1E7A" w:rsidRPr="0032190F">
        <w:rPr>
          <w:lang w:val="fr-FR" w:eastAsia="en-GB"/>
        </w:rPr>
        <w:t>r quart du 7</w:t>
      </w:r>
      <w:r w:rsidR="00DD1E7A" w:rsidRPr="0032190F">
        <w:rPr>
          <w:vertAlign w:val="superscript"/>
          <w:lang w:val="fr-FR" w:eastAsia="en-GB"/>
        </w:rPr>
        <w:t>e</w:t>
      </w:r>
      <w:r w:rsidR="00DD1E7A" w:rsidRPr="0032190F">
        <w:rPr>
          <w:lang w:val="fr-FR" w:eastAsia="en-GB"/>
        </w:rPr>
        <w:t xml:space="preserve"> (BIB 1995 p. 43)</w:t>
      </w:r>
    </w:p>
    <w:p w14:paraId="68360C27" w14:textId="77777777" w:rsidR="00F91A2F" w:rsidRPr="0032190F" w:rsidRDefault="00F91A2F" w:rsidP="00242C0F">
      <w:pPr>
        <w:rPr>
          <w:lang w:val="fr-FR"/>
        </w:rPr>
      </w:pPr>
    </w:p>
    <w:p w14:paraId="7C7D1B91" w14:textId="77777777" w:rsidR="00996FD9" w:rsidRPr="0032190F" w:rsidRDefault="005F49E3" w:rsidP="00426FF9">
      <w:pPr>
        <w:pStyle w:val="Heading1"/>
      </w:pPr>
      <w:bookmarkStart w:id="702" w:name="Sit_Riou"/>
      <w:r>
        <w:t>RIOU</w:t>
      </w:r>
    </w:p>
    <w:bookmarkEnd w:id="702"/>
    <w:p w14:paraId="66977CFD" w14:textId="77777777" w:rsidR="000240B5" w:rsidRPr="00F64A9D" w:rsidRDefault="005F49E3" w:rsidP="00242C0F">
      <w:pPr>
        <w:rPr>
          <w:lang w:val="fr-FR"/>
        </w:rPr>
      </w:pPr>
      <w:r w:rsidRPr="00F64A9D">
        <w:rPr>
          <w:lang w:val="fr-FR"/>
        </w:rPr>
        <w:t>Sablière (la)</w:t>
      </w:r>
    </w:p>
    <w:p w14:paraId="5CA2E4BA" w14:textId="77777777" w:rsidR="005F49E3" w:rsidRPr="0032190F" w:rsidRDefault="005F49E3" w:rsidP="00242C0F">
      <w:pPr>
        <w:rPr>
          <w:lang w:val="fr-FR"/>
        </w:rPr>
      </w:pPr>
    </w:p>
    <w:p w14:paraId="702DA635" w14:textId="4DDBD7A6" w:rsidR="00996FD9" w:rsidRDefault="005F49E3" w:rsidP="00242C0F">
      <w:pPr>
        <w:jc w:val="both"/>
        <w:rPr>
          <w:lang w:val="fr-FR"/>
        </w:rPr>
      </w:pPr>
      <w:r>
        <w:rPr>
          <w:lang w:val="fr-FR"/>
        </w:rPr>
        <w:t xml:space="preserve">Ile de Riou. </w:t>
      </w:r>
      <w:r w:rsidR="00996FD9" w:rsidRPr="0032190F">
        <w:rPr>
          <w:lang w:val="fr-FR"/>
        </w:rPr>
        <w:t>En face de Marseille, cette petite île (</w:t>
      </w:r>
      <w:smartTag w:uri="urn:schemas-microsoft-com:office:smarttags" w:element="metricconverter">
        <w:smartTagPr>
          <w:attr w:name="ProductID" w:val="2 km"/>
        </w:smartTagPr>
        <w:r w:rsidR="00996FD9" w:rsidRPr="0032190F">
          <w:rPr>
            <w:lang w:val="fr-FR"/>
          </w:rPr>
          <w:t>2 km</w:t>
        </w:r>
      </w:smartTag>
      <w:r w:rsidR="00996FD9" w:rsidRPr="0032190F">
        <w:rPr>
          <w:lang w:val="fr-FR"/>
        </w:rPr>
        <w:t xml:space="preserve"> par </w:t>
      </w:r>
      <w:smartTag w:uri="urn:schemas-microsoft-com:office:smarttags" w:element="metricconverter">
        <w:smartTagPr>
          <w:attr w:name="ProductID" w:val="500 m"/>
        </w:smartTagPr>
        <w:r w:rsidR="00996FD9" w:rsidRPr="0032190F">
          <w:rPr>
            <w:lang w:val="fr-FR"/>
          </w:rPr>
          <w:t>500 m</w:t>
        </w:r>
      </w:smartTag>
      <w:r w:rsidR="00996FD9" w:rsidRPr="0032190F">
        <w:rPr>
          <w:lang w:val="fr-FR"/>
        </w:rPr>
        <w:t xml:space="preserve">) à livré du matériel daté du </w:t>
      </w:r>
      <w:hyperlink r:id="rId1441" w:anchor="Cul_Neo_Ancien" w:history="1">
        <w:r w:rsidR="00996FD9" w:rsidRPr="0032190F">
          <w:rPr>
            <w:rStyle w:val="Hyperlink"/>
            <w:lang w:val="fr-FR"/>
          </w:rPr>
          <w:t>N</w:t>
        </w:r>
        <w:r w:rsidR="00E326B9">
          <w:rPr>
            <w:rStyle w:val="Hyperlink"/>
            <w:lang w:val="fr-FR"/>
          </w:rPr>
          <w:t>A</w:t>
        </w:r>
      </w:hyperlink>
      <w:r w:rsidR="00996FD9" w:rsidRPr="0032190F">
        <w:rPr>
          <w:lang w:val="fr-FR"/>
        </w:rPr>
        <w:t xml:space="preserve"> (5650-5420 BC)</w:t>
      </w:r>
      <w:r w:rsidR="00D65E23" w:rsidRPr="0032190F">
        <w:rPr>
          <w:lang w:val="fr-FR"/>
        </w:rPr>
        <w:t>(</w:t>
      </w:r>
      <w:r w:rsidR="0070027E" w:rsidRPr="0032190F">
        <w:rPr>
          <w:lang w:val="fr-FR"/>
        </w:rPr>
        <w:t>BIB</w:t>
      </w:r>
      <w:r w:rsidR="00D65E23" w:rsidRPr="0032190F">
        <w:rPr>
          <w:lang w:val="fr-FR"/>
        </w:rPr>
        <w:t xml:space="preserve"> 141 p. 255). Durant le Néolithique ancien elle était facilement accessible sinon à pieds secs, du moins grâce à une ligne de hauts fonds(</w:t>
      </w:r>
      <w:r w:rsidR="0070027E" w:rsidRPr="0032190F">
        <w:rPr>
          <w:lang w:val="fr-FR"/>
        </w:rPr>
        <w:t>BIB</w:t>
      </w:r>
      <w:r w:rsidR="00D65E23" w:rsidRPr="0032190F">
        <w:rPr>
          <w:lang w:val="fr-FR"/>
        </w:rPr>
        <w:t xml:space="preserve"> 212 p.32)</w:t>
      </w:r>
    </w:p>
    <w:p w14:paraId="224E3C03" w14:textId="13428957" w:rsidR="005F49E3" w:rsidRPr="005F49E3" w:rsidRDefault="00000000" w:rsidP="00242C0F">
      <w:pPr>
        <w:jc w:val="both"/>
      </w:pPr>
      <w:hyperlink r:id="rId1442" w:anchor="Cul_Cardial_Zonation_Horiz" w:history="1">
        <w:r w:rsidR="005F49E3" w:rsidRPr="005F49E3">
          <w:rPr>
            <w:rStyle w:val="Hyperlink"/>
          </w:rPr>
          <w:t>C. ZH</w:t>
        </w:r>
      </w:hyperlink>
      <w:r w:rsidR="005F49E3" w:rsidRPr="005F49E3">
        <w:t xml:space="preserve"> (Binder com. pers.)</w:t>
      </w:r>
    </w:p>
    <w:p w14:paraId="2E610333" w14:textId="77777777" w:rsidR="00B21602" w:rsidRPr="005F49E3" w:rsidRDefault="00B21602" w:rsidP="00242C0F"/>
    <w:p w14:paraId="5AC499A3" w14:textId="77777777" w:rsidR="00B21602" w:rsidRPr="0032190F" w:rsidRDefault="00B21602" w:rsidP="00426FF9">
      <w:pPr>
        <w:pStyle w:val="Heading1"/>
      </w:pPr>
      <w:bookmarkStart w:id="703" w:name="Sit_Cosquer"/>
      <w:r w:rsidRPr="0032190F">
        <w:t>COSQUER</w:t>
      </w:r>
    </w:p>
    <w:bookmarkEnd w:id="703"/>
    <w:p w14:paraId="4346E173" w14:textId="77777777" w:rsidR="00B21602" w:rsidRPr="0032190F" w:rsidRDefault="00B21602" w:rsidP="00242C0F">
      <w:pPr>
        <w:rPr>
          <w:lang w:val="fr-FR"/>
        </w:rPr>
      </w:pPr>
    </w:p>
    <w:p w14:paraId="1143CD73" w14:textId="125D635B" w:rsidR="000D3883" w:rsidRPr="0032190F" w:rsidRDefault="000D3883" w:rsidP="00242C0F">
      <w:pPr>
        <w:jc w:val="both"/>
        <w:rPr>
          <w:lang w:val="fr-FR"/>
        </w:rPr>
      </w:pPr>
      <w:r w:rsidRPr="0032190F">
        <w:rPr>
          <w:lang w:val="fr-FR"/>
        </w:rPr>
        <w:t xml:space="preserve">Grotte ornée (Bouches-du-Rhône) du </w:t>
      </w:r>
      <w:hyperlink r:id="rId1443" w:anchor="Cul_Paleo_sup" w:history="1">
        <w:r w:rsidRPr="0032190F">
          <w:rPr>
            <w:rStyle w:val="Hyperlink"/>
            <w:lang w:val="fr-FR"/>
          </w:rPr>
          <w:t>Paléolithique supérieur</w:t>
        </w:r>
      </w:hyperlink>
      <w:r w:rsidRPr="0032190F">
        <w:rPr>
          <w:lang w:val="fr-FR"/>
        </w:rPr>
        <w:t>. Elle renferme surtout des gravures. Une bonne partie des peintures (celles des parties basses) a du être détruite pas l’immersion de la cavité.  Au cours du Pléniglaciaire, le niveau de la mer était 170 m plus bas. (J. Clottes, conf. Saint-Raphaël 2014)</w:t>
      </w:r>
    </w:p>
    <w:p w14:paraId="712D71FE" w14:textId="77777777" w:rsidR="000D3883" w:rsidRPr="0032190F" w:rsidRDefault="000D3883" w:rsidP="00242C0F">
      <w:pPr>
        <w:rPr>
          <w:lang w:val="fr-FR"/>
        </w:rPr>
      </w:pPr>
    </w:p>
    <w:p w14:paraId="777B0678" w14:textId="47EA22E8" w:rsidR="000D3883" w:rsidRPr="0032190F" w:rsidRDefault="000D3883" w:rsidP="00242C0F">
      <w:pPr>
        <w:rPr>
          <w:lang w:val="fr-FR"/>
        </w:rPr>
      </w:pPr>
      <w:r w:rsidRPr="0032190F">
        <w:rPr>
          <w:lang w:val="fr-FR"/>
        </w:rPr>
        <w:t xml:space="preserve">Aujourd’hui il reste 177 peintures animales (bisons, aurochs, cerfs megaceros, cerfs, biches, 9 gravures de phoques, 3 de pingouins, etc.), 65 </w:t>
      </w:r>
      <w:hyperlink r:id="rId1444" w:anchor="Cul_Paleo_sup__Art_t_a_main_neg" w:history="1">
        <w:r w:rsidR="00FA277B" w:rsidRPr="00FA277B">
          <w:rPr>
            <w:rStyle w:val="Hyperlink"/>
            <w:lang w:val="fr-FR"/>
          </w:rPr>
          <w:t>main</w:t>
        </w:r>
        <w:r w:rsidR="00FA277B">
          <w:rPr>
            <w:rStyle w:val="Hyperlink"/>
            <w:lang w:val="fr-FR"/>
          </w:rPr>
          <w:t>s</w:t>
        </w:r>
        <w:r w:rsidR="00FA277B" w:rsidRPr="00FA277B">
          <w:rPr>
            <w:rStyle w:val="Hyperlink"/>
            <w:lang w:val="fr-FR"/>
          </w:rPr>
          <w:t xml:space="preserve"> négativ</w:t>
        </w:r>
        <w:r w:rsidR="00FA277B">
          <w:rPr>
            <w:rStyle w:val="Hyperlink"/>
            <w:lang w:val="fr-FR"/>
          </w:rPr>
          <w:t>es</w:t>
        </w:r>
      </w:hyperlink>
      <w:r w:rsidRPr="0032190F">
        <w:rPr>
          <w:lang w:val="fr-FR"/>
        </w:rPr>
        <w:t>, des « méduses » :</w:t>
      </w:r>
    </w:p>
    <w:p w14:paraId="45B42AB2" w14:textId="77777777" w:rsidR="000D3883" w:rsidRPr="0032190F" w:rsidRDefault="000D3883"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9"/>
        <w:gridCol w:w="1506"/>
      </w:tblGrid>
      <w:tr w:rsidR="000D3883" w14:paraId="0C5798E9" w14:textId="77777777" w:rsidTr="00C44C3E">
        <w:trPr>
          <w:jc w:val="center"/>
        </w:trPr>
        <w:tc>
          <w:tcPr>
            <w:tcW w:w="2269" w:type="dxa"/>
            <w:shd w:val="clear" w:color="auto" w:fill="auto"/>
          </w:tcPr>
          <w:p w14:paraId="2BD6C74E" w14:textId="77777777" w:rsidR="000D3883" w:rsidRDefault="000D3883" w:rsidP="00242C0F">
            <w:r>
              <w:t>groupes de gravures</w:t>
            </w:r>
          </w:p>
        </w:tc>
        <w:tc>
          <w:tcPr>
            <w:tcW w:w="1506" w:type="dxa"/>
            <w:shd w:val="clear" w:color="auto" w:fill="auto"/>
          </w:tcPr>
          <w:p w14:paraId="69A8D09A" w14:textId="77777777" w:rsidR="000D3883" w:rsidRDefault="000D3883" w:rsidP="00242C0F">
            <w:r>
              <w:t>datations</w:t>
            </w:r>
          </w:p>
        </w:tc>
      </w:tr>
      <w:tr w:rsidR="000D3883" w14:paraId="30BC21EE" w14:textId="77777777" w:rsidTr="00C44C3E">
        <w:trPr>
          <w:jc w:val="center"/>
        </w:trPr>
        <w:tc>
          <w:tcPr>
            <w:tcW w:w="2269" w:type="dxa"/>
            <w:shd w:val="clear" w:color="auto" w:fill="auto"/>
          </w:tcPr>
          <w:p w14:paraId="1791EAE1" w14:textId="77777777" w:rsidR="000D3883" w:rsidRDefault="000D3883" w:rsidP="00242C0F">
            <w:r>
              <w:t>1</w:t>
            </w:r>
            <w:r w:rsidRPr="00C44C3E">
              <w:rPr>
                <w:vertAlign w:val="superscript"/>
              </w:rPr>
              <w:t>e</w:t>
            </w:r>
            <w:r>
              <w:t xml:space="preserve"> groupe</w:t>
            </w:r>
          </w:p>
        </w:tc>
        <w:tc>
          <w:tcPr>
            <w:tcW w:w="1506" w:type="dxa"/>
            <w:shd w:val="clear" w:color="auto" w:fill="auto"/>
          </w:tcPr>
          <w:p w14:paraId="53EC711C" w14:textId="77777777" w:rsidR="000D3883" w:rsidRDefault="000D3883" w:rsidP="00242C0F">
            <w:r>
              <w:t>~27 000 aec</w:t>
            </w:r>
          </w:p>
        </w:tc>
      </w:tr>
      <w:tr w:rsidR="000D3883" w14:paraId="075658CB" w14:textId="77777777" w:rsidTr="00C44C3E">
        <w:trPr>
          <w:jc w:val="center"/>
        </w:trPr>
        <w:tc>
          <w:tcPr>
            <w:tcW w:w="2269" w:type="dxa"/>
            <w:shd w:val="clear" w:color="auto" w:fill="auto"/>
          </w:tcPr>
          <w:p w14:paraId="3C6E6A5F" w14:textId="77777777" w:rsidR="000D3883" w:rsidRDefault="000D3883" w:rsidP="00242C0F">
            <w:r>
              <w:t>2</w:t>
            </w:r>
            <w:r w:rsidRPr="00C44C3E">
              <w:rPr>
                <w:vertAlign w:val="superscript"/>
              </w:rPr>
              <w:t>e</w:t>
            </w:r>
            <w:r>
              <w:t xml:space="preserve"> groupe</w:t>
            </w:r>
          </w:p>
        </w:tc>
        <w:tc>
          <w:tcPr>
            <w:tcW w:w="1506" w:type="dxa"/>
            <w:shd w:val="clear" w:color="auto" w:fill="auto"/>
          </w:tcPr>
          <w:p w14:paraId="72F3A037" w14:textId="77777777" w:rsidR="000D3883" w:rsidRDefault="000D3883" w:rsidP="00242C0F">
            <w:r>
              <w:t>~19 000 aec</w:t>
            </w:r>
          </w:p>
        </w:tc>
      </w:tr>
    </w:tbl>
    <w:p w14:paraId="16990C23" w14:textId="77777777" w:rsidR="000D3883" w:rsidRDefault="000D3883" w:rsidP="00242C0F">
      <w:r>
        <w:lastRenderedPageBreak/>
        <w:t>(J. Clottes, conf. Saint-Raphaël 2014)</w:t>
      </w:r>
    </w:p>
    <w:p w14:paraId="08734A86" w14:textId="77777777" w:rsidR="000D3883" w:rsidRDefault="000D3883" w:rsidP="00242C0F"/>
    <w:p w14:paraId="49FEA5CF" w14:textId="40B27873" w:rsidR="000D3883" w:rsidRPr="0032190F" w:rsidRDefault="000D3883" w:rsidP="00242C0F">
      <w:pPr>
        <w:jc w:val="both"/>
        <w:rPr>
          <w:lang w:val="fr-FR"/>
        </w:rPr>
      </w:pPr>
      <w:r w:rsidRPr="0032190F">
        <w:rPr>
          <w:lang w:val="fr-FR"/>
        </w:rPr>
        <w:t xml:space="preserve">Un cheval gravé se superpose à une main négative noire. Une </w:t>
      </w:r>
      <w:hyperlink r:id="rId1445" w:anchor="Cul_Paleo_sup__Art_t_a_main_neg" w:history="1">
        <w:r w:rsidR="00FA277B" w:rsidRPr="00FA277B">
          <w:rPr>
            <w:rStyle w:val="Hyperlink"/>
            <w:lang w:val="fr-FR"/>
          </w:rPr>
          <w:t>main négative</w:t>
        </w:r>
      </w:hyperlink>
      <w:r w:rsidR="00FA277B">
        <w:rPr>
          <w:lang w:val="fr-FR"/>
        </w:rPr>
        <w:t xml:space="preserve"> </w:t>
      </w:r>
      <w:r w:rsidRPr="0032190F">
        <w:rPr>
          <w:lang w:val="fr-FR"/>
        </w:rPr>
        <w:t>rouge qui a été scarifiée/barrée par de nombreuses stries. Le cerf mégaceros a été réalisé par une technique mixte de la peinture et de la gravure. Vulves gravées et silhouettes féminines. Sexe masculin peint en noir. Signes géométriques. Les mains négatives avec les doigts interrompus sont interprétées comme des signes du langage visuel (très utile</w:t>
      </w:r>
      <w:r w:rsidR="00114BD5" w:rsidRPr="0032190F">
        <w:rPr>
          <w:lang w:val="fr-FR"/>
        </w:rPr>
        <w:t>s</w:t>
      </w:r>
      <w:r w:rsidRPr="0032190F">
        <w:rPr>
          <w:lang w:val="fr-FR"/>
        </w:rPr>
        <w:t xml:space="preserve"> pour la chasse en groupe) (J. Clottes, conf. Saint-Raphaël 2014).</w:t>
      </w:r>
    </w:p>
    <w:p w14:paraId="492BD9B4" w14:textId="77777777" w:rsidR="000D3883" w:rsidRPr="0032190F" w:rsidRDefault="000D3883" w:rsidP="00242C0F">
      <w:pPr>
        <w:rPr>
          <w:lang w:val="fr-FR"/>
        </w:rPr>
      </w:pPr>
    </w:p>
    <w:p w14:paraId="324BB09F" w14:textId="3D6FE23B" w:rsidR="00B21602" w:rsidRPr="0032190F" w:rsidRDefault="00B21602" w:rsidP="00242C0F">
      <w:pPr>
        <w:rPr>
          <w:lang w:val="fr-FR"/>
        </w:rPr>
      </w:pPr>
      <w:r w:rsidRPr="0032190F">
        <w:rPr>
          <w:lang w:val="fr-FR"/>
        </w:rPr>
        <w:t xml:space="preserve">La phase de la deuxième phase des peintures est datée entre 21750-19250 cal BC et se rattache au </w:t>
      </w:r>
      <w:hyperlink r:id="rId1446" w:anchor="Cul_Epigravettien" w:history="1">
        <w:r w:rsidRPr="0032190F">
          <w:rPr>
            <w:rStyle w:val="Hyperlink"/>
            <w:lang w:val="fr-FR"/>
          </w:rPr>
          <w:t>Tardigravettien</w:t>
        </w:r>
      </w:hyperlink>
      <w:r w:rsidRPr="0032190F">
        <w:rPr>
          <w:lang w:val="fr-FR"/>
        </w:rPr>
        <w:t xml:space="preserve"> ancien (Brochier, Séminaire CEPAM, 23/03/12)</w:t>
      </w:r>
      <w:r w:rsidR="000D3883" w:rsidRPr="0032190F">
        <w:rPr>
          <w:lang w:val="fr-FR"/>
        </w:rPr>
        <w:t>.</w:t>
      </w:r>
      <w:r w:rsidR="001133F3" w:rsidRPr="0032190F">
        <w:rPr>
          <w:lang w:val="fr-FR"/>
        </w:rPr>
        <w:t xml:space="preserve"> Des exemples de dégradations volontaires des représentations du 1</w:t>
      </w:r>
      <w:r w:rsidR="001133F3" w:rsidRPr="0032190F">
        <w:rPr>
          <w:vertAlign w:val="superscript"/>
          <w:lang w:val="fr-FR"/>
        </w:rPr>
        <w:t>e</w:t>
      </w:r>
      <w:r w:rsidR="001133F3" w:rsidRPr="0032190F">
        <w:rPr>
          <w:lang w:val="fr-FR"/>
        </w:rPr>
        <w:t xml:space="preserve"> groupe (S. de Beaune in BIB 1900)</w:t>
      </w:r>
    </w:p>
    <w:p w14:paraId="1CC3A2A0" w14:textId="77777777" w:rsidR="000D3883" w:rsidRPr="0032190F" w:rsidRDefault="000D3883" w:rsidP="00242C0F">
      <w:pPr>
        <w:rPr>
          <w:lang w:val="fr-FR"/>
        </w:rPr>
      </w:pPr>
    </w:p>
    <w:p w14:paraId="184285F4" w14:textId="77777777" w:rsidR="000D3883" w:rsidRPr="0032190F" w:rsidRDefault="000D3883" w:rsidP="00242C0F">
      <w:pPr>
        <w:jc w:val="both"/>
        <w:rPr>
          <w:lang w:val="fr-FR"/>
        </w:rPr>
      </w:pPr>
      <w:r w:rsidRPr="0032190F">
        <w:rPr>
          <w:lang w:val="fr-FR"/>
        </w:rPr>
        <w:t>Nombreuses torches en Pin sylvestre, une plque de grès ayant pu servir à la préparation des couleurs, nombreuses statlagtites cassées et recalcifiées (c’est-à-dire cassée il ya longtemps) qui auraient pu servir à la médication (très riche en calcium+ aspects surnaturels liés à la grotte) (J. Clottes, conf. Saint-Raphaël 2014).</w:t>
      </w:r>
    </w:p>
    <w:p w14:paraId="4B19B376" w14:textId="77777777" w:rsidR="000D3883" w:rsidRPr="0032190F" w:rsidRDefault="000D3883" w:rsidP="00242C0F">
      <w:pPr>
        <w:jc w:val="both"/>
        <w:rPr>
          <w:lang w:val="fr-FR"/>
        </w:rPr>
      </w:pPr>
    </w:p>
    <w:p w14:paraId="34069D32" w14:textId="1943906F" w:rsidR="000D3883" w:rsidRPr="0032190F" w:rsidRDefault="000D3883" w:rsidP="00242C0F">
      <w:pPr>
        <w:jc w:val="both"/>
        <w:rPr>
          <w:lang w:val="fr-FR"/>
        </w:rPr>
      </w:pPr>
      <w:r w:rsidRPr="0032190F">
        <w:rPr>
          <w:lang w:val="fr-FR"/>
        </w:rPr>
        <w:t xml:space="preserve">Un puit de 19 m de profondeur dans la grotte n’a jamais été valorisé (par exemple pas comme </w:t>
      </w:r>
      <w:hyperlink r:id="rId1447" w:anchor="Sit_Atapuerca" w:history="1">
        <w:r w:rsidRPr="0032190F">
          <w:rPr>
            <w:rStyle w:val="Hyperlink"/>
            <w:lang w:val="fr-FR"/>
          </w:rPr>
          <w:t>Atapuerca</w:t>
        </w:r>
      </w:hyperlink>
      <w:r w:rsidRPr="0032190F">
        <w:rPr>
          <w:lang w:val="fr-FR"/>
        </w:rPr>
        <w:t xml:space="preserve"> avec les corps et Excalibur) (J. Clottes, conf. Saint-Raphaël 2014).</w:t>
      </w:r>
    </w:p>
    <w:p w14:paraId="7CC94D25" w14:textId="77777777" w:rsidR="000D3883" w:rsidRPr="0032190F" w:rsidRDefault="000D3883" w:rsidP="00242C0F">
      <w:pPr>
        <w:jc w:val="both"/>
        <w:rPr>
          <w:lang w:val="fr-FR"/>
        </w:rPr>
      </w:pPr>
    </w:p>
    <w:p w14:paraId="51A1774E" w14:textId="77777777" w:rsidR="000D3883" w:rsidRPr="0032190F" w:rsidRDefault="000D3883" w:rsidP="00426FF9">
      <w:pPr>
        <w:pStyle w:val="Heading1"/>
      </w:pPr>
      <w:bookmarkStart w:id="704" w:name="Sit_Chauvet"/>
      <w:r w:rsidRPr="0032190F">
        <w:t>CHAUVET</w:t>
      </w:r>
    </w:p>
    <w:bookmarkEnd w:id="704"/>
    <w:p w14:paraId="3A6AD6B5" w14:textId="77777777" w:rsidR="00996FD9" w:rsidRPr="0032190F" w:rsidRDefault="00996FD9" w:rsidP="00242C0F">
      <w:pPr>
        <w:rPr>
          <w:lang w:val="fr-FR"/>
        </w:rPr>
      </w:pPr>
    </w:p>
    <w:p w14:paraId="2FBBC2C2" w14:textId="5F6ADF7A" w:rsidR="000D3883" w:rsidRPr="00C27378" w:rsidRDefault="00873143" w:rsidP="00242C0F">
      <w:pPr>
        <w:rPr>
          <w:lang w:val="fr-FR"/>
        </w:rPr>
      </w:pPr>
      <w:r w:rsidRPr="0032190F">
        <w:rPr>
          <w:lang w:val="fr-FR"/>
        </w:rPr>
        <w:t>La grotte Chauvet à Vallon-Pont-d’Arc (Ardèche), est une g</w:t>
      </w:r>
      <w:r w:rsidR="000D3883" w:rsidRPr="0032190F">
        <w:rPr>
          <w:lang w:val="fr-FR"/>
        </w:rPr>
        <w:t xml:space="preserve">rotte ornée du </w:t>
      </w:r>
      <w:hyperlink r:id="rId1448" w:anchor="Cul_Paleo_sup" w:history="1">
        <w:r w:rsidR="000D3883" w:rsidRPr="0032190F">
          <w:rPr>
            <w:rStyle w:val="Hyperlink"/>
            <w:lang w:val="fr-FR"/>
          </w:rPr>
          <w:t>Paléolithique supérieur</w:t>
        </w:r>
      </w:hyperlink>
      <w:r w:rsidR="000D3883" w:rsidRPr="0032190F">
        <w:rPr>
          <w:lang w:val="fr-FR"/>
        </w:rPr>
        <w:t xml:space="preserve">. </w:t>
      </w:r>
      <w:r w:rsidR="000D3883" w:rsidRPr="00C27378">
        <w:rPr>
          <w:lang w:val="fr-FR"/>
        </w:rPr>
        <w:t>Deux groupes de dates :</w:t>
      </w:r>
    </w:p>
    <w:p w14:paraId="512B609F" w14:textId="77777777" w:rsidR="000D3883" w:rsidRPr="00C27378" w:rsidRDefault="000D3883"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6"/>
        <w:gridCol w:w="1376"/>
      </w:tblGrid>
      <w:tr w:rsidR="00527466" w14:paraId="7A10B3C5" w14:textId="77777777" w:rsidTr="00527466">
        <w:trPr>
          <w:jc w:val="center"/>
        </w:trPr>
        <w:tc>
          <w:tcPr>
            <w:tcW w:w="856" w:type="dxa"/>
            <w:shd w:val="clear" w:color="auto" w:fill="auto"/>
          </w:tcPr>
          <w:p w14:paraId="08268CEE" w14:textId="77777777" w:rsidR="00527466" w:rsidRDefault="00527466" w:rsidP="000A1277">
            <w:pPr>
              <w:jc w:val="center"/>
            </w:pPr>
            <w:r>
              <w:t>phases</w:t>
            </w:r>
          </w:p>
        </w:tc>
        <w:tc>
          <w:tcPr>
            <w:tcW w:w="1376" w:type="dxa"/>
            <w:shd w:val="clear" w:color="auto" w:fill="auto"/>
          </w:tcPr>
          <w:p w14:paraId="49F93FC8" w14:textId="77777777" w:rsidR="00527466" w:rsidRDefault="00921E1F" w:rsidP="00921E1F">
            <w:pPr>
              <w:jc w:val="center"/>
            </w:pPr>
            <w:r>
              <w:t>dates</w:t>
            </w:r>
          </w:p>
        </w:tc>
      </w:tr>
      <w:tr w:rsidR="00527466" w14:paraId="0620AA5E" w14:textId="77777777" w:rsidTr="00527466">
        <w:trPr>
          <w:jc w:val="center"/>
        </w:trPr>
        <w:tc>
          <w:tcPr>
            <w:tcW w:w="856" w:type="dxa"/>
            <w:shd w:val="clear" w:color="auto" w:fill="auto"/>
          </w:tcPr>
          <w:p w14:paraId="6DCD7DC8" w14:textId="77777777" w:rsidR="00527466" w:rsidRDefault="00527466" w:rsidP="000A1277">
            <w:pPr>
              <w:jc w:val="center"/>
            </w:pPr>
            <w:r>
              <w:t>2</w:t>
            </w:r>
          </w:p>
        </w:tc>
        <w:tc>
          <w:tcPr>
            <w:tcW w:w="1376" w:type="dxa"/>
            <w:shd w:val="clear" w:color="auto" w:fill="auto"/>
          </w:tcPr>
          <w:p w14:paraId="7F5F4D2D" w14:textId="77777777" w:rsidR="00527466" w:rsidRDefault="00527466" w:rsidP="000B052E">
            <w:r>
              <w:t>27 000 aec</w:t>
            </w:r>
          </w:p>
        </w:tc>
      </w:tr>
      <w:tr w:rsidR="00527466" w14:paraId="133D3F90" w14:textId="77777777" w:rsidTr="00527466">
        <w:trPr>
          <w:jc w:val="center"/>
        </w:trPr>
        <w:tc>
          <w:tcPr>
            <w:tcW w:w="856" w:type="dxa"/>
            <w:shd w:val="clear" w:color="auto" w:fill="auto"/>
          </w:tcPr>
          <w:p w14:paraId="2E3484BB" w14:textId="77777777" w:rsidR="00527466" w:rsidRDefault="00527466" w:rsidP="000A1277">
            <w:pPr>
              <w:jc w:val="center"/>
            </w:pPr>
            <w:r>
              <w:t>1</w:t>
            </w:r>
          </w:p>
        </w:tc>
        <w:tc>
          <w:tcPr>
            <w:tcW w:w="1376" w:type="dxa"/>
            <w:shd w:val="clear" w:color="auto" w:fill="auto"/>
          </w:tcPr>
          <w:p w14:paraId="2FD4D6B2" w14:textId="77777777" w:rsidR="00527466" w:rsidRDefault="00527466" w:rsidP="000B052E">
            <w:r>
              <w:t>31 000 aec</w:t>
            </w:r>
          </w:p>
        </w:tc>
      </w:tr>
    </w:tbl>
    <w:p w14:paraId="2FBC2312" w14:textId="77777777" w:rsidR="000D3883" w:rsidRDefault="000D3883" w:rsidP="00242C0F">
      <w:r>
        <w:t>(J. Clottes, conf. Saint-Raphaël 2014)</w:t>
      </w:r>
    </w:p>
    <w:p w14:paraId="5F9A4660" w14:textId="77777777" w:rsidR="00B75B42" w:rsidRDefault="00B75B42" w:rsidP="00242C0F"/>
    <w:p w14:paraId="3C8AACBD" w14:textId="77777777" w:rsidR="00921E1F" w:rsidRPr="002E79E4" w:rsidRDefault="00B75B42" w:rsidP="00921E1F">
      <w:pPr>
        <w:rPr>
          <w:lang w:val="fr-FR"/>
        </w:rPr>
      </w:pPr>
      <w:r w:rsidRPr="0032190F">
        <w:rPr>
          <w:lang w:val="fr-FR"/>
        </w:rPr>
        <w:t xml:space="preserve">Effondrement du porche (entrée principale) il y a 21000  ans. La cavité fait 85 000 m2 sur 450 m de développement de son entrée à son extrémité. </w:t>
      </w:r>
      <w:r w:rsidR="00921E1F" w:rsidRPr="002E79E4">
        <w:rPr>
          <w:lang w:val="fr-FR"/>
        </w:rPr>
        <w:t>(J. Clottes, conf. Saint-Raphaël 2014)</w:t>
      </w:r>
    </w:p>
    <w:p w14:paraId="2F119CA9" w14:textId="77777777" w:rsidR="001951DA" w:rsidRDefault="001951DA" w:rsidP="00242C0F">
      <w:pPr>
        <w:jc w:val="both"/>
        <w:rPr>
          <w:lang w:val="fr-FR"/>
        </w:rPr>
      </w:pPr>
    </w:p>
    <w:p w14:paraId="51B3DC9B" w14:textId="77777777" w:rsidR="00921E1F" w:rsidRPr="0032190F" w:rsidRDefault="00921E1F" w:rsidP="00242C0F">
      <w:pPr>
        <w:jc w:val="both"/>
        <w:rPr>
          <w:lang w:val="fr-FR"/>
        </w:rPr>
      </w:pPr>
      <w:r>
        <w:rPr>
          <w:lang w:val="fr-FR"/>
        </w:rPr>
        <w:t>L'étude des foyers montre une spécialisation de ces derniers vers une optimisation des radiations [v. feux] probablement en lien avec les besoin d'éclairage pour les peintures (BIB I. Théry-Parisot com. pers.)</w:t>
      </w:r>
    </w:p>
    <w:p w14:paraId="7C22FEA5" w14:textId="77777777" w:rsidR="001951DA" w:rsidRPr="0032190F" w:rsidRDefault="001951DA" w:rsidP="00242C0F">
      <w:pPr>
        <w:jc w:val="both"/>
        <w:rPr>
          <w:lang w:val="fr-FR"/>
        </w:rPr>
      </w:pPr>
    </w:p>
    <w:p w14:paraId="65900610" w14:textId="77777777" w:rsidR="001951DA" w:rsidRPr="0032190F" w:rsidRDefault="001951DA" w:rsidP="001951DA">
      <w:pPr>
        <w:pStyle w:val="Heading2"/>
      </w:pPr>
      <w:r w:rsidRPr="0032190F">
        <w:t>Art</w:t>
      </w:r>
    </w:p>
    <w:p w14:paraId="6145730B" w14:textId="77777777" w:rsidR="001951DA" w:rsidRPr="0032190F" w:rsidRDefault="001951DA" w:rsidP="00242C0F">
      <w:pPr>
        <w:jc w:val="both"/>
        <w:rPr>
          <w:lang w:val="fr-FR"/>
        </w:rPr>
      </w:pPr>
    </w:p>
    <w:p w14:paraId="405B6807" w14:textId="77777777" w:rsidR="001951DA" w:rsidRPr="0032190F" w:rsidRDefault="001951DA" w:rsidP="00242C0F">
      <w:pPr>
        <w:jc w:val="both"/>
        <w:rPr>
          <w:lang w:val="fr-FR"/>
        </w:rPr>
      </w:pPr>
      <w:r w:rsidRPr="0032190F">
        <w:rPr>
          <w:lang w:val="fr-FR"/>
        </w:rPr>
        <w:t>Représentations pariétales riches et dans un état de conservation incomparable, datées de 32 à 30.000 ans BP,(BIB 2321 p. 97)</w:t>
      </w:r>
    </w:p>
    <w:p w14:paraId="0DB2B820" w14:textId="77777777" w:rsidR="00B75B42" w:rsidRDefault="00B75B42" w:rsidP="00242C0F">
      <w:pPr>
        <w:jc w:val="both"/>
        <w:rPr>
          <w:lang w:val="fr-FR"/>
        </w:rPr>
      </w:pPr>
      <w:r w:rsidRPr="0032190F">
        <w:rPr>
          <w:lang w:val="fr-FR"/>
        </w:rPr>
        <w:t>A l’entrée de la grotte des dessins rouges en petit nombre. Al’autre bout de la grotte, les grandes compositions : le panneau des chevaux, la fresque des lions [des félins]. J.M. Geneste : préhistorien, J.J. Delanoy : géomorphologue ; Ph. Fosse : paléontologue (BIB R. Buffat, L’archéologie à la rencontre de ses publics, INHA, 2014)</w:t>
      </w:r>
    </w:p>
    <w:p w14:paraId="1C4E6677" w14:textId="7AFA5604" w:rsidR="00112726" w:rsidRPr="00112726" w:rsidRDefault="00000000" w:rsidP="00112726">
      <w:pPr>
        <w:jc w:val="both"/>
        <w:rPr>
          <w:lang w:val="fr-FR"/>
        </w:rPr>
      </w:pPr>
      <w:hyperlink r:id="rId1449" w:anchor="Cul_Art_tek_grav_inc_digit" w:history="1">
        <w:r w:rsidR="00112726" w:rsidRPr="00112726">
          <w:rPr>
            <w:rStyle w:val="Hyperlink"/>
            <w:lang w:val="fr-FR"/>
          </w:rPr>
          <w:t>tracés digitaux</w:t>
        </w:r>
      </w:hyperlink>
      <w:r w:rsidR="00112726">
        <w:rPr>
          <w:lang w:val="fr-FR"/>
        </w:rPr>
        <w:t xml:space="preserve"> </w:t>
      </w:r>
      <w:r w:rsidR="00112726" w:rsidRPr="00112726">
        <w:rPr>
          <w:lang w:val="fr-FR"/>
        </w:rPr>
        <w:t>(BIB 2556)</w:t>
      </w:r>
    </w:p>
    <w:p w14:paraId="06BD979C" w14:textId="77777777" w:rsidR="00112726" w:rsidRDefault="00112726" w:rsidP="00242C0F">
      <w:pPr>
        <w:jc w:val="both"/>
        <w:rPr>
          <w:lang w:val="fr-FR"/>
        </w:rPr>
      </w:pPr>
    </w:p>
    <w:p w14:paraId="326DEDE0" w14:textId="77777777" w:rsidR="000A1277" w:rsidRDefault="000A1277" w:rsidP="00242C0F">
      <w:pPr>
        <w:jc w:val="both"/>
        <w:rPr>
          <w:lang w:val="fr-FR"/>
        </w:rPr>
      </w:pPr>
    </w:p>
    <w:p w14:paraId="3E4B78AD" w14:textId="77777777" w:rsidR="000A1277" w:rsidRPr="00A3705E" w:rsidRDefault="000A1277" w:rsidP="000A1277">
      <w:pPr>
        <w:pStyle w:val="Heading3"/>
      </w:pPr>
      <w:r w:rsidRPr="00A3705E">
        <w:lastRenderedPageBreak/>
        <w:t>Salle Brunel</w:t>
      </w:r>
    </w:p>
    <w:p w14:paraId="70615791" w14:textId="77777777" w:rsidR="000A1277" w:rsidRDefault="000A1277" w:rsidP="000A1277">
      <w:pPr>
        <w:rPr>
          <w:lang w:val="fr-FR"/>
        </w:rPr>
      </w:pPr>
      <w:r w:rsidRPr="000A1277">
        <w:rPr>
          <w:lang w:val="fr-FR"/>
        </w:rPr>
        <w:t>C'est l'accès actuel de la grotte, par la voute. Les peintures de ce secteur rarement figuratives sont essentiellement exécutées à l’ocre rouge. Ces compositions constituées surtout par des panneaux de points réalisés par l’application de paumes de main ocrées ne sont pas situées au hasard et, de toute évidence, tirent parti de la topographie particulière de la salle en s’organisant autour du chaos de blocs</w:t>
      </w:r>
      <w:r>
        <w:rPr>
          <w:lang w:val="fr-FR"/>
        </w:rPr>
        <w:t xml:space="preserve"> (BIB internet)</w:t>
      </w:r>
    </w:p>
    <w:p w14:paraId="616943E5" w14:textId="77777777" w:rsidR="000A1277" w:rsidRDefault="000A1277" w:rsidP="000A1277">
      <w:pPr>
        <w:rPr>
          <w:lang w:val="fr-FR"/>
        </w:rPr>
      </w:pPr>
    </w:p>
    <w:p w14:paraId="1E5E8987" w14:textId="77777777" w:rsidR="001951DA" w:rsidRPr="0032190F" w:rsidRDefault="001951DA" w:rsidP="001951DA">
      <w:pPr>
        <w:pStyle w:val="Heading3"/>
      </w:pPr>
      <w:r w:rsidRPr="0032190F">
        <w:br/>
        <w:t>Etude SIG/3D</w:t>
      </w:r>
    </w:p>
    <w:p w14:paraId="2BCEB1A6" w14:textId="77777777" w:rsidR="001951DA" w:rsidRPr="0032190F" w:rsidRDefault="001951DA" w:rsidP="00242C0F">
      <w:pPr>
        <w:jc w:val="both"/>
        <w:rPr>
          <w:lang w:val="fr-FR"/>
        </w:rPr>
      </w:pPr>
      <w:r w:rsidRPr="0032190F">
        <w:rPr>
          <w:lang w:val="fr-FR"/>
        </w:rPr>
        <w:t>Mise en place d'un SIG (Arcgis, geodatatbase) en reprenant les données de la BD "Hadès" dédiée à l'art pariétal. (BIB 2321 p. 102)</w:t>
      </w:r>
    </w:p>
    <w:p w14:paraId="3381EA39" w14:textId="77777777" w:rsidR="001951DA" w:rsidRPr="0032190F" w:rsidRDefault="001951DA" w:rsidP="00242C0F">
      <w:pPr>
        <w:jc w:val="both"/>
        <w:rPr>
          <w:lang w:val="fr-FR"/>
        </w:rPr>
      </w:pPr>
      <w:r w:rsidRPr="0032190F">
        <w:rPr>
          <w:lang w:val="fr-FR"/>
        </w:rPr>
        <w:t>Nuag</w:t>
      </w:r>
      <w:r w:rsidR="00D80C6D" w:rsidRPr="0032190F">
        <w:rPr>
          <w:lang w:val="fr-FR"/>
        </w:rPr>
        <w:t>e de points 3D haute résolution. Deux solutions envisagées pour SIG ↔ 3D:</w:t>
      </w:r>
    </w:p>
    <w:p w14:paraId="1A035A09" w14:textId="77777777" w:rsidR="00D80C6D" w:rsidRPr="0032190F" w:rsidRDefault="00D80C6D"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6"/>
        <w:gridCol w:w="4909"/>
      </w:tblGrid>
      <w:tr w:rsidR="00D80C6D" w14:paraId="6EF74A78" w14:textId="77777777" w:rsidTr="00C35EA7">
        <w:trPr>
          <w:jc w:val="center"/>
        </w:trPr>
        <w:tc>
          <w:tcPr>
            <w:tcW w:w="1096" w:type="dxa"/>
            <w:vAlign w:val="center"/>
          </w:tcPr>
          <w:p w14:paraId="0DA1D022" w14:textId="77777777" w:rsidR="00D80C6D" w:rsidRPr="00C35EA7" w:rsidRDefault="00D80C6D" w:rsidP="00C35EA7">
            <w:pPr>
              <w:jc w:val="center"/>
              <w:rPr>
                <w:i/>
              </w:rPr>
            </w:pPr>
            <w:r w:rsidRPr="00C35EA7">
              <w:rPr>
                <w:i/>
              </w:rPr>
              <w:t>splitage</w:t>
            </w:r>
          </w:p>
        </w:tc>
        <w:tc>
          <w:tcPr>
            <w:tcW w:w="4909" w:type="dxa"/>
          </w:tcPr>
          <w:p w14:paraId="13BA590F" w14:textId="77777777" w:rsidR="00D80C6D" w:rsidRDefault="00D80C6D" w:rsidP="00C35EA7">
            <w:pPr>
              <w:jc w:val="both"/>
            </w:pPr>
            <w:r w:rsidRPr="00C35EA7">
              <w:rPr>
                <w:lang w:val="fr-FR"/>
              </w:rPr>
              <w:t xml:space="preserve">séparer la voute (1) du sol (2) pour avoir deux MNT (2,5D). </w:t>
            </w:r>
            <w:r>
              <w:t>Processus fastidieux, pas précis</w:t>
            </w:r>
          </w:p>
        </w:tc>
      </w:tr>
      <w:tr w:rsidR="00D80C6D" w:rsidRPr="002541D8" w14:paraId="05AC7221" w14:textId="77777777" w:rsidTr="00C35EA7">
        <w:trPr>
          <w:jc w:val="center"/>
        </w:trPr>
        <w:tc>
          <w:tcPr>
            <w:tcW w:w="1096" w:type="dxa"/>
            <w:vAlign w:val="center"/>
          </w:tcPr>
          <w:p w14:paraId="1FF0DC60" w14:textId="77777777" w:rsidR="00D80C6D" w:rsidRPr="00C35EA7" w:rsidRDefault="00D80C6D" w:rsidP="00C35EA7">
            <w:pPr>
              <w:jc w:val="center"/>
              <w:rPr>
                <w:i/>
              </w:rPr>
            </w:pPr>
            <w:r w:rsidRPr="00C35EA7">
              <w:rPr>
                <w:i/>
              </w:rPr>
              <w:t>to3D</w:t>
            </w:r>
          </w:p>
        </w:tc>
        <w:tc>
          <w:tcPr>
            <w:tcW w:w="4909" w:type="dxa"/>
          </w:tcPr>
          <w:p w14:paraId="76430F3C" w14:textId="77777777" w:rsidR="00D80C6D" w:rsidRPr="00C35EA7" w:rsidRDefault="00D80C6D" w:rsidP="00C35EA7">
            <w:pPr>
              <w:jc w:val="both"/>
              <w:rPr>
                <w:lang w:val="fr-FR"/>
              </w:rPr>
            </w:pPr>
            <w:r w:rsidRPr="00C35EA7">
              <w:rPr>
                <w:color w:val="212120"/>
                <w:szCs w:val="22"/>
                <w:lang w:val="fr-FR"/>
              </w:rPr>
              <w:t>lien hypertexte à partir d’un point de vue défini dans le SIG ouvre une application 3D</w:t>
            </w:r>
          </w:p>
        </w:tc>
      </w:tr>
    </w:tbl>
    <w:p w14:paraId="43A2FCE2" w14:textId="77777777" w:rsidR="00D80C6D" w:rsidRPr="0032190F" w:rsidRDefault="007263A6" w:rsidP="00242C0F">
      <w:pPr>
        <w:jc w:val="both"/>
        <w:rPr>
          <w:lang w:val="fr-FR"/>
        </w:rPr>
      </w:pPr>
      <w:r w:rsidRPr="0032190F">
        <w:rPr>
          <w:lang w:val="fr-FR"/>
        </w:rPr>
        <w:t>(BIB 2321 p. 108)</w:t>
      </w:r>
    </w:p>
    <w:p w14:paraId="5ECC39F9" w14:textId="77777777" w:rsidR="001951DA" w:rsidRPr="0032190F" w:rsidRDefault="007263A6" w:rsidP="00242C0F">
      <w:pPr>
        <w:jc w:val="both"/>
        <w:rPr>
          <w:lang w:val="fr-FR"/>
        </w:rPr>
      </w:pPr>
      <w:r w:rsidRPr="0032190F">
        <w:rPr>
          <w:lang w:val="fr-FR"/>
        </w:rPr>
        <w:t>Ces procédés "constituent une première étape pour la gestion de l’information tridimensionnelle dans et à partir du SIG" (BIB 2321 p. 108)</w:t>
      </w:r>
    </w:p>
    <w:p w14:paraId="5BD8F76C" w14:textId="77777777" w:rsidR="001951DA" w:rsidRPr="0032190F" w:rsidRDefault="001951DA" w:rsidP="00242C0F">
      <w:pPr>
        <w:jc w:val="both"/>
        <w:rPr>
          <w:lang w:val="fr-FR"/>
        </w:rPr>
      </w:pPr>
      <w:r w:rsidRPr="0032190F">
        <w:rPr>
          <w:lang w:val="fr-FR"/>
        </w:rPr>
        <w:t>Les adresses spatiales des peintures sont des points :"Il était complexe de représenter une entité graphique en paroi en respectant son emprise globale (3D), souvent difficile à déterminer par ailleurs. Le choix a été fait de ne représenter les entités graphiques de parois qu’en les géolocalisant par des implantations ponctuelles." (BIB 2321 p. 102)</w:t>
      </w:r>
    </w:p>
    <w:p w14:paraId="2D98CEA4" w14:textId="77777777" w:rsidR="001951DA" w:rsidRPr="0032190F" w:rsidRDefault="001951DA" w:rsidP="00242C0F">
      <w:pPr>
        <w:jc w:val="both"/>
        <w:rPr>
          <w:lang w:val="fr-FR"/>
        </w:rPr>
      </w:pPr>
    </w:p>
    <w:p w14:paraId="5A3C2C57" w14:textId="77777777" w:rsidR="000A09DC" w:rsidRPr="0032190F" w:rsidRDefault="000A09DC" w:rsidP="00242C0F">
      <w:pPr>
        <w:jc w:val="both"/>
        <w:rPr>
          <w:lang w:val="fr-FR"/>
        </w:rPr>
      </w:pPr>
    </w:p>
    <w:p w14:paraId="517DD960" w14:textId="77777777" w:rsidR="000A09DC" w:rsidRPr="0032190F" w:rsidRDefault="000A09DC" w:rsidP="00426FF9">
      <w:pPr>
        <w:pStyle w:val="Heading1"/>
      </w:pPr>
      <w:r w:rsidRPr="0032190F">
        <w:t>VALLON-PONT-D’ARC</w:t>
      </w:r>
    </w:p>
    <w:p w14:paraId="6409148F" w14:textId="77777777" w:rsidR="004D68F6" w:rsidRPr="0032190F" w:rsidRDefault="004D68F6" w:rsidP="000A09DC">
      <w:pPr>
        <w:autoSpaceDE w:val="0"/>
        <w:autoSpaceDN w:val="0"/>
        <w:adjustRightInd w:val="0"/>
        <w:rPr>
          <w:color w:val="141414"/>
          <w:lang w:val="fr-FR"/>
        </w:rPr>
      </w:pPr>
    </w:p>
    <w:p w14:paraId="4B66A63D" w14:textId="77777777" w:rsidR="000A09DC" w:rsidRPr="0032190F" w:rsidRDefault="000A09DC" w:rsidP="000A09DC">
      <w:pPr>
        <w:autoSpaceDE w:val="0"/>
        <w:autoSpaceDN w:val="0"/>
        <w:adjustRightInd w:val="0"/>
        <w:rPr>
          <w:lang w:val="fr-FR"/>
        </w:rPr>
      </w:pPr>
      <w:r w:rsidRPr="0032190F">
        <w:rPr>
          <w:color w:val="141414"/>
          <w:lang w:val="fr-FR"/>
        </w:rPr>
        <w:t xml:space="preserve">Sur le site de Vallon-Pont-d’Arc, </w:t>
      </w:r>
      <w:r w:rsidR="00DA7D47" w:rsidRPr="0032190F">
        <w:rPr>
          <w:color w:val="141414"/>
          <w:lang w:val="fr-FR"/>
        </w:rPr>
        <w:t>une statuette anthropomorphe</w:t>
      </w:r>
      <w:r w:rsidRPr="0032190F">
        <w:rPr>
          <w:color w:val="141414"/>
          <w:lang w:val="fr-FR"/>
        </w:rPr>
        <w:t xml:space="preserve"> protohistorique a été retrouvée (BIB 1874 pl. 7)</w:t>
      </w:r>
    </w:p>
    <w:p w14:paraId="3C044867" w14:textId="77777777" w:rsidR="000A09DC" w:rsidRPr="0032190F" w:rsidRDefault="000A09DC" w:rsidP="00242C0F">
      <w:pPr>
        <w:jc w:val="both"/>
        <w:rPr>
          <w:lang w:val="fr-FR"/>
        </w:rPr>
      </w:pPr>
    </w:p>
    <w:p w14:paraId="0B5A73E2" w14:textId="77777777" w:rsidR="004F4749" w:rsidRPr="0032190F" w:rsidRDefault="004F4749" w:rsidP="00426FF9">
      <w:pPr>
        <w:pStyle w:val="Heading1"/>
      </w:pPr>
      <w:bookmarkStart w:id="705" w:name="Sit_Qurta"/>
      <w:r w:rsidRPr="0032190F">
        <w:t>QURTA</w:t>
      </w:r>
    </w:p>
    <w:bookmarkEnd w:id="705"/>
    <w:p w14:paraId="281C5E20" w14:textId="77777777" w:rsidR="004F4749" w:rsidRDefault="004F4749" w:rsidP="000C36BF">
      <w:pPr>
        <w:jc w:val="both"/>
        <w:rPr>
          <w:lang w:val="fr-FR"/>
        </w:rPr>
      </w:pPr>
    </w:p>
    <w:p w14:paraId="6353ADDE" w14:textId="7F5946A4" w:rsidR="0080465D" w:rsidRPr="0080465D" w:rsidRDefault="00000000" w:rsidP="0080465D">
      <w:pPr>
        <w:pStyle w:val="NormalWeb"/>
        <w:spacing w:before="0" w:beforeAutospacing="0" w:after="0" w:afterAutospacing="0"/>
        <w:jc w:val="both"/>
        <w:rPr>
          <w:lang w:val="fr-FR"/>
        </w:rPr>
      </w:pPr>
      <w:hyperlink r:id="rId1450" w:anchor="TPS_dat_abs_OSL" w:history="1">
        <w:r w:rsidR="0080465D" w:rsidRPr="0080465D">
          <w:rPr>
            <w:rStyle w:val="Hyperlink"/>
            <w:lang w:val="fr-FR"/>
          </w:rPr>
          <w:t>Datations OSL</w:t>
        </w:r>
      </w:hyperlink>
      <w:r w:rsidR="0080465D" w:rsidRPr="0080465D">
        <w:rPr>
          <w:lang w:val="fr-FR"/>
        </w:rPr>
        <w:t xml:space="preserve"> (BIB 2792)</w:t>
      </w:r>
    </w:p>
    <w:p w14:paraId="1C41F8FD" w14:textId="77777777" w:rsidR="0080465D" w:rsidRPr="0032190F" w:rsidRDefault="0080465D" w:rsidP="000C36BF">
      <w:pPr>
        <w:jc w:val="both"/>
        <w:rPr>
          <w:lang w:val="fr-FR"/>
        </w:rPr>
      </w:pPr>
    </w:p>
    <w:p w14:paraId="29F9C57F" w14:textId="417DF877" w:rsidR="004F4749" w:rsidRPr="0032190F" w:rsidRDefault="004F4749" w:rsidP="000C36BF">
      <w:pPr>
        <w:jc w:val="both"/>
        <w:rPr>
          <w:lang w:val="fr-FR"/>
        </w:rPr>
      </w:pPr>
      <w:r w:rsidRPr="0032190F">
        <w:rPr>
          <w:lang w:val="fr-FR"/>
        </w:rPr>
        <w:t xml:space="preserve">Haute-Égypte, près du Nil, </w:t>
      </w:r>
      <w:r w:rsidR="00EA22CC" w:rsidRPr="0032190F">
        <w:rPr>
          <w:lang w:val="fr-FR"/>
        </w:rPr>
        <w:t>à environ 40 km au sud d'Edfou</w:t>
      </w:r>
      <w:r w:rsidR="0080465D">
        <w:rPr>
          <w:lang w:val="fr-FR"/>
        </w:rPr>
        <w:t xml:space="preserve"> et </w:t>
      </w:r>
      <w:r w:rsidR="0080465D" w:rsidRPr="0032190F">
        <w:rPr>
          <w:lang w:val="fr-FR"/>
        </w:rPr>
        <w:t>proche du site d'</w:t>
      </w:r>
      <w:r w:rsidR="00722E37">
        <w:rPr>
          <w:lang w:val="fr-FR"/>
        </w:rPr>
        <w:t xml:space="preserve"> </w:t>
      </w:r>
      <w:hyperlink r:id="rId1451" w:anchor="Sit_Hosh" w:history="1">
        <w:r w:rsidR="0080465D" w:rsidRPr="00722E37">
          <w:rPr>
            <w:rStyle w:val="Hyperlink"/>
            <w:lang w:val="fr-FR"/>
          </w:rPr>
          <w:t>Hosh</w:t>
        </w:r>
      </w:hyperlink>
      <w:r w:rsidR="00722E37">
        <w:rPr>
          <w:lang w:val="fr-FR"/>
        </w:rPr>
        <w:t xml:space="preserve"> </w:t>
      </w:r>
      <w:r w:rsidR="0080465D" w:rsidRPr="0032190F">
        <w:rPr>
          <w:lang w:val="fr-FR"/>
        </w:rPr>
        <w:t>(BIB 2330)</w:t>
      </w:r>
      <w:r w:rsidR="00EA22CC" w:rsidRPr="0032190F">
        <w:rPr>
          <w:lang w:val="fr-FR"/>
        </w:rPr>
        <w:t xml:space="preserve">. </w:t>
      </w:r>
      <w:r w:rsidRPr="0032190F">
        <w:rPr>
          <w:lang w:val="fr-FR"/>
        </w:rPr>
        <w:t xml:space="preserve">une équipe d'archéologues belges met peu à peu au jour un ensemble de gravures rupestres étonnant, dont le registre et le style présentent de fortes ressemblances avec les œuvres </w:t>
      </w:r>
      <w:hyperlink r:id="rId1452" w:anchor="Cul_Magdalenien" w:history="1">
        <w:r w:rsidRPr="0032190F">
          <w:rPr>
            <w:rStyle w:val="Hyperlink"/>
            <w:lang w:val="fr-FR"/>
          </w:rPr>
          <w:t>magdaléniennes</w:t>
        </w:r>
      </w:hyperlink>
      <w:r w:rsidRPr="0032190F">
        <w:rPr>
          <w:lang w:val="fr-FR"/>
        </w:rPr>
        <w:t xml:space="preserve"> d'Europe (internet)</w:t>
      </w:r>
    </w:p>
    <w:p w14:paraId="6E1A6CD4" w14:textId="4D3017E9" w:rsidR="004F4749" w:rsidRPr="0032190F" w:rsidRDefault="004F4749" w:rsidP="000C36BF">
      <w:pPr>
        <w:pStyle w:val="NormalWeb"/>
        <w:spacing w:before="0" w:beforeAutospacing="0" w:after="0" w:afterAutospacing="0"/>
        <w:jc w:val="both"/>
        <w:rPr>
          <w:lang w:val="fr-FR"/>
        </w:rPr>
      </w:pPr>
      <w:r w:rsidRPr="0032190F">
        <w:rPr>
          <w:lang w:val="fr-FR"/>
        </w:rPr>
        <w:t xml:space="preserve">Des scientifiques belges y avaient découvert le plus ancien art rupestre d'Égypte et même de toute l'Afrique du Nord. La datation par luminescence confirma que le sable qui recouvrait certaines des gravures s'y était déposé il y a 15.000 à 10.000 ans. Les gravures (principalement des animaux tels que des </w:t>
      </w:r>
      <w:hyperlink r:id="rId1453" w:anchor="Cul_Art_TAC_T_z_bovide_auroch" w:history="1">
        <w:r w:rsidR="00722E37" w:rsidRPr="00722E37">
          <w:rPr>
            <w:rStyle w:val="Hyperlink"/>
            <w:lang w:val="fr-FR"/>
          </w:rPr>
          <w:t>aurochs</w:t>
        </w:r>
      </w:hyperlink>
      <w:r w:rsidR="00722E37">
        <w:rPr>
          <w:lang w:val="fr-FR"/>
        </w:rPr>
        <w:t xml:space="preserve"> </w:t>
      </w:r>
      <w:r w:rsidRPr="0032190F">
        <w:rPr>
          <w:lang w:val="fr-FR"/>
        </w:rPr>
        <w:t xml:space="preserve">ou des antilopes, </w:t>
      </w:r>
      <w:r w:rsidR="004104A4" w:rsidRPr="0032190F">
        <w:rPr>
          <w:lang w:val="fr-FR"/>
        </w:rPr>
        <w:t xml:space="preserve">[hippopotame] </w:t>
      </w:r>
      <w:r w:rsidRPr="0032190F">
        <w:rPr>
          <w:lang w:val="fr-FR"/>
        </w:rPr>
        <w:t>mais aussi quelques figures humaines stylisées</w:t>
      </w:r>
      <w:r w:rsidR="00A06079" w:rsidRPr="0032190F">
        <w:rPr>
          <w:lang w:val="fr-FR"/>
        </w:rPr>
        <w:t xml:space="preserve"> [</w:t>
      </w:r>
      <w:r w:rsidRPr="0032190F">
        <w:rPr>
          <w:lang w:val="fr-FR"/>
        </w:rPr>
        <w:t xml:space="preserve">) sont donc au moins contemporaines des peintures de </w:t>
      </w:r>
      <w:hyperlink r:id="rId1454" w:anchor="Sit_Lascaux" w:history="1">
        <w:r w:rsidRPr="0032190F">
          <w:rPr>
            <w:rStyle w:val="Hyperlink"/>
            <w:lang w:val="fr-FR"/>
          </w:rPr>
          <w:t>Lascaux</w:t>
        </w:r>
      </w:hyperlink>
      <w:r w:rsidRPr="0032190F">
        <w:rPr>
          <w:lang w:val="fr-FR"/>
        </w:rPr>
        <w:t>. Leur style correspond par ailleurs à celui de l'art des cavernes européen. Est-on ici face à un échange intercontinental d'influences artistiques en pleine Préhistoire ? Ce n'est pas impossible, étant donné la faible profondeur de la Méditerranée pendant la dernière période glaciaire.(internet)</w:t>
      </w:r>
    </w:p>
    <w:p w14:paraId="06CDFD1A" w14:textId="5355F2F6" w:rsidR="000D3883" w:rsidRPr="0032190F" w:rsidRDefault="004F4749" w:rsidP="000A1594">
      <w:pPr>
        <w:pStyle w:val="NormalWeb"/>
        <w:tabs>
          <w:tab w:val="left" w:pos="8550"/>
        </w:tabs>
        <w:spacing w:before="0" w:beforeAutospacing="0" w:after="0" w:afterAutospacing="0"/>
        <w:jc w:val="both"/>
        <w:rPr>
          <w:lang w:val="fr-FR"/>
        </w:rPr>
      </w:pPr>
      <w:r w:rsidRPr="0032190F">
        <w:rPr>
          <w:lang w:val="fr-FR"/>
        </w:rPr>
        <w:lastRenderedPageBreak/>
        <w:t xml:space="preserve">L'ensemble des gravures rupestres est désormais documenté au moyen de descriptions, de photos et de facsimilés. Au total, 180 gravures réparties sur trois sites ont été inventoriées, dont la plupart (75%) représentent des boeufs sauvages ou aurochs. Les autres motifs concernent des </w:t>
      </w:r>
      <w:hyperlink r:id="rId1455" w:anchor="Cul_Proto_Art_TAC_T_z_oise" w:history="1">
        <w:r w:rsidR="000A1594" w:rsidRPr="0032190F">
          <w:rPr>
            <w:rStyle w:val="Hyperlink"/>
            <w:lang w:val="fr-FR"/>
          </w:rPr>
          <w:t>oiseaux</w:t>
        </w:r>
      </w:hyperlink>
      <w:r w:rsidRPr="0032190F">
        <w:rPr>
          <w:lang w:val="fr-FR"/>
        </w:rPr>
        <w:t>, une antilope bubale, des hippopotames, des gazelles, des poissons et des figures humaines. Le traitement des animaux est naturaliste, tandis que les figures humaines sont extrêmement stylisées. Ces dernières sont très proches des 'Vénus' européeennes remontant à 13.000-12.000 ans.(internet)</w:t>
      </w:r>
    </w:p>
    <w:p w14:paraId="27737A21" w14:textId="2E1CA240" w:rsidR="004104A4" w:rsidRPr="0032190F" w:rsidRDefault="00EA22CC" w:rsidP="000C36BF">
      <w:pPr>
        <w:pStyle w:val="NormalWeb"/>
        <w:spacing w:before="0" w:beforeAutospacing="0" w:after="0" w:afterAutospacing="0"/>
        <w:jc w:val="both"/>
        <w:rPr>
          <w:lang w:val="fr-FR"/>
        </w:rPr>
      </w:pPr>
      <w:r w:rsidRPr="0032190F">
        <w:rPr>
          <w:lang w:val="fr-FR"/>
        </w:rPr>
        <w:t>Les représentations de bovidés sont très réalistes (</w:t>
      </w:r>
      <w:r w:rsidR="004104A4" w:rsidRPr="0032190F">
        <w:rPr>
          <w:lang w:val="fr-FR"/>
        </w:rPr>
        <w:t xml:space="preserve">v. </w:t>
      </w:r>
      <w:hyperlink r:id="rId1456" w:anchor="Cul_Art__Sahara_Style_Bovidien" w:history="1">
        <w:r w:rsidRPr="0032190F">
          <w:rPr>
            <w:rStyle w:val="Hyperlink"/>
            <w:bCs/>
            <w:szCs w:val="20"/>
            <w:lang w:val="fr-FR"/>
          </w:rPr>
          <w:t>Bovidien</w:t>
        </w:r>
      </w:hyperlink>
      <w:r w:rsidRPr="0032190F">
        <w:rPr>
          <w:lang w:val="fr-FR"/>
        </w:rPr>
        <w:t>)</w:t>
      </w:r>
    </w:p>
    <w:p w14:paraId="142119DC" w14:textId="279140A4" w:rsidR="0044410B" w:rsidRPr="0032190F" w:rsidRDefault="0044410B" w:rsidP="000C36BF">
      <w:pPr>
        <w:pStyle w:val="NormalWeb"/>
        <w:spacing w:before="0" w:beforeAutospacing="0" w:after="0" w:afterAutospacing="0"/>
        <w:jc w:val="both"/>
        <w:rPr>
          <w:lang w:val="fr-FR"/>
        </w:rPr>
      </w:pPr>
      <w:r w:rsidRPr="0032190F">
        <w:rPr>
          <w:lang w:val="fr-FR"/>
        </w:rPr>
        <w:t>Il existerait un lien stylistique entre les gravures de Qurta et l'art animalier du Paleolithique (BIB 2330)</w:t>
      </w:r>
      <w:r w:rsidR="00C921A9" w:rsidRPr="0032190F">
        <w:rPr>
          <w:lang w:val="fr-FR"/>
        </w:rPr>
        <w:t>. Emmanuel Guy rapproche les représentatio</w:t>
      </w:r>
      <w:r w:rsidR="002626A9">
        <w:rPr>
          <w:lang w:val="fr-FR"/>
        </w:rPr>
        <w:t xml:space="preserve">ns d'auroch de Qurta de celles du </w:t>
      </w:r>
      <w:hyperlink r:id="rId1457" w:anchor="Sit_Castillo" w:history="1">
        <w:r w:rsidR="00C921A9" w:rsidRPr="0032190F">
          <w:rPr>
            <w:rStyle w:val="Hyperlink"/>
            <w:lang w:val="fr-FR"/>
          </w:rPr>
          <w:t>Castillo</w:t>
        </w:r>
      </w:hyperlink>
      <w:r w:rsidR="00C921A9" w:rsidRPr="0032190F">
        <w:rPr>
          <w:lang w:val="fr-FR"/>
        </w:rPr>
        <w:t xml:space="preserve">, de </w:t>
      </w:r>
      <w:hyperlink r:id="rId1458" w:anchor="Sit_Pileta" w:history="1">
        <w:r w:rsidR="00C921A9" w:rsidRPr="0032190F">
          <w:rPr>
            <w:rStyle w:val="Hyperlink"/>
            <w:lang w:val="fr-FR"/>
          </w:rPr>
          <w:t>La Pileta</w:t>
        </w:r>
      </w:hyperlink>
      <w:r w:rsidR="00C921A9" w:rsidRPr="0032190F">
        <w:rPr>
          <w:lang w:val="fr-FR"/>
        </w:rPr>
        <w:t xml:space="preserve">, de </w:t>
      </w:r>
      <w:hyperlink r:id="rId1459" w:anchor="Sit_Pech_Merle" w:history="1">
        <w:r w:rsidR="00C921A9" w:rsidRPr="00722E37">
          <w:rPr>
            <w:rStyle w:val="Hyperlink"/>
            <w:lang w:val="fr-FR"/>
          </w:rPr>
          <w:t>Pech</w:t>
        </w:r>
        <w:r w:rsidR="00722E37">
          <w:rPr>
            <w:rStyle w:val="Hyperlink"/>
            <w:lang w:val="fr-FR"/>
          </w:rPr>
          <w:t>-</w:t>
        </w:r>
        <w:r w:rsidR="00C921A9" w:rsidRPr="00722E37">
          <w:rPr>
            <w:rStyle w:val="Hyperlink"/>
            <w:lang w:val="fr-FR"/>
          </w:rPr>
          <w:t>Merle</w:t>
        </w:r>
      </w:hyperlink>
      <w:r w:rsidR="00C921A9" w:rsidRPr="0032190F">
        <w:rPr>
          <w:lang w:val="fr-FR"/>
        </w:rPr>
        <w:t>, etc. (BIB 2330)</w:t>
      </w:r>
    </w:p>
    <w:p w14:paraId="54E9C68A" w14:textId="77777777" w:rsidR="0044410B" w:rsidRPr="0032190F" w:rsidRDefault="0044410B" w:rsidP="000C36BF">
      <w:pPr>
        <w:pStyle w:val="NormalWeb"/>
        <w:spacing w:before="0" w:beforeAutospacing="0" w:after="0" w:afterAutospacing="0"/>
        <w:jc w:val="both"/>
        <w:rPr>
          <w:lang w:val="fr-FR"/>
        </w:rPr>
      </w:pPr>
    </w:p>
    <w:p w14:paraId="27729020" w14:textId="77777777" w:rsidR="0044410B" w:rsidRPr="0032190F" w:rsidRDefault="0044410B" w:rsidP="000C36BF">
      <w:pPr>
        <w:pStyle w:val="NormalWeb"/>
        <w:spacing w:before="0" w:beforeAutospacing="0" w:after="0" w:afterAutospacing="0"/>
        <w:jc w:val="both"/>
        <w:rPr>
          <w:lang w:val="fr-FR"/>
        </w:rPr>
      </w:pPr>
      <w:r w:rsidRPr="0032190F">
        <w:rPr>
          <w:lang w:val="fr-FR"/>
        </w:rPr>
        <w:t>Le site comprend trois ensembles gravés: Qurta I, II et III (BIB 2330)</w:t>
      </w:r>
    </w:p>
    <w:p w14:paraId="710FD5FE" w14:textId="77777777" w:rsidR="0044410B" w:rsidRPr="0032190F" w:rsidRDefault="0044410B" w:rsidP="000C36BF">
      <w:pPr>
        <w:pStyle w:val="NormalWeb"/>
        <w:spacing w:before="0" w:beforeAutospacing="0" w:after="0" w:afterAutospacing="0"/>
        <w:jc w:val="both"/>
        <w:rPr>
          <w:lang w:val="fr-FR"/>
        </w:rPr>
      </w:pPr>
    </w:p>
    <w:p w14:paraId="07915E39" w14:textId="77777777" w:rsidR="0044410B" w:rsidRDefault="0044410B" w:rsidP="000C36BF">
      <w:pPr>
        <w:pStyle w:val="NormalWeb"/>
        <w:spacing w:before="0" w:beforeAutospacing="0" w:after="0" w:afterAutospacing="0"/>
        <w:jc w:val="both"/>
        <w:rPr>
          <w:lang w:val="fr-FR"/>
        </w:rPr>
      </w:pPr>
      <w:r w:rsidRPr="0032190F">
        <w:rPr>
          <w:lang w:val="fr-FR"/>
        </w:rPr>
        <w:t>Les représentations concernent principalement des aurochs. Les hippopotames, gazelles, oiseaux, etc. sont également représentés (BIB 2330)</w:t>
      </w:r>
    </w:p>
    <w:p w14:paraId="6ED86860" w14:textId="77777777" w:rsidR="0080465D" w:rsidRDefault="0080465D" w:rsidP="000C36BF">
      <w:pPr>
        <w:pStyle w:val="NormalWeb"/>
        <w:spacing w:before="0" w:beforeAutospacing="0" w:after="0" w:afterAutospacing="0"/>
        <w:jc w:val="both"/>
        <w:rPr>
          <w:lang w:val="fr-FR"/>
        </w:rPr>
      </w:pPr>
      <w:r>
        <w:rPr>
          <w:lang w:val="fr-FR"/>
        </w:rPr>
        <w:t>Age d'au moins 15000 BP (BIB 2792)</w:t>
      </w:r>
    </w:p>
    <w:p w14:paraId="7F292980" w14:textId="1EB199CB" w:rsidR="00722E37" w:rsidRDefault="00722E37" w:rsidP="000C36BF">
      <w:pPr>
        <w:pStyle w:val="NormalWeb"/>
        <w:spacing w:before="0" w:beforeAutospacing="0" w:after="0" w:afterAutospacing="0"/>
        <w:jc w:val="both"/>
        <w:rPr>
          <w:lang w:val="fr-FR"/>
        </w:rPr>
      </w:pPr>
      <w:r>
        <w:rPr>
          <w:lang w:val="fr-FR"/>
        </w:rPr>
        <w:t xml:space="preserve">v. </w:t>
      </w:r>
      <w:hyperlink r:id="rId1460" w:anchor="Cul_Magdalenien_geo_AfriqueN" w:history="1">
        <w:r>
          <w:rPr>
            <w:rStyle w:val="Hyperlink"/>
            <w:lang w:val="fr-FR"/>
          </w:rPr>
          <w:t>art paléolithique</w:t>
        </w:r>
      </w:hyperlink>
    </w:p>
    <w:p w14:paraId="692A12CD" w14:textId="77777777" w:rsidR="00722E37" w:rsidRDefault="00722E37" w:rsidP="000C36BF">
      <w:pPr>
        <w:pStyle w:val="NormalWeb"/>
        <w:spacing w:before="0" w:beforeAutospacing="0" w:after="0" w:afterAutospacing="0"/>
        <w:jc w:val="both"/>
        <w:rPr>
          <w:lang w:val="fr-FR"/>
        </w:rPr>
      </w:pPr>
    </w:p>
    <w:p w14:paraId="0E2033B1" w14:textId="77777777" w:rsidR="00722E37" w:rsidRPr="00B11413" w:rsidRDefault="00722E37" w:rsidP="00722E37">
      <w:pPr>
        <w:rPr>
          <w:lang w:val="fr-FR"/>
        </w:rPr>
      </w:pPr>
      <w:r w:rsidRPr="00B11413">
        <w:rPr>
          <w:lang w:val="fr-FR"/>
        </w:rPr>
        <w:t>cf. Pawel EAA</w:t>
      </w:r>
    </w:p>
    <w:p w14:paraId="046BD263" w14:textId="77777777" w:rsidR="00722E37" w:rsidRPr="00B11413" w:rsidRDefault="00722E37" w:rsidP="00722E37">
      <w:pPr>
        <w:rPr>
          <w:rFonts w:ascii="Courier New" w:hAnsi="Courier New" w:cs="Courier New"/>
          <w:sz w:val="20"/>
          <w:lang w:val="fr-FR"/>
        </w:rPr>
      </w:pPr>
      <w:r w:rsidRPr="00B11413">
        <w:rPr>
          <w:rFonts w:ascii="Courier New" w:hAnsi="Courier New" w:cs="Courier New"/>
          <w:sz w:val="20"/>
          <w:lang w:val="fr-FR"/>
        </w:rPr>
        <w:t>https://www.academia.edu/36821020/The_Headless_Women_of_Qurta_Upper_Egypt_The_Earliest_Anthropomorphic_Images_in_Northern_African_Rock_Art</w:t>
      </w:r>
    </w:p>
    <w:p w14:paraId="3772E593" w14:textId="77777777" w:rsidR="00722E37" w:rsidRPr="00B11413" w:rsidRDefault="00722E37" w:rsidP="000C36BF">
      <w:pPr>
        <w:pStyle w:val="NormalWeb"/>
        <w:spacing w:before="0" w:beforeAutospacing="0" w:after="0" w:afterAutospacing="0"/>
        <w:jc w:val="both"/>
        <w:rPr>
          <w:lang w:val="fr-FR"/>
        </w:rPr>
      </w:pPr>
    </w:p>
    <w:p w14:paraId="4DDE086D" w14:textId="77777777" w:rsidR="0080465D" w:rsidRPr="00B11413" w:rsidRDefault="0080465D" w:rsidP="000C36BF">
      <w:pPr>
        <w:pStyle w:val="NormalWeb"/>
        <w:spacing w:before="0" w:beforeAutospacing="0" w:after="0" w:afterAutospacing="0"/>
        <w:jc w:val="both"/>
        <w:rPr>
          <w:lang w:val="fr-FR"/>
        </w:rPr>
      </w:pPr>
    </w:p>
    <w:p w14:paraId="59F61723" w14:textId="77777777" w:rsidR="0044410B" w:rsidRPr="00B11413" w:rsidRDefault="0044410B" w:rsidP="00426FF9">
      <w:pPr>
        <w:pStyle w:val="Heading1"/>
        <w:rPr>
          <w:lang w:val="es-ES"/>
        </w:rPr>
      </w:pPr>
      <w:bookmarkStart w:id="706" w:name="Sit_Hosh"/>
      <w:r w:rsidRPr="00B11413">
        <w:rPr>
          <w:lang w:val="es-ES"/>
        </w:rPr>
        <w:t>HOSH (EL)</w:t>
      </w:r>
    </w:p>
    <w:bookmarkEnd w:id="706"/>
    <w:p w14:paraId="50E275E0" w14:textId="77777777" w:rsidR="0044410B" w:rsidRPr="00B11413" w:rsidRDefault="00722E37" w:rsidP="000C36BF">
      <w:pPr>
        <w:pStyle w:val="NormalWeb"/>
        <w:spacing w:before="0" w:beforeAutospacing="0" w:after="0" w:afterAutospacing="0"/>
        <w:jc w:val="both"/>
        <w:rPr>
          <w:sz w:val="20"/>
          <w:lang w:val="es-ES"/>
        </w:rPr>
      </w:pPr>
      <w:r w:rsidRPr="00B11413">
        <w:rPr>
          <w:sz w:val="20"/>
          <w:lang w:val="es-ES"/>
        </w:rPr>
        <w:t>El-Hosh, El Hosh</w:t>
      </w:r>
    </w:p>
    <w:p w14:paraId="1AD0FC40" w14:textId="77777777" w:rsidR="00722E37" w:rsidRPr="00B11413" w:rsidRDefault="00722E37" w:rsidP="000C36BF">
      <w:pPr>
        <w:pStyle w:val="NormalWeb"/>
        <w:spacing w:before="0" w:beforeAutospacing="0" w:after="0" w:afterAutospacing="0"/>
        <w:jc w:val="both"/>
        <w:rPr>
          <w:lang w:val="es-ES"/>
        </w:rPr>
      </w:pPr>
    </w:p>
    <w:p w14:paraId="5E69EFFA" w14:textId="30A4B9D7" w:rsidR="0044410B" w:rsidRPr="0032190F" w:rsidRDefault="0044410B" w:rsidP="000C36BF">
      <w:pPr>
        <w:pStyle w:val="NormalWeb"/>
        <w:spacing w:before="0" w:beforeAutospacing="0" w:after="0" w:afterAutospacing="0"/>
        <w:jc w:val="both"/>
        <w:rPr>
          <w:lang w:val="fr-FR"/>
        </w:rPr>
      </w:pPr>
      <w:r w:rsidRPr="0032190F">
        <w:rPr>
          <w:lang w:val="fr-FR"/>
        </w:rPr>
        <w:t xml:space="preserve">Site d'art rupestre </w:t>
      </w:r>
      <w:r w:rsidR="00722E37">
        <w:rPr>
          <w:lang w:val="fr-FR"/>
        </w:rPr>
        <w:t xml:space="preserve">de </w:t>
      </w:r>
      <w:r w:rsidR="00722E37" w:rsidRPr="0032190F">
        <w:rPr>
          <w:lang w:val="fr-FR"/>
        </w:rPr>
        <w:t>Haute-Égypte,</w:t>
      </w:r>
      <w:r w:rsidR="00722E37">
        <w:rPr>
          <w:lang w:val="fr-FR"/>
        </w:rPr>
        <w:t xml:space="preserve"> </w:t>
      </w:r>
      <w:r w:rsidRPr="0032190F">
        <w:rPr>
          <w:lang w:val="fr-FR"/>
        </w:rPr>
        <w:t xml:space="preserve">en bordure du Nil, proche et en aval de </w:t>
      </w:r>
      <w:hyperlink r:id="rId1461" w:anchor="Sit_Qurta" w:history="1">
        <w:r w:rsidR="0080465D" w:rsidRPr="0032190F">
          <w:rPr>
            <w:rStyle w:val="Hyperlink"/>
            <w:lang w:val="fr-FR"/>
          </w:rPr>
          <w:t>Qurta</w:t>
        </w:r>
      </w:hyperlink>
      <w:r w:rsidR="0080465D" w:rsidRPr="0032190F">
        <w:rPr>
          <w:lang w:val="fr-FR"/>
        </w:rPr>
        <w:t xml:space="preserve"> </w:t>
      </w:r>
      <w:r w:rsidRPr="0032190F">
        <w:rPr>
          <w:lang w:val="fr-FR"/>
        </w:rPr>
        <w:t>(BIB 2330)</w:t>
      </w:r>
    </w:p>
    <w:p w14:paraId="212823A9" w14:textId="77777777" w:rsidR="0044410B" w:rsidRPr="0032190F" w:rsidRDefault="0044410B" w:rsidP="000C36BF">
      <w:pPr>
        <w:pStyle w:val="NormalWeb"/>
        <w:spacing w:before="0" w:beforeAutospacing="0" w:after="0" w:afterAutospacing="0"/>
        <w:jc w:val="both"/>
        <w:rPr>
          <w:lang w:val="fr-FR"/>
        </w:rPr>
      </w:pPr>
    </w:p>
    <w:p w14:paraId="1BECDC12" w14:textId="77777777" w:rsidR="000C36BF" w:rsidRPr="0032190F" w:rsidRDefault="000C36BF" w:rsidP="000C36BF">
      <w:pPr>
        <w:pStyle w:val="NormalWeb"/>
        <w:spacing w:before="0" w:beforeAutospacing="0" w:after="0" w:afterAutospacing="0"/>
        <w:jc w:val="both"/>
        <w:rPr>
          <w:lang w:val="fr-FR"/>
        </w:rPr>
      </w:pPr>
    </w:p>
    <w:p w14:paraId="68C35190" w14:textId="77777777" w:rsidR="00EA22CC" w:rsidRPr="0032190F" w:rsidRDefault="00EA22CC" w:rsidP="00426FF9">
      <w:pPr>
        <w:pStyle w:val="Heading1"/>
      </w:pPr>
      <w:bookmarkStart w:id="707" w:name="Sit_Abu_Subeira"/>
      <w:r w:rsidRPr="0032190F">
        <w:t>ABU SUBEIRA (WADI)</w:t>
      </w:r>
    </w:p>
    <w:bookmarkEnd w:id="707"/>
    <w:p w14:paraId="281CF5E7" w14:textId="77777777" w:rsidR="000C36BF" w:rsidRPr="0032190F" w:rsidRDefault="000C36BF" w:rsidP="000C36BF">
      <w:pPr>
        <w:pStyle w:val="NormalWeb"/>
        <w:spacing w:before="0" w:beforeAutospacing="0" w:after="0" w:afterAutospacing="0"/>
        <w:jc w:val="both"/>
        <w:rPr>
          <w:lang w:val="fr-FR"/>
        </w:rPr>
      </w:pPr>
    </w:p>
    <w:p w14:paraId="7A126AAB" w14:textId="77777777" w:rsidR="00EA22CC" w:rsidRPr="0032190F" w:rsidRDefault="000C36BF" w:rsidP="000C36BF">
      <w:pPr>
        <w:pStyle w:val="NormalWeb"/>
        <w:spacing w:before="0" w:beforeAutospacing="0" w:after="0" w:afterAutospacing="0"/>
        <w:jc w:val="both"/>
        <w:rPr>
          <w:lang w:val="fr-FR"/>
        </w:rPr>
      </w:pPr>
      <w:r w:rsidRPr="0032190F">
        <w:rPr>
          <w:lang w:val="fr-FR"/>
        </w:rPr>
        <w:t xml:space="preserve">La vallée du </w:t>
      </w:r>
      <w:r w:rsidR="00EA22CC" w:rsidRPr="0032190F">
        <w:rPr>
          <w:lang w:val="fr-FR"/>
        </w:rPr>
        <w:t xml:space="preserve">Wadi Abu Subeira, </w:t>
      </w:r>
      <w:r w:rsidRPr="0032190F">
        <w:rPr>
          <w:lang w:val="fr-FR"/>
        </w:rPr>
        <w:t xml:space="preserve">une vallée </w:t>
      </w:r>
      <w:r w:rsidR="00813F1C" w:rsidRPr="0032190F">
        <w:rPr>
          <w:lang w:val="fr-FR"/>
        </w:rPr>
        <w:t>perpendiculaire au</w:t>
      </w:r>
      <w:r w:rsidRPr="0032190F">
        <w:rPr>
          <w:lang w:val="fr-FR"/>
        </w:rPr>
        <w:t xml:space="preserve"> Nil</w:t>
      </w:r>
      <w:r w:rsidR="00813F1C" w:rsidRPr="0032190F">
        <w:rPr>
          <w:lang w:val="fr-FR"/>
        </w:rPr>
        <w:t>, à l'est de celui-ci, axe vers</w:t>
      </w:r>
      <w:r w:rsidR="00EA22CC" w:rsidRPr="0032190F">
        <w:rPr>
          <w:lang w:val="fr-FR"/>
        </w:rPr>
        <w:t xml:space="preserve"> la Mer Rouge (BIB 2324). Connue comme la ‘Lascaux on the Nile’ (Storemyr et al., 2008).(BIB 2324). </w:t>
      </w:r>
      <w:r w:rsidRPr="0032190F">
        <w:rPr>
          <w:lang w:val="fr-FR"/>
        </w:rPr>
        <w:t>Actuellement (mi-XX</w:t>
      </w:r>
      <w:r w:rsidRPr="0032190F">
        <w:rPr>
          <w:vertAlign w:val="superscript"/>
          <w:lang w:val="fr-FR"/>
        </w:rPr>
        <w:t>e</w:t>
      </w:r>
      <w:r w:rsidRPr="0032190F">
        <w:rPr>
          <w:lang w:val="fr-FR"/>
        </w:rPr>
        <w:t>), c'est une voie de passage pour l'</w:t>
      </w:r>
      <w:r w:rsidRPr="0032190F">
        <w:rPr>
          <w:i/>
          <w:lang w:val="fr-FR"/>
        </w:rPr>
        <w:t>Hadj</w:t>
      </w:r>
      <w:r w:rsidRPr="0032190F">
        <w:rPr>
          <w:lang w:val="fr-FR"/>
        </w:rPr>
        <w:t>(v. Mecque) (BIB 2324)</w:t>
      </w:r>
    </w:p>
    <w:p w14:paraId="2F931477" w14:textId="77777777" w:rsidR="000C36BF" w:rsidRPr="0032190F" w:rsidRDefault="000C36BF" w:rsidP="000C36BF">
      <w:pPr>
        <w:pStyle w:val="NormalWeb"/>
        <w:spacing w:before="0" w:beforeAutospacing="0" w:after="0" w:afterAutospacing="0"/>
        <w:jc w:val="both"/>
        <w:rPr>
          <w:lang w:val="fr-FR"/>
        </w:rPr>
      </w:pPr>
    </w:p>
    <w:p w14:paraId="3884D3E6" w14:textId="77777777" w:rsidR="00EA22CC" w:rsidRPr="0032190F" w:rsidRDefault="00722E37" w:rsidP="000C36BF">
      <w:pPr>
        <w:pStyle w:val="Heading2"/>
      </w:pPr>
      <w:r>
        <w:t>a</w:t>
      </w:r>
      <w:r w:rsidR="0052314F" w:rsidRPr="0032190F">
        <w:t>rt</w:t>
      </w:r>
    </w:p>
    <w:p w14:paraId="5AC20102" w14:textId="77777777" w:rsidR="00813F1C" w:rsidRPr="0032190F" w:rsidRDefault="00813F1C" w:rsidP="00813F1C">
      <w:pPr>
        <w:rPr>
          <w:lang w:val="fr-FR"/>
        </w:rPr>
      </w:pPr>
    </w:p>
    <w:p w14:paraId="5FAD9D7D" w14:textId="6AB843DF" w:rsidR="00813F1C" w:rsidRPr="0032190F" w:rsidRDefault="00813F1C" w:rsidP="00813F1C">
      <w:pPr>
        <w:rPr>
          <w:lang w:val="fr-FR"/>
        </w:rPr>
      </w:pPr>
      <w:r w:rsidRPr="0032190F">
        <w:rPr>
          <w:lang w:val="fr-FR"/>
        </w:rPr>
        <w:t xml:space="preserve">Les plus anciennes manifestations rupestres sont datées du Paléolithique supérieur, par comparaison avec celles du site tout proche de </w:t>
      </w:r>
      <w:hyperlink r:id="rId1462" w:anchor="Sit_Qurta" w:history="1">
        <w:r w:rsidR="0080465D" w:rsidRPr="0032190F">
          <w:rPr>
            <w:rStyle w:val="Hyperlink"/>
            <w:lang w:val="fr-FR"/>
          </w:rPr>
          <w:t>Qurta</w:t>
        </w:r>
      </w:hyperlink>
      <w:r w:rsidRPr="0032190F">
        <w:rPr>
          <w:lang w:val="fr-FR"/>
        </w:rPr>
        <w:t>. Les sites concernés ont été enregistrés dans</w:t>
      </w:r>
    </w:p>
    <w:p w14:paraId="227FB69A" w14:textId="77777777" w:rsidR="00813F1C" w:rsidRPr="0032190F" w:rsidRDefault="00813F1C" w:rsidP="00813F1C">
      <w:pPr>
        <w:rPr>
          <w:lang w:val="fr-FR"/>
        </w:rPr>
      </w:pPr>
      <w:r w:rsidRPr="0032190F">
        <w:rPr>
          <w:lang w:val="fr-FR"/>
        </w:rPr>
        <w:t>les stations rupestres CAS-6, CAS-13, 14 et 20, situées entre les 5ème et 8ème kilomètres depuis l’embouchure du wadi. Plus de 68 panneaux avaient été découverts en mars 2012. (BIB 2324)</w:t>
      </w:r>
    </w:p>
    <w:p w14:paraId="188D04E5" w14:textId="77777777" w:rsidR="00813F1C" w:rsidRPr="0032190F" w:rsidRDefault="00813F1C" w:rsidP="00813F1C">
      <w:pPr>
        <w:rPr>
          <w:lang w:val="fr-FR"/>
        </w:rPr>
      </w:pPr>
    </w:p>
    <w:p w14:paraId="75017B96" w14:textId="77777777" w:rsidR="00EA22CC" w:rsidRPr="0032190F" w:rsidRDefault="00EA22CC" w:rsidP="000C36BF">
      <w:pPr>
        <w:pStyle w:val="NormalWeb"/>
        <w:spacing w:before="0" w:beforeAutospacing="0" w:after="0" w:afterAutospacing="0"/>
        <w:jc w:val="both"/>
        <w:rPr>
          <w:lang w:val="fr-FR"/>
        </w:rPr>
      </w:pPr>
      <w:r w:rsidRPr="0032190F">
        <w:rPr>
          <w:lang w:val="fr-FR"/>
        </w:rPr>
        <w:t>Gravures de plusie</w:t>
      </w:r>
      <w:r w:rsidR="0052314F" w:rsidRPr="0032190F">
        <w:rPr>
          <w:lang w:val="fr-FR"/>
        </w:rPr>
        <w:t>urs périod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49"/>
        <w:gridCol w:w="969"/>
      </w:tblGrid>
      <w:tr w:rsidR="0052314F" w14:paraId="3F0E46B8" w14:textId="77777777" w:rsidTr="00722E37">
        <w:trPr>
          <w:jc w:val="center"/>
        </w:trPr>
        <w:tc>
          <w:tcPr>
            <w:tcW w:w="2649" w:type="dxa"/>
          </w:tcPr>
          <w:p w14:paraId="54EF24C0" w14:textId="77777777" w:rsidR="0052314F" w:rsidRDefault="0052314F" w:rsidP="00C35EA7">
            <w:pPr>
              <w:pStyle w:val="NormalWeb"/>
              <w:spacing w:before="0" w:beforeAutospacing="0" w:after="0" w:afterAutospacing="0"/>
              <w:jc w:val="both"/>
            </w:pPr>
            <w:r>
              <w:t>Périodes</w:t>
            </w:r>
          </w:p>
        </w:tc>
        <w:tc>
          <w:tcPr>
            <w:tcW w:w="969" w:type="dxa"/>
          </w:tcPr>
          <w:p w14:paraId="7561ABF2" w14:textId="77777777" w:rsidR="0052314F" w:rsidRDefault="0052314F" w:rsidP="00C35EA7">
            <w:pPr>
              <w:pStyle w:val="NormalWeb"/>
              <w:spacing w:before="0" w:beforeAutospacing="0" w:after="0" w:afterAutospacing="0"/>
              <w:jc w:val="both"/>
            </w:pPr>
          </w:p>
        </w:tc>
      </w:tr>
      <w:tr w:rsidR="000C36BF" w14:paraId="06A3DE57" w14:textId="77777777" w:rsidTr="00722E37">
        <w:trPr>
          <w:jc w:val="center"/>
        </w:trPr>
        <w:tc>
          <w:tcPr>
            <w:tcW w:w="2649" w:type="dxa"/>
          </w:tcPr>
          <w:p w14:paraId="21BBD896" w14:textId="77777777" w:rsidR="000C36BF" w:rsidRDefault="000C36BF" w:rsidP="00C35EA7">
            <w:pPr>
              <w:pStyle w:val="NormalWeb"/>
              <w:spacing w:before="0" w:beforeAutospacing="0" w:after="0" w:afterAutospacing="0"/>
              <w:jc w:val="both"/>
            </w:pPr>
            <w:r>
              <w:t>Moderne</w:t>
            </w:r>
          </w:p>
        </w:tc>
        <w:tc>
          <w:tcPr>
            <w:tcW w:w="969" w:type="dxa"/>
          </w:tcPr>
          <w:p w14:paraId="3E70C0DE" w14:textId="77777777" w:rsidR="000C36BF" w:rsidRDefault="000C36BF" w:rsidP="00C35EA7">
            <w:pPr>
              <w:pStyle w:val="NormalWeb"/>
              <w:spacing w:before="0" w:beforeAutospacing="0" w:after="0" w:afterAutospacing="0"/>
              <w:jc w:val="both"/>
            </w:pPr>
          </w:p>
        </w:tc>
      </w:tr>
      <w:tr w:rsidR="000C36BF" w14:paraId="33A09BA3" w14:textId="77777777" w:rsidTr="00722E37">
        <w:trPr>
          <w:jc w:val="center"/>
        </w:trPr>
        <w:tc>
          <w:tcPr>
            <w:tcW w:w="2649" w:type="dxa"/>
          </w:tcPr>
          <w:p w14:paraId="57957357" w14:textId="77777777" w:rsidR="000C36BF" w:rsidRDefault="000C36BF" w:rsidP="00C35EA7">
            <w:pPr>
              <w:pStyle w:val="NormalWeb"/>
              <w:spacing w:before="0" w:beforeAutospacing="0" w:after="0" w:afterAutospacing="0"/>
              <w:jc w:val="both"/>
            </w:pPr>
            <w:r>
              <w:t>Moyen-Âge</w:t>
            </w:r>
            <w:r w:rsidR="00813F1C">
              <w:t xml:space="preserve"> (islamique)</w:t>
            </w:r>
          </w:p>
        </w:tc>
        <w:tc>
          <w:tcPr>
            <w:tcW w:w="969" w:type="dxa"/>
          </w:tcPr>
          <w:p w14:paraId="1B76B23D" w14:textId="77777777" w:rsidR="000C36BF" w:rsidRDefault="000C36BF" w:rsidP="00C35EA7">
            <w:pPr>
              <w:pStyle w:val="NormalWeb"/>
              <w:spacing w:before="0" w:beforeAutospacing="0" w:after="0" w:afterAutospacing="0"/>
              <w:jc w:val="both"/>
            </w:pPr>
          </w:p>
        </w:tc>
      </w:tr>
      <w:tr w:rsidR="0052314F" w14:paraId="3360D225" w14:textId="77777777" w:rsidTr="00722E37">
        <w:trPr>
          <w:jc w:val="center"/>
        </w:trPr>
        <w:tc>
          <w:tcPr>
            <w:tcW w:w="2649" w:type="dxa"/>
          </w:tcPr>
          <w:p w14:paraId="337F8F03" w14:textId="77777777" w:rsidR="0052314F" w:rsidRDefault="0052314F" w:rsidP="00C35EA7">
            <w:pPr>
              <w:pStyle w:val="NormalWeb"/>
              <w:spacing w:before="0" w:beforeAutospacing="0" w:after="0" w:afterAutospacing="0"/>
              <w:jc w:val="both"/>
            </w:pPr>
            <w:r>
              <w:t>Romaine</w:t>
            </w:r>
          </w:p>
        </w:tc>
        <w:tc>
          <w:tcPr>
            <w:tcW w:w="969" w:type="dxa"/>
          </w:tcPr>
          <w:p w14:paraId="3F9E34EA" w14:textId="77777777" w:rsidR="0052314F" w:rsidRDefault="0052314F" w:rsidP="00C35EA7">
            <w:pPr>
              <w:pStyle w:val="NormalWeb"/>
              <w:spacing w:before="0" w:beforeAutospacing="0" w:after="0" w:afterAutospacing="0"/>
              <w:jc w:val="both"/>
            </w:pPr>
          </w:p>
        </w:tc>
      </w:tr>
      <w:tr w:rsidR="0052314F" w14:paraId="32A396C3" w14:textId="77777777" w:rsidTr="00722E37">
        <w:trPr>
          <w:jc w:val="center"/>
        </w:trPr>
        <w:tc>
          <w:tcPr>
            <w:tcW w:w="2649" w:type="dxa"/>
          </w:tcPr>
          <w:p w14:paraId="246AA6D1" w14:textId="77777777" w:rsidR="0052314F" w:rsidRDefault="0052314F" w:rsidP="00C35EA7">
            <w:pPr>
              <w:pStyle w:val="NormalWeb"/>
              <w:spacing w:before="0" w:beforeAutospacing="0" w:after="0" w:afterAutospacing="0"/>
              <w:jc w:val="both"/>
            </w:pPr>
            <w:r>
              <w:t>Hellénistique</w:t>
            </w:r>
          </w:p>
        </w:tc>
        <w:tc>
          <w:tcPr>
            <w:tcW w:w="969" w:type="dxa"/>
          </w:tcPr>
          <w:p w14:paraId="2A8E5D72" w14:textId="77777777" w:rsidR="0052314F" w:rsidRDefault="0052314F" w:rsidP="00C35EA7">
            <w:pPr>
              <w:pStyle w:val="NormalWeb"/>
              <w:spacing w:before="0" w:beforeAutospacing="0" w:after="0" w:afterAutospacing="0"/>
              <w:jc w:val="both"/>
            </w:pPr>
          </w:p>
        </w:tc>
      </w:tr>
      <w:tr w:rsidR="0052314F" w14:paraId="62A5923B" w14:textId="77777777" w:rsidTr="00722E37">
        <w:trPr>
          <w:jc w:val="center"/>
        </w:trPr>
        <w:tc>
          <w:tcPr>
            <w:tcW w:w="2649" w:type="dxa"/>
          </w:tcPr>
          <w:p w14:paraId="48DB8118" w14:textId="77777777" w:rsidR="0052314F" w:rsidRDefault="0052314F" w:rsidP="00C35EA7">
            <w:pPr>
              <w:pStyle w:val="NormalWeb"/>
              <w:spacing w:before="0" w:beforeAutospacing="0" w:after="0" w:afterAutospacing="0"/>
              <w:jc w:val="both"/>
            </w:pPr>
            <w:r>
              <w:t>époque Pharaonique</w:t>
            </w:r>
          </w:p>
        </w:tc>
        <w:tc>
          <w:tcPr>
            <w:tcW w:w="969" w:type="dxa"/>
          </w:tcPr>
          <w:p w14:paraId="27F44FC9" w14:textId="77777777" w:rsidR="0052314F" w:rsidRDefault="0052314F" w:rsidP="00C35EA7">
            <w:pPr>
              <w:pStyle w:val="NormalWeb"/>
              <w:spacing w:before="0" w:beforeAutospacing="0" w:after="0" w:afterAutospacing="0"/>
              <w:jc w:val="both"/>
            </w:pPr>
          </w:p>
        </w:tc>
      </w:tr>
      <w:tr w:rsidR="0052314F" w14:paraId="400E518D" w14:textId="77777777" w:rsidTr="00722E37">
        <w:trPr>
          <w:jc w:val="center"/>
        </w:trPr>
        <w:tc>
          <w:tcPr>
            <w:tcW w:w="2649" w:type="dxa"/>
          </w:tcPr>
          <w:p w14:paraId="04E7D4D4" w14:textId="256DA8AD" w:rsidR="0052314F" w:rsidRDefault="00000000" w:rsidP="00C35EA7">
            <w:pPr>
              <w:pStyle w:val="NormalWeb"/>
              <w:spacing w:before="0" w:beforeAutospacing="0" w:after="0" w:afterAutospacing="0"/>
              <w:jc w:val="both"/>
            </w:pPr>
            <w:hyperlink r:id="rId1463" w:anchor="Cul_Predynastique" w:history="1">
              <w:r w:rsidR="0052314F">
                <w:rPr>
                  <w:rStyle w:val="Hyperlink"/>
                </w:rPr>
                <w:t>Préd</w:t>
              </w:r>
              <w:r w:rsidR="0052314F" w:rsidRPr="0052314F">
                <w:rPr>
                  <w:rStyle w:val="Hyperlink"/>
                </w:rPr>
                <w:t>ynastique</w:t>
              </w:r>
            </w:hyperlink>
          </w:p>
        </w:tc>
        <w:tc>
          <w:tcPr>
            <w:tcW w:w="969" w:type="dxa"/>
          </w:tcPr>
          <w:p w14:paraId="4CDC7200" w14:textId="77777777" w:rsidR="0052314F" w:rsidRDefault="0052314F" w:rsidP="00C35EA7">
            <w:pPr>
              <w:pStyle w:val="NormalWeb"/>
              <w:spacing w:before="0" w:beforeAutospacing="0" w:after="0" w:afterAutospacing="0"/>
              <w:jc w:val="both"/>
            </w:pPr>
          </w:p>
        </w:tc>
      </w:tr>
      <w:tr w:rsidR="0052314F" w14:paraId="1536DBE9" w14:textId="77777777" w:rsidTr="00722E37">
        <w:trPr>
          <w:jc w:val="center"/>
        </w:trPr>
        <w:tc>
          <w:tcPr>
            <w:tcW w:w="2649" w:type="dxa"/>
          </w:tcPr>
          <w:p w14:paraId="005B691D" w14:textId="77777777" w:rsidR="0052314F" w:rsidRDefault="0052314F" w:rsidP="00C35EA7">
            <w:pPr>
              <w:pStyle w:val="NormalWeb"/>
              <w:spacing w:before="0" w:beforeAutospacing="0" w:after="0" w:afterAutospacing="0"/>
              <w:jc w:val="both"/>
            </w:pPr>
            <w:r>
              <w:lastRenderedPageBreak/>
              <w:t>Paléolithique</w:t>
            </w:r>
          </w:p>
        </w:tc>
        <w:tc>
          <w:tcPr>
            <w:tcW w:w="969" w:type="dxa"/>
          </w:tcPr>
          <w:p w14:paraId="4DDC3DAC" w14:textId="77777777" w:rsidR="0052314F" w:rsidRDefault="0052314F" w:rsidP="00C35EA7">
            <w:pPr>
              <w:pStyle w:val="NormalWeb"/>
              <w:spacing w:before="0" w:beforeAutospacing="0" w:after="0" w:afterAutospacing="0"/>
              <w:jc w:val="both"/>
            </w:pPr>
          </w:p>
        </w:tc>
      </w:tr>
    </w:tbl>
    <w:p w14:paraId="749F3522" w14:textId="77777777" w:rsidR="00EA22CC" w:rsidRDefault="00EA22CC" w:rsidP="000C36BF">
      <w:pPr>
        <w:pStyle w:val="NormalWeb"/>
        <w:spacing w:before="0" w:beforeAutospacing="0" w:after="0" w:afterAutospacing="0"/>
        <w:jc w:val="both"/>
      </w:pPr>
      <w:r>
        <w:t>(BIB 2324)</w:t>
      </w:r>
    </w:p>
    <w:p w14:paraId="1AC66219" w14:textId="77777777" w:rsidR="000C36BF" w:rsidRDefault="000C36BF" w:rsidP="000C36BF">
      <w:pPr>
        <w:pStyle w:val="NormalWeb"/>
        <w:spacing w:before="0" w:beforeAutospacing="0" w:after="0" w:afterAutospacing="0"/>
        <w:jc w:val="both"/>
      </w:pPr>
    </w:p>
    <w:p w14:paraId="47AE1F97" w14:textId="77777777" w:rsidR="000C36BF" w:rsidRPr="0032190F" w:rsidRDefault="000C36BF" w:rsidP="000C36BF">
      <w:pPr>
        <w:pStyle w:val="NormalWeb"/>
        <w:spacing w:before="0" w:beforeAutospacing="0" w:after="0" w:afterAutospacing="0"/>
        <w:jc w:val="both"/>
        <w:rPr>
          <w:lang w:val="fr-FR"/>
        </w:rPr>
      </w:pPr>
      <w:r w:rsidRPr="0032190F">
        <w:rPr>
          <w:lang w:val="fr-FR"/>
        </w:rPr>
        <w:t xml:space="preserve">La distribution spatiale des gravures montre une structuration du territoire. Représentation de navires, de caravanes de chameaux, de scènes de chasses. </w:t>
      </w:r>
      <w:r w:rsidR="00813F1C" w:rsidRPr="0032190F">
        <w:rPr>
          <w:lang w:val="fr-FR"/>
        </w:rPr>
        <w:t>(BIB 2324)</w:t>
      </w:r>
    </w:p>
    <w:p w14:paraId="7DFEBAC5" w14:textId="77777777" w:rsidR="00813F1C" w:rsidRPr="0032190F" w:rsidRDefault="00813F1C" w:rsidP="000C36BF">
      <w:pPr>
        <w:pStyle w:val="NormalWeb"/>
        <w:spacing w:before="0" w:beforeAutospacing="0" w:after="0" w:afterAutospacing="0"/>
        <w:jc w:val="both"/>
        <w:rPr>
          <w:lang w:val="fr-FR"/>
        </w:rPr>
      </w:pPr>
    </w:p>
    <w:p w14:paraId="30500C62" w14:textId="77777777" w:rsidR="00813F1C" w:rsidRPr="0032190F" w:rsidRDefault="00813F1C" w:rsidP="00813F1C">
      <w:pPr>
        <w:pStyle w:val="Heading2"/>
      </w:pPr>
      <w:r w:rsidRPr="0032190F">
        <w:t>Concessions</w:t>
      </w:r>
    </w:p>
    <w:p w14:paraId="09F7C5F9" w14:textId="77777777" w:rsidR="00813F1C" w:rsidRPr="0032190F" w:rsidRDefault="00813F1C" w:rsidP="00813F1C">
      <w:pPr>
        <w:rPr>
          <w:lang w:val="fr-FR"/>
        </w:rPr>
      </w:pPr>
    </w:p>
    <w:p w14:paraId="0172A80B" w14:textId="77777777" w:rsidR="00813F1C" w:rsidRPr="0032190F" w:rsidRDefault="00813F1C" w:rsidP="00813F1C">
      <w:pPr>
        <w:pStyle w:val="Heading3"/>
      </w:pPr>
      <w:r w:rsidRPr="0032190F">
        <w:t>Cocessions occidentale</w:t>
      </w:r>
    </w:p>
    <w:p w14:paraId="26A56585" w14:textId="77777777" w:rsidR="00813F1C" w:rsidRPr="0032190F" w:rsidRDefault="00813F1C" w:rsidP="000C36BF">
      <w:pPr>
        <w:pStyle w:val="NormalWeb"/>
        <w:spacing w:before="0" w:beforeAutospacing="0" w:after="0" w:afterAutospacing="0"/>
        <w:jc w:val="both"/>
        <w:rPr>
          <w:lang w:val="fr-FR"/>
        </w:rPr>
      </w:pPr>
    </w:p>
    <w:p w14:paraId="323469A6" w14:textId="77777777" w:rsidR="00813F1C" w:rsidRPr="0032190F" w:rsidRDefault="00813F1C" w:rsidP="00813F1C">
      <w:pPr>
        <w:pStyle w:val="Heading3"/>
      </w:pPr>
      <w:r w:rsidRPr="0032190F">
        <w:t>Concessions orientale</w:t>
      </w:r>
    </w:p>
    <w:p w14:paraId="1FC5CB7A" w14:textId="77777777" w:rsidR="00813F1C" w:rsidRPr="0032190F" w:rsidRDefault="00813F1C" w:rsidP="00813F1C">
      <w:pPr>
        <w:autoSpaceDE w:val="0"/>
        <w:autoSpaceDN w:val="0"/>
        <w:adjustRightInd w:val="0"/>
        <w:rPr>
          <w:iCs/>
          <w:szCs w:val="22"/>
          <w:lang w:val="fr-FR" w:eastAsia="en-GB"/>
        </w:rPr>
      </w:pPr>
      <w:r w:rsidRPr="0032190F">
        <w:rPr>
          <w:szCs w:val="22"/>
          <w:lang w:val="fr-FR" w:eastAsia="en-GB"/>
        </w:rPr>
        <w:t xml:space="preserve">concession </w:t>
      </w:r>
      <w:r w:rsidRPr="0032190F">
        <w:rPr>
          <w:rFonts w:ascii="TimesNewRomanPSMT" w:hAnsi="TimesNewRomanPSMT" w:cs="TimesNewRomanPSMT"/>
          <w:sz w:val="22"/>
          <w:szCs w:val="22"/>
          <w:lang w:val="fr-FR" w:eastAsia="en-GB"/>
        </w:rPr>
        <w:t xml:space="preserve">franco-égyptienne </w:t>
      </w:r>
      <w:r w:rsidRPr="0032190F">
        <w:rPr>
          <w:szCs w:val="22"/>
          <w:lang w:val="fr-FR" w:eastAsia="en-GB"/>
        </w:rPr>
        <w:t xml:space="preserve">accordée par le SCA au </w:t>
      </w:r>
      <w:r w:rsidRPr="0032190F">
        <w:rPr>
          <w:i/>
          <w:iCs/>
          <w:szCs w:val="22"/>
          <w:lang w:val="fr-FR" w:eastAsia="en-GB"/>
        </w:rPr>
        <w:t xml:space="preserve">Project de Collaboration Franco-égyptienne pour le Survey du Wadi Abu-Subeira </w:t>
      </w:r>
      <w:r w:rsidRPr="0032190F">
        <w:rPr>
          <w:iCs/>
          <w:szCs w:val="22"/>
          <w:lang w:val="fr-FR" w:eastAsia="en-GB"/>
        </w:rPr>
        <w:t>(BIB 2324)</w:t>
      </w:r>
    </w:p>
    <w:p w14:paraId="021BD211" w14:textId="77777777" w:rsidR="000B052E" w:rsidRPr="0032190F" w:rsidRDefault="00813F1C" w:rsidP="00813F1C">
      <w:pPr>
        <w:autoSpaceDE w:val="0"/>
        <w:autoSpaceDN w:val="0"/>
        <w:adjustRightInd w:val="0"/>
        <w:rPr>
          <w:iCs/>
          <w:szCs w:val="22"/>
          <w:lang w:val="fr-FR" w:eastAsia="en-GB"/>
        </w:rPr>
      </w:pPr>
      <w:r w:rsidRPr="0032190F">
        <w:rPr>
          <w:iCs/>
          <w:szCs w:val="22"/>
          <w:lang w:val="fr-FR" w:eastAsia="en-GB"/>
        </w:rPr>
        <w:t>Les stations d’art rupestre qui ont été découvertes peuvent être datées de l’Epipaléolithique à la période contemporaine. La période la mieux représentée est le Prédynastique (7% des attributions chronologiques au Badarien, 39% au Nagadien et 7% pour l’époque thinite, soit un total de plus de la moitié des datations). Pour l’instant, aucune représentation n’a pu être attribuée au Paléolithique supérieur, mais la présence de matériel lithique daté du Paléolithique moyen et final dans des ateliers de débitage ou des structures circulaires atteste de la fréquentation humaine de cette zone aux périodes les plus anciennes et autorise à penser que des stations rupestres contemporaines de ces périodes puissent être présentes aussi loin de l’embouchure du wadi et de la vallée du Nil (BIB 2324)</w:t>
      </w:r>
    </w:p>
    <w:p w14:paraId="00567DA1" w14:textId="77777777" w:rsidR="00813F1C" w:rsidRPr="0032190F" w:rsidRDefault="000B052E" w:rsidP="000B052E">
      <w:pPr>
        <w:autoSpaceDE w:val="0"/>
        <w:autoSpaceDN w:val="0"/>
        <w:adjustRightInd w:val="0"/>
        <w:rPr>
          <w:iCs/>
          <w:szCs w:val="22"/>
          <w:lang w:val="fr-FR" w:eastAsia="en-GB"/>
        </w:rPr>
      </w:pPr>
      <w:r w:rsidRPr="0032190F">
        <w:rPr>
          <w:iCs/>
          <w:szCs w:val="22"/>
          <w:lang w:val="fr-FR" w:eastAsia="en-GB"/>
        </w:rPr>
        <w:t>On observe que les stations placées le plus haut sur les versants de la vallée sont les plus anciennes, celles du Paléolithique supérieur. CAS-6 se trouve ainsi à 120 m au-dessus du niveau de la mer, soit 20 à 25 au-dessus du niveau du fond du wadi actuel et 30 m au-dessus du Nil actuel. Les stations plus tardives, prédynastiques et postérieures sont situées dans le lit du wadi ou dans les trois premiers mètres des versants, exception faite du Locus 15, placé à une douzaine de mètres de hauteur dans le versant.</w:t>
      </w:r>
      <w:r w:rsidR="00813F1C" w:rsidRPr="0032190F">
        <w:rPr>
          <w:iCs/>
          <w:szCs w:val="22"/>
          <w:lang w:val="fr-FR" w:eastAsia="en-GB"/>
        </w:rPr>
        <w:t>.</w:t>
      </w:r>
      <w:r w:rsidRPr="0032190F">
        <w:rPr>
          <w:iCs/>
          <w:szCs w:val="22"/>
          <w:lang w:val="fr-FR" w:eastAsia="en-GB"/>
        </w:rPr>
        <w:t xml:space="preserve"> Si les stations du Paléolithique supérieur sont si hautes c’était sans doute pour être hors d’eau ! En effet, les données actuelles nous permettent de reconstituer un lac probablement permanent, communiquant directement avec le Nil il y a 20 000 ans9. La hauteur des eaux atteignait 9 à 10 mètres au-dessus du sol actuel, transformant les premières kilomètres du wadi en un fjord, selon P. Storemyr10. Les eaux seraient redescendues vers – 10 000 av. J.-C. (BIB 2324)</w:t>
      </w:r>
    </w:p>
    <w:p w14:paraId="111E421A" w14:textId="77777777" w:rsidR="00813F1C" w:rsidRPr="0032190F" w:rsidRDefault="00813F1C" w:rsidP="00813F1C">
      <w:pPr>
        <w:autoSpaceDE w:val="0"/>
        <w:autoSpaceDN w:val="0"/>
        <w:adjustRightInd w:val="0"/>
        <w:rPr>
          <w:lang w:val="fr-FR"/>
        </w:rPr>
      </w:pPr>
    </w:p>
    <w:p w14:paraId="50DA9F8A" w14:textId="77777777" w:rsidR="00B83195" w:rsidRPr="0032190F" w:rsidRDefault="003F12A5" w:rsidP="00426FF9">
      <w:pPr>
        <w:pStyle w:val="Heading1"/>
      </w:pPr>
      <w:bookmarkStart w:id="708" w:name="Sit_Suvero"/>
      <w:r>
        <w:t>SUVERO</w:t>
      </w:r>
    </w:p>
    <w:bookmarkEnd w:id="708"/>
    <w:p w14:paraId="6E275CFD" w14:textId="77777777" w:rsidR="00B83195" w:rsidRPr="0032190F" w:rsidRDefault="00B83195" w:rsidP="00242C0F">
      <w:pPr>
        <w:rPr>
          <w:lang w:val="fr-FR"/>
        </w:rPr>
      </w:pPr>
    </w:p>
    <w:p w14:paraId="772754FC" w14:textId="2B044773" w:rsidR="000C36BF" w:rsidRDefault="00B83195" w:rsidP="003F12A5">
      <w:pPr>
        <w:jc w:val="both"/>
        <w:rPr>
          <w:lang w:val="fr-FR"/>
        </w:rPr>
      </w:pPr>
      <w:r w:rsidRPr="0032190F">
        <w:rPr>
          <w:lang w:val="fr-FR"/>
        </w:rPr>
        <w:t xml:space="preserve">Le site de Suvero livre du matériel céramique avec un petit outillage de petites lamelles et de petits grattoirs unguiformes, des bitroncatures et des trapèzes à retouche abruptes différentes des outillages </w:t>
      </w:r>
      <w:hyperlink r:id="rId1464" w:anchor="Cul_Impressa_Ligure_Provence" w:history="1">
        <w:r w:rsidRPr="0032190F">
          <w:rPr>
            <w:rStyle w:val="Hyperlink"/>
            <w:lang w:val="fr-FR"/>
          </w:rPr>
          <w:t>Impressa</w:t>
        </w:r>
      </w:hyperlink>
      <w:r w:rsidRPr="0032190F">
        <w:rPr>
          <w:lang w:val="fr-FR"/>
        </w:rPr>
        <w:t xml:space="preserve"> et pourrait traduire cette interaction entre les </w:t>
      </w:r>
      <w:hyperlink r:id="rId1465" w:anchor="Cul_Castelnovien" w:history="1">
        <w:r w:rsidRPr="0032190F">
          <w:rPr>
            <w:rStyle w:val="Hyperlink"/>
            <w:lang w:val="fr-FR"/>
          </w:rPr>
          <w:t>Castelnoviens</w:t>
        </w:r>
      </w:hyperlink>
      <w:r w:rsidRPr="0032190F">
        <w:rPr>
          <w:lang w:val="fr-FR"/>
        </w:rPr>
        <w:t xml:space="preserve"> et les premiers </w:t>
      </w:r>
      <w:hyperlink r:id="rId1466" w:anchor="Cul_Neo" w:history="1">
        <w:r w:rsidRPr="0032190F">
          <w:rPr>
            <w:rStyle w:val="Hyperlink"/>
            <w:lang w:val="fr-FR"/>
          </w:rPr>
          <w:t>Néolithiques</w:t>
        </w:r>
      </w:hyperlink>
      <w:r w:rsidRPr="0032190F">
        <w:rPr>
          <w:lang w:val="fr-FR"/>
        </w:rPr>
        <w:t xml:space="preserve"> de l’arc Liguro-provençal (BIB 247 p. 413 et 250)</w:t>
      </w:r>
    </w:p>
    <w:p w14:paraId="3AF44A26" w14:textId="77777777" w:rsidR="006F6AD3" w:rsidRDefault="006F6AD3" w:rsidP="00242C0F">
      <w:pPr>
        <w:rPr>
          <w:lang w:val="fr-FR"/>
        </w:rPr>
      </w:pPr>
    </w:p>
    <w:p w14:paraId="48CD5E5C" w14:textId="77777777" w:rsidR="006F6AD3" w:rsidRDefault="006F6AD3" w:rsidP="00426FF9">
      <w:pPr>
        <w:pStyle w:val="Heading1"/>
      </w:pPr>
      <w:bookmarkStart w:id="709" w:name="Sit_Chautard"/>
      <w:r>
        <w:t>CHAUTARD</w:t>
      </w:r>
    </w:p>
    <w:bookmarkEnd w:id="709"/>
    <w:p w14:paraId="09A9BF00" w14:textId="77777777" w:rsidR="006F6AD3" w:rsidRDefault="006F6AD3" w:rsidP="00242C0F">
      <w:pPr>
        <w:rPr>
          <w:lang w:val="fr-FR"/>
        </w:rPr>
      </w:pPr>
    </w:p>
    <w:p w14:paraId="501112BB" w14:textId="5BD28305" w:rsidR="006F6AD3" w:rsidRDefault="006F6AD3" w:rsidP="00242C0F">
      <w:pPr>
        <w:rPr>
          <w:lang w:val="fr-FR"/>
        </w:rPr>
      </w:pPr>
      <w:r>
        <w:rPr>
          <w:lang w:val="fr-FR"/>
        </w:rPr>
        <w:t xml:space="preserve">Chautard (Tourettes, Var) Site Néolithique à Impressa, daté vers 6000-5500 aec, atelier de taille de silex [silex jurassiques ?] qui montre le même type d'industrie qu'à </w:t>
      </w:r>
      <w:hyperlink r:id="rId1467" w:anchor="Sit_Pendimoun" w:history="1">
        <w:r w:rsidRPr="006F6AD3">
          <w:rPr>
            <w:rStyle w:val="Hyperlink"/>
            <w:lang w:val="fr-FR"/>
          </w:rPr>
          <w:t>Pendimoun</w:t>
        </w:r>
      </w:hyperlink>
      <w:r>
        <w:rPr>
          <w:lang w:val="fr-FR"/>
        </w:rPr>
        <w:t xml:space="preserve"> et </w:t>
      </w:r>
      <w:hyperlink r:id="rId1468" w:anchor="Sit_Arene_Candide" w:history="1">
        <w:r w:rsidRPr="006F6AD3">
          <w:rPr>
            <w:rStyle w:val="Hyperlink"/>
            <w:lang w:val="fr-FR"/>
          </w:rPr>
          <w:t>Arene Candide</w:t>
        </w:r>
      </w:hyperlink>
      <w:r>
        <w:rPr>
          <w:lang w:val="fr-FR"/>
        </w:rPr>
        <w:t xml:space="preserve"> (Binder com. pers.)</w:t>
      </w:r>
      <w:r w:rsidR="002F7F3F">
        <w:rPr>
          <w:lang w:val="fr-FR"/>
        </w:rPr>
        <w:t xml:space="preserve">. Le lithique est proche du niveau 1A des Arene Candide avec perçoirs, lamelle de faucille, etc. (BIB D. Binder ANR CIMO 2019) </w:t>
      </w:r>
      <w:hyperlink r:id="rId1469" w:anchor="Sit_Obsidienne" w:history="1">
        <w:r w:rsidR="002F7F3F" w:rsidRPr="009F2A99">
          <w:rPr>
            <w:rStyle w:val="Hyperlink"/>
            <w:szCs w:val="20"/>
            <w:lang w:val="fr-FR"/>
          </w:rPr>
          <w:t>obsidienne</w:t>
        </w:r>
      </w:hyperlink>
      <w:r w:rsidR="002F7F3F">
        <w:rPr>
          <w:lang w:val="fr-FR"/>
        </w:rPr>
        <w:t xml:space="preserve"> de </w:t>
      </w:r>
      <w:hyperlink r:id="rId1470" w:anchor="Sit_Palmarola" w:history="1">
        <w:r w:rsidR="002F7F3F" w:rsidRPr="002F7F3F">
          <w:rPr>
            <w:rStyle w:val="Hyperlink"/>
            <w:lang w:val="fr-FR"/>
          </w:rPr>
          <w:t>Palmarola</w:t>
        </w:r>
      </w:hyperlink>
      <w:r w:rsidR="002F7F3F">
        <w:rPr>
          <w:lang w:val="fr-FR"/>
        </w:rPr>
        <w:t xml:space="preserve"> (BIB D. Binder ANR CIMO 2019)</w:t>
      </w:r>
    </w:p>
    <w:p w14:paraId="3A085E76" w14:textId="77777777" w:rsidR="007D557C" w:rsidRDefault="007D557C" w:rsidP="00426FF9">
      <w:pPr>
        <w:pStyle w:val="Heading1"/>
      </w:pPr>
      <w:r>
        <w:lastRenderedPageBreak/>
        <w:br/>
      </w:r>
      <w:bookmarkStart w:id="710" w:name="Sit_Lagnano"/>
      <w:r>
        <w:t>LAGNANO</w:t>
      </w:r>
      <w:bookmarkEnd w:id="710"/>
    </w:p>
    <w:p w14:paraId="6E1C9621" w14:textId="77777777" w:rsidR="007D557C" w:rsidRDefault="007D557C" w:rsidP="00242C0F">
      <w:pPr>
        <w:rPr>
          <w:lang w:val="fr-FR"/>
        </w:rPr>
      </w:pPr>
      <w:r>
        <w:rPr>
          <w:lang w:val="fr-FR"/>
        </w:rPr>
        <w:t>Lagnano di Pietre</w:t>
      </w:r>
    </w:p>
    <w:p w14:paraId="59B851D8" w14:textId="77777777" w:rsidR="007D557C" w:rsidRDefault="007D557C" w:rsidP="00242C0F">
      <w:pPr>
        <w:rPr>
          <w:lang w:val="fr-FR"/>
        </w:rPr>
      </w:pPr>
    </w:p>
    <w:p w14:paraId="0F28AE01" w14:textId="689C77AA" w:rsidR="007D557C" w:rsidRDefault="007D557C" w:rsidP="00242C0F">
      <w:pPr>
        <w:rPr>
          <w:lang w:val="fr-FR"/>
        </w:rPr>
      </w:pPr>
      <w:r>
        <w:rPr>
          <w:lang w:val="fr-FR"/>
        </w:rPr>
        <w:t>Céramiques peintes du Néolithique ancien (~Impressa, temps 2) (BIB 2769)</w:t>
      </w:r>
      <w:r w:rsidR="00AE6BA8">
        <w:rPr>
          <w:lang w:val="fr-FR"/>
        </w:rPr>
        <w:t xml:space="preserve"> Donne son nom à l'horizon </w:t>
      </w:r>
      <w:hyperlink r:id="rId1471" w:anchor="Cul_Lagnano_Piede" w:history="1">
        <w:r w:rsidR="00AE6BA8" w:rsidRPr="00AE6BA8">
          <w:rPr>
            <w:rStyle w:val="Hyperlink"/>
            <w:lang w:val="fr-FR"/>
          </w:rPr>
          <w:t>Lagnano da Piede</w:t>
        </w:r>
      </w:hyperlink>
      <w:r w:rsidR="00AE6BA8" w:rsidRPr="00AE6BA8">
        <w:rPr>
          <w:lang w:val="fr-FR"/>
        </w:rPr>
        <w:t xml:space="preserve"> </w:t>
      </w:r>
      <w:r w:rsidR="00AE6BA8">
        <w:rPr>
          <w:lang w:val="fr-FR"/>
        </w:rPr>
        <w:t>(BIB 2793)</w:t>
      </w:r>
    </w:p>
    <w:p w14:paraId="26A80A5F" w14:textId="77777777" w:rsidR="007D557C" w:rsidRDefault="007D557C" w:rsidP="00242C0F">
      <w:pPr>
        <w:rPr>
          <w:lang w:val="fr-FR"/>
        </w:rPr>
      </w:pPr>
    </w:p>
    <w:p w14:paraId="17A2A639" w14:textId="77777777" w:rsidR="007D557C" w:rsidRPr="00426FF9" w:rsidRDefault="007D557C" w:rsidP="00426FF9">
      <w:pPr>
        <w:pStyle w:val="Heading1"/>
        <w:rPr>
          <w:lang w:val="es-ES"/>
        </w:rPr>
      </w:pPr>
      <w:bookmarkStart w:id="711" w:name="Sit_Masseria_Quercia"/>
      <w:r w:rsidRPr="00426FF9">
        <w:rPr>
          <w:lang w:val="es-ES"/>
        </w:rPr>
        <w:t>MASSERIA-LA QUERCIA</w:t>
      </w:r>
    </w:p>
    <w:bookmarkEnd w:id="711"/>
    <w:p w14:paraId="55CF85AA" w14:textId="77777777" w:rsidR="00B83195" w:rsidRPr="0005399D" w:rsidRDefault="00E019E7" w:rsidP="00242C0F">
      <w:pPr>
        <w:rPr>
          <w:sz w:val="20"/>
          <w:lang w:val="es-ES"/>
        </w:rPr>
      </w:pPr>
      <w:r w:rsidRPr="0005399D">
        <w:rPr>
          <w:sz w:val="20"/>
          <w:lang w:val="es-ES"/>
        </w:rPr>
        <w:t>Masseria La Quercia</w:t>
      </w:r>
    </w:p>
    <w:p w14:paraId="1547A400" w14:textId="77777777" w:rsidR="00E019E7" w:rsidRPr="00BC1202" w:rsidRDefault="00E019E7" w:rsidP="00242C0F">
      <w:pPr>
        <w:rPr>
          <w:lang w:val="es-ES"/>
        </w:rPr>
      </w:pPr>
    </w:p>
    <w:p w14:paraId="786B5449" w14:textId="7E425450" w:rsidR="007D557C" w:rsidRDefault="007D557C" w:rsidP="007D557C">
      <w:pPr>
        <w:rPr>
          <w:lang w:val="fr-FR"/>
        </w:rPr>
      </w:pPr>
      <w:r>
        <w:rPr>
          <w:lang w:val="fr-FR"/>
        </w:rPr>
        <w:t xml:space="preserve">Céramiques peintes du </w:t>
      </w:r>
      <w:r w:rsidR="0005399D">
        <w:rPr>
          <w:lang w:val="fr-FR"/>
        </w:rPr>
        <w:t>NA</w:t>
      </w:r>
      <w:r>
        <w:rPr>
          <w:lang w:val="fr-FR"/>
        </w:rPr>
        <w:t xml:space="preserve"> (~Impressa, temps 2) (BIB 2769)</w:t>
      </w:r>
      <w:r w:rsidR="003637CF">
        <w:rPr>
          <w:lang w:val="fr-FR"/>
        </w:rPr>
        <w:t xml:space="preserve"> </w:t>
      </w:r>
      <w:hyperlink r:id="rId1472" w:anchor="Cul_Masseria_Quercia" w:history="1">
        <w:r w:rsidR="003637CF" w:rsidRPr="003637CF">
          <w:rPr>
            <w:rStyle w:val="Hyperlink"/>
            <w:lang w:val="fr-FR"/>
          </w:rPr>
          <w:t>Masseria La Quercia</w:t>
        </w:r>
      </w:hyperlink>
    </w:p>
    <w:p w14:paraId="488D6EE1" w14:textId="77777777" w:rsidR="007D557C" w:rsidRDefault="007D557C" w:rsidP="00242C0F">
      <w:pPr>
        <w:rPr>
          <w:lang w:val="fr-FR"/>
        </w:rPr>
      </w:pPr>
    </w:p>
    <w:p w14:paraId="74E3790A" w14:textId="77777777" w:rsidR="007D557C" w:rsidRDefault="00AE6BA8" w:rsidP="00426FF9">
      <w:pPr>
        <w:pStyle w:val="Heading1"/>
      </w:pPr>
      <w:bookmarkStart w:id="712" w:name="Sit_Casa_Gazza"/>
      <w:r>
        <w:t>CASA GAZZA</w:t>
      </w:r>
    </w:p>
    <w:bookmarkEnd w:id="712"/>
    <w:p w14:paraId="55A76387" w14:textId="77777777" w:rsidR="00AE6BA8" w:rsidRDefault="00AE6BA8" w:rsidP="00242C0F">
      <w:pPr>
        <w:rPr>
          <w:lang w:val="fr-FR"/>
        </w:rPr>
      </w:pPr>
    </w:p>
    <w:p w14:paraId="11A2054B" w14:textId="03E7E798" w:rsidR="00AE6BA8" w:rsidRDefault="00AE6BA8" w:rsidP="00AE6BA8">
      <w:pPr>
        <w:rPr>
          <w:lang w:val="fr-FR" w:eastAsia="en-GB"/>
        </w:rPr>
      </w:pPr>
      <w:r w:rsidRPr="00AE6BA8">
        <w:rPr>
          <w:lang w:val="fr-FR" w:eastAsia="en-GB"/>
        </w:rPr>
        <w:t>Casa Gazza, à Travo, dans le groupe de Vhò, un personnage est également représenté en relief (n°238). Les bras et les jambes dirigés vers le bas et écartés (</w:t>
      </w:r>
      <w:hyperlink r:id="rId1473" w:anchor="Cul_Art_TAC_T_a_personnage_orant_t_sch1c" w:history="1">
        <w:r w:rsidRPr="00AE6BA8">
          <w:rPr>
            <w:rStyle w:val="Hyperlink"/>
            <w:i/>
            <w:lang w:val="fr-FR" w:eastAsia="en-GB"/>
          </w:rPr>
          <w:t>sch_1c</w:t>
        </w:r>
      </w:hyperlink>
      <w:r w:rsidRPr="00AE6BA8">
        <w:rPr>
          <w:lang w:val="fr-FR" w:eastAsia="en-GB"/>
        </w:rPr>
        <w:t xml:space="preserve">).(BIB 2793) </w:t>
      </w:r>
    </w:p>
    <w:p w14:paraId="0FB1BA28" w14:textId="77777777" w:rsidR="00EC57B9" w:rsidRDefault="00EC57B9" w:rsidP="00AE6BA8">
      <w:pPr>
        <w:rPr>
          <w:lang w:val="fr-FR" w:eastAsia="en-GB"/>
        </w:rPr>
      </w:pPr>
    </w:p>
    <w:p w14:paraId="303F54F1" w14:textId="77777777" w:rsidR="00EC57B9" w:rsidRDefault="00EC57B9" w:rsidP="00426FF9">
      <w:pPr>
        <w:pStyle w:val="Heading1"/>
      </w:pPr>
      <w:bookmarkStart w:id="713" w:name="Sit_Magasin_Giaume"/>
      <w:r>
        <w:t>MAGASIN GIAUME</w:t>
      </w:r>
    </w:p>
    <w:bookmarkEnd w:id="713"/>
    <w:p w14:paraId="08AA752D" w14:textId="77777777" w:rsidR="00EC57B9" w:rsidRDefault="00EC57B9" w:rsidP="00AE6BA8">
      <w:pPr>
        <w:rPr>
          <w:lang w:val="fr-FR" w:eastAsia="en-GB"/>
        </w:rPr>
      </w:pPr>
    </w:p>
    <w:p w14:paraId="0E5DE7BD" w14:textId="05DF71FA" w:rsidR="00EC57B9" w:rsidRPr="00AE6BA8" w:rsidRDefault="00EC57B9" w:rsidP="00AE6BA8">
      <w:pPr>
        <w:rPr>
          <w:lang w:val="fr-FR"/>
        </w:rPr>
      </w:pPr>
      <w:r>
        <w:rPr>
          <w:lang w:val="fr-FR" w:eastAsia="en-GB"/>
        </w:rPr>
        <w:t xml:space="preserve">Beaulieu-sur-Mer, Alpes-Maritimes. Impressa, </w:t>
      </w:r>
      <w:hyperlink r:id="rId1474" w:anchor="Cul_Cardial_Zonation_Horiz" w:history="1">
        <w:r w:rsidRPr="00EC57B9">
          <w:rPr>
            <w:rStyle w:val="Hyperlink"/>
            <w:lang w:val="fr-FR"/>
          </w:rPr>
          <w:t>C. ZH</w:t>
        </w:r>
      </w:hyperlink>
      <w:r w:rsidRPr="00EC57B9">
        <w:rPr>
          <w:lang w:val="fr-FR"/>
        </w:rPr>
        <w:t xml:space="preserve"> (Binder com. pers.)</w:t>
      </w:r>
    </w:p>
    <w:p w14:paraId="438FED77" w14:textId="77777777" w:rsidR="00AE6BA8" w:rsidRPr="0032190F" w:rsidRDefault="00AE6BA8" w:rsidP="00242C0F">
      <w:pPr>
        <w:rPr>
          <w:lang w:val="fr-FR"/>
        </w:rPr>
      </w:pPr>
    </w:p>
    <w:p w14:paraId="0395C3BA" w14:textId="77777777" w:rsidR="00E5197A" w:rsidRPr="0032190F" w:rsidRDefault="00196EAB" w:rsidP="00426FF9">
      <w:pPr>
        <w:pStyle w:val="Heading1"/>
      </w:pPr>
      <w:bookmarkStart w:id="714" w:name="Sit_Pendimoun"/>
      <w:r>
        <w:t>PENDIMOUN</w:t>
      </w:r>
    </w:p>
    <w:bookmarkEnd w:id="714"/>
    <w:p w14:paraId="238273B7" w14:textId="77777777" w:rsidR="00E64878" w:rsidRPr="0032190F" w:rsidRDefault="00E64878" w:rsidP="00242C0F">
      <w:pPr>
        <w:jc w:val="both"/>
        <w:rPr>
          <w:lang w:val="fr-FR"/>
        </w:rPr>
      </w:pPr>
    </w:p>
    <w:p w14:paraId="5E9DEF59" w14:textId="77777777" w:rsidR="00CB7548" w:rsidRPr="0032190F" w:rsidRDefault="00C50D07" w:rsidP="00C50D07">
      <w:pPr>
        <w:jc w:val="both"/>
        <w:rPr>
          <w:lang w:val="fr-FR"/>
        </w:rPr>
      </w:pPr>
      <w:r>
        <w:rPr>
          <w:lang w:val="fr-FR"/>
        </w:rPr>
        <w:t xml:space="preserve">Abri Pendimoun </w:t>
      </w:r>
      <w:r w:rsidRPr="0032190F">
        <w:rPr>
          <w:lang w:val="fr-FR"/>
        </w:rPr>
        <w:t>(Castellar, Alpes-Maritimes)</w:t>
      </w:r>
      <w:r>
        <w:rPr>
          <w:lang w:val="fr-FR"/>
        </w:rPr>
        <w:t>, l</w:t>
      </w:r>
      <w:r w:rsidR="00CB7548" w:rsidRPr="0032190F">
        <w:rPr>
          <w:lang w:val="fr-FR"/>
        </w:rPr>
        <w:t xml:space="preserve">e site se trouve à </w:t>
      </w:r>
      <w:smartTag w:uri="urn:schemas-microsoft-com:office:smarttags" w:element="metricconverter">
        <w:smartTagPr>
          <w:attr w:name="ProductID" w:val="4 km"/>
        </w:smartTagPr>
        <w:r w:rsidR="00CB7548" w:rsidRPr="0032190F">
          <w:rPr>
            <w:lang w:val="fr-FR"/>
          </w:rPr>
          <w:t>4 km</w:t>
        </w:r>
      </w:smartTag>
      <w:r w:rsidR="00CB7548" w:rsidRPr="0032190F">
        <w:rPr>
          <w:lang w:val="fr-FR"/>
        </w:rPr>
        <w:t xml:space="preserve"> au nord de Menton et s’ouvre à </w:t>
      </w:r>
      <w:smartTag w:uri="urn:schemas-microsoft-com:office:smarttags" w:element="metricconverter">
        <w:smartTagPr>
          <w:attr w:name="ProductID" w:val="690 m"/>
        </w:smartTagPr>
        <w:r w:rsidR="00CB7548" w:rsidRPr="0032190F">
          <w:rPr>
            <w:lang w:val="fr-FR"/>
          </w:rPr>
          <w:t>690 m</w:t>
        </w:r>
      </w:smartTag>
      <w:r w:rsidR="00CB7548" w:rsidRPr="0032190F">
        <w:rPr>
          <w:lang w:val="fr-FR"/>
        </w:rPr>
        <w:t xml:space="preserve"> d’altitude au pied des barres calcaires de l’Orméa. De nombreuses structures d’habitat (fosses, foyers, nappes de rejet) et 4 sépultures ont été mis au jour (BIB 127 p.59)</w:t>
      </w:r>
    </w:p>
    <w:p w14:paraId="6BF40830" w14:textId="18FCA6B4" w:rsidR="00B9443E" w:rsidRPr="0032190F" w:rsidRDefault="00D93A48" w:rsidP="00C50D07">
      <w:pPr>
        <w:jc w:val="both"/>
        <w:rPr>
          <w:lang w:val="fr-FR"/>
        </w:rPr>
      </w:pPr>
      <w:r w:rsidRPr="0032190F">
        <w:rPr>
          <w:lang w:val="fr-FR"/>
        </w:rPr>
        <w:t>Les niveaux inférieurs de l</w:t>
      </w:r>
      <w:r w:rsidR="00E5197A" w:rsidRPr="0032190F">
        <w:rPr>
          <w:lang w:val="fr-FR"/>
        </w:rPr>
        <w:t>’abri de Pendimoun, région de Menton, a livré l’essentiel des données sur le Néolithique provençal</w:t>
      </w:r>
      <w:r w:rsidRPr="0032190F">
        <w:rPr>
          <w:lang w:val="fr-FR"/>
        </w:rPr>
        <w:t xml:space="preserve"> qui le rattache au</w:t>
      </w:r>
      <w:r w:rsidR="00B9443E" w:rsidRPr="0032190F">
        <w:rPr>
          <w:lang w:val="fr-FR"/>
        </w:rPr>
        <w:t xml:space="preserve"> complexe </w:t>
      </w:r>
      <w:hyperlink r:id="rId1475" w:anchor="Cul_Impresso_Cardial" w:history="1">
        <w:r w:rsidR="00C50D07">
          <w:rPr>
            <w:rStyle w:val="Hyperlink"/>
            <w:lang w:val="fr-FR"/>
          </w:rPr>
          <w:t>ICC</w:t>
        </w:r>
      </w:hyperlink>
      <w:r w:rsidR="00FB26E4" w:rsidRPr="0032190F">
        <w:rPr>
          <w:lang w:val="fr-FR"/>
        </w:rPr>
        <w:t xml:space="preserve"> </w:t>
      </w:r>
      <w:r w:rsidR="00122ECF" w:rsidRPr="0032190F">
        <w:rPr>
          <w:lang w:val="fr-FR"/>
        </w:rPr>
        <w:t xml:space="preserve">(faciès </w:t>
      </w:r>
      <w:hyperlink w:anchor="Cul_Impressa_Ligure_Provence" w:history="1">
        <w:r w:rsidR="00122ECF" w:rsidRPr="0032190F">
          <w:rPr>
            <w:rStyle w:val="Hyperlink"/>
            <w:lang w:val="fr-FR"/>
          </w:rPr>
          <w:t>I</w:t>
        </w:r>
        <w:r w:rsidR="00196EAB">
          <w:rPr>
            <w:rStyle w:val="Hyperlink"/>
            <w:lang w:val="fr-FR"/>
          </w:rPr>
          <w:t>.</w:t>
        </w:r>
        <w:r w:rsidR="00122ECF" w:rsidRPr="0032190F">
          <w:rPr>
            <w:rStyle w:val="Hyperlink"/>
            <w:lang w:val="fr-FR"/>
          </w:rPr>
          <w:t xml:space="preserve"> Liguro-provençale</w:t>
        </w:r>
      </w:hyperlink>
      <w:r w:rsidR="00122ECF" w:rsidRPr="0032190F">
        <w:rPr>
          <w:lang w:val="fr-FR"/>
        </w:rPr>
        <w:t xml:space="preserve">) </w:t>
      </w:r>
      <w:r w:rsidR="00B9443E" w:rsidRPr="0032190F">
        <w:rPr>
          <w:lang w:val="fr-FR"/>
        </w:rPr>
        <w:t>puis</w:t>
      </w:r>
      <w:r w:rsidR="006F6AD3">
        <w:rPr>
          <w:lang w:val="fr-FR"/>
        </w:rPr>
        <w:t xml:space="preserve"> </w:t>
      </w:r>
      <w:hyperlink r:id="rId1476" w:anchor="Cul_Cardial_Midi_France" w:history="1">
        <w:r w:rsidRPr="0032190F">
          <w:rPr>
            <w:rStyle w:val="Hyperlink"/>
            <w:lang w:val="fr-FR"/>
          </w:rPr>
          <w:t>C</w:t>
        </w:r>
        <w:r w:rsidR="00C50D07">
          <w:rPr>
            <w:rStyle w:val="Hyperlink"/>
            <w:lang w:val="fr-FR"/>
          </w:rPr>
          <w:t>.</w:t>
        </w:r>
        <w:r w:rsidRPr="0032190F">
          <w:rPr>
            <w:rStyle w:val="Hyperlink"/>
            <w:lang w:val="fr-FR"/>
          </w:rPr>
          <w:t xml:space="preserve"> du Midi de la France</w:t>
        </w:r>
      </w:hyperlink>
      <w:r w:rsidR="00E5197A" w:rsidRPr="0032190F">
        <w:rPr>
          <w:lang w:val="fr-FR"/>
        </w:rPr>
        <w:t xml:space="preserve">. </w:t>
      </w:r>
      <w:r w:rsidR="00B9443E" w:rsidRPr="0032190F">
        <w:rPr>
          <w:lang w:val="fr-FR"/>
        </w:rPr>
        <w:t>(</w:t>
      </w:r>
      <w:r w:rsidR="0070027E" w:rsidRPr="0032190F">
        <w:rPr>
          <w:lang w:val="fr-FR"/>
        </w:rPr>
        <w:t>BIB</w:t>
      </w:r>
      <w:r w:rsidR="00B9443E" w:rsidRPr="0032190F">
        <w:rPr>
          <w:lang w:val="fr-FR"/>
        </w:rPr>
        <w:t xml:space="preserve"> 126 p. 33-34)</w:t>
      </w:r>
    </w:p>
    <w:p w14:paraId="0BEB17FF" w14:textId="77777777" w:rsidR="00362813" w:rsidRPr="0032190F" w:rsidRDefault="00362813" w:rsidP="00242C0F">
      <w:pPr>
        <w:jc w:val="both"/>
        <w:rPr>
          <w:lang w:val="fr-FR"/>
        </w:rPr>
      </w:pPr>
    </w:p>
    <w:p w14:paraId="55043D2B" w14:textId="77777777" w:rsidR="00362813" w:rsidRDefault="00871F25" w:rsidP="00242C0F">
      <w:pPr>
        <w:pStyle w:val="Heading2"/>
      </w:pPr>
      <w:r w:rsidRPr="0032190F">
        <w:t>Néolithique ancien</w:t>
      </w:r>
    </w:p>
    <w:p w14:paraId="1EAB88EB" w14:textId="77777777" w:rsidR="00934EE4" w:rsidRPr="00934EE4" w:rsidRDefault="00934EE4" w:rsidP="00934EE4">
      <w:pPr>
        <w:rPr>
          <w:lang w:val="fr-FR"/>
        </w:rPr>
      </w:pPr>
      <w:r>
        <w:rPr>
          <w:lang w:val="fr-FR"/>
        </w:rPr>
        <w:t>ICC</w:t>
      </w:r>
    </w:p>
    <w:p w14:paraId="35B0613C" w14:textId="77777777" w:rsidR="00362813" w:rsidRPr="0032190F" w:rsidRDefault="00362813" w:rsidP="00242C0F">
      <w:pPr>
        <w:jc w:val="both"/>
        <w:rPr>
          <w:lang w:val="fr-FR"/>
        </w:rPr>
      </w:pPr>
    </w:p>
    <w:p w14:paraId="4A8F07AC" w14:textId="77777777" w:rsidR="00362813" w:rsidRPr="0032190F" w:rsidRDefault="0047316D" w:rsidP="00242C0F">
      <w:pPr>
        <w:jc w:val="both"/>
        <w:rPr>
          <w:lang w:val="fr-FR"/>
        </w:rPr>
      </w:pPr>
      <w:r w:rsidRPr="0032190F">
        <w:rPr>
          <w:lang w:val="fr-FR"/>
        </w:rPr>
        <w:t xml:space="preserve">La production céramique est attestée dans le site de Pendimoun (nodules d’argile crue dégraissée) qui bénéficie de bonnes ressources argileuse du fait de sa présence à </w:t>
      </w:r>
      <w:r w:rsidR="00451ED6" w:rsidRPr="0032190F">
        <w:rPr>
          <w:lang w:val="fr-FR"/>
        </w:rPr>
        <w:t>l’interface</w:t>
      </w:r>
      <w:r w:rsidRPr="0032190F">
        <w:rPr>
          <w:lang w:val="fr-FR"/>
        </w:rPr>
        <w:t xml:space="preserve"> de deux couches géologiques (ID 126)</w:t>
      </w:r>
    </w:p>
    <w:p w14:paraId="6C263942" w14:textId="66FD23DF" w:rsidR="00E5197A" w:rsidRPr="0032190F" w:rsidRDefault="00CB7548" w:rsidP="00242C0F">
      <w:pPr>
        <w:jc w:val="both"/>
        <w:rPr>
          <w:lang w:val="fr-FR"/>
        </w:rPr>
      </w:pPr>
      <w:r w:rsidRPr="0032190F">
        <w:rPr>
          <w:lang w:val="fr-FR"/>
        </w:rPr>
        <w:t>Pour le Néolithique ancien, u</w:t>
      </w:r>
      <w:r w:rsidR="00E5197A" w:rsidRPr="0032190F">
        <w:rPr>
          <w:lang w:val="fr-FR"/>
        </w:rPr>
        <w:t xml:space="preserve">ne importante variété de formes céramiques </w:t>
      </w:r>
      <w:r w:rsidR="00B9443E" w:rsidRPr="0032190F">
        <w:rPr>
          <w:lang w:val="fr-FR"/>
        </w:rPr>
        <w:t xml:space="preserve">de présentation </w:t>
      </w:r>
      <w:r w:rsidR="00E5197A" w:rsidRPr="0032190F">
        <w:rPr>
          <w:lang w:val="fr-FR"/>
        </w:rPr>
        <w:t>(coupes, jattes, jarres,…) des décors constitués de bandes d’impressions simples ou chevronnées. Des rapprochements stylistiques sont envisageables avec les horizons plus anciens du Tavoliere (</w:t>
      </w:r>
      <w:hyperlink r:id="rId1477" w:anchor="Sit_Rendina_di_Melfi" w:history="1">
        <w:r w:rsidR="00E5197A" w:rsidRPr="007D557C">
          <w:rPr>
            <w:rStyle w:val="Hyperlink"/>
            <w:lang w:val="fr-FR"/>
          </w:rPr>
          <w:t>Rendina</w:t>
        </w:r>
      </w:hyperlink>
      <w:r w:rsidR="00E5197A" w:rsidRPr="0032190F">
        <w:rPr>
          <w:lang w:val="fr-FR"/>
        </w:rPr>
        <w:t xml:space="preserve">, </w:t>
      </w:r>
      <w:hyperlink r:id="rId1478" w:anchor="Sit_Trasano" w:history="1">
        <w:r w:rsidR="00E5197A" w:rsidRPr="007D557C">
          <w:rPr>
            <w:rStyle w:val="Hyperlink"/>
            <w:lang w:val="fr-FR"/>
          </w:rPr>
          <w:t>Trasano</w:t>
        </w:r>
      </w:hyperlink>
      <w:r w:rsidR="00E5197A" w:rsidRPr="0032190F">
        <w:rPr>
          <w:lang w:val="fr-FR"/>
        </w:rPr>
        <w:t>) et de Calabre (</w:t>
      </w:r>
      <w:hyperlink r:id="rId1479" w:anchor="Sit_Favella_Corte" w:history="1">
        <w:r w:rsidR="00E5197A" w:rsidRPr="00C1082E">
          <w:rPr>
            <w:rStyle w:val="Hyperlink"/>
            <w:lang w:val="fr-FR"/>
          </w:rPr>
          <w:t>Favella</w:t>
        </w:r>
      </w:hyperlink>
      <w:r w:rsidR="00E5197A" w:rsidRPr="0032190F">
        <w:rPr>
          <w:lang w:val="fr-FR"/>
        </w:rPr>
        <w:t>)</w:t>
      </w:r>
      <w:r w:rsidR="001F0985">
        <w:rPr>
          <w:lang w:val="fr-FR"/>
        </w:rPr>
        <w:t xml:space="preserve"> </w:t>
      </w:r>
      <w:r w:rsidRPr="0032190F">
        <w:rPr>
          <w:lang w:val="fr-FR"/>
        </w:rPr>
        <w:t>(BIB 126 p. 33-34)</w:t>
      </w:r>
      <w:r w:rsidR="00E5197A" w:rsidRPr="0032190F">
        <w:rPr>
          <w:lang w:val="fr-FR"/>
        </w:rPr>
        <w:t xml:space="preserve">. </w:t>
      </w:r>
    </w:p>
    <w:p w14:paraId="116F88C6" w14:textId="77777777" w:rsidR="005B0673" w:rsidRDefault="005B0673" w:rsidP="00242C0F">
      <w:pPr>
        <w:jc w:val="both"/>
        <w:rPr>
          <w:lang w:val="fr-FR"/>
        </w:rPr>
      </w:pPr>
      <w:r w:rsidRPr="0032190F">
        <w:rPr>
          <w:color w:val="211D1E"/>
          <w:szCs w:val="20"/>
          <w:lang w:val="fr-FR"/>
        </w:rPr>
        <w:t xml:space="preserve">Horizon pré-Cardial à </w:t>
      </w:r>
      <w:r w:rsidRPr="0032190F">
        <w:rPr>
          <w:lang w:val="fr-FR"/>
        </w:rPr>
        <w:t>décors à "sillon d'impressions" (BIB 254</w:t>
      </w:r>
      <w:r w:rsidR="004F2988" w:rsidRPr="0032190F">
        <w:rPr>
          <w:lang w:val="fr-FR"/>
        </w:rPr>
        <w:t>3</w:t>
      </w:r>
      <w:r w:rsidRPr="0032190F">
        <w:rPr>
          <w:lang w:val="fr-FR"/>
        </w:rPr>
        <w:t>)</w:t>
      </w:r>
      <w:r w:rsidR="00715BD6">
        <w:rPr>
          <w:lang w:val="fr-FR"/>
        </w:rPr>
        <w:t xml:space="preserve"> = IGT (SS BIB)</w:t>
      </w:r>
    </w:p>
    <w:p w14:paraId="7EDEC7B4" w14:textId="1A4207ED" w:rsidR="00BB2344" w:rsidRPr="00BB2344" w:rsidRDefault="00BB2344" w:rsidP="00BB2344">
      <w:pPr>
        <w:jc w:val="both"/>
        <w:rPr>
          <w:lang w:val="fr-FR"/>
        </w:rPr>
      </w:pPr>
      <w:r>
        <w:rPr>
          <w:lang w:val="fr-FR"/>
        </w:rPr>
        <w:t xml:space="preserve">Comme à </w:t>
      </w:r>
      <w:hyperlink r:id="rId1480" w:anchor="Sit_Arene_Candide" w:history="1">
        <w:r w:rsidRPr="00BB2344">
          <w:rPr>
            <w:rStyle w:val="Hyperlink"/>
            <w:lang w:val="fr-FR"/>
          </w:rPr>
          <w:t>AC</w:t>
        </w:r>
      </w:hyperlink>
      <w:r>
        <w:rPr>
          <w:lang w:val="fr-FR"/>
        </w:rPr>
        <w:t xml:space="preserve">, la MP est exogène et les lames et lamelles ne semblent pas avoir été façonnées sur place (BIB Christina De Stefanis, com. pers) </w:t>
      </w:r>
      <w:r w:rsidRPr="00BB2344">
        <w:rPr>
          <w:lang w:val="fr-FR"/>
        </w:rPr>
        <w:t>Les lames à coches ont été utilisées pour les végétaux plus autres choses (BIB Christina De Stefanis, com. pers)</w:t>
      </w:r>
      <w:r>
        <w:rPr>
          <w:lang w:val="fr-FR"/>
        </w:rPr>
        <w:t xml:space="preserve"> Surexploitation des supports à Pendimon</w:t>
      </w:r>
      <w:r w:rsidR="004B2893">
        <w:rPr>
          <w:lang w:val="fr-FR"/>
        </w:rPr>
        <w:t xml:space="preserve"> </w:t>
      </w:r>
      <w:r>
        <w:rPr>
          <w:lang w:val="fr-FR"/>
        </w:rPr>
        <w:t>reflétant des difficultés d'accès aux ressources (BIB Christina De Stefanis, com. pers)</w:t>
      </w:r>
    </w:p>
    <w:p w14:paraId="43A031F0" w14:textId="77777777" w:rsidR="00BB2344" w:rsidRDefault="00BB2344" w:rsidP="00242C0F">
      <w:pPr>
        <w:jc w:val="both"/>
        <w:rPr>
          <w:lang w:val="fr-FR"/>
        </w:rPr>
      </w:pPr>
    </w:p>
    <w:p w14:paraId="73A88D3D" w14:textId="77777777" w:rsidR="007220EB" w:rsidRDefault="007220EB" w:rsidP="007220EB">
      <w:pPr>
        <w:pStyle w:val="Heading3"/>
      </w:pPr>
      <w:r>
        <w:t>génétique</w:t>
      </w:r>
    </w:p>
    <w:p w14:paraId="243F6130" w14:textId="7B1E186C" w:rsidR="007220EB" w:rsidRDefault="00000000" w:rsidP="00242C0F">
      <w:pPr>
        <w:jc w:val="both"/>
        <w:rPr>
          <w:lang w:val="fr-FR"/>
        </w:rPr>
      </w:pPr>
      <w:hyperlink r:id="rId1481" w:anchor="Cul_Transition_Meso_Neo_gen" w:history="1">
        <w:r w:rsidR="007220EB" w:rsidRPr="00921D6D">
          <w:rPr>
            <w:rStyle w:val="Hyperlink"/>
            <w:lang w:val="fr-FR"/>
          </w:rPr>
          <w:t>aDNA</w:t>
        </w:r>
      </w:hyperlink>
      <w:r w:rsidR="007220EB" w:rsidRPr="005A45BD">
        <w:rPr>
          <w:lang w:val="fr-FR"/>
        </w:rPr>
        <w:t xml:space="preserve"> (BIB 3191)</w:t>
      </w:r>
    </w:p>
    <w:p w14:paraId="2E802403" w14:textId="77777777" w:rsidR="007220EB" w:rsidRPr="0032190F" w:rsidRDefault="007220EB" w:rsidP="00242C0F">
      <w:pPr>
        <w:jc w:val="both"/>
        <w:rPr>
          <w:lang w:val="fr-FR"/>
        </w:rPr>
      </w:pPr>
    </w:p>
    <w:p w14:paraId="04F25C10" w14:textId="77777777" w:rsidR="00860957" w:rsidRPr="0032190F" w:rsidRDefault="00860957" w:rsidP="00860957">
      <w:pPr>
        <w:rPr>
          <w:lang w:val="fr-FR"/>
        </w:rPr>
      </w:pPr>
    </w:p>
    <w:p w14:paraId="60C2848A" w14:textId="77777777" w:rsidR="00860957" w:rsidRPr="0032190F" w:rsidRDefault="00860957" w:rsidP="00860957">
      <w:pPr>
        <w:pStyle w:val="Heading3"/>
      </w:pPr>
      <w:bookmarkStart w:id="715" w:name="Sit_Pendimoun__Scarface"/>
      <w:r w:rsidRPr="0032190F">
        <w:t>Tête sculptée</w:t>
      </w:r>
    </w:p>
    <w:bookmarkEnd w:id="715"/>
    <w:p w14:paraId="21637ADA" w14:textId="77777777" w:rsidR="00860957" w:rsidRPr="0032190F" w:rsidRDefault="00860957" w:rsidP="00860957">
      <w:pPr>
        <w:jc w:val="both"/>
        <w:rPr>
          <w:lang w:val="fr-FR"/>
        </w:rPr>
      </w:pPr>
      <w:r w:rsidRPr="0032190F">
        <w:rPr>
          <w:i/>
          <w:lang w:val="fr-FR"/>
        </w:rPr>
        <w:t>Scarface</w:t>
      </w:r>
      <w:r w:rsidRPr="0032190F">
        <w:rPr>
          <w:lang w:val="fr-FR"/>
        </w:rPr>
        <w:t xml:space="preserve">  (D. Binder com. pers.)</w:t>
      </w:r>
    </w:p>
    <w:p w14:paraId="006CB313" w14:textId="77777777" w:rsidR="00860957" w:rsidRPr="0032190F" w:rsidRDefault="00860957" w:rsidP="00860957">
      <w:pPr>
        <w:jc w:val="both"/>
        <w:rPr>
          <w:lang w:val="fr-FR"/>
        </w:rPr>
      </w:pPr>
    </w:p>
    <w:p w14:paraId="651E8404" w14:textId="5CD91B94" w:rsidR="00860957" w:rsidRPr="0032190F" w:rsidRDefault="00860957" w:rsidP="00860957">
      <w:pPr>
        <w:jc w:val="both"/>
        <w:rPr>
          <w:lang w:val="fr-FR"/>
        </w:rPr>
      </w:pPr>
      <w:r w:rsidRPr="0032190F">
        <w:rPr>
          <w:lang w:val="fr-FR"/>
        </w:rPr>
        <w:t xml:space="preserve">Ce site a livré une sculpture qui est un </w:t>
      </w:r>
      <w:r w:rsidRPr="0032190F">
        <w:rPr>
          <w:i/>
          <w:lang w:val="fr-FR"/>
        </w:rPr>
        <w:t>unicum</w:t>
      </w:r>
      <w:r w:rsidRPr="0032190F">
        <w:rPr>
          <w:lang w:val="fr-FR"/>
        </w:rPr>
        <w:t xml:space="preserve"> pour le </w:t>
      </w:r>
      <w:hyperlink r:id="rId1482" w:anchor="Cul_Proto_Art_Period_Neo_anc" w:history="1">
        <w:r w:rsidRPr="0032190F">
          <w:rPr>
            <w:rStyle w:val="Hyperlink"/>
            <w:lang w:val="fr-FR"/>
          </w:rPr>
          <w:t>N</w:t>
        </w:r>
        <w:r w:rsidR="00053195">
          <w:rPr>
            <w:rStyle w:val="Hyperlink"/>
            <w:lang w:val="fr-FR"/>
          </w:rPr>
          <w:t>A</w:t>
        </w:r>
      </w:hyperlink>
      <w:r w:rsidRPr="0032190F">
        <w:rPr>
          <w:lang w:val="fr-FR"/>
        </w:rPr>
        <w:t>. Cette sculture anthropomorphe montre des traces de colorant (D. Binder com. pers.).</w:t>
      </w:r>
    </w:p>
    <w:p w14:paraId="5EBB7C6C" w14:textId="77777777" w:rsidR="00860957" w:rsidRPr="0032190F" w:rsidRDefault="00860957" w:rsidP="00860957">
      <w:pPr>
        <w:jc w:val="both"/>
        <w:rPr>
          <w:lang w:val="fr-FR"/>
        </w:rPr>
      </w:pPr>
    </w:p>
    <w:p w14:paraId="59A120E9" w14:textId="77777777" w:rsidR="00860957" w:rsidRPr="0032190F" w:rsidRDefault="00860957" w:rsidP="00860957">
      <w:pPr>
        <w:jc w:val="both"/>
        <w:rPr>
          <w:lang w:val="fr-FR"/>
        </w:rPr>
      </w:pPr>
      <w:r w:rsidRPr="0032190F">
        <w:rPr>
          <w:rFonts w:eastAsia="AGaramondPro-Regular"/>
          <w:lang w:val="fr-FR" w:eastAsia="en-GB"/>
        </w:rPr>
        <w:t xml:space="preserve">Elle se présente comme un prisme à base trapézoïdale grossière, tronqué diagonalement. Ses dimensions sont 14 x 10 x 11 cm, pour une masse de 1,7 kg. La géomatière constitutive est un calcaire _n et tendre, parcouru de _nes veines de calcite. Il provient peut-être des barres calcaires tithoniques qui surplombent le site de Pendimoun. Le bloc calcaire a été mis en forme pour représenter un visage tenant dressé sur sa base aplanie. La composition est relativement grossière_ : le nez n'est pas au centre, les yeux ne sont ni symétriques, ni au même niveau, les proportions entre les différents éléments anatomiques ne sont pas respectées, etc.(BIB 2514)  Cependant, la détermination des modes de mise en forme, menée par Sylvie Beyries et Caroline Hamon, a montré la pluralité et la diversité des opérations : piquetage de la face inférieure, enlèvements importants par percussion, éléments anatomiques figurés par incision, gravure ou sculpture (Binder </w:t>
      </w:r>
      <w:r w:rsidRPr="0032190F">
        <w:rPr>
          <w:rFonts w:eastAsia="AGaramondPro-Regular"/>
          <w:i/>
          <w:iCs/>
          <w:lang w:val="fr-FR" w:eastAsia="en-GB"/>
        </w:rPr>
        <w:t>et_al.</w:t>
      </w:r>
      <w:r w:rsidRPr="0032190F">
        <w:rPr>
          <w:rFonts w:eastAsia="AGaramondPro-Regular"/>
          <w:lang w:val="fr-FR" w:eastAsia="en-GB"/>
        </w:rPr>
        <w:t xml:space="preserve">, 2014, p._5-8).(BIB 2514)  On note que l'ensemble de la face est parcouru par une faille verticale sinueuse qui traverse les </w:t>
      </w:r>
      <w:r w:rsidRPr="0032190F">
        <w:rPr>
          <w:rFonts w:eastAsia="AGaramondPro-Regular" w:hint="eastAsia"/>
          <w:lang w:val="fr-FR" w:eastAsia="en-GB"/>
        </w:rPr>
        <w:t>é</w:t>
      </w:r>
      <w:r w:rsidRPr="0032190F">
        <w:rPr>
          <w:rFonts w:eastAsia="AGaramondPro-Regular"/>
          <w:lang w:val="fr-FR" w:eastAsia="en-GB"/>
        </w:rPr>
        <w:t xml:space="preserve">léments antérieurs_; peut-être naturelle, cette « cicatrice » a visiblement été accentuée à l'aide d'un outil qui a laissé de longues stries _nes et verticale sur ses _ancs (Binder </w:t>
      </w:r>
      <w:r w:rsidRPr="0032190F">
        <w:rPr>
          <w:rFonts w:eastAsia="AGaramondPro-Regular"/>
          <w:i/>
          <w:iCs/>
          <w:lang w:val="fr-FR" w:eastAsia="en-GB"/>
        </w:rPr>
        <w:t>et_al.</w:t>
      </w:r>
      <w:r w:rsidRPr="0032190F">
        <w:rPr>
          <w:rFonts w:eastAsia="AGaramondPro-Regular"/>
          <w:lang w:val="fr-FR" w:eastAsia="en-GB"/>
        </w:rPr>
        <w:t>, 2014, p._7).(BIB 2514)</w:t>
      </w:r>
      <w:r w:rsidRPr="0032190F">
        <w:rPr>
          <w:lang w:val="fr-FR"/>
        </w:rPr>
        <w:t xml:space="preserve"> </w:t>
      </w:r>
    </w:p>
    <w:p w14:paraId="15787725" w14:textId="77777777" w:rsidR="00860957" w:rsidRPr="0032190F" w:rsidRDefault="00860957" w:rsidP="00860957">
      <w:pPr>
        <w:jc w:val="both"/>
        <w:rPr>
          <w:lang w:val="fr-FR"/>
        </w:rPr>
      </w:pPr>
    </w:p>
    <w:p w14:paraId="497F7A84" w14:textId="4605A034" w:rsidR="00860957" w:rsidRPr="0032190F" w:rsidRDefault="00860957" w:rsidP="00860957">
      <w:pPr>
        <w:jc w:val="both"/>
        <w:rPr>
          <w:lang w:val="fr-FR"/>
        </w:rPr>
      </w:pPr>
      <w:r w:rsidRPr="0032190F">
        <w:rPr>
          <w:lang w:val="fr-FR"/>
        </w:rPr>
        <w:t>Une tête humaine taillée en calcaire découverte dans la partie supérieur du remplissage d'un trou peu profond (</w:t>
      </w:r>
      <w:r w:rsidRPr="0032190F">
        <w:rPr>
          <w:i/>
          <w:lang w:val="fr-FR"/>
        </w:rPr>
        <w:t>shallow pit</w:t>
      </w:r>
      <w:r w:rsidRPr="0032190F">
        <w:rPr>
          <w:lang w:val="fr-FR"/>
        </w:rPr>
        <w:t xml:space="preserve">), l'US.41678 datée de 5640-5480 aec appartenant aux phases </w:t>
      </w:r>
      <w:hyperlink r:id="rId1483" w:anchor="Cul_Impresso_Cardial" w:history="1">
        <w:r w:rsidRPr="0032190F">
          <w:rPr>
            <w:rStyle w:val="Hyperlink"/>
            <w:lang w:val="fr-FR"/>
          </w:rPr>
          <w:t>Impresso-Cardial</w:t>
        </w:r>
      </w:hyperlink>
      <w:r w:rsidRPr="0032190F">
        <w:rPr>
          <w:lang w:val="fr-FR"/>
        </w:rPr>
        <w:t xml:space="preserve"> (BIB 2319 p. 3)</w:t>
      </w:r>
    </w:p>
    <w:p w14:paraId="3A8BFD02" w14:textId="77777777" w:rsidR="00860957" w:rsidRPr="0032190F" w:rsidRDefault="00860957" w:rsidP="00860957">
      <w:pPr>
        <w:jc w:val="both"/>
        <w:rPr>
          <w:lang w:val="fr-FR"/>
        </w:rPr>
      </w:pPr>
      <w:r w:rsidRPr="0032190F">
        <w:rPr>
          <w:lang w:val="fr-FR"/>
        </w:rPr>
        <w:t>La base est plate, bouchardée (</w:t>
      </w:r>
      <w:r w:rsidRPr="0032190F">
        <w:rPr>
          <w:i/>
          <w:lang w:val="fr-FR"/>
        </w:rPr>
        <w:t>dotted</w:t>
      </w:r>
      <w:r w:rsidRPr="0032190F">
        <w:rPr>
          <w:lang w:val="fr-FR"/>
        </w:rPr>
        <w:t>) par des piquetages précis dans le but probable de permettre qu'elle se tienne droite. Le coté droit a été obtenue par enlèvement (</w:t>
      </w:r>
      <w:r w:rsidRPr="0032190F">
        <w:rPr>
          <w:i/>
          <w:lang w:val="fr-FR"/>
        </w:rPr>
        <w:t>flacking</w:t>
      </w:r>
      <w:r w:rsidRPr="0032190F">
        <w:rPr>
          <w:lang w:val="fr-FR"/>
        </w:rPr>
        <w:t>). La partie supérieure est en partie bouchardée (</w:t>
      </w:r>
      <w:r w:rsidRPr="0032190F">
        <w:rPr>
          <w:i/>
          <w:lang w:val="fr-FR"/>
        </w:rPr>
        <w:t>partly dotted</w:t>
      </w:r>
      <w:r w:rsidRPr="0032190F">
        <w:rPr>
          <w:lang w:val="fr-FR"/>
        </w:rPr>
        <w:t>) puis retravaillée par un enlévement. La face gauche n'a pas été retaillée mais montre de claire évidences de pigments (BIB 2319 p. 5-6). La face, où est figuré le visage, est délimitée à gauche par une arête adoucie et par des incisions fine à sa droite.(BIB 2319 p. 6)</w:t>
      </w:r>
    </w:p>
    <w:p w14:paraId="27761483" w14:textId="77777777" w:rsidR="00860957" w:rsidRPr="0032190F" w:rsidRDefault="00860957" w:rsidP="00860957">
      <w:pPr>
        <w:jc w:val="both"/>
        <w:rPr>
          <w:lang w:val="fr-FR"/>
        </w:rPr>
      </w:pPr>
      <w:r w:rsidRPr="0032190F">
        <w:rPr>
          <w:lang w:val="fr-FR"/>
        </w:rPr>
        <w:t>La partie inférieure du visage (joues, bouche, menton) a été creusée pour mettre en relief les yeux et le front .(BIB 2319 p. 6)</w:t>
      </w:r>
    </w:p>
    <w:p w14:paraId="77FDB6CF" w14:textId="49A4DBC2" w:rsidR="00860957" w:rsidRPr="00FB26E4" w:rsidRDefault="00860957" w:rsidP="00860957">
      <w:pPr>
        <w:autoSpaceDE w:val="0"/>
        <w:autoSpaceDN w:val="0"/>
        <w:adjustRightInd w:val="0"/>
        <w:jc w:val="both"/>
      </w:pPr>
      <w:r w:rsidRPr="0032190F">
        <w:rPr>
          <w:lang w:val="fr-FR"/>
        </w:rPr>
        <w:t>Le visage est finalement recoupé par un zigzgag (</w:t>
      </w:r>
      <w:r w:rsidRPr="0032190F">
        <w:rPr>
          <w:i/>
          <w:lang w:val="fr-FR"/>
        </w:rPr>
        <w:t>sinuous scar</w:t>
      </w:r>
      <w:r w:rsidRPr="0032190F">
        <w:rPr>
          <w:lang w:val="fr-FR"/>
        </w:rPr>
        <w:t>) qui est postérieur au façonnage de la face en recoupant les principaux éléments de celui-ci (</w:t>
      </w:r>
      <w:r w:rsidRPr="0032190F">
        <w:rPr>
          <w:i/>
          <w:szCs w:val="20"/>
          <w:lang w:val="fr-FR" w:eastAsia="en-GB"/>
        </w:rPr>
        <w:t xml:space="preserve">the whole sculpted face is crossed by a sinuous scar (Figs. 9 &amp; 10). </w:t>
      </w:r>
      <w:r w:rsidRPr="00FB26E4">
        <w:rPr>
          <w:i/>
          <w:szCs w:val="20"/>
          <w:lang w:eastAsia="en-GB"/>
        </w:rPr>
        <w:t>It is posterior to the facial carving and bypasses the main elements of the face</w:t>
      </w:r>
      <w:r>
        <w:t>)</w:t>
      </w:r>
      <w:r w:rsidRPr="00FB26E4">
        <w:t xml:space="preserve"> (BIB 2319 p. 7)</w:t>
      </w:r>
      <w:r>
        <w:t xml:space="preserve"> [ce </w:t>
      </w:r>
      <w:hyperlink r:id="rId1484" w:anchor="Cul_Proto_Art_TAC_T_g_zigzag" w:history="1">
        <w:r w:rsidR="00E31D08" w:rsidRPr="00E31D08">
          <w:rPr>
            <w:rStyle w:val="Hyperlink"/>
            <w:lang w:eastAsia="en-GB"/>
          </w:rPr>
          <w:t>zigzag</w:t>
        </w:r>
      </w:hyperlink>
      <w:r w:rsidR="00E31D08" w:rsidRPr="00E31D08">
        <w:rPr>
          <w:lang w:eastAsia="en-GB"/>
        </w:rPr>
        <w:t xml:space="preserve"> </w:t>
      </w:r>
      <w:r>
        <w:t>me parait naturel ; naturel mais accentué]</w:t>
      </w:r>
    </w:p>
    <w:p w14:paraId="5B5B1F81" w14:textId="77777777" w:rsidR="00860957" w:rsidRDefault="00860957" w:rsidP="00242C0F">
      <w:pPr>
        <w:jc w:val="both"/>
        <w:rPr>
          <w:lang w:val="fr-FR"/>
        </w:rPr>
      </w:pPr>
      <w:r w:rsidRPr="0032190F">
        <w:rPr>
          <w:lang w:val="fr-FR"/>
        </w:rPr>
        <w:t>Des pigments jaunes et rouges sont distribués inégalement sur la surface du bloc (BIB 2319 p. 7)</w:t>
      </w:r>
    </w:p>
    <w:p w14:paraId="51D47EE4" w14:textId="77777777" w:rsidR="00C1082E" w:rsidRDefault="00C1082E" w:rsidP="00242C0F">
      <w:pPr>
        <w:jc w:val="both"/>
        <w:rPr>
          <w:lang w:val="fr-FR"/>
        </w:rPr>
      </w:pPr>
    </w:p>
    <w:p w14:paraId="6014C14D" w14:textId="77777777" w:rsidR="00C1082E" w:rsidRDefault="00C1082E" w:rsidP="00C1082E">
      <w:pPr>
        <w:pStyle w:val="Heading3"/>
      </w:pPr>
      <w:bookmarkStart w:id="716" w:name="Sit_Pendimoun_p_ICC"/>
      <w:r>
        <w:t>ICC</w:t>
      </w:r>
    </w:p>
    <w:bookmarkEnd w:id="716"/>
    <w:p w14:paraId="174883F6" w14:textId="77777777" w:rsidR="00C1082E" w:rsidRDefault="00C1082E" w:rsidP="00C1082E">
      <w:pPr>
        <w:rPr>
          <w:lang w:val="fr-FR"/>
        </w:rPr>
      </w:pPr>
    </w:p>
    <w:p w14:paraId="53FB37CD" w14:textId="77777777" w:rsidR="00196EAB" w:rsidRDefault="00196EAB" w:rsidP="00C1082E">
      <w:pPr>
        <w:rPr>
          <w:lang w:val="fr-FR"/>
        </w:rPr>
      </w:pPr>
      <w:r>
        <w:rPr>
          <w:lang w:val="fr-FR"/>
        </w:rPr>
        <w:t>4 phases d'occupation pour l'ICC:</w:t>
      </w:r>
    </w:p>
    <w:p w14:paraId="67989F98" w14:textId="77777777" w:rsidR="00196EAB" w:rsidRDefault="00196EAB" w:rsidP="00C1082E">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0"/>
        <w:gridCol w:w="1665"/>
      </w:tblGrid>
      <w:tr w:rsidR="00196EAB" w14:paraId="683AEFA3" w14:textId="77777777" w:rsidTr="00C35EA7">
        <w:trPr>
          <w:jc w:val="center"/>
        </w:trPr>
        <w:tc>
          <w:tcPr>
            <w:tcW w:w="1610" w:type="dxa"/>
          </w:tcPr>
          <w:p w14:paraId="652F682D" w14:textId="77777777" w:rsidR="00196EAB" w:rsidRPr="00C35EA7" w:rsidRDefault="00196EAB" w:rsidP="00C1082E">
            <w:pPr>
              <w:rPr>
                <w:lang w:val="fr-FR"/>
              </w:rPr>
            </w:pPr>
            <w:r w:rsidRPr="00C35EA7">
              <w:rPr>
                <w:lang w:val="fr-FR"/>
              </w:rPr>
              <w:t>phases</w:t>
            </w:r>
          </w:p>
        </w:tc>
        <w:tc>
          <w:tcPr>
            <w:tcW w:w="1665" w:type="dxa"/>
          </w:tcPr>
          <w:p w14:paraId="66BC7E02" w14:textId="77777777" w:rsidR="00196EAB" w:rsidRPr="00C35EA7" w:rsidRDefault="00196EAB" w:rsidP="00C1082E">
            <w:pPr>
              <w:rPr>
                <w:lang w:val="fr-FR"/>
              </w:rPr>
            </w:pPr>
            <w:r w:rsidRPr="00C35EA7">
              <w:rPr>
                <w:lang w:val="fr-FR"/>
              </w:rPr>
              <w:t>description</w:t>
            </w:r>
          </w:p>
        </w:tc>
      </w:tr>
      <w:tr w:rsidR="00196EAB" w14:paraId="36E0FABF" w14:textId="77777777" w:rsidTr="00C35EA7">
        <w:trPr>
          <w:jc w:val="center"/>
        </w:trPr>
        <w:tc>
          <w:tcPr>
            <w:tcW w:w="1610" w:type="dxa"/>
          </w:tcPr>
          <w:p w14:paraId="3808230C" w14:textId="72A3A193" w:rsidR="00196EAB" w:rsidRPr="00C35EA7" w:rsidRDefault="00000000" w:rsidP="00C1082E">
            <w:pPr>
              <w:rPr>
                <w:lang w:val="fr-FR"/>
              </w:rPr>
            </w:pPr>
            <w:hyperlink r:id="rId1485" w:anchor="Sit_Pendimoun_p_ICC_Pendimoun1" w:history="1">
              <w:r w:rsidR="00196EAB" w:rsidRPr="00C35EA7">
                <w:rPr>
                  <w:rStyle w:val="Hyperlink"/>
                  <w:lang w:val="fr-FR"/>
                </w:rPr>
                <w:t>Pendimoun 1</w:t>
              </w:r>
            </w:hyperlink>
          </w:p>
        </w:tc>
        <w:tc>
          <w:tcPr>
            <w:tcW w:w="1665" w:type="dxa"/>
          </w:tcPr>
          <w:p w14:paraId="2B354D3E" w14:textId="77777777" w:rsidR="00196EAB" w:rsidRPr="00C35EA7" w:rsidRDefault="00196EAB" w:rsidP="00C1082E">
            <w:pPr>
              <w:rPr>
                <w:lang w:val="fr-FR"/>
              </w:rPr>
            </w:pPr>
            <w:r w:rsidRPr="00C35EA7">
              <w:rPr>
                <w:lang w:val="fr-FR"/>
              </w:rPr>
              <w:t>Impressa</w:t>
            </w:r>
          </w:p>
        </w:tc>
      </w:tr>
      <w:tr w:rsidR="00196EAB" w14:paraId="6371B8D0" w14:textId="77777777" w:rsidTr="00C35EA7">
        <w:trPr>
          <w:jc w:val="center"/>
        </w:trPr>
        <w:tc>
          <w:tcPr>
            <w:tcW w:w="1610" w:type="dxa"/>
          </w:tcPr>
          <w:p w14:paraId="70004634" w14:textId="47E12802" w:rsidR="00196EAB" w:rsidRPr="00C35EA7" w:rsidRDefault="00000000" w:rsidP="00196EAB">
            <w:pPr>
              <w:rPr>
                <w:lang w:val="fr-FR"/>
              </w:rPr>
            </w:pPr>
            <w:hyperlink r:id="rId1486" w:anchor="Sit_Pendimoun_p_ICC_Pendimoun2" w:history="1">
              <w:r w:rsidR="00196EAB" w:rsidRPr="00C35EA7">
                <w:rPr>
                  <w:rStyle w:val="Hyperlink"/>
                  <w:lang w:val="fr-FR"/>
                </w:rPr>
                <w:t>Pendimoun 2</w:t>
              </w:r>
            </w:hyperlink>
          </w:p>
        </w:tc>
        <w:tc>
          <w:tcPr>
            <w:tcW w:w="1665" w:type="dxa"/>
          </w:tcPr>
          <w:p w14:paraId="55922A68" w14:textId="77777777" w:rsidR="00196EAB" w:rsidRPr="00C35EA7" w:rsidRDefault="00196EAB" w:rsidP="00C1082E">
            <w:pPr>
              <w:rPr>
                <w:lang w:val="fr-FR"/>
              </w:rPr>
            </w:pPr>
            <w:r w:rsidRPr="00C35EA7">
              <w:rPr>
                <w:lang w:val="fr-FR"/>
              </w:rPr>
              <w:t>C. BFP</w:t>
            </w:r>
          </w:p>
        </w:tc>
      </w:tr>
      <w:tr w:rsidR="00196EAB" w14:paraId="30D4FF2C" w14:textId="77777777" w:rsidTr="00C35EA7">
        <w:trPr>
          <w:jc w:val="center"/>
        </w:trPr>
        <w:tc>
          <w:tcPr>
            <w:tcW w:w="1610" w:type="dxa"/>
          </w:tcPr>
          <w:p w14:paraId="1CCBE605" w14:textId="26267881" w:rsidR="00196EAB" w:rsidRPr="00C35EA7" w:rsidRDefault="00000000" w:rsidP="00196EAB">
            <w:pPr>
              <w:rPr>
                <w:lang w:val="fr-FR"/>
              </w:rPr>
            </w:pPr>
            <w:hyperlink r:id="rId1487" w:anchor="Sit_Pendimoun_p_ICC_Pendimoun3" w:history="1">
              <w:r w:rsidR="00196EAB" w:rsidRPr="00C35EA7">
                <w:rPr>
                  <w:rStyle w:val="Hyperlink"/>
                  <w:lang w:val="fr-FR"/>
                </w:rPr>
                <w:t>Pendimoun 3</w:t>
              </w:r>
            </w:hyperlink>
          </w:p>
        </w:tc>
        <w:tc>
          <w:tcPr>
            <w:tcW w:w="1665" w:type="dxa"/>
          </w:tcPr>
          <w:p w14:paraId="55441B37" w14:textId="77777777" w:rsidR="00196EAB" w:rsidRPr="00C35EA7" w:rsidRDefault="00196EAB" w:rsidP="00C1082E">
            <w:pPr>
              <w:rPr>
                <w:lang w:val="fr-FR"/>
              </w:rPr>
            </w:pPr>
            <w:r w:rsidRPr="00C35EA7">
              <w:rPr>
                <w:lang w:val="fr-FR"/>
              </w:rPr>
              <w:t>Cardial</w:t>
            </w:r>
          </w:p>
        </w:tc>
      </w:tr>
      <w:tr w:rsidR="00196EAB" w14:paraId="65A19FC0" w14:textId="77777777" w:rsidTr="00C35EA7">
        <w:trPr>
          <w:jc w:val="center"/>
        </w:trPr>
        <w:tc>
          <w:tcPr>
            <w:tcW w:w="1610" w:type="dxa"/>
          </w:tcPr>
          <w:p w14:paraId="764E0DED" w14:textId="0942CDC8" w:rsidR="00196EAB" w:rsidRPr="00C35EA7" w:rsidRDefault="00000000" w:rsidP="00196EAB">
            <w:pPr>
              <w:rPr>
                <w:lang w:val="fr-FR"/>
              </w:rPr>
            </w:pPr>
            <w:hyperlink r:id="rId1488" w:anchor="Sit_Pendimoun_p_ICC_Pendimoun4" w:history="1">
              <w:r w:rsidR="00196EAB" w:rsidRPr="00C35EA7">
                <w:rPr>
                  <w:rStyle w:val="Hyperlink"/>
                  <w:lang w:val="fr-FR"/>
                </w:rPr>
                <w:t>Pendimoun 4</w:t>
              </w:r>
            </w:hyperlink>
          </w:p>
        </w:tc>
        <w:tc>
          <w:tcPr>
            <w:tcW w:w="1665" w:type="dxa"/>
          </w:tcPr>
          <w:p w14:paraId="2B794039" w14:textId="77777777" w:rsidR="00196EAB" w:rsidRPr="00C35EA7" w:rsidRDefault="00196EAB" w:rsidP="00C1082E">
            <w:pPr>
              <w:rPr>
                <w:lang w:val="fr-FR"/>
              </w:rPr>
            </w:pPr>
            <w:r w:rsidRPr="00C35EA7">
              <w:rPr>
                <w:lang w:val="fr-FR"/>
              </w:rPr>
              <w:t>"post-cardial"</w:t>
            </w:r>
          </w:p>
        </w:tc>
      </w:tr>
    </w:tbl>
    <w:p w14:paraId="047A68D0" w14:textId="77777777" w:rsidR="00196EAB" w:rsidRDefault="00196EAB" w:rsidP="00C1082E">
      <w:pPr>
        <w:rPr>
          <w:lang w:val="fr-FR"/>
        </w:rPr>
      </w:pPr>
      <w:r>
        <w:rPr>
          <w:lang w:val="fr-FR"/>
        </w:rPr>
        <w:lastRenderedPageBreak/>
        <w:t>(BIB 2935)</w:t>
      </w:r>
    </w:p>
    <w:p w14:paraId="6713A1CB" w14:textId="77777777" w:rsidR="00196EAB" w:rsidRDefault="00196EAB" w:rsidP="00C1082E">
      <w:pPr>
        <w:rPr>
          <w:lang w:val="fr-FR"/>
        </w:rPr>
      </w:pPr>
    </w:p>
    <w:p w14:paraId="7732C55B" w14:textId="77777777" w:rsidR="00C1082E" w:rsidRDefault="00C1082E" w:rsidP="00C1082E">
      <w:pPr>
        <w:pStyle w:val="Heading4"/>
      </w:pPr>
      <w:r>
        <w:t>Parure</w:t>
      </w:r>
    </w:p>
    <w:p w14:paraId="71CA2160" w14:textId="77777777" w:rsidR="00C1082E" w:rsidRDefault="00C1082E" w:rsidP="00C1082E">
      <w:pPr>
        <w:jc w:val="both"/>
        <w:rPr>
          <w:lang w:val="fr-FR"/>
        </w:rPr>
      </w:pPr>
    </w:p>
    <w:p w14:paraId="726F60AD" w14:textId="77777777" w:rsidR="00C1082E" w:rsidRPr="0032190F" w:rsidRDefault="00C1082E" w:rsidP="00C1082E">
      <w:pPr>
        <w:jc w:val="both"/>
        <w:rPr>
          <w:lang w:val="fr-FR"/>
        </w:rPr>
      </w:pPr>
      <w:r>
        <w:rPr>
          <w:lang w:val="fr-FR"/>
        </w:rPr>
        <w:t xml:space="preserve">Présence d'une </w:t>
      </w:r>
      <w:r>
        <w:rPr>
          <w:i/>
          <w:lang w:val="fr-FR"/>
        </w:rPr>
        <w:t xml:space="preserve">Cypraeidae </w:t>
      </w:r>
      <w:r w:rsidRPr="00C1082E">
        <w:rPr>
          <w:lang w:val="fr-FR"/>
        </w:rPr>
        <w:t>(BIB L. Cassard CIMO 2019)</w:t>
      </w:r>
    </w:p>
    <w:p w14:paraId="35DCAFFB" w14:textId="77777777" w:rsidR="00C1082E" w:rsidRDefault="00C1082E" w:rsidP="00C1082E">
      <w:pPr>
        <w:rPr>
          <w:lang w:val="fr-FR"/>
        </w:rPr>
      </w:pPr>
    </w:p>
    <w:p w14:paraId="6E57EFA5" w14:textId="77777777" w:rsidR="00C1082E" w:rsidRDefault="00C1082E" w:rsidP="00C1082E">
      <w:pPr>
        <w:rPr>
          <w:lang w:val="fr-FR"/>
        </w:rPr>
      </w:pPr>
    </w:p>
    <w:p w14:paraId="3E918760" w14:textId="77777777" w:rsidR="00C1082E" w:rsidRDefault="00C1082E" w:rsidP="00C1082E">
      <w:pPr>
        <w:pStyle w:val="Heading4"/>
      </w:pPr>
      <w:bookmarkStart w:id="717" w:name="Sit_Pendimoun_p_ICC_cer"/>
      <w:r>
        <w:t>Céramiques</w:t>
      </w:r>
    </w:p>
    <w:bookmarkEnd w:id="717"/>
    <w:p w14:paraId="70034038" w14:textId="77777777" w:rsidR="00C1082E" w:rsidRDefault="00C1082E" w:rsidP="00C1082E">
      <w:pPr>
        <w:rPr>
          <w:lang w:val="fr-FR"/>
        </w:rPr>
      </w:pPr>
    </w:p>
    <w:p w14:paraId="47C39616" w14:textId="77777777" w:rsidR="00C1082E" w:rsidRDefault="00C1082E" w:rsidP="00C1082E">
      <w:pPr>
        <w:rPr>
          <w:lang w:val="fr-FR"/>
        </w:rPr>
      </w:pPr>
      <w:r>
        <w:rPr>
          <w:lang w:val="fr-FR"/>
        </w:rPr>
        <w:t>Matières premières très variées, uniformité des gestes liés au façonnage, diversité des décors, mdiversité des morphologies, diversité des architectures [décoratives], diversité des usages (BIB Gomart et al. CIMO 2019)</w:t>
      </w:r>
    </w:p>
    <w:p w14:paraId="356199A4" w14:textId="77777777" w:rsidR="00C1082E" w:rsidRDefault="00C1082E" w:rsidP="00C1082E">
      <w:pPr>
        <w:rPr>
          <w:lang w:val="fr-FR"/>
        </w:rPr>
      </w:pPr>
    </w:p>
    <w:p w14:paraId="7C5005A3" w14:textId="77777777" w:rsidR="00C1082E" w:rsidRDefault="00C1082E" w:rsidP="00C1082E">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6"/>
        <w:gridCol w:w="510"/>
        <w:gridCol w:w="1096"/>
      </w:tblGrid>
      <w:tr w:rsidR="00C1082E" w14:paraId="55A63847" w14:textId="77777777" w:rsidTr="00C35EA7">
        <w:trPr>
          <w:jc w:val="center"/>
        </w:trPr>
        <w:tc>
          <w:tcPr>
            <w:tcW w:w="966" w:type="dxa"/>
            <w:gridSpan w:val="2"/>
          </w:tcPr>
          <w:p w14:paraId="24F52EFC" w14:textId="77777777" w:rsidR="00C1082E" w:rsidRPr="00C35EA7" w:rsidRDefault="00C1082E" w:rsidP="00856282">
            <w:pPr>
              <w:rPr>
                <w:lang w:val="fr-FR"/>
              </w:rPr>
            </w:pPr>
            <w:r w:rsidRPr="00C35EA7">
              <w:rPr>
                <w:lang w:val="fr-FR"/>
              </w:rPr>
              <w:t>phases</w:t>
            </w:r>
          </w:p>
        </w:tc>
        <w:tc>
          <w:tcPr>
            <w:tcW w:w="1096" w:type="dxa"/>
          </w:tcPr>
          <w:p w14:paraId="6D183B42" w14:textId="77777777" w:rsidR="00C1082E" w:rsidRPr="00C35EA7" w:rsidRDefault="00C1082E" w:rsidP="00856282">
            <w:pPr>
              <w:rPr>
                <w:lang w:val="fr-FR"/>
              </w:rPr>
            </w:pPr>
            <w:r w:rsidRPr="00C35EA7">
              <w:rPr>
                <w:lang w:val="fr-FR"/>
              </w:rPr>
              <w:t>cultures</w:t>
            </w:r>
          </w:p>
        </w:tc>
      </w:tr>
      <w:tr w:rsidR="00C1082E" w14:paraId="0A4E52B6" w14:textId="77777777" w:rsidTr="00C35EA7">
        <w:trPr>
          <w:jc w:val="center"/>
        </w:trPr>
        <w:tc>
          <w:tcPr>
            <w:tcW w:w="966" w:type="dxa"/>
            <w:gridSpan w:val="2"/>
          </w:tcPr>
          <w:p w14:paraId="64C9EBCF" w14:textId="77777777" w:rsidR="00C1082E" w:rsidRPr="00C35EA7" w:rsidRDefault="00C1082E" w:rsidP="00856282">
            <w:pPr>
              <w:rPr>
                <w:lang w:val="fr-FR"/>
              </w:rPr>
            </w:pPr>
            <w:r w:rsidRPr="00C35EA7">
              <w:rPr>
                <w:lang w:val="fr-FR"/>
              </w:rPr>
              <w:t>2</w:t>
            </w:r>
          </w:p>
        </w:tc>
        <w:tc>
          <w:tcPr>
            <w:tcW w:w="1096" w:type="dxa"/>
            <w:vMerge w:val="restart"/>
          </w:tcPr>
          <w:p w14:paraId="3168533F" w14:textId="77777777" w:rsidR="00C1082E" w:rsidRPr="00C35EA7" w:rsidRDefault="00C1082E" w:rsidP="00856282">
            <w:pPr>
              <w:rPr>
                <w:lang w:val="fr-FR"/>
              </w:rPr>
            </w:pPr>
            <w:r w:rsidRPr="00C35EA7">
              <w:rPr>
                <w:lang w:val="fr-FR"/>
              </w:rPr>
              <w:t>ICC</w:t>
            </w:r>
          </w:p>
        </w:tc>
      </w:tr>
      <w:tr w:rsidR="00C1082E" w14:paraId="664792BB" w14:textId="77777777" w:rsidTr="00C35EA7">
        <w:trPr>
          <w:jc w:val="center"/>
        </w:trPr>
        <w:tc>
          <w:tcPr>
            <w:tcW w:w="456" w:type="dxa"/>
            <w:vMerge w:val="restart"/>
          </w:tcPr>
          <w:p w14:paraId="79C7B3C8" w14:textId="77777777" w:rsidR="00C1082E" w:rsidRPr="00C35EA7" w:rsidRDefault="00C1082E" w:rsidP="00856282">
            <w:pPr>
              <w:rPr>
                <w:lang w:val="fr-FR"/>
              </w:rPr>
            </w:pPr>
            <w:r w:rsidRPr="00C35EA7">
              <w:rPr>
                <w:lang w:val="fr-FR"/>
              </w:rPr>
              <w:t>1</w:t>
            </w:r>
          </w:p>
        </w:tc>
        <w:tc>
          <w:tcPr>
            <w:tcW w:w="510" w:type="dxa"/>
          </w:tcPr>
          <w:p w14:paraId="7D48EB2D" w14:textId="77777777" w:rsidR="00C1082E" w:rsidRPr="00C35EA7" w:rsidRDefault="00C1082E" w:rsidP="00856282">
            <w:pPr>
              <w:rPr>
                <w:lang w:val="fr-FR"/>
              </w:rPr>
            </w:pPr>
            <w:r w:rsidRPr="00C35EA7">
              <w:rPr>
                <w:lang w:val="fr-FR"/>
              </w:rPr>
              <w:t>B</w:t>
            </w:r>
          </w:p>
        </w:tc>
        <w:tc>
          <w:tcPr>
            <w:tcW w:w="1096" w:type="dxa"/>
            <w:vMerge/>
          </w:tcPr>
          <w:p w14:paraId="7173105C" w14:textId="77777777" w:rsidR="00C1082E" w:rsidRPr="00C35EA7" w:rsidRDefault="00C1082E" w:rsidP="00856282">
            <w:pPr>
              <w:rPr>
                <w:lang w:val="fr-FR"/>
              </w:rPr>
            </w:pPr>
          </w:p>
        </w:tc>
      </w:tr>
      <w:tr w:rsidR="00C1082E" w14:paraId="15170495" w14:textId="77777777" w:rsidTr="00C35EA7">
        <w:trPr>
          <w:jc w:val="center"/>
        </w:trPr>
        <w:tc>
          <w:tcPr>
            <w:tcW w:w="456" w:type="dxa"/>
            <w:vMerge/>
          </w:tcPr>
          <w:p w14:paraId="62D4ECC5" w14:textId="77777777" w:rsidR="00C1082E" w:rsidRPr="00C35EA7" w:rsidRDefault="00C1082E" w:rsidP="00856282">
            <w:pPr>
              <w:rPr>
                <w:lang w:val="fr-FR"/>
              </w:rPr>
            </w:pPr>
          </w:p>
        </w:tc>
        <w:tc>
          <w:tcPr>
            <w:tcW w:w="510" w:type="dxa"/>
          </w:tcPr>
          <w:p w14:paraId="1D8C1D6E" w14:textId="77777777" w:rsidR="00C1082E" w:rsidRPr="00C35EA7" w:rsidRDefault="00C1082E" w:rsidP="00856282">
            <w:pPr>
              <w:rPr>
                <w:lang w:val="fr-FR"/>
              </w:rPr>
            </w:pPr>
            <w:r w:rsidRPr="00C35EA7">
              <w:rPr>
                <w:lang w:val="fr-FR"/>
              </w:rPr>
              <w:t>A</w:t>
            </w:r>
          </w:p>
        </w:tc>
        <w:tc>
          <w:tcPr>
            <w:tcW w:w="1096" w:type="dxa"/>
            <w:vMerge/>
          </w:tcPr>
          <w:p w14:paraId="2351D2F7" w14:textId="77777777" w:rsidR="00C1082E" w:rsidRPr="00C35EA7" w:rsidRDefault="00C1082E" w:rsidP="00856282">
            <w:pPr>
              <w:rPr>
                <w:lang w:val="fr-FR"/>
              </w:rPr>
            </w:pPr>
          </w:p>
        </w:tc>
      </w:tr>
    </w:tbl>
    <w:p w14:paraId="2F177A1C" w14:textId="77777777" w:rsidR="00C1082E" w:rsidRPr="00C1082E" w:rsidRDefault="00C1082E" w:rsidP="00C1082E">
      <w:pPr>
        <w:rPr>
          <w:lang w:val="fr-FR"/>
        </w:rPr>
      </w:pPr>
      <w:r>
        <w:rPr>
          <w:lang w:val="fr-FR"/>
        </w:rPr>
        <w:t>(BIB Gomart et al. CIMO 2019)</w:t>
      </w:r>
    </w:p>
    <w:p w14:paraId="32B43D91" w14:textId="77777777" w:rsidR="00C1082E" w:rsidRDefault="00C1082E" w:rsidP="00C1082E">
      <w:pPr>
        <w:rPr>
          <w:lang w:val="fr-FR"/>
        </w:rPr>
      </w:pPr>
    </w:p>
    <w:p w14:paraId="47AAC2C2" w14:textId="77777777" w:rsidR="00C1082E" w:rsidRDefault="00C1082E" w:rsidP="00C1082E">
      <w:pPr>
        <w:rPr>
          <w:lang w:val="fr-FR"/>
        </w:rPr>
      </w:pPr>
      <w:r>
        <w:rPr>
          <w:lang w:val="fr-FR"/>
        </w:rPr>
        <w:t>phase 2: augmentation des pâtes glauconieuses (BIB Gomart et al. CIMO 2019)</w:t>
      </w:r>
    </w:p>
    <w:p w14:paraId="7CFE7992" w14:textId="77777777" w:rsidR="00C1082E" w:rsidRDefault="00C1082E" w:rsidP="00C1082E">
      <w:pPr>
        <w:rPr>
          <w:lang w:val="fr-FR"/>
        </w:rPr>
      </w:pPr>
    </w:p>
    <w:p w14:paraId="498AC1DC" w14:textId="77777777" w:rsidR="00C1082E" w:rsidRDefault="00C1082E" w:rsidP="00C1082E">
      <w:pPr>
        <w:pStyle w:val="Heading5"/>
      </w:pPr>
      <w:bookmarkStart w:id="718" w:name="Sit_Pendimoun_p_ICC_cer_faconnage"/>
      <w:r>
        <w:t>façonnage</w:t>
      </w:r>
    </w:p>
    <w:bookmarkEnd w:id="718"/>
    <w:p w14:paraId="6B3BFD72" w14:textId="77777777" w:rsidR="00C1082E" w:rsidRDefault="00C1082E" w:rsidP="00C1082E">
      <w:pPr>
        <w:rPr>
          <w:lang w:val="fr-FR"/>
        </w:rPr>
      </w:pPr>
    </w:p>
    <w:p w14:paraId="7776E729" w14:textId="1448F7AF" w:rsidR="00C1082E" w:rsidRPr="00DA7F34" w:rsidRDefault="00000000" w:rsidP="00C1082E">
      <w:pPr>
        <w:rPr>
          <w:lang w:val="fr-FR"/>
        </w:rPr>
      </w:pPr>
      <w:hyperlink r:id="rId1489" w:anchor="Sit_Favella_Corte_cer" w:history="1">
        <w:r w:rsidR="00C1082E" w:rsidRPr="00DA7F34">
          <w:rPr>
            <w:rStyle w:val="Hyperlink"/>
            <w:lang w:val="fr-FR"/>
          </w:rPr>
          <w:t>Favella</w:t>
        </w:r>
      </w:hyperlink>
      <w:r w:rsidR="00663B0C" w:rsidRPr="00DA7F34">
        <w:rPr>
          <w:lang w:val="fr-FR"/>
        </w:rPr>
        <w:t xml:space="preserve"> (BIB ?) SPT (BIB C. Manen, Seminario (...) Impressa, Barcelona 2019)</w:t>
      </w:r>
    </w:p>
    <w:p w14:paraId="278F0DB3" w14:textId="77777777" w:rsidR="00C1082E" w:rsidRPr="00C1082E" w:rsidRDefault="00C1082E" w:rsidP="00C1082E">
      <w:pPr>
        <w:pStyle w:val="Heading5"/>
      </w:pPr>
      <w:r>
        <w:t>pates</w:t>
      </w:r>
    </w:p>
    <w:p w14:paraId="360D64F8" w14:textId="77777777" w:rsidR="00C1082E" w:rsidRDefault="00663B0C" w:rsidP="00C1082E">
      <w:pPr>
        <w:rPr>
          <w:lang w:val="fr-FR"/>
        </w:rPr>
      </w:pPr>
      <w:r>
        <w:rPr>
          <w:lang w:val="fr-FR"/>
        </w:rPr>
        <w:t>Pates locales et exogènes, pas de dégraissant, lissage (BIB C. Manen, Seminario (...) Impressa, Barcelona 2019)</w:t>
      </w:r>
    </w:p>
    <w:p w14:paraId="3AE748DF" w14:textId="77777777" w:rsidR="00C1082E" w:rsidRDefault="00C1082E" w:rsidP="00C1082E">
      <w:pPr>
        <w:rPr>
          <w:lang w:val="fr-FR"/>
        </w:rPr>
      </w:pPr>
      <w:r>
        <w:rPr>
          <w:lang w:val="fr-FR"/>
        </w:rPr>
        <w:t>3 types de pâtes céramiques:</w:t>
      </w:r>
    </w:p>
    <w:p w14:paraId="55E3777D" w14:textId="77777777" w:rsidR="00C1082E" w:rsidRDefault="00C1082E" w:rsidP="00C1082E">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83"/>
      </w:tblGrid>
      <w:tr w:rsidR="00C1082E" w14:paraId="5076B283" w14:textId="77777777" w:rsidTr="00C35EA7">
        <w:trPr>
          <w:jc w:val="center"/>
        </w:trPr>
        <w:tc>
          <w:tcPr>
            <w:tcW w:w="1683" w:type="dxa"/>
          </w:tcPr>
          <w:p w14:paraId="126BE682" w14:textId="77777777" w:rsidR="00C1082E" w:rsidRPr="00C35EA7" w:rsidRDefault="00C1082E" w:rsidP="00C35EA7">
            <w:pPr>
              <w:jc w:val="center"/>
              <w:rPr>
                <w:lang w:val="fr-FR"/>
              </w:rPr>
            </w:pPr>
            <w:r w:rsidRPr="00C35EA7">
              <w:rPr>
                <w:lang w:val="fr-FR"/>
              </w:rPr>
              <w:t>pates</w:t>
            </w:r>
          </w:p>
        </w:tc>
      </w:tr>
      <w:tr w:rsidR="00C1082E" w14:paraId="65435912" w14:textId="77777777" w:rsidTr="00C35EA7">
        <w:trPr>
          <w:jc w:val="center"/>
        </w:trPr>
        <w:tc>
          <w:tcPr>
            <w:tcW w:w="1683" w:type="dxa"/>
          </w:tcPr>
          <w:p w14:paraId="74AB28A6" w14:textId="77777777" w:rsidR="00C1082E" w:rsidRPr="00C35EA7" w:rsidRDefault="00C1082E" w:rsidP="00C1082E">
            <w:pPr>
              <w:rPr>
                <w:lang w:val="fr-FR"/>
              </w:rPr>
            </w:pPr>
            <w:r w:rsidRPr="00C35EA7">
              <w:rPr>
                <w:lang w:val="fr-FR"/>
              </w:rPr>
              <w:t>glauconieuses</w:t>
            </w:r>
          </w:p>
        </w:tc>
      </w:tr>
      <w:tr w:rsidR="00C1082E" w14:paraId="62413F56" w14:textId="77777777" w:rsidTr="00C35EA7">
        <w:trPr>
          <w:jc w:val="center"/>
        </w:trPr>
        <w:tc>
          <w:tcPr>
            <w:tcW w:w="1683" w:type="dxa"/>
          </w:tcPr>
          <w:p w14:paraId="63BCEF9D" w14:textId="77777777" w:rsidR="00C1082E" w:rsidRPr="00C35EA7" w:rsidRDefault="00C1082E" w:rsidP="00C1082E">
            <w:pPr>
              <w:rPr>
                <w:lang w:val="fr-FR"/>
              </w:rPr>
            </w:pPr>
            <w:r w:rsidRPr="00C35EA7">
              <w:rPr>
                <w:lang w:val="fr-FR"/>
              </w:rPr>
              <w:t>granitiques</w:t>
            </w:r>
          </w:p>
        </w:tc>
      </w:tr>
      <w:tr w:rsidR="00C1082E" w14:paraId="1A87F106" w14:textId="77777777" w:rsidTr="00C35EA7">
        <w:trPr>
          <w:jc w:val="center"/>
        </w:trPr>
        <w:tc>
          <w:tcPr>
            <w:tcW w:w="1683" w:type="dxa"/>
          </w:tcPr>
          <w:p w14:paraId="7C27B642" w14:textId="77777777" w:rsidR="00C1082E" w:rsidRPr="00C35EA7" w:rsidRDefault="00C1082E" w:rsidP="00C1082E">
            <w:pPr>
              <w:rPr>
                <w:lang w:val="fr-FR"/>
              </w:rPr>
            </w:pPr>
            <w:r w:rsidRPr="00C35EA7">
              <w:rPr>
                <w:lang w:val="fr-FR"/>
              </w:rPr>
              <w:t>mixtes</w:t>
            </w:r>
          </w:p>
        </w:tc>
      </w:tr>
    </w:tbl>
    <w:p w14:paraId="6C362E25" w14:textId="77777777" w:rsidR="00C1082E" w:rsidRDefault="00C1082E" w:rsidP="00C1082E">
      <w:pPr>
        <w:rPr>
          <w:lang w:val="fr-FR"/>
        </w:rPr>
      </w:pPr>
      <w:r>
        <w:rPr>
          <w:lang w:val="fr-FR"/>
        </w:rPr>
        <w:t xml:space="preserve"> (BIB Gomart et al. CIMO 2019). </w:t>
      </w:r>
    </w:p>
    <w:p w14:paraId="75953FC4" w14:textId="77777777" w:rsidR="00C1082E" w:rsidRDefault="00C1082E" w:rsidP="00C1082E">
      <w:pPr>
        <w:rPr>
          <w:lang w:val="fr-FR"/>
        </w:rPr>
      </w:pPr>
    </w:p>
    <w:p w14:paraId="79BC4BFE" w14:textId="77777777" w:rsidR="00C1082E" w:rsidRDefault="00C1082E" w:rsidP="00C1082E">
      <w:pPr>
        <w:pStyle w:val="Heading6"/>
      </w:pPr>
      <w:r>
        <w:t>glauconieuses</w:t>
      </w:r>
    </w:p>
    <w:p w14:paraId="47BC50F9" w14:textId="77777777" w:rsidR="00C1082E" w:rsidRDefault="00C1082E" w:rsidP="00C1082E">
      <w:pPr>
        <w:rPr>
          <w:lang w:val="fr-FR"/>
        </w:rPr>
      </w:pPr>
    </w:p>
    <w:p w14:paraId="1E7B4A7C" w14:textId="77777777" w:rsidR="00C1082E" w:rsidRDefault="00C1082E" w:rsidP="00C1082E">
      <w:pPr>
        <w:rPr>
          <w:lang w:val="fr-FR"/>
        </w:rPr>
      </w:pPr>
      <w:r>
        <w:rPr>
          <w:lang w:val="fr-FR"/>
        </w:rPr>
        <w:t>La glauconie est collante, très plastique. + locales par rapport au site (BIB Gomart et al. CIMO 2019) l'indice de plasticité est l'un des principaux marqueurs de la qualité d'une céramique (BIB B Gehres et al CIMO 2019)</w:t>
      </w:r>
    </w:p>
    <w:p w14:paraId="7AE52B58" w14:textId="77777777" w:rsidR="00C1082E" w:rsidRDefault="00C1082E" w:rsidP="00C1082E">
      <w:pPr>
        <w:rPr>
          <w:lang w:val="fr-FR"/>
        </w:rPr>
      </w:pPr>
    </w:p>
    <w:p w14:paraId="44BCC6EE" w14:textId="77777777" w:rsidR="00C1082E" w:rsidRDefault="00C1082E" w:rsidP="00C1082E">
      <w:pPr>
        <w:pStyle w:val="Heading6"/>
      </w:pPr>
      <w:r>
        <w:t>granitiques</w:t>
      </w:r>
    </w:p>
    <w:p w14:paraId="19286AF6" w14:textId="77777777" w:rsidR="00C1082E" w:rsidRDefault="00C1082E" w:rsidP="00C1082E">
      <w:pPr>
        <w:rPr>
          <w:lang w:val="fr-FR"/>
        </w:rPr>
      </w:pPr>
    </w:p>
    <w:p w14:paraId="3E9C1252" w14:textId="77777777" w:rsidR="00C1082E" w:rsidRPr="00C1082E" w:rsidRDefault="00C1082E" w:rsidP="00C1082E">
      <w:pPr>
        <w:rPr>
          <w:lang w:val="fr-FR"/>
        </w:rPr>
      </w:pPr>
      <w:r>
        <w:rPr>
          <w:lang w:val="fr-FR"/>
        </w:rPr>
        <w:t>Le granit est peu plastique. Sources dans le massif de l'Argentera-Mercantour (BIB Gomart et al. CIMO 2019)</w:t>
      </w:r>
    </w:p>
    <w:p w14:paraId="04779B0D" w14:textId="77777777" w:rsidR="00C1082E" w:rsidRDefault="00C1082E" w:rsidP="00C1082E">
      <w:pPr>
        <w:pStyle w:val="Heading6"/>
      </w:pPr>
      <w:r>
        <w:lastRenderedPageBreak/>
        <w:t>mixtes</w:t>
      </w:r>
    </w:p>
    <w:p w14:paraId="7B83EB3B" w14:textId="77777777" w:rsidR="00C1082E" w:rsidRDefault="00C1082E" w:rsidP="00C1082E">
      <w:pPr>
        <w:rPr>
          <w:lang w:val="fr-FR"/>
        </w:rPr>
      </w:pPr>
    </w:p>
    <w:p w14:paraId="0EE42867" w14:textId="77777777" w:rsidR="00C1082E" w:rsidRDefault="00C1082E" w:rsidP="00C1082E">
      <w:pPr>
        <w:rPr>
          <w:lang w:val="fr-FR"/>
        </w:rPr>
      </w:pPr>
      <w:r>
        <w:rPr>
          <w:lang w:val="fr-FR"/>
        </w:rPr>
        <w:t>pâtes glauco-granitiques (BIB Gomart et al. CIMO 2019)</w:t>
      </w:r>
    </w:p>
    <w:p w14:paraId="61EEB588" w14:textId="77777777" w:rsidR="00C1082E" w:rsidRDefault="00C1082E" w:rsidP="00C1082E">
      <w:pPr>
        <w:rPr>
          <w:lang w:val="fr-FR"/>
        </w:rPr>
      </w:pPr>
    </w:p>
    <w:p w14:paraId="1DB71280" w14:textId="77777777" w:rsidR="00C1082E" w:rsidRDefault="00C1082E" w:rsidP="00C1082E">
      <w:pPr>
        <w:pStyle w:val="Heading5"/>
      </w:pPr>
      <w:r>
        <w:t>décors</w:t>
      </w:r>
    </w:p>
    <w:p w14:paraId="134D8827" w14:textId="77777777" w:rsidR="00C1082E" w:rsidRDefault="00C1082E" w:rsidP="00C1082E">
      <w:pPr>
        <w:rPr>
          <w:lang w:val="fr-FR"/>
        </w:rPr>
      </w:pPr>
    </w:p>
    <w:p w14:paraId="206CF6DE" w14:textId="77777777" w:rsidR="00C1082E" w:rsidRDefault="00C1082E" w:rsidP="00C1082E">
      <w:pPr>
        <w:rPr>
          <w:lang w:val="fr-FR"/>
        </w:rPr>
      </w:pPr>
      <w:r>
        <w:rPr>
          <w:lang w:val="fr-FR"/>
        </w:rPr>
        <w:t>Périodisation des décors céramiques par L. Cassart:</w:t>
      </w:r>
    </w:p>
    <w:p w14:paraId="0F476D0E" w14:textId="77777777" w:rsidR="00C1082E" w:rsidRDefault="00C1082E" w:rsidP="00C1082E">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tblGrid>
      <w:tr w:rsidR="00C1082E" w14:paraId="31775E8B" w14:textId="77777777" w:rsidTr="00C35EA7">
        <w:trPr>
          <w:jc w:val="center"/>
        </w:trPr>
        <w:tc>
          <w:tcPr>
            <w:tcW w:w="630" w:type="dxa"/>
          </w:tcPr>
          <w:p w14:paraId="422F73B9" w14:textId="77777777" w:rsidR="00C1082E" w:rsidRPr="00C35EA7" w:rsidRDefault="00C1082E" w:rsidP="00C1082E">
            <w:pPr>
              <w:rPr>
                <w:lang w:val="fr-FR"/>
              </w:rPr>
            </w:pPr>
            <w:r w:rsidRPr="00C35EA7">
              <w:rPr>
                <w:lang w:val="fr-FR"/>
              </w:rPr>
              <w:t>1A</w:t>
            </w:r>
          </w:p>
        </w:tc>
      </w:tr>
      <w:tr w:rsidR="00C1082E" w14:paraId="0D79EDBD" w14:textId="77777777" w:rsidTr="00C35EA7">
        <w:trPr>
          <w:jc w:val="center"/>
        </w:trPr>
        <w:tc>
          <w:tcPr>
            <w:tcW w:w="630" w:type="dxa"/>
          </w:tcPr>
          <w:p w14:paraId="4B72C845" w14:textId="77777777" w:rsidR="00C1082E" w:rsidRPr="00C35EA7" w:rsidRDefault="00C1082E" w:rsidP="00C1082E">
            <w:pPr>
              <w:rPr>
                <w:lang w:val="fr-FR"/>
              </w:rPr>
            </w:pPr>
            <w:r w:rsidRPr="00C35EA7">
              <w:rPr>
                <w:lang w:val="fr-FR"/>
              </w:rPr>
              <w:t>1B</w:t>
            </w:r>
          </w:p>
        </w:tc>
      </w:tr>
      <w:tr w:rsidR="00C1082E" w14:paraId="7D3220A2" w14:textId="77777777" w:rsidTr="00C35EA7">
        <w:trPr>
          <w:jc w:val="center"/>
        </w:trPr>
        <w:tc>
          <w:tcPr>
            <w:tcW w:w="630" w:type="dxa"/>
          </w:tcPr>
          <w:p w14:paraId="19A22A01" w14:textId="77777777" w:rsidR="00C1082E" w:rsidRPr="00C35EA7" w:rsidRDefault="00C1082E" w:rsidP="00C1082E">
            <w:pPr>
              <w:rPr>
                <w:lang w:val="fr-FR"/>
              </w:rPr>
            </w:pPr>
            <w:r w:rsidRPr="00C35EA7">
              <w:rPr>
                <w:lang w:val="fr-FR"/>
              </w:rPr>
              <w:t>2</w:t>
            </w:r>
          </w:p>
        </w:tc>
      </w:tr>
    </w:tbl>
    <w:p w14:paraId="071AD081" w14:textId="77777777" w:rsidR="00C1082E" w:rsidRDefault="00C1082E" w:rsidP="00C1082E">
      <w:pPr>
        <w:rPr>
          <w:lang w:val="fr-FR"/>
        </w:rPr>
      </w:pPr>
      <w:r>
        <w:rPr>
          <w:lang w:val="fr-FR"/>
        </w:rPr>
        <w:t>(BIB Gomart et al. CIMO 2019)</w:t>
      </w:r>
    </w:p>
    <w:p w14:paraId="2ABD9CD6" w14:textId="77777777" w:rsidR="00C1082E" w:rsidRDefault="00C1082E" w:rsidP="00C1082E">
      <w:pPr>
        <w:rPr>
          <w:lang w:val="fr-FR"/>
        </w:rPr>
      </w:pPr>
    </w:p>
    <w:p w14:paraId="47368B85" w14:textId="77777777" w:rsidR="00C1082E" w:rsidRPr="00C1082E" w:rsidRDefault="00C1082E" w:rsidP="00C1082E">
      <w:pPr>
        <w:rPr>
          <w:lang w:val="fr-FR"/>
        </w:rPr>
      </w:pPr>
      <w:r>
        <w:rPr>
          <w:lang w:val="fr-FR"/>
        </w:rPr>
        <w:t xml:space="preserve">Utilisation de patelles (BIB L. Cassard CIMO 2019) C'est l'utilisation de </w:t>
      </w:r>
      <w:r w:rsidRPr="00C1082E">
        <w:rPr>
          <w:i/>
          <w:lang w:val="fr-FR"/>
        </w:rPr>
        <w:t>Cerastoderma sp.</w:t>
      </w:r>
      <w:r>
        <w:rPr>
          <w:lang w:val="fr-FR"/>
        </w:rPr>
        <w:t xml:space="preserve"> qui est caractéristique de l'Impressa (phase I) au Cardial (phase II) (BIB L. Cassard CIMO 2019)</w:t>
      </w:r>
    </w:p>
    <w:p w14:paraId="129335A0" w14:textId="77777777" w:rsidR="00860957" w:rsidRPr="0032190F" w:rsidRDefault="00860957" w:rsidP="00242C0F">
      <w:pPr>
        <w:jc w:val="both"/>
        <w:rPr>
          <w:lang w:val="fr-FR"/>
        </w:rPr>
      </w:pPr>
    </w:p>
    <w:p w14:paraId="347CF977" w14:textId="77777777" w:rsidR="00860957" w:rsidRPr="0032190F" w:rsidRDefault="00860957" w:rsidP="00C1082E">
      <w:pPr>
        <w:pStyle w:val="Heading4"/>
      </w:pPr>
      <w:bookmarkStart w:id="719" w:name="Sit_Pendimoun_p_Impressa"/>
      <w:r w:rsidRPr="0032190F">
        <w:t>Impressa</w:t>
      </w:r>
      <w:r w:rsidR="00196EAB">
        <w:t>/Pendimoun 1</w:t>
      </w:r>
    </w:p>
    <w:p w14:paraId="397B28DE" w14:textId="07CAB5E5" w:rsidR="00196EAB" w:rsidRPr="00EB44AD" w:rsidRDefault="00196EAB" w:rsidP="00196EAB">
      <w:pPr>
        <w:rPr>
          <w:lang w:val="fr-FR"/>
        </w:rPr>
      </w:pPr>
      <w:bookmarkStart w:id="720" w:name="Sit_Pendimoun_p_ICC_Pendimoun1"/>
      <w:bookmarkEnd w:id="719"/>
      <w:r w:rsidRPr="00EB44AD">
        <w:rPr>
          <w:lang w:val="fr-FR"/>
        </w:rPr>
        <w:t>Pendimoun 1</w:t>
      </w:r>
      <w:bookmarkEnd w:id="720"/>
      <w:r w:rsidRPr="00EB44AD">
        <w:rPr>
          <w:lang w:val="fr-FR"/>
        </w:rPr>
        <w:t xml:space="preserve">, horizon Pendimoun, </w:t>
      </w:r>
      <w:hyperlink r:id="rId1490" w:anchor="Cul_Impressa_ACCP" w:history="1">
        <w:r w:rsidRPr="00EB44AD">
          <w:rPr>
            <w:rStyle w:val="Hyperlink"/>
            <w:lang w:val="fr-FR"/>
          </w:rPr>
          <w:t>Impressa ACCP</w:t>
        </w:r>
      </w:hyperlink>
      <w:r w:rsidRPr="00EB44AD">
        <w:rPr>
          <w:lang w:val="fr-FR"/>
        </w:rPr>
        <w:t xml:space="preserve"> (BIB 2935)</w:t>
      </w:r>
    </w:p>
    <w:p w14:paraId="44DB8FEF" w14:textId="77777777" w:rsidR="00196EAB" w:rsidRPr="00EB44AD" w:rsidRDefault="00196EAB" w:rsidP="00196EAB">
      <w:pPr>
        <w:rPr>
          <w:lang w:val="fr-FR"/>
        </w:rPr>
      </w:pPr>
    </w:p>
    <w:p w14:paraId="362DA203" w14:textId="2182FDF0" w:rsidR="00196EAB" w:rsidRDefault="00196EAB" w:rsidP="00196EAB">
      <w:pPr>
        <w:rPr>
          <w:lang w:val="fr-FR"/>
        </w:rPr>
      </w:pPr>
      <w:r>
        <w:rPr>
          <w:lang w:val="fr-FR"/>
        </w:rPr>
        <w:t>1</w:t>
      </w:r>
      <w:r w:rsidRPr="00196EAB">
        <w:rPr>
          <w:vertAlign w:val="superscript"/>
          <w:lang w:val="fr-FR"/>
        </w:rPr>
        <w:t>e</w:t>
      </w:r>
      <w:r>
        <w:rPr>
          <w:lang w:val="fr-FR"/>
        </w:rPr>
        <w:t xml:space="preserve"> phase de l' </w:t>
      </w:r>
      <w:hyperlink r:id="rId1491" w:anchor="Sit_Pendimoun_p_ICC" w:history="1">
        <w:r w:rsidRPr="00196EAB">
          <w:rPr>
            <w:rStyle w:val="Hyperlink"/>
            <w:lang w:val="fr-FR"/>
          </w:rPr>
          <w:t>ICC</w:t>
        </w:r>
      </w:hyperlink>
      <w:r>
        <w:rPr>
          <w:lang w:val="fr-FR"/>
        </w:rPr>
        <w:t xml:space="preserve"> du site (SS BIB)</w:t>
      </w:r>
    </w:p>
    <w:p w14:paraId="0FAD0CEF" w14:textId="05C9DA65" w:rsidR="00196EAB" w:rsidRDefault="00196EAB" w:rsidP="00196EAB">
      <w:pPr>
        <w:rPr>
          <w:lang w:val="fr-FR"/>
        </w:rPr>
      </w:pPr>
      <w:r w:rsidRPr="00196EAB">
        <w:rPr>
          <w:lang w:val="fr-FR"/>
        </w:rPr>
        <w:t xml:space="preserve">L’usage de terres d’altération du cristallin est une donnée commune à </w:t>
      </w:r>
      <w:hyperlink r:id="rId1492" w:anchor="Sit_Caucade_per_Impressa" w:history="1">
        <w:r w:rsidRPr="00196EAB">
          <w:rPr>
            <w:rStyle w:val="Hyperlink"/>
            <w:lang w:val="fr-FR"/>
          </w:rPr>
          <w:t>Caucade</w:t>
        </w:r>
      </w:hyperlink>
      <w:r w:rsidRPr="00196EAB">
        <w:rPr>
          <w:lang w:val="fr-FR"/>
        </w:rPr>
        <w:t xml:space="preserve"> et Pendimoun 1</w:t>
      </w:r>
      <w:r>
        <w:rPr>
          <w:lang w:val="fr-FR"/>
        </w:rPr>
        <w:t xml:space="preserve"> (BIB 2935)</w:t>
      </w:r>
    </w:p>
    <w:p w14:paraId="7CD5D701" w14:textId="77777777" w:rsidR="00196EAB" w:rsidRPr="00196EAB" w:rsidRDefault="00196EAB" w:rsidP="00196EAB">
      <w:pPr>
        <w:jc w:val="both"/>
        <w:rPr>
          <w:lang w:val="fr-FR"/>
        </w:rPr>
      </w:pPr>
      <w:r>
        <w:rPr>
          <w:lang w:val="fr-FR"/>
        </w:rPr>
        <w:t>L’Impressa</w:t>
      </w:r>
      <w:r w:rsidRPr="00196EAB">
        <w:rPr>
          <w:lang w:val="fr-FR"/>
        </w:rPr>
        <w:t xml:space="preserve"> est représentée par des épandages extrêmement denses de matériel céramique (e.g. US.5711, 5770, 28889 du secteur sud) et par des structures de combustion polyphasées (ex. US. 47803 et 48149 du secteur nord). Le contexte économique est bien illustré par les premières unités stratigraphiques qui livrent d’abondants témoignages de pratique de l’agriculture – blé amidonnier et orge – et de leur transformation. Bien attestées durant cette phase, les activités pastorales sont dédiées principalement au mouton et dès le début de l’installation néolithique le site présente des traces patentes de parcage (Binder et al., 1993). La part de la chasse semble peu signifiante contrairement aux Arene Candide où la diversité des espèces chassées est remarquable (Maggi dir., 2007 ; Tinè dir., 1999). Comme aux Arene Candide, les activités de collecte des coquillages marins sont bien représentées, tandis que celles des glands pourraient caractériser la fin de cette phase (secteur nord, US. 2067). Il est prématuré d’interpréter les différences de spectres économiques perçues entre Pendimoun et les Arene Candide ; elles peuvent résulter d’un décalage chronologique 5 tout autant que de différences de statut. Les industries lithiques et osseuses sont peu abondantes et encore incomplètement étudiées. Les dernières campagnes de fouilles permettent de faire état d’une modeste production lamellaire à côté des débitages d’éclats réalisés dans les matériaux locaux. Ces lamelles, qui semblent en première analyse débitées dans des matériaux originaires du Var, présentent des caractères indiquant l’usage possible de la pression. Les projectiles sont rares, il s’agit de géométriques à retouches directes, parfois dissymétriques. L’outillage en os associe à des pointes une spatule à manche perforée, élément typique du package néolithique de Méditerranée orientale et des Balkans. Cette phase, qui devra probablement être subdivisée, livre une série céramique abondante avec plusieurs récipients complets. Les trois dates les plus anciennes obtenues par AMS à Pendimoun, ca. 5635, 5665 et 5680 cal. BC 6 (GrA 29403, Lyon-1713/GrA-20195 et GifA-101334) sont identiques à celles de Finale – Arene Candide ou de Finale – San-Sebastiano-di-Perti, obtenues sur céréales carbonisées, respectivement ca. 5700 et ca. 5670 cal. BC ; elles sont également proches des dates obtenues sur charbon à Portiragnes – Peiro Signado ca. 5675 cal. BC (St.1) et ca. 5710 cal. BC (St.7) (Manen et Sabatier, 2003) et à Portiragnes – Pont de Roque-Haute, fosse 1, vers 5640 cal. BC 7 (Guilaine et al. dir., 2007). Toutes ces mesures sont </w:t>
      </w:r>
      <w:r w:rsidRPr="00196EAB">
        <w:rPr>
          <w:lang w:val="fr-FR"/>
        </w:rPr>
        <w:lastRenderedPageBreak/>
        <w:t>voisines de celles qui ont été publiées pour la phase 2 de Trasano, phase que les probabilités combinées, à partir de mesures sur charbons, situent vers ca. 5690 cal. BC. Il est possible que les deux dates les plus anciennes obtenues à Pendimoun sur charbon de chêne dans le secteur sud soient entachées d’un effet de vieux bois, mais elles peuvent tout autant faire écho à l’installation du secteur nord de ce site, dont certaines céramiques présentent de fortes affinités avec San Sebastiano (Starnini et Vicino, 1993) ; les datations des US.47803 et 48149 du secteur nord sur matériaux à vie brève devront permettre de lever cette ambiguïté. Les autres datations obtenues pour Pendimoun 1 sont un peu plus récentes, tout en restant cantonnées à la première moitié du VIe millénaire. En l’état actuel de l’étude des mobiliers et de la microstratigraphie du site, il n’est pas possible de trancher entre l’hypothèse d’une périodisation interne de l’Impressa de Pendimoun et celle d’un calage d’ensemble de cet horizon postérieurement à celui des Arene Candide, de Caucade et de Peiro-Signado. Deux phases d’occupation de ce site correspondent au Cardial.</w:t>
      </w:r>
      <w:r>
        <w:rPr>
          <w:lang w:val="fr-FR"/>
        </w:rPr>
        <w:t>(BIB 2935)</w:t>
      </w:r>
    </w:p>
    <w:p w14:paraId="32A64BAF" w14:textId="77777777" w:rsidR="00196EAB" w:rsidRDefault="00196EAB" w:rsidP="00860957">
      <w:pPr>
        <w:jc w:val="both"/>
        <w:rPr>
          <w:lang w:val="fr-FR"/>
        </w:rPr>
      </w:pPr>
    </w:p>
    <w:p w14:paraId="30B2380A" w14:textId="77777777" w:rsidR="00196EAB" w:rsidRDefault="00196EAB" w:rsidP="00860957">
      <w:pPr>
        <w:jc w:val="both"/>
        <w:rPr>
          <w:lang w:val="fr-FR"/>
        </w:rPr>
      </w:pPr>
    </w:p>
    <w:p w14:paraId="401CABB4" w14:textId="46449427" w:rsidR="00860957" w:rsidRPr="0032190F" w:rsidRDefault="00860957" w:rsidP="00860957">
      <w:pPr>
        <w:jc w:val="both"/>
        <w:rPr>
          <w:lang w:val="fr-FR"/>
        </w:rPr>
      </w:pPr>
      <w:r w:rsidRPr="0032190F">
        <w:rPr>
          <w:lang w:val="fr-FR"/>
        </w:rPr>
        <w:t>L</w:t>
      </w:r>
      <w:r w:rsidR="00362813" w:rsidRPr="0032190F">
        <w:rPr>
          <w:lang w:val="fr-FR"/>
        </w:rPr>
        <w:t>’horizon Impressa est marqué par une grande diversité de formes  avec de nombreux vases brunis et non décorés. Les autres portent des décors fait</w:t>
      </w:r>
      <w:r w:rsidR="00675DEA" w:rsidRPr="0032190F">
        <w:rPr>
          <w:lang w:val="fr-FR"/>
        </w:rPr>
        <w:t>s</w:t>
      </w:r>
      <w:r w:rsidR="00362813" w:rsidRPr="0032190F">
        <w:rPr>
          <w:lang w:val="fr-FR"/>
        </w:rPr>
        <w:t xml:space="preserve"> d’impressions d’ongles et de décors pincés en </w:t>
      </w:r>
      <w:hyperlink r:id="rId1493" w:anchor="Cul_Art_TAC_T_g_chevrons" w:history="1">
        <w:r w:rsidR="00AE4243" w:rsidRPr="0032190F">
          <w:rPr>
            <w:rStyle w:val="Hyperlink"/>
            <w:lang w:val="fr-FR"/>
          </w:rPr>
          <w:t>chevrons</w:t>
        </w:r>
      </w:hyperlink>
      <w:r w:rsidR="00362813" w:rsidRPr="0032190F">
        <w:rPr>
          <w:lang w:val="fr-FR"/>
        </w:rPr>
        <w:t xml:space="preserve">, </w:t>
      </w:r>
      <w:hyperlink r:id="rId1494" w:anchor="Cul_Proto_Art_TAC_T_g_zigzag" w:history="1">
        <w:r w:rsidR="00E31D08" w:rsidRPr="00E31D08">
          <w:rPr>
            <w:rStyle w:val="Hyperlink"/>
            <w:lang w:val="fr-FR" w:eastAsia="en-GB"/>
          </w:rPr>
          <w:t>zigza</w:t>
        </w:r>
        <w:r w:rsidR="00E31D08">
          <w:rPr>
            <w:rStyle w:val="Hyperlink"/>
            <w:lang w:val="fr-FR" w:eastAsia="en-GB"/>
          </w:rPr>
          <w:t>gs</w:t>
        </w:r>
      </w:hyperlink>
      <w:r w:rsidR="00E31D08">
        <w:rPr>
          <w:lang w:val="fr-FR" w:eastAsia="en-GB"/>
        </w:rPr>
        <w:t xml:space="preserve"> </w:t>
      </w:r>
      <w:r w:rsidR="00362813" w:rsidRPr="0032190F">
        <w:rPr>
          <w:lang w:val="fr-FR"/>
        </w:rPr>
        <w:t>ou épis. L’industrie se compose principalement d’éclats provenant de débitage de galets de silex. Une spatule en os a pu égaleemnt être dégagée.</w:t>
      </w:r>
      <w:r w:rsidRPr="0032190F">
        <w:rPr>
          <w:lang w:val="fr-FR"/>
        </w:rPr>
        <w:t xml:space="preserve"> ).(BIB 127 p. 64,65 et BIB 1073 p. 54) Décors à "sillon d'impressions" (BIB 254</w:t>
      </w:r>
      <w:r w:rsidR="004F2988" w:rsidRPr="0032190F">
        <w:rPr>
          <w:lang w:val="fr-FR"/>
        </w:rPr>
        <w:t>3</w:t>
      </w:r>
      <w:r w:rsidRPr="0032190F">
        <w:rPr>
          <w:lang w:val="fr-FR"/>
        </w:rPr>
        <w:t>)</w:t>
      </w:r>
      <w:r w:rsidR="00905233">
        <w:rPr>
          <w:lang w:val="fr-FR"/>
        </w:rPr>
        <w:t xml:space="preserve"> </w:t>
      </w:r>
      <w:hyperlink r:id="rId1495" w:anchor="Cul_Impressa__cer_faconnage_SPT" w:history="1">
        <w:r w:rsidR="00905233" w:rsidRPr="00905233">
          <w:rPr>
            <w:rStyle w:val="Hyperlink"/>
            <w:lang w:val="fr-FR"/>
          </w:rPr>
          <w:t>SPT</w:t>
        </w:r>
      </w:hyperlink>
      <w:r w:rsidR="00905233">
        <w:rPr>
          <w:lang w:val="fr-FR"/>
        </w:rPr>
        <w:t xml:space="preserve"> pour toutes les céramiques Impressa (BIB Gomart ANR CIMO 2019)</w:t>
      </w:r>
    </w:p>
    <w:p w14:paraId="26F3EA97" w14:textId="77777777" w:rsidR="00860957" w:rsidRPr="0032190F" w:rsidRDefault="00860957" w:rsidP="00860957">
      <w:pPr>
        <w:jc w:val="both"/>
        <w:rPr>
          <w:lang w:val="fr-FR"/>
        </w:rPr>
      </w:pPr>
    </w:p>
    <w:p w14:paraId="767B604B" w14:textId="77777777" w:rsidR="00860957" w:rsidRDefault="00860957" w:rsidP="00860957">
      <w:pPr>
        <w:jc w:val="both"/>
        <w:rPr>
          <w:lang w:val="fr-FR"/>
        </w:rPr>
      </w:pPr>
      <w:r w:rsidRPr="0032190F">
        <w:rPr>
          <w:lang w:val="fr-FR"/>
        </w:rPr>
        <w:t>À Pendimoun, l’économie Impressa est en partie fondée sur la culture des céréales (amidonnier et orge) avec des macrorestescarbonisés, des phytolites, des outils de collecte et demeulage (BIB 1073 p. 53 (Binder, 2006)). L’élevage concerne le mouton en trèsfaibles quantités mais la géoarchéologie a montré la contributionforte des fumiers de petits ruminants à la sédimentation(BIB 1073 p. 53 (BIB 980)).</w:t>
      </w:r>
    </w:p>
    <w:p w14:paraId="762A1B59" w14:textId="77777777" w:rsidR="00AD753F" w:rsidRDefault="00AD753F" w:rsidP="00860957">
      <w:pPr>
        <w:jc w:val="both"/>
        <w:rPr>
          <w:lang w:val="fr-FR"/>
        </w:rPr>
      </w:pPr>
    </w:p>
    <w:p w14:paraId="48681A25" w14:textId="3E4321F8" w:rsidR="00AD753F" w:rsidRDefault="00AD753F" w:rsidP="00860957">
      <w:pPr>
        <w:jc w:val="both"/>
        <w:rPr>
          <w:lang w:val="fr-FR"/>
        </w:rPr>
      </w:pPr>
      <w:r>
        <w:rPr>
          <w:lang w:val="fr-FR"/>
        </w:rPr>
        <w:t xml:space="preserve">Silex exogène du Jurassique et un élément de silex </w:t>
      </w:r>
      <w:r w:rsidRPr="00AD753F">
        <w:rPr>
          <w:i/>
          <w:lang w:val="fr-FR"/>
        </w:rPr>
        <w:t>Scaglia rossa</w:t>
      </w:r>
      <w:r>
        <w:rPr>
          <w:lang w:val="fr-FR"/>
        </w:rPr>
        <w:t xml:space="preserve"> (C. de Stefanis com. pers.). Surrexploitation des supports lithiques (≠ </w:t>
      </w:r>
      <w:hyperlink r:id="rId1496" w:anchor="Sit_Arene_Candide_p_Impressa" w:history="1">
        <w:r w:rsidRPr="00AD753F">
          <w:rPr>
            <w:rStyle w:val="Hyperlink"/>
            <w:lang w:val="fr-FR"/>
          </w:rPr>
          <w:t>Arene Candide</w:t>
        </w:r>
      </w:hyperlink>
      <w:r>
        <w:rPr>
          <w:lang w:val="fr-FR"/>
        </w:rPr>
        <w:t>) (C. de Stefanis com. pers.)</w:t>
      </w:r>
    </w:p>
    <w:p w14:paraId="5CBFDE2C" w14:textId="77777777" w:rsidR="00AD753F" w:rsidRDefault="00AD753F" w:rsidP="00AD753F">
      <w:pPr>
        <w:jc w:val="both"/>
        <w:rPr>
          <w:lang w:val="fr-FR"/>
        </w:rPr>
      </w:pPr>
      <w:r w:rsidRPr="00AD753F">
        <w:rPr>
          <w:lang w:val="fr-FR"/>
        </w:rPr>
        <w:t>Les bitroncatures issues de débitages lamellaires ne montrent pas de traces de découpe des végétaux (C. de Stefanis com. pers.)</w:t>
      </w:r>
    </w:p>
    <w:p w14:paraId="47BB2AEE" w14:textId="77777777" w:rsidR="00C1082E" w:rsidRDefault="00C1082E" w:rsidP="00AD753F">
      <w:pPr>
        <w:jc w:val="both"/>
        <w:rPr>
          <w:lang w:val="fr-FR"/>
        </w:rPr>
      </w:pPr>
    </w:p>
    <w:p w14:paraId="726ACA58" w14:textId="77777777" w:rsidR="00C1082E" w:rsidRPr="00AD753F" w:rsidRDefault="00C1082E" w:rsidP="00AD753F">
      <w:pPr>
        <w:jc w:val="both"/>
        <w:rPr>
          <w:lang w:val="fr-FR"/>
        </w:rPr>
      </w:pPr>
      <w:r>
        <w:rPr>
          <w:lang w:val="fr-FR"/>
        </w:rPr>
        <w:t>Economie très agricole, basée sur les céréales // PRH (BIB table-ronde CIMO 2019)</w:t>
      </w:r>
    </w:p>
    <w:p w14:paraId="05E182AA" w14:textId="77777777" w:rsidR="00AD753F" w:rsidRDefault="00AD753F" w:rsidP="00860957">
      <w:pPr>
        <w:jc w:val="both"/>
        <w:rPr>
          <w:lang w:val="fr-FR"/>
        </w:rPr>
      </w:pPr>
    </w:p>
    <w:p w14:paraId="375E6E6D" w14:textId="18A6F547" w:rsidR="002F7F3F" w:rsidRPr="0032190F" w:rsidRDefault="002F7F3F" w:rsidP="00860957">
      <w:pPr>
        <w:jc w:val="both"/>
        <w:rPr>
          <w:lang w:val="fr-FR"/>
        </w:rPr>
      </w:pPr>
      <w:r>
        <w:rPr>
          <w:lang w:val="fr-FR"/>
        </w:rPr>
        <w:t xml:space="preserve">Durant la phase récente de l'I. (phase IB), les sources de MP concernent significativement plus de gites occidentaux qu'orientaux: "tropisme occidental' (BIB D. Binder CIMO 2019) // </w:t>
      </w:r>
      <w:hyperlink r:id="rId1497" w:anchor="Sit_Arene_Candide_p_Impressa" w:history="1">
        <w:r w:rsidRPr="00AD753F">
          <w:rPr>
            <w:rStyle w:val="Hyperlink"/>
            <w:lang w:val="fr-FR"/>
          </w:rPr>
          <w:t>Arene Candide</w:t>
        </w:r>
      </w:hyperlink>
      <w:r>
        <w:rPr>
          <w:lang w:val="fr-FR"/>
        </w:rPr>
        <w:t xml:space="preserve">)  (BIB D. Binder CIMO 2019) </w:t>
      </w:r>
    </w:p>
    <w:p w14:paraId="3CBF2E0E" w14:textId="77777777" w:rsidR="00860957" w:rsidRPr="0032190F" w:rsidRDefault="00860957" w:rsidP="00860957">
      <w:pPr>
        <w:jc w:val="both"/>
        <w:rPr>
          <w:lang w:val="fr-FR"/>
        </w:rPr>
      </w:pPr>
    </w:p>
    <w:p w14:paraId="0D569C7E" w14:textId="77777777" w:rsidR="00860957" w:rsidRPr="0032190F" w:rsidRDefault="00860957" w:rsidP="00C1082E">
      <w:pPr>
        <w:pStyle w:val="Heading4"/>
      </w:pPr>
      <w:bookmarkStart w:id="721" w:name="Sit_Pendimoun_p_Cardial"/>
      <w:r w:rsidRPr="0032190F">
        <w:t>Cardial</w:t>
      </w:r>
    </w:p>
    <w:bookmarkEnd w:id="721"/>
    <w:p w14:paraId="4EBE333D" w14:textId="77777777" w:rsidR="00196EAB" w:rsidRDefault="00196EAB" w:rsidP="00860957">
      <w:pPr>
        <w:jc w:val="both"/>
        <w:rPr>
          <w:lang w:val="fr-FR"/>
        </w:rPr>
      </w:pPr>
    </w:p>
    <w:p w14:paraId="71C07E1A" w14:textId="7ECCCDC1" w:rsidR="00934EE4" w:rsidRDefault="00860957" w:rsidP="00860957">
      <w:pPr>
        <w:jc w:val="both"/>
        <w:rPr>
          <w:lang w:val="fr-FR"/>
        </w:rPr>
      </w:pPr>
      <w:r w:rsidRPr="0032190F">
        <w:rPr>
          <w:lang w:val="fr-FR"/>
        </w:rPr>
        <w:t>L</w:t>
      </w:r>
      <w:r w:rsidR="00362813" w:rsidRPr="0032190F">
        <w:rPr>
          <w:lang w:val="fr-FR"/>
        </w:rPr>
        <w:t xml:space="preserve">a phase </w:t>
      </w:r>
      <w:hyperlink r:id="rId1498" w:anchor="Cul_Cardial_Midi_France" w:history="1">
        <w:r w:rsidR="00362813" w:rsidRPr="0032190F">
          <w:rPr>
            <w:rStyle w:val="Hyperlink"/>
            <w:lang w:val="fr-FR"/>
          </w:rPr>
          <w:t>cardiale</w:t>
        </w:r>
      </w:hyperlink>
      <w:r w:rsidR="00675DEA" w:rsidRPr="0032190F">
        <w:rPr>
          <w:lang w:val="fr-FR"/>
        </w:rPr>
        <w:t xml:space="preserve"> débute vers le milieu du 6</w:t>
      </w:r>
      <w:r w:rsidR="00675DEA" w:rsidRPr="0032190F">
        <w:rPr>
          <w:vertAlign w:val="superscript"/>
          <w:lang w:val="fr-FR"/>
        </w:rPr>
        <w:t>e</w:t>
      </w:r>
      <w:r w:rsidR="00675DEA" w:rsidRPr="0032190F">
        <w:rPr>
          <w:lang w:val="fr-FR"/>
        </w:rPr>
        <w:t xml:space="preserve"> millénaire </w:t>
      </w:r>
      <w:r w:rsidR="00362813" w:rsidRPr="0032190F">
        <w:rPr>
          <w:lang w:val="fr-FR"/>
        </w:rPr>
        <w:t>est scindée</w:t>
      </w:r>
      <w:r w:rsidR="00934EE4">
        <w:rPr>
          <w:lang w:val="fr-FR"/>
        </w:rPr>
        <w:t xml:space="preserve"> en 2 phases:</w:t>
      </w:r>
    </w:p>
    <w:p w14:paraId="00B2AE93" w14:textId="77777777" w:rsidR="00934EE4" w:rsidRDefault="00934EE4" w:rsidP="00860957">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9"/>
      </w:tblGrid>
      <w:tr w:rsidR="00E841BA" w14:paraId="6670C1B0" w14:textId="77777777" w:rsidTr="00C35EA7">
        <w:trPr>
          <w:jc w:val="center"/>
        </w:trPr>
        <w:tc>
          <w:tcPr>
            <w:tcW w:w="1189" w:type="dxa"/>
          </w:tcPr>
          <w:p w14:paraId="61DFEC15" w14:textId="77777777" w:rsidR="00E841BA" w:rsidRPr="00C35EA7" w:rsidRDefault="00E841BA" w:rsidP="00C35EA7">
            <w:pPr>
              <w:jc w:val="center"/>
              <w:rPr>
                <w:lang w:val="fr-FR"/>
              </w:rPr>
            </w:pPr>
            <w:r w:rsidRPr="00C35EA7">
              <w:rPr>
                <w:lang w:val="fr-FR"/>
              </w:rPr>
              <w:t>phases</w:t>
            </w:r>
          </w:p>
        </w:tc>
      </w:tr>
      <w:tr w:rsidR="00E841BA" w14:paraId="77D3773A" w14:textId="77777777" w:rsidTr="00C35EA7">
        <w:trPr>
          <w:jc w:val="center"/>
        </w:trPr>
        <w:tc>
          <w:tcPr>
            <w:tcW w:w="1189" w:type="dxa"/>
          </w:tcPr>
          <w:p w14:paraId="0EC35D00" w14:textId="2F8190E5" w:rsidR="00E841BA" w:rsidRPr="00C35EA7" w:rsidRDefault="00000000" w:rsidP="00C35EA7">
            <w:pPr>
              <w:jc w:val="both"/>
              <w:rPr>
                <w:lang w:val="fr-FR"/>
              </w:rPr>
            </w:pPr>
            <w:hyperlink r:id="rId1499" w:anchor="Sit_Pendimoun_p_Cardial_rec" w:history="1">
              <w:r w:rsidR="00E841BA" w:rsidRPr="00C35EA7">
                <w:rPr>
                  <w:rStyle w:val="Hyperlink"/>
                  <w:lang w:val="fr-FR"/>
                </w:rPr>
                <w:t>récente</w:t>
              </w:r>
            </w:hyperlink>
          </w:p>
        </w:tc>
      </w:tr>
      <w:tr w:rsidR="00E841BA" w14:paraId="278C6651" w14:textId="77777777" w:rsidTr="00C35EA7">
        <w:trPr>
          <w:jc w:val="center"/>
        </w:trPr>
        <w:tc>
          <w:tcPr>
            <w:tcW w:w="1189" w:type="dxa"/>
          </w:tcPr>
          <w:p w14:paraId="0691EF0C" w14:textId="77777777" w:rsidR="00E841BA" w:rsidRPr="00C35EA7" w:rsidRDefault="00E841BA" w:rsidP="00C35EA7">
            <w:pPr>
              <w:jc w:val="both"/>
              <w:rPr>
                <w:lang w:val="fr-FR"/>
              </w:rPr>
            </w:pPr>
            <w:r w:rsidRPr="00C35EA7">
              <w:rPr>
                <w:lang w:val="fr-FR"/>
              </w:rPr>
              <w:t>ancienne</w:t>
            </w:r>
          </w:p>
        </w:tc>
      </w:tr>
    </w:tbl>
    <w:p w14:paraId="503E0BCA" w14:textId="77777777" w:rsidR="00362813" w:rsidRPr="0032190F" w:rsidRDefault="00934EE4" w:rsidP="00860957">
      <w:pPr>
        <w:jc w:val="both"/>
        <w:rPr>
          <w:lang w:val="fr-FR"/>
        </w:rPr>
      </w:pPr>
      <w:r>
        <w:rPr>
          <w:lang w:val="fr-FR"/>
        </w:rPr>
        <w:t>(</w:t>
      </w:r>
      <w:r w:rsidR="00CC7DE0" w:rsidRPr="0032190F">
        <w:rPr>
          <w:lang w:val="fr-FR"/>
        </w:rPr>
        <w:t>BIB 127 p. 64,65</w:t>
      </w:r>
      <w:r w:rsidR="00675DEA" w:rsidRPr="0032190F">
        <w:rPr>
          <w:lang w:val="fr-FR"/>
        </w:rPr>
        <w:t xml:space="preserve"> et BIB 1073 p. 54</w:t>
      </w:r>
      <w:r w:rsidR="00CC7DE0" w:rsidRPr="0032190F">
        <w:rPr>
          <w:lang w:val="fr-FR"/>
        </w:rPr>
        <w:t>)</w:t>
      </w:r>
    </w:p>
    <w:p w14:paraId="77572077" w14:textId="77777777" w:rsidR="00675DEA" w:rsidRDefault="00675DEA" w:rsidP="00242C0F">
      <w:pPr>
        <w:jc w:val="both"/>
        <w:rPr>
          <w:lang w:val="fr-FR"/>
        </w:rPr>
      </w:pPr>
    </w:p>
    <w:p w14:paraId="64857E7F" w14:textId="77777777" w:rsidR="00C1082E" w:rsidRDefault="00C1082E" w:rsidP="00242C0F">
      <w:pPr>
        <w:jc w:val="both"/>
        <w:rPr>
          <w:lang w:val="fr-FR"/>
        </w:rPr>
      </w:pPr>
      <w:r>
        <w:rPr>
          <w:lang w:val="fr-FR"/>
        </w:rPr>
        <w:t>Diversité des usages des céramiques (BIB L. Drieu et al. CIMO 2019) Economone plus diversifié qu'à l'Impress</w:t>
      </w:r>
      <w:r w:rsidR="009A0C25">
        <w:rPr>
          <w:lang w:val="fr-FR"/>
        </w:rPr>
        <w:t>a</w:t>
      </w:r>
      <w:r>
        <w:rPr>
          <w:lang w:val="fr-FR"/>
        </w:rPr>
        <w:t xml:space="preserve"> avec plus de ressources carnées // PRH (BIB table-ronde CIMO 2019)</w:t>
      </w:r>
    </w:p>
    <w:p w14:paraId="7052C558" w14:textId="77777777" w:rsidR="00934EE4" w:rsidRDefault="00934EE4" w:rsidP="00C1082E">
      <w:pPr>
        <w:pStyle w:val="Heading5"/>
      </w:pPr>
      <w:bookmarkStart w:id="722" w:name="Sit_Pendimoun_p_Cardial_anc"/>
      <w:r>
        <w:lastRenderedPageBreak/>
        <w:t>phase ancienne</w:t>
      </w:r>
    </w:p>
    <w:bookmarkEnd w:id="722"/>
    <w:p w14:paraId="3269C0CC" w14:textId="77777777" w:rsidR="00934EE4" w:rsidRDefault="004961BF" w:rsidP="00934EE4">
      <w:pPr>
        <w:rPr>
          <w:lang w:val="fr-FR"/>
        </w:rPr>
      </w:pPr>
      <w:r>
        <w:rPr>
          <w:lang w:val="fr-FR"/>
        </w:rPr>
        <w:t xml:space="preserve">Pendimoun 1-2 </w:t>
      </w:r>
      <w:r w:rsidRPr="0032190F">
        <w:rPr>
          <w:lang w:val="fr-FR"/>
        </w:rPr>
        <w:t>(BIB 1831)</w:t>
      </w:r>
    </w:p>
    <w:p w14:paraId="1E162775" w14:textId="77777777" w:rsidR="004961BF" w:rsidRDefault="004961BF" w:rsidP="00E841BA">
      <w:pPr>
        <w:jc w:val="both"/>
        <w:rPr>
          <w:lang w:val="fr-FR"/>
        </w:rPr>
      </w:pPr>
    </w:p>
    <w:p w14:paraId="52F462B5" w14:textId="47865D33" w:rsidR="00196EAB" w:rsidRPr="00196EAB" w:rsidRDefault="00E841BA" w:rsidP="00196EAB">
      <w:pPr>
        <w:jc w:val="both"/>
        <w:rPr>
          <w:lang w:val="fr-FR"/>
        </w:rPr>
      </w:pPr>
      <w:r w:rsidRPr="0032190F">
        <w:rPr>
          <w:lang w:val="fr-FR"/>
        </w:rPr>
        <w:t>décors à la coquille agencés en motifs géométriques (</w:t>
      </w:r>
      <w:hyperlink r:id="rId1500" w:anchor="Cul_Cardial_Tyrrhenien" w:history="1">
        <w:r>
          <w:rPr>
            <w:rStyle w:val="Hyperlink"/>
            <w:lang w:val="fr-FR"/>
          </w:rPr>
          <w:t>C.</w:t>
        </w:r>
        <w:r w:rsidRPr="00934EE4">
          <w:rPr>
            <w:rStyle w:val="Hyperlink"/>
            <w:lang w:val="fr-FR"/>
          </w:rPr>
          <w:t xml:space="preserve"> </w:t>
        </w:r>
        <w:r w:rsidR="00EC57B9">
          <w:rPr>
            <w:rStyle w:val="Hyperlink"/>
            <w:lang w:val="fr-FR"/>
          </w:rPr>
          <w:t>BFP</w:t>
        </w:r>
      </w:hyperlink>
      <w:r w:rsidRPr="0032190F">
        <w:rPr>
          <w:lang w:val="fr-FR"/>
        </w:rPr>
        <w:t>)</w:t>
      </w:r>
      <w:r>
        <w:rPr>
          <w:lang w:val="fr-FR"/>
        </w:rPr>
        <w:t xml:space="preserve"> (</w:t>
      </w:r>
      <w:r w:rsidRPr="0032190F">
        <w:rPr>
          <w:lang w:val="fr-FR"/>
        </w:rPr>
        <w:t>BIB 127 p. 64,65 et BIB 1073 p. 54)</w:t>
      </w:r>
      <w:r w:rsidR="00934EE4">
        <w:rPr>
          <w:lang w:val="fr-FR"/>
        </w:rPr>
        <w:t xml:space="preserve">: faciès du </w:t>
      </w:r>
      <w:hyperlink r:id="rId1501" w:anchor="Cul_Cardial_Tyrrhenien" w:history="1">
        <w:r w:rsidR="00934EE4" w:rsidRPr="00781EAE">
          <w:rPr>
            <w:rStyle w:val="Hyperlink"/>
            <w:lang w:val="fr-FR"/>
          </w:rPr>
          <w:t>C</w:t>
        </w:r>
        <w:r w:rsidR="00934EE4">
          <w:rPr>
            <w:rStyle w:val="Hyperlink"/>
            <w:lang w:val="fr-FR"/>
          </w:rPr>
          <w:t>.</w:t>
        </w:r>
        <w:r w:rsidR="00EC57B9">
          <w:rPr>
            <w:rStyle w:val="Hyperlink"/>
            <w:lang w:val="fr-FR"/>
          </w:rPr>
          <w:t xml:space="preserve"> BFP</w:t>
        </w:r>
      </w:hyperlink>
      <w:r w:rsidR="00934EE4" w:rsidRPr="00781EAE">
        <w:rPr>
          <w:lang w:val="fr-FR"/>
        </w:rPr>
        <w:t xml:space="preserve"> </w:t>
      </w:r>
      <w:r w:rsidR="00934EE4" w:rsidRPr="0032190F">
        <w:rPr>
          <w:lang w:val="fr-FR"/>
        </w:rPr>
        <w:t>(BIB 1831)</w:t>
      </w:r>
    </w:p>
    <w:p w14:paraId="047BA43B" w14:textId="77777777" w:rsidR="00196EAB" w:rsidRDefault="00196EAB" w:rsidP="00196EAB">
      <w:pPr>
        <w:pStyle w:val="Heading6"/>
      </w:pPr>
      <w:bookmarkStart w:id="723" w:name="Sit_Pendimoun_p_ICC_Pendimoun2"/>
      <w:r>
        <w:t>Pendimoun 2</w:t>
      </w:r>
    </w:p>
    <w:bookmarkEnd w:id="723"/>
    <w:p w14:paraId="1658232F" w14:textId="77777777" w:rsidR="00196EAB" w:rsidRDefault="00196EAB" w:rsidP="00196EAB">
      <w:pPr>
        <w:rPr>
          <w:lang w:val="fr-FR"/>
        </w:rPr>
      </w:pPr>
      <w:r>
        <w:rPr>
          <w:lang w:val="fr-FR"/>
        </w:rPr>
        <w:t>≡ Cardial</w:t>
      </w:r>
    </w:p>
    <w:p w14:paraId="4E4A7AF2" w14:textId="77777777" w:rsidR="00196EAB" w:rsidRDefault="00196EAB" w:rsidP="00196EAB">
      <w:pPr>
        <w:rPr>
          <w:lang w:val="fr-FR"/>
        </w:rPr>
      </w:pPr>
    </w:p>
    <w:p w14:paraId="1A5B6A96" w14:textId="48813831" w:rsidR="00196EAB" w:rsidRDefault="00196EAB" w:rsidP="00196EAB">
      <w:pPr>
        <w:rPr>
          <w:lang w:val="fr-FR"/>
        </w:rPr>
      </w:pPr>
      <w:r>
        <w:rPr>
          <w:lang w:val="fr-FR"/>
        </w:rPr>
        <w:t>2</w:t>
      </w:r>
      <w:r w:rsidRPr="00196EAB">
        <w:rPr>
          <w:vertAlign w:val="superscript"/>
          <w:lang w:val="fr-FR"/>
        </w:rPr>
        <w:t>e</w:t>
      </w:r>
      <w:r>
        <w:rPr>
          <w:lang w:val="fr-FR"/>
        </w:rPr>
        <w:t xml:space="preserve"> phase de l' </w:t>
      </w:r>
      <w:hyperlink r:id="rId1502" w:anchor="Sit_Pendimoun_p_ICC" w:history="1">
        <w:r w:rsidRPr="00196EAB">
          <w:rPr>
            <w:rStyle w:val="Hyperlink"/>
            <w:lang w:val="fr-FR"/>
          </w:rPr>
          <w:t>ICC</w:t>
        </w:r>
      </w:hyperlink>
      <w:r>
        <w:rPr>
          <w:lang w:val="fr-FR"/>
        </w:rPr>
        <w:t xml:space="preserve"> du site (SS BIB) </w:t>
      </w:r>
      <w:r w:rsidRPr="00196EAB">
        <w:rPr>
          <w:lang w:val="fr-FR"/>
        </w:rPr>
        <w:t>Pendimoun 2 est notamment dédié aux pratiques funéraires avec un ensemble de trois tombes 8, présentes dans les secteurs nord-ouest (F2, H2) et sud-est (F1). La céramique de cette phase a été identifiée : - dans le secteur nord, au sommet du comblement d’une structure en creux riche en glands carbonisés (US. 43829) et dans un foyer polyphasé (US.19001). Ces unités sont calées par la position de deux sépultures F2 et H2. La tombe F2 (Binder et al., 1993), datée vers 5425 cal. BC, recoupe l’US.42828 ; la tombe H2 (Binder et Duday, étude en cours), strictement contemporaine de F2 à l’échelle du radiocarbone, recoupe à la fois l’US.42828 et le foyer 19001 ; - dans le secteur sud, notamment entre les blocs qui constituent le dispositif de condamnation de la tombe F1 (Binder et al., 1993), dont l’âge est lui aussi identique à celui de F2 et H2. Il s’agit d’une portion importante de vase à décor géométrique qui, du fait de sa position et de sa conservation ne peut guère être interprété comme provenant des déblais de creusement de la tombe. Toutefois, cette succession rend encore délicate la distinction, au sein de la phase 2, d’une étape supposée ancienne, marquée par des constructions décoratives complexes à base de triangles et chevrons emboîtés dans le style de Basi-Pienza-Filiestru, et d’une étape plus classique, caractérisée par des compositions horizontales à base notamment de cordons et d’impressions. Les trois tombes sont en effet datées avec une bonne fiabilité entre 5480 et 5370 cal. BC et l’intervalle de temps au sein duquel s’inscrivent ces événements est suffisamment large – un siècle – pour que l’on puisse envisager la succession de deux aspects. Pour autant, il n’est pas exclu que le style géométrique puisse avoir une valeur fonctionnelle, en lien avec les pratiques funéraires. L’analyse tridimensionnelle de la microstratigraphie et des unités de collage devra contribuer à préciser ce point.</w:t>
      </w:r>
      <w:r>
        <w:rPr>
          <w:lang w:val="fr-FR"/>
        </w:rPr>
        <w:t>(BIB 2935)</w:t>
      </w:r>
    </w:p>
    <w:p w14:paraId="4014B9B5" w14:textId="77777777" w:rsidR="00196EAB" w:rsidRDefault="00196EAB" w:rsidP="00196EAB">
      <w:pPr>
        <w:rPr>
          <w:lang w:val="fr-FR"/>
        </w:rPr>
      </w:pPr>
    </w:p>
    <w:p w14:paraId="76253DF3" w14:textId="77777777" w:rsidR="00196EAB" w:rsidRPr="00EB44AD" w:rsidRDefault="00196EAB" w:rsidP="00196EAB">
      <w:pPr>
        <w:pStyle w:val="Heading7"/>
        <w:rPr>
          <w:lang w:val="fr-FR"/>
        </w:rPr>
      </w:pPr>
      <w:r w:rsidRPr="00EB44AD">
        <w:rPr>
          <w:lang w:val="fr-FR"/>
        </w:rPr>
        <w:t>Céramique</w:t>
      </w:r>
    </w:p>
    <w:p w14:paraId="0DC69462" w14:textId="77777777" w:rsidR="00196EAB" w:rsidRDefault="00196EAB" w:rsidP="00196EAB">
      <w:pPr>
        <w:rPr>
          <w:lang w:val="fr-FR"/>
        </w:rPr>
      </w:pPr>
    </w:p>
    <w:p w14:paraId="163725E2" w14:textId="77777777" w:rsidR="00196EAB" w:rsidRDefault="00196EAB" w:rsidP="00196EAB">
      <w:pPr>
        <w:pStyle w:val="Heading8"/>
        <w:rPr>
          <w:lang w:val="fr-FR"/>
        </w:rPr>
      </w:pPr>
      <w:r>
        <w:rPr>
          <w:lang w:val="fr-FR"/>
        </w:rPr>
        <w:t>décors</w:t>
      </w:r>
    </w:p>
    <w:p w14:paraId="5CB4FE01" w14:textId="77777777" w:rsidR="00196EAB" w:rsidRDefault="00196EAB" w:rsidP="00196EAB">
      <w:pPr>
        <w:rPr>
          <w:lang w:val="fr-FR"/>
        </w:rPr>
      </w:pPr>
    </w:p>
    <w:p w14:paraId="26816154" w14:textId="77777777" w:rsidR="00196EAB" w:rsidRPr="00196EAB" w:rsidRDefault="00196EAB" w:rsidP="00196EAB">
      <w:pPr>
        <w:jc w:val="both"/>
        <w:rPr>
          <w:lang w:val="fr-FR"/>
        </w:rPr>
      </w:pPr>
      <w:r w:rsidRPr="00196EAB">
        <w:rPr>
          <w:lang w:val="fr-FR"/>
        </w:rPr>
        <w:t xml:space="preserve">Les syntaxes décoratives présentent deux aspects : </w:t>
      </w:r>
      <w:r>
        <w:rPr>
          <w:lang w:val="fr-FR"/>
        </w:rPr>
        <w:t xml:space="preserve">1) </w:t>
      </w:r>
      <w:r w:rsidRPr="00196EAB">
        <w:rPr>
          <w:lang w:val="fr-FR"/>
        </w:rPr>
        <w:t xml:space="preserve">constructions géométriques complexes de triangles, chevrons et lignes brisées emboitées ; ces constructions renvoient au Cardial </w:t>
      </w:r>
      <w:r>
        <w:rPr>
          <w:lang w:val="fr-FR"/>
        </w:rPr>
        <w:t xml:space="preserve">BFP; 2) </w:t>
      </w:r>
      <w:r w:rsidRPr="00196EAB">
        <w:rPr>
          <w:lang w:val="fr-FR"/>
        </w:rPr>
        <w:t xml:space="preserve">constructions en bandes horizontales : cordons horizontaux entre deux bandes d’impressions cardiales avec éventuellement accroche de panneaux constitués de courtes bandes parallèles ; - rubans horizontaux remplis d’impressions ; - bande de chevrons ou zigzags au Cardium marginés d’impressions avec un apex de </w:t>
      </w:r>
      <w:r w:rsidRPr="00196EAB">
        <w:rPr>
          <w:i/>
          <w:lang w:val="fr-FR"/>
        </w:rPr>
        <w:t>Columbella</w:t>
      </w:r>
      <w:r>
        <w:rPr>
          <w:lang w:val="fr-FR"/>
        </w:rPr>
        <w:t xml:space="preserve"> ).(BIB 2935)</w:t>
      </w:r>
    </w:p>
    <w:p w14:paraId="4C7F9BBF" w14:textId="77777777" w:rsidR="00934EE4" w:rsidRDefault="00934EE4" w:rsidP="00242C0F">
      <w:pPr>
        <w:jc w:val="both"/>
        <w:rPr>
          <w:lang w:val="fr-FR"/>
        </w:rPr>
      </w:pPr>
    </w:p>
    <w:p w14:paraId="5686CC1F" w14:textId="77777777" w:rsidR="00934EE4" w:rsidRDefault="00934EE4" w:rsidP="00C1082E">
      <w:pPr>
        <w:pStyle w:val="Heading5"/>
      </w:pPr>
      <w:bookmarkStart w:id="724" w:name="Sit_Pendimoun_p_Cardial_rec"/>
      <w:r>
        <w:t>phase récente</w:t>
      </w:r>
    </w:p>
    <w:bookmarkEnd w:id="724"/>
    <w:p w14:paraId="0C51A405" w14:textId="77777777" w:rsidR="004961BF" w:rsidRPr="00DC1711" w:rsidRDefault="004961BF" w:rsidP="00E841BA">
      <w:pPr>
        <w:jc w:val="both"/>
        <w:rPr>
          <w:sz w:val="20"/>
          <w:lang w:val="fr-FR"/>
        </w:rPr>
      </w:pPr>
      <w:r w:rsidRPr="00DC1711">
        <w:rPr>
          <w:sz w:val="20"/>
          <w:lang w:val="fr-FR"/>
        </w:rPr>
        <w:t>Pendimoun 3-4 (BIB 247)</w:t>
      </w:r>
    </w:p>
    <w:p w14:paraId="330E16BA" w14:textId="77777777" w:rsidR="00145CA3" w:rsidRDefault="00145CA3" w:rsidP="00E841BA">
      <w:pPr>
        <w:jc w:val="both"/>
        <w:rPr>
          <w:lang w:val="fr-FR"/>
        </w:rPr>
      </w:pPr>
    </w:p>
    <w:p w14:paraId="3E8ABF47" w14:textId="3675E588" w:rsidR="00EC57B9" w:rsidRPr="007107DE" w:rsidRDefault="00000000" w:rsidP="00E841BA">
      <w:pPr>
        <w:jc w:val="both"/>
        <w:rPr>
          <w:lang w:val="fr-FR"/>
        </w:rPr>
      </w:pPr>
      <w:hyperlink r:id="rId1503" w:anchor="Cul_Cardial_Zonation_Horiz" w:history="1">
        <w:r w:rsidR="00EC57B9" w:rsidRPr="007107DE">
          <w:rPr>
            <w:rStyle w:val="Hyperlink"/>
            <w:lang w:val="fr-FR"/>
          </w:rPr>
          <w:t>C. ZH</w:t>
        </w:r>
      </w:hyperlink>
      <w:r w:rsidR="00EC57B9" w:rsidRPr="007107DE">
        <w:rPr>
          <w:lang w:val="fr-FR"/>
        </w:rPr>
        <w:t xml:space="preserve"> (Binder com. pers.)</w:t>
      </w:r>
    </w:p>
    <w:p w14:paraId="6BD8DB3C" w14:textId="10BC9C37" w:rsidR="00BA05F4" w:rsidRDefault="00DC1711" w:rsidP="00C1082E">
      <w:pPr>
        <w:pStyle w:val="Heading6"/>
      </w:pPr>
      <w:bookmarkStart w:id="725" w:name="Sit_Pendimoun_p_Cardial_rec_cer"/>
      <w:r>
        <w:lastRenderedPageBreak/>
        <w:t>c</w:t>
      </w:r>
      <w:r w:rsidR="00BA05F4">
        <w:t>éramiques</w:t>
      </w:r>
    </w:p>
    <w:bookmarkEnd w:id="725"/>
    <w:p w14:paraId="795F81D5" w14:textId="77777777" w:rsidR="00BA05F4" w:rsidRDefault="00BA05F4" w:rsidP="00E841BA">
      <w:pPr>
        <w:jc w:val="both"/>
        <w:rPr>
          <w:lang w:val="fr-FR"/>
        </w:rPr>
      </w:pPr>
    </w:p>
    <w:p w14:paraId="6004BE17" w14:textId="55A18990" w:rsidR="00E841BA" w:rsidRPr="0032190F" w:rsidRDefault="004961BF" w:rsidP="00E841BA">
      <w:pPr>
        <w:jc w:val="both"/>
        <w:rPr>
          <w:lang w:val="fr-FR"/>
        </w:rPr>
      </w:pPr>
      <w:r>
        <w:rPr>
          <w:lang w:val="fr-FR"/>
        </w:rPr>
        <w:t>C</w:t>
      </w:r>
      <w:r w:rsidR="00E71EED">
        <w:rPr>
          <w:lang w:val="fr-FR"/>
        </w:rPr>
        <w:t xml:space="preserve">éramique à </w:t>
      </w:r>
      <w:r w:rsidR="00E71EED" w:rsidRPr="00E71EED">
        <w:rPr>
          <w:lang w:val="fr-FR"/>
        </w:rPr>
        <w:t xml:space="preserve">impressions linéaires horizontales, des bandes d'impressions verticales, des cordons horizontaux bordés de coups de </w:t>
      </w:r>
      <w:r w:rsidR="00E71EED" w:rsidRPr="00196EAB">
        <w:rPr>
          <w:i/>
          <w:lang w:val="fr-FR"/>
        </w:rPr>
        <w:t>cardium</w:t>
      </w:r>
      <w:r w:rsidR="00E71EED" w:rsidRPr="00E71EED">
        <w:rPr>
          <w:lang w:val="fr-FR"/>
        </w:rPr>
        <w:t xml:space="preserve"> verticaux</w:t>
      </w:r>
      <w:r w:rsidR="00196EAB">
        <w:rPr>
          <w:lang w:val="fr-FR"/>
        </w:rPr>
        <w:t xml:space="preserve"> [</w:t>
      </w:r>
      <w:hyperlink r:id="rId1504" w:anchor="Cul_Cardial_Zonation_Horiz_cer_dec_CBIC" w:history="1">
        <w:r w:rsidR="00196EAB" w:rsidRPr="00196EAB">
          <w:rPr>
            <w:rStyle w:val="Hyperlink"/>
            <w:lang w:val="fr-FR"/>
          </w:rPr>
          <w:t>CBIC</w:t>
        </w:r>
      </w:hyperlink>
      <w:r w:rsidR="00196EAB">
        <w:rPr>
          <w:lang w:val="fr-FR"/>
        </w:rPr>
        <w:t>]</w:t>
      </w:r>
      <w:r w:rsidR="00E71EED" w:rsidRPr="00E71EED">
        <w:rPr>
          <w:lang w:val="fr-FR"/>
        </w:rPr>
        <w:t xml:space="preserve">, des impressions pivotantes ou traînées. Les formes comportent des pots hémisphériques et une bouteille à col cylindrique ; des bords lobés sont présents ainsi que les anses à passage horizontal. Deux tessons décorés d'impressions pivotantes à la coquille de moule sont présents tout à fait au sommet du </w:t>
      </w:r>
      <w:r w:rsidR="00196EAB">
        <w:rPr>
          <w:lang w:val="fr-FR"/>
        </w:rPr>
        <w:t>NA</w:t>
      </w:r>
      <w:r w:rsidR="00E71EED" w:rsidRPr="00E71EED">
        <w:rPr>
          <w:lang w:val="fr-FR"/>
        </w:rPr>
        <w:t xml:space="preserve"> ; peut-être s'agit-il d'un horizon comparable à celui qui marque la fin de la céramique imprimée à </w:t>
      </w:r>
      <w:hyperlink r:id="rId1505" w:anchor="Sit_Fontbregoua_strat_C49_C40" w:history="1">
        <w:r w:rsidR="00E71EED" w:rsidRPr="00E71EED">
          <w:rPr>
            <w:rStyle w:val="Hyperlink"/>
            <w:lang w:val="fr-FR"/>
          </w:rPr>
          <w:t>Fontbrégoua</w:t>
        </w:r>
      </w:hyperlink>
      <w:r w:rsidR="00E71EED" w:rsidRPr="00E71EED">
        <w:rPr>
          <w:lang w:val="fr-FR"/>
        </w:rPr>
        <w:t xml:space="preserve">, </w:t>
      </w:r>
      <w:hyperlink r:id="rId1506" w:anchor="Sit_Lombard" w:history="1">
        <w:r w:rsidR="00E71EED" w:rsidRPr="00CB023E">
          <w:rPr>
            <w:rStyle w:val="Hyperlink"/>
            <w:lang w:val="fr-FR"/>
          </w:rPr>
          <w:t>Lombard</w:t>
        </w:r>
      </w:hyperlink>
      <w:r w:rsidR="00E71EED" w:rsidRPr="00E71EED">
        <w:rPr>
          <w:lang w:val="fr-FR"/>
        </w:rPr>
        <w:t xml:space="preserve"> ou </w:t>
      </w:r>
      <w:hyperlink r:id="rId1507" w:anchor="Sit_Saint_Mitre" w:history="1">
        <w:r w:rsidR="00E71EED" w:rsidRPr="00E71EED">
          <w:rPr>
            <w:rStyle w:val="Hyperlink"/>
            <w:lang w:val="fr-FR"/>
          </w:rPr>
          <w:t>Saint-Mitre</w:t>
        </w:r>
      </w:hyperlink>
      <w:r w:rsidR="00E71EED" w:rsidRPr="00E71EED">
        <w:rPr>
          <w:lang w:val="fr-FR"/>
        </w:rPr>
        <w:t xml:space="preserve"> (Fontbrégoua 2-Pendimoun 5 ?). Ces assemblages céramiques s'apparentent étroitement au style </w:t>
      </w:r>
      <w:hyperlink r:id="rId1508" w:anchor="Cul_Cardial_Zonation_Horiz" w:history="1">
        <w:r w:rsidR="00E71EED" w:rsidRPr="00934EE4">
          <w:rPr>
            <w:rStyle w:val="Hyperlink"/>
            <w:lang w:val="fr-FR"/>
          </w:rPr>
          <w:t>ZH</w:t>
        </w:r>
      </w:hyperlink>
      <w:r w:rsidR="00E71EED" w:rsidRPr="00E71EED">
        <w:rPr>
          <w:lang w:val="fr-FR"/>
        </w:rPr>
        <w:t xml:space="preserve"> ; la faible structuration des décors les rapproche de la phase récente datée du troisième tiers du 6e millénaire plutôt q</w:t>
      </w:r>
      <w:r w:rsidR="00E71EED">
        <w:rPr>
          <w:lang w:val="fr-FR"/>
        </w:rPr>
        <w:t xml:space="preserve">ue du style de </w:t>
      </w:r>
      <w:hyperlink r:id="rId1509" w:anchor="Sit_Font_Pigeons" w:history="1">
        <w:r w:rsidR="00BE6107" w:rsidRPr="00BE6107">
          <w:rPr>
            <w:rStyle w:val="Hyperlink"/>
            <w:lang w:val="fr-FR"/>
          </w:rPr>
          <w:t>FdP</w:t>
        </w:r>
      </w:hyperlink>
      <w:r w:rsidR="00E71EED" w:rsidRPr="00E71EED">
        <w:rPr>
          <w:lang w:val="fr-FR"/>
        </w:rPr>
        <w:t>, sans doute un peu plus ancien, présent essentiellem</w:t>
      </w:r>
      <w:r w:rsidR="00E71EED">
        <w:rPr>
          <w:lang w:val="fr-FR"/>
        </w:rPr>
        <w:t xml:space="preserve">ent dans la région de Marseille (BIB 247) </w:t>
      </w:r>
      <w:r w:rsidR="00E841BA" w:rsidRPr="0032190F">
        <w:rPr>
          <w:lang w:val="fr-FR"/>
        </w:rPr>
        <w:t>décors de bandes horizontales</w:t>
      </w:r>
      <w:r w:rsidR="00CB023E">
        <w:rPr>
          <w:lang w:val="fr-FR"/>
        </w:rPr>
        <w:t xml:space="preserve"> </w:t>
      </w:r>
      <w:r w:rsidR="00E841BA">
        <w:rPr>
          <w:lang w:val="fr-FR"/>
        </w:rPr>
        <w:t>(</w:t>
      </w:r>
      <w:r w:rsidR="00E841BA" w:rsidRPr="0032190F">
        <w:rPr>
          <w:lang w:val="fr-FR"/>
        </w:rPr>
        <w:t>BIB 127 p. 64,65 et BIB 1073 p. 54)</w:t>
      </w:r>
    </w:p>
    <w:p w14:paraId="30FD5FFC" w14:textId="77777777" w:rsidR="00E841BA" w:rsidRPr="0032190F" w:rsidRDefault="00E841BA" w:rsidP="00242C0F">
      <w:pPr>
        <w:jc w:val="both"/>
        <w:rPr>
          <w:lang w:val="fr-FR"/>
        </w:rPr>
      </w:pPr>
    </w:p>
    <w:p w14:paraId="0358020B" w14:textId="247EE27B" w:rsidR="00D93A48" w:rsidRPr="0032190F" w:rsidRDefault="00CB7548" w:rsidP="00242C0F">
      <w:pPr>
        <w:jc w:val="both"/>
        <w:rPr>
          <w:lang w:val="fr-FR"/>
        </w:rPr>
      </w:pPr>
      <w:r w:rsidRPr="0032190F">
        <w:rPr>
          <w:lang w:val="fr-FR"/>
        </w:rPr>
        <w:t>Pour le Cardial, l</w:t>
      </w:r>
      <w:r w:rsidR="005B75C5" w:rsidRPr="0032190F">
        <w:rPr>
          <w:lang w:val="fr-FR"/>
        </w:rPr>
        <w:t>e style de Pendimoun, au décor lâche, en panneaux faits de rangées horizontales de pincées digitales</w:t>
      </w:r>
      <w:r w:rsidR="00934EE4">
        <w:rPr>
          <w:lang w:val="fr-FR"/>
        </w:rPr>
        <w:t xml:space="preserve"> [</w:t>
      </w:r>
      <w:hyperlink r:id="rId1510" w:anchor="Cul_Cardial_Zonation_Horiz" w:history="1">
        <w:r w:rsidR="00934EE4" w:rsidRPr="00934EE4">
          <w:rPr>
            <w:rStyle w:val="Hyperlink"/>
            <w:lang w:val="fr-FR"/>
          </w:rPr>
          <w:t>ZH</w:t>
        </w:r>
      </w:hyperlink>
      <w:r w:rsidR="00934EE4">
        <w:rPr>
          <w:lang w:val="fr-FR"/>
        </w:rPr>
        <w:t>], d’impressions à la spatu</w:t>
      </w:r>
      <w:r w:rsidR="005B75C5" w:rsidRPr="0032190F">
        <w:rPr>
          <w:lang w:val="fr-FR"/>
        </w:rPr>
        <w:t>le et à la coquille</w:t>
      </w:r>
      <w:r w:rsidR="00D93A48" w:rsidRPr="0032190F">
        <w:rPr>
          <w:lang w:val="fr-FR"/>
        </w:rPr>
        <w:t xml:space="preserve"> pourrait représenter soit un apport d’Italie, soit, à la manière dont les populations locales, « néolithisées » de fraîche date, ont repensé le décor céramique (</w:t>
      </w:r>
      <w:r w:rsidR="0070027E" w:rsidRPr="0032190F">
        <w:rPr>
          <w:lang w:val="fr-FR"/>
        </w:rPr>
        <w:t>BIB</w:t>
      </w:r>
      <w:r w:rsidR="00D93A48" w:rsidRPr="0032190F">
        <w:rPr>
          <w:lang w:val="fr-FR"/>
        </w:rPr>
        <w:t xml:space="preserve"> 125 p. 110)</w:t>
      </w:r>
      <w:r w:rsidRPr="0032190F">
        <w:rPr>
          <w:lang w:val="fr-FR"/>
        </w:rPr>
        <w:t xml:space="preserve">. </w:t>
      </w:r>
      <w:r w:rsidR="00D93A48" w:rsidRPr="0032190F">
        <w:rPr>
          <w:lang w:val="fr-FR"/>
        </w:rPr>
        <w:t xml:space="preserve">Les décors géométriques (structures triangulaires, </w:t>
      </w:r>
      <w:hyperlink r:id="rId1511" w:anchor="Cul_Art_TAC_T_g_chevrons" w:history="1">
        <w:r w:rsidR="00AE4243" w:rsidRPr="0032190F">
          <w:rPr>
            <w:rStyle w:val="Hyperlink"/>
            <w:lang w:val="fr-FR"/>
          </w:rPr>
          <w:t>chevrons</w:t>
        </w:r>
      </w:hyperlink>
      <w:r w:rsidR="00871F25" w:rsidRPr="0032190F">
        <w:rPr>
          <w:lang w:val="fr-FR"/>
        </w:rPr>
        <w:t xml:space="preserve"> </w:t>
      </w:r>
      <w:r w:rsidR="00D93A48" w:rsidRPr="0032190F">
        <w:rPr>
          <w:lang w:val="fr-FR"/>
        </w:rPr>
        <w:t>emboités) uniquement attesté à Pendimoun. Comparés à l’aire cardiale de moyenne et basse tyrrhénienne des rapprochements sont particulièrement pertinents (</w:t>
      </w:r>
      <w:r w:rsidR="0070027E" w:rsidRPr="0032190F">
        <w:rPr>
          <w:lang w:val="fr-FR"/>
        </w:rPr>
        <w:t>BIB</w:t>
      </w:r>
      <w:r w:rsidR="00D93A48" w:rsidRPr="0032190F">
        <w:rPr>
          <w:lang w:val="fr-FR"/>
        </w:rPr>
        <w:t xml:space="preserve"> 126 p. 42)</w:t>
      </w:r>
    </w:p>
    <w:p w14:paraId="62531C03" w14:textId="77777777" w:rsidR="00362813" w:rsidRPr="0032190F" w:rsidRDefault="00362813" w:rsidP="00242C0F">
      <w:pPr>
        <w:jc w:val="both"/>
        <w:rPr>
          <w:lang w:val="fr-FR"/>
        </w:rPr>
      </w:pPr>
    </w:p>
    <w:p w14:paraId="29668BE3" w14:textId="6619C9C8" w:rsidR="00362813" w:rsidRDefault="00362813" w:rsidP="00242C0F">
      <w:pPr>
        <w:jc w:val="both"/>
        <w:rPr>
          <w:lang w:val="fr-FR"/>
        </w:rPr>
      </w:pPr>
      <w:r w:rsidRPr="0032190F">
        <w:rPr>
          <w:lang w:val="fr-FR"/>
        </w:rPr>
        <w:t>A Pendimoun une évolution notable v</w:t>
      </w:r>
      <w:r w:rsidR="00871F25" w:rsidRPr="0032190F">
        <w:rPr>
          <w:lang w:val="fr-FR"/>
        </w:rPr>
        <w:t xml:space="preserve">ers les styles caractérisant le </w:t>
      </w:r>
      <w:hyperlink r:id="rId1512" w:anchor="Cul_VBQ" w:history="1">
        <w:r w:rsidR="00871F25" w:rsidRPr="0032190F">
          <w:rPr>
            <w:rStyle w:val="Hyperlink"/>
            <w:lang w:val="fr-FR"/>
          </w:rPr>
          <w:t>VBQ</w:t>
        </w:r>
      </w:hyperlink>
      <w:r w:rsidR="00871F25" w:rsidRPr="0032190F">
        <w:rPr>
          <w:lang w:val="fr-FR"/>
        </w:rPr>
        <w:t xml:space="preserve"> </w:t>
      </w:r>
      <w:r w:rsidRPr="0032190F">
        <w:rPr>
          <w:lang w:val="fr-FR"/>
        </w:rPr>
        <w:t>(V</w:t>
      </w:r>
      <w:r w:rsidRPr="0032190F">
        <w:rPr>
          <w:vertAlign w:val="superscript"/>
          <w:lang w:val="fr-FR"/>
        </w:rPr>
        <w:t>e</w:t>
      </w:r>
      <w:r w:rsidRPr="0032190F">
        <w:rPr>
          <w:lang w:val="fr-FR"/>
        </w:rPr>
        <w:t>) dès la fin du VI</w:t>
      </w:r>
      <w:r w:rsidRPr="0032190F">
        <w:rPr>
          <w:vertAlign w:val="superscript"/>
          <w:lang w:val="fr-FR"/>
        </w:rPr>
        <w:t>e</w:t>
      </w:r>
      <w:r w:rsidRPr="0032190F">
        <w:rPr>
          <w:lang w:val="fr-FR"/>
        </w:rPr>
        <w:t xml:space="preserve"> (BIB 126)</w:t>
      </w:r>
    </w:p>
    <w:p w14:paraId="5E115369" w14:textId="77777777" w:rsidR="00781EAE" w:rsidRDefault="00781EAE" w:rsidP="00242C0F">
      <w:pPr>
        <w:jc w:val="both"/>
        <w:rPr>
          <w:lang w:val="fr-FR"/>
        </w:rPr>
      </w:pPr>
    </w:p>
    <w:p w14:paraId="59B9DC14" w14:textId="42A5E10B" w:rsidR="00E841BA" w:rsidRDefault="00000000" w:rsidP="00242C0F">
      <w:pPr>
        <w:jc w:val="both"/>
        <w:rPr>
          <w:lang w:val="fr-FR"/>
        </w:rPr>
      </w:pPr>
      <w:hyperlink r:id="rId1513" w:anchor="Sit_Ciari_spat_C1_str_Cardial" w:history="1">
        <w:r w:rsidR="00E841BA" w:rsidRPr="00E841BA">
          <w:rPr>
            <w:rStyle w:val="Hyperlink"/>
            <w:lang w:val="fr-FR"/>
          </w:rPr>
          <w:t>Ciari</w:t>
        </w:r>
      </w:hyperlink>
    </w:p>
    <w:p w14:paraId="4A3CCB8C" w14:textId="77777777" w:rsidR="00BA05F4" w:rsidRDefault="00BA05F4" w:rsidP="00242C0F">
      <w:pPr>
        <w:jc w:val="both"/>
        <w:rPr>
          <w:lang w:val="fr-FR"/>
        </w:rPr>
      </w:pPr>
    </w:p>
    <w:p w14:paraId="1959A35C" w14:textId="77777777" w:rsidR="00BA05F4" w:rsidRDefault="00BA05F4" w:rsidP="00C1082E">
      <w:pPr>
        <w:pStyle w:val="Heading6"/>
      </w:pPr>
      <w:bookmarkStart w:id="726" w:name="Sit_Pendimoun_p_Cardial_rec_subs"/>
      <w:r>
        <w:t>Subsistence</w:t>
      </w:r>
    </w:p>
    <w:bookmarkEnd w:id="726"/>
    <w:p w14:paraId="1EDCD0AC" w14:textId="77777777" w:rsidR="00BA05F4" w:rsidRDefault="00BA05F4" w:rsidP="00242C0F">
      <w:pPr>
        <w:jc w:val="both"/>
        <w:rPr>
          <w:lang w:val="fr-FR"/>
        </w:rPr>
      </w:pPr>
    </w:p>
    <w:p w14:paraId="183E1E91" w14:textId="6EA188C1" w:rsidR="00BA05F4" w:rsidRDefault="00BA05F4" w:rsidP="00242C0F">
      <w:pPr>
        <w:jc w:val="both"/>
        <w:rPr>
          <w:lang w:val="fr-FR"/>
        </w:rPr>
      </w:pPr>
      <w:r>
        <w:rPr>
          <w:lang w:val="fr-FR"/>
        </w:rPr>
        <w:t xml:space="preserve">Au </w:t>
      </w:r>
      <w:hyperlink r:id="rId1514" w:anchor="Cul_Cardial_Midi_France_recent_subs" w:history="1">
        <w:r w:rsidRPr="00B63E0B">
          <w:rPr>
            <w:rStyle w:val="Hyperlink"/>
            <w:lang w:val="fr-FR"/>
          </w:rPr>
          <w:t>C. récent</w:t>
        </w:r>
      </w:hyperlink>
      <w:r>
        <w:rPr>
          <w:lang w:val="fr-FR"/>
        </w:rPr>
        <w:t xml:space="preserve">, </w:t>
      </w:r>
      <w:r w:rsidRPr="00BA05F4">
        <w:rPr>
          <w:lang w:val="fr-FR"/>
        </w:rPr>
        <w:t xml:space="preserve">une proportion assez élevée de suinés, probablement sauvages </w:t>
      </w:r>
      <w:r>
        <w:rPr>
          <w:lang w:val="fr-FR"/>
        </w:rPr>
        <w:t xml:space="preserve">montre peut-être le regain de la chasse </w:t>
      </w:r>
      <w:r w:rsidRPr="00BA05F4">
        <w:rPr>
          <w:lang w:val="fr-FR"/>
        </w:rPr>
        <w:t>(BIB 1073 p. 54 (BIB 1091)).</w:t>
      </w:r>
    </w:p>
    <w:p w14:paraId="2227707A" w14:textId="77777777" w:rsidR="00196EAB" w:rsidRDefault="00196EAB" w:rsidP="00242C0F">
      <w:pPr>
        <w:jc w:val="both"/>
        <w:rPr>
          <w:lang w:val="fr-FR"/>
        </w:rPr>
      </w:pPr>
    </w:p>
    <w:p w14:paraId="5E12BCF4" w14:textId="77777777" w:rsidR="00196EAB" w:rsidRDefault="00196EAB" w:rsidP="00196EAB">
      <w:pPr>
        <w:pStyle w:val="Heading6"/>
      </w:pPr>
      <w:bookmarkStart w:id="727" w:name="Sit_Pendimoun_p_ICC_Pendimoun3"/>
      <w:r>
        <w:t>Pendimoun 3</w:t>
      </w:r>
    </w:p>
    <w:bookmarkEnd w:id="727"/>
    <w:p w14:paraId="0FE7C52B" w14:textId="77777777" w:rsidR="00196EAB" w:rsidRDefault="00196EAB" w:rsidP="00196EAB">
      <w:pPr>
        <w:rPr>
          <w:lang w:val="fr-FR"/>
        </w:rPr>
      </w:pPr>
      <w:r>
        <w:rPr>
          <w:lang w:val="fr-FR"/>
        </w:rPr>
        <w:t>≡ Cardial</w:t>
      </w:r>
    </w:p>
    <w:p w14:paraId="4983C502" w14:textId="77777777" w:rsidR="00196EAB" w:rsidRDefault="00196EAB" w:rsidP="00196EAB">
      <w:pPr>
        <w:rPr>
          <w:lang w:val="fr-FR"/>
        </w:rPr>
      </w:pPr>
    </w:p>
    <w:p w14:paraId="5F29B504" w14:textId="2C94971E" w:rsidR="00196EAB" w:rsidRDefault="00196EAB" w:rsidP="00196EAB">
      <w:pPr>
        <w:jc w:val="both"/>
        <w:rPr>
          <w:lang w:val="fr-FR"/>
        </w:rPr>
      </w:pPr>
      <w:r>
        <w:rPr>
          <w:lang w:val="fr-FR"/>
        </w:rPr>
        <w:t>3</w:t>
      </w:r>
      <w:r w:rsidRPr="00196EAB">
        <w:rPr>
          <w:vertAlign w:val="superscript"/>
          <w:lang w:val="fr-FR"/>
        </w:rPr>
        <w:t>e</w:t>
      </w:r>
      <w:r>
        <w:rPr>
          <w:lang w:val="fr-FR"/>
        </w:rPr>
        <w:t xml:space="preserve"> phase de l' </w:t>
      </w:r>
      <w:hyperlink r:id="rId1515" w:anchor="Sit_Pendimoun_p_ICC" w:history="1">
        <w:r w:rsidRPr="00196EAB">
          <w:rPr>
            <w:rStyle w:val="Hyperlink"/>
            <w:lang w:val="fr-FR"/>
          </w:rPr>
          <w:t>ICC</w:t>
        </w:r>
      </w:hyperlink>
      <w:r>
        <w:rPr>
          <w:lang w:val="fr-FR"/>
        </w:rPr>
        <w:t xml:space="preserve"> du site (SS BIB) </w:t>
      </w:r>
      <w:r w:rsidRPr="00196EAB">
        <w:rPr>
          <w:lang w:val="fr-FR"/>
        </w:rPr>
        <w:t xml:space="preserve">Pendimoun 3 se caractérise, dans le secteur </w:t>
      </w:r>
      <w:r>
        <w:rPr>
          <w:lang w:val="fr-FR"/>
        </w:rPr>
        <w:t>NW</w:t>
      </w:r>
      <w:r w:rsidRPr="00196EAB">
        <w:rPr>
          <w:lang w:val="fr-FR"/>
        </w:rPr>
        <w:t xml:space="preserve">, par la superposition d’épandages détritiques et, dans le secteur sud-est, par un ensemble de structures en cuvettes et foyers empierrés, dans un contexte de limons de bergerie. Cette phase n’est datée qu’indirectement, par les étapes 2 et 4 qui l’encadrent. Elle se situe selon toutes probabilités entre 5350 et 5200 cal. BC. Les données économiques relatives à la phase 2 de Pendimoun sont en cours d’étude et ne pourront être certifiées qu’après un travail important d’analyse des recoupements d’unités stratigraphiques dans le secteur nord-ouest de l’abri. Avec la phase 3, un élargissement du spectre faunique par rapport à l’Impressa est attesté, la chèvre et le boeuf font partie du cheptel domestique et la présence des suidés est sans doute significative de la part prise par la chasse. Les industries lithiques, en cours d’étude, sont très peu abondantes. Elles montrent un recours très modéré au silex </w:t>
      </w:r>
      <w:hyperlink r:id="rId1516" w:anchor="Sit_Mont_Ventoux_p_NeoAnc_Imp" w:history="1">
        <w:r w:rsidRPr="0077212E">
          <w:rPr>
            <w:rStyle w:val="Hyperlink"/>
            <w:lang w:val="fr-FR"/>
          </w:rPr>
          <w:t>blond bédoulien</w:t>
        </w:r>
      </w:hyperlink>
      <w:r w:rsidRPr="00196EAB">
        <w:rPr>
          <w:lang w:val="fr-FR"/>
        </w:rPr>
        <w:t>, présent sous forme de lames débitées par percussion indirecte ; l’essentiel de l’outillage, y compris les flèches trapézoïdales à retouches abruptes directes, est réalisé sur des éclats de silex local (</w:t>
      </w:r>
      <w:hyperlink r:id="rId1517" w:anchor="Sit_Ciotti" w:history="1">
        <w:r w:rsidRPr="00624E30">
          <w:rPr>
            <w:rStyle w:val="Hyperlink"/>
            <w:lang w:val="fr-FR"/>
          </w:rPr>
          <w:t>Ciotti</w:t>
        </w:r>
      </w:hyperlink>
      <w:r w:rsidRPr="00196EAB">
        <w:rPr>
          <w:lang w:val="fr-FR"/>
        </w:rPr>
        <w:t xml:space="preserve"> – La Mortolà sup.)</w:t>
      </w:r>
      <w:r>
        <w:rPr>
          <w:lang w:val="fr-FR"/>
        </w:rPr>
        <w:t xml:space="preserve"> (BIB 2935)</w:t>
      </w:r>
    </w:p>
    <w:p w14:paraId="5E124BBE" w14:textId="77777777" w:rsidR="00196EAB" w:rsidRDefault="00196EAB" w:rsidP="00196EAB">
      <w:pPr>
        <w:jc w:val="both"/>
        <w:rPr>
          <w:lang w:val="fr-FR"/>
        </w:rPr>
      </w:pPr>
    </w:p>
    <w:p w14:paraId="7EF0AA6F" w14:textId="07407938" w:rsidR="00196EAB" w:rsidRDefault="00196EAB" w:rsidP="00196EAB">
      <w:pPr>
        <w:jc w:val="both"/>
        <w:rPr>
          <w:lang w:val="fr-FR"/>
        </w:rPr>
      </w:pPr>
      <w:r>
        <w:rPr>
          <w:lang w:val="fr-FR"/>
        </w:rPr>
        <w:lastRenderedPageBreak/>
        <w:t xml:space="preserve">En partie comtemporain de la </w:t>
      </w:r>
      <w:hyperlink r:id="rId1518" w:anchor="Sit_Lombard" w:history="1">
        <w:r w:rsidRPr="00196EAB">
          <w:rPr>
            <w:rStyle w:val="Hyperlink"/>
            <w:lang w:val="fr-FR"/>
          </w:rPr>
          <w:t>Lombard</w:t>
        </w:r>
      </w:hyperlink>
      <w:r>
        <w:rPr>
          <w:lang w:val="fr-FR"/>
        </w:rPr>
        <w:t xml:space="preserve"> (BIB 2935)</w:t>
      </w:r>
    </w:p>
    <w:p w14:paraId="71C77289" w14:textId="77777777" w:rsidR="00196EAB" w:rsidRDefault="00196EAB" w:rsidP="00196EAB">
      <w:pPr>
        <w:jc w:val="both"/>
        <w:rPr>
          <w:lang w:val="fr-FR"/>
        </w:rPr>
      </w:pPr>
    </w:p>
    <w:p w14:paraId="0B81E8AF" w14:textId="77777777" w:rsidR="00196EAB" w:rsidRDefault="00196EAB" w:rsidP="00196EAB">
      <w:pPr>
        <w:pStyle w:val="Heading7"/>
        <w:rPr>
          <w:lang w:val="fr-FR"/>
        </w:rPr>
      </w:pPr>
      <w:r>
        <w:rPr>
          <w:lang w:val="fr-FR"/>
        </w:rPr>
        <w:t>Céramique</w:t>
      </w:r>
    </w:p>
    <w:p w14:paraId="11C83F3E" w14:textId="77777777" w:rsidR="00196EAB" w:rsidRDefault="00196EAB" w:rsidP="00196EAB">
      <w:pPr>
        <w:jc w:val="both"/>
        <w:rPr>
          <w:lang w:val="fr-FR"/>
        </w:rPr>
      </w:pPr>
    </w:p>
    <w:p w14:paraId="4A2EF3CE" w14:textId="77777777" w:rsidR="00196EAB" w:rsidRPr="00196EAB" w:rsidRDefault="00196EAB" w:rsidP="00196EAB">
      <w:pPr>
        <w:pStyle w:val="Heading8"/>
        <w:rPr>
          <w:lang w:val="fr-FR"/>
        </w:rPr>
      </w:pPr>
      <w:r>
        <w:rPr>
          <w:lang w:val="fr-FR"/>
        </w:rPr>
        <w:t>décors</w:t>
      </w:r>
    </w:p>
    <w:p w14:paraId="064C0E37" w14:textId="1916A630" w:rsidR="00196EAB" w:rsidRDefault="00196EAB" w:rsidP="00196EAB">
      <w:pPr>
        <w:jc w:val="both"/>
        <w:rPr>
          <w:lang w:val="fr-FR"/>
        </w:rPr>
      </w:pPr>
      <w:r w:rsidRPr="00196EAB">
        <w:rPr>
          <w:lang w:val="fr-FR"/>
        </w:rPr>
        <w:t>Les décors sont pour la plupart organisés en registres horizontaux. Les matrices se diversifient, de même que les modalités d’impressions (tangentielles, traînées et pivotantes) (fig. 6). On observe notamment les décors suivants : - cordons et impressions cardiales analogues à ceux de Pendimoun 2 ;</w:t>
      </w:r>
      <w:r>
        <w:rPr>
          <w:lang w:val="fr-FR"/>
        </w:rPr>
        <w:t xml:space="preserve">). </w:t>
      </w:r>
      <w:r w:rsidRPr="00196EAB">
        <w:rPr>
          <w:lang w:val="fr-FR"/>
        </w:rPr>
        <w:t>- larges rubans non marginés remplis de bandes d’impressions simples ou pivotantes au Cardium ou au peigne ; - rubans verticaux d’impressions au Cardium ou au peigne ; - plages imprimées au poinçon bifide ; - bandes imprimées à la baguette creuse ou avec des matrices diverses. Ce type d’assemblage se rapproche par de nombreux aspects de ceux du Cardial de Provence occidentale</w:t>
      </w:r>
      <w:r>
        <w:rPr>
          <w:lang w:val="fr-FR"/>
        </w:rPr>
        <w:t xml:space="preserve"> [</w:t>
      </w:r>
      <w:hyperlink r:id="rId1519" w:anchor="Cul_Cardial_Zonation_Horiz" w:history="1">
        <w:r w:rsidRPr="007107DE">
          <w:rPr>
            <w:rStyle w:val="Hyperlink"/>
            <w:lang w:val="fr-FR"/>
          </w:rPr>
          <w:t>C. ZH</w:t>
        </w:r>
      </w:hyperlink>
      <w:r w:rsidRPr="00196EAB">
        <w:rPr>
          <w:lang w:val="fr-FR"/>
        </w:rPr>
        <w:t xml:space="preserve">], par exemple les Petites Bâties, secteur central (Binder et al., 2002) ; cependant il s’en distingue par l’absence de rubans marginés, communs à La Font-des-Pigeons, aux Petites Bâties, à Courthézon ou à Fontbrégoua (Binder, 1995) </w:t>
      </w:r>
      <w:r>
        <w:rPr>
          <w:lang w:val="fr-FR"/>
        </w:rPr>
        <w:t xml:space="preserve">(BIB 2935) </w:t>
      </w:r>
    </w:p>
    <w:p w14:paraId="2ECA086F" w14:textId="77777777" w:rsidR="00196EAB" w:rsidRDefault="00196EAB" w:rsidP="00196EAB">
      <w:pPr>
        <w:pStyle w:val="Heading6"/>
      </w:pPr>
      <w:bookmarkStart w:id="728" w:name="Sit_Pendimoun_p_ICC_Pendimoun4"/>
      <w:r>
        <w:t>Pendimoun 4</w:t>
      </w:r>
    </w:p>
    <w:bookmarkEnd w:id="728"/>
    <w:p w14:paraId="17B2437F" w14:textId="77777777" w:rsidR="00196EAB" w:rsidRPr="00196EAB" w:rsidRDefault="00196EAB" w:rsidP="00196EAB">
      <w:pPr>
        <w:rPr>
          <w:lang w:val="fr-FR"/>
        </w:rPr>
      </w:pPr>
    </w:p>
    <w:p w14:paraId="2CD42951" w14:textId="77777777" w:rsidR="00196EAB" w:rsidRDefault="00196EAB" w:rsidP="00242C0F">
      <w:pPr>
        <w:jc w:val="both"/>
        <w:rPr>
          <w:lang w:val="fr-FR"/>
        </w:rPr>
      </w:pPr>
      <w:r w:rsidRPr="00196EAB">
        <w:rPr>
          <w:lang w:val="fr-FR"/>
        </w:rPr>
        <w:t>Les premiers dépôts « post-cardiaux » sont marqués par un ensemble de structures en creux – fosses, trous de poteaux avec calages, foyers construits (e.g. secteur nord US. 14459, 14647, 43900, secteur sud US. 21696) – occupant les deux secteurs de l’abri. L’économie est largement tournée vers l’élevage, le porc étant désormais clairement attesté. L’outillage lithique est très peu abondant mais il faut noter que quelques éléments semblent provenir de l’Est (silex des Préalpes lombardes, radiolarites, jadéites). Les caractéristiques céramiques renvoient clairement à l’horizon pré-VBQ ligure. La phase pré-VBQ de Pendimoun est datée entre 5340 et 4840 avec une probabilité accrue entre ca. 5165 et ca. 4955 cal. BC. Cet intervalle ne change guère si l’on écarte une mesure centrée sur 5225 cal. BC (foyer 14647) et qui peut correspondre à un macro-reste hérité des déblais du creusement de la cuvette. Ces datations confirment celles qui ont été obtenues aux Arene Candide ou à la grotta Pollera pour des assemblages similaires, entre 5200 et 4900 cal. BC (Maggi, 1977 ; Odetti, 1977).</w:t>
      </w:r>
      <w:r>
        <w:rPr>
          <w:lang w:val="fr-FR"/>
        </w:rPr>
        <w:t>(BIB 2935)</w:t>
      </w:r>
    </w:p>
    <w:p w14:paraId="6241DB85" w14:textId="77777777" w:rsidR="00196EAB" w:rsidRPr="0032190F" w:rsidRDefault="00196EAB" w:rsidP="00242C0F">
      <w:pPr>
        <w:jc w:val="both"/>
        <w:rPr>
          <w:lang w:val="fr-FR"/>
        </w:rPr>
      </w:pPr>
    </w:p>
    <w:p w14:paraId="138F6804" w14:textId="77777777" w:rsidR="00362813" w:rsidRPr="0032190F" w:rsidRDefault="00362813" w:rsidP="00242C0F">
      <w:pPr>
        <w:jc w:val="both"/>
        <w:rPr>
          <w:lang w:val="fr-FR"/>
        </w:rPr>
      </w:pPr>
    </w:p>
    <w:p w14:paraId="7F962E1A" w14:textId="77777777" w:rsidR="00871F25" w:rsidRPr="0032190F" w:rsidRDefault="00871F25" w:rsidP="00C1082E">
      <w:pPr>
        <w:pStyle w:val="Heading3"/>
      </w:pPr>
      <w:r w:rsidRPr="0032190F">
        <w:t>Néolithique moyen</w:t>
      </w:r>
    </w:p>
    <w:p w14:paraId="3F7394AE" w14:textId="77777777" w:rsidR="00871F25" w:rsidRPr="0032190F" w:rsidRDefault="00871F25" w:rsidP="00242C0F">
      <w:pPr>
        <w:jc w:val="both"/>
        <w:rPr>
          <w:lang w:val="fr-FR"/>
        </w:rPr>
      </w:pPr>
    </w:p>
    <w:p w14:paraId="501BAD27" w14:textId="77777777" w:rsidR="00362813" w:rsidRPr="0032190F" w:rsidRDefault="00362813" w:rsidP="00242C0F">
      <w:pPr>
        <w:rPr>
          <w:lang w:val="fr-FR"/>
        </w:rPr>
      </w:pPr>
      <w:r w:rsidRPr="0032190F">
        <w:rPr>
          <w:lang w:val="fr-FR"/>
        </w:rPr>
        <w:t>Dès le premier quart du V</w:t>
      </w:r>
      <w:r w:rsidRPr="0032190F">
        <w:rPr>
          <w:vertAlign w:val="superscript"/>
          <w:lang w:val="fr-FR"/>
        </w:rPr>
        <w:t>e</w:t>
      </w:r>
      <w:r w:rsidRPr="0032190F">
        <w:rPr>
          <w:lang w:val="fr-FR"/>
        </w:rPr>
        <w:t xml:space="preserve"> ralentissement du </w:t>
      </w:r>
      <w:r w:rsidR="008F54F5" w:rsidRPr="0032190F">
        <w:rPr>
          <w:lang w:val="fr-FR"/>
        </w:rPr>
        <w:t>style impresso-cardial au profit</w:t>
      </w:r>
      <w:r w:rsidRPr="0032190F">
        <w:rPr>
          <w:lang w:val="fr-FR"/>
        </w:rPr>
        <w:t xml:space="preserve"> des éléments VBQ (Provence orientale), apparition de décors gravés géométriques linéaires à Pendimoun, disparition totale des motifs impressionnés au profit des cordons lisses à</w:t>
      </w:r>
      <w:r w:rsidR="007E7552" w:rsidRPr="0032190F">
        <w:rPr>
          <w:lang w:val="fr-FR"/>
        </w:rPr>
        <w:t xml:space="preserve"> Céron (Vénasque, Vaucluse) (</w:t>
      </w:r>
      <w:r w:rsidRPr="0032190F">
        <w:rPr>
          <w:lang w:val="fr-FR"/>
        </w:rPr>
        <w:t xml:space="preserve">BIB 126) </w:t>
      </w:r>
    </w:p>
    <w:p w14:paraId="50CE981E" w14:textId="77777777" w:rsidR="00362813" w:rsidRPr="0032190F" w:rsidRDefault="00362813" w:rsidP="00242C0F">
      <w:pPr>
        <w:jc w:val="both"/>
        <w:rPr>
          <w:lang w:val="fr-FR"/>
        </w:rPr>
      </w:pPr>
    </w:p>
    <w:p w14:paraId="20AEA6C5" w14:textId="77777777" w:rsidR="00A9096B" w:rsidRPr="0032190F" w:rsidRDefault="00000CEF" w:rsidP="00C1082E">
      <w:pPr>
        <w:pStyle w:val="Heading3"/>
      </w:pPr>
      <w:r w:rsidRPr="0032190F">
        <w:t>Néolithique final / Campaniforme</w:t>
      </w:r>
    </w:p>
    <w:p w14:paraId="67408E4F" w14:textId="77777777" w:rsidR="0004472F" w:rsidRPr="0032190F" w:rsidRDefault="0004472F" w:rsidP="00242C0F">
      <w:pPr>
        <w:rPr>
          <w:lang w:val="fr-FR"/>
        </w:rPr>
      </w:pPr>
    </w:p>
    <w:p w14:paraId="32A05620" w14:textId="6870BFF9" w:rsidR="00BE4BC4" w:rsidRPr="0032190F" w:rsidRDefault="0004472F" w:rsidP="00242C0F">
      <w:pPr>
        <w:jc w:val="both"/>
        <w:rPr>
          <w:lang w:val="fr-FR"/>
        </w:rPr>
      </w:pPr>
      <w:r w:rsidRPr="0032190F">
        <w:rPr>
          <w:lang w:val="fr-FR"/>
        </w:rPr>
        <w:t>Jessie Cauliez propose d’attribuerla céramique du Néolithique final et Campaniforme de Pendimoun au style 7 (BIB 1150 p. 271)</w:t>
      </w:r>
      <w:r w:rsidR="00BE4BC4" w:rsidRPr="0032190F">
        <w:rPr>
          <w:lang w:val="fr-FR"/>
        </w:rPr>
        <w:t>. Le style de Pendimoun du nom du site éponyme daté autour du 23</w:t>
      </w:r>
      <w:r w:rsidR="00BE4BC4" w:rsidRPr="0032190F">
        <w:rPr>
          <w:vertAlign w:val="superscript"/>
          <w:lang w:val="fr-FR"/>
        </w:rPr>
        <w:t>e</w:t>
      </w:r>
      <w:r w:rsidR="00BE4BC4" w:rsidRPr="0032190F">
        <w:rPr>
          <w:lang w:val="fr-FR"/>
        </w:rPr>
        <w:t xml:space="preserve"> siècle av. n-è est fortement imprégné des apports italiens du Remedello et peut-être comparé aux découvertes du </w:t>
      </w:r>
      <w:hyperlink r:id="rId1520" w:anchor="Sit_Ciari" w:history="1">
        <w:r w:rsidR="00BE4BC4" w:rsidRPr="0032190F">
          <w:rPr>
            <w:rStyle w:val="Hyperlink"/>
            <w:lang w:val="fr-FR"/>
          </w:rPr>
          <w:t>Ciari</w:t>
        </w:r>
      </w:hyperlink>
      <w:r w:rsidR="00B76ACA" w:rsidRPr="0032190F">
        <w:rPr>
          <w:lang w:val="fr-FR"/>
        </w:rPr>
        <w:t xml:space="preserve"> (J. Cauliez, com. pers.). </w:t>
      </w:r>
    </w:p>
    <w:p w14:paraId="4C14D2E8" w14:textId="77777777" w:rsidR="002F5701" w:rsidRPr="0032190F" w:rsidRDefault="002F5701" w:rsidP="00242C0F">
      <w:pPr>
        <w:rPr>
          <w:lang w:val="fr-FR"/>
        </w:rPr>
      </w:pPr>
    </w:p>
    <w:p w14:paraId="55EBDA7B" w14:textId="77777777" w:rsidR="00A9096B" w:rsidRPr="0032190F" w:rsidRDefault="00000CEF" w:rsidP="00C1082E">
      <w:pPr>
        <w:pStyle w:val="Heading4"/>
      </w:pPr>
      <w:r w:rsidRPr="0032190F">
        <w:lastRenderedPageBreak/>
        <w:t>Céramique commune</w:t>
      </w:r>
    </w:p>
    <w:p w14:paraId="54299678" w14:textId="77777777" w:rsidR="00000CEF" w:rsidRPr="0032190F" w:rsidRDefault="00000CEF" w:rsidP="00242C0F">
      <w:pPr>
        <w:jc w:val="both"/>
        <w:rPr>
          <w:lang w:val="fr-FR"/>
        </w:rPr>
      </w:pPr>
      <w:r w:rsidRPr="0032190F">
        <w:rPr>
          <w:lang w:val="fr-FR"/>
        </w:rPr>
        <w:t xml:space="preserve">80% des restes caractéristiques. Vases à céramique grossière (jarres et marmites) à cordon(s) lisse(s) constituant les 2/3 de l’assemblage, préhensions isolées (languettes, rubans), vases plus fins à surfaces raclées, brunies dans la partie inférieure du dépôt. Une cinquantaine de fonds plats (14% des NR) au sommet du dépôt Néo final. Les vases à cordons (NR=173) se distribuent sur l’ensemble de l’horizon avec : </w:t>
      </w:r>
    </w:p>
    <w:p w14:paraId="5A7E681D" w14:textId="77777777" w:rsidR="00BE4BC4" w:rsidRPr="0032190F" w:rsidRDefault="00BE4BC4" w:rsidP="00242C0F">
      <w:pPr>
        <w:jc w:val="both"/>
        <w:rPr>
          <w:lang w:val="fr-FR"/>
        </w:rPr>
      </w:pPr>
    </w:p>
    <w:tbl>
      <w:tblPr>
        <w:tblW w:w="472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6"/>
        <w:gridCol w:w="3970"/>
      </w:tblGrid>
      <w:tr w:rsidR="00BE4BC4" w:rsidRPr="002541D8" w14:paraId="52970CBB" w14:textId="77777777">
        <w:trPr>
          <w:cantSplit/>
          <w:trHeight w:val="1134"/>
          <w:jc w:val="center"/>
        </w:trPr>
        <w:tc>
          <w:tcPr>
            <w:tcW w:w="756" w:type="dxa"/>
            <w:textDirection w:val="btLr"/>
            <w:vAlign w:val="center"/>
          </w:tcPr>
          <w:p w14:paraId="3E6CF74D" w14:textId="77777777" w:rsidR="00BE4BC4" w:rsidRPr="00DB5974" w:rsidRDefault="00BE4BC4" w:rsidP="00242C0F">
            <w:pPr>
              <w:ind w:left="113" w:right="113"/>
              <w:jc w:val="center"/>
              <w:rPr>
                <w:sz w:val="20"/>
                <w:szCs w:val="20"/>
              </w:rPr>
            </w:pPr>
            <w:r w:rsidRPr="00DB5974">
              <w:rPr>
                <w:sz w:val="20"/>
                <w:szCs w:val="20"/>
              </w:rPr>
              <w:t>au sommet</w:t>
            </w:r>
          </w:p>
        </w:tc>
        <w:tc>
          <w:tcPr>
            <w:tcW w:w="3970" w:type="dxa"/>
            <w:vAlign w:val="center"/>
          </w:tcPr>
          <w:p w14:paraId="75582BD9" w14:textId="77777777" w:rsidR="00BE4BC4" w:rsidRPr="0032190F" w:rsidRDefault="00BE4BC4" w:rsidP="00242C0F">
            <w:pPr>
              <w:jc w:val="both"/>
              <w:rPr>
                <w:sz w:val="20"/>
                <w:szCs w:val="20"/>
                <w:lang w:val="fr-FR"/>
              </w:rPr>
            </w:pPr>
            <w:r w:rsidRPr="0032190F">
              <w:rPr>
                <w:sz w:val="20"/>
                <w:szCs w:val="20"/>
                <w:lang w:val="fr-FR"/>
              </w:rPr>
              <w:t xml:space="preserve">cordons de section triangulaire, parfois sur des formes ouvertes. Vases à </w:t>
            </w:r>
            <w:r w:rsidRPr="0032190F">
              <w:rPr>
                <w:sz w:val="20"/>
                <w:szCs w:val="20"/>
                <w:lang w:val="fr-FR"/>
              </w:rPr>
              <w:tab/>
              <w:t xml:space="preserve">perforations traversières associés à un cordon et/ou lèvre encochée, cordons lisses de profil </w:t>
            </w:r>
            <w:r w:rsidRPr="0032190F">
              <w:rPr>
                <w:sz w:val="20"/>
                <w:szCs w:val="20"/>
                <w:lang w:val="fr-FR"/>
              </w:rPr>
              <w:tab/>
              <w:t xml:space="preserve">polygonal associés à des impressions verticales sur la panse et une lèvre encochée (BIB 254 </w:t>
            </w:r>
            <w:r w:rsidRPr="0032190F">
              <w:rPr>
                <w:sz w:val="20"/>
                <w:szCs w:val="20"/>
                <w:lang w:val="fr-FR"/>
              </w:rPr>
              <w:tab/>
              <w:t>p. 293, 294 (BIB 980))</w:t>
            </w:r>
          </w:p>
        </w:tc>
      </w:tr>
      <w:tr w:rsidR="00BE4BC4" w:rsidRPr="002541D8" w14:paraId="24FD88B8" w14:textId="77777777">
        <w:trPr>
          <w:cantSplit/>
          <w:trHeight w:val="1134"/>
          <w:jc w:val="center"/>
        </w:trPr>
        <w:tc>
          <w:tcPr>
            <w:tcW w:w="756" w:type="dxa"/>
            <w:textDirection w:val="btLr"/>
            <w:vAlign w:val="center"/>
          </w:tcPr>
          <w:p w14:paraId="07D0472A" w14:textId="77777777" w:rsidR="00BE4BC4" w:rsidRPr="00DB5974" w:rsidRDefault="00BE4BC4" w:rsidP="00242C0F">
            <w:pPr>
              <w:ind w:left="113" w:right="113"/>
              <w:jc w:val="center"/>
              <w:rPr>
                <w:sz w:val="20"/>
                <w:szCs w:val="20"/>
              </w:rPr>
            </w:pPr>
            <w:r w:rsidRPr="00DB5974">
              <w:rPr>
                <w:sz w:val="20"/>
                <w:szCs w:val="20"/>
              </w:rPr>
              <w:t>à la base</w:t>
            </w:r>
          </w:p>
        </w:tc>
        <w:tc>
          <w:tcPr>
            <w:tcW w:w="3970" w:type="dxa"/>
            <w:vAlign w:val="center"/>
          </w:tcPr>
          <w:p w14:paraId="5C46D8F1" w14:textId="77777777" w:rsidR="00BE4BC4" w:rsidRPr="0032190F" w:rsidRDefault="00BE4BC4" w:rsidP="00242C0F">
            <w:pPr>
              <w:jc w:val="both"/>
              <w:rPr>
                <w:sz w:val="20"/>
                <w:szCs w:val="20"/>
                <w:lang w:val="fr-FR"/>
              </w:rPr>
            </w:pPr>
            <w:r w:rsidRPr="0032190F">
              <w:rPr>
                <w:sz w:val="20"/>
                <w:szCs w:val="20"/>
                <w:lang w:val="fr-FR"/>
              </w:rPr>
              <w:t>cordons larges de section convexe parfois aplatis, paroi des vases généralement épaisse. Un vase complet de morphologie ellipsoïdale avec un cordon médian muni d’une prise bilobée obtenue par découpe. Les languettes bilobées, pots tulipiformes à diamètres réduits, non décorés, portant parfois une languette se situent généralement à la base du remplissage (BIB 254 p. 294)</w:t>
            </w:r>
          </w:p>
        </w:tc>
      </w:tr>
    </w:tbl>
    <w:p w14:paraId="2D72B54A" w14:textId="77777777" w:rsidR="00B87EB2" w:rsidRPr="0032190F" w:rsidRDefault="00B87EB2" w:rsidP="00242C0F">
      <w:pPr>
        <w:jc w:val="both"/>
        <w:rPr>
          <w:lang w:val="fr-FR"/>
        </w:rPr>
      </w:pPr>
    </w:p>
    <w:p w14:paraId="24A1A570" w14:textId="5E6C1E3C" w:rsidR="00091F16" w:rsidRPr="0032190F" w:rsidRDefault="00B87EB2" w:rsidP="00242C0F">
      <w:pPr>
        <w:jc w:val="both"/>
        <w:rPr>
          <w:rFonts w:ascii="TimesNewRomanPSMT" w:hAnsi="TimesNewRomanPSMT" w:cs="TimesNewRomanPSMT"/>
          <w:lang w:val="fr-FR"/>
        </w:rPr>
      </w:pPr>
      <w:r w:rsidRPr="0032190F">
        <w:rPr>
          <w:lang w:val="fr-FR"/>
        </w:rPr>
        <w:t>La céramique associée aux campaniformes décorés comprend :des décors incisés de type métopal et en guirlande rapprochés de la phase 2 de Remedello, la céramique spécifique au Groupe rhodano-provençal avec des vases à cordon pré-oral de sectiontriangulaire</w:t>
      </w:r>
      <w:r w:rsidR="00E05D7C" w:rsidRPr="0032190F">
        <w:rPr>
          <w:lang w:val="fr-FR"/>
        </w:rPr>
        <w:t xml:space="preserve"> [</w:t>
      </w:r>
      <w:hyperlink r:id="rId1521" w:anchor="Cul_Fori_Passanti" w:history="1">
        <w:r w:rsidR="00E05D7C" w:rsidRPr="0032190F">
          <w:rPr>
            <w:rStyle w:val="Hyperlink"/>
            <w:lang w:val="fr-FR"/>
          </w:rPr>
          <w:t>fori passanti</w:t>
        </w:r>
      </w:hyperlink>
      <w:r w:rsidR="00E05D7C" w:rsidRPr="0032190F">
        <w:rPr>
          <w:lang w:val="fr-FR"/>
        </w:rPr>
        <w:t>]</w:t>
      </w:r>
      <w:r w:rsidRPr="0032190F">
        <w:rPr>
          <w:lang w:val="fr-FR"/>
        </w:rPr>
        <w:t xml:space="preserve">, pouvant présenter des perforations en ligne sous le bord et des fonds plats (à rapprocher de la céramique du </w:t>
      </w:r>
      <w:hyperlink r:id="rId1522" w:anchor="Sit_Ciari" w:history="1">
        <w:r w:rsidRPr="0032190F">
          <w:rPr>
            <w:rStyle w:val="Hyperlink"/>
            <w:lang w:val="fr-FR"/>
          </w:rPr>
          <w:t>Ciari</w:t>
        </w:r>
      </w:hyperlink>
      <w:r w:rsidRPr="0032190F">
        <w:rPr>
          <w:lang w:val="fr-FR"/>
        </w:rPr>
        <w:t xml:space="preserve">) (BIB 971 p. </w:t>
      </w:r>
      <w:r w:rsidRPr="009C0883">
        <w:rPr>
          <w:lang w:val="fr-FR"/>
        </w:rPr>
        <w:t>147 catalogue)</w:t>
      </w:r>
      <w:r w:rsidR="00091F16" w:rsidRPr="009C0883">
        <w:rPr>
          <w:lang w:val="fr-FR"/>
        </w:rPr>
        <w:t xml:space="preserve">. Céramique </w:t>
      </w:r>
      <w:r w:rsidR="00091F16" w:rsidRPr="009C0883">
        <w:rPr>
          <w:i/>
          <w:lang w:val="fr-FR"/>
        </w:rPr>
        <w:t>d’accompagnement</w:t>
      </w:r>
      <w:r w:rsidR="00091F16" w:rsidRPr="009C0883">
        <w:rPr>
          <w:lang w:val="fr-FR"/>
        </w:rPr>
        <w:t> de la céramique campaniforme de style incisé et estampé (phase 3, régionale) (BIB 971 p. 96)</w:t>
      </w:r>
    </w:p>
    <w:p w14:paraId="68546D16" w14:textId="77777777" w:rsidR="00091F16" w:rsidRPr="0032190F" w:rsidRDefault="00091F16" w:rsidP="00242C0F">
      <w:pPr>
        <w:jc w:val="both"/>
        <w:rPr>
          <w:lang w:val="fr-FR"/>
        </w:rPr>
      </w:pPr>
    </w:p>
    <w:p w14:paraId="09E9D610" w14:textId="77777777" w:rsidR="00000CEF" w:rsidRPr="0032190F" w:rsidRDefault="00000CEF" w:rsidP="00C1082E">
      <w:pPr>
        <w:pStyle w:val="Heading4"/>
      </w:pPr>
      <w:r w:rsidRPr="0032190F">
        <w:t>Céramique campaniforme</w:t>
      </w:r>
    </w:p>
    <w:p w14:paraId="6AC5DAF5" w14:textId="77777777" w:rsidR="00000CEF" w:rsidRPr="0032190F" w:rsidRDefault="00A4243A" w:rsidP="00242C0F">
      <w:pPr>
        <w:jc w:val="both"/>
        <w:rPr>
          <w:lang w:val="fr-FR"/>
        </w:rPr>
      </w:pPr>
      <w:r w:rsidRPr="0032190F">
        <w:rPr>
          <w:lang w:val="fr-FR"/>
        </w:rPr>
        <w:t>U</w:t>
      </w:r>
      <w:r w:rsidR="00CC7DE0" w:rsidRPr="0032190F">
        <w:rPr>
          <w:lang w:val="fr-FR"/>
        </w:rPr>
        <w:t>n horizon à décor Campaniforme (style mixte dérivé de l’international et style rhodano-provençal) (BIB 127 p. 64,65)</w:t>
      </w:r>
    </w:p>
    <w:p w14:paraId="436DDD38" w14:textId="77777777" w:rsidR="00362813" w:rsidRPr="0032190F" w:rsidRDefault="00362813" w:rsidP="00242C0F">
      <w:pPr>
        <w:jc w:val="both"/>
        <w:rPr>
          <w:lang w:val="fr-FR"/>
        </w:rPr>
      </w:pPr>
      <w:r w:rsidRPr="0032190F">
        <w:rPr>
          <w:lang w:val="fr-FR"/>
        </w:rPr>
        <w:t xml:space="preserve">Pour la céramique campaniforme, on distingue les goblets et coupe décorés au peigne, les gobelets à décor mixte, les gobelets à décor incisé et estampé (BIB 254 p. 294). On reconnaît, à la base du remplissage : une étape correspondant à la transition vers les styles régionaux (phase 2) et au sommet une étape récente correspondant au style rhodano-provençal (phase 3) (BIB 254 p. 295 et BIB 293). </w:t>
      </w:r>
    </w:p>
    <w:p w14:paraId="68CC7CB1" w14:textId="77777777" w:rsidR="004051D5" w:rsidRPr="0032190F" w:rsidRDefault="004051D5" w:rsidP="00242C0F">
      <w:pPr>
        <w:jc w:val="both"/>
        <w:rPr>
          <w:lang w:val="fr-FR"/>
        </w:rPr>
      </w:pPr>
    </w:p>
    <w:p w14:paraId="07D879DB" w14:textId="77777777" w:rsidR="00B87EB2" w:rsidRPr="0032190F" w:rsidRDefault="00B87EB2" w:rsidP="00C1082E">
      <w:pPr>
        <w:pStyle w:val="Heading4"/>
      </w:pPr>
      <w:r w:rsidRPr="0032190F">
        <w:t>Céramique métopale</w:t>
      </w:r>
    </w:p>
    <w:p w14:paraId="16C77B16" w14:textId="70B1D24B" w:rsidR="00CC7DE0" w:rsidRPr="0032190F" w:rsidRDefault="00CC7DE0" w:rsidP="00242C0F">
      <w:pPr>
        <w:ind w:left="709"/>
        <w:jc w:val="both"/>
        <w:rPr>
          <w:lang w:val="fr-FR"/>
        </w:rPr>
      </w:pPr>
      <w:r w:rsidRPr="0032190F">
        <w:rPr>
          <w:lang w:val="fr-FR"/>
        </w:rPr>
        <w:t xml:space="preserve">-un horizon à céramique métopale rattachable au groupe de </w:t>
      </w:r>
      <w:hyperlink r:id="rId1523" w:anchor="Cul_Remedello" w:history="1">
        <w:r w:rsidRPr="0032190F">
          <w:rPr>
            <w:rStyle w:val="Hyperlink"/>
            <w:lang w:val="fr-FR"/>
          </w:rPr>
          <w:t>Remedello</w:t>
        </w:r>
      </w:hyperlink>
      <w:r w:rsidRPr="0032190F">
        <w:rPr>
          <w:lang w:val="fr-FR"/>
        </w:rPr>
        <w:t xml:space="preserve"> (BIB 127 p. 64,65)</w:t>
      </w:r>
    </w:p>
    <w:p w14:paraId="7DC9BB21" w14:textId="77777777" w:rsidR="00337A94" w:rsidRPr="0032190F" w:rsidRDefault="00337A94" w:rsidP="00242C0F">
      <w:pPr>
        <w:jc w:val="both"/>
        <w:rPr>
          <w:lang w:val="fr-FR"/>
        </w:rPr>
      </w:pPr>
    </w:p>
    <w:p w14:paraId="3F1CCD69" w14:textId="36DC3D45" w:rsidR="00B87EB2" w:rsidRPr="0032190F" w:rsidRDefault="00B87EB2" w:rsidP="00242C0F">
      <w:pPr>
        <w:jc w:val="both"/>
        <w:rPr>
          <w:lang w:val="fr-FR"/>
        </w:rPr>
      </w:pPr>
      <w:r w:rsidRPr="0032190F">
        <w:rPr>
          <w:lang w:val="fr-FR"/>
        </w:rPr>
        <w:t xml:space="preserve">A Pendimoun </w:t>
      </w:r>
      <w:r w:rsidR="004C5551" w:rsidRPr="0032190F">
        <w:rPr>
          <w:lang w:val="fr-FR"/>
        </w:rPr>
        <w:t xml:space="preserve">la </w:t>
      </w:r>
      <w:hyperlink r:id="rId1524" w:anchor="Cul_Metopale" w:history="1">
        <w:r w:rsidR="004C5551" w:rsidRPr="0032190F">
          <w:rPr>
            <w:rStyle w:val="Hyperlink"/>
            <w:lang w:val="fr-FR"/>
          </w:rPr>
          <w:t>céramique métopale</w:t>
        </w:r>
      </w:hyperlink>
      <w:r w:rsidR="004051D5" w:rsidRPr="0032190F">
        <w:rPr>
          <w:lang w:val="fr-FR"/>
        </w:rPr>
        <w:t xml:space="preserve"> dernière se retrouve dans le secteur sud et dans la partie inférieure du dépôt (BIB 254 p. 295) </w:t>
      </w:r>
      <w:r w:rsidRPr="0032190F">
        <w:rPr>
          <w:lang w:val="fr-FR"/>
        </w:rPr>
        <w:t xml:space="preserve">les caractéristiques sont : les panneaux quadrangulaires traités par </w:t>
      </w:r>
      <w:r w:rsidR="004051D5" w:rsidRPr="0032190F">
        <w:rPr>
          <w:lang w:val="fr-FR"/>
        </w:rPr>
        <w:t xml:space="preserve">de fines incisions horizontales, dans un cas quadrillé par des incisions aternant avec des panneaux sans remplissage ou avec une anse. Les panneaux sont margés par une incision verticale ou par une cannelure de brunissage. Quelques tessons montrent une limitation des panneaux sans remplissage par une incision horizontale dans le prolongement du panneau incisé. </w:t>
      </w:r>
      <w:r w:rsidRPr="0032190F">
        <w:rPr>
          <w:lang w:val="fr-FR"/>
        </w:rPr>
        <w:t>La présence d’anses coudées plates ou a très fort ensellement médian préfigurent les anses du Bronze ancien (BIB 254 p. 294</w:t>
      </w:r>
      <w:r w:rsidR="004051D5" w:rsidRPr="0032190F">
        <w:rPr>
          <w:lang w:val="fr-FR"/>
        </w:rPr>
        <w:t>, 295</w:t>
      </w:r>
      <w:r w:rsidRPr="0032190F">
        <w:rPr>
          <w:lang w:val="fr-FR"/>
        </w:rPr>
        <w:t>)</w:t>
      </w:r>
      <w:r w:rsidR="004051D5" w:rsidRPr="0032190F">
        <w:rPr>
          <w:lang w:val="fr-FR"/>
        </w:rPr>
        <w:t xml:space="preserve">. </w:t>
      </w:r>
    </w:p>
    <w:p w14:paraId="4F0108B0" w14:textId="77777777" w:rsidR="004051D5" w:rsidRPr="0032190F" w:rsidRDefault="004051D5" w:rsidP="00242C0F">
      <w:pPr>
        <w:jc w:val="both"/>
        <w:rPr>
          <w:lang w:val="fr-FR"/>
        </w:rPr>
      </w:pPr>
    </w:p>
    <w:p w14:paraId="75B73614" w14:textId="7CEC37AD" w:rsidR="004051D5" w:rsidRPr="0032190F" w:rsidRDefault="004051D5" w:rsidP="00242C0F">
      <w:pPr>
        <w:jc w:val="both"/>
        <w:rPr>
          <w:lang w:val="fr-FR"/>
        </w:rPr>
      </w:pPr>
      <w:r w:rsidRPr="0032190F">
        <w:rPr>
          <w:lang w:val="fr-FR"/>
        </w:rPr>
        <w:lastRenderedPageBreak/>
        <w:t xml:space="preserve">Cette céramique s’apparente au style </w:t>
      </w:r>
      <w:hyperlink r:id="rId1525" w:anchor="Sit_Colombare_Negrar" w:history="1">
        <w:r w:rsidRPr="0032190F">
          <w:rPr>
            <w:rStyle w:val="Hyperlink"/>
            <w:lang w:val="fr-FR"/>
          </w:rPr>
          <w:t>Colombare di Negrar</w:t>
        </w:r>
      </w:hyperlink>
      <w:r w:rsidRPr="0032190F">
        <w:rPr>
          <w:lang w:val="fr-FR"/>
        </w:rPr>
        <w:t xml:space="preserve"> (BIB 254 p. 295 et BIB 345) et par hypothèse à la phase 2 du cimetière de </w:t>
      </w:r>
      <w:hyperlink r:id="rId1526" w:anchor="Sit_Remedello" w:history="1">
        <w:r w:rsidRPr="0032190F">
          <w:rPr>
            <w:rStyle w:val="Hyperlink"/>
            <w:lang w:val="fr-FR"/>
          </w:rPr>
          <w:t>Remedello Sotto</w:t>
        </w:r>
      </w:hyperlink>
      <w:r w:rsidRPr="0032190F">
        <w:rPr>
          <w:lang w:val="fr-FR"/>
        </w:rPr>
        <w:t xml:space="preserve"> (Tombes 42, 46, BSIII, BSIV et 65) (BIB 254 p. 295 et BIB 271). Datée entre 2458 et 2028 av. J.-C. (BIB 935 (BIB Confronti et Binder 2003)</w:t>
      </w:r>
    </w:p>
    <w:p w14:paraId="10A29DEC" w14:textId="77777777" w:rsidR="00F63FA1" w:rsidRPr="0032190F" w:rsidRDefault="00F63FA1"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06"/>
        <w:gridCol w:w="3508"/>
        <w:gridCol w:w="3428"/>
      </w:tblGrid>
      <w:tr w:rsidR="00337A94" w:rsidRPr="002541D8" w14:paraId="78838215" w14:textId="77777777">
        <w:trPr>
          <w:cantSplit/>
          <w:trHeight w:val="1134"/>
          <w:jc w:val="center"/>
        </w:trPr>
        <w:tc>
          <w:tcPr>
            <w:tcW w:w="0" w:type="auto"/>
            <w:textDirection w:val="btLr"/>
            <w:vAlign w:val="center"/>
          </w:tcPr>
          <w:p w14:paraId="49911590" w14:textId="77777777" w:rsidR="00337A94" w:rsidRPr="00DB5974" w:rsidRDefault="00337A94" w:rsidP="00242C0F">
            <w:pPr>
              <w:ind w:left="113" w:right="113"/>
              <w:jc w:val="center"/>
              <w:rPr>
                <w:b/>
              </w:rPr>
            </w:pPr>
            <w:r w:rsidRPr="00DB5974">
              <w:rPr>
                <w:b/>
              </w:rPr>
              <w:t>Au sommet</w:t>
            </w:r>
          </w:p>
        </w:tc>
        <w:tc>
          <w:tcPr>
            <w:tcW w:w="3508" w:type="dxa"/>
          </w:tcPr>
          <w:p w14:paraId="5DF5234E" w14:textId="5B5FABEF" w:rsidR="00337A94" w:rsidRPr="0032190F" w:rsidRDefault="00BE4BC4" w:rsidP="00242C0F">
            <w:pPr>
              <w:jc w:val="both"/>
              <w:rPr>
                <w:sz w:val="20"/>
                <w:szCs w:val="20"/>
                <w:lang w:val="fr-FR"/>
              </w:rPr>
            </w:pPr>
            <w:r w:rsidRPr="0032190F">
              <w:rPr>
                <w:sz w:val="20"/>
                <w:szCs w:val="20"/>
                <w:lang w:val="fr-FR"/>
              </w:rPr>
              <w:t xml:space="preserve">Installations </w:t>
            </w:r>
            <w:r w:rsidR="00337A94" w:rsidRPr="0032190F">
              <w:rPr>
                <w:sz w:val="20"/>
                <w:szCs w:val="20"/>
                <w:lang w:val="fr-FR"/>
              </w:rPr>
              <w:t xml:space="preserve">« purement » campaniformes au sommet (phase 3) avec goblets à décor mixte de style </w:t>
            </w:r>
            <w:hyperlink r:id="rId1527" w:anchor="Cul_Campaniforme" w:history="1">
              <w:r w:rsidR="00337A94" w:rsidRPr="0032190F">
                <w:rPr>
                  <w:rStyle w:val="Hyperlink"/>
                  <w:sz w:val="20"/>
                  <w:szCs w:val="20"/>
                  <w:lang w:val="fr-FR"/>
                </w:rPr>
                <w:t>rhodano-provençal</w:t>
              </w:r>
            </w:hyperlink>
            <w:r w:rsidR="00337A94" w:rsidRPr="0032190F">
              <w:rPr>
                <w:sz w:val="20"/>
                <w:szCs w:val="20"/>
                <w:lang w:val="fr-FR"/>
              </w:rPr>
              <w:t xml:space="preserve"> dérivé de l’international, vases à cordons de section triangulaire et fonds plats, présence accessoi</w:t>
            </w:r>
            <w:r w:rsidR="0089542D" w:rsidRPr="0032190F">
              <w:rPr>
                <w:sz w:val="20"/>
                <w:szCs w:val="20"/>
                <w:lang w:val="fr-FR"/>
              </w:rPr>
              <w:t>re</w:t>
            </w:r>
            <w:r w:rsidR="00337A94" w:rsidRPr="0032190F">
              <w:rPr>
                <w:sz w:val="20"/>
                <w:szCs w:val="20"/>
                <w:lang w:val="fr-FR"/>
              </w:rPr>
              <w:t xml:space="preserve"> des décors incisés (BIB 254 p. 296)</w:t>
            </w:r>
          </w:p>
        </w:tc>
        <w:tc>
          <w:tcPr>
            <w:tcW w:w="3428" w:type="dxa"/>
          </w:tcPr>
          <w:p w14:paraId="20585A0E" w14:textId="6225F753" w:rsidR="00337A94" w:rsidRPr="0032190F" w:rsidRDefault="00337A94" w:rsidP="00242C0F">
            <w:pPr>
              <w:jc w:val="both"/>
              <w:rPr>
                <w:sz w:val="20"/>
                <w:szCs w:val="20"/>
                <w:lang w:val="fr-FR"/>
              </w:rPr>
            </w:pPr>
            <w:r w:rsidRPr="0032190F">
              <w:rPr>
                <w:sz w:val="20"/>
                <w:szCs w:val="20"/>
                <w:lang w:val="fr-FR"/>
              </w:rPr>
              <w:t xml:space="preserve">Cordons de section triangulaire, parfois sur des formes ouvertes. Vases à </w:t>
            </w:r>
            <w:hyperlink r:id="rId1528" w:anchor="Cul_Fori_Passanti" w:history="1">
              <w:r w:rsidRPr="0032190F">
                <w:rPr>
                  <w:rStyle w:val="Hyperlink"/>
                  <w:sz w:val="20"/>
                  <w:szCs w:val="20"/>
                  <w:lang w:val="fr-FR"/>
                </w:rPr>
                <w:t>perforations traversières</w:t>
              </w:r>
            </w:hyperlink>
            <w:r w:rsidRPr="0032190F">
              <w:rPr>
                <w:sz w:val="20"/>
                <w:szCs w:val="20"/>
                <w:lang w:val="fr-FR"/>
              </w:rPr>
              <w:t xml:space="preserve"> associés à un cordon et/ou lèvre encochée, cordons lisses de profil polygonal associés à des impressions verticales sur la panse et une lèvre encochée (BIB 254 p. 293, 294 (BIB 980))</w:t>
            </w:r>
          </w:p>
        </w:tc>
      </w:tr>
      <w:tr w:rsidR="00337A94" w:rsidRPr="002541D8" w14:paraId="2B68867F" w14:textId="77777777">
        <w:trPr>
          <w:cantSplit/>
          <w:trHeight w:val="1134"/>
          <w:jc w:val="center"/>
        </w:trPr>
        <w:tc>
          <w:tcPr>
            <w:tcW w:w="0" w:type="auto"/>
            <w:textDirection w:val="btLr"/>
            <w:vAlign w:val="center"/>
          </w:tcPr>
          <w:p w14:paraId="682245E7" w14:textId="77777777" w:rsidR="00337A94" w:rsidRPr="00DB5974" w:rsidRDefault="00337A94" w:rsidP="00242C0F">
            <w:pPr>
              <w:ind w:left="113" w:right="113"/>
              <w:jc w:val="center"/>
              <w:rPr>
                <w:b/>
              </w:rPr>
            </w:pPr>
            <w:r w:rsidRPr="00DB5974">
              <w:rPr>
                <w:b/>
              </w:rPr>
              <w:t>A la base</w:t>
            </w:r>
          </w:p>
        </w:tc>
        <w:tc>
          <w:tcPr>
            <w:tcW w:w="3508" w:type="dxa"/>
          </w:tcPr>
          <w:p w14:paraId="05E0ACE0" w14:textId="12757A9E" w:rsidR="00B76ACA" w:rsidRPr="00DB5974" w:rsidRDefault="00337A94" w:rsidP="00242C0F">
            <w:pPr>
              <w:jc w:val="both"/>
              <w:rPr>
                <w:sz w:val="20"/>
                <w:szCs w:val="20"/>
              </w:rPr>
            </w:pPr>
            <w:r w:rsidRPr="0032190F">
              <w:rPr>
                <w:sz w:val="20"/>
                <w:szCs w:val="20"/>
                <w:lang w:val="fr-FR"/>
              </w:rPr>
              <w:t xml:space="preserve">Néolithique final à affinité </w:t>
            </w:r>
            <w:hyperlink r:id="rId1529" w:anchor="Cul_Metopale" w:history="1">
              <w:r w:rsidRPr="0032190F">
                <w:rPr>
                  <w:rStyle w:val="Hyperlink"/>
                  <w:sz w:val="20"/>
                  <w:szCs w:val="20"/>
                  <w:lang w:val="fr-FR"/>
                </w:rPr>
                <w:t>Remedello-Colombare</w:t>
              </w:r>
            </w:hyperlink>
            <w:r w:rsidRPr="0032190F">
              <w:rPr>
                <w:sz w:val="20"/>
                <w:szCs w:val="20"/>
                <w:lang w:val="fr-FR"/>
              </w:rPr>
              <w:t>, vases à cordons de section non triangulaire, pouvant se rapporter à la phase 2</w:t>
            </w:r>
            <w:r w:rsidR="00BE4BC4" w:rsidRPr="0032190F">
              <w:rPr>
                <w:sz w:val="20"/>
                <w:szCs w:val="20"/>
                <w:lang w:val="fr-FR"/>
              </w:rPr>
              <w:t>. D</w:t>
            </w:r>
            <w:r w:rsidRPr="0032190F">
              <w:rPr>
                <w:sz w:val="20"/>
                <w:szCs w:val="20"/>
                <w:lang w:val="fr-FR"/>
              </w:rPr>
              <w:t>atation</w:t>
            </w:r>
            <w:r w:rsidR="00BE4BC4" w:rsidRPr="0032190F">
              <w:rPr>
                <w:sz w:val="20"/>
                <w:szCs w:val="20"/>
                <w:lang w:val="fr-FR"/>
              </w:rPr>
              <w:t xml:space="preserve">s AMS de 3 775 ± 65 BP (réf. </w:t>
            </w:r>
            <w:r w:rsidRPr="0032190F">
              <w:rPr>
                <w:sz w:val="20"/>
                <w:szCs w:val="20"/>
                <w:lang w:val="fr-FR"/>
              </w:rPr>
              <w:t>AP-3663</w:t>
            </w:r>
            <w:r w:rsidR="00BE4BC4" w:rsidRPr="0032190F">
              <w:rPr>
                <w:sz w:val="20"/>
                <w:szCs w:val="20"/>
                <w:lang w:val="fr-FR"/>
              </w:rPr>
              <w:t xml:space="preserve">, us. 3005, Ly-1351-OxA) soit </w:t>
            </w:r>
            <w:r w:rsidRPr="0032190F">
              <w:rPr>
                <w:sz w:val="20"/>
                <w:szCs w:val="20"/>
                <w:lang w:val="fr-FR"/>
              </w:rPr>
              <w:t xml:space="preserve">2460-1980 cal BC à 2 </w:t>
            </w:r>
            <w:r w:rsidRPr="00DB5974">
              <w:rPr>
                <w:sz w:val="20"/>
                <w:szCs w:val="20"/>
              </w:rPr>
              <w:t>σ</w:t>
            </w:r>
            <w:r w:rsidR="00BE4BC4" w:rsidRPr="0032190F">
              <w:rPr>
                <w:sz w:val="20"/>
                <w:szCs w:val="20"/>
                <w:lang w:val="fr-FR"/>
              </w:rPr>
              <w:t xml:space="preserve"> ou 2300-2100 à 1 </w:t>
            </w:r>
            <w:r w:rsidR="00BE4BC4" w:rsidRPr="00DB5974">
              <w:rPr>
                <w:sz w:val="20"/>
                <w:szCs w:val="20"/>
              </w:rPr>
              <w:t>σ</w:t>
            </w:r>
            <w:r w:rsidR="00BE4BC4" w:rsidRPr="0032190F">
              <w:rPr>
                <w:sz w:val="20"/>
                <w:szCs w:val="20"/>
                <w:lang w:val="fr-FR"/>
              </w:rPr>
              <w:t xml:space="preserve"> (calibration OxCal 3.5) </w:t>
            </w:r>
            <w:r w:rsidRPr="0032190F">
              <w:rPr>
                <w:sz w:val="20"/>
                <w:szCs w:val="20"/>
                <w:lang w:val="fr-FR"/>
              </w:rPr>
              <w:t xml:space="preserve">datation qui souffre peut-être d’un effet plateau mais qui </w:t>
            </w:r>
            <w:r w:rsidR="002F5701" w:rsidRPr="0032190F">
              <w:rPr>
                <w:sz w:val="20"/>
                <w:szCs w:val="20"/>
                <w:lang w:val="fr-FR"/>
              </w:rPr>
              <w:t xml:space="preserve">reste acceptable en comparaison </w:t>
            </w:r>
            <w:r w:rsidRPr="0032190F">
              <w:rPr>
                <w:sz w:val="20"/>
                <w:szCs w:val="20"/>
                <w:lang w:val="fr-FR"/>
              </w:rPr>
              <w:t>d’integration du phénomène campaniforme (BIB 254 p. 296 (BIB 552)</w:t>
            </w:r>
            <w:r w:rsidR="00BE4BC4" w:rsidRPr="0032190F">
              <w:rPr>
                <w:sz w:val="20"/>
                <w:szCs w:val="20"/>
                <w:lang w:val="fr-FR"/>
              </w:rPr>
              <w:t xml:space="preserve">. Une datation a été obtenue pour ces niveaux : vers 2260-2150 av. </w:t>
            </w:r>
            <w:r w:rsidR="00BE4BC4" w:rsidRPr="00DB5974">
              <w:rPr>
                <w:sz w:val="20"/>
                <w:szCs w:val="20"/>
              </w:rPr>
              <w:t>J.-C. (BIB 1424 p. 545)</w:t>
            </w:r>
            <w:r w:rsidR="00B76ACA" w:rsidRPr="00DB5974">
              <w:rPr>
                <w:sz w:val="20"/>
                <w:szCs w:val="20"/>
              </w:rPr>
              <w:t>.</w:t>
            </w:r>
          </w:p>
        </w:tc>
        <w:tc>
          <w:tcPr>
            <w:tcW w:w="3428" w:type="dxa"/>
          </w:tcPr>
          <w:p w14:paraId="1754CDD1" w14:textId="77777777" w:rsidR="00337A94" w:rsidRPr="0032190F" w:rsidRDefault="00337A94" w:rsidP="00242C0F">
            <w:pPr>
              <w:jc w:val="both"/>
              <w:rPr>
                <w:sz w:val="20"/>
                <w:szCs w:val="20"/>
                <w:lang w:val="fr-FR"/>
              </w:rPr>
            </w:pPr>
            <w:r w:rsidRPr="0032190F">
              <w:rPr>
                <w:sz w:val="20"/>
                <w:szCs w:val="20"/>
                <w:lang w:val="fr-FR"/>
              </w:rPr>
              <w:t>Cordons larges de section convexe parfois aplatis, paroi des vases généralement épaisse. Un vase complet de morphologie ellipsoïdale avec u cordon médian muni d’une prise bilobée obtenue par découpe. Les languettes bilobées, pots tulipiformes à diamètres réduits, non décorés, portant parfois une languette se situent généralement à la base du remplissage (BIB 254 p. 294)</w:t>
            </w:r>
          </w:p>
        </w:tc>
      </w:tr>
    </w:tbl>
    <w:p w14:paraId="63FC791F" w14:textId="77777777" w:rsidR="00E05D7C" w:rsidRPr="0032190F" w:rsidRDefault="00E05D7C" w:rsidP="00242C0F">
      <w:pPr>
        <w:jc w:val="both"/>
        <w:rPr>
          <w:lang w:val="fr-FR"/>
        </w:rPr>
      </w:pPr>
    </w:p>
    <w:p w14:paraId="67BF82EF" w14:textId="4B634096" w:rsidR="004C5551" w:rsidRPr="0032190F" w:rsidRDefault="004C5551" w:rsidP="00242C0F">
      <w:pPr>
        <w:jc w:val="both"/>
        <w:rPr>
          <w:lang w:val="fr-FR"/>
        </w:rPr>
      </w:pPr>
      <w:r w:rsidRPr="0032190F">
        <w:rPr>
          <w:lang w:val="fr-FR"/>
        </w:rPr>
        <w:t>Il y a donc une succession très claire des étapes 2 et 3, bien datées par AMS : l’étape 2 correspond à la phase d’inclusion des modèles pointillés-géométriques dans un contexte apparenté aux phases finales de Remedello (</w:t>
      </w:r>
      <w:hyperlink r:id="rId1530" w:anchor="Sit_Colombare_Negrar" w:history="1">
        <w:r w:rsidR="004D0F26" w:rsidRPr="0032190F">
          <w:rPr>
            <w:rStyle w:val="Hyperlink"/>
            <w:lang w:val="fr-FR"/>
          </w:rPr>
          <w:t>Colombare di Negrar</w:t>
        </w:r>
      </w:hyperlink>
      <w:r w:rsidRPr="0032190F">
        <w:rPr>
          <w:lang w:val="fr-FR"/>
        </w:rPr>
        <w:t xml:space="preserve">, </w:t>
      </w:r>
      <w:r w:rsidR="00D723E4" w:rsidRPr="0032190F">
        <w:rPr>
          <w:lang w:val="fr-FR"/>
        </w:rPr>
        <w:t>(BIB 1073 p. 57 (BIB 1107</w:t>
      </w:r>
      <w:r w:rsidRPr="0032190F">
        <w:rPr>
          <w:lang w:val="fr-FR"/>
        </w:rPr>
        <w:t>)</w:t>
      </w:r>
      <w:r w:rsidR="00D723E4" w:rsidRPr="0032190F">
        <w:rPr>
          <w:lang w:val="fr-FR"/>
        </w:rPr>
        <w:t>)</w:t>
      </w:r>
      <w:r w:rsidRPr="0032190F">
        <w:rPr>
          <w:lang w:val="fr-FR"/>
        </w:rPr>
        <w:t xml:space="preserve"> et l’étape 3 à un Campaniforme rhodano</w:t>
      </w:r>
      <w:r w:rsidR="00E05D7C" w:rsidRPr="0032190F">
        <w:rPr>
          <w:lang w:val="fr-FR"/>
        </w:rPr>
        <w:t>-</w:t>
      </w:r>
      <w:r w:rsidRPr="0032190F">
        <w:rPr>
          <w:lang w:val="fr-FR"/>
        </w:rPr>
        <w:t xml:space="preserve">provençal « classique ». Ces installations sont par ailleurs marquées selon Brochier par des traces importantes de stabulation des bovidés </w:t>
      </w:r>
      <w:r w:rsidR="00D723E4" w:rsidRPr="0032190F">
        <w:rPr>
          <w:lang w:val="fr-FR"/>
        </w:rPr>
        <w:t xml:space="preserve">(BIB 1073 p. 57 </w:t>
      </w:r>
      <w:r w:rsidRPr="0032190F">
        <w:rPr>
          <w:lang w:val="fr-FR"/>
        </w:rPr>
        <w:t>(</w:t>
      </w:r>
      <w:r w:rsidR="00D723E4" w:rsidRPr="0032190F">
        <w:rPr>
          <w:lang w:val="fr-FR"/>
        </w:rPr>
        <w:t>BIB 980</w:t>
      </w:r>
      <w:r w:rsidRPr="0032190F">
        <w:rPr>
          <w:lang w:val="fr-FR"/>
        </w:rPr>
        <w:t>)</w:t>
      </w:r>
      <w:r w:rsidR="00D723E4" w:rsidRPr="0032190F">
        <w:rPr>
          <w:lang w:val="fr-FR"/>
        </w:rPr>
        <w:t>)</w:t>
      </w:r>
      <w:r w:rsidRPr="0032190F">
        <w:rPr>
          <w:lang w:val="fr-FR"/>
        </w:rPr>
        <w:t>.</w:t>
      </w:r>
    </w:p>
    <w:p w14:paraId="390F0183" w14:textId="77777777" w:rsidR="00BE4BC4" w:rsidRPr="0032190F" w:rsidRDefault="00BE4BC4" w:rsidP="00242C0F">
      <w:pPr>
        <w:jc w:val="both"/>
        <w:rPr>
          <w:lang w:val="fr-FR"/>
        </w:rPr>
      </w:pPr>
    </w:p>
    <w:p w14:paraId="0FB9CDA4" w14:textId="5FA2C73F" w:rsidR="00BE4BC4" w:rsidRPr="0032190F" w:rsidRDefault="00BE4BC4" w:rsidP="00242C0F">
      <w:pPr>
        <w:jc w:val="both"/>
        <w:rPr>
          <w:lang w:val="fr-FR"/>
        </w:rPr>
      </w:pPr>
      <w:r w:rsidRPr="0032190F">
        <w:rPr>
          <w:lang w:val="fr-FR"/>
        </w:rPr>
        <w:t xml:space="preserve">La chronologie campaniforme de Pendimoun est confirmée par la couche 13A de </w:t>
      </w:r>
      <w:bookmarkStart w:id="729" w:name="_Hlk140646305"/>
      <w:r w:rsidR="00125FA6">
        <w:fldChar w:fldCharType="begin"/>
      </w:r>
      <w:r w:rsidR="00125FA6" w:rsidRPr="001020B1">
        <w:rPr>
          <w:lang w:val="fr-FR"/>
        </w:rPr>
        <w:instrText>HYPERLINK "file:///C:\\Users\\Thomas%20Huet\\Desktop\\Documentation%20archéologique%20liée%20à%20la%20thèse\\Sites.docx" \l "Sit_Chauve_Souris"</w:instrText>
      </w:r>
      <w:r w:rsidR="00125FA6">
        <w:fldChar w:fldCharType="separate"/>
      </w:r>
      <w:r w:rsidRPr="0032190F">
        <w:rPr>
          <w:rStyle w:val="Hyperlink"/>
          <w:lang w:val="fr-FR"/>
        </w:rPr>
        <w:t>Donzère</w:t>
      </w:r>
      <w:r w:rsidR="00125FA6">
        <w:rPr>
          <w:rStyle w:val="Hyperlink"/>
          <w:lang w:val="fr-FR"/>
        </w:rPr>
        <w:fldChar w:fldCharType="end"/>
      </w:r>
      <w:r w:rsidRPr="0032190F">
        <w:rPr>
          <w:lang w:val="fr-FR"/>
        </w:rPr>
        <w:t xml:space="preserve"> </w:t>
      </w:r>
      <w:bookmarkEnd w:id="729"/>
      <w:r w:rsidRPr="0032190F">
        <w:rPr>
          <w:lang w:val="fr-FR"/>
        </w:rPr>
        <w:t xml:space="preserve">et la surface 2 de </w:t>
      </w:r>
      <w:hyperlink r:id="rId1531" w:anchor="Sit_Roynac_Serre" w:history="1">
        <w:r w:rsidRPr="0032190F">
          <w:rPr>
            <w:rStyle w:val="Hyperlink"/>
            <w:lang w:val="fr-FR"/>
          </w:rPr>
          <w:t>Roynac le Serre 1</w:t>
        </w:r>
      </w:hyperlink>
      <w:r w:rsidRPr="0032190F">
        <w:rPr>
          <w:lang w:val="fr-FR"/>
        </w:rPr>
        <w:t>(BIB 1424 p. 545)</w:t>
      </w:r>
    </w:p>
    <w:p w14:paraId="6612D841" w14:textId="77777777" w:rsidR="00A9096B" w:rsidRPr="0032190F" w:rsidRDefault="00A9096B" w:rsidP="00242C0F">
      <w:pPr>
        <w:jc w:val="both"/>
        <w:rPr>
          <w:lang w:val="fr-FR"/>
        </w:rPr>
      </w:pPr>
    </w:p>
    <w:p w14:paraId="7BFF20FB" w14:textId="77777777" w:rsidR="00651556" w:rsidRPr="0032190F" w:rsidRDefault="00651556" w:rsidP="00242C0F">
      <w:pPr>
        <w:pStyle w:val="Heading2"/>
      </w:pPr>
      <w:r w:rsidRPr="0032190F">
        <w:t>Ecologie et économie autour du site de Pendimoun</w:t>
      </w:r>
    </w:p>
    <w:p w14:paraId="05A1488E" w14:textId="77777777" w:rsidR="00651556" w:rsidRPr="0032190F" w:rsidRDefault="00651556" w:rsidP="00242C0F">
      <w:pPr>
        <w:jc w:val="both"/>
        <w:rPr>
          <w:lang w:val="fr-FR"/>
        </w:rPr>
      </w:pPr>
    </w:p>
    <w:p w14:paraId="17691D5F" w14:textId="5DE25930" w:rsidR="00651556" w:rsidRPr="0032190F" w:rsidRDefault="00651556" w:rsidP="00242C0F">
      <w:pPr>
        <w:jc w:val="both"/>
        <w:rPr>
          <w:lang w:val="fr-FR"/>
        </w:rPr>
      </w:pPr>
      <w:r w:rsidRPr="0032190F">
        <w:rPr>
          <w:lang w:val="fr-FR"/>
        </w:rPr>
        <w:t xml:space="preserve">Le diagramme anthracologique montre l’importance des chênes à feuillage caduc (Quercuc f.c.) de l’Epipaléolithique au </w:t>
      </w:r>
      <w:hyperlink r:id="rId1532" w:anchor="Cul_Neo_Moyen" w:history="1">
        <w:r w:rsidRPr="0032190F">
          <w:rPr>
            <w:rStyle w:val="Hyperlink"/>
            <w:lang w:val="fr-FR"/>
          </w:rPr>
          <w:t>Néolithique moyen</w:t>
        </w:r>
      </w:hyperlink>
      <w:r w:rsidRPr="0032190F">
        <w:rPr>
          <w:lang w:val="fr-FR"/>
        </w:rPr>
        <w:t xml:space="preserve"> et le déveeloppement progressif du chê</w:t>
      </w:r>
      <w:r w:rsidR="002F5701" w:rsidRPr="0032190F">
        <w:rPr>
          <w:lang w:val="fr-FR"/>
        </w:rPr>
        <w:t>n</w:t>
      </w:r>
      <w:r w:rsidRPr="0032190F">
        <w:rPr>
          <w:lang w:val="fr-FR"/>
        </w:rPr>
        <w:t>e vert ds cette période (BIB 241 p. 402). L’agriculture est attestée par des restes d’orge et de blé vétu (amidonnier). L’industrie lithique comprend des segment</w:t>
      </w:r>
      <w:r w:rsidR="00D3544B" w:rsidRPr="0032190F">
        <w:rPr>
          <w:lang w:val="fr-FR"/>
        </w:rPr>
        <w:t>s</w:t>
      </w:r>
      <w:r w:rsidRPr="0032190F">
        <w:rPr>
          <w:lang w:val="fr-FR"/>
        </w:rPr>
        <w:t xml:space="preserve"> de silex (lames de faucilles) et des forets réalisés sur des galets. L’élevage concerne le mouton. Les activités de chasse ne semblent pas avoir substantiellement fourni les ressources de ces habitants. (BIB 126 p. 33-34). La présence de concrétions sphérolithiques montre que l’abri à servit de lieu de parcage pour de petits ruminents : mouton (niveaux Impressa 5800-5600). Entre 5500 et 4900, le bœuf domestique est représenté (niveaux Cardial 5500-4900). Le porc est attesté dès 5100. Les </w:t>
      </w:r>
      <w:hyperlink r:id="rId1533" w:anchor="Cul_VBQ" w:history="1">
        <w:r w:rsidRPr="0032190F">
          <w:rPr>
            <w:rStyle w:val="Hyperlink"/>
            <w:lang w:val="fr-FR"/>
          </w:rPr>
          <w:t>Vases à Bouche Carrée</w:t>
        </w:r>
      </w:hyperlink>
      <w:r w:rsidRPr="0032190F">
        <w:rPr>
          <w:lang w:val="fr-FR"/>
        </w:rPr>
        <w:t xml:space="preserve"> sont attestée précocemment vers 5100 et montre une continuité des technique avec la Cardial ancien (Binder)</w:t>
      </w:r>
    </w:p>
    <w:p w14:paraId="36987850" w14:textId="77777777" w:rsidR="00651556" w:rsidRDefault="00651556" w:rsidP="00242C0F">
      <w:pPr>
        <w:jc w:val="both"/>
        <w:rPr>
          <w:lang w:val="fr-FR"/>
        </w:rPr>
      </w:pPr>
    </w:p>
    <w:p w14:paraId="124C74C0" w14:textId="77777777" w:rsidR="004B2893" w:rsidRDefault="004B2893" w:rsidP="004B2893">
      <w:pPr>
        <w:pStyle w:val="Heading2"/>
      </w:pPr>
      <w:r>
        <w:t>Diète</w:t>
      </w:r>
    </w:p>
    <w:p w14:paraId="1A279B81" w14:textId="77777777" w:rsidR="004B2893" w:rsidRPr="0032190F" w:rsidRDefault="004B2893" w:rsidP="00242C0F">
      <w:pPr>
        <w:jc w:val="both"/>
        <w:rPr>
          <w:lang w:val="fr-FR"/>
        </w:rPr>
      </w:pPr>
    </w:p>
    <w:p w14:paraId="7C856EB7" w14:textId="745E3753" w:rsidR="00651556" w:rsidRDefault="00651556" w:rsidP="00242C0F">
      <w:pPr>
        <w:jc w:val="both"/>
        <w:rPr>
          <w:lang w:val="fr-FR"/>
        </w:rPr>
      </w:pPr>
      <w:r w:rsidRPr="0032190F">
        <w:rPr>
          <w:lang w:val="fr-FR"/>
        </w:rPr>
        <w:t xml:space="preserve">L’analyse de la </w:t>
      </w:r>
      <w:hyperlink r:id="rId1534" w:anchor="ESP_Isotopes_anal_diete" w:history="1">
        <w:r w:rsidRPr="004B2893">
          <w:rPr>
            <w:rStyle w:val="Hyperlink"/>
            <w:lang w:val="fr-FR"/>
          </w:rPr>
          <w:t>diète</w:t>
        </w:r>
      </w:hyperlink>
      <w:r w:rsidRPr="0032190F">
        <w:rPr>
          <w:lang w:val="fr-FR"/>
        </w:rPr>
        <w:t xml:space="preserve"> par rapport </w:t>
      </w:r>
      <w:r w:rsidRPr="0032190F">
        <w:rPr>
          <w:vertAlign w:val="superscript"/>
          <w:lang w:val="fr-FR"/>
        </w:rPr>
        <w:t>13</w:t>
      </w:r>
      <w:r w:rsidRPr="0032190F">
        <w:rPr>
          <w:lang w:val="fr-FR"/>
        </w:rPr>
        <w:t>C/</w:t>
      </w:r>
      <w:r w:rsidRPr="0032190F">
        <w:rPr>
          <w:vertAlign w:val="superscript"/>
          <w:lang w:val="fr-FR"/>
        </w:rPr>
        <w:t>15</w:t>
      </w:r>
      <w:r w:rsidRPr="0032190F">
        <w:rPr>
          <w:lang w:val="fr-FR"/>
        </w:rPr>
        <w:t>N montre un apport quasiménet nul des produits maritimes et une prévalence de la nourriture carnée (Binder)</w:t>
      </w:r>
      <w:r w:rsidR="004B2893">
        <w:rPr>
          <w:lang w:val="fr-FR"/>
        </w:rPr>
        <w:t xml:space="preserve"> </w:t>
      </w:r>
    </w:p>
    <w:p w14:paraId="25F54DEE" w14:textId="77777777" w:rsidR="00C1082E" w:rsidRPr="0032190F" w:rsidRDefault="00C1082E" w:rsidP="00C1082E">
      <w:pPr>
        <w:jc w:val="both"/>
        <w:rPr>
          <w:lang w:val="fr-FR"/>
        </w:rPr>
      </w:pPr>
      <w:r>
        <w:rPr>
          <w:lang w:val="fr-FR"/>
        </w:rPr>
        <w:lastRenderedPageBreak/>
        <w:br/>
      </w:r>
    </w:p>
    <w:p w14:paraId="4EBB6938" w14:textId="77777777" w:rsidR="00651556" w:rsidRPr="0032190F" w:rsidRDefault="00651556" w:rsidP="00242C0F">
      <w:pPr>
        <w:jc w:val="both"/>
        <w:rPr>
          <w:lang w:val="fr-FR"/>
        </w:rPr>
      </w:pPr>
    </w:p>
    <w:p w14:paraId="06C0674F" w14:textId="77777777" w:rsidR="0091410F" w:rsidRPr="0032190F" w:rsidRDefault="0044254F" w:rsidP="00242C0F">
      <w:pPr>
        <w:pStyle w:val="Heading2"/>
      </w:pPr>
      <w:r w:rsidRPr="0032190F">
        <w:t>I</w:t>
      </w:r>
      <w:r w:rsidR="0091410F" w:rsidRPr="0032190F">
        <w:t>ndustrie lithique</w:t>
      </w:r>
    </w:p>
    <w:p w14:paraId="1E47ECA3" w14:textId="77777777" w:rsidR="0091410F" w:rsidRPr="0032190F" w:rsidRDefault="0091410F" w:rsidP="00242C0F">
      <w:pPr>
        <w:jc w:val="both"/>
        <w:rPr>
          <w:lang w:val="fr-FR"/>
        </w:rPr>
      </w:pPr>
    </w:p>
    <w:p w14:paraId="484DDFC3" w14:textId="08788549" w:rsidR="00B922E9" w:rsidRPr="0032190F" w:rsidRDefault="0091410F" w:rsidP="00242C0F">
      <w:pPr>
        <w:jc w:val="both"/>
        <w:rPr>
          <w:lang w:val="fr-FR"/>
        </w:rPr>
      </w:pPr>
      <w:r w:rsidRPr="0032190F">
        <w:rPr>
          <w:lang w:val="fr-FR"/>
        </w:rPr>
        <w:t>Bien que rare pour les niveaux du Néolithique final – Campaniforme, on observe un petit ensemble de pièces taillées (lame de faucille, lamelle à chanfreain deux segments de cercle) dans des silex fins bioclastiques, gris clair, brun rouge ou j</w:t>
      </w:r>
      <w:r w:rsidR="00B90395" w:rsidRPr="0032190F">
        <w:rPr>
          <w:lang w:val="fr-FR"/>
        </w:rPr>
        <w:t>au</w:t>
      </w:r>
      <w:r w:rsidRPr="0032190F">
        <w:rPr>
          <w:lang w:val="fr-FR"/>
        </w:rPr>
        <w:t>ne vif présentant de fortes similitudes avec les silex alpins de Lombardie et de Vénétie (BIB 254 p. 396 et BIB 344) (</w:t>
      </w:r>
      <w:hyperlink r:id="rId1535" w:anchor="Sit_Monti_Lessini" w:history="1">
        <w:r w:rsidRPr="0032190F">
          <w:rPr>
            <w:rStyle w:val="Hyperlink"/>
            <w:lang w:val="fr-FR"/>
          </w:rPr>
          <w:t>Monti Lessini</w:t>
        </w:r>
      </w:hyperlink>
      <w:r w:rsidRPr="0032190F">
        <w:rPr>
          <w:lang w:val="fr-FR"/>
        </w:rPr>
        <w:t xml:space="preserve">). </w:t>
      </w:r>
    </w:p>
    <w:p w14:paraId="6E8E1EAB" w14:textId="77777777" w:rsidR="00B922E9" w:rsidRPr="0032190F" w:rsidRDefault="00B922E9" w:rsidP="00242C0F">
      <w:pPr>
        <w:jc w:val="both"/>
        <w:rPr>
          <w:lang w:val="fr-FR"/>
        </w:rPr>
      </w:pPr>
    </w:p>
    <w:p w14:paraId="5D3B765D" w14:textId="5945B9AB" w:rsidR="0091410F" w:rsidRDefault="0091410F" w:rsidP="00242C0F">
      <w:pPr>
        <w:jc w:val="both"/>
        <w:rPr>
          <w:lang w:val="fr-FR"/>
        </w:rPr>
      </w:pPr>
      <w:r w:rsidRPr="0032190F">
        <w:rPr>
          <w:lang w:val="fr-FR"/>
        </w:rPr>
        <w:t xml:space="preserve">On peut rapprocher </w:t>
      </w:r>
      <w:r w:rsidR="00C10EF5" w:rsidRPr="0032190F">
        <w:rPr>
          <w:lang w:val="fr-FR"/>
        </w:rPr>
        <w:t>l</w:t>
      </w:r>
      <w:r w:rsidRPr="0032190F">
        <w:rPr>
          <w:lang w:val="fr-FR"/>
        </w:rPr>
        <w:t xml:space="preserve">e silex </w:t>
      </w:r>
      <w:r w:rsidR="00C10EF5" w:rsidRPr="0032190F">
        <w:rPr>
          <w:lang w:val="fr-FR"/>
        </w:rPr>
        <w:t xml:space="preserve">ayant servi pour les segments </w:t>
      </w:r>
      <w:r w:rsidRPr="0032190F">
        <w:rPr>
          <w:lang w:val="fr-FR"/>
        </w:rPr>
        <w:t xml:space="preserve">de celui trouvé dans la </w:t>
      </w:r>
      <w:hyperlink r:id="rId1536" w:anchor="Sit_Cumba_Rat" w:history="1">
        <w:r w:rsidRPr="0032190F">
          <w:rPr>
            <w:rStyle w:val="Hyperlink"/>
            <w:lang w:val="fr-FR"/>
          </w:rPr>
          <w:t>grotte de la Cumba</w:t>
        </w:r>
      </w:hyperlink>
      <w:r w:rsidRPr="0032190F">
        <w:rPr>
          <w:lang w:val="fr-FR"/>
        </w:rPr>
        <w:t xml:space="preserve"> à Levens (Alpes-Maritimes) </w:t>
      </w:r>
      <w:r w:rsidR="00C10EF5" w:rsidRPr="0032190F">
        <w:rPr>
          <w:lang w:val="fr-FR"/>
        </w:rPr>
        <w:t xml:space="preserve">en contexte campaniforme sépulcral </w:t>
      </w:r>
      <w:r w:rsidRPr="0032190F">
        <w:rPr>
          <w:lang w:val="fr-FR"/>
        </w:rPr>
        <w:t>(BIB 254 p. 396 et 346)</w:t>
      </w:r>
    </w:p>
    <w:p w14:paraId="4D38AB85" w14:textId="77777777" w:rsidR="006F6AD3" w:rsidRDefault="006F6AD3" w:rsidP="00242C0F">
      <w:pPr>
        <w:jc w:val="both"/>
        <w:rPr>
          <w:lang w:val="fr-FR"/>
        </w:rPr>
      </w:pPr>
    </w:p>
    <w:p w14:paraId="1218F013" w14:textId="4E588A67" w:rsidR="00EA05BF" w:rsidRDefault="00EA05BF" w:rsidP="00242C0F">
      <w:pPr>
        <w:jc w:val="both"/>
        <w:rPr>
          <w:lang w:val="fr-FR"/>
        </w:rPr>
      </w:pPr>
      <w:r>
        <w:rPr>
          <w:lang w:val="fr-FR"/>
        </w:rPr>
        <w:t>Galets d'</w:t>
      </w:r>
      <w:hyperlink r:id="rId1537" w:anchor="Sit_Ciotti" w:history="1">
        <w:r w:rsidRPr="009A0C25">
          <w:rPr>
            <w:rStyle w:val="Hyperlink"/>
            <w:lang w:val="fr-FR"/>
          </w:rPr>
          <w:t>Ichioti</w:t>
        </w:r>
      </w:hyperlink>
      <w:r>
        <w:rPr>
          <w:lang w:val="fr-FR"/>
        </w:rPr>
        <w:t xml:space="preserve"> (Mortola) comme à </w:t>
      </w:r>
      <w:hyperlink r:id="rId1538" w:anchor="Sit_Arene_Candide" w:history="1">
        <w:r w:rsidRPr="00EA05BF">
          <w:rPr>
            <w:rStyle w:val="Hyperlink"/>
            <w:lang w:val="fr-FR"/>
          </w:rPr>
          <w:t>Arene Candide</w:t>
        </w:r>
      </w:hyperlink>
      <w:r>
        <w:rPr>
          <w:lang w:val="fr-FR"/>
        </w:rPr>
        <w:t xml:space="preserve"> mais traités différemment (Binder com. pers.)</w:t>
      </w:r>
    </w:p>
    <w:p w14:paraId="61BECBD0" w14:textId="77777777" w:rsidR="00EA05BF" w:rsidRDefault="00EA05BF" w:rsidP="00242C0F">
      <w:pPr>
        <w:jc w:val="both"/>
        <w:rPr>
          <w:lang w:val="fr-FR"/>
        </w:rPr>
      </w:pPr>
    </w:p>
    <w:p w14:paraId="6F9DCC44" w14:textId="6E62B3F5" w:rsidR="006F6AD3" w:rsidRPr="0032190F" w:rsidRDefault="006F6AD3" w:rsidP="00242C0F">
      <w:pPr>
        <w:jc w:val="both"/>
        <w:rPr>
          <w:lang w:val="fr-FR"/>
        </w:rPr>
      </w:pPr>
      <w:r>
        <w:rPr>
          <w:lang w:val="fr-FR"/>
        </w:rPr>
        <w:t xml:space="preserve">v. </w:t>
      </w:r>
      <w:hyperlink r:id="rId1539" w:anchor="Sit_Chautard" w:history="1">
        <w:r w:rsidRPr="006F6AD3">
          <w:rPr>
            <w:rStyle w:val="Hyperlink"/>
            <w:lang w:val="fr-FR"/>
          </w:rPr>
          <w:t>Chautard</w:t>
        </w:r>
      </w:hyperlink>
    </w:p>
    <w:p w14:paraId="13B24783" w14:textId="77777777" w:rsidR="0091410F" w:rsidRPr="0032190F" w:rsidRDefault="0091410F" w:rsidP="00242C0F">
      <w:pPr>
        <w:jc w:val="both"/>
        <w:rPr>
          <w:lang w:val="fr-FR"/>
        </w:rPr>
      </w:pPr>
    </w:p>
    <w:p w14:paraId="396E3B57" w14:textId="77777777" w:rsidR="00362813" w:rsidRPr="0032190F" w:rsidRDefault="0044254F" w:rsidP="00242C0F">
      <w:pPr>
        <w:pStyle w:val="Heading2"/>
      </w:pPr>
      <w:r w:rsidRPr="0032190F">
        <w:t>S</w:t>
      </w:r>
      <w:r w:rsidR="00362813" w:rsidRPr="0032190F">
        <w:t>épultures</w:t>
      </w:r>
    </w:p>
    <w:p w14:paraId="54E74EC6" w14:textId="77777777" w:rsidR="00362813" w:rsidRPr="0032190F" w:rsidRDefault="00362813" w:rsidP="00242C0F">
      <w:pPr>
        <w:jc w:val="both"/>
        <w:rPr>
          <w:lang w:val="fr-FR"/>
        </w:rPr>
      </w:pPr>
    </w:p>
    <w:p w14:paraId="48C5D76C" w14:textId="77777777" w:rsidR="00F63FA1" w:rsidRPr="0032190F" w:rsidRDefault="00F63FA1" w:rsidP="00242C0F">
      <w:pPr>
        <w:jc w:val="both"/>
        <w:rPr>
          <w:lang w:val="fr-FR"/>
        </w:rPr>
      </w:pPr>
      <w:r w:rsidRPr="0032190F">
        <w:rPr>
          <w:lang w:val="fr-FR"/>
        </w:rPr>
        <w:t>La céramique est associée au contexte sépulcral (tombes F1, F2,…) à partir de 5475 (datation du collagène). Visiblement un effort de signalisation d’une tombe a été mis en œuvre : gros bloc polyédrique recouvert de colorant rouge, muret qui nivelle la pente naturelle du site. On propose que la sépulture été recouverte d’un coffrage en matière périssable qui s’est désagrégé dans un second temps, laissant au cadavre le temps de se décomposer dans un espace vide (comme le suggère les connexions anatomiques lâches de ses membres).</w:t>
      </w:r>
    </w:p>
    <w:p w14:paraId="68E62DBD" w14:textId="77777777" w:rsidR="00BB0E2A" w:rsidRPr="0032190F" w:rsidRDefault="00BB0E2A" w:rsidP="00242C0F">
      <w:pPr>
        <w:ind w:left="709"/>
        <w:jc w:val="both"/>
        <w:rPr>
          <w:lang w:val="fr-FR"/>
        </w:rPr>
      </w:pPr>
      <w:r w:rsidRPr="0032190F">
        <w:rPr>
          <w:lang w:val="fr-FR"/>
        </w:rPr>
        <w:t>-une femme avec éventuellement les mains liées et un trous sur le haut du temporal lui ayant donné la mort</w:t>
      </w:r>
    </w:p>
    <w:p w14:paraId="61758DE4" w14:textId="77777777" w:rsidR="00BB0E2A" w:rsidRPr="0032190F" w:rsidRDefault="00BB0E2A" w:rsidP="00242C0F">
      <w:pPr>
        <w:ind w:left="709"/>
        <w:jc w:val="both"/>
        <w:rPr>
          <w:lang w:val="fr-FR"/>
        </w:rPr>
      </w:pPr>
      <w:r w:rsidRPr="0032190F">
        <w:rPr>
          <w:lang w:val="fr-FR"/>
        </w:rPr>
        <w:t>-un sujet souffrant d’une tuberculose oseuse maladie due au contact prolongé avec les animaux avec un fémur diforme et des restes de marte (à l’instar d’Arene Candide)</w:t>
      </w:r>
    </w:p>
    <w:p w14:paraId="75D142AF" w14:textId="77777777" w:rsidR="00EE51BD" w:rsidRDefault="00EE51BD" w:rsidP="00242C0F">
      <w:pPr>
        <w:jc w:val="both"/>
        <w:rPr>
          <w:lang w:val="fr-FR"/>
        </w:rPr>
      </w:pPr>
      <w:r w:rsidRPr="0032190F">
        <w:rPr>
          <w:lang w:val="fr-FR"/>
        </w:rPr>
        <w:br/>
        <w:t>De récentes analyses de l’ADN mitochondrial de 2 individus de Pendimoun ont clairement montré l’origine Proche-orientale de l’un d’entre eux (D. Binder com. pers.)</w:t>
      </w:r>
    </w:p>
    <w:p w14:paraId="77F83220" w14:textId="77777777" w:rsidR="00AD6887" w:rsidRDefault="00AD6887" w:rsidP="00242C0F">
      <w:pPr>
        <w:jc w:val="both"/>
        <w:rPr>
          <w:lang w:val="fr-FR"/>
        </w:rPr>
      </w:pPr>
    </w:p>
    <w:p w14:paraId="07A7EDE4" w14:textId="00DA91DE" w:rsidR="00AD6887" w:rsidRPr="0032190F" w:rsidRDefault="00AD6887" w:rsidP="00242C0F">
      <w:pPr>
        <w:jc w:val="both"/>
        <w:rPr>
          <w:lang w:val="fr-FR"/>
        </w:rPr>
      </w:pPr>
      <w:r>
        <w:rPr>
          <w:lang w:val="fr-FR"/>
        </w:rPr>
        <w:t xml:space="preserve">Phase funéraire de Pendimoun: faciès </w:t>
      </w:r>
      <w:hyperlink r:id="rId1540" w:anchor="Cul_Filiestru_Basi_Pienza" w:history="1">
        <w:r w:rsidR="002A11F2" w:rsidRPr="002A11F2">
          <w:rPr>
            <w:rStyle w:val="Hyperlink"/>
            <w:lang w:val="fr-FR"/>
          </w:rPr>
          <w:t xml:space="preserve">C. </w:t>
        </w:r>
        <w:r w:rsidR="00EC57B9">
          <w:rPr>
            <w:rStyle w:val="Hyperlink"/>
            <w:lang w:val="fr-FR"/>
          </w:rPr>
          <w:t>BFP</w:t>
        </w:r>
      </w:hyperlink>
      <w:r w:rsidR="002A11F2" w:rsidRPr="002A11F2">
        <w:rPr>
          <w:lang w:val="fr-FR"/>
        </w:rPr>
        <w:t xml:space="preserve"> </w:t>
      </w:r>
      <w:r>
        <w:rPr>
          <w:lang w:val="fr-FR"/>
        </w:rPr>
        <w:t>(BIB 2696)</w:t>
      </w:r>
    </w:p>
    <w:p w14:paraId="505DE578" w14:textId="77777777" w:rsidR="00083469" w:rsidRPr="0032190F" w:rsidRDefault="00083469" w:rsidP="00242C0F">
      <w:pPr>
        <w:jc w:val="both"/>
        <w:rPr>
          <w:lang w:val="fr-FR"/>
        </w:rPr>
      </w:pPr>
    </w:p>
    <w:p w14:paraId="3D391BCA" w14:textId="2C8B079E" w:rsidR="00083469" w:rsidRPr="0077212E" w:rsidRDefault="00916EE2" w:rsidP="00242C0F">
      <w:pPr>
        <w:jc w:val="both"/>
        <w:rPr>
          <w:lang w:val="es-ES"/>
        </w:rPr>
      </w:pPr>
      <w:r w:rsidRPr="0077212E">
        <w:rPr>
          <w:lang w:val="es-ES"/>
        </w:rPr>
        <w:t xml:space="preserve">v. &lt; </w:t>
      </w:r>
      <w:hyperlink r:id="rId1541" w:anchor="Sit_Rosheim" w:history="1">
        <w:r w:rsidRPr="0077212E">
          <w:rPr>
            <w:rStyle w:val="Hyperlink"/>
            <w:lang w:val="es-ES"/>
          </w:rPr>
          <w:t>Rosheim</w:t>
        </w:r>
      </w:hyperlink>
      <w:r w:rsidR="008D485F" w:rsidRPr="0077212E">
        <w:rPr>
          <w:lang w:val="es-ES"/>
        </w:rPr>
        <w:t>,</w:t>
      </w:r>
      <w:r w:rsidRPr="0077212E">
        <w:rPr>
          <w:lang w:val="es-ES"/>
        </w:rPr>
        <w:t xml:space="preserve"> &gt;</w:t>
      </w:r>
    </w:p>
    <w:p w14:paraId="52EBDD23" w14:textId="77777777" w:rsidR="00C1082E" w:rsidRPr="0077212E" w:rsidRDefault="00C1082E" w:rsidP="00242C0F">
      <w:pPr>
        <w:jc w:val="both"/>
        <w:rPr>
          <w:lang w:val="es-ES"/>
        </w:rPr>
      </w:pPr>
    </w:p>
    <w:p w14:paraId="3D8F6FDE" w14:textId="77777777" w:rsidR="005D09A1" w:rsidRPr="00426FF9" w:rsidRDefault="007B4F6C" w:rsidP="00426FF9">
      <w:pPr>
        <w:pStyle w:val="Heading1"/>
        <w:rPr>
          <w:lang w:val="es-ES"/>
        </w:rPr>
      </w:pPr>
      <w:bookmarkStart w:id="730" w:name="Sit_Abeurador"/>
      <w:r w:rsidRPr="00426FF9">
        <w:rPr>
          <w:lang w:val="es-ES"/>
        </w:rPr>
        <w:t>ABEURADOR</w:t>
      </w:r>
    </w:p>
    <w:bookmarkEnd w:id="730"/>
    <w:p w14:paraId="42C35D8F" w14:textId="77777777" w:rsidR="00E55110" w:rsidRPr="0077212E" w:rsidRDefault="00BE6107" w:rsidP="00242C0F">
      <w:pPr>
        <w:jc w:val="both"/>
        <w:rPr>
          <w:i/>
          <w:lang w:val="es-ES"/>
        </w:rPr>
      </w:pPr>
      <w:r w:rsidRPr="0077212E">
        <w:rPr>
          <w:i/>
          <w:lang w:val="es-ES"/>
        </w:rPr>
        <w:t>(Conques, Aude)</w:t>
      </w:r>
    </w:p>
    <w:p w14:paraId="5BE8FC7B" w14:textId="77777777" w:rsidR="00BE6107" w:rsidRPr="0077212E" w:rsidRDefault="00BE6107" w:rsidP="00242C0F">
      <w:pPr>
        <w:jc w:val="both"/>
        <w:rPr>
          <w:lang w:val="es-ES"/>
        </w:rPr>
      </w:pPr>
    </w:p>
    <w:p w14:paraId="142AEA1B" w14:textId="2697D5B9" w:rsidR="005D09A1" w:rsidRPr="0032190F" w:rsidRDefault="005D09A1" w:rsidP="00242C0F">
      <w:pPr>
        <w:jc w:val="both"/>
        <w:rPr>
          <w:lang w:val="fr-FR"/>
        </w:rPr>
      </w:pPr>
      <w:r w:rsidRPr="0032190F">
        <w:rPr>
          <w:lang w:val="fr-FR"/>
        </w:rPr>
        <w:t xml:space="preserve">Les niveaux </w:t>
      </w:r>
      <w:hyperlink r:id="rId1542" w:anchor="Cul_Mesolithique" w:history="1">
        <w:r w:rsidRPr="0032190F">
          <w:rPr>
            <w:rStyle w:val="Hyperlink"/>
            <w:lang w:val="fr-FR"/>
          </w:rPr>
          <w:t>mésolithiques</w:t>
        </w:r>
      </w:hyperlink>
      <w:r w:rsidRPr="0032190F">
        <w:rPr>
          <w:lang w:val="fr-FR"/>
        </w:rPr>
        <w:t xml:space="preserve"> de l’abri de l’Abeurador </w:t>
      </w:r>
      <w:r w:rsidR="00795EED" w:rsidRPr="0032190F">
        <w:rPr>
          <w:lang w:val="fr-FR"/>
        </w:rPr>
        <w:t xml:space="preserve">(Félines-Minervois, </w:t>
      </w:r>
      <w:r w:rsidRPr="0032190F">
        <w:rPr>
          <w:lang w:val="fr-FR"/>
        </w:rPr>
        <w:t>Hérault</w:t>
      </w:r>
      <w:r w:rsidR="00795EED" w:rsidRPr="0032190F">
        <w:rPr>
          <w:lang w:val="fr-FR"/>
        </w:rPr>
        <w:t>)</w:t>
      </w:r>
      <w:r w:rsidR="0068210D" w:rsidRPr="0032190F">
        <w:rPr>
          <w:lang w:val="fr-FR"/>
        </w:rPr>
        <w:t xml:space="preserve">, </w:t>
      </w:r>
      <w:r w:rsidR="0068210D" w:rsidRPr="0032190F">
        <w:rPr>
          <w:i/>
          <w:lang w:val="fr-FR"/>
        </w:rPr>
        <w:t xml:space="preserve">en face de </w:t>
      </w:r>
      <w:hyperlink r:id="rId1543" w:anchor="Sit_Font_Juvenal" w:history="1">
        <w:r w:rsidR="0068210D" w:rsidRPr="0032190F">
          <w:rPr>
            <w:rStyle w:val="Hyperlink"/>
            <w:i/>
            <w:lang w:val="fr-FR"/>
          </w:rPr>
          <w:t>Fontjuvénal</w:t>
        </w:r>
      </w:hyperlink>
      <w:r w:rsidR="0068210D" w:rsidRPr="0032190F">
        <w:rPr>
          <w:lang w:val="fr-FR"/>
        </w:rPr>
        <w:t>,</w:t>
      </w:r>
      <w:r w:rsidRPr="0032190F">
        <w:rPr>
          <w:lang w:val="fr-FR"/>
        </w:rPr>
        <w:t xml:space="preserve"> ont livré des quantités de légumineuses sauvages (autochtones et spontanées) telles des vesces, des jarosses, des lentilles, des pois et des pois-chiches. Les quantités et les dimensions de ces plantes témoignent d’une cueillette intensive accompagnée de pratiques favorisant leur croissance (brûlis) (</w:t>
      </w:r>
      <w:r w:rsidR="0070027E" w:rsidRPr="0032190F">
        <w:rPr>
          <w:lang w:val="fr-FR"/>
        </w:rPr>
        <w:t>BIB</w:t>
      </w:r>
      <w:r w:rsidRPr="0032190F">
        <w:rPr>
          <w:lang w:val="fr-FR"/>
        </w:rPr>
        <w:t xml:space="preserve"> 212 p. 17)</w:t>
      </w:r>
      <w:r w:rsidR="0068210D" w:rsidRPr="0032190F">
        <w:rPr>
          <w:lang w:val="fr-FR"/>
        </w:rPr>
        <w:t>.</w:t>
      </w:r>
    </w:p>
    <w:p w14:paraId="4D63C51B" w14:textId="77777777" w:rsidR="0068210D" w:rsidRPr="0032190F" w:rsidRDefault="007B4F6C" w:rsidP="00242C0F">
      <w:pPr>
        <w:jc w:val="both"/>
        <w:rPr>
          <w:lang w:val="fr-FR"/>
        </w:rPr>
      </w:pPr>
      <w:r w:rsidRPr="0032190F">
        <w:rPr>
          <w:lang w:val="fr-FR"/>
        </w:rPr>
        <w:t>Cardial (BIB 2459)</w:t>
      </w:r>
    </w:p>
    <w:p w14:paraId="078D7899" w14:textId="77777777" w:rsidR="0068210D" w:rsidRPr="0032190F" w:rsidRDefault="0068210D" w:rsidP="00242C0F">
      <w:pPr>
        <w:jc w:val="both"/>
        <w:rPr>
          <w:lang w:val="fr-FR"/>
        </w:rPr>
      </w:pPr>
      <w:r w:rsidRPr="0032190F">
        <w:rPr>
          <w:lang w:val="fr-FR"/>
        </w:rPr>
        <w:t>Ce site a livré un diagramme antrhacologique célèbre montrant :</w:t>
      </w:r>
    </w:p>
    <w:p w14:paraId="59584C9D" w14:textId="77777777" w:rsidR="0068210D" w:rsidRPr="0032190F" w:rsidRDefault="0068210D" w:rsidP="00242C0F">
      <w:pPr>
        <w:ind w:left="705"/>
        <w:jc w:val="both"/>
        <w:rPr>
          <w:lang w:val="fr-FR"/>
        </w:rPr>
      </w:pPr>
      <w:r w:rsidRPr="0032190F">
        <w:rPr>
          <w:lang w:val="fr-FR"/>
        </w:rPr>
        <w:t xml:space="preserve">-la décroissance rapide de la chénaie mixte à partir du Néolithique moyen et le passage vers une forêt de taillis (résultat de plusieurs coupes) </w:t>
      </w:r>
    </w:p>
    <w:p w14:paraId="2B80045E" w14:textId="77777777" w:rsidR="0068210D" w:rsidRPr="0032190F" w:rsidRDefault="0068210D" w:rsidP="00242C0F">
      <w:pPr>
        <w:jc w:val="both"/>
        <w:rPr>
          <w:lang w:val="fr-FR"/>
        </w:rPr>
      </w:pPr>
      <w:r w:rsidRPr="0032190F">
        <w:rPr>
          <w:lang w:val="fr-FR"/>
        </w:rPr>
        <w:t>(C. Delhon com. pers.)</w:t>
      </w:r>
    </w:p>
    <w:p w14:paraId="6934621D" w14:textId="77777777" w:rsidR="00A410B5" w:rsidRDefault="00A410B5" w:rsidP="00242C0F">
      <w:pPr>
        <w:jc w:val="both"/>
        <w:rPr>
          <w:lang w:val="fr-FR"/>
        </w:rPr>
      </w:pPr>
    </w:p>
    <w:p w14:paraId="19A4D5D1" w14:textId="77777777" w:rsidR="00BE6107" w:rsidRDefault="00BE6107" w:rsidP="00242C0F">
      <w:pPr>
        <w:jc w:val="both"/>
        <w:rPr>
          <w:lang w:val="fr-FR"/>
        </w:rPr>
      </w:pPr>
      <w:r>
        <w:rPr>
          <w:lang w:val="fr-FR"/>
        </w:rPr>
        <w:t>couche 3: Mésolithique moyen-récent (BIB 2926)</w:t>
      </w:r>
    </w:p>
    <w:p w14:paraId="63AB8040" w14:textId="00A52CCF" w:rsidR="00AB55F3" w:rsidRDefault="00AB55F3" w:rsidP="00242C0F">
      <w:pPr>
        <w:jc w:val="both"/>
        <w:rPr>
          <w:lang w:val="fr-FR"/>
        </w:rPr>
      </w:pPr>
      <w:r w:rsidRPr="00AB55F3">
        <w:rPr>
          <w:lang w:val="fr-FR"/>
        </w:rPr>
        <w:t>couche 2A</w:t>
      </w:r>
      <w:r>
        <w:rPr>
          <w:lang w:val="fr-FR"/>
        </w:rPr>
        <w:t xml:space="preserve">: </w:t>
      </w:r>
      <w:hyperlink r:id="rId1544" w:anchor="Cul_Epicardial_Sud_France_per_recent" w:history="1">
        <w:r w:rsidRPr="00AB55F3">
          <w:rPr>
            <w:rStyle w:val="Hyperlink"/>
            <w:lang w:val="fr-FR"/>
          </w:rPr>
          <w:t>Epicardial récent</w:t>
        </w:r>
      </w:hyperlink>
      <w:r>
        <w:rPr>
          <w:lang w:val="fr-FR"/>
        </w:rPr>
        <w:t xml:space="preserve"> (BIB 2499)</w:t>
      </w:r>
    </w:p>
    <w:p w14:paraId="45640279" w14:textId="77777777" w:rsidR="00BE6107" w:rsidRDefault="00BE6107">
      <w:pPr>
        <w:rPr>
          <w:lang w:val="fr-FR"/>
        </w:rPr>
      </w:pPr>
      <w:r>
        <w:rPr>
          <w:lang w:val="fr-FR"/>
        </w:rPr>
        <w:br w:type="page"/>
      </w:r>
    </w:p>
    <w:p w14:paraId="28BFB307" w14:textId="77777777" w:rsidR="00BE6107" w:rsidRDefault="00BE6107" w:rsidP="00242C0F">
      <w:pPr>
        <w:jc w:val="both"/>
        <w:rPr>
          <w:lang w:val="fr-FR"/>
        </w:rPr>
      </w:pPr>
      <w:r>
        <w:rPr>
          <w:lang w:val="fr-FR"/>
        </w:rPr>
        <w:lastRenderedPageBreak/>
        <w:t>Si le</w:t>
      </w:r>
      <w:r w:rsidRPr="00BE6107">
        <w:rPr>
          <w:lang w:val="fr-FR"/>
        </w:rPr>
        <w:t xml:space="preserve"> </w:t>
      </w:r>
      <w:r>
        <w:rPr>
          <w:lang w:val="fr-FR"/>
        </w:rPr>
        <w:t>Mésolithique moyen-récent est présent, le Mésolithique final/terminal est absente (BIB 2926)</w:t>
      </w:r>
    </w:p>
    <w:p w14:paraId="5D43C991" w14:textId="77777777" w:rsidR="00AB55F3" w:rsidRPr="0032190F" w:rsidRDefault="00AB55F3" w:rsidP="00242C0F">
      <w:pPr>
        <w:jc w:val="both"/>
        <w:rPr>
          <w:lang w:val="fr-FR"/>
        </w:rPr>
      </w:pPr>
    </w:p>
    <w:p w14:paraId="0C989818" w14:textId="77777777" w:rsidR="0036084C" w:rsidRPr="0032190F" w:rsidRDefault="0036084C" w:rsidP="00426FF9">
      <w:pPr>
        <w:pStyle w:val="Heading1"/>
      </w:pPr>
      <w:r w:rsidRPr="0032190F">
        <w:t>VERDOLINE</w:t>
      </w:r>
    </w:p>
    <w:p w14:paraId="550F9115" w14:textId="77777777" w:rsidR="0036084C" w:rsidRPr="0032190F" w:rsidRDefault="0036084C" w:rsidP="00242C0F">
      <w:pPr>
        <w:jc w:val="both"/>
        <w:rPr>
          <w:lang w:val="fr-FR"/>
        </w:rPr>
      </w:pPr>
      <w:r w:rsidRPr="0032190F">
        <w:rPr>
          <w:lang w:val="fr-FR"/>
        </w:rPr>
        <w:t>Le dolmen de la Verdoline (</w:t>
      </w:r>
      <w:r w:rsidR="00F82500" w:rsidRPr="0032190F">
        <w:rPr>
          <w:lang w:val="fr-FR"/>
        </w:rPr>
        <w:t>Saint-Vallier-de-Thiey</w:t>
      </w:r>
      <w:r w:rsidR="00DC36C9" w:rsidRPr="0032190F">
        <w:rPr>
          <w:lang w:val="fr-FR"/>
        </w:rPr>
        <w:t xml:space="preserve">, </w:t>
      </w:r>
      <w:r w:rsidRPr="0032190F">
        <w:rPr>
          <w:lang w:val="fr-FR"/>
        </w:rPr>
        <w:t xml:space="preserve">Alpes-Maritimes), </w:t>
      </w:r>
      <w:r w:rsidR="00A652B9" w:rsidRPr="0032190F">
        <w:rPr>
          <w:lang w:val="fr-FR"/>
        </w:rPr>
        <w:t xml:space="preserve">sis en sommet de colline, </w:t>
      </w:r>
      <w:r w:rsidRPr="0032190F">
        <w:rPr>
          <w:lang w:val="fr-FR"/>
        </w:rPr>
        <w:t xml:space="preserve">à </w:t>
      </w:r>
      <w:smartTag w:uri="urn:schemas-microsoft-com:office:smarttags" w:element="metricconverter">
        <w:smartTagPr>
          <w:attr w:name="ProductID" w:val="30 km"/>
        </w:smartTagPr>
        <w:r w:rsidRPr="0032190F">
          <w:rPr>
            <w:lang w:val="fr-FR"/>
          </w:rPr>
          <w:t>30 km</w:t>
        </w:r>
      </w:smartTag>
      <w:r w:rsidRPr="0032190F">
        <w:rPr>
          <w:lang w:val="fr-FR"/>
        </w:rPr>
        <w:t xml:space="preserve"> du mont Bego a un couloir orienté vers le soleil couchant le soir de(s) l’équinoxe(s) (Magail 2006)</w:t>
      </w:r>
      <w:r w:rsidR="00DC36C9" w:rsidRPr="0032190F">
        <w:rPr>
          <w:lang w:val="fr-FR"/>
        </w:rPr>
        <w:t>.</w:t>
      </w:r>
    </w:p>
    <w:p w14:paraId="513DAD97" w14:textId="77777777" w:rsidR="00DC36C9" w:rsidRPr="0032190F" w:rsidRDefault="00DC36C9" w:rsidP="003103DD">
      <w:pPr>
        <w:autoSpaceDE w:val="0"/>
        <w:autoSpaceDN w:val="0"/>
        <w:adjustRightInd w:val="0"/>
        <w:jc w:val="both"/>
        <w:rPr>
          <w:lang w:val="fr-FR"/>
        </w:rPr>
      </w:pPr>
      <w:r w:rsidRPr="0032190F">
        <w:rPr>
          <w:lang w:val="fr-FR"/>
        </w:rPr>
        <w:t xml:space="preserve">Le dolmen contenait un tesson orné de lignes parallèles renvoyant à </w:t>
      </w:r>
      <w:r w:rsidR="00A652B9" w:rsidRPr="0032190F">
        <w:rPr>
          <w:lang w:val="fr-FR"/>
        </w:rPr>
        <w:t xml:space="preserve">la phase 1 ou 2 du Campaniforme, Un cylindre portant une gorge circulaire à une extrémité </w:t>
      </w:r>
      <w:r w:rsidRPr="0032190F">
        <w:rPr>
          <w:lang w:val="fr-FR"/>
        </w:rPr>
        <w:t>(BIB 1533).</w:t>
      </w:r>
    </w:p>
    <w:p w14:paraId="46396753" w14:textId="77777777" w:rsidR="00A652B9" w:rsidRPr="0032190F" w:rsidRDefault="00A652B9" w:rsidP="003103DD">
      <w:pPr>
        <w:autoSpaceDE w:val="0"/>
        <w:autoSpaceDN w:val="0"/>
        <w:adjustRightInd w:val="0"/>
        <w:jc w:val="both"/>
        <w:rPr>
          <w:lang w:val="fr-FR"/>
        </w:rPr>
      </w:pPr>
      <w:r w:rsidRPr="0032190F">
        <w:rPr>
          <w:lang w:val="fr-FR"/>
        </w:rPr>
        <w:t>Au dolmen de Verdoline, seuls les piliers d’entrée sont engagés. Sa construction remonte très probablement au Néolithique final (BIB</w:t>
      </w:r>
      <w:r w:rsidR="005D318B" w:rsidRPr="0032190F">
        <w:rPr>
          <w:lang w:val="fr-FR"/>
        </w:rPr>
        <w:t xml:space="preserve"> 1533).</w:t>
      </w:r>
    </w:p>
    <w:p w14:paraId="233DC374" w14:textId="77777777" w:rsidR="00DC36C9" w:rsidRPr="0032190F" w:rsidRDefault="00DC36C9" w:rsidP="00242C0F">
      <w:pPr>
        <w:autoSpaceDE w:val="0"/>
        <w:autoSpaceDN w:val="0"/>
        <w:adjustRightInd w:val="0"/>
        <w:rPr>
          <w:lang w:val="fr-FR"/>
        </w:rPr>
      </w:pPr>
    </w:p>
    <w:p w14:paraId="13800CFD" w14:textId="70C25670" w:rsidR="00A410B5" w:rsidRPr="0032190F" w:rsidRDefault="00A410B5" w:rsidP="00426FF9">
      <w:pPr>
        <w:pStyle w:val="Heading1"/>
      </w:pPr>
      <w:bookmarkStart w:id="731" w:name="Sit_Barriera"/>
      <w:r w:rsidRPr="0032190F">
        <w:t>BARRIERA</w:t>
      </w:r>
    </w:p>
    <w:bookmarkEnd w:id="731"/>
    <w:p w14:paraId="327F0334" w14:textId="77777777" w:rsidR="00A410B5" w:rsidRPr="0032190F" w:rsidRDefault="00A410B5" w:rsidP="00242C0F">
      <w:pPr>
        <w:jc w:val="both"/>
        <w:rPr>
          <w:lang w:val="fr-FR"/>
        </w:rPr>
      </w:pPr>
    </w:p>
    <w:p w14:paraId="4DAAABB2" w14:textId="77777777" w:rsidR="00A410B5" w:rsidRPr="0032190F" w:rsidRDefault="00A410B5" w:rsidP="00242C0F">
      <w:pPr>
        <w:jc w:val="both"/>
        <w:rPr>
          <w:lang w:val="fr-FR"/>
        </w:rPr>
      </w:pPr>
      <w:r w:rsidRPr="0032190F">
        <w:rPr>
          <w:lang w:val="fr-FR"/>
        </w:rPr>
        <w:t xml:space="preserve">La grotte de Barriéra, </w:t>
      </w:r>
      <w:smartTag w:uri="urn:schemas-microsoft-com:office:smarttags" w:element="metricconverter">
        <w:smartTagPr>
          <w:attr w:name="ProductID" w:val="273 m"/>
        </w:smartTagPr>
        <w:r w:rsidRPr="0032190F">
          <w:rPr>
            <w:lang w:val="fr-FR"/>
          </w:rPr>
          <w:t>273 m</w:t>
        </w:r>
      </w:smartTag>
      <w:r w:rsidRPr="0032190F">
        <w:rPr>
          <w:lang w:val="fr-FR"/>
        </w:rPr>
        <w:t xml:space="preserve">.s.n.m, commune de la Turbie (Alpes-Maritimes) </w:t>
      </w:r>
      <w:r w:rsidR="00925BF0" w:rsidRPr="0032190F">
        <w:rPr>
          <w:lang w:val="fr-FR"/>
        </w:rPr>
        <w:t>(</w:t>
      </w:r>
      <w:r w:rsidRPr="0032190F">
        <w:rPr>
          <w:lang w:val="fr-FR"/>
        </w:rPr>
        <w:t>coord. Lambert 1008-1009 et 172-173)</w:t>
      </w:r>
      <w:r w:rsidR="00FB0B7D" w:rsidRPr="0032190F">
        <w:rPr>
          <w:lang w:val="fr-FR"/>
        </w:rPr>
        <w:t xml:space="preserve"> a livré du matériel céramique assimilé au style 7 (BIB 1150)</w:t>
      </w:r>
    </w:p>
    <w:p w14:paraId="2789A248" w14:textId="77777777" w:rsidR="00FB0B7D" w:rsidRPr="0032190F" w:rsidRDefault="00FB0B7D" w:rsidP="00242C0F">
      <w:pPr>
        <w:jc w:val="both"/>
        <w:rPr>
          <w:lang w:val="fr-F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247"/>
        <w:gridCol w:w="3247"/>
        <w:gridCol w:w="3248"/>
      </w:tblGrid>
      <w:tr w:rsidR="003316DD" w14:paraId="34E72739" w14:textId="77777777">
        <w:tc>
          <w:tcPr>
            <w:tcW w:w="3247" w:type="dxa"/>
          </w:tcPr>
          <w:p w14:paraId="66237D18" w14:textId="77777777" w:rsidR="003316DD" w:rsidRPr="0032190F" w:rsidRDefault="003316DD" w:rsidP="00242C0F">
            <w:pPr>
              <w:jc w:val="both"/>
              <w:rPr>
                <w:lang w:val="fr-FR"/>
              </w:rPr>
            </w:pPr>
            <w:r w:rsidRPr="0032190F">
              <w:rPr>
                <w:lang w:val="fr-FR"/>
              </w:rPr>
              <w:t>partie supérieure de la couche archéologique</w:t>
            </w:r>
          </w:p>
        </w:tc>
        <w:tc>
          <w:tcPr>
            <w:tcW w:w="3247" w:type="dxa"/>
          </w:tcPr>
          <w:p w14:paraId="7A82F2DB" w14:textId="77777777" w:rsidR="003316DD" w:rsidRPr="0032190F" w:rsidRDefault="004A2B1E" w:rsidP="00242C0F">
            <w:pPr>
              <w:jc w:val="both"/>
              <w:rPr>
                <w:lang w:val="fr-FR"/>
              </w:rPr>
            </w:pPr>
            <w:r w:rsidRPr="0032190F">
              <w:rPr>
                <w:lang w:val="fr-FR"/>
              </w:rPr>
              <w:t>cordon digité, incisions avant cuisson, carènes, …</w:t>
            </w:r>
          </w:p>
        </w:tc>
        <w:tc>
          <w:tcPr>
            <w:tcW w:w="3248" w:type="dxa"/>
          </w:tcPr>
          <w:p w14:paraId="0CABC667" w14:textId="77777777" w:rsidR="003316DD" w:rsidRDefault="004A2B1E" w:rsidP="00242C0F">
            <w:pPr>
              <w:jc w:val="both"/>
            </w:pPr>
            <w:r>
              <w:t>Enéolithique et Bronze ancien</w:t>
            </w:r>
          </w:p>
        </w:tc>
      </w:tr>
      <w:tr w:rsidR="003316DD" w14:paraId="071FF09F" w14:textId="77777777">
        <w:tc>
          <w:tcPr>
            <w:tcW w:w="3247" w:type="dxa"/>
          </w:tcPr>
          <w:p w14:paraId="22D88C54" w14:textId="77777777" w:rsidR="003316DD" w:rsidRPr="0032190F" w:rsidRDefault="00925BF0" w:rsidP="00242C0F">
            <w:pPr>
              <w:jc w:val="both"/>
              <w:rPr>
                <w:lang w:val="fr-FR"/>
              </w:rPr>
            </w:pPr>
            <w:r w:rsidRPr="0032190F">
              <w:rPr>
                <w:lang w:val="fr-FR"/>
              </w:rPr>
              <w:t>partie inférerieur</w:t>
            </w:r>
            <w:r w:rsidR="004A2B1E" w:rsidRPr="0032190F">
              <w:rPr>
                <w:lang w:val="fr-FR"/>
              </w:rPr>
              <w:t>e de la couche archéologique</w:t>
            </w:r>
          </w:p>
        </w:tc>
        <w:tc>
          <w:tcPr>
            <w:tcW w:w="3247" w:type="dxa"/>
          </w:tcPr>
          <w:p w14:paraId="688C2517" w14:textId="77777777" w:rsidR="003316DD" w:rsidRPr="0032190F" w:rsidRDefault="004A2B1E" w:rsidP="00242C0F">
            <w:pPr>
              <w:jc w:val="both"/>
              <w:rPr>
                <w:lang w:val="fr-FR"/>
              </w:rPr>
            </w:pPr>
            <w:r w:rsidRPr="0032190F">
              <w:rPr>
                <w:lang w:val="fr-FR"/>
              </w:rPr>
              <w:t>surface noire lissée, carène, panse globulaires,…</w:t>
            </w:r>
          </w:p>
        </w:tc>
        <w:tc>
          <w:tcPr>
            <w:tcW w:w="3248" w:type="dxa"/>
          </w:tcPr>
          <w:p w14:paraId="6377D47F" w14:textId="77777777" w:rsidR="003316DD" w:rsidRDefault="004A2B1E" w:rsidP="00242C0F">
            <w:pPr>
              <w:jc w:val="both"/>
            </w:pPr>
            <w:r>
              <w:t>Lagozza</w:t>
            </w:r>
          </w:p>
        </w:tc>
      </w:tr>
    </w:tbl>
    <w:p w14:paraId="6F5EA720" w14:textId="77777777" w:rsidR="003316DD" w:rsidRDefault="003316DD" w:rsidP="00242C0F">
      <w:pPr>
        <w:jc w:val="both"/>
      </w:pPr>
      <w:r>
        <w:t>(BIB 1331 p.35)</w:t>
      </w:r>
    </w:p>
    <w:p w14:paraId="1D3E6CA4" w14:textId="77777777" w:rsidR="003316DD" w:rsidRDefault="003316DD" w:rsidP="00242C0F">
      <w:pPr>
        <w:jc w:val="both"/>
      </w:pPr>
    </w:p>
    <w:p w14:paraId="7EDA8659" w14:textId="77777777" w:rsidR="00FB0B7D" w:rsidRPr="0032190F" w:rsidRDefault="00FB0B7D" w:rsidP="00242C0F">
      <w:pPr>
        <w:jc w:val="both"/>
        <w:rPr>
          <w:lang w:val="fr-FR"/>
        </w:rPr>
      </w:pPr>
      <w:r w:rsidRPr="0032190F">
        <w:rPr>
          <w:lang w:val="fr-FR"/>
        </w:rPr>
        <w:t>La céramique peut être classée en 4 types :</w:t>
      </w:r>
    </w:p>
    <w:p w14:paraId="2060FC12" w14:textId="77777777" w:rsidR="00276009" w:rsidRPr="0032190F" w:rsidRDefault="00276009"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50"/>
        <w:gridCol w:w="7296"/>
      </w:tblGrid>
      <w:tr w:rsidR="00276009" w14:paraId="5465C725" w14:textId="77777777" w:rsidTr="00780A89">
        <w:trPr>
          <w:jc w:val="center"/>
        </w:trPr>
        <w:tc>
          <w:tcPr>
            <w:tcW w:w="750" w:type="dxa"/>
            <w:vAlign w:val="center"/>
          </w:tcPr>
          <w:p w14:paraId="43B2FC35" w14:textId="77777777" w:rsidR="00276009" w:rsidRDefault="00276009" w:rsidP="00780A89">
            <w:pPr>
              <w:jc w:val="center"/>
            </w:pPr>
            <w:r>
              <w:t>type</w:t>
            </w:r>
          </w:p>
        </w:tc>
        <w:tc>
          <w:tcPr>
            <w:tcW w:w="7296" w:type="dxa"/>
          </w:tcPr>
          <w:p w14:paraId="44824389" w14:textId="77777777" w:rsidR="00276009" w:rsidRDefault="00276009" w:rsidP="00C35EA7">
            <w:pPr>
              <w:jc w:val="both"/>
            </w:pPr>
            <w:r>
              <w:t>description</w:t>
            </w:r>
          </w:p>
        </w:tc>
      </w:tr>
      <w:tr w:rsidR="00276009" w:rsidRPr="002541D8" w14:paraId="6CCC7DFB" w14:textId="77777777" w:rsidTr="00780A89">
        <w:trPr>
          <w:jc w:val="center"/>
        </w:trPr>
        <w:tc>
          <w:tcPr>
            <w:tcW w:w="750" w:type="dxa"/>
            <w:vAlign w:val="center"/>
          </w:tcPr>
          <w:p w14:paraId="5F95B141" w14:textId="77777777" w:rsidR="00276009" w:rsidRDefault="00276009" w:rsidP="00780A89">
            <w:pPr>
              <w:jc w:val="center"/>
            </w:pPr>
            <w:r>
              <w:t>a</w:t>
            </w:r>
          </w:p>
        </w:tc>
        <w:tc>
          <w:tcPr>
            <w:tcW w:w="7296" w:type="dxa"/>
          </w:tcPr>
          <w:p w14:paraId="0CBDEA26" w14:textId="77777777" w:rsidR="00276009" w:rsidRPr="00C35EA7" w:rsidRDefault="00276009" w:rsidP="00C35EA7">
            <w:pPr>
              <w:jc w:val="both"/>
              <w:rPr>
                <w:lang w:val="fr-FR"/>
              </w:rPr>
            </w:pPr>
            <w:r w:rsidRPr="00C35EA7">
              <w:rPr>
                <w:lang w:val="fr-FR"/>
              </w:rPr>
              <w:t>Poterie grossière épaisse et peu cuite,… décors à cordons, impressions digitales ou encoches faites à l’ongle</w:t>
            </w:r>
          </w:p>
        </w:tc>
      </w:tr>
      <w:tr w:rsidR="00276009" w:rsidRPr="002541D8" w14:paraId="0E894D65" w14:textId="77777777" w:rsidTr="00780A89">
        <w:trPr>
          <w:jc w:val="center"/>
        </w:trPr>
        <w:tc>
          <w:tcPr>
            <w:tcW w:w="750" w:type="dxa"/>
            <w:vAlign w:val="center"/>
          </w:tcPr>
          <w:p w14:paraId="7C09FFA4" w14:textId="77777777" w:rsidR="00276009" w:rsidRDefault="00276009" w:rsidP="00780A89">
            <w:pPr>
              <w:jc w:val="center"/>
            </w:pPr>
            <w:r>
              <w:t>b</w:t>
            </w:r>
          </w:p>
        </w:tc>
        <w:tc>
          <w:tcPr>
            <w:tcW w:w="7296" w:type="dxa"/>
          </w:tcPr>
          <w:p w14:paraId="26A1215A" w14:textId="77777777" w:rsidR="00276009" w:rsidRPr="00C35EA7" w:rsidRDefault="00276009" w:rsidP="00C35EA7">
            <w:pPr>
              <w:jc w:val="both"/>
              <w:rPr>
                <w:lang w:val="fr-FR"/>
              </w:rPr>
            </w:pPr>
            <w:r w:rsidRPr="00C35EA7">
              <w:rPr>
                <w:lang w:val="fr-FR"/>
              </w:rPr>
              <w:t>Poterie plus fine assez mal lissée… décoration à incisions faites avant cuisson (dents de loups, faisceaux de lignes brisées)</w:t>
            </w:r>
          </w:p>
        </w:tc>
      </w:tr>
      <w:tr w:rsidR="00276009" w14:paraId="1F9834A7" w14:textId="77777777" w:rsidTr="00780A89">
        <w:trPr>
          <w:jc w:val="center"/>
        </w:trPr>
        <w:tc>
          <w:tcPr>
            <w:tcW w:w="750" w:type="dxa"/>
            <w:vAlign w:val="center"/>
          </w:tcPr>
          <w:p w14:paraId="446ACB0C" w14:textId="77777777" w:rsidR="00276009" w:rsidRDefault="00276009" w:rsidP="00780A89">
            <w:pPr>
              <w:jc w:val="center"/>
            </w:pPr>
            <w:r>
              <w:t>c</w:t>
            </w:r>
          </w:p>
        </w:tc>
        <w:tc>
          <w:tcPr>
            <w:tcW w:w="7296" w:type="dxa"/>
          </w:tcPr>
          <w:p w14:paraId="4FFC5D68" w14:textId="2226E084" w:rsidR="00276009" w:rsidRDefault="00276009" w:rsidP="00C35EA7">
            <w:pPr>
              <w:jc w:val="both"/>
            </w:pPr>
            <w:r w:rsidRPr="00C35EA7">
              <w:rPr>
                <w:lang w:val="fr-FR"/>
              </w:rPr>
              <w:t xml:space="preserve">poterie fine noire ou rouge, vases carénés à bords peu évasés et à fonds ronds,…boutons parfois perforés à l’aide d’une ficelle. </w:t>
            </w:r>
            <w:r>
              <w:t xml:space="preserve">Deux tesssons noirs portaient des </w:t>
            </w:r>
            <w:hyperlink r:id="rId1545" w:anchor="Cul_Art_lex_graffiti" w:history="1">
              <w:r w:rsidR="00780A89" w:rsidRPr="00B12A44">
                <w:rPr>
                  <w:rStyle w:val="Hyperlink"/>
                </w:rPr>
                <w:t>graffitis</w:t>
              </w:r>
            </w:hyperlink>
            <w:r w:rsidR="00780A89">
              <w:t xml:space="preserve"> </w:t>
            </w:r>
            <w:r>
              <w:t>(incisions après cuisson)</w:t>
            </w:r>
          </w:p>
        </w:tc>
      </w:tr>
      <w:tr w:rsidR="00276009" w:rsidRPr="002541D8" w14:paraId="50A2F3F5" w14:textId="77777777" w:rsidTr="00780A89">
        <w:trPr>
          <w:jc w:val="center"/>
        </w:trPr>
        <w:tc>
          <w:tcPr>
            <w:tcW w:w="750" w:type="dxa"/>
            <w:vAlign w:val="center"/>
          </w:tcPr>
          <w:p w14:paraId="2D28A44A" w14:textId="77777777" w:rsidR="00276009" w:rsidRDefault="00276009" w:rsidP="00780A89">
            <w:pPr>
              <w:jc w:val="center"/>
            </w:pPr>
            <w:r>
              <w:t>d</w:t>
            </w:r>
          </w:p>
        </w:tc>
        <w:tc>
          <w:tcPr>
            <w:tcW w:w="7296" w:type="dxa"/>
          </w:tcPr>
          <w:p w14:paraId="0B337883" w14:textId="77777777" w:rsidR="00276009" w:rsidRPr="00C35EA7" w:rsidRDefault="00E57EBE" w:rsidP="00C35EA7">
            <w:pPr>
              <w:jc w:val="both"/>
              <w:rPr>
                <w:lang w:val="fr-FR"/>
              </w:rPr>
            </w:pPr>
            <w:r w:rsidRPr="00C35EA7">
              <w:rPr>
                <w:lang w:val="fr-FR"/>
              </w:rPr>
              <w:t>poterie plus frustre, parois assez minces,… boutons ou tubercules souvent placées près du bord, parfois sur plusieurs rangées faisant le tour complet du récipient</w:t>
            </w:r>
          </w:p>
        </w:tc>
      </w:tr>
    </w:tbl>
    <w:p w14:paraId="1675EAF4" w14:textId="77777777" w:rsidR="00FB0B7D" w:rsidRPr="0032190F" w:rsidRDefault="00FB0B7D" w:rsidP="00242C0F">
      <w:pPr>
        <w:jc w:val="both"/>
        <w:rPr>
          <w:lang w:val="fr-FR"/>
        </w:rPr>
      </w:pPr>
      <w:r w:rsidRPr="0032190F">
        <w:rPr>
          <w:lang w:val="fr-FR"/>
        </w:rPr>
        <w:t>(BIB 1331 p. 78</w:t>
      </w:r>
      <w:r w:rsidR="004A6DD0" w:rsidRPr="0032190F">
        <w:rPr>
          <w:lang w:val="fr-FR"/>
        </w:rPr>
        <w:t>,79</w:t>
      </w:r>
      <w:r w:rsidRPr="0032190F">
        <w:rPr>
          <w:lang w:val="fr-FR"/>
        </w:rPr>
        <w:t>)</w:t>
      </w:r>
    </w:p>
    <w:p w14:paraId="44C34A2A" w14:textId="77777777" w:rsidR="003316DD" w:rsidRPr="0032190F" w:rsidRDefault="003316DD" w:rsidP="00242C0F">
      <w:pPr>
        <w:jc w:val="both"/>
        <w:rPr>
          <w:lang w:val="fr-FR"/>
        </w:rPr>
      </w:pPr>
    </w:p>
    <w:p w14:paraId="1300F797" w14:textId="17B93D30" w:rsidR="003316DD" w:rsidRDefault="003316DD" w:rsidP="00242C0F">
      <w:pPr>
        <w:jc w:val="both"/>
        <w:rPr>
          <w:lang w:val="fr-FR"/>
        </w:rPr>
      </w:pPr>
      <w:r w:rsidRPr="0032190F">
        <w:rPr>
          <w:lang w:val="fr-FR"/>
        </w:rPr>
        <w:t xml:space="preserve">Du fait de la présence de carène, le type c serait rattaché au </w:t>
      </w:r>
      <w:r w:rsidR="00556764">
        <w:rPr>
          <w:lang w:val="fr-FR"/>
        </w:rPr>
        <w:t>BA</w:t>
      </w:r>
      <w:r w:rsidRPr="0032190F">
        <w:rPr>
          <w:lang w:val="fr-FR"/>
        </w:rPr>
        <w:t>. Les type c et d partage</w:t>
      </w:r>
      <w:r w:rsidR="00556764">
        <w:rPr>
          <w:lang w:val="fr-FR"/>
        </w:rPr>
        <w:t>n</w:t>
      </w:r>
      <w:r w:rsidRPr="0032190F">
        <w:rPr>
          <w:lang w:val="fr-FR"/>
        </w:rPr>
        <w:t>t certaines caractéristiques de la civilisation palafittique dite du Camp de Chassey – Lagozza – Cortaillod qui caractérise l’Enéolithique (BIB 1331 p.79)</w:t>
      </w:r>
      <w:r w:rsidR="00925BF0" w:rsidRPr="0032190F">
        <w:rPr>
          <w:lang w:val="fr-FR"/>
        </w:rPr>
        <w:t> ;</w:t>
      </w:r>
    </w:p>
    <w:p w14:paraId="0BD23207" w14:textId="77777777" w:rsidR="00A03F31" w:rsidRPr="0032190F" w:rsidRDefault="00A03F31" w:rsidP="00242C0F">
      <w:pPr>
        <w:jc w:val="both"/>
        <w:rPr>
          <w:lang w:val="fr-FR"/>
        </w:rPr>
      </w:pPr>
    </w:p>
    <w:p w14:paraId="27271687" w14:textId="736B94FF" w:rsidR="00925BF0" w:rsidRPr="0032190F" w:rsidRDefault="00925BF0" w:rsidP="00426FF9">
      <w:pPr>
        <w:pStyle w:val="Heading1"/>
      </w:pPr>
      <w:r w:rsidRPr="0032190F">
        <w:t>COULET DU STRAMOUSSE (Dolmen du)</w:t>
      </w:r>
    </w:p>
    <w:p w14:paraId="2197F523" w14:textId="77777777" w:rsidR="00925BF0" w:rsidRPr="0032190F" w:rsidRDefault="00925BF0" w:rsidP="00242C0F">
      <w:pPr>
        <w:jc w:val="both"/>
        <w:rPr>
          <w:lang w:val="fr-FR"/>
        </w:rPr>
      </w:pPr>
    </w:p>
    <w:p w14:paraId="5DA40D1D" w14:textId="77777777" w:rsidR="00925BF0" w:rsidRPr="0032190F" w:rsidRDefault="00925BF0" w:rsidP="00242C0F">
      <w:pPr>
        <w:jc w:val="both"/>
        <w:rPr>
          <w:lang w:val="fr-FR"/>
        </w:rPr>
      </w:pPr>
      <w:r w:rsidRPr="0032190F">
        <w:rPr>
          <w:lang w:val="fr-FR"/>
        </w:rPr>
        <w:t>Le dolmen du Coulet du Stramousse, à Cabris (Alpes-Maritimes) ;</w:t>
      </w:r>
    </w:p>
    <w:p w14:paraId="799803B9" w14:textId="77777777" w:rsidR="00925BF0" w:rsidRPr="0032190F" w:rsidRDefault="00925BF0" w:rsidP="00426FF9">
      <w:pPr>
        <w:pStyle w:val="Heading1"/>
      </w:pPr>
      <w:r w:rsidRPr="0032190F">
        <w:br/>
        <w:t>PERLES (Grotte des)</w:t>
      </w:r>
    </w:p>
    <w:p w14:paraId="57D3C984" w14:textId="77777777" w:rsidR="00925BF0" w:rsidRPr="0032190F" w:rsidRDefault="00925BF0" w:rsidP="00242C0F">
      <w:pPr>
        <w:jc w:val="both"/>
        <w:rPr>
          <w:lang w:val="fr-FR"/>
        </w:rPr>
      </w:pPr>
      <w:r w:rsidRPr="0032190F">
        <w:rPr>
          <w:lang w:val="fr-FR"/>
        </w:rPr>
        <w:br/>
        <w:t xml:space="preserve">La grotte des Perles, dans les Alpes-Maritimes, a livré de la céramique qui comprend un fragment </w:t>
      </w:r>
      <w:r w:rsidRPr="0032190F">
        <w:rPr>
          <w:lang w:val="fr-FR"/>
        </w:rPr>
        <w:lastRenderedPageBreak/>
        <w:t>décoré d’un cordon continu lisse horizontal et un autre portant une anse en ruban et deux lignes horizontales incisées à la pointe mousse (cannelures) (BIB 1150).</w:t>
      </w:r>
    </w:p>
    <w:p w14:paraId="72E6A9C9" w14:textId="77777777" w:rsidR="00B47C9A" w:rsidRPr="0032190F" w:rsidRDefault="00B47C9A" w:rsidP="00242C0F">
      <w:pPr>
        <w:jc w:val="both"/>
        <w:rPr>
          <w:lang w:val="fr-FR"/>
        </w:rPr>
      </w:pPr>
    </w:p>
    <w:p w14:paraId="160C863F" w14:textId="77777777" w:rsidR="0016159C" w:rsidRPr="0032190F" w:rsidRDefault="0016159C" w:rsidP="00426FF9">
      <w:pPr>
        <w:pStyle w:val="Heading1"/>
      </w:pPr>
      <w:bookmarkStart w:id="732" w:name="Sit_Fourne_Bas"/>
      <w:r w:rsidRPr="0032190F">
        <w:t>FOURNE DU BAS</w:t>
      </w:r>
    </w:p>
    <w:bookmarkEnd w:id="732"/>
    <w:p w14:paraId="7986ED09" w14:textId="77777777" w:rsidR="0016159C" w:rsidRPr="0032190F" w:rsidRDefault="0016159C" w:rsidP="00242C0F">
      <w:pPr>
        <w:jc w:val="both"/>
        <w:rPr>
          <w:lang w:val="fr-FR"/>
        </w:rPr>
      </w:pPr>
    </w:p>
    <w:p w14:paraId="48405D6B" w14:textId="3262A74C" w:rsidR="0016159C" w:rsidRPr="0032190F" w:rsidRDefault="00C73F91" w:rsidP="00242C0F">
      <w:pPr>
        <w:jc w:val="both"/>
        <w:rPr>
          <w:lang w:val="fr-FR"/>
        </w:rPr>
      </w:pPr>
      <w:r w:rsidRPr="0032190F">
        <w:rPr>
          <w:lang w:val="fr-FR"/>
        </w:rPr>
        <w:t xml:space="preserve">Dans une bâtisse signalée "Fourné du Bas" (Puget-Rostang [Puget-Rostang], Alpes-Maritimes), </w:t>
      </w:r>
      <w:r w:rsidR="0016159C" w:rsidRPr="0032190F">
        <w:rPr>
          <w:lang w:val="fr-FR"/>
        </w:rPr>
        <w:t xml:space="preserve">deux </w:t>
      </w:r>
      <w:hyperlink r:id="rId1546" w:anchor="Typ_Bego_Corniformes" w:history="1">
        <w:r w:rsidRPr="0032190F">
          <w:rPr>
            <w:rStyle w:val="Hyperlink"/>
            <w:lang w:val="fr-FR"/>
          </w:rPr>
          <w:t>c</w:t>
        </w:r>
        <w:r w:rsidR="0016159C" w:rsidRPr="0032190F">
          <w:rPr>
            <w:rStyle w:val="Hyperlink"/>
            <w:lang w:val="fr-FR"/>
          </w:rPr>
          <w:t>orniformes</w:t>
        </w:r>
      </w:hyperlink>
      <w:r w:rsidR="0016159C" w:rsidRPr="0032190F">
        <w:rPr>
          <w:lang w:val="fr-FR"/>
        </w:rPr>
        <w:t xml:space="preserve"> schématiques comparables à ceux des Merveilles ont été retrouvés (Cheveneau 1971).</w:t>
      </w:r>
    </w:p>
    <w:p w14:paraId="684CA21E" w14:textId="77777777" w:rsidR="007C1FE1" w:rsidRPr="0032190F" w:rsidRDefault="007C1FE1" w:rsidP="00242C0F">
      <w:pPr>
        <w:jc w:val="both"/>
        <w:rPr>
          <w:lang w:val="fr-FR"/>
        </w:rPr>
      </w:pPr>
    </w:p>
    <w:p w14:paraId="5EF44757" w14:textId="77777777" w:rsidR="007C1FE1" w:rsidRPr="0032190F" w:rsidRDefault="007C1FE1" w:rsidP="00426FF9">
      <w:pPr>
        <w:pStyle w:val="Heading1"/>
      </w:pPr>
      <w:bookmarkStart w:id="733" w:name="Sit_Plan_Noves"/>
      <w:r w:rsidRPr="0032190F">
        <w:t>PLAN DES NOVES</w:t>
      </w:r>
    </w:p>
    <w:bookmarkEnd w:id="733"/>
    <w:p w14:paraId="5C61CAC4" w14:textId="46AF69E5" w:rsidR="007C1FE1" w:rsidRPr="0032190F" w:rsidRDefault="007C1FE1" w:rsidP="00242C0F">
      <w:pPr>
        <w:jc w:val="both"/>
        <w:rPr>
          <w:lang w:val="fr-FR"/>
        </w:rPr>
      </w:pPr>
      <w:r w:rsidRPr="0032190F">
        <w:rPr>
          <w:lang w:val="fr-FR"/>
        </w:rPr>
        <w:t xml:space="preserve">Le plan des Noves, Vence (Alpes-Maritimes), montre quelques gravures de </w:t>
      </w:r>
      <w:hyperlink r:id="rId1547" w:anchor="Typ_Bego_Reticules_Simples" w:history="1">
        <w:r w:rsidRPr="0032190F">
          <w:rPr>
            <w:rStyle w:val="Hyperlink"/>
            <w:lang w:val="fr-FR"/>
          </w:rPr>
          <w:t>Réticulés</w:t>
        </w:r>
      </w:hyperlink>
      <w:r w:rsidRPr="0032190F">
        <w:rPr>
          <w:lang w:val="fr-FR"/>
        </w:rPr>
        <w:t xml:space="preserve"> attribués au V</w:t>
      </w:r>
      <w:r w:rsidR="004C3C40" w:rsidRPr="0032190F">
        <w:rPr>
          <w:lang w:val="fr-FR"/>
        </w:rPr>
        <w:t>I</w:t>
      </w:r>
      <w:r w:rsidRPr="0032190F">
        <w:rPr>
          <w:vertAlign w:val="superscript"/>
          <w:lang w:val="fr-FR"/>
        </w:rPr>
        <w:t>e</w:t>
      </w:r>
      <w:r w:rsidRPr="0032190F">
        <w:rPr>
          <w:lang w:val="fr-FR"/>
        </w:rPr>
        <w:t>-I</w:t>
      </w:r>
      <w:r w:rsidRPr="0032190F">
        <w:rPr>
          <w:vertAlign w:val="superscript"/>
          <w:lang w:val="fr-FR"/>
        </w:rPr>
        <w:t>e</w:t>
      </w:r>
      <w:r w:rsidRPr="0032190F">
        <w:rPr>
          <w:lang w:val="fr-FR"/>
        </w:rPr>
        <w:t xml:space="preserve"> av. J.-C. interprétés comme la représentation d’une zone d’habitat, d’un enclos ou d’un parcellaire (Petrucci, Bréteaudeau 1993 « Des gravur</w:t>
      </w:r>
      <w:r w:rsidR="004C3C40" w:rsidRPr="0032190F">
        <w:rPr>
          <w:lang w:val="fr-FR"/>
        </w:rPr>
        <w:t>e</w:t>
      </w:r>
      <w:r w:rsidRPr="0032190F">
        <w:rPr>
          <w:lang w:val="fr-FR"/>
        </w:rPr>
        <w:t>s rupestres au plan des Noves, commune de Vence » Mémoire de l’IPAAM, XXXV, p. 11-22)</w:t>
      </w:r>
    </w:p>
    <w:p w14:paraId="2EACAC34" w14:textId="77777777" w:rsidR="001214A8" w:rsidRPr="0032190F" w:rsidRDefault="001214A8" w:rsidP="00242C0F">
      <w:pPr>
        <w:jc w:val="both"/>
        <w:rPr>
          <w:lang w:val="fr-FR"/>
        </w:rPr>
      </w:pPr>
    </w:p>
    <w:p w14:paraId="3157090E" w14:textId="77777777" w:rsidR="001214A8" w:rsidRPr="0032190F" w:rsidRDefault="001214A8" w:rsidP="00426FF9">
      <w:pPr>
        <w:pStyle w:val="Heading1"/>
      </w:pPr>
      <w:bookmarkStart w:id="734" w:name="Sit_Poteries_Grotte_Vence"/>
      <w:r w:rsidRPr="0032190F">
        <w:t>POTERIES (GROTTE DES)</w:t>
      </w:r>
    </w:p>
    <w:bookmarkEnd w:id="734"/>
    <w:p w14:paraId="73032078" w14:textId="77777777" w:rsidR="001214A8" w:rsidRDefault="00196EAB" w:rsidP="00242C0F">
      <w:pPr>
        <w:jc w:val="both"/>
        <w:rPr>
          <w:lang w:val="fr-FR"/>
        </w:rPr>
      </w:pPr>
      <w:r w:rsidRPr="0032190F">
        <w:rPr>
          <w:lang w:val="fr-FR"/>
        </w:rPr>
        <w:t>grotte aux Poteries</w:t>
      </w:r>
    </w:p>
    <w:p w14:paraId="5A01993F" w14:textId="77777777" w:rsidR="00196EAB" w:rsidRPr="0032190F" w:rsidRDefault="00196EAB" w:rsidP="00242C0F">
      <w:pPr>
        <w:jc w:val="both"/>
        <w:rPr>
          <w:lang w:val="fr-FR"/>
        </w:rPr>
      </w:pPr>
    </w:p>
    <w:p w14:paraId="0A60F742" w14:textId="77777777" w:rsidR="001214A8" w:rsidRPr="0032190F" w:rsidRDefault="001214A8" w:rsidP="001214A8">
      <w:pPr>
        <w:jc w:val="both"/>
        <w:rPr>
          <w:lang w:val="fr-FR"/>
        </w:rPr>
      </w:pPr>
      <w:r w:rsidRPr="0032190F">
        <w:rPr>
          <w:lang w:val="fr-FR"/>
        </w:rPr>
        <w:t xml:space="preserve">La grotte des Poteries </w:t>
      </w:r>
      <w:r w:rsidR="00196EAB">
        <w:rPr>
          <w:lang w:val="fr-FR"/>
        </w:rPr>
        <w:t xml:space="preserve">(Vence, </w:t>
      </w:r>
      <w:r w:rsidRPr="0032190F">
        <w:rPr>
          <w:lang w:val="fr-FR"/>
        </w:rPr>
        <w:t xml:space="preserve">Alpes-Maritimes) montre des céramiques avec des décors de cannelures sur la base qui sont des éléments caractéristiques de la fin du </w:t>
      </w:r>
      <w:r w:rsidR="00196EAB">
        <w:rPr>
          <w:lang w:val="fr-FR"/>
        </w:rPr>
        <w:t>BM</w:t>
      </w:r>
      <w:r w:rsidRPr="0032190F">
        <w:rPr>
          <w:lang w:val="fr-FR"/>
        </w:rPr>
        <w:t xml:space="preserve"> et du début du </w:t>
      </w:r>
      <w:r w:rsidR="00196EAB">
        <w:rPr>
          <w:lang w:val="fr-FR"/>
        </w:rPr>
        <w:t>BF</w:t>
      </w:r>
      <w:r w:rsidRPr="0032190F">
        <w:rPr>
          <w:lang w:val="fr-FR"/>
        </w:rPr>
        <w:t xml:space="preserve"> en Provence (BIB 1477 p. 272).</w:t>
      </w:r>
    </w:p>
    <w:p w14:paraId="44FA4BA2" w14:textId="4BDBE7CD" w:rsidR="001214A8" w:rsidRPr="0032190F" w:rsidRDefault="001214A8" w:rsidP="001214A8">
      <w:pPr>
        <w:autoSpaceDE w:val="0"/>
        <w:autoSpaceDN w:val="0"/>
        <w:adjustRightInd w:val="0"/>
        <w:rPr>
          <w:lang w:val="fr-FR"/>
        </w:rPr>
      </w:pPr>
      <w:r w:rsidRPr="0032190F">
        <w:rPr>
          <w:lang w:val="fr-FR"/>
        </w:rPr>
        <w:t xml:space="preserve">Céramique du </w:t>
      </w:r>
      <w:hyperlink r:id="rId1548" w:anchor="Cul_Bronze_Final_1" w:history="1">
        <w:r w:rsidRPr="0032190F">
          <w:rPr>
            <w:rStyle w:val="Hyperlink"/>
            <w:lang w:val="fr-FR"/>
          </w:rPr>
          <w:t>B</w:t>
        </w:r>
        <w:r w:rsidR="00196EAB">
          <w:rPr>
            <w:rStyle w:val="Hyperlink"/>
            <w:lang w:val="fr-FR"/>
          </w:rPr>
          <w:t>F</w:t>
        </w:r>
        <w:r w:rsidRPr="0032190F">
          <w:rPr>
            <w:rStyle w:val="Hyperlink"/>
            <w:lang w:val="fr-FR"/>
          </w:rPr>
          <w:t xml:space="preserve"> 1</w:t>
        </w:r>
      </w:hyperlink>
      <w:r w:rsidRPr="0032190F">
        <w:rPr>
          <w:lang w:val="fr-FR"/>
        </w:rPr>
        <w:t xml:space="preserve"> (BIB 1477 p. 344). </w:t>
      </w:r>
      <w:r w:rsidRPr="0032190F">
        <w:rPr>
          <w:lang w:val="fr-FR" w:eastAsia="en-GB"/>
        </w:rPr>
        <w:t>La série de la grotte des Poteries en particulier, présente dessimilitudes avec les assemblages du BM 2</w:t>
      </w:r>
      <w:r w:rsidRPr="0032190F">
        <w:rPr>
          <w:lang w:val="fr-FR"/>
        </w:rPr>
        <w:t>(BIB 1477 p. 346)</w:t>
      </w:r>
      <w:r w:rsidR="00196EAB">
        <w:rPr>
          <w:lang w:val="fr-FR"/>
        </w:rPr>
        <w:t xml:space="preserve"> Collections céramiques perdues (BIB 2934)</w:t>
      </w:r>
    </w:p>
    <w:p w14:paraId="51346995" w14:textId="77777777" w:rsidR="002C2631" w:rsidRPr="0032190F" w:rsidRDefault="002C2631" w:rsidP="001214A8">
      <w:pPr>
        <w:autoSpaceDE w:val="0"/>
        <w:autoSpaceDN w:val="0"/>
        <w:adjustRightInd w:val="0"/>
        <w:rPr>
          <w:lang w:val="fr-FR"/>
        </w:rPr>
      </w:pPr>
    </w:p>
    <w:p w14:paraId="62C349E6" w14:textId="77777777" w:rsidR="000A09DC" w:rsidRPr="0032190F" w:rsidRDefault="000A09DC" w:rsidP="00426FF9">
      <w:pPr>
        <w:pStyle w:val="Heading1"/>
      </w:pPr>
      <w:bookmarkStart w:id="735" w:name="Sit_Tourtour"/>
      <w:r w:rsidRPr="0032190F">
        <w:t>TOURTOUR</w:t>
      </w:r>
      <w:bookmarkEnd w:id="735"/>
    </w:p>
    <w:p w14:paraId="78F6F569" w14:textId="2F60BAA3" w:rsidR="000A09DC" w:rsidRPr="0032190F" w:rsidRDefault="00C455C8" w:rsidP="00C455C8">
      <w:pPr>
        <w:autoSpaceDE w:val="0"/>
        <w:autoSpaceDN w:val="0"/>
        <w:adjustRightInd w:val="0"/>
        <w:rPr>
          <w:lang w:val="fr-FR"/>
        </w:rPr>
      </w:pPr>
      <w:r w:rsidRPr="0032190F">
        <w:rPr>
          <w:lang w:val="fr-FR" w:eastAsia="en-GB"/>
        </w:rPr>
        <w:t>Les sites [grottes] du Plateau Saint-Pierre</w:t>
      </w:r>
      <w:r w:rsidRPr="0032190F">
        <w:rPr>
          <w:lang w:val="fr-FR"/>
        </w:rPr>
        <w:t>, à</w:t>
      </w:r>
      <w:r w:rsidR="000A09DC" w:rsidRPr="0032190F">
        <w:rPr>
          <w:lang w:val="fr-FR"/>
        </w:rPr>
        <w:t xml:space="preserve"> Tourtour, dans le Var, a livré des éléments céramiques décorés de croix gravées sous le fond avec des cercles dans les quatre quadrants dessinés par la croix, datés de la fin de l’âge du Bronze, qui montrent des influences italiques : des </w:t>
      </w:r>
      <w:hyperlink r:id="rId1549" w:anchor="Cul_Terramare" w:history="1">
        <w:r w:rsidR="000A09DC" w:rsidRPr="0032190F">
          <w:rPr>
            <w:rStyle w:val="Hyperlink"/>
            <w:lang w:val="fr-FR"/>
          </w:rPr>
          <w:t>Terramares</w:t>
        </w:r>
      </w:hyperlink>
      <w:r w:rsidR="000A09DC" w:rsidRPr="0032190F">
        <w:rPr>
          <w:lang w:val="fr-FR"/>
        </w:rPr>
        <w:t xml:space="preserve"> (BIB 155 p. 185).</w:t>
      </w:r>
    </w:p>
    <w:p w14:paraId="3531BCD3" w14:textId="77777777" w:rsidR="000A09DC" w:rsidRPr="0032190F" w:rsidRDefault="000A09DC" w:rsidP="001214A8">
      <w:pPr>
        <w:autoSpaceDE w:val="0"/>
        <w:autoSpaceDN w:val="0"/>
        <w:adjustRightInd w:val="0"/>
        <w:rPr>
          <w:lang w:val="fr-FR"/>
        </w:rPr>
      </w:pPr>
    </w:p>
    <w:p w14:paraId="5025B1E9" w14:textId="77777777" w:rsidR="000A09DC" w:rsidRPr="0032190F" w:rsidRDefault="000A09DC" w:rsidP="00426FF9">
      <w:pPr>
        <w:pStyle w:val="Heading1"/>
      </w:pPr>
      <w:bookmarkStart w:id="736" w:name="Sit_Loubiere"/>
      <w:r w:rsidRPr="0032190F">
        <w:t>LOUBIERE</w:t>
      </w:r>
    </w:p>
    <w:bookmarkEnd w:id="736"/>
    <w:p w14:paraId="51270784" w14:textId="3E378DCC" w:rsidR="000A09DC" w:rsidRPr="0032190F" w:rsidRDefault="000A09DC" w:rsidP="001214A8">
      <w:pPr>
        <w:autoSpaceDE w:val="0"/>
        <w:autoSpaceDN w:val="0"/>
        <w:adjustRightInd w:val="0"/>
        <w:rPr>
          <w:lang w:val="fr-FR"/>
        </w:rPr>
      </w:pPr>
      <w:r w:rsidRPr="0032190F">
        <w:rPr>
          <w:lang w:val="fr-FR"/>
        </w:rPr>
        <w:t xml:space="preserve">La grotte de Loubière, à Marseille, a livré des éléments céramiques décorés de croix gravées sous le fond avec des cercles dans les quatre quadrants dessinés par la croix, datés de la fin de l’âge du Bronze, qui montrent des influences italiques : des </w:t>
      </w:r>
      <w:hyperlink r:id="rId1550" w:anchor="Cul_Terramare" w:history="1">
        <w:r w:rsidRPr="0032190F">
          <w:rPr>
            <w:rStyle w:val="Hyperlink"/>
            <w:lang w:val="fr-FR"/>
          </w:rPr>
          <w:t>Terramares</w:t>
        </w:r>
      </w:hyperlink>
      <w:r w:rsidRPr="0032190F">
        <w:rPr>
          <w:lang w:val="fr-FR"/>
        </w:rPr>
        <w:t xml:space="preserve"> (BIB 155 p. 185).</w:t>
      </w:r>
    </w:p>
    <w:p w14:paraId="615844EB" w14:textId="77777777" w:rsidR="00717050" w:rsidRPr="0032190F" w:rsidRDefault="00717050" w:rsidP="001214A8">
      <w:pPr>
        <w:autoSpaceDE w:val="0"/>
        <w:autoSpaceDN w:val="0"/>
        <w:adjustRightInd w:val="0"/>
        <w:rPr>
          <w:lang w:val="fr-FR"/>
        </w:rPr>
      </w:pPr>
    </w:p>
    <w:p w14:paraId="1258CFC7" w14:textId="77777777" w:rsidR="00717050" w:rsidRPr="0032190F" w:rsidRDefault="00717050" w:rsidP="00426FF9">
      <w:pPr>
        <w:pStyle w:val="Heading1"/>
      </w:pPr>
      <w:bookmarkStart w:id="737" w:name="Sit_Luc"/>
      <w:r w:rsidRPr="0032190F">
        <w:t>LUC</w:t>
      </w:r>
      <w:r w:rsidR="00154AB0" w:rsidRPr="0032190F">
        <w:t xml:space="preserve"> (GROTTE DE)</w:t>
      </w:r>
    </w:p>
    <w:bookmarkEnd w:id="737"/>
    <w:p w14:paraId="7427C80D" w14:textId="77777777" w:rsidR="00154AB0" w:rsidRPr="0032190F" w:rsidRDefault="00154AB0" w:rsidP="001214A8">
      <w:pPr>
        <w:autoSpaceDE w:val="0"/>
        <w:autoSpaceDN w:val="0"/>
        <w:adjustRightInd w:val="0"/>
        <w:rPr>
          <w:lang w:val="fr-FR"/>
        </w:rPr>
      </w:pPr>
    </w:p>
    <w:p w14:paraId="353294DB" w14:textId="77777777" w:rsidR="00717050" w:rsidRPr="0032190F" w:rsidRDefault="00717050" w:rsidP="005F4148">
      <w:pPr>
        <w:autoSpaceDE w:val="0"/>
        <w:autoSpaceDN w:val="0"/>
        <w:adjustRightInd w:val="0"/>
        <w:jc w:val="both"/>
        <w:rPr>
          <w:lang w:val="fr-FR"/>
        </w:rPr>
      </w:pPr>
      <w:r w:rsidRPr="0032190F">
        <w:rPr>
          <w:lang w:val="fr-FR"/>
        </w:rPr>
        <w:t>La grotte du Luc (</w:t>
      </w:r>
      <w:r w:rsidR="00A70400" w:rsidRPr="0032190F">
        <w:rPr>
          <w:lang w:val="fr-FR"/>
        </w:rPr>
        <w:t>Lanuéjols, Gard</w:t>
      </w:r>
      <w:r w:rsidRPr="0032190F">
        <w:rPr>
          <w:lang w:val="fr-FR"/>
        </w:rPr>
        <w:t>) a livré de la céramique du Bronze final (BIB 1983) dont :</w:t>
      </w:r>
    </w:p>
    <w:p w14:paraId="70857264" w14:textId="77777777" w:rsidR="00717050" w:rsidRPr="0032190F" w:rsidRDefault="00717050" w:rsidP="005F4148">
      <w:pPr>
        <w:autoSpaceDE w:val="0"/>
        <w:autoSpaceDN w:val="0"/>
        <w:adjustRightInd w:val="0"/>
        <w:jc w:val="both"/>
        <w:rPr>
          <w:lang w:val="fr-FR"/>
        </w:rPr>
      </w:pPr>
      <w:r w:rsidRPr="0032190F">
        <w:rPr>
          <w:lang w:val="fr-FR"/>
        </w:rPr>
        <w:t>-une urne biconique décorée sur la partie supérieure de la panse de 2 groupes de cannelures horizontales tracées au brunissoir et encadrant une double ligne brisée formée par des sillons très irréguliers, étroits et peu profonds, tracés avant séchage à la pointe mousse : daté du Bz final 2 ou du Bz final IIIa (BIB 1983 p. 45, fig. 46.1)</w:t>
      </w:r>
    </w:p>
    <w:p w14:paraId="4A82688E" w14:textId="0704BF28" w:rsidR="00717050" w:rsidRPr="0032190F" w:rsidRDefault="00717050" w:rsidP="005F4148">
      <w:pPr>
        <w:autoSpaceDE w:val="0"/>
        <w:autoSpaceDN w:val="0"/>
        <w:adjustRightInd w:val="0"/>
        <w:jc w:val="both"/>
        <w:rPr>
          <w:lang w:val="fr-FR"/>
        </w:rPr>
      </w:pPr>
      <w:r w:rsidRPr="0032190F">
        <w:rPr>
          <w:lang w:val="fr-FR"/>
        </w:rPr>
        <w:t xml:space="preserve">-une urne biconique à carène adoucie, décoration d’un large </w:t>
      </w:r>
      <w:hyperlink r:id="rId1551" w:anchor="Cul_Proto_Art_TAC_T_g_meandre" w:history="1">
        <w:r w:rsidR="00154AB0" w:rsidRPr="0032190F">
          <w:rPr>
            <w:rStyle w:val="Hyperlink"/>
            <w:lang w:val="fr-FR"/>
          </w:rPr>
          <w:t>méandre</w:t>
        </w:r>
      </w:hyperlink>
      <w:r w:rsidR="00154AB0" w:rsidRPr="0032190F">
        <w:rPr>
          <w:lang w:val="fr-FR"/>
        </w:rPr>
        <w:t xml:space="preserve"> </w:t>
      </w:r>
      <w:r w:rsidRPr="0032190F">
        <w:rPr>
          <w:lang w:val="fr-FR"/>
        </w:rPr>
        <w:t>symétrique incisé finement au double trait incisé finement avant séchage</w:t>
      </w:r>
      <w:r w:rsidR="00A70400" w:rsidRPr="0032190F">
        <w:rPr>
          <w:lang w:val="fr-FR"/>
        </w:rPr>
        <w:t> : datation au Bz final IIIa</w:t>
      </w:r>
      <w:r w:rsidRPr="0032190F">
        <w:rPr>
          <w:lang w:val="fr-FR"/>
        </w:rPr>
        <w:t xml:space="preserve"> (BIB 1983 p. 45, fig. 45.7)</w:t>
      </w:r>
    </w:p>
    <w:p w14:paraId="07F1DDBD" w14:textId="77777777" w:rsidR="00A70400" w:rsidRPr="0032190F" w:rsidRDefault="00A70400" w:rsidP="001214A8">
      <w:pPr>
        <w:autoSpaceDE w:val="0"/>
        <w:autoSpaceDN w:val="0"/>
        <w:adjustRightInd w:val="0"/>
        <w:rPr>
          <w:lang w:val="fr-FR"/>
        </w:rPr>
      </w:pPr>
    </w:p>
    <w:p w14:paraId="64D46071" w14:textId="77777777" w:rsidR="00A70400" w:rsidRPr="0032190F" w:rsidRDefault="00A70400" w:rsidP="00426FF9">
      <w:pPr>
        <w:pStyle w:val="Heading1"/>
      </w:pPr>
      <w:bookmarkStart w:id="738" w:name="Sit_Puech"/>
      <w:r w:rsidRPr="0032190F">
        <w:lastRenderedPageBreak/>
        <w:t>PUECH</w:t>
      </w:r>
      <w:r w:rsidR="00154AB0" w:rsidRPr="0032190F">
        <w:t xml:space="preserve"> (GROTTE DU)</w:t>
      </w:r>
    </w:p>
    <w:bookmarkEnd w:id="738"/>
    <w:p w14:paraId="4284C583" w14:textId="77777777" w:rsidR="00154AB0" w:rsidRPr="0032190F" w:rsidRDefault="00154AB0" w:rsidP="001214A8">
      <w:pPr>
        <w:autoSpaceDE w:val="0"/>
        <w:autoSpaceDN w:val="0"/>
        <w:adjustRightInd w:val="0"/>
        <w:rPr>
          <w:lang w:val="fr-FR"/>
        </w:rPr>
      </w:pPr>
    </w:p>
    <w:p w14:paraId="7A9A1318" w14:textId="77777777" w:rsidR="00A70400" w:rsidRPr="0032190F" w:rsidRDefault="00A70400" w:rsidP="001214A8">
      <w:pPr>
        <w:autoSpaceDE w:val="0"/>
        <w:autoSpaceDN w:val="0"/>
        <w:adjustRightInd w:val="0"/>
        <w:rPr>
          <w:lang w:val="fr-FR"/>
        </w:rPr>
      </w:pPr>
      <w:r w:rsidRPr="0032190F">
        <w:rPr>
          <w:lang w:val="fr-FR"/>
        </w:rPr>
        <w:t>La grotte du Puech (Lanuéjols, Gard) a livré de la céramique du Bronze final (BIB 1983) dont :</w:t>
      </w:r>
    </w:p>
    <w:p w14:paraId="03DB7E20" w14:textId="2F699848" w:rsidR="00A70400" w:rsidRPr="0032190F" w:rsidRDefault="00A70400" w:rsidP="001214A8">
      <w:pPr>
        <w:autoSpaceDE w:val="0"/>
        <w:autoSpaceDN w:val="0"/>
        <w:adjustRightInd w:val="0"/>
        <w:rPr>
          <w:lang w:val="fr-FR"/>
        </w:rPr>
      </w:pPr>
      <w:r w:rsidRPr="0032190F">
        <w:rPr>
          <w:lang w:val="fr-FR"/>
        </w:rPr>
        <w:t xml:space="preserve">-une urne globuleuse à col probablement haut et cylindrique avec un décor sur la partie superieure de la panse d’un large </w:t>
      </w:r>
      <w:hyperlink r:id="rId1552" w:anchor="Cul_Proto_Art_TAC_T_g_meandre" w:history="1">
        <w:r w:rsidR="002372BC" w:rsidRPr="0032190F">
          <w:rPr>
            <w:rStyle w:val="Hyperlink"/>
            <w:lang w:val="fr-FR"/>
          </w:rPr>
          <w:t>méandre</w:t>
        </w:r>
      </w:hyperlink>
      <w:r w:rsidR="00154AB0" w:rsidRPr="0032190F">
        <w:rPr>
          <w:lang w:val="fr-FR"/>
        </w:rPr>
        <w:t xml:space="preserve"> </w:t>
      </w:r>
      <w:r w:rsidRPr="0032190F">
        <w:rPr>
          <w:lang w:val="fr-FR"/>
        </w:rPr>
        <w:t>incisé symétrique en trait double parallèle réalisé avant séchage : datation Bronze final IIIa (BIB 1983 p. 48, fig. 48.1)</w:t>
      </w:r>
    </w:p>
    <w:p w14:paraId="16825596" w14:textId="77777777" w:rsidR="00717050" w:rsidRPr="0032190F" w:rsidRDefault="00717050" w:rsidP="001214A8">
      <w:pPr>
        <w:autoSpaceDE w:val="0"/>
        <w:autoSpaceDN w:val="0"/>
        <w:adjustRightInd w:val="0"/>
        <w:rPr>
          <w:lang w:val="fr-FR"/>
        </w:rPr>
      </w:pPr>
    </w:p>
    <w:p w14:paraId="211A2BAB" w14:textId="77777777" w:rsidR="009D50EE" w:rsidRPr="0032190F" w:rsidRDefault="009D50EE" w:rsidP="00426FF9">
      <w:pPr>
        <w:pStyle w:val="Heading1"/>
      </w:pPr>
      <w:bookmarkStart w:id="739" w:name="Sit_Diable_Pont"/>
      <w:r w:rsidRPr="0032190F">
        <w:t>DIABLE (PONT DU)</w:t>
      </w:r>
    </w:p>
    <w:bookmarkEnd w:id="739"/>
    <w:p w14:paraId="040A003D" w14:textId="77777777" w:rsidR="009D50EE" w:rsidRPr="0032190F" w:rsidRDefault="009D50EE" w:rsidP="001214A8">
      <w:pPr>
        <w:autoSpaceDE w:val="0"/>
        <w:autoSpaceDN w:val="0"/>
        <w:adjustRightInd w:val="0"/>
        <w:rPr>
          <w:lang w:val="fr-FR"/>
        </w:rPr>
      </w:pPr>
    </w:p>
    <w:p w14:paraId="0EB7D1B8" w14:textId="179900F0" w:rsidR="009D50EE" w:rsidRPr="0032190F" w:rsidRDefault="009D50EE" w:rsidP="007E7031">
      <w:pPr>
        <w:autoSpaceDE w:val="0"/>
        <w:autoSpaceDN w:val="0"/>
        <w:adjustRightInd w:val="0"/>
        <w:jc w:val="both"/>
        <w:rPr>
          <w:lang w:val="fr-FR" w:eastAsia="en-GB"/>
        </w:rPr>
      </w:pPr>
      <w:r w:rsidRPr="0032190F">
        <w:rPr>
          <w:lang w:val="fr-FR"/>
        </w:rPr>
        <w:t xml:space="preserve">Pont du Diable (Aniane, Hérault) : style de céramique décorée du Bronze final antérieure au Mailhac I (« La céramique incisée à </w:t>
      </w:r>
      <w:hyperlink r:id="rId1553" w:anchor="Cul_Proto_Art_TAC_T_g_meandre" w:history="1">
        <w:r w:rsidR="002372BC" w:rsidRPr="0032190F">
          <w:rPr>
            <w:rStyle w:val="Hyperlink"/>
            <w:lang w:val="fr-FR"/>
          </w:rPr>
          <w:t>méandres</w:t>
        </w:r>
      </w:hyperlink>
      <w:r w:rsidR="000C6DC3" w:rsidRPr="0032190F">
        <w:rPr>
          <w:lang w:val="fr-FR"/>
        </w:rPr>
        <w:t xml:space="preserve"> </w:t>
      </w:r>
      <w:r w:rsidRPr="0032190F">
        <w:rPr>
          <w:lang w:val="fr-FR"/>
        </w:rPr>
        <w:t xml:space="preserve">symétriques du Pont du Diable (Aniane, Hérault) » </w:t>
      </w:r>
      <w:r w:rsidRPr="0032190F">
        <w:rPr>
          <w:lang w:val="fr-FR" w:eastAsia="en-GB"/>
        </w:rPr>
        <w:t>J. Boudou, J. Arnal et A. Soutou (1961))</w:t>
      </w:r>
      <w:r w:rsidR="007E7031" w:rsidRPr="0032190F">
        <w:rPr>
          <w:lang w:val="fr-FR" w:eastAsia="en-GB"/>
        </w:rPr>
        <w:t>. Il se décompose en deux secteurs (Pont du Diable I et II) ayant tous deux livré du mobilier du Bronze final 3a (BIB 1984 p. 104)</w:t>
      </w:r>
      <w:r w:rsidR="006422A3" w:rsidRPr="0032190F">
        <w:rPr>
          <w:lang w:val="fr-FR" w:eastAsia="en-GB"/>
        </w:rPr>
        <w:t xml:space="preserve"> habitat du Bronze final 3 (BIB 1995 fig. 52)</w:t>
      </w:r>
    </w:p>
    <w:p w14:paraId="3CF5441B" w14:textId="77777777" w:rsidR="00D57B19" w:rsidRPr="0032190F" w:rsidRDefault="00D57B19" w:rsidP="007E7031">
      <w:pPr>
        <w:autoSpaceDE w:val="0"/>
        <w:autoSpaceDN w:val="0"/>
        <w:adjustRightInd w:val="0"/>
        <w:jc w:val="both"/>
        <w:rPr>
          <w:lang w:val="fr-FR" w:eastAsia="en-GB"/>
        </w:rPr>
      </w:pPr>
    </w:p>
    <w:p w14:paraId="2842857E" w14:textId="77777777" w:rsidR="00D57B19" w:rsidRPr="0032190F" w:rsidRDefault="00D57B19" w:rsidP="00426FF9">
      <w:pPr>
        <w:pStyle w:val="Heading1"/>
      </w:pPr>
      <w:bookmarkStart w:id="740" w:name="Sit_Isserts"/>
      <w:r w:rsidRPr="0032190F">
        <w:t>ISSERTS</w:t>
      </w:r>
    </w:p>
    <w:bookmarkEnd w:id="740"/>
    <w:p w14:paraId="1B0809C5" w14:textId="77777777" w:rsidR="00D57B19" w:rsidRPr="0032190F" w:rsidRDefault="00D57B19" w:rsidP="007E7031">
      <w:pPr>
        <w:autoSpaceDE w:val="0"/>
        <w:autoSpaceDN w:val="0"/>
        <w:adjustRightInd w:val="0"/>
        <w:jc w:val="both"/>
        <w:rPr>
          <w:lang w:val="fr-FR" w:eastAsia="en-GB"/>
        </w:rPr>
      </w:pPr>
      <w:r w:rsidRPr="0032190F">
        <w:rPr>
          <w:lang w:val="fr-FR" w:eastAsia="en-GB"/>
        </w:rPr>
        <w:t>Le dolmen des Isserts (Saint-Jean-de-la-Blaquièer, Hérault) est un "tumulus à antennes", un type rare, de quelque 1à m de diam, daté du Néolithique final de type Fontbuisse. Ce domlen sera réemployé au Bronze moyen I-II comme l'atteste la présence d'un vase découvert dans la chambre funéraire (BIB N. Bec Drelon in BIB 2341)</w:t>
      </w:r>
    </w:p>
    <w:p w14:paraId="1E6B79A0" w14:textId="77777777" w:rsidR="00D57B19" w:rsidRPr="0032190F" w:rsidRDefault="00D57B19" w:rsidP="007E7031">
      <w:pPr>
        <w:autoSpaceDE w:val="0"/>
        <w:autoSpaceDN w:val="0"/>
        <w:adjustRightInd w:val="0"/>
        <w:jc w:val="both"/>
        <w:rPr>
          <w:lang w:val="fr-FR" w:eastAsia="en-GB"/>
        </w:rPr>
      </w:pPr>
    </w:p>
    <w:p w14:paraId="1C25A54D" w14:textId="77777777" w:rsidR="00D57B19" w:rsidRPr="0032190F" w:rsidRDefault="00D57B19" w:rsidP="007E7031">
      <w:pPr>
        <w:autoSpaceDE w:val="0"/>
        <w:autoSpaceDN w:val="0"/>
        <w:adjustRightInd w:val="0"/>
        <w:jc w:val="both"/>
        <w:rPr>
          <w:lang w:val="fr-FR" w:eastAsia="en-GB"/>
        </w:rPr>
      </w:pPr>
      <w:r w:rsidRPr="0032190F">
        <w:rPr>
          <w:lang w:val="fr-FR" w:eastAsia="en-GB"/>
        </w:rPr>
        <w:t>LAROQUE 17</w:t>
      </w:r>
    </w:p>
    <w:p w14:paraId="6B433AF6" w14:textId="77777777" w:rsidR="00D57B19" w:rsidRPr="0032190F" w:rsidRDefault="00D57B19" w:rsidP="007E7031">
      <w:pPr>
        <w:autoSpaceDE w:val="0"/>
        <w:autoSpaceDN w:val="0"/>
        <w:adjustRightInd w:val="0"/>
        <w:jc w:val="both"/>
        <w:rPr>
          <w:lang w:val="fr-FR" w:eastAsia="en-GB"/>
        </w:rPr>
      </w:pPr>
      <w:r w:rsidRPr="0032190F">
        <w:rPr>
          <w:lang w:val="fr-FR" w:eastAsia="en-GB"/>
        </w:rPr>
        <w:t>Le dolmen de Laroque 17 (Saint-Etienne-de-Gourgas, Hérault) est un tumulus à deux parements de préristalites (BIB N. Bec Drelon in BIB 2341)</w:t>
      </w:r>
    </w:p>
    <w:p w14:paraId="0D39CDDB" w14:textId="77777777" w:rsidR="00D57B19" w:rsidRPr="0032190F" w:rsidRDefault="00D57B19" w:rsidP="007E7031">
      <w:pPr>
        <w:autoSpaceDE w:val="0"/>
        <w:autoSpaceDN w:val="0"/>
        <w:adjustRightInd w:val="0"/>
        <w:jc w:val="both"/>
        <w:rPr>
          <w:lang w:val="fr-FR" w:eastAsia="en-GB"/>
        </w:rPr>
      </w:pPr>
    </w:p>
    <w:p w14:paraId="7D9AFFFB" w14:textId="77777777" w:rsidR="00D57B19" w:rsidRPr="0032190F" w:rsidRDefault="00D57B19" w:rsidP="00426FF9">
      <w:pPr>
        <w:pStyle w:val="Heading1"/>
      </w:pPr>
      <w:bookmarkStart w:id="741" w:name="Sit_Barraca"/>
      <w:r w:rsidRPr="0032190F">
        <w:t>BARRACA</w:t>
      </w:r>
    </w:p>
    <w:bookmarkEnd w:id="741"/>
    <w:p w14:paraId="3E5B2D94" w14:textId="5F76D38F" w:rsidR="00D57B19" w:rsidRPr="0032190F" w:rsidRDefault="00D57B19" w:rsidP="007E7031">
      <w:pPr>
        <w:autoSpaceDE w:val="0"/>
        <w:autoSpaceDN w:val="0"/>
        <w:adjustRightInd w:val="0"/>
        <w:jc w:val="both"/>
        <w:rPr>
          <w:lang w:val="fr-FR" w:eastAsia="en-GB"/>
        </w:rPr>
      </w:pPr>
      <w:r w:rsidRPr="0032190F">
        <w:rPr>
          <w:lang w:val="fr-FR" w:eastAsia="en-GB"/>
        </w:rPr>
        <w:t xml:space="preserve">Le dolmen de Barraca (Tarerach, Pyrénées-Orientales) montre du mobilier du Bronze ancien, Bronze moyen, de la céramique à décor en "nid d'abeille", surface rustiquée, fond plat, stockage. A proximité </w:t>
      </w:r>
      <w:r w:rsidR="005E1E24" w:rsidRPr="0032190F">
        <w:rPr>
          <w:lang w:val="fr-FR" w:eastAsia="en-GB"/>
        </w:rPr>
        <w:t xml:space="preserve">de la </w:t>
      </w:r>
      <w:hyperlink r:id="rId1554" w:anchor="Sit_Valat_Figuerassa" w:history="1">
        <w:r w:rsidR="005E1E24" w:rsidRPr="0032190F">
          <w:rPr>
            <w:rStyle w:val="Hyperlink"/>
            <w:lang w:val="fr-FR" w:eastAsia="en-GB"/>
          </w:rPr>
          <w:t>Valat de la Figuerassa</w:t>
        </w:r>
      </w:hyperlink>
      <w:r w:rsidRPr="0032190F">
        <w:rPr>
          <w:lang w:val="fr-FR" w:eastAsia="en-GB"/>
        </w:rPr>
        <w:t xml:space="preserve"> et un gisement de chloritite ainsi q'un anneau en pierre du Bronze moyen (BIB N. Bec Drelon in BIB 2341)</w:t>
      </w:r>
    </w:p>
    <w:p w14:paraId="4AF06819" w14:textId="77777777" w:rsidR="00D57B19" w:rsidRPr="0032190F" w:rsidRDefault="00D57B19" w:rsidP="007E7031">
      <w:pPr>
        <w:autoSpaceDE w:val="0"/>
        <w:autoSpaceDN w:val="0"/>
        <w:adjustRightInd w:val="0"/>
        <w:jc w:val="both"/>
        <w:rPr>
          <w:lang w:val="fr-FR" w:eastAsia="en-GB"/>
        </w:rPr>
      </w:pPr>
    </w:p>
    <w:p w14:paraId="03D65F0D" w14:textId="77777777" w:rsidR="00D57B19" w:rsidRPr="0032190F" w:rsidRDefault="00D57B19" w:rsidP="00426FF9">
      <w:pPr>
        <w:pStyle w:val="Heading1"/>
      </w:pPr>
      <w:bookmarkStart w:id="742" w:name="Sit_Valat_Figuerassa"/>
      <w:r w:rsidRPr="0032190F">
        <w:t>VALAT DE LA FIGUERASSA</w:t>
      </w:r>
    </w:p>
    <w:bookmarkEnd w:id="742"/>
    <w:p w14:paraId="520932A3" w14:textId="540B2959" w:rsidR="00D57B19" w:rsidRDefault="00D57B19" w:rsidP="005E1E24">
      <w:pPr>
        <w:autoSpaceDE w:val="0"/>
        <w:autoSpaceDN w:val="0"/>
        <w:adjustRightInd w:val="0"/>
        <w:jc w:val="both"/>
        <w:rPr>
          <w:lang w:val="fr-FR"/>
        </w:rPr>
      </w:pPr>
      <w:r w:rsidRPr="0032190F">
        <w:rPr>
          <w:lang w:val="fr-FR"/>
        </w:rPr>
        <w:t xml:space="preserve">Valla de la Figuerassa (Tarerach) à quelques centaines de mètres au sud du </w:t>
      </w:r>
      <w:hyperlink r:id="rId1555" w:anchor="Sit_Barrac" w:history="1">
        <w:r w:rsidRPr="0032190F">
          <w:rPr>
            <w:rStyle w:val="Hyperlink"/>
            <w:lang w:val="fr-FR"/>
          </w:rPr>
          <w:t>grand dolmen de La Barraca</w:t>
        </w:r>
      </w:hyperlink>
      <w:r w:rsidRPr="0032190F">
        <w:rPr>
          <w:lang w:val="fr-FR"/>
        </w:rPr>
        <w:t xml:space="preserve"> près de Mas Llussanes et daté par le mobilier archéologique du Néolithique final (BIB 1738 p. 171). Plusieurs bloc sont gravés: </w:t>
      </w:r>
      <w:hyperlink r:id="rId1556" w:anchor="Cul_Art_TAC_T_g_phi" w:history="1">
        <w:r w:rsidRPr="0032190F">
          <w:rPr>
            <w:rStyle w:val="Hyperlink"/>
            <w:lang w:val="fr-FR"/>
          </w:rPr>
          <w:t xml:space="preserve">signes en </w:t>
        </w:r>
        <w:r w:rsidRPr="0032190F">
          <w:rPr>
            <w:rStyle w:val="Hyperlink"/>
            <w:rFonts w:ascii="Symbol" w:hAnsi="Symbol"/>
            <w:lang w:val="fr-FR"/>
          </w:rPr>
          <w:t>f</w:t>
        </w:r>
      </w:hyperlink>
      <w:r w:rsidRPr="0032190F">
        <w:rPr>
          <w:lang w:val="fr-FR"/>
        </w:rPr>
        <w:t xml:space="preserve"> sur le bloc VII, 2 anthropomorphes sur le bloc IX, etc.. Pour J. Abelanet, les anthropomorphes et cruciformes de la paroi principale et des grands blocs détachés dateraient de l'époque du dolmen voisin, les rouelles sur les petites dalles mobiles dateraient de l'âge du Bronze et finalement les gravures linéaires géométriques seraient les dernières réalisée</w:t>
      </w:r>
      <w:r w:rsidR="005E1E24" w:rsidRPr="0032190F">
        <w:rPr>
          <w:lang w:val="fr-FR"/>
        </w:rPr>
        <w:t>s</w:t>
      </w:r>
      <w:r w:rsidRPr="0032190F">
        <w:rPr>
          <w:lang w:val="fr-FR"/>
        </w:rPr>
        <w:t xml:space="preserve">  (BIB 1738 p. 173)</w:t>
      </w:r>
    </w:p>
    <w:p w14:paraId="45E88AE7" w14:textId="77777777" w:rsidR="00E842DD" w:rsidRDefault="00E842DD" w:rsidP="005E1E24">
      <w:pPr>
        <w:autoSpaceDE w:val="0"/>
        <w:autoSpaceDN w:val="0"/>
        <w:adjustRightInd w:val="0"/>
        <w:jc w:val="both"/>
        <w:rPr>
          <w:lang w:val="fr-FR"/>
        </w:rPr>
      </w:pPr>
    </w:p>
    <w:p w14:paraId="0525AB25" w14:textId="77777777" w:rsidR="00E842DD" w:rsidRDefault="00E842DD" w:rsidP="00426FF9">
      <w:pPr>
        <w:pStyle w:val="Heading1"/>
      </w:pPr>
      <w:bookmarkStart w:id="743" w:name="Sit_Avignon"/>
      <w:r>
        <w:t>AVIGNON</w:t>
      </w:r>
    </w:p>
    <w:bookmarkEnd w:id="743"/>
    <w:p w14:paraId="11235B26" w14:textId="77777777" w:rsidR="00E842DD" w:rsidRDefault="00E842DD" w:rsidP="005E1E24">
      <w:pPr>
        <w:autoSpaceDE w:val="0"/>
        <w:autoSpaceDN w:val="0"/>
        <w:adjustRightInd w:val="0"/>
        <w:jc w:val="both"/>
        <w:rPr>
          <w:lang w:val="fr-FR"/>
        </w:rPr>
      </w:pPr>
      <w:r>
        <w:rPr>
          <w:lang w:val="fr-FR"/>
        </w:rPr>
        <w:t>Situé au nord de la Durance (BIB 2692)</w:t>
      </w:r>
    </w:p>
    <w:p w14:paraId="146C76D5" w14:textId="77777777" w:rsidR="00E842DD" w:rsidRDefault="00E842DD" w:rsidP="005E1E24">
      <w:pPr>
        <w:autoSpaceDE w:val="0"/>
        <w:autoSpaceDN w:val="0"/>
        <w:adjustRightInd w:val="0"/>
        <w:jc w:val="both"/>
        <w:rPr>
          <w:lang w:val="fr-FR"/>
        </w:rPr>
      </w:pPr>
    </w:p>
    <w:p w14:paraId="20177B6F" w14:textId="77777777" w:rsidR="00E842DD" w:rsidRPr="0032190F" w:rsidRDefault="00E842DD" w:rsidP="005E1E24">
      <w:pPr>
        <w:autoSpaceDE w:val="0"/>
        <w:autoSpaceDN w:val="0"/>
        <w:adjustRightInd w:val="0"/>
        <w:jc w:val="both"/>
        <w:rPr>
          <w:lang w:val="fr-FR"/>
        </w:rPr>
      </w:pPr>
    </w:p>
    <w:p w14:paraId="3FE711B0" w14:textId="77777777" w:rsidR="0016159C" w:rsidRPr="0032190F" w:rsidRDefault="0016159C" w:rsidP="00242C0F">
      <w:pPr>
        <w:jc w:val="both"/>
        <w:rPr>
          <w:lang w:val="fr-FR"/>
        </w:rPr>
      </w:pPr>
    </w:p>
    <w:p w14:paraId="1E9E67E7" w14:textId="77777777" w:rsidR="00B47C9A" w:rsidRPr="0032190F" w:rsidRDefault="00B47C9A" w:rsidP="00426FF9">
      <w:pPr>
        <w:pStyle w:val="Heading1"/>
      </w:pPr>
      <w:bookmarkStart w:id="744" w:name="Sit_Chemi_Bas_Avignon"/>
      <w:r w:rsidRPr="0032190F">
        <w:t>CHEMIN BAS D’AVIGNON</w:t>
      </w:r>
    </w:p>
    <w:bookmarkEnd w:id="744"/>
    <w:p w14:paraId="3E04D006" w14:textId="77777777" w:rsidR="003316DD" w:rsidRPr="0032190F" w:rsidRDefault="003316DD" w:rsidP="00242C0F">
      <w:pPr>
        <w:jc w:val="both"/>
        <w:rPr>
          <w:lang w:val="fr-FR"/>
        </w:rPr>
      </w:pPr>
    </w:p>
    <w:p w14:paraId="59AD5E7B" w14:textId="3A65A6A5" w:rsidR="00B47C9A" w:rsidRPr="0032190F" w:rsidRDefault="007B45EB" w:rsidP="00242C0F">
      <w:pPr>
        <w:jc w:val="both"/>
        <w:rPr>
          <w:lang w:val="fr-FR"/>
        </w:rPr>
      </w:pPr>
      <w:r w:rsidRPr="0032190F">
        <w:rPr>
          <w:lang w:val="fr-FR"/>
        </w:rPr>
        <w:lastRenderedPageBreak/>
        <w:t>L</w:t>
      </w:r>
      <w:r w:rsidR="00BE4BC4" w:rsidRPr="0032190F">
        <w:rPr>
          <w:lang w:val="fr-FR"/>
        </w:rPr>
        <w:t>e site du Chemin bas d’Avignon (</w:t>
      </w:r>
      <w:r w:rsidRPr="0032190F">
        <w:rPr>
          <w:lang w:val="fr-FR"/>
        </w:rPr>
        <w:t xml:space="preserve">Nîmes, </w:t>
      </w:r>
      <w:r w:rsidR="00BE4BC4" w:rsidRPr="0032190F">
        <w:rPr>
          <w:lang w:val="fr-FR"/>
        </w:rPr>
        <w:t xml:space="preserve">Gard) </w:t>
      </w:r>
      <w:r w:rsidRPr="0032190F">
        <w:rPr>
          <w:lang w:val="fr-FR"/>
        </w:rPr>
        <w:t>a</w:t>
      </w:r>
      <w:r w:rsidR="00B47C9A" w:rsidRPr="0032190F">
        <w:rPr>
          <w:lang w:val="fr-FR"/>
        </w:rPr>
        <w:t xml:space="preserve"> livré une lame de hallebarde</w:t>
      </w:r>
      <w:r w:rsidR="00180E8F" w:rsidRPr="0032190F">
        <w:rPr>
          <w:lang w:val="fr-FR"/>
        </w:rPr>
        <w:t xml:space="preserve"> en </w:t>
      </w:r>
      <w:hyperlink r:id="rId1557" w:anchor="Sit_Cuivre" w:history="1">
        <w:r w:rsidR="00BA150E" w:rsidRPr="00BA150E">
          <w:rPr>
            <w:rStyle w:val="Hyperlink"/>
            <w:lang w:val="fr-FR"/>
          </w:rPr>
          <w:t>cuivre</w:t>
        </w:r>
      </w:hyperlink>
      <w:r w:rsidR="00BA150E">
        <w:rPr>
          <w:lang w:val="fr-FR"/>
        </w:rPr>
        <w:t xml:space="preserve"> </w:t>
      </w:r>
      <w:r w:rsidR="008C1D13" w:rsidRPr="0032190F">
        <w:rPr>
          <w:lang w:val="fr-FR"/>
        </w:rPr>
        <w:t>arsenié (2,8%)</w:t>
      </w:r>
      <w:r w:rsidR="00B47C9A" w:rsidRPr="0032190F">
        <w:rPr>
          <w:lang w:val="fr-FR"/>
        </w:rPr>
        <w:t xml:space="preserve"> de </w:t>
      </w:r>
      <w:smartTag w:uri="urn:schemas-microsoft-com:office:smarttags" w:element="metricconverter">
        <w:smartTagPr>
          <w:attr w:name="ProductID" w:val="18,5 cm"/>
        </w:smartTagPr>
        <w:r w:rsidR="00B47C9A" w:rsidRPr="0032190F">
          <w:rPr>
            <w:lang w:val="fr-FR"/>
          </w:rPr>
          <w:t>18,5 cm</w:t>
        </w:r>
      </w:smartTag>
      <w:r w:rsidR="00B47C9A" w:rsidRPr="0032190F">
        <w:rPr>
          <w:lang w:val="fr-FR"/>
        </w:rPr>
        <w:t xml:space="preserve"> de long, très oxydée associée à un poignard rhodanien (BIB 1336 p. 21)</w:t>
      </w:r>
      <w:hyperlink r:id="rId1558" w:anchor="Cul_Bronze_Ancien" w:history="1">
        <w:r w:rsidR="00180E8F" w:rsidRPr="0032190F">
          <w:rPr>
            <w:rStyle w:val="Hyperlink"/>
            <w:lang w:val="fr-FR"/>
          </w:rPr>
          <w:t>Bronze ancien</w:t>
        </w:r>
      </w:hyperlink>
      <w:r w:rsidR="00302A22" w:rsidRPr="0032190F">
        <w:rPr>
          <w:lang w:val="fr-FR"/>
        </w:rPr>
        <w:t xml:space="preserve"> II (SS BIB)</w:t>
      </w:r>
    </w:p>
    <w:p w14:paraId="6B0E6887" w14:textId="5AF4E942" w:rsidR="00453632" w:rsidRPr="0032190F" w:rsidRDefault="00453632" w:rsidP="00242C0F">
      <w:pPr>
        <w:tabs>
          <w:tab w:val="left" w:pos="6413"/>
        </w:tabs>
        <w:autoSpaceDE w:val="0"/>
        <w:autoSpaceDN w:val="0"/>
        <w:adjustRightInd w:val="0"/>
        <w:jc w:val="both"/>
        <w:rPr>
          <w:lang w:val="fr-FR"/>
        </w:rPr>
      </w:pPr>
      <w:r w:rsidRPr="0032190F">
        <w:rPr>
          <w:lang w:val="fr-FR"/>
        </w:rPr>
        <w:t>Parmi les objets</w:t>
      </w:r>
      <w:r w:rsidR="00F715F3">
        <w:rPr>
          <w:lang w:val="fr-FR"/>
        </w:rPr>
        <w:t xml:space="preserve"> </w:t>
      </w:r>
      <w:r w:rsidRPr="0032190F">
        <w:rPr>
          <w:lang w:val="fr-FR"/>
        </w:rPr>
        <w:t>nouvellement introduits dans les régions du Sud au début du Bronze, les poignards à manche massif (</w:t>
      </w:r>
      <w:hyperlink r:id="rId1559" w:anchor="Sit_Sollies_Pont" w:history="1">
        <w:r w:rsidR="00302A22" w:rsidRPr="0032190F">
          <w:rPr>
            <w:rStyle w:val="Hyperlink"/>
            <w:lang w:val="fr-FR"/>
          </w:rPr>
          <w:t>Les R</w:t>
        </w:r>
        <w:r w:rsidRPr="0032190F">
          <w:rPr>
            <w:rStyle w:val="Hyperlink"/>
            <w:lang w:val="fr-FR"/>
          </w:rPr>
          <w:t>uscats</w:t>
        </w:r>
      </w:hyperlink>
      <w:r w:rsidRPr="0032190F">
        <w:rPr>
          <w:lang w:val="fr-FR"/>
        </w:rPr>
        <w:t xml:space="preserve">) aux lames décorées de finstracés sont plus rares. L’un provient de Nîmes où il aété découvert avec une lame  nervurée proches de certaineshallebardes figurées au </w:t>
      </w:r>
      <w:hyperlink r:id="rId1560" w:anchor="Typ_Bego_Hallebardes" w:history="1">
        <w:r w:rsidRPr="0032190F">
          <w:rPr>
            <w:rStyle w:val="Hyperlink"/>
            <w:lang w:val="fr-FR"/>
          </w:rPr>
          <w:t>Mont-Bego</w:t>
        </w:r>
      </w:hyperlink>
      <w:r w:rsidRPr="0032190F">
        <w:rPr>
          <w:lang w:val="fr-FR"/>
        </w:rPr>
        <w:t xml:space="preserve"> (BIB 1417 p. 58)</w:t>
      </w:r>
      <w:r w:rsidR="00BE4BC4" w:rsidRPr="0032190F">
        <w:rPr>
          <w:lang w:val="fr-FR"/>
        </w:rPr>
        <w:t>.</w:t>
      </w:r>
    </w:p>
    <w:p w14:paraId="22CCE6B3" w14:textId="77777777" w:rsidR="00BE4BC4" w:rsidRPr="0032190F" w:rsidRDefault="00BE4BC4" w:rsidP="00242C0F">
      <w:pPr>
        <w:tabs>
          <w:tab w:val="left" w:pos="6413"/>
        </w:tabs>
        <w:autoSpaceDE w:val="0"/>
        <w:autoSpaceDN w:val="0"/>
        <w:adjustRightInd w:val="0"/>
        <w:jc w:val="both"/>
        <w:rPr>
          <w:lang w:val="fr-FR"/>
        </w:rPr>
      </w:pPr>
    </w:p>
    <w:p w14:paraId="29BB2AFC" w14:textId="77777777" w:rsidR="00BE4BC4" w:rsidRPr="0032190F" w:rsidRDefault="00BE4BC4" w:rsidP="00426FF9">
      <w:pPr>
        <w:pStyle w:val="Heading1"/>
      </w:pPr>
      <w:bookmarkStart w:id="745" w:name="Sit_Georges_Besse_II"/>
      <w:r w:rsidRPr="0032190F">
        <w:t>GEORGES BESSE II (Parc)</w:t>
      </w:r>
    </w:p>
    <w:bookmarkEnd w:id="745"/>
    <w:p w14:paraId="0C6CC3BE" w14:textId="77777777" w:rsidR="00BE4BC4" w:rsidRPr="0032190F" w:rsidRDefault="00BE4BC4" w:rsidP="00242C0F">
      <w:pPr>
        <w:rPr>
          <w:lang w:val="fr-FR"/>
        </w:rPr>
      </w:pPr>
    </w:p>
    <w:p w14:paraId="439DFA5C" w14:textId="00DB75A5" w:rsidR="00BE4BC4" w:rsidRPr="0032190F" w:rsidRDefault="00BE4BC4" w:rsidP="00242C0F">
      <w:pPr>
        <w:jc w:val="both"/>
        <w:rPr>
          <w:lang w:val="fr-FR"/>
        </w:rPr>
      </w:pPr>
      <w:r w:rsidRPr="0032190F">
        <w:rPr>
          <w:lang w:val="fr-FR"/>
        </w:rPr>
        <w:t xml:space="preserve">Fouille préventive réalisée entre 2005 et 2006 qui mettent au jour un fossé du </w:t>
      </w:r>
      <w:r w:rsidR="006D153D">
        <w:rPr>
          <w:lang w:val="fr-FR"/>
        </w:rPr>
        <w:t>NF</w:t>
      </w:r>
      <w:r w:rsidRPr="0032190F">
        <w:rPr>
          <w:lang w:val="fr-FR"/>
        </w:rPr>
        <w:t xml:space="preserve">  avec un abondant matériel mobilier céramique, lithique et osseux. L’étude du matériel permet d’attribuer la portion supérieur du remplissage à la transition </w:t>
      </w:r>
      <w:r w:rsidR="006D153D">
        <w:rPr>
          <w:lang w:val="fr-FR"/>
        </w:rPr>
        <w:t>NF</w:t>
      </w:r>
      <w:r w:rsidRPr="0032190F">
        <w:rPr>
          <w:lang w:val="fr-FR"/>
        </w:rPr>
        <w:t>/</w:t>
      </w:r>
      <w:r w:rsidR="006D153D">
        <w:rPr>
          <w:lang w:val="fr-FR"/>
        </w:rPr>
        <w:t>BA</w:t>
      </w:r>
      <w:r w:rsidRPr="0032190F">
        <w:rPr>
          <w:lang w:val="fr-FR"/>
        </w:rPr>
        <w:t>. Evolution sur place (</w:t>
      </w:r>
      <w:hyperlink r:id="rId1561" w:anchor="Cul_Campaniforme" w:history="1">
        <w:r w:rsidRPr="0032190F">
          <w:rPr>
            <w:rStyle w:val="Hyperlink"/>
            <w:lang w:val="fr-FR"/>
          </w:rPr>
          <w:t>Campaniforme</w:t>
        </w:r>
      </w:hyperlink>
      <w:r w:rsidRPr="0032190F">
        <w:rPr>
          <w:lang w:val="fr-FR"/>
        </w:rPr>
        <w:t>/</w:t>
      </w:r>
      <w:hyperlink r:id="rId1562" w:anchor="Cul_Bronze_Ancien" w:history="1">
        <w:r w:rsidR="006D153D">
          <w:rPr>
            <w:rStyle w:val="Hyperlink"/>
            <w:lang w:val="fr-FR"/>
          </w:rPr>
          <w:t>BA</w:t>
        </w:r>
      </w:hyperlink>
      <w:r w:rsidRPr="0032190F">
        <w:rPr>
          <w:lang w:val="fr-FR"/>
        </w:rPr>
        <w:t>) et influences extérieures sont invoquées pour le type de matériel retrouvé (BIB 1423 p. 517).</w:t>
      </w:r>
    </w:p>
    <w:p w14:paraId="1E9A66F4" w14:textId="594EA8EA" w:rsidR="00BE4BC4" w:rsidRPr="0032190F" w:rsidRDefault="00BE4BC4" w:rsidP="00242C0F">
      <w:pPr>
        <w:jc w:val="both"/>
        <w:rPr>
          <w:lang w:val="fr-FR"/>
        </w:rPr>
      </w:pPr>
      <w:r w:rsidRPr="0032190F">
        <w:rPr>
          <w:lang w:val="fr-FR"/>
        </w:rPr>
        <w:t>Pour ces dernières : les quelques connexions établies avec l’</w:t>
      </w:r>
      <w:hyperlink r:id="rId1563" w:anchor="Cul_Campaniforme" w:history="1">
        <w:r w:rsidRPr="0032190F">
          <w:rPr>
            <w:rStyle w:val="Hyperlink"/>
            <w:lang w:val="fr-FR"/>
          </w:rPr>
          <w:t>Epicampaniforme</w:t>
        </w:r>
      </w:hyperlink>
      <w:r w:rsidRPr="0032190F">
        <w:rPr>
          <w:lang w:val="fr-FR"/>
        </w:rPr>
        <w:t xml:space="preserve"> d’Italie du Nord, de chronologie antérieure, évoquent en revanche des influence de cette région, hypothèse déjà évoquée pour expliquer la formation du répertoire céramique du </w:t>
      </w:r>
      <w:r w:rsidR="006D153D">
        <w:rPr>
          <w:lang w:val="fr-FR"/>
        </w:rPr>
        <w:t>BA</w:t>
      </w:r>
      <w:r w:rsidRPr="0032190F">
        <w:rPr>
          <w:lang w:val="fr-FR"/>
        </w:rPr>
        <w:t xml:space="preserve"> du Midi de la France et du décor barbelé qui y est associé (Vital 2004 p. 25 ; Lemercier 2004 p. 459) (BIB 1423 p. 526).</w:t>
      </w:r>
    </w:p>
    <w:p w14:paraId="246C55B7" w14:textId="77777777" w:rsidR="00BE4BC4" w:rsidRPr="0032190F" w:rsidRDefault="00BE4BC4" w:rsidP="00242C0F">
      <w:pPr>
        <w:jc w:val="both"/>
        <w:rPr>
          <w:lang w:val="fr-FR"/>
        </w:rPr>
      </w:pPr>
      <w:r w:rsidRPr="0032190F">
        <w:rPr>
          <w:lang w:val="fr-FR"/>
        </w:rPr>
        <w:t>L’Epicampaniforme témoigne d’influences italiennes et rhodaniennes (BIB 1423 p. 535).</w:t>
      </w:r>
    </w:p>
    <w:p w14:paraId="6B21145C" w14:textId="77777777" w:rsidR="00453632" w:rsidRPr="0032190F" w:rsidRDefault="00453632" w:rsidP="00242C0F">
      <w:pPr>
        <w:jc w:val="both"/>
        <w:rPr>
          <w:lang w:val="fr-FR"/>
        </w:rPr>
      </w:pPr>
    </w:p>
    <w:p w14:paraId="6F17072E" w14:textId="77777777" w:rsidR="00733543" w:rsidRPr="0032190F" w:rsidRDefault="00733543" w:rsidP="00426FF9">
      <w:pPr>
        <w:pStyle w:val="Heading1"/>
      </w:pPr>
      <w:bookmarkStart w:id="746" w:name="Sit_Bois_Sacre"/>
      <w:r w:rsidRPr="0032190F">
        <w:t>BOIS SACRE (Habitat du</w:t>
      </w:r>
      <w:r w:rsidR="00997D0B" w:rsidRPr="0032190F">
        <w:t>- ou Station du-</w:t>
      </w:r>
      <w:r w:rsidRPr="0032190F">
        <w:t>)</w:t>
      </w:r>
    </w:p>
    <w:bookmarkEnd w:id="746"/>
    <w:p w14:paraId="617B4FFE" w14:textId="77777777" w:rsidR="00733543" w:rsidRPr="0032190F" w:rsidRDefault="00733543" w:rsidP="00242C0F">
      <w:pPr>
        <w:rPr>
          <w:lang w:val="fr-FR"/>
        </w:rPr>
      </w:pPr>
    </w:p>
    <w:p w14:paraId="52B8ACD9" w14:textId="555A117D" w:rsidR="00E60ADA" w:rsidRPr="0032190F" w:rsidRDefault="00733543" w:rsidP="00242C0F">
      <w:pPr>
        <w:jc w:val="both"/>
        <w:rPr>
          <w:lang w:val="fr-FR"/>
        </w:rPr>
      </w:pPr>
      <w:r w:rsidRPr="0032190F">
        <w:rPr>
          <w:lang w:val="fr-FR"/>
        </w:rPr>
        <w:t xml:space="preserve">L’habitat </w:t>
      </w:r>
      <w:hyperlink r:id="rId1564" w:anchor="Cul_Campaniforme" w:history="1">
        <w:r w:rsidRPr="0032190F">
          <w:rPr>
            <w:rStyle w:val="Hyperlink"/>
            <w:lang w:val="fr-FR"/>
          </w:rPr>
          <w:t>campaniforme</w:t>
        </w:r>
      </w:hyperlink>
      <w:r w:rsidRPr="0032190F">
        <w:rPr>
          <w:lang w:val="fr-FR"/>
        </w:rPr>
        <w:t xml:space="preserve"> du Bois Sacré (</w:t>
      </w:r>
      <w:r w:rsidR="00973328" w:rsidRPr="0032190F">
        <w:rPr>
          <w:lang w:val="fr-FR"/>
        </w:rPr>
        <w:t>Saint Côme et Maruéjols</w:t>
      </w:r>
      <w:r w:rsidRPr="0032190F">
        <w:rPr>
          <w:lang w:val="fr-FR"/>
        </w:rPr>
        <w:t xml:space="preserve">, Gard) a livré un bel ensemble de céramiques </w:t>
      </w:r>
      <w:r w:rsidRPr="0032190F">
        <w:rPr>
          <w:i/>
          <w:lang w:val="fr-FR"/>
        </w:rPr>
        <w:t>d’accompagnement</w:t>
      </w:r>
      <w:r w:rsidRPr="0032190F">
        <w:rPr>
          <w:lang w:val="fr-FR"/>
        </w:rPr>
        <w:t xml:space="preserve"> des campaniformes incisés-estampés et, notamment, la présence de plusieurs jarres à fond plat, ornées d’un </w:t>
      </w:r>
      <w:hyperlink r:id="rId1565" w:anchor="Cul_Cordon" w:history="1">
        <w:r w:rsidRPr="0032190F">
          <w:rPr>
            <w:rStyle w:val="Hyperlink"/>
            <w:lang w:val="fr-FR"/>
          </w:rPr>
          <w:t>cordon lisse pré-oral</w:t>
        </w:r>
      </w:hyperlink>
      <w:r w:rsidRPr="0032190F">
        <w:rPr>
          <w:lang w:val="fr-FR"/>
        </w:rPr>
        <w:t xml:space="preserve"> qui, bien qu’incomplètes évoque très nettement le type rhodanien du </w:t>
      </w:r>
      <w:hyperlink r:id="rId1566" w:anchor="Cul_Bronze_Ancien" w:history="1">
        <w:r w:rsidRPr="0032190F">
          <w:rPr>
            <w:rStyle w:val="Hyperlink"/>
            <w:lang w:val="fr-FR"/>
          </w:rPr>
          <w:t>Bronze ancien</w:t>
        </w:r>
      </w:hyperlink>
      <w:r w:rsidRPr="0032190F">
        <w:rPr>
          <w:lang w:val="fr-FR"/>
        </w:rPr>
        <w:t xml:space="preserve"> (BIB 906 p. 382)</w:t>
      </w:r>
      <w:r w:rsidR="008A163F" w:rsidRPr="0032190F">
        <w:rPr>
          <w:lang w:val="fr-FR"/>
        </w:rPr>
        <w:t xml:space="preserve">. Sur ce site, la présence de </w:t>
      </w:r>
      <w:hyperlink r:id="rId1567" w:anchor="Cul_Fontbuisse" w:history="1">
        <w:r w:rsidR="008A163F" w:rsidRPr="0032190F">
          <w:rPr>
            <w:rStyle w:val="Hyperlink"/>
            <w:lang w:val="fr-FR"/>
          </w:rPr>
          <w:t>Fontbuisse</w:t>
        </w:r>
      </w:hyperlink>
      <w:r w:rsidR="008A163F" w:rsidRPr="0032190F">
        <w:rPr>
          <w:lang w:val="fr-FR"/>
        </w:rPr>
        <w:t xml:space="preserve"> et de Campaniforme </w:t>
      </w:r>
      <w:hyperlink r:id="rId1568" w:anchor="Cul_Rhodano_Rhenan" w:history="1">
        <w:r w:rsidR="009A11A9" w:rsidRPr="0032190F">
          <w:rPr>
            <w:rStyle w:val="Hyperlink"/>
            <w:lang w:val="fr-FR"/>
          </w:rPr>
          <w:t>rhodano-rhénan</w:t>
        </w:r>
      </w:hyperlink>
      <w:r w:rsidR="008A163F" w:rsidRPr="0032190F">
        <w:rPr>
          <w:lang w:val="fr-FR"/>
        </w:rPr>
        <w:t>est jugée comme un indice de contemporanéité</w:t>
      </w:r>
      <w:r w:rsidR="009753FE" w:rsidRPr="0032190F">
        <w:rPr>
          <w:lang w:val="fr-FR"/>
        </w:rPr>
        <w:t xml:space="preserve"> et non comme le mélange </w:t>
      </w:r>
      <w:r w:rsidR="009753FE" w:rsidRPr="0032190F">
        <w:rPr>
          <w:i/>
          <w:lang w:val="fr-FR"/>
        </w:rPr>
        <w:t xml:space="preserve">in situ </w:t>
      </w:r>
      <w:r w:rsidR="009753FE" w:rsidRPr="0032190F">
        <w:rPr>
          <w:lang w:val="fr-FR"/>
        </w:rPr>
        <w:t>de 2 occupations successives (BIB 26 p. 124)</w:t>
      </w:r>
      <w:r w:rsidR="00E60ADA" w:rsidRPr="0032190F">
        <w:rPr>
          <w:lang w:val="fr-FR"/>
        </w:rPr>
        <w:t xml:space="preserve">.Le site de Saint-Côme-et-Maruéjols (Gard) a livré des associations céramiques qui indiquent une contemporanéité du </w:t>
      </w:r>
      <w:hyperlink r:id="rId1569" w:anchor="Cul_Campaniforme" w:history="1">
        <w:r w:rsidR="00E60ADA" w:rsidRPr="0032190F">
          <w:rPr>
            <w:rStyle w:val="Hyperlink"/>
            <w:lang w:val="fr-FR"/>
          </w:rPr>
          <w:t>Campaniforme</w:t>
        </w:r>
      </w:hyperlink>
      <w:r w:rsidR="00E60ADA" w:rsidRPr="0032190F">
        <w:rPr>
          <w:lang w:val="fr-FR"/>
        </w:rPr>
        <w:t xml:space="preserve"> avec le cycle </w:t>
      </w:r>
      <w:hyperlink r:id="rId1570" w:anchor="Cul_Fontbuisse" w:history="1">
        <w:r w:rsidR="00E60ADA" w:rsidRPr="0032190F">
          <w:rPr>
            <w:rStyle w:val="Hyperlink"/>
            <w:lang w:val="fr-FR"/>
          </w:rPr>
          <w:t>Fontbuisse</w:t>
        </w:r>
      </w:hyperlink>
      <w:r w:rsidR="00E60ADA" w:rsidRPr="0032190F">
        <w:rPr>
          <w:lang w:val="fr-FR"/>
        </w:rPr>
        <w:t>-</w:t>
      </w:r>
      <w:hyperlink r:id="rId1571" w:anchor="Cul_Veraza" w:history="1">
        <w:r w:rsidR="00E60ADA" w:rsidRPr="0032190F">
          <w:rPr>
            <w:rStyle w:val="Hyperlink"/>
            <w:lang w:val="fr-FR"/>
          </w:rPr>
          <w:t>Véraza</w:t>
        </w:r>
      </w:hyperlink>
      <w:r w:rsidR="00E60ADA" w:rsidRPr="0032190F">
        <w:rPr>
          <w:lang w:val="fr-FR"/>
        </w:rPr>
        <w:t xml:space="preserve"> (BIB 506 p. 234). Deux vases fontbuisse à décor de cannelures (BIB 971 catalogue p. 683) </w:t>
      </w:r>
    </w:p>
    <w:p w14:paraId="11CBD80D" w14:textId="77777777" w:rsidR="00733543" w:rsidRPr="0032190F" w:rsidRDefault="00733543" w:rsidP="00242C0F">
      <w:pPr>
        <w:jc w:val="both"/>
        <w:rPr>
          <w:lang w:val="fr-FR"/>
        </w:rPr>
      </w:pPr>
    </w:p>
    <w:p w14:paraId="542C2EAF" w14:textId="1A16C6F7" w:rsidR="006B58BA" w:rsidRPr="0032190F" w:rsidRDefault="006B58BA" w:rsidP="00242C0F">
      <w:pPr>
        <w:autoSpaceDE w:val="0"/>
        <w:autoSpaceDN w:val="0"/>
        <w:adjustRightInd w:val="0"/>
        <w:jc w:val="both"/>
        <w:rPr>
          <w:rFonts w:ascii="TimesNewRomanPSMT" w:hAnsi="TimesNewRomanPSMT" w:cs="TimesNewRomanPSMT"/>
          <w:sz w:val="20"/>
          <w:szCs w:val="20"/>
          <w:lang w:val="fr-FR"/>
        </w:rPr>
      </w:pPr>
      <w:r w:rsidRPr="0032190F">
        <w:rPr>
          <w:rFonts w:ascii="TimesNewRomanPSMT" w:hAnsi="TimesNewRomanPSMT" w:cs="TimesNewRomanPSMT"/>
          <w:lang w:val="fr-FR"/>
        </w:rPr>
        <w:t xml:space="preserve">Le Bois Sacré a livré </w:t>
      </w:r>
      <w:r w:rsidR="00091F16" w:rsidRPr="0032190F">
        <w:rPr>
          <w:rFonts w:ascii="TimesNewRomanPSMT" w:hAnsi="TimesNewRomanPSMT" w:cs="TimesNewRomanPSMT"/>
          <w:lang w:val="fr-FR"/>
        </w:rPr>
        <w:t xml:space="preserve">de la céramique </w:t>
      </w:r>
      <w:r w:rsidR="00091F16" w:rsidRPr="0032190F">
        <w:rPr>
          <w:rFonts w:ascii="TimesNewRomanPSMT" w:hAnsi="TimesNewRomanPSMT" w:cs="TimesNewRomanPSMT"/>
          <w:i/>
          <w:lang w:val="fr-FR"/>
        </w:rPr>
        <w:t>d’accompagnement</w:t>
      </w:r>
      <w:r w:rsidR="00091F16" w:rsidRPr="0032190F">
        <w:rPr>
          <w:rFonts w:ascii="TimesNewRomanPSMT" w:hAnsi="TimesNewRomanPSMT" w:cs="TimesNewRomanPSMT"/>
          <w:lang w:val="fr-FR"/>
        </w:rPr>
        <w:t xml:space="preserve"> de la céramique campaniforme de style incisé et estampé (phase 3, régionale) : </w:t>
      </w:r>
      <w:r w:rsidRPr="0032190F">
        <w:rPr>
          <w:rFonts w:ascii="TimesNewRomanPSMT" w:hAnsi="TimesNewRomanPSMT" w:cs="TimesNewRomanPSMT"/>
          <w:lang w:val="fr-FR"/>
        </w:rPr>
        <w:t xml:space="preserve">un fragment de vase à perforations </w:t>
      </w:r>
      <w:hyperlink r:id="rId1572" w:anchor="Cul_Fori_Passanti" w:history="1">
        <w:r w:rsidRPr="0032190F">
          <w:rPr>
            <w:rStyle w:val="Hyperlink"/>
            <w:rFonts w:ascii="TimesNewRomanPSMT" w:hAnsi="TimesNewRomanPSMT" w:cs="TimesNewRomanPSMT"/>
            <w:lang w:val="fr-FR"/>
          </w:rPr>
          <w:t>en ligne pré-orale</w:t>
        </w:r>
      </w:hyperlink>
      <w:r w:rsidRPr="0032190F">
        <w:rPr>
          <w:rFonts w:ascii="TimesNewRomanPSMT" w:hAnsi="TimesNewRomanPSMT" w:cs="TimesNewRomanPSMT"/>
          <w:lang w:val="fr-FR"/>
        </w:rPr>
        <w:t xml:space="preserve"> sans cordon (</w:t>
      </w:r>
      <w:r w:rsidR="00D3007D" w:rsidRPr="0032190F">
        <w:rPr>
          <w:rFonts w:ascii="TimesNewRomanPSMT" w:hAnsi="TimesNewRomanPSMT" w:cs="TimesNewRomanPSMT"/>
          <w:lang w:val="fr-FR"/>
        </w:rPr>
        <w:t>c</w:t>
      </w:r>
      <w:r w:rsidRPr="0032190F">
        <w:rPr>
          <w:rFonts w:ascii="TimesNewRomanPSMT" w:hAnsi="TimesNewRomanPSMT" w:cs="TimesNewRomanPSMT"/>
          <w:lang w:val="fr-FR"/>
        </w:rPr>
        <w:t xml:space="preserve">éramique </w:t>
      </w:r>
      <w:r w:rsidRPr="0032190F">
        <w:rPr>
          <w:i/>
          <w:lang w:val="fr-FR"/>
        </w:rPr>
        <w:t>d’accompagnement</w:t>
      </w:r>
      <w:r w:rsidRPr="0032190F">
        <w:rPr>
          <w:lang w:val="fr-FR"/>
        </w:rPr>
        <w:t>)</w:t>
      </w:r>
      <w:r w:rsidRPr="0032190F">
        <w:rPr>
          <w:rFonts w:ascii="TimesNewRomanPSMT" w:hAnsi="TimesNewRomanPSMT" w:cs="TimesNewRomanPSMT"/>
          <w:lang w:val="fr-FR"/>
        </w:rPr>
        <w:t xml:space="preserve">, et des languettes de préhension horizontales à perforations perpendiculaires (une ou deux) </w:t>
      </w:r>
      <w:r w:rsidRPr="0032190F">
        <w:rPr>
          <w:lang w:val="fr-FR"/>
        </w:rPr>
        <w:t>(BIB 971 p. 105)</w:t>
      </w:r>
    </w:p>
    <w:p w14:paraId="3E07BFBF" w14:textId="77777777" w:rsidR="0019088B" w:rsidRPr="0032190F" w:rsidRDefault="0019088B" w:rsidP="00242C0F">
      <w:pPr>
        <w:rPr>
          <w:lang w:val="fr-FR"/>
        </w:rPr>
      </w:pPr>
    </w:p>
    <w:p w14:paraId="4A53E9DD" w14:textId="77777777" w:rsidR="009A0868" w:rsidRPr="0032190F" w:rsidRDefault="009A0868" w:rsidP="00242C0F">
      <w:pPr>
        <w:rPr>
          <w:lang w:val="fr-FR"/>
        </w:rPr>
      </w:pPr>
      <w:r w:rsidRPr="0032190F">
        <w:rPr>
          <w:lang w:val="fr-FR"/>
        </w:rPr>
        <w:t xml:space="preserve">Une datation </w:t>
      </w:r>
      <w:smartTag w:uri="urn:schemas-microsoft-com:office:smarttags" w:element="metricconverter">
        <w:smartTagPr>
          <w:attr w:name="ProductID" w:val="14C"/>
        </w:smartTagPr>
        <w:r w:rsidRPr="0032190F">
          <w:rPr>
            <w:lang w:val="fr-FR"/>
          </w:rPr>
          <w:t>14C</w:t>
        </w:r>
      </w:smartTag>
      <w:r w:rsidRPr="0032190F">
        <w:rPr>
          <w:lang w:val="fr-FR"/>
        </w:rPr>
        <w:t xml:space="preserve"> pour la phase 3 du Campaniforme : </w:t>
      </w:r>
    </w:p>
    <w:p w14:paraId="103F9735" w14:textId="77777777" w:rsidR="009A0868" w:rsidRPr="0032190F" w:rsidRDefault="009A0868"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35"/>
        <w:gridCol w:w="2073"/>
        <w:gridCol w:w="1980"/>
      </w:tblGrid>
      <w:tr w:rsidR="009A0868" w14:paraId="24DEBF6A" w14:textId="77777777">
        <w:trPr>
          <w:jc w:val="center"/>
        </w:trPr>
        <w:tc>
          <w:tcPr>
            <w:tcW w:w="0" w:type="auto"/>
            <w:vMerge w:val="restart"/>
            <w:vAlign w:val="center"/>
          </w:tcPr>
          <w:p w14:paraId="72989083" w14:textId="77777777" w:rsidR="009A0868" w:rsidRDefault="009A0868" w:rsidP="00242C0F">
            <w:pPr>
              <w:jc w:val="center"/>
            </w:pPr>
            <w:r w:rsidRPr="00C86E25">
              <w:t>Ly 422 : 3890 ± 140 BP</w:t>
            </w:r>
          </w:p>
        </w:tc>
        <w:tc>
          <w:tcPr>
            <w:tcW w:w="2073" w:type="dxa"/>
          </w:tcPr>
          <w:p w14:paraId="61ECDDA2" w14:textId="77777777" w:rsidR="009A0868" w:rsidRPr="0032190F" w:rsidRDefault="009A0868" w:rsidP="00242C0F">
            <w:pPr>
              <w:rPr>
                <w:lang w:val="fr-FR"/>
              </w:rPr>
            </w:pPr>
            <w:r w:rsidRPr="0032190F">
              <w:rPr>
                <w:lang w:val="fr-FR"/>
              </w:rPr>
              <w:t>2568-2142 BC Cal (Calib 4.3 à 1</w:t>
            </w:r>
            <w:r w:rsidRPr="00C86E25">
              <w:t>δ</w:t>
            </w:r>
            <w:r w:rsidRPr="0032190F">
              <w:rPr>
                <w:lang w:val="fr-FR"/>
              </w:rPr>
              <w:t>)</w:t>
            </w:r>
          </w:p>
        </w:tc>
        <w:tc>
          <w:tcPr>
            <w:tcW w:w="1980" w:type="dxa"/>
          </w:tcPr>
          <w:p w14:paraId="56FF8D5B" w14:textId="77777777" w:rsidR="009A0868" w:rsidRDefault="009A0868" w:rsidP="00242C0F">
            <w:r>
              <w:t>BIB 971 p. 682 catalogue</w:t>
            </w:r>
          </w:p>
        </w:tc>
      </w:tr>
      <w:tr w:rsidR="009A0868" w14:paraId="5EE13155" w14:textId="77777777">
        <w:trPr>
          <w:jc w:val="center"/>
        </w:trPr>
        <w:tc>
          <w:tcPr>
            <w:tcW w:w="0" w:type="auto"/>
            <w:vMerge/>
          </w:tcPr>
          <w:p w14:paraId="106219CE" w14:textId="77777777" w:rsidR="009A0868" w:rsidRDefault="009A0868" w:rsidP="00242C0F"/>
        </w:tc>
        <w:tc>
          <w:tcPr>
            <w:tcW w:w="2073" w:type="dxa"/>
          </w:tcPr>
          <w:p w14:paraId="1E84B494" w14:textId="77777777" w:rsidR="009A0868" w:rsidRDefault="009A0868" w:rsidP="00242C0F">
            <w:r w:rsidRPr="00C86E25">
              <w:t>25</w:t>
            </w:r>
            <w:r>
              <w:t>76</w:t>
            </w:r>
            <w:r w:rsidRPr="00C86E25">
              <w:t>-21</w:t>
            </w:r>
            <w:r>
              <w:t>44</w:t>
            </w:r>
            <w:r w:rsidRPr="00C86E25">
              <w:t xml:space="preserve"> BC Cal</w:t>
            </w:r>
          </w:p>
        </w:tc>
        <w:tc>
          <w:tcPr>
            <w:tcW w:w="1980" w:type="dxa"/>
          </w:tcPr>
          <w:p w14:paraId="641042D7" w14:textId="77777777" w:rsidR="009A0868" w:rsidRDefault="009A0868" w:rsidP="00242C0F">
            <w:r>
              <w:t>BIB 1175</w:t>
            </w:r>
          </w:p>
        </w:tc>
      </w:tr>
    </w:tbl>
    <w:p w14:paraId="002E740E" w14:textId="77777777" w:rsidR="008C3C9F" w:rsidRDefault="008C3C9F" w:rsidP="00242C0F"/>
    <w:p w14:paraId="1126FF53" w14:textId="5509C8D4" w:rsidR="00E60ADA" w:rsidRPr="0032190F" w:rsidRDefault="00E60ADA" w:rsidP="00242C0F">
      <w:pPr>
        <w:rPr>
          <w:lang w:val="fr-FR"/>
        </w:rPr>
      </w:pPr>
      <w:r w:rsidRPr="0032190F">
        <w:rPr>
          <w:lang w:val="fr-FR"/>
        </w:rPr>
        <w:t xml:space="preserve">Quelques tessons rattachable au complexe </w:t>
      </w:r>
      <w:hyperlink r:id="rId1573" w:anchor="Cul_Rhodano_Rhenan" w:history="1">
        <w:r w:rsidR="000C24FC" w:rsidRPr="0032190F">
          <w:rPr>
            <w:rStyle w:val="Hyperlink"/>
            <w:lang w:val="fr-FR"/>
          </w:rPr>
          <w:t>RR</w:t>
        </w:r>
      </w:hyperlink>
      <w:r w:rsidRPr="0032190F">
        <w:rPr>
          <w:lang w:val="fr-FR"/>
        </w:rPr>
        <w:t xml:space="preserve"> (Rhodano-rhénan) datés de 1940 ± 140 BC (Ly 422) établissent le synchronisme avec Fontbuisse (BIB 1112 p. 436)</w:t>
      </w:r>
    </w:p>
    <w:p w14:paraId="201DDC83" w14:textId="77777777" w:rsidR="00E60ADA" w:rsidRPr="0032190F" w:rsidRDefault="00E60ADA" w:rsidP="00242C0F">
      <w:pPr>
        <w:rPr>
          <w:lang w:val="fr-FR"/>
        </w:rPr>
      </w:pPr>
    </w:p>
    <w:p w14:paraId="34A148C4" w14:textId="77777777" w:rsidR="008C3C9F" w:rsidRPr="0032190F" w:rsidRDefault="008C3C9F" w:rsidP="00426FF9">
      <w:pPr>
        <w:pStyle w:val="Heading1"/>
      </w:pPr>
      <w:bookmarkStart w:id="747" w:name="Sit_Pesquier"/>
      <w:r w:rsidRPr="0032190F">
        <w:t>PESQUIER</w:t>
      </w:r>
      <w:bookmarkEnd w:id="747"/>
      <w:r w:rsidR="003506B0" w:rsidRPr="0032190F">
        <w:t xml:space="preserve"> (Site de)</w:t>
      </w:r>
    </w:p>
    <w:p w14:paraId="2A715594" w14:textId="77777777" w:rsidR="008C3C9F" w:rsidRPr="0032190F" w:rsidRDefault="008C3C9F" w:rsidP="00242C0F">
      <w:pPr>
        <w:rPr>
          <w:lang w:val="fr-FR"/>
        </w:rPr>
      </w:pPr>
    </w:p>
    <w:p w14:paraId="58ECE874" w14:textId="1513BA54" w:rsidR="008C3C9F" w:rsidRPr="0032190F" w:rsidRDefault="008C3C9F" w:rsidP="00242C0F">
      <w:pPr>
        <w:rPr>
          <w:lang w:val="fr-FR"/>
        </w:rPr>
      </w:pPr>
      <w:r w:rsidRPr="0032190F">
        <w:rPr>
          <w:lang w:val="fr-FR"/>
        </w:rPr>
        <w:lastRenderedPageBreak/>
        <w:t>Le fossé 4 du site du Pesquier, Grange-de-Jaulmes (G</w:t>
      </w:r>
      <w:r w:rsidR="00FB17DA" w:rsidRPr="0032190F">
        <w:rPr>
          <w:lang w:val="fr-FR"/>
        </w:rPr>
        <w:t>ard), pour la périodisation int</w:t>
      </w:r>
      <w:r w:rsidRPr="0032190F">
        <w:rPr>
          <w:lang w:val="fr-FR"/>
        </w:rPr>
        <w:t>e</w:t>
      </w:r>
      <w:r w:rsidR="00FB17DA" w:rsidRPr="0032190F">
        <w:rPr>
          <w:lang w:val="fr-FR"/>
        </w:rPr>
        <w:t>r</w:t>
      </w:r>
      <w:r w:rsidRPr="0032190F">
        <w:rPr>
          <w:lang w:val="fr-FR"/>
        </w:rPr>
        <w:t xml:space="preserve">ne du </w:t>
      </w:r>
      <w:hyperlink r:id="rId1574" w:anchor="Cul_Campaniforme" w:history="1">
        <w:r w:rsidRPr="0032190F">
          <w:rPr>
            <w:rStyle w:val="Hyperlink"/>
            <w:lang w:val="fr-FR"/>
          </w:rPr>
          <w:t>Campaniforme</w:t>
        </w:r>
      </w:hyperlink>
      <w:r w:rsidRPr="0032190F">
        <w:rPr>
          <w:lang w:val="fr-FR"/>
        </w:rPr>
        <w:t xml:space="preserve"> a livré une séquenc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23"/>
        <w:gridCol w:w="222"/>
      </w:tblGrid>
      <w:tr w:rsidR="008C3C9F" w14:paraId="1DAF3E39" w14:textId="77777777">
        <w:trPr>
          <w:jc w:val="center"/>
        </w:trPr>
        <w:tc>
          <w:tcPr>
            <w:tcW w:w="0" w:type="auto"/>
          </w:tcPr>
          <w:p w14:paraId="139E943E" w14:textId="77777777" w:rsidR="008C3C9F" w:rsidRDefault="008C3C9F" w:rsidP="00242C0F">
            <w:r>
              <w:t>Barbelé</w:t>
            </w:r>
          </w:p>
        </w:tc>
        <w:tc>
          <w:tcPr>
            <w:tcW w:w="0" w:type="auto"/>
          </w:tcPr>
          <w:p w14:paraId="45A9C9CB" w14:textId="77777777" w:rsidR="008C3C9F" w:rsidRDefault="008C3C9F" w:rsidP="00242C0F"/>
        </w:tc>
      </w:tr>
      <w:tr w:rsidR="008C3C9F" w14:paraId="3E512F13" w14:textId="77777777">
        <w:trPr>
          <w:jc w:val="center"/>
        </w:trPr>
        <w:tc>
          <w:tcPr>
            <w:tcW w:w="0" w:type="auto"/>
          </w:tcPr>
          <w:p w14:paraId="66F2E380" w14:textId="77777777" w:rsidR="008C3C9F" w:rsidRDefault="008C3C9F" w:rsidP="00242C0F">
            <w:r>
              <w:t>Rhodano-Provençal</w:t>
            </w:r>
          </w:p>
        </w:tc>
        <w:tc>
          <w:tcPr>
            <w:tcW w:w="0" w:type="auto"/>
          </w:tcPr>
          <w:p w14:paraId="0F0E9AB1" w14:textId="77777777" w:rsidR="008C3C9F" w:rsidRDefault="008C3C9F" w:rsidP="00242C0F"/>
        </w:tc>
      </w:tr>
      <w:tr w:rsidR="008C3C9F" w14:paraId="72195768" w14:textId="77777777">
        <w:trPr>
          <w:jc w:val="center"/>
        </w:trPr>
        <w:tc>
          <w:tcPr>
            <w:tcW w:w="0" w:type="auto"/>
          </w:tcPr>
          <w:p w14:paraId="4B87BD46" w14:textId="77777777" w:rsidR="008C3C9F" w:rsidRDefault="008C3C9F" w:rsidP="00242C0F">
            <w:r>
              <w:t>International mixte</w:t>
            </w:r>
          </w:p>
        </w:tc>
        <w:tc>
          <w:tcPr>
            <w:tcW w:w="0" w:type="auto"/>
          </w:tcPr>
          <w:p w14:paraId="31750A4F" w14:textId="77777777" w:rsidR="008C3C9F" w:rsidRDefault="008C3C9F" w:rsidP="00242C0F"/>
        </w:tc>
      </w:tr>
    </w:tbl>
    <w:p w14:paraId="513B2166" w14:textId="77777777" w:rsidR="008C3C9F" w:rsidRPr="00C86E25" w:rsidRDefault="008C3C9F" w:rsidP="00242C0F">
      <w:r>
        <w:t>(BIB 1117 (BIB 1172 et 1173))</w:t>
      </w:r>
    </w:p>
    <w:p w14:paraId="647D2031" w14:textId="77777777" w:rsidR="00C86E25" w:rsidRDefault="00C86E25" w:rsidP="00242C0F"/>
    <w:p w14:paraId="2F48E559" w14:textId="402080D1" w:rsidR="007E0CBD" w:rsidRPr="0032190F" w:rsidRDefault="007E0CBD" w:rsidP="00242C0F">
      <w:pPr>
        <w:jc w:val="both"/>
        <w:rPr>
          <w:lang w:val="fr-FR"/>
        </w:rPr>
      </w:pPr>
      <w:r w:rsidRPr="0032190F">
        <w:rPr>
          <w:lang w:val="fr-FR"/>
        </w:rPr>
        <w:t xml:space="preserve">Au Pesquier (Gard), les vases décorés de la phase 2 sont déposés sur les ruines d’une cabane </w:t>
      </w:r>
      <w:hyperlink r:id="rId1575" w:anchor="Cul_Fontbuisse" w:history="1">
        <w:r w:rsidRPr="0032190F">
          <w:rPr>
            <w:rStyle w:val="Hyperlink"/>
            <w:lang w:val="fr-FR"/>
          </w:rPr>
          <w:t>fontbuxienne</w:t>
        </w:r>
      </w:hyperlink>
      <w:r w:rsidRPr="0032190F">
        <w:rPr>
          <w:lang w:val="fr-FR"/>
        </w:rPr>
        <w:t>(BIB 1117)</w:t>
      </w:r>
    </w:p>
    <w:p w14:paraId="1A93503D" w14:textId="77777777" w:rsidR="007868A3" w:rsidRPr="0032190F" w:rsidRDefault="007868A3" w:rsidP="00242C0F">
      <w:pPr>
        <w:jc w:val="both"/>
        <w:rPr>
          <w:lang w:val="fr-FR"/>
        </w:rPr>
      </w:pPr>
    </w:p>
    <w:p w14:paraId="207A03E3" w14:textId="77777777" w:rsidR="000E5E25" w:rsidRPr="0032190F" w:rsidRDefault="000E5E25" w:rsidP="00426FF9">
      <w:pPr>
        <w:pStyle w:val="Heading1"/>
      </w:pPr>
      <w:bookmarkStart w:id="748" w:name="Sit_Petit_Beaulieu"/>
      <w:r w:rsidRPr="0032190F">
        <w:t>PETIT BEAULIEU (LE)</w:t>
      </w:r>
    </w:p>
    <w:bookmarkEnd w:id="748"/>
    <w:p w14:paraId="03F3D923" w14:textId="77777777" w:rsidR="000E5E25" w:rsidRPr="0032190F" w:rsidRDefault="000E5E25" w:rsidP="00242C0F">
      <w:pPr>
        <w:jc w:val="both"/>
        <w:rPr>
          <w:lang w:val="fr-FR"/>
        </w:rPr>
      </w:pPr>
    </w:p>
    <w:p w14:paraId="3CDDB3A3" w14:textId="7231E3EC" w:rsidR="000E5E25" w:rsidRPr="0032190F" w:rsidRDefault="000E5E25" w:rsidP="00242C0F">
      <w:pPr>
        <w:jc w:val="both"/>
        <w:rPr>
          <w:lang w:val="fr-FR"/>
        </w:rPr>
      </w:pPr>
      <w:r w:rsidRPr="0032190F">
        <w:rPr>
          <w:lang w:val="fr-FR"/>
        </w:rPr>
        <w:t>Le Petit Beaulieu, Clermon</w:t>
      </w:r>
      <w:r w:rsidR="00A3119E" w:rsidRPr="0032190F">
        <w:rPr>
          <w:lang w:val="fr-FR"/>
        </w:rPr>
        <w:t>t</w:t>
      </w:r>
      <w:r w:rsidRPr="0032190F">
        <w:rPr>
          <w:lang w:val="fr-FR"/>
        </w:rPr>
        <w:t xml:space="preserve">-Ferrand, Puy-de-Dôme est un site d’habitat qui montre de très nombreux </w:t>
      </w:r>
      <w:hyperlink r:id="rId1576" w:anchor="Cul_Neo__econom_stockage_agr_silo" w:history="1">
        <w:r w:rsidR="0007541A" w:rsidRPr="0007541A">
          <w:rPr>
            <w:rStyle w:val="Hyperlink"/>
            <w:lang w:val="fr-FR"/>
          </w:rPr>
          <w:t>silos</w:t>
        </w:r>
      </w:hyperlink>
      <w:r w:rsidR="0007541A" w:rsidRPr="0007541A">
        <w:rPr>
          <w:lang w:val="fr-FR"/>
        </w:rPr>
        <w:t xml:space="preserve"> </w:t>
      </w:r>
      <w:r w:rsidRPr="0032190F">
        <w:rPr>
          <w:lang w:val="fr-FR"/>
        </w:rPr>
        <w:t>(BIB 1646).</w:t>
      </w:r>
    </w:p>
    <w:p w14:paraId="2041363B" w14:textId="77777777" w:rsidR="00727E0B" w:rsidRPr="0032190F" w:rsidRDefault="00727E0B" w:rsidP="00242C0F">
      <w:pPr>
        <w:jc w:val="both"/>
        <w:rPr>
          <w:lang w:val="fr-FR"/>
        </w:rPr>
      </w:pPr>
    </w:p>
    <w:p w14:paraId="00CA29E3" w14:textId="77777777" w:rsidR="00727E0B" w:rsidRPr="0032190F" w:rsidRDefault="00727E0B" w:rsidP="00242C0F">
      <w:pPr>
        <w:jc w:val="both"/>
        <w:rPr>
          <w:lang w:val="fr-FR"/>
        </w:rPr>
      </w:pPr>
      <w:r w:rsidRPr="0032190F">
        <w:rPr>
          <w:lang w:val="fr-FR"/>
        </w:rPr>
        <w:t>MAGNY-LAMBERT</w:t>
      </w:r>
    </w:p>
    <w:p w14:paraId="66B5A2A2" w14:textId="77777777" w:rsidR="00727E0B" w:rsidRPr="0032190F" w:rsidRDefault="00727E0B" w:rsidP="00242C0F">
      <w:pPr>
        <w:jc w:val="both"/>
        <w:rPr>
          <w:lang w:val="fr-FR"/>
        </w:rPr>
      </w:pPr>
    </w:p>
    <w:p w14:paraId="612D1165" w14:textId="77777777" w:rsidR="00727E0B" w:rsidRPr="0032190F" w:rsidRDefault="00727E0B" w:rsidP="00242C0F">
      <w:pPr>
        <w:jc w:val="both"/>
        <w:rPr>
          <w:lang w:val="fr-FR"/>
        </w:rPr>
      </w:pPr>
      <w:r w:rsidRPr="0032190F">
        <w:rPr>
          <w:lang w:val="fr-FR"/>
        </w:rPr>
        <w:t xml:space="preserve">La Combe Bernard (Côte-d’Or) sépulture féminine de ca -1250 dans un tumulus de ca 26 m  de diamètre </w:t>
      </w:r>
      <w:r w:rsidR="00863E5D" w:rsidRPr="0032190F">
        <w:rPr>
          <w:lang w:val="fr-FR"/>
        </w:rPr>
        <w:t>(BIB MAN 2017)</w:t>
      </w:r>
    </w:p>
    <w:p w14:paraId="19012E41" w14:textId="2894DFCE" w:rsidR="00863E5D" w:rsidRPr="0032190F" w:rsidRDefault="00863E5D" w:rsidP="00242C0F">
      <w:pPr>
        <w:jc w:val="both"/>
        <w:rPr>
          <w:lang w:val="fr-FR"/>
        </w:rPr>
      </w:pPr>
      <w:r w:rsidRPr="0032190F">
        <w:rPr>
          <w:lang w:val="fr-FR"/>
        </w:rPr>
        <w:t>Tumulus du Monce</w:t>
      </w:r>
      <w:r w:rsidR="00B34B50" w:rsidRPr="0032190F">
        <w:rPr>
          <w:lang w:val="fr-FR"/>
        </w:rPr>
        <w:t>au</w:t>
      </w:r>
      <w:r w:rsidRPr="0032190F">
        <w:rPr>
          <w:lang w:val="fr-FR"/>
        </w:rPr>
        <w:t>-Laurent daté du Fer 1 ciste à cordon en alliage cuivreux</w:t>
      </w:r>
      <w:r w:rsidR="00BA150E">
        <w:rPr>
          <w:lang w:val="fr-FR"/>
        </w:rPr>
        <w:t xml:space="preserve"> [</w:t>
      </w:r>
      <w:hyperlink r:id="rId1577" w:anchor="Sit_Cuivre" w:history="1">
        <w:r w:rsidR="00BA150E" w:rsidRPr="00BA150E">
          <w:rPr>
            <w:rStyle w:val="Hyperlink"/>
            <w:lang w:val="fr-FR"/>
          </w:rPr>
          <w:t>cuivre</w:t>
        </w:r>
      </w:hyperlink>
      <w:r w:rsidR="00BA150E">
        <w:rPr>
          <w:lang w:val="fr-FR"/>
        </w:rPr>
        <w:t>]</w:t>
      </w:r>
      <w:r w:rsidRPr="0032190F">
        <w:rPr>
          <w:lang w:val="fr-FR"/>
        </w:rPr>
        <w:t xml:space="preserve">, decor de cupule </w:t>
      </w:r>
      <w:r w:rsidR="00BA150E">
        <w:rPr>
          <w:lang w:val="fr-FR"/>
        </w:rPr>
        <w:t>travaillée</w:t>
      </w:r>
      <w:r w:rsidRPr="0032190F">
        <w:rPr>
          <w:lang w:val="fr-FR"/>
        </w:rPr>
        <w:t xml:space="preserve"> au repoussé formant des zizags verticaux et 2 pendeloques d'aspect anthropomorphe sur chacune des deux poignées (BIB MAN 2017)</w:t>
      </w:r>
    </w:p>
    <w:p w14:paraId="5D582FEE" w14:textId="77777777" w:rsidR="00727E0B" w:rsidRPr="0032190F" w:rsidRDefault="00727E0B" w:rsidP="00242C0F">
      <w:pPr>
        <w:jc w:val="both"/>
        <w:rPr>
          <w:lang w:val="fr-FR"/>
        </w:rPr>
      </w:pPr>
    </w:p>
    <w:p w14:paraId="1B339FC5" w14:textId="77777777" w:rsidR="00727E0B" w:rsidRPr="0032190F" w:rsidRDefault="00727E0B" w:rsidP="00242C0F">
      <w:pPr>
        <w:jc w:val="both"/>
        <w:rPr>
          <w:lang w:val="fr-FR"/>
        </w:rPr>
      </w:pPr>
      <w:r w:rsidRPr="0032190F">
        <w:rPr>
          <w:lang w:val="fr-FR"/>
        </w:rPr>
        <w:t>CHAMPLAY</w:t>
      </w:r>
    </w:p>
    <w:p w14:paraId="26850808" w14:textId="77777777" w:rsidR="00727E0B" w:rsidRPr="0032190F" w:rsidRDefault="00727E0B" w:rsidP="00242C0F">
      <w:pPr>
        <w:jc w:val="both"/>
        <w:rPr>
          <w:lang w:val="fr-FR"/>
        </w:rPr>
      </w:pPr>
    </w:p>
    <w:p w14:paraId="5891EEFA" w14:textId="77777777" w:rsidR="00727E0B" w:rsidRPr="0032190F" w:rsidRDefault="00727E0B" w:rsidP="00242C0F">
      <w:pPr>
        <w:jc w:val="both"/>
        <w:rPr>
          <w:lang w:val="fr-FR"/>
        </w:rPr>
      </w:pPr>
      <w:r w:rsidRPr="0032190F">
        <w:rPr>
          <w:lang w:val="fr-FR"/>
        </w:rPr>
        <w:t xml:space="preserve">La Colombine, Yonne, sép. 101 (sic) </w:t>
      </w:r>
      <w:r w:rsidR="00C01810" w:rsidRPr="0032190F">
        <w:rPr>
          <w:lang w:val="fr-FR"/>
        </w:rPr>
        <w:t xml:space="preserve">vers - 1200 </w:t>
      </w:r>
      <w:r w:rsidRPr="0032190F">
        <w:rPr>
          <w:lang w:val="fr-FR"/>
        </w:rPr>
        <w:t xml:space="preserve">féminine </w:t>
      </w:r>
      <w:r w:rsidR="00C01810" w:rsidRPr="0032190F">
        <w:rPr>
          <w:lang w:val="fr-FR"/>
        </w:rPr>
        <w:t xml:space="preserve">l'inhumation </w:t>
      </w:r>
      <w:r w:rsidRPr="0032190F">
        <w:rPr>
          <w:lang w:val="fr-FR"/>
        </w:rPr>
        <w:t xml:space="preserve">à alors que dans la nécropole </w:t>
      </w:r>
      <w:r w:rsidR="00C01810" w:rsidRPr="0032190F">
        <w:rPr>
          <w:lang w:val="fr-FR"/>
        </w:rPr>
        <w:t>l'incinération est pratiquée [encore ? déjà ?] mobilier abondant dont canine de sanglier enchassé dans un bracelet (BIB MAN 2017)</w:t>
      </w:r>
    </w:p>
    <w:p w14:paraId="7189BF04" w14:textId="77777777" w:rsidR="007C7528" w:rsidRPr="0032190F" w:rsidRDefault="007C7528" w:rsidP="00242C0F">
      <w:pPr>
        <w:jc w:val="both"/>
        <w:rPr>
          <w:lang w:val="fr-FR"/>
        </w:rPr>
      </w:pPr>
    </w:p>
    <w:p w14:paraId="4C71E042" w14:textId="77777777" w:rsidR="007C7528" w:rsidRPr="0032190F" w:rsidRDefault="007C7528" w:rsidP="00242C0F">
      <w:pPr>
        <w:jc w:val="both"/>
        <w:rPr>
          <w:lang w:val="fr-FR"/>
        </w:rPr>
      </w:pPr>
      <w:r w:rsidRPr="0032190F">
        <w:rPr>
          <w:lang w:val="fr-FR"/>
        </w:rPr>
        <w:t>COURLON</w:t>
      </w:r>
    </w:p>
    <w:p w14:paraId="47B51BB8" w14:textId="77777777" w:rsidR="007C7528" w:rsidRPr="0032190F" w:rsidRDefault="007C7528" w:rsidP="00242C0F">
      <w:pPr>
        <w:jc w:val="both"/>
        <w:rPr>
          <w:lang w:val="fr-FR"/>
        </w:rPr>
      </w:pPr>
    </w:p>
    <w:p w14:paraId="09F53039" w14:textId="77777777" w:rsidR="007C7528" w:rsidRPr="0032190F" w:rsidRDefault="007C7528" w:rsidP="00242C0F">
      <w:pPr>
        <w:jc w:val="both"/>
        <w:rPr>
          <w:lang w:val="fr-FR"/>
        </w:rPr>
      </w:pPr>
      <w:r w:rsidRPr="0032190F">
        <w:rPr>
          <w:lang w:val="fr-FR"/>
        </w:rPr>
        <w:t xml:space="preserve">Le site du Courlon à Chatelet (Côte-d’Or) est un habitat perché (BIB A. Coulaud, Table ronde d’Orgnac 2016) </w:t>
      </w:r>
    </w:p>
    <w:p w14:paraId="1E47AE09" w14:textId="77777777" w:rsidR="007C7528" w:rsidRPr="0032190F" w:rsidRDefault="007C7528" w:rsidP="00242C0F">
      <w:pPr>
        <w:jc w:val="both"/>
        <w:rPr>
          <w:lang w:val="fr-FR"/>
        </w:rPr>
      </w:pPr>
      <w:r w:rsidRPr="0032190F">
        <w:rPr>
          <w:lang w:val="fr-FR"/>
        </w:rPr>
        <w:br/>
        <w:t>DACEY</w:t>
      </w:r>
    </w:p>
    <w:p w14:paraId="3EEC5301" w14:textId="77777777" w:rsidR="007C7528" w:rsidRPr="0032190F" w:rsidRDefault="007C7528" w:rsidP="00242C0F">
      <w:pPr>
        <w:jc w:val="both"/>
        <w:rPr>
          <w:lang w:val="fr-FR"/>
        </w:rPr>
      </w:pPr>
    </w:p>
    <w:p w14:paraId="0B392F00" w14:textId="7B7328C0" w:rsidR="007C7528" w:rsidRPr="0032190F" w:rsidRDefault="007C7528" w:rsidP="00242C0F">
      <w:pPr>
        <w:jc w:val="both"/>
        <w:rPr>
          <w:lang w:val="fr-FR"/>
        </w:rPr>
      </w:pPr>
      <w:r w:rsidRPr="0032190F">
        <w:rPr>
          <w:lang w:val="fr-FR"/>
        </w:rPr>
        <w:t xml:space="preserve">Le site de Dacey </w:t>
      </w:r>
      <w:r w:rsidR="00BA6B6E" w:rsidRPr="0032190F">
        <w:rPr>
          <w:lang w:val="fr-FR"/>
        </w:rPr>
        <w:t xml:space="preserve">[Darcey ?] </w:t>
      </w:r>
      <w:r w:rsidRPr="0032190F">
        <w:rPr>
          <w:lang w:val="fr-FR"/>
        </w:rPr>
        <w:t>(La Véronne, Côte-d’Or), localisé sur la voie romaine Alésia-Sombernon, est un habitat perché sur un éperon barré. A proximité d’</w:t>
      </w:r>
      <w:hyperlink r:id="rId1578" w:anchor="Sit_Alesia" w:history="1">
        <w:r w:rsidRPr="0032190F">
          <w:rPr>
            <w:rStyle w:val="Hyperlink"/>
            <w:lang w:val="fr-FR"/>
          </w:rPr>
          <w:t>Alésia</w:t>
        </w:r>
      </w:hyperlink>
      <w:r w:rsidRPr="0032190F">
        <w:rPr>
          <w:lang w:val="fr-FR"/>
        </w:rPr>
        <w:t>, c’est peut-être un lieu du siège (BIB A. Coulaud, Table ronde d’Orgnac 2016)</w:t>
      </w:r>
    </w:p>
    <w:p w14:paraId="2BCCBA1D" w14:textId="77777777" w:rsidR="007C7528" w:rsidRPr="0032190F" w:rsidRDefault="007C7528" w:rsidP="00242C0F">
      <w:pPr>
        <w:jc w:val="both"/>
        <w:rPr>
          <w:lang w:val="fr-FR"/>
        </w:rPr>
      </w:pPr>
    </w:p>
    <w:p w14:paraId="680CBD54" w14:textId="77777777" w:rsidR="007C7528" w:rsidRPr="0032190F" w:rsidRDefault="007C7528" w:rsidP="00242C0F">
      <w:pPr>
        <w:jc w:val="both"/>
        <w:rPr>
          <w:lang w:val="fr-FR"/>
        </w:rPr>
      </w:pPr>
      <w:r w:rsidRPr="0032190F">
        <w:rPr>
          <w:lang w:val="fr-FR"/>
        </w:rPr>
        <w:t>MUSSY-LA-FOSSE</w:t>
      </w:r>
    </w:p>
    <w:p w14:paraId="4BC834B4" w14:textId="77777777" w:rsidR="007C7528" w:rsidRPr="0032190F" w:rsidRDefault="007C7528" w:rsidP="00242C0F">
      <w:pPr>
        <w:jc w:val="both"/>
        <w:rPr>
          <w:lang w:val="fr-FR"/>
        </w:rPr>
      </w:pPr>
    </w:p>
    <w:p w14:paraId="5A9ABA86" w14:textId="77777777" w:rsidR="007C7528" w:rsidRPr="0032190F" w:rsidRDefault="007C7528" w:rsidP="007C7528">
      <w:pPr>
        <w:jc w:val="both"/>
        <w:rPr>
          <w:lang w:val="fr-FR"/>
        </w:rPr>
      </w:pPr>
      <w:r w:rsidRPr="0032190F">
        <w:rPr>
          <w:lang w:val="fr-FR"/>
        </w:rPr>
        <w:t xml:space="preserve">Mussy La Fosse à la Croix du Purgatoire (Côte-d’Or), proche d’Alésia, est un habitat perché (BIB A. Coulaud, Table ronde d’Orgnac 2016) </w:t>
      </w:r>
    </w:p>
    <w:p w14:paraId="7CF29E69" w14:textId="77777777" w:rsidR="007C7528" w:rsidRPr="0032190F" w:rsidRDefault="007C7528" w:rsidP="007C7528">
      <w:pPr>
        <w:jc w:val="both"/>
        <w:rPr>
          <w:lang w:val="fr-FR"/>
        </w:rPr>
      </w:pPr>
    </w:p>
    <w:p w14:paraId="02B42C64" w14:textId="77777777" w:rsidR="007C7528" w:rsidRPr="0032190F" w:rsidRDefault="007C7528" w:rsidP="007C7528">
      <w:pPr>
        <w:jc w:val="both"/>
        <w:rPr>
          <w:lang w:val="fr-FR"/>
        </w:rPr>
      </w:pPr>
      <w:r w:rsidRPr="0032190F">
        <w:rPr>
          <w:lang w:val="fr-FR"/>
        </w:rPr>
        <w:t>VITTEAUX</w:t>
      </w:r>
    </w:p>
    <w:p w14:paraId="5517B0C0" w14:textId="77777777" w:rsidR="007C7528" w:rsidRPr="0032190F" w:rsidRDefault="007C7528" w:rsidP="007C7528">
      <w:pPr>
        <w:jc w:val="both"/>
        <w:rPr>
          <w:lang w:val="fr-FR"/>
        </w:rPr>
      </w:pPr>
      <w:r w:rsidRPr="0032190F">
        <w:rPr>
          <w:lang w:val="fr-FR"/>
        </w:rPr>
        <w:br/>
        <w:t>Le site de Vitteaux (Myard, Côte-d’Or) est un éperon barré occupé au BF 2b, BF 3a (BIB A. Coulaud, Table ronde d’Orgnac 2016)</w:t>
      </w:r>
    </w:p>
    <w:p w14:paraId="08E486FA" w14:textId="77777777" w:rsidR="007C7528" w:rsidRPr="0032190F" w:rsidRDefault="007C7528" w:rsidP="007C7528">
      <w:pPr>
        <w:jc w:val="both"/>
        <w:rPr>
          <w:lang w:val="fr-FR"/>
        </w:rPr>
      </w:pPr>
    </w:p>
    <w:p w14:paraId="421AEB67" w14:textId="77777777" w:rsidR="007C7528" w:rsidRPr="0032190F" w:rsidRDefault="007C7528" w:rsidP="007C7528">
      <w:pPr>
        <w:jc w:val="both"/>
        <w:rPr>
          <w:lang w:val="fr-FR"/>
        </w:rPr>
      </w:pPr>
      <w:r w:rsidRPr="0032190F">
        <w:rPr>
          <w:lang w:val="fr-FR"/>
        </w:rPr>
        <w:lastRenderedPageBreak/>
        <w:t>MESSIGNY-ET-VANTOUX</w:t>
      </w:r>
    </w:p>
    <w:p w14:paraId="1DC5AC4E" w14:textId="77777777" w:rsidR="007C7528" w:rsidRPr="0032190F" w:rsidRDefault="007C7528" w:rsidP="007C7528">
      <w:pPr>
        <w:jc w:val="both"/>
        <w:rPr>
          <w:lang w:val="fr-FR"/>
        </w:rPr>
      </w:pPr>
    </w:p>
    <w:p w14:paraId="436FF6AA" w14:textId="77777777" w:rsidR="007C7528" w:rsidRPr="0032190F" w:rsidRDefault="007C7528" w:rsidP="007C7528">
      <w:pPr>
        <w:jc w:val="both"/>
        <w:rPr>
          <w:lang w:val="fr-FR"/>
        </w:rPr>
      </w:pPr>
      <w:r w:rsidRPr="0032190F">
        <w:rPr>
          <w:lang w:val="fr-FR"/>
        </w:rPr>
        <w:t>Le site de Messigny-et-Veantoux à Roche-Chateau (Côte-d’Or) est daté du BF 3a, BF 3b (BIB A. Coulaud, Table ronde d’Orgnac 2016)</w:t>
      </w:r>
    </w:p>
    <w:p w14:paraId="3956B8CA" w14:textId="77777777" w:rsidR="007C7528" w:rsidRPr="0032190F" w:rsidRDefault="007C7528" w:rsidP="007C7528">
      <w:pPr>
        <w:jc w:val="both"/>
        <w:rPr>
          <w:lang w:val="fr-FR"/>
        </w:rPr>
      </w:pPr>
    </w:p>
    <w:p w14:paraId="4EFBFFD7" w14:textId="77777777" w:rsidR="007C7528" w:rsidRPr="0032190F" w:rsidRDefault="007C7528" w:rsidP="007C7528">
      <w:pPr>
        <w:jc w:val="both"/>
        <w:rPr>
          <w:lang w:val="fr-FR"/>
        </w:rPr>
      </w:pPr>
      <w:r w:rsidRPr="0032190F">
        <w:rPr>
          <w:lang w:val="fr-FR"/>
        </w:rPr>
        <w:t>CHATELET DE VAL SUZON</w:t>
      </w:r>
    </w:p>
    <w:p w14:paraId="3492A882" w14:textId="77777777" w:rsidR="007C7528" w:rsidRPr="0032190F" w:rsidRDefault="007C7528" w:rsidP="007C7528">
      <w:pPr>
        <w:jc w:val="both"/>
        <w:rPr>
          <w:lang w:val="fr-FR"/>
        </w:rPr>
      </w:pPr>
    </w:p>
    <w:p w14:paraId="79574F0D" w14:textId="77777777" w:rsidR="007C7528" w:rsidRPr="0032190F" w:rsidRDefault="007C7528" w:rsidP="007C7528">
      <w:pPr>
        <w:jc w:val="both"/>
        <w:rPr>
          <w:lang w:val="fr-FR"/>
        </w:rPr>
      </w:pPr>
      <w:r w:rsidRPr="0032190F">
        <w:rPr>
          <w:lang w:val="fr-FR"/>
        </w:rPr>
        <w:t>Le site de Chatelet de Val Suzon (Côte-d’Or) est un habitat perché qui montre une occupation du Bronze final. Le rempart est peut-être plus tardif (BIB A. Coulaud, Table ronde d’Orgnac 2016)</w:t>
      </w:r>
    </w:p>
    <w:p w14:paraId="25809F09" w14:textId="77777777" w:rsidR="007C7528" w:rsidRPr="0032190F" w:rsidRDefault="007C7528" w:rsidP="007C7528">
      <w:pPr>
        <w:jc w:val="both"/>
        <w:rPr>
          <w:lang w:val="fr-FR"/>
        </w:rPr>
      </w:pPr>
    </w:p>
    <w:p w14:paraId="5261D2BE" w14:textId="77777777" w:rsidR="007868A3" w:rsidRPr="0032190F" w:rsidRDefault="007868A3" w:rsidP="00426FF9">
      <w:pPr>
        <w:pStyle w:val="Heading1"/>
      </w:pPr>
      <w:r w:rsidRPr="0032190F">
        <w:t>ETAULES</w:t>
      </w:r>
    </w:p>
    <w:p w14:paraId="0DDE9EE4" w14:textId="77777777" w:rsidR="007868A3" w:rsidRPr="0032190F" w:rsidRDefault="007868A3" w:rsidP="00242C0F">
      <w:pPr>
        <w:rPr>
          <w:lang w:val="fr-FR"/>
        </w:rPr>
      </w:pPr>
    </w:p>
    <w:p w14:paraId="30823877" w14:textId="77777777" w:rsidR="007868A3" w:rsidRPr="0032190F" w:rsidRDefault="007868A3" w:rsidP="00242C0F">
      <w:pPr>
        <w:rPr>
          <w:lang w:val="fr-FR"/>
        </w:rPr>
      </w:pPr>
      <w:r w:rsidRPr="0032190F">
        <w:rPr>
          <w:lang w:val="fr-FR"/>
        </w:rPr>
        <w:t>Étaules (Côte-d’Or, Bourgogne) est un éperon barré occupé dès le Néolithique au cours des Ve et IVe millénaire av. J.C. (NMB) et dont l'occupation se poursuit pendant l'âge du Bronze et au premier âge du Fer (wiki).</w:t>
      </w:r>
    </w:p>
    <w:p w14:paraId="0EBD0A72" w14:textId="77777777" w:rsidR="004B7F94" w:rsidRPr="0032190F" w:rsidRDefault="007C7528" w:rsidP="00242C0F">
      <w:pPr>
        <w:rPr>
          <w:lang w:val="fr-FR"/>
        </w:rPr>
      </w:pPr>
      <w:r w:rsidRPr="0032190F">
        <w:rPr>
          <w:lang w:val="fr-FR"/>
        </w:rPr>
        <w:t>Étaules (Le Chatelet, Côte-d’Or) est habitat sur  un éperon barré (BIB A. Coulaud, Table ronde d’Orgnac 2016)</w:t>
      </w:r>
    </w:p>
    <w:p w14:paraId="05466965" w14:textId="77777777" w:rsidR="004B7F94" w:rsidRPr="0032190F" w:rsidRDefault="004B7F94" w:rsidP="00242C0F">
      <w:pPr>
        <w:rPr>
          <w:lang w:val="fr-FR"/>
        </w:rPr>
      </w:pPr>
    </w:p>
    <w:p w14:paraId="79460115" w14:textId="77777777" w:rsidR="00A5612E" w:rsidRPr="0032190F" w:rsidRDefault="00A5612E" w:rsidP="00426FF9">
      <w:pPr>
        <w:pStyle w:val="Heading1"/>
      </w:pPr>
      <w:bookmarkStart w:id="749" w:name="Sit_Chassey"/>
      <w:r w:rsidRPr="0032190F">
        <w:t>CHASSEY</w:t>
      </w:r>
      <w:bookmarkEnd w:id="749"/>
    </w:p>
    <w:p w14:paraId="0DA48814" w14:textId="1CF2B9C9" w:rsidR="00FE742C" w:rsidRPr="00FE742C" w:rsidRDefault="00A5612E" w:rsidP="00FE742C">
      <w:pPr>
        <w:rPr>
          <w:lang w:val="fr-FR"/>
        </w:rPr>
      </w:pPr>
      <w:r w:rsidRPr="00FE742C">
        <w:rPr>
          <w:lang w:val="fr-FR"/>
        </w:rPr>
        <w:br/>
      </w:r>
      <w:r w:rsidR="004B7F94" w:rsidRPr="00FE742C">
        <w:rPr>
          <w:lang w:val="fr-FR"/>
        </w:rPr>
        <w:t xml:space="preserve">Camp-de-Chassey (Saône-et-Loire). </w:t>
      </w:r>
      <w:r w:rsidRPr="00FE742C">
        <w:rPr>
          <w:lang w:val="fr-FR"/>
        </w:rPr>
        <w:t xml:space="preserve">Site éponyme du Chasséen. Aurait livré une base de </w:t>
      </w:r>
      <w:hyperlink r:id="rId1579" w:anchor="Cul_Art_TAC_T_a_statuettes" w:history="1">
        <w:r w:rsidR="000A20B8" w:rsidRPr="00FE742C">
          <w:rPr>
            <w:rStyle w:val="Hyperlink"/>
            <w:lang w:val="fr-FR"/>
          </w:rPr>
          <w:t>statuette</w:t>
        </w:r>
      </w:hyperlink>
      <w:r w:rsidR="000A20B8" w:rsidRPr="00FE742C">
        <w:rPr>
          <w:lang w:val="fr-FR"/>
        </w:rPr>
        <w:t xml:space="preserve"> </w:t>
      </w:r>
      <w:r w:rsidRPr="00FE742C">
        <w:rPr>
          <w:lang w:val="fr-FR"/>
        </w:rPr>
        <w:t>en terre cuite (BIB 2356 p. 310)</w:t>
      </w:r>
      <w:r w:rsidR="004B7F94" w:rsidRPr="00FE742C">
        <w:rPr>
          <w:lang w:val="fr-FR"/>
        </w:rPr>
        <w:t xml:space="preserve"> 35 </w:t>
      </w:r>
      <w:hyperlink r:id="rId1580" w:anchor="Cul_Chasseen_cer_vase_support" w:history="1">
        <w:r w:rsidR="00FE742C" w:rsidRPr="00FE742C">
          <w:rPr>
            <w:rStyle w:val="Hyperlink"/>
            <w:lang w:val="fr-FR"/>
          </w:rPr>
          <w:t>vase-supports</w:t>
        </w:r>
      </w:hyperlink>
      <w:r w:rsidR="00FE742C" w:rsidRPr="00FE742C">
        <w:rPr>
          <w:lang w:val="fr-FR"/>
        </w:rPr>
        <w:t xml:space="preserve"> </w:t>
      </w:r>
      <w:r w:rsidR="004B7F94" w:rsidRPr="00FE742C">
        <w:rPr>
          <w:lang w:val="fr-FR"/>
        </w:rPr>
        <w:t>connus (BIB 2473)</w:t>
      </w:r>
      <w:r w:rsidR="00FE742C">
        <w:rPr>
          <w:lang w:val="fr-FR"/>
        </w:rPr>
        <w:t xml:space="preserve"> </w:t>
      </w:r>
      <w:r w:rsidR="00FE742C" w:rsidRPr="00FE742C">
        <w:rPr>
          <w:lang w:val="fr-FR"/>
        </w:rPr>
        <w:t xml:space="preserve">camp de Chassey, vase-support (Thevenot, 1969, fig. 10, no 11) ; </w:t>
      </w:r>
    </w:p>
    <w:p w14:paraId="7C052E12" w14:textId="77777777" w:rsidR="00FE742C" w:rsidRPr="00FE742C" w:rsidRDefault="00FE742C" w:rsidP="00FE742C">
      <w:pPr>
        <w:rPr>
          <w:lang w:val="fr-FR"/>
        </w:rPr>
      </w:pPr>
      <w:r w:rsidRPr="00FE742C">
        <w:rPr>
          <w:lang w:val="fr-FR"/>
        </w:rPr>
        <w:t xml:space="preserve">camp de Chassey, vase-support (Thevenot, 1969, fig. 10, no 12) ; </w:t>
      </w:r>
    </w:p>
    <w:p w14:paraId="6DC55B54" w14:textId="77777777" w:rsidR="00A5612E" w:rsidRPr="00FE742C" w:rsidRDefault="00FE742C" w:rsidP="00FE742C">
      <w:pPr>
        <w:rPr>
          <w:lang w:val="fr-FR"/>
        </w:rPr>
      </w:pPr>
      <w:r w:rsidRPr="00FE742C">
        <w:rPr>
          <w:lang w:val="fr-FR"/>
        </w:rPr>
        <w:t>camp de Chassey, vase-support (Thevenot, 1969, fig. 10, nos 5 et 6) ;</w:t>
      </w:r>
    </w:p>
    <w:p w14:paraId="474D89D8" w14:textId="77777777" w:rsidR="00A5612E" w:rsidRPr="0032190F" w:rsidRDefault="00A5612E" w:rsidP="00242C0F">
      <w:pPr>
        <w:rPr>
          <w:lang w:val="fr-FR"/>
        </w:rPr>
      </w:pPr>
    </w:p>
    <w:p w14:paraId="04AE05B4" w14:textId="77777777" w:rsidR="00A5612E" w:rsidRPr="0032190F" w:rsidRDefault="00A5612E" w:rsidP="00426FF9">
      <w:pPr>
        <w:pStyle w:val="Heading1"/>
      </w:pPr>
      <w:bookmarkStart w:id="750" w:name="Sit_Jonquieres"/>
      <w:r w:rsidRPr="0032190F">
        <w:t>JONQUIERES</w:t>
      </w:r>
    </w:p>
    <w:bookmarkEnd w:id="750"/>
    <w:p w14:paraId="231D82E3" w14:textId="77777777" w:rsidR="00A5612E" w:rsidRPr="0032190F" w:rsidRDefault="00A5612E" w:rsidP="00242C0F">
      <w:pPr>
        <w:rPr>
          <w:lang w:val="fr-FR"/>
        </w:rPr>
      </w:pPr>
    </w:p>
    <w:p w14:paraId="3E3316A8" w14:textId="01AE1F27" w:rsidR="002A1DF2" w:rsidRPr="009F73E5" w:rsidRDefault="001A073E" w:rsidP="00242C0F">
      <w:pPr>
        <w:rPr>
          <w:szCs w:val="22"/>
          <w:lang w:val="fr-FR"/>
        </w:rPr>
      </w:pPr>
      <w:r w:rsidRPr="009F73E5">
        <w:rPr>
          <w:lang w:val="fr-FR"/>
        </w:rPr>
        <w:t>Le Mont d'Huette (Jonquières, Oise</w:t>
      </w:r>
      <w:r w:rsidR="00B30933" w:rsidRPr="009F73E5">
        <w:rPr>
          <w:lang w:val="fr-FR"/>
        </w:rPr>
        <w:t xml:space="preserve">) </w:t>
      </w:r>
      <w:r w:rsidR="000A20B8" w:rsidRPr="009F73E5">
        <w:rPr>
          <w:lang w:val="fr-FR"/>
        </w:rPr>
        <w:t>à</w:t>
      </w:r>
      <w:r w:rsidR="00A5612E" w:rsidRPr="009F73E5">
        <w:rPr>
          <w:lang w:val="fr-FR"/>
        </w:rPr>
        <w:t xml:space="preserve"> livré une </w:t>
      </w:r>
      <w:hyperlink r:id="rId1581" w:anchor="Cul_Art_TAC_T_a_statuettes" w:history="1">
        <w:r w:rsidR="000A20B8" w:rsidRPr="009F73E5">
          <w:rPr>
            <w:rStyle w:val="Hyperlink"/>
            <w:lang w:val="fr-FR"/>
          </w:rPr>
          <w:t>statuette</w:t>
        </w:r>
      </w:hyperlink>
      <w:r w:rsidR="000A20B8" w:rsidRPr="009F73E5">
        <w:rPr>
          <w:lang w:val="fr-FR"/>
        </w:rPr>
        <w:t xml:space="preserve"> </w:t>
      </w:r>
      <w:r w:rsidR="00A5612E" w:rsidRPr="009F73E5">
        <w:rPr>
          <w:lang w:val="fr-FR"/>
        </w:rPr>
        <w:t xml:space="preserve">en terre cuite, stéatopyge (BIB 2356 p. 310) type proche de </w:t>
      </w:r>
      <w:hyperlink r:id="rId1582" w:anchor="Sit_Fort_Harrouard" w:history="1">
        <w:r w:rsidR="00A5612E" w:rsidRPr="009F73E5">
          <w:rPr>
            <w:rStyle w:val="Hyperlink"/>
            <w:lang w:val="fr-FR"/>
          </w:rPr>
          <w:t>Fort-Harrouard</w:t>
        </w:r>
      </w:hyperlink>
      <w:r w:rsidR="00A5612E" w:rsidRPr="009F73E5">
        <w:rPr>
          <w:lang w:val="fr-FR"/>
        </w:rPr>
        <w:t xml:space="preserve"> (SS BIB)</w:t>
      </w:r>
      <w:r w:rsidR="0025066F" w:rsidRPr="009F73E5">
        <w:rPr>
          <w:lang w:val="fr-FR"/>
        </w:rPr>
        <w:t xml:space="preserve"> </w:t>
      </w:r>
      <w:r w:rsidR="00824031" w:rsidRPr="009F73E5">
        <w:rPr>
          <w:szCs w:val="22"/>
          <w:lang w:val="fr-FR"/>
        </w:rPr>
        <w:t>idole(s) [</w:t>
      </w:r>
      <w:hyperlink r:id="rId1583" w:anchor="Cul_Art_TAC_T_a_statuettes" w:history="1">
        <w:r w:rsidR="00824031" w:rsidRPr="009F73E5">
          <w:rPr>
            <w:rStyle w:val="Hyperlink"/>
            <w:szCs w:val="22"/>
            <w:lang w:val="fr-FR"/>
          </w:rPr>
          <w:t>statuette</w:t>
        </w:r>
      </w:hyperlink>
      <w:r w:rsidR="00824031" w:rsidRPr="009F73E5">
        <w:rPr>
          <w:szCs w:val="22"/>
          <w:lang w:val="fr-FR"/>
        </w:rPr>
        <w:t xml:space="preserve">] féminine(s) </w:t>
      </w:r>
      <w:hyperlink r:id="rId1584" w:anchor="Cul_Chasseen" w:history="1">
        <w:r w:rsidR="00824031" w:rsidRPr="009F73E5">
          <w:rPr>
            <w:rStyle w:val="Hyperlink"/>
            <w:szCs w:val="22"/>
            <w:lang w:val="fr-FR"/>
          </w:rPr>
          <w:t>chasséenne(s)</w:t>
        </w:r>
      </w:hyperlink>
      <w:r w:rsidR="00824031" w:rsidRPr="009F73E5">
        <w:rPr>
          <w:szCs w:val="22"/>
          <w:lang w:val="fr-FR"/>
        </w:rPr>
        <w:t xml:space="preserve"> (BIB 2359 fig. 34) </w:t>
      </w:r>
      <w:hyperlink r:id="rId1585" w:anchor="Cul_Chasseen_cer_vase_support" w:history="1">
        <w:r w:rsidR="00FE742C">
          <w:rPr>
            <w:rStyle w:val="Hyperlink"/>
            <w:lang w:val="fr-FR"/>
          </w:rPr>
          <w:t>v</w:t>
        </w:r>
        <w:r w:rsidR="001B6DD1" w:rsidRPr="009F73E5">
          <w:rPr>
            <w:rStyle w:val="Hyperlink"/>
            <w:lang w:val="fr-FR"/>
          </w:rPr>
          <w:t>ase-supports</w:t>
        </w:r>
      </w:hyperlink>
      <w:r w:rsidR="001B6DD1" w:rsidRPr="009F73E5">
        <w:rPr>
          <w:lang w:val="fr-FR"/>
        </w:rPr>
        <w:t xml:space="preserve"> chasséen: </w:t>
      </w:r>
      <w:hyperlink r:id="rId1586" w:anchor="Cul_Art_TAC_T_g_chevrons" w:history="1">
        <w:r w:rsidR="00AE4243" w:rsidRPr="009F73E5">
          <w:rPr>
            <w:rStyle w:val="Hyperlink"/>
            <w:lang w:val="fr-FR"/>
          </w:rPr>
          <w:t>chevrons</w:t>
        </w:r>
      </w:hyperlink>
      <w:r w:rsidR="001B6DD1" w:rsidRPr="009F73E5">
        <w:rPr>
          <w:lang w:val="fr-FR"/>
        </w:rPr>
        <w:t xml:space="preserve">, </w:t>
      </w:r>
      <w:hyperlink r:id="rId1587" w:anchor="Cul_Proto_Art_TAC_T_g_zigzag" w:history="1">
        <w:r w:rsidR="00E31D08" w:rsidRPr="00E31D08">
          <w:rPr>
            <w:rStyle w:val="Hyperlink"/>
            <w:lang w:val="fr-FR" w:eastAsia="en-GB"/>
          </w:rPr>
          <w:t>zigza</w:t>
        </w:r>
        <w:r w:rsidR="00E31D08">
          <w:rPr>
            <w:rStyle w:val="Hyperlink"/>
            <w:lang w:val="fr-FR" w:eastAsia="en-GB"/>
          </w:rPr>
          <w:t>gs</w:t>
        </w:r>
      </w:hyperlink>
      <w:r w:rsidR="001B6DD1" w:rsidRPr="009F73E5">
        <w:rPr>
          <w:lang w:val="fr-FR"/>
        </w:rPr>
        <w:t>, damiers, etc. (BIB 2356 p. 308)</w:t>
      </w:r>
      <w:r w:rsidR="0025066F" w:rsidRPr="009F73E5">
        <w:rPr>
          <w:lang w:val="fr-FR"/>
        </w:rPr>
        <w:t xml:space="preserve"> </w:t>
      </w:r>
      <w:r w:rsidR="00471CB1" w:rsidRPr="009F73E5">
        <w:rPr>
          <w:szCs w:val="22"/>
          <w:lang w:val="fr-FR"/>
        </w:rPr>
        <w:t>Statuettes en contexte d'habitat (BIB 1457)</w:t>
      </w:r>
      <w:r w:rsidR="004B7F94" w:rsidRPr="009F73E5">
        <w:rPr>
          <w:szCs w:val="22"/>
          <w:lang w:val="fr-FR"/>
        </w:rPr>
        <w:t xml:space="preserve"> Le décor des </w:t>
      </w:r>
      <w:hyperlink r:id="rId1588" w:anchor="Cul_Chasseen_cer_vase_support" w:history="1">
        <w:r w:rsidR="00FE742C" w:rsidRPr="00FE742C">
          <w:rPr>
            <w:rStyle w:val="Hyperlink"/>
            <w:lang w:val="fr-FR"/>
          </w:rPr>
          <w:t>vase-suppor</w:t>
        </w:r>
        <w:r w:rsidR="00FE742C">
          <w:rPr>
            <w:rStyle w:val="Hyperlink"/>
            <w:lang w:val="fr-FR"/>
          </w:rPr>
          <w:t>ts</w:t>
        </w:r>
      </w:hyperlink>
      <w:r w:rsidR="00FE742C">
        <w:rPr>
          <w:lang w:val="fr-FR"/>
        </w:rPr>
        <w:t xml:space="preserve"> </w:t>
      </w:r>
      <w:r w:rsidR="004B7F94" w:rsidRPr="009F73E5">
        <w:rPr>
          <w:szCs w:val="22"/>
          <w:lang w:val="fr-FR"/>
        </w:rPr>
        <w:t>se rapprochent de ceux de la Groutte (BIB 2473)</w:t>
      </w:r>
    </w:p>
    <w:p w14:paraId="48F8FCDA" w14:textId="77777777" w:rsidR="009F73E5" w:rsidRDefault="009F73E5" w:rsidP="00242C0F">
      <w:pPr>
        <w:rPr>
          <w:sz w:val="22"/>
          <w:szCs w:val="22"/>
          <w:lang w:val="fr-FR"/>
        </w:rPr>
      </w:pPr>
    </w:p>
    <w:p w14:paraId="13091E86" w14:textId="77777777" w:rsidR="009F73E5" w:rsidRPr="0032190F" w:rsidRDefault="009F73E5" w:rsidP="00426FF9">
      <w:pPr>
        <w:pStyle w:val="Heading1"/>
      </w:pPr>
      <w:bookmarkStart w:id="751" w:name="Sit_Aulnat"/>
      <w:r w:rsidRPr="0032190F">
        <w:t>AULNAT</w:t>
      </w:r>
    </w:p>
    <w:bookmarkEnd w:id="751"/>
    <w:p w14:paraId="5FE4C0A9" w14:textId="6EFB00D2" w:rsidR="009F73E5" w:rsidRPr="009F73E5" w:rsidRDefault="009F73E5" w:rsidP="009F73E5">
      <w:pPr>
        <w:autoSpaceDE w:val="0"/>
        <w:autoSpaceDN w:val="0"/>
        <w:adjustRightInd w:val="0"/>
        <w:jc w:val="both"/>
        <w:rPr>
          <w:lang w:val="fr-FR"/>
        </w:rPr>
      </w:pPr>
      <w:r w:rsidRPr="009F73E5">
        <w:rPr>
          <w:rFonts w:eastAsia="Code2000"/>
          <w:lang w:val="fr-FR" w:eastAsia="en-GB"/>
        </w:rPr>
        <w:t xml:space="preserve">Aulnat-Sud (Puy-de-Dôme), </w:t>
      </w:r>
      <w:hyperlink r:id="rId1589" w:anchor="Cul_Oppidum" w:history="1">
        <w:r w:rsidRPr="009F73E5">
          <w:rPr>
            <w:rStyle w:val="Hyperlink"/>
            <w:lang w:val="fr-FR"/>
          </w:rPr>
          <w:t>Oppidum</w:t>
        </w:r>
      </w:hyperlink>
      <w:r w:rsidRPr="009F73E5">
        <w:rPr>
          <w:lang w:val="fr-FR"/>
        </w:rPr>
        <w:t xml:space="preserve"> </w:t>
      </w:r>
      <w:r w:rsidRPr="009F73E5">
        <w:rPr>
          <w:rFonts w:eastAsia="Code2000"/>
          <w:lang w:val="fr-FR" w:eastAsia="en-GB"/>
        </w:rPr>
        <w:t>proche de Corent, est une agglomération artisanale (BIB expo ENS 2019, Réinventer les Celtes) buste f</w:t>
      </w:r>
      <w:r w:rsidRPr="009F73E5">
        <w:rPr>
          <w:rFonts w:eastAsia="Code2000" w:hint="eastAsia"/>
          <w:lang w:val="fr-FR" w:eastAsia="en-GB"/>
        </w:rPr>
        <w:t>é</w:t>
      </w:r>
      <w:r w:rsidRPr="009F73E5">
        <w:rPr>
          <w:rFonts w:eastAsia="Code2000"/>
          <w:lang w:val="fr-FR" w:eastAsia="en-GB"/>
        </w:rPr>
        <w:t xml:space="preserve">minin en terre cuite de </w:t>
      </w:r>
      <w:hyperlink r:id="rId1590" w:anchor="Cul_Art_TAC_T_a_statuettes" w:history="1">
        <w:r w:rsidRPr="009F73E5">
          <w:rPr>
            <w:rStyle w:val="Hyperlink"/>
            <w:szCs w:val="22"/>
            <w:lang w:val="fr-FR"/>
          </w:rPr>
          <w:t>statuette</w:t>
        </w:r>
      </w:hyperlink>
      <w:r w:rsidRPr="009F73E5">
        <w:rPr>
          <w:rFonts w:eastAsia="Code2000"/>
          <w:lang w:val="fr-FR" w:eastAsia="en-GB"/>
        </w:rPr>
        <w:t xml:space="preserve">, peut-être chasséen, découverte par J.-J. Hatt, (BIB 2365) </w:t>
      </w:r>
      <w:r w:rsidRPr="009F73E5">
        <w:rPr>
          <w:lang w:val="fr-FR"/>
        </w:rPr>
        <w:t>Statuette(s) chasséenne(s) (BIB 1457)</w:t>
      </w:r>
    </w:p>
    <w:p w14:paraId="65C00642" w14:textId="57C30390" w:rsidR="009F73E5" w:rsidRPr="009F73E5" w:rsidRDefault="009F73E5" w:rsidP="00242C0F">
      <w:pPr>
        <w:rPr>
          <w:szCs w:val="22"/>
          <w:lang w:val="fr-FR"/>
        </w:rPr>
      </w:pPr>
      <w:r w:rsidRPr="009F73E5">
        <w:rPr>
          <w:szCs w:val="22"/>
          <w:lang w:val="fr-FR"/>
        </w:rPr>
        <w:t xml:space="preserve">Datée du 1e aec, Représentation incisée à sec sur vase: </w:t>
      </w:r>
      <w:hyperlink r:id="rId1591" w:anchor="Cul_Art_TAC_T_c_teteCoupee" w:history="1">
        <w:r w:rsidRPr="00D732A2">
          <w:rPr>
            <w:rStyle w:val="Hyperlink"/>
            <w:szCs w:val="22"/>
            <w:lang w:val="fr-FR"/>
          </w:rPr>
          <w:t>tête coupée</w:t>
        </w:r>
      </w:hyperlink>
      <w:r w:rsidRPr="009F73E5">
        <w:rPr>
          <w:szCs w:val="22"/>
          <w:lang w:val="fr-FR"/>
        </w:rPr>
        <w:t xml:space="preserve"> tenue par un cavalier (Diodore de Sicile, V, 29, 4) (BIB expo ENS 2019, Réinventer les Celtes)</w:t>
      </w:r>
    </w:p>
    <w:p w14:paraId="12BCFD47" w14:textId="77777777" w:rsidR="00365A5C" w:rsidRPr="0032190F" w:rsidRDefault="00365A5C" w:rsidP="00242C0F">
      <w:pPr>
        <w:rPr>
          <w:lang w:val="fr-FR"/>
        </w:rPr>
      </w:pPr>
    </w:p>
    <w:p w14:paraId="774D4476" w14:textId="77777777" w:rsidR="00365A5C" w:rsidRPr="0032190F" w:rsidRDefault="00365A5C" w:rsidP="00426FF9">
      <w:pPr>
        <w:pStyle w:val="Heading1"/>
      </w:pPr>
      <w:bookmarkStart w:id="752" w:name="Sit_Corent"/>
      <w:r w:rsidRPr="0032190F">
        <w:t>CORENT</w:t>
      </w:r>
    </w:p>
    <w:bookmarkEnd w:id="752"/>
    <w:p w14:paraId="6A48617E" w14:textId="77777777" w:rsidR="00365A5C" w:rsidRPr="0032190F" w:rsidRDefault="005D0D80" w:rsidP="00242C0F">
      <w:pPr>
        <w:rPr>
          <w:lang w:val="fr-FR"/>
        </w:rPr>
      </w:pPr>
      <w:r w:rsidRPr="0032190F">
        <w:rPr>
          <w:lang w:val="fr-FR"/>
        </w:rPr>
        <w:t>Puy de Corent</w:t>
      </w:r>
    </w:p>
    <w:p w14:paraId="75D11E13" w14:textId="77777777" w:rsidR="005D0D80" w:rsidRPr="0032190F" w:rsidRDefault="005D0D80" w:rsidP="00242C0F">
      <w:pPr>
        <w:rPr>
          <w:lang w:val="fr-FR"/>
        </w:rPr>
      </w:pPr>
    </w:p>
    <w:p w14:paraId="727BB00B" w14:textId="47FA2796" w:rsidR="00365A5C" w:rsidRPr="00491D18" w:rsidRDefault="00365A5C" w:rsidP="00242C0F">
      <w:pPr>
        <w:rPr>
          <w:szCs w:val="22"/>
          <w:lang w:val="fr-FR"/>
        </w:rPr>
      </w:pPr>
      <w:r w:rsidRPr="00491D18">
        <w:rPr>
          <w:lang w:val="fr-FR"/>
        </w:rPr>
        <w:t xml:space="preserve">Puy-de-Dôme. </w:t>
      </w:r>
      <w:hyperlink r:id="rId1592" w:anchor="Cul_Oppidum" w:history="1">
        <w:r w:rsidR="00900011" w:rsidRPr="00491D18">
          <w:rPr>
            <w:rStyle w:val="Hyperlink"/>
            <w:lang w:val="fr-FR"/>
          </w:rPr>
          <w:t>Oppidum</w:t>
        </w:r>
      </w:hyperlink>
      <w:r w:rsidR="00900011" w:rsidRPr="00491D18">
        <w:rPr>
          <w:lang w:val="fr-FR"/>
        </w:rPr>
        <w:t xml:space="preserve"> </w:t>
      </w:r>
      <w:r w:rsidRPr="00491D18">
        <w:rPr>
          <w:lang w:val="fr-FR"/>
        </w:rPr>
        <w:t>proche de Gergovie (SS BIB)</w:t>
      </w:r>
      <w:r w:rsidR="009F73E5">
        <w:rPr>
          <w:lang w:val="fr-FR"/>
        </w:rPr>
        <w:t xml:space="preserve"> et d'Aulnat (BIB expo ENS 2019, Réinventer les Celtes)</w:t>
      </w:r>
      <w:r w:rsidRPr="00491D18">
        <w:rPr>
          <w:lang w:val="fr-FR"/>
        </w:rPr>
        <w:t>. Statuette ou fragment de statuette chasséenne (BIB 2366)</w:t>
      </w:r>
      <w:r w:rsidR="00652F6D" w:rsidRPr="00491D18">
        <w:rPr>
          <w:lang w:val="fr-FR"/>
        </w:rPr>
        <w:t xml:space="preserve"> </w:t>
      </w:r>
      <w:r w:rsidR="00702C84" w:rsidRPr="00491D18">
        <w:rPr>
          <w:szCs w:val="22"/>
          <w:lang w:val="fr-FR"/>
        </w:rPr>
        <w:t>idole(s) [</w:t>
      </w:r>
      <w:hyperlink r:id="rId1593" w:anchor="Cul_Art_TAC_T_a_statuettes" w:history="1">
        <w:r w:rsidR="00702C84" w:rsidRPr="00491D18">
          <w:rPr>
            <w:rStyle w:val="Hyperlink"/>
            <w:szCs w:val="22"/>
            <w:lang w:val="fr-FR"/>
          </w:rPr>
          <w:t>statuette</w:t>
        </w:r>
      </w:hyperlink>
      <w:r w:rsidR="00702C84" w:rsidRPr="00491D18">
        <w:rPr>
          <w:szCs w:val="22"/>
          <w:lang w:val="fr-FR"/>
        </w:rPr>
        <w:t xml:space="preserve">] féminine(s) </w:t>
      </w:r>
      <w:hyperlink r:id="rId1594" w:anchor="Cul_Chasseen" w:history="1">
        <w:r w:rsidR="00702C84" w:rsidRPr="00491D18">
          <w:rPr>
            <w:rStyle w:val="Hyperlink"/>
            <w:szCs w:val="22"/>
            <w:lang w:val="fr-FR"/>
          </w:rPr>
          <w:t>chasséenne(s)</w:t>
        </w:r>
      </w:hyperlink>
      <w:r w:rsidR="00702C84" w:rsidRPr="00491D18">
        <w:rPr>
          <w:szCs w:val="22"/>
          <w:lang w:val="fr-FR"/>
        </w:rPr>
        <w:t xml:space="preserve"> </w:t>
      </w:r>
      <w:r w:rsidR="00702C84" w:rsidRPr="00491D18">
        <w:rPr>
          <w:lang w:val="fr-FR"/>
        </w:rPr>
        <w:t xml:space="preserve">douteux </w:t>
      </w:r>
      <w:r w:rsidR="00702C84" w:rsidRPr="00491D18">
        <w:rPr>
          <w:szCs w:val="22"/>
          <w:lang w:val="fr-FR"/>
        </w:rPr>
        <w:t xml:space="preserve">(BIB 2359 fig. 34) </w:t>
      </w:r>
      <w:r w:rsidR="00A3119E" w:rsidRPr="00491D18">
        <w:rPr>
          <w:szCs w:val="22"/>
          <w:lang w:val="fr-FR"/>
        </w:rPr>
        <w:t xml:space="preserve">(BIB 1457) </w:t>
      </w:r>
    </w:p>
    <w:p w14:paraId="0E1D7AA1" w14:textId="77777777" w:rsidR="00ED42BA" w:rsidRDefault="005D0D80" w:rsidP="005D0D80">
      <w:pPr>
        <w:jc w:val="both"/>
        <w:rPr>
          <w:lang w:val="fr-FR"/>
        </w:rPr>
      </w:pPr>
      <w:r w:rsidRPr="00491D18">
        <w:rPr>
          <w:lang w:val="fr-FR"/>
        </w:rPr>
        <w:t xml:space="preserve">Site de hauteur important du Puy-de-Dôme. </w:t>
      </w:r>
    </w:p>
    <w:p w14:paraId="1BF623DE" w14:textId="77777777" w:rsidR="00ED42BA" w:rsidRPr="00ED42BA" w:rsidRDefault="00ED42BA" w:rsidP="005D0D80">
      <w:pPr>
        <w:jc w:val="both"/>
        <w:rPr>
          <w:lang w:val="fr-FR"/>
        </w:rPr>
      </w:pPr>
      <w:r w:rsidRPr="00ED42BA">
        <w:rPr>
          <w:lang w:val="fr-FR"/>
        </w:rPr>
        <w:lastRenderedPageBreak/>
        <w:t>Le Puy de Corent verrouille l’accès à la plaine de Limagne, réduite à un étroit défilé fermé à l’est par le Puy Saint-Romain, contrôlant ainsi les voies de communication fluviales et terrestres reliant la Basse Auvergne au sud de la France. Il est naturellement protégé, au sud et à l’est, par de hautes falaises engendrées par l’érosion de ses pentes, qui en font une position naturellement fortifiée et pratiquement imprenable. Enfin, l’existence de sources affleurant au niveau de la table basaltique assurait, jusqu’au siècle dernier, un approvisionnement continu en eau qui fait défaut sur les autres plateaux de ce secteur de la Limagne</w:t>
      </w:r>
      <w:r>
        <w:rPr>
          <w:lang w:val="fr-FR"/>
        </w:rPr>
        <w:t xml:space="preserve"> (BIB Chonocarto)</w:t>
      </w:r>
    </w:p>
    <w:p w14:paraId="4CCACA06" w14:textId="4B5B83E1" w:rsidR="005D0D80" w:rsidRDefault="00ED42BA" w:rsidP="005D0D80">
      <w:pPr>
        <w:jc w:val="both"/>
        <w:rPr>
          <w:lang w:val="fr-FR"/>
        </w:rPr>
      </w:pPr>
      <w:r w:rsidRPr="00491D18">
        <w:rPr>
          <w:lang w:val="fr-FR"/>
        </w:rPr>
        <w:t xml:space="preserve">Compte ~2000 foyers sur l’ensemble de l’occupation du BF 3b dont une soixantaine fouillées. </w:t>
      </w:r>
      <w:r w:rsidR="005D0D80" w:rsidRPr="00491D18">
        <w:rPr>
          <w:lang w:val="fr-FR"/>
        </w:rPr>
        <w:t>Nombreux dépôts métalliques domestiques ce qui est généralement rare (BIB F. Couderc, P.-Y. Milcent, Table ronde d’Orgnac 2016)</w:t>
      </w:r>
      <w:r w:rsidR="003D162B" w:rsidRPr="00491D18">
        <w:rPr>
          <w:lang w:val="fr-FR"/>
        </w:rPr>
        <w:t xml:space="preserve"> "</w:t>
      </w:r>
      <w:hyperlink r:id="rId1595" w:anchor="Cul_Protohistoire_Soc_Habitat_Protourb" w:history="1">
        <w:r w:rsidR="00CF6C26" w:rsidRPr="0032190F">
          <w:rPr>
            <w:rStyle w:val="Hyperlink"/>
            <w:lang w:val="fr-FR"/>
          </w:rPr>
          <w:t>proto-urba</w:t>
        </w:r>
        <w:r w:rsidR="00CF6C26">
          <w:rPr>
            <w:rStyle w:val="Hyperlink"/>
            <w:lang w:val="fr-FR"/>
          </w:rPr>
          <w:t>nisation</w:t>
        </w:r>
      </w:hyperlink>
      <w:r w:rsidR="003D162B" w:rsidRPr="00491D18">
        <w:rPr>
          <w:lang w:val="fr-FR"/>
        </w:rPr>
        <w:t>" (BIB Delrieux et Milcent, colloque Habitat Dijon 2015)</w:t>
      </w:r>
      <w:r w:rsidR="008E5C8D" w:rsidRPr="00491D18">
        <w:rPr>
          <w:lang w:val="fr-FR"/>
        </w:rPr>
        <w:t xml:space="preserve">. Le plan du site montre une grande place de marché carrée entourée d'une </w:t>
      </w:r>
      <w:r w:rsidR="00683577" w:rsidRPr="00491D18">
        <w:rPr>
          <w:lang w:val="fr-FR"/>
        </w:rPr>
        <w:t>série</w:t>
      </w:r>
      <w:r w:rsidR="008E5C8D" w:rsidRPr="00491D18">
        <w:rPr>
          <w:lang w:val="fr-FR"/>
        </w:rPr>
        <w:t xml:space="preserve"> d'ateliers entouré par les habitats (H. Wending in BIB 2540)</w:t>
      </w:r>
    </w:p>
    <w:p w14:paraId="1AB521DF" w14:textId="1A68477D" w:rsidR="00491D18" w:rsidRPr="00491D18" w:rsidRDefault="00491D18" w:rsidP="005D0D80">
      <w:pPr>
        <w:jc w:val="both"/>
        <w:rPr>
          <w:lang w:val="fr-FR"/>
        </w:rPr>
      </w:pPr>
      <w:r>
        <w:rPr>
          <w:lang w:val="fr-FR"/>
        </w:rPr>
        <w:t xml:space="preserve">Capitale des </w:t>
      </w:r>
      <w:hyperlink r:id="rId1596" w:anchor="Cul_Gaulois_Arvennes" w:history="1">
        <w:r w:rsidRPr="00491D18">
          <w:rPr>
            <w:rStyle w:val="Hyperlink"/>
            <w:lang w:val="fr-FR"/>
          </w:rPr>
          <w:t>Arvennes</w:t>
        </w:r>
      </w:hyperlink>
      <w:r>
        <w:rPr>
          <w:lang w:val="fr-FR"/>
        </w:rPr>
        <w:t xml:space="preserve"> (BIB C. Filet et al. com. pers.)</w:t>
      </w:r>
    </w:p>
    <w:p w14:paraId="31E12BC0" w14:textId="77777777" w:rsidR="00ED42BA" w:rsidRDefault="00BD1902" w:rsidP="005D0D80">
      <w:pPr>
        <w:jc w:val="both"/>
        <w:rPr>
          <w:lang w:val="fr-FR"/>
        </w:rPr>
      </w:pPr>
      <w:r w:rsidRPr="00491D18">
        <w:rPr>
          <w:lang w:val="fr-FR"/>
        </w:rPr>
        <w:t>Il existe une pierre gravée à Corent interprétée comme un plan du site (P.-Y. Miclent in BIB 2540)</w:t>
      </w:r>
      <w:r w:rsidR="00AD1A4E">
        <w:rPr>
          <w:lang w:val="fr-FR"/>
        </w:rPr>
        <w:t xml:space="preserve"> Existe décors céramiques de type Mailhac (PYM com. pers.)</w:t>
      </w:r>
    </w:p>
    <w:p w14:paraId="26582005" w14:textId="77777777" w:rsidR="00ED42BA" w:rsidRPr="00804636" w:rsidRDefault="00ED42BA" w:rsidP="005D0D80">
      <w:pPr>
        <w:jc w:val="both"/>
        <w:rPr>
          <w:lang w:val="es-ES"/>
        </w:rPr>
      </w:pPr>
      <w:r w:rsidRPr="00804636">
        <w:rPr>
          <w:lang w:val="es-ES"/>
        </w:rPr>
        <w:t>v. ChronoCarto</w:t>
      </w:r>
    </w:p>
    <w:p w14:paraId="1DD12D4B" w14:textId="77777777" w:rsidR="00A27178" w:rsidRPr="00804636" w:rsidRDefault="00A27178" w:rsidP="00242C0F">
      <w:pPr>
        <w:rPr>
          <w:sz w:val="22"/>
          <w:szCs w:val="22"/>
          <w:lang w:val="es-ES"/>
        </w:rPr>
      </w:pPr>
    </w:p>
    <w:p w14:paraId="7CC3690A" w14:textId="77777777" w:rsidR="00A27178" w:rsidRPr="00426FF9" w:rsidRDefault="00A27178" w:rsidP="00426FF9">
      <w:pPr>
        <w:pStyle w:val="Heading1"/>
        <w:rPr>
          <w:lang w:val="es-ES"/>
        </w:rPr>
      </w:pPr>
      <w:bookmarkStart w:id="753" w:name="Sit_Puy_Poix"/>
      <w:r w:rsidRPr="00426FF9">
        <w:rPr>
          <w:lang w:val="es-ES"/>
        </w:rPr>
        <w:t>PUY-DE-LA-POIX</w:t>
      </w:r>
    </w:p>
    <w:bookmarkEnd w:id="753"/>
    <w:p w14:paraId="6FA199D1" w14:textId="7DE96E79" w:rsidR="00A27178" w:rsidRPr="00474F5C" w:rsidRDefault="00A27178" w:rsidP="00242C0F">
      <w:pPr>
        <w:rPr>
          <w:szCs w:val="22"/>
          <w:lang w:val="fr-FR"/>
        </w:rPr>
      </w:pPr>
      <w:r w:rsidRPr="00474F5C">
        <w:rPr>
          <w:lang w:val="fr-FR"/>
        </w:rPr>
        <w:t xml:space="preserve">Le Puy-de-la-Poix (Clermont-Ferrand, Puy-de-Dôme) statuette ou fragment de statuette chasséenne (BIB 2366) </w:t>
      </w:r>
      <w:r w:rsidRPr="00474F5C">
        <w:rPr>
          <w:szCs w:val="22"/>
          <w:lang w:val="fr-FR"/>
        </w:rPr>
        <w:t>idole(s) [</w:t>
      </w:r>
      <w:hyperlink r:id="rId1597" w:anchor="Cul_Art_TAC_T_a_statuettes" w:history="1">
        <w:r w:rsidRPr="00474F5C">
          <w:rPr>
            <w:rStyle w:val="Hyperlink"/>
            <w:szCs w:val="22"/>
            <w:lang w:val="fr-FR"/>
          </w:rPr>
          <w:t>statuette</w:t>
        </w:r>
      </w:hyperlink>
      <w:r w:rsidRPr="00474F5C">
        <w:rPr>
          <w:szCs w:val="22"/>
          <w:lang w:val="fr-FR"/>
        </w:rPr>
        <w:t xml:space="preserve">] féminine(s) </w:t>
      </w:r>
      <w:hyperlink r:id="rId1598" w:anchor="Cul_Chasseen" w:history="1">
        <w:r w:rsidRPr="00474F5C">
          <w:rPr>
            <w:rStyle w:val="Hyperlink"/>
            <w:szCs w:val="22"/>
            <w:lang w:val="fr-FR"/>
          </w:rPr>
          <w:t>chasséenne(s)</w:t>
        </w:r>
      </w:hyperlink>
      <w:r w:rsidRPr="00474F5C">
        <w:rPr>
          <w:szCs w:val="22"/>
          <w:lang w:val="fr-FR"/>
        </w:rPr>
        <w:t xml:space="preserve"> (BIB 2359 fig. 34)</w:t>
      </w:r>
    </w:p>
    <w:p w14:paraId="2596EA6D" w14:textId="77777777" w:rsidR="00365A5C" w:rsidRPr="0032190F" w:rsidRDefault="00474F5C" w:rsidP="00242C0F">
      <w:pPr>
        <w:rPr>
          <w:lang w:val="fr-FR"/>
        </w:rPr>
      </w:pPr>
      <w:r>
        <w:rPr>
          <w:lang w:val="fr-FR"/>
        </w:rPr>
        <w:t>vase-support (SS BIB)</w:t>
      </w:r>
    </w:p>
    <w:p w14:paraId="29AC290C" w14:textId="77777777" w:rsidR="00652F6D" w:rsidRPr="0032190F" w:rsidRDefault="00652F6D" w:rsidP="00242C0F">
      <w:pPr>
        <w:rPr>
          <w:lang w:val="fr-FR"/>
        </w:rPr>
      </w:pPr>
    </w:p>
    <w:p w14:paraId="4CAF75D8" w14:textId="77777777" w:rsidR="00365A5C" w:rsidRPr="0032190F" w:rsidRDefault="00365A5C" w:rsidP="00426FF9">
      <w:pPr>
        <w:pStyle w:val="Heading1"/>
      </w:pPr>
      <w:bookmarkStart w:id="754" w:name="Sit_Prompsat"/>
      <w:r w:rsidRPr="0032190F">
        <w:t>PROMPSAT</w:t>
      </w:r>
    </w:p>
    <w:bookmarkEnd w:id="754"/>
    <w:p w14:paraId="0248BA10" w14:textId="30CB1836" w:rsidR="00365A5C" w:rsidRPr="009F73E5" w:rsidRDefault="00652F6D" w:rsidP="00365A5C">
      <w:pPr>
        <w:rPr>
          <w:lang w:val="fr-FR"/>
        </w:rPr>
      </w:pPr>
      <w:r w:rsidRPr="009F73E5">
        <w:rPr>
          <w:rFonts w:eastAsia="Code2000"/>
          <w:lang w:val="fr-FR" w:eastAsia="en-GB"/>
        </w:rPr>
        <w:t>Cheveleras (</w:t>
      </w:r>
      <w:r w:rsidR="00365A5C" w:rsidRPr="009F73E5">
        <w:rPr>
          <w:rFonts w:eastAsia="Code2000"/>
          <w:lang w:val="fr-FR" w:eastAsia="en-GB"/>
        </w:rPr>
        <w:t>Prompsat</w:t>
      </w:r>
      <w:r w:rsidRPr="009F73E5">
        <w:rPr>
          <w:rFonts w:eastAsia="Code2000"/>
          <w:lang w:val="fr-FR" w:eastAsia="en-GB"/>
        </w:rPr>
        <w:t xml:space="preserve">, </w:t>
      </w:r>
      <w:r w:rsidR="00365A5C" w:rsidRPr="009F73E5">
        <w:rPr>
          <w:lang w:val="fr-FR"/>
        </w:rPr>
        <w:t>Puy-de-Dôme</w:t>
      </w:r>
      <w:r w:rsidRPr="009F73E5">
        <w:rPr>
          <w:lang w:val="fr-FR"/>
        </w:rPr>
        <w:t>)</w:t>
      </w:r>
      <w:r w:rsidR="00365A5C" w:rsidRPr="009F73E5">
        <w:rPr>
          <w:lang w:val="fr-FR"/>
        </w:rPr>
        <w:t xml:space="preserve"> </w:t>
      </w:r>
      <w:r w:rsidRPr="009F73E5">
        <w:rPr>
          <w:lang w:val="fr-FR"/>
        </w:rPr>
        <w:t>s</w:t>
      </w:r>
      <w:r w:rsidR="00365A5C" w:rsidRPr="009F73E5">
        <w:rPr>
          <w:lang w:val="fr-FR"/>
        </w:rPr>
        <w:t>tatuette ou fragment de statuette chasséenne (BIB 2366)</w:t>
      </w:r>
      <w:r w:rsidR="00824031" w:rsidRPr="009F73E5">
        <w:rPr>
          <w:lang w:val="fr-FR"/>
        </w:rPr>
        <w:t xml:space="preserve"> </w:t>
      </w:r>
      <w:r w:rsidR="00824031" w:rsidRPr="009F73E5">
        <w:rPr>
          <w:szCs w:val="22"/>
          <w:lang w:val="fr-FR"/>
        </w:rPr>
        <w:t>idole(s) [</w:t>
      </w:r>
      <w:hyperlink r:id="rId1599" w:anchor="Cul_Art_TAC_T_a_statuettes" w:history="1">
        <w:r w:rsidR="00824031" w:rsidRPr="009F73E5">
          <w:rPr>
            <w:rStyle w:val="Hyperlink"/>
            <w:szCs w:val="22"/>
            <w:lang w:val="fr-FR"/>
          </w:rPr>
          <w:t>statuette</w:t>
        </w:r>
      </w:hyperlink>
      <w:r w:rsidR="00824031" w:rsidRPr="009F73E5">
        <w:rPr>
          <w:szCs w:val="22"/>
          <w:lang w:val="fr-FR"/>
        </w:rPr>
        <w:t xml:space="preserve">] féminine(s) </w:t>
      </w:r>
      <w:hyperlink r:id="rId1600" w:anchor="Cul_Chasseen" w:history="1">
        <w:r w:rsidR="00824031" w:rsidRPr="009F73E5">
          <w:rPr>
            <w:rStyle w:val="Hyperlink"/>
            <w:szCs w:val="22"/>
            <w:lang w:val="fr-FR"/>
          </w:rPr>
          <w:t>chasséenne(s)</w:t>
        </w:r>
      </w:hyperlink>
      <w:r w:rsidR="00824031" w:rsidRPr="009F73E5">
        <w:rPr>
          <w:szCs w:val="22"/>
          <w:lang w:val="fr-FR"/>
        </w:rPr>
        <w:t xml:space="preserve"> (BIB 2359 fig. 34)</w:t>
      </w:r>
    </w:p>
    <w:p w14:paraId="3B169C14" w14:textId="77777777" w:rsidR="00FC0DE6" w:rsidRPr="0032190F" w:rsidRDefault="00FC0DE6" w:rsidP="00365A5C">
      <w:pPr>
        <w:rPr>
          <w:lang w:val="fr-FR"/>
        </w:rPr>
      </w:pPr>
    </w:p>
    <w:p w14:paraId="6D6E81CF" w14:textId="77777777" w:rsidR="00FC0DE6" w:rsidRPr="0032190F" w:rsidRDefault="00FC0DE6" w:rsidP="00426FF9">
      <w:pPr>
        <w:pStyle w:val="Heading1"/>
      </w:pPr>
      <w:bookmarkStart w:id="755" w:name="Sit_Quincieux"/>
      <w:r w:rsidRPr="0032190F">
        <w:t>QUINCIEUX</w:t>
      </w:r>
    </w:p>
    <w:bookmarkEnd w:id="755"/>
    <w:p w14:paraId="4376CB2D" w14:textId="2026641F" w:rsidR="00702C84" w:rsidRPr="0032190F" w:rsidRDefault="00652F6D" w:rsidP="0051548A">
      <w:pPr>
        <w:autoSpaceDE w:val="0"/>
        <w:autoSpaceDN w:val="0"/>
        <w:adjustRightInd w:val="0"/>
        <w:jc w:val="both"/>
        <w:rPr>
          <w:szCs w:val="22"/>
          <w:lang w:val="fr-FR"/>
        </w:rPr>
      </w:pPr>
      <w:r w:rsidRPr="0032190F">
        <w:rPr>
          <w:lang w:val="fr-FR"/>
        </w:rPr>
        <w:t>La Terre de Vaux (</w:t>
      </w:r>
      <w:r w:rsidR="00FC0DE6" w:rsidRPr="0032190F">
        <w:rPr>
          <w:lang w:val="fr-FR"/>
        </w:rPr>
        <w:t>Qu</w:t>
      </w:r>
      <w:r w:rsidRPr="0032190F">
        <w:rPr>
          <w:lang w:val="fr-FR"/>
        </w:rPr>
        <w:t xml:space="preserve">incieux, </w:t>
      </w:r>
      <w:r w:rsidR="00FC0DE6" w:rsidRPr="0032190F">
        <w:rPr>
          <w:lang w:val="fr-FR"/>
        </w:rPr>
        <w:t xml:space="preserve">Rhône). </w:t>
      </w:r>
      <w:r w:rsidR="00702C84" w:rsidRPr="0032190F">
        <w:rPr>
          <w:lang w:val="fr-FR"/>
        </w:rPr>
        <w:t xml:space="preserve">Statuette ou fragment de statuette chasséenne (BIB 2366) </w:t>
      </w:r>
      <w:r w:rsidR="00702C84" w:rsidRPr="0032190F">
        <w:rPr>
          <w:szCs w:val="22"/>
          <w:lang w:val="fr-FR"/>
        </w:rPr>
        <w:t>idole(s) [</w:t>
      </w:r>
      <w:hyperlink r:id="rId1601" w:anchor="Cul_Art_TAC_T_a_statuettes" w:history="1">
        <w:r w:rsidR="00702C84" w:rsidRPr="0032190F">
          <w:rPr>
            <w:rStyle w:val="Hyperlink"/>
            <w:szCs w:val="22"/>
            <w:lang w:val="fr-FR"/>
          </w:rPr>
          <w:t>statuette</w:t>
        </w:r>
      </w:hyperlink>
      <w:r w:rsidR="00702C84" w:rsidRPr="0032190F">
        <w:rPr>
          <w:szCs w:val="22"/>
          <w:lang w:val="fr-FR"/>
        </w:rPr>
        <w:t xml:space="preserve">] féminine(s) </w:t>
      </w:r>
      <w:hyperlink r:id="rId1602" w:anchor="Cul_Chasseen" w:history="1">
        <w:r w:rsidR="00702C84" w:rsidRPr="0032190F">
          <w:rPr>
            <w:rStyle w:val="Hyperlink"/>
            <w:szCs w:val="22"/>
            <w:lang w:val="fr-FR"/>
          </w:rPr>
          <w:t>chasséenne(s)</w:t>
        </w:r>
      </w:hyperlink>
      <w:r w:rsidR="00702C84" w:rsidRPr="0032190F">
        <w:rPr>
          <w:szCs w:val="22"/>
          <w:lang w:val="fr-FR"/>
        </w:rPr>
        <w:t xml:space="preserve"> (BIB 2359 fig. 34)</w:t>
      </w:r>
      <w:r w:rsidR="0051548A" w:rsidRPr="0032190F">
        <w:rPr>
          <w:szCs w:val="22"/>
          <w:lang w:val="fr-FR"/>
        </w:rPr>
        <w:t xml:space="preserve"> Statuette que l'on </w:t>
      </w:r>
      <w:r w:rsidR="0051548A" w:rsidRPr="0032190F">
        <w:rPr>
          <w:color w:val="222222"/>
          <w:szCs w:val="20"/>
          <w:lang w:val="fr-FR" w:eastAsia="en-GB"/>
        </w:rPr>
        <w:t xml:space="preserve">peut </w:t>
      </w:r>
      <w:r w:rsidR="0051548A" w:rsidRPr="0032190F">
        <w:rPr>
          <w:color w:val="111111"/>
          <w:szCs w:val="20"/>
          <w:lang w:val="fr-FR" w:eastAsia="en-GB"/>
        </w:rPr>
        <w:t xml:space="preserve">rapprocher d'une figurine de Fort-Harrouard, mais dont les impressions punctiformes de la zone </w:t>
      </w:r>
      <w:r w:rsidR="0051548A" w:rsidRPr="0032190F">
        <w:rPr>
          <w:color w:val="222222"/>
          <w:szCs w:val="20"/>
          <w:lang w:val="fr-FR" w:eastAsia="en-GB"/>
        </w:rPr>
        <w:t xml:space="preserve">sexuelle </w:t>
      </w:r>
      <w:r w:rsidR="0051548A" w:rsidRPr="0032190F">
        <w:rPr>
          <w:color w:val="111111"/>
          <w:szCs w:val="20"/>
          <w:lang w:val="fr-FR" w:eastAsia="en-GB"/>
        </w:rPr>
        <w:t xml:space="preserve">renverraient plus </w:t>
      </w:r>
      <w:r w:rsidR="0051548A" w:rsidRPr="0032190F">
        <w:rPr>
          <w:color w:val="111111"/>
          <w:szCs w:val="28"/>
          <w:lang w:val="fr-FR" w:eastAsia="en-GB"/>
        </w:rPr>
        <w:t xml:space="preserve">a </w:t>
      </w:r>
      <w:r w:rsidR="0051548A" w:rsidRPr="0032190F">
        <w:rPr>
          <w:color w:val="222222"/>
          <w:szCs w:val="20"/>
          <w:lang w:val="fr-FR" w:eastAsia="en-GB"/>
        </w:rPr>
        <w:t>l'Est</w:t>
      </w:r>
      <w:r w:rsidR="0051548A" w:rsidRPr="0032190F">
        <w:rPr>
          <w:szCs w:val="22"/>
          <w:lang w:val="fr-FR"/>
        </w:rPr>
        <w:t xml:space="preserve"> (BIB 1457)</w:t>
      </w:r>
    </w:p>
    <w:p w14:paraId="3F5D4342" w14:textId="77777777" w:rsidR="00FC0DE6" w:rsidRPr="0032190F" w:rsidRDefault="00FC0DE6" w:rsidP="00FC0DE6">
      <w:pPr>
        <w:jc w:val="both"/>
        <w:rPr>
          <w:lang w:val="fr-FR"/>
        </w:rPr>
      </w:pPr>
      <w:r w:rsidRPr="0032190F">
        <w:rPr>
          <w:lang w:val="fr-FR"/>
        </w:rPr>
        <w:t xml:space="preserve">Statuette de femme en tablette, de grandes dimensions, à perforation descendant jusque dans la région pubienne, avec très vraisemblable figuration de la zone vulvaire ou périnéale et de la pilosité pubienne, représentation du nombril en creux, relief fessier rajouté en deux volumes séparés, à abdomen hypertrophié. A rapprocher des Vénus chasséennes (internet) </w:t>
      </w:r>
    </w:p>
    <w:p w14:paraId="77EA0082" w14:textId="77777777" w:rsidR="00365A5C" w:rsidRPr="0032190F" w:rsidRDefault="00365A5C" w:rsidP="00242C0F">
      <w:pPr>
        <w:rPr>
          <w:lang w:val="fr-FR"/>
        </w:rPr>
      </w:pPr>
    </w:p>
    <w:p w14:paraId="67226AA5" w14:textId="77777777" w:rsidR="00B3618A" w:rsidRPr="0032190F" w:rsidRDefault="00B3618A" w:rsidP="00426FF9">
      <w:pPr>
        <w:pStyle w:val="Heading1"/>
      </w:pPr>
      <w:bookmarkStart w:id="756" w:name="Sit_Theuville_Maillot"/>
      <w:r w:rsidRPr="0032190F">
        <w:t>THEUVILLE-AUX-MAILLOTS</w:t>
      </w:r>
    </w:p>
    <w:bookmarkEnd w:id="756"/>
    <w:p w14:paraId="2E6219AE" w14:textId="77777777" w:rsidR="00B3618A" w:rsidRPr="0032190F" w:rsidRDefault="00B3618A" w:rsidP="00242C0F">
      <w:pPr>
        <w:rPr>
          <w:lang w:val="fr-FR"/>
        </w:rPr>
      </w:pPr>
    </w:p>
    <w:p w14:paraId="047FE49B" w14:textId="34EC4963" w:rsidR="00B3618A" w:rsidRPr="0032190F" w:rsidRDefault="00B3618A" w:rsidP="00B3618A">
      <w:pPr>
        <w:autoSpaceDE w:val="0"/>
        <w:autoSpaceDN w:val="0"/>
        <w:adjustRightInd w:val="0"/>
        <w:jc w:val="both"/>
        <w:rPr>
          <w:szCs w:val="19"/>
          <w:lang w:val="fr-FR" w:eastAsia="en-GB"/>
        </w:rPr>
      </w:pPr>
      <w:r w:rsidRPr="0032190F">
        <w:rPr>
          <w:szCs w:val="19"/>
          <w:lang w:val="fr-FR" w:eastAsia="en-GB"/>
        </w:rPr>
        <w:t xml:space="preserve">L'habitat chasséen de </w:t>
      </w:r>
      <w:r w:rsidRPr="0032190F">
        <w:rPr>
          <w:lang w:val="fr-FR"/>
        </w:rPr>
        <w:t>Theuville-aux-Maillots (Seine-Maritime, Normandie)</w:t>
      </w:r>
      <w:r w:rsidRPr="0032190F">
        <w:rPr>
          <w:szCs w:val="19"/>
          <w:lang w:val="fr-FR" w:eastAsia="en-GB"/>
        </w:rPr>
        <w:t xml:space="preserve">, a livré un petit boudin en terre cuite modelé avec les doigts. Sa comparaison avec une </w:t>
      </w:r>
      <w:hyperlink r:id="rId1603" w:anchor="Cul_Art_TAC_T_a_statuettes" w:history="1">
        <w:r w:rsidRPr="0032190F">
          <w:rPr>
            <w:rStyle w:val="Hyperlink"/>
            <w:szCs w:val="19"/>
            <w:lang w:val="fr-FR" w:eastAsia="en-GB"/>
          </w:rPr>
          <w:t>figurine</w:t>
        </w:r>
      </w:hyperlink>
      <w:r w:rsidRPr="0032190F">
        <w:rPr>
          <w:szCs w:val="19"/>
          <w:lang w:val="fr-FR" w:eastAsia="en-GB"/>
        </w:rPr>
        <w:t xml:space="preserve"> similaire recueillie sur le site des </w:t>
      </w:r>
      <w:hyperlink r:id="rId1604" w:anchor="Sit_Chatelliers" w:history="1">
        <w:r w:rsidRPr="0032190F">
          <w:rPr>
            <w:rStyle w:val="Hyperlink"/>
            <w:szCs w:val="19"/>
            <w:lang w:val="fr-FR" w:eastAsia="en-GB"/>
          </w:rPr>
          <w:t>Châtelliers</w:t>
        </w:r>
      </w:hyperlink>
      <w:r w:rsidRPr="0032190F">
        <w:rPr>
          <w:szCs w:val="19"/>
          <w:lang w:val="fr-FR" w:eastAsia="en-GB"/>
        </w:rPr>
        <w:t xml:space="preserve"> montre qu'il s'agit d'une statuette en position d'orant (BIB 2366)</w:t>
      </w:r>
    </w:p>
    <w:p w14:paraId="3971D138" w14:textId="77777777" w:rsidR="00474F5C" w:rsidRDefault="00474F5C" w:rsidP="00474F5C">
      <w:pPr>
        <w:jc w:val="both"/>
        <w:rPr>
          <w:lang w:val="fr-FR"/>
        </w:rPr>
      </w:pPr>
      <w:r>
        <w:rPr>
          <w:lang w:val="fr-FR"/>
        </w:rPr>
        <w:t>vase-support (SS BIB)</w:t>
      </w:r>
    </w:p>
    <w:p w14:paraId="5E74330C" w14:textId="77777777" w:rsidR="00474F5C" w:rsidRPr="0032190F" w:rsidRDefault="00474F5C" w:rsidP="00474F5C">
      <w:pPr>
        <w:jc w:val="both"/>
        <w:rPr>
          <w:lang w:val="fr-FR"/>
        </w:rPr>
      </w:pPr>
    </w:p>
    <w:p w14:paraId="2AD74E2B" w14:textId="77777777" w:rsidR="0025066F" w:rsidRPr="0032190F" w:rsidRDefault="0091392D" w:rsidP="00426FF9">
      <w:pPr>
        <w:pStyle w:val="Heading1"/>
      </w:pPr>
      <w:bookmarkStart w:id="757" w:name="Sit_Rivaux"/>
      <w:r w:rsidRPr="0032190F">
        <w:t>RIVAUX (LES)</w:t>
      </w:r>
      <w:r w:rsidR="0025066F" w:rsidRPr="0032190F">
        <w:t xml:space="preserve"> </w:t>
      </w:r>
      <w:bookmarkEnd w:id="757"/>
      <w:r w:rsidR="0025066F" w:rsidRPr="0032190F">
        <w:t xml:space="preserve"> </w:t>
      </w:r>
    </w:p>
    <w:p w14:paraId="20DE964C" w14:textId="77777777" w:rsidR="0025066F" w:rsidRPr="0032190F" w:rsidRDefault="0025066F" w:rsidP="00242C0F">
      <w:pPr>
        <w:rPr>
          <w:lang w:val="fr-FR"/>
        </w:rPr>
      </w:pPr>
    </w:p>
    <w:p w14:paraId="1638B0D0" w14:textId="186A507D" w:rsidR="0091392D" w:rsidRDefault="0091392D" w:rsidP="00471CB1">
      <w:pPr>
        <w:jc w:val="both"/>
        <w:rPr>
          <w:lang w:val="fr-FR"/>
        </w:rPr>
      </w:pPr>
      <w:r w:rsidRPr="0032190F">
        <w:rPr>
          <w:lang w:val="fr-FR"/>
        </w:rPr>
        <w:t xml:space="preserve">Le site </w:t>
      </w:r>
      <w:r w:rsidR="0025066F" w:rsidRPr="0032190F">
        <w:rPr>
          <w:lang w:val="fr-FR"/>
        </w:rPr>
        <w:t>des</w:t>
      </w:r>
      <w:r w:rsidRPr="0032190F">
        <w:rPr>
          <w:lang w:val="fr-FR"/>
        </w:rPr>
        <w:t xml:space="preserve"> Rivaux </w:t>
      </w:r>
      <w:r w:rsidR="0025066F" w:rsidRPr="0032190F">
        <w:rPr>
          <w:lang w:val="fr-FR"/>
        </w:rPr>
        <w:t xml:space="preserve">[Les Rivaux] </w:t>
      </w:r>
      <w:r w:rsidRPr="0032190F">
        <w:rPr>
          <w:lang w:val="fr-FR"/>
        </w:rPr>
        <w:t>(</w:t>
      </w:r>
      <w:r w:rsidR="0025066F" w:rsidRPr="0032190F">
        <w:rPr>
          <w:lang w:val="fr-FR"/>
        </w:rPr>
        <w:t>Espaly-Saint</w:t>
      </w:r>
      <w:r w:rsidR="00BC76FE" w:rsidRPr="0032190F">
        <w:rPr>
          <w:lang w:val="fr-FR"/>
        </w:rPr>
        <w:t>-</w:t>
      </w:r>
      <w:r w:rsidR="0025066F" w:rsidRPr="0032190F">
        <w:rPr>
          <w:lang w:val="fr-FR"/>
        </w:rPr>
        <w:t xml:space="preserve">Marcel, </w:t>
      </w:r>
      <w:r w:rsidRPr="0032190F">
        <w:rPr>
          <w:lang w:val="fr-FR"/>
        </w:rPr>
        <w:t>Haute-Loire) a livré un fragment de statuette en terre cuite</w:t>
      </w:r>
      <w:r w:rsidR="0025066F" w:rsidRPr="0032190F">
        <w:rPr>
          <w:lang w:val="fr-FR"/>
        </w:rPr>
        <w:t xml:space="preserve">, un bassin, </w:t>
      </w:r>
      <w:r w:rsidRPr="0032190F">
        <w:rPr>
          <w:lang w:val="fr-FR"/>
        </w:rPr>
        <w:t>datée du Chasséen (BIB 1783 fig. 10</w:t>
      </w:r>
      <w:r w:rsidR="0025066F" w:rsidRPr="0032190F">
        <w:rPr>
          <w:lang w:val="fr-FR"/>
        </w:rPr>
        <w:t>, BIB 2365</w:t>
      </w:r>
      <w:r w:rsidRPr="0032190F">
        <w:rPr>
          <w:lang w:val="fr-FR"/>
        </w:rPr>
        <w:t>)</w:t>
      </w:r>
      <w:r w:rsidR="0025066F" w:rsidRPr="0032190F">
        <w:rPr>
          <w:lang w:val="fr-FR"/>
        </w:rPr>
        <w:t xml:space="preserve"> a rapprocher de </w:t>
      </w:r>
      <w:r w:rsidR="0025066F" w:rsidRPr="0032190F">
        <w:rPr>
          <w:lang w:val="fr-FR"/>
        </w:rPr>
        <w:lastRenderedPageBreak/>
        <w:t>la découverte faite à Le Puy (BIB 2365)</w:t>
      </w:r>
      <w:r w:rsidR="00702C84" w:rsidRPr="0032190F">
        <w:rPr>
          <w:sz w:val="22"/>
          <w:szCs w:val="22"/>
          <w:lang w:val="fr-FR"/>
        </w:rPr>
        <w:t xml:space="preserve"> idole(s) [</w:t>
      </w:r>
      <w:hyperlink r:id="rId1605" w:anchor="Cul_Art_TAC_T_a_statuettes" w:history="1">
        <w:r w:rsidR="00702C84" w:rsidRPr="0032190F">
          <w:rPr>
            <w:rStyle w:val="Hyperlink"/>
            <w:sz w:val="22"/>
            <w:szCs w:val="22"/>
            <w:lang w:val="fr-FR"/>
          </w:rPr>
          <w:t>statuette</w:t>
        </w:r>
      </w:hyperlink>
      <w:r w:rsidR="00702C84" w:rsidRPr="0032190F">
        <w:rPr>
          <w:sz w:val="22"/>
          <w:szCs w:val="22"/>
          <w:lang w:val="fr-FR"/>
        </w:rPr>
        <w:t xml:space="preserve">] féminine(s) </w:t>
      </w:r>
      <w:hyperlink r:id="rId1606" w:anchor="Cul_Chasseen" w:history="1">
        <w:r w:rsidR="00702C84" w:rsidRPr="0032190F">
          <w:rPr>
            <w:rStyle w:val="Hyperlink"/>
            <w:sz w:val="22"/>
            <w:szCs w:val="22"/>
            <w:lang w:val="fr-FR"/>
          </w:rPr>
          <w:t>chasséenne(s)</w:t>
        </w:r>
      </w:hyperlink>
      <w:r w:rsidR="00702C84" w:rsidRPr="0032190F">
        <w:rPr>
          <w:sz w:val="22"/>
          <w:szCs w:val="22"/>
          <w:lang w:val="fr-FR"/>
        </w:rPr>
        <w:t xml:space="preserve"> (BIB 2359 fig. 34) </w:t>
      </w:r>
      <w:r w:rsidR="00C37E09" w:rsidRPr="0032190F">
        <w:rPr>
          <w:lang w:val="fr-FR"/>
        </w:rPr>
        <w:t xml:space="preserve"> v. </w:t>
      </w:r>
      <w:hyperlink r:id="rId1607" w:anchor="Sit_Aulnat_Sud" w:history="1">
        <w:r w:rsidR="00C37E09" w:rsidRPr="0032190F">
          <w:rPr>
            <w:rStyle w:val="Hyperlink"/>
            <w:lang w:val="fr-FR"/>
          </w:rPr>
          <w:t>Aulnat-Sud</w:t>
        </w:r>
      </w:hyperlink>
      <w:r w:rsidR="00C37E09" w:rsidRPr="0032190F">
        <w:rPr>
          <w:lang w:val="fr-FR"/>
        </w:rPr>
        <w:t xml:space="preserve"> (BIB 2365)</w:t>
      </w:r>
      <w:r w:rsidR="00A3119E" w:rsidRPr="0032190F">
        <w:rPr>
          <w:lang w:val="fr-FR"/>
        </w:rPr>
        <w:t xml:space="preserve"> Statuette(s) chasséenne(s)</w:t>
      </w:r>
      <w:r w:rsidR="00471CB1" w:rsidRPr="0032190F">
        <w:rPr>
          <w:lang w:val="fr-FR"/>
        </w:rPr>
        <w:t xml:space="preserve"> en contexte d'habitat</w:t>
      </w:r>
      <w:r w:rsidR="00A3119E" w:rsidRPr="0032190F">
        <w:rPr>
          <w:lang w:val="fr-FR"/>
        </w:rPr>
        <w:t xml:space="preserve"> (BIB 1457) </w:t>
      </w:r>
    </w:p>
    <w:p w14:paraId="17E3CED1" w14:textId="77777777" w:rsidR="00474F5C" w:rsidRPr="0032190F" w:rsidRDefault="00474F5C" w:rsidP="00471CB1">
      <w:pPr>
        <w:jc w:val="both"/>
        <w:rPr>
          <w:lang w:val="fr-FR"/>
        </w:rPr>
      </w:pPr>
      <w:r>
        <w:rPr>
          <w:lang w:val="fr-FR"/>
        </w:rPr>
        <w:t>vase-support (SS BIB)</w:t>
      </w:r>
    </w:p>
    <w:p w14:paraId="1981E4B2" w14:textId="77777777" w:rsidR="0025066F" w:rsidRPr="0032190F" w:rsidRDefault="0025066F" w:rsidP="00242C0F">
      <w:pPr>
        <w:rPr>
          <w:lang w:val="fr-FR"/>
        </w:rPr>
      </w:pPr>
    </w:p>
    <w:p w14:paraId="272F400E" w14:textId="77777777" w:rsidR="0025066F" w:rsidRPr="0032190F" w:rsidRDefault="00A3119E" w:rsidP="00426FF9">
      <w:pPr>
        <w:pStyle w:val="Heading1"/>
      </w:pPr>
      <w:bookmarkStart w:id="758" w:name="Sit_Cormail"/>
      <w:r w:rsidRPr="0032190F">
        <w:t>CORMAIL</w:t>
      </w:r>
    </w:p>
    <w:bookmarkEnd w:id="758"/>
    <w:p w14:paraId="5AB92630" w14:textId="77777777" w:rsidR="00A3119E" w:rsidRPr="0032190F" w:rsidRDefault="00A3119E" w:rsidP="00242C0F">
      <w:pPr>
        <w:rPr>
          <w:lang w:val="fr-FR"/>
        </w:rPr>
      </w:pPr>
    </w:p>
    <w:p w14:paraId="0BFAD5C2" w14:textId="2D2E2458" w:rsidR="0025066F" w:rsidRPr="0032190F" w:rsidRDefault="00652F6D" w:rsidP="0025066F">
      <w:pPr>
        <w:autoSpaceDE w:val="0"/>
        <w:autoSpaceDN w:val="0"/>
        <w:adjustRightInd w:val="0"/>
        <w:jc w:val="both"/>
        <w:rPr>
          <w:lang w:val="fr-FR"/>
        </w:rPr>
      </w:pPr>
      <w:r w:rsidRPr="0032190F">
        <w:rPr>
          <w:lang w:val="fr-FR"/>
        </w:rPr>
        <w:t xml:space="preserve">Le site de Cormail, </w:t>
      </w:r>
      <w:r w:rsidR="0025066F" w:rsidRPr="0032190F">
        <w:rPr>
          <w:lang w:val="fr-FR"/>
        </w:rPr>
        <w:t>Le Puy (</w:t>
      </w:r>
      <w:r w:rsidRPr="0032190F">
        <w:rPr>
          <w:lang w:val="fr-FR"/>
        </w:rPr>
        <w:t>Espaly-SaintMarcel</w:t>
      </w:r>
      <w:r w:rsidR="0025066F" w:rsidRPr="0032190F">
        <w:rPr>
          <w:lang w:val="fr-FR"/>
        </w:rPr>
        <w:t xml:space="preserve">, Haute-Loire) a livré une tête de statuette chasséenne. </w:t>
      </w:r>
      <w:r w:rsidR="0025066F" w:rsidRPr="0032190F">
        <w:rPr>
          <w:rFonts w:eastAsia="Code2000"/>
          <w:lang w:val="fr-FR" w:eastAsia="en-GB"/>
        </w:rPr>
        <w:t>Le sommet de la t</w:t>
      </w:r>
      <w:r w:rsidR="0025066F" w:rsidRPr="0032190F">
        <w:rPr>
          <w:rFonts w:eastAsia="Code2000" w:hint="eastAsia"/>
          <w:lang w:val="fr-FR" w:eastAsia="en-GB"/>
        </w:rPr>
        <w:t>ê</w:t>
      </w:r>
      <w:r w:rsidR="0025066F" w:rsidRPr="0032190F">
        <w:rPr>
          <w:rFonts w:eastAsia="Code2000"/>
          <w:lang w:val="fr-FR" w:eastAsia="en-GB"/>
        </w:rPr>
        <w:t>te est marqu</w:t>
      </w:r>
      <w:r w:rsidR="0025066F" w:rsidRPr="0032190F">
        <w:rPr>
          <w:rFonts w:eastAsia="Code2000" w:hint="eastAsia"/>
          <w:lang w:val="fr-FR" w:eastAsia="en-GB"/>
        </w:rPr>
        <w:t>é</w:t>
      </w:r>
      <w:r w:rsidR="0025066F" w:rsidRPr="0032190F">
        <w:rPr>
          <w:rFonts w:eastAsia="Code2000"/>
          <w:lang w:val="fr-FR" w:eastAsia="en-GB"/>
        </w:rPr>
        <w:t>e par une d</w:t>
      </w:r>
      <w:r w:rsidR="0025066F" w:rsidRPr="0032190F">
        <w:rPr>
          <w:rFonts w:eastAsia="Code2000" w:hint="eastAsia"/>
          <w:lang w:val="fr-FR" w:eastAsia="en-GB"/>
        </w:rPr>
        <w:t>é</w:t>
      </w:r>
      <w:r w:rsidR="0025066F" w:rsidRPr="0032190F">
        <w:rPr>
          <w:rFonts w:eastAsia="Code2000"/>
          <w:lang w:val="fr-FR" w:eastAsia="en-GB"/>
        </w:rPr>
        <w:t>pression qui semble bien avoir jou</w:t>
      </w:r>
      <w:r w:rsidR="0025066F" w:rsidRPr="0032190F">
        <w:rPr>
          <w:rFonts w:eastAsia="Code2000" w:hint="eastAsia"/>
          <w:lang w:val="fr-FR" w:eastAsia="en-GB"/>
        </w:rPr>
        <w:t>é</w:t>
      </w:r>
      <w:r w:rsidR="0025066F" w:rsidRPr="0032190F">
        <w:rPr>
          <w:rFonts w:eastAsia="Code2000"/>
          <w:lang w:val="fr-FR" w:eastAsia="en-GB"/>
        </w:rPr>
        <w:t xml:space="preserve"> le r</w:t>
      </w:r>
      <w:r w:rsidR="0025066F" w:rsidRPr="0032190F">
        <w:rPr>
          <w:rFonts w:eastAsia="Code2000" w:hint="eastAsia"/>
          <w:lang w:val="fr-FR" w:eastAsia="en-GB"/>
        </w:rPr>
        <w:t>ô</w:t>
      </w:r>
      <w:r w:rsidR="0025066F" w:rsidRPr="0032190F">
        <w:rPr>
          <w:rFonts w:eastAsia="Code2000"/>
          <w:lang w:val="fr-FR" w:eastAsia="en-GB"/>
        </w:rPr>
        <w:t xml:space="preserve">le de mortaise pour recevoir le tenon de fixation d'une coiffure. Cet objet est </w:t>
      </w:r>
      <w:r w:rsidR="0025066F" w:rsidRPr="0032190F">
        <w:rPr>
          <w:rFonts w:eastAsia="Code2000" w:hint="eastAsia"/>
          <w:lang w:val="fr-FR" w:eastAsia="en-GB"/>
        </w:rPr>
        <w:t>à</w:t>
      </w:r>
      <w:r w:rsidR="0025066F" w:rsidRPr="0032190F">
        <w:rPr>
          <w:rFonts w:eastAsia="Code2000"/>
          <w:lang w:val="fr-FR" w:eastAsia="en-GB"/>
        </w:rPr>
        <w:t xml:space="preserve"> rapprocher de la d</w:t>
      </w:r>
      <w:r w:rsidR="0025066F" w:rsidRPr="0032190F">
        <w:rPr>
          <w:rFonts w:eastAsia="Code2000" w:hint="eastAsia"/>
          <w:lang w:val="fr-FR" w:eastAsia="en-GB"/>
        </w:rPr>
        <w:t>é</w:t>
      </w:r>
      <w:r w:rsidR="0025066F" w:rsidRPr="0032190F">
        <w:rPr>
          <w:rFonts w:eastAsia="Code2000"/>
          <w:lang w:val="fr-FR" w:eastAsia="en-GB"/>
        </w:rPr>
        <w:t>couverte r</w:t>
      </w:r>
      <w:r w:rsidR="0025066F" w:rsidRPr="0032190F">
        <w:rPr>
          <w:rFonts w:eastAsia="Code2000" w:hint="eastAsia"/>
          <w:lang w:val="fr-FR" w:eastAsia="en-GB"/>
        </w:rPr>
        <w:t>é</w:t>
      </w:r>
      <w:r w:rsidR="0025066F" w:rsidRPr="0032190F">
        <w:rPr>
          <w:rFonts w:eastAsia="Code2000"/>
          <w:lang w:val="fr-FR" w:eastAsia="en-GB"/>
        </w:rPr>
        <w:t>cente du bassin d'une statuette en terre cuite effectu</w:t>
      </w:r>
      <w:r w:rsidR="0025066F" w:rsidRPr="0032190F">
        <w:rPr>
          <w:rFonts w:eastAsia="Code2000" w:hint="eastAsia"/>
          <w:lang w:val="fr-FR" w:eastAsia="en-GB"/>
        </w:rPr>
        <w:t>é</w:t>
      </w:r>
      <w:r w:rsidR="0025066F" w:rsidRPr="0032190F">
        <w:rPr>
          <w:rFonts w:eastAsia="Code2000"/>
          <w:lang w:val="fr-FR" w:eastAsia="en-GB"/>
        </w:rPr>
        <w:t>e dans les niveaux chass</w:t>
      </w:r>
      <w:r w:rsidR="0025066F" w:rsidRPr="0032190F">
        <w:rPr>
          <w:rFonts w:eastAsia="Code2000" w:hint="eastAsia"/>
          <w:lang w:val="fr-FR" w:eastAsia="en-GB"/>
        </w:rPr>
        <w:t>é</w:t>
      </w:r>
      <w:r w:rsidR="0025066F" w:rsidRPr="0032190F">
        <w:rPr>
          <w:rFonts w:eastAsia="Code2000"/>
          <w:lang w:val="fr-FR" w:eastAsia="en-GB"/>
        </w:rPr>
        <w:t xml:space="preserve">ens des </w:t>
      </w:r>
      <w:hyperlink r:id="rId1608" w:anchor="Sit_Rivaux" w:history="1">
        <w:r w:rsidR="0025066F" w:rsidRPr="0032190F">
          <w:rPr>
            <w:rStyle w:val="Hyperlink"/>
            <w:lang w:val="fr-FR"/>
          </w:rPr>
          <w:t>Rivaux</w:t>
        </w:r>
      </w:hyperlink>
      <w:r w:rsidR="0025066F" w:rsidRPr="0032190F">
        <w:rPr>
          <w:lang w:val="fr-FR"/>
        </w:rPr>
        <w:t xml:space="preserve"> (BIB 2365)</w:t>
      </w:r>
      <w:r w:rsidR="00C37E09" w:rsidRPr="0032190F">
        <w:rPr>
          <w:lang w:val="fr-FR"/>
        </w:rPr>
        <w:t xml:space="preserve"> </w:t>
      </w:r>
      <w:r w:rsidR="00702C84" w:rsidRPr="0032190F">
        <w:rPr>
          <w:sz w:val="22"/>
          <w:szCs w:val="22"/>
          <w:lang w:val="fr-FR"/>
        </w:rPr>
        <w:t>idole(s) [</w:t>
      </w:r>
      <w:hyperlink r:id="rId1609" w:anchor="Cul_Art_TAC_T_a_statuettes" w:history="1">
        <w:r w:rsidR="00702C84" w:rsidRPr="0032190F">
          <w:rPr>
            <w:rStyle w:val="Hyperlink"/>
            <w:sz w:val="22"/>
            <w:szCs w:val="22"/>
            <w:lang w:val="fr-FR"/>
          </w:rPr>
          <w:t>statuette</w:t>
        </w:r>
      </w:hyperlink>
      <w:r w:rsidR="00702C84" w:rsidRPr="0032190F">
        <w:rPr>
          <w:sz w:val="22"/>
          <w:szCs w:val="22"/>
          <w:lang w:val="fr-FR"/>
        </w:rPr>
        <w:t xml:space="preserve">] féminine(s) </w:t>
      </w:r>
      <w:hyperlink r:id="rId1610" w:anchor="Cul_Chasseen" w:history="1">
        <w:r w:rsidR="00702C84" w:rsidRPr="0032190F">
          <w:rPr>
            <w:rStyle w:val="Hyperlink"/>
            <w:sz w:val="22"/>
            <w:szCs w:val="22"/>
            <w:lang w:val="fr-FR"/>
          </w:rPr>
          <w:t>chasséenne(s)</w:t>
        </w:r>
      </w:hyperlink>
      <w:r w:rsidR="00702C84" w:rsidRPr="0032190F">
        <w:rPr>
          <w:sz w:val="22"/>
          <w:szCs w:val="22"/>
          <w:lang w:val="fr-FR"/>
        </w:rPr>
        <w:t xml:space="preserve"> (BIB 2359 fig. 34) </w:t>
      </w:r>
      <w:r w:rsidR="00A3119E" w:rsidRPr="0032190F">
        <w:rPr>
          <w:lang w:val="fr-FR"/>
        </w:rPr>
        <w:t xml:space="preserve">(BIB 1457) </w:t>
      </w:r>
      <w:r w:rsidR="00C37E09" w:rsidRPr="0032190F">
        <w:rPr>
          <w:lang w:val="fr-FR"/>
        </w:rPr>
        <w:t xml:space="preserve">v. </w:t>
      </w:r>
      <w:hyperlink r:id="rId1611" w:anchor="Sit_Aulnat" w:history="1">
        <w:r w:rsidR="00C37E09" w:rsidRPr="0032190F">
          <w:rPr>
            <w:rStyle w:val="Hyperlink"/>
            <w:lang w:val="fr-FR"/>
          </w:rPr>
          <w:t>Aulnat</w:t>
        </w:r>
      </w:hyperlink>
      <w:r w:rsidR="00C37E09" w:rsidRPr="0032190F">
        <w:rPr>
          <w:lang w:val="fr-FR"/>
        </w:rPr>
        <w:t xml:space="preserve"> (BIB 2365)</w:t>
      </w:r>
      <w:r w:rsidR="00A3119E" w:rsidRPr="0032190F">
        <w:rPr>
          <w:lang w:val="fr-FR"/>
        </w:rPr>
        <w:t xml:space="preserve"> </w:t>
      </w:r>
    </w:p>
    <w:p w14:paraId="30E7308B" w14:textId="77777777" w:rsidR="000A20B8" w:rsidRPr="0032190F" w:rsidRDefault="000A20B8" w:rsidP="00242C0F">
      <w:pPr>
        <w:rPr>
          <w:lang w:val="fr-FR"/>
        </w:rPr>
      </w:pPr>
    </w:p>
    <w:p w14:paraId="303E1FC3" w14:textId="77777777" w:rsidR="000A20B8" w:rsidRPr="0032190F" w:rsidRDefault="000A20B8" w:rsidP="00426FF9">
      <w:pPr>
        <w:pStyle w:val="Heading1"/>
      </w:pPr>
      <w:bookmarkStart w:id="759" w:name="Sit_Catenoy"/>
      <w:r w:rsidRPr="0032190F">
        <w:t>CATENOY</w:t>
      </w:r>
    </w:p>
    <w:bookmarkEnd w:id="759"/>
    <w:p w14:paraId="5A553875" w14:textId="0CDC5F4C" w:rsidR="00824031" w:rsidRPr="00FE742C" w:rsidRDefault="000A20B8" w:rsidP="001A073E">
      <w:pPr>
        <w:autoSpaceDE w:val="0"/>
        <w:autoSpaceDN w:val="0"/>
        <w:adjustRightInd w:val="0"/>
        <w:jc w:val="both"/>
        <w:rPr>
          <w:szCs w:val="22"/>
          <w:lang w:val="fr-FR"/>
        </w:rPr>
      </w:pPr>
      <w:r w:rsidRPr="00FE742C">
        <w:rPr>
          <w:lang w:val="fr-FR"/>
        </w:rPr>
        <w:br/>
      </w:r>
      <w:r w:rsidR="001A073E" w:rsidRPr="00FE742C">
        <w:rPr>
          <w:lang w:val="fr-FR"/>
        </w:rPr>
        <w:t xml:space="preserve">Le Camp de César (Catenoy, </w:t>
      </w:r>
      <w:r w:rsidRPr="00FE742C">
        <w:rPr>
          <w:lang w:val="fr-FR"/>
        </w:rPr>
        <w:t>Oise</w:t>
      </w:r>
      <w:r w:rsidR="001A073E" w:rsidRPr="00FE742C">
        <w:rPr>
          <w:lang w:val="fr-FR"/>
        </w:rPr>
        <w:t>)</w:t>
      </w:r>
      <w:r w:rsidRPr="00FE742C">
        <w:rPr>
          <w:lang w:val="fr-FR"/>
        </w:rPr>
        <w:t xml:space="preserve">, a livré une </w:t>
      </w:r>
      <w:hyperlink r:id="rId1612" w:anchor="Cul_Art_TAC_T_a_statuettes" w:history="1">
        <w:r w:rsidRPr="00FE742C">
          <w:rPr>
            <w:rStyle w:val="Hyperlink"/>
            <w:lang w:val="fr-FR"/>
          </w:rPr>
          <w:t>statuette</w:t>
        </w:r>
      </w:hyperlink>
      <w:r w:rsidRPr="00FE742C">
        <w:rPr>
          <w:lang w:val="fr-FR"/>
        </w:rPr>
        <w:t xml:space="preserve"> en terre cuite, "</w:t>
      </w:r>
      <w:r w:rsidRPr="00FE742C">
        <w:rPr>
          <w:rFonts w:eastAsia="Code2000"/>
          <w:lang w:val="fr-FR" w:eastAsia="en-GB"/>
        </w:rPr>
        <w:t xml:space="preserve"> les membres inf</w:t>
      </w:r>
      <w:r w:rsidRPr="00FE742C">
        <w:rPr>
          <w:rFonts w:eastAsia="Code2000" w:hint="eastAsia"/>
          <w:lang w:val="fr-FR" w:eastAsia="en-GB"/>
        </w:rPr>
        <w:t>é</w:t>
      </w:r>
      <w:r w:rsidRPr="00FE742C">
        <w:rPr>
          <w:rFonts w:eastAsia="Code2000"/>
          <w:lang w:val="fr-FR" w:eastAsia="en-GB"/>
        </w:rPr>
        <w:t>rieurs r</w:t>
      </w:r>
      <w:r w:rsidRPr="00FE742C">
        <w:rPr>
          <w:rFonts w:eastAsia="Code2000" w:hint="eastAsia"/>
          <w:lang w:val="fr-FR" w:eastAsia="en-GB"/>
        </w:rPr>
        <w:t>é</w:t>
      </w:r>
      <w:r w:rsidRPr="00FE742C">
        <w:rPr>
          <w:rFonts w:eastAsia="Code2000"/>
          <w:lang w:val="fr-FR" w:eastAsia="en-GB"/>
        </w:rPr>
        <w:t xml:space="preserve">duits </w:t>
      </w:r>
      <w:r w:rsidRPr="00FE742C">
        <w:rPr>
          <w:rFonts w:eastAsia="Code2000" w:hint="eastAsia"/>
          <w:lang w:val="fr-FR" w:eastAsia="en-GB"/>
        </w:rPr>
        <w:t>à</w:t>
      </w:r>
      <w:r w:rsidRPr="00FE742C">
        <w:rPr>
          <w:rFonts w:eastAsia="Code2000"/>
          <w:lang w:val="fr-FR" w:eastAsia="en-GB"/>
        </w:rPr>
        <w:t xml:space="preserve"> l'</w:t>
      </w:r>
      <w:r w:rsidRPr="00FE742C">
        <w:rPr>
          <w:rFonts w:eastAsia="Code2000" w:hint="eastAsia"/>
          <w:lang w:val="fr-FR" w:eastAsia="en-GB"/>
        </w:rPr>
        <w:t>é</w:t>
      </w:r>
      <w:r w:rsidRPr="00FE742C">
        <w:rPr>
          <w:rFonts w:eastAsia="Code2000"/>
          <w:lang w:val="fr-FR" w:eastAsia="en-GB"/>
        </w:rPr>
        <w:t>tat de deux moignons s</w:t>
      </w:r>
      <w:r w:rsidRPr="00FE742C">
        <w:rPr>
          <w:rFonts w:eastAsia="Code2000" w:hint="eastAsia"/>
          <w:lang w:val="fr-FR" w:eastAsia="en-GB"/>
        </w:rPr>
        <w:t>é</w:t>
      </w:r>
      <w:r w:rsidRPr="00FE742C">
        <w:rPr>
          <w:rFonts w:eastAsia="Code2000"/>
          <w:lang w:val="fr-FR" w:eastAsia="en-GB"/>
        </w:rPr>
        <w:t>par</w:t>
      </w:r>
      <w:r w:rsidRPr="00FE742C">
        <w:rPr>
          <w:rFonts w:eastAsia="Code2000" w:hint="eastAsia"/>
          <w:lang w:val="fr-FR" w:eastAsia="en-GB"/>
        </w:rPr>
        <w:t>é</w:t>
      </w:r>
      <w:r w:rsidRPr="00FE742C">
        <w:rPr>
          <w:rFonts w:eastAsia="Code2000"/>
          <w:lang w:val="fr-FR" w:eastAsia="en-GB"/>
        </w:rPr>
        <w:t xml:space="preserve">s (seul l'un a </w:t>
      </w:r>
      <w:r w:rsidRPr="00FE742C">
        <w:rPr>
          <w:rFonts w:eastAsia="Code2000" w:hint="eastAsia"/>
          <w:lang w:val="fr-FR" w:eastAsia="en-GB"/>
        </w:rPr>
        <w:t>é</w:t>
      </w:r>
      <w:r w:rsidRPr="00FE742C">
        <w:rPr>
          <w:rFonts w:eastAsia="Code2000"/>
          <w:lang w:val="fr-FR" w:eastAsia="en-GB"/>
        </w:rPr>
        <w:t>t</w:t>
      </w:r>
      <w:r w:rsidRPr="00FE742C">
        <w:rPr>
          <w:rFonts w:eastAsia="Code2000" w:hint="eastAsia"/>
          <w:lang w:val="fr-FR" w:eastAsia="en-GB"/>
        </w:rPr>
        <w:t>é</w:t>
      </w:r>
      <w:r w:rsidRPr="00FE742C">
        <w:rPr>
          <w:rFonts w:eastAsia="Code2000"/>
          <w:lang w:val="fr-FR" w:eastAsia="en-GB"/>
        </w:rPr>
        <w:t xml:space="preserve"> retrouv</w:t>
      </w:r>
      <w:r w:rsidRPr="00FE742C">
        <w:rPr>
          <w:rFonts w:eastAsia="Code2000" w:hint="eastAsia"/>
          <w:lang w:val="fr-FR" w:eastAsia="en-GB"/>
        </w:rPr>
        <w:t>é</w:t>
      </w:r>
      <w:r w:rsidRPr="00FE742C">
        <w:rPr>
          <w:rFonts w:eastAsia="Code2000"/>
          <w:lang w:val="fr-FR" w:eastAsia="en-GB"/>
        </w:rPr>
        <w:t>) mais son identification est assur</w:t>
      </w:r>
      <w:r w:rsidRPr="00FE742C">
        <w:rPr>
          <w:rFonts w:eastAsia="Code2000" w:hint="eastAsia"/>
          <w:lang w:val="fr-FR" w:eastAsia="en-GB"/>
        </w:rPr>
        <w:t>é</w:t>
      </w:r>
      <w:r w:rsidRPr="00FE742C">
        <w:rPr>
          <w:rFonts w:eastAsia="Code2000"/>
          <w:lang w:val="fr-FR" w:eastAsia="en-GB"/>
        </w:rPr>
        <w:t>e par la pr</w:t>
      </w:r>
      <w:r w:rsidRPr="00FE742C">
        <w:rPr>
          <w:rFonts w:eastAsia="Code2000" w:hint="eastAsia"/>
          <w:lang w:val="fr-FR" w:eastAsia="en-GB"/>
        </w:rPr>
        <w:t>é</w:t>
      </w:r>
      <w:r w:rsidRPr="00FE742C">
        <w:rPr>
          <w:rFonts w:eastAsia="Code2000"/>
          <w:lang w:val="fr-FR" w:eastAsia="en-GB"/>
        </w:rPr>
        <w:t>sence de la perforation interne qui permettait de maintenir la t</w:t>
      </w:r>
      <w:r w:rsidRPr="00FE742C">
        <w:rPr>
          <w:rFonts w:eastAsia="Code2000" w:hint="eastAsia"/>
          <w:lang w:val="fr-FR" w:eastAsia="en-GB"/>
        </w:rPr>
        <w:t>ê</w:t>
      </w:r>
      <w:r w:rsidRPr="00FE742C">
        <w:rPr>
          <w:rFonts w:eastAsia="Code2000"/>
          <w:lang w:val="fr-FR" w:eastAsia="en-GB"/>
        </w:rPr>
        <w:t>te au reste du corps (Blanchet, 1990, fig. 1)</w:t>
      </w:r>
      <w:r w:rsidR="00BC3461" w:rsidRPr="00FE742C">
        <w:rPr>
          <w:rFonts w:eastAsia="Code2000"/>
          <w:lang w:val="fr-FR" w:eastAsia="en-GB"/>
        </w:rPr>
        <w:t>"</w:t>
      </w:r>
      <w:r w:rsidR="001A073E" w:rsidRPr="00FE742C">
        <w:rPr>
          <w:rFonts w:eastAsia="Code2000"/>
          <w:lang w:val="fr-FR" w:eastAsia="en-GB"/>
        </w:rPr>
        <w:t xml:space="preserve"> </w:t>
      </w:r>
      <w:r w:rsidRPr="00FE742C">
        <w:rPr>
          <w:lang w:val="fr-FR"/>
        </w:rPr>
        <w:t>(BIB 2356 p. 310)</w:t>
      </w:r>
      <w:r w:rsidR="00C022C5" w:rsidRPr="00FE742C">
        <w:rPr>
          <w:lang w:val="fr-FR"/>
        </w:rPr>
        <w:t xml:space="preserve"> </w:t>
      </w:r>
      <w:r w:rsidR="00824031" w:rsidRPr="00FE742C">
        <w:rPr>
          <w:szCs w:val="22"/>
          <w:lang w:val="fr-FR"/>
        </w:rPr>
        <w:t>idole(s) [</w:t>
      </w:r>
      <w:hyperlink r:id="rId1613" w:anchor="Cul_Art_TAC_T_a_statuettes" w:history="1">
        <w:r w:rsidR="00824031" w:rsidRPr="00FE742C">
          <w:rPr>
            <w:rStyle w:val="Hyperlink"/>
            <w:szCs w:val="22"/>
            <w:lang w:val="fr-FR"/>
          </w:rPr>
          <w:t>statuette</w:t>
        </w:r>
      </w:hyperlink>
      <w:r w:rsidR="00824031" w:rsidRPr="00FE742C">
        <w:rPr>
          <w:szCs w:val="22"/>
          <w:lang w:val="fr-FR"/>
        </w:rPr>
        <w:t xml:space="preserve">] féminine(s) </w:t>
      </w:r>
      <w:hyperlink r:id="rId1614" w:anchor="Cul_Chasseen" w:history="1">
        <w:r w:rsidR="00824031" w:rsidRPr="00FE742C">
          <w:rPr>
            <w:rStyle w:val="Hyperlink"/>
            <w:szCs w:val="22"/>
            <w:lang w:val="fr-FR"/>
          </w:rPr>
          <w:t>chasséenne(s)</w:t>
        </w:r>
      </w:hyperlink>
      <w:r w:rsidR="00824031" w:rsidRPr="00FE742C">
        <w:rPr>
          <w:szCs w:val="22"/>
          <w:lang w:val="fr-FR"/>
        </w:rPr>
        <w:t xml:space="preserve"> (BIB 2359 fig. 34)</w:t>
      </w:r>
    </w:p>
    <w:p w14:paraId="1263B853" w14:textId="6A2683F0" w:rsidR="000A20B8" w:rsidRPr="0032190F" w:rsidRDefault="00000000" w:rsidP="001A073E">
      <w:pPr>
        <w:autoSpaceDE w:val="0"/>
        <w:autoSpaceDN w:val="0"/>
        <w:adjustRightInd w:val="0"/>
        <w:jc w:val="both"/>
        <w:rPr>
          <w:lang w:val="fr-FR"/>
        </w:rPr>
      </w:pPr>
      <w:hyperlink r:id="rId1615" w:anchor="Cul_Chasseen_cer_vase_support" w:history="1">
        <w:r w:rsidR="00FE742C" w:rsidRPr="00FE742C">
          <w:rPr>
            <w:rStyle w:val="Hyperlink"/>
            <w:lang w:val="fr-FR"/>
          </w:rPr>
          <w:t>vase-suppor</w:t>
        </w:r>
        <w:r w:rsidR="00FE742C">
          <w:rPr>
            <w:rStyle w:val="Hyperlink"/>
            <w:lang w:val="fr-FR"/>
          </w:rPr>
          <w:t>ts</w:t>
        </w:r>
      </w:hyperlink>
      <w:r w:rsidR="00FE742C">
        <w:rPr>
          <w:lang w:val="fr-FR"/>
        </w:rPr>
        <w:t xml:space="preserve"> </w:t>
      </w:r>
      <w:r w:rsidR="00C022C5" w:rsidRPr="0032190F">
        <w:rPr>
          <w:lang w:val="fr-FR"/>
        </w:rPr>
        <w:t>chasséen (BIB 2358)</w:t>
      </w:r>
      <w:r w:rsidR="00824031" w:rsidRPr="0032190F">
        <w:rPr>
          <w:lang w:val="fr-FR"/>
        </w:rPr>
        <w:t xml:space="preserve"> </w:t>
      </w:r>
    </w:p>
    <w:p w14:paraId="16A2F723" w14:textId="77777777" w:rsidR="007C7528" w:rsidRPr="0032190F" w:rsidRDefault="007C7528" w:rsidP="00426FF9">
      <w:pPr>
        <w:pStyle w:val="Heading1"/>
      </w:pPr>
      <w:r w:rsidRPr="0032190F">
        <w:br/>
        <w:t>MARGELLE (LA)</w:t>
      </w:r>
    </w:p>
    <w:p w14:paraId="04EFA8EC" w14:textId="77777777" w:rsidR="007C7528" w:rsidRPr="0032190F" w:rsidRDefault="007C7528" w:rsidP="00242C0F">
      <w:pPr>
        <w:rPr>
          <w:lang w:val="fr-FR"/>
        </w:rPr>
      </w:pPr>
    </w:p>
    <w:p w14:paraId="793029D7" w14:textId="77777777" w:rsidR="007C7528" w:rsidRDefault="007C7528" w:rsidP="007C7528">
      <w:pPr>
        <w:rPr>
          <w:lang w:val="fr-FR"/>
        </w:rPr>
      </w:pPr>
      <w:r w:rsidRPr="0032190F">
        <w:rPr>
          <w:lang w:val="fr-FR"/>
        </w:rPr>
        <w:t>Le site de La Margelle (Le Chatelet, Côte-d’Or) est habitat sur  un éperon barré montrant des traces d’occupation au Ha D2 et Ha D3 (BIB A. Coulaud, Table ronde d’Orgnac 2016)</w:t>
      </w:r>
    </w:p>
    <w:p w14:paraId="47C22194" w14:textId="77777777" w:rsidR="00F4437A" w:rsidRDefault="00F4437A" w:rsidP="007C7528">
      <w:pPr>
        <w:rPr>
          <w:lang w:val="fr-FR"/>
        </w:rPr>
      </w:pPr>
    </w:p>
    <w:p w14:paraId="7D8F09FF" w14:textId="77777777" w:rsidR="00F4437A" w:rsidRDefault="00F4437A" w:rsidP="00426FF9">
      <w:pPr>
        <w:pStyle w:val="Heading1"/>
      </w:pPr>
      <w:bookmarkStart w:id="760" w:name="Sit_Sauveterre_Lemance"/>
      <w:r>
        <w:t>SAUVETERRE-LA-LEMANCE</w:t>
      </w:r>
    </w:p>
    <w:bookmarkEnd w:id="760"/>
    <w:p w14:paraId="737F76AB" w14:textId="03E727E6" w:rsidR="00F4437A" w:rsidRPr="0032190F" w:rsidRDefault="00F4437A" w:rsidP="007C7528">
      <w:pPr>
        <w:rPr>
          <w:lang w:val="fr-FR"/>
        </w:rPr>
      </w:pPr>
      <w:r w:rsidRPr="00F4437A">
        <w:rPr>
          <w:lang w:val="fr-FR"/>
        </w:rPr>
        <w:t>Sauveterre-la-Lemance</w:t>
      </w:r>
      <w:r>
        <w:rPr>
          <w:lang w:val="fr-FR"/>
        </w:rPr>
        <w:t xml:space="preserve"> </w:t>
      </w:r>
      <w:r w:rsidRPr="00F4437A">
        <w:rPr>
          <w:lang w:val="fr-FR"/>
        </w:rPr>
        <w:t>(Lot-et-Garonne)</w:t>
      </w:r>
      <w:r>
        <w:rPr>
          <w:lang w:val="fr-FR"/>
        </w:rPr>
        <w:t xml:space="preserve"> est le site éponyme du </w:t>
      </w:r>
      <w:hyperlink r:id="rId1616" w:anchor="Cul_Sauveterrien" w:history="1">
        <w:r w:rsidRPr="00F4437A">
          <w:rPr>
            <w:rStyle w:val="Hyperlink"/>
            <w:lang w:val="fr-FR"/>
          </w:rPr>
          <w:t>Sauveterrien</w:t>
        </w:r>
      </w:hyperlink>
      <w:r>
        <w:rPr>
          <w:lang w:val="fr-FR"/>
        </w:rPr>
        <w:t xml:space="preserve"> (SS BIB)</w:t>
      </w:r>
    </w:p>
    <w:p w14:paraId="7BF861D9" w14:textId="77777777" w:rsidR="007C7528" w:rsidRPr="0032190F" w:rsidRDefault="007C7528" w:rsidP="00242C0F">
      <w:pPr>
        <w:rPr>
          <w:lang w:val="fr-FR"/>
        </w:rPr>
      </w:pPr>
    </w:p>
    <w:p w14:paraId="02CEB90C" w14:textId="77777777" w:rsidR="007C7528" w:rsidRPr="0032190F" w:rsidRDefault="007C7528" w:rsidP="00426FF9">
      <w:pPr>
        <w:pStyle w:val="Heading1"/>
      </w:pPr>
      <w:r w:rsidRPr="0032190F">
        <w:t>CASTERA</w:t>
      </w:r>
    </w:p>
    <w:p w14:paraId="4F9DB489" w14:textId="77777777" w:rsidR="007C7528" w:rsidRPr="0032190F" w:rsidRDefault="007C7528" w:rsidP="00242C0F">
      <w:pPr>
        <w:rPr>
          <w:lang w:val="fr-FR"/>
        </w:rPr>
      </w:pPr>
    </w:p>
    <w:p w14:paraId="7023C7EE" w14:textId="77777777" w:rsidR="007C7528" w:rsidRPr="0032190F" w:rsidRDefault="007C7528" w:rsidP="00242C0F">
      <w:pPr>
        <w:rPr>
          <w:lang w:val="fr-FR"/>
        </w:rPr>
      </w:pPr>
      <w:r w:rsidRPr="0032190F">
        <w:rPr>
          <w:lang w:val="fr-FR"/>
        </w:rPr>
        <w:t xml:space="preserve">Castera à </w:t>
      </w:r>
      <w:r w:rsidR="00F4437A">
        <w:rPr>
          <w:lang w:val="fr-FR"/>
        </w:rPr>
        <w:t xml:space="preserve">(Sauveterre, </w:t>
      </w:r>
      <w:r w:rsidRPr="0032190F">
        <w:rPr>
          <w:lang w:val="fr-FR"/>
        </w:rPr>
        <w:t>Pays Basque) est une colline aménagée (flancs abattus, fossés creusés à la base, talus en surface) (BIB P. Gardes, T. Le Dre, Table ronde d’Orgnac 2016)</w:t>
      </w:r>
    </w:p>
    <w:p w14:paraId="27B9F657" w14:textId="77777777" w:rsidR="007C7528" w:rsidRPr="0032190F" w:rsidRDefault="007C7528" w:rsidP="00242C0F">
      <w:pPr>
        <w:rPr>
          <w:lang w:val="fr-FR"/>
        </w:rPr>
      </w:pPr>
      <w:r w:rsidRPr="0032190F">
        <w:rPr>
          <w:lang w:val="fr-FR"/>
        </w:rPr>
        <w:br/>
        <w:t>MONT DE MARSAN</w:t>
      </w:r>
    </w:p>
    <w:p w14:paraId="242C2B45" w14:textId="77777777" w:rsidR="007C7528" w:rsidRPr="0032190F" w:rsidRDefault="007C7528" w:rsidP="00242C0F">
      <w:pPr>
        <w:rPr>
          <w:lang w:val="fr-FR"/>
        </w:rPr>
      </w:pPr>
    </w:p>
    <w:p w14:paraId="4D84AA5E" w14:textId="77777777" w:rsidR="007C7528" w:rsidRPr="0032190F" w:rsidRDefault="007C7528" w:rsidP="00242C0F">
      <w:pPr>
        <w:rPr>
          <w:lang w:val="fr-FR"/>
        </w:rPr>
      </w:pPr>
      <w:r w:rsidRPr="0032190F">
        <w:rPr>
          <w:lang w:val="fr-FR"/>
        </w:rPr>
        <w:t>Habitat perché du BF/Fer 1 d’une superficie de 9 ha enceinte d’un talus (BIB P. Gardes, T. Le Dre, Table ronde d’Orgnac 2016)</w:t>
      </w:r>
    </w:p>
    <w:p w14:paraId="7588A9BE" w14:textId="77777777" w:rsidR="007C7528" w:rsidRPr="0032190F" w:rsidRDefault="007C7528" w:rsidP="00242C0F">
      <w:pPr>
        <w:rPr>
          <w:lang w:val="fr-FR"/>
        </w:rPr>
      </w:pPr>
    </w:p>
    <w:p w14:paraId="16E4D6D0" w14:textId="77777777" w:rsidR="007C7528" w:rsidRPr="0032190F" w:rsidRDefault="007C7528" w:rsidP="00242C0F">
      <w:pPr>
        <w:rPr>
          <w:lang w:val="fr-FR"/>
        </w:rPr>
      </w:pPr>
      <w:r w:rsidRPr="0032190F">
        <w:rPr>
          <w:lang w:val="fr-FR"/>
        </w:rPr>
        <w:t>SIOUTAT (LA)</w:t>
      </w:r>
    </w:p>
    <w:p w14:paraId="6411958B" w14:textId="77777777" w:rsidR="007C7528" w:rsidRPr="0032190F" w:rsidRDefault="007C7528" w:rsidP="00242C0F">
      <w:pPr>
        <w:rPr>
          <w:lang w:val="fr-FR"/>
        </w:rPr>
      </w:pPr>
    </w:p>
    <w:p w14:paraId="11A2E73E" w14:textId="77777777" w:rsidR="007C7528" w:rsidRPr="0032190F" w:rsidRDefault="007C7528" w:rsidP="00242C0F">
      <w:pPr>
        <w:rPr>
          <w:lang w:val="fr-FR"/>
        </w:rPr>
      </w:pPr>
      <w:r w:rsidRPr="0032190F">
        <w:rPr>
          <w:lang w:val="fr-FR"/>
        </w:rPr>
        <w:t>La Sioutat (Roquelaure, Gers) est un épron barré du BF/Fer 1 d’une superficie d’environ 7 ha (BIB P. Gardes, T. Le Dre, Table ronde d’Orgnac 2016)</w:t>
      </w:r>
      <w:r w:rsidR="00CD19CB" w:rsidRPr="0032190F">
        <w:rPr>
          <w:lang w:val="fr-FR"/>
        </w:rPr>
        <w:t>. Le sol est pourvu d'un radier de céramiques (BIB P. Gardes et al. in BIB 2540)</w:t>
      </w:r>
    </w:p>
    <w:p w14:paraId="318DDEA9" w14:textId="77777777" w:rsidR="007C7528" w:rsidRPr="0032190F" w:rsidRDefault="007C7528" w:rsidP="00242C0F">
      <w:pPr>
        <w:jc w:val="both"/>
        <w:rPr>
          <w:lang w:val="fr-FR"/>
        </w:rPr>
      </w:pPr>
    </w:p>
    <w:p w14:paraId="2AA3C885" w14:textId="77777777" w:rsidR="007868A3" w:rsidRPr="0032190F" w:rsidRDefault="00896E98" w:rsidP="00426FF9">
      <w:pPr>
        <w:pStyle w:val="Heading1"/>
      </w:pPr>
      <w:bookmarkStart w:id="761" w:name="Sit_Blanot"/>
      <w:r w:rsidRPr="0032190F">
        <w:t>BLANOT</w:t>
      </w:r>
    </w:p>
    <w:bookmarkEnd w:id="761"/>
    <w:p w14:paraId="685068F6" w14:textId="77777777" w:rsidR="007868A3" w:rsidRPr="0032190F" w:rsidRDefault="007868A3" w:rsidP="00242C0F">
      <w:pPr>
        <w:rPr>
          <w:lang w:val="fr-FR"/>
        </w:rPr>
      </w:pPr>
    </w:p>
    <w:p w14:paraId="6FD78C9E" w14:textId="77777777" w:rsidR="007868A3" w:rsidRPr="0032190F" w:rsidRDefault="00553207" w:rsidP="00242C0F">
      <w:pPr>
        <w:rPr>
          <w:lang w:val="fr-FR"/>
        </w:rPr>
      </w:pPr>
      <w:r w:rsidRPr="0032190F">
        <w:rPr>
          <w:lang w:val="fr-FR"/>
        </w:rPr>
        <w:lastRenderedPageBreak/>
        <w:t>Le r</w:t>
      </w:r>
      <w:r w:rsidR="007868A3" w:rsidRPr="0032190F">
        <w:rPr>
          <w:lang w:val="fr-FR"/>
        </w:rPr>
        <w:t xml:space="preserve">iche dépôt </w:t>
      </w:r>
      <w:r w:rsidRPr="0032190F">
        <w:rPr>
          <w:lang w:val="fr-FR"/>
        </w:rPr>
        <w:t xml:space="preserve">de Blanot </w:t>
      </w:r>
      <w:r w:rsidR="00D907FA" w:rsidRPr="0032190F">
        <w:rPr>
          <w:lang w:val="fr-FR"/>
        </w:rPr>
        <w:t xml:space="preserve">(Côte-d'Or) </w:t>
      </w:r>
      <w:r w:rsidRPr="0032190F">
        <w:rPr>
          <w:lang w:val="fr-FR"/>
        </w:rPr>
        <w:t xml:space="preserve">est composé </w:t>
      </w:r>
      <w:r w:rsidR="007868A3" w:rsidRPr="0032190F">
        <w:rPr>
          <w:lang w:val="fr-FR"/>
        </w:rPr>
        <w:t>d'objets de l'âge du bronze dont un chaudron renfermant l'habillement et les parures en or d'une femme (Musée de Dijon, wiki)</w:t>
      </w:r>
      <w:r w:rsidR="00E94A09" w:rsidRPr="0032190F">
        <w:rPr>
          <w:lang w:val="fr-FR"/>
        </w:rPr>
        <w:t>.</w:t>
      </w:r>
      <w:r w:rsidR="00D907FA" w:rsidRPr="0032190F">
        <w:rPr>
          <w:lang w:val="fr-FR"/>
        </w:rPr>
        <w:t xml:space="preserve"> Petite jambière ou brassard décoré en bronze </w:t>
      </w:r>
      <w:r w:rsidR="00896E98" w:rsidRPr="0032190F">
        <w:rPr>
          <w:lang w:val="fr-FR"/>
        </w:rPr>
        <w:t xml:space="preserve"> de l'âge du Bronze</w:t>
      </w:r>
      <w:r w:rsidR="00D907FA" w:rsidRPr="0032190F">
        <w:rPr>
          <w:lang w:val="fr-FR"/>
        </w:rPr>
        <w:t xml:space="preserve"> (BIB 2506)</w:t>
      </w:r>
    </w:p>
    <w:p w14:paraId="3B3A6EC7" w14:textId="77777777" w:rsidR="00D907FA" w:rsidRPr="0032190F" w:rsidRDefault="00D907FA" w:rsidP="00242C0F">
      <w:pPr>
        <w:rPr>
          <w:lang w:val="fr-FR"/>
        </w:rPr>
      </w:pPr>
    </w:p>
    <w:p w14:paraId="4BB898FE" w14:textId="77777777" w:rsidR="00D907FA" w:rsidRPr="0032190F" w:rsidRDefault="00D907FA" w:rsidP="00426FF9">
      <w:pPr>
        <w:pStyle w:val="Heading1"/>
      </w:pPr>
      <w:bookmarkStart w:id="762" w:name="Sit_Schwanberggegend"/>
      <w:r w:rsidRPr="0032190F">
        <w:t>SCHWANBERGGEGEND</w:t>
      </w:r>
    </w:p>
    <w:bookmarkEnd w:id="762"/>
    <w:p w14:paraId="03D213CE" w14:textId="77777777" w:rsidR="00D907FA" w:rsidRPr="0032190F" w:rsidRDefault="00D907FA" w:rsidP="00242C0F">
      <w:pPr>
        <w:rPr>
          <w:lang w:val="fr-FR"/>
        </w:rPr>
      </w:pPr>
    </w:p>
    <w:p w14:paraId="2D4E7CE9" w14:textId="77777777" w:rsidR="00D907FA" w:rsidRPr="0032190F" w:rsidRDefault="00D907FA" w:rsidP="00242C0F">
      <w:pPr>
        <w:rPr>
          <w:lang w:val="fr-FR"/>
        </w:rPr>
      </w:pPr>
      <w:r w:rsidRPr="0032190F">
        <w:rPr>
          <w:lang w:val="fr-FR"/>
        </w:rPr>
        <w:t xml:space="preserve">Le site de Schwanberggegend (Bavière, Allemagne) a livré une jambière en bronze décorée datée </w:t>
      </w:r>
      <w:r w:rsidR="00896E98" w:rsidRPr="0032190F">
        <w:rPr>
          <w:lang w:val="fr-FR"/>
        </w:rPr>
        <w:t xml:space="preserve"> de l'âge du Bronze</w:t>
      </w:r>
      <w:r w:rsidRPr="0032190F">
        <w:rPr>
          <w:lang w:val="fr-FR"/>
        </w:rPr>
        <w:t xml:space="preserve"> (BIB 2506)</w:t>
      </w:r>
    </w:p>
    <w:p w14:paraId="371ABD87" w14:textId="77777777" w:rsidR="00896E98" w:rsidRPr="0032190F" w:rsidRDefault="00896E98" w:rsidP="00242C0F">
      <w:pPr>
        <w:rPr>
          <w:lang w:val="fr-FR"/>
        </w:rPr>
      </w:pPr>
    </w:p>
    <w:p w14:paraId="17E5B771" w14:textId="77777777" w:rsidR="00896E98" w:rsidRPr="0032190F" w:rsidRDefault="00896E98" w:rsidP="00426FF9">
      <w:pPr>
        <w:pStyle w:val="Heading1"/>
      </w:pPr>
      <w:bookmarkStart w:id="763" w:name="Sit_Windsbach"/>
      <w:r w:rsidRPr="0032190F">
        <w:t>WINDSBACH</w:t>
      </w:r>
    </w:p>
    <w:bookmarkEnd w:id="763"/>
    <w:p w14:paraId="62BB23E5" w14:textId="77777777" w:rsidR="00896E98" w:rsidRPr="0032190F" w:rsidRDefault="00896E98" w:rsidP="00242C0F">
      <w:pPr>
        <w:rPr>
          <w:lang w:val="fr-FR"/>
        </w:rPr>
      </w:pPr>
      <w:r w:rsidRPr="0032190F">
        <w:rPr>
          <w:lang w:val="fr-FR"/>
        </w:rPr>
        <w:t>Dépôt de Windsbach, fragment de décor de l'âge du Bronze (BIB 2506)</w:t>
      </w:r>
    </w:p>
    <w:p w14:paraId="405CEAB9" w14:textId="77777777" w:rsidR="00D907FA" w:rsidRPr="0032190F" w:rsidRDefault="00D907FA" w:rsidP="00242C0F">
      <w:pPr>
        <w:rPr>
          <w:lang w:val="fr-FR"/>
        </w:rPr>
      </w:pPr>
    </w:p>
    <w:p w14:paraId="47A58F93" w14:textId="77777777" w:rsidR="00D907FA" w:rsidRPr="0032190F" w:rsidRDefault="00D907FA" w:rsidP="00426FF9">
      <w:pPr>
        <w:pStyle w:val="Heading1"/>
      </w:pPr>
      <w:bookmarkStart w:id="764" w:name="Sit_Kattenbuhl"/>
      <w:r w:rsidRPr="0032190F">
        <w:t>KATTENBUHL</w:t>
      </w:r>
    </w:p>
    <w:bookmarkEnd w:id="764"/>
    <w:p w14:paraId="3581E879" w14:textId="77777777" w:rsidR="00D907FA" w:rsidRPr="0032190F" w:rsidRDefault="00D907FA" w:rsidP="00242C0F">
      <w:pPr>
        <w:rPr>
          <w:lang w:val="fr-FR"/>
        </w:rPr>
      </w:pPr>
      <w:r w:rsidRPr="0032190F">
        <w:rPr>
          <w:lang w:val="fr-FR"/>
        </w:rPr>
        <w:t xml:space="preserve">Le site de Kattenbühl (Basse-Saxe, Allemagne) a livré un bracelet en bronze décorée datée </w:t>
      </w:r>
      <w:r w:rsidR="00896E98" w:rsidRPr="0032190F">
        <w:rPr>
          <w:lang w:val="fr-FR"/>
        </w:rPr>
        <w:t xml:space="preserve"> de l'âge du Bronze</w:t>
      </w:r>
      <w:r w:rsidRPr="0032190F">
        <w:rPr>
          <w:lang w:val="fr-FR"/>
        </w:rPr>
        <w:t xml:space="preserve"> (BIB 2506)</w:t>
      </w:r>
    </w:p>
    <w:p w14:paraId="53C03D47" w14:textId="77777777" w:rsidR="00D907FA" w:rsidRPr="0032190F" w:rsidRDefault="00D907FA" w:rsidP="00242C0F">
      <w:pPr>
        <w:rPr>
          <w:lang w:val="fr-FR"/>
        </w:rPr>
      </w:pPr>
    </w:p>
    <w:p w14:paraId="10FBA609" w14:textId="77777777" w:rsidR="00D907FA" w:rsidRPr="0032190F" w:rsidRDefault="00D907FA" w:rsidP="00426FF9">
      <w:pPr>
        <w:pStyle w:val="Heading1"/>
      </w:pPr>
      <w:bookmarkStart w:id="765" w:name="Sit_Heglau"/>
      <w:r w:rsidRPr="0032190F">
        <w:t>HEGLAU</w:t>
      </w:r>
    </w:p>
    <w:bookmarkEnd w:id="765"/>
    <w:p w14:paraId="211D678F" w14:textId="77777777" w:rsidR="00D907FA" w:rsidRPr="0032190F" w:rsidRDefault="00D907FA" w:rsidP="00242C0F">
      <w:pPr>
        <w:rPr>
          <w:lang w:val="fr-FR"/>
        </w:rPr>
      </w:pPr>
      <w:r w:rsidRPr="0032190F">
        <w:rPr>
          <w:lang w:val="fr-FR"/>
        </w:rPr>
        <w:t xml:space="preserve">Le site d'Heglau (Bavière, Allemagne) a livré une jambière en bronze décorée datée </w:t>
      </w:r>
      <w:r w:rsidR="00896E98" w:rsidRPr="0032190F">
        <w:rPr>
          <w:lang w:val="fr-FR"/>
        </w:rPr>
        <w:t xml:space="preserve"> de l'âge du Bronze</w:t>
      </w:r>
      <w:r w:rsidRPr="0032190F">
        <w:rPr>
          <w:lang w:val="fr-FR"/>
        </w:rPr>
        <w:t xml:space="preserve"> (BIB 2506)</w:t>
      </w:r>
    </w:p>
    <w:p w14:paraId="001AACF3" w14:textId="77777777" w:rsidR="005B245B" w:rsidRPr="0032190F" w:rsidRDefault="005B245B" w:rsidP="00242C0F">
      <w:pPr>
        <w:rPr>
          <w:lang w:val="fr-FR"/>
        </w:rPr>
      </w:pPr>
    </w:p>
    <w:p w14:paraId="1A698B25" w14:textId="77777777" w:rsidR="005B245B" w:rsidRPr="0032190F" w:rsidRDefault="005B245B" w:rsidP="00426FF9">
      <w:pPr>
        <w:pStyle w:val="Heading1"/>
      </w:pPr>
      <w:bookmarkStart w:id="766" w:name="Sit_Acigne"/>
      <w:r w:rsidRPr="0032190F">
        <w:t>ACIGNE</w:t>
      </w:r>
    </w:p>
    <w:bookmarkEnd w:id="766"/>
    <w:p w14:paraId="5E0BCC01" w14:textId="77777777" w:rsidR="005B245B" w:rsidRPr="0032190F" w:rsidRDefault="005B245B" w:rsidP="00242C0F">
      <w:pPr>
        <w:rPr>
          <w:lang w:val="fr-FR"/>
        </w:rPr>
      </w:pPr>
      <w:r w:rsidRPr="0032190F">
        <w:rPr>
          <w:lang w:val="fr-FR"/>
        </w:rPr>
        <w:t xml:space="preserve">Acigné a livré un bracelet en bronze décorée datée </w:t>
      </w:r>
      <w:r w:rsidR="00896E98" w:rsidRPr="0032190F">
        <w:rPr>
          <w:lang w:val="fr-FR"/>
        </w:rPr>
        <w:t xml:space="preserve"> de l'âge du Bronze</w:t>
      </w:r>
      <w:r w:rsidRPr="0032190F">
        <w:rPr>
          <w:lang w:val="fr-FR"/>
        </w:rPr>
        <w:t xml:space="preserve"> (BIB 2506)</w:t>
      </w:r>
    </w:p>
    <w:p w14:paraId="059E281A" w14:textId="77777777" w:rsidR="005B245B" w:rsidRPr="0032190F" w:rsidRDefault="005B245B" w:rsidP="00242C0F">
      <w:pPr>
        <w:rPr>
          <w:lang w:val="fr-FR"/>
        </w:rPr>
      </w:pPr>
    </w:p>
    <w:p w14:paraId="1F751C0E" w14:textId="77777777" w:rsidR="005B245B" w:rsidRPr="0032190F" w:rsidRDefault="005B245B" w:rsidP="00426FF9">
      <w:pPr>
        <w:pStyle w:val="Heading1"/>
      </w:pPr>
      <w:bookmarkStart w:id="767" w:name="Sit_Chaumere"/>
      <w:r w:rsidRPr="0032190F">
        <w:t>CHAUMERE</w:t>
      </w:r>
    </w:p>
    <w:bookmarkEnd w:id="767"/>
    <w:p w14:paraId="6AC1F7CF" w14:textId="77777777" w:rsidR="005B245B" w:rsidRPr="0032190F" w:rsidRDefault="005B245B" w:rsidP="005B245B">
      <w:pPr>
        <w:rPr>
          <w:lang w:val="fr-FR"/>
        </w:rPr>
      </w:pPr>
      <w:r w:rsidRPr="0032190F">
        <w:rPr>
          <w:lang w:val="fr-FR"/>
        </w:rPr>
        <w:t xml:space="preserve">Chauméré (Ille-et-Vilaine) a livré un bracelet en bronze décorée datée </w:t>
      </w:r>
      <w:r w:rsidR="00896E98" w:rsidRPr="0032190F">
        <w:rPr>
          <w:lang w:val="fr-FR"/>
        </w:rPr>
        <w:t xml:space="preserve"> de l'âge du Bronze</w:t>
      </w:r>
      <w:r w:rsidRPr="0032190F">
        <w:rPr>
          <w:lang w:val="fr-FR"/>
        </w:rPr>
        <w:t xml:space="preserve"> (BIB 2506)</w:t>
      </w:r>
    </w:p>
    <w:p w14:paraId="2E4CBF47" w14:textId="77777777" w:rsidR="0031769E" w:rsidRPr="0032190F" w:rsidRDefault="0031769E" w:rsidP="005B245B">
      <w:pPr>
        <w:rPr>
          <w:lang w:val="fr-FR"/>
        </w:rPr>
      </w:pPr>
    </w:p>
    <w:p w14:paraId="5152E307" w14:textId="77777777" w:rsidR="00F816C8" w:rsidRPr="0032190F" w:rsidRDefault="00F816C8" w:rsidP="005B245B">
      <w:pPr>
        <w:rPr>
          <w:lang w:val="fr-FR"/>
        </w:rPr>
      </w:pPr>
      <w:r w:rsidRPr="0032190F">
        <w:rPr>
          <w:lang w:val="fr-FR"/>
        </w:rPr>
        <w:t>VISSEICHE</w:t>
      </w:r>
    </w:p>
    <w:p w14:paraId="73DC7462" w14:textId="77777777" w:rsidR="00F816C8" w:rsidRPr="0032190F" w:rsidRDefault="00F816C8" w:rsidP="005B245B">
      <w:pPr>
        <w:rPr>
          <w:lang w:val="fr-FR"/>
        </w:rPr>
      </w:pPr>
      <w:r w:rsidRPr="0032190F">
        <w:rPr>
          <w:lang w:val="fr-FR"/>
        </w:rPr>
        <w:t>Visseiche, La Basse Chaussée (Ille-et-Vilaine), pont daté de 80-20 BC dans la vallée de la Seiche. Ce pont servait probablement à l'antique Sipia, qui apparait sur la table de Peutinger, située entre Angers et Rennes (BIB G. Lerroux et al. in BIB 2540)</w:t>
      </w:r>
    </w:p>
    <w:p w14:paraId="6B69C291" w14:textId="77777777" w:rsidR="00F816C8" w:rsidRPr="0032190F" w:rsidRDefault="00F816C8" w:rsidP="005B245B">
      <w:pPr>
        <w:rPr>
          <w:lang w:val="fr-FR"/>
        </w:rPr>
      </w:pPr>
    </w:p>
    <w:p w14:paraId="535A3554" w14:textId="77777777" w:rsidR="00F816C8" w:rsidRPr="0032190F" w:rsidRDefault="00F816C8" w:rsidP="005B245B">
      <w:pPr>
        <w:rPr>
          <w:lang w:val="fr-FR"/>
        </w:rPr>
      </w:pPr>
      <w:r w:rsidRPr="0032190F">
        <w:rPr>
          <w:lang w:val="fr-FR"/>
        </w:rPr>
        <w:t>PONT-SUR-SEINE</w:t>
      </w:r>
    </w:p>
    <w:p w14:paraId="46BCACB6" w14:textId="77777777" w:rsidR="00F816C8" w:rsidRPr="0032190F" w:rsidRDefault="00F816C8" w:rsidP="005B245B">
      <w:pPr>
        <w:rPr>
          <w:lang w:val="fr-FR"/>
        </w:rPr>
      </w:pPr>
      <w:r w:rsidRPr="0032190F">
        <w:rPr>
          <w:lang w:val="fr-FR"/>
        </w:rPr>
        <w:t>Pont-sur-Seine, Le Gué Déhan, zone 2 (dép. 10). Pont daté entre 215-133 BC. Le pont montre un système de contreventement de pieux destinés à stabbiliser la chaussée (BIB G. Lerroux et al. in BIB 2540)</w:t>
      </w:r>
    </w:p>
    <w:p w14:paraId="4F3A89BF" w14:textId="77777777" w:rsidR="00F816C8" w:rsidRPr="0032190F" w:rsidRDefault="00F816C8" w:rsidP="005B245B">
      <w:pPr>
        <w:rPr>
          <w:lang w:val="fr-FR"/>
        </w:rPr>
      </w:pPr>
    </w:p>
    <w:p w14:paraId="13C3571B" w14:textId="77777777" w:rsidR="00F816C8" w:rsidRPr="0032190F" w:rsidRDefault="00F816C8" w:rsidP="005B245B">
      <w:pPr>
        <w:rPr>
          <w:lang w:val="fr-FR"/>
        </w:rPr>
      </w:pPr>
      <w:r w:rsidRPr="0032190F">
        <w:rPr>
          <w:lang w:val="fr-FR"/>
        </w:rPr>
        <w:t>PIRE-SUR-SEINE</w:t>
      </w:r>
    </w:p>
    <w:p w14:paraId="47F15DCE" w14:textId="77777777" w:rsidR="00F816C8" w:rsidRDefault="00F816C8" w:rsidP="005B245B">
      <w:pPr>
        <w:rPr>
          <w:lang w:val="fr-FR"/>
        </w:rPr>
      </w:pPr>
      <w:r w:rsidRPr="0032190F">
        <w:rPr>
          <w:lang w:val="fr-FR"/>
        </w:rPr>
        <w:t>Il existe une voie principale protohistorique passant par ce site. Fouillé dans la Z</w:t>
      </w:r>
      <w:r w:rsidR="00260AA4" w:rsidRPr="0032190F">
        <w:rPr>
          <w:lang w:val="fr-FR"/>
        </w:rPr>
        <w:t>A</w:t>
      </w:r>
      <w:r w:rsidRPr="0032190F">
        <w:rPr>
          <w:lang w:val="fr-FR"/>
        </w:rPr>
        <w:t>C de Bellevue</w:t>
      </w:r>
      <w:r w:rsidR="00260AA4" w:rsidRPr="0032190F">
        <w:rPr>
          <w:lang w:val="fr-FR"/>
        </w:rPr>
        <w:t>, le chemin sera employé du Bronze moyen au Moyen-âge</w:t>
      </w:r>
      <w:r w:rsidRPr="0032190F">
        <w:rPr>
          <w:lang w:val="fr-FR"/>
        </w:rPr>
        <w:t xml:space="preserve"> (BIB G. Lerroux et al. in BIB 2540)</w:t>
      </w:r>
    </w:p>
    <w:p w14:paraId="11A88E1E" w14:textId="77777777" w:rsidR="005B508A" w:rsidRDefault="005B508A" w:rsidP="005B245B">
      <w:pPr>
        <w:rPr>
          <w:lang w:val="fr-FR"/>
        </w:rPr>
      </w:pPr>
    </w:p>
    <w:p w14:paraId="0A60C60E" w14:textId="77777777" w:rsidR="005B508A" w:rsidRDefault="005B508A" w:rsidP="00426FF9">
      <w:pPr>
        <w:pStyle w:val="Heading1"/>
      </w:pPr>
      <w:bookmarkStart w:id="768" w:name="Sit_Mans"/>
      <w:r>
        <w:t>MANS (LE)</w:t>
      </w:r>
    </w:p>
    <w:bookmarkEnd w:id="768"/>
    <w:p w14:paraId="3D9AC08E" w14:textId="77777777" w:rsidR="005B508A" w:rsidRDefault="005B508A" w:rsidP="005B245B">
      <w:pPr>
        <w:rPr>
          <w:lang w:val="fr-FR"/>
        </w:rPr>
      </w:pPr>
    </w:p>
    <w:p w14:paraId="74D9EDA3" w14:textId="77777777" w:rsidR="005B508A" w:rsidRDefault="005B508A" w:rsidP="005B245B">
      <w:pPr>
        <w:rPr>
          <w:lang w:val="fr-FR"/>
        </w:rPr>
      </w:pPr>
      <w:r>
        <w:rPr>
          <w:lang w:val="fr-FR"/>
        </w:rPr>
        <w:t>Le Mans (Sarthe)</w:t>
      </w:r>
    </w:p>
    <w:p w14:paraId="677E6F30" w14:textId="77777777" w:rsidR="005B508A" w:rsidRDefault="005B508A" w:rsidP="005B245B">
      <w:pPr>
        <w:rPr>
          <w:lang w:val="fr-FR"/>
        </w:rPr>
      </w:pPr>
    </w:p>
    <w:p w14:paraId="787C70B5" w14:textId="77777777" w:rsidR="005B508A" w:rsidRDefault="005B508A" w:rsidP="005B508A">
      <w:pPr>
        <w:pStyle w:val="Heading2"/>
      </w:pPr>
      <w:bookmarkStart w:id="769" w:name="Sit_Vindinum"/>
      <w:r>
        <w:t>Vindinum</w:t>
      </w:r>
    </w:p>
    <w:bookmarkEnd w:id="769"/>
    <w:p w14:paraId="58FCBBA6" w14:textId="77777777" w:rsidR="005B508A" w:rsidRDefault="005B508A" w:rsidP="005B245B">
      <w:pPr>
        <w:rPr>
          <w:lang w:val="fr-FR"/>
        </w:rPr>
      </w:pPr>
    </w:p>
    <w:p w14:paraId="72B7BEB8" w14:textId="40DFCAC8" w:rsidR="005B508A" w:rsidRPr="0032190F" w:rsidRDefault="005B508A" w:rsidP="005B245B">
      <w:pPr>
        <w:rPr>
          <w:lang w:val="fr-FR"/>
        </w:rPr>
      </w:pPr>
      <w:r>
        <w:rPr>
          <w:lang w:val="fr-FR"/>
        </w:rPr>
        <w:lastRenderedPageBreak/>
        <w:t xml:space="preserve">Mention du Dieu Apollon est de sa parèdre Sirona retrouvée en remploi dans la muraille de la ville (BIB 2880) Au nom d'Apollon est lié l'épiclèse Atesmertos, du radical  celte </w:t>
      </w:r>
      <w:hyperlink r:id="rId1617" w:anchor="Cul_Celtes_lan_rad__smer" w:history="1">
        <w:r w:rsidRPr="005B508A">
          <w:rPr>
            <w:rStyle w:val="Hyperlink"/>
            <w:i/>
            <w:lang w:val="fr-FR"/>
          </w:rPr>
          <w:t>-smer</w:t>
        </w:r>
      </w:hyperlink>
      <w:r>
        <w:rPr>
          <w:lang w:val="fr-FR"/>
        </w:rPr>
        <w:t xml:space="preserve"> (BIB 2880)</w:t>
      </w:r>
    </w:p>
    <w:p w14:paraId="0E1C9CDF" w14:textId="77777777" w:rsidR="00F816C8" w:rsidRPr="0032190F" w:rsidRDefault="00F816C8" w:rsidP="005B245B">
      <w:pPr>
        <w:rPr>
          <w:lang w:val="fr-FR"/>
        </w:rPr>
      </w:pPr>
    </w:p>
    <w:p w14:paraId="7ABACC95" w14:textId="77777777" w:rsidR="0031769E" w:rsidRPr="0032190F" w:rsidRDefault="0031769E" w:rsidP="00426FF9">
      <w:pPr>
        <w:pStyle w:val="Heading1"/>
      </w:pPr>
      <w:bookmarkStart w:id="770" w:name="Sit_Allonnes"/>
      <w:r w:rsidRPr="0032190F">
        <w:t>ALLONNES</w:t>
      </w:r>
      <w:bookmarkEnd w:id="770"/>
    </w:p>
    <w:p w14:paraId="6B476B75" w14:textId="77777777" w:rsidR="00F301EF" w:rsidRDefault="00F301EF" w:rsidP="005B245B">
      <w:pPr>
        <w:rPr>
          <w:lang w:val="fr-FR"/>
        </w:rPr>
      </w:pPr>
    </w:p>
    <w:p w14:paraId="2DF2671C" w14:textId="77777777" w:rsidR="005B508A" w:rsidRDefault="005B508A" w:rsidP="005B245B">
      <w:pPr>
        <w:rPr>
          <w:lang w:val="fr-FR"/>
        </w:rPr>
      </w:pPr>
      <w:r w:rsidRPr="0032190F">
        <w:rPr>
          <w:lang w:val="fr-FR"/>
        </w:rPr>
        <w:t>Allonnes (Sarthe)</w:t>
      </w:r>
    </w:p>
    <w:p w14:paraId="476A5D89" w14:textId="77777777" w:rsidR="005B508A" w:rsidRDefault="005B508A" w:rsidP="005B245B">
      <w:pPr>
        <w:rPr>
          <w:lang w:val="fr-FR"/>
        </w:rPr>
      </w:pPr>
    </w:p>
    <w:p w14:paraId="56932BBB" w14:textId="77777777" w:rsidR="005B508A" w:rsidRDefault="005B508A" w:rsidP="005B508A">
      <w:pPr>
        <w:pStyle w:val="Heading2"/>
      </w:pPr>
      <w:bookmarkStart w:id="771" w:name="Sit_Foretrie"/>
      <w:r>
        <w:t>Sanctuaire de la Forêtrie</w:t>
      </w:r>
    </w:p>
    <w:bookmarkEnd w:id="771"/>
    <w:p w14:paraId="67019267" w14:textId="77777777" w:rsidR="005B508A" w:rsidRDefault="005B508A" w:rsidP="005B245B">
      <w:pPr>
        <w:rPr>
          <w:lang w:val="fr-FR"/>
        </w:rPr>
      </w:pPr>
    </w:p>
    <w:p w14:paraId="425A61B8" w14:textId="00814AE8" w:rsidR="0031769E" w:rsidRDefault="005B508A" w:rsidP="005B245B">
      <w:pPr>
        <w:rPr>
          <w:lang w:val="fr-FR"/>
        </w:rPr>
      </w:pPr>
      <w:r>
        <w:rPr>
          <w:lang w:val="fr-FR"/>
        </w:rPr>
        <w:t>S</w:t>
      </w:r>
      <w:r w:rsidR="0031769E" w:rsidRPr="0032190F">
        <w:rPr>
          <w:lang w:val="fr-FR"/>
        </w:rPr>
        <w:t xml:space="preserve">anctuaire gaulois reprit à l'époque romaine et dédié à </w:t>
      </w:r>
      <w:hyperlink r:id="rId1618" w:anchor="Cul_Gallo_Romain_rel_Dieux_Mars_Mullo" w:history="1">
        <w:r w:rsidRPr="005B508A">
          <w:rPr>
            <w:rStyle w:val="Hyperlink"/>
            <w:lang w:val="fr-FR"/>
          </w:rPr>
          <w:t>Mars Mullo</w:t>
        </w:r>
      </w:hyperlink>
      <w:r w:rsidRPr="0032190F">
        <w:rPr>
          <w:lang w:val="fr-FR"/>
        </w:rPr>
        <w:t xml:space="preserve"> </w:t>
      </w:r>
      <w:r>
        <w:rPr>
          <w:lang w:val="fr-FR"/>
        </w:rPr>
        <w:t xml:space="preserve">(BIB 2540, BIB 2880) </w:t>
      </w:r>
      <w:hyperlink r:id="rId1619" w:anchor="Cul_Cenomans" w:history="1">
        <w:r w:rsidRPr="005B508A">
          <w:rPr>
            <w:rStyle w:val="Hyperlink"/>
            <w:lang w:val="fr-FR"/>
          </w:rPr>
          <w:t>Aulerques Cénomans</w:t>
        </w:r>
      </w:hyperlink>
      <w:r>
        <w:rPr>
          <w:lang w:val="fr-FR"/>
        </w:rPr>
        <w:t xml:space="preserve"> (BIB 2880) Sa proximité ( ~4 km) de </w:t>
      </w:r>
      <w:hyperlink r:id="rId1620" w:anchor="Sit_Vindinum" w:history="1">
        <w:r w:rsidRPr="005B508A">
          <w:rPr>
            <w:rStyle w:val="Hyperlink"/>
            <w:i/>
            <w:lang w:val="fr-FR"/>
          </w:rPr>
          <w:t>Vindinum</w:t>
        </w:r>
      </w:hyperlink>
      <w:r>
        <w:rPr>
          <w:lang w:val="fr-FR"/>
        </w:rPr>
        <w:t xml:space="preserve"> atteste de son importance. Tros bases de statues portent le nom de Mars Mullo (BIB 2880)</w:t>
      </w:r>
    </w:p>
    <w:p w14:paraId="2063A3B1" w14:textId="77777777" w:rsidR="005B508A" w:rsidRDefault="005B508A" w:rsidP="005B245B">
      <w:pPr>
        <w:rPr>
          <w:lang w:val="fr-FR"/>
        </w:rPr>
      </w:pPr>
    </w:p>
    <w:p w14:paraId="298B7A98" w14:textId="2323FB3C" w:rsidR="004845B0" w:rsidRDefault="004845B0" w:rsidP="005B245B">
      <w:pPr>
        <w:rPr>
          <w:lang w:val="fr-FR"/>
        </w:rPr>
      </w:pPr>
      <w:r>
        <w:rPr>
          <w:lang w:val="fr-FR"/>
        </w:rPr>
        <w:t xml:space="preserve">v. </w:t>
      </w:r>
      <w:hyperlink r:id="rId1621" w:anchor="CASE_SCIC" w:history="1">
        <w:r w:rsidRPr="004845B0">
          <w:rPr>
            <w:rStyle w:val="Hyperlink"/>
            <w:lang w:val="fr-FR"/>
          </w:rPr>
          <w:t>SCIC</w:t>
        </w:r>
      </w:hyperlink>
      <w:r w:rsidR="00ED42BA">
        <w:rPr>
          <w:lang w:val="fr-FR"/>
        </w:rPr>
        <w:t>, ChronoCarto</w:t>
      </w:r>
    </w:p>
    <w:p w14:paraId="66EAE305" w14:textId="77777777" w:rsidR="00F301EF" w:rsidRDefault="00F301EF" w:rsidP="005B245B">
      <w:pPr>
        <w:rPr>
          <w:lang w:val="fr-FR"/>
        </w:rPr>
      </w:pPr>
    </w:p>
    <w:p w14:paraId="5C1433CC" w14:textId="77777777" w:rsidR="005B508A" w:rsidRDefault="005B508A" w:rsidP="005B245B">
      <w:pPr>
        <w:rPr>
          <w:lang w:val="fr-FR"/>
        </w:rPr>
      </w:pPr>
    </w:p>
    <w:p w14:paraId="0E13F20D" w14:textId="77777777" w:rsidR="005B508A" w:rsidRDefault="005B508A" w:rsidP="00426FF9">
      <w:pPr>
        <w:pStyle w:val="Heading1"/>
      </w:pPr>
      <w:bookmarkStart w:id="772" w:name="Sit_Athee"/>
      <w:r>
        <w:t>ATHEE</w:t>
      </w:r>
    </w:p>
    <w:bookmarkEnd w:id="772"/>
    <w:p w14:paraId="2E39A781" w14:textId="77777777" w:rsidR="005B508A" w:rsidRDefault="005B508A" w:rsidP="005B245B">
      <w:pPr>
        <w:rPr>
          <w:lang w:val="fr-FR"/>
        </w:rPr>
      </w:pPr>
      <w:r>
        <w:rPr>
          <w:lang w:val="fr-FR"/>
        </w:rPr>
        <w:t>Athée</w:t>
      </w:r>
    </w:p>
    <w:p w14:paraId="74DBBDFA" w14:textId="77777777" w:rsidR="005B508A" w:rsidRDefault="005B508A" w:rsidP="005B245B">
      <w:pPr>
        <w:rPr>
          <w:lang w:val="fr-FR"/>
        </w:rPr>
      </w:pPr>
    </w:p>
    <w:p w14:paraId="2D140FEA" w14:textId="742AF56E" w:rsidR="005B508A" w:rsidRDefault="005B508A" w:rsidP="005B245B">
      <w:pPr>
        <w:rPr>
          <w:lang w:val="fr-FR"/>
        </w:rPr>
      </w:pPr>
      <w:r>
        <w:rPr>
          <w:lang w:val="fr-FR"/>
        </w:rPr>
        <w:t xml:space="preserve">En territoire de la tribu gauloise des </w:t>
      </w:r>
      <w:hyperlink r:id="rId1622" w:anchor="Cul_Namnetes" w:history="1">
        <w:r w:rsidRPr="005B508A">
          <w:rPr>
            <w:rStyle w:val="Hyperlink"/>
            <w:lang w:val="fr-FR"/>
          </w:rPr>
          <w:t>Namnètes</w:t>
        </w:r>
      </w:hyperlink>
      <w:r>
        <w:rPr>
          <w:lang w:val="fr-FR"/>
        </w:rPr>
        <w:t xml:space="preserve"> (BIB 2880) Inscription à </w:t>
      </w:r>
      <w:hyperlink r:id="rId1623" w:anchor="Cul_Gallo_Romain_rel_Dieux_Mars_Mullo" w:history="1">
        <w:r w:rsidRPr="005B508A">
          <w:rPr>
            <w:rStyle w:val="Hyperlink"/>
            <w:lang w:val="fr-FR"/>
          </w:rPr>
          <w:t>Mars Mullo</w:t>
        </w:r>
      </w:hyperlink>
      <w:r>
        <w:rPr>
          <w:lang w:val="fr-FR"/>
        </w:rPr>
        <w:t xml:space="preserve"> (BIB 2880)</w:t>
      </w:r>
    </w:p>
    <w:p w14:paraId="75B353A7" w14:textId="77777777" w:rsidR="005B508A" w:rsidRDefault="005B508A" w:rsidP="005B245B">
      <w:pPr>
        <w:rPr>
          <w:lang w:val="fr-FR"/>
        </w:rPr>
      </w:pPr>
    </w:p>
    <w:p w14:paraId="7B9D3117" w14:textId="77777777" w:rsidR="005B508A" w:rsidRDefault="005B508A" w:rsidP="00426FF9">
      <w:pPr>
        <w:pStyle w:val="Heading1"/>
      </w:pPr>
      <w:bookmarkStart w:id="773" w:name="Sit_Marillais"/>
      <w:r>
        <w:t>MARILLAIS (LE)</w:t>
      </w:r>
    </w:p>
    <w:bookmarkEnd w:id="773"/>
    <w:p w14:paraId="58713045" w14:textId="77777777" w:rsidR="005B508A" w:rsidRDefault="005B508A" w:rsidP="005B245B">
      <w:pPr>
        <w:rPr>
          <w:lang w:val="fr-FR"/>
        </w:rPr>
      </w:pPr>
    </w:p>
    <w:p w14:paraId="0955BD15" w14:textId="3AF85CD7" w:rsidR="005B508A" w:rsidRDefault="005B508A" w:rsidP="005B245B">
      <w:pPr>
        <w:rPr>
          <w:lang w:val="fr-FR"/>
        </w:rPr>
      </w:pPr>
      <w:r>
        <w:rPr>
          <w:lang w:val="fr-FR"/>
        </w:rPr>
        <w:t xml:space="preserve">Le Marillais, au confluent de l'Evre et de la Loire. Inscription à </w:t>
      </w:r>
      <w:hyperlink r:id="rId1624" w:anchor="Cul_Gallo_Romain_rel_Dieux_Mars_Mullo" w:history="1">
        <w:r w:rsidRPr="005B508A">
          <w:rPr>
            <w:rStyle w:val="Hyperlink"/>
            <w:lang w:val="fr-FR"/>
          </w:rPr>
          <w:t>Mars Mullo</w:t>
        </w:r>
      </w:hyperlink>
      <w:r>
        <w:rPr>
          <w:lang w:val="fr-FR"/>
        </w:rPr>
        <w:t xml:space="preserve"> sur un graffite d'un bol en sigillée (BIB 2880) </w:t>
      </w:r>
      <w:hyperlink r:id="rId1625" w:anchor="Cul_Pictons" w:history="1">
        <w:r w:rsidRPr="005B508A">
          <w:rPr>
            <w:rStyle w:val="Hyperlink"/>
            <w:lang w:val="fr-FR"/>
          </w:rPr>
          <w:t>Pictons</w:t>
        </w:r>
      </w:hyperlink>
      <w:r>
        <w:rPr>
          <w:lang w:val="fr-FR"/>
        </w:rPr>
        <w:t xml:space="preserve"> (BIB 2880)</w:t>
      </w:r>
    </w:p>
    <w:p w14:paraId="39438554" w14:textId="77777777" w:rsidR="005B508A" w:rsidRDefault="005B508A" w:rsidP="005B245B">
      <w:pPr>
        <w:rPr>
          <w:lang w:val="fr-FR"/>
        </w:rPr>
      </w:pPr>
    </w:p>
    <w:p w14:paraId="6E5EB1EB" w14:textId="77777777" w:rsidR="005B508A" w:rsidRDefault="005B508A" w:rsidP="00426FF9">
      <w:pPr>
        <w:pStyle w:val="Heading1"/>
      </w:pPr>
      <w:bookmarkStart w:id="774" w:name="Sit_Nantes"/>
      <w:r>
        <w:t>NANTES</w:t>
      </w:r>
    </w:p>
    <w:bookmarkEnd w:id="774"/>
    <w:p w14:paraId="41DC6C5F" w14:textId="77777777" w:rsidR="005B508A" w:rsidRDefault="005B508A" w:rsidP="005B245B">
      <w:pPr>
        <w:rPr>
          <w:lang w:val="fr-FR"/>
        </w:rPr>
      </w:pPr>
    </w:p>
    <w:p w14:paraId="403656D9" w14:textId="77777777" w:rsidR="005B508A" w:rsidRDefault="005B508A" w:rsidP="005B245B">
      <w:pPr>
        <w:rPr>
          <w:lang w:val="fr-FR"/>
        </w:rPr>
      </w:pPr>
      <w:r>
        <w:rPr>
          <w:lang w:val="fr-FR"/>
        </w:rPr>
        <w:t>Nantes</w:t>
      </w:r>
    </w:p>
    <w:p w14:paraId="7FAE909B" w14:textId="77777777" w:rsidR="005B508A" w:rsidRDefault="005B508A" w:rsidP="005B245B">
      <w:pPr>
        <w:rPr>
          <w:lang w:val="fr-FR"/>
        </w:rPr>
      </w:pPr>
    </w:p>
    <w:p w14:paraId="66EE78FA" w14:textId="77777777" w:rsidR="005B508A" w:rsidRDefault="005B508A" w:rsidP="005B508A">
      <w:pPr>
        <w:pStyle w:val="Heading2"/>
      </w:pPr>
      <w:bookmarkStart w:id="775" w:name="Sit_Condevicnum"/>
      <w:r>
        <w:t>Condevicnum</w:t>
      </w:r>
    </w:p>
    <w:bookmarkEnd w:id="775"/>
    <w:p w14:paraId="65A3F399" w14:textId="77777777" w:rsidR="005B508A" w:rsidRDefault="005B508A" w:rsidP="005B245B">
      <w:pPr>
        <w:rPr>
          <w:lang w:val="fr-FR"/>
        </w:rPr>
      </w:pPr>
    </w:p>
    <w:p w14:paraId="5DC51A2F" w14:textId="7399051C" w:rsidR="005B508A" w:rsidRDefault="005B508A" w:rsidP="005B245B">
      <w:pPr>
        <w:rPr>
          <w:lang w:val="fr-FR"/>
        </w:rPr>
      </w:pPr>
      <w:r>
        <w:rPr>
          <w:lang w:val="fr-FR"/>
        </w:rPr>
        <w:t xml:space="preserve">Inscription à </w:t>
      </w:r>
      <w:hyperlink r:id="rId1626" w:anchor="Cul_Gallo_Romain_rel_Dieux_Mars_Mullo" w:history="1">
        <w:r w:rsidRPr="005B508A">
          <w:rPr>
            <w:rStyle w:val="Hyperlink"/>
            <w:lang w:val="fr-FR"/>
          </w:rPr>
          <w:t>Mars Mullo</w:t>
        </w:r>
      </w:hyperlink>
      <w:r>
        <w:rPr>
          <w:lang w:val="fr-FR"/>
        </w:rPr>
        <w:t xml:space="preserve"> (BIB 2880) </w:t>
      </w:r>
      <w:hyperlink r:id="rId1627" w:anchor="Cul_Namnetes" w:history="1">
        <w:r w:rsidRPr="005B508A">
          <w:rPr>
            <w:rStyle w:val="Hyperlink"/>
            <w:lang w:val="fr-FR"/>
          </w:rPr>
          <w:t>Namnètes</w:t>
        </w:r>
      </w:hyperlink>
      <w:r>
        <w:rPr>
          <w:lang w:val="fr-FR"/>
        </w:rPr>
        <w:t xml:space="preserve"> (BIB 2880)</w:t>
      </w:r>
    </w:p>
    <w:p w14:paraId="6D8A6299" w14:textId="77777777" w:rsidR="005B508A" w:rsidRDefault="005B508A" w:rsidP="005B245B">
      <w:pPr>
        <w:rPr>
          <w:lang w:val="fr-FR"/>
        </w:rPr>
      </w:pPr>
    </w:p>
    <w:p w14:paraId="70F58C81" w14:textId="77777777" w:rsidR="005B508A" w:rsidRDefault="005B508A" w:rsidP="00426FF9">
      <w:pPr>
        <w:pStyle w:val="Heading1"/>
      </w:pPr>
      <w:bookmarkStart w:id="776" w:name="Sit_Rennes"/>
      <w:r>
        <w:t>RENNES</w:t>
      </w:r>
    </w:p>
    <w:bookmarkEnd w:id="776"/>
    <w:p w14:paraId="171C13B2" w14:textId="77777777" w:rsidR="005B508A" w:rsidRDefault="005B508A" w:rsidP="005B245B">
      <w:pPr>
        <w:rPr>
          <w:lang w:val="fr-FR"/>
        </w:rPr>
      </w:pPr>
    </w:p>
    <w:p w14:paraId="2B2C5D9F" w14:textId="77777777" w:rsidR="005B508A" w:rsidRDefault="005B508A" w:rsidP="005B508A">
      <w:pPr>
        <w:pStyle w:val="Heading2"/>
      </w:pPr>
      <w:bookmarkStart w:id="777" w:name="Sit_Condate"/>
      <w:r>
        <w:t>Condate</w:t>
      </w:r>
    </w:p>
    <w:bookmarkEnd w:id="777"/>
    <w:p w14:paraId="60105AF3" w14:textId="77777777" w:rsidR="005B508A" w:rsidRPr="009F73E5" w:rsidRDefault="005B508A" w:rsidP="005B508A">
      <w:pPr>
        <w:rPr>
          <w:lang w:val="fr-FR"/>
        </w:rPr>
      </w:pPr>
    </w:p>
    <w:p w14:paraId="6E7E1356" w14:textId="5CD3E054" w:rsidR="005B508A" w:rsidRPr="005B508A" w:rsidRDefault="005B508A" w:rsidP="005B508A">
      <w:pPr>
        <w:rPr>
          <w:lang w:val="fr-FR"/>
        </w:rPr>
      </w:pPr>
      <w:r>
        <w:rPr>
          <w:lang w:val="fr-FR"/>
        </w:rPr>
        <w:t xml:space="preserve">Inscription à </w:t>
      </w:r>
      <w:hyperlink r:id="rId1628" w:anchor="Cul_Gallo_Romain_rel_Dieux_Mars_Mullo" w:history="1">
        <w:r w:rsidRPr="005B508A">
          <w:rPr>
            <w:rStyle w:val="Hyperlink"/>
            <w:lang w:val="fr-FR"/>
          </w:rPr>
          <w:t>Mars Mullo</w:t>
        </w:r>
      </w:hyperlink>
      <w:r>
        <w:rPr>
          <w:lang w:val="fr-FR"/>
        </w:rPr>
        <w:t xml:space="preserve"> sur la base de T. Flauius Postuminus découverte dans l'enciente tardo-antique de la ville (BIB 2880) </w:t>
      </w:r>
      <w:hyperlink r:id="rId1629" w:anchor="Cul_Riedones" w:history="1">
        <w:r w:rsidRPr="005B508A">
          <w:rPr>
            <w:rStyle w:val="Hyperlink"/>
            <w:lang w:val="fr-FR"/>
          </w:rPr>
          <w:t>Riedones</w:t>
        </w:r>
      </w:hyperlink>
      <w:r w:rsidRPr="005B508A">
        <w:rPr>
          <w:lang w:val="fr-FR"/>
        </w:rPr>
        <w:t xml:space="preserve"> (BIB 2880)</w:t>
      </w:r>
    </w:p>
    <w:p w14:paraId="75B8BC21" w14:textId="77777777" w:rsidR="005B508A" w:rsidRPr="005B508A" w:rsidRDefault="005B508A" w:rsidP="005B508A">
      <w:pPr>
        <w:rPr>
          <w:lang w:val="fr-FR"/>
        </w:rPr>
      </w:pPr>
    </w:p>
    <w:p w14:paraId="4B1641C9" w14:textId="77777777" w:rsidR="00F301EF" w:rsidRDefault="00F301EF" w:rsidP="00426FF9">
      <w:pPr>
        <w:pStyle w:val="Heading1"/>
      </w:pPr>
      <w:r>
        <w:t>AUBIGNE</w:t>
      </w:r>
      <w:r w:rsidR="005B508A">
        <w:t xml:space="preserve"> </w:t>
      </w:r>
      <w:r>
        <w:t>RACAN</w:t>
      </w:r>
    </w:p>
    <w:p w14:paraId="2FE6A957" w14:textId="77777777" w:rsidR="00F301EF" w:rsidRDefault="00F301EF" w:rsidP="005B245B">
      <w:pPr>
        <w:rPr>
          <w:lang w:val="fr-FR"/>
        </w:rPr>
      </w:pPr>
    </w:p>
    <w:p w14:paraId="3EFB48F8" w14:textId="77777777" w:rsidR="00F301EF" w:rsidRDefault="00F301EF" w:rsidP="005B245B">
      <w:pPr>
        <w:rPr>
          <w:lang w:val="fr-FR"/>
        </w:rPr>
      </w:pPr>
      <w:r>
        <w:rPr>
          <w:lang w:val="fr-FR"/>
        </w:rPr>
        <w:t xml:space="preserve">Aubigné Racan </w:t>
      </w:r>
      <w:r w:rsidRPr="0032190F">
        <w:rPr>
          <w:lang w:val="fr-FR"/>
        </w:rPr>
        <w:t>(Sarthe)</w:t>
      </w:r>
      <w:r>
        <w:rPr>
          <w:lang w:val="fr-FR"/>
        </w:rPr>
        <w:t>, site romain du 2e/3e AD avec un théatre, des thermes, un marché forum (O. Gatineau)</w:t>
      </w:r>
    </w:p>
    <w:p w14:paraId="492B2E2E" w14:textId="77777777" w:rsidR="00F301EF" w:rsidRDefault="00F301EF" w:rsidP="005B245B">
      <w:pPr>
        <w:rPr>
          <w:lang w:val="fr-FR"/>
        </w:rPr>
      </w:pPr>
    </w:p>
    <w:p w14:paraId="18977D9E" w14:textId="77777777" w:rsidR="00F301EF" w:rsidRPr="00F301EF" w:rsidRDefault="00F301EF" w:rsidP="00F301EF">
      <w:pPr>
        <w:pStyle w:val="Heading2"/>
      </w:pPr>
      <w:r w:rsidRPr="00F301EF">
        <w:t>Théâtre</w:t>
      </w:r>
    </w:p>
    <w:p w14:paraId="06BAE740" w14:textId="77777777" w:rsidR="00F301EF" w:rsidRDefault="00F301EF" w:rsidP="005B245B">
      <w:pPr>
        <w:rPr>
          <w:lang w:val="fr-FR"/>
        </w:rPr>
      </w:pPr>
    </w:p>
    <w:p w14:paraId="4B46355A" w14:textId="77777777" w:rsidR="00F301EF" w:rsidRPr="0032190F" w:rsidRDefault="00F301EF" w:rsidP="005B245B">
      <w:pPr>
        <w:rPr>
          <w:lang w:val="fr-FR"/>
        </w:rPr>
      </w:pPr>
      <w:r>
        <w:rPr>
          <w:lang w:val="fr-FR"/>
        </w:rPr>
        <w:lastRenderedPageBreak/>
        <w:t>Grand théâtre, fondation en pierre, structure en bois  pouvant accueillir ~3000 spectateur (O. Gatineau)</w:t>
      </w:r>
    </w:p>
    <w:p w14:paraId="5F7992E3" w14:textId="77777777" w:rsidR="005B245B" w:rsidRPr="0032190F" w:rsidRDefault="005B245B" w:rsidP="00242C0F">
      <w:pPr>
        <w:rPr>
          <w:lang w:val="fr-FR"/>
        </w:rPr>
      </w:pPr>
    </w:p>
    <w:p w14:paraId="5604FC75" w14:textId="77777777" w:rsidR="005B245B" w:rsidRPr="0032190F" w:rsidRDefault="005B245B" w:rsidP="00426FF9">
      <w:pPr>
        <w:pStyle w:val="Heading1"/>
      </w:pPr>
      <w:bookmarkStart w:id="778" w:name="Sit_Guipry"/>
      <w:r w:rsidRPr="0032190F">
        <w:t>GUIPRY</w:t>
      </w:r>
    </w:p>
    <w:bookmarkEnd w:id="778"/>
    <w:p w14:paraId="18560739" w14:textId="77777777" w:rsidR="005B245B" w:rsidRPr="0032190F" w:rsidRDefault="005B245B" w:rsidP="005B245B">
      <w:pPr>
        <w:rPr>
          <w:lang w:val="fr-FR"/>
        </w:rPr>
      </w:pPr>
      <w:r w:rsidRPr="0032190F">
        <w:rPr>
          <w:lang w:val="fr-FR"/>
        </w:rPr>
        <w:t xml:space="preserve">Guipry (Ille-et-Vilaine) a livré un bracelet en bronze décorée datée </w:t>
      </w:r>
      <w:r w:rsidR="00896E98" w:rsidRPr="0032190F">
        <w:rPr>
          <w:lang w:val="fr-FR"/>
        </w:rPr>
        <w:t xml:space="preserve"> de l'âge du Bronze</w:t>
      </w:r>
      <w:r w:rsidRPr="0032190F">
        <w:rPr>
          <w:lang w:val="fr-FR"/>
        </w:rPr>
        <w:t xml:space="preserve"> (BIB 2506)</w:t>
      </w:r>
    </w:p>
    <w:p w14:paraId="375FCCB5" w14:textId="77777777" w:rsidR="005B245B" w:rsidRPr="0032190F" w:rsidRDefault="005B245B" w:rsidP="00242C0F">
      <w:pPr>
        <w:rPr>
          <w:lang w:val="fr-FR"/>
        </w:rPr>
      </w:pPr>
    </w:p>
    <w:p w14:paraId="713CFBAA" w14:textId="77777777" w:rsidR="005B245B" w:rsidRPr="0032190F" w:rsidRDefault="005B245B" w:rsidP="00426FF9">
      <w:pPr>
        <w:pStyle w:val="Heading1"/>
      </w:pPr>
      <w:bookmarkStart w:id="779" w:name="Sit_Grazay"/>
      <w:r w:rsidRPr="0032190F">
        <w:t>GRAZAY</w:t>
      </w:r>
    </w:p>
    <w:bookmarkEnd w:id="779"/>
    <w:p w14:paraId="4B8FA6A3" w14:textId="77777777" w:rsidR="005B245B" w:rsidRPr="0032190F" w:rsidRDefault="005B245B" w:rsidP="005B245B">
      <w:pPr>
        <w:rPr>
          <w:lang w:val="fr-FR"/>
        </w:rPr>
      </w:pPr>
      <w:r w:rsidRPr="0032190F">
        <w:rPr>
          <w:lang w:val="fr-FR"/>
        </w:rPr>
        <w:t xml:space="preserve">Grazay (Mayenne) a livré un bracelet en bronze décorée datée </w:t>
      </w:r>
      <w:r w:rsidR="00896E98" w:rsidRPr="0032190F">
        <w:rPr>
          <w:lang w:val="fr-FR"/>
        </w:rPr>
        <w:t xml:space="preserve"> de l'âge du Bronze</w:t>
      </w:r>
      <w:r w:rsidRPr="0032190F">
        <w:rPr>
          <w:lang w:val="fr-FR"/>
        </w:rPr>
        <w:t xml:space="preserve"> (BIB 2506)</w:t>
      </w:r>
    </w:p>
    <w:p w14:paraId="60F89B0C" w14:textId="77777777" w:rsidR="005B245B" w:rsidRPr="0032190F" w:rsidRDefault="005B245B" w:rsidP="005B245B">
      <w:pPr>
        <w:rPr>
          <w:lang w:val="fr-FR"/>
        </w:rPr>
      </w:pPr>
    </w:p>
    <w:p w14:paraId="3C61016A" w14:textId="77777777" w:rsidR="005B245B" w:rsidRPr="0032190F" w:rsidRDefault="005B245B" w:rsidP="00426FF9">
      <w:pPr>
        <w:pStyle w:val="Heading1"/>
      </w:pPr>
      <w:bookmarkStart w:id="780" w:name="Sit_Saint_Just"/>
      <w:r w:rsidRPr="0032190F">
        <w:t>SAINT-JUST</w:t>
      </w:r>
      <w:bookmarkEnd w:id="780"/>
    </w:p>
    <w:p w14:paraId="7080021E" w14:textId="77777777" w:rsidR="005B245B" w:rsidRPr="0032190F" w:rsidRDefault="005B245B" w:rsidP="00242C0F">
      <w:pPr>
        <w:rPr>
          <w:lang w:val="fr-FR"/>
        </w:rPr>
      </w:pPr>
      <w:r w:rsidRPr="0032190F">
        <w:rPr>
          <w:lang w:val="fr-FR"/>
        </w:rPr>
        <w:t xml:space="preserve">Saint-Just (Ille-et-Vilaine) a livré un bracelet en bronze décorée datée </w:t>
      </w:r>
      <w:r w:rsidR="00896E98" w:rsidRPr="0032190F">
        <w:rPr>
          <w:lang w:val="fr-FR"/>
        </w:rPr>
        <w:t xml:space="preserve"> de l'âge du Bronze</w:t>
      </w:r>
      <w:r w:rsidRPr="0032190F">
        <w:rPr>
          <w:lang w:val="fr-FR"/>
        </w:rPr>
        <w:t xml:space="preserve"> (BIB 2506)</w:t>
      </w:r>
    </w:p>
    <w:p w14:paraId="79DE2517" w14:textId="77777777" w:rsidR="00B71CD1" w:rsidRPr="0032190F" w:rsidRDefault="00B71CD1" w:rsidP="00242C0F">
      <w:pPr>
        <w:rPr>
          <w:lang w:val="fr-FR"/>
        </w:rPr>
      </w:pPr>
    </w:p>
    <w:p w14:paraId="5A41EEA5" w14:textId="77777777" w:rsidR="005B245B" w:rsidRPr="0032190F" w:rsidRDefault="005B245B" w:rsidP="00426FF9">
      <w:pPr>
        <w:pStyle w:val="Heading1"/>
      </w:pPr>
      <w:bookmarkStart w:id="781" w:name="Sit_Bignan"/>
      <w:r w:rsidRPr="0032190F">
        <w:t>BIGNAN</w:t>
      </w:r>
      <w:bookmarkEnd w:id="781"/>
    </w:p>
    <w:p w14:paraId="2E6D238F" w14:textId="1D825A0F" w:rsidR="005B245B" w:rsidRPr="0032190F" w:rsidRDefault="005B245B" w:rsidP="00242C0F">
      <w:pPr>
        <w:rPr>
          <w:lang w:val="fr-FR"/>
        </w:rPr>
      </w:pPr>
      <w:r w:rsidRPr="0032190F">
        <w:rPr>
          <w:lang w:val="fr-FR"/>
        </w:rPr>
        <w:t xml:space="preserve">Bignan (Morbihan) a livré un bracelet en bronze décorée datée </w:t>
      </w:r>
      <w:r w:rsidR="003215E7" w:rsidRPr="0032190F">
        <w:rPr>
          <w:lang w:val="fr-FR"/>
        </w:rPr>
        <w:t>de la seconde moitié du BM</w:t>
      </w:r>
      <w:r w:rsidR="001C0737" w:rsidRPr="0032190F">
        <w:rPr>
          <w:lang w:val="fr-FR"/>
        </w:rPr>
        <w:t xml:space="preserve">. A donné son nom a un type de bracelet : le </w:t>
      </w:r>
      <w:hyperlink r:id="rId1630" w:anchor="Cul_Bignan" w:history="1">
        <w:r w:rsidR="001C0737" w:rsidRPr="0032190F">
          <w:rPr>
            <w:rStyle w:val="Hyperlink"/>
            <w:lang w:val="fr-FR"/>
          </w:rPr>
          <w:t>type Bignan</w:t>
        </w:r>
      </w:hyperlink>
      <w:r w:rsidR="001C0737" w:rsidRPr="0032190F">
        <w:rPr>
          <w:lang w:val="fr-FR"/>
        </w:rPr>
        <w:t xml:space="preserve"> </w:t>
      </w:r>
      <w:r w:rsidRPr="0032190F">
        <w:rPr>
          <w:lang w:val="fr-FR"/>
        </w:rPr>
        <w:t>(BIB 2506)</w:t>
      </w:r>
    </w:p>
    <w:p w14:paraId="2BF9E2D7" w14:textId="77777777" w:rsidR="005B245B" w:rsidRPr="0032190F" w:rsidRDefault="005B245B" w:rsidP="00242C0F">
      <w:pPr>
        <w:rPr>
          <w:lang w:val="fr-FR"/>
        </w:rPr>
      </w:pPr>
    </w:p>
    <w:p w14:paraId="2C802D4B" w14:textId="77777777" w:rsidR="005B245B" w:rsidRPr="0032190F" w:rsidRDefault="005B245B" w:rsidP="00426FF9">
      <w:pPr>
        <w:pStyle w:val="Heading1"/>
      </w:pPr>
      <w:bookmarkStart w:id="782" w:name="Sit_Southwark"/>
      <w:r w:rsidRPr="0032190F">
        <w:t>SOUTHWARK</w:t>
      </w:r>
    </w:p>
    <w:bookmarkEnd w:id="782"/>
    <w:p w14:paraId="4C567242" w14:textId="77777777" w:rsidR="005B245B" w:rsidRDefault="005B245B" w:rsidP="00242C0F">
      <w:pPr>
        <w:rPr>
          <w:lang w:val="fr-FR"/>
        </w:rPr>
      </w:pPr>
      <w:r w:rsidRPr="0032190F">
        <w:rPr>
          <w:lang w:val="fr-FR"/>
        </w:rPr>
        <w:t xml:space="preserve">Southwark (Angleterre) a livré un bracelet en bronze décorée datée </w:t>
      </w:r>
      <w:r w:rsidR="00896E98" w:rsidRPr="0032190F">
        <w:rPr>
          <w:lang w:val="fr-FR"/>
        </w:rPr>
        <w:t xml:space="preserve"> de l'âge du Bronze</w:t>
      </w:r>
      <w:r w:rsidRPr="0032190F">
        <w:rPr>
          <w:lang w:val="fr-FR"/>
        </w:rPr>
        <w:t xml:space="preserve"> (BIB 2506)</w:t>
      </w:r>
    </w:p>
    <w:p w14:paraId="2B6A29EA" w14:textId="77777777" w:rsidR="00345F01" w:rsidRDefault="00345F01" w:rsidP="00242C0F">
      <w:pPr>
        <w:rPr>
          <w:lang w:val="fr-FR"/>
        </w:rPr>
      </w:pPr>
    </w:p>
    <w:p w14:paraId="22D6CAFB" w14:textId="77777777" w:rsidR="00345F01" w:rsidRPr="00426FF9" w:rsidRDefault="00345F01" w:rsidP="00426FF9">
      <w:pPr>
        <w:pStyle w:val="Heading1"/>
        <w:rPr>
          <w:lang w:val="en-US"/>
        </w:rPr>
      </w:pPr>
      <w:bookmarkStart w:id="783" w:name="Sit_Holme_Sea"/>
      <w:r w:rsidRPr="00426FF9">
        <w:rPr>
          <w:lang w:val="en-US"/>
        </w:rPr>
        <w:t>HOLME-NEXT-THE-SEA</w:t>
      </w:r>
    </w:p>
    <w:bookmarkEnd w:id="783"/>
    <w:p w14:paraId="2535B1E9" w14:textId="77777777" w:rsidR="00BA150E" w:rsidRDefault="00BA150E" w:rsidP="00345F01">
      <w:pPr>
        <w:jc w:val="both"/>
        <w:rPr>
          <w:szCs w:val="16"/>
          <w:lang w:eastAsia="en-GB"/>
        </w:rPr>
      </w:pPr>
    </w:p>
    <w:p w14:paraId="17F7105D" w14:textId="6CE4887C" w:rsidR="00345F01" w:rsidRPr="00345F01" w:rsidRDefault="00345F01" w:rsidP="00345F01">
      <w:pPr>
        <w:jc w:val="both"/>
        <w:rPr>
          <w:lang w:val="fr-FR"/>
        </w:rPr>
      </w:pPr>
      <w:r w:rsidRPr="00345F01">
        <w:rPr>
          <w:szCs w:val="16"/>
          <w:lang w:eastAsia="en-GB"/>
        </w:rPr>
        <w:t>Holme-next-the-Sea</w:t>
      </w:r>
      <w:r>
        <w:rPr>
          <w:szCs w:val="16"/>
          <w:lang w:eastAsia="en-GB"/>
        </w:rPr>
        <w:t xml:space="preserve"> (Norfolk). </w:t>
      </w:r>
      <w:r w:rsidRPr="00345F01">
        <w:rPr>
          <w:szCs w:val="16"/>
          <w:lang w:val="fr-FR" w:eastAsia="en-GB"/>
        </w:rPr>
        <w:t xml:space="preserve">Pour le Bronze ancien (EBA) </w:t>
      </w:r>
      <w:r>
        <w:rPr>
          <w:szCs w:val="16"/>
          <w:lang w:val="fr-FR" w:eastAsia="en-GB"/>
        </w:rPr>
        <w:t>l</w:t>
      </w:r>
      <w:r w:rsidRPr="00345F01">
        <w:rPr>
          <w:szCs w:val="16"/>
          <w:lang w:val="fr-FR" w:eastAsia="en-GB"/>
        </w:rPr>
        <w:t>a tracéologie des outils sur bois montre l'utilisation de 59 outils différentes</w:t>
      </w:r>
      <w:r>
        <w:rPr>
          <w:szCs w:val="16"/>
          <w:lang w:val="fr-FR" w:eastAsia="en-GB"/>
        </w:rPr>
        <w:t xml:space="preserve"> pour un seul travail (</w:t>
      </w:r>
      <w:r w:rsidRPr="00345F01">
        <w:rPr>
          <w:i/>
          <w:szCs w:val="16"/>
          <w:lang w:val="fr-FR" w:eastAsia="en-GB"/>
        </w:rPr>
        <w:t>one event</w:t>
      </w:r>
      <w:r>
        <w:rPr>
          <w:szCs w:val="16"/>
          <w:lang w:val="fr-FR" w:eastAsia="en-GB"/>
        </w:rPr>
        <w:t xml:space="preserve">). (BIB 2654) Comme on ne trouve pas tous ces outils dans les registres archéologiques, cela montre l'importance du </w:t>
      </w:r>
      <w:hyperlink r:id="rId1631" w:anchor="Sit_Metal_recycl" w:history="1">
        <w:r w:rsidR="00523A06" w:rsidRPr="00523A06">
          <w:rPr>
            <w:rStyle w:val="Hyperlink"/>
            <w:lang w:val="fr-FR"/>
          </w:rPr>
          <w:t>recyclage</w:t>
        </w:r>
      </w:hyperlink>
      <w:r w:rsidR="00523A06" w:rsidRPr="00523A06">
        <w:rPr>
          <w:lang w:val="fr-FR"/>
        </w:rPr>
        <w:t xml:space="preserve"> </w:t>
      </w:r>
      <w:r>
        <w:rPr>
          <w:szCs w:val="16"/>
          <w:lang w:val="fr-FR" w:eastAsia="en-GB"/>
        </w:rPr>
        <w:t xml:space="preserve">dont faisait partie le bronze (à l'instar du </w:t>
      </w:r>
      <w:hyperlink r:id="rId1632" w:anchor="Sit_Cuivre" w:history="1">
        <w:r w:rsidR="00BA150E" w:rsidRPr="00BA150E">
          <w:rPr>
            <w:rStyle w:val="Hyperlink"/>
            <w:lang w:val="fr-FR"/>
          </w:rPr>
          <w:t>cuivre</w:t>
        </w:r>
      </w:hyperlink>
      <w:r w:rsidR="00BA150E">
        <w:rPr>
          <w:lang w:val="fr-FR"/>
        </w:rPr>
        <w:t xml:space="preserve"> </w:t>
      </w:r>
      <w:r>
        <w:rPr>
          <w:szCs w:val="16"/>
          <w:lang w:val="fr-FR" w:eastAsia="en-GB"/>
        </w:rPr>
        <w:t xml:space="preserve">pour </w:t>
      </w:r>
      <w:r w:rsidR="00BA150E">
        <w:rPr>
          <w:szCs w:val="16"/>
          <w:lang w:val="fr-FR" w:eastAsia="en-GB"/>
        </w:rPr>
        <w:t>O</w:t>
      </w:r>
      <w:r>
        <w:rPr>
          <w:szCs w:val="16"/>
          <w:lang w:val="fr-FR" w:eastAsia="en-GB"/>
        </w:rPr>
        <w:t>tzi) (BIB 2654)</w:t>
      </w:r>
    </w:p>
    <w:p w14:paraId="7C3B75A8" w14:textId="77777777" w:rsidR="00553207" w:rsidRPr="00345F01" w:rsidRDefault="00553207" w:rsidP="00242C0F">
      <w:pPr>
        <w:rPr>
          <w:lang w:val="fr-FR"/>
        </w:rPr>
      </w:pPr>
    </w:p>
    <w:p w14:paraId="101D9EE0" w14:textId="77777777" w:rsidR="00553207" w:rsidRPr="0032190F" w:rsidRDefault="00553207" w:rsidP="00426FF9">
      <w:pPr>
        <w:pStyle w:val="Heading1"/>
      </w:pPr>
      <w:bookmarkStart w:id="784" w:name="Sit_Pitten"/>
      <w:r w:rsidRPr="0032190F">
        <w:t>PITTEN</w:t>
      </w:r>
    </w:p>
    <w:bookmarkEnd w:id="784"/>
    <w:p w14:paraId="5B64C021" w14:textId="77777777" w:rsidR="00553207" w:rsidRPr="0032190F" w:rsidRDefault="00553207" w:rsidP="00242C0F">
      <w:pPr>
        <w:rPr>
          <w:lang w:val="fr-FR"/>
        </w:rPr>
      </w:pPr>
    </w:p>
    <w:p w14:paraId="432B9A24" w14:textId="77777777" w:rsidR="00D907FA" w:rsidRPr="0032190F" w:rsidRDefault="00553207" w:rsidP="00242C0F">
      <w:pPr>
        <w:rPr>
          <w:lang w:val="fr-FR"/>
        </w:rPr>
      </w:pPr>
      <w:r w:rsidRPr="0032190F">
        <w:rPr>
          <w:lang w:val="fr-FR"/>
        </w:rPr>
        <w:t xml:space="preserve">Pitten (Autriche), nécropole </w:t>
      </w:r>
      <w:r w:rsidR="00896E98" w:rsidRPr="0032190F">
        <w:rPr>
          <w:lang w:val="fr-FR"/>
        </w:rPr>
        <w:t xml:space="preserve"> de l'âge du Bronze</w:t>
      </w:r>
      <w:r w:rsidRPr="0032190F">
        <w:rPr>
          <w:lang w:val="fr-FR"/>
        </w:rPr>
        <w:t xml:space="preserve"> </w:t>
      </w:r>
      <w:r w:rsidR="00D907FA" w:rsidRPr="0032190F">
        <w:rPr>
          <w:lang w:val="fr-FR"/>
        </w:rPr>
        <w:t>(BIB 2506)</w:t>
      </w:r>
    </w:p>
    <w:p w14:paraId="7AC51CFC" w14:textId="77777777" w:rsidR="00D907FA" w:rsidRPr="0032190F" w:rsidRDefault="00D907FA" w:rsidP="00242C0F">
      <w:pPr>
        <w:rPr>
          <w:lang w:val="fr-FR"/>
        </w:rPr>
      </w:pPr>
    </w:p>
    <w:p w14:paraId="76F5DB71" w14:textId="77777777" w:rsidR="00D907FA" w:rsidRPr="0032190F" w:rsidRDefault="00D907FA" w:rsidP="00D907FA">
      <w:pPr>
        <w:pStyle w:val="Heading2"/>
      </w:pPr>
      <w:bookmarkStart w:id="785" w:name="Sit_Pitten_t111"/>
      <w:r w:rsidRPr="0032190F">
        <w:t>t 111</w:t>
      </w:r>
    </w:p>
    <w:bookmarkEnd w:id="785"/>
    <w:p w14:paraId="50F06D78" w14:textId="77777777" w:rsidR="00553207" w:rsidRPr="0032190F" w:rsidRDefault="00D907FA" w:rsidP="00242C0F">
      <w:pPr>
        <w:rPr>
          <w:lang w:val="fr-FR"/>
        </w:rPr>
      </w:pPr>
      <w:r w:rsidRPr="0032190F">
        <w:rPr>
          <w:lang w:val="fr-FR"/>
        </w:rPr>
        <w:t>B</w:t>
      </w:r>
      <w:r w:rsidR="00553207" w:rsidRPr="0032190F">
        <w:rPr>
          <w:lang w:val="fr-FR"/>
        </w:rPr>
        <w:t>racelet</w:t>
      </w:r>
      <w:r w:rsidRPr="0032190F">
        <w:rPr>
          <w:lang w:val="fr-FR"/>
        </w:rPr>
        <w:t>s</w:t>
      </w:r>
      <w:r w:rsidR="00553207" w:rsidRPr="0032190F">
        <w:rPr>
          <w:lang w:val="fr-FR"/>
        </w:rPr>
        <w:t xml:space="preserve"> </w:t>
      </w:r>
      <w:r w:rsidRPr="0032190F">
        <w:rPr>
          <w:lang w:val="fr-FR"/>
        </w:rPr>
        <w:t xml:space="preserve">décorés, diadème, tous </w:t>
      </w:r>
      <w:r w:rsidR="00553207" w:rsidRPr="0032190F">
        <w:rPr>
          <w:lang w:val="fr-FR"/>
        </w:rPr>
        <w:t xml:space="preserve">en bronze </w:t>
      </w:r>
      <w:r w:rsidR="00896E98" w:rsidRPr="0032190F">
        <w:rPr>
          <w:lang w:val="fr-FR"/>
        </w:rPr>
        <w:t xml:space="preserve"> de l'âge du Bronze</w:t>
      </w:r>
      <w:r w:rsidRPr="0032190F">
        <w:rPr>
          <w:lang w:val="fr-FR"/>
        </w:rPr>
        <w:t xml:space="preserve"> </w:t>
      </w:r>
      <w:r w:rsidR="00553207" w:rsidRPr="0032190F">
        <w:rPr>
          <w:lang w:val="fr-FR"/>
        </w:rPr>
        <w:t>(BIB 2506)</w:t>
      </w:r>
    </w:p>
    <w:p w14:paraId="32A47255" w14:textId="77777777" w:rsidR="00D907FA" w:rsidRPr="0032190F" w:rsidRDefault="00D907FA" w:rsidP="00242C0F">
      <w:pPr>
        <w:rPr>
          <w:lang w:val="fr-FR"/>
        </w:rPr>
      </w:pPr>
    </w:p>
    <w:p w14:paraId="69C2E345" w14:textId="77777777" w:rsidR="00D907FA" w:rsidRPr="0032190F" w:rsidRDefault="00D907FA" w:rsidP="00426FF9">
      <w:pPr>
        <w:pStyle w:val="Heading1"/>
      </w:pPr>
      <w:bookmarkStart w:id="786" w:name="Sit_Liss"/>
      <w:r w:rsidRPr="0032190F">
        <w:t>LISS</w:t>
      </w:r>
    </w:p>
    <w:bookmarkEnd w:id="786"/>
    <w:p w14:paraId="7495B756" w14:textId="77777777" w:rsidR="00D907FA" w:rsidRPr="0032190F" w:rsidRDefault="00D907FA" w:rsidP="00242C0F">
      <w:pPr>
        <w:rPr>
          <w:lang w:val="fr-FR"/>
        </w:rPr>
      </w:pPr>
      <w:r w:rsidRPr="0032190F">
        <w:rPr>
          <w:lang w:val="fr-FR"/>
        </w:rPr>
        <w:br/>
        <w:t xml:space="preserve">Liss (Hampshire), barcelet décoré en bronze </w:t>
      </w:r>
      <w:r w:rsidR="00896E98" w:rsidRPr="0032190F">
        <w:rPr>
          <w:lang w:val="fr-FR"/>
        </w:rPr>
        <w:t xml:space="preserve"> de l'âge du Bronze</w:t>
      </w:r>
      <w:r w:rsidRPr="0032190F">
        <w:rPr>
          <w:lang w:val="fr-FR"/>
        </w:rPr>
        <w:t xml:space="preserve"> (BIB 2506)</w:t>
      </w:r>
    </w:p>
    <w:p w14:paraId="2EA76650" w14:textId="77777777" w:rsidR="00D907FA" w:rsidRPr="0032190F" w:rsidRDefault="00D907FA" w:rsidP="00242C0F">
      <w:pPr>
        <w:rPr>
          <w:lang w:val="fr-FR"/>
        </w:rPr>
      </w:pPr>
    </w:p>
    <w:p w14:paraId="670CDF81" w14:textId="77777777" w:rsidR="00D907FA" w:rsidRPr="0032190F" w:rsidRDefault="00D907FA" w:rsidP="00426FF9">
      <w:pPr>
        <w:pStyle w:val="Heading1"/>
      </w:pPr>
      <w:bookmarkStart w:id="787" w:name="Sit_Beaujeu_Saint_Vallier"/>
      <w:r w:rsidRPr="0032190F">
        <w:t>BEAUJEU-SAINT-VALLIER</w:t>
      </w:r>
    </w:p>
    <w:bookmarkEnd w:id="787"/>
    <w:p w14:paraId="73E74CE6" w14:textId="77777777" w:rsidR="00D907FA" w:rsidRPr="0032190F" w:rsidRDefault="00D907FA" w:rsidP="00242C0F">
      <w:pPr>
        <w:rPr>
          <w:lang w:val="fr-FR"/>
        </w:rPr>
      </w:pPr>
    </w:p>
    <w:p w14:paraId="0B7E091F" w14:textId="77777777" w:rsidR="00D907FA" w:rsidRPr="0032190F" w:rsidRDefault="00D907FA" w:rsidP="00242C0F">
      <w:pPr>
        <w:rPr>
          <w:lang w:val="fr-FR"/>
        </w:rPr>
      </w:pPr>
      <w:r w:rsidRPr="0032190F">
        <w:rPr>
          <w:lang w:val="fr-FR"/>
        </w:rPr>
        <w:t xml:space="preserve">Jambière en bronze décorée </w:t>
      </w:r>
      <w:r w:rsidR="00896E98" w:rsidRPr="0032190F">
        <w:rPr>
          <w:lang w:val="fr-FR"/>
        </w:rPr>
        <w:t xml:space="preserve"> de l'âge du Bronze</w:t>
      </w:r>
      <w:r w:rsidRPr="0032190F">
        <w:rPr>
          <w:lang w:val="fr-FR"/>
        </w:rPr>
        <w:t xml:space="preserve">  (BIB 2506)</w:t>
      </w:r>
    </w:p>
    <w:p w14:paraId="7D309D96" w14:textId="77777777" w:rsidR="001C0737" w:rsidRPr="0032190F" w:rsidRDefault="001C0737" w:rsidP="00242C0F">
      <w:pPr>
        <w:rPr>
          <w:lang w:val="fr-FR"/>
        </w:rPr>
      </w:pPr>
    </w:p>
    <w:p w14:paraId="4D1A6D97" w14:textId="77777777" w:rsidR="007C7D21" w:rsidRPr="0032190F" w:rsidRDefault="007C7D21" w:rsidP="00426FF9">
      <w:pPr>
        <w:pStyle w:val="Heading1"/>
      </w:pPr>
      <w:bookmarkStart w:id="788" w:name="Sit_Lullin"/>
      <w:r w:rsidRPr="0032190F">
        <w:t>LULLIN</w:t>
      </w:r>
      <w:bookmarkEnd w:id="788"/>
    </w:p>
    <w:p w14:paraId="09EB1B7E" w14:textId="009B853B" w:rsidR="007C7D21" w:rsidRPr="0032190F" w:rsidRDefault="007C7D21" w:rsidP="00242C0F">
      <w:pPr>
        <w:rPr>
          <w:lang w:val="fr-FR"/>
        </w:rPr>
      </w:pPr>
      <w:r w:rsidRPr="0032190F">
        <w:rPr>
          <w:lang w:val="fr-FR"/>
        </w:rPr>
        <w:t xml:space="preserve">Le dépôt de Lullin (Haute-Savoie), </w:t>
      </w:r>
      <w:r w:rsidR="00896E98" w:rsidRPr="0032190F">
        <w:rPr>
          <w:lang w:val="fr-FR"/>
        </w:rPr>
        <w:t xml:space="preserve"> de l'âge du Bronze</w:t>
      </w:r>
      <w:r w:rsidRPr="0032190F">
        <w:rPr>
          <w:lang w:val="fr-FR"/>
        </w:rPr>
        <w:t xml:space="preserve">, a livré de(s) bracelet(s) en bronze décoré(s) de </w:t>
      </w:r>
      <w:hyperlink r:id="rId1633" w:anchor="Cul_Clans" w:history="1">
        <w:r w:rsidRPr="0032190F">
          <w:rPr>
            <w:rStyle w:val="Hyperlink"/>
            <w:lang w:val="fr-FR"/>
          </w:rPr>
          <w:t>type Clans</w:t>
        </w:r>
      </w:hyperlink>
      <w:r w:rsidRPr="0032190F">
        <w:rPr>
          <w:lang w:val="fr-FR"/>
        </w:rPr>
        <w:t xml:space="preserve"> (BIB 2506)</w:t>
      </w:r>
    </w:p>
    <w:p w14:paraId="1B8A57E3" w14:textId="77777777" w:rsidR="001C0737" w:rsidRPr="0032190F" w:rsidRDefault="001C0737" w:rsidP="00242C0F">
      <w:pPr>
        <w:rPr>
          <w:lang w:val="fr-FR"/>
        </w:rPr>
      </w:pPr>
    </w:p>
    <w:p w14:paraId="255A7243" w14:textId="77777777" w:rsidR="001C0737" w:rsidRPr="0032190F" w:rsidRDefault="001C0737" w:rsidP="00426FF9">
      <w:pPr>
        <w:pStyle w:val="Heading1"/>
      </w:pPr>
      <w:bookmarkStart w:id="789" w:name="Sit_Clans"/>
      <w:r w:rsidRPr="0032190F">
        <w:lastRenderedPageBreak/>
        <w:t>CLANS</w:t>
      </w:r>
    </w:p>
    <w:bookmarkEnd w:id="789"/>
    <w:p w14:paraId="57D4F95C" w14:textId="7FF1E54B" w:rsidR="00372038" w:rsidRPr="00372038" w:rsidRDefault="00372038" w:rsidP="00242C0F">
      <w:pPr>
        <w:rPr>
          <w:sz w:val="20"/>
          <w:lang w:val="fr-FR"/>
        </w:rPr>
      </w:pPr>
      <w:r w:rsidRPr="00372038">
        <w:rPr>
          <w:sz w:val="20"/>
          <w:lang w:val="fr-FR"/>
        </w:rPr>
        <w:t>dépôt de Clans</w:t>
      </w:r>
    </w:p>
    <w:p w14:paraId="6504C5D7" w14:textId="77777777" w:rsidR="00372038" w:rsidRDefault="00372038" w:rsidP="00242C0F">
      <w:pPr>
        <w:rPr>
          <w:lang w:val="fr-FR"/>
        </w:rPr>
      </w:pPr>
    </w:p>
    <w:p w14:paraId="19DE432B" w14:textId="206F3303" w:rsidR="001C0737" w:rsidRDefault="001C0737" w:rsidP="00242C0F">
      <w:pPr>
        <w:rPr>
          <w:lang w:val="fr-FR"/>
        </w:rPr>
      </w:pPr>
      <w:r w:rsidRPr="0032190F">
        <w:rPr>
          <w:lang w:val="fr-FR"/>
        </w:rPr>
        <w:t xml:space="preserve">Le dépôt de Clans (Alpes-Maritimes), daté du BF, a donné son nom au bracelets de </w:t>
      </w:r>
      <w:hyperlink r:id="rId1634" w:anchor="Cul_Clans" w:history="1">
        <w:r w:rsidRPr="0032190F">
          <w:rPr>
            <w:rStyle w:val="Hyperlink"/>
            <w:lang w:val="fr-FR"/>
          </w:rPr>
          <w:t>type Clans</w:t>
        </w:r>
      </w:hyperlink>
      <w:r w:rsidRPr="0032190F">
        <w:rPr>
          <w:lang w:val="fr-FR"/>
        </w:rPr>
        <w:t xml:space="preserve"> (BIB 2506) pour le SE de la France (SS BIB)</w:t>
      </w:r>
    </w:p>
    <w:p w14:paraId="712C03B5" w14:textId="2339D8CB" w:rsidR="00372038" w:rsidRDefault="00372038" w:rsidP="00242C0F">
      <w:pPr>
        <w:rPr>
          <w:lang w:val="fr-FR"/>
        </w:rPr>
      </w:pPr>
      <w:r>
        <w:rPr>
          <w:lang w:val="fr-FR"/>
        </w:rPr>
        <w:t>Poignard début du BF (BIB 3640)</w:t>
      </w:r>
    </w:p>
    <w:p w14:paraId="6A9F98AE" w14:textId="77777777" w:rsidR="00372038" w:rsidRDefault="00372038" w:rsidP="00242C0F">
      <w:pPr>
        <w:rPr>
          <w:lang w:val="fr-FR"/>
        </w:rPr>
      </w:pPr>
    </w:p>
    <w:p w14:paraId="08454093" w14:textId="2B2362A7" w:rsidR="00372038" w:rsidRDefault="00372038" w:rsidP="00242C0F">
      <w:pPr>
        <w:rPr>
          <w:sz w:val="20"/>
          <w:lang w:val="fr-FR"/>
        </w:rPr>
      </w:pPr>
      <w:bookmarkStart w:id="790" w:name="Sit_Mont_Gros"/>
      <w:r w:rsidRPr="00372038">
        <w:rPr>
          <w:rStyle w:val="Heading1Char"/>
        </w:rPr>
        <w:t>MONT-GROS</w:t>
      </w:r>
      <w:bookmarkEnd w:id="790"/>
      <w:r>
        <w:rPr>
          <w:lang w:val="fr-FR"/>
        </w:rPr>
        <w:br/>
      </w:r>
      <w:r w:rsidRPr="00372038">
        <w:rPr>
          <w:sz w:val="20"/>
          <w:lang w:val="fr-FR"/>
        </w:rPr>
        <w:t>Mont Gros, dépôt du Mont-Gros</w:t>
      </w:r>
    </w:p>
    <w:p w14:paraId="2F146F23" w14:textId="77777777" w:rsidR="00372038" w:rsidRDefault="00372038" w:rsidP="00242C0F">
      <w:pPr>
        <w:rPr>
          <w:sz w:val="20"/>
          <w:lang w:val="fr-FR"/>
        </w:rPr>
      </w:pPr>
    </w:p>
    <w:p w14:paraId="7E965481" w14:textId="0386929F" w:rsidR="00372038" w:rsidRPr="00372038" w:rsidRDefault="00E82705" w:rsidP="00242C0F">
      <w:pPr>
        <w:rPr>
          <w:sz w:val="20"/>
          <w:lang w:val="fr-FR"/>
        </w:rPr>
      </w:pPr>
      <w:r>
        <w:rPr>
          <w:sz w:val="20"/>
          <w:lang w:val="fr-FR"/>
        </w:rPr>
        <w:t>D</w:t>
      </w:r>
      <w:r w:rsidRPr="00372038">
        <w:rPr>
          <w:sz w:val="20"/>
          <w:lang w:val="fr-FR"/>
        </w:rPr>
        <w:t>épôt du Mont-Gros</w:t>
      </w:r>
      <w:r w:rsidRPr="0032190F">
        <w:rPr>
          <w:lang w:val="fr-FR"/>
        </w:rPr>
        <w:t xml:space="preserve"> </w:t>
      </w:r>
      <w:r w:rsidR="00372038" w:rsidRPr="0032190F">
        <w:rPr>
          <w:lang w:val="fr-FR"/>
        </w:rPr>
        <w:t>(Alpes-Maritimes)</w:t>
      </w:r>
      <w:r w:rsidR="00372038">
        <w:rPr>
          <w:lang w:val="fr-FR"/>
        </w:rPr>
        <w:t xml:space="preserve"> Poignard du début du BF</w:t>
      </w:r>
      <w:r w:rsidR="00372038" w:rsidRPr="00372038">
        <w:rPr>
          <w:lang w:val="fr-FR"/>
        </w:rPr>
        <w:t xml:space="preserve"> </w:t>
      </w:r>
      <w:r w:rsidR="00372038">
        <w:rPr>
          <w:lang w:val="fr-FR"/>
        </w:rPr>
        <w:t>(BIB 3640)</w:t>
      </w:r>
    </w:p>
    <w:p w14:paraId="7EC37F64" w14:textId="77777777" w:rsidR="00896E98" w:rsidRPr="0032190F" w:rsidRDefault="00896E98" w:rsidP="00242C0F">
      <w:pPr>
        <w:rPr>
          <w:lang w:val="fr-FR"/>
        </w:rPr>
      </w:pPr>
    </w:p>
    <w:p w14:paraId="2CFB1711" w14:textId="77777777" w:rsidR="00896E98" w:rsidRPr="0032190F" w:rsidRDefault="00896E98" w:rsidP="00426FF9">
      <w:pPr>
        <w:pStyle w:val="Heading1"/>
      </w:pPr>
      <w:bookmarkStart w:id="791" w:name="Sit_Poype"/>
      <w:r w:rsidRPr="0032190F">
        <w:t>POYPE</w:t>
      </w:r>
    </w:p>
    <w:bookmarkEnd w:id="791"/>
    <w:p w14:paraId="37B0A4D8" w14:textId="6F72E980" w:rsidR="00896E98" w:rsidRPr="0032190F" w:rsidRDefault="00896E98" w:rsidP="00242C0F">
      <w:pPr>
        <w:rPr>
          <w:lang w:val="fr-FR"/>
        </w:rPr>
      </w:pPr>
      <w:r w:rsidRPr="0032190F">
        <w:rPr>
          <w:lang w:val="fr-FR"/>
        </w:rPr>
        <w:t xml:space="preserve">Dépôt de Poype (Isère) a donné son nom aux bracelets de </w:t>
      </w:r>
      <w:hyperlink r:id="rId1635" w:anchor="Cul_Poype" w:history="1">
        <w:r w:rsidRPr="0032190F">
          <w:rPr>
            <w:rStyle w:val="Hyperlink"/>
            <w:lang w:val="fr-FR"/>
          </w:rPr>
          <w:t>type Poype</w:t>
        </w:r>
      </w:hyperlink>
      <w:r w:rsidRPr="0032190F">
        <w:rPr>
          <w:lang w:val="fr-FR"/>
        </w:rPr>
        <w:t xml:space="preserve"> (BIB 2506)</w:t>
      </w:r>
    </w:p>
    <w:p w14:paraId="0EB0B8C1" w14:textId="77777777" w:rsidR="005C410C" w:rsidRPr="0032190F" w:rsidRDefault="005C410C" w:rsidP="00426FF9">
      <w:pPr>
        <w:pStyle w:val="Heading1"/>
      </w:pPr>
      <w:r w:rsidRPr="0032190F">
        <w:br/>
      </w:r>
      <w:bookmarkStart w:id="792" w:name="Sit_Vinols"/>
      <w:r w:rsidRPr="0032190F">
        <w:t>VINOLS</w:t>
      </w:r>
      <w:bookmarkEnd w:id="792"/>
    </w:p>
    <w:p w14:paraId="2CAC8620" w14:textId="77777777" w:rsidR="00CD27DA" w:rsidRDefault="00CD27DA" w:rsidP="005C410C">
      <w:pPr>
        <w:autoSpaceDE w:val="0"/>
        <w:autoSpaceDN w:val="0"/>
        <w:adjustRightInd w:val="0"/>
        <w:rPr>
          <w:lang w:val="fr-FR"/>
        </w:rPr>
      </w:pPr>
    </w:p>
    <w:p w14:paraId="71A2546F" w14:textId="3684C178" w:rsidR="005C410C" w:rsidRPr="0032190F" w:rsidRDefault="005C410C" w:rsidP="005C410C">
      <w:pPr>
        <w:autoSpaceDE w:val="0"/>
        <w:autoSpaceDN w:val="0"/>
        <w:adjustRightInd w:val="0"/>
        <w:rPr>
          <w:lang w:val="fr-FR"/>
        </w:rPr>
      </w:pPr>
      <w:r w:rsidRPr="0032190F">
        <w:rPr>
          <w:lang w:val="fr-FR"/>
        </w:rPr>
        <w:t>Dépôt de Vinols</w:t>
      </w:r>
      <w:r w:rsidR="00CD27DA">
        <w:rPr>
          <w:lang w:val="fr-FR"/>
        </w:rPr>
        <w:t>, dans le Sud de la France,</w:t>
      </w:r>
      <w:r w:rsidRPr="0032190F">
        <w:rPr>
          <w:lang w:val="fr-FR"/>
        </w:rPr>
        <w:t xml:space="preserve"> a liré des bracelets en bronze à</w:t>
      </w:r>
      <w:r w:rsidRPr="0032190F">
        <w:rPr>
          <w:szCs w:val="20"/>
          <w:lang w:val="fr-FR" w:eastAsia="en-GB"/>
        </w:rPr>
        <w:t xml:space="preserve"> décors continus simples avec des formes complexes en tripartition à panneau central long</w:t>
      </w:r>
      <w:r w:rsidRPr="0032190F">
        <w:rPr>
          <w:lang w:val="fr-FR"/>
        </w:rPr>
        <w:t xml:space="preserve"> (BIB 2506) </w:t>
      </w:r>
      <w:r w:rsidR="00CD27DA">
        <w:rPr>
          <w:lang w:val="fr-FR"/>
        </w:rPr>
        <w:t xml:space="preserve">v. </w:t>
      </w:r>
      <w:hyperlink r:id="rId1636" w:anchor="Cul_Bronze_Moyen_par" w:history="1">
        <w:r w:rsidR="00CD27DA" w:rsidRPr="00CD27DA">
          <w:rPr>
            <w:rStyle w:val="Hyperlink"/>
            <w:lang w:val="fr-FR"/>
          </w:rPr>
          <w:t>parure</w:t>
        </w:r>
        <w:r w:rsidR="00CD27DA">
          <w:rPr>
            <w:rStyle w:val="Hyperlink"/>
            <w:lang w:val="fr-FR"/>
          </w:rPr>
          <w:t>s BM</w:t>
        </w:r>
      </w:hyperlink>
    </w:p>
    <w:p w14:paraId="7B8E2C38" w14:textId="77777777" w:rsidR="001C0737" w:rsidRPr="0032190F" w:rsidRDefault="001C0737" w:rsidP="00242C0F">
      <w:pPr>
        <w:rPr>
          <w:lang w:val="fr-FR"/>
        </w:rPr>
      </w:pPr>
    </w:p>
    <w:p w14:paraId="184350F7" w14:textId="77777777" w:rsidR="001C0737" w:rsidRPr="0032190F" w:rsidRDefault="001C0737" w:rsidP="00426FF9">
      <w:pPr>
        <w:pStyle w:val="Heading1"/>
      </w:pPr>
      <w:bookmarkStart w:id="793" w:name="Sit_Pinerolo"/>
      <w:r w:rsidRPr="0032190F">
        <w:t>PINEROLO</w:t>
      </w:r>
    </w:p>
    <w:bookmarkEnd w:id="793"/>
    <w:p w14:paraId="6985C781" w14:textId="553B35A6" w:rsidR="001C0737" w:rsidRPr="0032190F" w:rsidRDefault="001C0737" w:rsidP="00242C0F">
      <w:pPr>
        <w:rPr>
          <w:lang w:val="fr-FR"/>
        </w:rPr>
      </w:pPr>
      <w:r w:rsidRPr="0032190F">
        <w:rPr>
          <w:lang w:val="fr-FR"/>
        </w:rPr>
        <w:t xml:space="preserve">Le dépôt de Pinerolo en Italie du Nord, a livré de(s) bracelet(s) en bronze décoré(s) de </w:t>
      </w:r>
      <w:hyperlink r:id="rId1637" w:anchor="Cul_Clans" w:history="1">
        <w:r w:rsidRPr="0032190F">
          <w:rPr>
            <w:rStyle w:val="Hyperlink"/>
            <w:lang w:val="fr-FR"/>
          </w:rPr>
          <w:t>type Clans</w:t>
        </w:r>
      </w:hyperlink>
      <w:r w:rsidRPr="0032190F">
        <w:rPr>
          <w:lang w:val="fr-FR"/>
        </w:rPr>
        <w:t xml:space="preserve"> (BIB 2506)</w:t>
      </w:r>
    </w:p>
    <w:p w14:paraId="4C438D68" w14:textId="77777777" w:rsidR="001C0737" w:rsidRPr="0032190F" w:rsidRDefault="001C0737" w:rsidP="00242C0F">
      <w:pPr>
        <w:rPr>
          <w:lang w:val="fr-FR"/>
        </w:rPr>
      </w:pPr>
    </w:p>
    <w:p w14:paraId="5694BE0C" w14:textId="77777777" w:rsidR="001C0737" w:rsidRPr="0032190F" w:rsidRDefault="001C0737" w:rsidP="00426FF9">
      <w:pPr>
        <w:pStyle w:val="Heading1"/>
      </w:pPr>
      <w:bookmarkStart w:id="794" w:name="Sit_Montgros"/>
      <w:r w:rsidRPr="0032190F">
        <w:t>MONTGROS</w:t>
      </w:r>
    </w:p>
    <w:bookmarkEnd w:id="794"/>
    <w:p w14:paraId="234BC873" w14:textId="32D152AA" w:rsidR="001C0737" w:rsidRPr="0032190F" w:rsidRDefault="001C0737" w:rsidP="003215E7">
      <w:pPr>
        <w:jc w:val="both"/>
        <w:rPr>
          <w:lang w:val="fr-FR"/>
        </w:rPr>
      </w:pPr>
      <w:r w:rsidRPr="0032190F">
        <w:rPr>
          <w:lang w:val="fr-FR"/>
        </w:rPr>
        <w:t xml:space="preserve">Le site de Montgros (Nice) a livré de(s) bracelet(s) en bronze décoré(s) de </w:t>
      </w:r>
      <w:hyperlink r:id="rId1638" w:anchor="Cul_Clans" w:history="1">
        <w:r w:rsidRPr="0032190F">
          <w:rPr>
            <w:rStyle w:val="Hyperlink"/>
            <w:lang w:val="fr-FR"/>
          </w:rPr>
          <w:t>type Clans</w:t>
        </w:r>
      </w:hyperlink>
      <w:r w:rsidRPr="0032190F">
        <w:rPr>
          <w:lang w:val="fr-FR"/>
        </w:rPr>
        <w:t xml:space="preserve"> (BIB 2506)</w:t>
      </w:r>
      <w:r w:rsidR="003215E7" w:rsidRPr="0032190F">
        <w:rPr>
          <w:lang w:val="fr-FR"/>
        </w:rPr>
        <w:t xml:space="preserve"> Le dépôt de Montgros (cf. fig. 7, br. 8-10) contenait un petit bracelet à section plane et nervuré sur sa face externe, permettant de rattacher ce dépôt au même stade chronologique que le dépôt de </w:t>
      </w:r>
      <w:hyperlink r:id="rId1639" w:anchor="Sit_Larnaud" w:history="1">
        <w:r w:rsidR="003215E7" w:rsidRPr="0032190F">
          <w:rPr>
            <w:rStyle w:val="Hyperlink"/>
            <w:lang w:val="fr-FR"/>
          </w:rPr>
          <w:t>Larnaud</w:t>
        </w:r>
      </w:hyperlink>
      <w:r w:rsidR="003215E7" w:rsidRPr="0032190F">
        <w:rPr>
          <w:lang w:val="fr-FR"/>
        </w:rPr>
        <w:t>, à la charnière des xiie et xie siècle av. J.-C. (BIB 2506)</w:t>
      </w:r>
    </w:p>
    <w:p w14:paraId="2D55A172" w14:textId="77777777" w:rsidR="003215E7" w:rsidRPr="0032190F" w:rsidRDefault="003215E7" w:rsidP="003215E7">
      <w:pPr>
        <w:jc w:val="both"/>
        <w:rPr>
          <w:lang w:val="fr-FR"/>
        </w:rPr>
      </w:pPr>
    </w:p>
    <w:p w14:paraId="491F58B2" w14:textId="77777777" w:rsidR="003215E7" w:rsidRPr="0032190F" w:rsidRDefault="003215E7" w:rsidP="003215E7">
      <w:pPr>
        <w:jc w:val="both"/>
        <w:rPr>
          <w:lang w:val="fr-FR"/>
        </w:rPr>
      </w:pPr>
      <w:r w:rsidRPr="0032190F">
        <w:rPr>
          <w:lang w:val="fr-FR"/>
        </w:rPr>
        <w:t>MAREUIL-SUR-OURQ</w:t>
      </w:r>
    </w:p>
    <w:p w14:paraId="529A8D0A" w14:textId="77777777" w:rsidR="003215E7" w:rsidRPr="0032190F" w:rsidRDefault="003215E7" w:rsidP="003215E7">
      <w:pPr>
        <w:jc w:val="both"/>
        <w:rPr>
          <w:lang w:val="fr-FR"/>
        </w:rPr>
      </w:pPr>
      <w:r w:rsidRPr="0032190F">
        <w:rPr>
          <w:lang w:val="fr-FR"/>
        </w:rPr>
        <w:t xml:space="preserve">Hache à rebord richement décorée </w:t>
      </w:r>
      <w:r w:rsidR="00896E98" w:rsidRPr="0032190F">
        <w:rPr>
          <w:lang w:val="fr-FR"/>
        </w:rPr>
        <w:t xml:space="preserve"> de l'âge du Bronze</w:t>
      </w:r>
      <w:r w:rsidRPr="0032190F">
        <w:rPr>
          <w:lang w:val="fr-FR"/>
        </w:rPr>
        <w:t xml:space="preserve"> (BIB 2506)</w:t>
      </w:r>
    </w:p>
    <w:p w14:paraId="0E219373" w14:textId="77777777" w:rsidR="003215E7" w:rsidRPr="0032190F" w:rsidRDefault="003215E7" w:rsidP="003215E7">
      <w:pPr>
        <w:jc w:val="both"/>
        <w:rPr>
          <w:lang w:val="fr-FR"/>
        </w:rPr>
      </w:pPr>
    </w:p>
    <w:p w14:paraId="39225BF3" w14:textId="77777777" w:rsidR="003215E7" w:rsidRPr="0032190F" w:rsidRDefault="003215E7" w:rsidP="003215E7">
      <w:pPr>
        <w:jc w:val="both"/>
        <w:rPr>
          <w:lang w:val="fr-FR"/>
        </w:rPr>
      </w:pPr>
      <w:r w:rsidRPr="0032190F">
        <w:rPr>
          <w:lang w:val="fr-FR"/>
        </w:rPr>
        <w:t>SOREZE</w:t>
      </w:r>
    </w:p>
    <w:p w14:paraId="762E4374" w14:textId="77777777" w:rsidR="003215E7" w:rsidRPr="0032190F" w:rsidRDefault="003215E7" w:rsidP="003215E7">
      <w:pPr>
        <w:jc w:val="both"/>
        <w:rPr>
          <w:lang w:val="fr-FR"/>
        </w:rPr>
      </w:pPr>
      <w:r w:rsidRPr="0032190F">
        <w:rPr>
          <w:lang w:val="fr-FR"/>
        </w:rPr>
        <w:t xml:space="preserve">Sorèze, hache à rebord richement décorée </w:t>
      </w:r>
      <w:r w:rsidR="00896E98" w:rsidRPr="0032190F">
        <w:rPr>
          <w:lang w:val="fr-FR"/>
        </w:rPr>
        <w:t xml:space="preserve"> de l'âge du Bronze</w:t>
      </w:r>
      <w:r w:rsidRPr="0032190F">
        <w:rPr>
          <w:lang w:val="fr-FR"/>
        </w:rPr>
        <w:t xml:space="preserve"> (BIB 2506)</w:t>
      </w:r>
    </w:p>
    <w:p w14:paraId="67DEB299" w14:textId="77777777" w:rsidR="003215E7" w:rsidRPr="0032190F" w:rsidRDefault="003215E7" w:rsidP="003215E7">
      <w:pPr>
        <w:jc w:val="both"/>
        <w:rPr>
          <w:lang w:val="fr-FR"/>
        </w:rPr>
      </w:pPr>
    </w:p>
    <w:p w14:paraId="6576825A" w14:textId="77777777" w:rsidR="00E94A09" w:rsidRPr="0032190F" w:rsidRDefault="00E94A09" w:rsidP="00242C0F">
      <w:pPr>
        <w:jc w:val="both"/>
        <w:rPr>
          <w:lang w:val="fr-FR"/>
        </w:rPr>
      </w:pPr>
    </w:p>
    <w:p w14:paraId="0E73B0AF" w14:textId="77777777" w:rsidR="00E94A09" w:rsidRPr="0032190F" w:rsidRDefault="00E94A09" w:rsidP="00426FF9">
      <w:pPr>
        <w:pStyle w:val="Heading1"/>
      </w:pPr>
      <w:bookmarkStart w:id="795" w:name="Sit_Ouroux"/>
      <w:r w:rsidRPr="0032190F">
        <w:t>OUROUX</w:t>
      </w:r>
    </w:p>
    <w:bookmarkEnd w:id="795"/>
    <w:p w14:paraId="074DD1F7" w14:textId="539712AA" w:rsidR="00E94A09" w:rsidRPr="0032190F" w:rsidRDefault="00E94A09" w:rsidP="00242C0F">
      <w:pPr>
        <w:jc w:val="both"/>
        <w:rPr>
          <w:lang w:val="fr-FR"/>
        </w:rPr>
      </w:pPr>
      <w:r w:rsidRPr="0032190F">
        <w:rPr>
          <w:lang w:val="fr-FR"/>
        </w:rPr>
        <w:br/>
        <w:t xml:space="preserve">Ouroux-sur-Saône, Saône-et-Loire, ce site a livré de la céramique du </w:t>
      </w:r>
      <w:hyperlink r:id="rId1640" w:anchor="Cul_Bronze_Ancien" w:history="1">
        <w:r w:rsidRPr="0032190F">
          <w:rPr>
            <w:rStyle w:val="Hyperlink"/>
            <w:lang w:val="fr-FR"/>
          </w:rPr>
          <w:t>Bronze ancien</w:t>
        </w:r>
      </w:hyperlink>
      <w:r w:rsidRPr="0032190F">
        <w:rPr>
          <w:lang w:val="fr-FR"/>
        </w:rPr>
        <w:t xml:space="preserve"> (BIB </w:t>
      </w:r>
      <w:r w:rsidRPr="0032190F">
        <w:rPr>
          <w:i/>
          <w:lang w:val="fr-FR"/>
        </w:rPr>
        <w:t>La Préhistoire Française</w:t>
      </w:r>
      <w:r w:rsidRPr="0032190F">
        <w:rPr>
          <w:lang w:val="fr-FR"/>
        </w:rPr>
        <w:t xml:space="preserve"> 1976). Cette céramique peut être comparée à N°réf/76 et 77 du </w:t>
      </w:r>
      <w:hyperlink r:id="rId1641" w:anchor="Sit_Ciari" w:history="1">
        <w:r w:rsidRPr="0032190F">
          <w:rPr>
            <w:rStyle w:val="Hyperlink"/>
            <w:lang w:val="fr-FR"/>
          </w:rPr>
          <w:t>Ciari</w:t>
        </w:r>
      </w:hyperlink>
      <w:r w:rsidRPr="0032190F">
        <w:rPr>
          <w:lang w:val="fr-FR"/>
        </w:rPr>
        <w:t xml:space="preserve"> (Bego), impression de doigts sur les prises, vase à languette digitée sur cordon, bord à décor digité) : site de comparaison: </w:t>
      </w:r>
      <w:r w:rsidR="00F26E36" w:rsidRPr="0032190F">
        <w:rPr>
          <w:lang w:val="fr-FR"/>
        </w:rPr>
        <w:t>Clos Marie  Louise</w:t>
      </w:r>
      <w:r w:rsidRPr="0032190F">
        <w:rPr>
          <w:lang w:val="fr-FR"/>
        </w:rPr>
        <w:t>(SS BIB)</w:t>
      </w:r>
    </w:p>
    <w:p w14:paraId="4F7CA089" w14:textId="77777777" w:rsidR="00E94A09" w:rsidRPr="0032190F" w:rsidRDefault="00E94A09" w:rsidP="00242C0F">
      <w:pPr>
        <w:rPr>
          <w:lang w:val="fr-FR"/>
        </w:rPr>
      </w:pPr>
    </w:p>
    <w:p w14:paraId="7B277D42" w14:textId="77777777" w:rsidR="00E94A09" w:rsidRPr="0032190F" w:rsidRDefault="00E94A09" w:rsidP="00242C0F">
      <w:pPr>
        <w:rPr>
          <w:lang w:val="fr-FR"/>
        </w:rPr>
      </w:pPr>
      <w:r w:rsidRPr="0032190F">
        <w:rPr>
          <w:lang w:val="fr-FR"/>
        </w:rPr>
        <w:t>Un poignard en silex (lames à soie triangulaire effilée et lame finement retouchée en pelure ou en écharpe) est attribué au niveau Bronze ancien de ce site (BIB 252 p. 14).</w:t>
      </w:r>
    </w:p>
    <w:p w14:paraId="34FD56D8" w14:textId="07B6AE6E" w:rsidR="0037534A" w:rsidRPr="0032190F" w:rsidRDefault="0037534A" w:rsidP="00242C0F">
      <w:pPr>
        <w:rPr>
          <w:lang w:val="fr-FR"/>
        </w:rPr>
      </w:pPr>
      <w:r w:rsidRPr="0032190F">
        <w:rPr>
          <w:lang w:val="fr-FR"/>
        </w:rPr>
        <w:t xml:space="preserve">Fragment calciné d’une roue en bois à deux rayons du type de celles de </w:t>
      </w:r>
      <w:hyperlink r:id="rId1642" w:anchor="Sit_Mercurago" w:history="1">
        <w:r w:rsidRPr="0032190F">
          <w:rPr>
            <w:rStyle w:val="Hyperlink"/>
            <w:lang w:val="fr-FR"/>
          </w:rPr>
          <w:t>Mercurago</w:t>
        </w:r>
      </w:hyperlink>
      <w:r w:rsidRPr="0032190F">
        <w:rPr>
          <w:lang w:val="fr-FR"/>
        </w:rPr>
        <w:t xml:space="preserve"> et clavette en bronze appartenant à un char à roues de bois renforcées de garnitures de bronze  </w:t>
      </w:r>
      <w:r w:rsidR="00F67663" w:rsidRPr="0032190F">
        <w:rPr>
          <w:lang w:val="fr-FR"/>
        </w:rPr>
        <w:t xml:space="preserve">daté du Bronze final 3 </w:t>
      </w:r>
      <w:r w:rsidRPr="0032190F">
        <w:rPr>
          <w:lang w:val="fr-FR"/>
        </w:rPr>
        <w:t>(BIB 2212 p. 437)</w:t>
      </w:r>
    </w:p>
    <w:p w14:paraId="75F97EB2" w14:textId="77777777" w:rsidR="00E94A09" w:rsidRPr="0032190F" w:rsidRDefault="00E94A09" w:rsidP="00242C0F">
      <w:pPr>
        <w:rPr>
          <w:lang w:val="fr-FR"/>
        </w:rPr>
      </w:pPr>
    </w:p>
    <w:p w14:paraId="7F7E77E2" w14:textId="77777777" w:rsidR="00E94A09" w:rsidRPr="0032190F" w:rsidRDefault="00E94A09" w:rsidP="00242C0F">
      <w:pPr>
        <w:pStyle w:val="Heading2"/>
      </w:pPr>
      <w:r w:rsidRPr="0032190F">
        <w:t>Dépôt</w:t>
      </w:r>
    </w:p>
    <w:p w14:paraId="31CA17CE" w14:textId="77777777" w:rsidR="00E94A09" w:rsidRPr="0032190F" w:rsidRDefault="00E94A09" w:rsidP="00242C0F">
      <w:pPr>
        <w:rPr>
          <w:lang w:val="fr-FR"/>
        </w:rPr>
      </w:pPr>
      <w:r w:rsidRPr="0032190F">
        <w:rPr>
          <w:lang w:val="fr-FR"/>
        </w:rPr>
        <w:t xml:space="preserve">Le dépôt, attribué au </w:t>
      </w:r>
      <w:hyperlink w:anchor="Cul_Bronze_Final" w:history="1">
        <w:r w:rsidRPr="0032190F">
          <w:rPr>
            <w:rStyle w:val="Hyperlink"/>
            <w:szCs w:val="20"/>
            <w:lang w:val="fr-FR"/>
          </w:rPr>
          <w:t>Bronze final</w:t>
        </w:r>
      </w:hyperlink>
      <w:r w:rsidRPr="0032190F">
        <w:rPr>
          <w:lang w:val="fr-FR"/>
        </w:rPr>
        <w:t>, est situé à proximité de l’un des gués de la Saône. Il montre des haches, des épingles, des épées (Musée de Châlon-sur-Saône).</w:t>
      </w:r>
    </w:p>
    <w:p w14:paraId="310019AC" w14:textId="77777777" w:rsidR="00E94A09" w:rsidRPr="0032190F" w:rsidRDefault="00E94A09" w:rsidP="00242C0F">
      <w:pPr>
        <w:rPr>
          <w:lang w:val="fr-FR"/>
        </w:rPr>
      </w:pPr>
    </w:p>
    <w:p w14:paraId="6BE59B2C" w14:textId="77777777" w:rsidR="00E94A09" w:rsidRPr="0032190F" w:rsidRDefault="00E94A09" w:rsidP="00242C0F">
      <w:pPr>
        <w:pStyle w:val="Heading2"/>
      </w:pPr>
      <w:r w:rsidRPr="0032190F">
        <w:t>Habitat</w:t>
      </w:r>
    </w:p>
    <w:p w14:paraId="627ECFF5" w14:textId="77777777" w:rsidR="00E94A09" w:rsidRPr="0032190F" w:rsidRDefault="00E94A09" w:rsidP="00242C0F">
      <w:pPr>
        <w:rPr>
          <w:lang w:val="fr-FR"/>
        </w:rPr>
      </w:pPr>
      <w:r w:rsidRPr="0032190F">
        <w:rPr>
          <w:lang w:val="fr-FR"/>
        </w:rPr>
        <w:t>L’habitat d’Ouroux-sur-Saône est daté de la fin du Bronze (vers 900-800 aec). C’est aussi la première fouille sous-marine d’Europe (1978) (Musée de Châlon-sur-Saône).</w:t>
      </w:r>
    </w:p>
    <w:p w14:paraId="35FCD647" w14:textId="77777777" w:rsidR="001A75C9" w:rsidRPr="0032190F" w:rsidRDefault="001A75C9" w:rsidP="00242C0F">
      <w:pPr>
        <w:rPr>
          <w:lang w:val="fr-FR"/>
        </w:rPr>
      </w:pPr>
    </w:p>
    <w:p w14:paraId="3FB52754" w14:textId="77777777" w:rsidR="001A75C9" w:rsidRPr="0032190F" w:rsidRDefault="001A75C9" w:rsidP="00242C0F">
      <w:pPr>
        <w:rPr>
          <w:lang w:val="fr-FR"/>
        </w:rPr>
      </w:pPr>
      <w:r w:rsidRPr="0032190F">
        <w:rPr>
          <w:lang w:val="fr-FR"/>
        </w:rPr>
        <w:t>SAINT-MALO</w:t>
      </w:r>
    </w:p>
    <w:p w14:paraId="23B28A93" w14:textId="77777777" w:rsidR="001A75C9" w:rsidRPr="0032190F" w:rsidRDefault="001A75C9" w:rsidP="00242C0F">
      <w:pPr>
        <w:rPr>
          <w:lang w:val="fr-FR"/>
        </w:rPr>
      </w:pPr>
    </w:p>
    <w:p w14:paraId="137AE0B4" w14:textId="77777777" w:rsidR="001A75C9" w:rsidRPr="0032190F" w:rsidRDefault="001A75C9" w:rsidP="00242C0F">
      <w:pPr>
        <w:rPr>
          <w:lang w:val="fr-FR"/>
        </w:rPr>
      </w:pPr>
      <w:r w:rsidRPr="0032190F">
        <w:rPr>
          <w:lang w:val="fr-FR"/>
        </w:rPr>
        <w:t>Détruite pandant la seconde guerre mondiale et reconstruite selon un plan médiéval (Séminaire S. Robert, EHESS, 2015).</w:t>
      </w:r>
    </w:p>
    <w:p w14:paraId="6C0B0ED0" w14:textId="77777777" w:rsidR="00E94A09" w:rsidRPr="0032190F" w:rsidRDefault="00E94A09" w:rsidP="00242C0F">
      <w:pPr>
        <w:rPr>
          <w:lang w:val="fr-FR"/>
        </w:rPr>
      </w:pPr>
    </w:p>
    <w:p w14:paraId="7F442EF4" w14:textId="77777777" w:rsidR="00DE55E6" w:rsidRDefault="00DE55E6" w:rsidP="00426FF9">
      <w:pPr>
        <w:pStyle w:val="Heading1"/>
      </w:pPr>
      <w:bookmarkStart w:id="796" w:name="Sit_Genelard"/>
      <w:r>
        <w:t>GENELARD</w:t>
      </w:r>
    </w:p>
    <w:bookmarkEnd w:id="796"/>
    <w:p w14:paraId="75CA4E55" w14:textId="77777777" w:rsidR="00DE55E6" w:rsidRDefault="00DE55E6" w:rsidP="00DE55E6">
      <w:pPr>
        <w:jc w:val="both"/>
        <w:rPr>
          <w:lang w:val="fr-FR"/>
        </w:rPr>
      </w:pPr>
    </w:p>
    <w:p w14:paraId="6D2C1148" w14:textId="46038DEB" w:rsidR="00DE55E6" w:rsidRDefault="00DE55E6" w:rsidP="00DE55E6">
      <w:pPr>
        <w:jc w:val="both"/>
        <w:rPr>
          <w:lang w:val="fr-FR"/>
        </w:rPr>
      </w:pPr>
      <w:r>
        <w:rPr>
          <w:lang w:val="fr-FR"/>
        </w:rPr>
        <w:t xml:space="preserve">Génelard, </w:t>
      </w:r>
      <w:hyperlink r:id="rId1643" w:anchor="Cul_Depots" w:history="1">
        <w:r w:rsidRPr="00A655A2">
          <w:rPr>
            <w:rStyle w:val="Hyperlink"/>
            <w:lang w:val="fr-FR"/>
          </w:rPr>
          <w:t>Dépôt</w:t>
        </w:r>
      </w:hyperlink>
      <w:r>
        <w:rPr>
          <w:lang w:val="fr-FR"/>
        </w:rPr>
        <w:t>, panoplie d'objets de bronzier (BIB 2656)</w:t>
      </w:r>
    </w:p>
    <w:p w14:paraId="4E9FE17B" w14:textId="103BC980" w:rsidR="00E94A09" w:rsidRPr="0032190F" w:rsidRDefault="00E94A09" w:rsidP="00242C0F">
      <w:pPr>
        <w:jc w:val="both"/>
        <w:rPr>
          <w:lang w:val="fr-FR"/>
        </w:rPr>
      </w:pPr>
      <w:r w:rsidRPr="0032190F">
        <w:rPr>
          <w:lang w:val="fr-FR"/>
        </w:rPr>
        <w:t xml:space="preserve">Le dépôt bronzier de Génelard (Saône-et-Loire) a été découvert dans la dépression Dheure-Bourbine entre la Saône et la Loire. Daté du </w:t>
      </w:r>
      <w:hyperlink w:anchor="Cul_Bronze_Final" w:history="1">
        <w:r w:rsidRPr="0032190F">
          <w:rPr>
            <w:rStyle w:val="Hyperlink"/>
            <w:szCs w:val="20"/>
            <w:lang w:val="fr-FR"/>
          </w:rPr>
          <w:t>B</w:t>
        </w:r>
        <w:r w:rsidR="00DE55E6">
          <w:rPr>
            <w:rStyle w:val="Hyperlink"/>
            <w:szCs w:val="20"/>
            <w:lang w:val="fr-FR"/>
          </w:rPr>
          <w:t>F</w:t>
        </w:r>
      </w:hyperlink>
      <w:r w:rsidRPr="0032190F">
        <w:rPr>
          <w:lang w:val="fr-FR"/>
        </w:rPr>
        <w:t xml:space="preserve"> (vers 1000 calBC) il montre toutes les étapes de la production d’objets en bronze : les activités de fondeur, dilandier, taillandier, et peut-être bijoutier, sont représentées. On y trouve des outils (matrice, ciseau double, coins, marteaux, pinçons, etc.), des produits semi-finis et des produits finis (épingle, pointe de </w:t>
      </w:r>
      <w:hyperlink r:id="rId1644" w:anchor="Typ_Arm_Lance" w:history="1">
        <w:r w:rsidR="00DE55E6" w:rsidRPr="00DE55E6">
          <w:rPr>
            <w:rStyle w:val="Hyperlink"/>
            <w:lang w:val="fr-FR"/>
          </w:rPr>
          <w:t>lance</w:t>
        </w:r>
      </w:hyperlink>
      <w:r w:rsidRPr="0032190F">
        <w:rPr>
          <w:lang w:val="fr-FR"/>
        </w:rPr>
        <w:t>, anneaux, etc.) (Musée de Châlon-sur-Saône).</w:t>
      </w:r>
    </w:p>
    <w:p w14:paraId="6699FBEE" w14:textId="77777777" w:rsidR="00E94A09" w:rsidRPr="0032190F" w:rsidRDefault="00E94A09" w:rsidP="00242C0F">
      <w:pPr>
        <w:jc w:val="both"/>
        <w:rPr>
          <w:lang w:val="fr-FR"/>
        </w:rPr>
      </w:pPr>
    </w:p>
    <w:p w14:paraId="3C62C7E8" w14:textId="77777777" w:rsidR="00E94A09" w:rsidRPr="0032190F" w:rsidRDefault="00E94A09" w:rsidP="00426FF9">
      <w:pPr>
        <w:pStyle w:val="Heading1"/>
      </w:pPr>
      <w:bookmarkStart w:id="797" w:name="Sit_Piles_Gue"/>
      <w:r w:rsidRPr="0032190F">
        <w:t>PILES</w:t>
      </w:r>
      <w:r w:rsidR="002E4CDB" w:rsidRPr="0032190F">
        <w:t xml:space="preserve"> (GUE DES)</w:t>
      </w:r>
    </w:p>
    <w:bookmarkEnd w:id="797"/>
    <w:p w14:paraId="349BDF15" w14:textId="77777777" w:rsidR="00E94A09" w:rsidRPr="0032190F" w:rsidRDefault="00E94A09" w:rsidP="00242C0F">
      <w:pPr>
        <w:rPr>
          <w:lang w:val="fr-FR"/>
        </w:rPr>
      </w:pPr>
    </w:p>
    <w:p w14:paraId="5AC9ED43" w14:textId="41B4811C" w:rsidR="00E94A09" w:rsidRPr="0032190F" w:rsidRDefault="00E94A09" w:rsidP="002E4CDB">
      <w:pPr>
        <w:jc w:val="both"/>
        <w:rPr>
          <w:lang w:val="fr-FR"/>
        </w:rPr>
      </w:pPr>
      <w:r w:rsidRPr="0032190F">
        <w:rPr>
          <w:lang w:val="fr-FR"/>
        </w:rPr>
        <w:t xml:space="preserve">Le Gué des Piles (Saône-et-Loire) est un habitat du </w:t>
      </w:r>
      <w:r w:rsidR="00DE55E6">
        <w:rPr>
          <w:lang w:val="fr-FR"/>
        </w:rPr>
        <w:t>BF</w:t>
      </w:r>
      <w:r w:rsidRPr="0032190F">
        <w:rPr>
          <w:lang w:val="fr-FR"/>
        </w:rPr>
        <w:t xml:space="preserve"> (vers 900-800 aec). Dans le mobilier, on trouve une écuelle en céramique noire lustrée à fond ombiliqué, une pointe de </w:t>
      </w:r>
      <w:hyperlink r:id="rId1645" w:anchor="Typ_Arm_Lance" w:history="1">
        <w:r w:rsidR="00DE55E6" w:rsidRPr="00DE55E6">
          <w:rPr>
            <w:rStyle w:val="Hyperlink"/>
            <w:lang w:val="fr-FR"/>
          </w:rPr>
          <w:t>lance</w:t>
        </w:r>
      </w:hyperlink>
      <w:r w:rsidRPr="0032190F">
        <w:rPr>
          <w:lang w:val="fr-FR"/>
        </w:rPr>
        <w:t>, une hache à douilles et à flancs (Musée de Châlon-sur-Saône).</w:t>
      </w:r>
    </w:p>
    <w:p w14:paraId="0FA00BDE" w14:textId="77777777" w:rsidR="002E4CDB" w:rsidRPr="0032190F" w:rsidRDefault="002E4CDB" w:rsidP="002E4CDB">
      <w:pPr>
        <w:jc w:val="both"/>
        <w:rPr>
          <w:lang w:val="fr-FR"/>
        </w:rPr>
      </w:pPr>
      <w:r w:rsidRPr="0032190F">
        <w:rPr>
          <w:lang w:val="fr-FR"/>
        </w:rPr>
        <w:t xml:space="preserve">Habitat du </w:t>
      </w:r>
      <w:r w:rsidR="00DE55E6">
        <w:rPr>
          <w:lang w:val="fr-FR"/>
        </w:rPr>
        <w:t>BF</w:t>
      </w:r>
      <w:r w:rsidRPr="0032190F">
        <w:rPr>
          <w:lang w:val="fr-FR"/>
        </w:rPr>
        <w:t xml:space="preserve"> 3b (BIB T. Lachenal, Peit déj’ du labo ASM, 2016)</w:t>
      </w:r>
    </w:p>
    <w:p w14:paraId="09F4060A" w14:textId="77777777" w:rsidR="002E4CDB" w:rsidRPr="0032190F" w:rsidRDefault="002E4CDB" w:rsidP="002E4CDB">
      <w:pPr>
        <w:jc w:val="both"/>
        <w:rPr>
          <w:lang w:val="fr-FR"/>
        </w:rPr>
      </w:pPr>
    </w:p>
    <w:p w14:paraId="71985E8F" w14:textId="66414CB2" w:rsidR="002E4CDB" w:rsidRPr="0032190F" w:rsidRDefault="002E4CDB" w:rsidP="002E4CDB">
      <w:pPr>
        <w:jc w:val="both"/>
        <w:rPr>
          <w:lang w:val="fr-FR"/>
        </w:rPr>
      </w:pPr>
      <w:r w:rsidRPr="0032190F">
        <w:rPr>
          <w:lang w:val="fr-FR"/>
        </w:rPr>
        <w:t xml:space="preserve">v. </w:t>
      </w:r>
      <w:hyperlink r:id="rId1646" w:anchor="Sit_Motte" w:history="1">
        <w:r w:rsidRPr="0032190F">
          <w:rPr>
            <w:rStyle w:val="Hyperlink"/>
            <w:lang w:val="fr-FR"/>
          </w:rPr>
          <w:t>La Motte</w:t>
        </w:r>
      </w:hyperlink>
    </w:p>
    <w:p w14:paraId="7D70853D" w14:textId="77777777" w:rsidR="007868A3" w:rsidRPr="0032190F" w:rsidRDefault="007868A3" w:rsidP="00242C0F">
      <w:pPr>
        <w:rPr>
          <w:lang w:val="fr-FR"/>
        </w:rPr>
      </w:pPr>
    </w:p>
    <w:p w14:paraId="60B46793" w14:textId="77777777" w:rsidR="00E94A09" w:rsidRPr="0032190F" w:rsidRDefault="00E94A09" w:rsidP="00426FF9">
      <w:pPr>
        <w:pStyle w:val="Heading1"/>
      </w:pPr>
      <w:r w:rsidRPr="0032190F">
        <w:t>CHALON/LUX/SAINT MARCEL</w:t>
      </w:r>
    </w:p>
    <w:p w14:paraId="03F65A55" w14:textId="77777777" w:rsidR="00E94A09" w:rsidRPr="0032190F" w:rsidRDefault="00E94A09" w:rsidP="00242C0F">
      <w:pPr>
        <w:rPr>
          <w:lang w:val="fr-FR"/>
        </w:rPr>
      </w:pPr>
    </w:p>
    <w:p w14:paraId="1CF41FE2" w14:textId="77777777" w:rsidR="00E94A09" w:rsidRDefault="00E94A09" w:rsidP="00EA3CE2">
      <w:pPr>
        <w:jc w:val="both"/>
        <w:rPr>
          <w:lang w:val="fr-FR"/>
        </w:rPr>
      </w:pPr>
      <w:r w:rsidRPr="0032190F">
        <w:rPr>
          <w:lang w:val="fr-FR"/>
        </w:rPr>
        <w:t>Situé à Châlon-sur-Saône, c’est un gué (un chapelet de hauts fonds) d’une soixantaine de m de long de la Saône et ses abords qui montre un ensemble de vestiges s’étalant sur 5 millénaires (du Néolithique Moyen jusqu’à l’époque gauloise (Musée de Châlon-sur-Saône).</w:t>
      </w:r>
    </w:p>
    <w:p w14:paraId="5C77F2FF" w14:textId="77777777" w:rsidR="00EA3CE2" w:rsidRDefault="00EA3CE2" w:rsidP="00EA3CE2">
      <w:pPr>
        <w:jc w:val="both"/>
        <w:rPr>
          <w:lang w:val="fr-FR"/>
        </w:rPr>
      </w:pPr>
    </w:p>
    <w:p w14:paraId="00B20EEF" w14:textId="77777777" w:rsidR="00EA3CE2" w:rsidRDefault="00EA3CE2" w:rsidP="00426FF9">
      <w:pPr>
        <w:pStyle w:val="Heading1"/>
      </w:pPr>
      <w:bookmarkStart w:id="798" w:name="Sit_Lyon_Saone"/>
      <w:r>
        <w:t>LYON-SAONE</w:t>
      </w:r>
    </w:p>
    <w:bookmarkEnd w:id="798"/>
    <w:p w14:paraId="49F3A8B0" w14:textId="77777777" w:rsidR="00EA3CE2" w:rsidRDefault="00EA3CE2" w:rsidP="00EA3CE2">
      <w:pPr>
        <w:jc w:val="both"/>
        <w:rPr>
          <w:lang w:val="fr-FR"/>
        </w:rPr>
      </w:pPr>
    </w:p>
    <w:p w14:paraId="239B34D1" w14:textId="507662EC" w:rsidR="00EA3CE2" w:rsidRPr="0032190F" w:rsidRDefault="00000000" w:rsidP="00EA3CE2">
      <w:pPr>
        <w:jc w:val="both"/>
        <w:rPr>
          <w:lang w:val="fr-FR"/>
        </w:rPr>
      </w:pPr>
      <w:hyperlink r:id="rId1647" w:anchor="Cul_Mycenien_arm_epee" w:history="1">
        <w:r w:rsidR="00EA3CE2" w:rsidRPr="00EA3CE2">
          <w:rPr>
            <w:rStyle w:val="Hyperlink"/>
            <w:lang w:val="fr-FR"/>
          </w:rPr>
          <w:t>épée mycénienne</w:t>
        </w:r>
      </w:hyperlink>
      <w:r w:rsidR="00EA3CE2">
        <w:rPr>
          <w:lang w:val="fr-FR"/>
        </w:rPr>
        <w:t xml:space="preserve"> découverte dans la Saône à Lyon (BIB 3050) Epée de type Kreuzschwert de type1 variante 'e' selon la classification d'Imma Kilian Dirlmeier (BIB 3050) </w:t>
      </w:r>
    </w:p>
    <w:p w14:paraId="144602CE" w14:textId="77777777" w:rsidR="00E94A09" w:rsidRPr="0032190F" w:rsidRDefault="00E94A09" w:rsidP="00242C0F">
      <w:pPr>
        <w:rPr>
          <w:lang w:val="fr-FR"/>
        </w:rPr>
      </w:pPr>
    </w:p>
    <w:p w14:paraId="5CE65A3F" w14:textId="77777777" w:rsidR="00E94A09" w:rsidRPr="00E94A09" w:rsidRDefault="00E94A09" w:rsidP="00426FF9">
      <w:pPr>
        <w:pStyle w:val="Heading1"/>
      </w:pPr>
      <w:bookmarkStart w:id="799" w:name="Sit_Lyon_Bd_Perepherique_Nord"/>
      <w:r w:rsidRPr="00E94A09">
        <w:t>LYON BOULEVARD PEREPHERIQUE NORD</w:t>
      </w:r>
    </w:p>
    <w:bookmarkEnd w:id="799"/>
    <w:p w14:paraId="0C2112AF" w14:textId="77777777" w:rsidR="00E94A09" w:rsidRDefault="00E94A09" w:rsidP="00242C0F"/>
    <w:p w14:paraId="6BD67759" w14:textId="77777777" w:rsidR="00E94A09" w:rsidRDefault="00E94A09" w:rsidP="00242C0F"/>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76"/>
      </w:tblGrid>
      <w:tr w:rsidR="00E94A09" w14:paraId="23E946CC" w14:textId="77777777" w:rsidTr="00EA3CE2">
        <w:trPr>
          <w:jc w:val="center"/>
        </w:trPr>
        <w:tc>
          <w:tcPr>
            <w:tcW w:w="1776" w:type="dxa"/>
          </w:tcPr>
          <w:p w14:paraId="1DAD7EE1" w14:textId="77777777" w:rsidR="00E94A09" w:rsidRDefault="00EA3CE2" w:rsidP="00242C0F">
            <w:r>
              <w:t>BF</w:t>
            </w:r>
            <w:r w:rsidR="00E94A09">
              <w:t xml:space="preserve"> 1</w:t>
            </w:r>
          </w:p>
        </w:tc>
      </w:tr>
      <w:tr w:rsidR="00E94A09" w14:paraId="0B81EC92" w14:textId="77777777" w:rsidTr="00EA3CE2">
        <w:trPr>
          <w:jc w:val="center"/>
        </w:trPr>
        <w:tc>
          <w:tcPr>
            <w:tcW w:w="1776" w:type="dxa"/>
          </w:tcPr>
          <w:p w14:paraId="474DB768" w14:textId="77777777" w:rsidR="00E94A09" w:rsidRDefault="00EA3CE2" w:rsidP="00242C0F">
            <w:r>
              <w:lastRenderedPageBreak/>
              <w:t>BA</w:t>
            </w:r>
          </w:p>
        </w:tc>
      </w:tr>
      <w:tr w:rsidR="00E94A09" w14:paraId="23D4E7DF" w14:textId="77777777" w:rsidTr="00EA3CE2">
        <w:trPr>
          <w:jc w:val="center"/>
        </w:trPr>
        <w:tc>
          <w:tcPr>
            <w:tcW w:w="1776" w:type="dxa"/>
          </w:tcPr>
          <w:p w14:paraId="125D6413" w14:textId="77777777" w:rsidR="00E94A09" w:rsidRDefault="00E94A09" w:rsidP="00242C0F">
            <w:r>
              <w:t>Campaniforme</w:t>
            </w:r>
          </w:p>
        </w:tc>
      </w:tr>
      <w:tr w:rsidR="00E94A09" w14:paraId="0280B31B" w14:textId="77777777" w:rsidTr="00EA3CE2">
        <w:trPr>
          <w:jc w:val="center"/>
        </w:trPr>
        <w:tc>
          <w:tcPr>
            <w:tcW w:w="1776" w:type="dxa"/>
          </w:tcPr>
          <w:p w14:paraId="39D02DFA" w14:textId="77777777" w:rsidR="00E94A09" w:rsidRDefault="00E94A09" w:rsidP="00242C0F">
            <w:r>
              <w:t>NMB</w:t>
            </w:r>
          </w:p>
        </w:tc>
      </w:tr>
    </w:tbl>
    <w:p w14:paraId="1E63B9C6" w14:textId="77777777" w:rsidR="00E94A09" w:rsidRDefault="00E94A09" w:rsidP="00242C0F">
      <w:r>
        <w:t>(BIB 1646)</w:t>
      </w:r>
    </w:p>
    <w:p w14:paraId="72DAA5CA" w14:textId="77777777" w:rsidR="00E94A09" w:rsidRPr="0032190F" w:rsidRDefault="00E94A09" w:rsidP="00242C0F">
      <w:pPr>
        <w:rPr>
          <w:lang w:val="fr-FR"/>
        </w:rPr>
      </w:pPr>
      <w:r w:rsidRPr="0032190F">
        <w:rPr>
          <w:lang w:val="fr-FR"/>
        </w:rPr>
        <w:t>Campaniforme : bâtiment 18/20 m2, cuvette, fosse, structures à galet, peu de structures de conservation(BIB 1646)</w:t>
      </w:r>
    </w:p>
    <w:p w14:paraId="49172474" w14:textId="77777777" w:rsidR="00E94A09" w:rsidRPr="0032190F" w:rsidRDefault="00E94A09" w:rsidP="00242C0F">
      <w:pPr>
        <w:rPr>
          <w:lang w:val="fr-FR"/>
        </w:rPr>
      </w:pPr>
      <w:r w:rsidRPr="0032190F">
        <w:rPr>
          <w:lang w:val="fr-FR"/>
        </w:rPr>
        <w:t>.</w:t>
      </w:r>
    </w:p>
    <w:p w14:paraId="17DE498A" w14:textId="77777777" w:rsidR="00E94A09" w:rsidRPr="0032190F" w:rsidRDefault="00E94A09" w:rsidP="00242C0F">
      <w:pPr>
        <w:rPr>
          <w:lang w:val="fr-FR"/>
        </w:rPr>
      </w:pPr>
      <w:r w:rsidRPr="0032190F">
        <w:rPr>
          <w:lang w:val="fr-FR"/>
        </w:rPr>
        <w:t>Pour le nniveau Bronze ancien (1950-1850 aec): un bâtiment de 15/20 m2, fosse de calage à galets, clôture, silo, nombreuses structures de conservation. Le bâtiment B1 est consacré à l’habitat, le B2 est dédié au traitement des récoltes (restes de vannes, molettes).(BIB 1646)</w:t>
      </w:r>
    </w:p>
    <w:p w14:paraId="45B7ECFA" w14:textId="77777777" w:rsidR="00E94A09" w:rsidRPr="0032190F" w:rsidRDefault="00E94A09" w:rsidP="00242C0F">
      <w:pPr>
        <w:rPr>
          <w:lang w:val="fr-FR"/>
        </w:rPr>
      </w:pPr>
    </w:p>
    <w:p w14:paraId="3C0B155A" w14:textId="77777777" w:rsidR="00E94A09" w:rsidRPr="0032190F" w:rsidRDefault="00E94A09" w:rsidP="00242C0F">
      <w:pPr>
        <w:rPr>
          <w:lang w:val="fr-FR"/>
        </w:rPr>
      </w:pPr>
    </w:p>
    <w:p w14:paraId="103EF211" w14:textId="0406A306" w:rsidR="00E94A09" w:rsidRPr="0032190F" w:rsidRDefault="00E94A09" w:rsidP="00242C0F">
      <w:pPr>
        <w:rPr>
          <w:lang w:val="fr-FR"/>
        </w:rPr>
      </w:pPr>
      <w:r w:rsidRPr="0032190F">
        <w:rPr>
          <w:lang w:val="fr-FR"/>
        </w:rPr>
        <w:t xml:space="preserve">Le niveau le plus inférieur est polyphasé du Néolithique Moyen Bourguignon (NMB) et du </w:t>
      </w:r>
      <w:hyperlink r:id="rId1648" w:anchor="Cul_Campaniforme" w:history="1">
        <w:r w:rsidRPr="0032190F">
          <w:rPr>
            <w:rStyle w:val="Hyperlink"/>
            <w:lang w:val="fr-FR"/>
          </w:rPr>
          <w:t>Campaniforme</w:t>
        </w:r>
      </w:hyperlink>
      <w:r w:rsidRPr="0032190F">
        <w:rPr>
          <w:lang w:val="fr-FR"/>
        </w:rPr>
        <w:t>, vers 2600-2500 av. J.-C. (BIB 512 p. 258).</w:t>
      </w:r>
    </w:p>
    <w:p w14:paraId="59D93DE2" w14:textId="77777777" w:rsidR="00E94A09" w:rsidRPr="0032190F" w:rsidRDefault="00E94A09" w:rsidP="00242C0F">
      <w:pPr>
        <w:rPr>
          <w:lang w:val="fr-FR"/>
        </w:rPr>
      </w:pPr>
    </w:p>
    <w:p w14:paraId="7E27DA6B" w14:textId="77777777" w:rsidR="00E94A09" w:rsidRPr="0032190F" w:rsidRDefault="00E94A09" w:rsidP="00242C0F">
      <w:pPr>
        <w:rPr>
          <w:lang w:val="fr-FR"/>
        </w:rPr>
      </w:pPr>
      <w:r w:rsidRPr="0032190F">
        <w:rPr>
          <w:lang w:val="fr-FR"/>
        </w:rPr>
        <w:t>Périodisation du Bronze en trois phases :</w:t>
      </w:r>
    </w:p>
    <w:p w14:paraId="59F33A79" w14:textId="77777777" w:rsidR="00E94A09" w:rsidRPr="0032190F" w:rsidRDefault="00E94A09"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49"/>
      </w:tblGrid>
      <w:tr w:rsidR="00E94A09" w14:paraId="0867868A" w14:textId="77777777" w:rsidTr="00127E44">
        <w:trPr>
          <w:jc w:val="center"/>
        </w:trPr>
        <w:tc>
          <w:tcPr>
            <w:tcW w:w="0" w:type="auto"/>
          </w:tcPr>
          <w:p w14:paraId="63171AAF" w14:textId="77777777" w:rsidR="00E94A09" w:rsidRDefault="00E94A09" w:rsidP="00242C0F">
            <w:r>
              <w:t>Bronze final 1</w:t>
            </w:r>
          </w:p>
        </w:tc>
      </w:tr>
      <w:tr w:rsidR="00E94A09" w14:paraId="6ED1C375" w14:textId="77777777" w:rsidTr="00127E44">
        <w:trPr>
          <w:jc w:val="center"/>
        </w:trPr>
        <w:tc>
          <w:tcPr>
            <w:tcW w:w="0" w:type="auto"/>
          </w:tcPr>
          <w:p w14:paraId="06A1233E" w14:textId="77777777" w:rsidR="00E94A09" w:rsidRDefault="00E94A09" w:rsidP="00242C0F">
            <w:r>
              <w:t>Bronze ancien supérieur</w:t>
            </w:r>
          </w:p>
        </w:tc>
      </w:tr>
      <w:tr w:rsidR="00E94A09" w14:paraId="59327ED8" w14:textId="77777777" w:rsidTr="00127E44">
        <w:trPr>
          <w:jc w:val="center"/>
        </w:trPr>
        <w:tc>
          <w:tcPr>
            <w:tcW w:w="0" w:type="auto"/>
          </w:tcPr>
          <w:p w14:paraId="004459B7" w14:textId="77777777" w:rsidR="00E94A09" w:rsidRDefault="00E94A09" w:rsidP="00242C0F">
            <w:r>
              <w:t>Bronze ancien inférieur</w:t>
            </w:r>
          </w:p>
        </w:tc>
      </w:tr>
    </w:tbl>
    <w:p w14:paraId="01391B9C" w14:textId="77777777" w:rsidR="00E94A09" w:rsidRDefault="00E94A09" w:rsidP="00242C0F">
      <w:r>
        <w:t>(BIB 512 p. 258)</w:t>
      </w:r>
    </w:p>
    <w:p w14:paraId="06E4EA32" w14:textId="77777777" w:rsidR="00E94A09" w:rsidRDefault="00E94A09" w:rsidP="00242C0F"/>
    <w:p w14:paraId="16F92E53" w14:textId="77777777" w:rsidR="00E94A09" w:rsidRPr="0032190F" w:rsidRDefault="00E94A09" w:rsidP="00242C0F">
      <w:pPr>
        <w:rPr>
          <w:lang w:val="fr-FR"/>
        </w:rPr>
      </w:pPr>
      <w:r w:rsidRPr="0032190F">
        <w:rPr>
          <w:lang w:val="fr-FR"/>
        </w:rPr>
        <w:t>Deux dates isolées attestent d’une fréquentation vers 2190-2030av. J.-C. auxquelles on peut rattacher quelques pièces découvertes hors contexte marquant une évolution ultime des productions campaniformes (BIB 512 p. 258).</w:t>
      </w:r>
    </w:p>
    <w:p w14:paraId="7072E0EE" w14:textId="67AF3525" w:rsidR="00E94A09" w:rsidRPr="0032190F" w:rsidRDefault="00E94A09" w:rsidP="00242C0F">
      <w:pPr>
        <w:rPr>
          <w:lang w:val="fr-FR"/>
        </w:rPr>
      </w:pPr>
      <w:r w:rsidRPr="0032190F">
        <w:rPr>
          <w:lang w:val="fr-FR"/>
        </w:rPr>
        <w:t xml:space="preserve">Un horizon intermédiaire du </w:t>
      </w:r>
      <w:hyperlink r:id="rId1649" w:anchor="Cul_Bronze_Ancien" w:history="1">
        <w:r w:rsidRPr="0032190F">
          <w:rPr>
            <w:rStyle w:val="Hyperlink"/>
            <w:lang w:val="fr-FR"/>
          </w:rPr>
          <w:t>Bronze ancien</w:t>
        </w:r>
      </w:hyperlink>
      <w:r w:rsidRPr="0032190F">
        <w:rPr>
          <w:lang w:val="fr-FR"/>
        </w:rPr>
        <w:t xml:space="preserve"> daté de vers 1930-1800av. J.-C. (BIB 512 p. 258).</w:t>
      </w:r>
    </w:p>
    <w:p w14:paraId="022C0A8E" w14:textId="77777777" w:rsidR="00E94A09" w:rsidRPr="0032190F" w:rsidRDefault="00E94A09" w:rsidP="00242C0F">
      <w:pPr>
        <w:rPr>
          <w:lang w:val="fr-FR"/>
        </w:rPr>
      </w:pPr>
      <w:r w:rsidRPr="0032190F">
        <w:rPr>
          <w:lang w:val="fr-FR"/>
        </w:rPr>
        <w:t>Un horizon supérieur du Bronze final 1 (BIB 512 p. 258).</w:t>
      </w:r>
    </w:p>
    <w:p w14:paraId="6E9D9DA9" w14:textId="77777777" w:rsidR="00E94A09" w:rsidRPr="0032190F" w:rsidRDefault="00E94A09" w:rsidP="00242C0F">
      <w:pPr>
        <w:rPr>
          <w:lang w:val="fr-FR"/>
        </w:rPr>
      </w:pPr>
    </w:p>
    <w:p w14:paraId="2FB63F74" w14:textId="77777777" w:rsidR="004C0297" w:rsidRPr="0032190F" w:rsidRDefault="004C0297" w:rsidP="00426FF9">
      <w:pPr>
        <w:pStyle w:val="Heading1"/>
      </w:pPr>
      <w:bookmarkStart w:id="800" w:name="Sit_Roynac_Serre"/>
      <w:r w:rsidRPr="0032190F">
        <w:t xml:space="preserve">ROYNAC LE SERRE </w:t>
      </w:r>
    </w:p>
    <w:bookmarkEnd w:id="800"/>
    <w:p w14:paraId="7A807E4C" w14:textId="49D39098" w:rsidR="00364711" w:rsidRPr="005472E1" w:rsidRDefault="00364711" w:rsidP="00242C0F">
      <w:pPr>
        <w:jc w:val="both"/>
        <w:rPr>
          <w:sz w:val="20"/>
          <w:lang w:val="fr-FR"/>
        </w:rPr>
      </w:pPr>
      <w:r w:rsidRPr="005472E1">
        <w:rPr>
          <w:sz w:val="20"/>
          <w:lang w:val="fr-FR"/>
        </w:rPr>
        <w:t>établissement de plein air du Serre</w:t>
      </w:r>
    </w:p>
    <w:p w14:paraId="578C728E" w14:textId="77777777" w:rsidR="00364711" w:rsidRPr="0032190F" w:rsidRDefault="00364711" w:rsidP="00242C0F">
      <w:pPr>
        <w:jc w:val="both"/>
        <w:rPr>
          <w:lang w:val="fr-FR"/>
        </w:rPr>
      </w:pPr>
    </w:p>
    <w:p w14:paraId="73FDA6B3" w14:textId="2EEF38A5" w:rsidR="004C0297" w:rsidRPr="0032190F" w:rsidRDefault="004C0297" w:rsidP="00242C0F">
      <w:pPr>
        <w:jc w:val="both"/>
        <w:rPr>
          <w:lang w:val="fr-FR"/>
        </w:rPr>
      </w:pPr>
      <w:r w:rsidRPr="0032190F">
        <w:rPr>
          <w:lang w:val="fr-FR"/>
        </w:rPr>
        <w:t xml:space="preserve">Le site de Roynac le Serre 1 livré une séquence stratigraphique illustrant le passage du Néolithique final au </w:t>
      </w:r>
      <w:hyperlink r:id="rId1650" w:anchor="Cul_Bronze_Ancien" w:history="1">
        <w:r w:rsidR="00364711">
          <w:rPr>
            <w:rStyle w:val="Hyperlink"/>
            <w:lang w:val="fr-FR"/>
          </w:rPr>
          <w:t>BA</w:t>
        </w:r>
      </w:hyperlink>
      <w:r w:rsidRPr="0032190F">
        <w:rPr>
          <w:lang w:val="fr-FR"/>
        </w:rPr>
        <w:t>, avec, pour ce dernier une datation de 2150 av. J.-C. (BIB 1318 p. 243)</w:t>
      </w:r>
    </w:p>
    <w:p w14:paraId="64F11A09" w14:textId="77777777" w:rsidR="006929C5" w:rsidRPr="0032190F" w:rsidRDefault="006929C5" w:rsidP="00242C0F">
      <w:pPr>
        <w:jc w:val="both"/>
        <w:rPr>
          <w:lang w:val="fr-FR"/>
        </w:rPr>
      </w:pPr>
    </w:p>
    <w:p w14:paraId="1080B299" w14:textId="77777777" w:rsidR="00E94A09" w:rsidRPr="0032190F" w:rsidRDefault="00E94A09" w:rsidP="00242C0F">
      <w:pPr>
        <w:jc w:val="both"/>
        <w:rPr>
          <w:lang w:val="fr-FR"/>
        </w:rPr>
      </w:pPr>
      <w:r w:rsidRPr="0032190F">
        <w:rPr>
          <w:lang w:val="fr-FR"/>
        </w:rPr>
        <w:t>La structure 1 est un habitat campaniforme de 60 m2 (~12 x 5 m) identifiable au sol par les trous de poteaux) (BIB 1646)</w:t>
      </w:r>
    </w:p>
    <w:p w14:paraId="34505D91" w14:textId="3D305ACC" w:rsidR="00E94A09" w:rsidRPr="0032190F" w:rsidRDefault="00E94A09" w:rsidP="00242C0F">
      <w:pPr>
        <w:jc w:val="both"/>
        <w:rPr>
          <w:lang w:val="fr-FR"/>
        </w:rPr>
      </w:pPr>
      <w:r w:rsidRPr="0032190F">
        <w:rPr>
          <w:lang w:val="fr-FR"/>
        </w:rPr>
        <w:t xml:space="preserve">Pour les niveaux </w:t>
      </w:r>
      <w:r w:rsidR="0007541A">
        <w:rPr>
          <w:lang w:val="fr-FR"/>
        </w:rPr>
        <w:t>BA</w:t>
      </w:r>
      <w:r w:rsidRPr="0032190F">
        <w:rPr>
          <w:lang w:val="fr-FR"/>
        </w:rPr>
        <w:t xml:space="preserve"> on trouve des clotûres, bâtiments, </w:t>
      </w:r>
      <w:hyperlink r:id="rId1651" w:anchor="Cul_Neo__econom_stockage_agr_silo" w:history="1">
        <w:r w:rsidR="0007541A" w:rsidRPr="0007541A">
          <w:rPr>
            <w:rStyle w:val="Hyperlink"/>
            <w:lang w:val="fr-FR"/>
          </w:rPr>
          <w:t>silos</w:t>
        </w:r>
      </w:hyperlink>
      <w:r w:rsidR="0007541A" w:rsidRPr="0007541A">
        <w:rPr>
          <w:lang w:val="fr-FR"/>
        </w:rPr>
        <w:t xml:space="preserve"> </w:t>
      </w:r>
      <w:r w:rsidRPr="0032190F">
        <w:rPr>
          <w:lang w:val="fr-FR"/>
        </w:rPr>
        <w:t xml:space="preserve">(BIB 1646). La disposition des édifices montre une symétrie. Les unités, formée, par un habitat (grand rectangle) et un grenier (petit carré), sont disposées tête-bêches (les habitations sont soulignées : </w:t>
      </w:r>
      <w:r w:rsidRPr="0032190F">
        <w:rPr>
          <w:u w:val="single"/>
          <w:lang w:val="fr-FR"/>
        </w:rPr>
        <w:t>St. 6</w:t>
      </w:r>
      <w:r w:rsidRPr="0032190F">
        <w:rPr>
          <w:lang w:val="fr-FR"/>
        </w:rPr>
        <w:t xml:space="preserve"> + St. 7 ; St. 2 + </w:t>
      </w:r>
      <w:r w:rsidRPr="0032190F">
        <w:rPr>
          <w:u w:val="single"/>
          <w:lang w:val="fr-FR"/>
        </w:rPr>
        <w:t>St. 3</w:t>
      </w:r>
      <w:r w:rsidRPr="0032190F">
        <w:rPr>
          <w:lang w:val="fr-FR"/>
        </w:rPr>
        <w:t>).(BIB 1646) Pour J. Vital, cela serait à rapprocher de la disposition des inhumations du Cordé (BIB 1646)</w:t>
      </w:r>
    </w:p>
    <w:p w14:paraId="0A22502E" w14:textId="77777777" w:rsidR="00E94A09" w:rsidRPr="0032190F" w:rsidRDefault="00E94A09" w:rsidP="00242C0F">
      <w:pPr>
        <w:jc w:val="both"/>
        <w:rPr>
          <w:lang w:val="fr-FR"/>
        </w:rPr>
      </w:pPr>
      <w:r w:rsidRPr="0032190F">
        <w:rPr>
          <w:lang w:val="fr-FR"/>
        </w:rPr>
        <w:t>Vers 2150-1950 aec, la céramique médio-rhodanienne relève d’influences orientales (Campaniforme + Cordé oriental)</w:t>
      </w:r>
      <w:r w:rsidR="00C613C9" w:rsidRPr="0032190F">
        <w:rPr>
          <w:lang w:val="fr-FR"/>
        </w:rPr>
        <w:t xml:space="preserve"> mais on ne trouve pas en Suisse (mitoyenne) les indices de cette transition(BIB 1646). Pour cette période, on trouve es rondelles circulaires à motifs rayonnants (comme à Brotlibidole et Singen). Ce sont des découvertes septentrional alors que c’est le SE de la France qui reçoit ces artefacts d’inspiration orientale (BIB 1646)</w:t>
      </w:r>
    </w:p>
    <w:p w14:paraId="616AB9A5" w14:textId="77777777" w:rsidR="00E94A09" w:rsidRPr="0032190F" w:rsidRDefault="00E94A09" w:rsidP="00242C0F">
      <w:pPr>
        <w:jc w:val="both"/>
        <w:rPr>
          <w:lang w:val="fr-FR"/>
        </w:rPr>
      </w:pPr>
    </w:p>
    <w:p w14:paraId="5660CCFA" w14:textId="77777777" w:rsidR="006929C5" w:rsidRPr="0032190F" w:rsidRDefault="006929C5" w:rsidP="00242C0F">
      <w:pPr>
        <w:jc w:val="both"/>
        <w:rPr>
          <w:lang w:val="fr-FR"/>
        </w:rPr>
      </w:pPr>
      <w:r w:rsidRPr="0032190F">
        <w:rPr>
          <w:lang w:val="fr-FR"/>
        </w:rPr>
        <w:t>Ce gisement occupe la partie orientale d’unpaléovallon qui alimente un affluent de rive gauche du</w:t>
      </w:r>
    </w:p>
    <w:p w14:paraId="5AA46B16" w14:textId="4E2109FE" w:rsidR="006929C5" w:rsidRDefault="006929C5" w:rsidP="00242C0F">
      <w:pPr>
        <w:jc w:val="both"/>
      </w:pPr>
      <w:r w:rsidRPr="0032190F">
        <w:rPr>
          <w:lang w:val="fr-FR"/>
        </w:rPr>
        <w:t xml:space="preserve">Rhône qui traverse le bassin de Valdaine (Vital </w:t>
      </w:r>
      <w:r w:rsidRPr="0032190F">
        <w:rPr>
          <w:i/>
          <w:iCs/>
          <w:lang w:val="fr-FR"/>
        </w:rPr>
        <w:t>et alii</w:t>
      </w:r>
      <w:r w:rsidRPr="0032190F">
        <w:rPr>
          <w:lang w:val="fr-FR"/>
        </w:rPr>
        <w:t xml:space="preserve">1999, 2002c). Il a été fouillé sur une surface variant de4000 à </w:t>
      </w:r>
      <w:smartTag w:uri="urn:schemas-microsoft-com:office:smarttags" w:element="metricconverter">
        <w:smartTagPr>
          <w:attr w:name="ProductID" w:val="6000 m2"/>
        </w:smartTagPr>
        <w:r w:rsidRPr="0032190F">
          <w:rPr>
            <w:lang w:val="fr-FR"/>
          </w:rPr>
          <w:t>6000 m</w:t>
        </w:r>
        <w:r w:rsidRPr="0032190F">
          <w:rPr>
            <w:vertAlign w:val="superscript"/>
            <w:lang w:val="fr-FR"/>
          </w:rPr>
          <w:t>2</w:t>
        </w:r>
      </w:smartTag>
      <w:r w:rsidRPr="0032190F">
        <w:rPr>
          <w:lang w:val="fr-FR"/>
        </w:rPr>
        <w:t xml:space="preserve"> suivant les niveaux considérés. Laséquence sédimentaire, très dilatée sur </w:t>
      </w:r>
      <w:r w:rsidRPr="0032190F">
        <w:rPr>
          <w:lang w:val="fr-FR"/>
        </w:rPr>
        <w:lastRenderedPageBreak/>
        <w:t>5 mètres d’épaisseur,montre dans sa partie sommitale trois surfacesarchéologiques des âges des Métaux. La plus ancienneest la surface 3</w:t>
      </w:r>
      <w:r w:rsidR="005977C3" w:rsidRPr="0032190F">
        <w:rPr>
          <w:lang w:val="fr-FR"/>
        </w:rPr>
        <w:t xml:space="preserve"> (S3)</w:t>
      </w:r>
      <w:r w:rsidRPr="0032190F">
        <w:rPr>
          <w:lang w:val="fr-FR"/>
        </w:rPr>
        <w:t xml:space="preserve">, vers 2450-2350 av. J.-C., quifournit un mobilier </w:t>
      </w:r>
      <w:hyperlink r:id="rId1652" w:anchor="Cul_Campaniforme" w:history="1">
        <w:r w:rsidR="00E94A09" w:rsidRPr="0032190F">
          <w:rPr>
            <w:rStyle w:val="Hyperlink"/>
            <w:lang w:val="fr-FR"/>
          </w:rPr>
          <w:t>Campaniforme</w:t>
        </w:r>
      </w:hyperlink>
      <w:r w:rsidRPr="0032190F">
        <w:rPr>
          <w:lang w:val="fr-FR"/>
        </w:rPr>
        <w:t xml:space="preserve">rhodano-provençal.La suivante, surface 2, Campaniforme également, dansle 23e s. av. J.-C., livre des témoins architecturaux. Laformation sommitale, surface 1 polyphasée entre 2200et 1700 av. </w:t>
      </w:r>
      <w:r w:rsidRPr="006929C5">
        <w:t>J.-C., appartient au Bronze ancien</w:t>
      </w:r>
      <w:r>
        <w:t xml:space="preserve"> (BIB 1392 p. 18).</w:t>
      </w:r>
    </w:p>
    <w:p w14:paraId="70AD03C8" w14:textId="77777777" w:rsidR="006929C5" w:rsidRDefault="006929C5" w:rsidP="00242C0F">
      <w:pPr>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78"/>
        <w:gridCol w:w="1566"/>
        <w:gridCol w:w="616"/>
        <w:gridCol w:w="2171"/>
        <w:gridCol w:w="1716"/>
      </w:tblGrid>
      <w:tr w:rsidR="005977C3" w:rsidRPr="002541D8" w14:paraId="6E334569" w14:textId="77777777">
        <w:trPr>
          <w:jc w:val="center"/>
        </w:trPr>
        <w:tc>
          <w:tcPr>
            <w:tcW w:w="0" w:type="auto"/>
            <w:vAlign w:val="center"/>
          </w:tcPr>
          <w:p w14:paraId="3876F2DD" w14:textId="77777777" w:rsidR="005977C3" w:rsidRPr="00DB5974" w:rsidRDefault="005977C3" w:rsidP="00242C0F">
            <w:pPr>
              <w:jc w:val="center"/>
              <w:rPr>
                <w:sz w:val="20"/>
                <w:szCs w:val="20"/>
              </w:rPr>
            </w:pPr>
            <w:r w:rsidRPr="00DB5974">
              <w:rPr>
                <w:sz w:val="20"/>
                <w:szCs w:val="20"/>
              </w:rPr>
              <w:t>S 1</w:t>
            </w:r>
          </w:p>
        </w:tc>
        <w:tc>
          <w:tcPr>
            <w:tcW w:w="0" w:type="auto"/>
            <w:vAlign w:val="center"/>
          </w:tcPr>
          <w:p w14:paraId="464FCEA5" w14:textId="77777777" w:rsidR="005977C3" w:rsidRPr="00DB5974" w:rsidRDefault="005977C3" w:rsidP="00242C0F">
            <w:pPr>
              <w:jc w:val="center"/>
              <w:rPr>
                <w:sz w:val="20"/>
                <w:szCs w:val="20"/>
              </w:rPr>
            </w:pPr>
            <w:r w:rsidRPr="00DB5974">
              <w:rPr>
                <w:sz w:val="20"/>
                <w:szCs w:val="20"/>
              </w:rPr>
              <w:t>Bronze ancien</w:t>
            </w:r>
          </w:p>
        </w:tc>
        <w:tc>
          <w:tcPr>
            <w:tcW w:w="0" w:type="auto"/>
            <w:vAlign w:val="center"/>
          </w:tcPr>
          <w:p w14:paraId="7EB758EB" w14:textId="77777777" w:rsidR="005977C3" w:rsidRPr="00DB5974" w:rsidRDefault="005977C3" w:rsidP="00242C0F">
            <w:pPr>
              <w:jc w:val="center"/>
              <w:rPr>
                <w:sz w:val="20"/>
                <w:szCs w:val="20"/>
              </w:rPr>
            </w:pPr>
            <w:r w:rsidRPr="00DB5974">
              <w:rPr>
                <w:sz w:val="20"/>
                <w:szCs w:val="20"/>
              </w:rPr>
              <w:t>1700</w:t>
            </w:r>
          </w:p>
          <w:p w14:paraId="5ADB2C6D" w14:textId="77777777" w:rsidR="005977C3" w:rsidRPr="00DB5974" w:rsidRDefault="005977C3" w:rsidP="00242C0F">
            <w:pPr>
              <w:jc w:val="center"/>
              <w:rPr>
                <w:sz w:val="20"/>
                <w:szCs w:val="20"/>
              </w:rPr>
            </w:pPr>
            <w:r w:rsidRPr="00DB5974">
              <w:rPr>
                <w:sz w:val="20"/>
                <w:szCs w:val="20"/>
              </w:rPr>
              <w:t>2150</w:t>
            </w:r>
          </w:p>
        </w:tc>
        <w:tc>
          <w:tcPr>
            <w:tcW w:w="0" w:type="auto"/>
            <w:vAlign w:val="center"/>
          </w:tcPr>
          <w:p w14:paraId="25443195" w14:textId="77777777" w:rsidR="005977C3" w:rsidRPr="0032190F" w:rsidRDefault="005977C3" w:rsidP="00242C0F">
            <w:pPr>
              <w:jc w:val="center"/>
              <w:rPr>
                <w:sz w:val="20"/>
                <w:szCs w:val="20"/>
                <w:lang w:val="fr-FR"/>
              </w:rPr>
            </w:pPr>
            <w:r w:rsidRPr="0032190F">
              <w:rPr>
                <w:sz w:val="20"/>
                <w:szCs w:val="20"/>
                <w:lang w:val="fr-FR"/>
              </w:rPr>
              <w:t>concentration des</w:t>
            </w:r>
          </w:p>
          <w:p w14:paraId="442EEEC1" w14:textId="77777777" w:rsidR="005977C3" w:rsidRPr="0032190F" w:rsidRDefault="005977C3" w:rsidP="00242C0F">
            <w:pPr>
              <w:jc w:val="center"/>
              <w:rPr>
                <w:sz w:val="20"/>
                <w:szCs w:val="20"/>
                <w:lang w:val="fr-FR"/>
              </w:rPr>
            </w:pPr>
            <w:r w:rsidRPr="0032190F">
              <w:rPr>
                <w:sz w:val="20"/>
                <w:szCs w:val="20"/>
                <w:lang w:val="fr-FR"/>
              </w:rPr>
              <w:t>dates entre 2100 et 1950</w:t>
            </w:r>
          </w:p>
        </w:tc>
        <w:tc>
          <w:tcPr>
            <w:tcW w:w="0" w:type="auto"/>
            <w:vAlign w:val="center"/>
          </w:tcPr>
          <w:p w14:paraId="578A42D8" w14:textId="77777777" w:rsidR="005977C3" w:rsidRPr="0032190F" w:rsidRDefault="005977C3" w:rsidP="00242C0F">
            <w:pPr>
              <w:jc w:val="center"/>
              <w:rPr>
                <w:sz w:val="20"/>
                <w:szCs w:val="20"/>
                <w:lang w:val="fr-FR"/>
              </w:rPr>
            </w:pPr>
          </w:p>
        </w:tc>
      </w:tr>
      <w:tr w:rsidR="005977C3" w:rsidRPr="00DB5974" w14:paraId="7A739B12" w14:textId="77777777">
        <w:trPr>
          <w:jc w:val="center"/>
        </w:trPr>
        <w:tc>
          <w:tcPr>
            <w:tcW w:w="0" w:type="auto"/>
            <w:vAlign w:val="center"/>
          </w:tcPr>
          <w:p w14:paraId="3FFAD165" w14:textId="77777777" w:rsidR="005977C3" w:rsidRPr="00DB5974" w:rsidRDefault="005977C3" w:rsidP="00242C0F">
            <w:pPr>
              <w:jc w:val="center"/>
              <w:rPr>
                <w:sz w:val="20"/>
                <w:szCs w:val="20"/>
              </w:rPr>
            </w:pPr>
            <w:r w:rsidRPr="00DB5974">
              <w:rPr>
                <w:sz w:val="20"/>
                <w:szCs w:val="20"/>
              </w:rPr>
              <w:t>S 2</w:t>
            </w:r>
          </w:p>
        </w:tc>
        <w:tc>
          <w:tcPr>
            <w:tcW w:w="0" w:type="auto"/>
            <w:vAlign w:val="center"/>
          </w:tcPr>
          <w:p w14:paraId="143FDA19" w14:textId="77777777" w:rsidR="005977C3" w:rsidRPr="00DB5974" w:rsidRDefault="005977C3" w:rsidP="00242C0F">
            <w:pPr>
              <w:jc w:val="center"/>
              <w:rPr>
                <w:sz w:val="20"/>
                <w:szCs w:val="20"/>
              </w:rPr>
            </w:pPr>
            <w:r w:rsidRPr="00DB5974">
              <w:rPr>
                <w:sz w:val="20"/>
                <w:szCs w:val="20"/>
              </w:rPr>
              <w:t>Campaniforme 3</w:t>
            </w:r>
          </w:p>
        </w:tc>
        <w:tc>
          <w:tcPr>
            <w:tcW w:w="0" w:type="auto"/>
            <w:vAlign w:val="center"/>
          </w:tcPr>
          <w:p w14:paraId="709EB2B7" w14:textId="77777777" w:rsidR="005977C3" w:rsidRPr="00DB5974" w:rsidRDefault="005977C3" w:rsidP="00242C0F">
            <w:pPr>
              <w:jc w:val="center"/>
              <w:rPr>
                <w:sz w:val="20"/>
                <w:szCs w:val="20"/>
              </w:rPr>
            </w:pPr>
            <w:r w:rsidRPr="00DB5974">
              <w:rPr>
                <w:sz w:val="20"/>
                <w:szCs w:val="20"/>
              </w:rPr>
              <w:t>2200</w:t>
            </w:r>
          </w:p>
          <w:p w14:paraId="133B1B2E" w14:textId="77777777" w:rsidR="005977C3" w:rsidRPr="00DB5974" w:rsidRDefault="005977C3" w:rsidP="00242C0F">
            <w:pPr>
              <w:jc w:val="center"/>
              <w:rPr>
                <w:sz w:val="20"/>
                <w:szCs w:val="20"/>
              </w:rPr>
            </w:pPr>
            <w:r w:rsidRPr="00DB5974">
              <w:rPr>
                <w:sz w:val="20"/>
                <w:szCs w:val="20"/>
              </w:rPr>
              <w:t>2300</w:t>
            </w:r>
          </w:p>
        </w:tc>
        <w:tc>
          <w:tcPr>
            <w:tcW w:w="0" w:type="auto"/>
            <w:vAlign w:val="center"/>
          </w:tcPr>
          <w:p w14:paraId="5D8E818F" w14:textId="77777777" w:rsidR="005977C3" w:rsidRPr="00DB5974" w:rsidRDefault="005977C3" w:rsidP="00242C0F">
            <w:pPr>
              <w:jc w:val="center"/>
              <w:rPr>
                <w:sz w:val="20"/>
                <w:szCs w:val="20"/>
              </w:rPr>
            </w:pPr>
          </w:p>
        </w:tc>
        <w:tc>
          <w:tcPr>
            <w:tcW w:w="0" w:type="auto"/>
            <w:vAlign w:val="center"/>
          </w:tcPr>
          <w:p w14:paraId="3F0D4096" w14:textId="77777777" w:rsidR="005977C3" w:rsidRPr="00DB5974" w:rsidRDefault="005977C3" w:rsidP="00242C0F">
            <w:pPr>
              <w:jc w:val="center"/>
              <w:rPr>
                <w:sz w:val="20"/>
                <w:szCs w:val="20"/>
              </w:rPr>
            </w:pPr>
          </w:p>
        </w:tc>
      </w:tr>
      <w:tr w:rsidR="005977C3" w:rsidRPr="00DB5974" w14:paraId="297AC85A" w14:textId="77777777">
        <w:trPr>
          <w:jc w:val="center"/>
        </w:trPr>
        <w:tc>
          <w:tcPr>
            <w:tcW w:w="0" w:type="auto"/>
            <w:vAlign w:val="center"/>
          </w:tcPr>
          <w:p w14:paraId="401106E9" w14:textId="77777777" w:rsidR="005977C3" w:rsidRPr="00DB5974" w:rsidRDefault="005977C3" w:rsidP="00242C0F">
            <w:pPr>
              <w:jc w:val="center"/>
              <w:rPr>
                <w:sz w:val="20"/>
                <w:szCs w:val="20"/>
              </w:rPr>
            </w:pPr>
            <w:r w:rsidRPr="00DB5974">
              <w:rPr>
                <w:sz w:val="20"/>
                <w:szCs w:val="20"/>
              </w:rPr>
              <w:t>S 3</w:t>
            </w:r>
          </w:p>
        </w:tc>
        <w:tc>
          <w:tcPr>
            <w:tcW w:w="0" w:type="auto"/>
            <w:vAlign w:val="center"/>
          </w:tcPr>
          <w:p w14:paraId="6842FEC5" w14:textId="77777777" w:rsidR="005977C3" w:rsidRPr="00DB5974" w:rsidRDefault="005977C3" w:rsidP="00242C0F">
            <w:pPr>
              <w:jc w:val="center"/>
              <w:rPr>
                <w:sz w:val="20"/>
                <w:szCs w:val="20"/>
              </w:rPr>
            </w:pPr>
            <w:r w:rsidRPr="00DB5974">
              <w:rPr>
                <w:sz w:val="20"/>
                <w:szCs w:val="20"/>
              </w:rPr>
              <w:t>Campaniforme 3</w:t>
            </w:r>
          </w:p>
        </w:tc>
        <w:tc>
          <w:tcPr>
            <w:tcW w:w="0" w:type="auto"/>
            <w:vAlign w:val="center"/>
          </w:tcPr>
          <w:p w14:paraId="6D34BB82" w14:textId="77777777" w:rsidR="005977C3" w:rsidRPr="00DB5974" w:rsidRDefault="005977C3" w:rsidP="00242C0F">
            <w:pPr>
              <w:jc w:val="center"/>
              <w:rPr>
                <w:sz w:val="20"/>
                <w:szCs w:val="20"/>
              </w:rPr>
            </w:pPr>
            <w:r w:rsidRPr="00DB5974">
              <w:rPr>
                <w:sz w:val="20"/>
                <w:szCs w:val="20"/>
              </w:rPr>
              <w:t>2350</w:t>
            </w:r>
          </w:p>
          <w:p w14:paraId="1B0A524E" w14:textId="77777777" w:rsidR="005977C3" w:rsidRPr="00DB5974" w:rsidRDefault="005977C3" w:rsidP="00242C0F">
            <w:pPr>
              <w:jc w:val="center"/>
              <w:rPr>
                <w:sz w:val="20"/>
                <w:szCs w:val="20"/>
              </w:rPr>
            </w:pPr>
            <w:r w:rsidRPr="00DB5974">
              <w:rPr>
                <w:sz w:val="20"/>
                <w:szCs w:val="20"/>
              </w:rPr>
              <w:t>2450</w:t>
            </w:r>
          </w:p>
        </w:tc>
        <w:tc>
          <w:tcPr>
            <w:tcW w:w="0" w:type="auto"/>
            <w:vAlign w:val="center"/>
          </w:tcPr>
          <w:p w14:paraId="76043959" w14:textId="77777777" w:rsidR="005977C3" w:rsidRPr="00DB5974" w:rsidRDefault="005977C3" w:rsidP="00242C0F">
            <w:pPr>
              <w:jc w:val="center"/>
              <w:rPr>
                <w:sz w:val="20"/>
                <w:szCs w:val="20"/>
              </w:rPr>
            </w:pPr>
          </w:p>
        </w:tc>
        <w:tc>
          <w:tcPr>
            <w:tcW w:w="0" w:type="auto"/>
            <w:vAlign w:val="center"/>
          </w:tcPr>
          <w:p w14:paraId="1B190252" w14:textId="1C326FD5" w:rsidR="005977C3" w:rsidRPr="00DB5974" w:rsidRDefault="005977C3" w:rsidP="00242C0F">
            <w:pPr>
              <w:jc w:val="center"/>
              <w:rPr>
                <w:sz w:val="20"/>
                <w:szCs w:val="20"/>
              </w:rPr>
            </w:pPr>
            <w:r w:rsidRPr="00DB5974">
              <w:rPr>
                <w:sz w:val="20"/>
                <w:szCs w:val="20"/>
              </w:rPr>
              <w:t xml:space="preserve">c. 14D de </w:t>
            </w:r>
            <w:hyperlink r:id="rId1653" w:anchor="Sit_Chauve_Souris" w:history="1">
              <w:r w:rsidRPr="00DB5974">
                <w:rPr>
                  <w:rStyle w:val="Hyperlink"/>
                  <w:sz w:val="20"/>
                  <w:szCs w:val="20"/>
                </w:rPr>
                <w:t>Donzère</w:t>
              </w:r>
            </w:hyperlink>
          </w:p>
        </w:tc>
      </w:tr>
    </w:tbl>
    <w:p w14:paraId="6664DFE3" w14:textId="77777777" w:rsidR="006929C5" w:rsidRDefault="006929C5" w:rsidP="00242C0F">
      <w:pPr>
        <w:jc w:val="both"/>
      </w:pPr>
      <w:r>
        <w:t>(BIB 1392</w:t>
      </w:r>
      <w:r w:rsidR="00D87569">
        <w:t xml:space="preserve"> et 512 p. 255</w:t>
      </w:r>
      <w:r>
        <w:t>)</w:t>
      </w:r>
    </w:p>
    <w:p w14:paraId="46EDF456" w14:textId="77777777" w:rsidR="004C0297" w:rsidRDefault="004C0297" w:rsidP="00242C0F">
      <w:pPr>
        <w:jc w:val="both"/>
      </w:pPr>
    </w:p>
    <w:p w14:paraId="31C35E29" w14:textId="3AC03937" w:rsidR="005977C3" w:rsidRPr="0032190F" w:rsidRDefault="005977C3" w:rsidP="00242C0F">
      <w:pPr>
        <w:jc w:val="both"/>
        <w:rPr>
          <w:lang w:val="fr-FR"/>
        </w:rPr>
      </w:pPr>
      <w:r w:rsidRPr="0032190F">
        <w:rPr>
          <w:lang w:val="fr-FR"/>
        </w:rPr>
        <w:t xml:space="preserve">Les trois surfaces archéologiques S1, S2, S3 sont datées de 2200-1900 (S1), 2300-2250 (S2), ca. 2400 (S3). Les composantes céramiques sont exclusivement campaniforme pour S3 et S2 : pots à </w:t>
      </w:r>
      <w:hyperlink r:id="rId1654" w:anchor="Cul_Cordon" w:history="1">
        <w:r w:rsidRPr="0032190F">
          <w:rPr>
            <w:rStyle w:val="Hyperlink"/>
            <w:lang w:val="fr-FR"/>
          </w:rPr>
          <w:t>cordon pré-oral</w:t>
        </w:r>
      </w:hyperlink>
      <w:r w:rsidRPr="0032190F">
        <w:rPr>
          <w:lang w:val="fr-FR"/>
        </w:rPr>
        <w:t xml:space="preserve">, fonds plats, languette horizontales du campaniforme </w:t>
      </w:r>
      <w:hyperlink r:id="rId1655" w:anchor="Cul_Rhodano_Rhenan" w:history="1">
        <w:r w:rsidRPr="0032190F">
          <w:rPr>
            <w:rStyle w:val="Hyperlink"/>
            <w:lang w:val="fr-FR"/>
          </w:rPr>
          <w:t>rhodano-rhénan</w:t>
        </w:r>
      </w:hyperlink>
      <w:r w:rsidRPr="0032190F">
        <w:rPr>
          <w:lang w:val="fr-FR"/>
        </w:rPr>
        <w:t>. Décors provençaux pour S3. Une évolution sensible en S2 avec la disparition des décors présents en S3 et la présence de fragments de gobelets carénés plus épais à décor incisé profond ou imprimé (BIB 1174 p. 716)</w:t>
      </w:r>
    </w:p>
    <w:p w14:paraId="2F001959" w14:textId="77777777" w:rsidR="005977C3" w:rsidRPr="0032190F" w:rsidRDefault="005977C3" w:rsidP="00242C0F">
      <w:pPr>
        <w:jc w:val="both"/>
        <w:rPr>
          <w:lang w:val="fr-FR"/>
        </w:rPr>
      </w:pPr>
    </w:p>
    <w:p w14:paraId="31D925A1" w14:textId="20FC2262" w:rsidR="005977C3" w:rsidRPr="0032190F" w:rsidRDefault="005977C3" w:rsidP="00242C0F">
      <w:pPr>
        <w:jc w:val="both"/>
        <w:rPr>
          <w:lang w:val="fr-FR"/>
        </w:rPr>
      </w:pPr>
      <w:r w:rsidRPr="0032190F">
        <w:rPr>
          <w:lang w:val="fr-FR"/>
        </w:rPr>
        <w:t xml:space="preserve">Les formes très fragmentées de S3 sont comparables à celles de la </w:t>
      </w:r>
      <w:hyperlink r:id="rId1656" w:anchor="Sit_Sourde" w:history="1">
        <w:r w:rsidRPr="0032190F">
          <w:rPr>
            <w:rStyle w:val="Hyperlink"/>
            <w:lang w:val="fr-FR"/>
          </w:rPr>
          <w:t>Baume Sourde</w:t>
        </w:r>
      </w:hyperlink>
      <w:r w:rsidRPr="0032190F">
        <w:rPr>
          <w:lang w:val="fr-FR"/>
        </w:rPr>
        <w:t xml:space="preserve"> (BIB 512 p. 258).</w:t>
      </w:r>
    </w:p>
    <w:p w14:paraId="7285511A" w14:textId="77777777" w:rsidR="00593FDD" w:rsidRDefault="00593FDD" w:rsidP="00242C0F">
      <w:pPr>
        <w:jc w:val="both"/>
        <w:rPr>
          <w:lang w:val="fr-FR"/>
        </w:rPr>
      </w:pPr>
    </w:p>
    <w:p w14:paraId="7F853473" w14:textId="77777777" w:rsidR="00EF5F9F" w:rsidRDefault="00EF5F9F" w:rsidP="00426FF9">
      <w:pPr>
        <w:pStyle w:val="Heading1"/>
      </w:pPr>
      <w:bookmarkStart w:id="801" w:name="Sit_Crapauds"/>
      <w:r>
        <w:t>CRAPAUDS</w:t>
      </w:r>
    </w:p>
    <w:bookmarkEnd w:id="801"/>
    <w:p w14:paraId="343A1019" w14:textId="77777777" w:rsidR="00EF5F9F" w:rsidRDefault="00EF5F9F" w:rsidP="00242C0F">
      <w:pPr>
        <w:jc w:val="both"/>
        <w:rPr>
          <w:lang w:val="fr-FR"/>
        </w:rPr>
      </w:pPr>
    </w:p>
    <w:p w14:paraId="32884D59" w14:textId="77777777" w:rsidR="00EF5F9F" w:rsidRDefault="00EF5F9F" w:rsidP="00242C0F">
      <w:pPr>
        <w:jc w:val="both"/>
        <w:rPr>
          <w:lang w:val="fr-FR"/>
        </w:rPr>
      </w:pPr>
      <w:r>
        <w:rPr>
          <w:lang w:val="fr-FR"/>
        </w:rPr>
        <w:t>Donzère. Halte-bergerie [grotte-bergerie] du Fer (BIB 2933).</w:t>
      </w:r>
    </w:p>
    <w:p w14:paraId="320C2700" w14:textId="77777777" w:rsidR="00EF5F9F" w:rsidRDefault="00EF5F9F" w:rsidP="00242C0F">
      <w:pPr>
        <w:jc w:val="both"/>
        <w:rPr>
          <w:lang w:val="fr-FR"/>
        </w:rPr>
      </w:pPr>
    </w:p>
    <w:p w14:paraId="1740F269" w14:textId="77777777" w:rsidR="00EF5F9F" w:rsidRDefault="00EF5F9F" w:rsidP="00EF5F9F">
      <w:pPr>
        <w:pStyle w:val="Heading2"/>
      </w:pPr>
      <w:r>
        <w:t>stratigraphie</w:t>
      </w:r>
    </w:p>
    <w:p w14:paraId="31A05D98" w14:textId="77777777" w:rsidR="00EF5F9F" w:rsidRDefault="00EF5F9F" w:rsidP="00242C0F">
      <w:pPr>
        <w:jc w:val="both"/>
        <w:rPr>
          <w:lang w:val="fr-FR"/>
        </w:rPr>
      </w:pPr>
    </w:p>
    <w:p w14:paraId="70335394" w14:textId="77777777" w:rsidR="00EF5F9F" w:rsidRDefault="00EF5F9F" w:rsidP="00EF5F9F">
      <w:pPr>
        <w:pStyle w:val="Heading3"/>
      </w:pPr>
      <w:bookmarkStart w:id="802" w:name="Sit_Crapauds_strat_S3"/>
      <w:r>
        <w:t>sondage 3</w:t>
      </w:r>
    </w:p>
    <w:bookmarkEnd w:id="802"/>
    <w:p w14:paraId="7C1A39EA" w14:textId="77777777" w:rsidR="00EF5F9F" w:rsidRDefault="00EF5F9F" w:rsidP="00242C0F">
      <w:pPr>
        <w:jc w:val="both"/>
        <w:rPr>
          <w:lang w:val="fr-FR"/>
        </w:rPr>
      </w:pPr>
      <w:r>
        <w:rPr>
          <w:lang w:val="fr-FR"/>
        </w:rPr>
        <w:t>S3</w:t>
      </w:r>
    </w:p>
    <w:p w14:paraId="152CCE9B" w14:textId="77777777" w:rsidR="00EF5F9F" w:rsidRDefault="00EF5F9F"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0"/>
        <w:gridCol w:w="623"/>
        <w:gridCol w:w="6305"/>
      </w:tblGrid>
      <w:tr w:rsidR="00EF5F9F" w14:paraId="4912240E" w14:textId="77777777" w:rsidTr="00C35EA7">
        <w:trPr>
          <w:jc w:val="center"/>
        </w:trPr>
        <w:tc>
          <w:tcPr>
            <w:tcW w:w="1190" w:type="dxa"/>
          </w:tcPr>
          <w:p w14:paraId="72FEC8E0" w14:textId="77777777" w:rsidR="00EF5F9F" w:rsidRPr="00C35EA7" w:rsidRDefault="00EF5F9F" w:rsidP="00C35EA7">
            <w:pPr>
              <w:jc w:val="both"/>
              <w:rPr>
                <w:lang w:val="fr-FR"/>
              </w:rPr>
            </w:pPr>
            <w:r w:rsidRPr="00C35EA7">
              <w:rPr>
                <w:lang w:val="fr-FR"/>
              </w:rPr>
              <w:t>niv.</w:t>
            </w:r>
          </w:p>
        </w:tc>
        <w:tc>
          <w:tcPr>
            <w:tcW w:w="623" w:type="dxa"/>
          </w:tcPr>
          <w:p w14:paraId="336D3EE6" w14:textId="77777777" w:rsidR="00EF5F9F" w:rsidRPr="00C35EA7" w:rsidRDefault="00EF5F9F" w:rsidP="00C35EA7">
            <w:pPr>
              <w:jc w:val="both"/>
              <w:rPr>
                <w:lang w:val="fr-FR"/>
              </w:rPr>
            </w:pPr>
            <w:r w:rsidRPr="00C35EA7">
              <w:rPr>
                <w:lang w:val="fr-FR"/>
              </w:rPr>
              <w:t>ép.</w:t>
            </w:r>
          </w:p>
        </w:tc>
        <w:tc>
          <w:tcPr>
            <w:tcW w:w="6305" w:type="dxa"/>
          </w:tcPr>
          <w:p w14:paraId="0112CB69" w14:textId="77777777" w:rsidR="00EF5F9F" w:rsidRPr="00C35EA7" w:rsidRDefault="00EF5F9F" w:rsidP="00C35EA7">
            <w:pPr>
              <w:jc w:val="both"/>
              <w:rPr>
                <w:lang w:val="fr-FR"/>
              </w:rPr>
            </w:pPr>
            <w:r w:rsidRPr="00C35EA7">
              <w:rPr>
                <w:lang w:val="fr-FR"/>
              </w:rPr>
              <w:t>description</w:t>
            </w:r>
          </w:p>
        </w:tc>
      </w:tr>
      <w:tr w:rsidR="00EF5F9F" w14:paraId="65CD01BF" w14:textId="77777777" w:rsidTr="00C35EA7">
        <w:trPr>
          <w:jc w:val="center"/>
        </w:trPr>
        <w:tc>
          <w:tcPr>
            <w:tcW w:w="1190" w:type="dxa"/>
          </w:tcPr>
          <w:p w14:paraId="57FE0DAB" w14:textId="77777777" w:rsidR="00EF5F9F" w:rsidRPr="00C35EA7" w:rsidRDefault="00EF5F9F" w:rsidP="00C35EA7">
            <w:pPr>
              <w:jc w:val="both"/>
              <w:rPr>
                <w:lang w:val="fr-FR"/>
              </w:rPr>
            </w:pPr>
            <w:bookmarkStart w:id="803" w:name="Sit_Crapauds_strat_S3_niv1a"/>
            <w:r w:rsidRPr="00C35EA7">
              <w:rPr>
                <w:lang w:val="fr-FR"/>
              </w:rPr>
              <w:t>la</w:t>
            </w:r>
            <w:bookmarkEnd w:id="803"/>
          </w:p>
        </w:tc>
        <w:tc>
          <w:tcPr>
            <w:tcW w:w="623" w:type="dxa"/>
          </w:tcPr>
          <w:p w14:paraId="485F4398" w14:textId="77777777" w:rsidR="00EF5F9F" w:rsidRPr="00C35EA7" w:rsidRDefault="00EF5F9F" w:rsidP="00C35EA7">
            <w:pPr>
              <w:jc w:val="both"/>
              <w:rPr>
                <w:lang w:val="fr-FR"/>
              </w:rPr>
            </w:pPr>
            <w:r w:rsidRPr="00C35EA7">
              <w:rPr>
                <w:lang w:val="fr-FR"/>
              </w:rPr>
              <w:t>3</w:t>
            </w:r>
          </w:p>
        </w:tc>
        <w:tc>
          <w:tcPr>
            <w:tcW w:w="6305" w:type="dxa"/>
          </w:tcPr>
          <w:p w14:paraId="09B0FC55" w14:textId="77777777" w:rsidR="00EF5F9F" w:rsidRPr="00C35EA7" w:rsidRDefault="00EF5F9F" w:rsidP="00C35EA7">
            <w:pPr>
              <w:jc w:val="both"/>
              <w:rPr>
                <w:lang w:val="fr-FR"/>
              </w:rPr>
            </w:pPr>
            <w:r w:rsidRPr="00C35EA7">
              <w:rPr>
                <w:lang w:val="fr-FR"/>
              </w:rPr>
              <w:t>limons marron foncé</w:t>
            </w:r>
          </w:p>
        </w:tc>
      </w:tr>
      <w:tr w:rsidR="00EF5F9F" w14:paraId="5453848F" w14:textId="77777777" w:rsidTr="00C35EA7">
        <w:trPr>
          <w:jc w:val="center"/>
        </w:trPr>
        <w:tc>
          <w:tcPr>
            <w:tcW w:w="1190" w:type="dxa"/>
          </w:tcPr>
          <w:p w14:paraId="04C8F76C" w14:textId="77777777" w:rsidR="00EF5F9F" w:rsidRPr="00C35EA7" w:rsidRDefault="00EF5F9F" w:rsidP="00C35EA7">
            <w:pPr>
              <w:jc w:val="both"/>
              <w:rPr>
                <w:lang w:val="fr-FR"/>
              </w:rPr>
            </w:pPr>
            <w:bookmarkStart w:id="804" w:name="Sit_Crapauds_strat_S3_niv1b"/>
            <w:r w:rsidRPr="00C35EA7">
              <w:rPr>
                <w:lang w:val="fr-FR"/>
              </w:rPr>
              <w:t>lb</w:t>
            </w:r>
            <w:bookmarkEnd w:id="804"/>
          </w:p>
        </w:tc>
        <w:tc>
          <w:tcPr>
            <w:tcW w:w="623" w:type="dxa"/>
          </w:tcPr>
          <w:p w14:paraId="2CC8A774" w14:textId="77777777" w:rsidR="00EF5F9F" w:rsidRPr="00C35EA7" w:rsidRDefault="00EF5F9F" w:rsidP="00C35EA7">
            <w:pPr>
              <w:jc w:val="both"/>
              <w:rPr>
                <w:lang w:val="fr-FR"/>
              </w:rPr>
            </w:pPr>
            <w:r w:rsidRPr="00C35EA7">
              <w:rPr>
                <w:lang w:val="fr-FR"/>
              </w:rPr>
              <w:t>5</w:t>
            </w:r>
          </w:p>
        </w:tc>
        <w:tc>
          <w:tcPr>
            <w:tcW w:w="6305" w:type="dxa"/>
          </w:tcPr>
          <w:p w14:paraId="28CCCFFA" w14:textId="77777777" w:rsidR="00EF5F9F" w:rsidRPr="00C35EA7" w:rsidRDefault="00EF5F9F" w:rsidP="00C35EA7">
            <w:pPr>
              <w:jc w:val="both"/>
              <w:rPr>
                <w:lang w:val="fr-FR"/>
              </w:rPr>
            </w:pPr>
            <w:r w:rsidRPr="00C35EA7">
              <w:rPr>
                <w:lang w:val="fr-FR"/>
              </w:rPr>
              <w:t>limons marron-rosé</w:t>
            </w:r>
          </w:p>
        </w:tc>
      </w:tr>
      <w:tr w:rsidR="00EF5F9F" w:rsidRPr="002541D8" w14:paraId="03A5E31A" w14:textId="77777777" w:rsidTr="00C35EA7">
        <w:trPr>
          <w:jc w:val="center"/>
        </w:trPr>
        <w:tc>
          <w:tcPr>
            <w:tcW w:w="1190" w:type="dxa"/>
          </w:tcPr>
          <w:p w14:paraId="23113A84" w14:textId="77777777" w:rsidR="00EF5F9F" w:rsidRPr="00C35EA7" w:rsidRDefault="00EF5F9F" w:rsidP="00C35EA7">
            <w:pPr>
              <w:jc w:val="both"/>
              <w:rPr>
                <w:lang w:val="fr-FR"/>
              </w:rPr>
            </w:pPr>
            <w:r w:rsidRPr="00C35EA7">
              <w:rPr>
                <w:lang w:val="fr-FR"/>
              </w:rPr>
              <w:t>le</w:t>
            </w:r>
          </w:p>
        </w:tc>
        <w:tc>
          <w:tcPr>
            <w:tcW w:w="623" w:type="dxa"/>
          </w:tcPr>
          <w:p w14:paraId="66FEA840" w14:textId="77777777" w:rsidR="00EF5F9F" w:rsidRPr="00C35EA7" w:rsidRDefault="00EF5F9F" w:rsidP="00C35EA7">
            <w:pPr>
              <w:jc w:val="both"/>
              <w:rPr>
                <w:lang w:val="fr-FR"/>
              </w:rPr>
            </w:pPr>
            <w:r w:rsidRPr="00C35EA7">
              <w:rPr>
                <w:lang w:val="fr-FR"/>
              </w:rPr>
              <w:t>13</w:t>
            </w:r>
          </w:p>
        </w:tc>
        <w:tc>
          <w:tcPr>
            <w:tcW w:w="6305" w:type="dxa"/>
          </w:tcPr>
          <w:p w14:paraId="52899855" w14:textId="77777777" w:rsidR="00EF5F9F" w:rsidRPr="00C35EA7" w:rsidRDefault="00EF5F9F" w:rsidP="00C35EA7">
            <w:pPr>
              <w:jc w:val="both"/>
              <w:rPr>
                <w:lang w:val="fr-FR"/>
              </w:rPr>
            </w:pPr>
            <w:r w:rsidRPr="00C35EA7">
              <w:rPr>
                <w:lang w:val="fr-FR"/>
              </w:rPr>
              <w:t>limons beige semblant passer latéralement à des limons marron</w:t>
            </w:r>
          </w:p>
        </w:tc>
      </w:tr>
      <w:tr w:rsidR="00EF5F9F" w:rsidRPr="002541D8" w14:paraId="4EC2EF48" w14:textId="77777777" w:rsidTr="00C35EA7">
        <w:trPr>
          <w:jc w:val="center"/>
        </w:trPr>
        <w:tc>
          <w:tcPr>
            <w:tcW w:w="1190" w:type="dxa"/>
          </w:tcPr>
          <w:p w14:paraId="0E061758" w14:textId="77777777" w:rsidR="00EF5F9F" w:rsidRPr="00C35EA7" w:rsidRDefault="00EF5F9F" w:rsidP="00C35EA7">
            <w:pPr>
              <w:jc w:val="both"/>
              <w:rPr>
                <w:lang w:val="fr-FR"/>
              </w:rPr>
            </w:pPr>
            <w:bookmarkStart w:id="805" w:name="Sit_Crapauds_strat_S3_niv1d1"/>
            <w:r w:rsidRPr="00C35EA7">
              <w:rPr>
                <w:lang w:val="fr-FR"/>
              </w:rPr>
              <w:t>ldl</w:t>
            </w:r>
            <w:bookmarkEnd w:id="805"/>
          </w:p>
        </w:tc>
        <w:tc>
          <w:tcPr>
            <w:tcW w:w="623" w:type="dxa"/>
            <w:vMerge w:val="restart"/>
          </w:tcPr>
          <w:p w14:paraId="1ABA359B" w14:textId="77777777" w:rsidR="00EF5F9F" w:rsidRPr="00C35EA7" w:rsidRDefault="00EF5F9F" w:rsidP="00C35EA7">
            <w:pPr>
              <w:jc w:val="both"/>
              <w:rPr>
                <w:lang w:val="fr-FR"/>
              </w:rPr>
            </w:pPr>
            <w:r w:rsidRPr="00C35EA7">
              <w:rPr>
                <w:lang w:val="fr-FR"/>
              </w:rPr>
              <w:t>8</w:t>
            </w:r>
          </w:p>
        </w:tc>
        <w:tc>
          <w:tcPr>
            <w:tcW w:w="6305" w:type="dxa"/>
            <w:vMerge w:val="restart"/>
          </w:tcPr>
          <w:p w14:paraId="74A73C58" w14:textId="77777777" w:rsidR="00EF5F9F" w:rsidRPr="00C35EA7" w:rsidRDefault="00EF5F9F" w:rsidP="00C35EA7">
            <w:pPr>
              <w:jc w:val="both"/>
              <w:rPr>
                <w:lang w:val="fr-FR"/>
              </w:rPr>
            </w:pPr>
            <w:r w:rsidRPr="00C35EA7">
              <w:rPr>
                <w:lang w:val="fr-FR"/>
              </w:rPr>
              <w:t>lentille de cendres et de limons orangés rubéfiés qui reposent sans transition sur les limons ocre stériles de la couche 2</w:t>
            </w:r>
          </w:p>
        </w:tc>
      </w:tr>
      <w:tr w:rsidR="00EF5F9F" w14:paraId="2BB57F5B" w14:textId="77777777" w:rsidTr="00C35EA7">
        <w:trPr>
          <w:jc w:val="center"/>
        </w:trPr>
        <w:tc>
          <w:tcPr>
            <w:tcW w:w="1190" w:type="dxa"/>
          </w:tcPr>
          <w:p w14:paraId="27628BFA" w14:textId="77777777" w:rsidR="00EF5F9F" w:rsidRPr="00C35EA7" w:rsidRDefault="00EF5F9F" w:rsidP="00C35EA7">
            <w:pPr>
              <w:jc w:val="both"/>
              <w:rPr>
                <w:lang w:val="fr-FR"/>
              </w:rPr>
            </w:pPr>
            <w:bookmarkStart w:id="806" w:name="Sit_Crapauds_strat_S3_niv1d2"/>
            <w:r w:rsidRPr="00C35EA7">
              <w:rPr>
                <w:lang w:val="fr-FR"/>
              </w:rPr>
              <w:t>ld2</w:t>
            </w:r>
            <w:bookmarkEnd w:id="806"/>
          </w:p>
        </w:tc>
        <w:tc>
          <w:tcPr>
            <w:tcW w:w="623" w:type="dxa"/>
            <w:vMerge/>
          </w:tcPr>
          <w:p w14:paraId="0AA0C21A" w14:textId="77777777" w:rsidR="00EF5F9F" w:rsidRPr="00C35EA7" w:rsidRDefault="00EF5F9F" w:rsidP="00C35EA7">
            <w:pPr>
              <w:jc w:val="both"/>
              <w:rPr>
                <w:lang w:val="fr-FR"/>
              </w:rPr>
            </w:pPr>
          </w:p>
        </w:tc>
        <w:tc>
          <w:tcPr>
            <w:tcW w:w="6305" w:type="dxa"/>
            <w:vMerge/>
          </w:tcPr>
          <w:p w14:paraId="54430F79" w14:textId="77777777" w:rsidR="00EF5F9F" w:rsidRPr="00C35EA7" w:rsidRDefault="00EF5F9F" w:rsidP="00C35EA7">
            <w:pPr>
              <w:jc w:val="both"/>
              <w:rPr>
                <w:lang w:val="fr-FR"/>
              </w:rPr>
            </w:pPr>
          </w:p>
        </w:tc>
      </w:tr>
    </w:tbl>
    <w:p w14:paraId="6CE39D33" w14:textId="77777777" w:rsidR="00EF5F9F" w:rsidRDefault="00EF5F9F" w:rsidP="00242C0F">
      <w:pPr>
        <w:jc w:val="both"/>
        <w:rPr>
          <w:lang w:val="fr-FR"/>
        </w:rPr>
      </w:pPr>
      <w:r>
        <w:rPr>
          <w:lang w:val="fr-FR"/>
        </w:rPr>
        <w:t>ép.: épaisseur moyenne en cm (BIB 2933)</w:t>
      </w:r>
    </w:p>
    <w:p w14:paraId="731290E1" w14:textId="77777777" w:rsidR="00EF5F9F" w:rsidRDefault="00EF5F9F" w:rsidP="00242C0F">
      <w:pPr>
        <w:jc w:val="both"/>
        <w:rPr>
          <w:lang w:val="fr-FR"/>
        </w:rPr>
      </w:pPr>
    </w:p>
    <w:p w14:paraId="2A4D028C" w14:textId="77777777" w:rsidR="00EF5F9F" w:rsidRDefault="00EF5F9F" w:rsidP="00242C0F">
      <w:pPr>
        <w:jc w:val="both"/>
        <w:rPr>
          <w:lang w:val="fr-FR"/>
        </w:rPr>
      </w:pPr>
    </w:p>
    <w:p w14:paraId="6767839B" w14:textId="77777777" w:rsidR="00EF5F9F" w:rsidRDefault="00EF5F9F" w:rsidP="00242C0F">
      <w:pPr>
        <w:jc w:val="both"/>
        <w:rPr>
          <w:lang w:val="fr-FR"/>
        </w:rPr>
      </w:pPr>
      <w:r>
        <w:rPr>
          <w:lang w:val="fr-FR"/>
        </w:rPr>
        <w:t xml:space="preserve">Les </w:t>
      </w:r>
      <w:r w:rsidRPr="00EF5F9F">
        <w:rPr>
          <w:lang w:val="fr-FR"/>
        </w:rPr>
        <w:t>lentille de cendres et de limons orangés</w:t>
      </w:r>
      <w:r>
        <w:rPr>
          <w:lang w:val="fr-FR"/>
        </w:rPr>
        <w:t xml:space="preserve"> (</w:t>
      </w:r>
      <w:r w:rsidRPr="00EF5F9F">
        <w:rPr>
          <w:lang w:val="fr-FR"/>
        </w:rPr>
        <w:t>ldl et ld2</w:t>
      </w:r>
      <w:r>
        <w:rPr>
          <w:lang w:val="fr-FR"/>
        </w:rPr>
        <w:t>) sont des structures de combustion (BIB 2933)</w:t>
      </w:r>
    </w:p>
    <w:p w14:paraId="0930CDD8" w14:textId="77777777" w:rsidR="00EF5F9F" w:rsidRDefault="00EF5F9F" w:rsidP="00242C0F">
      <w:pPr>
        <w:jc w:val="both"/>
        <w:rPr>
          <w:lang w:val="fr-FR"/>
        </w:rPr>
      </w:pPr>
    </w:p>
    <w:p w14:paraId="3055869A" w14:textId="77777777" w:rsidR="00EF5F9F" w:rsidRDefault="00EF5F9F" w:rsidP="00EF5F9F">
      <w:pPr>
        <w:pStyle w:val="Heading2"/>
      </w:pPr>
      <w:r>
        <w:t>faciès sédimentaires</w:t>
      </w:r>
    </w:p>
    <w:p w14:paraId="5C197F16" w14:textId="77777777" w:rsidR="00EF5F9F" w:rsidRDefault="00EF5F9F" w:rsidP="00242C0F">
      <w:pPr>
        <w:jc w:val="both"/>
        <w:rPr>
          <w:lang w:val="fr-FR"/>
        </w:rPr>
      </w:pPr>
    </w:p>
    <w:p w14:paraId="592D5139" w14:textId="77777777" w:rsidR="00EF5F9F" w:rsidRDefault="00EF5F9F" w:rsidP="00242C0F">
      <w:pPr>
        <w:jc w:val="both"/>
        <w:rPr>
          <w:lang w:val="fr-FR"/>
        </w:rPr>
      </w:pPr>
      <w:r>
        <w:rPr>
          <w:lang w:val="fr-FR"/>
        </w:rPr>
        <w:t>4</w:t>
      </w:r>
      <w:r w:rsidRPr="00EF5F9F">
        <w:rPr>
          <w:lang w:val="fr-FR"/>
        </w:rPr>
        <w:t xml:space="preserve"> faciès principaux : 1) un faciès minéral, 2) des faciès de combustion, 3) un faciès de parcage, 4) un faciès mixte minéral/combustion/fumier. </w:t>
      </w:r>
      <w:r>
        <w:rPr>
          <w:lang w:val="fr-FR"/>
        </w:rPr>
        <w:t>(BIB 2933)</w:t>
      </w:r>
    </w:p>
    <w:p w14:paraId="3A91D691" w14:textId="77777777" w:rsidR="00EF5F9F" w:rsidRDefault="00EF5F9F" w:rsidP="00242C0F">
      <w:pPr>
        <w:jc w:val="both"/>
        <w:rPr>
          <w:lang w:val="fr-FR"/>
        </w:rPr>
      </w:pPr>
    </w:p>
    <w:p w14:paraId="07E150DF" w14:textId="77777777" w:rsidR="00EF5F9F" w:rsidRPr="00196EAB" w:rsidRDefault="00EF5F9F" w:rsidP="00CE255D">
      <w:pPr>
        <w:pStyle w:val="Heading3"/>
      </w:pPr>
      <w:r w:rsidRPr="00196EAB">
        <w:lastRenderedPageBreak/>
        <w:t>minéral (faciès)</w:t>
      </w:r>
    </w:p>
    <w:p w14:paraId="69E82678" w14:textId="77777777" w:rsidR="00EF5F9F" w:rsidRDefault="00EF5F9F" w:rsidP="00242C0F">
      <w:pPr>
        <w:jc w:val="both"/>
        <w:rPr>
          <w:lang w:val="fr-FR"/>
        </w:rPr>
      </w:pPr>
      <w:r>
        <w:rPr>
          <w:lang w:val="fr-FR"/>
        </w:rPr>
        <w:t>R</w:t>
      </w:r>
      <w:r w:rsidRPr="00EF5F9F">
        <w:rPr>
          <w:lang w:val="fr-FR"/>
        </w:rPr>
        <w:t xml:space="preserve">encontré dans la couche 1 (remaniée) des sondages 1 et 4, à l'interface 2/ la du </w:t>
      </w:r>
      <w:r>
        <w:rPr>
          <w:lang w:val="fr-FR"/>
        </w:rPr>
        <w:t>S4 et dans la couche 2 du S</w:t>
      </w:r>
      <w:r w:rsidRPr="00EF5F9F">
        <w:rPr>
          <w:lang w:val="fr-FR"/>
        </w:rPr>
        <w:t xml:space="preserve">3. Ce faciès caractérise les sédiments déposés en l'absence de l'homme. Le cas de l'interface 2/ la du </w:t>
      </w:r>
      <w:r>
        <w:rPr>
          <w:lang w:val="fr-FR"/>
        </w:rPr>
        <w:t>S</w:t>
      </w:r>
      <w:r w:rsidRPr="00EF5F9F">
        <w:rPr>
          <w:lang w:val="fr-FR"/>
        </w:rPr>
        <w:t xml:space="preserve">4 (Age du Fer) est très particulier puisque rien dans le sédiment ne permet d'y voir un niveau archéologique. </w:t>
      </w:r>
      <w:r>
        <w:rPr>
          <w:lang w:val="fr-FR"/>
        </w:rPr>
        <w:t>(BIB 2933)</w:t>
      </w:r>
    </w:p>
    <w:p w14:paraId="0A18B0EC" w14:textId="77777777" w:rsidR="00EF5F9F" w:rsidRDefault="00EF5F9F" w:rsidP="00242C0F">
      <w:pPr>
        <w:jc w:val="both"/>
        <w:rPr>
          <w:lang w:val="fr-FR"/>
        </w:rPr>
      </w:pPr>
    </w:p>
    <w:p w14:paraId="704813B7" w14:textId="77777777" w:rsidR="00EF5F9F" w:rsidRPr="00196EAB" w:rsidRDefault="00EF5F9F" w:rsidP="00CE255D">
      <w:pPr>
        <w:pStyle w:val="Heading3"/>
      </w:pPr>
      <w:r w:rsidRPr="00196EAB">
        <w:t>combustion (faciès de)</w:t>
      </w:r>
    </w:p>
    <w:p w14:paraId="18294659" w14:textId="63EF2855" w:rsidR="00EF5F9F" w:rsidRDefault="00EF5F9F" w:rsidP="00242C0F">
      <w:pPr>
        <w:jc w:val="both"/>
        <w:rPr>
          <w:lang w:val="fr-FR"/>
        </w:rPr>
      </w:pPr>
      <w:r>
        <w:rPr>
          <w:lang w:val="fr-FR"/>
        </w:rPr>
        <w:t>P</w:t>
      </w:r>
      <w:r w:rsidRPr="00EF5F9F">
        <w:rPr>
          <w:lang w:val="fr-FR"/>
        </w:rPr>
        <w:t xml:space="preserve">articulièrement net en la et </w:t>
      </w:r>
      <w:hyperlink r:id="rId1657" w:anchor="Sit_Crapauds_strat_S3_niv1d1" w:history="1">
        <w:r w:rsidRPr="00EF5F9F">
          <w:rPr>
            <w:rStyle w:val="Hyperlink"/>
            <w:lang w:val="fr-FR"/>
          </w:rPr>
          <w:t>ldl</w:t>
        </w:r>
      </w:hyperlink>
      <w:r w:rsidRPr="00EF5F9F">
        <w:rPr>
          <w:lang w:val="fr-FR"/>
        </w:rPr>
        <w:t xml:space="preserve"> du </w:t>
      </w:r>
      <w:r>
        <w:rPr>
          <w:lang w:val="fr-FR"/>
        </w:rPr>
        <w:t>S</w:t>
      </w:r>
      <w:r w:rsidRPr="00EF5F9F">
        <w:rPr>
          <w:lang w:val="fr-FR"/>
        </w:rPr>
        <w:t xml:space="preserve">3. En </w:t>
      </w:r>
      <w:hyperlink r:id="rId1658" w:anchor="Sit_Crapauds_strat_S3_niv1a" w:history="1">
        <w:r w:rsidRPr="00EF5F9F">
          <w:rPr>
            <w:rStyle w:val="Hyperlink"/>
            <w:lang w:val="fr-FR"/>
          </w:rPr>
          <w:t>la</w:t>
        </w:r>
      </w:hyperlink>
      <w:r w:rsidRPr="00EF5F9F">
        <w:rPr>
          <w:lang w:val="fr-FR"/>
        </w:rPr>
        <w:t xml:space="preserve">, les pseudomorphoses sont abondantes et accompagnées de nombreux micro-charbons. En </w:t>
      </w:r>
      <w:hyperlink r:id="rId1659" w:anchor="Sit_Crapauds_strat_S3_niv1d1" w:history="1">
        <w:r w:rsidRPr="00EF5F9F">
          <w:rPr>
            <w:rStyle w:val="Hyperlink"/>
            <w:lang w:val="fr-FR"/>
          </w:rPr>
          <w:t>ldl</w:t>
        </w:r>
      </w:hyperlink>
      <w:r w:rsidRPr="00EF5F9F">
        <w:rPr>
          <w:lang w:val="fr-FR"/>
        </w:rPr>
        <w:t xml:space="preserve">, la combustion est complète puisque nous n'avons retrouvé que des cendres. Dans ces deux échantillons, les traces de fumier d'ovi-capridés sont nettement perceptibles. Ces fumiers doivent être considérés comme un polluant puisque, nous le verrons plus loin, ces cendres sont situées au sommet et à la base d'une couche riche en fumier. </w:t>
      </w:r>
      <w:r>
        <w:rPr>
          <w:lang w:val="fr-FR"/>
        </w:rPr>
        <w:t>(BIB 2933)</w:t>
      </w:r>
    </w:p>
    <w:p w14:paraId="027C8958" w14:textId="77777777" w:rsidR="00EF5F9F" w:rsidRDefault="00EF5F9F" w:rsidP="00242C0F">
      <w:pPr>
        <w:jc w:val="both"/>
        <w:rPr>
          <w:lang w:val="fr-FR"/>
        </w:rPr>
      </w:pPr>
    </w:p>
    <w:p w14:paraId="7EADB39B" w14:textId="77777777" w:rsidR="00EF5F9F" w:rsidRPr="00196EAB" w:rsidRDefault="00EF5F9F" w:rsidP="00CE255D">
      <w:pPr>
        <w:pStyle w:val="Heading3"/>
      </w:pPr>
      <w:r w:rsidRPr="00EF5F9F">
        <w:t>parcage</w:t>
      </w:r>
      <w:r>
        <w:t xml:space="preserve"> </w:t>
      </w:r>
      <w:r w:rsidRPr="00196EAB">
        <w:t>(faciès de)</w:t>
      </w:r>
    </w:p>
    <w:p w14:paraId="68D03BD1" w14:textId="34558E7A" w:rsidR="00EF5F9F" w:rsidRDefault="00EF5F9F" w:rsidP="00242C0F">
      <w:pPr>
        <w:jc w:val="both"/>
        <w:rPr>
          <w:lang w:val="fr-FR"/>
        </w:rPr>
      </w:pPr>
      <w:r>
        <w:rPr>
          <w:lang w:val="fr-FR"/>
        </w:rPr>
        <w:t>T</w:t>
      </w:r>
      <w:r w:rsidRPr="00EF5F9F">
        <w:rPr>
          <w:lang w:val="fr-FR"/>
        </w:rPr>
        <w:t xml:space="preserve">rès évident dans les couches </w:t>
      </w:r>
      <w:hyperlink r:id="rId1660" w:anchor="Sit_Crapauds_strat_S3_niv1b" w:history="1">
        <w:r w:rsidRPr="00EF5F9F">
          <w:rPr>
            <w:rStyle w:val="Hyperlink"/>
            <w:lang w:val="fr-FR"/>
          </w:rPr>
          <w:t>lb</w:t>
        </w:r>
      </w:hyperlink>
      <w:r w:rsidRPr="00EF5F9F">
        <w:rPr>
          <w:lang w:val="fr-FR"/>
        </w:rPr>
        <w:t xml:space="preserve"> et le du </w:t>
      </w:r>
      <w:r>
        <w:rPr>
          <w:lang w:val="fr-FR"/>
        </w:rPr>
        <w:t>S</w:t>
      </w:r>
      <w:r w:rsidRPr="00EF5F9F">
        <w:rPr>
          <w:lang w:val="fr-FR"/>
        </w:rPr>
        <w:t xml:space="preserve">3. Sphérolithes et phytolithaires sont très abondants. Il s'agit d'un fumier d'ovin ou d'ovi-caprin. L'hypothèse d'un troupeau uniquement composé de chèvres doit être rejetée. Dans ces fumiers relativement purs, nous avons trouvé, le plus souvent à l'état de traces, des cendres et des micro-charbons. </w:t>
      </w:r>
      <w:r>
        <w:rPr>
          <w:lang w:val="fr-FR"/>
        </w:rPr>
        <w:t>(BIB 2933)</w:t>
      </w:r>
    </w:p>
    <w:p w14:paraId="1793B119" w14:textId="77777777" w:rsidR="00EF5F9F" w:rsidRDefault="00EF5F9F" w:rsidP="00242C0F">
      <w:pPr>
        <w:jc w:val="both"/>
        <w:rPr>
          <w:lang w:val="fr-FR"/>
        </w:rPr>
      </w:pPr>
    </w:p>
    <w:p w14:paraId="17FDBC57" w14:textId="77777777" w:rsidR="00EF5F9F" w:rsidRDefault="00EF5F9F" w:rsidP="00CE255D">
      <w:pPr>
        <w:pStyle w:val="Heading3"/>
      </w:pPr>
      <w:r w:rsidRPr="00EF5F9F">
        <w:t>mixte</w:t>
      </w:r>
      <w:r>
        <w:t xml:space="preserve"> </w:t>
      </w:r>
      <w:r w:rsidRPr="00EF5F9F">
        <w:t>(faciès de)</w:t>
      </w:r>
    </w:p>
    <w:p w14:paraId="7C2F082E" w14:textId="77777777" w:rsidR="00EF5F9F" w:rsidRDefault="00EF5F9F" w:rsidP="00242C0F">
      <w:pPr>
        <w:jc w:val="both"/>
        <w:rPr>
          <w:lang w:val="fr-FR"/>
        </w:rPr>
      </w:pPr>
      <w:r>
        <w:rPr>
          <w:lang w:val="fr-FR"/>
        </w:rPr>
        <w:t>S</w:t>
      </w:r>
      <w:r w:rsidRPr="00EF5F9F">
        <w:rPr>
          <w:lang w:val="fr-FR"/>
        </w:rPr>
        <w:t>édiments dans lesquels cendres, micro-charbons, sphérolithes et phytolithaires sont tous quatre présents et dilués dans des poussières détritiques. On retrouve ce faciès dans le sondage 2 couche la et da</w:t>
      </w:r>
      <w:r>
        <w:rPr>
          <w:lang w:val="fr-FR"/>
        </w:rPr>
        <w:t>ns le dépôt de l'Age du Fer du S</w:t>
      </w:r>
      <w:r w:rsidRPr="00EF5F9F">
        <w:rPr>
          <w:lang w:val="fr-FR"/>
        </w:rPr>
        <w:t xml:space="preserve">5. C'est un faciès mal caractérisé dans lequel l'empreinte anthropique est très faible. La base de la couche de l'Age du Fer dans le sondage 5 est originale puisque les phytolithaires y sont relativement bien représentés sans que l'on puisse dire que les fumiers d'ovi-capridés soient abondants. Nous ne pouvons fournir aucune interprétation satisfaisante à cette anomalie. </w:t>
      </w:r>
      <w:r>
        <w:rPr>
          <w:lang w:val="fr-FR"/>
        </w:rPr>
        <w:t>(BIB 2933)</w:t>
      </w:r>
    </w:p>
    <w:p w14:paraId="3359BDDB" w14:textId="77777777" w:rsidR="00CE255D" w:rsidRDefault="00CE255D" w:rsidP="00242C0F">
      <w:pPr>
        <w:jc w:val="both"/>
        <w:rPr>
          <w:lang w:val="fr-FR"/>
        </w:rPr>
      </w:pPr>
    </w:p>
    <w:p w14:paraId="14D538D4" w14:textId="77777777" w:rsidR="00CE255D" w:rsidRDefault="00CE255D" w:rsidP="00CE255D">
      <w:pPr>
        <w:pStyle w:val="Heading2"/>
      </w:pPr>
      <w:r>
        <w:t>structures archéologiques</w:t>
      </w:r>
    </w:p>
    <w:p w14:paraId="52F1CE51" w14:textId="77777777" w:rsidR="00CE255D" w:rsidRPr="00CE255D" w:rsidRDefault="00CE255D" w:rsidP="00CE255D">
      <w:pPr>
        <w:rPr>
          <w:lang w:val="fr-FR"/>
        </w:rPr>
      </w:pPr>
      <w:r>
        <w:rPr>
          <w:lang w:val="fr-FR"/>
        </w:rPr>
        <w:t>témoignage archéologiques</w:t>
      </w:r>
    </w:p>
    <w:p w14:paraId="2184E733" w14:textId="77777777" w:rsidR="00CE255D" w:rsidRDefault="00CE255D" w:rsidP="00242C0F">
      <w:pPr>
        <w:jc w:val="both"/>
        <w:rPr>
          <w:lang w:val="fr-FR"/>
        </w:rPr>
      </w:pPr>
    </w:p>
    <w:p w14:paraId="02A646FA" w14:textId="77777777" w:rsidR="00CE255D" w:rsidRDefault="00CE255D" w:rsidP="00CE255D">
      <w:pPr>
        <w:pStyle w:val="Heading3"/>
      </w:pPr>
      <w:r w:rsidRPr="00CE255D">
        <w:t>structures de combustion</w:t>
      </w:r>
    </w:p>
    <w:p w14:paraId="3FFDA82E" w14:textId="77777777" w:rsidR="00CE255D" w:rsidRDefault="00CE255D" w:rsidP="00242C0F">
      <w:pPr>
        <w:jc w:val="both"/>
        <w:rPr>
          <w:lang w:val="fr-FR"/>
        </w:rPr>
      </w:pPr>
      <w:r w:rsidRPr="00CE255D">
        <w:rPr>
          <w:lang w:val="fr-FR"/>
        </w:rPr>
        <w:t xml:space="preserve">au nombre de 3, il n'en subsiste que l'empreinte laissée au sol par l'intensité du feu, sous la forme de surfaces orangées et légèrement indurées, dans les sondages 5, 4 et 3. Un mince film de cendres fut dégagé au nord du foyer S5; seules les lentilles cendreuses du S3 (fig. 3) reposaient dans une légère dépression. La fouille de la zone S6 adjacente permit l'observation de la plus vaste aire de combustion, mais son remaniement partiel empêche de déterminer la manière dont s'opérait le contact avec la dépression S3. </w:t>
      </w:r>
      <w:r>
        <w:rPr>
          <w:lang w:val="fr-FR"/>
        </w:rPr>
        <w:t>(BIB 2933)</w:t>
      </w:r>
    </w:p>
    <w:p w14:paraId="0129D1DF" w14:textId="77777777" w:rsidR="00CE255D" w:rsidRDefault="00CE255D" w:rsidP="00242C0F">
      <w:pPr>
        <w:jc w:val="both"/>
        <w:rPr>
          <w:lang w:val="fr-FR"/>
        </w:rPr>
      </w:pPr>
    </w:p>
    <w:p w14:paraId="3C65045F" w14:textId="77777777" w:rsidR="00CE255D" w:rsidRDefault="00CE255D" w:rsidP="00CE255D">
      <w:pPr>
        <w:pStyle w:val="Heading3"/>
      </w:pPr>
      <w:r>
        <w:t>cuvettes</w:t>
      </w:r>
    </w:p>
    <w:p w14:paraId="0A65785F" w14:textId="77777777" w:rsidR="00CE255D" w:rsidRDefault="00CE255D" w:rsidP="00242C0F">
      <w:pPr>
        <w:jc w:val="both"/>
        <w:rPr>
          <w:lang w:val="fr-FR"/>
        </w:rPr>
      </w:pPr>
      <w:r w:rsidRPr="00CE255D">
        <w:rPr>
          <w:lang w:val="fr-FR"/>
        </w:rPr>
        <w:t xml:space="preserve">1a coupe S4/SL permit d'observer une légère cuvette remplie de sédiments la et de fragments de plusieurs récipients. Une seconde cuvette, profonde comme la précédente d'une dizaine de centimètres, fut découverte lors du nettoyage des parois du sondage 2. </w:t>
      </w:r>
      <w:r>
        <w:rPr>
          <w:lang w:val="fr-FR"/>
        </w:rPr>
        <w:t>(BIB 2933)</w:t>
      </w:r>
    </w:p>
    <w:p w14:paraId="71C79ADE" w14:textId="77777777" w:rsidR="00CE255D" w:rsidRDefault="00CE255D" w:rsidP="00242C0F">
      <w:pPr>
        <w:jc w:val="both"/>
        <w:rPr>
          <w:lang w:val="fr-FR"/>
        </w:rPr>
      </w:pPr>
    </w:p>
    <w:p w14:paraId="118D25FF" w14:textId="77777777" w:rsidR="00CE255D" w:rsidRDefault="00CE255D" w:rsidP="00CE255D">
      <w:pPr>
        <w:pStyle w:val="Heading3"/>
      </w:pPr>
      <w:r w:rsidRPr="00CE255D">
        <w:lastRenderedPageBreak/>
        <w:t>vest</w:t>
      </w:r>
      <w:r>
        <w:t>iges</w:t>
      </w:r>
    </w:p>
    <w:p w14:paraId="6EF7581D" w14:textId="77777777" w:rsidR="00CE255D" w:rsidRDefault="00CE255D" w:rsidP="00242C0F">
      <w:pPr>
        <w:jc w:val="both"/>
        <w:rPr>
          <w:lang w:val="fr-FR"/>
        </w:rPr>
      </w:pPr>
      <w:r w:rsidRPr="00CE255D">
        <w:rPr>
          <w:lang w:val="fr-FR"/>
        </w:rPr>
        <w:t xml:space="preserve">les céramiques se répartissent dans les secteurs S4 et S5 ; une densité comparable dut exister dans le sondage Lambert (SL) d'après le volume de poteries que renferme la collection. De part et d'autre de la coupe S4 furent exhumés un grand vase, dont ne subsistait que la partie inférieure implantée dans les limons ocre stériles de la couche 2 (fig. 3 et 5), ainsi que plusieurs fragments de récipients peu fragmentés, à l'inverse de ceux du reste de la surface (fig. 7/1 et 2). Trois fragments de sole de cuisson proviennent de la surface S4, non loin de la paroi. Les restes de boucherie se cantonnent exclusivement au secteur S5, approximativement entre les deux parois. </w:t>
      </w:r>
      <w:r>
        <w:rPr>
          <w:lang w:val="fr-FR"/>
        </w:rPr>
        <w:t>(BIB 2933)</w:t>
      </w:r>
    </w:p>
    <w:p w14:paraId="21FC3E62" w14:textId="77777777" w:rsidR="00EF5F9F" w:rsidRDefault="00EF5F9F" w:rsidP="00242C0F">
      <w:pPr>
        <w:jc w:val="both"/>
        <w:rPr>
          <w:lang w:val="fr-FR"/>
        </w:rPr>
      </w:pPr>
    </w:p>
    <w:p w14:paraId="322BA077" w14:textId="77777777" w:rsidR="00AB05B4" w:rsidRPr="0032190F" w:rsidRDefault="00AB05B4" w:rsidP="00242C0F">
      <w:pPr>
        <w:jc w:val="both"/>
        <w:rPr>
          <w:lang w:val="fr-FR"/>
        </w:rPr>
      </w:pPr>
    </w:p>
    <w:p w14:paraId="64F1F42A" w14:textId="77777777" w:rsidR="008C3C9F" w:rsidRPr="0032190F" w:rsidRDefault="008C3C9F" w:rsidP="00426FF9">
      <w:pPr>
        <w:pStyle w:val="Heading1"/>
      </w:pPr>
      <w:bookmarkStart w:id="807" w:name="Sit_Chauve_Souris"/>
      <w:r w:rsidRPr="0032190F">
        <w:t>CHAUVE-SOURIS (Grotte de la)</w:t>
      </w:r>
    </w:p>
    <w:bookmarkEnd w:id="807"/>
    <w:p w14:paraId="3130E2CC" w14:textId="5B9ED5D4" w:rsidR="008C3C9F" w:rsidRPr="00364711" w:rsidRDefault="00EF5F9F" w:rsidP="00242C0F">
      <w:pPr>
        <w:rPr>
          <w:sz w:val="20"/>
          <w:lang w:val="fr-FR"/>
        </w:rPr>
      </w:pPr>
      <w:r w:rsidRPr="00364711">
        <w:rPr>
          <w:sz w:val="20"/>
          <w:lang w:val="fr-FR"/>
        </w:rPr>
        <w:t>grotte de Donzère</w:t>
      </w:r>
      <w:r w:rsidR="00364711" w:rsidRPr="00364711">
        <w:rPr>
          <w:sz w:val="20"/>
          <w:lang w:val="fr-FR"/>
        </w:rPr>
        <w:t xml:space="preserve">, </w:t>
      </w:r>
      <w:r w:rsidR="00364711" w:rsidRPr="005472E1">
        <w:rPr>
          <w:sz w:val="20"/>
          <w:lang w:val="fr-FR"/>
        </w:rPr>
        <w:t>grotte de la Cauve-Souris</w:t>
      </w:r>
    </w:p>
    <w:p w14:paraId="3B798965" w14:textId="77777777" w:rsidR="00EF5F9F" w:rsidRDefault="00EF5F9F" w:rsidP="00242C0F">
      <w:pPr>
        <w:rPr>
          <w:lang w:val="fr-FR"/>
        </w:rPr>
      </w:pPr>
    </w:p>
    <w:p w14:paraId="4098C700" w14:textId="2CE455ED" w:rsidR="008C3C9F" w:rsidRPr="0032190F" w:rsidRDefault="00EF5F9F" w:rsidP="00242C0F">
      <w:pPr>
        <w:rPr>
          <w:lang w:val="fr-FR"/>
        </w:rPr>
      </w:pPr>
      <w:r>
        <w:rPr>
          <w:lang w:val="fr-FR"/>
        </w:rPr>
        <w:t>L</w:t>
      </w:r>
      <w:r w:rsidR="008C3C9F" w:rsidRPr="0032190F">
        <w:rPr>
          <w:lang w:val="fr-FR"/>
        </w:rPr>
        <w:t>a Chauve-Souris (</w:t>
      </w:r>
      <w:r w:rsidRPr="0032190F">
        <w:rPr>
          <w:lang w:val="fr-FR"/>
        </w:rPr>
        <w:t>Donzère</w:t>
      </w:r>
      <w:r>
        <w:rPr>
          <w:lang w:val="fr-FR"/>
        </w:rPr>
        <w:t xml:space="preserve">, </w:t>
      </w:r>
      <w:r w:rsidR="008C3C9F" w:rsidRPr="0032190F">
        <w:rPr>
          <w:lang w:val="fr-FR"/>
        </w:rPr>
        <w:t xml:space="preserve">Drôme), fouillée par </w:t>
      </w:r>
      <w:r>
        <w:rPr>
          <w:lang w:val="fr-FR"/>
        </w:rPr>
        <w:t>J.</w:t>
      </w:r>
      <w:r w:rsidR="008C3C9F" w:rsidRPr="0032190F">
        <w:rPr>
          <w:lang w:val="fr-FR"/>
        </w:rPr>
        <w:t xml:space="preserve"> Vital, a donné une séquence</w:t>
      </w:r>
      <w:r w:rsidR="00FB17DA" w:rsidRPr="0032190F">
        <w:rPr>
          <w:lang w:val="fr-FR"/>
        </w:rPr>
        <w:t xml:space="preserve"> pour la périodisation interne du </w:t>
      </w:r>
      <w:hyperlink r:id="rId1661" w:anchor="Cul_Campaniforme" w:history="1">
        <w:r w:rsidR="00FB17DA" w:rsidRPr="0032190F">
          <w:rPr>
            <w:rStyle w:val="Hyperlink"/>
            <w:lang w:val="fr-FR"/>
          </w:rPr>
          <w:t>Campaniforme</w:t>
        </w:r>
      </w:hyperlink>
      <w:r w:rsidR="008C3C9F" w:rsidRPr="0032190F">
        <w:rPr>
          <w:lang w:val="fr-FR"/>
        </w:rPr>
        <w:t> :</w:t>
      </w:r>
    </w:p>
    <w:p w14:paraId="401726A3" w14:textId="77777777" w:rsidR="00FB17DA" w:rsidRPr="0032190F" w:rsidRDefault="00FB17DA"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5"/>
        <w:gridCol w:w="3658"/>
      </w:tblGrid>
      <w:tr w:rsidR="008C3C9F" w:rsidRPr="002541D8" w14:paraId="6BC570AA" w14:textId="77777777">
        <w:trPr>
          <w:jc w:val="center"/>
        </w:trPr>
        <w:tc>
          <w:tcPr>
            <w:tcW w:w="0" w:type="auto"/>
            <w:vAlign w:val="center"/>
          </w:tcPr>
          <w:p w14:paraId="53321AAC" w14:textId="77777777" w:rsidR="008C3C9F" w:rsidRPr="00DB5974" w:rsidRDefault="00FB17DA" w:rsidP="00242C0F">
            <w:pPr>
              <w:jc w:val="center"/>
              <w:rPr>
                <w:sz w:val="20"/>
                <w:szCs w:val="20"/>
              </w:rPr>
            </w:pPr>
            <w:r w:rsidRPr="00DB5974">
              <w:rPr>
                <w:sz w:val="20"/>
                <w:szCs w:val="20"/>
              </w:rPr>
              <w:t>Rhodano-Provençal</w:t>
            </w:r>
          </w:p>
        </w:tc>
        <w:tc>
          <w:tcPr>
            <w:tcW w:w="3658" w:type="dxa"/>
            <w:vAlign w:val="center"/>
          </w:tcPr>
          <w:p w14:paraId="4436220F" w14:textId="77777777" w:rsidR="008C3C9F" w:rsidRPr="0032190F" w:rsidRDefault="00FB17DA" w:rsidP="00242C0F">
            <w:pPr>
              <w:jc w:val="center"/>
              <w:rPr>
                <w:sz w:val="20"/>
                <w:szCs w:val="20"/>
                <w:lang w:val="fr-FR"/>
              </w:rPr>
            </w:pPr>
            <w:r w:rsidRPr="0032190F">
              <w:rPr>
                <w:sz w:val="20"/>
                <w:szCs w:val="20"/>
                <w:lang w:val="fr-FR"/>
              </w:rPr>
              <w:t>présence d’un vase de style audois</w:t>
            </w:r>
          </w:p>
        </w:tc>
      </w:tr>
      <w:tr w:rsidR="008C3C9F" w:rsidRPr="00DB5974" w14:paraId="676F32FD" w14:textId="77777777">
        <w:trPr>
          <w:jc w:val="center"/>
        </w:trPr>
        <w:tc>
          <w:tcPr>
            <w:tcW w:w="0" w:type="auto"/>
            <w:vAlign w:val="center"/>
          </w:tcPr>
          <w:p w14:paraId="10801416" w14:textId="77777777" w:rsidR="00FB17DA" w:rsidRPr="00DB5974" w:rsidRDefault="00FB17DA" w:rsidP="00242C0F">
            <w:pPr>
              <w:jc w:val="center"/>
              <w:rPr>
                <w:sz w:val="20"/>
                <w:szCs w:val="20"/>
              </w:rPr>
            </w:pPr>
            <w:r w:rsidRPr="00DB5974">
              <w:rPr>
                <w:sz w:val="20"/>
                <w:szCs w:val="20"/>
              </w:rPr>
              <w:t>Rhodano-</w:t>
            </w:r>
          </w:p>
          <w:p w14:paraId="1C8F39E1" w14:textId="77777777" w:rsidR="008C3C9F" w:rsidRPr="00DB5974" w:rsidRDefault="00FB17DA" w:rsidP="00242C0F">
            <w:pPr>
              <w:jc w:val="center"/>
              <w:rPr>
                <w:sz w:val="20"/>
                <w:szCs w:val="20"/>
              </w:rPr>
            </w:pPr>
            <w:r w:rsidRPr="00DB5974">
              <w:rPr>
                <w:sz w:val="20"/>
                <w:szCs w:val="20"/>
              </w:rPr>
              <w:t>Provençal</w:t>
            </w:r>
          </w:p>
        </w:tc>
        <w:tc>
          <w:tcPr>
            <w:tcW w:w="3658" w:type="dxa"/>
            <w:vAlign w:val="center"/>
          </w:tcPr>
          <w:p w14:paraId="3DAC34D2" w14:textId="1313D7C3" w:rsidR="00FB17DA" w:rsidRPr="0032190F" w:rsidRDefault="00FB17DA" w:rsidP="00242C0F">
            <w:pPr>
              <w:jc w:val="center"/>
              <w:rPr>
                <w:sz w:val="20"/>
                <w:szCs w:val="20"/>
                <w:lang w:val="fr-FR"/>
              </w:rPr>
            </w:pPr>
            <w:r w:rsidRPr="0032190F">
              <w:rPr>
                <w:sz w:val="20"/>
                <w:szCs w:val="20"/>
                <w:lang w:val="fr-FR"/>
              </w:rPr>
              <w:t xml:space="preserve">contexte </w:t>
            </w:r>
            <w:hyperlink r:id="rId1662" w:anchor="Cul_Fontbuisse" w:history="1">
              <w:r w:rsidRPr="0032190F">
                <w:rPr>
                  <w:rStyle w:val="Hyperlink"/>
                  <w:sz w:val="20"/>
                  <w:szCs w:val="20"/>
                  <w:lang w:val="fr-FR"/>
                </w:rPr>
                <w:t>Fontbuisse</w:t>
              </w:r>
            </w:hyperlink>
            <w:r w:rsidRPr="0032190F">
              <w:rPr>
                <w:sz w:val="20"/>
                <w:szCs w:val="20"/>
                <w:lang w:val="fr-FR"/>
              </w:rPr>
              <w:t xml:space="preserve"> faciès central avec présence d’un vase d’inspiration</w:t>
            </w:r>
          </w:p>
          <w:p w14:paraId="12732C17" w14:textId="1F706424" w:rsidR="008C3C9F" w:rsidRPr="00DB5974" w:rsidRDefault="00000000" w:rsidP="00242C0F">
            <w:pPr>
              <w:jc w:val="center"/>
              <w:rPr>
                <w:sz w:val="20"/>
                <w:szCs w:val="20"/>
              </w:rPr>
            </w:pPr>
            <w:hyperlink r:id="rId1663" w:anchor="Cul_Remedello" w:history="1">
              <w:r w:rsidR="00FB17DA" w:rsidRPr="00DB5974">
                <w:rPr>
                  <w:rStyle w:val="Hyperlink"/>
                  <w:sz w:val="20"/>
                  <w:szCs w:val="20"/>
                </w:rPr>
                <w:t>Remedello</w:t>
              </w:r>
            </w:hyperlink>
          </w:p>
        </w:tc>
      </w:tr>
      <w:tr w:rsidR="008C3C9F" w:rsidRPr="00DB5974" w14:paraId="7F9A0B31" w14:textId="77777777">
        <w:trPr>
          <w:jc w:val="center"/>
        </w:trPr>
        <w:tc>
          <w:tcPr>
            <w:tcW w:w="0" w:type="auto"/>
            <w:vAlign w:val="center"/>
          </w:tcPr>
          <w:p w14:paraId="3003FC70" w14:textId="77777777" w:rsidR="008C3C9F" w:rsidRPr="00DB5974" w:rsidRDefault="00FB17DA" w:rsidP="00242C0F">
            <w:pPr>
              <w:jc w:val="center"/>
              <w:rPr>
                <w:sz w:val="20"/>
                <w:szCs w:val="20"/>
              </w:rPr>
            </w:pPr>
            <w:r w:rsidRPr="00DB5974">
              <w:rPr>
                <w:sz w:val="20"/>
                <w:szCs w:val="20"/>
              </w:rPr>
              <w:t>Maritime ancien</w:t>
            </w:r>
          </w:p>
        </w:tc>
        <w:tc>
          <w:tcPr>
            <w:tcW w:w="3658" w:type="dxa"/>
            <w:vAlign w:val="center"/>
          </w:tcPr>
          <w:p w14:paraId="23F81713" w14:textId="0A1B9DC9" w:rsidR="008C3C9F" w:rsidRPr="00DB5974" w:rsidRDefault="00FB17DA" w:rsidP="00242C0F">
            <w:pPr>
              <w:jc w:val="center"/>
              <w:rPr>
                <w:sz w:val="20"/>
                <w:szCs w:val="20"/>
              </w:rPr>
            </w:pPr>
            <w:r w:rsidRPr="00DB5974">
              <w:rPr>
                <w:sz w:val="20"/>
                <w:szCs w:val="20"/>
              </w:rPr>
              <w:t xml:space="preserve">contexte d’affinité </w:t>
            </w:r>
            <w:hyperlink r:id="rId1664" w:anchor="Cul_Fontbuisse" w:history="1">
              <w:r w:rsidRPr="00DB5974">
                <w:rPr>
                  <w:rStyle w:val="Hyperlink"/>
                  <w:sz w:val="20"/>
                  <w:szCs w:val="20"/>
                </w:rPr>
                <w:t>Fontbuisse</w:t>
              </w:r>
            </w:hyperlink>
            <w:r w:rsidRPr="00DB5974">
              <w:rPr>
                <w:sz w:val="20"/>
                <w:szCs w:val="20"/>
              </w:rPr>
              <w:t xml:space="preserve"> possible</w:t>
            </w:r>
          </w:p>
        </w:tc>
      </w:tr>
    </w:tbl>
    <w:p w14:paraId="53AC4817" w14:textId="77777777" w:rsidR="008C3C9F" w:rsidRDefault="00FB17DA" w:rsidP="00242C0F">
      <w:r>
        <w:t>(BIB 1117 (BIB 1174))</w:t>
      </w:r>
    </w:p>
    <w:p w14:paraId="13568CC6" w14:textId="77777777" w:rsidR="00FB17DA" w:rsidRDefault="00FB17DA" w:rsidP="00242C0F"/>
    <w:p w14:paraId="7A63496A" w14:textId="77777777" w:rsidR="00BB25CE" w:rsidRPr="0032190F" w:rsidRDefault="00BB25CE" w:rsidP="00242C0F">
      <w:pPr>
        <w:jc w:val="both"/>
        <w:rPr>
          <w:lang w:val="fr-FR"/>
        </w:rPr>
      </w:pPr>
      <w:r w:rsidRPr="0032190F">
        <w:rPr>
          <w:lang w:val="fr-FR"/>
        </w:rPr>
        <w:t>Les niveaux récents de la Chauve-Souris ont livré en parfaite synchronie avec des éléments méridionaux Fontbouisse et des gobelets Campaniforme rhodano-provençal, de la céramique à décor metopale typique (Vital, 2006) (BIB 1150 p. 80).</w:t>
      </w:r>
      <w:r w:rsidR="00A15CD3" w:rsidRPr="0032190F">
        <w:rPr>
          <w:lang w:val="fr-FR"/>
        </w:rPr>
        <w:t xml:space="preserve"> Les niveaux de la fin du Néolithique se décomposent en une séquence néolithique final inférieure (15NS à 15LS), médiane (15JS à 15ES-BS) et supérieure (15AS à 13) (BIB 1150)</w:t>
      </w:r>
    </w:p>
    <w:p w14:paraId="4E045E45" w14:textId="77777777" w:rsidR="00BB25CE" w:rsidRPr="0032190F" w:rsidRDefault="00BB25CE" w:rsidP="00242C0F">
      <w:pPr>
        <w:rPr>
          <w:lang w:val="fr-FR"/>
        </w:rPr>
      </w:pPr>
    </w:p>
    <w:tbl>
      <w:tblPr>
        <w:tblW w:w="90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31"/>
        <w:gridCol w:w="1669"/>
        <w:gridCol w:w="2520"/>
        <w:gridCol w:w="2520"/>
        <w:gridCol w:w="1183"/>
      </w:tblGrid>
      <w:tr w:rsidR="00081961" w14:paraId="7E53A0AA" w14:textId="77777777">
        <w:trPr>
          <w:jc w:val="center"/>
        </w:trPr>
        <w:tc>
          <w:tcPr>
            <w:tcW w:w="0" w:type="auto"/>
            <w:vAlign w:val="center"/>
          </w:tcPr>
          <w:p w14:paraId="18A15329" w14:textId="77777777" w:rsidR="00081961" w:rsidRDefault="00081961" w:rsidP="00242C0F">
            <w:pPr>
              <w:jc w:val="center"/>
            </w:pPr>
            <w:r w:rsidRPr="00DB5974">
              <w:rPr>
                <w:sz w:val="20"/>
                <w:szCs w:val="20"/>
              </w:rPr>
              <w:t>c. 13 AB</w:t>
            </w:r>
          </w:p>
        </w:tc>
        <w:tc>
          <w:tcPr>
            <w:tcW w:w="1669" w:type="dxa"/>
            <w:vAlign w:val="center"/>
          </w:tcPr>
          <w:p w14:paraId="00001A6C" w14:textId="77777777" w:rsidR="00081961" w:rsidRPr="0032190F" w:rsidRDefault="00081961" w:rsidP="00242C0F">
            <w:pPr>
              <w:autoSpaceDE w:val="0"/>
              <w:autoSpaceDN w:val="0"/>
              <w:adjustRightInd w:val="0"/>
              <w:jc w:val="center"/>
              <w:rPr>
                <w:sz w:val="20"/>
                <w:szCs w:val="20"/>
                <w:lang w:val="fr-FR"/>
              </w:rPr>
            </w:pPr>
            <w:r w:rsidRPr="0032190F">
              <w:rPr>
                <w:sz w:val="20"/>
                <w:szCs w:val="20"/>
                <w:lang w:val="fr-FR"/>
              </w:rPr>
              <w:t>2456-2201 BC Cal (Calib 4.3 à 1</w:t>
            </w:r>
            <w:r w:rsidRPr="00DB5974">
              <w:rPr>
                <w:rFonts w:ascii="SymbolMT" w:hAnsi="SymbolMT" w:cs="SymbolMT"/>
                <w:sz w:val="20"/>
                <w:szCs w:val="20"/>
              </w:rPr>
              <w:t>δ</w:t>
            </w:r>
            <w:r w:rsidRPr="0032190F">
              <w:rPr>
                <w:sz w:val="20"/>
                <w:szCs w:val="20"/>
                <w:lang w:val="fr-FR"/>
              </w:rPr>
              <w:t>)</w:t>
            </w:r>
          </w:p>
        </w:tc>
        <w:tc>
          <w:tcPr>
            <w:tcW w:w="2520" w:type="dxa"/>
            <w:vAlign w:val="center"/>
          </w:tcPr>
          <w:p w14:paraId="1F026280" w14:textId="77777777" w:rsidR="00081961" w:rsidRPr="00DB5974" w:rsidRDefault="00081961" w:rsidP="00242C0F">
            <w:pPr>
              <w:autoSpaceDE w:val="0"/>
              <w:autoSpaceDN w:val="0"/>
              <w:adjustRightInd w:val="0"/>
              <w:jc w:val="center"/>
              <w:rPr>
                <w:sz w:val="20"/>
                <w:szCs w:val="20"/>
              </w:rPr>
            </w:pPr>
            <w:r w:rsidRPr="00DB5974">
              <w:rPr>
                <w:sz w:val="20"/>
                <w:szCs w:val="20"/>
              </w:rPr>
              <w:t xml:space="preserve">Ly 4756 : 3845 </w:t>
            </w:r>
            <w:r w:rsidRPr="00DB5974">
              <w:rPr>
                <w:rFonts w:ascii="SymbolMT" w:hAnsi="SymbolMT" w:cs="SymbolMT"/>
                <w:sz w:val="20"/>
                <w:szCs w:val="20"/>
              </w:rPr>
              <w:t xml:space="preserve">± </w:t>
            </w:r>
            <w:r w:rsidRPr="00DB5974">
              <w:rPr>
                <w:sz w:val="20"/>
                <w:szCs w:val="20"/>
              </w:rPr>
              <w:t>80 BP</w:t>
            </w:r>
          </w:p>
        </w:tc>
        <w:tc>
          <w:tcPr>
            <w:tcW w:w="2520" w:type="dxa"/>
            <w:vAlign w:val="center"/>
          </w:tcPr>
          <w:p w14:paraId="398983FF" w14:textId="77777777" w:rsidR="00081961" w:rsidRPr="0032190F" w:rsidRDefault="00081961" w:rsidP="00242C0F">
            <w:pPr>
              <w:autoSpaceDE w:val="0"/>
              <w:autoSpaceDN w:val="0"/>
              <w:adjustRightInd w:val="0"/>
              <w:jc w:val="center"/>
              <w:rPr>
                <w:sz w:val="20"/>
                <w:szCs w:val="20"/>
                <w:lang w:val="fr-FR"/>
              </w:rPr>
            </w:pPr>
            <w:r w:rsidRPr="0032190F">
              <w:rPr>
                <w:sz w:val="20"/>
                <w:szCs w:val="20"/>
                <w:lang w:val="fr-FR"/>
              </w:rPr>
              <w:t>petits tessons de coupes et de gobelet à décor incisé</w:t>
            </w:r>
            <w:r w:rsidR="00613BF9" w:rsidRPr="0032190F">
              <w:rPr>
                <w:sz w:val="20"/>
                <w:szCs w:val="20"/>
                <w:lang w:val="fr-FR"/>
              </w:rPr>
              <w:t>-</w:t>
            </w:r>
            <w:r w:rsidRPr="0032190F">
              <w:rPr>
                <w:sz w:val="20"/>
                <w:szCs w:val="20"/>
                <w:lang w:val="fr-FR"/>
              </w:rPr>
              <w:t xml:space="preserve"> estampé de style rhodano-provençal</w:t>
            </w:r>
          </w:p>
        </w:tc>
        <w:tc>
          <w:tcPr>
            <w:tcW w:w="1183" w:type="dxa"/>
            <w:vMerge w:val="restart"/>
            <w:textDirection w:val="tbRl"/>
            <w:vAlign w:val="center"/>
          </w:tcPr>
          <w:p w14:paraId="6B999770" w14:textId="77777777" w:rsidR="00081961" w:rsidRPr="00DB5974" w:rsidRDefault="00081961" w:rsidP="00242C0F">
            <w:pPr>
              <w:autoSpaceDE w:val="0"/>
              <w:autoSpaceDN w:val="0"/>
              <w:adjustRightInd w:val="0"/>
              <w:ind w:left="113" w:right="113"/>
              <w:jc w:val="center"/>
              <w:rPr>
                <w:sz w:val="20"/>
                <w:szCs w:val="20"/>
              </w:rPr>
            </w:pPr>
            <w:r w:rsidRPr="00DB5974">
              <w:rPr>
                <w:sz w:val="20"/>
                <w:szCs w:val="20"/>
              </w:rPr>
              <w:t>contexte Fontbuisse</w:t>
            </w:r>
          </w:p>
        </w:tc>
      </w:tr>
      <w:tr w:rsidR="00081961" w:rsidRPr="002541D8" w14:paraId="6042F20C" w14:textId="77777777">
        <w:trPr>
          <w:jc w:val="center"/>
        </w:trPr>
        <w:tc>
          <w:tcPr>
            <w:tcW w:w="0" w:type="auto"/>
            <w:vAlign w:val="center"/>
          </w:tcPr>
          <w:p w14:paraId="6947990F" w14:textId="77777777" w:rsidR="00081961" w:rsidRPr="00DB5974" w:rsidRDefault="00081961" w:rsidP="00242C0F">
            <w:pPr>
              <w:jc w:val="center"/>
              <w:rPr>
                <w:sz w:val="20"/>
                <w:szCs w:val="20"/>
              </w:rPr>
            </w:pPr>
            <w:r w:rsidRPr="00DB5974">
              <w:rPr>
                <w:sz w:val="20"/>
                <w:szCs w:val="20"/>
              </w:rPr>
              <w:t>c. 13 CS</w:t>
            </w:r>
          </w:p>
        </w:tc>
        <w:tc>
          <w:tcPr>
            <w:tcW w:w="4189" w:type="dxa"/>
            <w:gridSpan w:val="2"/>
            <w:vAlign w:val="center"/>
          </w:tcPr>
          <w:p w14:paraId="7AC7C5AA" w14:textId="77777777" w:rsidR="00081961" w:rsidRPr="00DB5974" w:rsidRDefault="00081961" w:rsidP="00242C0F">
            <w:pPr>
              <w:autoSpaceDE w:val="0"/>
              <w:autoSpaceDN w:val="0"/>
              <w:adjustRightInd w:val="0"/>
              <w:jc w:val="center"/>
              <w:rPr>
                <w:sz w:val="20"/>
                <w:szCs w:val="20"/>
              </w:rPr>
            </w:pPr>
            <w:r w:rsidRPr="00DB5974">
              <w:rPr>
                <w:sz w:val="20"/>
                <w:szCs w:val="20"/>
              </w:rPr>
              <w:t>non daté</w:t>
            </w:r>
          </w:p>
        </w:tc>
        <w:tc>
          <w:tcPr>
            <w:tcW w:w="2520" w:type="dxa"/>
            <w:vAlign w:val="center"/>
          </w:tcPr>
          <w:p w14:paraId="5CF6F634" w14:textId="77777777" w:rsidR="00081961" w:rsidRPr="0032190F" w:rsidRDefault="00081961" w:rsidP="00242C0F">
            <w:pPr>
              <w:autoSpaceDE w:val="0"/>
              <w:autoSpaceDN w:val="0"/>
              <w:adjustRightInd w:val="0"/>
              <w:jc w:val="center"/>
              <w:rPr>
                <w:sz w:val="20"/>
                <w:szCs w:val="20"/>
                <w:lang w:val="fr-FR"/>
              </w:rPr>
            </w:pPr>
            <w:r w:rsidRPr="0032190F">
              <w:rPr>
                <w:sz w:val="20"/>
                <w:szCs w:val="20"/>
                <w:lang w:val="fr-FR"/>
              </w:rPr>
              <w:t>comparable à l’antérieur (13 DS) : un gobelet incisé</w:t>
            </w:r>
            <w:r w:rsidR="00613BF9" w:rsidRPr="0032190F">
              <w:rPr>
                <w:sz w:val="20"/>
                <w:szCs w:val="20"/>
                <w:lang w:val="fr-FR"/>
              </w:rPr>
              <w:t>-</w:t>
            </w:r>
            <w:r w:rsidRPr="0032190F">
              <w:rPr>
                <w:sz w:val="20"/>
                <w:szCs w:val="20"/>
                <w:lang w:val="fr-FR"/>
              </w:rPr>
              <w:t xml:space="preserve"> estampé (de style audois ?)</w:t>
            </w:r>
          </w:p>
        </w:tc>
        <w:tc>
          <w:tcPr>
            <w:tcW w:w="1183" w:type="dxa"/>
            <w:vMerge/>
            <w:vAlign w:val="center"/>
          </w:tcPr>
          <w:p w14:paraId="09501504" w14:textId="77777777" w:rsidR="00081961" w:rsidRPr="0032190F" w:rsidRDefault="00081961" w:rsidP="00242C0F">
            <w:pPr>
              <w:autoSpaceDE w:val="0"/>
              <w:autoSpaceDN w:val="0"/>
              <w:adjustRightInd w:val="0"/>
              <w:jc w:val="center"/>
              <w:rPr>
                <w:sz w:val="20"/>
                <w:szCs w:val="20"/>
                <w:lang w:val="fr-FR"/>
              </w:rPr>
            </w:pPr>
          </w:p>
        </w:tc>
      </w:tr>
      <w:tr w:rsidR="00081961" w:rsidRPr="002541D8" w14:paraId="683CC949" w14:textId="77777777">
        <w:trPr>
          <w:jc w:val="center"/>
        </w:trPr>
        <w:tc>
          <w:tcPr>
            <w:tcW w:w="0" w:type="auto"/>
            <w:vAlign w:val="center"/>
          </w:tcPr>
          <w:p w14:paraId="034CAE06" w14:textId="77777777" w:rsidR="00081961" w:rsidRDefault="00081961" w:rsidP="00242C0F">
            <w:pPr>
              <w:jc w:val="center"/>
            </w:pPr>
            <w:r w:rsidRPr="00DB5974">
              <w:rPr>
                <w:sz w:val="20"/>
                <w:szCs w:val="20"/>
              </w:rPr>
              <w:t>c. 13 DS</w:t>
            </w:r>
          </w:p>
        </w:tc>
        <w:tc>
          <w:tcPr>
            <w:tcW w:w="1669" w:type="dxa"/>
            <w:vAlign w:val="center"/>
          </w:tcPr>
          <w:p w14:paraId="2FBCD2BB" w14:textId="77777777" w:rsidR="00081961" w:rsidRPr="0032190F" w:rsidRDefault="00081961" w:rsidP="00242C0F">
            <w:pPr>
              <w:jc w:val="center"/>
              <w:rPr>
                <w:lang w:val="fr-FR"/>
              </w:rPr>
            </w:pPr>
            <w:r w:rsidRPr="0032190F">
              <w:rPr>
                <w:sz w:val="20"/>
                <w:szCs w:val="20"/>
                <w:lang w:val="fr-FR"/>
              </w:rPr>
              <w:t>2863-2462 BC Cal (Calib 4.3 à 1</w:t>
            </w:r>
            <w:r w:rsidRPr="00DB5974">
              <w:rPr>
                <w:rFonts w:ascii="SymbolMT" w:hAnsi="SymbolMT" w:cs="SymbolMT"/>
                <w:sz w:val="20"/>
                <w:szCs w:val="20"/>
              </w:rPr>
              <w:t>δ</w:t>
            </w:r>
            <w:r w:rsidRPr="0032190F">
              <w:rPr>
                <w:sz w:val="20"/>
                <w:szCs w:val="20"/>
                <w:lang w:val="fr-FR"/>
              </w:rPr>
              <w:t>)</w:t>
            </w:r>
          </w:p>
        </w:tc>
        <w:tc>
          <w:tcPr>
            <w:tcW w:w="2520" w:type="dxa"/>
            <w:vAlign w:val="center"/>
          </w:tcPr>
          <w:p w14:paraId="79ED0C66" w14:textId="77777777" w:rsidR="00081961" w:rsidRPr="00DB5974" w:rsidRDefault="00081961" w:rsidP="00242C0F">
            <w:pPr>
              <w:autoSpaceDE w:val="0"/>
              <w:autoSpaceDN w:val="0"/>
              <w:adjustRightInd w:val="0"/>
              <w:jc w:val="center"/>
              <w:rPr>
                <w:sz w:val="20"/>
                <w:szCs w:val="20"/>
              </w:rPr>
            </w:pPr>
            <w:r w:rsidRPr="00DB5974">
              <w:rPr>
                <w:sz w:val="20"/>
                <w:szCs w:val="20"/>
              </w:rPr>
              <w:t xml:space="preserve">Ly 3792 : 4050 </w:t>
            </w:r>
            <w:r w:rsidRPr="00DB5974">
              <w:rPr>
                <w:rFonts w:ascii="SymbolMT" w:hAnsi="SymbolMT" w:cs="SymbolMT"/>
                <w:sz w:val="20"/>
                <w:szCs w:val="20"/>
              </w:rPr>
              <w:t xml:space="preserve">± </w:t>
            </w:r>
            <w:r w:rsidRPr="00DB5974">
              <w:rPr>
                <w:sz w:val="20"/>
                <w:szCs w:val="20"/>
              </w:rPr>
              <w:t>120 BP</w:t>
            </w:r>
          </w:p>
        </w:tc>
        <w:tc>
          <w:tcPr>
            <w:tcW w:w="2520" w:type="dxa"/>
            <w:vAlign w:val="center"/>
          </w:tcPr>
          <w:p w14:paraId="1601AC4E" w14:textId="77777777" w:rsidR="00081961" w:rsidRPr="0032190F" w:rsidRDefault="00081961" w:rsidP="00242C0F">
            <w:pPr>
              <w:autoSpaceDE w:val="0"/>
              <w:autoSpaceDN w:val="0"/>
              <w:adjustRightInd w:val="0"/>
              <w:jc w:val="center"/>
              <w:rPr>
                <w:sz w:val="20"/>
                <w:szCs w:val="20"/>
                <w:lang w:val="fr-FR"/>
              </w:rPr>
            </w:pPr>
            <w:r w:rsidRPr="0032190F">
              <w:rPr>
                <w:sz w:val="20"/>
                <w:szCs w:val="20"/>
                <w:lang w:val="fr-FR"/>
              </w:rPr>
              <w:t>placé entre 2350 et 2300 par J. Vital : gobelet à décor incisé</w:t>
            </w:r>
            <w:r w:rsidR="00613BF9" w:rsidRPr="0032190F">
              <w:rPr>
                <w:sz w:val="20"/>
                <w:szCs w:val="20"/>
                <w:lang w:val="fr-FR"/>
              </w:rPr>
              <w:t>-</w:t>
            </w:r>
            <w:r w:rsidRPr="0032190F">
              <w:rPr>
                <w:sz w:val="20"/>
                <w:szCs w:val="20"/>
                <w:lang w:val="fr-FR"/>
              </w:rPr>
              <w:t>estampé de style rhodano-provençal</w:t>
            </w:r>
          </w:p>
        </w:tc>
        <w:tc>
          <w:tcPr>
            <w:tcW w:w="1183" w:type="dxa"/>
            <w:vMerge/>
            <w:vAlign w:val="center"/>
          </w:tcPr>
          <w:p w14:paraId="593BDA91" w14:textId="77777777" w:rsidR="00081961" w:rsidRPr="0032190F" w:rsidRDefault="00081961" w:rsidP="00242C0F">
            <w:pPr>
              <w:autoSpaceDE w:val="0"/>
              <w:autoSpaceDN w:val="0"/>
              <w:adjustRightInd w:val="0"/>
              <w:jc w:val="center"/>
              <w:rPr>
                <w:sz w:val="20"/>
                <w:szCs w:val="20"/>
                <w:lang w:val="fr-FR"/>
              </w:rPr>
            </w:pPr>
          </w:p>
        </w:tc>
      </w:tr>
      <w:tr w:rsidR="00081961" w14:paraId="5E3A1141" w14:textId="77777777">
        <w:trPr>
          <w:jc w:val="center"/>
        </w:trPr>
        <w:tc>
          <w:tcPr>
            <w:tcW w:w="0" w:type="auto"/>
            <w:vAlign w:val="center"/>
          </w:tcPr>
          <w:p w14:paraId="7F02E2D6" w14:textId="77777777" w:rsidR="00081961" w:rsidRDefault="00081961" w:rsidP="00242C0F">
            <w:pPr>
              <w:jc w:val="center"/>
            </w:pPr>
            <w:r w:rsidRPr="00DB5974">
              <w:rPr>
                <w:sz w:val="20"/>
                <w:szCs w:val="20"/>
              </w:rPr>
              <w:t>c. 14 ES</w:t>
            </w:r>
          </w:p>
        </w:tc>
        <w:tc>
          <w:tcPr>
            <w:tcW w:w="1669" w:type="dxa"/>
            <w:vAlign w:val="center"/>
          </w:tcPr>
          <w:p w14:paraId="2CC52C78" w14:textId="77777777" w:rsidR="00081961" w:rsidRPr="0032190F" w:rsidRDefault="00081961" w:rsidP="00242C0F">
            <w:pPr>
              <w:jc w:val="center"/>
              <w:rPr>
                <w:lang w:val="fr-FR"/>
              </w:rPr>
            </w:pPr>
            <w:r w:rsidRPr="0032190F">
              <w:rPr>
                <w:sz w:val="20"/>
                <w:szCs w:val="20"/>
                <w:lang w:val="fr-FR"/>
              </w:rPr>
              <w:t>3094-2899 BC Cal (Calib 4.3 à 1</w:t>
            </w:r>
            <w:r w:rsidRPr="00DB5974">
              <w:rPr>
                <w:rFonts w:ascii="SymbolMT" w:hAnsi="SymbolMT" w:cs="SymbolMT"/>
                <w:sz w:val="20"/>
                <w:szCs w:val="20"/>
              </w:rPr>
              <w:t>δ</w:t>
            </w:r>
            <w:r w:rsidRPr="0032190F">
              <w:rPr>
                <w:sz w:val="20"/>
                <w:szCs w:val="20"/>
                <w:lang w:val="fr-FR"/>
              </w:rPr>
              <w:t>)</w:t>
            </w:r>
          </w:p>
        </w:tc>
        <w:tc>
          <w:tcPr>
            <w:tcW w:w="2520" w:type="dxa"/>
            <w:vAlign w:val="center"/>
          </w:tcPr>
          <w:p w14:paraId="2347D3D5" w14:textId="77777777" w:rsidR="00081961" w:rsidRDefault="00081961" w:rsidP="00242C0F">
            <w:pPr>
              <w:jc w:val="center"/>
            </w:pPr>
            <w:r w:rsidRPr="00DB5974">
              <w:rPr>
                <w:sz w:val="20"/>
                <w:szCs w:val="20"/>
              </w:rPr>
              <w:t xml:space="preserve">Ly 4754 : 4370 </w:t>
            </w:r>
            <w:r w:rsidRPr="00DB5974">
              <w:rPr>
                <w:rFonts w:ascii="SymbolMT" w:hAnsi="SymbolMT" w:cs="SymbolMT"/>
                <w:sz w:val="20"/>
                <w:szCs w:val="20"/>
              </w:rPr>
              <w:t xml:space="preserve">± </w:t>
            </w:r>
            <w:r w:rsidRPr="00DB5974">
              <w:rPr>
                <w:sz w:val="20"/>
                <w:szCs w:val="20"/>
              </w:rPr>
              <w:t>75 BP</w:t>
            </w:r>
          </w:p>
        </w:tc>
        <w:tc>
          <w:tcPr>
            <w:tcW w:w="2520" w:type="dxa"/>
            <w:vAlign w:val="center"/>
          </w:tcPr>
          <w:p w14:paraId="15965CDC" w14:textId="77777777" w:rsidR="00081961" w:rsidRDefault="00081961" w:rsidP="00242C0F">
            <w:pPr>
              <w:jc w:val="center"/>
            </w:pPr>
          </w:p>
        </w:tc>
        <w:tc>
          <w:tcPr>
            <w:tcW w:w="1183" w:type="dxa"/>
            <w:vAlign w:val="center"/>
          </w:tcPr>
          <w:p w14:paraId="44752C87" w14:textId="77777777" w:rsidR="00081961" w:rsidRDefault="00081961" w:rsidP="00242C0F">
            <w:pPr>
              <w:jc w:val="center"/>
            </w:pPr>
          </w:p>
        </w:tc>
      </w:tr>
      <w:tr w:rsidR="00081961" w14:paraId="58A0AF7E" w14:textId="77777777">
        <w:trPr>
          <w:jc w:val="center"/>
        </w:trPr>
        <w:tc>
          <w:tcPr>
            <w:tcW w:w="0" w:type="auto"/>
            <w:vAlign w:val="center"/>
          </w:tcPr>
          <w:p w14:paraId="74B4DF20" w14:textId="77777777" w:rsidR="00081961" w:rsidRDefault="00081961" w:rsidP="00242C0F">
            <w:pPr>
              <w:jc w:val="center"/>
            </w:pPr>
            <w:r w:rsidRPr="00DB5974">
              <w:rPr>
                <w:sz w:val="20"/>
                <w:szCs w:val="20"/>
              </w:rPr>
              <w:t>c. 15 BS</w:t>
            </w:r>
          </w:p>
        </w:tc>
        <w:tc>
          <w:tcPr>
            <w:tcW w:w="4189" w:type="dxa"/>
            <w:gridSpan w:val="2"/>
            <w:vAlign w:val="center"/>
          </w:tcPr>
          <w:p w14:paraId="59E0B9C5" w14:textId="77777777" w:rsidR="00081961" w:rsidRPr="00DB5974" w:rsidRDefault="00081961" w:rsidP="00242C0F">
            <w:pPr>
              <w:autoSpaceDE w:val="0"/>
              <w:autoSpaceDN w:val="0"/>
              <w:adjustRightInd w:val="0"/>
              <w:jc w:val="center"/>
              <w:rPr>
                <w:sz w:val="20"/>
                <w:szCs w:val="20"/>
              </w:rPr>
            </w:pPr>
            <w:r w:rsidRPr="00DB5974">
              <w:rPr>
                <w:sz w:val="20"/>
                <w:szCs w:val="20"/>
              </w:rPr>
              <w:t>non daté</w:t>
            </w:r>
          </w:p>
        </w:tc>
        <w:tc>
          <w:tcPr>
            <w:tcW w:w="2520" w:type="dxa"/>
            <w:vAlign w:val="center"/>
          </w:tcPr>
          <w:p w14:paraId="1D43B12E" w14:textId="77777777" w:rsidR="00081961" w:rsidRPr="0032190F" w:rsidRDefault="00081961" w:rsidP="00242C0F">
            <w:pPr>
              <w:autoSpaceDE w:val="0"/>
              <w:autoSpaceDN w:val="0"/>
              <w:adjustRightInd w:val="0"/>
              <w:jc w:val="center"/>
              <w:rPr>
                <w:sz w:val="20"/>
                <w:szCs w:val="20"/>
                <w:lang w:val="fr-FR"/>
              </w:rPr>
            </w:pPr>
            <w:r w:rsidRPr="0032190F">
              <w:rPr>
                <w:sz w:val="20"/>
                <w:szCs w:val="20"/>
                <w:lang w:val="fr-FR"/>
              </w:rPr>
              <w:t>placé entre 2600 et 2450 par J. Vital : un gobelet à décor maritime ancien (2IIa séqu. hollandaise).</w:t>
            </w:r>
          </w:p>
        </w:tc>
        <w:tc>
          <w:tcPr>
            <w:tcW w:w="1183" w:type="dxa"/>
            <w:vAlign w:val="center"/>
          </w:tcPr>
          <w:p w14:paraId="48F0F9CB" w14:textId="77777777" w:rsidR="00081961" w:rsidRPr="00DB5974" w:rsidRDefault="00081961" w:rsidP="00242C0F">
            <w:pPr>
              <w:autoSpaceDE w:val="0"/>
              <w:autoSpaceDN w:val="0"/>
              <w:adjustRightInd w:val="0"/>
              <w:jc w:val="center"/>
              <w:rPr>
                <w:sz w:val="20"/>
                <w:szCs w:val="20"/>
              </w:rPr>
            </w:pPr>
            <w:r w:rsidRPr="00DB5974">
              <w:rPr>
                <w:sz w:val="20"/>
                <w:szCs w:val="20"/>
              </w:rPr>
              <w:t>aff. Fontbouisse possibles</w:t>
            </w:r>
          </w:p>
          <w:p w14:paraId="5FABB08B" w14:textId="77777777" w:rsidR="00081961" w:rsidRPr="00DB5974" w:rsidRDefault="00081961" w:rsidP="00242C0F">
            <w:pPr>
              <w:autoSpaceDE w:val="0"/>
              <w:autoSpaceDN w:val="0"/>
              <w:adjustRightInd w:val="0"/>
              <w:jc w:val="center"/>
              <w:rPr>
                <w:sz w:val="20"/>
                <w:szCs w:val="20"/>
              </w:rPr>
            </w:pPr>
          </w:p>
        </w:tc>
      </w:tr>
    </w:tbl>
    <w:p w14:paraId="27795D4D" w14:textId="77777777" w:rsidR="00FB17DA" w:rsidRDefault="003506B0" w:rsidP="00242C0F">
      <w:r>
        <w:t>(BIB 971 catalogue p. 516</w:t>
      </w:r>
      <w:r w:rsidR="00331455">
        <w:t xml:space="preserve"> (BIB 1174)</w:t>
      </w:r>
      <w:r>
        <w:t>)</w:t>
      </w:r>
    </w:p>
    <w:p w14:paraId="75FD155B" w14:textId="77777777" w:rsidR="00FB17DA" w:rsidRDefault="00FB17DA" w:rsidP="00242C0F">
      <w:pPr>
        <w:autoSpaceDE w:val="0"/>
        <w:autoSpaceDN w:val="0"/>
        <w:adjustRightInd w:val="0"/>
        <w:rPr>
          <w:sz w:val="20"/>
          <w:szCs w:val="20"/>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5"/>
        <w:gridCol w:w="2276"/>
        <w:gridCol w:w="2749"/>
        <w:gridCol w:w="3071"/>
      </w:tblGrid>
      <w:tr w:rsidR="00291030" w:rsidRPr="002541D8" w14:paraId="35E33CAC" w14:textId="77777777">
        <w:trPr>
          <w:jc w:val="center"/>
        </w:trPr>
        <w:tc>
          <w:tcPr>
            <w:tcW w:w="0" w:type="auto"/>
            <w:vAlign w:val="center"/>
          </w:tcPr>
          <w:p w14:paraId="092941B8" w14:textId="77777777" w:rsidR="00BE4BC4" w:rsidRPr="00DB5974" w:rsidRDefault="00291030" w:rsidP="00242C0F">
            <w:pPr>
              <w:jc w:val="center"/>
              <w:rPr>
                <w:sz w:val="20"/>
                <w:szCs w:val="20"/>
              </w:rPr>
            </w:pPr>
            <w:r w:rsidRPr="00DB5974">
              <w:rPr>
                <w:sz w:val="20"/>
                <w:szCs w:val="20"/>
              </w:rPr>
              <w:t xml:space="preserve">niveau </w:t>
            </w:r>
          </w:p>
          <w:p w14:paraId="0ECAD47D" w14:textId="77777777" w:rsidR="00291030" w:rsidRPr="00DB5974" w:rsidRDefault="00BE4BC4" w:rsidP="00242C0F">
            <w:pPr>
              <w:jc w:val="center"/>
              <w:rPr>
                <w:sz w:val="20"/>
                <w:szCs w:val="20"/>
              </w:rPr>
            </w:pPr>
            <w:r w:rsidRPr="00DB5974">
              <w:rPr>
                <w:sz w:val="20"/>
                <w:szCs w:val="20"/>
              </w:rPr>
              <w:t>s</w:t>
            </w:r>
            <w:r w:rsidR="00291030" w:rsidRPr="00DB5974">
              <w:rPr>
                <w:sz w:val="20"/>
                <w:szCs w:val="20"/>
              </w:rPr>
              <w:t>upérieur</w:t>
            </w:r>
          </w:p>
        </w:tc>
        <w:tc>
          <w:tcPr>
            <w:tcW w:w="2276" w:type="dxa"/>
            <w:vAlign w:val="center"/>
          </w:tcPr>
          <w:p w14:paraId="16466C12" w14:textId="77777777" w:rsidR="00291030" w:rsidRPr="00DB5974" w:rsidRDefault="00291030" w:rsidP="00242C0F">
            <w:pPr>
              <w:jc w:val="center"/>
              <w:rPr>
                <w:sz w:val="20"/>
                <w:szCs w:val="20"/>
                <w:lang w:val="es-ES"/>
              </w:rPr>
            </w:pPr>
            <w:r w:rsidRPr="00DB5974">
              <w:rPr>
                <w:sz w:val="20"/>
                <w:szCs w:val="20"/>
                <w:lang w:val="es-ES"/>
              </w:rPr>
              <w:t>15 AS A ES, 15AS, 15AS A 14ES, 14ES</w:t>
            </w:r>
          </w:p>
          <w:p w14:paraId="26ACABE8" w14:textId="77777777" w:rsidR="00291030" w:rsidRPr="0032190F" w:rsidRDefault="00291030" w:rsidP="00242C0F">
            <w:pPr>
              <w:jc w:val="center"/>
              <w:rPr>
                <w:sz w:val="20"/>
                <w:szCs w:val="20"/>
                <w:lang w:val="fr-FR"/>
              </w:rPr>
            </w:pPr>
            <w:r w:rsidRPr="0032190F">
              <w:rPr>
                <w:sz w:val="20"/>
                <w:szCs w:val="20"/>
                <w:lang w:val="fr-FR"/>
              </w:rPr>
              <w:t xml:space="preserve">DS, 14ES, 14E, 14DS, 14D, </w:t>
            </w:r>
            <w:smartTag w:uri="urn:schemas-microsoft-com:office:smarttags" w:element="metricconverter">
              <w:smartTagPr>
                <w:attr w:name="ProductID" w:val="14C"/>
              </w:smartTagPr>
              <w:r w:rsidRPr="0032190F">
                <w:rPr>
                  <w:sz w:val="20"/>
                  <w:szCs w:val="20"/>
                  <w:lang w:val="fr-FR"/>
                </w:rPr>
                <w:t>14C</w:t>
              </w:r>
            </w:smartTag>
            <w:r w:rsidRPr="0032190F">
              <w:rPr>
                <w:sz w:val="20"/>
                <w:szCs w:val="20"/>
                <w:lang w:val="fr-FR"/>
              </w:rPr>
              <w:t xml:space="preserve"> OU 14E, </w:t>
            </w:r>
            <w:smartTag w:uri="urn:schemas-microsoft-com:office:smarttags" w:element="metricconverter">
              <w:smartTagPr>
                <w:attr w:name="ProductID" w:val="14C"/>
              </w:smartTagPr>
              <w:r w:rsidRPr="0032190F">
                <w:rPr>
                  <w:sz w:val="20"/>
                  <w:szCs w:val="20"/>
                  <w:lang w:val="fr-FR"/>
                </w:rPr>
                <w:t>14C</w:t>
              </w:r>
            </w:smartTag>
            <w:r w:rsidRPr="0032190F">
              <w:rPr>
                <w:sz w:val="20"/>
                <w:szCs w:val="20"/>
                <w:lang w:val="fr-FR"/>
              </w:rPr>
              <w:t xml:space="preserve">, 14B, 14ABC, 14AB, </w:t>
            </w:r>
            <w:r w:rsidRPr="0032190F">
              <w:rPr>
                <w:sz w:val="20"/>
                <w:szCs w:val="20"/>
                <w:lang w:val="fr-FR"/>
              </w:rPr>
              <w:lastRenderedPageBreak/>
              <w:t>14AB, 13DS, 13CS OU</w:t>
            </w:r>
          </w:p>
          <w:p w14:paraId="494BB40E" w14:textId="77777777" w:rsidR="00291030" w:rsidRPr="0032190F" w:rsidRDefault="00291030" w:rsidP="00242C0F">
            <w:pPr>
              <w:jc w:val="center"/>
              <w:rPr>
                <w:sz w:val="20"/>
                <w:szCs w:val="20"/>
                <w:lang w:val="fr-FR"/>
              </w:rPr>
            </w:pPr>
            <w:r w:rsidRPr="0032190F">
              <w:rPr>
                <w:sz w:val="20"/>
                <w:szCs w:val="20"/>
                <w:lang w:val="fr-FR"/>
              </w:rPr>
              <w:t>13DS, 13CS, 13CD, 13AB ET 13</w:t>
            </w:r>
          </w:p>
        </w:tc>
        <w:tc>
          <w:tcPr>
            <w:tcW w:w="2749" w:type="dxa"/>
            <w:vAlign w:val="center"/>
          </w:tcPr>
          <w:p w14:paraId="78474F94" w14:textId="77777777" w:rsidR="00291030" w:rsidRPr="0032190F" w:rsidRDefault="00291030" w:rsidP="00242C0F">
            <w:pPr>
              <w:jc w:val="center"/>
              <w:rPr>
                <w:sz w:val="20"/>
                <w:szCs w:val="20"/>
                <w:lang w:val="fr-FR"/>
              </w:rPr>
            </w:pPr>
            <w:r w:rsidRPr="0032190F">
              <w:rPr>
                <w:sz w:val="20"/>
                <w:szCs w:val="20"/>
                <w:lang w:val="fr-FR"/>
              </w:rPr>
              <w:lastRenderedPageBreak/>
              <w:t>à partir de 2450 av. J.-C.</w:t>
            </w:r>
          </w:p>
        </w:tc>
        <w:tc>
          <w:tcPr>
            <w:tcW w:w="0" w:type="auto"/>
            <w:vAlign w:val="center"/>
          </w:tcPr>
          <w:p w14:paraId="62C4E071" w14:textId="5D18187D" w:rsidR="00291030" w:rsidRPr="0032190F" w:rsidRDefault="005977C3" w:rsidP="00242C0F">
            <w:pPr>
              <w:jc w:val="center"/>
              <w:rPr>
                <w:sz w:val="20"/>
                <w:szCs w:val="20"/>
                <w:lang w:val="fr-FR"/>
              </w:rPr>
            </w:pPr>
            <w:r w:rsidRPr="0032190F">
              <w:rPr>
                <w:sz w:val="20"/>
                <w:szCs w:val="20"/>
                <w:lang w:val="fr-FR"/>
              </w:rPr>
              <w:t xml:space="preserve">c. 14D synchrone de S 3 de </w:t>
            </w:r>
            <w:hyperlink r:id="rId1665" w:anchor="Sit_Roynac_Serre" w:history="1">
              <w:r w:rsidRPr="0032190F">
                <w:rPr>
                  <w:rStyle w:val="Hyperlink"/>
                  <w:sz w:val="20"/>
                  <w:szCs w:val="20"/>
                  <w:lang w:val="fr-FR"/>
                </w:rPr>
                <w:t>Roynac</w:t>
              </w:r>
            </w:hyperlink>
          </w:p>
        </w:tc>
      </w:tr>
      <w:tr w:rsidR="00291030" w:rsidRPr="002541D8" w14:paraId="3D5B37E2" w14:textId="77777777">
        <w:trPr>
          <w:jc w:val="center"/>
        </w:trPr>
        <w:tc>
          <w:tcPr>
            <w:tcW w:w="0" w:type="auto"/>
            <w:vAlign w:val="center"/>
          </w:tcPr>
          <w:p w14:paraId="699B625B" w14:textId="77777777" w:rsidR="00BE4BC4" w:rsidRPr="00DB5974" w:rsidRDefault="00291030" w:rsidP="00242C0F">
            <w:pPr>
              <w:jc w:val="center"/>
              <w:rPr>
                <w:sz w:val="20"/>
                <w:szCs w:val="20"/>
              </w:rPr>
            </w:pPr>
            <w:r w:rsidRPr="00DB5974">
              <w:rPr>
                <w:sz w:val="20"/>
                <w:szCs w:val="20"/>
              </w:rPr>
              <w:t xml:space="preserve">niveau de </w:t>
            </w:r>
          </w:p>
          <w:p w14:paraId="09192F07" w14:textId="77777777" w:rsidR="00291030" w:rsidRPr="00DB5974" w:rsidRDefault="00291030" w:rsidP="00242C0F">
            <w:pPr>
              <w:jc w:val="center"/>
              <w:rPr>
                <w:sz w:val="20"/>
                <w:szCs w:val="20"/>
              </w:rPr>
            </w:pPr>
            <w:r w:rsidRPr="00DB5974">
              <w:rPr>
                <w:sz w:val="20"/>
                <w:szCs w:val="20"/>
              </w:rPr>
              <w:t>transition</w:t>
            </w:r>
          </w:p>
        </w:tc>
        <w:tc>
          <w:tcPr>
            <w:tcW w:w="2276" w:type="dxa"/>
            <w:vAlign w:val="center"/>
          </w:tcPr>
          <w:p w14:paraId="262DDD96" w14:textId="77777777" w:rsidR="00291030" w:rsidRPr="00DB5974" w:rsidRDefault="00291030" w:rsidP="00242C0F">
            <w:pPr>
              <w:jc w:val="center"/>
              <w:rPr>
                <w:sz w:val="20"/>
                <w:szCs w:val="20"/>
              </w:rPr>
            </w:pPr>
            <w:r w:rsidRPr="00DB5974">
              <w:rPr>
                <w:sz w:val="20"/>
                <w:szCs w:val="20"/>
              </w:rPr>
              <w:t>15DS, 15CS, 15BS, 15B</w:t>
            </w:r>
          </w:p>
        </w:tc>
        <w:tc>
          <w:tcPr>
            <w:tcW w:w="2749" w:type="dxa"/>
            <w:vAlign w:val="center"/>
          </w:tcPr>
          <w:p w14:paraId="489A8641" w14:textId="77777777" w:rsidR="00291030" w:rsidRPr="00DB5974" w:rsidRDefault="00291030" w:rsidP="00242C0F">
            <w:pPr>
              <w:jc w:val="center"/>
              <w:rPr>
                <w:sz w:val="20"/>
                <w:szCs w:val="20"/>
              </w:rPr>
            </w:pPr>
          </w:p>
        </w:tc>
        <w:tc>
          <w:tcPr>
            <w:tcW w:w="0" w:type="auto"/>
            <w:vAlign w:val="center"/>
          </w:tcPr>
          <w:p w14:paraId="6B1D3F61" w14:textId="77777777" w:rsidR="00291030" w:rsidRPr="0032190F" w:rsidRDefault="00291030" w:rsidP="00242C0F">
            <w:pPr>
              <w:jc w:val="center"/>
              <w:rPr>
                <w:sz w:val="20"/>
                <w:szCs w:val="20"/>
                <w:lang w:val="fr-FR"/>
              </w:rPr>
            </w:pPr>
            <w:r w:rsidRPr="0032190F">
              <w:rPr>
                <w:sz w:val="20"/>
                <w:szCs w:val="20"/>
                <w:lang w:val="fr-FR"/>
              </w:rPr>
              <w:t>fragments de vases Campaniforme</w:t>
            </w:r>
          </w:p>
          <w:p w14:paraId="5C156F49" w14:textId="77777777" w:rsidR="00291030" w:rsidRPr="0032190F" w:rsidRDefault="00291030" w:rsidP="00242C0F">
            <w:pPr>
              <w:jc w:val="center"/>
              <w:rPr>
                <w:sz w:val="20"/>
                <w:szCs w:val="20"/>
                <w:lang w:val="fr-FR"/>
              </w:rPr>
            </w:pPr>
            <w:r w:rsidRPr="0032190F">
              <w:rPr>
                <w:sz w:val="20"/>
                <w:szCs w:val="20"/>
                <w:lang w:val="fr-FR"/>
              </w:rPr>
              <w:t>ancien de style 1</w:t>
            </w:r>
          </w:p>
        </w:tc>
      </w:tr>
      <w:tr w:rsidR="00291030" w:rsidRPr="002541D8" w14:paraId="40134061" w14:textId="77777777">
        <w:trPr>
          <w:jc w:val="center"/>
        </w:trPr>
        <w:tc>
          <w:tcPr>
            <w:tcW w:w="0" w:type="auto"/>
            <w:vAlign w:val="center"/>
          </w:tcPr>
          <w:p w14:paraId="6F7BB64F" w14:textId="77777777" w:rsidR="00291030" w:rsidRPr="00DB5974" w:rsidRDefault="00291030" w:rsidP="00242C0F">
            <w:pPr>
              <w:jc w:val="center"/>
              <w:rPr>
                <w:sz w:val="20"/>
                <w:szCs w:val="20"/>
              </w:rPr>
            </w:pPr>
            <w:r w:rsidRPr="00DB5974">
              <w:rPr>
                <w:sz w:val="20"/>
                <w:szCs w:val="20"/>
              </w:rPr>
              <w:t>niveau médian</w:t>
            </w:r>
          </w:p>
          <w:p w14:paraId="780DF366" w14:textId="77777777" w:rsidR="00291030" w:rsidRPr="00DB5974" w:rsidRDefault="00291030" w:rsidP="00242C0F">
            <w:pPr>
              <w:jc w:val="center"/>
              <w:rPr>
                <w:sz w:val="20"/>
                <w:szCs w:val="20"/>
              </w:rPr>
            </w:pPr>
            <w:r w:rsidRPr="00DB5974">
              <w:rPr>
                <w:sz w:val="20"/>
                <w:szCs w:val="20"/>
              </w:rPr>
              <w:t xml:space="preserve">(2 datations </w:t>
            </w:r>
            <w:smartTag w:uri="urn:schemas-microsoft-com:office:smarttags" w:element="metricconverter">
              <w:smartTagPr>
                <w:attr w:name="ProductID" w:val="14C"/>
              </w:smartTagPr>
              <w:r w:rsidRPr="00DB5974">
                <w:rPr>
                  <w:sz w:val="20"/>
                  <w:szCs w:val="20"/>
                  <w:vertAlign w:val="superscript"/>
                </w:rPr>
                <w:t>14</w:t>
              </w:r>
              <w:r w:rsidRPr="00DB5974">
                <w:rPr>
                  <w:sz w:val="20"/>
                  <w:szCs w:val="20"/>
                </w:rPr>
                <w:t>C</w:t>
              </w:r>
            </w:smartTag>
            <w:r w:rsidRPr="00DB5974">
              <w:rPr>
                <w:sz w:val="20"/>
                <w:szCs w:val="20"/>
              </w:rPr>
              <w:t>)</w:t>
            </w:r>
          </w:p>
        </w:tc>
        <w:tc>
          <w:tcPr>
            <w:tcW w:w="2276" w:type="dxa"/>
            <w:vAlign w:val="center"/>
          </w:tcPr>
          <w:p w14:paraId="4A3F9640" w14:textId="77777777" w:rsidR="00291030" w:rsidRPr="0032190F" w:rsidRDefault="00291030" w:rsidP="00242C0F">
            <w:pPr>
              <w:jc w:val="center"/>
              <w:rPr>
                <w:sz w:val="20"/>
                <w:szCs w:val="20"/>
                <w:lang w:val="fr-FR"/>
              </w:rPr>
            </w:pPr>
            <w:r w:rsidRPr="0032190F">
              <w:rPr>
                <w:sz w:val="20"/>
                <w:szCs w:val="20"/>
                <w:lang w:val="fr-FR"/>
              </w:rPr>
              <w:t>15ISM, 15IS, 15HS,</w:t>
            </w:r>
          </w:p>
          <w:p w14:paraId="0473FB62" w14:textId="77777777" w:rsidR="00291030" w:rsidRPr="0032190F" w:rsidRDefault="00291030" w:rsidP="00242C0F">
            <w:pPr>
              <w:jc w:val="center"/>
              <w:rPr>
                <w:sz w:val="20"/>
                <w:szCs w:val="20"/>
                <w:lang w:val="fr-FR"/>
              </w:rPr>
            </w:pPr>
            <w:r w:rsidRPr="0032190F">
              <w:rPr>
                <w:sz w:val="20"/>
                <w:szCs w:val="20"/>
                <w:lang w:val="fr-FR"/>
              </w:rPr>
              <w:t>15GS, 15ES OU FS ET 15E</w:t>
            </w:r>
          </w:p>
        </w:tc>
        <w:tc>
          <w:tcPr>
            <w:tcW w:w="2749" w:type="dxa"/>
            <w:vAlign w:val="center"/>
          </w:tcPr>
          <w:p w14:paraId="707F81D1" w14:textId="77777777" w:rsidR="00291030" w:rsidRPr="0032190F" w:rsidRDefault="00291030" w:rsidP="00242C0F">
            <w:pPr>
              <w:jc w:val="center"/>
              <w:rPr>
                <w:sz w:val="20"/>
                <w:szCs w:val="20"/>
                <w:lang w:val="fr-FR"/>
              </w:rPr>
            </w:pPr>
            <w:r w:rsidRPr="0032190F">
              <w:rPr>
                <w:sz w:val="20"/>
                <w:szCs w:val="20"/>
                <w:lang w:val="fr-FR"/>
              </w:rPr>
              <w:t>27ème-26ème siècles av. J.-C.</w:t>
            </w:r>
          </w:p>
        </w:tc>
        <w:tc>
          <w:tcPr>
            <w:tcW w:w="0" w:type="auto"/>
            <w:vAlign w:val="center"/>
          </w:tcPr>
          <w:p w14:paraId="66A41700" w14:textId="77777777" w:rsidR="00291030" w:rsidRPr="0032190F" w:rsidRDefault="00291030" w:rsidP="00242C0F">
            <w:pPr>
              <w:jc w:val="center"/>
              <w:rPr>
                <w:sz w:val="20"/>
                <w:szCs w:val="20"/>
                <w:lang w:val="fr-FR"/>
              </w:rPr>
            </w:pPr>
          </w:p>
        </w:tc>
      </w:tr>
    </w:tbl>
    <w:p w14:paraId="3D9999DD" w14:textId="77777777" w:rsidR="00FB5693" w:rsidRPr="0032190F" w:rsidRDefault="00A15CD3" w:rsidP="00242C0F">
      <w:pPr>
        <w:jc w:val="both"/>
        <w:rPr>
          <w:lang w:val="fr-FR"/>
        </w:rPr>
      </w:pPr>
      <w:r w:rsidRPr="0032190F">
        <w:rPr>
          <w:lang w:val="fr-FR"/>
        </w:rPr>
        <w:t>(BIB 1150)</w:t>
      </w:r>
    </w:p>
    <w:p w14:paraId="48B077D8" w14:textId="77777777" w:rsidR="00A15CD3" w:rsidRPr="0032190F" w:rsidRDefault="00A15CD3" w:rsidP="00242C0F">
      <w:pPr>
        <w:jc w:val="both"/>
        <w:rPr>
          <w:lang w:val="fr-FR"/>
        </w:rPr>
      </w:pPr>
    </w:p>
    <w:p w14:paraId="34F27B07" w14:textId="36288DD2" w:rsidR="00F3294D" w:rsidRPr="0032190F" w:rsidRDefault="00F3294D" w:rsidP="00242C0F">
      <w:pPr>
        <w:jc w:val="both"/>
        <w:rPr>
          <w:lang w:val="fr-FR"/>
        </w:rPr>
      </w:pPr>
      <w:r w:rsidRPr="0032190F">
        <w:rPr>
          <w:lang w:val="fr-FR"/>
        </w:rPr>
        <w:t xml:space="preserve">Les niveaux médian et de transition de la grotte de la Chauve-Souris s’accordent aux niveaux 2, 3 et 4 de </w:t>
      </w:r>
      <w:hyperlink r:id="rId1666" w:anchor="Sit_Roaix" w:history="1">
        <w:r w:rsidRPr="0032190F">
          <w:rPr>
            <w:rStyle w:val="Hyperlink"/>
            <w:lang w:val="fr-FR"/>
          </w:rPr>
          <w:t>l’hypogée des Crottes</w:t>
        </w:r>
      </w:hyperlink>
      <w:r w:rsidRPr="0032190F">
        <w:rPr>
          <w:lang w:val="fr-FR"/>
        </w:rPr>
        <w:t xml:space="preserve"> (style </w:t>
      </w:r>
      <w:hyperlink r:id="rId1667" w:anchor="Cul_Crottes" w:history="1">
        <w:r w:rsidRPr="0032190F">
          <w:rPr>
            <w:rStyle w:val="Hyperlink"/>
            <w:lang w:val="fr-FR"/>
          </w:rPr>
          <w:t>Crottes II</w:t>
        </w:r>
      </w:hyperlink>
      <w:r w:rsidRPr="0032190F">
        <w:rPr>
          <w:lang w:val="fr-FR"/>
        </w:rPr>
        <w:t>) (BIB 1150 p. 249)</w:t>
      </w:r>
      <w:r w:rsidR="00081961" w:rsidRPr="0032190F">
        <w:rPr>
          <w:lang w:val="fr-FR"/>
        </w:rPr>
        <w:t>.</w:t>
      </w:r>
      <w:r w:rsidR="006B2D80" w:rsidRPr="0032190F">
        <w:rPr>
          <w:lang w:val="fr-FR"/>
        </w:rPr>
        <w:t xml:space="preserve">On note la présence de </w:t>
      </w:r>
      <w:hyperlink r:id="rId1668" w:anchor="Cul_Sigottier" w:history="1">
        <w:r w:rsidR="006B2D80" w:rsidRPr="0032190F">
          <w:rPr>
            <w:rStyle w:val="Hyperlink"/>
            <w:lang w:val="fr-FR"/>
          </w:rPr>
          <w:t>pointes de Sigottier</w:t>
        </w:r>
      </w:hyperlink>
      <w:r w:rsidR="006B2D80" w:rsidRPr="0032190F">
        <w:rPr>
          <w:lang w:val="fr-FR"/>
        </w:rPr>
        <w:t xml:space="preserve"> (BIB 774 fig. 9)</w:t>
      </w:r>
      <w:r w:rsidR="00081961" w:rsidRPr="0032190F">
        <w:rPr>
          <w:lang w:val="fr-FR"/>
        </w:rPr>
        <w:t>.</w:t>
      </w:r>
    </w:p>
    <w:p w14:paraId="5566820D" w14:textId="77777777" w:rsidR="00F3294D" w:rsidRPr="0032190F" w:rsidRDefault="00F3294D" w:rsidP="00242C0F">
      <w:pPr>
        <w:jc w:val="both"/>
        <w:rPr>
          <w:lang w:val="fr-FR"/>
        </w:rPr>
      </w:pPr>
    </w:p>
    <w:p w14:paraId="589803A3" w14:textId="4B7B3545" w:rsidR="000E3D02" w:rsidRPr="0032190F" w:rsidRDefault="000E3D02" w:rsidP="00242C0F">
      <w:pPr>
        <w:jc w:val="both"/>
        <w:rPr>
          <w:lang w:val="fr-FR"/>
        </w:rPr>
      </w:pPr>
      <w:r w:rsidRPr="0032190F">
        <w:rPr>
          <w:lang w:val="fr-FR"/>
        </w:rPr>
        <w:t xml:space="preserve">On propose également de voir dans les « influences fontbuxiennes » un phénomène se rapprochant de celui que l’on constate avec le </w:t>
      </w:r>
      <w:hyperlink r:id="rId1669" w:anchor="Cul_Rhone_Ouveze" w:history="1">
        <w:r w:rsidRPr="0032190F">
          <w:rPr>
            <w:rStyle w:val="Hyperlink"/>
            <w:lang w:val="fr-FR"/>
          </w:rPr>
          <w:t>Rhône-Ouvèze</w:t>
        </w:r>
      </w:hyperlink>
      <w:r w:rsidRPr="0032190F">
        <w:rPr>
          <w:lang w:val="fr-FR"/>
        </w:rPr>
        <w:t xml:space="preserve"> (BIB 1223 p. 126)</w:t>
      </w:r>
    </w:p>
    <w:p w14:paraId="5AD07907" w14:textId="77777777" w:rsidR="00D936EB" w:rsidRPr="0032190F" w:rsidRDefault="00D936EB" w:rsidP="00242C0F">
      <w:pPr>
        <w:jc w:val="both"/>
        <w:rPr>
          <w:lang w:val="fr-FR"/>
        </w:rPr>
      </w:pPr>
    </w:p>
    <w:p w14:paraId="0ABFE234" w14:textId="77777777" w:rsidR="00D936EB" w:rsidRPr="0032190F" w:rsidRDefault="00D936EB" w:rsidP="00242C0F">
      <w:pPr>
        <w:jc w:val="both"/>
        <w:rPr>
          <w:lang w:val="fr-FR"/>
        </w:rPr>
      </w:pPr>
      <w:r w:rsidRPr="0032190F">
        <w:rPr>
          <w:lang w:val="fr-FR"/>
        </w:rPr>
        <w:t>En bref :</w:t>
      </w:r>
    </w:p>
    <w:p w14:paraId="7E55A480" w14:textId="77777777" w:rsidR="00D936EB" w:rsidRPr="0032190F" w:rsidRDefault="00D936EB" w:rsidP="00242C0F">
      <w:pPr>
        <w:jc w:val="both"/>
        <w:rPr>
          <w:lang w:val="fr-FR"/>
        </w:rPr>
      </w:pPr>
      <w:r w:rsidRPr="0032190F">
        <w:rPr>
          <w:lang w:val="fr-FR"/>
        </w:rPr>
        <w:tab/>
        <w:t>-Néolithique final entre 3000 et 2300 BC environ</w:t>
      </w:r>
    </w:p>
    <w:p w14:paraId="3694CADF" w14:textId="77777777" w:rsidR="00D936EB" w:rsidRPr="00784BEC" w:rsidRDefault="00D936EB" w:rsidP="00242C0F">
      <w:pPr>
        <w:jc w:val="both"/>
        <w:rPr>
          <w:lang w:val="es-ES"/>
        </w:rPr>
      </w:pPr>
      <w:r w:rsidRPr="0032190F">
        <w:rPr>
          <w:lang w:val="fr-FR"/>
        </w:rPr>
        <w:tab/>
        <w:t>-Bronze ancien dans le 17</w:t>
      </w:r>
      <w:r w:rsidRPr="0032190F">
        <w:rPr>
          <w:vertAlign w:val="superscript"/>
          <w:lang w:val="fr-FR"/>
        </w:rPr>
        <w:t>e</w:t>
      </w:r>
      <w:r w:rsidRPr="0032190F">
        <w:rPr>
          <w:lang w:val="fr-FR"/>
        </w:rPr>
        <w:t xml:space="preserve"> siècle av. </w:t>
      </w:r>
      <w:r w:rsidRPr="00784BEC">
        <w:rPr>
          <w:lang w:val="es-ES"/>
        </w:rPr>
        <w:t>J.-C. (Bz A 2)</w:t>
      </w:r>
    </w:p>
    <w:p w14:paraId="053796F8" w14:textId="77777777" w:rsidR="00D936EB" w:rsidRPr="00784BEC" w:rsidRDefault="00D936EB" w:rsidP="00242C0F">
      <w:pPr>
        <w:jc w:val="both"/>
        <w:rPr>
          <w:lang w:val="es-ES"/>
        </w:rPr>
      </w:pPr>
      <w:r w:rsidRPr="00784BEC">
        <w:rPr>
          <w:lang w:val="es-ES"/>
        </w:rPr>
        <w:tab/>
        <w:t>-Bronze final 1 (Bz D)</w:t>
      </w:r>
    </w:p>
    <w:p w14:paraId="40A76649" w14:textId="77777777" w:rsidR="00D87569" w:rsidRPr="00784BEC" w:rsidRDefault="00D87569" w:rsidP="00242C0F">
      <w:pPr>
        <w:jc w:val="both"/>
        <w:rPr>
          <w:lang w:val="es-ES"/>
        </w:rPr>
      </w:pPr>
      <w:r w:rsidRPr="00784BEC">
        <w:rPr>
          <w:lang w:val="es-ES"/>
        </w:rPr>
        <w:tab/>
        <w:t>-</w:t>
      </w:r>
      <w:r w:rsidR="003D1873">
        <w:rPr>
          <w:lang w:val="es-ES"/>
        </w:rPr>
        <w:t xml:space="preserve">Bronze final </w:t>
      </w:r>
      <w:r w:rsidR="003C750B">
        <w:rPr>
          <w:lang w:val="es-ES"/>
        </w:rPr>
        <w:t>3</w:t>
      </w:r>
      <w:r w:rsidRPr="00784BEC">
        <w:rPr>
          <w:lang w:val="es-ES"/>
        </w:rPr>
        <w:t>b tardif (Ha B3)</w:t>
      </w:r>
    </w:p>
    <w:p w14:paraId="710BCF37" w14:textId="77777777" w:rsidR="00D87569" w:rsidRPr="0032190F" w:rsidRDefault="00D87569" w:rsidP="00242C0F">
      <w:pPr>
        <w:jc w:val="both"/>
        <w:rPr>
          <w:lang w:val="fr-FR"/>
        </w:rPr>
      </w:pPr>
      <w:r w:rsidRPr="00784BEC">
        <w:rPr>
          <w:lang w:val="es-ES"/>
        </w:rPr>
        <w:tab/>
      </w:r>
      <w:r w:rsidRPr="0032190F">
        <w:rPr>
          <w:lang w:val="fr-FR"/>
        </w:rPr>
        <w:t>-Premier âge du Fer méridional (Ha D3)</w:t>
      </w:r>
    </w:p>
    <w:p w14:paraId="6D1962DE" w14:textId="77777777" w:rsidR="00D87569" w:rsidRPr="0032190F" w:rsidRDefault="00D87569" w:rsidP="00242C0F">
      <w:pPr>
        <w:jc w:val="both"/>
        <w:rPr>
          <w:lang w:val="fr-FR"/>
        </w:rPr>
      </w:pPr>
      <w:r w:rsidRPr="0032190F">
        <w:rPr>
          <w:lang w:val="fr-FR"/>
        </w:rPr>
        <w:tab/>
        <w:t>-Epoque gallo-romaine</w:t>
      </w:r>
    </w:p>
    <w:p w14:paraId="01F2E274" w14:textId="77777777" w:rsidR="00D936EB" w:rsidRPr="0032190F" w:rsidRDefault="00D936EB" w:rsidP="00242C0F">
      <w:pPr>
        <w:jc w:val="both"/>
        <w:rPr>
          <w:lang w:val="fr-FR"/>
        </w:rPr>
      </w:pPr>
      <w:r w:rsidRPr="0032190F">
        <w:rPr>
          <w:lang w:val="fr-FR"/>
        </w:rPr>
        <w:t>(BIB 512 p. 255)</w:t>
      </w:r>
    </w:p>
    <w:p w14:paraId="5DE61CBC" w14:textId="77777777" w:rsidR="00D87569" w:rsidRPr="0032190F" w:rsidRDefault="00D87569" w:rsidP="00242C0F">
      <w:pPr>
        <w:jc w:val="both"/>
        <w:rPr>
          <w:lang w:val="fr-FR"/>
        </w:rPr>
      </w:pPr>
    </w:p>
    <w:p w14:paraId="5FE932A9" w14:textId="77777777" w:rsidR="003C750B" w:rsidRPr="0032190F" w:rsidRDefault="003C750B" w:rsidP="00242C0F">
      <w:pPr>
        <w:jc w:val="both"/>
        <w:rPr>
          <w:lang w:val="fr-FR"/>
        </w:rPr>
      </w:pPr>
      <w:r w:rsidRPr="0032190F">
        <w:rPr>
          <w:lang w:val="fr-FR"/>
        </w:rPr>
        <w:t>Céramique du Bronze final 3b (BIB 1880)</w:t>
      </w:r>
    </w:p>
    <w:p w14:paraId="1049707D" w14:textId="77777777" w:rsidR="003C750B" w:rsidRPr="0032190F" w:rsidRDefault="003C750B" w:rsidP="00242C0F">
      <w:pPr>
        <w:jc w:val="both"/>
        <w:rPr>
          <w:lang w:val="fr-FR"/>
        </w:rPr>
      </w:pPr>
    </w:p>
    <w:p w14:paraId="6C6D1EE2" w14:textId="77777777" w:rsidR="00D87569" w:rsidRPr="0032190F" w:rsidRDefault="00D87569" w:rsidP="00426FF9">
      <w:pPr>
        <w:pStyle w:val="Heading1"/>
      </w:pPr>
      <w:bookmarkStart w:id="808" w:name="Sit_Sourde"/>
      <w:r w:rsidRPr="0032190F">
        <w:t>SOURDE (Baume)</w:t>
      </w:r>
    </w:p>
    <w:bookmarkEnd w:id="808"/>
    <w:p w14:paraId="3146BC23" w14:textId="77777777" w:rsidR="00D87569" w:rsidRPr="0032190F" w:rsidRDefault="00D87569" w:rsidP="00242C0F">
      <w:pPr>
        <w:jc w:val="both"/>
        <w:rPr>
          <w:lang w:val="fr-FR"/>
        </w:rPr>
      </w:pPr>
    </w:p>
    <w:p w14:paraId="01AC6442" w14:textId="77777777" w:rsidR="00D87569" w:rsidRPr="0032190F" w:rsidRDefault="00D87569" w:rsidP="00242C0F">
      <w:pPr>
        <w:jc w:val="both"/>
        <w:rPr>
          <w:lang w:val="fr-FR"/>
        </w:rPr>
      </w:pPr>
      <w:r w:rsidRPr="0032190F">
        <w:rPr>
          <w:lang w:val="fr-FR"/>
        </w:rPr>
        <w:t>La Baume Sourde de Francillon (Drôme) a livré de la céramique attribuée au Campaniforme rhodano-provençal :</w:t>
      </w:r>
    </w:p>
    <w:p w14:paraId="4D8EEDC6" w14:textId="77777777" w:rsidR="00D87569" w:rsidRPr="0032190F" w:rsidRDefault="00D87569" w:rsidP="00242C0F">
      <w:pPr>
        <w:ind w:left="709"/>
        <w:jc w:val="both"/>
        <w:rPr>
          <w:lang w:val="fr-FR"/>
        </w:rPr>
      </w:pPr>
      <w:r w:rsidRPr="0032190F">
        <w:rPr>
          <w:lang w:val="fr-FR"/>
        </w:rPr>
        <w:t>-jarres subsphériques ou à profil sinueux le plus souvent décorées de mono-cordon externe sous la lèvre. Ceux-ci obtenus par simple modelage de la pâte laissant une dépression interne. Technique souvent observée dans les ensembles campaniformes et qui n’a pas été enregistrée pour le Bronze ancien.</w:t>
      </w:r>
    </w:p>
    <w:p w14:paraId="7F44AECD" w14:textId="77777777" w:rsidR="000A09DC" w:rsidRPr="0032190F" w:rsidRDefault="00D87569" w:rsidP="000A09DC">
      <w:pPr>
        <w:jc w:val="both"/>
        <w:rPr>
          <w:lang w:val="fr-FR"/>
        </w:rPr>
      </w:pPr>
      <w:r w:rsidRPr="0032190F">
        <w:rPr>
          <w:lang w:val="fr-FR"/>
        </w:rPr>
        <w:t>(BIB 512 p. 258).</w:t>
      </w:r>
    </w:p>
    <w:p w14:paraId="08F2F892" w14:textId="1766AE02" w:rsidR="000A09DC" w:rsidRPr="0032190F" w:rsidRDefault="000A09DC" w:rsidP="000A09DC">
      <w:pPr>
        <w:jc w:val="both"/>
        <w:rPr>
          <w:lang w:val="fr-FR"/>
        </w:rPr>
      </w:pPr>
      <w:r w:rsidRPr="0032190F">
        <w:rPr>
          <w:lang w:val="fr-FR"/>
        </w:rPr>
        <w:t xml:space="preserve">Voir </w:t>
      </w:r>
      <w:hyperlink r:id="rId1670" w:anchor="Sit_Chauve_Souris" w:history="1">
        <w:r w:rsidRPr="0032190F">
          <w:rPr>
            <w:rStyle w:val="Hyperlink"/>
            <w:lang w:val="fr-FR"/>
          </w:rPr>
          <w:t>Chauve-Souris</w:t>
        </w:r>
      </w:hyperlink>
    </w:p>
    <w:p w14:paraId="6C36A385" w14:textId="77777777" w:rsidR="00BE4BC4" w:rsidRPr="0032190F" w:rsidRDefault="00BE4BC4" w:rsidP="00242C0F">
      <w:pPr>
        <w:jc w:val="both"/>
        <w:rPr>
          <w:lang w:val="fr-FR"/>
        </w:rPr>
      </w:pPr>
    </w:p>
    <w:p w14:paraId="072C2526" w14:textId="4D1A812B" w:rsidR="00884502" w:rsidRPr="0032190F" w:rsidRDefault="00884502" w:rsidP="00242C0F">
      <w:pPr>
        <w:jc w:val="both"/>
        <w:rPr>
          <w:lang w:val="fr-FR"/>
        </w:rPr>
      </w:pPr>
      <w:r w:rsidRPr="0032190F">
        <w:rPr>
          <w:lang w:val="fr-FR"/>
        </w:rPr>
        <w:t xml:space="preserve">céramique du </w:t>
      </w:r>
      <w:r w:rsidR="003D1873" w:rsidRPr="0032190F">
        <w:rPr>
          <w:lang w:val="fr-FR"/>
        </w:rPr>
        <w:t>Bronze final III</w:t>
      </w:r>
      <w:r w:rsidR="000A09DC" w:rsidRPr="0032190F">
        <w:rPr>
          <w:lang w:val="fr-FR"/>
        </w:rPr>
        <w:t xml:space="preserve"> : a livré des éléments céramiques décorés de croix gravées sous le fond avec des cercles dans les quatre quadrants dessinés par la croix, datés de la fin de l’âge du Bronze, qui montrent des influences italiques : des </w:t>
      </w:r>
      <w:hyperlink r:id="rId1671" w:anchor="Cul_Terramare" w:history="1">
        <w:r w:rsidR="000A09DC" w:rsidRPr="0032190F">
          <w:rPr>
            <w:rStyle w:val="Hyperlink"/>
            <w:lang w:val="fr-FR"/>
          </w:rPr>
          <w:t>Terramares</w:t>
        </w:r>
      </w:hyperlink>
      <w:r w:rsidR="000A09DC" w:rsidRPr="0032190F">
        <w:rPr>
          <w:lang w:val="fr-FR"/>
        </w:rPr>
        <w:t xml:space="preserve"> (BIB 155 p. 185).</w:t>
      </w:r>
      <w:r w:rsidRPr="0032190F">
        <w:rPr>
          <w:lang w:val="fr-FR"/>
        </w:rPr>
        <w:t xml:space="preserve"> (BIB 155)</w:t>
      </w:r>
    </w:p>
    <w:p w14:paraId="4399D1C9" w14:textId="77777777" w:rsidR="005977C3" w:rsidRPr="0032190F" w:rsidRDefault="005977C3" w:rsidP="00242C0F">
      <w:pPr>
        <w:jc w:val="both"/>
        <w:rPr>
          <w:lang w:val="fr-FR"/>
        </w:rPr>
      </w:pPr>
    </w:p>
    <w:p w14:paraId="7F11E196" w14:textId="77777777" w:rsidR="00F3028B" w:rsidRPr="0032190F" w:rsidRDefault="00315144" w:rsidP="00426FF9">
      <w:pPr>
        <w:pStyle w:val="Heading1"/>
      </w:pPr>
      <w:bookmarkStart w:id="809" w:name="Sit_Champ_Chalatras"/>
      <w:r w:rsidRPr="0032190F">
        <w:t>CHAMP-CHALATRAS</w:t>
      </w:r>
    </w:p>
    <w:bookmarkEnd w:id="809"/>
    <w:p w14:paraId="6C0821F7" w14:textId="77777777" w:rsidR="00315144" w:rsidRPr="0032190F" w:rsidRDefault="00315144" w:rsidP="00242C0F">
      <w:pPr>
        <w:jc w:val="both"/>
        <w:rPr>
          <w:lang w:val="fr-FR"/>
        </w:rPr>
      </w:pPr>
    </w:p>
    <w:p w14:paraId="0F0BDEEB" w14:textId="6ED15E13" w:rsidR="00315144" w:rsidRPr="0032190F" w:rsidRDefault="00315144" w:rsidP="00315144">
      <w:pPr>
        <w:autoSpaceDE w:val="0"/>
        <w:autoSpaceDN w:val="0"/>
        <w:adjustRightInd w:val="0"/>
        <w:rPr>
          <w:lang w:val="fr-FR"/>
        </w:rPr>
      </w:pPr>
      <w:r w:rsidRPr="0032190F">
        <w:rPr>
          <w:color w:val="000000"/>
          <w:szCs w:val="20"/>
          <w:lang w:val="fr-FR" w:eastAsia="en-GB"/>
        </w:rPr>
        <w:t xml:space="preserve">Champ-Chalatras (les Martres d’Artière, Puy-de-Dôme, France). Un décor </w:t>
      </w:r>
      <w:hyperlink r:id="rId1672" w:anchor="Cul_Art_TAC_T_g_soleil" w:history="1">
        <w:r w:rsidRPr="0032190F">
          <w:rPr>
            <w:rStyle w:val="Hyperlink"/>
            <w:szCs w:val="20"/>
            <w:lang w:val="fr-FR" w:eastAsia="en-GB"/>
          </w:rPr>
          <w:t>soleiforme</w:t>
        </w:r>
      </w:hyperlink>
      <w:r w:rsidRPr="0032190F">
        <w:rPr>
          <w:color w:val="000000"/>
          <w:szCs w:val="20"/>
          <w:lang w:val="fr-FR" w:eastAsia="en-GB"/>
        </w:rPr>
        <w:t xml:space="preserve"> traite´ en sillons grav</w:t>
      </w:r>
      <w:r w:rsidR="00715BD6">
        <w:rPr>
          <w:color w:val="000000"/>
          <w:szCs w:val="20"/>
          <w:lang w:val="fr-FR" w:eastAsia="en-GB"/>
        </w:rPr>
        <w:t>és a pu être identifié (B34IE). Ce motif est caractéristique des phases ré</w:t>
      </w:r>
      <w:r w:rsidRPr="0032190F">
        <w:rPr>
          <w:color w:val="000000"/>
          <w:szCs w:val="20"/>
          <w:lang w:val="fr-FR" w:eastAsia="en-GB"/>
        </w:rPr>
        <w:t>centes du Chasséen, quoique rare dans les faits (</w:t>
      </w:r>
      <w:r w:rsidRPr="0032190F">
        <w:rPr>
          <w:color w:val="000066"/>
          <w:szCs w:val="20"/>
          <w:lang w:val="fr-FR" w:eastAsia="en-GB"/>
        </w:rPr>
        <w:t xml:space="preserve">Vaquer, 1975 </w:t>
      </w:r>
      <w:r w:rsidR="00715BD6">
        <w:rPr>
          <w:color w:val="000000"/>
          <w:szCs w:val="20"/>
          <w:lang w:val="fr-FR" w:eastAsia="en-GB"/>
        </w:rPr>
        <w:t>; Mé</w:t>
      </w:r>
      <w:r w:rsidRPr="0032190F">
        <w:rPr>
          <w:color w:val="000000"/>
          <w:szCs w:val="20"/>
          <w:lang w:val="fr-FR" w:eastAsia="en-GB"/>
        </w:rPr>
        <w:t>roc et Simmonet, 1979). (BIB 2465)</w:t>
      </w:r>
    </w:p>
    <w:p w14:paraId="55739D49" w14:textId="77777777" w:rsidR="00F3028B" w:rsidRPr="0032190F" w:rsidRDefault="00F3028B" w:rsidP="00242C0F">
      <w:pPr>
        <w:jc w:val="both"/>
        <w:rPr>
          <w:lang w:val="fr-FR"/>
        </w:rPr>
      </w:pPr>
    </w:p>
    <w:p w14:paraId="4F65D109" w14:textId="77777777" w:rsidR="000252E8" w:rsidRPr="0032190F" w:rsidRDefault="00692F6E" w:rsidP="00426FF9">
      <w:pPr>
        <w:pStyle w:val="Heading1"/>
      </w:pPr>
      <w:bookmarkStart w:id="810" w:name="Sit_Oullins"/>
      <w:r>
        <w:lastRenderedPageBreak/>
        <w:t>OULLINS</w:t>
      </w:r>
    </w:p>
    <w:bookmarkEnd w:id="810"/>
    <w:p w14:paraId="1011261B" w14:textId="77777777" w:rsidR="005D09A1" w:rsidRPr="00885A8E" w:rsidRDefault="00C23AB8" w:rsidP="00242C0F">
      <w:pPr>
        <w:jc w:val="both"/>
        <w:rPr>
          <w:sz w:val="20"/>
          <w:lang w:val="fr-FR"/>
        </w:rPr>
      </w:pPr>
      <w:r w:rsidRPr="00885A8E">
        <w:rPr>
          <w:sz w:val="20"/>
          <w:lang w:val="fr-FR"/>
        </w:rPr>
        <w:t>Oulen</w:t>
      </w:r>
      <w:r w:rsidR="00DF5D47" w:rsidRPr="00885A8E">
        <w:rPr>
          <w:sz w:val="20"/>
          <w:lang w:val="fr-FR"/>
        </w:rPr>
        <w:t>, Oullen</w:t>
      </w:r>
    </w:p>
    <w:p w14:paraId="7CEF997F" w14:textId="77777777" w:rsidR="00A77A80" w:rsidRPr="0032190F" w:rsidRDefault="00A77A80" w:rsidP="00242C0F">
      <w:pPr>
        <w:jc w:val="both"/>
        <w:rPr>
          <w:lang w:val="fr-FR"/>
        </w:rPr>
      </w:pPr>
    </w:p>
    <w:p w14:paraId="0EE0861D" w14:textId="77777777" w:rsidR="008A7CBD" w:rsidRPr="0032190F" w:rsidRDefault="00DF5D47" w:rsidP="00242C0F">
      <w:pPr>
        <w:jc w:val="both"/>
        <w:rPr>
          <w:lang w:val="fr-FR"/>
        </w:rPr>
      </w:pPr>
      <w:r>
        <w:rPr>
          <w:lang w:val="fr-FR"/>
        </w:rPr>
        <w:t>La Bau</w:t>
      </w:r>
      <w:r w:rsidR="00692F6E">
        <w:rPr>
          <w:lang w:val="fr-FR"/>
        </w:rPr>
        <w:t>me d'</w:t>
      </w:r>
      <w:r w:rsidR="00A2508C" w:rsidRPr="0032190F">
        <w:rPr>
          <w:lang w:val="fr-FR"/>
        </w:rPr>
        <w:t xml:space="preserve">Oullins (Le Garn, Gard), </w:t>
      </w:r>
      <w:r w:rsidR="000252E8" w:rsidRPr="0032190F">
        <w:rPr>
          <w:lang w:val="fr-FR"/>
        </w:rPr>
        <w:t xml:space="preserve">à la limite du Gard et de l’Ardèche, </w:t>
      </w:r>
      <w:r w:rsidR="00DC7874" w:rsidRPr="0032190F">
        <w:rPr>
          <w:lang w:val="fr-FR"/>
        </w:rPr>
        <w:t>vaste cavité située sur les communes de Labastide-de-Virac (Ardèche) et Le Garn (Gard), dans les gorges de l'Ardèche</w:t>
      </w:r>
      <w:r w:rsidR="008A7CBD" w:rsidRPr="0032190F">
        <w:rPr>
          <w:lang w:val="fr-FR"/>
        </w:rPr>
        <w:t xml:space="preserve"> (BIB 212 p. 19)</w:t>
      </w:r>
      <w:r w:rsidR="00DC7874" w:rsidRPr="0032190F">
        <w:rPr>
          <w:lang w:val="fr-FR"/>
        </w:rPr>
        <w:t xml:space="preserve">. </w:t>
      </w:r>
    </w:p>
    <w:p w14:paraId="5685CC71" w14:textId="77777777" w:rsidR="008A7CBD" w:rsidRDefault="008A7CBD" w:rsidP="00242C0F">
      <w:pPr>
        <w:jc w:val="both"/>
        <w:rPr>
          <w:lang w:val="fr-FR"/>
        </w:rPr>
      </w:pPr>
      <w:r w:rsidRPr="0032190F">
        <w:rPr>
          <w:lang w:val="fr-FR"/>
        </w:rPr>
        <w:t xml:space="preserve">Fouillée par Combier dans les années 1950 puis par Roudil </w:t>
      </w:r>
      <w:r w:rsidR="00EC57B9">
        <w:rPr>
          <w:lang w:val="fr-FR"/>
        </w:rPr>
        <w:t>(</w:t>
      </w:r>
      <w:r w:rsidRPr="0032190F">
        <w:rPr>
          <w:lang w:val="fr-FR"/>
        </w:rPr>
        <w:t>BIB R. Furestier, réunion d’équipe SPP, 24/01/17).</w:t>
      </w:r>
    </w:p>
    <w:p w14:paraId="6600F6F2" w14:textId="77777777" w:rsidR="00CD3720" w:rsidRDefault="00CD3720" w:rsidP="00242C0F">
      <w:pPr>
        <w:jc w:val="both"/>
        <w:rPr>
          <w:lang w:val="fr-FR"/>
        </w:rPr>
      </w:pPr>
    </w:p>
    <w:p w14:paraId="4E0E9155" w14:textId="4066607A" w:rsidR="00CD3720" w:rsidRPr="0032190F" w:rsidRDefault="00000000" w:rsidP="00242C0F">
      <w:pPr>
        <w:jc w:val="both"/>
        <w:rPr>
          <w:lang w:val="fr-FR"/>
        </w:rPr>
      </w:pPr>
      <w:hyperlink r:id="rId1673" w:anchor="Cul_Schemat_France_t_peintes_ba" w:history="1">
        <w:r w:rsidR="00CD3720" w:rsidRPr="00CD3720">
          <w:rPr>
            <w:rStyle w:val="Hyperlink"/>
            <w:lang w:val="fr-FR"/>
          </w:rPr>
          <w:t>peinture au bâton de colorant</w:t>
        </w:r>
      </w:hyperlink>
      <w:r w:rsidR="00CD3720">
        <w:rPr>
          <w:lang w:val="fr-FR"/>
        </w:rPr>
        <w:t xml:space="preserve"> (Jallot, 1998 in BIB 2398 p. 569)</w:t>
      </w:r>
    </w:p>
    <w:p w14:paraId="1FEA478B" w14:textId="77777777" w:rsidR="008A7CBD" w:rsidRPr="0032190F" w:rsidRDefault="008A7CBD" w:rsidP="00242C0F">
      <w:pPr>
        <w:jc w:val="both"/>
        <w:rPr>
          <w:lang w:val="fr-FR"/>
        </w:rPr>
      </w:pPr>
    </w:p>
    <w:p w14:paraId="79C754EB" w14:textId="77777777" w:rsidR="008A7CBD" w:rsidRPr="0032190F" w:rsidRDefault="008A7CBD" w:rsidP="008A7CBD">
      <w:pPr>
        <w:pStyle w:val="Heading2"/>
      </w:pPr>
      <w:r w:rsidRPr="0032190F">
        <w:t>Périodisation</w:t>
      </w:r>
    </w:p>
    <w:p w14:paraId="6F11A8C4" w14:textId="77777777" w:rsidR="008A7CBD" w:rsidRPr="0032190F" w:rsidRDefault="008A7CBD" w:rsidP="008A7CBD">
      <w:pPr>
        <w:jc w:val="both"/>
        <w:rPr>
          <w:lang w:val="fr-FR"/>
        </w:rPr>
      </w:pPr>
    </w:p>
    <w:p w14:paraId="1384488A" w14:textId="77777777" w:rsidR="008A7CBD" w:rsidRDefault="008A7CBD" w:rsidP="008A7CBD">
      <w:pPr>
        <w:jc w:val="both"/>
      </w:pPr>
      <w:r w:rsidRPr="0032190F">
        <w:rPr>
          <w:lang w:val="fr-FR"/>
        </w:rPr>
        <w:t xml:space="preserve">On distingue les niveaux paléolithiques (dont occupations au Paléolithique moyen) et les niveaux néolithiques. </w:t>
      </w:r>
      <w:r>
        <w:t xml:space="preserve">Roudil distingue 6 couches (BIB R. Furestier, réunion d’équipe SPP, 24/01/17).. </w:t>
      </w:r>
    </w:p>
    <w:p w14:paraId="54DF87CF" w14:textId="77777777" w:rsidR="008A7CBD" w:rsidRDefault="008A7CBD" w:rsidP="008A7CBD"/>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09"/>
        <w:gridCol w:w="2156"/>
        <w:gridCol w:w="1436"/>
      </w:tblGrid>
      <w:tr w:rsidR="008A7CBD" w14:paraId="5D9D3A33" w14:textId="77777777" w:rsidTr="00C35EA7">
        <w:trPr>
          <w:jc w:val="center"/>
        </w:trPr>
        <w:tc>
          <w:tcPr>
            <w:tcW w:w="1109" w:type="dxa"/>
          </w:tcPr>
          <w:p w14:paraId="1E69FA73" w14:textId="77777777" w:rsidR="008A7CBD" w:rsidRDefault="008A7CBD" w:rsidP="00C35EA7">
            <w:pPr>
              <w:jc w:val="center"/>
            </w:pPr>
            <w:r>
              <w:t>couches</w:t>
            </w:r>
          </w:p>
        </w:tc>
        <w:tc>
          <w:tcPr>
            <w:tcW w:w="2156" w:type="dxa"/>
          </w:tcPr>
          <w:p w14:paraId="62B9D6FB" w14:textId="77777777" w:rsidR="008A7CBD" w:rsidRDefault="008A7CBD" w:rsidP="00C35EA7">
            <w:pPr>
              <w:jc w:val="center"/>
            </w:pPr>
          </w:p>
        </w:tc>
        <w:tc>
          <w:tcPr>
            <w:tcW w:w="1436" w:type="dxa"/>
          </w:tcPr>
          <w:p w14:paraId="0E7946C9" w14:textId="77777777" w:rsidR="008A7CBD" w:rsidRDefault="008A7CBD" w:rsidP="00C35EA7">
            <w:pPr>
              <w:jc w:val="center"/>
            </w:pPr>
            <w:r>
              <w:t>BIB</w:t>
            </w:r>
          </w:p>
        </w:tc>
      </w:tr>
      <w:tr w:rsidR="008A7CBD" w14:paraId="5D454441" w14:textId="77777777" w:rsidTr="00C35EA7">
        <w:trPr>
          <w:jc w:val="center"/>
        </w:trPr>
        <w:tc>
          <w:tcPr>
            <w:tcW w:w="1109" w:type="dxa"/>
          </w:tcPr>
          <w:p w14:paraId="73CEA4AB" w14:textId="77777777" w:rsidR="008A7CBD" w:rsidRDefault="008A7CBD" w:rsidP="00C35EA7">
            <w:pPr>
              <w:jc w:val="both"/>
            </w:pPr>
            <w:r>
              <w:t>6</w:t>
            </w:r>
          </w:p>
        </w:tc>
        <w:tc>
          <w:tcPr>
            <w:tcW w:w="2156" w:type="dxa"/>
          </w:tcPr>
          <w:p w14:paraId="599034C6" w14:textId="77777777" w:rsidR="008A7CBD" w:rsidRDefault="008A7CBD" w:rsidP="00C35EA7">
            <w:pPr>
              <w:jc w:val="both"/>
            </w:pPr>
            <w:r>
              <w:t>Néolithique ancien</w:t>
            </w:r>
          </w:p>
        </w:tc>
        <w:tc>
          <w:tcPr>
            <w:tcW w:w="1436" w:type="dxa"/>
          </w:tcPr>
          <w:p w14:paraId="0C456520" w14:textId="77777777" w:rsidR="008A7CBD" w:rsidRDefault="008A7CBD" w:rsidP="00C35EA7">
            <w:pPr>
              <w:jc w:val="both"/>
            </w:pPr>
            <w:r>
              <w:t>(BIB 2499)</w:t>
            </w:r>
          </w:p>
        </w:tc>
      </w:tr>
      <w:tr w:rsidR="008A7CBD" w14:paraId="136D5843" w14:textId="77777777" w:rsidTr="00C35EA7">
        <w:trPr>
          <w:jc w:val="center"/>
        </w:trPr>
        <w:tc>
          <w:tcPr>
            <w:tcW w:w="1109" w:type="dxa"/>
          </w:tcPr>
          <w:p w14:paraId="45586454" w14:textId="77777777" w:rsidR="008A7CBD" w:rsidRDefault="00692F6E" w:rsidP="00C35EA7">
            <w:pPr>
              <w:jc w:val="both"/>
            </w:pPr>
            <w:r>
              <w:t>6</w:t>
            </w:r>
          </w:p>
        </w:tc>
        <w:tc>
          <w:tcPr>
            <w:tcW w:w="2156" w:type="dxa"/>
          </w:tcPr>
          <w:p w14:paraId="6B0DC7E0" w14:textId="77777777" w:rsidR="008A7CBD" w:rsidRDefault="00692F6E" w:rsidP="00C35EA7">
            <w:pPr>
              <w:jc w:val="both"/>
            </w:pPr>
            <w:r>
              <w:t>Cardial</w:t>
            </w:r>
          </w:p>
        </w:tc>
        <w:tc>
          <w:tcPr>
            <w:tcW w:w="1436" w:type="dxa"/>
          </w:tcPr>
          <w:p w14:paraId="0AB9C2A8" w14:textId="77777777" w:rsidR="008A7CBD" w:rsidRDefault="00692F6E" w:rsidP="00C35EA7">
            <w:pPr>
              <w:jc w:val="both"/>
            </w:pPr>
            <w:r>
              <w:t xml:space="preserve">(BIB 2649) </w:t>
            </w:r>
          </w:p>
        </w:tc>
      </w:tr>
    </w:tbl>
    <w:p w14:paraId="64DFC2C7" w14:textId="77777777" w:rsidR="008A7CBD" w:rsidRDefault="008A7CBD" w:rsidP="008A7CBD"/>
    <w:p w14:paraId="77402E39" w14:textId="77777777" w:rsidR="008A7CBD" w:rsidRPr="008A7CBD" w:rsidRDefault="008A7CBD" w:rsidP="008A7CBD">
      <w:pPr>
        <w:pStyle w:val="Heading3"/>
      </w:pPr>
      <w:r>
        <w:t>Paléolithique</w:t>
      </w:r>
    </w:p>
    <w:p w14:paraId="743A2A0E" w14:textId="77777777" w:rsidR="008A7CBD" w:rsidRPr="0032190F" w:rsidRDefault="008A7CBD" w:rsidP="008A7CBD">
      <w:pPr>
        <w:jc w:val="both"/>
        <w:rPr>
          <w:lang w:val="fr-FR"/>
        </w:rPr>
      </w:pPr>
      <w:r w:rsidRPr="0032190F">
        <w:rPr>
          <w:lang w:val="fr-FR"/>
        </w:rPr>
        <w:t>La cavité reçoit des peintures du Paléo sup et quelques gravures (BIB R. Furestier in réunion d’équipe ASM-SPP, 2015)</w:t>
      </w:r>
    </w:p>
    <w:p w14:paraId="766C43E8" w14:textId="77777777" w:rsidR="008A7CBD" w:rsidRPr="0032190F" w:rsidRDefault="008A7CBD" w:rsidP="00242C0F">
      <w:pPr>
        <w:jc w:val="both"/>
        <w:rPr>
          <w:lang w:val="fr-FR"/>
        </w:rPr>
      </w:pPr>
    </w:p>
    <w:p w14:paraId="32761FFB" w14:textId="77777777" w:rsidR="008A7CBD" w:rsidRPr="0032190F" w:rsidRDefault="008A7CBD" w:rsidP="008A7CBD">
      <w:pPr>
        <w:pStyle w:val="Heading3"/>
      </w:pPr>
      <w:r w:rsidRPr="0032190F">
        <w:t>Néolithique</w:t>
      </w:r>
    </w:p>
    <w:p w14:paraId="78B5AE08" w14:textId="77777777" w:rsidR="008A7CBD" w:rsidRPr="0032190F" w:rsidRDefault="008A7CBD" w:rsidP="008A7CBD">
      <w:pPr>
        <w:rPr>
          <w:lang w:val="fr-FR"/>
        </w:rPr>
      </w:pPr>
    </w:p>
    <w:p w14:paraId="6CE25E8B" w14:textId="77777777" w:rsidR="008A7CBD" w:rsidRPr="0032190F" w:rsidRDefault="008A7CBD" w:rsidP="008A7CBD">
      <w:pPr>
        <w:pStyle w:val="Heading4"/>
      </w:pPr>
      <w:r w:rsidRPr="0032190F">
        <w:t>Néolithique ancien</w:t>
      </w:r>
    </w:p>
    <w:p w14:paraId="4351DB3B" w14:textId="77777777" w:rsidR="008A7CBD" w:rsidRPr="0032190F" w:rsidRDefault="008A7CBD" w:rsidP="008A7CBD">
      <w:pPr>
        <w:rPr>
          <w:lang w:val="fr-FR"/>
        </w:rPr>
      </w:pPr>
      <w:r w:rsidRPr="0032190F">
        <w:rPr>
          <w:lang w:val="fr-FR"/>
        </w:rPr>
        <w:t>Les niveaux 6a et 6b datent du Néolithique ancien (BIB R. Furestier, réunion d’équipe SPP, 24/01/17).</w:t>
      </w:r>
    </w:p>
    <w:p w14:paraId="36542D18" w14:textId="77777777" w:rsidR="00C23AB8" w:rsidRDefault="00C23AB8" w:rsidP="00242C0F">
      <w:pPr>
        <w:jc w:val="both"/>
        <w:rPr>
          <w:lang w:val="fr-FR"/>
        </w:rPr>
      </w:pPr>
      <w:r w:rsidRPr="0032190F">
        <w:rPr>
          <w:lang w:val="fr-FR"/>
        </w:rPr>
        <w:t>10 foyers du Néo ancien (BIB R. Furestier in réunion d’équipe ASM-SPP, 2015)</w:t>
      </w:r>
    </w:p>
    <w:p w14:paraId="5652B035" w14:textId="6F1C339D" w:rsidR="0077212E" w:rsidRPr="0077212E" w:rsidRDefault="0077212E" w:rsidP="00242C0F">
      <w:pPr>
        <w:jc w:val="both"/>
        <w:rPr>
          <w:lang w:val="fr-FR"/>
        </w:rPr>
      </w:pPr>
      <w:r>
        <w:rPr>
          <w:lang w:val="fr-FR"/>
        </w:rPr>
        <w:t xml:space="preserve">Silex </w:t>
      </w:r>
      <w:hyperlink r:id="rId1674" w:anchor="Sit_Mont_Ventoux" w:history="1">
        <w:r w:rsidRPr="0077212E">
          <w:rPr>
            <w:rStyle w:val="Hyperlink"/>
            <w:lang w:val="fr-FR"/>
          </w:rPr>
          <w:t>blond bédoulien</w:t>
        </w:r>
      </w:hyperlink>
      <w:r>
        <w:rPr>
          <w:lang w:val="fr-FR"/>
        </w:rPr>
        <w:t xml:space="preserve"> du NA (BIB </w:t>
      </w:r>
      <w:r w:rsidRPr="0077212E">
        <w:rPr>
          <w:lang w:val="fr-FR"/>
        </w:rPr>
        <w:t>2931</w:t>
      </w:r>
      <w:r>
        <w:rPr>
          <w:lang w:val="fr-FR"/>
        </w:rPr>
        <w:t>)</w:t>
      </w:r>
      <w:r w:rsidR="005A1021">
        <w:rPr>
          <w:lang w:val="fr-FR"/>
        </w:rPr>
        <w:t xml:space="preserve"> </w:t>
      </w:r>
      <w:r w:rsidR="005A1021" w:rsidRPr="005A1021">
        <w:rPr>
          <w:lang w:val="fr-FR"/>
        </w:rPr>
        <w:t xml:space="preserve">Le silex BO-3, trouvé sur le site, se rapproche par son microfaciès biodétritique des échantillons de </w:t>
      </w:r>
      <w:hyperlink r:id="rId1675" w:anchor="Sit_Saint_Vincent_Barres" w:history="1">
        <w:r w:rsidR="005A1021" w:rsidRPr="005A1021">
          <w:rPr>
            <w:rStyle w:val="Hyperlink"/>
            <w:lang w:val="fr-FR"/>
          </w:rPr>
          <w:t>Saint-Vincent-de-Barrès</w:t>
        </w:r>
      </w:hyperlink>
      <w:r w:rsidR="005A1021">
        <w:rPr>
          <w:lang w:val="fr-FR"/>
        </w:rPr>
        <w:t xml:space="preserve"> (BIB 2931)</w:t>
      </w:r>
    </w:p>
    <w:p w14:paraId="3D3ECDD3" w14:textId="77777777" w:rsidR="00B03B1D" w:rsidRDefault="00B03B1D" w:rsidP="00242C0F">
      <w:pPr>
        <w:jc w:val="both"/>
        <w:rPr>
          <w:lang w:val="fr-FR"/>
        </w:rPr>
      </w:pPr>
    </w:p>
    <w:p w14:paraId="2D6AF910" w14:textId="77777777" w:rsidR="00B03B1D" w:rsidRDefault="00B03B1D" w:rsidP="00B03B1D">
      <w:pPr>
        <w:pStyle w:val="Heading5"/>
      </w:pPr>
      <w:r>
        <w:t>Cardial</w:t>
      </w:r>
    </w:p>
    <w:p w14:paraId="7BE19361" w14:textId="72B514F3" w:rsidR="00B03B1D" w:rsidRPr="0032190F" w:rsidRDefault="00B03B1D" w:rsidP="00B03B1D">
      <w:pPr>
        <w:jc w:val="both"/>
        <w:rPr>
          <w:lang w:val="fr-FR"/>
        </w:rPr>
      </w:pPr>
      <w:r w:rsidRPr="0032190F">
        <w:rPr>
          <w:lang w:val="fr-FR"/>
        </w:rPr>
        <w:t xml:space="preserve">La baume offre un vaste porche qui a servit de lieu de parcage des troupeaux d’ovins aux hommes du </w:t>
      </w:r>
      <w:hyperlink r:id="rId1676" w:anchor="Cul_Cardial_Midi_France" w:history="1">
        <w:r w:rsidRPr="0032190F">
          <w:rPr>
            <w:rStyle w:val="Hyperlink"/>
            <w:lang w:val="fr-FR"/>
          </w:rPr>
          <w:t>Cardial</w:t>
        </w:r>
      </w:hyperlink>
      <w:r w:rsidRPr="0032190F">
        <w:rPr>
          <w:lang w:val="fr-FR"/>
        </w:rPr>
        <w:t xml:space="preserve"> (BIB 212 p. 19)</w:t>
      </w:r>
    </w:p>
    <w:p w14:paraId="17DFF5C3" w14:textId="09938A64" w:rsidR="00B03B1D" w:rsidRDefault="00000000" w:rsidP="00B03B1D">
      <w:pPr>
        <w:jc w:val="both"/>
      </w:pPr>
      <w:hyperlink r:id="rId1677" w:anchor="Cul_Cardial_Zonation_Horiz" w:history="1">
        <w:r w:rsidR="00B03B1D" w:rsidRPr="001631D1">
          <w:rPr>
            <w:rStyle w:val="Hyperlink"/>
          </w:rPr>
          <w:t>C. ZH</w:t>
        </w:r>
      </w:hyperlink>
      <w:r w:rsidR="00B03B1D" w:rsidRPr="001631D1">
        <w:t xml:space="preserve"> (Binder com. pers.)</w:t>
      </w:r>
    </w:p>
    <w:p w14:paraId="05E407B2" w14:textId="77777777" w:rsidR="00BE6107" w:rsidRDefault="00BE6107" w:rsidP="00B03B1D">
      <w:pPr>
        <w:jc w:val="both"/>
      </w:pPr>
    </w:p>
    <w:p w14:paraId="1807E094" w14:textId="77777777" w:rsidR="00BE6107" w:rsidRDefault="00BE6107" w:rsidP="00BE6107">
      <w:pPr>
        <w:pStyle w:val="Heading6"/>
      </w:pPr>
      <w:bookmarkStart w:id="811" w:name="Sit_Oullins_per_Cardial_recent_subs"/>
      <w:r>
        <w:t>susbsistence</w:t>
      </w:r>
    </w:p>
    <w:bookmarkEnd w:id="811"/>
    <w:p w14:paraId="013F47FD" w14:textId="77777777" w:rsidR="00BE6107" w:rsidRPr="00BE6107" w:rsidRDefault="00BE6107" w:rsidP="00B03B1D">
      <w:pPr>
        <w:jc w:val="both"/>
        <w:rPr>
          <w:lang w:val="fr-FR"/>
        </w:rPr>
      </w:pPr>
    </w:p>
    <w:p w14:paraId="73B96D8E" w14:textId="45731F84" w:rsidR="00BE6107" w:rsidRPr="00BE6107" w:rsidRDefault="00BE6107" w:rsidP="00B03B1D">
      <w:pPr>
        <w:jc w:val="both"/>
        <w:rPr>
          <w:lang w:val="fr-FR"/>
        </w:rPr>
      </w:pPr>
      <w:r w:rsidRPr="00BE6107">
        <w:rPr>
          <w:lang w:val="fr-FR"/>
        </w:rPr>
        <w:t>c6</w:t>
      </w:r>
      <w:r>
        <w:rPr>
          <w:lang w:val="fr-FR"/>
        </w:rPr>
        <w:t xml:space="preserve">: </w:t>
      </w:r>
      <w:r w:rsidRPr="00BE6107">
        <w:rPr>
          <w:lang w:val="fr-FR"/>
        </w:rPr>
        <w:t>A la fin du Cardial [</w:t>
      </w:r>
      <w:hyperlink r:id="rId1678" w:anchor="Cul_Cardial_Midi_France_recent_subs" w:history="1">
        <w:r w:rsidRPr="00B63E0B">
          <w:rPr>
            <w:rStyle w:val="Hyperlink"/>
            <w:lang w:val="fr-FR"/>
          </w:rPr>
          <w:t>C. récent</w:t>
        </w:r>
      </w:hyperlink>
      <w:r w:rsidRPr="00BE6107">
        <w:rPr>
          <w:lang w:val="fr-FR"/>
        </w:rPr>
        <w:t>] occupation saisonnière (estive) (BIB 2928)</w:t>
      </w:r>
      <w:r>
        <w:rPr>
          <w:lang w:val="fr-FR"/>
        </w:rPr>
        <w:t xml:space="preserve"> </w:t>
      </w:r>
      <w:r w:rsidRPr="00BE6107">
        <w:rPr>
          <w:lang w:val="fr-FR"/>
        </w:rPr>
        <w:t>(Helmer &amp; Vigne, inédit)</w:t>
      </w:r>
      <w:r>
        <w:rPr>
          <w:lang w:val="fr-FR"/>
        </w:rPr>
        <w:t xml:space="preserve"> (BIB 2928) v. Lombard</w:t>
      </w:r>
    </w:p>
    <w:p w14:paraId="2BACC6B7" w14:textId="77777777" w:rsidR="00B03B1D" w:rsidRPr="00BE6107" w:rsidRDefault="00B03B1D" w:rsidP="00242C0F">
      <w:pPr>
        <w:jc w:val="both"/>
        <w:rPr>
          <w:lang w:val="fr-FR"/>
        </w:rPr>
      </w:pPr>
    </w:p>
    <w:p w14:paraId="1E502FAD" w14:textId="77777777" w:rsidR="008A7CBD" w:rsidRPr="00BE6107" w:rsidRDefault="008A7CBD" w:rsidP="00242C0F">
      <w:pPr>
        <w:jc w:val="both"/>
        <w:rPr>
          <w:lang w:val="fr-FR"/>
        </w:rPr>
      </w:pPr>
    </w:p>
    <w:p w14:paraId="0541C77C" w14:textId="77777777" w:rsidR="008A7CBD" w:rsidRPr="0032190F" w:rsidRDefault="008A7CBD" w:rsidP="008A7CBD">
      <w:pPr>
        <w:pStyle w:val="Heading4"/>
      </w:pPr>
      <w:r w:rsidRPr="0032190F">
        <w:t>Néolithique final</w:t>
      </w:r>
    </w:p>
    <w:p w14:paraId="478E8609" w14:textId="77777777" w:rsidR="008A7CBD" w:rsidRPr="0032190F" w:rsidRDefault="008A7CBD" w:rsidP="00242C0F">
      <w:pPr>
        <w:jc w:val="both"/>
        <w:rPr>
          <w:lang w:val="fr-FR"/>
        </w:rPr>
      </w:pPr>
    </w:p>
    <w:p w14:paraId="41B8E4A1" w14:textId="7F329324" w:rsidR="0070027E" w:rsidRPr="0032190F" w:rsidRDefault="008A7CBD" w:rsidP="00242C0F">
      <w:pPr>
        <w:jc w:val="both"/>
        <w:rPr>
          <w:lang w:val="fr-FR"/>
        </w:rPr>
      </w:pPr>
      <w:r w:rsidRPr="0032190F">
        <w:rPr>
          <w:lang w:val="fr-FR"/>
        </w:rPr>
        <w:lastRenderedPageBreak/>
        <w:t>Niveaux du Néolithique final se rapproche du Ferrières (BIB R. Furestier, réunion d’équipe SPP, 24/01/17)</w:t>
      </w:r>
      <w:r w:rsidR="0070027E" w:rsidRPr="0032190F">
        <w:rPr>
          <w:lang w:val="fr-FR"/>
        </w:rPr>
        <w:t xml:space="preserve">Des trous de poteaux attribués au </w:t>
      </w:r>
      <w:hyperlink r:id="rId1679" w:anchor="Cul_Neo_Final" w:history="1">
        <w:r w:rsidR="00CB79C3" w:rsidRPr="0032190F">
          <w:rPr>
            <w:rStyle w:val="Hyperlink"/>
            <w:lang w:val="fr-FR"/>
          </w:rPr>
          <w:t xml:space="preserve">Néolithique </w:t>
        </w:r>
        <w:r w:rsidR="0070027E" w:rsidRPr="0032190F">
          <w:rPr>
            <w:rStyle w:val="Hyperlink"/>
            <w:lang w:val="fr-FR"/>
          </w:rPr>
          <w:t>final</w:t>
        </w:r>
      </w:hyperlink>
      <w:r w:rsidR="0070027E" w:rsidRPr="0032190F">
        <w:rPr>
          <w:lang w:val="fr-FR"/>
        </w:rPr>
        <w:t xml:space="preserve"> de type </w:t>
      </w:r>
      <w:hyperlink r:id="rId1680" w:anchor="Cul_Ferrières" w:history="1">
        <w:r w:rsidR="0070027E" w:rsidRPr="0032190F">
          <w:rPr>
            <w:rStyle w:val="Hyperlink"/>
            <w:lang w:val="fr-FR"/>
          </w:rPr>
          <w:t>Ferrières</w:t>
        </w:r>
      </w:hyperlink>
      <w:r w:rsidR="0070027E" w:rsidRPr="0032190F">
        <w:rPr>
          <w:lang w:val="fr-FR"/>
        </w:rPr>
        <w:t xml:space="preserve"> montre certainement l’emplacement d’une cabane circulaire (BIB 213)</w:t>
      </w:r>
    </w:p>
    <w:p w14:paraId="6D27DAC3" w14:textId="77777777" w:rsidR="008C52EA" w:rsidRPr="0032190F" w:rsidRDefault="008C52EA" w:rsidP="00242C0F">
      <w:pPr>
        <w:jc w:val="both"/>
        <w:rPr>
          <w:lang w:val="fr-FR"/>
        </w:rPr>
      </w:pPr>
    </w:p>
    <w:p w14:paraId="2D0068B9" w14:textId="5AA5C3CE" w:rsidR="00C632AB" w:rsidRPr="0032190F" w:rsidRDefault="00C632AB" w:rsidP="00242C0F">
      <w:pPr>
        <w:jc w:val="both"/>
        <w:rPr>
          <w:lang w:val="fr-FR"/>
        </w:rPr>
      </w:pPr>
      <w:r w:rsidRPr="0032190F">
        <w:rPr>
          <w:lang w:val="fr-FR"/>
        </w:rPr>
        <w:t xml:space="preserve">Abri de la Combe d'Oullins (Labastide-de-Virac, Ardèche), </w:t>
      </w:r>
      <w:hyperlink r:id="rId1681" w:anchor="Cul_Schemat_France" w:history="1">
        <w:r w:rsidRPr="0032190F">
          <w:rPr>
            <w:rStyle w:val="Hyperlink"/>
            <w:lang w:val="fr-FR"/>
          </w:rPr>
          <w:t>art schématique peint</w:t>
        </w:r>
      </w:hyperlink>
      <w:r w:rsidRPr="0032190F">
        <w:rPr>
          <w:lang w:val="fr-FR"/>
        </w:rPr>
        <w:t xml:space="preserve"> (BIB 2396 fig. 1)</w:t>
      </w:r>
    </w:p>
    <w:p w14:paraId="03BE3AAE" w14:textId="77777777" w:rsidR="00A2508C" w:rsidRPr="0032190F" w:rsidRDefault="00A2508C" w:rsidP="00242C0F">
      <w:pPr>
        <w:jc w:val="both"/>
        <w:rPr>
          <w:lang w:val="fr-FR"/>
        </w:rPr>
      </w:pPr>
    </w:p>
    <w:p w14:paraId="33DDE4E7" w14:textId="77777777" w:rsidR="00A2508C" w:rsidRPr="0032190F" w:rsidRDefault="00A2508C" w:rsidP="008A7CBD">
      <w:pPr>
        <w:pStyle w:val="Heading2"/>
      </w:pPr>
      <w:r w:rsidRPr="0032190F">
        <w:t>Stratigraphie</w:t>
      </w:r>
    </w:p>
    <w:p w14:paraId="62A33487" w14:textId="77777777" w:rsidR="00A2508C" w:rsidRPr="0032190F" w:rsidRDefault="00A2508C" w:rsidP="00242C0F">
      <w:pPr>
        <w:jc w:val="both"/>
        <w:rPr>
          <w:lang w:val="fr-FR"/>
        </w:rPr>
      </w:pPr>
    </w:p>
    <w:p w14:paraId="2A230B3E" w14:textId="77777777" w:rsidR="00A2508C" w:rsidRPr="0032190F" w:rsidRDefault="001372B4" w:rsidP="00426FF9">
      <w:pPr>
        <w:pStyle w:val="Heading1"/>
      </w:pPr>
      <w:bookmarkStart w:id="812" w:name="Sit_Petites_Baties"/>
      <w:r w:rsidRPr="0032190F">
        <w:t>PETITES-BATIES</w:t>
      </w:r>
    </w:p>
    <w:bookmarkEnd w:id="812"/>
    <w:p w14:paraId="1D730817" w14:textId="77777777" w:rsidR="005F49E3" w:rsidRDefault="00196EAB" w:rsidP="001372B4">
      <w:pPr>
        <w:rPr>
          <w:lang w:val="fr-FR"/>
        </w:rPr>
      </w:pPr>
      <w:r>
        <w:rPr>
          <w:lang w:val="fr-FR"/>
        </w:rPr>
        <w:t>Petites Bâties</w:t>
      </w:r>
    </w:p>
    <w:p w14:paraId="610A2788" w14:textId="77777777" w:rsidR="00196EAB" w:rsidRDefault="00196EAB" w:rsidP="001372B4">
      <w:pPr>
        <w:rPr>
          <w:lang w:val="fr-FR"/>
        </w:rPr>
      </w:pPr>
    </w:p>
    <w:p w14:paraId="5D9B69B1" w14:textId="38C046F3" w:rsidR="001372B4" w:rsidRDefault="001372B4" w:rsidP="00196EAB">
      <w:pPr>
        <w:jc w:val="both"/>
        <w:rPr>
          <w:lang w:val="fr-FR"/>
        </w:rPr>
      </w:pPr>
      <w:r w:rsidRPr="0032190F">
        <w:rPr>
          <w:lang w:val="fr-FR"/>
        </w:rPr>
        <w:t xml:space="preserve">Petites-Bâties (Lamotte-du-Rhône, Vaucluse) dans le Rhône, </w:t>
      </w:r>
      <w:hyperlink r:id="rId1682" w:anchor="Cul_Cardial_Franco_Iberique" w:history="1">
        <w:r w:rsidR="005F49E3" w:rsidRPr="00EC57B9">
          <w:rPr>
            <w:rStyle w:val="Hyperlink"/>
            <w:i/>
            <w:lang w:val="fr-FR"/>
          </w:rPr>
          <w:t>C.</w:t>
        </w:r>
        <w:r w:rsidRPr="00EC57B9">
          <w:rPr>
            <w:rStyle w:val="Hyperlink"/>
            <w:i/>
            <w:lang w:val="fr-FR"/>
          </w:rPr>
          <w:t xml:space="preserve"> Franco-Ibérique</w:t>
        </w:r>
      </w:hyperlink>
      <w:r w:rsidRPr="00EC57B9">
        <w:rPr>
          <w:i/>
          <w:lang w:val="fr-FR"/>
        </w:rPr>
        <w:t xml:space="preserve"> </w:t>
      </w:r>
      <w:r w:rsidRPr="0032190F">
        <w:rPr>
          <w:lang w:val="fr-FR"/>
        </w:rPr>
        <w:t>(BIB 1831)</w:t>
      </w:r>
      <w:r w:rsidR="005F49E3">
        <w:rPr>
          <w:lang w:val="fr-FR"/>
        </w:rPr>
        <w:t xml:space="preserve"> </w:t>
      </w:r>
      <w:hyperlink r:id="rId1683" w:anchor="Cul_Cardial_Zonation_Horiz" w:history="1">
        <w:r w:rsidR="005F49E3" w:rsidRPr="005F49E3">
          <w:rPr>
            <w:rStyle w:val="Hyperlink"/>
            <w:lang w:val="fr-FR"/>
          </w:rPr>
          <w:t>C. ZH</w:t>
        </w:r>
      </w:hyperlink>
      <w:r w:rsidR="005F49E3" w:rsidRPr="005F49E3">
        <w:rPr>
          <w:lang w:val="fr-FR"/>
        </w:rPr>
        <w:t xml:space="preserve"> (Binder com. pers.)</w:t>
      </w:r>
      <w:r w:rsidR="00196EAB">
        <w:rPr>
          <w:lang w:val="fr-FR"/>
        </w:rPr>
        <w:t xml:space="preserve"> Trois</w:t>
      </w:r>
      <w:r w:rsidR="00196EAB" w:rsidRPr="00196EAB">
        <w:rPr>
          <w:lang w:val="fr-FR"/>
        </w:rPr>
        <w:t xml:space="preserve"> empierrements datés situent l’occupation entre ca. 5185 et ca. 5230 cal. BC. La faune n’est pas conservée mais l’agriculture est attestée par des grains carbonisés et par des outils de collecte. La structure de l’outillage comporte des produits laminaires en silex bédoulien produits à l’extérieur du site et des petits éclats issus du débitage sur place de nucléus sur éclats épais (Binder et al., 2002 ; Gassin et Binder, 2004). Le secteur nord de cet établissement a livré une structure palissadée, une fosse et un empierrement circulaire daté de ca. 4740 cal. BC. En dehors de quelques éléments céramiques provenant des niveaux scellant la palissade, les éléments de nature à éclairer le contexte économique ou culturel font défaut.</w:t>
      </w:r>
      <w:r w:rsidR="00196EAB">
        <w:rPr>
          <w:lang w:val="fr-FR"/>
        </w:rPr>
        <w:t xml:space="preserve"> (BIB 2935)</w:t>
      </w:r>
    </w:p>
    <w:p w14:paraId="2E328A9C" w14:textId="77777777" w:rsidR="00AD753F" w:rsidRDefault="00AD753F" w:rsidP="001372B4">
      <w:pPr>
        <w:rPr>
          <w:lang w:val="fr-FR"/>
        </w:rPr>
      </w:pPr>
    </w:p>
    <w:p w14:paraId="63FC5E4F" w14:textId="77777777" w:rsidR="00AD753F" w:rsidRDefault="00AD753F" w:rsidP="00426FF9">
      <w:pPr>
        <w:pStyle w:val="Heading1"/>
      </w:pPr>
      <w:bookmarkStart w:id="813" w:name="Sit_Mourre_Seve"/>
      <w:r>
        <w:t>MOURRE DE SEVE</w:t>
      </w:r>
    </w:p>
    <w:bookmarkEnd w:id="813"/>
    <w:p w14:paraId="63BADC28" w14:textId="77777777" w:rsidR="00AD753F" w:rsidRDefault="00AD753F" w:rsidP="001372B4">
      <w:pPr>
        <w:rPr>
          <w:lang w:val="fr-FR"/>
        </w:rPr>
      </w:pPr>
      <w:r>
        <w:rPr>
          <w:lang w:val="fr-FR"/>
        </w:rPr>
        <w:t>Mourre de Sève, Mourre-du-Sève</w:t>
      </w:r>
    </w:p>
    <w:p w14:paraId="129CD41C" w14:textId="77777777" w:rsidR="00AD753F" w:rsidRDefault="00AD753F" w:rsidP="001372B4">
      <w:pPr>
        <w:rPr>
          <w:lang w:val="fr-FR"/>
        </w:rPr>
      </w:pPr>
    </w:p>
    <w:p w14:paraId="2581E707" w14:textId="61D1AADB" w:rsidR="00AD753F" w:rsidRDefault="00AD753F" w:rsidP="001372B4">
      <w:pPr>
        <w:rPr>
          <w:lang w:val="fr-FR"/>
        </w:rPr>
      </w:pPr>
      <w:r>
        <w:rPr>
          <w:lang w:val="fr-FR"/>
        </w:rPr>
        <w:t xml:space="preserve">Mourre de Sève </w:t>
      </w:r>
      <w:r w:rsidRPr="00AD753F">
        <w:rPr>
          <w:lang w:val="fr-FR"/>
        </w:rPr>
        <w:t>(Vaucluse)</w:t>
      </w:r>
      <w:r>
        <w:rPr>
          <w:lang w:val="fr-FR"/>
        </w:rPr>
        <w:t xml:space="preserve">, site </w:t>
      </w:r>
      <w:hyperlink r:id="rId1684" w:anchor="Cul_Castelnovien" w:history="1">
        <w:r w:rsidRPr="00D164ED">
          <w:rPr>
            <w:rStyle w:val="Hyperlink"/>
            <w:lang w:val="fr-FR"/>
          </w:rPr>
          <w:t>Castelnovien</w:t>
        </w:r>
      </w:hyperlink>
      <w:r>
        <w:rPr>
          <w:lang w:val="fr-FR"/>
        </w:rPr>
        <w:t>, installé proches de ressources en silex de bonne qualité (C. de Stefanis com. pers.)</w:t>
      </w:r>
    </w:p>
    <w:p w14:paraId="0388BB82" w14:textId="77777777" w:rsidR="00E842DD" w:rsidRPr="0032190F" w:rsidRDefault="00E842DD" w:rsidP="001372B4">
      <w:pPr>
        <w:rPr>
          <w:lang w:val="fr-FR"/>
        </w:rPr>
      </w:pPr>
      <w:r>
        <w:rPr>
          <w:lang w:val="fr-FR"/>
        </w:rPr>
        <w:t>Situé sur la Sorgue (BIB 2692)</w:t>
      </w:r>
    </w:p>
    <w:p w14:paraId="2F8E140A" w14:textId="77777777" w:rsidR="001372B4" w:rsidRPr="0032190F" w:rsidRDefault="001372B4" w:rsidP="001372B4">
      <w:pPr>
        <w:rPr>
          <w:lang w:val="fr-FR"/>
        </w:rPr>
      </w:pPr>
    </w:p>
    <w:p w14:paraId="78A384BE" w14:textId="77777777" w:rsidR="001372B4" w:rsidRDefault="001372B4" w:rsidP="00426FF9">
      <w:pPr>
        <w:pStyle w:val="Heading1"/>
      </w:pPr>
      <w:bookmarkStart w:id="814" w:name="Sit_Font_Pigeons"/>
      <w:r w:rsidRPr="0032190F">
        <w:t>FONT-DES-PIGEONS</w:t>
      </w:r>
    </w:p>
    <w:bookmarkEnd w:id="814"/>
    <w:p w14:paraId="3428674F" w14:textId="77777777" w:rsidR="009A52DB" w:rsidRPr="00973046" w:rsidRDefault="00BE6107" w:rsidP="001372B4">
      <w:pPr>
        <w:rPr>
          <w:sz w:val="20"/>
          <w:lang w:val="fr-FR"/>
        </w:rPr>
      </w:pPr>
      <w:r w:rsidRPr="00973046">
        <w:rPr>
          <w:sz w:val="20"/>
          <w:lang w:val="fr-FR"/>
        </w:rPr>
        <w:t xml:space="preserve">FdP, </w:t>
      </w:r>
      <w:r w:rsidR="00824299" w:rsidRPr="00973046">
        <w:rPr>
          <w:sz w:val="20"/>
          <w:lang w:val="fr-FR"/>
        </w:rPr>
        <w:t xml:space="preserve">grand abri de la </w:t>
      </w:r>
      <w:r w:rsidR="009A52DB" w:rsidRPr="00973046">
        <w:rPr>
          <w:sz w:val="20"/>
          <w:lang w:val="fr-FR"/>
        </w:rPr>
        <w:t>Font-aux-Pigeons</w:t>
      </w:r>
      <w:r w:rsidR="00D164ED" w:rsidRPr="00973046">
        <w:rPr>
          <w:sz w:val="20"/>
          <w:lang w:val="fr-FR"/>
        </w:rPr>
        <w:t>,</w:t>
      </w:r>
      <w:r w:rsidR="00EC57B9" w:rsidRPr="00973046">
        <w:rPr>
          <w:sz w:val="20"/>
          <w:lang w:val="fr-FR"/>
        </w:rPr>
        <w:t xml:space="preserve"> </w:t>
      </w:r>
      <w:r w:rsidRPr="00973046">
        <w:rPr>
          <w:sz w:val="20"/>
          <w:lang w:val="fr-FR"/>
        </w:rPr>
        <w:t xml:space="preserve">Châteauneuf, </w:t>
      </w:r>
      <w:r w:rsidR="00EC57B9" w:rsidRPr="00973046">
        <w:rPr>
          <w:sz w:val="20"/>
          <w:lang w:val="fr-FR"/>
        </w:rPr>
        <w:t>Chateauneuf-les-Martigues,</w:t>
      </w:r>
      <w:r w:rsidR="00D164ED" w:rsidRPr="00973046">
        <w:rPr>
          <w:sz w:val="20"/>
          <w:lang w:val="fr-FR"/>
        </w:rPr>
        <w:t xml:space="preserve"> </w:t>
      </w:r>
      <w:bookmarkStart w:id="815" w:name="Sit_Chateauneuf_les_Martigues"/>
      <w:r w:rsidR="00953F44" w:rsidRPr="00973046">
        <w:rPr>
          <w:sz w:val="20"/>
          <w:lang w:val="fr-FR"/>
        </w:rPr>
        <w:t>CHATEAUNEUF-LES-MARTIGUES</w:t>
      </w:r>
      <w:bookmarkEnd w:id="815"/>
      <w:r w:rsidR="00953F44" w:rsidRPr="00973046">
        <w:rPr>
          <w:sz w:val="20"/>
          <w:lang w:val="fr-FR"/>
        </w:rPr>
        <w:t>,</w:t>
      </w:r>
    </w:p>
    <w:p w14:paraId="0D1005F6" w14:textId="77777777" w:rsidR="009A52DB" w:rsidRPr="0032190F" w:rsidRDefault="009A52DB" w:rsidP="001372B4">
      <w:pPr>
        <w:rPr>
          <w:lang w:val="fr-FR"/>
        </w:rPr>
      </w:pPr>
    </w:p>
    <w:p w14:paraId="3AC1740D" w14:textId="77777777" w:rsidR="00824299" w:rsidRDefault="001372B4" w:rsidP="00953F44">
      <w:pPr>
        <w:rPr>
          <w:lang w:val="fr-FR"/>
        </w:rPr>
      </w:pPr>
      <w:r w:rsidRPr="0032190F">
        <w:rPr>
          <w:lang w:val="fr-FR"/>
        </w:rPr>
        <w:t>Font-des-Pigeons (Ch</w:t>
      </w:r>
      <w:r w:rsidR="00D95D3A">
        <w:rPr>
          <w:lang w:val="fr-FR"/>
        </w:rPr>
        <w:t>â</w:t>
      </w:r>
      <w:r w:rsidRPr="0032190F">
        <w:rPr>
          <w:lang w:val="fr-FR"/>
        </w:rPr>
        <w:t>teauneuf-les-Martigues</w:t>
      </w:r>
      <w:r w:rsidR="00953F44">
        <w:rPr>
          <w:lang w:val="fr-FR"/>
        </w:rPr>
        <w:t>,</w:t>
      </w:r>
      <w:r w:rsidR="00953F44" w:rsidRPr="00953F44">
        <w:rPr>
          <w:lang w:val="fr-FR"/>
        </w:rPr>
        <w:t xml:space="preserve"> </w:t>
      </w:r>
      <w:r w:rsidR="00953F44" w:rsidRPr="0032190F">
        <w:rPr>
          <w:lang w:val="fr-FR"/>
        </w:rPr>
        <w:t>Bouches-du-Rhône</w:t>
      </w:r>
      <w:r w:rsidRPr="0032190F">
        <w:rPr>
          <w:lang w:val="fr-FR"/>
        </w:rPr>
        <w:t>)</w:t>
      </w:r>
      <w:r w:rsidR="00D164ED">
        <w:rPr>
          <w:lang w:val="fr-FR"/>
        </w:rPr>
        <w:t xml:space="preserve">, au Sud de l'étang de Berre (SS BIB). </w:t>
      </w:r>
      <w:r w:rsidR="00AD753F">
        <w:rPr>
          <w:lang w:val="fr-FR"/>
        </w:rPr>
        <w:t xml:space="preserve">Installé proches de ressources en silex de bonne qualité (C. de Stefanis com. pers.) </w:t>
      </w:r>
    </w:p>
    <w:p w14:paraId="2A8DEDB7" w14:textId="77777777" w:rsidR="00824299" w:rsidRDefault="00824299" w:rsidP="00953F44">
      <w:pPr>
        <w:rPr>
          <w:lang w:val="fr-FR"/>
        </w:rPr>
      </w:pPr>
    </w:p>
    <w:p w14:paraId="21E55AE7" w14:textId="77777777" w:rsidR="00D164ED" w:rsidRDefault="00D164ED" w:rsidP="001372B4">
      <w:pPr>
        <w:rPr>
          <w:lang w:val="fr-FR"/>
        </w:rPr>
      </w:pPr>
    </w:p>
    <w:p w14:paraId="76DD0617" w14:textId="77777777" w:rsidR="00D164ED" w:rsidRDefault="00973046" w:rsidP="00D164ED">
      <w:pPr>
        <w:pStyle w:val="Heading2"/>
      </w:pPr>
      <w:bookmarkStart w:id="816" w:name="Sit_Font_Pigeons_strat"/>
      <w:r>
        <w:t>s</w:t>
      </w:r>
      <w:r w:rsidR="00D164ED">
        <w:t>tratigraphie</w:t>
      </w:r>
    </w:p>
    <w:bookmarkEnd w:id="816"/>
    <w:p w14:paraId="183F86B6" w14:textId="77777777" w:rsidR="00B71035" w:rsidRPr="00B71035" w:rsidRDefault="00B71035" w:rsidP="00B71035">
      <w:pPr>
        <w:rPr>
          <w:lang w:val="fr-FR"/>
        </w:rPr>
      </w:pPr>
    </w:p>
    <w:p w14:paraId="581FAC63" w14:textId="65E734EA" w:rsidR="001122B0" w:rsidRDefault="001122B0" w:rsidP="001122B0">
      <w:pPr>
        <w:rPr>
          <w:lang w:val="fr-FR"/>
        </w:rPr>
      </w:pPr>
      <w:r>
        <w:rPr>
          <w:lang w:val="fr-FR"/>
        </w:rPr>
        <w:t xml:space="preserve">Les niveaux </w:t>
      </w:r>
      <w:hyperlink r:id="rId1685" w:anchor="Cul_BTC" w:history="1">
        <w:r w:rsidRPr="00692F6E">
          <w:rPr>
            <w:rStyle w:val="Hyperlink"/>
            <w:lang w:val="fr-FR"/>
          </w:rPr>
          <w:t>BTC</w:t>
        </w:r>
      </w:hyperlink>
      <w:r>
        <w:rPr>
          <w:lang w:val="fr-FR"/>
        </w:rPr>
        <w:t xml:space="preserve"> de la Font-des-Pigeons sont proches (</w:t>
      </w:r>
      <w:r w:rsidRPr="00824299">
        <w:rPr>
          <w:i/>
          <w:szCs w:val="22"/>
          <w:lang w:val="fr-FR" w:eastAsia="en-GB"/>
        </w:rPr>
        <w:t>chronological complementarity</w:t>
      </w:r>
      <w:r>
        <w:rPr>
          <w:rFonts w:ascii="AGaramond-Regular" w:hAnsi="AGaramond-Regular" w:cs="AGaramond-Regular"/>
          <w:sz w:val="22"/>
          <w:szCs w:val="22"/>
          <w:lang w:val="fr-FR" w:eastAsia="en-GB"/>
        </w:rPr>
        <w:t>)</w:t>
      </w:r>
      <w:r>
        <w:rPr>
          <w:lang w:val="fr-FR"/>
        </w:rPr>
        <w:t xml:space="preserve"> de ceux de la </w:t>
      </w:r>
      <w:hyperlink r:id="rId1686" w:anchor="Sit_Baume_Montclus" w:history="1">
        <w:r w:rsidRPr="00B71035">
          <w:rPr>
            <w:rStyle w:val="Hyperlink"/>
            <w:lang w:val="fr-FR"/>
          </w:rPr>
          <w:t>Baume</w:t>
        </w:r>
      </w:hyperlink>
      <w:r>
        <w:rPr>
          <w:lang w:val="fr-FR"/>
        </w:rPr>
        <w:t xml:space="preserve"> (BIB 2625)</w:t>
      </w:r>
    </w:p>
    <w:p w14:paraId="52253B9D" w14:textId="77777777" w:rsidR="001122B0" w:rsidRDefault="001122B0" w:rsidP="00824299">
      <w:pPr>
        <w:rPr>
          <w:lang w:val="fr-FR"/>
        </w:rPr>
      </w:pPr>
    </w:p>
    <w:p w14:paraId="796CD438" w14:textId="77777777" w:rsidR="00B71035" w:rsidRDefault="00B71035" w:rsidP="001372B4">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30"/>
        <w:gridCol w:w="1590"/>
        <w:gridCol w:w="2272"/>
      </w:tblGrid>
      <w:tr w:rsidR="001122B0" w14:paraId="4C9E76BC" w14:textId="77777777" w:rsidTr="00C35EA7">
        <w:trPr>
          <w:jc w:val="center"/>
        </w:trPr>
        <w:tc>
          <w:tcPr>
            <w:tcW w:w="1230" w:type="dxa"/>
          </w:tcPr>
          <w:p w14:paraId="5F164E8B" w14:textId="77777777" w:rsidR="001122B0" w:rsidRPr="00C35EA7" w:rsidRDefault="001122B0" w:rsidP="00C35EA7">
            <w:pPr>
              <w:jc w:val="center"/>
              <w:rPr>
                <w:lang w:val="fr-FR"/>
              </w:rPr>
            </w:pPr>
            <w:r w:rsidRPr="00C35EA7">
              <w:rPr>
                <w:lang w:val="fr-FR"/>
              </w:rPr>
              <w:t>US</w:t>
            </w:r>
          </w:p>
        </w:tc>
        <w:tc>
          <w:tcPr>
            <w:tcW w:w="3862" w:type="dxa"/>
            <w:gridSpan w:val="2"/>
          </w:tcPr>
          <w:p w14:paraId="75D02168" w14:textId="77777777" w:rsidR="001122B0" w:rsidRPr="00C35EA7" w:rsidRDefault="001122B0" w:rsidP="00C35EA7">
            <w:pPr>
              <w:jc w:val="center"/>
              <w:rPr>
                <w:lang w:val="fr-FR"/>
              </w:rPr>
            </w:pPr>
            <w:r w:rsidRPr="00C35EA7">
              <w:rPr>
                <w:lang w:val="fr-FR"/>
              </w:rPr>
              <w:t>datations</w:t>
            </w:r>
          </w:p>
        </w:tc>
      </w:tr>
      <w:tr w:rsidR="001122B0" w14:paraId="3C2EE878" w14:textId="77777777" w:rsidTr="00C35EA7">
        <w:trPr>
          <w:jc w:val="center"/>
        </w:trPr>
        <w:tc>
          <w:tcPr>
            <w:tcW w:w="1230" w:type="dxa"/>
          </w:tcPr>
          <w:p w14:paraId="763DF01F" w14:textId="77777777" w:rsidR="001122B0" w:rsidRPr="00C35EA7" w:rsidRDefault="001122B0" w:rsidP="001372B4">
            <w:pPr>
              <w:rPr>
                <w:lang w:val="fr-FR"/>
              </w:rPr>
            </w:pPr>
            <w:r w:rsidRPr="00C35EA7">
              <w:rPr>
                <w:lang w:val="fr-FR"/>
              </w:rPr>
              <w:t>17-18</w:t>
            </w:r>
          </w:p>
        </w:tc>
        <w:tc>
          <w:tcPr>
            <w:tcW w:w="1590" w:type="dxa"/>
            <w:vAlign w:val="center"/>
          </w:tcPr>
          <w:p w14:paraId="4131CFB2" w14:textId="2ECDAC22" w:rsidR="001122B0" w:rsidRPr="00C35EA7" w:rsidRDefault="00000000" w:rsidP="00C35EA7">
            <w:pPr>
              <w:jc w:val="center"/>
              <w:rPr>
                <w:lang w:val="fr-FR"/>
              </w:rPr>
            </w:pPr>
            <w:hyperlink r:id="rId1687" w:anchor="Sit_Font_Pigeons_per_Neo_ancien_Cardial" w:history="1">
              <w:r w:rsidR="001122B0" w:rsidRPr="00C35EA7">
                <w:rPr>
                  <w:rStyle w:val="Hyperlink"/>
                  <w:lang w:val="fr-FR"/>
                </w:rPr>
                <w:t>Cardial</w:t>
              </w:r>
            </w:hyperlink>
          </w:p>
        </w:tc>
        <w:tc>
          <w:tcPr>
            <w:tcW w:w="2272" w:type="dxa"/>
          </w:tcPr>
          <w:p w14:paraId="2EF9B203" w14:textId="77777777" w:rsidR="001122B0" w:rsidRPr="00C35EA7" w:rsidRDefault="001122B0" w:rsidP="001372B4">
            <w:pPr>
              <w:rPr>
                <w:lang w:val="fr-FR"/>
              </w:rPr>
            </w:pPr>
          </w:p>
        </w:tc>
      </w:tr>
      <w:tr w:rsidR="001122B0" w14:paraId="4D834AC9" w14:textId="77777777" w:rsidTr="00C35EA7">
        <w:trPr>
          <w:jc w:val="center"/>
        </w:trPr>
        <w:tc>
          <w:tcPr>
            <w:tcW w:w="1230" w:type="dxa"/>
          </w:tcPr>
          <w:p w14:paraId="6E991317" w14:textId="77777777" w:rsidR="001122B0" w:rsidRPr="00C35EA7" w:rsidRDefault="001122B0" w:rsidP="001372B4">
            <w:pPr>
              <w:rPr>
                <w:lang w:val="fr-FR"/>
              </w:rPr>
            </w:pPr>
            <w:r w:rsidRPr="00C35EA7">
              <w:rPr>
                <w:lang w:val="fr-FR"/>
              </w:rPr>
              <w:t>19B-18A</w:t>
            </w:r>
          </w:p>
        </w:tc>
        <w:tc>
          <w:tcPr>
            <w:tcW w:w="1590" w:type="dxa"/>
            <w:vMerge w:val="restart"/>
            <w:vAlign w:val="center"/>
          </w:tcPr>
          <w:p w14:paraId="017E4ED9" w14:textId="2B4351B3" w:rsidR="001122B0" w:rsidRPr="00C35EA7" w:rsidRDefault="00000000" w:rsidP="00C35EA7">
            <w:pPr>
              <w:jc w:val="center"/>
              <w:rPr>
                <w:lang w:val="fr-FR"/>
              </w:rPr>
            </w:pPr>
            <w:hyperlink r:id="rId1688" w:anchor="Sit_Font_Pigeons_per_Castel" w:history="1">
              <w:r w:rsidR="001122B0" w:rsidRPr="00C35EA7">
                <w:rPr>
                  <w:rStyle w:val="Hyperlink"/>
                  <w:lang w:val="fr-FR"/>
                </w:rPr>
                <w:t>Castelnovien</w:t>
              </w:r>
            </w:hyperlink>
          </w:p>
        </w:tc>
        <w:tc>
          <w:tcPr>
            <w:tcW w:w="2272" w:type="dxa"/>
          </w:tcPr>
          <w:p w14:paraId="65A3871D" w14:textId="77777777" w:rsidR="001122B0" w:rsidRPr="00C35EA7" w:rsidRDefault="001122B0" w:rsidP="001372B4">
            <w:pPr>
              <w:rPr>
                <w:lang w:val="fr-FR"/>
              </w:rPr>
            </w:pPr>
          </w:p>
        </w:tc>
      </w:tr>
      <w:tr w:rsidR="001122B0" w14:paraId="2D3D9026" w14:textId="77777777" w:rsidTr="00C35EA7">
        <w:trPr>
          <w:jc w:val="center"/>
        </w:trPr>
        <w:tc>
          <w:tcPr>
            <w:tcW w:w="1230" w:type="dxa"/>
          </w:tcPr>
          <w:p w14:paraId="40D8F1DD" w14:textId="77777777" w:rsidR="001122B0" w:rsidRPr="00C35EA7" w:rsidRDefault="001122B0" w:rsidP="001372B4">
            <w:pPr>
              <w:rPr>
                <w:lang w:val="fr-FR"/>
              </w:rPr>
            </w:pPr>
            <w:r w:rsidRPr="00C35EA7">
              <w:rPr>
                <w:lang w:val="fr-FR"/>
              </w:rPr>
              <w:t>19C-19A</w:t>
            </w:r>
          </w:p>
        </w:tc>
        <w:tc>
          <w:tcPr>
            <w:tcW w:w="1590" w:type="dxa"/>
            <w:vMerge/>
          </w:tcPr>
          <w:p w14:paraId="5DC373E4" w14:textId="77777777" w:rsidR="001122B0" w:rsidRPr="00C35EA7" w:rsidRDefault="001122B0" w:rsidP="001372B4">
            <w:pPr>
              <w:rPr>
                <w:lang w:val="fr-FR"/>
              </w:rPr>
            </w:pPr>
          </w:p>
        </w:tc>
        <w:tc>
          <w:tcPr>
            <w:tcW w:w="2272" w:type="dxa"/>
          </w:tcPr>
          <w:p w14:paraId="2E41CC0B" w14:textId="77777777" w:rsidR="001122B0" w:rsidRPr="00C35EA7" w:rsidRDefault="001122B0" w:rsidP="001372B4">
            <w:pPr>
              <w:rPr>
                <w:lang w:val="fr-FR"/>
              </w:rPr>
            </w:pPr>
            <w:r w:rsidRPr="00C35EA7">
              <w:rPr>
                <w:lang w:val="fr-FR"/>
              </w:rPr>
              <w:t>base de l'occupation</w:t>
            </w:r>
          </w:p>
        </w:tc>
      </w:tr>
    </w:tbl>
    <w:p w14:paraId="2DCFC697" w14:textId="77777777" w:rsidR="00B71035" w:rsidRDefault="00B71035" w:rsidP="001372B4">
      <w:pPr>
        <w:rPr>
          <w:lang w:val="fr-FR"/>
        </w:rPr>
      </w:pPr>
      <w:r>
        <w:rPr>
          <w:lang w:val="fr-FR"/>
        </w:rPr>
        <w:t>(BIB 2625)</w:t>
      </w:r>
    </w:p>
    <w:p w14:paraId="17025EF5" w14:textId="77777777" w:rsidR="00692F6E" w:rsidRDefault="00692F6E" w:rsidP="001372B4">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3"/>
        <w:gridCol w:w="1778"/>
        <w:gridCol w:w="1663"/>
      </w:tblGrid>
      <w:tr w:rsidR="007E7A0F" w14:paraId="22FE080D" w14:textId="77777777" w:rsidTr="00C35EA7">
        <w:trPr>
          <w:jc w:val="center"/>
        </w:trPr>
        <w:tc>
          <w:tcPr>
            <w:tcW w:w="643" w:type="dxa"/>
          </w:tcPr>
          <w:p w14:paraId="51019726" w14:textId="77777777" w:rsidR="007E7A0F" w:rsidRPr="00C35EA7" w:rsidRDefault="007E7A0F" w:rsidP="00C35EA7">
            <w:pPr>
              <w:jc w:val="center"/>
              <w:rPr>
                <w:lang w:val="fr-FR"/>
              </w:rPr>
            </w:pPr>
            <w:r w:rsidRPr="00C35EA7">
              <w:rPr>
                <w:lang w:val="fr-FR"/>
              </w:rPr>
              <w:t>US</w:t>
            </w:r>
          </w:p>
        </w:tc>
        <w:tc>
          <w:tcPr>
            <w:tcW w:w="1778" w:type="dxa"/>
            <w:vAlign w:val="center"/>
          </w:tcPr>
          <w:p w14:paraId="451064D8" w14:textId="77777777" w:rsidR="007E7A0F" w:rsidRPr="00C35EA7" w:rsidRDefault="007E7A0F" w:rsidP="00C35EA7">
            <w:pPr>
              <w:jc w:val="center"/>
              <w:rPr>
                <w:lang w:val="fr-FR"/>
              </w:rPr>
            </w:pPr>
            <w:r w:rsidRPr="00C35EA7">
              <w:rPr>
                <w:lang w:val="fr-FR"/>
              </w:rPr>
              <w:t>datations</w:t>
            </w:r>
          </w:p>
        </w:tc>
        <w:tc>
          <w:tcPr>
            <w:tcW w:w="1663" w:type="dxa"/>
          </w:tcPr>
          <w:p w14:paraId="20F99CB8" w14:textId="77777777" w:rsidR="007E7A0F" w:rsidRPr="00C35EA7" w:rsidRDefault="007E7A0F" w:rsidP="00C35EA7">
            <w:pPr>
              <w:jc w:val="center"/>
              <w:rPr>
                <w:lang w:val="fr-FR"/>
              </w:rPr>
            </w:pPr>
          </w:p>
        </w:tc>
      </w:tr>
      <w:tr w:rsidR="00824299" w14:paraId="49FD4DC9" w14:textId="77777777" w:rsidTr="00C35EA7">
        <w:trPr>
          <w:jc w:val="center"/>
        </w:trPr>
        <w:tc>
          <w:tcPr>
            <w:tcW w:w="643" w:type="dxa"/>
          </w:tcPr>
          <w:p w14:paraId="06879FF6" w14:textId="77777777" w:rsidR="00824299" w:rsidRPr="00C35EA7" w:rsidRDefault="00824299" w:rsidP="00C35EA7">
            <w:pPr>
              <w:jc w:val="center"/>
              <w:rPr>
                <w:lang w:val="fr-FR"/>
              </w:rPr>
            </w:pPr>
            <w:r w:rsidRPr="00C35EA7">
              <w:rPr>
                <w:lang w:val="fr-FR"/>
              </w:rPr>
              <w:lastRenderedPageBreak/>
              <w:t>1</w:t>
            </w:r>
          </w:p>
        </w:tc>
        <w:tc>
          <w:tcPr>
            <w:tcW w:w="1778" w:type="dxa"/>
            <w:vMerge w:val="restart"/>
            <w:vAlign w:val="center"/>
          </w:tcPr>
          <w:p w14:paraId="1C104D8D" w14:textId="0D555515" w:rsidR="00824299" w:rsidRPr="00C35EA7" w:rsidRDefault="00000000" w:rsidP="00C35EA7">
            <w:pPr>
              <w:jc w:val="center"/>
              <w:rPr>
                <w:lang w:val="fr-FR"/>
              </w:rPr>
            </w:pPr>
            <w:hyperlink r:id="rId1689" w:anchor="Sit_Font_Pigeons_per_Neo_ancien_Cardial" w:history="1">
              <w:r w:rsidR="001122B0" w:rsidRPr="00C35EA7">
                <w:rPr>
                  <w:rStyle w:val="Hyperlink"/>
                  <w:lang w:val="fr-FR"/>
                </w:rPr>
                <w:t>Cardial</w:t>
              </w:r>
            </w:hyperlink>
            <w:r w:rsidR="001122B0" w:rsidRPr="00C35EA7">
              <w:rPr>
                <w:lang w:val="fr-FR"/>
              </w:rPr>
              <w:t xml:space="preserve"> </w:t>
            </w:r>
            <w:r w:rsidR="00824299" w:rsidRPr="00C35EA7">
              <w:rPr>
                <w:lang w:val="fr-FR"/>
              </w:rPr>
              <w:t xml:space="preserve">final </w:t>
            </w:r>
          </w:p>
          <w:p w14:paraId="387BE201" w14:textId="4A956D51" w:rsidR="00824299" w:rsidRPr="00C35EA7" w:rsidRDefault="00824299" w:rsidP="00C35EA7">
            <w:pPr>
              <w:jc w:val="center"/>
              <w:rPr>
                <w:lang w:val="fr-FR"/>
              </w:rPr>
            </w:pPr>
            <w:r w:rsidRPr="00C35EA7">
              <w:rPr>
                <w:lang w:val="fr-FR"/>
              </w:rPr>
              <w:t xml:space="preserve">et </w:t>
            </w:r>
            <w:hyperlink r:id="rId1690" w:anchor="Cul_Epicardial_Sud_France" w:history="1">
              <w:r w:rsidR="00E74338" w:rsidRPr="00C35EA7">
                <w:rPr>
                  <w:rStyle w:val="Hyperlink"/>
                  <w:lang w:val="fr-FR"/>
                </w:rPr>
                <w:t>Epicardial</w:t>
              </w:r>
            </w:hyperlink>
          </w:p>
        </w:tc>
        <w:tc>
          <w:tcPr>
            <w:tcW w:w="1663" w:type="dxa"/>
          </w:tcPr>
          <w:p w14:paraId="039A1AA8" w14:textId="77777777" w:rsidR="00824299" w:rsidRPr="00C35EA7" w:rsidRDefault="00824299" w:rsidP="001372B4">
            <w:pPr>
              <w:rPr>
                <w:lang w:val="fr-FR"/>
              </w:rPr>
            </w:pPr>
          </w:p>
        </w:tc>
      </w:tr>
      <w:tr w:rsidR="00824299" w14:paraId="1401F896" w14:textId="77777777" w:rsidTr="00C35EA7">
        <w:trPr>
          <w:jc w:val="center"/>
        </w:trPr>
        <w:tc>
          <w:tcPr>
            <w:tcW w:w="643" w:type="dxa"/>
          </w:tcPr>
          <w:p w14:paraId="159DFF0D" w14:textId="77777777" w:rsidR="00824299" w:rsidRPr="00C35EA7" w:rsidRDefault="00824299" w:rsidP="00C35EA7">
            <w:pPr>
              <w:jc w:val="center"/>
              <w:rPr>
                <w:lang w:val="fr-FR"/>
              </w:rPr>
            </w:pPr>
            <w:r w:rsidRPr="00C35EA7">
              <w:rPr>
                <w:lang w:val="fr-FR"/>
              </w:rPr>
              <w:t>2</w:t>
            </w:r>
          </w:p>
        </w:tc>
        <w:tc>
          <w:tcPr>
            <w:tcW w:w="1778" w:type="dxa"/>
            <w:vMerge/>
            <w:vAlign w:val="center"/>
          </w:tcPr>
          <w:p w14:paraId="694E3FD5" w14:textId="77777777" w:rsidR="00824299" w:rsidRPr="00C35EA7" w:rsidRDefault="00824299" w:rsidP="00C35EA7">
            <w:pPr>
              <w:jc w:val="center"/>
              <w:rPr>
                <w:lang w:val="fr-FR"/>
              </w:rPr>
            </w:pPr>
          </w:p>
        </w:tc>
        <w:tc>
          <w:tcPr>
            <w:tcW w:w="1663" w:type="dxa"/>
          </w:tcPr>
          <w:p w14:paraId="79F3AB5D" w14:textId="77777777" w:rsidR="00824299" w:rsidRPr="00C35EA7" w:rsidRDefault="00824299" w:rsidP="001372B4">
            <w:pPr>
              <w:rPr>
                <w:lang w:val="fr-FR"/>
              </w:rPr>
            </w:pPr>
          </w:p>
        </w:tc>
      </w:tr>
      <w:tr w:rsidR="00824299" w14:paraId="43CB7C34" w14:textId="77777777" w:rsidTr="00C35EA7">
        <w:trPr>
          <w:jc w:val="center"/>
        </w:trPr>
        <w:tc>
          <w:tcPr>
            <w:tcW w:w="643" w:type="dxa"/>
          </w:tcPr>
          <w:p w14:paraId="2AAA5841" w14:textId="77777777" w:rsidR="00824299" w:rsidRPr="00C35EA7" w:rsidRDefault="00824299" w:rsidP="00C35EA7">
            <w:pPr>
              <w:jc w:val="center"/>
              <w:rPr>
                <w:lang w:val="fr-FR"/>
              </w:rPr>
            </w:pPr>
            <w:r w:rsidRPr="00C35EA7">
              <w:rPr>
                <w:lang w:val="fr-FR"/>
              </w:rPr>
              <w:t>3</w:t>
            </w:r>
          </w:p>
        </w:tc>
        <w:tc>
          <w:tcPr>
            <w:tcW w:w="1778" w:type="dxa"/>
            <w:vMerge w:val="restart"/>
            <w:vAlign w:val="center"/>
          </w:tcPr>
          <w:p w14:paraId="64086D35" w14:textId="552D1933" w:rsidR="00824299" w:rsidRPr="00C35EA7" w:rsidRDefault="00000000" w:rsidP="00C35EA7">
            <w:pPr>
              <w:jc w:val="center"/>
              <w:rPr>
                <w:lang w:val="fr-FR"/>
              </w:rPr>
            </w:pPr>
            <w:hyperlink r:id="rId1691" w:anchor="Sit_Font_Pigeons_per_Neo_ancien_Cardial" w:history="1">
              <w:r w:rsidR="00824299" w:rsidRPr="00C35EA7">
                <w:rPr>
                  <w:rStyle w:val="Hyperlink"/>
                  <w:lang w:val="fr-FR"/>
                </w:rPr>
                <w:t>Cardial</w:t>
              </w:r>
            </w:hyperlink>
            <w:r w:rsidR="00824299" w:rsidRPr="00C35EA7">
              <w:rPr>
                <w:lang w:val="fr-FR"/>
              </w:rPr>
              <w:t xml:space="preserve"> ancien </w:t>
            </w:r>
          </w:p>
          <w:p w14:paraId="325281EA" w14:textId="77777777" w:rsidR="00824299" w:rsidRPr="00C35EA7" w:rsidRDefault="00824299" w:rsidP="00C35EA7">
            <w:pPr>
              <w:jc w:val="center"/>
              <w:rPr>
                <w:lang w:val="fr-FR"/>
              </w:rPr>
            </w:pPr>
            <w:r w:rsidRPr="00C35EA7">
              <w:rPr>
                <w:lang w:val="fr-FR"/>
              </w:rPr>
              <w:t>et moyen</w:t>
            </w:r>
          </w:p>
        </w:tc>
        <w:tc>
          <w:tcPr>
            <w:tcW w:w="1663" w:type="dxa"/>
          </w:tcPr>
          <w:p w14:paraId="224ECAEC" w14:textId="77777777" w:rsidR="00824299" w:rsidRPr="00C35EA7" w:rsidRDefault="00824299" w:rsidP="001372B4">
            <w:pPr>
              <w:rPr>
                <w:lang w:val="fr-FR"/>
              </w:rPr>
            </w:pPr>
          </w:p>
        </w:tc>
      </w:tr>
      <w:tr w:rsidR="00824299" w14:paraId="01EFEC03" w14:textId="77777777" w:rsidTr="00C35EA7">
        <w:trPr>
          <w:jc w:val="center"/>
        </w:trPr>
        <w:tc>
          <w:tcPr>
            <w:tcW w:w="643" w:type="dxa"/>
          </w:tcPr>
          <w:p w14:paraId="7068A0C4" w14:textId="77777777" w:rsidR="00824299" w:rsidRPr="00C35EA7" w:rsidRDefault="00824299" w:rsidP="00C35EA7">
            <w:pPr>
              <w:jc w:val="center"/>
              <w:rPr>
                <w:lang w:val="fr-FR"/>
              </w:rPr>
            </w:pPr>
            <w:r w:rsidRPr="00C35EA7">
              <w:rPr>
                <w:lang w:val="fr-FR"/>
              </w:rPr>
              <w:t>4</w:t>
            </w:r>
          </w:p>
        </w:tc>
        <w:tc>
          <w:tcPr>
            <w:tcW w:w="1778" w:type="dxa"/>
            <w:vMerge/>
            <w:vAlign w:val="center"/>
          </w:tcPr>
          <w:p w14:paraId="78EC8326" w14:textId="77777777" w:rsidR="00824299" w:rsidRPr="00C35EA7" w:rsidRDefault="00824299" w:rsidP="00C35EA7">
            <w:pPr>
              <w:jc w:val="center"/>
              <w:rPr>
                <w:lang w:val="fr-FR"/>
              </w:rPr>
            </w:pPr>
          </w:p>
        </w:tc>
        <w:tc>
          <w:tcPr>
            <w:tcW w:w="1663" w:type="dxa"/>
          </w:tcPr>
          <w:p w14:paraId="24704410" w14:textId="77777777" w:rsidR="00824299" w:rsidRPr="00C35EA7" w:rsidRDefault="00824299" w:rsidP="001372B4">
            <w:pPr>
              <w:rPr>
                <w:lang w:val="fr-FR"/>
              </w:rPr>
            </w:pPr>
          </w:p>
        </w:tc>
      </w:tr>
      <w:tr w:rsidR="00824299" w14:paraId="0FFF13B3" w14:textId="77777777" w:rsidTr="00C35EA7">
        <w:trPr>
          <w:jc w:val="center"/>
        </w:trPr>
        <w:tc>
          <w:tcPr>
            <w:tcW w:w="643" w:type="dxa"/>
          </w:tcPr>
          <w:p w14:paraId="6C3DEC87" w14:textId="77777777" w:rsidR="00824299" w:rsidRPr="00C35EA7" w:rsidRDefault="00824299" w:rsidP="00C35EA7">
            <w:pPr>
              <w:jc w:val="center"/>
              <w:rPr>
                <w:lang w:val="fr-FR"/>
              </w:rPr>
            </w:pPr>
            <w:r w:rsidRPr="00C35EA7">
              <w:rPr>
                <w:lang w:val="fr-FR"/>
              </w:rPr>
              <w:t>5</w:t>
            </w:r>
          </w:p>
        </w:tc>
        <w:tc>
          <w:tcPr>
            <w:tcW w:w="1778" w:type="dxa"/>
            <w:vMerge/>
            <w:vAlign w:val="center"/>
          </w:tcPr>
          <w:p w14:paraId="1EA7F527" w14:textId="77777777" w:rsidR="00824299" w:rsidRPr="00C35EA7" w:rsidRDefault="00824299" w:rsidP="00C35EA7">
            <w:pPr>
              <w:jc w:val="center"/>
              <w:rPr>
                <w:lang w:val="fr-FR"/>
              </w:rPr>
            </w:pPr>
          </w:p>
        </w:tc>
        <w:tc>
          <w:tcPr>
            <w:tcW w:w="1663" w:type="dxa"/>
          </w:tcPr>
          <w:p w14:paraId="2C74982F" w14:textId="24A3BC95" w:rsidR="00824299" w:rsidRPr="00C35EA7" w:rsidRDefault="00000000" w:rsidP="00EC57B9">
            <w:pPr>
              <w:rPr>
                <w:lang w:val="fr-FR"/>
              </w:rPr>
            </w:pPr>
            <w:hyperlink r:id="rId1692" w:anchor="Cul_Neo_Ancien" w:history="1">
              <w:r w:rsidR="00824299" w:rsidRPr="00C35EA7">
                <w:rPr>
                  <w:rStyle w:val="Hyperlink"/>
                  <w:lang w:val="fr-FR"/>
                </w:rPr>
                <w:t>N</w:t>
              </w:r>
              <w:r w:rsidR="00EC57B9" w:rsidRPr="00C35EA7">
                <w:rPr>
                  <w:rStyle w:val="Hyperlink"/>
                  <w:lang w:val="fr-FR"/>
                </w:rPr>
                <w:t>A</w:t>
              </w:r>
            </w:hyperlink>
            <w:r w:rsidR="00824299" w:rsidRPr="00C35EA7">
              <w:rPr>
                <w:lang w:val="fr-FR"/>
              </w:rPr>
              <w:t>, 5700 BC</w:t>
            </w:r>
          </w:p>
        </w:tc>
      </w:tr>
      <w:tr w:rsidR="00824299" w14:paraId="2735955A" w14:textId="77777777" w:rsidTr="00C35EA7">
        <w:trPr>
          <w:jc w:val="center"/>
        </w:trPr>
        <w:tc>
          <w:tcPr>
            <w:tcW w:w="643" w:type="dxa"/>
          </w:tcPr>
          <w:p w14:paraId="47A37E96" w14:textId="77777777" w:rsidR="00824299" w:rsidRPr="00C35EA7" w:rsidRDefault="00824299" w:rsidP="00C35EA7">
            <w:pPr>
              <w:jc w:val="center"/>
              <w:rPr>
                <w:lang w:val="fr-FR"/>
              </w:rPr>
            </w:pPr>
            <w:r w:rsidRPr="00C35EA7">
              <w:rPr>
                <w:lang w:val="fr-FR"/>
              </w:rPr>
              <w:t>6</w:t>
            </w:r>
          </w:p>
        </w:tc>
        <w:tc>
          <w:tcPr>
            <w:tcW w:w="1778" w:type="dxa"/>
            <w:vMerge/>
            <w:vAlign w:val="center"/>
          </w:tcPr>
          <w:p w14:paraId="663C220C" w14:textId="77777777" w:rsidR="00824299" w:rsidRPr="00C35EA7" w:rsidRDefault="00824299" w:rsidP="00C35EA7">
            <w:pPr>
              <w:jc w:val="center"/>
              <w:rPr>
                <w:lang w:val="fr-FR"/>
              </w:rPr>
            </w:pPr>
          </w:p>
        </w:tc>
        <w:tc>
          <w:tcPr>
            <w:tcW w:w="1663" w:type="dxa"/>
          </w:tcPr>
          <w:p w14:paraId="2BF3133B" w14:textId="77777777" w:rsidR="00824299" w:rsidRPr="00C35EA7" w:rsidRDefault="00824299" w:rsidP="001372B4">
            <w:pPr>
              <w:rPr>
                <w:lang w:val="fr-FR"/>
              </w:rPr>
            </w:pPr>
          </w:p>
        </w:tc>
      </w:tr>
      <w:tr w:rsidR="00824299" w14:paraId="6C98FA74" w14:textId="77777777" w:rsidTr="00C35EA7">
        <w:trPr>
          <w:jc w:val="center"/>
        </w:trPr>
        <w:tc>
          <w:tcPr>
            <w:tcW w:w="643" w:type="dxa"/>
          </w:tcPr>
          <w:p w14:paraId="4DAF6C25" w14:textId="77777777" w:rsidR="00824299" w:rsidRPr="00C35EA7" w:rsidRDefault="00824299" w:rsidP="00C35EA7">
            <w:pPr>
              <w:jc w:val="center"/>
              <w:rPr>
                <w:lang w:val="fr-FR"/>
              </w:rPr>
            </w:pPr>
            <w:r w:rsidRPr="00C35EA7">
              <w:rPr>
                <w:lang w:val="fr-FR"/>
              </w:rPr>
              <w:t>7</w:t>
            </w:r>
          </w:p>
        </w:tc>
        <w:tc>
          <w:tcPr>
            <w:tcW w:w="1778" w:type="dxa"/>
            <w:vMerge w:val="restart"/>
            <w:vAlign w:val="center"/>
          </w:tcPr>
          <w:p w14:paraId="5DD4A819" w14:textId="471376EB" w:rsidR="00824299" w:rsidRPr="00C35EA7" w:rsidRDefault="00000000" w:rsidP="00C35EA7">
            <w:pPr>
              <w:jc w:val="center"/>
              <w:rPr>
                <w:lang w:val="fr-FR"/>
              </w:rPr>
            </w:pPr>
            <w:hyperlink r:id="rId1693" w:anchor="Sit_Font_Pigeons_per_Castel" w:history="1">
              <w:r w:rsidR="00824299" w:rsidRPr="00C35EA7">
                <w:rPr>
                  <w:rStyle w:val="Hyperlink"/>
                  <w:lang w:val="fr-FR"/>
                </w:rPr>
                <w:t>Castelnovien</w:t>
              </w:r>
            </w:hyperlink>
          </w:p>
        </w:tc>
        <w:tc>
          <w:tcPr>
            <w:tcW w:w="1663" w:type="dxa"/>
          </w:tcPr>
          <w:p w14:paraId="4241AD0F" w14:textId="77777777" w:rsidR="00824299" w:rsidRPr="00C35EA7" w:rsidRDefault="00824299" w:rsidP="001372B4">
            <w:pPr>
              <w:rPr>
                <w:lang w:val="fr-FR"/>
              </w:rPr>
            </w:pPr>
          </w:p>
        </w:tc>
      </w:tr>
      <w:tr w:rsidR="00824299" w14:paraId="71B00038" w14:textId="77777777" w:rsidTr="00C35EA7">
        <w:trPr>
          <w:jc w:val="center"/>
        </w:trPr>
        <w:tc>
          <w:tcPr>
            <w:tcW w:w="643" w:type="dxa"/>
          </w:tcPr>
          <w:p w14:paraId="43CD2475" w14:textId="77777777" w:rsidR="00824299" w:rsidRPr="00C35EA7" w:rsidRDefault="00824299" w:rsidP="00C35EA7">
            <w:pPr>
              <w:jc w:val="center"/>
              <w:rPr>
                <w:lang w:val="fr-FR"/>
              </w:rPr>
            </w:pPr>
            <w:r w:rsidRPr="00C35EA7">
              <w:rPr>
                <w:lang w:val="fr-FR"/>
              </w:rPr>
              <w:t>8</w:t>
            </w:r>
          </w:p>
        </w:tc>
        <w:tc>
          <w:tcPr>
            <w:tcW w:w="1778" w:type="dxa"/>
            <w:vMerge/>
            <w:vAlign w:val="center"/>
          </w:tcPr>
          <w:p w14:paraId="2FFC8122" w14:textId="77777777" w:rsidR="00824299" w:rsidRPr="00C35EA7" w:rsidRDefault="00824299" w:rsidP="00C35EA7">
            <w:pPr>
              <w:jc w:val="center"/>
              <w:rPr>
                <w:lang w:val="fr-FR"/>
              </w:rPr>
            </w:pPr>
          </w:p>
        </w:tc>
        <w:tc>
          <w:tcPr>
            <w:tcW w:w="1663" w:type="dxa"/>
          </w:tcPr>
          <w:p w14:paraId="04F2CD06" w14:textId="77777777" w:rsidR="00824299" w:rsidRPr="00C35EA7" w:rsidRDefault="00824299" w:rsidP="001372B4">
            <w:pPr>
              <w:rPr>
                <w:lang w:val="fr-FR"/>
              </w:rPr>
            </w:pPr>
          </w:p>
        </w:tc>
      </w:tr>
    </w:tbl>
    <w:p w14:paraId="08056885" w14:textId="77777777" w:rsidR="007E7A0F" w:rsidRPr="0032190F" w:rsidRDefault="00692F6E" w:rsidP="007E7A0F">
      <w:pPr>
        <w:rPr>
          <w:lang w:val="fr-FR"/>
        </w:rPr>
      </w:pPr>
      <w:r w:rsidRPr="007E7A0F">
        <w:t xml:space="preserve">(BIB 2649) </w:t>
      </w:r>
      <w:r w:rsidR="007E7A0F">
        <w:rPr>
          <w:lang w:val="fr-FR"/>
        </w:rPr>
        <w:t>(BIB 2625)</w:t>
      </w:r>
      <w:r w:rsidR="007E7A0F" w:rsidRPr="007E7A0F">
        <w:rPr>
          <w:lang w:val="fr-FR"/>
        </w:rPr>
        <w:t xml:space="preserve"> </w:t>
      </w:r>
      <w:r w:rsidR="007E7A0F" w:rsidRPr="0032190F">
        <w:rPr>
          <w:lang w:val="fr-FR"/>
        </w:rPr>
        <w:t>(BIB 141 p. 255)</w:t>
      </w:r>
    </w:p>
    <w:p w14:paraId="528779AD" w14:textId="77777777" w:rsidR="00692F6E" w:rsidRPr="007E7A0F" w:rsidRDefault="00692F6E" w:rsidP="001372B4"/>
    <w:p w14:paraId="3253C701" w14:textId="77777777" w:rsidR="007E7A0F" w:rsidRDefault="007E7A0F" w:rsidP="001372B4"/>
    <w:p w14:paraId="53062D15" w14:textId="77777777" w:rsidR="007E7A0F" w:rsidRPr="007E7A0F" w:rsidRDefault="007E7A0F" w:rsidP="007E7A0F">
      <w:pPr>
        <w:pStyle w:val="Heading3"/>
      </w:pPr>
      <w:bookmarkStart w:id="817" w:name="Sit_Font_Pigeons_per_Meso"/>
      <w:r w:rsidRPr="007E7A0F">
        <w:t>Mésolithique</w:t>
      </w:r>
    </w:p>
    <w:p w14:paraId="2EFC4F8E" w14:textId="77777777" w:rsidR="001122B0" w:rsidRDefault="001122B0" w:rsidP="001372B4">
      <w:pPr>
        <w:rPr>
          <w:lang w:val="fr-FR"/>
        </w:rPr>
      </w:pPr>
      <w:bookmarkStart w:id="818" w:name="Sit_Font_Pigeons_per_Castel"/>
      <w:bookmarkEnd w:id="817"/>
      <w:r>
        <w:rPr>
          <w:lang w:val="fr-FR"/>
        </w:rPr>
        <w:t>Castelnovien</w:t>
      </w:r>
    </w:p>
    <w:bookmarkEnd w:id="818"/>
    <w:p w14:paraId="2084B4A8" w14:textId="77777777" w:rsidR="001122B0" w:rsidRDefault="001122B0" w:rsidP="001372B4">
      <w:pPr>
        <w:rPr>
          <w:lang w:val="fr-FR"/>
        </w:rPr>
      </w:pPr>
    </w:p>
    <w:p w14:paraId="1E13621B" w14:textId="650154D0" w:rsidR="00953F44" w:rsidRDefault="001122B0" w:rsidP="001372B4">
      <w:pPr>
        <w:rPr>
          <w:lang w:val="fr-FR"/>
        </w:rPr>
      </w:pPr>
      <w:r>
        <w:rPr>
          <w:lang w:val="fr-FR"/>
        </w:rPr>
        <w:t xml:space="preserve">C'est à partir de ce site qu' Escalon de Fonton a défini le </w:t>
      </w:r>
      <w:hyperlink r:id="rId1694" w:anchor="Cul_Castelnovien" w:history="1">
        <w:r w:rsidRPr="00D164ED">
          <w:rPr>
            <w:rStyle w:val="Hyperlink"/>
            <w:lang w:val="fr-FR"/>
          </w:rPr>
          <w:t>Castelnovien</w:t>
        </w:r>
      </w:hyperlink>
      <w:r>
        <w:rPr>
          <w:lang w:val="fr-FR"/>
        </w:rPr>
        <w:t xml:space="preserve"> (unités stratigraphiques F8 à C7) (BIB 2625) </w:t>
      </w:r>
      <w:r w:rsidR="00953F44">
        <w:rPr>
          <w:lang w:val="fr-FR"/>
        </w:rPr>
        <w:t>Céréales dans le niveau Castelnovien (BIB 2625)</w:t>
      </w:r>
      <w:r w:rsidR="00824299">
        <w:rPr>
          <w:lang w:val="fr-FR"/>
        </w:rPr>
        <w:t xml:space="preserve"> = </w:t>
      </w:r>
      <w:hyperlink r:id="rId1695" w:anchor="Cul_Mesolithique" w:history="1">
        <w:r w:rsidR="00824299" w:rsidRPr="0032190F">
          <w:rPr>
            <w:rStyle w:val="Hyperlink"/>
            <w:lang w:val="fr-FR"/>
          </w:rPr>
          <w:t>Mésolithique</w:t>
        </w:r>
      </w:hyperlink>
      <w:r w:rsidR="00824299">
        <w:rPr>
          <w:lang w:val="fr-FR"/>
        </w:rPr>
        <w:t xml:space="preserve"> récent (SS BIB)</w:t>
      </w:r>
    </w:p>
    <w:p w14:paraId="68A76DD0" w14:textId="18226EAF" w:rsidR="007E7A0F" w:rsidRPr="003F12A5" w:rsidRDefault="007E7A0F" w:rsidP="007E7A0F">
      <w:r w:rsidRPr="003F12A5">
        <w:t xml:space="preserve">US19-US18G: trapèzes </w:t>
      </w:r>
      <w:r w:rsidR="003F12A5" w:rsidRPr="003F12A5">
        <w:t>[</w:t>
      </w:r>
      <w:hyperlink r:id="rId1696" w:anchor="Cul_BTC" w:history="1">
        <w:r w:rsidR="003F12A5" w:rsidRPr="003F12A5">
          <w:rPr>
            <w:rStyle w:val="Hyperlink"/>
          </w:rPr>
          <w:t>BTC</w:t>
        </w:r>
      </w:hyperlink>
      <w:r w:rsidR="003F12A5" w:rsidRPr="003F12A5">
        <w:t xml:space="preserve">] </w:t>
      </w:r>
      <w:r w:rsidRPr="003F12A5">
        <w:t>(BIB 2625)</w:t>
      </w:r>
    </w:p>
    <w:p w14:paraId="7A2CB3C1" w14:textId="77777777" w:rsidR="007E7A0F" w:rsidRPr="003F12A5" w:rsidRDefault="007E7A0F" w:rsidP="001372B4"/>
    <w:p w14:paraId="1FF8E23C" w14:textId="77777777" w:rsidR="007E7A0F" w:rsidRDefault="007E7A0F" w:rsidP="007E7A0F">
      <w:pPr>
        <w:pStyle w:val="Heading3"/>
      </w:pPr>
      <w:bookmarkStart w:id="819" w:name="Sit_Font_Pigeons_per_Neo_ancien"/>
      <w:r>
        <w:t>Néolithique ancien</w:t>
      </w:r>
    </w:p>
    <w:bookmarkEnd w:id="819"/>
    <w:p w14:paraId="2A0BD9A9" w14:textId="77777777" w:rsidR="00824299" w:rsidRDefault="00824299" w:rsidP="001372B4">
      <w:pPr>
        <w:rPr>
          <w:lang w:val="fr-FR"/>
        </w:rPr>
      </w:pPr>
    </w:p>
    <w:p w14:paraId="23A9F546" w14:textId="77777777" w:rsidR="00824299" w:rsidRDefault="00824299" w:rsidP="00824299">
      <w:pPr>
        <w:pStyle w:val="Heading4"/>
      </w:pPr>
      <w:r>
        <w:t>Impressa</w:t>
      </w:r>
    </w:p>
    <w:p w14:paraId="4A333FD7" w14:textId="77777777" w:rsidR="00824299" w:rsidRDefault="00824299" w:rsidP="00824299">
      <w:pPr>
        <w:rPr>
          <w:lang w:val="fr-FR"/>
        </w:rPr>
      </w:pPr>
    </w:p>
    <w:p w14:paraId="2B250AE6" w14:textId="77777777" w:rsidR="00824299" w:rsidRDefault="00824299" w:rsidP="00824299">
      <w:pPr>
        <w:rPr>
          <w:lang w:val="fr-FR"/>
        </w:rPr>
      </w:pPr>
      <w:r w:rsidRPr="0032190F">
        <w:rPr>
          <w:lang w:val="fr-FR"/>
        </w:rPr>
        <w:t>Impressa (BIB 980)</w:t>
      </w:r>
    </w:p>
    <w:p w14:paraId="471FF3B1" w14:textId="77777777" w:rsidR="00824299" w:rsidRPr="00824299" w:rsidRDefault="00824299" w:rsidP="00824299">
      <w:pPr>
        <w:rPr>
          <w:lang w:val="fr-FR"/>
        </w:rPr>
      </w:pPr>
    </w:p>
    <w:p w14:paraId="2FD4BAD9" w14:textId="77777777" w:rsidR="00824299" w:rsidRDefault="00824299" w:rsidP="001372B4">
      <w:pPr>
        <w:rPr>
          <w:lang w:val="fr-FR"/>
        </w:rPr>
      </w:pPr>
    </w:p>
    <w:p w14:paraId="0F10DFBE" w14:textId="77777777" w:rsidR="00824299" w:rsidRDefault="00824299" w:rsidP="00824299">
      <w:pPr>
        <w:pStyle w:val="Heading4"/>
      </w:pPr>
      <w:bookmarkStart w:id="820" w:name="Sit_Font_Pigeons_per_Neo_ancien_Cardial"/>
      <w:r>
        <w:t xml:space="preserve">Cardial </w:t>
      </w:r>
      <w:bookmarkEnd w:id="820"/>
      <w:r>
        <w:t>et Epicardial</w:t>
      </w:r>
    </w:p>
    <w:p w14:paraId="15642563" w14:textId="77777777" w:rsidR="00824299" w:rsidRDefault="00824299" w:rsidP="001372B4">
      <w:pPr>
        <w:rPr>
          <w:lang w:val="fr-FR"/>
        </w:rPr>
      </w:pPr>
    </w:p>
    <w:p w14:paraId="3DFB04A2" w14:textId="4090AB01" w:rsidR="003D7EE8" w:rsidRDefault="00000000" w:rsidP="001372B4">
      <w:pPr>
        <w:rPr>
          <w:lang w:val="fr-FR"/>
        </w:rPr>
      </w:pPr>
      <w:hyperlink r:id="rId1697" w:anchor="Cul_Cardial_Franco_Iberique" w:history="1">
        <w:r w:rsidR="00824299" w:rsidRPr="00EC57B9">
          <w:rPr>
            <w:rStyle w:val="Hyperlink"/>
            <w:i/>
            <w:lang w:val="fr-FR"/>
          </w:rPr>
          <w:t>C. Franco-Ibérique</w:t>
        </w:r>
      </w:hyperlink>
      <w:r w:rsidR="00824299" w:rsidRPr="00EC57B9">
        <w:rPr>
          <w:i/>
          <w:lang w:val="fr-FR"/>
        </w:rPr>
        <w:t xml:space="preserve"> (BIB 1831)</w:t>
      </w:r>
      <w:r w:rsidR="00824299">
        <w:rPr>
          <w:lang w:val="fr-FR"/>
        </w:rPr>
        <w:t xml:space="preserve">. </w:t>
      </w:r>
      <w:hyperlink r:id="rId1698" w:anchor="Cul_Cardial_Zonation_Horiz" w:history="1">
        <w:r w:rsidR="003D7EE8" w:rsidRPr="00CB023E">
          <w:rPr>
            <w:rStyle w:val="Hyperlink"/>
            <w:lang w:val="fr-FR"/>
          </w:rPr>
          <w:t>C. ZH</w:t>
        </w:r>
      </w:hyperlink>
      <w:r w:rsidR="003D7EE8">
        <w:rPr>
          <w:lang w:val="fr-FR"/>
        </w:rPr>
        <w:t xml:space="preserve"> (Binder com. pers.)</w:t>
      </w:r>
    </w:p>
    <w:p w14:paraId="61ED8122" w14:textId="4790934C" w:rsidR="00692F6E" w:rsidRDefault="00692F6E" w:rsidP="001372B4">
      <w:pPr>
        <w:rPr>
          <w:lang w:val="fr-FR"/>
        </w:rPr>
      </w:pPr>
      <w:r>
        <w:rPr>
          <w:lang w:val="fr-FR"/>
        </w:rPr>
        <w:t xml:space="preserve">Dans les niveaux Cardial et </w:t>
      </w:r>
      <w:hyperlink r:id="rId1699" w:anchor="Cul_Epicardial_Sud_France" w:history="1">
        <w:r w:rsidR="00E74338" w:rsidRPr="00E26EA8">
          <w:rPr>
            <w:rStyle w:val="Hyperlink"/>
            <w:lang w:val="fr-FR"/>
          </w:rPr>
          <w:t>Epicardial</w:t>
        </w:r>
      </w:hyperlink>
      <w:r w:rsidR="00E74338" w:rsidRPr="00E26EA8">
        <w:rPr>
          <w:lang w:val="fr-FR"/>
        </w:rPr>
        <w:t xml:space="preserve"> </w:t>
      </w:r>
      <w:r>
        <w:rPr>
          <w:lang w:val="fr-FR"/>
        </w:rPr>
        <w:t xml:space="preserve">(US 1 et 2): décors de cannelures et de coups de poinçons (BIB 2649) </w:t>
      </w:r>
      <w:r w:rsidR="003D7EE8">
        <w:rPr>
          <w:lang w:val="fr-FR"/>
        </w:rPr>
        <w:t xml:space="preserve"> </w:t>
      </w:r>
    </w:p>
    <w:p w14:paraId="6F7FDDB9" w14:textId="77777777" w:rsidR="00953F44" w:rsidRDefault="00953F44" w:rsidP="001372B4">
      <w:pPr>
        <w:rPr>
          <w:lang w:val="fr-FR"/>
        </w:rPr>
      </w:pPr>
    </w:p>
    <w:p w14:paraId="176A0363" w14:textId="77777777" w:rsidR="00953F44" w:rsidRDefault="00973046" w:rsidP="00953F44">
      <w:pPr>
        <w:pStyle w:val="Heading2"/>
      </w:pPr>
      <w:bookmarkStart w:id="821" w:name="Sit_Font_Pigeons_env"/>
      <w:r>
        <w:t>e</w:t>
      </w:r>
      <w:r w:rsidR="00953F44">
        <w:t>nvironnement</w:t>
      </w:r>
    </w:p>
    <w:bookmarkEnd w:id="821"/>
    <w:p w14:paraId="5910A622" w14:textId="77777777" w:rsidR="00953F44" w:rsidRDefault="00953F44" w:rsidP="001372B4">
      <w:pPr>
        <w:rPr>
          <w:lang w:val="fr-FR"/>
        </w:rPr>
      </w:pPr>
    </w:p>
    <w:p w14:paraId="6EC256E4" w14:textId="2A201C65" w:rsidR="00953F44" w:rsidRDefault="00953F44" w:rsidP="001372B4">
      <w:pPr>
        <w:rPr>
          <w:lang w:val="fr-FR"/>
        </w:rPr>
      </w:pPr>
      <w:r>
        <w:rPr>
          <w:lang w:val="fr-FR"/>
        </w:rPr>
        <w:t>Lors de la transition Méso/Néo des changements climatiques drastiques (</w:t>
      </w:r>
      <w:r w:rsidRPr="00953F44">
        <w:rPr>
          <w:i/>
          <w:lang w:val="fr-FR"/>
        </w:rPr>
        <w:t>dramatic</w:t>
      </w:r>
      <w:r>
        <w:rPr>
          <w:lang w:val="fr-FR"/>
        </w:rPr>
        <w:t>) ont été mis en évidence (BIB 2625)</w:t>
      </w:r>
      <w:r w:rsidR="003A36B4">
        <w:rPr>
          <w:lang w:val="fr-FR"/>
        </w:rPr>
        <w:t xml:space="preserve"> </w:t>
      </w:r>
      <w:hyperlink r:id="rId1700" w:anchor="Cul_Transition_Meso_Neo_hiatus" w:history="1">
        <w:r w:rsidR="003A36B4" w:rsidRPr="003A36B4">
          <w:rPr>
            <w:rStyle w:val="Hyperlink"/>
            <w:lang w:val="fr-FR"/>
          </w:rPr>
          <w:t>"hiatus"</w:t>
        </w:r>
      </w:hyperlink>
      <w:r w:rsidR="003A36B4">
        <w:rPr>
          <w:lang w:val="fr-FR"/>
        </w:rPr>
        <w:t xml:space="preserve"> (SS BIB)</w:t>
      </w:r>
      <w:r w:rsidR="0005080A">
        <w:rPr>
          <w:lang w:val="fr-FR"/>
        </w:rPr>
        <w:t xml:space="preserve"> Discontinuité stratigraphique (hiatus) entre les niveaux du Méso tardif et de l'Impressa dûe à une phase d'érosion (BIB 2625)</w:t>
      </w:r>
    </w:p>
    <w:p w14:paraId="308C624A" w14:textId="31EB6992" w:rsidR="00953F44" w:rsidRPr="0032190F" w:rsidRDefault="00953F44" w:rsidP="00953F44">
      <w:pPr>
        <w:jc w:val="both"/>
        <w:rPr>
          <w:lang w:val="fr-FR"/>
        </w:rPr>
      </w:pPr>
      <w:r w:rsidRPr="0032190F">
        <w:rPr>
          <w:lang w:val="fr-FR"/>
        </w:rPr>
        <w:t>Les analyses sédimentologiques et palynologiques mettent en évidence dans la première moitié de l’</w:t>
      </w:r>
      <w:r w:rsidRPr="0005080A">
        <w:rPr>
          <w:lang w:val="fr-FR"/>
        </w:rPr>
        <w:t>Atlantique</w:t>
      </w:r>
      <w:r w:rsidRPr="0032190F">
        <w:rPr>
          <w:lang w:val="fr-FR"/>
        </w:rPr>
        <w:t xml:space="preserve"> </w:t>
      </w:r>
      <w:r w:rsidR="0005080A">
        <w:rPr>
          <w:lang w:val="fr-FR"/>
        </w:rPr>
        <w:t>[</w:t>
      </w:r>
      <w:hyperlink r:id="rId1701" w:anchor="Text_Atlantique_ancien" w:history="1">
        <w:r w:rsidR="0005080A" w:rsidRPr="0005080A">
          <w:rPr>
            <w:rStyle w:val="Hyperlink"/>
            <w:lang w:val="fr-FR"/>
          </w:rPr>
          <w:t>Atlantique ancien</w:t>
        </w:r>
      </w:hyperlink>
      <w:r w:rsidR="0005080A">
        <w:rPr>
          <w:lang w:val="fr-FR"/>
        </w:rPr>
        <w:t xml:space="preserve">] </w:t>
      </w:r>
      <w:r w:rsidRPr="0032190F">
        <w:rPr>
          <w:lang w:val="fr-FR"/>
        </w:rPr>
        <w:t xml:space="preserve">une alternance d’épisodes très humides et assez secs. Faiblement humide lors de la mise en place des couches de base, le climat devient très humide, puis sec, puis de nouveau très humide, sec et très humide (BIB 150 p. 6). Le site était alors couvert d’une chênaie mixte (chêne pédonculé, tilleul) mêlée de pins d’Alep. Ces données concordent avec la faune sauvage : cerf, sanglier, auroch, lynx, chat sauvage (BIB 212 p. 28). </w:t>
      </w:r>
    </w:p>
    <w:p w14:paraId="14A3754C" w14:textId="5D871AFB" w:rsidR="00953F44" w:rsidRDefault="00953F44" w:rsidP="00953F44">
      <w:pPr>
        <w:jc w:val="both"/>
        <w:rPr>
          <w:lang w:val="fr-FR"/>
        </w:rPr>
      </w:pPr>
      <w:r w:rsidRPr="0032190F">
        <w:rPr>
          <w:lang w:val="fr-FR"/>
        </w:rPr>
        <w:t xml:space="preserve">Vers la fin de la période Atlantique </w:t>
      </w:r>
      <w:r w:rsidR="0005080A">
        <w:rPr>
          <w:lang w:val="fr-FR"/>
        </w:rPr>
        <w:t>[</w:t>
      </w:r>
      <w:hyperlink r:id="rId1702" w:anchor="Text_Atlantique_recent" w:history="1">
        <w:r w:rsidR="0005080A" w:rsidRPr="0005080A">
          <w:rPr>
            <w:rStyle w:val="Hyperlink"/>
            <w:lang w:val="fr-FR"/>
          </w:rPr>
          <w:t>Atlantique récent</w:t>
        </w:r>
      </w:hyperlink>
      <w:r w:rsidR="0005080A">
        <w:rPr>
          <w:lang w:val="fr-FR"/>
        </w:rPr>
        <w:t xml:space="preserve">] </w:t>
      </w:r>
      <w:r w:rsidRPr="0032190F">
        <w:rPr>
          <w:lang w:val="fr-FR"/>
        </w:rPr>
        <w:t xml:space="preserve">et au </w:t>
      </w:r>
      <w:hyperlink r:id="rId1703" w:anchor="Text_Subboreal" w:history="1">
        <w:r w:rsidRPr="0032190F">
          <w:rPr>
            <w:rStyle w:val="Hyperlink"/>
            <w:lang w:val="fr-FR"/>
          </w:rPr>
          <w:t>Subboréal</w:t>
        </w:r>
      </w:hyperlink>
      <w:r w:rsidRPr="0032190F">
        <w:rPr>
          <w:lang w:val="fr-FR"/>
        </w:rPr>
        <w:t>, les essences méditerranéennes vont en augmentant et l’action de l’homme se fait sentir conséqu</w:t>
      </w:r>
      <w:r w:rsidR="0005080A">
        <w:rPr>
          <w:lang w:val="fr-FR"/>
        </w:rPr>
        <w:t>e</w:t>
      </w:r>
      <w:r w:rsidRPr="0032190F">
        <w:rPr>
          <w:lang w:val="fr-FR"/>
        </w:rPr>
        <w:t>nce de la déforestation due au pacage des ovins et au développement de l’agriculture sur brûlis (BIB 212 p. 28)</w:t>
      </w:r>
    </w:p>
    <w:p w14:paraId="5DD791DD" w14:textId="77777777" w:rsidR="00EC57B9" w:rsidRDefault="00EC57B9" w:rsidP="00953F44">
      <w:pPr>
        <w:jc w:val="both"/>
        <w:rPr>
          <w:lang w:val="fr-FR"/>
        </w:rPr>
      </w:pPr>
    </w:p>
    <w:p w14:paraId="3203C066" w14:textId="77777777" w:rsidR="00EC57B9" w:rsidRDefault="00EC57B9" w:rsidP="00426FF9">
      <w:pPr>
        <w:pStyle w:val="Heading1"/>
      </w:pPr>
      <w:bookmarkStart w:id="822" w:name="Sit_Ayaux"/>
      <w:r>
        <w:lastRenderedPageBreak/>
        <w:t>AYAUX</w:t>
      </w:r>
    </w:p>
    <w:bookmarkEnd w:id="822"/>
    <w:p w14:paraId="54F8DF39" w14:textId="77777777" w:rsidR="00EC57B9" w:rsidRDefault="00EC57B9" w:rsidP="00953F44">
      <w:pPr>
        <w:jc w:val="both"/>
        <w:rPr>
          <w:lang w:val="fr-FR"/>
        </w:rPr>
      </w:pPr>
    </w:p>
    <w:p w14:paraId="6A986333" w14:textId="67A5E5B0" w:rsidR="00EC57B9" w:rsidRPr="007107DE" w:rsidRDefault="00EC57B9" w:rsidP="00953F44">
      <w:pPr>
        <w:jc w:val="both"/>
      </w:pPr>
      <w:r>
        <w:rPr>
          <w:lang w:val="fr-FR"/>
        </w:rPr>
        <w:t>Grotte des Ayaux (</w:t>
      </w:r>
      <w:r w:rsidRPr="00EC57B9">
        <w:rPr>
          <w:lang w:val="fr-FR"/>
        </w:rPr>
        <w:t>Pourrières, Var</w:t>
      </w:r>
      <w:r>
        <w:rPr>
          <w:lang w:val="fr-FR"/>
        </w:rPr>
        <w:t xml:space="preserve">). </w:t>
      </w:r>
      <w:r w:rsidRPr="007107DE">
        <w:t xml:space="preserve">Cardial </w:t>
      </w:r>
      <w:hyperlink r:id="rId1704" w:anchor="Cul_Cardial_Zonation_Horiz" w:history="1">
        <w:r w:rsidR="000962AC" w:rsidRPr="000962AC">
          <w:rPr>
            <w:rStyle w:val="Hyperlink"/>
          </w:rPr>
          <w:t>ZH</w:t>
        </w:r>
      </w:hyperlink>
      <w:r w:rsidR="000962AC" w:rsidRPr="007107DE">
        <w:t xml:space="preserve"> </w:t>
      </w:r>
      <w:r w:rsidRPr="007107DE">
        <w:t>(Binder com. pers.)</w:t>
      </w:r>
    </w:p>
    <w:p w14:paraId="73227F08" w14:textId="77777777" w:rsidR="00EC57B9" w:rsidRPr="007107DE" w:rsidRDefault="00EC57B9" w:rsidP="00953F44">
      <w:pPr>
        <w:jc w:val="both"/>
      </w:pPr>
    </w:p>
    <w:p w14:paraId="0D703824" w14:textId="77777777" w:rsidR="00EC57B9" w:rsidRDefault="00EC57B9" w:rsidP="00426FF9">
      <w:pPr>
        <w:pStyle w:val="Heading1"/>
      </w:pPr>
      <w:bookmarkStart w:id="823" w:name="Sit_Bonne"/>
      <w:r>
        <w:t>BONNE</w:t>
      </w:r>
    </w:p>
    <w:bookmarkEnd w:id="823"/>
    <w:p w14:paraId="252675A7" w14:textId="77777777" w:rsidR="00EC57B9" w:rsidRDefault="00EC57B9" w:rsidP="00953F44">
      <w:pPr>
        <w:jc w:val="both"/>
        <w:rPr>
          <w:lang w:val="fr-FR"/>
        </w:rPr>
      </w:pPr>
    </w:p>
    <w:p w14:paraId="4F7C4077" w14:textId="7B3BAC60" w:rsidR="00EC57B9" w:rsidRPr="00EC57B9" w:rsidRDefault="00EC57B9" w:rsidP="00953F44">
      <w:pPr>
        <w:jc w:val="both"/>
      </w:pPr>
      <w:r>
        <w:rPr>
          <w:lang w:val="fr-FR"/>
        </w:rPr>
        <w:t xml:space="preserve">La Baume Bonne (Quinson, Alpes-Haute-Provence). </w:t>
      </w:r>
      <w:r w:rsidRPr="00EC57B9">
        <w:t xml:space="preserve">Cardial </w:t>
      </w:r>
      <w:hyperlink r:id="rId1705" w:anchor="Cul_Cardial_Zonation_Horiz" w:history="1">
        <w:r w:rsidR="000962AC" w:rsidRPr="000962AC">
          <w:rPr>
            <w:rStyle w:val="Hyperlink"/>
          </w:rPr>
          <w:t>ZH</w:t>
        </w:r>
      </w:hyperlink>
      <w:r w:rsidR="000962AC" w:rsidRPr="00EC57B9">
        <w:t xml:space="preserve"> </w:t>
      </w:r>
      <w:r w:rsidRPr="00EC57B9">
        <w:t>(Binder com. pers.)</w:t>
      </w:r>
    </w:p>
    <w:p w14:paraId="6CC1E2EE" w14:textId="77777777" w:rsidR="00953F44" w:rsidRPr="00EC57B9" w:rsidRDefault="00953F44" w:rsidP="001372B4"/>
    <w:p w14:paraId="652BAC29" w14:textId="77777777" w:rsidR="00CC3FC6" w:rsidRPr="0032190F" w:rsidRDefault="00CC3FC6" w:rsidP="00426FF9">
      <w:pPr>
        <w:pStyle w:val="Heading1"/>
      </w:pPr>
      <w:bookmarkStart w:id="824" w:name="Sit_Saint_Mitre"/>
      <w:r w:rsidRPr="0032190F">
        <w:t>SAINT-MITRE</w:t>
      </w:r>
      <w:bookmarkEnd w:id="824"/>
    </w:p>
    <w:p w14:paraId="577889B8" w14:textId="77777777" w:rsidR="00CC3FC6" w:rsidRDefault="00CC3FC6" w:rsidP="001372B4">
      <w:pPr>
        <w:rPr>
          <w:lang w:val="fr-FR"/>
        </w:rPr>
      </w:pPr>
      <w:r w:rsidRPr="0032190F">
        <w:rPr>
          <w:lang w:val="fr-FR"/>
        </w:rPr>
        <w:t>Saint-Mître (Reillane, Alpes-de-Haute-Provence) abri 3. Impressa (BIB 980)</w:t>
      </w:r>
    </w:p>
    <w:p w14:paraId="4648361A" w14:textId="77777777" w:rsidR="00E71EED" w:rsidRDefault="00BE6107" w:rsidP="001372B4">
      <w:pPr>
        <w:rPr>
          <w:lang w:val="fr-FR"/>
        </w:rPr>
      </w:pPr>
      <w:r w:rsidRPr="00BE6107">
        <w:rPr>
          <w:lang w:val="fr-FR"/>
        </w:rPr>
        <w:t>( Helmer 1979)</w:t>
      </w:r>
    </w:p>
    <w:p w14:paraId="5B50709D" w14:textId="0DF63D26" w:rsidR="00E71EED" w:rsidRPr="0077212E" w:rsidRDefault="00E71EED" w:rsidP="001372B4">
      <w:pPr>
        <w:rPr>
          <w:lang w:val="fr-FR"/>
        </w:rPr>
      </w:pPr>
      <w:r>
        <w:rPr>
          <w:lang w:val="fr-FR"/>
        </w:rPr>
        <w:t xml:space="preserve">v. </w:t>
      </w:r>
      <w:hyperlink r:id="rId1706" w:anchor="Cul_Cardial_Zonation_Horiz" w:history="1">
        <w:r w:rsidRPr="00934EE4">
          <w:rPr>
            <w:rStyle w:val="Hyperlink"/>
            <w:lang w:val="fr-FR"/>
          </w:rPr>
          <w:t>ZH</w:t>
        </w:r>
      </w:hyperlink>
    </w:p>
    <w:p w14:paraId="37FD29D3" w14:textId="77777777" w:rsidR="00BE6107" w:rsidRPr="0077212E" w:rsidRDefault="00BE6107" w:rsidP="001372B4">
      <w:pPr>
        <w:rPr>
          <w:lang w:val="fr-FR"/>
        </w:rPr>
      </w:pPr>
    </w:p>
    <w:p w14:paraId="063A67FC" w14:textId="77777777" w:rsidR="00BE6107" w:rsidRDefault="00BE6107" w:rsidP="00426FF9">
      <w:pPr>
        <w:pStyle w:val="Heading1"/>
      </w:pPr>
      <w:bookmarkStart w:id="825" w:name="Sit_Obscure_Combe"/>
      <w:r>
        <w:t>COMBE OBSCURE</w:t>
      </w:r>
    </w:p>
    <w:bookmarkEnd w:id="825"/>
    <w:p w14:paraId="09B3EA58" w14:textId="77777777" w:rsidR="00381161" w:rsidRDefault="00381161" w:rsidP="001372B4">
      <w:pPr>
        <w:rPr>
          <w:lang w:val="fr-FR"/>
        </w:rPr>
      </w:pPr>
    </w:p>
    <w:p w14:paraId="5631E37F" w14:textId="77777777" w:rsidR="00BE6107" w:rsidRDefault="00BE6107" w:rsidP="001372B4">
      <w:pPr>
        <w:rPr>
          <w:lang w:val="fr-FR"/>
        </w:rPr>
      </w:pPr>
      <w:r>
        <w:rPr>
          <w:lang w:val="fr-FR"/>
        </w:rPr>
        <w:t xml:space="preserve">c6: Néolithiqua ancien </w:t>
      </w:r>
      <w:r w:rsidRPr="00BE6107">
        <w:rPr>
          <w:lang w:val="fr-FR"/>
        </w:rPr>
        <w:t xml:space="preserve">(Lagorce, Ardèche ; grotte ; Helmer 1991a) </w:t>
      </w:r>
      <w:r>
        <w:rPr>
          <w:lang w:val="fr-FR"/>
        </w:rPr>
        <w:t>(BIB 2928)</w:t>
      </w:r>
    </w:p>
    <w:p w14:paraId="52F15B73" w14:textId="77777777" w:rsidR="00BE6107" w:rsidRDefault="00BE6107" w:rsidP="001372B4">
      <w:pPr>
        <w:rPr>
          <w:lang w:val="fr-FR"/>
        </w:rPr>
      </w:pPr>
    </w:p>
    <w:p w14:paraId="104E1C3A" w14:textId="77777777" w:rsidR="00381161" w:rsidRDefault="00381161" w:rsidP="00426FF9">
      <w:pPr>
        <w:pStyle w:val="Heading1"/>
      </w:pPr>
      <w:bookmarkStart w:id="826" w:name="Sit_Puits_Sale"/>
      <w:r>
        <w:t>PUITS SALE</w:t>
      </w:r>
    </w:p>
    <w:bookmarkEnd w:id="826"/>
    <w:p w14:paraId="1F9DA18F" w14:textId="77777777" w:rsidR="00381161" w:rsidRDefault="00381161" w:rsidP="001372B4">
      <w:pPr>
        <w:rPr>
          <w:lang w:val="fr-FR"/>
        </w:rPr>
      </w:pPr>
      <w:r>
        <w:rPr>
          <w:lang w:val="fr-FR"/>
        </w:rPr>
        <w:t>Puits-Salé</w:t>
      </w:r>
    </w:p>
    <w:p w14:paraId="7D4B9F2C" w14:textId="77777777" w:rsidR="00381161" w:rsidRDefault="00381161" w:rsidP="001372B4">
      <w:pPr>
        <w:rPr>
          <w:lang w:val="fr-FR"/>
        </w:rPr>
      </w:pPr>
    </w:p>
    <w:p w14:paraId="59264BFA" w14:textId="77777777" w:rsidR="00381161" w:rsidRDefault="00381161" w:rsidP="001372B4">
      <w:pPr>
        <w:rPr>
          <w:lang w:val="fr-FR"/>
        </w:rPr>
      </w:pPr>
      <w:r>
        <w:rPr>
          <w:lang w:val="fr-FR"/>
        </w:rPr>
        <w:t>Les datations 14C de ce site sont problématiques (Binder, Mane, com. pers.)</w:t>
      </w:r>
    </w:p>
    <w:p w14:paraId="2D3D8C5D" w14:textId="77777777" w:rsidR="00BB2344" w:rsidRDefault="00BB2344" w:rsidP="001372B4">
      <w:pPr>
        <w:rPr>
          <w:lang w:val="fr-FR"/>
        </w:rPr>
      </w:pPr>
    </w:p>
    <w:p w14:paraId="2D3E9DC2" w14:textId="77777777" w:rsidR="00C23AB8" w:rsidRPr="0032190F" w:rsidRDefault="00C23AB8" w:rsidP="00242C0F">
      <w:pPr>
        <w:jc w:val="both"/>
        <w:rPr>
          <w:lang w:val="fr-FR"/>
        </w:rPr>
      </w:pPr>
    </w:p>
    <w:p w14:paraId="5636EA60" w14:textId="77777777" w:rsidR="00C23AB8" w:rsidRPr="0032190F" w:rsidRDefault="00C23AB8" w:rsidP="00426FF9">
      <w:pPr>
        <w:pStyle w:val="Heading1"/>
      </w:pPr>
      <w:r w:rsidRPr="0032190F">
        <w:t>FAJOUSE</w:t>
      </w:r>
    </w:p>
    <w:p w14:paraId="13CA48FB" w14:textId="77777777" w:rsidR="00C23AB8" w:rsidRPr="0032190F" w:rsidRDefault="00C23AB8" w:rsidP="00C23AB8">
      <w:pPr>
        <w:jc w:val="both"/>
        <w:rPr>
          <w:lang w:val="fr-FR"/>
        </w:rPr>
      </w:pPr>
      <w:r w:rsidRPr="0032190F">
        <w:rPr>
          <w:lang w:val="fr-FR"/>
        </w:rPr>
        <w:t>Pyrénées-Orientale. Sanctuaire de source proche d’un col, daté du 4</w:t>
      </w:r>
      <w:r w:rsidRPr="0032190F">
        <w:rPr>
          <w:vertAlign w:val="superscript"/>
          <w:lang w:val="fr-FR"/>
        </w:rPr>
        <w:t>e</w:t>
      </w:r>
      <w:r w:rsidRPr="0032190F">
        <w:rPr>
          <w:lang w:val="fr-FR"/>
        </w:rPr>
        <w:t>-6</w:t>
      </w:r>
      <w:r w:rsidRPr="0032190F">
        <w:rPr>
          <w:vertAlign w:val="superscript"/>
          <w:lang w:val="fr-FR"/>
        </w:rPr>
        <w:t>e</w:t>
      </w:r>
      <w:r w:rsidRPr="0032190F">
        <w:rPr>
          <w:lang w:val="fr-FR"/>
        </w:rPr>
        <w:t xml:space="preserve"> aec. D’un rocher jaillit une source. Des dépôts d’objets votifs : vases miniatures, pratiques cultuelles, (BIB I. Dunyach in réunion d’équipe ASM-SPP, 2015)</w:t>
      </w:r>
      <w:r w:rsidR="00C14CA6" w:rsidRPr="0032190F">
        <w:rPr>
          <w:lang w:val="fr-FR"/>
        </w:rPr>
        <w:t>. Sanctuaire de source (BIB AG ASM, 18/02/16)</w:t>
      </w:r>
    </w:p>
    <w:p w14:paraId="525E926F" w14:textId="77777777" w:rsidR="00C23AB8" w:rsidRPr="0032190F" w:rsidRDefault="00C23AB8" w:rsidP="00242C0F">
      <w:pPr>
        <w:jc w:val="both"/>
        <w:rPr>
          <w:lang w:val="fr-FR"/>
        </w:rPr>
      </w:pPr>
    </w:p>
    <w:p w14:paraId="11249095" w14:textId="77777777" w:rsidR="005563BC" w:rsidRPr="0032190F" w:rsidRDefault="005563BC" w:rsidP="00426FF9">
      <w:pPr>
        <w:pStyle w:val="Heading1"/>
      </w:pPr>
      <w:bookmarkStart w:id="827" w:name="Sit_Carvin"/>
      <w:r w:rsidRPr="0032190F">
        <w:t>CARVIN</w:t>
      </w:r>
    </w:p>
    <w:bookmarkEnd w:id="827"/>
    <w:p w14:paraId="42CB58F4" w14:textId="77777777" w:rsidR="005563BC" w:rsidRPr="0032190F" w:rsidRDefault="005563BC" w:rsidP="00242C0F">
      <w:pPr>
        <w:jc w:val="both"/>
        <w:rPr>
          <w:lang w:val="fr-FR"/>
        </w:rPr>
      </w:pPr>
      <w:r w:rsidRPr="0032190F">
        <w:rPr>
          <w:lang w:val="fr-FR"/>
        </w:rPr>
        <w:t>Le site de Carvin montre une enceinte du Néolithique moyen. Un locus montre une importante concentraion de phosphore signe d’un habitat (BIB, colloque Habitat Dijon 2015)</w:t>
      </w:r>
    </w:p>
    <w:p w14:paraId="0E2064A8" w14:textId="77777777" w:rsidR="000252E8" w:rsidRPr="0032190F" w:rsidRDefault="000252E8" w:rsidP="00242C0F">
      <w:pPr>
        <w:jc w:val="both"/>
        <w:rPr>
          <w:lang w:val="fr-FR"/>
        </w:rPr>
      </w:pPr>
    </w:p>
    <w:p w14:paraId="0BC2369C" w14:textId="77777777" w:rsidR="00BC1F4C" w:rsidRPr="0032190F" w:rsidRDefault="00593FDD" w:rsidP="00426FF9">
      <w:pPr>
        <w:pStyle w:val="Heading1"/>
      </w:pPr>
      <w:bookmarkStart w:id="828" w:name="Sit_Cazan"/>
      <w:r w:rsidRPr="0032190F">
        <w:t>CAZAN</w:t>
      </w:r>
    </w:p>
    <w:bookmarkEnd w:id="828"/>
    <w:p w14:paraId="34B5AD47" w14:textId="77777777" w:rsidR="008F6EAE" w:rsidRPr="0032190F" w:rsidRDefault="008F6EAE" w:rsidP="00242C0F">
      <w:pPr>
        <w:jc w:val="both"/>
        <w:rPr>
          <w:lang w:val="fr-FR"/>
        </w:rPr>
      </w:pPr>
    </w:p>
    <w:p w14:paraId="38C555E2" w14:textId="363F1863" w:rsidR="00BC1F4C" w:rsidRDefault="00C1239F" w:rsidP="00242C0F">
      <w:pPr>
        <w:jc w:val="both"/>
        <w:rPr>
          <w:lang w:val="fr-FR"/>
        </w:rPr>
      </w:pPr>
      <w:r w:rsidRPr="0032190F">
        <w:rPr>
          <w:lang w:val="fr-FR"/>
        </w:rPr>
        <w:t>L'</w:t>
      </w:r>
      <w:hyperlink r:id="rId1707" w:anchor="Cul_Chasseen_hab" w:history="1">
        <w:r w:rsidR="00203973">
          <w:rPr>
            <w:rStyle w:val="Hyperlink"/>
            <w:lang w:val="fr-FR"/>
          </w:rPr>
          <w:t>h</w:t>
        </w:r>
        <w:r w:rsidR="00203973" w:rsidRPr="00203973">
          <w:rPr>
            <w:rStyle w:val="Hyperlink"/>
            <w:lang w:val="fr-FR"/>
          </w:rPr>
          <w:t>abitat</w:t>
        </w:r>
      </w:hyperlink>
      <w:r w:rsidRPr="0032190F">
        <w:rPr>
          <w:lang w:val="fr-FR"/>
        </w:rPr>
        <w:t xml:space="preserve"> de Cazan-le-Clos du Moulin (Vernègues, </w:t>
      </w:r>
      <w:r w:rsidR="00593FDD" w:rsidRPr="0032190F">
        <w:rPr>
          <w:lang w:val="fr-FR"/>
        </w:rPr>
        <w:t>Bouches-du-Rhône</w:t>
      </w:r>
      <w:r w:rsidRPr="0032190F">
        <w:rPr>
          <w:lang w:val="fr-FR"/>
        </w:rPr>
        <w:t xml:space="preserve">) montre une occupation du Chasséen récent (BIB 2315 p. 341) Daté de 4050-3800 aec (BIB B. Sendra et al., colloque Habitat Dijon 2015) Occupation majoritaire au Chasséen récent. Huit datations </w:t>
      </w:r>
      <w:r w:rsidRPr="0032190F">
        <w:rPr>
          <w:vertAlign w:val="superscript"/>
          <w:lang w:val="fr-FR"/>
        </w:rPr>
        <w:t>14</w:t>
      </w:r>
      <w:r w:rsidRPr="0032190F">
        <w:rPr>
          <w:lang w:val="fr-FR"/>
        </w:rPr>
        <w:t xml:space="preserve">C donnent une fourchette de 4050-3800 calBC (BIB C. Moreau </w:t>
      </w:r>
      <w:r w:rsidRPr="0032190F">
        <w:rPr>
          <w:i/>
          <w:lang w:val="fr-FR"/>
        </w:rPr>
        <w:t>et al.</w:t>
      </w:r>
      <w:r w:rsidRPr="0032190F">
        <w:rPr>
          <w:lang w:val="fr-FR"/>
        </w:rPr>
        <w:t>, colloque Habitat Dijon 2015)</w:t>
      </w:r>
    </w:p>
    <w:p w14:paraId="057C97D2" w14:textId="77777777" w:rsidR="004B6650" w:rsidRPr="0032190F" w:rsidRDefault="004B6650" w:rsidP="00242C0F">
      <w:pPr>
        <w:jc w:val="both"/>
        <w:rPr>
          <w:lang w:val="fr-FR"/>
        </w:rPr>
      </w:pPr>
      <w:r>
        <w:rPr>
          <w:lang w:val="fr-FR"/>
        </w:rPr>
        <w:t>Occupations successives entre 4300 et 3800 aec (BIB 2646)</w:t>
      </w:r>
    </w:p>
    <w:p w14:paraId="17D9092A" w14:textId="77777777" w:rsidR="00300A03" w:rsidRPr="0032190F" w:rsidRDefault="00300A03"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7"/>
        <w:gridCol w:w="4909"/>
      </w:tblGrid>
      <w:tr w:rsidR="00300A03" w:rsidRPr="008419F2" w14:paraId="07C983FF" w14:textId="77777777" w:rsidTr="00C35EA7">
        <w:trPr>
          <w:jc w:val="center"/>
        </w:trPr>
        <w:tc>
          <w:tcPr>
            <w:tcW w:w="1297" w:type="dxa"/>
          </w:tcPr>
          <w:p w14:paraId="7C415ABC" w14:textId="77777777" w:rsidR="00300A03" w:rsidRPr="00C35EA7" w:rsidRDefault="00300A03" w:rsidP="00C35EA7">
            <w:pPr>
              <w:jc w:val="center"/>
              <w:rPr>
                <w:b/>
              </w:rPr>
            </w:pPr>
            <w:r w:rsidRPr="00C35EA7">
              <w:rPr>
                <w:b/>
              </w:rPr>
              <w:t>Chasséen</w:t>
            </w:r>
          </w:p>
        </w:tc>
        <w:tc>
          <w:tcPr>
            <w:tcW w:w="4909" w:type="dxa"/>
          </w:tcPr>
          <w:p w14:paraId="7242CD43" w14:textId="77777777" w:rsidR="00300A03" w:rsidRPr="00C35EA7" w:rsidRDefault="008419F2" w:rsidP="00C35EA7">
            <w:pPr>
              <w:jc w:val="center"/>
              <w:rPr>
                <w:b/>
              </w:rPr>
            </w:pPr>
            <w:r w:rsidRPr="00C35EA7">
              <w:rPr>
                <w:b/>
              </w:rPr>
              <w:t>description</w:t>
            </w:r>
          </w:p>
        </w:tc>
      </w:tr>
      <w:tr w:rsidR="00300A03" w:rsidRPr="002C1885" w14:paraId="79B6FC98" w14:textId="77777777" w:rsidTr="00C35EA7">
        <w:trPr>
          <w:jc w:val="center"/>
        </w:trPr>
        <w:tc>
          <w:tcPr>
            <w:tcW w:w="1297" w:type="dxa"/>
            <w:vAlign w:val="center"/>
          </w:tcPr>
          <w:p w14:paraId="58D97C77" w14:textId="77777777" w:rsidR="00C1239F" w:rsidRDefault="00300A03" w:rsidP="00C35EA7">
            <w:pPr>
              <w:jc w:val="center"/>
            </w:pPr>
            <w:r>
              <w:t>phases</w:t>
            </w:r>
          </w:p>
          <w:p w14:paraId="2A88CF3A" w14:textId="77777777" w:rsidR="00300A03" w:rsidRDefault="00300A03" w:rsidP="00C35EA7">
            <w:pPr>
              <w:jc w:val="center"/>
            </w:pPr>
            <w:r>
              <w:t>récentes</w:t>
            </w:r>
          </w:p>
        </w:tc>
        <w:tc>
          <w:tcPr>
            <w:tcW w:w="4909" w:type="dxa"/>
          </w:tcPr>
          <w:p w14:paraId="5D82B06C" w14:textId="77777777" w:rsidR="00300A03" w:rsidRPr="00C35EA7" w:rsidRDefault="00300A03" w:rsidP="00C35EA7">
            <w:pPr>
              <w:jc w:val="both"/>
              <w:rPr>
                <w:lang w:val="fr-FR"/>
              </w:rPr>
            </w:pPr>
            <w:r w:rsidRPr="00C35EA7">
              <w:rPr>
                <w:lang w:val="fr-FR"/>
              </w:rPr>
              <w:t xml:space="preserve">4 puits à profil cylindrique, ~20 structures circulaires à pierres chauffées, </w:t>
            </w:r>
            <w:r w:rsidR="008419F2" w:rsidRPr="00C35EA7">
              <w:rPr>
                <w:lang w:val="fr-FR"/>
              </w:rPr>
              <w:t>~10 plans de maisons, fosses quadrangulaires</w:t>
            </w:r>
          </w:p>
        </w:tc>
      </w:tr>
      <w:tr w:rsidR="00300A03" w14:paraId="369D2064" w14:textId="77777777" w:rsidTr="00C35EA7">
        <w:trPr>
          <w:jc w:val="center"/>
        </w:trPr>
        <w:tc>
          <w:tcPr>
            <w:tcW w:w="1297" w:type="dxa"/>
            <w:vAlign w:val="center"/>
          </w:tcPr>
          <w:p w14:paraId="7C05397E" w14:textId="77777777" w:rsidR="00C1239F" w:rsidRDefault="00300A03" w:rsidP="00C35EA7">
            <w:pPr>
              <w:jc w:val="center"/>
            </w:pPr>
            <w:r>
              <w:t>phases</w:t>
            </w:r>
          </w:p>
          <w:p w14:paraId="6F7B94BA" w14:textId="77777777" w:rsidR="00300A03" w:rsidRDefault="00300A03" w:rsidP="00C35EA7">
            <w:pPr>
              <w:jc w:val="center"/>
            </w:pPr>
            <w:r>
              <w:t>anciennes</w:t>
            </w:r>
          </w:p>
        </w:tc>
        <w:tc>
          <w:tcPr>
            <w:tcW w:w="4909" w:type="dxa"/>
          </w:tcPr>
          <w:p w14:paraId="73058A72" w14:textId="70FE2006" w:rsidR="00300A03" w:rsidRDefault="00300A03" w:rsidP="00C35EA7">
            <w:pPr>
              <w:jc w:val="both"/>
            </w:pPr>
            <w:r>
              <w:t>fosses-</w:t>
            </w:r>
            <w:hyperlink r:id="rId1708" w:anchor="Cul_Neo__econom_stockage_agr_silo" w:history="1">
              <w:r w:rsidR="0007541A" w:rsidRPr="00C35EA7">
                <w:rPr>
                  <w:rStyle w:val="Hyperlink"/>
                  <w:lang w:val="fr-FR"/>
                </w:rPr>
                <w:t>silos</w:t>
              </w:r>
            </w:hyperlink>
            <w:r>
              <w:t>, 2 sépultures</w:t>
            </w:r>
          </w:p>
        </w:tc>
      </w:tr>
    </w:tbl>
    <w:p w14:paraId="44F0623C" w14:textId="77777777" w:rsidR="00300A03" w:rsidRDefault="00300A03" w:rsidP="00242C0F">
      <w:pPr>
        <w:jc w:val="both"/>
      </w:pPr>
      <w:r>
        <w:t>(BIB 2315 p. 341)</w:t>
      </w:r>
    </w:p>
    <w:p w14:paraId="54F583B1" w14:textId="77777777" w:rsidR="00051F3C" w:rsidRDefault="00051F3C" w:rsidP="00242C0F">
      <w:pPr>
        <w:jc w:val="both"/>
      </w:pPr>
    </w:p>
    <w:p w14:paraId="69CA0CB8" w14:textId="77777777" w:rsidR="00051F3C" w:rsidRDefault="00051F3C" w:rsidP="00051F3C">
      <w:pPr>
        <w:pStyle w:val="Heading2"/>
      </w:pPr>
      <w:r>
        <w:t>Occupation</w:t>
      </w:r>
      <w:r w:rsidR="00257049">
        <w:t>s</w:t>
      </w:r>
    </w:p>
    <w:p w14:paraId="0756CC82" w14:textId="77777777" w:rsidR="00051F3C" w:rsidRDefault="00051F3C" w:rsidP="00051F3C"/>
    <w:tbl>
      <w:tblPr>
        <w:tblW w:w="99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62"/>
        <w:gridCol w:w="778"/>
        <w:gridCol w:w="621"/>
        <w:gridCol w:w="2521"/>
        <w:gridCol w:w="2633"/>
        <w:gridCol w:w="1035"/>
        <w:gridCol w:w="1104"/>
      </w:tblGrid>
      <w:tr w:rsidR="005D10B6" w:rsidRPr="00B80839" w14:paraId="154B6A2D" w14:textId="77777777" w:rsidTr="00C35EA7">
        <w:tc>
          <w:tcPr>
            <w:tcW w:w="0" w:type="auto"/>
            <w:noWrap/>
            <w:hideMark/>
          </w:tcPr>
          <w:p w14:paraId="27F04CA7" w14:textId="77777777" w:rsidR="00051F3C" w:rsidRPr="00C35EA7" w:rsidRDefault="00051F3C" w:rsidP="00C35EA7">
            <w:pPr>
              <w:jc w:val="center"/>
              <w:rPr>
                <w:color w:val="000000"/>
                <w:sz w:val="20"/>
                <w:szCs w:val="22"/>
              </w:rPr>
            </w:pPr>
            <w:r w:rsidRPr="00C35EA7">
              <w:rPr>
                <w:color w:val="000000"/>
                <w:sz w:val="20"/>
                <w:szCs w:val="22"/>
              </w:rPr>
              <w:t>Identifiant</w:t>
            </w:r>
          </w:p>
        </w:tc>
        <w:tc>
          <w:tcPr>
            <w:tcW w:w="778" w:type="dxa"/>
            <w:noWrap/>
            <w:hideMark/>
          </w:tcPr>
          <w:p w14:paraId="48B969B3" w14:textId="77777777" w:rsidR="00051F3C" w:rsidRPr="00C35EA7" w:rsidRDefault="00051F3C" w:rsidP="00C35EA7">
            <w:pPr>
              <w:jc w:val="center"/>
              <w:rPr>
                <w:color w:val="000000"/>
                <w:sz w:val="20"/>
                <w:szCs w:val="22"/>
              </w:rPr>
            </w:pPr>
            <w:r w:rsidRPr="00C35EA7">
              <w:rPr>
                <w:color w:val="000000"/>
                <w:sz w:val="20"/>
                <w:szCs w:val="22"/>
              </w:rPr>
              <w:t>Fait</w:t>
            </w:r>
          </w:p>
        </w:tc>
        <w:tc>
          <w:tcPr>
            <w:tcW w:w="0" w:type="auto"/>
            <w:noWrap/>
            <w:hideMark/>
          </w:tcPr>
          <w:p w14:paraId="0C18D95D" w14:textId="77777777" w:rsidR="00051F3C" w:rsidRPr="00C35EA7" w:rsidRDefault="00051F3C" w:rsidP="00C35EA7">
            <w:pPr>
              <w:jc w:val="center"/>
              <w:rPr>
                <w:color w:val="000000"/>
                <w:sz w:val="20"/>
                <w:szCs w:val="22"/>
              </w:rPr>
            </w:pPr>
            <w:r w:rsidRPr="00C35EA7">
              <w:rPr>
                <w:color w:val="000000"/>
                <w:sz w:val="20"/>
                <w:szCs w:val="22"/>
              </w:rPr>
              <w:t>US</w:t>
            </w:r>
          </w:p>
        </w:tc>
        <w:tc>
          <w:tcPr>
            <w:tcW w:w="0" w:type="auto"/>
            <w:noWrap/>
            <w:hideMark/>
          </w:tcPr>
          <w:p w14:paraId="30577664" w14:textId="77777777" w:rsidR="00051F3C" w:rsidRPr="00C35EA7" w:rsidRDefault="00051F3C" w:rsidP="00C35EA7">
            <w:pPr>
              <w:jc w:val="center"/>
              <w:rPr>
                <w:color w:val="000000"/>
                <w:sz w:val="20"/>
                <w:szCs w:val="22"/>
              </w:rPr>
            </w:pPr>
            <w:r w:rsidRPr="00C35EA7">
              <w:rPr>
                <w:color w:val="000000"/>
                <w:sz w:val="20"/>
                <w:szCs w:val="22"/>
              </w:rPr>
              <w:t>Type de structure</w:t>
            </w:r>
          </w:p>
        </w:tc>
        <w:tc>
          <w:tcPr>
            <w:tcW w:w="0" w:type="auto"/>
            <w:noWrap/>
            <w:hideMark/>
          </w:tcPr>
          <w:p w14:paraId="2665973F" w14:textId="77777777" w:rsidR="00051F3C" w:rsidRPr="00C35EA7" w:rsidRDefault="00051F3C" w:rsidP="00C35EA7">
            <w:pPr>
              <w:jc w:val="center"/>
              <w:rPr>
                <w:color w:val="000000"/>
                <w:sz w:val="20"/>
                <w:szCs w:val="22"/>
              </w:rPr>
            </w:pPr>
            <w:r w:rsidRPr="00C35EA7">
              <w:rPr>
                <w:color w:val="000000"/>
                <w:sz w:val="20"/>
                <w:szCs w:val="22"/>
              </w:rPr>
              <w:t>Type/Espèce</w:t>
            </w:r>
          </w:p>
        </w:tc>
        <w:tc>
          <w:tcPr>
            <w:tcW w:w="0" w:type="auto"/>
            <w:noWrap/>
            <w:hideMark/>
          </w:tcPr>
          <w:p w14:paraId="22681937" w14:textId="77777777" w:rsidR="00051F3C" w:rsidRPr="00C35EA7" w:rsidRDefault="00B80839" w:rsidP="00C35EA7">
            <w:pPr>
              <w:jc w:val="center"/>
              <w:rPr>
                <w:color w:val="000000"/>
                <w:sz w:val="20"/>
                <w:szCs w:val="22"/>
              </w:rPr>
            </w:pPr>
            <w:r w:rsidRPr="00C35EA7">
              <w:rPr>
                <w:color w:val="000000"/>
                <w:sz w:val="20"/>
                <w:szCs w:val="22"/>
              </w:rPr>
              <w:t>BP</w:t>
            </w:r>
          </w:p>
        </w:tc>
        <w:tc>
          <w:tcPr>
            <w:tcW w:w="0" w:type="auto"/>
            <w:noWrap/>
            <w:hideMark/>
          </w:tcPr>
          <w:p w14:paraId="0E9C17D8" w14:textId="77777777" w:rsidR="00051F3C" w:rsidRPr="00C35EA7" w:rsidRDefault="00051F3C" w:rsidP="00C35EA7">
            <w:pPr>
              <w:jc w:val="center"/>
              <w:rPr>
                <w:color w:val="000000"/>
                <w:sz w:val="20"/>
                <w:szCs w:val="22"/>
              </w:rPr>
            </w:pPr>
            <w:r w:rsidRPr="00C35EA7">
              <w:rPr>
                <w:color w:val="000000"/>
                <w:sz w:val="20"/>
                <w:szCs w:val="22"/>
              </w:rPr>
              <w:t>cal BC 2 s.</w:t>
            </w:r>
          </w:p>
        </w:tc>
      </w:tr>
      <w:tr w:rsidR="005D10B6" w:rsidRPr="00B80839" w14:paraId="1F1B421A" w14:textId="77777777" w:rsidTr="00C35EA7">
        <w:tc>
          <w:tcPr>
            <w:tcW w:w="0" w:type="auto"/>
            <w:noWrap/>
            <w:hideMark/>
          </w:tcPr>
          <w:p w14:paraId="0934F660" w14:textId="77777777" w:rsidR="00051F3C" w:rsidRPr="00C35EA7" w:rsidRDefault="00051F3C" w:rsidP="00051F3C">
            <w:pPr>
              <w:rPr>
                <w:color w:val="000000"/>
                <w:sz w:val="20"/>
                <w:szCs w:val="22"/>
              </w:rPr>
            </w:pPr>
            <w:r w:rsidRPr="00C35EA7">
              <w:rPr>
                <w:color w:val="000000"/>
                <w:sz w:val="20"/>
                <w:szCs w:val="22"/>
              </w:rPr>
              <w:t xml:space="preserve">Beta-387513    </w:t>
            </w:r>
          </w:p>
        </w:tc>
        <w:tc>
          <w:tcPr>
            <w:tcW w:w="778" w:type="dxa"/>
            <w:noWrap/>
            <w:hideMark/>
          </w:tcPr>
          <w:p w14:paraId="4FDC72ED" w14:textId="77777777" w:rsidR="00051F3C" w:rsidRPr="00C35EA7" w:rsidRDefault="00051F3C" w:rsidP="00051F3C">
            <w:pPr>
              <w:rPr>
                <w:color w:val="000000"/>
                <w:sz w:val="20"/>
                <w:szCs w:val="22"/>
              </w:rPr>
            </w:pPr>
            <w:r w:rsidRPr="00C35EA7">
              <w:rPr>
                <w:color w:val="000000"/>
                <w:sz w:val="20"/>
                <w:szCs w:val="22"/>
              </w:rPr>
              <w:t>F.433</w:t>
            </w:r>
          </w:p>
        </w:tc>
        <w:tc>
          <w:tcPr>
            <w:tcW w:w="0" w:type="auto"/>
            <w:noWrap/>
            <w:hideMark/>
          </w:tcPr>
          <w:p w14:paraId="5731D4D3" w14:textId="77777777" w:rsidR="00051F3C" w:rsidRPr="00C35EA7" w:rsidRDefault="00051F3C" w:rsidP="00C35EA7">
            <w:pPr>
              <w:jc w:val="right"/>
              <w:rPr>
                <w:color w:val="000000"/>
                <w:sz w:val="20"/>
                <w:szCs w:val="22"/>
              </w:rPr>
            </w:pPr>
            <w:r w:rsidRPr="00C35EA7">
              <w:rPr>
                <w:color w:val="000000"/>
                <w:sz w:val="20"/>
                <w:szCs w:val="22"/>
              </w:rPr>
              <w:t>908</w:t>
            </w:r>
          </w:p>
        </w:tc>
        <w:tc>
          <w:tcPr>
            <w:tcW w:w="0" w:type="auto"/>
            <w:noWrap/>
            <w:hideMark/>
          </w:tcPr>
          <w:p w14:paraId="2DBE7D9E" w14:textId="77777777" w:rsidR="00051F3C" w:rsidRPr="00C35EA7" w:rsidRDefault="00051F3C" w:rsidP="00051F3C">
            <w:pPr>
              <w:rPr>
                <w:color w:val="000000"/>
                <w:sz w:val="20"/>
                <w:szCs w:val="22"/>
              </w:rPr>
            </w:pPr>
            <w:r w:rsidRPr="00C35EA7">
              <w:rPr>
                <w:color w:val="000000"/>
                <w:sz w:val="20"/>
                <w:szCs w:val="22"/>
              </w:rPr>
              <w:t>Puits</w:t>
            </w:r>
          </w:p>
        </w:tc>
        <w:tc>
          <w:tcPr>
            <w:tcW w:w="0" w:type="auto"/>
            <w:noWrap/>
            <w:hideMark/>
          </w:tcPr>
          <w:p w14:paraId="7FE5DD80" w14:textId="77777777" w:rsidR="00051F3C" w:rsidRPr="00C35EA7" w:rsidRDefault="00051F3C" w:rsidP="00051F3C">
            <w:pPr>
              <w:rPr>
                <w:color w:val="000000"/>
                <w:sz w:val="20"/>
                <w:szCs w:val="22"/>
              </w:rPr>
            </w:pPr>
            <w:r w:rsidRPr="00C35EA7">
              <w:rPr>
                <w:color w:val="000000"/>
                <w:sz w:val="20"/>
                <w:szCs w:val="22"/>
              </w:rPr>
              <w:t>Charbon, pin d’Alep</w:t>
            </w:r>
          </w:p>
        </w:tc>
        <w:tc>
          <w:tcPr>
            <w:tcW w:w="0" w:type="auto"/>
            <w:noWrap/>
            <w:hideMark/>
          </w:tcPr>
          <w:p w14:paraId="306F862A" w14:textId="77777777" w:rsidR="00051F3C" w:rsidRPr="00C35EA7" w:rsidRDefault="00051F3C" w:rsidP="00051F3C">
            <w:pPr>
              <w:rPr>
                <w:color w:val="000000"/>
                <w:sz w:val="20"/>
                <w:szCs w:val="22"/>
              </w:rPr>
            </w:pPr>
            <w:r w:rsidRPr="00C35EA7">
              <w:rPr>
                <w:color w:val="000000"/>
                <w:sz w:val="20"/>
                <w:szCs w:val="22"/>
              </w:rPr>
              <w:t xml:space="preserve">5240 ± 30 </w:t>
            </w:r>
          </w:p>
        </w:tc>
        <w:tc>
          <w:tcPr>
            <w:tcW w:w="0" w:type="auto"/>
            <w:noWrap/>
            <w:hideMark/>
          </w:tcPr>
          <w:p w14:paraId="417ACD1A" w14:textId="77777777" w:rsidR="00051F3C" w:rsidRPr="00C35EA7" w:rsidRDefault="00051F3C" w:rsidP="00051F3C">
            <w:pPr>
              <w:rPr>
                <w:color w:val="000000"/>
                <w:sz w:val="20"/>
                <w:szCs w:val="22"/>
              </w:rPr>
            </w:pPr>
            <w:r w:rsidRPr="00C35EA7">
              <w:rPr>
                <w:color w:val="000000"/>
                <w:sz w:val="20"/>
                <w:szCs w:val="22"/>
              </w:rPr>
              <w:t>4230-3970</w:t>
            </w:r>
          </w:p>
        </w:tc>
      </w:tr>
      <w:tr w:rsidR="005D10B6" w:rsidRPr="00F03DD1" w14:paraId="559159D9" w14:textId="77777777" w:rsidTr="00C35EA7">
        <w:tc>
          <w:tcPr>
            <w:tcW w:w="0" w:type="auto"/>
            <w:noWrap/>
            <w:hideMark/>
          </w:tcPr>
          <w:p w14:paraId="73C3A93F" w14:textId="77777777" w:rsidR="00051F3C" w:rsidRPr="00C35EA7" w:rsidRDefault="00051F3C" w:rsidP="00051F3C">
            <w:pPr>
              <w:rPr>
                <w:color w:val="000000"/>
                <w:sz w:val="20"/>
                <w:szCs w:val="22"/>
              </w:rPr>
            </w:pPr>
            <w:r w:rsidRPr="00C35EA7">
              <w:rPr>
                <w:color w:val="000000"/>
                <w:sz w:val="20"/>
                <w:szCs w:val="22"/>
              </w:rPr>
              <w:t xml:space="preserve">Beta-387510    </w:t>
            </w:r>
          </w:p>
        </w:tc>
        <w:tc>
          <w:tcPr>
            <w:tcW w:w="778" w:type="dxa"/>
            <w:noWrap/>
            <w:hideMark/>
          </w:tcPr>
          <w:p w14:paraId="3440D2DE" w14:textId="77777777" w:rsidR="00051F3C" w:rsidRPr="00C35EA7" w:rsidRDefault="00051F3C" w:rsidP="00051F3C">
            <w:pPr>
              <w:rPr>
                <w:color w:val="000000"/>
                <w:sz w:val="20"/>
                <w:szCs w:val="22"/>
              </w:rPr>
            </w:pPr>
            <w:r w:rsidRPr="00C35EA7">
              <w:rPr>
                <w:color w:val="000000"/>
                <w:sz w:val="20"/>
                <w:szCs w:val="22"/>
              </w:rPr>
              <w:t>F.252</w:t>
            </w:r>
          </w:p>
        </w:tc>
        <w:tc>
          <w:tcPr>
            <w:tcW w:w="0" w:type="auto"/>
            <w:noWrap/>
            <w:hideMark/>
          </w:tcPr>
          <w:p w14:paraId="35E66797" w14:textId="77777777" w:rsidR="00051F3C" w:rsidRPr="00C35EA7" w:rsidRDefault="00051F3C" w:rsidP="00C35EA7">
            <w:pPr>
              <w:jc w:val="right"/>
              <w:rPr>
                <w:color w:val="000000"/>
                <w:sz w:val="20"/>
                <w:szCs w:val="22"/>
              </w:rPr>
            </w:pPr>
            <w:r w:rsidRPr="00C35EA7">
              <w:rPr>
                <w:color w:val="000000"/>
                <w:sz w:val="20"/>
                <w:szCs w:val="22"/>
              </w:rPr>
              <w:t>1650</w:t>
            </w:r>
          </w:p>
        </w:tc>
        <w:tc>
          <w:tcPr>
            <w:tcW w:w="0" w:type="auto"/>
            <w:noWrap/>
            <w:hideMark/>
          </w:tcPr>
          <w:p w14:paraId="6320D6A2" w14:textId="77777777" w:rsidR="00051F3C" w:rsidRPr="00C35EA7" w:rsidRDefault="00F03DD1" w:rsidP="00051F3C">
            <w:pPr>
              <w:rPr>
                <w:color w:val="000000"/>
                <w:sz w:val="20"/>
                <w:szCs w:val="22"/>
              </w:rPr>
            </w:pPr>
            <w:r w:rsidRPr="00C35EA7">
              <w:rPr>
                <w:color w:val="000000"/>
                <w:sz w:val="20"/>
                <w:szCs w:val="22"/>
              </w:rPr>
              <w:t>TP</w:t>
            </w:r>
            <w:r w:rsidR="00051F3C" w:rsidRPr="00C35EA7">
              <w:rPr>
                <w:color w:val="000000"/>
                <w:sz w:val="20"/>
                <w:szCs w:val="22"/>
              </w:rPr>
              <w:t xml:space="preserve">, </w:t>
            </w:r>
            <w:r w:rsidRPr="00C35EA7">
              <w:rPr>
                <w:color w:val="000000"/>
                <w:sz w:val="20"/>
                <w:szCs w:val="22"/>
              </w:rPr>
              <w:t xml:space="preserve">bât. </w:t>
            </w:r>
            <w:r w:rsidR="00051F3C" w:rsidRPr="00C35EA7">
              <w:rPr>
                <w:color w:val="000000"/>
                <w:sz w:val="20"/>
                <w:szCs w:val="22"/>
              </w:rPr>
              <w:t>2a</w:t>
            </w:r>
          </w:p>
        </w:tc>
        <w:tc>
          <w:tcPr>
            <w:tcW w:w="0" w:type="auto"/>
            <w:noWrap/>
            <w:hideMark/>
          </w:tcPr>
          <w:p w14:paraId="7DD6E954" w14:textId="77777777" w:rsidR="00051F3C" w:rsidRPr="00C35EA7" w:rsidRDefault="00051F3C" w:rsidP="00051F3C">
            <w:pPr>
              <w:rPr>
                <w:color w:val="000000"/>
                <w:sz w:val="20"/>
                <w:szCs w:val="22"/>
              </w:rPr>
            </w:pPr>
            <w:r w:rsidRPr="00C35EA7">
              <w:rPr>
                <w:color w:val="000000"/>
                <w:sz w:val="20"/>
                <w:szCs w:val="22"/>
              </w:rPr>
              <w:t xml:space="preserve"> Charbon, frêne</w:t>
            </w:r>
          </w:p>
        </w:tc>
        <w:tc>
          <w:tcPr>
            <w:tcW w:w="0" w:type="auto"/>
            <w:noWrap/>
            <w:hideMark/>
          </w:tcPr>
          <w:p w14:paraId="38C22B9C" w14:textId="77777777" w:rsidR="00051F3C" w:rsidRPr="00C35EA7" w:rsidRDefault="00051F3C" w:rsidP="00051F3C">
            <w:pPr>
              <w:rPr>
                <w:color w:val="000000"/>
                <w:sz w:val="20"/>
                <w:szCs w:val="22"/>
              </w:rPr>
            </w:pPr>
            <w:r w:rsidRPr="00C35EA7">
              <w:rPr>
                <w:color w:val="000000"/>
                <w:sz w:val="20"/>
                <w:szCs w:val="22"/>
              </w:rPr>
              <w:t xml:space="preserve">5200 ± 30 </w:t>
            </w:r>
          </w:p>
        </w:tc>
        <w:tc>
          <w:tcPr>
            <w:tcW w:w="0" w:type="auto"/>
            <w:noWrap/>
            <w:hideMark/>
          </w:tcPr>
          <w:p w14:paraId="0C0FCF53" w14:textId="77777777" w:rsidR="00051F3C" w:rsidRPr="00C35EA7" w:rsidRDefault="00051F3C" w:rsidP="00051F3C">
            <w:pPr>
              <w:rPr>
                <w:color w:val="000000"/>
                <w:sz w:val="20"/>
                <w:szCs w:val="22"/>
              </w:rPr>
            </w:pPr>
            <w:r w:rsidRPr="00C35EA7">
              <w:rPr>
                <w:color w:val="000000"/>
                <w:sz w:val="20"/>
                <w:szCs w:val="22"/>
              </w:rPr>
              <w:t>4050-3960</w:t>
            </w:r>
          </w:p>
        </w:tc>
      </w:tr>
      <w:tr w:rsidR="005D10B6" w:rsidRPr="00F03DD1" w14:paraId="141DB0FD" w14:textId="77777777" w:rsidTr="00C35EA7">
        <w:tc>
          <w:tcPr>
            <w:tcW w:w="0" w:type="auto"/>
            <w:noWrap/>
            <w:hideMark/>
          </w:tcPr>
          <w:p w14:paraId="4430CA99" w14:textId="77777777" w:rsidR="00051F3C" w:rsidRPr="00C35EA7" w:rsidRDefault="00051F3C" w:rsidP="00051F3C">
            <w:pPr>
              <w:rPr>
                <w:color w:val="000000"/>
                <w:sz w:val="20"/>
                <w:szCs w:val="22"/>
              </w:rPr>
            </w:pPr>
            <w:r w:rsidRPr="00C35EA7">
              <w:rPr>
                <w:color w:val="000000"/>
                <w:sz w:val="20"/>
                <w:szCs w:val="22"/>
              </w:rPr>
              <w:t xml:space="preserve">Beta-387508   </w:t>
            </w:r>
          </w:p>
        </w:tc>
        <w:tc>
          <w:tcPr>
            <w:tcW w:w="778" w:type="dxa"/>
            <w:noWrap/>
            <w:hideMark/>
          </w:tcPr>
          <w:p w14:paraId="1ED93796" w14:textId="77777777" w:rsidR="00051F3C" w:rsidRPr="00C35EA7" w:rsidRDefault="00051F3C" w:rsidP="00051F3C">
            <w:pPr>
              <w:rPr>
                <w:color w:val="000000"/>
                <w:sz w:val="20"/>
                <w:szCs w:val="22"/>
              </w:rPr>
            </w:pPr>
            <w:r w:rsidRPr="00C35EA7">
              <w:rPr>
                <w:color w:val="000000"/>
                <w:sz w:val="20"/>
                <w:szCs w:val="22"/>
              </w:rPr>
              <w:t>F.135</w:t>
            </w:r>
          </w:p>
        </w:tc>
        <w:tc>
          <w:tcPr>
            <w:tcW w:w="0" w:type="auto"/>
            <w:noWrap/>
            <w:hideMark/>
          </w:tcPr>
          <w:p w14:paraId="0E362D78" w14:textId="77777777" w:rsidR="00051F3C" w:rsidRPr="00C35EA7" w:rsidRDefault="00051F3C" w:rsidP="00C35EA7">
            <w:pPr>
              <w:jc w:val="right"/>
              <w:rPr>
                <w:color w:val="000000"/>
                <w:sz w:val="20"/>
                <w:szCs w:val="22"/>
              </w:rPr>
            </w:pPr>
            <w:r w:rsidRPr="00C35EA7">
              <w:rPr>
                <w:color w:val="000000"/>
                <w:sz w:val="20"/>
                <w:szCs w:val="22"/>
              </w:rPr>
              <w:t>594</w:t>
            </w:r>
          </w:p>
        </w:tc>
        <w:tc>
          <w:tcPr>
            <w:tcW w:w="0" w:type="auto"/>
            <w:noWrap/>
            <w:hideMark/>
          </w:tcPr>
          <w:p w14:paraId="4F7AFC01" w14:textId="77777777" w:rsidR="00051F3C" w:rsidRPr="00C35EA7" w:rsidRDefault="00051F3C" w:rsidP="00F03DD1">
            <w:pPr>
              <w:rPr>
                <w:color w:val="000000"/>
                <w:sz w:val="20"/>
                <w:szCs w:val="22"/>
              </w:rPr>
            </w:pPr>
            <w:r w:rsidRPr="00C35EA7">
              <w:rPr>
                <w:color w:val="000000"/>
                <w:sz w:val="20"/>
                <w:szCs w:val="22"/>
              </w:rPr>
              <w:t xml:space="preserve"> Fosse, </w:t>
            </w:r>
            <w:r w:rsidR="00F03DD1" w:rsidRPr="00C35EA7">
              <w:rPr>
                <w:color w:val="000000"/>
                <w:sz w:val="20"/>
                <w:szCs w:val="22"/>
              </w:rPr>
              <w:t>ens.</w:t>
            </w:r>
            <w:r w:rsidRPr="00C35EA7">
              <w:rPr>
                <w:color w:val="000000"/>
                <w:sz w:val="20"/>
                <w:szCs w:val="22"/>
              </w:rPr>
              <w:t xml:space="preserve"> 8</w:t>
            </w:r>
          </w:p>
        </w:tc>
        <w:tc>
          <w:tcPr>
            <w:tcW w:w="0" w:type="auto"/>
            <w:noWrap/>
            <w:hideMark/>
          </w:tcPr>
          <w:p w14:paraId="3C22A108" w14:textId="77777777" w:rsidR="00051F3C" w:rsidRPr="00C35EA7" w:rsidRDefault="00051F3C" w:rsidP="00051F3C">
            <w:pPr>
              <w:rPr>
                <w:color w:val="000000"/>
                <w:sz w:val="20"/>
                <w:szCs w:val="22"/>
              </w:rPr>
            </w:pPr>
            <w:r w:rsidRPr="00C35EA7">
              <w:rPr>
                <w:color w:val="000000"/>
                <w:sz w:val="20"/>
                <w:szCs w:val="22"/>
              </w:rPr>
              <w:t>Charbon, arbousier</w:t>
            </w:r>
          </w:p>
        </w:tc>
        <w:tc>
          <w:tcPr>
            <w:tcW w:w="0" w:type="auto"/>
            <w:noWrap/>
            <w:hideMark/>
          </w:tcPr>
          <w:p w14:paraId="1788949D" w14:textId="77777777" w:rsidR="00051F3C" w:rsidRPr="00C35EA7" w:rsidRDefault="00051F3C" w:rsidP="00051F3C">
            <w:pPr>
              <w:rPr>
                <w:color w:val="000000"/>
                <w:sz w:val="20"/>
                <w:szCs w:val="22"/>
              </w:rPr>
            </w:pPr>
            <w:r w:rsidRPr="00C35EA7">
              <w:rPr>
                <w:color w:val="000000"/>
                <w:sz w:val="20"/>
                <w:szCs w:val="22"/>
              </w:rPr>
              <w:t xml:space="preserve">5110 ± 30 </w:t>
            </w:r>
          </w:p>
        </w:tc>
        <w:tc>
          <w:tcPr>
            <w:tcW w:w="0" w:type="auto"/>
            <w:noWrap/>
            <w:hideMark/>
          </w:tcPr>
          <w:p w14:paraId="6DBA034E" w14:textId="77777777" w:rsidR="00051F3C" w:rsidRPr="00C35EA7" w:rsidRDefault="00051F3C" w:rsidP="00051F3C">
            <w:pPr>
              <w:rPr>
                <w:color w:val="000000"/>
                <w:sz w:val="20"/>
                <w:szCs w:val="22"/>
              </w:rPr>
            </w:pPr>
            <w:r w:rsidRPr="00C35EA7">
              <w:rPr>
                <w:color w:val="000000"/>
                <w:sz w:val="20"/>
                <w:szCs w:val="22"/>
              </w:rPr>
              <w:t>3975-3800</w:t>
            </w:r>
          </w:p>
        </w:tc>
      </w:tr>
      <w:tr w:rsidR="005D10B6" w:rsidRPr="00F03DD1" w14:paraId="3B069AA8" w14:textId="77777777" w:rsidTr="00C35EA7">
        <w:tc>
          <w:tcPr>
            <w:tcW w:w="0" w:type="auto"/>
            <w:noWrap/>
            <w:hideMark/>
          </w:tcPr>
          <w:p w14:paraId="521B91E1" w14:textId="77777777" w:rsidR="00051F3C" w:rsidRPr="00C35EA7" w:rsidRDefault="00051F3C" w:rsidP="00051F3C">
            <w:pPr>
              <w:rPr>
                <w:color w:val="000000"/>
                <w:sz w:val="20"/>
                <w:szCs w:val="22"/>
              </w:rPr>
            </w:pPr>
            <w:r w:rsidRPr="00C35EA7">
              <w:rPr>
                <w:color w:val="000000"/>
                <w:sz w:val="20"/>
                <w:szCs w:val="22"/>
              </w:rPr>
              <w:t>Beta-387514</w:t>
            </w:r>
          </w:p>
        </w:tc>
        <w:tc>
          <w:tcPr>
            <w:tcW w:w="778" w:type="dxa"/>
            <w:noWrap/>
            <w:hideMark/>
          </w:tcPr>
          <w:p w14:paraId="06B858E2" w14:textId="77777777" w:rsidR="00051F3C" w:rsidRPr="00C35EA7" w:rsidRDefault="00051F3C" w:rsidP="00051F3C">
            <w:pPr>
              <w:rPr>
                <w:color w:val="000000"/>
                <w:sz w:val="20"/>
                <w:szCs w:val="22"/>
              </w:rPr>
            </w:pPr>
            <w:r w:rsidRPr="00C35EA7">
              <w:rPr>
                <w:color w:val="000000"/>
                <w:sz w:val="20"/>
                <w:szCs w:val="22"/>
              </w:rPr>
              <w:t>F.433</w:t>
            </w:r>
          </w:p>
        </w:tc>
        <w:tc>
          <w:tcPr>
            <w:tcW w:w="0" w:type="auto"/>
            <w:noWrap/>
            <w:hideMark/>
          </w:tcPr>
          <w:p w14:paraId="6936780B" w14:textId="77777777" w:rsidR="00051F3C" w:rsidRPr="00C35EA7" w:rsidRDefault="00051F3C" w:rsidP="00C35EA7">
            <w:pPr>
              <w:jc w:val="right"/>
              <w:rPr>
                <w:color w:val="000000"/>
                <w:sz w:val="20"/>
                <w:szCs w:val="22"/>
              </w:rPr>
            </w:pPr>
            <w:r w:rsidRPr="00C35EA7">
              <w:rPr>
                <w:color w:val="000000"/>
                <w:sz w:val="20"/>
                <w:szCs w:val="22"/>
              </w:rPr>
              <w:t>916</w:t>
            </w:r>
          </w:p>
        </w:tc>
        <w:tc>
          <w:tcPr>
            <w:tcW w:w="0" w:type="auto"/>
            <w:noWrap/>
            <w:hideMark/>
          </w:tcPr>
          <w:p w14:paraId="69A822B3" w14:textId="77777777" w:rsidR="00051F3C" w:rsidRPr="00C35EA7" w:rsidRDefault="00051F3C" w:rsidP="00051F3C">
            <w:pPr>
              <w:rPr>
                <w:color w:val="000000"/>
                <w:sz w:val="20"/>
                <w:szCs w:val="22"/>
              </w:rPr>
            </w:pPr>
            <w:r w:rsidRPr="00C35EA7">
              <w:rPr>
                <w:color w:val="000000"/>
                <w:sz w:val="20"/>
                <w:szCs w:val="22"/>
              </w:rPr>
              <w:t>Puits</w:t>
            </w:r>
          </w:p>
        </w:tc>
        <w:tc>
          <w:tcPr>
            <w:tcW w:w="0" w:type="auto"/>
            <w:noWrap/>
            <w:hideMark/>
          </w:tcPr>
          <w:p w14:paraId="72480BA9" w14:textId="77777777" w:rsidR="00051F3C" w:rsidRPr="00C35EA7" w:rsidRDefault="00051F3C" w:rsidP="00051F3C">
            <w:pPr>
              <w:rPr>
                <w:color w:val="000000"/>
                <w:sz w:val="20"/>
                <w:szCs w:val="22"/>
              </w:rPr>
            </w:pPr>
            <w:r w:rsidRPr="00C35EA7">
              <w:rPr>
                <w:color w:val="000000"/>
                <w:sz w:val="20"/>
                <w:szCs w:val="22"/>
              </w:rPr>
              <w:t>Graine</w:t>
            </w:r>
          </w:p>
        </w:tc>
        <w:tc>
          <w:tcPr>
            <w:tcW w:w="0" w:type="auto"/>
            <w:noWrap/>
            <w:hideMark/>
          </w:tcPr>
          <w:p w14:paraId="50F43C0B" w14:textId="77777777" w:rsidR="00051F3C" w:rsidRPr="00C35EA7" w:rsidRDefault="00051F3C" w:rsidP="00051F3C">
            <w:pPr>
              <w:rPr>
                <w:color w:val="000000"/>
                <w:sz w:val="20"/>
                <w:szCs w:val="22"/>
              </w:rPr>
            </w:pPr>
            <w:r w:rsidRPr="00C35EA7">
              <w:rPr>
                <w:color w:val="000000"/>
                <w:sz w:val="20"/>
                <w:szCs w:val="22"/>
              </w:rPr>
              <w:t xml:space="preserve">5100 ± 30 </w:t>
            </w:r>
          </w:p>
        </w:tc>
        <w:tc>
          <w:tcPr>
            <w:tcW w:w="0" w:type="auto"/>
            <w:noWrap/>
            <w:hideMark/>
          </w:tcPr>
          <w:p w14:paraId="44B05055" w14:textId="77777777" w:rsidR="00051F3C" w:rsidRPr="00C35EA7" w:rsidRDefault="00051F3C" w:rsidP="00051F3C">
            <w:pPr>
              <w:rPr>
                <w:color w:val="000000"/>
                <w:sz w:val="20"/>
                <w:szCs w:val="22"/>
              </w:rPr>
            </w:pPr>
            <w:r w:rsidRPr="00C35EA7">
              <w:rPr>
                <w:color w:val="000000"/>
                <w:sz w:val="20"/>
                <w:szCs w:val="22"/>
              </w:rPr>
              <w:t>3970-3800</w:t>
            </w:r>
          </w:p>
        </w:tc>
      </w:tr>
      <w:tr w:rsidR="005D10B6" w:rsidRPr="00F03DD1" w14:paraId="157058B2" w14:textId="77777777" w:rsidTr="00C35EA7">
        <w:tc>
          <w:tcPr>
            <w:tcW w:w="0" w:type="auto"/>
            <w:noWrap/>
            <w:hideMark/>
          </w:tcPr>
          <w:p w14:paraId="0767E757" w14:textId="77777777" w:rsidR="00051F3C" w:rsidRPr="00C35EA7" w:rsidRDefault="00051F3C" w:rsidP="00051F3C">
            <w:pPr>
              <w:rPr>
                <w:color w:val="000000"/>
                <w:sz w:val="20"/>
                <w:szCs w:val="22"/>
              </w:rPr>
            </w:pPr>
            <w:r w:rsidRPr="00C35EA7">
              <w:rPr>
                <w:color w:val="000000"/>
                <w:sz w:val="20"/>
                <w:szCs w:val="22"/>
              </w:rPr>
              <w:t>Beta-387509</w:t>
            </w:r>
          </w:p>
        </w:tc>
        <w:tc>
          <w:tcPr>
            <w:tcW w:w="778" w:type="dxa"/>
            <w:noWrap/>
            <w:hideMark/>
          </w:tcPr>
          <w:p w14:paraId="3822B2F2" w14:textId="77777777" w:rsidR="00051F3C" w:rsidRPr="00C35EA7" w:rsidRDefault="00051F3C" w:rsidP="00051F3C">
            <w:pPr>
              <w:rPr>
                <w:color w:val="000000"/>
                <w:sz w:val="20"/>
                <w:szCs w:val="22"/>
              </w:rPr>
            </w:pPr>
            <w:r w:rsidRPr="00C35EA7">
              <w:rPr>
                <w:color w:val="000000"/>
                <w:sz w:val="20"/>
                <w:szCs w:val="22"/>
              </w:rPr>
              <w:t>F.174</w:t>
            </w:r>
          </w:p>
        </w:tc>
        <w:tc>
          <w:tcPr>
            <w:tcW w:w="0" w:type="auto"/>
            <w:noWrap/>
            <w:hideMark/>
          </w:tcPr>
          <w:p w14:paraId="2637CC8D" w14:textId="77777777" w:rsidR="00051F3C" w:rsidRPr="00C35EA7" w:rsidRDefault="00051F3C" w:rsidP="00C35EA7">
            <w:pPr>
              <w:jc w:val="right"/>
              <w:rPr>
                <w:color w:val="000000"/>
                <w:sz w:val="20"/>
                <w:szCs w:val="22"/>
              </w:rPr>
            </w:pPr>
            <w:r w:rsidRPr="00C35EA7">
              <w:rPr>
                <w:color w:val="000000"/>
                <w:sz w:val="20"/>
                <w:szCs w:val="22"/>
              </w:rPr>
              <w:t>1385</w:t>
            </w:r>
          </w:p>
        </w:tc>
        <w:tc>
          <w:tcPr>
            <w:tcW w:w="0" w:type="auto"/>
            <w:noWrap/>
            <w:hideMark/>
          </w:tcPr>
          <w:p w14:paraId="45AF0082" w14:textId="77777777" w:rsidR="00051F3C" w:rsidRPr="00C35EA7" w:rsidRDefault="00051F3C" w:rsidP="00F03DD1">
            <w:pPr>
              <w:rPr>
                <w:color w:val="000000"/>
                <w:sz w:val="20"/>
                <w:szCs w:val="22"/>
              </w:rPr>
            </w:pPr>
            <w:r w:rsidRPr="00C35EA7">
              <w:rPr>
                <w:color w:val="000000"/>
                <w:sz w:val="20"/>
                <w:szCs w:val="22"/>
              </w:rPr>
              <w:t xml:space="preserve"> Fosse d’implantation,</w:t>
            </w:r>
            <w:r w:rsidR="00F03DD1" w:rsidRPr="00C35EA7">
              <w:rPr>
                <w:color w:val="000000"/>
                <w:sz w:val="20"/>
                <w:szCs w:val="22"/>
              </w:rPr>
              <w:t>ens.</w:t>
            </w:r>
            <w:r w:rsidRPr="00C35EA7">
              <w:rPr>
                <w:color w:val="000000"/>
                <w:sz w:val="20"/>
                <w:szCs w:val="22"/>
              </w:rPr>
              <w:t xml:space="preserve"> 9</w:t>
            </w:r>
          </w:p>
        </w:tc>
        <w:tc>
          <w:tcPr>
            <w:tcW w:w="0" w:type="auto"/>
            <w:noWrap/>
            <w:hideMark/>
          </w:tcPr>
          <w:p w14:paraId="65B35969" w14:textId="77777777" w:rsidR="00051F3C" w:rsidRPr="00C35EA7" w:rsidRDefault="00051F3C" w:rsidP="00051F3C">
            <w:pPr>
              <w:rPr>
                <w:color w:val="000000"/>
                <w:sz w:val="20"/>
                <w:szCs w:val="22"/>
              </w:rPr>
            </w:pPr>
            <w:r w:rsidRPr="00C35EA7">
              <w:rPr>
                <w:color w:val="000000"/>
                <w:sz w:val="20"/>
                <w:szCs w:val="22"/>
              </w:rPr>
              <w:t xml:space="preserve">Charbon, arbousier (brindille) </w:t>
            </w:r>
          </w:p>
        </w:tc>
        <w:tc>
          <w:tcPr>
            <w:tcW w:w="0" w:type="auto"/>
            <w:noWrap/>
            <w:hideMark/>
          </w:tcPr>
          <w:p w14:paraId="2C79F759" w14:textId="77777777" w:rsidR="00051F3C" w:rsidRPr="00C35EA7" w:rsidRDefault="00051F3C" w:rsidP="00051F3C">
            <w:pPr>
              <w:rPr>
                <w:color w:val="000000"/>
                <w:sz w:val="20"/>
                <w:szCs w:val="22"/>
              </w:rPr>
            </w:pPr>
            <w:r w:rsidRPr="00C35EA7">
              <w:rPr>
                <w:color w:val="000000"/>
                <w:sz w:val="20"/>
                <w:szCs w:val="22"/>
              </w:rPr>
              <w:t xml:space="preserve">5060 ± 30 </w:t>
            </w:r>
          </w:p>
        </w:tc>
        <w:tc>
          <w:tcPr>
            <w:tcW w:w="0" w:type="auto"/>
            <w:noWrap/>
            <w:hideMark/>
          </w:tcPr>
          <w:p w14:paraId="5E12E1E1" w14:textId="77777777" w:rsidR="00051F3C" w:rsidRPr="00C35EA7" w:rsidRDefault="00051F3C" w:rsidP="00051F3C">
            <w:pPr>
              <w:rPr>
                <w:color w:val="000000"/>
                <w:sz w:val="20"/>
                <w:szCs w:val="22"/>
              </w:rPr>
            </w:pPr>
            <w:r w:rsidRPr="00C35EA7">
              <w:rPr>
                <w:color w:val="000000"/>
                <w:sz w:val="20"/>
                <w:szCs w:val="22"/>
              </w:rPr>
              <w:t>3950-3790</w:t>
            </w:r>
          </w:p>
        </w:tc>
      </w:tr>
      <w:tr w:rsidR="005D10B6" w:rsidRPr="00B80839" w14:paraId="4902DE9D" w14:textId="77777777" w:rsidTr="00C35EA7">
        <w:tc>
          <w:tcPr>
            <w:tcW w:w="0" w:type="auto"/>
            <w:noWrap/>
            <w:hideMark/>
          </w:tcPr>
          <w:p w14:paraId="120763FB" w14:textId="77777777" w:rsidR="00051F3C" w:rsidRPr="00C35EA7" w:rsidRDefault="00051F3C" w:rsidP="00051F3C">
            <w:pPr>
              <w:rPr>
                <w:color w:val="000000"/>
                <w:sz w:val="20"/>
                <w:szCs w:val="22"/>
              </w:rPr>
            </w:pPr>
            <w:r w:rsidRPr="00C35EA7">
              <w:rPr>
                <w:color w:val="000000"/>
                <w:sz w:val="20"/>
                <w:szCs w:val="22"/>
              </w:rPr>
              <w:t>Beta-387511</w:t>
            </w:r>
          </w:p>
        </w:tc>
        <w:tc>
          <w:tcPr>
            <w:tcW w:w="778" w:type="dxa"/>
            <w:noWrap/>
            <w:hideMark/>
          </w:tcPr>
          <w:p w14:paraId="40935A51" w14:textId="77777777" w:rsidR="00051F3C" w:rsidRPr="00C35EA7" w:rsidRDefault="00051F3C" w:rsidP="00051F3C">
            <w:pPr>
              <w:rPr>
                <w:color w:val="000000"/>
                <w:sz w:val="20"/>
                <w:szCs w:val="22"/>
              </w:rPr>
            </w:pPr>
            <w:r w:rsidRPr="00C35EA7">
              <w:rPr>
                <w:color w:val="000000"/>
                <w:sz w:val="20"/>
                <w:szCs w:val="22"/>
              </w:rPr>
              <w:t>F.339</w:t>
            </w:r>
          </w:p>
        </w:tc>
        <w:tc>
          <w:tcPr>
            <w:tcW w:w="0" w:type="auto"/>
            <w:noWrap/>
            <w:hideMark/>
          </w:tcPr>
          <w:p w14:paraId="6FFCAFDD" w14:textId="77777777" w:rsidR="00051F3C" w:rsidRPr="00C35EA7" w:rsidRDefault="00051F3C" w:rsidP="00C35EA7">
            <w:pPr>
              <w:jc w:val="right"/>
              <w:rPr>
                <w:color w:val="000000"/>
                <w:sz w:val="20"/>
                <w:szCs w:val="22"/>
              </w:rPr>
            </w:pPr>
            <w:r w:rsidRPr="00C35EA7">
              <w:rPr>
                <w:color w:val="000000"/>
                <w:sz w:val="20"/>
                <w:szCs w:val="22"/>
              </w:rPr>
              <w:t>767</w:t>
            </w:r>
          </w:p>
        </w:tc>
        <w:tc>
          <w:tcPr>
            <w:tcW w:w="0" w:type="auto"/>
            <w:noWrap/>
            <w:hideMark/>
          </w:tcPr>
          <w:p w14:paraId="4BF39457" w14:textId="77777777" w:rsidR="00051F3C" w:rsidRPr="00C35EA7" w:rsidRDefault="00051F3C" w:rsidP="00051F3C">
            <w:pPr>
              <w:rPr>
                <w:color w:val="000000"/>
                <w:sz w:val="20"/>
                <w:szCs w:val="22"/>
              </w:rPr>
            </w:pPr>
            <w:r w:rsidRPr="00C35EA7">
              <w:rPr>
                <w:color w:val="000000"/>
                <w:sz w:val="20"/>
                <w:szCs w:val="22"/>
              </w:rPr>
              <w:t xml:space="preserve">Structure à pierres chauffées </w:t>
            </w:r>
          </w:p>
        </w:tc>
        <w:tc>
          <w:tcPr>
            <w:tcW w:w="0" w:type="auto"/>
            <w:noWrap/>
            <w:hideMark/>
          </w:tcPr>
          <w:p w14:paraId="5A8EAC8A" w14:textId="77777777" w:rsidR="00051F3C" w:rsidRPr="00C35EA7" w:rsidRDefault="00051F3C" w:rsidP="00051F3C">
            <w:pPr>
              <w:rPr>
                <w:color w:val="000000"/>
                <w:sz w:val="20"/>
                <w:szCs w:val="22"/>
              </w:rPr>
            </w:pPr>
            <w:r w:rsidRPr="00C35EA7">
              <w:rPr>
                <w:color w:val="000000"/>
                <w:sz w:val="20"/>
                <w:szCs w:val="22"/>
              </w:rPr>
              <w:t xml:space="preserve">Charbon, pin d’Alep </w:t>
            </w:r>
          </w:p>
        </w:tc>
        <w:tc>
          <w:tcPr>
            <w:tcW w:w="0" w:type="auto"/>
            <w:noWrap/>
            <w:hideMark/>
          </w:tcPr>
          <w:p w14:paraId="2E7E094B" w14:textId="77777777" w:rsidR="00051F3C" w:rsidRPr="00C35EA7" w:rsidRDefault="00051F3C" w:rsidP="00051F3C">
            <w:pPr>
              <w:rPr>
                <w:color w:val="000000"/>
                <w:sz w:val="20"/>
                <w:szCs w:val="22"/>
              </w:rPr>
            </w:pPr>
            <w:r w:rsidRPr="00C35EA7">
              <w:rPr>
                <w:color w:val="000000"/>
                <w:sz w:val="20"/>
                <w:szCs w:val="22"/>
              </w:rPr>
              <w:t xml:space="preserve">5050 ± 30 </w:t>
            </w:r>
          </w:p>
        </w:tc>
        <w:tc>
          <w:tcPr>
            <w:tcW w:w="0" w:type="auto"/>
            <w:noWrap/>
            <w:hideMark/>
          </w:tcPr>
          <w:p w14:paraId="34374FF3" w14:textId="77777777" w:rsidR="00051F3C" w:rsidRPr="00C35EA7" w:rsidRDefault="00051F3C" w:rsidP="00051F3C">
            <w:pPr>
              <w:rPr>
                <w:color w:val="000000"/>
                <w:sz w:val="20"/>
                <w:szCs w:val="22"/>
              </w:rPr>
            </w:pPr>
            <w:r w:rsidRPr="00C35EA7">
              <w:rPr>
                <w:color w:val="000000"/>
                <w:sz w:val="20"/>
                <w:szCs w:val="22"/>
              </w:rPr>
              <w:t>3950-3780</w:t>
            </w:r>
          </w:p>
        </w:tc>
      </w:tr>
      <w:tr w:rsidR="005D10B6" w:rsidRPr="00F03DD1" w14:paraId="501B1DF9" w14:textId="77777777" w:rsidTr="00C35EA7">
        <w:tc>
          <w:tcPr>
            <w:tcW w:w="0" w:type="auto"/>
            <w:noWrap/>
            <w:hideMark/>
          </w:tcPr>
          <w:p w14:paraId="0E2315DD" w14:textId="77777777" w:rsidR="00051F3C" w:rsidRPr="00C35EA7" w:rsidRDefault="00051F3C" w:rsidP="00051F3C">
            <w:pPr>
              <w:rPr>
                <w:color w:val="000000"/>
                <w:sz w:val="20"/>
                <w:szCs w:val="22"/>
              </w:rPr>
            </w:pPr>
            <w:r w:rsidRPr="00C35EA7">
              <w:rPr>
                <w:color w:val="000000"/>
                <w:sz w:val="20"/>
                <w:szCs w:val="22"/>
              </w:rPr>
              <w:t>Beta-387515</w:t>
            </w:r>
          </w:p>
        </w:tc>
        <w:tc>
          <w:tcPr>
            <w:tcW w:w="778" w:type="dxa"/>
            <w:noWrap/>
            <w:hideMark/>
          </w:tcPr>
          <w:p w14:paraId="730A772E" w14:textId="77777777" w:rsidR="00051F3C" w:rsidRPr="00C35EA7" w:rsidRDefault="00051F3C" w:rsidP="00051F3C">
            <w:pPr>
              <w:rPr>
                <w:color w:val="000000"/>
                <w:sz w:val="20"/>
                <w:szCs w:val="22"/>
              </w:rPr>
            </w:pPr>
            <w:r w:rsidRPr="00C35EA7">
              <w:rPr>
                <w:color w:val="000000"/>
                <w:sz w:val="20"/>
                <w:szCs w:val="22"/>
              </w:rPr>
              <w:t>F.536</w:t>
            </w:r>
          </w:p>
        </w:tc>
        <w:tc>
          <w:tcPr>
            <w:tcW w:w="0" w:type="auto"/>
            <w:noWrap/>
            <w:hideMark/>
          </w:tcPr>
          <w:p w14:paraId="738B0CE1" w14:textId="77777777" w:rsidR="00051F3C" w:rsidRPr="00C35EA7" w:rsidRDefault="00051F3C" w:rsidP="00C35EA7">
            <w:pPr>
              <w:jc w:val="right"/>
              <w:rPr>
                <w:color w:val="000000"/>
                <w:sz w:val="20"/>
                <w:szCs w:val="22"/>
              </w:rPr>
            </w:pPr>
            <w:r w:rsidRPr="00C35EA7">
              <w:rPr>
                <w:color w:val="000000"/>
                <w:sz w:val="20"/>
                <w:szCs w:val="22"/>
              </w:rPr>
              <w:t>1467</w:t>
            </w:r>
          </w:p>
        </w:tc>
        <w:tc>
          <w:tcPr>
            <w:tcW w:w="0" w:type="auto"/>
            <w:noWrap/>
            <w:hideMark/>
          </w:tcPr>
          <w:p w14:paraId="387A069B" w14:textId="77777777" w:rsidR="00051F3C" w:rsidRPr="00C35EA7" w:rsidRDefault="00F03DD1" w:rsidP="00F03DD1">
            <w:pPr>
              <w:rPr>
                <w:color w:val="000000"/>
                <w:sz w:val="20"/>
                <w:szCs w:val="22"/>
              </w:rPr>
            </w:pPr>
            <w:r w:rsidRPr="00C35EA7">
              <w:rPr>
                <w:color w:val="000000"/>
                <w:sz w:val="20"/>
                <w:szCs w:val="22"/>
              </w:rPr>
              <w:t>TP</w:t>
            </w:r>
            <w:r w:rsidR="00051F3C" w:rsidRPr="00C35EA7">
              <w:rPr>
                <w:color w:val="000000"/>
                <w:sz w:val="20"/>
                <w:szCs w:val="22"/>
              </w:rPr>
              <w:t xml:space="preserve">, </w:t>
            </w:r>
            <w:r w:rsidRPr="00C35EA7">
              <w:rPr>
                <w:color w:val="000000"/>
                <w:sz w:val="20"/>
                <w:szCs w:val="22"/>
              </w:rPr>
              <w:t>bât.</w:t>
            </w:r>
            <w:r w:rsidR="00051F3C" w:rsidRPr="00C35EA7">
              <w:rPr>
                <w:color w:val="000000"/>
                <w:sz w:val="20"/>
                <w:szCs w:val="22"/>
              </w:rPr>
              <w:t xml:space="preserve"> 4</w:t>
            </w:r>
          </w:p>
        </w:tc>
        <w:tc>
          <w:tcPr>
            <w:tcW w:w="0" w:type="auto"/>
            <w:noWrap/>
            <w:hideMark/>
          </w:tcPr>
          <w:p w14:paraId="3C5C2D51" w14:textId="77777777" w:rsidR="00051F3C" w:rsidRPr="00C35EA7" w:rsidRDefault="00051F3C" w:rsidP="00051F3C">
            <w:pPr>
              <w:rPr>
                <w:color w:val="000000"/>
                <w:sz w:val="20"/>
                <w:szCs w:val="22"/>
              </w:rPr>
            </w:pPr>
            <w:r w:rsidRPr="00C35EA7">
              <w:rPr>
                <w:color w:val="000000"/>
                <w:sz w:val="20"/>
                <w:szCs w:val="22"/>
              </w:rPr>
              <w:t>Charbon, pin</w:t>
            </w:r>
          </w:p>
        </w:tc>
        <w:tc>
          <w:tcPr>
            <w:tcW w:w="0" w:type="auto"/>
            <w:noWrap/>
            <w:hideMark/>
          </w:tcPr>
          <w:p w14:paraId="3743616E" w14:textId="77777777" w:rsidR="00051F3C" w:rsidRPr="00C35EA7" w:rsidRDefault="00051F3C" w:rsidP="00051F3C">
            <w:pPr>
              <w:rPr>
                <w:color w:val="000000"/>
                <w:sz w:val="20"/>
                <w:szCs w:val="22"/>
              </w:rPr>
            </w:pPr>
            <w:r w:rsidRPr="00C35EA7">
              <w:rPr>
                <w:color w:val="000000"/>
                <w:sz w:val="20"/>
                <w:szCs w:val="22"/>
              </w:rPr>
              <w:t xml:space="preserve">5050 ± 30 </w:t>
            </w:r>
          </w:p>
        </w:tc>
        <w:tc>
          <w:tcPr>
            <w:tcW w:w="0" w:type="auto"/>
            <w:noWrap/>
            <w:hideMark/>
          </w:tcPr>
          <w:p w14:paraId="2EFD8D1B" w14:textId="77777777" w:rsidR="00051F3C" w:rsidRPr="00C35EA7" w:rsidRDefault="00051F3C" w:rsidP="00051F3C">
            <w:pPr>
              <w:rPr>
                <w:color w:val="000000"/>
                <w:sz w:val="20"/>
                <w:szCs w:val="22"/>
              </w:rPr>
            </w:pPr>
            <w:r w:rsidRPr="00C35EA7">
              <w:rPr>
                <w:color w:val="000000"/>
                <w:sz w:val="20"/>
                <w:szCs w:val="22"/>
              </w:rPr>
              <w:t>3950-3780</w:t>
            </w:r>
          </w:p>
        </w:tc>
      </w:tr>
      <w:tr w:rsidR="005D10B6" w:rsidRPr="00F03DD1" w14:paraId="7A94B1CA" w14:textId="77777777" w:rsidTr="00C35EA7">
        <w:tc>
          <w:tcPr>
            <w:tcW w:w="0" w:type="auto"/>
            <w:noWrap/>
            <w:hideMark/>
          </w:tcPr>
          <w:p w14:paraId="3B59B924" w14:textId="77777777" w:rsidR="00051F3C" w:rsidRPr="00C35EA7" w:rsidRDefault="00051F3C" w:rsidP="00051F3C">
            <w:pPr>
              <w:rPr>
                <w:color w:val="000000"/>
                <w:sz w:val="20"/>
                <w:szCs w:val="22"/>
              </w:rPr>
            </w:pPr>
            <w:r w:rsidRPr="00C35EA7">
              <w:rPr>
                <w:color w:val="000000"/>
                <w:sz w:val="20"/>
                <w:szCs w:val="22"/>
              </w:rPr>
              <w:t>Beta-387507</w:t>
            </w:r>
          </w:p>
        </w:tc>
        <w:tc>
          <w:tcPr>
            <w:tcW w:w="778" w:type="dxa"/>
            <w:noWrap/>
            <w:hideMark/>
          </w:tcPr>
          <w:p w14:paraId="7C207231" w14:textId="77777777" w:rsidR="00051F3C" w:rsidRPr="00C35EA7" w:rsidRDefault="00051F3C" w:rsidP="00051F3C">
            <w:pPr>
              <w:rPr>
                <w:color w:val="000000"/>
                <w:sz w:val="20"/>
                <w:szCs w:val="22"/>
              </w:rPr>
            </w:pPr>
            <w:r w:rsidRPr="00C35EA7">
              <w:rPr>
                <w:color w:val="000000"/>
                <w:sz w:val="20"/>
                <w:szCs w:val="22"/>
              </w:rPr>
              <w:t>F.070</w:t>
            </w:r>
          </w:p>
        </w:tc>
        <w:tc>
          <w:tcPr>
            <w:tcW w:w="0" w:type="auto"/>
            <w:noWrap/>
            <w:hideMark/>
          </w:tcPr>
          <w:p w14:paraId="03C9B305" w14:textId="77777777" w:rsidR="00051F3C" w:rsidRPr="00C35EA7" w:rsidRDefault="00051F3C" w:rsidP="00C35EA7">
            <w:pPr>
              <w:jc w:val="right"/>
              <w:rPr>
                <w:color w:val="000000"/>
                <w:sz w:val="20"/>
                <w:szCs w:val="22"/>
              </w:rPr>
            </w:pPr>
            <w:r w:rsidRPr="00C35EA7">
              <w:rPr>
                <w:color w:val="000000"/>
                <w:sz w:val="20"/>
                <w:szCs w:val="22"/>
              </w:rPr>
              <w:t>1423</w:t>
            </w:r>
          </w:p>
        </w:tc>
        <w:tc>
          <w:tcPr>
            <w:tcW w:w="0" w:type="auto"/>
            <w:noWrap/>
            <w:hideMark/>
          </w:tcPr>
          <w:p w14:paraId="6BE58BF9" w14:textId="77777777" w:rsidR="00051F3C" w:rsidRPr="00C35EA7" w:rsidRDefault="00051F3C" w:rsidP="00F03DD1">
            <w:pPr>
              <w:rPr>
                <w:color w:val="000000"/>
                <w:sz w:val="20"/>
                <w:szCs w:val="22"/>
              </w:rPr>
            </w:pPr>
            <w:r w:rsidRPr="00C35EA7">
              <w:rPr>
                <w:color w:val="000000"/>
                <w:sz w:val="20"/>
                <w:szCs w:val="22"/>
              </w:rPr>
              <w:t xml:space="preserve">Fosse d’implantation, </w:t>
            </w:r>
            <w:r w:rsidR="00F03DD1" w:rsidRPr="00C35EA7">
              <w:rPr>
                <w:color w:val="000000"/>
                <w:sz w:val="20"/>
                <w:szCs w:val="22"/>
              </w:rPr>
              <w:t>ens.</w:t>
            </w:r>
            <w:r w:rsidRPr="00C35EA7">
              <w:rPr>
                <w:color w:val="000000"/>
                <w:sz w:val="20"/>
                <w:szCs w:val="22"/>
              </w:rPr>
              <w:t xml:space="preserve"> 9 </w:t>
            </w:r>
          </w:p>
        </w:tc>
        <w:tc>
          <w:tcPr>
            <w:tcW w:w="0" w:type="auto"/>
            <w:noWrap/>
            <w:hideMark/>
          </w:tcPr>
          <w:p w14:paraId="6037C265" w14:textId="77777777" w:rsidR="00051F3C" w:rsidRPr="00C35EA7" w:rsidRDefault="00051F3C" w:rsidP="00051F3C">
            <w:pPr>
              <w:rPr>
                <w:color w:val="000000"/>
                <w:sz w:val="20"/>
                <w:szCs w:val="22"/>
              </w:rPr>
            </w:pPr>
            <w:r w:rsidRPr="00C35EA7">
              <w:rPr>
                <w:color w:val="000000"/>
                <w:sz w:val="20"/>
                <w:szCs w:val="22"/>
              </w:rPr>
              <w:t>Charbon, peuplier ou saule</w:t>
            </w:r>
          </w:p>
        </w:tc>
        <w:tc>
          <w:tcPr>
            <w:tcW w:w="0" w:type="auto"/>
            <w:noWrap/>
            <w:hideMark/>
          </w:tcPr>
          <w:p w14:paraId="56298F1B" w14:textId="77777777" w:rsidR="00051F3C" w:rsidRPr="00C35EA7" w:rsidRDefault="00051F3C" w:rsidP="00051F3C">
            <w:pPr>
              <w:rPr>
                <w:color w:val="000000"/>
                <w:sz w:val="20"/>
                <w:szCs w:val="22"/>
              </w:rPr>
            </w:pPr>
            <w:r w:rsidRPr="00C35EA7">
              <w:rPr>
                <w:color w:val="000000"/>
                <w:sz w:val="20"/>
                <w:szCs w:val="22"/>
              </w:rPr>
              <w:t xml:space="preserve">5010 ± 30  </w:t>
            </w:r>
          </w:p>
        </w:tc>
        <w:tc>
          <w:tcPr>
            <w:tcW w:w="0" w:type="auto"/>
            <w:noWrap/>
            <w:hideMark/>
          </w:tcPr>
          <w:p w14:paraId="1363E6AA" w14:textId="77777777" w:rsidR="00051F3C" w:rsidRPr="00C35EA7" w:rsidRDefault="00051F3C" w:rsidP="00051F3C">
            <w:pPr>
              <w:rPr>
                <w:color w:val="000000"/>
                <w:sz w:val="20"/>
                <w:szCs w:val="22"/>
              </w:rPr>
            </w:pPr>
            <w:r w:rsidRPr="00C35EA7">
              <w:rPr>
                <w:color w:val="000000"/>
                <w:sz w:val="20"/>
                <w:szCs w:val="22"/>
              </w:rPr>
              <w:t>3940-3700</w:t>
            </w:r>
          </w:p>
        </w:tc>
      </w:tr>
    </w:tbl>
    <w:p w14:paraId="35758EC4" w14:textId="77777777" w:rsidR="00051F3C" w:rsidRPr="0032190F" w:rsidRDefault="00B80839" w:rsidP="00051F3C">
      <w:pPr>
        <w:rPr>
          <w:lang w:val="fr-FR"/>
        </w:rPr>
      </w:pPr>
      <w:r w:rsidRPr="0032190F">
        <w:rPr>
          <w:lang w:val="fr-FR"/>
        </w:rPr>
        <w:t>(</w:t>
      </w:r>
      <w:r w:rsidR="00F03DD1" w:rsidRPr="0032190F">
        <w:rPr>
          <w:lang w:val="fr-FR"/>
        </w:rPr>
        <w:t xml:space="preserve">ens.: ensemble, bât.: bâtiment, </w:t>
      </w:r>
      <w:r w:rsidRPr="0032190F">
        <w:rPr>
          <w:lang w:val="fr-FR"/>
        </w:rPr>
        <w:t>BIB 2316 tab. 1)</w:t>
      </w:r>
    </w:p>
    <w:p w14:paraId="79F2BCC2" w14:textId="77777777" w:rsidR="008419F2" w:rsidRPr="0032190F" w:rsidRDefault="008419F2" w:rsidP="00242C0F">
      <w:pPr>
        <w:jc w:val="both"/>
        <w:rPr>
          <w:lang w:val="fr-FR"/>
        </w:rPr>
      </w:pPr>
    </w:p>
    <w:p w14:paraId="70404A39" w14:textId="77777777" w:rsidR="008419F2" w:rsidRPr="0032190F" w:rsidRDefault="008419F2" w:rsidP="008419F2">
      <w:pPr>
        <w:pStyle w:val="Heading2"/>
      </w:pPr>
      <w:r w:rsidRPr="0032190F">
        <w:t>Mobilier</w:t>
      </w:r>
    </w:p>
    <w:p w14:paraId="6D6C4E56" w14:textId="77777777" w:rsidR="008419F2" w:rsidRPr="0032190F" w:rsidRDefault="008419F2" w:rsidP="008419F2">
      <w:pPr>
        <w:jc w:val="both"/>
        <w:rPr>
          <w:lang w:val="fr-FR"/>
        </w:rPr>
      </w:pPr>
      <w:r w:rsidRPr="0032190F">
        <w:rPr>
          <w:lang w:val="fr-FR"/>
        </w:rPr>
        <w:t>Qu’il soit issu des puits, des structures à pierres chauffées ou des trous de poteau, le mobilier archéologique est abondant et homogène d’un point de vue chronoculturel.</w:t>
      </w:r>
      <w:r w:rsidR="00F5795D" w:rsidRPr="0032190F">
        <w:rPr>
          <w:lang w:val="fr-FR"/>
        </w:rPr>
        <w:t xml:space="preserve"> </w:t>
      </w:r>
      <w:r w:rsidRPr="0032190F">
        <w:rPr>
          <w:lang w:val="fr-FR"/>
        </w:rPr>
        <w:t>La céramique, bien conservée, totalise près de 70 kg de</w:t>
      </w:r>
      <w:r w:rsidR="00F5795D" w:rsidRPr="0032190F">
        <w:rPr>
          <w:lang w:val="fr-FR"/>
        </w:rPr>
        <w:t xml:space="preserve"> </w:t>
      </w:r>
      <w:r w:rsidRPr="0032190F">
        <w:rPr>
          <w:lang w:val="fr-FR"/>
        </w:rPr>
        <w:t>restes. Elle présente typologiquement et technologiquement</w:t>
      </w:r>
      <w:r w:rsidR="00F5795D" w:rsidRPr="0032190F">
        <w:rPr>
          <w:lang w:val="fr-FR"/>
        </w:rPr>
        <w:t xml:space="preserve"> </w:t>
      </w:r>
      <w:r w:rsidRPr="0032190F">
        <w:rPr>
          <w:lang w:val="fr-FR"/>
        </w:rPr>
        <w:t>les traits caractéristiques d’un Chasséen récent qui</w:t>
      </w:r>
      <w:r w:rsidR="00F5795D" w:rsidRPr="0032190F">
        <w:rPr>
          <w:lang w:val="fr-FR"/>
        </w:rPr>
        <w:t xml:space="preserve"> </w:t>
      </w:r>
      <w:r w:rsidRPr="0032190F">
        <w:rPr>
          <w:lang w:val="fr-FR"/>
        </w:rPr>
        <w:t>se situerait à la charnière entre le Ve et le IVe millénaire.</w:t>
      </w:r>
      <w:r w:rsidR="00F5795D" w:rsidRPr="0032190F">
        <w:rPr>
          <w:lang w:val="fr-FR"/>
        </w:rPr>
        <w:t xml:space="preserve"> </w:t>
      </w:r>
      <w:r w:rsidRPr="0032190F">
        <w:rPr>
          <w:lang w:val="fr-FR"/>
        </w:rPr>
        <w:t>Pour la Provence, il semble devoir se rattacher aux étapes</w:t>
      </w:r>
      <w:r w:rsidR="00F5795D" w:rsidRPr="0032190F">
        <w:rPr>
          <w:lang w:val="fr-FR"/>
        </w:rPr>
        <w:t xml:space="preserve"> </w:t>
      </w:r>
      <w:r w:rsidRPr="0032190F">
        <w:rPr>
          <w:lang w:val="fr-FR"/>
        </w:rPr>
        <w:t>C1 et C2 définies par C. Lepère (2012) et un phasage plus</w:t>
      </w:r>
      <w:r w:rsidR="00F5795D" w:rsidRPr="0032190F">
        <w:rPr>
          <w:lang w:val="fr-FR"/>
        </w:rPr>
        <w:t xml:space="preserve"> </w:t>
      </w:r>
      <w:r w:rsidRPr="0032190F">
        <w:rPr>
          <w:lang w:val="fr-FR"/>
        </w:rPr>
        <w:t>fin est envisageable, comme c’est le cas sur l’occupation</w:t>
      </w:r>
      <w:r w:rsidR="00F5795D" w:rsidRPr="0032190F">
        <w:rPr>
          <w:lang w:val="fr-FR"/>
        </w:rPr>
        <w:t xml:space="preserve"> </w:t>
      </w:r>
      <w:r w:rsidRPr="0032190F">
        <w:rPr>
          <w:lang w:val="fr-FR"/>
        </w:rPr>
        <w:t>voisine de l’Héritière (Thirault, 2011).</w:t>
      </w:r>
      <w:r w:rsidR="00F5795D" w:rsidRPr="0032190F">
        <w:rPr>
          <w:lang w:val="fr-FR"/>
        </w:rPr>
        <w:t xml:space="preserve"> </w:t>
      </w:r>
    </w:p>
    <w:p w14:paraId="6F062D27" w14:textId="77777777" w:rsidR="00E500B1" w:rsidRPr="0032190F" w:rsidRDefault="00E500B1" w:rsidP="008419F2">
      <w:pPr>
        <w:jc w:val="both"/>
        <w:rPr>
          <w:lang w:val="fr-FR"/>
        </w:rPr>
      </w:pPr>
    </w:p>
    <w:p w14:paraId="5AFF315E" w14:textId="77777777" w:rsidR="00E500B1" w:rsidRPr="0032190F" w:rsidRDefault="00E500B1" w:rsidP="00E500B1">
      <w:pPr>
        <w:pStyle w:val="Heading3"/>
      </w:pPr>
      <w:r w:rsidRPr="0032190F">
        <w:t>Céramique</w:t>
      </w:r>
    </w:p>
    <w:p w14:paraId="0B15DB43" w14:textId="2A49F2CD" w:rsidR="00315144" w:rsidRPr="0032190F" w:rsidRDefault="00E500B1" w:rsidP="00315144">
      <w:pPr>
        <w:jc w:val="both"/>
        <w:rPr>
          <w:lang w:val="fr-FR"/>
        </w:rPr>
      </w:pPr>
      <w:r w:rsidRPr="0032190F">
        <w:rPr>
          <w:lang w:val="fr-FR"/>
        </w:rPr>
        <w:t xml:space="preserve">Décor en </w:t>
      </w:r>
      <w:hyperlink r:id="rId1709" w:anchor="Cul_Art_TAC_T_g_palmier" w:history="1">
        <w:r w:rsidRPr="0032190F">
          <w:rPr>
            <w:rStyle w:val="Hyperlink"/>
            <w:lang w:val="fr-FR"/>
          </w:rPr>
          <w:t>palmier</w:t>
        </w:r>
      </w:hyperlink>
      <w:r w:rsidR="00315144" w:rsidRPr="0032190F">
        <w:rPr>
          <w:lang w:val="fr-FR"/>
        </w:rPr>
        <w:t xml:space="preserve"> (SS BIB) les couvercles ornés de sillons qui sont encore parfois emplis d’un colorant rouge (fig. 22, nos 19-20). Ces types de couvercles décorés sont encore relativement rares dans le sud de la France et rappellent les traits caractéristiques de la série de la Lagozza di Besnate (Borrello et Van Willigen, 2012).</w:t>
      </w:r>
      <w:r w:rsidRPr="0032190F">
        <w:rPr>
          <w:lang w:val="fr-FR"/>
        </w:rPr>
        <w:t xml:space="preserve"> (BIB 2316)</w:t>
      </w:r>
    </w:p>
    <w:p w14:paraId="60895355" w14:textId="0FC9E122" w:rsidR="00E500B1" w:rsidRPr="0032190F" w:rsidRDefault="00C77172" w:rsidP="00315144">
      <w:pPr>
        <w:jc w:val="both"/>
        <w:rPr>
          <w:lang w:val="fr-FR"/>
        </w:rPr>
      </w:pPr>
      <w:r w:rsidRPr="0032190F">
        <w:rPr>
          <w:lang w:val="fr-FR"/>
        </w:rPr>
        <w:t>Il faut par ailleurs noter dans l’ensemble 9 la présence d’un épaulement doté de chevrons gravés et présentant des traces de peinture (fig. 17, no 7) (BIB 2316)</w:t>
      </w:r>
      <w:r w:rsidR="00051F3C" w:rsidRPr="0032190F">
        <w:rPr>
          <w:lang w:val="fr-FR"/>
        </w:rPr>
        <w:t xml:space="preserve"> d</w:t>
      </w:r>
      <w:r w:rsidR="00693A86" w:rsidRPr="0032190F">
        <w:rPr>
          <w:lang w:val="fr-FR"/>
        </w:rPr>
        <w:t xml:space="preserve">écor de </w:t>
      </w:r>
      <w:hyperlink r:id="rId1710" w:anchor="Cul_Art_TAC_T_g_palmier" w:history="1">
        <w:r w:rsidR="00A13555" w:rsidRPr="0032190F">
          <w:rPr>
            <w:rStyle w:val="Hyperlink"/>
            <w:lang w:val="fr-FR"/>
          </w:rPr>
          <w:t>palmier</w:t>
        </w:r>
      </w:hyperlink>
      <w:r w:rsidR="00693A86" w:rsidRPr="0032190F">
        <w:rPr>
          <w:lang w:val="fr-FR"/>
        </w:rPr>
        <w:t>, chevrons, opposés par les sommets (SS BIB)</w:t>
      </w:r>
      <w:r w:rsidR="00F3028B" w:rsidRPr="0032190F">
        <w:rPr>
          <w:lang w:val="fr-FR"/>
        </w:rPr>
        <w:t xml:space="preserve"> </w:t>
      </w:r>
      <w:r w:rsidR="00F3028B" w:rsidRPr="0032190F">
        <w:rPr>
          <w:i/>
          <w:lang w:val="fr-FR"/>
        </w:rPr>
        <w:t>Décor de soleil (article de Clément Moreau dans le BSPF en 2017)</w:t>
      </w:r>
      <w:r w:rsidR="00F3028B" w:rsidRPr="0032190F">
        <w:rPr>
          <w:i/>
          <w:szCs w:val="20"/>
          <w:lang w:val="fr-FR" w:eastAsia="en-GB"/>
        </w:rPr>
        <w:t xml:space="preserve"> (K. Gernigon com. pers.)</w:t>
      </w:r>
    </w:p>
    <w:p w14:paraId="0F4ED459" w14:textId="77777777" w:rsidR="00F5795D" w:rsidRPr="0032190F" w:rsidRDefault="00F5795D" w:rsidP="008419F2">
      <w:pPr>
        <w:jc w:val="both"/>
        <w:rPr>
          <w:lang w:val="fr-FR"/>
        </w:rPr>
      </w:pPr>
    </w:p>
    <w:p w14:paraId="5E352675" w14:textId="77777777" w:rsidR="00F5795D" w:rsidRPr="0032190F" w:rsidRDefault="00F5795D" w:rsidP="00F5795D">
      <w:pPr>
        <w:pStyle w:val="Heading3"/>
      </w:pPr>
      <w:r w:rsidRPr="0032190F">
        <w:t>Lithique</w:t>
      </w:r>
    </w:p>
    <w:p w14:paraId="38114553" w14:textId="44F67CBC" w:rsidR="00F5795D" w:rsidRPr="0032190F" w:rsidRDefault="008419F2" w:rsidP="00242C0F">
      <w:pPr>
        <w:jc w:val="both"/>
        <w:rPr>
          <w:szCs w:val="20"/>
          <w:lang w:val="fr-FR" w:eastAsia="en-GB"/>
        </w:rPr>
      </w:pPr>
      <w:r w:rsidRPr="0032190F">
        <w:rPr>
          <w:szCs w:val="20"/>
          <w:lang w:val="fr-FR" w:eastAsia="en-GB"/>
        </w:rPr>
        <w:t>Le mobilier lithique compte plus de 1 200 pièces. Il</w:t>
      </w:r>
      <w:r w:rsidR="00F5795D" w:rsidRPr="0032190F">
        <w:rPr>
          <w:szCs w:val="20"/>
          <w:lang w:val="fr-FR" w:eastAsia="en-GB"/>
        </w:rPr>
        <w:t xml:space="preserve"> </w:t>
      </w:r>
      <w:r w:rsidRPr="0032190F">
        <w:rPr>
          <w:szCs w:val="20"/>
          <w:lang w:val="fr-FR" w:eastAsia="en-GB"/>
        </w:rPr>
        <w:t>renvoie au style C2 (Georjon et Léa, 2013), avec une</w:t>
      </w:r>
      <w:r w:rsidR="00F5795D" w:rsidRPr="0032190F">
        <w:rPr>
          <w:szCs w:val="20"/>
          <w:lang w:val="fr-FR" w:eastAsia="en-GB"/>
        </w:rPr>
        <w:t xml:space="preserve"> </w:t>
      </w:r>
      <w:r w:rsidRPr="0032190F">
        <w:rPr>
          <w:szCs w:val="20"/>
          <w:lang w:val="fr-FR" w:eastAsia="en-GB"/>
        </w:rPr>
        <w:t>majorité de lamelles issues de nucléus quadrangulairesplats</w:t>
      </w:r>
      <w:r w:rsidR="00F5795D" w:rsidRPr="0032190F">
        <w:rPr>
          <w:szCs w:val="20"/>
          <w:lang w:val="fr-FR" w:eastAsia="en-GB"/>
        </w:rPr>
        <w:t xml:space="preserve"> </w:t>
      </w:r>
      <w:r w:rsidRPr="0032190F">
        <w:rPr>
          <w:szCs w:val="20"/>
          <w:lang w:val="fr-FR" w:eastAsia="en-GB"/>
        </w:rPr>
        <w:t>ou mixtes en silex bédouliens chauffés et un outil lage caractéristique (burins, chanfreins). En parallèle, un</w:t>
      </w:r>
      <w:r w:rsidR="00F5795D" w:rsidRPr="0032190F">
        <w:rPr>
          <w:szCs w:val="20"/>
          <w:lang w:val="fr-FR" w:eastAsia="en-GB"/>
        </w:rPr>
        <w:t xml:space="preserve"> </w:t>
      </w:r>
      <w:r w:rsidRPr="0032190F">
        <w:rPr>
          <w:szCs w:val="20"/>
          <w:lang w:val="fr-FR" w:eastAsia="en-GB"/>
        </w:rPr>
        <w:t xml:space="preserve">corpus non négligeable en </w:t>
      </w:r>
      <w:hyperlink r:id="rId1711" w:anchor="Sit_Obsidienne" w:history="1">
        <w:r w:rsidR="009F2A99" w:rsidRPr="009F2A99">
          <w:rPr>
            <w:rStyle w:val="Hyperlink"/>
            <w:szCs w:val="20"/>
            <w:lang w:val="fr-FR" w:eastAsia="en-GB"/>
          </w:rPr>
          <w:t>obsidienne</w:t>
        </w:r>
      </w:hyperlink>
      <w:r w:rsidR="009F2A99" w:rsidRPr="009F2A99">
        <w:rPr>
          <w:szCs w:val="20"/>
          <w:lang w:val="fr-FR" w:eastAsia="en-GB"/>
        </w:rPr>
        <w:t xml:space="preserve"> </w:t>
      </w:r>
      <w:r w:rsidRPr="0032190F">
        <w:rPr>
          <w:szCs w:val="20"/>
          <w:lang w:val="fr-FR" w:eastAsia="en-GB"/>
        </w:rPr>
        <w:t>(une centaine de</w:t>
      </w:r>
      <w:r w:rsidR="00F5795D" w:rsidRPr="0032190F">
        <w:rPr>
          <w:szCs w:val="20"/>
          <w:lang w:val="fr-FR" w:eastAsia="en-GB"/>
        </w:rPr>
        <w:t xml:space="preserve"> </w:t>
      </w:r>
      <w:r w:rsidRPr="0032190F">
        <w:rPr>
          <w:szCs w:val="20"/>
          <w:lang w:val="fr-FR" w:eastAsia="en-GB"/>
        </w:rPr>
        <w:t>pièces) a été retrouvé dans certaines fosses et puits du</w:t>
      </w:r>
      <w:r w:rsidR="00F5795D" w:rsidRPr="0032190F">
        <w:rPr>
          <w:szCs w:val="20"/>
          <w:lang w:val="fr-FR" w:eastAsia="en-GB"/>
        </w:rPr>
        <w:t xml:space="preserve"> </w:t>
      </w:r>
      <w:r w:rsidRPr="0032190F">
        <w:rPr>
          <w:szCs w:val="20"/>
          <w:lang w:val="fr-FR" w:eastAsia="en-GB"/>
        </w:rPr>
        <w:t>site. Son étude permettra d’affiner les modalités de diffusion</w:t>
      </w:r>
      <w:r w:rsidR="00F5795D" w:rsidRPr="0032190F">
        <w:rPr>
          <w:szCs w:val="20"/>
          <w:lang w:val="fr-FR" w:eastAsia="en-GB"/>
        </w:rPr>
        <w:t xml:space="preserve"> </w:t>
      </w:r>
      <w:r w:rsidRPr="0032190F">
        <w:rPr>
          <w:szCs w:val="20"/>
          <w:lang w:val="fr-FR" w:eastAsia="en-GB"/>
        </w:rPr>
        <w:t>de l’obsidienne en contexte Chasséen récent (Léa,</w:t>
      </w:r>
      <w:r w:rsidR="00F5795D" w:rsidRPr="0032190F">
        <w:rPr>
          <w:szCs w:val="20"/>
          <w:lang w:val="fr-FR" w:eastAsia="en-GB"/>
        </w:rPr>
        <w:t xml:space="preserve"> </w:t>
      </w:r>
      <w:r w:rsidRPr="0032190F">
        <w:rPr>
          <w:szCs w:val="20"/>
          <w:lang w:val="fr-FR" w:eastAsia="en-GB"/>
        </w:rPr>
        <w:t>2012). La fouille a aussi permis la mise au jour d’un corpus</w:t>
      </w:r>
      <w:r w:rsidR="00F5795D" w:rsidRPr="0032190F">
        <w:rPr>
          <w:szCs w:val="20"/>
          <w:lang w:val="fr-FR" w:eastAsia="en-GB"/>
        </w:rPr>
        <w:t xml:space="preserve"> </w:t>
      </w:r>
      <w:r w:rsidRPr="0032190F">
        <w:rPr>
          <w:szCs w:val="20"/>
          <w:lang w:val="fr-FR" w:eastAsia="en-GB"/>
        </w:rPr>
        <w:t>d’une cinquantaine meules auxquelles sont associées</w:t>
      </w:r>
      <w:r w:rsidR="00F5795D" w:rsidRPr="0032190F">
        <w:rPr>
          <w:szCs w:val="20"/>
          <w:lang w:val="fr-FR" w:eastAsia="en-GB"/>
        </w:rPr>
        <w:t xml:space="preserve"> </w:t>
      </w:r>
      <w:r w:rsidRPr="0032190F">
        <w:rPr>
          <w:szCs w:val="20"/>
          <w:lang w:val="fr-FR" w:eastAsia="en-GB"/>
        </w:rPr>
        <w:t>une soixantaine de molettes, bouchardes et broyons, ainsi</w:t>
      </w:r>
      <w:r w:rsidR="00F5795D" w:rsidRPr="0032190F">
        <w:rPr>
          <w:szCs w:val="20"/>
          <w:lang w:val="fr-FR" w:eastAsia="en-GB"/>
        </w:rPr>
        <w:t xml:space="preserve"> </w:t>
      </w:r>
      <w:r w:rsidRPr="0032190F">
        <w:rPr>
          <w:szCs w:val="20"/>
          <w:lang w:val="fr-FR" w:eastAsia="en-GB"/>
        </w:rPr>
        <w:t>que près de 200 galets plats dont la fonction reste à dé</w:t>
      </w:r>
      <w:r w:rsidR="00F5795D" w:rsidRPr="0032190F">
        <w:rPr>
          <w:szCs w:val="20"/>
          <w:lang w:val="fr-FR" w:eastAsia="en-GB"/>
        </w:rPr>
        <w:t>terminer (BIB 2315 p. 342)</w:t>
      </w:r>
      <w:r w:rsidR="00F3028B" w:rsidRPr="0032190F">
        <w:rPr>
          <w:szCs w:val="20"/>
          <w:lang w:val="fr-FR" w:eastAsia="en-GB"/>
        </w:rPr>
        <w:t xml:space="preserve"> </w:t>
      </w:r>
    </w:p>
    <w:p w14:paraId="099D4D6F" w14:textId="77777777" w:rsidR="00F5795D" w:rsidRPr="0032190F" w:rsidRDefault="00F5795D" w:rsidP="00242C0F">
      <w:pPr>
        <w:jc w:val="both"/>
        <w:rPr>
          <w:rFonts w:ascii="TimesNewRomanPSMT" w:hAnsi="TimesNewRomanPSMT" w:cs="TimesNewRomanPSMT"/>
          <w:sz w:val="20"/>
          <w:szCs w:val="20"/>
          <w:lang w:val="fr-FR" w:eastAsia="en-GB"/>
        </w:rPr>
      </w:pPr>
    </w:p>
    <w:p w14:paraId="72B04B5A" w14:textId="77777777" w:rsidR="00F5795D" w:rsidRPr="0032190F" w:rsidRDefault="00F5795D" w:rsidP="00F5795D">
      <w:pPr>
        <w:pStyle w:val="Heading3"/>
        <w:rPr>
          <w:lang w:eastAsia="en-GB"/>
        </w:rPr>
      </w:pPr>
      <w:r w:rsidRPr="0032190F">
        <w:rPr>
          <w:lang w:eastAsia="en-GB"/>
        </w:rPr>
        <w:t>Faunes</w:t>
      </w:r>
    </w:p>
    <w:p w14:paraId="7047A617" w14:textId="77777777" w:rsidR="00F5795D" w:rsidRPr="0032190F" w:rsidRDefault="008419F2" w:rsidP="00242C0F">
      <w:pPr>
        <w:jc w:val="both"/>
        <w:rPr>
          <w:szCs w:val="20"/>
          <w:lang w:val="fr-FR" w:eastAsia="en-GB"/>
        </w:rPr>
      </w:pPr>
      <w:r w:rsidRPr="0032190F">
        <w:rPr>
          <w:szCs w:val="20"/>
          <w:lang w:val="fr-FR" w:eastAsia="en-GB"/>
        </w:rPr>
        <w:t>Le corpus faunique, quant à lui, est relativement</w:t>
      </w:r>
      <w:r w:rsidR="00F5795D" w:rsidRPr="0032190F">
        <w:rPr>
          <w:szCs w:val="20"/>
          <w:lang w:val="fr-FR" w:eastAsia="en-GB"/>
        </w:rPr>
        <w:t xml:space="preserve"> </w:t>
      </w:r>
      <w:r w:rsidRPr="0032190F">
        <w:rPr>
          <w:szCs w:val="20"/>
          <w:lang w:val="fr-FR" w:eastAsia="en-GB"/>
        </w:rPr>
        <w:t>peu abondant et il est principalement cantonné au matériel</w:t>
      </w:r>
      <w:r w:rsidR="00F5795D" w:rsidRPr="0032190F">
        <w:rPr>
          <w:szCs w:val="20"/>
          <w:lang w:val="fr-FR" w:eastAsia="en-GB"/>
        </w:rPr>
        <w:t xml:space="preserve"> </w:t>
      </w:r>
      <w:r w:rsidRPr="0032190F">
        <w:rPr>
          <w:szCs w:val="20"/>
          <w:lang w:val="fr-FR" w:eastAsia="en-GB"/>
        </w:rPr>
        <w:t>provenant des puits pr</w:t>
      </w:r>
      <w:r w:rsidR="00F5795D" w:rsidRPr="0032190F">
        <w:rPr>
          <w:szCs w:val="20"/>
          <w:lang w:val="fr-FR" w:eastAsia="en-GB"/>
        </w:rPr>
        <w:t>ofonds (BIB 2315 p. 343)</w:t>
      </w:r>
    </w:p>
    <w:p w14:paraId="07BBBDDD" w14:textId="77777777" w:rsidR="00685B43" w:rsidRPr="0032190F" w:rsidRDefault="00685B43" w:rsidP="00242C0F">
      <w:pPr>
        <w:jc w:val="both"/>
        <w:rPr>
          <w:szCs w:val="20"/>
          <w:lang w:val="fr-FR" w:eastAsia="en-GB"/>
        </w:rPr>
      </w:pPr>
    </w:p>
    <w:p w14:paraId="486F845A" w14:textId="77777777" w:rsidR="00F5795D" w:rsidRPr="0032190F" w:rsidRDefault="00BA150E" w:rsidP="00F5795D">
      <w:pPr>
        <w:pStyle w:val="Heading3"/>
        <w:rPr>
          <w:lang w:eastAsia="en-GB"/>
        </w:rPr>
      </w:pPr>
      <w:r>
        <w:rPr>
          <w:lang w:eastAsia="en-GB"/>
        </w:rPr>
        <w:t>c</w:t>
      </w:r>
      <w:r w:rsidR="00F5795D" w:rsidRPr="0032190F">
        <w:rPr>
          <w:lang w:eastAsia="en-GB"/>
        </w:rPr>
        <w:t>uivre</w:t>
      </w:r>
    </w:p>
    <w:p w14:paraId="79354BF4" w14:textId="60A85488" w:rsidR="00C1239F" w:rsidRPr="0032190F" w:rsidRDefault="008419F2" w:rsidP="00242C0F">
      <w:pPr>
        <w:jc w:val="both"/>
        <w:rPr>
          <w:lang w:val="fr-FR"/>
        </w:rPr>
      </w:pPr>
      <w:r w:rsidRPr="0032190F">
        <w:rPr>
          <w:szCs w:val="20"/>
          <w:lang w:val="fr-FR" w:eastAsia="en-GB"/>
        </w:rPr>
        <w:t>Enfin, il faut signaler la</w:t>
      </w:r>
      <w:r w:rsidR="00F5795D" w:rsidRPr="0032190F">
        <w:rPr>
          <w:szCs w:val="20"/>
          <w:lang w:val="fr-FR" w:eastAsia="en-GB"/>
        </w:rPr>
        <w:t xml:space="preserve"> </w:t>
      </w:r>
      <w:r w:rsidRPr="0032190F">
        <w:rPr>
          <w:szCs w:val="20"/>
          <w:lang w:val="fr-FR" w:eastAsia="en-GB"/>
        </w:rPr>
        <w:t>découverte, dans un puits chasséen récent, d’une alène en</w:t>
      </w:r>
      <w:r w:rsidR="00F5795D" w:rsidRPr="0032190F">
        <w:rPr>
          <w:szCs w:val="20"/>
          <w:lang w:val="fr-FR" w:eastAsia="en-GB"/>
        </w:rPr>
        <w:t xml:space="preserve"> </w:t>
      </w:r>
      <w:hyperlink r:id="rId1712" w:anchor="Sit_Cuivre" w:history="1">
        <w:r w:rsidR="00BA150E" w:rsidRPr="00BA150E">
          <w:rPr>
            <w:rStyle w:val="Hyperlink"/>
            <w:lang w:val="fr-FR"/>
          </w:rPr>
          <w:t>cuivre</w:t>
        </w:r>
      </w:hyperlink>
      <w:r w:rsidR="00BA150E">
        <w:rPr>
          <w:lang w:val="fr-FR"/>
        </w:rPr>
        <w:t xml:space="preserve"> </w:t>
      </w:r>
      <w:r w:rsidRPr="0032190F">
        <w:rPr>
          <w:szCs w:val="20"/>
          <w:lang w:val="fr-FR" w:eastAsia="en-GB"/>
        </w:rPr>
        <w:t>complète à section quadrangulaire avec une extrémité</w:t>
      </w:r>
      <w:r w:rsidR="00F5795D" w:rsidRPr="0032190F">
        <w:rPr>
          <w:szCs w:val="20"/>
          <w:lang w:val="fr-FR" w:eastAsia="en-GB"/>
        </w:rPr>
        <w:t xml:space="preserve"> </w:t>
      </w:r>
      <w:r w:rsidRPr="0032190F">
        <w:rPr>
          <w:szCs w:val="20"/>
          <w:lang w:val="fr-FR" w:eastAsia="en-GB"/>
        </w:rPr>
        <w:t xml:space="preserve">recourbée. Pour le Sud-Est de la France, cet </w:t>
      </w:r>
      <w:r w:rsidRPr="0032190F">
        <w:rPr>
          <w:szCs w:val="20"/>
          <w:lang w:val="fr-FR" w:eastAsia="en-GB"/>
        </w:rPr>
        <w:lastRenderedPageBreak/>
        <w:t>exemplaire</w:t>
      </w:r>
      <w:r w:rsidR="00F5795D" w:rsidRPr="0032190F">
        <w:rPr>
          <w:szCs w:val="20"/>
          <w:lang w:val="fr-FR" w:eastAsia="en-GB"/>
        </w:rPr>
        <w:t xml:space="preserve"> </w:t>
      </w:r>
      <w:r w:rsidRPr="0032190F">
        <w:rPr>
          <w:szCs w:val="20"/>
          <w:lang w:val="fr-FR" w:eastAsia="en-GB"/>
        </w:rPr>
        <w:t>vient s’ajouter aux deux retrouvés récemment vers</w:t>
      </w:r>
      <w:r w:rsidR="00F5795D" w:rsidRPr="0032190F">
        <w:rPr>
          <w:szCs w:val="20"/>
          <w:lang w:val="fr-FR" w:eastAsia="en-GB"/>
        </w:rPr>
        <w:t xml:space="preserve"> </w:t>
      </w:r>
      <w:hyperlink r:id="rId1713" w:anchor="Sit_Montelimar" w:history="1">
        <w:r w:rsidRPr="0032190F">
          <w:rPr>
            <w:rStyle w:val="Hyperlink"/>
            <w:szCs w:val="20"/>
            <w:lang w:val="fr-FR" w:eastAsia="en-GB"/>
          </w:rPr>
          <w:t>Montélimar</w:t>
        </w:r>
      </w:hyperlink>
      <w:r w:rsidRPr="0032190F">
        <w:rPr>
          <w:szCs w:val="20"/>
          <w:lang w:val="fr-FR" w:eastAsia="en-GB"/>
        </w:rPr>
        <w:t xml:space="preserve"> (Thiercelin-Ferber, 2013), bien que des différences</w:t>
      </w:r>
      <w:r w:rsidR="00F5795D" w:rsidRPr="0032190F">
        <w:rPr>
          <w:szCs w:val="20"/>
          <w:lang w:val="fr-FR" w:eastAsia="en-GB"/>
        </w:rPr>
        <w:t xml:space="preserve"> </w:t>
      </w:r>
      <w:r w:rsidRPr="0032190F">
        <w:rPr>
          <w:szCs w:val="20"/>
          <w:lang w:val="fr-FR" w:eastAsia="en-GB"/>
        </w:rPr>
        <w:t>typologiques et technologiques soient perceptibles</w:t>
      </w:r>
      <w:r w:rsidR="00F5795D" w:rsidRPr="0032190F">
        <w:rPr>
          <w:szCs w:val="20"/>
          <w:lang w:val="fr-FR" w:eastAsia="en-GB"/>
        </w:rPr>
        <w:t xml:space="preserve"> (BIB 2315 p. 343).</w:t>
      </w:r>
      <w:r w:rsidR="000738E9" w:rsidRPr="0032190F">
        <w:rPr>
          <w:szCs w:val="20"/>
          <w:lang w:val="fr-FR" w:eastAsia="en-GB"/>
        </w:rPr>
        <w:t xml:space="preserve"> </w:t>
      </w:r>
      <w:r w:rsidR="00FD1A14" w:rsidRPr="0032190F">
        <w:rPr>
          <w:color w:val="211D1E"/>
          <w:szCs w:val="20"/>
          <w:lang w:val="fr-FR"/>
        </w:rPr>
        <w:t>Cette alêne fait partie des premiers objets métalliques du Néolithique retrouvés dans le Sud de la France avec les deux exem</w:t>
      </w:r>
      <w:r w:rsidR="00FD1A14" w:rsidRPr="0032190F">
        <w:rPr>
          <w:color w:val="211D1E"/>
          <w:szCs w:val="20"/>
          <w:lang w:val="fr-FR"/>
        </w:rPr>
        <w:softHyphen/>
        <w:t xml:space="preserve">plaires de </w:t>
      </w:r>
      <w:hyperlink r:id="rId1714" w:anchor="Sit_Daurelle" w:history="1">
        <w:r w:rsidR="00FD1A14" w:rsidRPr="0032190F">
          <w:rPr>
            <w:rStyle w:val="Hyperlink"/>
            <w:szCs w:val="20"/>
            <w:lang w:val="fr-FR"/>
          </w:rPr>
          <w:t>Daurelle</w:t>
        </w:r>
      </w:hyperlink>
      <w:r w:rsidR="00FD1A14" w:rsidRPr="0032190F">
        <w:rPr>
          <w:color w:val="211D1E"/>
          <w:szCs w:val="20"/>
          <w:lang w:val="fr-FR"/>
        </w:rPr>
        <w:t xml:space="preserve"> et il renvoie aux débuts de la métallurgie en Italie du Nord (Dolfini, 2013). </w:t>
      </w:r>
      <w:r w:rsidR="00FD1A14" w:rsidRPr="0032190F">
        <w:rPr>
          <w:szCs w:val="20"/>
          <w:lang w:val="fr-FR" w:eastAsia="en-GB"/>
        </w:rPr>
        <w:t xml:space="preserve">(BIB 2315 p. 343) </w:t>
      </w:r>
      <w:r w:rsidR="00C1239F" w:rsidRPr="0032190F">
        <w:rPr>
          <w:lang w:val="fr-FR"/>
        </w:rPr>
        <w:t>Une alène de cuivre à section rectangulaire a été trouvée en assoctiation avec de la céramique chasséenne récent (O. Lemercier, com. Pers) dans des niveaux Néolithiques (BIB 1661)</w:t>
      </w:r>
    </w:p>
    <w:p w14:paraId="0CAFD8FD" w14:textId="5CCA2F23" w:rsidR="00C1239F" w:rsidRPr="0032190F" w:rsidRDefault="00C1239F" w:rsidP="00242C0F">
      <w:pPr>
        <w:jc w:val="both"/>
        <w:rPr>
          <w:szCs w:val="20"/>
          <w:lang w:val="fr-FR" w:eastAsia="en-GB"/>
        </w:rPr>
      </w:pPr>
      <w:r w:rsidRPr="0032190F">
        <w:rPr>
          <w:lang w:val="fr-FR"/>
        </w:rPr>
        <w:t>L’alène de cuivre est identique à celle d’</w:t>
      </w:r>
      <w:hyperlink r:id="rId1715" w:anchor="Sit_Arene_Candide" w:history="1">
        <w:r w:rsidRPr="0032190F">
          <w:rPr>
            <w:rStyle w:val="Hyperlink"/>
            <w:lang w:val="fr-FR"/>
          </w:rPr>
          <w:t>Arene Candide</w:t>
        </w:r>
      </w:hyperlink>
      <w:r w:rsidRPr="0032190F">
        <w:rPr>
          <w:lang w:val="fr-FR"/>
        </w:rPr>
        <w:t xml:space="preserve"> (BIB C. Moreau </w:t>
      </w:r>
      <w:r w:rsidRPr="0032190F">
        <w:rPr>
          <w:i/>
          <w:lang w:val="fr-FR"/>
        </w:rPr>
        <w:t>et al.</w:t>
      </w:r>
      <w:r w:rsidRPr="0032190F">
        <w:rPr>
          <w:lang w:val="fr-FR"/>
        </w:rPr>
        <w:t>, colloque Habitat Dijon 2015)</w:t>
      </w:r>
    </w:p>
    <w:p w14:paraId="51241370" w14:textId="77777777" w:rsidR="00F5795D" w:rsidRPr="0032190F" w:rsidRDefault="00F5795D" w:rsidP="00242C0F">
      <w:pPr>
        <w:jc w:val="both"/>
        <w:rPr>
          <w:lang w:val="fr-FR"/>
        </w:rPr>
      </w:pPr>
    </w:p>
    <w:p w14:paraId="700A8BFF" w14:textId="77777777" w:rsidR="008419F2" w:rsidRPr="0032190F" w:rsidRDefault="00685B43" w:rsidP="008419F2">
      <w:pPr>
        <w:pStyle w:val="Heading2"/>
      </w:pPr>
      <w:r w:rsidRPr="0032190F">
        <w:t>Habitat</w:t>
      </w:r>
    </w:p>
    <w:p w14:paraId="5FA9AD72" w14:textId="77777777" w:rsidR="004B6650" w:rsidRDefault="004B6650" w:rsidP="008419F2">
      <w:pPr>
        <w:jc w:val="both"/>
        <w:rPr>
          <w:lang w:val="fr-FR"/>
        </w:rPr>
      </w:pPr>
      <w:r>
        <w:rPr>
          <w:lang w:val="fr-FR"/>
        </w:rPr>
        <w:t>"Batiments standards" et "bâtiments socialement valorisés" pour F. Giligny et I. Sénépard (BIB 2646)</w:t>
      </w:r>
    </w:p>
    <w:p w14:paraId="0B6FD957" w14:textId="43C86253" w:rsidR="008419F2" w:rsidRPr="0032190F" w:rsidRDefault="00000000" w:rsidP="008419F2">
      <w:pPr>
        <w:jc w:val="both"/>
        <w:rPr>
          <w:lang w:val="fr-FR"/>
        </w:rPr>
      </w:pPr>
      <w:hyperlink r:id="rId1716" w:anchor="Cul_Chassen_recent" w:history="1">
        <w:hyperlink r:id="rId1717" w:anchor="Cul_Chasseen_Recent" w:history="1">
          <w:r w:rsidR="004B6650">
            <w:rPr>
              <w:rStyle w:val="Hyperlink"/>
              <w:lang w:val="fr-FR"/>
            </w:rPr>
            <w:t>Chasséen r</w:t>
          </w:r>
          <w:r w:rsidR="004B6650" w:rsidRPr="004B6650">
            <w:rPr>
              <w:rStyle w:val="Hyperlink"/>
              <w:lang w:val="fr-FR"/>
            </w:rPr>
            <w:t>écent</w:t>
          </w:r>
        </w:hyperlink>
      </w:hyperlink>
      <w:r w:rsidR="000738E9" w:rsidRPr="0032190F">
        <w:rPr>
          <w:lang w:val="fr-FR"/>
        </w:rPr>
        <w:t xml:space="preserve">. </w:t>
      </w:r>
      <w:r w:rsidR="008419F2" w:rsidRPr="0032190F">
        <w:rPr>
          <w:lang w:val="fr-FR"/>
        </w:rPr>
        <w:t>Une dizaine de plans de maisons parallèles d’orientation sud-nord a été retrouvée ; elles répètent un schéma similaire de bâtiments à deux nefs avec des « absides » sur les petits côtés. Chacune possède des dimensions équivalentes, d’environ 7-8 m de large pour une vingtaine de mètres de long, et des configurations architecturales similaires : une ligne centrale composée de deux petits poteaux au sud et de trois à quatre poteaux faîtiers, ainsi que des murs latéraux</w:t>
      </w:r>
      <w:r w:rsidR="000738E9" w:rsidRPr="0032190F">
        <w:rPr>
          <w:lang w:val="fr-FR"/>
        </w:rPr>
        <w:t xml:space="preserve"> </w:t>
      </w:r>
      <w:r w:rsidR="008419F2" w:rsidRPr="0032190F">
        <w:rPr>
          <w:lang w:val="fr-FR"/>
        </w:rPr>
        <w:t>composés de trois trous de poteau alignés.(BIB 2315 p. 342)</w:t>
      </w:r>
      <w:r w:rsidR="004B6650">
        <w:rPr>
          <w:lang w:val="fr-FR"/>
        </w:rPr>
        <w:t xml:space="preserve"> Les maison sont orientés selon les vents dominants (BIB 2646)</w:t>
      </w:r>
    </w:p>
    <w:p w14:paraId="5CF199CC" w14:textId="67E86844" w:rsidR="008419F2" w:rsidRPr="0032190F" w:rsidRDefault="008419F2" w:rsidP="008419F2">
      <w:pPr>
        <w:jc w:val="both"/>
        <w:rPr>
          <w:lang w:val="fr-FR"/>
        </w:rPr>
      </w:pPr>
      <w:r w:rsidRPr="0032190F">
        <w:rPr>
          <w:lang w:val="fr-FR"/>
        </w:rPr>
        <w:t xml:space="preserve">Ces plans ne sont pas sans rappeler la maison chasséenne de </w:t>
      </w:r>
      <w:hyperlink r:id="rId1718" w:anchor="Sit_Blagnat" w:history="1">
        <w:r w:rsidR="003D18EA" w:rsidRPr="0032190F">
          <w:rPr>
            <w:rStyle w:val="Hyperlink"/>
            <w:lang w:val="fr-FR"/>
          </w:rPr>
          <w:t>Blagnat</w:t>
        </w:r>
      </w:hyperlink>
      <w:r w:rsidRPr="0032190F">
        <w:rPr>
          <w:lang w:val="fr-FR"/>
        </w:rPr>
        <w:t xml:space="preserve"> et leur configuration semble également particulièrement adaptée aux conditions météorologiques en zone de mistral. quatre de ces maisons sont distribuées sur une même ligne, alors que trois plans d’édifice sont superposés, laissant transparaître une occupation diachronique qu’il conviendra de préciser. Une autre maison (fig. 2, bâtiment 1) montre un doublement des poteaux qui laisse plutôt penser à une construction sur doubles supports, tels ceux reconnus sur la station II de </w:t>
      </w:r>
      <w:hyperlink r:id="rId1719" w:anchor="Sit_Clairvaux" w:history="1">
        <w:r w:rsidRPr="0032190F">
          <w:rPr>
            <w:rStyle w:val="Hyperlink"/>
            <w:lang w:val="fr-FR"/>
          </w:rPr>
          <w:t>Clairvaux-les-Lacs</w:t>
        </w:r>
      </w:hyperlink>
      <w:r w:rsidR="00C1239F" w:rsidRPr="0032190F">
        <w:rPr>
          <w:lang w:val="fr-FR"/>
        </w:rPr>
        <w:t xml:space="preserve"> </w:t>
      </w:r>
      <w:r w:rsidRPr="0032190F">
        <w:rPr>
          <w:lang w:val="fr-FR"/>
        </w:rPr>
        <w:t>(Pétrequin, 1988), ou à une phase de reconstruction ou de consolidation.(BIB 2315 p. 342)</w:t>
      </w:r>
    </w:p>
    <w:p w14:paraId="3BA613FB" w14:textId="11A64DC1" w:rsidR="00C1239F" w:rsidRPr="0032190F" w:rsidRDefault="00F5795D" w:rsidP="00685B43">
      <w:pPr>
        <w:autoSpaceDE w:val="0"/>
        <w:autoSpaceDN w:val="0"/>
        <w:adjustRightInd w:val="0"/>
        <w:jc w:val="both"/>
        <w:rPr>
          <w:lang w:val="fr-FR"/>
        </w:rPr>
      </w:pPr>
      <w:r w:rsidRPr="0032190F">
        <w:rPr>
          <w:szCs w:val="20"/>
          <w:lang w:val="fr-FR" w:eastAsia="en-GB"/>
        </w:rPr>
        <w:t xml:space="preserve">Le plan des habitations se rapprochant du modèle rectangulaire de </w:t>
      </w:r>
      <w:hyperlink r:id="rId1720" w:anchor="Sit_Beaumont" w:history="1">
        <w:r w:rsidR="00685B43" w:rsidRPr="0032190F">
          <w:rPr>
            <w:rStyle w:val="Hyperlink"/>
            <w:lang w:val="fr-FR"/>
          </w:rPr>
          <w:t>Beaumont</w:t>
        </w:r>
      </w:hyperlink>
      <w:r w:rsidRPr="0032190F">
        <w:rPr>
          <w:szCs w:val="20"/>
          <w:lang w:val="fr-FR" w:eastAsia="en-GB"/>
        </w:rPr>
        <w:t xml:space="preserve">, ou encore de </w:t>
      </w:r>
      <w:hyperlink r:id="rId1721" w:anchor="Sit_Travo" w:history="1">
        <w:r w:rsidRPr="0032190F">
          <w:rPr>
            <w:rStyle w:val="Hyperlink"/>
            <w:lang w:val="fr-FR"/>
          </w:rPr>
          <w:t>Travo</w:t>
        </w:r>
      </w:hyperlink>
      <w:r w:rsidRPr="0032190F">
        <w:rPr>
          <w:lang w:val="fr-FR"/>
        </w:rPr>
        <w:t xml:space="preserve"> </w:t>
      </w:r>
      <w:r w:rsidRPr="0032190F">
        <w:rPr>
          <w:szCs w:val="20"/>
          <w:lang w:val="fr-FR" w:eastAsia="en-GB"/>
        </w:rPr>
        <w:t xml:space="preserve">(Beeching </w:t>
      </w:r>
      <w:r w:rsidRPr="0032190F">
        <w:rPr>
          <w:i/>
          <w:iCs/>
          <w:szCs w:val="20"/>
          <w:lang w:val="fr-FR" w:eastAsia="en-GB"/>
        </w:rPr>
        <w:t>et al.</w:t>
      </w:r>
      <w:r w:rsidRPr="0032190F">
        <w:rPr>
          <w:szCs w:val="20"/>
          <w:lang w:val="fr-FR" w:eastAsia="en-GB"/>
        </w:rPr>
        <w:t>, 2009).(BIB 2315 p. 343)</w:t>
      </w:r>
      <w:r w:rsidR="00C1239F" w:rsidRPr="0032190F">
        <w:rPr>
          <w:szCs w:val="20"/>
          <w:lang w:val="fr-FR" w:eastAsia="en-GB"/>
        </w:rPr>
        <w:t xml:space="preserve"> </w:t>
      </w:r>
      <w:r w:rsidR="00C1239F" w:rsidRPr="0032190F">
        <w:rPr>
          <w:lang w:val="fr-FR"/>
        </w:rPr>
        <w:t xml:space="preserve">Les 4 unités d’habitations (UH) sont très régulières, orientées dans leur longueur vers le NNW-SSE (en fonction du Mistral) avec une variabilité de ± 2°. Le rapport L / l est très régulier : entre 2,1 m et 2,6 m [sic] . Les bâtiments sont à deux nefs. (BIB C. Moreau </w:t>
      </w:r>
      <w:r w:rsidR="00C1239F" w:rsidRPr="0032190F">
        <w:rPr>
          <w:i/>
          <w:lang w:val="fr-FR"/>
        </w:rPr>
        <w:t>et al.</w:t>
      </w:r>
      <w:r w:rsidR="00C1239F" w:rsidRPr="0032190F">
        <w:rPr>
          <w:lang w:val="fr-FR"/>
        </w:rPr>
        <w:t xml:space="preserve">, colloque Habitat Dijon 2015) </w:t>
      </w:r>
    </w:p>
    <w:p w14:paraId="6D595B19" w14:textId="61E69A21" w:rsidR="000707DB" w:rsidRPr="00E044A0" w:rsidRDefault="000707DB" w:rsidP="00685B43">
      <w:pPr>
        <w:autoSpaceDE w:val="0"/>
        <w:autoSpaceDN w:val="0"/>
        <w:adjustRightInd w:val="0"/>
        <w:jc w:val="both"/>
        <w:rPr>
          <w:lang w:val="fr-FR"/>
        </w:rPr>
      </w:pPr>
      <w:r w:rsidRPr="0032190F">
        <w:rPr>
          <w:lang w:val="fr-FR"/>
        </w:rPr>
        <w:t xml:space="preserve">v. </w:t>
      </w:r>
      <w:hyperlink r:id="rId1722" w:anchor="Typ_Bego_Topographies" w:history="1">
        <w:r w:rsidRPr="0032190F">
          <w:rPr>
            <w:rStyle w:val="Hyperlink"/>
            <w:lang w:val="fr-FR"/>
          </w:rPr>
          <w:t>Topographiques</w:t>
        </w:r>
      </w:hyperlink>
    </w:p>
    <w:p w14:paraId="1808C2E6" w14:textId="77777777" w:rsidR="004B6650" w:rsidRPr="00E044A0" w:rsidRDefault="004B6650" w:rsidP="00685B43">
      <w:pPr>
        <w:autoSpaceDE w:val="0"/>
        <w:autoSpaceDN w:val="0"/>
        <w:adjustRightInd w:val="0"/>
        <w:jc w:val="both"/>
        <w:rPr>
          <w:lang w:val="fr-FR"/>
        </w:rPr>
      </w:pPr>
    </w:p>
    <w:p w14:paraId="2329ABED" w14:textId="77777777" w:rsidR="004B6650" w:rsidRPr="004B6650" w:rsidRDefault="004B6650" w:rsidP="004B6650">
      <w:pPr>
        <w:pStyle w:val="Heading3"/>
      </w:pPr>
      <w:r w:rsidRPr="004B6650">
        <w:t>Puits</w:t>
      </w:r>
    </w:p>
    <w:p w14:paraId="10B569AF" w14:textId="77777777" w:rsidR="004B6650" w:rsidRPr="0032190F" w:rsidRDefault="004B6650" w:rsidP="00685B43">
      <w:pPr>
        <w:autoSpaceDE w:val="0"/>
        <w:autoSpaceDN w:val="0"/>
        <w:adjustRightInd w:val="0"/>
        <w:jc w:val="both"/>
        <w:rPr>
          <w:lang w:val="fr-FR"/>
        </w:rPr>
      </w:pPr>
      <w:r w:rsidRPr="004B6650">
        <w:rPr>
          <w:lang w:val="fr-FR"/>
        </w:rPr>
        <w:t>5 puits (BIB 2646) v.</w:t>
      </w:r>
    </w:p>
    <w:p w14:paraId="1AA41619" w14:textId="77777777" w:rsidR="00C1239F" w:rsidRPr="0032190F" w:rsidRDefault="00C1239F" w:rsidP="00F5795D">
      <w:pPr>
        <w:autoSpaceDE w:val="0"/>
        <w:autoSpaceDN w:val="0"/>
        <w:adjustRightInd w:val="0"/>
        <w:rPr>
          <w:lang w:val="fr-FR"/>
        </w:rPr>
      </w:pPr>
    </w:p>
    <w:p w14:paraId="23F0876A" w14:textId="77777777" w:rsidR="00593FDD" w:rsidRDefault="004B6650" w:rsidP="00426FF9">
      <w:pPr>
        <w:pStyle w:val="Heading1"/>
      </w:pPr>
      <w:bookmarkStart w:id="829" w:name="Sit_Chateau_Percin"/>
      <w:r>
        <w:t>CHATEAU-PERCIN</w:t>
      </w:r>
    </w:p>
    <w:bookmarkEnd w:id="829"/>
    <w:p w14:paraId="5D87A82D" w14:textId="77777777" w:rsidR="004B6650" w:rsidRDefault="004B6650" w:rsidP="00242C0F">
      <w:pPr>
        <w:jc w:val="both"/>
        <w:rPr>
          <w:lang w:val="fr-FR"/>
        </w:rPr>
      </w:pPr>
    </w:p>
    <w:p w14:paraId="384BA8CE" w14:textId="77777777" w:rsidR="004B6650" w:rsidRDefault="004B6650" w:rsidP="00242C0F">
      <w:pPr>
        <w:jc w:val="both"/>
        <w:rPr>
          <w:lang w:val="fr-FR"/>
        </w:rPr>
      </w:pPr>
      <w:r>
        <w:rPr>
          <w:lang w:val="fr-FR"/>
        </w:rPr>
        <w:t>Chateau-Perçin enceinte chasséenne du Sud de la France (BIB 2646) Mur de rempart brulé constitué de pains de bauges et de bois. Un fossé profond de 2.5 m et large de 4 m (après décapage). Dedans: des cornes de bovins (~800) et leurs empreintes sur de la terre fait penser que l'enceinte en était couronnée (BIB 2646)</w:t>
      </w:r>
    </w:p>
    <w:p w14:paraId="4997B43D" w14:textId="77777777" w:rsidR="004B6650" w:rsidRPr="0032190F" w:rsidRDefault="004B6650" w:rsidP="00242C0F">
      <w:pPr>
        <w:jc w:val="both"/>
        <w:rPr>
          <w:lang w:val="fr-FR"/>
        </w:rPr>
      </w:pPr>
    </w:p>
    <w:p w14:paraId="5BEA53FC" w14:textId="77777777" w:rsidR="005563BC" w:rsidRPr="0032190F" w:rsidRDefault="005563BC" w:rsidP="00426FF9">
      <w:pPr>
        <w:pStyle w:val="Heading1"/>
      </w:pPr>
      <w:r w:rsidRPr="0032190F">
        <w:t>PRIGNONRIEUX</w:t>
      </w:r>
    </w:p>
    <w:p w14:paraId="47A4E3DB" w14:textId="5FA1F783" w:rsidR="005563BC" w:rsidRPr="0032190F" w:rsidRDefault="005563BC" w:rsidP="00242C0F">
      <w:pPr>
        <w:jc w:val="both"/>
        <w:rPr>
          <w:lang w:val="fr-FR"/>
        </w:rPr>
      </w:pPr>
      <w:r w:rsidRPr="0032190F">
        <w:rPr>
          <w:lang w:val="fr-FR"/>
        </w:rPr>
        <w:br/>
        <w:t xml:space="preserve">L’habitat fugace de Prignonrieux, localisé à l’ouest de Bergerac, se manifeste par le paléochenal du Guel et le locus de la Borie-Basse qui est datée du BF. Ces deux structures sont en limites sud-est du groupe de </w:t>
      </w:r>
      <w:hyperlink r:id="rId1723" w:anchor="Cul_Matignons" w:history="1">
        <w:r w:rsidRPr="0032190F">
          <w:rPr>
            <w:rStyle w:val="Hyperlink"/>
            <w:lang w:val="fr-FR"/>
          </w:rPr>
          <w:t>Matignon</w:t>
        </w:r>
      </w:hyperlink>
      <w:r w:rsidRPr="0032190F">
        <w:rPr>
          <w:lang w:val="fr-FR"/>
        </w:rPr>
        <w:t xml:space="preserve"> (BIB, E. Ilhuel </w:t>
      </w:r>
      <w:r w:rsidRPr="0032190F">
        <w:rPr>
          <w:i/>
          <w:lang w:val="fr-FR"/>
        </w:rPr>
        <w:t>et al.</w:t>
      </w:r>
      <w:r w:rsidRPr="0032190F">
        <w:rPr>
          <w:lang w:val="fr-FR"/>
        </w:rPr>
        <w:t xml:space="preserve"> colloque Habitat Dijon 2015)</w:t>
      </w:r>
    </w:p>
    <w:p w14:paraId="1BC62553" w14:textId="77777777" w:rsidR="005563BC" w:rsidRPr="0032190F" w:rsidRDefault="005563BC" w:rsidP="00242C0F">
      <w:pPr>
        <w:jc w:val="both"/>
        <w:rPr>
          <w:lang w:val="fr-FR"/>
        </w:rPr>
      </w:pPr>
    </w:p>
    <w:p w14:paraId="1B928FAF" w14:textId="77777777" w:rsidR="00FD1A14" w:rsidRPr="0032190F" w:rsidRDefault="00FD1A14" w:rsidP="00426FF9">
      <w:pPr>
        <w:pStyle w:val="Heading1"/>
      </w:pPr>
      <w:bookmarkStart w:id="830" w:name="Sit_Montelimar"/>
      <w:r w:rsidRPr="0032190F">
        <w:t>MONTELIMAR</w:t>
      </w:r>
    </w:p>
    <w:bookmarkEnd w:id="830"/>
    <w:p w14:paraId="609EFEB2" w14:textId="77777777" w:rsidR="00FD1A14" w:rsidRPr="0032190F" w:rsidRDefault="00FD1A14" w:rsidP="00FD1A14">
      <w:pPr>
        <w:jc w:val="both"/>
        <w:rPr>
          <w:lang w:val="fr-FR"/>
        </w:rPr>
      </w:pPr>
    </w:p>
    <w:p w14:paraId="4E9DCF80" w14:textId="77777777" w:rsidR="00FD1A14" w:rsidRPr="0032190F" w:rsidRDefault="00FD1A14" w:rsidP="00FD1A14">
      <w:pPr>
        <w:jc w:val="both"/>
        <w:rPr>
          <w:lang w:val="fr-FR"/>
        </w:rPr>
      </w:pPr>
      <w:r w:rsidRPr="0032190F">
        <w:rPr>
          <w:lang w:val="fr-FR"/>
        </w:rPr>
        <w:t>Plan du site au sud de Montélimar (Drôme),  sur plusieurs hectares:</w:t>
      </w:r>
    </w:p>
    <w:p w14:paraId="172E3D5D" w14:textId="77777777" w:rsidR="00FD1A14" w:rsidRPr="0032190F" w:rsidRDefault="00FD1A14" w:rsidP="00FD1A14">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3"/>
        <w:gridCol w:w="2583"/>
        <w:gridCol w:w="1630"/>
      </w:tblGrid>
      <w:tr w:rsidR="00FD1A14" w:rsidRPr="002C1885" w14:paraId="184978B1" w14:textId="77777777" w:rsidTr="00C35EA7">
        <w:trPr>
          <w:jc w:val="center"/>
        </w:trPr>
        <w:tc>
          <w:tcPr>
            <w:tcW w:w="1203" w:type="dxa"/>
            <w:vAlign w:val="center"/>
          </w:tcPr>
          <w:p w14:paraId="63F4E6C9" w14:textId="77777777" w:rsidR="00FD1A14" w:rsidRPr="00C35EA7" w:rsidRDefault="00FD1A14" w:rsidP="00C35EA7">
            <w:pPr>
              <w:jc w:val="center"/>
              <w:rPr>
                <w:lang w:val="fr-FR"/>
              </w:rPr>
            </w:pPr>
          </w:p>
        </w:tc>
        <w:tc>
          <w:tcPr>
            <w:tcW w:w="2583" w:type="dxa"/>
          </w:tcPr>
          <w:p w14:paraId="45468A3B" w14:textId="77777777" w:rsidR="00FD1A14" w:rsidRPr="00C35EA7" w:rsidRDefault="00FD1A14" w:rsidP="00C35EA7">
            <w:pPr>
              <w:jc w:val="both"/>
              <w:rPr>
                <w:lang w:val="fr-FR"/>
              </w:rPr>
            </w:pPr>
          </w:p>
        </w:tc>
        <w:tc>
          <w:tcPr>
            <w:tcW w:w="1630" w:type="dxa"/>
          </w:tcPr>
          <w:p w14:paraId="3E31D1C6" w14:textId="77777777" w:rsidR="00FD1A14" w:rsidRPr="00C35EA7" w:rsidRDefault="00FD1A14" w:rsidP="00C35EA7">
            <w:pPr>
              <w:jc w:val="both"/>
              <w:rPr>
                <w:lang w:val="fr-FR"/>
              </w:rPr>
            </w:pPr>
          </w:p>
        </w:tc>
      </w:tr>
      <w:tr w:rsidR="00FD1A14" w14:paraId="403ABAAE" w14:textId="77777777" w:rsidTr="00C35EA7">
        <w:trPr>
          <w:jc w:val="center"/>
        </w:trPr>
        <w:tc>
          <w:tcPr>
            <w:tcW w:w="1203" w:type="dxa"/>
            <w:vMerge w:val="restart"/>
            <w:vAlign w:val="center"/>
          </w:tcPr>
          <w:p w14:paraId="55A7D705" w14:textId="7D99E62B" w:rsidR="00FD1A14" w:rsidRDefault="00000000" w:rsidP="00C35EA7">
            <w:pPr>
              <w:jc w:val="center"/>
            </w:pPr>
            <w:hyperlink r:id="rId1724" w:anchor="Sit_Gournier" w:history="1">
              <w:r w:rsidR="00FD1A14" w:rsidRPr="00FD1A14">
                <w:rPr>
                  <w:rStyle w:val="Hyperlink"/>
                </w:rPr>
                <w:t>Gournier</w:t>
              </w:r>
            </w:hyperlink>
          </w:p>
        </w:tc>
        <w:tc>
          <w:tcPr>
            <w:tcW w:w="2583" w:type="dxa"/>
          </w:tcPr>
          <w:p w14:paraId="22F0C7EA" w14:textId="77777777" w:rsidR="00FD1A14" w:rsidRDefault="00FD1A14" w:rsidP="00C35EA7">
            <w:pPr>
              <w:jc w:val="both"/>
            </w:pPr>
            <w:r>
              <w:t>Fourneau-Ouest</w:t>
            </w:r>
          </w:p>
        </w:tc>
        <w:tc>
          <w:tcPr>
            <w:tcW w:w="1630" w:type="dxa"/>
          </w:tcPr>
          <w:p w14:paraId="0A322178" w14:textId="77777777" w:rsidR="00FD1A14" w:rsidRDefault="00FD1A14" w:rsidP="00C35EA7">
            <w:pPr>
              <w:jc w:val="both"/>
            </w:pPr>
            <w:r>
              <w:t>Fourneau-Est</w:t>
            </w:r>
          </w:p>
        </w:tc>
      </w:tr>
      <w:tr w:rsidR="00FD1A14" w14:paraId="733A1458" w14:textId="77777777" w:rsidTr="00C35EA7">
        <w:trPr>
          <w:jc w:val="center"/>
        </w:trPr>
        <w:tc>
          <w:tcPr>
            <w:tcW w:w="1203" w:type="dxa"/>
            <w:vMerge/>
            <w:vAlign w:val="center"/>
          </w:tcPr>
          <w:p w14:paraId="281886FF" w14:textId="77777777" w:rsidR="00FD1A14" w:rsidRDefault="00FD1A14" w:rsidP="00C35EA7">
            <w:pPr>
              <w:jc w:val="center"/>
            </w:pPr>
          </w:p>
        </w:tc>
        <w:tc>
          <w:tcPr>
            <w:tcW w:w="2583" w:type="dxa"/>
          </w:tcPr>
          <w:p w14:paraId="4FFF99AF" w14:textId="057586E9" w:rsidR="00FD1A14" w:rsidRDefault="00000000" w:rsidP="00C35EA7">
            <w:pPr>
              <w:jc w:val="both"/>
            </w:pPr>
            <w:hyperlink r:id="rId1725" w:anchor="Sit_Daurelle" w:history="1">
              <w:r w:rsidR="00FD1A14" w:rsidRPr="00FD1A14">
                <w:rPr>
                  <w:rStyle w:val="Hyperlink"/>
                </w:rPr>
                <w:t>Daurelle</w:t>
              </w:r>
            </w:hyperlink>
          </w:p>
        </w:tc>
        <w:tc>
          <w:tcPr>
            <w:tcW w:w="1630" w:type="dxa"/>
          </w:tcPr>
          <w:p w14:paraId="1BB7BF7E" w14:textId="77777777" w:rsidR="00FD1A14" w:rsidRDefault="00FD1A14" w:rsidP="00C35EA7">
            <w:pPr>
              <w:jc w:val="both"/>
            </w:pPr>
          </w:p>
        </w:tc>
      </w:tr>
      <w:tr w:rsidR="00FD1A14" w14:paraId="516BA036" w14:textId="77777777" w:rsidTr="00C35EA7">
        <w:trPr>
          <w:jc w:val="center"/>
        </w:trPr>
        <w:tc>
          <w:tcPr>
            <w:tcW w:w="1203" w:type="dxa"/>
            <w:vMerge/>
            <w:vAlign w:val="center"/>
          </w:tcPr>
          <w:p w14:paraId="162B706D" w14:textId="77777777" w:rsidR="00FD1A14" w:rsidRDefault="00FD1A14" w:rsidP="00C35EA7">
            <w:pPr>
              <w:jc w:val="center"/>
            </w:pPr>
          </w:p>
        </w:tc>
        <w:tc>
          <w:tcPr>
            <w:tcW w:w="2583" w:type="dxa"/>
          </w:tcPr>
          <w:p w14:paraId="1B84D433" w14:textId="77777777" w:rsidR="00FD1A14" w:rsidRDefault="00FD1A14" w:rsidP="00C35EA7">
            <w:pPr>
              <w:jc w:val="both"/>
            </w:pPr>
          </w:p>
        </w:tc>
        <w:tc>
          <w:tcPr>
            <w:tcW w:w="1630" w:type="dxa"/>
          </w:tcPr>
          <w:p w14:paraId="51CD70C2" w14:textId="77777777" w:rsidR="00FD1A14" w:rsidRDefault="00FD1A14" w:rsidP="00C35EA7">
            <w:pPr>
              <w:jc w:val="both"/>
            </w:pPr>
          </w:p>
        </w:tc>
      </w:tr>
      <w:tr w:rsidR="00FD1A14" w14:paraId="085F4305" w14:textId="77777777" w:rsidTr="00C35EA7">
        <w:trPr>
          <w:jc w:val="center"/>
        </w:trPr>
        <w:tc>
          <w:tcPr>
            <w:tcW w:w="1203" w:type="dxa"/>
            <w:vMerge/>
            <w:vAlign w:val="center"/>
          </w:tcPr>
          <w:p w14:paraId="28EE1A60" w14:textId="77777777" w:rsidR="00FD1A14" w:rsidRDefault="00FD1A14" w:rsidP="00C35EA7">
            <w:pPr>
              <w:jc w:val="center"/>
            </w:pPr>
          </w:p>
        </w:tc>
        <w:tc>
          <w:tcPr>
            <w:tcW w:w="2583" w:type="dxa"/>
          </w:tcPr>
          <w:p w14:paraId="517697C9" w14:textId="1F959D4D" w:rsidR="00FD1A14" w:rsidRDefault="00000000" w:rsidP="00C35EA7">
            <w:pPr>
              <w:jc w:val="both"/>
            </w:pPr>
            <w:hyperlink r:id="rId1726" w:anchor="Sit_Portes_Provence" w:history="1">
              <w:r w:rsidR="00FD1A14" w:rsidRPr="00FD1A14">
                <w:rPr>
                  <w:rStyle w:val="Hyperlink"/>
                </w:rPr>
                <w:t>Portes de Provence</w:t>
              </w:r>
            </w:hyperlink>
          </w:p>
        </w:tc>
        <w:tc>
          <w:tcPr>
            <w:tcW w:w="1630" w:type="dxa"/>
          </w:tcPr>
          <w:p w14:paraId="4DA9DBBA" w14:textId="77777777" w:rsidR="00FD1A14" w:rsidRDefault="00FD1A14" w:rsidP="00C35EA7">
            <w:pPr>
              <w:jc w:val="both"/>
            </w:pPr>
          </w:p>
        </w:tc>
      </w:tr>
    </w:tbl>
    <w:p w14:paraId="499ABF21" w14:textId="77777777" w:rsidR="00FD1A14" w:rsidRDefault="00FD1A14" w:rsidP="00FD1A14">
      <w:pPr>
        <w:jc w:val="both"/>
      </w:pPr>
    </w:p>
    <w:p w14:paraId="50A32430" w14:textId="77777777" w:rsidR="00FD1A14" w:rsidRDefault="00FD1A14" w:rsidP="00FD1A14">
      <w:pPr>
        <w:jc w:val="both"/>
      </w:pPr>
    </w:p>
    <w:p w14:paraId="1DB01F0E" w14:textId="77777777" w:rsidR="00FD1A14" w:rsidRDefault="00FD1A14" w:rsidP="00FD1A14">
      <w:pPr>
        <w:jc w:val="both"/>
      </w:pPr>
    </w:p>
    <w:p w14:paraId="08A418DB" w14:textId="77777777" w:rsidR="00FD1A14" w:rsidRDefault="00FD1A14" w:rsidP="00426FF9">
      <w:pPr>
        <w:pStyle w:val="Heading1"/>
      </w:pPr>
      <w:bookmarkStart w:id="831" w:name="Sit_Portes_Provence"/>
      <w:r>
        <w:t>PORTES DE PROVENCE</w:t>
      </w:r>
    </w:p>
    <w:bookmarkEnd w:id="831"/>
    <w:p w14:paraId="1A5A48F3" w14:textId="77777777" w:rsidR="00FD1A14" w:rsidRDefault="00FD1A14" w:rsidP="00FD1A14">
      <w:pPr>
        <w:jc w:val="both"/>
      </w:pPr>
    </w:p>
    <w:p w14:paraId="14AD5F62" w14:textId="12C29A97" w:rsidR="00FD1A14" w:rsidRPr="0032190F" w:rsidRDefault="00FD1A14" w:rsidP="00FD1A14">
      <w:pPr>
        <w:jc w:val="both"/>
        <w:rPr>
          <w:lang w:val="fr-FR"/>
        </w:rPr>
      </w:pPr>
      <w:r w:rsidRPr="0032190F">
        <w:rPr>
          <w:lang w:val="fr-FR"/>
        </w:rPr>
        <w:t xml:space="preserve">Fouilles des Portes de Provence </w:t>
      </w:r>
      <w:hyperlink r:id="rId1727" w:anchor="Sit_Montelimar" w:history="1">
        <w:r w:rsidRPr="0032190F">
          <w:rPr>
            <w:rStyle w:val="Hyperlink"/>
            <w:lang w:val="fr-FR"/>
          </w:rPr>
          <w:t>Montélimar</w:t>
        </w:r>
      </w:hyperlink>
      <w:r w:rsidRPr="0032190F">
        <w:rPr>
          <w:lang w:val="fr-FR"/>
        </w:rPr>
        <w:t xml:space="preserve"> (Lot 5) Possible dépôt symbolique chasséen (BIB 2466) Décor de soleil </w:t>
      </w:r>
      <w:r w:rsidR="00693A86" w:rsidRPr="0032190F">
        <w:rPr>
          <w:lang w:val="fr-FR"/>
        </w:rPr>
        <w:t xml:space="preserve">céramique chasséenne </w:t>
      </w:r>
      <w:r w:rsidRPr="0032190F">
        <w:rPr>
          <w:lang w:val="fr-FR"/>
        </w:rPr>
        <w:t>fouille de Yaramila Tcheremissinoff, publié dans les RMPR de Lyon-Bron 2006</w:t>
      </w:r>
      <w:r w:rsidRPr="0032190F">
        <w:rPr>
          <w:szCs w:val="20"/>
          <w:lang w:val="fr-FR"/>
        </w:rPr>
        <w:t xml:space="preserve"> </w:t>
      </w:r>
      <w:r w:rsidRPr="0032190F">
        <w:rPr>
          <w:szCs w:val="20"/>
          <w:lang w:val="fr-FR" w:eastAsia="en-GB"/>
        </w:rPr>
        <w:t>(K. Gernigon com. pers.)</w:t>
      </w:r>
    </w:p>
    <w:p w14:paraId="5A30E28E" w14:textId="77777777" w:rsidR="00FD1A14" w:rsidRPr="0032190F" w:rsidRDefault="00FD1A14" w:rsidP="00242C0F">
      <w:pPr>
        <w:jc w:val="both"/>
        <w:rPr>
          <w:lang w:val="fr-FR"/>
        </w:rPr>
      </w:pPr>
    </w:p>
    <w:p w14:paraId="20704505" w14:textId="77777777" w:rsidR="00FD1A14" w:rsidRPr="0032190F" w:rsidRDefault="00FD1A14" w:rsidP="00426FF9">
      <w:pPr>
        <w:pStyle w:val="Heading1"/>
      </w:pPr>
      <w:bookmarkStart w:id="832" w:name="Sit_Daurelle"/>
      <w:r w:rsidRPr="0032190F">
        <w:t>DAURELLE</w:t>
      </w:r>
    </w:p>
    <w:p w14:paraId="0E1485B8" w14:textId="77777777" w:rsidR="00DE4F16" w:rsidRPr="0032190F" w:rsidRDefault="00DE4F16" w:rsidP="00DE4F16">
      <w:pPr>
        <w:rPr>
          <w:lang w:val="fr-FR"/>
        </w:rPr>
      </w:pPr>
      <w:bookmarkStart w:id="833" w:name="Sit_Gournier"/>
      <w:bookmarkEnd w:id="832"/>
      <w:r w:rsidRPr="0032190F">
        <w:rPr>
          <w:lang w:val="fr-FR"/>
        </w:rPr>
        <w:t>Gournier</w:t>
      </w:r>
    </w:p>
    <w:bookmarkEnd w:id="833"/>
    <w:p w14:paraId="445AA076" w14:textId="77777777" w:rsidR="00DE4F16" w:rsidRPr="0032190F" w:rsidRDefault="00DE4F16" w:rsidP="00DE4F16">
      <w:pPr>
        <w:jc w:val="both"/>
        <w:rPr>
          <w:lang w:val="fr-FR"/>
        </w:rPr>
      </w:pPr>
    </w:p>
    <w:p w14:paraId="63CAA6AE" w14:textId="228978D6" w:rsidR="00DE4F16" w:rsidRPr="0032190F" w:rsidRDefault="00DE4F16" w:rsidP="00DE4F16">
      <w:pPr>
        <w:jc w:val="both"/>
        <w:rPr>
          <w:i/>
          <w:lang w:val="fr-FR"/>
        </w:rPr>
      </w:pPr>
      <w:r w:rsidRPr="0032190F">
        <w:rPr>
          <w:i/>
          <w:lang w:val="fr-FR"/>
        </w:rPr>
        <w:t>La fouille de l’emprise archéologique de Gournier (</w:t>
      </w:r>
      <w:hyperlink r:id="rId1728" w:anchor="Sit_Montelimar" w:history="1">
        <w:r w:rsidRPr="0032190F">
          <w:rPr>
            <w:rStyle w:val="Hyperlink"/>
            <w:i/>
            <w:lang w:val="fr-FR"/>
          </w:rPr>
          <w:t>Montélimar</w:t>
        </w:r>
      </w:hyperlink>
      <w:r w:rsidRPr="0032190F">
        <w:rPr>
          <w:i/>
          <w:lang w:val="fr-FR"/>
        </w:rPr>
        <w:t>, Drôme). Ce site néolithique s’étend sur 250 hectares (Beeching et al., 2010). L’importante séquence chasséenne s’étend pour l’essentiel entre 3950 et 3700 av. J.-C. (</w:t>
      </w:r>
      <w:hyperlink r:id="rId1729" w:anchor="Cul_Chasseen" w:history="1">
        <w:r w:rsidRPr="0032190F">
          <w:rPr>
            <w:rStyle w:val="Hyperlink"/>
            <w:i/>
            <w:lang w:val="fr-FR"/>
          </w:rPr>
          <w:t>Chasséen récent</w:t>
        </w:r>
      </w:hyperlink>
      <w:r w:rsidRPr="0032190F">
        <w:rPr>
          <w:i/>
          <w:lang w:val="fr-FR"/>
        </w:rPr>
        <w:t xml:space="preserve"> rhodanien). (BIB 1661).</w:t>
      </w:r>
    </w:p>
    <w:p w14:paraId="70695CEA" w14:textId="65EE1632" w:rsidR="00FD1A14" w:rsidRPr="0032190F" w:rsidRDefault="00FD1A14" w:rsidP="00242C0F">
      <w:pPr>
        <w:jc w:val="both"/>
        <w:rPr>
          <w:szCs w:val="20"/>
          <w:lang w:val="fr-FR" w:eastAsia="en-GB"/>
        </w:rPr>
      </w:pPr>
      <w:r w:rsidRPr="0032190F">
        <w:rPr>
          <w:lang w:val="fr-FR"/>
        </w:rPr>
        <w:t>Dans le secteur de Daurelle (</w:t>
      </w:r>
      <w:hyperlink r:id="rId1730" w:anchor="Sit_Montelimar" w:history="1">
        <w:r w:rsidRPr="0032190F">
          <w:rPr>
            <w:rStyle w:val="Hyperlink"/>
            <w:lang w:val="fr-FR"/>
          </w:rPr>
          <w:t>Montélimar</w:t>
        </w:r>
      </w:hyperlink>
      <w:r w:rsidRPr="0032190F">
        <w:rPr>
          <w:lang w:val="fr-FR"/>
        </w:rPr>
        <w:t xml:space="preserve">) </w:t>
      </w:r>
      <w:r w:rsidRPr="0032190F">
        <w:rPr>
          <w:color w:val="211D1E"/>
          <w:szCs w:val="20"/>
          <w:lang w:val="fr-FR"/>
        </w:rPr>
        <w:t xml:space="preserve">(Thiercelin-Ferber, 2013) </w:t>
      </w:r>
      <w:r w:rsidRPr="0032190F">
        <w:rPr>
          <w:lang w:val="fr-FR"/>
        </w:rPr>
        <w:t xml:space="preserve">alènes en </w:t>
      </w:r>
      <w:hyperlink r:id="rId1731" w:anchor="Sit_Cuivre" w:history="1">
        <w:r w:rsidR="00BA150E" w:rsidRPr="00BA150E">
          <w:rPr>
            <w:rStyle w:val="Hyperlink"/>
            <w:lang w:val="fr-FR"/>
          </w:rPr>
          <w:t>cuivre</w:t>
        </w:r>
      </w:hyperlink>
      <w:r w:rsidR="00BA150E">
        <w:rPr>
          <w:lang w:val="fr-FR"/>
        </w:rPr>
        <w:t xml:space="preserve"> </w:t>
      </w:r>
      <w:r w:rsidRPr="0032190F">
        <w:rPr>
          <w:lang w:val="fr-FR"/>
        </w:rPr>
        <w:t xml:space="preserve">chasséen v. </w:t>
      </w:r>
      <w:hyperlink r:id="rId1732" w:anchor="Sit_Cazan" w:history="1">
        <w:r w:rsidRPr="0032190F">
          <w:rPr>
            <w:rStyle w:val="Hyperlink"/>
            <w:lang w:val="fr-FR"/>
          </w:rPr>
          <w:t>Cazan</w:t>
        </w:r>
      </w:hyperlink>
      <w:r w:rsidRPr="0032190F">
        <w:rPr>
          <w:lang w:val="fr-FR"/>
        </w:rPr>
        <w:t xml:space="preserve"> </w:t>
      </w:r>
      <w:r w:rsidRPr="0032190F">
        <w:rPr>
          <w:szCs w:val="20"/>
          <w:lang w:val="fr-FR" w:eastAsia="en-GB"/>
        </w:rPr>
        <w:t xml:space="preserve">(BIB 2315) </w:t>
      </w:r>
    </w:p>
    <w:p w14:paraId="151E78F1" w14:textId="77777777" w:rsidR="00C42607" w:rsidRPr="00C42607" w:rsidRDefault="00935B27" w:rsidP="00C42607">
      <w:pPr>
        <w:pStyle w:val="Default"/>
        <w:jc w:val="both"/>
        <w:rPr>
          <w:lang w:val="fr-FR"/>
        </w:rPr>
      </w:pPr>
      <w:r w:rsidRPr="00935B27">
        <w:rPr>
          <w:lang w:val="fr-FR"/>
        </w:rPr>
        <w:t>G</w:t>
      </w:r>
      <w:r w:rsidR="00C42607" w:rsidRPr="00935B27">
        <w:rPr>
          <w:lang w:val="fr-FR"/>
        </w:rPr>
        <w:t xml:space="preserve">rand site de plein air néolithique, occupation chasséenne de grande ampleur qui ont fourni des datations se situant pour l’essentiel entre 3950 et 3700 av. </w:t>
      </w:r>
      <w:r w:rsidR="00C42607" w:rsidRPr="00916F80">
        <w:rPr>
          <w:lang w:val="fr-FR"/>
        </w:rPr>
        <w:t xml:space="preserve">J.-C., ce qui correspond au Chasséen récent rhodanien. </w:t>
      </w:r>
      <w:r w:rsidR="00C42607" w:rsidRPr="00C42607">
        <w:rPr>
          <w:color w:val="211D1E"/>
          <w:szCs w:val="20"/>
          <w:lang w:val="fr-FR"/>
        </w:rPr>
        <w:t xml:space="preserve">Deux alênes en cuivre ont été retrouvées dans deux fosses distinctes (27 et 90), </w:t>
      </w:r>
      <w:r w:rsidR="00C42607" w:rsidRPr="00DE4F16">
        <w:rPr>
          <w:color w:val="211D1E"/>
          <w:szCs w:val="20"/>
          <w:lang w:val="fr-FR"/>
        </w:rPr>
        <w:t xml:space="preserve">Dans les deux fosses, l’industrie lithique se caractérise par une production, largement majoritaire, de lamelles par pression en silex bédouliens traités thermiquement à partir de préformes importées ; une production de lames en silex bédouliens non chauffés, importées sous </w:t>
      </w:r>
      <w:r w:rsidR="00C42607" w:rsidRPr="00C42607">
        <w:rPr>
          <w:color w:val="211D1E"/>
          <w:szCs w:val="20"/>
          <w:lang w:val="fr-FR"/>
        </w:rPr>
        <w:t xml:space="preserve">forme de supports ; et une production d’éclats sur divers silex tertiaires. </w:t>
      </w:r>
      <w:r w:rsidR="00DE4F16">
        <w:rPr>
          <w:color w:val="211D1E"/>
          <w:szCs w:val="20"/>
          <w:lang w:val="fr-FR"/>
        </w:rPr>
        <w:t>L</w:t>
      </w:r>
      <w:r w:rsidR="00C42607" w:rsidRPr="00C42607">
        <w:rPr>
          <w:color w:val="211D1E"/>
          <w:szCs w:val="20"/>
          <w:lang w:val="fr-FR"/>
        </w:rPr>
        <w:t>a présence dans les deux fosses de burins sur lamelle, de troncatures et de chanfreins (fosse 90) permet d’attribuer ces structures aux phases récentes du Chasséen</w:t>
      </w:r>
      <w:r w:rsidR="00DE4F16">
        <w:rPr>
          <w:color w:val="211D1E"/>
          <w:szCs w:val="20"/>
          <w:lang w:val="fr-FR"/>
        </w:rPr>
        <w:t xml:space="preserve"> </w:t>
      </w:r>
      <w:r w:rsidR="00C42607" w:rsidRPr="00DE4F16">
        <w:rPr>
          <w:color w:val="211D1E"/>
          <w:szCs w:val="20"/>
          <w:lang w:val="fr-FR"/>
        </w:rPr>
        <w:t xml:space="preserve">(BIB 2468) </w:t>
      </w:r>
    </w:p>
    <w:p w14:paraId="4D1279CF" w14:textId="77777777" w:rsidR="00C42607" w:rsidRPr="0032190F" w:rsidRDefault="00C42607" w:rsidP="00C42607">
      <w:pPr>
        <w:jc w:val="both"/>
        <w:rPr>
          <w:color w:val="211D1E"/>
          <w:sz w:val="20"/>
          <w:szCs w:val="20"/>
          <w:lang w:val="fr-FR"/>
        </w:rPr>
      </w:pPr>
    </w:p>
    <w:p w14:paraId="58D7E63F" w14:textId="77777777" w:rsidR="00C42607" w:rsidRPr="0032190F" w:rsidRDefault="00C42607" w:rsidP="00C42607">
      <w:pPr>
        <w:pStyle w:val="Heading2"/>
      </w:pPr>
      <w:r w:rsidRPr="0032190F">
        <w:t>Structures</w:t>
      </w:r>
    </w:p>
    <w:p w14:paraId="6DA8D5E0" w14:textId="77777777" w:rsidR="00C42607" w:rsidRPr="0032190F" w:rsidRDefault="00C42607" w:rsidP="00C42607">
      <w:pPr>
        <w:rPr>
          <w:lang w:val="fr-FR"/>
        </w:rPr>
      </w:pPr>
      <w:r w:rsidRPr="0032190F">
        <w:rPr>
          <w:lang w:val="fr-FR"/>
        </w:rPr>
        <w:t xml:space="preserve">La nouvelle fouille a révélé 180 structures, dont la majeure partie est chasséenne.  </w:t>
      </w:r>
      <w:r w:rsidRPr="0032190F">
        <w:rPr>
          <w:color w:val="211D1E"/>
          <w:szCs w:val="20"/>
          <w:lang w:val="fr-FR"/>
        </w:rPr>
        <w:t xml:space="preserve">Il s’agit de structures circulaires à pierres chauffées et de fosses de profondeur variée, dont trois contenaient des inhumations. On note cependant la présence d’une structure de l’âge du Fer, d’un fossé et de quelques fosses relevant de l’Antiquité </w:t>
      </w:r>
      <w:r w:rsidRPr="0032190F">
        <w:rPr>
          <w:lang w:val="fr-FR"/>
        </w:rPr>
        <w:t xml:space="preserve">  (BIB 2468) </w:t>
      </w:r>
    </w:p>
    <w:p w14:paraId="0121EE29" w14:textId="77777777" w:rsidR="00C42607" w:rsidRPr="0032190F" w:rsidRDefault="00C42607" w:rsidP="00C42607">
      <w:pPr>
        <w:jc w:val="both"/>
        <w:rPr>
          <w:color w:val="211D1E"/>
          <w:sz w:val="20"/>
          <w:szCs w:val="20"/>
          <w:lang w:val="fr-FR"/>
        </w:rPr>
      </w:pPr>
    </w:p>
    <w:p w14:paraId="0DBA5112" w14:textId="77777777" w:rsidR="00C42607" w:rsidRPr="0032190F" w:rsidRDefault="00C42607" w:rsidP="00C42607">
      <w:pPr>
        <w:pStyle w:val="Heading3"/>
      </w:pPr>
      <w:r w:rsidRPr="0032190F">
        <w:t>Fosse 27</w:t>
      </w:r>
    </w:p>
    <w:p w14:paraId="3FC4DF88" w14:textId="77777777" w:rsidR="00DE4F16" w:rsidRPr="0032190F" w:rsidRDefault="00DE4F16" w:rsidP="00C42607">
      <w:pPr>
        <w:jc w:val="both"/>
        <w:rPr>
          <w:color w:val="211D1E"/>
          <w:szCs w:val="20"/>
          <w:lang w:val="fr-FR"/>
        </w:rPr>
      </w:pPr>
      <w:r w:rsidRPr="0032190F">
        <w:rPr>
          <w:color w:val="211D1E"/>
          <w:szCs w:val="20"/>
          <w:lang w:val="fr-FR"/>
        </w:rPr>
        <w:t xml:space="preserve">Il s’agit de la structure en creux qui a livré l’ensemble lithique le plus abondant de tout le site avec 206 éléments lithiques (BIB 2468) L’observation des lamelles en silex bédouliens chauffés de la fosse 27 montre la présence de nucléus de gros module de type quadrangulaire-plat (type de Trets : Binder, 1991 ; Léa, 2003a, 2003b et 2004), caractéristiques du Chasséen récent. la fosse 27 a fourni un corpus céramique abondant, représentatif du Chasséen récent rhodanien : quinze individus ont </w:t>
      </w:r>
      <w:r w:rsidRPr="0032190F">
        <w:rPr>
          <w:color w:val="211D1E"/>
          <w:szCs w:val="20"/>
          <w:lang w:val="fr-FR"/>
        </w:rPr>
        <w:lastRenderedPageBreak/>
        <w:t>été identifiés. Parmi ces formes, on retrouve trois fragments de jarres, deux coupes en calotte et une série de neuf écuelles carénées, parmi lesquelles un vase entier (fig. 2, n</w:t>
      </w:r>
      <w:r w:rsidRPr="0032190F">
        <w:rPr>
          <w:rStyle w:val="A3"/>
          <w:sz w:val="24"/>
          <w:lang w:val="fr-FR"/>
        </w:rPr>
        <w:t xml:space="preserve">o </w:t>
      </w:r>
      <w:r w:rsidRPr="0032190F">
        <w:rPr>
          <w:color w:val="211D1E"/>
          <w:szCs w:val="20"/>
          <w:lang w:val="fr-FR"/>
        </w:rPr>
        <w:t>31). La surreprésentation des écuelles carénées est remarquable, d’autant que ces vases présentent un certain nombre de variations typologiques (fig. 2, n</w:t>
      </w:r>
      <w:r w:rsidRPr="0032190F">
        <w:rPr>
          <w:rStyle w:val="A3"/>
          <w:sz w:val="24"/>
          <w:lang w:val="fr-FR"/>
        </w:rPr>
        <w:t xml:space="preserve">os </w:t>
      </w:r>
      <w:r w:rsidRPr="0032190F">
        <w:rPr>
          <w:color w:val="211D1E"/>
          <w:szCs w:val="20"/>
          <w:lang w:val="fr-FR"/>
        </w:rPr>
        <w:t>31 à 34, 37, 38, 41 et 43). Cette série céramique présente aussi deux décors imprimés de moustache : le premier (fig. 2, n</w:t>
      </w:r>
      <w:r w:rsidRPr="0032190F">
        <w:rPr>
          <w:rStyle w:val="A3"/>
          <w:sz w:val="24"/>
          <w:lang w:val="fr-FR"/>
        </w:rPr>
        <w:t xml:space="preserve">o </w:t>
      </w:r>
      <w:r w:rsidRPr="0032190F">
        <w:rPr>
          <w:color w:val="211D1E"/>
          <w:szCs w:val="20"/>
          <w:lang w:val="fr-FR"/>
        </w:rPr>
        <w:t>38) est associé à une barrette multiforée située sur la carène d’une écuelle ; l’autre (fig. 2, n</w:t>
      </w:r>
      <w:r w:rsidRPr="0032190F">
        <w:rPr>
          <w:rStyle w:val="A3"/>
          <w:sz w:val="24"/>
          <w:lang w:val="fr-FR"/>
        </w:rPr>
        <w:t xml:space="preserve">o </w:t>
      </w:r>
      <w:r w:rsidRPr="0032190F">
        <w:rPr>
          <w:color w:val="211D1E"/>
          <w:szCs w:val="20"/>
          <w:lang w:val="fr-FR"/>
        </w:rPr>
        <w:t xml:space="preserve">36) a été réalisé de part et d’autre d’un mamelon perforé situé haut sur la panse d’une jarre. Cet ensemble céramique est comparable aux corpus céramique déjà étudiés pour ce secteur (Ferber, 2005, 2006, 2011a et 2011b).  (BIB 2468) </w:t>
      </w:r>
    </w:p>
    <w:p w14:paraId="7EC02807" w14:textId="7AD01C09" w:rsidR="00C42607" w:rsidRPr="0032190F" w:rsidRDefault="00DE4F16" w:rsidP="00C42607">
      <w:pPr>
        <w:jc w:val="both"/>
        <w:rPr>
          <w:color w:val="211D1E"/>
          <w:szCs w:val="20"/>
          <w:lang w:val="fr-FR"/>
        </w:rPr>
      </w:pPr>
      <w:r w:rsidRPr="0032190F">
        <w:rPr>
          <w:color w:val="211D1E"/>
          <w:szCs w:val="20"/>
          <w:lang w:val="fr-FR"/>
        </w:rPr>
        <w:t xml:space="preserve">1 alène en </w:t>
      </w:r>
      <w:hyperlink r:id="rId1733" w:anchor="Sit_Cuivre" w:history="1">
        <w:r w:rsidR="00BA150E" w:rsidRPr="00BA150E">
          <w:rPr>
            <w:rStyle w:val="Hyperlink"/>
            <w:lang w:val="fr-FR"/>
          </w:rPr>
          <w:t>cuivre</w:t>
        </w:r>
      </w:hyperlink>
      <w:r w:rsidR="00BA150E">
        <w:rPr>
          <w:lang w:val="fr-FR"/>
        </w:rPr>
        <w:t xml:space="preserve"> </w:t>
      </w:r>
      <w:r w:rsidRPr="0032190F">
        <w:rPr>
          <w:color w:val="211D1E"/>
          <w:szCs w:val="20"/>
          <w:lang w:val="fr-FR"/>
        </w:rPr>
        <w:t xml:space="preserve">associée à du mobilier céramique et lithique propre au Chasséen méridional (BIB 2468) </w:t>
      </w:r>
    </w:p>
    <w:p w14:paraId="2CCC7EF1" w14:textId="77777777" w:rsidR="00DE4F16" w:rsidRPr="0032190F" w:rsidRDefault="00DE4F16" w:rsidP="00C42607">
      <w:pPr>
        <w:jc w:val="both"/>
        <w:rPr>
          <w:color w:val="211D1E"/>
          <w:sz w:val="20"/>
          <w:szCs w:val="20"/>
          <w:lang w:val="fr-FR"/>
        </w:rPr>
      </w:pPr>
    </w:p>
    <w:p w14:paraId="3C2EBAB1" w14:textId="77777777" w:rsidR="00C42607" w:rsidRPr="0032190F" w:rsidRDefault="00C42607" w:rsidP="00C42607">
      <w:pPr>
        <w:pStyle w:val="Heading3"/>
      </w:pPr>
      <w:r w:rsidRPr="0032190F">
        <w:t>Fosse 90</w:t>
      </w:r>
    </w:p>
    <w:p w14:paraId="67BCFBA7" w14:textId="72FB9001" w:rsidR="00DE4F16" w:rsidRPr="0032190F" w:rsidRDefault="00DE4F16" w:rsidP="00DE4F16">
      <w:pPr>
        <w:jc w:val="both"/>
        <w:rPr>
          <w:color w:val="211D1E"/>
          <w:szCs w:val="20"/>
          <w:lang w:val="fr-FR"/>
        </w:rPr>
      </w:pPr>
      <w:r w:rsidRPr="0032190F">
        <w:rPr>
          <w:color w:val="211D1E"/>
          <w:szCs w:val="20"/>
          <w:lang w:val="fr-FR"/>
        </w:rPr>
        <w:t xml:space="preserve">21 éléments lithiques (BIB 2468) La structure 90 n’a livré qu’une petite jarre, forme ubiquiste du Chasséen (BIB 2468) 1 alène en </w:t>
      </w:r>
      <w:hyperlink r:id="rId1734" w:anchor="Sit_Cuivre" w:history="1">
        <w:r w:rsidR="00BA150E" w:rsidRPr="00BA150E">
          <w:rPr>
            <w:rStyle w:val="Hyperlink"/>
            <w:lang w:val="fr-FR"/>
          </w:rPr>
          <w:t>cuivre</w:t>
        </w:r>
      </w:hyperlink>
      <w:r w:rsidR="00BA150E">
        <w:rPr>
          <w:lang w:val="fr-FR"/>
        </w:rPr>
        <w:t xml:space="preserve"> </w:t>
      </w:r>
      <w:r w:rsidRPr="0032190F">
        <w:rPr>
          <w:color w:val="211D1E"/>
          <w:szCs w:val="20"/>
          <w:lang w:val="fr-FR"/>
        </w:rPr>
        <w:t xml:space="preserve">associée à du mobilier céramique et lithique propre au Chasséen méridional (BIB 2468) </w:t>
      </w:r>
    </w:p>
    <w:p w14:paraId="580F3053" w14:textId="77777777" w:rsidR="00DE4F16" w:rsidRPr="0032190F" w:rsidRDefault="00DE4F16" w:rsidP="00DE4F16">
      <w:pPr>
        <w:jc w:val="both"/>
        <w:rPr>
          <w:color w:val="211D1E"/>
          <w:szCs w:val="20"/>
          <w:lang w:val="fr-FR"/>
        </w:rPr>
      </w:pPr>
    </w:p>
    <w:p w14:paraId="59BDC741" w14:textId="77777777" w:rsidR="00DE4F16" w:rsidRPr="0032190F" w:rsidRDefault="00BA150E" w:rsidP="00DE4F16">
      <w:pPr>
        <w:pStyle w:val="Heading2"/>
      </w:pPr>
      <w:r>
        <w:t>a</w:t>
      </w:r>
      <w:r w:rsidR="00DE4F16" w:rsidRPr="0032190F">
        <w:t>lènes en cuivre</w:t>
      </w:r>
    </w:p>
    <w:p w14:paraId="6091E00E" w14:textId="77777777" w:rsidR="00DE4F16" w:rsidRDefault="00DE4F16" w:rsidP="00DE4F16">
      <w:pPr>
        <w:jc w:val="both"/>
        <w:rPr>
          <w:color w:val="211D1E"/>
          <w:szCs w:val="20"/>
          <w:lang w:val="fr-FR"/>
        </w:rPr>
      </w:pPr>
      <w:r w:rsidRPr="0032190F">
        <w:rPr>
          <w:color w:val="211D1E"/>
          <w:szCs w:val="20"/>
          <w:lang w:val="fr-FR"/>
        </w:rPr>
        <w:t>Provenant de F27 et F90 (SS BIB)  La première alêne (fig. 1, n</w:t>
      </w:r>
      <w:r w:rsidRPr="0032190F">
        <w:rPr>
          <w:rStyle w:val="A3"/>
          <w:sz w:val="24"/>
          <w:lang w:val="fr-FR"/>
        </w:rPr>
        <w:t xml:space="preserve">o </w:t>
      </w:r>
      <w:r w:rsidRPr="0032190F">
        <w:rPr>
          <w:color w:val="211D1E"/>
          <w:szCs w:val="20"/>
          <w:lang w:val="fr-FR"/>
        </w:rPr>
        <w:t xml:space="preserve">1) est complète et présente deux extrémités fuselées. Elle mesure 5,73 cm de long pour un diamètre maximal de 0,46 cm. Son poids est de 5 g. Une moitié de la pièce présente une section carrée, tandis que l’autre présente une forme conique. La seconde alêne recueillie est fragmentée ; elle mesure 2,36 cm, est effilée et présente une section circulaire de 0,31 cm. Elle pèse 0,9 g.  (BIB 2468) </w:t>
      </w:r>
    </w:p>
    <w:p w14:paraId="574D51F3" w14:textId="77777777" w:rsidR="009F2A99" w:rsidRDefault="009F2A99" w:rsidP="00DE4F16">
      <w:pPr>
        <w:jc w:val="both"/>
        <w:rPr>
          <w:color w:val="211D1E"/>
          <w:szCs w:val="20"/>
          <w:lang w:val="fr-FR"/>
        </w:rPr>
      </w:pPr>
    </w:p>
    <w:p w14:paraId="4C4DC173" w14:textId="77777777" w:rsidR="009F2A99" w:rsidRPr="0032190F" w:rsidRDefault="009F2A99" w:rsidP="00426FF9">
      <w:pPr>
        <w:pStyle w:val="Heading1"/>
      </w:pPr>
      <w:bookmarkStart w:id="834" w:name="Sit_Portiragnes"/>
      <w:r>
        <w:t>PORTIRAGNES</w:t>
      </w:r>
    </w:p>
    <w:bookmarkEnd w:id="834"/>
    <w:p w14:paraId="5E034160" w14:textId="77777777" w:rsidR="009A1962" w:rsidRDefault="009A1962" w:rsidP="00DE4F16">
      <w:pPr>
        <w:jc w:val="both"/>
        <w:rPr>
          <w:color w:val="211D1E"/>
          <w:szCs w:val="20"/>
          <w:lang w:val="fr-FR"/>
        </w:rPr>
      </w:pPr>
    </w:p>
    <w:p w14:paraId="3DEFEF98" w14:textId="792EA9A7" w:rsidR="00FA18C9" w:rsidRDefault="00FA18C9" w:rsidP="00DE4F16">
      <w:pPr>
        <w:jc w:val="both"/>
        <w:rPr>
          <w:color w:val="211D1E"/>
          <w:szCs w:val="20"/>
          <w:lang w:val="fr-FR"/>
        </w:rPr>
      </w:pPr>
      <w:r>
        <w:rPr>
          <w:color w:val="211D1E"/>
          <w:szCs w:val="20"/>
          <w:lang w:val="fr-FR"/>
        </w:rPr>
        <w:t xml:space="preserve">Les deux sites Néolithique ancien de Portiragnes </w:t>
      </w:r>
      <w:r w:rsidR="00EC57B9">
        <w:rPr>
          <w:color w:val="211D1E"/>
          <w:szCs w:val="20"/>
          <w:lang w:val="fr-FR"/>
        </w:rPr>
        <w:t>(</w:t>
      </w:r>
      <w:r w:rsidR="00EC57B9" w:rsidRPr="00573ABA">
        <w:rPr>
          <w:color w:val="211D1E"/>
          <w:szCs w:val="20"/>
          <w:lang w:val="fr-FR"/>
        </w:rPr>
        <w:t>Hérault</w:t>
      </w:r>
      <w:r w:rsidR="00EC57B9">
        <w:rPr>
          <w:color w:val="211D1E"/>
          <w:szCs w:val="20"/>
          <w:lang w:val="fr-FR"/>
        </w:rPr>
        <w:t xml:space="preserve">) </w:t>
      </w:r>
      <w:r>
        <w:rPr>
          <w:color w:val="211D1E"/>
          <w:szCs w:val="20"/>
          <w:lang w:val="fr-FR"/>
        </w:rPr>
        <w:t xml:space="preserve">sont </w:t>
      </w:r>
      <w:hyperlink r:id="rId1735" w:anchor="Sit_Peyro_Signado" w:history="1">
        <w:r w:rsidR="00923C7D" w:rsidRPr="002C5BA6">
          <w:rPr>
            <w:rStyle w:val="Hyperlink"/>
            <w:lang w:val="fr-FR"/>
          </w:rPr>
          <w:t>Peyro-Signado</w:t>
        </w:r>
      </w:hyperlink>
      <w:r w:rsidR="00923C7D" w:rsidRPr="00923C7D">
        <w:rPr>
          <w:lang w:val="fr-FR"/>
        </w:rPr>
        <w:t xml:space="preserve"> </w:t>
      </w:r>
      <w:r>
        <w:rPr>
          <w:color w:val="211D1E"/>
          <w:szCs w:val="20"/>
          <w:lang w:val="fr-FR"/>
        </w:rPr>
        <w:t xml:space="preserve">et </w:t>
      </w:r>
      <w:hyperlink r:id="rId1736" w:anchor="Sit_Roque_Haute" w:history="1">
        <w:r w:rsidR="00923C7D">
          <w:rPr>
            <w:rStyle w:val="Hyperlink"/>
            <w:lang w:val="fr-FR"/>
          </w:rPr>
          <w:t>PRH</w:t>
        </w:r>
      </w:hyperlink>
      <w:r w:rsidR="00923C7D">
        <w:rPr>
          <w:color w:val="211D1E"/>
          <w:szCs w:val="20"/>
          <w:lang w:val="fr-FR"/>
        </w:rPr>
        <w:t xml:space="preserve"> </w:t>
      </w:r>
      <w:r>
        <w:rPr>
          <w:color w:val="211D1E"/>
          <w:szCs w:val="20"/>
          <w:lang w:val="fr-FR"/>
        </w:rPr>
        <w:t>(SS BIB)</w:t>
      </w:r>
      <w:r w:rsidR="00905233">
        <w:rPr>
          <w:color w:val="211D1E"/>
          <w:szCs w:val="20"/>
          <w:lang w:val="fr-FR"/>
        </w:rPr>
        <w:t xml:space="preserve"> Ils étaient proches de la m</w:t>
      </w:r>
      <w:r w:rsidR="00EC57B9">
        <w:rPr>
          <w:color w:val="211D1E"/>
          <w:szCs w:val="20"/>
          <w:lang w:val="fr-FR"/>
        </w:rPr>
        <w:t>e</w:t>
      </w:r>
      <w:r w:rsidR="00905233">
        <w:rPr>
          <w:color w:val="211D1E"/>
          <w:szCs w:val="20"/>
          <w:lang w:val="fr-FR"/>
        </w:rPr>
        <w:t xml:space="preserve">r (BIB Convertini ANR CIMO 2019) Les vases de ces deux sites sont fait avec des terres probablement issues du volcanisme </w:t>
      </w:r>
      <w:r w:rsidR="00C1082E">
        <w:rPr>
          <w:color w:val="211D1E"/>
          <w:szCs w:val="20"/>
          <w:lang w:val="fr-FR"/>
        </w:rPr>
        <w:t>t</w:t>
      </w:r>
      <w:r w:rsidR="00905233">
        <w:rPr>
          <w:color w:val="211D1E"/>
          <w:szCs w:val="20"/>
          <w:lang w:val="fr-FR"/>
        </w:rPr>
        <w:t xml:space="preserve"> mais montre des différences avec les terres volcaniques des volcans locaux (analyses élémentaires sur Au, O, T, Pb, Th, U, Mu, Ta, La, Ce) (BIB Convertini ANR CIMO 2019)</w:t>
      </w:r>
    </w:p>
    <w:p w14:paraId="38C76D64" w14:textId="77777777" w:rsidR="00BC691E" w:rsidRDefault="00BC691E" w:rsidP="00DE4F16">
      <w:pPr>
        <w:jc w:val="both"/>
        <w:rPr>
          <w:color w:val="211D1E"/>
          <w:szCs w:val="20"/>
          <w:lang w:val="fr-FR"/>
        </w:rPr>
      </w:pPr>
    </w:p>
    <w:p w14:paraId="55BC60A1" w14:textId="629E6099" w:rsidR="00BC691E" w:rsidRDefault="00BC691E" w:rsidP="00DE4F16">
      <w:pPr>
        <w:jc w:val="both"/>
        <w:rPr>
          <w:color w:val="211D1E"/>
          <w:szCs w:val="20"/>
          <w:lang w:val="fr-FR"/>
        </w:rPr>
      </w:pPr>
      <w:r>
        <w:rPr>
          <w:color w:val="211D1E"/>
          <w:szCs w:val="20"/>
          <w:lang w:val="fr-FR"/>
        </w:rPr>
        <w:t>Repésentation de soleil dans l'</w:t>
      </w:r>
      <w:hyperlink r:id="rId1737" w:anchor="Cul_Epicardial_Sud_France" w:history="1">
        <w:r w:rsidR="00E74338" w:rsidRPr="00E26EA8">
          <w:rPr>
            <w:rStyle w:val="Hyperlink"/>
            <w:lang w:val="fr-FR"/>
          </w:rPr>
          <w:t>Epicardial</w:t>
        </w:r>
      </w:hyperlink>
      <w:r w:rsidR="00E74338" w:rsidRPr="00E26EA8">
        <w:rPr>
          <w:lang w:val="fr-FR"/>
        </w:rPr>
        <w:t xml:space="preserve"> </w:t>
      </w:r>
      <w:r>
        <w:rPr>
          <w:color w:val="211D1E"/>
          <w:szCs w:val="20"/>
          <w:lang w:val="fr-FR"/>
        </w:rPr>
        <w:t xml:space="preserve"> (BIB 2624)</w:t>
      </w:r>
    </w:p>
    <w:p w14:paraId="36D3EF62" w14:textId="77777777" w:rsidR="00FA18C9" w:rsidRPr="0032190F" w:rsidRDefault="00FA18C9" w:rsidP="00DE4F16">
      <w:pPr>
        <w:jc w:val="both"/>
        <w:rPr>
          <w:color w:val="211D1E"/>
          <w:szCs w:val="20"/>
          <w:lang w:val="fr-FR"/>
        </w:rPr>
      </w:pPr>
    </w:p>
    <w:p w14:paraId="7B9355D8" w14:textId="77777777" w:rsidR="009A1962" w:rsidRPr="00426FF9" w:rsidRDefault="009A1962" w:rsidP="00426FF9">
      <w:pPr>
        <w:pStyle w:val="Heading1"/>
        <w:rPr>
          <w:lang w:val="es-ES"/>
        </w:rPr>
      </w:pPr>
      <w:bookmarkStart w:id="835" w:name="Sit_Peyro_Signado"/>
      <w:r w:rsidRPr="00426FF9">
        <w:rPr>
          <w:lang w:val="es-ES"/>
        </w:rPr>
        <w:t>PE</w:t>
      </w:r>
      <w:r w:rsidR="00F6658F" w:rsidRPr="00426FF9">
        <w:rPr>
          <w:lang w:val="es-ES"/>
        </w:rPr>
        <w:t>Y</w:t>
      </w:r>
      <w:r w:rsidRPr="00426FF9">
        <w:rPr>
          <w:lang w:val="es-ES"/>
        </w:rPr>
        <w:t>RO SIGNADO</w:t>
      </w:r>
    </w:p>
    <w:bookmarkEnd w:id="835"/>
    <w:p w14:paraId="5E51381A" w14:textId="77777777" w:rsidR="00C50849" w:rsidRDefault="00C50849" w:rsidP="00E60AFC">
      <w:pPr>
        <w:rPr>
          <w:lang w:val="es-ES"/>
        </w:rPr>
      </w:pPr>
      <w:r w:rsidRPr="00716F6C">
        <w:rPr>
          <w:lang w:val="es-ES"/>
        </w:rPr>
        <w:t>Peyro-Signado</w:t>
      </w:r>
      <w:r w:rsidR="00923C7D">
        <w:rPr>
          <w:lang w:val="es-ES"/>
        </w:rPr>
        <w:t>, Peiro Signado, Peiro-Signado,</w:t>
      </w:r>
      <w:r w:rsidR="00923C7D" w:rsidRPr="00923C7D">
        <w:rPr>
          <w:color w:val="211D1E"/>
          <w:szCs w:val="20"/>
          <w:lang w:val="es-ES"/>
        </w:rPr>
        <w:t xml:space="preserve"> Pero Signado</w:t>
      </w:r>
    </w:p>
    <w:p w14:paraId="6CE2285E" w14:textId="77777777" w:rsidR="00923C7D" w:rsidRDefault="00923C7D" w:rsidP="00E60AFC">
      <w:pPr>
        <w:rPr>
          <w:lang w:val="es-ES"/>
        </w:rPr>
      </w:pPr>
    </w:p>
    <w:p w14:paraId="3B337FB5" w14:textId="0A709CF2" w:rsidR="00C50849" w:rsidRPr="00DA7F34" w:rsidRDefault="00000000" w:rsidP="00663B0C">
      <w:pPr>
        <w:jc w:val="both"/>
        <w:rPr>
          <w:lang w:val="fr-FR"/>
        </w:rPr>
      </w:pPr>
      <w:hyperlink r:id="rId1738" w:anchor="Cul_Impresso_Cardial_p_1" w:history="1">
        <w:r w:rsidR="00EA5812" w:rsidRPr="00715BD6">
          <w:rPr>
            <w:rStyle w:val="Hyperlink"/>
            <w:lang w:val="fr-FR"/>
          </w:rPr>
          <w:t>1</w:t>
        </w:r>
        <w:r w:rsidR="00EA5812" w:rsidRPr="00715BD6">
          <w:rPr>
            <w:rStyle w:val="Hyperlink"/>
            <w:vertAlign w:val="superscript"/>
            <w:lang w:val="fr-FR"/>
          </w:rPr>
          <w:t>e</w:t>
        </w:r>
        <w:r w:rsidR="00EA5812" w:rsidRPr="00715BD6">
          <w:rPr>
            <w:rStyle w:val="Hyperlink"/>
            <w:lang w:val="fr-FR"/>
          </w:rPr>
          <w:t xml:space="preserve"> Néolithique</w:t>
        </w:r>
      </w:hyperlink>
      <w:r w:rsidR="00663B0C">
        <w:rPr>
          <w:lang w:val="fr-FR"/>
        </w:rPr>
        <w:t>,</w:t>
      </w:r>
      <w:r w:rsidR="00663B0C" w:rsidRPr="00663B0C">
        <w:rPr>
          <w:lang w:val="fr-FR"/>
        </w:rPr>
        <w:t xml:space="preserve"> </w:t>
      </w:r>
      <w:r w:rsidR="00663B0C" w:rsidRPr="00923C7D">
        <w:rPr>
          <w:lang w:val="fr-FR"/>
        </w:rPr>
        <w:t>Peyro Signado</w:t>
      </w:r>
      <w:r w:rsidR="00663B0C" w:rsidRPr="00573ABA">
        <w:rPr>
          <w:color w:val="211D1E"/>
          <w:szCs w:val="20"/>
          <w:lang w:val="fr-FR"/>
        </w:rPr>
        <w:t xml:space="preserve"> (</w:t>
      </w:r>
      <w:hyperlink r:id="rId1739" w:anchor="Sit_Portiragnes" w:history="1">
        <w:r w:rsidR="00663B0C" w:rsidRPr="00923C7D">
          <w:rPr>
            <w:rStyle w:val="Hyperlink"/>
            <w:szCs w:val="20"/>
            <w:lang w:val="fr-FR"/>
          </w:rPr>
          <w:t>Portiragnes</w:t>
        </w:r>
      </w:hyperlink>
      <w:r w:rsidR="00663B0C" w:rsidRPr="00573ABA">
        <w:rPr>
          <w:color w:val="211D1E"/>
          <w:szCs w:val="20"/>
          <w:lang w:val="fr-FR"/>
        </w:rPr>
        <w:t>, Hérault),</w:t>
      </w:r>
      <w:r w:rsidR="00663B0C">
        <w:rPr>
          <w:color w:val="211D1E"/>
          <w:szCs w:val="20"/>
          <w:lang w:val="fr-FR"/>
        </w:rPr>
        <w:t xml:space="preserve"> proche de </w:t>
      </w:r>
      <w:r w:rsidR="00663B0C" w:rsidRPr="00573ABA">
        <w:rPr>
          <w:color w:val="211D1E"/>
          <w:szCs w:val="20"/>
          <w:lang w:val="fr-FR"/>
        </w:rPr>
        <w:t xml:space="preserve"> </w:t>
      </w:r>
      <w:hyperlink r:id="rId1740" w:anchor="Sit_Roque_Haute" w:history="1">
        <w:r w:rsidR="00663B0C">
          <w:rPr>
            <w:rStyle w:val="Hyperlink"/>
            <w:lang w:val="fr-FR"/>
          </w:rPr>
          <w:t>PRH</w:t>
        </w:r>
      </w:hyperlink>
      <w:r w:rsidR="00663B0C" w:rsidRPr="00923C7D">
        <w:rPr>
          <w:color w:val="211D1E"/>
          <w:szCs w:val="20"/>
          <w:lang w:val="fr-FR"/>
        </w:rPr>
        <w:t xml:space="preserve">, </w:t>
      </w:r>
      <w:r w:rsidR="00663B0C">
        <w:rPr>
          <w:color w:val="211D1E"/>
          <w:szCs w:val="20"/>
          <w:lang w:val="fr-FR"/>
        </w:rPr>
        <w:t xml:space="preserve">est daté </w:t>
      </w:r>
      <w:r w:rsidR="00663B0C" w:rsidRPr="00573ABA">
        <w:rPr>
          <w:color w:val="211D1E"/>
          <w:szCs w:val="20"/>
          <w:lang w:val="fr-FR"/>
        </w:rPr>
        <w:t>du Néolithique ancien-</w:t>
      </w:r>
      <w:hyperlink r:id="rId1741" w:anchor="Cul_Impressa" w:history="1">
        <w:r w:rsidR="00663B0C" w:rsidRPr="00573ABA">
          <w:rPr>
            <w:rStyle w:val="Hyperlink"/>
            <w:szCs w:val="20"/>
            <w:lang w:val="fr-FR"/>
          </w:rPr>
          <w:t>Impressa</w:t>
        </w:r>
      </w:hyperlink>
      <w:r w:rsidR="00663B0C" w:rsidRPr="00573ABA">
        <w:rPr>
          <w:color w:val="211D1E"/>
          <w:szCs w:val="20"/>
          <w:lang w:val="fr-FR"/>
        </w:rPr>
        <w:t xml:space="preserve"> [</w:t>
      </w:r>
      <w:hyperlink r:id="rId1742" w:anchor="Cul_Impressa_Ligure_Provence" w:history="1">
        <w:r w:rsidR="00663B0C" w:rsidRPr="00573ABA">
          <w:rPr>
            <w:rStyle w:val="Hyperlink"/>
            <w:szCs w:val="20"/>
            <w:lang w:val="it-IT"/>
          </w:rPr>
          <w:t>liguro-provençale</w:t>
        </w:r>
      </w:hyperlink>
      <w:r w:rsidR="00663B0C" w:rsidRPr="00573ABA">
        <w:rPr>
          <w:color w:val="211D1E"/>
          <w:szCs w:val="20"/>
          <w:lang w:val="fr-FR"/>
        </w:rPr>
        <w:t>]</w:t>
      </w:r>
      <w:r w:rsidR="00663B0C">
        <w:rPr>
          <w:color w:val="211D1E"/>
          <w:szCs w:val="20"/>
          <w:lang w:val="fr-FR"/>
        </w:rPr>
        <w:t xml:space="preserve"> (SS BIB) </w:t>
      </w:r>
      <w:r w:rsidR="00663B0C" w:rsidRPr="00923C7D">
        <w:rPr>
          <w:lang w:val="fr-FR"/>
        </w:rPr>
        <w:t>Peiro Signado doit donc être interprété comme appartenant à un faciès intrusif dans le standard du Néolithique ancien languedocien</w:t>
      </w:r>
      <w:r w:rsidR="00663B0C">
        <w:rPr>
          <w:lang w:val="fr-FR"/>
        </w:rPr>
        <w:t xml:space="preserve"> [</w:t>
      </w:r>
      <w:hyperlink r:id="rId1743" w:anchor="Cul_Homo_Econ_echang_mod_MCMI" w:history="1">
        <w:r w:rsidR="00663B0C" w:rsidRPr="00923C7D">
          <w:rPr>
            <w:rStyle w:val="Hyperlink"/>
            <w:lang w:val="fr-FR"/>
          </w:rPr>
          <w:t>MCMI</w:t>
        </w:r>
      </w:hyperlink>
      <w:r w:rsidR="00663B0C">
        <w:rPr>
          <w:lang w:val="fr-FR"/>
        </w:rPr>
        <w:t>]</w:t>
      </w:r>
      <w:r w:rsidR="00663B0C" w:rsidRPr="00923C7D">
        <w:rPr>
          <w:lang w:val="fr-FR"/>
        </w:rPr>
        <w:t>, faciès lié à la Ligurie</w:t>
      </w:r>
      <w:r w:rsidR="00663B0C">
        <w:rPr>
          <w:lang w:val="fr-FR"/>
        </w:rPr>
        <w:t xml:space="preserve"> (Arene Candide)</w:t>
      </w:r>
      <w:r w:rsidR="00663B0C" w:rsidRPr="00923C7D">
        <w:rPr>
          <w:lang w:val="fr-FR"/>
        </w:rPr>
        <w:t>, mais dont l'origine et le développement dans le temps et dans l'espace restent inconnus</w:t>
      </w:r>
      <w:r w:rsidR="00663B0C">
        <w:rPr>
          <w:lang w:val="fr-FR"/>
        </w:rPr>
        <w:t xml:space="preserve"> (BIB 2499) Fondation du site par des néolithiques provenant d'Italie (BIB 2648) cf. </w:t>
      </w:r>
      <w:hyperlink r:id="rId1744" w:anchor="Sit_Roque_Haute" w:history="1">
        <w:r w:rsidR="00663B0C">
          <w:rPr>
            <w:rStyle w:val="Hyperlink"/>
            <w:lang w:val="fr-FR"/>
          </w:rPr>
          <w:t>PRH</w:t>
        </w:r>
      </w:hyperlink>
    </w:p>
    <w:p w14:paraId="41B70969" w14:textId="77777777" w:rsidR="00663B0C" w:rsidRPr="00DA7F34" w:rsidRDefault="00663B0C" w:rsidP="00663B0C">
      <w:pPr>
        <w:jc w:val="both"/>
        <w:rPr>
          <w:lang w:val="fr-FR"/>
        </w:rPr>
      </w:pPr>
    </w:p>
    <w:p w14:paraId="25F0E600" w14:textId="77777777" w:rsidR="00663B0C" w:rsidRDefault="00663B0C" w:rsidP="00663B0C">
      <w:pPr>
        <w:jc w:val="both"/>
        <w:rPr>
          <w:lang w:val="fr-FR"/>
        </w:rPr>
      </w:pPr>
      <w:r>
        <w:rPr>
          <w:lang w:val="fr-FR"/>
        </w:rPr>
        <w:t>Datation de l'occupation néolithique par 14C sur graine de céréale à 5900 calBC (BIB J. Guilaine in BIB 2613). PS est contemporain des couches 28-25 des AC (BIB C. Manen, Seminario (...) Impressa, Barcelona 2019)</w:t>
      </w:r>
    </w:p>
    <w:p w14:paraId="25B45436" w14:textId="77777777" w:rsidR="00BE6107" w:rsidRDefault="00BE6107" w:rsidP="00663B0C">
      <w:pPr>
        <w:jc w:val="both"/>
        <w:rPr>
          <w:lang w:val="fr-FR"/>
        </w:rPr>
      </w:pPr>
    </w:p>
    <w:p w14:paraId="120F56AA" w14:textId="77777777" w:rsidR="00BE6107" w:rsidRDefault="00BE6107" w:rsidP="00BE6107">
      <w:pPr>
        <w:pStyle w:val="Heading2"/>
      </w:pPr>
      <w:r>
        <w:t>Périodisation</w:t>
      </w:r>
    </w:p>
    <w:p w14:paraId="717C7053" w14:textId="77777777" w:rsidR="00BE6107" w:rsidRDefault="00BE6107" w:rsidP="00663B0C">
      <w:pPr>
        <w:jc w:val="both"/>
        <w:rPr>
          <w:lang w:val="fr-FR"/>
        </w:rPr>
      </w:pPr>
    </w:p>
    <w:p w14:paraId="4DEE25AD" w14:textId="77777777" w:rsidR="00BE6107" w:rsidRDefault="00BE6107" w:rsidP="00663B0C">
      <w:pPr>
        <w:jc w:val="both"/>
        <w:rPr>
          <w:lang w:val="fr-FR"/>
        </w:rPr>
      </w:pPr>
      <w:r w:rsidRPr="00BE6107">
        <w:rPr>
          <w:lang w:val="fr-FR"/>
        </w:rPr>
        <w:lastRenderedPageBreak/>
        <w:t>le gisement de Peiro Signado vint bouleverser le schéma classique de la succession Cardial / Épicardial en ofrant des comparaisons directes avec le célèbre site des Arene Candide (Ligurie).</w:t>
      </w:r>
      <w:r>
        <w:rPr>
          <w:lang w:val="fr-FR"/>
        </w:rPr>
        <w:t>(BIB 2926)</w:t>
      </w:r>
    </w:p>
    <w:p w14:paraId="44282BB3" w14:textId="77777777" w:rsidR="00663B0C" w:rsidRPr="00DA7F34" w:rsidRDefault="00663B0C" w:rsidP="00663B0C">
      <w:pPr>
        <w:jc w:val="both"/>
        <w:rPr>
          <w:lang w:val="fr-FR"/>
        </w:rPr>
      </w:pPr>
    </w:p>
    <w:p w14:paraId="5421414D" w14:textId="77777777" w:rsidR="00663B0C" w:rsidRDefault="00663B0C" w:rsidP="00663B0C">
      <w:pPr>
        <w:jc w:val="both"/>
        <w:rPr>
          <w:lang w:val="fr-FR"/>
        </w:rPr>
      </w:pPr>
    </w:p>
    <w:p w14:paraId="1AD3078F" w14:textId="77777777" w:rsidR="00663B0C" w:rsidRDefault="00663B0C" w:rsidP="00663B0C">
      <w:pPr>
        <w:pStyle w:val="Heading2"/>
      </w:pPr>
      <w:r>
        <w:t>Habitat</w:t>
      </w:r>
    </w:p>
    <w:p w14:paraId="2CD5B199" w14:textId="77777777" w:rsidR="00663B0C" w:rsidRDefault="009A1962" w:rsidP="00663B0C">
      <w:pPr>
        <w:rPr>
          <w:rFonts w:cs="Arial"/>
          <w:bCs/>
          <w:szCs w:val="26"/>
          <w:lang w:val="fr-FR"/>
        </w:rPr>
      </w:pPr>
      <w:r w:rsidRPr="00573ABA">
        <w:rPr>
          <w:color w:val="211D1E"/>
          <w:szCs w:val="20"/>
          <w:lang w:val="fr-FR"/>
        </w:rPr>
        <w:t xml:space="preserve">L'habitat est une structure à abside (BIB I. Senepart, colloque Habitat Dijon 2015) </w:t>
      </w:r>
      <w:r w:rsidR="00905233">
        <w:rPr>
          <w:color w:val="211D1E"/>
          <w:szCs w:val="20"/>
          <w:lang w:val="fr-FR"/>
        </w:rPr>
        <w:t>Cabane (BIB Convertini ANR CIMO 2019)</w:t>
      </w:r>
      <w:r w:rsidR="00663B0C" w:rsidRPr="00663B0C">
        <w:rPr>
          <w:rFonts w:cs="Arial"/>
          <w:bCs/>
          <w:szCs w:val="26"/>
          <w:lang w:val="fr-FR"/>
        </w:rPr>
        <w:t xml:space="preserve"> </w:t>
      </w:r>
      <w:r w:rsidR="00663B0C" w:rsidRPr="0043440A">
        <w:rPr>
          <w:rFonts w:cs="Arial"/>
          <w:bCs/>
          <w:szCs w:val="26"/>
          <w:lang w:val="fr-FR"/>
        </w:rPr>
        <w:t>Une unique maison (BIB 2646)</w:t>
      </w:r>
      <w:r w:rsidR="00663B0C">
        <w:rPr>
          <w:rFonts w:cs="Arial"/>
          <w:bCs/>
          <w:szCs w:val="26"/>
          <w:lang w:val="fr-FR"/>
        </w:rPr>
        <w:t xml:space="preserve"> Edifice ovalaire à poteaux périphériques (BIB C. Manen, Seminario (...) Impressa, Barcelona 2019)</w:t>
      </w:r>
      <w:r w:rsidR="00BE6107">
        <w:rPr>
          <w:rFonts w:cs="Arial"/>
          <w:bCs/>
          <w:szCs w:val="26"/>
          <w:lang w:val="fr-FR"/>
        </w:rPr>
        <w:t xml:space="preserve"> </w:t>
      </w:r>
      <w:r w:rsidR="00BE6107" w:rsidRPr="00BE6107">
        <w:rPr>
          <w:rFonts w:cs="Arial"/>
          <w:bCs/>
          <w:szCs w:val="26"/>
          <w:lang w:val="fr-FR"/>
        </w:rPr>
        <w:t>petit bâtiment construit en matériaux périssables (poteaux et torchis) jouxté par une aire de fosses plus ou moins emboîtées (Briois et Manen, à paraître).</w:t>
      </w:r>
      <w:r w:rsidR="00BE6107">
        <w:rPr>
          <w:rFonts w:cs="Arial"/>
          <w:bCs/>
          <w:szCs w:val="26"/>
          <w:lang w:val="fr-FR"/>
        </w:rPr>
        <w:t xml:space="preserve"> (BIB 2926)</w:t>
      </w:r>
    </w:p>
    <w:p w14:paraId="1D0AFA59" w14:textId="77777777" w:rsidR="00923C7D" w:rsidRDefault="00923C7D" w:rsidP="00573ABA">
      <w:pPr>
        <w:autoSpaceDE w:val="0"/>
        <w:autoSpaceDN w:val="0"/>
        <w:adjustRightInd w:val="0"/>
        <w:rPr>
          <w:color w:val="211D1E"/>
          <w:szCs w:val="20"/>
          <w:lang w:val="fr-FR"/>
        </w:rPr>
      </w:pPr>
    </w:p>
    <w:p w14:paraId="4932F1E9" w14:textId="77777777" w:rsidR="00923C7D" w:rsidRDefault="00663B0C" w:rsidP="00663B0C">
      <w:pPr>
        <w:pStyle w:val="Heading2"/>
      </w:pPr>
      <w:r>
        <w:t>Céramique</w:t>
      </w:r>
    </w:p>
    <w:p w14:paraId="42775FB8" w14:textId="77777777" w:rsidR="00663B0C" w:rsidRDefault="00663B0C" w:rsidP="00573ABA">
      <w:pPr>
        <w:autoSpaceDE w:val="0"/>
        <w:autoSpaceDN w:val="0"/>
        <w:adjustRightInd w:val="0"/>
        <w:rPr>
          <w:color w:val="211D1E"/>
          <w:szCs w:val="20"/>
          <w:lang w:val="fr-FR"/>
        </w:rPr>
      </w:pPr>
    </w:p>
    <w:p w14:paraId="789FFB25" w14:textId="7C1C5A07" w:rsidR="00D170D5" w:rsidRDefault="00905233" w:rsidP="00663B0C">
      <w:pPr>
        <w:autoSpaceDE w:val="0"/>
        <w:autoSpaceDN w:val="0"/>
        <w:adjustRightInd w:val="0"/>
        <w:rPr>
          <w:lang w:val="fr-FR"/>
        </w:rPr>
      </w:pPr>
      <w:r>
        <w:rPr>
          <w:color w:val="211D1E"/>
          <w:szCs w:val="20"/>
          <w:lang w:val="fr-FR"/>
        </w:rPr>
        <w:t>Céramique de type liguro-provençal (BIB Convertini ANR CIMO 2019)</w:t>
      </w:r>
      <w:r w:rsidR="00663B0C">
        <w:rPr>
          <w:color w:val="211D1E"/>
          <w:szCs w:val="20"/>
          <w:lang w:val="fr-FR"/>
        </w:rPr>
        <w:t xml:space="preserve">. </w:t>
      </w:r>
      <w:r w:rsidR="00923C7D" w:rsidRPr="0032190F">
        <w:rPr>
          <w:color w:val="211D1E"/>
          <w:szCs w:val="20"/>
          <w:lang w:val="fr-FR"/>
        </w:rPr>
        <w:t xml:space="preserve">Horizon pré-Cardial à </w:t>
      </w:r>
      <w:r w:rsidR="00923C7D" w:rsidRPr="0032190F">
        <w:rPr>
          <w:lang w:val="fr-FR"/>
        </w:rPr>
        <w:t>décors à "sillon d'impressions" (BIB 2543)</w:t>
      </w:r>
      <w:r w:rsidR="00923C7D">
        <w:rPr>
          <w:lang w:val="fr-FR"/>
        </w:rPr>
        <w:t xml:space="preserve"> (BIB Laura 2018) </w:t>
      </w:r>
      <w:hyperlink r:id="rId1745" w:anchor="Cul_Impressa__cer_IGT" w:history="1">
        <w:r w:rsidR="00955BF8" w:rsidRPr="00923C7D">
          <w:rPr>
            <w:rStyle w:val="Hyperlink"/>
            <w:lang w:val="fr-FR"/>
          </w:rPr>
          <w:t>IGT</w:t>
        </w:r>
      </w:hyperlink>
      <w:r w:rsidR="00573ABA" w:rsidRPr="00923C7D">
        <w:rPr>
          <w:lang w:val="fr-FR"/>
        </w:rPr>
        <w:t xml:space="preserve">: </w:t>
      </w:r>
      <w:r w:rsidR="00573ABA" w:rsidRPr="00923C7D">
        <w:rPr>
          <w:szCs w:val="16"/>
          <w:lang w:val="fr-FR" w:eastAsia="en-GB"/>
        </w:rPr>
        <w:t>Ly-8399: 6770 ± 55 BP; Beta-330612: 6670 ± 40 BP; and Ly-8400: 6840 ± 55 BP</w:t>
      </w:r>
      <w:r w:rsidR="00955BF8" w:rsidRPr="00923C7D">
        <w:rPr>
          <w:lang w:val="fr-FR"/>
        </w:rPr>
        <w:t xml:space="preserve"> (BIB 2769)</w:t>
      </w:r>
      <w:r w:rsidR="00923C7D" w:rsidRPr="00923C7D">
        <w:rPr>
          <w:lang w:val="fr-FR"/>
        </w:rPr>
        <w:t xml:space="preserve">. </w:t>
      </w:r>
      <w:r w:rsidR="00923C7D">
        <w:rPr>
          <w:lang w:val="fr-FR"/>
        </w:rPr>
        <w:t xml:space="preserve">Dans les niveaux IGT, </w:t>
      </w:r>
      <w:r w:rsidR="00923C7D" w:rsidRPr="00923C7D">
        <w:rPr>
          <w:lang w:val="fr-FR"/>
        </w:rPr>
        <w:t>les caractéristiques des vestiges récoltés sur le site sont en rupture totale avec le complexe cardial : style céramique décoré au sillon d'impressions</w:t>
      </w:r>
      <w:r w:rsidR="00663B0C">
        <w:rPr>
          <w:lang w:val="fr-FR"/>
        </w:rPr>
        <w:t xml:space="preserve"> (BIB 2499)</w:t>
      </w:r>
      <w:r w:rsidR="00923C7D" w:rsidRPr="00923C7D">
        <w:rPr>
          <w:lang w:val="fr-FR"/>
        </w:rPr>
        <w:t xml:space="preserve">, </w:t>
      </w:r>
      <w:r w:rsidR="00923C7D" w:rsidRPr="00923C7D">
        <w:rPr>
          <w:i/>
          <w:lang w:val="fr-FR"/>
        </w:rPr>
        <w:t xml:space="preserve">La céramique de ce site le rattache au </w:t>
      </w:r>
      <w:hyperlink r:id="rId1746" w:anchor="Cul_Cardial_Midi_France" w:history="1">
        <w:r w:rsidR="00923C7D" w:rsidRPr="00923C7D">
          <w:rPr>
            <w:rStyle w:val="Hyperlink"/>
            <w:i/>
            <w:lang w:val="fr-FR"/>
          </w:rPr>
          <w:t>C. du Midi de la France</w:t>
        </w:r>
      </w:hyperlink>
      <w:r w:rsidR="00923C7D" w:rsidRPr="00923C7D">
        <w:rPr>
          <w:i/>
          <w:lang w:val="fr-FR"/>
        </w:rPr>
        <w:t xml:space="preserve">, vers 5800-5600, qui </w:t>
      </w:r>
      <w:r w:rsidR="00923C7D" w:rsidRPr="00923C7D">
        <w:rPr>
          <w:lang w:val="fr-FR"/>
        </w:rPr>
        <w:t>montre des liaisons stylistiques avec quelques sites ligures, et dont les décors sont particulièrement bien organisés en bandes ou en panneaux et en secteurs, pourrait présenter un fait d</w:t>
      </w:r>
      <w:r w:rsidR="00923C7D" w:rsidRPr="0032190F">
        <w:rPr>
          <w:lang w:val="fr-FR"/>
        </w:rPr>
        <w:t>e colonisation (BIB 125 p.110).</w:t>
      </w:r>
      <w:r w:rsidR="00923C7D" w:rsidRPr="00923C7D">
        <w:rPr>
          <w:lang w:val="fr-FR"/>
        </w:rPr>
        <w:t xml:space="preserve"> </w:t>
      </w:r>
      <w:r w:rsidR="00663B0C">
        <w:rPr>
          <w:lang w:val="fr-FR"/>
        </w:rPr>
        <w:t>Technique SPT, dégraissant à la chamotte à haute tempréature, décors à sillons d'impression (BIB C. Manen, Seminario (...) Impressa, Barcelona 2019) Les décors de vases son couvrants et l'architecture est très géométrique (BIB C. Manen, Seminario (...) Impressa, Barcelona 2019)</w:t>
      </w:r>
    </w:p>
    <w:p w14:paraId="2C72AA76" w14:textId="342320B5" w:rsidR="00663B0C" w:rsidRPr="00E326B9" w:rsidRDefault="00E326B9" w:rsidP="00BE6107">
      <w:pPr>
        <w:autoSpaceDE w:val="0"/>
        <w:autoSpaceDN w:val="0"/>
        <w:adjustRightInd w:val="0"/>
        <w:jc w:val="both"/>
        <w:rPr>
          <w:lang w:val="fr-FR"/>
        </w:rPr>
      </w:pPr>
      <w:r w:rsidRPr="00E326B9">
        <w:rPr>
          <w:lang w:val="fr-FR"/>
        </w:rPr>
        <w:t xml:space="preserve">La production céramique du Néolithique ancien renvoie au </w:t>
      </w:r>
      <w:r w:rsidRPr="00E326B9">
        <w:rPr>
          <w:szCs w:val="21"/>
          <w:lang w:val="fr-FR" w:eastAsia="en-GB"/>
        </w:rPr>
        <w:t>golfe de Gênes pour Peiro Signado (BIB 2926)</w:t>
      </w:r>
      <w:r>
        <w:rPr>
          <w:szCs w:val="21"/>
          <w:lang w:val="fr-FR" w:eastAsia="en-GB"/>
        </w:rPr>
        <w:t xml:space="preserve"> v. vase de </w:t>
      </w:r>
      <w:hyperlink r:id="rId1747" w:anchor="Sit_Roque_Haute" w:history="1">
        <w:r w:rsidR="00BE6107">
          <w:rPr>
            <w:rStyle w:val="Hyperlink"/>
            <w:lang w:val="fr-FR"/>
          </w:rPr>
          <w:t>PRH</w:t>
        </w:r>
      </w:hyperlink>
      <w:r>
        <w:rPr>
          <w:szCs w:val="21"/>
          <w:lang w:val="fr-FR" w:eastAsia="en-GB"/>
        </w:rPr>
        <w:t>, Cardial BFP de Pendimoun (BIB 2926)</w:t>
      </w:r>
      <w:r w:rsidR="00BE6107">
        <w:rPr>
          <w:szCs w:val="21"/>
          <w:lang w:val="fr-FR" w:eastAsia="en-GB"/>
        </w:rPr>
        <w:t xml:space="preserve"> Céramique </w:t>
      </w:r>
      <w:r w:rsidR="00BE6107" w:rsidRPr="00BE6107">
        <w:rPr>
          <w:szCs w:val="21"/>
          <w:lang w:val="fr-FR" w:eastAsia="en-GB"/>
        </w:rPr>
        <w:t xml:space="preserve">façonnée à partir de terres locales auxquelles on ajoute de la chamotte. Les formes rappellent celles de </w:t>
      </w:r>
      <w:hyperlink r:id="rId1748" w:anchor="Sit_Roque_Haute" w:history="1">
        <w:r w:rsidR="00BE6107">
          <w:rPr>
            <w:rStyle w:val="Hyperlink"/>
            <w:lang w:val="fr-FR"/>
          </w:rPr>
          <w:t>PRH</w:t>
        </w:r>
      </w:hyperlink>
      <w:r w:rsidR="00BE6107">
        <w:rPr>
          <w:color w:val="211D1E"/>
          <w:szCs w:val="20"/>
          <w:lang w:val="fr-FR"/>
        </w:rPr>
        <w:t xml:space="preserve"> </w:t>
      </w:r>
      <w:r w:rsidR="00BE6107" w:rsidRPr="00BE6107">
        <w:rPr>
          <w:szCs w:val="21"/>
          <w:lang w:val="fr-FR" w:eastAsia="en-GB"/>
        </w:rPr>
        <w:t>mais la décoration s’en éloigne puisque utilisant majoritairement le sillon d’impressions pour former des thèmes géométriques couvrants.</w:t>
      </w:r>
      <w:r w:rsidR="00BE6107">
        <w:rPr>
          <w:szCs w:val="21"/>
          <w:lang w:val="fr-FR" w:eastAsia="en-GB"/>
        </w:rPr>
        <w:t xml:space="preserve"> (BIB 2926)</w:t>
      </w:r>
    </w:p>
    <w:p w14:paraId="4602399F" w14:textId="77777777" w:rsidR="0007620F" w:rsidRDefault="0007620F" w:rsidP="00DE4F16">
      <w:pPr>
        <w:jc w:val="both"/>
        <w:rPr>
          <w:lang w:val="fr-FR"/>
        </w:rPr>
      </w:pPr>
    </w:p>
    <w:p w14:paraId="5E6970E9" w14:textId="77777777" w:rsidR="0007620F" w:rsidRDefault="0007620F" w:rsidP="0007620F">
      <w:pPr>
        <w:pStyle w:val="Heading2"/>
      </w:pPr>
      <w:r>
        <w:t>Lithique</w:t>
      </w:r>
    </w:p>
    <w:p w14:paraId="0E1D86EB" w14:textId="77777777" w:rsidR="009F2A99" w:rsidRDefault="009F2A99" w:rsidP="00DE4F16">
      <w:pPr>
        <w:jc w:val="both"/>
        <w:rPr>
          <w:lang w:val="fr-FR"/>
        </w:rPr>
      </w:pPr>
    </w:p>
    <w:p w14:paraId="1DCDAAE8" w14:textId="0770724E" w:rsidR="009F2A99" w:rsidRDefault="009F2A99" w:rsidP="00DE4F16">
      <w:pPr>
        <w:jc w:val="both"/>
        <w:rPr>
          <w:lang w:val="fr-FR"/>
        </w:rPr>
      </w:pPr>
      <w:r w:rsidRPr="0032190F">
        <w:rPr>
          <w:lang w:val="fr-FR"/>
        </w:rPr>
        <w:t>Présence d’</w:t>
      </w:r>
      <w:hyperlink r:id="rId1749" w:anchor="Sit_Obsidienne" w:history="1">
        <w:r w:rsidRPr="009F2A99">
          <w:rPr>
            <w:rStyle w:val="Hyperlink"/>
            <w:szCs w:val="20"/>
            <w:lang w:val="fr-FR"/>
          </w:rPr>
          <w:t>obsidienne</w:t>
        </w:r>
      </w:hyperlink>
      <w:r w:rsidRPr="0032190F">
        <w:rPr>
          <w:lang w:val="fr-FR"/>
        </w:rPr>
        <w:t xml:space="preserve"> dans les niveaux Néo ancien </w:t>
      </w:r>
      <w:r>
        <w:rPr>
          <w:lang w:val="fr-FR"/>
        </w:rPr>
        <w:t>(BIB ANR CIMO)</w:t>
      </w:r>
      <w:r w:rsidR="00BB2344">
        <w:rPr>
          <w:lang w:val="fr-FR"/>
        </w:rPr>
        <w:t xml:space="preserve"> </w:t>
      </w:r>
      <w:r w:rsidR="0007620F">
        <w:rPr>
          <w:lang w:val="fr-FR"/>
        </w:rPr>
        <w:t xml:space="preserve">Obsidienne de </w:t>
      </w:r>
      <w:hyperlink r:id="rId1750" w:anchor="Sit_Palmarola" w:history="1">
        <w:r w:rsidR="00624E30" w:rsidRPr="002F7F3F">
          <w:rPr>
            <w:rStyle w:val="Hyperlink"/>
            <w:lang w:val="fr-FR"/>
          </w:rPr>
          <w:t>Palmarola</w:t>
        </w:r>
      </w:hyperlink>
      <w:r w:rsidR="00624E30">
        <w:rPr>
          <w:lang w:val="fr-FR"/>
        </w:rPr>
        <w:t xml:space="preserve"> </w:t>
      </w:r>
      <w:r w:rsidR="0007620F">
        <w:rPr>
          <w:lang w:val="fr-FR"/>
        </w:rPr>
        <w:t xml:space="preserve">(BIB 2769) </w:t>
      </w:r>
      <w:r w:rsidR="00663B0C">
        <w:rPr>
          <w:lang w:val="fr-FR"/>
        </w:rPr>
        <w:t xml:space="preserve">(BIB C. Manen, Seminario (...) Impressa, Barcelona 2019) et du Monte d'Arci (BIB C. Manen, Seminario (...) Impressa, Barcelona 2019). </w:t>
      </w:r>
      <w:r w:rsidR="00BB2344" w:rsidRPr="00BB2344">
        <w:rPr>
          <w:lang w:val="fr-FR"/>
        </w:rPr>
        <w:t>Les lames à coches ont été utilisées pour les végétaux plus autres choses (BIB Christina De Stefanis, com. pers)</w:t>
      </w:r>
      <w:r w:rsidR="00663B0C">
        <w:rPr>
          <w:lang w:val="fr-FR"/>
        </w:rPr>
        <w:t xml:space="preserve"> </w:t>
      </w:r>
      <w:r w:rsidR="00663B0C" w:rsidRPr="00923C7D">
        <w:rPr>
          <w:lang w:val="fr-FR"/>
        </w:rPr>
        <w:t>technique de débitage axée vers une production lamellaire qui propose des lamelles régulières à talon facetté, présence d'obsidienne débitée selon la même technique (Briois, 2000)</w:t>
      </w:r>
      <w:r w:rsidR="00663B0C">
        <w:rPr>
          <w:lang w:val="fr-FR"/>
        </w:rPr>
        <w:t xml:space="preserve"> (BIB 2499)</w:t>
      </w:r>
      <w:r w:rsidR="00663B0C" w:rsidRPr="00923C7D">
        <w:rPr>
          <w:lang w:val="fr-FR"/>
        </w:rPr>
        <w:t>,</w:t>
      </w:r>
      <w:r w:rsidR="00663B0C">
        <w:rPr>
          <w:lang w:val="fr-FR"/>
        </w:rPr>
        <w:t xml:space="preserve"> Element de faucille à emmanchement oblique (BIB C. Manen, Seminario (...) Impressa, Barcelona 2019)</w:t>
      </w:r>
    </w:p>
    <w:p w14:paraId="76224F55" w14:textId="77777777" w:rsidR="00BE6107" w:rsidRDefault="00BE6107" w:rsidP="00DE4F16">
      <w:pPr>
        <w:jc w:val="both"/>
        <w:rPr>
          <w:lang w:val="fr-FR"/>
        </w:rPr>
      </w:pPr>
      <w:r w:rsidRPr="00BE6107">
        <w:rPr>
          <w:lang w:val="fr-FR"/>
        </w:rPr>
        <w:t xml:space="preserve">Du point de vue de la production lithique (Briois, 2005), les matières premières utilisées sont composées presque exclusivement de petits galets probablement issus de formations luviatiles dérivées du Bas-Rhône. </w:t>
      </w:r>
      <w:r>
        <w:rPr>
          <w:lang w:val="fr-FR"/>
        </w:rPr>
        <w:t xml:space="preserve">(BIB 2926) </w:t>
      </w:r>
      <w:r w:rsidRPr="00BE6107">
        <w:rPr>
          <w:lang w:val="fr-FR"/>
        </w:rPr>
        <w:t>L’outillage comprend des lamelles à retouches latérales, des perçoirs et des trapèzes symétriques par bitroncature.</w:t>
      </w:r>
      <w:r>
        <w:rPr>
          <w:lang w:val="fr-FR"/>
        </w:rPr>
        <w:t>(BIB 2926)</w:t>
      </w:r>
    </w:p>
    <w:p w14:paraId="1D4A73E8" w14:textId="77777777" w:rsidR="00BE6107" w:rsidRDefault="00BE6107" w:rsidP="00DE4F16">
      <w:pPr>
        <w:jc w:val="both"/>
        <w:rPr>
          <w:lang w:val="fr-FR"/>
        </w:rPr>
      </w:pPr>
    </w:p>
    <w:p w14:paraId="4C4D40DB" w14:textId="77777777" w:rsidR="00BE6107" w:rsidRDefault="00BE6107" w:rsidP="00BE6107">
      <w:pPr>
        <w:pStyle w:val="Heading3"/>
      </w:pPr>
      <w:r>
        <w:t>obsidienne</w:t>
      </w:r>
    </w:p>
    <w:p w14:paraId="4ABDE687" w14:textId="552443F9" w:rsidR="00BE6107" w:rsidRDefault="00BE6107" w:rsidP="00DE4F16">
      <w:pPr>
        <w:jc w:val="both"/>
        <w:rPr>
          <w:lang w:val="fr-FR"/>
        </w:rPr>
      </w:pPr>
      <w:r>
        <w:rPr>
          <w:lang w:val="fr-FR"/>
        </w:rPr>
        <w:t>C</w:t>
      </w:r>
      <w:r w:rsidRPr="00BE6107">
        <w:rPr>
          <w:lang w:val="fr-FR"/>
        </w:rPr>
        <w:t xml:space="preserve">omme à </w:t>
      </w:r>
      <w:hyperlink r:id="rId1751" w:anchor="Sit_Roque_Haute" w:history="1">
        <w:r>
          <w:rPr>
            <w:rStyle w:val="Hyperlink"/>
            <w:lang w:val="fr-FR"/>
          </w:rPr>
          <w:t>PRH</w:t>
        </w:r>
      </w:hyperlink>
      <w:r>
        <w:rPr>
          <w:lang w:val="fr-FR"/>
        </w:rPr>
        <w:t>, e</w:t>
      </w:r>
      <w:r w:rsidRPr="00BE6107">
        <w:rPr>
          <w:lang w:val="fr-FR"/>
        </w:rPr>
        <w:t>xploitation sur place de petites quantités d’</w:t>
      </w:r>
      <w:hyperlink r:id="rId1752" w:anchor="Sit_Obsidienne" w:history="1">
        <w:r w:rsidRPr="009F2A99">
          <w:rPr>
            <w:rStyle w:val="Hyperlink"/>
            <w:szCs w:val="20"/>
            <w:lang w:val="fr-FR"/>
          </w:rPr>
          <w:t>obsidienne</w:t>
        </w:r>
      </w:hyperlink>
      <w:r w:rsidRPr="00BE6107">
        <w:rPr>
          <w:lang w:val="fr-FR"/>
        </w:rPr>
        <w:t xml:space="preserve"> originaire de la sphère tyrrhénienne. Cette industrie lithique est à très forte composante lamellaire et utilise la technique de la pression</w:t>
      </w:r>
      <w:r>
        <w:rPr>
          <w:lang w:val="fr-FR"/>
        </w:rPr>
        <w:t xml:space="preserve"> (BIB 2926)</w:t>
      </w:r>
      <w:r w:rsidRPr="00BE6107">
        <w:rPr>
          <w:lang w:val="fr-FR"/>
        </w:rPr>
        <w:t xml:space="preserve">. </w:t>
      </w:r>
    </w:p>
    <w:p w14:paraId="7241A221" w14:textId="77777777" w:rsidR="00663B0C" w:rsidRDefault="00663B0C" w:rsidP="00DE4F16">
      <w:pPr>
        <w:jc w:val="both"/>
        <w:rPr>
          <w:lang w:val="fr-FR"/>
        </w:rPr>
      </w:pPr>
    </w:p>
    <w:p w14:paraId="5AF5CB11" w14:textId="77777777" w:rsidR="00663B0C" w:rsidRDefault="00663B0C" w:rsidP="00663B0C">
      <w:pPr>
        <w:pStyle w:val="Heading2"/>
      </w:pPr>
      <w:r>
        <w:lastRenderedPageBreak/>
        <w:t>Economie</w:t>
      </w:r>
    </w:p>
    <w:p w14:paraId="227C276A" w14:textId="77777777" w:rsidR="00663B0C" w:rsidRDefault="00663B0C" w:rsidP="00663B0C">
      <w:pPr>
        <w:rPr>
          <w:lang w:val="fr-FR"/>
        </w:rPr>
      </w:pPr>
    </w:p>
    <w:p w14:paraId="1000D7FD" w14:textId="77777777" w:rsidR="00663B0C" w:rsidRPr="00663B0C" w:rsidRDefault="00663B0C" w:rsidP="00BE6107">
      <w:pPr>
        <w:jc w:val="both"/>
        <w:rPr>
          <w:lang w:val="fr-FR"/>
        </w:rPr>
      </w:pPr>
      <w:r>
        <w:rPr>
          <w:lang w:val="fr-FR"/>
        </w:rPr>
        <w:t>Engrain et amidonnier, les faunes sauvages sont mal conservées (BIB C. Manen, Seminario (...) Impressa, Barcelona 2019)</w:t>
      </w:r>
      <w:r w:rsidRPr="00663B0C">
        <w:rPr>
          <w:lang w:val="fr-FR"/>
        </w:rPr>
        <w:t xml:space="preserve"> </w:t>
      </w:r>
      <w:r w:rsidRPr="00923C7D">
        <w:rPr>
          <w:lang w:val="fr-FR"/>
        </w:rPr>
        <w:t>économie essentiellement basée sur l'élevage du mouton et la culture de l'amidonnier (études réalisées par I. Carrère et J.-D. Vigne pour les restes fauniques et P. Marinval pour la carpologie).</w:t>
      </w:r>
      <w:r>
        <w:rPr>
          <w:lang w:val="fr-FR"/>
        </w:rPr>
        <w:t>(BIB 2499)</w:t>
      </w:r>
      <w:r w:rsidR="00BE6107">
        <w:rPr>
          <w:lang w:val="fr-FR"/>
        </w:rPr>
        <w:t xml:space="preserve"> </w:t>
      </w:r>
      <w:r w:rsidR="00BE6107" w:rsidRPr="00BE6107">
        <w:rPr>
          <w:lang w:val="fr-FR"/>
        </w:rPr>
        <w:t>Les activités semblent assez diversiiées (pêche, collecte de mollusque, élevage, agriculture).</w:t>
      </w:r>
      <w:r w:rsidR="00BE6107">
        <w:rPr>
          <w:lang w:val="fr-FR"/>
        </w:rPr>
        <w:t>(BIB 2926)</w:t>
      </w:r>
    </w:p>
    <w:p w14:paraId="0B6ACD85" w14:textId="77777777" w:rsidR="00871F25" w:rsidRDefault="00871F25" w:rsidP="00DE4F16">
      <w:pPr>
        <w:jc w:val="both"/>
        <w:rPr>
          <w:color w:val="211D1E"/>
          <w:szCs w:val="20"/>
          <w:lang w:val="fr-FR"/>
        </w:rPr>
      </w:pPr>
    </w:p>
    <w:p w14:paraId="1B5B1B2B" w14:textId="77777777" w:rsidR="00663B0C" w:rsidRPr="0032190F" w:rsidRDefault="00663B0C" w:rsidP="00DE4F16">
      <w:pPr>
        <w:jc w:val="both"/>
        <w:rPr>
          <w:color w:val="211D1E"/>
          <w:szCs w:val="20"/>
          <w:lang w:val="fr-FR"/>
        </w:rPr>
      </w:pPr>
    </w:p>
    <w:p w14:paraId="112E0EC6" w14:textId="77777777" w:rsidR="00871F25" w:rsidRPr="0032190F" w:rsidRDefault="00871F25" w:rsidP="00426FF9">
      <w:pPr>
        <w:pStyle w:val="Heading1"/>
      </w:pPr>
      <w:bookmarkStart w:id="836" w:name="Sit_Roque_Haute"/>
      <w:r w:rsidRPr="0032190F">
        <w:t>ROQUE</w:t>
      </w:r>
      <w:r w:rsidR="00CC3FC6" w:rsidRPr="0032190F">
        <w:t>-</w:t>
      </w:r>
      <w:r w:rsidRPr="0032190F">
        <w:t>HAUTE</w:t>
      </w:r>
    </w:p>
    <w:bookmarkEnd w:id="836"/>
    <w:p w14:paraId="2EF986B7" w14:textId="77777777" w:rsidR="00CC3FC6" w:rsidRDefault="00CC3FC6" w:rsidP="00CC3FC6">
      <w:pPr>
        <w:rPr>
          <w:lang w:val="fr-FR"/>
        </w:rPr>
      </w:pPr>
      <w:r w:rsidRPr="0032190F">
        <w:rPr>
          <w:lang w:val="fr-FR"/>
        </w:rPr>
        <w:t>Pont de Roque Haute</w:t>
      </w:r>
      <w:r w:rsidR="009F2A99">
        <w:rPr>
          <w:lang w:val="fr-FR"/>
        </w:rPr>
        <w:t>, Pont-de-Roque-Haute</w:t>
      </w:r>
      <w:r w:rsidR="00AD753F">
        <w:rPr>
          <w:lang w:val="fr-FR"/>
        </w:rPr>
        <w:t>, PRH</w:t>
      </w:r>
    </w:p>
    <w:p w14:paraId="35B1EA94" w14:textId="304A6B10" w:rsidR="00EA5812" w:rsidRPr="0032190F" w:rsidRDefault="00000000" w:rsidP="00CC3FC6">
      <w:pPr>
        <w:rPr>
          <w:lang w:val="fr-FR"/>
        </w:rPr>
      </w:pPr>
      <w:hyperlink r:id="rId1753" w:anchor="Cul_Impresso_Cardial_p_1" w:history="1">
        <w:r w:rsidR="00EA5812" w:rsidRPr="00EA5812">
          <w:rPr>
            <w:rStyle w:val="Hyperlink"/>
            <w:lang w:val="fr-FR"/>
          </w:rPr>
          <w:t>1</w:t>
        </w:r>
        <w:r w:rsidR="00EA5812" w:rsidRPr="00EA5812">
          <w:rPr>
            <w:rStyle w:val="Hyperlink"/>
            <w:vertAlign w:val="superscript"/>
            <w:lang w:val="fr-FR"/>
          </w:rPr>
          <w:t>e</w:t>
        </w:r>
        <w:r w:rsidR="00EA5812" w:rsidRPr="00EA5812">
          <w:rPr>
            <w:rStyle w:val="Hyperlink"/>
            <w:lang w:val="fr-FR"/>
          </w:rPr>
          <w:t xml:space="preserve"> Néolithique</w:t>
        </w:r>
      </w:hyperlink>
    </w:p>
    <w:p w14:paraId="05811047" w14:textId="77777777" w:rsidR="00CC3FC6" w:rsidRDefault="00CC3FC6" w:rsidP="00CC3FC6">
      <w:pPr>
        <w:rPr>
          <w:lang w:val="fr-FR"/>
        </w:rPr>
      </w:pPr>
    </w:p>
    <w:p w14:paraId="435A2578" w14:textId="07969741" w:rsidR="00BE6107" w:rsidRPr="00BE6107" w:rsidRDefault="002C5BA6" w:rsidP="00BE6107">
      <w:pPr>
        <w:autoSpaceDE w:val="0"/>
        <w:autoSpaceDN w:val="0"/>
        <w:adjustRightInd w:val="0"/>
        <w:jc w:val="both"/>
        <w:rPr>
          <w:lang w:val="fr-FR"/>
        </w:rPr>
      </w:pPr>
      <w:r w:rsidRPr="0032190F">
        <w:rPr>
          <w:color w:val="211D1E"/>
          <w:szCs w:val="20"/>
          <w:lang w:val="fr-FR"/>
        </w:rPr>
        <w:t>Pont de Roq</w:t>
      </w:r>
      <w:r w:rsidR="00923C7D">
        <w:rPr>
          <w:color w:val="211D1E"/>
          <w:szCs w:val="20"/>
          <w:lang w:val="fr-FR"/>
        </w:rPr>
        <w:t>ue-Haute (</w:t>
      </w:r>
      <w:hyperlink r:id="rId1754" w:anchor="Sit_Portiragnes" w:history="1">
        <w:r w:rsidR="00923C7D" w:rsidRPr="00923C7D">
          <w:rPr>
            <w:rStyle w:val="Hyperlink"/>
            <w:szCs w:val="20"/>
            <w:lang w:val="fr-FR"/>
          </w:rPr>
          <w:t>Portiragnes</w:t>
        </w:r>
      </w:hyperlink>
      <w:r w:rsidR="00923C7D">
        <w:rPr>
          <w:color w:val="211D1E"/>
          <w:szCs w:val="20"/>
          <w:lang w:val="fr-FR"/>
        </w:rPr>
        <w:t xml:space="preserve">, Hérault), proche de </w:t>
      </w:r>
      <w:hyperlink r:id="rId1755" w:anchor="Sit_Peyro_Signado" w:history="1">
        <w:r w:rsidR="00923C7D" w:rsidRPr="002C5BA6">
          <w:rPr>
            <w:rStyle w:val="Hyperlink"/>
            <w:lang w:val="fr-FR"/>
          </w:rPr>
          <w:t>Peyro-Signado</w:t>
        </w:r>
      </w:hyperlink>
      <w:r w:rsidR="00923C7D" w:rsidRPr="00923C7D">
        <w:rPr>
          <w:lang w:val="fr-FR"/>
        </w:rPr>
        <w:t>,</w:t>
      </w:r>
      <w:r w:rsidR="00923C7D">
        <w:rPr>
          <w:lang w:val="fr-FR"/>
        </w:rPr>
        <w:t xml:space="preserve"> </w:t>
      </w:r>
      <w:r w:rsidR="00BE6107" w:rsidRPr="00BE6107">
        <w:rPr>
          <w:lang w:val="fr-FR"/>
        </w:rPr>
        <w:t>occupation pionnière installée sur le littoral où dominent les activités de production</w:t>
      </w:r>
      <w:r w:rsidR="00BE6107">
        <w:rPr>
          <w:lang w:val="fr-FR"/>
        </w:rPr>
        <w:t xml:space="preserve"> (BIB 2926)</w:t>
      </w:r>
      <w:r w:rsidR="00BE6107" w:rsidRPr="00BE6107">
        <w:rPr>
          <w:lang w:val="fr-FR"/>
        </w:rPr>
        <w:t xml:space="preserve"> la ligne de côte était très proche du site au moment de son occupation</w:t>
      </w:r>
      <w:r w:rsidR="00BE6107">
        <w:rPr>
          <w:lang w:val="fr-FR"/>
        </w:rPr>
        <w:t xml:space="preserve"> </w:t>
      </w:r>
      <w:r w:rsidR="00BE6107" w:rsidRPr="00BE6107">
        <w:rPr>
          <w:lang w:val="fr-FR"/>
        </w:rPr>
        <w:t>(encore plus proche qu’à l’actuel) et d’autre part, qu’une zone de marécage s’étendait notamment à l’est du site</w:t>
      </w:r>
      <w:r w:rsidR="00BE6107">
        <w:rPr>
          <w:lang w:val="fr-FR"/>
        </w:rPr>
        <w:t xml:space="preserve"> (BIB 2926)</w:t>
      </w:r>
    </w:p>
    <w:p w14:paraId="745C56D7" w14:textId="77777777" w:rsidR="00905233" w:rsidRDefault="00905233" w:rsidP="002C5BA6">
      <w:pPr>
        <w:autoSpaceDE w:val="0"/>
        <w:autoSpaceDN w:val="0"/>
        <w:adjustRightInd w:val="0"/>
        <w:jc w:val="both"/>
        <w:rPr>
          <w:lang w:val="fr-FR"/>
        </w:rPr>
      </w:pPr>
      <w:r>
        <w:rPr>
          <w:lang w:val="fr-FR"/>
        </w:rPr>
        <w:t>Se situe dans la zone volcanique du volcan de Roque-Haute, du volcan d'Agde (BIB Convertini ANR CIMO 2019)</w:t>
      </w:r>
    </w:p>
    <w:p w14:paraId="157C65AD" w14:textId="77777777" w:rsidR="00BE6107" w:rsidRPr="00905233" w:rsidRDefault="00BE6107" w:rsidP="002C5BA6">
      <w:pPr>
        <w:autoSpaceDE w:val="0"/>
        <w:autoSpaceDN w:val="0"/>
        <w:adjustRightInd w:val="0"/>
        <w:jc w:val="both"/>
        <w:rPr>
          <w:szCs w:val="22"/>
          <w:lang w:val="fr-FR" w:eastAsia="en-GB"/>
        </w:rPr>
      </w:pPr>
    </w:p>
    <w:p w14:paraId="60556328" w14:textId="5870BEEF" w:rsidR="002C5BA6" w:rsidRDefault="00000000" w:rsidP="002C5BA6">
      <w:pPr>
        <w:autoSpaceDE w:val="0"/>
        <w:autoSpaceDN w:val="0"/>
        <w:adjustRightInd w:val="0"/>
        <w:jc w:val="both"/>
        <w:rPr>
          <w:lang w:val="es-ES"/>
        </w:rPr>
      </w:pPr>
      <w:hyperlink r:id="rId1756" w:anchor="Cul_Impressa_Ligure_Provence" w:history="1">
        <w:r w:rsidR="00BE6107">
          <w:rPr>
            <w:rStyle w:val="Hyperlink"/>
            <w:szCs w:val="20"/>
            <w:lang w:val="it-IT"/>
          </w:rPr>
          <w:t>I. l</w:t>
        </w:r>
        <w:r w:rsidR="00BE6107" w:rsidRPr="002C5BA6">
          <w:rPr>
            <w:rStyle w:val="Hyperlink"/>
            <w:szCs w:val="20"/>
            <w:lang w:val="it-IT"/>
          </w:rPr>
          <w:t>iguro-provençale</w:t>
        </w:r>
      </w:hyperlink>
      <w:r w:rsidR="00BE6107" w:rsidRPr="00BE6107">
        <w:rPr>
          <w:lang w:val="es-ES"/>
        </w:rPr>
        <w:t xml:space="preserve"> (SS BIB)</w:t>
      </w:r>
    </w:p>
    <w:p w14:paraId="46C9D00B" w14:textId="77777777" w:rsidR="00BE6107" w:rsidRPr="00BE6107" w:rsidRDefault="00BE6107" w:rsidP="002C5BA6">
      <w:pPr>
        <w:autoSpaceDE w:val="0"/>
        <w:autoSpaceDN w:val="0"/>
        <w:adjustRightInd w:val="0"/>
        <w:jc w:val="both"/>
        <w:rPr>
          <w:szCs w:val="22"/>
          <w:lang w:val="es-ES" w:eastAsia="en-GB"/>
        </w:rPr>
      </w:pPr>
    </w:p>
    <w:p w14:paraId="473F2005" w14:textId="77777777" w:rsidR="002C5BA6" w:rsidRDefault="002C5BA6" w:rsidP="002C5BA6">
      <w:pPr>
        <w:pStyle w:val="Heading2"/>
        <w:rPr>
          <w:lang w:eastAsia="en-GB"/>
        </w:rPr>
      </w:pPr>
      <w:r>
        <w:rPr>
          <w:lang w:eastAsia="en-GB"/>
        </w:rPr>
        <w:t>Stratigraphie</w:t>
      </w:r>
    </w:p>
    <w:p w14:paraId="5BBC3A7A" w14:textId="77777777" w:rsidR="002C5BA6" w:rsidRDefault="002C5BA6" w:rsidP="002C5BA6">
      <w:pPr>
        <w:rPr>
          <w:lang w:val="fr-FR" w:eastAsia="en-GB"/>
        </w:rPr>
      </w:pPr>
    </w:p>
    <w:p w14:paraId="5F1C5247" w14:textId="77777777" w:rsidR="002C5BA6" w:rsidRDefault="002C5BA6" w:rsidP="002C5BA6">
      <w:pPr>
        <w:pStyle w:val="Heading3"/>
        <w:rPr>
          <w:lang w:eastAsia="en-GB"/>
        </w:rPr>
      </w:pPr>
      <w:r>
        <w:rPr>
          <w:lang w:eastAsia="en-GB"/>
        </w:rPr>
        <w:t>Fosse 1</w:t>
      </w:r>
    </w:p>
    <w:p w14:paraId="5C8D6693" w14:textId="77777777" w:rsidR="002C5BA6" w:rsidRDefault="002C5BA6" w:rsidP="002C5BA6">
      <w:pPr>
        <w:rPr>
          <w:szCs w:val="22"/>
          <w:lang w:val="fr-FR" w:eastAsia="en-GB"/>
        </w:rPr>
      </w:pPr>
      <w:r w:rsidRPr="002C5BA6">
        <w:rPr>
          <w:szCs w:val="22"/>
          <w:lang w:val="fr-FR" w:eastAsia="en-GB"/>
        </w:rPr>
        <w:t>Fosse 1: 6745±70BP (BIB 2781)</w:t>
      </w:r>
    </w:p>
    <w:p w14:paraId="37A50E1D" w14:textId="77777777" w:rsidR="002C5BA6" w:rsidRDefault="002C5BA6" w:rsidP="002C5BA6">
      <w:pPr>
        <w:rPr>
          <w:szCs w:val="22"/>
          <w:lang w:val="fr-FR" w:eastAsia="en-GB"/>
        </w:rPr>
      </w:pPr>
    </w:p>
    <w:p w14:paraId="521B39EA" w14:textId="77777777" w:rsidR="002C5BA6" w:rsidRDefault="002C5BA6" w:rsidP="002C5BA6">
      <w:pPr>
        <w:pStyle w:val="Heading3"/>
        <w:rPr>
          <w:lang w:eastAsia="en-GB"/>
        </w:rPr>
      </w:pPr>
      <w:r>
        <w:rPr>
          <w:lang w:eastAsia="en-GB"/>
        </w:rPr>
        <w:t>Fosse 2</w:t>
      </w:r>
    </w:p>
    <w:p w14:paraId="79899581" w14:textId="77777777" w:rsidR="002C5BA6" w:rsidRPr="002C5BA6" w:rsidRDefault="002C5BA6" w:rsidP="002C5BA6">
      <w:pPr>
        <w:rPr>
          <w:lang w:val="fr-FR" w:eastAsia="en-GB"/>
        </w:rPr>
      </w:pPr>
      <w:r w:rsidRPr="002C5BA6">
        <w:rPr>
          <w:lang w:val="fr-FR"/>
        </w:rPr>
        <w:t xml:space="preserve">Fosse 2: </w:t>
      </w:r>
      <w:r w:rsidRPr="002C5BA6">
        <w:rPr>
          <w:szCs w:val="22"/>
          <w:lang w:val="fr-FR" w:eastAsia="en-GB"/>
        </w:rPr>
        <w:t>6850±65BP</w:t>
      </w:r>
      <w:r>
        <w:rPr>
          <w:szCs w:val="22"/>
          <w:lang w:val="fr-FR" w:eastAsia="en-GB"/>
        </w:rPr>
        <w:t xml:space="preserve"> (BIB 2781)</w:t>
      </w:r>
    </w:p>
    <w:p w14:paraId="2E396B5A" w14:textId="77777777" w:rsidR="002C5BA6" w:rsidRPr="00F4437A" w:rsidRDefault="002C5BA6" w:rsidP="00871F25">
      <w:pPr>
        <w:jc w:val="both"/>
        <w:rPr>
          <w:lang w:val="fr-FR"/>
        </w:rPr>
      </w:pPr>
    </w:p>
    <w:p w14:paraId="6BD82E57" w14:textId="77777777" w:rsidR="002C5BA6" w:rsidRPr="00EA05BF" w:rsidRDefault="0007620F" w:rsidP="002C5BA6">
      <w:pPr>
        <w:pStyle w:val="Heading2"/>
      </w:pPr>
      <w:r>
        <w:t>L</w:t>
      </w:r>
      <w:r w:rsidR="002C5BA6" w:rsidRPr="002C5BA6">
        <w:t>ithique</w:t>
      </w:r>
    </w:p>
    <w:p w14:paraId="5F76A6DB" w14:textId="77777777" w:rsidR="00AD753F" w:rsidRDefault="00AD753F" w:rsidP="00BE6107">
      <w:pPr>
        <w:jc w:val="both"/>
        <w:rPr>
          <w:lang w:val="fr-FR"/>
        </w:rPr>
      </w:pPr>
      <w:r w:rsidRPr="00AD753F">
        <w:rPr>
          <w:lang w:val="fr-FR"/>
        </w:rPr>
        <w:t>Silex de bonne qualité montrant une faib</w:t>
      </w:r>
      <w:r>
        <w:rPr>
          <w:lang w:val="fr-FR"/>
        </w:rPr>
        <w:t>le exploitation des supports (C. de Stefanis com. pers.)</w:t>
      </w:r>
      <w:r w:rsidR="002C5BA6" w:rsidRPr="002C5BA6">
        <w:rPr>
          <w:lang w:val="fr-FR"/>
        </w:rPr>
        <w:t xml:space="preserve"> </w:t>
      </w:r>
      <w:r w:rsidR="00BE6107" w:rsidRPr="00BE6107">
        <w:rPr>
          <w:lang w:val="fr-FR"/>
        </w:rPr>
        <w:t>les ressources lithiques</w:t>
      </w:r>
      <w:r w:rsidR="00BE6107">
        <w:rPr>
          <w:lang w:val="fr-FR"/>
        </w:rPr>
        <w:t xml:space="preserve"> </w:t>
      </w:r>
      <w:r w:rsidR="00BE6107" w:rsidRPr="00BE6107">
        <w:rPr>
          <w:lang w:val="fr-FR"/>
        </w:rPr>
        <w:t>locales sont largement exploitées</w:t>
      </w:r>
      <w:r w:rsidR="00BE6107">
        <w:rPr>
          <w:lang w:val="fr-FR"/>
        </w:rPr>
        <w:t xml:space="preserve"> (BIB 2926)</w:t>
      </w:r>
    </w:p>
    <w:p w14:paraId="65EC0516" w14:textId="77777777" w:rsidR="00BE6107" w:rsidRDefault="00BE6107" w:rsidP="00BE6107">
      <w:pPr>
        <w:jc w:val="both"/>
        <w:rPr>
          <w:lang w:val="fr-FR"/>
        </w:rPr>
      </w:pPr>
    </w:p>
    <w:p w14:paraId="2A8BFB8E" w14:textId="77777777" w:rsidR="00BE6107" w:rsidRDefault="00BE6107" w:rsidP="00BE6107">
      <w:pPr>
        <w:pStyle w:val="Heading3"/>
      </w:pPr>
      <w:r>
        <w:t>obsidienne</w:t>
      </w:r>
    </w:p>
    <w:p w14:paraId="573E32E7" w14:textId="3F265778" w:rsidR="00BE6107" w:rsidRDefault="00BE6107" w:rsidP="00BE6107">
      <w:pPr>
        <w:jc w:val="both"/>
        <w:rPr>
          <w:lang w:val="fr-FR"/>
        </w:rPr>
      </w:pPr>
      <w:r w:rsidRPr="0032190F">
        <w:rPr>
          <w:lang w:val="fr-FR"/>
        </w:rPr>
        <w:t>Présence d’</w:t>
      </w:r>
      <w:hyperlink r:id="rId1757" w:anchor="Sit_Obsidienne" w:history="1">
        <w:r w:rsidRPr="009F2A99">
          <w:rPr>
            <w:rStyle w:val="Hyperlink"/>
            <w:szCs w:val="20"/>
            <w:lang w:val="fr-FR"/>
          </w:rPr>
          <w:t>obsidienne</w:t>
        </w:r>
      </w:hyperlink>
      <w:r w:rsidRPr="0032190F">
        <w:rPr>
          <w:lang w:val="fr-FR"/>
        </w:rPr>
        <w:t xml:space="preserve"> dans les niveaux Néo ancien </w:t>
      </w:r>
      <w:r>
        <w:rPr>
          <w:lang w:val="fr-FR"/>
        </w:rPr>
        <w:t xml:space="preserve">(BIB ANR CIMO 2019) Obsidienne de </w:t>
      </w:r>
      <w:hyperlink r:id="rId1758" w:anchor="Sit_Palmarola" w:history="1">
        <w:r w:rsidR="00624E30" w:rsidRPr="002F7F3F">
          <w:rPr>
            <w:rStyle w:val="Hyperlink"/>
            <w:lang w:val="fr-FR"/>
          </w:rPr>
          <w:t>Palmarola</w:t>
        </w:r>
      </w:hyperlink>
      <w:r w:rsidR="00624E30">
        <w:rPr>
          <w:lang w:val="fr-FR"/>
        </w:rPr>
        <w:t xml:space="preserve"> </w:t>
      </w:r>
      <w:r>
        <w:rPr>
          <w:lang w:val="fr-FR"/>
        </w:rPr>
        <w:t xml:space="preserve">(BIB 2769) (BIB ANR CIMO 2019) </w:t>
      </w:r>
      <w:r w:rsidRPr="00BE6107">
        <w:rPr>
          <w:lang w:val="fr-FR"/>
        </w:rPr>
        <w:t xml:space="preserve">présence d’importation d’obsidienne de </w:t>
      </w:r>
      <w:hyperlink r:id="rId1759" w:anchor="Sit_Palmarola" w:history="1">
        <w:r w:rsidRPr="00BE6107">
          <w:rPr>
            <w:rStyle w:val="Hyperlink"/>
            <w:lang w:val="fr-FR"/>
          </w:rPr>
          <w:t>Palmarola</w:t>
        </w:r>
      </w:hyperlink>
      <w:r>
        <w:rPr>
          <w:lang w:val="fr-FR"/>
        </w:rPr>
        <w:t xml:space="preserve"> (BIB 2926)Pour Guilaine, </w:t>
      </w:r>
      <w:r w:rsidRPr="00BE6107">
        <w:rPr>
          <w:lang w:val="fr-FR"/>
        </w:rPr>
        <w:t xml:space="preserve">la découverte d’obsidienne de Palmarola à Pont de Roque-Haute permet de lier davantage le site à la sphère d’inluence italienne </w:t>
      </w:r>
      <w:r>
        <w:rPr>
          <w:lang w:val="fr-FR"/>
        </w:rPr>
        <w:t>mais</w:t>
      </w:r>
      <w:r w:rsidRPr="00BE6107">
        <w:rPr>
          <w:lang w:val="fr-FR"/>
        </w:rPr>
        <w:t xml:space="preserve"> ne permet pas de cerner plus précisément l’aire culturelle d’origine des occupants </w:t>
      </w:r>
      <w:r>
        <w:rPr>
          <w:lang w:val="fr-FR"/>
        </w:rPr>
        <w:t>su site</w:t>
      </w:r>
      <w:r w:rsidRPr="00BE6107">
        <w:rPr>
          <w:lang w:val="fr-FR"/>
        </w:rPr>
        <w:t xml:space="preserve"> en raison de sa large exploitation, à la fois géographique et chronologique.</w:t>
      </w:r>
      <w:r>
        <w:rPr>
          <w:lang w:val="fr-FR"/>
        </w:rPr>
        <w:t>(BIB 2926)</w:t>
      </w:r>
    </w:p>
    <w:p w14:paraId="0833AA3A" w14:textId="77777777" w:rsidR="00BE6107" w:rsidRDefault="00BE6107" w:rsidP="00BE6107">
      <w:pPr>
        <w:jc w:val="both"/>
        <w:rPr>
          <w:lang w:val="fr-FR"/>
        </w:rPr>
      </w:pPr>
    </w:p>
    <w:p w14:paraId="41163289" w14:textId="77777777" w:rsidR="00EA05BF" w:rsidRDefault="00EA05BF" w:rsidP="00871F25">
      <w:pPr>
        <w:jc w:val="both"/>
        <w:rPr>
          <w:lang w:val="fr-FR"/>
        </w:rPr>
      </w:pPr>
    </w:p>
    <w:p w14:paraId="0B9D85D8" w14:textId="77777777" w:rsidR="002C5BA6" w:rsidRDefault="002C5BA6" w:rsidP="002C5BA6">
      <w:pPr>
        <w:pStyle w:val="Heading2"/>
      </w:pPr>
      <w:bookmarkStart w:id="837" w:name="Sit_Roque_Haute_cer"/>
      <w:r>
        <w:t>Céramiques</w:t>
      </w:r>
    </w:p>
    <w:bookmarkEnd w:id="837"/>
    <w:p w14:paraId="35245B4E" w14:textId="77777777" w:rsidR="0014272E" w:rsidRPr="006702FF" w:rsidRDefault="0014272E" w:rsidP="00EA5812">
      <w:pPr>
        <w:jc w:val="both"/>
        <w:rPr>
          <w:lang w:val="fr-FR"/>
        </w:rPr>
      </w:pPr>
    </w:p>
    <w:p w14:paraId="4ECF7CC7" w14:textId="444E2440" w:rsidR="002C5BA6" w:rsidRPr="006702FF" w:rsidRDefault="00000000" w:rsidP="00EA5812">
      <w:pPr>
        <w:jc w:val="both"/>
        <w:rPr>
          <w:lang w:val="fr-FR"/>
        </w:rPr>
      </w:pPr>
      <w:hyperlink r:id="rId1760" w:anchor="Cul_Impressa__cer_IGT" w:history="1">
        <w:r w:rsidR="002C5BA6" w:rsidRPr="006702FF">
          <w:rPr>
            <w:rStyle w:val="Hyperlink"/>
            <w:lang w:val="fr-FR"/>
          </w:rPr>
          <w:t>IGT</w:t>
        </w:r>
      </w:hyperlink>
      <w:r w:rsidR="002C5BA6" w:rsidRPr="006702FF">
        <w:rPr>
          <w:lang w:val="fr-FR"/>
        </w:rPr>
        <w:t xml:space="preserve"> : </w:t>
      </w:r>
      <w:r w:rsidR="002C5BA6" w:rsidRPr="006702FF">
        <w:rPr>
          <w:szCs w:val="16"/>
          <w:lang w:val="fr-FR" w:eastAsia="en-GB"/>
        </w:rPr>
        <w:t>Ly-7607: 6850 ± 65 BP and Ly-245 (OXA): 6745 ± 70 BP et plus récemment Beta-30895: 6920 ± 30 BP; Beta-39895: 6910 ± 30 BP; and Beta-39895: 6870 ± 55 BP</w:t>
      </w:r>
      <w:r w:rsidR="002C5BA6" w:rsidRPr="006702FF">
        <w:rPr>
          <w:lang w:val="fr-FR"/>
        </w:rPr>
        <w:t xml:space="preserve"> (BIB 2769)</w:t>
      </w:r>
    </w:p>
    <w:p w14:paraId="08F2B60A" w14:textId="77777777" w:rsidR="002C5BA6" w:rsidRDefault="002C5BA6" w:rsidP="002C5BA6">
      <w:pPr>
        <w:jc w:val="both"/>
        <w:rPr>
          <w:lang w:val="fr-FR"/>
        </w:rPr>
      </w:pPr>
      <w:r w:rsidRPr="0032190F">
        <w:rPr>
          <w:color w:val="211D1E"/>
          <w:szCs w:val="20"/>
          <w:lang w:val="fr-FR"/>
        </w:rPr>
        <w:t xml:space="preserve">Horizon pré-Cardial à </w:t>
      </w:r>
      <w:r w:rsidRPr="0032190F">
        <w:rPr>
          <w:lang w:val="fr-FR"/>
        </w:rPr>
        <w:t>décors à "sillon d'impressions" (BIB 2543)</w:t>
      </w:r>
      <w:r w:rsidRPr="0032190F">
        <w:rPr>
          <w:color w:val="211D1E"/>
          <w:szCs w:val="20"/>
          <w:lang w:val="fr-FR"/>
        </w:rPr>
        <w:t xml:space="preserve"> </w:t>
      </w:r>
      <w:r>
        <w:rPr>
          <w:color w:val="211D1E"/>
          <w:szCs w:val="20"/>
          <w:lang w:val="fr-FR"/>
        </w:rPr>
        <w:t xml:space="preserve"> (BIB Laura 2018) </w:t>
      </w:r>
    </w:p>
    <w:p w14:paraId="623E45A5" w14:textId="685B629D" w:rsidR="00EA05BF" w:rsidRPr="00DA7F34" w:rsidRDefault="00905233" w:rsidP="00871F25">
      <w:pPr>
        <w:jc w:val="both"/>
        <w:rPr>
          <w:lang w:val="fr-FR"/>
        </w:rPr>
      </w:pPr>
      <w:r>
        <w:rPr>
          <w:lang w:val="fr-FR"/>
        </w:rPr>
        <w:lastRenderedPageBreak/>
        <w:t xml:space="preserve">vase PRH 14, fabriqué avec une terre différente des autres vases, et montrant une haute fraction de terres volcanique, rapproché par C. Manen de Le Secche (BIB Convertini ANR CIMO 2019) </w:t>
      </w:r>
      <w:r w:rsidR="00EA05BF">
        <w:rPr>
          <w:lang w:val="fr-FR"/>
        </w:rPr>
        <w:t>Céramiques en terre volcanique (cf.</w:t>
      </w:r>
      <w:r w:rsidR="00CA4D93" w:rsidRPr="00CA4D93">
        <w:rPr>
          <w:lang w:val="fr-FR"/>
        </w:rPr>
        <w:t xml:space="preserve"> </w:t>
      </w:r>
      <w:hyperlink r:id="rId1761" w:anchor="Sit_Secche" w:history="1">
        <w:r w:rsidR="00CA4D93" w:rsidRPr="00CA4D93">
          <w:rPr>
            <w:rStyle w:val="Hyperlink"/>
            <w:lang w:val="fr-FR"/>
          </w:rPr>
          <w:t>Secche</w:t>
        </w:r>
      </w:hyperlink>
      <w:r w:rsidR="00EA05BF">
        <w:rPr>
          <w:lang w:val="fr-FR"/>
        </w:rPr>
        <w:t>) (CIMO com. pers.)</w:t>
      </w:r>
      <w:r w:rsidR="009351CF">
        <w:rPr>
          <w:lang w:val="fr-FR"/>
        </w:rPr>
        <w:t>. Dans un contexte largement SPT, il existe un vase TFC, avec des Grabbo de Ligurie, vu comme exogène (BIB Gomart ANR CIMO 2019)</w:t>
      </w:r>
      <w:r w:rsidR="00C1082E">
        <w:rPr>
          <w:lang w:val="fr-FR"/>
        </w:rPr>
        <w:t xml:space="preserve"> v. </w:t>
      </w:r>
      <w:hyperlink r:id="rId1762" w:anchor="Cul_Impressa__cer_pates" w:history="1">
        <w:r w:rsidR="00C1082E" w:rsidRPr="00663B0C">
          <w:rPr>
            <w:rStyle w:val="Hyperlink"/>
            <w:lang w:val="fr-FR"/>
          </w:rPr>
          <w:t>pates Impressa</w:t>
        </w:r>
      </w:hyperlink>
      <w:r w:rsidR="00663B0C" w:rsidRPr="00663B0C">
        <w:rPr>
          <w:lang w:val="fr-FR"/>
        </w:rPr>
        <w:t xml:space="preserve"> (SS BIB) SPT, pate sns dégraissant, lissage.</w:t>
      </w:r>
      <w:r w:rsidR="00663B0C">
        <w:rPr>
          <w:lang w:val="fr-FR"/>
        </w:rPr>
        <w:t xml:space="preserve"> Ce qui est caractéristique, ce sont les impressions distinctes. L'architecture est plus lâche qu'à Peyro-Signado. Caractéristique: les fonds plats </w:t>
      </w:r>
      <w:r w:rsidR="00663B0C" w:rsidRPr="00663B0C">
        <w:rPr>
          <w:lang w:val="fr-FR"/>
        </w:rPr>
        <w:t xml:space="preserve">(BIB C. Manen, Seminario (...) </w:t>
      </w:r>
      <w:r w:rsidR="00663B0C" w:rsidRPr="00DA7F34">
        <w:rPr>
          <w:lang w:val="fr-FR"/>
        </w:rPr>
        <w:t>Impressa, Barcelona 2019)</w:t>
      </w:r>
    </w:p>
    <w:p w14:paraId="0A02A4A2" w14:textId="77777777" w:rsidR="00C1082E" w:rsidRDefault="00C1082E" w:rsidP="00871F25">
      <w:pPr>
        <w:jc w:val="both"/>
        <w:rPr>
          <w:lang w:val="fr-FR"/>
        </w:rPr>
      </w:pPr>
      <w:r>
        <w:rPr>
          <w:lang w:val="fr-FR"/>
        </w:rPr>
        <w:t xml:space="preserve">Utilisation de la </w:t>
      </w:r>
      <w:r>
        <w:rPr>
          <w:i/>
          <w:lang w:val="fr-FR"/>
        </w:rPr>
        <w:t>Cypraeidae</w:t>
      </w:r>
      <w:r>
        <w:rPr>
          <w:lang w:val="fr-FR"/>
        </w:rPr>
        <w:t xml:space="preserve"> dans les décors. Les </w:t>
      </w:r>
      <w:r>
        <w:rPr>
          <w:i/>
          <w:lang w:val="fr-FR"/>
        </w:rPr>
        <w:t>Cypraeidae</w:t>
      </w:r>
      <w:r>
        <w:rPr>
          <w:lang w:val="fr-FR"/>
        </w:rPr>
        <w:t xml:space="preserve"> sont par ailleurs utilisées en parure  (BIB L. Cassard CIMO 2019)</w:t>
      </w:r>
      <w:r w:rsidR="00BE6107">
        <w:rPr>
          <w:lang w:val="fr-FR"/>
        </w:rPr>
        <w:t xml:space="preserve"> Les formes rappellent ceux de Peyro Signado mais pas les décors (BIB 2926)</w:t>
      </w:r>
    </w:p>
    <w:p w14:paraId="22729E97" w14:textId="5104D9DA" w:rsidR="00EF5F9F" w:rsidRPr="00196EAB" w:rsidRDefault="00EF5F9F" w:rsidP="00EF5F9F">
      <w:pPr>
        <w:jc w:val="both"/>
        <w:rPr>
          <w:lang w:val="es-ES"/>
        </w:rPr>
      </w:pPr>
      <w:r w:rsidRPr="00196EAB">
        <w:rPr>
          <w:lang w:val="es-ES"/>
        </w:rPr>
        <w:t xml:space="preserve">v. </w:t>
      </w:r>
      <w:hyperlink r:id="rId1763" w:anchor="Sit_Pena_Larga_4" w:history="1">
        <w:r w:rsidRPr="00196EAB">
          <w:rPr>
            <w:rStyle w:val="Hyperlink"/>
            <w:lang w:val="es-ES"/>
          </w:rPr>
          <w:t>Peña Larga IV</w:t>
        </w:r>
      </w:hyperlink>
    </w:p>
    <w:p w14:paraId="223AC220" w14:textId="77777777" w:rsidR="00663B0C" w:rsidRPr="00196EAB" w:rsidRDefault="00663B0C" w:rsidP="00871F25">
      <w:pPr>
        <w:jc w:val="both"/>
        <w:rPr>
          <w:lang w:val="es-ES"/>
        </w:rPr>
      </w:pPr>
    </w:p>
    <w:p w14:paraId="4336131A" w14:textId="77777777" w:rsidR="00663B0C" w:rsidRPr="00196EAB" w:rsidRDefault="00BE6107" w:rsidP="00663B0C">
      <w:pPr>
        <w:pStyle w:val="Heading2"/>
        <w:rPr>
          <w:lang w:val="es-ES"/>
        </w:rPr>
      </w:pPr>
      <w:r w:rsidRPr="00196EAB">
        <w:rPr>
          <w:lang w:val="es-ES"/>
        </w:rPr>
        <w:t>Production/Elevage</w:t>
      </w:r>
    </w:p>
    <w:p w14:paraId="0C879F3F" w14:textId="77777777" w:rsidR="00663B0C" w:rsidRPr="00196EAB" w:rsidRDefault="00663B0C" w:rsidP="00871F25">
      <w:pPr>
        <w:jc w:val="both"/>
        <w:rPr>
          <w:lang w:val="es-ES"/>
        </w:rPr>
      </w:pPr>
    </w:p>
    <w:p w14:paraId="49F4DC59" w14:textId="77777777" w:rsidR="00BE6107" w:rsidRDefault="00BE6107" w:rsidP="00871F25">
      <w:pPr>
        <w:jc w:val="both"/>
        <w:rPr>
          <w:lang w:val="fr-FR"/>
        </w:rPr>
      </w:pPr>
      <w:r>
        <w:rPr>
          <w:lang w:val="fr-FR"/>
        </w:rPr>
        <w:t>Seulement</w:t>
      </w:r>
      <w:r w:rsidRPr="00905233">
        <w:rPr>
          <w:lang w:val="fr-FR"/>
        </w:rPr>
        <w:t xml:space="preserve"> une dizaine de fosses qui montrent une activité de production (BIB </w:t>
      </w:r>
      <w:r>
        <w:rPr>
          <w:lang w:val="fr-FR"/>
        </w:rPr>
        <w:t xml:space="preserve">Convertini </w:t>
      </w:r>
      <w:r w:rsidRPr="00905233">
        <w:rPr>
          <w:lang w:val="fr-FR"/>
        </w:rPr>
        <w:t>ANR CIMO 2019)</w:t>
      </w:r>
    </w:p>
    <w:p w14:paraId="51B61F78" w14:textId="77777777" w:rsidR="00663B0C" w:rsidRDefault="00663B0C" w:rsidP="00BE6107">
      <w:pPr>
        <w:jc w:val="both"/>
        <w:rPr>
          <w:lang w:val="fr-FR"/>
        </w:rPr>
      </w:pPr>
      <w:r>
        <w:rPr>
          <w:lang w:val="fr-FR"/>
        </w:rPr>
        <w:t>Une dizaine d'individus de caprinés domestiques (BIB C. Manen, Seminario (...) Impressa, Barcelona 2019)</w:t>
      </w:r>
      <w:r w:rsidR="00BE6107">
        <w:rPr>
          <w:lang w:val="fr-FR"/>
        </w:rPr>
        <w:t xml:space="preserve"> </w:t>
      </w:r>
      <w:r w:rsidR="00BE6107" w:rsidRPr="00BE6107">
        <w:rPr>
          <w:lang w:val="fr-FR"/>
        </w:rPr>
        <w:t>élevage des caprinés</w:t>
      </w:r>
      <w:r w:rsidR="00BE6107">
        <w:rPr>
          <w:lang w:val="fr-FR"/>
        </w:rPr>
        <w:t xml:space="preserve"> (BIB 2926) </w:t>
      </w:r>
      <w:r w:rsidR="00BE6107" w:rsidRPr="00BE6107">
        <w:rPr>
          <w:lang w:val="fr-FR"/>
        </w:rPr>
        <w:t>élevage</w:t>
      </w:r>
      <w:r w:rsidR="00BE6107">
        <w:rPr>
          <w:lang w:val="fr-FR"/>
        </w:rPr>
        <w:t xml:space="preserve"> </w:t>
      </w:r>
      <w:r w:rsidR="00BE6107" w:rsidRPr="00BE6107">
        <w:rPr>
          <w:lang w:val="fr-FR"/>
        </w:rPr>
        <w:t>standardisé et maîtrisé des brebis (J.-D. Vigne et I.</w:t>
      </w:r>
      <w:r w:rsidR="00BE6107">
        <w:rPr>
          <w:lang w:val="fr-FR"/>
        </w:rPr>
        <w:t xml:space="preserve"> Carrère) (BIB 2926) </w:t>
      </w:r>
      <w:r w:rsidR="00BE6107" w:rsidRPr="00BE6107">
        <w:rPr>
          <w:lang w:val="fr-FR"/>
        </w:rPr>
        <w:t>exploitation spécialisée des caprinés pour la viande, et peut-être aussi le lait</w:t>
      </w:r>
      <w:r w:rsidR="00BE6107">
        <w:rPr>
          <w:lang w:val="fr-FR"/>
        </w:rPr>
        <w:t xml:space="preserve"> (BIB 2926)</w:t>
      </w:r>
    </w:p>
    <w:p w14:paraId="52E20FF7" w14:textId="77777777" w:rsidR="00BE6107" w:rsidRDefault="00BE6107" w:rsidP="00BE6107">
      <w:pPr>
        <w:jc w:val="both"/>
        <w:rPr>
          <w:lang w:val="fr-FR"/>
        </w:rPr>
      </w:pPr>
    </w:p>
    <w:p w14:paraId="458B5A9C" w14:textId="77777777" w:rsidR="00BE6107" w:rsidRDefault="00BE6107" w:rsidP="00BE6107">
      <w:pPr>
        <w:pStyle w:val="Heading2"/>
      </w:pPr>
      <w:r>
        <w:t>Interprétation</w:t>
      </w:r>
    </w:p>
    <w:p w14:paraId="0E1FF162" w14:textId="77777777" w:rsidR="00BE6107" w:rsidRDefault="00BE6107" w:rsidP="00BE6107">
      <w:pPr>
        <w:jc w:val="both"/>
        <w:rPr>
          <w:lang w:val="fr-FR"/>
        </w:rPr>
      </w:pPr>
    </w:p>
    <w:p w14:paraId="7A7C06DA" w14:textId="77777777" w:rsidR="00BE6107" w:rsidRDefault="00BE6107" w:rsidP="00BE6107">
      <w:pPr>
        <w:jc w:val="both"/>
        <w:rPr>
          <w:lang w:val="fr-FR"/>
        </w:rPr>
      </w:pPr>
      <w:r>
        <w:rPr>
          <w:lang w:val="fr-FR"/>
        </w:rPr>
        <w:t>I</w:t>
      </w:r>
      <w:r w:rsidRPr="00BE6107">
        <w:rPr>
          <w:lang w:val="fr-FR"/>
        </w:rPr>
        <w:t>mplantation d’un petit groupe de pionniers en provenance probable de l’Italie centro-méridionale (C. Manen, J.-D. Vigne)</w:t>
      </w:r>
      <w:r>
        <w:rPr>
          <w:lang w:val="fr-FR"/>
        </w:rPr>
        <w:t xml:space="preserve">(BIB 2926) </w:t>
      </w:r>
      <w:r>
        <w:rPr>
          <w:color w:val="211D1E"/>
          <w:szCs w:val="20"/>
          <w:lang w:val="fr-FR"/>
        </w:rPr>
        <w:t xml:space="preserve">est fondé </w:t>
      </w:r>
      <w:r>
        <w:rPr>
          <w:lang w:val="fr-FR"/>
        </w:rPr>
        <w:t xml:space="preserve">par des néolithiques provenant d'Italie (BIB 2648) </w:t>
      </w:r>
      <w:r w:rsidRPr="00BE6107">
        <w:rPr>
          <w:lang w:val="fr-FR"/>
        </w:rPr>
        <w:t>occupation pionnière</w:t>
      </w:r>
      <w:r>
        <w:rPr>
          <w:lang w:val="fr-FR"/>
        </w:rPr>
        <w:t xml:space="preserve"> (BIB 2926)</w:t>
      </w:r>
    </w:p>
    <w:p w14:paraId="031FD9A0" w14:textId="77777777" w:rsidR="009A1962" w:rsidRPr="0032190F" w:rsidRDefault="009A1962" w:rsidP="00DE4F16">
      <w:pPr>
        <w:jc w:val="both"/>
        <w:rPr>
          <w:color w:val="211D1E"/>
          <w:szCs w:val="20"/>
          <w:lang w:val="fr-FR"/>
        </w:rPr>
      </w:pPr>
    </w:p>
    <w:p w14:paraId="77EC8F7C" w14:textId="77777777" w:rsidR="009A1962" w:rsidRPr="0032190F" w:rsidRDefault="009A1962" w:rsidP="00426FF9">
      <w:pPr>
        <w:pStyle w:val="Heading1"/>
      </w:pPr>
      <w:bookmarkStart w:id="838" w:name="Sit_Lalo"/>
      <w:r w:rsidRPr="0032190F">
        <w:t>LALO</w:t>
      </w:r>
    </w:p>
    <w:bookmarkEnd w:id="838"/>
    <w:p w14:paraId="49498960" w14:textId="77777777" w:rsidR="009A1962" w:rsidRDefault="00AB55F3" w:rsidP="00DE4F16">
      <w:pPr>
        <w:jc w:val="both"/>
        <w:rPr>
          <w:color w:val="211D1E"/>
          <w:szCs w:val="20"/>
          <w:lang w:val="fr-FR"/>
        </w:rPr>
      </w:pPr>
      <w:r w:rsidRPr="00AB55F3">
        <w:rPr>
          <w:color w:val="211D1E"/>
          <w:szCs w:val="20"/>
          <w:lang w:val="fr-FR"/>
        </w:rPr>
        <w:t>Espeluche-Lalo (Mont</w:t>
      </w:r>
      <w:r w:rsidRPr="00AB55F3">
        <w:rPr>
          <w:rFonts w:hint="eastAsia"/>
          <w:color w:val="211D1E"/>
          <w:szCs w:val="20"/>
          <w:lang w:val="fr-FR"/>
        </w:rPr>
        <w:t>é</w:t>
      </w:r>
      <w:r w:rsidRPr="00AB55F3">
        <w:rPr>
          <w:color w:val="211D1E"/>
          <w:szCs w:val="20"/>
          <w:lang w:val="fr-FR"/>
        </w:rPr>
        <w:t>limar, Dr</w:t>
      </w:r>
      <w:r w:rsidRPr="00AB55F3">
        <w:rPr>
          <w:rFonts w:hint="eastAsia"/>
          <w:color w:val="211D1E"/>
          <w:szCs w:val="20"/>
          <w:lang w:val="fr-FR"/>
        </w:rPr>
        <w:t>ô</w:t>
      </w:r>
      <w:r w:rsidRPr="00AB55F3">
        <w:rPr>
          <w:color w:val="211D1E"/>
          <w:szCs w:val="20"/>
          <w:lang w:val="fr-FR"/>
        </w:rPr>
        <w:t>me),</w:t>
      </w:r>
      <w:r>
        <w:rPr>
          <w:color w:val="211D1E"/>
          <w:szCs w:val="20"/>
          <w:lang w:val="fr-FR"/>
        </w:rPr>
        <w:t xml:space="preserve"> habitat du Néo ancien </w:t>
      </w:r>
      <w:r w:rsidR="009A1962" w:rsidRPr="0032190F">
        <w:rPr>
          <w:color w:val="211D1E"/>
          <w:szCs w:val="20"/>
          <w:lang w:val="fr-FR"/>
        </w:rPr>
        <w:t xml:space="preserve">daté de ~5270 aec (BIB I. Senepart, colloque Habitat Dijon 2015) </w:t>
      </w:r>
    </w:p>
    <w:p w14:paraId="25280610" w14:textId="32FEC65E" w:rsidR="0043440A" w:rsidRDefault="0043440A" w:rsidP="00DE4F16">
      <w:pPr>
        <w:jc w:val="both"/>
        <w:rPr>
          <w:color w:val="211D1E"/>
          <w:szCs w:val="20"/>
          <w:lang w:val="fr-FR"/>
        </w:rPr>
      </w:pPr>
      <w:r>
        <w:rPr>
          <w:color w:val="211D1E"/>
          <w:szCs w:val="20"/>
          <w:lang w:val="fr-FR"/>
        </w:rPr>
        <w:t xml:space="preserve">Habitat Cardial et </w:t>
      </w:r>
      <w:hyperlink r:id="rId1764" w:anchor="Cul_Epicardial_Sud_France" w:history="1">
        <w:r w:rsidR="00E74338" w:rsidRPr="00E26EA8">
          <w:rPr>
            <w:rStyle w:val="Hyperlink"/>
            <w:lang w:val="fr-FR"/>
          </w:rPr>
          <w:t>Epicardial</w:t>
        </w:r>
      </w:hyperlink>
      <w:r w:rsidR="00E74338" w:rsidRPr="00E26EA8">
        <w:rPr>
          <w:lang w:val="fr-FR"/>
        </w:rPr>
        <w:t xml:space="preserve"> </w:t>
      </w:r>
      <w:r>
        <w:rPr>
          <w:color w:val="211D1E"/>
          <w:szCs w:val="20"/>
          <w:lang w:val="fr-FR"/>
        </w:rPr>
        <w:t>(BIB 2646)</w:t>
      </w:r>
      <w:r w:rsidR="00AB55F3">
        <w:rPr>
          <w:color w:val="211D1E"/>
          <w:szCs w:val="20"/>
          <w:lang w:val="fr-FR"/>
        </w:rPr>
        <w:t xml:space="preserve"> </w:t>
      </w:r>
      <w:hyperlink r:id="rId1765" w:anchor="Cul_Epicardial_Sud_France_per_recent" w:history="1">
        <w:r w:rsidR="00AB55F3" w:rsidRPr="00AB55F3">
          <w:rPr>
            <w:rStyle w:val="Hyperlink"/>
            <w:lang w:val="fr-FR"/>
          </w:rPr>
          <w:t>Epicardial récent</w:t>
        </w:r>
      </w:hyperlink>
      <w:r w:rsidR="00AB55F3">
        <w:rPr>
          <w:lang w:val="fr-FR"/>
        </w:rPr>
        <w:t xml:space="preserve"> (BIB 2499)</w:t>
      </w:r>
    </w:p>
    <w:p w14:paraId="0B7D53A8" w14:textId="77777777" w:rsidR="0043440A" w:rsidRDefault="0043440A" w:rsidP="00DE4F16">
      <w:pPr>
        <w:jc w:val="both"/>
        <w:rPr>
          <w:color w:val="211D1E"/>
          <w:szCs w:val="20"/>
          <w:lang w:val="fr-FR"/>
        </w:rPr>
      </w:pPr>
    </w:p>
    <w:p w14:paraId="61FEFE37" w14:textId="77777777" w:rsidR="0043440A" w:rsidRDefault="0043440A" w:rsidP="00426FF9">
      <w:pPr>
        <w:pStyle w:val="Heading1"/>
      </w:pPr>
      <w:bookmarkStart w:id="839" w:name="Sit_Tai"/>
      <w:r>
        <w:t>TAI</w:t>
      </w:r>
      <w:bookmarkEnd w:id="839"/>
    </w:p>
    <w:p w14:paraId="0E6B67F0" w14:textId="77777777" w:rsidR="0043440A" w:rsidRDefault="0043440A" w:rsidP="00DE4F16">
      <w:pPr>
        <w:jc w:val="both"/>
        <w:rPr>
          <w:color w:val="211D1E"/>
          <w:szCs w:val="20"/>
          <w:lang w:val="fr-FR"/>
        </w:rPr>
      </w:pPr>
    </w:p>
    <w:p w14:paraId="497F2180" w14:textId="77777777" w:rsidR="0043440A" w:rsidRPr="00BE6107" w:rsidRDefault="0043440A" w:rsidP="00DE4F16">
      <w:pPr>
        <w:jc w:val="both"/>
        <w:rPr>
          <w:lang w:val="fr-FR"/>
        </w:rPr>
      </w:pPr>
      <w:r>
        <w:rPr>
          <w:color w:val="211D1E"/>
          <w:szCs w:val="20"/>
          <w:lang w:val="fr-FR"/>
        </w:rPr>
        <w:t xml:space="preserve">L'habitat </w:t>
      </w:r>
      <w:r w:rsidR="00BE6107">
        <w:rPr>
          <w:color w:val="211D1E"/>
          <w:szCs w:val="20"/>
          <w:lang w:val="fr-FR"/>
        </w:rPr>
        <w:t>NA</w:t>
      </w:r>
      <w:r>
        <w:rPr>
          <w:color w:val="211D1E"/>
          <w:szCs w:val="20"/>
          <w:lang w:val="fr-FR"/>
        </w:rPr>
        <w:t xml:space="preserve"> du Taï est situé à une interface de différents biotopes (BIB 2646)</w:t>
      </w:r>
      <w:r w:rsidR="00BE6107">
        <w:rPr>
          <w:color w:val="211D1E"/>
          <w:szCs w:val="20"/>
          <w:lang w:val="fr-FR"/>
        </w:rPr>
        <w:t xml:space="preserve"> </w:t>
      </w:r>
      <w:r w:rsidR="00BE6107" w:rsidRPr="00BE6107">
        <w:rPr>
          <w:lang w:val="fr-FR"/>
        </w:rPr>
        <w:t>Montre une occupation épicardiale longue (BIB 2926)</w:t>
      </w:r>
      <w:r w:rsidR="00BE6107">
        <w:rPr>
          <w:lang w:val="fr-FR"/>
        </w:rPr>
        <w:t xml:space="preserve"> v. Vignoles (BIB 2926)</w:t>
      </w:r>
    </w:p>
    <w:p w14:paraId="2D3517FF" w14:textId="77777777" w:rsidR="00EC57B9" w:rsidRDefault="00EC57B9" w:rsidP="00DE4F16">
      <w:pPr>
        <w:jc w:val="both"/>
        <w:rPr>
          <w:color w:val="211D1E"/>
          <w:szCs w:val="20"/>
          <w:lang w:val="fr-FR"/>
        </w:rPr>
      </w:pPr>
    </w:p>
    <w:p w14:paraId="68E66C13" w14:textId="77777777" w:rsidR="00EC57B9" w:rsidRDefault="00EC57B9" w:rsidP="00426FF9">
      <w:pPr>
        <w:pStyle w:val="Heading1"/>
      </w:pPr>
      <w:bookmarkStart w:id="840" w:name="Sit_Berards"/>
      <w:r>
        <w:t xml:space="preserve">BERARDS </w:t>
      </w:r>
    </w:p>
    <w:bookmarkEnd w:id="840"/>
    <w:p w14:paraId="6ACCF7F5" w14:textId="77777777" w:rsidR="00EC57B9" w:rsidRDefault="00EC57B9" w:rsidP="00DE4F16">
      <w:pPr>
        <w:jc w:val="both"/>
        <w:rPr>
          <w:color w:val="211D1E"/>
          <w:szCs w:val="20"/>
          <w:lang w:val="fr-FR"/>
        </w:rPr>
      </w:pPr>
    </w:p>
    <w:p w14:paraId="545150CA" w14:textId="08986918" w:rsidR="00EC57B9" w:rsidRDefault="00EC57B9" w:rsidP="00DE4F16">
      <w:pPr>
        <w:jc w:val="both"/>
        <w:rPr>
          <w:color w:val="211D1E"/>
          <w:szCs w:val="20"/>
        </w:rPr>
      </w:pPr>
      <w:r>
        <w:rPr>
          <w:color w:val="211D1E"/>
          <w:szCs w:val="20"/>
          <w:lang w:val="fr-FR"/>
        </w:rPr>
        <w:t xml:space="preserve">Abris des Bérards (Lurs, Alpes-de-Haute-Provence). </w:t>
      </w:r>
      <w:r w:rsidRPr="00EC57B9">
        <w:rPr>
          <w:color w:val="211D1E"/>
          <w:szCs w:val="20"/>
        </w:rPr>
        <w:t xml:space="preserve">Cardial </w:t>
      </w:r>
      <w:hyperlink r:id="rId1766" w:anchor="Cul_Cardial_Zonation_Horiz" w:history="1">
        <w:r w:rsidR="00E326B9" w:rsidRPr="00E326B9">
          <w:rPr>
            <w:rStyle w:val="Hyperlink"/>
          </w:rPr>
          <w:t>ZH</w:t>
        </w:r>
      </w:hyperlink>
      <w:r w:rsidR="00E326B9" w:rsidRPr="00EC57B9">
        <w:rPr>
          <w:color w:val="211D1E"/>
          <w:szCs w:val="20"/>
        </w:rPr>
        <w:t xml:space="preserve"> </w:t>
      </w:r>
      <w:r w:rsidRPr="00EC57B9">
        <w:rPr>
          <w:color w:val="211D1E"/>
          <w:szCs w:val="20"/>
        </w:rPr>
        <w:t>(Binder com. pers.)</w:t>
      </w:r>
    </w:p>
    <w:p w14:paraId="4E9526AE" w14:textId="77777777" w:rsidR="00EC57B9" w:rsidRDefault="00EC57B9" w:rsidP="00DE4F16">
      <w:pPr>
        <w:jc w:val="both"/>
        <w:rPr>
          <w:color w:val="211D1E"/>
          <w:szCs w:val="20"/>
        </w:rPr>
      </w:pPr>
    </w:p>
    <w:p w14:paraId="4AF9BE1F" w14:textId="77777777" w:rsidR="00EC57B9" w:rsidRDefault="00EC57B9" w:rsidP="00426FF9">
      <w:pPr>
        <w:pStyle w:val="Heading1"/>
      </w:pPr>
      <w:bookmarkStart w:id="841" w:name="Sit_Burlieres"/>
      <w:r>
        <w:t>BURLIERES</w:t>
      </w:r>
    </w:p>
    <w:bookmarkEnd w:id="841"/>
    <w:p w14:paraId="69FF8E17" w14:textId="77777777" w:rsidR="00EC57B9" w:rsidRPr="00EC57B9" w:rsidRDefault="00EC57B9" w:rsidP="00DE4F16">
      <w:pPr>
        <w:jc w:val="both"/>
        <w:rPr>
          <w:color w:val="211D1E"/>
          <w:szCs w:val="20"/>
          <w:lang w:val="fr-FR"/>
        </w:rPr>
      </w:pPr>
    </w:p>
    <w:p w14:paraId="0BFAF89A" w14:textId="32EF964B" w:rsidR="00EC57B9" w:rsidRDefault="00EC57B9" w:rsidP="00DE4F16">
      <w:pPr>
        <w:jc w:val="both"/>
        <w:rPr>
          <w:color w:val="211D1E"/>
          <w:szCs w:val="20"/>
          <w:lang w:val="fr-FR"/>
        </w:rPr>
      </w:pPr>
      <w:r w:rsidRPr="00EC57B9">
        <w:rPr>
          <w:color w:val="211D1E"/>
          <w:szCs w:val="20"/>
          <w:lang w:val="fr-FR"/>
        </w:rPr>
        <w:t xml:space="preserve">ZAC des Burlières (Trets) Impressa et Cardial </w:t>
      </w:r>
      <w:hyperlink r:id="rId1767" w:anchor="Cul_Cardial_Zonation_Horiz" w:history="1">
        <w:r w:rsidR="00E326B9" w:rsidRPr="00934EE4">
          <w:rPr>
            <w:rStyle w:val="Hyperlink"/>
            <w:lang w:val="fr-FR"/>
          </w:rPr>
          <w:t>ZH</w:t>
        </w:r>
      </w:hyperlink>
      <w:r w:rsidR="00E326B9" w:rsidRPr="00EC57B9">
        <w:rPr>
          <w:color w:val="211D1E"/>
          <w:szCs w:val="20"/>
          <w:lang w:val="fr-FR"/>
        </w:rPr>
        <w:t xml:space="preserve"> </w:t>
      </w:r>
      <w:r w:rsidRPr="00EC57B9">
        <w:rPr>
          <w:color w:val="211D1E"/>
          <w:szCs w:val="20"/>
          <w:lang w:val="fr-FR"/>
        </w:rPr>
        <w:t>(Binder com. pers.)</w:t>
      </w:r>
    </w:p>
    <w:p w14:paraId="361FE32B" w14:textId="77777777" w:rsidR="00934A22" w:rsidRDefault="00934A22" w:rsidP="00DE4F16">
      <w:pPr>
        <w:jc w:val="both"/>
        <w:rPr>
          <w:color w:val="211D1E"/>
          <w:szCs w:val="20"/>
          <w:lang w:val="fr-FR"/>
        </w:rPr>
      </w:pPr>
    </w:p>
    <w:p w14:paraId="005ABD72" w14:textId="77777777" w:rsidR="00934A22" w:rsidRDefault="00934A22" w:rsidP="00934A22">
      <w:pPr>
        <w:pStyle w:val="Heading2"/>
      </w:pPr>
      <w:r>
        <w:t>stèles</w:t>
      </w:r>
    </w:p>
    <w:p w14:paraId="34226334" w14:textId="77777777" w:rsidR="00934A22" w:rsidRPr="00934A22" w:rsidRDefault="00934A22" w:rsidP="00934A22">
      <w:pPr>
        <w:rPr>
          <w:lang w:val="fr-FR"/>
        </w:rPr>
      </w:pPr>
      <w:r w:rsidRPr="00934A22">
        <w:rPr>
          <w:lang w:val="fr-FR"/>
        </w:rPr>
        <w:t>Les deux exemplaires de la Burlière (Trets) ont été respectivement découverts dans une fosse a priori néolithique et en remploi dans un drain d’époque antique (Hasler et al., 2016) (BIB 3176)</w:t>
      </w:r>
    </w:p>
    <w:p w14:paraId="2644A2DA" w14:textId="77777777" w:rsidR="00934A22" w:rsidRPr="00EC57B9" w:rsidRDefault="00934A22" w:rsidP="00DE4F16">
      <w:pPr>
        <w:jc w:val="both"/>
        <w:rPr>
          <w:color w:val="211D1E"/>
          <w:szCs w:val="20"/>
          <w:lang w:val="fr-FR"/>
        </w:rPr>
      </w:pPr>
    </w:p>
    <w:p w14:paraId="322848B5" w14:textId="77777777" w:rsidR="00EC57B9" w:rsidRDefault="00EC57B9" w:rsidP="00DE4F16">
      <w:pPr>
        <w:jc w:val="both"/>
        <w:rPr>
          <w:color w:val="211D1E"/>
          <w:szCs w:val="20"/>
          <w:lang w:val="fr-FR"/>
        </w:rPr>
      </w:pPr>
    </w:p>
    <w:p w14:paraId="4E7A147B" w14:textId="77777777" w:rsidR="00BE6107" w:rsidRDefault="00BE6107" w:rsidP="00426FF9">
      <w:pPr>
        <w:pStyle w:val="Heading1"/>
      </w:pPr>
      <w:bookmarkStart w:id="842" w:name="Sit_Bourbon"/>
      <w:r>
        <w:t>BOURBON</w:t>
      </w:r>
    </w:p>
    <w:bookmarkEnd w:id="842"/>
    <w:p w14:paraId="3C708C86" w14:textId="77777777" w:rsidR="00BE6107" w:rsidRDefault="00BE6107" w:rsidP="00DE4F16">
      <w:pPr>
        <w:jc w:val="both"/>
        <w:rPr>
          <w:color w:val="211D1E"/>
          <w:szCs w:val="20"/>
          <w:lang w:val="fr-FR"/>
        </w:rPr>
      </w:pPr>
    </w:p>
    <w:p w14:paraId="44CBC25A" w14:textId="77777777" w:rsidR="00BE6107" w:rsidRDefault="00BE6107" w:rsidP="00DE4F16">
      <w:pPr>
        <w:jc w:val="both"/>
        <w:rPr>
          <w:color w:val="211D1E"/>
          <w:szCs w:val="20"/>
          <w:lang w:val="fr-FR"/>
        </w:rPr>
      </w:pPr>
      <w:r w:rsidRPr="00BE6107">
        <w:rPr>
          <w:color w:val="211D1E"/>
          <w:szCs w:val="20"/>
          <w:lang w:val="fr-FR"/>
        </w:rPr>
        <w:t xml:space="preserve">Les salles profondes de la Baume Bourbon à Cabrières (Gard) ont livré des sépultures attribuables à la phase récente du Néolithique ancien : les restes d’au moins quinze sujets - adultes de deux sexes, enfants - étaient répartis en trois secteurs où des remarques originales concernant les rites funéraires ont pu être réalisées. Le mobilier se limite à des éléments de parure, et tout particulièrement des bracelets en marbre, </w:t>
      </w:r>
      <w:r>
        <w:rPr>
          <w:color w:val="211D1E"/>
          <w:szCs w:val="20"/>
          <w:lang w:val="fr-FR"/>
        </w:rPr>
        <w:t>calcaire et test de Pectunculus (BIB ?) Néolithique ancien (BIB 2926)</w:t>
      </w:r>
    </w:p>
    <w:p w14:paraId="57EBD015" w14:textId="77777777" w:rsidR="00BE6107" w:rsidRPr="00EC57B9" w:rsidRDefault="00BE6107" w:rsidP="00DE4F16">
      <w:pPr>
        <w:jc w:val="both"/>
        <w:rPr>
          <w:color w:val="211D1E"/>
          <w:szCs w:val="20"/>
          <w:lang w:val="fr-FR"/>
        </w:rPr>
      </w:pPr>
    </w:p>
    <w:p w14:paraId="0C9AAA39" w14:textId="77777777" w:rsidR="00BC1F4C" w:rsidRPr="00EC57B9" w:rsidRDefault="00BC1F4C" w:rsidP="00242C0F">
      <w:pPr>
        <w:jc w:val="both"/>
        <w:rPr>
          <w:lang w:val="fr-FR"/>
        </w:rPr>
      </w:pPr>
    </w:p>
    <w:p w14:paraId="2480F219" w14:textId="77777777" w:rsidR="00D93A48" w:rsidRPr="0032190F" w:rsidRDefault="00671B16" w:rsidP="00426FF9">
      <w:pPr>
        <w:pStyle w:val="Heading1"/>
        <w:rPr>
          <w:szCs w:val="26"/>
        </w:rPr>
      </w:pPr>
      <w:bookmarkStart w:id="843" w:name="Sit_Baratin"/>
      <w:r w:rsidRPr="0032190F">
        <w:t>BARATIN</w:t>
      </w:r>
      <w:r w:rsidR="00A673BF">
        <w:t>-COURTHEZON</w:t>
      </w:r>
      <w:bookmarkEnd w:id="843"/>
    </w:p>
    <w:p w14:paraId="01D47510" w14:textId="77777777" w:rsidR="00A673BF" w:rsidRDefault="00A673BF" w:rsidP="00242C0F">
      <w:pPr>
        <w:jc w:val="both"/>
        <w:rPr>
          <w:rFonts w:cs="Arial"/>
          <w:bCs/>
          <w:szCs w:val="26"/>
          <w:lang w:val="fr-FR"/>
        </w:rPr>
      </w:pPr>
    </w:p>
    <w:p w14:paraId="4E9BA155" w14:textId="69AE410C" w:rsidR="00D23D96" w:rsidRDefault="00671B16" w:rsidP="00242C0F">
      <w:pPr>
        <w:jc w:val="both"/>
        <w:rPr>
          <w:rFonts w:cs="Arial"/>
          <w:bCs/>
          <w:szCs w:val="26"/>
          <w:lang w:val="fr-FR"/>
        </w:rPr>
      </w:pPr>
      <w:r w:rsidRPr="0032190F">
        <w:rPr>
          <w:rFonts w:cs="Arial"/>
          <w:bCs/>
          <w:szCs w:val="26"/>
          <w:lang w:val="fr-FR"/>
        </w:rPr>
        <w:t xml:space="preserve">Le site du Baratin </w:t>
      </w:r>
      <w:r w:rsidR="0043440A">
        <w:rPr>
          <w:rFonts w:cs="Arial"/>
          <w:bCs/>
          <w:szCs w:val="26"/>
          <w:lang w:val="fr-FR"/>
        </w:rPr>
        <w:t xml:space="preserve">Courthézon </w:t>
      </w:r>
      <w:r w:rsidR="00A673BF">
        <w:rPr>
          <w:rFonts w:cs="Arial"/>
          <w:bCs/>
          <w:szCs w:val="26"/>
          <w:lang w:val="fr-FR"/>
        </w:rPr>
        <w:t xml:space="preserve">(Vaucluse) </w:t>
      </w:r>
      <w:r w:rsidRPr="0032190F">
        <w:rPr>
          <w:rFonts w:cs="Arial"/>
          <w:bCs/>
          <w:szCs w:val="26"/>
          <w:lang w:val="fr-FR"/>
        </w:rPr>
        <w:t>offre une des rares évidence</w:t>
      </w:r>
      <w:r w:rsidR="00BD3BDD" w:rsidRPr="0032190F">
        <w:rPr>
          <w:rFonts w:cs="Arial"/>
          <w:bCs/>
          <w:szCs w:val="26"/>
          <w:lang w:val="fr-FR"/>
        </w:rPr>
        <w:t>s</w:t>
      </w:r>
      <w:r w:rsidRPr="0032190F">
        <w:rPr>
          <w:rFonts w:cs="Arial"/>
          <w:bCs/>
          <w:szCs w:val="26"/>
          <w:lang w:val="fr-FR"/>
        </w:rPr>
        <w:t xml:space="preserve"> de site en plein air daté du </w:t>
      </w:r>
      <w:hyperlink r:id="rId1768" w:anchor="Cul_Neo_Ancien" w:history="1">
        <w:r w:rsidR="00EC57B9">
          <w:rPr>
            <w:rStyle w:val="Hyperlink"/>
            <w:rFonts w:cs="Arial"/>
            <w:bCs/>
            <w:szCs w:val="26"/>
            <w:lang w:val="fr-FR"/>
          </w:rPr>
          <w:t>NA</w:t>
        </w:r>
      </w:hyperlink>
      <w:r w:rsidRPr="0032190F">
        <w:rPr>
          <w:rFonts w:cs="Arial"/>
          <w:bCs/>
          <w:szCs w:val="26"/>
          <w:lang w:val="fr-FR"/>
        </w:rPr>
        <w:t xml:space="preserve">. L’habitat qui s’étend sur plus de </w:t>
      </w:r>
      <w:smartTag w:uri="urn:schemas-microsoft-com:office:smarttags" w:element="metricconverter">
        <w:smartTagPr>
          <w:attr w:name="ProductID" w:val="1 ha"/>
        </w:smartTagPr>
        <w:r w:rsidRPr="0032190F">
          <w:rPr>
            <w:rFonts w:cs="Arial"/>
            <w:bCs/>
            <w:szCs w:val="26"/>
            <w:lang w:val="fr-FR"/>
          </w:rPr>
          <w:t>1 ha</w:t>
        </w:r>
      </w:smartTag>
      <w:r w:rsidRPr="0032190F">
        <w:rPr>
          <w:rFonts w:cs="Arial"/>
          <w:bCs/>
          <w:szCs w:val="26"/>
          <w:lang w:val="fr-FR"/>
        </w:rPr>
        <w:t xml:space="preserve"> à été dégagé sur </w:t>
      </w:r>
      <w:smartTag w:uri="urn:schemas-microsoft-com:office:smarttags" w:element="metricconverter">
        <w:smartTagPr>
          <w:attr w:name="ProductID" w:val="150 m2"/>
        </w:smartTagPr>
        <w:r w:rsidRPr="0032190F">
          <w:rPr>
            <w:rFonts w:cs="Arial"/>
            <w:bCs/>
            <w:szCs w:val="26"/>
            <w:lang w:val="fr-FR"/>
          </w:rPr>
          <w:t>150 m</w:t>
        </w:r>
        <w:r w:rsidRPr="0032190F">
          <w:rPr>
            <w:rFonts w:cs="Arial"/>
            <w:bCs/>
            <w:szCs w:val="26"/>
            <w:vertAlign w:val="superscript"/>
            <w:lang w:val="fr-FR"/>
          </w:rPr>
          <w:t>2</w:t>
        </w:r>
      </w:smartTag>
      <w:r w:rsidRPr="0032190F">
        <w:rPr>
          <w:rFonts w:cs="Arial"/>
          <w:bCs/>
          <w:szCs w:val="26"/>
          <w:lang w:val="fr-FR"/>
        </w:rPr>
        <w:t>.</w:t>
      </w:r>
      <w:r w:rsidR="00ED6788" w:rsidRPr="0032190F">
        <w:rPr>
          <w:rFonts w:cs="Arial"/>
          <w:bCs/>
          <w:szCs w:val="26"/>
          <w:lang w:val="fr-FR"/>
        </w:rPr>
        <w:t xml:space="preserve"> Le site a été découvert par Pierre Mercier.</w:t>
      </w:r>
      <w:r w:rsidRPr="0032190F">
        <w:rPr>
          <w:rFonts w:cs="Arial"/>
          <w:bCs/>
          <w:szCs w:val="26"/>
          <w:lang w:val="fr-FR"/>
        </w:rPr>
        <w:t xml:space="preserve"> L’occupatio</w:t>
      </w:r>
      <w:r w:rsidR="00F90924" w:rsidRPr="0032190F">
        <w:rPr>
          <w:rFonts w:cs="Arial"/>
          <w:bCs/>
          <w:szCs w:val="26"/>
          <w:lang w:val="fr-FR"/>
        </w:rPr>
        <w:t>n</w:t>
      </w:r>
      <w:r w:rsidRPr="0032190F">
        <w:rPr>
          <w:rFonts w:cs="Arial"/>
          <w:bCs/>
          <w:szCs w:val="26"/>
          <w:lang w:val="fr-FR"/>
        </w:rPr>
        <w:t xml:space="preserve"> humaine est marquée par une couche unique de 20 à </w:t>
      </w:r>
      <w:smartTag w:uri="urn:schemas-microsoft-com:office:smarttags" w:element="metricconverter">
        <w:smartTagPr>
          <w:attr w:name="ProductID" w:val="40 cm"/>
        </w:smartTagPr>
        <w:r w:rsidRPr="0032190F">
          <w:rPr>
            <w:rFonts w:cs="Arial"/>
            <w:bCs/>
            <w:szCs w:val="26"/>
            <w:lang w:val="fr-FR"/>
          </w:rPr>
          <w:t>40 cm</w:t>
        </w:r>
      </w:smartTag>
      <w:r w:rsidRPr="0032190F">
        <w:rPr>
          <w:rFonts w:cs="Arial"/>
          <w:bCs/>
          <w:szCs w:val="26"/>
          <w:lang w:val="fr-FR"/>
        </w:rPr>
        <w:t xml:space="preserve"> d’épaisseur (sable molassique colluvié) mais 4 ou 5 occupations ont pu être individualisées. </w:t>
      </w:r>
      <w:r w:rsidR="00D23D96" w:rsidRPr="0032190F">
        <w:rPr>
          <w:rFonts w:cs="Arial"/>
          <w:bCs/>
          <w:szCs w:val="26"/>
          <w:lang w:val="fr-FR"/>
        </w:rPr>
        <w:t>(BIB 127 p. 79)</w:t>
      </w:r>
      <w:r w:rsidR="00D23D96" w:rsidRPr="00D23D96">
        <w:rPr>
          <w:rFonts w:cs="Arial"/>
          <w:bCs/>
          <w:szCs w:val="26"/>
          <w:lang w:val="fr-FR"/>
        </w:rPr>
        <w:t xml:space="preserve"> </w:t>
      </w:r>
      <w:r w:rsidR="00D23D96">
        <w:rPr>
          <w:rFonts w:cs="Arial"/>
          <w:bCs/>
          <w:szCs w:val="26"/>
          <w:lang w:val="fr-FR"/>
        </w:rPr>
        <w:t xml:space="preserve">L'habitat du Baratin est </w:t>
      </w:r>
      <w:r w:rsidR="00D23D96">
        <w:rPr>
          <w:color w:val="211D1E"/>
          <w:szCs w:val="20"/>
          <w:lang w:val="fr-FR"/>
        </w:rPr>
        <w:t>situé à une interface de différents biotopes (BIB 2646)</w:t>
      </w:r>
    </w:p>
    <w:p w14:paraId="43890E67" w14:textId="77777777" w:rsidR="00D23D96" w:rsidRDefault="00D23D96" w:rsidP="00242C0F">
      <w:pPr>
        <w:jc w:val="both"/>
        <w:rPr>
          <w:rFonts w:cs="Arial"/>
          <w:bCs/>
          <w:szCs w:val="26"/>
          <w:lang w:val="fr-FR"/>
        </w:rPr>
      </w:pPr>
    </w:p>
    <w:p w14:paraId="7BFA4BB3" w14:textId="77777777" w:rsidR="00D23D96" w:rsidRPr="00F64A9D" w:rsidRDefault="00D23D96" w:rsidP="00D23D96">
      <w:pPr>
        <w:pStyle w:val="Heading2"/>
      </w:pPr>
      <w:r w:rsidRPr="00F64A9D">
        <w:t>Structure 1</w:t>
      </w:r>
    </w:p>
    <w:p w14:paraId="4C36FA67" w14:textId="77777777" w:rsidR="00D23D96" w:rsidRDefault="00D23D96" w:rsidP="00242C0F">
      <w:pPr>
        <w:jc w:val="both"/>
        <w:rPr>
          <w:rFonts w:cs="Arial"/>
          <w:bCs/>
          <w:szCs w:val="26"/>
          <w:lang w:val="fr-FR"/>
        </w:rPr>
      </w:pPr>
    </w:p>
    <w:p w14:paraId="74311C4E" w14:textId="77777777" w:rsidR="00D23D96" w:rsidRPr="0032190F" w:rsidRDefault="00671B16" w:rsidP="00D23D96">
      <w:pPr>
        <w:jc w:val="both"/>
        <w:rPr>
          <w:lang w:val="fr-FR"/>
        </w:rPr>
      </w:pPr>
      <w:r w:rsidRPr="0032190F">
        <w:rPr>
          <w:rFonts w:cs="Arial"/>
          <w:bCs/>
          <w:szCs w:val="26"/>
          <w:lang w:val="fr-FR"/>
        </w:rPr>
        <w:t xml:space="preserve">La structure 1, une aire subcirculaire de quartzite rubéfiés disposés sur deux niveaux et reposant sur un dôme de cendres, de </w:t>
      </w:r>
      <w:smartTag w:uri="urn:schemas-microsoft-com:office:smarttags" w:element="metricconverter">
        <w:smartTagPr>
          <w:attr w:name="ProductID" w:val="4,6 m"/>
        </w:smartTagPr>
        <w:r w:rsidRPr="0032190F">
          <w:rPr>
            <w:rFonts w:cs="Arial"/>
            <w:bCs/>
            <w:szCs w:val="26"/>
            <w:lang w:val="fr-FR"/>
          </w:rPr>
          <w:t>4,6 m</w:t>
        </w:r>
      </w:smartTag>
      <w:r w:rsidRPr="0032190F">
        <w:rPr>
          <w:rFonts w:cs="Arial"/>
          <w:bCs/>
          <w:szCs w:val="26"/>
          <w:lang w:val="fr-FR"/>
        </w:rPr>
        <w:t xml:space="preserve"> de diamètre environ semble appartenir à l’une des premières phases d’occupation du site</w:t>
      </w:r>
      <w:r w:rsidR="004A0FF7" w:rsidRPr="0032190F">
        <w:rPr>
          <w:rFonts w:cs="Arial"/>
          <w:bCs/>
          <w:szCs w:val="26"/>
          <w:lang w:val="fr-FR"/>
        </w:rPr>
        <w:t xml:space="preserve">. Cette aire été bordée de trous de piquet et a été interprétés comme les restes d’un édifice bâti léger réaménagé après un incendie. Elle est associée à des petits foyers culinaires et quelques fosses de rejet. D’autres structures de plus petites dimensions ont été repérées. </w:t>
      </w:r>
      <w:r w:rsidR="00D23D96" w:rsidRPr="0032190F">
        <w:rPr>
          <w:rFonts w:cs="Arial"/>
          <w:bCs/>
          <w:szCs w:val="26"/>
          <w:lang w:val="fr-FR"/>
        </w:rPr>
        <w:t>(BIB 127 p. 79)</w:t>
      </w:r>
      <w:r w:rsidR="00D23D96" w:rsidRPr="00D23D96">
        <w:rPr>
          <w:rFonts w:cs="Arial"/>
          <w:bCs/>
          <w:szCs w:val="26"/>
          <w:lang w:val="fr-FR"/>
        </w:rPr>
        <w:t xml:space="preserve"> </w:t>
      </w:r>
      <w:r w:rsidR="00D23D96" w:rsidRPr="0032190F">
        <w:rPr>
          <w:lang w:val="fr-FR"/>
        </w:rPr>
        <w:t xml:space="preserve">Construction à la bauge datée du Néolithique (BIB I. Senepart, colloque Habitat Dijon 2015) Habitat daté du Néo ancien : de 5300-4900 aec. Les sols et enduits carbonnatés sont issus des éléments de construction en terre cuite  (BIB I. Senepart, colloque Habitat Dijon 2015) </w:t>
      </w:r>
    </w:p>
    <w:p w14:paraId="1B17C2D7" w14:textId="77777777" w:rsidR="00D23D96" w:rsidRPr="00D23D96" w:rsidRDefault="00D23D96" w:rsidP="00D23D96">
      <w:pPr>
        <w:jc w:val="both"/>
        <w:rPr>
          <w:i/>
          <w:lang w:val="fr-FR"/>
        </w:rPr>
      </w:pPr>
      <w:r w:rsidRPr="00D23D96">
        <w:rPr>
          <w:rFonts w:cs="Arial"/>
          <w:bCs/>
          <w:i/>
          <w:szCs w:val="26"/>
          <w:lang w:val="fr-FR"/>
        </w:rPr>
        <w:t xml:space="preserve">Le premier indice de la présence néolithique remonte à 4650 BC </w:t>
      </w:r>
      <w:r w:rsidRPr="00D23D96">
        <w:rPr>
          <w:i/>
          <w:lang w:val="fr-FR"/>
        </w:rPr>
        <w:t>(BIB 141 p. 255)</w:t>
      </w:r>
    </w:p>
    <w:p w14:paraId="799A7829" w14:textId="77777777" w:rsidR="00D23D96" w:rsidRDefault="00D23D96" w:rsidP="00242C0F">
      <w:pPr>
        <w:jc w:val="both"/>
        <w:rPr>
          <w:rFonts w:cs="Arial"/>
          <w:bCs/>
          <w:szCs w:val="26"/>
          <w:lang w:val="fr-FR"/>
        </w:rPr>
      </w:pPr>
    </w:p>
    <w:p w14:paraId="3600B6BB" w14:textId="77777777" w:rsidR="00D23D96" w:rsidRPr="00D23D96" w:rsidRDefault="00D23D96" w:rsidP="00D23D96">
      <w:pPr>
        <w:pStyle w:val="Heading3"/>
      </w:pPr>
      <w:r>
        <w:t>Céramique</w:t>
      </w:r>
    </w:p>
    <w:p w14:paraId="546EE4E5" w14:textId="1A4DF2BF" w:rsidR="00D23D96" w:rsidRDefault="004A0FF7" w:rsidP="00242C0F">
      <w:pPr>
        <w:jc w:val="both"/>
        <w:rPr>
          <w:rFonts w:cs="Arial"/>
          <w:bCs/>
          <w:szCs w:val="26"/>
          <w:lang w:val="fr-FR"/>
        </w:rPr>
      </w:pPr>
      <w:r w:rsidRPr="0032190F">
        <w:rPr>
          <w:rFonts w:cs="Arial"/>
          <w:bCs/>
          <w:szCs w:val="26"/>
          <w:lang w:val="fr-FR"/>
        </w:rPr>
        <w:t xml:space="preserve">Le mobilier découvert a livré une céramique attribuable au </w:t>
      </w:r>
      <w:hyperlink r:id="rId1769" w:anchor="Cul_Cardial_Midi_France" w:history="1">
        <w:r w:rsidR="00B71D48" w:rsidRPr="0032190F">
          <w:rPr>
            <w:rStyle w:val="Hyperlink"/>
            <w:lang w:val="fr-FR"/>
          </w:rPr>
          <w:t>C</w:t>
        </w:r>
        <w:r w:rsidR="00D23D96">
          <w:rPr>
            <w:rStyle w:val="Hyperlink"/>
            <w:lang w:val="fr-FR"/>
          </w:rPr>
          <w:t>.</w:t>
        </w:r>
        <w:r w:rsidR="00B71D48" w:rsidRPr="0032190F">
          <w:rPr>
            <w:rStyle w:val="Hyperlink"/>
            <w:lang w:val="fr-FR"/>
          </w:rPr>
          <w:t xml:space="preserve"> du Midi de la France</w:t>
        </w:r>
      </w:hyperlink>
      <w:r w:rsidR="00D23D96" w:rsidRPr="00D23D96">
        <w:rPr>
          <w:lang w:val="fr-FR"/>
        </w:rPr>
        <w:t xml:space="preserve"> </w:t>
      </w:r>
      <w:r w:rsidRPr="0032190F">
        <w:rPr>
          <w:rFonts w:cs="Arial"/>
          <w:bCs/>
          <w:szCs w:val="26"/>
          <w:lang w:val="fr-FR"/>
        </w:rPr>
        <w:t>classique : décors  « zonés » ou « margés » (bandes horizontal</w:t>
      </w:r>
      <w:r w:rsidR="00F90924" w:rsidRPr="0032190F">
        <w:rPr>
          <w:rFonts w:cs="Arial"/>
          <w:bCs/>
          <w:szCs w:val="26"/>
          <w:lang w:val="fr-FR"/>
        </w:rPr>
        <w:t>e</w:t>
      </w:r>
      <w:r w:rsidRPr="0032190F">
        <w:rPr>
          <w:rFonts w:cs="Arial"/>
          <w:bCs/>
          <w:szCs w:val="26"/>
          <w:lang w:val="fr-FR"/>
        </w:rPr>
        <w:t xml:space="preserve">s, panneaux, métopes pendentifs), incisés, impressionnés (ongle, demi-baguette, poinçon), par adjonction (cordons, pastilles). </w:t>
      </w:r>
      <w:r w:rsidR="00D23D96" w:rsidRPr="0032190F">
        <w:rPr>
          <w:rFonts w:cs="Arial"/>
          <w:bCs/>
          <w:szCs w:val="26"/>
          <w:lang w:val="fr-FR"/>
        </w:rPr>
        <w:t>(BIB 127 p. 79)</w:t>
      </w:r>
    </w:p>
    <w:p w14:paraId="3D50118A" w14:textId="7AAE1B06" w:rsidR="00D23D96" w:rsidRPr="00F64A9D" w:rsidRDefault="00000000" w:rsidP="00D23D96">
      <w:pPr>
        <w:rPr>
          <w:lang w:val="fr-FR"/>
        </w:rPr>
      </w:pPr>
      <w:hyperlink r:id="rId1770" w:anchor="Cul_Cardial_Zonation_Horiz" w:history="1">
        <w:r w:rsidR="00D23D96" w:rsidRPr="00F64A9D">
          <w:rPr>
            <w:rStyle w:val="Hyperlink"/>
            <w:lang w:val="fr-FR"/>
          </w:rPr>
          <w:t>C. ZH</w:t>
        </w:r>
      </w:hyperlink>
      <w:r w:rsidR="00D23D96" w:rsidRPr="00F64A9D">
        <w:rPr>
          <w:lang w:val="fr-FR"/>
        </w:rPr>
        <w:t xml:space="preserve"> (Binder com. pers.)</w:t>
      </w:r>
      <w:r w:rsidR="004A1BBC" w:rsidRPr="00F64A9D">
        <w:rPr>
          <w:lang w:val="fr-FR"/>
        </w:rPr>
        <w:t xml:space="preserve"> </w:t>
      </w:r>
      <w:r w:rsidR="004A1BBC">
        <w:rPr>
          <w:rFonts w:cs="Arial"/>
          <w:bCs/>
          <w:szCs w:val="26"/>
          <w:lang w:val="fr-FR"/>
        </w:rPr>
        <w:t>Cardial moyen (BIB 1988)</w:t>
      </w:r>
    </w:p>
    <w:p w14:paraId="43BDA7A2" w14:textId="77777777" w:rsidR="00D23D96" w:rsidRPr="00F64A9D" w:rsidRDefault="00D23D96" w:rsidP="00242C0F">
      <w:pPr>
        <w:jc w:val="both"/>
        <w:rPr>
          <w:rFonts w:cs="Arial"/>
          <w:bCs/>
          <w:szCs w:val="26"/>
          <w:lang w:val="fr-FR"/>
        </w:rPr>
      </w:pPr>
    </w:p>
    <w:p w14:paraId="5DD4DD26" w14:textId="77777777" w:rsidR="00D23D96" w:rsidRPr="00F64A9D" w:rsidRDefault="00D23D96" w:rsidP="00242C0F">
      <w:pPr>
        <w:jc w:val="both"/>
        <w:rPr>
          <w:rFonts w:cs="Arial"/>
          <w:bCs/>
          <w:szCs w:val="26"/>
          <w:lang w:val="fr-FR"/>
        </w:rPr>
      </w:pPr>
    </w:p>
    <w:p w14:paraId="4A34D8D7" w14:textId="77777777" w:rsidR="00D23D96" w:rsidRDefault="00D23D96" w:rsidP="00D23D96">
      <w:pPr>
        <w:pStyle w:val="Heading3"/>
      </w:pPr>
      <w:r>
        <w:t>Lithique</w:t>
      </w:r>
    </w:p>
    <w:p w14:paraId="686F885E" w14:textId="044B2CD1" w:rsidR="00D23D96" w:rsidRDefault="004A0FF7" w:rsidP="00242C0F">
      <w:pPr>
        <w:jc w:val="both"/>
        <w:rPr>
          <w:rFonts w:cs="Arial"/>
          <w:bCs/>
          <w:szCs w:val="26"/>
          <w:lang w:val="fr-FR"/>
        </w:rPr>
      </w:pPr>
      <w:r w:rsidRPr="0032190F">
        <w:rPr>
          <w:rFonts w:cs="Arial"/>
          <w:bCs/>
          <w:szCs w:val="26"/>
          <w:lang w:val="fr-FR"/>
        </w:rPr>
        <w:t xml:space="preserve">L’industrie est réalisée sur le fond local du silex bédoulien avec un outillage sur éclats retirés pendant la </w:t>
      </w:r>
      <w:hyperlink r:id="rId1771" w:anchor="CO" w:history="1">
        <w:r w:rsidR="0094286C">
          <w:rPr>
            <w:rStyle w:val="Hyperlink"/>
            <w:lang w:val="fr-FR"/>
          </w:rPr>
          <w:t>CO</w:t>
        </w:r>
      </w:hyperlink>
      <w:r w:rsidR="0094286C">
        <w:rPr>
          <w:lang w:val="fr-FR"/>
        </w:rPr>
        <w:t xml:space="preserve"> </w:t>
      </w:r>
      <w:r w:rsidRPr="0032190F">
        <w:rPr>
          <w:rFonts w:cs="Arial"/>
          <w:bCs/>
          <w:szCs w:val="26"/>
          <w:lang w:val="fr-FR"/>
        </w:rPr>
        <w:t xml:space="preserve">de production de lames. </w:t>
      </w:r>
      <w:r w:rsidR="00D23D96" w:rsidRPr="0032190F">
        <w:rPr>
          <w:rFonts w:cs="Arial"/>
          <w:bCs/>
          <w:szCs w:val="26"/>
          <w:lang w:val="fr-FR"/>
        </w:rPr>
        <w:t>(BIB 127 p. 79)</w:t>
      </w:r>
    </w:p>
    <w:p w14:paraId="19CF7D4E" w14:textId="77777777" w:rsidR="004A1BBC" w:rsidRDefault="004A1BBC" w:rsidP="00242C0F">
      <w:pPr>
        <w:jc w:val="both"/>
        <w:rPr>
          <w:rFonts w:cs="Arial"/>
          <w:bCs/>
          <w:szCs w:val="26"/>
          <w:lang w:val="fr-FR"/>
        </w:rPr>
      </w:pPr>
      <w:r>
        <w:rPr>
          <w:rFonts w:cs="Arial"/>
          <w:bCs/>
          <w:szCs w:val="26"/>
          <w:lang w:val="fr-FR"/>
        </w:rPr>
        <w:t>Armatures de flèches tranchantes du Cardial moyen (BIB 1988)</w:t>
      </w:r>
    </w:p>
    <w:p w14:paraId="4806D62D" w14:textId="77777777" w:rsidR="00D23D96" w:rsidRDefault="00D23D96" w:rsidP="00242C0F">
      <w:pPr>
        <w:jc w:val="both"/>
        <w:rPr>
          <w:rFonts w:cs="Arial"/>
          <w:bCs/>
          <w:szCs w:val="26"/>
          <w:lang w:val="fr-FR"/>
        </w:rPr>
      </w:pPr>
    </w:p>
    <w:p w14:paraId="49536912" w14:textId="77777777" w:rsidR="00D23D96" w:rsidRDefault="00D23D96" w:rsidP="00D23D96">
      <w:pPr>
        <w:pStyle w:val="Heading3"/>
      </w:pPr>
      <w:r>
        <w:t>Subsistence</w:t>
      </w:r>
    </w:p>
    <w:p w14:paraId="1FF2A086" w14:textId="77777777" w:rsidR="00671B16" w:rsidRPr="0032190F" w:rsidRDefault="004A0FF7" w:rsidP="00242C0F">
      <w:pPr>
        <w:jc w:val="both"/>
        <w:rPr>
          <w:rFonts w:cs="Arial"/>
          <w:bCs/>
          <w:szCs w:val="26"/>
          <w:lang w:val="fr-FR"/>
        </w:rPr>
      </w:pPr>
      <w:r w:rsidRPr="0032190F">
        <w:rPr>
          <w:rFonts w:cs="Arial"/>
          <w:bCs/>
          <w:szCs w:val="26"/>
          <w:lang w:val="fr-FR"/>
        </w:rPr>
        <w:t>Les espèces animales représentées sont très majoritairement domestiques. La présence de galets à coches indique la pratique de la pêche dans les étangs proches. Des dentales et des colombelles percées, des bracelets en pierre (calcaire blanc ou roches vertes) sont également connus. (</w:t>
      </w:r>
      <w:r w:rsidR="0070027E" w:rsidRPr="0032190F">
        <w:rPr>
          <w:rFonts w:cs="Arial"/>
          <w:bCs/>
          <w:szCs w:val="26"/>
          <w:lang w:val="fr-FR"/>
        </w:rPr>
        <w:t>BIB</w:t>
      </w:r>
      <w:r w:rsidRPr="0032190F">
        <w:rPr>
          <w:rFonts w:cs="Arial"/>
          <w:bCs/>
          <w:szCs w:val="26"/>
          <w:lang w:val="fr-FR"/>
        </w:rPr>
        <w:t xml:space="preserve"> 127 p. 79)</w:t>
      </w:r>
      <w:r w:rsidR="00172EF9" w:rsidRPr="0032190F">
        <w:rPr>
          <w:rFonts w:cs="Arial"/>
          <w:bCs/>
          <w:szCs w:val="26"/>
          <w:lang w:val="fr-FR"/>
        </w:rPr>
        <w:t xml:space="preserve"> Egalement présents, les témoins de vases de stockage (</w:t>
      </w:r>
      <w:r w:rsidR="0070027E" w:rsidRPr="0032190F">
        <w:rPr>
          <w:rFonts w:cs="Arial"/>
          <w:bCs/>
          <w:szCs w:val="26"/>
          <w:lang w:val="fr-FR"/>
        </w:rPr>
        <w:t>BIB</w:t>
      </w:r>
      <w:r w:rsidR="00172EF9" w:rsidRPr="0032190F">
        <w:rPr>
          <w:rFonts w:cs="Arial"/>
          <w:bCs/>
          <w:szCs w:val="26"/>
          <w:lang w:val="fr-FR"/>
        </w:rPr>
        <w:t xml:space="preserve"> 212)</w:t>
      </w:r>
    </w:p>
    <w:p w14:paraId="3A04E502" w14:textId="77777777" w:rsidR="00F90924" w:rsidRPr="0032190F" w:rsidRDefault="00F90924" w:rsidP="00242C0F">
      <w:pPr>
        <w:rPr>
          <w:rFonts w:cs="Arial"/>
          <w:bCs/>
          <w:szCs w:val="26"/>
          <w:lang w:val="fr-FR"/>
        </w:rPr>
      </w:pPr>
    </w:p>
    <w:p w14:paraId="68D25DA2" w14:textId="23D11E5A" w:rsidR="00172EF9" w:rsidRPr="0032190F" w:rsidRDefault="00172EF9" w:rsidP="00242C0F">
      <w:pPr>
        <w:jc w:val="both"/>
        <w:rPr>
          <w:rFonts w:cs="Arial"/>
          <w:bCs/>
          <w:szCs w:val="26"/>
          <w:lang w:val="fr-FR"/>
        </w:rPr>
      </w:pPr>
      <w:r w:rsidRPr="0032190F">
        <w:rPr>
          <w:rFonts w:cs="Arial"/>
          <w:bCs/>
          <w:szCs w:val="26"/>
          <w:lang w:val="fr-FR"/>
        </w:rPr>
        <w:lastRenderedPageBreak/>
        <w:t>Durant l’</w:t>
      </w:r>
      <w:hyperlink r:id="rId1772" w:anchor="Text_Atlantique" w:history="1">
        <w:r w:rsidRPr="0032190F">
          <w:rPr>
            <w:rStyle w:val="Hyperlink"/>
            <w:rFonts w:cs="Arial"/>
            <w:bCs/>
            <w:szCs w:val="26"/>
            <w:lang w:val="fr-FR"/>
          </w:rPr>
          <w:t>Atlantique</w:t>
        </w:r>
      </w:hyperlink>
      <w:r w:rsidRPr="0032190F">
        <w:rPr>
          <w:rFonts w:cs="Arial"/>
          <w:bCs/>
          <w:szCs w:val="26"/>
          <w:lang w:val="fr-FR"/>
        </w:rPr>
        <w:t xml:space="preserve"> l’impact humain devient localement très important comme le montre ce site, avec un creux dans la courbe du chêne pubescent et l’augmentation des pollens d’herbacées…indiquant des </w:t>
      </w:r>
      <w:r w:rsidR="00D23D96">
        <w:rPr>
          <w:rFonts w:cs="Arial"/>
          <w:bCs/>
          <w:szCs w:val="26"/>
          <w:lang w:val="fr-FR"/>
        </w:rPr>
        <w:t>pratiques</w:t>
      </w:r>
      <w:r w:rsidRPr="0032190F">
        <w:rPr>
          <w:rFonts w:cs="Arial"/>
          <w:bCs/>
          <w:szCs w:val="26"/>
          <w:lang w:val="fr-FR"/>
        </w:rPr>
        <w:t xml:space="preserve"> d’essart</w:t>
      </w:r>
      <w:r w:rsidR="00E8758E" w:rsidRPr="0032190F">
        <w:rPr>
          <w:rFonts w:cs="Arial"/>
          <w:bCs/>
          <w:szCs w:val="26"/>
          <w:lang w:val="fr-FR"/>
        </w:rPr>
        <w:t>age et des cultures précoces ave</w:t>
      </w:r>
      <w:r w:rsidRPr="0032190F">
        <w:rPr>
          <w:rFonts w:cs="Arial"/>
          <w:bCs/>
          <w:szCs w:val="26"/>
          <w:lang w:val="fr-FR"/>
        </w:rPr>
        <w:t>c des cultures fixées telles les céréales (H. Triat) (</w:t>
      </w:r>
      <w:r w:rsidR="0070027E" w:rsidRPr="0032190F">
        <w:rPr>
          <w:rFonts w:cs="Arial"/>
          <w:bCs/>
          <w:szCs w:val="26"/>
          <w:lang w:val="fr-FR"/>
        </w:rPr>
        <w:t>BIB</w:t>
      </w:r>
      <w:r w:rsidRPr="0032190F">
        <w:rPr>
          <w:rFonts w:cs="Arial"/>
          <w:bCs/>
          <w:szCs w:val="26"/>
          <w:lang w:val="fr-FR"/>
        </w:rPr>
        <w:t xml:space="preserve"> 212 p. 28)</w:t>
      </w:r>
    </w:p>
    <w:p w14:paraId="695EFCDF" w14:textId="77777777" w:rsidR="008F6EAE" w:rsidRPr="0032190F" w:rsidRDefault="008F6EAE" w:rsidP="00242C0F">
      <w:pPr>
        <w:rPr>
          <w:lang w:val="fr-FR"/>
        </w:rPr>
      </w:pPr>
    </w:p>
    <w:p w14:paraId="7C17DBDD" w14:textId="77777777" w:rsidR="009A1962" w:rsidRPr="0032190F" w:rsidRDefault="009A1962" w:rsidP="00242C0F">
      <w:pPr>
        <w:rPr>
          <w:lang w:val="fr-FR"/>
        </w:rPr>
      </w:pPr>
    </w:p>
    <w:p w14:paraId="3A5A99DB" w14:textId="77777777" w:rsidR="009A1962" w:rsidRDefault="009A1962" w:rsidP="00426FF9">
      <w:pPr>
        <w:pStyle w:val="Heading1"/>
      </w:pPr>
      <w:r w:rsidRPr="0032190F">
        <w:t>SAINT MARCEL</w:t>
      </w:r>
    </w:p>
    <w:p w14:paraId="40CD480A" w14:textId="77777777" w:rsidR="00D23D96" w:rsidRPr="00D23D96" w:rsidRDefault="00D23D96" w:rsidP="00D23D96">
      <w:pPr>
        <w:rPr>
          <w:lang w:val="fr-FR"/>
        </w:rPr>
      </w:pPr>
    </w:p>
    <w:p w14:paraId="1E518D8A" w14:textId="77777777" w:rsidR="009A1962" w:rsidRPr="0032190F" w:rsidRDefault="009A1962" w:rsidP="00242C0F">
      <w:pPr>
        <w:rPr>
          <w:lang w:val="fr-FR"/>
        </w:rPr>
      </w:pPr>
      <w:r w:rsidRPr="0032190F">
        <w:rPr>
          <w:lang w:val="fr-FR"/>
        </w:rPr>
        <w:t xml:space="preserve">L'bhabitat de Saint Marcel (Ardèche) daté du Néolithique ancien - Cardial est un monument à abside proche de celui du Baratin. Ce bâtiment a révélé un four, un système de circulation, des paroi aux cotés épierrés (BIB I. Senepart, colloque Habitat Dijon 2015) </w:t>
      </w:r>
    </w:p>
    <w:p w14:paraId="39AF9BCF" w14:textId="77777777" w:rsidR="004A0FF7" w:rsidRPr="0032190F" w:rsidRDefault="004A0FF7" w:rsidP="00242C0F">
      <w:pPr>
        <w:rPr>
          <w:rFonts w:cs="Arial"/>
          <w:b/>
          <w:bCs/>
          <w:szCs w:val="26"/>
          <w:lang w:val="fr-FR"/>
        </w:rPr>
      </w:pPr>
    </w:p>
    <w:p w14:paraId="20F92247" w14:textId="77777777" w:rsidR="00882622" w:rsidRPr="0032190F" w:rsidRDefault="004A1BBC" w:rsidP="00426FF9">
      <w:pPr>
        <w:pStyle w:val="Heading1"/>
      </w:pPr>
      <w:bookmarkStart w:id="844" w:name="Sit_Caucade"/>
      <w:r>
        <w:t>CAUCADE</w:t>
      </w:r>
    </w:p>
    <w:bookmarkEnd w:id="844"/>
    <w:p w14:paraId="10A4BB9D" w14:textId="77777777" w:rsidR="00573ABA" w:rsidRDefault="00573ABA" w:rsidP="00573ABA">
      <w:pPr>
        <w:jc w:val="both"/>
        <w:rPr>
          <w:lang w:val="fr-FR"/>
        </w:rPr>
      </w:pPr>
    </w:p>
    <w:p w14:paraId="1ABE23E5" w14:textId="77777777" w:rsidR="004A1BBC" w:rsidRDefault="004A1BBC" w:rsidP="00573ABA">
      <w:pPr>
        <w:jc w:val="both"/>
        <w:rPr>
          <w:lang w:val="fr-FR"/>
        </w:rPr>
      </w:pPr>
      <w:r>
        <w:rPr>
          <w:lang w:val="fr-FR"/>
        </w:rPr>
        <w:t>Site de Caucade (Nice)</w:t>
      </w:r>
    </w:p>
    <w:p w14:paraId="0B73C1F7" w14:textId="77777777" w:rsidR="004A1BBC" w:rsidRDefault="004A1BBC" w:rsidP="00573ABA">
      <w:pPr>
        <w:jc w:val="both"/>
        <w:rPr>
          <w:lang w:val="fr-FR"/>
        </w:rPr>
      </w:pPr>
    </w:p>
    <w:p w14:paraId="72E4D5ED" w14:textId="77777777" w:rsidR="00573ABA" w:rsidRDefault="00573ABA" w:rsidP="00573ABA">
      <w:pPr>
        <w:pStyle w:val="Heading2"/>
      </w:pPr>
      <w:r>
        <w:t>Néolithique ancien</w:t>
      </w:r>
    </w:p>
    <w:p w14:paraId="4FEFE3F3" w14:textId="77777777" w:rsidR="00573ABA" w:rsidRDefault="00573ABA" w:rsidP="00573ABA">
      <w:pPr>
        <w:jc w:val="both"/>
        <w:rPr>
          <w:lang w:val="fr-FR"/>
        </w:rPr>
      </w:pPr>
    </w:p>
    <w:p w14:paraId="4108CF0C" w14:textId="77777777" w:rsidR="004A1BBC" w:rsidRDefault="004A1BBC" w:rsidP="004A1BBC">
      <w:pPr>
        <w:pStyle w:val="Heading3"/>
      </w:pPr>
      <w:bookmarkStart w:id="845" w:name="Sit_Caucade_per_Impressa"/>
      <w:r>
        <w:t>Impressa</w:t>
      </w:r>
    </w:p>
    <w:bookmarkEnd w:id="845"/>
    <w:p w14:paraId="09FBDD2C" w14:textId="77777777" w:rsidR="004A1BBC" w:rsidRDefault="004A1BBC" w:rsidP="00573ABA">
      <w:pPr>
        <w:jc w:val="both"/>
        <w:rPr>
          <w:lang w:val="fr-FR"/>
        </w:rPr>
      </w:pPr>
    </w:p>
    <w:p w14:paraId="1E60A459" w14:textId="02D2C6DD" w:rsidR="00573ABA" w:rsidRDefault="00573ABA" w:rsidP="00573ABA">
      <w:pPr>
        <w:jc w:val="both"/>
        <w:rPr>
          <w:lang w:val="fr-FR"/>
        </w:rPr>
      </w:pPr>
      <w:r w:rsidRPr="0032190F">
        <w:rPr>
          <w:lang w:val="fr-FR"/>
        </w:rPr>
        <w:t xml:space="preserve">La céramique apparentée à l’Impressa de l’horizon </w:t>
      </w:r>
      <w:hyperlink r:id="rId1773" w:anchor="Cul_Guadone" w:history="1">
        <w:r w:rsidRPr="0032190F">
          <w:rPr>
            <w:rStyle w:val="Hyperlink"/>
            <w:lang w:val="fr-FR"/>
          </w:rPr>
          <w:t>Guadone</w:t>
        </w:r>
      </w:hyperlink>
      <w:r w:rsidRPr="0032190F">
        <w:rPr>
          <w:lang w:val="fr-FR"/>
        </w:rPr>
        <w:t xml:space="preserve"> (Italie du Sud). Corrélée avec des découvertes similaires en Ligurie, dans l’archipel toscan, sur le littoral languedocien et la présence d’</w:t>
      </w:r>
      <w:hyperlink r:id="rId1774" w:anchor="Sit_Obsidienne" w:history="1">
        <w:r w:rsidRPr="009F2A99">
          <w:rPr>
            <w:rStyle w:val="Hyperlink"/>
            <w:lang w:val="fr-FR"/>
          </w:rPr>
          <w:t>obsidienn</w:t>
        </w:r>
        <w:r>
          <w:rPr>
            <w:rStyle w:val="Hyperlink"/>
            <w:lang w:val="fr-FR"/>
          </w:rPr>
          <w:t>es</w:t>
        </w:r>
      </w:hyperlink>
      <w:r w:rsidRPr="0032190F">
        <w:rPr>
          <w:lang w:val="fr-FR"/>
        </w:rPr>
        <w:t xml:space="preserve"> suggère une « diffusion par voie maritime » plutôt que par l’archipel toscan (BIB 126 p. 33)</w:t>
      </w:r>
      <w:r>
        <w:rPr>
          <w:lang w:val="fr-FR"/>
        </w:rPr>
        <w:t xml:space="preserve"> </w:t>
      </w:r>
      <w:hyperlink r:id="rId1775" w:anchor="Cul_Impressa__cer_IGT" w:history="1">
        <w:r w:rsidRPr="00955BF8">
          <w:rPr>
            <w:rStyle w:val="Hyperlink"/>
            <w:lang w:val="fr-FR"/>
          </w:rPr>
          <w:t>IGT</w:t>
        </w:r>
      </w:hyperlink>
      <w:r>
        <w:rPr>
          <w:lang w:val="fr-FR"/>
        </w:rPr>
        <w:t xml:space="preserve"> (BIB 2769)</w:t>
      </w:r>
      <w:r w:rsidR="00C1082E">
        <w:rPr>
          <w:lang w:val="fr-FR"/>
        </w:rPr>
        <w:t xml:space="preserve"> MP diversifiées (BIB table-ronde ANR CIMO 2019)</w:t>
      </w:r>
      <w:r w:rsidR="00196EAB">
        <w:rPr>
          <w:lang w:val="fr-FR"/>
        </w:rPr>
        <w:t xml:space="preserve"> </w:t>
      </w:r>
      <w:r w:rsidR="00196EAB" w:rsidRPr="00196EAB">
        <w:rPr>
          <w:lang w:val="fr-FR"/>
        </w:rPr>
        <w:t>L'attestation de chamotte à Caucade s’intègre aux données franco-italiques (Manen et al., 2006).</w:t>
      </w:r>
      <w:r w:rsidR="00196EAB">
        <w:rPr>
          <w:lang w:val="fr-FR"/>
        </w:rPr>
        <w:t xml:space="preserve"> (BIB 2935) </w:t>
      </w:r>
      <w:r w:rsidR="00196EAB" w:rsidRPr="00196EAB">
        <w:rPr>
          <w:lang w:val="fr-FR"/>
        </w:rPr>
        <w:t xml:space="preserve">L’usage de terres d’altération du cristallin est une donnée commune à Caucade et </w:t>
      </w:r>
      <w:hyperlink r:id="rId1776" w:anchor="Sit_Pendimoun_p_ICC_Pendimoun1" w:history="1">
        <w:r w:rsidR="00196EAB" w:rsidRPr="00196EAB">
          <w:rPr>
            <w:rStyle w:val="Hyperlink"/>
            <w:lang w:val="fr-FR"/>
          </w:rPr>
          <w:t>Pendimoun 1</w:t>
        </w:r>
      </w:hyperlink>
      <w:r w:rsidR="00196EAB">
        <w:rPr>
          <w:lang w:val="fr-FR"/>
        </w:rPr>
        <w:t xml:space="preserve"> (BIB 2935)</w:t>
      </w:r>
    </w:p>
    <w:p w14:paraId="7C8DA91E" w14:textId="77777777" w:rsidR="004A1BBC" w:rsidRDefault="004A1BBC" w:rsidP="00573ABA">
      <w:pPr>
        <w:jc w:val="both"/>
        <w:rPr>
          <w:lang w:val="fr-FR"/>
        </w:rPr>
      </w:pPr>
    </w:p>
    <w:p w14:paraId="619DEC57" w14:textId="77777777" w:rsidR="004A1BBC" w:rsidRPr="006062CB" w:rsidRDefault="004A1BBC" w:rsidP="004A1BBC">
      <w:pPr>
        <w:pStyle w:val="Heading3"/>
        <w:rPr>
          <w:lang w:val="en-US"/>
        </w:rPr>
      </w:pPr>
      <w:r w:rsidRPr="006062CB">
        <w:rPr>
          <w:lang w:val="en-US"/>
        </w:rPr>
        <w:t>Cardial</w:t>
      </w:r>
    </w:p>
    <w:p w14:paraId="0280BCF8" w14:textId="518F0A14" w:rsidR="00196EAB" w:rsidRPr="00EB44AD" w:rsidRDefault="00000000" w:rsidP="004A1BBC">
      <w:pPr>
        <w:autoSpaceDE w:val="0"/>
        <w:autoSpaceDN w:val="0"/>
        <w:adjustRightInd w:val="0"/>
        <w:jc w:val="both"/>
      </w:pPr>
      <w:hyperlink r:id="rId1777" w:anchor="Cul_Cardial_Zonation_Horiz" w:history="1">
        <w:r w:rsidR="004A1BBC" w:rsidRPr="004A1BBC">
          <w:rPr>
            <w:rStyle w:val="Hyperlink"/>
          </w:rPr>
          <w:t>C. ZH</w:t>
        </w:r>
      </w:hyperlink>
      <w:r w:rsidR="004A1BBC" w:rsidRPr="004A1BBC">
        <w:t xml:space="preserve"> (Binder com. pers.)</w:t>
      </w:r>
      <w:r w:rsidR="00196EAB">
        <w:t xml:space="preserve"> </w:t>
      </w:r>
    </w:p>
    <w:p w14:paraId="1FDE3722" w14:textId="77777777" w:rsidR="004A1BBC" w:rsidRPr="00EB44AD" w:rsidRDefault="004A1BBC" w:rsidP="004A1BBC"/>
    <w:p w14:paraId="2AF5E04F" w14:textId="77777777" w:rsidR="00573ABA" w:rsidRPr="00EB44AD" w:rsidRDefault="00573ABA" w:rsidP="00573ABA">
      <w:pPr>
        <w:jc w:val="both"/>
      </w:pPr>
    </w:p>
    <w:p w14:paraId="35AAEFB8" w14:textId="77777777" w:rsidR="00573ABA" w:rsidRPr="0032190F" w:rsidRDefault="00573ABA" w:rsidP="00573ABA">
      <w:pPr>
        <w:pStyle w:val="Heading2"/>
      </w:pPr>
      <w:r>
        <w:t>Néolithique moyen</w:t>
      </w:r>
    </w:p>
    <w:p w14:paraId="79BB4872" w14:textId="77777777" w:rsidR="00882622" w:rsidRPr="0032190F" w:rsidRDefault="00882622" w:rsidP="00242C0F">
      <w:pPr>
        <w:rPr>
          <w:rFonts w:cs="Arial"/>
          <w:b/>
          <w:bCs/>
          <w:szCs w:val="26"/>
          <w:lang w:val="fr-FR"/>
        </w:rPr>
      </w:pPr>
    </w:p>
    <w:p w14:paraId="20D73F1E" w14:textId="0F6772E1" w:rsidR="00882622" w:rsidRPr="0032190F" w:rsidRDefault="00882622" w:rsidP="00242C0F">
      <w:pPr>
        <w:jc w:val="both"/>
        <w:rPr>
          <w:rFonts w:cs="Arial"/>
          <w:bCs/>
          <w:szCs w:val="26"/>
          <w:lang w:val="fr-FR"/>
        </w:rPr>
      </w:pPr>
      <w:r w:rsidRPr="0032190F">
        <w:rPr>
          <w:rFonts w:cs="Arial"/>
          <w:bCs/>
          <w:szCs w:val="26"/>
          <w:lang w:val="fr-FR"/>
        </w:rPr>
        <w:t xml:space="preserve">Sur le site de Caucade (Nice), au début du </w:t>
      </w:r>
      <w:hyperlink r:id="rId1778" w:anchor="Cul_Chasseen" w:history="1">
        <w:r w:rsidRPr="0032190F">
          <w:rPr>
            <w:rStyle w:val="Hyperlink"/>
            <w:rFonts w:cs="Arial"/>
            <w:bCs/>
            <w:szCs w:val="26"/>
            <w:lang w:val="fr-FR"/>
          </w:rPr>
          <w:t>Chasséen</w:t>
        </w:r>
      </w:hyperlink>
      <w:r w:rsidRPr="0032190F">
        <w:rPr>
          <w:rFonts w:cs="Arial"/>
          <w:bCs/>
          <w:szCs w:val="26"/>
          <w:lang w:val="fr-FR"/>
        </w:rPr>
        <w:t xml:space="preserve"> récent, un radier de galets a été mis au jour avec une sole de terre cuite, qui pourrait être comprise comme une structure de cuisson</w:t>
      </w:r>
      <w:r w:rsidR="00A81524" w:rsidRPr="0032190F">
        <w:rPr>
          <w:rFonts w:cs="Arial"/>
          <w:bCs/>
          <w:szCs w:val="26"/>
          <w:lang w:val="fr-FR"/>
        </w:rPr>
        <w:t xml:space="preserve">.La chauffe du silex </w:t>
      </w:r>
      <w:hyperlink r:id="rId1779" w:anchor="Sit_Mont_Ventoux_p_NeoMoy_Chass" w:history="1">
        <w:r w:rsidR="0077212E" w:rsidRPr="0077212E">
          <w:rPr>
            <w:rStyle w:val="Hyperlink"/>
            <w:lang w:val="fr-FR"/>
          </w:rPr>
          <w:t>blond bédoulien</w:t>
        </w:r>
      </w:hyperlink>
      <w:r w:rsidR="0077212E">
        <w:rPr>
          <w:lang w:val="fr-FR"/>
        </w:rPr>
        <w:t xml:space="preserve"> </w:t>
      </w:r>
      <w:r w:rsidR="00A81524" w:rsidRPr="0032190F">
        <w:rPr>
          <w:rFonts w:cs="Arial"/>
          <w:bCs/>
          <w:szCs w:val="26"/>
          <w:lang w:val="fr-FR"/>
        </w:rPr>
        <w:t xml:space="preserve">et le </w:t>
      </w:r>
      <w:hyperlink r:id="rId1780" w:anchor="CO_Pression" w:history="1">
        <w:r w:rsidR="00B17F04" w:rsidRPr="00B17F04">
          <w:rPr>
            <w:rStyle w:val="Hyperlink"/>
            <w:szCs w:val="22"/>
            <w:lang w:val="fr-FR" w:eastAsia="en-GB"/>
          </w:rPr>
          <w:t>débitage par pression</w:t>
        </w:r>
      </w:hyperlink>
      <w:r w:rsidR="00B17F04">
        <w:rPr>
          <w:szCs w:val="22"/>
          <w:lang w:val="fr-FR" w:eastAsia="en-GB"/>
        </w:rPr>
        <w:t xml:space="preserve"> </w:t>
      </w:r>
      <w:r w:rsidR="00A81524" w:rsidRPr="0032190F">
        <w:rPr>
          <w:rFonts w:cs="Arial"/>
          <w:bCs/>
          <w:szCs w:val="26"/>
          <w:lang w:val="fr-FR"/>
        </w:rPr>
        <w:t>est attesté pour ce site</w:t>
      </w:r>
      <w:r w:rsidR="00B17F04">
        <w:rPr>
          <w:rFonts w:cs="Arial"/>
          <w:bCs/>
          <w:szCs w:val="26"/>
          <w:lang w:val="fr-FR"/>
        </w:rPr>
        <w:t xml:space="preserve"> </w:t>
      </w:r>
      <w:r w:rsidR="00A81524" w:rsidRPr="0032190F">
        <w:rPr>
          <w:rFonts w:cs="Arial"/>
          <w:bCs/>
          <w:szCs w:val="26"/>
          <w:lang w:val="fr-FR"/>
        </w:rPr>
        <w:t>(Binder).</w:t>
      </w:r>
    </w:p>
    <w:p w14:paraId="7C9D258E" w14:textId="70466320" w:rsidR="00CA6045" w:rsidRPr="0032190F" w:rsidRDefault="00CA6045" w:rsidP="00242C0F">
      <w:pPr>
        <w:rPr>
          <w:lang w:val="fr-FR"/>
        </w:rPr>
      </w:pPr>
      <w:r w:rsidRPr="0032190F">
        <w:rPr>
          <w:lang w:val="fr-FR"/>
        </w:rPr>
        <w:t>Le diagramme anthracologique montre d’étroites correspondances avec ceux du reste du sud de  la France (</w:t>
      </w:r>
      <w:hyperlink r:id="rId1781" w:anchor="Sit_Giribaldi" w:history="1">
        <w:r w:rsidRPr="0032190F">
          <w:rPr>
            <w:rStyle w:val="Hyperlink"/>
            <w:lang w:val="fr-FR"/>
          </w:rPr>
          <w:t>Giribaldi</w:t>
        </w:r>
      </w:hyperlink>
      <w:r w:rsidRPr="0032190F">
        <w:rPr>
          <w:lang w:val="fr-FR"/>
        </w:rPr>
        <w:t xml:space="preserve">, …) avec dès le </w:t>
      </w:r>
      <w:hyperlink r:id="rId1782" w:anchor="Cul_Neo_Moyen" w:history="1">
        <w:r w:rsidRPr="0032190F">
          <w:rPr>
            <w:rStyle w:val="Hyperlink"/>
            <w:lang w:val="fr-FR"/>
          </w:rPr>
          <w:t>N</w:t>
        </w:r>
        <w:r w:rsidR="00E326B9">
          <w:rPr>
            <w:rStyle w:val="Hyperlink"/>
            <w:lang w:val="fr-FR"/>
          </w:rPr>
          <w:t>M</w:t>
        </w:r>
      </w:hyperlink>
      <w:r w:rsidRPr="0032190F">
        <w:rPr>
          <w:lang w:val="fr-FR"/>
        </w:rPr>
        <w:t xml:space="preserve"> / </w:t>
      </w:r>
      <w:hyperlink r:id="rId1783" w:anchor="Cul_Chasseen" w:history="1">
        <w:r w:rsidRPr="0032190F">
          <w:rPr>
            <w:rStyle w:val="Hyperlink"/>
            <w:lang w:val="fr-FR"/>
          </w:rPr>
          <w:t>Chasséen</w:t>
        </w:r>
      </w:hyperlink>
      <w:r w:rsidRPr="0032190F">
        <w:rPr>
          <w:lang w:val="fr-FR"/>
        </w:rPr>
        <w:t xml:space="preserve"> une anthropoisation du milieu marqué par le développement de la chénaie sclérophylle (</w:t>
      </w:r>
      <w:hyperlink r:id="rId1784" w:anchor="Eco_Quercus" w:history="1">
        <w:r w:rsidRPr="0032190F">
          <w:rPr>
            <w:rStyle w:val="Hyperlink"/>
            <w:lang w:val="fr-FR"/>
          </w:rPr>
          <w:t>Quercus ilex</w:t>
        </w:r>
      </w:hyperlink>
      <w:r w:rsidRPr="0032190F">
        <w:rPr>
          <w:lang w:val="fr-FR"/>
        </w:rPr>
        <w:t xml:space="preserve"> / coccifera), des fabacées, de l’olivier et des génévriers (BIB 241 p. 404</w:t>
      </w:r>
      <w:r w:rsidR="005D70AA" w:rsidRPr="0032190F">
        <w:rPr>
          <w:lang w:val="fr-FR"/>
        </w:rPr>
        <w:t>)</w:t>
      </w:r>
    </w:p>
    <w:p w14:paraId="33B6B99D" w14:textId="77777777" w:rsidR="00812C6E" w:rsidRPr="0032190F" w:rsidRDefault="00812C6E" w:rsidP="00242C0F">
      <w:pPr>
        <w:rPr>
          <w:lang w:val="fr-FR"/>
        </w:rPr>
      </w:pPr>
    </w:p>
    <w:p w14:paraId="03FB8DC9" w14:textId="77777777" w:rsidR="00882622" w:rsidRPr="0032190F" w:rsidRDefault="002072C1" w:rsidP="00426FF9">
      <w:pPr>
        <w:pStyle w:val="Heading1"/>
      </w:pPr>
      <w:bookmarkStart w:id="846" w:name="Sit_Pertus_II"/>
      <w:r w:rsidRPr="0032190F">
        <w:t>PE</w:t>
      </w:r>
      <w:r w:rsidR="00882622" w:rsidRPr="0032190F">
        <w:t>R</w:t>
      </w:r>
      <w:r w:rsidRPr="0032190F">
        <w:t>T</w:t>
      </w:r>
      <w:r w:rsidR="00882622" w:rsidRPr="0032190F">
        <w:t>US II (Grotte de)</w:t>
      </w:r>
    </w:p>
    <w:bookmarkEnd w:id="846"/>
    <w:p w14:paraId="647B1203" w14:textId="77777777" w:rsidR="00882622" w:rsidRPr="0032190F" w:rsidRDefault="00882622" w:rsidP="00242C0F">
      <w:pPr>
        <w:rPr>
          <w:lang w:val="fr-FR"/>
        </w:rPr>
      </w:pPr>
    </w:p>
    <w:p w14:paraId="606EED8E" w14:textId="77777777" w:rsidR="00FF2345" w:rsidRPr="0032190F" w:rsidRDefault="00C960EC" w:rsidP="00242C0F">
      <w:pPr>
        <w:jc w:val="both"/>
        <w:rPr>
          <w:lang w:val="fr-FR"/>
        </w:rPr>
      </w:pPr>
      <w:r w:rsidRPr="0032190F">
        <w:rPr>
          <w:lang w:val="fr-FR"/>
        </w:rPr>
        <w:t>L</w:t>
      </w:r>
      <w:r w:rsidR="00BB0E2A" w:rsidRPr="0032190F">
        <w:rPr>
          <w:lang w:val="fr-FR"/>
        </w:rPr>
        <w:t>e site de Méailles-Pe</w:t>
      </w:r>
      <w:r w:rsidR="002072C1" w:rsidRPr="0032190F">
        <w:rPr>
          <w:lang w:val="fr-FR"/>
        </w:rPr>
        <w:t>rt</w:t>
      </w:r>
      <w:r w:rsidR="00BB0E2A" w:rsidRPr="0032190F">
        <w:rPr>
          <w:lang w:val="fr-FR"/>
        </w:rPr>
        <w:t>us</w:t>
      </w:r>
      <w:r w:rsidR="002072C1" w:rsidRPr="0032190F">
        <w:rPr>
          <w:lang w:val="fr-FR"/>
        </w:rPr>
        <w:t xml:space="preserve"> dans les Basses-Alpes</w:t>
      </w:r>
      <w:r w:rsidRPr="0032190F">
        <w:rPr>
          <w:lang w:val="fr-FR"/>
        </w:rPr>
        <w:t>(</w:t>
      </w:r>
      <w:r w:rsidR="00046076" w:rsidRPr="0032190F">
        <w:rPr>
          <w:lang w:val="fr-FR"/>
        </w:rPr>
        <w:t xml:space="preserve">Méailles, </w:t>
      </w:r>
      <w:r w:rsidRPr="0032190F">
        <w:rPr>
          <w:lang w:val="fr-FR"/>
        </w:rPr>
        <w:t xml:space="preserve">Alpes-de-Haute-Provence, </w:t>
      </w:r>
      <w:r w:rsidR="00927F9B" w:rsidRPr="0032190F">
        <w:rPr>
          <w:lang w:val="fr-FR"/>
        </w:rPr>
        <w:t>1000 msnm)</w:t>
      </w:r>
      <w:r w:rsidRPr="0032190F">
        <w:rPr>
          <w:lang w:val="fr-FR"/>
        </w:rPr>
        <w:t xml:space="preserve">, montre un remplissage de 1,8 à </w:t>
      </w:r>
      <w:smartTag w:uri="urn:schemas-microsoft-com:office:smarttags" w:element="metricconverter">
        <w:smartTagPr>
          <w:attr w:name="ProductID" w:val="2,5 m"/>
        </w:smartTagPr>
        <w:r w:rsidRPr="0032190F">
          <w:rPr>
            <w:lang w:val="fr-FR"/>
          </w:rPr>
          <w:t>2,5 m</w:t>
        </w:r>
      </w:smartTag>
      <w:r w:rsidRPr="0032190F">
        <w:rPr>
          <w:lang w:val="fr-FR"/>
        </w:rPr>
        <w:t xml:space="preserve"> qui a permis l’individualisation de 10 couches allant du Chasséen terminal à la période romain</w:t>
      </w:r>
      <w:r w:rsidR="00FE6D22" w:rsidRPr="0032190F">
        <w:rPr>
          <w:lang w:val="fr-FR"/>
        </w:rPr>
        <w:t>e (SS BIB).</w:t>
      </w:r>
    </w:p>
    <w:p w14:paraId="1A9C5314" w14:textId="77777777" w:rsidR="00FE6D22" w:rsidRPr="0032190F" w:rsidRDefault="00FE6D22" w:rsidP="00242C0F">
      <w:pPr>
        <w:jc w:val="both"/>
        <w:rPr>
          <w:lang w:val="fr-FR"/>
        </w:rPr>
      </w:pPr>
      <w:r w:rsidRPr="0032190F">
        <w:rPr>
          <w:lang w:val="fr-FR"/>
        </w:rPr>
        <w:lastRenderedPageBreak/>
        <w:t>L’étape finale du Chasséen récent est précisément datée àMéailles - Pertus II, entre 3780 et 3710 av. J.-C (BIB 1073 p. 57). Pertus II se parallélise avec l’étape D du Chasséen drômois (BIB 1073 p. 57 (BIB 1105)) et montre de nettes affinités avec l’étape initiale du Néolithique moyen bourguignon, dans l’acception de Pétrequin et Gallay (BIB 1073 p. 57 (BIB 1106))</w:t>
      </w:r>
    </w:p>
    <w:p w14:paraId="7A2BEEB8" w14:textId="77777777" w:rsidR="00C960EC" w:rsidRPr="0032190F" w:rsidRDefault="00C960EC" w:rsidP="00242C0F">
      <w:pPr>
        <w:jc w:val="both"/>
        <w:rPr>
          <w:lang w:val="fr-FR"/>
        </w:rPr>
      </w:pPr>
    </w:p>
    <w:p w14:paraId="0271FB7D" w14:textId="578E6FA6" w:rsidR="00882622" w:rsidRPr="0032190F" w:rsidRDefault="00C960EC" w:rsidP="00242C0F">
      <w:pPr>
        <w:jc w:val="both"/>
        <w:rPr>
          <w:lang w:val="fr-FR"/>
        </w:rPr>
      </w:pPr>
      <w:r w:rsidRPr="0032190F">
        <w:rPr>
          <w:lang w:val="fr-FR"/>
        </w:rPr>
        <w:t xml:space="preserve">Au </w:t>
      </w:r>
      <w:hyperlink r:id="rId1785" w:anchor="Cul_Chasseen" w:history="1">
        <w:r w:rsidRPr="0032190F">
          <w:rPr>
            <w:rStyle w:val="Hyperlink"/>
            <w:lang w:val="fr-FR"/>
          </w:rPr>
          <w:t>Chasséen</w:t>
        </w:r>
      </w:hyperlink>
      <w:r w:rsidRPr="0032190F">
        <w:rPr>
          <w:lang w:val="fr-FR"/>
        </w:rPr>
        <w:t>, C’</w:t>
      </w:r>
      <w:r w:rsidR="00BB0E2A" w:rsidRPr="0032190F">
        <w:rPr>
          <w:lang w:val="fr-FR"/>
        </w:rPr>
        <w:t xml:space="preserve">est une grotte-bergerie </w:t>
      </w:r>
      <w:r w:rsidR="00A81524" w:rsidRPr="0032190F">
        <w:rPr>
          <w:lang w:val="fr-FR"/>
        </w:rPr>
        <w:t>avec une stratification excepti</w:t>
      </w:r>
      <w:r w:rsidR="0014704F" w:rsidRPr="0032190F">
        <w:rPr>
          <w:lang w:val="fr-FR"/>
        </w:rPr>
        <w:t>o</w:t>
      </w:r>
      <w:r w:rsidR="00A81524" w:rsidRPr="0032190F">
        <w:rPr>
          <w:lang w:val="fr-FR"/>
        </w:rPr>
        <w:t>nnelle de « varves » constituée de couches de fumiers d’ovicaprinés, ce site montre une occupation saison</w:t>
      </w:r>
      <w:r w:rsidR="00447CF7" w:rsidRPr="0032190F">
        <w:rPr>
          <w:lang w:val="fr-FR"/>
        </w:rPr>
        <w:t>n</w:t>
      </w:r>
      <w:r w:rsidR="00A81524" w:rsidRPr="0032190F">
        <w:rPr>
          <w:lang w:val="fr-FR"/>
        </w:rPr>
        <w:t>ière</w:t>
      </w:r>
      <w:r w:rsidR="002072C1" w:rsidRPr="0032190F">
        <w:rPr>
          <w:lang w:val="fr-FR"/>
        </w:rPr>
        <w:t xml:space="preserve"> (BIB 637 p. 148)</w:t>
      </w:r>
      <w:r w:rsidR="00A81524" w:rsidRPr="0032190F">
        <w:rPr>
          <w:lang w:val="fr-FR"/>
        </w:rPr>
        <w:t xml:space="preserve">. </w:t>
      </w:r>
      <w:r w:rsidRPr="0032190F">
        <w:rPr>
          <w:lang w:val="fr-FR"/>
        </w:rPr>
        <w:t xml:space="preserve">L’industrie du silex du site de Pertus 2 se caractérise par un débitage de tradition chasséenne majoritairement en silex </w:t>
      </w:r>
      <w:hyperlink r:id="rId1786" w:anchor="Sit_Mont_Ventoux_p_NeoMoy_Chass" w:history="1">
        <w:r w:rsidR="0077212E" w:rsidRPr="0077212E">
          <w:rPr>
            <w:rStyle w:val="Hyperlink"/>
            <w:lang w:val="fr-FR"/>
          </w:rPr>
          <w:t>blond bédoulien</w:t>
        </w:r>
      </w:hyperlink>
      <w:r w:rsidRPr="0032190F">
        <w:rPr>
          <w:lang w:val="fr-FR"/>
        </w:rPr>
        <w:t xml:space="preserve">, mais au caractère tradif en raison de la dimension importante des produits. Les couches E-F, les dernières à avoir une céramque chasséenne, sur un total de 41 pièces livrent 3 éléments laminaires de facture assez différente, quoique produits par pression (détermination Pélegrin) dans un silex oligocène provenant du bassin de Forcalquier. La couche Chalcolithique qui lui succède présente également 4 pièces sur 37 issues du même silex mais de facture plus médiocre. (BIB 946 p. 74). </w:t>
      </w:r>
      <w:r w:rsidR="00A81524" w:rsidRPr="0032190F">
        <w:rPr>
          <w:lang w:val="fr-FR"/>
        </w:rPr>
        <w:t xml:space="preserve">Le </w:t>
      </w:r>
      <w:hyperlink r:id="rId1787" w:anchor="CO_Pression" w:history="1">
        <w:r w:rsidR="00B17F04" w:rsidRPr="00B17F04">
          <w:rPr>
            <w:rStyle w:val="Hyperlink"/>
            <w:szCs w:val="22"/>
            <w:lang w:val="fr-FR" w:eastAsia="en-GB"/>
          </w:rPr>
          <w:t>débitage par pression</w:t>
        </w:r>
      </w:hyperlink>
      <w:r w:rsidR="00B17F04">
        <w:rPr>
          <w:szCs w:val="22"/>
          <w:lang w:val="fr-FR" w:eastAsia="en-GB"/>
        </w:rPr>
        <w:t xml:space="preserve"> </w:t>
      </w:r>
      <w:r w:rsidR="00A81524" w:rsidRPr="0032190F">
        <w:rPr>
          <w:lang w:val="fr-FR"/>
        </w:rPr>
        <w:t>renforcée par levier qui produit de longue</w:t>
      </w:r>
      <w:r w:rsidR="005E5A23" w:rsidRPr="0032190F">
        <w:rPr>
          <w:lang w:val="fr-FR"/>
        </w:rPr>
        <w:t>s</w:t>
      </w:r>
      <w:r w:rsidR="00A81524" w:rsidRPr="0032190F">
        <w:rPr>
          <w:lang w:val="fr-FR"/>
        </w:rPr>
        <w:t xml:space="preserve"> lames est </w:t>
      </w:r>
      <w:r w:rsidR="006E1F69" w:rsidRPr="0032190F">
        <w:rPr>
          <w:lang w:val="fr-FR"/>
        </w:rPr>
        <w:t>attesté</w:t>
      </w:r>
      <w:r w:rsidR="00A81524" w:rsidRPr="0032190F">
        <w:rPr>
          <w:lang w:val="fr-FR"/>
        </w:rPr>
        <w:t xml:space="preserve"> pour ce site (Binder)</w:t>
      </w:r>
    </w:p>
    <w:p w14:paraId="69C99A96" w14:textId="591CAF30" w:rsidR="00C960EC" w:rsidRPr="0032190F" w:rsidRDefault="00C960EC" w:rsidP="00242C0F">
      <w:pPr>
        <w:jc w:val="both"/>
        <w:rPr>
          <w:lang w:val="fr-FR"/>
        </w:rPr>
      </w:pPr>
      <w:r w:rsidRPr="0032190F">
        <w:rPr>
          <w:lang w:val="fr-FR"/>
        </w:rPr>
        <w:t>Une grande lame (~</w:t>
      </w:r>
      <w:r w:rsidR="005C5DBE" w:rsidRPr="0032190F">
        <w:rPr>
          <w:lang w:val="fr-FR"/>
        </w:rPr>
        <w:t>12 cm) silex rubané provençal (</w:t>
      </w:r>
      <w:hyperlink r:id="rId1788" w:anchor="Sit_Forcalquier" w:history="1">
        <w:r w:rsidR="00E66F5C" w:rsidRPr="0032190F">
          <w:rPr>
            <w:rStyle w:val="Hyperlink"/>
            <w:lang w:val="fr-FR"/>
          </w:rPr>
          <w:t>Forcalquier</w:t>
        </w:r>
      </w:hyperlink>
      <w:r w:rsidR="005C5DBE" w:rsidRPr="0032190F">
        <w:rPr>
          <w:lang w:val="fr-FR"/>
        </w:rPr>
        <w:t>) a été découvrerte dans les niveaux I à E. Du fait de son usure, il a peut-être compté comme instrument de potier (BIB 946 p. 76)</w:t>
      </w:r>
    </w:p>
    <w:p w14:paraId="763C64D4" w14:textId="77777777" w:rsidR="00FE6D22" w:rsidRPr="0032190F" w:rsidRDefault="00FE6D22" w:rsidP="00242C0F">
      <w:pPr>
        <w:rPr>
          <w:lang w:val="fr-FR"/>
        </w:rPr>
      </w:pPr>
    </w:p>
    <w:p w14:paraId="05F4FEEC" w14:textId="77777777" w:rsidR="002072C1" w:rsidRPr="0032190F" w:rsidRDefault="00BC151D" w:rsidP="00426FF9">
      <w:pPr>
        <w:pStyle w:val="Heading1"/>
      </w:pPr>
      <w:bookmarkStart w:id="847" w:name="Sit_Grande_Rivoire"/>
      <w:r w:rsidRPr="0032190F">
        <w:t xml:space="preserve">GRANDE </w:t>
      </w:r>
      <w:r w:rsidR="002072C1" w:rsidRPr="0032190F">
        <w:t>RIVOIRE</w:t>
      </w:r>
    </w:p>
    <w:bookmarkEnd w:id="847"/>
    <w:p w14:paraId="22E45869" w14:textId="77777777" w:rsidR="002072C1" w:rsidRDefault="00CA4313" w:rsidP="00242C0F">
      <w:pPr>
        <w:rPr>
          <w:lang w:val="fr-FR"/>
        </w:rPr>
      </w:pPr>
      <w:r>
        <w:rPr>
          <w:lang w:val="fr-FR"/>
        </w:rPr>
        <w:t>Grande-Rivoire</w:t>
      </w:r>
      <w:r w:rsidR="00AC1060" w:rsidRPr="00AC1060">
        <w:rPr>
          <w:lang w:val="fr-FR"/>
        </w:rPr>
        <w:t>, La Grande Rivoire</w:t>
      </w:r>
    </w:p>
    <w:p w14:paraId="2D208239" w14:textId="77777777" w:rsidR="00CA4313" w:rsidRPr="0032190F" w:rsidRDefault="00CA4313" w:rsidP="00242C0F">
      <w:pPr>
        <w:rPr>
          <w:lang w:val="fr-FR"/>
        </w:rPr>
      </w:pPr>
    </w:p>
    <w:p w14:paraId="53308286" w14:textId="77777777" w:rsidR="002072C1" w:rsidRDefault="002072C1" w:rsidP="00196EAB">
      <w:pPr>
        <w:jc w:val="both"/>
        <w:rPr>
          <w:lang w:val="fr-FR"/>
        </w:rPr>
      </w:pPr>
      <w:r w:rsidRPr="0032190F">
        <w:rPr>
          <w:lang w:val="fr-FR"/>
        </w:rPr>
        <w:t>La grotte de la Grande</w:t>
      </w:r>
      <w:r w:rsidR="00CA4313">
        <w:rPr>
          <w:lang w:val="fr-FR"/>
        </w:rPr>
        <w:t xml:space="preserve"> </w:t>
      </w:r>
      <w:r w:rsidRPr="0032190F">
        <w:rPr>
          <w:lang w:val="fr-FR"/>
        </w:rPr>
        <w:t xml:space="preserve">Rivoire </w:t>
      </w:r>
      <w:r w:rsidR="003A36B4" w:rsidRPr="003A36B4">
        <w:rPr>
          <w:lang w:val="fr-FR"/>
        </w:rPr>
        <w:t xml:space="preserve">(Sassenage, Isère) </w:t>
      </w:r>
      <w:r w:rsidR="00AC1060">
        <w:rPr>
          <w:lang w:val="fr-FR"/>
        </w:rPr>
        <w:t xml:space="preserve">à </w:t>
      </w:r>
      <w:r w:rsidR="00AC1060" w:rsidRPr="00AC1060">
        <w:rPr>
          <w:lang w:val="fr-FR"/>
        </w:rPr>
        <w:t>580 m a.s.l</w:t>
      </w:r>
      <w:r w:rsidR="00AC1060" w:rsidRPr="0032190F">
        <w:rPr>
          <w:lang w:val="fr-FR"/>
        </w:rPr>
        <w:t xml:space="preserve"> </w:t>
      </w:r>
      <w:r w:rsidRPr="0032190F">
        <w:rPr>
          <w:lang w:val="fr-FR"/>
        </w:rPr>
        <w:t>dans le Vercors montre des évidences d’une utilisation comme lieu de parcage de troupeau d’ovi-capridés au Néolithique (BIB 637 p. 148)</w:t>
      </w:r>
    </w:p>
    <w:p w14:paraId="070C22E7" w14:textId="77777777" w:rsidR="00314D98" w:rsidRPr="0032190F" w:rsidRDefault="00314D98" w:rsidP="00242C0F">
      <w:pPr>
        <w:jc w:val="both"/>
        <w:rPr>
          <w:lang w:val="fr-FR"/>
        </w:rPr>
      </w:pPr>
      <w:r w:rsidRPr="0032190F">
        <w:rPr>
          <w:lang w:val="fr-FR"/>
        </w:rPr>
        <w:t>L’étude des restes végétaux retrouvés dans les déjections des ovicaprinés montre que ces derniers ont été alimentés avec des fourrages spécialement importés et répondant à une diète particulière  (BIB 1052)</w:t>
      </w:r>
      <w:r w:rsidR="006869DA" w:rsidRPr="0032190F">
        <w:rPr>
          <w:lang w:val="fr-FR"/>
        </w:rPr>
        <w:t>.</w:t>
      </w:r>
    </w:p>
    <w:p w14:paraId="77A3B1AF" w14:textId="77777777" w:rsidR="006869DA" w:rsidRDefault="006869DA" w:rsidP="00242C0F">
      <w:pPr>
        <w:jc w:val="both"/>
        <w:rPr>
          <w:lang w:val="fr-FR"/>
        </w:rPr>
      </w:pPr>
    </w:p>
    <w:p w14:paraId="5DE48880" w14:textId="77777777" w:rsidR="00CA4313" w:rsidRDefault="00CA4313" w:rsidP="00242C0F">
      <w:pPr>
        <w:jc w:val="both"/>
        <w:rPr>
          <w:lang w:val="fr-FR"/>
        </w:rPr>
      </w:pPr>
      <w:r>
        <w:rPr>
          <w:lang w:val="fr-FR"/>
        </w:rPr>
        <w:t>Niveau B2b: mésolithique final daté entre 5700 et 5500 aec (Nicod &amp; Picavet, 2003) (BIB 2636)</w:t>
      </w:r>
    </w:p>
    <w:p w14:paraId="23556F24" w14:textId="77777777" w:rsidR="00CA4313" w:rsidRPr="0032190F" w:rsidRDefault="00CA4313" w:rsidP="00242C0F">
      <w:pPr>
        <w:jc w:val="both"/>
        <w:rPr>
          <w:lang w:val="fr-FR"/>
        </w:rPr>
      </w:pPr>
    </w:p>
    <w:p w14:paraId="1F958D59" w14:textId="004AB26D" w:rsidR="006869DA" w:rsidRPr="0032190F" w:rsidRDefault="006869DA" w:rsidP="00242C0F">
      <w:pPr>
        <w:jc w:val="both"/>
        <w:rPr>
          <w:lang w:val="fr-FR"/>
        </w:rPr>
      </w:pPr>
      <w:r w:rsidRPr="0032190F">
        <w:rPr>
          <w:lang w:val="fr-FR"/>
        </w:rPr>
        <w:t xml:space="preserve">Les niveaux </w:t>
      </w:r>
      <w:hyperlink r:id="rId1789" w:anchor="Cul_Sauveterrien" w:history="1">
        <w:r w:rsidRPr="0032190F">
          <w:rPr>
            <w:rStyle w:val="Hyperlink"/>
            <w:lang w:val="fr-FR"/>
          </w:rPr>
          <w:t>Sauveterriens</w:t>
        </w:r>
      </w:hyperlink>
      <w:r w:rsidRPr="0032190F">
        <w:rPr>
          <w:lang w:val="fr-FR"/>
        </w:rPr>
        <w:t xml:space="preserve"> ont livré des assemblages de projectiles (L. Chesnaux com. pers.)</w:t>
      </w:r>
    </w:p>
    <w:p w14:paraId="475C5DEF" w14:textId="77777777" w:rsidR="00314D98" w:rsidRDefault="00314D98" w:rsidP="00242C0F">
      <w:pPr>
        <w:rPr>
          <w:lang w:val="fr-FR"/>
        </w:rPr>
      </w:pPr>
    </w:p>
    <w:p w14:paraId="3D8C620E" w14:textId="3C3CBA0D" w:rsidR="00AC1060" w:rsidRDefault="007B4927" w:rsidP="00AC1060">
      <w:pPr>
        <w:rPr>
          <w:lang w:val="fr-FR"/>
        </w:rPr>
      </w:pPr>
      <w:r w:rsidRPr="0032190F">
        <w:rPr>
          <w:lang w:val="fr-FR"/>
        </w:rPr>
        <w:t>Grande</w:t>
      </w:r>
      <w:r>
        <w:rPr>
          <w:lang w:val="fr-FR"/>
        </w:rPr>
        <w:t xml:space="preserve"> </w:t>
      </w:r>
      <w:r w:rsidR="00531D7F">
        <w:rPr>
          <w:lang w:val="fr-FR"/>
        </w:rPr>
        <w:t>Rivoire</w:t>
      </w:r>
      <w:r>
        <w:rPr>
          <w:lang w:val="fr-FR"/>
        </w:rPr>
        <w:t xml:space="preserve">, vers 5850 aec est peut-être un des 4 premiers lieux de </w:t>
      </w:r>
      <w:hyperlink r:id="rId1790" w:anchor="Cul_Transition_Meso_Neo_sit_Fr" w:history="1">
        <w:r w:rsidR="003A36B4" w:rsidRPr="003A36B4">
          <w:rPr>
            <w:rStyle w:val="Hyperlink"/>
            <w:lang w:val="fr-FR"/>
          </w:rPr>
          <w:t>contact mésos néos</w:t>
        </w:r>
      </w:hyperlink>
      <w:r w:rsidR="003A36B4">
        <w:rPr>
          <w:lang w:val="fr-FR"/>
        </w:rPr>
        <w:t xml:space="preserve"> </w:t>
      </w:r>
      <w:r>
        <w:rPr>
          <w:lang w:val="fr-FR"/>
        </w:rPr>
        <w:t>(BIB 2693)</w:t>
      </w:r>
      <w:r w:rsidR="00AC1060" w:rsidRPr="00AC1060">
        <w:rPr>
          <w:lang w:val="fr-FR"/>
        </w:rPr>
        <w:t xml:space="preserve"> </w:t>
      </w:r>
      <w:r w:rsidR="00AC1060">
        <w:rPr>
          <w:lang w:val="fr-FR"/>
        </w:rPr>
        <w:t xml:space="preserve">Occupation </w:t>
      </w:r>
      <w:hyperlink r:id="rId1791" w:anchor="Cul_Epicardial" w:history="1">
        <w:r w:rsidR="00AC1060" w:rsidRPr="00AC1060">
          <w:rPr>
            <w:rStyle w:val="Hyperlink"/>
            <w:lang w:val="fr-FR"/>
          </w:rPr>
          <w:t>Epicardial</w:t>
        </w:r>
      </w:hyperlink>
      <w:r w:rsidR="00AC1060">
        <w:rPr>
          <w:lang w:val="fr-FR"/>
        </w:rPr>
        <w:t xml:space="preserve"> (BIB 2926)</w:t>
      </w:r>
    </w:p>
    <w:p w14:paraId="4D9A90D2" w14:textId="77777777" w:rsidR="00C1082E" w:rsidRDefault="00C1082E" w:rsidP="00242C0F">
      <w:pPr>
        <w:rPr>
          <w:lang w:val="fr-FR"/>
        </w:rPr>
      </w:pPr>
    </w:p>
    <w:p w14:paraId="3DB2AB0C" w14:textId="4AD01AF8" w:rsidR="00C1082E" w:rsidRDefault="00C1082E" w:rsidP="00242C0F">
      <w:pPr>
        <w:rPr>
          <w:lang w:val="fr-FR"/>
        </w:rPr>
      </w:pPr>
      <w:r w:rsidRPr="00C1082E">
        <w:rPr>
          <w:lang w:val="fr-FR"/>
        </w:rPr>
        <w:t xml:space="preserve">Transition  Méso/Néo entre 5750 et 5400 BC possible, </w:t>
      </w:r>
      <w:r w:rsidRPr="00AC1060">
        <w:rPr>
          <w:i/>
          <w:lang w:val="fr-FR"/>
        </w:rPr>
        <w:t>mixing</w:t>
      </w:r>
      <w:r>
        <w:rPr>
          <w:lang w:val="fr-FR"/>
        </w:rPr>
        <w:t xml:space="preserve"> d'armature dissymétriques du Castelnovien récent et d'armatures à retouches bifaciales, v. </w:t>
      </w:r>
      <w:hyperlink r:id="rId1792" w:anchor="Sit_Baume_Montclus" w:history="1">
        <w:r w:rsidRPr="00C1082E">
          <w:rPr>
            <w:rStyle w:val="Hyperlink"/>
            <w:lang w:val="fr-FR"/>
          </w:rPr>
          <w:t>Mon</w:t>
        </w:r>
        <w:r>
          <w:rPr>
            <w:rStyle w:val="Hyperlink"/>
            <w:lang w:val="fr-FR"/>
          </w:rPr>
          <w:t>t</w:t>
        </w:r>
        <w:r w:rsidRPr="00C1082E">
          <w:rPr>
            <w:rStyle w:val="Hyperlink"/>
            <w:lang w:val="fr-FR"/>
          </w:rPr>
          <w:t>clus</w:t>
        </w:r>
      </w:hyperlink>
      <w:r>
        <w:rPr>
          <w:lang w:val="fr-FR"/>
        </w:rPr>
        <w:t xml:space="preserve"> (BIB D. Binder ANR CIMO 2019)</w:t>
      </w:r>
    </w:p>
    <w:p w14:paraId="0A58AE46" w14:textId="77777777" w:rsidR="00196EAB" w:rsidRDefault="00196EAB" w:rsidP="00242C0F">
      <w:pPr>
        <w:rPr>
          <w:lang w:val="fr-FR"/>
        </w:rPr>
      </w:pPr>
    </w:p>
    <w:p w14:paraId="07226EC7" w14:textId="77777777" w:rsidR="00196EAB" w:rsidRDefault="00196EAB" w:rsidP="00242C0F">
      <w:pPr>
        <w:rPr>
          <w:lang w:val="fr-FR"/>
        </w:rPr>
      </w:pPr>
      <w:r>
        <w:rPr>
          <w:lang w:val="fr-FR"/>
        </w:rPr>
        <w:t>L'occuaption néolithique débute à Epicardial (ca. 5000 BC) (BIB 2936)</w:t>
      </w:r>
    </w:p>
    <w:p w14:paraId="4F007660" w14:textId="77777777" w:rsidR="00AC1060" w:rsidRDefault="00AC1060" w:rsidP="00242C0F">
      <w:pPr>
        <w:rPr>
          <w:lang w:val="fr-FR"/>
        </w:rPr>
      </w:pPr>
    </w:p>
    <w:p w14:paraId="5FCA0F8C" w14:textId="77777777" w:rsidR="007B4927" w:rsidRPr="0032190F" w:rsidRDefault="007B4927" w:rsidP="00242C0F">
      <w:pPr>
        <w:rPr>
          <w:lang w:val="fr-FR"/>
        </w:rPr>
      </w:pPr>
    </w:p>
    <w:p w14:paraId="65C3636B" w14:textId="77777777" w:rsidR="000D50B9" w:rsidRPr="0032190F" w:rsidRDefault="000D50B9" w:rsidP="00426FF9">
      <w:pPr>
        <w:pStyle w:val="Heading1"/>
      </w:pPr>
      <w:bookmarkStart w:id="848" w:name="Sit_Vassieux_Vercors"/>
      <w:r w:rsidRPr="0032190F">
        <w:t>VASSIEUX-EN-VERCORS (Gisement de)</w:t>
      </w:r>
    </w:p>
    <w:bookmarkEnd w:id="848"/>
    <w:p w14:paraId="13C9FFDA" w14:textId="77777777" w:rsidR="000D50B9" w:rsidRPr="0032190F" w:rsidRDefault="000D50B9" w:rsidP="00242C0F">
      <w:pPr>
        <w:rPr>
          <w:lang w:val="fr-FR"/>
        </w:rPr>
      </w:pPr>
    </w:p>
    <w:p w14:paraId="47690AF6" w14:textId="7B36B9BC" w:rsidR="000D50B9" w:rsidRPr="0032190F" w:rsidRDefault="000D50B9" w:rsidP="00242C0F">
      <w:pPr>
        <w:rPr>
          <w:lang w:val="fr-FR"/>
        </w:rPr>
      </w:pPr>
      <w:r w:rsidRPr="0032190F">
        <w:rPr>
          <w:lang w:val="fr-FR"/>
        </w:rPr>
        <w:t>Le site de Vassieux-en-Vercors (Vercors</w:t>
      </w:r>
      <w:r w:rsidR="005E2A30" w:rsidRPr="0032190F">
        <w:rPr>
          <w:lang w:val="fr-FR"/>
        </w:rPr>
        <w:t>, Drôme</w:t>
      </w:r>
      <w:r w:rsidRPr="0032190F">
        <w:rPr>
          <w:lang w:val="fr-FR"/>
        </w:rPr>
        <w:t xml:space="preserve">) et un gisement de </w:t>
      </w:r>
      <w:hyperlink r:id="rId1793" w:anchor="Sit_Produits_siliceux" w:history="1">
        <w:r w:rsidRPr="0032190F">
          <w:rPr>
            <w:rStyle w:val="Hyperlink"/>
            <w:lang w:val="fr-FR"/>
          </w:rPr>
          <w:t>produits siliceux</w:t>
        </w:r>
      </w:hyperlink>
      <w:r w:rsidRPr="0032190F">
        <w:rPr>
          <w:lang w:val="fr-FR"/>
        </w:rPr>
        <w:t xml:space="preserve"> qui produit de longues lames de silex distribuées dans le Midi de la </w:t>
      </w:r>
      <w:r w:rsidR="005E2A30" w:rsidRPr="0032190F">
        <w:rPr>
          <w:lang w:val="fr-FR"/>
        </w:rPr>
        <w:t>France (BIB 550)</w:t>
      </w:r>
      <w:r w:rsidR="00144A81" w:rsidRPr="0032190F">
        <w:rPr>
          <w:lang w:val="fr-FR"/>
        </w:rPr>
        <w:t>.</w:t>
      </w:r>
    </w:p>
    <w:p w14:paraId="23D6651F" w14:textId="77777777" w:rsidR="00144A81" w:rsidRPr="0032190F" w:rsidRDefault="00144A81" w:rsidP="00242C0F">
      <w:pPr>
        <w:rPr>
          <w:lang w:val="fr-FR"/>
        </w:rPr>
      </w:pPr>
    </w:p>
    <w:p w14:paraId="72F2235C" w14:textId="77777777" w:rsidR="00144A81" w:rsidRPr="0032190F" w:rsidRDefault="00144A81" w:rsidP="00242C0F">
      <w:pPr>
        <w:jc w:val="both"/>
        <w:rPr>
          <w:lang w:val="fr-FR"/>
        </w:rPr>
      </w:pPr>
      <w:r w:rsidRPr="0032190F">
        <w:rPr>
          <w:lang w:val="fr-FR"/>
        </w:rPr>
        <w:t>Le plateau de Vassieux-en-Vercors, situé au sud du Vercors, au carrefour de la plaine du Rhône, de la vallée de l’Isère, et de la Combe de Savoie, comporte des caractéristique</w:t>
      </w:r>
      <w:r w:rsidR="00DE4FAD" w:rsidRPr="0032190F">
        <w:rPr>
          <w:lang w:val="fr-FR"/>
        </w:rPr>
        <w:t>s</w:t>
      </w:r>
      <w:r w:rsidRPr="0032190F">
        <w:rPr>
          <w:lang w:val="fr-FR"/>
        </w:rPr>
        <w:t xml:space="preserve"> lithologiques très </w:t>
      </w:r>
      <w:r w:rsidRPr="0032190F">
        <w:rPr>
          <w:lang w:val="fr-FR"/>
        </w:rPr>
        <w:lastRenderedPageBreak/>
        <w:t>favorables avec des affleurements de silex du Barrémo-Bédoulien</w:t>
      </w:r>
      <w:r w:rsidR="00381B67" w:rsidRPr="0032190F">
        <w:rPr>
          <w:lang w:val="fr-FR"/>
        </w:rPr>
        <w:t xml:space="preserve"> (Secondaire)</w:t>
      </w:r>
      <w:r w:rsidRPr="0032190F">
        <w:rPr>
          <w:lang w:val="fr-FR"/>
        </w:rPr>
        <w:t>. De nombreux ateliers ou amas de silex taillés y ont été rescencés (BIB 771 p. 156)</w:t>
      </w:r>
    </w:p>
    <w:p w14:paraId="4E437D1A" w14:textId="77777777" w:rsidR="00093FE8" w:rsidRPr="0032190F" w:rsidRDefault="00093FE8" w:rsidP="00242C0F">
      <w:pPr>
        <w:rPr>
          <w:lang w:val="fr-FR"/>
        </w:rPr>
      </w:pPr>
    </w:p>
    <w:p w14:paraId="0E2331E1" w14:textId="77777777" w:rsidR="00093FE8" w:rsidRPr="0032190F" w:rsidRDefault="00093FE8" w:rsidP="00242C0F">
      <w:pPr>
        <w:jc w:val="both"/>
        <w:rPr>
          <w:lang w:val="fr-FR"/>
        </w:rPr>
      </w:pPr>
      <w:r w:rsidRPr="0032190F">
        <w:rPr>
          <w:lang w:val="fr-FR"/>
        </w:rPr>
        <w:t>Les productions de ces ateliers ont été classés en 6 catégories (BIB 771 p. 156 (BIB 772)) ; 2 d’entres elles correspondent à des productions clairement orientées vers une production exédentaire :</w:t>
      </w:r>
    </w:p>
    <w:p w14:paraId="773D39A2" w14:textId="77777777" w:rsidR="00093FE8" w:rsidRPr="0032190F" w:rsidRDefault="00093FE8"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95"/>
        <w:gridCol w:w="3682"/>
        <w:gridCol w:w="2880"/>
      </w:tblGrid>
      <w:tr w:rsidR="00093FE8" w:rsidRPr="00DB5974" w14:paraId="490923A5" w14:textId="77777777">
        <w:trPr>
          <w:jc w:val="center"/>
        </w:trPr>
        <w:tc>
          <w:tcPr>
            <w:tcW w:w="1295" w:type="dxa"/>
            <w:vAlign w:val="center"/>
          </w:tcPr>
          <w:p w14:paraId="02D90533" w14:textId="77777777" w:rsidR="00093FE8" w:rsidRPr="00DB5974" w:rsidRDefault="00093FE8" w:rsidP="00242C0F">
            <w:pPr>
              <w:jc w:val="center"/>
              <w:rPr>
                <w:sz w:val="20"/>
                <w:szCs w:val="20"/>
              </w:rPr>
            </w:pPr>
            <w:r w:rsidRPr="00DB5974">
              <w:rPr>
                <w:sz w:val="20"/>
                <w:szCs w:val="20"/>
              </w:rPr>
              <w:t xml:space="preserve">faciès </w:t>
            </w:r>
            <w:r w:rsidRPr="00DB5974">
              <w:rPr>
                <w:i/>
                <w:sz w:val="20"/>
                <w:szCs w:val="20"/>
              </w:rPr>
              <w:t>pressignien</w:t>
            </w:r>
          </w:p>
        </w:tc>
        <w:tc>
          <w:tcPr>
            <w:tcW w:w="3682" w:type="dxa"/>
            <w:vAlign w:val="center"/>
          </w:tcPr>
          <w:p w14:paraId="5AA9270E" w14:textId="77777777" w:rsidR="00093FE8" w:rsidRPr="0032190F" w:rsidRDefault="00093FE8" w:rsidP="00242C0F">
            <w:pPr>
              <w:jc w:val="center"/>
              <w:rPr>
                <w:sz w:val="20"/>
                <w:szCs w:val="20"/>
                <w:lang w:val="fr-FR"/>
              </w:rPr>
            </w:pPr>
            <w:r w:rsidRPr="0032190F">
              <w:rPr>
                <w:sz w:val="20"/>
                <w:szCs w:val="20"/>
                <w:lang w:val="fr-FR"/>
              </w:rPr>
              <w:t>production de longues lames tirées de nucleus en livre de beurre et de lames courtes et larges obtenus à partir de nucléus plats. Très similaire aux productions du Grand-Pressigny et toute ou partie contemporaine</w:t>
            </w:r>
            <w:r w:rsidR="00511B32" w:rsidRPr="0032190F">
              <w:rPr>
                <w:sz w:val="20"/>
                <w:szCs w:val="20"/>
                <w:lang w:val="fr-FR"/>
              </w:rPr>
              <w:t xml:space="preserve"> (ce qu’indique également l’assoctiation stratigraphique d’une lame du Grand-Pressigny et de Vassieux dans la couche B3 de Balme-Rousse, 2600-2400 av.)</w:t>
            </w:r>
            <w:r w:rsidRPr="0032190F">
              <w:rPr>
                <w:sz w:val="20"/>
                <w:szCs w:val="20"/>
                <w:lang w:val="fr-FR"/>
              </w:rPr>
              <w:t>.</w:t>
            </w:r>
          </w:p>
        </w:tc>
        <w:tc>
          <w:tcPr>
            <w:tcW w:w="2880" w:type="dxa"/>
            <w:vAlign w:val="center"/>
          </w:tcPr>
          <w:p w14:paraId="264C2067" w14:textId="77777777" w:rsidR="00093FE8" w:rsidRPr="0032190F" w:rsidRDefault="00093FE8" w:rsidP="00242C0F">
            <w:pPr>
              <w:jc w:val="center"/>
              <w:rPr>
                <w:sz w:val="20"/>
                <w:szCs w:val="20"/>
                <w:lang w:val="fr-FR"/>
              </w:rPr>
            </w:pPr>
            <w:r w:rsidRPr="0032190F">
              <w:rPr>
                <w:sz w:val="20"/>
                <w:szCs w:val="20"/>
                <w:lang w:val="fr-FR"/>
              </w:rPr>
              <w:t>entre 3000 et 2400 av. J.-C.</w:t>
            </w:r>
          </w:p>
          <w:p w14:paraId="5183D181" w14:textId="77777777" w:rsidR="00511B32" w:rsidRPr="00DB5974" w:rsidRDefault="00511B32" w:rsidP="00242C0F">
            <w:pPr>
              <w:jc w:val="center"/>
              <w:rPr>
                <w:sz w:val="20"/>
                <w:szCs w:val="20"/>
              </w:rPr>
            </w:pPr>
            <w:r w:rsidRPr="00DB5974">
              <w:rPr>
                <w:sz w:val="20"/>
                <w:szCs w:val="20"/>
              </w:rPr>
              <w:t>(BIB 672)</w:t>
            </w:r>
          </w:p>
        </w:tc>
      </w:tr>
      <w:tr w:rsidR="00093FE8" w:rsidRPr="002C1885" w14:paraId="5A0565A2" w14:textId="77777777">
        <w:trPr>
          <w:jc w:val="center"/>
        </w:trPr>
        <w:tc>
          <w:tcPr>
            <w:tcW w:w="1295" w:type="dxa"/>
            <w:vAlign w:val="center"/>
          </w:tcPr>
          <w:p w14:paraId="7EA94C5A" w14:textId="77777777" w:rsidR="00093FE8" w:rsidRPr="00DB5974" w:rsidRDefault="00093FE8" w:rsidP="00242C0F">
            <w:pPr>
              <w:jc w:val="center"/>
              <w:rPr>
                <w:sz w:val="20"/>
                <w:szCs w:val="20"/>
              </w:rPr>
            </w:pPr>
            <w:r w:rsidRPr="00DB5974">
              <w:rPr>
                <w:sz w:val="20"/>
                <w:szCs w:val="20"/>
              </w:rPr>
              <w:t xml:space="preserve">faciès </w:t>
            </w:r>
            <w:r w:rsidRPr="00DB5974">
              <w:rPr>
                <w:i/>
                <w:sz w:val="20"/>
                <w:szCs w:val="20"/>
              </w:rPr>
              <w:t>vercusien</w:t>
            </w:r>
          </w:p>
        </w:tc>
        <w:tc>
          <w:tcPr>
            <w:tcW w:w="3682" w:type="dxa"/>
            <w:vAlign w:val="center"/>
          </w:tcPr>
          <w:p w14:paraId="3FE3099D" w14:textId="77777777" w:rsidR="00093FE8" w:rsidRPr="0032190F" w:rsidRDefault="00093FE8" w:rsidP="00242C0F">
            <w:pPr>
              <w:jc w:val="center"/>
              <w:rPr>
                <w:sz w:val="20"/>
                <w:szCs w:val="20"/>
                <w:lang w:val="fr-FR"/>
              </w:rPr>
            </w:pPr>
            <w:r w:rsidRPr="0032190F">
              <w:rPr>
                <w:sz w:val="20"/>
                <w:szCs w:val="20"/>
                <w:lang w:val="fr-FR"/>
              </w:rPr>
              <w:t>production de petites lames régulières</w:t>
            </w:r>
          </w:p>
        </w:tc>
        <w:tc>
          <w:tcPr>
            <w:tcW w:w="2880" w:type="dxa"/>
            <w:vAlign w:val="center"/>
          </w:tcPr>
          <w:p w14:paraId="03F49BB0" w14:textId="77777777" w:rsidR="00093FE8" w:rsidRPr="0032190F" w:rsidRDefault="00511B32" w:rsidP="00242C0F">
            <w:pPr>
              <w:jc w:val="center"/>
              <w:rPr>
                <w:sz w:val="20"/>
                <w:szCs w:val="20"/>
                <w:lang w:val="fr-FR"/>
              </w:rPr>
            </w:pPr>
            <w:r w:rsidRPr="0032190F">
              <w:rPr>
                <w:sz w:val="20"/>
                <w:szCs w:val="20"/>
                <w:lang w:val="fr-FR"/>
              </w:rPr>
              <w:t>Mésolithique récent au Néolithique moyen inclus</w:t>
            </w:r>
          </w:p>
        </w:tc>
      </w:tr>
    </w:tbl>
    <w:p w14:paraId="1C18E89F" w14:textId="77777777" w:rsidR="00093FE8" w:rsidRPr="0032190F" w:rsidRDefault="00511B32" w:rsidP="00242C0F">
      <w:pPr>
        <w:rPr>
          <w:lang w:val="fr-FR"/>
        </w:rPr>
      </w:pPr>
      <w:r w:rsidRPr="0032190F">
        <w:rPr>
          <w:lang w:val="fr-FR"/>
        </w:rPr>
        <w:t>(BIB 771 p. 156)</w:t>
      </w:r>
    </w:p>
    <w:p w14:paraId="02A0DD67" w14:textId="77777777" w:rsidR="00144A81" w:rsidRPr="0032190F" w:rsidRDefault="00144A81" w:rsidP="00242C0F">
      <w:pPr>
        <w:rPr>
          <w:lang w:val="fr-FR"/>
        </w:rPr>
      </w:pPr>
    </w:p>
    <w:p w14:paraId="705A7063" w14:textId="6BE31CA3" w:rsidR="00031EC1" w:rsidRPr="0032190F" w:rsidRDefault="00031EC1" w:rsidP="00242C0F">
      <w:pPr>
        <w:rPr>
          <w:lang w:val="fr-FR"/>
        </w:rPr>
      </w:pPr>
      <w:r w:rsidRPr="0032190F">
        <w:rPr>
          <w:lang w:val="fr-FR"/>
        </w:rPr>
        <w:t xml:space="preserve">Durant le Néolithique moyen, le faciès </w:t>
      </w:r>
      <w:r w:rsidRPr="0032190F">
        <w:rPr>
          <w:i/>
          <w:lang w:val="fr-FR"/>
        </w:rPr>
        <w:t>vercusien</w:t>
      </w:r>
      <w:r w:rsidRPr="0032190F">
        <w:rPr>
          <w:lang w:val="fr-FR"/>
        </w:rPr>
        <w:t xml:space="preserve"> va disparaître concurrencé et remplacé par le silex blond du </w:t>
      </w:r>
      <w:hyperlink r:id="rId1794" w:anchor="Sit_Mont_Ventoux" w:history="1">
        <w:r w:rsidRPr="0032190F">
          <w:rPr>
            <w:rStyle w:val="Hyperlink"/>
            <w:lang w:val="fr-FR"/>
          </w:rPr>
          <w:t>Mont Ventoux</w:t>
        </w:r>
      </w:hyperlink>
      <w:r w:rsidRPr="0032190F">
        <w:rPr>
          <w:lang w:val="fr-FR"/>
        </w:rPr>
        <w:t xml:space="preserve"> (BIB 770 p. 172)</w:t>
      </w:r>
    </w:p>
    <w:p w14:paraId="58967A1B" w14:textId="77777777" w:rsidR="00031EC1" w:rsidRPr="0032190F" w:rsidRDefault="00031EC1" w:rsidP="00242C0F">
      <w:pPr>
        <w:rPr>
          <w:lang w:val="fr-FR"/>
        </w:rPr>
      </w:pPr>
    </w:p>
    <w:p w14:paraId="1FD73D32" w14:textId="77777777" w:rsidR="00031EC1" w:rsidRPr="0032190F" w:rsidRDefault="00511B32" w:rsidP="00242C0F">
      <w:pPr>
        <w:jc w:val="both"/>
        <w:rPr>
          <w:lang w:val="fr-FR"/>
        </w:rPr>
      </w:pPr>
      <w:r w:rsidRPr="0032190F">
        <w:rPr>
          <w:lang w:val="fr-FR"/>
        </w:rPr>
        <w:t>Durant l</w:t>
      </w:r>
      <w:r w:rsidR="00031EC1" w:rsidRPr="0032190F">
        <w:rPr>
          <w:lang w:val="fr-FR"/>
        </w:rPr>
        <w:t>e</w:t>
      </w:r>
      <w:r w:rsidRPr="0032190F">
        <w:rPr>
          <w:lang w:val="fr-FR"/>
        </w:rPr>
        <w:t xml:space="preserve"> Néolithique final / Chalcolithique la diffusion des silex de Vassieux se carctérise par de faibles indices de diffusion (13 gisements sur 60 considérés) et une circulation à une échelle réduite (entre 10 et </w:t>
      </w:r>
      <w:smartTag w:uri="urn:schemas-microsoft-com:office:smarttags" w:element="metricconverter">
        <w:smartTagPr>
          <w:attr w:name="ProductID" w:val="80 km"/>
        </w:smartTagPr>
        <w:r w:rsidRPr="0032190F">
          <w:rPr>
            <w:lang w:val="fr-FR"/>
          </w:rPr>
          <w:t>80 km</w:t>
        </w:r>
      </w:smartTag>
      <w:r w:rsidRPr="0032190F">
        <w:rPr>
          <w:lang w:val="fr-FR"/>
        </w:rPr>
        <w:t xml:space="preserve"> à vol d’oiseau depuis les ateliers)</w:t>
      </w:r>
      <w:r w:rsidR="00031EC1" w:rsidRPr="0032190F">
        <w:rPr>
          <w:lang w:val="fr-FR"/>
        </w:rPr>
        <w:t xml:space="preserve">(BIB 770 p. 170). Le faciès </w:t>
      </w:r>
      <w:r w:rsidR="00031EC1" w:rsidRPr="0032190F">
        <w:rPr>
          <w:i/>
          <w:lang w:val="fr-FR"/>
        </w:rPr>
        <w:t>pressignien</w:t>
      </w:r>
      <w:r w:rsidR="00031EC1" w:rsidRPr="0032190F">
        <w:rPr>
          <w:lang w:val="fr-FR"/>
        </w:rPr>
        <w:t xml:space="preserve"> traduit une production spécialisée et normalisée (BIB 770 p. 172). </w:t>
      </w:r>
    </w:p>
    <w:p w14:paraId="1F536369" w14:textId="77777777" w:rsidR="00511B32" w:rsidRPr="0032190F" w:rsidRDefault="00511B32" w:rsidP="00242C0F">
      <w:pPr>
        <w:rPr>
          <w:lang w:val="fr-FR"/>
        </w:rPr>
      </w:pPr>
    </w:p>
    <w:p w14:paraId="5D19681E" w14:textId="4A931121" w:rsidR="00144A81" w:rsidRPr="0032190F" w:rsidRDefault="00144A81" w:rsidP="00242C0F">
      <w:pPr>
        <w:jc w:val="both"/>
        <w:rPr>
          <w:lang w:val="fr-FR"/>
        </w:rPr>
      </w:pPr>
      <w:r w:rsidRPr="0032190F">
        <w:rPr>
          <w:lang w:val="fr-FR"/>
        </w:rPr>
        <w:t>Un poignard de type pressignien en silex de Vassieux</w:t>
      </w:r>
      <w:r w:rsidR="00DE4FAD" w:rsidRPr="0032190F">
        <w:rPr>
          <w:lang w:val="fr-FR"/>
        </w:rPr>
        <w:t xml:space="preserve"> a été découvert dans l’</w:t>
      </w:r>
      <w:hyperlink r:id="rId1795" w:anchor="Sit_Fourneaux" w:history="1">
        <w:r w:rsidRPr="0032190F">
          <w:rPr>
            <w:rStyle w:val="Hyperlink"/>
            <w:lang w:val="fr-FR"/>
          </w:rPr>
          <w:t>hypogée des Fourneaux</w:t>
        </w:r>
      </w:hyperlink>
      <w:r w:rsidRPr="0032190F">
        <w:rPr>
          <w:lang w:val="fr-FR"/>
        </w:rPr>
        <w:t xml:space="preserve"> (Drôme)</w:t>
      </w:r>
      <w:r w:rsidR="0042532C" w:rsidRPr="0032190F">
        <w:rPr>
          <w:lang w:val="fr-FR"/>
        </w:rPr>
        <w:t xml:space="preserve"> et à Balme Rousse (c. B3)</w:t>
      </w:r>
      <w:r w:rsidRPr="0032190F">
        <w:rPr>
          <w:lang w:val="fr-FR"/>
        </w:rPr>
        <w:t xml:space="preserve"> (BIB 770 p. 152,153)</w:t>
      </w:r>
    </w:p>
    <w:p w14:paraId="32BC30D9" w14:textId="77777777" w:rsidR="008D091C" w:rsidRPr="0032190F" w:rsidRDefault="008D091C" w:rsidP="00426FF9">
      <w:pPr>
        <w:pStyle w:val="Heading1"/>
      </w:pPr>
      <w:r w:rsidRPr="0032190F">
        <w:br/>
        <w:t>PERIGAUD (Baume)</w:t>
      </w:r>
    </w:p>
    <w:p w14:paraId="78AAC886" w14:textId="77777777" w:rsidR="008D091C" w:rsidRPr="0032190F" w:rsidRDefault="008D091C" w:rsidP="00242C0F">
      <w:pPr>
        <w:jc w:val="both"/>
        <w:rPr>
          <w:lang w:val="fr-FR"/>
        </w:rPr>
      </w:pPr>
    </w:p>
    <w:p w14:paraId="4ADBB8C3" w14:textId="77777777" w:rsidR="008D091C" w:rsidRPr="0032190F" w:rsidRDefault="008D091C" w:rsidP="00242C0F">
      <w:pPr>
        <w:jc w:val="both"/>
        <w:rPr>
          <w:lang w:val="fr-FR"/>
        </w:rPr>
      </w:pPr>
      <w:r w:rsidRPr="0032190F">
        <w:rPr>
          <w:lang w:val="fr-FR"/>
        </w:rPr>
        <w:t>La Baume Périgaud (Tourette-Levens, Alpes-Maritimes) a livré du matériel qui pourrait être attribué à la première étape du Chasséen (Pré-Chasséen) (BIB 1073 p. 55)</w:t>
      </w:r>
    </w:p>
    <w:p w14:paraId="6A4BE2E2" w14:textId="77777777" w:rsidR="00BA5EE4" w:rsidRPr="0032190F" w:rsidRDefault="00BA5EE4" w:rsidP="00242C0F">
      <w:pPr>
        <w:jc w:val="both"/>
        <w:rPr>
          <w:lang w:val="fr-FR"/>
        </w:rPr>
      </w:pPr>
    </w:p>
    <w:p w14:paraId="7C4BF454" w14:textId="77777777" w:rsidR="00BA5EE4" w:rsidRPr="0032190F" w:rsidRDefault="00BA5EE4" w:rsidP="00426FF9">
      <w:pPr>
        <w:pStyle w:val="Heading1"/>
      </w:pPr>
      <w:r w:rsidRPr="0032190F">
        <w:t>YOURI</w:t>
      </w:r>
    </w:p>
    <w:p w14:paraId="08E940DE" w14:textId="42A21373" w:rsidR="00BA5EE4" w:rsidRPr="0032190F" w:rsidRDefault="00BA5EE4" w:rsidP="00242C0F">
      <w:pPr>
        <w:jc w:val="both"/>
        <w:rPr>
          <w:lang w:val="fr-FR"/>
        </w:rPr>
      </w:pPr>
      <w:r w:rsidRPr="0032190F">
        <w:rPr>
          <w:lang w:val="fr-FR"/>
        </w:rPr>
        <w:t>La nécropole à crémation [</w:t>
      </w:r>
      <w:hyperlink r:id="rId1796" w:anchor="Cul_Incineration" w:history="1">
        <w:r w:rsidR="002E057E" w:rsidRPr="002E057E">
          <w:rPr>
            <w:rStyle w:val="Hyperlink"/>
            <w:lang w:val="fr-FR"/>
          </w:rPr>
          <w:t>incinération</w:t>
        </w:r>
      </w:hyperlink>
      <w:r w:rsidRPr="0032190F">
        <w:rPr>
          <w:lang w:val="fr-FR"/>
        </w:rPr>
        <w:t xml:space="preserve">] de Youri, à l’ouest de Nice (Alpes-Maritimes) est datée du </w:t>
      </w:r>
      <w:r w:rsidR="002E057E">
        <w:rPr>
          <w:lang w:val="fr-FR"/>
        </w:rPr>
        <w:t>BF</w:t>
      </w:r>
      <w:r w:rsidRPr="0032190F">
        <w:rPr>
          <w:lang w:val="fr-FR"/>
        </w:rPr>
        <w:t xml:space="preserve"> (R. Mercurin, séminaire CEPAM, 2014)</w:t>
      </w:r>
    </w:p>
    <w:p w14:paraId="776A2BFC" w14:textId="77777777" w:rsidR="00FA28EB" w:rsidRPr="0032190F" w:rsidRDefault="00FA28EB" w:rsidP="00242C0F">
      <w:pPr>
        <w:jc w:val="both"/>
        <w:rPr>
          <w:lang w:val="fr-FR"/>
        </w:rPr>
      </w:pPr>
    </w:p>
    <w:p w14:paraId="3F264A3F" w14:textId="77777777" w:rsidR="00FA28EB" w:rsidRPr="0032190F" w:rsidRDefault="00FA28EB" w:rsidP="00426FF9">
      <w:pPr>
        <w:pStyle w:val="Heading1"/>
      </w:pPr>
      <w:r w:rsidRPr="0032190F">
        <w:t>BAGNOLLES</w:t>
      </w:r>
    </w:p>
    <w:p w14:paraId="3AFB3BB6" w14:textId="77777777" w:rsidR="00FA28EB" w:rsidRPr="0032190F" w:rsidRDefault="00FA28EB" w:rsidP="00FA28EB">
      <w:pPr>
        <w:rPr>
          <w:lang w:val="fr-FR"/>
        </w:rPr>
      </w:pPr>
      <w:r w:rsidRPr="0032190F">
        <w:rPr>
          <w:lang w:val="fr-FR"/>
        </w:rPr>
        <w:t>Les Bagnolles : assiettes à marli caractéristique du chasséen (BIB 1708)</w:t>
      </w:r>
    </w:p>
    <w:p w14:paraId="532E9360" w14:textId="77777777" w:rsidR="00FA28EB" w:rsidRPr="0032190F" w:rsidRDefault="00FA28EB" w:rsidP="00FA28EB">
      <w:pPr>
        <w:rPr>
          <w:lang w:val="fr-FR"/>
        </w:rPr>
      </w:pPr>
    </w:p>
    <w:p w14:paraId="3CD8B70C" w14:textId="77777777" w:rsidR="00FA28EB" w:rsidRPr="0032190F" w:rsidRDefault="00FA28EB" w:rsidP="00426FF9">
      <w:pPr>
        <w:pStyle w:val="Heading1"/>
      </w:pPr>
      <w:r w:rsidRPr="0032190F">
        <w:t>VELA DI TREHILO</w:t>
      </w:r>
    </w:p>
    <w:p w14:paraId="60F313C9" w14:textId="77777777" w:rsidR="00FA28EB" w:rsidRPr="0032190F" w:rsidRDefault="00FA28EB" w:rsidP="00FA28EB">
      <w:pPr>
        <w:rPr>
          <w:lang w:val="fr-FR"/>
        </w:rPr>
      </w:pPr>
      <w:r w:rsidRPr="0032190F">
        <w:rPr>
          <w:lang w:val="fr-FR"/>
        </w:rPr>
        <w:t>La Vela di Trehilo : assiettes à marli caractéristique du chasséen (BIB 1708)</w:t>
      </w:r>
    </w:p>
    <w:p w14:paraId="684AEA59" w14:textId="77777777" w:rsidR="000D50B9" w:rsidRPr="0032190F" w:rsidRDefault="000D50B9" w:rsidP="00242C0F">
      <w:pPr>
        <w:rPr>
          <w:lang w:val="fr-FR"/>
        </w:rPr>
      </w:pPr>
    </w:p>
    <w:p w14:paraId="1D0D3A7E" w14:textId="77777777" w:rsidR="001964D8" w:rsidRPr="0032190F" w:rsidRDefault="001964D8" w:rsidP="00426FF9">
      <w:pPr>
        <w:pStyle w:val="Heading1"/>
      </w:pPr>
      <w:bookmarkStart w:id="849" w:name="Sit_Giribaldi"/>
      <w:r w:rsidRPr="0032190F">
        <w:t>GIRIBALDI (Site de)</w:t>
      </w:r>
    </w:p>
    <w:bookmarkEnd w:id="849"/>
    <w:p w14:paraId="1F89A54E" w14:textId="77777777" w:rsidR="001964D8" w:rsidRPr="0032190F" w:rsidRDefault="001964D8" w:rsidP="00242C0F">
      <w:pPr>
        <w:rPr>
          <w:lang w:val="fr-FR"/>
        </w:rPr>
      </w:pPr>
    </w:p>
    <w:p w14:paraId="7E975748" w14:textId="471A6FE5" w:rsidR="00F76964" w:rsidRPr="0032190F" w:rsidRDefault="00AA6257" w:rsidP="00242C0F">
      <w:pPr>
        <w:jc w:val="both"/>
        <w:rPr>
          <w:lang w:val="fr-FR"/>
        </w:rPr>
      </w:pPr>
      <w:r w:rsidRPr="0032190F">
        <w:rPr>
          <w:lang w:val="fr-FR"/>
        </w:rPr>
        <w:lastRenderedPageBreak/>
        <w:t xml:space="preserve">Fouilles de sauvetage </w:t>
      </w:r>
      <w:r w:rsidR="0014704F" w:rsidRPr="0032190F">
        <w:rPr>
          <w:lang w:val="fr-FR"/>
        </w:rPr>
        <w:t xml:space="preserve">à Nice </w:t>
      </w:r>
      <w:r w:rsidR="009F3C8C" w:rsidRPr="0032190F">
        <w:rPr>
          <w:lang w:val="fr-FR"/>
        </w:rPr>
        <w:t xml:space="preserve">(Alpes-Maritimes) </w:t>
      </w:r>
      <w:r w:rsidRPr="0032190F">
        <w:rPr>
          <w:lang w:val="fr-FR"/>
        </w:rPr>
        <w:t>qui a livré d’imposantes structures en creux et les évidences d’une occupation chasséenne</w:t>
      </w:r>
      <w:r w:rsidR="004E20B2" w:rsidRPr="0032190F">
        <w:rPr>
          <w:lang w:val="fr-FR"/>
        </w:rPr>
        <w:t xml:space="preserve"> entre 4700 et 4050</w:t>
      </w:r>
      <w:r w:rsidRPr="0032190F">
        <w:rPr>
          <w:lang w:val="fr-FR"/>
        </w:rPr>
        <w:t xml:space="preserve">. </w:t>
      </w:r>
      <w:r w:rsidR="00F76964" w:rsidRPr="0032190F">
        <w:rPr>
          <w:lang w:val="fr-FR"/>
        </w:rPr>
        <w:t xml:space="preserve">Attribué à la phase formative du </w:t>
      </w:r>
      <w:hyperlink r:id="rId1797" w:anchor="Cul_Chasseen" w:history="1">
        <w:r w:rsidR="00F76964" w:rsidRPr="0032190F">
          <w:rPr>
            <w:rStyle w:val="Hyperlink"/>
            <w:lang w:val="fr-FR"/>
          </w:rPr>
          <w:t>Chasséen</w:t>
        </w:r>
      </w:hyperlink>
      <w:r w:rsidR="00F76964" w:rsidRPr="0032190F">
        <w:rPr>
          <w:lang w:val="fr-FR"/>
        </w:rPr>
        <w:t xml:space="preserve"> méridional entre 4450 et 4000 BC environ (BIB 251 p. 491)</w:t>
      </w:r>
    </w:p>
    <w:p w14:paraId="0EFC5CF8" w14:textId="77777777" w:rsidR="00F76964" w:rsidRPr="0032190F" w:rsidRDefault="00F76964" w:rsidP="00242C0F">
      <w:pPr>
        <w:rPr>
          <w:lang w:val="fr-FR"/>
        </w:rPr>
      </w:pPr>
    </w:p>
    <w:p w14:paraId="02875AA8" w14:textId="77777777" w:rsidR="00AA6257" w:rsidRPr="0032190F" w:rsidRDefault="00AA6257" w:rsidP="00242C0F">
      <w:pPr>
        <w:rPr>
          <w:lang w:val="fr-FR"/>
        </w:rPr>
      </w:pPr>
      <w:r w:rsidRPr="0032190F">
        <w:rPr>
          <w:lang w:val="fr-FR"/>
        </w:rPr>
        <w:t>Un phas</w:t>
      </w:r>
      <w:r w:rsidR="00B93D70" w:rsidRPr="0032190F">
        <w:rPr>
          <w:lang w:val="fr-FR"/>
        </w:rPr>
        <w:t>ag</w:t>
      </w:r>
      <w:r w:rsidRPr="0032190F">
        <w:rPr>
          <w:lang w:val="fr-FR"/>
        </w:rPr>
        <w:t>e comme suit :</w:t>
      </w:r>
    </w:p>
    <w:p w14:paraId="1DAD9A3A" w14:textId="77777777" w:rsidR="00AA6257" w:rsidRPr="0032190F" w:rsidRDefault="00AA6257" w:rsidP="00242C0F">
      <w:pPr>
        <w:ind w:left="709"/>
        <w:rPr>
          <w:lang w:val="fr-FR"/>
        </w:rPr>
      </w:pPr>
      <w:r w:rsidRPr="0032190F">
        <w:rPr>
          <w:lang w:val="fr-FR"/>
        </w:rPr>
        <w:t>-Proto-chasséen (4500-4250)</w:t>
      </w:r>
    </w:p>
    <w:p w14:paraId="28026995" w14:textId="77777777" w:rsidR="00AA6257" w:rsidRDefault="00AA6257" w:rsidP="00242C0F">
      <w:pPr>
        <w:ind w:left="709"/>
      </w:pPr>
      <w:r>
        <w:t>-Chasséen ancien (4250-4050)</w:t>
      </w:r>
    </w:p>
    <w:p w14:paraId="7F9940AF" w14:textId="77777777" w:rsidR="00FF69A2" w:rsidRDefault="00FF69A2" w:rsidP="00242C0F">
      <w:r>
        <w:t>(BIB 251)</w:t>
      </w:r>
    </w:p>
    <w:p w14:paraId="35536552" w14:textId="77777777" w:rsidR="00FF69A2" w:rsidRDefault="00FF69A2" w:rsidP="00242C0F"/>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27"/>
        <w:gridCol w:w="1327"/>
        <w:gridCol w:w="1083"/>
        <w:gridCol w:w="2282"/>
      </w:tblGrid>
      <w:tr w:rsidR="00CB714F" w:rsidRPr="00DB5974" w14:paraId="4A40A237" w14:textId="77777777">
        <w:trPr>
          <w:jc w:val="center"/>
        </w:trPr>
        <w:tc>
          <w:tcPr>
            <w:tcW w:w="0" w:type="auto"/>
            <w:vAlign w:val="center"/>
          </w:tcPr>
          <w:p w14:paraId="5B62DC6B" w14:textId="77777777" w:rsidR="00CB714F" w:rsidRPr="00DB5974" w:rsidRDefault="00CB714F" w:rsidP="00242C0F">
            <w:pPr>
              <w:jc w:val="center"/>
              <w:rPr>
                <w:b/>
                <w:sz w:val="20"/>
                <w:szCs w:val="20"/>
              </w:rPr>
            </w:pPr>
          </w:p>
        </w:tc>
        <w:tc>
          <w:tcPr>
            <w:tcW w:w="0" w:type="auto"/>
            <w:vAlign w:val="center"/>
          </w:tcPr>
          <w:p w14:paraId="7AAEE8B5" w14:textId="77777777" w:rsidR="000C5B81" w:rsidRPr="00DB5974" w:rsidRDefault="00CB714F" w:rsidP="00242C0F">
            <w:pPr>
              <w:jc w:val="center"/>
              <w:rPr>
                <w:b/>
                <w:sz w:val="20"/>
                <w:szCs w:val="20"/>
              </w:rPr>
            </w:pPr>
            <w:r w:rsidRPr="00DB5974">
              <w:rPr>
                <w:b/>
                <w:sz w:val="20"/>
                <w:szCs w:val="20"/>
              </w:rPr>
              <w:t>Unité</w:t>
            </w:r>
          </w:p>
          <w:p w14:paraId="232260EA" w14:textId="77777777" w:rsidR="00CB714F" w:rsidRPr="00DB5974" w:rsidRDefault="00CB714F" w:rsidP="00242C0F">
            <w:pPr>
              <w:jc w:val="center"/>
              <w:rPr>
                <w:b/>
                <w:sz w:val="20"/>
                <w:szCs w:val="20"/>
              </w:rPr>
            </w:pPr>
            <w:r w:rsidRPr="00DB5974">
              <w:rPr>
                <w:b/>
                <w:sz w:val="20"/>
                <w:szCs w:val="20"/>
              </w:rPr>
              <w:t>stratigraphie</w:t>
            </w:r>
          </w:p>
        </w:tc>
        <w:tc>
          <w:tcPr>
            <w:tcW w:w="0" w:type="auto"/>
            <w:vAlign w:val="center"/>
          </w:tcPr>
          <w:p w14:paraId="78ECBFE7" w14:textId="77777777" w:rsidR="00CB714F" w:rsidRPr="00DB5974" w:rsidRDefault="00CB714F" w:rsidP="00242C0F">
            <w:pPr>
              <w:jc w:val="center"/>
              <w:rPr>
                <w:b/>
                <w:sz w:val="20"/>
                <w:szCs w:val="20"/>
              </w:rPr>
            </w:pPr>
          </w:p>
        </w:tc>
        <w:tc>
          <w:tcPr>
            <w:tcW w:w="0" w:type="auto"/>
            <w:vAlign w:val="center"/>
          </w:tcPr>
          <w:p w14:paraId="2D8B0B63" w14:textId="77777777" w:rsidR="00CB714F" w:rsidRPr="00DB5974" w:rsidRDefault="00CB714F" w:rsidP="00242C0F">
            <w:pPr>
              <w:jc w:val="center"/>
              <w:rPr>
                <w:b/>
                <w:sz w:val="20"/>
                <w:szCs w:val="20"/>
              </w:rPr>
            </w:pPr>
          </w:p>
        </w:tc>
      </w:tr>
      <w:tr w:rsidR="00CB714F" w:rsidRPr="00DB5974" w14:paraId="3685296F" w14:textId="77777777">
        <w:trPr>
          <w:jc w:val="center"/>
        </w:trPr>
        <w:tc>
          <w:tcPr>
            <w:tcW w:w="0" w:type="auto"/>
            <w:vAlign w:val="center"/>
          </w:tcPr>
          <w:p w14:paraId="2C9BFC3C" w14:textId="610BA6EA" w:rsidR="00CB714F" w:rsidRPr="00DB5974" w:rsidRDefault="00000000" w:rsidP="00242C0F">
            <w:pPr>
              <w:jc w:val="center"/>
              <w:rPr>
                <w:sz w:val="20"/>
                <w:szCs w:val="20"/>
              </w:rPr>
            </w:pPr>
            <w:hyperlink r:id="rId1798" w:anchor="Cul_VBQ" w:history="1">
              <w:r w:rsidR="00CB714F" w:rsidRPr="00DB5974">
                <w:rPr>
                  <w:rStyle w:val="Hyperlink"/>
                  <w:sz w:val="20"/>
                  <w:szCs w:val="20"/>
                </w:rPr>
                <w:t>VBQ1</w:t>
              </w:r>
            </w:hyperlink>
            <w:r w:rsidR="00CB714F" w:rsidRPr="00DB5974">
              <w:rPr>
                <w:sz w:val="20"/>
                <w:szCs w:val="20"/>
              </w:rPr>
              <w:t xml:space="preserve"> ou Pré-Chasséen</w:t>
            </w:r>
          </w:p>
        </w:tc>
        <w:tc>
          <w:tcPr>
            <w:tcW w:w="0" w:type="auto"/>
            <w:vAlign w:val="center"/>
          </w:tcPr>
          <w:p w14:paraId="772864FB" w14:textId="77777777" w:rsidR="00CB714F" w:rsidRPr="00DB5974" w:rsidRDefault="00CB714F" w:rsidP="00242C0F">
            <w:pPr>
              <w:jc w:val="center"/>
              <w:rPr>
                <w:sz w:val="20"/>
                <w:szCs w:val="20"/>
              </w:rPr>
            </w:pPr>
            <w:r w:rsidRPr="00DB5974">
              <w:rPr>
                <w:sz w:val="20"/>
                <w:szCs w:val="20"/>
              </w:rPr>
              <w:t>st. 1</w:t>
            </w:r>
          </w:p>
        </w:tc>
        <w:tc>
          <w:tcPr>
            <w:tcW w:w="0" w:type="auto"/>
            <w:vAlign w:val="center"/>
          </w:tcPr>
          <w:p w14:paraId="63B6F38F" w14:textId="77777777" w:rsidR="00CB714F" w:rsidRPr="00DB5974" w:rsidRDefault="005577FF" w:rsidP="00242C0F">
            <w:pPr>
              <w:jc w:val="center"/>
              <w:rPr>
                <w:sz w:val="20"/>
                <w:szCs w:val="20"/>
              </w:rPr>
            </w:pPr>
            <w:r w:rsidRPr="00DB5974">
              <w:rPr>
                <w:sz w:val="20"/>
                <w:szCs w:val="20"/>
              </w:rPr>
              <w:t>-</w:t>
            </w:r>
          </w:p>
        </w:tc>
        <w:tc>
          <w:tcPr>
            <w:tcW w:w="0" w:type="auto"/>
            <w:vAlign w:val="center"/>
          </w:tcPr>
          <w:p w14:paraId="7CAA90E2" w14:textId="77777777" w:rsidR="00CB714F" w:rsidRPr="00DB5974" w:rsidRDefault="00CB714F" w:rsidP="00242C0F">
            <w:pPr>
              <w:jc w:val="center"/>
              <w:rPr>
                <w:sz w:val="20"/>
                <w:szCs w:val="20"/>
              </w:rPr>
            </w:pPr>
          </w:p>
        </w:tc>
      </w:tr>
      <w:tr w:rsidR="00CB714F" w:rsidRPr="002C1885" w14:paraId="16F7CD0A" w14:textId="77777777">
        <w:trPr>
          <w:jc w:val="center"/>
        </w:trPr>
        <w:tc>
          <w:tcPr>
            <w:tcW w:w="0" w:type="auto"/>
            <w:vAlign w:val="center"/>
          </w:tcPr>
          <w:p w14:paraId="2D936091" w14:textId="77777777" w:rsidR="00CB714F" w:rsidRPr="00DB5974" w:rsidRDefault="00CB714F" w:rsidP="00242C0F">
            <w:pPr>
              <w:jc w:val="center"/>
              <w:rPr>
                <w:sz w:val="20"/>
                <w:szCs w:val="20"/>
              </w:rPr>
            </w:pPr>
            <w:r w:rsidRPr="00DB5974">
              <w:rPr>
                <w:sz w:val="20"/>
                <w:szCs w:val="20"/>
              </w:rPr>
              <w:t>Proto-Chasséen</w:t>
            </w:r>
          </w:p>
        </w:tc>
        <w:tc>
          <w:tcPr>
            <w:tcW w:w="0" w:type="auto"/>
            <w:vAlign w:val="center"/>
          </w:tcPr>
          <w:p w14:paraId="09EC5AF8" w14:textId="77777777" w:rsidR="00CB714F" w:rsidRPr="00DB5974" w:rsidRDefault="00CB714F" w:rsidP="00242C0F">
            <w:pPr>
              <w:jc w:val="center"/>
              <w:rPr>
                <w:sz w:val="20"/>
                <w:szCs w:val="20"/>
              </w:rPr>
            </w:pPr>
            <w:r w:rsidRPr="00DB5974">
              <w:rPr>
                <w:sz w:val="20"/>
                <w:szCs w:val="20"/>
              </w:rPr>
              <w:t>st. 6B</w:t>
            </w:r>
          </w:p>
        </w:tc>
        <w:tc>
          <w:tcPr>
            <w:tcW w:w="0" w:type="auto"/>
            <w:vAlign w:val="center"/>
          </w:tcPr>
          <w:p w14:paraId="4B6A89BA" w14:textId="77777777" w:rsidR="00CB714F" w:rsidRPr="00DB5974" w:rsidRDefault="00CB714F" w:rsidP="00242C0F">
            <w:pPr>
              <w:jc w:val="center"/>
              <w:rPr>
                <w:sz w:val="20"/>
                <w:szCs w:val="20"/>
              </w:rPr>
            </w:pPr>
            <w:r w:rsidRPr="00DB5974">
              <w:rPr>
                <w:sz w:val="20"/>
                <w:szCs w:val="20"/>
              </w:rPr>
              <w:t>4350-4250</w:t>
            </w:r>
          </w:p>
        </w:tc>
        <w:tc>
          <w:tcPr>
            <w:tcW w:w="0" w:type="auto"/>
            <w:vAlign w:val="center"/>
          </w:tcPr>
          <w:p w14:paraId="51326FCC" w14:textId="77777777" w:rsidR="00CB714F" w:rsidRPr="0032190F" w:rsidRDefault="00CB714F" w:rsidP="00242C0F">
            <w:pPr>
              <w:jc w:val="center"/>
              <w:rPr>
                <w:sz w:val="20"/>
                <w:szCs w:val="20"/>
                <w:lang w:val="fr-FR"/>
              </w:rPr>
            </w:pPr>
            <w:r w:rsidRPr="0032190F">
              <w:rPr>
                <w:sz w:val="20"/>
                <w:szCs w:val="20"/>
                <w:lang w:val="fr-FR"/>
              </w:rPr>
              <w:t>assiettes et coupes à socle</w:t>
            </w:r>
          </w:p>
        </w:tc>
      </w:tr>
      <w:tr w:rsidR="00CB714F" w:rsidRPr="00DB5974" w14:paraId="38355262" w14:textId="77777777">
        <w:trPr>
          <w:jc w:val="center"/>
        </w:trPr>
        <w:tc>
          <w:tcPr>
            <w:tcW w:w="0" w:type="auto"/>
            <w:vAlign w:val="center"/>
          </w:tcPr>
          <w:p w14:paraId="3B81A9A3" w14:textId="77777777" w:rsidR="00CB714F" w:rsidRPr="00DB5974" w:rsidRDefault="00CB714F" w:rsidP="00242C0F">
            <w:pPr>
              <w:jc w:val="center"/>
              <w:rPr>
                <w:sz w:val="20"/>
                <w:szCs w:val="20"/>
              </w:rPr>
            </w:pPr>
            <w:r w:rsidRPr="00DB5974">
              <w:rPr>
                <w:sz w:val="20"/>
                <w:szCs w:val="20"/>
              </w:rPr>
              <w:t>Chasséen ancien</w:t>
            </w:r>
          </w:p>
        </w:tc>
        <w:tc>
          <w:tcPr>
            <w:tcW w:w="0" w:type="auto"/>
            <w:vAlign w:val="center"/>
          </w:tcPr>
          <w:p w14:paraId="7855A41C" w14:textId="77777777" w:rsidR="00CB714F" w:rsidRPr="00DB5974" w:rsidRDefault="00CB714F" w:rsidP="00242C0F">
            <w:pPr>
              <w:jc w:val="center"/>
              <w:rPr>
                <w:sz w:val="20"/>
                <w:szCs w:val="20"/>
              </w:rPr>
            </w:pPr>
            <w:r w:rsidRPr="00DB5974">
              <w:rPr>
                <w:sz w:val="20"/>
                <w:szCs w:val="20"/>
              </w:rPr>
              <w:t>st. 3 et st. 7</w:t>
            </w:r>
          </w:p>
        </w:tc>
        <w:tc>
          <w:tcPr>
            <w:tcW w:w="0" w:type="auto"/>
            <w:vAlign w:val="center"/>
          </w:tcPr>
          <w:p w14:paraId="0885B478" w14:textId="77777777" w:rsidR="00CB714F" w:rsidRPr="00DB5974" w:rsidRDefault="00CB714F" w:rsidP="00242C0F">
            <w:pPr>
              <w:jc w:val="center"/>
              <w:rPr>
                <w:sz w:val="20"/>
                <w:szCs w:val="20"/>
              </w:rPr>
            </w:pPr>
            <w:r w:rsidRPr="00DB5974">
              <w:rPr>
                <w:sz w:val="20"/>
                <w:szCs w:val="20"/>
              </w:rPr>
              <w:t>4250-4050</w:t>
            </w:r>
          </w:p>
        </w:tc>
        <w:tc>
          <w:tcPr>
            <w:tcW w:w="0" w:type="auto"/>
            <w:vAlign w:val="center"/>
          </w:tcPr>
          <w:p w14:paraId="0C692176" w14:textId="77777777" w:rsidR="00CB714F" w:rsidRPr="00DB5974" w:rsidRDefault="00CB714F" w:rsidP="00242C0F">
            <w:pPr>
              <w:jc w:val="center"/>
              <w:rPr>
                <w:sz w:val="20"/>
                <w:szCs w:val="20"/>
              </w:rPr>
            </w:pPr>
          </w:p>
        </w:tc>
      </w:tr>
    </w:tbl>
    <w:p w14:paraId="70A63B03" w14:textId="77777777" w:rsidR="00FF69A2" w:rsidRDefault="00CB714F" w:rsidP="00242C0F">
      <w:r>
        <w:t>(BIB 1073 p. 55)</w:t>
      </w:r>
    </w:p>
    <w:p w14:paraId="3432D1E2" w14:textId="77777777" w:rsidR="00CB714F" w:rsidRDefault="00CB714F" w:rsidP="00242C0F"/>
    <w:p w14:paraId="1CAAA53E" w14:textId="77777777" w:rsidR="00CB714F" w:rsidRPr="0032190F" w:rsidRDefault="00CB714F" w:rsidP="00242C0F">
      <w:pPr>
        <w:jc w:val="both"/>
        <w:rPr>
          <w:lang w:val="fr-FR"/>
        </w:rPr>
      </w:pPr>
      <w:r w:rsidRPr="0032190F">
        <w:rPr>
          <w:lang w:val="fr-FR"/>
        </w:rPr>
        <w:t>Nice-Giribaldi (BIB 601) apporte des éléments importants pour la description des mécanismes évolutifs dans le courant de la deuxième moitié du 5e millénaire qui voit la formation du Complexe chasséen. Une sériation fine des structures et des datations précises par AMS  permettent d’identifier trois aspects successifs, entre un épisode VBQ1 ou pré-chasséen mal caractérisé (St. 1), déjà évoqué supra, et les débuts du Chasséen classique (BIB 1073 p. 55)</w:t>
      </w:r>
    </w:p>
    <w:p w14:paraId="599202B4" w14:textId="77777777" w:rsidR="00CB714F" w:rsidRPr="0032190F" w:rsidRDefault="00CB714F" w:rsidP="00242C0F">
      <w:pPr>
        <w:rPr>
          <w:lang w:val="fr-FR"/>
        </w:rPr>
      </w:pPr>
    </w:p>
    <w:p w14:paraId="517EA2A9" w14:textId="77777777" w:rsidR="005D3D1B" w:rsidRPr="0032190F" w:rsidRDefault="005D3D1B" w:rsidP="00242C0F">
      <w:pPr>
        <w:rPr>
          <w:lang w:val="fr-FR"/>
        </w:rPr>
      </w:pPr>
      <w:r w:rsidRPr="0032190F">
        <w:rPr>
          <w:lang w:val="fr-FR"/>
        </w:rPr>
        <w:t>Durant la phase B1, 80% de l’outillage lithique est le silex bédoul</w:t>
      </w:r>
      <w:r w:rsidR="0077212E">
        <w:rPr>
          <w:lang w:val="fr-FR"/>
        </w:rPr>
        <w:t>ie</w:t>
      </w:r>
      <w:r w:rsidRPr="0032190F">
        <w:rPr>
          <w:lang w:val="fr-FR"/>
        </w:rPr>
        <w:t xml:space="preserve">n. </w:t>
      </w:r>
    </w:p>
    <w:p w14:paraId="0232FD1F" w14:textId="77777777" w:rsidR="005D3D1B" w:rsidRPr="0032190F" w:rsidRDefault="00C732E3" w:rsidP="00242C0F">
      <w:pPr>
        <w:rPr>
          <w:lang w:val="fr-FR"/>
        </w:rPr>
      </w:pPr>
      <w:r w:rsidRPr="0032190F">
        <w:rPr>
          <w:lang w:val="fr-FR"/>
        </w:rPr>
        <w:t>La phase B2 est d’inspiration italienne</w:t>
      </w:r>
      <w:r w:rsidR="004E20B2" w:rsidRPr="0032190F">
        <w:rPr>
          <w:lang w:val="fr-FR"/>
        </w:rPr>
        <w:t>, incision horizontale et incisions perpendiculaires plus courtes</w:t>
      </w:r>
      <w:r w:rsidR="005D3D1B" w:rsidRPr="0032190F">
        <w:rPr>
          <w:lang w:val="fr-FR"/>
        </w:rPr>
        <w:t>.</w:t>
      </w:r>
    </w:p>
    <w:p w14:paraId="79254BED" w14:textId="77777777" w:rsidR="00FF69A2" w:rsidRPr="0032190F" w:rsidRDefault="005D3D1B" w:rsidP="00242C0F">
      <w:pPr>
        <w:jc w:val="both"/>
        <w:rPr>
          <w:lang w:val="fr-FR"/>
        </w:rPr>
      </w:pPr>
      <w:r w:rsidRPr="0032190F">
        <w:rPr>
          <w:lang w:val="fr-FR"/>
        </w:rPr>
        <w:t>L</w:t>
      </w:r>
      <w:r w:rsidR="00C732E3" w:rsidRPr="0032190F">
        <w:rPr>
          <w:lang w:val="fr-FR"/>
        </w:rPr>
        <w:t xml:space="preserve">a phase C montre une variation sur le thème du triangle des décors géométriques </w:t>
      </w:r>
      <w:r w:rsidR="004E20B2" w:rsidRPr="0032190F">
        <w:rPr>
          <w:lang w:val="fr-FR"/>
        </w:rPr>
        <w:t xml:space="preserve">couvrant </w:t>
      </w:r>
      <w:r w:rsidR="00C732E3" w:rsidRPr="0032190F">
        <w:rPr>
          <w:lang w:val="fr-FR"/>
        </w:rPr>
        <w:t>(assiettes à marlis)</w:t>
      </w:r>
      <w:r w:rsidR="004E20B2" w:rsidRPr="0032190F">
        <w:rPr>
          <w:lang w:val="fr-FR"/>
        </w:rPr>
        <w:t>.</w:t>
      </w:r>
      <w:r w:rsidRPr="0032190F">
        <w:rPr>
          <w:lang w:val="fr-FR"/>
        </w:rPr>
        <w:t xml:space="preserve"> Des lames obtenues par pression indirecte sont importées sous forme de produits finis.Les éléments matérielles de l’exploitation des produits secondaires de l’élevage (faisselle et fusaïole) augmente durant cette phase</w:t>
      </w:r>
      <w:r w:rsidR="00FF69A2" w:rsidRPr="0032190F">
        <w:rPr>
          <w:lang w:val="fr-FR"/>
        </w:rPr>
        <w:t xml:space="preserve"> (BIB 251)</w:t>
      </w:r>
    </w:p>
    <w:p w14:paraId="26DEAFBF" w14:textId="77777777" w:rsidR="004E20B2" w:rsidRPr="0032190F" w:rsidRDefault="004E20B2" w:rsidP="00242C0F">
      <w:pPr>
        <w:rPr>
          <w:lang w:val="fr-FR"/>
        </w:rPr>
      </w:pPr>
    </w:p>
    <w:p w14:paraId="48090B7A" w14:textId="77777777" w:rsidR="00FF69A2" w:rsidRPr="0032190F" w:rsidRDefault="00B93D70" w:rsidP="00242C0F">
      <w:pPr>
        <w:rPr>
          <w:lang w:val="fr-FR"/>
        </w:rPr>
      </w:pPr>
      <w:r w:rsidRPr="0032190F">
        <w:rPr>
          <w:lang w:val="fr-FR"/>
        </w:rPr>
        <w:t>La structure en creux n° 3 (</w:t>
      </w:r>
      <w:smartTag w:uri="urn:schemas-microsoft-com:office:smarttags" w:element="metricconverter">
        <w:smartTagPr>
          <w:attr w:name="ProductID" w:val="6 m"/>
        </w:smartTagPr>
        <w:r w:rsidRPr="0032190F">
          <w:rPr>
            <w:lang w:val="fr-FR"/>
          </w:rPr>
          <w:t>6 m</w:t>
        </w:r>
      </w:smartTag>
      <w:r w:rsidRPr="0032190F">
        <w:rPr>
          <w:lang w:val="fr-FR"/>
        </w:rPr>
        <w:t xml:space="preserve"> x </w:t>
      </w:r>
      <w:smartTag w:uri="urn:schemas-microsoft-com:office:smarttags" w:element="metricconverter">
        <w:smartTagPr>
          <w:attr w:name="ProductID" w:val="1,20 m"/>
        </w:smartTagPr>
        <w:r w:rsidRPr="0032190F">
          <w:rPr>
            <w:lang w:val="fr-FR"/>
          </w:rPr>
          <w:t>1,20 m</w:t>
        </w:r>
      </w:smartTag>
      <w:r w:rsidRPr="0032190F">
        <w:rPr>
          <w:lang w:val="fr-FR"/>
        </w:rPr>
        <w:t xml:space="preserve"> par environ </w:t>
      </w:r>
      <w:smartTag w:uri="urn:schemas-microsoft-com:office:smarttags" w:element="metricconverter">
        <w:smartTagPr>
          <w:attr w:name="ProductID" w:val="4,5 m"/>
        </w:smartTagPr>
        <w:r w:rsidRPr="0032190F">
          <w:rPr>
            <w:lang w:val="fr-FR"/>
          </w:rPr>
          <w:t>4,5 m</w:t>
        </w:r>
      </w:smartTag>
      <w:r w:rsidR="00C732E3" w:rsidRPr="0032190F">
        <w:rPr>
          <w:lang w:val="fr-FR"/>
        </w:rPr>
        <w:t xml:space="preserve"> de profondeur est une fosse d’extraction d’argile. Le volume extrait (pluieurs tonnes), corrélé avec l’abondance des céramiques de présentations retrouvées sur le site, la cinquantaine d’estèques, suppose une spécialisation du site pour la production céramique. S’ajoutant à ces arguments, on note le peu de restes domestiques ( chèvre, mouton, cochon) et l’absence de céramique de stockage. </w:t>
      </w:r>
      <w:r w:rsidR="004E20B2" w:rsidRPr="0032190F">
        <w:rPr>
          <w:lang w:val="fr-FR"/>
        </w:rPr>
        <w:t>On suppose que ce site été intégré dans un réseau pl</w:t>
      </w:r>
      <w:r w:rsidR="00FF69A2" w:rsidRPr="0032190F">
        <w:rPr>
          <w:lang w:val="fr-FR"/>
        </w:rPr>
        <w:t>us complexe d’aires spécialisée (BIB 251)</w:t>
      </w:r>
    </w:p>
    <w:p w14:paraId="1E0A200A" w14:textId="77777777" w:rsidR="005D3D1B" w:rsidRPr="0032190F" w:rsidRDefault="005D3D1B" w:rsidP="00242C0F">
      <w:pPr>
        <w:rPr>
          <w:lang w:val="fr-FR"/>
        </w:rPr>
      </w:pPr>
    </w:p>
    <w:p w14:paraId="057BD583" w14:textId="77777777" w:rsidR="00F76964" w:rsidRPr="0032190F" w:rsidRDefault="00F76964" w:rsidP="00242C0F">
      <w:pPr>
        <w:rPr>
          <w:lang w:val="fr-FR"/>
        </w:rPr>
      </w:pPr>
      <w:r w:rsidRPr="0032190F">
        <w:rPr>
          <w:lang w:val="fr-FR"/>
        </w:rPr>
        <w:t xml:space="preserve">Céramique, industrie lithique et industrie osseuse montre un rapprochement avec le Préchasséen du </w:t>
      </w:r>
      <w:hyperlink w:anchor="Sit_Fontbregoua" w:history="1">
        <w:r w:rsidRPr="0032190F">
          <w:rPr>
            <w:rStyle w:val="Hyperlink"/>
            <w:lang w:val="fr-FR"/>
          </w:rPr>
          <w:t>Fontbrégoua</w:t>
        </w:r>
      </w:hyperlink>
      <w:r w:rsidRPr="0032190F">
        <w:rPr>
          <w:lang w:val="fr-FR"/>
        </w:rPr>
        <w:t>. La céramique présente d’importantes influences stylistiques padanes (BIB 251 p. 491)</w:t>
      </w:r>
      <w:r w:rsidR="00474F5C">
        <w:rPr>
          <w:lang w:val="fr-FR"/>
        </w:rPr>
        <w:t xml:space="preserve"> vase-support (SS BIB)</w:t>
      </w:r>
    </w:p>
    <w:p w14:paraId="7ABAA6B4" w14:textId="77777777" w:rsidR="00F76964" w:rsidRPr="0032190F" w:rsidRDefault="00F76964" w:rsidP="00242C0F">
      <w:pPr>
        <w:rPr>
          <w:lang w:val="fr-FR"/>
        </w:rPr>
      </w:pPr>
    </w:p>
    <w:p w14:paraId="659A365C" w14:textId="523CEF80" w:rsidR="00747E70" w:rsidRPr="0032190F" w:rsidRDefault="00747E70" w:rsidP="00242C0F">
      <w:pPr>
        <w:jc w:val="both"/>
        <w:rPr>
          <w:lang w:val="fr-FR"/>
        </w:rPr>
      </w:pPr>
      <w:r w:rsidRPr="0032190F">
        <w:rPr>
          <w:lang w:val="fr-FR"/>
        </w:rPr>
        <w:t xml:space="preserve">La présence de </w:t>
      </w:r>
      <w:r w:rsidR="00CB596A" w:rsidRPr="0032190F">
        <w:rPr>
          <w:lang w:val="fr-FR"/>
        </w:rPr>
        <w:t>« </w:t>
      </w:r>
      <w:r w:rsidRPr="0032190F">
        <w:rPr>
          <w:lang w:val="fr-FR"/>
        </w:rPr>
        <w:t>roches vertes</w:t>
      </w:r>
      <w:r w:rsidR="00CB596A" w:rsidRPr="0032190F">
        <w:rPr>
          <w:lang w:val="fr-FR"/>
        </w:rPr>
        <w:t> »</w:t>
      </w:r>
      <w:r w:rsidRPr="0032190F">
        <w:rPr>
          <w:lang w:val="fr-FR"/>
        </w:rPr>
        <w:t xml:space="preserve"> alpines extraites du </w:t>
      </w:r>
      <w:hyperlink r:id="rId1799" w:anchor="Sit_Mon_Viso" w:history="1">
        <w:r w:rsidR="00647BC0" w:rsidRPr="00647BC0">
          <w:rPr>
            <w:rStyle w:val="Hyperlink"/>
            <w:lang w:val="fr-FR"/>
          </w:rPr>
          <w:t>Mont Viso</w:t>
        </w:r>
      </w:hyperlink>
      <w:r w:rsidRPr="0032190F">
        <w:rPr>
          <w:lang w:val="fr-FR"/>
        </w:rPr>
        <w:t xml:space="preserve"> (Structure 7 4230-4040, structure 6 4460-4350), d</w:t>
      </w:r>
      <w:r w:rsidR="005D3D1B" w:rsidRPr="0032190F">
        <w:rPr>
          <w:lang w:val="fr-FR"/>
        </w:rPr>
        <w:t>es pigments (azurite, goethite, bauxite</w:t>
      </w:r>
      <w:r w:rsidRPr="0032190F">
        <w:rPr>
          <w:lang w:val="fr-FR"/>
        </w:rPr>
        <w:t>)</w:t>
      </w:r>
      <w:r w:rsidR="005D3D1B" w:rsidRPr="0032190F">
        <w:rPr>
          <w:lang w:val="fr-FR"/>
        </w:rPr>
        <w:t xml:space="preserve">, de même, que du cristal </w:t>
      </w:r>
      <w:r w:rsidRPr="0032190F">
        <w:rPr>
          <w:lang w:val="fr-FR"/>
        </w:rPr>
        <w:t xml:space="preserve">extarit des cavités géodiques </w:t>
      </w:r>
      <w:r w:rsidR="005D3D1B" w:rsidRPr="0032190F">
        <w:rPr>
          <w:lang w:val="fr-FR"/>
        </w:rPr>
        <w:t>du massif de l’Oisan (où un tesson chasséen à été découvert</w:t>
      </w:r>
      <w:r w:rsidRPr="0032190F">
        <w:rPr>
          <w:lang w:val="fr-FR"/>
        </w:rPr>
        <w:t>, 4100</w:t>
      </w:r>
      <w:r w:rsidR="005D3D1B" w:rsidRPr="0032190F">
        <w:rPr>
          <w:lang w:val="fr-FR"/>
        </w:rPr>
        <w:t>)</w:t>
      </w:r>
      <w:r w:rsidRPr="0032190F">
        <w:rPr>
          <w:lang w:val="fr-FR"/>
        </w:rPr>
        <w:t xml:space="preserve"> montre une participation régionale à la vie du site que l’on retrouve dans la répartition </w:t>
      </w:r>
      <w:r w:rsidRPr="0032190F">
        <w:rPr>
          <w:i/>
          <w:lang w:val="fr-FR"/>
        </w:rPr>
        <w:t>du modus operanti</w:t>
      </w:r>
      <w:r w:rsidRPr="0032190F">
        <w:rPr>
          <w:lang w:val="fr-FR"/>
        </w:rPr>
        <w:t xml:space="preserve"> de la chauffe du silex et/ou de la répartion de l’</w:t>
      </w:r>
      <w:hyperlink r:id="rId1800" w:anchor="Sit_Obsidienne" w:history="1">
        <w:r w:rsidR="009F2A99" w:rsidRPr="009F2A99">
          <w:rPr>
            <w:rStyle w:val="Hyperlink"/>
            <w:lang w:val="fr-FR"/>
          </w:rPr>
          <w:t>obsidienne</w:t>
        </w:r>
      </w:hyperlink>
      <w:r w:rsidRPr="0032190F">
        <w:rPr>
          <w:lang w:val="fr-FR"/>
        </w:rPr>
        <w:t xml:space="preserve"> (Binder).</w:t>
      </w:r>
    </w:p>
    <w:p w14:paraId="682441B5" w14:textId="77777777" w:rsidR="00747E70" w:rsidRPr="0032190F" w:rsidRDefault="00747E70" w:rsidP="00242C0F">
      <w:pPr>
        <w:rPr>
          <w:lang w:val="fr-FR"/>
        </w:rPr>
      </w:pPr>
    </w:p>
    <w:p w14:paraId="51F9B83C" w14:textId="57F449F1" w:rsidR="005D3D1B" w:rsidRPr="0032190F" w:rsidRDefault="00747E70" w:rsidP="00242C0F">
      <w:pPr>
        <w:jc w:val="both"/>
        <w:rPr>
          <w:lang w:val="fr-FR"/>
        </w:rPr>
      </w:pPr>
      <w:r w:rsidRPr="0032190F">
        <w:rPr>
          <w:lang w:val="fr-FR"/>
        </w:rPr>
        <w:t xml:space="preserve">Pour « l’international », on notera la présence d’obsidienne de </w:t>
      </w:r>
      <w:hyperlink w:anchor="Sit_Lipari" w:history="1">
        <w:r w:rsidRPr="0032190F">
          <w:rPr>
            <w:rStyle w:val="Hyperlink"/>
            <w:lang w:val="fr-FR"/>
          </w:rPr>
          <w:t>Lipari</w:t>
        </w:r>
      </w:hyperlink>
      <w:r w:rsidRPr="0032190F">
        <w:rPr>
          <w:lang w:val="fr-FR"/>
        </w:rPr>
        <w:t xml:space="preserve"> importée sous la forme d’ébauche (témoins de la </w:t>
      </w:r>
      <w:hyperlink r:id="rId1801" w:anchor="CO" w:history="1">
        <w:r w:rsidR="0077212E">
          <w:rPr>
            <w:rStyle w:val="Hyperlink"/>
            <w:lang w:val="fr-FR"/>
          </w:rPr>
          <w:t>CO</w:t>
        </w:r>
      </w:hyperlink>
      <w:r w:rsidR="00CF1C2F">
        <w:rPr>
          <w:lang w:val="fr-FR"/>
        </w:rPr>
        <w:t xml:space="preserve"> </w:t>
      </w:r>
      <w:r w:rsidRPr="0032190F">
        <w:rPr>
          <w:lang w:val="fr-FR"/>
        </w:rPr>
        <w:t>complète sur le site de Giribaldi).</w:t>
      </w:r>
      <w:r w:rsidR="005577FF" w:rsidRPr="0032190F">
        <w:rPr>
          <w:lang w:val="fr-FR"/>
        </w:rPr>
        <w:t>(Binder et BIB 1408 p. 32)</w:t>
      </w:r>
      <w:r w:rsidRPr="0032190F">
        <w:rPr>
          <w:lang w:val="fr-FR"/>
        </w:rPr>
        <w:t>.</w:t>
      </w:r>
      <w:r w:rsidR="001D5672" w:rsidRPr="0032190F">
        <w:rPr>
          <w:lang w:val="fr-FR"/>
        </w:rPr>
        <w:t xml:space="preserve"> Le site de Giribaldi est considéré comme un centre redistributeur </w:t>
      </w:r>
      <w:r w:rsidR="0005283F" w:rsidRPr="0032190F">
        <w:rPr>
          <w:lang w:val="fr-FR"/>
        </w:rPr>
        <w:t xml:space="preserve">d’obsidienne </w:t>
      </w:r>
      <w:r w:rsidR="001D5672" w:rsidRPr="0032190F">
        <w:rPr>
          <w:lang w:val="fr-FR"/>
        </w:rPr>
        <w:t>(BIB 1408 p. 32</w:t>
      </w:r>
      <w:r w:rsidR="00136C26" w:rsidRPr="0032190F">
        <w:rPr>
          <w:lang w:val="fr-FR"/>
        </w:rPr>
        <w:t>, Vaquer 1999</w:t>
      </w:r>
      <w:r w:rsidR="001D5672" w:rsidRPr="0032190F">
        <w:rPr>
          <w:lang w:val="fr-FR"/>
        </w:rPr>
        <w:t>)</w:t>
      </w:r>
    </w:p>
    <w:p w14:paraId="741DBCD2" w14:textId="77777777" w:rsidR="005D3D1B" w:rsidRPr="0032190F" w:rsidRDefault="005D3D1B" w:rsidP="00242C0F">
      <w:pPr>
        <w:rPr>
          <w:lang w:val="fr-FR"/>
        </w:rPr>
      </w:pPr>
    </w:p>
    <w:p w14:paraId="33E1BB20" w14:textId="77777777" w:rsidR="00747E70" w:rsidRPr="0032190F" w:rsidRDefault="00747E70" w:rsidP="00242C0F">
      <w:pPr>
        <w:rPr>
          <w:lang w:val="fr-FR"/>
        </w:rPr>
      </w:pPr>
      <w:r w:rsidRPr="0032190F">
        <w:rPr>
          <w:lang w:val="fr-FR"/>
        </w:rPr>
        <w:t>Des agrégats organiques (production de brai de bouleau pour l’em</w:t>
      </w:r>
      <w:r w:rsidR="00E7796F" w:rsidRPr="0032190F">
        <w:rPr>
          <w:lang w:val="fr-FR"/>
        </w:rPr>
        <w:t>man</w:t>
      </w:r>
      <w:r w:rsidRPr="0032190F">
        <w:rPr>
          <w:lang w:val="fr-FR"/>
        </w:rPr>
        <w:t>chement des sagaie</w:t>
      </w:r>
      <w:r w:rsidR="00E7796F" w:rsidRPr="0032190F">
        <w:rPr>
          <w:lang w:val="fr-FR"/>
        </w:rPr>
        <w:t>s</w:t>
      </w:r>
      <w:r w:rsidRPr="0032190F">
        <w:rPr>
          <w:lang w:val="fr-FR"/>
        </w:rPr>
        <w:t xml:space="preserve"> et des pointes de flèche ou encore la réapration des vases) ont aussi été découverts (Binder)</w:t>
      </w:r>
    </w:p>
    <w:p w14:paraId="75D497C2" w14:textId="77777777" w:rsidR="003E4942" w:rsidRPr="0032190F" w:rsidRDefault="003E4942" w:rsidP="00242C0F">
      <w:pPr>
        <w:rPr>
          <w:lang w:val="fr-FR"/>
        </w:rPr>
      </w:pPr>
    </w:p>
    <w:p w14:paraId="77CEE535" w14:textId="2E1C85D6" w:rsidR="003E4942" w:rsidRPr="0032190F" w:rsidRDefault="003E4942" w:rsidP="00242C0F">
      <w:pPr>
        <w:rPr>
          <w:lang w:val="fr-FR"/>
        </w:rPr>
      </w:pPr>
      <w:r w:rsidRPr="0032190F">
        <w:rPr>
          <w:lang w:val="fr-FR"/>
        </w:rPr>
        <w:t>Dans le niveau G5, les taxons anthracologiques montrent que la chénaie caducifoliée, la ripisylve et l’olivier (</w:t>
      </w:r>
      <w:hyperlink r:id="rId1802" w:anchor="Eco_Olea" w:history="1">
        <w:r w:rsidRPr="0032190F">
          <w:rPr>
            <w:rStyle w:val="Hyperlink"/>
            <w:i/>
            <w:lang w:val="fr-FR"/>
          </w:rPr>
          <w:t>Olea</w:t>
        </w:r>
      </w:hyperlink>
      <w:r w:rsidRPr="0032190F">
        <w:rPr>
          <w:i/>
          <w:lang w:val="fr-FR"/>
        </w:rPr>
        <w:t xml:space="preserve"> sp.</w:t>
      </w:r>
      <w:r w:rsidRPr="0032190F">
        <w:rPr>
          <w:lang w:val="fr-FR"/>
        </w:rPr>
        <w:t>) dom</w:t>
      </w:r>
      <w:r w:rsidR="00E7796F" w:rsidRPr="0032190F">
        <w:rPr>
          <w:lang w:val="fr-FR"/>
        </w:rPr>
        <w:t>inent.</w:t>
      </w:r>
    </w:p>
    <w:p w14:paraId="573C2CA5" w14:textId="65613975" w:rsidR="003E4942" w:rsidRDefault="003E4942" w:rsidP="00E326B9">
      <w:pPr>
        <w:jc w:val="both"/>
        <w:rPr>
          <w:lang w:val="fr-FR"/>
        </w:rPr>
      </w:pPr>
      <w:r w:rsidRPr="0032190F">
        <w:rPr>
          <w:lang w:val="fr-FR"/>
        </w:rPr>
        <w:t xml:space="preserve">Dans le </w:t>
      </w:r>
      <w:r w:rsidR="00E326B9">
        <w:rPr>
          <w:lang w:val="fr-FR"/>
        </w:rPr>
        <w:t>niveau</w:t>
      </w:r>
      <w:r w:rsidRPr="0032190F">
        <w:rPr>
          <w:lang w:val="fr-FR"/>
        </w:rPr>
        <w:t xml:space="preserve"> G4b, le </w:t>
      </w:r>
      <w:hyperlink r:id="rId1803" w:anchor="Eco_Pinus_Alep" w:history="1">
        <w:r w:rsidR="00E326B9" w:rsidRPr="0040200D">
          <w:rPr>
            <w:rStyle w:val="Hyperlink"/>
            <w:lang w:val="fr-FR"/>
          </w:rPr>
          <w:t>pin d’Alep</w:t>
        </w:r>
      </w:hyperlink>
      <w:r w:rsidRPr="0032190F">
        <w:rPr>
          <w:lang w:val="fr-FR"/>
        </w:rPr>
        <w:t>, l’arbousier et le chêne vert se développent pour dominer au niveau G4a. La richesse taxonomique (26 espèces) de ce dernier niveau implique une gestion extensive du territoire. Par ailleurs les indices polliniques, malacologiques et archéologiques (ustenciles,…) indiquent un mode de subsistance basé en partie sur la céréaliculture et une possible arboriculture (BIB 241 p. 403,404)</w:t>
      </w:r>
    </w:p>
    <w:p w14:paraId="3A89A2AA" w14:textId="77777777" w:rsidR="005A1021" w:rsidRDefault="005A1021" w:rsidP="00E326B9">
      <w:pPr>
        <w:jc w:val="both"/>
        <w:rPr>
          <w:lang w:val="fr-FR"/>
        </w:rPr>
      </w:pPr>
    </w:p>
    <w:p w14:paraId="4D321CBD" w14:textId="3E1DF7DE" w:rsidR="005A1021" w:rsidRPr="0032190F" w:rsidRDefault="005A1021" w:rsidP="00E326B9">
      <w:pPr>
        <w:jc w:val="both"/>
        <w:rPr>
          <w:lang w:val="fr-FR"/>
        </w:rPr>
      </w:pPr>
      <w:r w:rsidRPr="005A1021">
        <w:rPr>
          <w:lang w:val="fr-FR"/>
        </w:rPr>
        <w:t xml:space="preserve">Les silex de Giribaldi G- 11 et G- 12 sont attribués à </w:t>
      </w:r>
      <w:hyperlink r:id="rId1804" w:anchor="Sit_Sault" w:history="1">
        <w:r w:rsidRPr="005A1021">
          <w:rPr>
            <w:rStyle w:val="Hyperlink"/>
            <w:lang w:val="fr-FR"/>
          </w:rPr>
          <w:t>Sault</w:t>
        </w:r>
      </w:hyperlink>
      <w:r>
        <w:rPr>
          <w:lang w:val="fr-FR"/>
        </w:rPr>
        <w:t xml:space="preserve"> (BIB 2931)</w:t>
      </w:r>
    </w:p>
    <w:p w14:paraId="1685555B" w14:textId="77777777" w:rsidR="005C2B5A" w:rsidRPr="0032190F" w:rsidRDefault="005C2B5A" w:rsidP="00242C0F">
      <w:pPr>
        <w:rPr>
          <w:lang w:val="fr-FR"/>
        </w:rPr>
      </w:pPr>
    </w:p>
    <w:p w14:paraId="14283D9B" w14:textId="77777777" w:rsidR="005C2B5A" w:rsidRPr="0032190F" w:rsidRDefault="005C2B5A" w:rsidP="00426FF9">
      <w:pPr>
        <w:pStyle w:val="Heading1"/>
      </w:pPr>
      <w:bookmarkStart w:id="850" w:name="Sit_Castellaras"/>
      <w:r w:rsidRPr="0032190F">
        <w:t>CASTELLARAS</w:t>
      </w:r>
    </w:p>
    <w:bookmarkEnd w:id="850"/>
    <w:p w14:paraId="66D029F7" w14:textId="77777777" w:rsidR="005C2B5A" w:rsidRPr="0032190F" w:rsidRDefault="005C2B5A" w:rsidP="00242C0F">
      <w:pPr>
        <w:rPr>
          <w:lang w:val="fr-FR"/>
        </w:rPr>
      </w:pPr>
    </w:p>
    <w:p w14:paraId="5AE6CD95" w14:textId="240258D1" w:rsidR="005C2B5A" w:rsidRPr="0032190F" w:rsidRDefault="005C2B5A" w:rsidP="00242C0F">
      <w:pPr>
        <w:rPr>
          <w:lang w:val="fr-FR"/>
        </w:rPr>
      </w:pPr>
      <w:r w:rsidRPr="0032190F">
        <w:rPr>
          <w:lang w:val="fr-FR"/>
        </w:rPr>
        <w:t xml:space="preserve">L'abri de Castellaras (Sault, Vaucluse) a livré une réprésentation </w:t>
      </w:r>
      <w:hyperlink r:id="rId1805" w:anchor="Cul_Art_TAC_T_g_soleil" w:history="1">
        <w:r w:rsidRPr="0032190F">
          <w:rPr>
            <w:rStyle w:val="Hyperlink"/>
            <w:lang w:val="fr-FR"/>
          </w:rPr>
          <w:t>solaire</w:t>
        </w:r>
      </w:hyperlink>
      <w:r w:rsidRPr="0032190F">
        <w:rPr>
          <w:lang w:val="fr-FR"/>
        </w:rPr>
        <w:t xml:space="preserve"> sur céramique </w:t>
      </w:r>
      <w:r w:rsidR="00643731" w:rsidRPr="0032190F">
        <w:rPr>
          <w:lang w:val="fr-FR"/>
        </w:rPr>
        <w:t>[</w:t>
      </w:r>
      <w:r w:rsidRPr="0032190F">
        <w:rPr>
          <w:lang w:val="fr-FR"/>
        </w:rPr>
        <w:t xml:space="preserve">attribuée au Chasséen </w:t>
      </w:r>
      <w:r w:rsidR="00643731" w:rsidRPr="0032190F">
        <w:rPr>
          <w:lang w:val="fr-FR"/>
        </w:rPr>
        <w:t xml:space="preserve">?] </w:t>
      </w:r>
      <w:r w:rsidRPr="0032190F">
        <w:rPr>
          <w:lang w:val="fr-FR"/>
        </w:rPr>
        <w:t xml:space="preserve">(BIB 2504) </w:t>
      </w:r>
    </w:p>
    <w:p w14:paraId="6369B9B3" w14:textId="77777777" w:rsidR="00E034D0" w:rsidRPr="0032190F" w:rsidRDefault="00E034D0" w:rsidP="00242C0F">
      <w:pPr>
        <w:rPr>
          <w:lang w:val="fr-FR"/>
        </w:rPr>
      </w:pPr>
    </w:p>
    <w:p w14:paraId="6A05E96F" w14:textId="77777777" w:rsidR="0003353D" w:rsidRPr="0032190F" w:rsidRDefault="0003353D" w:rsidP="00426FF9">
      <w:pPr>
        <w:pStyle w:val="Heading1"/>
      </w:pPr>
      <w:bookmarkStart w:id="851" w:name="Sit_Eglise"/>
      <w:r w:rsidRPr="0032190F">
        <w:t>EGLISE (Grottes de l’)</w:t>
      </w:r>
    </w:p>
    <w:bookmarkEnd w:id="851"/>
    <w:p w14:paraId="7FD92641" w14:textId="77777777" w:rsidR="0003353D" w:rsidRPr="0032190F" w:rsidRDefault="0003353D" w:rsidP="00242C0F">
      <w:pPr>
        <w:rPr>
          <w:lang w:val="fr-FR"/>
        </w:rPr>
      </w:pPr>
    </w:p>
    <w:p w14:paraId="489D9123" w14:textId="77777777" w:rsidR="00D21FC6" w:rsidRDefault="00D21FC6" w:rsidP="008B0BC9">
      <w:pPr>
        <w:jc w:val="both"/>
        <w:rPr>
          <w:lang w:val="fr-FR"/>
        </w:rPr>
      </w:pPr>
      <w:r w:rsidRPr="0032190F">
        <w:rPr>
          <w:lang w:val="fr-FR"/>
        </w:rPr>
        <w:t xml:space="preserve">Le complexe de l’Eglise (Baudinard, Var), nommé ainsi pour les trois réseaux de galeries karstiques superposées, occupe la rive gauche des moyennes gorges du Verdon. Située à </w:t>
      </w:r>
      <w:smartTag w:uri="urn:schemas-microsoft-com:office:smarttags" w:element="metricconverter">
        <w:smartTagPr>
          <w:attr w:name="ProductID" w:val="1 km"/>
        </w:smartTagPr>
        <w:r w:rsidRPr="0032190F">
          <w:rPr>
            <w:lang w:val="fr-FR"/>
          </w:rPr>
          <w:t>1 km</w:t>
        </w:r>
      </w:smartTag>
      <w:r w:rsidRPr="0032190F">
        <w:rPr>
          <w:lang w:val="fr-FR"/>
        </w:rPr>
        <w:t xml:space="preserve"> de la source vauclusienne [de silex] de Fontaine-l’Evêque (BIB 899 p. 740).</w:t>
      </w:r>
    </w:p>
    <w:p w14:paraId="5FD5B990" w14:textId="77777777" w:rsidR="00934A22" w:rsidRDefault="00934A22" w:rsidP="008B0BC9">
      <w:pPr>
        <w:jc w:val="both"/>
        <w:rPr>
          <w:lang w:val="fr-FR"/>
        </w:rPr>
      </w:pPr>
    </w:p>
    <w:p w14:paraId="253CBEF4" w14:textId="77777777" w:rsidR="00934A22" w:rsidRDefault="00934A22" w:rsidP="008B0BC9">
      <w:pPr>
        <w:jc w:val="both"/>
        <w:rPr>
          <w:lang w:val="fr-FR"/>
        </w:rPr>
      </w:pPr>
      <w:r>
        <w:rPr>
          <w:lang w:val="fr-FR"/>
        </w:rPr>
        <w:t>haut</w:t>
      </w:r>
    </w:p>
    <w:tbl>
      <w:tblPr>
        <w:tblStyle w:val="TableGrid"/>
        <w:tblW w:w="0" w:type="auto"/>
        <w:jc w:val="center"/>
        <w:tblLook w:val="04A0" w:firstRow="1" w:lastRow="0" w:firstColumn="1" w:lastColumn="0" w:noHBand="0" w:noVBand="1"/>
      </w:tblPr>
      <w:tblGrid>
        <w:gridCol w:w="1996"/>
      </w:tblGrid>
      <w:tr w:rsidR="00934A22" w14:paraId="2408E6EF" w14:textId="77777777" w:rsidTr="00934A22">
        <w:trPr>
          <w:jc w:val="center"/>
        </w:trPr>
        <w:tc>
          <w:tcPr>
            <w:tcW w:w="1996" w:type="dxa"/>
          </w:tcPr>
          <w:p w14:paraId="267650DD" w14:textId="77777777" w:rsidR="00934A22" w:rsidRDefault="00934A22" w:rsidP="008B0BC9">
            <w:pPr>
              <w:jc w:val="both"/>
              <w:rPr>
                <w:lang w:val="fr-FR"/>
              </w:rPr>
            </w:pPr>
            <w:r>
              <w:rPr>
                <w:lang w:val="fr-FR"/>
              </w:rPr>
              <w:t>Eglise supérieure</w:t>
            </w:r>
          </w:p>
        </w:tc>
      </w:tr>
      <w:tr w:rsidR="00934A22" w14:paraId="27F25070" w14:textId="77777777" w:rsidTr="00934A22">
        <w:trPr>
          <w:jc w:val="center"/>
        </w:trPr>
        <w:tc>
          <w:tcPr>
            <w:tcW w:w="1996" w:type="dxa"/>
          </w:tcPr>
          <w:p w14:paraId="04901E98" w14:textId="77777777" w:rsidR="00934A22" w:rsidRDefault="00934A22" w:rsidP="008B0BC9">
            <w:pPr>
              <w:jc w:val="both"/>
              <w:rPr>
                <w:lang w:val="fr-FR"/>
              </w:rPr>
            </w:pPr>
          </w:p>
        </w:tc>
      </w:tr>
      <w:tr w:rsidR="00934A22" w14:paraId="49A4205C" w14:textId="77777777" w:rsidTr="00934A22">
        <w:trPr>
          <w:jc w:val="center"/>
        </w:trPr>
        <w:tc>
          <w:tcPr>
            <w:tcW w:w="1996" w:type="dxa"/>
          </w:tcPr>
          <w:p w14:paraId="16049A67" w14:textId="77777777" w:rsidR="00934A22" w:rsidRDefault="00934A22" w:rsidP="008B0BC9">
            <w:pPr>
              <w:jc w:val="both"/>
              <w:rPr>
                <w:lang w:val="fr-FR"/>
              </w:rPr>
            </w:pPr>
          </w:p>
        </w:tc>
      </w:tr>
    </w:tbl>
    <w:p w14:paraId="387A3314" w14:textId="77777777" w:rsidR="00934A22" w:rsidRPr="0032190F" w:rsidRDefault="00934A22" w:rsidP="008B0BC9">
      <w:pPr>
        <w:jc w:val="both"/>
        <w:rPr>
          <w:lang w:val="fr-FR"/>
        </w:rPr>
      </w:pPr>
      <w:r>
        <w:rPr>
          <w:lang w:val="fr-FR"/>
        </w:rPr>
        <w:t>bas</w:t>
      </w:r>
    </w:p>
    <w:p w14:paraId="43064EF2" w14:textId="77777777" w:rsidR="00A30CA9" w:rsidRPr="0032190F" w:rsidRDefault="00A30CA9" w:rsidP="008B0BC9">
      <w:pPr>
        <w:jc w:val="both"/>
        <w:rPr>
          <w:lang w:val="fr-FR"/>
        </w:rPr>
      </w:pPr>
    </w:p>
    <w:p w14:paraId="640F7B18" w14:textId="77777777" w:rsidR="00A30CA9" w:rsidRPr="0032190F" w:rsidRDefault="00934A22" w:rsidP="00A30CA9">
      <w:pPr>
        <w:pStyle w:val="Heading2"/>
      </w:pPr>
      <w:r>
        <w:t>o</w:t>
      </w:r>
      <w:r w:rsidR="00A30CA9" w:rsidRPr="0032190F">
        <w:t>ccupation</w:t>
      </w:r>
    </w:p>
    <w:p w14:paraId="40F2381D" w14:textId="77777777" w:rsidR="00A30CA9" w:rsidRPr="0032190F" w:rsidRDefault="00A30CA9" w:rsidP="008B0BC9">
      <w:pPr>
        <w:jc w:val="both"/>
        <w:rPr>
          <w:lang w:val="fr-FR"/>
        </w:rPr>
      </w:pPr>
    </w:p>
    <w:p w14:paraId="275F75B2" w14:textId="1718EEF7" w:rsidR="00A61A20" w:rsidRPr="0032190F" w:rsidRDefault="00A61A20" w:rsidP="00A61A20">
      <w:pPr>
        <w:jc w:val="both"/>
        <w:rPr>
          <w:lang w:val="fr-FR"/>
        </w:rPr>
      </w:pPr>
      <w:r w:rsidRPr="0032190F">
        <w:rPr>
          <w:lang w:val="fr-FR"/>
        </w:rPr>
        <w:t xml:space="preserve">La grotte de l’Eglise supérieure est attribuée au </w:t>
      </w:r>
      <w:hyperlink r:id="rId1806" w:anchor="Cul_Chasseen" w:history="1">
        <w:r w:rsidRPr="0032190F">
          <w:rPr>
            <w:rStyle w:val="Hyperlink"/>
            <w:lang w:val="fr-FR"/>
          </w:rPr>
          <w:t>Chasséen</w:t>
        </w:r>
      </w:hyperlink>
      <w:r w:rsidRPr="0032190F">
        <w:rPr>
          <w:lang w:val="fr-FR"/>
        </w:rPr>
        <w:t xml:space="preserve"> a livré de l’</w:t>
      </w:r>
      <w:hyperlink r:id="rId1807" w:anchor="Sit_Obsidienne" w:history="1">
        <w:r w:rsidR="009F2A99" w:rsidRPr="009F2A99">
          <w:rPr>
            <w:rStyle w:val="Hyperlink"/>
            <w:lang w:val="fr-FR"/>
          </w:rPr>
          <w:t>obsidienne</w:t>
        </w:r>
      </w:hyperlink>
      <w:r w:rsidRPr="0032190F">
        <w:rPr>
          <w:lang w:val="fr-FR"/>
        </w:rPr>
        <w:t xml:space="preserve"> de </w:t>
      </w:r>
      <w:hyperlink r:id="rId1808" w:anchor="Sit_Lipari" w:history="1">
        <w:r w:rsidRPr="0032190F">
          <w:rPr>
            <w:rStyle w:val="Hyperlink"/>
            <w:lang w:val="fr-FR"/>
          </w:rPr>
          <w:t>Lipari</w:t>
        </w:r>
      </w:hyperlink>
      <w:r w:rsidRPr="0032190F">
        <w:rPr>
          <w:lang w:val="fr-FR"/>
        </w:rPr>
        <w:t>, des pointes de flèches (dont au moins une tranchante avec de la colle d’emmanchement), une faisselle (SS BIB) Statuette à décor en "épis de blé" (BIB 1457)</w:t>
      </w:r>
      <w:r w:rsidR="00E500B1" w:rsidRPr="0032190F">
        <w:rPr>
          <w:lang w:val="fr-FR"/>
        </w:rPr>
        <w:t>, arboriforme ou "</w:t>
      </w:r>
      <w:hyperlink r:id="rId1809" w:anchor="Cul_Art_TAC_T_g_palmier" w:history="1">
        <w:r w:rsidR="00A13555" w:rsidRPr="0032190F">
          <w:rPr>
            <w:rStyle w:val="Hyperlink"/>
            <w:lang w:val="fr-FR"/>
          </w:rPr>
          <w:t>palmier</w:t>
        </w:r>
      </w:hyperlink>
      <w:r w:rsidR="00E500B1" w:rsidRPr="0032190F">
        <w:rPr>
          <w:lang w:val="fr-FR"/>
        </w:rPr>
        <w:t>" (SS BIB)</w:t>
      </w:r>
      <w:r w:rsidRPr="0032190F">
        <w:rPr>
          <w:lang w:val="fr-FR"/>
        </w:rPr>
        <w:t>. Couche 3 du porche de la grotte supérieure : mobilier du Chasseen final (BIB 901)</w:t>
      </w:r>
      <w:r w:rsidR="00934A22">
        <w:rPr>
          <w:lang w:val="fr-FR"/>
        </w:rPr>
        <w:t xml:space="preserve"> mobilier "type Trets" attribué au Chasséen récent (Binder 1991)(BIB 3176)</w:t>
      </w:r>
    </w:p>
    <w:p w14:paraId="1432FA3E" w14:textId="601AC421" w:rsidR="005C2B5A" w:rsidRPr="0032190F" w:rsidRDefault="005C2B5A" w:rsidP="009B2605">
      <w:pPr>
        <w:jc w:val="both"/>
        <w:rPr>
          <w:lang w:val="fr-FR"/>
        </w:rPr>
      </w:pPr>
      <w:r w:rsidRPr="0032190F">
        <w:rPr>
          <w:lang w:val="fr-FR"/>
        </w:rPr>
        <w:t xml:space="preserve">Céramiques chasséennes avec décors </w:t>
      </w:r>
      <w:hyperlink r:id="rId1810" w:anchor="Cul_Art_TAC_T_g_soleil" w:history="1">
        <w:r w:rsidRPr="0032190F">
          <w:rPr>
            <w:rStyle w:val="Hyperlink"/>
            <w:lang w:val="fr-FR"/>
          </w:rPr>
          <w:t>solaires</w:t>
        </w:r>
      </w:hyperlink>
      <w:r w:rsidRPr="0032190F">
        <w:rPr>
          <w:lang w:val="fr-FR"/>
        </w:rPr>
        <w:t xml:space="preserve"> (BIB 2504) </w:t>
      </w:r>
      <w:r w:rsidR="009B2605" w:rsidRPr="0032190F">
        <w:rPr>
          <w:lang w:val="fr-FR"/>
        </w:rPr>
        <w:t xml:space="preserve">mamelons décorés d 1incisions.rayonnantes a cru provenant de la Grotte C de l 1Eglise (BIB 2504) </w:t>
      </w:r>
    </w:p>
    <w:p w14:paraId="02B6E86E" w14:textId="77777777" w:rsidR="00CE6D97" w:rsidRPr="0032190F" w:rsidRDefault="00CE6D97" w:rsidP="009B2605">
      <w:pPr>
        <w:jc w:val="both"/>
        <w:rPr>
          <w:lang w:val="fr-FR"/>
        </w:rPr>
      </w:pPr>
      <w:r w:rsidRPr="0032190F">
        <w:rPr>
          <w:lang w:val="fr-FR"/>
        </w:rPr>
        <w:t>Flèche en obsidienne de Lipari pour la période chasséenne (BIB 153 p. 197,198 et 141)</w:t>
      </w:r>
    </w:p>
    <w:p w14:paraId="3DFF7783" w14:textId="77777777" w:rsidR="00A30CA9" w:rsidRPr="0032190F" w:rsidRDefault="00A30CA9" w:rsidP="00242C0F">
      <w:pPr>
        <w:jc w:val="both"/>
        <w:rPr>
          <w:lang w:val="fr-FR"/>
        </w:rPr>
      </w:pPr>
    </w:p>
    <w:p w14:paraId="0C98B53C" w14:textId="77777777" w:rsidR="008B0BC9" w:rsidRPr="0032190F" w:rsidRDefault="00934A22" w:rsidP="008B0BC9">
      <w:pPr>
        <w:pStyle w:val="Heading2"/>
      </w:pPr>
      <w:r>
        <w:t>a</w:t>
      </w:r>
      <w:r w:rsidR="008B0BC9" w:rsidRPr="0032190F">
        <w:t>rt rupestre</w:t>
      </w:r>
    </w:p>
    <w:p w14:paraId="596D84B4" w14:textId="17DBE787" w:rsidR="00A61A20" w:rsidRPr="0032190F" w:rsidRDefault="00000000" w:rsidP="00242C0F">
      <w:pPr>
        <w:jc w:val="both"/>
        <w:rPr>
          <w:lang w:val="fr-FR"/>
        </w:rPr>
      </w:pPr>
      <w:hyperlink r:id="rId1811" w:anchor="Cul_Schemat_France" w:history="1">
        <w:r w:rsidR="003B0387" w:rsidRPr="0032190F">
          <w:rPr>
            <w:rStyle w:val="Hyperlink"/>
            <w:color w:val="auto"/>
            <w:u w:val="none"/>
            <w:lang w:val="fr-FR"/>
          </w:rPr>
          <w:t>art schématique peint</w:t>
        </w:r>
      </w:hyperlink>
      <w:r w:rsidR="008B0BC9" w:rsidRPr="0032190F">
        <w:rPr>
          <w:lang w:val="fr-FR"/>
        </w:rPr>
        <w:t xml:space="preserve">. </w:t>
      </w:r>
      <w:r w:rsidR="00A61A20" w:rsidRPr="0032190F">
        <w:rPr>
          <w:lang w:val="fr-FR"/>
        </w:rPr>
        <w:t xml:space="preserve">Les représentations solaires sont omniprésentes dans ce site (BIB 2396 p. 154) </w:t>
      </w:r>
      <w:r w:rsidR="00D21FC6" w:rsidRPr="0032190F">
        <w:rPr>
          <w:lang w:val="fr-FR"/>
        </w:rPr>
        <w:t xml:space="preserve">Les peintures pariétales sont dans les réseaux moyens et supérieurs. </w:t>
      </w:r>
      <w:r w:rsidR="00A61A20" w:rsidRPr="0032190F">
        <w:rPr>
          <w:lang w:val="fr-FR"/>
        </w:rPr>
        <w:t>(BIB 899 p. 740 fig. 11).</w:t>
      </w:r>
    </w:p>
    <w:p w14:paraId="5988D949" w14:textId="3777545F" w:rsidR="00A61A20" w:rsidRPr="0032190F" w:rsidRDefault="00A61A20" w:rsidP="00242C0F">
      <w:pPr>
        <w:jc w:val="both"/>
        <w:rPr>
          <w:lang w:val="fr-FR"/>
        </w:rPr>
      </w:pPr>
      <w:r w:rsidRPr="0032190F">
        <w:rPr>
          <w:szCs w:val="17"/>
          <w:lang w:val="fr-FR" w:eastAsia="en-GB"/>
        </w:rPr>
        <w:t>Parmi le materiel mis au jour a Ia grotte de l'Eglise, J. Courtin (1976) cite" un objet enigmatique en calcaire tendre portant des incisions geometriques [chevrons</w:t>
      </w:r>
      <w:r w:rsidR="00DB2547" w:rsidRPr="0032190F">
        <w:rPr>
          <w:szCs w:val="17"/>
          <w:lang w:val="fr-FR" w:eastAsia="en-GB"/>
        </w:rPr>
        <w:t xml:space="preserve">, </w:t>
      </w:r>
      <w:hyperlink r:id="rId1812" w:anchor="Cul_Art_TAC_T_g_palmier" w:history="1">
        <w:r w:rsidR="00A13555" w:rsidRPr="0032190F">
          <w:rPr>
            <w:rStyle w:val="Hyperlink"/>
            <w:lang w:val="fr-FR"/>
          </w:rPr>
          <w:t>palmiers</w:t>
        </w:r>
      </w:hyperlink>
      <w:r w:rsidRPr="0032190F">
        <w:rPr>
          <w:szCs w:val="17"/>
          <w:lang w:val="fr-FR" w:eastAsia="en-GB"/>
        </w:rPr>
        <w:t>] qui evoquent les plaquettes gravees iberiques ". I</w:t>
      </w:r>
      <w:r w:rsidR="00DB2547" w:rsidRPr="0032190F">
        <w:rPr>
          <w:szCs w:val="17"/>
          <w:lang w:val="fr-FR" w:eastAsia="en-GB"/>
        </w:rPr>
        <w:t>l</w:t>
      </w:r>
      <w:r w:rsidRPr="0032190F">
        <w:rPr>
          <w:szCs w:val="17"/>
          <w:lang w:val="fr-FR" w:eastAsia="en-GB"/>
        </w:rPr>
        <w:t xml:space="preserve"> date cet objet du Chasseen recent (BIB 901)</w:t>
      </w:r>
      <w:r w:rsidR="006875D3" w:rsidRPr="0032190F">
        <w:rPr>
          <w:szCs w:val="17"/>
          <w:lang w:val="fr-FR" w:eastAsia="en-GB"/>
        </w:rPr>
        <w:t xml:space="preserve"> Il s'agit d'un "objet à dépression en calcaire" v. </w:t>
      </w:r>
      <w:hyperlink r:id="rId1813" w:anchor="Sit_Escanin_II" w:history="1">
        <w:r w:rsidR="006875D3" w:rsidRPr="0032190F">
          <w:rPr>
            <w:rStyle w:val="Hyperlink"/>
            <w:szCs w:val="17"/>
            <w:lang w:val="fr-FR" w:eastAsia="en-GB"/>
          </w:rPr>
          <w:t>Escanin</w:t>
        </w:r>
      </w:hyperlink>
      <w:r w:rsidR="006875D3" w:rsidRPr="0032190F">
        <w:rPr>
          <w:szCs w:val="17"/>
          <w:lang w:val="fr-FR" w:eastAsia="en-GB"/>
        </w:rPr>
        <w:t xml:space="preserve"> (BIB 1457) décoré d'un arbroriforme (SS BIB)</w:t>
      </w:r>
      <w:r w:rsidR="00AF6BD2" w:rsidRPr="0032190F">
        <w:rPr>
          <w:szCs w:val="17"/>
          <w:lang w:val="fr-FR" w:eastAsia="en-GB"/>
        </w:rPr>
        <w:t xml:space="preserve"> v. </w:t>
      </w:r>
      <w:hyperlink r:id="rId1814" w:anchor="Sit_Beauregard" w:history="1">
        <w:r w:rsidR="00AF6BD2" w:rsidRPr="0032190F">
          <w:rPr>
            <w:rStyle w:val="Hyperlink"/>
            <w:szCs w:val="17"/>
            <w:lang w:val="fr-FR" w:eastAsia="en-GB"/>
          </w:rPr>
          <w:t>Beauregard</w:t>
        </w:r>
      </w:hyperlink>
      <w:r w:rsidR="00AF6BD2" w:rsidRPr="0032190F">
        <w:rPr>
          <w:szCs w:val="17"/>
          <w:lang w:val="fr-FR" w:eastAsia="en-GB"/>
        </w:rPr>
        <w:t xml:space="preserve"> (SS BIB)</w:t>
      </w:r>
    </w:p>
    <w:p w14:paraId="7204B4EF" w14:textId="77777777" w:rsidR="00A61A20" w:rsidRPr="0032190F" w:rsidRDefault="00A61A20" w:rsidP="00242C0F">
      <w:pPr>
        <w:jc w:val="both"/>
        <w:rPr>
          <w:lang w:val="fr-FR"/>
        </w:rPr>
      </w:pPr>
    </w:p>
    <w:p w14:paraId="399E38D9" w14:textId="77777777" w:rsidR="00A61A20" w:rsidRPr="0032190F" w:rsidRDefault="00A61A20" w:rsidP="00A61A20">
      <w:pPr>
        <w:pStyle w:val="Heading3"/>
      </w:pPr>
      <w:r w:rsidRPr="0032190F">
        <w:t>Eglise supérieure</w:t>
      </w:r>
    </w:p>
    <w:p w14:paraId="05F7B8C6" w14:textId="2A45CC03" w:rsidR="008B0BC9" w:rsidRPr="0032190F" w:rsidRDefault="00A61A20" w:rsidP="00242C0F">
      <w:pPr>
        <w:jc w:val="both"/>
        <w:rPr>
          <w:lang w:val="fr-FR"/>
        </w:rPr>
      </w:pPr>
      <w:r w:rsidRPr="0032190F">
        <w:rPr>
          <w:lang w:val="fr-FR"/>
        </w:rPr>
        <w:t>L</w:t>
      </w:r>
      <w:r w:rsidR="00D21FC6" w:rsidRPr="0032190F">
        <w:rPr>
          <w:lang w:val="fr-FR"/>
        </w:rPr>
        <w:t xml:space="preserve">a galerie dite « des </w:t>
      </w:r>
      <w:hyperlink r:id="rId1815" w:anchor="Cul_Art_TAC_T_g_soleil" w:history="1">
        <w:r w:rsidR="00D21FC6" w:rsidRPr="0032190F">
          <w:rPr>
            <w:rStyle w:val="Hyperlink"/>
            <w:lang w:val="fr-FR"/>
          </w:rPr>
          <w:t>soleils </w:t>
        </w:r>
      </w:hyperlink>
      <w:r w:rsidR="00D21FC6" w:rsidRPr="0032190F">
        <w:rPr>
          <w:lang w:val="fr-FR"/>
        </w:rPr>
        <w:t>» montre, dans les alvéoles du plafond, de grandes figures rayonnantes pourvues de 8 à 16 rayons (BIB 899 p. 741).</w:t>
      </w:r>
      <w:r w:rsidR="00D114CE" w:rsidRPr="0032190F">
        <w:rPr>
          <w:lang w:val="fr-FR"/>
        </w:rPr>
        <w:t xml:space="preserve"> Deux signes en forme d'étoile (BIB 1738 fig. 38). </w:t>
      </w:r>
      <w:r w:rsidR="008B0BC9" w:rsidRPr="0032190F">
        <w:rPr>
          <w:lang w:val="fr-FR"/>
        </w:rPr>
        <w:t xml:space="preserve">8 à 16 lignes rayonnantes peintes en noir (BIB 1738 p. 160) </w:t>
      </w:r>
    </w:p>
    <w:p w14:paraId="0B78328A" w14:textId="77777777" w:rsidR="00D21554" w:rsidRPr="0032190F" w:rsidRDefault="00D21554" w:rsidP="00242C0F">
      <w:pPr>
        <w:jc w:val="both"/>
        <w:rPr>
          <w:lang w:val="fr-FR"/>
        </w:rPr>
      </w:pPr>
      <w:r w:rsidRPr="0032190F">
        <w:rPr>
          <w:lang w:val="fr-FR"/>
        </w:rPr>
        <w:t>L'accès aux peintures nécessite une lente progression dans des galeries humides et obscures, "la réclusion du visiteur est totale" (BIB 2396 p. 148)</w:t>
      </w:r>
    </w:p>
    <w:p w14:paraId="1D378ADD" w14:textId="4386BF77" w:rsidR="00052282" w:rsidRPr="0032190F" w:rsidRDefault="00052282" w:rsidP="00242C0F">
      <w:pPr>
        <w:jc w:val="both"/>
        <w:rPr>
          <w:lang w:val="fr-FR"/>
        </w:rPr>
      </w:pPr>
      <w:r w:rsidRPr="0032190F">
        <w:rPr>
          <w:lang w:val="fr-FR"/>
        </w:rPr>
        <w:t xml:space="preserve">Pour J. Courtin (1959), les peintures de la grotte de l'Eglise appartenaient à un Chalcolithique de tradition chasséenne, équivalent à un </w:t>
      </w:r>
      <w:hyperlink r:id="rId1816" w:anchor="Cul_Neo_Recent" w:history="1">
        <w:r w:rsidRPr="0032190F">
          <w:rPr>
            <w:rStyle w:val="Hyperlink"/>
            <w:lang w:val="fr-FR"/>
          </w:rPr>
          <w:t>N</w:t>
        </w:r>
        <w:r w:rsidR="00934A22">
          <w:rPr>
            <w:rStyle w:val="Hyperlink"/>
            <w:lang w:val="fr-FR"/>
          </w:rPr>
          <w:t>R</w:t>
        </w:r>
      </w:hyperlink>
      <w:r w:rsidRPr="0032190F">
        <w:rPr>
          <w:lang w:val="fr-FR"/>
        </w:rPr>
        <w:t xml:space="preserve"> (BIB 2396 p. 139)</w:t>
      </w:r>
      <w:r w:rsidR="00934A22">
        <w:rPr>
          <w:lang w:val="fr-FR"/>
        </w:rPr>
        <w:t xml:space="preserve"> v. </w:t>
      </w:r>
      <w:hyperlink r:id="rId1817" w:anchor="Sit_Sainte_Catherine_Trets" w:history="1">
        <w:r w:rsidR="00934A22" w:rsidRPr="00934A22">
          <w:rPr>
            <w:rStyle w:val="Hyperlink"/>
            <w:lang w:val="fr-FR"/>
          </w:rPr>
          <w:t>Sainte-Catherine</w:t>
        </w:r>
      </w:hyperlink>
    </w:p>
    <w:p w14:paraId="76D6F2A2" w14:textId="77777777" w:rsidR="008B0BC9" w:rsidRPr="0032190F" w:rsidRDefault="008B0BC9" w:rsidP="00242C0F">
      <w:pPr>
        <w:jc w:val="both"/>
        <w:rPr>
          <w:lang w:val="fr-FR"/>
        </w:rPr>
      </w:pPr>
    </w:p>
    <w:p w14:paraId="2F273374" w14:textId="77777777" w:rsidR="008B0BC9" w:rsidRPr="0032190F" w:rsidRDefault="00934A22" w:rsidP="008B0BC9">
      <w:pPr>
        <w:pStyle w:val="Heading3"/>
      </w:pPr>
      <w:r>
        <w:t>i</w:t>
      </w:r>
      <w:r w:rsidR="008B0BC9" w:rsidRPr="0032190F">
        <w:t>nterprétation</w:t>
      </w:r>
    </w:p>
    <w:p w14:paraId="0DEDB3B3" w14:textId="77777777" w:rsidR="00D21FC6" w:rsidRPr="0032190F" w:rsidRDefault="00FF1EAD" w:rsidP="00242C0F">
      <w:pPr>
        <w:jc w:val="both"/>
        <w:rPr>
          <w:lang w:val="fr-FR"/>
        </w:rPr>
      </w:pPr>
      <w:r w:rsidRPr="0032190F">
        <w:rPr>
          <w:lang w:val="fr-FR"/>
        </w:rPr>
        <w:t>L</w:t>
      </w:r>
      <w:r w:rsidR="00D21FC6" w:rsidRPr="0032190F">
        <w:rPr>
          <w:lang w:val="fr-FR"/>
        </w:rPr>
        <w:t xml:space="preserve">es </w:t>
      </w:r>
      <w:r w:rsidRPr="0032190F">
        <w:rPr>
          <w:lang w:val="fr-FR"/>
        </w:rPr>
        <w:t>soleils</w:t>
      </w:r>
      <w:r w:rsidR="00D21FC6" w:rsidRPr="0032190F">
        <w:rPr>
          <w:lang w:val="fr-FR"/>
        </w:rPr>
        <w:t>, s</w:t>
      </w:r>
      <w:r w:rsidRPr="0032190F">
        <w:rPr>
          <w:lang w:val="fr-FR"/>
        </w:rPr>
        <w:t>itué</w:t>
      </w:r>
      <w:r w:rsidR="00D21FC6" w:rsidRPr="0032190F">
        <w:rPr>
          <w:lang w:val="fr-FR"/>
        </w:rPr>
        <w:t>s vers le fond des réseaux, illustrerai</w:t>
      </w:r>
      <w:r w:rsidRPr="0032190F">
        <w:rPr>
          <w:lang w:val="fr-FR"/>
        </w:rPr>
        <w:t>en</w:t>
      </w:r>
      <w:r w:rsidR="00D21FC6" w:rsidRPr="0032190F">
        <w:rPr>
          <w:lang w:val="fr-FR"/>
        </w:rPr>
        <w:t>t le phénomène de réclusion initiatique</w:t>
      </w:r>
      <w:r w:rsidRPr="0032190F">
        <w:rPr>
          <w:lang w:val="fr-FR"/>
        </w:rPr>
        <w:t xml:space="preserve"> (BIB 899 p. 739-743)</w:t>
      </w:r>
      <w:r w:rsidR="00D21FC6" w:rsidRPr="0032190F">
        <w:rPr>
          <w:lang w:val="fr-FR"/>
        </w:rPr>
        <w:t>.</w:t>
      </w:r>
      <w:r w:rsidR="00EF6587" w:rsidRPr="0032190F">
        <w:rPr>
          <w:lang w:val="fr-FR"/>
        </w:rPr>
        <w:t xml:space="preserve"> </w:t>
      </w:r>
      <w:r w:rsidR="00A61A20" w:rsidRPr="0032190F">
        <w:rPr>
          <w:lang w:val="fr-FR"/>
        </w:rPr>
        <w:t>Dans le réseau supérieur, un « sas » ou long seuil franchissable en rampant sépare le lieu de stationnement des hommes (porche d’entrée : vestiges liés à la chasse, probablement façonnage d’armatures) du lieu de pratique symbolique (BIB 899 p. 739-743).</w:t>
      </w:r>
    </w:p>
    <w:p w14:paraId="7313833C" w14:textId="77777777" w:rsidR="0003353D" w:rsidRPr="0032190F" w:rsidRDefault="0003353D" w:rsidP="00242C0F">
      <w:pPr>
        <w:rPr>
          <w:lang w:val="fr-FR"/>
        </w:rPr>
      </w:pPr>
    </w:p>
    <w:p w14:paraId="4E9E9141" w14:textId="77777777" w:rsidR="00F610BF" w:rsidRPr="0032190F" w:rsidRDefault="00F610BF" w:rsidP="00426FF9">
      <w:pPr>
        <w:pStyle w:val="Heading1"/>
      </w:pPr>
      <w:bookmarkStart w:id="852" w:name="Sit_Brignano_Frascata"/>
      <w:r w:rsidRPr="0032190F">
        <w:t>BRIGNANO FRASCATA (Atelier de)</w:t>
      </w:r>
    </w:p>
    <w:bookmarkEnd w:id="852"/>
    <w:p w14:paraId="34373937" w14:textId="77777777" w:rsidR="00F610BF" w:rsidRPr="0032190F" w:rsidRDefault="00F610BF" w:rsidP="00242C0F">
      <w:pPr>
        <w:rPr>
          <w:lang w:val="fr-FR"/>
        </w:rPr>
      </w:pPr>
    </w:p>
    <w:p w14:paraId="459ABB36" w14:textId="4F6C5F0B" w:rsidR="00F610BF" w:rsidRPr="0032190F" w:rsidRDefault="00F610BF" w:rsidP="00242C0F">
      <w:pPr>
        <w:jc w:val="both"/>
        <w:rPr>
          <w:lang w:val="fr-FR"/>
        </w:rPr>
      </w:pPr>
      <w:r w:rsidRPr="0032190F">
        <w:rPr>
          <w:lang w:val="fr-FR"/>
        </w:rPr>
        <w:t xml:space="preserve">Durant le </w:t>
      </w:r>
      <w:r w:rsidR="00B5626D">
        <w:rPr>
          <w:lang w:val="fr-FR"/>
        </w:rPr>
        <w:t>NF</w:t>
      </w:r>
      <w:r w:rsidR="005669B9" w:rsidRPr="0032190F">
        <w:rPr>
          <w:lang w:val="fr-FR"/>
        </w:rPr>
        <w:t xml:space="preserve"> </w:t>
      </w:r>
      <w:r w:rsidRPr="0032190F">
        <w:rPr>
          <w:lang w:val="fr-FR"/>
        </w:rPr>
        <w:t xml:space="preserve">et le </w:t>
      </w:r>
      <w:hyperlink r:id="rId1818" w:anchor="Cul_Chalco" w:history="1">
        <w:r w:rsidRPr="0032190F">
          <w:rPr>
            <w:rStyle w:val="Hyperlink"/>
            <w:lang w:val="fr-FR"/>
          </w:rPr>
          <w:t>Chalcolithique</w:t>
        </w:r>
      </w:hyperlink>
      <w:r w:rsidRPr="0032190F">
        <w:rPr>
          <w:lang w:val="fr-FR"/>
        </w:rPr>
        <w:t>, dans le nord-ouest de la plaine du Pô</w:t>
      </w:r>
      <w:r w:rsidR="00A261AD" w:rsidRPr="0032190F">
        <w:rPr>
          <w:lang w:val="fr-FR"/>
        </w:rPr>
        <w:t xml:space="preserve">,Brignano Frascata (commune de Brignano Frascata) </w:t>
      </w:r>
      <w:r w:rsidR="00006EC2" w:rsidRPr="0032190F">
        <w:rPr>
          <w:lang w:val="fr-FR"/>
        </w:rPr>
        <w:t xml:space="preserve">est </w:t>
      </w:r>
      <w:r w:rsidRPr="0032190F">
        <w:rPr>
          <w:lang w:val="fr-FR"/>
        </w:rPr>
        <w:t>est un atelier de production  de bracelet en serpentinite (BIB 304 p. 230 et 33</w:t>
      </w:r>
      <w:r w:rsidR="008F16DF" w:rsidRPr="0032190F">
        <w:rPr>
          <w:lang w:val="fr-FR"/>
        </w:rPr>
        <w:t>2</w:t>
      </w:r>
      <w:r w:rsidRPr="0032190F">
        <w:rPr>
          <w:lang w:val="fr-FR"/>
        </w:rPr>
        <w:t>)</w:t>
      </w:r>
    </w:p>
    <w:p w14:paraId="5C0CE45A" w14:textId="77777777" w:rsidR="00F610BF" w:rsidRPr="0032190F" w:rsidRDefault="00F610BF" w:rsidP="00242C0F">
      <w:pPr>
        <w:rPr>
          <w:lang w:val="fr-FR"/>
        </w:rPr>
      </w:pPr>
    </w:p>
    <w:p w14:paraId="75A13373" w14:textId="77777777" w:rsidR="000D7516" w:rsidRPr="0032190F" w:rsidRDefault="000D7516" w:rsidP="00426FF9">
      <w:pPr>
        <w:pStyle w:val="Heading1"/>
      </w:pPr>
      <w:bookmarkStart w:id="853" w:name="Sit_Chisone"/>
      <w:r w:rsidRPr="0032190F">
        <w:t>VAL CHISONE (Site de)</w:t>
      </w:r>
    </w:p>
    <w:bookmarkEnd w:id="853"/>
    <w:p w14:paraId="443FAC0D" w14:textId="77777777" w:rsidR="00936BD7" w:rsidRPr="0032190F" w:rsidRDefault="00936BD7" w:rsidP="00242C0F">
      <w:pPr>
        <w:rPr>
          <w:lang w:val="fr-FR"/>
        </w:rPr>
      </w:pPr>
    </w:p>
    <w:p w14:paraId="59B85081" w14:textId="69D3B636" w:rsidR="0057239F" w:rsidRPr="0032190F" w:rsidRDefault="0057239F" w:rsidP="00242C0F">
      <w:pPr>
        <w:jc w:val="both"/>
        <w:rPr>
          <w:lang w:val="fr-FR"/>
        </w:rPr>
      </w:pPr>
      <w:r w:rsidRPr="0032190F">
        <w:rPr>
          <w:lang w:val="fr-FR"/>
        </w:rPr>
        <w:t xml:space="preserve">Il est clair qu’en Val Chisone, le </w:t>
      </w:r>
      <w:hyperlink r:id="rId1819" w:anchor="Text_Subboreal" w:history="1">
        <w:r w:rsidRPr="0032190F">
          <w:rPr>
            <w:rStyle w:val="Hyperlink"/>
            <w:lang w:val="fr-FR"/>
          </w:rPr>
          <w:t>Subboréal</w:t>
        </w:r>
      </w:hyperlink>
      <w:r w:rsidRPr="0032190F">
        <w:rPr>
          <w:lang w:val="fr-FR"/>
        </w:rPr>
        <w:t xml:space="preserve"> présente une évidente et rapide rupture des conditions de stabilité écologiques à partir du IIIe millénaire en faveur de l’expansion des associations de pelouses (BIB 764 p. 54)</w:t>
      </w:r>
      <w:r w:rsidR="00C55E85" w:rsidRPr="0032190F">
        <w:rPr>
          <w:lang w:val="fr-FR"/>
        </w:rPr>
        <w:t xml:space="preserve"> consacrées au pastoralisme </w:t>
      </w:r>
    </w:p>
    <w:p w14:paraId="0EF54047" w14:textId="77777777" w:rsidR="00A04081" w:rsidRPr="0032190F" w:rsidRDefault="00A04081" w:rsidP="00242C0F">
      <w:pPr>
        <w:rPr>
          <w:lang w:val="fr-FR"/>
        </w:rPr>
      </w:pPr>
    </w:p>
    <w:p w14:paraId="71AFAE58" w14:textId="1979E91F" w:rsidR="00A04081" w:rsidRPr="0032190F" w:rsidRDefault="00A04081" w:rsidP="00242C0F">
      <w:pPr>
        <w:rPr>
          <w:lang w:val="fr-FR"/>
        </w:rPr>
      </w:pPr>
      <w:r w:rsidRPr="0032190F">
        <w:rPr>
          <w:lang w:val="fr-FR"/>
        </w:rPr>
        <w:t xml:space="preserve">Site de </w:t>
      </w:r>
      <w:hyperlink r:id="rId1820" w:anchor="Sit_Chanto" w:history="1">
        <w:r w:rsidRPr="0032190F">
          <w:rPr>
            <w:rStyle w:val="Hyperlink"/>
            <w:lang w:val="fr-FR"/>
          </w:rPr>
          <w:t>Balm’Chanto</w:t>
        </w:r>
      </w:hyperlink>
      <w:r w:rsidRPr="0032190F">
        <w:rPr>
          <w:lang w:val="fr-FR"/>
        </w:rPr>
        <w:t xml:space="preserve">, </w:t>
      </w:r>
      <w:hyperlink r:id="rId1821" w:anchor="Sit_Cavour" w:history="1">
        <w:r w:rsidRPr="0032190F">
          <w:rPr>
            <w:rStyle w:val="Hyperlink"/>
            <w:lang w:val="fr-FR"/>
          </w:rPr>
          <w:t>Cavour</w:t>
        </w:r>
      </w:hyperlink>
      <w:r w:rsidRPr="0032190F">
        <w:rPr>
          <w:lang w:val="fr-FR"/>
        </w:rPr>
        <w:t xml:space="preserve"> ( ?)</w:t>
      </w:r>
    </w:p>
    <w:p w14:paraId="7BC05BE7" w14:textId="77777777" w:rsidR="00936BD7" w:rsidRPr="0032190F" w:rsidRDefault="00936BD7" w:rsidP="00242C0F">
      <w:pPr>
        <w:rPr>
          <w:lang w:val="fr-FR"/>
        </w:rPr>
      </w:pPr>
    </w:p>
    <w:p w14:paraId="1D92A987" w14:textId="77777777" w:rsidR="00936BD7" w:rsidRPr="0032190F" w:rsidRDefault="00936BD7" w:rsidP="00426FF9">
      <w:pPr>
        <w:pStyle w:val="Heading1"/>
      </w:pPr>
      <w:bookmarkStart w:id="854" w:name="Sit_Chanto"/>
      <w:r w:rsidRPr="0032190F">
        <w:t>BALM’CHANTO (Site de)</w:t>
      </w:r>
    </w:p>
    <w:bookmarkEnd w:id="854"/>
    <w:p w14:paraId="1E7E5638" w14:textId="77777777" w:rsidR="00936BD7" w:rsidRPr="0032190F" w:rsidRDefault="009F1328" w:rsidP="00242C0F">
      <w:pPr>
        <w:rPr>
          <w:lang w:val="fr-FR"/>
        </w:rPr>
      </w:pPr>
      <w:r w:rsidRPr="0032190F">
        <w:rPr>
          <w:lang w:val="fr-FR"/>
        </w:rPr>
        <w:t>Balm Chanto</w:t>
      </w:r>
    </w:p>
    <w:p w14:paraId="6FBE6254" w14:textId="77777777" w:rsidR="009F1328" w:rsidRPr="0032190F" w:rsidRDefault="009F1328" w:rsidP="00242C0F">
      <w:pPr>
        <w:rPr>
          <w:lang w:val="fr-FR"/>
        </w:rPr>
      </w:pPr>
    </w:p>
    <w:p w14:paraId="75CF355C" w14:textId="7A2C6F4F" w:rsidR="00936BD7" w:rsidRPr="0032190F" w:rsidRDefault="00936BD7" w:rsidP="00242C0F">
      <w:pPr>
        <w:jc w:val="both"/>
        <w:rPr>
          <w:lang w:val="fr-FR"/>
        </w:rPr>
      </w:pPr>
      <w:r w:rsidRPr="0032190F">
        <w:rPr>
          <w:lang w:val="fr-FR"/>
        </w:rPr>
        <w:t xml:space="preserve">Durant le Néolithique </w:t>
      </w:r>
      <w:r w:rsidR="005669B9" w:rsidRPr="0032190F">
        <w:rPr>
          <w:lang w:val="fr-FR"/>
        </w:rPr>
        <w:t xml:space="preserve">tardif </w:t>
      </w:r>
      <w:r w:rsidRPr="0032190F">
        <w:rPr>
          <w:lang w:val="fr-FR"/>
        </w:rPr>
        <w:t xml:space="preserve">et le </w:t>
      </w:r>
      <w:hyperlink r:id="rId1822" w:anchor="Cul_Chalco" w:history="1">
        <w:r w:rsidRPr="0032190F">
          <w:rPr>
            <w:rStyle w:val="Hyperlink"/>
            <w:lang w:val="fr-FR"/>
          </w:rPr>
          <w:t>Chalcolithique</w:t>
        </w:r>
      </w:hyperlink>
      <w:r w:rsidR="00006EC2" w:rsidRPr="0032190F">
        <w:rPr>
          <w:lang w:val="fr-FR"/>
        </w:rPr>
        <w:t xml:space="preserve">, Balm’Chanto </w:t>
      </w:r>
      <w:r w:rsidR="00400D37" w:rsidRPr="0032190F">
        <w:rPr>
          <w:lang w:val="fr-FR"/>
        </w:rPr>
        <w:t xml:space="preserve">(Roure, Turin) </w:t>
      </w:r>
      <w:r w:rsidR="00006EC2" w:rsidRPr="0032190F">
        <w:rPr>
          <w:lang w:val="fr-FR"/>
        </w:rPr>
        <w:t xml:space="preserve">dans le </w:t>
      </w:r>
      <w:hyperlink r:id="rId1823" w:anchor="Sit_Chisone" w:history="1">
        <w:r w:rsidR="00006EC2" w:rsidRPr="0032190F">
          <w:rPr>
            <w:rStyle w:val="Hyperlink"/>
            <w:lang w:val="fr-FR"/>
          </w:rPr>
          <w:t>Val Chisone</w:t>
        </w:r>
      </w:hyperlink>
      <w:r w:rsidRPr="0032190F">
        <w:rPr>
          <w:lang w:val="fr-FR"/>
        </w:rPr>
        <w:t>est un atelier de production  de pointes de flèches polies en serpentinite (BIB 304 p. 230 et 339)</w:t>
      </w:r>
      <w:r w:rsidR="00006EC2" w:rsidRPr="0032190F">
        <w:rPr>
          <w:lang w:val="fr-FR"/>
        </w:rPr>
        <w:t xml:space="preserve"> Situé à proximité de </w:t>
      </w:r>
      <w:hyperlink r:id="rId1824" w:anchor="Sit_Cavour" w:history="1">
        <w:r w:rsidR="00006EC2" w:rsidRPr="0032190F">
          <w:rPr>
            <w:rStyle w:val="Hyperlink"/>
            <w:lang w:val="fr-FR"/>
          </w:rPr>
          <w:t>Cavour</w:t>
        </w:r>
      </w:hyperlink>
      <w:r w:rsidR="00006EC2" w:rsidRPr="0032190F">
        <w:rPr>
          <w:lang w:val="fr-FR"/>
        </w:rPr>
        <w:t xml:space="preserve"> (SS BIB)</w:t>
      </w:r>
    </w:p>
    <w:p w14:paraId="293F0C93" w14:textId="77777777" w:rsidR="00615348" w:rsidRPr="0032190F" w:rsidRDefault="00615348" w:rsidP="00242C0F">
      <w:pPr>
        <w:rPr>
          <w:lang w:val="fr-FR"/>
        </w:rPr>
      </w:pPr>
    </w:p>
    <w:p w14:paraId="72D22A82" w14:textId="77777777" w:rsidR="00B50FE5" w:rsidRPr="0032190F" w:rsidRDefault="00B50FE5" w:rsidP="00242C0F">
      <w:pPr>
        <w:rPr>
          <w:lang w:val="fr-FR"/>
        </w:rPr>
      </w:pPr>
      <w:r w:rsidRPr="0032190F">
        <w:rPr>
          <w:lang w:val="fr-FR"/>
        </w:rPr>
        <w:t>La céramique a été divisée en deux sous-ensembles (complexes):</w:t>
      </w:r>
    </w:p>
    <w:p w14:paraId="03B5A588" w14:textId="77777777" w:rsidR="00B50FE5" w:rsidRPr="0032190F" w:rsidRDefault="00B50FE5"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83"/>
        <w:gridCol w:w="4898"/>
      </w:tblGrid>
      <w:tr w:rsidR="00B50FE5" w:rsidRPr="002C1885" w14:paraId="1249EE12" w14:textId="77777777">
        <w:trPr>
          <w:jc w:val="center"/>
        </w:trPr>
        <w:tc>
          <w:tcPr>
            <w:tcW w:w="0" w:type="auto"/>
            <w:vAlign w:val="center"/>
          </w:tcPr>
          <w:p w14:paraId="6A9BFFE3" w14:textId="77777777" w:rsidR="00B50FE5" w:rsidRDefault="00B50FE5" w:rsidP="00242C0F">
            <w:pPr>
              <w:jc w:val="center"/>
            </w:pPr>
            <w:r>
              <w:t>complexe A</w:t>
            </w:r>
          </w:p>
        </w:tc>
        <w:tc>
          <w:tcPr>
            <w:tcW w:w="4898" w:type="dxa"/>
            <w:vAlign w:val="center"/>
          </w:tcPr>
          <w:p w14:paraId="7DB48B1E" w14:textId="77777777" w:rsidR="00B50FE5" w:rsidRPr="0032190F" w:rsidRDefault="00B50FE5" w:rsidP="00242C0F">
            <w:pPr>
              <w:jc w:val="center"/>
              <w:rPr>
                <w:lang w:val="fr-FR"/>
              </w:rPr>
            </w:pPr>
            <w:r w:rsidRPr="0032190F">
              <w:rPr>
                <w:lang w:val="fr-FR"/>
              </w:rPr>
              <w:t xml:space="preserve">des décors incisés, </w:t>
            </w:r>
            <w:r w:rsidR="00026BFC" w:rsidRPr="0032190F">
              <w:rPr>
                <w:lang w:val="fr-FR"/>
              </w:rPr>
              <w:t xml:space="preserve">quadrillés, </w:t>
            </w:r>
            <w:r w:rsidR="00006EC2" w:rsidRPr="0032190F">
              <w:rPr>
                <w:lang w:val="fr-FR"/>
              </w:rPr>
              <w:t xml:space="preserve">cols cilindriques, décorations sur le col : ligne d’impressions horizontales </w:t>
            </w:r>
            <w:r w:rsidR="00006EC2" w:rsidRPr="0032190F">
              <w:rPr>
                <w:i/>
                <w:lang w:val="fr-FR"/>
              </w:rPr>
              <w:t>a cannucia</w:t>
            </w:r>
            <w:r w:rsidR="00006EC2" w:rsidRPr="0032190F">
              <w:rPr>
                <w:lang w:val="fr-FR"/>
              </w:rPr>
              <w:t>,…</w:t>
            </w:r>
          </w:p>
        </w:tc>
      </w:tr>
      <w:tr w:rsidR="00B50FE5" w:rsidRPr="002C1885" w14:paraId="540CE09B" w14:textId="77777777">
        <w:trPr>
          <w:jc w:val="center"/>
        </w:trPr>
        <w:tc>
          <w:tcPr>
            <w:tcW w:w="0" w:type="auto"/>
            <w:vAlign w:val="center"/>
          </w:tcPr>
          <w:p w14:paraId="393ED8DE" w14:textId="77777777" w:rsidR="00B50FE5" w:rsidRDefault="00B50FE5" w:rsidP="00242C0F">
            <w:pPr>
              <w:jc w:val="center"/>
            </w:pPr>
            <w:r>
              <w:t>complexe B</w:t>
            </w:r>
          </w:p>
        </w:tc>
        <w:tc>
          <w:tcPr>
            <w:tcW w:w="4898" w:type="dxa"/>
            <w:vAlign w:val="center"/>
          </w:tcPr>
          <w:p w14:paraId="3B129C8F" w14:textId="36B04167" w:rsidR="00B50FE5" w:rsidRPr="0032190F" w:rsidRDefault="00000000" w:rsidP="00242C0F">
            <w:pPr>
              <w:jc w:val="center"/>
              <w:rPr>
                <w:lang w:val="fr-FR"/>
              </w:rPr>
            </w:pPr>
            <w:hyperlink r:id="rId1825" w:anchor="Cul_Cordon" w:history="1">
              <w:r w:rsidR="00006EC2" w:rsidRPr="0032190F">
                <w:rPr>
                  <w:rStyle w:val="Hyperlink"/>
                  <w:lang w:val="fr-FR"/>
                </w:rPr>
                <w:t>cordon lisse à section triangulaire</w:t>
              </w:r>
            </w:hyperlink>
            <w:r w:rsidR="00006EC2" w:rsidRPr="0032190F">
              <w:rPr>
                <w:lang w:val="fr-FR"/>
              </w:rPr>
              <w:t xml:space="preserve"> ou arrondie, parois droites,…</w:t>
            </w:r>
          </w:p>
        </w:tc>
      </w:tr>
    </w:tbl>
    <w:p w14:paraId="0D117F2A" w14:textId="77777777" w:rsidR="00B50FE5" w:rsidRPr="0032190F" w:rsidRDefault="00026BFC" w:rsidP="00242C0F">
      <w:pPr>
        <w:rPr>
          <w:lang w:val="fr-FR"/>
        </w:rPr>
      </w:pPr>
      <w:r w:rsidRPr="0032190F">
        <w:rPr>
          <w:lang w:val="fr-FR"/>
        </w:rPr>
        <w:t>(BIB 1259)</w:t>
      </w:r>
    </w:p>
    <w:p w14:paraId="73483476" w14:textId="77777777" w:rsidR="00026BFC" w:rsidRPr="0032190F" w:rsidRDefault="00026BFC" w:rsidP="00242C0F">
      <w:pPr>
        <w:rPr>
          <w:lang w:val="fr-FR"/>
        </w:rPr>
      </w:pPr>
    </w:p>
    <w:p w14:paraId="34119AA3" w14:textId="77777777" w:rsidR="004938BB" w:rsidRPr="0032190F" w:rsidRDefault="004938BB" w:rsidP="00242C0F">
      <w:pPr>
        <w:rPr>
          <w:lang w:val="fr-FR"/>
        </w:rPr>
      </w:pPr>
      <w:r w:rsidRPr="0032190F">
        <w:rPr>
          <w:lang w:val="fr-FR"/>
        </w:rPr>
        <w:t>Certains vases du complexe A peuvent être rapprochés d’exemplaires ligures (SS BIB)</w:t>
      </w:r>
    </w:p>
    <w:p w14:paraId="22663E27" w14:textId="77777777" w:rsidR="004938BB" w:rsidRPr="0032190F" w:rsidRDefault="004938BB" w:rsidP="00242C0F">
      <w:pPr>
        <w:rPr>
          <w:lang w:val="fr-FR"/>
        </w:rPr>
      </w:pPr>
    </w:p>
    <w:p w14:paraId="476B16F7" w14:textId="77777777" w:rsidR="00B50FE5" w:rsidRPr="0032190F" w:rsidRDefault="00B50FE5" w:rsidP="00242C0F">
      <w:pPr>
        <w:pStyle w:val="Heading2"/>
      </w:pPr>
      <w:r w:rsidRPr="0032190F">
        <w:lastRenderedPageBreak/>
        <w:t>Economie</w:t>
      </w:r>
    </w:p>
    <w:p w14:paraId="725CCF6E" w14:textId="77777777" w:rsidR="00B50FE5" w:rsidRPr="0032190F" w:rsidRDefault="00B50FE5" w:rsidP="00242C0F">
      <w:pPr>
        <w:rPr>
          <w:lang w:val="fr-FR"/>
        </w:rPr>
      </w:pPr>
    </w:p>
    <w:p w14:paraId="6D8E96A9" w14:textId="009AB257" w:rsidR="00615348" w:rsidRPr="0032190F" w:rsidRDefault="00615348" w:rsidP="00242C0F">
      <w:pPr>
        <w:jc w:val="both"/>
        <w:rPr>
          <w:lang w:val="fr-FR"/>
        </w:rPr>
      </w:pPr>
      <w:r w:rsidRPr="0032190F">
        <w:rPr>
          <w:lang w:val="fr-FR"/>
        </w:rPr>
        <w:t xml:space="preserve">L’abri sous roche nommé Balm’Chanto, à </w:t>
      </w:r>
      <w:smartTag w:uri="urn:schemas-microsoft-com:office:smarttags" w:element="metricconverter">
        <w:smartTagPr>
          <w:attr w:name="ProductID" w:val="1400 m"/>
        </w:smartTagPr>
        <w:r w:rsidRPr="0032190F">
          <w:rPr>
            <w:lang w:val="fr-FR"/>
          </w:rPr>
          <w:t>1400 m</w:t>
        </w:r>
      </w:smartTag>
      <w:r w:rsidRPr="0032190F">
        <w:rPr>
          <w:lang w:val="fr-FR"/>
        </w:rPr>
        <w:t xml:space="preserve"> d’altitude, </w:t>
      </w:r>
      <w:r w:rsidR="0057239F" w:rsidRPr="0032190F">
        <w:rPr>
          <w:lang w:val="fr-FR"/>
        </w:rPr>
        <w:t xml:space="preserve">dans le </w:t>
      </w:r>
      <w:hyperlink r:id="rId1826" w:anchor="Sit_Chisone" w:history="1">
        <w:r w:rsidR="0057239F" w:rsidRPr="0032190F">
          <w:rPr>
            <w:rStyle w:val="Hyperlink"/>
            <w:lang w:val="fr-FR"/>
          </w:rPr>
          <w:t>Val Chisone</w:t>
        </w:r>
      </w:hyperlink>
      <w:r w:rsidR="0057239F" w:rsidRPr="0032190F">
        <w:rPr>
          <w:lang w:val="fr-FR"/>
        </w:rPr>
        <w:t xml:space="preserve">, </w:t>
      </w:r>
      <w:r w:rsidRPr="0032190F">
        <w:rPr>
          <w:lang w:val="fr-FR"/>
        </w:rPr>
        <w:t>contenait un ensemble plutôt homogène du Chalcolithique (BIB 764 p. 52 (BIB 339)). Des graines de blé tendre-compact (</w:t>
      </w:r>
      <w:r w:rsidRPr="0032190F">
        <w:rPr>
          <w:i/>
          <w:lang w:val="fr-FR"/>
        </w:rPr>
        <w:t>Triticum aestivo-compactum</w:t>
      </w:r>
      <w:r w:rsidRPr="0032190F">
        <w:rPr>
          <w:lang w:val="fr-FR"/>
        </w:rPr>
        <w:t>), d’amidonnier (</w:t>
      </w:r>
      <w:r w:rsidRPr="0032190F">
        <w:rPr>
          <w:i/>
          <w:lang w:val="fr-FR"/>
        </w:rPr>
        <w:t>Triticum dicoccum</w:t>
      </w:r>
      <w:r w:rsidRPr="0032190F">
        <w:rPr>
          <w:lang w:val="fr-FR"/>
        </w:rPr>
        <w:t>) et d’orge nue (</w:t>
      </w:r>
      <w:r w:rsidRPr="0032190F">
        <w:rPr>
          <w:i/>
          <w:lang w:val="fr-FR"/>
        </w:rPr>
        <w:t>Hordeum vulgare</w:t>
      </w:r>
      <w:r w:rsidRPr="0032190F">
        <w:rPr>
          <w:lang w:val="fr-FR"/>
        </w:rPr>
        <w:t>) sont les seuls restes végétaux d’intérêt alimentaire, avec quelques fragments de noisette (</w:t>
      </w:r>
      <w:r w:rsidRPr="0032190F">
        <w:rPr>
          <w:i/>
          <w:lang w:val="fr-FR"/>
        </w:rPr>
        <w:t>Corylus avellana</w:t>
      </w:r>
      <w:r w:rsidRPr="0032190F">
        <w:rPr>
          <w:lang w:val="fr-FR"/>
        </w:rPr>
        <w:t xml:space="preserve">). Ils appartiennent tous au niveau 10 (Bln-3285 : 4090 </w:t>
      </w:r>
      <w:r w:rsidRPr="0032190F">
        <w:rPr>
          <w:rFonts w:ascii="Arial" w:hAnsi="Arial" w:cs="Arial"/>
          <w:lang w:val="fr-FR"/>
        </w:rPr>
        <w:t>±</w:t>
      </w:r>
      <w:r w:rsidRPr="0032190F">
        <w:rPr>
          <w:lang w:val="fr-FR"/>
        </w:rPr>
        <w:t>70 BP</w:t>
      </w:r>
      <w:r w:rsidR="0007648D" w:rsidRPr="0032190F">
        <w:rPr>
          <w:lang w:val="fr-FR"/>
        </w:rPr>
        <w:t xml:space="preserve"> : CalPal </w:t>
      </w:r>
      <w:r w:rsidR="0007648D" w:rsidRPr="0032190F">
        <w:rPr>
          <w:bCs/>
          <w:lang w:val="fr-FR"/>
        </w:rPr>
        <w:t>2691 ± 130</w:t>
      </w:r>
      <w:r w:rsidRPr="0032190F">
        <w:rPr>
          <w:lang w:val="fr-FR"/>
        </w:rPr>
        <w:t>)</w:t>
      </w:r>
      <w:r w:rsidR="006F285C" w:rsidRPr="0032190F">
        <w:rPr>
          <w:lang w:val="fr-FR"/>
        </w:rPr>
        <w:t xml:space="preserve">. L’orge est </w:t>
      </w:r>
      <w:r w:rsidR="005669B9" w:rsidRPr="0032190F">
        <w:rPr>
          <w:lang w:val="fr-FR"/>
        </w:rPr>
        <w:t>présente</w:t>
      </w:r>
      <w:r w:rsidR="006F285C" w:rsidRPr="0032190F">
        <w:rPr>
          <w:lang w:val="fr-FR"/>
        </w:rPr>
        <w:t xml:space="preserve"> en quantité quand les froments sont à peines représentés. L’absence d’épis, la situation du site et le type d’activité perceptible dans les restes issus de la chasse, de la cueillette, de l’élevage d’ovicaprinés, porc et bœufs, éventuellement de culture) pourrait indiquer une occupation saisonnière prolongée dans la durée (BIB 764 p. 52)</w:t>
      </w:r>
    </w:p>
    <w:p w14:paraId="1236BA39" w14:textId="77777777" w:rsidR="006F285C" w:rsidRPr="0032190F" w:rsidRDefault="006F285C" w:rsidP="00242C0F">
      <w:pPr>
        <w:rPr>
          <w:lang w:val="fr-FR"/>
        </w:rPr>
      </w:pPr>
    </w:p>
    <w:p w14:paraId="5892D4AD" w14:textId="77777777" w:rsidR="006F285C" w:rsidRPr="0032190F" w:rsidRDefault="006F285C" w:rsidP="00242C0F">
      <w:pPr>
        <w:jc w:val="both"/>
        <w:rPr>
          <w:lang w:val="fr-FR"/>
        </w:rPr>
      </w:pPr>
      <w:r w:rsidRPr="0032190F">
        <w:rPr>
          <w:lang w:val="fr-FR"/>
        </w:rPr>
        <w:t xml:space="preserve">L’environnement proche de l’abri fut partiellement défriché et les céréales furent cultivées localement. Les études de R. Macphail sur les sols du versant (BIB </w:t>
      </w:r>
      <w:r w:rsidR="005C0697" w:rsidRPr="0032190F">
        <w:rPr>
          <w:lang w:val="fr-FR"/>
        </w:rPr>
        <w:t xml:space="preserve">765) montrent effectivement </w:t>
      </w:r>
      <w:r w:rsidR="00027321" w:rsidRPr="0032190F">
        <w:rPr>
          <w:lang w:val="fr-FR"/>
        </w:rPr>
        <w:t>l</w:t>
      </w:r>
      <w:r w:rsidR="005C0697" w:rsidRPr="0032190F">
        <w:rPr>
          <w:lang w:val="fr-FR"/>
        </w:rPr>
        <w:t xml:space="preserve">es signes d’une anthropisation ancienne remarquablement intense : </w:t>
      </w:r>
    </w:p>
    <w:p w14:paraId="13F5E4FD" w14:textId="77777777" w:rsidR="005C0697" w:rsidRPr="0032190F" w:rsidRDefault="005C0697" w:rsidP="00242C0F">
      <w:pPr>
        <w:rPr>
          <w:lang w:val="fr-FR"/>
        </w:rPr>
      </w:pPr>
      <w:r w:rsidRPr="0032190F">
        <w:rPr>
          <w:lang w:val="fr-FR"/>
        </w:rPr>
        <w:tab/>
        <w:t xml:space="preserve">-dans la partie supérieure du versant, aujourd’hui occupée par les pâturages (au-dessus de </w:t>
      </w:r>
      <w:r w:rsidRPr="0032190F">
        <w:rPr>
          <w:lang w:val="fr-FR"/>
        </w:rPr>
        <w:tab/>
      </w:r>
      <w:smartTag w:uri="urn:schemas-microsoft-com:office:smarttags" w:element="metricconverter">
        <w:smartTagPr>
          <w:attr w:name="ProductID" w:val="2200 m"/>
        </w:smartTagPr>
        <w:r w:rsidRPr="0032190F">
          <w:rPr>
            <w:lang w:val="fr-FR"/>
          </w:rPr>
          <w:t>2200 m</w:t>
        </w:r>
      </w:smartTag>
      <w:r w:rsidRPr="0032190F">
        <w:rPr>
          <w:lang w:val="fr-FR"/>
        </w:rPr>
        <w:t>), on remarque une évolution des sols anciens de forêt aux sols de pacage</w:t>
      </w:r>
    </w:p>
    <w:p w14:paraId="5B5E8637" w14:textId="77777777" w:rsidR="005C0697" w:rsidRPr="0032190F" w:rsidRDefault="005C0697" w:rsidP="00242C0F">
      <w:pPr>
        <w:rPr>
          <w:lang w:val="fr-FR"/>
        </w:rPr>
      </w:pPr>
      <w:r w:rsidRPr="0032190F">
        <w:rPr>
          <w:lang w:val="fr-FR"/>
        </w:rPr>
        <w:tab/>
        <w:t xml:space="preserve">-plus bas, au niveau de l’abri de Balm’Chanto, les anciens sols acides des forêts de conifères </w:t>
      </w:r>
      <w:r w:rsidRPr="0032190F">
        <w:rPr>
          <w:lang w:val="fr-FR"/>
        </w:rPr>
        <w:tab/>
        <w:t xml:space="preserve">(surtout mélèze) furent remplacés par des sols à haute activité biologique comme </w:t>
      </w:r>
      <w:r w:rsidRPr="0032190F">
        <w:rPr>
          <w:lang w:val="fr-FR"/>
        </w:rPr>
        <w:tab/>
        <w:t>conséq</w:t>
      </w:r>
      <w:r w:rsidR="00734EC4" w:rsidRPr="0032190F">
        <w:rPr>
          <w:lang w:val="fr-FR"/>
        </w:rPr>
        <w:t>u</w:t>
      </w:r>
      <w:r w:rsidRPr="0032190F">
        <w:rPr>
          <w:lang w:val="fr-FR"/>
        </w:rPr>
        <w:t xml:space="preserve">ence du défrichement et de l’introduction graduelle des légumineuses de pâturage. </w:t>
      </w:r>
      <w:r w:rsidRPr="0032190F">
        <w:rPr>
          <w:lang w:val="fr-FR"/>
        </w:rPr>
        <w:tab/>
        <w:t xml:space="preserve">L’analyse micromorphologique des sols a montré sur les terrasses morphologiques (si) </w:t>
      </w:r>
      <w:r w:rsidRPr="0032190F">
        <w:rPr>
          <w:lang w:val="fr-FR"/>
        </w:rPr>
        <w:tab/>
        <w:t>situées au-dessu</w:t>
      </w:r>
      <w:r w:rsidR="005669B9" w:rsidRPr="0032190F">
        <w:rPr>
          <w:lang w:val="fr-FR"/>
        </w:rPr>
        <w:t>s</w:t>
      </w:r>
      <w:r w:rsidRPr="0032190F">
        <w:rPr>
          <w:lang w:val="fr-FR"/>
        </w:rPr>
        <w:t xml:space="preserve"> de l’abri des sols ensevelis riches (culture ?) surmontés de sol de mélèzes</w:t>
      </w:r>
    </w:p>
    <w:p w14:paraId="544FD0AF" w14:textId="77777777" w:rsidR="005C0697" w:rsidRPr="0032190F" w:rsidRDefault="005C0697" w:rsidP="00242C0F">
      <w:pPr>
        <w:rPr>
          <w:lang w:val="fr-FR"/>
        </w:rPr>
      </w:pPr>
      <w:r w:rsidRPr="0032190F">
        <w:rPr>
          <w:lang w:val="fr-FR"/>
        </w:rPr>
        <w:t>(BIB 764 p. 53)</w:t>
      </w:r>
    </w:p>
    <w:p w14:paraId="1505A836" w14:textId="77777777" w:rsidR="002C7A06" w:rsidRPr="0032190F" w:rsidRDefault="002C7A06" w:rsidP="00242C0F">
      <w:pPr>
        <w:rPr>
          <w:lang w:val="fr-FR"/>
        </w:rPr>
      </w:pPr>
    </w:p>
    <w:p w14:paraId="1512E2E8" w14:textId="327A223E" w:rsidR="0057239F" w:rsidRPr="0032190F" w:rsidRDefault="0057239F" w:rsidP="00242C0F">
      <w:pPr>
        <w:jc w:val="both"/>
        <w:rPr>
          <w:lang w:val="fr-FR"/>
        </w:rPr>
      </w:pPr>
      <w:r w:rsidRPr="0032190F">
        <w:rPr>
          <w:lang w:val="fr-FR"/>
        </w:rPr>
        <w:t xml:space="preserve">L’étude palynologique et anthracologique du Balm’Chanto montre au </w:t>
      </w:r>
      <w:hyperlink r:id="rId1827" w:anchor="Cul_Chalco" w:history="1">
        <w:r w:rsidRPr="0032190F">
          <w:rPr>
            <w:rStyle w:val="Hyperlink"/>
            <w:lang w:val="fr-FR"/>
          </w:rPr>
          <w:t>Chalcolithique</w:t>
        </w:r>
      </w:hyperlink>
      <w:r w:rsidRPr="0032190F">
        <w:rPr>
          <w:lang w:val="fr-FR"/>
        </w:rPr>
        <w:t xml:space="preserve"> une gradation écotonale (surtout à </w:t>
      </w:r>
      <w:r w:rsidRPr="0032190F">
        <w:rPr>
          <w:i/>
          <w:lang w:val="fr-FR"/>
        </w:rPr>
        <w:t>Corylus</w:t>
      </w:r>
      <w:r w:rsidRPr="0032190F">
        <w:rPr>
          <w:lang w:val="fr-FR"/>
        </w:rPr>
        <w:t xml:space="preserve">) entre l’horizon supérieur à conifères et la chénaie mixte thermophile, dans laquelle on retrouve bien que très rarement des pollens de </w:t>
      </w:r>
      <w:r w:rsidRPr="0032190F">
        <w:rPr>
          <w:i/>
          <w:lang w:val="fr-FR"/>
        </w:rPr>
        <w:t>Castanea</w:t>
      </w:r>
      <w:r w:rsidRPr="0032190F">
        <w:rPr>
          <w:lang w:val="fr-FR"/>
        </w:rPr>
        <w:t xml:space="preserve"> (BIB 764 p. 54)</w:t>
      </w:r>
    </w:p>
    <w:p w14:paraId="1097961B" w14:textId="77777777" w:rsidR="00BB1506" w:rsidRPr="0032190F" w:rsidRDefault="00BB1506" w:rsidP="00242C0F">
      <w:pPr>
        <w:jc w:val="both"/>
        <w:rPr>
          <w:lang w:val="fr-FR"/>
        </w:rPr>
      </w:pPr>
    </w:p>
    <w:p w14:paraId="226649A6" w14:textId="77777777" w:rsidR="00BB1506" w:rsidRPr="0032190F" w:rsidRDefault="00BB1506" w:rsidP="00426FF9">
      <w:pPr>
        <w:pStyle w:val="Heading1"/>
      </w:pPr>
      <w:bookmarkStart w:id="855" w:name="Sit_Castellari"/>
      <w:r w:rsidRPr="0032190F">
        <w:t>CASTELLARI</w:t>
      </w:r>
    </w:p>
    <w:bookmarkEnd w:id="855"/>
    <w:p w14:paraId="492435DA" w14:textId="77777777" w:rsidR="0057239F" w:rsidRPr="0032190F" w:rsidRDefault="0057239F" w:rsidP="00242C0F">
      <w:pPr>
        <w:rPr>
          <w:lang w:val="fr-FR"/>
        </w:rPr>
      </w:pPr>
    </w:p>
    <w:p w14:paraId="0D32D027" w14:textId="77777777" w:rsidR="00A4080C" w:rsidRPr="0032190F" w:rsidRDefault="00A4080C" w:rsidP="00242C0F">
      <w:pPr>
        <w:jc w:val="both"/>
        <w:rPr>
          <w:lang w:val="fr-FR"/>
        </w:rPr>
      </w:pPr>
      <w:r w:rsidRPr="0032190F">
        <w:rPr>
          <w:lang w:val="fr-FR"/>
        </w:rPr>
        <w:t>Castellari (</w:t>
      </w:r>
      <w:r w:rsidR="00BB1506" w:rsidRPr="0032190F">
        <w:rPr>
          <w:lang w:val="fr-FR"/>
        </w:rPr>
        <w:t>Ligurie</w:t>
      </w:r>
      <w:r w:rsidRPr="0032190F">
        <w:rPr>
          <w:lang w:val="fr-FR"/>
        </w:rPr>
        <w:t>)a</w:t>
      </w:r>
      <w:r w:rsidR="00BB1506" w:rsidRPr="0032190F">
        <w:rPr>
          <w:lang w:val="fr-FR"/>
        </w:rPr>
        <w:t xml:space="preserve"> livré une tombe avec de la céramique camp</w:t>
      </w:r>
      <w:r w:rsidR="005A4E5E" w:rsidRPr="0032190F">
        <w:rPr>
          <w:lang w:val="fr-FR"/>
        </w:rPr>
        <w:t>a</w:t>
      </w:r>
      <w:r w:rsidR="00BB1506" w:rsidRPr="0032190F">
        <w:rPr>
          <w:lang w:val="fr-FR"/>
        </w:rPr>
        <w:t>niforme</w:t>
      </w:r>
      <w:r w:rsidRPr="0032190F">
        <w:rPr>
          <w:lang w:val="fr-FR"/>
        </w:rPr>
        <w:t xml:space="preserve"> décoré à la corde (type Maritime) </w:t>
      </w:r>
      <w:r w:rsidR="005A4E5E" w:rsidRPr="0032190F">
        <w:rPr>
          <w:lang w:val="fr-FR"/>
        </w:rPr>
        <w:t>[possible erreur d’identification] (BIB 1206 p. 214)</w:t>
      </w:r>
      <w:r w:rsidR="00554463" w:rsidRPr="0032190F">
        <w:rPr>
          <w:lang w:val="fr-FR"/>
        </w:rPr>
        <w:t>. Il s’agit probablement d’une aire funéraire avec des structures en pierres, probablement couverte par un tumulus, avec un nombre indéterminé d’individus, enfants et adultes (BIB 1205)</w:t>
      </w:r>
    </w:p>
    <w:p w14:paraId="7168277B" w14:textId="12527BCD" w:rsidR="006646FD" w:rsidRPr="0032190F" w:rsidRDefault="006646FD" w:rsidP="00242C0F">
      <w:pPr>
        <w:rPr>
          <w:lang w:val="fr-FR"/>
        </w:rPr>
      </w:pPr>
      <w:r w:rsidRPr="0032190F">
        <w:rPr>
          <w:lang w:val="fr-FR"/>
        </w:rPr>
        <w:br/>
        <w:t xml:space="preserve">Quelques éléments métalliques, des armatures losangiques comparables à celles retrouvées dans T 2 de </w:t>
      </w:r>
      <w:hyperlink r:id="rId1828" w:anchor="Sit_Saint_Martin_Corleans" w:history="1">
        <w:r w:rsidRPr="0032190F">
          <w:rPr>
            <w:rStyle w:val="Hyperlink"/>
            <w:lang w:val="fr-FR"/>
          </w:rPr>
          <w:t>Saint-Martin-de-Corléans</w:t>
        </w:r>
      </w:hyperlink>
      <w:r w:rsidRPr="0032190F">
        <w:rPr>
          <w:lang w:val="fr-FR"/>
        </w:rPr>
        <w:t xml:space="preserve"> (BIB 1206 p. 212).</w:t>
      </w:r>
    </w:p>
    <w:p w14:paraId="43BF862E" w14:textId="77777777" w:rsidR="00A4080C" w:rsidRPr="0032190F" w:rsidRDefault="00A4080C" w:rsidP="00242C0F">
      <w:pPr>
        <w:rPr>
          <w:lang w:val="fr-FR"/>
        </w:rPr>
      </w:pPr>
    </w:p>
    <w:p w14:paraId="258B6D27" w14:textId="77777777" w:rsidR="00A4080C" w:rsidRPr="0032190F" w:rsidRDefault="00A4080C" w:rsidP="00242C0F">
      <w:pPr>
        <w:rPr>
          <w:lang w:val="fr-FR"/>
        </w:rPr>
      </w:pPr>
      <w:r w:rsidRPr="0032190F">
        <w:rPr>
          <w:lang w:val="fr-FR"/>
        </w:rPr>
        <w:t xml:space="preserve">Une seule datation </w:t>
      </w:r>
      <w:smartTag w:uri="urn:schemas-microsoft-com:office:smarttags" w:element="metricconverter">
        <w:smartTagPr>
          <w:attr w:name="ProductID" w:val="14C"/>
        </w:smartTagPr>
        <w:r w:rsidRPr="0032190F">
          <w:rPr>
            <w:lang w:val="fr-FR"/>
          </w:rPr>
          <w:t>14C</w:t>
        </w:r>
      </w:smartTag>
      <w:r w:rsidRPr="0032190F">
        <w:rPr>
          <w:lang w:val="fr-FR"/>
        </w:rPr>
        <w:t xml:space="preserve"> pour une occupation qui a pu s’étaler dans le temps : 3035-2915 cal BC (Bata 109622 : 4350 ± 50 BP) (BIB 1206 p. 215)</w:t>
      </w:r>
    </w:p>
    <w:p w14:paraId="70E72DDB" w14:textId="77777777" w:rsidR="00A4080C" w:rsidRPr="0032190F" w:rsidRDefault="00A4080C" w:rsidP="00242C0F">
      <w:pPr>
        <w:rPr>
          <w:lang w:val="fr-FR"/>
        </w:rPr>
      </w:pPr>
    </w:p>
    <w:p w14:paraId="6FD72FB4" w14:textId="77777777" w:rsidR="008B0870" w:rsidRPr="0032190F" w:rsidRDefault="008B0870" w:rsidP="00426FF9">
      <w:pPr>
        <w:pStyle w:val="Heading1"/>
      </w:pPr>
      <w:bookmarkStart w:id="856" w:name="Sit_Ciappu_Cunche"/>
      <w:r w:rsidRPr="0032190F">
        <w:t>CIAPPU DE CUNCHE</w:t>
      </w:r>
    </w:p>
    <w:bookmarkEnd w:id="856"/>
    <w:p w14:paraId="2D4E040D" w14:textId="77777777" w:rsidR="008B0870" w:rsidRPr="0032190F" w:rsidRDefault="008B0870" w:rsidP="00242C0F">
      <w:pPr>
        <w:rPr>
          <w:lang w:val="fr-FR"/>
        </w:rPr>
      </w:pPr>
    </w:p>
    <w:p w14:paraId="24FE43B6" w14:textId="77777777" w:rsidR="008B0870" w:rsidRPr="0032190F" w:rsidRDefault="008B0870" w:rsidP="00242C0F">
      <w:pPr>
        <w:rPr>
          <w:lang w:val="fr-FR"/>
        </w:rPr>
      </w:pPr>
      <w:r w:rsidRPr="0032190F">
        <w:rPr>
          <w:lang w:val="fr-FR"/>
        </w:rPr>
        <w:t>Dans la province de Finalese Savona</w:t>
      </w:r>
      <w:r w:rsidR="00BB1506" w:rsidRPr="0032190F">
        <w:rPr>
          <w:lang w:val="fr-FR"/>
        </w:rPr>
        <w:t xml:space="preserve"> (Ligurie)</w:t>
      </w:r>
      <w:r w:rsidRPr="0032190F">
        <w:rPr>
          <w:lang w:val="fr-FR"/>
        </w:rPr>
        <w:t xml:space="preserve">, la roche gravée de Ciappu de Cunche présente un corniforme à corps rectangualaire et cornes à 2 segments parallèles qui semble associé à un réticulé carré à 4 cases (Expo Tende 2009). </w:t>
      </w:r>
    </w:p>
    <w:p w14:paraId="4978608D" w14:textId="77777777" w:rsidR="008B0870" w:rsidRPr="0032190F" w:rsidRDefault="008B0870" w:rsidP="00242C0F">
      <w:pPr>
        <w:rPr>
          <w:lang w:val="fr-FR"/>
        </w:rPr>
      </w:pPr>
    </w:p>
    <w:p w14:paraId="2A1CED59" w14:textId="77777777" w:rsidR="008B0870" w:rsidRPr="0032190F" w:rsidRDefault="008B0870" w:rsidP="00426FF9">
      <w:pPr>
        <w:pStyle w:val="Heading1"/>
      </w:pPr>
      <w:bookmarkStart w:id="857" w:name="Sit_Roccia_Altare"/>
      <w:r w:rsidRPr="0032190F">
        <w:t>ROCCIA DEL ALTARE</w:t>
      </w:r>
    </w:p>
    <w:bookmarkEnd w:id="857"/>
    <w:p w14:paraId="32CA26EE" w14:textId="77777777" w:rsidR="008B0870" w:rsidRPr="0032190F" w:rsidRDefault="008B0870" w:rsidP="00242C0F">
      <w:pPr>
        <w:rPr>
          <w:lang w:val="fr-FR"/>
        </w:rPr>
      </w:pPr>
    </w:p>
    <w:p w14:paraId="104449C3" w14:textId="77777777" w:rsidR="008B0870" w:rsidRPr="0032190F" w:rsidRDefault="008B0870" w:rsidP="00242C0F">
      <w:pPr>
        <w:jc w:val="both"/>
        <w:rPr>
          <w:lang w:val="fr-FR"/>
        </w:rPr>
      </w:pPr>
      <w:r w:rsidRPr="0032190F">
        <w:rPr>
          <w:lang w:val="fr-FR"/>
        </w:rPr>
        <w:lastRenderedPageBreak/>
        <w:t>Dans la province de Finalese Savona</w:t>
      </w:r>
      <w:r w:rsidR="00BB1506" w:rsidRPr="0032190F">
        <w:rPr>
          <w:lang w:val="fr-FR"/>
        </w:rPr>
        <w:t xml:space="preserve"> (Ligurie)</w:t>
      </w:r>
      <w:r w:rsidRPr="0032190F">
        <w:rPr>
          <w:lang w:val="fr-FR"/>
        </w:rPr>
        <w:t>, la roche de la Roccia del Altare présente un corniforme au corps rectangulaire à 2 segments parallèles qui semble associé à une croix potencée. Plus loin sur la roche apprait un second cornu au corps linéaire et aux cornes à 2 segments parallèles (Expo Tende 2009).</w:t>
      </w:r>
    </w:p>
    <w:p w14:paraId="26CE7464" w14:textId="77777777" w:rsidR="0042099D" w:rsidRPr="0032190F" w:rsidRDefault="0042099D" w:rsidP="00242C0F">
      <w:pPr>
        <w:jc w:val="both"/>
        <w:rPr>
          <w:lang w:val="fr-FR"/>
        </w:rPr>
      </w:pPr>
    </w:p>
    <w:p w14:paraId="5953DCCB" w14:textId="77777777" w:rsidR="0042099D" w:rsidRPr="0032190F" w:rsidRDefault="0042099D" w:rsidP="00426FF9">
      <w:pPr>
        <w:pStyle w:val="Heading1"/>
      </w:pPr>
      <w:bookmarkStart w:id="858" w:name="Sit_Dormelletto"/>
      <w:r w:rsidRPr="0032190F">
        <w:t>DORMELLETTO</w:t>
      </w:r>
    </w:p>
    <w:bookmarkEnd w:id="858"/>
    <w:p w14:paraId="014A47FE" w14:textId="77777777" w:rsidR="0042099D" w:rsidRPr="0032190F" w:rsidRDefault="0042099D" w:rsidP="00242C0F">
      <w:pPr>
        <w:jc w:val="both"/>
        <w:rPr>
          <w:lang w:val="fr-FR"/>
        </w:rPr>
      </w:pPr>
    </w:p>
    <w:p w14:paraId="19B89280" w14:textId="269C767F" w:rsidR="0042099D" w:rsidRDefault="0042099D" w:rsidP="00242C0F">
      <w:pPr>
        <w:jc w:val="both"/>
        <w:rPr>
          <w:lang w:val="fr-FR"/>
        </w:rPr>
      </w:pPr>
      <w:r w:rsidRPr="0032190F">
        <w:rPr>
          <w:lang w:val="fr-FR"/>
        </w:rPr>
        <w:t xml:space="preserve">Le site de Dormelletto (Novara) a livré une stèle gravée découverte en contexte archéologique et associée à du matériel attribué </w:t>
      </w:r>
      <w:r w:rsidR="006C3214">
        <w:rPr>
          <w:lang w:val="fr-FR"/>
        </w:rPr>
        <w:t>au</w:t>
      </w:r>
      <w:r w:rsidRPr="0032190F">
        <w:rPr>
          <w:lang w:val="fr-FR"/>
        </w:rPr>
        <w:t xml:space="preserve"> Fer. Le visage figuré sur la stèle est comparable au visage de la roche dite du </w:t>
      </w:r>
      <w:hyperlink r:id="rId1829" w:anchor="Desc_ZVIIGIR4" w:history="1">
        <w:r w:rsidRPr="0032190F">
          <w:rPr>
            <w:rStyle w:val="Hyperlink"/>
            <w:i/>
            <w:lang w:val="fr-FR"/>
          </w:rPr>
          <w:t>Christ</w:t>
        </w:r>
      </w:hyperlink>
      <w:r w:rsidRPr="0032190F">
        <w:rPr>
          <w:lang w:val="fr-FR"/>
        </w:rPr>
        <w:t xml:space="preserve"> au mont Bego (BIB 1435)</w:t>
      </w:r>
    </w:p>
    <w:p w14:paraId="58D8E6F5" w14:textId="77777777" w:rsidR="00D003F6" w:rsidRPr="0032190F" w:rsidRDefault="00D003F6" w:rsidP="00242C0F">
      <w:pPr>
        <w:jc w:val="both"/>
        <w:rPr>
          <w:lang w:val="fr-FR"/>
        </w:rPr>
      </w:pPr>
      <w:r>
        <w:rPr>
          <w:sz w:val="23"/>
          <w:szCs w:val="23"/>
          <w:lang w:val="fr-FR" w:eastAsia="en-GB"/>
        </w:rPr>
        <w:t>I</w:t>
      </w:r>
      <w:r w:rsidRPr="00D003F6">
        <w:rPr>
          <w:sz w:val="23"/>
          <w:szCs w:val="23"/>
          <w:lang w:val="fr-FR" w:eastAsia="en-GB"/>
        </w:rPr>
        <w:t>ssue de la structure 120 de la nécropole de Dormelletto (Novara), dans le Piémont italien, dont les</w:t>
      </w:r>
      <w:r>
        <w:rPr>
          <w:sz w:val="23"/>
          <w:szCs w:val="23"/>
          <w:lang w:val="fr-FR" w:eastAsia="en-GB"/>
        </w:rPr>
        <w:t xml:space="preserve"> </w:t>
      </w:r>
      <w:r w:rsidRPr="00D003F6">
        <w:rPr>
          <w:sz w:val="23"/>
          <w:szCs w:val="23"/>
          <w:lang w:val="fr-FR" w:eastAsia="en-GB"/>
        </w:rPr>
        <w:t>tombes les plus anciennes datent du III</w:t>
      </w:r>
      <w:r w:rsidRPr="00D003F6">
        <w:rPr>
          <w:sz w:val="14"/>
          <w:szCs w:val="14"/>
          <w:lang w:val="fr-FR" w:eastAsia="en-GB"/>
        </w:rPr>
        <w:t>e</w:t>
      </w:r>
      <w:r w:rsidRPr="00D003F6">
        <w:rPr>
          <w:sz w:val="23"/>
          <w:szCs w:val="23"/>
          <w:lang w:val="fr-FR" w:eastAsia="en-GB"/>
        </w:rPr>
        <w:t>-II</w:t>
      </w:r>
      <w:r w:rsidRPr="00D003F6">
        <w:rPr>
          <w:sz w:val="14"/>
          <w:szCs w:val="14"/>
          <w:lang w:val="fr-FR" w:eastAsia="en-GB"/>
        </w:rPr>
        <w:t xml:space="preserve">e </w:t>
      </w:r>
      <w:r w:rsidRPr="00D003F6">
        <w:rPr>
          <w:sz w:val="23"/>
          <w:szCs w:val="23"/>
          <w:lang w:val="fr-FR" w:eastAsia="en-GB"/>
        </w:rPr>
        <w:t>siècle avant J.-C (Fig. 6.11, 1-2)</w:t>
      </w:r>
      <w:r>
        <w:rPr>
          <w:sz w:val="23"/>
          <w:szCs w:val="23"/>
          <w:lang w:val="fr-FR" w:eastAsia="en-GB"/>
        </w:rPr>
        <w:t xml:space="preserve"> (BIB 1616)</w:t>
      </w:r>
    </w:p>
    <w:p w14:paraId="14211BA9" w14:textId="77777777" w:rsidR="008B0870" w:rsidRPr="0032190F" w:rsidRDefault="008B0870" w:rsidP="00242C0F">
      <w:pPr>
        <w:rPr>
          <w:lang w:val="fr-FR"/>
        </w:rPr>
      </w:pPr>
    </w:p>
    <w:p w14:paraId="552EEBAC" w14:textId="77777777" w:rsidR="008B0870" w:rsidRPr="0032190F" w:rsidRDefault="00B105F6" w:rsidP="00426FF9">
      <w:pPr>
        <w:pStyle w:val="Heading1"/>
      </w:pPr>
      <w:bookmarkStart w:id="859" w:name="Sit_Verezzi"/>
      <w:r w:rsidRPr="0032190F">
        <w:t xml:space="preserve">BORGIO </w:t>
      </w:r>
      <w:r w:rsidR="008B0870" w:rsidRPr="0032190F">
        <w:t>VEREZZI</w:t>
      </w:r>
    </w:p>
    <w:bookmarkEnd w:id="859"/>
    <w:p w14:paraId="0414180E" w14:textId="77777777" w:rsidR="008B0870" w:rsidRPr="0032190F" w:rsidRDefault="008B0870" w:rsidP="00242C0F">
      <w:pPr>
        <w:rPr>
          <w:lang w:val="fr-FR"/>
        </w:rPr>
      </w:pPr>
    </w:p>
    <w:p w14:paraId="11EB7A26" w14:textId="69BE67BE" w:rsidR="008B0870" w:rsidRPr="0032190F" w:rsidRDefault="008B0870" w:rsidP="00242C0F">
      <w:pPr>
        <w:rPr>
          <w:lang w:val="fr-FR"/>
        </w:rPr>
      </w:pPr>
      <w:r w:rsidRPr="0032190F">
        <w:rPr>
          <w:lang w:val="fr-FR"/>
        </w:rPr>
        <w:t>Dans la province de Finalese Savona</w:t>
      </w:r>
      <w:r w:rsidR="00BB1506" w:rsidRPr="0032190F">
        <w:rPr>
          <w:lang w:val="fr-FR"/>
        </w:rPr>
        <w:t xml:space="preserve"> (Ligurie)</w:t>
      </w:r>
      <w:r w:rsidRPr="0032190F">
        <w:rPr>
          <w:lang w:val="fr-FR"/>
        </w:rPr>
        <w:t xml:space="preserve">, la hache gravée de Verezzi se situe à </w:t>
      </w:r>
      <w:smartTag w:uri="urn:schemas-microsoft-com:office:smarttags" w:element="metricconverter">
        <w:smartTagPr>
          <w:attr w:name="ProductID" w:val="200 m"/>
        </w:smartTagPr>
        <w:r w:rsidRPr="0032190F">
          <w:rPr>
            <w:lang w:val="fr-FR"/>
          </w:rPr>
          <w:t>200 m</w:t>
        </w:r>
      </w:smartTag>
      <w:r w:rsidRPr="0032190F">
        <w:rPr>
          <w:lang w:val="fr-FR"/>
        </w:rPr>
        <w:t xml:space="preserve"> à vol d’oiseau de la </w:t>
      </w:r>
      <w:hyperlink r:id="rId1830" w:anchor="Sit_Antenna" w:history="1">
        <w:r w:rsidRPr="0032190F">
          <w:rPr>
            <w:rStyle w:val="Hyperlink"/>
            <w:lang w:val="fr-FR"/>
          </w:rPr>
          <w:t>Grotta dell’Antena</w:t>
        </w:r>
      </w:hyperlink>
      <w:r w:rsidR="006D5F9D" w:rsidRPr="0032190F">
        <w:rPr>
          <w:lang w:val="fr-FR"/>
        </w:rPr>
        <w:t xml:space="preserve"> (où a été </w:t>
      </w:r>
      <w:r w:rsidR="00B5312F" w:rsidRPr="0032190F">
        <w:rPr>
          <w:lang w:val="fr-FR"/>
        </w:rPr>
        <w:t>trouvée</w:t>
      </w:r>
      <w:r w:rsidR="006D5F9D" w:rsidRPr="0032190F">
        <w:rPr>
          <w:lang w:val="fr-FR"/>
        </w:rPr>
        <w:t xml:space="preserve"> une hache en </w:t>
      </w:r>
      <w:hyperlink r:id="rId1831" w:anchor="Sit_Cuivre" w:history="1">
        <w:r w:rsidR="00BA150E" w:rsidRPr="00BA150E">
          <w:rPr>
            <w:rStyle w:val="Hyperlink"/>
            <w:lang w:val="fr-FR"/>
          </w:rPr>
          <w:t>cuivre</w:t>
        </w:r>
      </w:hyperlink>
      <w:r w:rsidR="006D5F9D" w:rsidRPr="0032190F">
        <w:rPr>
          <w:lang w:val="fr-FR"/>
        </w:rPr>
        <w:t>)</w:t>
      </w:r>
      <w:r w:rsidRPr="0032190F">
        <w:rPr>
          <w:lang w:val="fr-FR"/>
        </w:rPr>
        <w:t xml:space="preserve">. Elle présente un manche recourbée un talon arrondi et une lame trapézoïdale à tranchant rectiligne ou légèrement convexe comparable à la </w:t>
      </w:r>
      <w:r w:rsidR="00063125" w:rsidRPr="0032190F">
        <w:rPr>
          <w:lang w:val="fr-FR"/>
        </w:rPr>
        <w:t xml:space="preserve">hache trouvée avec </w:t>
      </w:r>
      <w:hyperlink r:id="rId1832" w:anchor="Sit_Otzi" w:history="1">
        <w:r w:rsidR="00BA150E">
          <w:rPr>
            <w:rStyle w:val="Hyperlink"/>
            <w:lang w:val="fr-FR"/>
          </w:rPr>
          <w:t>O</w:t>
        </w:r>
        <w:r w:rsidR="00063125" w:rsidRPr="0032190F">
          <w:rPr>
            <w:rStyle w:val="Hyperlink"/>
            <w:lang w:val="fr-FR"/>
          </w:rPr>
          <w:t>tzi</w:t>
        </w:r>
      </w:hyperlink>
      <w:r w:rsidRPr="0032190F">
        <w:rPr>
          <w:lang w:val="fr-FR"/>
        </w:rPr>
        <w:t>(Expo Tende 2009).</w:t>
      </w:r>
    </w:p>
    <w:p w14:paraId="11B9CBF7" w14:textId="77777777" w:rsidR="003832E3" w:rsidRPr="0032190F" w:rsidRDefault="003832E3" w:rsidP="00242C0F">
      <w:pPr>
        <w:rPr>
          <w:lang w:val="fr-FR"/>
        </w:rPr>
      </w:pPr>
    </w:p>
    <w:p w14:paraId="1FD27323" w14:textId="77777777" w:rsidR="003832E3" w:rsidRPr="0032190F" w:rsidRDefault="003832E3" w:rsidP="00426FF9">
      <w:pPr>
        <w:pStyle w:val="Heading1"/>
      </w:pPr>
      <w:bookmarkStart w:id="860" w:name="Sit_Parmorari"/>
      <w:r w:rsidRPr="0032190F">
        <w:t>PARMORARI (ARMA DEI)</w:t>
      </w:r>
    </w:p>
    <w:bookmarkEnd w:id="860"/>
    <w:p w14:paraId="6797C63A" w14:textId="77777777" w:rsidR="003832E3" w:rsidRPr="0032190F" w:rsidRDefault="003832E3" w:rsidP="00242C0F">
      <w:pPr>
        <w:rPr>
          <w:lang w:val="fr-FR"/>
        </w:rPr>
      </w:pPr>
    </w:p>
    <w:p w14:paraId="449C87F8" w14:textId="77777777" w:rsidR="003832E3" w:rsidRPr="0032190F" w:rsidRDefault="003832E3" w:rsidP="00242C0F">
      <w:pPr>
        <w:rPr>
          <w:lang w:val="fr-FR"/>
        </w:rPr>
      </w:pPr>
      <w:r w:rsidRPr="0032190F">
        <w:rPr>
          <w:lang w:val="fr-FR"/>
        </w:rPr>
        <w:t>L’Arma dei Parmorari (Borgio Verezzi, Ligurie), livre des tessons de céramique datant du Néolithique moyen décorés de motifs arboriformes incisés (BIB Nicoletta)</w:t>
      </w:r>
    </w:p>
    <w:p w14:paraId="44191A52" w14:textId="77777777" w:rsidR="003F7FC0" w:rsidRPr="0032190F" w:rsidRDefault="003F7FC0" w:rsidP="00242C0F">
      <w:pPr>
        <w:rPr>
          <w:lang w:val="fr-FR"/>
        </w:rPr>
      </w:pPr>
    </w:p>
    <w:p w14:paraId="1213A4D7" w14:textId="77777777" w:rsidR="003F7FC0" w:rsidRPr="0032190F" w:rsidRDefault="003F7FC0" w:rsidP="00426FF9">
      <w:pPr>
        <w:pStyle w:val="Heading1"/>
      </w:pPr>
      <w:bookmarkStart w:id="861" w:name="Sit_Antenna"/>
      <w:r w:rsidRPr="0032190F">
        <w:t>GROTTA DELL’ANTENA</w:t>
      </w:r>
    </w:p>
    <w:bookmarkEnd w:id="861"/>
    <w:p w14:paraId="16A798E9" w14:textId="77777777" w:rsidR="003F7FC0" w:rsidRPr="0032190F" w:rsidRDefault="003F7FC0" w:rsidP="00242C0F">
      <w:pPr>
        <w:rPr>
          <w:lang w:val="fr-FR"/>
        </w:rPr>
      </w:pPr>
    </w:p>
    <w:p w14:paraId="36A1DD17" w14:textId="3E798EF1" w:rsidR="00B5312F" w:rsidRPr="0032190F" w:rsidRDefault="00CD5FC1" w:rsidP="00242C0F">
      <w:pPr>
        <w:jc w:val="both"/>
        <w:rPr>
          <w:lang w:val="fr-FR"/>
        </w:rPr>
      </w:pPr>
      <w:r w:rsidRPr="0032190F">
        <w:rPr>
          <w:lang w:val="fr-FR"/>
        </w:rPr>
        <w:t xml:space="preserve">A </w:t>
      </w:r>
      <w:smartTag w:uri="urn:schemas-microsoft-com:office:smarttags" w:element="metricconverter">
        <w:smartTagPr>
          <w:attr w:name="ProductID" w:val="280 m"/>
        </w:smartTagPr>
        <w:r w:rsidRPr="0032190F">
          <w:rPr>
            <w:lang w:val="fr-FR"/>
          </w:rPr>
          <w:t xml:space="preserve">280 </w:t>
        </w:r>
        <w:r w:rsidR="006D5F9D" w:rsidRPr="0032190F">
          <w:rPr>
            <w:lang w:val="fr-FR"/>
          </w:rPr>
          <w:t>m</w:t>
        </w:r>
      </w:smartTag>
      <w:r w:rsidR="006D5F9D" w:rsidRPr="0032190F">
        <w:rPr>
          <w:lang w:val="fr-FR"/>
        </w:rPr>
        <w:t>.s.n.m.</w:t>
      </w:r>
      <w:r w:rsidRPr="0032190F">
        <w:rPr>
          <w:lang w:val="fr-FR"/>
        </w:rPr>
        <w:t xml:space="preserve"> la grotte de l’Antenna</w:t>
      </w:r>
      <w:r w:rsidR="00BB1506" w:rsidRPr="0032190F">
        <w:rPr>
          <w:lang w:val="fr-FR"/>
        </w:rPr>
        <w:t xml:space="preserve"> (Ligurie)</w:t>
      </w:r>
      <w:r w:rsidR="006D5F9D" w:rsidRPr="0032190F">
        <w:rPr>
          <w:lang w:val="fr-FR"/>
        </w:rPr>
        <w:t xml:space="preserve">, petite cavité de </w:t>
      </w:r>
      <w:smartTag w:uri="urn:schemas-microsoft-com:office:smarttags" w:element="metricconverter">
        <w:smartTagPr>
          <w:attr w:name="ProductID" w:val="6 m"/>
        </w:smartTagPr>
        <w:r w:rsidR="006D5F9D" w:rsidRPr="0032190F">
          <w:rPr>
            <w:lang w:val="fr-FR"/>
          </w:rPr>
          <w:t>6 m</w:t>
        </w:r>
      </w:smartTag>
      <w:r w:rsidR="006D5F9D" w:rsidRPr="0032190F">
        <w:rPr>
          <w:lang w:val="fr-FR"/>
        </w:rPr>
        <w:t xml:space="preserve"> sur </w:t>
      </w:r>
      <w:smartTag w:uri="urn:schemas-microsoft-com:office:smarttags" w:element="metricconverter">
        <w:smartTagPr>
          <w:attr w:name="ProductID" w:val="3 a"/>
        </w:smartTagPr>
        <w:r w:rsidR="006D5F9D" w:rsidRPr="0032190F">
          <w:rPr>
            <w:lang w:val="fr-FR"/>
          </w:rPr>
          <w:t>3 a</w:t>
        </w:r>
      </w:smartTag>
      <w:r w:rsidR="006D5F9D" w:rsidRPr="0032190F">
        <w:rPr>
          <w:lang w:val="fr-FR"/>
        </w:rPr>
        <w:t xml:space="preserve"> laquelle on accède par un </w:t>
      </w:r>
      <w:r w:rsidR="006D5F9D" w:rsidRPr="0032190F">
        <w:rPr>
          <w:i/>
          <w:lang w:val="fr-FR"/>
        </w:rPr>
        <w:t>stretto cunicolo,</w:t>
      </w:r>
      <w:r w:rsidRPr="0032190F">
        <w:rPr>
          <w:lang w:val="fr-FR"/>
        </w:rPr>
        <w:t xml:space="preserve"> (Savona, Finalese : 44°10’03’’, 4°08’05’’) forme une petite cavité. Le mobilier trouvé fait certainement référence à l’âge du Cuivre et la fonction de la grotte apparaît sépulcrale (présence d’os humains) (</w:t>
      </w:r>
      <w:r w:rsidR="003C3042" w:rsidRPr="0032190F">
        <w:rPr>
          <w:lang w:val="fr-FR"/>
        </w:rPr>
        <w:t xml:space="preserve">BIB 891 p. 91(BIB 892)). </w:t>
      </w:r>
      <w:r w:rsidR="00B5312F" w:rsidRPr="0032190F">
        <w:rPr>
          <w:lang w:val="fr-FR"/>
        </w:rPr>
        <w:t xml:space="preserve">Située à proximité de la </w:t>
      </w:r>
      <w:hyperlink r:id="rId1833" w:anchor="Sit_Verezzi" w:history="1">
        <w:r w:rsidR="00B5312F" w:rsidRPr="0032190F">
          <w:rPr>
            <w:rStyle w:val="Hyperlink"/>
            <w:lang w:val="fr-FR"/>
          </w:rPr>
          <w:t>roche gravée de Verezzi</w:t>
        </w:r>
      </w:hyperlink>
      <w:r w:rsidR="00B5312F" w:rsidRPr="0032190F">
        <w:rPr>
          <w:lang w:val="fr-FR"/>
        </w:rPr>
        <w:t xml:space="preserve"> où une hache comparable a été gravée (Expo Tende 2009).</w:t>
      </w:r>
    </w:p>
    <w:p w14:paraId="7AAB88E7" w14:textId="77777777" w:rsidR="006D5F9D" w:rsidRPr="0032190F" w:rsidRDefault="006D5F9D" w:rsidP="00242C0F">
      <w:pPr>
        <w:rPr>
          <w:lang w:val="fr-FR"/>
        </w:rPr>
      </w:pPr>
    </w:p>
    <w:p w14:paraId="21B0060C" w14:textId="0D8B830A" w:rsidR="006D5F9D" w:rsidRPr="00784BEC" w:rsidRDefault="006D5F9D" w:rsidP="00242C0F">
      <w:pPr>
        <w:rPr>
          <w:lang w:val="it-IT"/>
        </w:rPr>
      </w:pPr>
      <w:r w:rsidRPr="00784BEC">
        <w:rPr>
          <w:lang w:val="it-IT"/>
        </w:rPr>
        <w:t xml:space="preserve">Fréquentée dès le </w:t>
      </w:r>
      <w:hyperlink r:id="rId1834" w:anchor="Cul_Neo_Recent" w:history="1">
        <w:r w:rsidR="00570DFC" w:rsidRPr="0032190F">
          <w:rPr>
            <w:rStyle w:val="Hyperlink"/>
            <w:lang w:val="fr-FR"/>
          </w:rPr>
          <w:t>Néolithique récent</w:t>
        </w:r>
      </w:hyperlink>
      <w:r w:rsidR="00570DFC" w:rsidRPr="00570DFC">
        <w:rPr>
          <w:lang w:val="it-IT"/>
        </w:rPr>
        <w:t xml:space="preserve"> </w:t>
      </w:r>
      <w:r w:rsidRPr="00784BEC">
        <w:rPr>
          <w:lang w:val="it-IT"/>
        </w:rPr>
        <w:t>(fragments de céramiques Chassey-Lagozza </w:t>
      </w:r>
      <w:r w:rsidRPr="00784BEC">
        <w:rPr>
          <w:i/>
          <w:lang w:val="it-IT"/>
        </w:rPr>
        <w:t>: ne è un esempio una forma aperta e piuttosto alta con spigolo vivo sotto l’orlo</w:t>
      </w:r>
      <w:r w:rsidRPr="00784BEC">
        <w:rPr>
          <w:lang w:val="it-IT"/>
        </w:rPr>
        <w:t xml:space="preserve"> (BIB 935 p. 71 (</w:t>
      </w:r>
      <w:r w:rsidR="00474F3C" w:rsidRPr="00784BEC">
        <w:rPr>
          <w:lang w:val="it-IT"/>
        </w:rPr>
        <w:t>BIB 892 p. 35))</w:t>
      </w:r>
    </w:p>
    <w:p w14:paraId="78E4C536" w14:textId="77777777" w:rsidR="00953E3E" w:rsidRPr="00784BEC" w:rsidRDefault="00953E3E" w:rsidP="00242C0F">
      <w:pPr>
        <w:rPr>
          <w:lang w:val="it-IT"/>
        </w:rPr>
      </w:pPr>
    </w:p>
    <w:p w14:paraId="7B6E9410" w14:textId="57E053F7" w:rsidR="00286E3D" w:rsidRPr="0032190F" w:rsidRDefault="00474F3C" w:rsidP="00242C0F">
      <w:pPr>
        <w:jc w:val="both"/>
        <w:rPr>
          <w:lang w:val="fr-FR"/>
        </w:rPr>
      </w:pPr>
      <w:r w:rsidRPr="0032190F">
        <w:rPr>
          <w:lang w:val="fr-FR"/>
        </w:rPr>
        <w:t xml:space="preserve">Au Néolithique final et à la première phase du Bronze ancien sont attribuable l’hache en </w:t>
      </w:r>
      <w:hyperlink r:id="rId1835" w:anchor="Sit_Cuivre" w:history="1">
        <w:r w:rsidR="00BA150E" w:rsidRPr="00BA150E">
          <w:rPr>
            <w:rStyle w:val="Hyperlink"/>
            <w:lang w:val="fr-FR"/>
          </w:rPr>
          <w:t>cuivre</w:t>
        </w:r>
      </w:hyperlink>
      <w:r w:rsidRPr="0032190F">
        <w:rPr>
          <w:lang w:val="fr-FR"/>
        </w:rPr>
        <w:t xml:space="preserve">, plusieurs tessons de céramique et un élement de collier en calcaire. Ces tessons permettent de rconnaitre une forme ouverte simple à paroi droite et probablement verticale, tous ont </w:t>
      </w:r>
      <w:r w:rsidRPr="0032190F">
        <w:rPr>
          <w:i/>
          <w:lang w:val="fr-FR"/>
        </w:rPr>
        <w:t>labbro impresso « a tagli » con tacche traversali</w:t>
      </w:r>
      <w:r w:rsidRPr="0032190F">
        <w:rPr>
          <w:lang w:val="fr-FR"/>
        </w:rPr>
        <w:t xml:space="preserve">. 2 tessons présentent un cordon horizontal appliqué sous la lèvre et sont également décorés avec des </w:t>
      </w:r>
      <w:r w:rsidRPr="0032190F">
        <w:rPr>
          <w:i/>
          <w:lang w:val="fr-FR"/>
        </w:rPr>
        <w:t>tacche</w:t>
      </w:r>
      <w:r w:rsidRPr="0032190F">
        <w:rPr>
          <w:lang w:val="fr-FR"/>
        </w:rPr>
        <w:t xml:space="preserve"> sottili traversali (BIB 935 p. 72).</w:t>
      </w:r>
      <w:hyperlink r:id="rId1836" w:anchor="Cul_Chalco" w:history="1">
        <w:r w:rsidR="00286E3D" w:rsidRPr="0032190F">
          <w:rPr>
            <w:rStyle w:val="Hyperlink"/>
            <w:lang w:val="fr-FR"/>
          </w:rPr>
          <w:t>Chalcolithique</w:t>
        </w:r>
      </w:hyperlink>
    </w:p>
    <w:p w14:paraId="5C3315EF" w14:textId="77777777" w:rsidR="00474F3C" w:rsidRPr="0032190F" w:rsidRDefault="00474F3C" w:rsidP="00242C0F">
      <w:pPr>
        <w:rPr>
          <w:lang w:val="fr-FR"/>
        </w:rPr>
      </w:pPr>
    </w:p>
    <w:p w14:paraId="2EDD4FDC" w14:textId="5ACFC92F" w:rsidR="00474F3C" w:rsidRPr="0032190F" w:rsidRDefault="00474F3C" w:rsidP="00242C0F">
      <w:pPr>
        <w:jc w:val="both"/>
        <w:rPr>
          <w:lang w:val="fr-FR"/>
        </w:rPr>
      </w:pPr>
      <w:r w:rsidRPr="0032190F">
        <w:rPr>
          <w:lang w:val="fr-FR"/>
        </w:rPr>
        <w:t xml:space="preserve">Les fragments avec incisions </w:t>
      </w:r>
      <w:r w:rsidRPr="0032190F">
        <w:rPr>
          <w:i/>
          <w:lang w:val="fr-FR"/>
        </w:rPr>
        <w:t>a tacche</w:t>
      </w:r>
      <w:r w:rsidR="00904F53" w:rsidRPr="0032190F">
        <w:rPr>
          <w:lang w:val="fr-FR"/>
        </w:rPr>
        <w:t xml:space="preserve">renvoient au répertoire de l’occident Ligure et en particulier aux découvertes à </w:t>
      </w:r>
      <w:r w:rsidR="00904F53" w:rsidRPr="0032190F">
        <w:rPr>
          <w:i/>
          <w:lang w:val="fr-FR"/>
        </w:rPr>
        <w:t>orli decorati a tacche</w:t>
      </w:r>
      <w:r w:rsidR="00904F53" w:rsidRPr="0032190F">
        <w:rPr>
          <w:lang w:val="fr-FR"/>
        </w:rPr>
        <w:t xml:space="preserve"> provenant des </w:t>
      </w:r>
      <w:hyperlink r:id="rId1837" w:anchor="Sit_Arene_Candide" w:history="1">
        <w:r w:rsidR="00904F53" w:rsidRPr="0032190F">
          <w:rPr>
            <w:rStyle w:val="Hyperlink"/>
            <w:lang w:val="fr-FR"/>
          </w:rPr>
          <w:t>Arene Candide</w:t>
        </w:r>
      </w:hyperlink>
      <w:r w:rsidR="00904F53" w:rsidRPr="0032190F">
        <w:rPr>
          <w:lang w:val="fr-FR"/>
        </w:rPr>
        <w:t xml:space="preserve">, della </w:t>
      </w:r>
      <w:hyperlink r:id="rId1838" w:anchor="Sit_Pollera" w:history="1">
        <w:r w:rsidR="00904F53" w:rsidRPr="0032190F">
          <w:rPr>
            <w:rStyle w:val="Hyperlink"/>
            <w:lang w:val="fr-FR"/>
          </w:rPr>
          <w:t>Pollera</w:t>
        </w:r>
      </w:hyperlink>
      <w:r w:rsidR="00904F53" w:rsidRPr="0032190F">
        <w:rPr>
          <w:lang w:val="fr-FR"/>
        </w:rPr>
        <w:t xml:space="preserve">, delle </w:t>
      </w:r>
      <w:hyperlink r:id="rId1839" w:anchor="Sit_Anime" w:history="1">
        <w:r w:rsidR="00904F53" w:rsidRPr="0032190F">
          <w:rPr>
            <w:rStyle w:val="Hyperlink"/>
            <w:lang w:val="fr-FR"/>
          </w:rPr>
          <w:t>Anime</w:t>
        </w:r>
      </w:hyperlink>
      <w:r w:rsidR="00904F53" w:rsidRPr="0032190F">
        <w:rPr>
          <w:lang w:val="fr-FR"/>
        </w:rPr>
        <w:t xml:space="preserve">. Les fragments à cordon horizontaux trouvent des comparaisons avec certains éléments de </w:t>
      </w:r>
      <w:hyperlink r:id="rId1840" w:anchor="Sit_Pendimoun" w:history="1">
        <w:r w:rsidR="00904F53" w:rsidRPr="0032190F">
          <w:rPr>
            <w:rStyle w:val="Hyperlink"/>
            <w:lang w:val="fr-FR"/>
          </w:rPr>
          <w:t>Pendimoun</w:t>
        </w:r>
      </w:hyperlink>
      <w:r w:rsidR="00904F53" w:rsidRPr="0032190F">
        <w:rPr>
          <w:lang w:val="fr-FR"/>
        </w:rPr>
        <w:t xml:space="preserve"> et de la région d’Aix-en-Provence (BIB 935 p. 72)</w:t>
      </w:r>
    </w:p>
    <w:p w14:paraId="7B4D832F" w14:textId="77777777" w:rsidR="00474F3C" w:rsidRPr="0032190F" w:rsidRDefault="00474F3C" w:rsidP="00242C0F">
      <w:pPr>
        <w:rPr>
          <w:lang w:val="fr-FR"/>
        </w:rPr>
      </w:pPr>
    </w:p>
    <w:p w14:paraId="67AEA13A" w14:textId="36697EA8" w:rsidR="003F7FC0" w:rsidRPr="0032190F" w:rsidRDefault="003C3042" w:rsidP="00242C0F">
      <w:pPr>
        <w:jc w:val="both"/>
        <w:rPr>
          <w:lang w:val="fr-FR"/>
        </w:rPr>
      </w:pPr>
      <w:r w:rsidRPr="0032190F">
        <w:rPr>
          <w:lang w:val="fr-FR"/>
        </w:rPr>
        <w:t xml:space="preserve">Remarquable : une hache plate en </w:t>
      </w:r>
      <w:hyperlink r:id="rId1841" w:anchor="Sit_Cuivre" w:history="1">
        <w:r w:rsidR="00BA150E" w:rsidRPr="00BA150E">
          <w:rPr>
            <w:rStyle w:val="Hyperlink"/>
            <w:lang w:val="fr-FR"/>
          </w:rPr>
          <w:t>cuivre</w:t>
        </w:r>
      </w:hyperlink>
      <w:r w:rsidR="00BA150E">
        <w:rPr>
          <w:lang w:val="fr-FR"/>
        </w:rPr>
        <w:t xml:space="preserve"> </w:t>
      </w:r>
      <w:r w:rsidRPr="0032190F">
        <w:rPr>
          <w:lang w:val="fr-FR"/>
        </w:rPr>
        <w:t>et un fragment de vase à corps ovoidale avec une anse « insellata e coppia di bugnette</w:t>
      </w:r>
      <w:r w:rsidR="006D5F9D" w:rsidRPr="0032190F">
        <w:rPr>
          <w:lang w:val="fr-FR"/>
        </w:rPr>
        <w:t> »</w:t>
      </w:r>
      <w:r w:rsidRPr="0032190F">
        <w:rPr>
          <w:lang w:val="fr-FR"/>
        </w:rPr>
        <w:t xml:space="preserve"> (BIB 891 p. 91)</w:t>
      </w:r>
      <w:r w:rsidR="00953E3E" w:rsidRPr="0032190F">
        <w:rPr>
          <w:lang w:val="fr-FR"/>
        </w:rPr>
        <w:t xml:space="preserve"> qui peut être comparé au</w:t>
      </w:r>
      <w:r w:rsidR="006D5F9D" w:rsidRPr="0032190F">
        <w:rPr>
          <w:lang w:val="fr-FR"/>
        </w:rPr>
        <w:t>x</w:t>
      </w:r>
      <w:r w:rsidR="00953E3E" w:rsidRPr="0032190F">
        <w:rPr>
          <w:lang w:val="fr-FR"/>
        </w:rPr>
        <w:t xml:space="preserve"> représentations du </w:t>
      </w:r>
      <w:hyperlink r:id="rId1842" w:anchor="Sit_Mont_Bego" w:history="1">
        <w:r w:rsidR="00953E3E" w:rsidRPr="0032190F">
          <w:rPr>
            <w:rStyle w:val="Hyperlink"/>
            <w:lang w:val="fr-FR"/>
          </w:rPr>
          <w:t>mont Bego</w:t>
        </w:r>
      </w:hyperlink>
      <w:r w:rsidR="00953E3E" w:rsidRPr="0032190F">
        <w:rPr>
          <w:lang w:val="fr-FR"/>
        </w:rPr>
        <w:t xml:space="preserve"> (</w:t>
      </w:r>
      <w:r w:rsidR="005A727A" w:rsidRPr="0032190F">
        <w:rPr>
          <w:lang w:val="fr-FR"/>
        </w:rPr>
        <w:t>BIB 372</w:t>
      </w:r>
      <w:r w:rsidR="00953E3E" w:rsidRPr="0032190F">
        <w:rPr>
          <w:lang w:val="fr-FR"/>
        </w:rPr>
        <w:t>)</w:t>
      </w:r>
      <w:r w:rsidR="005A727A" w:rsidRPr="0032190F">
        <w:rPr>
          <w:lang w:val="fr-FR"/>
        </w:rPr>
        <w:t>. Sa composition est de cuivre quasiment pur avec une teneur en plomb, mangan</w:t>
      </w:r>
      <w:r w:rsidR="006A0C4B">
        <w:rPr>
          <w:lang w:val="fr-FR"/>
        </w:rPr>
        <w:t>è</w:t>
      </w:r>
      <w:r w:rsidR="005A727A" w:rsidRPr="0032190F">
        <w:rPr>
          <w:lang w:val="fr-FR"/>
        </w:rPr>
        <w:t>se, fer, zinc, argent inférieure à 1% (BIB 892)</w:t>
      </w:r>
    </w:p>
    <w:p w14:paraId="316C115A" w14:textId="77777777" w:rsidR="003C3042" w:rsidRPr="0032190F" w:rsidRDefault="003C3042" w:rsidP="00242C0F">
      <w:pPr>
        <w:rPr>
          <w:lang w:val="fr-FR"/>
        </w:rPr>
      </w:pPr>
    </w:p>
    <w:p w14:paraId="19E27706" w14:textId="77777777" w:rsidR="00474F3C" w:rsidRPr="0032190F" w:rsidRDefault="00BC3565" w:rsidP="00242C0F">
      <w:pPr>
        <w:rPr>
          <w:lang w:val="fr-FR"/>
        </w:rPr>
      </w:pPr>
      <w:r w:rsidRPr="0032190F">
        <w:rPr>
          <w:lang w:val="fr-FR"/>
        </w:rPr>
        <w:t xml:space="preserve">L’occupation de la grotte </w:t>
      </w:r>
      <w:r w:rsidR="00474F3C" w:rsidRPr="0032190F">
        <w:rPr>
          <w:lang w:val="fr-FR"/>
        </w:rPr>
        <w:t>a pu durer jusqu’au Moyen-Age (BIB 935)</w:t>
      </w:r>
    </w:p>
    <w:p w14:paraId="1FFCE60B" w14:textId="77777777" w:rsidR="00474F3C" w:rsidRPr="0032190F" w:rsidRDefault="00474F3C" w:rsidP="00242C0F">
      <w:pPr>
        <w:rPr>
          <w:lang w:val="fr-FR"/>
        </w:rPr>
      </w:pPr>
    </w:p>
    <w:p w14:paraId="4411E4B3" w14:textId="77777777" w:rsidR="005F24DA" w:rsidRPr="0032190F" w:rsidRDefault="005F24DA" w:rsidP="00426FF9">
      <w:pPr>
        <w:pStyle w:val="Heading1"/>
      </w:pPr>
      <w:bookmarkStart w:id="862" w:name="Sit_Val_Frascarese"/>
      <w:r w:rsidRPr="0032190F">
        <w:t>VAL FRASCARESE</w:t>
      </w:r>
    </w:p>
    <w:bookmarkEnd w:id="862"/>
    <w:p w14:paraId="7D7F8369" w14:textId="77777777" w:rsidR="005F24DA" w:rsidRPr="0032190F" w:rsidRDefault="005F24DA" w:rsidP="00242C0F">
      <w:pPr>
        <w:rPr>
          <w:lang w:val="fr-FR"/>
        </w:rPr>
      </w:pPr>
    </w:p>
    <w:p w14:paraId="2210B177" w14:textId="16D83ACB" w:rsidR="005F24DA" w:rsidRPr="0032190F" w:rsidRDefault="005F24DA" w:rsidP="00242C0F">
      <w:pPr>
        <w:rPr>
          <w:lang w:val="fr-FR"/>
        </w:rPr>
      </w:pPr>
      <w:r w:rsidRPr="0032190F">
        <w:rPr>
          <w:lang w:val="fr-FR"/>
        </w:rPr>
        <w:t>Le Val Frascarese</w:t>
      </w:r>
      <w:r w:rsidR="00C31798" w:rsidRPr="0032190F">
        <w:rPr>
          <w:lang w:val="fr-FR"/>
        </w:rPr>
        <w:t xml:space="preserve">, situé en Ligurie </w:t>
      </w:r>
      <w:r w:rsidR="0058247F" w:rsidRPr="0032190F">
        <w:rPr>
          <w:lang w:val="fr-FR"/>
        </w:rPr>
        <w:t xml:space="preserve">oirentale </w:t>
      </w:r>
      <w:r w:rsidR="00C31798" w:rsidRPr="0032190F">
        <w:rPr>
          <w:lang w:val="fr-FR"/>
        </w:rPr>
        <w:t xml:space="preserve">(province de Gènes) à proximité de la mine de </w:t>
      </w:r>
      <w:hyperlink r:id="rId1843" w:anchor="Sit_Monte_Loreto" w:history="1">
        <w:r w:rsidR="00C31798" w:rsidRPr="0032190F">
          <w:rPr>
            <w:rStyle w:val="Hyperlink"/>
            <w:lang w:val="fr-FR"/>
          </w:rPr>
          <w:t>Monte Loreto</w:t>
        </w:r>
      </w:hyperlink>
      <w:r w:rsidRPr="0032190F">
        <w:rPr>
          <w:lang w:val="fr-FR"/>
        </w:rPr>
        <w:t xml:space="preserve"> comprend différent sites :</w:t>
      </w:r>
    </w:p>
    <w:p w14:paraId="7574D6D4" w14:textId="2BF13B44" w:rsidR="005F24DA" w:rsidRPr="00784BEC" w:rsidRDefault="005F24DA" w:rsidP="00242C0F">
      <w:pPr>
        <w:rPr>
          <w:lang w:val="it-IT"/>
        </w:rPr>
      </w:pPr>
      <w:r w:rsidRPr="0032190F">
        <w:rPr>
          <w:lang w:val="fr-FR"/>
        </w:rPr>
        <w:tab/>
      </w:r>
      <w:r w:rsidRPr="00784BEC">
        <w:rPr>
          <w:lang w:val="it-IT"/>
        </w:rPr>
        <w:t xml:space="preserve">-la </w:t>
      </w:r>
      <w:hyperlink r:id="rId1844" w:anchor="Sit_Fate" w:history="1">
        <w:r w:rsidRPr="00784BEC">
          <w:rPr>
            <w:rStyle w:val="Hyperlink"/>
            <w:lang w:val="it-IT"/>
          </w:rPr>
          <w:t>Tana delle Fate</w:t>
        </w:r>
      </w:hyperlink>
    </w:p>
    <w:p w14:paraId="1E62707D" w14:textId="0A099895" w:rsidR="005F24DA" w:rsidRPr="00784BEC" w:rsidRDefault="005F24DA" w:rsidP="00242C0F">
      <w:pPr>
        <w:rPr>
          <w:lang w:val="it-IT"/>
        </w:rPr>
      </w:pPr>
      <w:r w:rsidRPr="00784BEC">
        <w:rPr>
          <w:lang w:val="it-IT"/>
        </w:rPr>
        <w:tab/>
        <w:t xml:space="preserve">-la </w:t>
      </w:r>
      <w:hyperlink r:id="rId1845" w:anchor="Sit_Prima_Ciappa" w:history="1">
        <w:r w:rsidRPr="00784BEC">
          <w:rPr>
            <w:rStyle w:val="Hyperlink"/>
            <w:lang w:val="it-IT"/>
          </w:rPr>
          <w:t>Grotta de Prima Ciappa</w:t>
        </w:r>
      </w:hyperlink>
    </w:p>
    <w:p w14:paraId="41822D6C" w14:textId="77777777" w:rsidR="005F24DA" w:rsidRPr="0032190F" w:rsidRDefault="00936BD7" w:rsidP="00242C0F">
      <w:pPr>
        <w:rPr>
          <w:lang w:val="fr-FR"/>
        </w:rPr>
      </w:pPr>
      <w:r w:rsidRPr="0032190F">
        <w:rPr>
          <w:lang w:val="fr-FR"/>
        </w:rPr>
        <w:t>(BIB 177)</w:t>
      </w:r>
    </w:p>
    <w:p w14:paraId="3A15630C" w14:textId="77777777" w:rsidR="00A01175" w:rsidRPr="0032190F" w:rsidRDefault="00A01175" w:rsidP="00242C0F">
      <w:pPr>
        <w:rPr>
          <w:lang w:val="fr-FR"/>
        </w:rPr>
      </w:pPr>
    </w:p>
    <w:p w14:paraId="6185A2E4" w14:textId="77777777" w:rsidR="00983EAB" w:rsidRPr="0032190F" w:rsidRDefault="00983EAB" w:rsidP="00242C0F">
      <w:pPr>
        <w:rPr>
          <w:lang w:val="fr-FR"/>
        </w:rPr>
      </w:pPr>
      <w:r w:rsidRPr="0032190F">
        <w:rPr>
          <w:lang w:val="fr-FR"/>
        </w:rPr>
        <w:t>Un poignard en silex local adopte la même forme que celui d’Ötzi : lame triangulaire, enchancrure concave de la lame qui dégage deux épaulement  sous la base, soie et langette d’accroche (BIB 922 p. 15)</w:t>
      </w:r>
    </w:p>
    <w:p w14:paraId="5EC6F55E" w14:textId="77777777" w:rsidR="00983EAB" w:rsidRPr="0032190F" w:rsidRDefault="00983EAB" w:rsidP="00242C0F">
      <w:pPr>
        <w:rPr>
          <w:lang w:val="fr-FR"/>
        </w:rPr>
      </w:pPr>
    </w:p>
    <w:p w14:paraId="11C0109C" w14:textId="77777777" w:rsidR="00936BD7" w:rsidRPr="0032190F" w:rsidRDefault="00936BD7" w:rsidP="00426FF9">
      <w:pPr>
        <w:pStyle w:val="Heading1"/>
      </w:pPr>
      <w:bookmarkStart w:id="863" w:name="Sit_Fate"/>
      <w:r w:rsidRPr="0032190F">
        <w:t>TANA DELLE FATE (Site de)</w:t>
      </w:r>
    </w:p>
    <w:bookmarkEnd w:id="863"/>
    <w:p w14:paraId="1049F502" w14:textId="77777777" w:rsidR="00936BD7" w:rsidRPr="00784BEC" w:rsidRDefault="00936BD7" w:rsidP="00242C0F">
      <w:pPr>
        <w:rPr>
          <w:lang w:val="it-IT"/>
        </w:rPr>
      </w:pPr>
    </w:p>
    <w:p w14:paraId="00491A62" w14:textId="5A8E72D4" w:rsidR="004D2EBE" w:rsidRDefault="00936BD7" w:rsidP="00242C0F">
      <w:pPr>
        <w:jc w:val="both"/>
        <w:rPr>
          <w:lang w:val="en-GB"/>
        </w:rPr>
      </w:pPr>
      <w:r w:rsidRPr="0032190F">
        <w:rPr>
          <w:lang w:val="fr-FR"/>
        </w:rPr>
        <w:t xml:space="preserve">La Tana delle Fate, dans le </w:t>
      </w:r>
      <w:hyperlink r:id="rId1846" w:anchor="Sit_Val_Frascarese" w:history="1">
        <w:r w:rsidRPr="0032190F">
          <w:rPr>
            <w:rStyle w:val="Hyperlink"/>
            <w:lang w:val="fr-FR"/>
          </w:rPr>
          <w:t>Val Frascarese</w:t>
        </w:r>
      </w:hyperlink>
      <w:r w:rsidRPr="0032190F">
        <w:rPr>
          <w:lang w:val="fr-FR"/>
        </w:rPr>
        <w:t xml:space="preserve">, conserve des traces d’occupation datées du Néolitique moyen (culture des VBQ) </w:t>
      </w:r>
      <w:r w:rsidR="006838DB" w:rsidRPr="0032190F">
        <w:rPr>
          <w:lang w:val="fr-FR"/>
        </w:rPr>
        <w:t>et de l’âge du Cuivre. Un vase </w:t>
      </w:r>
      <w:r w:rsidR="006838DB" w:rsidRPr="0032190F">
        <w:rPr>
          <w:i/>
          <w:lang w:val="fr-FR"/>
        </w:rPr>
        <w:t>a fiasco</w:t>
      </w:r>
      <w:r w:rsidRPr="0032190F">
        <w:rPr>
          <w:lang w:val="fr-FR"/>
        </w:rPr>
        <w:t xml:space="preserve"> sugg</w:t>
      </w:r>
      <w:r w:rsidR="008F54F5" w:rsidRPr="0032190F">
        <w:rPr>
          <w:lang w:val="fr-FR"/>
        </w:rPr>
        <w:t>ère, avec que</w:t>
      </w:r>
      <w:r w:rsidRPr="0032190F">
        <w:rPr>
          <w:lang w:val="fr-FR"/>
        </w:rPr>
        <w:t>lques incertitudes</w:t>
      </w:r>
      <w:r w:rsidR="008F54F5" w:rsidRPr="0032190F">
        <w:rPr>
          <w:lang w:val="fr-FR"/>
        </w:rPr>
        <w:t>,</w:t>
      </w:r>
      <w:r w:rsidRPr="0032190F">
        <w:rPr>
          <w:lang w:val="fr-FR"/>
        </w:rPr>
        <w:t xml:space="preserve"> une possible influence ou des cont</w:t>
      </w:r>
      <w:r w:rsidR="0037710F" w:rsidRPr="0032190F">
        <w:rPr>
          <w:lang w:val="fr-FR"/>
        </w:rPr>
        <w:t>a</w:t>
      </w:r>
      <w:r w:rsidRPr="0032190F">
        <w:rPr>
          <w:lang w:val="fr-FR"/>
        </w:rPr>
        <w:t xml:space="preserve">cts avec la culture de </w:t>
      </w:r>
      <w:hyperlink r:id="rId1847" w:anchor="Cul_Rinaldone" w:history="1">
        <w:r w:rsidRPr="0032190F">
          <w:rPr>
            <w:rStyle w:val="Hyperlink"/>
            <w:lang w:val="fr-FR"/>
          </w:rPr>
          <w:t>Rinaldone</w:t>
        </w:r>
      </w:hyperlink>
      <w:r w:rsidRPr="0032190F">
        <w:rPr>
          <w:lang w:val="fr-FR"/>
        </w:rPr>
        <w:t xml:space="preserve"> de Toscane méridionale (BIB 177)</w:t>
      </w:r>
      <w:r w:rsidR="0017090D" w:rsidRPr="0032190F">
        <w:rPr>
          <w:lang w:val="fr-FR"/>
        </w:rPr>
        <w:t xml:space="preserve">. </w:t>
      </w:r>
      <w:r w:rsidR="004D2EBE" w:rsidRPr="0017090D">
        <w:rPr>
          <w:i/>
          <w:lang w:val="en-GB"/>
        </w:rPr>
        <w:t xml:space="preserve">An indicator of sea contact is a </w:t>
      </w:r>
      <w:r w:rsidR="0017090D" w:rsidRPr="0017090D">
        <w:rPr>
          <w:i/>
          <w:lang w:val="en-GB"/>
        </w:rPr>
        <w:t>R</w:t>
      </w:r>
      <w:r w:rsidR="004D2EBE" w:rsidRPr="0017090D">
        <w:rPr>
          <w:i/>
          <w:lang w:val="en-GB"/>
        </w:rPr>
        <w:t>inaldone decoration on a pot in tana Fate Val frascarese</w:t>
      </w:r>
      <w:r w:rsidR="004D2EBE">
        <w:rPr>
          <w:lang w:val="en-GB"/>
        </w:rPr>
        <w:t xml:space="preserve"> (Maggi com. pers.)</w:t>
      </w:r>
    </w:p>
    <w:p w14:paraId="0F85CE1D" w14:textId="77777777" w:rsidR="0017090D" w:rsidRDefault="0017090D" w:rsidP="00242C0F">
      <w:pPr>
        <w:jc w:val="both"/>
        <w:rPr>
          <w:lang w:val="en-GB"/>
        </w:rPr>
      </w:pPr>
    </w:p>
    <w:p w14:paraId="1B40DDF8" w14:textId="77777777" w:rsidR="0017090D" w:rsidRPr="0032190F" w:rsidRDefault="0017090D" w:rsidP="00242C0F">
      <w:pPr>
        <w:jc w:val="both"/>
        <w:rPr>
          <w:lang w:val="fr-FR"/>
        </w:rPr>
      </w:pPr>
      <w:r w:rsidRPr="0032190F">
        <w:rPr>
          <w:lang w:val="fr-FR"/>
        </w:rPr>
        <w:t>Chasséen (BIB 1073</w:t>
      </w:r>
      <w:r w:rsidR="005B67FB" w:rsidRPr="0032190F">
        <w:rPr>
          <w:lang w:val="fr-FR"/>
        </w:rPr>
        <w:t xml:space="preserve"> fig. 2</w:t>
      </w:r>
      <w:r w:rsidRPr="0032190F">
        <w:rPr>
          <w:lang w:val="fr-FR"/>
        </w:rPr>
        <w:t>)</w:t>
      </w:r>
      <w:r w:rsidR="0085147A" w:rsidRPr="0032190F">
        <w:rPr>
          <w:lang w:val="fr-FR"/>
        </w:rPr>
        <w:t>.</w:t>
      </w:r>
    </w:p>
    <w:p w14:paraId="2290341D" w14:textId="77777777" w:rsidR="0085147A" w:rsidRPr="0032190F" w:rsidRDefault="0085147A" w:rsidP="00242C0F">
      <w:pPr>
        <w:jc w:val="both"/>
        <w:rPr>
          <w:lang w:val="fr-FR"/>
        </w:rPr>
      </w:pPr>
    </w:p>
    <w:p w14:paraId="112C115B" w14:textId="77777777" w:rsidR="0085147A" w:rsidRPr="0032190F" w:rsidRDefault="0085147A" w:rsidP="00426FF9">
      <w:pPr>
        <w:pStyle w:val="Heading1"/>
      </w:pPr>
      <w:r w:rsidRPr="0032190F">
        <w:t>GROTTA DELLE FATE</w:t>
      </w:r>
    </w:p>
    <w:p w14:paraId="62A29B36" w14:textId="72BC187A" w:rsidR="0085147A" w:rsidRPr="0032190F" w:rsidRDefault="0085147A" w:rsidP="00242C0F">
      <w:pPr>
        <w:autoSpaceDE w:val="0"/>
        <w:autoSpaceDN w:val="0"/>
        <w:adjustRightInd w:val="0"/>
        <w:rPr>
          <w:sz w:val="23"/>
          <w:szCs w:val="23"/>
          <w:lang w:val="fr-FR"/>
        </w:rPr>
      </w:pPr>
      <w:r w:rsidRPr="0032190F">
        <w:rPr>
          <w:lang w:val="fr-FR"/>
        </w:rPr>
        <w:t xml:space="preserve">Différent de la Tana delle Fate ( ?). Petite lame en </w:t>
      </w:r>
      <w:hyperlink r:id="rId1848" w:anchor="Sit_Cuivre" w:history="1">
        <w:r w:rsidR="00BA150E" w:rsidRPr="00BA150E">
          <w:rPr>
            <w:rStyle w:val="Hyperlink"/>
            <w:lang w:val="fr-FR"/>
          </w:rPr>
          <w:t>cuivre</w:t>
        </w:r>
      </w:hyperlink>
      <w:r w:rsidR="00BA150E">
        <w:rPr>
          <w:lang w:val="fr-FR"/>
        </w:rPr>
        <w:t xml:space="preserve"> </w:t>
      </w:r>
      <w:r w:rsidRPr="0032190F">
        <w:rPr>
          <w:lang w:val="fr-FR"/>
        </w:rPr>
        <w:t xml:space="preserve">à 1 rivet </w:t>
      </w:r>
      <w:r w:rsidRPr="0032190F">
        <w:rPr>
          <w:sz w:val="23"/>
          <w:szCs w:val="23"/>
          <w:lang w:val="fr-FR"/>
        </w:rPr>
        <w:t>attribuée à une période précédant immédiatement la culture de Remedello, soit entre 3450 – 3300 avant J.-C. (BIB 1616 (BIB Carancini, 2006)).</w:t>
      </w:r>
    </w:p>
    <w:p w14:paraId="13294794" w14:textId="77777777" w:rsidR="0085147A" w:rsidRPr="0032190F" w:rsidRDefault="0085147A" w:rsidP="00242C0F">
      <w:pPr>
        <w:autoSpaceDE w:val="0"/>
        <w:autoSpaceDN w:val="0"/>
        <w:adjustRightInd w:val="0"/>
        <w:rPr>
          <w:sz w:val="23"/>
          <w:szCs w:val="23"/>
          <w:lang w:val="fr-FR"/>
        </w:rPr>
      </w:pPr>
    </w:p>
    <w:p w14:paraId="31ABADE4" w14:textId="77777777" w:rsidR="0085147A" w:rsidRPr="0032190F" w:rsidRDefault="0085147A" w:rsidP="00426FF9">
      <w:pPr>
        <w:pStyle w:val="Heading1"/>
      </w:pPr>
      <w:r w:rsidRPr="0032190F">
        <w:t>FONTINO (GROTTA DEL)</w:t>
      </w:r>
    </w:p>
    <w:p w14:paraId="223AD55A" w14:textId="17CFE504" w:rsidR="0085147A" w:rsidRPr="0032190F" w:rsidRDefault="0085147A" w:rsidP="00242C0F">
      <w:pPr>
        <w:autoSpaceDE w:val="0"/>
        <w:autoSpaceDN w:val="0"/>
        <w:adjustRightInd w:val="0"/>
        <w:rPr>
          <w:sz w:val="23"/>
          <w:szCs w:val="23"/>
          <w:lang w:val="fr-FR"/>
        </w:rPr>
      </w:pPr>
      <w:r w:rsidRPr="0032190F">
        <w:rPr>
          <w:lang w:val="fr-FR"/>
        </w:rPr>
        <w:t xml:space="preserve">Grotte de Toscane. Petite lame en </w:t>
      </w:r>
      <w:hyperlink r:id="rId1849" w:anchor="Sit_Cuivre" w:history="1">
        <w:r w:rsidR="00BA150E" w:rsidRPr="00BA150E">
          <w:rPr>
            <w:rStyle w:val="Hyperlink"/>
            <w:lang w:val="fr-FR"/>
          </w:rPr>
          <w:t>cuivre</w:t>
        </w:r>
      </w:hyperlink>
      <w:r w:rsidR="00BA150E">
        <w:rPr>
          <w:lang w:val="fr-FR"/>
        </w:rPr>
        <w:t xml:space="preserve"> </w:t>
      </w:r>
      <w:r w:rsidRPr="0032190F">
        <w:rPr>
          <w:lang w:val="fr-FR"/>
        </w:rPr>
        <w:t xml:space="preserve">à 2 rivets </w:t>
      </w:r>
      <w:r w:rsidRPr="0032190F">
        <w:rPr>
          <w:sz w:val="23"/>
          <w:szCs w:val="23"/>
          <w:lang w:val="fr-FR"/>
        </w:rPr>
        <w:t>attribuée à une période précédant immédiatement la culture de Remedello, soit entre 3450 – 3300 avant J.-C. (BIB 1616 (BIB Carancini, 2006)).</w:t>
      </w:r>
    </w:p>
    <w:p w14:paraId="4617A926" w14:textId="77777777" w:rsidR="0085147A" w:rsidRPr="0032190F" w:rsidRDefault="0085147A" w:rsidP="00242C0F">
      <w:pPr>
        <w:autoSpaceDE w:val="0"/>
        <w:autoSpaceDN w:val="0"/>
        <w:adjustRightInd w:val="0"/>
        <w:rPr>
          <w:sz w:val="23"/>
          <w:szCs w:val="23"/>
          <w:lang w:val="fr-FR"/>
        </w:rPr>
      </w:pPr>
    </w:p>
    <w:p w14:paraId="14C0ED46" w14:textId="77777777" w:rsidR="0085147A" w:rsidRPr="0032190F" w:rsidRDefault="0085147A" w:rsidP="00426FF9">
      <w:pPr>
        <w:pStyle w:val="Heading1"/>
      </w:pPr>
      <w:r w:rsidRPr="0032190F">
        <w:t>PRATO (GROTTA DEL)</w:t>
      </w:r>
    </w:p>
    <w:p w14:paraId="485B616F" w14:textId="0B1A327D" w:rsidR="0085147A" w:rsidRPr="0032190F" w:rsidRDefault="0085147A" w:rsidP="00242C0F">
      <w:pPr>
        <w:autoSpaceDE w:val="0"/>
        <w:autoSpaceDN w:val="0"/>
        <w:adjustRightInd w:val="0"/>
        <w:rPr>
          <w:sz w:val="23"/>
          <w:szCs w:val="23"/>
          <w:lang w:val="fr-FR"/>
        </w:rPr>
      </w:pPr>
      <w:r w:rsidRPr="0032190F">
        <w:rPr>
          <w:lang w:val="fr-FR"/>
        </w:rPr>
        <w:t xml:space="preserve">Grotte de Toscane. Petite lame en </w:t>
      </w:r>
      <w:hyperlink r:id="rId1850" w:anchor="Sit_Cuivre" w:history="1">
        <w:r w:rsidR="00BA150E" w:rsidRPr="00BA150E">
          <w:rPr>
            <w:rStyle w:val="Hyperlink"/>
            <w:lang w:val="fr-FR"/>
          </w:rPr>
          <w:t>cuivre</w:t>
        </w:r>
      </w:hyperlink>
      <w:r w:rsidR="00BA150E">
        <w:rPr>
          <w:lang w:val="fr-FR"/>
        </w:rPr>
        <w:t xml:space="preserve"> </w:t>
      </w:r>
      <w:r w:rsidRPr="0032190F">
        <w:rPr>
          <w:lang w:val="fr-FR"/>
        </w:rPr>
        <w:t xml:space="preserve">à 1 rivet </w:t>
      </w:r>
      <w:r w:rsidRPr="0032190F">
        <w:rPr>
          <w:sz w:val="23"/>
          <w:szCs w:val="23"/>
          <w:lang w:val="fr-FR"/>
        </w:rPr>
        <w:t>attribuée à une période précédant immédiatement la culture de Remedello, soit entre 3450 – 3300 avant J.-C. (BIB 1616 (BIB Carancini, 2006)).</w:t>
      </w:r>
    </w:p>
    <w:p w14:paraId="74B5B258" w14:textId="77777777" w:rsidR="00936BD7" w:rsidRPr="0032190F" w:rsidRDefault="00936BD7" w:rsidP="00242C0F">
      <w:pPr>
        <w:rPr>
          <w:lang w:val="fr-FR"/>
        </w:rPr>
      </w:pPr>
    </w:p>
    <w:p w14:paraId="7987BDB2" w14:textId="77777777" w:rsidR="00936BD7" w:rsidRPr="0032190F" w:rsidRDefault="00936BD7" w:rsidP="00426FF9">
      <w:pPr>
        <w:pStyle w:val="Heading1"/>
      </w:pPr>
      <w:bookmarkStart w:id="864" w:name="Sit_Prima_Ciappa"/>
      <w:r w:rsidRPr="0032190F">
        <w:t xml:space="preserve">PRIMA CIAPPA (Grotta de) </w:t>
      </w:r>
    </w:p>
    <w:bookmarkEnd w:id="864"/>
    <w:p w14:paraId="67854CDF" w14:textId="77777777" w:rsidR="00936BD7" w:rsidRPr="0032190F" w:rsidRDefault="00936BD7" w:rsidP="00242C0F">
      <w:pPr>
        <w:rPr>
          <w:lang w:val="fr-FR"/>
        </w:rPr>
      </w:pPr>
    </w:p>
    <w:p w14:paraId="7FE306E9" w14:textId="1A204F9F" w:rsidR="00936BD7" w:rsidRPr="0032190F" w:rsidRDefault="00936BD7" w:rsidP="00242C0F">
      <w:pPr>
        <w:jc w:val="both"/>
        <w:rPr>
          <w:lang w:val="fr-FR"/>
        </w:rPr>
      </w:pPr>
      <w:r w:rsidRPr="0032190F">
        <w:rPr>
          <w:lang w:val="fr-FR"/>
        </w:rPr>
        <w:t xml:space="preserve">La grotta da Prima Ciappa, dans le </w:t>
      </w:r>
      <w:hyperlink r:id="rId1851" w:anchor="Sit_Val_Frascarese" w:history="1">
        <w:r w:rsidRPr="0032190F">
          <w:rPr>
            <w:rStyle w:val="Hyperlink"/>
            <w:lang w:val="fr-FR"/>
          </w:rPr>
          <w:t>Val Frascarese</w:t>
        </w:r>
      </w:hyperlink>
      <w:r w:rsidRPr="0032190F">
        <w:rPr>
          <w:lang w:val="fr-FR"/>
        </w:rPr>
        <w:t>,  montre exclusivement un usage sépulcral avec des dépôts successifs d’individus qui ne semblent appartenir qu’à un clan</w:t>
      </w:r>
      <w:r w:rsidR="00FA480A" w:rsidRPr="0032190F">
        <w:rPr>
          <w:lang w:val="fr-FR"/>
        </w:rPr>
        <w:t xml:space="preserve"> (BIB 177 et 368 p. 73,74). Son occupation </w:t>
      </w:r>
      <w:r w:rsidR="00DD37FD" w:rsidRPr="0032190F">
        <w:rPr>
          <w:lang w:val="fr-FR"/>
        </w:rPr>
        <w:t>semble débuter entre les deux p</w:t>
      </w:r>
      <w:r w:rsidR="00FA480A" w:rsidRPr="0032190F">
        <w:rPr>
          <w:lang w:val="fr-FR"/>
        </w:rPr>
        <w:t>h</w:t>
      </w:r>
      <w:r w:rsidR="00DD37FD" w:rsidRPr="0032190F">
        <w:rPr>
          <w:lang w:val="fr-FR"/>
        </w:rPr>
        <w:t>a</w:t>
      </w:r>
      <w:r w:rsidR="00FA480A" w:rsidRPr="0032190F">
        <w:rPr>
          <w:lang w:val="fr-FR"/>
        </w:rPr>
        <w:t xml:space="preserve">ses d’exploitation de la mine de </w:t>
      </w:r>
      <w:hyperlink r:id="rId1852" w:anchor="Sit_Monte_Loreto" w:history="1">
        <w:r w:rsidR="00ED4BCF" w:rsidRPr="0032190F">
          <w:rPr>
            <w:rStyle w:val="Hyperlink"/>
            <w:lang w:val="fr-FR"/>
          </w:rPr>
          <w:t>Monte Loreto</w:t>
        </w:r>
      </w:hyperlink>
      <w:r w:rsidR="00FA480A" w:rsidRPr="0032190F">
        <w:rPr>
          <w:lang w:val="fr-FR"/>
        </w:rPr>
        <w:t xml:space="preserve"> soit vers -3000 (BIB 368 p. 74). </w:t>
      </w:r>
      <w:r w:rsidRPr="0032190F">
        <w:rPr>
          <w:lang w:val="fr-FR"/>
        </w:rPr>
        <w:t>Cinq datations radiocarbone</w:t>
      </w:r>
      <w:r w:rsidR="00905D28" w:rsidRPr="0032190F">
        <w:rPr>
          <w:lang w:val="fr-FR"/>
        </w:rPr>
        <w:t>s</w:t>
      </w:r>
      <w:r w:rsidR="00C31798" w:rsidRPr="0032190F">
        <w:rPr>
          <w:lang w:val="fr-FR"/>
        </w:rPr>
        <w:t xml:space="preserve">effectuées sur des os humains </w:t>
      </w:r>
      <w:r w:rsidRPr="0032190F">
        <w:rPr>
          <w:lang w:val="fr-FR"/>
        </w:rPr>
        <w:t xml:space="preserve">montrent une chronologie qui s’étale </w:t>
      </w:r>
      <w:r w:rsidR="00FA4EE2" w:rsidRPr="0032190F">
        <w:rPr>
          <w:lang w:val="fr-FR"/>
        </w:rPr>
        <w:t>durant tout</w:t>
      </w:r>
      <w:r w:rsidRPr="0032190F">
        <w:rPr>
          <w:lang w:val="fr-FR"/>
        </w:rPr>
        <w:t xml:space="preserve"> l’âge du Cuivre entre 4340+/-60 BP (Bln 3386) et 3920+/-60 BP (Gif 7212), soit en dates calibrées à 1 sigma à l’intervalle 3035 et 2340 </w:t>
      </w:r>
      <w:r w:rsidR="00090ADF" w:rsidRPr="0032190F">
        <w:rPr>
          <w:lang w:val="fr-FR"/>
        </w:rPr>
        <w:t>cal</w:t>
      </w:r>
      <w:r w:rsidRPr="0032190F">
        <w:rPr>
          <w:lang w:val="fr-FR"/>
        </w:rPr>
        <w:t xml:space="preserve">BC. Dans </w:t>
      </w:r>
      <w:r w:rsidRPr="0032190F">
        <w:rPr>
          <w:lang w:val="fr-FR"/>
        </w:rPr>
        <w:lastRenderedPageBreak/>
        <w:t>le mobilier funéraire on trouve des pointe</w:t>
      </w:r>
      <w:r w:rsidR="00C31798" w:rsidRPr="0032190F">
        <w:rPr>
          <w:lang w:val="fr-FR"/>
        </w:rPr>
        <w:t>s</w:t>
      </w:r>
      <w:r w:rsidR="00C62628" w:rsidRPr="0032190F">
        <w:rPr>
          <w:lang w:val="fr-FR"/>
        </w:rPr>
        <w:t xml:space="preserve"> de flèches en </w:t>
      </w:r>
      <w:r w:rsidR="007B3936" w:rsidRPr="0032190F">
        <w:rPr>
          <w:lang w:val="fr-FR"/>
        </w:rPr>
        <w:t>silex jaspoïde</w:t>
      </w:r>
      <w:r w:rsidRPr="0032190F">
        <w:rPr>
          <w:lang w:val="fr-FR"/>
        </w:rPr>
        <w:t xml:space="preserve"> rouge à pédoncule et ailerons (silex provenant probablement de la carrière de la Valle </w:t>
      </w:r>
      <w:hyperlink w:anchor="Sit_Lagorara" w:history="1">
        <w:r w:rsidRPr="0032190F">
          <w:rPr>
            <w:rStyle w:val="Hyperlink"/>
            <w:lang w:val="fr-FR"/>
          </w:rPr>
          <w:t>Lagorara</w:t>
        </w:r>
      </w:hyperlink>
      <w:r w:rsidRPr="0032190F">
        <w:rPr>
          <w:lang w:val="fr-FR"/>
        </w:rPr>
        <w:t>)</w:t>
      </w:r>
      <w:r w:rsidR="00C87647" w:rsidRPr="0032190F">
        <w:rPr>
          <w:lang w:val="fr-FR"/>
        </w:rPr>
        <w:t xml:space="preserve"> (BIB 177 et 368 p. 73,74) </w:t>
      </w:r>
      <w:r w:rsidR="00BF5717" w:rsidRPr="0032190F">
        <w:rPr>
          <w:lang w:val="fr-FR"/>
        </w:rPr>
        <w:t xml:space="preserve">de </w:t>
      </w:r>
      <w:hyperlink r:id="rId1853" w:anchor="Typ_C" w:history="1">
        <w:r w:rsidR="00BF5717" w:rsidRPr="0032190F">
          <w:rPr>
            <w:rStyle w:val="Hyperlink"/>
            <w:lang w:val="fr-FR"/>
          </w:rPr>
          <w:t>type C</w:t>
        </w:r>
      </w:hyperlink>
      <w:r w:rsidR="00C87647" w:rsidRPr="0032190F">
        <w:rPr>
          <w:lang w:val="fr-FR"/>
        </w:rPr>
        <w:t>(BIB 1327)</w:t>
      </w:r>
      <w:r w:rsidRPr="0032190F">
        <w:rPr>
          <w:lang w:val="fr-FR"/>
        </w:rPr>
        <w:t xml:space="preserve">. Une lame </w:t>
      </w:r>
      <w:r w:rsidRPr="0032190F">
        <w:rPr>
          <w:i/>
          <w:lang w:val="fr-FR"/>
        </w:rPr>
        <w:t>de hache</w:t>
      </w:r>
      <w:r w:rsidRPr="0032190F">
        <w:rPr>
          <w:lang w:val="fr-FR"/>
        </w:rPr>
        <w:t xml:space="preserve"> rectangulaire en </w:t>
      </w:r>
      <w:hyperlink r:id="rId1854" w:anchor="Sit_Cuivre" w:history="1">
        <w:r w:rsidR="00BA150E" w:rsidRPr="00BA150E">
          <w:rPr>
            <w:rStyle w:val="Hyperlink"/>
            <w:lang w:val="fr-FR"/>
          </w:rPr>
          <w:t>cuivre</w:t>
        </w:r>
      </w:hyperlink>
      <w:r w:rsidR="00BA150E">
        <w:rPr>
          <w:lang w:val="fr-FR"/>
        </w:rPr>
        <w:t xml:space="preserve"> </w:t>
      </w:r>
      <w:r w:rsidRPr="0032190F">
        <w:rPr>
          <w:lang w:val="fr-FR"/>
        </w:rPr>
        <w:t>arsenié (4%) à deux rivets (BIB 177</w:t>
      </w:r>
      <w:r w:rsidR="00C31798" w:rsidRPr="0032190F">
        <w:rPr>
          <w:lang w:val="fr-FR"/>
        </w:rPr>
        <w:t xml:space="preserve"> et 368 p. 73,74</w:t>
      </w:r>
      <w:r w:rsidRPr="0032190F">
        <w:rPr>
          <w:lang w:val="fr-FR"/>
        </w:rPr>
        <w:t>)</w:t>
      </w:r>
      <w:r w:rsidR="009F231A" w:rsidRPr="0032190F">
        <w:rPr>
          <w:lang w:val="fr-FR"/>
        </w:rPr>
        <w:t xml:space="preserve"> peut être comparé</w:t>
      </w:r>
      <w:r w:rsidR="00E8183F" w:rsidRPr="0032190F">
        <w:rPr>
          <w:lang w:val="fr-FR"/>
        </w:rPr>
        <w:t>s</w:t>
      </w:r>
      <w:r w:rsidR="00465971" w:rsidRPr="0032190F">
        <w:rPr>
          <w:i/>
          <w:lang w:val="fr-FR"/>
        </w:rPr>
        <w:t>aux poi</w:t>
      </w:r>
      <w:r w:rsidR="009F231A" w:rsidRPr="0032190F">
        <w:rPr>
          <w:i/>
          <w:lang w:val="fr-FR"/>
        </w:rPr>
        <w:t>g</w:t>
      </w:r>
      <w:r w:rsidR="00465971" w:rsidRPr="0032190F">
        <w:rPr>
          <w:i/>
          <w:lang w:val="fr-FR"/>
        </w:rPr>
        <w:t>n</w:t>
      </w:r>
      <w:r w:rsidR="009F231A" w:rsidRPr="0032190F">
        <w:rPr>
          <w:i/>
          <w:lang w:val="fr-FR"/>
        </w:rPr>
        <w:t xml:space="preserve">ards enchassés dans leur fourreau des stèles du </w:t>
      </w:r>
      <w:hyperlink r:id="rId1855" w:anchor="Sit_Lunigiana" w:history="1">
        <w:r w:rsidR="009F231A" w:rsidRPr="0032190F">
          <w:rPr>
            <w:rStyle w:val="Hyperlink"/>
            <w:i/>
            <w:lang w:val="fr-FR"/>
          </w:rPr>
          <w:t>Lunigiana</w:t>
        </w:r>
      </w:hyperlink>
      <w:r w:rsidR="009F231A" w:rsidRPr="0032190F">
        <w:rPr>
          <w:i/>
          <w:lang w:val="fr-FR"/>
        </w:rPr>
        <w:t xml:space="preserve"> (SS BIB)</w:t>
      </w:r>
      <w:r w:rsidR="00E8183F" w:rsidRPr="0032190F">
        <w:rPr>
          <w:lang w:val="fr-FR"/>
        </w:rPr>
        <w:t xml:space="preserve"> ou plus certainement au type de poignard </w:t>
      </w:r>
      <w:hyperlink r:id="rId1856" w:anchor="Typ_Arm_Poignards_Italie" w:history="1">
        <w:r w:rsidR="002F7D68" w:rsidRPr="0032190F">
          <w:rPr>
            <w:rStyle w:val="Hyperlink"/>
            <w:lang w:val="fr-FR"/>
          </w:rPr>
          <w:t>S. Pietro</w:t>
        </w:r>
      </w:hyperlink>
      <w:r w:rsidR="00E8183F" w:rsidRPr="0032190F">
        <w:rPr>
          <w:lang w:val="fr-FR"/>
        </w:rPr>
        <w:t xml:space="preserve"> (SS BIB)</w:t>
      </w:r>
    </w:p>
    <w:p w14:paraId="438D1B2B" w14:textId="77777777" w:rsidR="00C31798" w:rsidRPr="0032190F" w:rsidRDefault="00C31798" w:rsidP="00242C0F">
      <w:pPr>
        <w:rPr>
          <w:lang w:val="fr-FR"/>
        </w:rPr>
      </w:pPr>
    </w:p>
    <w:p w14:paraId="17582AA6" w14:textId="4F396F9E" w:rsidR="00C31798" w:rsidRPr="0032190F" w:rsidRDefault="001E2F36" w:rsidP="00242C0F">
      <w:pPr>
        <w:jc w:val="both"/>
        <w:rPr>
          <w:lang w:val="fr-FR"/>
        </w:rPr>
      </w:pPr>
      <w:r w:rsidRPr="0032190F">
        <w:rPr>
          <w:lang w:val="fr-FR"/>
        </w:rPr>
        <w:t xml:space="preserve">Deux objets en cuivre y ont été retrouvés : « a </w:t>
      </w:r>
      <w:r w:rsidRPr="0032190F">
        <w:rPr>
          <w:i/>
          <w:lang w:val="fr-FR"/>
        </w:rPr>
        <w:t>needle</w:t>
      </w:r>
      <w:r w:rsidRPr="0032190F">
        <w:rPr>
          <w:lang w:val="fr-FR"/>
        </w:rPr>
        <w:t xml:space="preserve"> » et une dague qui ont certainement été fabriquées à partir du cuivre provenant du </w:t>
      </w:r>
      <w:hyperlink r:id="rId1857" w:anchor="Sit_Monte_Loreto" w:history="1">
        <w:r w:rsidRPr="0032190F">
          <w:rPr>
            <w:rStyle w:val="Hyperlink"/>
            <w:lang w:val="fr-FR"/>
          </w:rPr>
          <w:t>Monte Loreto</w:t>
        </w:r>
      </w:hyperlink>
      <w:r w:rsidRPr="0032190F">
        <w:rPr>
          <w:lang w:val="fr-FR"/>
        </w:rPr>
        <w:t xml:space="preserve"> (BIB 368 p. 73, 74)</w:t>
      </w:r>
    </w:p>
    <w:p w14:paraId="2C68D69B" w14:textId="77777777" w:rsidR="005D7CB9" w:rsidRPr="0032190F" w:rsidRDefault="005D7CB9" w:rsidP="00242C0F">
      <w:pPr>
        <w:rPr>
          <w:lang w:val="fr-FR"/>
        </w:rPr>
      </w:pPr>
    </w:p>
    <w:p w14:paraId="4CFDC9E8" w14:textId="77777777" w:rsidR="005D7CB9" w:rsidRPr="0032190F" w:rsidRDefault="005D7CB9" w:rsidP="00426FF9">
      <w:pPr>
        <w:pStyle w:val="Heading1"/>
      </w:pPr>
      <w:bookmarkStart w:id="865" w:name="Sit_Noceto"/>
      <w:r w:rsidRPr="0032190F">
        <w:t>NOCETO</w:t>
      </w:r>
      <w:bookmarkEnd w:id="865"/>
    </w:p>
    <w:p w14:paraId="3F379BB4" w14:textId="77777777" w:rsidR="005D7CB9" w:rsidRPr="0032190F" w:rsidRDefault="005D7CB9" w:rsidP="00242C0F">
      <w:pPr>
        <w:rPr>
          <w:lang w:val="fr-FR"/>
        </w:rPr>
      </w:pPr>
    </w:p>
    <w:p w14:paraId="535D1ABC" w14:textId="77777777" w:rsidR="005D7CB9" w:rsidRDefault="005D7CB9" w:rsidP="004C42A7">
      <w:pPr>
        <w:jc w:val="both"/>
        <w:rPr>
          <w:lang w:val="fr-FR"/>
        </w:rPr>
      </w:pPr>
      <w:r w:rsidRPr="0032190F">
        <w:rPr>
          <w:lang w:val="fr-FR"/>
        </w:rPr>
        <w:t xml:space="preserve">Le site de Noceto (Val Vobbia, Gènes) dans les Apennins ligures, a livré une lame de hache de </w:t>
      </w:r>
      <w:smartTag w:uri="urn:schemas-microsoft-com:office:smarttags" w:element="metricconverter">
        <w:smartTagPr>
          <w:attr w:name="ProductID" w:val="75 mm"/>
        </w:smartTagPr>
        <w:r w:rsidRPr="0032190F">
          <w:rPr>
            <w:lang w:val="fr-FR"/>
          </w:rPr>
          <w:t>75 mm</w:t>
        </w:r>
      </w:smartTag>
      <w:r w:rsidRPr="0032190F">
        <w:rPr>
          <w:lang w:val="fr-FR"/>
        </w:rPr>
        <w:t xml:space="preserve"> de long pour une largeur maximale de </w:t>
      </w:r>
      <w:smartTag w:uri="urn:schemas-microsoft-com:office:smarttags" w:element="metricconverter">
        <w:smartTagPr>
          <w:attr w:name="ProductID" w:val="9 mm"/>
        </w:smartTagPr>
        <w:r w:rsidRPr="0032190F">
          <w:rPr>
            <w:lang w:val="fr-FR"/>
          </w:rPr>
          <w:t>9 mm</w:t>
        </w:r>
      </w:smartTag>
      <w:r w:rsidRPr="0032190F">
        <w:rPr>
          <w:lang w:val="fr-FR"/>
        </w:rPr>
        <w:t xml:space="preserve">,  de forme trapézoidale allongée au talon légèrement convexe aux bords asymétriques dont un est légèrement concave et au tranchant légèrement convexe. L’analyse métallographique montre 96% de Cu, des traces de soufre (S) et de silice (Si). Elle manque de contexte archéologique mais a pu être rapprochée de la hache d’Ötzi par De Marinis (1992) (BIB </w:t>
      </w:r>
      <w:r w:rsidR="00B57A57" w:rsidRPr="0032190F">
        <w:rPr>
          <w:lang w:val="fr-FR"/>
        </w:rPr>
        <w:t>1326 p. 120, 121)</w:t>
      </w:r>
    </w:p>
    <w:p w14:paraId="35D7900A" w14:textId="77777777" w:rsidR="00C30090" w:rsidRDefault="00C30090" w:rsidP="004C42A7">
      <w:pPr>
        <w:jc w:val="both"/>
        <w:rPr>
          <w:lang w:val="fr-FR"/>
        </w:rPr>
      </w:pPr>
    </w:p>
    <w:p w14:paraId="29BD9F22" w14:textId="77777777" w:rsidR="00C30090" w:rsidRPr="00C30090" w:rsidRDefault="00C30090" w:rsidP="00426FF9">
      <w:pPr>
        <w:pStyle w:val="Heading1"/>
      </w:pPr>
      <w:bookmarkStart w:id="866" w:name="Sit_Altea_Vella"/>
      <w:r w:rsidRPr="00C30090">
        <w:t>ALT</w:t>
      </w:r>
      <w:r>
        <w:t>EA LA VELLA</w:t>
      </w:r>
    </w:p>
    <w:bookmarkEnd w:id="866"/>
    <w:p w14:paraId="6A8EAA79" w14:textId="77777777" w:rsidR="00C30090" w:rsidRPr="003A0B4F" w:rsidRDefault="00C30090" w:rsidP="004C42A7">
      <w:pPr>
        <w:jc w:val="both"/>
        <w:rPr>
          <w:szCs w:val="22"/>
          <w:lang w:val="fr-FR" w:eastAsia="en-GB"/>
        </w:rPr>
      </w:pPr>
    </w:p>
    <w:p w14:paraId="7E2EDCF6" w14:textId="0A39A37A" w:rsidR="00C30090" w:rsidRDefault="00C30090" w:rsidP="004C42A7">
      <w:pPr>
        <w:jc w:val="both"/>
        <w:rPr>
          <w:lang w:val="fr-FR"/>
        </w:rPr>
      </w:pPr>
      <w:r w:rsidRPr="00C30090">
        <w:rPr>
          <w:szCs w:val="22"/>
          <w:lang w:val="fr-FR" w:eastAsia="en-GB"/>
        </w:rPr>
        <w:t xml:space="preserve">Stèle d'Altea la Vella (Alicante), représentation de guerrier avec </w:t>
      </w:r>
      <w:hyperlink r:id="rId1858" w:anchor="Cul_Art_TAC_T_t_epee_antennes" w:history="1">
        <w:r w:rsidR="00E51ED9">
          <w:rPr>
            <w:rStyle w:val="Hyperlink"/>
            <w:rFonts w:ascii="Times" w:hAnsi="Times"/>
            <w:lang w:val="fr-FR"/>
          </w:rPr>
          <w:t>épée</w:t>
        </w:r>
        <w:r w:rsidR="00E51ED9" w:rsidRPr="00E51ED9">
          <w:rPr>
            <w:rStyle w:val="Hyperlink"/>
            <w:rFonts w:ascii="Times" w:hAnsi="Times"/>
            <w:lang w:val="fr-FR"/>
          </w:rPr>
          <w:t xml:space="preserve"> à antennes</w:t>
        </w:r>
      </w:hyperlink>
      <w:r w:rsidR="00E51ED9">
        <w:rPr>
          <w:rFonts w:ascii="Times" w:hAnsi="Times"/>
          <w:lang w:val="fr-FR"/>
        </w:rPr>
        <w:t xml:space="preserve"> </w:t>
      </w:r>
      <w:r w:rsidRPr="00C30090">
        <w:rPr>
          <w:szCs w:val="22"/>
          <w:lang w:val="fr-FR" w:eastAsia="en-GB"/>
        </w:rPr>
        <w:t xml:space="preserve">et couteau, datable de 500 aec, v. </w:t>
      </w:r>
      <w:hyperlink r:id="rId1859" w:anchor="Sit_Filetto_1" w:history="1">
        <w:r w:rsidRPr="00C30090">
          <w:rPr>
            <w:rStyle w:val="Hyperlink"/>
            <w:lang w:val="fr-FR"/>
          </w:rPr>
          <w:t xml:space="preserve">Filetto </w:t>
        </w:r>
        <w:r w:rsidR="00BA32B5">
          <w:rPr>
            <w:rStyle w:val="Hyperlink"/>
            <w:lang w:val="fr-FR"/>
          </w:rPr>
          <w:t>1</w:t>
        </w:r>
      </w:hyperlink>
      <w:r>
        <w:rPr>
          <w:lang w:val="fr-FR"/>
        </w:rPr>
        <w:t xml:space="preserve"> et</w:t>
      </w:r>
      <w:hyperlink r:id="rId1860" w:anchor="Sit_Filetto_2" w:history="1">
        <w:r w:rsidR="002931EF">
          <w:rPr>
            <w:rStyle w:val="Hyperlink"/>
            <w:lang w:val="fr-FR"/>
          </w:rPr>
          <w:t xml:space="preserve"> </w:t>
        </w:r>
        <w:r w:rsidR="00E30F13" w:rsidRPr="0069434A">
          <w:rPr>
            <w:rStyle w:val="Hyperlink"/>
            <w:lang w:val="fr-FR"/>
          </w:rPr>
          <w:t>Filetto_2</w:t>
        </w:r>
      </w:hyperlink>
      <w:r w:rsidRPr="00C30090">
        <w:rPr>
          <w:lang w:val="fr-FR"/>
        </w:rPr>
        <w:t xml:space="preserve"> </w:t>
      </w:r>
      <w:hyperlink r:id="rId1861" w:anchor="Sit_Sorano_5" w:history="1">
        <w:r w:rsidRPr="00C30090">
          <w:rPr>
            <w:rStyle w:val="Hyperlink"/>
            <w:lang w:val="fr-FR"/>
          </w:rPr>
          <w:t xml:space="preserve">Sorano </w:t>
        </w:r>
        <w:r w:rsidR="00BA32B5">
          <w:rPr>
            <w:rStyle w:val="Hyperlink"/>
            <w:lang w:val="fr-FR"/>
          </w:rPr>
          <w:t>5</w:t>
        </w:r>
      </w:hyperlink>
      <w:r>
        <w:rPr>
          <w:lang w:val="fr-FR"/>
        </w:rPr>
        <w:t xml:space="preserve"> (BIB 2867)</w:t>
      </w:r>
      <w:r w:rsidR="006702EA">
        <w:rPr>
          <w:lang w:val="fr-FR"/>
        </w:rPr>
        <w:t xml:space="preserve"> Guerrier avec épée à antennes et couteau proche des stèles ligures (BIB 2051) Datée de vers 500 aec (BIB 2051)</w:t>
      </w:r>
    </w:p>
    <w:p w14:paraId="66DFD6FB" w14:textId="77777777" w:rsidR="00BA4A8A" w:rsidRDefault="00BA4A8A" w:rsidP="004C42A7">
      <w:pPr>
        <w:jc w:val="both"/>
        <w:rPr>
          <w:lang w:val="fr-FR"/>
        </w:rPr>
      </w:pPr>
    </w:p>
    <w:p w14:paraId="344740B6" w14:textId="77777777" w:rsidR="00BA4A8A" w:rsidRDefault="00BA4A8A" w:rsidP="00426FF9">
      <w:pPr>
        <w:pStyle w:val="Heading1"/>
      </w:pPr>
      <w:bookmarkStart w:id="867" w:name="Sit_Corral_Saus"/>
      <w:r>
        <w:t>CORRAL DE SAUS</w:t>
      </w:r>
    </w:p>
    <w:bookmarkEnd w:id="867"/>
    <w:p w14:paraId="2C8A64AE" w14:textId="77777777" w:rsidR="00BA4A8A" w:rsidRDefault="00BA4A8A" w:rsidP="004C42A7">
      <w:pPr>
        <w:jc w:val="both"/>
        <w:rPr>
          <w:lang w:val="fr-FR"/>
        </w:rPr>
      </w:pPr>
    </w:p>
    <w:p w14:paraId="54452387" w14:textId="60C064E0" w:rsidR="00BA4A8A" w:rsidRDefault="00BA4A8A" w:rsidP="004C42A7">
      <w:pPr>
        <w:jc w:val="both"/>
        <w:rPr>
          <w:lang w:val="fr-FR"/>
        </w:rPr>
      </w:pPr>
      <w:r>
        <w:rPr>
          <w:lang w:val="fr-FR"/>
        </w:rPr>
        <w:t>Corral de Saus (Alicante</w:t>
      </w:r>
      <w:r w:rsidR="006702EA">
        <w:rPr>
          <w:lang w:val="fr-FR"/>
        </w:rPr>
        <w:t>, Valence</w:t>
      </w:r>
      <w:r>
        <w:rPr>
          <w:lang w:val="fr-FR"/>
        </w:rPr>
        <w:t>) pilier-stèle datée entre 450 et 300 aec (BIB 2867)</w:t>
      </w:r>
      <w:r w:rsidR="006702EA" w:rsidRPr="006702EA">
        <w:rPr>
          <w:lang w:val="fr-FR"/>
        </w:rPr>
        <w:t xml:space="preserve"> </w:t>
      </w:r>
      <w:r w:rsidR="006702EA">
        <w:rPr>
          <w:lang w:val="fr-FR"/>
        </w:rPr>
        <w:t xml:space="preserve">pilier-stèle, gr. </w:t>
      </w:r>
      <w:hyperlink r:id="rId1862" w:anchor="Cul_Steles_Epigraphes" w:history="1">
        <w:r w:rsidR="006702EA" w:rsidRPr="006702EA">
          <w:rPr>
            <w:rStyle w:val="Hyperlink"/>
            <w:lang w:val="fr-FR"/>
          </w:rPr>
          <w:t>stèles épigraphes</w:t>
        </w:r>
      </w:hyperlink>
      <w:r w:rsidR="006702EA">
        <w:rPr>
          <w:lang w:val="fr-FR"/>
        </w:rPr>
        <w:t xml:space="preserve">, daté du 4e aec </w:t>
      </w:r>
      <w:r w:rsidR="006702EA" w:rsidRPr="006702EA">
        <w:rPr>
          <w:lang w:val="fr-FR"/>
        </w:rPr>
        <w:t>(BIB 2051)</w:t>
      </w:r>
    </w:p>
    <w:p w14:paraId="7B70D458" w14:textId="77777777" w:rsidR="006702EA" w:rsidRDefault="006702EA" w:rsidP="004C42A7">
      <w:pPr>
        <w:jc w:val="both"/>
        <w:rPr>
          <w:lang w:val="fr-FR"/>
        </w:rPr>
      </w:pPr>
    </w:p>
    <w:p w14:paraId="328F4029" w14:textId="77777777" w:rsidR="006702EA" w:rsidRDefault="006702EA" w:rsidP="004C42A7">
      <w:pPr>
        <w:jc w:val="both"/>
        <w:rPr>
          <w:lang w:val="fr-FR"/>
        </w:rPr>
      </w:pPr>
      <w:r>
        <w:rPr>
          <w:lang w:val="fr-FR"/>
        </w:rPr>
        <w:t>Nécropole ibérique (5e-3e aec) (BIB wiki)</w:t>
      </w:r>
    </w:p>
    <w:p w14:paraId="3C9D390A" w14:textId="77777777" w:rsidR="006702EA" w:rsidRDefault="006702EA" w:rsidP="004C42A7">
      <w:pPr>
        <w:jc w:val="both"/>
        <w:rPr>
          <w:lang w:val="fr-FR"/>
        </w:rPr>
      </w:pPr>
    </w:p>
    <w:p w14:paraId="76A20DCB" w14:textId="77777777" w:rsidR="006702EA" w:rsidRDefault="006702EA" w:rsidP="00426FF9">
      <w:pPr>
        <w:pStyle w:val="Heading1"/>
      </w:pPr>
      <w:bookmarkStart w:id="868" w:name="Sit_Huelma"/>
      <w:r>
        <w:t>HUELMA</w:t>
      </w:r>
    </w:p>
    <w:bookmarkEnd w:id="868"/>
    <w:p w14:paraId="41F82ACB" w14:textId="77777777" w:rsidR="006702EA" w:rsidRDefault="006702EA" w:rsidP="004C42A7">
      <w:pPr>
        <w:jc w:val="both"/>
        <w:rPr>
          <w:lang w:val="fr-FR"/>
        </w:rPr>
      </w:pPr>
    </w:p>
    <w:p w14:paraId="688E85EF" w14:textId="10B02EE5" w:rsidR="006702EA" w:rsidRDefault="006702EA" w:rsidP="004C42A7">
      <w:pPr>
        <w:jc w:val="both"/>
        <w:rPr>
          <w:lang w:val="fr-FR"/>
        </w:rPr>
      </w:pPr>
      <w:r>
        <w:rPr>
          <w:lang w:val="fr-FR"/>
        </w:rPr>
        <w:t xml:space="preserve">Monument gravé, gr. </w:t>
      </w:r>
      <w:hyperlink r:id="rId1863" w:anchor="Cul_Steles_Epigraphes" w:history="1">
        <w:r w:rsidRPr="006702EA">
          <w:rPr>
            <w:rStyle w:val="Hyperlink"/>
            <w:lang w:val="fr-FR"/>
          </w:rPr>
          <w:t>stèles épigraphes</w:t>
        </w:r>
      </w:hyperlink>
      <w:r>
        <w:rPr>
          <w:lang w:val="fr-FR"/>
        </w:rPr>
        <w:t xml:space="preserve">, daté du 4e aec </w:t>
      </w:r>
      <w:r w:rsidRPr="006702EA">
        <w:rPr>
          <w:lang w:val="fr-FR"/>
        </w:rPr>
        <w:t>(BIB 2051)</w:t>
      </w:r>
    </w:p>
    <w:p w14:paraId="3EB51A02" w14:textId="77777777" w:rsidR="006702EA" w:rsidRDefault="006702EA" w:rsidP="004C42A7">
      <w:pPr>
        <w:jc w:val="both"/>
        <w:rPr>
          <w:lang w:val="fr-FR"/>
        </w:rPr>
      </w:pPr>
    </w:p>
    <w:p w14:paraId="44B3A60D" w14:textId="77777777" w:rsidR="006702EA" w:rsidRDefault="006702EA" w:rsidP="00426FF9">
      <w:pPr>
        <w:pStyle w:val="Heading1"/>
      </w:pPr>
      <w:bookmarkStart w:id="869" w:name="Sit_Osuna"/>
      <w:r>
        <w:t>OSUNA</w:t>
      </w:r>
    </w:p>
    <w:bookmarkEnd w:id="869"/>
    <w:p w14:paraId="3AF62D12" w14:textId="77777777" w:rsidR="006702EA" w:rsidRDefault="006702EA" w:rsidP="004C42A7">
      <w:pPr>
        <w:jc w:val="both"/>
        <w:rPr>
          <w:lang w:val="fr-FR"/>
        </w:rPr>
      </w:pPr>
    </w:p>
    <w:p w14:paraId="112BD80B" w14:textId="4825D7EC" w:rsidR="006702EA" w:rsidRDefault="006702EA" w:rsidP="004C42A7">
      <w:pPr>
        <w:jc w:val="both"/>
        <w:rPr>
          <w:lang w:val="fr-FR"/>
        </w:rPr>
      </w:pPr>
      <w:r>
        <w:rPr>
          <w:lang w:val="fr-FR"/>
        </w:rPr>
        <w:t xml:space="preserve">Séville. gr. </w:t>
      </w:r>
      <w:hyperlink r:id="rId1864" w:anchor="Cul_Steles_Epigraphes" w:history="1">
        <w:r w:rsidRPr="006702EA">
          <w:rPr>
            <w:rStyle w:val="Hyperlink"/>
            <w:lang w:val="fr-FR"/>
          </w:rPr>
          <w:t>stèles épigraphes</w:t>
        </w:r>
      </w:hyperlink>
      <w:r>
        <w:rPr>
          <w:lang w:val="fr-FR"/>
        </w:rPr>
        <w:t xml:space="preserve">, daté du 3e aec </w:t>
      </w:r>
      <w:r w:rsidRPr="006702EA">
        <w:rPr>
          <w:lang w:val="fr-FR"/>
        </w:rPr>
        <w:t>(BIB 2051)</w:t>
      </w:r>
    </w:p>
    <w:p w14:paraId="5A0BE2EE" w14:textId="77777777" w:rsidR="00CB6180" w:rsidRDefault="00CB6180" w:rsidP="004C42A7">
      <w:pPr>
        <w:jc w:val="both"/>
        <w:rPr>
          <w:lang w:val="fr-FR"/>
        </w:rPr>
      </w:pPr>
    </w:p>
    <w:p w14:paraId="150DA280" w14:textId="77777777" w:rsidR="002144AD" w:rsidRPr="00AF6EBF" w:rsidRDefault="002144AD" w:rsidP="004C42A7">
      <w:pPr>
        <w:jc w:val="both"/>
        <w:rPr>
          <w:lang w:val="fr-FR"/>
        </w:rPr>
      </w:pPr>
    </w:p>
    <w:p w14:paraId="471FBA67" w14:textId="77777777" w:rsidR="00AC51A5" w:rsidRPr="00426FF9" w:rsidRDefault="00CB6180" w:rsidP="00426FF9">
      <w:pPr>
        <w:pStyle w:val="Heading1"/>
        <w:rPr>
          <w:lang w:val="es-ES"/>
        </w:rPr>
      </w:pPr>
      <w:bookmarkStart w:id="870" w:name="Sit_Lunigiana"/>
      <w:r w:rsidRPr="00426FF9">
        <w:rPr>
          <w:lang w:val="es-ES"/>
        </w:rPr>
        <w:t>LUNIGIANA</w:t>
      </w:r>
    </w:p>
    <w:bookmarkEnd w:id="870"/>
    <w:p w14:paraId="273EDA36" w14:textId="77777777" w:rsidR="00AC51A5" w:rsidRPr="00C15721" w:rsidRDefault="00CB6180" w:rsidP="00242C0F">
      <w:pPr>
        <w:rPr>
          <w:sz w:val="20"/>
          <w:lang w:val="es-ES"/>
        </w:rPr>
      </w:pPr>
      <w:r w:rsidRPr="00C15721">
        <w:rPr>
          <w:sz w:val="20"/>
          <w:lang w:val="es-ES"/>
        </w:rPr>
        <w:t>stèles de Lunigiana</w:t>
      </w:r>
    </w:p>
    <w:p w14:paraId="31460676" w14:textId="77777777" w:rsidR="00845528" w:rsidRPr="00C15721" w:rsidRDefault="00845528" w:rsidP="00242C0F">
      <w:pPr>
        <w:rPr>
          <w:rFonts w:ascii="Courier New" w:hAnsi="Courier New" w:cs="Courier New"/>
          <w:sz w:val="16"/>
          <w:lang w:val="es-ES"/>
        </w:rPr>
      </w:pPr>
      <w:r w:rsidRPr="00C15721">
        <w:rPr>
          <w:rFonts w:ascii="Courier New" w:hAnsi="Courier New" w:cs="Courier New"/>
          <w:sz w:val="16"/>
          <w:lang w:val="es-ES"/>
        </w:rPr>
        <w:t>http://www.statuestele.org/wp-content/uploads/2015/11/</w:t>
      </w:r>
    </w:p>
    <w:p w14:paraId="6672A339" w14:textId="77777777" w:rsidR="00CB6180" w:rsidRPr="00C15721" w:rsidRDefault="00CB6180" w:rsidP="00242C0F">
      <w:pPr>
        <w:rPr>
          <w:lang w:val="es-ES"/>
        </w:rPr>
      </w:pPr>
    </w:p>
    <w:p w14:paraId="56ECB10D" w14:textId="361E0903" w:rsidR="004C42A7" w:rsidRPr="0032190F" w:rsidRDefault="00992ABE" w:rsidP="00242C0F">
      <w:pPr>
        <w:rPr>
          <w:lang w:val="fr-FR"/>
        </w:rPr>
      </w:pPr>
      <w:r>
        <w:rPr>
          <w:lang w:val="fr-FR"/>
        </w:rPr>
        <w:t xml:space="preserve">Sous-groupe du gr. </w:t>
      </w:r>
      <w:hyperlink r:id="rId1865" w:anchor="Cul_Lunigio_Corso_Sarde" w:history="1">
        <w:r w:rsidRPr="00992ABE">
          <w:rPr>
            <w:rStyle w:val="Hyperlink"/>
            <w:lang w:val="fr-FR"/>
          </w:rPr>
          <w:t>LCS</w:t>
        </w:r>
      </w:hyperlink>
      <w:r>
        <w:rPr>
          <w:lang w:val="fr-FR"/>
        </w:rPr>
        <w:t xml:space="preserve"> (SS BIB). </w:t>
      </w:r>
      <w:r w:rsidR="00E37805" w:rsidRPr="0032190F">
        <w:rPr>
          <w:lang w:val="fr-FR"/>
        </w:rPr>
        <w:t xml:space="preserve">En Lunigiana (Toscane, presque </w:t>
      </w:r>
      <w:r w:rsidR="009545FD">
        <w:rPr>
          <w:lang w:val="fr-FR"/>
        </w:rPr>
        <w:t>80</w:t>
      </w:r>
      <w:r w:rsidR="00E37805" w:rsidRPr="0032190F">
        <w:rPr>
          <w:lang w:val="fr-FR"/>
        </w:rPr>
        <w:t xml:space="preserve"> </w:t>
      </w:r>
      <w:hyperlink r:id="rId1866" w:anchor="Cul_Megalith" w:history="1">
        <w:r w:rsidR="00E37805" w:rsidRPr="0032190F">
          <w:rPr>
            <w:rStyle w:val="Hyperlink"/>
            <w:lang w:val="fr-FR"/>
          </w:rPr>
          <w:t>stèles</w:t>
        </w:r>
      </w:hyperlink>
      <w:r w:rsidR="00E37805" w:rsidRPr="0032190F">
        <w:rPr>
          <w:lang w:val="fr-FR"/>
        </w:rPr>
        <w:t xml:space="preserve"> anthropomorphiques ont été découvertes (SS BIB). 44 stèles ont été attribuées à ce groupe, toutes hors contexte (BIB 1738 p. 188) Trois phases ont été distinguées:</w:t>
      </w:r>
    </w:p>
    <w:p w14:paraId="5151166A" w14:textId="77777777" w:rsidR="00E37805" w:rsidRPr="0032190F" w:rsidRDefault="00E37805" w:rsidP="00242C0F">
      <w:pPr>
        <w:rPr>
          <w:lang w:val="fr-FR"/>
        </w:rPr>
      </w:pPr>
    </w:p>
    <w:tbl>
      <w:tblPr>
        <w:tblW w:w="98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6"/>
        <w:gridCol w:w="1216"/>
        <w:gridCol w:w="7188"/>
      </w:tblGrid>
      <w:tr w:rsidR="00CB6180" w:rsidRPr="00992ABE" w14:paraId="086FC7C4" w14:textId="77777777" w:rsidTr="00C35EA7">
        <w:trPr>
          <w:jc w:val="center"/>
        </w:trPr>
        <w:tc>
          <w:tcPr>
            <w:tcW w:w="1456" w:type="dxa"/>
          </w:tcPr>
          <w:p w14:paraId="2ED5C06B" w14:textId="77777777" w:rsidR="00CB6180" w:rsidRPr="00C35EA7" w:rsidRDefault="00CB6180" w:rsidP="00C35EA7">
            <w:pPr>
              <w:jc w:val="center"/>
              <w:rPr>
                <w:lang w:val="fr-FR"/>
              </w:rPr>
            </w:pPr>
            <w:r w:rsidRPr="00C35EA7">
              <w:rPr>
                <w:lang w:val="fr-FR"/>
              </w:rPr>
              <w:lastRenderedPageBreak/>
              <w:t>période</w:t>
            </w:r>
          </w:p>
        </w:tc>
        <w:tc>
          <w:tcPr>
            <w:tcW w:w="1216" w:type="dxa"/>
          </w:tcPr>
          <w:p w14:paraId="59438F87" w14:textId="77777777" w:rsidR="00CB6180" w:rsidRPr="00C35EA7" w:rsidRDefault="00CB6180" w:rsidP="00C35EA7">
            <w:pPr>
              <w:jc w:val="center"/>
              <w:rPr>
                <w:lang w:val="fr-FR"/>
              </w:rPr>
            </w:pPr>
            <w:r w:rsidRPr="00C35EA7">
              <w:rPr>
                <w:lang w:val="fr-FR"/>
              </w:rPr>
              <w:t>phases</w:t>
            </w:r>
          </w:p>
        </w:tc>
        <w:tc>
          <w:tcPr>
            <w:tcW w:w="7188" w:type="dxa"/>
          </w:tcPr>
          <w:p w14:paraId="0FE612E6" w14:textId="77777777" w:rsidR="00CB6180" w:rsidRPr="00C35EA7" w:rsidRDefault="00AF6EBF" w:rsidP="00C35EA7">
            <w:pPr>
              <w:jc w:val="center"/>
              <w:rPr>
                <w:lang w:val="fr-FR"/>
              </w:rPr>
            </w:pPr>
            <w:r w:rsidRPr="00C35EA7">
              <w:rPr>
                <w:lang w:val="fr-FR"/>
              </w:rPr>
              <w:t>description</w:t>
            </w:r>
          </w:p>
        </w:tc>
      </w:tr>
      <w:tr w:rsidR="00CB6180" w:rsidRPr="002C1885" w14:paraId="536FA47A" w14:textId="77777777" w:rsidTr="00C35EA7">
        <w:trPr>
          <w:jc w:val="center"/>
        </w:trPr>
        <w:tc>
          <w:tcPr>
            <w:tcW w:w="1456" w:type="dxa"/>
          </w:tcPr>
          <w:p w14:paraId="434F653F" w14:textId="3F5A5016" w:rsidR="00CB6180" w:rsidRPr="00C35EA7" w:rsidRDefault="00000000" w:rsidP="00242C0F">
            <w:pPr>
              <w:rPr>
                <w:lang w:val="fr-FR"/>
              </w:rPr>
            </w:pPr>
            <w:hyperlink r:id="rId1867" w:anchor="Sit_Lunigiana_per_Protohistoire" w:history="1">
              <w:r w:rsidR="00CB6180" w:rsidRPr="00C35EA7">
                <w:rPr>
                  <w:rStyle w:val="Hyperlink"/>
                  <w:lang w:val="fr-FR"/>
                </w:rPr>
                <w:t>Protohistoire</w:t>
              </w:r>
            </w:hyperlink>
          </w:p>
        </w:tc>
        <w:tc>
          <w:tcPr>
            <w:tcW w:w="1216" w:type="dxa"/>
          </w:tcPr>
          <w:p w14:paraId="57EC00D2" w14:textId="77777777" w:rsidR="00CB6180" w:rsidRPr="00C35EA7" w:rsidRDefault="00CB6180" w:rsidP="00242C0F">
            <w:pPr>
              <w:rPr>
                <w:lang w:val="fr-FR"/>
              </w:rPr>
            </w:pPr>
            <w:r w:rsidRPr="00C35EA7">
              <w:rPr>
                <w:lang w:val="fr-FR"/>
              </w:rPr>
              <w:t>finale</w:t>
            </w:r>
          </w:p>
        </w:tc>
        <w:tc>
          <w:tcPr>
            <w:tcW w:w="7188" w:type="dxa"/>
          </w:tcPr>
          <w:p w14:paraId="13E85773" w14:textId="7F4F15FD" w:rsidR="00CB6180" w:rsidRPr="00C35EA7" w:rsidRDefault="00000000" w:rsidP="00E51ED9">
            <w:pPr>
              <w:rPr>
                <w:lang w:val="fr-FR"/>
              </w:rPr>
            </w:pPr>
            <w:hyperlink r:id="rId1868" w:anchor="Cul_Art_TAC_T_t_epee_antennes" w:history="1">
              <w:r w:rsidR="00CB6180" w:rsidRPr="00C35EA7">
                <w:rPr>
                  <w:rStyle w:val="Hyperlink"/>
                  <w:rFonts w:ascii="Times" w:hAnsi="Times"/>
                  <w:lang w:val="fr-FR"/>
                </w:rPr>
                <w:t>poignard à antennes</w:t>
              </w:r>
            </w:hyperlink>
            <w:r w:rsidR="00CB6180" w:rsidRPr="00C35EA7">
              <w:rPr>
                <w:rFonts w:ascii="Times" w:hAnsi="Times"/>
                <w:lang w:val="fr-FR"/>
              </w:rPr>
              <w:t xml:space="preserve"> </w:t>
            </w:r>
            <w:r w:rsidR="00CB6180" w:rsidRPr="00C35EA7">
              <w:rPr>
                <w:lang w:val="fr-FR"/>
              </w:rPr>
              <w:t>bouletées, haches à ailerons, inscriptions étrusques</w:t>
            </w:r>
          </w:p>
        </w:tc>
      </w:tr>
      <w:tr w:rsidR="002A0086" w:rsidRPr="002C1885" w14:paraId="2F8DA7C9" w14:textId="77777777" w:rsidTr="00C35EA7">
        <w:trPr>
          <w:jc w:val="center"/>
        </w:trPr>
        <w:tc>
          <w:tcPr>
            <w:tcW w:w="1456" w:type="dxa"/>
            <w:vMerge w:val="restart"/>
          </w:tcPr>
          <w:p w14:paraId="7D05C405" w14:textId="77777777" w:rsidR="002A0086" w:rsidRPr="00C35EA7" w:rsidRDefault="002A0086" w:rsidP="00242C0F">
            <w:pPr>
              <w:rPr>
                <w:lang w:val="fr-FR"/>
              </w:rPr>
            </w:pPr>
            <w:r w:rsidRPr="00C35EA7">
              <w:rPr>
                <w:lang w:val="fr-FR"/>
              </w:rPr>
              <w:t>NF</w:t>
            </w:r>
          </w:p>
        </w:tc>
        <w:tc>
          <w:tcPr>
            <w:tcW w:w="1216" w:type="dxa"/>
          </w:tcPr>
          <w:p w14:paraId="613DDCA4" w14:textId="77777777" w:rsidR="002A0086" w:rsidRDefault="002A0086" w:rsidP="00242C0F">
            <w:r>
              <w:t>moyenne</w:t>
            </w:r>
          </w:p>
        </w:tc>
        <w:tc>
          <w:tcPr>
            <w:tcW w:w="7188" w:type="dxa"/>
          </w:tcPr>
          <w:p w14:paraId="1D465DEA" w14:textId="77777777" w:rsidR="002A0086" w:rsidRPr="00C35EA7" w:rsidRDefault="002A0086" w:rsidP="00242C0F">
            <w:pPr>
              <w:rPr>
                <w:lang w:val="fr-FR"/>
              </w:rPr>
            </w:pPr>
            <w:r w:rsidRPr="00C35EA7">
              <w:rPr>
                <w:lang w:val="fr-FR"/>
              </w:rPr>
              <w:t>cou dégagé, tête en "chapeau de gendarme"</w:t>
            </w:r>
          </w:p>
        </w:tc>
      </w:tr>
      <w:tr w:rsidR="002A0086" w:rsidRPr="002C1885" w14:paraId="0AD8FF74" w14:textId="77777777" w:rsidTr="00C35EA7">
        <w:trPr>
          <w:jc w:val="center"/>
        </w:trPr>
        <w:tc>
          <w:tcPr>
            <w:tcW w:w="1456" w:type="dxa"/>
            <w:vMerge/>
          </w:tcPr>
          <w:p w14:paraId="686A9253" w14:textId="77777777" w:rsidR="002A0086" w:rsidRPr="00C35EA7" w:rsidRDefault="002A0086" w:rsidP="00242C0F">
            <w:pPr>
              <w:rPr>
                <w:lang w:val="fr-FR"/>
              </w:rPr>
            </w:pPr>
          </w:p>
        </w:tc>
        <w:tc>
          <w:tcPr>
            <w:tcW w:w="1216" w:type="dxa"/>
          </w:tcPr>
          <w:p w14:paraId="5B7C5EDB" w14:textId="77777777" w:rsidR="002A0086" w:rsidRDefault="002A0086" w:rsidP="00242C0F">
            <w:r>
              <w:t>ancienne</w:t>
            </w:r>
          </w:p>
        </w:tc>
        <w:tc>
          <w:tcPr>
            <w:tcW w:w="7188" w:type="dxa"/>
          </w:tcPr>
          <w:p w14:paraId="4D4FD631" w14:textId="77777777" w:rsidR="002A0086" w:rsidRPr="00C35EA7" w:rsidRDefault="002A0086" w:rsidP="00242C0F">
            <w:pPr>
              <w:rPr>
                <w:lang w:val="fr-FR"/>
              </w:rPr>
            </w:pPr>
            <w:r w:rsidRPr="00C35EA7">
              <w:rPr>
                <w:lang w:val="fr-FR"/>
              </w:rPr>
              <w:t>tête semi-circulaire sans cou</w:t>
            </w:r>
          </w:p>
        </w:tc>
      </w:tr>
    </w:tbl>
    <w:p w14:paraId="41CCBCF6" w14:textId="77777777" w:rsidR="00E37805" w:rsidRPr="0032190F" w:rsidRDefault="00E37805" w:rsidP="00242C0F">
      <w:pPr>
        <w:rPr>
          <w:lang w:val="fr-FR"/>
        </w:rPr>
      </w:pPr>
      <w:r w:rsidRPr="0032190F">
        <w:rPr>
          <w:lang w:val="fr-FR"/>
        </w:rPr>
        <w:t>(BIB 1738 p. 188)</w:t>
      </w:r>
    </w:p>
    <w:p w14:paraId="667A0F91" w14:textId="77777777" w:rsidR="00C30090" w:rsidRDefault="00C30090" w:rsidP="00242C0F">
      <w:pPr>
        <w:rPr>
          <w:lang w:val="fr-FR"/>
        </w:rPr>
      </w:pPr>
    </w:p>
    <w:p w14:paraId="73B42496" w14:textId="77777777" w:rsidR="00AF6EBF" w:rsidRPr="00C30090" w:rsidRDefault="00AF6EBF" w:rsidP="00242C0F">
      <w:pPr>
        <w:rPr>
          <w:lang w:val="fr-FR"/>
        </w:rPr>
      </w:pPr>
    </w:p>
    <w:p w14:paraId="60EC7272" w14:textId="77777777" w:rsidR="004C42A7" w:rsidRPr="0032190F" w:rsidRDefault="004C42A7" w:rsidP="004C42A7">
      <w:pPr>
        <w:pStyle w:val="Heading2"/>
      </w:pPr>
      <w:r w:rsidRPr="0032190F">
        <w:t>Age du cuivre</w:t>
      </w:r>
    </w:p>
    <w:p w14:paraId="69EF653D" w14:textId="77777777" w:rsidR="004C42A7" w:rsidRPr="0032190F" w:rsidRDefault="004C42A7" w:rsidP="00242C0F">
      <w:pPr>
        <w:rPr>
          <w:lang w:val="fr-FR"/>
        </w:rPr>
      </w:pPr>
    </w:p>
    <w:p w14:paraId="200BCF98" w14:textId="6BD1CF42" w:rsidR="006453C7" w:rsidRPr="0032190F" w:rsidRDefault="006453C7" w:rsidP="00242C0F">
      <w:pPr>
        <w:jc w:val="both"/>
        <w:rPr>
          <w:lang w:val="fr-FR"/>
        </w:rPr>
      </w:pPr>
      <w:r w:rsidRPr="0032190F">
        <w:rPr>
          <w:lang w:val="fr-FR"/>
        </w:rPr>
        <w:t xml:space="preserve">Les deux types Pontevecchio et Filetto/Malgrate sont contemporains des groupes </w:t>
      </w:r>
      <w:hyperlink r:id="rId1869" w:anchor="Sit_Trentin_Haut_Adige" w:history="1">
        <w:r w:rsidRPr="0032190F">
          <w:rPr>
            <w:rStyle w:val="Hyperlink"/>
            <w:lang w:val="fr-FR"/>
          </w:rPr>
          <w:t>atésinien</w:t>
        </w:r>
      </w:hyperlink>
      <w:r w:rsidRPr="0032190F">
        <w:rPr>
          <w:lang w:val="fr-FR"/>
        </w:rPr>
        <w:t xml:space="preserve"> (Haut-Adige) (SS BIB). Ces deux types sont pour De Marinis l’expression régionalisée d’une même expression culturelle (BIB 1003 p. 204)</w:t>
      </w:r>
      <w:r w:rsidR="00E37805" w:rsidRPr="0032190F">
        <w:rPr>
          <w:lang w:val="fr-FR"/>
        </w:rPr>
        <w:t xml:space="preserve"> </w:t>
      </w:r>
      <w:r w:rsidRPr="0032190F">
        <w:rPr>
          <w:lang w:val="fr-FR"/>
        </w:rPr>
        <w:t>Pour Bagolini (1984), il y a une évolution entre les stèles phaliforme de Pontevecchio et celles de Malgrate</w:t>
      </w:r>
    </w:p>
    <w:p w14:paraId="0027CC6B" w14:textId="77777777" w:rsidR="006453C7" w:rsidRPr="0032190F" w:rsidRDefault="006453C7"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83"/>
        <w:gridCol w:w="2676"/>
        <w:gridCol w:w="1829"/>
      </w:tblGrid>
      <w:tr w:rsidR="006453C7" w14:paraId="169BD79B" w14:textId="77777777">
        <w:trPr>
          <w:jc w:val="center"/>
        </w:trPr>
        <w:tc>
          <w:tcPr>
            <w:tcW w:w="0" w:type="auto"/>
          </w:tcPr>
          <w:p w14:paraId="11D9E251" w14:textId="77777777" w:rsidR="006453C7" w:rsidRPr="0032190F" w:rsidRDefault="006453C7" w:rsidP="00E37805">
            <w:pPr>
              <w:jc w:val="center"/>
              <w:rPr>
                <w:i/>
                <w:lang w:val="fr-FR"/>
              </w:rPr>
            </w:pPr>
          </w:p>
        </w:tc>
        <w:tc>
          <w:tcPr>
            <w:tcW w:w="0" w:type="auto"/>
          </w:tcPr>
          <w:p w14:paraId="6ECBEECD" w14:textId="77777777" w:rsidR="006453C7" w:rsidRDefault="006453C7" w:rsidP="00E37805">
            <w:pPr>
              <w:jc w:val="center"/>
            </w:pPr>
            <w:r w:rsidRPr="00DB5974">
              <w:rPr>
                <w:i/>
              </w:rPr>
              <w:t>Pontevecchio</w:t>
            </w:r>
          </w:p>
        </w:tc>
        <w:tc>
          <w:tcPr>
            <w:tcW w:w="0" w:type="auto"/>
          </w:tcPr>
          <w:p w14:paraId="20953195" w14:textId="77777777" w:rsidR="006453C7" w:rsidRDefault="006453C7" w:rsidP="00E37805">
            <w:pPr>
              <w:jc w:val="center"/>
            </w:pPr>
            <w:r w:rsidRPr="00DB5974">
              <w:rPr>
                <w:i/>
              </w:rPr>
              <w:t>Filetto-Malgrate</w:t>
            </w:r>
          </w:p>
        </w:tc>
      </w:tr>
      <w:tr w:rsidR="006453C7" w14:paraId="3A1BC4DF" w14:textId="77777777">
        <w:trPr>
          <w:jc w:val="center"/>
        </w:trPr>
        <w:tc>
          <w:tcPr>
            <w:tcW w:w="0" w:type="auto"/>
          </w:tcPr>
          <w:p w14:paraId="73AB0ACE" w14:textId="77777777" w:rsidR="006453C7" w:rsidRDefault="006453C7" w:rsidP="00242C0F">
            <w:pPr>
              <w:jc w:val="both"/>
            </w:pPr>
            <w:r>
              <w:t>Forme de la stèle</w:t>
            </w:r>
          </w:p>
        </w:tc>
        <w:tc>
          <w:tcPr>
            <w:tcW w:w="0" w:type="auto"/>
          </w:tcPr>
          <w:p w14:paraId="03CA7534" w14:textId="77777777" w:rsidR="006453C7" w:rsidRDefault="006453C7" w:rsidP="00242C0F">
            <w:pPr>
              <w:jc w:val="both"/>
            </w:pPr>
            <w:r>
              <w:t>col rattaché</w:t>
            </w:r>
          </w:p>
        </w:tc>
        <w:tc>
          <w:tcPr>
            <w:tcW w:w="0" w:type="auto"/>
          </w:tcPr>
          <w:p w14:paraId="08FF02D1" w14:textId="77777777" w:rsidR="006453C7" w:rsidRDefault="006453C7" w:rsidP="00242C0F">
            <w:pPr>
              <w:jc w:val="both"/>
            </w:pPr>
            <w:r>
              <w:t>col détaché</w:t>
            </w:r>
          </w:p>
        </w:tc>
      </w:tr>
      <w:tr w:rsidR="006453C7" w14:paraId="673B6CB9" w14:textId="77777777">
        <w:trPr>
          <w:jc w:val="center"/>
        </w:trPr>
        <w:tc>
          <w:tcPr>
            <w:tcW w:w="0" w:type="auto"/>
          </w:tcPr>
          <w:p w14:paraId="565C7AA6" w14:textId="77777777" w:rsidR="006453C7" w:rsidRDefault="006453C7" w:rsidP="00242C0F">
            <w:pPr>
              <w:jc w:val="both"/>
            </w:pPr>
            <w:r>
              <w:t>Poignard Remedello</w:t>
            </w:r>
          </w:p>
        </w:tc>
        <w:tc>
          <w:tcPr>
            <w:tcW w:w="0" w:type="auto"/>
          </w:tcPr>
          <w:p w14:paraId="34DA11C4" w14:textId="77777777" w:rsidR="006453C7" w:rsidRDefault="006453C7" w:rsidP="00242C0F">
            <w:pPr>
              <w:jc w:val="both"/>
            </w:pPr>
            <w:r>
              <w:t>peu de détails structuraux</w:t>
            </w:r>
          </w:p>
        </w:tc>
        <w:tc>
          <w:tcPr>
            <w:tcW w:w="0" w:type="auto"/>
          </w:tcPr>
          <w:p w14:paraId="2CE84F6A" w14:textId="77777777" w:rsidR="006453C7" w:rsidRDefault="006453C7" w:rsidP="00242C0F">
            <w:pPr>
              <w:jc w:val="both"/>
            </w:pPr>
            <w:r>
              <w:t>détails</w:t>
            </w:r>
          </w:p>
        </w:tc>
      </w:tr>
    </w:tbl>
    <w:p w14:paraId="6DC6DF87" w14:textId="77777777" w:rsidR="004C42A7" w:rsidRDefault="006453C7" w:rsidP="00242C0F">
      <w:pPr>
        <w:jc w:val="both"/>
      </w:pPr>
      <w:r>
        <w:t>(BIB 1303 p. 443)</w:t>
      </w:r>
    </w:p>
    <w:p w14:paraId="017A3495" w14:textId="77777777" w:rsidR="00606391" w:rsidRDefault="00606391" w:rsidP="00242C0F">
      <w:pPr>
        <w:jc w:val="both"/>
      </w:pPr>
    </w:p>
    <w:p w14:paraId="483FF964" w14:textId="493D7329" w:rsidR="00606391" w:rsidRPr="007C4342" w:rsidRDefault="00EC6E67" w:rsidP="00606391">
      <w:pPr>
        <w:pStyle w:val="Heading3"/>
      </w:pPr>
      <w:bookmarkStart w:id="871" w:name="Sit_Lunigiana_gr"/>
      <w:r>
        <w:t>g</w:t>
      </w:r>
      <w:r w:rsidR="00606391" w:rsidRPr="007C4342">
        <w:t>roupes</w:t>
      </w:r>
    </w:p>
    <w:bookmarkEnd w:id="871"/>
    <w:p w14:paraId="594F532F" w14:textId="77777777" w:rsidR="001E4A03" w:rsidRPr="007C4342" w:rsidRDefault="001E4A03" w:rsidP="00242C0F">
      <w:pPr>
        <w:rPr>
          <w:lang w:val="fr-FR"/>
        </w:rPr>
      </w:pPr>
    </w:p>
    <w:p w14:paraId="53371FEB" w14:textId="77777777" w:rsidR="00AC51A5" w:rsidRPr="007C4342" w:rsidRDefault="007C4342" w:rsidP="00606391">
      <w:pPr>
        <w:pStyle w:val="Heading4"/>
      </w:pPr>
      <w:bookmarkStart w:id="872" w:name="Sit_Lunigiana_grA"/>
      <w:r w:rsidRPr="007C4342">
        <w:t xml:space="preserve">gr. </w:t>
      </w:r>
      <w:r>
        <w:t xml:space="preserve">A - </w:t>
      </w:r>
      <w:r w:rsidR="001E4A03" w:rsidRPr="007C4342">
        <w:t>Pontevecchio</w:t>
      </w:r>
    </w:p>
    <w:bookmarkEnd w:id="872"/>
    <w:p w14:paraId="04D05F27" w14:textId="77777777" w:rsidR="001E4A03" w:rsidRPr="007C4342" w:rsidRDefault="00606391" w:rsidP="00242C0F">
      <w:pPr>
        <w:rPr>
          <w:lang w:val="fr-FR"/>
        </w:rPr>
      </w:pPr>
      <w:r w:rsidRPr="007C4342">
        <w:rPr>
          <w:lang w:val="fr-FR"/>
        </w:rPr>
        <w:t>groupe A</w:t>
      </w:r>
    </w:p>
    <w:p w14:paraId="48DF1A68" w14:textId="77777777" w:rsidR="00606391" w:rsidRPr="007C4342" w:rsidRDefault="00606391" w:rsidP="00242C0F">
      <w:pPr>
        <w:rPr>
          <w:lang w:val="fr-FR"/>
        </w:rPr>
      </w:pPr>
    </w:p>
    <w:p w14:paraId="3204ED4F" w14:textId="5B4C9DF9" w:rsidR="006453C7" w:rsidRPr="0032190F" w:rsidRDefault="009A1F99" w:rsidP="00242C0F">
      <w:pPr>
        <w:jc w:val="both"/>
        <w:rPr>
          <w:lang w:val="fr-FR"/>
        </w:rPr>
      </w:pPr>
      <w:r w:rsidRPr="0032190F">
        <w:rPr>
          <w:lang w:val="fr-FR"/>
        </w:rPr>
        <w:t>T</w:t>
      </w:r>
      <w:r w:rsidR="0077013E" w:rsidRPr="0032190F">
        <w:rPr>
          <w:lang w:val="fr-FR"/>
        </w:rPr>
        <w:t xml:space="preserve">ype </w:t>
      </w:r>
      <w:r w:rsidR="0077013E" w:rsidRPr="0032190F">
        <w:rPr>
          <w:i/>
          <w:lang w:val="fr-FR"/>
        </w:rPr>
        <w:t>Pontevecchio</w:t>
      </w:r>
      <w:r w:rsidR="0077013E" w:rsidRPr="0032190F">
        <w:rPr>
          <w:lang w:val="fr-FR"/>
        </w:rPr>
        <w:t xml:space="preserve"> (n=12): corps rectangulaires ou légèrement trapézoidale avec une tête en calotte directement rattach</w:t>
      </w:r>
      <w:r w:rsidR="00C913D2" w:rsidRPr="0032190F">
        <w:rPr>
          <w:lang w:val="fr-FR"/>
        </w:rPr>
        <w:t>ée au corps sans dégager de cou (9</w:t>
      </w:r>
      <w:r w:rsidR="0077013E" w:rsidRPr="0032190F">
        <w:rPr>
          <w:lang w:val="fr-FR"/>
        </w:rPr>
        <w:t xml:space="preserve"> à Pontevecchio, 1 </w:t>
      </w:r>
      <w:r w:rsidRPr="0032190F">
        <w:rPr>
          <w:lang w:val="fr-FR"/>
        </w:rPr>
        <w:t>à</w:t>
      </w:r>
      <w:r w:rsidR="0077013E" w:rsidRPr="0032190F">
        <w:rPr>
          <w:lang w:val="fr-FR"/>
        </w:rPr>
        <w:t xml:space="preserve"> </w:t>
      </w:r>
      <w:hyperlink r:id="rId1870" w:anchor="Sit_Reusa" w:history="1">
        <w:r w:rsidR="001A4371" w:rsidRPr="001A4371">
          <w:rPr>
            <w:rStyle w:val="Hyperlink"/>
            <w:lang w:val="fr-FR"/>
          </w:rPr>
          <w:t>Reusa</w:t>
        </w:r>
      </w:hyperlink>
      <w:r w:rsidR="00E10DA7" w:rsidRPr="0032190F">
        <w:rPr>
          <w:lang w:val="fr-FR"/>
        </w:rPr>
        <w:t xml:space="preserve">, 2 </w:t>
      </w:r>
      <w:r w:rsidRPr="0032190F">
        <w:rPr>
          <w:lang w:val="fr-FR"/>
        </w:rPr>
        <w:t>à</w:t>
      </w:r>
      <w:r w:rsidR="00E10DA7" w:rsidRPr="0032190F">
        <w:rPr>
          <w:lang w:val="fr-FR"/>
        </w:rPr>
        <w:t xml:space="preserve"> Montcigoli, 1 </w:t>
      </w:r>
      <w:r w:rsidRPr="0032190F">
        <w:rPr>
          <w:lang w:val="fr-FR"/>
        </w:rPr>
        <w:t>à</w:t>
      </w:r>
      <w:r w:rsidR="00E10DA7" w:rsidRPr="0032190F">
        <w:rPr>
          <w:lang w:val="fr-FR"/>
        </w:rPr>
        <w:t xml:space="preserve"> </w:t>
      </w:r>
      <w:hyperlink r:id="rId1871" w:anchor="Sit_Campoli" w:history="1">
        <w:r w:rsidR="00E10DA7" w:rsidRPr="001A4371">
          <w:rPr>
            <w:rStyle w:val="Hyperlink"/>
            <w:lang w:val="fr-FR"/>
          </w:rPr>
          <w:t>Campoli</w:t>
        </w:r>
      </w:hyperlink>
      <w:r w:rsidR="00E10DA7" w:rsidRPr="0032190F">
        <w:rPr>
          <w:lang w:val="fr-FR"/>
        </w:rPr>
        <w:t xml:space="preserve"> (retravaillée au </w:t>
      </w:r>
      <w:r w:rsidR="001A4371">
        <w:rPr>
          <w:lang w:val="fr-FR"/>
        </w:rPr>
        <w:t>Fer 1</w:t>
      </w:r>
      <w:r w:rsidR="00E10DA7" w:rsidRPr="0032190F">
        <w:rPr>
          <w:lang w:val="fr-FR"/>
        </w:rPr>
        <w:t>), et, peut-être le fragem</w:t>
      </w:r>
      <w:r w:rsidR="00981C73" w:rsidRPr="0032190F">
        <w:rPr>
          <w:lang w:val="fr-FR"/>
        </w:rPr>
        <w:t>e</w:t>
      </w:r>
      <w:r w:rsidR="00E10DA7" w:rsidRPr="0032190F">
        <w:rPr>
          <w:lang w:val="fr-FR"/>
        </w:rPr>
        <w:t>nt de Co del Ponte, l’un des deux fragments de La Spezia</w:t>
      </w:r>
      <w:r w:rsidR="00C913D2" w:rsidRPr="0032190F">
        <w:rPr>
          <w:lang w:val="fr-FR"/>
        </w:rPr>
        <w:t>)</w:t>
      </w:r>
      <w:r w:rsidR="001E4A03" w:rsidRPr="0032190F">
        <w:rPr>
          <w:lang w:val="fr-FR"/>
        </w:rPr>
        <w:t xml:space="preserve">  (BIB 1003 p. 203 et 474 p. 156)</w:t>
      </w:r>
      <w:r w:rsidRPr="0032190F">
        <w:rPr>
          <w:lang w:val="fr-FR"/>
        </w:rPr>
        <w:t>.</w:t>
      </w:r>
    </w:p>
    <w:p w14:paraId="0210CE43" w14:textId="0AE54C9F" w:rsidR="001E4A03" w:rsidRPr="0032190F" w:rsidRDefault="006453C7" w:rsidP="00242C0F">
      <w:pPr>
        <w:rPr>
          <w:lang w:val="fr-FR"/>
        </w:rPr>
      </w:pPr>
      <w:r w:rsidRPr="0032190F">
        <w:rPr>
          <w:lang w:val="fr-FR"/>
        </w:rPr>
        <w:t xml:space="preserve">Sur les stèles de type </w:t>
      </w:r>
      <w:r w:rsidRPr="0032190F">
        <w:rPr>
          <w:i/>
          <w:lang w:val="fr-FR"/>
        </w:rPr>
        <w:t>Pontevecchio</w:t>
      </w:r>
      <w:r w:rsidRPr="0032190F">
        <w:rPr>
          <w:lang w:val="fr-FR"/>
        </w:rPr>
        <w:t xml:space="preserve"> sont représentés 3 poignards de type </w:t>
      </w:r>
      <w:hyperlink r:id="rId1872" w:anchor="Cul_Remedello" w:history="1">
        <w:r w:rsidRPr="0032190F">
          <w:rPr>
            <w:rStyle w:val="Hyperlink"/>
            <w:lang w:val="fr-FR"/>
          </w:rPr>
          <w:t>Remedello 2</w:t>
        </w:r>
      </w:hyperlink>
      <w:r w:rsidRPr="0032190F">
        <w:rPr>
          <w:lang w:val="fr-FR"/>
        </w:rPr>
        <w:t>, tous à lame plate.(BIB 232 p. 74)</w:t>
      </w:r>
    </w:p>
    <w:p w14:paraId="59C59CA8" w14:textId="77777777" w:rsidR="006453C7" w:rsidRDefault="006453C7" w:rsidP="00242C0F">
      <w:pPr>
        <w:rPr>
          <w:lang w:val="fr-FR"/>
        </w:rPr>
      </w:pPr>
      <w:r w:rsidRPr="0032190F">
        <w:rPr>
          <w:lang w:val="fr-FR"/>
        </w:rPr>
        <w:t>L’alignement de Ponte Vecchio, consistué par  9 stèles encore debout au moment de sa découverte en 1905 était orienté du levant au ponant (BIB 93 p. 27 (BIB 695)).</w:t>
      </w:r>
    </w:p>
    <w:p w14:paraId="0D17BB58" w14:textId="77777777" w:rsidR="007C4342" w:rsidRDefault="007C4342" w:rsidP="00242C0F">
      <w:pPr>
        <w:rPr>
          <w:lang w:val="fr-FR"/>
        </w:rPr>
      </w:pPr>
    </w:p>
    <w:p w14:paraId="627ACF12" w14:textId="77777777" w:rsidR="009545FD" w:rsidRDefault="009545FD" w:rsidP="00242C0F">
      <w:pPr>
        <w:rPr>
          <w:lang w:val="fr-FR"/>
        </w:rPr>
      </w:pPr>
      <w:r w:rsidRPr="009545FD">
        <w:rPr>
          <w:lang w:val="fr-FR"/>
        </w:rPr>
        <w:t>Le groupe A comprend les statues de stèle avec une tête en forme de demi-cercle qui n'est séparée du corps que par une gorge très superficielle au-dessus des épaules et par une étroite bande horizontale représentant la clavicule. Les figures ont des bras reconnaissables et les doigts sont représentés par une série de rainures parallèles. Le visage en forme de U a des yeux - deux petits trous ou des formes de boutons - et, dans certains cas, sur les côtés de la tête, il y a deux petites coupes ou cercles creux qui ont été interprétés comme représentant des oreilles ou des boucles d'oreilles. Dans ce groupe, il y a des figures féminines (qui ont des brests), des figures masculines (avec un poignard en dessous des mains) et des figures indéfinies (ainsi nommées en raison de l'absence d'attributs caractéristiques)</w:t>
      </w:r>
      <w:r>
        <w:rPr>
          <w:lang w:val="fr-FR"/>
        </w:rPr>
        <w:t xml:space="preserve"> (BIB Statue Stele Museum)</w:t>
      </w:r>
    </w:p>
    <w:p w14:paraId="1C66D6E8" w14:textId="77777777" w:rsidR="009545FD" w:rsidRDefault="009545FD" w:rsidP="00242C0F">
      <w:pPr>
        <w:rPr>
          <w:lang w:val="fr-FR"/>
        </w:rPr>
      </w:pPr>
    </w:p>
    <w:p w14:paraId="304F554E" w14:textId="7188EB8E" w:rsidR="007C4342" w:rsidRPr="0032190F" w:rsidRDefault="007C4342" w:rsidP="00242C0F">
      <w:pPr>
        <w:rPr>
          <w:lang w:val="fr-FR"/>
        </w:rPr>
      </w:pPr>
      <w:r w:rsidRPr="009545FD">
        <w:rPr>
          <w:i/>
          <w:lang w:val="fr-FR"/>
        </w:rPr>
        <w:t>Lerici</w:t>
      </w:r>
      <w:r>
        <w:rPr>
          <w:lang w:val="fr-FR"/>
        </w:rPr>
        <w:t>, Falcinello (BIB 2866)</w:t>
      </w:r>
      <w:r w:rsidR="009545FD">
        <w:rPr>
          <w:lang w:val="fr-FR"/>
        </w:rPr>
        <w:t xml:space="preserve">, </w:t>
      </w:r>
      <w:hyperlink r:id="rId1873" w:anchor="Sit_Reusa" w:history="1">
        <w:r w:rsidR="001A4371" w:rsidRPr="001A4371">
          <w:rPr>
            <w:rStyle w:val="Hyperlink"/>
            <w:lang w:val="fr-FR"/>
          </w:rPr>
          <w:t>Reusa</w:t>
        </w:r>
      </w:hyperlink>
      <w:r w:rsidR="009545FD">
        <w:rPr>
          <w:lang w:val="fr-FR"/>
        </w:rPr>
        <w:t xml:space="preserve">, Moncigoli I, Moncigoli II(BIB Statue Stele Museum), </w:t>
      </w:r>
    </w:p>
    <w:p w14:paraId="6E884EB3" w14:textId="77777777" w:rsidR="006453C7" w:rsidRPr="0032190F" w:rsidRDefault="006453C7" w:rsidP="00242C0F">
      <w:pPr>
        <w:rPr>
          <w:lang w:val="fr-FR"/>
        </w:rPr>
      </w:pPr>
    </w:p>
    <w:p w14:paraId="7E402029" w14:textId="77777777" w:rsidR="001E4A03" w:rsidRPr="0032190F" w:rsidRDefault="007C4342" w:rsidP="00606391">
      <w:pPr>
        <w:pStyle w:val="Heading4"/>
      </w:pPr>
      <w:bookmarkStart w:id="873" w:name="Sit_Lunigiana_grB"/>
      <w:r>
        <w:t xml:space="preserve">gr. B - </w:t>
      </w:r>
      <w:r w:rsidR="001E4A03" w:rsidRPr="0032190F">
        <w:t>Filetto-Malgrate</w:t>
      </w:r>
    </w:p>
    <w:bookmarkEnd w:id="873"/>
    <w:p w14:paraId="7D1EBDE6" w14:textId="77777777" w:rsidR="001E4A03" w:rsidRDefault="00606391" w:rsidP="004C42A7">
      <w:pPr>
        <w:rPr>
          <w:lang w:val="fr-FR"/>
        </w:rPr>
      </w:pPr>
      <w:r>
        <w:rPr>
          <w:lang w:val="fr-FR"/>
        </w:rPr>
        <w:t>groupe B</w:t>
      </w:r>
    </w:p>
    <w:p w14:paraId="1F682E3F" w14:textId="77777777" w:rsidR="00606391" w:rsidRPr="0032190F" w:rsidRDefault="00606391" w:rsidP="004C42A7">
      <w:pPr>
        <w:rPr>
          <w:lang w:val="fr-FR"/>
        </w:rPr>
      </w:pPr>
    </w:p>
    <w:p w14:paraId="7AC2ECF1" w14:textId="77777777" w:rsidR="00CA7F7D" w:rsidRPr="0032190F" w:rsidRDefault="009A1F99" w:rsidP="004C42A7">
      <w:pPr>
        <w:jc w:val="both"/>
        <w:rPr>
          <w:lang w:val="fr-FR"/>
        </w:rPr>
      </w:pPr>
      <w:r w:rsidRPr="0032190F">
        <w:rPr>
          <w:lang w:val="fr-FR"/>
        </w:rPr>
        <w:lastRenderedPageBreak/>
        <w:t>T</w:t>
      </w:r>
      <w:r w:rsidR="00E10DA7" w:rsidRPr="0032190F">
        <w:rPr>
          <w:lang w:val="fr-FR"/>
        </w:rPr>
        <w:t xml:space="preserve">ype </w:t>
      </w:r>
      <w:r w:rsidR="00E10DA7" w:rsidRPr="0032190F">
        <w:rPr>
          <w:i/>
          <w:lang w:val="fr-FR"/>
        </w:rPr>
        <w:t>Filetto-Malgrate</w:t>
      </w:r>
      <w:r w:rsidR="00E10DA7" w:rsidRPr="0032190F">
        <w:rPr>
          <w:lang w:val="fr-FR"/>
        </w:rPr>
        <w:t xml:space="preserve"> ou </w:t>
      </w:r>
      <w:r w:rsidR="00E10DA7" w:rsidRPr="0032190F">
        <w:rPr>
          <w:i/>
          <w:lang w:val="fr-FR"/>
        </w:rPr>
        <w:t>B</w:t>
      </w:r>
      <w:r w:rsidR="00E10DA7" w:rsidRPr="0032190F">
        <w:rPr>
          <w:lang w:val="fr-FR"/>
        </w:rPr>
        <w:t xml:space="preserve"> (les plus nombreuses</w:t>
      </w:r>
      <w:r w:rsidR="00902BD9" w:rsidRPr="0032190F">
        <w:rPr>
          <w:lang w:val="fr-FR"/>
        </w:rPr>
        <w:t>, ~ 26</w:t>
      </w:r>
      <w:r w:rsidR="00E10DA7" w:rsidRPr="0032190F">
        <w:rPr>
          <w:lang w:val="fr-FR"/>
        </w:rPr>
        <w:t>) : tête e</w:t>
      </w:r>
      <w:r w:rsidR="001E4A03" w:rsidRPr="0032190F">
        <w:rPr>
          <w:lang w:val="fr-FR"/>
        </w:rPr>
        <w:t xml:space="preserve">n forme de chapeau de gendarme </w:t>
      </w:r>
      <w:r w:rsidR="00D3567B" w:rsidRPr="0032190F">
        <w:rPr>
          <w:lang w:val="fr-FR"/>
        </w:rPr>
        <w:t>(</w:t>
      </w:r>
      <w:r w:rsidR="00D3567B" w:rsidRPr="0032190F">
        <w:rPr>
          <w:i/>
          <w:lang w:val="fr-FR"/>
        </w:rPr>
        <w:t>a « capello di gendarme »</w:t>
      </w:r>
      <w:r w:rsidR="00D3567B" w:rsidRPr="0032190F">
        <w:rPr>
          <w:lang w:val="fr-FR"/>
        </w:rPr>
        <w:t xml:space="preserve">) </w:t>
      </w:r>
      <w:r w:rsidR="00E10DA7" w:rsidRPr="0032190F">
        <w:rPr>
          <w:lang w:val="fr-FR"/>
        </w:rPr>
        <w:t>bien dégagée du corps. Exemplaires complets à Minucciano II et III, Taponecco</w:t>
      </w:r>
      <w:r w:rsidR="00CA7F7D" w:rsidRPr="0032190F">
        <w:rPr>
          <w:lang w:val="fr-FR"/>
        </w:rPr>
        <w:t> :</w:t>
      </w:r>
    </w:p>
    <w:p w14:paraId="2308D363" w14:textId="77B00903" w:rsidR="00E10DA7" w:rsidRPr="00784BEC" w:rsidRDefault="00CA7F7D" w:rsidP="004C42A7">
      <w:pPr>
        <w:ind w:left="709"/>
        <w:jc w:val="both"/>
        <w:rPr>
          <w:lang w:val="it-IT"/>
        </w:rPr>
      </w:pPr>
      <w:r w:rsidRPr="0032190F">
        <w:rPr>
          <w:lang w:val="fr-FR"/>
        </w:rPr>
        <w:t>-</w:t>
      </w:r>
      <w:r w:rsidR="004D3EF3" w:rsidRPr="0032190F">
        <w:rPr>
          <w:lang w:val="fr-FR"/>
        </w:rPr>
        <w:t xml:space="preserve">Minucciano I, Minucciano II, </w:t>
      </w:r>
      <w:hyperlink r:id="rId1874" w:anchor="Sit_Minucciano_3" w:history="1">
        <w:r w:rsidR="004D3EF3" w:rsidRPr="007C4342">
          <w:rPr>
            <w:rStyle w:val="Hyperlink"/>
            <w:lang w:val="fr-FR"/>
          </w:rPr>
          <w:t>Minucciano</w:t>
        </w:r>
        <w:r w:rsidR="007C4342" w:rsidRPr="007C4342">
          <w:rPr>
            <w:rStyle w:val="Hyperlink"/>
            <w:lang w:val="fr-FR"/>
          </w:rPr>
          <w:t xml:space="preserve"> </w:t>
        </w:r>
        <w:r w:rsidR="004D3EF3" w:rsidRPr="007C4342">
          <w:rPr>
            <w:rStyle w:val="Hyperlink"/>
            <w:lang w:val="fr-FR"/>
          </w:rPr>
          <w:t>III </w:t>
        </w:r>
      </w:hyperlink>
      <w:r w:rsidR="004D3EF3" w:rsidRPr="0032190F">
        <w:rPr>
          <w:lang w:val="fr-FR"/>
        </w:rPr>
        <w:t xml:space="preserve">: la hache à lame en </w:t>
      </w:r>
      <w:hyperlink r:id="rId1875" w:anchor="Sit_Cuivre" w:history="1">
        <w:r w:rsidR="00BA150E" w:rsidRPr="00BA150E">
          <w:rPr>
            <w:rStyle w:val="Hyperlink"/>
            <w:lang w:val="fr-FR"/>
          </w:rPr>
          <w:t>cuivre</w:t>
        </w:r>
      </w:hyperlink>
      <w:r w:rsidR="00BA150E">
        <w:rPr>
          <w:lang w:val="fr-FR"/>
        </w:rPr>
        <w:t xml:space="preserve"> </w:t>
      </w:r>
      <w:r w:rsidR="004D3EF3" w:rsidRPr="0032190F">
        <w:rPr>
          <w:lang w:val="fr-FR"/>
        </w:rPr>
        <w:t xml:space="preserve">d’après la forme </w:t>
      </w:r>
      <w:r w:rsidR="001E4A03" w:rsidRPr="0032190F">
        <w:rPr>
          <w:lang w:val="fr-FR"/>
        </w:rPr>
        <w:t xml:space="preserve">de </w:t>
      </w:r>
      <w:r w:rsidR="004D3EF3" w:rsidRPr="0032190F">
        <w:rPr>
          <w:lang w:val="fr-FR"/>
        </w:rPr>
        <w:t>l’emmanchement pourrait remonter au 33</w:t>
      </w:r>
      <w:r w:rsidR="004D3EF3" w:rsidRPr="0032190F">
        <w:rPr>
          <w:vertAlign w:val="superscript"/>
          <w:lang w:val="fr-FR"/>
        </w:rPr>
        <w:t>e</w:t>
      </w:r>
      <w:r w:rsidR="004D3EF3" w:rsidRPr="0032190F">
        <w:rPr>
          <w:lang w:val="fr-FR"/>
        </w:rPr>
        <w:t xml:space="preserve"> siècle (</w:t>
      </w:r>
      <w:hyperlink r:id="rId1876" w:anchor="Sit_Meilen_Feldmeiler_Voderfeld" w:history="1">
        <w:r w:rsidR="001E4A03" w:rsidRPr="0032190F">
          <w:rPr>
            <w:rStyle w:val="Hyperlink"/>
            <w:lang w:val="fr-FR"/>
          </w:rPr>
          <w:t>Feldmeilen-Voderfeld</w:t>
        </w:r>
      </w:hyperlink>
      <w:r w:rsidR="0058247F" w:rsidRPr="0032190F">
        <w:rPr>
          <w:lang w:val="fr-FR"/>
        </w:rPr>
        <w:t xml:space="preserve">, </w:t>
      </w:r>
      <w:hyperlink r:id="rId1877" w:anchor="Cul_Horgen" w:history="1">
        <w:r w:rsidR="004D3EF3" w:rsidRPr="0032190F">
          <w:rPr>
            <w:rStyle w:val="Hyperlink"/>
            <w:lang w:val="fr-FR"/>
          </w:rPr>
          <w:t>Horgen</w:t>
        </w:r>
        <w:r w:rsidR="0058247F" w:rsidRPr="0032190F">
          <w:rPr>
            <w:rStyle w:val="Hyperlink"/>
            <w:lang w:val="fr-FR"/>
          </w:rPr>
          <w:t> </w:t>
        </w:r>
      </w:hyperlink>
      <w:r w:rsidR="0058247F" w:rsidRPr="0032190F">
        <w:rPr>
          <w:lang w:val="fr-FR"/>
        </w:rPr>
        <w:t>;</w:t>
      </w:r>
      <w:hyperlink r:id="rId1878" w:anchor="Sit_Otzi" w:history="1">
        <w:r w:rsidR="004D3EF3" w:rsidRPr="0032190F">
          <w:rPr>
            <w:rStyle w:val="Hyperlink"/>
            <w:lang w:val="fr-FR"/>
          </w:rPr>
          <w:t>Ötzi</w:t>
        </w:r>
      </w:hyperlink>
      <w:r w:rsidR="004D3EF3" w:rsidRPr="0032190F">
        <w:rPr>
          <w:lang w:val="fr-FR"/>
        </w:rPr>
        <w:t xml:space="preserve">). </w:t>
      </w:r>
      <w:r w:rsidR="004D3EF3" w:rsidRPr="00784BEC">
        <w:rPr>
          <w:lang w:val="it-IT"/>
        </w:rPr>
        <w:t>Minucciano I et Minucciano III poignard Remedello 2 (BIB 1003 p. 203</w:t>
      </w:r>
      <w:r w:rsidR="00832EAF" w:rsidRPr="00784BEC">
        <w:rPr>
          <w:lang w:val="it-IT"/>
        </w:rPr>
        <w:t xml:space="preserve"> et 474 p. 156</w:t>
      </w:r>
      <w:r w:rsidR="004D3EF3" w:rsidRPr="00784BEC">
        <w:rPr>
          <w:lang w:val="it-IT"/>
        </w:rPr>
        <w:t>)</w:t>
      </w:r>
      <w:r w:rsidRPr="00784BEC">
        <w:rPr>
          <w:lang w:val="it-IT"/>
        </w:rPr>
        <w:t>.</w:t>
      </w:r>
    </w:p>
    <w:p w14:paraId="24A23DEE" w14:textId="77777777" w:rsidR="00433B7A" w:rsidRPr="0032190F" w:rsidRDefault="00433B7A" w:rsidP="004C42A7">
      <w:pPr>
        <w:rPr>
          <w:lang w:val="fr-FR"/>
        </w:rPr>
      </w:pPr>
      <w:r w:rsidRPr="0032190F">
        <w:rPr>
          <w:lang w:val="fr-FR"/>
        </w:rPr>
        <w:t>Les haches sont uniquement représentées sur le type Malgrate (Rozzi Mazza 1974) et semblent être faites en cuivre avec un manche en bois (BIB 1334 p. 180)</w:t>
      </w:r>
    </w:p>
    <w:p w14:paraId="7F2E9971" w14:textId="77777777" w:rsidR="0077013E" w:rsidRPr="0032190F" w:rsidRDefault="0077013E" w:rsidP="004C42A7">
      <w:pPr>
        <w:jc w:val="both"/>
        <w:rPr>
          <w:lang w:val="fr-FR"/>
        </w:rPr>
      </w:pPr>
      <w:r w:rsidRPr="0032190F">
        <w:rPr>
          <w:lang w:val="fr-FR"/>
        </w:rPr>
        <w:t xml:space="preserve">Sur les stèles de type </w:t>
      </w:r>
      <w:r w:rsidRPr="0032190F">
        <w:rPr>
          <w:i/>
          <w:lang w:val="fr-FR"/>
        </w:rPr>
        <w:t>Filetto/Malgrate</w:t>
      </w:r>
      <w:r w:rsidRPr="0032190F">
        <w:rPr>
          <w:lang w:val="fr-FR"/>
        </w:rPr>
        <w:t xml:space="preserve"> nous avons 5 exemples  de ce poignard et, parmi eux 3 ayant une nervure axiale. Egalement 3 poignards enfournés dans un fourreau qui apparaît différent de ceux représentés dans le Valcamonica-Valtellina (BIB 232 p. 74)</w:t>
      </w:r>
      <w:r w:rsidR="00242AD7" w:rsidRPr="0032190F">
        <w:rPr>
          <w:lang w:val="fr-FR"/>
        </w:rPr>
        <w:t xml:space="preserve"> : stèle de Canossa </w:t>
      </w:r>
      <w:r w:rsidR="009F231A" w:rsidRPr="0032190F">
        <w:rPr>
          <w:lang w:val="fr-FR"/>
        </w:rPr>
        <w:t>(SS BIB)</w:t>
      </w:r>
    </w:p>
    <w:p w14:paraId="39C176EB" w14:textId="77777777" w:rsidR="0046790E" w:rsidRPr="0032190F" w:rsidRDefault="00AC51A5" w:rsidP="004C42A7">
      <w:pPr>
        <w:jc w:val="both"/>
        <w:rPr>
          <w:lang w:val="fr-FR"/>
        </w:rPr>
      </w:pPr>
      <w:r w:rsidRPr="0032190F">
        <w:rPr>
          <w:lang w:val="fr-FR"/>
        </w:rPr>
        <w:t>Des traces d</w:t>
      </w:r>
      <w:r w:rsidR="00C913D2" w:rsidRPr="0032190F">
        <w:rPr>
          <w:lang w:val="fr-FR"/>
        </w:rPr>
        <w:t>’</w:t>
      </w:r>
      <w:r w:rsidRPr="0032190F">
        <w:rPr>
          <w:lang w:val="fr-FR"/>
        </w:rPr>
        <w:t xml:space="preserve">un autres alignement </w:t>
      </w:r>
      <w:r w:rsidRPr="0032190F">
        <w:rPr>
          <w:i/>
          <w:lang w:val="fr-FR"/>
        </w:rPr>
        <w:t>in situ</w:t>
      </w:r>
      <w:r w:rsidRPr="0032190F">
        <w:rPr>
          <w:lang w:val="fr-FR"/>
        </w:rPr>
        <w:t xml:space="preserve"> ont été identifiées à Minucciano (Lucques) ; les stèles Minucciano I-III appartiennent à ce dernier ((BIB 93 p. 27 (Ambrosi, Manonni 1974)</w:t>
      </w:r>
    </w:p>
    <w:p w14:paraId="4DFBDA61" w14:textId="77777777" w:rsidR="006453C7" w:rsidRPr="0032190F" w:rsidRDefault="006453C7" w:rsidP="004C42A7">
      <w:pPr>
        <w:jc w:val="both"/>
        <w:rPr>
          <w:lang w:val="fr-FR"/>
        </w:rPr>
      </w:pPr>
      <w:r w:rsidRPr="0032190F">
        <w:rPr>
          <w:lang w:val="fr-FR"/>
        </w:rPr>
        <w:t>On note une correspondance formelle entre la forme de la stèle elle-même et les représentations de poignard avec gaine (BIB 1303 p. 443)</w:t>
      </w:r>
    </w:p>
    <w:p w14:paraId="51F5A03E" w14:textId="77777777" w:rsidR="00DE0E03" w:rsidRDefault="00DE0E03" w:rsidP="004C42A7">
      <w:pPr>
        <w:jc w:val="both"/>
        <w:rPr>
          <w:lang w:val="fr-FR"/>
        </w:rPr>
      </w:pPr>
      <w:r w:rsidRPr="0032190F">
        <w:rPr>
          <w:lang w:val="fr-FR"/>
        </w:rPr>
        <w:t>La stèle de Villa di Nova (SP) pourrait être attribuée à ce groupe (SS BIB) et à l’âge du Cuivre (Musée de Gènes). On peut également trouver des correspondances entre le visage en U et les « idoles » (SS BIB)</w:t>
      </w:r>
      <w:r w:rsidR="00D26E80" w:rsidRPr="0032190F">
        <w:rPr>
          <w:lang w:val="fr-FR"/>
        </w:rPr>
        <w:t>.</w:t>
      </w:r>
    </w:p>
    <w:p w14:paraId="57113EAB" w14:textId="77777777" w:rsidR="009545FD" w:rsidRDefault="009545FD" w:rsidP="004C42A7">
      <w:pPr>
        <w:jc w:val="both"/>
        <w:rPr>
          <w:lang w:val="fr-FR"/>
        </w:rPr>
      </w:pPr>
    </w:p>
    <w:p w14:paraId="4B9DFF49" w14:textId="77777777" w:rsidR="009545FD" w:rsidRPr="009545FD" w:rsidRDefault="009545FD" w:rsidP="009545FD">
      <w:pPr>
        <w:jc w:val="both"/>
        <w:rPr>
          <w:lang w:val="fr-FR"/>
        </w:rPr>
      </w:pPr>
      <w:r w:rsidRPr="009545FD">
        <w:rPr>
          <w:lang w:val="fr-FR"/>
        </w:rPr>
        <w:t>Le groupe B est le plus grand. Il y a une évolution évidente par rapport au groupe précédent, avec une meilleure définition des détails anatomiques et une distinction claire entre la tête et le corps. La tête, en forme d’arc de cercle semi-circulaire, est plus ou moins allongée sur les côtés, ressemblant beaucoup à un chapeau de carabiniere et est reliée au corps par un cou arrondi. Le visage est parfois en forme de U, comme dans le groupe précédent, ou entouré d'un ruban circulaire arrondi, avec un segment vertical allant vers le centre représentant le nez. Dans un cas seulement (la statue de stèle de Verrucola), le visage a une forme de T. Les yeux sont toujours deux trous ou une forme de bouton en relief. Dans ces statues de stèle, les clavicules et les bras sont également très reconnaissables, mais les doigts sont représentés de manière plus naturelle que dans le groupe précédent.</w:t>
      </w:r>
    </w:p>
    <w:p w14:paraId="07577335" w14:textId="77777777" w:rsidR="009545FD" w:rsidRPr="009545FD" w:rsidRDefault="009545FD" w:rsidP="009545FD">
      <w:pPr>
        <w:jc w:val="both"/>
        <w:rPr>
          <w:lang w:val="fr-FR"/>
        </w:rPr>
      </w:pPr>
      <w:r w:rsidRPr="009545FD">
        <w:rPr>
          <w:lang w:val="fr-FR"/>
        </w:rPr>
        <w:t>Les statues féminines de stèle ont des seins et, dans certains cas, un ornement qui peut être un collier autour de la gorge, représenté par une série d’incisions parallèles sur le cou, ou un collier représenté par trois demi-cercles gravés.</w:t>
      </w:r>
    </w:p>
    <w:p w14:paraId="40EB6A02" w14:textId="77777777" w:rsidR="009545FD" w:rsidRPr="009545FD" w:rsidRDefault="009545FD" w:rsidP="009545FD">
      <w:pPr>
        <w:jc w:val="both"/>
        <w:rPr>
          <w:lang w:val="fr-FR"/>
        </w:rPr>
      </w:pPr>
      <w:r w:rsidRPr="009545FD">
        <w:rPr>
          <w:lang w:val="fr-FR"/>
        </w:rPr>
        <w:t>Les statues masculines de stèle ont un poignard et parfois une hache. Dans quelques cas, le poignard semble être dans un fourreau rectangulaire.</w:t>
      </w:r>
    </w:p>
    <w:p w14:paraId="224E9995" w14:textId="77777777" w:rsidR="009545FD" w:rsidRDefault="009545FD" w:rsidP="009545FD">
      <w:pPr>
        <w:jc w:val="both"/>
        <w:rPr>
          <w:lang w:val="fr-FR"/>
        </w:rPr>
      </w:pPr>
      <w:r w:rsidRPr="009545FD">
        <w:rPr>
          <w:lang w:val="fr-FR"/>
        </w:rPr>
        <w:t>Certaines statues de stèles appartenant à ce groupe ne sont guère plus que des fragments: des têtes souvent isolées qui ne peuvent être attribuées à un personnage masculin ou féminin</w:t>
      </w:r>
      <w:r>
        <w:rPr>
          <w:lang w:val="fr-FR"/>
        </w:rPr>
        <w:t xml:space="preserve"> (BIB Statue Stele Museum)</w:t>
      </w:r>
    </w:p>
    <w:p w14:paraId="3C66AE37" w14:textId="77777777" w:rsidR="009545FD" w:rsidRPr="0032190F" w:rsidRDefault="009545FD" w:rsidP="009545FD">
      <w:pPr>
        <w:jc w:val="both"/>
        <w:rPr>
          <w:lang w:val="fr-FR"/>
        </w:rPr>
      </w:pPr>
    </w:p>
    <w:p w14:paraId="4A363997" w14:textId="77777777" w:rsidR="007C4342" w:rsidRDefault="007C4342" w:rsidP="004C42A7">
      <w:pPr>
        <w:jc w:val="both"/>
        <w:rPr>
          <w:lang w:val="fr-FR"/>
        </w:rPr>
      </w:pPr>
    </w:p>
    <w:p w14:paraId="1D4C25E2" w14:textId="1BA0DDB3" w:rsidR="009545FD" w:rsidRDefault="00000000" w:rsidP="009545FD">
      <w:pPr>
        <w:jc w:val="both"/>
        <w:rPr>
          <w:lang w:val="fr-FR"/>
        </w:rPr>
      </w:pPr>
      <w:hyperlink r:id="rId1879" w:anchor="Sit_Canossa" w:history="1">
        <w:r w:rsidR="007C4342" w:rsidRPr="007C4342">
          <w:rPr>
            <w:rStyle w:val="Hyperlink"/>
            <w:lang w:val="fr-FR"/>
          </w:rPr>
          <w:t>Canossa</w:t>
        </w:r>
      </w:hyperlink>
      <w:r w:rsidR="007C4342">
        <w:rPr>
          <w:lang w:val="fr-FR"/>
        </w:rPr>
        <w:t xml:space="preserve">, Codiponte, </w:t>
      </w:r>
      <w:hyperlink r:id="rId1880" w:anchor="Sit_Campoli" w:history="1">
        <w:r w:rsidR="007C4342" w:rsidRPr="007C4342">
          <w:rPr>
            <w:rStyle w:val="Hyperlink"/>
            <w:lang w:val="fr-FR"/>
          </w:rPr>
          <w:t>Campoli</w:t>
        </w:r>
      </w:hyperlink>
      <w:r w:rsidR="007C4342">
        <w:rPr>
          <w:lang w:val="fr-FR"/>
        </w:rPr>
        <w:t xml:space="preserve"> (BIB 2866)</w:t>
      </w:r>
      <w:r w:rsidR="009545FD" w:rsidRPr="009545FD">
        <w:rPr>
          <w:lang w:val="fr-FR"/>
        </w:rPr>
        <w:t xml:space="preserve"> </w:t>
      </w:r>
      <w:r w:rsidR="009545FD" w:rsidRPr="0032190F">
        <w:rPr>
          <w:lang w:val="fr-FR"/>
        </w:rPr>
        <w:t xml:space="preserve">Le dégagement du cou des statues-stèles de ce type rappelle la gravure du </w:t>
      </w:r>
      <w:hyperlink r:id="rId1881" w:anchor="Desc_ZVIIGIR8" w:history="1">
        <w:r w:rsidR="009545FD" w:rsidRPr="0032190F">
          <w:rPr>
            <w:rStyle w:val="Hyperlink"/>
            <w:i/>
            <w:lang w:val="fr-FR"/>
          </w:rPr>
          <w:t>Chef</w:t>
        </w:r>
      </w:hyperlink>
      <w:r w:rsidR="009545FD" w:rsidRPr="0032190F">
        <w:rPr>
          <w:lang w:val="fr-FR"/>
        </w:rPr>
        <w:t xml:space="preserve"> et de la </w:t>
      </w:r>
      <w:hyperlink r:id="rId1882" w:anchor="Desc_ZIXGIIR4" w:history="1">
        <w:r w:rsidR="009545FD" w:rsidRPr="0032190F">
          <w:rPr>
            <w:rStyle w:val="Hyperlink"/>
            <w:i/>
            <w:lang w:val="fr-FR"/>
          </w:rPr>
          <w:t>Danseuse</w:t>
        </w:r>
      </w:hyperlink>
      <w:r w:rsidR="009545FD" w:rsidRPr="0032190F">
        <w:rPr>
          <w:lang w:val="fr-FR"/>
        </w:rPr>
        <w:t xml:space="preserve"> (SS BIB)</w:t>
      </w:r>
    </w:p>
    <w:p w14:paraId="0D560248" w14:textId="77777777" w:rsidR="007C4342" w:rsidRPr="0032190F" w:rsidRDefault="007C4342" w:rsidP="004C42A7">
      <w:pPr>
        <w:jc w:val="both"/>
        <w:rPr>
          <w:lang w:val="fr-FR"/>
        </w:rPr>
      </w:pPr>
    </w:p>
    <w:p w14:paraId="37A239F5" w14:textId="77777777" w:rsidR="00242AD7" w:rsidRPr="0032190F" w:rsidRDefault="00242AD7" w:rsidP="00242C0F">
      <w:pPr>
        <w:jc w:val="both"/>
        <w:rPr>
          <w:lang w:val="fr-FR"/>
        </w:rPr>
      </w:pPr>
    </w:p>
    <w:p w14:paraId="65962F83" w14:textId="50CA3908" w:rsidR="00D33F71" w:rsidRPr="0032190F" w:rsidRDefault="00EC6E67" w:rsidP="004C42A7">
      <w:pPr>
        <w:pStyle w:val="Heading3"/>
      </w:pPr>
      <w:r>
        <w:t>i</w:t>
      </w:r>
      <w:r w:rsidR="00D33F71" w:rsidRPr="0032190F">
        <w:t>nterprétation</w:t>
      </w:r>
    </w:p>
    <w:p w14:paraId="4DA9A7AE" w14:textId="77777777" w:rsidR="00D33F71" w:rsidRPr="0032190F" w:rsidRDefault="00D33F71" w:rsidP="00242C0F">
      <w:pPr>
        <w:rPr>
          <w:lang w:val="fr-FR"/>
        </w:rPr>
      </w:pPr>
    </w:p>
    <w:p w14:paraId="0092980E" w14:textId="77777777" w:rsidR="00D33F71" w:rsidRPr="0032190F" w:rsidRDefault="00D33F71" w:rsidP="00242C0F">
      <w:pPr>
        <w:jc w:val="both"/>
        <w:rPr>
          <w:lang w:val="fr-FR"/>
        </w:rPr>
      </w:pPr>
      <w:r w:rsidRPr="0032190F">
        <w:rPr>
          <w:lang w:val="fr-FR"/>
        </w:rPr>
        <w:t>On a proposé que ces dernières pouvaient être liées aux voies de passage et aux parcours pastoraux (Maggi 1994, De Marinis 1995) (BIB 1334 p. 181)</w:t>
      </w:r>
      <w:r w:rsidR="00EC72DC" w:rsidRPr="0032190F">
        <w:rPr>
          <w:lang w:val="fr-FR"/>
        </w:rPr>
        <w:t>.</w:t>
      </w:r>
    </w:p>
    <w:p w14:paraId="12DFFC66" w14:textId="45B178E6" w:rsidR="00EC72DC" w:rsidRPr="0032190F" w:rsidRDefault="00000000" w:rsidP="00242C0F">
      <w:pPr>
        <w:jc w:val="both"/>
        <w:rPr>
          <w:lang w:val="fr-FR"/>
        </w:rPr>
      </w:pPr>
      <w:hyperlink r:id="rId1883" w:anchor="Aut_Conti" w:history="1">
        <w:r w:rsidR="00EC6E67" w:rsidRPr="00EC6E67">
          <w:rPr>
            <w:rStyle w:val="Hyperlink"/>
            <w:lang w:val="fr-FR"/>
          </w:rPr>
          <w:t>C. Conti</w:t>
        </w:r>
      </w:hyperlink>
      <w:r w:rsidR="00EC6E67" w:rsidRPr="0032190F">
        <w:rPr>
          <w:lang w:val="fr-FR"/>
        </w:rPr>
        <w:t xml:space="preserve"> </w:t>
      </w:r>
      <w:r w:rsidR="00EC72DC" w:rsidRPr="0032190F">
        <w:rPr>
          <w:lang w:val="fr-FR"/>
        </w:rPr>
        <w:t xml:space="preserve">les a comparés avec les </w:t>
      </w:r>
      <w:hyperlink r:id="rId1884" w:anchor="Typ_Bego_Anthrop_Hb3" w:history="1">
        <w:r w:rsidR="00EC72DC" w:rsidRPr="0032190F">
          <w:rPr>
            <w:rStyle w:val="Hyperlink"/>
            <w:lang w:val="fr-FR"/>
          </w:rPr>
          <w:t>Grands Anthropomorphes</w:t>
        </w:r>
      </w:hyperlink>
      <w:r w:rsidR="00EC72DC" w:rsidRPr="0032190F">
        <w:rPr>
          <w:lang w:val="fr-FR"/>
        </w:rPr>
        <w:t xml:space="preserve"> des Merveilles (BIB 1246 p. 12)</w:t>
      </w:r>
    </w:p>
    <w:p w14:paraId="35E28815" w14:textId="77777777" w:rsidR="00D33F71" w:rsidRPr="0032190F" w:rsidRDefault="00D33F71" w:rsidP="00242C0F">
      <w:pPr>
        <w:jc w:val="both"/>
        <w:rPr>
          <w:lang w:val="fr-FR"/>
        </w:rPr>
      </w:pPr>
    </w:p>
    <w:p w14:paraId="4E8B675B" w14:textId="77777777" w:rsidR="00902BD9" w:rsidRPr="0032190F" w:rsidRDefault="00902BD9" w:rsidP="004C42A7">
      <w:pPr>
        <w:pStyle w:val="Heading3"/>
      </w:pPr>
      <w:r w:rsidRPr="0032190F">
        <w:lastRenderedPageBreak/>
        <w:t>Réemploi</w:t>
      </w:r>
    </w:p>
    <w:p w14:paraId="5508E86C" w14:textId="77777777" w:rsidR="00902BD9" w:rsidRPr="0032190F" w:rsidRDefault="00902BD9" w:rsidP="00242C0F">
      <w:pPr>
        <w:jc w:val="both"/>
        <w:rPr>
          <w:lang w:val="fr-FR"/>
        </w:rPr>
      </w:pPr>
    </w:p>
    <w:p w14:paraId="51C95352" w14:textId="77777777" w:rsidR="00902BD9" w:rsidRPr="0032190F" w:rsidRDefault="00902BD9" w:rsidP="00242C0F">
      <w:pPr>
        <w:jc w:val="both"/>
        <w:rPr>
          <w:lang w:val="fr-FR"/>
        </w:rPr>
      </w:pPr>
      <w:r w:rsidRPr="0032190F">
        <w:rPr>
          <w:lang w:val="fr-FR"/>
        </w:rPr>
        <w:t xml:space="preserve">A priori aucune stèle n’a été produite au cours de l’âge du Bronze et plusieurs stèles résultat du réemploi des plus anciennes sont attribuées à l’âge du Fer </w:t>
      </w:r>
      <w:r w:rsidR="00D33F71" w:rsidRPr="0032190F">
        <w:rPr>
          <w:lang w:val="fr-FR"/>
        </w:rPr>
        <w:t xml:space="preserve">entre le VII et le VIe siècle </w:t>
      </w:r>
      <w:r w:rsidRPr="0032190F">
        <w:rPr>
          <w:lang w:val="fr-FR"/>
        </w:rPr>
        <w:t>(BIB 1334 p. 180)</w:t>
      </w:r>
    </w:p>
    <w:p w14:paraId="338E53B2" w14:textId="77777777" w:rsidR="004C42A7" w:rsidRPr="0032190F" w:rsidRDefault="004C42A7" w:rsidP="00242C0F">
      <w:pPr>
        <w:jc w:val="both"/>
        <w:rPr>
          <w:lang w:val="fr-FR"/>
        </w:rPr>
      </w:pPr>
    </w:p>
    <w:p w14:paraId="762DA482" w14:textId="77777777" w:rsidR="004C42A7" w:rsidRPr="0032190F" w:rsidRDefault="00AF7BAF" w:rsidP="004C42A7">
      <w:pPr>
        <w:pStyle w:val="Heading2"/>
      </w:pPr>
      <w:bookmarkStart w:id="874" w:name="Sit_Lunigiana_per_Protohistoire"/>
      <w:r>
        <w:t xml:space="preserve">gr. C - </w:t>
      </w:r>
      <w:r w:rsidR="00CB6180">
        <w:t>Protohistoire</w:t>
      </w:r>
    </w:p>
    <w:p w14:paraId="500D0F0E" w14:textId="77777777" w:rsidR="00164D7A" w:rsidRPr="002747E3" w:rsidRDefault="00CB6180" w:rsidP="00CB6180">
      <w:pPr>
        <w:rPr>
          <w:sz w:val="20"/>
          <w:lang w:val="fr-FR"/>
        </w:rPr>
      </w:pPr>
      <w:bookmarkStart w:id="875" w:name="Sit_Lunigiana_grC"/>
      <w:bookmarkEnd w:id="874"/>
      <w:r w:rsidRPr="002747E3">
        <w:rPr>
          <w:sz w:val="20"/>
          <w:lang w:val="fr-FR"/>
        </w:rPr>
        <w:t>gr. C</w:t>
      </w:r>
      <w:bookmarkEnd w:id="875"/>
      <w:r w:rsidRPr="002747E3">
        <w:rPr>
          <w:sz w:val="20"/>
          <w:lang w:val="fr-FR"/>
        </w:rPr>
        <w:t>, Bronze / Fer</w:t>
      </w:r>
    </w:p>
    <w:p w14:paraId="2007616E" w14:textId="77777777" w:rsidR="00CB6180" w:rsidRPr="0032190F" w:rsidRDefault="00CB6180" w:rsidP="004C42A7">
      <w:pPr>
        <w:jc w:val="both"/>
        <w:rPr>
          <w:lang w:val="fr-FR"/>
        </w:rPr>
      </w:pPr>
    </w:p>
    <w:p w14:paraId="56318E87" w14:textId="70662222" w:rsidR="00CB6180" w:rsidRDefault="00CB6180" w:rsidP="00CB6180">
      <w:pPr>
        <w:jc w:val="both"/>
        <w:rPr>
          <w:rFonts w:ascii="Times" w:hAnsi="Times"/>
          <w:lang w:val="fr-FR"/>
        </w:rPr>
      </w:pPr>
      <w:r>
        <w:rPr>
          <w:rFonts w:ascii="Times" w:hAnsi="Times"/>
          <w:lang w:val="fr-FR"/>
        </w:rPr>
        <w:t xml:space="preserve">Contexte </w:t>
      </w:r>
      <w:hyperlink r:id="rId1885" w:anchor="Sit_Chiavari" w:history="1">
        <w:r w:rsidRPr="0032190F">
          <w:rPr>
            <w:rStyle w:val="Hyperlink"/>
            <w:lang w:val="fr-FR"/>
          </w:rPr>
          <w:t>Chiavari</w:t>
        </w:r>
      </w:hyperlink>
      <w:r w:rsidRPr="00B83447">
        <w:rPr>
          <w:lang w:val="fr-FR"/>
        </w:rPr>
        <w:t xml:space="preserve"> </w:t>
      </w:r>
      <w:r>
        <w:rPr>
          <w:rFonts w:ascii="Times" w:hAnsi="Times"/>
          <w:lang w:val="fr-FR"/>
        </w:rPr>
        <w:t>à partir du 8e s. aec (Maggiani 1994) (BIB 2874)</w:t>
      </w:r>
    </w:p>
    <w:p w14:paraId="4635BB84" w14:textId="14DA0A4E" w:rsidR="00CB6180" w:rsidRDefault="004C42A7" w:rsidP="00CB6180">
      <w:pPr>
        <w:jc w:val="both"/>
        <w:rPr>
          <w:lang w:val="fr-FR"/>
        </w:rPr>
      </w:pPr>
      <w:r w:rsidRPr="0032190F">
        <w:rPr>
          <w:lang w:val="fr-FR"/>
        </w:rPr>
        <w:t xml:space="preserve">Les statues de Lunigiana dans le bassin de la Magra (De Marinis 1995a), au </w:t>
      </w:r>
      <w:r w:rsidR="00CB6180">
        <w:rPr>
          <w:lang w:val="fr-FR"/>
        </w:rPr>
        <w:t>NW</w:t>
      </w:r>
      <w:r w:rsidRPr="0032190F">
        <w:rPr>
          <w:lang w:val="fr-FR"/>
        </w:rPr>
        <w:t xml:space="preserve"> de la Spezia, qui ont parfois été globalement attribuées à la fin de l’âge du Bronze et à l’âge du Fer à cause de leur forme particulière considérée comme “évoluée”</w:t>
      </w:r>
      <w:r w:rsidR="00CB6180">
        <w:rPr>
          <w:lang w:val="fr-FR"/>
        </w:rPr>
        <w:t xml:space="preserve"> </w:t>
      </w:r>
      <w:r w:rsidR="00CB6180" w:rsidRPr="0032190F">
        <w:rPr>
          <w:lang w:val="fr-FR"/>
        </w:rPr>
        <w:t>(BIB 2285 p. 250)</w:t>
      </w:r>
      <w:r w:rsidRPr="0032190F">
        <w:rPr>
          <w:lang w:val="fr-FR"/>
        </w:rPr>
        <w:t xml:space="preserve">. </w:t>
      </w:r>
      <w:r w:rsidR="00CB6180" w:rsidRPr="0032190F">
        <w:rPr>
          <w:lang w:val="fr-FR"/>
        </w:rPr>
        <w:t>Cette utilisation tardive a occasionné plusieurs modifications, sur-sculptures ou inscriptions (</w:t>
      </w:r>
      <w:hyperlink r:id="rId1886" w:anchor="Sit_Campoli" w:history="1">
        <w:r w:rsidR="00AF7BAF" w:rsidRPr="00845528">
          <w:rPr>
            <w:rStyle w:val="Hyperlink"/>
            <w:lang w:val="fr-FR"/>
          </w:rPr>
          <w:t>Campoli</w:t>
        </w:r>
      </w:hyperlink>
      <w:r w:rsidR="00CB6180" w:rsidRPr="0032190F">
        <w:rPr>
          <w:lang w:val="fr-FR"/>
        </w:rPr>
        <w:t xml:space="preserve">, </w:t>
      </w:r>
      <w:hyperlink r:id="rId1887" w:anchor="Sit_Zignago" w:history="1">
        <w:r w:rsidR="00AF7BAF" w:rsidRPr="00CB6180">
          <w:rPr>
            <w:rStyle w:val="Hyperlink"/>
            <w:lang w:val="fr-FR"/>
          </w:rPr>
          <w:t>Zignago</w:t>
        </w:r>
      </w:hyperlink>
      <w:r w:rsidR="00CB6180" w:rsidRPr="0032190F">
        <w:rPr>
          <w:lang w:val="fr-FR"/>
        </w:rPr>
        <w:t>), qui restent des sources de confusion (BIB 2285 p. 250)</w:t>
      </w:r>
    </w:p>
    <w:p w14:paraId="16679511" w14:textId="77777777" w:rsidR="00CB6180" w:rsidRDefault="00CB6180" w:rsidP="004C42A7">
      <w:pPr>
        <w:jc w:val="both"/>
        <w:rPr>
          <w:lang w:val="fr-FR"/>
        </w:rPr>
      </w:pPr>
    </w:p>
    <w:p w14:paraId="1ECE660C" w14:textId="77777777" w:rsidR="00CB6180" w:rsidRDefault="00CB6180" w:rsidP="00CB6180">
      <w:pPr>
        <w:jc w:val="both"/>
        <w:rPr>
          <w:lang w:val="fr-FR"/>
        </w:rPr>
      </w:pPr>
      <w:r>
        <w:rPr>
          <w:lang w:val="fr-FR"/>
        </w:rPr>
        <w:t>L</w:t>
      </w:r>
      <w:r w:rsidRPr="00F471C9">
        <w:rPr>
          <w:lang w:val="fr-FR"/>
        </w:rPr>
        <w:t xml:space="preserve">es statues de stèle les plus récentes appartiennent </w:t>
      </w:r>
      <w:r>
        <w:rPr>
          <w:lang w:val="fr-FR"/>
        </w:rPr>
        <w:t>au</w:t>
      </w:r>
      <w:r w:rsidRPr="00F471C9">
        <w:rPr>
          <w:lang w:val="fr-FR"/>
        </w:rPr>
        <w:t xml:space="preserve"> groupe</w:t>
      </w:r>
      <w:r>
        <w:rPr>
          <w:lang w:val="fr-FR"/>
        </w:rPr>
        <w:t xml:space="preserve"> C</w:t>
      </w:r>
      <w:r w:rsidRPr="00F471C9">
        <w:rPr>
          <w:lang w:val="fr-FR"/>
        </w:rPr>
        <w:t>. Ils montrent une représentation plus réaliste du corps humain et un travail presque «</w:t>
      </w:r>
      <w:r w:rsidRPr="00AF6EBF">
        <w:rPr>
          <w:i/>
          <w:lang w:val="fr-FR"/>
        </w:rPr>
        <w:t>tutto tondo</w:t>
      </w:r>
      <w:r w:rsidRPr="00F471C9">
        <w:rPr>
          <w:lang w:val="fr-FR"/>
        </w:rPr>
        <w:t>»</w:t>
      </w:r>
      <w:r w:rsidR="00AF6EBF">
        <w:rPr>
          <w:lang w:val="fr-FR"/>
        </w:rPr>
        <w:t xml:space="preserve"> [ronde-bosse ?]</w:t>
      </w:r>
      <w:r w:rsidRPr="00F471C9">
        <w:rPr>
          <w:lang w:val="fr-FR"/>
        </w:rPr>
        <w:t>, preuve d’une tentative de tridimensionnalité.</w:t>
      </w:r>
      <w:r w:rsidRPr="00CB6180">
        <w:rPr>
          <w:lang w:val="fr-FR"/>
        </w:rPr>
        <w:t xml:space="preserve"> </w:t>
      </w:r>
      <w:r>
        <w:rPr>
          <w:lang w:val="fr-FR"/>
        </w:rPr>
        <w:t>(BIB Statue Stele Museum)</w:t>
      </w:r>
    </w:p>
    <w:p w14:paraId="6F2DAF07" w14:textId="77777777" w:rsidR="00CB6180" w:rsidRDefault="00CB6180" w:rsidP="00CB6180">
      <w:pPr>
        <w:jc w:val="both"/>
        <w:rPr>
          <w:lang w:val="fr-FR"/>
        </w:rPr>
      </w:pPr>
    </w:p>
    <w:p w14:paraId="46A0831F" w14:textId="2C747760" w:rsidR="00CB6180" w:rsidRPr="00F471C9" w:rsidRDefault="00CB6180" w:rsidP="00CB6180">
      <w:pPr>
        <w:jc w:val="both"/>
        <w:rPr>
          <w:lang w:val="fr-FR"/>
        </w:rPr>
      </w:pPr>
      <w:r w:rsidRPr="00E51F67">
        <w:rPr>
          <w:lang w:val="fr-FR"/>
        </w:rPr>
        <w:t xml:space="preserve">v. statuaire </w:t>
      </w:r>
      <w:hyperlink r:id="rId1888" w:anchor="Cul_Art_TAC_T_a_statuettes_p_Protohist" w:history="1">
        <w:r w:rsidRPr="00E51F67">
          <w:rPr>
            <w:rStyle w:val="Hyperlink"/>
            <w:lang w:val="fr-FR"/>
          </w:rPr>
          <w:t>Protohistorique</w:t>
        </w:r>
      </w:hyperlink>
    </w:p>
    <w:p w14:paraId="16D3258A" w14:textId="77777777" w:rsidR="00CB6180" w:rsidRDefault="00CB6180" w:rsidP="004C42A7">
      <w:pPr>
        <w:jc w:val="both"/>
        <w:rPr>
          <w:lang w:val="fr-FR"/>
        </w:rPr>
      </w:pPr>
    </w:p>
    <w:p w14:paraId="3D53DA7A" w14:textId="77777777" w:rsidR="00AF6EBF" w:rsidRPr="00AF6EBF" w:rsidRDefault="00AF6EBF" w:rsidP="00AF6EBF">
      <w:pPr>
        <w:pStyle w:val="Heading3"/>
      </w:pPr>
      <w:bookmarkStart w:id="876" w:name="Sit_Lunigiana_thm"/>
      <w:r w:rsidRPr="00AF6EBF">
        <w:t>thèmes</w:t>
      </w:r>
    </w:p>
    <w:bookmarkEnd w:id="876"/>
    <w:p w14:paraId="54F14EC3" w14:textId="05A6AA74" w:rsidR="00CB6180" w:rsidRPr="00CB6180" w:rsidRDefault="00CB6180" w:rsidP="00CB6180">
      <w:pPr>
        <w:jc w:val="both"/>
        <w:rPr>
          <w:lang w:val="fr-FR"/>
        </w:rPr>
      </w:pPr>
      <w:r w:rsidRPr="00F471C9">
        <w:rPr>
          <w:lang w:val="fr-FR"/>
        </w:rPr>
        <w:t xml:space="preserve">dans certains cas, il y a aussi deux </w:t>
      </w:r>
      <w:hyperlink r:id="rId1889" w:anchor="Sit_Lunigiana_thm_javelot" w:history="1">
        <w:r w:rsidRPr="00DE55E6">
          <w:rPr>
            <w:rStyle w:val="Hyperlink"/>
            <w:lang w:val="fr-FR"/>
          </w:rPr>
          <w:t>javelots</w:t>
        </w:r>
      </w:hyperlink>
      <w:r w:rsidR="00DE55E6">
        <w:rPr>
          <w:lang w:val="fr-FR"/>
        </w:rPr>
        <w:t xml:space="preserve"> </w:t>
      </w:r>
      <w:r w:rsidRPr="00F471C9">
        <w:rPr>
          <w:lang w:val="fr-FR"/>
        </w:rPr>
        <w:t>ou une lance, et dans d'autres cas, un poignard ou une épée est placé sur la cuisse et suspendu à la ceinture</w:t>
      </w:r>
      <w:r w:rsidR="00AF7BAF">
        <w:rPr>
          <w:lang w:val="fr-FR"/>
        </w:rPr>
        <w:t xml:space="preserve"> </w:t>
      </w:r>
      <w:r w:rsidR="002747E3">
        <w:rPr>
          <w:lang w:val="fr-FR"/>
        </w:rPr>
        <w:t>(BIB Statue Stele Museum)</w:t>
      </w:r>
      <w:r w:rsidRPr="00F471C9">
        <w:rPr>
          <w:lang w:val="fr-FR"/>
        </w:rPr>
        <w:t xml:space="preserve">. </w:t>
      </w:r>
    </w:p>
    <w:p w14:paraId="486783E1" w14:textId="77777777" w:rsidR="00CB6180" w:rsidRDefault="00CB6180" w:rsidP="00CB6180">
      <w:pPr>
        <w:rPr>
          <w:lang w:val="fr-FR"/>
        </w:rPr>
      </w:pPr>
    </w:p>
    <w:p w14:paraId="463B1DF0" w14:textId="77777777" w:rsidR="00CB6180" w:rsidRPr="00E51F67" w:rsidRDefault="00CB6180" w:rsidP="00CB6180">
      <w:pPr>
        <w:pStyle w:val="Heading4"/>
      </w:pPr>
      <w:r w:rsidRPr="00E51F67">
        <w:t>personnages</w:t>
      </w:r>
    </w:p>
    <w:p w14:paraId="64F859CD" w14:textId="77777777" w:rsidR="00CB6180" w:rsidRPr="00E51F67" w:rsidRDefault="00CB6180" w:rsidP="00CB6180">
      <w:pPr>
        <w:rPr>
          <w:lang w:val="fr-FR"/>
        </w:rPr>
      </w:pPr>
    </w:p>
    <w:p w14:paraId="2699F09B" w14:textId="142DC742" w:rsidR="00CB6180" w:rsidRPr="00CB6180" w:rsidRDefault="00CB6180" w:rsidP="00CB6180">
      <w:pPr>
        <w:jc w:val="both"/>
        <w:rPr>
          <w:lang w:val="fr-FR"/>
        </w:rPr>
      </w:pPr>
      <w:r w:rsidRPr="00F471C9">
        <w:rPr>
          <w:lang w:val="fr-FR"/>
        </w:rPr>
        <w:t>Les exemples découverts jusqu'à présent ne représentent que des personnages masculins, avec une tête de forme ronde reliée au corps par un cou plutôt large. Le visage est assez riche en détails; dans un cas (</w:t>
      </w:r>
      <w:hyperlink r:id="rId1890" w:anchor="Sit_Filetto_2" w:history="1">
        <w:r w:rsidRPr="007806E6">
          <w:rPr>
            <w:rStyle w:val="Hyperlink"/>
            <w:lang w:val="fr-FR"/>
          </w:rPr>
          <w:t xml:space="preserve">Filetto </w:t>
        </w:r>
        <w:r w:rsidR="00AF6EBF" w:rsidRPr="007806E6">
          <w:rPr>
            <w:rStyle w:val="Hyperlink"/>
            <w:lang w:val="fr-FR"/>
          </w:rPr>
          <w:t>2</w:t>
        </w:r>
      </w:hyperlink>
      <w:r w:rsidRPr="00F471C9">
        <w:rPr>
          <w:lang w:val="fr-FR"/>
        </w:rPr>
        <w:t>), les jambes et les pieds sont représentés.</w:t>
      </w:r>
      <w:r w:rsidRPr="00CB6180">
        <w:rPr>
          <w:lang w:val="fr-FR"/>
        </w:rPr>
        <w:t xml:space="preserve"> </w:t>
      </w:r>
      <w:r>
        <w:rPr>
          <w:lang w:val="fr-FR"/>
        </w:rPr>
        <w:t>(BIB Statue Stele Museum)</w:t>
      </w:r>
    </w:p>
    <w:p w14:paraId="7AB029B2" w14:textId="77777777" w:rsidR="00CB6180" w:rsidRDefault="00CB6180" w:rsidP="004C42A7">
      <w:pPr>
        <w:jc w:val="both"/>
        <w:rPr>
          <w:lang w:val="fr-FR"/>
        </w:rPr>
      </w:pPr>
    </w:p>
    <w:p w14:paraId="533C8521" w14:textId="77777777" w:rsidR="00CB6180" w:rsidRDefault="00CB6180" w:rsidP="00CB6180">
      <w:pPr>
        <w:pStyle w:val="Heading4"/>
      </w:pPr>
      <w:bookmarkStart w:id="877" w:name="Sit_Lunigiana_thm_epee"/>
      <w:r w:rsidRPr="00CB6180">
        <w:t>épées/poignards</w:t>
      </w:r>
    </w:p>
    <w:bookmarkEnd w:id="877"/>
    <w:p w14:paraId="53CC1961" w14:textId="77777777" w:rsidR="00CB6180" w:rsidRDefault="00CB6180" w:rsidP="00CB6180">
      <w:pPr>
        <w:rPr>
          <w:lang w:val="fr-FR"/>
        </w:rPr>
      </w:pPr>
    </w:p>
    <w:p w14:paraId="57F688A3" w14:textId="3B3E9D71" w:rsidR="00CB6180" w:rsidRDefault="00CB6180" w:rsidP="00CB6180">
      <w:pPr>
        <w:rPr>
          <w:lang w:val="fr-FR"/>
        </w:rPr>
      </w:pPr>
      <w:r w:rsidRPr="0032190F">
        <w:rPr>
          <w:lang w:val="fr-FR"/>
        </w:rPr>
        <w:t xml:space="preserve">Les études des armes représentées et en particulier des poignards, </w:t>
      </w:r>
      <w:r>
        <w:rPr>
          <w:lang w:val="fr-FR"/>
        </w:rPr>
        <w:t>montre que les stèles</w:t>
      </w:r>
      <w:r w:rsidRPr="0032190F">
        <w:rPr>
          <w:lang w:val="fr-FR"/>
        </w:rPr>
        <w:t xml:space="preserve"> du groupe C (</w:t>
      </w:r>
      <w:hyperlink r:id="rId1891" w:anchor="Sit_Filetto_1" w:history="1">
        <w:r w:rsidRPr="006D33FD">
          <w:rPr>
            <w:rStyle w:val="Hyperlink"/>
            <w:lang w:val="fr-FR"/>
          </w:rPr>
          <w:t xml:space="preserve">Filetto </w:t>
        </w:r>
        <w:r w:rsidR="00AF6EBF">
          <w:rPr>
            <w:rStyle w:val="Hyperlink"/>
            <w:lang w:val="fr-FR"/>
          </w:rPr>
          <w:t>1</w:t>
        </w:r>
      </w:hyperlink>
      <w:r w:rsidRPr="00CB6180">
        <w:rPr>
          <w:lang w:val="fr-FR"/>
        </w:rPr>
        <w:t>,</w:t>
      </w:r>
      <w:r>
        <w:rPr>
          <w:lang w:val="fr-FR"/>
        </w:rPr>
        <w:t xml:space="preserve"> </w:t>
      </w:r>
      <w:hyperlink r:id="rId1892" w:anchor="Sit_Filetto_2" w:history="1">
        <w:r w:rsidR="00AF6EBF">
          <w:rPr>
            <w:rStyle w:val="Hyperlink"/>
            <w:lang w:val="fr-FR"/>
          </w:rPr>
          <w:t>2</w:t>
        </w:r>
      </w:hyperlink>
      <w:r w:rsidRPr="0032190F">
        <w:rPr>
          <w:lang w:val="fr-FR"/>
        </w:rPr>
        <w:t xml:space="preserve">, </w:t>
      </w:r>
      <w:hyperlink r:id="rId1893" w:anchor="Sit_Reusa" w:history="1">
        <w:r w:rsidRPr="007C4342">
          <w:rPr>
            <w:rStyle w:val="Hyperlink"/>
            <w:lang w:val="fr-FR"/>
          </w:rPr>
          <w:t>Reusa</w:t>
        </w:r>
      </w:hyperlink>
      <w:r w:rsidRPr="0032190F">
        <w:rPr>
          <w:lang w:val="fr-FR"/>
        </w:rPr>
        <w:t>) sont de la fin de l’âge du Bronze et en tout état de cause antérieures au VIIIe s. (BIB 2285 p. 250)</w:t>
      </w:r>
      <w:r w:rsidR="00AF7BAF">
        <w:rPr>
          <w:lang w:val="fr-FR"/>
        </w:rPr>
        <w:t xml:space="preserve"> Campoli</w:t>
      </w:r>
    </w:p>
    <w:p w14:paraId="27E4AC5C" w14:textId="77777777" w:rsidR="00AF6EBF" w:rsidRDefault="00AF6EBF" w:rsidP="00CB6180">
      <w:pPr>
        <w:rPr>
          <w:lang w:val="fr-FR"/>
        </w:rPr>
      </w:pPr>
    </w:p>
    <w:p w14:paraId="0AB5026B" w14:textId="77777777" w:rsidR="00AF6EBF" w:rsidRDefault="00AF6EBF" w:rsidP="00AF6EBF">
      <w:pPr>
        <w:pStyle w:val="Heading5"/>
      </w:pPr>
      <w:bookmarkStart w:id="878" w:name="Sit_Lunigiana_thm_epee_antennes"/>
      <w:r>
        <w:t>à antennes</w:t>
      </w:r>
    </w:p>
    <w:bookmarkEnd w:id="878"/>
    <w:p w14:paraId="5D2A70CD" w14:textId="77777777" w:rsidR="00AF6EBF" w:rsidRDefault="00AF6EBF" w:rsidP="00AF6EBF">
      <w:pPr>
        <w:rPr>
          <w:lang w:val="fr-FR"/>
        </w:rPr>
      </w:pPr>
    </w:p>
    <w:p w14:paraId="40364F93" w14:textId="690B3869" w:rsidR="00CB6180" w:rsidRDefault="00000000" w:rsidP="00AF6EBF">
      <w:pPr>
        <w:rPr>
          <w:lang w:val="fr-FR"/>
        </w:rPr>
      </w:pPr>
      <w:hyperlink r:id="rId1894" w:anchor="Typ_Arm_Epees_antennes" w:history="1">
        <w:r w:rsidR="00AF6EBF" w:rsidRPr="00E51ED9">
          <w:rPr>
            <w:rStyle w:val="Hyperlink"/>
            <w:lang w:val="fr-FR"/>
          </w:rPr>
          <w:t>épées ou des poignards à antennes</w:t>
        </w:r>
      </w:hyperlink>
      <w:r w:rsidR="00AF6EBF" w:rsidRPr="00C30090">
        <w:rPr>
          <w:lang w:val="fr-FR"/>
        </w:rPr>
        <w:t xml:space="preserve"> développées (</w:t>
      </w:r>
      <w:hyperlink r:id="rId1895" w:anchor="Sit_Filetto_1" w:history="1">
        <w:r w:rsidR="00AF6EBF" w:rsidRPr="00C30090">
          <w:rPr>
            <w:rStyle w:val="Hyperlink"/>
            <w:lang w:val="fr-FR"/>
          </w:rPr>
          <w:t xml:space="preserve">Filetto </w:t>
        </w:r>
        <w:r w:rsidR="00AF6EBF">
          <w:rPr>
            <w:rStyle w:val="Hyperlink"/>
            <w:lang w:val="fr-FR"/>
          </w:rPr>
          <w:t>1</w:t>
        </w:r>
      </w:hyperlink>
      <w:r w:rsidR="00AF6EBF" w:rsidRPr="00C30090">
        <w:rPr>
          <w:lang w:val="fr-FR"/>
        </w:rPr>
        <w:t xml:space="preserve">, </w:t>
      </w:r>
      <w:hyperlink r:id="rId1896" w:anchor="Sit_Filetto_2" w:history="1">
        <w:r w:rsidR="00AF6EBF">
          <w:rPr>
            <w:rStyle w:val="Hyperlink"/>
            <w:lang w:val="fr-FR"/>
          </w:rPr>
          <w:t>2</w:t>
        </w:r>
      </w:hyperlink>
      <w:r w:rsidR="00AF6EBF" w:rsidRPr="00C30090">
        <w:rPr>
          <w:lang w:val="fr-FR"/>
        </w:rPr>
        <w:t xml:space="preserve">, </w:t>
      </w:r>
      <w:hyperlink r:id="rId1897" w:anchor="Sit_Sorano_5" w:history="1">
        <w:r w:rsidR="00AF6EBF" w:rsidRPr="00C30090">
          <w:rPr>
            <w:rStyle w:val="Hyperlink"/>
            <w:lang w:val="fr-FR"/>
          </w:rPr>
          <w:t xml:space="preserve">Sorano </w:t>
        </w:r>
        <w:r w:rsidR="00AF6EBF">
          <w:rPr>
            <w:rStyle w:val="Hyperlink"/>
            <w:lang w:val="fr-FR"/>
          </w:rPr>
          <w:t>5</w:t>
        </w:r>
      </w:hyperlink>
      <w:r w:rsidR="00AF6EBF" w:rsidRPr="00C30090">
        <w:rPr>
          <w:lang w:val="fr-FR"/>
        </w:rPr>
        <w:t>) (BIB 2867)</w:t>
      </w:r>
      <w:r w:rsidR="00AF6EBF">
        <w:rPr>
          <w:lang w:val="fr-FR"/>
        </w:rPr>
        <w:t xml:space="preserve">, </w:t>
      </w:r>
      <w:hyperlink r:id="rId1898" w:anchor="Sit_Lerici" w:history="1">
        <w:r w:rsidR="00AF6EBF" w:rsidRPr="00E51ED9">
          <w:rPr>
            <w:rStyle w:val="Hyperlink"/>
            <w:lang w:val="fr-FR"/>
          </w:rPr>
          <w:t>Lerici</w:t>
        </w:r>
      </w:hyperlink>
      <w:r w:rsidR="00AF6EBF">
        <w:rPr>
          <w:lang w:val="fr-FR"/>
        </w:rPr>
        <w:t xml:space="preserve"> (PYM com. pers., 2019) </w:t>
      </w:r>
      <w:r w:rsidR="00AF6EBF" w:rsidRPr="00C30090">
        <w:rPr>
          <w:lang w:val="fr-FR"/>
        </w:rPr>
        <w:t xml:space="preserve"> </w:t>
      </w:r>
      <w:r w:rsidR="00CB6180" w:rsidRPr="0032190F">
        <w:rPr>
          <w:rFonts w:ascii="Times" w:hAnsi="Times"/>
          <w:lang w:val="fr-FR"/>
        </w:rPr>
        <w:t xml:space="preserve">Les </w:t>
      </w:r>
      <w:hyperlink r:id="rId1899" w:anchor="Cul_Art_TAC_T_t_epee_antennes" w:history="1">
        <w:r w:rsidR="00CB6180" w:rsidRPr="00E51ED9">
          <w:rPr>
            <w:rStyle w:val="Hyperlink"/>
            <w:rFonts w:ascii="Times" w:hAnsi="Times"/>
            <w:lang w:val="fr-FR"/>
          </w:rPr>
          <w:t>épées à antennes</w:t>
        </w:r>
      </w:hyperlink>
      <w:r w:rsidR="00CB6180" w:rsidRPr="0032190F">
        <w:rPr>
          <w:rFonts w:ascii="Times" w:hAnsi="Times"/>
          <w:lang w:val="fr-FR"/>
        </w:rPr>
        <w:t xml:space="preserve"> sont représentées sur plusieurs statues-stèles de la </w:t>
      </w:r>
      <w:r w:rsidR="00CB6180" w:rsidRPr="0032190F">
        <w:rPr>
          <w:rFonts w:ascii="Times" w:hAnsi="Times"/>
          <w:i/>
          <w:lang w:val="fr-FR"/>
        </w:rPr>
        <w:t xml:space="preserve">Lunigiana </w:t>
      </w:r>
      <w:r w:rsidR="00CB6180" w:rsidRPr="0032190F">
        <w:rPr>
          <w:rFonts w:ascii="Times" w:hAnsi="Times"/>
          <w:lang w:val="fr-FR"/>
        </w:rPr>
        <w:t>représentant des chefs locaux (BIB 2310)</w:t>
      </w:r>
      <w:r w:rsidR="00CB6180">
        <w:rPr>
          <w:rFonts w:ascii="Times" w:hAnsi="Times"/>
          <w:lang w:val="fr-FR"/>
        </w:rPr>
        <w:t>:</w:t>
      </w:r>
      <w:r w:rsidR="00CB6180" w:rsidRPr="00E51ED9">
        <w:rPr>
          <w:lang w:val="fr-FR"/>
        </w:rPr>
        <w:t xml:space="preserve"> </w:t>
      </w:r>
      <w:hyperlink r:id="rId1900" w:anchor="Sit_Sorano_5" w:history="1">
        <w:r w:rsidR="00CB6180" w:rsidRPr="008D04A7">
          <w:rPr>
            <w:rStyle w:val="Hyperlink"/>
            <w:lang w:val="fr-FR"/>
          </w:rPr>
          <w:t xml:space="preserve">Sorano </w:t>
        </w:r>
        <w:r w:rsidR="00AF6EBF">
          <w:rPr>
            <w:rStyle w:val="Hyperlink"/>
            <w:lang w:val="fr-FR"/>
          </w:rPr>
          <w:t>5</w:t>
        </w:r>
      </w:hyperlink>
      <w:r w:rsidR="00CB6180" w:rsidRPr="00E51ED9">
        <w:rPr>
          <w:lang w:val="fr-FR"/>
        </w:rPr>
        <w:t xml:space="preserve"> (SS BIB)</w:t>
      </w:r>
    </w:p>
    <w:p w14:paraId="7E9791D7" w14:textId="77777777" w:rsidR="00AF7BAF" w:rsidRDefault="00AF7BAF" w:rsidP="00AF6EBF">
      <w:pPr>
        <w:rPr>
          <w:lang w:val="fr-FR"/>
        </w:rPr>
      </w:pPr>
    </w:p>
    <w:p w14:paraId="17C2E456" w14:textId="77777777" w:rsidR="00AF7BAF" w:rsidRDefault="00AF7BAF" w:rsidP="00AF7BAF">
      <w:pPr>
        <w:pStyle w:val="Heading4"/>
      </w:pPr>
      <w:bookmarkStart w:id="879" w:name="Sit_Lunigiana_thm_javelot"/>
      <w:r>
        <w:t>javelots</w:t>
      </w:r>
    </w:p>
    <w:bookmarkEnd w:id="879"/>
    <w:p w14:paraId="2ABE7B34" w14:textId="77777777" w:rsidR="00AF7BAF" w:rsidRPr="00AF7BAF" w:rsidRDefault="00DE55E6" w:rsidP="00AF7BAF">
      <w:pPr>
        <w:rPr>
          <w:sz w:val="20"/>
          <w:lang w:val="fr-FR"/>
        </w:rPr>
      </w:pPr>
      <w:r>
        <w:rPr>
          <w:sz w:val="20"/>
          <w:lang w:val="fr-FR"/>
        </w:rPr>
        <w:t xml:space="preserve">lance, </w:t>
      </w:r>
      <w:r w:rsidR="00AF7BAF" w:rsidRPr="00AF7BAF">
        <w:rPr>
          <w:i/>
          <w:sz w:val="20"/>
          <w:lang w:val="fr-FR"/>
        </w:rPr>
        <w:t>giavellotti</w:t>
      </w:r>
    </w:p>
    <w:p w14:paraId="68894A10" w14:textId="77777777" w:rsidR="00AF7BAF" w:rsidRDefault="00AF7BAF" w:rsidP="00AF7BAF">
      <w:pPr>
        <w:rPr>
          <w:lang w:val="fr-FR"/>
        </w:rPr>
      </w:pPr>
    </w:p>
    <w:p w14:paraId="75EB2F49" w14:textId="77777777" w:rsidR="00AF7BAF" w:rsidRDefault="00AF7BAF" w:rsidP="00AF7BAF">
      <w:pPr>
        <w:rPr>
          <w:lang w:val="fr-FR"/>
        </w:rPr>
      </w:pPr>
      <w:r>
        <w:rPr>
          <w:lang w:val="fr-FR"/>
        </w:rPr>
        <w:t>Reviennent souvent par 2 (SS BIB)</w:t>
      </w:r>
    </w:p>
    <w:p w14:paraId="5A81FDCD" w14:textId="77777777" w:rsidR="00AF7BAF" w:rsidRDefault="00AF7BAF" w:rsidP="00AF7BAF">
      <w:pPr>
        <w:rPr>
          <w:lang w:val="fr-FR"/>
        </w:rPr>
      </w:pPr>
    </w:p>
    <w:p w14:paraId="47F28C18" w14:textId="77777777" w:rsidR="00AF7BAF" w:rsidRPr="00AF7BAF" w:rsidRDefault="00AF7BAF" w:rsidP="00AF7BAF">
      <w:pPr>
        <w:rPr>
          <w:lang w:val="fr-FR"/>
        </w:rPr>
      </w:pPr>
      <w:r>
        <w:rPr>
          <w:lang w:val="fr-FR"/>
        </w:rPr>
        <w:t>Campoli, Filetto 1, Filetto 2, Lerici, Montecurto</w:t>
      </w:r>
    </w:p>
    <w:p w14:paraId="3EF560C4" w14:textId="77777777" w:rsidR="00AF7BAF" w:rsidRPr="00AF7BAF" w:rsidRDefault="00AF7BAF" w:rsidP="00AF7BAF">
      <w:pPr>
        <w:rPr>
          <w:lang w:val="fr-FR"/>
        </w:rPr>
      </w:pPr>
    </w:p>
    <w:p w14:paraId="668E1631" w14:textId="77777777" w:rsidR="00CB6180" w:rsidRDefault="00CB6180" w:rsidP="004C42A7">
      <w:pPr>
        <w:jc w:val="both"/>
        <w:rPr>
          <w:lang w:val="fr-FR"/>
        </w:rPr>
      </w:pPr>
    </w:p>
    <w:p w14:paraId="73F65194" w14:textId="77777777" w:rsidR="00AF6EBF" w:rsidRDefault="00AF6EBF" w:rsidP="00AF6EBF">
      <w:pPr>
        <w:pStyle w:val="Heading4"/>
      </w:pPr>
      <w:r>
        <w:t>haches</w:t>
      </w:r>
    </w:p>
    <w:p w14:paraId="4BA49DAA" w14:textId="77777777" w:rsidR="00AF6EBF" w:rsidRDefault="00AF6EBF" w:rsidP="004C42A7">
      <w:pPr>
        <w:jc w:val="both"/>
        <w:rPr>
          <w:lang w:val="fr-FR"/>
        </w:rPr>
      </w:pPr>
    </w:p>
    <w:p w14:paraId="05416930" w14:textId="77777777" w:rsidR="002747E3" w:rsidRDefault="002747E3" w:rsidP="004C42A7">
      <w:pPr>
        <w:jc w:val="both"/>
        <w:rPr>
          <w:lang w:val="fr-FR"/>
        </w:rPr>
      </w:pPr>
    </w:p>
    <w:p w14:paraId="396D1587" w14:textId="77777777" w:rsidR="00AF6EBF" w:rsidRDefault="00AF6EBF" w:rsidP="00AF6EBF">
      <w:pPr>
        <w:pStyle w:val="Heading5"/>
      </w:pPr>
      <w:bookmarkStart w:id="880" w:name="Sit_Lunigiana_thm_hache_lame_carr"/>
      <w:r>
        <w:t>à lame carrée</w:t>
      </w:r>
    </w:p>
    <w:bookmarkEnd w:id="880"/>
    <w:p w14:paraId="28DFB3A3" w14:textId="77777777" w:rsidR="00AF6EBF" w:rsidRDefault="00AF6EBF" w:rsidP="00AF6EBF">
      <w:pPr>
        <w:rPr>
          <w:lang w:val="fr-FR"/>
        </w:rPr>
      </w:pPr>
    </w:p>
    <w:p w14:paraId="28FB34A8" w14:textId="69597A38" w:rsidR="002747E3" w:rsidRDefault="002747E3" w:rsidP="002747E3">
      <w:pPr>
        <w:jc w:val="both"/>
        <w:rPr>
          <w:lang w:val="fr-FR"/>
        </w:rPr>
      </w:pPr>
      <w:r w:rsidRPr="00F471C9">
        <w:rPr>
          <w:lang w:val="fr-FR"/>
        </w:rPr>
        <w:t>Dans la plupart des cas, ces stèle ont en commun une hache en forme de talon avec une lame carrée</w:t>
      </w:r>
      <w:r>
        <w:rPr>
          <w:lang w:val="fr-FR"/>
        </w:rPr>
        <w:t xml:space="preserve"> </w:t>
      </w:r>
      <w:r w:rsidR="00BB6F57">
        <w:rPr>
          <w:lang w:val="fr-FR"/>
        </w:rPr>
        <w:t>[</w:t>
      </w:r>
      <w:hyperlink r:id="rId1901" w:anchor="Sit_Lunigiana_thm_hache_lame_carr" w:history="1">
        <w:r w:rsidR="00BB6F57" w:rsidRPr="007806E6">
          <w:rPr>
            <w:rStyle w:val="Hyperlink"/>
            <w:lang w:val="fr-FR"/>
          </w:rPr>
          <w:t>hache à lame carrée</w:t>
        </w:r>
      </w:hyperlink>
      <w:r>
        <w:rPr>
          <w:lang w:val="fr-FR"/>
        </w:rPr>
        <w:t>]</w:t>
      </w:r>
      <w:r w:rsidRPr="00F471C9">
        <w:rPr>
          <w:lang w:val="fr-FR"/>
        </w:rPr>
        <w:t xml:space="preserve"> et un long manche</w:t>
      </w:r>
      <w:r>
        <w:rPr>
          <w:lang w:val="fr-FR"/>
        </w:rPr>
        <w:t xml:space="preserve"> (BIB Statue Stele Museum)</w:t>
      </w:r>
      <w:r w:rsidRPr="00F471C9">
        <w:rPr>
          <w:lang w:val="fr-FR"/>
        </w:rPr>
        <w:t>;</w:t>
      </w:r>
    </w:p>
    <w:p w14:paraId="481FCC99" w14:textId="77777777" w:rsidR="002747E3" w:rsidRDefault="002747E3" w:rsidP="00AF6EBF">
      <w:pPr>
        <w:rPr>
          <w:lang w:val="fr-FR"/>
        </w:rPr>
      </w:pPr>
    </w:p>
    <w:p w14:paraId="06F8F2EF" w14:textId="6B1ABDEA" w:rsidR="00AF6EBF" w:rsidRPr="00AF6EBF" w:rsidRDefault="00000000" w:rsidP="00AF6EBF">
      <w:pPr>
        <w:rPr>
          <w:lang w:val="fr-FR"/>
        </w:rPr>
      </w:pPr>
      <w:hyperlink r:id="rId1902" w:anchor="Sit_Biglio" w:history="1">
        <w:r w:rsidR="00AF6EBF" w:rsidRPr="00B83447">
          <w:rPr>
            <w:rStyle w:val="Hyperlink"/>
            <w:szCs w:val="20"/>
            <w:lang w:val="fr-FR"/>
          </w:rPr>
          <w:t>Biglio</w:t>
        </w:r>
      </w:hyperlink>
    </w:p>
    <w:p w14:paraId="178C7D23" w14:textId="77777777" w:rsidR="00CB6180" w:rsidRDefault="00CB6180" w:rsidP="004C42A7">
      <w:pPr>
        <w:jc w:val="both"/>
        <w:rPr>
          <w:lang w:val="fr-FR"/>
        </w:rPr>
      </w:pPr>
    </w:p>
    <w:p w14:paraId="03A9780B" w14:textId="77777777" w:rsidR="002747E3" w:rsidRDefault="002747E3" w:rsidP="002747E3">
      <w:pPr>
        <w:pStyle w:val="Heading4"/>
      </w:pPr>
      <w:r>
        <w:t>ceinture</w:t>
      </w:r>
    </w:p>
    <w:p w14:paraId="176EE6AF" w14:textId="77777777" w:rsidR="002747E3" w:rsidRDefault="002747E3" w:rsidP="004C42A7">
      <w:pPr>
        <w:jc w:val="both"/>
        <w:rPr>
          <w:lang w:val="fr-FR"/>
        </w:rPr>
      </w:pPr>
    </w:p>
    <w:p w14:paraId="14949341" w14:textId="77777777" w:rsidR="002747E3" w:rsidRDefault="002747E3" w:rsidP="004C42A7">
      <w:pPr>
        <w:jc w:val="both"/>
        <w:rPr>
          <w:lang w:val="fr-FR"/>
        </w:rPr>
      </w:pPr>
      <w:r w:rsidRPr="00F471C9">
        <w:rPr>
          <w:lang w:val="fr-FR"/>
        </w:rPr>
        <w:t xml:space="preserve">La ceinture est toujours représentée, et parfois une nappe de </w:t>
      </w:r>
      <w:r>
        <w:rPr>
          <w:lang w:val="fr-FR"/>
        </w:rPr>
        <w:t>hachures</w:t>
      </w:r>
      <w:r w:rsidRPr="00F471C9">
        <w:rPr>
          <w:lang w:val="fr-FR"/>
        </w:rPr>
        <w:t xml:space="preserve"> triangulaire. </w:t>
      </w:r>
      <w:r>
        <w:rPr>
          <w:lang w:val="fr-FR"/>
        </w:rPr>
        <w:t>(BIB Statue Stele Museum)</w:t>
      </w:r>
    </w:p>
    <w:p w14:paraId="22E1E9A0" w14:textId="77777777" w:rsidR="002747E3" w:rsidRDefault="002747E3" w:rsidP="004C42A7">
      <w:pPr>
        <w:jc w:val="both"/>
        <w:rPr>
          <w:lang w:val="fr-FR"/>
        </w:rPr>
      </w:pPr>
    </w:p>
    <w:p w14:paraId="4FCC5DC4" w14:textId="77777777" w:rsidR="00CB6180" w:rsidRDefault="00CB6180" w:rsidP="00CB6180">
      <w:pPr>
        <w:pStyle w:val="Heading4"/>
      </w:pPr>
      <w:r>
        <w:t>inscriptions</w:t>
      </w:r>
    </w:p>
    <w:p w14:paraId="6E35FC58" w14:textId="77777777" w:rsidR="00CB6180" w:rsidRPr="00712817" w:rsidRDefault="00CB6180" w:rsidP="004C42A7">
      <w:pPr>
        <w:jc w:val="both"/>
        <w:rPr>
          <w:sz w:val="20"/>
          <w:lang w:val="fr-FR"/>
        </w:rPr>
      </w:pPr>
      <w:r w:rsidRPr="00712817">
        <w:rPr>
          <w:sz w:val="20"/>
          <w:lang w:val="fr-FR"/>
        </w:rPr>
        <w:t>écritures</w:t>
      </w:r>
    </w:p>
    <w:p w14:paraId="281EBB80" w14:textId="77777777" w:rsidR="00CB6180" w:rsidRDefault="00CB6180" w:rsidP="004C42A7">
      <w:pPr>
        <w:jc w:val="both"/>
        <w:rPr>
          <w:lang w:val="fr-FR"/>
        </w:rPr>
      </w:pPr>
    </w:p>
    <w:p w14:paraId="3E0BD6F8" w14:textId="1867E2DE" w:rsidR="00CB6180" w:rsidRPr="00CB6180" w:rsidRDefault="00CB6180" w:rsidP="00CB61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Cs w:val="20"/>
          <w:lang w:val="fr-FR"/>
        </w:rPr>
      </w:pPr>
      <w:r w:rsidRPr="00F471C9">
        <w:rPr>
          <w:lang w:val="fr-FR"/>
        </w:rPr>
        <w:t>Trois de ces statues de stèles (</w:t>
      </w:r>
      <w:hyperlink r:id="rId1903" w:anchor="Sit_Zignago" w:history="1">
        <w:r w:rsidRPr="00CB6180">
          <w:rPr>
            <w:rStyle w:val="Hyperlink"/>
            <w:lang w:val="fr-FR"/>
          </w:rPr>
          <w:t>Zignago</w:t>
        </w:r>
      </w:hyperlink>
      <w:r w:rsidRPr="00F471C9">
        <w:rPr>
          <w:lang w:val="fr-FR"/>
        </w:rPr>
        <w:t xml:space="preserve">, </w:t>
      </w:r>
      <w:hyperlink r:id="rId1904" w:anchor="Sit_Filetto_2" w:history="1">
        <w:r w:rsidRPr="006D33FD">
          <w:rPr>
            <w:rStyle w:val="Hyperlink"/>
            <w:lang w:val="fr-FR"/>
          </w:rPr>
          <w:t xml:space="preserve">Filetto </w:t>
        </w:r>
        <w:r w:rsidR="00AF6EBF">
          <w:rPr>
            <w:rStyle w:val="Hyperlink"/>
            <w:lang w:val="fr-FR"/>
          </w:rPr>
          <w:t>2</w:t>
        </w:r>
      </w:hyperlink>
      <w:r w:rsidRPr="00F471C9">
        <w:rPr>
          <w:lang w:val="fr-FR"/>
        </w:rPr>
        <w:t xml:space="preserve">, </w:t>
      </w:r>
      <w:hyperlink r:id="rId1905" w:anchor="Sit_Biglio" w:history="1">
        <w:r w:rsidRPr="00B83447">
          <w:rPr>
            <w:rStyle w:val="Hyperlink"/>
            <w:szCs w:val="20"/>
            <w:lang w:val="fr-FR"/>
          </w:rPr>
          <w:t>Biglio</w:t>
        </w:r>
      </w:hyperlink>
      <w:r w:rsidRPr="00F471C9">
        <w:rPr>
          <w:lang w:val="fr-FR"/>
        </w:rPr>
        <w:t>) portent des inscriptions en écriture étrusque.</w:t>
      </w:r>
      <w:r w:rsidRPr="00CB6180">
        <w:rPr>
          <w:lang w:val="fr-FR"/>
        </w:rPr>
        <w:t xml:space="preserve"> </w:t>
      </w:r>
      <w:r>
        <w:rPr>
          <w:lang w:val="fr-FR"/>
        </w:rPr>
        <w:t>(BIB Statue Stele Museum)</w:t>
      </w:r>
      <w:r w:rsidRPr="00CB6180">
        <w:rPr>
          <w:szCs w:val="20"/>
          <w:lang w:val="fr-FR"/>
        </w:rPr>
        <w:t xml:space="preserve"> </w:t>
      </w:r>
    </w:p>
    <w:p w14:paraId="6742CE25" w14:textId="77777777" w:rsidR="00CB6180" w:rsidRDefault="00CB6180" w:rsidP="00CB6180">
      <w:pPr>
        <w:jc w:val="both"/>
        <w:rPr>
          <w:lang w:val="fr-FR"/>
        </w:rPr>
      </w:pPr>
    </w:p>
    <w:p w14:paraId="08EB4A6B" w14:textId="77777777" w:rsidR="00BA32B5" w:rsidRDefault="00BA32B5" w:rsidP="00BA32B5">
      <w:pPr>
        <w:pStyle w:val="Heading3"/>
      </w:pPr>
      <w:r>
        <w:t>comparaisons</w:t>
      </w:r>
    </w:p>
    <w:p w14:paraId="4592B0B4" w14:textId="77777777" w:rsidR="00BA32B5" w:rsidRDefault="00BA32B5" w:rsidP="00CB6180">
      <w:pPr>
        <w:jc w:val="both"/>
        <w:rPr>
          <w:lang w:val="fr-FR"/>
        </w:rPr>
      </w:pPr>
    </w:p>
    <w:p w14:paraId="2791CE52" w14:textId="0986274B" w:rsidR="00BA32B5" w:rsidRPr="00F471C9" w:rsidRDefault="00000000" w:rsidP="00CB6180">
      <w:pPr>
        <w:jc w:val="both"/>
        <w:rPr>
          <w:lang w:val="fr-FR"/>
        </w:rPr>
      </w:pPr>
      <w:hyperlink r:id="rId1906" w:anchor="Sit_Altea_Vella" w:history="1">
        <w:r w:rsidR="00BA32B5" w:rsidRPr="00BA32B5">
          <w:rPr>
            <w:rStyle w:val="Hyperlink"/>
            <w:lang w:val="fr-FR"/>
          </w:rPr>
          <w:t>Altea Vella</w:t>
        </w:r>
      </w:hyperlink>
    </w:p>
    <w:p w14:paraId="1FA4ECF8" w14:textId="77777777" w:rsidR="00CB6180" w:rsidRDefault="00CB6180" w:rsidP="00F471C9">
      <w:pPr>
        <w:jc w:val="both"/>
        <w:rPr>
          <w:lang w:val="fr-FR"/>
        </w:rPr>
      </w:pPr>
    </w:p>
    <w:p w14:paraId="15239D05" w14:textId="77777777" w:rsidR="00CB6180" w:rsidRDefault="00CB6180" w:rsidP="00CB6180">
      <w:pPr>
        <w:pStyle w:val="Heading3"/>
      </w:pPr>
      <w:r>
        <w:t>sites</w:t>
      </w:r>
    </w:p>
    <w:p w14:paraId="124B81C4" w14:textId="77777777" w:rsidR="00CB6180" w:rsidRDefault="00CB6180" w:rsidP="00F471C9">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6"/>
      </w:tblGrid>
      <w:tr w:rsidR="00CB6180" w14:paraId="12E5B4C8" w14:textId="77777777" w:rsidTr="00C35EA7">
        <w:trPr>
          <w:jc w:val="center"/>
        </w:trPr>
        <w:tc>
          <w:tcPr>
            <w:tcW w:w="1456" w:type="dxa"/>
          </w:tcPr>
          <w:p w14:paraId="75BDF179" w14:textId="1D3CD2E8" w:rsidR="00CB6180" w:rsidRDefault="00000000" w:rsidP="00C35EA7">
            <w:pPr>
              <w:jc w:val="both"/>
            </w:pPr>
            <w:hyperlink r:id="rId1907" w:anchor="Sit_Biglio" w:history="1">
              <w:r w:rsidR="00CB6180" w:rsidRPr="00C35EA7">
                <w:rPr>
                  <w:rStyle w:val="Hyperlink"/>
                  <w:szCs w:val="20"/>
                  <w:lang w:val="fr-FR"/>
                </w:rPr>
                <w:t>Biglio</w:t>
              </w:r>
            </w:hyperlink>
          </w:p>
        </w:tc>
      </w:tr>
      <w:tr w:rsidR="00CB6180" w14:paraId="09BA1E9C" w14:textId="77777777" w:rsidTr="00C35EA7">
        <w:trPr>
          <w:jc w:val="center"/>
        </w:trPr>
        <w:tc>
          <w:tcPr>
            <w:tcW w:w="1456" w:type="dxa"/>
          </w:tcPr>
          <w:p w14:paraId="11552005" w14:textId="6D9F4894" w:rsidR="00CB6180" w:rsidRDefault="00000000" w:rsidP="00C35EA7">
            <w:pPr>
              <w:jc w:val="both"/>
            </w:pPr>
            <w:hyperlink r:id="rId1908" w:anchor="Sit_Campoli" w:history="1">
              <w:r w:rsidR="00CB6180" w:rsidRPr="00C35EA7">
                <w:rPr>
                  <w:rStyle w:val="Hyperlink"/>
                  <w:lang w:val="fr-FR"/>
                </w:rPr>
                <w:t>Campoli</w:t>
              </w:r>
            </w:hyperlink>
          </w:p>
        </w:tc>
      </w:tr>
      <w:tr w:rsidR="00CB6180" w14:paraId="40A98740" w14:textId="77777777" w:rsidTr="00C35EA7">
        <w:trPr>
          <w:jc w:val="center"/>
        </w:trPr>
        <w:tc>
          <w:tcPr>
            <w:tcW w:w="1456" w:type="dxa"/>
          </w:tcPr>
          <w:p w14:paraId="44350264" w14:textId="6D6A5723" w:rsidR="00CB6180" w:rsidRPr="00C35EA7" w:rsidRDefault="00000000" w:rsidP="00C35EA7">
            <w:pPr>
              <w:jc w:val="both"/>
              <w:rPr>
                <w:lang w:val="fr-FR"/>
              </w:rPr>
            </w:pPr>
            <w:hyperlink r:id="rId1909" w:anchor="Sit_Filetto_1" w:history="1">
              <w:r w:rsidR="00CB6180" w:rsidRPr="00C35EA7">
                <w:rPr>
                  <w:rStyle w:val="Hyperlink"/>
                  <w:lang w:val="fr-FR"/>
                </w:rPr>
                <w:t xml:space="preserve">Filetto </w:t>
              </w:r>
              <w:r w:rsidR="00AF6EBF" w:rsidRPr="00C35EA7">
                <w:rPr>
                  <w:rStyle w:val="Hyperlink"/>
                  <w:lang w:val="fr-FR"/>
                </w:rPr>
                <w:t>1</w:t>
              </w:r>
            </w:hyperlink>
            <w:r w:rsidR="00AF6EBF">
              <w:t>,</w:t>
            </w:r>
            <w:hyperlink r:id="rId1910" w:anchor="Sit_Filetto_2" w:history="1">
              <w:r w:rsidR="00AF6EBF" w:rsidRPr="00C35EA7">
                <w:rPr>
                  <w:rStyle w:val="Hyperlink"/>
                  <w:lang w:val="fr-FR"/>
                </w:rPr>
                <w:t>2</w:t>
              </w:r>
            </w:hyperlink>
          </w:p>
        </w:tc>
      </w:tr>
      <w:tr w:rsidR="00CB6180" w14:paraId="6EC044A5" w14:textId="77777777" w:rsidTr="00C35EA7">
        <w:trPr>
          <w:jc w:val="center"/>
        </w:trPr>
        <w:tc>
          <w:tcPr>
            <w:tcW w:w="1456" w:type="dxa"/>
          </w:tcPr>
          <w:p w14:paraId="42B682AF" w14:textId="0D925C21" w:rsidR="00CB6180" w:rsidRPr="00C35EA7" w:rsidRDefault="00000000" w:rsidP="00C35EA7">
            <w:pPr>
              <w:jc w:val="both"/>
              <w:rPr>
                <w:lang w:val="fr-FR"/>
              </w:rPr>
            </w:pPr>
            <w:hyperlink r:id="rId1911" w:anchor="Sit_Lerici" w:history="1">
              <w:r w:rsidR="00CB6180" w:rsidRPr="00C35EA7">
                <w:rPr>
                  <w:rStyle w:val="Hyperlink"/>
                  <w:lang w:val="fr-FR"/>
                </w:rPr>
                <w:t>Lerici</w:t>
              </w:r>
            </w:hyperlink>
          </w:p>
        </w:tc>
      </w:tr>
      <w:tr w:rsidR="00CB6180" w14:paraId="31E031F8" w14:textId="77777777" w:rsidTr="00C35EA7">
        <w:trPr>
          <w:jc w:val="center"/>
        </w:trPr>
        <w:tc>
          <w:tcPr>
            <w:tcW w:w="1456" w:type="dxa"/>
          </w:tcPr>
          <w:p w14:paraId="61165C4F" w14:textId="5D07A400" w:rsidR="00CB6180" w:rsidRPr="00C35EA7" w:rsidRDefault="00000000" w:rsidP="00C35EA7">
            <w:pPr>
              <w:jc w:val="both"/>
              <w:rPr>
                <w:lang w:val="fr-FR"/>
              </w:rPr>
            </w:pPr>
            <w:hyperlink r:id="rId1912" w:anchor="Sit_Montecurto" w:history="1">
              <w:r w:rsidR="00CB6180" w:rsidRPr="00C35EA7">
                <w:rPr>
                  <w:rStyle w:val="Hyperlink"/>
                  <w:lang w:val="fr-FR"/>
                </w:rPr>
                <w:t>Montecurto</w:t>
              </w:r>
            </w:hyperlink>
          </w:p>
        </w:tc>
      </w:tr>
      <w:tr w:rsidR="00CB6180" w14:paraId="237D23F5" w14:textId="77777777" w:rsidTr="00C35EA7">
        <w:trPr>
          <w:jc w:val="center"/>
        </w:trPr>
        <w:tc>
          <w:tcPr>
            <w:tcW w:w="1456" w:type="dxa"/>
          </w:tcPr>
          <w:p w14:paraId="00E9C6D2" w14:textId="64D250DE" w:rsidR="00CB6180" w:rsidRPr="00C35EA7" w:rsidRDefault="00000000" w:rsidP="00C35EA7">
            <w:pPr>
              <w:jc w:val="both"/>
              <w:rPr>
                <w:lang w:val="fr-FR"/>
              </w:rPr>
            </w:pPr>
            <w:hyperlink r:id="rId1913" w:anchor="Sit_Reusa" w:history="1">
              <w:r w:rsidR="00CB6180" w:rsidRPr="00C35EA7">
                <w:rPr>
                  <w:rStyle w:val="Hyperlink"/>
                  <w:lang w:val="fr-FR"/>
                </w:rPr>
                <w:t>Reusa</w:t>
              </w:r>
            </w:hyperlink>
          </w:p>
        </w:tc>
      </w:tr>
      <w:tr w:rsidR="00CB6180" w14:paraId="31B7C866" w14:textId="77777777" w:rsidTr="00C35EA7">
        <w:trPr>
          <w:jc w:val="center"/>
        </w:trPr>
        <w:tc>
          <w:tcPr>
            <w:tcW w:w="1456" w:type="dxa"/>
          </w:tcPr>
          <w:p w14:paraId="12D9344A" w14:textId="48833A9F" w:rsidR="00CB6180" w:rsidRPr="00C35EA7" w:rsidRDefault="00000000" w:rsidP="00C35EA7">
            <w:pPr>
              <w:jc w:val="both"/>
              <w:rPr>
                <w:i/>
              </w:rPr>
            </w:pPr>
            <w:hyperlink r:id="rId1914" w:anchor="Sit_Romeo" w:history="1">
              <w:r w:rsidR="00AF7BAF" w:rsidRPr="00C35EA7">
                <w:rPr>
                  <w:rStyle w:val="Hyperlink"/>
                  <w:i/>
                </w:rPr>
                <w:t>Romeo</w:t>
              </w:r>
            </w:hyperlink>
          </w:p>
        </w:tc>
      </w:tr>
      <w:tr w:rsidR="00CB6180" w14:paraId="0DFF1C1E" w14:textId="77777777" w:rsidTr="00C35EA7">
        <w:trPr>
          <w:jc w:val="center"/>
        </w:trPr>
        <w:tc>
          <w:tcPr>
            <w:tcW w:w="1456" w:type="dxa"/>
          </w:tcPr>
          <w:p w14:paraId="728FB426" w14:textId="6B35AE0C" w:rsidR="00CB6180" w:rsidRDefault="00000000" w:rsidP="00C35EA7">
            <w:pPr>
              <w:jc w:val="both"/>
            </w:pPr>
            <w:hyperlink r:id="rId1915" w:anchor="Sit_Sorano_5" w:history="1">
              <w:r w:rsidR="00CB6180" w:rsidRPr="00CB6180">
                <w:rPr>
                  <w:rStyle w:val="Hyperlink"/>
                </w:rPr>
                <w:t xml:space="preserve">Sorano </w:t>
              </w:r>
              <w:r w:rsidR="00AF6EBF">
                <w:rPr>
                  <w:rStyle w:val="Hyperlink"/>
                </w:rPr>
                <w:t>5</w:t>
              </w:r>
            </w:hyperlink>
          </w:p>
        </w:tc>
      </w:tr>
      <w:tr w:rsidR="00CB6180" w14:paraId="37495457" w14:textId="77777777" w:rsidTr="00C35EA7">
        <w:trPr>
          <w:jc w:val="center"/>
        </w:trPr>
        <w:tc>
          <w:tcPr>
            <w:tcW w:w="1456" w:type="dxa"/>
          </w:tcPr>
          <w:p w14:paraId="0EE661F9" w14:textId="71EB227B" w:rsidR="00CB6180" w:rsidRPr="00C35EA7" w:rsidRDefault="00000000" w:rsidP="00C35EA7">
            <w:pPr>
              <w:jc w:val="both"/>
              <w:rPr>
                <w:i/>
              </w:rPr>
            </w:pPr>
            <w:hyperlink r:id="rId1916" w:anchor="Sit_Zignago" w:history="1">
              <w:r w:rsidR="00CB6180" w:rsidRPr="00C35EA7">
                <w:rPr>
                  <w:rStyle w:val="Hyperlink"/>
                  <w:i/>
                  <w:lang w:val="fr-FR"/>
                </w:rPr>
                <w:t>Zignago</w:t>
              </w:r>
            </w:hyperlink>
          </w:p>
        </w:tc>
      </w:tr>
    </w:tbl>
    <w:p w14:paraId="13356101" w14:textId="77777777" w:rsidR="007C4342" w:rsidRDefault="007C4342" w:rsidP="00242C0F">
      <w:pPr>
        <w:jc w:val="both"/>
      </w:pPr>
      <w:r w:rsidRPr="00AF7BAF">
        <w:t>(BIB 2866)</w:t>
      </w:r>
      <w:r w:rsidR="008D04A7" w:rsidRPr="00AF7BAF">
        <w:t>(BIB 2285 p. 250</w:t>
      </w:r>
      <w:r w:rsidR="00CB6180" w:rsidRPr="00AF7BAF">
        <w:t>)</w:t>
      </w:r>
      <w:r w:rsidR="00F471C9" w:rsidRPr="00AF7BAF">
        <w:t xml:space="preserve"> (BIB Statue Stele Museum)</w:t>
      </w:r>
    </w:p>
    <w:p w14:paraId="01D71D36" w14:textId="77777777" w:rsidR="00AF7BAF" w:rsidRPr="00AF7BAF" w:rsidRDefault="00AF7BAF" w:rsidP="00242C0F">
      <w:pPr>
        <w:jc w:val="both"/>
        <w:rPr>
          <w:lang w:val="fr-FR"/>
        </w:rPr>
      </w:pPr>
      <w:r w:rsidRPr="00AF7BAF">
        <w:rPr>
          <w:i/>
          <w:lang w:val="fr-FR"/>
        </w:rPr>
        <w:t>italique</w:t>
      </w:r>
      <w:r w:rsidRPr="00AF7BAF">
        <w:rPr>
          <w:lang w:val="fr-FR"/>
        </w:rPr>
        <w:t>: retiré du gr.</w:t>
      </w:r>
      <w:r>
        <w:rPr>
          <w:lang w:val="fr-FR"/>
        </w:rPr>
        <w:t xml:space="preserve"> C par Bibi (SS BIB)</w:t>
      </w:r>
    </w:p>
    <w:p w14:paraId="34885CC9" w14:textId="77777777" w:rsidR="00CB6180" w:rsidRPr="00AF7BAF" w:rsidRDefault="00CB6180" w:rsidP="00242C0F">
      <w:pPr>
        <w:jc w:val="both"/>
        <w:rPr>
          <w:lang w:val="fr-FR"/>
        </w:rPr>
      </w:pPr>
    </w:p>
    <w:p w14:paraId="6E5C5F63" w14:textId="6F69A49F" w:rsidR="002747E3" w:rsidRPr="002747E3" w:rsidRDefault="002747E3" w:rsidP="002747E3">
      <w:pPr>
        <w:jc w:val="both"/>
        <w:rPr>
          <w:rFonts w:ascii="Times" w:hAnsi="Times"/>
          <w:lang w:val="fr-FR"/>
        </w:rPr>
      </w:pPr>
      <w:r w:rsidRPr="00CB6180">
        <w:rPr>
          <w:lang w:val="fr-FR"/>
        </w:rPr>
        <w:t xml:space="preserve">v. statuaire </w:t>
      </w:r>
      <w:hyperlink r:id="rId1917" w:anchor="Cul_Art_TAC_T_a_statuettes_p_Protohist" w:history="1">
        <w:r w:rsidRPr="00CB6180">
          <w:rPr>
            <w:rStyle w:val="Hyperlink"/>
            <w:lang w:val="fr-FR"/>
          </w:rPr>
          <w:t>Protohistorique</w:t>
        </w:r>
      </w:hyperlink>
    </w:p>
    <w:p w14:paraId="68C45E09" w14:textId="77777777" w:rsidR="002747E3" w:rsidRDefault="002747E3" w:rsidP="00242C0F">
      <w:pPr>
        <w:jc w:val="both"/>
        <w:rPr>
          <w:lang w:val="fr-FR"/>
        </w:rPr>
      </w:pPr>
    </w:p>
    <w:p w14:paraId="50586FE3" w14:textId="77777777" w:rsidR="00AF7BAF" w:rsidRDefault="00AF7BAF" w:rsidP="00AF7BAF">
      <w:pPr>
        <w:pStyle w:val="Heading2"/>
      </w:pPr>
      <w:r>
        <w:t>gr. Douteux</w:t>
      </w:r>
    </w:p>
    <w:p w14:paraId="6BC93187" w14:textId="77777777" w:rsidR="00AF7BAF" w:rsidRPr="00AF7BAF" w:rsidRDefault="00AF7BAF" w:rsidP="00AF7BAF">
      <w:pPr>
        <w:rPr>
          <w:lang w:val="fr-FR"/>
        </w:rPr>
      </w:pPr>
      <w:r>
        <w:rPr>
          <w:lang w:val="fr-FR"/>
        </w:rPr>
        <w:t>à classer</w:t>
      </w:r>
    </w:p>
    <w:p w14:paraId="207DEE9F" w14:textId="77777777" w:rsidR="00AF7BAF" w:rsidRPr="00845528" w:rsidRDefault="00AF7BAF" w:rsidP="00242C0F">
      <w:pPr>
        <w:jc w:val="both"/>
        <w:rPr>
          <w:lang w:val="fr-FR"/>
        </w:rPr>
      </w:pPr>
    </w:p>
    <w:p w14:paraId="1A3816DE" w14:textId="4C23C08B" w:rsidR="002747E3" w:rsidRDefault="00CB6180" w:rsidP="002747E3">
      <w:pPr>
        <w:jc w:val="both"/>
        <w:rPr>
          <w:lang w:val="fr-FR"/>
        </w:rPr>
      </w:pPr>
      <w:r>
        <w:rPr>
          <w:lang w:val="fr-FR"/>
        </w:rPr>
        <w:lastRenderedPageBreak/>
        <w:t>Les statues de</w:t>
      </w:r>
      <w:r w:rsidRPr="00F471C9">
        <w:rPr>
          <w:lang w:val="fr-FR"/>
        </w:rPr>
        <w:t xml:space="preserve"> </w:t>
      </w:r>
      <w:hyperlink r:id="rId1918" w:anchor="Sit_Zignago" w:history="1">
        <w:r w:rsidRPr="00CB6180">
          <w:rPr>
            <w:rStyle w:val="Hyperlink"/>
            <w:lang w:val="fr-FR"/>
          </w:rPr>
          <w:t>Zignago</w:t>
        </w:r>
      </w:hyperlink>
      <w:r w:rsidRPr="00F471C9">
        <w:rPr>
          <w:lang w:val="fr-FR"/>
        </w:rPr>
        <w:t xml:space="preserve">, Campoli et </w:t>
      </w:r>
      <w:hyperlink r:id="rId1919" w:anchor="Sit_Filetto_1" w:history="1">
        <w:r w:rsidRPr="006D33FD">
          <w:rPr>
            <w:rStyle w:val="Hyperlink"/>
            <w:lang w:val="fr-FR"/>
          </w:rPr>
          <w:t xml:space="preserve">Filetto </w:t>
        </w:r>
        <w:r w:rsidR="00AF6EBF">
          <w:rPr>
            <w:rStyle w:val="Hyperlink"/>
            <w:lang w:val="fr-FR"/>
          </w:rPr>
          <w:t>1</w:t>
        </w:r>
      </w:hyperlink>
      <w:r w:rsidRPr="00F471C9">
        <w:rPr>
          <w:lang w:val="fr-FR"/>
        </w:rPr>
        <w:t xml:space="preserve"> - sont des exemples altérés appartenant à l'un des groupes précédents.</w:t>
      </w:r>
      <w:r w:rsidRPr="00CB6180">
        <w:rPr>
          <w:lang w:val="fr-FR"/>
        </w:rPr>
        <w:t xml:space="preserve"> </w:t>
      </w:r>
      <w:r>
        <w:rPr>
          <w:lang w:val="fr-FR"/>
        </w:rPr>
        <w:t>(BIB Statue Stele Museum)</w:t>
      </w:r>
      <w:r w:rsidR="002747E3" w:rsidRPr="002747E3">
        <w:rPr>
          <w:lang w:val="fr-FR"/>
        </w:rPr>
        <w:t xml:space="preserve"> </w:t>
      </w:r>
      <w:r w:rsidR="002747E3" w:rsidRPr="00F471C9">
        <w:rPr>
          <w:lang w:val="fr-FR"/>
        </w:rPr>
        <w:t>Les statues</w:t>
      </w:r>
      <w:r w:rsidR="002747E3">
        <w:rPr>
          <w:lang w:val="fr-FR"/>
        </w:rPr>
        <w:t>-s</w:t>
      </w:r>
      <w:r w:rsidR="002747E3" w:rsidRPr="00F471C9">
        <w:rPr>
          <w:lang w:val="fr-FR"/>
        </w:rPr>
        <w:t xml:space="preserve">tèles de Canossa </w:t>
      </w:r>
      <w:r w:rsidR="002747E3">
        <w:rPr>
          <w:lang w:val="fr-FR"/>
        </w:rPr>
        <w:t>2</w:t>
      </w:r>
      <w:r w:rsidR="002747E3" w:rsidRPr="00F471C9">
        <w:rPr>
          <w:lang w:val="fr-FR"/>
        </w:rPr>
        <w:t xml:space="preserve">, Filetto </w:t>
      </w:r>
      <w:r w:rsidR="002747E3">
        <w:rPr>
          <w:lang w:val="fr-FR"/>
        </w:rPr>
        <w:t>9</w:t>
      </w:r>
      <w:r w:rsidR="002747E3" w:rsidRPr="00F471C9">
        <w:rPr>
          <w:lang w:val="fr-FR"/>
        </w:rPr>
        <w:t xml:space="preserve">, Malgrate </w:t>
      </w:r>
      <w:r w:rsidR="002747E3">
        <w:rPr>
          <w:lang w:val="fr-FR"/>
        </w:rPr>
        <w:t>5</w:t>
      </w:r>
      <w:r w:rsidR="002747E3" w:rsidRPr="00F471C9">
        <w:rPr>
          <w:lang w:val="fr-FR"/>
        </w:rPr>
        <w:t xml:space="preserve">, La Spezia </w:t>
      </w:r>
      <w:r w:rsidR="002747E3">
        <w:rPr>
          <w:lang w:val="fr-FR"/>
        </w:rPr>
        <w:t xml:space="preserve">1, 2 </w:t>
      </w:r>
      <w:r w:rsidR="002747E3" w:rsidRPr="00F471C9">
        <w:rPr>
          <w:lang w:val="fr-FR"/>
        </w:rPr>
        <w:t>sont difficiles à classer et sont donc considérées comme «incertaines».</w:t>
      </w:r>
      <w:r w:rsidR="002747E3">
        <w:rPr>
          <w:lang w:val="fr-FR"/>
        </w:rPr>
        <w:t xml:space="preserve"> (BIB Statue Stele Museum)</w:t>
      </w:r>
      <w:r w:rsidR="00AF7BAF">
        <w:rPr>
          <w:lang w:val="fr-FR"/>
        </w:rPr>
        <w:t xml:space="preserve"> </w:t>
      </w:r>
      <w:hyperlink r:id="rId1920" w:anchor="Sit_Romeo" w:history="1">
        <w:r w:rsidR="00AF7BAF" w:rsidRPr="00C15721">
          <w:rPr>
            <w:rStyle w:val="Hyperlink"/>
            <w:lang w:val="fr-FR"/>
          </w:rPr>
          <w:t>Romeo</w:t>
        </w:r>
      </w:hyperlink>
      <w:r w:rsidR="00AF7BAF" w:rsidRPr="00C15721">
        <w:rPr>
          <w:lang w:val="fr-FR"/>
        </w:rPr>
        <w:t xml:space="preserve"> (SS BIB)</w:t>
      </w:r>
    </w:p>
    <w:p w14:paraId="74D1F29A" w14:textId="77777777" w:rsidR="00CB6180" w:rsidRPr="00E51F67" w:rsidRDefault="00CB6180" w:rsidP="00242C0F">
      <w:pPr>
        <w:jc w:val="both"/>
        <w:rPr>
          <w:lang w:val="fr-FR"/>
        </w:rPr>
      </w:pPr>
    </w:p>
    <w:p w14:paraId="3554E160" w14:textId="77777777" w:rsidR="007C4342" w:rsidRPr="00E51F67" w:rsidRDefault="007C4342" w:rsidP="00242C0F">
      <w:pPr>
        <w:jc w:val="both"/>
        <w:rPr>
          <w:lang w:val="fr-FR"/>
        </w:rPr>
      </w:pPr>
    </w:p>
    <w:p w14:paraId="1456FB37" w14:textId="77777777" w:rsidR="00C25C5A" w:rsidRPr="0032190F" w:rsidRDefault="006453C7" w:rsidP="004C42A7">
      <w:pPr>
        <w:pStyle w:val="Heading2"/>
      </w:pPr>
      <w:r w:rsidRPr="0032190F">
        <w:t>A proximité</w:t>
      </w:r>
    </w:p>
    <w:p w14:paraId="67F03090" w14:textId="77777777" w:rsidR="006453C7" w:rsidRPr="0032190F" w:rsidRDefault="006453C7" w:rsidP="00242C0F">
      <w:pPr>
        <w:jc w:val="both"/>
        <w:rPr>
          <w:lang w:val="fr-FR"/>
        </w:rPr>
      </w:pPr>
    </w:p>
    <w:p w14:paraId="0483FE60" w14:textId="799E5F2E" w:rsidR="00C25C5A" w:rsidRDefault="00C25C5A" w:rsidP="00242C0F">
      <w:pPr>
        <w:jc w:val="both"/>
        <w:rPr>
          <w:lang w:val="fr-FR"/>
        </w:rPr>
      </w:pPr>
      <w:r w:rsidRPr="0032190F">
        <w:rPr>
          <w:lang w:val="fr-FR"/>
        </w:rPr>
        <w:t xml:space="preserve">Les sites les plus proche sont Pinaccia di Suvero, une aire ouverte pour la production de perles et pendentifs en stéatite réalisée entre le Campaniforme et l’âge du Bronze ancien, la </w:t>
      </w:r>
      <w:hyperlink r:id="rId1921" w:anchor="Sit_Volpe" w:history="1">
        <w:r w:rsidRPr="0032190F">
          <w:rPr>
            <w:rStyle w:val="Hyperlink"/>
            <w:lang w:val="fr-FR"/>
          </w:rPr>
          <w:t>Tana delle Volpe</w:t>
        </w:r>
      </w:hyperlink>
      <w:r w:rsidR="00310E28" w:rsidRPr="0032190F">
        <w:rPr>
          <w:lang w:val="fr-FR"/>
        </w:rPr>
        <w:t xml:space="preserve">, Tecchia di Equi (sépulture accompagnée de pointe de flèches,…), </w:t>
      </w:r>
      <w:hyperlink r:id="rId1922" w:anchor="Sit_Tecchia_Gabellaccia" w:history="1">
        <w:r w:rsidR="00310E28" w:rsidRPr="0032190F">
          <w:rPr>
            <w:rStyle w:val="Hyperlink"/>
            <w:lang w:val="fr-FR"/>
          </w:rPr>
          <w:t>Tecchia della Gabellaccia</w:t>
        </w:r>
      </w:hyperlink>
      <w:r w:rsidR="00A14D87" w:rsidRPr="0032190F">
        <w:rPr>
          <w:lang w:val="fr-FR"/>
        </w:rPr>
        <w:t xml:space="preserve">, </w:t>
      </w:r>
      <w:hyperlink r:id="rId1923" w:anchor="Sit_Prato_Mollo" w:history="1">
        <w:r w:rsidR="00A14D87" w:rsidRPr="0032190F">
          <w:rPr>
            <w:rStyle w:val="Hyperlink"/>
            <w:lang w:val="fr-FR"/>
          </w:rPr>
          <w:t>Prato Mollo</w:t>
        </w:r>
      </w:hyperlink>
      <w:r w:rsidR="00C913D2" w:rsidRPr="0032190F">
        <w:rPr>
          <w:lang w:val="fr-FR"/>
        </w:rPr>
        <w:t xml:space="preserve"> (SS BIB).</w:t>
      </w:r>
      <w:r w:rsidR="00BD1F75" w:rsidRPr="0032190F">
        <w:rPr>
          <w:lang w:val="fr-FR"/>
        </w:rPr>
        <w:t xml:space="preserve"> Voir encore les mines de Libiola et de </w:t>
      </w:r>
      <w:hyperlink r:id="rId1924" w:anchor="Sit_Monte_Loreto" w:history="1">
        <w:r w:rsidR="00463495" w:rsidRPr="0032190F">
          <w:rPr>
            <w:rStyle w:val="Hyperlink"/>
            <w:lang w:val="fr-FR"/>
          </w:rPr>
          <w:t>Monte Loreto</w:t>
        </w:r>
      </w:hyperlink>
      <w:r w:rsidR="00463495" w:rsidRPr="0032190F">
        <w:rPr>
          <w:lang w:val="fr-FR"/>
        </w:rPr>
        <w:t xml:space="preserve"> </w:t>
      </w:r>
      <w:r w:rsidR="00BD1F75" w:rsidRPr="0032190F">
        <w:rPr>
          <w:lang w:val="fr-FR"/>
        </w:rPr>
        <w:t>(SS BIB)</w:t>
      </w:r>
    </w:p>
    <w:p w14:paraId="56C2583B" w14:textId="77777777" w:rsidR="007C4342" w:rsidRDefault="007C4342" w:rsidP="00242C0F">
      <w:pPr>
        <w:jc w:val="both"/>
        <w:rPr>
          <w:lang w:val="fr-FR"/>
        </w:rPr>
      </w:pPr>
    </w:p>
    <w:p w14:paraId="78BFA17A" w14:textId="77777777" w:rsidR="007C4342" w:rsidRPr="0032190F" w:rsidRDefault="007C4342" w:rsidP="00426FF9">
      <w:pPr>
        <w:pStyle w:val="Heading1"/>
      </w:pPr>
      <w:bookmarkStart w:id="881" w:name="Sit_Lerici"/>
      <w:r>
        <w:t>LERICI</w:t>
      </w:r>
    </w:p>
    <w:bookmarkEnd w:id="881"/>
    <w:p w14:paraId="6AA2C18D" w14:textId="77777777" w:rsidR="002144AD" w:rsidRDefault="002144AD" w:rsidP="00242C0F">
      <w:pPr>
        <w:jc w:val="both"/>
        <w:rPr>
          <w:lang w:val="fr-FR"/>
        </w:rPr>
      </w:pPr>
    </w:p>
    <w:p w14:paraId="00E81E5C" w14:textId="42FD9BB3" w:rsidR="007C4342" w:rsidRDefault="007C4342" w:rsidP="00F471C9">
      <w:pPr>
        <w:rPr>
          <w:lang w:val="fr-FR"/>
        </w:rPr>
      </w:pPr>
      <w:r>
        <w:rPr>
          <w:lang w:val="fr-FR"/>
        </w:rPr>
        <w:t>Stèle du</w:t>
      </w:r>
      <w:r w:rsidR="00F471C9">
        <w:rPr>
          <w:lang w:val="fr-FR"/>
        </w:rPr>
        <w:t xml:space="preserve"> </w:t>
      </w:r>
      <w:hyperlink r:id="rId1925" w:anchor="Sit_Lunigiana_grC" w:history="1">
        <w:r w:rsidR="00F471C9" w:rsidRPr="006D33FD">
          <w:rPr>
            <w:rStyle w:val="Hyperlink"/>
            <w:lang w:val="fr-FR"/>
          </w:rPr>
          <w:t>groupe C</w:t>
        </w:r>
      </w:hyperlink>
      <w:r w:rsidR="00F471C9">
        <w:rPr>
          <w:lang w:val="fr-FR"/>
        </w:rPr>
        <w:t xml:space="preserve"> (BIB Statue Stele Museum) </w:t>
      </w:r>
      <w:hyperlink r:id="rId1926" w:anchor="Sit_Lunigiana_grA" w:history="1">
        <w:r w:rsidR="00A81DDA" w:rsidRPr="00F471C9">
          <w:rPr>
            <w:rStyle w:val="Hyperlink"/>
            <w:i/>
            <w:lang w:val="fr-FR"/>
          </w:rPr>
          <w:t>groupe A</w:t>
        </w:r>
      </w:hyperlink>
      <w:r w:rsidRPr="00F471C9">
        <w:rPr>
          <w:i/>
          <w:lang w:val="fr-FR"/>
        </w:rPr>
        <w:t>, âge du cuivre</w:t>
      </w:r>
      <w:r>
        <w:rPr>
          <w:lang w:val="fr-FR"/>
        </w:rPr>
        <w:t xml:space="preserve"> (BIB 2866)</w:t>
      </w:r>
    </w:p>
    <w:p w14:paraId="63E1649E" w14:textId="63932EE9" w:rsidR="00F471C9" w:rsidRDefault="00F471C9" w:rsidP="00242C0F">
      <w:pPr>
        <w:jc w:val="both"/>
        <w:rPr>
          <w:lang w:val="fr-FR"/>
        </w:rPr>
      </w:pPr>
      <w:r w:rsidRPr="00F471C9">
        <w:rPr>
          <w:lang w:val="fr-FR"/>
        </w:rPr>
        <w:t>La stèle de Lerici est typologiquement différente: elle provient d'un monument ancien et le personnage masculin est représenté latéralement à la surface de la pierre</w:t>
      </w:r>
      <w:r>
        <w:rPr>
          <w:lang w:val="fr-FR"/>
        </w:rPr>
        <w:t>(BIB Statue Stele Museum)</w:t>
      </w:r>
      <w:r w:rsidRPr="00F471C9">
        <w:rPr>
          <w:lang w:val="fr-FR"/>
        </w:rPr>
        <w:t>.</w:t>
      </w:r>
      <w:r w:rsidR="00F43BA4" w:rsidRPr="00F43BA4">
        <w:rPr>
          <w:lang w:val="fr-FR"/>
        </w:rPr>
        <w:t xml:space="preserve"> </w:t>
      </w:r>
      <w:r w:rsidR="00F43BA4" w:rsidRPr="00F471C9">
        <w:rPr>
          <w:lang w:val="fr-FR"/>
        </w:rPr>
        <w:t xml:space="preserve">La statue de Lerici a un bouclier rond et un casque en forme de casquette, comme, semble-t-il, la statue en stèle de </w:t>
      </w:r>
      <w:hyperlink r:id="rId1927" w:anchor="Sit_Reusa" w:history="1">
        <w:r w:rsidR="00F43BA4" w:rsidRPr="007C4342">
          <w:rPr>
            <w:rStyle w:val="Hyperlink"/>
            <w:lang w:val="fr-FR"/>
          </w:rPr>
          <w:t>Reusa</w:t>
        </w:r>
      </w:hyperlink>
      <w:r w:rsidR="00F43BA4" w:rsidRPr="00F471C9">
        <w:rPr>
          <w:lang w:val="fr-FR"/>
        </w:rPr>
        <w:t>.</w:t>
      </w:r>
      <w:r w:rsidR="00F43BA4">
        <w:rPr>
          <w:lang w:val="fr-FR"/>
        </w:rPr>
        <w:t>(BIB Statue Stele Museum)</w:t>
      </w:r>
      <w:r w:rsidR="009A1ABA">
        <w:rPr>
          <w:lang w:val="fr-FR"/>
        </w:rPr>
        <w:t xml:space="preserve">. </w:t>
      </w:r>
      <w:hyperlink r:id="rId1928" w:anchor="Cul_Art_TAC_T_t_epee_antennes" w:history="1">
        <w:r w:rsidR="00E51ED9">
          <w:rPr>
            <w:rStyle w:val="Hyperlink"/>
            <w:rFonts w:ascii="Times" w:hAnsi="Times"/>
            <w:lang w:val="fr-FR"/>
          </w:rPr>
          <w:t>Poignard</w:t>
        </w:r>
        <w:r w:rsidR="00E51ED9" w:rsidRPr="00E51ED9">
          <w:rPr>
            <w:rStyle w:val="Hyperlink"/>
            <w:rFonts w:ascii="Times" w:hAnsi="Times"/>
            <w:lang w:val="fr-FR"/>
          </w:rPr>
          <w:t xml:space="preserve"> à antennes</w:t>
        </w:r>
      </w:hyperlink>
      <w:r w:rsidR="00E51ED9">
        <w:rPr>
          <w:rFonts w:ascii="Times" w:hAnsi="Times"/>
          <w:lang w:val="fr-FR"/>
        </w:rPr>
        <w:t xml:space="preserve"> </w:t>
      </w:r>
      <w:r w:rsidR="009A1ABA">
        <w:rPr>
          <w:lang w:val="fr-FR"/>
        </w:rPr>
        <w:t xml:space="preserve">(PYM com. pers., 2019) </w:t>
      </w:r>
    </w:p>
    <w:p w14:paraId="58DE0041" w14:textId="3B1627E3" w:rsidR="0051221B" w:rsidRDefault="0051221B" w:rsidP="00242C0F">
      <w:pPr>
        <w:jc w:val="both"/>
        <w:rPr>
          <w:lang w:val="fr-FR"/>
        </w:rPr>
      </w:pPr>
      <w:r>
        <w:rPr>
          <w:lang w:val="fr-FR"/>
        </w:rPr>
        <w:t>Homme</w:t>
      </w:r>
      <w:r w:rsidRPr="0051221B">
        <w:rPr>
          <w:lang w:val="fr-FR"/>
        </w:rPr>
        <w:t xml:space="preserve">. </w:t>
      </w:r>
      <w:r>
        <w:rPr>
          <w:lang w:val="fr-FR"/>
        </w:rPr>
        <w:t>D</w:t>
      </w:r>
      <w:r w:rsidRPr="0051221B">
        <w:rPr>
          <w:lang w:val="fr-FR"/>
        </w:rPr>
        <w:t>alle parallélépipède à sommet semi-circulaire</w:t>
      </w:r>
      <w:r>
        <w:rPr>
          <w:lang w:val="fr-FR"/>
        </w:rPr>
        <w:t xml:space="preserve"> (BIB 3038), l'éventuel dégagement des épaules, le sommet arrondi, la préscence d'une possible ceinture (ruban</w:t>
      </w:r>
      <w:r w:rsidRPr="0051221B">
        <w:rPr>
          <w:lang w:val="fr-FR"/>
        </w:rPr>
        <w:t xml:space="preserve"> </w:t>
      </w:r>
      <w:r>
        <w:rPr>
          <w:lang w:val="fr-FR"/>
        </w:rPr>
        <w:t>sur lequel le personnage marche) font penser que la stèle est anthropomorphe (SS BIB)</w:t>
      </w:r>
      <w:r w:rsidRPr="0051221B">
        <w:rPr>
          <w:lang w:val="fr-FR"/>
        </w:rPr>
        <w:t xml:space="preserve">. </w:t>
      </w:r>
      <w:r>
        <w:rPr>
          <w:lang w:val="fr-FR"/>
        </w:rPr>
        <w:t>B</w:t>
      </w:r>
      <w:r w:rsidRPr="0051221B">
        <w:rPr>
          <w:lang w:val="fr-FR"/>
        </w:rPr>
        <w:t>as-relief représentait un guerrier</w:t>
      </w:r>
      <w:r>
        <w:rPr>
          <w:lang w:val="fr-FR"/>
        </w:rPr>
        <w:t xml:space="preserve"> orienté</w:t>
      </w:r>
      <w:r w:rsidRPr="0051221B">
        <w:rPr>
          <w:lang w:val="fr-FR"/>
        </w:rPr>
        <w:t xml:space="preserve"> </w:t>
      </w:r>
      <w:r>
        <w:rPr>
          <w:lang w:val="fr-FR"/>
        </w:rPr>
        <w:t>vers la droite</w:t>
      </w:r>
      <w:r w:rsidRPr="0051221B">
        <w:rPr>
          <w:lang w:val="fr-FR"/>
        </w:rPr>
        <w:t xml:space="preserve"> droite</w:t>
      </w:r>
      <w:r>
        <w:rPr>
          <w:lang w:val="fr-FR"/>
        </w:rPr>
        <w:t xml:space="preserve"> [latéralisation]</w:t>
      </w:r>
      <w:r w:rsidRPr="0051221B">
        <w:rPr>
          <w:lang w:val="fr-FR"/>
        </w:rPr>
        <w:t xml:space="preserve">, </w:t>
      </w:r>
      <w:r>
        <w:rPr>
          <w:lang w:val="fr-FR"/>
        </w:rPr>
        <w:t xml:space="preserve">les pieds </w:t>
      </w:r>
      <w:r w:rsidRPr="0051221B">
        <w:rPr>
          <w:lang w:val="fr-FR"/>
        </w:rPr>
        <w:t xml:space="preserve">reposant sur un </w:t>
      </w:r>
      <w:r>
        <w:rPr>
          <w:lang w:val="fr-FR"/>
        </w:rPr>
        <w:t>sol</w:t>
      </w:r>
      <w:r w:rsidRPr="0051221B">
        <w:rPr>
          <w:lang w:val="fr-FR"/>
        </w:rPr>
        <w:t xml:space="preserve"> en forme de ruban en relief. La figure a la tête et jambes de profil, buste avant et armé. Attributs: Dans le à gauche, tendu, il porte un bouclier rond et un </w:t>
      </w:r>
      <w:hyperlink r:id="rId1929" w:anchor="Sit_Lunigiana_thm_javelot" w:history="1">
        <w:r w:rsidR="00AF7BAF" w:rsidRPr="00AF7BAF">
          <w:rPr>
            <w:rStyle w:val="Hyperlink"/>
            <w:lang w:val="fr-FR"/>
          </w:rPr>
          <w:t>javelot</w:t>
        </w:r>
      </w:hyperlink>
      <w:r w:rsidR="00AF7BAF" w:rsidRPr="00845528">
        <w:rPr>
          <w:lang w:val="fr-FR"/>
        </w:rPr>
        <w:t xml:space="preserve"> </w:t>
      </w:r>
      <w:r w:rsidRPr="0051221B">
        <w:rPr>
          <w:lang w:val="fr-FR"/>
        </w:rPr>
        <w:t xml:space="preserve">(visible en en partie); à droite, bien que relevée, elle tient un autre </w:t>
      </w:r>
      <w:hyperlink r:id="rId1930" w:anchor="Sit_Lunigiana_thm_javelot" w:history="1">
        <w:r w:rsidR="00AF7BAF" w:rsidRPr="00AF7BAF">
          <w:rPr>
            <w:rStyle w:val="Hyperlink"/>
            <w:lang w:val="fr-FR"/>
          </w:rPr>
          <w:t>javelot</w:t>
        </w:r>
      </w:hyperlink>
      <w:r w:rsidRPr="0051221B">
        <w:rPr>
          <w:lang w:val="fr-FR"/>
        </w:rPr>
        <w:t xml:space="preserve">. </w:t>
      </w:r>
      <w:r>
        <w:rPr>
          <w:lang w:val="fr-FR"/>
        </w:rPr>
        <w:t>Une</w:t>
      </w:r>
      <w:r w:rsidRPr="0051221B">
        <w:rPr>
          <w:lang w:val="fr-FR"/>
        </w:rPr>
        <w:t xml:space="preserve"> épée "antennes" fermée dans un fourreau orné de carrés représenté à la taille. Portez un casque hémisphérique peut-êtr</w:t>
      </w:r>
      <w:r>
        <w:rPr>
          <w:lang w:val="fr-FR"/>
        </w:rPr>
        <w:t>e une cuirasse (</w:t>
      </w:r>
      <w:r w:rsidRPr="0051221B">
        <w:rPr>
          <w:i/>
          <w:lang w:val="fr-FR"/>
        </w:rPr>
        <w:t>corpello</w:t>
      </w:r>
      <w:r>
        <w:rPr>
          <w:lang w:val="fr-FR"/>
        </w:rPr>
        <w:t>)</w:t>
      </w:r>
      <w:r w:rsidRPr="0051221B">
        <w:rPr>
          <w:lang w:val="fr-FR"/>
        </w:rPr>
        <w:t xml:space="preserve">, un </w:t>
      </w:r>
      <w:r>
        <w:rPr>
          <w:lang w:val="fr-FR"/>
        </w:rPr>
        <w:t>tablier</w:t>
      </w:r>
      <w:r w:rsidRPr="0051221B">
        <w:rPr>
          <w:lang w:val="fr-FR"/>
        </w:rPr>
        <w:t xml:space="preserve"> </w:t>
      </w:r>
      <w:r>
        <w:rPr>
          <w:lang w:val="fr-FR"/>
        </w:rPr>
        <w:t>(</w:t>
      </w:r>
      <w:r w:rsidRPr="0051221B">
        <w:rPr>
          <w:i/>
          <w:lang w:val="fr-FR"/>
        </w:rPr>
        <w:t>perizoma</w:t>
      </w:r>
      <w:r>
        <w:rPr>
          <w:lang w:val="fr-FR"/>
        </w:rPr>
        <w:t xml:space="preserve">) </w:t>
      </w:r>
      <w:r w:rsidRPr="0051221B">
        <w:rPr>
          <w:lang w:val="fr-FR"/>
        </w:rPr>
        <w:t xml:space="preserve">et des </w:t>
      </w:r>
      <w:r w:rsidRPr="0051221B">
        <w:rPr>
          <w:i/>
          <w:lang w:val="fr-FR"/>
        </w:rPr>
        <w:t>schinieri</w:t>
      </w:r>
      <w:r>
        <w:rPr>
          <w:lang w:val="fr-FR"/>
        </w:rPr>
        <w:t xml:space="preserve"> [jambières ?] (BIB 3038)</w:t>
      </w:r>
    </w:p>
    <w:p w14:paraId="57BC9068" w14:textId="77777777" w:rsidR="0051221B" w:rsidRDefault="0051221B" w:rsidP="00242C0F">
      <w:pPr>
        <w:jc w:val="both"/>
        <w:rPr>
          <w:lang w:val="fr-FR"/>
        </w:rPr>
      </w:pPr>
    </w:p>
    <w:p w14:paraId="77FCDAF7" w14:textId="6DA9FDF2" w:rsidR="0051221B" w:rsidRDefault="0051221B" w:rsidP="00242C0F">
      <w:pPr>
        <w:jc w:val="both"/>
        <w:rPr>
          <w:lang w:val="fr-FR"/>
        </w:rPr>
      </w:pPr>
      <w:r>
        <w:rPr>
          <w:lang w:val="fr-FR"/>
        </w:rPr>
        <w:t>Personnage</w:t>
      </w:r>
      <w:r w:rsidRPr="0051221B">
        <w:rPr>
          <w:lang w:val="fr-FR"/>
        </w:rPr>
        <w:t xml:space="preserve"> équipé, outre deux </w:t>
      </w:r>
      <w:hyperlink r:id="rId1931" w:anchor="Cul_Art_TAC_T_t_lance" w:history="1">
        <w:r w:rsidR="00DE55E6">
          <w:rPr>
            <w:rStyle w:val="Hyperlink"/>
            <w:lang w:val="it-IT"/>
          </w:rPr>
          <w:t>lances</w:t>
        </w:r>
      </w:hyperlink>
      <w:r w:rsidRPr="0051221B">
        <w:rPr>
          <w:lang w:val="fr-FR"/>
        </w:rPr>
        <w:t xml:space="preserve">, d’un casque; il tient dans la main droite un bouclier rond de petite taille et porte sur le flanc gauche une </w:t>
      </w:r>
      <w:r>
        <w:rPr>
          <w:lang w:val="fr-FR"/>
        </w:rPr>
        <w:t>épée (BIB 3039)</w:t>
      </w:r>
      <w:r w:rsidRPr="0051221B">
        <w:rPr>
          <w:lang w:val="fr-FR"/>
        </w:rPr>
        <w:t xml:space="preserve">. </w:t>
      </w:r>
    </w:p>
    <w:p w14:paraId="3A69393B" w14:textId="77777777" w:rsidR="0051221B" w:rsidRDefault="0051221B" w:rsidP="00242C0F">
      <w:pPr>
        <w:jc w:val="both"/>
        <w:rPr>
          <w:lang w:val="fr-FR"/>
        </w:rPr>
      </w:pPr>
    </w:p>
    <w:p w14:paraId="71C55DE1" w14:textId="77777777" w:rsidR="0051221B" w:rsidRDefault="0051221B" w:rsidP="0051221B">
      <w:pPr>
        <w:pStyle w:val="Heading2"/>
      </w:pPr>
      <w:bookmarkStart w:id="882" w:name="Sit_Lerici_stele_thm"/>
      <w:r>
        <w:t>thèmes</w:t>
      </w:r>
    </w:p>
    <w:bookmarkEnd w:id="882"/>
    <w:p w14:paraId="3BAF6B96" w14:textId="77777777" w:rsidR="0051221B" w:rsidRDefault="0051221B" w:rsidP="00242C0F">
      <w:pPr>
        <w:jc w:val="both"/>
        <w:rPr>
          <w:lang w:val="fr-FR"/>
        </w:rPr>
      </w:pPr>
    </w:p>
    <w:p w14:paraId="53BF343B" w14:textId="77777777" w:rsidR="0051221B" w:rsidRDefault="0051221B" w:rsidP="0051221B">
      <w:pPr>
        <w:pStyle w:val="Heading3"/>
      </w:pPr>
      <w:r>
        <w:t>personnage</w:t>
      </w:r>
    </w:p>
    <w:p w14:paraId="694393FF" w14:textId="77777777" w:rsidR="0051221B" w:rsidRDefault="0051221B" w:rsidP="0051221B">
      <w:pPr>
        <w:jc w:val="both"/>
        <w:rPr>
          <w:lang w:val="fr-FR"/>
        </w:rPr>
      </w:pPr>
      <w:r w:rsidRPr="0051221B">
        <w:rPr>
          <w:lang w:val="fr-FR"/>
        </w:rPr>
        <w:t>L. Gervasini et A. Maggiani (1998) identifient un hoplite de la première moitié du VIe s.</w:t>
      </w:r>
      <w:r>
        <w:rPr>
          <w:lang w:val="fr-FR"/>
        </w:rPr>
        <w:t xml:space="preserve"> (BIB 3039)</w:t>
      </w:r>
    </w:p>
    <w:p w14:paraId="6091924C" w14:textId="77777777" w:rsidR="0051221B" w:rsidRDefault="0051221B" w:rsidP="0051221B">
      <w:pPr>
        <w:jc w:val="both"/>
        <w:rPr>
          <w:lang w:val="fr-FR"/>
        </w:rPr>
      </w:pPr>
    </w:p>
    <w:p w14:paraId="4BA666B1" w14:textId="77777777" w:rsidR="0051221B" w:rsidRPr="0051221B" w:rsidRDefault="0051221B" w:rsidP="0051221B">
      <w:pPr>
        <w:pStyle w:val="Heading3"/>
      </w:pPr>
      <w:bookmarkStart w:id="883" w:name="Sit_Lerici_stele_thm_epee"/>
      <w:r w:rsidRPr="0051221B">
        <w:t>épée</w:t>
      </w:r>
    </w:p>
    <w:bookmarkEnd w:id="883"/>
    <w:p w14:paraId="49BE8285" w14:textId="058887EA" w:rsidR="0051221B" w:rsidRPr="0051221B" w:rsidRDefault="0051221B" w:rsidP="0051221B">
      <w:pPr>
        <w:jc w:val="both"/>
        <w:rPr>
          <w:lang w:val="fr-FR"/>
        </w:rPr>
      </w:pPr>
      <w:r>
        <w:rPr>
          <w:lang w:val="fr-FR"/>
        </w:rPr>
        <w:t>L</w:t>
      </w:r>
      <w:r w:rsidRPr="0051221B">
        <w:rPr>
          <w:lang w:val="fr-FR"/>
        </w:rPr>
        <w:t>ongue épée à antennes munie d’une bouterolle évasée à extrémité aplatie du même type que celle figurant sur la statue gardoise</w:t>
      </w:r>
      <w:r>
        <w:rPr>
          <w:lang w:val="fr-FR"/>
        </w:rPr>
        <w:t xml:space="preserve"> [</w:t>
      </w:r>
      <w:hyperlink r:id="rId1932" w:anchor="Sit_Corconne" w:history="1">
        <w:r w:rsidRPr="0051221B">
          <w:rPr>
            <w:rStyle w:val="Hyperlink"/>
            <w:lang w:val="fr-FR"/>
          </w:rPr>
          <w:t>Corconne</w:t>
        </w:r>
      </w:hyperlink>
      <w:r>
        <w:rPr>
          <w:lang w:val="fr-FR"/>
        </w:rPr>
        <w:t>]</w:t>
      </w:r>
    </w:p>
    <w:p w14:paraId="2CA20993" w14:textId="77777777" w:rsidR="0051221B" w:rsidRDefault="0051221B" w:rsidP="00242C0F">
      <w:pPr>
        <w:jc w:val="both"/>
        <w:rPr>
          <w:lang w:val="fr-FR"/>
        </w:rPr>
      </w:pPr>
    </w:p>
    <w:p w14:paraId="5F561D66" w14:textId="77777777" w:rsidR="0051221B" w:rsidRDefault="0051221B" w:rsidP="0051221B">
      <w:pPr>
        <w:pStyle w:val="Heading3"/>
      </w:pPr>
      <w:bookmarkStart w:id="884" w:name="Sit_Lerici_stele_thm_casque"/>
      <w:r>
        <w:t>casque</w:t>
      </w:r>
    </w:p>
    <w:bookmarkEnd w:id="884"/>
    <w:p w14:paraId="05B2B976" w14:textId="778676B2" w:rsidR="0051221B" w:rsidRDefault="0051221B" w:rsidP="00242C0F">
      <w:pPr>
        <w:jc w:val="both"/>
        <w:rPr>
          <w:lang w:val="fr-FR"/>
        </w:rPr>
      </w:pPr>
      <w:r>
        <w:rPr>
          <w:lang w:val="fr-FR"/>
        </w:rPr>
        <w:t>C</w:t>
      </w:r>
      <w:r w:rsidRPr="0051221B">
        <w:rPr>
          <w:lang w:val="fr-FR"/>
        </w:rPr>
        <w:t xml:space="preserve">asque hémisphérique tout à fait comparable à celui de </w:t>
      </w:r>
      <w:hyperlink r:id="rId1933" w:anchor="Sit_Corconne" w:history="1">
        <w:r w:rsidRPr="0051221B">
          <w:rPr>
            <w:rStyle w:val="Hyperlink"/>
            <w:lang w:val="fr-FR"/>
          </w:rPr>
          <w:t>Corconne</w:t>
        </w:r>
      </w:hyperlink>
      <w:r>
        <w:rPr>
          <w:lang w:val="fr-FR"/>
        </w:rPr>
        <w:t xml:space="preserve"> (BIB 3039)</w:t>
      </w:r>
    </w:p>
    <w:p w14:paraId="34818A75" w14:textId="77777777" w:rsidR="0051221B" w:rsidRDefault="0051221B" w:rsidP="00242C0F">
      <w:pPr>
        <w:jc w:val="both"/>
        <w:rPr>
          <w:lang w:val="fr-FR"/>
        </w:rPr>
      </w:pPr>
    </w:p>
    <w:p w14:paraId="68A972E2" w14:textId="77777777" w:rsidR="0051221B" w:rsidRDefault="0051221B" w:rsidP="0051221B">
      <w:pPr>
        <w:pStyle w:val="Heading2"/>
      </w:pPr>
      <w:r>
        <w:lastRenderedPageBreak/>
        <w:t>datation</w:t>
      </w:r>
    </w:p>
    <w:p w14:paraId="47A933C6" w14:textId="77777777" w:rsidR="0051221B" w:rsidRDefault="0051221B" w:rsidP="00242C0F">
      <w:pPr>
        <w:jc w:val="both"/>
        <w:rPr>
          <w:lang w:val="fr-FR"/>
        </w:rPr>
      </w:pPr>
    </w:p>
    <w:p w14:paraId="41340D71" w14:textId="3715A99C" w:rsidR="0051221B" w:rsidRDefault="0051221B" w:rsidP="00242C0F">
      <w:pPr>
        <w:jc w:val="both"/>
        <w:rPr>
          <w:lang w:val="fr-FR"/>
        </w:rPr>
      </w:pPr>
      <w:r w:rsidRPr="0051221B">
        <w:rPr>
          <w:rFonts w:ascii="Times" w:hAnsi="Times"/>
          <w:lang w:val="fr-FR"/>
        </w:rPr>
        <w:t>Poignard à antennes</w:t>
      </w:r>
      <w:r>
        <w:rPr>
          <w:rFonts w:ascii="Times" w:hAnsi="Times"/>
          <w:lang w:val="fr-FR"/>
        </w:rPr>
        <w:t xml:space="preserve"> </w:t>
      </w:r>
      <w:r>
        <w:rPr>
          <w:lang w:val="fr-FR"/>
        </w:rPr>
        <w:t xml:space="preserve">daté de ca 650 aec (PYM com. pers., 2019) première moitié du 6e aec (BIB 3038) </w:t>
      </w:r>
      <w:r w:rsidRPr="0051221B">
        <w:rPr>
          <w:lang w:val="fr-FR"/>
        </w:rPr>
        <w:t>fin de VIIe ou au début du VIe s. av. n. è.</w:t>
      </w:r>
      <w:r>
        <w:rPr>
          <w:lang w:val="fr-FR"/>
        </w:rPr>
        <w:t xml:space="preserve"> comme à </w:t>
      </w:r>
      <w:hyperlink r:id="rId1934" w:anchor="Sit_Corconne" w:history="1">
        <w:r w:rsidRPr="0051221B">
          <w:rPr>
            <w:rStyle w:val="Hyperlink"/>
            <w:lang w:val="fr-FR"/>
          </w:rPr>
          <w:t>Corconne</w:t>
        </w:r>
      </w:hyperlink>
      <w:r>
        <w:rPr>
          <w:lang w:val="fr-FR"/>
        </w:rPr>
        <w:t xml:space="preserve">, </w:t>
      </w:r>
      <w:hyperlink r:id="rId1935" w:anchor="Sit_Marduel_sculp_buste_tek_mortais" w:history="1">
        <w:r w:rsidR="006B2D41" w:rsidRPr="000F6ED7">
          <w:rPr>
            <w:rStyle w:val="Hyperlink"/>
            <w:szCs w:val="22"/>
            <w:lang w:val="fr-FR" w:eastAsia="en-GB"/>
          </w:rPr>
          <w:t>Marduel</w:t>
        </w:r>
      </w:hyperlink>
      <w:r w:rsidRPr="0051221B">
        <w:rPr>
          <w:lang w:val="fr-FR"/>
        </w:rPr>
        <w:t xml:space="preserve">, de Sainte-Anastasie et de Sextantio </w:t>
      </w:r>
      <w:r>
        <w:rPr>
          <w:lang w:val="fr-FR"/>
        </w:rPr>
        <w:t xml:space="preserve">(BIB 3039) v. </w:t>
      </w:r>
      <w:r w:rsidRPr="0051221B">
        <w:rPr>
          <w:szCs w:val="22"/>
          <w:lang w:val="fr-FR" w:eastAsia="en-GB"/>
        </w:rPr>
        <w:t xml:space="preserve">gr. </w:t>
      </w:r>
      <w:hyperlink r:id="rId1936" w:anchor="Cul_Steles_Naturalistes" w:history="1">
        <w:r w:rsidRPr="00C15721">
          <w:rPr>
            <w:rStyle w:val="Hyperlink"/>
            <w:szCs w:val="22"/>
            <w:lang w:val="fr-FR" w:eastAsia="en-GB"/>
          </w:rPr>
          <w:t>stèles naturalistes</w:t>
        </w:r>
      </w:hyperlink>
    </w:p>
    <w:p w14:paraId="04F49214" w14:textId="77777777" w:rsidR="0051221B" w:rsidRDefault="0051221B" w:rsidP="00242C0F">
      <w:pPr>
        <w:jc w:val="both"/>
        <w:rPr>
          <w:lang w:val="fr-FR"/>
        </w:rPr>
      </w:pPr>
    </w:p>
    <w:p w14:paraId="3594BD91" w14:textId="77777777" w:rsidR="0051221B" w:rsidRDefault="0051221B" w:rsidP="00242C0F">
      <w:pPr>
        <w:jc w:val="both"/>
        <w:rPr>
          <w:lang w:val="fr-FR"/>
        </w:rPr>
      </w:pPr>
    </w:p>
    <w:p w14:paraId="26393546" w14:textId="77777777" w:rsidR="007C4342" w:rsidRDefault="007C4342" w:rsidP="00426FF9">
      <w:pPr>
        <w:pStyle w:val="Heading1"/>
      </w:pPr>
      <w:bookmarkStart w:id="885" w:name="Sit_Minucciano"/>
      <w:r>
        <w:t>MINUCCIANO</w:t>
      </w:r>
    </w:p>
    <w:bookmarkEnd w:id="885"/>
    <w:p w14:paraId="7BBD90D9" w14:textId="77777777" w:rsidR="007C4342" w:rsidRDefault="007C4342" w:rsidP="007C4342">
      <w:pPr>
        <w:rPr>
          <w:lang w:val="fr-FR"/>
        </w:rPr>
      </w:pPr>
    </w:p>
    <w:p w14:paraId="326ACD8B" w14:textId="77777777" w:rsidR="007C4342" w:rsidRPr="007C4342" w:rsidRDefault="007C4342" w:rsidP="007C4342">
      <w:pPr>
        <w:rPr>
          <w:lang w:val="fr-FR"/>
        </w:rPr>
      </w:pPr>
    </w:p>
    <w:p w14:paraId="465C18F3" w14:textId="77777777" w:rsidR="007C4342" w:rsidRPr="003A0B4F" w:rsidRDefault="007C4342" w:rsidP="007C4342">
      <w:pPr>
        <w:pStyle w:val="Heading2"/>
      </w:pPr>
      <w:bookmarkStart w:id="886" w:name="Sit_Minucciano_3"/>
      <w:r w:rsidRPr="003A0B4F">
        <w:t>Minucciano III</w:t>
      </w:r>
    </w:p>
    <w:bookmarkEnd w:id="886"/>
    <w:p w14:paraId="5635F8BE" w14:textId="77777777" w:rsidR="007C4342" w:rsidRDefault="007C4342" w:rsidP="007C4342">
      <w:pPr>
        <w:jc w:val="both"/>
        <w:rPr>
          <w:lang w:val="fr-FR"/>
        </w:rPr>
      </w:pPr>
    </w:p>
    <w:p w14:paraId="6F948263" w14:textId="464F9ABD" w:rsidR="007C4342" w:rsidRDefault="007C4342" w:rsidP="007C4342">
      <w:pPr>
        <w:jc w:val="both"/>
        <w:rPr>
          <w:lang w:val="fr-FR"/>
        </w:rPr>
      </w:pPr>
      <w:r>
        <w:rPr>
          <w:lang w:val="fr-FR"/>
        </w:rPr>
        <w:t xml:space="preserve">Stèle du </w:t>
      </w:r>
      <w:hyperlink r:id="rId1937" w:anchor="Sit_Lunigiana_grB" w:history="1">
        <w:r w:rsidRPr="007C4342">
          <w:rPr>
            <w:rStyle w:val="Hyperlink"/>
            <w:lang w:val="fr-FR"/>
          </w:rPr>
          <w:t xml:space="preserve">groupe </w:t>
        </w:r>
        <w:r>
          <w:rPr>
            <w:rStyle w:val="Hyperlink"/>
            <w:lang w:val="fr-FR"/>
          </w:rPr>
          <w:t>B</w:t>
        </w:r>
      </w:hyperlink>
    </w:p>
    <w:p w14:paraId="2F5B095A" w14:textId="77777777" w:rsidR="007C4342" w:rsidRDefault="007C4342" w:rsidP="007C4342">
      <w:pPr>
        <w:jc w:val="both"/>
        <w:rPr>
          <w:lang w:val="fr-FR"/>
        </w:rPr>
      </w:pPr>
      <w:r w:rsidRPr="0032190F">
        <w:rPr>
          <w:lang w:val="fr-FR"/>
        </w:rPr>
        <w:t>Dimensions : 146x58x11cm (internet)</w:t>
      </w:r>
    </w:p>
    <w:p w14:paraId="52827F10" w14:textId="77777777" w:rsidR="007C4342" w:rsidRDefault="007C4342" w:rsidP="00242C0F">
      <w:pPr>
        <w:jc w:val="both"/>
        <w:rPr>
          <w:lang w:val="fr-FR"/>
        </w:rPr>
      </w:pPr>
    </w:p>
    <w:p w14:paraId="73515995" w14:textId="77777777" w:rsidR="007C4342" w:rsidRDefault="007C4342" w:rsidP="00426FF9">
      <w:pPr>
        <w:pStyle w:val="Heading1"/>
      </w:pPr>
      <w:bookmarkStart w:id="887" w:name="Sit_Reusa"/>
      <w:r>
        <w:t>REUSA</w:t>
      </w:r>
    </w:p>
    <w:bookmarkEnd w:id="887"/>
    <w:p w14:paraId="12E6A1FE" w14:textId="77777777" w:rsidR="007C4342" w:rsidRPr="001A4371" w:rsidRDefault="001A4371" w:rsidP="00242C0F">
      <w:pPr>
        <w:jc w:val="both"/>
        <w:rPr>
          <w:sz w:val="20"/>
          <w:lang w:val="fr-FR"/>
        </w:rPr>
      </w:pPr>
      <w:r w:rsidRPr="001A4371">
        <w:rPr>
          <w:sz w:val="20"/>
          <w:lang w:val="fr-FR"/>
        </w:rPr>
        <w:t>Casola</w:t>
      </w:r>
    </w:p>
    <w:p w14:paraId="34E1404D" w14:textId="77777777" w:rsidR="001A4371" w:rsidRDefault="001A4371" w:rsidP="00242C0F">
      <w:pPr>
        <w:jc w:val="both"/>
        <w:rPr>
          <w:lang w:val="fr-FR"/>
        </w:rPr>
      </w:pPr>
    </w:p>
    <w:p w14:paraId="406C9833" w14:textId="75E8A53F" w:rsidR="001A4371" w:rsidRPr="00DE55E6" w:rsidRDefault="007C4342" w:rsidP="001A4371">
      <w:pPr>
        <w:pStyle w:val="HTMLPreformatted"/>
        <w:jc w:val="both"/>
        <w:rPr>
          <w:rFonts w:ascii="Times New Roman" w:hAnsi="Times New Roman" w:cs="Times New Roman"/>
          <w:sz w:val="24"/>
          <w:lang w:val="fr-FR"/>
        </w:rPr>
      </w:pPr>
      <w:r w:rsidRPr="00DE55E6">
        <w:rPr>
          <w:rFonts w:ascii="Times New Roman" w:hAnsi="Times New Roman" w:cs="Times New Roman"/>
          <w:sz w:val="24"/>
          <w:lang w:val="fr-FR"/>
        </w:rPr>
        <w:t xml:space="preserve">Stèle de Reusa (Casola in Lunigiana), </w:t>
      </w:r>
      <w:hyperlink r:id="rId1938" w:anchor="Sit_Lunigiana_grC" w:history="1">
        <w:r w:rsidRPr="00DE55E6">
          <w:rPr>
            <w:rStyle w:val="Hyperlink"/>
            <w:rFonts w:ascii="Times New Roman" w:hAnsi="Times New Roman" w:cs="Times New Roman"/>
            <w:sz w:val="24"/>
            <w:lang w:val="fr-FR"/>
          </w:rPr>
          <w:t>groupe C</w:t>
        </w:r>
      </w:hyperlink>
      <w:r w:rsidRPr="00DE55E6">
        <w:rPr>
          <w:rFonts w:ascii="Times New Roman" w:hAnsi="Times New Roman" w:cs="Times New Roman"/>
          <w:sz w:val="24"/>
          <w:lang w:val="fr-FR"/>
        </w:rPr>
        <w:t>, attribuable au 6e aec (BIB 2866)</w:t>
      </w:r>
      <w:r w:rsidR="006D33FD" w:rsidRPr="00DE55E6">
        <w:rPr>
          <w:rFonts w:ascii="Times New Roman" w:hAnsi="Times New Roman" w:cs="Times New Roman"/>
          <w:sz w:val="24"/>
          <w:lang w:val="fr-FR"/>
        </w:rPr>
        <w:t xml:space="preserve">. </w:t>
      </w:r>
      <w:r w:rsidR="001A4371" w:rsidRPr="00DE55E6">
        <w:rPr>
          <w:rFonts w:ascii="Times New Roman" w:hAnsi="Times New Roman" w:cs="Times New Roman"/>
          <w:sz w:val="24"/>
          <w:lang w:val="fr-FR"/>
        </w:rPr>
        <w:t>F</w:t>
      </w:r>
      <w:r w:rsidR="006D33FD" w:rsidRPr="00DE55E6">
        <w:rPr>
          <w:rFonts w:ascii="Times New Roman" w:hAnsi="Times New Roman" w:cs="Times New Roman"/>
          <w:sz w:val="24"/>
          <w:lang w:val="fr-FR"/>
        </w:rPr>
        <w:t xml:space="preserve">orme d'un disque sur le côté gauche, où les autres statues présentent une paire de </w:t>
      </w:r>
      <w:hyperlink r:id="rId1939" w:anchor="Cul_Art_TAC_T_t_lance" w:history="1">
        <w:r w:rsidR="00DE55E6" w:rsidRPr="00DE55E6">
          <w:rPr>
            <w:rStyle w:val="Hyperlink"/>
            <w:rFonts w:ascii="Times New Roman" w:hAnsi="Times New Roman" w:cs="Times New Roman"/>
            <w:sz w:val="24"/>
            <w:lang w:val="it-IT"/>
          </w:rPr>
          <w:t>lances</w:t>
        </w:r>
      </w:hyperlink>
      <w:r w:rsidR="006D33FD" w:rsidRPr="00DE55E6">
        <w:rPr>
          <w:rFonts w:ascii="Times New Roman" w:hAnsi="Times New Roman" w:cs="Times New Roman"/>
          <w:sz w:val="24"/>
          <w:lang w:val="fr-FR"/>
        </w:rPr>
        <w:t>. L'information est très pauvre, mais on peut supposer qu'il s'agissait d'un disque de bronze utilisé comme une arme (internet)</w:t>
      </w:r>
      <w:r w:rsidR="001A4371" w:rsidRPr="00DE55E6">
        <w:rPr>
          <w:rFonts w:ascii="Times New Roman" w:hAnsi="Times New Roman" w:cs="Times New Roman"/>
          <w:sz w:val="24"/>
          <w:lang w:val="fr-FR"/>
        </w:rPr>
        <w:t xml:space="preserve"> Statue de stèle de Reusa, homme. Forme générale: corps rectangulaire étroit sur les côtés et tête circulaire. Détails anatomiques: visage, très détérioré, avec un nez légèrement surélevé qui devait se poursuivre dans la partie supérieure de l'arcade supraorbitaire; yeux, en relief, pastille; bouche juste incisée; oreilles recouvertes de deux petites coupelles; cou à peine rugueux, très court et large; fascia claviculaire, en relief, avec une tendance à la baisse très incurvée; membres supérieurs, très détériorés, élancés et pliés aux coudes. L'avant-bras droit de la stèle est plié à angle droit, celui de gauche, par contre, s'élève sur la poitrine en formant un angle aigu et se termine par une forme arrondie. Face avant: une hache de talon, avec une lame quadrangulaire [</w:t>
      </w:r>
      <w:hyperlink r:id="rId1940" w:anchor="Sit_Lunigiana_thm_hache_lame_carr" w:history="1">
        <w:r w:rsidR="001A4371" w:rsidRPr="00DE55E6">
          <w:rPr>
            <w:rStyle w:val="Hyperlink"/>
            <w:rFonts w:ascii="Times New Roman" w:hAnsi="Times New Roman" w:cs="Times New Roman"/>
            <w:sz w:val="24"/>
            <w:lang w:val="fr-FR"/>
          </w:rPr>
          <w:t>hache à lame carrée</w:t>
        </w:r>
      </w:hyperlink>
      <w:r w:rsidR="001A4371" w:rsidRPr="00DE55E6">
        <w:rPr>
          <w:rFonts w:ascii="Times New Roman" w:hAnsi="Times New Roman" w:cs="Times New Roman"/>
          <w:sz w:val="24"/>
          <w:lang w:val="fr-FR"/>
        </w:rPr>
        <w:t xml:space="preserve">], est placée avec la poignée de la main droite; une ceinture surélevée est placée sous les bras et tourne autour de la stèle; un </w:t>
      </w:r>
      <w:r w:rsidR="001A4371" w:rsidRPr="00DE55E6">
        <w:rPr>
          <w:rFonts w:ascii="Times New Roman" w:hAnsi="Times New Roman" w:cs="Times New Roman"/>
          <w:i/>
          <w:sz w:val="24"/>
          <w:lang w:val="fr-FR"/>
        </w:rPr>
        <w:t>perizoma</w:t>
      </w:r>
      <w:r w:rsidR="001A4371" w:rsidRPr="00DE55E6">
        <w:rPr>
          <w:rFonts w:ascii="Times New Roman" w:hAnsi="Times New Roman" w:cs="Times New Roman"/>
          <w:sz w:val="24"/>
          <w:lang w:val="fr-FR"/>
        </w:rPr>
        <w:t xml:space="preserve"> surélevé, de forme presque semi-circulaire, est placé sous la ceinture; face arrière: la tête présente une délimitation marquée au niveau de la nuque qui semble vouloir représenter une coiffe en forme de casque [casque]; un creux, qui atteint la ceinture, semble indiquer la colonne vertébrale [cuirasse ?] (BIB 3038)</w:t>
      </w:r>
    </w:p>
    <w:p w14:paraId="2117A848" w14:textId="77777777" w:rsidR="007C4342" w:rsidRDefault="007C4342" w:rsidP="00242C0F">
      <w:pPr>
        <w:jc w:val="both"/>
        <w:rPr>
          <w:lang w:val="fr-FR"/>
        </w:rPr>
      </w:pPr>
    </w:p>
    <w:p w14:paraId="239F9E23" w14:textId="4C5A85BC" w:rsidR="00F43BA4" w:rsidRPr="009656C0" w:rsidRDefault="00F43BA4" w:rsidP="00242C0F">
      <w:pPr>
        <w:jc w:val="both"/>
        <w:rPr>
          <w:lang w:val="fr-FR"/>
        </w:rPr>
      </w:pPr>
      <w:r w:rsidRPr="009656C0">
        <w:rPr>
          <w:lang w:val="fr-FR"/>
        </w:rPr>
        <w:t xml:space="preserve">v. </w:t>
      </w:r>
      <w:hyperlink r:id="rId1941" w:anchor="Sit_Lerici" w:history="1">
        <w:r w:rsidRPr="009656C0">
          <w:rPr>
            <w:rStyle w:val="Hyperlink"/>
            <w:lang w:val="fr-FR"/>
          </w:rPr>
          <w:t>Lerici</w:t>
        </w:r>
      </w:hyperlink>
      <w:r w:rsidRPr="009656C0">
        <w:rPr>
          <w:lang w:val="fr-FR"/>
        </w:rPr>
        <w:t xml:space="preserve"> (BIB Statue Stele Museum)</w:t>
      </w:r>
    </w:p>
    <w:p w14:paraId="3D825F3C" w14:textId="77777777" w:rsidR="007C4342" w:rsidRPr="009656C0" w:rsidRDefault="007C4342" w:rsidP="00242C0F">
      <w:pPr>
        <w:jc w:val="both"/>
        <w:rPr>
          <w:lang w:val="fr-FR"/>
        </w:rPr>
      </w:pPr>
    </w:p>
    <w:p w14:paraId="4D8C5551" w14:textId="77777777" w:rsidR="007C4342" w:rsidRPr="009656C0" w:rsidRDefault="007C4342" w:rsidP="00426FF9">
      <w:pPr>
        <w:pStyle w:val="Heading1"/>
      </w:pPr>
      <w:bookmarkStart w:id="888" w:name="Sit_Sorano"/>
      <w:r w:rsidRPr="009656C0">
        <w:t>SORANO</w:t>
      </w:r>
    </w:p>
    <w:p w14:paraId="1BB1DA12" w14:textId="77777777" w:rsidR="007C4342" w:rsidRPr="009656C0" w:rsidRDefault="00AF7BAF" w:rsidP="007C4342">
      <w:pPr>
        <w:rPr>
          <w:sz w:val="20"/>
          <w:lang w:val="fr-FR"/>
        </w:rPr>
      </w:pPr>
      <w:bookmarkStart w:id="889" w:name="Sit_Filatierra"/>
      <w:bookmarkEnd w:id="888"/>
      <w:r w:rsidRPr="009656C0">
        <w:rPr>
          <w:sz w:val="20"/>
          <w:lang w:val="fr-FR"/>
        </w:rPr>
        <w:t>Filatierra</w:t>
      </w:r>
    </w:p>
    <w:bookmarkEnd w:id="889"/>
    <w:p w14:paraId="1107AF9F" w14:textId="77777777" w:rsidR="00AF7BAF" w:rsidRPr="009656C0" w:rsidRDefault="00AF7BAF" w:rsidP="007C4342">
      <w:pPr>
        <w:rPr>
          <w:lang w:val="fr-FR"/>
        </w:rPr>
      </w:pPr>
    </w:p>
    <w:p w14:paraId="6EE91A63" w14:textId="602AC9D3" w:rsidR="007C4342" w:rsidRPr="00C30090" w:rsidRDefault="007C4342" w:rsidP="007C4342">
      <w:pPr>
        <w:rPr>
          <w:i/>
          <w:lang w:val="fr-FR"/>
        </w:rPr>
      </w:pPr>
      <w:r w:rsidRPr="00C30090">
        <w:rPr>
          <w:i/>
          <w:lang w:val="fr-FR"/>
        </w:rPr>
        <w:t xml:space="preserve">Stèles du Lunigiana </w:t>
      </w:r>
      <w:hyperlink r:id="rId1942" w:anchor="Sit_Lunigiana_grA" w:history="1">
        <w:r w:rsidR="00A81DDA" w:rsidRPr="00C30090">
          <w:rPr>
            <w:rStyle w:val="Hyperlink"/>
            <w:i/>
            <w:lang w:val="fr-FR"/>
          </w:rPr>
          <w:t>groupe A</w:t>
        </w:r>
      </w:hyperlink>
      <w:r w:rsidR="00A81DDA" w:rsidRPr="00C30090">
        <w:rPr>
          <w:i/>
          <w:lang w:val="fr-FR"/>
        </w:rPr>
        <w:t xml:space="preserve"> </w:t>
      </w:r>
      <w:r w:rsidR="009828A7" w:rsidRPr="00C30090">
        <w:rPr>
          <w:i/>
          <w:lang w:val="fr-FR"/>
        </w:rPr>
        <w:t xml:space="preserve">retrouvées à S. Stefano a Filattiera </w:t>
      </w:r>
      <w:r w:rsidRPr="00C30090">
        <w:rPr>
          <w:i/>
          <w:lang w:val="fr-FR"/>
        </w:rPr>
        <w:t>(BIB 2866)</w:t>
      </w:r>
    </w:p>
    <w:p w14:paraId="7FA62792" w14:textId="77777777" w:rsidR="007C4342" w:rsidRPr="00A81DDA" w:rsidRDefault="007C4342" w:rsidP="00242C0F">
      <w:pPr>
        <w:jc w:val="both"/>
        <w:rPr>
          <w:lang w:val="fr-FR"/>
        </w:rPr>
      </w:pPr>
    </w:p>
    <w:p w14:paraId="2449038D" w14:textId="77777777" w:rsidR="007C4342" w:rsidRPr="00C15721" w:rsidRDefault="007C4342" w:rsidP="007C4342">
      <w:pPr>
        <w:pStyle w:val="Heading2"/>
      </w:pPr>
      <w:r w:rsidRPr="00C15721">
        <w:t>Sorano I</w:t>
      </w:r>
    </w:p>
    <w:p w14:paraId="201A0746" w14:textId="77777777" w:rsidR="00AF7BAF" w:rsidRPr="00C15721" w:rsidRDefault="00AF7BAF" w:rsidP="00AF7BAF">
      <w:pPr>
        <w:rPr>
          <w:lang w:val="fr-FR"/>
        </w:rPr>
      </w:pPr>
    </w:p>
    <w:p w14:paraId="2195D41C" w14:textId="77777777" w:rsidR="00AF7BAF" w:rsidRPr="00C15721" w:rsidRDefault="00AF7BAF" w:rsidP="00AF7BAF">
      <w:pPr>
        <w:rPr>
          <w:lang w:val="fr-FR"/>
        </w:rPr>
      </w:pPr>
      <w:r w:rsidRPr="00C15721">
        <w:rPr>
          <w:lang w:val="fr-FR"/>
        </w:rPr>
        <w:t>Tête manquante (SS BIB)</w:t>
      </w:r>
    </w:p>
    <w:p w14:paraId="0BF6FB2F" w14:textId="77777777" w:rsidR="007C4342" w:rsidRPr="00C15721" w:rsidRDefault="007C4342" w:rsidP="00242C0F">
      <w:pPr>
        <w:jc w:val="both"/>
        <w:rPr>
          <w:lang w:val="fr-FR"/>
        </w:rPr>
      </w:pPr>
    </w:p>
    <w:p w14:paraId="1D0EF8B7" w14:textId="77777777" w:rsidR="007C4342" w:rsidRPr="00C15721" w:rsidRDefault="007C4342" w:rsidP="007C4342">
      <w:pPr>
        <w:pStyle w:val="Heading2"/>
      </w:pPr>
      <w:r w:rsidRPr="00C15721">
        <w:t>Sorano II</w:t>
      </w:r>
    </w:p>
    <w:p w14:paraId="626858A0" w14:textId="77777777" w:rsidR="00AF7BAF" w:rsidRPr="00C15721" w:rsidRDefault="00AF7BAF" w:rsidP="00AF7BAF">
      <w:pPr>
        <w:rPr>
          <w:lang w:val="fr-FR"/>
        </w:rPr>
      </w:pPr>
    </w:p>
    <w:p w14:paraId="581CCB4A" w14:textId="77777777" w:rsidR="00AF7BAF" w:rsidRPr="00AF7BAF" w:rsidRDefault="00AF7BAF" w:rsidP="00AF7BAF">
      <w:pPr>
        <w:rPr>
          <w:lang w:val="fr-FR"/>
        </w:rPr>
      </w:pPr>
      <w:r w:rsidRPr="00AF7BAF">
        <w:rPr>
          <w:lang w:val="fr-FR"/>
        </w:rPr>
        <w:t>Uniquement la tête (SS BIB)</w:t>
      </w:r>
    </w:p>
    <w:p w14:paraId="63AFB590" w14:textId="77777777" w:rsidR="00AF7BAF" w:rsidRPr="00AF7BAF" w:rsidRDefault="00AF7BAF" w:rsidP="00AF7BAF">
      <w:pPr>
        <w:rPr>
          <w:lang w:val="fr-FR"/>
        </w:rPr>
      </w:pPr>
    </w:p>
    <w:p w14:paraId="66D553CA" w14:textId="77777777" w:rsidR="007C4342" w:rsidRPr="00AF7BAF" w:rsidRDefault="007C4342" w:rsidP="00242C0F">
      <w:pPr>
        <w:jc w:val="both"/>
        <w:rPr>
          <w:lang w:val="fr-FR"/>
        </w:rPr>
      </w:pPr>
    </w:p>
    <w:p w14:paraId="20FC5D9A" w14:textId="77777777" w:rsidR="007C4342" w:rsidRPr="00C15721" w:rsidRDefault="007C4342" w:rsidP="007C4342">
      <w:pPr>
        <w:pStyle w:val="Heading2"/>
        <w:rPr>
          <w:lang w:val="en-US"/>
        </w:rPr>
      </w:pPr>
      <w:r w:rsidRPr="00C15721">
        <w:rPr>
          <w:lang w:val="en-US"/>
        </w:rPr>
        <w:t>Sorano III</w:t>
      </w:r>
    </w:p>
    <w:p w14:paraId="0C9FA208" w14:textId="77777777" w:rsidR="00AF7BAF" w:rsidRPr="00C15721" w:rsidRDefault="00AF7BAF" w:rsidP="00AF7BAF"/>
    <w:p w14:paraId="6317D283" w14:textId="77777777" w:rsidR="00AF7BAF" w:rsidRPr="00AF7BAF" w:rsidRDefault="00AF7BAF" w:rsidP="00AF7BAF">
      <w:r w:rsidRPr="00AF7BAF">
        <w:t>Poignard type Remedello (SS BIB)</w:t>
      </w:r>
    </w:p>
    <w:p w14:paraId="23F3E1FB" w14:textId="77777777" w:rsidR="004F6441" w:rsidRPr="00AF7BAF" w:rsidRDefault="004F6441" w:rsidP="004F6441"/>
    <w:p w14:paraId="5E310D5C" w14:textId="77777777" w:rsidR="004F6441" w:rsidRPr="009656C0" w:rsidRDefault="004F6441" w:rsidP="004F6441">
      <w:pPr>
        <w:pStyle w:val="Heading2"/>
        <w:rPr>
          <w:lang w:val="es-ES"/>
        </w:rPr>
      </w:pPr>
      <w:bookmarkStart w:id="890" w:name="Sit_Sorano_4"/>
      <w:r w:rsidRPr="009656C0">
        <w:rPr>
          <w:lang w:val="es-ES"/>
        </w:rPr>
        <w:t>Sorano IV</w:t>
      </w:r>
    </w:p>
    <w:bookmarkEnd w:id="890"/>
    <w:p w14:paraId="1ADA5E96" w14:textId="75D15D12" w:rsidR="00C15721" w:rsidRPr="009656C0" w:rsidRDefault="00C15721" w:rsidP="00C15721">
      <w:pPr>
        <w:rPr>
          <w:lang w:val="es-ES"/>
        </w:rPr>
      </w:pPr>
      <w:r w:rsidRPr="009656C0">
        <w:rPr>
          <w:lang w:val="es-ES"/>
        </w:rPr>
        <w:t xml:space="preserve">= </w:t>
      </w:r>
      <w:hyperlink r:id="rId1943" w:anchor="Sit_Campoli" w:history="1">
        <w:r w:rsidRPr="009656C0">
          <w:rPr>
            <w:rStyle w:val="Hyperlink"/>
            <w:lang w:val="es-ES"/>
          </w:rPr>
          <w:t>Campoli</w:t>
        </w:r>
      </w:hyperlink>
      <w:r w:rsidRPr="009656C0">
        <w:rPr>
          <w:lang w:val="es-ES"/>
        </w:rPr>
        <w:t xml:space="preserve"> ? (SS BIB)</w:t>
      </w:r>
    </w:p>
    <w:p w14:paraId="466B6401" w14:textId="77777777" w:rsidR="00AF7BAF" w:rsidRPr="009656C0" w:rsidRDefault="00AF7BAF" w:rsidP="00AF7BAF">
      <w:pPr>
        <w:rPr>
          <w:lang w:val="es-ES"/>
        </w:rPr>
      </w:pPr>
    </w:p>
    <w:p w14:paraId="20E84718" w14:textId="77777777" w:rsidR="00AF7BAF" w:rsidRPr="00AF7BAF" w:rsidRDefault="00AF7BAF" w:rsidP="00AF7BAF">
      <w:pPr>
        <w:rPr>
          <w:lang w:val="fr-FR"/>
        </w:rPr>
      </w:pPr>
      <w:r>
        <w:rPr>
          <w:lang w:val="fr-FR"/>
        </w:rPr>
        <w:t>2 javelots, épée à antennes (SS BIB)</w:t>
      </w:r>
    </w:p>
    <w:p w14:paraId="09FC1733" w14:textId="77777777" w:rsidR="004F6441" w:rsidRPr="003A0B4F" w:rsidRDefault="004F6441" w:rsidP="004F6441">
      <w:pPr>
        <w:rPr>
          <w:lang w:val="fr-FR"/>
        </w:rPr>
      </w:pPr>
    </w:p>
    <w:p w14:paraId="2712AAD6" w14:textId="77777777" w:rsidR="009828A7" w:rsidRPr="003A0B4F" w:rsidRDefault="009828A7" w:rsidP="009828A7">
      <w:pPr>
        <w:pStyle w:val="Heading2"/>
      </w:pPr>
      <w:bookmarkStart w:id="891" w:name="Sit_Sorano_5"/>
      <w:r w:rsidRPr="003A0B4F">
        <w:t>Sorano V</w:t>
      </w:r>
    </w:p>
    <w:bookmarkEnd w:id="891"/>
    <w:p w14:paraId="1230AD22" w14:textId="77777777" w:rsidR="009828A7" w:rsidRPr="003A0B4F" w:rsidRDefault="009828A7" w:rsidP="009828A7">
      <w:pPr>
        <w:rPr>
          <w:lang w:val="fr-FR"/>
        </w:rPr>
      </w:pPr>
    </w:p>
    <w:p w14:paraId="706EBF93" w14:textId="3D7E9C9F" w:rsidR="009828A7" w:rsidRDefault="00000000" w:rsidP="00AE6FC9">
      <w:pPr>
        <w:jc w:val="both"/>
        <w:rPr>
          <w:szCs w:val="20"/>
          <w:lang w:val="fr-FR"/>
        </w:rPr>
      </w:pPr>
      <w:hyperlink r:id="rId1944" w:anchor="Sit_Lunigiana_grC" w:history="1">
        <w:r w:rsidR="00C30090" w:rsidRPr="006D33FD">
          <w:rPr>
            <w:rStyle w:val="Hyperlink"/>
            <w:lang w:val="fr-FR"/>
          </w:rPr>
          <w:t>groupe C</w:t>
        </w:r>
      </w:hyperlink>
      <w:r w:rsidR="00E51ED9" w:rsidRPr="00E51ED9">
        <w:rPr>
          <w:lang w:val="fr-FR"/>
        </w:rPr>
        <w:t xml:space="preserve">, </w:t>
      </w:r>
      <w:hyperlink r:id="rId1945" w:anchor="Cul_Art_TAC_T_t_epee_antennes" w:history="1">
        <w:r w:rsidR="00E51ED9" w:rsidRPr="00E51ED9">
          <w:rPr>
            <w:rStyle w:val="Hyperlink"/>
            <w:rFonts w:ascii="Times" w:hAnsi="Times"/>
            <w:lang w:val="fr-FR"/>
          </w:rPr>
          <w:t>épées</w:t>
        </w:r>
        <w:r w:rsidR="00E51ED9">
          <w:rPr>
            <w:rStyle w:val="Hyperlink"/>
            <w:rFonts w:ascii="Times" w:hAnsi="Times"/>
            <w:lang w:val="fr-FR"/>
          </w:rPr>
          <w:t xml:space="preserve"> ou poignards</w:t>
        </w:r>
        <w:r w:rsidR="00E51ED9" w:rsidRPr="00E51ED9">
          <w:rPr>
            <w:rStyle w:val="Hyperlink"/>
            <w:rFonts w:ascii="Times" w:hAnsi="Times"/>
            <w:lang w:val="fr-FR"/>
          </w:rPr>
          <w:t xml:space="preserve"> à antennes</w:t>
        </w:r>
      </w:hyperlink>
      <w:r w:rsidR="00C30090" w:rsidRPr="00C30090">
        <w:rPr>
          <w:lang w:val="fr-FR"/>
        </w:rPr>
        <w:t xml:space="preserve"> développées</w:t>
      </w:r>
      <w:r w:rsidR="00C30090">
        <w:rPr>
          <w:lang w:val="fr-FR"/>
        </w:rPr>
        <w:t xml:space="preserve"> (BIB 2867) 625-500 aec (BIB 2867)</w:t>
      </w:r>
      <w:r w:rsidR="00AE6FC9">
        <w:rPr>
          <w:lang w:val="fr-FR"/>
        </w:rPr>
        <w:t xml:space="preserve"> </w:t>
      </w:r>
      <w:r w:rsidR="009828A7">
        <w:rPr>
          <w:szCs w:val="20"/>
          <w:lang w:val="fr-FR"/>
        </w:rPr>
        <w:t xml:space="preserve">"U", </w:t>
      </w:r>
      <w:r w:rsidR="009828A7" w:rsidRPr="009828A7">
        <w:rPr>
          <w:szCs w:val="20"/>
          <w:lang w:val="fr-FR"/>
        </w:rPr>
        <w:t>jambes et des pieds, en plus de la présence d'une épée "</w:t>
      </w:r>
      <w:r w:rsidR="009828A7">
        <w:rPr>
          <w:szCs w:val="20"/>
          <w:lang w:val="fr-FR"/>
        </w:rPr>
        <w:t>à</w:t>
      </w:r>
      <w:r w:rsidR="009828A7" w:rsidRPr="009828A7">
        <w:rPr>
          <w:szCs w:val="20"/>
          <w:lang w:val="fr-FR"/>
        </w:rPr>
        <w:t xml:space="preserve"> d'antenne" du </w:t>
      </w:r>
      <w:r w:rsidR="00AE6FC9">
        <w:rPr>
          <w:szCs w:val="20"/>
          <w:lang w:val="fr-FR"/>
        </w:rPr>
        <w:t>6e s</w:t>
      </w:r>
      <w:r w:rsidR="009828A7" w:rsidRPr="009828A7">
        <w:rPr>
          <w:szCs w:val="20"/>
          <w:lang w:val="fr-FR"/>
        </w:rPr>
        <w:t xml:space="preserve">. </w:t>
      </w:r>
      <w:r w:rsidR="00AE6FC9">
        <w:rPr>
          <w:szCs w:val="20"/>
          <w:lang w:val="fr-FR"/>
        </w:rPr>
        <w:t>aec</w:t>
      </w:r>
      <w:r w:rsidR="009828A7" w:rsidRPr="009828A7">
        <w:rPr>
          <w:szCs w:val="20"/>
          <w:lang w:val="fr-FR"/>
        </w:rPr>
        <w:t>.</w:t>
      </w:r>
      <w:r w:rsidR="00AE6FC9">
        <w:rPr>
          <w:szCs w:val="20"/>
          <w:lang w:val="fr-FR"/>
        </w:rPr>
        <w:t xml:space="preserve"> </w:t>
      </w:r>
      <w:r w:rsidR="009828A7" w:rsidRPr="009828A7">
        <w:rPr>
          <w:szCs w:val="20"/>
          <w:lang w:val="fr-FR"/>
        </w:rPr>
        <w:t xml:space="preserve">(à droite), deux javelots, une hache </w:t>
      </w:r>
      <w:r w:rsidR="00AF7BAF">
        <w:rPr>
          <w:lang w:val="fr-FR"/>
        </w:rPr>
        <w:t>[</w:t>
      </w:r>
      <w:hyperlink r:id="rId1946" w:anchor="Sit_Lunigiana_thm_hache_lame_carr" w:history="1">
        <w:r w:rsidR="00AF7BAF" w:rsidRPr="001A4371">
          <w:rPr>
            <w:rStyle w:val="Hyperlink"/>
            <w:lang w:val="fr-FR"/>
          </w:rPr>
          <w:t>hache à lame carrée</w:t>
        </w:r>
      </w:hyperlink>
      <w:r w:rsidR="00AF7BAF" w:rsidRPr="001A4371">
        <w:rPr>
          <w:lang w:val="fr-FR"/>
        </w:rPr>
        <w:t>]</w:t>
      </w:r>
      <w:r w:rsidR="009828A7" w:rsidRPr="009828A7">
        <w:rPr>
          <w:szCs w:val="20"/>
          <w:lang w:val="fr-FR"/>
        </w:rPr>
        <w:t>, sur la poitrine, une inscription en caractères étrusques;</w:t>
      </w:r>
      <w:r w:rsidR="00AE6FC9">
        <w:rPr>
          <w:szCs w:val="20"/>
          <w:lang w:val="fr-FR"/>
        </w:rPr>
        <w:t xml:space="preserve"> </w:t>
      </w:r>
      <w:r w:rsidR="009828A7" w:rsidRPr="009828A7">
        <w:rPr>
          <w:szCs w:val="20"/>
          <w:lang w:val="fr-FR"/>
        </w:rPr>
        <w:t>la partie de base présente des lacunes importantes à gauche</w:t>
      </w:r>
      <w:r w:rsidR="003277C3">
        <w:rPr>
          <w:szCs w:val="20"/>
          <w:lang w:val="fr-FR"/>
        </w:rPr>
        <w:t xml:space="preserve"> (BIB 2866)</w:t>
      </w:r>
      <w:r w:rsidR="00AF7BAF">
        <w:rPr>
          <w:szCs w:val="20"/>
          <w:lang w:val="fr-FR"/>
        </w:rPr>
        <w:t xml:space="preserve"> </w:t>
      </w:r>
    </w:p>
    <w:p w14:paraId="63B85C84" w14:textId="77777777" w:rsidR="00BA32B5" w:rsidRDefault="00BA32B5" w:rsidP="00AE6FC9">
      <w:pPr>
        <w:jc w:val="both"/>
        <w:rPr>
          <w:szCs w:val="20"/>
          <w:lang w:val="fr-FR"/>
        </w:rPr>
      </w:pPr>
      <w:r>
        <w:rPr>
          <w:szCs w:val="20"/>
          <w:lang w:val="fr-FR"/>
        </w:rPr>
        <w:t>Remploi</w:t>
      </w:r>
      <w:r w:rsidRPr="00BA32B5">
        <w:rPr>
          <w:szCs w:val="20"/>
          <w:lang w:val="fr-FR"/>
        </w:rPr>
        <w:t xml:space="preserve"> comme architrave au-dessus d'une porte secondaire, à côté de la principale, non visible de l'extérieur. Bien que beaucoup probablement, nous sommes en présence d'un second traitement de la statue, celui-ci il a les caractéristiques prédominantes du groupe C: en forme de U et représentation des jambes et des pieds, en plus de la présence d'une épée "antenne" du </w:t>
      </w:r>
      <w:r>
        <w:rPr>
          <w:szCs w:val="20"/>
          <w:lang w:val="fr-FR"/>
        </w:rPr>
        <w:t>6</w:t>
      </w:r>
      <w:r w:rsidRPr="00BA32B5">
        <w:rPr>
          <w:szCs w:val="20"/>
          <w:lang w:val="fr-FR"/>
        </w:rPr>
        <w:t xml:space="preserve">e siècle Av. J.-C. (à droite), deux javelots, une hache et, sur la poitrine, une inscription en caractères étrusques; la partie de base présente des lacunes importantes sur la gauche. Du type d'armement on peut en déduire que l'influence celtique était particulièrement présente dans la période </w:t>
      </w:r>
      <w:r>
        <w:rPr>
          <w:szCs w:val="20"/>
          <w:lang w:val="fr-FR"/>
        </w:rPr>
        <w:t xml:space="preserve">précédant la </w:t>
      </w:r>
      <w:r w:rsidRPr="00BA32B5">
        <w:rPr>
          <w:szCs w:val="20"/>
          <w:lang w:val="fr-FR"/>
        </w:rPr>
        <w:t>romanisation du territoire</w:t>
      </w:r>
      <w:r>
        <w:rPr>
          <w:szCs w:val="20"/>
          <w:lang w:val="fr-FR"/>
        </w:rPr>
        <w:t xml:space="preserve"> (BIB 2866)</w:t>
      </w:r>
    </w:p>
    <w:p w14:paraId="32C2265F" w14:textId="77777777" w:rsidR="00845528" w:rsidRDefault="00845528" w:rsidP="00AE6FC9">
      <w:pPr>
        <w:jc w:val="both"/>
        <w:rPr>
          <w:szCs w:val="20"/>
          <w:lang w:val="fr-FR"/>
        </w:rPr>
      </w:pPr>
    </w:p>
    <w:p w14:paraId="5D46CBFF" w14:textId="77777777" w:rsidR="00845528" w:rsidRDefault="00845528" w:rsidP="00426FF9">
      <w:pPr>
        <w:pStyle w:val="Heading1"/>
      </w:pPr>
      <w:bookmarkStart w:id="892" w:name="Sit_Campoli"/>
      <w:r>
        <w:t>CAMPOLI</w:t>
      </w:r>
    </w:p>
    <w:bookmarkEnd w:id="892"/>
    <w:p w14:paraId="000CEC67" w14:textId="77777777" w:rsidR="00845528" w:rsidRDefault="00845528" w:rsidP="00AE6FC9">
      <w:pPr>
        <w:jc w:val="both"/>
        <w:rPr>
          <w:szCs w:val="20"/>
          <w:lang w:val="fr-FR"/>
        </w:rPr>
      </w:pPr>
    </w:p>
    <w:p w14:paraId="0AD5DB13" w14:textId="0C29DA33" w:rsidR="00845528" w:rsidRDefault="00845528" w:rsidP="00845528">
      <w:pPr>
        <w:jc w:val="both"/>
        <w:rPr>
          <w:lang w:val="fr-FR"/>
        </w:rPr>
      </w:pPr>
      <w:r>
        <w:rPr>
          <w:lang w:val="fr-FR"/>
        </w:rPr>
        <w:t xml:space="preserve">Campoli (Mulazzo) la plus archaïque du </w:t>
      </w:r>
      <w:hyperlink r:id="rId1947" w:anchor="Sit_Lunigiana_grB" w:history="1">
        <w:r w:rsidRPr="007C4342">
          <w:rPr>
            <w:rStyle w:val="Hyperlink"/>
            <w:lang w:val="fr-FR"/>
          </w:rPr>
          <w:t xml:space="preserve">groupe </w:t>
        </w:r>
        <w:r>
          <w:rPr>
            <w:rStyle w:val="Hyperlink"/>
            <w:lang w:val="fr-FR"/>
          </w:rPr>
          <w:t>B</w:t>
        </w:r>
      </w:hyperlink>
      <w:r>
        <w:rPr>
          <w:lang w:val="fr-FR"/>
        </w:rPr>
        <w:t xml:space="preserve"> (BIB 2866) Remployée par la suite (SS BIB) </w:t>
      </w:r>
      <w:hyperlink r:id="rId1948" w:anchor="Sit_Lunigiana_grC" w:history="1">
        <w:r w:rsidRPr="006D33FD">
          <w:rPr>
            <w:rStyle w:val="Hyperlink"/>
            <w:lang w:val="fr-FR"/>
          </w:rPr>
          <w:t>groupe C</w:t>
        </w:r>
      </w:hyperlink>
      <w:r w:rsidRPr="00845528">
        <w:rPr>
          <w:lang w:val="fr-FR"/>
        </w:rPr>
        <w:t>.</w:t>
      </w:r>
      <w:r>
        <w:rPr>
          <w:lang w:val="fr-FR"/>
        </w:rPr>
        <w:t xml:space="preserve"> </w:t>
      </w:r>
      <w:r w:rsidRPr="00845528">
        <w:rPr>
          <w:lang w:val="fr-FR"/>
        </w:rPr>
        <w:t>Homme. corps trapézoïdal et tête s</w:t>
      </w:r>
      <w:r>
        <w:rPr>
          <w:lang w:val="fr-FR"/>
        </w:rPr>
        <w:t xml:space="preserve">emi-circulaire </w:t>
      </w:r>
      <w:r w:rsidRPr="00845528">
        <w:rPr>
          <w:lang w:val="fr-FR"/>
        </w:rPr>
        <w:t xml:space="preserve">visage, en léger relief, de forme ovale; yeux creux; bouche et nez gravé; fascia claviculaire, assez large, en relief; membres supérieurs, élancés et légèrement fléchis sur le ventre, en léger relief; mains, à peine visibles, rendues avec tirets parallèles gravés. </w:t>
      </w:r>
      <w:r>
        <w:rPr>
          <w:lang w:val="fr-FR"/>
        </w:rPr>
        <w:t>U</w:t>
      </w:r>
      <w:r w:rsidRPr="00845528">
        <w:rPr>
          <w:lang w:val="fr-FR"/>
        </w:rPr>
        <w:t xml:space="preserve">ne ceinture presque représenté aux coudes; une </w:t>
      </w:r>
      <w:hyperlink r:id="rId1949" w:anchor="Sit_Lunigiana_thm_epee" w:history="1">
        <w:r w:rsidRPr="00AF7BAF">
          <w:rPr>
            <w:rStyle w:val="Hyperlink"/>
            <w:lang w:val="fr-FR"/>
          </w:rPr>
          <w:t>épée</w:t>
        </w:r>
      </w:hyperlink>
      <w:r w:rsidRPr="00845528">
        <w:rPr>
          <w:lang w:val="fr-FR"/>
        </w:rPr>
        <w:t xml:space="preserve">, dans partie superposée à la ceinture, gravée à droite; deux </w:t>
      </w:r>
      <w:hyperlink r:id="rId1950" w:anchor="Sit_Lunigiana_thm_javelot" w:history="1">
        <w:r w:rsidRPr="00AF7BAF">
          <w:rPr>
            <w:rStyle w:val="Hyperlink"/>
            <w:lang w:val="fr-FR"/>
          </w:rPr>
          <w:t>javelots</w:t>
        </w:r>
      </w:hyperlink>
      <w:r w:rsidRPr="00845528">
        <w:rPr>
          <w:lang w:val="fr-FR"/>
        </w:rPr>
        <w:t xml:space="preserve"> </w:t>
      </w:r>
      <w:r>
        <w:rPr>
          <w:lang w:val="fr-FR"/>
        </w:rPr>
        <w:t>(</w:t>
      </w:r>
      <w:r w:rsidRPr="00845528">
        <w:rPr>
          <w:i/>
          <w:lang w:val="fr-FR"/>
        </w:rPr>
        <w:t>giavellotti</w:t>
      </w:r>
      <w:r>
        <w:rPr>
          <w:lang w:val="fr-FR"/>
        </w:rPr>
        <w:t xml:space="preserve">) </w:t>
      </w:r>
      <w:r w:rsidRPr="00845528">
        <w:rPr>
          <w:lang w:val="fr-FR"/>
        </w:rPr>
        <w:t xml:space="preserve">tenus dans la main droite. (BIB 3038) </w:t>
      </w:r>
    </w:p>
    <w:p w14:paraId="49422F76" w14:textId="77777777" w:rsidR="00845528" w:rsidRDefault="00845528" w:rsidP="00845528">
      <w:pPr>
        <w:jc w:val="both"/>
        <w:rPr>
          <w:lang w:val="fr-FR"/>
        </w:rPr>
      </w:pPr>
      <w:r>
        <w:rPr>
          <w:lang w:val="fr-FR"/>
        </w:rPr>
        <w:t>épée à antennes ? (SS BIB)</w:t>
      </w:r>
    </w:p>
    <w:p w14:paraId="0B2394E9" w14:textId="356E35B6" w:rsidR="00C15721" w:rsidRDefault="00C15721" w:rsidP="00845528">
      <w:pPr>
        <w:jc w:val="both"/>
        <w:rPr>
          <w:lang w:val="fr-FR"/>
        </w:rPr>
      </w:pPr>
      <w:r>
        <w:rPr>
          <w:lang w:val="fr-FR"/>
        </w:rPr>
        <w:t xml:space="preserve">= </w:t>
      </w:r>
      <w:hyperlink r:id="rId1951" w:anchor="Sit_Sorano_4" w:history="1">
        <w:r w:rsidRPr="00C15721">
          <w:rPr>
            <w:rStyle w:val="Hyperlink"/>
            <w:lang w:val="fr-FR"/>
          </w:rPr>
          <w:t>Soriano 4</w:t>
        </w:r>
      </w:hyperlink>
      <w:r>
        <w:rPr>
          <w:lang w:val="fr-FR"/>
        </w:rPr>
        <w:t xml:space="preserve"> ? (SS BIB)</w:t>
      </w:r>
    </w:p>
    <w:p w14:paraId="6F146424" w14:textId="77777777" w:rsidR="0051221B" w:rsidRDefault="0051221B" w:rsidP="00845528">
      <w:pPr>
        <w:jc w:val="both"/>
        <w:rPr>
          <w:lang w:val="fr-FR"/>
        </w:rPr>
      </w:pPr>
    </w:p>
    <w:p w14:paraId="7C52AD70" w14:textId="77777777" w:rsidR="0051221B" w:rsidRDefault="0051221B" w:rsidP="0051221B">
      <w:pPr>
        <w:pStyle w:val="Heading2"/>
      </w:pPr>
      <w:r>
        <w:t>datation</w:t>
      </w:r>
    </w:p>
    <w:p w14:paraId="0AD4A557" w14:textId="77777777" w:rsidR="0051221B" w:rsidRDefault="0051221B" w:rsidP="00845528">
      <w:pPr>
        <w:jc w:val="both"/>
        <w:rPr>
          <w:lang w:val="fr-FR"/>
        </w:rPr>
      </w:pPr>
    </w:p>
    <w:p w14:paraId="1AD7B3A1" w14:textId="77777777" w:rsidR="0051221B" w:rsidRDefault="0051221B" w:rsidP="00845528">
      <w:pPr>
        <w:jc w:val="both"/>
        <w:rPr>
          <w:lang w:val="fr-FR"/>
        </w:rPr>
      </w:pPr>
      <w:r>
        <w:rPr>
          <w:lang w:val="fr-FR"/>
        </w:rPr>
        <w:t>Fer (BIB 3038)</w:t>
      </w:r>
    </w:p>
    <w:p w14:paraId="6012E3BB" w14:textId="77777777" w:rsidR="00BB6F57" w:rsidRDefault="00BB6F57" w:rsidP="00845528">
      <w:pPr>
        <w:jc w:val="both"/>
        <w:rPr>
          <w:lang w:val="fr-FR"/>
        </w:rPr>
      </w:pPr>
    </w:p>
    <w:p w14:paraId="4FB75845" w14:textId="77777777" w:rsidR="00845528" w:rsidRPr="0032190F" w:rsidRDefault="00845528" w:rsidP="00426FF9">
      <w:pPr>
        <w:pStyle w:val="Heading1"/>
      </w:pPr>
      <w:bookmarkStart w:id="893" w:name="Sit_Canossa"/>
      <w:r>
        <w:t>CANOSSA</w:t>
      </w:r>
    </w:p>
    <w:bookmarkEnd w:id="893"/>
    <w:p w14:paraId="47C23904" w14:textId="77777777" w:rsidR="00845528" w:rsidRDefault="00845528" w:rsidP="00845528">
      <w:pPr>
        <w:jc w:val="both"/>
        <w:rPr>
          <w:lang w:val="fr-FR"/>
        </w:rPr>
      </w:pPr>
    </w:p>
    <w:p w14:paraId="01122227" w14:textId="7D2529BE" w:rsidR="00845528" w:rsidRPr="0032190F" w:rsidRDefault="00845528" w:rsidP="00845528">
      <w:pPr>
        <w:jc w:val="both"/>
        <w:rPr>
          <w:lang w:val="fr-FR"/>
        </w:rPr>
      </w:pPr>
      <w:r>
        <w:rPr>
          <w:lang w:val="fr-FR"/>
        </w:rPr>
        <w:t>Canossa (Mulazzo). S</w:t>
      </w:r>
      <w:r w:rsidRPr="0032190F">
        <w:rPr>
          <w:lang w:val="fr-FR"/>
        </w:rPr>
        <w:t xml:space="preserve">tèle </w:t>
      </w:r>
      <w:r>
        <w:rPr>
          <w:lang w:val="fr-FR"/>
        </w:rPr>
        <w:t xml:space="preserve">du </w:t>
      </w:r>
      <w:hyperlink r:id="rId1952" w:anchor="Sit_Lunigiana_grB" w:history="1">
        <w:r w:rsidRPr="007C4342">
          <w:rPr>
            <w:rStyle w:val="Hyperlink"/>
            <w:lang w:val="fr-FR"/>
          </w:rPr>
          <w:t xml:space="preserve">groupe </w:t>
        </w:r>
        <w:r>
          <w:rPr>
            <w:rStyle w:val="Hyperlink"/>
            <w:lang w:val="fr-FR"/>
          </w:rPr>
          <w:t>B</w:t>
        </w:r>
      </w:hyperlink>
      <w:r>
        <w:rPr>
          <w:lang w:val="fr-FR"/>
        </w:rPr>
        <w:t xml:space="preserve"> (BIB 2866)</w:t>
      </w:r>
      <w:r w:rsidRPr="0032190F">
        <w:rPr>
          <w:lang w:val="fr-FR"/>
        </w:rPr>
        <w:t xml:space="preserve">, porte </w:t>
      </w:r>
      <w:r>
        <w:rPr>
          <w:lang w:val="fr-FR"/>
        </w:rPr>
        <w:t xml:space="preserve">à la </w:t>
      </w:r>
      <w:r w:rsidRPr="0032190F">
        <w:rPr>
          <w:lang w:val="fr-FR"/>
        </w:rPr>
        <w:t xml:space="preserve">hauteur de la </w:t>
      </w:r>
      <w:hyperlink r:id="rId1953" w:anchor="Cul_Art_TAC_T_t_ceinture" w:history="1">
        <w:r w:rsidRPr="00683577">
          <w:rPr>
            <w:rStyle w:val="Hyperlink"/>
            <w:lang w:val="fr-FR"/>
          </w:rPr>
          <w:t>ceintur</w:t>
        </w:r>
        <w:r>
          <w:rPr>
            <w:rStyle w:val="Hyperlink"/>
            <w:lang w:val="fr-FR"/>
          </w:rPr>
          <w:t>e</w:t>
        </w:r>
      </w:hyperlink>
      <w:r>
        <w:rPr>
          <w:lang w:val="fr-FR"/>
        </w:rPr>
        <w:t xml:space="preserve"> </w:t>
      </w:r>
      <w:r w:rsidRPr="0032190F">
        <w:rPr>
          <w:lang w:val="fr-FR"/>
        </w:rPr>
        <w:t xml:space="preserve">un poignard à manche semi-lunaire (de type Remedello 2) dans un fourrau rectangulaire avec 3 pointes au bout qui peut correspondre au poignard à lame rectangulaire de </w:t>
      </w:r>
      <w:hyperlink r:id="rId1954" w:anchor="Sit_Prima_Ciappa" w:history="1">
        <w:r w:rsidRPr="0032190F">
          <w:rPr>
            <w:rStyle w:val="Hyperlink"/>
            <w:lang w:val="fr-FR"/>
          </w:rPr>
          <w:t>Prima Ciappa</w:t>
        </w:r>
      </w:hyperlink>
      <w:r w:rsidRPr="0032190F">
        <w:rPr>
          <w:lang w:val="fr-FR"/>
        </w:rPr>
        <w:t xml:space="preserve"> (SS BIB)</w:t>
      </w:r>
    </w:p>
    <w:p w14:paraId="2FB4E186" w14:textId="77777777" w:rsidR="00845528" w:rsidRPr="009828A7" w:rsidRDefault="00845528" w:rsidP="00AE6FC9">
      <w:pPr>
        <w:jc w:val="both"/>
        <w:rPr>
          <w:szCs w:val="20"/>
          <w:lang w:val="fr-FR"/>
        </w:rPr>
      </w:pPr>
    </w:p>
    <w:p w14:paraId="493CA3BA" w14:textId="77777777" w:rsidR="009828A7" w:rsidRDefault="009828A7" w:rsidP="009828A7">
      <w:pPr>
        <w:rPr>
          <w:lang w:val="fr-FR"/>
        </w:rPr>
      </w:pPr>
    </w:p>
    <w:p w14:paraId="3661F7F1" w14:textId="77777777" w:rsidR="006D33FD" w:rsidRDefault="006D33FD" w:rsidP="00426FF9">
      <w:pPr>
        <w:pStyle w:val="Heading1"/>
      </w:pPr>
      <w:bookmarkStart w:id="894" w:name="Sit_Filetto"/>
      <w:r>
        <w:lastRenderedPageBreak/>
        <w:t>FILETTO</w:t>
      </w:r>
    </w:p>
    <w:bookmarkEnd w:id="894"/>
    <w:p w14:paraId="6771A0C8" w14:textId="77777777" w:rsidR="006D33FD" w:rsidRDefault="006D33FD" w:rsidP="009828A7">
      <w:pPr>
        <w:rPr>
          <w:lang w:val="fr-FR"/>
        </w:rPr>
      </w:pPr>
    </w:p>
    <w:p w14:paraId="0D31F665" w14:textId="05633C10" w:rsidR="00845528" w:rsidRDefault="00845528" w:rsidP="009828A7">
      <w:pPr>
        <w:rPr>
          <w:lang w:val="fr-FR"/>
        </w:rPr>
      </w:pPr>
      <w:r>
        <w:rPr>
          <w:lang w:val="fr-FR"/>
        </w:rPr>
        <w:t xml:space="preserve">Stèles chalco et stèle du </w:t>
      </w:r>
      <w:hyperlink r:id="rId1955" w:anchor="Sit_Lunigiana_grC" w:history="1">
        <w:r w:rsidRPr="006D33FD">
          <w:rPr>
            <w:rStyle w:val="Hyperlink"/>
            <w:lang w:val="fr-FR"/>
          </w:rPr>
          <w:t>groupe C</w:t>
        </w:r>
      </w:hyperlink>
      <w:r>
        <w:rPr>
          <w:lang w:val="fr-FR"/>
        </w:rPr>
        <w:t xml:space="preserve"> (SS BIB)</w:t>
      </w:r>
    </w:p>
    <w:p w14:paraId="50C63D15" w14:textId="77777777" w:rsidR="00845528" w:rsidRDefault="00845528" w:rsidP="009828A7">
      <w:pPr>
        <w:rPr>
          <w:lang w:val="fr-FR"/>
        </w:rPr>
      </w:pPr>
    </w:p>
    <w:p w14:paraId="602237E7" w14:textId="77777777" w:rsidR="006D33FD" w:rsidRDefault="006D33FD" w:rsidP="006D33FD">
      <w:pPr>
        <w:pStyle w:val="Heading2"/>
      </w:pPr>
      <w:bookmarkStart w:id="895" w:name="Sit_Filetto_1"/>
      <w:r>
        <w:t>Filetto I</w:t>
      </w:r>
    </w:p>
    <w:bookmarkEnd w:id="895"/>
    <w:p w14:paraId="1BC77AA1" w14:textId="77777777" w:rsidR="006D33FD" w:rsidRDefault="006D33FD" w:rsidP="006D33FD">
      <w:pPr>
        <w:rPr>
          <w:lang w:val="fr-FR"/>
        </w:rPr>
      </w:pPr>
    </w:p>
    <w:p w14:paraId="4EB82092" w14:textId="713920C8" w:rsidR="006D33FD" w:rsidRDefault="00000000" w:rsidP="006D33FD">
      <w:pPr>
        <w:rPr>
          <w:lang w:val="fr-FR"/>
        </w:rPr>
      </w:pPr>
      <w:hyperlink r:id="rId1956" w:anchor="Sit_Lunigiana_grC" w:history="1">
        <w:r w:rsidR="006D33FD" w:rsidRPr="006D33FD">
          <w:rPr>
            <w:rStyle w:val="Hyperlink"/>
            <w:lang w:val="fr-FR"/>
          </w:rPr>
          <w:t>groupe C</w:t>
        </w:r>
      </w:hyperlink>
      <w:r w:rsidR="00C30090">
        <w:rPr>
          <w:lang w:val="fr-FR"/>
        </w:rPr>
        <w:t xml:space="preserve">, </w:t>
      </w:r>
      <w:hyperlink r:id="rId1957" w:anchor="Cul_Art_TAC_T_t_epee_antennes" w:history="1">
        <w:r w:rsidR="00E51ED9" w:rsidRPr="00E51ED9">
          <w:rPr>
            <w:rStyle w:val="Hyperlink"/>
            <w:rFonts w:ascii="Times" w:hAnsi="Times"/>
            <w:lang w:val="fr-FR"/>
          </w:rPr>
          <w:t>épées</w:t>
        </w:r>
        <w:r w:rsidR="00E51ED9">
          <w:rPr>
            <w:rStyle w:val="Hyperlink"/>
            <w:rFonts w:ascii="Times" w:hAnsi="Times"/>
            <w:lang w:val="fr-FR"/>
          </w:rPr>
          <w:t xml:space="preserve"> ou poignards</w:t>
        </w:r>
        <w:r w:rsidR="00E51ED9" w:rsidRPr="00E51ED9">
          <w:rPr>
            <w:rStyle w:val="Hyperlink"/>
            <w:rFonts w:ascii="Times" w:hAnsi="Times"/>
            <w:lang w:val="fr-FR"/>
          </w:rPr>
          <w:t xml:space="preserve"> à antennes</w:t>
        </w:r>
      </w:hyperlink>
      <w:r w:rsidR="00C30090" w:rsidRPr="00C30090">
        <w:rPr>
          <w:lang w:val="fr-FR"/>
        </w:rPr>
        <w:t xml:space="preserve"> développées</w:t>
      </w:r>
      <w:r w:rsidR="00C30090">
        <w:rPr>
          <w:lang w:val="fr-FR"/>
        </w:rPr>
        <w:t xml:space="preserve"> (BIB 2867) </w:t>
      </w:r>
      <w:r w:rsidR="00904803">
        <w:rPr>
          <w:lang w:val="fr-FR"/>
        </w:rPr>
        <w:t xml:space="preserve">(BIB 3038) </w:t>
      </w:r>
      <w:hyperlink r:id="rId1958" w:anchor="Sit_Lunigiana_thm_hache_lame_carr" w:history="1">
        <w:r w:rsidR="00BB6F57" w:rsidRPr="007806E6">
          <w:rPr>
            <w:rStyle w:val="Hyperlink"/>
            <w:lang w:val="fr-FR"/>
          </w:rPr>
          <w:t>hache à lame carrée</w:t>
        </w:r>
      </w:hyperlink>
      <w:r w:rsidR="00BB6F57">
        <w:rPr>
          <w:lang w:val="fr-FR"/>
        </w:rPr>
        <w:t>, javelots (BIB 3038)</w:t>
      </w:r>
    </w:p>
    <w:p w14:paraId="08C64FB8" w14:textId="08A1265B" w:rsidR="00BB6F57" w:rsidRDefault="00BB6F57" w:rsidP="00BB6F57">
      <w:pPr>
        <w:jc w:val="both"/>
        <w:rPr>
          <w:lang w:val="fr-FR"/>
        </w:rPr>
      </w:pPr>
      <w:r w:rsidRPr="00BB6F57">
        <w:rPr>
          <w:lang w:val="fr-FR"/>
        </w:rPr>
        <w:t xml:space="preserve">statue de stèle Filetto I, homme. forme général: corps sous-rectangulaire, col tronconique e tête semi-circulaire. Détails anatomiques: visage délimité par un ovale en relief d'où part le nez plutôt allongé; yeux, placés à côté de la pièce nez supérieur, relevé en forme de comprimé; bouche, peut-être ajoutée dans les temps modernes, rendue avec un ligne horizontale gravée; cou court et épais tour; fascia claviculaire, en relief, légèrement abaissé dans la partie centrale; lettres supérieur, relevé, légèrement plié aux coudes; mains, représentées de manière assez réaliste. </w:t>
      </w:r>
      <w:r>
        <w:rPr>
          <w:lang w:val="fr-FR"/>
        </w:rPr>
        <w:t>Une</w:t>
      </w:r>
      <w:r w:rsidRPr="00BB6F57">
        <w:rPr>
          <w:lang w:val="fr-FR"/>
        </w:rPr>
        <w:t xml:space="preserve"> ceinture légèrement relevée, placée au milieu du tronc juste au-dessus des mains, il continue également hanches et dans le dos, tout en disparaissant dans le partie centrale de la face avant; une hache, </w:t>
      </w:r>
      <w:r>
        <w:rPr>
          <w:lang w:val="fr-FR"/>
        </w:rPr>
        <w:t>enmanchée</w:t>
      </w:r>
      <w:r w:rsidRPr="00BB6F57">
        <w:rPr>
          <w:lang w:val="fr-FR"/>
        </w:rPr>
        <w:t xml:space="preserve"> au moyen d'un talon mince sur une poignée assez longue, elle se tient dans la main droite du statue de stèle et a une lame presque carrée; deux </w:t>
      </w:r>
      <w:hyperlink r:id="rId1959" w:anchor="Sit_Lunigiana_thm_javelot" w:history="1">
        <w:r w:rsidR="00AF7BAF" w:rsidRPr="00AF7BAF">
          <w:rPr>
            <w:rStyle w:val="Hyperlink"/>
            <w:lang w:val="fr-FR"/>
          </w:rPr>
          <w:t>javelots</w:t>
        </w:r>
      </w:hyperlink>
      <w:r w:rsidR="00AF7BAF" w:rsidRPr="00845528">
        <w:rPr>
          <w:lang w:val="fr-FR"/>
        </w:rPr>
        <w:t xml:space="preserve"> </w:t>
      </w:r>
      <w:r w:rsidRPr="00BB6F57">
        <w:rPr>
          <w:lang w:val="fr-FR"/>
        </w:rPr>
        <w:t xml:space="preserve">sont tenus dans la main gauche; un l'épée "antenne" est montrée sur le côté droit e est maintenu par la ceinture. Une lettre "sigma" </w:t>
      </w:r>
      <w:r w:rsidR="001947A1" w:rsidRPr="001947A1">
        <w:rPr>
          <w:lang w:val="fr-FR"/>
        </w:rPr>
        <w:t xml:space="preserve">très similaire à celle sur la stèle de </w:t>
      </w:r>
      <w:hyperlink r:id="rId1960" w:anchor="Sit_Filetto_2" w:history="1">
        <w:r w:rsidR="001947A1" w:rsidRPr="001947A1">
          <w:rPr>
            <w:rStyle w:val="Hyperlink"/>
            <w:lang w:val="fr-FR"/>
          </w:rPr>
          <w:t xml:space="preserve">Filetto </w:t>
        </w:r>
        <w:r w:rsidR="001947A1">
          <w:rPr>
            <w:rStyle w:val="Hyperlink"/>
            <w:lang w:val="fr-FR"/>
          </w:rPr>
          <w:t>I</w:t>
        </w:r>
        <w:r w:rsidR="001947A1" w:rsidRPr="001947A1">
          <w:rPr>
            <w:rStyle w:val="Hyperlink"/>
            <w:lang w:val="fr-FR"/>
          </w:rPr>
          <w:t>I</w:t>
        </w:r>
      </w:hyperlink>
      <w:r w:rsidR="001947A1">
        <w:rPr>
          <w:lang w:val="fr-FR"/>
        </w:rPr>
        <w:t xml:space="preserve"> </w:t>
      </w:r>
      <w:r w:rsidRPr="00BB6F57">
        <w:rPr>
          <w:lang w:val="fr-FR"/>
        </w:rPr>
        <w:t xml:space="preserve">est </w:t>
      </w:r>
      <w:hyperlink r:id="rId1961" w:anchor="Cul_Art_lex_graffiti" w:history="1">
        <w:r w:rsidR="00780A89" w:rsidRPr="00AE1D78">
          <w:rPr>
            <w:rStyle w:val="Hyperlink"/>
            <w:lang w:val="fr-FR"/>
          </w:rPr>
          <w:t>graffitis</w:t>
        </w:r>
      </w:hyperlink>
      <w:r w:rsidR="00780A89" w:rsidRPr="00AE1D78">
        <w:rPr>
          <w:lang w:val="fr-FR"/>
        </w:rPr>
        <w:t xml:space="preserve"> </w:t>
      </w:r>
      <w:r w:rsidRPr="00BB6F57">
        <w:rPr>
          <w:lang w:val="fr-FR"/>
        </w:rPr>
        <w:t>sur la poitrine juste en d</w:t>
      </w:r>
      <w:r>
        <w:rPr>
          <w:lang w:val="fr-FR"/>
        </w:rPr>
        <w:t>essous de la ligne claviculaire (BIB 3038)</w:t>
      </w:r>
    </w:p>
    <w:p w14:paraId="3AECEEAE" w14:textId="77777777" w:rsidR="001947A1" w:rsidRDefault="001947A1" w:rsidP="00BB6F57">
      <w:pPr>
        <w:jc w:val="both"/>
        <w:rPr>
          <w:lang w:val="fr-FR"/>
        </w:rPr>
      </w:pPr>
    </w:p>
    <w:p w14:paraId="2E8D62D4" w14:textId="77777777" w:rsidR="001947A1" w:rsidRPr="00C15721" w:rsidRDefault="001947A1" w:rsidP="001947A1">
      <w:pPr>
        <w:pStyle w:val="Heading3"/>
      </w:pPr>
      <w:r w:rsidRPr="00C15721">
        <w:t>datation</w:t>
      </w:r>
    </w:p>
    <w:p w14:paraId="01151BC9" w14:textId="77777777" w:rsidR="001947A1" w:rsidRDefault="001947A1" w:rsidP="001947A1">
      <w:pPr>
        <w:rPr>
          <w:lang w:val="fr-FR"/>
        </w:rPr>
      </w:pPr>
    </w:p>
    <w:p w14:paraId="21D7AD69" w14:textId="77777777" w:rsidR="001947A1" w:rsidRPr="001947A1" w:rsidRDefault="001947A1" w:rsidP="001947A1">
      <w:pPr>
        <w:rPr>
          <w:lang w:val="fr-FR"/>
        </w:rPr>
      </w:pPr>
      <w:r>
        <w:rPr>
          <w:lang w:val="fr-FR"/>
        </w:rPr>
        <w:t>625-500 aec (BIB 2867)</w:t>
      </w:r>
      <w:r w:rsidR="0051221B">
        <w:rPr>
          <w:lang w:val="fr-FR"/>
        </w:rPr>
        <w:t xml:space="preserve"> Protohistoire (BIB 3038)</w:t>
      </w:r>
    </w:p>
    <w:p w14:paraId="6A24623F" w14:textId="77777777" w:rsidR="00904803" w:rsidRPr="006D33FD" w:rsidRDefault="00904803" w:rsidP="00BB6F57">
      <w:pPr>
        <w:jc w:val="both"/>
        <w:rPr>
          <w:lang w:val="fr-FR"/>
        </w:rPr>
      </w:pPr>
    </w:p>
    <w:p w14:paraId="10D9ECB5" w14:textId="77777777" w:rsidR="006D33FD" w:rsidRDefault="006D33FD" w:rsidP="009828A7">
      <w:pPr>
        <w:rPr>
          <w:lang w:val="fr-FR"/>
        </w:rPr>
      </w:pPr>
    </w:p>
    <w:p w14:paraId="135AA76F" w14:textId="77777777" w:rsidR="006D33FD" w:rsidRPr="009828A7" w:rsidRDefault="006D33FD" w:rsidP="006D33FD">
      <w:pPr>
        <w:pStyle w:val="Heading2"/>
      </w:pPr>
      <w:bookmarkStart w:id="896" w:name="Sit_Filetto_2"/>
      <w:r>
        <w:t>Filetto II</w:t>
      </w:r>
    </w:p>
    <w:bookmarkEnd w:id="896"/>
    <w:p w14:paraId="17D61256" w14:textId="77777777" w:rsidR="00AC51A5" w:rsidRDefault="00AC51A5" w:rsidP="00242C0F">
      <w:pPr>
        <w:rPr>
          <w:lang w:val="fr-FR"/>
        </w:rPr>
      </w:pPr>
    </w:p>
    <w:p w14:paraId="0A8A2BE3" w14:textId="0C041A0D" w:rsidR="006D33FD" w:rsidRDefault="00000000" w:rsidP="006D33FD">
      <w:pPr>
        <w:rPr>
          <w:lang w:val="fr-FR"/>
        </w:rPr>
      </w:pPr>
      <w:hyperlink r:id="rId1962" w:anchor="Sit_Lunigiana_grC" w:history="1">
        <w:r w:rsidR="006D33FD" w:rsidRPr="006D33FD">
          <w:rPr>
            <w:rStyle w:val="Hyperlink"/>
            <w:lang w:val="fr-FR"/>
          </w:rPr>
          <w:t>groupe C</w:t>
        </w:r>
      </w:hyperlink>
      <w:r w:rsidR="00C30090">
        <w:rPr>
          <w:lang w:val="fr-FR"/>
        </w:rPr>
        <w:t xml:space="preserve">, </w:t>
      </w:r>
      <w:hyperlink r:id="rId1963" w:anchor="Cul_Art_TAC_T_t_epee_antennes" w:history="1">
        <w:r w:rsidR="00E51ED9" w:rsidRPr="00E51ED9">
          <w:rPr>
            <w:rStyle w:val="Hyperlink"/>
            <w:rFonts w:ascii="Times" w:hAnsi="Times"/>
            <w:lang w:val="fr-FR"/>
          </w:rPr>
          <w:t>épées</w:t>
        </w:r>
        <w:r w:rsidR="00E51ED9">
          <w:rPr>
            <w:rStyle w:val="Hyperlink"/>
            <w:rFonts w:ascii="Times" w:hAnsi="Times"/>
            <w:lang w:val="fr-FR"/>
          </w:rPr>
          <w:t xml:space="preserve"> ou poignards</w:t>
        </w:r>
        <w:r w:rsidR="00E51ED9" w:rsidRPr="00E51ED9">
          <w:rPr>
            <w:rStyle w:val="Hyperlink"/>
            <w:rFonts w:ascii="Times" w:hAnsi="Times"/>
            <w:lang w:val="fr-FR"/>
          </w:rPr>
          <w:t xml:space="preserve"> à antennes</w:t>
        </w:r>
      </w:hyperlink>
      <w:r w:rsidR="00C30090" w:rsidRPr="00C30090">
        <w:rPr>
          <w:lang w:val="fr-FR"/>
        </w:rPr>
        <w:t xml:space="preserve"> développées</w:t>
      </w:r>
      <w:r w:rsidR="00C30090">
        <w:rPr>
          <w:lang w:val="fr-FR"/>
        </w:rPr>
        <w:t xml:space="preserve"> (BIB 2867) </w:t>
      </w:r>
    </w:p>
    <w:p w14:paraId="71C2513E" w14:textId="4442BFA9" w:rsidR="00CB6180" w:rsidRDefault="001947A1" w:rsidP="001947A1">
      <w:pPr>
        <w:jc w:val="both"/>
        <w:rPr>
          <w:lang w:val="fr-FR"/>
        </w:rPr>
      </w:pPr>
      <w:r>
        <w:rPr>
          <w:lang w:val="fr-FR"/>
        </w:rPr>
        <w:t>H</w:t>
      </w:r>
      <w:r w:rsidRPr="001947A1">
        <w:rPr>
          <w:lang w:val="fr-FR"/>
        </w:rPr>
        <w:t xml:space="preserve">omme. forme général: corps sub-rectangulaire et tête arrondie. </w:t>
      </w:r>
      <w:r>
        <w:rPr>
          <w:lang w:val="fr-FR"/>
        </w:rPr>
        <w:t>V</w:t>
      </w:r>
      <w:r w:rsidRPr="001947A1">
        <w:rPr>
          <w:lang w:val="fr-FR"/>
        </w:rPr>
        <w:t xml:space="preserve">isage délimité par un relief circulaire; yeux losanges; nez et bouche surélevés; cou plutôt court et épais. Dans la partie centrale du cou il y a une annexe surélevée qui pourrait représenter la barbe ou la proéminence de la cartilage thyroïdien du larynx; le fascia claviculaire, assez large, elle est faite en léger relief; les membres la partie supérieure est légèrement pliée aux coudes et laisse à la hauteur du cou au lieu des extrémités du fascia claviculaire; les mains, très grandes, sont forme sub-rectangulaire; les membres inférieurs, en relief, ils sont représentés de profil et légèrement pliés à genoux avec les deux pieds tournés vers la gauche. Parmi les jambes, vous remarquez un appendice sous-triangulaire qui peut-être indique un </w:t>
      </w:r>
      <w:r w:rsidRPr="001947A1">
        <w:rPr>
          <w:i/>
          <w:lang w:val="fr-FR"/>
        </w:rPr>
        <w:t>perizoma</w:t>
      </w:r>
      <w:r>
        <w:rPr>
          <w:lang w:val="fr-FR"/>
        </w:rPr>
        <w:t xml:space="preserve"> [tablier]</w:t>
      </w:r>
      <w:r w:rsidRPr="001947A1">
        <w:rPr>
          <w:lang w:val="fr-FR"/>
        </w:rPr>
        <w:t xml:space="preserve">; sous cette annexe vi sont les testicules. Sur la face arrière de la statue stèle est indiquée un long sillon qui représente probablement la colonne vertébrale. </w:t>
      </w:r>
      <w:r>
        <w:rPr>
          <w:lang w:val="fr-FR"/>
        </w:rPr>
        <w:t>H</w:t>
      </w:r>
      <w:r w:rsidRPr="001947A1">
        <w:rPr>
          <w:lang w:val="fr-FR"/>
        </w:rPr>
        <w:t>ache de talon</w:t>
      </w:r>
      <w:r>
        <w:rPr>
          <w:lang w:val="fr-FR"/>
        </w:rPr>
        <w:t xml:space="preserve"> [</w:t>
      </w:r>
      <w:hyperlink r:id="rId1964" w:anchor="Typ_Hache_talon" w:history="1">
        <w:r w:rsidR="00724725" w:rsidRPr="00661F91">
          <w:rPr>
            <w:rStyle w:val="Hyperlink"/>
            <w:lang w:val="fr-FR"/>
          </w:rPr>
          <w:t>hache à talon</w:t>
        </w:r>
      </w:hyperlink>
      <w:r w:rsidR="00724725" w:rsidRPr="00724725">
        <w:rPr>
          <w:lang w:val="fr-FR"/>
        </w:rPr>
        <w:t xml:space="preserve"> </w:t>
      </w:r>
      <w:r>
        <w:rPr>
          <w:lang w:val="fr-FR"/>
        </w:rPr>
        <w:t>?]</w:t>
      </w:r>
      <w:r w:rsidRPr="001947A1">
        <w:rPr>
          <w:lang w:val="fr-FR"/>
        </w:rPr>
        <w:t xml:space="preserve">, avec lame sous-quadrangulaire, a une longue poignée légèrement incurvée </w:t>
      </w:r>
      <w:r w:rsidR="001A4371">
        <w:rPr>
          <w:lang w:val="fr-FR"/>
        </w:rPr>
        <w:t>[</w:t>
      </w:r>
      <w:hyperlink r:id="rId1965" w:anchor="Sit_Lunigiana_thm_hache_lame_carr" w:history="1">
        <w:r w:rsidR="001A4371" w:rsidRPr="007806E6">
          <w:rPr>
            <w:rStyle w:val="Hyperlink"/>
            <w:lang w:val="fr-FR"/>
          </w:rPr>
          <w:t>hache à lame carrée</w:t>
        </w:r>
      </w:hyperlink>
      <w:r w:rsidR="001A4371" w:rsidRPr="001A4371">
        <w:rPr>
          <w:lang w:val="fr-FR"/>
        </w:rPr>
        <w:t xml:space="preserve">] </w:t>
      </w:r>
      <w:r w:rsidRPr="001947A1">
        <w:rPr>
          <w:lang w:val="fr-FR"/>
        </w:rPr>
        <w:t xml:space="preserve">qui repose, dans la dernière partie, à gauche de la stèle; deux </w:t>
      </w:r>
      <w:hyperlink r:id="rId1966" w:anchor="Sit_Lunigiana_thm_javelot" w:history="1">
        <w:r w:rsidR="00AF7BAF" w:rsidRPr="00AF7BAF">
          <w:rPr>
            <w:rStyle w:val="Hyperlink"/>
            <w:lang w:val="fr-FR"/>
          </w:rPr>
          <w:t>javelots</w:t>
        </w:r>
      </w:hyperlink>
      <w:r w:rsidR="00AF7BAF" w:rsidRPr="00845528">
        <w:rPr>
          <w:lang w:val="fr-FR"/>
        </w:rPr>
        <w:t xml:space="preserve"> </w:t>
      </w:r>
      <w:r w:rsidRPr="001947A1">
        <w:rPr>
          <w:lang w:val="fr-FR"/>
        </w:rPr>
        <w:t xml:space="preserve">sont placés sur la main droite; une dague d'antenne sur le côté droit; une ceinture, placé sous les mains, il est composé de deux bandes surélevées.., Également sur la tête, juste au-dessus du front, il est visible une lettre "sigma", très similaire à celle sur la stèle de </w:t>
      </w:r>
      <w:hyperlink r:id="rId1967" w:anchor="Sit_Filetto_1" w:history="1">
        <w:r w:rsidRPr="001947A1">
          <w:rPr>
            <w:rStyle w:val="Hyperlink"/>
            <w:lang w:val="fr-FR"/>
          </w:rPr>
          <w:t>Filetto I</w:t>
        </w:r>
      </w:hyperlink>
      <w:r>
        <w:rPr>
          <w:lang w:val="fr-FR"/>
        </w:rPr>
        <w:t xml:space="preserve"> (BIB 3038)</w:t>
      </w:r>
    </w:p>
    <w:p w14:paraId="46B3B70D" w14:textId="77777777" w:rsidR="001947A1" w:rsidRDefault="001947A1" w:rsidP="006D33FD">
      <w:pPr>
        <w:rPr>
          <w:szCs w:val="20"/>
          <w:lang w:val="fr-FR"/>
        </w:rPr>
      </w:pPr>
    </w:p>
    <w:p w14:paraId="77824D8E" w14:textId="77777777" w:rsidR="001947A1" w:rsidRPr="00C15721" w:rsidRDefault="001947A1" w:rsidP="001947A1">
      <w:pPr>
        <w:pStyle w:val="Heading3"/>
      </w:pPr>
      <w:r w:rsidRPr="00C15721">
        <w:t>thèmes</w:t>
      </w:r>
    </w:p>
    <w:p w14:paraId="5CE626A3" w14:textId="77777777" w:rsidR="001947A1" w:rsidRDefault="001947A1" w:rsidP="006D33FD">
      <w:pPr>
        <w:rPr>
          <w:szCs w:val="20"/>
          <w:lang w:val="fr-FR"/>
        </w:rPr>
      </w:pPr>
    </w:p>
    <w:p w14:paraId="04652458" w14:textId="77777777" w:rsidR="001947A1" w:rsidRDefault="001947A1" w:rsidP="001947A1">
      <w:pPr>
        <w:pStyle w:val="Heading4"/>
      </w:pPr>
      <w:r>
        <w:lastRenderedPageBreak/>
        <w:t>inscription</w:t>
      </w:r>
    </w:p>
    <w:p w14:paraId="372FF160" w14:textId="77777777" w:rsidR="001947A1" w:rsidRDefault="001947A1" w:rsidP="001947A1">
      <w:pPr>
        <w:rPr>
          <w:szCs w:val="20"/>
          <w:lang w:val="fr-FR"/>
        </w:rPr>
      </w:pPr>
      <w:r w:rsidRPr="001947A1">
        <w:rPr>
          <w:lang w:val="fr-FR"/>
        </w:rPr>
        <w:t>Sur la face avant, entre la hache et la ligne claviculaire, une inscription en caractères étrusques est gravée, "uvezaruapu (.) s"</w:t>
      </w:r>
      <w:r>
        <w:rPr>
          <w:lang w:val="fr-FR"/>
        </w:rPr>
        <w:t xml:space="preserve"> (BIB 3038)</w:t>
      </w:r>
      <w:r w:rsidRPr="001947A1">
        <w:rPr>
          <w:lang w:val="fr-FR"/>
        </w:rPr>
        <w:t>.</w:t>
      </w:r>
      <w:r>
        <w:rPr>
          <w:lang w:val="fr-FR"/>
        </w:rPr>
        <w:t xml:space="preserve"> </w:t>
      </w:r>
      <w:r>
        <w:rPr>
          <w:szCs w:val="20"/>
          <w:lang w:val="fr-FR"/>
        </w:rPr>
        <w:t xml:space="preserve">inscription: </w:t>
      </w:r>
      <w:r w:rsidRPr="00CB6180">
        <w:rPr>
          <w:i/>
          <w:szCs w:val="20"/>
          <w:lang w:val="fr-FR"/>
        </w:rPr>
        <w:t>(u) vezaruapus</w:t>
      </w:r>
      <w:r w:rsidRPr="00C30090">
        <w:rPr>
          <w:szCs w:val="20"/>
          <w:lang w:val="fr-FR"/>
        </w:rPr>
        <w:t xml:space="preserve"> (ou </w:t>
      </w:r>
      <w:r w:rsidRPr="00CB6180">
        <w:rPr>
          <w:i/>
          <w:szCs w:val="20"/>
          <w:lang w:val="fr-FR"/>
        </w:rPr>
        <w:t>vezaru apus</w:t>
      </w:r>
      <w:r w:rsidRPr="00C30090">
        <w:rPr>
          <w:szCs w:val="20"/>
          <w:lang w:val="fr-FR"/>
        </w:rPr>
        <w:t>)</w:t>
      </w:r>
      <w:r>
        <w:rPr>
          <w:szCs w:val="20"/>
          <w:lang w:val="fr-FR"/>
        </w:rPr>
        <w:t xml:space="preserve"> (BIB ?) </w:t>
      </w:r>
    </w:p>
    <w:p w14:paraId="454BCC90" w14:textId="77777777" w:rsidR="001947A1" w:rsidRDefault="001947A1" w:rsidP="006D33FD">
      <w:pPr>
        <w:rPr>
          <w:lang w:val="fr-FR"/>
        </w:rPr>
      </w:pPr>
    </w:p>
    <w:p w14:paraId="07F37E3E" w14:textId="77777777" w:rsidR="001947A1" w:rsidRDefault="001947A1" w:rsidP="006D33FD">
      <w:pPr>
        <w:rPr>
          <w:lang w:val="fr-FR"/>
        </w:rPr>
      </w:pPr>
    </w:p>
    <w:p w14:paraId="233EC068" w14:textId="77777777" w:rsidR="001947A1" w:rsidRPr="00C15721" w:rsidRDefault="001947A1" w:rsidP="001947A1">
      <w:pPr>
        <w:pStyle w:val="Heading3"/>
      </w:pPr>
      <w:r w:rsidRPr="00C15721">
        <w:t>datation</w:t>
      </w:r>
    </w:p>
    <w:p w14:paraId="39680BE1" w14:textId="77777777" w:rsidR="001947A1" w:rsidRDefault="001947A1" w:rsidP="006D33FD">
      <w:pPr>
        <w:rPr>
          <w:lang w:val="fr-FR"/>
        </w:rPr>
      </w:pPr>
    </w:p>
    <w:p w14:paraId="679C961F" w14:textId="77777777" w:rsidR="001947A1" w:rsidRDefault="001947A1" w:rsidP="006D33FD">
      <w:pPr>
        <w:rPr>
          <w:lang w:val="fr-FR"/>
        </w:rPr>
      </w:pPr>
      <w:r>
        <w:rPr>
          <w:lang w:val="fr-FR"/>
        </w:rPr>
        <w:t xml:space="preserve">625-500 aec (BIB 2867) D'après l'inscription </w:t>
      </w:r>
      <w:r w:rsidRPr="001947A1">
        <w:rPr>
          <w:lang w:val="fr-FR"/>
        </w:rPr>
        <w:t xml:space="preserve">probablement référable au milieu du </w:t>
      </w:r>
      <w:r>
        <w:rPr>
          <w:lang w:val="fr-FR"/>
        </w:rPr>
        <w:t>6</w:t>
      </w:r>
      <w:r w:rsidRPr="001947A1">
        <w:rPr>
          <w:lang w:val="fr-FR"/>
        </w:rPr>
        <w:t>e siècle avant JC</w:t>
      </w:r>
      <w:r>
        <w:rPr>
          <w:lang w:val="fr-FR"/>
        </w:rPr>
        <w:t xml:space="preserve"> (BIB 3038)</w:t>
      </w:r>
      <w:r w:rsidR="0051221B">
        <w:rPr>
          <w:lang w:val="fr-FR"/>
        </w:rPr>
        <w:t xml:space="preserve"> Fer avancé (BIB 3038)</w:t>
      </w:r>
    </w:p>
    <w:p w14:paraId="7D3805DD" w14:textId="77777777" w:rsidR="00CB6180" w:rsidRDefault="00CB6180" w:rsidP="00426FF9">
      <w:pPr>
        <w:pStyle w:val="Heading1"/>
      </w:pPr>
      <w:r>
        <w:br/>
      </w:r>
      <w:bookmarkStart w:id="897" w:name="Sit_Zignago"/>
      <w:r>
        <w:t>ZIGNANO</w:t>
      </w:r>
      <w:bookmarkEnd w:id="897"/>
    </w:p>
    <w:p w14:paraId="6945F0FC" w14:textId="77777777" w:rsidR="00CB6180" w:rsidRDefault="00CB6180" w:rsidP="006D33FD">
      <w:pPr>
        <w:rPr>
          <w:lang w:val="fr-FR"/>
        </w:rPr>
      </w:pPr>
    </w:p>
    <w:p w14:paraId="3B3ADD92" w14:textId="292BD721" w:rsidR="00CB6180" w:rsidRPr="006D33FD" w:rsidRDefault="00000000" w:rsidP="006D33FD">
      <w:pPr>
        <w:rPr>
          <w:lang w:val="fr-FR"/>
        </w:rPr>
      </w:pPr>
      <w:hyperlink r:id="rId1968" w:anchor="Sit_Lunigiana_grC" w:history="1">
        <w:r w:rsidR="00CB6180" w:rsidRPr="006D33FD">
          <w:rPr>
            <w:rStyle w:val="Hyperlink"/>
            <w:lang w:val="fr-FR"/>
          </w:rPr>
          <w:t>groupe C</w:t>
        </w:r>
      </w:hyperlink>
      <w:r w:rsidR="00CB6180" w:rsidRPr="00CB6180">
        <w:rPr>
          <w:lang w:val="fr-FR"/>
        </w:rPr>
        <w:t xml:space="preserve">, </w:t>
      </w:r>
      <w:r w:rsidR="00CB6180">
        <w:rPr>
          <w:szCs w:val="20"/>
          <w:lang w:val="fr-FR"/>
        </w:rPr>
        <w:t xml:space="preserve">inscription: </w:t>
      </w:r>
      <w:r w:rsidR="00CB6180" w:rsidRPr="00CB6180">
        <w:rPr>
          <w:i/>
          <w:szCs w:val="20"/>
          <w:lang w:val="fr-FR"/>
        </w:rPr>
        <w:t>Mezunemunius</w:t>
      </w:r>
      <w:r w:rsidR="00CB6180" w:rsidRPr="00C30090">
        <w:rPr>
          <w:szCs w:val="20"/>
          <w:lang w:val="fr-FR"/>
        </w:rPr>
        <w:t xml:space="preserve"> (ou </w:t>
      </w:r>
      <w:r w:rsidR="00CB6180" w:rsidRPr="00CB6180">
        <w:rPr>
          <w:i/>
          <w:szCs w:val="20"/>
          <w:lang w:val="fr-FR"/>
        </w:rPr>
        <w:t>mezu nemunius</w:t>
      </w:r>
      <w:r w:rsidR="00CB6180" w:rsidRPr="00C30090">
        <w:rPr>
          <w:szCs w:val="20"/>
          <w:lang w:val="fr-FR"/>
        </w:rPr>
        <w:t xml:space="preserve">) </w:t>
      </w:r>
      <w:r w:rsidR="00CB6180">
        <w:rPr>
          <w:lang w:val="fr-FR"/>
        </w:rPr>
        <w:t>(BIB ?)</w:t>
      </w:r>
    </w:p>
    <w:p w14:paraId="5C5304B3" w14:textId="77777777" w:rsidR="006D33FD" w:rsidRDefault="006D33FD" w:rsidP="00242C0F">
      <w:pPr>
        <w:rPr>
          <w:lang w:val="fr-FR"/>
        </w:rPr>
      </w:pPr>
    </w:p>
    <w:p w14:paraId="77E83EFC" w14:textId="77777777" w:rsidR="00F471C9" w:rsidRDefault="00F471C9" w:rsidP="00426FF9">
      <w:pPr>
        <w:pStyle w:val="Heading1"/>
      </w:pPr>
      <w:bookmarkStart w:id="898" w:name="Sit_Montecurto"/>
      <w:r>
        <w:t>MONTECURTO</w:t>
      </w:r>
    </w:p>
    <w:bookmarkEnd w:id="898"/>
    <w:p w14:paraId="23C54255" w14:textId="77777777" w:rsidR="006D33FD" w:rsidRDefault="006D33FD" w:rsidP="00242C0F">
      <w:pPr>
        <w:rPr>
          <w:lang w:val="fr-FR"/>
        </w:rPr>
      </w:pPr>
    </w:p>
    <w:p w14:paraId="618E8939" w14:textId="7CF8F50C" w:rsidR="00F471C9" w:rsidRDefault="00F471C9" w:rsidP="002A0086">
      <w:pPr>
        <w:jc w:val="both"/>
        <w:rPr>
          <w:lang w:val="fr-FR"/>
        </w:rPr>
      </w:pPr>
      <w:r w:rsidRPr="00F471C9">
        <w:rPr>
          <w:lang w:val="fr-FR"/>
        </w:rPr>
        <w:t xml:space="preserve">Ce fragment de statue de stèle masculine a été retrouvé en 1980 dans une cour de ferme du village de Montecurto (Fivizzano, MS). Il appartient au </w:t>
      </w:r>
      <w:hyperlink r:id="rId1969" w:anchor="Sit_Lunigiana_grC" w:history="1">
        <w:r w:rsidRPr="006D33FD">
          <w:rPr>
            <w:rStyle w:val="Hyperlink"/>
            <w:lang w:val="fr-FR"/>
          </w:rPr>
          <w:t>groupe C</w:t>
        </w:r>
      </w:hyperlink>
      <w:r w:rsidRPr="00F471C9">
        <w:rPr>
          <w:lang w:val="fr-FR"/>
        </w:rPr>
        <w:t xml:space="preserve"> (D.175) et pourrait remonter à l'âge du fer, entre le VIII et le VI siècle. avant JC. . Il fait partie du corps et montre la clavicule en relief qui s’incline vers le bas et les bras pliés au niveau des coudes selon différents angles. Il y a deux lignes parallèles sur le bras qui pourraient représenter un bracelet ou un brassard; une hache à long manche et à lame carrée est placée debout contre la main droite et le milieu de la poitrine; un javelot repose contre la main gauche (BIB Statue Stele Museum</w:t>
      </w:r>
      <w:r>
        <w:rPr>
          <w:lang w:val="fr-FR"/>
        </w:rPr>
        <w:t>)</w:t>
      </w:r>
    </w:p>
    <w:p w14:paraId="34334173" w14:textId="3707B60C" w:rsidR="0073339D" w:rsidRDefault="0073339D" w:rsidP="002A0086">
      <w:pPr>
        <w:jc w:val="both"/>
        <w:rPr>
          <w:lang w:val="fr-FR"/>
        </w:rPr>
      </w:pPr>
      <w:r>
        <w:rPr>
          <w:lang w:val="fr-FR"/>
        </w:rPr>
        <w:t>H</w:t>
      </w:r>
      <w:r w:rsidRPr="0073339D">
        <w:rPr>
          <w:lang w:val="fr-FR"/>
        </w:rPr>
        <w:t xml:space="preserve">omme. forme général: sous-carré. Détails anatomiques: fascia de la clavicule, surélevé, courbé vers le bas; membres supérieurs pliés à différents angles au niveau des coudes. </w:t>
      </w:r>
      <w:r>
        <w:rPr>
          <w:lang w:val="fr-FR"/>
        </w:rPr>
        <w:t>U</w:t>
      </w:r>
      <w:r w:rsidRPr="0073339D">
        <w:rPr>
          <w:lang w:val="fr-FR"/>
        </w:rPr>
        <w:t>n bracelet, indiqué par deux lignes parallèles, il est visible sur le bras gauche de la petite stèle au-dessus de la hauteur du coude; une hache, une lame manche quadrangulaire et long</w:t>
      </w:r>
      <w:r>
        <w:rPr>
          <w:lang w:val="fr-FR"/>
        </w:rPr>
        <w:t xml:space="preserve"> [</w:t>
      </w:r>
      <w:hyperlink r:id="rId1970" w:anchor="Sit_Lunigiana_thm_hache_lame_carr" w:history="1">
        <w:r w:rsidRPr="007806E6">
          <w:rPr>
            <w:rStyle w:val="Hyperlink"/>
            <w:lang w:val="fr-FR"/>
          </w:rPr>
          <w:t>hache à lame carrée</w:t>
        </w:r>
      </w:hyperlink>
      <w:r w:rsidRPr="0073339D">
        <w:rPr>
          <w:lang w:val="fr-FR"/>
        </w:rPr>
        <w:t xml:space="preserve">], il se place sur la main à droite et occupe le centre de la poitrine; un </w:t>
      </w:r>
      <w:hyperlink r:id="rId1971" w:anchor="Sit_Lunigiana_thm_javelot" w:history="1">
        <w:r w:rsidR="00AF7BAF" w:rsidRPr="00AF7BAF">
          <w:rPr>
            <w:rStyle w:val="Hyperlink"/>
            <w:lang w:val="fr-FR"/>
          </w:rPr>
          <w:t>javelot</w:t>
        </w:r>
      </w:hyperlink>
      <w:r w:rsidR="00AF7BAF" w:rsidRPr="00845528">
        <w:rPr>
          <w:lang w:val="fr-FR"/>
        </w:rPr>
        <w:t xml:space="preserve"> </w:t>
      </w:r>
      <w:r w:rsidRPr="0073339D">
        <w:rPr>
          <w:lang w:val="fr-FR"/>
        </w:rPr>
        <w:t xml:space="preserve">est placé sur la main gauche  </w:t>
      </w:r>
      <w:r>
        <w:rPr>
          <w:lang w:val="fr-FR"/>
        </w:rPr>
        <w:t>(BIB 3039)</w:t>
      </w:r>
    </w:p>
    <w:p w14:paraId="2D62A847" w14:textId="77777777" w:rsidR="0073339D" w:rsidRDefault="0073339D" w:rsidP="002A0086">
      <w:pPr>
        <w:jc w:val="both"/>
        <w:rPr>
          <w:lang w:val="fr-FR"/>
        </w:rPr>
      </w:pPr>
    </w:p>
    <w:p w14:paraId="3CDE7AEB" w14:textId="77777777" w:rsidR="0073339D" w:rsidRDefault="0073339D" w:rsidP="0073339D">
      <w:pPr>
        <w:pStyle w:val="Heading2"/>
      </w:pPr>
      <w:r>
        <w:t>datation</w:t>
      </w:r>
    </w:p>
    <w:p w14:paraId="3E1E5C04" w14:textId="77777777" w:rsidR="0073339D" w:rsidRDefault="0073339D" w:rsidP="002A0086">
      <w:pPr>
        <w:jc w:val="both"/>
        <w:rPr>
          <w:lang w:val="fr-FR"/>
        </w:rPr>
      </w:pPr>
    </w:p>
    <w:p w14:paraId="2DBCECB5" w14:textId="77777777" w:rsidR="0073339D" w:rsidRDefault="0073339D" w:rsidP="002A0086">
      <w:pPr>
        <w:jc w:val="both"/>
        <w:rPr>
          <w:lang w:val="fr-FR"/>
        </w:rPr>
      </w:pPr>
      <w:r>
        <w:rPr>
          <w:lang w:val="fr-FR"/>
        </w:rPr>
        <w:t>Protohistoire (BIB 3039)</w:t>
      </w:r>
    </w:p>
    <w:p w14:paraId="43D19AC5" w14:textId="77777777" w:rsidR="00F471C9" w:rsidRPr="00F471C9" w:rsidRDefault="00F471C9" w:rsidP="00F471C9">
      <w:pPr>
        <w:rPr>
          <w:lang w:val="fr-FR"/>
        </w:rPr>
      </w:pPr>
    </w:p>
    <w:p w14:paraId="5B2B4830" w14:textId="77777777" w:rsidR="00F471C9" w:rsidRPr="00F471C9" w:rsidRDefault="00F471C9" w:rsidP="00426FF9">
      <w:pPr>
        <w:pStyle w:val="Heading1"/>
      </w:pPr>
      <w:bookmarkStart w:id="899" w:name="Sit_Romeo"/>
      <w:r>
        <w:t>ROMEO</w:t>
      </w:r>
    </w:p>
    <w:bookmarkEnd w:id="899"/>
    <w:p w14:paraId="267D445D" w14:textId="77777777" w:rsidR="00F471C9" w:rsidRDefault="00F471C9" w:rsidP="00242C0F">
      <w:pPr>
        <w:rPr>
          <w:lang w:val="fr-FR"/>
        </w:rPr>
      </w:pPr>
    </w:p>
    <w:p w14:paraId="2EB45EFB" w14:textId="4EE903D1" w:rsidR="00F43BA4" w:rsidRDefault="00000000" w:rsidP="00F471C9">
      <w:pPr>
        <w:jc w:val="both"/>
        <w:rPr>
          <w:lang w:val="fr-FR"/>
        </w:rPr>
      </w:pPr>
      <w:hyperlink r:id="rId1972" w:anchor="Sit_Lunigiana_grC" w:history="1">
        <w:r w:rsidR="00F471C9" w:rsidRPr="006D33FD">
          <w:rPr>
            <w:rStyle w:val="Hyperlink"/>
            <w:lang w:val="fr-FR"/>
          </w:rPr>
          <w:t>groupe C</w:t>
        </w:r>
      </w:hyperlink>
      <w:r w:rsidR="00F471C9">
        <w:rPr>
          <w:lang w:val="fr-FR"/>
        </w:rPr>
        <w:t xml:space="preserve"> (BIB Statue Stele Museum) </w:t>
      </w:r>
      <w:r w:rsidR="00F43BA4" w:rsidRPr="00F43BA4">
        <w:rPr>
          <w:lang w:val="fr-FR"/>
        </w:rPr>
        <w:t>Il a été conservé au château de Loris Jacopo Bononi à Castiglione del Terziere (Bagnone, MS) et a été remis au musée de Pontremoli en 2015. L'origine et la date sont incertaines.</w:t>
      </w:r>
      <w:r w:rsidR="00F43BA4">
        <w:rPr>
          <w:lang w:val="fr-FR"/>
        </w:rPr>
        <w:t xml:space="preserve"> (BIB Statue Stele Museum)</w:t>
      </w:r>
    </w:p>
    <w:p w14:paraId="58AC89B1" w14:textId="77777777" w:rsidR="00D64539" w:rsidRDefault="00D64539" w:rsidP="00F471C9">
      <w:pPr>
        <w:jc w:val="both"/>
        <w:rPr>
          <w:lang w:val="fr-FR"/>
        </w:rPr>
      </w:pPr>
    </w:p>
    <w:p w14:paraId="6E2B2237" w14:textId="77777777" w:rsidR="00F43BA4" w:rsidRDefault="00F43BA4" w:rsidP="00426FF9">
      <w:pPr>
        <w:pStyle w:val="Heading1"/>
      </w:pPr>
      <w:bookmarkStart w:id="900" w:name="Sit_Biglio"/>
      <w:r>
        <w:t>BIGLIO</w:t>
      </w:r>
    </w:p>
    <w:bookmarkEnd w:id="900"/>
    <w:p w14:paraId="07CC8CCC" w14:textId="77777777" w:rsidR="00F471C9" w:rsidRPr="00845528" w:rsidRDefault="00B83447" w:rsidP="00242C0F">
      <w:pPr>
        <w:rPr>
          <w:sz w:val="20"/>
          <w:lang w:val="fr-FR"/>
        </w:rPr>
      </w:pPr>
      <w:r w:rsidRPr="00845528">
        <w:rPr>
          <w:sz w:val="20"/>
          <w:lang w:val="fr-FR"/>
        </w:rPr>
        <w:t>Bigliolo</w:t>
      </w:r>
    </w:p>
    <w:p w14:paraId="4D42287A" w14:textId="77777777" w:rsidR="00B83447" w:rsidRDefault="00B83447" w:rsidP="00242C0F">
      <w:pPr>
        <w:rPr>
          <w:lang w:val="fr-FR"/>
        </w:rPr>
      </w:pPr>
    </w:p>
    <w:p w14:paraId="7E17BD43" w14:textId="6216EF0E" w:rsidR="00845528" w:rsidRDefault="00845528" w:rsidP="00B83447">
      <w:pPr>
        <w:jc w:val="both"/>
        <w:rPr>
          <w:color w:val="000000" w:themeColor="text1"/>
          <w:lang w:val="fr-FR"/>
        </w:rPr>
      </w:pPr>
      <w:r>
        <w:rPr>
          <w:color w:val="000000" w:themeColor="text1"/>
          <w:lang w:val="fr-FR"/>
        </w:rPr>
        <w:t xml:space="preserve">Biglio </w:t>
      </w:r>
      <w:r w:rsidRPr="00D64539">
        <w:rPr>
          <w:color w:val="000000" w:themeColor="text1"/>
          <w:lang w:val="fr-FR"/>
        </w:rPr>
        <w:t xml:space="preserve">(Aulla, MS) </w:t>
      </w:r>
      <w:r>
        <w:rPr>
          <w:color w:val="000000" w:themeColor="text1"/>
          <w:lang w:val="fr-FR"/>
        </w:rPr>
        <w:t xml:space="preserve">stèle Lunigiana </w:t>
      </w:r>
      <w:hyperlink r:id="rId1973" w:anchor="Sit_Lunigiana_grC" w:history="1">
        <w:r w:rsidR="00F43BA4" w:rsidRPr="006D33FD">
          <w:rPr>
            <w:rStyle w:val="Hyperlink"/>
            <w:lang w:val="fr-FR"/>
          </w:rPr>
          <w:t>groupe C</w:t>
        </w:r>
      </w:hyperlink>
      <w:r w:rsidR="00F43BA4">
        <w:rPr>
          <w:lang w:val="fr-FR"/>
        </w:rPr>
        <w:t xml:space="preserve"> </w:t>
      </w:r>
      <w:r w:rsidR="00F43BA4" w:rsidRPr="00D64539">
        <w:rPr>
          <w:color w:val="000000" w:themeColor="text1"/>
          <w:lang w:val="fr-FR"/>
        </w:rPr>
        <w:t xml:space="preserve">(BIB Statue Stele Museum) C'est une statue de stèle masculine complète. Il a été trouvé en 1975 à «ai falò» dans le village de Belvedere dans un champ en cours de creusage. Il appartient au groupe C </w:t>
      </w:r>
      <w:r w:rsidRPr="00D64539">
        <w:rPr>
          <w:color w:val="000000" w:themeColor="text1"/>
          <w:lang w:val="fr-FR"/>
        </w:rPr>
        <w:t xml:space="preserve">(BIB Statue Stele Museum) </w:t>
      </w:r>
      <w:r w:rsidR="00F43BA4" w:rsidRPr="00D64539">
        <w:rPr>
          <w:color w:val="000000" w:themeColor="text1"/>
          <w:lang w:val="fr-FR"/>
        </w:rPr>
        <w:t xml:space="preserve">Le corps est subrectangulaire, légèrement rétréci aux hanches et la tête est subcirculaire. Le visage est représenté de manière assez réaliste avec les yeux et les sourcils en relief, la bouche par un petit sillon. Les </w:t>
      </w:r>
      <w:r w:rsidR="00F43BA4" w:rsidRPr="00D64539">
        <w:rPr>
          <w:color w:val="000000" w:themeColor="text1"/>
          <w:lang w:val="fr-FR"/>
        </w:rPr>
        <w:lastRenderedPageBreak/>
        <w:t xml:space="preserve">oreilles sont creusées, le ruban de la clavicule est en léger relief et incurvé au milieu, les bras sont de forme réaliste et résolument pliés au niveau des coudes, les mains ont les pouces séparés des doigts. Le manche d'une </w:t>
      </w:r>
      <w:hyperlink r:id="rId1974" w:anchor="Sit_Lunigiana_thm_hache_lame_carr" w:history="1">
        <w:r w:rsidR="00F43BA4" w:rsidRPr="007806E6">
          <w:rPr>
            <w:rStyle w:val="Hyperlink"/>
            <w:lang w:val="fr-FR"/>
          </w:rPr>
          <w:t>hache à lame carrée</w:t>
        </w:r>
      </w:hyperlink>
      <w:r w:rsidR="00F43BA4" w:rsidRPr="00D64539">
        <w:rPr>
          <w:color w:val="000000" w:themeColor="text1"/>
          <w:lang w:val="fr-FR"/>
        </w:rPr>
        <w:t xml:space="preserve"> est placé sur la main droite. Une ceinture travaillée en relief entoure tout le corps sous les bras; </w:t>
      </w:r>
      <w:r>
        <w:rPr>
          <w:color w:val="000000" w:themeColor="text1"/>
          <w:lang w:val="fr-FR"/>
        </w:rPr>
        <w:t xml:space="preserve">un </w:t>
      </w:r>
      <w:r w:rsidRPr="00845528">
        <w:rPr>
          <w:i/>
          <w:color w:val="000000" w:themeColor="text1"/>
          <w:lang w:val="fr-FR"/>
        </w:rPr>
        <w:t>perizoma triangolare</w:t>
      </w:r>
      <w:r w:rsidRPr="00845528">
        <w:rPr>
          <w:color w:val="000000" w:themeColor="text1"/>
          <w:lang w:val="fr-FR"/>
        </w:rPr>
        <w:t xml:space="preserve"> </w:t>
      </w:r>
      <w:r>
        <w:rPr>
          <w:color w:val="000000" w:themeColor="text1"/>
          <w:lang w:val="fr-FR"/>
        </w:rPr>
        <w:t xml:space="preserve">[tablier ?] </w:t>
      </w:r>
      <w:r w:rsidR="00F43BA4" w:rsidRPr="00D64539">
        <w:rPr>
          <w:color w:val="000000" w:themeColor="text1"/>
          <w:lang w:val="fr-FR"/>
        </w:rPr>
        <w:t>apparaît sous la ceinture.</w:t>
      </w:r>
      <w:r w:rsidRPr="00845528">
        <w:rPr>
          <w:color w:val="000000" w:themeColor="text1"/>
          <w:lang w:val="fr-FR"/>
        </w:rPr>
        <w:t xml:space="preserve"> </w:t>
      </w:r>
      <w:r w:rsidRPr="00D64539">
        <w:rPr>
          <w:color w:val="000000" w:themeColor="text1"/>
          <w:lang w:val="fr-FR"/>
        </w:rPr>
        <w:t>(BIB Statue Stele Museum)</w:t>
      </w:r>
      <w:r w:rsidR="00F43BA4" w:rsidRPr="00D64539">
        <w:rPr>
          <w:color w:val="000000" w:themeColor="text1"/>
          <w:lang w:val="fr-FR"/>
        </w:rPr>
        <w:t xml:space="preserve"> </w:t>
      </w:r>
    </w:p>
    <w:p w14:paraId="6FC4B796" w14:textId="77777777" w:rsidR="00845528" w:rsidRDefault="00845528" w:rsidP="00B83447">
      <w:pPr>
        <w:jc w:val="both"/>
        <w:rPr>
          <w:color w:val="000000" w:themeColor="text1"/>
          <w:lang w:val="fr-FR"/>
        </w:rPr>
      </w:pPr>
    </w:p>
    <w:p w14:paraId="68C3E642" w14:textId="77777777" w:rsidR="00845528" w:rsidRDefault="00845528" w:rsidP="00845528">
      <w:pPr>
        <w:pStyle w:val="Heading2"/>
      </w:pPr>
      <w:r>
        <w:t>inscription</w:t>
      </w:r>
    </w:p>
    <w:p w14:paraId="3E655A0D" w14:textId="77777777" w:rsidR="00CB6180" w:rsidRDefault="00CB6180" w:rsidP="00B83447">
      <w:pPr>
        <w:jc w:val="both"/>
        <w:rPr>
          <w:color w:val="000000" w:themeColor="text1"/>
          <w:lang w:val="fr-FR"/>
        </w:rPr>
      </w:pPr>
    </w:p>
    <w:p w14:paraId="513C8A06" w14:textId="77777777" w:rsidR="00845528" w:rsidRDefault="00CB6180" w:rsidP="00845528">
      <w:pPr>
        <w:jc w:val="both"/>
        <w:rPr>
          <w:color w:val="000000" w:themeColor="text1"/>
          <w:lang w:val="fr-FR"/>
        </w:rPr>
      </w:pPr>
      <w:r>
        <w:rPr>
          <w:szCs w:val="20"/>
          <w:lang w:val="fr-FR"/>
        </w:rPr>
        <w:t xml:space="preserve">inscription: </w:t>
      </w:r>
      <w:r w:rsidRPr="00CB6180">
        <w:rPr>
          <w:i/>
          <w:szCs w:val="20"/>
          <w:lang w:val="fr-FR"/>
        </w:rPr>
        <w:t>Vemetuvis</w:t>
      </w:r>
      <w:r w:rsidRPr="00C30090">
        <w:rPr>
          <w:szCs w:val="20"/>
          <w:lang w:val="fr-FR"/>
        </w:rPr>
        <w:t xml:space="preserve"> </w:t>
      </w:r>
      <w:r>
        <w:rPr>
          <w:lang w:val="fr-FR"/>
        </w:rPr>
        <w:t>(BIB ?)</w:t>
      </w:r>
      <w:r w:rsidR="00845528" w:rsidRPr="00845528">
        <w:rPr>
          <w:color w:val="000000" w:themeColor="text1"/>
          <w:lang w:val="fr-FR"/>
        </w:rPr>
        <w:t xml:space="preserve"> </w:t>
      </w:r>
      <w:r w:rsidR="00845528" w:rsidRPr="00D64539">
        <w:rPr>
          <w:color w:val="000000" w:themeColor="text1"/>
          <w:lang w:val="fr-FR"/>
        </w:rPr>
        <w:t>En haut à gauche du coffre</w:t>
      </w:r>
      <w:r w:rsidR="00845528">
        <w:rPr>
          <w:color w:val="000000" w:themeColor="text1"/>
          <w:lang w:val="fr-FR"/>
        </w:rPr>
        <w:t xml:space="preserve"> [buste ?]</w:t>
      </w:r>
      <w:r w:rsidR="00845528" w:rsidRPr="00D64539">
        <w:rPr>
          <w:color w:val="000000" w:themeColor="text1"/>
          <w:lang w:val="fr-FR"/>
        </w:rPr>
        <w:t>, une inscription en écriture étrusque doit être lue comme «vemetuvis».(BIB Statue Stele Museum)</w:t>
      </w:r>
      <w:r w:rsidR="00845528">
        <w:rPr>
          <w:color w:val="000000" w:themeColor="text1"/>
          <w:lang w:val="fr-FR"/>
        </w:rPr>
        <w:t xml:space="preserve"> </w:t>
      </w:r>
      <w:r w:rsidR="00845528" w:rsidRPr="00D64539">
        <w:rPr>
          <w:color w:val="000000" w:themeColor="text1"/>
          <w:lang w:val="fr-FR"/>
        </w:rPr>
        <w:t>l’inscription gravée sur celle-ci fixerait la date au 6e siècle av. (BIB Statue Stele Museum).</w:t>
      </w:r>
    </w:p>
    <w:p w14:paraId="1A87F833" w14:textId="77777777" w:rsidR="00CB6180" w:rsidRPr="00D64539" w:rsidRDefault="00CB6180" w:rsidP="00B83447">
      <w:pPr>
        <w:jc w:val="both"/>
        <w:rPr>
          <w:color w:val="000000" w:themeColor="text1"/>
          <w:lang w:val="fr-FR"/>
        </w:rPr>
      </w:pPr>
    </w:p>
    <w:p w14:paraId="6D498535" w14:textId="77777777" w:rsidR="00F43BA4" w:rsidRDefault="00F43BA4" w:rsidP="00242C0F">
      <w:pPr>
        <w:rPr>
          <w:lang w:val="fr-FR"/>
        </w:rPr>
      </w:pPr>
    </w:p>
    <w:p w14:paraId="38882370" w14:textId="77777777" w:rsidR="0051221B" w:rsidRDefault="0051221B" w:rsidP="0051221B">
      <w:pPr>
        <w:pStyle w:val="Heading2"/>
      </w:pPr>
      <w:r>
        <w:t>datation</w:t>
      </w:r>
    </w:p>
    <w:p w14:paraId="59C449CA" w14:textId="77777777" w:rsidR="0051221B" w:rsidRDefault="0051221B" w:rsidP="00242C0F">
      <w:pPr>
        <w:rPr>
          <w:lang w:val="fr-FR"/>
        </w:rPr>
      </w:pPr>
    </w:p>
    <w:p w14:paraId="5A4FBCDF" w14:textId="77777777" w:rsidR="0051221B" w:rsidRDefault="0051221B" w:rsidP="00242C0F">
      <w:pPr>
        <w:rPr>
          <w:lang w:val="fr-FR"/>
        </w:rPr>
      </w:pPr>
      <w:r>
        <w:rPr>
          <w:lang w:val="fr-FR"/>
        </w:rPr>
        <w:t>Fer avancé (BIB 3038)</w:t>
      </w:r>
    </w:p>
    <w:p w14:paraId="400DA5D5" w14:textId="77777777" w:rsidR="0051221B" w:rsidRPr="00F471C9" w:rsidRDefault="0051221B" w:rsidP="00242C0F">
      <w:pPr>
        <w:rPr>
          <w:lang w:val="fr-FR"/>
        </w:rPr>
      </w:pPr>
    </w:p>
    <w:p w14:paraId="669FA8A7" w14:textId="77777777" w:rsidR="00E474D1" w:rsidRPr="0032190F" w:rsidRDefault="00E474D1" w:rsidP="00426FF9">
      <w:pPr>
        <w:pStyle w:val="Heading1"/>
      </w:pPr>
      <w:bookmarkStart w:id="901" w:name="Sit_Uscio"/>
      <w:r w:rsidRPr="0032190F">
        <w:t>CASTELLARO DI USCIO</w:t>
      </w:r>
    </w:p>
    <w:bookmarkEnd w:id="901"/>
    <w:p w14:paraId="16160B6D" w14:textId="34CD960A" w:rsidR="00E474D1" w:rsidRPr="005472E1" w:rsidRDefault="00641914" w:rsidP="00242C0F">
      <w:pPr>
        <w:rPr>
          <w:sz w:val="20"/>
          <w:lang w:val="fr-FR"/>
        </w:rPr>
      </w:pPr>
      <w:r w:rsidRPr="005472E1">
        <w:rPr>
          <w:sz w:val="20"/>
          <w:lang w:val="fr-FR"/>
        </w:rPr>
        <w:t>grotta del’Uscio</w:t>
      </w:r>
    </w:p>
    <w:p w14:paraId="378EB050" w14:textId="77777777" w:rsidR="00641914" w:rsidRPr="00784BEC" w:rsidRDefault="00641914" w:rsidP="00242C0F">
      <w:pPr>
        <w:rPr>
          <w:lang w:val="it-IT"/>
        </w:rPr>
      </w:pPr>
    </w:p>
    <w:p w14:paraId="66C118A1" w14:textId="77777777" w:rsidR="00F51C59" w:rsidRPr="0032190F" w:rsidRDefault="00E474D1" w:rsidP="00242C0F">
      <w:pPr>
        <w:jc w:val="both"/>
        <w:rPr>
          <w:lang w:val="fr-FR"/>
        </w:rPr>
      </w:pPr>
      <w:r w:rsidRPr="00784BEC">
        <w:rPr>
          <w:lang w:val="it-IT"/>
        </w:rPr>
        <w:t xml:space="preserve">Le Castellaro di Uscio se trouve à </w:t>
      </w:r>
      <w:smartTag w:uri="urn:schemas-microsoft-com:office:smarttags" w:element="metricconverter">
        <w:smartTagPr>
          <w:attr w:name="ProductID" w:val="721 m"/>
        </w:smartTagPr>
        <w:r w:rsidRPr="00784BEC">
          <w:rPr>
            <w:lang w:val="it-IT"/>
          </w:rPr>
          <w:t>721 m</w:t>
        </w:r>
      </w:smartTag>
      <w:r w:rsidRPr="00784BEC">
        <w:rPr>
          <w:lang w:val="it-IT"/>
        </w:rPr>
        <w:t xml:space="preserve"> d’altitude sur le mont Borgo (Ligurie orientale). </w:t>
      </w:r>
      <w:r w:rsidRPr="0032190F">
        <w:rPr>
          <w:lang w:val="fr-FR"/>
        </w:rPr>
        <w:t>Le matériel mis à jour attribue son occupation à une période allant du début du Néolith</w:t>
      </w:r>
      <w:r w:rsidR="003012BA" w:rsidRPr="0032190F">
        <w:rPr>
          <w:lang w:val="fr-FR"/>
        </w:rPr>
        <w:t>iq</w:t>
      </w:r>
      <w:r w:rsidRPr="0032190F">
        <w:rPr>
          <w:lang w:val="fr-FR"/>
        </w:rPr>
        <w:t>ue à la période romaine, soit entre 5500 et le 1</w:t>
      </w:r>
      <w:r w:rsidRPr="0032190F">
        <w:rPr>
          <w:vertAlign w:val="superscript"/>
          <w:lang w:val="fr-FR"/>
        </w:rPr>
        <w:t>er</w:t>
      </w:r>
      <w:r w:rsidRPr="0032190F">
        <w:rPr>
          <w:lang w:val="fr-FR"/>
        </w:rPr>
        <w:t xml:space="preserve"> siècle a.C. </w:t>
      </w:r>
      <w:r w:rsidR="00F51C59" w:rsidRPr="0032190F">
        <w:rPr>
          <w:lang w:val="fr-FR"/>
        </w:rPr>
        <w:t>(BIB 661 p. 126)</w:t>
      </w:r>
    </w:p>
    <w:p w14:paraId="18DAD5FF" w14:textId="77777777" w:rsidR="00F51C59" w:rsidRPr="0032190F" w:rsidRDefault="00F51C59" w:rsidP="00242C0F">
      <w:pPr>
        <w:jc w:val="both"/>
        <w:rPr>
          <w:lang w:val="fr-FR"/>
        </w:rPr>
      </w:pPr>
    </w:p>
    <w:p w14:paraId="1E5054A1" w14:textId="77777777" w:rsidR="003012BA" w:rsidRPr="0032190F" w:rsidRDefault="00E474D1" w:rsidP="00242C0F">
      <w:pPr>
        <w:jc w:val="both"/>
        <w:rPr>
          <w:lang w:val="fr-FR"/>
        </w:rPr>
      </w:pPr>
      <w:r w:rsidRPr="0032190F">
        <w:rPr>
          <w:lang w:val="fr-FR"/>
        </w:rPr>
        <w:t xml:space="preserve">La séquence âge du Cuivre / </w:t>
      </w:r>
      <w:r w:rsidR="00845528">
        <w:rPr>
          <w:lang w:val="fr-FR"/>
        </w:rPr>
        <w:t>BA</w:t>
      </w:r>
      <w:r w:rsidRPr="0032190F">
        <w:rPr>
          <w:lang w:val="fr-FR"/>
        </w:rPr>
        <w:t xml:space="preserve"> est bien documentée</w:t>
      </w:r>
      <w:r w:rsidR="00C47AEE" w:rsidRPr="0032190F">
        <w:rPr>
          <w:lang w:val="fr-FR"/>
        </w:rPr>
        <w:t>. Plusieurs analyses concourrent à montrer une forte anthropisation avec une dégradation du milieu environnemental. Sa situation sur les crêtes, les indices de mobilités des groupes hum</w:t>
      </w:r>
      <w:r w:rsidR="003012BA" w:rsidRPr="0032190F">
        <w:rPr>
          <w:lang w:val="fr-FR"/>
        </w:rPr>
        <w:t>a</w:t>
      </w:r>
      <w:r w:rsidR="00C47AEE" w:rsidRPr="0032190F">
        <w:rPr>
          <w:lang w:val="fr-FR"/>
        </w:rPr>
        <w:t>ins qiu ont fréquentés cette cavité, les informations connues par ailleurs pour le d</w:t>
      </w:r>
      <w:r w:rsidR="003012BA" w:rsidRPr="0032190F">
        <w:rPr>
          <w:lang w:val="fr-FR"/>
        </w:rPr>
        <w:t>éfrichage par incendie qui surv</w:t>
      </w:r>
      <w:r w:rsidR="00C47AEE" w:rsidRPr="0032190F">
        <w:rPr>
          <w:lang w:val="fr-FR"/>
        </w:rPr>
        <w:t>i</w:t>
      </w:r>
      <w:r w:rsidR="003012BA" w:rsidRPr="0032190F">
        <w:rPr>
          <w:lang w:val="fr-FR"/>
        </w:rPr>
        <w:t>enn</w:t>
      </w:r>
      <w:r w:rsidR="00C47AEE" w:rsidRPr="0032190F">
        <w:rPr>
          <w:lang w:val="fr-FR"/>
        </w:rPr>
        <w:t xml:space="preserve">ent à divers endroits au cours de l’âge du Cuivre dans le haut des Apennins, semblent indiquer que de site avait un rôle dans le déplacement </w:t>
      </w:r>
      <w:r w:rsidR="00513407" w:rsidRPr="0032190F">
        <w:rPr>
          <w:lang w:val="fr-FR"/>
        </w:rPr>
        <w:t>d</w:t>
      </w:r>
      <w:r w:rsidR="003012BA" w:rsidRPr="0032190F">
        <w:rPr>
          <w:lang w:val="fr-FR"/>
        </w:rPr>
        <w:t>es tro</w:t>
      </w:r>
      <w:r w:rsidR="00734EC4" w:rsidRPr="0032190F">
        <w:rPr>
          <w:lang w:val="fr-FR"/>
        </w:rPr>
        <w:t>u</w:t>
      </w:r>
      <w:r w:rsidR="003012BA" w:rsidRPr="0032190F">
        <w:rPr>
          <w:lang w:val="fr-FR"/>
        </w:rPr>
        <w:t>peaux le long des crêtes (BIB 661 p. 126)</w:t>
      </w:r>
    </w:p>
    <w:p w14:paraId="0ACB78C9" w14:textId="77777777" w:rsidR="003012BA" w:rsidRPr="0032190F" w:rsidRDefault="003012BA" w:rsidP="00242C0F">
      <w:pPr>
        <w:jc w:val="both"/>
        <w:rPr>
          <w:lang w:val="fr-FR"/>
        </w:rPr>
      </w:pPr>
    </w:p>
    <w:p w14:paraId="3AE577C2" w14:textId="77777777" w:rsidR="00E474D1" w:rsidRPr="0032190F" w:rsidRDefault="00513407" w:rsidP="00242C0F">
      <w:pPr>
        <w:jc w:val="both"/>
        <w:rPr>
          <w:lang w:val="fr-FR"/>
        </w:rPr>
      </w:pPr>
      <w:r w:rsidRPr="0032190F">
        <w:rPr>
          <w:lang w:val="fr-FR"/>
        </w:rPr>
        <w:t>Les analyses micromorphologiques du sol indiquent des phases d’occupation intenses et répétées sur une large superficie. La présence de céréales et de légumineuse</w:t>
      </w:r>
      <w:r w:rsidR="00F51C59" w:rsidRPr="0032190F">
        <w:rPr>
          <w:lang w:val="fr-FR"/>
        </w:rPr>
        <w:t>s</w:t>
      </w:r>
      <w:r w:rsidRPr="0032190F">
        <w:rPr>
          <w:lang w:val="fr-FR"/>
        </w:rPr>
        <w:t>, incultivable</w:t>
      </w:r>
      <w:r w:rsidR="00F51C59" w:rsidRPr="0032190F">
        <w:rPr>
          <w:lang w:val="fr-FR"/>
        </w:rPr>
        <w:t>s</w:t>
      </w:r>
      <w:r w:rsidRPr="0032190F">
        <w:rPr>
          <w:lang w:val="fr-FR"/>
        </w:rPr>
        <w:t xml:space="preserve"> à proximité du site montre des apports depuis les vallées voisines. Bien que du fait de l’acidi</w:t>
      </w:r>
      <w:r w:rsidR="003012BA" w:rsidRPr="0032190F">
        <w:rPr>
          <w:lang w:val="fr-FR"/>
        </w:rPr>
        <w:t>t</w:t>
      </w:r>
      <w:r w:rsidRPr="0032190F">
        <w:rPr>
          <w:lang w:val="fr-FR"/>
        </w:rPr>
        <w:t>é du sol, il manque les restes osseux, on ne puisse être certain de l’activité pastorale, la situation du site est adaptée à l’occupation, « </w:t>
      </w:r>
      <w:r w:rsidRPr="00845528">
        <w:rPr>
          <w:i/>
          <w:lang w:val="fr-FR"/>
        </w:rPr>
        <w:t>provvisto di sorgenti</w:t>
      </w:r>
      <w:r w:rsidRPr="0032190F">
        <w:rPr>
          <w:lang w:val="fr-FR"/>
        </w:rPr>
        <w:t xml:space="preserve"> », proche de voies de communication intensémement fréquentées par une communauté mobile </w:t>
      </w:r>
      <w:r w:rsidR="00C47AEE" w:rsidRPr="0032190F">
        <w:rPr>
          <w:lang w:val="fr-FR"/>
        </w:rPr>
        <w:t>(BIB 661 p. 126)</w:t>
      </w:r>
    </w:p>
    <w:p w14:paraId="103024EC" w14:textId="77777777" w:rsidR="00513407" w:rsidRPr="0032190F" w:rsidRDefault="00513407" w:rsidP="00242C0F">
      <w:pPr>
        <w:jc w:val="both"/>
        <w:rPr>
          <w:lang w:val="fr-FR"/>
        </w:rPr>
      </w:pPr>
    </w:p>
    <w:p w14:paraId="2205243D" w14:textId="77777777" w:rsidR="00BE007B" w:rsidRPr="0032190F" w:rsidRDefault="00BE007B" w:rsidP="00242C0F">
      <w:pPr>
        <w:rPr>
          <w:lang w:val="fr-FR"/>
        </w:rPr>
      </w:pPr>
      <w:r w:rsidRPr="0032190F">
        <w:rPr>
          <w:lang w:val="fr-FR"/>
        </w:rPr>
        <w:t>Des semi-lunes (BIB 992 p. 16)</w:t>
      </w:r>
    </w:p>
    <w:p w14:paraId="3A4BFBF9" w14:textId="77777777" w:rsidR="00BE007B" w:rsidRPr="0032190F" w:rsidRDefault="00BE007B" w:rsidP="00242C0F">
      <w:pPr>
        <w:jc w:val="both"/>
        <w:rPr>
          <w:lang w:val="fr-FR"/>
        </w:rPr>
      </w:pPr>
    </w:p>
    <w:p w14:paraId="100E41B2" w14:textId="77777777" w:rsidR="009813C1" w:rsidRPr="0032190F" w:rsidRDefault="009813C1" w:rsidP="00426FF9">
      <w:pPr>
        <w:pStyle w:val="Heading1"/>
      </w:pPr>
      <w:bookmarkStart w:id="902" w:name="Sit_Val_Pennavaira"/>
      <w:r w:rsidRPr="0032190F">
        <w:t>VAL PENNAVAIRA</w:t>
      </w:r>
    </w:p>
    <w:bookmarkEnd w:id="902"/>
    <w:p w14:paraId="0DFB1306" w14:textId="77777777" w:rsidR="009813C1" w:rsidRPr="0032190F" w:rsidRDefault="009813C1" w:rsidP="00242C0F">
      <w:pPr>
        <w:rPr>
          <w:lang w:val="fr-FR"/>
        </w:rPr>
      </w:pPr>
    </w:p>
    <w:p w14:paraId="741579FC" w14:textId="559880EE" w:rsidR="009813C1" w:rsidRPr="0032190F" w:rsidRDefault="009813C1" w:rsidP="00242C0F">
      <w:pPr>
        <w:rPr>
          <w:lang w:val="fr-FR"/>
        </w:rPr>
      </w:pPr>
      <w:r w:rsidRPr="0032190F">
        <w:rPr>
          <w:lang w:val="fr-FR"/>
        </w:rPr>
        <w:t>En Ligurie</w:t>
      </w:r>
      <w:r w:rsidR="003D26E4" w:rsidRPr="0032190F">
        <w:rPr>
          <w:lang w:val="fr-FR"/>
        </w:rPr>
        <w:t xml:space="preserve"> (Savona)</w:t>
      </w:r>
      <w:r w:rsidR="00FE3E47">
        <w:rPr>
          <w:lang w:val="fr-FR"/>
        </w:rPr>
        <w:t xml:space="preserve"> l</w:t>
      </w:r>
      <w:r w:rsidR="003A5E1C" w:rsidRPr="0032190F">
        <w:rPr>
          <w:lang w:val="fr-FR"/>
        </w:rPr>
        <w:t xml:space="preserve">a Val Pennavaira a une vingtaine de km à l’Est de la région du </w:t>
      </w:r>
      <w:hyperlink r:id="rId1975" w:anchor="Sit_Mont_Bego" w:history="1">
        <w:r w:rsidR="003A5E1C" w:rsidRPr="0032190F">
          <w:rPr>
            <w:rStyle w:val="Hyperlink"/>
            <w:lang w:val="fr-FR"/>
          </w:rPr>
          <w:t>Mont Bego</w:t>
        </w:r>
      </w:hyperlink>
      <w:r w:rsidRPr="0032190F">
        <w:rPr>
          <w:lang w:val="fr-FR"/>
        </w:rPr>
        <w:t>, comprend 5 sites qui ont tous livré du matériel du:</w:t>
      </w:r>
    </w:p>
    <w:p w14:paraId="76F5AA36" w14:textId="77777777" w:rsidR="009813C1" w:rsidRDefault="009813C1"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62"/>
        <w:gridCol w:w="683"/>
        <w:gridCol w:w="956"/>
      </w:tblGrid>
      <w:tr w:rsidR="000962AC" w14:paraId="7FF4E7F4" w14:textId="77777777" w:rsidTr="00C35EA7">
        <w:trPr>
          <w:jc w:val="center"/>
        </w:trPr>
        <w:tc>
          <w:tcPr>
            <w:tcW w:w="2862" w:type="dxa"/>
          </w:tcPr>
          <w:p w14:paraId="498FC896" w14:textId="77777777" w:rsidR="000962AC" w:rsidRPr="00C35EA7" w:rsidRDefault="000962AC" w:rsidP="00C35EA7">
            <w:pPr>
              <w:jc w:val="center"/>
              <w:rPr>
                <w:lang w:val="fr-FR"/>
              </w:rPr>
            </w:pPr>
            <w:r w:rsidRPr="00C35EA7">
              <w:rPr>
                <w:lang w:val="fr-FR"/>
              </w:rPr>
              <w:t>sites</w:t>
            </w:r>
          </w:p>
        </w:tc>
        <w:tc>
          <w:tcPr>
            <w:tcW w:w="683" w:type="dxa"/>
          </w:tcPr>
          <w:p w14:paraId="2C0EFCC8" w14:textId="77777777" w:rsidR="000962AC" w:rsidRDefault="000962AC" w:rsidP="00C35EA7">
            <w:pPr>
              <w:jc w:val="center"/>
            </w:pPr>
            <w:r>
              <w:t>NA</w:t>
            </w:r>
          </w:p>
        </w:tc>
        <w:tc>
          <w:tcPr>
            <w:tcW w:w="956" w:type="dxa"/>
          </w:tcPr>
          <w:p w14:paraId="560459C6" w14:textId="4A843509" w:rsidR="000962AC" w:rsidRPr="00C35EA7" w:rsidRDefault="00000000" w:rsidP="00C35EA7">
            <w:pPr>
              <w:jc w:val="center"/>
              <w:rPr>
                <w:lang w:val="fr-FR"/>
              </w:rPr>
            </w:pPr>
            <w:hyperlink r:id="rId1976" w:anchor="Cul_Chalco" w:history="1">
              <w:r w:rsidR="000962AC" w:rsidRPr="00C35EA7">
                <w:rPr>
                  <w:rStyle w:val="Hyperlink"/>
                  <w:lang w:val="fr-FR"/>
                </w:rPr>
                <w:t>Chalc.</w:t>
              </w:r>
            </w:hyperlink>
          </w:p>
        </w:tc>
      </w:tr>
      <w:tr w:rsidR="000962AC" w14:paraId="3983F133" w14:textId="77777777" w:rsidTr="00C35EA7">
        <w:trPr>
          <w:jc w:val="center"/>
        </w:trPr>
        <w:tc>
          <w:tcPr>
            <w:tcW w:w="2862" w:type="dxa"/>
          </w:tcPr>
          <w:p w14:paraId="71737279" w14:textId="77777777" w:rsidR="000962AC" w:rsidRPr="00C35EA7" w:rsidRDefault="000962AC" w:rsidP="00242C0F">
            <w:pPr>
              <w:rPr>
                <w:lang w:val="fr-FR"/>
              </w:rPr>
            </w:pPr>
            <w:r w:rsidRPr="00C35EA7">
              <w:rPr>
                <w:lang w:val="fr-FR"/>
              </w:rPr>
              <w:t>Nasino</w:t>
            </w:r>
          </w:p>
        </w:tc>
        <w:tc>
          <w:tcPr>
            <w:tcW w:w="683" w:type="dxa"/>
          </w:tcPr>
          <w:p w14:paraId="74FB8F74" w14:textId="77777777" w:rsidR="000962AC" w:rsidRPr="00C35EA7" w:rsidRDefault="000962AC" w:rsidP="00C35EA7">
            <w:pPr>
              <w:jc w:val="center"/>
              <w:rPr>
                <w:lang w:val="fr-FR"/>
              </w:rPr>
            </w:pPr>
          </w:p>
        </w:tc>
        <w:tc>
          <w:tcPr>
            <w:tcW w:w="956" w:type="dxa"/>
          </w:tcPr>
          <w:p w14:paraId="71BB4CF3" w14:textId="77777777" w:rsidR="000962AC" w:rsidRPr="00C35EA7" w:rsidRDefault="000962AC" w:rsidP="00C35EA7">
            <w:pPr>
              <w:jc w:val="center"/>
              <w:rPr>
                <w:lang w:val="fr-FR"/>
              </w:rPr>
            </w:pPr>
            <w:r w:rsidRPr="00C35EA7">
              <w:rPr>
                <w:lang w:val="fr-FR"/>
              </w:rPr>
              <w:t>X</w:t>
            </w:r>
          </w:p>
        </w:tc>
      </w:tr>
      <w:tr w:rsidR="000962AC" w14:paraId="71767985" w14:textId="77777777" w:rsidTr="00C35EA7">
        <w:trPr>
          <w:jc w:val="center"/>
        </w:trPr>
        <w:tc>
          <w:tcPr>
            <w:tcW w:w="2862" w:type="dxa"/>
          </w:tcPr>
          <w:p w14:paraId="15C91329" w14:textId="77777777" w:rsidR="000962AC" w:rsidRPr="00C35EA7" w:rsidRDefault="00000000" w:rsidP="00242C0F">
            <w:pPr>
              <w:rPr>
                <w:lang w:val="fr-FR"/>
              </w:rPr>
            </w:pPr>
            <w:hyperlink w:anchor="Sit_Pertusello" w:history="1">
              <w:r w:rsidR="000962AC" w:rsidRPr="00C35EA7">
                <w:rPr>
                  <w:rStyle w:val="Hyperlink"/>
                  <w:lang w:val="it-IT"/>
                </w:rPr>
                <w:t>Pertusello</w:t>
              </w:r>
            </w:hyperlink>
            <w:r w:rsidR="000962AC" w:rsidRPr="00C35EA7">
              <w:rPr>
                <w:lang w:val="it-IT"/>
              </w:rPr>
              <w:t>(val Arroscia ?)</w:t>
            </w:r>
          </w:p>
        </w:tc>
        <w:tc>
          <w:tcPr>
            <w:tcW w:w="683" w:type="dxa"/>
          </w:tcPr>
          <w:p w14:paraId="5DF0D95E" w14:textId="77777777" w:rsidR="000962AC" w:rsidRDefault="000962AC" w:rsidP="00C35EA7">
            <w:pPr>
              <w:jc w:val="center"/>
            </w:pPr>
          </w:p>
        </w:tc>
        <w:tc>
          <w:tcPr>
            <w:tcW w:w="956" w:type="dxa"/>
          </w:tcPr>
          <w:p w14:paraId="7BCFE44E" w14:textId="77777777" w:rsidR="000962AC" w:rsidRDefault="000962AC" w:rsidP="00C35EA7">
            <w:pPr>
              <w:jc w:val="center"/>
            </w:pPr>
            <w:r>
              <w:t>X</w:t>
            </w:r>
          </w:p>
        </w:tc>
      </w:tr>
      <w:tr w:rsidR="000962AC" w14:paraId="5794C802" w14:textId="77777777" w:rsidTr="00C35EA7">
        <w:trPr>
          <w:jc w:val="center"/>
        </w:trPr>
        <w:tc>
          <w:tcPr>
            <w:tcW w:w="2862" w:type="dxa"/>
          </w:tcPr>
          <w:p w14:paraId="6920E6D0" w14:textId="77777777" w:rsidR="000962AC" w:rsidRPr="00C35EA7" w:rsidRDefault="00000000" w:rsidP="00242C0F">
            <w:pPr>
              <w:rPr>
                <w:lang w:val="fr-FR"/>
              </w:rPr>
            </w:pPr>
            <w:hyperlink w:anchor="Sit_Barletta" w:history="1">
              <w:r w:rsidR="000962AC" w:rsidRPr="00C35EA7">
                <w:rPr>
                  <w:rStyle w:val="Hyperlink"/>
                  <w:lang w:val="it-IT"/>
                </w:rPr>
                <w:t>Tana</w:t>
              </w:r>
            </w:hyperlink>
            <w:r w:rsidR="000962AC" w:rsidRPr="00C35EA7">
              <w:rPr>
                <w:rStyle w:val="Hyperlink"/>
                <w:lang w:val="it-IT"/>
              </w:rPr>
              <w:t xml:space="preserve"> del Barletta</w:t>
            </w:r>
          </w:p>
        </w:tc>
        <w:tc>
          <w:tcPr>
            <w:tcW w:w="683" w:type="dxa"/>
          </w:tcPr>
          <w:p w14:paraId="2E43B160" w14:textId="77777777" w:rsidR="000962AC" w:rsidRDefault="000962AC" w:rsidP="00C35EA7">
            <w:pPr>
              <w:jc w:val="center"/>
            </w:pPr>
          </w:p>
        </w:tc>
        <w:tc>
          <w:tcPr>
            <w:tcW w:w="956" w:type="dxa"/>
          </w:tcPr>
          <w:p w14:paraId="75F8745B" w14:textId="77777777" w:rsidR="000962AC" w:rsidRDefault="000962AC" w:rsidP="00C35EA7">
            <w:pPr>
              <w:jc w:val="center"/>
            </w:pPr>
            <w:r>
              <w:t>X</w:t>
            </w:r>
          </w:p>
        </w:tc>
      </w:tr>
      <w:tr w:rsidR="000962AC" w14:paraId="146BC24C" w14:textId="77777777" w:rsidTr="00C35EA7">
        <w:trPr>
          <w:jc w:val="center"/>
        </w:trPr>
        <w:tc>
          <w:tcPr>
            <w:tcW w:w="2862" w:type="dxa"/>
          </w:tcPr>
          <w:p w14:paraId="01C9E5CC" w14:textId="125F2089" w:rsidR="000962AC" w:rsidRPr="00C35EA7" w:rsidRDefault="00000000" w:rsidP="00242C0F">
            <w:pPr>
              <w:rPr>
                <w:lang w:val="fr-FR"/>
              </w:rPr>
            </w:pPr>
            <w:hyperlink r:id="rId1977" w:anchor="Sit_Camere" w:history="1">
              <w:r w:rsidR="000962AC" w:rsidRPr="00C35EA7">
                <w:rPr>
                  <w:rStyle w:val="Hyperlink"/>
                  <w:lang w:val="fr-FR"/>
                </w:rPr>
                <w:t>Camere</w:t>
              </w:r>
            </w:hyperlink>
          </w:p>
        </w:tc>
        <w:tc>
          <w:tcPr>
            <w:tcW w:w="683" w:type="dxa"/>
          </w:tcPr>
          <w:p w14:paraId="39817A42" w14:textId="77777777" w:rsidR="000962AC" w:rsidRDefault="000962AC" w:rsidP="00C35EA7">
            <w:pPr>
              <w:jc w:val="center"/>
            </w:pPr>
          </w:p>
        </w:tc>
        <w:tc>
          <w:tcPr>
            <w:tcW w:w="956" w:type="dxa"/>
          </w:tcPr>
          <w:p w14:paraId="373C03D5" w14:textId="77777777" w:rsidR="000962AC" w:rsidRDefault="000962AC" w:rsidP="00C35EA7">
            <w:pPr>
              <w:jc w:val="center"/>
            </w:pPr>
            <w:r>
              <w:t>X</w:t>
            </w:r>
          </w:p>
        </w:tc>
      </w:tr>
      <w:tr w:rsidR="000962AC" w14:paraId="1F9A8ABF" w14:textId="77777777" w:rsidTr="00C35EA7">
        <w:trPr>
          <w:jc w:val="center"/>
        </w:trPr>
        <w:tc>
          <w:tcPr>
            <w:tcW w:w="2862" w:type="dxa"/>
          </w:tcPr>
          <w:p w14:paraId="05098EC4" w14:textId="4B8A5A9B" w:rsidR="000962AC" w:rsidRPr="00C35EA7" w:rsidRDefault="00000000" w:rsidP="00242C0F">
            <w:pPr>
              <w:rPr>
                <w:lang w:val="fr-FR"/>
              </w:rPr>
            </w:pPr>
            <w:hyperlink r:id="rId1978" w:anchor="Sit_Stefanin" w:history="1">
              <w:r w:rsidR="000962AC" w:rsidRPr="000962AC">
                <w:rPr>
                  <w:rStyle w:val="Hyperlink"/>
                </w:rPr>
                <w:t>Stefanin</w:t>
              </w:r>
            </w:hyperlink>
          </w:p>
        </w:tc>
        <w:tc>
          <w:tcPr>
            <w:tcW w:w="683" w:type="dxa"/>
          </w:tcPr>
          <w:p w14:paraId="5AB6AEAC" w14:textId="77777777" w:rsidR="000962AC" w:rsidRDefault="000962AC" w:rsidP="00C35EA7">
            <w:pPr>
              <w:jc w:val="center"/>
            </w:pPr>
            <w:r>
              <w:t>X</w:t>
            </w:r>
          </w:p>
        </w:tc>
        <w:tc>
          <w:tcPr>
            <w:tcW w:w="956" w:type="dxa"/>
          </w:tcPr>
          <w:p w14:paraId="2D57E28A" w14:textId="77777777" w:rsidR="000962AC" w:rsidRDefault="000962AC" w:rsidP="00C35EA7">
            <w:pPr>
              <w:jc w:val="center"/>
            </w:pPr>
          </w:p>
        </w:tc>
      </w:tr>
    </w:tbl>
    <w:p w14:paraId="06C98739" w14:textId="77777777" w:rsidR="00B63E5C" w:rsidRPr="00784BEC" w:rsidRDefault="00B63E5C" w:rsidP="00242C0F">
      <w:pPr>
        <w:ind w:left="708"/>
        <w:rPr>
          <w:lang w:val="it-IT"/>
        </w:rPr>
      </w:pPr>
    </w:p>
    <w:p w14:paraId="7C555445" w14:textId="77777777" w:rsidR="00B63E5C" w:rsidRPr="00784BEC" w:rsidRDefault="00B63E5C" w:rsidP="00242C0F">
      <w:pPr>
        <w:ind w:left="708"/>
        <w:rPr>
          <w:lang w:val="it-IT"/>
        </w:rPr>
      </w:pPr>
    </w:p>
    <w:p w14:paraId="708ECE9A" w14:textId="77777777" w:rsidR="00B63E5C" w:rsidRPr="0032190F" w:rsidRDefault="009813C1" w:rsidP="00426FF9">
      <w:pPr>
        <w:pStyle w:val="Heading1"/>
      </w:pPr>
      <w:bookmarkStart w:id="903" w:name="Sit_Arma_Nasino"/>
      <w:r w:rsidRPr="0032190F">
        <w:t>ARMA DI NASINO</w:t>
      </w:r>
    </w:p>
    <w:bookmarkEnd w:id="903"/>
    <w:p w14:paraId="3198EDBF" w14:textId="77777777" w:rsidR="00172F7A" w:rsidRPr="0032190F" w:rsidRDefault="00172F7A" w:rsidP="00242C0F">
      <w:pPr>
        <w:jc w:val="both"/>
        <w:rPr>
          <w:lang w:val="fr-FR"/>
        </w:rPr>
      </w:pPr>
    </w:p>
    <w:p w14:paraId="52E57F58" w14:textId="77777777" w:rsidR="006C4C77" w:rsidRDefault="009813C1" w:rsidP="00242C0F">
      <w:pPr>
        <w:jc w:val="both"/>
        <w:rPr>
          <w:lang w:val="fr-FR"/>
        </w:rPr>
      </w:pPr>
      <w:r w:rsidRPr="0032190F">
        <w:rPr>
          <w:lang w:val="fr-FR"/>
        </w:rPr>
        <w:t xml:space="preserve">Ce vaste abri situé un peu au-dessus du fond </w:t>
      </w:r>
      <w:r w:rsidR="00DD4EA7" w:rsidRPr="0032190F">
        <w:rPr>
          <w:lang w:val="fr-FR"/>
        </w:rPr>
        <w:t xml:space="preserve">du </w:t>
      </w:r>
      <w:hyperlink w:anchor="Sit_Val_Pennavaira" w:history="1">
        <w:r w:rsidR="00DD4EA7" w:rsidRPr="0032190F">
          <w:rPr>
            <w:rStyle w:val="Hyperlink"/>
            <w:lang w:val="fr-FR"/>
          </w:rPr>
          <w:t>Val Pennavaira</w:t>
        </w:r>
      </w:hyperlink>
      <w:r w:rsidR="003D26E4" w:rsidRPr="0032190F">
        <w:rPr>
          <w:lang w:val="fr-FR"/>
        </w:rPr>
        <w:t xml:space="preserve"> (Savona)</w:t>
      </w:r>
      <w:r w:rsidR="00720C34" w:rsidRPr="0032190F">
        <w:rPr>
          <w:lang w:val="fr-FR"/>
        </w:rPr>
        <w:t xml:space="preserve">, à </w:t>
      </w:r>
      <w:smartTag w:uri="urn:schemas-microsoft-com:office:smarttags" w:element="metricconverter">
        <w:smartTagPr>
          <w:attr w:name="ProductID" w:val="260 m"/>
        </w:smartTagPr>
        <w:r w:rsidR="00720C34" w:rsidRPr="0032190F">
          <w:rPr>
            <w:lang w:val="fr-FR"/>
          </w:rPr>
          <w:t>260 m</w:t>
        </w:r>
      </w:smartTag>
      <w:r w:rsidR="00720C34" w:rsidRPr="0032190F">
        <w:rPr>
          <w:lang w:val="fr-FR"/>
        </w:rPr>
        <w:t xml:space="preserve"> d’altitude sur le versant sud du Val Pennavaira à une vingtaine de kilomètre à l’ouest d’Albenga</w:t>
      </w:r>
      <w:r w:rsidRPr="0032190F">
        <w:rPr>
          <w:lang w:val="fr-FR"/>
        </w:rPr>
        <w:t>. La première occupation date de la fin du Paléolithique 10.090+/-60 BP (Beta-76824). Dans les autres couches l’occupation s’étale entre le Néolit</w:t>
      </w:r>
      <w:r w:rsidR="006C4C77" w:rsidRPr="0032190F">
        <w:rPr>
          <w:lang w:val="fr-FR"/>
        </w:rPr>
        <w:t xml:space="preserve">hique ancien et l’âge du Bronze : </w:t>
      </w:r>
    </w:p>
    <w:p w14:paraId="49532D55" w14:textId="77777777" w:rsidR="008D4988" w:rsidRDefault="008D4988" w:rsidP="00242C0F">
      <w:pPr>
        <w:jc w:val="both"/>
        <w:rPr>
          <w:lang w:val="fr-FR"/>
        </w:rPr>
      </w:pPr>
    </w:p>
    <w:tbl>
      <w:tblPr>
        <w:tblpPr w:leftFromText="141" w:rightFromText="141" w:vertAnchor="text" w:horzAnchor="margin" w:tblpXSpec="center" w:tblpY="6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09"/>
        <w:gridCol w:w="1203"/>
        <w:gridCol w:w="4304"/>
        <w:gridCol w:w="2906"/>
      </w:tblGrid>
      <w:tr w:rsidR="008D4988" w:rsidRPr="008D4988" w14:paraId="52C24923" w14:textId="77777777" w:rsidTr="004961BF">
        <w:tc>
          <w:tcPr>
            <w:tcW w:w="1109" w:type="dxa"/>
            <w:vAlign w:val="center"/>
          </w:tcPr>
          <w:p w14:paraId="16FEF1F8" w14:textId="77777777" w:rsidR="008D4988" w:rsidRPr="008D4988" w:rsidRDefault="008D4988" w:rsidP="008D4988">
            <w:pPr>
              <w:jc w:val="center"/>
              <w:rPr>
                <w:szCs w:val="20"/>
              </w:rPr>
            </w:pPr>
            <w:r w:rsidRPr="008D4988">
              <w:rPr>
                <w:szCs w:val="20"/>
              </w:rPr>
              <w:t>couches</w:t>
            </w:r>
          </w:p>
        </w:tc>
        <w:tc>
          <w:tcPr>
            <w:tcW w:w="1203" w:type="dxa"/>
            <w:vAlign w:val="center"/>
          </w:tcPr>
          <w:p w14:paraId="4D9573A3" w14:textId="77777777" w:rsidR="008D4988" w:rsidRPr="008D4988" w:rsidRDefault="008D4988" w:rsidP="008D4988">
            <w:pPr>
              <w:jc w:val="center"/>
              <w:rPr>
                <w:szCs w:val="20"/>
                <w:lang w:val="fr-FR"/>
              </w:rPr>
            </w:pPr>
            <w:r w:rsidRPr="008D4988">
              <w:rPr>
                <w:szCs w:val="20"/>
                <w:lang w:val="fr-FR"/>
              </w:rPr>
              <w:t>prof. (m)</w:t>
            </w:r>
          </w:p>
        </w:tc>
        <w:tc>
          <w:tcPr>
            <w:tcW w:w="4304" w:type="dxa"/>
          </w:tcPr>
          <w:p w14:paraId="7982050F" w14:textId="77777777" w:rsidR="008D4988" w:rsidRPr="008D4988" w:rsidRDefault="008D4988" w:rsidP="008D4988">
            <w:pPr>
              <w:jc w:val="center"/>
              <w:rPr>
                <w:szCs w:val="20"/>
                <w:lang w:val="fr-FR"/>
              </w:rPr>
            </w:pPr>
            <w:r w:rsidRPr="008D4988">
              <w:rPr>
                <w:szCs w:val="20"/>
                <w:lang w:val="fr-FR"/>
              </w:rPr>
              <w:t>description</w:t>
            </w:r>
          </w:p>
        </w:tc>
        <w:tc>
          <w:tcPr>
            <w:tcW w:w="2906" w:type="dxa"/>
          </w:tcPr>
          <w:p w14:paraId="0C091048" w14:textId="77777777" w:rsidR="008D4988" w:rsidRPr="008D4988" w:rsidRDefault="008D4988" w:rsidP="008D4988">
            <w:pPr>
              <w:jc w:val="center"/>
              <w:rPr>
                <w:szCs w:val="20"/>
                <w:lang w:val="fr-FR"/>
              </w:rPr>
            </w:pPr>
            <w:r>
              <w:rPr>
                <w:szCs w:val="20"/>
                <w:lang w:val="fr-FR"/>
              </w:rPr>
              <w:t>datations</w:t>
            </w:r>
          </w:p>
        </w:tc>
      </w:tr>
      <w:tr w:rsidR="008D4988" w:rsidRPr="002C1885" w14:paraId="1DD75C68" w14:textId="77777777" w:rsidTr="004961BF">
        <w:tc>
          <w:tcPr>
            <w:tcW w:w="1109" w:type="dxa"/>
            <w:vAlign w:val="center"/>
          </w:tcPr>
          <w:p w14:paraId="027C9949" w14:textId="77777777" w:rsidR="008D4988" w:rsidRPr="008D4988" w:rsidRDefault="008D4988" w:rsidP="004961BF">
            <w:pPr>
              <w:jc w:val="center"/>
              <w:rPr>
                <w:szCs w:val="20"/>
              </w:rPr>
            </w:pPr>
            <w:r w:rsidRPr="008D4988">
              <w:rPr>
                <w:szCs w:val="20"/>
              </w:rPr>
              <w:t>V</w:t>
            </w:r>
            <w:r w:rsidR="004961BF">
              <w:rPr>
                <w:szCs w:val="20"/>
              </w:rPr>
              <w:t>-</w:t>
            </w:r>
            <w:r w:rsidRPr="008D4988">
              <w:rPr>
                <w:szCs w:val="20"/>
              </w:rPr>
              <w:t>III</w:t>
            </w:r>
          </w:p>
        </w:tc>
        <w:tc>
          <w:tcPr>
            <w:tcW w:w="1203" w:type="dxa"/>
            <w:vAlign w:val="center"/>
          </w:tcPr>
          <w:p w14:paraId="011149A2" w14:textId="77777777" w:rsidR="008D4988" w:rsidRPr="008D4988" w:rsidRDefault="008D4988" w:rsidP="008D4988">
            <w:pPr>
              <w:jc w:val="center"/>
              <w:rPr>
                <w:szCs w:val="20"/>
                <w:lang w:val="fr-FR"/>
              </w:rPr>
            </w:pPr>
          </w:p>
        </w:tc>
        <w:tc>
          <w:tcPr>
            <w:tcW w:w="4304" w:type="dxa"/>
          </w:tcPr>
          <w:p w14:paraId="0F42839B" w14:textId="77777777" w:rsidR="008D4988" w:rsidRPr="008D4988" w:rsidRDefault="008D4988" w:rsidP="008D4988">
            <w:pPr>
              <w:rPr>
                <w:szCs w:val="20"/>
                <w:lang w:val="fr-FR"/>
              </w:rPr>
            </w:pPr>
            <w:r w:rsidRPr="008D4988">
              <w:rPr>
                <w:szCs w:val="20"/>
                <w:lang w:val="fr-FR"/>
              </w:rPr>
              <w:t>Bronze ancien à final (BIB 935 p. 169)</w:t>
            </w:r>
          </w:p>
        </w:tc>
        <w:tc>
          <w:tcPr>
            <w:tcW w:w="2906" w:type="dxa"/>
          </w:tcPr>
          <w:p w14:paraId="05BF7AD1" w14:textId="77777777" w:rsidR="008D4988" w:rsidRPr="008D4988" w:rsidRDefault="008D4988" w:rsidP="008D4988">
            <w:pPr>
              <w:rPr>
                <w:szCs w:val="20"/>
                <w:lang w:val="fr-FR"/>
              </w:rPr>
            </w:pPr>
          </w:p>
        </w:tc>
      </w:tr>
      <w:tr w:rsidR="008D4988" w:rsidRPr="004961BF" w14:paraId="62B29188" w14:textId="77777777" w:rsidTr="004961BF">
        <w:tc>
          <w:tcPr>
            <w:tcW w:w="1109" w:type="dxa"/>
            <w:vAlign w:val="center"/>
          </w:tcPr>
          <w:p w14:paraId="6A00BB74" w14:textId="77777777" w:rsidR="008D4988" w:rsidRPr="008D4988" w:rsidRDefault="008D4988" w:rsidP="008D4988">
            <w:pPr>
              <w:jc w:val="center"/>
              <w:rPr>
                <w:szCs w:val="20"/>
                <w:lang w:val="fr-FR"/>
              </w:rPr>
            </w:pPr>
            <w:r>
              <w:rPr>
                <w:szCs w:val="20"/>
                <w:lang w:val="fr-FR"/>
              </w:rPr>
              <w:t>VI</w:t>
            </w:r>
          </w:p>
        </w:tc>
        <w:tc>
          <w:tcPr>
            <w:tcW w:w="1203" w:type="dxa"/>
            <w:vAlign w:val="center"/>
          </w:tcPr>
          <w:p w14:paraId="392453F7" w14:textId="77777777" w:rsidR="008D4988" w:rsidRPr="008D4988" w:rsidRDefault="008D4988" w:rsidP="008D4988">
            <w:pPr>
              <w:jc w:val="center"/>
              <w:rPr>
                <w:szCs w:val="20"/>
                <w:lang w:val="fr-FR"/>
              </w:rPr>
            </w:pPr>
            <w:r w:rsidRPr="008D4988">
              <w:rPr>
                <w:szCs w:val="20"/>
              </w:rPr>
              <w:t>&gt;2,3</w:t>
            </w:r>
          </w:p>
        </w:tc>
        <w:tc>
          <w:tcPr>
            <w:tcW w:w="4304" w:type="dxa"/>
          </w:tcPr>
          <w:p w14:paraId="41B60A1D" w14:textId="24DB79EC" w:rsidR="008D4988" w:rsidRPr="008D4988" w:rsidRDefault="00000000" w:rsidP="008D4988">
            <w:pPr>
              <w:rPr>
                <w:szCs w:val="20"/>
                <w:lang w:val="fr-FR"/>
              </w:rPr>
            </w:pPr>
            <w:hyperlink r:id="rId1979" w:anchor="Cul_Campaniforme" w:history="1">
              <w:r w:rsidR="008D4988" w:rsidRPr="008D4988">
                <w:rPr>
                  <w:rStyle w:val="Hyperlink"/>
                  <w:szCs w:val="20"/>
                  <w:lang w:val="fr-FR"/>
                </w:rPr>
                <w:t>Campaniforme</w:t>
              </w:r>
            </w:hyperlink>
            <w:r w:rsidR="008D4988" w:rsidRPr="008D4988">
              <w:rPr>
                <w:szCs w:val="20"/>
                <w:lang w:val="fr-FR"/>
              </w:rPr>
              <w:t xml:space="preserve"> de style « maritime » dont la forme pourrait être rapprochée d’un modèle de la culture sicilienne Moarda pour l’âge du Bronze ancien (BIB 172 et BIB 1206) c’est un vase campaniforme biconique avec un col court (BIB 1206 p. 209)</w:t>
            </w:r>
          </w:p>
        </w:tc>
        <w:tc>
          <w:tcPr>
            <w:tcW w:w="2906" w:type="dxa"/>
          </w:tcPr>
          <w:p w14:paraId="7FAEDD23" w14:textId="77777777" w:rsidR="008D4988" w:rsidRPr="008D4988" w:rsidRDefault="008D4988" w:rsidP="008D4988">
            <w:pPr>
              <w:rPr>
                <w:szCs w:val="20"/>
              </w:rPr>
            </w:pPr>
            <w:r w:rsidRPr="008D4988">
              <w:rPr>
                <w:szCs w:val="20"/>
              </w:rPr>
              <w:t>2918-2629 calBC [R 309, 4220 ± 55 BP]</w:t>
            </w:r>
            <w:r w:rsidR="004961BF">
              <w:rPr>
                <w:szCs w:val="20"/>
              </w:rPr>
              <w:t xml:space="preserve">; </w:t>
            </w:r>
            <w:r w:rsidRPr="008D4988">
              <w:rPr>
                <w:szCs w:val="20"/>
              </w:rPr>
              <w:t xml:space="preserve">2877-2497 [R 309 </w:t>
            </w:r>
            <w:r w:rsidRPr="008D4988">
              <w:rPr>
                <w:szCs w:val="20"/>
              </w:rPr>
              <w:t>, 4110 ± 55]</w:t>
            </w:r>
            <w:r>
              <w:rPr>
                <w:szCs w:val="20"/>
              </w:rPr>
              <w:t xml:space="preserve"> </w:t>
            </w:r>
            <w:r w:rsidRPr="008D4988">
              <w:rPr>
                <w:szCs w:val="20"/>
              </w:rPr>
              <w:t>(BIB 982)</w:t>
            </w:r>
          </w:p>
          <w:p w14:paraId="7266896A" w14:textId="77777777" w:rsidR="008D4988" w:rsidRPr="004961BF" w:rsidRDefault="008D4988" w:rsidP="008D4988">
            <w:pPr>
              <w:rPr>
                <w:szCs w:val="20"/>
              </w:rPr>
            </w:pPr>
            <w:r w:rsidRPr="008D4988">
              <w:rPr>
                <w:szCs w:val="20"/>
              </w:rPr>
              <w:t xml:space="preserve"> </w:t>
            </w:r>
          </w:p>
        </w:tc>
      </w:tr>
      <w:tr w:rsidR="008D4988" w:rsidRPr="002C1885" w14:paraId="508F2F57" w14:textId="77777777" w:rsidTr="004961BF">
        <w:tc>
          <w:tcPr>
            <w:tcW w:w="1109" w:type="dxa"/>
            <w:vAlign w:val="center"/>
          </w:tcPr>
          <w:p w14:paraId="7785E924" w14:textId="77777777" w:rsidR="008D4988" w:rsidRPr="008D4988" w:rsidRDefault="008D4988" w:rsidP="008D4988">
            <w:pPr>
              <w:jc w:val="center"/>
              <w:rPr>
                <w:szCs w:val="20"/>
                <w:lang w:val="fr-FR"/>
              </w:rPr>
            </w:pPr>
            <w:r>
              <w:rPr>
                <w:szCs w:val="20"/>
                <w:lang w:val="fr-FR"/>
              </w:rPr>
              <w:t>VII</w:t>
            </w:r>
          </w:p>
        </w:tc>
        <w:tc>
          <w:tcPr>
            <w:tcW w:w="1203" w:type="dxa"/>
            <w:vAlign w:val="center"/>
          </w:tcPr>
          <w:p w14:paraId="674E0901" w14:textId="77777777" w:rsidR="008D4988" w:rsidRPr="008D4988" w:rsidRDefault="008D4988" w:rsidP="008D4988">
            <w:pPr>
              <w:jc w:val="center"/>
              <w:rPr>
                <w:szCs w:val="20"/>
                <w:lang w:val="fr-FR"/>
              </w:rPr>
            </w:pPr>
            <w:r>
              <w:rPr>
                <w:szCs w:val="20"/>
                <w:lang w:val="fr-FR"/>
              </w:rPr>
              <w:t>2,3-</w:t>
            </w:r>
            <w:r w:rsidRPr="008D4988">
              <w:rPr>
                <w:szCs w:val="20"/>
                <w:lang w:val="fr-FR"/>
              </w:rPr>
              <w:t>2,5</w:t>
            </w:r>
          </w:p>
        </w:tc>
        <w:tc>
          <w:tcPr>
            <w:tcW w:w="4304" w:type="dxa"/>
          </w:tcPr>
          <w:p w14:paraId="37BC602D" w14:textId="73FEE124" w:rsidR="008D4988" w:rsidRPr="008D4988" w:rsidRDefault="008D4988" w:rsidP="004961BF">
            <w:pPr>
              <w:rPr>
                <w:szCs w:val="20"/>
                <w:lang w:val="fr-FR"/>
              </w:rPr>
            </w:pPr>
            <w:r w:rsidRPr="008D4988">
              <w:rPr>
                <w:szCs w:val="20"/>
                <w:lang w:val="fr-FR"/>
              </w:rPr>
              <w:t xml:space="preserve">céramique </w:t>
            </w:r>
            <w:hyperlink r:id="rId1980" w:anchor="Cul_Chalco" w:history="1">
              <w:r w:rsidRPr="008D4988">
                <w:rPr>
                  <w:rStyle w:val="Hyperlink"/>
                  <w:szCs w:val="20"/>
                  <w:lang w:val="fr-FR"/>
                </w:rPr>
                <w:t>chalcolithique</w:t>
              </w:r>
            </w:hyperlink>
            <w:r w:rsidRPr="008D4988">
              <w:rPr>
                <w:szCs w:val="20"/>
                <w:lang w:val="fr-FR"/>
              </w:rPr>
              <w:t xml:space="preserve"> fine avec une décoration d’impressions  avec ou sans trous sous le bord (</w:t>
            </w:r>
            <w:hyperlink r:id="rId1981" w:anchor="Cul_Fori_Passanti" w:history="1">
              <w:r w:rsidRPr="008D4988">
                <w:rPr>
                  <w:rStyle w:val="Hyperlink"/>
                  <w:szCs w:val="20"/>
                  <w:lang w:val="fr-FR"/>
                </w:rPr>
                <w:t>trous passants</w:t>
              </w:r>
            </w:hyperlink>
            <w:r w:rsidRPr="008D4988">
              <w:rPr>
                <w:szCs w:val="20"/>
                <w:lang w:val="fr-FR"/>
              </w:rPr>
              <w:t xml:space="preserve">)(BIB 172) fragment avec décoration </w:t>
            </w:r>
            <w:r w:rsidRPr="008D4988">
              <w:rPr>
                <w:i/>
                <w:szCs w:val="20"/>
                <w:lang w:val="fr-FR"/>
              </w:rPr>
              <w:t>trascinata</w:t>
            </w:r>
            <w:r w:rsidRPr="008D4988">
              <w:rPr>
                <w:szCs w:val="20"/>
                <w:lang w:val="fr-FR"/>
              </w:rPr>
              <w:t xml:space="preserve"> (</w:t>
            </w:r>
            <w:r w:rsidRPr="008D4988">
              <w:rPr>
                <w:i/>
                <w:szCs w:val="20"/>
                <w:lang w:val="fr-FR"/>
              </w:rPr>
              <w:t>drag impressed</w:t>
            </w:r>
            <w:r>
              <w:rPr>
                <w:szCs w:val="20"/>
                <w:lang w:val="fr-FR"/>
              </w:rPr>
              <w:t>) (BIB 935 p. 169 (BIB 981))</w:t>
            </w:r>
          </w:p>
        </w:tc>
        <w:tc>
          <w:tcPr>
            <w:tcW w:w="2906" w:type="dxa"/>
          </w:tcPr>
          <w:p w14:paraId="50C27F01" w14:textId="77777777" w:rsidR="008D4988" w:rsidRPr="008D4988" w:rsidRDefault="008D4988" w:rsidP="008D4988">
            <w:pPr>
              <w:rPr>
                <w:szCs w:val="20"/>
                <w:lang w:val="fr-FR"/>
              </w:rPr>
            </w:pPr>
          </w:p>
        </w:tc>
      </w:tr>
      <w:tr w:rsidR="008D4988" w:rsidRPr="008D4988" w14:paraId="01C812FE" w14:textId="77777777" w:rsidTr="004961BF">
        <w:tc>
          <w:tcPr>
            <w:tcW w:w="1109" w:type="dxa"/>
            <w:vAlign w:val="center"/>
          </w:tcPr>
          <w:p w14:paraId="2017FE9D" w14:textId="77777777" w:rsidR="008D4988" w:rsidRPr="008D4988" w:rsidRDefault="008D4988" w:rsidP="008D4988">
            <w:pPr>
              <w:jc w:val="center"/>
              <w:rPr>
                <w:szCs w:val="20"/>
              </w:rPr>
            </w:pPr>
            <w:r w:rsidRPr="008D4988">
              <w:rPr>
                <w:szCs w:val="20"/>
              </w:rPr>
              <w:t>VIII</w:t>
            </w:r>
          </w:p>
        </w:tc>
        <w:tc>
          <w:tcPr>
            <w:tcW w:w="1203" w:type="dxa"/>
            <w:vAlign w:val="center"/>
          </w:tcPr>
          <w:p w14:paraId="538F96FD" w14:textId="77777777" w:rsidR="008D4988" w:rsidRPr="008D4988" w:rsidRDefault="008D4988" w:rsidP="008D4988">
            <w:pPr>
              <w:jc w:val="center"/>
              <w:rPr>
                <w:szCs w:val="20"/>
              </w:rPr>
            </w:pPr>
          </w:p>
        </w:tc>
        <w:tc>
          <w:tcPr>
            <w:tcW w:w="4304" w:type="dxa"/>
          </w:tcPr>
          <w:p w14:paraId="46A04C77" w14:textId="7F71EC81" w:rsidR="008D4988" w:rsidRPr="008D4988" w:rsidRDefault="008D4988" w:rsidP="008D4988">
            <w:pPr>
              <w:rPr>
                <w:szCs w:val="20"/>
                <w:lang w:val="fr-FR"/>
              </w:rPr>
            </w:pPr>
            <w:r w:rsidRPr="008D4988">
              <w:rPr>
                <w:szCs w:val="20"/>
              </w:rPr>
              <w:t xml:space="preserve">matériel </w:t>
            </w:r>
            <w:hyperlink r:id="rId1982" w:anchor="Cul_Lagozza" w:history="1">
              <w:r w:rsidRPr="008D4988">
                <w:rPr>
                  <w:rStyle w:val="Hyperlink"/>
                  <w:szCs w:val="20"/>
                </w:rPr>
                <w:t>Lagozza</w:t>
              </w:r>
            </w:hyperlink>
            <w:r w:rsidRPr="008D4988">
              <w:rPr>
                <w:szCs w:val="20"/>
              </w:rPr>
              <w:t xml:space="preserve"> (BIB 935 p. 169)</w:t>
            </w:r>
          </w:p>
        </w:tc>
        <w:tc>
          <w:tcPr>
            <w:tcW w:w="2906" w:type="dxa"/>
          </w:tcPr>
          <w:p w14:paraId="0EA241EE" w14:textId="77777777" w:rsidR="008D4988" w:rsidRPr="008D4988" w:rsidRDefault="008D4988" w:rsidP="008D4988">
            <w:pPr>
              <w:rPr>
                <w:szCs w:val="20"/>
                <w:lang w:val="fr-FR"/>
              </w:rPr>
            </w:pPr>
          </w:p>
        </w:tc>
      </w:tr>
    </w:tbl>
    <w:p w14:paraId="738D5158" w14:textId="77777777" w:rsidR="009813C1" w:rsidRPr="00B01B6A" w:rsidRDefault="008C4EBF" w:rsidP="00242C0F">
      <w:pPr>
        <w:rPr>
          <w:lang w:val="en-GB"/>
        </w:rPr>
      </w:pPr>
      <w:r w:rsidRPr="00B01B6A">
        <w:rPr>
          <w:lang w:val="en-GB"/>
        </w:rPr>
        <w:t>(</w:t>
      </w:r>
      <w:r w:rsidR="0070027E" w:rsidRPr="00B01B6A">
        <w:rPr>
          <w:lang w:val="en-GB"/>
        </w:rPr>
        <w:t>BIB</w:t>
      </w:r>
      <w:r w:rsidRPr="00B01B6A">
        <w:rPr>
          <w:lang w:val="en-GB"/>
        </w:rPr>
        <w:t xml:space="preserve"> 172)</w:t>
      </w:r>
    </w:p>
    <w:p w14:paraId="0F768A38" w14:textId="77777777" w:rsidR="008C4EBF" w:rsidRPr="00B01B6A" w:rsidRDefault="008C4EBF" w:rsidP="00242C0F">
      <w:pPr>
        <w:rPr>
          <w:lang w:val="en-GB"/>
        </w:rPr>
      </w:pPr>
    </w:p>
    <w:p w14:paraId="51A14A74" w14:textId="77777777" w:rsidR="007431B0" w:rsidRDefault="007431B0" w:rsidP="00242C0F">
      <w:pPr>
        <w:rPr>
          <w:lang w:val="en-GB"/>
        </w:rPr>
      </w:pPr>
      <w:r w:rsidRPr="00B01B6A">
        <w:rPr>
          <w:lang w:val="en-GB"/>
        </w:rPr>
        <w:t>2270 ± 55 BC (R-309) (BIB 1298 p. 32)</w:t>
      </w:r>
    </w:p>
    <w:p w14:paraId="33B22240" w14:textId="77777777" w:rsidR="008D4988" w:rsidRPr="004961BF" w:rsidRDefault="008D4988" w:rsidP="00242C0F"/>
    <w:p w14:paraId="53D8D07C" w14:textId="77777777" w:rsidR="008D4988" w:rsidRDefault="004961BF" w:rsidP="008D4988">
      <w:pPr>
        <w:pStyle w:val="Heading2"/>
      </w:pPr>
      <w:bookmarkStart w:id="904" w:name="Sit_Arma_Nasino_str"/>
      <w:r>
        <w:t>Stratigraphie</w:t>
      </w:r>
    </w:p>
    <w:bookmarkEnd w:id="904"/>
    <w:p w14:paraId="3FC2F9B7" w14:textId="77777777" w:rsidR="008D4988" w:rsidRDefault="008D4988" w:rsidP="008D4988">
      <w:pPr>
        <w:autoSpaceDE w:val="0"/>
        <w:autoSpaceDN w:val="0"/>
        <w:adjustRightInd w:val="0"/>
        <w:rPr>
          <w:lang w:val="fr-FR" w:eastAsia="en-GB"/>
        </w:rPr>
      </w:pPr>
    </w:p>
    <w:p w14:paraId="35F2C510" w14:textId="77777777" w:rsidR="008D4988" w:rsidRDefault="008D4988" w:rsidP="008D4988">
      <w:pPr>
        <w:pStyle w:val="Heading3"/>
        <w:rPr>
          <w:lang w:eastAsia="en-GB"/>
        </w:rPr>
      </w:pPr>
      <w:bookmarkStart w:id="905" w:name="Sit_Arma_Nasino_str_Impressa"/>
      <w:r>
        <w:rPr>
          <w:lang w:eastAsia="en-GB"/>
        </w:rPr>
        <w:t>Impressa</w:t>
      </w:r>
    </w:p>
    <w:bookmarkEnd w:id="905"/>
    <w:p w14:paraId="3D7EB9A6" w14:textId="5503384E" w:rsidR="008D4988" w:rsidRDefault="004961BF" w:rsidP="008D4988">
      <w:pPr>
        <w:rPr>
          <w:lang w:val="fr-FR"/>
        </w:rPr>
      </w:pPr>
      <w:r>
        <w:rPr>
          <w:lang w:val="fr-FR"/>
        </w:rPr>
        <w:t xml:space="preserve">Céramique </w:t>
      </w:r>
      <w:r w:rsidR="008D4988" w:rsidRPr="0032190F">
        <w:rPr>
          <w:lang w:val="fr-FR"/>
        </w:rPr>
        <w:t>Impressa (BIB 980)</w:t>
      </w:r>
      <w:r w:rsidR="008D4988">
        <w:rPr>
          <w:lang w:val="fr-FR"/>
        </w:rPr>
        <w:t xml:space="preserve"> (BIB 247) </w:t>
      </w:r>
      <w:hyperlink r:id="rId1983" w:anchor="Cul_Impressa__cer_IGT" w:history="1">
        <w:r w:rsidR="008D4988" w:rsidRPr="00955BF8">
          <w:rPr>
            <w:rStyle w:val="Hyperlink"/>
            <w:lang w:val="fr-FR"/>
          </w:rPr>
          <w:t>IGT</w:t>
        </w:r>
      </w:hyperlink>
      <w:r w:rsidR="008D4988">
        <w:rPr>
          <w:lang w:val="fr-FR"/>
        </w:rPr>
        <w:t xml:space="preserve"> (BIB 2769)</w:t>
      </w:r>
      <w:r w:rsidR="00905233">
        <w:rPr>
          <w:lang w:val="fr-FR"/>
        </w:rPr>
        <w:t xml:space="preserve"> </w:t>
      </w:r>
      <w:hyperlink r:id="rId1984" w:anchor="Cul_Impressa__cer_faconnage_SPT" w:history="1">
        <w:r w:rsidR="00905233" w:rsidRPr="00905233">
          <w:rPr>
            <w:rStyle w:val="Hyperlink"/>
            <w:lang w:val="fr-FR"/>
          </w:rPr>
          <w:t>SPT</w:t>
        </w:r>
      </w:hyperlink>
      <w:r w:rsidR="00905233">
        <w:rPr>
          <w:lang w:val="fr-FR"/>
        </w:rPr>
        <w:t xml:space="preserve">  (BIB Gomart ANR CIMO 2019)</w:t>
      </w:r>
    </w:p>
    <w:p w14:paraId="41A4F00B" w14:textId="77777777" w:rsidR="008D4988" w:rsidRDefault="008D4988" w:rsidP="008D4988">
      <w:pPr>
        <w:rPr>
          <w:lang w:val="fr-FR" w:eastAsia="en-GB"/>
        </w:rPr>
      </w:pPr>
    </w:p>
    <w:p w14:paraId="6F99AE8F" w14:textId="77777777" w:rsidR="008D4988" w:rsidRPr="008D4988" w:rsidRDefault="008D4988" w:rsidP="008D4988">
      <w:pPr>
        <w:pStyle w:val="Heading3"/>
        <w:rPr>
          <w:lang w:eastAsia="en-GB"/>
        </w:rPr>
      </w:pPr>
      <w:bookmarkStart w:id="906" w:name="Sit_Arma_Nasino_str_Cardial"/>
      <w:r>
        <w:rPr>
          <w:lang w:eastAsia="en-GB"/>
        </w:rPr>
        <w:t>Cardial</w:t>
      </w:r>
    </w:p>
    <w:bookmarkEnd w:id="906"/>
    <w:p w14:paraId="75CA989C" w14:textId="3D41B597" w:rsidR="008D4988" w:rsidRDefault="008D4988" w:rsidP="008D4988">
      <w:pPr>
        <w:autoSpaceDE w:val="0"/>
        <w:autoSpaceDN w:val="0"/>
        <w:adjustRightInd w:val="0"/>
        <w:rPr>
          <w:lang w:val="fr-FR" w:eastAsia="en-GB"/>
        </w:rPr>
      </w:pPr>
      <w:r w:rsidRPr="008D4988">
        <w:rPr>
          <w:lang w:val="fr-FR" w:eastAsia="en-GB"/>
        </w:rPr>
        <w:t xml:space="preserve">Cardial géométrique et </w:t>
      </w:r>
      <w:hyperlink r:id="rId1985" w:anchor="Cul_Cardial_Zonation_Horiz" w:history="1">
        <w:r w:rsidR="004961BF" w:rsidRPr="004961BF">
          <w:rPr>
            <w:rStyle w:val="Hyperlink"/>
            <w:lang w:val="fr-FR" w:eastAsia="en-GB"/>
          </w:rPr>
          <w:t>C. ZH</w:t>
        </w:r>
      </w:hyperlink>
      <w:r w:rsidR="004961BF" w:rsidRPr="004961BF">
        <w:rPr>
          <w:lang w:val="fr-FR" w:eastAsia="en-GB"/>
        </w:rPr>
        <w:t xml:space="preserve"> </w:t>
      </w:r>
      <w:r w:rsidRPr="008D4988">
        <w:rPr>
          <w:lang w:val="fr-FR" w:eastAsia="en-GB"/>
        </w:rPr>
        <w:t>avec des décors de cordons et impressions cardi</w:t>
      </w:r>
      <w:r w:rsidR="004961BF">
        <w:rPr>
          <w:lang w:val="fr-FR" w:eastAsia="en-GB"/>
        </w:rPr>
        <w:t xml:space="preserve">ales identiques à </w:t>
      </w:r>
      <w:hyperlink r:id="rId1986" w:anchor="Sit_Pendimoun_p_Cardial_rec" w:history="1">
        <w:r w:rsidR="004961BF" w:rsidRPr="004961BF">
          <w:rPr>
            <w:rStyle w:val="Hyperlink"/>
            <w:lang w:val="fr-FR" w:eastAsia="en-GB"/>
          </w:rPr>
          <w:t>Pendimoun 3-4</w:t>
        </w:r>
      </w:hyperlink>
      <w:r w:rsidRPr="008D4988">
        <w:rPr>
          <w:lang w:val="fr-FR" w:eastAsia="en-GB"/>
        </w:rPr>
        <w:t xml:space="preserve"> (BIB 247)</w:t>
      </w:r>
    </w:p>
    <w:p w14:paraId="784D91D4" w14:textId="77777777" w:rsidR="004961BF" w:rsidRDefault="004961BF" w:rsidP="008D4988">
      <w:pPr>
        <w:autoSpaceDE w:val="0"/>
        <w:autoSpaceDN w:val="0"/>
        <w:adjustRightInd w:val="0"/>
        <w:rPr>
          <w:lang w:val="fr-FR"/>
        </w:rPr>
      </w:pPr>
    </w:p>
    <w:p w14:paraId="52E06747" w14:textId="77777777" w:rsidR="008D4988" w:rsidRPr="008D4988" w:rsidRDefault="004961BF" w:rsidP="008D4988">
      <w:pPr>
        <w:pStyle w:val="Heading3"/>
        <w:rPr>
          <w:rFonts w:cs="Times New Roman"/>
        </w:rPr>
      </w:pPr>
      <w:r>
        <w:t>Chalcolithique</w:t>
      </w:r>
    </w:p>
    <w:p w14:paraId="05E6F2FA" w14:textId="685E11CB" w:rsidR="001463D6" w:rsidRPr="0032190F" w:rsidRDefault="001463D6" w:rsidP="00242C0F">
      <w:pPr>
        <w:jc w:val="both"/>
        <w:rPr>
          <w:lang w:val="fr-FR"/>
        </w:rPr>
      </w:pPr>
      <w:r w:rsidRPr="0032190F">
        <w:rPr>
          <w:lang w:val="fr-FR"/>
        </w:rPr>
        <w:t xml:space="preserve">La céramique avec décoration </w:t>
      </w:r>
      <w:r w:rsidRPr="0032190F">
        <w:rPr>
          <w:i/>
          <w:lang w:val="fr-FR"/>
        </w:rPr>
        <w:t>drag impressed</w:t>
      </w:r>
      <w:r w:rsidRPr="0032190F">
        <w:rPr>
          <w:lang w:val="fr-FR"/>
        </w:rPr>
        <w:t xml:space="preserve"> est présente à la </w:t>
      </w:r>
      <w:hyperlink r:id="rId1987" w:anchor="Sit_Pollera" w:history="1">
        <w:r w:rsidRPr="0032190F">
          <w:rPr>
            <w:rStyle w:val="Hyperlink"/>
            <w:lang w:val="fr-FR"/>
          </w:rPr>
          <w:t>Pollera</w:t>
        </w:r>
      </w:hyperlink>
      <w:r w:rsidRPr="0032190F">
        <w:rPr>
          <w:lang w:val="fr-FR"/>
        </w:rPr>
        <w:t>, aux Arene Candide, où, toutefois, les décorations se placent sous la lèvre</w:t>
      </w:r>
      <w:r w:rsidR="00E822EC" w:rsidRPr="0032190F">
        <w:rPr>
          <w:lang w:val="fr-FR"/>
        </w:rPr>
        <w:t xml:space="preserve"> (BIB 935 p. 172)</w:t>
      </w:r>
      <w:r w:rsidR="00554463" w:rsidRPr="0032190F">
        <w:rPr>
          <w:lang w:val="fr-FR"/>
        </w:rPr>
        <w:t xml:space="preserve">. </w:t>
      </w:r>
      <w:r w:rsidR="002B7B15" w:rsidRPr="0032190F">
        <w:rPr>
          <w:lang w:val="fr-FR"/>
        </w:rPr>
        <w:t xml:space="preserve">La céramique campaniforme peut être comparée à celle de la </w:t>
      </w:r>
      <w:hyperlink r:id="rId1988" w:anchor="Sit_Anime" w:history="1">
        <w:r w:rsidR="002B7B15" w:rsidRPr="0032190F">
          <w:rPr>
            <w:rStyle w:val="Hyperlink"/>
            <w:lang w:val="fr-FR"/>
          </w:rPr>
          <w:t>grotte delle Anime</w:t>
        </w:r>
      </w:hyperlink>
      <w:r w:rsidR="002B7B15" w:rsidRPr="0032190F">
        <w:rPr>
          <w:lang w:val="fr-FR"/>
        </w:rPr>
        <w:t xml:space="preserve"> (BIB 935 p. 87).</w:t>
      </w:r>
    </w:p>
    <w:p w14:paraId="08040EAE" w14:textId="77777777" w:rsidR="001463D6" w:rsidRDefault="001463D6" w:rsidP="00242C0F">
      <w:pPr>
        <w:rPr>
          <w:lang w:val="fr-FR"/>
        </w:rPr>
      </w:pPr>
    </w:p>
    <w:p w14:paraId="1EB3E2FC" w14:textId="77777777" w:rsidR="008D4988" w:rsidRDefault="008D4988" w:rsidP="008D4988">
      <w:pPr>
        <w:pStyle w:val="Heading2"/>
      </w:pPr>
      <w:r>
        <w:t>Environnement</w:t>
      </w:r>
    </w:p>
    <w:p w14:paraId="761792BE" w14:textId="77777777" w:rsidR="008D4988" w:rsidRPr="0032190F" w:rsidRDefault="008D4988" w:rsidP="00242C0F">
      <w:pPr>
        <w:rPr>
          <w:lang w:val="fr-FR"/>
        </w:rPr>
      </w:pPr>
    </w:p>
    <w:p w14:paraId="016581E2" w14:textId="77777777" w:rsidR="00720C34" w:rsidRDefault="00720C34" w:rsidP="00242C0F">
      <w:pPr>
        <w:rPr>
          <w:lang w:val="fr-FR"/>
        </w:rPr>
      </w:pPr>
      <w:r w:rsidRPr="0032190F">
        <w:rPr>
          <w:lang w:val="fr-FR"/>
        </w:rPr>
        <w:t>Concernant l’évolution de l’environnement, on y distingue 3 phases principales :</w:t>
      </w:r>
    </w:p>
    <w:p w14:paraId="2E345C25" w14:textId="77777777" w:rsidR="008D4988" w:rsidRDefault="008D4988"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70"/>
        <w:gridCol w:w="7276"/>
      </w:tblGrid>
      <w:tr w:rsidR="008D4988" w14:paraId="1DF72EC3" w14:textId="77777777" w:rsidTr="00C35EA7">
        <w:trPr>
          <w:jc w:val="center"/>
        </w:trPr>
        <w:tc>
          <w:tcPr>
            <w:tcW w:w="1470" w:type="dxa"/>
            <w:vAlign w:val="center"/>
          </w:tcPr>
          <w:p w14:paraId="29BFD541" w14:textId="77777777" w:rsidR="008D4988" w:rsidRPr="00C35EA7" w:rsidRDefault="008D4988" w:rsidP="00C35EA7">
            <w:pPr>
              <w:jc w:val="center"/>
              <w:rPr>
                <w:lang w:val="fr-FR"/>
              </w:rPr>
            </w:pPr>
            <w:r w:rsidRPr="00C35EA7">
              <w:rPr>
                <w:lang w:val="fr-FR"/>
              </w:rPr>
              <w:t>périodes</w:t>
            </w:r>
          </w:p>
        </w:tc>
        <w:tc>
          <w:tcPr>
            <w:tcW w:w="7276" w:type="dxa"/>
          </w:tcPr>
          <w:p w14:paraId="3F64ED7A" w14:textId="77777777" w:rsidR="008D4988" w:rsidRPr="00C35EA7" w:rsidRDefault="008D4988" w:rsidP="00C35EA7">
            <w:pPr>
              <w:jc w:val="center"/>
              <w:rPr>
                <w:lang w:val="fr-FR"/>
              </w:rPr>
            </w:pPr>
            <w:r w:rsidRPr="00C35EA7">
              <w:rPr>
                <w:lang w:val="fr-FR"/>
              </w:rPr>
              <w:t>description</w:t>
            </w:r>
          </w:p>
        </w:tc>
      </w:tr>
      <w:tr w:rsidR="008D4988" w:rsidRPr="002C1885" w14:paraId="280B5CE6" w14:textId="77777777" w:rsidTr="00C35EA7">
        <w:trPr>
          <w:jc w:val="center"/>
        </w:trPr>
        <w:tc>
          <w:tcPr>
            <w:tcW w:w="1470" w:type="dxa"/>
            <w:vAlign w:val="center"/>
          </w:tcPr>
          <w:p w14:paraId="2EC9AAEF" w14:textId="2C4A52E1" w:rsidR="008D4988" w:rsidRDefault="00000000" w:rsidP="00C35EA7">
            <w:pPr>
              <w:jc w:val="center"/>
            </w:pPr>
            <w:hyperlink r:id="rId1989" w:anchor="Cul_Neo_Moyen" w:history="1">
              <w:r w:rsidR="008D4988" w:rsidRPr="00C35EA7">
                <w:rPr>
                  <w:rStyle w:val="Hyperlink"/>
                  <w:lang w:val="fr-FR"/>
                </w:rPr>
                <w:t>Néo.moyen</w:t>
              </w:r>
            </w:hyperlink>
          </w:p>
        </w:tc>
        <w:tc>
          <w:tcPr>
            <w:tcW w:w="7276" w:type="dxa"/>
          </w:tcPr>
          <w:p w14:paraId="09AF603B" w14:textId="77777777" w:rsidR="008D4988" w:rsidRPr="00C35EA7" w:rsidRDefault="008D4988" w:rsidP="00242C0F">
            <w:pPr>
              <w:rPr>
                <w:lang w:val="fr-FR"/>
              </w:rPr>
            </w:pPr>
            <w:r w:rsidRPr="00C35EA7">
              <w:rPr>
                <w:lang w:val="fr-FR"/>
              </w:rPr>
              <w:t>le chêne vert se développe en concomittance avec l’anthropisation du milieu</w:t>
            </w:r>
          </w:p>
        </w:tc>
      </w:tr>
      <w:tr w:rsidR="008D4988" w:rsidRPr="002C1885" w14:paraId="2B38C43C" w14:textId="77777777" w:rsidTr="00C35EA7">
        <w:trPr>
          <w:jc w:val="center"/>
        </w:trPr>
        <w:tc>
          <w:tcPr>
            <w:tcW w:w="1470" w:type="dxa"/>
            <w:vAlign w:val="center"/>
          </w:tcPr>
          <w:p w14:paraId="56F7B680" w14:textId="41B1FD10" w:rsidR="008D4988" w:rsidRDefault="00000000" w:rsidP="00C35EA7">
            <w:pPr>
              <w:jc w:val="center"/>
            </w:pPr>
            <w:hyperlink r:id="rId1990" w:anchor="Tab_Subboreal" w:history="1">
              <w:r w:rsidR="008D4988" w:rsidRPr="00C35EA7">
                <w:rPr>
                  <w:rStyle w:val="Hyperlink"/>
                  <w:lang w:val="fr-FR"/>
                </w:rPr>
                <w:t>Subboréal</w:t>
              </w:r>
            </w:hyperlink>
          </w:p>
        </w:tc>
        <w:tc>
          <w:tcPr>
            <w:tcW w:w="7276" w:type="dxa"/>
          </w:tcPr>
          <w:p w14:paraId="78212942" w14:textId="77777777" w:rsidR="008D4988" w:rsidRPr="00C35EA7" w:rsidRDefault="008D4988" w:rsidP="00242C0F">
            <w:pPr>
              <w:rPr>
                <w:lang w:val="fr-FR"/>
              </w:rPr>
            </w:pPr>
            <w:r w:rsidRPr="00C35EA7">
              <w:rPr>
                <w:lang w:val="fr-FR"/>
              </w:rPr>
              <w:t>chênes sempervirents (</w:t>
            </w:r>
            <w:r w:rsidRPr="00C35EA7">
              <w:rPr>
                <w:i/>
                <w:lang w:val="fr-FR"/>
              </w:rPr>
              <w:t>Quercus ilex</w:t>
            </w:r>
            <w:r w:rsidRPr="00C35EA7">
              <w:rPr>
                <w:lang w:val="fr-FR"/>
              </w:rPr>
              <w:t>). Le chêne à feuillage caduc et le frène sont tous deux récoltés pour la nourriture des bêtes ce qui indique un statut possible de la grotte comme bergerie</w:t>
            </w:r>
          </w:p>
        </w:tc>
      </w:tr>
      <w:tr w:rsidR="008D4988" w:rsidRPr="002C1885" w14:paraId="18F8D602" w14:textId="77777777" w:rsidTr="00C35EA7">
        <w:trPr>
          <w:jc w:val="center"/>
        </w:trPr>
        <w:tc>
          <w:tcPr>
            <w:tcW w:w="1470" w:type="dxa"/>
            <w:vAlign w:val="center"/>
          </w:tcPr>
          <w:p w14:paraId="3BCD03FE" w14:textId="4CF60D84" w:rsidR="008D4988" w:rsidRPr="00C35EA7" w:rsidRDefault="00000000" w:rsidP="00C35EA7">
            <w:pPr>
              <w:jc w:val="center"/>
              <w:rPr>
                <w:lang w:val="fr-FR"/>
              </w:rPr>
            </w:pPr>
            <w:hyperlink r:id="rId1991" w:anchor="Cul_Neo" w:history="1">
              <w:r w:rsidR="008D4988" w:rsidRPr="00C35EA7">
                <w:rPr>
                  <w:rStyle w:val="Hyperlink"/>
                  <w:lang w:val="fr-FR"/>
                </w:rPr>
                <w:t>Néolithique</w:t>
              </w:r>
            </w:hyperlink>
          </w:p>
        </w:tc>
        <w:tc>
          <w:tcPr>
            <w:tcW w:w="7276" w:type="dxa"/>
          </w:tcPr>
          <w:p w14:paraId="431F0B14" w14:textId="7082DE7D" w:rsidR="008D4988" w:rsidRPr="00C35EA7" w:rsidRDefault="008D4988" w:rsidP="00242C0F">
            <w:pPr>
              <w:rPr>
                <w:lang w:val="fr-FR"/>
              </w:rPr>
            </w:pPr>
            <w:r w:rsidRPr="00C35EA7">
              <w:rPr>
                <w:lang w:val="fr-FR"/>
              </w:rPr>
              <w:t>groupements de chênes à feuillage caduc (</w:t>
            </w:r>
            <w:hyperlink r:id="rId1992" w:anchor="Eco_Quercus" w:history="1">
              <w:r w:rsidRPr="00C35EA7">
                <w:rPr>
                  <w:rStyle w:val="Hyperlink"/>
                  <w:i/>
                  <w:lang w:val="fr-FR"/>
                </w:rPr>
                <w:t>Quercus</w:t>
              </w:r>
            </w:hyperlink>
            <w:r w:rsidRPr="00C35EA7">
              <w:rPr>
                <w:i/>
                <w:lang w:val="fr-FR"/>
              </w:rPr>
              <w:t xml:space="preserve"> pedunculata</w:t>
            </w:r>
            <w:r w:rsidRPr="00C35EA7">
              <w:rPr>
                <w:lang w:val="fr-FR"/>
              </w:rPr>
              <w:t>)</w:t>
            </w:r>
          </w:p>
        </w:tc>
      </w:tr>
      <w:tr w:rsidR="008D4988" w:rsidRPr="002C1885" w14:paraId="01B80B6A" w14:textId="77777777" w:rsidTr="00C35EA7">
        <w:trPr>
          <w:jc w:val="center"/>
        </w:trPr>
        <w:tc>
          <w:tcPr>
            <w:tcW w:w="1470" w:type="dxa"/>
            <w:vAlign w:val="center"/>
          </w:tcPr>
          <w:p w14:paraId="1D36D91B" w14:textId="77777777" w:rsidR="004961BF" w:rsidRPr="00C35EA7" w:rsidRDefault="008D4988" w:rsidP="00C35EA7">
            <w:pPr>
              <w:jc w:val="center"/>
              <w:rPr>
                <w:lang w:val="fr-FR"/>
              </w:rPr>
            </w:pPr>
            <w:r w:rsidRPr="00C35EA7">
              <w:rPr>
                <w:lang w:val="fr-FR"/>
              </w:rPr>
              <w:t xml:space="preserve">déb.-mil. </w:t>
            </w:r>
          </w:p>
          <w:p w14:paraId="5C339422" w14:textId="77777777" w:rsidR="008D4988" w:rsidRPr="00C35EA7" w:rsidRDefault="008D4988" w:rsidP="00C35EA7">
            <w:pPr>
              <w:jc w:val="center"/>
              <w:rPr>
                <w:lang w:val="fr-FR"/>
              </w:rPr>
            </w:pPr>
            <w:r w:rsidRPr="00C35EA7">
              <w:rPr>
                <w:lang w:val="fr-FR"/>
              </w:rPr>
              <w:t>Holocène</w:t>
            </w:r>
          </w:p>
        </w:tc>
        <w:tc>
          <w:tcPr>
            <w:tcW w:w="7276" w:type="dxa"/>
          </w:tcPr>
          <w:p w14:paraId="41C6C673" w14:textId="77777777" w:rsidR="008D4988" w:rsidRPr="00C35EA7" w:rsidRDefault="008D4988" w:rsidP="00242C0F">
            <w:pPr>
              <w:rPr>
                <w:lang w:val="fr-FR"/>
              </w:rPr>
            </w:pPr>
            <w:r w:rsidRPr="00C35EA7">
              <w:rPr>
                <w:lang w:val="fr-FR"/>
              </w:rPr>
              <w:t>pineraie (</w:t>
            </w:r>
            <w:r w:rsidRPr="00C35EA7">
              <w:rPr>
                <w:i/>
                <w:lang w:val="fr-FR"/>
              </w:rPr>
              <w:t>P. sylvestris</w:t>
            </w:r>
            <w:r w:rsidRPr="00C35EA7">
              <w:rPr>
                <w:lang w:val="fr-FR"/>
              </w:rPr>
              <w:t xml:space="preserve">, genévriers et </w:t>
            </w:r>
            <w:r w:rsidRPr="00C35EA7">
              <w:rPr>
                <w:i/>
                <w:lang w:val="fr-FR"/>
              </w:rPr>
              <w:t>Prunus sp.)</w:t>
            </w:r>
          </w:p>
        </w:tc>
      </w:tr>
    </w:tbl>
    <w:p w14:paraId="0C9A88A0" w14:textId="77777777" w:rsidR="00720C34" w:rsidRPr="0032190F" w:rsidRDefault="008D4988" w:rsidP="00242C0F">
      <w:pPr>
        <w:jc w:val="both"/>
        <w:rPr>
          <w:lang w:val="fr-FR"/>
        </w:rPr>
      </w:pPr>
      <w:r>
        <w:rPr>
          <w:lang w:val="fr-FR"/>
        </w:rPr>
        <w:t>(</w:t>
      </w:r>
      <w:r w:rsidR="00F91CF1" w:rsidRPr="0032190F">
        <w:rPr>
          <w:lang w:val="fr-FR"/>
        </w:rPr>
        <w:t>BIB 241 p. 402 et 243 et 244</w:t>
      </w:r>
      <w:r w:rsidR="00883E2E" w:rsidRPr="0032190F">
        <w:rPr>
          <w:lang w:val="fr-FR"/>
        </w:rPr>
        <w:t>)</w:t>
      </w:r>
    </w:p>
    <w:p w14:paraId="1F780E90" w14:textId="77777777" w:rsidR="00720C34" w:rsidRPr="0032190F" w:rsidRDefault="00720C34" w:rsidP="00242C0F">
      <w:pPr>
        <w:rPr>
          <w:lang w:val="fr-FR"/>
        </w:rPr>
      </w:pPr>
    </w:p>
    <w:p w14:paraId="5BD369C4" w14:textId="77777777" w:rsidR="006C4C77" w:rsidRPr="0032190F" w:rsidRDefault="00B03B1D" w:rsidP="00426FF9">
      <w:pPr>
        <w:pStyle w:val="Heading1"/>
      </w:pPr>
      <w:bookmarkStart w:id="907" w:name="Sit_Pertusello"/>
      <w:r>
        <w:t>PERTUSELLO</w:t>
      </w:r>
    </w:p>
    <w:bookmarkEnd w:id="907"/>
    <w:p w14:paraId="588D6F63" w14:textId="77777777" w:rsidR="006C4C77" w:rsidRPr="007107DE" w:rsidRDefault="00B03B1D" w:rsidP="00242C0F">
      <w:pPr>
        <w:rPr>
          <w:lang w:val="fr-FR"/>
        </w:rPr>
      </w:pPr>
      <w:r w:rsidRPr="007107DE">
        <w:rPr>
          <w:lang w:val="fr-FR"/>
        </w:rPr>
        <w:t>grotta del Pertusello</w:t>
      </w:r>
      <w:r w:rsidR="00EC57B9" w:rsidRPr="007107DE">
        <w:rPr>
          <w:lang w:val="fr-FR"/>
        </w:rPr>
        <w:t>, Arma del Pertusello ?</w:t>
      </w:r>
    </w:p>
    <w:p w14:paraId="44F70FC4" w14:textId="77777777" w:rsidR="00B03B1D" w:rsidRPr="007107DE" w:rsidRDefault="00B03B1D" w:rsidP="00242C0F">
      <w:pPr>
        <w:rPr>
          <w:lang w:val="fr-FR"/>
        </w:rPr>
      </w:pPr>
    </w:p>
    <w:p w14:paraId="5524B422" w14:textId="5DCB31A9" w:rsidR="005F49E3" w:rsidRDefault="00EC57B9" w:rsidP="00242C0F">
      <w:pPr>
        <w:jc w:val="both"/>
        <w:rPr>
          <w:lang w:val="fr-FR"/>
        </w:rPr>
      </w:pPr>
      <w:r>
        <w:rPr>
          <w:lang w:val="fr-FR"/>
        </w:rPr>
        <w:t>La grotte du Pertusello</w:t>
      </w:r>
      <w:r w:rsidR="003A5E1C" w:rsidRPr="0032190F">
        <w:rPr>
          <w:lang w:val="fr-FR"/>
        </w:rPr>
        <w:t xml:space="preserve">, à ca. </w:t>
      </w:r>
      <w:smartTag w:uri="urn:schemas-microsoft-com:office:smarttags" w:element="metricconverter">
        <w:smartTagPr>
          <w:attr w:name="ProductID" w:val="570 m"/>
        </w:smartTagPr>
        <w:r w:rsidR="003A5E1C" w:rsidRPr="0032190F">
          <w:rPr>
            <w:lang w:val="fr-FR"/>
          </w:rPr>
          <w:t>570 m</w:t>
        </w:r>
      </w:smartTag>
      <w:r w:rsidR="003A5E1C" w:rsidRPr="0032190F">
        <w:rPr>
          <w:lang w:val="fr-FR"/>
        </w:rPr>
        <w:t>.s.n.m.,</w:t>
      </w:r>
      <w:r w:rsidR="00DD4EA7" w:rsidRPr="0032190F">
        <w:rPr>
          <w:lang w:val="fr-FR"/>
        </w:rPr>
        <w:t xml:space="preserve">dans le </w:t>
      </w:r>
      <w:hyperlink r:id="rId1993" w:anchor="Sit_Val_Pennavaira" w:history="1">
        <w:r w:rsidR="008C4EBF" w:rsidRPr="0032190F">
          <w:rPr>
            <w:rStyle w:val="Hyperlink"/>
            <w:lang w:val="fr-FR"/>
          </w:rPr>
          <w:t>Val Pennavaira</w:t>
        </w:r>
      </w:hyperlink>
      <w:r w:rsidR="005F49E3" w:rsidRPr="005F49E3">
        <w:rPr>
          <w:lang w:val="fr-FR"/>
        </w:rPr>
        <w:t xml:space="preserve"> </w:t>
      </w:r>
      <w:r w:rsidR="006C4C77" w:rsidRPr="0032190F">
        <w:rPr>
          <w:lang w:val="fr-FR"/>
        </w:rPr>
        <w:t xml:space="preserve">d’accès mal commode est de dimensions réduite. </w:t>
      </w:r>
      <w:r w:rsidR="005F49E3" w:rsidRPr="0032190F">
        <w:rPr>
          <w:lang w:val="fr-FR"/>
        </w:rPr>
        <w:t>(BIB 172)</w:t>
      </w:r>
    </w:p>
    <w:p w14:paraId="7C1F65B3" w14:textId="77777777" w:rsidR="005F49E3" w:rsidRDefault="005F49E3" w:rsidP="00242C0F">
      <w:pPr>
        <w:rPr>
          <w:lang w:val="fr-FR"/>
        </w:rPr>
      </w:pPr>
    </w:p>
    <w:p w14:paraId="5B8D6CB3" w14:textId="77777777" w:rsidR="005F49E3" w:rsidRDefault="005F49E3" w:rsidP="00242C0F">
      <w:pPr>
        <w:jc w:val="both"/>
        <w:rPr>
          <w:lang w:val="fr-FR"/>
        </w:rPr>
      </w:pPr>
    </w:p>
    <w:p w14:paraId="5B9005CA" w14:textId="77777777" w:rsidR="005F49E3" w:rsidRDefault="005F49E3" w:rsidP="005F49E3">
      <w:pPr>
        <w:pStyle w:val="Heading2"/>
      </w:pPr>
      <w:bookmarkStart w:id="908" w:name="Sit_Pertusello_str"/>
      <w:r>
        <w:t>Stratigraphie</w:t>
      </w:r>
    </w:p>
    <w:bookmarkEnd w:id="908"/>
    <w:p w14:paraId="3F3AEC67" w14:textId="77777777" w:rsidR="005F49E3" w:rsidRDefault="005F49E3" w:rsidP="00242C0F">
      <w:pPr>
        <w:jc w:val="both"/>
        <w:rPr>
          <w:lang w:val="fr-FR"/>
        </w:rPr>
      </w:pPr>
    </w:p>
    <w:p w14:paraId="528BF2F9" w14:textId="1D087E51" w:rsidR="005F49E3" w:rsidRPr="0032190F" w:rsidRDefault="005F49E3" w:rsidP="005F49E3">
      <w:pPr>
        <w:jc w:val="both"/>
        <w:rPr>
          <w:lang w:val="fr-FR"/>
        </w:rPr>
      </w:pPr>
      <w:r w:rsidRPr="0032190F">
        <w:rPr>
          <w:lang w:val="fr-FR"/>
        </w:rPr>
        <w:t xml:space="preserve">Les fouilles ont mis à jours du matériel daté du </w:t>
      </w:r>
      <w:hyperlink r:id="rId1994" w:anchor="Cul_Neo_Ancien" w:history="1">
        <w:r w:rsidRPr="0032190F">
          <w:rPr>
            <w:rStyle w:val="Hyperlink"/>
            <w:lang w:val="fr-FR"/>
          </w:rPr>
          <w:t>N</w:t>
        </w:r>
        <w:r w:rsidR="00EC57B9">
          <w:rPr>
            <w:rStyle w:val="Hyperlink"/>
            <w:lang w:val="fr-FR"/>
          </w:rPr>
          <w:t>A</w:t>
        </w:r>
      </w:hyperlink>
      <w:r w:rsidRPr="0032190F">
        <w:rPr>
          <w:lang w:val="fr-FR"/>
        </w:rPr>
        <w:t xml:space="preserve"> au </w:t>
      </w:r>
      <w:hyperlink r:id="rId1995" w:anchor="Cul_Neo_Recent" w:history="1">
        <w:r w:rsidR="00EC57B9">
          <w:rPr>
            <w:rStyle w:val="Hyperlink"/>
            <w:lang w:val="fr-FR"/>
          </w:rPr>
          <w:t>NR</w:t>
        </w:r>
      </w:hyperlink>
      <w:r w:rsidRPr="0032190F">
        <w:rPr>
          <w:lang w:val="fr-FR"/>
        </w:rPr>
        <w:t xml:space="preserve">. Les vestiges attribués au  </w:t>
      </w:r>
      <w:hyperlink r:id="rId1996" w:anchor="Cul_Chalco" w:history="1">
        <w:r w:rsidRPr="0032190F">
          <w:rPr>
            <w:rStyle w:val="Hyperlink"/>
            <w:lang w:val="fr-FR"/>
          </w:rPr>
          <w:t>Chalcolithique</w:t>
        </w:r>
      </w:hyperlink>
      <w:r w:rsidRPr="0032190F">
        <w:rPr>
          <w:lang w:val="fr-FR"/>
        </w:rPr>
        <w:t xml:space="preserve"> montr</w:t>
      </w:r>
      <w:r>
        <w:rPr>
          <w:lang w:val="fr-FR"/>
        </w:rPr>
        <w:t xml:space="preserve">ent des épisodes d’occupation </w:t>
      </w:r>
      <w:r w:rsidRPr="0032190F">
        <w:rPr>
          <w:lang w:val="fr-FR"/>
        </w:rPr>
        <w:t xml:space="preserve">sporadiques. Les couches du Chalcolithique ont fourni un répertoire céramique intéressant : un vase à décoration incisé qui ressemble vaguement à un exemplaire découvert dans l’abri de la </w:t>
      </w:r>
      <w:hyperlink r:id="rId1997" w:anchor="Sit_Chanto" w:history="1">
        <w:r w:rsidRPr="0032190F">
          <w:rPr>
            <w:rStyle w:val="Hyperlink"/>
            <w:lang w:val="fr-FR"/>
          </w:rPr>
          <w:t>Baume Chanto</w:t>
        </w:r>
      </w:hyperlink>
      <w:r w:rsidRPr="0032190F">
        <w:rPr>
          <w:lang w:val="fr-FR"/>
        </w:rPr>
        <w:t xml:space="preserve"> dans le Canavese (Aples occidentales). Notons également la présence d’un vase « askoïde ». La présence de nombreux restes osseux de moutons, chèvre, porcs et bœufs, confrontés au peu de restes d’animaux sauvages suggèrent que la grotte a été occupée par des bergers. Une datation radiocarbone est directement </w:t>
      </w:r>
      <w:hyperlink r:id="rId1998" w:anchor="Cul_Eneolithique_Italie" w:history="1">
        <w:r w:rsidRPr="0032190F">
          <w:rPr>
            <w:rStyle w:val="Hyperlink"/>
            <w:lang w:val="fr-FR"/>
          </w:rPr>
          <w:t>Énéolithique</w:t>
        </w:r>
      </w:hyperlink>
      <w:r w:rsidRPr="0032190F">
        <w:rPr>
          <w:lang w:val="fr-FR"/>
        </w:rPr>
        <w:t xml:space="preserve"> (Chalcolithique) R 155 : 4390+/-70 BP=3340-2900 BC avec 2 sigmas lorsqu’une autre donne une datation trop récente (BIB 172).</w:t>
      </w:r>
    </w:p>
    <w:p w14:paraId="5DF52634" w14:textId="77777777" w:rsidR="005F49E3" w:rsidRDefault="005F49E3"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89"/>
        <w:gridCol w:w="936"/>
      </w:tblGrid>
      <w:tr w:rsidR="005F49E3" w:rsidRPr="005F49E3" w14:paraId="02B4E18D" w14:textId="77777777" w:rsidTr="005F49E3">
        <w:trPr>
          <w:jc w:val="center"/>
        </w:trPr>
        <w:tc>
          <w:tcPr>
            <w:tcW w:w="989" w:type="dxa"/>
            <w:vAlign w:val="center"/>
          </w:tcPr>
          <w:p w14:paraId="20C77A60" w14:textId="77777777" w:rsidR="005F49E3" w:rsidRPr="005F49E3" w:rsidRDefault="005F49E3" w:rsidP="005F49E3">
            <w:pPr>
              <w:jc w:val="center"/>
              <w:rPr>
                <w:szCs w:val="20"/>
              </w:rPr>
            </w:pPr>
            <w:r w:rsidRPr="005F49E3">
              <w:rPr>
                <w:szCs w:val="20"/>
              </w:rPr>
              <w:t>couches</w:t>
            </w:r>
          </w:p>
        </w:tc>
        <w:tc>
          <w:tcPr>
            <w:tcW w:w="936" w:type="dxa"/>
            <w:vAlign w:val="center"/>
          </w:tcPr>
          <w:p w14:paraId="1FAE746B" w14:textId="77777777" w:rsidR="005F49E3" w:rsidRPr="005F49E3" w:rsidRDefault="005F49E3" w:rsidP="005F49E3">
            <w:pPr>
              <w:jc w:val="center"/>
              <w:rPr>
                <w:szCs w:val="20"/>
                <w:lang w:val="it-IT"/>
              </w:rPr>
            </w:pPr>
            <w:r w:rsidRPr="005F49E3">
              <w:rPr>
                <w:szCs w:val="20"/>
                <w:lang w:val="it-IT"/>
              </w:rPr>
              <w:t>période</w:t>
            </w:r>
          </w:p>
        </w:tc>
      </w:tr>
      <w:tr w:rsidR="005F49E3" w:rsidRPr="005F49E3" w14:paraId="7D1B3F95" w14:textId="77777777" w:rsidTr="005F49E3">
        <w:trPr>
          <w:jc w:val="center"/>
        </w:trPr>
        <w:tc>
          <w:tcPr>
            <w:tcW w:w="989" w:type="dxa"/>
            <w:vAlign w:val="center"/>
          </w:tcPr>
          <w:p w14:paraId="703D85EF" w14:textId="77777777" w:rsidR="005F49E3" w:rsidRPr="005F49E3" w:rsidRDefault="005F49E3" w:rsidP="005F49E3">
            <w:pPr>
              <w:jc w:val="center"/>
              <w:rPr>
                <w:szCs w:val="20"/>
              </w:rPr>
            </w:pPr>
            <w:r w:rsidRPr="005F49E3">
              <w:rPr>
                <w:szCs w:val="20"/>
              </w:rPr>
              <w:t>II et I</w:t>
            </w:r>
          </w:p>
        </w:tc>
        <w:tc>
          <w:tcPr>
            <w:tcW w:w="936" w:type="dxa"/>
            <w:vAlign w:val="center"/>
          </w:tcPr>
          <w:p w14:paraId="03480602" w14:textId="77777777" w:rsidR="005F49E3" w:rsidRPr="005F49E3" w:rsidRDefault="005F49E3" w:rsidP="005F49E3">
            <w:pPr>
              <w:jc w:val="center"/>
              <w:rPr>
                <w:szCs w:val="20"/>
                <w:lang w:val="fr-FR"/>
              </w:rPr>
            </w:pPr>
          </w:p>
        </w:tc>
      </w:tr>
      <w:tr w:rsidR="005F49E3" w:rsidRPr="005F49E3" w14:paraId="0947C9D4" w14:textId="77777777" w:rsidTr="005F49E3">
        <w:trPr>
          <w:jc w:val="center"/>
        </w:trPr>
        <w:tc>
          <w:tcPr>
            <w:tcW w:w="989" w:type="dxa"/>
            <w:vAlign w:val="center"/>
          </w:tcPr>
          <w:p w14:paraId="19633490" w14:textId="4F00C253" w:rsidR="005F49E3" w:rsidRPr="005F49E3" w:rsidRDefault="00000000" w:rsidP="005F49E3">
            <w:pPr>
              <w:jc w:val="center"/>
              <w:rPr>
                <w:szCs w:val="20"/>
              </w:rPr>
            </w:pPr>
            <w:hyperlink r:id="rId1999" w:anchor="Sit_Pertusello_str__c3" w:history="1">
              <w:r w:rsidR="005F49E3" w:rsidRPr="005F49E3">
                <w:rPr>
                  <w:rStyle w:val="Hyperlink"/>
                  <w:szCs w:val="20"/>
                </w:rPr>
                <w:t>III</w:t>
              </w:r>
            </w:hyperlink>
          </w:p>
        </w:tc>
        <w:tc>
          <w:tcPr>
            <w:tcW w:w="936" w:type="dxa"/>
            <w:vAlign w:val="center"/>
          </w:tcPr>
          <w:p w14:paraId="0DE4456B" w14:textId="77777777" w:rsidR="005F49E3" w:rsidRPr="005F49E3" w:rsidRDefault="005F49E3" w:rsidP="005F49E3">
            <w:pPr>
              <w:jc w:val="center"/>
              <w:rPr>
                <w:szCs w:val="20"/>
                <w:lang w:val="fr-FR"/>
              </w:rPr>
            </w:pPr>
          </w:p>
        </w:tc>
      </w:tr>
      <w:tr w:rsidR="005F49E3" w:rsidRPr="005F49E3" w14:paraId="6E5A0CCE" w14:textId="77777777" w:rsidTr="005F49E3">
        <w:trPr>
          <w:jc w:val="center"/>
        </w:trPr>
        <w:tc>
          <w:tcPr>
            <w:tcW w:w="989" w:type="dxa"/>
            <w:vAlign w:val="center"/>
          </w:tcPr>
          <w:p w14:paraId="22168716" w14:textId="5D8AD10E" w:rsidR="005F49E3" w:rsidRPr="005F49E3" w:rsidRDefault="00000000" w:rsidP="005F49E3">
            <w:pPr>
              <w:jc w:val="center"/>
              <w:rPr>
                <w:szCs w:val="20"/>
              </w:rPr>
            </w:pPr>
            <w:hyperlink r:id="rId2000" w:anchor="Sit_Pertusello_str__c4" w:history="1">
              <w:r w:rsidR="005F49E3" w:rsidRPr="005F49E3">
                <w:rPr>
                  <w:rStyle w:val="Hyperlink"/>
                  <w:szCs w:val="20"/>
                </w:rPr>
                <w:t>IV</w:t>
              </w:r>
            </w:hyperlink>
          </w:p>
        </w:tc>
        <w:tc>
          <w:tcPr>
            <w:tcW w:w="936" w:type="dxa"/>
            <w:vAlign w:val="center"/>
          </w:tcPr>
          <w:p w14:paraId="55490BE4" w14:textId="6A5F8DD9" w:rsidR="005F49E3" w:rsidRPr="005F49E3" w:rsidRDefault="00000000" w:rsidP="005F49E3">
            <w:pPr>
              <w:jc w:val="center"/>
              <w:rPr>
                <w:szCs w:val="20"/>
                <w:lang w:val="fr-FR"/>
              </w:rPr>
            </w:pPr>
            <w:hyperlink r:id="rId2001" w:anchor="Sit_Pertusello_str_Cardial" w:history="1">
              <w:r w:rsidR="005F49E3" w:rsidRPr="005F49E3">
                <w:rPr>
                  <w:rStyle w:val="Hyperlink"/>
                  <w:szCs w:val="20"/>
                  <w:lang w:val="fr-FR"/>
                </w:rPr>
                <w:t>Cardial</w:t>
              </w:r>
            </w:hyperlink>
          </w:p>
        </w:tc>
      </w:tr>
    </w:tbl>
    <w:p w14:paraId="0FAA3905" w14:textId="77777777" w:rsidR="005F49E3" w:rsidRDefault="005F49E3" w:rsidP="005F49E3">
      <w:pPr>
        <w:rPr>
          <w:lang w:val="fr-FR"/>
        </w:rPr>
      </w:pPr>
      <w:r w:rsidRPr="0032190F">
        <w:rPr>
          <w:lang w:val="fr-FR"/>
        </w:rPr>
        <w:t>(BIB 935)</w:t>
      </w:r>
    </w:p>
    <w:p w14:paraId="105A23CD" w14:textId="77777777" w:rsidR="00EC57B9" w:rsidRDefault="00EC57B9" w:rsidP="005F49E3">
      <w:pPr>
        <w:rPr>
          <w:lang w:val="fr-FR"/>
        </w:rPr>
      </w:pPr>
    </w:p>
    <w:p w14:paraId="6D1C1EAD" w14:textId="26B363A3" w:rsidR="00EC57B9" w:rsidRPr="00A66BF6" w:rsidRDefault="00000000" w:rsidP="00EC57B9">
      <w:pPr>
        <w:jc w:val="both"/>
      </w:pPr>
      <w:hyperlink r:id="rId2002" w:anchor="Cul_Cardial_Zonation_Horiz" w:history="1">
        <w:r w:rsidR="00EC57B9" w:rsidRPr="001631D1">
          <w:rPr>
            <w:rStyle w:val="Hyperlink"/>
          </w:rPr>
          <w:t>C. ZH</w:t>
        </w:r>
      </w:hyperlink>
      <w:r w:rsidR="00EC57B9" w:rsidRPr="001631D1">
        <w:t xml:space="preserve"> (Binder com. pers.)</w:t>
      </w:r>
    </w:p>
    <w:p w14:paraId="6AD1BD52" w14:textId="77777777" w:rsidR="00EC57B9" w:rsidRPr="00EC57B9" w:rsidRDefault="00EC57B9" w:rsidP="005F49E3"/>
    <w:p w14:paraId="0B58D0FA" w14:textId="77777777" w:rsidR="005F49E3" w:rsidRPr="00EC57B9" w:rsidRDefault="005F49E3" w:rsidP="00242C0F">
      <w:pPr>
        <w:jc w:val="both"/>
      </w:pPr>
    </w:p>
    <w:p w14:paraId="6955C6BB" w14:textId="77777777" w:rsidR="005F49E3" w:rsidRDefault="005F49E3" w:rsidP="005F49E3">
      <w:pPr>
        <w:pStyle w:val="Heading4"/>
      </w:pPr>
      <w:r>
        <w:t>couche I et II</w:t>
      </w:r>
    </w:p>
    <w:p w14:paraId="1AB5F1D1" w14:textId="77777777" w:rsidR="005F49E3" w:rsidRDefault="005F49E3" w:rsidP="005F49E3">
      <w:pPr>
        <w:rPr>
          <w:lang w:val="fr-FR"/>
        </w:rPr>
      </w:pPr>
    </w:p>
    <w:p w14:paraId="510A9865" w14:textId="77777777" w:rsidR="005F49E3" w:rsidRPr="005F49E3" w:rsidRDefault="005F49E3" w:rsidP="005F49E3">
      <w:pPr>
        <w:rPr>
          <w:lang w:val="fr-FR"/>
        </w:rPr>
      </w:pPr>
      <w:r w:rsidRPr="005F49E3">
        <w:rPr>
          <w:szCs w:val="20"/>
          <w:lang w:val="fr-FR"/>
        </w:rPr>
        <w:t>couches supérieures. Nombreux fragments à pâte grossière, lisse ou avec cordons, encoches (</w:t>
      </w:r>
      <w:r w:rsidRPr="005F49E3">
        <w:rPr>
          <w:i/>
          <w:szCs w:val="20"/>
          <w:lang w:val="fr-FR"/>
        </w:rPr>
        <w:t>tacche</w:t>
      </w:r>
      <w:r w:rsidRPr="005F49E3">
        <w:rPr>
          <w:szCs w:val="20"/>
          <w:lang w:val="fr-FR"/>
        </w:rPr>
        <w:t xml:space="preserve">), anse a tubercoli o a nastro, également un foyer. </w:t>
      </w:r>
      <w:r w:rsidRPr="005F49E3">
        <w:rPr>
          <w:szCs w:val="20"/>
          <w:lang w:val="it-IT"/>
        </w:rPr>
        <w:t xml:space="preserve">Dans la couche II : </w:t>
      </w:r>
      <w:r w:rsidRPr="005F49E3">
        <w:rPr>
          <w:i/>
          <w:szCs w:val="20"/>
          <w:lang w:val="it-IT"/>
        </w:rPr>
        <w:t>un idoletto ricavato da conchiglia marina</w:t>
      </w:r>
      <w:r w:rsidRPr="005F49E3">
        <w:rPr>
          <w:szCs w:val="20"/>
          <w:lang w:val="it-IT"/>
        </w:rPr>
        <w:t xml:space="preserve"> (BIB 935 p. 187 (BIB 998))</w:t>
      </w:r>
      <w:r w:rsidRPr="005F49E3">
        <w:rPr>
          <w:lang w:val="fr-FR"/>
        </w:rPr>
        <w:t xml:space="preserve"> </w:t>
      </w:r>
      <w:r w:rsidRPr="0032190F">
        <w:rPr>
          <w:lang w:val="fr-FR"/>
        </w:rPr>
        <w:t>(BIB 935)</w:t>
      </w:r>
    </w:p>
    <w:p w14:paraId="1E8540BF" w14:textId="77777777" w:rsidR="005F49E3" w:rsidRDefault="005F49E3" w:rsidP="005F49E3">
      <w:pPr>
        <w:rPr>
          <w:lang w:val="fr-FR"/>
        </w:rPr>
      </w:pPr>
    </w:p>
    <w:p w14:paraId="7911A1FF" w14:textId="77777777" w:rsidR="005F49E3" w:rsidRDefault="005F49E3" w:rsidP="005F49E3">
      <w:pPr>
        <w:pStyle w:val="Heading4"/>
      </w:pPr>
      <w:bookmarkStart w:id="909" w:name="Sit_Pertusello_str__c3"/>
      <w:r>
        <w:t>couche III</w:t>
      </w:r>
    </w:p>
    <w:bookmarkEnd w:id="909"/>
    <w:p w14:paraId="34809FD6" w14:textId="77777777" w:rsidR="005F49E3" w:rsidRDefault="005F49E3" w:rsidP="005F49E3">
      <w:pPr>
        <w:rPr>
          <w:lang w:val="fr-FR"/>
        </w:rPr>
      </w:pPr>
    </w:p>
    <w:p w14:paraId="4580934F" w14:textId="77777777" w:rsidR="005F49E3" w:rsidRDefault="005F49E3" w:rsidP="005F49E3">
      <w:pPr>
        <w:rPr>
          <w:lang w:val="fr-FR"/>
        </w:rPr>
      </w:pPr>
    </w:p>
    <w:p w14:paraId="70A00ADF" w14:textId="125341D9" w:rsidR="005F49E3" w:rsidRDefault="005F49E3" w:rsidP="00196EAB">
      <w:pPr>
        <w:jc w:val="both"/>
        <w:rPr>
          <w:lang w:val="fr-FR"/>
        </w:rPr>
      </w:pPr>
      <w:r>
        <w:rPr>
          <w:szCs w:val="20"/>
          <w:lang w:val="fr-FR"/>
        </w:rPr>
        <w:lastRenderedPageBreak/>
        <w:t>A</w:t>
      </w:r>
      <w:r w:rsidRPr="005F49E3">
        <w:rPr>
          <w:szCs w:val="20"/>
          <w:lang w:val="fr-FR"/>
        </w:rPr>
        <w:t xml:space="preserve">ttribuée au début  (BIB 935 p. 186 (BIB 998)) du Néolithique final par rapprochement à la céramique de type </w:t>
      </w:r>
      <w:hyperlink r:id="rId2003" w:anchor="Cul_Lagozza" w:history="1">
        <w:r w:rsidRPr="005F49E3">
          <w:rPr>
            <w:rStyle w:val="Hyperlink"/>
            <w:szCs w:val="20"/>
            <w:lang w:val="fr-FR"/>
          </w:rPr>
          <w:t>Lagozza</w:t>
        </w:r>
      </w:hyperlink>
      <w:r w:rsidRPr="005F49E3">
        <w:rPr>
          <w:szCs w:val="20"/>
          <w:lang w:val="fr-FR"/>
        </w:rPr>
        <w:t>. Cette attribu</w:t>
      </w:r>
      <w:r>
        <w:rPr>
          <w:szCs w:val="20"/>
          <w:lang w:val="fr-FR"/>
        </w:rPr>
        <w:t xml:space="preserve">tion a été relativisée par une </w:t>
      </w:r>
      <w:r w:rsidRPr="005F49E3">
        <w:rPr>
          <w:szCs w:val="20"/>
          <w:lang w:val="fr-FR"/>
        </w:rPr>
        <w:t xml:space="preserve">datation radiocarbone (cf ci-dessus). Le repértoire céramique comprend des fonds hémisphériques e </w:t>
      </w:r>
      <w:r w:rsidRPr="005F49E3">
        <w:rPr>
          <w:i/>
          <w:szCs w:val="20"/>
          <w:lang w:val="fr-FR"/>
        </w:rPr>
        <w:t>bugne forate</w:t>
      </w:r>
      <w:r w:rsidRPr="005F49E3">
        <w:rPr>
          <w:szCs w:val="20"/>
          <w:lang w:val="fr-FR"/>
        </w:rPr>
        <w:t xml:space="preserve">, des fragments de vase à décoration incisée comparable aux exemplaires du Riparo de </w:t>
      </w:r>
      <w:hyperlink r:id="rId2004" w:anchor="Sit_Chanto" w:history="1">
        <w:r w:rsidRPr="005F49E3">
          <w:rPr>
            <w:rStyle w:val="Hyperlink"/>
            <w:szCs w:val="20"/>
            <w:lang w:val="fr-FR"/>
          </w:rPr>
          <w:t>Balm’Chanto</w:t>
        </w:r>
      </w:hyperlink>
      <w:r w:rsidRPr="005F49E3">
        <w:rPr>
          <w:szCs w:val="20"/>
          <w:lang w:val="fr-FR"/>
        </w:rPr>
        <w:t xml:space="preserve"> (BIB 935 p. 186 (BIB 998 et BIB 172)).</w:t>
      </w:r>
      <w:r>
        <w:rPr>
          <w:szCs w:val="20"/>
          <w:lang w:val="fr-FR"/>
        </w:rPr>
        <w:t xml:space="preserve"> Un </w:t>
      </w:r>
      <w:r w:rsidRPr="005F49E3">
        <w:rPr>
          <w:szCs w:val="20"/>
          <w:lang w:val="fr-FR"/>
        </w:rPr>
        <w:t>vase askoïde, avec collo laterale, trouve des correspondances avec la culture de Gaudo (BIB 935 p. 186 (BIB 172)) L’industrie lithique comprend du silex blond (bédoulien ?)</w:t>
      </w:r>
      <w:r>
        <w:rPr>
          <w:szCs w:val="20"/>
          <w:lang w:val="fr-FR"/>
        </w:rPr>
        <w:t xml:space="preserve"> </w:t>
      </w:r>
      <w:r w:rsidRPr="0032190F">
        <w:rPr>
          <w:lang w:val="fr-FR"/>
        </w:rPr>
        <w:t>(BIB 935)</w:t>
      </w:r>
    </w:p>
    <w:p w14:paraId="46CE10A9" w14:textId="77777777" w:rsidR="005F49E3" w:rsidRPr="0032190F" w:rsidRDefault="005F49E3" w:rsidP="005F49E3">
      <w:pPr>
        <w:rPr>
          <w:lang w:val="fr-FR"/>
        </w:rPr>
      </w:pPr>
    </w:p>
    <w:p w14:paraId="6A6202C7" w14:textId="5357CC18" w:rsidR="005F49E3" w:rsidRPr="0032190F" w:rsidRDefault="005F49E3" w:rsidP="005F49E3">
      <w:pPr>
        <w:jc w:val="both"/>
        <w:rPr>
          <w:lang w:val="fr-FR"/>
        </w:rPr>
      </w:pPr>
      <w:r w:rsidRPr="0032190F">
        <w:rPr>
          <w:lang w:val="fr-FR"/>
        </w:rPr>
        <w:t xml:space="preserve">Les éléments en </w:t>
      </w:r>
      <w:hyperlink r:id="rId2005" w:anchor="Sit_Cuivre" w:history="1">
        <w:r w:rsidR="00BA150E" w:rsidRPr="00BA150E">
          <w:rPr>
            <w:rStyle w:val="Hyperlink"/>
            <w:lang w:val="fr-FR"/>
          </w:rPr>
          <w:t>cuivre</w:t>
        </w:r>
      </w:hyperlink>
      <w:r w:rsidR="00BA150E">
        <w:rPr>
          <w:lang w:val="fr-FR"/>
        </w:rPr>
        <w:t xml:space="preserve"> </w:t>
      </w:r>
      <w:r w:rsidRPr="0032190F">
        <w:rPr>
          <w:lang w:val="fr-FR"/>
        </w:rPr>
        <w:t xml:space="preserve">de la couche </w:t>
      </w:r>
      <w:hyperlink r:id="rId2006" w:anchor="Cul_Eneolithique_Italie" w:history="1">
        <w:r w:rsidRPr="0032190F">
          <w:rPr>
            <w:rStyle w:val="Hyperlink"/>
            <w:lang w:val="fr-FR"/>
          </w:rPr>
          <w:t>énéolithique</w:t>
        </w:r>
      </w:hyperlink>
      <w:r w:rsidRPr="0032190F">
        <w:rPr>
          <w:lang w:val="fr-FR"/>
        </w:rPr>
        <w:t xml:space="preserve"> n° III sont datés par </w:t>
      </w:r>
      <w:smartTag w:uri="urn:schemas-microsoft-com:office:smarttags" w:element="metricconverter">
        <w:smartTagPr>
          <w:attr w:name="ProductID" w:val="14C"/>
        </w:smartTagPr>
        <w:r w:rsidRPr="0032190F">
          <w:rPr>
            <w:lang w:val="fr-FR"/>
          </w:rPr>
          <w:t>14C</w:t>
        </w:r>
      </w:smartTag>
      <w:r w:rsidRPr="0032190F">
        <w:rPr>
          <w:lang w:val="fr-FR"/>
        </w:rPr>
        <w:t xml:space="preserve"> entre 3340 et 2900 calBC (BIB 935 p. 188 (BIB 998)). La céramique de cette couche est composée de  94 fragments dont 32 offrent des éléments diagnostiques (bords, fonds, décors) :</w:t>
      </w:r>
    </w:p>
    <w:p w14:paraId="4D116EE6" w14:textId="3339A9F3" w:rsidR="005F49E3" w:rsidRPr="0032190F" w:rsidRDefault="005F49E3" w:rsidP="005F49E3">
      <w:pPr>
        <w:rPr>
          <w:lang w:val="fr-FR"/>
        </w:rPr>
      </w:pPr>
      <w:r w:rsidRPr="0032190F">
        <w:rPr>
          <w:lang w:val="fr-FR"/>
        </w:rPr>
        <w:tab/>
        <w:t xml:space="preserve">-traitement </w:t>
      </w:r>
      <w:hyperlink r:id="rId2007" w:anchor="Cul_Spazzola" w:history="1">
        <w:r w:rsidRPr="0032190F">
          <w:rPr>
            <w:rStyle w:val="Hyperlink"/>
            <w:i/>
            <w:lang w:val="fr-FR"/>
          </w:rPr>
          <w:t>a spazzola</w:t>
        </w:r>
      </w:hyperlink>
      <w:r w:rsidRPr="0032190F">
        <w:rPr>
          <w:lang w:val="fr-FR"/>
        </w:rPr>
        <w:t xml:space="preserve"> (n=6)</w:t>
      </w:r>
    </w:p>
    <w:p w14:paraId="30D848E5" w14:textId="77777777" w:rsidR="005F49E3" w:rsidRDefault="005F49E3" w:rsidP="005F49E3">
      <w:pPr>
        <w:jc w:val="both"/>
        <w:rPr>
          <w:lang w:val="fr-FR"/>
        </w:rPr>
      </w:pPr>
      <w:r w:rsidRPr="0032190F">
        <w:rPr>
          <w:lang w:val="fr-FR"/>
        </w:rPr>
        <w:t xml:space="preserve">Les formes droites sont prévalentes mais peut diagnostiquée (manques les éléments énumérés ci-dessus). Des 4 fonds inventoriés 3 sont plats et </w:t>
      </w:r>
      <w:smartTag w:uri="urn:schemas-microsoft-com:office:smarttags" w:element="metricconverter">
        <w:smartTagPr>
          <w:attr w:name="ProductID" w:val="1 a"/>
        </w:smartTagPr>
        <w:r w:rsidRPr="0032190F">
          <w:rPr>
            <w:lang w:val="fr-FR"/>
          </w:rPr>
          <w:t>1 a</w:t>
        </w:r>
      </w:smartTag>
      <w:r w:rsidRPr="0032190F">
        <w:rPr>
          <w:i/>
          <w:lang w:val="fr-FR"/>
        </w:rPr>
        <w:t>tacco</w:t>
      </w:r>
      <w:r w:rsidRPr="0032190F">
        <w:rPr>
          <w:lang w:val="fr-FR"/>
        </w:rPr>
        <w:t xml:space="preserve">. 1 fragment a </w:t>
      </w:r>
      <w:r w:rsidRPr="0032190F">
        <w:rPr>
          <w:i/>
          <w:lang w:val="fr-FR"/>
        </w:rPr>
        <w:t>bugna</w:t>
      </w:r>
      <w:r w:rsidRPr="0032190F">
        <w:rPr>
          <w:lang w:val="fr-FR"/>
        </w:rPr>
        <w:t xml:space="preserve"> perforé horizontale semble de tradition  chasséenne (cf Arene Candide) etc. Les fragments les plus nombreux diagnostiqués sont ceux à impressions elliptiques ou circulaires sur le bord (n=6) dont la moitié on le même cordon imprimé (pour 1 exemplaire le cordon est vertical). Tous ces derniers sont du type cordon appliqué (</w:t>
      </w:r>
      <w:r w:rsidRPr="0032190F">
        <w:rPr>
          <w:i/>
          <w:lang w:val="fr-FR"/>
        </w:rPr>
        <w:t>cordone applicato</w:t>
      </w:r>
      <w:r w:rsidRPr="0032190F">
        <w:rPr>
          <w:lang w:val="fr-FR"/>
        </w:rPr>
        <w:t>) (BIB 935 p. 193)</w:t>
      </w:r>
    </w:p>
    <w:p w14:paraId="74713CC6" w14:textId="77777777" w:rsidR="005F49E3" w:rsidRDefault="005F49E3" w:rsidP="00242C0F">
      <w:pPr>
        <w:jc w:val="both"/>
        <w:rPr>
          <w:lang w:val="fr-FR"/>
        </w:rPr>
      </w:pPr>
    </w:p>
    <w:p w14:paraId="373571FD" w14:textId="77777777" w:rsidR="005F49E3" w:rsidRDefault="005F49E3" w:rsidP="005F49E3">
      <w:pPr>
        <w:pStyle w:val="Heading4"/>
      </w:pPr>
      <w:bookmarkStart w:id="910" w:name="Sit_Pertusello_str__c4"/>
      <w:r>
        <w:t>couche IV</w:t>
      </w:r>
    </w:p>
    <w:bookmarkEnd w:id="910"/>
    <w:p w14:paraId="1862CCB5" w14:textId="77777777" w:rsidR="005F49E3" w:rsidRDefault="005F49E3" w:rsidP="00242C0F">
      <w:pPr>
        <w:jc w:val="both"/>
        <w:rPr>
          <w:lang w:val="fr-FR"/>
        </w:rPr>
      </w:pPr>
    </w:p>
    <w:p w14:paraId="2153EE68" w14:textId="77777777" w:rsidR="005F49E3" w:rsidRDefault="005F49E3" w:rsidP="00242C0F">
      <w:pPr>
        <w:jc w:val="both"/>
        <w:rPr>
          <w:lang w:val="fr-FR"/>
        </w:rPr>
      </w:pPr>
    </w:p>
    <w:p w14:paraId="2BEDDD88" w14:textId="77777777" w:rsidR="005F49E3" w:rsidRDefault="005F49E3" w:rsidP="005F49E3">
      <w:pPr>
        <w:pStyle w:val="Heading5"/>
      </w:pPr>
      <w:bookmarkStart w:id="911" w:name="Sit_Pertusello_str_Cardial"/>
      <w:r>
        <w:t>Cardial</w:t>
      </w:r>
    </w:p>
    <w:bookmarkEnd w:id="911"/>
    <w:p w14:paraId="5F586466" w14:textId="77777777" w:rsidR="005F49E3" w:rsidRDefault="005F49E3" w:rsidP="00242C0F">
      <w:pPr>
        <w:jc w:val="both"/>
        <w:rPr>
          <w:lang w:val="fr-FR"/>
        </w:rPr>
      </w:pPr>
    </w:p>
    <w:p w14:paraId="5D108D85" w14:textId="343187DE" w:rsidR="005F49E3" w:rsidRPr="005F49E3" w:rsidRDefault="005F49E3" w:rsidP="005F49E3">
      <w:pPr>
        <w:rPr>
          <w:lang w:val="fr-FR"/>
        </w:rPr>
      </w:pPr>
      <w:r w:rsidRPr="005F49E3">
        <w:rPr>
          <w:szCs w:val="20"/>
          <w:lang w:val="fr-FR"/>
        </w:rPr>
        <w:t xml:space="preserve">céramique décorée au </w:t>
      </w:r>
      <w:r w:rsidRPr="005F49E3">
        <w:rPr>
          <w:i/>
          <w:szCs w:val="20"/>
          <w:lang w:val="fr-FR"/>
        </w:rPr>
        <w:t>cardium</w:t>
      </w:r>
      <w:r w:rsidRPr="005F49E3">
        <w:rPr>
          <w:szCs w:val="20"/>
          <w:lang w:val="fr-FR"/>
        </w:rPr>
        <w:t xml:space="preserve"> et attribuée à Néolithique ancien (comparable à la céramique des Arene Candide)</w:t>
      </w:r>
      <w:r>
        <w:rPr>
          <w:szCs w:val="20"/>
          <w:lang w:val="fr-FR"/>
        </w:rPr>
        <w:t xml:space="preserve"> </w:t>
      </w:r>
      <w:r w:rsidRPr="0032190F">
        <w:rPr>
          <w:lang w:val="fr-FR"/>
        </w:rPr>
        <w:t>(BIB 935)</w:t>
      </w:r>
      <w:r>
        <w:rPr>
          <w:lang w:val="fr-FR"/>
        </w:rPr>
        <w:t xml:space="preserve"> </w:t>
      </w:r>
      <w:hyperlink r:id="rId2008" w:anchor="Cul_Cardial_Zonation_Horiz" w:history="1">
        <w:r w:rsidRPr="005F49E3">
          <w:rPr>
            <w:rStyle w:val="Hyperlink"/>
            <w:lang w:val="fr-FR"/>
          </w:rPr>
          <w:t>C. ZH</w:t>
        </w:r>
      </w:hyperlink>
      <w:r w:rsidRPr="005F49E3">
        <w:rPr>
          <w:lang w:val="fr-FR"/>
        </w:rPr>
        <w:t xml:space="preserve"> (Binder com. pers.)</w:t>
      </w:r>
    </w:p>
    <w:p w14:paraId="5F1219CE" w14:textId="77777777" w:rsidR="005F49E3" w:rsidRDefault="005F49E3" w:rsidP="00242C0F">
      <w:pPr>
        <w:jc w:val="both"/>
        <w:rPr>
          <w:lang w:val="fr-FR"/>
        </w:rPr>
      </w:pPr>
    </w:p>
    <w:p w14:paraId="5474E2A7" w14:textId="77777777" w:rsidR="000962AC" w:rsidRDefault="000962AC" w:rsidP="00426FF9">
      <w:pPr>
        <w:pStyle w:val="Heading1"/>
      </w:pPr>
      <w:bookmarkStart w:id="912" w:name="Sit_Stefanin"/>
      <w:r>
        <w:t>STEFANIN</w:t>
      </w:r>
    </w:p>
    <w:bookmarkEnd w:id="912"/>
    <w:p w14:paraId="2328134F" w14:textId="77777777" w:rsidR="000962AC" w:rsidRDefault="000962AC" w:rsidP="000962AC">
      <w:pPr>
        <w:rPr>
          <w:lang w:val="fr-FR"/>
        </w:rPr>
      </w:pPr>
      <w:r>
        <w:rPr>
          <w:lang w:val="fr-FR"/>
        </w:rPr>
        <w:t>Arma dello Stefanin</w:t>
      </w:r>
    </w:p>
    <w:p w14:paraId="53799417" w14:textId="77777777" w:rsidR="000962AC" w:rsidRDefault="000962AC" w:rsidP="000962AC">
      <w:pPr>
        <w:rPr>
          <w:lang w:val="fr-FR"/>
        </w:rPr>
      </w:pPr>
    </w:p>
    <w:p w14:paraId="7A3320C0" w14:textId="0FA1F4BC" w:rsidR="000962AC" w:rsidRDefault="000962AC" w:rsidP="000962AC">
      <w:pPr>
        <w:rPr>
          <w:lang w:val="fr-FR"/>
        </w:rPr>
      </w:pPr>
      <w:r w:rsidRPr="000962AC">
        <w:rPr>
          <w:lang w:val="fr-FR"/>
        </w:rPr>
        <w:t>Stefanin (</w:t>
      </w:r>
      <w:hyperlink r:id="rId2009" w:anchor="Sit_Val_Pennavaira" w:history="1">
        <w:r w:rsidRPr="0032190F">
          <w:rPr>
            <w:rStyle w:val="Hyperlink"/>
            <w:lang w:val="fr-FR"/>
          </w:rPr>
          <w:t>Val Pennavaira</w:t>
        </w:r>
      </w:hyperlink>
      <w:r>
        <w:rPr>
          <w:lang w:val="fr-FR"/>
        </w:rPr>
        <w:t>, Ligurie), 440 m de haut, à 20 km du rivage (BIB 2930)</w:t>
      </w:r>
    </w:p>
    <w:p w14:paraId="167C6342" w14:textId="77777777" w:rsidR="000962AC" w:rsidRDefault="000962AC" w:rsidP="000962AC">
      <w:pPr>
        <w:rPr>
          <w:lang w:val="fr-FR"/>
        </w:rPr>
      </w:pPr>
      <w:r>
        <w:rPr>
          <w:lang w:val="fr-FR"/>
        </w:rPr>
        <w:t>. Occupation NA de la grotte ~7500 BP (Barker et al. 1990) (BIB 2929)</w:t>
      </w:r>
    </w:p>
    <w:p w14:paraId="3CF8980B" w14:textId="77777777" w:rsidR="000962AC" w:rsidRDefault="000962AC" w:rsidP="000962AC">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09"/>
        <w:gridCol w:w="2188"/>
      </w:tblGrid>
      <w:tr w:rsidR="000962AC" w14:paraId="3616BDD2" w14:textId="77777777" w:rsidTr="00C35EA7">
        <w:trPr>
          <w:jc w:val="center"/>
        </w:trPr>
        <w:tc>
          <w:tcPr>
            <w:tcW w:w="1109" w:type="dxa"/>
          </w:tcPr>
          <w:p w14:paraId="27EDB943" w14:textId="77777777" w:rsidR="000962AC" w:rsidRPr="00C35EA7" w:rsidRDefault="000962AC" w:rsidP="000962AC">
            <w:pPr>
              <w:rPr>
                <w:lang w:val="fr-FR"/>
              </w:rPr>
            </w:pPr>
            <w:r w:rsidRPr="00C35EA7">
              <w:rPr>
                <w:lang w:val="fr-FR"/>
              </w:rPr>
              <w:t>couches</w:t>
            </w:r>
          </w:p>
        </w:tc>
        <w:tc>
          <w:tcPr>
            <w:tcW w:w="2188" w:type="dxa"/>
          </w:tcPr>
          <w:p w14:paraId="65E8FBF4" w14:textId="77777777" w:rsidR="000962AC" w:rsidRPr="00C35EA7" w:rsidRDefault="000962AC" w:rsidP="000962AC">
            <w:pPr>
              <w:rPr>
                <w:lang w:val="fr-FR"/>
              </w:rPr>
            </w:pPr>
          </w:p>
        </w:tc>
      </w:tr>
      <w:tr w:rsidR="000962AC" w14:paraId="107B4559" w14:textId="77777777" w:rsidTr="00C35EA7">
        <w:trPr>
          <w:jc w:val="center"/>
        </w:trPr>
        <w:tc>
          <w:tcPr>
            <w:tcW w:w="1109" w:type="dxa"/>
            <w:tcBorders>
              <w:bottom w:val="single" w:sz="4" w:space="0" w:color="auto"/>
            </w:tcBorders>
          </w:tcPr>
          <w:p w14:paraId="217CF6A2" w14:textId="77777777" w:rsidR="000962AC" w:rsidRPr="00C35EA7" w:rsidRDefault="000962AC" w:rsidP="000962AC">
            <w:pPr>
              <w:rPr>
                <w:lang w:val="fr-FR"/>
              </w:rPr>
            </w:pPr>
            <w:r w:rsidRPr="00C35EA7">
              <w:rPr>
                <w:lang w:val="fr-FR"/>
              </w:rPr>
              <w:t>2</w:t>
            </w:r>
          </w:p>
        </w:tc>
        <w:tc>
          <w:tcPr>
            <w:tcW w:w="2188" w:type="dxa"/>
            <w:tcBorders>
              <w:bottom w:val="single" w:sz="4" w:space="0" w:color="auto"/>
            </w:tcBorders>
          </w:tcPr>
          <w:p w14:paraId="520E7A6B" w14:textId="77777777" w:rsidR="000962AC" w:rsidRPr="00C35EA7" w:rsidRDefault="000962AC" w:rsidP="000962AC">
            <w:pPr>
              <w:rPr>
                <w:lang w:val="fr-FR"/>
              </w:rPr>
            </w:pPr>
            <w:r w:rsidRPr="00C35EA7">
              <w:rPr>
                <w:lang w:val="fr-FR"/>
              </w:rPr>
              <w:t>Impressa</w:t>
            </w:r>
          </w:p>
        </w:tc>
      </w:tr>
      <w:tr w:rsidR="000962AC" w:rsidRPr="000962AC" w14:paraId="3FF3002B" w14:textId="77777777" w:rsidTr="00C35EA7">
        <w:trPr>
          <w:jc w:val="center"/>
        </w:trPr>
        <w:tc>
          <w:tcPr>
            <w:tcW w:w="1109" w:type="dxa"/>
            <w:shd w:val="pct10" w:color="auto" w:fill="auto"/>
          </w:tcPr>
          <w:p w14:paraId="64201F14" w14:textId="77777777" w:rsidR="000962AC" w:rsidRPr="00C35EA7" w:rsidRDefault="000962AC" w:rsidP="000962AC">
            <w:pPr>
              <w:rPr>
                <w:sz w:val="20"/>
                <w:lang w:val="fr-FR"/>
              </w:rPr>
            </w:pPr>
            <w:r w:rsidRPr="00C35EA7">
              <w:rPr>
                <w:sz w:val="20"/>
                <w:lang w:val="fr-FR"/>
              </w:rPr>
              <w:t>3</w:t>
            </w:r>
          </w:p>
        </w:tc>
        <w:tc>
          <w:tcPr>
            <w:tcW w:w="2188" w:type="dxa"/>
            <w:shd w:val="pct10" w:color="auto" w:fill="auto"/>
          </w:tcPr>
          <w:p w14:paraId="3F552180" w14:textId="77777777" w:rsidR="000962AC" w:rsidRPr="00C35EA7" w:rsidRDefault="000962AC" w:rsidP="000962AC">
            <w:pPr>
              <w:rPr>
                <w:sz w:val="20"/>
                <w:lang w:val="fr-FR"/>
              </w:rPr>
            </w:pPr>
            <w:r w:rsidRPr="00C35EA7">
              <w:rPr>
                <w:sz w:val="20"/>
                <w:lang w:val="fr-FR"/>
              </w:rPr>
              <w:t>plancher statlagmitique</w:t>
            </w:r>
          </w:p>
        </w:tc>
      </w:tr>
      <w:tr w:rsidR="000962AC" w14:paraId="093BB050" w14:textId="77777777" w:rsidTr="00C35EA7">
        <w:trPr>
          <w:jc w:val="center"/>
        </w:trPr>
        <w:tc>
          <w:tcPr>
            <w:tcW w:w="1109" w:type="dxa"/>
          </w:tcPr>
          <w:p w14:paraId="685A5533" w14:textId="77777777" w:rsidR="000962AC" w:rsidRPr="00C35EA7" w:rsidRDefault="000962AC" w:rsidP="000962AC">
            <w:pPr>
              <w:rPr>
                <w:lang w:val="fr-FR"/>
              </w:rPr>
            </w:pPr>
            <w:r w:rsidRPr="00C35EA7">
              <w:rPr>
                <w:lang w:val="fr-FR"/>
              </w:rPr>
              <w:t>4-6a</w:t>
            </w:r>
          </w:p>
        </w:tc>
        <w:tc>
          <w:tcPr>
            <w:tcW w:w="2188" w:type="dxa"/>
          </w:tcPr>
          <w:p w14:paraId="6C836EB9" w14:textId="77777777" w:rsidR="000962AC" w:rsidRPr="00C35EA7" w:rsidRDefault="000962AC" w:rsidP="000962AC">
            <w:pPr>
              <w:rPr>
                <w:lang w:val="fr-FR"/>
              </w:rPr>
            </w:pPr>
            <w:r w:rsidRPr="00C35EA7">
              <w:rPr>
                <w:lang w:val="fr-FR"/>
              </w:rPr>
              <w:t>Epigravettien final</w:t>
            </w:r>
          </w:p>
        </w:tc>
      </w:tr>
    </w:tbl>
    <w:p w14:paraId="51E79F57" w14:textId="77777777" w:rsidR="000962AC" w:rsidRDefault="000962AC" w:rsidP="000962AC">
      <w:pPr>
        <w:rPr>
          <w:lang w:val="fr-FR"/>
        </w:rPr>
      </w:pPr>
    </w:p>
    <w:p w14:paraId="3DD8A1E0" w14:textId="77777777" w:rsidR="000962AC" w:rsidRDefault="000962AC" w:rsidP="000962AC">
      <w:pPr>
        <w:rPr>
          <w:lang w:val="fr-FR"/>
        </w:rPr>
      </w:pPr>
      <w:r>
        <w:rPr>
          <w:lang w:val="fr-FR"/>
        </w:rPr>
        <w:t>(BIB 2930)</w:t>
      </w:r>
    </w:p>
    <w:p w14:paraId="3AC6DCFA" w14:textId="77777777" w:rsidR="00A36E9D" w:rsidRPr="005F49E3" w:rsidRDefault="00A36E9D" w:rsidP="00242C0F">
      <w:pPr>
        <w:rPr>
          <w:lang w:val="fr-FR"/>
        </w:rPr>
      </w:pPr>
    </w:p>
    <w:p w14:paraId="7A182B0C" w14:textId="77777777" w:rsidR="007D2B39" w:rsidRPr="0032190F" w:rsidRDefault="007D2B39" w:rsidP="00426FF9">
      <w:pPr>
        <w:pStyle w:val="Heading1"/>
      </w:pPr>
      <w:bookmarkStart w:id="913" w:name="Sit_Valle_Argentina"/>
      <w:r w:rsidRPr="0032190F">
        <w:t xml:space="preserve">VALLE ARGENTINA (Gruppo della) </w:t>
      </w:r>
    </w:p>
    <w:bookmarkEnd w:id="913"/>
    <w:p w14:paraId="0C386F76" w14:textId="77777777" w:rsidR="007D2B39" w:rsidRPr="0032190F" w:rsidRDefault="007D2B39" w:rsidP="00242C0F">
      <w:pPr>
        <w:rPr>
          <w:lang w:val="fr-FR"/>
        </w:rPr>
      </w:pPr>
    </w:p>
    <w:p w14:paraId="6C18BE55" w14:textId="71914D64" w:rsidR="007D2B39" w:rsidRPr="0032190F" w:rsidRDefault="007D2B39" w:rsidP="00242C0F">
      <w:pPr>
        <w:jc w:val="both"/>
        <w:rPr>
          <w:lang w:val="fr-FR"/>
        </w:rPr>
      </w:pPr>
      <w:r w:rsidRPr="0032190F">
        <w:rPr>
          <w:lang w:val="fr-FR"/>
        </w:rPr>
        <w:t>La phase moyenne qui signe le plein âge du Cuivre est représenté en Ligurie occidentale par un faciès culturel pré-campaniforme appelé le groupe de la vallée de l’Argentina (</w:t>
      </w:r>
      <w:r w:rsidRPr="0032190F">
        <w:rPr>
          <w:i/>
          <w:lang w:val="fr-FR"/>
        </w:rPr>
        <w:t>gruppo della Valle Argentina</w:t>
      </w:r>
      <w:r w:rsidRPr="0032190F">
        <w:rPr>
          <w:lang w:val="fr-FR"/>
        </w:rPr>
        <w:t xml:space="preserve">). Le matériel découvert pour ce dernier est également présent dans la </w:t>
      </w:r>
      <w:hyperlink w:anchor="Sit_Val_Pennavaira" w:history="1">
        <w:r w:rsidRPr="0032190F">
          <w:rPr>
            <w:rStyle w:val="Hyperlink"/>
            <w:lang w:val="fr-FR"/>
          </w:rPr>
          <w:t>Val Pennavaira</w:t>
        </w:r>
      </w:hyperlink>
      <w:r w:rsidRPr="0032190F">
        <w:rPr>
          <w:lang w:val="fr-FR"/>
        </w:rPr>
        <w:t xml:space="preserve">, dans la </w:t>
      </w:r>
      <w:hyperlink w:anchor="Sit_Camere" w:history="1">
        <w:r w:rsidRPr="0032190F">
          <w:rPr>
            <w:rStyle w:val="Hyperlink"/>
            <w:lang w:val="fr-FR"/>
          </w:rPr>
          <w:t>grotte des Camere</w:t>
        </w:r>
      </w:hyperlink>
      <w:r w:rsidRPr="0032190F">
        <w:rPr>
          <w:lang w:val="fr-FR"/>
        </w:rPr>
        <w:t>, grotte de l’Olive (</w:t>
      </w:r>
      <w:hyperlink w:anchor="Sit_Olivo" w:history="1">
        <w:r w:rsidRPr="0032190F">
          <w:rPr>
            <w:rStyle w:val="Hyperlink"/>
            <w:lang w:val="fr-FR"/>
          </w:rPr>
          <w:t>grotta dell’</w:t>
        </w:r>
        <w:r w:rsidR="008623F7" w:rsidRPr="0032190F">
          <w:rPr>
            <w:rStyle w:val="Hyperlink"/>
            <w:lang w:val="fr-FR"/>
          </w:rPr>
          <w:t>O</w:t>
        </w:r>
        <w:r w:rsidRPr="0032190F">
          <w:rPr>
            <w:rStyle w:val="Hyperlink"/>
            <w:lang w:val="fr-FR"/>
          </w:rPr>
          <w:t>livo</w:t>
        </w:r>
      </w:hyperlink>
      <w:r w:rsidRPr="0032190F">
        <w:rPr>
          <w:lang w:val="fr-FR"/>
        </w:rPr>
        <w:t xml:space="preserve">), dans le site de la </w:t>
      </w:r>
      <w:hyperlink r:id="rId2010" w:anchor="Sit_Armusso" w:history="1">
        <w:r w:rsidRPr="0032190F">
          <w:rPr>
            <w:rStyle w:val="Hyperlink"/>
            <w:lang w:val="fr-FR"/>
          </w:rPr>
          <w:t>Tana dell’Armusso</w:t>
        </w:r>
      </w:hyperlink>
      <w:r w:rsidRPr="0032190F">
        <w:rPr>
          <w:lang w:val="fr-FR"/>
        </w:rPr>
        <w:t xml:space="preserve"> dans le Val Maremola (</w:t>
      </w:r>
      <w:r w:rsidR="0070027E" w:rsidRPr="0032190F">
        <w:rPr>
          <w:lang w:val="fr-FR"/>
        </w:rPr>
        <w:t>BIB</w:t>
      </w:r>
      <w:r w:rsidRPr="0032190F">
        <w:rPr>
          <w:lang w:val="fr-FR"/>
        </w:rPr>
        <w:t xml:space="preserve"> 179 p. 58)</w:t>
      </w:r>
      <w:r w:rsidR="00DA5D02" w:rsidRPr="0032190F">
        <w:rPr>
          <w:lang w:val="fr-FR"/>
        </w:rPr>
        <w:t>.</w:t>
      </w:r>
    </w:p>
    <w:p w14:paraId="0C4AB320" w14:textId="77777777" w:rsidR="005E43A8" w:rsidRPr="0032190F" w:rsidRDefault="005E43A8" w:rsidP="00242C0F">
      <w:pPr>
        <w:rPr>
          <w:lang w:val="fr-FR"/>
        </w:rPr>
      </w:pPr>
    </w:p>
    <w:p w14:paraId="28C68A00" w14:textId="772C57ED" w:rsidR="005E43A8" w:rsidRPr="00784BEC" w:rsidRDefault="00000000" w:rsidP="00242C0F">
      <w:pPr>
        <w:rPr>
          <w:lang w:val="it-IT"/>
        </w:rPr>
      </w:pPr>
      <w:hyperlink r:id="rId2011" w:anchor="Sit_Gra_Marno" w:history="1">
        <w:r w:rsidR="005E43A8" w:rsidRPr="00784BEC">
          <w:rPr>
            <w:rStyle w:val="Hyperlink"/>
            <w:lang w:val="it-IT"/>
          </w:rPr>
          <w:t>Grà di Marno</w:t>
        </w:r>
      </w:hyperlink>
      <w:r w:rsidR="00310E28" w:rsidRPr="00784BEC">
        <w:rPr>
          <w:lang w:val="it-IT"/>
        </w:rPr>
        <w:t xml:space="preserve">, </w:t>
      </w:r>
      <w:hyperlink r:id="rId2012" w:anchor="Sit_Volpe" w:history="1">
        <w:r w:rsidR="00310E28" w:rsidRPr="00784BEC">
          <w:rPr>
            <w:rStyle w:val="Hyperlink"/>
            <w:lang w:val="it-IT"/>
          </w:rPr>
          <w:t>Tana della Volpe</w:t>
        </w:r>
      </w:hyperlink>
      <w:r w:rsidR="00310E28" w:rsidRPr="00784BEC">
        <w:rPr>
          <w:lang w:val="it-IT"/>
        </w:rPr>
        <w:t xml:space="preserve">, </w:t>
      </w:r>
      <w:hyperlink r:id="rId2013" w:anchor="Sit_Loreto" w:history="1">
        <w:r w:rsidR="00310E28" w:rsidRPr="00784BEC">
          <w:rPr>
            <w:rStyle w:val="Hyperlink"/>
            <w:lang w:val="it-IT"/>
          </w:rPr>
          <w:t>Riparo Loreto</w:t>
        </w:r>
      </w:hyperlink>
      <w:r w:rsidR="00310E28" w:rsidRPr="00784BEC">
        <w:rPr>
          <w:lang w:val="it-IT"/>
        </w:rPr>
        <w:t xml:space="preserve">, </w:t>
      </w:r>
      <w:hyperlink r:id="rId2014" w:anchor="Sit_Vigna" w:history="1">
        <w:r w:rsidR="00C76F77" w:rsidRPr="00784BEC">
          <w:rPr>
            <w:rStyle w:val="Hyperlink"/>
            <w:lang w:val="it-IT"/>
          </w:rPr>
          <w:t>Arma della Vigna</w:t>
        </w:r>
      </w:hyperlink>
    </w:p>
    <w:p w14:paraId="63A8DE64" w14:textId="77777777" w:rsidR="007D2B39" w:rsidRPr="00784BEC" w:rsidRDefault="007D2B39" w:rsidP="00242C0F">
      <w:pPr>
        <w:rPr>
          <w:lang w:val="it-IT"/>
        </w:rPr>
      </w:pPr>
    </w:p>
    <w:p w14:paraId="60688B9A" w14:textId="5F189179" w:rsidR="00D3783E" w:rsidRPr="0032190F" w:rsidRDefault="008623F7" w:rsidP="00242C0F">
      <w:pPr>
        <w:jc w:val="both"/>
        <w:rPr>
          <w:lang w:val="fr-FR"/>
        </w:rPr>
      </w:pPr>
      <w:r w:rsidRPr="0032190F">
        <w:rPr>
          <w:lang w:val="fr-FR"/>
        </w:rPr>
        <w:t xml:space="preserve">Le groupe de la vallée de l’Argentina constitue l’expression territoirale la plus orientale du groupe à dolmen du département du Var correspondant à la culture de </w:t>
      </w:r>
      <w:hyperlink r:id="rId2015" w:anchor="Cul_Treilles" w:history="1">
        <w:r w:rsidRPr="0032190F">
          <w:rPr>
            <w:rStyle w:val="Hyperlink"/>
            <w:lang w:val="fr-FR"/>
          </w:rPr>
          <w:t>Treilles</w:t>
        </w:r>
      </w:hyperlink>
      <w:r w:rsidRPr="0032190F">
        <w:rPr>
          <w:lang w:val="fr-FR"/>
        </w:rPr>
        <w:t xml:space="preserve"> (Languedoc)</w:t>
      </w:r>
      <w:r w:rsidR="00D3783E" w:rsidRPr="0032190F">
        <w:rPr>
          <w:lang w:val="fr-FR"/>
        </w:rPr>
        <w:t xml:space="preserve"> (BIB 179 p. 59</w:t>
      </w:r>
      <w:r w:rsidR="00C76F77" w:rsidRPr="0032190F">
        <w:rPr>
          <w:lang w:val="fr-FR"/>
        </w:rPr>
        <w:t xml:space="preserve"> (</w:t>
      </w:r>
      <w:r w:rsidR="00E568DE" w:rsidRPr="0032190F">
        <w:rPr>
          <w:lang w:val="fr-FR"/>
        </w:rPr>
        <w:t>BIB 1292)</w:t>
      </w:r>
      <w:r w:rsidR="00D3783E" w:rsidRPr="0032190F">
        <w:rPr>
          <w:lang w:val="fr-FR"/>
        </w:rPr>
        <w:t xml:space="preserve">) voir notamment </w:t>
      </w:r>
      <w:hyperlink r:id="rId2016" w:anchor="Sit_Pian_Re" w:history="1">
        <w:r w:rsidR="00D3783E" w:rsidRPr="0032190F">
          <w:rPr>
            <w:rStyle w:val="Hyperlink"/>
            <w:lang w:val="fr-FR"/>
          </w:rPr>
          <w:t>Pian del Re</w:t>
        </w:r>
      </w:hyperlink>
      <w:r w:rsidR="00D3783E" w:rsidRPr="0032190F">
        <w:rPr>
          <w:lang w:val="fr-FR"/>
        </w:rPr>
        <w:t xml:space="preserve"> (SS BIB)</w:t>
      </w:r>
      <w:r w:rsidRPr="0032190F">
        <w:rPr>
          <w:lang w:val="fr-FR"/>
        </w:rPr>
        <w:t xml:space="preserve">. </w:t>
      </w:r>
    </w:p>
    <w:p w14:paraId="25C074A7" w14:textId="77777777" w:rsidR="003876D4" w:rsidRPr="0032190F" w:rsidRDefault="003876D4" w:rsidP="00242C0F">
      <w:pPr>
        <w:rPr>
          <w:lang w:val="fr-FR"/>
        </w:rPr>
      </w:pPr>
    </w:p>
    <w:p w14:paraId="6347FF1C" w14:textId="2A9BF6F8" w:rsidR="003876D4" w:rsidRPr="0032190F" w:rsidRDefault="003876D4" w:rsidP="00242C0F">
      <w:pPr>
        <w:jc w:val="both"/>
        <w:rPr>
          <w:lang w:val="fr-FR"/>
        </w:rPr>
      </w:pPr>
      <w:r w:rsidRPr="0032190F">
        <w:rPr>
          <w:lang w:val="fr-FR"/>
        </w:rPr>
        <w:t xml:space="preserve">La céramique n’est représentée que par quelques tessons  dans 3 sites : Arma della Gà di Marmo, Arma della Vigna et les grottes de Creppo (Triora). Les formes comprennent une tasse tronconique à parois rectiligne et orlet « diritto » ainsi qu’une tasse carénée à fond convexe « con bassa parete concava e orlo estroflesso, de tradition </w:t>
      </w:r>
      <w:hyperlink r:id="rId2017" w:anchor="Cul_Lagozza" w:history="1">
        <w:r w:rsidRPr="0032190F">
          <w:rPr>
            <w:rStyle w:val="Hyperlink"/>
            <w:lang w:val="fr-FR"/>
          </w:rPr>
          <w:t>Chassey-Lagozza </w:t>
        </w:r>
      </w:hyperlink>
      <w:r w:rsidRPr="0032190F">
        <w:rPr>
          <w:lang w:val="fr-FR"/>
        </w:rPr>
        <w:t>: quelques fragments de vases à cordons curvilignes.(</w:t>
      </w:r>
      <w:r w:rsidR="0070027E" w:rsidRPr="0032190F">
        <w:rPr>
          <w:lang w:val="fr-FR"/>
        </w:rPr>
        <w:t>BIB</w:t>
      </w:r>
      <w:r w:rsidRPr="0032190F">
        <w:rPr>
          <w:lang w:val="fr-FR"/>
        </w:rPr>
        <w:t xml:space="preserve"> 179 p. 59)</w:t>
      </w:r>
    </w:p>
    <w:p w14:paraId="5C12CA35" w14:textId="77777777" w:rsidR="003876D4" w:rsidRPr="0032190F" w:rsidRDefault="003876D4" w:rsidP="00242C0F">
      <w:pPr>
        <w:rPr>
          <w:lang w:val="fr-FR"/>
        </w:rPr>
      </w:pPr>
    </w:p>
    <w:p w14:paraId="57E448D1" w14:textId="03AF7A18" w:rsidR="003876D4" w:rsidRPr="0032190F" w:rsidRDefault="003876D4" w:rsidP="00242C0F">
      <w:pPr>
        <w:rPr>
          <w:lang w:val="fr-FR"/>
        </w:rPr>
      </w:pPr>
      <w:r w:rsidRPr="0032190F">
        <w:rPr>
          <w:lang w:val="fr-FR"/>
        </w:rPr>
        <w:t xml:space="preserve">Deux datations ont été obtenues sur les os humains de l’Arma della </w:t>
      </w:r>
      <w:hyperlink r:id="rId2018" w:anchor="Sit_Gra_Marno" w:history="1">
        <w:r w:rsidR="005E43A8" w:rsidRPr="0032190F">
          <w:rPr>
            <w:rStyle w:val="Hyperlink"/>
            <w:lang w:val="fr-FR"/>
          </w:rPr>
          <w:t>Grà di Marno</w:t>
        </w:r>
      </w:hyperlink>
      <w:r w:rsidR="005E43A8" w:rsidRPr="0032190F">
        <w:rPr>
          <w:lang w:val="fr-FR"/>
        </w:rPr>
        <w:t xml:space="preserve"> : </w:t>
      </w:r>
      <w:r w:rsidRPr="0032190F">
        <w:rPr>
          <w:lang w:val="fr-FR"/>
        </w:rPr>
        <w:t xml:space="preserve">: </w:t>
      </w:r>
    </w:p>
    <w:p w14:paraId="6BCA538A" w14:textId="77777777" w:rsidR="003876D4" w:rsidRPr="00B01B6A" w:rsidRDefault="003876D4" w:rsidP="00242C0F">
      <w:pPr>
        <w:rPr>
          <w:lang w:val="en-GB"/>
        </w:rPr>
      </w:pPr>
      <w:r w:rsidRPr="0032190F">
        <w:rPr>
          <w:lang w:val="fr-FR"/>
        </w:rPr>
        <w:tab/>
      </w:r>
      <w:r w:rsidRPr="00B01B6A">
        <w:rPr>
          <w:lang w:val="en-GB"/>
        </w:rPr>
        <w:t>-</w:t>
      </w:r>
      <w:r w:rsidR="005E43A8" w:rsidRPr="00B01B6A">
        <w:rPr>
          <w:lang w:val="en-GB"/>
        </w:rPr>
        <w:t>2856-2346 calBC[</w:t>
      </w:r>
      <w:r w:rsidRPr="00B01B6A">
        <w:rPr>
          <w:lang w:val="en-GB"/>
        </w:rPr>
        <w:t>Gif-7959 : 4010 +/- 60 BP</w:t>
      </w:r>
      <w:r w:rsidR="005E43A8" w:rsidRPr="00B01B6A">
        <w:rPr>
          <w:lang w:val="en-GB"/>
        </w:rPr>
        <w:t>]</w:t>
      </w:r>
    </w:p>
    <w:p w14:paraId="4BF3B843" w14:textId="77777777" w:rsidR="003876D4" w:rsidRPr="00B01B6A" w:rsidRDefault="003876D4" w:rsidP="00242C0F">
      <w:pPr>
        <w:rPr>
          <w:lang w:val="en-GB"/>
        </w:rPr>
      </w:pPr>
      <w:r w:rsidRPr="00B01B6A">
        <w:rPr>
          <w:lang w:val="en-GB"/>
        </w:rPr>
        <w:tab/>
        <w:t>-</w:t>
      </w:r>
      <w:r w:rsidR="005E43A8" w:rsidRPr="00B01B6A">
        <w:rPr>
          <w:lang w:val="en-GB"/>
        </w:rPr>
        <w:t>2875-2581 calBC [</w:t>
      </w:r>
      <w:r w:rsidRPr="00B01B6A">
        <w:rPr>
          <w:lang w:val="en-GB"/>
        </w:rPr>
        <w:t>Gif-14.932 : 4135+/-40 BP</w:t>
      </w:r>
      <w:r w:rsidR="005E43A8" w:rsidRPr="00B01B6A">
        <w:rPr>
          <w:lang w:val="en-GB"/>
        </w:rPr>
        <w:t>]</w:t>
      </w:r>
    </w:p>
    <w:p w14:paraId="5FF0C82A" w14:textId="77777777" w:rsidR="003876D4" w:rsidRPr="00566234" w:rsidRDefault="003876D4" w:rsidP="00242C0F">
      <w:pPr>
        <w:rPr>
          <w:lang w:val="es-ES"/>
        </w:rPr>
      </w:pPr>
      <w:r w:rsidRPr="00566234">
        <w:rPr>
          <w:lang w:val="es-ES"/>
        </w:rPr>
        <w:t>(</w:t>
      </w:r>
      <w:r w:rsidR="0070027E" w:rsidRPr="00566234">
        <w:rPr>
          <w:lang w:val="es-ES"/>
        </w:rPr>
        <w:t>BIB</w:t>
      </w:r>
      <w:r w:rsidRPr="00566234">
        <w:rPr>
          <w:lang w:val="es-ES"/>
        </w:rPr>
        <w:t xml:space="preserve"> 179 p. 59)</w:t>
      </w:r>
    </w:p>
    <w:p w14:paraId="333BEDB1" w14:textId="77777777" w:rsidR="00310E28" w:rsidRPr="00566234" w:rsidRDefault="00310E28" w:rsidP="00242C0F">
      <w:pPr>
        <w:rPr>
          <w:lang w:val="es-ES"/>
        </w:rPr>
      </w:pPr>
    </w:p>
    <w:p w14:paraId="1D1A7180" w14:textId="77777777" w:rsidR="00D3783E" w:rsidRPr="00426FF9" w:rsidRDefault="00D3783E" w:rsidP="00426FF9">
      <w:pPr>
        <w:pStyle w:val="Heading1"/>
        <w:rPr>
          <w:lang w:val="es-ES"/>
        </w:rPr>
      </w:pPr>
      <w:bookmarkStart w:id="914" w:name="Sit_Pian_Re"/>
      <w:r w:rsidRPr="00426FF9">
        <w:rPr>
          <w:lang w:val="es-ES"/>
        </w:rPr>
        <w:t>PIAN DEL RE (Tumulus)</w:t>
      </w:r>
    </w:p>
    <w:bookmarkEnd w:id="914"/>
    <w:p w14:paraId="1A80F8F2" w14:textId="77777777" w:rsidR="00D3783E" w:rsidRPr="00566234" w:rsidRDefault="00D3783E" w:rsidP="00242C0F">
      <w:pPr>
        <w:rPr>
          <w:lang w:val="es-ES"/>
        </w:rPr>
      </w:pPr>
    </w:p>
    <w:p w14:paraId="60DB0D4A" w14:textId="77777777" w:rsidR="00D3783E" w:rsidRPr="0032190F" w:rsidRDefault="00D3783E" w:rsidP="00242C0F">
      <w:pPr>
        <w:rPr>
          <w:lang w:val="fr-FR"/>
        </w:rPr>
      </w:pPr>
      <w:r w:rsidRPr="0032190F">
        <w:rPr>
          <w:lang w:val="fr-FR"/>
        </w:rPr>
        <w:t xml:space="preserve">Le </w:t>
      </w:r>
      <w:r w:rsidRPr="0032190F">
        <w:rPr>
          <w:i/>
          <w:lang w:val="fr-FR"/>
        </w:rPr>
        <w:t>tumulus</w:t>
      </w:r>
      <w:r w:rsidRPr="0032190F">
        <w:rPr>
          <w:lang w:val="fr-FR"/>
        </w:rPr>
        <w:t xml:space="preserve"> de Pian del Re, sur la pente sud-occidentale du Monte Bignone, à environ </w:t>
      </w:r>
      <w:smartTag w:uri="urn:schemas-microsoft-com:office:smarttags" w:element="metricconverter">
        <w:smartTagPr>
          <w:attr w:name="ProductID" w:val="850 m"/>
        </w:smartTagPr>
        <w:r w:rsidRPr="0032190F">
          <w:rPr>
            <w:lang w:val="fr-FR"/>
          </w:rPr>
          <w:t>850 m</w:t>
        </w:r>
      </w:smartTag>
      <w:r w:rsidRPr="0032190F">
        <w:rPr>
          <w:lang w:val="fr-FR"/>
        </w:rPr>
        <w:t xml:space="preserve"> d’élévation (Apricale, Imperia) est le plus grand d’une petite concetration de </w:t>
      </w:r>
      <w:r w:rsidR="00D979B9" w:rsidRPr="0032190F">
        <w:rPr>
          <w:i/>
          <w:lang w:val="fr-FR"/>
        </w:rPr>
        <w:t>tumulus</w:t>
      </w:r>
      <w:r w:rsidRPr="0032190F">
        <w:rPr>
          <w:lang w:val="fr-FR"/>
        </w:rPr>
        <w:t>, les deux autres se trouvant à une dizaine de mètres au Nord (BIB 1288 p. 63)</w:t>
      </w:r>
    </w:p>
    <w:p w14:paraId="4E99C49F" w14:textId="77777777" w:rsidR="00D3783E" w:rsidRPr="0032190F" w:rsidRDefault="00D3783E" w:rsidP="00242C0F">
      <w:pPr>
        <w:rPr>
          <w:lang w:val="fr-FR"/>
        </w:rPr>
      </w:pPr>
    </w:p>
    <w:p w14:paraId="7C18E173" w14:textId="79DE4A48" w:rsidR="00D3783E" w:rsidRDefault="00D3783E" w:rsidP="00242C0F">
      <w:pPr>
        <w:jc w:val="both"/>
        <w:rPr>
          <w:lang w:val="fr-FR"/>
        </w:rPr>
      </w:pPr>
      <w:r w:rsidRPr="0032190F">
        <w:rPr>
          <w:lang w:val="fr-FR"/>
        </w:rPr>
        <w:t xml:space="preserve">Le tumulus n° 1 est circulaire (environ </w:t>
      </w:r>
      <w:smartTag w:uri="urn:schemas-microsoft-com:office:smarttags" w:element="metricconverter">
        <w:smartTagPr>
          <w:attr w:name="ProductID" w:val="14 m"/>
        </w:smartTagPr>
        <w:r w:rsidRPr="0032190F">
          <w:rPr>
            <w:lang w:val="fr-FR"/>
          </w:rPr>
          <w:t>14 m</w:t>
        </w:r>
      </w:smartTag>
      <w:r w:rsidRPr="0032190F">
        <w:rPr>
          <w:lang w:val="fr-FR"/>
        </w:rPr>
        <w:t xml:space="preserve"> de diamètre) entouré d’un parement de pierre. Au milieu de la structure, et légèrement excentré, une structure ovale dans laquelle on a trouvé des traces d’</w:t>
      </w:r>
      <w:hyperlink r:id="rId2019" w:anchor="Cul_Incineration" w:history="1">
        <w:r w:rsidR="002E057E" w:rsidRPr="002E057E">
          <w:rPr>
            <w:rStyle w:val="Hyperlink"/>
            <w:lang w:val="fr-FR"/>
          </w:rPr>
          <w:t>incinération</w:t>
        </w:r>
      </w:hyperlink>
      <w:r w:rsidRPr="0032190F">
        <w:rPr>
          <w:lang w:val="fr-FR"/>
        </w:rPr>
        <w:t xml:space="preserve"> qui l’attr</w:t>
      </w:r>
      <w:r w:rsidR="002E057E">
        <w:rPr>
          <w:lang w:val="fr-FR"/>
        </w:rPr>
        <w:t>i</w:t>
      </w:r>
      <w:r w:rsidRPr="0032190F">
        <w:rPr>
          <w:lang w:val="fr-FR"/>
        </w:rPr>
        <w:t xml:space="preserve">bue à la culture </w:t>
      </w:r>
      <w:hyperlink r:id="rId2020" w:anchor="Cul_Champs_Urnes" w:history="1">
        <w:r w:rsidRPr="0032190F">
          <w:rPr>
            <w:rStyle w:val="Hyperlink"/>
            <w:lang w:val="fr-FR"/>
          </w:rPr>
          <w:t>Champs d’Urnes</w:t>
        </w:r>
      </w:hyperlink>
      <w:r w:rsidRPr="0032190F">
        <w:rPr>
          <w:lang w:val="fr-FR"/>
        </w:rPr>
        <w:t>. Par ailleurs des tessons d’une urne (forme ovalaire ou biconique à fon plat, col allongé à profil concave et lèvre légèrement évasées) cassée rituellement, attribuée à l’âge du Bronze moyen-récent ont été trouvés sur le sol de cette structure ovalaire</w:t>
      </w:r>
      <w:r w:rsidR="00B91122" w:rsidRPr="0032190F">
        <w:rPr>
          <w:lang w:val="fr-FR"/>
        </w:rPr>
        <w:t>.</w:t>
      </w:r>
    </w:p>
    <w:p w14:paraId="618DE2E0" w14:textId="77777777" w:rsidR="003119A6" w:rsidRDefault="003119A6" w:rsidP="00242C0F">
      <w:pPr>
        <w:jc w:val="both"/>
        <w:rPr>
          <w:lang w:val="fr-FR"/>
        </w:rPr>
      </w:pPr>
    </w:p>
    <w:p w14:paraId="1B458D02" w14:textId="77777777" w:rsidR="003119A6" w:rsidRPr="0032190F" w:rsidRDefault="003119A6" w:rsidP="00426FF9">
      <w:pPr>
        <w:pStyle w:val="Heading1"/>
      </w:pPr>
      <w:bookmarkStart w:id="915" w:name="Sit_Kommos"/>
      <w:r>
        <w:t>KOMMOS</w:t>
      </w:r>
    </w:p>
    <w:bookmarkEnd w:id="915"/>
    <w:p w14:paraId="563F5334" w14:textId="77777777" w:rsidR="00B91122" w:rsidRDefault="00B91122" w:rsidP="00242C0F">
      <w:pPr>
        <w:rPr>
          <w:lang w:val="fr-FR"/>
        </w:rPr>
      </w:pPr>
    </w:p>
    <w:p w14:paraId="5667C4AF" w14:textId="2F7D77F5" w:rsidR="003119A6" w:rsidRDefault="003119A6" w:rsidP="00242C0F">
      <w:pPr>
        <w:rPr>
          <w:lang w:val="fr-FR"/>
        </w:rPr>
      </w:pPr>
      <w:r>
        <w:rPr>
          <w:lang w:val="fr-FR"/>
        </w:rPr>
        <w:t>Crète. Site portuaire. Six fragments (</w:t>
      </w:r>
      <w:r w:rsidRPr="003119A6">
        <w:rPr>
          <w:i/>
          <w:lang w:val="fr-FR"/>
        </w:rPr>
        <w:t>pezzi</w:t>
      </w:r>
      <w:r>
        <w:rPr>
          <w:lang w:val="fr-FR"/>
        </w:rPr>
        <w:t xml:space="preserve">) de </w:t>
      </w:r>
      <w:hyperlink r:id="rId2021" w:anchor="Cul_Lingot_PDB_spat_MedOr_Sard" w:history="1">
        <w:r w:rsidRPr="003119A6">
          <w:rPr>
            <w:rStyle w:val="Hyperlink"/>
            <w:lang w:val="fr-FR"/>
          </w:rPr>
          <w:t>lingot PDB</w:t>
        </w:r>
      </w:hyperlink>
      <w:r>
        <w:rPr>
          <w:lang w:val="fr-FR"/>
        </w:rPr>
        <w:t xml:space="preserve"> dont 1 en provenance de Chypre </w:t>
      </w:r>
      <w:r w:rsidRPr="003119A6">
        <w:rPr>
          <w:lang w:val="fr-FR"/>
        </w:rPr>
        <w:t>(BIB 3042)</w:t>
      </w:r>
      <w:r>
        <w:rPr>
          <w:lang w:val="fr-FR"/>
        </w:rPr>
        <w:t xml:space="preserve">. Ce site à donné son nom aux ollas de type Kommos </w:t>
      </w:r>
      <w:r w:rsidRPr="003119A6">
        <w:rPr>
          <w:lang w:val="fr-FR"/>
        </w:rPr>
        <w:t>(BIB 3042)</w:t>
      </w:r>
    </w:p>
    <w:p w14:paraId="65F162C3" w14:textId="77777777" w:rsidR="003119A6" w:rsidRPr="0032190F" w:rsidRDefault="003119A6" w:rsidP="00242C0F">
      <w:pPr>
        <w:rPr>
          <w:lang w:val="fr-FR"/>
        </w:rPr>
      </w:pPr>
    </w:p>
    <w:p w14:paraId="7866AFF9" w14:textId="77777777" w:rsidR="00B91122" w:rsidRPr="0032190F" w:rsidRDefault="00B91122" w:rsidP="00426FF9">
      <w:pPr>
        <w:pStyle w:val="Heading1"/>
      </w:pPr>
      <w:bookmarkStart w:id="916" w:name="Sit_Arzachena"/>
      <w:r w:rsidRPr="0032190F">
        <w:t>ARZACHENA</w:t>
      </w:r>
    </w:p>
    <w:bookmarkEnd w:id="916"/>
    <w:p w14:paraId="1679DB32" w14:textId="77777777" w:rsidR="003119A6" w:rsidRDefault="003119A6" w:rsidP="003119A6">
      <w:pPr>
        <w:rPr>
          <w:sz w:val="20"/>
          <w:lang w:val="fr-FR"/>
        </w:rPr>
      </w:pPr>
      <w:r w:rsidRPr="003119A6">
        <w:rPr>
          <w:sz w:val="20"/>
          <w:lang w:val="fr-FR"/>
        </w:rPr>
        <w:t>Arzachena-Albucciu</w:t>
      </w:r>
    </w:p>
    <w:p w14:paraId="5BDACAD4" w14:textId="77777777" w:rsidR="00B91122" w:rsidRPr="0032190F" w:rsidRDefault="00B91122" w:rsidP="00242C0F">
      <w:pPr>
        <w:rPr>
          <w:lang w:val="fr-FR"/>
        </w:rPr>
      </w:pPr>
    </w:p>
    <w:p w14:paraId="73A413A9" w14:textId="77777777" w:rsidR="00B91122" w:rsidRDefault="00B91122" w:rsidP="00242C0F">
      <w:pPr>
        <w:rPr>
          <w:lang w:val="fr-FR"/>
        </w:rPr>
      </w:pPr>
      <w:r w:rsidRPr="0032190F">
        <w:rPr>
          <w:lang w:val="fr-FR"/>
        </w:rPr>
        <w:t xml:space="preserve">Le site Arzachena (Sassari, Sardaigne) a livré de nombreux fragment d’épées et est attribué à la transition du </w:t>
      </w:r>
      <w:hyperlink r:id="rId2022" w:anchor="Cul_Bronze_Moyen" w:history="1">
        <w:r w:rsidR="00E40A21">
          <w:rPr>
            <w:rStyle w:val="Hyperlink"/>
            <w:lang w:val="fr-FR"/>
          </w:rPr>
          <w:t>BM</w:t>
        </w:r>
      </w:hyperlink>
      <w:r w:rsidR="00E40A21" w:rsidRPr="00E40A21">
        <w:rPr>
          <w:lang w:val="fr-FR"/>
        </w:rPr>
        <w:t xml:space="preserve"> </w:t>
      </w:r>
      <w:r w:rsidRPr="0032190F">
        <w:rPr>
          <w:lang w:val="fr-FR"/>
        </w:rPr>
        <w:t xml:space="preserve">/ </w:t>
      </w:r>
      <w:hyperlink r:id="rId2023" w:anchor="Cul_Bronze_Final" w:history="1">
        <w:r w:rsidR="00E40A21">
          <w:rPr>
            <w:rStyle w:val="Hyperlink"/>
            <w:lang w:val="fr-FR"/>
          </w:rPr>
          <w:t>BF</w:t>
        </w:r>
      </w:hyperlink>
      <w:r w:rsidRPr="0032190F">
        <w:rPr>
          <w:lang w:val="fr-FR"/>
        </w:rPr>
        <w:t xml:space="preserve"> (ref A4).</w:t>
      </w:r>
    </w:p>
    <w:p w14:paraId="789322C4" w14:textId="5C4A1E68" w:rsidR="003119A6" w:rsidRDefault="003119A6" w:rsidP="003119A6">
      <w:pPr>
        <w:rPr>
          <w:lang w:val="fr-FR"/>
        </w:rPr>
      </w:pPr>
      <w:r>
        <w:rPr>
          <w:sz w:val="20"/>
          <w:lang w:val="fr-FR"/>
        </w:rPr>
        <w:br/>
      </w:r>
      <w:r>
        <w:rPr>
          <w:lang w:val="fr-FR"/>
        </w:rPr>
        <w:t xml:space="preserve">Plus ancienne attestation d'un </w:t>
      </w:r>
      <w:hyperlink r:id="rId2024" w:anchor="Cul_Lingot_PDB_spat_MedOr_Sard" w:history="1">
        <w:r w:rsidRPr="003119A6">
          <w:rPr>
            <w:rStyle w:val="Hyperlink"/>
            <w:lang w:val="fr-FR"/>
          </w:rPr>
          <w:t>lingot PDB</w:t>
        </w:r>
      </w:hyperlink>
      <w:r>
        <w:rPr>
          <w:lang w:val="fr-FR"/>
        </w:rPr>
        <w:t xml:space="preserve"> en </w:t>
      </w:r>
      <w:r w:rsidRPr="003119A6">
        <w:rPr>
          <w:lang w:val="fr-FR"/>
        </w:rPr>
        <w:t>Sardaigne</w:t>
      </w:r>
      <w:r>
        <w:rPr>
          <w:lang w:val="fr-FR"/>
        </w:rPr>
        <w:t xml:space="preserve"> daté du </w:t>
      </w:r>
      <w:r w:rsidRPr="003119A6">
        <w:rPr>
          <w:lang w:val="fr-FR"/>
        </w:rPr>
        <w:t xml:space="preserve">BR // </w:t>
      </w:r>
      <w:hyperlink r:id="rId2025" w:anchor="Cul_Helladique_Recent_IIIB" w:history="1">
        <w:r w:rsidRPr="003119A6">
          <w:rPr>
            <w:rStyle w:val="Hyperlink"/>
            <w:lang w:val="fr-FR"/>
          </w:rPr>
          <w:t>H</w:t>
        </w:r>
        <w:r>
          <w:rPr>
            <w:rStyle w:val="Hyperlink"/>
            <w:lang w:val="fr-FR"/>
          </w:rPr>
          <w:t>RIIIB</w:t>
        </w:r>
      </w:hyperlink>
      <w:r w:rsidRPr="003119A6">
        <w:rPr>
          <w:lang w:val="fr-FR"/>
        </w:rPr>
        <w:t xml:space="preserve">, par </w:t>
      </w:r>
      <w:r w:rsidRPr="003119A6">
        <w:rPr>
          <w:i/>
          <w:lang w:val="fr-FR"/>
        </w:rPr>
        <w:t>cross-dating</w:t>
      </w:r>
      <w:r w:rsidRPr="003119A6">
        <w:rPr>
          <w:lang w:val="fr-FR"/>
        </w:rPr>
        <w:t xml:space="preserve"> avec un vase </w:t>
      </w:r>
      <w:r>
        <w:rPr>
          <w:lang w:val="fr-FR"/>
        </w:rPr>
        <w:t>[</w:t>
      </w:r>
      <w:r w:rsidRPr="003119A6">
        <w:rPr>
          <w:i/>
          <w:lang w:val="fr-FR"/>
        </w:rPr>
        <w:t>olla</w:t>
      </w:r>
      <w:r>
        <w:rPr>
          <w:lang w:val="fr-FR"/>
        </w:rPr>
        <w:t xml:space="preserve"> ?] </w:t>
      </w:r>
      <w:r w:rsidRPr="003119A6">
        <w:rPr>
          <w:lang w:val="fr-FR"/>
        </w:rPr>
        <w:t xml:space="preserve">retrouvé en contexte stratigraphique à </w:t>
      </w:r>
      <w:hyperlink r:id="rId2026" w:anchor="Sit_Kommos" w:history="1">
        <w:r w:rsidRPr="003119A6">
          <w:rPr>
            <w:rStyle w:val="Hyperlink"/>
            <w:lang w:val="fr-FR"/>
          </w:rPr>
          <w:t>Kommos</w:t>
        </w:r>
      </w:hyperlink>
      <w:r w:rsidRPr="003119A6">
        <w:rPr>
          <w:lang w:val="fr-FR"/>
        </w:rPr>
        <w:t xml:space="preserve"> (BIB 3042) </w:t>
      </w:r>
      <w:r>
        <w:rPr>
          <w:lang w:val="fr-FR"/>
        </w:rPr>
        <w:t xml:space="preserve">v. </w:t>
      </w:r>
      <w:hyperlink r:id="rId2027" w:anchor="Sit_Funtana" w:history="1">
        <w:r w:rsidRPr="003119A6">
          <w:rPr>
            <w:rStyle w:val="Hyperlink"/>
            <w:lang w:val="fr-FR"/>
          </w:rPr>
          <w:t>Funtana</w:t>
        </w:r>
      </w:hyperlink>
    </w:p>
    <w:p w14:paraId="3FA9BA74" w14:textId="77777777" w:rsidR="003119A6" w:rsidRDefault="003119A6" w:rsidP="003119A6">
      <w:pPr>
        <w:rPr>
          <w:lang w:val="fr-FR"/>
        </w:rPr>
      </w:pPr>
    </w:p>
    <w:p w14:paraId="6D62DAB7" w14:textId="77777777" w:rsidR="003119A6" w:rsidRDefault="003119A6" w:rsidP="00426FF9">
      <w:pPr>
        <w:pStyle w:val="Heading1"/>
      </w:pPr>
      <w:bookmarkStart w:id="917" w:name="Sit_Funtana"/>
      <w:r>
        <w:t>FUNTANA</w:t>
      </w:r>
    </w:p>
    <w:bookmarkEnd w:id="917"/>
    <w:p w14:paraId="046D91E0" w14:textId="77777777" w:rsidR="003119A6" w:rsidRPr="003119A6" w:rsidRDefault="003119A6" w:rsidP="003119A6">
      <w:pPr>
        <w:rPr>
          <w:color w:val="231F20"/>
          <w:sz w:val="20"/>
          <w:szCs w:val="20"/>
          <w:lang w:val="fr-FR"/>
        </w:rPr>
      </w:pPr>
      <w:r w:rsidRPr="003119A6">
        <w:rPr>
          <w:color w:val="231F20"/>
          <w:sz w:val="20"/>
          <w:szCs w:val="20"/>
          <w:lang w:val="fr-FR"/>
        </w:rPr>
        <w:t>Funtana Coberta-Ballao</w:t>
      </w:r>
    </w:p>
    <w:p w14:paraId="7A81E75C" w14:textId="77777777" w:rsidR="003119A6" w:rsidRPr="003119A6" w:rsidRDefault="003119A6" w:rsidP="003119A6">
      <w:pPr>
        <w:rPr>
          <w:color w:val="231F20"/>
          <w:sz w:val="20"/>
          <w:szCs w:val="20"/>
          <w:lang w:val="fr-FR"/>
        </w:rPr>
      </w:pPr>
    </w:p>
    <w:p w14:paraId="64959BF9" w14:textId="195A5F09" w:rsidR="003119A6" w:rsidRPr="003119A6" w:rsidRDefault="003119A6" w:rsidP="003119A6">
      <w:pPr>
        <w:rPr>
          <w:lang w:val="fr-FR"/>
        </w:rPr>
      </w:pPr>
      <w:r>
        <w:rPr>
          <w:lang w:val="fr-FR"/>
        </w:rPr>
        <w:lastRenderedPageBreak/>
        <w:t xml:space="preserve">Sardaigne. Grand nombre de fragment de </w:t>
      </w:r>
      <w:hyperlink r:id="rId2028" w:anchor="Cul_Lingot_PDB_spat_MedOr_Sard" w:history="1">
        <w:r w:rsidRPr="003119A6">
          <w:rPr>
            <w:rStyle w:val="Hyperlink"/>
            <w:lang w:val="fr-FR"/>
          </w:rPr>
          <w:t>lingot PDB</w:t>
        </w:r>
      </w:hyperlink>
      <w:r>
        <w:rPr>
          <w:lang w:val="fr-FR"/>
        </w:rPr>
        <w:t>, d'épées votives et de traces de mises en forme (</w:t>
      </w:r>
      <w:r w:rsidRPr="003119A6">
        <w:rPr>
          <w:i/>
          <w:lang w:val="fr-FR"/>
        </w:rPr>
        <w:t>ritagli e scarti di lavorazione</w:t>
      </w:r>
      <w:r>
        <w:rPr>
          <w:lang w:val="fr-FR"/>
        </w:rPr>
        <w:t>)</w:t>
      </w:r>
      <w:r w:rsidRPr="003119A6">
        <w:rPr>
          <w:lang w:val="fr-FR"/>
        </w:rPr>
        <w:t xml:space="preserve"> </w:t>
      </w:r>
      <w:r>
        <w:rPr>
          <w:lang w:val="fr-FR"/>
        </w:rPr>
        <w:t xml:space="preserve">pour un total de 20,571 kg de métal contenu dans une </w:t>
      </w:r>
      <w:r w:rsidRPr="003119A6">
        <w:rPr>
          <w:i/>
          <w:lang w:val="fr-FR"/>
        </w:rPr>
        <w:t>olla</w:t>
      </w:r>
      <w:r>
        <w:rPr>
          <w:lang w:val="fr-FR"/>
        </w:rPr>
        <w:t xml:space="preserve"> de type </w:t>
      </w:r>
      <w:hyperlink r:id="rId2029" w:anchor="Sit_Kommos" w:history="1">
        <w:r w:rsidRPr="003119A6">
          <w:rPr>
            <w:rStyle w:val="Hyperlink"/>
            <w:lang w:val="fr-FR"/>
          </w:rPr>
          <w:t>Kommos</w:t>
        </w:r>
      </w:hyperlink>
      <w:r w:rsidRPr="003119A6">
        <w:rPr>
          <w:lang w:val="fr-FR"/>
        </w:rPr>
        <w:t xml:space="preserve"> </w:t>
      </w:r>
      <w:r>
        <w:rPr>
          <w:lang w:val="fr-FR"/>
        </w:rPr>
        <w:t>et un contexte votif (BIB 3042)</w:t>
      </w:r>
    </w:p>
    <w:p w14:paraId="5A8D7A7E" w14:textId="77777777" w:rsidR="003119A6" w:rsidRDefault="003119A6" w:rsidP="00242C0F">
      <w:pPr>
        <w:rPr>
          <w:lang w:val="fr-FR"/>
        </w:rPr>
      </w:pPr>
    </w:p>
    <w:p w14:paraId="00A12837" w14:textId="77777777" w:rsidR="003119A6" w:rsidRDefault="003119A6" w:rsidP="00426FF9">
      <w:pPr>
        <w:pStyle w:val="Heading1"/>
      </w:pPr>
      <w:bookmarkStart w:id="918" w:name="Sit_Serucci"/>
      <w:r>
        <w:t>SERUCCI</w:t>
      </w:r>
    </w:p>
    <w:bookmarkEnd w:id="918"/>
    <w:p w14:paraId="419083CC" w14:textId="77777777" w:rsidR="003119A6" w:rsidRDefault="003119A6" w:rsidP="00242C0F">
      <w:pPr>
        <w:rPr>
          <w:lang w:val="fr-FR"/>
        </w:rPr>
      </w:pPr>
      <w:r>
        <w:rPr>
          <w:lang w:val="fr-FR"/>
        </w:rPr>
        <w:t>Serucci-Gonnesa</w:t>
      </w:r>
    </w:p>
    <w:p w14:paraId="601CFD54" w14:textId="77777777" w:rsidR="003119A6" w:rsidRDefault="003119A6" w:rsidP="00242C0F">
      <w:pPr>
        <w:rPr>
          <w:lang w:val="fr-FR"/>
        </w:rPr>
      </w:pPr>
    </w:p>
    <w:p w14:paraId="532F6B1D" w14:textId="359A38A4" w:rsidR="003119A6" w:rsidRDefault="003119A6" w:rsidP="00242C0F">
      <w:pPr>
        <w:rPr>
          <w:lang w:val="fr-FR"/>
        </w:rPr>
      </w:pPr>
      <w:r>
        <w:rPr>
          <w:lang w:val="fr-FR"/>
        </w:rPr>
        <w:t xml:space="preserve">Sardaigne. </w:t>
      </w:r>
      <w:hyperlink r:id="rId2030" w:anchor="Cul_Lingot_PDB_spat_MedOr_Sard" w:history="1">
        <w:r w:rsidRPr="003119A6">
          <w:rPr>
            <w:rStyle w:val="Hyperlink"/>
            <w:lang w:val="fr-FR"/>
          </w:rPr>
          <w:t>lingot PDB</w:t>
        </w:r>
      </w:hyperlink>
      <w:r>
        <w:rPr>
          <w:lang w:val="fr-FR"/>
        </w:rPr>
        <w:t xml:space="preserve"> dans la chambre de la </w:t>
      </w:r>
      <w:r w:rsidR="00B94E32">
        <w:rPr>
          <w:lang w:val="fr-FR"/>
        </w:rPr>
        <w:t>t</w:t>
      </w:r>
      <w:r>
        <w:rPr>
          <w:lang w:val="fr-FR"/>
        </w:rPr>
        <w:t>orre centrale A du nuraghe dans un niveau daté de la phase finale du BR et du début du BF (BR2/BF1)</w:t>
      </w:r>
      <w:r w:rsidRPr="003119A6">
        <w:rPr>
          <w:lang w:val="fr-FR"/>
        </w:rPr>
        <w:t xml:space="preserve"> </w:t>
      </w:r>
      <w:r>
        <w:rPr>
          <w:lang w:val="fr-FR"/>
        </w:rPr>
        <w:t>(BIB 3042)</w:t>
      </w:r>
    </w:p>
    <w:p w14:paraId="5D2D0B14" w14:textId="77777777" w:rsidR="00B94E32" w:rsidRDefault="00B94E32" w:rsidP="00242C0F">
      <w:pPr>
        <w:rPr>
          <w:lang w:val="fr-FR"/>
        </w:rPr>
      </w:pPr>
    </w:p>
    <w:p w14:paraId="240EEC6A" w14:textId="77777777" w:rsidR="00B94E32" w:rsidRDefault="00B94E32" w:rsidP="00242C0F">
      <w:pPr>
        <w:rPr>
          <w:lang w:val="fr-FR"/>
        </w:rPr>
      </w:pPr>
      <w:r>
        <w:rPr>
          <w:lang w:val="fr-FR"/>
        </w:rPr>
        <w:t>BARUMINI</w:t>
      </w:r>
    </w:p>
    <w:p w14:paraId="6B90526E" w14:textId="77777777" w:rsidR="00B94E32" w:rsidRDefault="00B94E32" w:rsidP="00242C0F">
      <w:pPr>
        <w:rPr>
          <w:lang w:val="fr-FR"/>
        </w:rPr>
      </w:pPr>
    </w:p>
    <w:p w14:paraId="1AB74172" w14:textId="77777777" w:rsidR="00B94E32" w:rsidRPr="00B94E32" w:rsidRDefault="00B94E32" w:rsidP="00242C0F">
      <w:pPr>
        <w:rPr>
          <w:lang w:val="fr-FR"/>
        </w:rPr>
      </w:pPr>
      <w:r w:rsidRPr="00B94E32">
        <w:rPr>
          <w:lang w:val="fr-FR"/>
        </w:rPr>
        <w:t>Sardaigne. nuraghe à torre, deux lignes d'enceintes (BIB A. Depalmas in BIB 3233)</w:t>
      </w:r>
    </w:p>
    <w:p w14:paraId="03567315" w14:textId="77777777" w:rsidR="007A0335" w:rsidRPr="00B94E32" w:rsidRDefault="007A0335" w:rsidP="00242C0F">
      <w:pPr>
        <w:rPr>
          <w:lang w:val="fr-FR"/>
        </w:rPr>
      </w:pPr>
    </w:p>
    <w:p w14:paraId="268996BE" w14:textId="77777777" w:rsidR="007A0335" w:rsidRPr="0032190F" w:rsidRDefault="007A0335" w:rsidP="00426FF9">
      <w:pPr>
        <w:pStyle w:val="Heading1"/>
      </w:pPr>
      <w:bookmarkStart w:id="919" w:name="Sit_Sassari"/>
      <w:r w:rsidRPr="0032190F">
        <w:t>SASSARI</w:t>
      </w:r>
    </w:p>
    <w:bookmarkEnd w:id="919"/>
    <w:p w14:paraId="0768ADA6" w14:textId="77777777" w:rsidR="007A0335" w:rsidRPr="0032190F" w:rsidRDefault="007A0335" w:rsidP="00242C0F">
      <w:pPr>
        <w:rPr>
          <w:lang w:val="fr-FR"/>
        </w:rPr>
      </w:pPr>
    </w:p>
    <w:p w14:paraId="55DA7CBD" w14:textId="65DBC4B6" w:rsidR="007A0335" w:rsidRDefault="007A0335" w:rsidP="00242C0F">
      <w:pPr>
        <w:rPr>
          <w:lang w:val="fr-FR"/>
        </w:rPr>
      </w:pPr>
      <w:r w:rsidRPr="0032190F">
        <w:rPr>
          <w:lang w:val="fr-FR"/>
        </w:rPr>
        <w:t xml:space="preserve">A Sassari (Sardaigne), un modèle en métal de char à 2 roues rayonnées a été trouvé associé a un assemblage </w:t>
      </w:r>
      <w:hyperlink r:id="rId2031" w:anchor="Cul_Nuragique" w:history="1">
        <w:r w:rsidR="00804636" w:rsidRPr="00804636">
          <w:rPr>
            <w:rStyle w:val="Hyperlink"/>
            <w:lang w:val="fr-FR"/>
          </w:rPr>
          <w:t>nuragique</w:t>
        </w:r>
      </w:hyperlink>
      <w:r w:rsidR="00804636" w:rsidRPr="00804636">
        <w:rPr>
          <w:lang w:val="fr-FR"/>
        </w:rPr>
        <w:t xml:space="preserve"> </w:t>
      </w:r>
      <w:r w:rsidRPr="0032190F">
        <w:rPr>
          <w:lang w:val="fr-FR"/>
        </w:rPr>
        <w:t>(BIB 2225 p. 59)</w:t>
      </w:r>
      <w:r w:rsidR="00E40A21">
        <w:rPr>
          <w:lang w:val="fr-FR"/>
        </w:rPr>
        <w:t xml:space="preserve"> </w:t>
      </w:r>
      <w:hyperlink r:id="rId2032" w:anchor="Cul_Bronzetti" w:history="1">
        <w:r w:rsidR="00E40A21" w:rsidRPr="00E40A21">
          <w:rPr>
            <w:rStyle w:val="Hyperlink"/>
            <w:i/>
            <w:lang w:val="fr-FR"/>
          </w:rPr>
          <w:t>bronzetti</w:t>
        </w:r>
      </w:hyperlink>
      <w:r w:rsidR="00E40A21">
        <w:rPr>
          <w:i/>
          <w:lang w:val="fr-FR"/>
        </w:rPr>
        <w:t xml:space="preserve"> </w:t>
      </w:r>
      <w:r w:rsidR="00E40A21">
        <w:rPr>
          <w:lang w:val="fr-FR"/>
        </w:rPr>
        <w:t>?</w:t>
      </w:r>
    </w:p>
    <w:p w14:paraId="39F04AC8" w14:textId="77777777" w:rsidR="00CD27DA" w:rsidRDefault="00CD27DA" w:rsidP="00242C0F">
      <w:pPr>
        <w:rPr>
          <w:lang w:val="fr-FR"/>
        </w:rPr>
      </w:pPr>
    </w:p>
    <w:p w14:paraId="5271B89E" w14:textId="77777777" w:rsidR="00CD27DA" w:rsidRDefault="00CD27DA" w:rsidP="00242C0F">
      <w:pPr>
        <w:rPr>
          <w:lang w:val="fr-FR"/>
        </w:rPr>
      </w:pPr>
    </w:p>
    <w:p w14:paraId="6FC456B1" w14:textId="77777777" w:rsidR="00CD27DA" w:rsidRDefault="00CD27DA" w:rsidP="00426FF9">
      <w:pPr>
        <w:pStyle w:val="Heading1"/>
      </w:pPr>
      <w:bookmarkStart w:id="920" w:name="Sit_Pitzinnu"/>
      <w:r>
        <w:t>PITZINNU</w:t>
      </w:r>
    </w:p>
    <w:bookmarkEnd w:id="920"/>
    <w:p w14:paraId="5A3EC793" w14:textId="77777777" w:rsidR="00CD27DA" w:rsidRPr="00E65B06" w:rsidRDefault="00CD27DA" w:rsidP="00CD27DA">
      <w:pPr>
        <w:rPr>
          <w:sz w:val="20"/>
          <w:lang w:val="fr-FR"/>
        </w:rPr>
      </w:pPr>
      <w:r w:rsidRPr="00E65B06">
        <w:rPr>
          <w:sz w:val="20"/>
          <w:lang w:val="fr-FR"/>
        </w:rPr>
        <w:t>Pitzinnu</w:t>
      </w:r>
    </w:p>
    <w:p w14:paraId="357B353C" w14:textId="77777777" w:rsidR="00CD27DA" w:rsidRPr="00CD27DA" w:rsidRDefault="00CD27DA" w:rsidP="00CD27DA">
      <w:pPr>
        <w:rPr>
          <w:lang w:val="fr-FR"/>
        </w:rPr>
      </w:pPr>
    </w:p>
    <w:p w14:paraId="52B608AD" w14:textId="138C4BD4" w:rsidR="00CD27DA" w:rsidRDefault="00CD27DA" w:rsidP="00CD27DA">
      <w:pPr>
        <w:rPr>
          <w:lang w:val="fr-FR"/>
        </w:rPr>
      </w:pPr>
      <w:r w:rsidRPr="00CD27DA">
        <w:rPr>
          <w:lang w:val="fr-FR"/>
        </w:rPr>
        <w:t xml:space="preserve">La phase ancienne du </w:t>
      </w:r>
      <w:hyperlink r:id="rId2033" w:anchor="Cul_Bronze_Moyen_Sardaigne" w:history="1">
        <w:r w:rsidRPr="00CD27DA">
          <w:rPr>
            <w:rStyle w:val="Hyperlink"/>
            <w:lang w:val="fr-FR"/>
          </w:rPr>
          <w:t>BM sarde</w:t>
        </w:r>
      </w:hyperlink>
      <w:r w:rsidRPr="00CD27DA">
        <w:rPr>
          <w:lang w:val="fr-FR"/>
        </w:rPr>
        <w:t xml:space="preserve"> est documentée par la datation 1742-1519 cal. BC (code inconnu, 3350±50 BP) du </w:t>
      </w:r>
      <w:hyperlink r:id="rId2034" w:anchor="Cul_Nuragique" w:history="1">
        <w:r w:rsidRPr="00CD27DA">
          <w:rPr>
            <w:rStyle w:val="Hyperlink"/>
            <w:lang w:val="fr-FR"/>
          </w:rPr>
          <w:t>nuraghe</w:t>
        </w:r>
      </w:hyperlink>
      <w:r>
        <w:rPr>
          <w:lang w:val="fr-FR"/>
        </w:rPr>
        <w:t xml:space="preserve"> </w:t>
      </w:r>
      <w:r w:rsidRPr="00CD27DA">
        <w:rPr>
          <w:lang w:val="fr-FR"/>
        </w:rPr>
        <w:t xml:space="preserve">Pitzinnu, marquée par la présence des vaisselles </w:t>
      </w:r>
      <w:r w:rsidRPr="00CD27DA">
        <w:rPr>
          <w:i/>
          <w:lang w:val="fr-FR"/>
        </w:rPr>
        <w:t>a pettine</w:t>
      </w:r>
      <w:r w:rsidRPr="00CD27DA">
        <w:rPr>
          <w:lang w:val="fr-FR"/>
        </w:rPr>
        <w:t xml:space="preserve"> (BIB 2972).</w:t>
      </w:r>
    </w:p>
    <w:p w14:paraId="2C77B26F" w14:textId="77777777" w:rsidR="00CD27DA" w:rsidRDefault="00CD27DA" w:rsidP="00CD27DA">
      <w:pPr>
        <w:rPr>
          <w:lang w:val="fr-FR"/>
        </w:rPr>
      </w:pPr>
    </w:p>
    <w:p w14:paraId="07052126" w14:textId="77777777" w:rsidR="00CD27DA" w:rsidRDefault="00CD27DA" w:rsidP="00426FF9">
      <w:pPr>
        <w:pStyle w:val="Heading1"/>
      </w:pPr>
      <w:bookmarkStart w:id="921" w:name="Sit_Arrubiu"/>
      <w:r>
        <w:t>ARRUBIU</w:t>
      </w:r>
    </w:p>
    <w:bookmarkEnd w:id="921"/>
    <w:p w14:paraId="6AD55398" w14:textId="77777777" w:rsidR="00CD27DA" w:rsidRDefault="00CD27DA" w:rsidP="00CD27DA">
      <w:pPr>
        <w:rPr>
          <w:lang w:val="fr-FR"/>
        </w:rPr>
      </w:pPr>
    </w:p>
    <w:p w14:paraId="14F4CF2E" w14:textId="775303A4" w:rsidR="00CD27DA" w:rsidRDefault="00CD27DA" w:rsidP="00CD27DA">
      <w:pPr>
        <w:jc w:val="both"/>
        <w:rPr>
          <w:lang w:val="fr-FR"/>
        </w:rPr>
      </w:pPr>
      <w:r w:rsidRPr="00CD27DA">
        <w:rPr>
          <w:lang w:val="fr-FR"/>
        </w:rPr>
        <w:t xml:space="preserve">À Arrubiu, </w:t>
      </w:r>
      <w:r>
        <w:rPr>
          <w:lang w:val="fr-FR"/>
        </w:rPr>
        <w:t xml:space="preserve">daté </w:t>
      </w:r>
      <w:r w:rsidRPr="00CD27DA">
        <w:rPr>
          <w:lang w:val="fr-FR"/>
        </w:rPr>
        <w:t xml:space="preserve">du </w:t>
      </w:r>
      <w:hyperlink r:id="rId2035" w:anchor="Cul_Bronze_Moyen_Sardaigne" w:history="1">
        <w:r w:rsidRPr="00CD27DA">
          <w:rPr>
            <w:rStyle w:val="Hyperlink"/>
            <w:lang w:val="fr-FR"/>
          </w:rPr>
          <w:t>BM sarde</w:t>
        </w:r>
      </w:hyperlink>
      <w:r>
        <w:rPr>
          <w:lang w:val="fr-FR"/>
        </w:rPr>
        <w:t xml:space="preserve">, </w:t>
      </w:r>
      <w:r w:rsidRPr="00CD27DA">
        <w:rPr>
          <w:lang w:val="fr-FR"/>
        </w:rPr>
        <w:t>l’</w:t>
      </w:r>
      <w:r w:rsidRPr="00CD27DA">
        <w:rPr>
          <w:i/>
          <w:lang w:val="fr-FR"/>
        </w:rPr>
        <w:t xml:space="preserve">alabastron </w:t>
      </w:r>
      <w:r w:rsidRPr="00CD27DA">
        <w:rPr>
          <w:lang w:val="fr-FR"/>
        </w:rPr>
        <w:t>mycénien daté de la seconde moitié du 14e siècle (HR IIIA2) serait donc attribuable à la fin du BM (Lo Schiavo, Vagnetti 1983), même si le mobilier associé ne permet pas de le confirmer  (BIB 2972).</w:t>
      </w:r>
    </w:p>
    <w:p w14:paraId="0EBCCCFD" w14:textId="77777777" w:rsidR="00CD27DA" w:rsidRDefault="00CD27DA" w:rsidP="00CD27DA">
      <w:pPr>
        <w:rPr>
          <w:lang w:val="fr-FR"/>
        </w:rPr>
      </w:pPr>
    </w:p>
    <w:p w14:paraId="7C10BF01" w14:textId="77777777" w:rsidR="00CD27DA" w:rsidRDefault="00CD27DA" w:rsidP="00426FF9">
      <w:pPr>
        <w:pStyle w:val="Heading1"/>
      </w:pPr>
      <w:bookmarkStart w:id="922" w:name="Sit_Mitza_Purdia"/>
      <w:r>
        <w:t>MITZA PURDIA</w:t>
      </w:r>
    </w:p>
    <w:bookmarkEnd w:id="922"/>
    <w:p w14:paraId="297C72F0" w14:textId="77777777" w:rsidR="00CD27DA" w:rsidRDefault="00CD27DA" w:rsidP="00CD27DA">
      <w:pPr>
        <w:rPr>
          <w:lang w:val="fr-FR"/>
        </w:rPr>
      </w:pPr>
    </w:p>
    <w:p w14:paraId="2652387B" w14:textId="378F54B5" w:rsidR="00CD27DA" w:rsidRDefault="00FC2D4A" w:rsidP="00CD27DA">
      <w:pPr>
        <w:rPr>
          <w:lang w:val="fr-FR"/>
        </w:rPr>
      </w:pPr>
      <w:r>
        <w:rPr>
          <w:lang w:val="fr-FR"/>
        </w:rPr>
        <w:t xml:space="preserve">Etablissement nuragique </w:t>
      </w:r>
      <w:r w:rsidRPr="00CD27DA">
        <w:rPr>
          <w:lang w:val="fr-FR"/>
        </w:rPr>
        <w:t xml:space="preserve">Mitza Purdia </w:t>
      </w:r>
      <w:r>
        <w:rPr>
          <w:lang w:val="fr-FR"/>
        </w:rPr>
        <w:t xml:space="preserve">(Decimoputzu) (BIB 3043) de </w:t>
      </w:r>
      <w:r w:rsidR="00CD27DA" w:rsidRPr="00CD27DA">
        <w:rPr>
          <w:lang w:val="fr-FR"/>
        </w:rPr>
        <w:t xml:space="preserve">Transition </w:t>
      </w:r>
      <w:hyperlink r:id="rId2036" w:anchor="Cul_Bronze_Moyen_Sardaigne" w:history="1">
        <w:r w:rsidR="00CD27DA" w:rsidRPr="00CD27DA">
          <w:rPr>
            <w:rStyle w:val="Hyperlink"/>
            <w:lang w:val="fr-FR"/>
          </w:rPr>
          <w:t>BM</w:t>
        </w:r>
      </w:hyperlink>
      <w:r w:rsidR="00CD27DA" w:rsidRPr="00CD27DA">
        <w:rPr>
          <w:lang w:val="fr-FR"/>
        </w:rPr>
        <w:t>-BR, un ivoire figurant un guerrier casqué</w:t>
      </w:r>
      <w:r w:rsidR="006972D4">
        <w:rPr>
          <w:lang w:val="fr-FR"/>
        </w:rPr>
        <w:t xml:space="preserve"> [casque]</w:t>
      </w:r>
      <w:r w:rsidR="00CD27DA" w:rsidRPr="00CD27DA">
        <w:rPr>
          <w:lang w:val="fr-FR"/>
        </w:rPr>
        <w:t xml:space="preserve"> provenant de Mitza Purdia (Sanna 1986) (BIB 2972).</w:t>
      </w:r>
      <w:r>
        <w:rPr>
          <w:lang w:val="fr-FR"/>
        </w:rPr>
        <w:t xml:space="preserve"> Applique en ivoire figurant un </w:t>
      </w:r>
      <w:hyperlink r:id="rId2037" w:anchor="Typ_Arm_Casques_typ_dents_sang" w:history="1">
        <w:r w:rsidRPr="006B4BDF">
          <w:rPr>
            <w:rStyle w:val="Hyperlink"/>
            <w:lang w:val="fr-FR"/>
          </w:rPr>
          <w:t>casque à dents de sanglier</w:t>
        </w:r>
      </w:hyperlink>
      <w:r>
        <w:rPr>
          <w:lang w:val="fr-FR"/>
        </w:rPr>
        <w:t xml:space="preserve"> daté du MiIIIb [</w:t>
      </w:r>
      <w:hyperlink r:id="rId2038" w:anchor="Cul_Helladique_Recent_IIIB" w:history="1">
        <w:r w:rsidRPr="00FC2D4A">
          <w:rPr>
            <w:rStyle w:val="Hyperlink"/>
            <w:lang w:val="fr-FR"/>
          </w:rPr>
          <w:t>HRIII</w:t>
        </w:r>
        <w:r>
          <w:rPr>
            <w:rStyle w:val="Hyperlink"/>
            <w:lang w:val="fr-FR"/>
          </w:rPr>
          <w:t>B</w:t>
        </w:r>
      </w:hyperlink>
      <w:r>
        <w:rPr>
          <w:lang w:val="fr-FR"/>
        </w:rPr>
        <w:t>] (BIB 3043)</w:t>
      </w:r>
    </w:p>
    <w:p w14:paraId="3B4D919D" w14:textId="77777777" w:rsidR="00CD27DA" w:rsidRDefault="00CD27DA" w:rsidP="00CD27DA">
      <w:pPr>
        <w:rPr>
          <w:lang w:val="fr-FR"/>
        </w:rPr>
      </w:pPr>
    </w:p>
    <w:p w14:paraId="29D80017" w14:textId="77777777" w:rsidR="00CD27DA" w:rsidRDefault="00CD27DA" w:rsidP="00426FF9">
      <w:pPr>
        <w:pStyle w:val="Heading1"/>
      </w:pPr>
      <w:bookmarkStart w:id="923" w:name="Sit_Su_Muru_Mannu"/>
      <w:r>
        <w:t>SU MURU MANNU</w:t>
      </w:r>
    </w:p>
    <w:bookmarkEnd w:id="923"/>
    <w:p w14:paraId="5E8833D7" w14:textId="77777777" w:rsidR="00CD27DA" w:rsidRDefault="00CD27DA" w:rsidP="00CD27DA">
      <w:pPr>
        <w:rPr>
          <w:lang w:val="fr-FR"/>
        </w:rPr>
      </w:pPr>
    </w:p>
    <w:p w14:paraId="2A39B5DE" w14:textId="13B71664" w:rsidR="00CD27DA" w:rsidRPr="0032190F" w:rsidRDefault="00CD27DA" w:rsidP="00CD27DA">
      <w:pPr>
        <w:rPr>
          <w:lang w:val="fr-FR"/>
        </w:rPr>
      </w:pPr>
      <w:r w:rsidRPr="00CD27DA">
        <w:rPr>
          <w:lang w:val="fr-FR"/>
        </w:rPr>
        <w:t xml:space="preserve">Su Muru Mannu Transition </w:t>
      </w:r>
      <w:hyperlink r:id="rId2039" w:anchor="Cul_Bronze_Moyen_Sardaigne" w:history="1">
        <w:r w:rsidRPr="00CD27DA">
          <w:rPr>
            <w:rStyle w:val="Hyperlink"/>
            <w:lang w:val="fr-FR"/>
          </w:rPr>
          <w:t>BM</w:t>
        </w:r>
      </w:hyperlink>
      <w:r w:rsidRPr="00CD27DA">
        <w:rPr>
          <w:lang w:val="fr-FR"/>
        </w:rPr>
        <w:t>-BR un tesson de l’HR IIIA2/IIIB découvert à Su Muru Mannu (Bernardini 1989). (BIB 2972)</w:t>
      </w:r>
      <w:r w:rsidR="00FC2D4A">
        <w:rPr>
          <w:lang w:val="fr-FR"/>
        </w:rPr>
        <w:t xml:space="preserve"> </w:t>
      </w:r>
    </w:p>
    <w:p w14:paraId="0302DBAC" w14:textId="77777777" w:rsidR="00010784" w:rsidRPr="0032190F" w:rsidRDefault="00010784" w:rsidP="00242C0F">
      <w:pPr>
        <w:rPr>
          <w:lang w:val="fr-FR"/>
        </w:rPr>
      </w:pPr>
    </w:p>
    <w:p w14:paraId="1FB1F6AE" w14:textId="77777777" w:rsidR="00010784" w:rsidRPr="0032190F" w:rsidRDefault="00010784" w:rsidP="00426FF9">
      <w:pPr>
        <w:pStyle w:val="Heading1"/>
      </w:pPr>
      <w:r w:rsidRPr="0032190F">
        <w:t>OTTANA</w:t>
      </w:r>
    </w:p>
    <w:p w14:paraId="0951369A" w14:textId="77777777" w:rsidR="00010784" w:rsidRPr="0032190F" w:rsidRDefault="00010784" w:rsidP="00242C0F">
      <w:pPr>
        <w:rPr>
          <w:lang w:val="fr-FR"/>
        </w:rPr>
      </w:pPr>
    </w:p>
    <w:p w14:paraId="0BA85DB5" w14:textId="77777777" w:rsidR="00010784" w:rsidRPr="00804636" w:rsidRDefault="00010784" w:rsidP="00010784">
      <w:pPr>
        <w:autoSpaceDE w:val="0"/>
        <w:autoSpaceDN w:val="0"/>
        <w:adjustRightInd w:val="0"/>
        <w:rPr>
          <w:lang w:val="fr-FR"/>
        </w:rPr>
      </w:pPr>
      <w:r w:rsidRPr="00804636">
        <w:rPr>
          <w:lang w:val="fr-FR" w:eastAsia="en-GB"/>
        </w:rPr>
        <w:t>Protohistoire : fortes influences bretonnes et britanniques observables sur les armes du site d’Ottana en Sardaigne (BIB Gras 1985, p. 96 in BIB 2160).</w:t>
      </w:r>
    </w:p>
    <w:p w14:paraId="551F9F3A" w14:textId="77777777" w:rsidR="00D3783E" w:rsidRPr="0032190F" w:rsidRDefault="00D3783E" w:rsidP="00242C0F">
      <w:pPr>
        <w:rPr>
          <w:lang w:val="fr-FR"/>
        </w:rPr>
      </w:pPr>
    </w:p>
    <w:p w14:paraId="392C4FEF" w14:textId="77777777" w:rsidR="00310E28" w:rsidRPr="0032190F" w:rsidRDefault="00310E28" w:rsidP="00426FF9">
      <w:pPr>
        <w:pStyle w:val="Heading1"/>
      </w:pPr>
      <w:bookmarkStart w:id="924" w:name="Sit_Gra_Marno"/>
      <w:r w:rsidRPr="0032190F">
        <w:t>GRA DI MAR</w:t>
      </w:r>
      <w:r w:rsidR="007F2CA8" w:rsidRPr="0032190F">
        <w:t>M</w:t>
      </w:r>
      <w:r w:rsidRPr="0032190F">
        <w:t>O</w:t>
      </w:r>
    </w:p>
    <w:bookmarkEnd w:id="924"/>
    <w:p w14:paraId="740351D2" w14:textId="77777777" w:rsidR="00310E28" w:rsidRPr="0032190F" w:rsidRDefault="00310E28" w:rsidP="00242C0F">
      <w:pPr>
        <w:rPr>
          <w:lang w:val="fr-FR"/>
        </w:rPr>
      </w:pPr>
    </w:p>
    <w:p w14:paraId="3E66E8DD" w14:textId="33DE4408" w:rsidR="00310E28" w:rsidRPr="0032190F" w:rsidRDefault="00310E28" w:rsidP="00242C0F">
      <w:pPr>
        <w:jc w:val="both"/>
        <w:rPr>
          <w:lang w:val="fr-FR"/>
        </w:rPr>
      </w:pPr>
      <w:r w:rsidRPr="0032190F">
        <w:rPr>
          <w:lang w:val="fr-FR"/>
        </w:rPr>
        <w:t>Dans le site de Grà di Mar</w:t>
      </w:r>
      <w:r w:rsidR="007F2CA8" w:rsidRPr="0032190F">
        <w:rPr>
          <w:lang w:val="fr-FR"/>
        </w:rPr>
        <w:t>m</w:t>
      </w:r>
      <w:r w:rsidRPr="0032190F">
        <w:rPr>
          <w:lang w:val="fr-FR"/>
        </w:rPr>
        <w:t>o (</w:t>
      </w:r>
      <w:r w:rsidR="008A3F17" w:rsidRPr="0032190F">
        <w:rPr>
          <w:lang w:val="fr-FR"/>
        </w:rPr>
        <w:t xml:space="preserve">près de Realdo, Triora) dans le </w:t>
      </w:r>
      <w:hyperlink r:id="rId2040" w:anchor="Sit_Valle_Argentina" w:history="1">
        <w:r w:rsidRPr="0032190F">
          <w:rPr>
            <w:rStyle w:val="Hyperlink"/>
            <w:lang w:val="fr-FR"/>
          </w:rPr>
          <w:t>valle Argentina</w:t>
        </w:r>
      </w:hyperlink>
      <w:r w:rsidRPr="0032190F">
        <w:rPr>
          <w:lang w:val="fr-FR"/>
        </w:rPr>
        <w:t xml:space="preserve">, à </w:t>
      </w:r>
      <w:smartTag w:uri="urn:schemas-microsoft-com:office:smarttags" w:element="metricconverter">
        <w:smartTagPr>
          <w:attr w:name="ProductID" w:val="985 m"/>
        </w:smartTagPr>
        <w:r w:rsidRPr="0032190F">
          <w:rPr>
            <w:lang w:val="fr-FR"/>
          </w:rPr>
          <w:t>985 m</w:t>
        </w:r>
      </w:smartTag>
      <w:r w:rsidR="00DB62FE" w:rsidRPr="0032190F">
        <w:rPr>
          <w:lang w:val="fr-FR"/>
        </w:rPr>
        <w:t xml:space="preserve">.s.n.m. </w:t>
      </w:r>
      <w:r w:rsidRPr="0032190F">
        <w:rPr>
          <w:lang w:val="fr-FR"/>
        </w:rPr>
        <w:t xml:space="preserve">a été retrouvé une pointe bifide en </w:t>
      </w:r>
      <w:hyperlink r:id="rId2041" w:anchor="Sit_Cuivre" w:history="1">
        <w:r w:rsidR="00BA150E" w:rsidRPr="00BA150E">
          <w:rPr>
            <w:rStyle w:val="Hyperlink"/>
            <w:lang w:val="fr-FR"/>
          </w:rPr>
          <w:t>cuivre</w:t>
        </w:r>
      </w:hyperlink>
      <w:r w:rsidR="00BA150E">
        <w:rPr>
          <w:lang w:val="fr-FR"/>
        </w:rPr>
        <w:t xml:space="preserve"> </w:t>
      </w:r>
      <w:r w:rsidRPr="0032190F">
        <w:rPr>
          <w:lang w:val="fr-FR"/>
        </w:rPr>
        <w:t>(BIB 935 p. 257). Le lieu ne semble avoir été occupé que durant l’</w:t>
      </w:r>
      <w:hyperlink r:id="rId2042" w:anchor="Cul_Eneolithique_Italie" w:history="1">
        <w:r w:rsidR="00153857" w:rsidRPr="0032190F">
          <w:rPr>
            <w:rStyle w:val="Hyperlink"/>
            <w:lang w:val="fr-FR"/>
          </w:rPr>
          <w:t>Énéolithique</w:t>
        </w:r>
      </w:hyperlink>
      <w:r w:rsidRPr="0032190F">
        <w:rPr>
          <w:lang w:val="fr-FR"/>
        </w:rPr>
        <w:t xml:space="preserve"> (BIB 935)</w:t>
      </w:r>
    </w:p>
    <w:p w14:paraId="0D003EA1" w14:textId="77777777" w:rsidR="00310E28" w:rsidRPr="0032190F" w:rsidRDefault="00310E28" w:rsidP="00242C0F">
      <w:pPr>
        <w:jc w:val="both"/>
        <w:rPr>
          <w:lang w:val="fr-FR"/>
        </w:rPr>
      </w:pPr>
    </w:p>
    <w:p w14:paraId="5D6F5FE2" w14:textId="5473819D" w:rsidR="00310E28" w:rsidRPr="00784BEC" w:rsidRDefault="00310E28" w:rsidP="00242C0F">
      <w:pPr>
        <w:jc w:val="both"/>
        <w:rPr>
          <w:lang w:val="it-IT"/>
        </w:rPr>
      </w:pPr>
      <w:r w:rsidRPr="0032190F">
        <w:rPr>
          <w:lang w:val="fr-FR"/>
        </w:rPr>
        <w:t xml:space="preserve">Plusieurs fragments de poteries permettent des comparaisons avec celle de la grotte de </w:t>
      </w:r>
      <w:hyperlink r:id="rId2043" w:anchor="Sit_Antenna" w:history="1">
        <w:r w:rsidRPr="0032190F">
          <w:rPr>
            <w:rStyle w:val="Hyperlink"/>
            <w:lang w:val="fr-FR"/>
          </w:rPr>
          <w:t>l’Antenna</w:t>
        </w:r>
      </w:hyperlink>
      <w:r w:rsidRPr="0032190F">
        <w:rPr>
          <w:lang w:val="fr-FR"/>
        </w:rPr>
        <w:t xml:space="preserve"> (BIB 935). </w:t>
      </w:r>
      <w:r w:rsidRPr="00784BEC">
        <w:rPr>
          <w:lang w:val="it-IT"/>
        </w:rPr>
        <w:t xml:space="preserve">La metallurgia : </w:t>
      </w:r>
      <w:r w:rsidRPr="00784BEC">
        <w:rPr>
          <w:i/>
          <w:lang w:val="it-IT"/>
        </w:rPr>
        <w:t>una piccola perla biconica ricavata da una lamina arrotolata, un probabiler spilo per tatuaggicon base a sezione quadrata, un pendaglio ricurvo, un enigmatico oggettino(probabilemente un pendaglio) a forma di triangolo isocele con foro circolare centrale (cfr : le « pointes bifides » rivenute nell dolmen della Verrerie-Vieille presso Saint-Paul-le</w:t>
      </w:r>
      <w:r w:rsidR="00A82B7B" w:rsidRPr="00784BEC">
        <w:rPr>
          <w:i/>
          <w:lang w:val="it-IT"/>
        </w:rPr>
        <w:t>s</w:t>
      </w:r>
      <w:r w:rsidRPr="00784BEC">
        <w:rPr>
          <w:i/>
          <w:lang w:val="it-IT"/>
        </w:rPr>
        <w:t>-</w:t>
      </w:r>
      <w:hyperlink r:id="rId2044" w:anchor="Sit_Fayence" w:history="1">
        <w:r w:rsidRPr="00784BEC">
          <w:rPr>
            <w:rStyle w:val="Hyperlink"/>
            <w:i/>
            <w:lang w:val="it-IT"/>
          </w:rPr>
          <w:t>Fayence</w:t>
        </w:r>
      </w:hyperlink>
      <w:r w:rsidRPr="00784BEC">
        <w:rPr>
          <w:i/>
          <w:lang w:val="it-IT"/>
        </w:rPr>
        <w:t>, Var)</w:t>
      </w:r>
      <w:r w:rsidRPr="00784BEC">
        <w:rPr>
          <w:lang w:val="it-IT"/>
        </w:rPr>
        <w:t xml:space="preserve"> (BIB 179 p. 58). </w:t>
      </w:r>
    </w:p>
    <w:p w14:paraId="14BE4030" w14:textId="77777777" w:rsidR="008A3F17" w:rsidRPr="00784BEC" w:rsidRDefault="008A3F17" w:rsidP="00242C0F">
      <w:pPr>
        <w:jc w:val="both"/>
        <w:rPr>
          <w:lang w:val="it-IT"/>
        </w:rPr>
      </w:pPr>
    </w:p>
    <w:p w14:paraId="61B1382B" w14:textId="2A23559C" w:rsidR="007F2CA8" w:rsidRPr="0032190F" w:rsidRDefault="008A3F17" w:rsidP="00242C0F">
      <w:pPr>
        <w:jc w:val="both"/>
        <w:rPr>
          <w:lang w:val="fr-FR"/>
        </w:rPr>
      </w:pPr>
      <w:r w:rsidRPr="0032190F">
        <w:rPr>
          <w:lang w:val="fr-FR"/>
        </w:rPr>
        <w:t xml:space="preserve">La métallurgie du groupe du </w:t>
      </w:r>
      <w:hyperlink r:id="rId2045" w:anchor="Sit_Valle_Argentina" w:history="1">
        <w:r w:rsidRPr="0032190F">
          <w:rPr>
            <w:rStyle w:val="Hyperlink"/>
            <w:lang w:val="fr-FR"/>
          </w:rPr>
          <w:t>valle Argentina</w:t>
        </w:r>
      </w:hyperlink>
      <w:r w:rsidRPr="0032190F">
        <w:rPr>
          <w:lang w:val="fr-FR"/>
        </w:rPr>
        <w:t xml:space="preserve"> consiste en petits objets découverts uniquement dans la grotte sépulcrâle de la Grà di Marmo: une petite perle biconique recouverte d’une feuille « arrotolata », un probable « spillo » de tatouage à base quadrangulaire, un pendentif courbe et un énigmatique objet de forme triangulaire isocèle avec un trou circulaire central. L’industrie lithique comprend des pointes de flèches à retouches bifaciales foliacées, avec ou sans pédoncules et sublosangiques. Sont aussi présents les segments, demi-lunes (semi-lunes), haches et « accettine » polies. La parure comprend des perles à ailettes, « a globuli », à 3 ou 4 coches, à pointes et à anneaux. Les perles biconiques sont réalisées en stéatite, chloritite ou aragonite. Des perles en olive en pierre verte. Un pendentif courbe et une plaquette multiforée « ricavata da zanne » de sanglier, une plaquette biforée « ricavata da una valva di conchiglia ; </w:t>
      </w:r>
      <w:r w:rsidRPr="0032190F">
        <w:rPr>
          <w:i/>
          <w:lang w:val="fr-FR"/>
        </w:rPr>
        <w:t>Dentalium</w:t>
      </w:r>
      <w:r w:rsidRPr="0032190F">
        <w:rPr>
          <w:lang w:val="fr-FR"/>
        </w:rPr>
        <w:t xml:space="preserve"> e </w:t>
      </w:r>
      <w:r w:rsidRPr="0032190F">
        <w:rPr>
          <w:i/>
          <w:lang w:val="fr-FR"/>
        </w:rPr>
        <w:t>Cypreae</w:t>
      </w:r>
      <w:r w:rsidRPr="0032190F">
        <w:rPr>
          <w:lang w:val="fr-FR"/>
        </w:rPr>
        <w:t xml:space="preserve"> forate. Des boutons de type Montgomery sont réalisés en os. Un second bouton de ce type, en coquillage celui-la, de facture « molto rozza » provient de l’</w:t>
      </w:r>
      <w:hyperlink r:id="rId2046" w:anchor="Sit_Vigna" w:history="1">
        <w:r w:rsidRPr="0032190F">
          <w:rPr>
            <w:rStyle w:val="Hyperlink"/>
            <w:lang w:val="fr-FR"/>
          </w:rPr>
          <w:t>Arma della Vigna</w:t>
        </w:r>
      </w:hyperlink>
      <w:r w:rsidRPr="0032190F">
        <w:rPr>
          <w:lang w:val="fr-FR"/>
        </w:rPr>
        <w:t xml:space="preserve"> (Triora).(BIB 179 p. 59)</w:t>
      </w:r>
    </w:p>
    <w:p w14:paraId="66C4B571" w14:textId="77777777" w:rsidR="007F2CA8" w:rsidRPr="0032190F" w:rsidRDefault="007F2CA8" w:rsidP="00242C0F">
      <w:pPr>
        <w:jc w:val="both"/>
        <w:rPr>
          <w:lang w:val="fr-FR"/>
        </w:rPr>
      </w:pPr>
    </w:p>
    <w:p w14:paraId="23719881" w14:textId="0AE081EA" w:rsidR="007F2CA8" w:rsidRPr="0032190F" w:rsidRDefault="007F2CA8" w:rsidP="00242C0F">
      <w:pPr>
        <w:jc w:val="both"/>
        <w:rPr>
          <w:lang w:val="fr-FR"/>
        </w:rPr>
      </w:pPr>
      <w:r w:rsidRPr="0032190F">
        <w:rPr>
          <w:lang w:val="fr-FR"/>
        </w:rPr>
        <w:t xml:space="preserve">Datation </w:t>
      </w:r>
      <w:smartTag w:uri="urn:schemas-microsoft-com:office:smarttags" w:element="metricconverter">
        <w:smartTagPr>
          <w:attr w:name="ProductID" w:val="14C"/>
        </w:smartTagPr>
        <w:r w:rsidRPr="0032190F">
          <w:rPr>
            <w:lang w:val="fr-FR"/>
          </w:rPr>
          <w:t>14C</w:t>
        </w:r>
      </w:smartTag>
      <w:r w:rsidRPr="0032190F">
        <w:rPr>
          <w:lang w:val="fr-FR"/>
        </w:rPr>
        <w:t xml:space="preserve"> sur ossement humain associé à du matériel découvert par ailleurs dans le </w:t>
      </w:r>
      <w:hyperlink r:id="rId2047" w:anchor="Sit_Valle_Argentina" w:history="1">
        <w:r w:rsidRPr="0032190F">
          <w:rPr>
            <w:rStyle w:val="Hyperlink"/>
            <w:lang w:val="fr-FR"/>
          </w:rPr>
          <w:t>valle Argentina</w:t>
        </w:r>
      </w:hyperlink>
      <w:r w:rsidRPr="0032190F">
        <w:rPr>
          <w:lang w:val="fr-FR"/>
        </w:rPr>
        <w:t xml:space="preserve"> et attribué au Chassey-Ligure :</w:t>
      </w:r>
    </w:p>
    <w:p w14:paraId="57F44848" w14:textId="77777777" w:rsidR="007F2CA8" w:rsidRPr="0032190F" w:rsidRDefault="007F2CA8" w:rsidP="00242C0F">
      <w:pPr>
        <w:jc w:val="both"/>
        <w:rPr>
          <w:lang w:val="fr-FR"/>
        </w:rPr>
      </w:pPr>
    </w:p>
    <w:p w14:paraId="5185CD91" w14:textId="77777777" w:rsidR="007F2CA8" w:rsidRPr="00B01B6A" w:rsidRDefault="007F2CA8" w:rsidP="00242C0F">
      <w:pPr>
        <w:ind w:left="720"/>
        <w:jc w:val="both"/>
        <w:rPr>
          <w:lang w:val="en-GB"/>
        </w:rPr>
      </w:pPr>
      <w:r w:rsidRPr="00B01B6A">
        <w:rPr>
          <w:lang w:val="en-GB"/>
        </w:rPr>
        <w:t>GIF-7959 : 4010 ± 60 BP</w:t>
      </w:r>
      <w:r w:rsidR="007C6A16" w:rsidRPr="00B01B6A">
        <w:rPr>
          <w:lang w:val="en-GB"/>
        </w:rPr>
        <w:t xml:space="preserve"> (CalPal : 2556 ± 76 calBC 1. s)</w:t>
      </w:r>
    </w:p>
    <w:p w14:paraId="152C2498" w14:textId="77777777" w:rsidR="007F2CA8" w:rsidRPr="00B01B6A" w:rsidRDefault="007F2CA8" w:rsidP="00242C0F">
      <w:pPr>
        <w:ind w:left="720"/>
        <w:jc w:val="both"/>
        <w:rPr>
          <w:lang w:val="en-GB"/>
        </w:rPr>
      </w:pPr>
      <w:r w:rsidRPr="00B01B6A">
        <w:rPr>
          <w:lang w:val="en-GB"/>
        </w:rPr>
        <w:t>GIF-14.932 : 4135 ± 40 BP</w:t>
      </w:r>
      <w:r w:rsidR="000A1937" w:rsidRPr="00B01B6A">
        <w:rPr>
          <w:lang w:val="en-GB"/>
        </w:rPr>
        <w:t xml:space="preserve"> (CalPal : 2741 ± 94 calBC 1. s)</w:t>
      </w:r>
    </w:p>
    <w:p w14:paraId="5984AACB" w14:textId="77777777" w:rsidR="007F2CA8" w:rsidRPr="0032190F" w:rsidRDefault="007F2CA8" w:rsidP="00242C0F">
      <w:pPr>
        <w:jc w:val="both"/>
        <w:rPr>
          <w:lang w:val="fr-FR"/>
        </w:rPr>
      </w:pPr>
      <w:r w:rsidRPr="0032190F">
        <w:rPr>
          <w:lang w:val="fr-FR"/>
        </w:rPr>
        <w:t>(BIB 179 p. 59)</w:t>
      </w:r>
    </w:p>
    <w:p w14:paraId="519903D7" w14:textId="77777777" w:rsidR="007F2CA8" w:rsidRPr="0032190F" w:rsidRDefault="007F2CA8" w:rsidP="00242C0F">
      <w:pPr>
        <w:jc w:val="both"/>
        <w:rPr>
          <w:lang w:val="fr-FR"/>
        </w:rPr>
      </w:pPr>
    </w:p>
    <w:p w14:paraId="76351DA1" w14:textId="0190CE0A" w:rsidR="00310E28" w:rsidRPr="0032190F" w:rsidRDefault="00310E28" w:rsidP="00242C0F">
      <w:pPr>
        <w:jc w:val="both"/>
        <w:rPr>
          <w:lang w:val="fr-FR"/>
        </w:rPr>
      </w:pPr>
      <w:r w:rsidRPr="0032190F">
        <w:rPr>
          <w:lang w:val="fr-FR"/>
        </w:rPr>
        <w:t>Des semi-lunes sont retrouvées en contexte pré-</w:t>
      </w:r>
      <w:hyperlink r:id="rId2048" w:anchor="Cul_Campaniforme" w:history="1">
        <w:r w:rsidRPr="0032190F">
          <w:rPr>
            <w:rStyle w:val="Hyperlink"/>
            <w:lang w:val="fr-FR"/>
          </w:rPr>
          <w:t>campaniforme</w:t>
        </w:r>
      </w:hyperlink>
      <w:r w:rsidRPr="0032190F">
        <w:rPr>
          <w:lang w:val="fr-FR"/>
        </w:rPr>
        <w:t xml:space="preserve"> (BIB 992 p. 16</w:t>
      </w:r>
      <w:r w:rsidR="00AB7BB1" w:rsidRPr="0032190F">
        <w:rPr>
          <w:lang w:val="fr-FR"/>
        </w:rPr>
        <w:t>)</w:t>
      </w:r>
    </w:p>
    <w:p w14:paraId="6EBE911D" w14:textId="77777777" w:rsidR="00310E28" w:rsidRPr="0032190F" w:rsidRDefault="00310E28" w:rsidP="00242C0F">
      <w:pPr>
        <w:rPr>
          <w:lang w:val="fr-FR"/>
        </w:rPr>
      </w:pPr>
    </w:p>
    <w:p w14:paraId="1FD1E778" w14:textId="77777777" w:rsidR="00310E28" w:rsidRPr="0032190F" w:rsidRDefault="00310E28" w:rsidP="00426FF9">
      <w:pPr>
        <w:pStyle w:val="Heading1"/>
      </w:pPr>
      <w:bookmarkStart w:id="925" w:name="Sit_Volpe"/>
      <w:r w:rsidRPr="0032190F">
        <w:t>VOLPE (Tana della)</w:t>
      </w:r>
    </w:p>
    <w:bookmarkEnd w:id="925"/>
    <w:p w14:paraId="52A9A9A7" w14:textId="77777777" w:rsidR="00310E28" w:rsidRPr="0032190F" w:rsidRDefault="00310E28" w:rsidP="00242C0F">
      <w:pPr>
        <w:rPr>
          <w:lang w:val="fr-FR"/>
        </w:rPr>
      </w:pPr>
    </w:p>
    <w:p w14:paraId="51DE5B4F" w14:textId="51646218" w:rsidR="00310E28" w:rsidRPr="0032190F" w:rsidRDefault="00310E28" w:rsidP="00242C0F">
      <w:pPr>
        <w:jc w:val="both"/>
        <w:rPr>
          <w:lang w:val="fr-FR"/>
        </w:rPr>
      </w:pPr>
      <w:r w:rsidRPr="0032190F">
        <w:rPr>
          <w:lang w:val="fr-FR"/>
        </w:rPr>
        <w:t xml:space="preserve">La Tana della Volpe dans le </w:t>
      </w:r>
      <w:hyperlink r:id="rId2049" w:anchor="Sit_Valle_Argentina" w:history="1">
        <w:r w:rsidRPr="0032190F">
          <w:rPr>
            <w:rStyle w:val="Hyperlink"/>
            <w:lang w:val="fr-FR"/>
          </w:rPr>
          <w:t>valle Argentina</w:t>
        </w:r>
      </w:hyperlink>
      <w:r w:rsidRPr="0032190F">
        <w:rPr>
          <w:lang w:val="fr-FR"/>
        </w:rPr>
        <w:t xml:space="preserve"> est une petite grotte sépulcrale qui a livré du matériel attribué au Chalcolithique. Le mobilier funéraire est composé d’une longue lame de poignard </w:t>
      </w:r>
      <w:r w:rsidR="008900C1" w:rsidRPr="0032190F">
        <w:rPr>
          <w:lang w:val="fr-FR"/>
        </w:rPr>
        <w:t xml:space="preserve">en silex </w:t>
      </w:r>
      <w:r w:rsidRPr="0032190F">
        <w:rPr>
          <w:lang w:val="fr-FR"/>
        </w:rPr>
        <w:t xml:space="preserve">et d’une vingtaine de pointes de flèches en silex, une douzaine de </w:t>
      </w:r>
      <w:r w:rsidRPr="0032190F">
        <w:rPr>
          <w:i/>
          <w:lang w:val="fr-FR"/>
        </w:rPr>
        <w:t>vaghi</w:t>
      </w:r>
      <w:r w:rsidRPr="0032190F">
        <w:rPr>
          <w:lang w:val="fr-FR"/>
        </w:rPr>
        <w:t xml:space="preserve"> de collier en stéatite verte, 4 perles et trois lamelle</w:t>
      </w:r>
      <w:r w:rsidR="00B44223" w:rsidRPr="0032190F">
        <w:rPr>
          <w:lang w:val="fr-FR"/>
        </w:rPr>
        <w:t>s</w:t>
      </w:r>
      <w:r w:rsidRPr="0032190F">
        <w:rPr>
          <w:lang w:val="fr-FR"/>
        </w:rPr>
        <w:t xml:space="preserve"> bifore di madreperla, 10 gusci di </w:t>
      </w:r>
      <w:r w:rsidRPr="0032190F">
        <w:rPr>
          <w:i/>
          <w:lang w:val="fr-FR"/>
        </w:rPr>
        <w:t>Conus</w:t>
      </w:r>
      <w:r w:rsidRPr="0032190F">
        <w:rPr>
          <w:lang w:val="fr-FR"/>
        </w:rPr>
        <w:t xml:space="preserve"> troués et 2 </w:t>
      </w:r>
      <w:r w:rsidRPr="0032190F">
        <w:rPr>
          <w:i/>
          <w:lang w:val="fr-FR"/>
        </w:rPr>
        <w:t>Dentalium</w:t>
      </w:r>
      <w:r w:rsidRPr="0032190F">
        <w:rPr>
          <w:lang w:val="fr-FR"/>
        </w:rPr>
        <w:t>. La céramique peu présente comprend des tessons décoré</w:t>
      </w:r>
      <w:r w:rsidR="003A5272" w:rsidRPr="0032190F">
        <w:rPr>
          <w:lang w:val="fr-FR"/>
        </w:rPr>
        <w:t>s</w:t>
      </w:r>
      <w:r w:rsidRPr="0032190F">
        <w:rPr>
          <w:i/>
          <w:lang w:val="fr-FR"/>
        </w:rPr>
        <w:t>astriature</w:t>
      </w:r>
      <w:r w:rsidRPr="0032190F">
        <w:rPr>
          <w:lang w:val="fr-FR"/>
        </w:rPr>
        <w:t xml:space="preserve"> (BIB 1003 p. 205)</w:t>
      </w:r>
    </w:p>
    <w:p w14:paraId="5A61D843" w14:textId="77777777" w:rsidR="00310E28" w:rsidRPr="0032190F" w:rsidRDefault="00310E28" w:rsidP="00242C0F">
      <w:pPr>
        <w:rPr>
          <w:lang w:val="fr-FR"/>
        </w:rPr>
      </w:pPr>
    </w:p>
    <w:p w14:paraId="76B27820" w14:textId="4D4C3161" w:rsidR="008623F7" w:rsidRPr="0032190F" w:rsidRDefault="00310E28" w:rsidP="00242C0F">
      <w:pPr>
        <w:rPr>
          <w:lang w:val="fr-FR"/>
        </w:rPr>
      </w:pPr>
      <w:r w:rsidRPr="0032190F">
        <w:rPr>
          <w:lang w:val="fr-FR"/>
        </w:rPr>
        <w:t xml:space="preserve">Situé à proximité du </w:t>
      </w:r>
      <w:hyperlink r:id="rId2050" w:anchor="Sit_Lunigiana" w:history="1">
        <w:r w:rsidRPr="0032190F">
          <w:rPr>
            <w:rStyle w:val="Hyperlink"/>
            <w:lang w:val="fr-FR"/>
          </w:rPr>
          <w:t>Lunigiana</w:t>
        </w:r>
      </w:hyperlink>
    </w:p>
    <w:p w14:paraId="37B75225" w14:textId="77777777" w:rsidR="009E765E" w:rsidRPr="0032190F" w:rsidRDefault="009E765E" w:rsidP="00242C0F">
      <w:pPr>
        <w:rPr>
          <w:lang w:val="fr-FR"/>
        </w:rPr>
      </w:pPr>
    </w:p>
    <w:p w14:paraId="0ED72C49" w14:textId="77777777" w:rsidR="00364AF2" w:rsidRPr="0032190F" w:rsidRDefault="00364AF2" w:rsidP="00426FF9">
      <w:pPr>
        <w:pStyle w:val="Heading1"/>
      </w:pPr>
      <w:bookmarkStart w:id="926" w:name="Sit_Loreto"/>
      <w:r w:rsidRPr="0032190F">
        <w:t>RIPARO LORETO</w:t>
      </w:r>
    </w:p>
    <w:bookmarkEnd w:id="926"/>
    <w:p w14:paraId="6FCAB400" w14:textId="77777777" w:rsidR="00364AF2" w:rsidRPr="0032190F" w:rsidRDefault="00364AF2" w:rsidP="00242C0F">
      <w:pPr>
        <w:rPr>
          <w:lang w:val="fr-FR"/>
        </w:rPr>
      </w:pPr>
    </w:p>
    <w:p w14:paraId="4E6848C7" w14:textId="3EC8AD49" w:rsidR="00364AF2" w:rsidRPr="0032190F" w:rsidRDefault="00364AF2" w:rsidP="00242C0F">
      <w:pPr>
        <w:jc w:val="both"/>
        <w:rPr>
          <w:lang w:val="fr-FR"/>
        </w:rPr>
      </w:pPr>
      <w:r w:rsidRPr="0032190F">
        <w:rPr>
          <w:lang w:val="fr-FR"/>
        </w:rPr>
        <w:lastRenderedPageBreak/>
        <w:t xml:space="preserve">Le Riparo Loreto dans le </w:t>
      </w:r>
      <w:hyperlink r:id="rId2051" w:anchor="Sit_Valle_Argentina" w:history="1">
        <w:r w:rsidRPr="0032190F">
          <w:rPr>
            <w:rStyle w:val="Hyperlink"/>
            <w:lang w:val="fr-FR"/>
          </w:rPr>
          <w:t>Valle Argentina</w:t>
        </w:r>
      </w:hyperlink>
      <w:r w:rsidRPr="0032190F">
        <w:rPr>
          <w:lang w:val="fr-FR"/>
        </w:rPr>
        <w:t xml:space="preserve"> (Imperia) est situé à ca. </w:t>
      </w:r>
      <w:smartTag w:uri="urn:schemas-microsoft-com:office:smarttags" w:element="metricconverter">
        <w:smartTagPr>
          <w:attr w:name="ProductID" w:val="650 m"/>
        </w:smartTagPr>
        <w:r w:rsidRPr="0032190F">
          <w:rPr>
            <w:lang w:val="fr-FR"/>
          </w:rPr>
          <w:t>650 m</w:t>
        </w:r>
      </w:smartTag>
      <w:r w:rsidRPr="0032190F">
        <w:rPr>
          <w:lang w:val="fr-FR"/>
        </w:rPr>
        <w:t xml:space="preserve">.s.n.m, sur les pentes du Monte Trono. Le matériel a été retrouvé remanié mais une occupation dès le Néolithique moyen est probable. Un vase campaniforme auquel peut s’adjoindre un fragment de poignard en silex marquent l’occupation </w:t>
      </w:r>
      <w:hyperlink r:id="rId2052" w:anchor="Cul_Eneolithique_Italie" w:history="1">
        <w:r w:rsidR="00153857" w:rsidRPr="0032190F">
          <w:rPr>
            <w:rStyle w:val="Hyperlink"/>
            <w:lang w:val="fr-FR"/>
          </w:rPr>
          <w:t>Énéolithique</w:t>
        </w:r>
      </w:hyperlink>
      <w:r w:rsidRPr="0032190F">
        <w:rPr>
          <w:lang w:val="fr-FR"/>
        </w:rPr>
        <w:t>.</w:t>
      </w:r>
      <w:r w:rsidR="004A37C2" w:rsidRPr="0032190F">
        <w:rPr>
          <w:lang w:val="fr-FR"/>
        </w:rPr>
        <w:t>(BIB 935 p. 219).</w:t>
      </w:r>
    </w:p>
    <w:p w14:paraId="11BCDFF9" w14:textId="77777777" w:rsidR="004A37C2" w:rsidRPr="0032190F" w:rsidRDefault="004A37C2" w:rsidP="00242C0F">
      <w:pPr>
        <w:rPr>
          <w:lang w:val="fr-FR"/>
        </w:rPr>
      </w:pPr>
    </w:p>
    <w:p w14:paraId="15E91998" w14:textId="01F4AD96" w:rsidR="004A37C2" w:rsidRPr="0032190F" w:rsidRDefault="004A37C2" w:rsidP="00242C0F">
      <w:pPr>
        <w:rPr>
          <w:lang w:val="fr-FR"/>
        </w:rPr>
      </w:pPr>
      <w:r w:rsidRPr="0032190F">
        <w:rPr>
          <w:lang w:val="fr-FR"/>
        </w:rPr>
        <w:t xml:space="preserve">Le vase </w:t>
      </w:r>
      <w:hyperlink r:id="rId2053" w:anchor="Cul_Campaniforme" w:history="1">
        <w:r w:rsidRPr="0032190F">
          <w:rPr>
            <w:rStyle w:val="Hyperlink"/>
            <w:lang w:val="fr-FR"/>
          </w:rPr>
          <w:t>campaniforme</w:t>
        </w:r>
      </w:hyperlink>
      <w:r w:rsidRPr="0032190F">
        <w:rPr>
          <w:lang w:val="fr-FR"/>
        </w:rPr>
        <w:t xml:space="preserve"> (15 morceaux remontant) mesure </w:t>
      </w:r>
      <w:smartTag w:uri="urn:schemas-microsoft-com:office:smarttags" w:element="metricconverter">
        <w:smartTagPr>
          <w:attr w:name="ProductID" w:val="13,30 cm"/>
        </w:smartTagPr>
        <w:r w:rsidRPr="0032190F">
          <w:rPr>
            <w:lang w:val="fr-FR"/>
          </w:rPr>
          <w:t>13,30 cm</w:t>
        </w:r>
      </w:smartTag>
      <w:r w:rsidRPr="0032190F">
        <w:rPr>
          <w:lang w:val="fr-FR"/>
        </w:rPr>
        <w:t xml:space="preserve"> pour une ouverture de </w:t>
      </w:r>
      <w:smartTag w:uri="urn:schemas-microsoft-com:office:smarttags" w:element="metricconverter">
        <w:smartTagPr>
          <w:attr w:name="ProductID" w:val="14,30 cm"/>
        </w:smartTagPr>
        <w:r w:rsidRPr="0032190F">
          <w:rPr>
            <w:lang w:val="fr-FR"/>
          </w:rPr>
          <w:t>14,30 cm</w:t>
        </w:r>
      </w:smartTag>
      <w:r w:rsidRPr="0032190F">
        <w:rPr>
          <w:lang w:val="fr-FR"/>
        </w:rPr>
        <w:t xml:space="preserve">. Le degraissant est constitué d’éléments en calcaire et en quartzite. La couleur de surface est brune plutôt sombre (i.e. </w:t>
      </w:r>
      <w:r w:rsidRPr="0032190F">
        <w:rPr>
          <w:i/>
          <w:lang w:val="fr-FR"/>
        </w:rPr>
        <w:t>camoscio</w:t>
      </w:r>
      <w:r w:rsidRPr="0032190F">
        <w:rPr>
          <w:lang w:val="fr-FR"/>
        </w:rPr>
        <w:t xml:space="preserve">). Le décor se compose de 13 bandes horizontales margées par une </w:t>
      </w:r>
      <w:r w:rsidR="0040427B" w:rsidRPr="0032190F">
        <w:rPr>
          <w:lang w:val="fr-FR"/>
        </w:rPr>
        <w:t xml:space="preserve">ligne continue </w:t>
      </w:r>
      <w:r w:rsidR="0040427B" w:rsidRPr="0032190F">
        <w:rPr>
          <w:i/>
          <w:lang w:val="fr-FR"/>
        </w:rPr>
        <w:t>a tremola</w:t>
      </w:r>
      <w:r w:rsidRPr="0032190F">
        <w:rPr>
          <w:lang w:val="fr-FR"/>
        </w:rPr>
        <w:t>. Il peut-être attribué à la phase ancienne (phase 2, Internationale et/ou Maritime) (BIB 935 p. 219).</w:t>
      </w:r>
    </w:p>
    <w:p w14:paraId="2A87904C" w14:textId="77777777" w:rsidR="004A37C2" w:rsidRPr="0032190F" w:rsidRDefault="004A37C2" w:rsidP="00242C0F">
      <w:pPr>
        <w:rPr>
          <w:lang w:val="fr-FR"/>
        </w:rPr>
      </w:pPr>
    </w:p>
    <w:p w14:paraId="2DB7704E" w14:textId="51719771" w:rsidR="004A37C2" w:rsidRPr="0032190F" w:rsidRDefault="004A37C2" w:rsidP="00242C0F">
      <w:pPr>
        <w:jc w:val="both"/>
        <w:rPr>
          <w:lang w:val="fr-FR"/>
        </w:rPr>
      </w:pPr>
      <w:r w:rsidRPr="0032190F">
        <w:rPr>
          <w:lang w:val="fr-FR"/>
        </w:rPr>
        <w:t xml:space="preserve">Un fragment mésial de poignard en silex de couleur blanche </w:t>
      </w:r>
      <w:r w:rsidR="0035354D" w:rsidRPr="0032190F">
        <w:rPr>
          <w:lang w:val="fr-FR"/>
        </w:rPr>
        <w:t xml:space="preserve">(brulé ?) </w:t>
      </w:r>
      <w:r w:rsidRPr="0032190F">
        <w:rPr>
          <w:lang w:val="fr-FR"/>
        </w:rPr>
        <w:t xml:space="preserve">dont l’état de conservation rend difficile la provenance mais qui pourrait être oligocène </w:t>
      </w:r>
      <w:r w:rsidR="0035354D" w:rsidRPr="0032190F">
        <w:rPr>
          <w:lang w:val="fr-FR"/>
        </w:rPr>
        <w:t>(</w:t>
      </w:r>
      <w:hyperlink r:id="rId2054" w:anchor="Sit_Forcalquier" w:history="1">
        <w:r w:rsidR="0035354D" w:rsidRPr="0032190F">
          <w:rPr>
            <w:rStyle w:val="Hyperlink"/>
            <w:lang w:val="fr-FR"/>
          </w:rPr>
          <w:t>Forcalquier</w:t>
        </w:r>
      </w:hyperlink>
      <w:r w:rsidR="0035354D" w:rsidRPr="0032190F">
        <w:rPr>
          <w:lang w:val="fr-FR"/>
        </w:rPr>
        <w:t xml:space="preserve">) </w:t>
      </w:r>
      <w:r w:rsidRPr="0032190F">
        <w:rPr>
          <w:lang w:val="fr-FR"/>
        </w:rPr>
        <w:t xml:space="preserve">d’après les autres découvertes de la vallée. Entier il devait mesurer dans les </w:t>
      </w:r>
      <w:smartTag w:uri="urn:schemas-microsoft-com:office:smarttags" w:element="metricconverter">
        <w:smartTagPr>
          <w:attr w:name="ProductID" w:val="20 cm"/>
        </w:smartTagPr>
        <w:r w:rsidRPr="0032190F">
          <w:rPr>
            <w:lang w:val="fr-FR"/>
          </w:rPr>
          <w:t>20 cm</w:t>
        </w:r>
      </w:smartTag>
      <w:r w:rsidRPr="0032190F">
        <w:rPr>
          <w:lang w:val="fr-FR"/>
        </w:rPr>
        <w:t>, on note la présence d’une crête longitudinale (BIB 935 p. 219).</w:t>
      </w:r>
    </w:p>
    <w:p w14:paraId="715C18C1" w14:textId="77777777" w:rsidR="00364AF2" w:rsidRPr="0032190F" w:rsidRDefault="00364AF2" w:rsidP="00242C0F">
      <w:pPr>
        <w:rPr>
          <w:lang w:val="fr-FR"/>
        </w:rPr>
      </w:pPr>
    </w:p>
    <w:p w14:paraId="752E9BB2" w14:textId="77777777" w:rsidR="00006A40" w:rsidRPr="0032190F" w:rsidRDefault="00006A40" w:rsidP="00426FF9">
      <w:pPr>
        <w:pStyle w:val="Heading1"/>
      </w:pPr>
      <w:bookmarkStart w:id="927" w:name="Sit_Vigna"/>
      <w:r w:rsidRPr="0032190F">
        <w:t>VIGNA (Arma della)</w:t>
      </w:r>
    </w:p>
    <w:bookmarkEnd w:id="927"/>
    <w:p w14:paraId="1817F7F9" w14:textId="77777777" w:rsidR="00006A40" w:rsidRPr="0032190F" w:rsidRDefault="00006A40" w:rsidP="00242C0F">
      <w:pPr>
        <w:rPr>
          <w:lang w:val="fr-FR"/>
        </w:rPr>
      </w:pPr>
    </w:p>
    <w:p w14:paraId="6A90CC1E" w14:textId="7CF35AF2" w:rsidR="00006A40" w:rsidRPr="0032190F" w:rsidRDefault="00006A40" w:rsidP="00242C0F">
      <w:pPr>
        <w:jc w:val="both"/>
        <w:rPr>
          <w:lang w:val="fr-FR"/>
        </w:rPr>
      </w:pPr>
      <w:r w:rsidRPr="0032190F">
        <w:rPr>
          <w:lang w:val="fr-FR"/>
        </w:rPr>
        <w:t>L’Arma della Vigna (</w:t>
      </w:r>
      <w:hyperlink r:id="rId2055" w:anchor="Sit_Valle_Argentina" w:history="1">
        <w:r w:rsidR="00310E28" w:rsidRPr="0032190F">
          <w:rPr>
            <w:rStyle w:val="Hyperlink"/>
            <w:lang w:val="fr-FR"/>
          </w:rPr>
          <w:t>Valle Argentina</w:t>
        </w:r>
      </w:hyperlink>
      <w:r w:rsidRPr="0032190F">
        <w:rPr>
          <w:lang w:val="fr-FR"/>
        </w:rPr>
        <w:t xml:space="preserve">, Imperia) est sis à </w:t>
      </w:r>
      <w:smartTag w:uri="urn:schemas-microsoft-com:office:smarttags" w:element="metricconverter">
        <w:smartTagPr>
          <w:attr w:name="ProductID" w:val="640 m"/>
        </w:smartTagPr>
        <w:r w:rsidRPr="0032190F">
          <w:rPr>
            <w:lang w:val="fr-FR"/>
          </w:rPr>
          <w:t>640 m</w:t>
        </w:r>
      </w:smartTag>
      <w:r w:rsidRPr="0032190F">
        <w:rPr>
          <w:lang w:val="fr-FR"/>
        </w:rPr>
        <w:t>.s.n.m.Y a été trouvé un fragment mésial (</w:t>
      </w:r>
      <w:smartTag w:uri="urn:schemas-microsoft-com:office:smarttags" w:element="metricconverter">
        <w:smartTagPr>
          <w:attr w:name="ProductID" w:val="4 cm"/>
        </w:smartTagPr>
        <w:r w:rsidRPr="0032190F">
          <w:rPr>
            <w:lang w:val="fr-FR"/>
          </w:rPr>
          <w:t>4 cm</w:t>
        </w:r>
      </w:smartTag>
      <w:r w:rsidRPr="0032190F">
        <w:rPr>
          <w:lang w:val="fr-FR"/>
        </w:rPr>
        <w:t>) d’une lame en silex noir avec une fine veine blanche identifié comme oligocène</w:t>
      </w:r>
      <w:r w:rsidR="0035354D" w:rsidRPr="0032190F">
        <w:rPr>
          <w:lang w:val="fr-FR"/>
        </w:rPr>
        <w:t xml:space="preserve"> (</w:t>
      </w:r>
      <w:hyperlink r:id="rId2056" w:anchor="Sit_Forcalquier" w:history="1">
        <w:r w:rsidR="0035354D" w:rsidRPr="0032190F">
          <w:rPr>
            <w:rStyle w:val="Hyperlink"/>
            <w:lang w:val="fr-FR"/>
          </w:rPr>
          <w:t>Forcalquier</w:t>
        </w:r>
      </w:hyperlink>
      <w:r w:rsidR="0035354D" w:rsidRPr="0032190F">
        <w:rPr>
          <w:lang w:val="fr-FR"/>
        </w:rPr>
        <w:t>)</w:t>
      </w:r>
      <w:r w:rsidRPr="0032190F">
        <w:rPr>
          <w:lang w:val="fr-FR"/>
        </w:rPr>
        <w:t>. L’execution est celle de la retouche plate couv</w:t>
      </w:r>
      <w:r w:rsidR="00E568DE" w:rsidRPr="0032190F">
        <w:rPr>
          <w:lang w:val="fr-FR"/>
        </w:rPr>
        <w:t>rante. La section est ovalaire (BIB 179 ou 935)</w:t>
      </w:r>
    </w:p>
    <w:p w14:paraId="4FF391BC" w14:textId="77777777" w:rsidR="00310E28" w:rsidRPr="0032190F" w:rsidRDefault="00310E28" w:rsidP="00242C0F">
      <w:pPr>
        <w:rPr>
          <w:lang w:val="fr-FR"/>
        </w:rPr>
      </w:pPr>
    </w:p>
    <w:p w14:paraId="4E2AB648" w14:textId="77777777" w:rsidR="00310E28" w:rsidRPr="000B4B4E" w:rsidRDefault="00310E28" w:rsidP="00426FF9">
      <w:pPr>
        <w:pStyle w:val="Heading1"/>
      </w:pPr>
      <w:bookmarkStart w:id="928" w:name="Sit_Tecchia_Gabellaccia"/>
      <w:r w:rsidRPr="000B4B4E">
        <w:t>TECCHIA DELLA GABELLACCIA</w:t>
      </w:r>
    </w:p>
    <w:bookmarkEnd w:id="928"/>
    <w:p w14:paraId="579FD1F4" w14:textId="77777777" w:rsidR="00310E28" w:rsidRPr="00784BEC" w:rsidRDefault="00310E28" w:rsidP="00242C0F">
      <w:pPr>
        <w:rPr>
          <w:lang w:val="it-IT"/>
        </w:rPr>
      </w:pPr>
    </w:p>
    <w:p w14:paraId="294669C4" w14:textId="77777777" w:rsidR="00310E28" w:rsidRPr="00784BEC" w:rsidRDefault="00310E28" w:rsidP="00242C0F">
      <w:pPr>
        <w:rPr>
          <w:lang w:val="it-IT"/>
        </w:rPr>
      </w:pPr>
      <w:r w:rsidRPr="00784BEC">
        <w:rPr>
          <w:lang w:val="it-IT"/>
        </w:rPr>
        <w:t xml:space="preserve">Le site de </w:t>
      </w:r>
      <w:smartTag w:uri="urn:schemas-microsoft-com:office:smarttags" w:element="PersonName">
        <w:smartTagPr>
          <w:attr w:name="ProductID" w:val="la Tecchia"/>
        </w:smartTagPr>
        <w:r w:rsidRPr="00784BEC">
          <w:rPr>
            <w:lang w:val="it-IT"/>
          </w:rPr>
          <w:t>la Tecchia</w:t>
        </w:r>
      </w:smartTag>
      <w:r w:rsidRPr="00784BEC">
        <w:rPr>
          <w:lang w:val="it-IT"/>
        </w:rPr>
        <w:t xml:space="preserve"> della Gabellaccia </w:t>
      </w:r>
      <w:r w:rsidR="00A14D87" w:rsidRPr="00784BEC">
        <w:rPr>
          <w:lang w:val="it-IT"/>
        </w:rPr>
        <w:t>a livré 3 niveaux archéologiques :</w:t>
      </w:r>
    </w:p>
    <w:p w14:paraId="0D543BCE" w14:textId="77777777" w:rsidR="00A14D87" w:rsidRPr="00784BEC" w:rsidRDefault="00A14D87" w:rsidP="00242C0F">
      <w:pPr>
        <w:rPr>
          <w:lang w:val="it-IT"/>
        </w:rPr>
      </w:pPr>
      <w:r w:rsidRPr="00784BEC">
        <w:rPr>
          <w:lang w:val="it-IT"/>
        </w:rPr>
        <w:tab/>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4"/>
        <w:gridCol w:w="2404"/>
      </w:tblGrid>
      <w:tr w:rsidR="00A14D87" w:rsidRPr="00DB5974" w14:paraId="26217D27" w14:textId="77777777">
        <w:trPr>
          <w:jc w:val="center"/>
        </w:trPr>
        <w:tc>
          <w:tcPr>
            <w:tcW w:w="0" w:type="auto"/>
            <w:vAlign w:val="center"/>
          </w:tcPr>
          <w:p w14:paraId="7386F8C4" w14:textId="77777777" w:rsidR="00A14D87" w:rsidRPr="00DB5974" w:rsidRDefault="00A14D87" w:rsidP="00242C0F">
            <w:pPr>
              <w:jc w:val="center"/>
              <w:rPr>
                <w:sz w:val="20"/>
                <w:szCs w:val="20"/>
              </w:rPr>
            </w:pPr>
            <w:r w:rsidRPr="00DB5974">
              <w:rPr>
                <w:sz w:val="20"/>
                <w:szCs w:val="20"/>
              </w:rPr>
              <w:t>Bronze moyen</w:t>
            </w:r>
          </w:p>
        </w:tc>
        <w:tc>
          <w:tcPr>
            <w:tcW w:w="2258" w:type="dxa"/>
            <w:vAlign w:val="center"/>
          </w:tcPr>
          <w:p w14:paraId="1C027A7B" w14:textId="77777777" w:rsidR="00A14D87" w:rsidRPr="00DB5974" w:rsidRDefault="00A14D87" w:rsidP="00242C0F">
            <w:pPr>
              <w:jc w:val="center"/>
              <w:rPr>
                <w:sz w:val="20"/>
                <w:szCs w:val="20"/>
              </w:rPr>
            </w:pPr>
          </w:p>
        </w:tc>
      </w:tr>
      <w:tr w:rsidR="00A14D87" w:rsidRPr="00DB5974" w14:paraId="2173A8F2" w14:textId="77777777">
        <w:trPr>
          <w:jc w:val="center"/>
        </w:trPr>
        <w:tc>
          <w:tcPr>
            <w:tcW w:w="3888" w:type="dxa"/>
            <w:gridSpan w:val="2"/>
            <w:vAlign w:val="center"/>
          </w:tcPr>
          <w:p w14:paraId="6DCB0B0B" w14:textId="77777777" w:rsidR="00A14D87" w:rsidRPr="00DB5974" w:rsidRDefault="00A14D87" w:rsidP="00242C0F">
            <w:pPr>
              <w:jc w:val="center"/>
              <w:rPr>
                <w:sz w:val="20"/>
                <w:szCs w:val="20"/>
              </w:rPr>
            </w:pPr>
            <w:r w:rsidRPr="00DB5974">
              <w:rPr>
                <w:sz w:val="20"/>
                <w:szCs w:val="20"/>
              </w:rPr>
              <w:t>Strate concrétionnée et stérile</w:t>
            </w:r>
          </w:p>
        </w:tc>
      </w:tr>
      <w:tr w:rsidR="00A14D87" w:rsidRPr="002C1885" w14:paraId="76B6619F" w14:textId="77777777">
        <w:trPr>
          <w:jc w:val="center"/>
        </w:trPr>
        <w:tc>
          <w:tcPr>
            <w:tcW w:w="0" w:type="auto"/>
            <w:vAlign w:val="center"/>
          </w:tcPr>
          <w:p w14:paraId="6D2520CE" w14:textId="77777777" w:rsidR="00A14D87" w:rsidRPr="00DB5974" w:rsidRDefault="00A14D87" w:rsidP="00242C0F">
            <w:pPr>
              <w:jc w:val="center"/>
              <w:rPr>
                <w:sz w:val="20"/>
                <w:szCs w:val="20"/>
              </w:rPr>
            </w:pPr>
            <w:r w:rsidRPr="00DB5974">
              <w:rPr>
                <w:sz w:val="20"/>
                <w:szCs w:val="20"/>
              </w:rPr>
              <w:t>Chalcolithique</w:t>
            </w:r>
          </w:p>
        </w:tc>
        <w:tc>
          <w:tcPr>
            <w:tcW w:w="2258" w:type="dxa"/>
            <w:vAlign w:val="center"/>
          </w:tcPr>
          <w:p w14:paraId="44687752" w14:textId="4F355682" w:rsidR="00A14D87" w:rsidRPr="0032190F" w:rsidRDefault="00A14D87" w:rsidP="00242C0F">
            <w:pPr>
              <w:jc w:val="center"/>
              <w:rPr>
                <w:sz w:val="20"/>
                <w:szCs w:val="20"/>
                <w:lang w:val="fr-FR"/>
              </w:rPr>
            </w:pPr>
            <w:r w:rsidRPr="0032190F">
              <w:rPr>
                <w:sz w:val="20"/>
                <w:szCs w:val="20"/>
                <w:lang w:val="fr-FR"/>
              </w:rPr>
              <w:t xml:space="preserve">Céramique a bord avec un cordon (orlo cordonato) a surface décorée </w:t>
            </w:r>
            <w:r w:rsidRPr="0032190F">
              <w:rPr>
                <w:i/>
                <w:sz w:val="20"/>
                <w:szCs w:val="20"/>
                <w:lang w:val="fr-FR"/>
              </w:rPr>
              <w:t>a striature</w:t>
            </w:r>
            <w:r w:rsidRPr="0032190F">
              <w:rPr>
                <w:sz w:val="20"/>
                <w:szCs w:val="20"/>
                <w:lang w:val="fr-FR"/>
              </w:rPr>
              <w:t xml:space="preserve">, </w:t>
            </w:r>
            <w:hyperlink r:id="rId2057" w:anchor="Cul_Squame" w:history="1">
              <w:r w:rsidRPr="0032190F">
                <w:rPr>
                  <w:rStyle w:val="Hyperlink"/>
                  <w:i/>
                  <w:sz w:val="20"/>
                  <w:szCs w:val="20"/>
                  <w:lang w:val="fr-FR"/>
                </w:rPr>
                <w:t>a squame</w:t>
              </w:r>
            </w:hyperlink>
            <w:r w:rsidRPr="0032190F">
              <w:rPr>
                <w:sz w:val="20"/>
                <w:szCs w:val="20"/>
                <w:lang w:val="fr-FR"/>
              </w:rPr>
              <w:t xml:space="preserve">, et un cas semblerait-il avec une décoration </w:t>
            </w:r>
            <w:hyperlink r:id="rId2058" w:anchor="Cul_Metopale" w:history="1">
              <w:r w:rsidRPr="0032190F">
                <w:rPr>
                  <w:rStyle w:val="Hyperlink"/>
                  <w:sz w:val="20"/>
                  <w:szCs w:val="20"/>
                  <w:lang w:val="fr-FR"/>
                </w:rPr>
                <w:t>métopale</w:t>
              </w:r>
            </w:hyperlink>
          </w:p>
        </w:tc>
      </w:tr>
    </w:tbl>
    <w:p w14:paraId="4DCC12FD" w14:textId="77777777" w:rsidR="00A14D87" w:rsidRPr="0032190F" w:rsidRDefault="00A14D87" w:rsidP="00242C0F">
      <w:pPr>
        <w:rPr>
          <w:lang w:val="fr-FR"/>
        </w:rPr>
      </w:pPr>
      <w:r w:rsidRPr="0032190F">
        <w:rPr>
          <w:lang w:val="fr-FR"/>
        </w:rPr>
        <w:t>(BIB 1003 p. 205)</w:t>
      </w:r>
    </w:p>
    <w:p w14:paraId="29014210" w14:textId="77777777" w:rsidR="00006A40" w:rsidRPr="0032190F" w:rsidRDefault="00006A40" w:rsidP="00242C0F">
      <w:pPr>
        <w:rPr>
          <w:lang w:val="fr-FR"/>
        </w:rPr>
      </w:pPr>
    </w:p>
    <w:p w14:paraId="30502499" w14:textId="0EC57093" w:rsidR="00A14D87" w:rsidRPr="0032190F" w:rsidRDefault="00A14D87" w:rsidP="00242C0F">
      <w:pPr>
        <w:rPr>
          <w:lang w:val="fr-FR"/>
        </w:rPr>
      </w:pPr>
      <w:r w:rsidRPr="0032190F">
        <w:rPr>
          <w:lang w:val="fr-FR"/>
        </w:rPr>
        <w:t xml:space="preserve">Situé à proximité du </w:t>
      </w:r>
      <w:hyperlink r:id="rId2059" w:anchor="Sit_Lunigiana" w:history="1">
        <w:r w:rsidRPr="0032190F">
          <w:rPr>
            <w:rStyle w:val="Hyperlink"/>
            <w:lang w:val="fr-FR"/>
          </w:rPr>
          <w:t>Lunigiana</w:t>
        </w:r>
      </w:hyperlink>
      <w:r w:rsidR="009A1F99" w:rsidRPr="0032190F">
        <w:rPr>
          <w:lang w:val="fr-FR"/>
        </w:rPr>
        <w:t xml:space="preserve"> (SS BIB)</w:t>
      </w:r>
    </w:p>
    <w:p w14:paraId="0D98D1AF" w14:textId="77777777" w:rsidR="00A14D87" w:rsidRPr="0032190F" w:rsidRDefault="00A14D87" w:rsidP="00242C0F">
      <w:pPr>
        <w:rPr>
          <w:lang w:val="fr-FR"/>
        </w:rPr>
      </w:pPr>
    </w:p>
    <w:p w14:paraId="3AB0E0B8" w14:textId="77777777" w:rsidR="00DD4EA7" w:rsidRPr="0032190F" w:rsidRDefault="00DD4EA7" w:rsidP="00426FF9">
      <w:pPr>
        <w:pStyle w:val="Heading1"/>
      </w:pPr>
      <w:bookmarkStart w:id="929" w:name="Sit_Barletta"/>
      <w:r w:rsidRPr="0032190F">
        <w:t>BARLETTA</w:t>
      </w:r>
      <w:bookmarkEnd w:id="929"/>
      <w:r w:rsidR="00C26FBD" w:rsidRPr="0032190F">
        <w:t>(Tana del)</w:t>
      </w:r>
    </w:p>
    <w:p w14:paraId="2EA9CAE3" w14:textId="77777777" w:rsidR="006C4C77" w:rsidRPr="0032190F" w:rsidRDefault="006C4C77" w:rsidP="00242C0F">
      <w:pPr>
        <w:rPr>
          <w:lang w:val="fr-FR"/>
        </w:rPr>
      </w:pPr>
    </w:p>
    <w:p w14:paraId="42D92A5A" w14:textId="3C0B1E88" w:rsidR="00DD4EA7" w:rsidRPr="0032190F" w:rsidRDefault="00DD4EA7" w:rsidP="00242C0F">
      <w:pPr>
        <w:jc w:val="both"/>
        <w:rPr>
          <w:lang w:val="fr-FR"/>
        </w:rPr>
      </w:pPr>
      <w:r w:rsidRPr="0032190F">
        <w:rPr>
          <w:lang w:val="fr-FR"/>
        </w:rPr>
        <w:t xml:space="preserve">Petite grotte du </w:t>
      </w:r>
      <w:hyperlink w:anchor="Sit_Val_Pennavaira" w:history="1">
        <w:r w:rsidR="008C4EBF" w:rsidRPr="0032190F">
          <w:rPr>
            <w:rStyle w:val="Hyperlink"/>
            <w:lang w:val="fr-FR"/>
          </w:rPr>
          <w:t>Val Pennavaira</w:t>
        </w:r>
      </w:hyperlink>
      <w:r w:rsidRPr="0032190F">
        <w:rPr>
          <w:lang w:val="fr-FR"/>
        </w:rPr>
        <w:t xml:space="preserve">située à </w:t>
      </w:r>
      <w:r w:rsidR="0097285F" w:rsidRPr="0032190F">
        <w:rPr>
          <w:lang w:val="fr-FR"/>
        </w:rPr>
        <w:t xml:space="preserve">environ </w:t>
      </w:r>
      <w:smartTag w:uri="urn:schemas-microsoft-com:office:smarttags" w:element="metricconverter">
        <w:smartTagPr>
          <w:attr w:name="ProductID" w:val="1000 m"/>
        </w:smartTagPr>
        <w:r w:rsidRPr="0032190F">
          <w:rPr>
            <w:lang w:val="fr-FR"/>
          </w:rPr>
          <w:t>1000 m</w:t>
        </w:r>
      </w:smartTag>
      <w:r w:rsidRPr="0032190F">
        <w:rPr>
          <w:lang w:val="fr-FR"/>
        </w:rPr>
        <w:t xml:space="preserve">.s.n.m, à </w:t>
      </w:r>
      <w:r w:rsidR="00C26FBD" w:rsidRPr="0032190F">
        <w:rPr>
          <w:lang w:val="fr-FR"/>
        </w:rPr>
        <w:t xml:space="preserve">proximité de la ligne de crête sur ce qui fut peut-être un ancien chemin de </w:t>
      </w:r>
      <w:hyperlink r:id="rId2060" w:anchor="Cul_Neo__domestic_elevag_transhu" w:history="1">
        <w:r w:rsidR="004F64F8" w:rsidRPr="0032190F">
          <w:rPr>
            <w:rStyle w:val="Hyperlink"/>
            <w:lang w:val="fr-FR"/>
          </w:rPr>
          <w:t>transhumance</w:t>
        </w:r>
      </w:hyperlink>
      <w:r w:rsidR="00C26FBD" w:rsidRPr="0032190F">
        <w:rPr>
          <w:lang w:val="fr-FR"/>
        </w:rPr>
        <w:t xml:space="preserve">. C’est donc probablement une halte de bergers. L’occupation de la grotte remonte au </w:t>
      </w:r>
      <w:hyperlink r:id="rId2061" w:anchor="Cul_Neo_Recent" w:history="1">
        <w:r w:rsidR="00C26FBD" w:rsidRPr="0032190F">
          <w:rPr>
            <w:rStyle w:val="Hyperlink"/>
            <w:lang w:val="fr-FR"/>
          </w:rPr>
          <w:t>Néolithique récent</w:t>
        </w:r>
      </w:hyperlink>
      <w:r w:rsidR="00C10F94" w:rsidRPr="0032190F">
        <w:rPr>
          <w:lang w:val="fr-FR"/>
        </w:rPr>
        <w:t xml:space="preserve">(au moins vers -4000) </w:t>
      </w:r>
      <w:r w:rsidR="00C26FBD" w:rsidRPr="0032190F">
        <w:rPr>
          <w:lang w:val="fr-FR"/>
        </w:rPr>
        <w:t xml:space="preserve">pour perdurer durant le </w:t>
      </w:r>
      <w:hyperlink r:id="rId2062" w:anchor="Cul_Chalco" w:history="1">
        <w:r w:rsidR="00C26FBD" w:rsidRPr="0032190F">
          <w:rPr>
            <w:rStyle w:val="Hyperlink"/>
            <w:lang w:val="fr-FR"/>
          </w:rPr>
          <w:t>Chalcolithique</w:t>
        </w:r>
      </w:hyperlink>
      <w:r w:rsidR="00C26FBD" w:rsidRPr="0032190F">
        <w:rPr>
          <w:lang w:val="fr-FR"/>
        </w:rPr>
        <w:t>, le Bronze ancien et le Bronze moyen, le second âge du Fer. A en juger par le nombre des restes osseux, beaucoup d’ovidés sont passé par la grotte, suivis des bœufs et des porcs</w:t>
      </w:r>
      <w:r w:rsidR="008C4EBF" w:rsidRPr="0032190F">
        <w:rPr>
          <w:lang w:val="fr-FR"/>
        </w:rPr>
        <w:t xml:space="preserve"> (</w:t>
      </w:r>
      <w:r w:rsidR="0070027E" w:rsidRPr="0032190F">
        <w:rPr>
          <w:lang w:val="fr-FR"/>
        </w:rPr>
        <w:t>BIB</w:t>
      </w:r>
      <w:r w:rsidR="008C4EBF" w:rsidRPr="0032190F">
        <w:rPr>
          <w:lang w:val="fr-FR"/>
        </w:rPr>
        <w:t xml:space="preserve"> 172</w:t>
      </w:r>
      <w:r w:rsidR="00C10F94" w:rsidRPr="0032190F">
        <w:rPr>
          <w:lang w:val="fr-FR"/>
        </w:rPr>
        <w:t xml:space="preserve"> et 799 p. 72</w:t>
      </w:r>
      <w:r w:rsidR="008C4EBF" w:rsidRPr="0032190F">
        <w:rPr>
          <w:lang w:val="fr-FR"/>
        </w:rPr>
        <w:t>)</w:t>
      </w:r>
      <w:r w:rsidR="00C26FBD" w:rsidRPr="0032190F">
        <w:rPr>
          <w:lang w:val="fr-FR"/>
        </w:rPr>
        <w:t xml:space="preserve">. </w:t>
      </w:r>
    </w:p>
    <w:p w14:paraId="203A87E7" w14:textId="77777777" w:rsidR="00F265A7" w:rsidRPr="0032190F" w:rsidRDefault="00F265A7"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27"/>
        <w:gridCol w:w="2566"/>
        <w:gridCol w:w="3165"/>
      </w:tblGrid>
      <w:tr w:rsidR="00390604" w:rsidRPr="00DB5974" w14:paraId="71AF3D17" w14:textId="77777777" w:rsidTr="00390604">
        <w:trPr>
          <w:jc w:val="center"/>
        </w:trPr>
        <w:tc>
          <w:tcPr>
            <w:tcW w:w="827" w:type="dxa"/>
            <w:vAlign w:val="center"/>
          </w:tcPr>
          <w:p w14:paraId="007C6E28" w14:textId="77777777" w:rsidR="00390604" w:rsidRPr="00DB5974" w:rsidRDefault="00390604" w:rsidP="00242C0F">
            <w:pPr>
              <w:jc w:val="center"/>
              <w:rPr>
                <w:sz w:val="20"/>
                <w:szCs w:val="20"/>
              </w:rPr>
            </w:pPr>
            <w:r w:rsidRPr="00DB5974">
              <w:rPr>
                <w:sz w:val="20"/>
                <w:szCs w:val="20"/>
              </w:rPr>
              <w:t>strate</w:t>
            </w:r>
            <w:r>
              <w:rPr>
                <w:sz w:val="20"/>
                <w:szCs w:val="20"/>
              </w:rPr>
              <w:t>s</w:t>
            </w:r>
          </w:p>
        </w:tc>
        <w:tc>
          <w:tcPr>
            <w:tcW w:w="0" w:type="auto"/>
            <w:vAlign w:val="center"/>
          </w:tcPr>
          <w:p w14:paraId="409AA1B7" w14:textId="77777777" w:rsidR="00390604" w:rsidRPr="00DB5974" w:rsidRDefault="00390604" w:rsidP="00242C0F">
            <w:pPr>
              <w:jc w:val="center"/>
              <w:rPr>
                <w:sz w:val="20"/>
                <w:szCs w:val="20"/>
              </w:rPr>
            </w:pPr>
          </w:p>
        </w:tc>
        <w:tc>
          <w:tcPr>
            <w:tcW w:w="3165" w:type="dxa"/>
            <w:vAlign w:val="center"/>
          </w:tcPr>
          <w:p w14:paraId="073AB144" w14:textId="77777777" w:rsidR="00390604" w:rsidRPr="00DB5974" w:rsidRDefault="00390604" w:rsidP="00242C0F">
            <w:pPr>
              <w:jc w:val="center"/>
              <w:rPr>
                <w:sz w:val="20"/>
                <w:szCs w:val="20"/>
              </w:rPr>
            </w:pPr>
          </w:p>
        </w:tc>
      </w:tr>
      <w:tr w:rsidR="0097285F" w:rsidRPr="00DB5974" w14:paraId="061404B0" w14:textId="77777777" w:rsidTr="00390604">
        <w:trPr>
          <w:jc w:val="center"/>
        </w:trPr>
        <w:tc>
          <w:tcPr>
            <w:tcW w:w="827" w:type="dxa"/>
            <w:vAlign w:val="center"/>
          </w:tcPr>
          <w:p w14:paraId="6AC78ED1" w14:textId="77777777" w:rsidR="0097285F" w:rsidRPr="00DB5974" w:rsidRDefault="0097285F" w:rsidP="00242C0F">
            <w:pPr>
              <w:jc w:val="center"/>
              <w:rPr>
                <w:sz w:val="20"/>
                <w:szCs w:val="20"/>
              </w:rPr>
            </w:pPr>
            <w:r w:rsidRPr="00DB5974">
              <w:rPr>
                <w:sz w:val="20"/>
                <w:szCs w:val="20"/>
              </w:rPr>
              <w:t>I</w:t>
            </w:r>
          </w:p>
        </w:tc>
        <w:tc>
          <w:tcPr>
            <w:tcW w:w="0" w:type="auto"/>
            <w:vAlign w:val="center"/>
          </w:tcPr>
          <w:p w14:paraId="04BEE4AF" w14:textId="77777777" w:rsidR="0097285F" w:rsidRPr="00DB5974" w:rsidRDefault="0097285F" w:rsidP="00242C0F">
            <w:pPr>
              <w:jc w:val="center"/>
              <w:rPr>
                <w:sz w:val="20"/>
                <w:szCs w:val="20"/>
              </w:rPr>
            </w:pPr>
          </w:p>
        </w:tc>
        <w:tc>
          <w:tcPr>
            <w:tcW w:w="3165" w:type="dxa"/>
            <w:vAlign w:val="center"/>
          </w:tcPr>
          <w:p w14:paraId="2A57D1B0" w14:textId="77777777" w:rsidR="0097285F" w:rsidRPr="00DB5974" w:rsidRDefault="0097285F" w:rsidP="00242C0F">
            <w:pPr>
              <w:jc w:val="center"/>
              <w:rPr>
                <w:sz w:val="20"/>
                <w:szCs w:val="20"/>
              </w:rPr>
            </w:pPr>
            <w:r w:rsidRPr="00DB5974">
              <w:rPr>
                <w:sz w:val="20"/>
                <w:szCs w:val="20"/>
              </w:rPr>
              <w:t>1459-1677 calBC [HAR-8805 : 3210 ± 100 BP] (BIB 172)</w:t>
            </w:r>
          </w:p>
        </w:tc>
      </w:tr>
      <w:tr w:rsidR="0097285F" w:rsidRPr="002C1885" w14:paraId="4EE33F45" w14:textId="77777777" w:rsidTr="00390604">
        <w:trPr>
          <w:jc w:val="center"/>
        </w:trPr>
        <w:tc>
          <w:tcPr>
            <w:tcW w:w="827" w:type="dxa"/>
            <w:vAlign w:val="center"/>
          </w:tcPr>
          <w:p w14:paraId="49048CCF" w14:textId="77777777" w:rsidR="0097285F" w:rsidRPr="00DB5974" w:rsidRDefault="0097285F" w:rsidP="00242C0F">
            <w:pPr>
              <w:jc w:val="center"/>
              <w:rPr>
                <w:sz w:val="20"/>
                <w:szCs w:val="20"/>
              </w:rPr>
            </w:pPr>
            <w:r w:rsidRPr="00DB5974">
              <w:rPr>
                <w:sz w:val="20"/>
                <w:szCs w:val="20"/>
              </w:rPr>
              <w:lastRenderedPageBreak/>
              <w:t>II</w:t>
            </w:r>
          </w:p>
        </w:tc>
        <w:tc>
          <w:tcPr>
            <w:tcW w:w="0" w:type="auto"/>
            <w:vAlign w:val="center"/>
          </w:tcPr>
          <w:p w14:paraId="4E9AB5DE" w14:textId="77777777" w:rsidR="0097285F" w:rsidRPr="00DB5974" w:rsidRDefault="0097285F" w:rsidP="00242C0F">
            <w:pPr>
              <w:jc w:val="center"/>
              <w:rPr>
                <w:sz w:val="20"/>
                <w:szCs w:val="20"/>
              </w:rPr>
            </w:pPr>
          </w:p>
        </w:tc>
        <w:tc>
          <w:tcPr>
            <w:tcW w:w="3165" w:type="dxa"/>
            <w:vAlign w:val="center"/>
          </w:tcPr>
          <w:p w14:paraId="203FE93B" w14:textId="77777777" w:rsidR="0097285F" w:rsidRPr="0032190F" w:rsidRDefault="0097285F" w:rsidP="00242C0F">
            <w:pPr>
              <w:jc w:val="center"/>
              <w:rPr>
                <w:sz w:val="20"/>
                <w:szCs w:val="20"/>
                <w:lang w:val="fr-FR"/>
              </w:rPr>
            </w:pPr>
            <w:r w:rsidRPr="0032190F">
              <w:rPr>
                <w:sz w:val="20"/>
                <w:szCs w:val="20"/>
                <w:lang w:val="fr-FR"/>
              </w:rPr>
              <w:t>2182-2522 calBC [HAR-6435 : 3880 ± 120 BP] (BIB 25 et BIB 172)</w:t>
            </w:r>
          </w:p>
        </w:tc>
      </w:tr>
      <w:tr w:rsidR="0097285F" w:rsidRPr="002C1885" w14:paraId="0887614F" w14:textId="77777777" w:rsidTr="00390604">
        <w:trPr>
          <w:jc w:val="center"/>
        </w:trPr>
        <w:tc>
          <w:tcPr>
            <w:tcW w:w="827" w:type="dxa"/>
            <w:vAlign w:val="center"/>
          </w:tcPr>
          <w:p w14:paraId="7EFF14CD" w14:textId="77777777" w:rsidR="0097285F" w:rsidRPr="00DB5974" w:rsidRDefault="0097285F" w:rsidP="00242C0F">
            <w:pPr>
              <w:jc w:val="center"/>
              <w:rPr>
                <w:sz w:val="20"/>
                <w:szCs w:val="20"/>
              </w:rPr>
            </w:pPr>
            <w:r w:rsidRPr="00DB5974">
              <w:rPr>
                <w:sz w:val="20"/>
                <w:szCs w:val="20"/>
              </w:rPr>
              <w:t>III</w:t>
            </w:r>
          </w:p>
        </w:tc>
        <w:tc>
          <w:tcPr>
            <w:tcW w:w="0" w:type="auto"/>
            <w:vAlign w:val="center"/>
          </w:tcPr>
          <w:p w14:paraId="1ACDFB67" w14:textId="77777777" w:rsidR="0097285F" w:rsidRPr="00DB5974" w:rsidRDefault="0097285F" w:rsidP="00242C0F">
            <w:pPr>
              <w:jc w:val="center"/>
              <w:rPr>
                <w:sz w:val="20"/>
                <w:szCs w:val="20"/>
              </w:rPr>
            </w:pPr>
            <w:r w:rsidRPr="00DB5974">
              <w:rPr>
                <w:sz w:val="20"/>
                <w:szCs w:val="20"/>
              </w:rPr>
              <w:t>restes de matières organiques</w:t>
            </w:r>
          </w:p>
        </w:tc>
        <w:tc>
          <w:tcPr>
            <w:tcW w:w="3165" w:type="dxa"/>
            <w:vAlign w:val="center"/>
          </w:tcPr>
          <w:p w14:paraId="6B326CDE" w14:textId="77777777" w:rsidR="0097285F" w:rsidRPr="0032190F" w:rsidRDefault="0097285F" w:rsidP="00242C0F">
            <w:pPr>
              <w:jc w:val="center"/>
              <w:rPr>
                <w:sz w:val="20"/>
                <w:szCs w:val="20"/>
                <w:lang w:val="fr-FR"/>
              </w:rPr>
            </w:pPr>
            <w:r w:rsidRPr="0032190F">
              <w:rPr>
                <w:sz w:val="20"/>
                <w:szCs w:val="20"/>
                <w:lang w:val="fr-FR"/>
              </w:rPr>
              <w:t>3687-3909 calBC [HAR-8388 : 4980 ± 100 BP] (BIB 25 et BIB 172)</w:t>
            </w:r>
          </w:p>
        </w:tc>
      </w:tr>
    </w:tbl>
    <w:p w14:paraId="4CACD376" w14:textId="77777777" w:rsidR="00F265A7" w:rsidRPr="0032190F" w:rsidRDefault="00E11853" w:rsidP="00242C0F">
      <w:pPr>
        <w:jc w:val="both"/>
        <w:rPr>
          <w:lang w:val="fr-FR"/>
        </w:rPr>
      </w:pPr>
      <w:r w:rsidRPr="0032190F">
        <w:rPr>
          <w:lang w:val="fr-FR"/>
        </w:rPr>
        <w:t>(BIB 935)</w:t>
      </w:r>
    </w:p>
    <w:p w14:paraId="1D3945D0" w14:textId="77777777" w:rsidR="00C26FBD" w:rsidRPr="0032190F" w:rsidRDefault="00C26FBD" w:rsidP="00242C0F">
      <w:pPr>
        <w:rPr>
          <w:lang w:val="fr-FR"/>
        </w:rPr>
      </w:pPr>
    </w:p>
    <w:p w14:paraId="3937FE46" w14:textId="77777777" w:rsidR="00E11853" w:rsidRDefault="00E11853" w:rsidP="00242C0F">
      <w:pPr>
        <w:rPr>
          <w:lang w:val="fr-FR"/>
        </w:rPr>
      </w:pPr>
      <w:r w:rsidRPr="0032190F">
        <w:rPr>
          <w:lang w:val="fr-FR"/>
        </w:rPr>
        <w:t xml:space="preserve">Entre la couche III et la couche II on note la disparition de </w:t>
      </w:r>
      <w:r w:rsidRPr="0032190F">
        <w:rPr>
          <w:i/>
          <w:lang w:val="fr-FR"/>
        </w:rPr>
        <w:t>cervo</w:t>
      </w:r>
      <w:r w:rsidRPr="0032190F">
        <w:rPr>
          <w:lang w:val="fr-FR"/>
        </w:rPr>
        <w:t xml:space="preserve"> et de </w:t>
      </w:r>
      <w:r w:rsidRPr="0032190F">
        <w:rPr>
          <w:i/>
          <w:lang w:val="fr-FR"/>
        </w:rPr>
        <w:t>capriolo</w:t>
      </w:r>
      <w:r w:rsidRPr="0032190F">
        <w:rPr>
          <w:lang w:val="fr-FR"/>
        </w:rPr>
        <w:t xml:space="preserve"> (sauvages) dans les os au profit des espèces domestiquées (</w:t>
      </w:r>
      <w:r w:rsidRPr="0032190F">
        <w:rPr>
          <w:i/>
          <w:lang w:val="fr-FR"/>
        </w:rPr>
        <w:t>bastiame, pecora/capra, maiale</w:t>
      </w:r>
      <w:r w:rsidRPr="0032190F">
        <w:rPr>
          <w:lang w:val="fr-FR"/>
        </w:rPr>
        <w:t>) (BIB 25)</w:t>
      </w:r>
    </w:p>
    <w:p w14:paraId="3422A8BC" w14:textId="77777777" w:rsidR="00CF505D" w:rsidRPr="0032190F" w:rsidRDefault="00CF505D" w:rsidP="00242C0F">
      <w:pPr>
        <w:rPr>
          <w:lang w:val="fr-FR"/>
        </w:rPr>
      </w:pPr>
    </w:p>
    <w:p w14:paraId="30AFFDF4" w14:textId="77777777" w:rsidR="00C26FBD" w:rsidRPr="0032190F" w:rsidRDefault="00C26FBD" w:rsidP="00426FF9">
      <w:pPr>
        <w:pStyle w:val="Heading1"/>
      </w:pPr>
      <w:bookmarkStart w:id="930" w:name="Sit_Camere"/>
      <w:r w:rsidRPr="0032190F">
        <w:t>CAMERE (Grotta delle)</w:t>
      </w:r>
    </w:p>
    <w:bookmarkEnd w:id="930"/>
    <w:p w14:paraId="6AAE4252" w14:textId="77777777" w:rsidR="00DD4EA7" w:rsidRDefault="00DF67B2" w:rsidP="00242C0F">
      <w:pPr>
        <w:rPr>
          <w:lang w:val="fr-FR"/>
        </w:rPr>
      </w:pPr>
      <w:r>
        <w:rPr>
          <w:lang w:val="fr-FR"/>
        </w:rPr>
        <w:t>Le Camere</w:t>
      </w:r>
    </w:p>
    <w:p w14:paraId="3A3324F9" w14:textId="77777777" w:rsidR="00DF67B2" w:rsidRPr="0032190F" w:rsidRDefault="00DF67B2" w:rsidP="00242C0F">
      <w:pPr>
        <w:rPr>
          <w:lang w:val="fr-FR"/>
        </w:rPr>
      </w:pPr>
    </w:p>
    <w:p w14:paraId="571E2E7C" w14:textId="1BA3DA0C" w:rsidR="000962AC" w:rsidRDefault="00FE3E47" w:rsidP="00242C0F">
      <w:pPr>
        <w:jc w:val="both"/>
        <w:rPr>
          <w:lang w:val="fr-FR"/>
        </w:rPr>
      </w:pPr>
      <w:r w:rsidRPr="00FE3E47">
        <w:rPr>
          <w:lang w:val="fr-FR"/>
        </w:rPr>
        <w:t xml:space="preserve">Grotta delle Camere </w:t>
      </w:r>
      <w:r>
        <w:rPr>
          <w:lang w:val="fr-FR"/>
        </w:rPr>
        <w:t>(</w:t>
      </w:r>
      <w:r w:rsidRPr="0032190F">
        <w:rPr>
          <w:lang w:val="fr-FR"/>
        </w:rPr>
        <w:t>Savona</w:t>
      </w:r>
      <w:r>
        <w:rPr>
          <w:lang w:val="fr-FR"/>
        </w:rPr>
        <w:t>, Ligurie)</w:t>
      </w:r>
      <w:r w:rsidRPr="00FE3E47">
        <w:rPr>
          <w:lang w:val="fr-FR"/>
        </w:rPr>
        <w:t xml:space="preserve"> </w:t>
      </w:r>
      <w:r w:rsidR="000962AC" w:rsidRPr="0032190F">
        <w:rPr>
          <w:lang w:val="fr-FR"/>
        </w:rPr>
        <w:t xml:space="preserve">du </w:t>
      </w:r>
      <w:hyperlink w:anchor="Sit_Val_Pennavaira" w:history="1">
        <w:r w:rsidR="000962AC" w:rsidRPr="0032190F">
          <w:rPr>
            <w:rStyle w:val="Hyperlink"/>
            <w:lang w:val="fr-FR"/>
          </w:rPr>
          <w:t>Val Pennavaira</w:t>
        </w:r>
      </w:hyperlink>
      <w:r w:rsidR="000962AC" w:rsidRPr="00CF505D">
        <w:rPr>
          <w:lang w:val="fr-FR"/>
        </w:rPr>
        <w:t xml:space="preserve"> </w:t>
      </w:r>
      <w:r w:rsidR="000962AC" w:rsidRPr="0032190F">
        <w:rPr>
          <w:lang w:val="fr-FR"/>
        </w:rPr>
        <w:t xml:space="preserve">à quelques </w:t>
      </w:r>
      <w:smartTag w:uri="urn:schemas-microsoft-com:office:smarttags" w:element="metricconverter">
        <w:smartTagPr>
          <w:attr w:name="ProductID" w:val="900 m"/>
        </w:smartTagPr>
        <w:r w:rsidR="000962AC" w:rsidRPr="0032190F">
          <w:rPr>
            <w:lang w:val="fr-FR"/>
          </w:rPr>
          <w:t>900 m</w:t>
        </w:r>
      </w:smartTag>
      <w:r w:rsidR="000962AC" w:rsidRPr="0032190F">
        <w:rPr>
          <w:lang w:val="fr-FR"/>
        </w:rPr>
        <w:t xml:space="preserve">.s.n.m, probablement à coté d’un chemin de </w:t>
      </w:r>
      <w:hyperlink r:id="rId2063" w:anchor="Cul_Neo__domestic_elevag_transhu" w:history="1">
        <w:r w:rsidR="000962AC" w:rsidRPr="0032190F">
          <w:rPr>
            <w:rStyle w:val="Hyperlink"/>
            <w:lang w:val="fr-FR"/>
          </w:rPr>
          <w:t>transhumance</w:t>
        </w:r>
      </w:hyperlink>
      <w:r w:rsidR="000962AC" w:rsidRPr="0032190F">
        <w:rPr>
          <w:lang w:val="fr-FR"/>
        </w:rPr>
        <w:t>.</w:t>
      </w:r>
      <w:r w:rsidR="000962AC" w:rsidRPr="000962AC">
        <w:rPr>
          <w:lang w:val="fr-FR"/>
        </w:rPr>
        <w:t xml:space="preserve"> </w:t>
      </w:r>
      <w:r w:rsidR="000962AC" w:rsidRPr="0032190F">
        <w:rPr>
          <w:lang w:val="fr-FR"/>
        </w:rPr>
        <w:t>(BIB 172 p. 74</w:t>
      </w:r>
    </w:p>
    <w:p w14:paraId="3BEA3692" w14:textId="77777777" w:rsidR="000962AC" w:rsidRPr="000962AC" w:rsidRDefault="000962AC" w:rsidP="00242C0F">
      <w:pPr>
        <w:jc w:val="both"/>
        <w:rPr>
          <w:lang w:val="fr-FR"/>
        </w:rPr>
      </w:pPr>
    </w:p>
    <w:p w14:paraId="233C4B9E" w14:textId="77777777" w:rsidR="000962AC" w:rsidRDefault="000962AC" w:rsidP="000962AC">
      <w:pPr>
        <w:autoSpaceDE w:val="0"/>
        <w:autoSpaceDN w:val="0"/>
        <w:adjustRightInd w:val="0"/>
        <w:rPr>
          <w:szCs w:val="20"/>
          <w:lang w:val="fr-FR" w:eastAsia="en-GB"/>
        </w:rPr>
      </w:pPr>
      <w:r w:rsidRPr="000962AC">
        <w:rPr>
          <w:szCs w:val="20"/>
          <w:lang w:val="fr-FR" w:eastAsia="en-GB"/>
        </w:rPr>
        <w:t xml:space="preserve">Leale Anfossi (1953) rapport la découverte de ‘Impressa Ligure’ dans la grotte </w:t>
      </w:r>
      <w:r>
        <w:rPr>
          <w:szCs w:val="20"/>
          <w:lang w:val="fr-FR" w:eastAsia="en-GB"/>
        </w:rPr>
        <w:t>(BIB 2930)</w:t>
      </w:r>
    </w:p>
    <w:p w14:paraId="5B2DB84D" w14:textId="77777777" w:rsidR="000962AC" w:rsidRPr="000962AC" w:rsidRDefault="000962AC" w:rsidP="000962AC">
      <w:pPr>
        <w:autoSpaceDE w:val="0"/>
        <w:autoSpaceDN w:val="0"/>
        <w:adjustRightInd w:val="0"/>
        <w:rPr>
          <w:szCs w:val="20"/>
          <w:lang w:val="fr-FR" w:eastAsia="en-GB"/>
        </w:rPr>
      </w:pPr>
    </w:p>
    <w:p w14:paraId="04043BE4" w14:textId="17E383F0" w:rsidR="00C26FBD" w:rsidRPr="0032190F" w:rsidRDefault="000962AC" w:rsidP="00242C0F">
      <w:pPr>
        <w:jc w:val="both"/>
        <w:rPr>
          <w:lang w:val="fr-FR"/>
        </w:rPr>
      </w:pPr>
      <w:r w:rsidRPr="000962AC">
        <w:rPr>
          <w:lang w:val="fr-FR"/>
        </w:rPr>
        <w:t xml:space="preserve">A la fin du Néolithique, </w:t>
      </w:r>
      <w:hyperlink r:id="rId2064" w:anchor="Cul_Grottes_Sepulcrales" w:history="1">
        <w:r w:rsidR="00FE3E47">
          <w:rPr>
            <w:rStyle w:val="Hyperlink"/>
            <w:lang w:val="fr-FR"/>
          </w:rPr>
          <w:t>g</w:t>
        </w:r>
        <w:r w:rsidR="00C26FBD" w:rsidRPr="0032190F">
          <w:rPr>
            <w:rStyle w:val="Hyperlink"/>
            <w:lang w:val="fr-FR"/>
          </w:rPr>
          <w:t>rotte sépulcrale</w:t>
        </w:r>
      </w:hyperlink>
      <w:r w:rsidR="00C26FBD" w:rsidRPr="0032190F">
        <w:rPr>
          <w:lang w:val="fr-FR"/>
        </w:rPr>
        <w:t xml:space="preserve"> </w:t>
      </w:r>
      <w:r w:rsidR="00FE3E47">
        <w:rPr>
          <w:lang w:val="fr-FR"/>
        </w:rPr>
        <w:t xml:space="preserve">à </w:t>
      </w:r>
      <w:r w:rsidR="00C26FBD" w:rsidRPr="0032190F">
        <w:rPr>
          <w:lang w:val="fr-FR"/>
        </w:rPr>
        <w:t>inhumations collectives</w:t>
      </w:r>
      <w:r w:rsidR="00FE3E47">
        <w:rPr>
          <w:lang w:val="fr-FR"/>
        </w:rPr>
        <w:t xml:space="preserve"> </w:t>
      </w:r>
      <w:r w:rsidR="00C26FBD" w:rsidRPr="0032190F">
        <w:rPr>
          <w:lang w:val="fr-FR"/>
        </w:rPr>
        <w:t>Le mobiler funéraire concerne essentiellement des pointes de flèches do</w:t>
      </w:r>
      <w:r w:rsidR="008C4EBF" w:rsidRPr="0032190F">
        <w:rPr>
          <w:lang w:val="fr-FR"/>
        </w:rPr>
        <w:t>ubles losangiques ou lancéolées (</w:t>
      </w:r>
      <w:r w:rsidR="0070027E" w:rsidRPr="0032190F">
        <w:rPr>
          <w:lang w:val="fr-FR"/>
        </w:rPr>
        <w:t>BIB</w:t>
      </w:r>
      <w:r w:rsidR="008C4EBF" w:rsidRPr="0032190F">
        <w:rPr>
          <w:lang w:val="fr-FR"/>
        </w:rPr>
        <w:t xml:space="preserve"> 172</w:t>
      </w:r>
      <w:r w:rsidR="00042ED4" w:rsidRPr="0032190F">
        <w:rPr>
          <w:lang w:val="fr-FR"/>
        </w:rPr>
        <w:t xml:space="preserve"> p. 74</w:t>
      </w:r>
      <w:r w:rsidR="008C4EBF" w:rsidRPr="0032190F">
        <w:rPr>
          <w:lang w:val="fr-FR"/>
        </w:rPr>
        <w:t>)</w:t>
      </w:r>
      <w:r w:rsidR="00AB7BB1" w:rsidRPr="0032190F">
        <w:rPr>
          <w:lang w:val="fr-FR"/>
        </w:rPr>
        <w:t>. L’industrie osseuse présente des pendentif</w:t>
      </w:r>
      <w:r w:rsidR="00FE3E47">
        <w:rPr>
          <w:lang w:val="fr-FR"/>
        </w:rPr>
        <w:t>s</w:t>
      </w:r>
      <w:r w:rsidR="00AB7BB1" w:rsidRPr="0032190F">
        <w:rPr>
          <w:lang w:val="fr-FR"/>
        </w:rPr>
        <w:t xml:space="preserve"> ( ?) en bois de cerfs triforés (deux parallèles, un dessous) (BIB 935) comparable aux </w:t>
      </w:r>
      <w:hyperlink r:id="rId2065" w:anchor="Cul_Art_TAC_T_t_objet" w:history="1">
        <w:r w:rsidR="004C42A7" w:rsidRPr="0032190F">
          <w:rPr>
            <w:rStyle w:val="Hyperlink"/>
            <w:lang w:val="fr-FR"/>
          </w:rPr>
          <w:t>objets </w:t>
        </w:r>
      </w:hyperlink>
      <w:r w:rsidR="00AB7BB1" w:rsidRPr="0032190F">
        <w:rPr>
          <w:lang w:val="fr-FR"/>
        </w:rPr>
        <w:t xml:space="preserve">des </w:t>
      </w:r>
      <w:hyperlink r:id="rId2066" w:anchor="Cul_Rouergue" w:history="1">
        <w:r w:rsidR="00AB7BB1" w:rsidRPr="0032190F">
          <w:rPr>
            <w:rStyle w:val="Hyperlink"/>
            <w:lang w:val="fr-FR"/>
          </w:rPr>
          <w:t>statues-menhirs</w:t>
        </w:r>
      </w:hyperlink>
      <w:r w:rsidR="00AB7BB1" w:rsidRPr="0032190F">
        <w:rPr>
          <w:lang w:val="fr-FR"/>
        </w:rPr>
        <w:t xml:space="preserve"> (SS BIB)</w:t>
      </w:r>
    </w:p>
    <w:p w14:paraId="317A4C1B" w14:textId="77777777" w:rsidR="00BE007B" w:rsidRPr="0032190F" w:rsidRDefault="00BE007B" w:rsidP="00242C0F">
      <w:pPr>
        <w:jc w:val="both"/>
        <w:rPr>
          <w:lang w:val="fr-FR"/>
        </w:rPr>
      </w:pPr>
    </w:p>
    <w:p w14:paraId="3BC67D14" w14:textId="77777777" w:rsidR="00BE007B" w:rsidRDefault="00BE007B" w:rsidP="00242C0F">
      <w:pPr>
        <w:rPr>
          <w:lang w:val="fr-FR"/>
        </w:rPr>
      </w:pPr>
      <w:r w:rsidRPr="0032190F">
        <w:rPr>
          <w:lang w:val="fr-FR"/>
        </w:rPr>
        <w:t xml:space="preserve">Des semi-lunes </w:t>
      </w:r>
      <w:r w:rsidR="00C14931" w:rsidRPr="0032190F">
        <w:rPr>
          <w:lang w:val="fr-FR"/>
        </w:rPr>
        <w:t>[segments de cercle]</w:t>
      </w:r>
      <w:r w:rsidRPr="0032190F">
        <w:rPr>
          <w:lang w:val="fr-FR"/>
        </w:rPr>
        <w:t>(BIB 992 p. 16)</w:t>
      </w:r>
    </w:p>
    <w:p w14:paraId="48B936DD" w14:textId="77777777" w:rsidR="00EC57B9" w:rsidRDefault="00EC57B9" w:rsidP="00242C0F">
      <w:pPr>
        <w:rPr>
          <w:lang w:val="fr-FR"/>
        </w:rPr>
      </w:pPr>
    </w:p>
    <w:p w14:paraId="047AAAE2" w14:textId="77777777" w:rsidR="00EC57B9" w:rsidRPr="00426FF9" w:rsidRDefault="00EC57B9" w:rsidP="00426FF9">
      <w:pPr>
        <w:pStyle w:val="Heading1"/>
        <w:rPr>
          <w:lang w:val="es-ES"/>
        </w:rPr>
      </w:pPr>
      <w:bookmarkStart w:id="931" w:name="Sit_Santa_Lucia_Superiore"/>
      <w:r w:rsidRPr="00426FF9">
        <w:rPr>
          <w:lang w:val="es-ES"/>
        </w:rPr>
        <w:t>SANTA LUCIA SUPERIORE</w:t>
      </w:r>
    </w:p>
    <w:bookmarkEnd w:id="931"/>
    <w:p w14:paraId="70FA5779" w14:textId="77777777" w:rsidR="00BE007B" w:rsidRPr="007107DE" w:rsidRDefault="00BE007B" w:rsidP="00242C0F">
      <w:pPr>
        <w:rPr>
          <w:lang w:val="es-ES"/>
        </w:rPr>
      </w:pPr>
    </w:p>
    <w:p w14:paraId="4EFA9FB6" w14:textId="6133F254" w:rsidR="00EC57B9" w:rsidRDefault="00EC57B9" w:rsidP="00242C0F">
      <w:pPr>
        <w:rPr>
          <w:lang w:val="fr-FR"/>
        </w:rPr>
      </w:pPr>
      <w:r>
        <w:rPr>
          <w:lang w:val="es-ES"/>
        </w:rPr>
        <w:t>G</w:t>
      </w:r>
      <w:r w:rsidRPr="00EC57B9">
        <w:rPr>
          <w:lang w:val="es-ES"/>
        </w:rPr>
        <w:t>rotta di</w:t>
      </w:r>
      <w:r>
        <w:rPr>
          <w:lang w:val="es-ES"/>
        </w:rPr>
        <w:t xml:space="preserve"> Santa Lucia Superiore. </w:t>
      </w:r>
      <w:hyperlink r:id="rId2067" w:anchor="Cul_Cardial_Zonation_Horiz" w:history="1">
        <w:r w:rsidRPr="00F64A9D">
          <w:rPr>
            <w:rStyle w:val="Hyperlink"/>
            <w:lang w:val="fr-FR"/>
          </w:rPr>
          <w:t>C. ZH</w:t>
        </w:r>
      </w:hyperlink>
      <w:r w:rsidRPr="00F64A9D">
        <w:rPr>
          <w:lang w:val="fr-FR"/>
        </w:rPr>
        <w:t xml:space="preserve"> (Binder com. pers.)</w:t>
      </w:r>
    </w:p>
    <w:p w14:paraId="7FCDF28A" w14:textId="77777777" w:rsidR="000962AC" w:rsidRDefault="000962AC" w:rsidP="00242C0F">
      <w:pPr>
        <w:rPr>
          <w:lang w:val="fr-FR"/>
        </w:rPr>
      </w:pPr>
    </w:p>
    <w:p w14:paraId="1ADE87C7" w14:textId="77777777" w:rsidR="000962AC" w:rsidRPr="007107DE" w:rsidRDefault="000962AC" w:rsidP="00426FF9">
      <w:pPr>
        <w:pStyle w:val="Heading1"/>
      </w:pPr>
      <w:bookmarkStart w:id="932" w:name="Sit_Clansayes"/>
      <w:r>
        <w:t>CLANSAYES</w:t>
      </w:r>
    </w:p>
    <w:bookmarkEnd w:id="932"/>
    <w:p w14:paraId="660BA9A5" w14:textId="77777777" w:rsidR="00EC57B9" w:rsidRDefault="00EC57B9" w:rsidP="00242C0F">
      <w:pPr>
        <w:rPr>
          <w:lang w:val="fr-FR"/>
        </w:rPr>
      </w:pPr>
    </w:p>
    <w:p w14:paraId="6877FC4D" w14:textId="07A1D8FF" w:rsidR="000962AC" w:rsidRDefault="000962AC" w:rsidP="00242C0F">
      <w:pPr>
        <w:rPr>
          <w:lang w:val="fr-FR"/>
        </w:rPr>
      </w:pPr>
      <w:r>
        <w:rPr>
          <w:lang w:val="fr-FR"/>
        </w:rPr>
        <w:t xml:space="preserve">Drôme. </w:t>
      </w:r>
      <w:hyperlink r:id="rId2068" w:anchor="Cul_Cardial_Midi_France" w:history="1">
        <w:r w:rsidRPr="000962AC">
          <w:rPr>
            <w:rStyle w:val="Hyperlink"/>
            <w:lang w:val="fr-FR"/>
          </w:rPr>
          <w:t>Cardial</w:t>
        </w:r>
      </w:hyperlink>
      <w:r w:rsidRPr="000962AC">
        <w:rPr>
          <w:lang w:val="fr-FR"/>
        </w:rPr>
        <w:t>(BIB 212 p. 17)</w:t>
      </w:r>
    </w:p>
    <w:p w14:paraId="5E16FC40" w14:textId="77777777" w:rsidR="000962AC" w:rsidRPr="007107DE" w:rsidRDefault="000962AC" w:rsidP="00242C0F">
      <w:pPr>
        <w:rPr>
          <w:lang w:val="fr-FR"/>
        </w:rPr>
      </w:pPr>
    </w:p>
    <w:p w14:paraId="32D7FAC4" w14:textId="77777777" w:rsidR="001818D9" w:rsidRPr="007107DE" w:rsidRDefault="00EC57B9" w:rsidP="00426FF9">
      <w:pPr>
        <w:pStyle w:val="Heading1"/>
      </w:pPr>
      <w:bookmarkStart w:id="933" w:name="Sit_Olivo"/>
      <w:r w:rsidRPr="007107DE">
        <w:t>OLIVO</w:t>
      </w:r>
    </w:p>
    <w:bookmarkEnd w:id="933"/>
    <w:p w14:paraId="22BC110A" w14:textId="77777777" w:rsidR="00C26FBD" w:rsidRPr="007107DE" w:rsidRDefault="00EC57B9" w:rsidP="00242C0F">
      <w:pPr>
        <w:rPr>
          <w:lang w:val="fr-FR"/>
        </w:rPr>
      </w:pPr>
      <w:r w:rsidRPr="007107DE">
        <w:rPr>
          <w:lang w:val="fr-FR"/>
        </w:rPr>
        <w:t>Grotta dell' Olivo, Grotta dell' Ullivo, Ullivo</w:t>
      </w:r>
    </w:p>
    <w:p w14:paraId="23E66C53" w14:textId="77777777" w:rsidR="00EC57B9" w:rsidRPr="007107DE" w:rsidRDefault="00EC57B9" w:rsidP="00242C0F">
      <w:pPr>
        <w:rPr>
          <w:lang w:val="fr-FR"/>
        </w:rPr>
      </w:pPr>
    </w:p>
    <w:p w14:paraId="59D66EC3" w14:textId="7247D8C8" w:rsidR="00823E48" w:rsidRPr="0032190F" w:rsidRDefault="005F69E6" w:rsidP="00242C0F">
      <w:pPr>
        <w:jc w:val="both"/>
        <w:rPr>
          <w:lang w:val="fr-FR"/>
        </w:rPr>
      </w:pPr>
      <w:r w:rsidRPr="0032190F">
        <w:rPr>
          <w:lang w:val="fr-FR"/>
        </w:rPr>
        <w:t>Grotta del Olivo, d</w:t>
      </w:r>
      <w:r w:rsidR="001818D9" w:rsidRPr="0032190F">
        <w:rPr>
          <w:lang w:val="fr-FR"/>
        </w:rPr>
        <w:t>ans la région du Toirano,</w:t>
      </w:r>
      <w:r w:rsidR="00070D25" w:rsidRPr="0032190F">
        <w:rPr>
          <w:lang w:val="fr-FR"/>
        </w:rPr>
        <w:t xml:space="preserve"> dans la Valle del Vero,</w:t>
      </w:r>
      <w:r w:rsidR="001818D9" w:rsidRPr="0032190F">
        <w:rPr>
          <w:lang w:val="fr-FR"/>
        </w:rPr>
        <w:t xml:space="preserve"> la grotte de l’Olive a li</w:t>
      </w:r>
      <w:r w:rsidR="00823E48" w:rsidRPr="0032190F">
        <w:rPr>
          <w:lang w:val="fr-FR"/>
        </w:rPr>
        <w:t xml:space="preserve">vré un ensemble de céramique à </w:t>
      </w:r>
      <w:r w:rsidR="00823E48" w:rsidRPr="0032190F">
        <w:rPr>
          <w:i/>
          <w:lang w:val="fr-FR"/>
        </w:rPr>
        <w:t>fori non passanti</w:t>
      </w:r>
      <w:r w:rsidR="001818D9" w:rsidRPr="0032190F">
        <w:rPr>
          <w:lang w:val="fr-FR"/>
        </w:rPr>
        <w:t xml:space="preserve"> semblable au style </w:t>
      </w:r>
      <w:hyperlink r:id="rId2069" w:anchor="Cul_White_Ware" w:history="1">
        <w:r w:rsidR="00975354" w:rsidRPr="0032190F">
          <w:rPr>
            <w:rStyle w:val="Hyperlink"/>
            <w:i/>
            <w:lang w:val="fr-FR"/>
          </w:rPr>
          <w:t>White Ware</w:t>
        </w:r>
      </w:hyperlink>
      <w:r w:rsidR="001818D9" w:rsidRPr="0032190F">
        <w:rPr>
          <w:lang w:val="fr-FR"/>
        </w:rPr>
        <w:t>qui en Lombardie et dans le Piémont est le signal probable du commencement d</w:t>
      </w:r>
      <w:r w:rsidR="00BD03C4" w:rsidRPr="0032190F">
        <w:rPr>
          <w:lang w:val="fr-FR"/>
        </w:rPr>
        <w:t>u</w:t>
      </w:r>
      <w:hyperlink r:id="rId2070" w:anchor="Cul_Chalco" w:history="1">
        <w:r w:rsidR="001818D9" w:rsidRPr="0032190F">
          <w:rPr>
            <w:rStyle w:val="Hyperlink"/>
            <w:lang w:val="fr-FR"/>
          </w:rPr>
          <w:t>Chalcolithique</w:t>
        </w:r>
      </w:hyperlink>
      <w:r w:rsidR="00BD03C4" w:rsidRPr="0032190F">
        <w:rPr>
          <w:lang w:val="fr-FR"/>
        </w:rPr>
        <w:t xml:space="preserve"> (fin de Remedello 1)</w:t>
      </w:r>
      <w:r w:rsidR="00823E48" w:rsidRPr="0032190F">
        <w:rPr>
          <w:lang w:val="fr-FR"/>
        </w:rPr>
        <w:t xml:space="preserve"> (BIB 173 p. 77)</w:t>
      </w:r>
      <w:r w:rsidR="00DA5D02" w:rsidRPr="0032190F">
        <w:rPr>
          <w:lang w:val="fr-FR"/>
        </w:rPr>
        <w:t>.</w:t>
      </w:r>
    </w:p>
    <w:p w14:paraId="12641B0A" w14:textId="77777777" w:rsidR="00DA5D02" w:rsidRPr="0032190F" w:rsidRDefault="00DA5D02" w:rsidP="00242C0F">
      <w:pPr>
        <w:jc w:val="both"/>
        <w:rPr>
          <w:lang w:val="fr-FR"/>
        </w:rPr>
      </w:pPr>
    </w:p>
    <w:p w14:paraId="256E0D33" w14:textId="77777777" w:rsidR="001818D9" w:rsidRPr="0032190F" w:rsidRDefault="00E4616D" w:rsidP="00242C0F">
      <w:pPr>
        <w:jc w:val="both"/>
        <w:rPr>
          <w:lang w:val="fr-FR"/>
        </w:rPr>
      </w:pPr>
      <w:r w:rsidRPr="0032190F">
        <w:rPr>
          <w:lang w:val="fr-FR"/>
        </w:rPr>
        <w:t>La précocité du signal chalcolithique dans la grotte est soutenue par la data</w:t>
      </w:r>
      <w:r w:rsidR="00A14D87" w:rsidRPr="0032190F">
        <w:rPr>
          <w:lang w:val="fr-FR"/>
        </w:rPr>
        <w:t>t</w:t>
      </w:r>
      <w:r w:rsidRPr="0032190F">
        <w:rPr>
          <w:lang w:val="fr-FR"/>
        </w:rPr>
        <w:t>ion radiocarbone GrN 16143 : 4470 +/- 130 BP correspondant à l’intervalle compris entre 3521 et 2871 BC avec 98% de probabilité statistique en chronologie calibrée. Les restes fauniques concerne</w:t>
      </w:r>
      <w:r w:rsidR="00A14AF7" w:rsidRPr="0032190F">
        <w:rPr>
          <w:lang w:val="fr-FR"/>
        </w:rPr>
        <w:t>nt</w:t>
      </w:r>
      <w:r w:rsidRPr="0032190F">
        <w:rPr>
          <w:lang w:val="fr-FR"/>
        </w:rPr>
        <w:t xml:space="preserve"> quasi exclusivement des animaux domestiques (ovi-caprinés, suidés, bovins). La présence de dents de lait suggère l’utlisation de la grotte comme lieu de stabulation (</w:t>
      </w:r>
      <w:r w:rsidR="0070027E" w:rsidRPr="0032190F">
        <w:rPr>
          <w:lang w:val="fr-FR"/>
        </w:rPr>
        <w:t>BIB</w:t>
      </w:r>
      <w:r w:rsidRPr="0032190F">
        <w:rPr>
          <w:lang w:val="fr-FR"/>
        </w:rPr>
        <w:t xml:space="preserve"> 173 p. 77)</w:t>
      </w:r>
    </w:p>
    <w:p w14:paraId="09FD2AB5" w14:textId="77777777" w:rsidR="00DA5D02" w:rsidRPr="0032190F" w:rsidRDefault="00DA5D02" w:rsidP="00242C0F">
      <w:pPr>
        <w:jc w:val="both"/>
        <w:rPr>
          <w:lang w:val="fr-FR"/>
        </w:rPr>
      </w:pPr>
    </w:p>
    <w:p w14:paraId="505C18AD" w14:textId="77777777" w:rsidR="00DA5D02" w:rsidRPr="0032190F" w:rsidRDefault="00FD2D7E" w:rsidP="00242C0F">
      <w:pPr>
        <w:jc w:val="both"/>
        <w:rPr>
          <w:lang w:val="fr-FR"/>
        </w:rPr>
      </w:pPr>
      <w:r w:rsidRPr="0032190F">
        <w:rPr>
          <w:lang w:val="fr-FR"/>
        </w:rPr>
        <w:t>C</w:t>
      </w:r>
      <w:r w:rsidR="00DA5D02" w:rsidRPr="0032190F">
        <w:rPr>
          <w:lang w:val="fr-FR"/>
        </w:rPr>
        <w:t>éramique d’affinité Chasséen (Maggi, Starnini 1997)</w:t>
      </w:r>
    </w:p>
    <w:p w14:paraId="782B8427" w14:textId="77777777" w:rsidR="00760352" w:rsidRPr="0032190F" w:rsidRDefault="00760352" w:rsidP="00242C0F">
      <w:pPr>
        <w:jc w:val="both"/>
        <w:rPr>
          <w:lang w:val="fr-FR"/>
        </w:rPr>
      </w:pPr>
    </w:p>
    <w:p w14:paraId="3879CE2B" w14:textId="77777777" w:rsidR="00760352" w:rsidRPr="007F2894" w:rsidRDefault="00760352" w:rsidP="00426FF9">
      <w:pPr>
        <w:pStyle w:val="Heading1"/>
        <w:rPr>
          <w:lang w:val="en-US"/>
        </w:rPr>
      </w:pPr>
      <w:bookmarkStart w:id="934" w:name="Sit_Anone"/>
      <w:r w:rsidRPr="007F2894">
        <w:rPr>
          <w:lang w:val="en-US"/>
        </w:rPr>
        <w:t>ANONE (Castello d’)</w:t>
      </w:r>
    </w:p>
    <w:bookmarkEnd w:id="934"/>
    <w:p w14:paraId="33E72728" w14:textId="77777777" w:rsidR="00760352" w:rsidRPr="007F2894" w:rsidRDefault="00B5626D" w:rsidP="00242C0F">
      <w:pPr>
        <w:jc w:val="both"/>
        <w:rPr>
          <w:sz w:val="20"/>
        </w:rPr>
      </w:pPr>
      <w:r w:rsidRPr="007F2894">
        <w:rPr>
          <w:sz w:val="20"/>
        </w:rPr>
        <w:t>Annone, Catsello d'Annone</w:t>
      </w:r>
    </w:p>
    <w:p w14:paraId="45D5F3B6" w14:textId="77777777" w:rsidR="00B5626D" w:rsidRPr="007F2894" w:rsidRDefault="00B5626D" w:rsidP="00242C0F">
      <w:pPr>
        <w:jc w:val="both"/>
      </w:pPr>
    </w:p>
    <w:p w14:paraId="3BF36037" w14:textId="56C46F44" w:rsidR="00760352" w:rsidRPr="0032190F" w:rsidRDefault="00760352" w:rsidP="00242C0F">
      <w:pPr>
        <w:rPr>
          <w:lang w:val="fr-FR"/>
        </w:rPr>
      </w:pPr>
      <w:r w:rsidRPr="0032190F">
        <w:rPr>
          <w:lang w:val="fr-FR"/>
        </w:rPr>
        <w:t>Le site du Castello d’Anone</w:t>
      </w:r>
      <w:r w:rsidR="00530FF5" w:rsidRPr="0032190F">
        <w:rPr>
          <w:lang w:val="fr-FR"/>
        </w:rPr>
        <w:t xml:space="preserve"> [Castello di Annone]</w:t>
      </w:r>
      <w:r w:rsidR="00A96F15" w:rsidRPr="0032190F">
        <w:rPr>
          <w:lang w:val="fr-FR"/>
        </w:rPr>
        <w:t xml:space="preserve"> (Asti)</w:t>
      </w:r>
      <w:r w:rsidR="00942DC9" w:rsidRPr="0032190F">
        <w:rPr>
          <w:lang w:val="fr-FR"/>
        </w:rPr>
        <w:t>, dans la vallée du Tanaro,</w:t>
      </w:r>
      <w:r w:rsidRPr="0032190F">
        <w:rPr>
          <w:lang w:val="fr-FR"/>
        </w:rPr>
        <w:t xml:space="preserve"> a livré de la céramique de type </w:t>
      </w:r>
      <w:hyperlink r:id="rId2071" w:anchor="Cul_Remedello" w:history="1">
        <w:r w:rsidRPr="0032190F">
          <w:rPr>
            <w:rStyle w:val="Hyperlink"/>
            <w:lang w:val="fr-FR"/>
          </w:rPr>
          <w:t>Remedello</w:t>
        </w:r>
      </w:hyperlink>
      <w:r w:rsidRPr="0032190F">
        <w:rPr>
          <w:lang w:val="fr-FR"/>
        </w:rPr>
        <w:t xml:space="preserve"> (décoration </w:t>
      </w:r>
      <w:hyperlink r:id="rId2072" w:anchor="Cul_Metopale" w:history="1">
        <w:r w:rsidR="00FF0A5F" w:rsidRPr="0032190F">
          <w:rPr>
            <w:rStyle w:val="Hyperlink"/>
            <w:lang w:val="fr-FR"/>
          </w:rPr>
          <w:t>métopale</w:t>
        </w:r>
      </w:hyperlink>
      <w:r w:rsidRPr="0032190F">
        <w:rPr>
          <w:lang w:val="fr-FR"/>
        </w:rPr>
        <w:t> ?) (BIB 92 p. 351 (BIB 27)</w:t>
      </w:r>
      <w:r w:rsidR="00630175" w:rsidRPr="0032190F">
        <w:rPr>
          <w:lang w:val="fr-FR"/>
        </w:rPr>
        <w:t>.Castello di Anone :  assiettes à marli caractéristique du chasséen (BIB 1708)</w:t>
      </w:r>
    </w:p>
    <w:p w14:paraId="02BEE252" w14:textId="77777777" w:rsidR="00530FF5" w:rsidRDefault="00530FF5" w:rsidP="00242C0F">
      <w:pPr>
        <w:rPr>
          <w:lang w:val="fr-FR"/>
        </w:rPr>
      </w:pPr>
      <w:r w:rsidRPr="0032190F">
        <w:rPr>
          <w:lang w:val="fr-FR"/>
        </w:rPr>
        <w:t>Habitat du VBQ2, 3</w:t>
      </w:r>
      <w:r w:rsidRPr="0032190F">
        <w:rPr>
          <w:vertAlign w:val="superscript"/>
          <w:lang w:val="fr-FR"/>
        </w:rPr>
        <w:t>e</w:t>
      </w:r>
      <w:r w:rsidRPr="0032190F">
        <w:rPr>
          <w:lang w:val="fr-FR"/>
        </w:rPr>
        <w:t xml:space="preserve"> quart du 5</w:t>
      </w:r>
      <w:r w:rsidRPr="0032190F">
        <w:rPr>
          <w:vertAlign w:val="superscript"/>
          <w:lang w:val="fr-FR"/>
        </w:rPr>
        <w:t>e</w:t>
      </w:r>
      <w:r w:rsidRPr="0032190F">
        <w:rPr>
          <w:lang w:val="fr-FR"/>
        </w:rPr>
        <w:t xml:space="preserve"> millénaire (BIB A. Peinetti, colloque Habitat Dijon 2015)</w:t>
      </w:r>
    </w:p>
    <w:p w14:paraId="6FFD0A13" w14:textId="60F94E82" w:rsidR="00B5626D" w:rsidRPr="0032190F" w:rsidRDefault="00B5626D" w:rsidP="00242C0F">
      <w:pPr>
        <w:rPr>
          <w:lang w:val="fr-FR"/>
        </w:rPr>
      </w:pPr>
      <w:r>
        <w:rPr>
          <w:lang w:val="fr-FR"/>
        </w:rPr>
        <w:t xml:space="preserve">Durant le Fer, site majeur du </w:t>
      </w:r>
      <w:hyperlink r:id="rId2073" w:anchor="Cul_Piemont_Sud" w:history="1">
        <w:r w:rsidRPr="00B5626D">
          <w:rPr>
            <w:rStyle w:val="Hyperlink"/>
            <w:lang w:val="fr-FR"/>
          </w:rPr>
          <w:t>Sud Piemont</w:t>
        </w:r>
      </w:hyperlink>
      <w:r>
        <w:rPr>
          <w:lang w:val="fr-FR"/>
        </w:rPr>
        <w:t xml:space="preserve"> (Cicolani et al. 2021 com. pers.)</w:t>
      </w:r>
    </w:p>
    <w:p w14:paraId="59787423" w14:textId="77777777" w:rsidR="00530FF5" w:rsidRPr="0032190F" w:rsidRDefault="00530FF5" w:rsidP="00242C0F">
      <w:pPr>
        <w:rPr>
          <w:lang w:val="fr-FR"/>
        </w:rPr>
      </w:pPr>
    </w:p>
    <w:p w14:paraId="7D0C4F95" w14:textId="77777777" w:rsidR="00530FF5" w:rsidRPr="0032190F" w:rsidRDefault="00530FF5" w:rsidP="00242C0F">
      <w:pPr>
        <w:rPr>
          <w:lang w:val="fr-FR"/>
        </w:rPr>
      </w:pPr>
      <w:r w:rsidRPr="0032190F">
        <w:rPr>
          <w:lang w:val="fr-FR"/>
        </w:rPr>
        <w:t>BREA BRUNO</w:t>
      </w:r>
    </w:p>
    <w:p w14:paraId="5C560468" w14:textId="77777777" w:rsidR="00530FF5" w:rsidRPr="0032190F" w:rsidRDefault="00530FF5" w:rsidP="00530FF5">
      <w:pPr>
        <w:rPr>
          <w:lang w:val="fr-FR"/>
        </w:rPr>
      </w:pPr>
      <w:r w:rsidRPr="0032190F">
        <w:rPr>
          <w:lang w:val="fr-FR"/>
        </w:rPr>
        <w:t>Habitat du début du VBQ1, première moitié du 5</w:t>
      </w:r>
      <w:r w:rsidRPr="0032190F">
        <w:rPr>
          <w:vertAlign w:val="superscript"/>
          <w:lang w:val="fr-FR"/>
        </w:rPr>
        <w:t>e</w:t>
      </w:r>
      <w:r w:rsidRPr="0032190F">
        <w:rPr>
          <w:lang w:val="fr-FR"/>
        </w:rPr>
        <w:t xml:space="preserve"> millénaire (BIB A. Peinetti, colloque Habitat Dijon 2015)</w:t>
      </w:r>
    </w:p>
    <w:p w14:paraId="6AF3FE98" w14:textId="77777777" w:rsidR="00530FF5" w:rsidRPr="0032190F" w:rsidRDefault="00530FF5" w:rsidP="00242C0F">
      <w:pPr>
        <w:rPr>
          <w:lang w:val="fr-FR"/>
        </w:rPr>
      </w:pPr>
    </w:p>
    <w:p w14:paraId="2D7AEDE1" w14:textId="77777777" w:rsidR="00530FF5" w:rsidRPr="0032190F" w:rsidRDefault="00530FF5" w:rsidP="00242C0F">
      <w:pPr>
        <w:rPr>
          <w:lang w:val="fr-FR"/>
        </w:rPr>
      </w:pPr>
      <w:r w:rsidRPr="0032190F">
        <w:rPr>
          <w:lang w:val="fr-FR"/>
        </w:rPr>
        <w:t>CARBONARA SCRIVIA</w:t>
      </w:r>
    </w:p>
    <w:p w14:paraId="60049080" w14:textId="77777777" w:rsidR="00530FF5" w:rsidRPr="0032190F" w:rsidRDefault="00530FF5" w:rsidP="00530FF5">
      <w:pPr>
        <w:rPr>
          <w:lang w:val="fr-FR"/>
        </w:rPr>
      </w:pPr>
      <w:r w:rsidRPr="0032190F">
        <w:rPr>
          <w:lang w:val="fr-FR"/>
        </w:rPr>
        <w:t>Habitat du VBQ2, daté entre 448-4351 +/- 95 BC (BIB A. Peinetti, colloque Habitat Dijon 2015)</w:t>
      </w:r>
    </w:p>
    <w:p w14:paraId="2A286E72" w14:textId="77777777" w:rsidR="00942DC9" w:rsidRPr="0032190F" w:rsidRDefault="00942DC9" w:rsidP="00242C0F">
      <w:pPr>
        <w:rPr>
          <w:lang w:val="fr-FR"/>
        </w:rPr>
      </w:pPr>
    </w:p>
    <w:p w14:paraId="6C21CD20" w14:textId="77777777" w:rsidR="00942DC9" w:rsidRPr="0032190F" w:rsidRDefault="00942DC9" w:rsidP="00426FF9">
      <w:pPr>
        <w:pStyle w:val="Heading1"/>
      </w:pPr>
      <w:bookmarkStart w:id="935" w:name="Sit_Vollein"/>
      <w:r w:rsidRPr="0032190F">
        <w:t>VOLLEIN (Site de)</w:t>
      </w:r>
    </w:p>
    <w:bookmarkEnd w:id="935"/>
    <w:p w14:paraId="67C729ED" w14:textId="77777777" w:rsidR="00942DC9" w:rsidRPr="0032190F" w:rsidRDefault="00942DC9" w:rsidP="00242C0F">
      <w:pPr>
        <w:rPr>
          <w:lang w:val="fr-FR"/>
        </w:rPr>
      </w:pPr>
    </w:p>
    <w:p w14:paraId="5EA0591D" w14:textId="298AD40C" w:rsidR="00942DC9" w:rsidRPr="0032190F" w:rsidRDefault="00942DC9" w:rsidP="00242C0F">
      <w:pPr>
        <w:rPr>
          <w:lang w:val="fr-FR"/>
        </w:rPr>
      </w:pPr>
      <w:r w:rsidRPr="0032190F">
        <w:rPr>
          <w:lang w:val="fr-FR"/>
        </w:rPr>
        <w:t>Le site de Voll</w:t>
      </w:r>
      <w:r w:rsidR="00065972" w:rsidRPr="0032190F">
        <w:rPr>
          <w:lang w:val="fr-FR"/>
        </w:rPr>
        <w:t>ei</w:t>
      </w:r>
      <w:r w:rsidRPr="0032190F">
        <w:rPr>
          <w:lang w:val="fr-FR"/>
        </w:rPr>
        <w:t>n dans la haute vallée de la Dora Baltea</w:t>
      </w:r>
      <w:r w:rsidR="00CC7DE0" w:rsidRPr="0032190F">
        <w:rPr>
          <w:lang w:val="fr-FR"/>
        </w:rPr>
        <w:t xml:space="preserve"> (Val d’Aoste)</w:t>
      </w:r>
      <w:r w:rsidRPr="0032190F">
        <w:rPr>
          <w:lang w:val="fr-FR"/>
        </w:rPr>
        <w:t xml:space="preserve">, a livré de la céramique de type </w:t>
      </w:r>
      <w:hyperlink r:id="rId2074" w:anchor="Cul_Remedello" w:history="1">
        <w:r w:rsidRPr="0032190F">
          <w:rPr>
            <w:rStyle w:val="Hyperlink"/>
            <w:lang w:val="fr-FR"/>
          </w:rPr>
          <w:t>Remedello</w:t>
        </w:r>
      </w:hyperlink>
      <w:r w:rsidR="00CC7DE0" w:rsidRPr="0032190F">
        <w:rPr>
          <w:lang w:val="fr-FR"/>
        </w:rPr>
        <w:t xml:space="preserve"> à </w:t>
      </w:r>
      <w:r w:rsidRPr="0032190F">
        <w:rPr>
          <w:lang w:val="fr-FR"/>
        </w:rPr>
        <w:t>décora</w:t>
      </w:r>
      <w:r w:rsidR="00CC7DE0" w:rsidRPr="0032190F">
        <w:rPr>
          <w:lang w:val="fr-FR"/>
        </w:rPr>
        <w:t xml:space="preserve">tion </w:t>
      </w:r>
      <w:hyperlink r:id="rId2075" w:anchor="Cul_Metopale" w:history="1">
        <w:r w:rsidR="00CC7DE0" w:rsidRPr="0032190F">
          <w:rPr>
            <w:rStyle w:val="Hyperlink"/>
            <w:lang w:val="fr-FR"/>
          </w:rPr>
          <w:t>métopale</w:t>
        </w:r>
      </w:hyperlink>
      <w:r w:rsidR="00CC7DE0" w:rsidRPr="0032190F">
        <w:rPr>
          <w:lang w:val="fr-FR"/>
        </w:rPr>
        <w:t xml:space="preserve"> de type </w:t>
      </w:r>
      <w:hyperlink r:id="rId2076" w:anchor="Sit_Colombare_Negrar" w:history="1">
        <w:r w:rsidR="00CC7DE0" w:rsidRPr="0032190F">
          <w:rPr>
            <w:rStyle w:val="Hyperlink"/>
            <w:lang w:val="fr-FR"/>
          </w:rPr>
          <w:t>Colombare di Negrar</w:t>
        </w:r>
      </w:hyperlink>
      <w:r w:rsidR="00CC7DE0" w:rsidRPr="0032190F">
        <w:rPr>
          <w:lang w:val="fr-FR"/>
        </w:rPr>
        <w:t xml:space="preserve"> à rapprocher de celle de </w:t>
      </w:r>
      <w:hyperlink r:id="rId2077" w:anchor="Sit_Pendimoun" w:history="1">
        <w:r w:rsidR="00CC7DE0" w:rsidRPr="0032190F">
          <w:rPr>
            <w:rStyle w:val="Hyperlink"/>
            <w:lang w:val="fr-FR"/>
          </w:rPr>
          <w:t>Pendimoun</w:t>
        </w:r>
      </w:hyperlink>
      <w:r w:rsidR="00CC7DE0" w:rsidRPr="0032190F">
        <w:rPr>
          <w:lang w:val="fr-FR"/>
        </w:rPr>
        <w:t xml:space="preserve"> (BIB 254 p. 295 et BIB 271 et BIB 92 p. 351 et BIB 27)</w:t>
      </w:r>
      <w:r w:rsidR="0043585A">
        <w:rPr>
          <w:lang w:val="fr-FR"/>
        </w:rPr>
        <w:t xml:space="preserve"> </w:t>
      </w:r>
      <w:r w:rsidR="0043585A" w:rsidRPr="0032190F">
        <w:rPr>
          <w:lang w:val="fr-FR"/>
        </w:rPr>
        <w:t>(BIB 91 p. 355)</w:t>
      </w:r>
      <w:r w:rsidR="0043585A">
        <w:rPr>
          <w:lang w:val="fr-FR"/>
        </w:rPr>
        <w:t xml:space="preserve"> </w:t>
      </w:r>
      <w:r w:rsidR="0043585A" w:rsidRPr="0032190F">
        <w:rPr>
          <w:lang w:val="fr-FR"/>
        </w:rPr>
        <w:t xml:space="preserve">site </w:t>
      </w:r>
      <w:r w:rsidR="0043585A">
        <w:rPr>
          <w:lang w:val="fr-FR"/>
        </w:rPr>
        <w:t xml:space="preserve">NF </w:t>
      </w:r>
      <w:r w:rsidR="0043585A" w:rsidRPr="0032190F">
        <w:rPr>
          <w:lang w:val="fr-FR"/>
        </w:rPr>
        <w:t>(BIB 91 p. 355)</w:t>
      </w:r>
    </w:p>
    <w:p w14:paraId="48879C94" w14:textId="77777777" w:rsidR="005B4AE8" w:rsidRPr="007868A3" w:rsidRDefault="005B4AE8" w:rsidP="00242C0F">
      <w:pPr>
        <w:rPr>
          <w:lang w:val="it-IT"/>
        </w:rPr>
      </w:pPr>
      <w:r w:rsidRPr="007868A3">
        <w:rPr>
          <w:lang w:val="it-IT"/>
        </w:rPr>
        <w:br/>
        <w:t>A livré des cup-marks (Fabio Cavulli com. pers.)</w:t>
      </w:r>
    </w:p>
    <w:p w14:paraId="158EBAF3" w14:textId="77777777" w:rsidR="007E0FA8" w:rsidRPr="007868A3" w:rsidRDefault="007E0FA8" w:rsidP="00242C0F">
      <w:pPr>
        <w:rPr>
          <w:lang w:val="it-IT"/>
        </w:rPr>
      </w:pPr>
    </w:p>
    <w:p w14:paraId="1FA6C64F" w14:textId="77777777" w:rsidR="007E0FA8" w:rsidRPr="00426FF9" w:rsidRDefault="007E0FA8" w:rsidP="00426FF9">
      <w:pPr>
        <w:pStyle w:val="Heading1"/>
        <w:rPr>
          <w:lang w:val="es-ES"/>
        </w:rPr>
      </w:pPr>
      <w:bookmarkStart w:id="936" w:name="Sit_Chianocco_Susa"/>
      <w:r w:rsidRPr="00426FF9">
        <w:rPr>
          <w:lang w:val="es-ES"/>
        </w:rPr>
        <w:t>CHIANOCCO-VAL DI SUSA (Site de)</w:t>
      </w:r>
    </w:p>
    <w:bookmarkEnd w:id="936"/>
    <w:p w14:paraId="5C1289DB" w14:textId="77777777" w:rsidR="007E0FA8" w:rsidRPr="00784BEC" w:rsidRDefault="007E0FA8" w:rsidP="00242C0F">
      <w:pPr>
        <w:rPr>
          <w:lang w:val="it-IT"/>
        </w:rPr>
      </w:pPr>
    </w:p>
    <w:p w14:paraId="4E3F8980" w14:textId="3C696200" w:rsidR="007E0FA8" w:rsidRPr="0032190F" w:rsidRDefault="007E0FA8" w:rsidP="00242C0F">
      <w:pPr>
        <w:rPr>
          <w:lang w:val="fr-FR"/>
        </w:rPr>
      </w:pPr>
      <w:r w:rsidRPr="0032190F">
        <w:rPr>
          <w:lang w:val="fr-FR"/>
        </w:rPr>
        <w:t xml:space="preserve">Le site de Chianocco-Val di Susa (TO, Italie) a livré de la céramique </w:t>
      </w:r>
      <w:hyperlink r:id="rId2078" w:anchor="Cul_Metopale" w:history="1">
        <w:r w:rsidRPr="0032190F">
          <w:rPr>
            <w:rStyle w:val="Hyperlink"/>
            <w:lang w:val="fr-FR"/>
          </w:rPr>
          <w:t>métopale</w:t>
        </w:r>
      </w:hyperlink>
      <w:r w:rsidRPr="0032190F">
        <w:rPr>
          <w:lang w:val="fr-FR"/>
        </w:rPr>
        <w:t xml:space="preserve"> (BIB 87)</w:t>
      </w:r>
    </w:p>
    <w:p w14:paraId="768ABF66" w14:textId="77777777" w:rsidR="001818D9" w:rsidRPr="0032190F" w:rsidRDefault="001818D9" w:rsidP="00242C0F">
      <w:pPr>
        <w:rPr>
          <w:lang w:val="fr-FR"/>
        </w:rPr>
      </w:pPr>
    </w:p>
    <w:p w14:paraId="43DDAC55" w14:textId="77777777" w:rsidR="00A00EAD" w:rsidRPr="0032190F" w:rsidRDefault="00A00EAD" w:rsidP="00426FF9">
      <w:pPr>
        <w:pStyle w:val="Heading1"/>
      </w:pPr>
      <w:bookmarkStart w:id="937" w:name="Sit_Tuvetto"/>
      <w:r w:rsidRPr="0032190F">
        <w:t>TUVETTO (Grotta del)</w:t>
      </w:r>
    </w:p>
    <w:bookmarkEnd w:id="937"/>
    <w:p w14:paraId="2A291185" w14:textId="77777777" w:rsidR="00A00EAD" w:rsidRPr="0032190F" w:rsidRDefault="00A00EAD" w:rsidP="00242C0F">
      <w:pPr>
        <w:rPr>
          <w:lang w:val="fr-FR"/>
        </w:rPr>
      </w:pPr>
    </w:p>
    <w:p w14:paraId="0491F097" w14:textId="6E28E23F" w:rsidR="00A00EAD" w:rsidRPr="0032190F" w:rsidRDefault="00A00EAD" w:rsidP="00242C0F">
      <w:pPr>
        <w:jc w:val="both"/>
        <w:rPr>
          <w:lang w:val="fr-FR"/>
        </w:rPr>
      </w:pPr>
      <w:r w:rsidRPr="0032190F">
        <w:rPr>
          <w:lang w:val="fr-FR"/>
        </w:rPr>
        <w:t xml:space="preserve">Le site de la grotte de Tuvetto (ou de Torello) se trouve à ca. </w:t>
      </w:r>
      <w:smartTag w:uri="urn:schemas-microsoft-com:office:smarttags" w:element="metricconverter">
        <w:smartTagPr>
          <w:attr w:name="ProductID" w:val="565 m"/>
        </w:smartTagPr>
        <w:r w:rsidRPr="0032190F">
          <w:rPr>
            <w:lang w:val="fr-FR"/>
          </w:rPr>
          <w:t>565 m</w:t>
        </w:r>
      </w:smartTag>
      <w:r w:rsidRPr="0032190F">
        <w:rPr>
          <w:lang w:val="fr-FR"/>
        </w:rPr>
        <w:t>.s.n.m dans la province d’</w:t>
      </w:r>
      <w:r w:rsidR="0083419C" w:rsidRPr="0032190F">
        <w:rPr>
          <w:lang w:val="fr-FR"/>
        </w:rPr>
        <w:t xml:space="preserve">Imperia et à proximité de Pigna. Il y a été trouvé un poignard styloïde lithique (15, </w:t>
      </w:r>
      <w:smartTag w:uri="urn:schemas-microsoft-com:office:smarttags" w:element="metricconverter">
        <w:smartTagPr>
          <w:attr w:name="ProductID" w:val="2 cm"/>
        </w:smartTagPr>
        <w:r w:rsidR="0083419C" w:rsidRPr="0032190F">
          <w:rPr>
            <w:lang w:val="fr-FR"/>
          </w:rPr>
          <w:t>2 cm</w:t>
        </w:r>
      </w:smartTag>
      <w:r w:rsidR="0083419C" w:rsidRPr="0032190F">
        <w:rPr>
          <w:lang w:val="fr-FR"/>
        </w:rPr>
        <w:t xml:space="preserve"> x </w:t>
      </w:r>
      <w:smartTag w:uri="urn:schemas-microsoft-com:office:smarttags" w:element="metricconverter">
        <w:smartTagPr>
          <w:attr w:name="ProductID" w:val="3,6 cm"/>
        </w:smartTagPr>
        <w:r w:rsidR="0083419C" w:rsidRPr="0032190F">
          <w:rPr>
            <w:lang w:val="fr-FR"/>
          </w:rPr>
          <w:t>3,6 cm</w:t>
        </w:r>
      </w:smartTag>
      <w:r w:rsidR="0083419C" w:rsidRPr="0032190F">
        <w:rPr>
          <w:lang w:val="fr-FR"/>
        </w:rPr>
        <w:t>) à retouches couvrantes sur un côté (le dos étant plat). La typologiquement de ce poignard est : monofacial à languette (</w:t>
      </w:r>
      <w:r w:rsidR="0083419C" w:rsidRPr="0032190F">
        <w:rPr>
          <w:i/>
          <w:lang w:val="fr-FR"/>
        </w:rPr>
        <w:t>codolo</w:t>
      </w:r>
      <w:r w:rsidR="0083419C" w:rsidRPr="0032190F">
        <w:rPr>
          <w:lang w:val="fr-FR"/>
        </w:rPr>
        <w:t xml:space="preserve">) et section triangulaire. Des exemplaires comparables peuvent être </w:t>
      </w:r>
      <w:r w:rsidR="00760A29" w:rsidRPr="0032190F">
        <w:rPr>
          <w:lang w:val="fr-FR"/>
        </w:rPr>
        <w:t>connus</w:t>
      </w:r>
      <w:r w:rsidR="0083419C" w:rsidRPr="0032190F">
        <w:rPr>
          <w:lang w:val="fr-FR"/>
        </w:rPr>
        <w:t xml:space="preserve"> dans l’hypogée du </w:t>
      </w:r>
      <w:hyperlink r:id="rId2079" w:anchor="Sit_Capitaine" w:history="1">
        <w:r w:rsidR="0083419C" w:rsidRPr="0032190F">
          <w:rPr>
            <w:rStyle w:val="Hyperlink"/>
            <w:lang w:val="fr-FR"/>
          </w:rPr>
          <w:t>Capitaine</w:t>
        </w:r>
      </w:hyperlink>
      <w:r w:rsidR="0083419C" w:rsidRPr="0032190F">
        <w:rPr>
          <w:lang w:val="fr-FR"/>
        </w:rPr>
        <w:t xml:space="preserve">, des Crottes à </w:t>
      </w:r>
      <w:hyperlink r:id="rId2080" w:anchor="Sit_Roaix" w:history="1">
        <w:r w:rsidR="0083419C" w:rsidRPr="0032190F">
          <w:rPr>
            <w:rStyle w:val="Hyperlink"/>
            <w:lang w:val="fr-FR"/>
          </w:rPr>
          <w:t>Roaix</w:t>
        </w:r>
      </w:hyperlink>
      <w:r w:rsidR="0083419C" w:rsidRPr="0032190F">
        <w:rPr>
          <w:lang w:val="fr-FR"/>
        </w:rPr>
        <w:t xml:space="preserve"> (BIB 935 p. 240 (BIB 556 et 749)) mais également dans la culture de </w:t>
      </w:r>
      <w:hyperlink r:id="rId2081" w:anchor="Cul_Gaudo" w:history="1">
        <w:r w:rsidR="0083419C" w:rsidRPr="0032190F">
          <w:rPr>
            <w:rStyle w:val="Hyperlink"/>
            <w:lang w:val="fr-FR"/>
          </w:rPr>
          <w:t>Gaudo</w:t>
        </w:r>
      </w:hyperlink>
      <w:r w:rsidR="0083419C" w:rsidRPr="0032190F">
        <w:rPr>
          <w:lang w:val="fr-FR"/>
        </w:rPr>
        <w:t xml:space="preserve"> (BIB 935 p. 240)</w:t>
      </w:r>
    </w:p>
    <w:p w14:paraId="6DC77917" w14:textId="77777777" w:rsidR="00B807BE" w:rsidRPr="0032190F" w:rsidRDefault="00B807BE" w:rsidP="00242C0F">
      <w:pPr>
        <w:jc w:val="both"/>
        <w:rPr>
          <w:lang w:val="fr-FR"/>
        </w:rPr>
      </w:pPr>
      <w:r w:rsidRPr="0032190F">
        <w:rPr>
          <w:lang w:val="fr-FR"/>
        </w:rPr>
        <w:t>C’est peut-être le seul de la région Ligure qui puisse être considéré comme étant un poignard (</w:t>
      </w:r>
      <w:r w:rsidR="009955F0" w:rsidRPr="0032190F">
        <w:rPr>
          <w:lang w:val="fr-FR"/>
        </w:rPr>
        <w:t>M</w:t>
      </w:r>
      <w:r w:rsidRPr="0032190F">
        <w:rPr>
          <w:lang w:val="fr-FR"/>
        </w:rPr>
        <w:t>aggi, Binder com. Pers.)</w:t>
      </w:r>
    </w:p>
    <w:p w14:paraId="187D55F4" w14:textId="77777777" w:rsidR="00A00EAD" w:rsidRDefault="00A00EAD" w:rsidP="00242C0F">
      <w:pPr>
        <w:rPr>
          <w:lang w:val="fr-FR"/>
        </w:rPr>
      </w:pPr>
    </w:p>
    <w:p w14:paraId="1B572904" w14:textId="77777777" w:rsidR="000962AC" w:rsidRDefault="000962AC" w:rsidP="00426FF9">
      <w:pPr>
        <w:pStyle w:val="Heading1"/>
      </w:pPr>
      <w:bookmarkStart w:id="938" w:name="Sit_Pianaccia"/>
      <w:r>
        <w:t>PIANACCIA DI SUVERO</w:t>
      </w:r>
    </w:p>
    <w:bookmarkEnd w:id="938"/>
    <w:p w14:paraId="79CD3AD8" w14:textId="77777777" w:rsidR="000962AC" w:rsidRDefault="000962AC" w:rsidP="00242C0F">
      <w:pPr>
        <w:rPr>
          <w:lang w:val="fr-FR"/>
        </w:rPr>
      </w:pPr>
    </w:p>
    <w:p w14:paraId="515759BE" w14:textId="3E53C398" w:rsidR="000962AC" w:rsidRPr="000962AC" w:rsidRDefault="000962AC" w:rsidP="000962AC">
      <w:pPr>
        <w:jc w:val="both"/>
        <w:rPr>
          <w:lang w:val="fr-FR"/>
        </w:rPr>
      </w:pPr>
      <w:r>
        <w:rPr>
          <w:lang w:val="fr-FR"/>
        </w:rPr>
        <w:t xml:space="preserve">A donné son nom au faciès de </w:t>
      </w:r>
      <w:hyperlink r:id="rId2082" w:anchor="Cul_Pianaccia" w:history="1">
        <w:r w:rsidRPr="000962AC">
          <w:rPr>
            <w:rStyle w:val="Hyperlink"/>
            <w:lang w:val="fr-FR"/>
          </w:rPr>
          <w:t>Pianaccia de Suvero</w:t>
        </w:r>
      </w:hyperlink>
      <w:r>
        <w:rPr>
          <w:lang w:val="fr-FR"/>
        </w:rPr>
        <w:t xml:space="preserve"> </w:t>
      </w:r>
      <w:r w:rsidRPr="000962AC">
        <w:rPr>
          <w:lang w:val="fr-FR"/>
        </w:rPr>
        <w:t xml:space="preserve">a du mobilier très différentes des sites à l'ouest. C'est un site en plein air situé sur une terrasse à mi-altitude (600 m d'altitude), à ​​18 km de la côte. Bien que le site manque de stratigraphie néolithique en raison de l'érosion, certains aspects de l'outil en pierre assemblage, comme la forme de nombreux noyaux, l'abondance de lamelles régulières étroites, l'ipermicrolithisme de plusieurs racleurs et pointes d'extrémité, et </w:t>
      </w:r>
      <w:r w:rsidRPr="000962AC">
        <w:rPr>
          <w:lang w:val="fr-FR"/>
        </w:rPr>
        <w:lastRenderedPageBreak/>
        <w:t>(principalement radiolarite rouge), suggèrent des liens possibles entre l'industrie de la pierre taillée et le Castelnovien du Mésolithique supérieur (Martino et al. à venir). Cela suggère que le site peut représenter l'acculturation de la population mésolithique locale (Maggi à paraître), bien que la récente les travaux de Franco (2011) pourraient exclure cette possibilité. L'âge du site correspond à enregistrements datés au radiocarbone du nord de la Toscane du gr. de Pianaccia di Suvero, (BIB 2929)</w:t>
      </w:r>
    </w:p>
    <w:p w14:paraId="1F1AAFCF" w14:textId="77777777" w:rsidR="000962AC" w:rsidRDefault="000962AC" w:rsidP="00242C0F">
      <w:pPr>
        <w:rPr>
          <w:lang w:val="fr-FR"/>
        </w:rPr>
      </w:pPr>
    </w:p>
    <w:p w14:paraId="5DD74D3F" w14:textId="77777777" w:rsidR="000962AC" w:rsidRPr="0032190F" w:rsidRDefault="000962AC" w:rsidP="00242C0F">
      <w:pPr>
        <w:rPr>
          <w:lang w:val="fr-FR"/>
        </w:rPr>
      </w:pPr>
    </w:p>
    <w:p w14:paraId="27BB5ACE" w14:textId="77777777" w:rsidR="00E034D0" w:rsidRPr="0032190F" w:rsidRDefault="00E034D0" w:rsidP="00426FF9">
      <w:pPr>
        <w:pStyle w:val="Heading1"/>
      </w:pPr>
      <w:bookmarkStart w:id="939" w:name="Sit_Alba"/>
      <w:r w:rsidRPr="0032190F">
        <w:t>ALBA</w:t>
      </w:r>
    </w:p>
    <w:bookmarkEnd w:id="939"/>
    <w:p w14:paraId="59976069" w14:textId="77777777" w:rsidR="00E034D0" w:rsidRPr="0032190F" w:rsidRDefault="00E034D0" w:rsidP="00242C0F">
      <w:pPr>
        <w:rPr>
          <w:lang w:val="fr-FR"/>
        </w:rPr>
      </w:pPr>
    </w:p>
    <w:p w14:paraId="1F5A723D" w14:textId="695B982B" w:rsidR="000962AC" w:rsidRDefault="000962AC" w:rsidP="00242C0F">
      <w:pPr>
        <w:rPr>
          <w:lang w:val="fr-FR"/>
        </w:rPr>
      </w:pPr>
      <w:r>
        <w:rPr>
          <w:lang w:val="fr-FR"/>
        </w:rPr>
        <w:t xml:space="preserve">Site du Piémont italien. Cardial de type </w:t>
      </w:r>
      <w:hyperlink r:id="rId2083" w:anchor="Cul_Pianaccia" w:history="1">
        <w:r w:rsidRPr="000962AC">
          <w:rPr>
            <w:rStyle w:val="Hyperlink"/>
            <w:lang w:val="fr-FR"/>
          </w:rPr>
          <w:t>Pianaccia de Suvero</w:t>
        </w:r>
      </w:hyperlink>
      <w:r>
        <w:rPr>
          <w:lang w:val="fr-FR"/>
        </w:rPr>
        <w:t xml:space="preserve"> (Binder com pers) Important au </w:t>
      </w:r>
      <w:hyperlink r:id="rId2084" w:anchor="Cul_Neo_Ancien_geo_Med_occ_ligurprov" w:history="1">
        <w:r w:rsidRPr="000962AC">
          <w:rPr>
            <w:rStyle w:val="Hyperlink"/>
            <w:lang w:val="fr-FR"/>
          </w:rPr>
          <w:t>NA</w:t>
        </w:r>
      </w:hyperlink>
      <w:r>
        <w:rPr>
          <w:lang w:val="fr-FR"/>
        </w:rPr>
        <w:t xml:space="preserve"> (SS BIB)</w:t>
      </w:r>
    </w:p>
    <w:p w14:paraId="6BDD5CAF" w14:textId="77777777" w:rsidR="000962AC" w:rsidRDefault="000962AC" w:rsidP="00242C0F">
      <w:pPr>
        <w:rPr>
          <w:lang w:val="fr-FR"/>
        </w:rPr>
      </w:pPr>
    </w:p>
    <w:p w14:paraId="26398D34" w14:textId="02B796D8" w:rsidR="00E034D0" w:rsidRDefault="000962AC" w:rsidP="00242C0F">
      <w:pPr>
        <w:rPr>
          <w:lang w:val="fr-FR"/>
        </w:rPr>
      </w:pPr>
      <w:r>
        <w:rPr>
          <w:lang w:val="fr-FR"/>
        </w:rPr>
        <w:t>A</w:t>
      </w:r>
      <w:r w:rsidR="00E034D0" w:rsidRPr="0032190F">
        <w:rPr>
          <w:lang w:val="fr-FR"/>
        </w:rPr>
        <w:t xml:space="preserve"> pu être un centre de redistribution pour les haches en pierre verte </w:t>
      </w:r>
      <w:r w:rsidR="00F45C1A" w:rsidRPr="0032190F">
        <w:rPr>
          <w:lang w:val="fr-FR"/>
        </w:rPr>
        <w:t>(</w:t>
      </w:r>
      <w:hyperlink w:anchor="Sit_Pierres_Vertes" w:history="1">
        <w:r w:rsidR="00F45C1A" w:rsidRPr="0032190F">
          <w:rPr>
            <w:rStyle w:val="Hyperlink"/>
            <w:lang w:val="fr-FR"/>
          </w:rPr>
          <w:t>gisements des pierres vertes</w:t>
        </w:r>
      </w:hyperlink>
      <w:r w:rsidR="00F45C1A" w:rsidRPr="0032190F">
        <w:rPr>
          <w:lang w:val="fr-FR"/>
        </w:rPr>
        <w:t xml:space="preserve">) </w:t>
      </w:r>
      <w:r w:rsidR="00E034D0" w:rsidRPr="0032190F">
        <w:rPr>
          <w:lang w:val="fr-FR"/>
        </w:rPr>
        <w:t xml:space="preserve">durant le </w:t>
      </w:r>
      <w:hyperlink r:id="rId2085" w:anchor="Cul_Neo_Moyen" w:history="1">
        <w:r w:rsidR="00E034D0" w:rsidRPr="0032190F">
          <w:rPr>
            <w:rStyle w:val="Hyperlink"/>
            <w:lang w:val="fr-FR"/>
          </w:rPr>
          <w:t>N</w:t>
        </w:r>
        <w:r>
          <w:rPr>
            <w:rStyle w:val="Hyperlink"/>
            <w:lang w:val="fr-FR"/>
          </w:rPr>
          <w:t>M</w:t>
        </w:r>
      </w:hyperlink>
      <w:r w:rsidR="00E034D0" w:rsidRPr="0032190F">
        <w:rPr>
          <w:lang w:val="fr-FR"/>
        </w:rPr>
        <w:t xml:space="preserve"> (</w:t>
      </w:r>
      <w:r w:rsidR="0070027E" w:rsidRPr="0032190F">
        <w:rPr>
          <w:lang w:val="fr-FR"/>
        </w:rPr>
        <w:t>BIB</w:t>
      </w:r>
      <w:r w:rsidR="00E034D0" w:rsidRPr="0032190F">
        <w:rPr>
          <w:lang w:val="fr-FR"/>
        </w:rPr>
        <w:t xml:space="preserve"> 170 p. 65)</w:t>
      </w:r>
    </w:p>
    <w:p w14:paraId="08EABF76" w14:textId="62278F73" w:rsidR="004A7DBE" w:rsidRPr="0032190F" w:rsidRDefault="004A7DBE" w:rsidP="004A7DBE">
      <w:pPr>
        <w:rPr>
          <w:lang w:val="fr-FR"/>
        </w:rPr>
      </w:pPr>
      <w:r w:rsidRPr="0032190F">
        <w:rPr>
          <w:lang w:val="fr-FR"/>
        </w:rPr>
        <w:t xml:space="preserve">A Alba, saggio Scuola « G. Rodani Palesta » ; un </w:t>
      </w:r>
      <w:hyperlink r:id="rId2086" w:anchor="Cul_Chalco" w:history="1">
        <w:r w:rsidRPr="0032190F">
          <w:rPr>
            <w:rStyle w:val="Hyperlink"/>
            <w:lang w:val="fr-FR"/>
          </w:rPr>
          <w:t>objet en cuivre</w:t>
        </w:r>
      </w:hyperlink>
      <w:r w:rsidRPr="0032190F">
        <w:rPr>
          <w:lang w:val="fr-FR"/>
        </w:rPr>
        <w:t xml:space="preserve"> dans un contexte </w:t>
      </w:r>
      <w:hyperlink r:id="rId2087" w:anchor="Cul_VBQ" w:history="1">
        <w:r w:rsidRPr="0032190F">
          <w:rPr>
            <w:rStyle w:val="Hyperlink"/>
            <w:lang w:val="fr-FR"/>
          </w:rPr>
          <w:t>VBQ</w:t>
        </w:r>
      </w:hyperlink>
      <w:r w:rsidRPr="0032190F">
        <w:rPr>
          <w:lang w:val="fr-FR"/>
        </w:rPr>
        <w:t xml:space="preserve"> (BIB 27 p. 256 (BIB 1271)).</w:t>
      </w:r>
    </w:p>
    <w:p w14:paraId="30BFD4DB" w14:textId="77777777" w:rsidR="004A7DBE" w:rsidRPr="0032190F" w:rsidRDefault="004A7DBE" w:rsidP="004A7DBE">
      <w:pPr>
        <w:rPr>
          <w:lang w:val="fr-FR"/>
        </w:rPr>
      </w:pPr>
      <w:r w:rsidRPr="0032190F">
        <w:rPr>
          <w:lang w:val="fr-FR"/>
        </w:rPr>
        <w:t>Céramique à trous passants reconnue à Alba (Venturino Gambari 1995) (BIB 27 p. 249, 255 et 955)</w:t>
      </w:r>
    </w:p>
    <w:p w14:paraId="4A5597DF" w14:textId="77777777" w:rsidR="004A7DBE" w:rsidRPr="0032190F" w:rsidRDefault="004A7DBE" w:rsidP="004A7DBE">
      <w:pPr>
        <w:rPr>
          <w:lang w:val="fr-FR"/>
        </w:rPr>
      </w:pPr>
    </w:p>
    <w:p w14:paraId="50B01656" w14:textId="042EEDAC" w:rsidR="004A7DBE" w:rsidRPr="0032190F" w:rsidRDefault="004A7DBE" w:rsidP="004A7DBE">
      <w:pPr>
        <w:rPr>
          <w:lang w:val="fr-FR"/>
        </w:rPr>
      </w:pPr>
      <w:r w:rsidRPr="0032190F">
        <w:rPr>
          <w:lang w:val="fr-FR"/>
        </w:rPr>
        <w:t xml:space="preserve">Pour la dernière phase du </w:t>
      </w:r>
      <w:hyperlink r:id="rId2088" w:anchor="Cul_Bronze_Moyen" w:history="1">
        <w:r w:rsidRPr="0032190F">
          <w:rPr>
            <w:rStyle w:val="Hyperlink"/>
            <w:lang w:val="fr-FR"/>
          </w:rPr>
          <w:t>B</w:t>
        </w:r>
        <w:r w:rsidR="000962AC">
          <w:rPr>
            <w:rStyle w:val="Hyperlink"/>
            <w:lang w:val="fr-FR"/>
          </w:rPr>
          <w:t>M</w:t>
        </w:r>
      </w:hyperlink>
      <w:r w:rsidRPr="0032190F">
        <w:rPr>
          <w:lang w:val="fr-FR"/>
        </w:rPr>
        <w:t>, la nécropole d’Alba montre le passage de l’inhumation à l’</w:t>
      </w:r>
      <w:hyperlink r:id="rId2089" w:anchor="Cul_Incineration" w:history="1">
        <w:r w:rsidR="002E057E" w:rsidRPr="002E057E">
          <w:rPr>
            <w:rStyle w:val="Hyperlink"/>
            <w:lang w:val="fr-FR"/>
          </w:rPr>
          <w:t>incinération</w:t>
        </w:r>
      </w:hyperlink>
      <w:r w:rsidRPr="0032190F">
        <w:rPr>
          <w:lang w:val="fr-FR"/>
        </w:rPr>
        <w:t xml:space="preserve"> (BIB 133 p. 287)</w:t>
      </w:r>
    </w:p>
    <w:p w14:paraId="0E55B04B" w14:textId="77777777" w:rsidR="004A7DBE" w:rsidRDefault="004A7DBE" w:rsidP="00242C0F">
      <w:pPr>
        <w:rPr>
          <w:lang w:val="fr-FR"/>
        </w:rPr>
      </w:pPr>
    </w:p>
    <w:p w14:paraId="0858F8ED" w14:textId="77777777" w:rsidR="004A7DBE" w:rsidRDefault="004A7DBE" w:rsidP="004A7DBE">
      <w:pPr>
        <w:pStyle w:val="Heading2"/>
      </w:pPr>
      <w:r>
        <w:t>Habitat</w:t>
      </w:r>
    </w:p>
    <w:p w14:paraId="5852611B" w14:textId="767FFD01" w:rsidR="004A7DBE" w:rsidRPr="0032190F" w:rsidRDefault="00B25619" w:rsidP="004A7DBE">
      <w:pPr>
        <w:rPr>
          <w:lang w:val="fr-FR"/>
        </w:rPr>
      </w:pPr>
      <w:r w:rsidRPr="0032190F">
        <w:rPr>
          <w:lang w:val="fr-FR"/>
        </w:rPr>
        <w:t xml:space="preserve">Habitat de tradition chasséenne (BIB </w:t>
      </w:r>
      <w:r w:rsidRPr="0032190F">
        <w:rPr>
          <w:sz w:val="20"/>
          <w:lang w:val="fr-FR"/>
        </w:rPr>
        <w:t xml:space="preserve">Maria Maffi </w:t>
      </w:r>
      <w:r w:rsidRPr="0032190F">
        <w:rPr>
          <w:lang w:val="fr-FR"/>
        </w:rPr>
        <w:t>in BIB 1708)</w:t>
      </w:r>
      <w:r w:rsidR="004A7DBE" w:rsidRPr="004A7DBE">
        <w:rPr>
          <w:lang w:val="fr-FR"/>
        </w:rPr>
        <w:t xml:space="preserve"> </w:t>
      </w:r>
      <w:r w:rsidR="004A7DBE" w:rsidRPr="0032190F">
        <w:rPr>
          <w:lang w:val="fr-FR"/>
        </w:rPr>
        <w:t xml:space="preserve">Habitat du VBQ3, 4 datations 14C donnent une fourchette de 4230-3800 BC. L’habitat est proche de celui de </w:t>
      </w:r>
      <w:hyperlink r:id="rId2090" w:anchor="Sit_Travo" w:history="1">
        <w:r w:rsidR="004A7DBE" w:rsidRPr="0032190F">
          <w:rPr>
            <w:rStyle w:val="Hyperlink"/>
            <w:lang w:val="fr-FR"/>
          </w:rPr>
          <w:t>Travo</w:t>
        </w:r>
      </w:hyperlink>
      <w:r w:rsidR="004A7DBE" w:rsidRPr="0032190F">
        <w:rPr>
          <w:lang w:val="fr-FR"/>
        </w:rPr>
        <w:t xml:space="preserve"> (BIB A. Peinetti, colloque Habitat Dijon 2015)</w:t>
      </w:r>
    </w:p>
    <w:p w14:paraId="6B642DCF" w14:textId="77777777" w:rsidR="00B25619" w:rsidRPr="0032190F" w:rsidRDefault="00B25619" w:rsidP="00B25619">
      <w:pPr>
        <w:rPr>
          <w:lang w:val="fr-FR"/>
        </w:rPr>
      </w:pPr>
    </w:p>
    <w:p w14:paraId="7D3E58B4" w14:textId="77777777" w:rsidR="002D13AC" w:rsidRPr="0032190F" w:rsidRDefault="002D13AC" w:rsidP="00242C0F">
      <w:pPr>
        <w:rPr>
          <w:lang w:val="fr-FR"/>
        </w:rPr>
      </w:pPr>
    </w:p>
    <w:p w14:paraId="5BDDF0FE" w14:textId="77777777" w:rsidR="002D13AC" w:rsidRPr="00426FF9" w:rsidRDefault="002D13AC" w:rsidP="00426FF9">
      <w:pPr>
        <w:pStyle w:val="Heading1"/>
        <w:rPr>
          <w:lang w:val="es-ES"/>
        </w:rPr>
      </w:pPr>
      <w:bookmarkStart w:id="940" w:name="Sit_Travo"/>
      <w:r w:rsidRPr="00426FF9">
        <w:rPr>
          <w:lang w:val="es-ES"/>
        </w:rPr>
        <w:t>TRAVO</w:t>
      </w:r>
    </w:p>
    <w:bookmarkEnd w:id="940"/>
    <w:p w14:paraId="6C7326FF" w14:textId="77777777" w:rsidR="00F5795D" w:rsidRPr="00566234" w:rsidRDefault="00F5795D" w:rsidP="00242C0F">
      <w:pPr>
        <w:rPr>
          <w:lang w:val="es-ES"/>
        </w:rPr>
      </w:pPr>
    </w:p>
    <w:p w14:paraId="18AC05F7" w14:textId="391236BF" w:rsidR="002D13AC" w:rsidRPr="0032190F" w:rsidRDefault="00E2180D" w:rsidP="00F5795D">
      <w:pPr>
        <w:jc w:val="both"/>
        <w:rPr>
          <w:lang w:val="fr-FR"/>
        </w:rPr>
      </w:pPr>
      <w:r w:rsidRPr="00566234">
        <w:rPr>
          <w:lang w:val="es-ES"/>
        </w:rPr>
        <w:t xml:space="preserve">San Andrea di Travo. </w:t>
      </w:r>
      <w:r w:rsidR="00554B96" w:rsidRPr="0032190F">
        <w:rPr>
          <w:lang w:val="fr-FR"/>
        </w:rPr>
        <w:t>Le s</w:t>
      </w:r>
      <w:r w:rsidR="002D13AC" w:rsidRPr="0032190F">
        <w:rPr>
          <w:lang w:val="fr-FR"/>
        </w:rPr>
        <w:t xml:space="preserve">ite italien </w:t>
      </w:r>
      <w:r w:rsidR="00554B96" w:rsidRPr="0032190F">
        <w:rPr>
          <w:lang w:val="fr-FR"/>
        </w:rPr>
        <w:t>de Travo (</w:t>
      </w:r>
      <w:r w:rsidR="00E50047" w:rsidRPr="0032190F">
        <w:rPr>
          <w:lang w:val="fr-FR"/>
        </w:rPr>
        <w:t>Piacenza</w:t>
      </w:r>
      <w:r w:rsidR="00554B96" w:rsidRPr="0032190F">
        <w:rPr>
          <w:lang w:val="fr-FR"/>
        </w:rPr>
        <w:t xml:space="preserve">, Emilie-Romagne) </w:t>
      </w:r>
      <w:r w:rsidR="002D13AC" w:rsidRPr="0032190F">
        <w:rPr>
          <w:lang w:val="fr-FR"/>
        </w:rPr>
        <w:t>et habitat de tradition chasséenne</w:t>
      </w:r>
      <w:r w:rsidR="00554B96" w:rsidRPr="0032190F">
        <w:rPr>
          <w:lang w:val="fr-FR"/>
        </w:rPr>
        <w:t xml:space="preserve"> daté du </w:t>
      </w:r>
      <w:hyperlink r:id="rId2091" w:anchor="Cul_Neo_Recent_Emilie_Romagne" w:history="1">
        <w:r w:rsidR="00554B96" w:rsidRPr="0032190F">
          <w:rPr>
            <w:rStyle w:val="Hyperlink"/>
            <w:lang w:val="fr-FR"/>
          </w:rPr>
          <w:t>NREIII</w:t>
        </w:r>
      </w:hyperlink>
      <w:r w:rsidR="00554B96" w:rsidRPr="0032190F">
        <w:rPr>
          <w:lang w:val="fr-FR"/>
        </w:rPr>
        <w:t>. Installé sur la première terrasse d’un affluent du Pô</w:t>
      </w:r>
      <w:r w:rsidR="00203973" w:rsidRPr="0032190F">
        <w:rPr>
          <w:lang w:val="fr-FR"/>
        </w:rPr>
        <w:t xml:space="preserve">(BIB </w:t>
      </w:r>
      <w:r w:rsidR="00203973" w:rsidRPr="0032190F">
        <w:rPr>
          <w:sz w:val="20"/>
          <w:lang w:val="fr-FR"/>
        </w:rPr>
        <w:t xml:space="preserve">Maria Maffi </w:t>
      </w:r>
      <w:r w:rsidR="00203973" w:rsidRPr="0032190F">
        <w:rPr>
          <w:lang w:val="fr-FR"/>
        </w:rPr>
        <w:t>in BIB 1708)</w:t>
      </w:r>
      <w:r w:rsidR="00554B96" w:rsidRPr="0032190F">
        <w:rPr>
          <w:lang w:val="fr-FR"/>
        </w:rPr>
        <w:t>. Dans le site : foyers « polynésiens »</w:t>
      </w:r>
      <w:r w:rsidR="000107E1" w:rsidRPr="0032190F">
        <w:rPr>
          <w:lang w:val="fr-FR"/>
        </w:rPr>
        <w:t xml:space="preserve"> (structures oblongues à pierres chauffées)</w:t>
      </w:r>
      <w:r w:rsidR="00554B96" w:rsidRPr="0032190F">
        <w:rPr>
          <w:lang w:val="fr-FR"/>
        </w:rPr>
        <w:t>, fragments de stèles. Les maisons I, II et V ont livré du mobilier épi-</w:t>
      </w:r>
      <w:hyperlink r:id="rId2092" w:anchor="Cul_Lengyel" w:history="1">
        <w:r w:rsidR="00554B96" w:rsidRPr="0032190F">
          <w:rPr>
            <w:rStyle w:val="Hyperlink"/>
            <w:lang w:val="fr-FR"/>
          </w:rPr>
          <w:t>Lengyel</w:t>
        </w:r>
      </w:hyperlink>
      <w:r w:rsidR="00F5795D" w:rsidRPr="0032190F">
        <w:rPr>
          <w:lang w:val="fr-FR"/>
        </w:rPr>
        <w:t xml:space="preserve"> </w:t>
      </w:r>
      <w:r w:rsidR="002D13AC" w:rsidRPr="0032190F">
        <w:rPr>
          <w:lang w:val="fr-FR"/>
        </w:rPr>
        <w:t xml:space="preserve">(BIB </w:t>
      </w:r>
      <w:r w:rsidR="002D13AC" w:rsidRPr="0032190F">
        <w:rPr>
          <w:sz w:val="20"/>
          <w:lang w:val="fr-FR"/>
        </w:rPr>
        <w:t xml:space="preserve">Maria Maffi </w:t>
      </w:r>
      <w:r w:rsidR="002D13AC" w:rsidRPr="0032190F">
        <w:rPr>
          <w:lang w:val="fr-FR"/>
        </w:rPr>
        <w:t>in BIB 1708)</w:t>
      </w:r>
      <w:r w:rsidR="00554B96" w:rsidRPr="0032190F">
        <w:rPr>
          <w:lang w:val="fr-FR"/>
        </w:rPr>
        <w:t>.</w:t>
      </w:r>
    </w:p>
    <w:p w14:paraId="1A6D9BFD" w14:textId="77777777" w:rsidR="00203973" w:rsidRPr="004305CB" w:rsidRDefault="00203973" w:rsidP="00F5795D">
      <w:pPr>
        <w:jc w:val="both"/>
        <w:rPr>
          <w:lang w:val="fr-FR"/>
        </w:rPr>
      </w:pPr>
    </w:p>
    <w:p w14:paraId="7A0608C8" w14:textId="77777777" w:rsidR="00203973" w:rsidRPr="00203973" w:rsidRDefault="00203973" w:rsidP="00203973">
      <w:pPr>
        <w:pStyle w:val="Heading2"/>
      </w:pPr>
      <w:r w:rsidRPr="00203973">
        <w:t>Habitat</w:t>
      </w:r>
    </w:p>
    <w:p w14:paraId="548BD29F" w14:textId="2BD1AD4C" w:rsidR="00203973" w:rsidRDefault="00203973" w:rsidP="00203973">
      <w:pPr>
        <w:jc w:val="both"/>
        <w:rPr>
          <w:lang w:val="fr-FR"/>
        </w:rPr>
      </w:pPr>
      <w:r w:rsidRPr="0032190F">
        <w:rPr>
          <w:lang w:val="fr-FR"/>
        </w:rPr>
        <w:t>L’</w:t>
      </w:r>
      <w:hyperlink r:id="rId2093" w:anchor="Cul_Chasseen_hab" w:history="1">
        <w:r>
          <w:rPr>
            <w:rStyle w:val="Hyperlink"/>
            <w:lang w:val="fr-FR"/>
          </w:rPr>
          <w:t>h</w:t>
        </w:r>
        <w:r w:rsidRPr="00203973">
          <w:rPr>
            <w:rStyle w:val="Hyperlink"/>
            <w:lang w:val="fr-FR"/>
          </w:rPr>
          <w:t>abitat</w:t>
        </w:r>
      </w:hyperlink>
      <w:r w:rsidRPr="0032190F">
        <w:rPr>
          <w:lang w:val="fr-FR"/>
        </w:rPr>
        <w:t xml:space="preserve"> du Travo (Le Mose, Piacenza) est daté du Néolithique récent (BIB A. Beechnig et al., colloque Habitat Dijon 2015). L'habitat du Travo se rapproche de celui d'</w:t>
      </w:r>
      <w:hyperlink r:id="rId2094" w:anchor="Sit_Alba" w:history="1">
        <w:r w:rsidRPr="0032190F">
          <w:rPr>
            <w:rStyle w:val="Hyperlink"/>
            <w:lang w:val="fr-FR"/>
          </w:rPr>
          <w:t>Alba</w:t>
        </w:r>
      </w:hyperlink>
      <w:r w:rsidRPr="0032190F">
        <w:rPr>
          <w:lang w:val="fr-FR"/>
        </w:rPr>
        <w:t xml:space="preserve"> (BIB A. Peinetti et al., colloque Habitat Dijon 2015)</w:t>
      </w:r>
      <w:r w:rsidRPr="00203973">
        <w:rPr>
          <w:lang w:val="fr-FR"/>
        </w:rPr>
        <w:t xml:space="preserve"> </w:t>
      </w:r>
      <w:r w:rsidRPr="0032190F">
        <w:rPr>
          <w:lang w:val="fr-FR"/>
        </w:rPr>
        <w:t>Maison rectangulaire fossoyée en U est ouverte sur un coté par une rangée de trous de poteau</w:t>
      </w:r>
      <w:r>
        <w:rPr>
          <w:lang w:val="fr-FR"/>
        </w:rPr>
        <w:t xml:space="preserve"> </w:t>
      </w:r>
      <w:r w:rsidRPr="0032190F">
        <w:rPr>
          <w:lang w:val="fr-FR"/>
        </w:rPr>
        <w:t xml:space="preserve">(BIB </w:t>
      </w:r>
      <w:r w:rsidRPr="0032190F">
        <w:rPr>
          <w:sz w:val="20"/>
          <w:lang w:val="fr-FR"/>
        </w:rPr>
        <w:t xml:space="preserve">Maria Maffi </w:t>
      </w:r>
      <w:r w:rsidRPr="0032190F">
        <w:rPr>
          <w:lang w:val="fr-FR"/>
        </w:rPr>
        <w:t>in BIB 1708).</w:t>
      </w:r>
    </w:p>
    <w:p w14:paraId="131C023E" w14:textId="77777777" w:rsidR="00203973" w:rsidRPr="0032190F" w:rsidRDefault="00203973" w:rsidP="00203973">
      <w:pPr>
        <w:jc w:val="both"/>
        <w:rPr>
          <w:lang w:val="fr-FR"/>
        </w:rPr>
      </w:pPr>
    </w:p>
    <w:p w14:paraId="348ECE41" w14:textId="0C791007" w:rsidR="00203973" w:rsidRPr="004305CB" w:rsidRDefault="00203973" w:rsidP="00203973">
      <w:pPr>
        <w:jc w:val="both"/>
        <w:rPr>
          <w:lang w:val="fr-FR"/>
        </w:rPr>
      </w:pPr>
      <w:r w:rsidRPr="0032190F">
        <w:rPr>
          <w:lang w:val="fr-FR"/>
        </w:rPr>
        <w:t xml:space="preserve">v. </w:t>
      </w:r>
      <w:hyperlink r:id="rId2095" w:anchor="Sit_Cazan" w:history="1">
        <w:r w:rsidRPr="0032190F">
          <w:rPr>
            <w:rStyle w:val="Hyperlink"/>
            <w:lang w:val="fr-FR"/>
          </w:rPr>
          <w:t>Cazan</w:t>
        </w:r>
      </w:hyperlink>
    </w:p>
    <w:p w14:paraId="658B6343" w14:textId="77777777" w:rsidR="00203973" w:rsidRPr="004305CB" w:rsidRDefault="00203973" w:rsidP="00F5795D">
      <w:pPr>
        <w:jc w:val="both"/>
        <w:rPr>
          <w:lang w:val="fr-FR"/>
        </w:rPr>
      </w:pPr>
    </w:p>
    <w:p w14:paraId="2F6BDE67" w14:textId="77777777" w:rsidR="00203973" w:rsidRPr="00203973" w:rsidRDefault="00203973" w:rsidP="00203973">
      <w:pPr>
        <w:pStyle w:val="Heading2"/>
      </w:pPr>
      <w:r w:rsidRPr="00203973">
        <w:t>Stèles</w:t>
      </w:r>
    </w:p>
    <w:p w14:paraId="583FDFD2" w14:textId="2AAF442A" w:rsidR="00E2180D" w:rsidRPr="0032190F" w:rsidRDefault="00E2180D" w:rsidP="00E50047">
      <w:pPr>
        <w:rPr>
          <w:lang w:val="fr-FR"/>
        </w:rPr>
      </w:pPr>
      <w:r w:rsidRPr="0032190F">
        <w:rPr>
          <w:lang w:val="fr-FR"/>
        </w:rPr>
        <w:t>e petites stèles datant du Néolithique moyen de même style que la stèle d'</w:t>
      </w:r>
      <w:hyperlink r:id="rId2096" w:anchor="Sit_Aravina" w:history="1">
        <w:r w:rsidRPr="0032190F">
          <w:rPr>
            <w:rStyle w:val="Hyperlink"/>
            <w:lang w:val="fr-FR"/>
          </w:rPr>
          <w:t>Aravina</w:t>
        </w:r>
      </w:hyperlink>
      <w:r w:rsidRPr="0032190F">
        <w:rPr>
          <w:lang w:val="fr-FR"/>
        </w:rPr>
        <w:t xml:space="preserve"> (Corse) ont été récemm</w:t>
      </w:r>
      <w:r w:rsidR="00E50047" w:rsidRPr="0032190F">
        <w:rPr>
          <w:lang w:val="fr-FR"/>
        </w:rPr>
        <w:t xml:space="preserve">ent reconnues en Italie du Nord, bien calées chronologiquement. Elles proviennent d’un contexte chasséen daté du dernier quart du </w:t>
      </w:r>
      <w:r w:rsidR="00203973">
        <w:rPr>
          <w:lang w:val="fr-FR"/>
        </w:rPr>
        <w:t>5e</w:t>
      </w:r>
      <w:r w:rsidR="00E50047" w:rsidRPr="0032190F">
        <w:rPr>
          <w:lang w:val="fr-FR"/>
        </w:rPr>
        <w:t xml:space="preserve"> millénaire </w:t>
      </w:r>
      <w:r w:rsidRPr="0032190F">
        <w:rPr>
          <w:lang w:val="fr-FR"/>
        </w:rPr>
        <w:t>(BIB 2451)</w:t>
      </w:r>
    </w:p>
    <w:p w14:paraId="257A634B" w14:textId="77777777" w:rsidR="004B6650" w:rsidRDefault="004B6650" w:rsidP="00E2180D">
      <w:pPr>
        <w:rPr>
          <w:lang w:val="fr-FR"/>
        </w:rPr>
      </w:pPr>
    </w:p>
    <w:p w14:paraId="633FEC37" w14:textId="77777777" w:rsidR="004B6650" w:rsidRDefault="004B6650" w:rsidP="00426FF9">
      <w:pPr>
        <w:pStyle w:val="Heading1"/>
      </w:pPr>
      <w:bookmarkStart w:id="941" w:name="Sit_Foisses"/>
      <w:r>
        <w:lastRenderedPageBreak/>
        <w:t>FOISSES</w:t>
      </w:r>
    </w:p>
    <w:bookmarkEnd w:id="941"/>
    <w:p w14:paraId="2655EE1F" w14:textId="77777777" w:rsidR="004B6650" w:rsidRDefault="004B6650" w:rsidP="00E2180D">
      <w:pPr>
        <w:rPr>
          <w:lang w:val="fr-FR"/>
        </w:rPr>
      </w:pPr>
      <w:r>
        <w:rPr>
          <w:lang w:val="fr-FR"/>
        </w:rPr>
        <w:t>En Auvergne, habitat chasséen rectangulaire qui a montré la même manière du bâti que Travo et un mobilier approchant (BIB 2646)</w:t>
      </w:r>
    </w:p>
    <w:p w14:paraId="499CE391" w14:textId="77777777" w:rsidR="004B6650" w:rsidRPr="0032190F" w:rsidRDefault="004B6650" w:rsidP="00E2180D">
      <w:pPr>
        <w:rPr>
          <w:lang w:val="fr-FR"/>
        </w:rPr>
      </w:pPr>
    </w:p>
    <w:p w14:paraId="22D31662" w14:textId="77777777" w:rsidR="002D13AC" w:rsidRPr="0032190F" w:rsidRDefault="002D13AC" w:rsidP="00426FF9">
      <w:pPr>
        <w:pStyle w:val="Heading1"/>
      </w:pPr>
      <w:r w:rsidRPr="0032190F">
        <w:t>LE MOSE</w:t>
      </w:r>
    </w:p>
    <w:p w14:paraId="170E65E0" w14:textId="28CA98FE" w:rsidR="002D13AC" w:rsidRPr="0032190F" w:rsidRDefault="00554B96" w:rsidP="00242C0F">
      <w:pPr>
        <w:rPr>
          <w:lang w:val="fr-FR"/>
        </w:rPr>
      </w:pPr>
      <w:r w:rsidRPr="0032190F">
        <w:rPr>
          <w:lang w:val="fr-FR"/>
        </w:rPr>
        <w:t>Le s</w:t>
      </w:r>
      <w:r w:rsidR="002D13AC" w:rsidRPr="0032190F">
        <w:rPr>
          <w:lang w:val="fr-FR"/>
        </w:rPr>
        <w:t xml:space="preserve">ite italien </w:t>
      </w:r>
      <w:r w:rsidRPr="0032190F">
        <w:rPr>
          <w:lang w:val="fr-FR"/>
        </w:rPr>
        <w:t>Le Mose [Moze] est un</w:t>
      </w:r>
      <w:r w:rsidR="002D13AC" w:rsidRPr="0032190F">
        <w:rPr>
          <w:lang w:val="fr-FR"/>
        </w:rPr>
        <w:t xml:space="preserve"> habitat de tradition chasséenne </w:t>
      </w:r>
      <w:r w:rsidRPr="0032190F">
        <w:rPr>
          <w:lang w:val="fr-FR"/>
        </w:rPr>
        <w:t>qui a livré du mobilier épi-</w:t>
      </w:r>
      <w:hyperlink r:id="rId2097" w:anchor="Cul_Lengyel" w:history="1">
        <w:r w:rsidRPr="0032190F">
          <w:rPr>
            <w:rStyle w:val="Hyperlink"/>
            <w:lang w:val="fr-FR"/>
          </w:rPr>
          <w:t>Lengyel</w:t>
        </w:r>
      </w:hyperlink>
      <w:r w:rsidR="002D13AC" w:rsidRPr="0032190F">
        <w:rPr>
          <w:lang w:val="fr-FR"/>
        </w:rPr>
        <w:t xml:space="preserve">(BIB </w:t>
      </w:r>
      <w:r w:rsidR="002D13AC" w:rsidRPr="0032190F">
        <w:rPr>
          <w:sz w:val="20"/>
          <w:lang w:val="fr-FR"/>
        </w:rPr>
        <w:t xml:space="preserve">Maria Maffi </w:t>
      </w:r>
      <w:r w:rsidR="002D13AC" w:rsidRPr="0032190F">
        <w:rPr>
          <w:lang w:val="fr-FR"/>
        </w:rPr>
        <w:t>in BIB 1708)</w:t>
      </w:r>
    </w:p>
    <w:p w14:paraId="1E6705AA" w14:textId="77777777" w:rsidR="00554B96" w:rsidRPr="0032190F" w:rsidRDefault="00554B96" w:rsidP="00242C0F">
      <w:pPr>
        <w:rPr>
          <w:lang w:val="fr-FR"/>
        </w:rPr>
      </w:pPr>
    </w:p>
    <w:p w14:paraId="71510294" w14:textId="77777777" w:rsidR="00554B96" w:rsidRPr="0032190F" w:rsidRDefault="00554B96" w:rsidP="00426FF9">
      <w:pPr>
        <w:pStyle w:val="Heading1"/>
      </w:pPr>
      <w:r w:rsidRPr="0032190F">
        <w:t>MANTOVA</w:t>
      </w:r>
    </w:p>
    <w:p w14:paraId="4BDCCDF8" w14:textId="77777777" w:rsidR="00554B96" w:rsidRPr="0032190F" w:rsidRDefault="00554B96" w:rsidP="00242C0F">
      <w:pPr>
        <w:rPr>
          <w:lang w:val="fr-FR"/>
        </w:rPr>
      </w:pPr>
      <w:r w:rsidRPr="0032190F">
        <w:rPr>
          <w:lang w:val="fr-FR"/>
        </w:rPr>
        <w:t xml:space="preserve">Le site italien d’habitat de tradition chasséenne (BIB </w:t>
      </w:r>
      <w:r w:rsidRPr="0032190F">
        <w:rPr>
          <w:sz w:val="20"/>
          <w:lang w:val="fr-FR"/>
        </w:rPr>
        <w:t xml:space="preserve">Maria Maffi </w:t>
      </w:r>
      <w:r w:rsidRPr="0032190F">
        <w:rPr>
          <w:lang w:val="fr-FR"/>
        </w:rPr>
        <w:t>in BIB 1708)</w:t>
      </w:r>
    </w:p>
    <w:p w14:paraId="70D673A4" w14:textId="77777777" w:rsidR="002D13AC" w:rsidRPr="0032190F" w:rsidRDefault="002D13AC" w:rsidP="00242C0F">
      <w:pPr>
        <w:rPr>
          <w:lang w:val="fr-FR"/>
        </w:rPr>
      </w:pPr>
    </w:p>
    <w:p w14:paraId="6E1F3E88" w14:textId="77777777" w:rsidR="00F10898" w:rsidRPr="0032190F" w:rsidRDefault="00F10898" w:rsidP="00242C0F">
      <w:pPr>
        <w:rPr>
          <w:lang w:val="fr-FR"/>
        </w:rPr>
      </w:pPr>
    </w:p>
    <w:p w14:paraId="3FAECD3C" w14:textId="77777777" w:rsidR="00F10898" w:rsidRPr="0032190F" w:rsidRDefault="00F10898" w:rsidP="00426FF9">
      <w:pPr>
        <w:pStyle w:val="Heading1"/>
      </w:pPr>
      <w:bookmarkStart w:id="942" w:name="Sit_Pian_Lago"/>
      <w:r w:rsidRPr="0032190F">
        <w:t>PIAN DEL LAGO</w:t>
      </w:r>
    </w:p>
    <w:bookmarkEnd w:id="942"/>
    <w:p w14:paraId="30044AF1" w14:textId="77777777" w:rsidR="00E034D0" w:rsidRPr="0032190F" w:rsidRDefault="00E034D0" w:rsidP="00242C0F">
      <w:pPr>
        <w:rPr>
          <w:lang w:val="fr-FR"/>
        </w:rPr>
      </w:pPr>
    </w:p>
    <w:p w14:paraId="2FBBD8B7" w14:textId="62F9B704" w:rsidR="00F10898" w:rsidRPr="0032190F" w:rsidRDefault="00F10898" w:rsidP="00242C0F">
      <w:pPr>
        <w:jc w:val="both"/>
        <w:rPr>
          <w:lang w:val="fr-FR"/>
        </w:rPr>
      </w:pPr>
      <w:r w:rsidRPr="0032190F">
        <w:rPr>
          <w:lang w:val="fr-FR"/>
        </w:rPr>
        <w:t xml:space="preserve">Dans la tourbière de Pian del Lago, dans le Val Bargonasco (Gènes) ont été pratiqués plusieurs tranchées et carottages. Les couches montrent une </w:t>
      </w:r>
      <w:r w:rsidR="00B62E17" w:rsidRPr="0032190F">
        <w:rPr>
          <w:lang w:val="fr-FR"/>
        </w:rPr>
        <w:t>alternance</w:t>
      </w:r>
      <w:r w:rsidRPr="0032190F">
        <w:rPr>
          <w:lang w:val="fr-FR"/>
        </w:rPr>
        <w:t xml:space="preserve"> de </w:t>
      </w:r>
      <w:r w:rsidR="00B62E17" w:rsidRPr="0032190F">
        <w:rPr>
          <w:lang w:val="fr-FR"/>
        </w:rPr>
        <w:t>niveaux</w:t>
      </w:r>
      <w:r w:rsidRPr="0032190F">
        <w:rPr>
          <w:lang w:val="fr-FR"/>
        </w:rPr>
        <w:t xml:space="preserve"> tourbeux et de colluvions accumulés de la fin de l’Holocène (SRR3816 : 10.690 BP). L’étude géoarchéologique et pal</w:t>
      </w:r>
      <w:r w:rsidR="00B62E17" w:rsidRPr="0032190F">
        <w:rPr>
          <w:lang w:val="fr-FR"/>
        </w:rPr>
        <w:t>yn</w:t>
      </w:r>
      <w:r w:rsidRPr="0032190F">
        <w:rPr>
          <w:lang w:val="fr-FR"/>
        </w:rPr>
        <w:t xml:space="preserve">ologique pratiquée sur une puissance de </w:t>
      </w:r>
      <w:smartTag w:uri="urn:schemas-microsoft-com:office:smarttags" w:element="metricconverter">
        <w:smartTagPr>
          <w:attr w:name="ProductID" w:val="7 m"/>
        </w:smartTagPr>
        <w:r w:rsidRPr="0032190F">
          <w:rPr>
            <w:lang w:val="fr-FR"/>
          </w:rPr>
          <w:t>7 m</w:t>
        </w:r>
      </w:smartTag>
      <w:r w:rsidRPr="0032190F">
        <w:rPr>
          <w:lang w:val="fr-FR"/>
        </w:rPr>
        <w:t>, a livré d’importantes informations sur l’activité anthropologique dans la région et sur la modification du couvert végétal : la forestation qui débute avec l’Holocène était, comme pour le haut Apennin, dominée par le sapin blanc</w:t>
      </w:r>
      <w:r w:rsidR="00755EC2" w:rsidRPr="0032190F">
        <w:rPr>
          <w:lang w:val="fr-FR"/>
        </w:rPr>
        <w:t xml:space="preserve"> (</w:t>
      </w:r>
      <w:hyperlink r:id="rId2098" w:anchor="Eco_Abies" w:history="1">
        <w:r w:rsidR="00755EC2" w:rsidRPr="0032190F">
          <w:rPr>
            <w:rStyle w:val="Hyperlink"/>
            <w:i/>
            <w:lang w:val="fr-FR"/>
          </w:rPr>
          <w:t>Abies</w:t>
        </w:r>
      </w:hyperlink>
      <w:r w:rsidR="00755EC2" w:rsidRPr="0032190F">
        <w:rPr>
          <w:lang w:val="fr-FR"/>
        </w:rPr>
        <w:t>)</w:t>
      </w:r>
      <w:r w:rsidRPr="0032190F">
        <w:rPr>
          <w:lang w:val="fr-FR"/>
        </w:rPr>
        <w:t>, entre environ 6300 BP et 5300 BP, il semble connaître un déclin précoce qui peut être interprété comme le résultat d’activités pastorales à proximité du lac (</w:t>
      </w:r>
      <w:r w:rsidR="0070027E" w:rsidRPr="0032190F">
        <w:rPr>
          <w:lang w:val="fr-FR"/>
        </w:rPr>
        <w:t>BIB</w:t>
      </w:r>
      <w:r w:rsidRPr="0032190F">
        <w:rPr>
          <w:lang w:val="fr-FR"/>
        </w:rPr>
        <w:t xml:space="preserve"> 175 p. 133)</w:t>
      </w:r>
      <w:r w:rsidR="006B683E" w:rsidRPr="0032190F">
        <w:rPr>
          <w:lang w:val="fr-FR"/>
        </w:rPr>
        <w:t xml:space="preserve"> durant le </w:t>
      </w:r>
      <w:hyperlink r:id="rId2099" w:anchor="Cul_Chalco" w:history="1">
        <w:r w:rsidR="006B683E" w:rsidRPr="0032190F">
          <w:rPr>
            <w:rStyle w:val="Hyperlink"/>
            <w:lang w:val="fr-FR"/>
          </w:rPr>
          <w:t>Chalcolithique</w:t>
        </w:r>
      </w:hyperlink>
    </w:p>
    <w:p w14:paraId="5475C42A" w14:textId="77777777" w:rsidR="00F10898" w:rsidRPr="0032190F" w:rsidRDefault="00F10898" w:rsidP="00242C0F">
      <w:pPr>
        <w:rPr>
          <w:lang w:val="fr-FR"/>
        </w:rPr>
      </w:pPr>
    </w:p>
    <w:p w14:paraId="44F35760" w14:textId="77777777" w:rsidR="00A921DF" w:rsidRPr="0032190F" w:rsidRDefault="00A921DF" w:rsidP="00426FF9">
      <w:pPr>
        <w:pStyle w:val="Heading1"/>
      </w:pPr>
      <w:bookmarkStart w:id="943" w:name="Sit_Prato_Mollo"/>
      <w:r w:rsidRPr="0032190F">
        <w:t>PRATO MOLLO (Site du)</w:t>
      </w:r>
    </w:p>
    <w:bookmarkEnd w:id="943"/>
    <w:p w14:paraId="466BC8BA" w14:textId="77777777" w:rsidR="00A921DF" w:rsidRPr="0032190F" w:rsidRDefault="00A921DF" w:rsidP="00242C0F">
      <w:pPr>
        <w:rPr>
          <w:lang w:val="fr-FR"/>
        </w:rPr>
      </w:pPr>
    </w:p>
    <w:p w14:paraId="30007305" w14:textId="33148C72" w:rsidR="00A14D87" w:rsidRPr="0032190F" w:rsidRDefault="00F259D3" w:rsidP="00242C0F">
      <w:pPr>
        <w:jc w:val="both"/>
        <w:rPr>
          <w:lang w:val="fr-FR"/>
        </w:rPr>
      </w:pPr>
      <w:r w:rsidRPr="0032190F">
        <w:rPr>
          <w:lang w:val="fr-FR"/>
        </w:rPr>
        <w:t>Ce site de l’</w:t>
      </w:r>
      <w:hyperlink r:id="rId2100" w:anchor="Cul_Eneolithique_Italie" w:history="1">
        <w:r w:rsidR="00153857" w:rsidRPr="0032190F">
          <w:rPr>
            <w:rStyle w:val="Hyperlink"/>
            <w:lang w:val="fr-FR"/>
          </w:rPr>
          <w:t>Énéolithique</w:t>
        </w:r>
      </w:hyperlink>
      <w:r w:rsidR="00153857" w:rsidRPr="0032190F">
        <w:rPr>
          <w:lang w:val="fr-FR"/>
        </w:rPr>
        <w:t xml:space="preserve"> toscan</w:t>
      </w:r>
      <w:r w:rsidR="00A14D87" w:rsidRPr="0032190F">
        <w:rPr>
          <w:lang w:val="fr-FR"/>
        </w:rPr>
        <w:t xml:space="preserve"> a livré des traces de déboisement par incendie, peut-être pour créer des pâtures </w:t>
      </w:r>
      <w:r w:rsidRPr="0032190F">
        <w:rPr>
          <w:lang w:val="fr-FR"/>
        </w:rPr>
        <w:t xml:space="preserve">[anthropisation] </w:t>
      </w:r>
      <w:r w:rsidR="00A14D87" w:rsidRPr="0032190F">
        <w:rPr>
          <w:lang w:val="fr-FR"/>
        </w:rPr>
        <w:t xml:space="preserve">(BIB 660 p. 188). </w:t>
      </w:r>
    </w:p>
    <w:p w14:paraId="1C494C6D" w14:textId="77777777" w:rsidR="00A921DF" w:rsidRPr="0032190F" w:rsidRDefault="00A921DF" w:rsidP="00242C0F">
      <w:pPr>
        <w:jc w:val="both"/>
        <w:rPr>
          <w:lang w:val="fr-FR"/>
        </w:rPr>
      </w:pPr>
      <w:r w:rsidRPr="0032190F">
        <w:rPr>
          <w:lang w:val="fr-FR"/>
        </w:rPr>
        <w:t xml:space="preserve">A environ </w:t>
      </w:r>
      <w:smartTag w:uri="urn:schemas-microsoft-com:office:smarttags" w:element="metricconverter">
        <w:smartTagPr>
          <w:attr w:name="ProductID" w:val="1500 m"/>
        </w:smartTagPr>
        <w:r w:rsidRPr="0032190F">
          <w:rPr>
            <w:lang w:val="fr-FR"/>
          </w:rPr>
          <w:t>1500 m</w:t>
        </w:r>
      </w:smartTag>
      <w:r w:rsidRPr="0032190F">
        <w:rPr>
          <w:lang w:val="fr-FR"/>
        </w:rPr>
        <w:t xml:space="preserve"> d’altitude sur le versant sud-oriental du massif de l’Aiona</w:t>
      </w:r>
      <w:r w:rsidR="00145CD0" w:rsidRPr="0032190F">
        <w:rPr>
          <w:lang w:val="fr-FR"/>
        </w:rPr>
        <w:t xml:space="preserve"> (Gènes)</w:t>
      </w:r>
      <w:r w:rsidRPr="0032190F">
        <w:rPr>
          <w:lang w:val="fr-FR"/>
        </w:rPr>
        <w:t xml:space="preserve">, à moins d’un kilomètre d’un vaste plan (à </w:t>
      </w:r>
      <w:smartTag w:uri="urn:schemas-microsoft-com:office:smarttags" w:element="metricconverter">
        <w:smartTagPr>
          <w:attr w:name="ProductID" w:val="1702 m"/>
        </w:smartTagPr>
        <w:r w:rsidRPr="0032190F">
          <w:rPr>
            <w:lang w:val="fr-FR"/>
          </w:rPr>
          <w:t>1702 m</w:t>
        </w:r>
      </w:smartTag>
      <w:r w:rsidRPr="0032190F">
        <w:rPr>
          <w:lang w:val="fr-FR"/>
        </w:rPr>
        <w:t>) a livré des pointes de flèches attribuée typologiquement à l’âge du Cuivre / Bronze antique et quelques fragments céramiques non diagnostiqués et d’un romboide du Néolithique ancien. La répétition des incendies et leur régularités dénote une action anthropique</w:t>
      </w:r>
      <w:r w:rsidR="00CE334E" w:rsidRPr="0032190F">
        <w:rPr>
          <w:lang w:val="fr-FR"/>
        </w:rPr>
        <w:t xml:space="preserve"> (BIB 359)</w:t>
      </w:r>
      <w:r w:rsidRPr="0032190F">
        <w:rPr>
          <w:lang w:val="fr-FR"/>
        </w:rPr>
        <w:t>.</w:t>
      </w:r>
    </w:p>
    <w:p w14:paraId="4305C19F" w14:textId="77777777" w:rsidR="00A921DF" w:rsidRPr="0032190F" w:rsidRDefault="00A921DF" w:rsidP="00242C0F">
      <w:pPr>
        <w:rPr>
          <w:lang w:val="fr-FR"/>
        </w:rPr>
      </w:pPr>
    </w:p>
    <w:p w14:paraId="4EE1CA4D" w14:textId="5A93AC81" w:rsidR="00A921DF" w:rsidRPr="0032190F" w:rsidRDefault="00F259D3" w:rsidP="00242C0F">
      <w:pPr>
        <w:jc w:val="both"/>
        <w:rPr>
          <w:lang w:val="fr-FR"/>
        </w:rPr>
      </w:pPr>
      <w:r w:rsidRPr="0032190F">
        <w:rPr>
          <w:lang w:val="fr-FR"/>
        </w:rPr>
        <w:t>A l</w:t>
      </w:r>
      <w:r w:rsidR="00A921DF" w:rsidRPr="0032190F">
        <w:rPr>
          <w:lang w:val="fr-FR"/>
        </w:rPr>
        <w:t>a base de la séquence tourbeuse</w:t>
      </w:r>
      <w:r w:rsidRPr="0032190F">
        <w:rPr>
          <w:lang w:val="fr-FR"/>
        </w:rPr>
        <w:t>,</w:t>
      </w:r>
      <w:r w:rsidR="00A921DF" w:rsidRPr="0032190F">
        <w:rPr>
          <w:lang w:val="fr-FR"/>
        </w:rPr>
        <w:t xml:space="preserve"> dat</w:t>
      </w:r>
      <w:r w:rsidRPr="0032190F">
        <w:rPr>
          <w:lang w:val="fr-FR"/>
        </w:rPr>
        <w:t>ée</w:t>
      </w:r>
      <w:r w:rsidR="00A921DF" w:rsidRPr="0032190F">
        <w:rPr>
          <w:lang w:val="fr-FR"/>
        </w:rPr>
        <w:t xml:space="preserve"> de 4300 ±</w:t>
      </w:r>
      <w:r w:rsidR="00421EA1" w:rsidRPr="0032190F">
        <w:rPr>
          <w:lang w:val="fr-FR"/>
        </w:rPr>
        <w:t xml:space="preserve"> 60 BP (Bln 3132) (entre </w:t>
      </w:r>
      <w:smartTag w:uri="urn:schemas-microsoft-com:office:smarttags" w:element="metricconverter">
        <w:smartTagPr>
          <w:attr w:name="ProductID" w:val="3079 a"/>
        </w:smartTagPr>
        <w:r w:rsidR="00421EA1" w:rsidRPr="0032190F">
          <w:rPr>
            <w:lang w:val="fr-FR"/>
          </w:rPr>
          <w:t>3079 a</w:t>
        </w:r>
      </w:smartTag>
      <w:r w:rsidR="00421EA1" w:rsidRPr="0032190F">
        <w:rPr>
          <w:lang w:val="fr-FR"/>
        </w:rPr>
        <w:t xml:space="preserve"> 2642 BC, 2 s)</w:t>
      </w:r>
      <w:r w:rsidRPr="0032190F">
        <w:rPr>
          <w:lang w:val="fr-FR"/>
        </w:rPr>
        <w:t>, l</w:t>
      </w:r>
      <w:r w:rsidR="00421EA1" w:rsidRPr="0032190F">
        <w:rPr>
          <w:lang w:val="fr-FR"/>
        </w:rPr>
        <w:t>e diagramme pollinique enregistre encore la domination du sapin blanc (</w:t>
      </w:r>
      <w:hyperlink r:id="rId2101" w:anchor="Eco_Abies" w:history="1">
        <w:r w:rsidR="00421EA1" w:rsidRPr="0032190F">
          <w:rPr>
            <w:rStyle w:val="Hyperlink"/>
            <w:i/>
            <w:lang w:val="fr-FR"/>
          </w:rPr>
          <w:t>Abies</w:t>
        </w:r>
      </w:hyperlink>
      <w:r w:rsidR="00421EA1" w:rsidRPr="0032190F">
        <w:rPr>
          <w:lang w:val="fr-FR"/>
        </w:rPr>
        <w:t xml:space="preserve">, environ 40% des pollens toutaux). Toutefois, après une seconde phase intensive d’incendies, datés de 4130 ± 60 BP (Bln 3131) (entre </w:t>
      </w:r>
      <w:smartTag w:uri="urn:schemas-microsoft-com:office:smarttags" w:element="metricconverter">
        <w:smartTagPr>
          <w:attr w:name="ProductID" w:val="2889 a"/>
        </w:smartTagPr>
        <w:r w:rsidR="00421EA1" w:rsidRPr="0032190F">
          <w:rPr>
            <w:lang w:val="fr-FR"/>
          </w:rPr>
          <w:t>2889 a</w:t>
        </w:r>
      </w:smartTag>
      <w:r w:rsidR="00421EA1" w:rsidRPr="0032190F">
        <w:rPr>
          <w:lang w:val="fr-FR"/>
        </w:rPr>
        <w:t xml:space="preserve"> 2472 BC, 2 s), le pourcentage de pollen de sapin blanc passe en-dessous des 20% et débute la croissance de </w:t>
      </w:r>
      <w:hyperlink r:id="rId2102" w:anchor="Eco_Fagus" w:history="1">
        <w:r w:rsidR="00421EA1" w:rsidRPr="0032190F">
          <w:rPr>
            <w:rStyle w:val="Hyperlink"/>
            <w:i/>
            <w:lang w:val="fr-FR"/>
          </w:rPr>
          <w:t>Fagus</w:t>
        </w:r>
      </w:hyperlink>
      <w:r w:rsidR="00953A0A" w:rsidRPr="0032190F">
        <w:rPr>
          <w:lang w:val="fr-FR"/>
        </w:rPr>
        <w:t>(aujourd’hui quasi exclusivement « nei dintorni ») et l’augmentat</w:t>
      </w:r>
      <w:r w:rsidR="00DC7293" w:rsidRPr="0032190F">
        <w:rPr>
          <w:lang w:val="fr-FR"/>
        </w:rPr>
        <w:t>ion de l’</w:t>
      </w:r>
      <w:hyperlink r:id="rId2103" w:anchor="Eco_Alnus" w:history="1">
        <w:r w:rsidR="00953A0A" w:rsidRPr="0032190F">
          <w:rPr>
            <w:rStyle w:val="Hyperlink"/>
            <w:lang w:val="fr-FR"/>
          </w:rPr>
          <w:t>Aulne</w:t>
        </w:r>
      </w:hyperlink>
      <w:r w:rsidR="00953A0A" w:rsidRPr="0032190F">
        <w:rPr>
          <w:lang w:val="fr-FR"/>
        </w:rPr>
        <w:t xml:space="preserve"> favorisé par l’ambience marécageuse</w:t>
      </w:r>
      <w:r w:rsidR="00CE334E" w:rsidRPr="0032190F">
        <w:rPr>
          <w:lang w:val="fr-FR"/>
        </w:rPr>
        <w:t xml:space="preserve"> (BIB 359 et 360)</w:t>
      </w:r>
      <w:r w:rsidR="00953A0A" w:rsidRPr="0032190F">
        <w:rPr>
          <w:lang w:val="fr-FR"/>
        </w:rPr>
        <w:t>.</w:t>
      </w:r>
    </w:p>
    <w:p w14:paraId="471AC822" w14:textId="77777777" w:rsidR="00953A0A" w:rsidRPr="0032190F" w:rsidRDefault="00953A0A" w:rsidP="00242C0F">
      <w:pPr>
        <w:rPr>
          <w:lang w:val="fr-FR"/>
        </w:rPr>
      </w:pPr>
    </w:p>
    <w:p w14:paraId="697CAA39" w14:textId="02BAEB1E" w:rsidR="00953A0A" w:rsidRPr="0032190F" w:rsidRDefault="00953A0A" w:rsidP="00242C0F">
      <w:pPr>
        <w:jc w:val="both"/>
        <w:rPr>
          <w:lang w:val="fr-FR"/>
        </w:rPr>
      </w:pPr>
      <w:r w:rsidRPr="0032190F">
        <w:rPr>
          <w:lang w:val="fr-FR"/>
        </w:rPr>
        <w:t xml:space="preserve">Les hommes du </w:t>
      </w:r>
      <w:hyperlink r:id="rId2104" w:anchor="Cul_Chalco" w:history="1">
        <w:r w:rsidRPr="0032190F">
          <w:rPr>
            <w:rStyle w:val="Hyperlink"/>
            <w:lang w:val="fr-FR"/>
          </w:rPr>
          <w:t>Chalcolithique</w:t>
        </w:r>
      </w:hyperlink>
      <w:r w:rsidRPr="0032190F">
        <w:rPr>
          <w:lang w:val="fr-FR"/>
        </w:rPr>
        <w:t xml:space="preserve"> ont attaqué massivement les bois de sapin blanc vraissemblablement pour l’ouverture de nouveaux patûrages qui </w:t>
      </w:r>
      <w:r w:rsidR="00CE334E" w:rsidRPr="0032190F">
        <w:rPr>
          <w:lang w:val="fr-FR"/>
        </w:rPr>
        <w:t>normalement auraient été plus haut à proximité des crêtes (BIB 359 et 360)</w:t>
      </w:r>
      <w:r w:rsidR="00DC7293" w:rsidRPr="0032190F">
        <w:rPr>
          <w:lang w:val="fr-FR"/>
        </w:rPr>
        <w:t>. Entre 3000 et 2400 BC, l’usage systématique du feu contr</w:t>
      </w:r>
      <w:r w:rsidR="00F259D3" w:rsidRPr="0032190F">
        <w:rPr>
          <w:lang w:val="fr-FR"/>
        </w:rPr>
        <w:t xml:space="preserve">ôlé réduit </w:t>
      </w:r>
      <w:r w:rsidR="00F259D3" w:rsidRPr="0032190F">
        <w:rPr>
          <w:i/>
          <w:lang w:val="fr-FR"/>
        </w:rPr>
        <w:t>l’abetina</w:t>
      </w:r>
      <w:r w:rsidR="00DC7293" w:rsidRPr="0032190F">
        <w:rPr>
          <w:lang w:val="fr-FR"/>
        </w:rPr>
        <w:t xml:space="preserve"> post</w:t>
      </w:r>
      <w:r w:rsidR="00943705" w:rsidRPr="0032190F">
        <w:rPr>
          <w:lang w:val="fr-FR"/>
        </w:rPr>
        <w:t>glaciaire en faveur d’espace herbeux et</w:t>
      </w:r>
      <w:r w:rsidR="00F259D3" w:rsidRPr="0032190F">
        <w:rPr>
          <w:lang w:val="fr-FR"/>
        </w:rPr>
        <w:t xml:space="preserve"> de la colonisation du </w:t>
      </w:r>
      <w:r w:rsidR="00F259D3" w:rsidRPr="0032190F">
        <w:rPr>
          <w:i/>
          <w:lang w:val="fr-FR"/>
        </w:rPr>
        <w:t>faggio</w:t>
      </w:r>
      <w:r w:rsidR="00F259D3" w:rsidRPr="0032190F">
        <w:rPr>
          <w:lang w:val="fr-FR"/>
        </w:rPr>
        <w:t xml:space="preserve"> (un </w:t>
      </w:r>
      <w:r w:rsidR="00943705" w:rsidRPr="0032190F">
        <w:rPr>
          <w:i/>
          <w:lang w:val="fr-FR"/>
        </w:rPr>
        <w:t>consorzio di una gran lunga piu produttivo per il pascolo</w:t>
      </w:r>
      <w:r w:rsidR="00943705" w:rsidRPr="0032190F">
        <w:rPr>
          <w:lang w:val="fr-FR"/>
        </w:rPr>
        <w:t>) (BIB 799 p. 71)</w:t>
      </w:r>
    </w:p>
    <w:p w14:paraId="6E9B3FCB" w14:textId="77777777" w:rsidR="00956676" w:rsidRPr="0032190F" w:rsidRDefault="00956676" w:rsidP="00242C0F">
      <w:pPr>
        <w:jc w:val="both"/>
        <w:rPr>
          <w:lang w:val="fr-FR"/>
        </w:rPr>
      </w:pPr>
    </w:p>
    <w:p w14:paraId="54EB4EF3" w14:textId="50DFE04F" w:rsidR="00956676" w:rsidRPr="0032190F" w:rsidRDefault="00956676" w:rsidP="00242C0F">
      <w:pPr>
        <w:rPr>
          <w:lang w:val="fr-FR"/>
        </w:rPr>
      </w:pPr>
      <w:r w:rsidRPr="0032190F">
        <w:rPr>
          <w:lang w:val="fr-FR"/>
        </w:rPr>
        <w:t xml:space="preserve">Au Monte Aiona-Prato Mollo, certaines pointes de flèches en jaspe rouge à retouches bifaciales à pédoncule et ailettes tombantes sont attribualble au </w:t>
      </w:r>
      <w:hyperlink r:id="rId2105" w:anchor="Typ_C" w:history="1">
        <w:r w:rsidR="00BF5717" w:rsidRPr="0032190F">
          <w:rPr>
            <w:rStyle w:val="Hyperlink"/>
            <w:lang w:val="fr-FR"/>
          </w:rPr>
          <w:t>type C</w:t>
        </w:r>
      </w:hyperlink>
      <w:r w:rsidRPr="0032190F">
        <w:rPr>
          <w:lang w:val="fr-FR"/>
        </w:rPr>
        <w:t xml:space="preserve"> (BIB 1327) Matière première venant probablement du </w:t>
      </w:r>
      <w:hyperlink r:id="rId2106" w:anchor="Sit_Lagorara" w:history="1">
        <w:r w:rsidRPr="0032190F">
          <w:rPr>
            <w:rStyle w:val="Hyperlink"/>
            <w:lang w:val="fr-FR"/>
          </w:rPr>
          <w:t>Val Lagorara</w:t>
        </w:r>
      </w:hyperlink>
      <w:r w:rsidRPr="0032190F">
        <w:rPr>
          <w:lang w:val="fr-FR"/>
        </w:rPr>
        <w:t xml:space="preserve"> (SS BIB)</w:t>
      </w:r>
    </w:p>
    <w:p w14:paraId="62409206" w14:textId="77777777" w:rsidR="00295BAE" w:rsidRPr="0032190F" w:rsidRDefault="00295BAE" w:rsidP="00242C0F">
      <w:pPr>
        <w:jc w:val="both"/>
        <w:rPr>
          <w:lang w:val="fr-FR"/>
        </w:rPr>
      </w:pPr>
    </w:p>
    <w:p w14:paraId="622ED089" w14:textId="6BA13BC6" w:rsidR="00A14D87" w:rsidRPr="0032190F" w:rsidRDefault="00A14D87" w:rsidP="00242C0F">
      <w:pPr>
        <w:jc w:val="both"/>
        <w:rPr>
          <w:lang w:val="fr-FR"/>
        </w:rPr>
      </w:pPr>
      <w:r w:rsidRPr="00784BEC">
        <w:rPr>
          <w:lang w:val="it-IT"/>
        </w:rPr>
        <w:t xml:space="preserve">A proximité du </w:t>
      </w:r>
      <w:hyperlink r:id="rId2107" w:anchor="Sit_Lunigiana" w:history="1">
        <w:r w:rsidRPr="00784BEC">
          <w:rPr>
            <w:rStyle w:val="Hyperlink"/>
            <w:lang w:val="it-IT"/>
          </w:rPr>
          <w:t>Lunigiana</w:t>
        </w:r>
      </w:hyperlink>
    </w:p>
    <w:p w14:paraId="3903083D" w14:textId="77777777" w:rsidR="00F259D3" w:rsidRPr="00784BEC" w:rsidRDefault="00F259D3" w:rsidP="00242C0F">
      <w:pPr>
        <w:jc w:val="both"/>
        <w:rPr>
          <w:lang w:val="it-IT"/>
        </w:rPr>
      </w:pPr>
    </w:p>
    <w:p w14:paraId="445FD84A" w14:textId="77777777" w:rsidR="008413C5" w:rsidRPr="0032190F" w:rsidRDefault="008413C5" w:rsidP="00426FF9">
      <w:pPr>
        <w:pStyle w:val="Heading1"/>
      </w:pPr>
      <w:bookmarkStart w:id="944" w:name="Sit_Bocca_Lorenza"/>
      <w:r w:rsidRPr="0032190F">
        <w:t>BOCCA LORENZA</w:t>
      </w:r>
    </w:p>
    <w:bookmarkEnd w:id="944"/>
    <w:p w14:paraId="2BF95757" w14:textId="77777777" w:rsidR="008413C5" w:rsidRPr="00784BEC" w:rsidRDefault="008413C5" w:rsidP="00242C0F">
      <w:pPr>
        <w:rPr>
          <w:lang w:val="it-IT"/>
        </w:rPr>
      </w:pPr>
    </w:p>
    <w:p w14:paraId="179870E3" w14:textId="65BAFC14" w:rsidR="008413C5" w:rsidRPr="0032190F" w:rsidRDefault="00190D62" w:rsidP="00242C0F">
      <w:pPr>
        <w:jc w:val="both"/>
        <w:rPr>
          <w:lang w:val="fr-FR"/>
        </w:rPr>
      </w:pPr>
      <w:r w:rsidRPr="0032190F">
        <w:rPr>
          <w:lang w:val="fr-FR"/>
        </w:rPr>
        <w:t xml:space="preserve">La </w:t>
      </w:r>
      <w:hyperlink r:id="rId2108" w:anchor="Cul_Grottes_Sepulcrales" w:history="1">
        <w:r w:rsidRPr="0032190F">
          <w:rPr>
            <w:rStyle w:val="Hyperlink"/>
            <w:lang w:val="fr-FR"/>
          </w:rPr>
          <w:t>grotte sépulcrale</w:t>
        </w:r>
      </w:hyperlink>
      <w:r w:rsidRPr="0032190F">
        <w:rPr>
          <w:lang w:val="fr-FR"/>
        </w:rPr>
        <w:t xml:space="preserve"> de Bocca Lorenza</w:t>
      </w:r>
      <w:r w:rsidR="008413C5" w:rsidRPr="0032190F">
        <w:rPr>
          <w:lang w:val="fr-FR"/>
        </w:rPr>
        <w:t xml:space="preserve"> (</w:t>
      </w:r>
      <w:r w:rsidR="002318A6" w:rsidRPr="0032190F">
        <w:rPr>
          <w:lang w:val="fr-FR"/>
        </w:rPr>
        <w:t xml:space="preserve">Santorso, </w:t>
      </w:r>
      <w:r w:rsidRPr="0032190F">
        <w:rPr>
          <w:lang w:val="fr-FR"/>
        </w:rPr>
        <w:t>Vénétie</w:t>
      </w:r>
      <w:r w:rsidR="002318A6" w:rsidRPr="0032190F">
        <w:rPr>
          <w:lang w:val="fr-FR"/>
        </w:rPr>
        <w:t>)</w:t>
      </w:r>
      <w:r w:rsidRPr="0032190F">
        <w:rPr>
          <w:lang w:val="fr-FR"/>
        </w:rPr>
        <w:t>(BIB 87) montre l’a</w:t>
      </w:r>
      <w:r w:rsidR="008413C5" w:rsidRPr="0032190F">
        <w:rPr>
          <w:lang w:val="fr-FR"/>
        </w:rPr>
        <w:t xml:space="preserve">ssociation de trois haches en cuivre (triangulaire ou trapézoïdale) avec de la céramique </w:t>
      </w:r>
      <w:hyperlink r:id="rId2109" w:anchor="Cul_VBQ" w:history="1">
        <w:r w:rsidR="008413C5" w:rsidRPr="0032190F">
          <w:rPr>
            <w:rStyle w:val="Hyperlink"/>
            <w:lang w:val="fr-FR"/>
          </w:rPr>
          <w:t>VBQ</w:t>
        </w:r>
      </w:hyperlink>
      <w:r w:rsidR="008413C5" w:rsidRPr="0032190F">
        <w:rPr>
          <w:lang w:val="fr-FR"/>
        </w:rPr>
        <w:t xml:space="preserve"> de style Castelnuovo </w:t>
      </w:r>
      <w:r w:rsidR="00E67663" w:rsidRPr="0032190F">
        <w:rPr>
          <w:lang w:val="fr-FR"/>
        </w:rPr>
        <w:t xml:space="preserve">(VBQ 3) </w:t>
      </w:r>
      <w:r w:rsidR="008413C5" w:rsidRPr="0032190F">
        <w:rPr>
          <w:lang w:val="fr-FR"/>
        </w:rPr>
        <w:t>(BIB 955 p. 36 et BIB 259)</w:t>
      </w:r>
      <w:r w:rsidR="00CF18D6" w:rsidRPr="0032190F">
        <w:rPr>
          <w:lang w:val="fr-FR"/>
        </w:rPr>
        <w:t xml:space="preserve">. </w:t>
      </w:r>
      <w:r w:rsidR="00177582" w:rsidRPr="0032190F">
        <w:rPr>
          <w:lang w:val="fr-FR"/>
        </w:rPr>
        <w:t xml:space="preserve">Le site de Bocca Lorenza a donné son nom à un type de hache : haches de type </w:t>
      </w:r>
      <w:hyperlink r:id="rId2110" w:anchor="Type_Bocca_Lorenza" w:history="1">
        <w:r w:rsidR="00177582" w:rsidRPr="0032190F">
          <w:rPr>
            <w:rStyle w:val="Hyperlink"/>
            <w:lang w:val="fr-FR"/>
          </w:rPr>
          <w:t>Bocca Lorenza</w:t>
        </w:r>
      </w:hyperlink>
      <w:r w:rsidR="00177582" w:rsidRPr="0032190F">
        <w:rPr>
          <w:lang w:val="fr-FR"/>
        </w:rPr>
        <w:t xml:space="preserve"> (SS BIB) </w:t>
      </w:r>
    </w:p>
    <w:p w14:paraId="4E2F647E" w14:textId="1B593AD2" w:rsidR="008413C5" w:rsidRPr="0032190F" w:rsidRDefault="008413C5" w:rsidP="00242C0F">
      <w:pPr>
        <w:jc w:val="both"/>
        <w:rPr>
          <w:lang w:val="fr-FR"/>
        </w:rPr>
      </w:pPr>
      <w:r w:rsidRPr="0032190F">
        <w:rPr>
          <w:lang w:val="fr-FR"/>
        </w:rPr>
        <w:t xml:space="preserve">Ce site pourrait montrer l’introduction de la </w:t>
      </w:r>
      <w:hyperlink r:id="rId2111" w:anchor="Cul_Chalco" w:history="1">
        <w:r w:rsidRPr="0032190F">
          <w:rPr>
            <w:rStyle w:val="Hyperlink"/>
            <w:lang w:val="fr-FR"/>
          </w:rPr>
          <w:t>métallurgie</w:t>
        </w:r>
      </w:hyperlink>
      <w:r w:rsidRPr="0032190F">
        <w:rPr>
          <w:lang w:val="fr-FR"/>
        </w:rPr>
        <w:t xml:space="preserve"> en Italie du Nord par la voie alpine</w:t>
      </w:r>
      <w:r w:rsidR="00C442A6" w:rsidRPr="0032190F">
        <w:rPr>
          <w:lang w:val="fr-FR"/>
        </w:rPr>
        <w:t xml:space="preserve">, avant son arrivée la plaine Padane (phase 1 de la nécropole de </w:t>
      </w:r>
      <w:hyperlink r:id="rId2112" w:anchor="Sit_Remedello" w:history="1">
        <w:r w:rsidR="00C442A6" w:rsidRPr="0032190F">
          <w:rPr>
            <w:rStyle w:val="Hyperlink"/>
            <w:lang w:val="fr-FR"/>
          </w:rPr>
          <w:t>Remedello</w:t>
        </w:r>
      </w:hyperlink>
      <w:r w:rsidR="00C442A6" w:rsidRPr="0032190F">
        <w:rPr>
          <w:lang w:val="fr-FR"/>
        </w:rPr>
        <w:t>)</w:t>
      </w:r>
      <w:r w:rsidR="00CF18D6" w:rsidRPr="0032190F">
        <w:rPr>
          <w:lang w:val="fr-FR"/>
        </w:rPr>
        <w:t xml:space="preserve"> (BIB 955 p. 36)</w:t>
      </w:r>
      <w:r w:rsidR="009C302A" w:rsidRPr="0032190F">
        <w:rPr>
          <w:lang w:val="fr-FR"/>
        </w:rPr>
        <w:t xml:space="preserve">. Des comparaisons sont possibles avec la hache de </w:t>
      </w:r>
      <w:hyperlink r:id="rId2113" w:anchor="Sizz_Bagnolo_2" w:history="1">
        <w:r w:rsidR="009C302A" w:rsidRPr="0032190F">
          <w:rPr>
            <w:rStyle w:val="Hyperlink"/>
            <w:lang w:val="fr-FR"/>
          </w:rPr>
          <w:t>Bagnolo 2</w:t>
        </w:r>
      </w:hyperlink>
      <w:r w:rsidR="009C302A" w:rsidRPr="0032190F">
        <w:rPr>
          <w:lang w:val="fr-FR"/>
        </w:rPr>
        <w:t xml:space="preserve"> (BIB 232 p. 82)</w:t>
      </w:r>
    </w:p>
    <w:p w14:paraId="0B2F202D" w14:textId="77777777" w:rsidR="00CF18D6" w:rsidRPr="0032190F" w:rsidRDefault="00CF18D6" w:rsidP="00242C0F">
      <w:pPr>
        <w:jc w:val="both"/>
        <w:rPr>
          <w:lang w:val="fr-FR"/>
        </w:rPr>
      </w:pPr>
    </w:p>
    <w:p w14:paraId="29F20F21" w14:textId="77777777" w:rsidR="00CF18D6" w:rsidRPr="0032190F" w:rsidRDefault="00CF18D6" w:rsidP="00426FF9">
      <w:pPr>
        <w:pStyle w:val="Heading1"/>
      </w:pPr>
      <w:bookmarkStart w:id="945" w:name="Sit_Tominz"/>
      <w:r w:rsidRPr="0032190F">
        <w:t>TOMINZ (Grotte de)</w:t>
      </w:r>
    </w:p>
    <w:bookmarkEnd w:id="945"/>
    <w:p w14:paraId="463B21FB" w14:textId="77777777" w:rsidR="00CF18D6" w:rsidRPr="0032190F" w:rsidRDefault="00CF18D6" w:rsidP="00242C0F">
      <w:pPr>
        <w:jc w:val="both"/>
        <w:rPr>
          <w:lang w:val="fr-FR"/>
        </w:rPr>
      </w:pPr>
    </w:p>
    <w:p w14:paraId="65936E7A" w14:textId="43EBC94E" w:rsidR="00CF18D6" w:rsidRPr="0032190F" w:rsidRDefault="00CF18D6" w:rsidP="00242C0F">
      <w:pPr>
        <w:jc w:val="both"/>
        <w:rPr>
          <w:lang w:val="fr-FR"/>
        </w:rPr>
      </w:pPr>
      <w:r w:rsidRPr="0032190F">
        <w:rPr>
          <w:lang w:val="fr-FR"/>
        </w:rPr>
        <w:t>Dans la grotte de Tominz, près de S. Canziano, un poignard en silex fut découvert dans le niveau inférie</w:t>
      </w:r>
      <w:r w:rsidR="00177582" w:rsidRPr="0032190F">
        <w:rPr>
          <w:lang w:val="fr-FR"/>
        </w:rPr>
        <w:t>ur</w:t>
      </w:r>
      <w:r w:rsidRPr="0032190F">
        <w:rPr>
          <w:lang w:val="fr-FR"/>
        </w:rPr>
        <w:t xml:space="preserve"> du remplissage au contact du socle rocheux, </w:t>
      </w:r>
      <w:r w:rsidRPr="0032190F">
        <w:rPr>
          <w:i/>
          <w:lang w:val="fr-FR"/>
        </w:rPr>
        <w:t>insieme</w:t>
      </w:r>
      <w:r w:rsidRPr="0032190F">
        <w:rPr>
          <w:lang w:val="fr-FR"/>
        </w:rPr>
        <w:t xml:space="preserve"> a une hache plate en cuivre pur rapprochable au type de </w:t>
      </w:r>
      <w:hyperlink r:id="rId2114" w:anchor="Sit_Bocca_Lorenza" w:history="1">
        <w:r w:rsidRPr="0032190F">
          <w:rPr>
            <w:rStyle w:val="Hyperlink"/>
            <w:lang w:val="fr-FR"/>
          </w:rPr>
          <w:t>Bocca Lorenza</w:t>
        </w:r>
      </w:hyperlink>
      <w:r w:rsidRPr="0032190F">
        <w:rPr>
          <w:lang w:val="fr-FR"/>
        </w:rPr>
        <w:t xml:space="preserve">, un poignard de cuivre à lame triangulaire allongée et base semi-elliptique avec deux </w:t>
      </w:r>
      <w:r w:rsidRPr="0032190F">
        <w:rPr>
          <w:i/>
          <w:lang w:val="fr-FR"/>
        </w:rPr>
        <w:t>ribattini</w:t>
      </w:r>
      <w:r w:rsidRPr="0032190F">
        <w:rPr>
          <w:lang w:val="fr-FR"/>
        </w:rPr>
        <w:t xml:space="preserve"> et de la céramique qui bien de peu diagnostique semble indiquer une attribution de l’horizon au Néolithique tardif avec des éléments Lagozza (</w:t>
      </w:r>
      <w:r w:rsidRPr="0032190F">
        <w:rPr>
          <w:i/>
          <w:lang w:val="fr-FR"/>
        </w:rPr>
        <w:t>bugne</w:t>
      </w:r>
      <w:r w:rsidRPr="0032190F">
        <w:rPr>
          <w:lang w:val="fr-FR"/>
        </w:rPr>
        <w:t xml:space="preserve"> a perforation</w:t>
      </w:r>
      <w:r w:rsidR="00ED2DCF" w:rsidRPr="0032190F">
        <w:rPr>
          <w:lang w:val="fr-FR"/>
        </w:rPr>
        <w:t xml:space="preserve"> verticale, una fusarola a disco lenticolare) e fors anche di tipo </w:t>
      </w:r>
      <w:hyperlink r:id="rId2115" w:anchor="Cul_Balaton_Lasinja" w:history="1">
        <w:r w:rsidR="00A17AD8" w:rsidRPr="0032190F">
          <w:rPr>
            <w:rStyle w:val="Hyperlink"/>
            <w:lang w:val="fr-FR"/>
          </w:rPr>
          <w:t>Lasinja</w:t>
        </w:r>
      </w:hyperlink>
      <w:r w:rsidR="00ED2DCF" w:rsidRPr="0032190F">
        <w:rPr>
          <w:lang w:val="fr-FR"/>
        </w:rPr>
        <w:t xml:space="preserve"> (BIB 27 p. 281)</w:t>
      </w:r>
    </w:p>
    <w:p w14:paraId="6402256B" w14:textId="77777777" w:rsidR="008413C5" w:rsidRPr="0032190F" w:rsidRDefault="008413C5" w:rsidP="00242C0F">
      <w:pPr>
        <w:rPr>
          <w:lang w:val="fr-FR"/>
        </w:rPr>
      </w:pPr>
    </w:p>
    <w:p w14:paraId="416277AD" w14:textId="77777777" w:rsidR="00E034D0" w:rsidRPr="0032190F" w:rsidRDefault="00E034D0" w:rsidP="00426FF9">
      <w:pPr>
        <w:pStyle w:val="Heading1"/>
      </w:pPr>
      <w:bookmarkStart w:id="946" w:name="Sit_Gaione"/>
      <w:r w:rsidRPr="0032190F">
        <w:t xml:space="preserve">GAIONE </w:t>
      </w:r>
    </w:p>
    <w:bookmarkEnd w:id="946"/>
    <w:p w14:paraId="799600B6" w14:textId="77777777" w:rsidR="00E034D0" w:rsidRPr="0032190F" w:rsidRDefault="00E034D0" w:rsidP="00242C0F">
      <w:pPr>
        <w:rPr>
          <w:lang w:val="fr-FR"/>
        </w:rPr>
      </w:pPr>
    </w:p>
    <w:p w14:paraId="0AA6304B" w14:textId="3601E9C2" w:rsidR="00E034D0" w:rsidRDefault="00E034D0" w:rsidP="00242C0F">
      <w:pPr>
        <w:rPr>
          <w:lang w:val="fr-FR"/>
        </w:rPr>
      </w:pPr>
      <w:r w:rsidRPr="00CE1E41">
        <w:rPr>
          <w:lang w:val="fr-FR"/>
        </w:rPr>
        <w:t>Site de l’Emilie (</w:t>
      </w:r>
      <w:r w:rsidR="00CE1E41">
        <w:rPr>
          <w:lang w:val="fr-FR"/>
        </w:rPr>
        <w:t>Parme, Italie</w:t>
      </w:r>
      <w:r w:rsidRPr="00CE1E41">
        <w:rPr>
          <w:lang w:val="fr-FR"/>
        </w:rPr>
        <w:t>) qui a pu être un centre de redistribution pour l’</w:t>
      </w:r>
      <w:hyperlink r:id="rId2116" w:anchor="Sit_Obsidienne" w:history="1">
        <w:r w:rsidR="009F2A99" w:rsidRPr="00CE1E41">
          <w:rPr>
            <w:rStyle w:val="Hyperlink"/>
            <w:lang w:val="fr-FR"/>
          </w:rPr>
          <w:t>obsidienne</w:t>
        </w:r>
      </w:hyperlink>
      <w:r w:rsidRPr="00CE1E41">
        <w:rPr>
          <w:lang w:val="fr-FR"/>
        </w:rPr>
        <w:t xml:space="preserve"> durant le </w:t>
      </w:r>
      <w:hyperlink r:id="rId2117" w:anchor="Cul_Neo_Moyen" w:history="1">
        <w:r w:rsidR="00CE1E41">
          <w:rPr>
            <w:rStyle w:val="Hyperlink"/>
            <w:lang w:val="fr-FR"/>
          </w:rPr>
          <w:t>NM</w:t>
        </w:r>
      </w:hyperlink>
      <w:r w:rsidR="00CE1E41" w:rsidRPr="00CE1E41">
        <w:rPr>
          <w:lang w:val="fr-FR"/>
        </w:rPr>
        <w:t xml:space="preserve"> </w:t>
      </w:r>
      <w:r w:rsidRPr="00CE1E41">
        <w:rPr>
          <w:lang w:val="fr-FR"/>
        </w:rPr>
        <w:t>(</w:t>
      </w:r>
      <w:r w:rsidR="0070027E" w:rsidRPr="00CE1E41">
        <w:rPr>
          <w:lang w:val="fr-FR"/>
        </w:rPr>
        <w:t>BIB</w:t>
      </w:r>
      <w:r w:rsidRPr="00CE1E41">
        <w:rPr>
          <w:lang w:val="fr-FR"/>
        </w:rPr>
        <w:t xml:space="preserve"> 170 p. 65)</w:t>
      </w:r>
      <w:r w:rsidR="00CE1E41">
        <w:rPr>
          <w:lang w:val="fr-FR"/>
        </w:rPr>
        <w:t xml:space="preserve"> </w:t>
      </w:r>
    </w:p>
    <w:p w14:paraId="24976F8F" w14:textId="77777777" w:rsidR="00CE1E41" w:rsidRDefault="00CE1E41" w:rsidP="00242C0F">
      <w:pPr>
        <w:rPr>
          <w:lang w:val="fr-FR"/>
        </w:rPr>
      </w:pPr>
    </w:p>
    <w:p w14:paraId="609F9145" w14:textId="77777777" w:rsidR="00CE1E41" w:rsidRDefault="00CE1E41" w:rsidP="00426FF9">
      <w:pPr>
        <w:pStyle w:val="Heading1"/>
      </w:pPr>
      <w:bookmarkStart w:id="947" w:name="Sit_Fornace"/>
      <w:r>
        <w:t>FORNACE</w:t>
      </w:r>
    </w:p>
    <w:bookmarkEnd w:id="947"/>
    <w:p w14:paraId="6494F97A" w14:textId="77777777" w:rsidR="00CE1E41" w:rsidRDefault="00CE1E41" w:rsidP="00242C0F">
      <w:pPr>
        <w:rPr>
          <w:lang w:val="fr-FR"/>
        </w:rPr>
      </w:pPr>
    </w:p>
    <w:p w14:paraId="4233AF5D" w14:textId="03192C65" w:rsidR="00CE1E41" w:rsidRPr="0032190F" w:rsidRDefault="00CE1E41" w:rsidP="00242C0F">
      <w:pPr>
        <w:rPr>
          <w:lang w:val="fr-FR"/>
        </w:rPr>
      </w:pPr>
      <w:r>
        <w:rPr>
          <w:lang w:val="fr-FR"/>
        </w:rPr>
        <w:t xml:space="preserve">Fornace Capuccini (Faenza, Forli) en Emilie Romagne, </w:t>
      </w:r>
      <w:hyperlink r:id="rId2118" w:anchor="Sit_Obsidienne" w:history="1">
        <w:r w:rsidRPr="00CE1E41">
          <w:rPr>
            <w:rStyle w:val="Hyperlink"/>
            <w:lang w:val="fr-FR"/>
          </w:rPr>
          <w:t>obsidienne</w:t>
        </w:r>
      </w:hyperlink>
      <w:r>
        <w:rPr>
          <w:lang w:val="fr-FR"/>
        </w:rPr>
        <w:t xml:space="preserve"> de </w:t>
      </w:r>
      <w:hyperlink r:id="rId2119" w:anchor="Sit_Palmarola" w:history="1">
        <w:r w:rsidR="00624E30" w:rsidRPr="002F7F3F">
          <w:rPr>
            <w:rStyle w:val="Hyperlink"/>
            <w:lang w:val="fr-FR"/>
          </w:rPr>
          <w:t>Palmarola</w:t>
        </w:r>
      </w:hyperlink>
      <w:r w:rsidR="00624E30">
        <w:rPr>
          <w:lang w:val="fr-FR"/>
        </w:rPr>
        <w:t xml:space="preserve"> </w:t>
      </w:r>
      <w:r>
        <w:rPr>
          <w:lang w:val="fr-FR"/>
        </w:rPr>
        <w:t>(BIB 2198)</w:t>
      </w:r>
    </w:p>
    <w:p w14:paraId="53DB47CB" w14:textId="77777777" w:rsidR="00E034D0" w:rsidRPr="0032190F" w:rsidRDefault="00E034D0" w:rsidP="00242C0F">
      <w:pPr>
        <w:rPr>
          <w:lang w:val="fr-FR"/>
        </w:rPr>
      </w:pPr>
    </w:p>
    <w:p w14:paraId="1E5E1BC0" w14:textId="77777777" w:rsidR="00E034D0" w:rsidRPr="0032190F" w:rsidRDefault="00E034D0" w:rsidP="00426FF9">
      <w:pPr>
        <w:pStyle w:val="Heading1"/>
      </w:pPr>
      <w:bookmarkStart w:id="948" w:name="Sit_Pescale"/>
      <w:r w:rsidRPr="0032190F">
        <w:t>PESCALE</w:t>
      </w:r>
    </w:p>
    <w:bookmarkEnd w:id="948"/>
    <w:p w14:paraId="1B5B68E6" w14:textId="77777777" w:rsidR="00E034D0" w:rsidRPr="0032190F" w:rsidRDefault="00E034D0" w:rsidP="00242C0F">
      <w:pPr>
        <w:rPr>
          <w:lang w:val="fr-FR"/>
        </w:rPr>
      </w:pPr>
    </w:p>
    <w:p w14:paraId="1CD3F25C" w14:textId="047F4E61" w:rsidR="00E034D0" w:rsidRPr="0032190F" w:rsidRDefault="00E034D0" w:rsidP="00242C0F">
      <w:pPr>
        <w:jc w:val="both"/>
        <w:rPr>
          <w:lang w:val="fr-FR"/>
        </w:rPr>
      </w:pPr>
      <w:r w:rsidRPr="0032190F">
        <w:rPr>
          <w:lang w:val="fr-FR"/>
        </w:rPr>
        <w:t>Site de l’Emilie (Italie) qui a pu être un centre de redistribution pour l’</w:t>
      </w:r>
      <w:hyperlink r:id="rId2120" w:anchor="Sit_Obsidienne" w:history="1">
        <w:r w:rsidRPr="0032190F">
          <w:rPr>
            <w:rStyle w:val="Hyperlink"/>
            <w:lang w:val="fr-FR"/>
          </w:rPr>
          <w:t>obsidienne</w:t>
        </w:r>
      </w:hyperlink>
      <w:r w:rsidRPr="0032190F">
        <w:rPr>
          <w:lang w:val="fr-FR"/>
        </w:rPr>
        <w:t xml:space="preserve"> durant le </w:t>
      </w:r>
      <w:hyperlink r:id="rId2121" w:anchor="Cul_Neo_Moyen" w:history="1">
        <w:r w:rsidR="00CE1E41">
          <w:rPr>
            <w:rStyle w:val="Hyperlink"/>
            <w:lang w:val="fr-FR"/>
          </w:rPr>
          <w:t>NM</w:t>
        </w:r>
      </w:hyperlink>
      <w:r w:rsidR="00CE1E41" w:rsidRPr="00CE1E41">
        <w:rPr>
          <w:lang w:val="fr-FR"/>
        </w:rPr>
        <w:t xml:space="preserve"> </w:t>
      </w:r>
      <w:r w:rsidRPr="0032190F">
        <w:rPr>
          <w:lang w:val="fr-FR"/>
        </w:rPr>
        <w:t>(</w:t>
      </w:r>
      <w:r w:rsidR="0070027E" w:rsidRPr="0032190F">
        <w:rPr>
          <w:lang w:val="fr-FR"/>
        </w:rPr>
        <w:t>BIB</w:t>
      </w:r>
      <w:r w:rsidRPr="0032190F">
        <w:rPr>
          <w:lang w:val="fr-FR"/>
        </w:rPr>
        <w:t xml:space="preserve"> 170 p. 65)</w:t>
      </w:r>
      <w:r w:rsidR="00496BA0" w:rsidRPr="0032190F">
        <w:rPr>
          <w:lang w:val="fr-FR"/>
        </w:rPr>
        <w:t>.</w:t>
      </w:r>
    </w:p>
    <w:p w14:paraId="0A056CBF" w14:textId="0A2F3DD6" w:rsidR="00496BA0" w:rsidRPr="0032190F" w:rsidRDefault="00496BA0" w:rsidP="00242C0F">
      <w:pPr>
        <w:rPr>
          <w:lang w:val="fr-FR"/>
        </w:rPr>
      </w:pPr>
      <w:r w:rsidRPr="0032190F">
        <w:rPr>
          <w:lang w:val="fr-FR"/>
        </w:rPr>
        <w:br/>
        <w:t>Au cours du Néolithique récent (</w:t>
      </w:r>
      <w:hyperlink r:id="rId2122" w:anchor="Cul_Lagozza" w:history="1">
        <w:r w:rsidRPr="0032190F">
          <w:rPr>
            <w:rStyle w:val="Hyperlink"/>
            <w:lang w:val="fr-FR"/>
          </w:rPr>
          <w:t>Lagozza</w:t>
        </w:r>
      </w:hyperlink>
      <w:r w:rsidRPr="0032190F">
        <w:rPr>
          <w:lang w:val="fr-FR"/>
        </w:rPr>
        <w:t>), le site de Pescale a livré de grande quantité d’obsidienne (950 pièces). Il est considéré comme un site redistributeur (BIB 1408 p. 32).</w:t>
      </w:r>
    </w:p>
    <w:p w14:paraId="0D298D24" w14:textId="77777777" w:rsidR="00E034D0" w:rsidRPr="0032190F" w:rsidRDefault="00E034D0" w:rsidP="00242C0F">
      <w:pPr>
        <w:rPr>
          <w:lang w:val="fr-FR"/>
        </w:rPr>
      </w:pPr>
    </w:p>
    <w:p w14:paraId="0E1868EF" w14:textId="77777777" w:rsidR="009B3776" w:rsidRPr="0032190F" w:rsidRDefault="009B3776" w:rsidP="00426FF9">
      <w:pPr>
        <w:pStyle w:val="Heading1"/>
      </w:pPr>
      <w:bookmarkStart w:id="949" w:name="Sit_Calindasco"/>
      <w:r w:rsidRPr="0032190F">
        <w:t>CALINDASCO</w:t>
      </w:r>
    </w:p>
    <w:bookmarkEnd w:id="949"/>
    <w:p w14:paraId="597E5DE8" w14:textId="77777777" w:rsidR="009B3776" w:rsidRPr="0032190F" w:rsidRDefault="009B3776" w:rsidP="00242C0F">
      <w:pPr>
        <w:rPr>
          <w:lang w:val="fr-FR"/>
        </w:rPr>
      </w:pPr>
    </w:p>
    <w:p w14:paraId="5FE57940" w14:textId="6546078F" w:rsidR="009B3776" w:rsidRPr="0032190F" w:rsidRDefault="009B3776" w:rsidP="00242C0F">
      <w:pPr>
        <w:rPr>
          <w:lang w:val="fr-FR"/>
        </w:rPr>
      </w:pPr>
      <w:r w:rsidRPr="0032190F">
        <w:rPr>
          <w:lang w:val="fr-FR"/>
        </w:rPr>
        <w:t xml:space="preserve">7 lames en silex en </w:t>
      </w:r>
      <w:r w:rsidRPr="0032190F">
        <w:rPr>
          <w:i/>
          <w:lang w:val="fr-FR"/>
        </w:rPr>
        <w:t>feuille de laurier</w:t>
      </w:r>
      <w:r w:rsidR="005A63EB" w:rsidRPr="0032190F">
        <w:rPr>
          <w:lang w:val="fr-FR"/>
        </w:rPr>
        <w:t xml:space="preserve">à base simple </w:t>
      </w:r>
      <w:r w:rsidRPr="0032190F">
        <w:rPr>
          <w:lang w:val="fr-FR"/>
        </w:rPr>
        <w:t xml:space="preserve">voir </w:t>
      </w:r>
      <w:hyperlink r:id="rId2123" w:anchor="Sit_Remedello" w:history="1">
        <w:r w:rsidRPr="0032190F">
          <w:rPr>
            <w:rStyle w:val="Hyperlink"/>
            <w:lang w:val="fr-FR"/>
          </w:rPr>
          <w:t>Remedello Sotto</w:t>
        </w:r>
      </w:hyperlink>
      <w:r w:rsidRPr="0032190F">
        <w:rPr>
          <w:lang w:val="fr-FR"/>
        </w:rPr>
        <w:t xml:space="preserve"> attribuable au Remedello 1 (BIB 27 p. 275).</w:t>
      </w:r>
    </w:p>
    <w:p w14:paraId="016982A4" w14:textId="77777777" w:rsidR="00EA2CDE" w:rsidRPr="0032190F" w:rsidRDefault="00EA2CDE" w:rsidP="00242C0F">
      <w:pPr>
        <w:rPr>
          <w:lang w:val="fr-FR"/>
        </w:rPr>
      </w:pPr>
    </w:p>
    <w:p w14:paraId="47C580C1" w14:textId="77777777" w:rsidR="0040477E" w:rsidRPr="00426FF9" w:rsidRDefault="0040477E" w:rsidP="00426FF9">
      <w:pPr>
        <w:pStyle w:val="Heading1"/>
        <w:rPr>
          <w:lang w:val="es-ES"/>
        </w:rPr>
      </w:pPr>
      <w:bookmarkStart w:id="950" w:name="Sit_Madarosa"/>
      <w:r w:rsidRPr="00426FF9">
        <w:rPr>
          <w:lang w:val="es-ES"/>
        </w:rPr>
        <w:t>MADAROSA (Monte Madarosa ou Chiampo)</w:t>
      </w:r>
    </w:p>
    <w:bookmarkEnd w:id="950"/>
    <w:p w14:paraId="7EE94846" w14:textId="77777777" w:rsidR="0040477E" w:rsidRPr="00784BEC" w:rsidRDefault="0040477E" w:rsidP="00242C0F">
      <w:pPr>
        <w:rPr>
          <w:lang w:val="es-ES"/>
        </w:rPr>
      </w:pPr>
    </w:p>
    <w:p w14:paraId="56869AC4" w14:textId="23F02E3D" w:rsidR="0040477E" w:rsidRPr="0032190F" w:rsidRDefault="0040477E" w:rsidP="00242C0F">
      <w:pPr>
        <w:rPr>
          <w:lang w:val="fr-FR"/>
        </w:rPr>
      </w:pPr>
      <w:r w:rsidRPr="0032190F">
        <w:rPr>
          <w:lang w:val="fr-FR"/>
        </w:rPr>
        <w:lastRenderedPageBreak/>
        <w:t xml:space="preserve">2 sites ? Chiampo e Monte Madarosa a livré une lame en </w:t>
      </w:r>
      <w:r w:rsidRPr="0032190F">
        <w:rPr>
          <w:i/>
          <w:lang w:val="fr-FR"/>
        </w:rPr>
        <w:t>feuille de laurier</w:t>
      </w:r>
      <w:r w:rsidRPr="0032190F">
        <w:rPr>
          <w:lang w:val="fr-FR"/>
        </w:rPr>
        <w:t xml:space="preserve"> (voir </w:t>
      </w:r>
      <w:hyperlink r:id="rId2124" w:anchor="Sit_Remedello" w:history="1">
        <w:r w:rsidRPr="0032190F">
          <w:rPr>
            <w:rStyle w:val="Hyperlink"/>
            <w:lang w:val="fr-FR"/>
          </w:rPr>
          <w:t>Remedello Sotto</w:t>
        </w:r>
      </w:hyperlink>
      <w:r w:rsidRPr="0032190F">
        <w:rPr>
          <w:lang w:val="fr-FR"/>
        </w:rPr>
        <w:t xml:space="preserve">, </w:t>
      </w:r>
      <w:hyperlink r:id="rId2125" w:anchor="Cul_Remedello" w:history="1">
        <w:r w:rsidRPr="0032190F">
          <w:rPr>
            <w:rStyle w:val="Hyperlink"/>
            <w:lang w:val="fr-FR"/>
          </w:rPr>
          <w:t>Remedello 1</w:t>
        </w:r>
      </w:hyperlink>
      <w:r w:rsidRPr="0032190F">
        <w:rPr>
          <w:lang w:val="fr-FR"/>
        </w:rPr>
        <w:t xml:space="preserve">) dans un contexte du Néolithique tardif, </w:t>
      </w:r>
      <w:hyperlink r:id="rId2126" w:anchor="Cul_VBQ" w:history="1">
        <w:r w:rsidR="00E04A19" w:rsidRPr="0032190F">
          <w:rPr>
            <w:rStyle w:val="Hyperlink"/>
            <w:lang w:val="fr-FR"/>
          </w:rPr>
          <w:t>VBQ 3</w:t>
        </w:r>
      </w:hyperlink>
      <w:r w:rsidR="00E04A19" w:rsidRPr="0032190F">
        <w:rPr>
          <w:lang w:val="fr-FR"/>
        </w:rPr>
        <w:t xml:space="preserve"> ou </w:t>
      </w:r>
      <w:hyperlink r:id="rId2127" w:anchor="Cul_Lagozza" w:history="1">
        <w:r w:rsidR="00E04A19" w:rsidRPr="0032190F">
          <w:rPr>
            <w:rStyle w:val="Hyperlink"/>
            <w:lang w:val="fr-FR"/>
          </w:rPr>
          <w:t>Lagozza</w:t>
        </w:r>
      </w:hyperlink>
      <w:r w:rsidR="00E04A19" w:rsidRPr="0032190F">
        <w:rPr>
          <w:lang w:val="fr-FR"/>
        </w:rPr>
        <w:t xml:space="preserve"> très probable (BIB 27 p. 277)</w:t>
      </w:r>
    </w:p>
    <w:p w14:paraId="04EC3C6E" w14:textId="77777777" w:rsidR="00E034D0" w:rsidRPr="0032190F" w:rsidRDefault="00E034D0" w:rsidP="00426FF9">
      <w:pPr>
        <w:pStyle w:val="Heading1"/>
      </w:pPr>
      <w:bookmarkStart w:id="951" w:name="Sit_Rivoli"/>
      <w:r w:rsidRPr="0032190F">
        <w:t>RIVOLI</w:t>
      </w:r>
      <w:r w:rsidR="00A50899" w:rsidRPr="0032190F">
        <w:t xml:space="preserve"> (Habitat d’altitude de)</w:t>
      </w:r>
    </w:p>
    <w:bookmarkEnd w:id="951"/>
    <w:p w14:paraId="75D6F8A9" w14:textId="77777777" w:rsidR="00E034D0" w:rsidRPr="0032190F" w:rsidRDefault="00E034D0" w:rsidP="00242C0F">
      <w:pPr>
        <w:rPr>
          <w:lang w:val="fr-FR"/>
        </w:rPr>
      </w:pPr>
    </w:p>
    <w:p w14:paraId="530E6E25" w14:textId="5EFC6FFE" w:rsidR="00E034D0" w:rsidRPr="0032190F" w:rsidRDefault="00D74333" w:rsidP="00242C0F">
      <w:pPr>
        <w:rPr>
          <w:lang w:val="fr-FR"/>
        </w:rPr>
      </w:pPr>
      <w:r w:rsidRPr="0032190F">
        <w:rPr>
          <w:lang w:val="fr-FR"/>
        </w:rPr>
        <w:t xml:space="preserve">Rocca di Rivoli (Veronese) </w:t>
      </w:r>
      <w:r w:rsidR="00E034D0" w:rsidRPr="0032190F">
        <w:rPr>
          <w:i/>
          <w:lang w:val="fr-FR"/>
        </w:rPr>
        <w:t>Site de Vénétie</w:t>
      </w:r>
      <w:r w:rsidR="00E034D0" w:rsidRPr="0032190F">
        <w:rPr>
          <w:lang w:val="fr-FR"/>
        </w:rPr>
        <w:t xml:space="preserve"> (Italie) qui a pu être un centre de redistribution pour le silex des </w:t>
      </w:r>
      <w:hyperlink r:id="rId2128" w:anchor="Sit_Monti_Lessini" w:history="1">
        <w:r w:rsidR="00E034D0" w:rsidRPr="0032190F">
          <w:rPr>
            <w:rStyle w:val="Hyperlink"/>
            <w:lang w:val="fr-FR"/>
          </w:rPr>
          <w:t>Monts Lessini</w:t>
        </w:r>
      </w:hyperlink>
      <w:r w:rsidR="00E034D0" w:rsidRPr="0032190F">
        <w:rPr>
          <w:lang w:val="fr-FR"/>
        </w:rPr>
        <w:t xml:space="preserve"> et du Mont Baldo durant le </w:t>
      </w:r>
      <w:hyperlink r:id="rId2129" w:anchor="Cul_Neo_Moyen" w:history="1">
        <w:r w:rsidR="00A14AF7" w:rsidRPr="0032190F">
          <w:rPr>
            <w:rStyle w:val="Hyperlink"/>
            <w:lang w:val="fr-FR"/>
          </w:rPr>
          <w:t>Néolithique moyen</w:t>
        </w:r>
      </w:hyperlink>
      <w:r w:rsidR="00E034D0" w:rsidRPr="0032190F">
        <w:rPr>
          <w:lang w:val="fr-FR"/>
        </w:rPr>
        <w:t>(</w:t>
      </w:r>
      <w:r w:rsidR="0070027E" w:rsidRPr="0032190F">
        <w:rPr>
          <w:lang w:val="fr-FR"/>
        </w:rPr>
        <w:t>BIB</w:t>
      </w:r>
      <w:r w:rsidR="00E034D0" w:rsidRPr="0032190F">
        <w:rPr>
          <w:lang w:val="fr-FR"/>
        </w:rPr>
        <w:t xml:space="preserve"> 170 p. 65)</w:t>
      </w:r>
    </w:p>
    <w:p w14:paraId="6BA459EE" w14:textId="77777777" w:rsidR="0040477E" w:rsidRPr="0032190F" w:rsidRDefault="0040477E" w:rsidP="00242C0F">
      <w:pPr>
        <w:rPr>
          <w:lang w:val="fr-FR"/>
        </w:rPr>
      </w:pPr>
    </w:p>
    <w:p w14:paraId="1B1AED29" w14:textId="75575F10" w:rsidR="006F3710" w:rsidRPr="0032190F" w:rsidRDefault="00207514" w:rsidP="00242C0F">
      <w:pPr>
        <w:rPr>
          <w:lang w:val="fr-FR"/>
        </w:rPr>
      </w:pPr>
      <w:r w:rsidRPr="0032190F">
        <w:rPr>
          <w:lang w:val="fr-FR"/>
        </w:rPr>
        <w:t xml:space="preserve">Un </w:t>
      </w:r>
      <w:hyperlink r:id="rId2130" w:anchor="Cul_Chalco" w:history="1">
        <w:r w:rsidRPr="0032190F">
          <w:rPr>
            <w:rStyle w:val="Hyperlink"/>
            <w:lang w:val="fr-FR"/>
          </w:rPr>
          <w:t>objet en cuivre</w:t>
        </w:r>
      </w:hyperlink>
      <w:r w:rsidR="006F3710" w:rsidRPr="0032190F">
        <w:rPr>
          <w:lang w:val="fr-FR"/>
        </w:rPr>
        <w:t>dans un contexte VBQ (BIB 27 p. 256 (BIB 1146)).</w:t>
      </w:r>
    </w:p>
    <w:p w14:paraId="7308EE5F" w14:textId="77777777" w:rsidR="006F3710" w:rsidRPr="0032190F" w:rsidRDefault="006F3710" w:rsidP="00242C0F">
      <w:pPr>
        <w:rPr>
          <w:lang w:val="fr-FR"/>
        </w:rPr>
      </w:pPr>
    </w:p>
    <w:p w14:paraId="38ADA05B" w14:textId="2E050212" w:rsidR="0040477E" w:rsidRPr="0032190F" w:rsidRDefault="0040477E" w:rsidP="00242C0F">
      <w:pPr>
        <w:rPr>
          <w:lang w:val="fr-FR"/>
        </w:rPr>
      </w:pPr>
      <w:r w:rsidRPr="0032190F">
        <w:rPr>
          <w:lang w:val="fr-FR"/>
        </w:rPr>
        <w:t xml:space="preserve">Une lame en </w:t>
      </w:r>
      <w:r w:rsidRPr="0032190F">
        <w:rPr>
          <w:i/>
          <w:lang w:val="fr-FR"/>
        </w:rPr>
        <w:t>feuille de laurier</w:t>
      </w:r>
      <w:r w:rsidRPr="0032190F">
        <w:rPr>
          <w:lang w:val="fr-FR"/>
        </w:rPr>
        <w:t xml:space="preserve"> voir </w:t>
      </w:r>
      <w:hyperlink r:id="rId2131" w:anchor="Sit_Remedello" w:history="1">
        <w:r w:rsidRPr="0032190F">
          <w:rPr>
            <w:rStyle w:val="Hyperlink"/>
            <w:lang w:val="fr-FR"/>
          </w:rPr>
          <w:t>Remedello Sotto</w:t>
        </w:r>
      </w:hyperlink>
      <w:r w:rsidRPr="0032190F">
        <w:rPr>
          <w:lang w:val="fr-FR"/>
        </w:rPr>
        <w:t xml:space="preserve"> attribuable au Remedello 1 (BIB 27 p. 275) a dans un contexte du Néolithique tardif, </w:t>
      </w:r>
      <w:hyperlink r:id="rId2132" w:anchor="Cul_VBQ" w:history="1">
        <w:r w:rsidRPr="0032190F">
          <w:rPr>
            <w:rStyle w:val="Hyperlink"/>
            <w:lang w:val="fr-FR"/>
          </w:rPr>
          <w:t>VBQ 3</w:t>
        </w:r>
      </w:hyperlink>
      <w:r w:rsidRPr="0032190F">
        <w:rPr>
          <w:lang w:val="fr-FR"/>
        </w:rPr>
        <w:t xml:space="preserve"> ou </w:t>
      </w:r>
      <w:hyperlink r:id="rId2133" w:anchor="Cul_Lagozza" w:history="1">
        <w:r w:rsidRPr="0032190F">
          <w:rPr>
            <w:rStyle w:val="Hyperlink"/>
            <w:lang w:val="fr-FR"/>
          </w:rPr>
          <w:t>Lagozza</w:t>
        </w:r>
      </w:hyperlink>
      <w:r w:rsidRPr="0032190F">
        <w:rPr>
          <w:lang w:val="fr-FR"/>
        </w:rPr>
        <w:t xml:space="preserve"> très probable (BIB 27 p. 277)</w:t>
      </w:r>
      <w:r w:rsidR="00E53745" w:rsidRPr="0032190F">
        <w:rPr>
          <w:lang w:val="fr-FR"/>
        </w:rPr>
        <w:t xml:space="preserve"> comme </w:t>
      </w:r>
      <w:hyperlink r:id="rId2134" w:anchor="Sit_Isolino_Varese" w:history="1">
        <w:r w:rsidR="00E53745" w:rsidRPr="0032190F">
          <w:rPr>
            <w:rStyle w:val="Hyperlink"/>
            <w:lang w:val="fr-FR"/>
          </w:rPr>
          <w:t>Isolino di Varese</w:t>
        </w:r>
      </w:hyperlink>
      <w:r w:rsidR="00E53745" w:rsidRPr="0032190F">
        <w:rPr>
          <w:lang w:val="fr-FR"/>
        </w:rPr>
        <w:t xml:space="preserve"> (SS BIB)</w:t>
      </w:r>
    </w:p>
    <w:p w14:paraId="77EDA7FC" w14:textId="77777777" w:rsidR="00A50899" w:rsidRPr="0032190F" w:rsidRDefault="00A50899" w:rsidP="00242C0F">
      <w:pPr>
        <w:rPr>
          <w:lang w:val="fr-FR"/>
        </w:rPr>
      </w:pPr>
      <w:r w:rsidRPr="0032190F">
        <w:rPr>
          <w:lang w:val="fr-FR"/>
        </w:rPr>
        <w:br/>
        <w:t>Bronze ancien (BIB 486)</w:t>
      </w:r>
    </w:p>
    <w:p w14:paraId="73526215" w14:textId="77777777" w:rsidR="00A5612E" w:rsidRPr="0032190F" w:rsidRDefault="00A5612E" w:rsidP="00242C0F">
      <w:pPr>
        <w:rPr>
          <w:lang w:val="fr-FR"/>
        </w:rPr>
      </w:pPr>
    </w:p>
    <w:p w14:paraId="3A89C36E" w14:textId="544D5A58" w:rsidR="00A5612E" w:rsidRPr="0032190F" w:rsidRDefault="00000000" w:rsidP="00242C0F">
      <w:pPr>
        <w:rPr>
          <w:lang w:val="fr-FR"/>
        </w:rPr>
      </w:pPr>
      <w:hyperlink r:id="rId2135" w:anchor="Cul_Art" w:history="1">
        <w:r w:rsidR="00A5612E" w:rsidRPr="0032190F">
          <w:rPr>
            <w:rStyle w:val="Hyperlink"/>
            <w:lang w:val="fr-FR"/>
          </w:rPr>
          <w:t>Art</w:t>
        </w:r>
      </w:hyperlink>
      <w:r w:rsidR="00A5612E" w:rsidRPr="0032190F">
        <w:rPr>
          <w:lang w:val="fr-FR"/>
        </w:rPr>
        <w:t>. Gasco rapproche une céramique creuse de ce site avec celui de Roucadour interprété comme anthropomophe (BIB 2356 p. 308)</w:t>
      </w:r>
    </w:p>
    <w:p w14:paraId="521B19EB" w14:textId="77777777" w:rsidR="00655501" w:rsidRPr="00DA264C" w:rsidRDefault="00655501" w:rsidP="00242C0F">
      <w:r w:rsidRPr="00DA264C">
        <w:t>Statuette anthropomorphe VBQ (BIB 1457)</w:t>
      </w:r>
    </w:p>
    <w:p w14:paraId="74BE26BB" w14:textId="77777777" w:rsidR="008413C5" w:rsidRPr="00DA264C" w:rsidRDefault="008413C5" w:rsidP="00242C0F"/>
    <w:p w14:paraId="3DE0D662" w14:textId="77777777" w:rsidR="00E034D0" w:rsidRPr="00426FF9" w:rsidRDefault="00E034D0" w:rsidP="00426FF9">
      <w:pPr>
        <w:pStyle w:val="Heading1"/>
        <w:rPr>
          <w:lang w:val="en-US"/>
        </w:rPr>
      </w:pPr>
      <w:bookmarkStart w:id="952" w:name="Sit_San_Ambrogio"/>
      <w:r w:rsidRPr="00426FF9">
        <w:rPr>
          <w:lang w:val="en-US"/>
        </w:rPr>
        <w:t>SAN AMBROGIO</w:t>
      </w:r>
    </w:p>
    <w:bookmarkEnd w:id="952"/>
    <w:p w14:paraId="758D5094" w14:textId="77777777" w:rsidR="00E034D0" w:rsidRPr="00DA264C" w:rsidRDefault="00E034D0" w:rsidP="00242C0F"/>
    <w:p w14:paraId="49593BF2" w14:textId="6725F8FF" w:rsidR="00E034D0" w:rsidRPr="0032190F" w:rsidRDefault="00E034D0" w:rsidP="00242C0F">
      <w:pPr>
        <w:rPr>
          <w:lang w:val="fr-FR"/>
        </w:rPr>
      </w:pPr>
      <w:r w:rsidRPr="0032190F">
        <w:rPr>
          <w:lang w:val="fr-FR"/>
        </w:rPr>
        <w:t xml:space="preserve">Site de Vénétie (Italie) qui a pu être un centre de redistribution pour le silex des </w:t>
      </w:r>
      <w:hyperlink r:id="rId2136" w:anchor="Sit_Monti_Lessini" w:history="1">
        <w:r w:rsidR="006D0C64" w:rsidRPr="0032190F">
          <w:rPr>
            <w:rStyle w:val="Hyperlink"/>
            <w:lang w:val="fr-FR"/>
          </w:rPr>
          <w:t>Monts Lessini</w:t>
        </w:r>
      </w:hyperlink>
      <w:r w:rsidRPr="0032190F">
        <w:rPr>
          <w:lang w:val="fr-FR"/>
        </w:rPr>
        <w:t xml:space="preserve"> et du Mont Baldo durant le </w:t>
      </w:r>
      <w:hyperlink r:id="rId2137" w:anchor="Cul_Neo_Moyen" w:history="1">
        <w:r w:rsidR="00A14AF7" w:rsidRPr="0032190F">
          <w:rPr>
            <w:rStyle w:val="Hyperlink"/>
            <w:lang w:val="fr-FR"/>
          </w:rPr>
          <w:t>Néolithique moyen</w:t>
        </w:r>
      </w:hyperlink>
      <w:r w:rsidRPr="0032190F">
        <w:rPr>
          <w:lang w:val="fr-FR"/>
        </w:rPr>
        <w:t>(</w:t>
      </w:r>
      <w:r w:rsidR="0070027E" w:rsidRPr="0032190F">
        <w:rPr>
          <w:lang w:val="fr-FR"/>
        </w:rPr>
        <w:t>BIB</w:t>
      </w:r>
      <w:r w:rsidRPr="0032190F">
        <w:rPr>
          <w:lang w:val="fr-FR"/>
        </w:rPr>
        <w:t xml:space="preserve"> 170 p. 65)</w:t>
      </w:r>
    </w:p>
    <w:p w14:paraId="7F5D8841" w14:textId="77777777" w:rsidR="00E034D0" w:rsidRPr="0032190F" w:rsidRDefault="00E034D0" w:rsidP="00242C0F">
      <w:pPr>
        <w:rPr>
          <w:lang w:val="fr-FR"/>
        </w:rPr>
      </w:pPr>
    </w:p>
    <w:p w14:paraId="4241218B" w14:textId="77777777" w:rsidR="009B007B" w:rsidRPr="0032190F" w:rsidRDefault="009B007B" w:rsidP="00426FF9">
      <w:pPr>
        <w:pStyle w:val="Heading1"/>
      </w:pPr>
      <w:bookmarkStart w:id="953" w:name="Sit_Roucadour"/>
      <w:r w:rsidRPr="0032190F">
        <w:t>ROUCADOUR</w:t>
      </w:r>
    </w:p>
    <w:bookmarkEnd w:id="953"/>
    <w:p w14:paraId="57B0BC1E" w14:textId="77777777" w:rsidR="00E77117" w:rsidRPr="0032190F" w:rsidRDefault="00E77117" w:rsidP="00242C0F">
      <w:pPr>
        <w:rPr>
          <w:lang w:val="fr-FR"/>
        </w:rPr>
      </w:pPr>
    </w:p>
    <w:p w14:paraId="322DB6F2" w14:textId="0602007C" w:rsidR="009B007B" w:rsidRPr="0032190F" w:rsidRDefault="009B007B" w:rsidP="00242C0F">
      <w:pPr>
        <w:rPr>
          <w:lang w:val="fr-FR"/>
        </w:rPr>
      </w:pPr>
      <w:r w:rsidRPr="0032190F">
        <w:rPr>
          <w:lang w:val="fr-FR"/>
        </w:rPr>
        <w:t>Dans le Lot, cet habitat en grotte du 5</w:t>
      </w:r>
      <w:r w:rsidRPr="0032190F">
        <w:rPr>
          <w:vertAlign w:val="superscript"/>
          <w:lang w:val="fr-FR"/>
        </w:rPr>
        <w:t>e</w:t>
      </w:r>
      <w:r w:rsidRPr="0032190F">
        <w:rPr>
          <w:lang w:val="fr-FR"/>
        </w:rPr>
        <w:t xml:space="preserve"> millénaire av. a donné son nom au </w:t>
      </w:r>
      <w:hyperlink r:id="rId2138" w:anchor="Cul_Roucadourien" w:history="1">
        <w:r w:rsidRPr="0032190F">
          <w:rPr>
            <w:rStyle w:val="Hyperlink"/>
            <w:lang w:val="fr-FR"/>
          </w:rPr>
          <w:t>Roucadourien</w:t>
        </w:r>
      </w:hyperlink>
      <w:r w:rsidRPr="0032190F">
        <w:rPr>
          <w:lang w:val="fr-FR"/>
        </w:rPr>
        <w:t xml:space="preserve"> (</w:t>
      </w:r>
      <w:r w:rsidR="0070027E" w:rsidRPr="0032190F">
        <w:rPr>
          <w:lang w:val="fr-FR"/>
        </w:rPr>
        <w:t>BIB</w:t>
      </w:r>
      <w:r w:rsidRPr="0032190F">
        <w:rPr>
          <w:lang w:val="fr-FR"/>
        </w:rPr>
        <w:t xml:space="preserve"> 125 p. 309)</w:t>
      </w:r>
      <w:r w:rsidR="00014EAF" w:rsidRPr="0032190F">
        <w:rPr>
          <w:lang w:val="fr-FR"/>
        </w:rPr>
        <w:t>.</w:t>
      </w:r>
    </w:p>
    <w:p w14:paraId="1ED038E8" w14:textId="3C09DBD8" w:rsidR="00A5612E" w:rsidRPr="0032190F" w:rsidRDefault="00A5612E" w:rsidP="00A5612E">
      <w:pPr>
        <w:jc w:val="both"/>
        <w:rPr>
          <w:lang w:val="fr-FR"/>
        </w:rPr>
      </w:pPr>
      <w:r w:rsidRPr="0032190F">
        <w:rPr>
          <w:lang w:val="fr-FR"/>
        </w:rPr>
        <w:t xml:space="preserve">Roucadour (Themines, Lot) une céramique creuse, formée d'une forme ovoïde et </w:t>
      </w:r>
      <w:r w:rsidR="00081995" w:rsidRPr="0032190F">
        <w:rPr>
          <w:lang w:val="fr-FR"/>
        </w:rPr>
        <w:t>deux boutons homologu</w:t>
      </w:r>
      <w:r w:rsidRPr="0032190F">
        <w:rPr>
          <w:lang w:val="fr-FR"/>
        </w:rPr>
        <w:t>e</w:t>
      </w:r>
      <w:r w:rsidR="00081995" w:rsidRPr="0032190F">
        <w:rPr>
          <w:lang w:val="fr-FR"/>
        </w:rPr>
        <w:t>s</w:t>
      </w:r>
      <w:r w:rsidRPr="0032190F">
        <w:rPr>
          <w:lang w:val="fr-FR"/>
        </w:rPr>
        <w:t>, a été interprétée comme une "</w:t>
      </w:r>
      <w:hyperlink r:id="rId2139" w:anchor="Cul_Art_TAC_T_a_statuettes" w:history="1">
        <w:r w:rsidRPr="0032190F">
          <w:rPr>
            <w:rStyle w:val="Hyperlink"/>
            <w:lang w:val="fr-FR"/>
          </w:rPr>
          <w:t>statuette</w:t>
        </w:r>
      </w:hyperlink>
      <w:r w:rsidRPr="0032190F">
        <w:rPr>
          <w:lang w:val="fr-FR"/>
        </w:rPr>
        <w:t xml:space="preserve"> humaine à capuchon" (BIB 2356 p. 308) Une probable base de statuette en terre cuite, coupé au niveau du nombril, vient de la couche 2</w:t>
      </w:r>
      <w:r w:rsidR="00081995" w:rsidRPr="0032190F">
        <w:rPr>
          <w:lang w:val="fr-FR"/>
        </w:rPr>
        <w:t>s</w:t>
      </w:r>
      <w:r w:rsidRPr="0032190F">
        <w:rPr>
          <w:lang w:val="fr-FR"/>
        </w:rPr>
        <w:t xml:space="preserve"> et est associée à une 14C de -4242 / -3964 aec (BIB 2356 p. 310)</w:t>
      </w:r>
      <w:r w:rsidR="00081995" w:rsidRPr="0032190F">
        <w:rPr>
          <w:lang w:val="fr-FR"/>
        </w:rPr>
        <w:t xml:space="preserve"> En fait il s'agit peut-être d'un rython (SS BIB)</w:t>
      </w:r>
    </w:p>
    <w:p w14:paraId="3523F1B3" w14:textId="77777777" w:rsidR="00A5612E" w:rsidRPr="0032190F" w:rsidRDefault="00A5612E" w:rsidP="00A5612E">
      <w:pPr>
        <w:jc w:val="both"/>
        <w:rPr>
          <w:lang w:val="fr-FR"/>
        </w:rPr>
      </w:pPr>
    </w:p>
    <w:p w14:paraId="3EFC3C90" w14:textId="77777777" w:rsidR="00A5612E" w:rsidRPr="0032190F" w:rsidRDefault="00A5612E" w:rsidP="00A5612E">
      <w:pPr>
        <w:jc w:val="both"/>
        <w:rPr>
          <w:lang w:val="fr-FR"/>
        </w:rPr>
      </w:pPr>
      <w:r w:rsidRPr="0032190F">
        <w:rPr>
          <w:lang w:val="fr-FR"/>
        </w:rPr>
        <w:t>Roucadour a livré des décors céramiques de la fin de l’âge du Bronze (BIB 1935 fig. 404)</w:t>
      </w:r>
    </w:p>
    <w:p w14:paraId="6DAC46A9" w14:textId="77777777" w:rsidR="00FF434F" w:rsidRPr="0032190F" w:rsidRDefault="00FF434F" w:rsidP="00A5612E">
      <w:pPr>
        <w:jc w:val="both"/>
        <w:rPr>
          <w:lang w:val="fr-FR"/>
        </w:rPr>
      </w:pPr>
    </w:p>
    <w:p w14:paraId="051FC63F" w14:textId="77777777" w:rsidR="00FF434F" w:rsidRPr="0032190F" w:rsidRDefault="00FF434F" w:rsidP="005F5B76">
      <w:pPr>
        <w:pStyle w:val="Heading1"/>
      </w:pPr>
      <w:r w:rsidRPr="0032190F">
        <w:t>BALMA DE LA SARGANTANA</w:t>
      </w:r>
    </w:p>
    <w:p w14:paraId="2F051450" w14:textId="1922A930" w:rsidR="00FF434F" w:rsidRDefault="00FF434F" w:rsidP="00A5612E">
      <w:pPr>
        <w:jc w:val="both"/>
        <w:rPr>
          <w:lang w:val="fr-FR"/>
        </w:rPr>
      </w:pPr>
      <w:r w:rsidRPr="0032190F">
        <w:rPr>
          <w:lang w:val="fr-FR"/>
        </w:rPr>
        <w:t>Balma de la Sargantana (Renan, Noguera), crypte sépulcrale artificielle fermée pour des dalles plates. Les restes d'environ 40 individus (MAC Barcelone, 2017)</w:t>
      </w:r>
    </w:p>
    <w:p w14:paraId="61C16376" w14:textId="53119B94" w:rsidR="005F5B76" w:rsidRDefault="005F5B76" w:rsidP="00A5612E">
      <w:pPr>
        <w:jc w:val="both"/>
        <w:rPr>
          <w:lang w:val="fr-FR"/>
        </w:rPr>
      </w:pPr>
    </w:p>
    <w:p w14:paraId="658A6451" w14:textId="0DA63737" w:rsidR="005F5B76" w:rsidRDefault="005F5B76" w:rsidP="005F5B76">
      <w:pPr>
        <w:pStyle w:val="Heading1"/>
      </w:pPr>
      <w:bookmarkStart w:id="954" w:name="Sit_Cervi"/>
      <w:r>
        <w:t>BALMA DEI CERVI</w:t>
      </w:r>
    </w:p>
    <w:bookmarkEnd w:id="954"/>
    <w:p w14:paraId="3CA0F812" w14:textId="1DB0D151" w:rsidR="005F5B76" w:rsidRPr="005F5B76" w:rsidRDefault="005F5B76" w:rsidP="00A5612E">
      <w:pPr>
        <w:jc w:val="both"/>
        <w:rPr>
          <w:rFonts w:ascii="Courier New" w:hAnsi="Courier New" w:cs="Courier New"/>
          <w:sz w:val="16"/>
          <w:lang w:val="fr-FR"/>
        </w:rPr>
      </w:pPr>
      <w:r w:rsidRPr="005F5B76">
        <w:rPr>
          <w:rFonts w:ascii="Courier New" w:hAnsi="Courier New" w:cs="Courier New"/>
          <w:sz w:val="16"/>
          <w:lang w:val="fr-FR"/>
        </w:rPr>
        <w:t>http://www.balmadeicervi.it/BDC_museum_door.php</w:t>
      </w:r>
    </w:p>
    <w:p w14:paraId="70E90818" w14:textId="14BF0B0D" w:rsidR="00685EAC" w:rsidRPr="003D5E40" w:rsidRDefault="005F5B76" w:rsidP="00A5612E">
      <w:pPr>
        <w:jc w:val="both"/>
        <w:rPr>
          <w:lang w:val="en-GB"/>
        </w:rPr>
      </w:pPr>
      <w:r w:rsidRPr="003D5E40">
        <w:rPr>
          <w:lang w:val="en-GB"/>
        </w:rPr>
        <w:t>Footsteps of Man</w:t>
      </w:r>
    </w:p>
    <w:p w14:paraId="0017A3C7" w14:textId="1E126762" w:rsidR="005F5B76" w:rsidRPr="003D5E40" w:rsidRDefault="005F5B76" w:rsidP="00A5612E">
      <w:pPr>
        <w:jc w:val="both"/>
        <w:rPr>
          <w:lang w:val="en-GB"/>
        </w:rPr>
      </w:pPr>
    </w:p>
    <w:p w14:paraId="4314DEDD" w14:textId="0BB67810" w:rsidR="005F5B76" w:rsidRDefault="005F5B76" w:rsidP="00A5612E">
      <w:pPr>
        <w:jc w:val="both"/>
        <w:rPr>
          <w:lang w:val="fr-FR"/>
        </w:rPr>
      </w:pPr>
      <w:r w:rsidRPr="003D5E40">
        <w:rPr>
          <w:lang w:val="en-GB"/>
        </w:rPr>
        <w:t xml:space="preserve">Art rupestre, Italie. </w:t>
      </w:r>
      <w:r>
        <w:rPr>
          <w:lang w:val="fr-FR"/>
        </w:rPr>
        <w:t xml:space="preserve">Lié à </w:t>
      </w:r>
      <w:hyperlink r:id="rId2140" w:anchor="D3__publier_web_3DHOP_gallery_Cervi" w:history="1">
        <w:r w:rsidRPr="005F5B76">
          <w:rPr>
            <w:rStyle w:val="Hyperlink"/>
            <w:lang w:val="fr-FR"/>
          </w:rPr>
          <w:t>3DHOP</w:t>
        </w:r>
      </w:hyperlink>
    </w:p>
    <w:p w14:paraId="0D87FE90" w14:textId="353D9608" w:rsidR="005F5B76" w:rsidRDefault="005F5B76" w:rsidP="00A5612E">
      <w:pPr>
        <w:jc w:val="both"/>
        <w:rPr>
          <w:lang w:val="fr-FR"/>
        </w:rPr>
      </w:pPr>
    </w:p>
    <w:p w14:paraId="16B181D5" w14:textId="77777777" w:rsidR="005F5B76" w:rsidRDefault="005F5B76" w:rsidP="00A5612E">
      <w:pPr>
        <w:jc w:val="both"/>
        <w:rPr>
          <w:lang w:val="fr-FR"/>
        </w:rPr>
      </w:pPr>
    </w:p>
    <w:p w14:paraId="36E8620D" w14:textId="77777777" w:rsidR="00685EAC" w:rsidRDefault="00685EAC" w:rsidP="00426FF9">
      <w:pPr>
        <w:pStyle w:val="Heading1"/>
      </w:pPr>
      <w:bookmarkStart w:id="955" w:name="Sit_Preixana"/>
      <w:r>
        <w:lastRenderedPageBreak/>
        <w:t>PREIXANA</w:t>
      </w:r>
    </w:p>
    <w:bookmarkEnd w:id="955"/>
    <w:p w14:paraId="0C0664C4" w14:textId="77777777" w:rsidR="00685EAC" w:rsidRDefault="00685EAC" w:rsidP="00A5612E">
      <w:pPr>
        <w:jc w:val="both"/>
        <w:rPr>
          <w:lang w:val="fr-FR"/>
        </w:rPr>
      </w:pPr>
    </w:p>
    <w:p w14:paraId="6C547716" w14:textId="77777777" w:rsidR="006702EA" w:rsidRDefault="008027E0" w:rsidP="00A5612E">
      <w:pPr>
        <w:jc w:val="both"/>
        <w:rPr>
          <w:lang w:val="fr-FR"/>
        </w:rPr>
      </w:pPr>
      <w:r>
        <w:rPr>
          <w:lang w:val="fr-FR"/>
        </w:rPr>
        <w:t xml:space="preserve">Urgell (BIB 3152) </w:t>
      </w:r>
      <w:r w:rsidR="006702EA">
        <w:rPr>
          <w:lang w:val="fr-FR"/>
        </w:rPr>
        <w:t>Stèle hors contexte, dans les vastes plaines du Segre</w:t>
      </w:r>
      <w:r w:rsidR="00067879">
        <w:rPr>
          <w:lang w:val="fr-FR"/>
        </w:rPr>
        <w:t xml:space="preserve"> (BIB 2946) Stèle anthropomorphe en raison de la présence du baudrier (SS BIB)</w:t>
      </w:r>
    </w:p>
    <w:p w14:paraId="7F69768F" w14:textId="77777777" w:rsidR="008027E0" w:rsidRDefault="008027E0" w:rsidP="00A5612E">
      <w:pPr>
        <w:jc w:val="both"/>
        <w:rPr>
          <w:lang w:val="fr-FR"/>
        </w:rPr>
      </w:pPr>
      <w:r>
        <w:rPr>
          <w:lang w:val="fr-FR"/>
        </w:rPr>
        <w:t xml:space="preserve">Traces de peinture </w:t>
      </w:r>
      <w:r w:rsidR="00843F87">
        <w:rPr>
          <w:lang w:val="fr-FR"/>
        </w:rPr>
        <w:t>possibles</w:t>
      </w:r>
      <w:r>
        <w:rPr>
          <w:lang w:val="fr-FR"/>
        </w:rPr>
        <w:t xml:space="preserve"> (</w:t>
      </w:r>
      <w:r w:rsidR="00843F87">
        <w:rPr>
          <w:lang w:val="fr-FR"/>
        </w:rPr>
        <w:t xml:space="preserve">BIB 3151, BIB 3152, </w:t>
      </w:r>
      <w:r>
        <w:rPr>
          <w:lang w:val="fr-FR"/>
        </w:rPr>
        <w:t>BIB 3040)</w:t>
      </w:r>
    </w:p>
    <w:p w14:paraId="0BF637A0" w14:textId="77777777" w:rsidR="00067879" w:rsidRDefault="00067879" w:rsidP="00067879">
      <w:pPr>
        <w:rPr>
          <w:lang w:val="fr-FR"/>
        </w:rPr>
      </w:pPr>
    </w:p>
    <w:p w14:paraId="7FC0A959" w14:textId="77777777" w:rsidR="00067879" w:rsidRDefault="00067879" w:rsidP="00067879">
      <w:pPr>
        <w:pStyle w:val="Heading2"/>
      </w:pPr>
      <w:bookmarkStart w:id="956" w:name="Sit_Preixana_thm"/>
      <w:r>
        <w:t>thèmes</w:t>
      </w:r>
    </w:p>
    <w:bookmarkEnd w:id="956"/>
    <w:p w14:paraId="1D2DAC54" w14:textId="77777777" w:rsidR="00067879" w:rsidRDefault="00067879" w:rsidP="00A5612E">
      <w:pPr>
        <w:jc w:val="both"/>
        <w:rPr>
          <w:lang w:val="fr-FR"/>
        </w:rPr>
      </w:pPr>
    </w:p>
    <w:p w14:paraId="7C38C2B1" w14:textId="77777777" w:rsidR="00067879" w:rsidRDefault="00067879" w:rsidP="00A5612E">
      <w:pPr>
        <w:jc w:val="both"/>
        <w:rPr>
          <w:lang w:val="fr-FR"/>
        </w:rPr>
      </w:pPr>
    </w:p>
    <w:p w14:paraId="2891F8A3" w14:textId="77777777" w:rsidR="00067879" w:rsidRPr="002D1AD2" w:rsidRDefault="00067879" w:rsidP="00067879">
      <w:pPr>
        <w:pStyle w:val="Heading3"/>
      </w:pPr>
      <w:bookmarkStart w:id="957" w:name="Sit_Preixana_thm_motifC"/>
      <w:r w:rsidRPr="002D1AD2">
        <w:t>motif central</w:t>
      </w:r>
    </w:p>
    <w:bookmarkEnd w:id="957"/>
    <w:p w14:paraId="02FC5445" w14:textId="77777777" w:rsidR="00067879" w:rsidRDefault="00067879" w:rsidP="00A5612E">
      <w:pPr>
        <w:jc w:val="both"/>
        <w:rPr>
          <w:lang w:val="fr-FR"/>
        </w:rPr>
      </w:pPr>
    </w:p>
    <w:p w14:paraId="25398062" w14:textId="1FA9A32F" w:rsidR="00067879" w:rsidRDefault="00067879" w:rsidP="00A5612E">
      <w:pPr>
        <w:jc w:val="both"/>
        <w:rPr>
          <w:lang w:val="fr-FR"/>
        </w:rPr>
      </w:pPr>
      <w:r>
        <w:rPr>
          <w:lang w:val="fr-FR"/>
        </w:rPr>
        <w:t xml:space="preserve">Central et de taille importante (~1 m de haut), il semble occuper toute la largeur de la stèle (SS BIB). Porté en </w:t>
      </w:r>
      <w:hyperlink r:id="rId2141" w:anchor="Sit_Pena_Tu_d_baudrier" w:history="1">
        <w:r w:rsidRPr="00067879">
          <w:rPr>
            <w:rStyle w:val="Hyperlink"/>
            <w:lang w:val="fr-FR"/>
          </w:rPr>
          <w:t>baudrier</w:t>
        </w:r>
      </w:hyperlink>
      <w:r>
        <w:rPr>
          <w:lang w:val="fr-FR"/>
        </w:rPr>
        <w:t xml:space="preserve"> (BIB 2172). La partie proximale (en haut) du motif est arrondie à la symétrie parfaite, parait enfourée dans un étui (</w:t>
      </w:r>
      <w:hyperlink r:id="rId2142" w:anchor="Cul_Art_TAC_T_t_carquois" w:history="1">
        <w:r w:rsidRPr="00AE05A7">
          <w:rPr>
            <w:rStyle w:val="Hyperlink"/>
            <w:lang w:val="fr-FR"/>
          </w:rPr>
          <w:t>carquois</w:t>
        </w:r>
      </w:hyperlink>
      <w:r>
        <w:rPr>
          <w:lang w:val="fr-FR"/>
        </w:rPr>
        <w:t xml:space="preserve"> ? fourreau ?) la partie distale (basse) se rapproche de certaines bouterolles et/ou motifs </w:t>
      </w:r>
      <w:hyperlink r:id="rId2143" w:anchor="Cul_Art_TAC_T_x_anciforme" w:history="1">
        <w:r w:rsidR="00AE05A7" w:rsidRPr="00AE05A7">
          <w:rPr>
            <w:rStyle w:val="Hyperlink"/>
            <w:lang w:val="fr-FR"/>
          </w:rPr>
          <w:t>anciforme</w:t>
        </w:r>
      </w:hyperlink>
      <w:r>
        <w:rPr>
          <w:lang w:val="fr-FR"/>
        </w:rPr>
        <w:t>. Deux "bras" symétriques "tombent" de par et d'autres de l' "étui"  (SS BIB)</w:t>
      </w:r>
      <w:r w:rsidRPr="00067879">
        <w:rPr>
          <w:lang w:val="fr-FR"/>
        </w:rPr>
        <w:t xml:space="preserve"> </w:t>
      </w:r>
      <w:r>
        <w:rPr>
          <w:lang w:val="fr-FR"/>
        </w:rPr>
        <w:t xml:space="preserve">proche </w:t>
      </w:r>
      <w:hyperlink r:id="rId2144" w:anchor="Cul_Art_TAC_T_x_capovolto" w:history="1">
        <w:r>
          <w:rPr>
            <w:rStyle w:val="Hyperlink"/>
            <w:i/>
            <w:lang w:val="fr-FR"/>
          </w:rPr>
          <w:t>capovolto</w:t>
        </w:r>
      </w:hyperlink>
      <w:r>
        <w:rPr>
          <w:lang w:val="fr-FR"/>
        </w:rPr>
        <w:t>, carquois, emblème (SS BIB)</w:t>
      </w:r>
      <w:r w:rsidRPr="00067879">
        <w:rPr>
          <w:lang w:val="fr-FR"/>
        </w:rPr>
        <w:t xml:space="preserve"> </w:t>
      </w:r>
      <w:r>
        <w:rPr>
          <w:lang w:val="fr-FR"/>
        </w:rPr>
        <w:t>Anthropomorphe (</w:t>
      </w:r>
      <w:r w:rsidR="00843F87">
        <w:rPr>
          <w:lang w:val="fr-FR"/>
        </w:rPr>
        <w:t xml:space="preserve">BIB 3151, </w:t>
      </w:r>
      <w:r>
        <w:rPr>
          <w:lang w:val="fr-FR"/>
        </w:rPr>
        <w:t>BIB 2172). Figure d'un personnage (guerrier ?) gravé en relief (BIB 2946)</w:t>
      </w:r>
      <w:r w:rsidR="00843F87">
        <w:rPr>
          <w:lang w:val="fr-FR"/>
        </w:rPr>
        <w:t xml:space="preserve"> Personnage en chef, "</w:t>
      </w:r>
      <w:r w:rsidR="00843F87" w:rsidRPr="00843F87">
        <w:rPr>
          <w:i/>
          <w:lang w:val="fr-FR"/>
        </w:rPr>
        <w:t>cabdill</w:t>
      </w:r>
      <w:r w:rsidR="00843F87">
        <w:rPr>
          <w:lang w:val="fr-FR"/>
        </w:rPr>
        <w:t>" (BIB 3151) (</w:t>
      </w:r>
      <w:r w:rsidR="008960ED">
        <w:rPr>
          <w:lang w:val="fr-FR"/>
        </w:rPr>
        <w:t>BIB 3155</w:t>
      </w:r>
      <w:r w:rsidR="00843F87">
        <w:rPr>
          <w:lang w:val="fr-FR"/>
        </w:rPr>
        <w:t>)(BIB 3152)(BIB 3154)</w:t>
      </w:r>
    </w:p>
    <w:p w14:paraId="29FEF49D" w14:textId="77777777" w:rsidR="00067879" w:rsidRDefault="00067879" w:rsidP="00A5612E">
      <w:pPr>
        <w:jc w:val="both"/>
        <w:rPr>
          <w:lang w:val="fr-FR"/>
        </w:rPr>
      </w:pPr>
    </w:p>
    <w:p w14:paraId="34FB00AE" w14:textId="77777777" w:rsidR="00067879" w:rsidRPr="002D1AD2" w:rsidRDefault="00067879" w:rsidP="00067879">
      <w:pPr>
        <w:pStyle w:val="Heading3"/>
      </w:pPr>
      <w:bookmarkStart w:id="958" w:name="Sit_Preixana_thm_epee"/>
      <w:r w:rsidRPr="002D1AD2">
        <w:t>épée</w:t>
      </w:r>
    </w:p>
    <w:bookmarkEnd w:id="958"/>
    <w:p w14:paraId="1C55DE4B" w14:textId="67A5077A" w:rsidR="00067879" w:rsidRDefault="00067879" w:rsidP="00067879">
      <w:pPr>
        <w:jc w:val="both"/>
        <w:rPr>
          <w:lang w:val="fr-FR"/>
        </w:rPr>
      </w:pPr>
      <w:r>
        <w:rPr>
          <w:lang w:val="fr-FR"/>
        </w:rPr>
        <w:t>Sur le flanc de la stèle (SS BIB) épée p</w:t>
      </w:r>
      <w:r w:rsidRPr="00067879">
        <w:rPr>
          <w:lang w:val="fr-FR"/>
        </w:rPr>
        <w:t xml:space="preserve">ortée en </w:t>
      </w:r>
      <w:hyperlink r:id="rId2145" w:anchor="Sit_Pena_Tu_d_baudrier" w:history="1">
        <w:r w:rsidRPr="00067879">
          <w:rPr>
            <w:rStyle w:val="Hyperlink"/>
            <w:lang w:val="fr-FR"/>
          </w:rPr>
          <w:t>baudrier</w:t>
        </w:r>
      </w:hyperlink>
      <w:r>
        <w:rPr>
          <w:lang w:val="fr-FR"/>
        </w:rPr>
        <w:t xml:space="preserve"> (BIB 2172) poignard en bandoulière/collier (BIB 2946) </w:t>
      </w:r>
      <w:r w:rsidR="00843F87">
        <w:rPr>
          <w:lang w:val="fr-FR"/>
        </w:rPr>
        <w:t xml:space="preserve">épée du BM d' Argar (BIB 3151, BIB 3152), </w:t>
      </w:r>
      <w:hyperlink r:id="rId2146" w:anchor="Cul_Argar_B_arm_poignard" w:history="1">
        <w:r w:rsidRPr="009A1ABA">
          <w:rPr>
            <w:rStyle w:val="Hyperlink"/>
            <w:lang w:val="fr-FR"/>
          </w:rPr>
          <w:t>Poignard argarique</w:t>
        </w:r>
      </w:hyperlink>
      <w:r>
        <w:rPr>
          <w:lang w:val="fr-FR"/>
        </w:rPr>
        <w:t xml:space="preserve"> du BM (PYM com. pers, 2019).</w:t>
      </w:r>
      <w:r w:rsidR="00843F87">
        <w:rPr>
          <w:lang w:val="fr-FR"/>
        </w:rPr>
        <w:t xml:space="preserve"> Rapprochée de l'épée de Cuevallusa 1 (1300-1200 BC), </w:t>
      </w:r>
      <w:hyperlink r:id="rId2147" w:anchor="Sit_Cissac" w:history="1">
        <w:r w:rsidR="00843F87" w:rsidRPr="00843F87">
          <w:rPr>
            <w:rStyle w:val="Hyperlink"/>
            <w:lang w:val="fr-FR"/>
          </w:rPr>
          <w:t>Cissac</w:t>
        </w:r>
      </w:hyperlink>
      <w:r w:rsidR="00843F87">
        <w:rPr>
          <w:lang w:val="fr-FR"/>
        </w:rPr>
        <w:t>, Treboul-San Badran (BIB 3153, BIB 3152)</w:t>
      </w:r>
    </w:p>
    <w:p w14:paraId="253D96E0" w14:textId="77777777" w:rsidR="00067879" w:rsidRDefault="00067879" w:rsidP="00067879">
      <w:pPr>
        <w:jc w:val="both"/>
        <w:rPr>
          <w:lang w:val="fr-FR"/>
        </w:rPr>
      </w:pPr>
    </w:p>
    <w:p w14:paraId="46D1C89F" w14:textId="77777777" w:rsidR="00067879" w:rsidRDefault="00067879" w:rsidP="00067879">
      <w:pPr>
        <w:pStyle w:val="Heading3"/>
      </w:pPr>
      <w:bookmarkStart w:id="959" w:name="Sit_Pena_Tu_d_baudrier"/>
      <w:r>
        <w:t>baudrier</w:t>
      </w:r>
    </w:p>
    <w:bookmarkEnd w:id="959"/>
    <w:p w14:paraId="790A4CE8" w14:textId="18D04EB7" w:rsidR="00067879" w:rsidRDefault="00067879" w:rsidP="00067879">
      <w:pPr>
        <w:rPr>
          <w:lang w:val="fr-FR"/>
        </w:rPr>
      </w:pPr>
      <w:r w:rsidRPr="00067879">
        <w:rPr>
          <w:lang w:val="fr-FR"/>
        </w:rPr>
        <w:t xml:space="preserve">Le </w:t>
      </w:r>
      <w:hyperlink r:id="rId2148" w:anchor="Cul_Art_TAC_T_t_baudrier" w:history="1">
        <w:r w:rsidRPr="00D64745">
          <w:rPr>
            <w:rStyle w:val="Hyperlink"/>
            <w:lang w:val="fr-FR"/>
          </w:rPr>
          <w:t>baudrier</w:t>
        </w:r>
      </w:hyperlink>
      <w:r w:rsidRPr="00D64745">
        <w:rPr>
          <w:lang w:val="fr-FR"/>
        </w:rPr>
        <w:t xml:space="preserve"> </w:t>
      </w:r>
      <w:r>
        <w:rPr>
          <w:lang w:val="fr-FR"/>
        </w:rPr>
        <w:t>fait le tour de la stèle (SS BIB)</w:t>
      </w:r>
      <w:r w:rsidR="007F20A4">
        <w:rPr>
          <w:lang w:val="fr-FR"/>
        </w:rPr>
        <w:t xml:space="preserve"> Rapproché de </w:t>
      </w:r>
      <w:hyperlink r:id="rId2149" w:anchor="Sit_Longroiva" w:history="1">
        <w:r w:rsidR="007F20A4" w:rsidRPr="00E6695F">
          <w:rPr>
            <w:rStyle w:val="Hyperlink"/>
            <w:lang w:val="fr-FR"/>
          </w:rPr>
          <w:t>Longoiva</w:t>
        </w:r>
      </w:hyperlink>
      <w:r w:rsidR="007F20A4">
        <w:rPr>
          <w:lang w:val="fr-FR"/>
        </w:rPr>
        <w:t xml:space="preserve"> et/ou d'exemplaires italiens [très bien mais lesquels ?] (BIB 3033)</w:t>
      </w:r>
    </w:p>
    <w:p w14:paraId="1B35559F" w14:textId="77777777" w:rsidR="001F1DE8" w:rsidRDefault="001F1DE8" w:rsidP="00067879">
      <w:pPr>
        <w:rPr>
          <w:lang w:val="fr-FR"/>
        </w:rPr>
      </w:pPr>
    </w:p>
    <w:p w14:paraId="6822799E" w14:textId="77777777" w:rsidR="001F1DE8" w:rsidRDefault="001F1DE8" w:rsidP="001F1DE8">
      <w:pPr>
        <w:pStyle w:val="Heading2"/>
      </w:pPr>
      <w:r>
        <w:t>technique</w:t>
      </w:r>
    </w:p>
    <w:p w14:paraId="0DA09FD5" w14:textId="77777777" w:rsidR="001F1DE8" w:rsidRDefault="001F1DE8" w:rsidP="00067879">
      <w:pPr>
        <w:rPr>
          <w:lang w:val="fr-FR"/>
        </w:rPr>
      </w:pPr>
    </w:p>
    <w:p w14:paraId="66206466" w14:textId="77777777" w:rsidR="001F1DE8" w:rsidRDefault="001F1DE8" w:rsidP="00067879">
      <w:pPr>
        <w:rPr>
          <w:lang w:val="fr-FR"/>
        </w:rPr>
      </w:pPr>
      <w:r>
        <w:rPr>
          <w:lang w:val="fr-FR"/>
        </w:rPr>
        <w:t xml:space="preserve">association de techniques différentes </w:t>
      </w:r>
      <w:r w:rsidRPr="001F1DE8">
        <w:rPr>
          <w:lang w:val="fr-FR"/>
        </w:rPr>
        <w:t>(BIB 2172)</w:t>
      </w:r>
    </w:p>
    <w:p w14:paraId="03B89BD6" w14:textId="77777777" w:rsidR="00E6695F" w:rsidRDefault="00E6695F" w:rsidP="00067879">
      <w:pPr>
        <w:rPr>
          <w:lang w:val="fr-FR"/>
        </w:rPr>
      </w:pPr>
    </w:p>
    <w:p w14:paraId="5C3F211B" w14:textId="77777777" w:rsidR="00E6695F" w:rsidRDefault="00E6695F" w:rsidP="00E6695F">
      <w:pPr>
        <w:pStyle w:val="Heading2"/>
      </w:pPr>
      <w:r>
        <w:t>datation</w:t>
      </w:r>
    </w:p>
    <w:p w14:paraId="7CE5E3C5" w14:textId="77777777" w:rsidR="00067879" w:rsidRPr="00067879" w:rsidRDefault="00067879" w:rsidP="00067879">
      <w:pPr>
        <w:rPr>
          <w:lang w:val="fr-FR"/>
        </w:rPr>
      </w:pPr>
    </w:p>
    <w:p w14:paraId="1A5FEA0A" w14:textId="77777777" w:rsidR="00067879" w:rsidRPr="005C7208" w:rsidRDefault="00E6695F" w:rsidP="00A5612E">
      <w:pPr>
        <w:jc w:val="both"/>
        <w:rPr>
          <w:lang w:val="fr-FR"/>
        </w:rPr>
      </w:pPr>
      <w:r w:rsidRPr="005C7208">
        <w:rPr>
          <w:lang w:val="fr-FR"/>
        </w:rPr>
        <w:t>Bronze (Duran i Sempre, 1970)(BIB 3033) Argar (BIB 2946)</w:t>
      </w:r>
      <w:r w:rsidR="00843F87" w:rsidRPr="005C7208">
        <w:rPr>
          <w:lang w:val="fr-FR"/>
        </w:rPr>
        <w:t xml:space="preserve"> ~1750 BC, argarique</w:t>
      </w:r>
    </w:p>
    <w:p w14:paraId="6CA243A4" w14:textId="77777777" w:rsidR="00E6695F" w:rsidRPr="005C7208" w:rsidRDefault="00E6695F" w:rsidP="00A5612E">
      <w:pPr>
        <w:jc w:val="both"/>
        <w:rPr>
          <w:lang w:val="fr-FR"/>
        </w:rPr>
      </w:pPr>
    </w:p>
    <w:p w14:paraId="2809EBC2" w14:textId="77777777" w:rsidR="00E6695F" w:rsidRDefault="00E6695F" w:rsidP="00E6695F">
      <w:pPr>
        <w:pStyle w:val="Heading2"/>
      </w:pPr>
      <w:r>
        <w:t>comparaison</w:t>
      </w:r>
    </w:p>
    <w:p w14:paraId="1FA62AA6" w14:textId="77777777" w:rsidR="00E6695F" w:rsidRDefault="00E6695F" w:rsidP="00E6695F">
      <w:pPr>
        <w:rPr>
          <w:lang w:val="fr-FR"/>
        </w:rPr>
      </w:pPr>
    </w:p>
    <w:p w14:paraId="44BEEC7C" w14:textId="258F4AEB" w:rsidR="00E6695F" w:rsidRPr="00067879" w:rsidRDefault="00E6695F" w:rsidP="00E6695F">
      <w:pPr>
        <w:rPr>
          <w:strike/>
          <w:lang w:val="fr-FR"/>
        </w:rPr>
      </w:pPr>
      <w:r>
        <w:rPr>
          <w:lang w:val="fr-FR"/>
        </w:rPr>
        <w:t xml:space="preserve">La centralité, les proportions et techniques de réalisation du </w:t>
      </w:r>
      <w:hyperlink r:id="rId2150" w:anchor="Sit_Preixana_thm_motifC" w:history="1">
        <w:r w:rsidRPr="00067879">
          <w:rPr>
            <w:rStyle w:val="Hyperlink"/>
            <w:lang w:val="fr-FR"/>
          </w:rPr>
          <w:t>motif central</w:t>
        </w:r>
      </w:hyperlink>
      <w:r>
        <w:rPr>
          <w:lang w:val="fr-FR"/>
        </w:rPr>
        <w:t xml:space="preserve">, la présence d'une </w:t>
      </w:r>
      <w:hyperlink r:id="rId2151" w:anchor="Sit_Preixana_thm_epee" w:history="1">
        <w:r w:rsidRPr="00067879">
          <w:rPr>
            <w:rStyle w:val="Hyperlink"/>
            <w:lang w:val="fr-FR"/>
          </w:rPr>
          <w:t>épée</w:t>
        </w:r>
      </w:hyperlink>
      <w:r>
        <w:rPr>
          <w:lang w:val="fr-FR"/>
        </w:rPr>
        <w:t xml:space="preserve"> argarique, les éléments de suspension (</w:t>
      </w:r>
      <w:hyperlink r:id="rId2152" w:anchor="Sit_Pena_Tu_d_baudrier" w:history="1">
        <w:r w:rsidRPr="00067879">
          <w:rPr>
            <w:rStyle w:val="Hyperlink"/>
            <w:lang w:val="fr-FR"/>
          </w:rPr>
          <w:t>baudrier</w:t>
        </w:r>
      </w:hyperlink>
      <w:r>
        <w:rPr>
          <w:lang w:val="fr-FR"/>
        </w:rPr>
        <w:t xml:space="preserve">) font penser au </w:t>
      </w:r>
      <w:r w:rsidRPr="00D079B0">
        <w:rPr>
          <w:lang w:val="fr-FR"/>
        </w:rPr>
        <w:t>gr. de l'</w:t>
      </w:r>
      <w:hyperlink r:id="rId2153" w:anchor="Cul_Alentejo_stele" w:history="1">
        <w:r w:rsidRPr="00D079B0">
          <w:rPr>
            <w:rStyle w:val="Hyperlink"/>
            <w:lang w:val="fr-FR"/>
          </w:rPr>
          <w:t>Alentejo</w:t>
        </w:r>
      </w:hyperlink>
      <w:r w:rsidRPr="00D079B0">
        <w:rPr>
          <w:lang w:val="fr-FR"/>
        </w:rPr>
        <w:t xml:space="preserve"> </w:t>
      </w:r>
      <w:r>
        <w:rPr>
          <w:lang w:val="fr-FR"/>
        </w:rPr>
        <w:t xml:space="preserve">(SS BIB) </w:t>
      </w:r>
      <w:r w:rsidRPr="00067879">
        <w:rPr>
          <w:strike/>
          <w:lang w:val="fr-FR"/>
        </w:rPr>
        <w:t xml:space="preserve">gr. </w:t>
      </w:r>
      <w:hyperlink r:id="rId2154" w:anchor="Cul_API_aclasser" w:history="1">
        <w:r w:rsidRPr="00067879">
          <w:rPr>
            <w:rStyle w:val="Hyperlink"/>
            <w:strike/>
            <w:lang w:val="fr-FR"/>
          </w:rPr>
          <w:t>Aclasser</w:t>
        </w:r>
      </w:hyperlink>
      <w:r w:rsidRPr="00067879">
        <w:rPr>
          <w:strike/>
          <w:lang w:val="fr-FR"/>
        </w:rPr>
        <w:t xml:space="preserve"> </w:t>
      </w:r>
      <w:r w:rsidRPr="00067879">
        <w:rPr>
          <w:lang w:val="fr-FR"/>
        </w:rPr>
        <w:t>(SS BIB)</w:t>
      </w:r>
    </w:p>
    <w:p w14:paraId="6B832424" w14:textId="6775BAEB" w:rsidR="00E6695F" w:rsidRDefault="00E6695F" w:rsidP="00E6695F">
      <w:pPr>
        <w:rPr>
          <w:lang w:val="fr-FR"/>
        </w:rPr>
      </w:pPr>
      <w:r>
        <w:rPr>
          <w:lang w:val="fr-FR"/>
        </w:rPr>
        <w:t xml:space="preserve">Le poignard permet de faire l'hypothèse i) d'un rattachement de la stèle à </w:t>
      </w:r>
      <w:hyperlink r:id="rId2155" w:anchor="Cul_Argar" w:history="1">
        <w:r w:rsidRPr="00067879">
          <w:rPr>
            <w:rStyle w:val="Hyperlink"/>
            <w:lang w:val="fr-FR"/>
          </w:rPr>
          <w:t>Argar</w:t>
        </w:r>
      </w:hyperlink>
      <w:r>
        <w:rPr>
          <w:lang w:val="fr-FR"/>
        </w:rPr>
        <w:t xml:space="preserve">, ou, ii) pour Lopez et al., de contacts avec le Bronze atlantique notamment pour les // avec la stèle gravée de </w:t>
      </w:r>
      <w:hyperlink r:id="rId2156" w:anchor="Sit_Pena_Tu" w:history="1">
        <w:r w:rsidRPr="00067879">
          <w:rPr>
            <w:rStyle w:val="Hyperlink"/>
            <w:lang w:val="fr-FR"/>
          </w:rPr>
          <w:t>Pena Tu</w:t>
        </w:r>
      </w:hyperlink>
      <w:r>
        <w:rPr>
          <w:lang w:val="fr-FR"/>
        </w:rPr>
        <w:t xml:space="preserve"> (BIB 2946) Proche géographiquement de la stèle de Durenque (France)</w:t>
      </w:r>
      <w:r w:rsidRPr="007F20A4">
        <w:rPr>
          <w:lang w:val="fr-FR"/>
        </w:rPr>
        <w:t xml:space="preserve"> </w:t>
      </w:r>
      <w:r>
        <w:rPr>
          <w:lang w:val="fr-FR"/>
        </w:rPr>
        <w:t>(BIB 3033)</w:t>
      </w:r>
    </w:p>
    <w:p w14:paraId="210E63C7" w14:textId="2D2C0CFA" w:rsidR="00843F87" w:rsidRPr="00E6695F" w:rsidRDefault="00843F87" w:rsidP="00E6695F">
      <w:pPr>
        <w:rPr>
          <w:lang w:val="fr-FR"/>
        </w:rPr>
      </w:pPr>
      <w:r>
        <w:rPr>
          <w:lang w:val="fr-FR"/>
        </w:rPr>
        <w:t xml:space="preserve">Comparée au stèles de l'Alentejo (Negrillos) et de </w:t>
      </w:r>
      <w:hyperlink r:id="rId2157" w:anchor="Sit_Longroiva" w:history="1">
        <w:r w:rsidR="00B019F4" w:rsidRPr="00D31DDD">
          <w:rPr>
            <w:rStyle w:val="Hyperlink"/>
            <w:lang w:val="fr-FR"/>
          </w:rPr>
          <w:t>Longroiva</w:t>
        </w:r>
      </w:hyperlink>
      <w:r w:rsidR="00B019F4" w:rsidRPr="00AE0E20">
        <w:rPr>
          <w:lang w:val="fr-FR"/>
        </w:rPr>
        <w:t xml:space="preserve"> </w:t>
      </w:r>
      <w:r>
        <w:rPr>
          <w:lang w:val="fr-FR"/>
        </w:rPr>
        <w:t>(Lopez Melcion 2000)(BIB 3152)</w:t>
      </w:r>
    </w:p>
    <w:p w14:paraId="401695F2" w14:textId="77777777" w:rsidR="00E6695F" w:rsidRDefault="00E6695F" w:rsidP="00A5612E">
      <w:pPr>
        <w:jc w:val="both"/>
        <w:rPr>
          <w:lang w:val="fr-FR"/>
        </w:rPr>
      </w:pPr>
    </w:p>
    <w:p w14:paraId="3D8337C9" w14:textId="77777777" w:rsidR="00201773" w:rsidRDefault="00067879" w:rsidP="00067879">
      <w:pPr>
        <w:pStyle w:val="Heading2"/>
      </w:pPr>
      <w:r>
        <w:t>interprétation</w:t>
      </w:r>
    </w:p>
    <w:p w14:paraId="6DFFEFCF" w14:textId="77777777" w:rsidR="00067879" w:rsidRDefault="00067879" w:rsidP="00067879">
      <w:pPr>
        <w:rPr>
          <w:lang w:val="fr-FR"/>
        </w:rPr>
      </w:pPr>
    </w:p>
    <w:p w14:paraId="0E9FD795" w14:textId="77777777" w:rsidR="00201773" w:rsidRPr="002B6C88" w:rsidRDefault="00201773" w:rsidP="00A5612E">
      <w:pPr>
        <w:jc w:val="both"/>
        <w:rPr>
          <w:lang w:val="fr-FR"/>
        </w:rPr>
      </w:pPr>
    </w:p>
    <w:p w14:paraId="251E1A84" w14:textId="77777777" w:rsidR="00FC4E70" w:rsidRPr="00CE1E1C" w:rsidRDefault="00FC4E70" w:rsidP="00426FF9">
      <w:pPr>
        <w:pStyle w:val="Heading1"/>
      </w:pPr>
      <w:bookmarkStart w:id="960" w:name="Sit_Pedra_Longa"/>
      <w:r w:rsidRPr="00CE1E1C">
        <w:t>PEDRA LONGA</w:t>
      </w:r>
    </w:p>
    <w:bookmarkEnd w:id="960"/>
    <w:p w14:paraId="0EEBF3F3" w14:textId="77777777" w:rsidR="00FC4E70" w:rsidRPr="00CE1E1C" w:rsidRDefault="00FC4E70" w:rsidP="00A5612E">
      <w:pPr>
        <w:jc w:val="both"/>
        <w:rPr>
          <w:lang w:val="fr-FR"/>
        </w:rPr>
      </w:pPr>
    </w:p>
    <w:p w14:paraId="0CFA7B63" w14:textId="3A6E3B01" w:rsidR="000F6B4F" w:rsidRDefault="00FC4E70" w:rsidP="000F6B4F">
      <w:pPr>
        <w:jc w:val="both"/>
        <w:rPr>
          <w:szCs w:val="22"/>
          <w:lang w:val="fr-FR" w:eastAsia="en-GB"/>
        </w:rPr>
      </w:pPr>
      <w:r w:rsidRPr="00CE1E1C">
        <w:rPr>
          <w:lang w:val="fr-FR"/>
        </w:rPr>
        <w:t xml:space="preserve">"Roche-panoplie" </w:t>
      </w:r>
      <w:r w:rsidR="000F6B4F">
        <w:rPr>
          <w:lang w:val="fr-FR"/>
        </w:rPr>
        <w:t>[</w:t>
      </w:r>
      <w:hyperlink r:id="rId2158" w:anchor="Cul_Galice_TAC_c_panoplie" w:history="1">
        <w:r w:rsidR="000F6B4F" w:rsidRPr="000F6B4F">
          <w:rPr>
            <w:rStyle w:val="Hyperlink"/>
            <w:lang w:val="fr-FR"/>
          </w:rPr>
          <w:t>panoplie</w:t>
        </w:r>
      </w:hyperlink>
      <w:r w:rsidR="000F6B4F">
        <w:rPr>
          <w:lang w:val="fr-FR"/>
        </w:rPr>
        <w:t>]</w:t>
      </w:r>
      <w:r w:rsidRPr="00CE1E1C">
        <w:rPr>
          <w:lang w:val="fr-FR"/>
        </w:rPr>
        <w:t xml:space="preserve"> (Dumbria, Galice) (BIB 2395 p. 170)</w:t>
      </w:r>
      <w:r w:rsidR="000F6B4F">
        <w:rPr>
          <w:lang w:val="fr-FR"/>
        </w:rPr>
        <w:t xml:space="preserve"> </w:t>
      </w:r>
      <w:hyperlink r:id="rId2159" w:anchor="Cul_Art_TAC_T_c_panoplie_arm_per_Camp" w:history="1">
        <w:r w:rsidR="000F6B4F" w:rsidRPr="000F6B4F">
          <w:rPr>
            <w:rStyle w:val="Hyperlink"/>
            <w:szCs w:val="22"/>
            <w:lang w:val="fr-FR" w:eastAsia="en-GB"/>
          </w:rPr>
          <w:t>☼</w:t>
        </w:r>
      </w:hyperlink>
    </w:p>
    <w:p w14:paraId="005C2ABC" w14:textId="77777777" w:rsidR="00FC4E70" w:rsidRPr="00CE1E1C" w:rsidRDefault="00FC4E70" w:rsidP="00FC4E70">
      <w:pPr>
        <w:rPr>
          <w:lang w:val="fr-FR"/>
        </w:rPr>
      </w:pPr>
    </w:p>
    <w:p w14:paraId="6AE01063" w14:textId="385F5AE2" w:rsidR="00FC4E70" w:rsidRPr="00E80E1E" w:rsidRDefault="00000000" w:rsidP="00FC4E70">
      <w:pPr>
        <w:jc w:val="both"/>
        <w:rPr>
          <w:lang w:val="es-ES"/>
        </w:rPr>
      </w:pPr>
      <w:hyperlink r:id="rId2160" w:anchor="Cul_Galice" w:history="1">
        <w:r w:rsidR="00FC4E70" w:rsidRPr="002B6C88">
          <w:rPr>
            <w:rStyle w:val="Hyperlink"/>
            <w:lang w:val="es-ES"/>
          </w:rPr>
          <w:t>gr. de Galice</w:t>
        </w:r>
      </w:hyperlink>
      <w:r w:rsidR="00FC4E70" w:rsidRPr="002B6C88">
        <w:rPr>
          <w:lang w:val="es-ES"/>
        </w:rPr>
        <w:t xml:space="preserve"> </w:t>
      </w:r>
    </w:p>
    <w:p w14:paraId="30E1989C" w14:textId="77777777" w:rsidR="0078097B" w:rsidRPr="00E80E1E" w:rsidRDefault="0078097B" w:rsidP="00A5612E">
      <w:pPr>
        <w:jc w:val="both"/>
        <w:rPr>
          <w:lang w:val="es-ES"/>
        </w:rPr>
      </w:pPr>
    </w:p>
    <w:p w14:paraId="59A85716" w14:textId="77777777" w:rsidR="0078097B" w:rsidRPr="00426FF9" w:rsidRDefault="0078097B" w:rsidP="00426FF9">
      <w:pPr>
        <w:pStyle w:val="Heading1"/>
        <w:rPr>
          <w:lang w:val="es-ES"/>
        </w:rPr>
      </w:pPr>
      <w:bookmarkStart w:id="961" w:name="Sit_Castro_Conjo"/>
      <w:r w:rsidRPr="00426FF9">
        <w:rPr>
          <w:lang w:val="es-ES"/>
        </w:rPr>
        <w:t>CASTRO DE CONJO</w:t>
      </w:r>
    </w:p>
    <w:bookmarkEnd w:id="961"/>
    <w:p w14:paraId="2A21CC99" w14:textId="77777777" w:rsidR="0078097B" w:rsidRPr="00D31DDD" w:rsidRDefault="00201773" w:rsidP="00A5612E">
      <w:pPr>
        <w:jc w:val="both"/>
        <w:rPr>
          <w:sz w:val="20"/>
          <w:lang w:val="es-ES"/>
        </w:rPr>
      </w:pPr>
      <w:r w:rsidRPr="00D31DDD">
        <w:rPr>
          <w:sz w:val="20"/>
          <w:lang w:val="es-ES"/>
        </w:rPr>
        <w:t>Castro de Conxo</w:t>
      </w:r>
      <w:r w:rsidR="00FC4E70">
        <w:rPr>
          <w:sz w:val="20"/>
          <w:lang w:val="es-ES"/>
        </w:rPr>
        <w:t>,</w:t>
      </w:r>
      <w:r w:rsidR="00FC4E70" w:rsidRPr="00FC4E70">
        <w:rPr>
          <w:lang w:val="es-ES" w:eastAsia="fr-FR"/>
        </w:rPr>
        <w:t xml:space="preserve"> </w:t>
      </w:r>
      <w:r w:rsidR="00FC4E70" w:rsidRPr="00FC4E70">
        <w:rPr>
          <w:sz w:val="20"/>
          <w:lang w:val="es-ES"/>
        </w:rPr>
        <w:t>Castriño de</w:t>
      </w:r>
      <w:r w:rsidR="00FC4E70">
        <w:rPr>
          <w:sz w:val="20"/>
          <w:lang w:val="es-ES"/>
        </w:rPr>
        <w:t xml:space="preserve"> Conxo</w:t>
      </w:r>
    </w:p>
    <w:p w14:paraId="6DB2C8BE" w14:textId="77777777" w:rsidR="00201773" w:rsidRDefault="00201773" w:rsidP="00A5612E">
      <w:pPr>
        <w:jc w:val="both"/>
        <w:rPr>
          <w:lang w:val="es-ES"/>
        </w:rPr>
      </w:pPr>
    </w:p>
    <w:p w14:paraId="7ECC25F1" w14:textId="5F5A3AB2" w:rsidR="0078097B" w:rsidRDefault="00FC4E70" w:rsidP="00A5612E">
      <w:pPr>
        <w:jc w:val="both"/>
        <w:rPr>
          <w:lang w:val="fr-FR"/>
        </w:rPr>
      </w:pPr>
      <w:r>
        <w:rPr>
          <w:lang w:val="fr-FR"/>
        </w:rPr>
        <w:t>P</w:t>
      </w:r>
      <w:r w:rsidRPr="00AE0E20">
        <w:rPr>
          <w:lang w:val="fr-FR"/>
        </w:rPr>
        <w:t>rès de Saint-Jacques-de-Compostelle</w:t>
      </w:r>
      <w:r w:rsidRPr="00FC4E70">
        <w:rPr>
          <w:lang w:val="fr-FR"/>
        </w:rPr>
        <w:t xml:space="preserve"> </w:t>
      </w:r>
      <w:r>
        <w:rPr>
          <w:lang w:val="fr-FR"/>
        </w:rPr>
        <w:t>(</w:t>
      </w:r>
      <w:r w:rsidR="00201773" w:rsidRPr="00FC4E70">
        <w:rPr>
          <w:lang w:val="fr-FR"/>
        </w:rPr>
        <w:t>A Coruña</w:t>
      </w:r>
      <w:r w:rsidRPr="00FC4E70">
        <w:rPr>
          <w:lang w:val="fr-FR"/>
        </w:rPr>
        <w:t>, Galice</w:t>
      </w:r>
      <w:r>
        <w:rPr>
          <w:lang w:val="fr-FR"/>
        </w:rPr>
        <w:t>)</w:t>
      </w:r>
      <w:r w:rsidR="00201773" w:rsidRPr="00FC4E70">
        <w:rPr>
          <w:lang w:val="fr-FR"/>
        </w:rPr>
        <w:t xml:space="preserve">. </w:t>
      </w:r>
      <w:r w:rsidR="00201773">
        <w:rPr>
          <w:lang w:val="fr-FR"/>
        </w:rPr>
        <w:t>Art rupestre. Représentation de poignards Campaniforme. (SS BIB). 7 poignards et 5 hallebardes (BIB 2172)</w:t>
      </w:r>
      <w:r w:rsidR="00AE0E20" w:rsidRPr="00AE0E20">
        <w:rPr>
          <w:lang w:val="fr-FR"/>
        </w:rPr>
        <w:t xml:space="preserve">. La figure centrale semble porter quelque chose sur la tête et les oreilles ont été signalées comme sur les stèles de </w:t>
      </w:r>
      <w:hyperlink r:id="rId2161" w:anchor="Sit_Longroiva" w:history="1">
        <w:r w:rsidR="00AE0E20" w:rsidRPr="00D31DDD">
          <w:rPr>
            <w:rStyle w:val="Hyperlink"/>
            <w:lang w:val="fr-FR"/>
          </w:rPr>
          <w:t>Longroiva</w:t>
        </w:r>
      </w:hyperlink>
      <w:r w:rsidR="00AE0E20" w:rsidRPr="00AE0E20">
        <w:rPr>
          <w:lang w:val="fr-FR"/>
        </w:rPr>
        <w:t xml:space="preserve"> (Almagro Basch, 1966 : 10</w:t>
      </w:r>
      <w:r w:rsidR="00AE0E20">
        <w:rPr>
          <w:lang w:val="fr-FR"/>
        </w:rPr>
        <w:t>9)</w:t>
      </w:r>
      <w:r w:rsidR="00D31DDD">
        <w:rPr>
          <w:lang w:val="fr-FR"/>
        </w:rPr>
        <w:t xml:space="preserve"> et</w:t>
      </w:r>
      <w:r w:rsidR="00AE0E20">
        <w:rPr>
          <w:lang w:val="fr-FR"/>
        </w:rPr>
        <w:t xml:space="preserve"> </w:t>
      </w:r>
      <w:r w:rsidR="00D31DDD">
        <w:rPr>
          <w:lang w:val="fr-FR"/>
        </w:rPr>
        <w:t xml:space="preserve"> </w:t>
      </w:r>
      <w:hyperlink r:id="rId2162" w:anchor="Sit_Ermida" w:history="1">
        <w:r w:rsidR="00AE0E20" w:rsidRPr="00D31DDD">
          <w:rPr>
            <w:rStyle w:val="Hyperlink"/>
            <w:lang w:val="fr-FR"/>
          </w:rPr>
          <w:t>Ermida</w:t>
        </w:r>
      </w:hyperlink>
      <w:r w:rsidR="00AE0E20">
        <w:rPr>
          <w:lang w:val="fr-FR"/>
        </w:rPr>
        <w:t xml:space="preserve"> (Baptista, 1985) (BIB 2962)</w:t>
      </w:r>
      <w:r w:rsidR="00B40CDF">
        <w:rPr>
          <w:lang w:val="fr-FR"/>
        </w:rPr>
        <w:t xml:space="preserve"> Poignards typologie du Wessex pour Peña (1979)(BIB 1522)</w:t>
      </w:r>
    </w:p>
    <w:p w14:paraId="78D897BE" w14:textId="77777777" w:rsidR="00201773" w:rsidRDefault="00201773" w:rsidP="00A5612E">
      <w:pPr>
        <w:jc w:val="both"/>
        <w:rPr>
          <w:lang w:val="fr-FR"/>
        </w:rPr>
      </w:pPr>
    </w:p>
    <w:p w14:paraId="28424458" w14:textId="111A9B58" w:rsidR="00FC4E70" w:rsidRDefault="00FC4E70" w:rsidP="00FC4E70">
      <w:pPr>
        <w:rPr>
          <w:lang w:val="fr-FR"/>
        </w:rPr>
      </w:pPr>
      <w:r>
        <w:rPr>
          <w:lang w:val="fr-FR"/>
        </w:rPr>
        <w:t xml:space="preserve">"Roche-panoplie" </w:t>
      </w:r>
      <w:r w:rsidR="000F6B4F">
        <w:rPr>
          <w:lang w:val="fr-FR"/>
        </w:rPr>
        <w:t>[</w:t>
      </w:r>
      <w:hyperlink r:id="rId2163" w:anchor="Cul_Galice_TAC_c_panoplie" w:history="1">
        <w:r w:rsidR="000F6B4F" w:rsidRPr="000F6B4F">
          <w:rPr>
            <w:rStyle w:val="Hyperlink"/>
            <w:lang w:val="fr-FR"/>
          </w:rPr>
          <w:t>panoplie</w:t>
        </w:r>
      </w:hyperlink>
      <w:r w:rsidR="000F6B4F">
        <w:rPr>
          <w:lang w:val="fr-FR"/>
        </w:rPr>
        <w:t>]</w:t>
      </w:r>
      <w:r w:rsidR="000F6B4F" w:rsidRPr="00CE1E1C">
        <w:rPr>
          <w:lang w:val="fr-FR"/>
        </w:rPr>
        <w:t xml:space="preserve"> </w:t>
      </w:r>
      <w:r w:rsidRPr="002B6C88">
        <w:rPr>
          <w:lang w:val="fr-FR"/>
        </w:rPr>
        <w:t>(BIB 2395 p. 170)</w:t>
      </w:r>
    </w:p>
    <w:p w14:paraId="1144A23D" w14:textId="77777777" w:rsidR="00FC4E70" w:rsidRPr="0032190F" w:rsidRDefault="00FC4E70" w:rsidP="00A5612E">
      <w:pPr>
        <w:jc w:val="both"/>
        <w:rPr>
          <w:lang w:val="fr-FR"/>
        </w:rPr>
      </w:pPr>
    </w:p>
    <w:p w14:paraId="1110AF77" w14:textId="4BF3922D" w:rsidR="00014EAF" w:rsidRDefault="00201773" w:rsidP="00242C0F">
      <w:pPr>
        <w:rPr>
          <w:lang w:val="fr-FR"/>
        </w:rPr>
      </w:pPr>
      <w:r w:rsidRPr="00201773">
        <w:rPr>
          <w:rStyle w:val="Hyperlink"/>
          <w:color w:val="auto"/>
          <w:u w:val="none"/>
          <w:lang w:val="fr-FR"/>
        </w:rPr>
        <w:t xml:space="preserve">Stèle du </w:t>
      </w:r>
      <w:hyperlink r:id="rId2164" w:anchor="Cul_Galice" w:history="1">
        <w:r w:rsidR="00FC4E70" w:rsidRPr="00C95E36">
          <w:rPr>
            <w:rStyle w:val="Hyperlink"/>
            <w:lang w:val="fr-FR"/>
          </w:rPr>
          <w:t>gr</w:t>
        </w:r>
        <w:r w:rsidR="00FC4E70">
          <w:rPr>
            <w:rStyle w:val="Hyperlink"/>
            <w:lang w:val="fr-FR"/>
          </w:rPr>
          <w:t>.</w:t>
        </w:r>
        <w:r w:rsidR="00FC4E70" w:rsidRPr="00C95E36">
          <w:rPr>
            <w:rStyle w:val="Hyperlink"/>
            <w:lang w:val="fr-FR"/>
          </w:rPr>
          <w:t xml:space="preserve"> de Galice</w:t>
        </w:r>
      </w:hyperlink>
      <w:r w:rsidR="00FC4E70" w:rsidRPr="00C95E36">
        <w:rPr>
          <w:lang w:val="fr-FR"/>
        </w:rPr>
        <w:t xml:space="preserve"> </w:t>
      </w:r>
      <w:r w:rsidR="00FC4E70">
        <w:rPr>
          <w:lang w:val="fr-FR"/>
        </w:rPr>
        <w:t xml:space="preserve">ou </w:t>
      </w:r>
      <w:r w:rsidRPr="00201773">
        <w:rPr>
          <w:lang w:val="fr-FR"/>
        </w:rPr>
        <w:t xml:space="preserve">gr. </w:t>
      </w:r>
      <w:hyperlink r:id="rId2165" w:anchor="Cul_API_aclasser" w:history="1">
        <w:r w:rsidRPr="00201773">
          <w:rPr>
            <w:rStyle w:val="Hyperlink"/>
            <w:lang w:val="fr-FR"/>
          </w:rPr>
          <w:t>Aclasser</w:t>
        </w:r>
      </w:hyperlink>
      <w:r w:rsidRPr="00201773">
        <w:rPr>
          <w:lang w:val="fr-FR"/>
        </w:rPr>
        <w:t xml:space="preserve"> (SS BIB)</w:t>
      </w:r>
    </w:p>
    <w:p w14:paraId="48282FA3" w14:textId="77777777" w:rsidR="00201773" w:rsidRPr="0032190F" w:rsidRDefault="00201773" w:rsidP="00242C0F">
      <w:pPr>
        <w:rPr>
          <w:lang w:val="fr-FR"/>
        </w:rPr>
      </w:pPr>
    </w:p>
    <w:p w14:paraId="48B85E06" w14:textId="77777777" w:rsidR="00014EAF" w:rsidRPr="0032190F" w:rsidRDefault="00014EAF" w:rsidP="00426FF9">
      <w:pPr>
        <w:pStyle w:val="Heading1"/>
      </w:pPr>
      <w:bookmarkStart w:id="962" w:name="Sit_Pena_Tu"/>
      <w:r w:rsidRPr="0032190F">
        <w:t>PENA TU</w:t>
      </w:r>
    </w:p>
    <w:bookmarkEnd w:id="962"/>
    <w:p w14:paraId="63FBF5E7" w14:textId="77777777" w:rsidR="00014EAF" w:rsidRPr="00C71734" w:rsidRDefault="00C71734" w:rsidP="00242C0F">
      <w:pPr>
        <w:rPr>
          <w:sz w:val="20"/>
          <w:lang w:val="fr-FR"/>
        </w:rPr>
      </w:pPr>
      <w:r w:rsidRPr="00C71734">
        <w:rPr>
          <w:sz w:val="20"/>
          <w:lang w:val="fr-FR"/>
        </w:rPr>
        <w:t>Peña Tù de Vidiago</w:t>
      </w:r>
    </w:p>
    <w:p w14:paraId="54158412" w14:textId="77777777" w:rsidR="00C71734" w:rsidRDefault="00C71734" w:rsidP="00242C0F">
      <w:pPr>
        <w:rPr>
          <w:lang w:val="fr-FR"/>
        </w:rPr>
      </w:pPr>
    </w:p>
    <w:p w14:paraId="5878889E" w14:textId="2FB30131" w:rsidR="005D311B" w:rsidRPr="0032190F" w:rsidRDefault="00014EAF" w:rsidP="00242C0F">
      <w:pPr>
        <w:rPr>
          <w:lang w:val="fr-FR"/>
        </w:rPr>
      </w:pPr>
      <w:r w:rsidRPr="0032190F">
        <w:rPr>
          <w:lang w:val="fr-FR"/>
        </w:rPr>
        <w:t xml:space="preserve">L’abri </w:t>
      </w:r>
      <w:r w:rsidR="008C2538" w:rsidRPr="0032190F">
        <w:rPr>
          <w:lang w:val="fr-FR"/>
        </w:rPr>
        <w:t xml:space="preserve">peint et gravé </w:t>
      </w:r>
      <w:r w:rsidRPr="0032190F">
        <w:rPr>
          <w:lang w:val="fr-FR"/>
        </w:rPr>
        <w:t>de Peña Tù (Asturies, Espagne)</w:t>
      </w:r>
      <w:r w:rsidR="00A36898">
        <w:rPr>
          <w:lang w:val="fr-FR"/>
        </w:rPr>
        <w:t xml:space="preserve"> a donné son nom au </w:t>
      </w:r>
      <w:hyperlink r:id="rId2166" w:anchor="Cul_Pena_Tu" w:history="1">
        <w:r w:rsidR="00A36898" w:rsidRPr="00A36898">
          <w:rPr>
            <w:rStyle w:val="Hyperlink"/>
            <w:lang w:val="fr-FR"/>
          </w:rPr>
          <w:t>style Pena Tu</w:t>
        </w:r>
      </w:hyperlink>
      <w:r w:rsidR="00A36898">
        <w:rPr>
          <w:lang w:val="fr-FR"/>
        </w:rPr>
        <w:t xml:space="preserve"> </w:t>
      </w:r>
      <w:r w:rsidR="00A36898" w:rsidRPr="00A36898">
        <w:rPr>
          <w:lang w:val="fr-FR"/>
        </w:rPr>
        <w:t>(BIB 2962)</w:t>
      </w:r>
      <w:r w:rsidR="00785242" w:rsidRPr="0032190F">
        <w:rPr>
          <w:lang w:val="fr-FR"/>
        </w:rPr>
        <w:t>, "</w:t>
      </w:r>
      <w:hyperlink r:id="rId2167" w:anchor="Cul_Schemat_Espagne" w:history="1">
        <w:r w:rsidR="00785242" w:rsidRPr="0032190F">
          <w:rPr>
            <w:rStyle w:val="Hyperlink"/>
            <w:lang w:val="fr-FR"/>
          </w:rPr>
          <w:t>art schématique ibérique</w:t>
        </w:r>
      </w:hyperlink>
      <w:r w:rsidR="00785242" w:rsidRPr="0032190F">
        <w:rPr>
          <w:lang w:val="fr-FR"/>
        </w:rPr>
        <w:t>" pour J. Abelanet (BIB 1738 fig. 31)</w:t>
      </w:r>
      <w:r w:rsidR="005D311B" w:rsidRPr="0032190F">
        <w:rPr>
          <w:lang w:val="fr-FR"/>
        </w:rPr>
        <w:t xml:space="preserve"> </w:t>
      </w:r>
    </w:p>
    <w:p w14:paraId="231E0CB0" w14:textId="77777777" w:rsidR="00CB48FC" w:rsidRPr="00201773" w:rsidRDefault="00D13F1B" w:rsidP="00CB48FC">
      <w:pPr>
        <w:rPr>
          <w:lang w:val="fr-FR"/>
        </w:rPr>
      </w:pPr>
      <w:r w:rsidRPr="0032190F">
        <w:rPr>
          <w:lang w:val="fr-FR"/>
        </w:rPr>
        <w:t>La Pena Tu est un grand rocher de 8 m de haut isolé sur un plateau dominant la plaine de Llanes près du littoral atlantique (BIB 1738 fig. 30)</w:t>
      </w:r>
      <w:r w:rsidR="00201773">
        <w:rPr>
          <w:lang w:val="fr-FR"/>
        </w:rPr>
        <w:t xml:space="preserve"> </w:t>
      </w:r>
      <w:r w:rsidR="00CB48FC">
        <w:rPr>
          <w:lang w:val="fr-FR"/>
        </w:rPr>
        <w:t>support naturel subvertical ~ stèle (BIB 2962)</w:t>
      </w:r>
      <w:r w:rsidR="0020473A">
        <w:rPr>
          <w:lang w:val="fr-FR"/>
        </w:rPr>
        <w:t xml:space="preserve"> </w:t>
      </w:r>
    </w:p>
    <w:p w14:paraId="52D97602" w14:textId="77777777" w:rsidR="00201773" w:rsidRDefault="00201773" w:rsidP="00242C0F">
      <w:pPr>
        <w:rPr>
          <w:lang w:val="fr-FR"/>
        </w:rPr>
      </w:pPr>
    </w:p>
    <w:p w14:paraId="7B90FBCC" w14:textId="77777777" w:rsidR="008C2538" w:rsidRPr="0032190F" w:rsidRDefault="008C2538" w:rsidP="00242C0F">
      <w:pPr>
        <w:rPr>
          <w:lang w:val="fr-FR"/>
        </w:rPr>
      </w:pPr>
    </w:p>
    <w:p w14:paraId="0418AF7C" w14:textId="77777777" w:rsidR="008C2538" w:rsidRPr="0032190F" w:rsidRDefault="001E1088" w:rsidP="008C2538">
      <w:pPr>
        <w:pStyle w:val="Heading2"/>
      </w:pPr>
      <w:bookmarkStart w:id="963" w:name="Sit_Pena_Tu_d"/>
      <w:r>
        <w:t>thèmes</w:t>
      </w:r>
    </w:p>
    <w:bookmarkEnd w:id="963"/>
    <w:p w14:paraId="4210CA97" w14:textId="77777777" w:rsidR="008C2538" w:rsidRPr="0032190F" w:rsidRDefault="008C2538" w:rsidP="008C2538">
      <w:pPr>
        <w:rPr>
          <w:lang w:val="fr-FR"/>
        </w:rPr>
      </w:pPr>
    </w:p>
    <w:p w14:paraId="1938D295" w14:textId="63C54B5A" w:rsidR="008C2538" w:rsidRPr="0032190F" w:rsidRDefault="008C2538" w:rsidP="00242C0F">
      <w:pPr>
        <w:rPr>
          <w:lang w:val="fr-FR"/>
        </w:rPr>
      </w:pPr>
      <w:r w:rsidRPr="0032190F">
        <w:rPr>
          <w:lang w:val="fr-FR"/>
        </w:rPr>
        <w:t xml:space="preserve">Gravure d’un poignard, des peintures, </w:t>
      </w:r>
      <w:hyperlink r:id="rId2168" w:anchor="Cul_Pena_Tu_TAC_t_scuti" w:history="1">
        <w:r w:rsidR="001E1088" w:rsidRPr="003D5F59">
          <w:rPr>
            <w:rStyle w:val="Hyperlink"/>
            <w:lang w:val="fr-FR"/>
          </w:rPr>
          <w:t>scutiforme</w:t>
        </w:r>
      </w:hyperlink>
      <w:r w:rsidR="001E1088" w:rsidRPr="0032190F">
        <w:rPr>
          <w:lang w:val="fr-FR"/>
        </w:rPr>
        <w:t xml:space="preserve"> </w:t>
      </w:r>
      <w:r w:rsidR="001E1088">
        <w:rPr>
          <w:lang w:val="fr-FR"/>
        </w:rPr>
        <w:t xml:space="preserve">gravé </w:t>
      </w:r>
      <w:r w:rsidRPr="0032190F">
        <w:rPr>
          <w:lang w:val="fr-FR"/>
        </w:rPr>
        <w:t>(</w:t>
      </w:r>
      <w:smartTag w:uri="urn:schemas-microsoft-com:office:smarttags" w:element="metricconverter">
        <w:smartTagPr>
          <w:attr w:name="ProductID" w:val="1,10 m"/>
        </w:smartTagPr>
        <w:r w:rsidRPr="0032190F">
          <w:rPr>
            <w:lang w:val="fr-FR"/>
          </w:rPr>
          <w:t>1,10 m</w:t>
        </w:r>
      </w:smartTag>
      <w:r w:rsidRPr="0032190F">
        <w:rPr>
          <w:lang w:val="fr-FR"/>
        </w:rPr>
        <w:t xml:space="preserve"> de haut) (SS BIB)</w:t>
      </w:r>
    </w:p>
    <w:p w14:paraId="33F35BCC" w14:textId="77777777" w:rsidR="008C2538" w:rsidRPr="0032190F" w:rsidRDefault="008C2538" w:rsidP="00242C0F">
      <w:pPr>
        <w:rPr>
          <w:lang w:val="fr-FR"/>
        </w:rPr>
      </w:pPr>
    </w:p>
    <w:p w14:paraId="1A156765" w14:textId="77777777" w:rsidR="008C2538" w:rsidRPr="0032190F" w:rsidRDefault="003D5D82" w:rsidP="008C2538">
      <w:pPr>
        <w:pStyle w:val="Heading3"/>
      </w:pPr>
      <w:bookmarkStart w:id="964" w:name="Sit_Pena_Tu_d_scutiforme"/>
      <w:r>
        <w:t>s</w:t>
      </w:r>
      <w:r w:rsidR="008C2538" w:rsidRPr="0032190F">
        <w:t>cutiforme</w:t>
      </w:r>
    </w:p>
    <w:bookmarkEnd w:id="964"/>
    <w:p w14:paraId="34BFAA68" w14:textId="77777777" w:rsidR="00A3198F" w:rsidRPr="00A3198F" w:rsidRDefault="00911743" w:rsidP="00A3198F">
      <w:pPr>
        <w:rPr>
          <w:lang w:val="fr-FR"/>
        </w:rPr>
      </w:pPr>
      <w:r>
        <w:rPr>
          <w:lang w:val="fr-FR"/>
        </w:rPr>
        <w:fldChar w:fldCharType="begin"/>
      </w:r>
      <w:r w:rsidR="00E30F13">
        <w:rPr>
          <w:lang w:val="fr-FR"/>
        </w:rPr>
        <w:instrText>HYPERLINK "C:\\Users\\Thomas Huet\\Desktop\\Documentation archéologique liée à la thèse\\Cultures.docx" \l "Cul_Pena_Tu_TAC_t_scuti"</w:instrText>
      </w:r>
      <w:r>
        <w:rPr>
          <w:lang w:val="fr-FR"/>
        </w:rPr>
      </w:r>
      <w:r>
        <w:rPr>
          <w:lang w:val="fr-FR"/>
        </w:rPr>
        <w:fldChar w:fldCharType="separate"/>
      </w:r>
      <w:r w:rsidR="001E1088" w:rsidRPr="001E1088">
        <w:rPr>
          <w:rStyle w:val="Hyperlink"/>
          <w:lang w:val="fr-FR"/>
        </w:rPr>
        <w:t>Scutiforme</w:t>
      </w:r>
      <w:r>
        <w:rPr>
          <w:lang w:val="fr-FR"/>
        </w:rPr>
        <w:fldChar w:fldCharType="end"/>
      </w:r>
      <w:r w:rsidR="001E1088">
        <w:rPr>
          <w:lang w:val="fr-FR"/>
        </w:rPr>
        <w:t xml:space="preserve"> g</w:t>
      </w:r>
      <w:r w:rsidR="008C2538" w:rsidRPr="0032190F">
        <w:rPr>
          <w:lang w:val="fr-FR"/>
        </w:rPr>
        <w:t>ravé puis peint</w:t>
      </w:r>
      <w:r w:rsidR="00790532">
        <w:rPr>
          <w:lang w:val="fr-FR"/>
        </w:rPr>
        <w:t xml:space="preserve">, </w:t>
      </w:r>
      <w:bookmarkStart w:id="965" w:name="_Hlk125654430"/>
      <w:r w:rsidR="00790532">
        <w:rPr>
          <w:lang w:val="fr-FR"/>
        </w:rPr>
        <w:fldChar w:fldCharType="begin"/>
      </w:r>
      <w:r w:rsidR="00790532">
        <w:rPr>
          <w:lang w:val="fr-FR"/>
        </w:rPr>
        <w:instrText xml:space="preserve"> HYPERLINK "Cultures.docx" \l "Cul_Art_TAC_T_a_idole_INPI" </w:instrText>
      </w:r>
      <w:r w:rsidR="00790532">
        <w:rPr>
          <w:lang w:val="fr-FR"/>
        </w:rPr>
      </w:r>
      <w:r w:rsidR="00790532">
        <w:rPr>
          <w:lang w:val="fr-FR"/>
        </w:rPr>
        <w:fldChar w:fldCharType="separate"/>
      </w:r>
      <w:r w:rsidR="00790532" w:rsidRPr="00790532">
        <w:rPr>
          <w:rStyle w:val="Hyperlink"/>
          <w:lang w:val="fr-FR"/>
        </w:rPr>
        <w:t>INPI</w:t>
      </w:r>
      <w:r w:rsidR="00790532">
        <w:rPr>
          <w:lang w:val="fr-FR"/>
        </w:rPr>
        <w:fldChar w:fldCharType="end"/>
      </w:r>
      <w:bookmarkEnd w:id="965"/>
      <w:r w:rsidR="008C2538" w:rsidRPr="0032190F">
        <w:rPr>
          <w:lang w:val="fr-FR"/>
        </w:rPr>
        <w:t xml:space="preserve">. Le corps est recouvert de 7 bandes parallèles ornées de traits verticaux. Au bas du corps: deux peids aux doigts écartés. Le personnage (env. 1 m de haut) est enveloppé d'un décor de bandes décorées de hachures ou de </w:t>
      </w:r>
      <w:hyperlink r:id="rId2169" w:anchor="Cul_Proto_Art_TAC_T_g_zigzag" w:history="1">
        <w:r w:rsidR="00E31D08" w:rsidRPr="00E31D08">
          <w:rPr>
            <w:rStyle w:val="Hyperlink"/>
            <w:lang w:val="fr-FR" w:eastAsia="en-GB"/>
          </w:rPr>
          <w:t>zigza</w:t>
        </w:r>
        <w:r w:rsidR="00E31D08">
          <w:rPr>
            <w:rStyle w:val="Hyperlink"/>
            <w:lang w:val="fr-FR" w:eastAsia="en-GB"/>
          </w:rPr>
          <w:t>gs</w:t>
        </w:r>
      </w:hyperlink>
      <w:r w:rsidR="00E31D08" w:rsidRPr="0032190F">
        <w:rPr>
          <w:lang w:val="fr-FR"/>
        </w:rPr>
        <w:t xml:space="preserve"> </w:t>
      </w:r>
      <w:r w:rsidR="008C2538" w:rsidRPr="0032190F">
        <w:rPr>
          <w:lang w:val="fr-FR"/>
        </w:rPr>
        <w:t>(BIB 1738 p. 98)</w:t>
      </w:r>
      <w:r w:rsidR="003D5D82">
        <w:rPr>
          <w:lang w:val="fr-FR"/>
        </w:rPr>
        <w:t xml:space="preserve"> 1,75 cm de haut (BIB 2962). </w:t>
      </w:r>
      <w:r w:rsidR="00A3198F" w:rsidRPr="00A3198F">
        <w:rPr>
          <w:lang w:val="fr-FR"/>
        </w:rPr>
        <w:t>Le plus clair exemple d'anthropomorphisation du "bouclier" [</w:t>
      </w:r>
      <w:hyperlink r:id="rId2170" w:anchor="Cul_Proto_Art_TAC_T_t_bouclier" w:history="1">
        <w:r w:rsidR="00A3198F" w:rsidRPr="00A3198F">
          <w:rPr>
            <w:rStyle w:val="Hyperlink"/>
            <w:lang w:val="fr-FR"/>
          </w:rPr>
          <w:t>bouclier</w:t>
        </w:r>
      </w:hyperlink>
      <w:r w:rsidR="00A3198F" w:rsidRPr="00A3198F">
        <w:rPr>
          <w:lang w:val="fr-FR"/>
        </w:rPr>
        <w:t xml:space="preserve">] est celui de </w:t>
      </w:r>
      <w:hyperlink r:id="rId2171" w:anchor="Sit_Pena_Tu" w:history="1">
        <w:r w:rsidR="00A3198F" w:rsidRPr="00A3198F">
          <w:rPr>
            <w:rStyle w:val="Hyperlink"/>
            <w:lang w:val="fr-FR"/>
          </w:rPr>
          <w:t>Pena Tu</w:t>
        </w:r>
      </w:hyperlink>
      <w:r w:rsidR="00A3198F" w:rsidRPr="00A3198F">
        <w:rPr>
          <w:lang w:val="fr-FR"/>
        </w:rPr>
        <w:t xml:space="preserve"> [</w:t>
      </w:r>
      <w:hyperlink r:id="rId2172" w:anchor="Cul_Art_TAC_T_a_idole_INPI" w:history="1">
        <w:r w:rsidR="00A3198F" w:rsidRPr="00A3198F">
          <w:rPr>
            <w:rStyle w:val="Hyperlink"/>
            <w:lang w:val="fr-FR"/>
          </w:rPr>
          <w:t>INPI</w:t>
        </w:r>
      </w:hyperlink>
      <w:r w:rsidR="00A3198F" w:rsidRPr="00A3198F">
        <w:rPr>
          <w:lang w:val="fr-FR"/>
        </w:rPr>
        <w:t>](BIB 1738 p. 99)</w:t>
      </w:r>
    </w:p>
    <w:p w14:paraId="7E21B56C" w14:textId="14C85A6E" w:rsidR="001E1088" w:rsidRDefault="008E2BA7" w:rsidP="001E1088">
      <w:pPr>
        <w:jc w:val="both"/>
        <w:rPr>
          <w:lang w:val="fr-FR"/>
        </w:rPr>
      </w:pPr>
      <w:r w:rsidRPr="0032190F">
        <w:rPr>
          <w:lang w:val="fr-FR"/>
        </w:rPr>
        <w:t>"idole féminine" pour J. Abelanet (BIB 1738 p. 99)</w:t>
      </w:r>
      <w:r w:rsidR="0028674D">
        <w:rPr>
          <w:lang w:val="fr-FR"/>
        </w:rPr>
        <w:t xml:space="preserve"> "idoliforme" (BIB 3084)</w:t>
      </w:r>
    </w:p>
    <w:p w14:paraId="6E39E0C6" w14:textId="77777777" w:rsidR="008C2538" w:rsidRPr="007D60E4" w:rsidRDefault="008C2538" w:rsidP="00242C0F">
      <w:pPr>
        <w:rPr>
          <w:lang w:val="fr-FR"/>
        </w:rPr>
      </w:pPr>
    </w:p>
    <w:p w14:paraId="3D71058A" w14:textId="77777777" w:rsidR="008C2538" w:rsidRPr="0032190F" w:rsidRDefault="003D5D82" w:rsidP="008C2538">
      <w:pPr>
        <w:pStyle w:val="Heading3"/>
      </w:pPr>
      <w:bookmarkStart w:id="966" w:name="Sit_Pena_Tu_d_poignard"/>
      <w:r>
        <w:t>p</w:t>
      </w:r>
      <w:r w:rsidR="008C2538" w:rsidRPr="0032190F">
        <w:t>oignard</w:t>
      </w:r>
    </w:p>
    <w:bookmarkEnd w:id="966"/>
    <w:p w14:paraId="33EE517B" w14:textId="73E3AC0F" w:rsidR="008C2538" w:rsidRDefault="008C2538" w:rsidP="00242C0F">
      <w:pPr>
        <w:rPr>
          <w:lang w:val="fr-FR"/>
        </w:rPr>
      </w:pPr>
      <w:r w:rsidRPr="0032190F">
        <w:rPr>
          <w:lang w:val="fr-FR"/>
        </w:rPr>
        <w:t xml:space="preserve">Gravé et peint. Long poignard à 5 rivets de fixation (BIB 1738 p. 98). Base trapézoïdale </w:t>
      </w:r>
      <w:r w:rsidRPr="0032190F">
        <w:rPr>
          <w:rFonts w:ascii="Courier New" w:hAnsi="Courier New" w:cs="Courier New"/>
          <w:sz w:val="20"/>
          <w:lang w:val="fr-FR"/>
        </w:rPr>
        <w:t>-&gt;</w:t>
      </w:r>
      <w:r w:rsidRPr="0032190F">
        <w:rPr>
          <w:lang w:val="fr-FR"/>
        </w:rPr>
        <w:t xml:space="preserve"> Campaniforme (SS BIB)</w:t>
      </w:r>
      <w:r w:rsidR="008B59BA">
        <w:rPr>
          <w:lang w:val="fr-FR"/>
        </w:rPr>
        <w:t xml:space="preserve"> v. épées </w:t>
      </w:r>
      <w:hyperlink r:id="rId2173" w:anchor="Typ_Arm_Epees_pistiliforme" w:history="1">
        <w:r w:rsidR="008B59BA" w:rsidRPr="008B59BA">
          <w:rPr>
            <w:rStyle w:val="Hyperlink"/>
            <w:lang w:val="fr-FR"/>
          </w:rPr>
          <w:t>pistilliforme</w:t>
        </w:r>
      </w:hyperlink>
      <w:r w:rsidR="008B59BA">
        <w:rPr>
          <w:lang w:val="fr-FR"/>
        </w:rPr>
        <w:t xml:space="preserve"> ?</w:t>
      </w:r>
      <w:r w:rsidR="00C71734">
        <w:rPr>
          <w:lang w:val="fr-FR"/>
        </w:rPr>
        <w:t xml:space="preserve"> (SS BIB) comparé à </w:t>
      </w:r>
      <w:hyperlink r:id="rId2174" w:anchor="Sit_Sabero" w:history="1">
        <w:r w:rsidR="00C71734" w:rsidRPr="00C71734">
          <w:rPr>
            <w:rStyle w:val="Hyperlink"/>
            <w:lang w:val="fr-FR"/>
          </w:rPr>
          <w:t>Sabero</w:t>
        </w:r>
      </w:hyperlink>
      <w:r w:rsidR="00C71734">
        <w:rPr>
          <w:lang w:val="fr-FR"/>
        </w:rPr>
        <w:t xml:space="preserve"> (BIB 3054)</w:t>
      </w:r>
    </w:p>
    <w:p w14:paraId="58B8A70F" w14:textId="77777777" w:rsidR="001E1088" w:rsidRDefault="001E1088" w:rsidP="00242C0F">
      <w:pPr>
        <w:rPr>
          <w:lang w:val="fr-FR"/>
        </w:rPr>
      </w:pPr>
    </w:p>
    <w:p w14:paraId="3EEDE050" w14:textId="77777777" w:rsidR="001E1088" w:rsidRDefault="001E1088" w:rsidP="001E1088">
      <w:pPr>
        <w:pStyle w:val="Heading2"/>
      </w:pPr>
      <w:r>
        <w:t>comparaison</w:t>
      </w:r>
    </w:p>
    <w:p w14:paraId="46C32C30" w14:textId="77777777" w:rsidR="001E1088" w:rsidRDefault="001E1088" w:rsidP="001E1088">
      <w:pPr>
        <w:rPr>
          <w:lang w:val="fr-FR" w:eastAsia="fr-FR"/>
        </w:rPr>
      </w:pPr>
    </w:p>
    <w:p w14:paraId="64A70CE1" w14:textId="6541E87A" w:rsidR="001E1088" w:rsidRDefault="001E1088" w:rsidP="00242C0F">
      <w:pPr>
        <w:rPr>
          <w:lang w:val="fr-FR" w:eastAsia="fr-FR"/>
        </w:rPr>
      </w:pPr>
      <w:r w:rsidRPr="001E1088">
        <w:rPr>
          <w:lang w:val="fr-FR"/>
        </w:rPr>
        <w:lastRenderedPageBreak/>
        <w:t xml:space="preserve">v. </w:t>
      </w:r>
      <w:hyperlink r:id="rId2175" w:anchor="Sit_Tabuyo_Monte" w:history="1">
        <w:r w:rsidRPr="001E1088">
          <w:rPr>
            <w:rStyle w:val="Hyperlink"/>
            <w:lang w:val="fr-FR"/>
          </w:rPr>
          <w:t>Tabuyo del Monte</w:t>
        </w:r>
      </w:hyperlink>
      <w:r w:rsidRPr="001E1088">
        <w:rPr>
          <w:lang w:val="fr-FR"/>
        </w:rPr>
        <w:t xml:space="preserve"> (BIB 1738) </w:t>
      </w:r>
      <w:r>
        <w:rPr>
          <w:lang w:val="fr-FR"/>
        </w:rPr>
        <w:t xml:space="preserve">La meilleur comparaison pour cette figure est dans le orthstate de Santa Cruz où la gravure et la peinture se combient pour faire resortir les zigzag liés à l'habillement [?] (BIB 2962) le haut de la représentation, "capuche", ~ </w:t>
      </w:r>
      <w:hyperlink r:id="rId2176" w:anchor="Sit_Crato" w:history="1">
        <w:r w:rsidRPr="0032190F">
          <w:rPr>
            <w:rStyle w:val="Hyperlink"/>
            <w:lang w:val="fr-FR"/>
          </w:rPr>
          <w:t>Crato</w:t>
        </w:r>
      </w:hyperlink>
      <w:r w:rsidRPr="001E1088">
        <w:rPr>
          <w:lang w:val="fr-FR"/>
        </w:rPr>
        <w:t xml:space="preserve"> </w:t>
      </w:r>
      <w:r w:rsidRPr="003D5D82">
        <w:rPr>
          <w:lang w:val="fr-FR"/>
        </w:rPr>
        <w:t xml:space="preserve">et de Ntra. Sra. da Esperança, deux pièces statuaires portugaises, connectées à des nécropoles mégalithiques. </w:t>
      </w:r>
      <w:r>
        <w:rPr>
          <w:lang w:val="fr-FR"/>
        </w:rPr>
        <w:t>(BIB 2962)</w:t>
      </w:r>
    </w:p>
    <w:p w14:paraId="77A5F91D" w14:textId="77777777" w:rsidR="001E1088" w:rsidRDefault="001E1088" w:rsidP="00242C0F">
      <w:pPr>
        <w:rPr>
          <w:lang w:val="fr-FR"/>
        </w:rPr>
      </w:pPr>
    </w:p>
    <w:p w14:paraId="3552C486" w14:textId="77777777" w:rsidR="001E1088" w:rsidRDefault="001E1088" w:rsidP="001E1088">
      <w:pPr>
        <w:pStyle w:val="Heading2"/>
      </w:pPr>
      <w:r>
        <w:t>datation</w:t>
      </w:r>
    </w:p>
    <w:p w14:paraId="434A0D3D" w14:textId="77777777" w:rsidR="001E1088" w:rsidRDefault="001E1088" w:rsidP="001E1088">
      <w:pPr>
        <w:rPr>
          <w:lang w:val="fr-FR"/>
        </w:rPr>
      </w:pPr>
    </w:p>
    <w:p w14:paraId="0AEABEB8" w14:textId="38FEAAB1" w:rsidR="001E1088" w:rsidRDefault="00000000" w:rsidP="001E1088">
      <w:pPr>
        <w:rPr>
          <w:lang w:val="fr-FR"/>
        </w:rPr>
      </w:pPr>
      <w:hyperlink r:id="rId2177" w:anchor="Cul_Bronze_Inicial" w:history="1">
        <w:r w:rsidR="001E1088" w:rsidRPr="0020473A">
          <w:rPr>
            <w:rStyle w:val="Hyperlink"/>
            <w:lang w:val="fr-FR"/>
          </w:rPr>
          <w:t>Bronze Inicial</w:t>
        </w:r>
      </w:hyperlink>
      <w:r w:rsidR="001E1088">
        <w:rPr>
          <w:lang w:val="fr-FR"/>
        </w:rPr>
        <w:t xml:space="preserve"> (BIB 3006) </w:t>
      </w:r>
      <w:r w:rsidR="001E1088" w:rsidRPr="0032190F">
        <w:rPr>
          <w:lang w:val="fr-FR"/>
        </w:rPr>
        <w:t xml:space="preserve">Datée du </w:t>
      </w:r>
      <w:r w:rsidR="001E1088">
        <w:rPr>
          <w:lang w:val="fr-FR"/>
        </w:rPr>
        <w:t>BA</w:t>
      </w:r>
      <w:r w:rsidR="001E1088" w:rsidRPr="0032190F">
        <w:rPr>
          <w:lang w:val="fr-FR"/>
        </w:rPr>
        <w:t xml:space="preserve"> d'après l'arme représentée pour Bueno, Piñón y Prados (1985: 46-47) (BIB 2172)</w:t>
      </w:r>
    </w:p>
    <w:p w14:paraId="1CE7230B" w14:textId="6A380F32" w:rsidR="00A3198F" w:rsidRDefault="00A3198F" w:rsidP="001E1088">
      <w:pPr>
        <w:rPr>
          <w:lang w:val="fr-FR"/>
        </w:rPr>
      </w:pPr>
    </w:p>
    <w:p w14:paraId="03ABE5D5" w14:textId="6E2519EA" w:rsidR="00A3198F" w:rsidRDefault="00A3198F" w:rsidP="00A3198F">
      <w:pPr>
        <w:pStyle w:val="Heading2"/>
      </w:pPr>
      <w:r>
        <w:t>comparaisons</w:t>
      </w:r>
    </w:p>
    <w:p w14:paraId="20601E7F" w14:textId="227EA49D" w:rsidR="00A3198F" w:rsidRDefault="00A3198F" w:rsidP="001E1088">
      <w:pPr>
        <w:rPr>
          <w:lang w:val="fr-FR"/>
        </w:rPr>
      </w:pPr>
    </w:p>
    <w:p w14:paraId="6F7DD088" w14:textId="77777777" w:rsidR="00A3198F" w:rsidRPr="001E1088" w:rsidRDefault="00A3198F" w:rsidP="001E1088">
      <w:pPr>
        <w:rPr>
          <w:lang w:val="fr-FR"/>
        </w:rPr>
      </w:pPr>
    </w:p>
    <w:p w14:paraId="6AA35F59" w14:textId="77777777" w:rsidR="008C2538" w:rsidRPr="0032190F" w:rsidRDefault="008C2538" w:rsidP="00242C0F">
      <w:pPr>
        <w:rPr>
          <w:lang w:val="fr-FR"/>
        </w:rPr>
      </w:pPr>
    </w:p>
    <w:p w14:paraId="188DD69D" w14:textId="77777777" w:rsidR="008C2538" w:rsidRPr="0032190F" w:rsidRDefault="0061147A" w:rsidP="008C2538">
      <w:pPr>
        <w:pStyle w:val="Heading2"/>
      </w:pPr>
      <w:r>
        <w:t>i</w:t>
      </w:r>
      <w:r w:rsidR="008C2538" w:rsidRPr="0032190F">
        <w:t>nterprétations</w:t>
      </w:r>
    </w:p>
    <w:p w14:paraId="146F137D" w14:textId="61BC2596" w:rsidR="0061147A" w:rsidRPr="00C21E3F" w:rsidRDefault="009D591D" w:rsidP="0061147A">
      <w:pPr>
        <w:jc w:val="both"/>
        <w:rPr>
          <w:lang w:val="fr-FR"/>
        </w:rPr>
      </w:pPr>
      <w:r w:rsidRPr="0032190F">
        <w:rPr>
          <w:lang w:val="fr-FR"/>
        </w:rPr>
        <w:t xml:space="preserve">Le site de la Pena Tù annoncerait les axes de diffusion du </w:t>
      </w:r>
      <w:hyperlink r:id="rId2178" w:anchor="Sit_Cuivre" w:history="1">
        <w:r w:rsidR="00BA150E" w:rsidRPr="00BA150E">
          <w:rPr>
            <w:rStyle w:val="Hyperlink"/>
            <w:lang w:val="fr-FR"/>
          </w:rPr>
          <w:t>cuivre</w:t>
        </w:r>
      </w:hyperlink>
      <w:r w:rsidR="00BA150E">
        <w:rPr>
          <w:lang w:val="fr-FR"/>
        </w:rPr>
        <w:t xml:space="preserve"> </w:t>
      </w:r>
      <w:r w:rsidRPr="0032190F">
        <w:rPr>
          <w:lang w:val="fr-FR"/>
        </w:rPr>
        <w:t xml:space="preserve">(De Blas Cortina, 2004).(BIB 2397 p. 649). </w:t>
      </w:r>
      <w:r w:rsidR="008C2538" w:rsidRPr="0032190F">
        <w:rPr>
          <w:lang w:val="fr-FR"/>
        </w:rPr>
        <w:t xml:space="preserve">A rapprocher des statues-stèles d'Arronches, </w:t>
      </w:r>
      <w:hyperlink r:id="rId2179" w:anchor="Sit_Crato" w:history="1">
        <w:r w:rsidR="008C2538" w:rsidRPr="0032190F">
          <w:rPr>
            <w:rStyle w:val="Hyperlink"/>
            <w:lang w:val="fr-FR"/>
          </w:rPr>
          <w:t>Crato</w:t>
        </w:r>
      </w:hyperlink>
      <w:r w:rsidR="008C2538" w:rsidRPr="0032190F">
        <w:rPr>
          <w:lang w:val="fr-FR"/>
        </w:rPr>
        <w:t xml:space="preserve">, </w:t>
      </w:r>
      <w:hyperlink r:id="rId2180" w:anchor="Sit_Quinta_Coquinho" w:history="1">
        <w:r w:rsidR="008C2538" w:rsidRPr="008A36B4">
          <w:rPr>
            <w:rStyle w:val="Hyperlink"/>
            <w:lang w:val="fr-FR"/>
          </w:rPr>
          <w:t>Quinta do Coquinho</w:t>
        </w:r>
      </w:hyperlink>
      <w:r w:rsidR="008E2BA7">
        <w:rPr>
          <w:lang w:val="fr-FR"/>
        </w:rPr>
        <w:t xml:space="preserve"> (BIB ?)</w:t>
      </w:r>
      <w:r w:rsidR="005D311B" w:rsidRPr="0032190F">
        <w:rPr>
          <w:lang w:val="fr-FR"/>
        </w:rPr>
        <w:t xml:space="preserve">. </w:t>
      </w:r>
      <w:r w:rsidR="0061147A" w:rsidRPr="00C21E3F">
        <w:rPr>
          <w:lang w:val="fr-FR"/>
        </w:rPr>
        <w:t>Domine une nécropole (BIB 2980)</w:t>
      </w:r>
    </w:p>
    <w:p w14:paraId="044B5CB5" w14:textId="5B6B97B1" w:rsidR="00067879" w:rsidRPr="00C21E3F" w:rsidRDefault="00067879" w:rsidP="0061147A">
      <w:pPr>
        <w:jc w:val="both"/>
        <w:rPr>
          <w:lang w:val="fr-FR"/>
        </w:rPr>
      </w:pPr>
      <w:r w:rsidRPr="00C21E3F">
        <w:rPr>
          <w:lang w:val="fr-FR"/>
        </w:rPr>
        <w:t xml:space="preserve">v. </w:t>
      </w:r>
      <w:hyperlink r:id="rId2181" w:anchor="Sit_Preixana" w:history="1">
        <w:r w:rsidRPr="00C21E3F">
          <w:rPr>
            <w:rStyle w:val="Hyperlink"/>
            <w:lang w:val="fr-FR"/>
          </w:rPr>
          <w:t>Preixana</w:t>
        </w:r>
      </w:hyperlink>
    </w:p>
    <w:p w14:paraId="5A304B5E" w14:textId="77777777" w:rsidR="008A36B4" w:rsidRPr="00C21E3F" w:rsidRDefault="008A36B4" w:rsidP="0061147A">
      <w:pPr>
        <w:jc w:val="both"/>
        <w:rPr>
          <w:lang w:val="fr-FR"/>
        </w:rPr>
      </w:pPr>
    </w:p>
    <w:p w14:paraId="09C83729" w14:textId="77777777" w:rsidR="008A36B4" w:rsidRDefault="008A36B4" w:rsidP="00426FF9">
      <w:pPr>
        <w:pStyle w:val="Heading1"/>
      </w:pPr>
      <w:bookmarkStart w:id="967" w:name="Sit_Quinta_Coquinho"/>
      <w:r>
        <w:t>QUINTA DO COQUINHO</w:t>
      </w:r>
    </w:p>
    <w:bookmarkEnd w:id="967"/>
    <w:p w14:paraId="60F8C37C" w14:textId="77777777" w:rsidR="008A36B4" w:rsidRPr="00C21E3F" w:rsidRDefault="008A36B4" w:rsidP="0061147A">
      <w:pPr>
        <w:jc w:val="both"/>
        <w:rPr>
          <w:lang w:val="fr-FR"/>
        </w:rPr>
      </w:pPr>
    </w:p>
    <w:p w14:paraId="4270509A" w14:textId="77777777" w:rsidR="008A36B4" w:rsidRPr="008A36B4" w:rsidRDefault="008A36B4" w:rsidP="0061147A">
      <w:pPr>
        <w:jc w:val="both"/>
        <w:rPr>
          <w:lang w:val="fr-FR"/>
        </w:rPr>
      </w:pPr>
      <w:r w:rsidRPr="008A36B4">
        <w:rPr>
          <w:lang w:val="fr-FR"/>
        </w:rPr>
        <w:t>Piece trouvee aux alentours de Vide, «concelho» de Moncorvo (district de Bragan9a). Les details de Ia decouverte ne sont pas connus. Cet exemplaire est au Musee National de Lisbonne. Hauteur: 0,31 m.; larg. max.: 0,23 m.; ep. max: 0,07 m. Granit. II s'agitd'un galet, dans lequel on tete graves des attributs de Ia face (yeux, sourcils, nez, bouche ), d 'une fa9on tres schematique (en forme de «H» couche, comme a ecrit Amal), et un probable collier multiple (trois sillons argues paralleles). Les ressemblances avec Ia piece de Crato (district de Portalegre, Alentejo, Portugal) sont evidentes; il s'agit d'un groupe de formes dans lequel on pourrait aussi integrer des pieces comme celles deN." S." da Esperan9a (Arronches, Vistalegre, district de Portalegre) et de Ciudad Rodrigo l (Salamanque, Espagne), bien que celles-ci aient plus d' attributs.(BIB 3084)</w:t>
      </w:r>
    </w:p>
    <w:p w14:paraId="69D0F4A4" w14:textId="77777777" w:rsidR="008A36B4" w:rsidRDefault="008A36B4" w:rsidP="0061147A">
      <w:pPr>
        <w:jc w:val="both"/>
        <w:rPr>
          <w:lang w:val="fr-FR"/>
        </w:rPr>
      </w:pPr>
    </w:p>
    <w:p w14:paraId="10462979" w14:textId="77777777" w:rsidR="0028674D" w:rsidRDefault="0028674D" w:rsidP="0028674D">
      <w:pPr>
        <w:pStyle w:val="Heading2"/>
      </w:pPr>
      <w:r>
        <w:t>datation</w:t>
      </w:r>
    </w:p>
    <w:p w14:paraId="6EB1BE07" w14:textId="77777777" w:rsidR="0028674D" w:rsidRPr="008A36B4" w:rsidRDefault="0028674D" w:rsidP="0061147A">
      <w:pPr>
        <w:jc w:val="both"/>
        <w:rPr>
          <w:lang w:val="fr-FR"/>
        </w:rPr>
      </w:pPr>
    </w:p>
    <w:p w14:paraId="33D3FFCA" w14:textId="77777777" w:rsidR="008A36B4" w:rsidRDefault="008A36B4" w:rsidP="008A36B4">
      <w:pPr>
        <w:tabs>
          <w:tab w:val="center" w:pos="4801"/>
        </w:tabs>
        <w:rPr>
          <w:lang w:val="fr-FR"/>
        </w:rPr>
      </w:pPr>
      <w:r>
        <w:rPr>
          <w:lang w:val="fr-FR"/>
        </w:rPr>
        <w:t>Peut-être du Chalcolithique (BIB 3084)</w:t>
      </w:r>
    </w:p>
    <w:p w14:paraId="6708BBED" w14:textId="77777777" w:rsidR="008A36B4" w:rsidRDefault="008A36B4" w:rsidP="008A36B4">
      <w:pPr>
        <w:tabs>
          <w:tab w:val="center" w:pos="4801"/>
        </w:tabs>
        <w:rPr>
          <w:lang w:val="fr-FR"/>
        </w:rPr>
      </w:pPr>
    </w:p>
    <w:p w14:paraId="551E613E" w14:textId="77777777" w:rsidR="008A36B4" w:rsidRDefault="008A36B4" w:rsidP="00426FF9">
      <w:pPr>
        <w:pStyle w:val="Heading1"/>
      </w:pPr>
      <w:bookmarkStart w:id="968" w:name="Sit_Moncorvo"/>
      <w:r>
        <w:t>MONCORVO</w:t>
      </w:r>
    </w:p>
    <w:bookmarkEnd w:id="968"/>
    <w:p w14:paraId="098561D1" w14:textId="77777777" w:rsidR="008A36B4" w:rsidRPr="0028674D" w:rsidRDefault="0028674D" w:rsidP="008A36B4">
      <w:pPr>
        <w:tabs>
          <w:tab w:val="center" w:pos="4801"/>
        </w:tabs>
        <w:rPr>
          <w:sz w:val="20"/>
          <w:lang w:val="fr-FR"/>
        </w:rPr>
      </w:pPr>
      <w:r w:rsidRPr="0028674D">
        <w:rPr>
          <w:sz w:val="20"/>
          <w:lang w:val="fr-FR"/>
        </w:rPr>
        <w:t>Moncorve</w:t>
      </w:r>
    </w:p>
    <w:p w14:paraId="5D063DAE" w14:textId="77777777" w:rsidR="0028674D" w:rsidRDefault="0028674D" w:rsidP="008A36B4">
      <w:pPr>
        <w:tabs>
          <w:tab w:val="center" w:pos="4801"/>
        </w:tabs>
        <w:rPr>
          <w:lang w:val="fr-FR"/>
        </w:rPr>
      </w:pPr>
    </w:p>
    <w:p w14:paraId="5379233D" w14:textId="05C89968" w:rsidR="00C21E3F" w:rsidRDefault="00C21E3F" w:rsidP="00C21E3F">
      <w:pPr>
        <w:rPr>
          <w:lang w:val="fr-FR"/>
        </w:rPr>
      </w:pPr>
      <w:r w:rsidRPr="00C21E3F">
        <w:rPr>
          <w:lang w:val="fr-FR"/>
        </w:rPr>
        <w:t xml:space="preserve">On sait seulement de cette piece qu 'elle provient du «concelho» de Moncorvo, et qu 'elle a ete offerte ( du temps de L. de Vasconcelos) au Musee National, ainsi que I 'exemplaire de Quinta do Couquinho, par un cure local, J. A. Tavares. Hauteur: 0,35 m.; larg.: 0,19 m,; ep.: 0,07 m. Granit. La face est traitee en creux; tres simple, elle possede un nez en relief et des cupules pour les yeux. Mais cette partie de Ia piece, quadrangulaire a sommet cintre, est entouree par une moulure qui est a son tour en relief par rapport a Ia peripherie de !'objet. On ne peut pas s'empecher de penser aux «Steles» proven9ales et a celle d' </w:t>
      </w:r>
      <w:hyperlink r:id="rId2182" w:anchor="Sit_Asquerosa" w:history="1">
        <w:r w:rsidRPr="00631E7C">
          <w:rPr>
            <w:rStyle w:val="Hyperlink"/>
            <w:lang w:val="fr-FR"/>
          </w:rPr>
          <w:t>Asquerosa</w:t>
        </w:r>
      </w:hyperlink>
      <w:r w:rsidRPr="00C21E3F">
        <w:rPr>
          <w:lang w:val="fr-FR"/>
        </w:rPr>
        <w:t xml:space="preserve">, Grenade (Espagne). </w:t>
      </w:r>
      <w:r>
        <w:rPr>
          <w:lang w:val="fr-FR"/>
        </w:rPr>
        <w:t>(BIB 3084)</w:t>
      </w:r>
      <w:r w:rsidR="00631E7C">
        <w:rPr>
          <w:lang w:val="fr-FR"/>
        </w:rPr>
        <w:t xml:space="preserve"> stèle en borne (SS BIB)</w:t>
      </w:r>
    </w:p>
    <w:p w14:paraId="6949ABA2" w14:textId="77777777" w:rsidR="00C21E3F" w:rsidRDefault="00C21E3F" w:rsidP="008A36B4">
      <w:pPr>
        <w:tabs>
          <w:tab w:val="center" w:pos="4801"/>
        </w:tabs>
        <w:rPr>
          <w:lang w:val="fr-FR"/>
        </w:rPr>
      </w:pPr>
    </w:p>
    <w:p w14:paraId="4A4A42D6" w14:textId="77777777" w:rsidR="0028674D" w:rsidRDefault="0028674D" w:rsidP="0028674D">
      <w:pPr>
        <w:pStyle w:val="Heading2"/>
      </w:pPr>
      <w:r>
        <w:t>datation</w:t>
      </w:r>
    </w:p>
    <w:p w14:paraId="1DF2F58B" w14:textId="77777777" w:rsidR="0028674D" w:rsidRDefault="0028674D" w:rsidP="008A36B4">
      <w:pPr>
        <w:tabs>
          <w:tab w:val="center" w:pos="4801"/>
        </w:tabs>
        <w:rPr>
          <w:lang w:val="fr-FR"/>
        </w:rPr>
      </w:pPr>
    </w:p>
    <w:p w14:paraId="0CC29B42" w14:textId="77777777" w:rsidR="008A36B4" w:rsidRPr="00951D91" w:rsidRDefault="008A36B4" w:rsidP="008A36B4">
      <w:pPr>
        <w:rPr>
          <w:lang w:val="fr-FR"/>
        </w:rPr>
      </w:pPr>
      <w:r>
        <w:rPr>
          <w:lang w:val="fr-FR"/>
        </w:rPr>
        <w:lastRenderedPageBreak/>
        <w:t>Peut-être du Chalcolithique (BIB 3084)</w:t>
      </w:r>
    </w:p>
    <w:p w14:paraId="20CAEA93" w14:textId="77777777" w:rsidR="008A36B4" w:rsidRPr="00951D91" w:rsidRDefault="008A36B4" w:rsidP="008A36B4">
      <w:pPr>
        <w:tabs>
          <w:tab w:val="center" w:pos="4801"/>
        </w:tabs>
        <w:rPr>
          <w:lang w:val="fr-FR"/>
        </w:rPr>
      </w:pPr>
    </w:p>
    <w:p w14:paraId="2395DAB4" w14:textId="77777777" w:rsidR="006F6510" w:rsidRPr="008A36B4" w:rsidRDefault="006F6510" w:rsidP="0061147A">
      <w:pPr>
        <w:jc w:val="both"/>
        <w:rPr>
          <w:lang w:val="fr-FR"/>
        </w:rPr>
      </w:pPr>
    </w:p>
    <w:p w14:paraId="46F3E1F0" w14:textId="77777777" w:rsidR="006F6510" w:rsidRPr="00426FF9" w:rsidRDefault="006F6510" w:rsidP="00426FF9">
      <w:pPr>
        <w:pStyle w:val="Heading1"/>
        <w:rPr>
          <w:lang w:val="es-ES"/>
        </w:rPr>
      </w:pPr>
      <w:bookmarkStart w:id="969" w:name="Sit_Quinta_Almaraz"/>
      <w:r w:rsidRPr="00426FF9">
        <w:rPr>
          <w:lang w:val="es-ES"/>
        </w:rPr>
        <w:t>QUINTA DO ALMARAZ</w:t>
      </w:r>
    </w:p>
    <w:bookmarkEnd w:id="969"/>
    <w:p w14:paraId="152F9705" w14:textId="77777777" w:rsidR="006F6510" w:rsidRPr="00BE4758" w:rsidRDefault="006F6510" w:rsidP="0061147A">
      <w:pPr>
        <w:jc w:val="both"/>
        <w:rPr>
          <w:lang w:val="es-ES"/>
        </w:rPr>
      </w:pPr>
    </w:p>
    <w:p w14:paraId="5DC164B2" w14:textId="77777777" w:rsidR="006F6510" w:rsidRDefault="006F6510" w:rsidP="0061147A">
      <w:pPr>
        <w:jc w:val="both"/>
        <w:rPr>
          <w:lang w:val="fr-FR"/>
        </w:rPr>
      </w:pPr>
      <w:r w:rsidRPr="00B871A1">
        <w:rPr>
          <w:lang w:val="es-ES"/>
        </w:rPr>
        <w:t>Almada, Portugal</w:t>
      </w:r>
      <w:r w:rsidR="00D71AF3" w:rsidRPr="00B871A1">
        <w:rPr>
          <w:lang w:val="es-ES"/>
        </w:rPr>
        <w:t xml:space="preserve">. </w:t>
      </w:r>
      <w:r w:rsidR="00D71AF3">
        <w:rPr>
          <w:lang w:val="fr-FR"/>
        </w:rPr>
        <w:t>Estuaire du Tage</w:t>
      </w:r>
      <w:r w:rsidRPr="00D71AF3">
        <w:rPr>
          <w:lang w:val="fr-FR"/>
        </w:rPr>
        <w:t xml:space="preserve">. </w:t>
      </w:r>
      <w:r w:rsidRPr="006F6510">
        <w:rPr>
          <w:lang w:val="fr-FR"/>
        </w:rPr>
        <w:t>Concentration d'artfacts en bronze de diverses typologies, chronologies et proportion d'étain (</w:t>
      </w:r>
      <w:r w:rsidRPr="006F6510">
        <w:rPr>
          <w:i/>
          <w:lang w:val="fr-FR"/>
        </w:rPr>
        <w:t>lead contents</w:t>
      </w:r>
      <w:r w:rsidRPr="006F6510">
        <w:rPr>
          <w:lang w:val="fr-FR"/>
        </w:rPr>
        <w:t>)</w:t>
      </w:r>
      <w:r>
        <w:rPr>
          <w:lang w:val="fr-FR"/>
        </w:rPr>
        <w:t xml:space="preserve"> d'une technologie méditerranéenne dans un contexte LBA (BIB 3080). Ces objets par leur technicité diffèrent significativement des traditions régionales et montrent la complexité des échanges (BIB 3080) fibule Bencarron</w:t>
      </w:r>
      <w:r w:rsidR="008E5591">
        <w:rPr>
          <w:lang w:val="fr-FR"/>
        </w:rPr>
        <w:t>, poignée de chaudron</w:t>
      </w:r>
      <w:r>
        <w:rPr>
          <w:lang w:val="fr-FR"/>
        </w:rPr>
        <w:t xml:space="preserve"> (BIB 3080)</w:t>
      </w:r>
    </w:p>
    <w:p w14:paraId="5F40DE3F" w14:textId="0B7E6358" w:rsidR="00D71AF3" w:rsidRDefault="00D71AF3" w:rsidP="0061147A">
      <w:pPr>
        <w:jc w:val="both"/>
        <w:rPr>
          <w:lang w:val="fr-FR"/>
        </w:rPr>
      </w:pPr>
      <w:r>
        <w:rPr>
          <w:lang w:val="fr-FR"/>
        </w:rPr>
        <w:t xml:space="preserve">Fer 1. </w:t>
      </w:r>
      <w:hyperlink r:id="rId2183" w:anchor="Cul_Pheniciens_p_PORT" w:history="1">
        <w:r w:rsidRPr="00D71AF3">
          <w:rPr>
            <w:rStyle w:val="Hyperlink"/>
            <w:lang w:val="fr-FR"/>
          </w:rPr>
          <w:t>Phénicien</w:t>
        </w:r>
      </w:hyperlink>
      <w:r>
        <w:rPr>
          <w:lang w:val="fr-FR"/>
        </w:rPr>
        <w:t>.</w:t>
      </w:r>
    </w:p>
    <w:p w14:paraId="569B1211" w14:textId="77777777" w:rsidR="006F6510" w:rsidRDefault="006F6510" w:rsidP="0061147A">
      <w:pPr>
        <w:jc w:val="both"/>
        <w:rPr>
          <w:lang w:val="fr-FR"/>
        </w:rPr>
      </w:pPr>
      <w:r>
        <w:rPr>
          <w:lang w:val="fr-FR"/>
        </w:rPr>
        <w:t>présence de système pondéral phénicien (BIB 3006)</w:t>
      </w:r>
    </w:p>
    <w:p w14:paraId="161107B2" w14:textId="77777777" w:rsidR="006F6510" w:rsidRDefault="006F6510" w:rsidP="0061147A">
      <w:pPr>
        <w:jc w:val="both"/>
        <w:rPr>
          <w:lang w:val="fr-FR"/>
        </w:rPr>
      </w:pPr>
    </w:p>
    <w:p w14:paraId="2660F243" w14:textId="77777777" w:rsidR="006F6510" w:rsidRDefault="006F6510" w:rsidP="00426FF9">
      <w:pPr>
        <w:pStyle w:val="Heading1"/>
      </w:pPr>
      <w:bookmarkStart w:id="970" w:name="Sit_Figueiredo_Donas"/>
      <w:r>
        <w:t>FIGUEIREDO DAS DONAS</w:t>
      </w:r>
    </w:p>
    <w:bookmarkEnd w:id="970"/>
    <w:p w14:paraId="703AA976" w14:textId="77777777" w:rsidR="006F6510" w:rsidRDefault="006F6510" w:rsidP="0061147A">
      <w:pPr>
        <w:jc w:val="both"/>
        <w:rPr>
          <w:lang w:val="fr-FR"/>
        </w:rPr>
      </w:pPr>
    </w:p>
    <w:p w14:paraId="15840BC1" w14:textId="12966644" w:rsidR="006F6510" w:rsidRDefault="00000000" w:rsidP="0061147A">
      <w:pPr>
        <w:jc w:val="both"/>
        <w:rPr>
          <w:lang w:val="fr-FR"/>
        </w:rPr>
      </w:pPr>
      <w:hyperlink r:id="rId2184" w:anchor="Sit_Metal_all_bronze_typ_binaire" w:history="1">
        <w:r w:rsidR="00DF3827" w:rsidRPr="00C71734">
          <w:rPr>
            <w:rStyle w:val="Hyperlink"/>
            <w:lang w:val="fr-FR"/>
          </w:rPr>
          <w:t>bronze</w:t>
        </w:r>
        <w:r w:rsidR="00DF3827">
          <w:rPr>
            <w:rStyle w:val="Hyperlink"/>
            <w:lang w:val="fr-FR"/>
          </w:rPr>
          <w:t>s</w:t>
        </w:r>
        <w:r w:rsidR="00DF3827" w:rsidRPr="00C71734">
          <w:rPr>
            <w:rStyle w:val="Hyperlink"/>
            <w:lang w:val="fr-FR"/>
          </w:rPr>
          <w:t xml:space="preserve"> binair</w:t>
        </w:r>
        <w:r w:rsidR="00DF3827">
          <w:rPr>
            <w:rStyle w:val="Hyperlink"/>
            <w:lang w:val="fr-FR"/>
          </w:rPr>
          <w:t>es</w:t>
        </w:r>
      </w:hyperlink>
      <w:r w:rsidR="00DF3827" w:rsidRPr="00DF3827">
        <w:rPr>
          <w:lang w:val="fr-FR"/>
        </w:rPr>
        <w:t xml:space="preserve"> </w:t>
      </w:r>
      <w:r w:rsidR="006F6510">
        <w:rPr>
          <w:lang w:val="fr-FR"/>
        </w:rPr>
        <w:t>dont les compositions métallique renvoient à des contextes locaux</w:t>
      </w:r>
      <w:r w:rsidR="006F6510" w:rsidRPr="006F6510">
        <w:rPr>
          <w:lang w:val="fr-FR"/>
        </w:rPr>
        <w:t xml:space="preserve">. </w:t>
      </w:r>
      <w:r w:rsidR="006F6510">
        <w:rPr>
          <w:lang w:val="fr-FR"/>
        </w:rPr>
        <w:t>Mais la p</w:t>
      </w:r>
      <w:r w:rsidR="006F6510" w:rsidRPr="006F6510">
        <w:rPr>
          <w:lang w:val="fr-FR"/>
        </w:rPr>
        <w:t xml:space="preserve">résence de </w:t>
      </w:r>
      <w:r w:rsidR="006F6510" w:rsidRPr="006F6510">
        <w:rPr>
          <w:i/>
          <w:lang w:val="fr-FR"/>
        </w:rPr>
        <w:t>nails</w:t>
      </w:r>
      <w:r w:rsidR="006F6510" w:rsidRPr="006F6510">
        <w:rPr>
          <w:lang w:val="fr-FR"/>
        </w:rPr>
        <w:t xml:space="preserve"> [rivets ? clous ?] dont l'insertion nécessitait la technique du moulage (</w:t>
      </w:r>
      <w:r w:rsidR="006F6510" w:rsidRPr="006F6510">
        <w:rPr>
          <w:i/>
          <w:szCs w:val="20"/>
          <w:lang w:val="fr-FR"/>
        </w:rPr>
        <w:t>casting-on</w:t>
      </w:r>
      <w:r w:rsidR="006F6510" w:rsidRPr="006F6510">
        <w:rPr>
          <w:szCs w:val="20"/>
          <w:lang w:val="fr-FR"/>
        </w:rPr>
        <w:t xml:space="preserve">) </w:t>
      </w:r>
      <w:r w:rsidR="006F6510">
        <w:rPr>
          <w:szCs w:val="20"/>
          <w:lang w:val="fr-FR"/>
        </w:rPr>
        <w:t xml:space="preserve">suppose une innovation technologique </w:t>
      </w:r>
      <w:r w:rsidR="006F6510" w:rsidRPr="006F6510">
        <w:rPr>
          <w:lang w:val="fr-FR"/>
        </w:rPr>
        <w:t>(BIB 3080)</w:t>
      </w:r>
    </w:p>
    <w:p w14:paraId="05C3B692" w14:textId="77777777" w:rsidR="006F6510" w:rsidRDefault="006F6510" w:rsidP="0061147A">
      <w:pPr>
        <w:jc w:val="both"/>
        <w:rPr>
          <w:lang w:val="fr-FR"/>
        </w:rPr>
      </w:pPr>
    </w:p>
    <w:p w14:paraId="403FAF25" w14:textId="77777777" w:rsidR="006F6510" w:rsidRPr="00426FF9" w:rsidRDefault="006F6510" w:rsidP="00426FF9">
      <w:pPr>
        <w:pStyle w:val="Heading1"/>
        <w:rPr>
          <w:lang w:val="es-ES"/>
        </w:rPr>
      </w:pPr>
      <w:bookmarkStart w:id="971" w:name="Sit_Fraga_Corvos"/>
      <w:r w:rsidRPr="00426FF9">
        <w:rPr>
          <w:lang w:val="es-ES"/>
        </w:rPr>
        <w:t>FRAGA DOS CORVOS</w:t>
      </w:r>
    </w:p>
    <w:bookmarkEnd w:id="971"/>
    <w:p w14:paraId="662EE971" w14:textId="3F18AFD6" w:rsidR="006F6510" w:rsidRPr="00C21E3F" w:rsidRDefault="006F6510" w:rsidP="0061147A">
      <w:pPr>
        <w:jc w:val="both"/>
        <w:rPr>
          <w:lang w:val="fr-FR"/>
        </w:rPr>
      </w:pPr>
      <w:r w:rsidRPr="006F6510">
        <w:rPr>
          <w:lang w:val="es-ES"/>
        </w:rPr>
        <w:br/>
        <w:t>Zone de Tras-Os-Montes [Tras-</w:t>
      </w:r>
      <w:r>
        <w:rPr>
          <w:lang w:val="es-ES"/>
        </w:rPr>
        <w:t xml:space="preserve">O-Montes]. </w:t>
      </w:r>
      <w:r w:rsidRPr="006F6510">
        <w:rPr>
          <w:lang w:val="fr-FR"/>
        </w:rPr>
        <w:t>Objets avec dorures (</w:t>
      </w:r>
      <w:r w:rsidRPr="006F6510">
        <w:rPr>
          <w:i/>
          <w:lang w:val="fr-FR"/>
        </w:rPr>
        <w:t>gilding</w:t>
      </w:r>
      <w:r w:rsidRPr="006F6510">
        <w:rPr>
          <w:lang w:val="fr-FR"/>
        </w:rPr>
        <w:t>)</w:t>
      </w:r>
      <w:r>
        <w:rPr>
          <w:lang w:val="fr-FR"/>
        </w:rPr>
        <w:t xml:space="preserve"> </w:t>
      </w:r>
      <w:r w:rsidRPr="006F6510">
        <w:rPr>
          <w:lang w:val="fr-FR"/>
        </w:rPr>
        <w:t>(BIB 3080)</w:t>
      </w:r>
      <w:r>
        <w:rPr>
          <w:lang w:val="fr-FR"/>
        </w:rPr>
        <w:t xml:space="preserve"> v. </w:t>
      </w:r>
      <w:hyperlink r:id="rId2185" w:anchor="Cul_Baioes_Santa_Luzia" w:history="1">
        <w:r w:rsidRPr="00CD36B9">
          <w:rPr>
            <w:rStyle w:val="Hyperlink"/>
            <w:lang w:val="fr-FR" w:eastAsia="en-GB"/>
          </w:rPr>
          <w:t xml:space="preserve">gr. </w:t>
        </w:r>
        <w:r w:rsidRPr="00BE4758">
          <w:rPr>
            <w:rStyle w:val="Hyperlink"/>
            <w:lang w:val="fr-FR" w:eastAsia="en-GB"/>
          </w:rPr>
          <w:t>Baioes/Santa Luzia</w:t>
        </w:r>
      </w:hyperlink>
    </w:p>
    <w:p w14:paraId="30BE8D70" w14:textId="77777777" w:rsidR="008A36B4" w:rsidRPr="00C21E3F" w:rsidRDefault="008A36B4" w:rsidP="0061147A">
      <w:pPr>
        <w:jc w:val="both"/>
        <w:rPr>
          <w:lang w:val="fr-FR"/>
        </w:rPr>
      </w:pPr>
    </w:p>
    <w:p w14:paraId="1944BF0E" w14:textId="77777777" w:rsidR="008A36B4" w:rsidRDefault="008A36B4" w:rsidP="00426FF9">
      <w:pPr>
        <w:pStyle w:val="Heading1"/>
      </w:pPr>
      <w:bookmarkStart w:id="972" w:name="Sit_Santa_Luzia"/>
      <w:r>
        <w:t>SANTA LUZIA</w:t>
      </w:r>
    </w:p>
    <w:bookmarkEnd w:id="972"/>
    <w:p w14:paraId="7D624CDB" w14:textId="77777777" w:rsidR="008A36B4" w:rsidRPr="00C21E3F" w:rsidRDefault="008A36B4" w:rsidP="0061147A">
      <w:pPr>
        <w:jc w:val="both"/>
        <w:rPr>
          <w:lang w:val="fr-FR"/>
        </w:rPr>
      </w:pPr>
    </w:p>
    <w:p w14:paraId="3F2B666B" w14:textId="77777777" w:rsidR="008A36B4" w:rsidRPr="00C21E3F" w:rsidRDefault="008A36B4" w:rsidP="0061147A">
      <w:pPr>
        <w:jc w:val="both"/>
        <w:rPr>
          <w:lang w:val="fr-FR"/>
        </w:rPr>
      </w:pPr>
      <w:r w:rsidRPr="008A36B4">
        <w:rPr>
          <w:lang w:val="fr-FR"/>
        </w:rPr>
        <w:t xml:space="preserve">Cet exemplaire a ete trouve par hasard par S. Junior sur un mur actuel du Mont de Santa Luzia, probable habitat de I' Age du Fer et d' epoque romaine du «concelho» de Freixo de Espada a Cinta (district de Bragans;a). Ce gisement est tres connu par I' abondante collection de sculptures zoomorphiques en pierre (des suides pour Ia plupart), d'habitude appelees «berr6es», qu'on y a decouverte. La piece est actuellement au Musee de Bragans;a. Hauteur: 0,235 m.; larg. max.: env. 0,18 m.; larg.: env. 0,08 m. Gran it. II s'agit d'un objet qui a un style tres prochain de l'anterieur; pourtant, le «nez» est ici plus long, presque atteignant Ia partie inferieure de Ia moulure en relief qui entoure le «visage». </w:t>
      </w:r>
      <w:r w:rsidRPr="00C21E3F">
        <w:rPr>
          <w:lang w:val="fr-FR"/>
        </w:rPr>
        <w:t>Cette piece attend encore une etude detaillee.(BIB 3084)</w:t>
      </w:r>
    </w:p>
    <w:p w14:paraId="7F04F042" w14:textId="77777777" w:rsidR="008A36B4" w:rsidRDefault="008A36B4" w:rsidP="0061147A">
      <w:pPr>
        <w:jc w:val="both"/>
        <w:rPr>
          <w:lang w:val="fr-FR"/>
        </w:rPr>
      </w:pPr>
    </w:p>
    <w:p w14:paraId="7B820890" w14:textId="77777777" w:rsidR="0028674D" w:rsidRDefault="0028674D" w:rsidP="0028674D">
      <w:pPr>
        <w:pStyle w:val="Heading2"/>
      </w:pPr>
      <w:r>
        <w:t>datation</w:t>
      </w:r>
    </w:p>
    <w:p w14:paraId="468F6E6E" w14:textId="77777777" w:rsidR="0028674D" w:rsidRPr="00C21E3F" w:rsidRDefault="0028674D" w:rsidP="0061147A">
      <w:pPr>
        <w:jc w:val="both"/>
        <w:rPr>
          <w:lang w:val="fr-FR"/>
        </w:rPr>
      </w:pPr>
    </w:p>
    <w:p w14:paraId="078C3E04" w14:textId="77777777" w:rsidR="008A36B4" w:rsidRPr="00951D91" w:rsidRDefault="008A36B4" w:rsidP="008A36B4">
      <w:pPr>
        <w:rPr>
          <w:lang w:val="fr-FR"/>
        </w:rPr>
      </w:pPr>
      <w:r>
        <w:rPr>
          <w:lang w:val="fr-FR"/>
        </w:rPr>
        <w:t>Peut-être du Chalcolithique (BIB 3084)</w:t>
      </w:r>
    </w:p>
    <w:p w14:paraId="2A33E0F1" w14:textId="77777777" w:rsidR="008A36B4" w:rsidRPr="006F6510" w:rsidRDefault="008A36B4" w:rsidP="0061147A">
      <w:pPr>
        <w:jc w:val="both"/>
        <w:rPr>
          <w:lang w:val="fr-FR"/>
        </w:rPr>
      </w:pPr>
    </w:p>
    <w:p w14:paraId="23494DF3" w14:textId="77777777" w:rsidR="00834562" w:rsidRPr="006F6510" w:rsidRDefault="00834562" w:rsidP="008C2538">
      <w:pPr>
        <w:rPr>
          <w:lang w:val="fr-FR"/>
        </w:rPr>
      </w:pPr>
    </w:p>
    <w:p w14:paraId="4E40394B" w14:textId="77777777" w:rsidR="00834562" w:rsidRPr="0032190F" w:rsidRDefault="00834562" w:rsidP="00426FF9">
      <w:pPr>
        <w:pStyle w:val="Heading1"/>
      </w:pPr>
      <w:bookmarkStart w:id="973" w:name="Sit_Chopo"/>
      <w:r w:rsidRPr="0032190F">
        <w:t>CHOPO</w:t>
      </w:r>
    </w:p>
    <w:bookmarkEnd w:id="973"/>
    <w:p w14:paraId="10E2E02B" w14:textId="77777777" w:rsidR="00834562" w:rsidRPr="0032190F" w:rsidRDefault="00834562" w:rsidP="008C2538">
      <w:pPr>
        <w:rPr>
          <w:lang w:val="fr-FR"/>
        </w:rPr>
      </w:pPr>
    </w:p>
    <w:p w14:paraId="6ABE9701" w14:textId="57FED0CE" w:rsidR="00834562" w:rsidRDefault="00834562" w:rsidP="008C2538">
      <w:pPr>
        <w:rPr>
          <w:lang w:val="fr-FR"/>
        </w:rPr>
      </w:pPr>
      <w:r w:rsidRPr="0032190F">
        <w:rPr>
          <w:lang w:val="fr-FR"/>
        </w:rPr>
        <w:t xml:space="preserve">La grotte du Chopo (Obon, Espagne) montre </w:t>
      </w:r>
      <w:r w:rsidR="007E12E0" w:rsidRPr="0032190F">
        <w:rPr>
          <w:lang w:val="fr-FR"/>
        </w:rPr>
        <w:t xml:space="preserve">une scène de chasse au </w:t>
      </w:r>
      <w:hyperlink r:id="rId2186" w:anchor="Cul_Art_TAC_T_z_cervide" w:history="1">
        <w:r w:rsidR="002E0A84" w:rsidRPr="0032190F">
          <w:rPr>
            <w:rStyle w:val="Hyperlink"/>
            <w:lang w:val="fr-FR"/>
          </w:rPr>
          <w:t>cervidé</w:t>
        </w:r>
      </w:hyperlink>
      <w:r w:rsidR="002E0A84" w:rsidRPr="0032190F">
        <w:rPr>
          <w:lang w:val="fr-FR"/>
        </w:rPr>
        <w:t xml:space="preserve">s </w:t>
      </w:r>
      <w:r w:rsidR="007E12E0" w:rsidRPr="0032190F">
        <w:rPr>
          <w:lang w:val="fr-FR"/>
        </w:rPr>
        <w:t>[art du Levant]. S. Cassen identifie des objets comme étant des crosses / armes de jet (BIB 2392 p. 173)</w:t>
      </w:r>
    </w:p>
    <w:p w14:paraId="2CB3E2D9" w14:textId="77777777" w:rsidR="000B5D3D" w:rsidRDefault="000B5D3D" w:rsidP="008C2538">
      <w:pPr>
        <w:rPr>
          <w:lang w:val="fr-FR"/>
        </w:rPr>
      </w:pPr>
    </w:p>
    <w:p w14:paraId="0C125E60" w14:textId="77777777" w:rsidR="00F10EBF" w:rsidRDefault="00F10EBF" w:rsidP="00426FF9">
      <w:pPr>
        <w:pStyle w:val="Heading1"/>
      </w:pPr>
      <w:bookmarkStart w:id="974" w:name="Sit_Sant_Gregori"/>
      <w:r>
        <w:t>SANT GREGORI</w:t>
      </w:r>
    </w:p>
    <w:bookmarkEnd w:id="974"/>
    <w:p w14:paraId="37BB3D8D" w14:textId="77777777" w:rsidR="00F10EBF" w:rsidRDefault="00F10EBF" w:rsidP="008C2538">
      <w:pPr>
        <w:rPr>
          <w:lang w:val="fr-FR"/>
        </w:rPr>
      </w:pPr>
    </w:p>
    <w:p w14:paraId="2535184D" w14:textId="77777777" w:rsidR="00F10EBF" w:rsidRDefault="00F10EBF" w:rsidP="008C2538">
      <w:pPr>
        <w:rPr>
          <w:lang w:val="fr-FR"/>
        </w:rPr>
      </w:pPr>
      <w:r>
        <w:rPr>
          <w:lang w:val="fr-FR"/>
        </w:rPr>
        <w:t>Possible art mésolithique (BIB 2780)</w:t>
      </w:r>
    </w:p>
    <w:p w14:paraId="00F1FFCB" w14:textId="77777777" w:rsidR="00F10EBF" w:rsidRDefault="00F10EBF" w:rsidP="008C2538">
      <w:pPr>
        <w:rPr>
          <w:lang w:val="fr-FR"/>
        </w:rPr>
      </w:pPr>
    </w:p>
    <w:p w14:paraId="5EEEBC9A" w14:textId="77777777" w:rsidR="000B5D3D" w:rsidRDefault="000B5D3D" w:rsidP="00426FF9">
      <w:pPr>
        <w:pStyle w:val="Heading1"/>
      </w:pPr>
      <w:bookmarkStart w:id="975" w:name="Sit_Cocina"/>
      <w:r>
        <w:t>COCINA</w:t>
      </w:r>
    </w:p>
    <w:bookmarkEnd w:id="975"/>
    <w:p w14:paraId="07C64015" w14:textId="77777777" w:rsidR="000B5D3D" w:rsidRDefault="000B5D3D" w:rsidP="008C2538">
      <w:pPr>
        <w:rPr>
          <w:lang w:val="fr-FR"/>
        </w:rPr>
      </w:pPr>
    </w:p>
    <w:p w14:paraId="5B95264A" w14:textId="77777777" w:rsidR="00C46BD5" w:rsidRDefault="00C46BD5" w:rsidP="00C46BD5">
      <w:pPr>
        <w:jc w:val="both"/>
        <w:rPr>
          <w:lang w:val="fr-FR"/>
        </w:rPr>
      </w:pPr>
      <w:r>
        <w:rPr>
          <w:lang w:val="fr-FR"/>
        </w:rPr>
        <w:t>A donné son nom à un type d'industrie lithique (</w:t>
      </w:r>
      <w:r w:rsidRPr="00F4437A">
        <w:rPr>
          <w:i/>
          <w:lang w:val="fr-FR"/>
        </w:rPr>
        <w:t>Mesolítico geométrico de tipo Cocina</w:t>
      </w:r>
      <w:r w:rsidRPr="00F4437A">
        <w:rPr>
          <w:lang w:val="fr-FR"/>
        </w:rPr>
        <w:t xml:space="preserve"> (BIB 2781))</w:t>
      </w:r>
    </w:p>
    <w:p w14:paraId="03EADBB9" w14:textId="77777777" w:rsidR="00C46BD5" w:rsidRDefault="00C46BD5" w:rsidP="00C46BD5">
      <w:pPr>
        <w:jc w:val="both"/>
        <w:rPr>
          <w:lang w:val="fr-FR"/>
        </w:rPr>
      </w:pPr>
      <w:r>
        <w:rPr>
          <w:lang w:val="fr-FR"/>
        </w:rPr>
        <w:t>A la Cocina (Valence, Espagne) de récentes fouilles (Cabanilles et Pujol, 2013) ont montré la rupture entre les derniers Méso et les premiers Néo (BIB 2648) Jusque là cette grotte passait pour l'exemple type d'une acculturation progressive entre les derniers chasseurs et les permiers agriculteurs (BIB 2648)</w:t>
      </w:r>
    </w:p>
    <w:p w14:paraId="63FBFED4" w14:textId="77777777" w:rsidR="006F1647" w:rsidRPr="006F1647" w:rsidRDefault="006F1647" w:rsidP="00C46BD5">
      <w:pPr>
        <w:jc w:val="both"/>
        <w:rPr>
          <w:lang w:val="fr-FR"/>
        </w:rPr>
      </w:pPr>
      <w:r w:rsidRPr="006F1647">
        <w:rPr>
          <w:lang w:val="fr-FR"/>
        </w:rPr>
        <w:t xml:space="preserve">Cocina phase C (= Cocina III) n'est pas </w:t>
      </w:r>
      <w:r>
        <w:rPr>
          <w:lang w:val="fr-FR"/>
        </w:rPr>
        <w:t>un "faciès mixte" mais  relève d'un boulversement stratigraphique (BIB 3353)</w:t>
      </w:r>
    </w:p>
    <w:p w14:paraId="556BF4D0" w14:textId="77777777" w:rsidR="00F10EBF" w:rsidRPr="006F1647" w:rsidRDefault="00F10EBF" w:rsidP="00EA0FBB">
      <w:pPr>
        <w:jc w:val="both"/>
        <w:rPr>
          <w:lang w:val="fr-FR"/>
        </w:rPr>
      </w:pPr>
    </w:p>
    <w:p w14:paraId="299BBBB0" w14:textId="77777777" w:rsidR="00C46BD5" w:rsidRPr="00162A96" w:rsidRDefault="00C46BD5" w:rsidP="00C46BD5">
      <w:pPr>
        <w:pStyle w:val="Heading2"/>
      </w:pPr>
      <w:r w:rsidRPr="00162A96">
        <w:t xml:space="preserve">art </w:t>
      </w:r>
    </w:p>
    <w:p w14:paraId="567C0689" w14:textId="79C766C2" w:rsidR="00C46BD5" w:rsidRPr="00C46BD5" w:rsidRDefault="00C46BD5" w:rsidP="00C46BD5">
      <w:pPr>
        <w:jc w:val="both"/>
        <w:rPr>
          <w:lang w:val="fr-FR"/>
        </w:rPr>
      </w:pPr>
      <w:r>
        <w:rPr>
          <w:lang w:val="fr-FR"/>
        </w:rPr>
        <w:t>Plaques incisées avec des c</w:t>
      </w:r>
      <w:r w:rsidRPr="00C46BD5">
        <w:rPr>
          <w:lang w:val="fr-FR"/>
        </w:rPr>
        <w:t xml:space="preserve">ombinaisons de motifs géométriques </w:t>
      </w:r>
      <w:r>
        <w:rPr>
          <w:lang w:val="fr-FR"/>
        </w:rPr>
        <w:t xml:space="preserve">et </w:t>
      </w:r>
      <w:r w:rsidRPr="00C46BD5">
        <w:rPr>
          <w:lang w:val="fr-FR"/>
        </w:rPr>
        <w:t>linéaires</w:t>
      </w:r>
      <w:r>
        <w:rPr>
          <w:lang w:val="fr-FR"/>
        </w:rPr>
        <w:t xml:space="preserve"> (BIB 2831)</w:t>
      </w:r>
      <w:r w:rsidRPr="00C46BD5">
        <w:rPr>
          <w:lang w:val="fr-FR"/>
        </w:rPr>
        <w:t xml:space="preserve"> </w:t>
      </w:r>
      <w:r>
        <w:rPr>
          <w:lang w:val="fr-FR"/>
        </w:rPr>
        <w:t xml:space="preserve">TRouvée dans les niveaux des geometriques du Mésolithique final (BIB 2831). </w:t>
      </w:r>
      <w:r w:rsidRPr="00C46BD5">
        <w:rPr>
          <w:lang w:val="fr-FR"/>
        </w:rPr>
        <w:t xml:space="preserve">Possible art mésolithique (BIB 2780) </w:t>
      </w:r>
      <w:hyperlink r:id="rId2187" w:anchor="Cul_Lineal_Geometrico" w:history="1">
        <w:r w:rsidRPr="00C46BD5">
          <w:rPr>
            <w:rStyle w:val="Hyperlink"/>
            <w:lang w:val="fr-FR"/>
          </w:rPr>
          <w:t xml:space="preserve">art </w:t>
        </w:r>
        <w:r w:rsidRPr="00C46BD5">
          <w:rPr>
            <w:rStyle w:val="Hyperlink"/>
            <w:i/>
            <w:lang w:val="fr-FR"/>
          </w:rPr>
          <w:t>linear-geometric</w:t>
        </w:r>
      </w:hyperlink>
      <w:r w:rsidRPr="00C46BD5">
        <w:rPr>
          <w:lang w:val="fr-FR"/>
        </w:rPr>
        <w:t xml:space="preserve"> </w:t>
      </w:r>
      <w:r w:rsidR="006B7316">
        <w:rPr>
          <w:lang w:val="fr-FR"/>
        </w:rPr>
        <w:t>[</w:t>
      </w:r>
      <w:hyperlink r:id="rId2188" w:anchor="Cul_Lineal_Geometrico" w:history="1">
        <w:r w:rsidR="006B7316" w:rsidRPr="006B7316">
          <w:rPr>
            <w:rStyle w:val="Hyperlink"/>
            <w:szCs w:val="20"/>
            <w:lang w:val="fr-FR" w:eastAsia="en-GB"/>
          </w:rPr>
          <w:t>LinGeom</w:t>
        </w:r>
      </w:hyperlink>
      <w:r w:rsidR="006B7316" w:rsidRPr="00A36E28">
        <w:rPr>
          <w:szCs w:val="20"/>
          <w:lang w:val="fr-FR" w:eastAsia="en-GB"/>
        </w:rPr>
        <w:t xml:space="preserve"> </w:t>
      </w:r>
      <w:r w:rsidR="006B7316">
        <w:rPr>
          <w:szCs w:val="20"/>
          <w:lang w:val="fr-FR" w:eastAsia="en-GB"/>
        </w:rPr>
        <w:t xml:space="preserve">] </w:t>
      </w:r>
      <w:r w:rsidRPr="00C46BD5">
        <w:rPr>
          <w:lang w:val="fr-FR"/>
        </w:rPr>
        <w:t>(BIB 2831)</w:t>
      </w:r>
    </w:p>
    <w:p w14:paraId="6F138710" w14:textId="77777777" w:rsidR="00C46BD5" w:rsidRPr="00C46BD5" w:rsidRDefault="00C46BD5" w:rsidP="00EA0FBB">
      <w:pPr>
        <w:jc w:val="both"/>
        <w:rPr>
          <w:lang w:val="fr-FR"/>
        </w:rPr>
      </w:pPr>
    </w:p>
    <w:p w14:paraId="5B317416" w14:textId="77777777" w:rsidR="000B5D3D" w:rsidRPr="0032190F" w:rsidRDefault="000B5D3D" w:rsidP="00242C0F">
      <w:pPr>
        <w:rPr>
          <w:lang w:val="fr-FR"/>
        </w:rPr>
      </w:pPr>
    </w:p>
    <w:p w14:paraId="133F52D3" w14:textId="77777777" w:rsidR="00E77117" w:rsidRPr="00162A96" w:rsidRDefault="00E77117" w:rsidP="00426FF9">
      <w:pPr>
        <w:pStyle w:val="Heading1"/>
      </w:pPr>
      <w:bookmarkStart w:id="976" w:name="Sit_Pla_Petracos"/>
      <w:r w:rsidRPr="00162A96">
        <w:t>PLA DE PETRACOS (site de)</w:t>
      </w:r>
    </w:p>
    <w:bookmarkEnd w:id="976"/>
    <w:p w14:paraId="7F593287" w14:textId="77777777" w:rsidR="001964D8" w:rsidRPr="00162A96" w:rsidRDefault="001964D8" w:rsidP="00242C0F">
      <w:pPr>
        <w:rPr>
          <w:lang w:val="fr-FR"/>
        </w:rPr>
      </w:pPr>
    </w:p>
    <w:p w14:paraId="1BF468FF" w14:textId="050D4668" w:rsidR="00934F2C" w:rsidRPr="0032190F" w:rsidRDefault="00910312" w:rsidP="00242C0F">
      <w:pPr>
        <w:jc w:val="both"/>
        <w:rPr>
          <w:lang w:val="fr-FR"/>
        </w:rPr>
      </w:pPr>
      <w:r w:rsidRPr="0032190F">
        <w:rPr>
          <w:lang w:val="fr-FR"/>
        </w:rPr>
        <w:t>Dans le</w:t>
      </w:r>
      <w:r w:rsidR="00BF013C" w:rsidRPr="0032190F">
        <w:rPr>
          <w:lang w:val="fr-FR"/>
        </w:rPr>
        <w:t xml:space="preserve"> site </w:t>
      </w:r>
      <w:r w:rsidR="002937FA" w:rsidRPr="0032190F">
        <w:rPr>
          <w:lang w:val="fr-FR"/>
        </w:rPr>
        <w:t>de Pla de Petracos (région de Valence</w:t>
      </w:r>
      <w:r w:rsidR="00411631" w:rsidRPr="0032190F">
        <w:rPr>
          <w:lang w:val="fr-FR"/>
        </w:rPr>
        <w:t>, [Malafi ?]</w:t>
      </w:r>
      <w:r w:rsidR="002937FA" w:rsidRPr="0032190F">
        <w:rPr>
          <w:lang w:val="fr-FR"/>
        </w:rPr>
        <w:t xml:space="preserve">, </w:t>
      </w:r>
      <w:r w:rsidR="00BF013C" w:rsidRPr="0032190F">
        <w:rPr>
          <w:lang w:val="fr-FR"/>
        </w:rPr>
        <w:t xml:space="preserve">Espagne) </w:t>
      </w:r>
      <w:r w:rsidRPr="0032190F">
        <w:rPr>
          <w:lang w:val="fr-FR"/>
        </w:rPr>
        <w:t>l</w:t>
      </w:r>
      <w:r w:rsidR="005B7908" w:rsidRPr="0032190F">
        <w:rPr>
          <w:lang w:val="fr-FR"/>
        </w:rPr>
        <w:t xml:space="preserve">’attribution chrono-culturelle </w:t>
      </w:r>
      <w:r w:rsidR="002937FA" w:rsidRPr="0032190F">
        <w:rPr>
          <w:lang w:val="fr-FR"/>
        </w:rPr>
        <w:t xml:space="preserve">du style </w:t>
      </w:r>
      <w:hyperlink r:id="rId2189" w:anchor="Cul_Macro_Schematique" w:history="1">
        <w:r w:rsidR="002937FA" w:rsidRPr="0032190F">
          <w:rPr>
            <w:rStyle w:val="Hyperlink"/>
            <w:lang w:val="fr-FR"/>
          </w:rPr>
          <w:t>macro-schématique</w:t>
        </w:r>
      </w:hyperlink>
      <w:r w:rsidR="002937FA" w:rsidRPr="0032190F">
        <w:rPr>
          <w:lang w:val="fr-FR"/>
        </w:rPr>
        <w:t xml:space="preserve"> du Néolithique ancien (</w:t>
      </w:r>
      <w:hyperlink r:id="rId2190" w:anchor="Cul_Cardial_Valence" w:history="1">
        <w:r w:rsidR="002937FA" w:rsidRPr="0032190F">
          <w:rPr>
            <w:rStyle w:val="Hyperlink"/>
            <w:lang w:val="fr-FR"/>
          </w:rPr>
          <w:t>Cardial du Pays valencien</w:t>
        </w:r>
      </w:hyperlink>
      <w:r w:rsidR="002937FA" w:rsidRPr="0032190F">
        <w:rPr>
          <w:lang w:val="fr-FR"/>
        </w:rPr>
        <w:t xml:space="preserve">) </w:t>
      </w:r>
      <w:r w:rsidR="005B7908" w:rsidRPr="0032190F">
        <w:rPr>
          <w:lang w:val="fr-FR"/>
        </w:rPr>
        <w:t>repose sur des analogie</w:t>
      </w:r>
      <w:r w:rsidR="006A75D6" w:rsidRPr="0032190F">
        <w:rPr>
          <w:lang w:val="fr-FR"/>
        </w:rPr>
        <w:t>s</w:t>
      </w:r>
      <w:r w:rsidR="005B7908" w:rsidRPr="0032190F">
        <w:rPr>
          <w:lang w:val="fr-FR"/>
        </w:rPr>
        <w:t xml:space="preserve"> avec des figurations sur la céramique cardiale de la </w:t>
      </w:r>
      <w:hyperlink r:id="rId2191" w:anchor="Sit_Oro" w:history="1">
        <w:r w:rsidR="005B7908" w:rsidRPr="00E114AC">
          <w:rPr>
            <w:rStyle w:val="Hyperlink"/>
            <w:lang w:val="fr-FR"/>
          </w:rPr>
          <w:t>Cova</w:t>
        </w:r>
        <w:r w:rsidR="00E114AC" w:rsidRPr="00E114AC">
          <w:rPr>
            <w:rStyle w:val="Hyperlink"/>
            <w:lang w:val="fr-FR"/>
          </w:rPr>
          <w:t xml:space="preserve"> de l'Or</w:t>
        </w:r>
      </w:hyperlink>
      <w:r w:rsidR="006A35A3" w:rsidRPr="0032190F">
        <w:rPr>
          <w:lang w:val="fr-FR"/>
        </w:rPr>
        <w:t xml:space="preserve"> (BIB 182 p. 833) et de la </w:t>
      </w:r>
      <w:hyperlink r:id="rId2192" w:anchor="Sit_Sarsa" w:history="1">
        <w:r w:rsidR="006A35A3" w:rsidRPr="0032190F">
          <w:rPr>
            <w:rStyle w:val="Hyperlink"/>
            <w:lang w:val="fr-FR"/>
          </w:rPr>
          <w:t>Sarsa</w:t>
        </w:r>
      </w:hyperlink>
      <w:r w:rsidR="006A35A3" w:rsidRPr="0032190F">
        <w:rPr>
          <w:lang w:val="fr-FR"/>
        </w:rPr>
        <w:t xml:space="preserve"> (BIB 1400 p. 218)</w:t>
      </w:r>
      <w:r w:rsidR="005B7908" w:rsidRPr="0032190F">
        <w:rPr>
          <w:lang w:val="fr-FR"/>
        </w:rPr>
        <w:t xml:space="preserve"> La thématique est en rupture avec celle des anciens chasseurs-cueilleurs (</w:t>
      </w:r>
      <w:r w:rsidR="0070027E" w:rsidRPr="0032190F">
        <w:rPr>
          <w:lang w:val="fr-FR"/>
        </w:rPr>
        <w:t>BIB</w:t>
      </w:r>
      <w:r w:rsidR="00B5073F" w:rsidRPr="0032190F">
        <w:rPr>
          <w:lang w:val="fr-FR"/>
        </w:rPr>
        <w:t xml:space="preserve"> 182 p. 833)</w:t>
      </w:r>
    </w:p>
    <w:p w14:paraId="0A6CAD2C" w14:textId="348F10E4" w:rsidR="00E77117" w:rsidRDefault="00072191" w:rsidP="00242C0F">
      <w:pPr>
        <w:rPr>
          <w:lang w:val="fr-FR"/>
        </w:rPr>
      </w:pPr>
      <w:r w:rsidRPr="0032190F">
        <w:rPr>
          <w:lang w:val="fr-FR"/>
        </w:rPr>
        <w:t>Le site de Pla de Petracos montre la succession du style macro-schématique du Néolithique ancien (</w:t>
      </w:r>
      <w:hyperlink r:id="rId2193" w:anchor="Cul_Cardial_Valence" w:history="1">
        <w:r w:rsidRPr="0032190F">
          <w:rPr>
            <w:rStyle w:val="Hyperlink"/>
            <w:lang w:val="fr-FR"/>
          </w:rPr>
          <w:t>Cardial du Pays valencien</w:t>
        </w:r>
      </w:hyperlink>
      <w:r w:rsidRPr="0032190F">
        <w:rPr>
          <w:lang w:val="fr-FR"/>
        </w:rPr>
        <w:t xml:space="preserve">) à l’art « levantin » </w:t>
      </w:r>
      <w:hyperlink r:id="rId2194" w:anchor="Cul_Mesolithique" w:history="1">
        <w:r w:rsidRPr="0032190F">
          <w:rPr>
            <w:rStyle w:val="Hyperlink"/>
            <w:lang w:val="fr-FR"/>
          </w:rPr>
          <w:t>mésolithique</w:t>
        </w:r>
      </w:hyperlink>
      <w:r w:rsidR="005D311B" w:rsidRPr="0032190F">
        <w:rPr>
          <w:lang w:val="fr-FR"/>
        </w:rPr>
        <w:t xml:space="preserve"> </w:t>
      </w:r>
      <w:r w:rsidRPr="0032190F">
        <w:rPr>
          <w:lang w:val="fr-FR"/>
        </w:rPr>
        <w:t>(BIB 182 p. 833).</w:t>
      </w:r>
    </w:p>
    <w:p w14:paraId="063C1CBF" w14:textId="77777777" w:rsidR="00FC61E0" w:rsidRDefault="00FC61E0" w:rsidP="00242C0F">
      <w:pPr>
        <w:rPr>
          <w:lang w:val="fr-FR"/>
        </w:rPr>
      </w:pPr>
    </w:p>
    <w:p w14:paraId="4B2781DC" w14:textId="7F01AFCE" w:rsidR="00FC61E0" w:rsidRPr="0032190F" w:rsidRDefault="00FC61E0" w:rsidP="00242C0F">
      <w:pPr>
        <w:rPr>
          <w:lang w:val="fr-FR"/>
        </w:rPr>
      </w:pPr>
      <w:r>
        <w:rPr>
          <w:lang w:val="fr-FR"/>
        </w:rPr>
        <w:t xml:space="preserve">v. </w:t>
      </w:r>
      <w:hyperlink r:id="rId2195" w:anchor="Sit_Chaves" w:history="1">
        <w:r w:rsidRPr="00FC61E0">
          <w:rPr>
            <w:rStyle w:val="Hyperlink"/>
            <w:lang w:val="fr-FR"/>
          </w:rPr>
          <w:t>Chaves</w:t>
        </w:r>
      </w:hyperlink>
    </w:p>
    <w:p w14:paraId="45ADB0C9" w14:textId="77777777" w:rsidR="00E33AEC" w:rsidRPr="0032190F" w:rsidRDefault="00E33AEC" w:rsidP="00242C0F">
      <w:pPr>
        <w:rPr>
          <w:lang w:val="fr-FR"/>
        </w:rPr>
      </w:pPr>
    </w:p>
    <w:p w14:paraId="3363DD05" w14:textId="77777777" w:rsidR="00E33AEC" w:rsidRPr="0032190F" w:rsidRDefault="00E33AEC" w:rsidP="00E33AEC">
      <w:pPr>
        <w:pStyle w:val="Heading3"/>
      </w:pPr>
      <w:r w:rsidRPr="0032190F">
        <w:t>Abri 5</w:t>
      </w:r>
    </w:p>
    <w:p w14:paraId="1922E608" w14:textId="77777777" w:rsidR="00E33AEC" w:rsidRPr="0032190F" w:rsidRDefault="00E33AEC" w:rsidP="00E33AEC">
      <w:pPr>
        <w:rPr>
          <w:lang w:val="fr-FR"/>
        </w:rPr>
      </w:pPr>
    </w:p>
    <w:p w14:paraId="6ADF72E2" w14:textId="77777777" w:rsidR="00E33AEC" w:rsidRPr="0032190F" w:rsidRDefault="00E33AEC" w:rsidP="00E33AEC">
      <w:pPr>
        <w:pStyle w:val="Heading4"/>
      </w:pPr>
      <w:r w:rsidRPr="0032190F">
        <w:t>Panneau 1</w:t>
      </w:r>
    </w:p>
    <w:p w14:paraId="194727DD" w14:textId="77777777" w:rsidR="00E33AEC" w:rsidRPr="0032190F" w:rsidRDefault="00E33AEC" w:rsidP="00E33AEC">
      <w:pPr>
        <w:rPr>
          <w:lang w:val="fr-FR"/>
        </w:rPr>
      </w:pPr>
    </w:p>
    <w:p w14:paraId="59D10228" w14:textId="24BD9EAB" w:rsidR="00E33AEC" w:rsidRDefault="00E33AEC" w:rsidP="00E33AEC">
      <w:pPr>
        <w:rPr>
          <w:lang w:val="fr-FR"/>
        </w:rPr>
      </w:pPr>
      <w:r w:rsidRPr="0032190F">
        <w:rPr>
          <w:lang w:val="fr-FR"/>
        </w:rPr>
        <w:t xml:space="preserve">Anthropomorphe macro-schématique, type chtonien, figure ascendante, issu d’une fissure, un sillon ptet), franges rayonnante = processus de croissance végétale v. </w:t>
      </w:r>
      <w:hyperlink r:id="rId2196" w:anchor="Sit_Vallee_Noirs_6_RA_faceB_TAC_T_anthrop" w:history="1">
        <w:r w:rsidRPr="0032190F">
          <w:rPr>
            <w:rStyle w:val="Hyperlink"/>
            <w:lang w:val="fr-FR"/>
          </w:rPr>
          <w:t>Vallée aux Noir</w:t>
        </w:r>
        <w:r w:rsidR="005B6EF8" w:rsidRPr="0032190F">
          <w:rPr>
            <w:rStyle w:val="Hyperlink"/>
            <w:lang w:val="fr-FR"/>
          </w:rPr>
          <w:t>s 6</w:t>
        </w:r>
      </w:hyperlink>
      <w:r w:rsidRPr="0032190F">
        <w:rPr>
          <w:lang w:val="fr-FR"/>
        </w:rPr>
        <w:t xml:space="preserve"> (SS BIB)</w:t>
      </w:r>
    </w:p>
    <w:p w14:paraId="424C8D33" w14:textId="77777777" w:rsidR="00B26AD5" w:rsidRDefault="00B26AD5" w:rsidP="00E33AEC">
      <w:pPr>
        <w:rPr>
          <w:lang w:val="fr-FR"/>
        </w:rPr>
      </w:pPr>
    </w:p>
    <w:p w14:paraId="0DD1C11C" w14:textId="77777777" w:rsidR="00B26AD5" w:rsidRDefault="00B26AD5" w:rsidP="00426FF9">
      <w:pPr>
        <w:pStyle w:val="Heading1"/>
      </w:pPr>
      <w:bookmarkStart w:id="977" w:name="Sit_Pla_Pruneres"/>
      <w:r>
        <w:t>PLA DE LES PRUN</w:t>
      </w:r>
      <w:r w:rsidR="004924A9">
        <w:t>ER</w:t>
      </w:r>
      <w:r>
        <w:t>ES</w:t>
      </w:r>
    </w:p>
    <w:bookmarkEnd w:id="977"/>
    <w:p w14:paraId="42EA1202" w14:textId="77777777" w:rsidR="00B26AD5" w:rsidRPr="00AC0153" w:rsidRDefault="00511D81" w:rsidP="00E33AEC">
      <w:pPr>
        <w:rPr>
          <w:sz w:val="20"/>
          <w:lang w:val="fr-FR"/>
        </w:rPr>
      </w:pPr>
      <w:r w:rsidRPr="00AC0153">
        <w:rPr>
          <w:sz w:val="20"/>
          <w:lang w:val="fr-FR"/>
        </w:rPr>
        <w:t>Menhir de Mollet</w:t>
      </w:r>
    </w:p>
    <w:p w14:paraId="28C1B177" w14:textId="77777777" w:rsidR="00511D81" w:rsidRDefault="00511D81" w:rsidP="00E33AEC">
      <w:pPr>
        <w:rPr>
          <w:lang w:val="fr-FR"/>
        </w:rPr>
      </w:pPr>
    </w:p>
    <w:p w14:paraId="29C1FACC" w14:textId="79E465EF" w:rsidR="00B26AD5" w:rsidRPr="00B26AD5" w:rsidRDefault="00B26AD5" w:rsidP="004924A9">
      <w:pPr>
        <w:jc w:val="both"/>
        <w:rPr>
          <w:lang w:val="fr-FR"/>
        </w:rPr>
      </w:pPr>
      <w:r w:rsidRPr="00B26AD5">
        <w:rPr>
          <w:lang w:val="fr-FR"/>
        </w:rPr>
        <w:t xml:space="preserve">Pla de les Pruneres (Mollet del Vallès, Barcelona), grande stèle ogivale gravée d'un </w:t>
      </w:r>
      <w:hyperlink r:id="rId2197" w:anchor="Cul_Art_TAC_T_a_visage_sub_Tfac" w:history="1">
        <w:r w:rsidR="00300DEE" w:rsidRPr="00300DEE">
          <w:rPr>
            <w:rStyle w:val="Hyperlink"/>
            <w:lang w:val="fr-FR"/>
          </w:rPr>
          <w:t>T facial</w:t>
        </w:r>
      </w:hyperlink>
      <w:r w:rsidR="00300DEE">
        <w:rPr>
          <w:lang w:val="fr-FR"/>
        </w:rPr>
        <w:t xml:space="preserve"> </w:t>
      </w:r>
      <w:r>
        <w:rPr>
          <w:lang w:val="fr-FR"/>
        </w:rPr>
        <w:t>et d'yeux (</w:t>
      </w:r>
      <w:r w:rsidR="00F076C5">
        <w:rPr>
          <w:lang w:val="fr-FR"/>
        </w:rPr>
        <w:t>BIB 2590, BIB 2591</w:t>
      </w:r>
      <w:r>
        <w:rPr>
          <w:lang w:val="fr-FR"/>
        </w:rPr>
        <w:t>)</w:t>
      </w:r>
      <w:r w:rsidR="00511D81">
        <w:rPr>
          <w:lang w:val="fr-FR"/>
        </w:rPr>
        <w:t xml:space="preserve"> Actuellement localisée dans le parc de la bibliothèque de Can Mulà (SS BIB)</w:t>
      </w:r>
    </w:p>
    <w:p w14:paraId="11BF326A" w14:textId="77777777" w:rsidR="00FF434F" w:rsidRPr="00B26AD5" w:rsidRDefault="00FF434F" w:rsidP="00E33AEC">
      <w:pPr>
        <w:rPr>
          <w:lang w:val="fr-FR"/>
        </w:rPr>
      </w:pPr>
    </w:p>
    <w:p w14:paraId="6EFDB8DD" w14:textId="77777777" w:rsidR="00FF434F" w:rsidRPr="0032190F" w:rsidRDefault="00FF434F" w:rsidP="00426FF9">
      <w:pPr>
        <w:pStyle w:val="Heading1"/>
      </w:pPr>
      <w:r w:rsidRPr="0032190F">
        <w:t>COVA DELS MOROS</w:t>
      </w:r>
    </w:p>
    <w:p w14:paraId="16A9E482" w14:textId="77777777" w:rsidR="00FF434F" w:rsidRPr="0032190F" w:rsidRDefault="00FF434F" w:rsidP="00E33AEC">
      <w:pPr>
        <w:rPr>
          <w:lang w:val="fr-FR"/>
        </w:rPr>
      </w:pPr>
    </w:p>
    <w:p w14:paraId="0EB00A33" w14:textId="34F0F4E3" w:rsidR="00FF434F" w:rsidRDefault="00FF434F" w:rsidP="00E33AEC">
      <w:pPr>
        <w:rPr>
          <w:lang w:val="fr-FR"/>
        </w:rPr>
      </w:pPr>
      <w:r w:rsidRPr="0032190F">
        <w:rPr>
          <w:lang w:val="fr-FR"/>
        </w:rPr>
        <w:t>Site d'</w:t>
      </w:r>
      <w:hyperlink r:id="rId2198" w:anchor="Cul_Levantin" w:history="1">
        <w:r w:rsidRPr="0032190F">
          <w:rPr>
            <w:rStyle w:val="Hyperlink"/>
            <w:lang w:val="fr-FR"/>
          </w:rPr>
          <w:t>art levantin</w:t>
        </w:r>
      </w:hyperlink>
      <w:r w:rsidRPr="0032190F">
        <w:rPr>
          <w:lang w:val="fr-FR"/>
        </w:rPr>
        <w:t xml:space="preserve"> daté de vers 10000-5000 aec situé dans les barranco de Calapatan de Cretes (Matarranga) découvert en 1903. Les parois montrent 3 cerfs mâles et un bovidé et quelques archers (MAC Barcelone, 2017)</w:t>
      </w:r>
    </w:p>
    <w:p w14:paraId="1283F822" w14:textId="77777777" w:rsidR="009B0BFE" w:rsidRDefault="009B0BFE" w:rsidP="00E33AEC">
      <w:pPr>
        <w:rPr>
          <w:lang w:val="fr-FR"/>
        </w:rPr>
      </w:pPr>
    </w:p>
    <w:p w14:paraId="6BD2ED44" w14:textId="77777777" w:rsidR="009B0BFE" w:rsidRDefault="009B0BFE" w:rsidP="00426FF9">
      <w:pPr>
        <w:pStyle w:val="Heading1"/>
      </w:pPr>
      <w:bookmarkStart w:id="978" w:name="Sit_Matarrana"/>
      <w:r>
        <w:t>MATARRANA</w:t>
      </w:r>
    </w:p>
    <w:bookmarkEnd w:id="978"/>
    <w:p w14:paraId="15E53D65" w14:textId="77777777" w:rsidR="009B0BFE" w:rsidRDefault="009B0BFE" w:rsidP="00E33AEC">
      <w:pPr>
        <w:rPr>
          <w:lang w:val="fr-FR"/>
        </w:rPr>
      </w:pPr>
    </w:p>
    <w:p w14:paraId="1671108E" w14:textId="77777777" w:rsidR="009B0BFE" w:rsidRPr="00162A96" w:rsidRDefault="009B0BFE" w:rsidP="00E33AEC">
      <w:pPr>
        <w:rPr>
          <w:lang w:val="es-ES"/>
        </w:rPr>
      </w:pPr>
      <w:r>
        <w:rPr>
          <w:lang w:val="fr-FR"/>
        </w:rPr>
        <w:t>Matarraña (Espagne) site d'art rupestre avec du mobilier archéologique (BIB 2779)</w:t>
      </w:r>
      <w:r w:rsidR="00D15C8F">
        <w:rPr>
          <w:lang w:val="fr-FR"/>
        </w:rPr>
        <w:t xml:space="preserve">. </w:t>
      </w:r>
      <w:r w:rsidR="00D15C8F" w:rsidRPr="00162A96">
        <w:rPr>
          <w:lang w:val="es-ES"/>
        </w:rPr>
        <w:t>Néolithique "acculturé" (BIB 2779)</w:t>
      </w:r>
    </w:p>
    <w:p w14:paraId="0A94C84B" w14:textId="77777777" w:rsidR="00C46BD5" w:rsidRPr="00162A96" w:rsidRDefault="00C46BD5" w:rsidP="00E33AEC">
      <w:pPr>
        <w:rPr>
          <w:lang w:val="es-ES"/>
        </w:rPr>
      </w:pPr>
    </w:p>
    <w:p w14:paraId="08D49B46" w14:textId="77777777" w:rsidR="00C46BD5" w:rsidRPr="00426FF9" w:rsidRDefault="00C46BD5" w:rsidP="00426FF9">
      <w:pPr>
        <w:pStyle w:val="Heading1"/>
        <w:rPr>
          <w:lang w:val="es-ES"/>
        </w:rPr>
      </w:pPr>
      <w:bookmarkStart w:id="979" w:name="Sit_Mas_Olives"/>
      <w:r w:rsidRPr="00426FF9">
        <w:rPr>
          <w:lang w:val="es-ES"/>
        </w:rPr>
        <w:t>MAS OLIVES</w:t>
      </w:r>
    </w:p>
    <w:bookmarkEnd w:id="979"/>
    <w:p w14:paraId="5F557E7B" w14:textId="77777777" w:rsidR="00C46BD5" w:rsidRDefault="00C46BD5" w:rsidP="00E33AEC">
      <w:pPr>
        <w:rPr>
          <w:lang w:val="es-ES"/>
        </w:rPr>
      </w:pPr>
    </w:p>
    <w:p w14:paraId="6DE21B68" w14:textId="77777777" w:rsidR="00C46BD5" w:rsidRPr="00C46BD5" w:rsidRDefault="00C46BD5" w:rsidP="00E33AEC">
      <w:pPr>
        <w:rPr>
          <w:lang w:val="es-ES"/>
        </w:rPr>
      </w:pPr>
      <w:r>
        <w:rPr>
          <w:lang w:val="es-ES"/>
        </w:rPr>
        <w:t xml:space="preserve">Roca del </w:t>
      </w:r>
      <w:r w:rsidRPr="00C46BD5">
        <w:rPr>
          <w:lang w:val="es-ES"/>
        </w:rPr>
        <w:t>Mas Olives</w:t>
      </w:r>
      <w:r>
        <w:rPr>
          <w:lang w:val="es-ES"/>
        </w:rPr>
        <w:t xml:space="preserve"> </w:t>
      </w:r>
      <w:r w:rsidRPr="00C46BD5">
        <w:rPr>
          <w:lang w:val="es-ES"/>
        </w:rPr>
        <w:t>(vall de la Coma)</w:t>
      </w:r>
    </w:p>
    <w:p w14:paraId="1642661C" w14:textId="77777777" w:rsidR="00E33AEC" w:rsidRPr="00C46BD5" w:rsidRDefault="00E33AEC" w:rsidP="00242C0F">
      <w:pPr>
        <w:rPr>
          <w:lang w:val="es-ES"/>
        </w:rPr>
      </w:pPr>
    </w:p>
    <w:p w14:paraId="0C54076F" w14:textId="77777777" w:rsidR="00642333" w:rsidRPr="00426FF9" w:rsidRDefault="008A423C" w:rsidP="00426FF9">
      <w:pPr>
        <w:pStyle w:val="Heading1"/>
        <w:rPr>
          <w:lang w:val="es-ES"/>
        </w:rPr>
      </w:pPr>
      <w:bookmarkStart w:id="980" w:name="Sit_Roca_Moros_"/>
      <w:r w:rsidRPr="00426FF9">
        <w:rPr>
          <w:lang w:val="es-ES"/>
        </w:rPr>
        <w:t>ROCA DELS MOROS</w:t>
      </w:r>
    </w:p>
    <w:bookmarkEnd w:id="980"/>
    <w:p w14:paraId="0EADD6D6" w14:textId="77777777" w:rsidR="00642333" w:rsidRPr="00F817F2" w:rsidRDefault="006712FA" w:rsidP="00242C0F">
      <w:pPr>
        <w:rPr>
          <w:sz w:val="20"/>
          <w:lang w:val="es-ES"/>
        </w:rPr>
      </w:pPr>
      <w:r w:rsidRPr="00F817F2">
        <w:rPr>
          <w:sz w:val="20"/>
          <w:lang w:val="es-ES"/>
        </w:rPr>
        <w:t>Abrigo de Cogul</w:t>
      </w:r>
      <w:r w:rsidR="003459C9" w:rsidRPr="00F817F2">
        <w:rPr>
          <w:sz w:val="20"/>
          <w:lang w:val="es-ES"/>
        </w:rPr>
        <w:t xml:space="preserve">, </w:t>
      </w:r>
      <w:r w:rsidR="003459C9" w:rsidRPr="00F817F2">
        <w:rPr>
          <w:strike/>
          <w:sz w:val="20"/>
          <w:lang w:val="es-ES"/>
        </w:rPr>
        <w:t>Cogullo</w:t>
      </w:r>
    </w:p>
    <w:p w14:paraId="3E179B58" w14:textId="77777777" w:rsidR="006712FA" w:rsidRPr="00162A96" w:rsidRDefault="006712FA" w:rsidP="00242C0F">
      <w:pPr>
        <w:rPr>
          <w:lang w:val="es-ES"/>
        </w:rPr>
      </w:pPr>
    </w:p>
    <w:p w14:paraId="2AAF6360" w14:textId="586D9E8B" w:rsidR="00785242" w:rsidRPr="0032190F" w:rsidRDefault="003459C9" w:rsidP="0054435C">
      <w:pPr>
        <w:jc w:val="both"/>
        <w:rPr>
          <w:lang w:val="fr-FR"/>
        </w:rPr>
      </w:pPr>
      <w:r w:rsidRPr="0032190F">
        <w:rPr>
          <w:lang w:val="fr-FR"/>
        </w:rPr>
        <w:t xml:space="preserve">La </w:t>
      </w:r>
      <w:r w:rsidR="0038121D" w:rsidRPr="0032190F">
        <w:rPr>
          <w:lang w:val="fr-FR"/>
        </w:rPr>
        <w:t xml:space="preserve">Roca dels Moros del </w:t>
      </w:r>
      <w:r w:rsidR="00785242" w:rsidRPr="0032190F">
        <w:rPr>
          <w:lang w:val="fr-FR"/>
        </w:rPr>
        <w:t>Cogul (</w:t>
      </w:r>
      <w:r w:rsidR="008A423C" w:rsidRPr="0032190F">
        <w:rPr>
          <w:lang w:val="fr-FR"/>
        </w:rPr>
        <w:t xml:space="preserve">Cogul, </w:t>
      </w:r>
      <w:r w:rsidR="00785242" w:rsidRPr="0032190F">
        <w:rPr>
          <w:lang w:val="fr-FR"/>
        </w:rPr>
        <w:t>L</w:t>
      </w:r>
      <w:r w:rsidR="00B20EDF">
        <w:rPr>
          <w:lang w:val="fr-FR"/>
        </w:rPr>
        <w:t>l</w:t>
      </w:r>
      <w:r w:rsidR="00785242" w:rsidRPr="0032190F">
        <w:rPr>
          <w:lang w:val="fr-FR"/>
        </w:rPr>
        <w:t>eida, Espagne), abri peint, "</w:t>
      </w:r>
      <w:hyperlink r:id="rId2199" w:anchor="Cul_Schemat_Espagne" w:history="1">
        <w:r w:rsidR="00785242" w:rsidRPr="0032190F">
          <w:rPr>
            <w:rStyle w:val="Hyperlink"/>
            <w:lang w:val="fr-FR"/>
          </w:rPr>
          <w:t>art schématique ibérique</w:t>
        </w:r>
      </w:hyperlink>
      <w:r w:rsidR="00785242" w:rsidRPr="0032190F">
        <w:rPr>
          <w:lang w:val="fr-FR"/>
        </w:rPr>
        <w:t>" pour J. Abelanet (BIB 1738 fig. 31)</w:t>
      </w:r>
    </w:p>
    <w:p w14:paraId="25841CA3" w14:textId="79DCE013" w:rsidR="00642333" w:rsidRPr="0032190F" w:rsidRDefault="00642333" w:rsidP="0054435C">
      <w:pPr>
        <w:jc w:val="both"/>
        <w:rPr>
          <w:lang w:val="fr-FR"/>
        </w:rPr>
      </w:pPr>
      <w:r w:rsidRPr="0032190F">
        <w:rPr>
          <w:lang w:val="fr-FR"/>
        </w:rPr>
        <w:t>La Roca dels Moros del Cogul (vall de la Coma) montre des représentatio</w:t>
      </w:r>
      <w:r w:rsidR="00AD4306" w:rsidRPr="0032190F">
        <w:rPr>
          <w:lang w:val="fr-FR"/>
        </w:rPr>
        <w:t xml:space="preserve">ns attribuées au </w:t>
      </w:r>
      <w:hyperlink r:id="rId2200" w:anchor="Cul_Macro_Schematique" w:history="1">
        <w:r w:rsidR="00AD4306" w:rsidRPr="00C46BD5">
          <w:rPr>
            <w:rStyle w:val="Hyperlink"/>
            <w:lang w:val="fr-FR"/>
          </w:rPr>
          <w:t>M</w:t>
        </w:r>
        <w:r w:rsidR="00E050A2">
          <w:rPr>
            <w:rStyle w:val="Hyperlink"/>
            <w:lang w:val="fr-FR"/>
          </w:rPr>
          <w:t>S</w:t>
        </w:r>
      </w:hyperlink>
      <w:r w:rsidRPr="0032190F">
        <w:rPr>
          <w:lang w:val="fr-FR"/>
        </w:rPr>
        <w:t xml:space="preserve"> et à l’</w:t>
      </w:r>
      <w:hyperlink r:id="rId2201" w:anchor="Cul_Levantin" w:history="1">
        <w:r w:rsidR="00C91330" w:rsidRPr="0032190F">
          <w:rPr>
            <w:rStyle w:val="Hyperlink"/>
            <w:lang w:val="fr-FR"/>
          </w:rPr>
          <w:t>art levantin</w:t>
        </w:r>
      </w:hyperlink>
      <w:r w:rsidR="00C91330" w:rsidRPr="0032190F">
        <w:rPr>
          <w:lang w:val="fr-FR"/>
        </w:rPr>
        <w:t xml:space="preserve"> </w:t>
      </w:r>
      <w:r w:rsidRPr="0032190F">
        <w:rPr>
          <w:lang w:val="fr-FR"/>
        </w:rPr>
        <w:t>(BIB Musée d’archéologie de Leida)</w:t>
      </w:r>
    </w:p>
    <w:p w14:paraId="584B6CFC" w14:textId="55A7EAE0" w:rsidR="00AD4306" w:rsidRPr="0032190F" w:rsidRDefault="00000000" w:rsidP="00882776">
      <w:pPr>
        <w:jc w:val="both"/>
        <w:rPr>
          <w:lang w:val="fr-FR"/>
        </w:rPr>
      </w:pPr>
      <w:hyperlink r:id="rId2202" w:anchor="Cul_Levantin" w:history="1">
        <w:r w:rsidR="0041669E" w:rsidRPr="0032190F">
          <w:rPr>
            <w:rStyle w:val="Hyperlink"/>
            <w:lang w:val="fr-FR"/>
          </w:rPr>
          <w:t>art levantin</w:t>
        </w:r>
      </w:hyperlink>
      <w:r w:rsidR="0041669E" w:rsidRPr="0032190F">
        <w:rPr>
          <w:lang w:val="fr-FR"/>
        </w:rPr>
        <w:t>. Bovidés, cerfs, sanglier, bouquetin. (BIB 1783 p. 22)</w:t>
      </w:r>
      <w:r w:rsidR="0054435C" w:rsidRPr="0032190F">
        <w:rPr>
          <w:lang w:val="fr-FR"/>
        </w:rPr>
        <w:t xml:space="preserve"> chasse aux cerfs (BIB 1738 fig. 27)</w:t>
      </w:r>
    </w:p>
    <w:p w14:paraId="60A0DC3B" w14:textId="623E1B58" w:rsidR="00067AA6" w:rsidRPr="0032190F" w:rsidRDefault="00067AA6" w:rsidP="00882776">
      <w:pPr>
        <w:jc w:val="both"/>
        <w:rPr>
          <w:lang w:val="fr-FR"/>
        </w:rPr>
      </w:pPr>
      <w:r w:rsidRPr="0032190F">
        <w:rPr>
          <w:lang w:val="fr-FR"/>
        </w:rPr>
        <w:t>Cette paroi comprend un palimpseste de peintures: style semi-naturaliste de l'art levantin, style schématique de l"</w:t>
      </w:r>
      <w:hyperlink r:id="rId2203" w:anchor="Cul_Schemat_Espagne" w:history="1">
        <w:r w:rsidRPr="0032190F">
          <w:rPr>
            <w:rStyle w:val="Hyperlink"/>
            <w:lang w:val="fr-FR"/>
          </w:rPr>
          <w:t>art schématique ibérique</w:t>
        </w:r>
      </w:hyperlink>
      <w:r w:rsidRPr="0032190F">
        <w:rPr>
          <w:lang w:val="fr-FR"/>
        </w:rPr>
        <w:t>", écritures ibériques, romaines, etc. (BIB 1738 p. 158)</w:t>
      </w:r>
    </w:p>
    <w:p w14:paraId="35A7247B" w14:textId="40F2CCB8" w:rsidR="00882776" w:rsidRDefault="00012F66" w:rsidP="00882776">
      <w:pPr>
        <w:jc w:val="both"/>
        <w:rPr>
          <w:lang w:val="fr-FR"/>
        </w:rPr>
      </w:pPr>
      <w:r>
        <w:rPr>
          <w:lang w:val="fr-FR"/>
        </w:rPr>
        <w:t>Lieu sacré de la Préhistoire jusqu'à l'Antiquité, existent des inscriptions ibériques (BIB MAC Barcelona, 2018)</w:t>
      </w:r>
    </w:p>
    <w:p w14:paraId="12870C3A" w14:textId="77777777" w:rsidR="00882776" w:rsidRDefault="00882776" w:rsidP="00882776">
      <w:pPr>
        <w:jc w:val="both"/>
        <w:rPr>
          <w:lang w:val="fr-FR"/>
        </w:rPr>
      </w:pPr>
    </w:p>
    <w:p w14:paraId="11D32887" w14:textId="77777777" w:rsidR="00882776" w:rsidRPr="00882776" w:rsidRDefault="00882776" w:rsidP="00882776">
      <w:pPr>
        <w:rPr>
          <w:lang w:val="fr-FR"/>
        </w:rPr>
      </w:pPr>
      <w:r>
        <w:rPr>
          <w:lang w:val="fr-FR"/>
        </w:rPr>
        <w:t>v. Projet/</w:t>
      </w:r>
      <w:hyperlink r:id="rId2204" w:anchor="CASE_Cogul" w:history="1">
        <w:r w:rsidRPr="00882776">
          <w:rPr>
            <w:rStyle w:val="Hyperlink"/>
            <w:lang w:val="fr-FR"/>
          </w:rPr>
          <w:t>Cogul</w:t>
        </w:r>
      </w:hyperlink>
    </w:p>
    <w:p w14:paraId="7C145FB3" w14:textId="3DA47966" w:rsidR="00882776" w:rsidRDefault="00882776" w:rsidP="00882776">
      <w:pPr>
        <w:jc w:val="both"/>
        <w:rPr>
          <w:lang w:val="fr-FR"/>
        </w:rPr>
      </w:pPr>
    </w:p>
    <w:p w14:paraId="69D20DA0" w14:textId="28B5E84A" w:rsidR="00882776" w:rsidRDefault="00882776" w:rsidP="00882776">
      <w:pPr>
        <w:pStyle w:val="Heading2"/>
      </w:pPr>
      <w:r>
        <w:t>art rupestre</w:t>
      </w:r>
    </w:p>
    <w:p w14:paraId="659D2384" w14:textId="5868677A" w:rsidR="00882776" w:rsidRDefault="00882776" w:rsidP="00882776">
      <w:pPr>
        <w:jc w:val="both"/>
        <w:rPr>
          <w:lang w:val="fr-FR"/>
        </w:rPr>
      </w:pPr>
    </w:p>
    <w:p w14:paraId="38569C12" w14:textId="5E0BC4FA" w:rsidR="00882776" w:rsidRDefault="00882776" w:rsidP="00882776">
      <w:pPr>
        <w:pStyle w:val="Heading3"/>
        <w:spacing w:line="240" w:lineRule="auto"/>
      </w:pPr>
      <w:r>
        <w:t>figures</w:t>
      </w:r>
    </w:p>
    <w:p w14:paraId="7287F0F7" w14:textId="77777777" w:rsidR="00882776" w:rsidRDefault="00882776" w:rsidP="00882776">
      <w:pPr>
        <w:jc w:val="both"/>
        <w:rPr>
          <w:lang w:val="fr-FR"/>
        </w:rPr>
      </w:pPr>
    </w:p>
    <w:p w14:paraId="14A681D3" w14:textId="67BF85E8" w:rsidR="00882776" w:rsidRDefault="00E050A2" w:rsidP="00882776">
      <w:pPr>
        <w:jc w:val="both"/>
        <w:rPr>
          <w:lang w:val="fr-FR"/>
        </w:rPr>
      </w:pPr>
      <w:r>
        <w:rPr>
          <w:lang w:val="fr-FR"/>
        </w:rPr>
        <w:t>Saut mention contraire, la</w:t>
      </w:r>
      <w:r w:rsidR="00882776">
        <w:rPr>
          <w:lang w:val="fr-FR"/>
        </w:rPr>
        <w:t xml:space="preserve"> numerotation </w:t>
      </w:r>
      <w:r>
        <w:rPr>
          <w:lang w:val="fr-FR"/>
        </w:rPr>
        <w:t>(</w:t>
      </w:r>
      <w:r w:rsidR="00882776">
        <w:rPr>
          <w:lang w:val="fr-FR"/>
        </w:rPr>
        <w:t xml:space="preserve">de </w:t>
      </w:r>
      <w:r>
        <w:rPr>
          <w:lang w:val="fr-FR"/>
        </w:rPr>
        <w:t>[</w:t>
      </w:r>
      <w:r w:rsidR="00882776">
        <w:rPr>
          <w:lang w:val="fr-FR"/>
        </w:rPr>
        <w:t>1</w:t>
      </w:r>
      <w:r>
        <w:rPr>
          <w:lang w:val="fr-FR"/>
        </w:rPr>
        <w:t>]</w:t>
      </w:r>
      <w:r w:rsidR="00882776">
        <w:rPr>
          <w:lang w:val="fr-FR"/>
        </w:rPr>
        <w:t>-</w:t>
      </w:r>
      <w:r>
        <w:rPr>
          <w:lang w:val="fr-FR"/>
        </w:rPr>
        <w:t>[</w:t>
      </w:r>
      <w:r w:rsidR="00882776">
        <w:rPr>
          <w:lang w:val="fr-FR"/>
        </w:rPr>
        <w:t>52</w:t>
      </w:r>
      <w:r>
        <w:rPr>
          <w:lang w:val="fr-FR"/>
        </w:rPr>
        <w:t>])</w:t>
      </w:r>
      <w:r w:rsidR="00882776">
        <w:rPr>
          <w:lang w:val="fr-FR"/>
        </w:rPr>
        <w:t xml:space="preserve"> est celle de la Generalitat (BIB 3559)</w:t>
      </w:r>
    </w:p>
    <w:p w14:paraId="574D9655" w14:textId="568D1E62" w:rsidR="00882776" w:rsidRDefault="00882776" w:rsidP="00882776">
      <w:pPr>
        <w:jc w:val="both"/>
        <w:rPr>
          <w:lang w:val="fr-FR"/>
        </w:rPr>
      </w:pPr>
    </w:p>
    <w:p w14:paraId="7ED377D4" w14:textId="1C3ACD81" w:rsidR="00882776" w:rsidRDefault="00882776" w:rsidP="00882776">
      <w:pPr>
        <w:pStyle w:val="Heading4"/>
      </w:pPr>
      <w:r>
        <w:t>22</w:t>
      </w:r>
    </w:p>
    <w:p w14:paraId="386EFFC7" w14:textId="20615A3B" w:rsidR="00882776" w:rsidRPr="00E050A2" w:rsidRDefault="00882776" w:rsidP="00882776">
      <w:pPr>
        <w:jc w:val="both"/>
        <w:rPr>
          <w:i/>
          <w:iCs/>
          <w:sz w:val="20"/>
          <w:lang w:val="fr-FR"/>
        </w:rPr>
      </w:pPr>
      <w:r w:rsidRPr="00E050A2">
        <w:rPr>
          <w:i/>
          <w:iCs/>
          <w:sz w:val="20"/>
          <w:lang w:val="fr-FR"/>
        </w:rPr>
        <w:t>Boc</w:t>
      </w:r>
    </w:p>
    <w:p w14:paraId="51CF4873" w14:textId="181B3467" w:rsidR="00882776" w:rsidRDefault="00882776" w:rsidP="00882776">
      <w:pPr>
        <w:jc w:val="both"/>
        <w:rPr>
          <w:lang w:val="fr-FR"/>
        </w:rPr>
      </w:pPr>
    </w:p>
    <w:p w14:paraId="66B617FA" w14:textId="14A04BCE" w:rsidR="00882776" w:rsidRDefault="00882776" w:rsidP="00882776">
      <w:pPr>
        <w:jc w:val="both"/>
        <w:rPr>
          <w:lang w:val="fr-FR"/>
        </w:rPr>
      </w:pPr>
      <w:r>
        <w:rPr>
          <w:lang w:val="fr-FR"/>
        </w:rPr>
        <w:t xml:space="preserve">Bouquetin noir sous </w:t>
      </w:r>
      <w:r w:rsidR="00E050A2">
        <w:rPr>
          <w:lang w:val="fr-FR"/>
        </w:rPr>
        <w:t>[</w:t>
      </w:r>
      <w:r>
        <w:rPr>
          <w:lang w:val="fr-FR"/>
        </w:rPr>
        <w:t>23</w:t>
      </w:r>
      <w:r w:rsidR="00E050A2">
        <w:rPr>
          <w:lang w:val="fr-FR"/>
        </w:rPr>
        <w:t>]</w:t>
      </w:r>
    </w:p>
    <w:p w14:paraId="4BA9F212" w14:textId="51B87434" w:rsidR="00882776" w:rsidRDefault="00882776" w:rsidP="00882776">
      <w:pPr>
        <w:jc w:val="both"/>
        <w:rPr>
          <w:lang w:val="fr-FR"/>
        </w:rPr>
      </w:pPr>
    </w:p>
    <w:p w14:paraId="2C4EDCA9" w14:textId="63F59530" w:rsidR="00882776" w:rsidRDefault="00882776" w:rsidP="00882776">
      <w:pPr>
        <w:pStyle w:val="Heading4"/>
      </w:pPr>
      <w:r>
        <w:t>23</w:t>
      </w:r>
    </w:p>
    <w:p w14:paraId="68DF9C2B" w14:textId="77777777" w:rsidR="00882776" w:rsidRPr="00E050A2" w:rsidRDefault="00882776" w:rsidP="00882776">
      <w:pPr>
        <w:jc w:val="both"/>
        <w:rPr>
          <w:i/>
          <w:iCs/>
          <w:sz w:val="20"/>
          <w:lang w:val="fr-FR"/>
        </w:rPr>
      </w:pPr>
      <w:r w:rsidRPr="00E050A2">
        <w:rPr>
          <w:i/>
          <w:iCs/>
          <w:sz w:val="20"/>
          <w:lang w:val="fr-FR"/>
        </w:rPr>
        <w:t>Boc</w:t>
      </w:r>
    </w:p>
    <w:p w14:paraId="657705C5" w14:textId="77777777" w:rsidR="00882776" w:rsidRDefault="00882776" w:rsidP="00882776">
      <w:pPr>
        <w:jc w:val="both"/>
        <w:rPr>
          <w:lang w:val="fr-FR"/>
        </w:rPr>
      </w:pPr>
    </w:p>
    <w:p w14:paraId="222542D7" w14:textId="321302D3" w:rsidR="00882776" w:rsidRDefault="00882776" w:rsidP="00882776">
      <w:pPr>
        <w:jc w:val="both"/>
        <w:rPr>
          <w:lang w:val="fr-FR"/>
        </w:rPr>
      </w:pPr>
      <w:r>
        <w:rPr>
          <w:lang w:val="fr-FR"/>
        </w:rPr>
        <w:t xml:space="preserve">Bouquetin rouge superposé à </w:t>
      </w:r>
      <w:r w:rsidR="00E050A2">
        <w:rPr>
          <w:lang w:val="fr-FR"/>
        </w:rPr>
        <w:t>[</w:t>
      </w:r>
      <w:r>
        <w:rPr>
          <w:lang w:val="fr-FR"/>
        </w:rPr>
        <w:t>22</w:t>
      </w:r>
      <w:r w:rsidR="00E050A2">
        <w:rPr>
          <w:lang w:val="fr-FR"/>
        </w:rPr>
        <w:t>]</w:t>
      </w:r>
    </w:p>
    <w:p w14:paraId="1E60290E" w14:textId="6A13ADBD" w:rsidR="00E050A2" w:rsidRDefault="00E050A2" w:rsidP="00882776">
      <w:pPr>
        <w:jc w:val="both"/>
        <w:rPr>
          <w:lang w:val="fr-FR"/>
        </w:rPr>
      </w:pPr>
    </w:p>
    <w:p w14:paraId="0FFD1995" w14:textId="4ECE4D84" w:rsidR="00E050A2" w:rsidRDefault="00E050A2" w:rsidP="00E050A2">
      <w:pPr>
        <w:pStyle w:val="Heading4"/>
      </w:pPr>
      <w:r>
        <w:t>25</w:t>
      </w:r>
    </w:p>
    <w:p w14:paraId="5B80A2F5" w14:textId="307A41F0" w:rsidR="00E050A2" w:rsidRDefault="00E050A2" w:rsidP="00882776">
      <w:pPr>
        <w:jc w:val="both"/>
        <w:rPr>
          <w:sz w:val="20"/>
          <w:lang w:val="fr-FR"/>
        </w:rPr>
      </w:pPr>
      <w:r w:rsidRPr="00E050A2">
        <w:rPr>
          <w:i/>
          <w:iCs/>
          <w:sz w:val="20"/>
          <w:lang w:val="fr-FR"/>
        </w:rPr>
        <w:t>Cervol</w:t>
      </w:r>
    </w:p>
    <w:p w14:paraId="5D405333" w14:textId="07C4C284" w:rsidR="00E050A2" w:rsidRDefault="00E050A2" w:rsidP="00882776">
      <w:pPr>
        <w:jc w:val="both"/>
        <w:rPr>
          <w:sz w:val="20"/>
          <w:lang w:val="fr-FR"/>
        </w:rPr>
      </w:pPr>
    </w:p>
    <w:p w14:paraId="22670684" w14:textId="4415E1D5" w:rsidR="00E050A2" w:rsidRPr="00E050A2" w:rsidRDefault="00E050A2" w:rsidP="00882776">
      <w:pPr>
        <w:jc w:val="both"/>
        <w:rPr>
          <w:lang w:val="fr-FR"/>
        </w:rPr>
      </w:pPr>
      <w:r w:rsidRPr="00E050A2">
        <w:rPr>
          <w:lang w:val="fr-FR"/>
        </w:rPr>
        <w:t>Cerf rou</w:t>
      </w:r>
      <w:r>
        <w:rPr>
          <w:lang w:val="fr-FR"/>
        </w:rPr>
        <w:t>g</w:t>
      </w:r>
      <w:r w:rsidRPr="00E050A2">
        <w:rPr>
          <w:lang w:val="fr-FR"/>
        </w:rPr>
        <w:t>e</w:t>
      </w:r>
      <w:r>
        <w:rPr>
          <w:lang w:val="fr-FR"/>
        </w:rPr>
        <w:t>. Typologiquement proche de O Lomar (SS BIB)</w:t>
      </w:r>
    </w:p>
    <w:p w14:paraId="2C24F766" w14:textId="2133C086" w:rsidR="00E050A2" w:rsidRDefault="00E050A2" w:rsidP="00882776">
      <w:pPr>
        <w:jc w:val="both"/>
        <w:rPr>
          <w:lang w:val="fr-FR"/>
        </w:rPr>
      </w:pPr>
    </w:p>
    <w:p w14:paraId="596D9E8F" w14:textId="1AC9D103" w:rsidR="00E050A2" w:rsidRDefault="00E050A2" w:rsidP="00E050A2">
      <w:pPr>
        <w:pStyle w:val="Heading4"/>
      </w:pPr>
      <w:r>
        <w:t>42</w:t>
      </w:r>
    </w:p>
    <w:p w14:paraId="4B641AAF" w14:textId="4D25CB6C" w:rsidR="00E050A2" w:rsidRPr="00E050A2" w:rsidRDefault="00E050A2" w:rsidP="00882776">
      <w:pPr>
        <w:jc w:val="both"/>
        <w:rPr>
          <w:i/>
          <w:iCs/>
          <w:sz w:val="20"/>
          <w:lang w:val="fr-FR"/>
        </w:rPr>
      </w:pPr>
      <w:r w:rsidRPr="00E050A2">
        <w:rPr>
          <w:i/>
          <w:iCs/>
          <w:sz w:val="20"/>
          <w:lang w:val="fr-FR"/>
        </w:rPr>
        <w:t>Home</w:t>
      </w:r>
    </w:p>
    <w:p w14:paraId="3DF9C54D" w14:textId="77777777" w:rsidR="00E050A2" w:rsidRDefault="00E050A2" w:rsidP="00882776">
      <w:pPr>
        <w:jc w:val="both"/>
        <w:rPr>
          <w:lang w:val="fr-FR"/>
        </w:rPr>
      </w:pPr>
    </w:p>
    <w:p w14:paraId="442A4256" w14:textId="243FA8B2" w:rsidR="00E050A2" w:rsidRDefault="00E050A2" w:rsidP="00882776">
      <w:pPr>
        <w:jc w:val="both"/>
        <w:rPr>
          <w:lang w:val="fr-FR"/>
        </w:rPr>
      </w:pPr>
      <w:r w:rsidRPr="0032190F">
        <w:rPr>
          <w:lang w:val="fr-FR"/>
        </w:rPr>
        <w:lastRenderedPageBreak/>
        <w:t>Homme nu au milieu d'un groupe de femmes à longues jupes (BIB 1783 p. 22)</w:t>
      </w:r>
    </w:p>
    <w:p w14:paraId="5F693484" w14:textId="29CCD968" w:rsidR="00882776" w:rsidRDefault="00882776" w:rsidP="00882776">
      <w:pPr>
        <w:jc w:val="both"/>
        <w:rPr>
          <w:lang w:val="fr-FR"/>
        </w:rPr>
      </w:pPr>
    </w:p>
    <w:p w14:paraId="32BD3410" w14:textId="240C93E1" w:rsidR="00E050A2" w:rsidRDefault="00E050A2" w:rsidP="00E050A2">
      <w:pPr>
        <w:pStyle w:val="Heading3"/>
      </w:pPr>
      <w:r>
        <w:t>scènes</w:t>
      </w:r>
    </w:p>
    <w:p w14:paraId="1191E15A" w14:textId="247EFF88" w:rsidR="00E050A2" w:rsidRDefault="00E050A2" w:rsidP="00882776">
      <w:pPr>
        <w:jc w:val="both"/>
        <w:rPr>
          <w:lang w:val="fr-FR"/>
        </w:rPr>
      </w:pPr>
    </w:p>
    <w:p w14:paraId="371DC2F9" w14:textId="2618B3FD" w:rsidR="00E050A2" w:rsidRDefault="00E050A2" w:rsidP="00882776">
      <w:pPr>
        <w:jc w:val="both"/>
        <w:rPr>
          <w:lang w:val="fr-FR"/>
        </w:rPr>
      </w:pPr>
      <w:r w:rsidRPr="0032190F">
        <w:rPr>
          <w:lang w:val="fr-FR"/>
        </w:rPr>
        <w:t xml:space="preserve">Une représentation schématique de chasse au </w:t>
      </w:r>
      <w:hyperlink r:id="rId2205" w:anchor="Cul_Art_TAC_T_z_cervide" w:history="1">
        <w:r w:rsidRPr="0032190F">
          <w:rPr>
            <w:rStyle w:val="Hyperlink"/>
            <w:lang w:val="fr-FR"/>
          </w:rPr>
          <w:t>cerf</w:t>
        </w:r>
      </w:hyperlink>
      <w:r w:rsidRPr="0032190F">
        <w:rPr>
          <w:rStyle w:val="st"/>
          <w:lang w:val="fr-FR"/>
        </w:rPr>
        <w:t xml:space="preserve"> </w:t>
      </w:r>
      <w:r w:rsidRPr="0032190F">
        <w:rPr>
          <w:lang w:val="fr-FR"/>
        </w:rPr>
        <w:t>(BIB 1165 p. 115)</w:t>
      </w:r>
      <w:r>
        <w:rPr>
          <w:lang w:val="fr-FR"/>
        </w:rPr>
        <w:t xml:space="preserve"> impliquant un archer [4] et un cerf [3]</w:t>
      </w:r>
      <w:r w:rsidRPr="0032190F">
        <w:rPr>
          <w:lang w:val="fr-FR"/>
        </w:rPr>
        <w:t>.</w:t>
      </w:r>
    </w:p>
    <w:p w14:paraId="33533B98" w14:textId="77777777" w:rsidR="00882776" w:rsidRDefault="00882776" w:rsidP="00882776">
      <w:pPr>
        <w:jc w:val="both"/>
        <w:rPr>
          <w:lang w:val="fr-FR"/>
        </w:rPr>
      </w:pPr>
    </w:p>
    <w:p w14:paraId="50CAD395" w14:textId="1023E1EF" w:rsidR="00882776" w:rsidRDefault="00882776" w:rsidP="0054435C">
      <w:pPr>
        <w:jc w:val="both"/>
        <w:rPr>
          <w:lang w:val="fr-FR"/>
        </w:rPr>
      </w:pPr>
    </w:p>
    <w:p w14:paraId="4B9F4964" w14:textId="77777777" w:rsidR="00882776" w:rsidRPr="0032190F" w:rsidRDefault="00882776" w:rsidP="0054435C">
      <w:pPr>
        <w:jc w:val="both"/>
        <w:rPr>
          <w:lang w:val="fr-FR"/>
        </w:rPr>
      </w:pPr>
    </w:p>
    <w:p w14:paraId="72EE0A72" w14:textId="77777777" w:rsidR="00C91330" w:rsidRPr="0032190F" w:rsidRDefault="00C91330" w:rsidP="00242C0F">
      <w:pPr>
        <w:rPr>
          <w:lang w:val="fr-FR"/>
        </w:rPr>
      </w:pPr>
    </w:p>
    <w:p w14:paraId="3113BA3D" w14:textId="77777777" w:rsidR="0041669E" w:rsidRPr="00426FF9" w:rsidRDefault="0041669E" w:rsidP="00426FF9">
      <w:pPr>
        <w:pStyle w:val="Heading1"/>
        <w:rPr>
          <w:lang w:val="es-ES"/>
        </w:rPr>
      </w:pPr>
      <w:r w:rsidRPr="00426FF9">
        <w:rPr>
          <w:lang w:val="es-ES"/>
        </w:rPr>
        <w:t>CIVIL (CUEVA DEL)</w:t>
      </w:r>
    </w:p>
    <w:p w14:paraId="5CDC95B1" w14:textId="77777777" w:rsidR="0041669E" w:rsidRPr="00566234" w:rsidRDefault="0041669E" w:rsidP="00242C0F">
      <w:pPr>
        <w:rPr>
          <w:lang w:val="es-ES"/>
        </w:rPr>
      </w:pPr>
    </w:p>
    <w:p w14:paraId="156797D9" w14:textId="2405EF56" w:rsidR="0041669E" w:rsidRPr="0032190F" w:rsidRDefault="00000000" w:rsidP="00242C0F">
      <w:pPr>
        <w:rPr>
          <w:lang w:val="fr-FR"/>
        </w:rPr>
      </w:pPr>
      <w:hyperlink r:id="rId2206" w:anchor="Cul_Levantin" w:history="1">
        <w:r w:rsidR="0041669E" w:rsidRPr="00566234">
          <w:rPr>
            <w:rStyle w:val="Hyperlink"/>
            <w:lang w:val="es-ES"/>
          </w:rPr>
          <w:t>art levantin</w:t>
        </w:r>
      </w:hyperlink>
      <w:r w:rsidR="0041669E" w:rsidRPr="00566234">
        <w:rPr>
          <w:lang w:val="es-ES"/>
        </w:rPr>
        <w:t xml:space="preserve">. </w:t>
      </w:r>
      <w:r w:rsidR="0041669E" w:rsidRPr="004E113B">
        <w:rPr>
          <w:lang w:val="es-ES"/>
        </w:rPr>
        <w:t xml:space="preserve">Cueva del Civil (Valltorta, Castellón). </w:t>
      </w:r>
      <w:r w:rsidR="0041669E" w:rsidRPr="0032190F">
        <w:rPr>
          <w:lang w:val="fr-FR"/>
        </w:rPr>
        <w:t>Scène d'archers brandissant leurs armes (BIB 1783 p. 22)</w:t>
      </w:r>
    </w:p>
    <w:p w14:paraId="42390C90" w14:textId="77777777" w:rsidR="00D03280" w:rsidRPr="0032190F" w:rsidRDefault="00D03280" w:rsidP="00242C0F">
      <w:pPr>
        <w:rPr>
          <w:lang w:val="fr-FR"/>
        </w:rPr>
      </w:pPr>
    </w:p>
    <w:p w14:paraId="21A3DB03" w14:textId="77777777" w:rsidR="0041669E" w:rsidRPr="0032190F" w:rsidRDefault="0041669E" w:rsidP="00426FF9">
      <w:pPr>
        <w:pStyle w:val="Heading1"/>
      </w:pPr>
      <w:r w:rsidRPr="0032190F">
        <w:t>CABALLOS (CUEVA DE LOS)</w:t>
      </w:r>
    </w:p>
    <w:p w14:paraId="2615CEBE" w14:textId="77777777" w:rsidR="0041669E" w:rsidRPr="0032190F" w:rsidRDefault="0041669E" w:rsidP="00242C0F">
      <w:pPr>
        <w:rPr>
          <w:lang w:val="fr-FR"/>
        </w:rPr>
      </w:pPr>
    </w:p>
    <w:p w14:paraId="2DA921E5" w14:textId="5C7F4E35" w:rsidR="0041669E" w:rsidRPr="0032190F" w:rsidRDefault="00000000" w:rsidP="00242C0F">
      <w:pPr>
        <w:rPr>
          <w:lang w:val="fr-FR"/>
        </w:rPr>
      </w:pPr>
      <w:hyperlink r:id="rId2207" w:anchor="Cul_Levantin" w:history="1">
        <w:r w:rsidR="0041669E" w:rsidRPr="00566234">
          <w:rPr>
            <w:rStyle w:val="Hyperlink"/>
            <w:lang w:val="es-ES"/>
          </w:rPr>
          <w:t>art levantin</w:t>
        </w:r>
      </w:hyperlink>
      <w:r w:rsidR="0041669E" w:rsidRPr="00566234">
        <w:rPr>
          <w:lang w:val="es-ES"/>
        </w:rPr>
        <w:t xml:space="preserve">. Cuvea de los Caballos (Valltorta, Castellón). </w:t>
      </w:r>
      <w:r w:rsidR="0041669E" w:rsidRPr="0032190F">
        <w:rPr>
          <w:lang w:val="fr-FR"/>
        </w:rPr>
        <w:t>Scène d'archer couant (BIB 1783 p. 22)</w:t>
      </w:r>
    </w:p>
    <w:p w14:paraId="4C8623FC" w14:textId="77777777" w:rsidR="0041669E" w:rsidRPr="0032190F" w:rsidRDefault="0041669E" w:rsidP="00242C0F">
      <w:pPr>
        <w:rPr>
          <w:lang w:val="fr-FR"/>
        </w:rPr>
      </w:pPr>
    </w:p>
    <w:p w14:paraId="511F5390" w14:textId="77777777" w:rsidR="0041669E" w:rsidRPr="0032190F" w:rsidRDefault="0041669E" w:rsidP="00426FF9">
      <w:pPr>
        <w:pStyle w:val="Heading1"/>
      </w:pPr>
      <w:r w:rsidRPr="0032190F">
        <w:t>MORELLA LA VELLA</w:t>
      </w:r>
    </w:p>
    <w:p w14:paraId="39D58D0F" w14:textId="77777777" w:rsidR="0041669E" w:rsidRPr="0032190F" w:rsidRDefault="0041669E" w:rsidP="00242C0F">
      <w:pPr>
        <w:rPr>
          <w:lang w:val="fr-FR"/>
        </w:rPr>
      </w:pPr>
    </w:p>
    <w:p w14:paraId="509158CE" w14:textId="276B768A" w:rsidR="0041669E" w:rsidRPr="0032190F" w:rsidRDefault="00000000" w:rsidP="00242C0F">
      <w:pPr>
        <w:rPr>
          <w:lang w:val="fr-FR"/>
        </w:rPr>
      </w:pPr>
      <w:hyperlink r:id="rId2208" w:anchor="Cul_Levantin" w:history="1">
        <w:r w:rsidR="0041669E" w:rsidRPr="0032190F">
          <w:rPr>
            <w:rStyle w:val="Hyperlink"/>
            <w:lang w:val="fr-FR"/>
          </w:rPr>
          <w:t>art levantin</w:t>
        </w:r>
      </w:hyperlink>
      <w:r w:rsidR="0041669E" w:rsidRPr="0032190F">
        <w:rPr>
          <w:lang w:val="fr-FR"/>
        </w:rPr>
        <w:t>. Morella la Vella (Castellón). Scène de combat d'archers (BIB 1783 p. 22)</w:t>
      </w:r>
    </w:p>
    <w:p w14:paraId="7308C74D" w14:textId="77777777" w:rsidR="00370DDE" w:rsidRPr="0032190F" w:rsidRDefault="00370DDE" w:rsidP="00242C0F">
      <w:pPr>
        <w:rPr>
          <w:lang w:val="fr-FR"/>
        </w:rPr>
      </w:pPr>
    </w:p>
    <w:p w14:paraId="32D2C777" w14:textId="77777777" w:rsidR="0041669E" w:rsidRPr="00426FF9" w:rsidRDefault="0041669E" w:rsidP="00426FF9">
      <w:pPr>
        <w:pStyle w:val="Heading1"/>
        <w:rPr>
          <w:lang w:val="es-ES"/>
        </w:rPr>
      </w:pPr>
      <w:r w:rsidRPr="00426FF9">
        <w:rPr>
          <w:lang w:val="es-ES"/>
        </w:rPr>
        <w:t>ARANA (CUEVA DE LA)</w:t>
      </w:r>
    </w:p>
    <w:p w14:paraId="5B3AE8AF" w14:textId="77777777" w:rsidR="0041669E" w:rsidRDefault="005347D8" w:rsidP="00242C0F">
      <w:pPr>
        <w:rPr>
          <w:lang w:val="es-ES"/>
        </w:rPr>
      </w:pPr>
      <w:bookmarkStart w:id="981" w:name="Sit_Aragna"/>
      <w:r w:rsidRPr="005347D8">
        <w:rPr>
          <w:lang w:val="es-ES"/>
        </w:rPr>
        <w:t>A</w:t>
      </w:r>
      <w:r>
        <w:rPr>
          <w:lang w:val="es-ES"/>
        </w:rPr>
        <w:t>ragna</w:t>
      </w:r>
      <w:bookmarkEnd w:id="981"/>
      <w:r>
        <w:rPr>
          <w:lang w:val="es-ES"/>
        </w:rPr>
        <w:t>, Cuevas de la Araña</w:t>
      </w:r>
    </w:p>
    <w:p w14:paraId="7DFD7436" w14:textId="77777777" w:rsidR="005347D8" w:rsidRPr="004E113B" w:rsidRDefault="005347D8" w:rsidP="00242C0F">
      <w:pPr>
        <w:rPr>
          <w:lang w:val="es-ES"/>
        </w:rPr>
      </w:pPr>
    </w:p>
    <w:p w14:paraId="7F60385F" w14:textId="419ACE59" w:rsidR="005347D8" w:rsidRDefault="00000000" w:rsidP="005347D8">
      <w:pPr>
        <w:jc w:val="both"/>
        <w:rPr>
          <w:lang w:val="fr-FR"/>
        </w:rPr>
      </w:pPr>
      <w:hyperlink r:id="rId2209" w:anchor="Cul_Levantin" w:history="1">
        <w:r w:rsidR="0041669E" w:rsidRPr="00566234">
          <w:rPr>
            <w:rStyle w:val="Hyperlink"/>
            <w:lang w:val="es-ES"/>
          </w:rPr>
          <w:t>art levantin</w:t>
        </w:r>
      </w:hyperlink>
      <w:r w:rsidR="0041669E" w:rsidRPr="00566234">
        <w:rPr>
          <w:lang w:val="es-ES"/>
        </w:rPr>
        <w:t>. Cueva de la Araña (</w:t>
      </w:r>
      <w:r w:rsidR="005347D8">
        <w:rPr>
          <w:lang w:val="es-ES"/>
        </w:rPr>
        <w:t xml:space="preserve">Bicorp, </w:t>
      </w:r>
      <w:r w:rsidR="0041669E" w:rsidRPr="00566234">
        <w:rPr>
          <w:lang w:val="es-ES"/>
        </w:rPr>
        <w:t xml:space="preserve">Valencia). </w:t>
      </w:r>
      <w:r w:rsidR="005347D8">
        <w:rPr>
          <w:lang w:val="fr-FR"/>
        </w:rPr>
        <w:t>La Cova de l'Aragna montre la superposition du style levantin sur le style schématique (BIB Gibaja, Subira, Domingo in BIB 2613)</w:t>
      </w:r>
    </w:p>
    <w:p w14:paraId="295F7EFD" w14:textId="77777777" w:rsidR="005347D8" w:rsidRDefault="005347D8" w:rsidP="005347D8">
      <w:pPr>
        <w:rPr>
          <w:lang w:val="fr-FR"/>
        </w:rPr>
      </w:pPr>
    </w:p>
    <w:p w14:paraId="4F9767BB" w14:textId="77777777" w:rsidR="005347D8" w:rsidRDefault="005347D8" w:rsidP="005347D8">
      <w:pPr>
        <w:pStyle w:val="Heading2"/>
      </w:pPr>
      <w:r>
        <w:t>Araña 1</w:t>
      </w:r>
    </w:p>
    <w:p w14:paraId="7E735722" w14:textId="77777777" w:rsidR="005347D8" w:rsidRDefault="005347D8" w:rsidP="005347D8">
      <w:pPr>
        <w:rPr>
          <w:lang w:val="fr-FR"/>
        </w:rPr>
      </w:pPr>
    </w:p>
    <w:p w14:paraId="29E2AA44" w14:textId="77777777" w:rsidR="005347D8" w:rsidRDefault="005347D8" w:rsidP="005347D8">
      <w:pPr>
        <w:pStyle w:val="Heading2"/>
      </w:pPr>
      <w:r>
        <w:t>Araña 2</w:t>
      </w:r>
    </w:p>
    <w:p w14:paraId="77AAB05E" w14:textId="77777777" w:rsidR="005347D8" w:rsidRDefault="005347D8" w:rsidP="005347D8">
      <w:pPr>
        <w:rPr>
          <w:lang w:val="fr-FR"/>
        </w:rPr>
      </w:pPr>
      <w:r w:rsidRPr="0032190F">
        <w:rPr>
          <w:lang w:val="fr-FR"/>
        </w:rPr>
        <w:t>Scènes: récolte du miel, homme lançant un lasso (BIB 1783 p. 22)</w:t>
      </w:r>
      <w:r>
        <w:rPr>
          <w:lang w:val="fr-FR"/>
        </w:rPr>
        <w:t>.</w:t>
      </w:r>
    </w:p>
    <w:p w14:paraId="6A3CF2CB" w14:textId="77777777" w:rsidR="005347D8" w:rsidRDefault="005347D8" w:rsidP="005347D8">
      <w:pPr>
        <w:rPr>
          <w:lang w:val="fr-FR"/>
        </w:rPr>
      </w:pPr>
    </w:p>
    <w:p w14:paraId="3F3B3E45" w14:textId="77777777" w:rsidR="005347D8" w:rsidRPr="00B83447" w:rsidRDefault="005347D8" w:rsidP="005347D8">
      <w:pPr>
        <w:pStyle w:val="Heading2"/>
        <w:rPr>
          <w:lang w:val="es-ES"/>
        </w:rPr>
      </w:pPr>
      <w:r w:rsidRPr="00B83447">
        <w:rPr>
          <w:lang w:val="es-ES"/>
        </w:rPr>
        <w:t>Araña 3</w:t>
      </w:r>
    </w:p>
    <w:p w14:paraId="5ED0C5D1" w14:textId="77777777" w:rsidR="005347D8" w:rsidRPr="00B83447" w:rsidRDefault="005347D8" w:rsidP="00242C0F">
      <w:pPr>
        <w:rPr>
          <w:lang w:val="es-ES"/>
        </w:rPr>
      </w:pPr>
    </w:p>
    <w:p w14:paraId="0A41BA39" w14:textId="77777777" w:rsidR="0041669E" w:rsidRPr="00B83447" w:rsidRDefault="0041669E" w:rsidP="00242C0F">
      <w:pPr>
        <w:rPr>
          <w:lang w:val="es-ES"/>
        </w:rPr>
      </w:pPr>
    </w:p>
    <w:p w14:paraId="1691C146" w14:textId="77777777" w:rsidR="0041669E" w:rsidRPr="00426FF9" w:rsidRDefault="0041669E" w:rsidP="00426FF9">
      <w:pPr>
        <w:pStyle w:val="Heading1"/>
        <w:rPr>
          <w:lang w:val="es-ES"/>
        </w:rPr>
      </w:pPr>
      <w:r w:rsidRPr="00426FF9">
        <w:rPr>
          <w:lang w:val="es-ES"/>
        </w:rPr>
        <w:t>RECO MOLERO</w:t>
      </w:r>
    </w:p>
    <w:p w14:paraId="70B0667B" w14:textId="77777777" w:rsidR="0041669E" w:rsidRPr="00B83447" w:rsidRDefault="0041669E" w:rsidP="00242C0F">
      <w:pPr>
        <w:rPr>
          <w:lang w:val="es-ES"/>
        </w:rPr>
      </w:pPr>
    </w:p>
    <w:p w14:paraId="3A586489" w14:textId="3B89B639" w:rsidR="0041669E" w:rsidRPr="0032190F" w:rsidRDefault="00000000" w:rsidP="00242C0F">
      <w:pPr>
        <w:rPr>
          <w:lang w:val="fr-FR"/>
        </w:rPr>
      </w:pPr>
      <w:hyperlink r:id="rId2210" w:anchor="Cul_Levantin" w:history="1">
        <w:r w:rsidR="0041669E" w:rsidRPr="00B83447">
          <w:rPr>
            <w:rStyle w:val="Hyperlink"/>
            <w:lang w:val="es-ES"/>
          </w:rPr>
          <w:t>art levantin</w:t>
        </w:r>
      </w:hyperlink>
      <w:r w:rsidR="0041669E" w:rsidRPr="00B83447">
        <w:rPr>
          <w:lang w:val="es-ES"/>
        </w:rPr>
        <w:t xml:space="preserve">. </w:t>
      </w:r>
      <w:r w:rsidR="0041669E" w:rsidRPr="0032190F">
        <w:rPr>
          <w:lang w:val="fr-FR"/>
        </w:rPr>
        <w:t>(Castellón). Scène de personnage coiffé d'une tête animale (BIB 1783 p. 22)</w:t>
      </w:r>
    </w:p>
    <w:p w14:paraId="6C15AC51" w14:textId="77777777" w:rsidR="0041669E" w:rsidRPr="0032190F" w:rsidRDefault="0041669E" w:rsidP="00242C0F">
      <w:pPr>
        <w:rPr>
          <w:lang w:val="fr-FR"/>
        </w:rPr>
      </w:pPr>
    </w:p>
    <w:p w14:paraId="16808362" w14:textId="77777777" w:rsidR="000728F0" w:rsidRPr="0032190F" w:rsidRDefault="000728F0" w:rsidP="00426FF9">
      <w:pPr>
        <w:pStyle w:val="Heading1"/>
      </w:pPr>
      <w:r w:rsidRPr="0032190F">
        <w:t>CASTELLVI</w:t>
      </w:r>
    </w:p>
    <w:p w14:paraId="5B3D0611" w14:textId="6CF90E97" w:rsidR="000728F0" w:rsidRPr="0032190F" w:rsidRDefault="000728F0" w:rsidP="00242C0F">
      <w:pPr>
        <w:rPr>
          <w:lang w:val="fr-FR"/>
        </w:rPr>
      </w:pPr>
      <w:r w:rsidRPr="0032190F">
        <w:rPr>
          <w:lang w:val="fr-FR"/>
        </w:rPr>
        <w:t>Abri de Can Ca</w:t>
      </w:r>
      <w:r w:rsidR="001C19BA" w:rsidRPr="0032190F">
        <w:rPr>
          <w:lang w:val="fr-FR"/>
        </w:rPr>
        <w:t>stellvi (Olèrdola, Alt Penedès) (BIB 2548) "</w:t>
      </w:r>
      <w:hyperlink r:id="rId2211" w:anchor="Cul_Schemat_Espagne" w:history="1">
        <w:r w:rsidR="001C19BA" w:rsidRPr="0032190F">
          <w:rPr>
            <w:rStyle w:val="Hyperlink"/>
            <w:lang w:val="fr-FR"/>
          </w:rPr>
          <w:t>art schématique ibérique</w:t>
        </w:r>
      </w:hyperlink>
      <w:r w:rsidR="001C19BA" w:rsidRPr="0032190F">
        <w:rPr>
          <w:lang w:val="fr-FR"/>
        </w:rPr>
        <w:t>" (SS BIB)</w:t>
      </w:r>
    </w:p>
    <w:p w14:paraId="4F1E8E3F" w14:textId="77777777" w:rsidR="000728F0" w:rsidRPr="0032190F" w:rsidRDefault="000728F0" w:rsidP="00242C0F">
      <w:pPr>
        <w:rPr>
          <w:lang w:val="fr-FR"/>
        </w:rPr>
      </w:pPr>
    </w:p>
    <w:p w14:paraId="6243D915" w14:textId="761239F3" w:rsidR="001C19BA" w:rsidRPr="0032190F" w:rsidRDefault="001C19BA" w:rsidP="001C19BA">
      <w:pPr>
        <w:rPr>
          <w:lang w:val="fr-FR"/>
        </w:rPr>
      </w:pPr>
      <w:r w:rsidRPr="006E033D">
        <w:rPr>
          <w:rStyle w:val="Heading1Char"/>
        </w:rPr>
        <w:t>XIMET</w:t>
      </w:r>
      <w:r w:rsidRPr="0032190F">
        <w:rPr>
          <w:lang w:val="fr-FR"/>
        </w:rPr>
        <w:br/>
        <w:t>Abri de Can Ximet (Olèrdola, Alt Penedès) (BIB 2548) "</w:t>
      </w:r>
      <w:hyperlink r:id="rId2212" w:anchor="Cul_Schemat_Espagne" w:history="1">
        <w:r w:rsidRPr="0032190F">
          <w:rPr>
            <w:rStyle w:val="Hyperlink"/>
            <w:lang w:val="fr-FR"/>
          </w:rPr>
          <w:t>art schématique ibérique</w:t>
        </w:r>
      </w:hyperlink>
      <w:r w:rsidRPr="0032190F">
        <w:rPr>
          <w:lang w:val="fr-FR"/>
        </w:rPr>
        <w:t>" (SS BIB)</w:t>
      </w:r>
    </w:p>
    <w:p w14:paraId="5FEBDE6F" w14:textId="77777777" w:rsidR="001C19BA" w:rsidRPr="0032190F" w:rsidRDefault="001C19BA" w:rsidP="00242C0F">
      <w:pPr>
        <w:rPr>
          <w:lang w:val="fr-FR"/>
        </w:rPr>
      </w:pPr>
    </w:p>
    <w:p w14:paraId="76C12010" w14:textId="77777777" w:rsidR="006E033D" w:rsidRPr="0032190F" w:rsidRDefault="006E033D" w:rsidP="00426FF9">
      <w:pPr>
        <w:pStyle w:val="Heading1"/>
      </w:pPr>
      <w:r w:rsidRPr="0032190F">
        <w:lastRenderedPageBreak/>
        <w:t>SEGARULLS</w:t>
      </w:r>
    </w:p>
    <w:p w14:paraId="69F7FA8C" w14:textId="6048A93D" w:rsidR="006E033D" w:rsidRPr="0032190F" w:rsidRDefault="006E033D" w:rsidP="00242C0F">
      <w:pPr>
        <w:rPr>
          <w:lang w:val="fr-FR"/>
        </w:rPr>
      </w:pPr>
      <w:r w:rsidRPr="0032190F">
        <w:rPr>
          <w:lang w:val="fr-FR"/>
        </w:rPr>
        <w:t>Cova dels Segarulls (Olèrdola, Alt Penedès) (BIB 2548) "</w:t>
      </w:r>
      <w:hyperlink r:id="rId2213" w:anchor="Cul_Schemat_Espagne" w:history="1">
        <w:r w:rsidRPr="0032190F">
          <w:rPr>
            <w:rStyle w:val="Hyperlink"/>
            <w:lang w:val="fr-FR"/>
          </w:rPr>
          <w:t>art schématique ibérique</w:t>
        </w:r>
      </w:hyperlink>
      <w:r w:rsidRPr="0032190F">
        <w:rPr>
          <w:lang w:val="fr-FR"/>
        </w:rPr>
        <w:t>" (SS BIB)</w:t>
      </w:r>
    </w:p>
    <w:p w14:paraId="6953CD0F" w14:textId="77777777" w:rsidR="006E033D" w:rsidRPr="0032190F" w:rsidRDefault="006E033D" w:rsidP="00242C0F">
      <w:pPr>
        <w:rPr>
          <w:lang w:val="fr-FR"/>
        </w:rPr>
      </w:pPr>
    </w:p>
    <w:p w14:paraId="4EEEB07C" w14:textId="77777777" w:rsidR="00C91330" w:rsidRPr="00426FF9" w:rsidRDefault="00083806" w:rsidP="00426FF9">
      <w:pPr>
        <w:pStyle w:val="Heading1"/>
        <w:rPr>
          <w:lang w:val="es-ES"/>
        </w:rPr>
      </w:pPr>
      <w:bookmarkStart w:id="982" w:name="Sit_Agua_Amarga"/>
      <w:r w:rsidRPr="00426FF9">
        <w:rPr>
          <w:lang w:val="es-ES"/>
        </w:rPr>
        <w:t>AGUA AMARGA</w:t>
      </w:r>
    </w:p>
    <w:bookmarkEnd w:id="982"/>
    <w:p w14:paraId="35F55E70" w14:textId="77777777" w:rsidR="00C91330" w:rsidRPr="00D15C8F" w:rsidRDefault="005D7ACE" w:rsidP="00242C0F">
      <w:pPr>
        <w:rPr>
          <w:lang w:val="es-ES"/>
        </w:rPr>
      </w:pPr>
      <w:r w:rsidRPr="00D15C8F">
        <w:rPr>
          <w:lang w:val="es-ES"/>
        </w:rPr>
        <w:t>Val de Charco de Agua</w:t>
      </w:r>
      <w:r w:rsidR="005B1FC4" w:rsidRPr="00D15C8F">
        <w:rPr>
          <w:lang w:val="es-ES"/>
        </w:rPr>
        <w:t>s</w:t>
      </w:r>
      <w:r w:rsidR="0066254B" w:rsidRPr="00D15C8F">
        <w:rPr>
          <w:lang w:val="es-ES"/>
        </w:rPr>
        <w:t xml:space="preserve"> Amargas</w:t>
      </w:r>
      <w:r w:rsidR="00D15C8F">
        <w:rPr>
          <w:lang w:val="es-ES"/>
        </w:rPr>
        <w:t>,</w:t>
      </w:r>
      <w:r w:rsidR="00D15C8F" w:rsidRPr="00D15C8F">
        <w:rPr>
          <w:lang w:val="es-ES"/>
        </w:rPr>
        <w:t xml:space="preserve"> </w:t>
      </w:r>
      <w:r w:rsidR="00D15C8F" w:rsidRPr="00566234">
        <w:rPr>
          <w:lang w:val="es-ES"/>
        </w:rPr>
        <w:t>Cueva del Charco del Agua Amarga</w:t>
      </w:r>
    </w:p>
    <w:p w14:paraId="2134BCEA" w14:textId="77777777" w:rsidR="000728F0" w:rsidRPr="005B1FC4" w:rsidRDefault="000728F0" w:rsidP="000728F0">
      <w:pPr>
        <w:autoSpaceDE w:val="0"/>
        <w:autoSpaceDN w:val="0"/>
        <w:adjustRightInd w:val="0"/>
        <w:jc w:val="both"/>
        <w:rPr>
          <w:iCs/>
          <w:szCs w:val="20"/>
          <w:lang w:val="es-ES" w:eastAsia="en-GB"/>
        </w:rPr>
      </w:pPr>
    </w:p>
    <w:p w14:paraId="7F4028C2" w14:textId="172E646A" w:rsidR="000728F0" w:rsidRPr="00EA0FBB" w:rsidRDefault="000728F0" w:rsidP="000728F0">
      <w:pPr>
        <w:autoSpaceDE w:val="0"/>
        <w:autoSpaceDN w:val="0"/>
        <w:adjustRightInd w:val="0"/>
        <w:jc w:val="both"/>
        <w:rPr>
          <w:szCs w:val="20"/>
          <w:lang w:val="fr-FR" w:eastAsia="en-GB"/>
        </w:rPr>
      </w:pPr>
      <w:r w:rsidRPr="0032190F">
        <w:rPr>
          <w:iCs/>
          <w:szCs w:val="20"/>
          <w:lang w:val="fr-FR" w:eastAsia="en-GB"/>
        </w:rPr>
        <w:t>A l'Est de la province de Teruel (</w:t>
      </w:r>
      <w:r w:rsidRPr="0032190F">
        <w:rPr>
          <w:szCs w:val="20"/>
          <w:lang w:val="fr-FR" w:eastAsia="en-GB"/>
        </w:rPr>
        <w:t>Alcaniz</w:t>
      </w:r>
      <w:r w:rsidRPr="0032190F">
        <w:rPr>
          <w:rFonts w:ascii="Times-Roman" w:hAnsi="Times-Roman" w:cs="Times-Roman"/>
          <w:sz w:val="20"/>
          <w:szCs w:val="20"/>
          <w:lang w:val="fr-FR" w:eastAsia="en-GB"/>
        </w:rPr>
        <w:t xml:space="preserve">, </w:t>
      </w:r>
      <w:r w:rsidR="00D15C8F" w:rsidRPr="00D15C8F">
        <w:rPr>
          <w:lang w:val="fr-FR"/>
        </w:rPr>
        <w:t>Teruel</w:t>
      </w:r>
      <w:r w:rsidR="00D15C8F">
        <w:rPr>
          <w:lang w:val="fr-FR"/>
        </w:rPr>
        <w:t>,</w:t>
      </w:r>
      <w:r w:rsidR="00D15C8F" w:rsidRPr="0032190F">
        <w:rPr>
          <w:iCs/>
          <w:szCs w:val="20"/>
          <w:lang w:val="fr-FR" w:eastAsia="en-GB"/>
        </w:rPr>
        <w:t xml:space="preserve"> </w:t>
      </w:r>
      <w:r w:rsidRPr="0032190F">
        <w:rPr>
          <w:iCs/>
          <w:szCs w:val="20"/>
          <w:lang w:val="fr-FR" w:eastAsia="en-GB"/>
        </w:rPr>
        <w:t>Espagne) le Val de Charco de</w:t>
      </w:r>
      <w:r w:rsidR="0066254B" w:rsidRPr="0032190F">
        <w:rPr>
          <w:iCs/>
          <w:szCs w:val="20"/>
          <w:lang w:val="fr-FR" w:eastAsia="en-GB"/>
        </w:rPr>
        <w:t>l</w:t>
      </w:r>
      <w:r w:rsidRPr="0032190F">
        <w:rPr>
          <w:iCs/>
          <w:szCs w:val="20"/>
          <w:lang w:val="fr-FR" w:eastAsia="en-GB"/>
        </w:rPr>
        <w:t xml:space="preserve"> Aguas Amargas abrite des </w:t>
      </w:r>
      <w:r w:rsidRPr="0032190F">
        <w:rPr>
          <w:szCs w:val="20"/>
          <w:lang w:val="fr-FR" w:eastAsia="en-GB"/>
        </w:rPr>
        <w:t xml:space="preserve">peintures de diverses nuances de rouge représentant des scènes cynégétiques avec des cervidés et des archers à la course ainsi que de grands personnages, v. </w:t>
      </w:r>
      <w:hyperlink r:id="rId2214" w:anchor="Sit_Pulido" w:history="1">
        <w:r w:rsidRPr="00EA0FBB">
          <w:rPr>
            <w:rStyle w:val="Hyperlink"/>
            <w:iCs/>
            <w:szCs w:val="20"/>
            <w:lang w:val="fr-FR" w:eastAsia="en-GB"/>
          </w:rPr>
          <w:t>Pulido</w:t>
        </w:r>
      </w:hyperlink>
      <w:r w:rsidRPr="00EA0FBB">
        <w:rPr>
          <w:szCs w:val="20"/>
          <w:lang w:val="fr-FR" w:eastAsia="en-GB"/>
        </w:rPr>
        <w:t xml:space="preserve">, </w:t>
      </w:r>
      <w:hyperlink r:id="rId2215" w:anchor="Sit_Calapata" w:history="1">
        <w:r w:rsidR="00083806" w:rsidRPr="00EA0FBB">
          <w:rPr>
            <w:rStyle w:val="Hyperlink"/>
            <w:iCs/>
            <w:szCs w:val="20"/>
            <w:lang w:val="fr-FR" w:eastAsia="en-GB"/>
          </w:rPr>
          <w:t>Calapatá</w:t>
        </w:r>
      </w:hyperlink>
      <w:r w:rsidRPr="00EA0FBB">
        <w:rPr>
          <w:szCs w:val="20"/>
          <w:lang w:val="fr-FR" w:eastAsia="en-GB"/>
        </w:rPr>
        <w:t xml:space="preserve"> (BIB 2397 p. 621)</w:t>
      </w:r>
    </w:p>
    <w:p w14:paraId="5B688CD1" w14:textId="5771854A" w:rsidR="00C91330" w:rsidRDefault="00000000" w:rsidP="005D7ACE">
      <w:pPr>
        <w:rPr>
          <w:lang w:val="fr-FR"/>
        </w:rPr>
      </w:pPr>
      <w:hyperlink r:id="rId2216" w:anchor="Cul_Levantin" w:history="1">
        <w:r w:rsidR="00C91330" w:rsidRPr="00EA0FBB">
          <w:rPr>
            <w:rStyle w:val="Hyperlink"/>
            <w:lang w:val="fr-FR"/>
          </w:rPr>
          <w:t>art levantin</w:t>
        </w:r>
      </w:hyperlink>
      <w:r w:rsidR="00C91330" w:rsidRPr="00EA0FBB">
        <w:rPr>
          <w:lang w:val="fr-FR"/>
        </w:rPr>
        <w:t xml:space="preserve">. </w:t>
      </w:r>
      <w:r w:rsidR="00C91330" w:rsidRPr="0032190F">
        <w:rPr>
          <w:lang w:val="fr-FR"/>
        </w:rPr>
        <w:t>Scène de chasse au sanglier (BIB 1783 p. 22)</w:t>
      </w:r>
      <w:r w:rsidR="005D7ACE" w:rsidRPr="0032190F">
        <w:rPr>
          <w:lang w:val="fr-FR"/>
        </w:rPr>
        <w:t xml:space="preserve">. Une figure difficile à identifier mais de style schématique passe sur un grand </w:t>
      </w:r>
      <w:hyperlink r:id="rId2217" w:anchor="Cul_Art_TAC_T_z_cervide" w:history="1">
        <w:r w:rsidR="00C370D1" w:rsidRPr="0032190F">
          <w:rPr>
            <w:rStyle w:val="Hyperlink"/>
            <w:lang w:val="fr-FR"/>
          </w:rPr>
          <w:t>cerf</w:t>
        </w:r>
      </w:hyperlink>
      <w:r w:rsidR="00C370D1" w:rsidRPr="0032190F">
        <w:rPr>
          <w:rStyle w:val="st"/>
          <w:lang w:val="fr-FR"/>
        </w:rPr>
        <w:t xml:space="preserve"> </w:t>
      </w:r>
      <w:r w:rsidR="005D7ACE" w:rsidRPr="0032190F">
        <w:rPr>
          <w:lang w:val="fr-FR"/>
        </w:rPr>
        <w:t>auVal de Charco del Agua (BIB 2397 p.635)</w:t>
      </w:r>
    </w:p>
    <w:p w14:paraId="54EF0EF5" w14:textId="369EB23C" w:rsidR="00623D53" w:rsidRPr="0032190F" w:rsidRDefault="00623D53" w:rsidP="005D7ACE">
      <w:pPr>
        <w:rPr>
          <w:lang w:val="fr-FR"/>
        </w:rPr>
      </w:pPr>
      <w:r>
        <w:rPr>
          <w:lang w:val="fr-FR"/>
        </w:rPr>
        <w:t xml:space="preserve">Figure d'un </w:t>
      </w:r>
      <w:r w:rsidR="00380C0B">
        <w:rPr>
          <w:lang w:val="fr-FR"/>
        </w:rPr>
        <w:t xml:space="preserve">archer exceptionnellement grand de type </w:t>
      </w:r>
      <w:hyperlink r:id="rId2218" w:anchor="Cul_Levant_Espagnol_s_Centelles" w:history="1">
        <w:r w:rsidR="00380C0B" w:rsidRPr="00380C0B">
          <w:rPr>
            <w:rStyle w:val="Hyperlink"/>
            <w:lang w:val="fr-FR"/>
          </w:rPr>
          <w:t>Cente</w:t>
        </w:r>
        <w:r w:rsidR="00380C0B">
          <w:rPr>
            <w:rStyle w:val="Hyperlink"/>
            <w:lang w:val="fr-FR"/>
          </w:rPr>
          <w:t>l</w:t>
        </w:r>
        <w:r w:rsidR="00380C0B" w:rsidRPr="00380C0B">
          <w:rPr>
            <w:rStyle w:val="Hyperlink"/>
            <w:lang w:val="fr-FR"/>
          </w:rPr>
          <w:t>les</w:t>
        </w:r>
      </w:hyperlink>
      <w:r w:rsidR="00380C0B" w:rsidRPr="00380C0B">
        <w:rPr>
          <w:lang w:val="fr-FR"/>
        </w:rPr>
        <w:t xml:space="preserve"> </w:t>
      </w:r>
      <w:r w:rsidR="00380C0B">
        <w:rPr>
          <w:lang w:val="fr-FR"/>
        </w:rPr>
        <w:t>(BIB 2593)</w:t>
      </w:r>
    </w:p>
    <w:p w14:paraId="721DAF75" w14:textId="77777777" w:rsidR="000728F0" w:rsidRPr="0032190F" w:rsidRDefault="00B0339E" w:rsidP="005D7ACE">
      <w:pPr>
        <w:rPr>
          <w:lang w:val="fr-FR"/>
        </w:rPr>
      </w:pPr>
      <w:r>
        <w:rPr>
          <w:lang w:val="fr-FR"/>
        </w:rPr>
        <w:t xml:space="preserve">Le Val del Charco serait un site Macroschématique pour </w:t>
      </w:r>
      <w:r w:rsidRPr="00B0339E">
        <w:rPr>
          <w:lang w:val="fr-FR"/>
        </w:rPr>
        <w:t xml:space="preserve">Fernandez-Lopez de </w:t>
      </w:r>
      <w:r>
        <w:rPr>
          <w:lang w:val="fr-FR"/>
        </w:rPr>
        <w:t>Pablo (</w:t>
      </w:r>
      <w:r w:rsidRPr="00B0339E">
        <w:rPr>
          <w:lang w:val="fr-FR"/>
        </w:rPr>
        <w:t>2014, Fig. 1)</w:t>
      </w:r>
      <w:r>
        <w:rPr>
          <w:lang w:val="fr-FR"/>
        </w:rPr>
        <w:t xml:space="preserve"> </w:t>
      </w:r>
      <w:r w:rsidRPr="00B0339E">
        <w:rPr>
          <w:lang w:val="fr-FR"/>
        </w:rPr>
        <w:t>(BIB 2595)</w:t>
      </w:r>
    </w:p>
    <w:p w14:paraId="77E10F44" w14:textId="77777777" w:rsidR="00C91330" w:rsidRPr="0032190F" w:rsidRDefault="00C91330" w:rsidP="00242C0F">
      <w:pPr>
        <w:rPr>
          <w:lang w:val="fr-FR"/>
        </w:rPr>
      </w:pPr>
    </w:p>
    <w:p w14:paraId="101395F9" w14:textId="77777777" w:rsidR="00C91330" w:rsidRPr="0032190F" w:rsidRDefault="00083806" w:rsidP="00426FF9">
      <w:pPr>
        <w:pStyle w:val="Heading1"/>
      </w:pPr>
      <w:bookmarkStart w:id="983" w:name="Sit_Ramat"/>
      <w:r w:rsidRPr="0032190F">
        <w:t>RAMAT</w:t>
      </w:r>
    </w:p>
    <w:bookmarkEnd w:id="983"/>
    <w:p w14:paraId="5A6D2515" w14:textId="77777777" w:rsidR="00C91330" w:rsidRPr="0032190F" w:rsidRDefault="00C91330" w:rsidP="00242C0F">
      <w:pPr>
        <w:rPr>
          <w:lang w:val="fr-FR"/>
        </w:rPr>
      </w:pPr>
    </w:p>
    <w:p w14:paraId="2834763D" w14:textId="57BBEE1F" w:rsidR="00C91330" w:rsidRPr="0032190F" w:rsidRDefault="00000000" w:rsidP="00242C0F">
      <w:pPr>
        <w:rPr>
          <w:lang w:val="fr-FR"/>
        </w:rPr>
      </w:pPr>
      <w:hyperlink r:id="rId2219" w:anchor="Cul_Levantin" w:history="1">
        <w:r w:rsidR="00C91330" w:rsidRPr="0032190F">
          <w:rPr>
            <w:rStyle w:val="Hyperlink"/>
            <w:lang w:val="fr-FR"/>
          </w:rPr>
          <w:t>art levantin</w:t>
        </w:r>
      </w:hyperlink>
      <w:r w:rsidR="00C91330" w:rsidRPr="0032190F">
        <w:rPr>
          <w:lang w:val="fr-FR"/>
        </w:rPr>
        <w:t>. Cova del Ramat (Lleida). Scène de troupeau de chèvres (BIB 1783 p. 22)</w:t>
      </w:r>
    </w:p>
    <w:p w14:paraId="7FA8D34E" w14:textId="77777777" w:rsidR="00C91330" w:rsidRPr="0032190F" w:rsidRDefault="00C91330" w:rsidP="00242C0F">
      <w:pPr>
        <w:rPr>
          <w:lang w:val="fr-FR"/>
        </w:rPr>
      </w:pPr>
    </w:p>
    <w:p w14:paraId="0ABF4CAD" w14:textId="77777777" w:rsidR="00C91330" w:rsidRPr="00426FF9" w:rsidRDefault="00083806" w:rsidP="00426FF9">
      <w:pPr>
        <w:pStyle w:val="Heading1"/>
        <w:rPr>
          <w:lang w:val="es-ES"/>
        </w:rPr>
      </w:pPr>
      <w:r w:rsidRPr="00426FF9">
        <w:rPr>
          <w:lang w:val="es-ES"/>
        </w:rPr>
        <w:t>SALTADORA</w:t>
      </w:r>
    </w:p>
    <w:p w14:paraId="67ED4DB4" w14:textId="77777777" w:rsidR="00C91330" w:rsidRPr="00566234" w:rsidRDefault="00C91330" w:rsidP="00242C0F">
      <w:pPr>
        <w:rPr>
          <w:lang w:val="es-ES"/>
        </w:rPr>
      </w:pPr>
    </w:p>
    <w:p w14:paraId="15CAEFD3" w14:textId="0D3BCDA6" w:rsidR="00C91330" w:rsidRPr="0032190F" w:rsidRDefault="00000000" w:rsidP="00242C0F">
      <w:pPr>
        <w:rPr>
          <w:lang w:val="fr-FR"/>
        </w:rPr>
      </w:pPr>
      <w:hyperlink r:id="rId2220" w:anchor="Cul_Levantin" w:history="1">
        <w:r w:rsidR="00C91330" w:rsidRPr="00566234">
          <w:rPr>
            <w:rStyle w:val="Hyperlink"/>
            <w:lang w:val="es-ES"/>
          </w:rPr>
          <w:t>art levantin</w:t>
        </w:r>
      </w:hyperlink>
      <w:r w:rsidR="00C91330" w:rsidRPr="00566234">
        <w:rPr>
          <w:lang w:val="es-ES"/>
        </w:rPr>
        <w:t xml:space="preserve">. La Cueva Saltadora (Valltorta, Castellón). </w:t>
      </w:r>
      <w:r w:rsidR="00C91330" w:rsidRPr="0032190F">
        <w:rPr>
          <w:lang w:val="fr-FR"/>
        </w:rPr>
        <w:t>Scènes: archer s'apprétant à écocher une flèche, archer à la tête décorée</w:t>
      </w:r>
      <w:r w:rsidR="0041669E" w:rsidRPr="0032190F">
        <w:rPr>
          <w:lang w:val="fr-FR"/>
        </w:rPr>
        <w:t>, trois femmes portant des ornements dans les cheveux</w:t>
      </w:r>
      <w:r w:rsidR="00C91330" w:rsidRPr="0032190F">
        <w:rPr>
          <w:lang w:val="fr-FR"/>
        </w:rPr>
        <w:t xml:space="preserve"> (BIB 1783 p. 22)</w:t>
      </w:r>
    </w:p>
    <w:p w14:paraId="255F27AD" w14:textId="77777777" w:rsidR="00FC5121" w:rsidRPr="0032190F" w:rsidRDefault="00FC5121" w:rsidP="00242C0F">
      <w:pPr>
        <w:rPr>
          <w:lang w:val="fr-FR"/>
        </w:rPr>
      </w:pPr>
    </w:p>
    <w:p w14:paraId="4E81F043" w14:textId="77777777" w:rsidR="00D03280" w:rsidRPr="00426FF9" w:rsidRDefault="00711DB1" w:rsidP="00426FF9">
      <w:pPr>
        <w:pStyle w:val="Heading1"/>
        <w:rPr>
          <w:lang w:val="es-ES"/>
        </w:rPr>
      </w:pPr>
      <w:r w:rsidRPr="00426FF9">
        <w:rPr>
          <w:lang w:val="es-ES"/>
        </w:rPr>
        <w:t>VIEJA</w:t>
      </w:r>
    </w:p>
    <w:p w14:paraId="69EB2110" w14:textId="415B8E51" w:rsidR="00203F50" w:rsidRDefault="00D03280" w:rsidP="00203F50">
      <w:pPr>
        <w:rPr>
          <w:lang w:val="fr-FR"/>
        </w:rPr>
      </w:pPr>
      <w:r w:rsidRPr="00566234">
        <w:rPr>
          <w:lang w:val="es-ES"/>
        </w:rPr>
        <w:br/>
      </w:r>
      <w:hyperlink r:id="rId2221" w:anchor="Cul_Levantin" w:history="1">
        <w:r w:rsidRPr="00566234">
          <w:rPr>
            <w:rStyle w:val="Hyperlink"/>
            <w:lang w:val="es-ES"/>
          </w:rPr>
          <w:t>art levantin</w:t>
        </w:r>
      </w:hyperlink>
      <w:r w:rsidRPr="00566234">
        <w:rPr>
          <w:lang w:val="es-ES"/>
        </w:rPr>
        <w:t xml:space="preserve">. </w:t>
      </w:r>
      <w:r w:rsidRPr="004E113B">
        <w:rPr>
          <w:lang w:val="es-ES"/>
        </w:rPr>
        <w:t>Cueva de la Vieja (Alpera, Albacete)</w:t>
      </w:r>
      <w:r w:rsidR="0041669E" w:rsidRPr="004E113B">
        <w:rPr>
          <w:lang w:val="es-ES"/>
        </w:rPr>
        <w:t xml:space="preserve">. </w:t>
      </w:r>
      <w:r w:rsidR="0041669E" w:rsidRPr="0032190F">
        <w:rPr>
          <w:lang w:val="fr-FR"/>
        </w:rPr>
        <w:t>Scène de personnage armé d'un arc et de flèches (BIB 1783 p. 22)</w:t>
      </w:r>
      <w:r w:rsidR="00203F50">
        <w:rPr>
          <w:lang w:val="fr-FR"/>
        </w:rPr>
        <w:t xml:space="preserve"> a fait l'objet d'une analyse </w:t>
      </w:r>
      <w:r w:rsidR="00203F50" w:rsidRPr="00203F50">
        <w:rPr>
          <w:rFonts w:ascii="Symbol" w:hAnsi="Symbol"/>
          <w:lang w:val="fr-FR"/>
        </w:rPr>
        <w:t></w:t>
      </w:r>
      <w:r w:rsidR="00203F50">
        <w:rPr>
          <w:lang w:val="fr-FR"/>
        </w:rPr>
        <w:t>-RS (BIB 2876)</w:t>
      </w:r>
    </w:p>
    <w:p w14:paraId="7C606423" w14:textId="77777777" w:rsidR="00D03280" w:rsidRDefault="00D03280" w:rsidP="00242C0F">
      <w:pPr>
        <w:rPr>
          <w:lang w:val="fr-FR"/>
        </w:rPr>
      </w:pPr>
    </w:p>
    <w:p w14:paraId="18EE8030" w14:textId="77777777" w:rsidR="00BD06C4" w:rsidRDefault="00203F50" w:rsidP="00426FF9">
      <w:pPr>
        <w:pStyle w:val="Heading1"/>
      </w:pPr>
      <w:bookmarkStart w:id="984" w:name="Sit_Queso"/>
      <w:r>
        <w:t>QUESO</w:t>
      </w:r>
    </w:p>
    <w:bookmarkEnd w:id="984"/>
    <w:p w14:paraId="10B87374" w14:textId="77777777" w:rsidR="00203F50" w:rsidRDefault="00203F50" w:rsidP="00242C0F">
      <w:pPr>
        <w:rPr>
          <w:lang w:val="fr-FR"/>
        </w:rPr>
      </w:pPr>
    </w:p>
    <w:p w14:paraId="0F31DD98" w14:textId="77777777" w:rsidR="00203F50" w:rsidRDefault="00203F50" w:rsidP="00203F50">
      <w:pPr>
        <w:rPr>
          <w:lang w:val="fr-FR"/>
        </w:rPr>
      </w:pPr>
      <w:r>
        <w:rPr>
          <w:lang w:val="fr-FR"/>
        </w:rPr>
        <w:t xml:space="preserve">La Cueva del Queso (Alpera, Albacete), montre de l'art rupestre qui a fait l'objet d'une analyse </w:t>
      </w:r>
      <w:r w:rsidRPr="00203F50">
        <w:rPr>
          <w:rFonts w:ascii="Symbol" w:hAnsi="Symbol"/>
          <w:lang w:val="fr-FR"/>
        </w:rPr>
        <w:t></w:t>
      </w:r>
      <w:r>
        <w:rPr>
          <w:lang w:val="fr-FR"/>
        </w:rPr>
        <w:t>-RS (BIB 2876)</w:t>
      </w:r>
    </w:p>
    <w:p w14:paraId="070EC965" w14:textId="77777777" w:rsidR="00203F50" w:rsidRDefault="00203F50" w:rsidP="00242C0F">
      <w:pPr>
        <w:rPr>
          <w:lang w:val="fr-FR"/>
        </w:rPr>
      </w:pPr>
    </w:p>
    <w:p w14:paraId="5D50CB81" w14:textId="77777777" w:rsidR="00203F50" w:rsidRDefault="00203F50" w:rsidP="00426FF9">
      <w:pPr>
        <w:pStyle w:val="Heading1"/>
      </w:pPr>
      <w:bookmarkStart w:id="985" w:name="Sit_Riquelme"/>
      <w:r>
        <w:t>RIQUELME</w:t>
      </w:r>
    </w:p>
    <w:bookmarkEnd w:id="985"/>
    <w:p w14:paraId="7F9C0D52" w14:textId="77777777" w:rsidR="00203F50" w:rsidRDefault="00203F50" w:rsidP="00242C0F">
      <w:pPr>
        <w:rPr>
          <w:lang w:val="fr-FR"/>
        </w:rPr>
      </w:pPr>
    </w:p>
    <w:p w14:paraId="20B7ED7D" w14:textId="77777777" w:rsidR="00203F50" w:rsidRDefault="00203F50" w:rsidP="00203F50">
      <w:pPr>
        <w:rPr>
          <w:lang w:val="fr-FR"/>
        </w:rPr>
      </w:pPr>
      <w:r>
        <w:rPr>
          <w:lang w:val="fr-FR"/>
        </w:rPr>
        <w:t>L'Abrigo Riquelme (Jumilla, Murcia)</w:t>
      </w:r>
      <w:r w:rsidRPr="00203F50">
        <w:rPr>
          <w:lang w:val="fr-FR"/>
        </w:rPr>
        <w:t xml:space="preserve"> </w:t>
      </w:r>
      <w:r>
        <w:rPr>
          <w:lang w:val="fr-FR"/>
        </w:rPr>
        <w:t xml:space="preserve">), montre de l'art rupestre a fait l'objet d'une analyse </w:t>
      </w:r>
      <w:r w:rsidRPr="00203F50">
        <w:rPr>
          <w:rFonts w:ascii="Symbol" w:hAnsi="Symbol"/>
          <w:lang w:val="fr-FR"/>
        </w:rPr>
        <w:t></w:t>
      </w:r>
      <w:r>
        <w:rPr>
          <w:lang w:val="fr-FR"/>
        </w:rPr>
        <w:t>-RS (BIB 2876)</w:t>
      </w:r>
    </w:p>
    <w:p w14:paraId="4B1EA110" w14:textId="77777777" w:rsidR="00203F50" w:rsidRDefault="00203F50" w:rsidP="00242C0F">
      <w:pPr>
        <w:rPr>
          <w:lang w:val="fr-FR"/>
        </w:rPr>
      </w:pPr>
    </w:p>
    <w:p w14:paraId="7115B5AE" w14:textId="77777777" w:rsidR="00203F50" w:rsidRDefault="00203F50" w:rsidP="00242C0F">
      <w:pPr>
        <w:rPr>
          <w:lang w:val="fr-FR"/>
        </w:rPr>
      </w:pPr>
    </w:p>
    <w:p w14:paraId="68E7D05D" w14:textId="77777777" w:rsidR="00CA36FE" w:rsidRDefault="00BA4A8A" w:rsidP="00426FF9">
      <w:pPr>
        <w:pStyle w:val="Heading1"/>
      </w:pPr>
      <w:bookmarkStart w:id="986" w:name="Sit_Villares"/>
      <w:r>
        <w:t>VILLARES</w:t>
      </w:r>
    </w:p>
    <w:bookmarkEnd w:id="986"/>
    <w:p w14:paraId="20317F3E" w14:textId="77777777" w:rsidR="00CA36FE" w:rsidRDefault="00CA36FE" w:rsidP="00242C0F">
      <w:pPr>
        <w:rPr>
          <w:lang w:val="fr-FR"/>
        </w:rPr>
      </w:pPr>
    </w:p>
    <w:p w14:paraId="25EB1FE1" w14:textId="27BF3316" w:rsidR="00CA36FE" w:rsidRDefault="00CA36FE" w:rsidP="00242C0F">
      <w:pPr>
        <w:rPr>
          <w:lang w:val="fr-FR"/>
        </w:rPr>
      </w:pPr>
      <w:r>
        <w:rPr>
          <w:lang w:val="fr-FR"/>
        </w:rPr>
        <w:t xml:space="preserve">Los Villares (Albacete) </w:t>
      </w:r>
      <w:hyperlink r:id="rId2222" w:anchor="Cul_Art_TAC_a_cheval_x_personnage" w:history="1">
        <w:r w:rsidRPr="00CA36FE">
          <w:rPr>
            <w:rStyle w:val="Hyperlink"/>
            <w:lang w:val="fr-FR"/>
          </w:rPr>
          <w:t>Statue équestre</w:t>
        </w:r>
      </w:hyperlink>
      <w:r>
        <w:rPr>
          <w:lang w:val="fr-FR"/>
        </w:rPr>
        <w:t xml:space="preserve"> d'un(e) jeune, datée de ~350 aec (SS BIB)</w:t>
      </w:r>
    </w:p>
    <w:p w14:paraId="4832B09D" w14:textId="77777777" w:rsidR="00CA36FE" w:rsidRDefault="00CA36FE" w:rsidP="00242C0F">
      <w:pPr>
        <w:rPr>
          <w:lang w:val="fr-FR"/>
        </w:rPr>
      </w:pPr>
    </w:p>
    <w:p w14:paraId="5BAE4183" w14:textId="77777777" w:rsidR="00CA36FE" w:rsidRDefault="00CA36FE" w:rsidP="00426FF9">
      <w:pPr>
        <w:pStyle w:val="Heading1"/>
      </w:pPr>
      <w:bookmarkStart w:id="987" w:name="Sit_Tossal_Forques"/>
      <w:r>
        <w:lastRenderedPageBreak/>
        <w:t>TOSSAL DE LES FORQUES</w:t>
      </w:r>
    </w:p>
    <w:bookmarkEnd w:id="987"/>
    <w:p w14:paraId="47142D8F" w14:textId="77777777" w:rsidR="00CA36FE" w:rsidRDefault="00CA36FE" w:rsidP="00242C0F">
      <w:pPr>
        <w:rPr>
          <w:lang w:val="fr-FR"/>
        </w:rPr>
      </w:pPr>
    </w:p>
    <w:p w14:paraId="6C24A129" w14:textId="6CCFDBD7" w:rsidR="00CA36FE" w:rsidRDefault="00000000" w:rsidP="00242C0F">
      <w:pPr>
        <w:rPr>
          <w:lang w:val="fr-FR"/>
        </w:rPr>
      </w:pPr>
      <w:hyperlink r:id="rId2223" w:anchor="Cul_Art_TAC_T_g_rosace" w:history="1">
        <w:r w:rsidR="00E860A1" w:rsidRPr="0032190F">
          <w:rPr>
            <w:rStyle w:val="Hyperlink"/>
            <w:lang w:val="fr-FR"/>
          </w:rPr>
          <w:t>rosac</w:t>
        </w:r>
        <w:r w:rsidR="00E860A1">
          <w:rPr>
            <w:rStyle w:val="Hyperlink"/>
            <w:lang w:val="fr-FR"/>
          </w:rPr>
          <w:t>es</w:t>
        </w:r>
      </w:hyperlink>
      <w:r w:rsidR="00E860A1" w:rsidRPr="0032190F">
        <w:rPr>
          <w:lang w:val="fr-FR"/>
        </w:rPr>
        <w:t xml:space="preserve"> </w:t>
      </w:r>
      <w:r w:rsidR="00CA36FE">
        <w:rPr>
          <w:lang w:val="fr-FR"/>
        </w:rPr>
        <w:t xml:space="preserve">gravées sur une stèle, peut-être disque-cuirasse, </w:t>
      </w:r>
      <w:hyperlink r:id="rId2224" w:anchor="Cul_Art_TAC_T_t_cardiophylax" w:history="1">
        <w:r w:rsidR="00CA36FE" w:rsidRPr="00BA4A8A">
          <w:rPr>
            <w:rStyle w:val="Hyperlink"/>
            <w:lang w:val="fr-FR"/>
          </w:rPr>
          <w:t>cardiophylax</w:t>
        </w:r>
      </w:hyperlink>
      <w:r w:rsidR="00CA36FE">
        <w:rPr>
          <w:lang w:val="fr-FR"/>
        </w:rPr>
        <w:t xml:space="preserve">, comme à </w:t>
      </w:r>
      <w:hyperlink r:id="rId2225" w:anchor="Sit_Touries" w:history="1">
        <w:r w:rsidR="00CA36FE" w:rsidRPr="00FC2C38">
          <w:rPr>
            <w:rStyle w:val="Hyperlink"/>
            <w:lang w:val="fr-FR"/>
          </w:rPr>
          <w:t>Touriès</w:t>
        </w:r>
      </w:hyperlink>
      <w:r w:rsidR="00CA36FE">
        <w:rPr>
          <w:lang w:val="fr-FR"/>
        </w:rPr>
        <w:t xml:space="preserve"> (BIB 2867)</w:t>
      </w:r>
      <w:r w:rsidR="00BA4A8A">
        <w:rPr>
          <w:lang w:val="fr-FR"/>
        </w:rPr>
        <w:t xml:space="preserve"> Rosace (SS BIB)</w:t>
      </w:r>
    </w:p>
    <w:p w14:paraId="54479668" w14:textId="77777777" w:rsidR="00CA36FE" w:rsidRDefault="00CA36FE" w:rsidP="00242C0F">
      <w:pPr>
        <w:rPr>
          <w:lang w:val="fr-FR"/>
        </w:rPr>
      </w:pPr>
    </w:p>
    <w:p w14:paraId="5961FF01" w14:textId="77777777" w:rsidR="00BD06C4" w:rsidRDefault="00BD06C4" w:rsidP="00426FF9">
      <w:pPr>
        <w:pStyle w:val="Heading1"/>
      </w:pPr>
      <w:bookmarkStart w:id="988" w:name="Sit_Riols"/>
      <w:r>
        <w:t>RIOLS I</w:t>
      </w:r>
    </w:p>
    <w:bookmarkEnd w:id="988"/>
    <w:p w14:paraId="1F80A06F" w14:textId="77777777" w:rsidR="006702EA" w:rsidRDefault="006702EA" w:rsidP="00242C0F">
      <w:pPr>
        <w:rPr>
          <w:lang w:val="fr-FR"/>
        </w:rPr>
      </w:pPr>
    </w:p>
    <w:p w14:paraId="24977859" w14:textId="77777777" w:rsidR="00BD06C4" w:rsidRDefault="00BD06C4" w:rsidP="00242C0F">
      <w:pPr>
        <w:rPr>
          <w:lang w:val="fr-FR"/>
        </w:rPr>
      </w:pPr>
      <w:r>
        <w:rPr>
          <w:lang w:val="fr-FR"/>
        </w:rPr>
        <w:t xml:space="preserve">Le site de Riols I en Aragon montre une séquence chronologique allant du Néolithique ancien au Néolithique final </w:t>
      </w:r>
      <w:r w:rsidRPr="00BD06C4">
        <w:rPr>
          <w:lang w:val="fr-FR"/>
        </w:rPr>
        <w:t xml:space="preserve">(Rojo-Guerra and Kunst,1999), </w:t>
      </w:r>
      <w:r>
        <w:rPr>
          <w:lang w:val="fr-FR"/>
        </w:rPr>
        <w:t>(BIB 2595)</w:t>
      </w:r>
      <w:r w:rsidR="006702EA" w:rsidRPr="006702EA">
        <w:rPr>
          <w:lang w:val="fr-FR"/>
        </w:rPr>
        <w:t xml:space="preserve"> </w:t>
      </w:r>
      <w:r w:rsidR="006702EA">
        <w:rPr>
          <w:lang w:val="fr-FR"/>
        </w:rPr>
        <w:t>Riols (Mequinenza, Saragosse), nécropole du Bronze moyen (BIB 2946)</w:t>
      </w:r>
    </w:p>
    <w:p w14:paraId="61F0C6BF" w14:textId="77777777" w:rsidR="00203F50" w:rsidRDefault="00203F50" w:rsidP="00242C0F">
      <w:pPr>
        <w:rPr>
          <w:lang w:val="fr-FR"/>
        </w:rPr>
      </w:pPr>
    </w:p>
    <w:p w14:paraId="6D05741C" w14:textId="77777777" w:rsidR="00203F50" w:rsidRPr="00203F50" w:rsidRDefault="00203F50" w:rsidP="00426FF9">
      <w:pPr>
        <w:pStyle w:val="Heading1"/>
      </w:pPr>
      <w:bookmarkStart w:id="989" w:name="Sit_Toros"/>
      <w:r>
        <w:t>TOROS</w:t>
      </w:r>
    </w:p>
    <w:bookmarkEnd w:id="989"/>
    <w:p w14:paraId="05445781" w14:textId="77777777" w:rsidR="00203F50" w:rsidRPr="00B83447" w:rsidRDefault="00203F50" w:rsidP="00242C0F">
      <w:pPr>
        <w:rPr>
          <w:lang w:val="fr-FR"/>
        </w:rPr>
      </w:pPr>
    </w:p>
    <w:p w14:paraId="29DD90C2" w14:textId="77777777" w:rsidR="00C91330" w:rsidRPr="00B83447" w:rsidRDefault="00203F50" w:rsidP="00242C0F">
      <w:pPr>
        <w:rPr>
          <w:lang w:val="fr-FR"/>
        </w:rPr>
      </w:pPr>
      <w:r w:rsidRPr="00B83447">
        <w:rPr>
          <w:lang w:val="fr-FR"/>
        </w:rPr>
        <w:t xml:space="preserve">Los Toros del Barranco de las Olivanas (Albarracin, Teruel) montre de l'art rupestre a fait l'objet d'une analyse </w:t>
      </w:r>
      <w:r w:rsidRPr="00203F50">
        <w:rPr>
          <w:rFonts w:ascii="Symbol" w:hAnsi="Symbol"/>
          <w:lang w:val="fr-FR"/>
        </w:rPr>
        <w:t></w:t>
      </w:r>
      <w:r w:rsidRPr="00B83447">
        <w:rPr>
          <w:lang w:val="fr-FR"/>
        </w:rPr>
        <w:t>-RS (BIB 2876)</w:t>
      </w:r>
    </w:p>
    <w:p w14:paraId="3407325A" w14:textId="77777777" w:rsidR="00203F50" w:rsidRPr="00B83447" w:rsidRDefault="00203F50" w:rsidP="00242C0F">
      <w:pPr>
        <w:rPr>
          <w:lang w:val="fr-FR"/>
        </w:rPr>
      </w:pPr>
    </w:p>
    <w:p w14:paraId="1323724D" w14:textId="77777777" w:rsidR="00203F50" w:rsidRDefault="00203F50" w:rsidP="00426FF9">
      <w:pPr>
        <w:pStyle w:val="Heading1"/>
      </w:pPr>
      <w:bookmarkStart w:id="990" w:name="Sit_Ceja_Piezarrodilla"/>
      <w:r>
        <w:t>CEJA DE PIEZARRODILLA</w:t>
      </w:r>
    </w:p>
    <w:bookmarkEnd w:id="990"/>
    <w:p w14:paraId="51E4B203" w14:textId="77777777" w:rsidR="00203F50" w:rsidRPr="00B83447" w:rsidRDefault="00203F50" w:rsidP="00242C0F">
      <w:pPr>
        <w:rPr>
          <w:lang w:val="fr-FR"/>
        </w:rPr>
      </w:pPr>
    </w:p>
    <w:p w14:paraId="4D8E0637" w14:textId="77777777" w:rsidR="00203F50" w:rsidRDefault="00203F50" w:rsidP="00242C0F">
      <w:pPr>
        <w:rPr>
          <w:lang w:val="fr-FR"/>
        </w:rPr>
      </w:pPr>
      <w:r w:rsidRPr="00203F50">
        <w:rPr>
          <w:lang w:val="fr-FR"/>
        </w:rPr>
        <w:t xml:space="preserve">(Tomon, Teruel) </w:t>
      </w:r>
      <w:r>
        <w:rPr>
          <w:lang w:val="fr-FR"/>
        </w:rPr>
        <w:t xml:space="preserve">montre de l'art rupestre a fait l'objet d'une analyse </w:t>
      </w:r>
      <w:r w:rsidRPr="00203F50">
        <w:rPr>
          <w:rFonts w:ascii="Symbol" w:hAnsi="Symbol"/>
          <w:lang w:val="fr-FR"/>
        </w:rPr>
        <w:t></w:t>
      </w:r>
      <w:r>
        <w:rPr>
          <w:lang w:val="fr-FR"/>
        </w:rPr>
        <w:t>-RS (BIB 2876)</w:t>
      </w:r>
    </w:p>
    <w:p w14:paraId="5C913FC0" w14:textId="77777777" w:rsidR="00203F50" w:rsidRDefault="00203F50" w:rsidP="00242C0F">
      <w:pPr>
        <w:rPr>
          <w:lang w:val="fr-FR"/>
        </w:rPr>
      </w:pPr>
    </w:p>
    <w:p w14:paraId="4B478570" w14:textId="77777777" w:rsidR="00203F50" w:rsidRDefault="00203F50" w:rsidP="00426FF9">
      <w:pPr>
        <w:pStyle w:val="Heading1"/>
      </w:pPr>
      <w:bookmarkStart w:id="991" w:name="Sit_Cabras_Blancas"/>
      <w:r>
        <w:t>CABRAS BLANCAS</w:t>
      </w:r>
    </w:p>
    <w:bookmarkEnd w:id="991"/>
    <w:p w14:paraId="11D6E79E" w14:textId="77777777" w:rsidR="00203F50" w:rsidRDefault="00203F50" w:rsidP="00242C0F">
      <w:pPr>
        <w:rPr>
          <w:lang w:val="fr-FR"/>
        </w:rPr>
      </w:pPr>
    </w:p>
    <w:p w14:paraId="7C804846" w14:textId="77777777" w:rsidR="00203F50" w:rsidRDefault="00203F50" w:rsidP="00203F50">
      <w:pPr>
        <w:rPr>
          <w:lang w:val="fr-FR"/>
        </w:rPr>
      </w:pPr>
      <w:r w:rsidRPr="00203F50">
        <w:rPr>
          <w:lang w:val="fr-FR"/>
        </w:rPr>
        <w:t xml:space="preserve">(Tomon, Teruel) </w:t>
      </w:r>
      <w:r>
        <w:rPr>
          <w:lang w:val="fr-FR"/>
        </w:rPr>
        <w:t xml:space="preserve">montre de l'art rupestre a fait l'objet d'une analyse </w:t>
      </w:r>
      <w:r w:rsidRPr="00203F50">
        <w:rPr>
          <w:rFonts w:ascii="Symbol" w:hAnsi="Symbol"/>
          <w:lang w:val="fr-FR"/>
        </w:rPr>
        <w:t></w:t>
      </w:r>
      <w:r>
        <w:rPr>
          <w:lang w:val="fr-FR"/>
        </w:rPr>
        <w:t>-RS (BIB 2876)</w:t>
      </w:r>
    </w:p>
    <w:p w14:paraId="6061A841" w14:textId="77777777" w:rsidR="00203F50" w:rsidRDefault="00203F50" w:rsidP="00242C0F">
      <w:pPr>
        <w:rPr>
          <w:lang w:val="fr-FR"/>
        </w:rPr>
      </w:pPr>
    </w:p>
    <w:p w14:paraId="1D80A526" w14:textId="77777777" w:rsidR="00CD5092" w:rsidRDefault="00CD5092" w:rsidP="00426FF9">
      <w:pPr>
        <w:pStyle w:val="Heading1"/>
      </w:pPr>
      <w:bookmarkStart w:id="992" w:name="Sit_Font_Major"/>
      <w:r>
        <w:t>FONT MAJOR</w:t>
      </w:r>
    </w:p>
    <w:bookmarkEnd w:id="992"/>
    <w:p w14:paraId="6B4C6CFB" w14:textId="77777777" w:rsidR="00CD5092" w:rsidRDefault="00CD5092" w:rsidP="00242C0F">
      <w:pPr>
        <w:rPr>
          <w:lang w:val="fr-FR"/>
        </w:rPr>
      </w:pPr>
      <w:r>
        <w:rPr>
          <w:lang w:val="fr-FR"/>
        </w:rPr>
        <w:t>Cova de Font Major</w:t>
      </w:r>
    </w:p>
    <w:p w14:paraId="6DFDD2A4" w14:textId="77777777" w:rsidR="00CD5092" w:rsidRDefault="00CD5092" w:rsidP="00242C0F">
      <w:pPr>
        <w:rPr>
          <w:lang w:val="fr-FR"/>
        </w:rPr>
      </w:pPr>
    </w:p>
    <w:p w14:paraId="3D86C85A" w14:textId="77777777" w:rsidR="00CD5092" w:rsidRPr="00203F50" w:rsidRDefault="00CD5092" w:rsidP="00242C0F">
      <w:pPr>
        <w:rPr>
          <w:lang w:val="fr-FR"/>
        </w:rPr>
      </w:pPr>
      <w:r>
        <w:rPr>
          <w:lang w:val="fr-FR"/>
        </w:rPr>
        <w:t>Espulga de Francoli, Tarragone. Une centaine de gravures zoomorphes (chevaux) et abstraites datés du Paléolithique supérieur (BIB National Geographic)</w:t>
      </w:r>
    </w:p>
    <w:p w14:paraId="76C0F863" w14:textId="77777777" w:rsidR="00203F50" w:rsidRPr="00203F50" w:rsidRDefault="00203F50" w:rsidP="00242C0F">
      <w:pPr>
        <w:rPr>
          <w:lang w:val="fr-FR"/>
        </w:rPr>
      </w:pPr>
    </w:p>
    <w:p w14:paraId="6405EA0B" w14:textId="77777777" w:rsidR="0097741B" w:rsidRPr="005C59CA" w:rsidRDefault="0097741B" w:rsidP="00426FF9">
      <w:pPr>
        <w:pStyle w:val="Heading1"/>
      </w:pPr>
      <w:bookmarkStart w:id="993" w:name="Sit_Fuente_Trucho"/>
      <w:r w:rsidRPr="005C59CA">
        <w:t>FUENTE DEL TRUCHO</w:t>
      </w:r>
    </w:p>
    <w:bookmarkEnd w:id="993"/>
    <w:p w14:paraId="51F0A068" w14:textId="77777777" w:rsidR="00EA0B09" w:rsidRPr="005C59CA" w:rsidRDefault="00EA0B09" w:rsidP="0097741B">
      <w:pPr>
        <w:jc w:val="both"/>
        <w:rPr>
          <w:iCs/>
          <w:szCs w:val="20"/>
          <w:lang w:val="fr-FR" w:eastAsia="en-GB"/>
        </w:rPr>
      </w:pPr>
    </w:p>
    <w:p w14:paraId="17468BA7" w14:textId="388283C6" w:rsidR="0066629E" w:rsidRPr="00C002A2" w:rsidRDefault="0066629E" w:rsidP="00C002A2">
      <w:pPr>
        <w:jc w:val="both"/>
        <w:rPr>
          <w:szCs w:val="20"/>
          <w:lang w:val="fr-FR" w:eastAsia="en-GB"/>
        </w:rPr>
      </w:pPr>
      <w:r w:rsidRPr="00C002A2">
        <w:rPr>
          <w:iCs/>
          <w:szCs w:val="20"/>
          <w:lang w:val="fr-FR" w:eastAsia="en-GB"/>
        </w:rPr>
        <w:t xml:space="preserve">Cueva de la Fuente del Trucho (Colungo, Aragon), </w:t>
      </w:r>
      <w:r w:rsidR="00C002A2" w:rsidRPr="00C002A2">
        <w:rPr>
          <w:iCs/>
          <w:szCs w:val="20"/>
          <w:lang w:val="fr-FR" w:eastAsia="en-GB"/>
        </w:rPr>
        <w:t>Grotte paléolithique peinte ou a</w:t>
      </w:r>
      <w:r w:rsidR="00DF76F2" w:rsidRPr="00C002A2">
        <w:rPr>
          <w:iCs/>
          <w:szCs w:val="20"/>
          <w:lang w:val="fr-FR" w:eastAsia="en-GB"/>
        </w:rPr>
        <w:t xml:space="preserve">bri de la vallée du </w:t>
      </w:r>
      <w:hyperlink r:id="rId2226" w:anchor="Sit_Vero" w:history="1">
        <w:r w:rsidR="00DF76F2" w:rsidRPr="00C002A2">
          <w:rPr>
            <w:rStyle w:val="Hyperlink"/>
            <w:lang w:val="fr-FR"/>
          </w:rPr>
          <w:t>río Vero</w:t>
        </w:r>
      </w:hyperlink>
      <w:r w:rsidR="00DF76F2" w:rsidRPr="00C002A2">
        <w:rPr>
          <w:lang w:val="fr-FR"/>
        </w:rPr>
        <w:t xml:space="preserve"> (SS BIB</w:t>
      </w:r>
      <w:r w:rsidRPr="00C002A2">
        <w:rPr>
          <w:lang w:val="fr-FR"/>
        </w:rPr>
        <w:t>)</w:t>
      </w:r>
      <w:r w:rsidR="00EA0B09" w:rsidRPr="00C002A2">
        <w:rPr>
          <w:lang w:val="fr-FR"/>
        </w:rPr>
        <w:t>, barranco de Arpan (BIB internet)</w:t>
      </w:r>
      <w:r w:rsidR="00C002A2" w:rsidRPr="00C002A2">
        <w:rPr>
          <w:lang w:val="fr-FR"/>
        </w:rPr>
        <w:t xml:space="preserve"> </w:t>
      </w:r>
      <w:r w:rsidRPr="00C002A2">
        <w:rPr>
          <w:szCs w:val="20"/>
          <w:lang w:val="fr-FR" w:eastAsia="en-GB"/>
        </w:rPr>
        <w:t xml:space="preserve">Proche d'une source (v. </w:t>
      </w:r>
      <w:hyperlink r:id="rId2227" w:anchor="Cul_Paleo_sup__Art_rup_sit" w:history="1">
        <w:r w:rsidRPr="00C002A2">
          <w:rPr>
            <w:rStyle w:val="Hyperlink"/>
            <w:szCs w:val="20"/>
            <w:lang w:val="fr-FR" w:eastAsia="en-GB"/>
          </w:rPr>
          <w:t>humidité</w:t>
        </w:r>
      </w:hyperlink>
      <w:r w:rsidR="00EA0B09" w:rsidRPr="00C002A2">
        <w:rPr>
          <w:lang w:val="fr-FR"/>
        </w:rPr>
        <w:t xml:space="preserve">) </w:t>
      </w:r>
      <w:r w:rsidRPr="00C002A2">
        <w:rPr>
          <w:szCs w:val="20"/>
          <w:lang w:val="fr-FR" w:eastAsia="en-GB"/>
        </w:rPr>
        <w:t>(BIB 2397 p. 644)</w:t>
      </w:r>
    </w:p>
    <w:p w14:paraId="08683F4B" w14:textId="77777777" w:rsidR="00C002A2" w:rsidRPr="00C002A2" w:rsidRDefault="00C002A2" w:rsidP="00C002A2">
      <w:pPr>
        <w:jc w:val="both"/>
        <w:rPr>
          <w:szCs w:val="20"/>
          <w:lang w:val="fr-FR" w:eastAsia="en-GB"/>
        </w:rPr>
      </w:pPr>
      <w:r w:rsidRPr="00C002A2">
        <w:rPr>
          <w:szCs w:val="20"/>
          <w:lang w:val="fr-FR" w:eastAsia="en-GB"/>
        </w:rPr>
        <w:t xml:space="preserve">Seul site d'art rupestre paléolithique d'Aragon </w:t>
      </w:r>
      <w:r>
        <w:rPr>
          <w:szCs w:val="20"/>
          <w:lang w:val="fr-FR" w:eastAsia="en-GB"/>
        </w:rPr>
        <w:t>(BIB 2397)</w:t>
      </w:r>
    </w:p>
    <w:p w14:paraId="2250C783" w14:textId="77777777" w:rsidR="00EA0B09" w:rsidRPr="00C002A2" w:rsidRDefault="00EA0B09" w:rsidP="0066629E">
      <w:pPr>
        <w:autoSpaceDE w:val="0"/>
        <w:autoSpaceDN w:val="0"/>
        <w:adjustRightInd w:val="0"/>
        <w:rPr>
          <w:szCs w:val="20"/>
          <w:lang w:val="fr-FR" w:eastAsia="en-GB"/>
        </w:rPr>
      </w:pPr>
    </w:p>
    <w:p w14:paraId="1002A6F6" w14:textId="77777777" w:rsidR="00EA0B09" w:rsidRDefault="00EA0B09" w:rsidP="00EA0B09">
      <w:pPr>
        <w:pStyle w:val="Heading2"/>
        <w:rPr>
          <w:szCs w:val="20"/>
          <w:lang w:eastAsia="en-GB"/>
        </w:rPr>
      </w:pPr>
      <w:r>
        <w:rPr>
          <w:szCs w:val="20"/>
          <w:lang w:eastAsia="en-GB"/>
        </w:rPr>
        <w:t xml:space="preserve">Art </w:t>
      </w:r>
      <w:r w:rsidRPr="00EA0FBB">
        <w:t>rupestre</w:t>
      </w:r>
    </w:p>
    <w:p w14:paraId="50CBF1F3" w14:textId="77777777" w:rsidR="00EA0B09" w:rsidRDefault="00EA0B09" w:rsidP="0066629E">
      <w:pPr>
        <w:autoSpaceDE w:val="0"/>
        <w:autoSpaceDN w:val="0"/>
        <w:adjustRightInd w:val="0"/>
        <w:rPr>
          <w:szCs w:val="20"/>
          <w:lang w:val="fr-FR" w:eastAsia="en-GB"/>
        </w:rPr>
      </w:pPr>
    </w:p>
    <w:p w14:paraId="3B0DD52A" w14:textId="77777777" w:rsidR="00EA0B09" w:rsidRDefault="00EA0B09" w:rsidP="00EA0B09">
      <w:pPr>
        <w:pStyle w:val="Heading3"/>
        <w:rPr>
          <w:lang w:eastAsia="en-GB"/>
        </w:rPr>
      </w:pPr>
      <w:r>
        <w:rPr>
          <w:lang w:eastAsia="en-GB"/>
        </w:rPr>
        <w:t>Paléolithique</w:t>
      </w:r>
    </w:p>
    <w:p w14:paraId="1CB77697" w14:textId="1945E32B" w:rsidR="006E3530" w:rsidRDefault="00C002A2" w:rsidP="00714158">
      <w:pPr>
        <w:jc w:val="both"/>
        <w:rPr>
          <w:iCs/>
          <w:szCs w:val="20"/>
          <w:lang w:val="fr-FR" w:eastAsia="en-GB"/>
        </w:rPr>
      </w:pPr>
      <w:r>
        <w:rPr>
          <w:iCs/>
          <w:szCs w:val="20"/>
          <w:lang w:val="fr-FR" w:eastAsia="en-GB"/>
        </w:rPr>
        <w:t>R</w:t>
      </w:r>
      <w:r w:rsidR="00EA0B09" w:rsidRPr="0032190F">
        <w:rPr>
          <w:iCs/>
          <w:szCs w:val="20"/>
          <w:lang w:val="fr-FR" w:eastAsia="en-GB"/>
        </w:rPr>
        <w:t xml:space="preserve">eprésentation de chevaux, </w:t>
      </w:r>
      <w:hyperlink r:id="rId2228" w:anchor="Cul_Paleo_sup__Art_t_a_main_neg" w:history="1">
        <w:r w:rsidR="00EA0B09" w:rsidRPr="00FA277B">
          <w:rPr>
            <w:rStyle w:val="Hyperlink"/>
            <w:lang w:val="fr-FR"/>
          </w:rPr>
          <w:t>main</w:t>
        </w:r>
        <w:r w:rsidR="00EA0B09">
          <w:rPr>
            <w:rStyle w:val="Hyperlink"/>
            <w:lang w:val="fr-FR"/>
          </w:rPr>
          <w:t>s</w:t>
        </w:r>
        <w:r w:rsidR="00EA0B09" w:rsidRPr="00FA277B">
          <w:rPr>
            <w:rStyle w:val="Hyperlink"/>
            <w:lang w:val="fr-FR"/>
          </w:rPr>
          <w:t xml:space="preserve"> négativ</w:t>
        </w:r>
        <w:r w:rsidR="00EA0B09">
          <w:rPr>
            <w:rStyle w:val="Hyperlink"/>
            <w:lang w:val="fr-FR"/>
          </w:rPr>
          <w:t>es</w:t>
        </w:r>
      </w:hyperlink>
      <w:r w:rsidR="00EA0B09">
        <w:rPr>
          <w:lang w:val="fr-FR"/>
        </w:rPr>
        <w:t xml:space="preserve"> </w:t>
      </w:r>
      <w:r w:rsidR="00EA0B09" w:rsidRPr="0032190F">
        <w:rPr>
          <w:iCs/>
          <w:szCs w:val="20"/>
          <w:lang w:val="fr-FR" w:eastAsia="en-GB"/>
        </w:rPr>
        <w:t>et de lignes de points ont été attribuées au cycle Aurignaco-périgordien</w:t>
      </w:r>
      <w:r w:rsidR="00EA0B09">
        <w:rPr>
          <w:iCs/>
          <w:szCs w:val="20"/>
          <w:lang w:val="fr-FR" w:eastAsia="en-GB"/>
        </w:rPr>
        <w:t xml:space="preserve"> </w:t>
      </w:r>
      <w:r w:rsidR="00EA0B09" w:rsidRPr="0032190F">
        <w:rPr>
          <w:iCs/>
          <w:szCs w:val="20"/>
          <w:lang w:val="fr-FR" w:eastAsia="en-GB"/>
        </w:rPr>
        <w:t>d’Henri Breuil ou au style III d’André Leroi-Gourhan par Antonio Beltrán de l’Université</w:t>
      </w:r>
      <w:r w:rsidR="00EA0B09">
        <w:rPr>
          <w:iCs/>
          <w:szCs w:val="20"/>
          <w:lang w:val="fr-FR" w:eastAsia="en-GB"/>
        </w:rPr>
        <w:t xml:space="preserve"> </w:t>
      </w:r>
      <w:r w:rsidR="00EA0B09" w:rsidRPr="0032190F">
        <w:rPr>
          <w:iCs/>
          <w:szCs w:val="20"/>
          <w:lang w:val="fr-FR" w:eastAsia="en-GB"/>
        </w:rPr>
        <w:t>de Saragosse (Beltrán et Baldellou, 1979).(BIB 2397 p. 620)</w:t>
      </w:r>
      <w:r w:rsidR="00EA0B09">
        <w:rPr>
          <w:iCs/>
          <w:szCs w:val="20"/>
          <w:lang w:val="fr-FR" w:eastAsia="en-GB"/>
        </w:rPr>
        <w:t xml:space="preserve"> </w:t>
      </w:r>
    </w:p>
    <w:p w14:paraId="454D3986" w14:textId="77777777" w:rsidR="00EA0B09" w:rsidRDefault="00EA0B09" w:rsidP="00714158">
      <w:pPr>
        <w:jc w:val="both"/>
        <w:rPr>
          <w:lang w:val="fr-FR"/>
        </w:rPr>
      </w:pPr>
      <w:r>
        <w:rPr>
          <w:iCs/>
          <w:szCs w:val="20"/>
          <w:lang w:val="fr-FR" w:eastAsia="en-GB"/>
        </w:rPr>
        <w:t xml:space="preserve">42 mains négatives aux doigts incomplets, 11 représentations d'équidés </w:t>
      </w:r>
      <w:r w:rsidRPr="00EA0B09">
        <w:rPr>
          <w:lang w:val="fr-FR"/>
        </w:rPr>
        <w:t>(BIB internet)</w:t>
      </w:r>
      <w:r>
        <w:rPr>
          <w:lang w:val="fr-FR"/>
        </w:rPr>
        <w:t xml:space="preserve"> Des gravures à l'entrée: équidés, rennes, possible félidés, etc. </w:t>
      </w:r>
      <w:r w:rsidRPr="00EA0B09">
        <w:rPr>
          <w:lang w:val="fr-FR"/>
        </w:rPr>
        <w:t>(BIB internet)</w:t>
      </w:r>
    </w:p>
    <w:p w14:paraId="3EA4AC23" w14:textId="77777777" w:rsidR="00EA0B09" w:rsidRDefault="00EA0B09" w:rsidP="00EA0B09">
      <w:pPr>
        <w:rPr>
          <w:lang w:val="fr-FR"/>
        </w:rPr>
      </w:pPr>
    </w:p>
    <w:p w14:paraId="4E6C881D" w14:textId="77777777" w:rsidR="00EA0B09" w:rsidRDefault="00EA0B09" w:rsidP="00426FF9">
      <w:pPr>
        <w:pStyle w:val="Heading1"/>
      </w:pPr>
      <w:bookmarkStart w:id="994" w:name="Sit_Drolica"/>
      <w:r>
        <w:lastRenderedPageBreak/>
        <w:t>DROLICA</w:t>
      </w:r>
    </w:p>
    <w:bookmarkEnd w:id="994"/>
    <w:p w14:paraId="34AEB2BA" w14:textId="77777777" w:rsidR="00EA0B09" w:rsidRDefault="00EA0B09" w:rsidP="00EA0B09">
      <w:pPr>
        <w:rPr>
          <w:lang w:val="fr-FR"/>
        </w:rPr>
      </w:pPr>
      <w:r>
        <w:rPr>
          <w:lang w:val="fr-FR"/>
        </w:rPr>
        <w:t>Cueva Drolica</w:t>
      </w:r>
    </w:p>
    <w:p w14:paraId="2D0B5C84" w14:textId="77777777" w:rsidR="00EA0B09" w:rsidRDefault="00EA0B09" w:rsidP="00EA0B09">
      <w:pPr>
        <w:rPr>
          <w:lang w:val="fr-FR"/>
        </w:rPr>
      </w:pPr>
    </w:p>
    <w:p w14:paraId="27E910B7" w14:textId="318F5D81" w:rsidR="00EA0B09" w:rsidRPr="00E603B0" w:rsidRDefault="00E603B0" w:rsidP="00EA0B09">
      <w:pPr>
        <w:rPr>
          <w:szCs w:val="33"/>
          <w:lang w:val="fr-FR"/>
        </w:rPr>
      </w:pPr>
      <w:r>
        <w:rPr>
          <w:lang w:val="fr-FR"/>
        </w:rPr>
        <w:t xml:space="preserve">Drolica de Sarsa de Surta (Huesca) </w:t>
      </w:r>
      <w:r w:rsidR="00EA0B09">
        <w:rPr>
          <w:lang w:val="fr-FR"/>
        </w:rPr>
        <w:t xml:space="preserve">Grotte des </w:t>
      </w:r>
      <w:hyperlink r:id="rId2229" w:anchor="Sit_Pyrenees_Centrales" w:history="1">
        <w:r w:rsidR="00EA0B09" w:rsidRPr="0032190F">
          <w:rPr>
            <w:rStyle w:val="Hyperlink"/>
            <w:szCs w:val="20"/>
            <w:lang w:val="fr-FR" w:eastAsia="en-GB"/>
          </w:rPr>
          <w:t>Pyrénées centrales</w:t>
        </w:r>
      </w:hyperlink>
      <w:r w:rsidR="00EA0B09">
        <w:rPr>
          <w:rFonts w:ascii="Minion-Regular" w:hAnsi="Minion-Regular" w:cs="Minion-Regular"/>
          <w:lang w:val="fr-FR" w:eastAsia="en-GB"/>
        </w:rPr>
        <w:t xml:space="preserve">, </w:t>
      </w:r>
      <w:r w:rsidR="00EA0B09">
        <w:rPr>
          <w:lang w:val="fr-FR"/>
        </w:rPr>
        <w:t>qui a livré du Campaniforme (</w:t>
      </w:r>
      <w:r>
        <w:rPr>
          <w:lang w:val="fr-FR"/>
        </w:rPr>
        <w:t>BIB 2778)</w:t>
      </w:r>
      <w:r w:rsidR="00BD3995">
        <w:rPr>
          <w:lang w:val="fr-FR"/>
        </w:rPr>
        <w:t xml:space="preserve"> Elle montre en outre des traces de griffes d'ours (</w:t>
      </w:r>
      <w:r w:rsidR="00BD3995" w:rsidRPr="00BD3995">
        <w:rPr>
          <w:i/>
          <w:szCs w:val="33"/>
          <w:lang w:val="fr-FR"/>
        </w:rPr>
        <w:t>zarpazos de oso</w:t>
      </w:r>
      <w:r w:rsidR="00BD3995">
        <w:rPr>
          <w:lang w:val="fr-FR"/>
        </w:rPr>
        <w:t xml:space="preserve">) qui ont été parfois interprétés comme des </w:t>
      </w:r>
      <w:r w:rsidR="00BD3995" w:rsidRPr="00BD3995">
        <w:rPr>
          <w:i/>
          <w:lang w:val="fr-FR"/>
        </w:rPr>
        <w:t>maccaroni</w:t>
      </w:r>
      <w:r w:rsidR="00BD3995">
        <w:rPr>
          <w:lang w:val="fr-FR"/>
        </w:rPr>
        <w:t xml:space="preserve"> (BIB 2778)</w:t>
      </w:r>
    </w:p>
    <w:p w14:paraId="33331160" w14:textId="77777777" w:rsidR="00070918" w:rsidRPr="00EA0B09" w:rsidRDefault="00070918" w:rsidP="0097741B">
      <w:pPr>
        <w:jc w:val="both"/>
        <w:rPr>
          <w:szCs w:val="33"/>
          <w:lang w:val="fr-FR"/>
        </w:rPr>
      </w:pPr>
    </w:p>
    <w:p w14:paraId="492E61FF" w14:textId="77777777" w:rsidR="00070918" w:rsidRPr="00EA0FBB" w:rsidRDefault="00070918" w:rsidP="00426FF9">
      <w:pPr>
        <w:pStyle w:val="Heading1"/>
      </w:pPr>
      <w:bookmarkStart w:id="995" w:name="Sit_Tibiran"/>
      <w:r w:rsidRPr="00EA0FBB">
        <w:t>TIBIRAN</w:t>
      </w:r>
    </w:p>
    <w:bookmarkEnd w:id="995"/>
    <w:p w14:paraId="1372507A" w14:textId="77777777" w:rsidR="00070918" w:rsidRDefault="00070918" w:rsidP="0097741B">
      <w:pPr>
        <w:jc w:val="both"/>
        <w:rPr>
          <w:szCs w:val="33"/>
          <w:lang w:val="fr-FR"/>
        </w:rPr>
      </w:pPr>
      <w:r>
        <w:rPr>
          <w:szCs w:val="33"/>
          <w:lang w:val="fr-FR"/>
        </w:rPr>
        <w:t>Tibiran-Jaunac</w:t>
      </w:r>
    </w:p>
    <w:p w14:paraId="23860DD2" w14:textId="77777777" w:rsidR="00070918" w:rsidRDefault="00070918" w:rsidP="0097741B">
      <w:pPr>
        <w:jc w:val="both"/>
        <w:rPr>
          <w:szCs w:val="33"/>
          <w:lang w:val="fr-FR"/>
        </w:rPr>
      </w:pPr>
    </w:p>
    <w:p w14:paraId="68CCFF4A" w14:textId="54A8CFEF" w:rsidR="00070918" w:rsidRPr="0032190F" w:rsidRDefault="00070918" w:rsidP="0097741B">
      <w:pPr>
        <w:jc w:val="both"/>
        <w:rPr>
          <w:lang w:val="fr-FR"/>
        </w:rPr>
      </w:pPr>
      <w:r>
        <w:rPr>
          <w:szCs w:val="33"/>
          <w:lang w:val="fr-FR"/>
        </w:rPr>
        <w:t>Grotte du Nord des Pyrénées, r</w:t>
      </w:r>
      <w:r w:rsidRPr="00070918">
        <w:rPr>
          <w:szCs w:val="33"/>
          <w:lang w:val="fr-FR"/>
        </w:rPr>
        <w:t xml:space="preserve">eprésentations de </w:t>
      </w:r>
      <w:hyperlink r:id="rId2230" w:anchor="Cul_Paleo_sup__Art_t_a_main_neg" w:history="1">
        <w:r w:rsidRPr="00FA277B">
          <w:rPr>
            <w:rStyle w:val="Hyperlink"/>
            <w:lang w:val="fr-FR"/>
          </w:rPr>
          <w:t>main</w:t>
        </w:r>
        <w:r>
          <w:rPr>
            <w:rStyle w:val="Hyperlink"/>
            <w:lang w:val="fr-FR"/>
          </w:rPr>
          <w:t>s</w:t>
        </w:r>
        <w:r w:rsidRPr="00FA277B">
          <w:rPr>
            <w:rStyle w:val="Hyperlink"/>
            <w:lang w:val="fr-FR"/>
          </w:rPr>
          <w:t xml:space="preserve"> négativ</w:t>
        </w:r>
        <w:r>
          <w:rPr>
            <w:rStyle w:val="Hyperlink"/>
            <w:lang w:val="fr-FR"/>
          </w:rPr>
          <w:t>es</w:t>
        </w:r>
      </w:hyperlink>
      <w:r w:rsidRPr="00070918">
        <w:rPr>
          <w:szCs w:val="33"/>
          <w:lang w:val="fr-FR"/>
        </w:rPr>
        <w:t xml:space="preserve"> </w:t>
      </w:r>
      <w:r>
        <w:rPr>
          <w:szCs w:val="33"/>
          <w:lang w:val="fr-FR"/>
        </w:rPr>
        <w:t xml:space="preserve">à doigts incomplets </w:t>
      </w:r>
      <w:r w:rsidRPr="00070918">
        <w:rPr>
          <w:szCs w:val="33"/>
          <w:lang w:val="fr-FR"/>
        </w:rPr>
        <w:t>(BIB hominides)</w:t>
      </w:r>
    </w:p>
    <w:p w14:paraId="1B6A9719" w14:textId="77777777" w:rsidR="00AD4306" w:rsidRPr="0032190F" w:rsidRDefault="00AD4306" w:rsidP="00AD4306">
      <w:pPr>
        <w:rPr>
          <w:lang w:val="fr-FR"/>
        </w:rPr>
      </w:pPr>
    </w:p>
    <w:p w14:paraId="63334C0F" w14:textId="77777777" w:rsidR="00AD4306" w:rsidRPr="0032190F" w:rsidRDefault="00AD4306" w:rsidP="00426FF9">
      <w:pPr>
        <w:pStyle w:val="Heading1"/>
      </w:pPr>
      <w:bookmarkStart w:id="996" w:name="Sit_Canchal_Cabras_Pintadas"/>
      <w:r w:rsidRPr="0032190F">
        <w:t>CANCHAL DE LAS CABRAS PINTADAS</w:t>
      </w:r>
    </w:p>
    <w:bookmarkEnd w:id="996"/>
    <w:p w14:paraId="41F9BB35" w14:textId="0B26C6C8" w:rsidR="00AD4306" w:rsidRPr="0032190F" w:rsidRDefault="00AD4306" w:rsidP="00AD4306">
      <w:pPr>
        <w:rPr>
          <w:lang w:val="fr-FR"/>
        </w:rPr>
      </w:pPr>
      <w:r w:rsidRPr="0032190F">
        <w:rPr>
          <w:lang w:val="fr-FR"/>
        </w:rPr>
        <w:t>Site des Batuecas (Salamanca, Espagne) d'art rupestre. Représentation de cervidés aux bois déformés (BIB 1165 p. 115)</w:t>
      </w:r>
      <w:r w:rsidR="007D6239" w:rsidRPr="0032190F">
        <w:rPr>
          <w:lang w:val="fr-FR"/>
        </w:rPr>
        <w:t>. Canchal de las Cabras Pintadas (</w:t>
      </w:r>
      <w:r w:rsidR="009A4578" w:rsidRPr="009A4578">
        <w:rPr>
          <w:lang w:val="fr-FR"/>
        </w:rPr>
        <w:t>Salamanca</w:t>
      </w:r>
      <w:r w:rsidR="007D6239" w:rsidRPr="0032190F">
        <w:rPr>
          <w:lang w:val="fr-FR"/>
        </w:rPr>
        <w:t>, Espagne) , abri peint, "</w:t>
      </w:r>
      <w:hyperlink r:id="rId2231" w:anchor="Cul_Schemat_Espagne" w:history="1">
        <w:r w:rsidR="007D6239" w:rsidRPr="0032190F">
          <w:rPr>
            <w:rStyle w:val="Hyperlink"/>
            <w:lang w:val="fr-FR"/>
          </w:rPr>
          <w:t>art schématique ibérique</w:t>
        </w:r>
      </w:hyperlink>
      <w:r w:rsidR="007D6239" w:rsidRPr="0032190F">
        <w:rPr>
          <w:lang w:val="fr-FR"/>
        </w:rPr>
        <w:t>" pour J. Abelanet (BIB 1738 fig. 31)</w:t>
      </w:r>
      <w:r w:rsidR="0054435C" w:rsidRPr="0032190F">
        <w:rPr>
          <w:lang w:val="fr-FR"/>
        </w:rPr>
        <w:t xml:space="preserve"> chasse aux </w:t>
      </w:r>
      <w:hyperlink r:id="rId2232" w:anchor="Cul_Art_TAC_T_z_cervide" w:history="1">
        <w:r w:rsidR="00C370D1" w:rsidRPr="0032190F">
          <w:rPr>
            <w:rStyle w:val="Hyperlink"/>
            <w:lang w:val="fr-FR"/>
          </w:rPr>
          <w:t>cerf</w:t>
        </w:r>
      </w:hyperlink>
      <w:r w:rsidR="00C370D1" w:rsidRPr="0032190F">
        <w:rPr>
          <w:rStyle w:val="st"/>
          <w:lang w:val="fr-FR"/>
        </w:rPr>
        <w:t xml:space="preserve">s </w:t>
      </w:r>
      <w:r w:rsidR="0054435C" w:rsidRPr="0032190F">
        <w:rPr>
          <w:lang w:val="fr-FR"/>
        </w:rPr>
        <w:t>(BIB 1738 fig. 27)</w:t>
      </w:r>
    </w:p>
    <w:p w14:paraId="248FBF57" w14:textId="77777777" w:rsidR="00090371" w:rsidRPr="0032190F" w:rsidRDefault="00090371" w:rsidP="00AD4306">
      <w:pPr>
        <w:rPr>
          <w:lang w:val="fr-FR"/>
        </w:rPr>
      </w:pPr>
    </w:p>
    <w:p w14:paraId="39AC3357" w14:textId="77777777" w:rsidR="00090371" w:rsidRPr="0032190F" w:rsidRDefault="00090371" w:rsidP="00426FF9">
      <w:pPr>
        <w:pStyle w:val="Heading1"/>
      </w:pPr>
      <w:bookmarkStart w:id="997" w:name="Sit_Palomas"/>
      <w:r w:rsidRPr="0032190F">
        <w:t>PALOMAS</w:t>
      </w:r>
    </w:p>
    <w:bookmarkEnd w:id="997"/>
    <w:p w14:paraId="1E3A5611" w14:textId="56D45603" w:rsidR="000855A4" w:rsidRPr="0032190F" w:rsidRDefault="00090371" w:rsidP="00AD4306">
      <w:pPr>
        <w:rPr>
          <w:lang w:val="fr-FR"/>
        </w:rPr>
      </w:pPr>
      <w:r w:rsidRPr="0032190F">
        <w:rPr>
          <w:lang w:val="fr-FR"/>
        </w:rPr>
        <w:t xml:space="preserve">Cadix. Représentation de </w:t>
      </w:r>
      <w:hyperlink r:id="rId2233" w:anchor="Cul_Art_TAC_T_z_cervide" w:history="1">
        <w:r w:rsidR="00C370D1" w:rsidRPr="0032190F">
          <w:rPr>
            <w:rStyle w:val="Hyperlink"/>
            <w:lang w:val="fr-FR"/>
          </w:rPr>
          <w:t>cerf</w:t>
        </w:r>
      </w:hyperlink>
      <w:r w:rsidR="00C370D1" w:rsidRPr="0032190F">
        <w:rPr>
          <w:rStyle w:val="st"/>
          <w:lang w:val="fr-FR"/>
        </w:rPr>
        <w:t xml:space="preserve"> </w:t>
      </w:r>
      <w:r w:rsidRPr="0032190F">
        <w:rPr>
          <w:lang w:val="fr-FR"/>
        </w:rPr>
        <w:t>"</w:t>
      </w:r>
      <w:hyperlink r:id="rId2234" w:anchor="Cul_Schemat_Espagne" w:history="1">
        <w:r w:rsidRPr="0032190F">
          <w:rPr>
            <w:rStyle w:val="Hyperlink"/>
            <w:lang w:val="fr-FR"/>
          </w:rPr>
          <w:t>art schématique ibérique</w:t>
        </w:r>
      </w:hyperlink>
      <w:r w:rsidRPr="0032190F">
        <w:rPr>
          <w:lang w:val="fr-FR"/>
        </w:rPr>
        <w:t>" (BIB 1738 fig. 28)</w:t>
      </w:r>
      <w:r w:rsidR="00DC6D94" w:rsidRPr="0032190F">
        <w:rPr>
          <w:lang w:val="fr-FR"/>
        </w:rPr>
        <w:t xml:space="preserve"> (BIB 2400 fig. 7)</w:t>
      </w:r>
    </w:p>
    <w:p w14:paraId="3F048C43" w14:textId="77777777" w:rsidR="00090371" w:rsidRPr="0032190F" w:rsidRDefault="00090371" w:rsidP="00AD4306">
      <w:pPr>
        <w:rPr>
          <w:lang w:val="fr-FR"/>
        </w:rPr>
      </w:pPr>
    </w:p>
    <w:p w14:paraId="2C85C81F" w14:textId="77777777" w:rsidR="00090371" w:rsidRPr="00426FF9" w:rsidRDefault="000F3110" w:rsidP="00426FF9">
      <w:pPr>
        <w:pStyle w:val="Heading1"/>
        <w:rPr>
          <w:lang w:val="es-ES"/>
        </w:rPr>
      </w:pPr>
      <w:bookmarkStart w:id="998" w:name="Sit_Meca"/>
      <w:r w:rsidRPr="00426FF9">
        <w:rPr>
          <w:lang w:val="es-ES"/>
        </w:rPr>
        <w:t>MECA</w:t>
      </w:r>
    </w:p>
    <w:bookmarkEnd w:id="998"/>
    <w:p w14:paraId="235B28AD" w14:textId="77777777" w:rsidR="000F3110" w:rsidRPr="00566234" w:rsidRDefault="000F3110" w:rsidP="00AD4306">
      <w:pPr>
        <w:rPr>
          <w:lang w:val="es-ES"/>
        </w:rPr>
      </w:pPr>
      <w:r w:rsidRPr="00566234">
        <w:rPr>
          <w:lang w:val="es-ES"/>
        </w:rPr>
        <w:t>Cueva Negra de Meca</w:t>
      </w:r>
    </w:p>
    <w:p w14:paraId="7B343F66" w14:textId="77777777" w:rsidR="000F3110" w:rsidRPr="00566234" w:rsidRDefault="000F3110" w:rsidP="00AD4306">
      <w:pPr>
        <w:rPr>
          <w:lang w:val="es-ES"/>
        </w:rPr>
      </w:pPr>
    </w:p>
    <w:p w14:paraId="1E7121FF" w14:textId="30C94DEC" w:rsidR="00090371" w:rsidRPr="0032190F" w:rsidRDefault="000F3110" w:rsidP="00AD4306">
      <w:pPr>
        <w:rPr>
          <w:lang w:val="fr-FR"/>
        </w:rPr>
      </w:pPr>
      <w:r w:rsidRPr="00566234">
        <w:rPr>
          <w:lang w:val="es-ES"/>
        </w:rPr>
        <w:t xml:space="preserve">Meca (Alpera, </w:t>
      </w:r>
      <w:r w:rsidR="00090371" w:rsidRPr="00566234">
        <w:rPr>
          <w:lang w:val="es-ES"/>
        </w:rPr>
        <w:t>Albacete</w:t>
      </w:r>
      <w:r w:rsidRPr="00566234">
        <w:rPr>
          <w:lang w:val="es-ES"/>
        </w:rPr>
        <w:t>)</w:t>
      </w:r>
      <w:r w:rsidR="00090371" w:rsidRPr="00566234">
        <w:rPr>
          <w:lang w:val="es-ES"/>
        </w:rPr>
        <w:t xml:space="preserve">. </w:t>
      </w:r>
      <w:r w:rsidR="00090371" w:rsidRPr="0032190F">
        <w:rPr>
          <w:lang w:val="fr-FR"/>
        </w:rPr>
        <w:t xml:space="preserve">Représentation de </w:t>
      </w:r>
      <w:hyperlink r:id="rId2235" w:anchor="Cul_Art_TAC_T_z_cervide" w:history="1">
        <w:r w:rsidR="00C370D1" w:rsidRPr="0032190F">
          <w:rPr>
            <w:rStyle w:val="Hyperlink"/>
            <w:lang w:val="fr-FR"/>
          </w:rPr>
          <w:t>cerf</w:t>
        </w:r>
      </w:hyperlink>
      <w:r w:rsidR="00C370D1" w:rsidRPr="0032190F">
        <w:rPr>
          <w:rStyle w:val="st"/>
          <w:lang w:val="fr-FR"/>
        </w:rPr>
        <w:t xml:space="preserve"> </w:t>
      </w:r>
      <w:r w:rsidR="00090371" w:rsidRPr="0032190F">
        <w:rPr>
          <w:lang w:val="fr-FR"/>
        </w:rPr>
        <w:t>"</w:t>
      </w:r>
      <w:hyperlink r:id="rId2236" w:anchor="Cul_Schemat_Espagne" w:history="1">
        <w:r w:rsidR="00090371" w:rsidRPr="0032190F">
          <w:rPr>
            <w:rStyle w:val="Hyperlink"/>
            <w:lang w:val="fr-FR"/>
          </w:rPr>
          <w:t>art schématique ibérique</w:t>
        </w:r>
      </w:hyperlink>
      <w:r w:rsidR="00090371" w:rsidRPr="0032190F">
        <w:rPr>
          <w:lang w:val="fr-FR"/>
        </w:rPr>
        <w:t xml:space="preserve">" (BIB 1738 fig. 28) </w:t>
      </w:r>
      <w:r w:rsidRPr="0032190F">
        <w:rPr>
          <w:lang w:val="fr-FR"/>
        </w:rPr>
        <w:t xml:space="preserve">(BIB 2400 fig. 7) </w:t>
      </w:r>
      <w:r w:rsidR="00090371" w:rsidRPr="0032190F">
        <w:rPr>
          <w:lang w:val="fr-FR"/>
        </w:rPr>
        <w:t>bovidé (BIB 1738 fig. 28)</w:t>
      </w:r>
    </w:p>
    <w:p w14:paraId="7531E383" w14:textId="77777777" w:rsidR="000F3110" w:rsidRPr="0032190F" w:rsidRDefault="000F3110" w:rsidP="00426FF9">
      <w:pPr>
        <w:pStyle w:val="Heading1"/>
      </w:pPr>
      <w:r w:rsidRPr="0032190F">
        <w:br/>
      </w:r>
      <w:bookmarkStart w:id="999" w:name="Sit_Colar_II"/>
      <w:r w:rsidRPr="0032190F">
        <w:t>COLAR II</w:t>
      </w:r>
      <w:bookmarkEnd w:id="999"/>
    </w:p>
    <w:p w14:paraId="15F21B6B" w14:textId="446CC078" w:rsidR="000F3110" w:rsidRPr="0032190F" w:rsidRDefault="006712FA" w:rsidP="00AD4306">
      <w:pPr>
        <w:rPr>
          <w:lang w:val="fr-FR"/>
        </w:rPr>
      </w:pPr>
      <w:r w:rsidRPr="0032190F">
        <w:rPr>
          <w:lang w:val="fr-FR"/>
        </w:rPr>
        <w:t xml:space="preserve">(EI Sabinar, Murcie) </w:t>
      </w:r>
      <w:r w:rsidR="000F3110" w:rsidRPr="0032190F">
        <w:rPr>
          <w:lang w:val="fr-FR"/>
        </w:rPr>
        <w:t xml:space="preserve">El Sabinar, Murcie. site peint, Représentation de </w:t>
      </w:r>
      <w:hyperlink r:id="rId2237" w:anchor="Cul_Art_TAC_T_z_cervide" w:history="1">
        <w:r w:rsidR="00C370D1" w:rsidRPr="0032190F">
          <w:rPr>
            <w:rStyle w:val="Hyperlink"/>
            <w:lang w:val="fr-FR"/>
          </w:rPr>
          <w:t>cerf</w:t>
        </w:r>
      </w:hyperlink>
      <w:r w:rsidR="00C370D1" w:rsidRPr="0032190F">
        <w:rPr>
          <w:rStyle w:val="st"/>
          <w:lang w:val="fr-FR"/>
        </w:rPr>
        <w:t xml:space="preserve"> </w:t>
      </w:r>
      <w:r w:rsidR="000F3110" w:rsidRPr="0032190F">
        <w:rPr>
          <w:lang w:val="fr-FR"/>
        </w:rPr>
        <w:t>"</w:t>
      </w:r>
      <w:hyperlink r:id="rId2238" w:anchor="Cul_Schemat_Espagne" w:history="1">
        <w:r w:rsidR="000F3110" w:rsidRPr="0032190F">
          <w:rPr>
            <w:rStyle w:val="Hyperlink"/>
            <w:lang w:val="fr-FR"/>
          </w:rPr>
          <w:t>art schématique ibérique</w:t>
        </w:r>
      </w:hyperlink>
      <w:r w:rsidR="000F3110" w:rsidRPr="0032190F">
        <w:rPr>
          <w:lang w:val="fr-FR"/>
        </w:rPr>
        <w:t>" (BIB 2400 fig. 7)</w:t>
      </w:r>
    </w:p>
    <w:p w14:paraId="0412910C" w14:textId="77777777" w:rsidR="000F3110" w:rsidRPr="0032190F" w:rsidRDefault="000F3110" w:rsidP="00426FF9">
      <w:pPr>
        <w:pStyle w:val="Heading1"/>
      </w:pPr>
      <w:r w:rsidRPr="0032190F">
        <w:br/>
      </w:r>
      <w:bookmarkStart w:id="1000" w:name="Sit_Maimon"/>
      <w:r w:rsidRPr="0032190F">
        <w:t xml:space="preserve">MAIMON </w:t>
      </w:r>
      <w:bookmarkEnd w:id="1000"/>
    </w:p>
    <w:p w14:paraId="57531D2D" w14:textId="3CCEB954" w:rsidR="000F3110" w:rsidRPr="0032190F" w:rsidRDefault="006712FA" w:rsidP="00AD4306">
      <w:pPr>
        <w:rPr>
          <w:lang w:val="fr-FR"/>
        </w:rPr>
      </w:pPr>
      <w:r w:rsidRPr="0032190F">
        <w:rPr>
          <w:lang w:val="fr-FR"/>
        </w:rPr>
        <w:t>Cueva del Maimon (</w:t>
      </w:r>
      <w:r w:rsidR="000F3110" w:rsidRPr="0032190F">
        <w:rPr>
          <w:lang w:val="fr-FR"/>
        </w:rPr>
        <w:t>Almeria</w:t>
      </w:r>
      <w:r w:rsidRPr="0032190F">
        <w:rPr>
          <w:lang w:val="fr-FR"/>
        </w:rPr>
        <w:t>)</w:t>
      </w:r>
      <w:r w:rsidR="000F3110" w:rsidRPr="0032190F">
        <w:rPr>
          <w:lang w:val="fr-FR"/>
        </w:rPr>
        <w:t xml:space="preserve">, site peint, Représentation de </w:t>
      </w:r>
      <w:hyperlink r:id="rId2239" w:anchor="Cul_Art_TAC_T_z_cervide" w:history="1">
        <w:r w:rsidR="00C370D1" w:rsidRPr="0032190F">
          <w:rPr>
            <w:rStyle w:val="Hyperlink"/>
            <w:lang w:val="fr-FR"/>
          </w:rPr>
          <w:t>cerf</w:t>
        </w:r>
      </w:hyperlink>
      <w:r w:rsidR="00C370D1" w:rsidRPr="0032190F">
        <w:rPr>
          <w:rStyle w:val="st"/>
          <w:lang w:val="fr-FR"/>
        </w:rPr>
        <w:t xml:space="preserve"> </w:t>
      </w:r>
      <w:r w:rsidR="000F3110" w:rsidRPr="0032190F">
        <w:rPr>
          <w:lang w:val="fr-FR"/>
        </w:rPr>
        <w:t>"</w:t>
      </w:r>
      <w:hyperlink r:id="rId2240" w:anchor="Cul_Schemat_Espagne" w:history="1">
        <w:r w:rsidR="000F3110" w:rsidRPr="0032190F">
          <w:rPr>
            <w:rStyle w:val="Hyperlink"/>
            <w:lang w:val="fr-FR"/>
          </w:rPr>
          <w:t>art schématique ibérique</w:t>
        </w:r>
      </w:hyperlink>
      <w:r w:rsidR="000F3110" w:rsidRPr="0032190F">
        <w:rPr>
          <w:lang w:val="fr-FR"/>
        </w:rPr>
        <w:t>" (BIB 2400 fig. 7)</w:t>
      </w:r>
    </w:p>
    <w:p w14:paraId="2A931A72" w14:textId="77777777" w:rsidR="006712FA" w:rsidRPr="0032190F" w:rsidRDefault="006712FA" w:rsidP="00AD4306">
      <w:pPr>
        <w:rPr>
          <w:lang w:val="fr-FR"/>
        </w:rPr>
      </w:pPr>
    </w:p>
    <w:p w14:paraId="686A4BBF" w14:textId="77777777" w:rsidR="006712FA" w:rsidRPr="0032190F" w:rsidRDefault="006712FA" w:rsidP="00426FF9">
      <w:pPr>
        <w:pStyle w:val="Heading1"/>
      </w:pPr>
      <w:bookmarkStart w:id="1001" w:name="Sit_Organos"/>
      <w:r w:rsidRPr="0032190F">
        <w:t>ORGANOS (LOS)</w:t>
      </w:r>
    </w:p>
    <w:bookmarkEnd w:id="1001"/>
    <w:p w14:paraId="50E8D167" w14:textId="10EE3444" w:rsidR="006712FA" w:rsidRPr="0032190F" w:rsidRDefault="006712FA" w:rsidP="00AD4306">
      <w:pPr>
        <w:rPr>
          <w:lang w:val="fr-FR"/>
        </w:rPr>
      </w:pPr>
      <w:r w:rsidRPr="0032190F">
        <w:rPr>
          <w:lang w:val="fr-FR"/>
        </w:rPr>
        <w:t xml:space="preserve">Abrigo de Los Organos (Despenaperros, Jaen), Représentation de </w:t>
      </w:r>
      <w:hyperlink r:id="rId2241" w:anchor="Cul_Art_TAC_T_z_cervide" w:history="1">
        <w:r w:rsidR="00C370D1" w:rsidRPr="0032190F">
          <w:rPr>
            <w:rStyle w:val="Hyperlink"/>
            <w:lang w:val="fr-FR"/>
          </w:rPr>
          <w:t>cerf</w:t>
        </w:r>
      </w:hyperlink>
      <w:r w:rsidR="00C370D1" w:rsidRPr="0032190F">
        <w:rPr>
          <w:rStyle w:val="st"/>
          <w:lang w:val="fr-FR"/>
        </w:rPr>
        <w:t xml:space="preserve"> </w:t>
      </w:r>
      <w:r w:rsidRPr="0032190F">
        <w:rPr>
          <w:lang w:val="fr-FR"/>
        </w:rPr>
        <w:t>"</w:t>
      </w:r>
      <w:hyperlink r:id="rId2242" w:anchor="Cul_Schemat_Espagne" w:history="1">
        <w:r w:rsidRPr="0032190F">
          <w:rPr>
            <w:rStyle w:val="Hyperlink"/>
            <w:lang w:val="fr-FR"/>
          </w:rPr>
          <w:t>art schématique ibérique</w:t>
        </w:r>
      </w:hyperlink>
      <w:r w:rsidRPr="0032190F">
        <w:rPr>
          <w:lang w:val="fr-FR"/>
        </w:rPr>
        <w:t>" (BIB 2400 fig. 7)</w:t>
      </w:r>
      <w:r w:rsidR="000F29DA" w:rsidRPr="0032190F">
        <w:rPr>
          <w:lang w:val="fr-FR"/>
        </w:rPr>
        <w:t xml:space="preserve"> peint (SS BIB)</w:t>
      </w:r>
    </w:p>
    <w:p w14:paraId="0EB62F4B" w14:textId="77777777" w:rsidR="00AD4306" w:rsidRPr="0032190F" w:rsidRDefault="00AD4306" w:rsidP="00AD4306">
      <w:pPr>
        <w:rPr>
          <w:lang w:val="fr-FR"/>
        </w:rPr>
      </w:pPr>
    </w:p>
    <w:p w14:paraId="7E40FFAC" w14:textId="77777777" w:rsidR="007C0231" w:rsidRPr="0032190F" w:rsidRDefault="007C0231" w:rsidP="00426FF9">
      <w:pPr>
        <w:pStyle w:val="Heading1"/>
      </w:pPr>
      <w:bookmarkStart w:id="1002" w:name="Sit_Oculados"/>
      <w:r w:rsidRPr="0032190F">
        <w:t>OCULADOS (LOS)</w:t>
      </w:r>
    </w:p>
    <w:bookmarkEnd w:id="1002"/>
    <w:p w14:paraId="1E9D68DD" w14:textId="77777777" w:rsidR="00E20208" w:rsidRDefault="00E20208" w:rsidP="00AD4306">
      <w:pPr>
        <w:rPr>
          <w:lang w:val="fr-FR"/>
        </w:rPr>
      </w:pPr>
    </w:p>
    <w:p w14:paraId="17CCB809" w14:textId="6315FDF0" w:rsidR="007C0231" w:rsidRPr="0032190F" w:rsidRDefault="007C0231" w:rsidP="00AD4306">
      <w:pPr>
        <w:rPr>
          <w:lang w:val="fr-FR"/>
        </w:rPr>
      </w:pPr>
      <w:r w:rsidRPr="0032190F">
        <w:rPr>
          <w:lang w:val="fr-FR"/>
        </w:rPr>
        <w:t>Abrigo de los Oculados</w:t>
      </w:r>
      <w:r w:rsidR="00AB77C6" w:rsidRPr="0032190F">
        <w:rPr>
          <w:lang w:val="fr-FR"/>
        </w:rPr>
        <w:t xml:space="preserve"> (Henarejos, Cuenca)</w:t>
      </w:r>
      <w:r w:rsidRPr="0032190F">
        <w:rPr>
          <w:lang w:val="fr-FR"/>
        </w:rPr>
        <w:t>, représentations de yeux à décor en moustache</w:t>
      </w:r>
      <w:r w:rsidR="00AB77C6" w:rsidRPr="0032190F">
        <w:rPr>
          <w:lang w:val="fr-FR"/>
        </w:rPr>
        <w:t xml:space="preserve"> [</w:t>
      </w:r>
      <w:hyperlink r:id="rId2243" w:anchor="Cul_Art_TAC_T_a_idole_oculee" w:history="1">
        <w:r w:rsidR="00AB77C6" w:rsidRPr="0032190F">
          <w:rPr>
            <w:rStyle w:val="Hyperlink"/>
            <w:lang w:val="fr-FR"/>
          </w:rPr>
          <w:t>idoles oculées</w:t>
        </w:r>
      </w:hyperlink>
      <w:r w:rsidR="00AB77C6" w:rsidRPr="0032190F">
        <w:rPr>
          <w:lang w:val="fr-FR"/>
        </w:rPr>
        <w:t>]</w:t>
      </w:r>
      <w:r w:rsidRPr="0032190F">
        <w:rPr>
          <w:lang w:val="fr-FR"/>
        </w:rPr>
        <w:t xml:space="preserve"> "</w:t>
      </w:r>
      <w:hyperlink r:id="rId2244" w:anchor="Cul_Schemat_Espagne" w:history="1">
        <w:r w:rsidRPr="0032190F">
          <w:rPr>
            <w:rStyle w:val="Hyperlink"/>
            <w:lang w:val="fr-FR"/>
          </w:rPr>
          <w:t>art schématique ibérique</w:t>
        </w:r>
      </w:hyperlink>
      <w:r w:rsidRPr="0032190F">
        <w:rPr>
          <w:lang w:val="fr-FR"/>
        </w:rPr>
        <w:t>" (SS BIB)</w:t>
      </w:r>
    </w:p>
    <w:p w14:paraId="23BCEB44" w14:textId="77777777" w:rsidR="00411631" w:rsidRPr="0032190F" w:rsidRDefault="00411631" w:rsidP="00E20208">
      <w:pPr>
        <w:jc w:val="both"/>
        <w:rPr>
          <w:szCs w:val="20"/>
          <w:lang w:val="fr-FR" w:eastAsia="en-GB"/>
        </w:rPr>
      </w:pPr>
      <w:r w:rsidRPr="0032190F">
        <w:rPr>
          <w:lang w:val="fr-FR"/>
        </w:rPr>
        <w:t xml:space="preserve">Les datations des oxalates de carbone en-dessous et au-dessus des peintures de style schématique ont montré un </w:t>
      </w:r>
      <w:r w:rsidRPr="0032190F">
        <w:rPr>
          <w:i/>
          <w:lang w:val="fr-FR"/>
        </w:rPr>
        <w:t>taq</w:t>
      </w:r>
      <w:r w:rsidRPr="0032190F">
        <w:rPr>
          <w:lang w:val="fr-FR"/>
        </w:rPr>
        <w:t xml:space="preserve"> de </w:t>
      </w:r>
      <w:r w:rsidRPr="0032190F">
        <w:rPr>
          <w:szCs w:val="20"/>
          <w:lang w:val="fr-FR" w:eastAsia="en-GB"/>
        </w:rPr>
        <w:t xml:space="preserve">3520–3370 cal bc (1s) et un </w:t>
      </w:r>
      <w:r w:rsidRPr="0032190F">
        <w:rPr>
          <w:i/>
          <w:szCs w:val="20"/>
          <w:lang w:val="fr-FR" w:eastAsia="en-GB"/>
        </w:rPr>
        <w:t>tpq</w:t>
      </w:r>
      <w:r w:rsidRPr="0032190F">
        <w:rPr>
          <w:szCs w:val="20"/>
          <w:lang w:val="fr-FR" w:eastAsia="en-GB"/>
        </w:rPr>
        <w:t xml:space="preserve"> de 890–595 cal bc (1s) (Ruiz López 2012: Table 4) (BIB 2534)</w:t>
      </w:r>
      <w:r w:rsidR="00E9221D">
        <w:rPr>
          <w:szCs w:val="20"/>
          <w:lang w:val="fr-FR" w:eastAsia="en-GB"/>
        </w:rPr>
        <w:t>(BIB 2789)</w:t>
      </w:r>
      <w:r w:rsidR="00E20208">
        <w:rPr>
          <w:szCs w:val="20"/>
          <w:lang w:val="fr-FR" w:eastAsia="en-GB"/>
        </w:rPr>
        <w:t xml:space="preserve"> </w:t>
      </w:r>
      <w:r w:rsidR="00E20208" w:rsidRPr="00E20208">
        <w:rPr>
          <w:szCs w:val="20"/>
          <w:lang w:val="fr-FR" w:eastAsia="en-GB"/>
        </w:rPr>
        <w:t>A Los Oculados, les datations des oxalates renvoient au milieu du 4e et au début du 3e (Ruiz-Lopez et ali., 201</w:t>
      </w:r>
      <w:r w:rsidR="00E20208">
        <w:rPr>
          <w:szCs w:val="20"/>
          <w:lang w:val="fr-FR" w:eastAsia="en-GB"/>
        </w:rPr>
        <w:t>2, Table 4, Fig. 14) (BIB 2595)</w:t>
      </w:r>
    </w:p>
    <w:p w14:paraId="219A59CF" w14:textId="77777777" w:rsidR="00411631" w:rsidRPr="0032190F" w:rsidRDefault="00411631" w:rsidP="00AD4306">
      <w:pPr>
        <w:rPr>
          <w:szCs w:val="20"/>
          <w:lang w:val="fr-FR" w:eastAsia="en-GB"/>
        </w:rPr>
      </w:pPr>
    </w:p>
    <w:p w14:paraId="39742654" w14:textId="77777777" w:rsidR="00411631" w:rsidRPr="00426FF9" w:rsidRDefault="00411631" w:rsidP="00426FF9">
      <w:pPr>
        <w:pStyle w:val="Heading1"/>
        <w:rPr>
          <w:lang w:val="es-ES"/>
        </w:rPr>
      </w:pPr>
      <w:bookmarkStart w:id="1003" w:name="Sit_Marmalo_III"/>
      <w:r w:rsidRPr="00426FF9">
        <w:rPr>
          <w:lang w:val="es-ES"/>
        </w:rPr>
        <w:t>MARMALO</w:t>
      </w:r>
      <w:r w:rsidR="00203F50" w:rsidRPr="00426FF9">
        <w:rPr>
          <w:lang w:val="es-ES"/>
        </w:rPr>
        <w:t xml:space="preserve"> 3</w:t>
      </w:r>
      <w:r w:rsidRPr="00426FF9">
        <w:rPr>
          <w:lang w:val="es-ES"/>
        </w:rPr>
        <w:t xml:space="preserve"> </w:t>
      </w:r>
      <w:bookmarkEnd w:id="1003"/>
    </w:p>
    <w:p w14:paraId="37EF2CF9" w14:textId="77777777" w:rsidR="00203F50" w:rsidRDefault="00203F50" w:rsidP="002C3EE8">
      <w:pPr>
        <w:autoSpaceDE w:val="0"/>
        <w:autoSpaceDN w:val="0"/>
        <w:adjustRightInd w:val="0"/>
        <w:jc w:val="both"/>
        <w:rPr>
          <w:szCs w:val="20"/>
          <w:lang w:val="es-ES" w:eastAsia="en-GB"/>
        </w:rPr>
      </w:pPr>
      <w:r>
        <w:rPr>
          <w:szCs w:val="20"/>
          <w:lang w:val="es-ES" w:eastAsia="en-GB"/>
        </w:rPr>
        <w:t>Marmalo 3</w:t>
      </w:r>
    </w:p>
    <w:p w14:paraId="6D9D18BB" w14:textId="77777777" w:rsidR="00203F50" w:rsidRDefault="00203F50" w:rsidP="002C3EE8">
      <w:pPr>
        <w:autoSpaceDE w:val="0"/>
        <w:autoSpaceDN w:val="0"/>
        <w:adjustRightInd w:val="0"/>
        <w:jc w:val="both"/>
        <w:rPr>
          <w:szCs w:val="20"/>
          <w:lang w:val="es-ES" w:eastAsia="en-GB"/>
        </w:rPr>
      </w:pPr>
    </w:p>
    <w:p w14:paraId="3ECABAB1" w14:textId="5366E66C" w:rsidR="00411631" w:rsidRPr="0032190F" w:rsidRDefault="00203F50" w:rsidP="002C3EE8">
      <w:pPr>
        <w:autoSpaceDE w:val="0"/>
        <w:autoSpaceDN w:val="0"/>
        <w:adjustRightInd w:val="0"/>
        <w:jc w:val="both"/>
        <w:rPr>
          <w:szCs w:val="20"/>
          <w:lang w:val="fr-FR" w:eastAsia="en-GB"/>
        </w:rPr>
      </w:pPr>
      <w:r>
        <w:rPr>
          <w:szCs w:val="20"/>
          <w:lang w:val="es-ES" w:eastAsia="en-GB"/>
        </w:rPr>
        <w:t xml:space="preserve">Marmalo 3 </w:t>
      </w:r>
      <w:r w:rsidR="00286716" w:rsidRPr="00286716">
        <w:rPr>
          <w:szCs w:val="20"/>
          <w:lang w:val="es-ES" w:eastAsia="en-GB"/>
        </w:rPr>
        <w:t xml:space="preserve">(Villar del Humo, Cuenca) </w:t>
      </w:r>
      <w:r w:rsidR="00411631" w:rsidRPr="00286716">
        <w:rPr>
          <w:szCs w:val="20"/>
          <w:lang w:val="es-ES" w:eastAsia="en-GB"/>
        </w:rPr>
        <w:t>Peinture de l'</w:t>
      </w:r>
      <w:hyperlink r:id="rId2245" w:anchor="Cul_Levantin" w:history="1">
        <w:r w:rsidR="00411631" w:rsidRPr="00286716">
          <w:rPr>
            <w:rStyle w:val="Hyperlink"/>
            <w:szCs w:val="20"/>
            <w:lang w:val="es-ES" w:eastAsia="en-GB"/>
          </w:rPr>
          <w:t>art Levantin</w:t>
        </w:r>
      </w:hyperlink>
      <w:r w:rsidR="00411631" w:rsidRPr="00286716">
        <w:rPr>
          <w:szCs w:val="20"/>
          <w:lang w:val="es-ES" w:eastAsia="en-GB"/>
        </w:rPr>
        <w:t xml:space="preserve">. </w:t>
      </w:r>
      <w:r w:rsidR="00411631" w:rsidRPr="0032190F">
        <w:rPr>
          <w:szCs w:val="20"/>
          <w:lang w:val="fr-FR" w:eastAsia="en-GB"/>
        </w:rPr>
        <w:t xml:space="preserve">La datation des oxalates de calcium recouvrant les peintures a donné une date de 5890–5770 </w:t>
      </w:r>
      <w:r w:rsidR="002C3EE8">
        <w:rPr>
          <w:szCs w:val="20"/>
          <w:lang w:val="fr-FR" w:eastAsia="en-GB"/>
        </w:rPr>
        <w:t>calBC</w:t>
      </w:r>
      <w:r w:rsidR="00411631" w:rsidRPr="0032190F">
        <w:rPr>
          <w:szCs w:val="20"/>
          <w:lang w:val="fr-FR" w:eastAsia="en-GB"/>
        </w:rPr>
        <w:t xml:space="preserve"> (1s) (Ruiz López 2012: Table 4, although see Mas et al. 2012) (BIB 2534)</w:t>
      </w:r>
      <w:r w:rsidR="00AB77C6" w:rsidRPr="0032190F">
        <w:rPr>
          <w:szCs w:val="20"/>
          <w:lang w:val="fr-FR" w:eastAsia="en-GB"/>
        </w:rPr>
        <w:t>. C'est la peinture d'un bovidé qui a été ainsi datée (BIB J. Ruiz Lopez, Labex Matisse)</w:t>
      </w:r>
      <w:r>
        <w:rPr>
          <w:szCs w:val="20"/>
          <w:lang w:val="fr-FR" w:eastAsia="en-GB"/>
        </w:rPr>
        <w:t xml:space="preserve"> </w:t>
      </w:r>
    </w:p>
    <w:p w14:paraId="0268DC6A" w14:textId="77777777" w:rsidR="00411631" w:rsidRDefault="002C3EE8" w:rsidP="00411631">
      <w:pPr>
        <w:autoSpaceDE w:val="0"/>
        <w:autoSpaceDN w:val="0"/>
        <w:adjustRightInd w:val="0"/>
        <w:rPr>
          <w:szCs w:val="20"/>
          <w:lang w:val="fr-FR" w:eastAsia="en-GB"/>
        </w:rPr>
      </w:pPr>
      <w:r w:rsidRPr="002C3EE8">
        <w:rPr>
          <w:szCs w:val="20"/>
          <w:lang w:val="fr-FR" w:eastAsia="en-GB"/>
        </w:rPr>
        <w:t>Marmalo III-85</w:t>
      </w:r>
      <w:r>
        <w:rPr>
          <w:szCs w:val="20"/>
          <w:lang w:val="fr-FR" w:eastAsia="en-GB"/>
        </w:rPr>
        <w:t xml:space="preserve"> a été daté </w:t>
      </w:r>
      <w:r w:rsidRPr="002C3EE8">
        <w:rPr>
          <w:szCs w:val="20"/>
          <w:lang w:val="fr-FR" w:eastAsia="en-GB"/>
        </w:rPr>
        <w:t>(BIB 2595)</w:t>
      </w:r>
    </w:p>
    <w:p w14:paraId="0BDC8642" w14:textId="77777777" w:rsidR="00203F50" w:rsidRDefault="00203F50" w:rsidP="00411631">
      <w:pPr>
        <w:autoSpaceDE w:val="0"/>
        <w:autoSpaceDN w:val="0"/>
        <w:adjustRightInd w:val="0"/>
        <w:rPr>
          <w:lang w:val="fr-FR"/>
        </w:rPr>
      </w:pPr>
      <w:r>
        <w:rPr>
          <w:lang w:val="fr-FR"/>
        </w:rPr>
        <w:t xml:space="preserve">a fait l'objet d'une analyse </w:t>
      </w:r>
      <w:r w:rsidRPr="00203F50">
        <w:rPr>
          <w:rFonts w:ascii="Symbol" w:hAnsi="Symbol"/>
          <w:lang w:val="fr-FR"/>
        </w:rPr>
        <w:t></w:t>
      </w:r>
      <w:r>
        <w:rPr>
          <w:lang w:val="fr-FR"/>
        </w:rPr>
        <w:t>-RS (BIB 2876)</w:t>
      </w:r>
    </w:p>
    <w:p w14:paraId="26174ADA" w14:textId="77777777" w:rsidR="00203F50" w:rsidRDefault="00203F50" w:rsidP="00411631">
      <w:pPr>
        <w:autoSpaceDE w:val="0"/>
        <w:autoSpaceDN w:val="0"/>
        <w:adjustRightInd w:val="0"/>
        <w:rPr>
          <w:lang w:val="fr-FR"/>
        </w:rPr>
      </w:pPr>
    </w:p>
    <w:p w14:paraId="669F527E" w14:textId="77777777" w:rsidR="00203F50" w:rsidRPr="00426FF9" w:rsidRDefault="00203F50" w:rsidP="00426FF9">
      <w:pPr>
        <w:pStyle w:val="Heading1"/>
        <w:rPr>
          <w:lang w:val="es-ES"/>
        </w:rPr>
      </w:pPr>
      <w:r w:rsidRPr="00426FF9">
        <w:rPr>
          <w:lang w:val="es-ES"/>
        </w:rPr>
        <w:t>MARMALO 4</w:t>
      </w:r>
    </w:p>
    <w:p w14:paraId="092C9D68" w14:textId="77777777" w:rsidR="00203F50" w:rsidRPr="00B83447" w:rsidRDefault="00203F50" w:rsidP="00411631">
      <w:pPr>
        <w:autoSpaceDE w:val="0"/>
        <w:autoSpaceDN w:val="0"/>
        <w:adjustRightInd w:val="0"/>
        <w:rPr>
          <w:lang w:val="es-ES"/>
        </w:rPr>
      </w:pPr>
    </w:p>
    <w:p w14:paraId="0F9F50B0" w14:textId="77777777" w:rsidR="00203F50" w:rsidRPr="00B83447" w:rsidRDefault="00203F50" w:rsidP="00411631">
      <w:pPr>
        <w:autoSpaceDE w:val="0"/>
        <w:autoSpaceDN w:val="0"/>
        <w:adjustRightInd w:val="0"/>
        <w:rPr>
          <w:szCs w:val="20"/>
          <w:lang w:val="es-ES" w:eastAsia="en-GB"/>
        </w:rPr>
      </w:pPr>
      <w:r>
        <w:rPr>
          <w:szCs w:val="20"/>
          <w:lang w:val="es-ES" w:eastAsia="en-GB"/>
        </w:rPr>
        <w:t xml:space="preserve">Marmalo 4 </w:t>
      </w:r>
      <w:r w:rsidRPr="00286716">
        <w:rPr>
          <w:szCs w:val="20"/>
          <w:lang w:val="es-ES" w:eastAsia="en-GB"/>
        </w:rPr>
        <w:t xml:space="preserve">(Villar del Humo, Cuenca) </w:t>
      </w:r>
      <w:r>
        <w:rPr>
          <w:szCs w:val="20"/>
          <w:lang w:val="es-ES" w:eastAsia="en-GB"/>
        </w:rPr>
        <w:t xml:space="preserve"> </w:t>
      </w:r>
      <w:r w:rsidRPr="00B83447">
        <w:rPr>
          <w:lang w:val="es-ES"/>
        </w:rPr>
        <w:t xml:space="preserve">a fait l'objet d'une analyse </w:t>
      </w:r>
      <w:r w:rsidRPr="00203F50">
        <w:rPr>
          <w:rFonts w:ascii="Symbol" w:hAnsi="Symbol"/>
          <w:lang w:val="fr-FR"/>
        </w:rPr>
        <w:t></w:t>
      </w:r>
      <w:r w:rsidRPr="00B83447">
        <w:rPr>
          <w:lang w:val="es-ES"/>
        </w:rPr>
        <w:t>-RS (BIB 2876)</w:t>
      </w:r>
    </w:p>
    <w:p w14:paraId="6DE7225D" w14:textId="77777777" w:rsidR="002C3EE8" w:rsidRPr="00B83447" w:rsidRDefault="002C3EE8" w:rsidP="00411631">
      <w:pPr>
        <w:autoSpaceDE w:val="0"/>
        <w:autoSpaceDN w:val="0"/>
        <w:adjustRightInd w:val="0"/>
        <w:rPr>
          <w:szCs w:val="20"/>
          <w:lang w:val="es-ES" w:eastAsia="en-GB"/>
        </w:rPr>
      </w:pPr>
    </w:p>
    <w:p w14:paraId="571E2CFD" w14:textId="77777777" w:rsidR="00411631" w:rsidRPr="00426FF9" w:rsidRDefault="00411631" w:rsidP="00426FF9">
      <w:pPr>
        <w:pStyle w:val="Heading1"/>
        <w:rPr>
          <w:lang w:val="es-ES"/>
        </w:rPr>
      </w:pPr>
      <w:bookmarkStart w:id="1004" w:name="Sit_Tio_Modesto"/>
      <w:r w:rsidRPr="00426FF9">
        <w:rPr>
          <w:lang w:val="es-ES"/>
        </w:rPr>
        <w:t>TIO MODESTO</w:t>
      </w:r>
      <w:bookmarkEnd w:id="1004"/>
    </w:p>
    <w:p w14:paraId="3BB0D2A2" w14:textId="77777777" w:rsidR="00203F50" w:rsidRPr="00B83447" w:rsidRDefault="00203F50" w:rsidP="00411631">
      <w:pPr>
        <w:autoSpaceDE w:val="0"/>
        <w:autoSpaceDN w:val="0"/>
        <w:adjustRightInd w:val="0"/>
        <w:rPr>
          <w:szCs w:val="20"/>
          <w:lang w:val="es-ES" w:eastAsia="en-GB"/>
        </w:rPr>
      </w:pPr>
    </w:p>
    <w:p w14:paraId="098D59D6" w14:textId="2AE0C3CA" w:rsidR="00411631" w:rsidRPr="0032190F" w:rsidRDefault="00411631" w:rsidP="005347D8">
      <w:pPr>
        <w:autoSpaceDE w:val="0"/>
        <w:autoSpaceDN w:val="0"/>
        <w:adjustRightInd w:val="0"/>
        <w:jc w:val="both"/>
        <w:rPr>
          <w:szCs w:val="20"/>
          <w:lang w:val="fr-FR" w:eastAsia="en-GB"/>
        </w:rPr>
      </w:pPr>
      <w:r w:rsidRPr="0032190F">
        <w:rPr>
          <w:szCs w:val="20"/>
          <w:lang w:val="fr-FR" w:eastAsia="en-GB"/>
        </w:rPr>
        <w:t xml:space="preserve">La Cueva del Tio Modesto </w:t>
      </w:r>
      <w:r w:rsidR="00203F50">
        <w:rPr>
          <w:szCs w:val="20"/>
          <w:lang w:val="fr-FR" w:eastAsia="en-GB"/>
        </w:rPr>
        <w:t xml:space="preserve">(Henarejos, Cenca) </w:t>
      </w:r>
      <w:r w:rsidRPr="0032190F">
        <w:rPr>
          <w:szCs w:val="20"/>
          <w:lang w:val="fr-FR" w:eastAsia="en-GB"/>
        </w:rPr>
        <w:t>montre des peintures de l'</w:t>
      </w:r>
      <w:hyperlink r:id="rId2246" w:anchor="Cul_Levantin" w:history="1">
        <w:r w:rsidRPr="0032190F">
          <w:rPr>
            <w:rStyle w:val="Hyperlink"/>
            <w:szCs w:val="20"/>
            <w:lang w:val="fr-FR" w:eastAsia="en-GB"/>
          </w:rPr>
          <w:t>art Levantin</w:t>
        </w:r>
      </w:hyperlink>
      <w:r w:rsidRPr="0032190F">
        <w:rPr>
          <w:szCs w:val="20"/>
          <w:lang w:val="fr-FR" w:eastAsia="en-GB"/>
        </w:rPr>
        <w:t xml:space="preserve"> et de l'</w:t>
      </w:r>
      <w:hyperlink r:id="rId2247" w:anchor="Cul_Schemat_Espagne" w:history="1">
        <w:r w:rsidRPr="0032190F">
          <w:rPr>
            <w:rStyle w:val="Hyperlink"/>
            <w:szCs w:val="20"/>
            <w:lang w:val="fr-FR" w:eastAsia="en-GB"/>
          </w:rPr>
          <w:t>art schématique</w:t>
        </w:r>
      </w:hyperlink>
      <w:r w:rsidRPr="0032190F">
        <w:rPr>
          <w:szCs w:val="20"/>
          <w:lang w:val="fr-FR" w:eastAsia="en-GB"/>
        </w:rPr>
        <w:t xml:space="preserve"> ainsi que quelques serpentiformes proche du </w:t>
      </w:r>
      <w:hyperlink r:id="rId2248" w:anchor="Cul_Macro_Schematique" w:history="1">
        <w:r w:rsidR="00B17F04">
          <w:rPr>
            <w:rStyle w:val="Hyperlink"/>
            <w:szCs w:val="20"/>
            <w:lang w:val="fr-FR" w:eastAsia="en-GB"/>
          </w:rPr>
          <w:t>MS</w:t>
        </w:r>
      </w:hyperlink>
      <w:r w:rsidRPr="0032190F">
        <w:rPr>
          <w:szCs w:val="20"/>
          <w:lang w:val="fr-FR" w:eastAsia="en-GB"/>
        </w:rPr>
        <w:t>. Les datations radiocarbone</w:t>
      </w:r>
      <w:r w:rsidR="00A34BFB">
        <w:rPr>
          <w:szCs w:val="20"/>
          <w:lang w:val="fr-FR" w:eastAsia="en-GB"/>
        </w:rPr>
        <w:t>s</w:t>
      </w:r>
      <w:r w:rsidRPr="0032190F">
        <w:rPr>
          <w:szCs w:val="20"/>
          <w:lang w:val="fr-FR" w:eastAsia="en-GB"/>
        </w:rPr>
        <w:t xml:space="preserve"> </w:t>
      </w:r>
      <w:r w:rsidR="00A34BFB">
        <w:rPr>
          <w:szCs w:val="20"/>
          <w:lang w:val="fr-FR" w:eastAsia="en-GB"/>
        </w:rPr>
        <w:t xml:space="preserve">des oxalate de calcium </w:t>
      </w:r>
      <w:r w:rsidRPr="0032190F">
        <w:rPr>
          <w:szCs w:val="20"/>
          <w:lang w:val="fr-FR" w:eastAsia="en-GB"/>
        </w:rPr>
        <w:t xml:space="preserve">donnent une date de 5230–5010 cal </w:t>
      </w:r>
      <w:r w:rsidR="00C51E87" w:rsidRPr="0032190F">
        <w:rPr>
          <w:szCs w:val="20"/>
          <w:lang w:val="fr-FR" w:eastAsia="en-GB"/>
        </w:rPr>
        <w:t>BC</w:t>
      </w:r>
      <w:r w:rsidRPr="0032190F">
        <w:rPr>
          <w:szCs w:val="20"/>
          <w:lang w:val="fr-FR" w:eastAsia="en-GB"/>
        </w:rPr>
        <w:t xml:space="preserve"> (BIB 2534) </w:t>
      </w:r>
    </w:p>
    <w:p w14:paraId="0EBC1713" w14:textId="77777777" w:rsidR="00C51E87" w:rsidRPr="00203F50" w:rsidRDefault="00C51E87" w:rsidP="005347D8">
      <w:pPr>
        <w:autoSpaceDE w:val="0"/>
        <w:autoSpaceDN w:val="0"/>
        <w:adjustRightInd w:val="0"/>
        <w:jc w:val="both"/>
        <w:rPr>
          <w:lang w:val="fr-FR"/>
        </w:rPr>
      </w:pPr>
      <w:r w:rsidRPr="0032190F">
        <w:rPr>
          <w:szCs w:val="20"/>
          <w:lang w:val="fr-FR" w:eastAsia="en-GB"/>
        </w:rPr>
        <w:t xml:space="preserve">Etudié du point en 2004 avec un </w:t>
      </w:r>
      <w:r w:rsidRPr="00C51E87">
        <w:rPr>
          <w:rFonts w:ascii="Symbol" w:hAnsi="Symbol"/>
          <w:szCs w:val="20"/>
          <w:lang w:eastAsia="en-GB"/>
        </w:rPr>
        <w:t></w:t>
      </w:r>
      <w:r w:rsidRPr="0032190F">
        <w:rPr>
          <w:szCs w:val="20"/>
          <w:lang w:val="fr-FR" w:eastAsia="en-GB"/>
        </w:rPr>
        <w:t>-Raman qui a montré des oxalate de calcium (BIB J. Ruiz Lopez, Labex Matisse)</w:t>
      </w:r>
      <w:r w:rsidR="00203F50">
        <w:rPr>
          <w:szCs w:val="20"/>
          <w:lang w:val="fr-FR" w:eastAsia="en-GB"/>
        </w:rPr>
        <w:t xml:space="preserve"> </w:t>
      </w:r>
      <w:r w:rsidR="00203F50">
        <w:rPr>
          <w:lang w:val="fr-FR"/>
        </w:rPr>
        <w:t xml:space="preserve">a fait l'objet d'une analyse </w:t>
      </w:r>
      <w:r w:rsidR="00203F50" w:rsidRPr="00203F50">
        <w:rPr>
          <w:rFonts w:ascii="Symbol" w:hAnsi="Symbol"/>
          <w:lang w:val="fr-FR"/>
        </w:rPr>
        <w:t></w:t>
      </w:r>
      <w:r w:rsidR="00203F50">
        <w:rPr>
          <w:lang w:val="fr-FR"/>
        </w:rPr>
        <w:t>-RS (BIB 2876)</w:t>
      </w:r>
    </w:p>
    <w:p w14:paraId="60CDED72" w14:textId="12196680" w:rsidR="00C87587" w:rsidRDefault="00C87587" w:rsidP="00C87587">
      <w:pPr>
        <w:autoSpaceDE w:val="0"/>
        <w:autoSpaceDN w:val="0"/>
        <w:adjustRightInd w:val="0"/>
        <w:jc w:val="both"/>
        <w:rPr>
          <w:lang w:val="fr-FR"/>
        </w:rPr>
      </w:pPr>
      <w:r>
        <w:rPr>
          <w:szCs w:val="20"/>
          <w:lang w:val="fr-FR" w:eastAsia="en-GB"/>
        </w:rPr>
        <w:t xml:space="preserve">Ce site, avec </w:t>
      </w:r>
      <w:hyperlink r:id="rId2249" w:anchor="Sit_Prado_Arejos_II" w:history="1">
        <w:r w:rsidRPr="00C87587">
          <w:rPr>
            <w:rStyle w:val="Hyperlink"/>
            <w:szCs w:val="20"/>
            <w:lang w:val="fr-FR" w:eastAsia="en-GB"/>
          </w:rPr>
          <w:t>Prado de los Arejos II</w:t>
        </w:r>
      </w:hyperlink>
      <w:r>
        <w:rPr>
          <w:szCs w:val="20"/>
          <w:lang w:val="fr-FR" w:eastAsia="en-GB"/>
        </w:rPr>
        <w:t xml:space="preserve">, illustrerait l'influence du </w:t>
      </w:r>
      <w:hyperlink r:id="rId2250" w:anchor="Cul_Macro_Schematique" w:history="1">
        <w:r w:rsidR="00B17F04">
          <w:rPr>
            <w:rStyle w:val="Hyperlink"/>
            <w:szCs w:val="20"/>
            <w:lang w:val="fr-FR" w:eastAsia="en-GB"/>
          </w:rPr>
          <w:t>MS</w:t>
        </w:r>
      </w:hyperlink>
      <w:r>
        <w:rPr>
          <w:szCs w:val="20"/>
          <w:lang w:val="fr-FR" w:eastAsia="en-GB"/>
        </w:rPr>
        <w:t xml:space="preserve"> sur le </w:t>
      </w:r>
      <w:hyperlink r:id="rId2251" w:anchor="Cul_Schemat_Espagne" w:history="1">
        <w:r w:rsidRPr="00C87587">
          <w:rPr>
            <w:rStyle w:val="Hyperlink"/>
            <w:szCs w:val="20"/>
            <w:lang w:val="fr-FR" w:eastAsia="en-GB"/>
          </w:rPr>
          <w:t>schématique ancien</w:t>
        </w:r>
      </w:hyperlink>
      <w:r>
        <w:rPr>
          <w:szCs w:val="20"/>
          <w:lang w:val="fr-FR" w:eastAsia="en-GB"/>
        </w:rPr>
        <w:t xml:space="preserve"> (BIB 2595) </w:t>
      </w:r>
      <w:r w:rsidRPr="00C87587">
        <w:rPr>
          <w:szCs w:val="20"/>
          <w:lang w:val="fr-FR" w:eastAsia="en-GB"/>
        </w:rPr>
        <w:t xml:space="preserve">[superposition ?] </w:t>
      </w:r>
      <w:r w:rsidRPr="00C87587">
        <w:rPr>
          <w:i/>
          <w:szCs w:val="20"/>
          <w:lang w:val="fr-FR" w:eastAsia="en-GB"/>
        </w:rPr>
        <w:t xml:space="preserve">depictions of bars and to-and-fro motifs below other Levantine motifs </w:t>
      </w:r>
      <w:r w:rsidRPr="00C87587">
        <w:rPr>
          <w:szCs w:val="20"/>
          <w:lang w:val="fr-FR" w:eastAsia="en-GB"/>
        </w:rPr>
        <w:t>(BIB 2595)</w:t>
      </w:r>
      <w:r w:rsidR="00583F56">
        <w:rPr>
          <w:szCs w:val="20"/>
          <w:lang w:val="fr-FR" w:eastAsia="en-GB"/>
        </w:rPr>
        <w:t xml:space="preserve"> </w:t>
      </w:r>
      <w:r w:rsidR="00583F56">
        <w:rPr>
          <w:lang w:val="fr-FR"/>
        </w:rPr>
        <w:t>superposition du style levantin sur le style schématique (BIB Gibaja, Subira, Domingo in BIB 2613)</w:t>
      </w:r>
    </w:p>
    <w:p w14:paraId="571B1B6F" w14:textId="77777777" w:rsidR="00AB287D" w:rsidRDefault="00AB287D" w:rsidP="00C87587">
      <w:pPr>
        <w:autoSpaceDE w:val="0"/>
        <w:autoSpaceDN w:val="0"/>
        <w:adjustRightInd w:val="0"/>
        <w:jc w:val="both"/>
        <w:rPr>
          <w:lang w:val="fr-FR"/>
        </w:rPr>
      </w:pPr>
    </w:p>
    <w:p w14:paraId="45F8562D" w14:textId="77777777" w:rsidR="00AB287D" w:rsidRDefault="00AB287D" w:rsidP="00426FF9">
      <w:pPr>
        <w:pStyle w:val="Heading1"/>
      </w:pPr>
      <w:bookmarkStart w:id="1005" w:name="Sit_Ermita_Vicati"/>
      <w:r>
        <w:t>ERMITA DEL VICATI</w:t>
      </w:r>
    </w:p>
    <w:bookmarkEnd w:id="1005"/>
    <w:p w14:paraId="630EE8EB" w14:textId="1998A60E" w:rsidR="00AB287D" w:rsidRDefault="00AB287D" w:rsidP="00C87587">
      <w:pPr>
        <w:autoSpaceDE w:val="0"/>
        <w:autoSpaceDN w:val="0"/>
        <w:adjustRightInd w:val="0"/>
        <w:jc w:val="both"/>
        <w:rPr>
          <w:lang w:val="fr-FR"/>
        </w:rPr>
      </w:pPr>
      <w:r>
        <w:rPr>
          <w:lang w:val="fr-FR"/>
        </w:rPr>
        <w:t xml:space="preserve">L'Ermita del Vicati est un site d'art rupestre de Catalogne de style schématique qui montre la représentation d'un anthropomorphe </w:t>
      </w:r>
      <w:hyperlink r:id="rId2252" w:anchor="Cul_Art_TAC_T_a_personnage_bitriang" w:history="1">
        <w:r w:rsidR="00E74338" w:rsidRPr="00E74338">
          <w:rPr>
            <w:rStyle w:val="Hyperlink"/>
            <w:lang w:val="fr-FR"/>
          </w:rPr>
          <w:t>bitriangulaire</w:t>
        </w:r>
      </w:hyperlink>
      <w:r w:rsidR="00E74338" w:rsidRPr="00E74338">
        <w:rPr>
          <w:lang w:val="fr-FR"/>
        </w:rPr>
        <w:t xml:space="preserve"> </w:t>
      </w:r>
      <w:r>
        <w:rPr>
          <w:lang w:val="fr-FR"/>
        </w:rPr>
        <w:t>que les auteurs rapprochent de statuettes, et d'un soleil (BIB Gibaja, Subira, Domingo in BIB 2613)</w:t>
      </w:r>
    </w:p>
    <w:p w14:paraId="4E0A60C7" w14:textId="77777777" w:rsidR="007C2E2C" w:rsidRDefault="007C2E2C" w:rsidP="00C87587">
      <w:pPr>
        <w:autoSpaceDE w:val="0"/>
        <w:autoSpaceDN w:val="0"/>
        <w:adjustRightInd w:val="0"/>
        <w:jc w:val="both"/>
        <w:rPr>
          <w:lang w:val="fr-FR"/>
        </w:rPr>
      </w:pPr>
    </w:p>
    <w:p w14:paraId="7F2F9139" w14:textId="77777777" w:rsidR="007C2E2C" w:rsidRDefault="002044A5" w:rsidP="00426FF9">
      <w:pPr>
        <w:pStyle w:val="Heading1"/>
      </w:pPr>
      <w:bookmarkStart w:id="1006" w:name="Sit_Cavet"/>
      <w:r>
        <w:t>CAVET</w:t>
      </w:r>
    </w:p>
    <w:bookmarkEnd w:id="1006"/>
    <w:p w14:paraId="5EE33D3A" w14:textId="77777777" w:rsidR="002044A5" w:rsidRPr="002044A5" w:rsidRDefault="002044A5" w:rsidP="00C87587">
      <w:pPr>
        <w:autoSpaceDE w:val="0"/>
        <w:autoSpaceDN w:val="0"/>
        <w:adjustRightInd w:val="0"/>
        <w:jc w:val="both"/>
        <w:rPr>
          <w:lang w:val="fr-FR"/>
        </w:rPr>
      </w:pPr>
      <w:r w:rsidRPr="002044A5">
        <w:rPr>
          <w:lang w:val="fr-FR"/>
        </w:rPr>
        <w:t xml:space="preserve">El Cavet (Cambrils) site néolithique ancien daté de </w:t>
      </w:r>
      <w:r w:rsidRPr="002044A5">
        <w:rPr>
          <w:szCs w:val="22"/>
          <w:lang w:val="fr-FR" w:eastAsia="en-GB"/>
        </w:rPr>
        <w:t>6590±60</w:t>
      </w:r>
      <w:r>
        <w:rPr>
          <w:szCs w:val="22"/>
          <w:lang w:val="fr-FR" w:eastAsia="en-GB"/>
        </w:rPr>
        <w:t xml:space="preserve"> BP</w:t>
      </w:r>
      <w:r w:rsidR="00FA49D9">
        <w:rPr>
          <w:szCs w:val="22"/>
          <w:lang w:val="fr-FR" w:eastAsia="en-GB"/>
        </w:rPr>
        <w:t xml:space="preserve"> (BIB 2781)</w:t>
      </w:r>
      <w:r w:rsidR="00663B0C">
        <w:rPr>
          <w:szCs w:val="22"/>
          <w:lang w:val="fr-FR" w:eastAsia="en-GB"/>
        </w:rPr>
        <w:t>. Sector 3: 5850-5750 BC (6536+/-36 BP, 6440+/- 40 BP) pour le Cardial (une datation très ancienne) (BIB Oms et al., Seminario (...) Impressa, Barcelona 2019)</w:t>
      </w:r>
    </w:p>
    <w:p w14:paraId="4EB0CE49" w14:textId="77777777" w:rsidR="00AB287D" w:rsidRDefault="00AB287D" w:rsidP="00C87587">
      <w:pPr>
        <w:autoSpaceDE w:val="0"/>
        <w:autoSpaceDN w:val="0"/>
        <w:adjustRightInd w:val="0"/>
        <w:jc w:val="both"/>
        <w:rPr>
          <w:lang w:val="fr-FR"/>
        </w:rPr>
      </w:pPr>
    </w:p>
    <w:p w14:paraId="6FE695CB" w14:textId="77777777" w:rsidR="00AB287D" w:rsidRDefault="00AB287D" w:rsidP="00426FF9">
      <w:pPr>
        <w:pStyle w:val="Heading1"/>
      </w:pPr>
      <w:bookmarkStart w:id="1007" w:name="Sit_Jeroni"/>
      <w:r>
        <w:t>JERONI</w:t>
      </w:r>
    </w:p>
    <w:bookmarkEnd w:id="1007"/>
    <w:p w14:paraId="7C0D6D53" w14:textId="5796B4EB" w:rsidR="006B1417" w:rsidRPr="00C943D6" w:rsidRDefault="00AB287D" w:rsidP="006B1417">
      <w:pPr>
        <w:autoSpaceDE w:val="0"/>
        <w:autoSpaceDN w:val="0"/>
        <w:adjustRightInd w:val="0"/>
        <w:jc w:val="both"/>
        <w:rPr>
          <w:szCs w:val="20"/>
          <w:lang w:val="fr-FR" w:eastAsia="en-GB"/>
        </w:rPr>
      </w:pPr>
      <w:r>
        <w:rPr>
          <w:lang w:val="fr-FR"/>
        </w:rPr>
        <w:t>Site d'art rupestre schématique de Catalogne qui montre un zoomorphe à cornes (BIB Gibaja, Subira, Domingo in BIB 2613)</w:t>
      </w:r>
      <w:r w:rsidR="006B1417">
        <w:rPr>
          <w:lang w:val="fr-FR"/>
        </w:rPr>
        <w:t xml:space="preserve"> Au moins l'un des abris avec </w:t>
      </w:r>
      <w:hyperlink r:id="rId2253" w:anchor="Cul_Macro_Schematique" w:history="1">
        <w:r w:rsidR="006B1417" w:rsidRPr="006B1417">
          <w:rPr>
            <w:rStyle w:val="Hyperlink"/>
            <w:lang w:val="fr-FR"/>
          </w:rPr>
          <w:t>Macroschématique</w:t>
        </w:r>
      </w:hyperlink>
      <w:r w:rsidR="006B1417">
        <w:rPr>
          <w:lang w:val="fr-FR"/>
        </w:rPr>
        <w:t xml:space="preserve"> (SS BIB) ??</w:t>
      </w:r>
    </w:p>
    <w:p w14:paraId="2A280E9A" w14:textId="77777777" w:rsidR="00AB287D" w:rsidRPr="00C87587" w:rsidRDefault="00AB287D" w:rsidP="00C87587">
      <w:pPr>
        <w:autoSpaceDE w:val="0"/>
        <w:autoSpaceDN w:val="0"/>
        <w:adjustRightInd w:val="0"/>
        <w:jc w:val="both"/>
        <w:rPr>
          <w:szCs w:val="20"/>
          <w:lang w:val="fr-FR" w:eastAsia="en-GB"/>
        </w:rPr>
      </w:pPr>
    </w:p>
    <w:p w14:paraId="5DC4F0C0" w14:textId="77777777" w:rsidR="00C87587" w:rsidRDefault="00C87587" w:rsidP="00C87587">
      <w:pPr>
        <w:autoSpaceDE w:val="0"/>
        <w:autoSpaceDN w:val="0"/>
        <w:adjustRightInd w:val="0"/>
        <w:jc w:val="both"/>
        <w:rPr>
          <w:szCs w:val="20"/>
          <w:lang w:val="fr-FR" w:eastAsia="en-GB"/>
        </w:rPr>
      </w:pPr>
    </w:p>
    <w:p w14:paraId="6754E88A" w14:textId="77777777" w:rsidR="00C87587" w:rsidRDefault="00C87587" w:rsidP="00426FF9">
      <w:pPr>
        <w:pStyle w:val="Heading1"/>
      </w:pPr>
      <w:bookmarkStart w:id="1008" w:name="Sit_Prado_Arejos_II"/>
      <w:r>
        <w:t>PRADO DE LOS AREJOS II</w:t>
      </w:r>
    </w:p>
    <w:bookmarkEnd w:id="1008"/>
    <w:p w14:paraId="3F69DA76" w14:textId="191C65B4" w:rsidR="00C87587" w:rsidRPr="00C87587" w:rsidRDefault="00C87587" w:rsidP="00C87587">
      <w:pPr>
        <w:autoSpaceDE w:val="0"/>
        <w:autoSpaceDN w:val="0"/>
        <w:adjustRightInd w:val="0"/>
        <w:jc w:val="both"/>
        <w:rPr>
          <w:szCs w:val="20"/>
          <w:lang w:val="fr-FR" w:eastAsia="en-GB"/>
        </w:rPr>
      </w:pPr>
      <w:r>
        <w:rPr>
          <w:szCs w:val="20"/>
          <w:lang w:val="fr-FR" w:eastAsia="en-GB"/>
        </w:rPr>
        <w:t xml:space="preserve">Ce site, avec </w:t>
      </w:r>
      <w:hyperlink r:id="rId2254" w:anchor="Sit_Tio_Modesto" w:history="1">
        <w:r w:rsidRPr="00C87587">
          <w:rPr>
            <w:rStyle w:val="Hyperlink"/>
            <w:szCs w:val="20"/>
            <w:lang w:val="fr-FR" w:eastAsia="en-GB"/>
          </w:rPr>
          <w:t>Tio Modesto</w:t>
        </w:r>
      </w:hyperlink>
      <w:r>
        <w:rPr>
          <w:szCs w:val="20"/>
          <w:lang w:val="fr-FR" w:eastAsia="en-GB"/>
        </w:rPr>
        <w:t xml:space="preserve">, illustrerait l'influence du </w:t>
      </w:r>
      <w:hyperlink r:id="rId2255" w:anchor="Cul_Macro_Schematique" w:history="1">
        <w:r w:rsidR="00B17F04">
          <w:rPr>
            <w:rStyle w:val="Hyperlink"/>
            <w:szCs w:val="20"/>
            <w:lang w:val="fr-FR" w:eastAsia="en-GB"/>
          </w:rPr>
          <w:t>MS</w:t>
        </w:r>
      </w:hyperlink>
      <w:r>
        <w:rPr>
          <w:szCs w:val="20"/>
          <w:lang w:val="fr-FR" w:eastAsia="en-GB"/>
        </w:rPr>
        <w:t xml:space="preserve"> sur le </w:t>
      </w:r>
      <w:hyperlink r:id="rId2256" w:anchor="Cul_Schemat_Espagne" w:history="1">
        <w:r w:rsidRPr="00C87587">
          <w:rPr>
            <w:rStyle w:val="Hyperlink"/>
            <w:szCs w:val="20"/>
            <w:lang w:val="fr-FR" w:eastAsia="en-GB"/>
          </w:rPr>
          <w:t>schématique ancien</w:t>
        </w:r>
      </w:hyperlink>
      <w:r>
        <w:rPr>
          <w:szCs w:val="20"/>
          <w:lang w:val="fr-FR" w:eastAsia="en-GB"/>
        </w:rPr>
        <w:t xml:space="preserve"> (BIB 2595) </w:t>
      </w:r>
      <w:r w:rsidRPr="00C87587">
        <w:rPr>
          <w:szCs w:val="20"/>
          <w:lang w:val="fr-FR" w:eastAsia="en-GB"/>
        </w:rPr>
        <w:t xml:space="preserve">[superposition ?] </w:t>
      </w:r>
      <w:r w:rsidRPr="00C87587">
        <w:rPr>
          <w:i/>
          <w:szCs w:val="20"/>
          <w:lang w:val="fr-FR" w:eastAsia="en-GB"/>
        </w:rPr>
        <w:t xml:space="preserve">depictions of bars and to-and-fro motifs below other Levantine motifs </w:t>
      </w:r>
      <w:r w:rsidRPr="00C87587">
        <w:rPr>
          <w:szCs w:val="20"/>
          <w:lang w:val="fr-FR" w:eastAsia="en-GB"/>
        </w:rPr>
        <w:t>(BIB 2595)</w:t>
      </w:r>
    </w:p>
    <w:p w14:paraId="5AEEC306" w14:textId="77777777" w:rsidR="007C0231" w:rsidRPr="00C87587" w:rsidRDefault="007C0231" w:rsidP="00AD4306">
      <w:pPr>
        <w:rPr>
          <w:lang w:val="fr-FR"/>
        </w:rPr>
      </w:pPr>
    </w:p>
    <w:p w14:paraId="14BC9513" w14:textId="77777777" w:rsidR="00AD4306" w:rsidRPr="0032190F" w:rsidRDefault="00AD4306" w:rsidP="00426FF9">
      <w:pPr>
        <w:pStyle w:val="Heading1"/>
      </w:pPr>
      <w:bookmarkStart w:id="1009" w:name="Sit_Cantos_Visera"/>
      <w:r w:rsidRPr="0032190F">
        <w:lastRenderedPageBreak/>
        <w:t>CANTOS DE LA VISERA</w:t>
      </w:r>
    </w:p>
    <w:bookmarkEnd w:id="1009"/>
    <w:p w14:paraId="21AFAFDA" w14:textId="77777777" w:rsidR="00AD4306" w:rsidRPr="0032190F" w:rsidRDefault="00AD4306" w:rsidP="00AD4306">
      <w:pPr>
        <w:rPr>
          <w:lang w:val="fr-FR"/>
        </w:rPr>
      </w:pPr>
    </w:p>
    <w:p w14:paraId="6BFA0FA4" w14:textId="1304D608" w:rsidR="00AD4306" w:rsidRPr="0032190F" w:rsidRDefault="00032EF9" w:rsidP="00032EF9">
      <w:pPr>
        <w:jc w:val="both"/>
        <w:rPr>
          <w:lang w:val="fr-FR"/>
        </w:rPr>
      </w:pPr>
      <w:r w:rsidRPr="0032190F">
        <w:rPr>
          <w:lang w:val="fr-FR"/>
        </w:rPr>
        <w:t xml:space="preserve">Grand abri de </w:t>
      </w:r>
      <w:r w:rsidR="00334FAD" w:rsidRPr="0032190F">
        <w:rPr>
          <w:lang w:val="fr-FR"/>
        </w:rPr>
        <w:t xml:space="preserve">Cantos de la Visera </w:t>
      </w:r>
      <w:r w:rsidR="006F3F0E" w:rsidRPr="006F3F0E">
        <w:rPr>
          <w:lang w:val="fr-FR"/>
        </w:rPr>
        <w:t>(Yecla, Murcia)</w:t>
      </w:r>
      <w:r w:rsidR="00334FAD" w:rsidRPr="0032190F">
        <w:rPr>
          <w:lang w:val="fr-FR"/>
        </w:rPr>
        <w:t>,</w:t>
      </w:r>
      <w:r w:rsidRPr="0032190F">
        <w:rPr>
          <w:lang w:val="fr-FR"/>
        </w:rPr>
        <w:t xml:space="preserve"> qui s'ouvre sur les versants sud du Monte Arabi (BIB 1738 p. 100)</w:t>
      </w:r>
      <w:r w:rsidR="00334FAD" w:rsidRPr="0032190F">
        <w:rPr>
          <w:lang w:val="fr-FR"/>
        </w:rPr>
        <w:t xml:space="preserve"> sur les </w:t>
      </w:r>
      <w:r w:rsidR="00334FAD" w:rsidRPr="0032190F">
        <w:rPr>
          <w:rStyle w:val="st"/>
          <w:lang w:val="fr-FR"/>
        </w:rPr>
        <w:t>parois des</w:t>
      </w:r>
      <w:r w:rsidR="00334FAD" w:rsidRPr="0032190F">
        <w:rPr>
          <w:lang w:val="fr-FR"/>
        </w:rPr>
        <w:t xml:space="preserve"> r</w:t>
      </w:r>
      <w:r w:rsidR="00AD4306" w:rsidRPr="0032190F">
        <w:rPr>
          <w:lang w:val="fr-FR"/>
        </w:rPr>
        <w:t>epré</w:t>
      </w:r>
      <w:r w:rsidR="00D03280" w:rsidRPr="0032190F">
        <w:rPr>
          <w:lang w:val="fr-FR"/>
        </w:rPr>
        <w:t>s</w:t>
      </w:r>
      <w:r w:rsidR="00AD4306" w:rsidRPr="0032190F">
        <w:rPr>
          <w:lang w:val="fr-FR"/>
        </w:rPr>
        <w:t xml:space="preserve">entation de </w:t>
      </w:r>
      <w:hyperlink r:id="rId2257" w:anchor="Cul_Art_TAC_T_z_cervide" w:history="1">
        <w:r w:rsidR="002E0A84" w:rsidRPr="0032190F">
          <w:rPr>
            <w:rStyle w:val="Hyperlink"/>
            <w:lang w:val="fr-FR"/>
          </w:rPr>
          <w:t>cervidé</w:t>
        </w:r>
      </w:hyperlink>
      <w:r w:rsidR="002E0A84" w:rsidRPr="0032190F">
        <w:rPr>
          <w:lang w:val="fr-FR"/>
        </w:rPr>
        <w:t xml:space="preserve"> </w:t>
      </w:r>
      <w:r w:rsidR="00AD4306" w:rsidRPr="0032190F">
        <w:rPr>
          <w:lang w:val="fr-FR"/>
        </w:rPr>
        <w:t>schématique (BIB 1165 p. 115)</w:t>
      </w:r>
      <w:r w:rsidR="003739CD" w:rsidRPr="0032190F">
        <w:rPr>
          <w:lang w:val="fr-FR"/>
        </w:rPr>
        <w:t xml:space="preserve">. </w:t>
      </w:r>
      <w:r w:rsidR="00334FAD" w:rsidRPr="0032190F">
        <w:rPr>
          <w:lang w:val="fr-FR"/>
        </w:rPr>
        <w:t>R</w:t>
      </w:r>
      <w:r w:rsidR="003739CD" w:rsidRPr="0032190F">
        <w:rPr>
          <w:lang w:val="fr-FR"/>
        </w:rPr>
        <w:t>eprésentation</w:t>
      </w:r>
      <w:r w:rsidR="00334FAD" w:rsidRPr="0032190F">
        <w:rPr>
          <w:lang w:val="fr-FR"/>
        </w:rPr>
        <w:t>(s)</w:t>
      </w:r>
      <w:r w:rsidR="003739CD" w:rsidRPr="0032190F">
        <w:rPr>
          <w:lang w:val="fr-FR"/>
        </w:rPr>
        <w:t xml:space="preserve"> </w:t>
      </w:r>
      <w:r w:rsidR="00334FAD" w:rsidRPr="0032190F">
        <w:rPr>
          <w:lang w:val="fr-FR"/>
        </w:rPr>
        <w:t>du visage à "tatouage" (BIB 1738 p. 92)</w:t>
      </w:r>
      <w:r w:rsidR="0062707B" w:rsidRPr="0032190F">
        <w:rPr>
          <w:lang w:val="fr-FR"/>
        </w:rPr>
        <w:t xml:space="preserve"> </w:t>
      </w:r>
      <w:hyperlink r:id="rId2258" w:anchor="Cul_Art_TAC_T_a_idole_oculee" w:history="1">
        <w:r w:rsidR="0062707B" w:rsidRPr="0032190F">
          <w:rPr>
            <w:rStyle w:val="Hyperlink"/>
            <w:lang w:val="fr-FR"/>
          </w:rPr>
          <w:t xml:space="preserve">idole </w:t>
        </w:r>
        <w:r w:rsidR="005A6EB6" w:rsidRPr="0032190F">
          <w:rPr>
            <w:rStyle w:val="Hyperlink"/>
            <w:lang w:val="fr-FR"/>
          </w:rPr>
          <w:t>ocul</w:t>
        </w:r>
        <w:r w:rsidR="0062707B" w:rsidRPr="0032190F">
          <w:rPr>
            <w:rStyle w:val="Hyperlink"/>
            <w:lang w:val="fr-FR"/>
          </w:rPr>
          <w:t>ée</w:t>
        </w:r>
      </w:hyperlink>
      <w:r w:rsidR="0062707B" w:rsidRPr="0032190F">
        <w:rPr>
          <w:lang w:val="fr-FR"/>
        </w:rPr>
        <w:t xml:space="preserve"> à moustache </w:t>
      </w:r>
      <w:r w:rsidR="00F33E00" w:rsidRPr="0032190F">
        <w:rPr>
          <w:lang w:val="fr-FR"/>
        </w:rPr>
        <w:t>[</w:t>
      </w:r>
      <w:hyperlink r:id="rId2259" w:anchor="Cul_Art_TAC_T_a_idole_cylindre" w:history="1">
        <w:r w:rsidR="00F33E00" w:rsidRPr="0032190F">
          <w:rPr>
            <w:rStyle w:val="Hyperlink"/>
            <w:lang w:val="fr-FR"/>
          </w:rPr>
          <w:t>idoles cylindriques</w:t>
        </w:r>
      </w:hyperlink>
      <w:r w:rsidR="00F33E00" w:rsidRPr="0032190F">
        <w:rPr>
          <w:lang w:val="fr-FR"/>
        </w:rPr>
        <w:t xml:space="preserve">] </w:t>
      </w:r>
      <w:r w:rsidR="0062707B" w:rsidRPr="0032190F">
        <w:rPr>
          <w:lang w:val="fr-FR"/>
        </w:rPr>
        <w:t>(BIB 1738 fig. 19)</w:t>
      </w:r>
      <w:r w:rsidR="00334FAD" w:rsidRPr="0032190F">
        <w:rPr>
          <w:lang w:val="fr-FR"/>
        </w:rPr>
        <w:t xml:space="preserve"> </w:t>
      </w:r>
      <w:r w:rsidR="007D6239" w:rsidRPr="0032190F">
        <w:rPr>
          <w:lang w:val="fr-FR"/>
        </w:rPr>
        <w:t>Cantos de la Visera (Murcia, Espagne) , abri peint, "</w:t>
      </w:r>
      <w:hyperlink r:id="rId2260" w:anchor="Cul_Schemat_Espagne" w:history="1">
        <w:r w:rsidR="007D6239" w:rsidRPr="0032190F">
          <w:rPr>
            <w:rStyle w:val="Hyperlink"/>
            <w:lang w:val="fr-FR"/>
          </w:rPr>
          <w:t>art schématique ibérique</w:t>
        </w:r>
      </w:hyperlink>
      <w:r w:rsidR="007D6239" w:rsidRPr="0032190F">
        <w:rPr>
          <w:lang w:val="fr-FR"/>
        </w:rPr>
        <w:t>" pour J. Abelanet (BIB 1738 fig. 31)</w:t>
      </w:r>
      <w:r w:rsidR="00572276" w:rsidRPr="0032190F">
        <w:rPr>
          <w:lang w:val="fr-FR"/>
        </w:rPr>
        <w:t xml:space="preserve"> "visage </w:t>
      </w:r>
      <w:r w:rsidR="005A6EB6" w:rsidRPr="0032190F">
        <w:rPr>
          <w:lang w:val="fr-FR"/>
        </w:rPr>
        <w:t>ocul</w:t>
      </w:r>
      <w:r w:rsidR="00572276" w:rsidRPr="0032190F">
        <w:rPr>
          <w:lang w:val="fr-FR"/>
        </w:rPr>
        <w:t>é" (BIB 1738 fig. 19)</w:t>
      </w:r>
      <w:r w:rsidR="000855A4" w:rsidRPr="0032190F">
        <w:rPr>
          <w:lang w:val="fr-FR"/>
        </w:rPr>
        <w:t xml:space="preserve"> ; silhouette humaine à bras et tête irréalistes (BIB 1738 fig. 22)</w:t>
      </w:r>
    </w:p>
    <w:p w14:paraId="7336F16C" w14:textId="4CAEF24E" w:rsidR="00032EF9" w:rsidRDefault="00032EF9" w:rsidP="00032EF9">
      <w:pPr>
        <w:jc w:val="both"/>
        <w:rPr>
          <w:lang w:val="fr-FR"/>
        </w:rPr>
      </w:pPr>
      <w:r w:rsidRPr="0032190F">
        <w:rPr>
          <w:lang w:val="fr-FR"/>
        </w:rPr>
        <w:t xml:space="preserve">A proximité ont été découvert dans des sites du Chalcolithique ancien, de nombreuses idoles </w:t>
      </w:r>
      <w:r w:rsidR="005A6EB6" w:rsidRPr="0032190F">
        <w:rPr>
          <w:lang w:val="fr-FR"/>
        </w:rPr>
        <w:t>ocul</w:t>
      </w:r>
      <w:r w:rsidRPr="0032190F">
        <w:rPr>
          <w:lang w:val="fr-FR"/>
        </w:rPr>
        <w:t xml:space="preserve">ées sur phalange ou os long </w:t>
      </w:r>
      <w:r w:rsidR="00F33E00" w:rsidRPr="0032190F">
        <w:rPr>
          <w:lang w:val="fr-FR"/>
        </w:rPr>
        <w:t>[</w:t>
      </w:r>
      <w:hyperlink r:id="rId2261" w:anchor="Cul_Art_TAC_T_a_idole_cylindre" w:history="1">
        <w:r w:rsidR="00F33E00" w:rsidRPr="0032190F">
          <w:rPr>
            <w:rStyle w:val="Hyperlink"/>
            <w:lang w:val="fr-FR"/>
          </w:rPr>
          <w:t>idoles cylindriques</w:t>
        </w:r>
      </w:hyperlink>
      <w:r w:rsidR="00F33E00" w:rsidRPr="0032190F">
        <w:rPr>
          <w:lang w:val="fr-FR"/>
        </w:rPr>
        <w:t xml:space="preserve">] </w:t>
      </w:r>
      <w:r w:rsidRPr="0032190F">
        <w:rPr>
          <w:lang w:val="fr-FR"/>
        </w:rPr>
        <w:t xml:space="preserve">(BIB 1738 p. 100) </w:t>
      </w:r>
      <w:hyperlink r:id="rId2262" w:anchor="Cul_Proto_Art_TAC_T_z_oise" w:history="1">
        <w:r w:rsidR="000A1594" w:rsidRPr="0032190F">
          <w:rPr>
            <w:rStyle w:val="Hyperlink"/>
            <w:lang w:val="fr-FR"/>
          </w:rPr>
          <w:t>oiseaux</w:t>
        </w:r>
      </w:hyperlink>
      <w:r w:rsidR="000A1594" w:rsidRPr="0032190F">
        <w:rPr>
          <w:lang w:val="fr-FR"/>
        </w:rPr>
        <w:t xml:space="preserve"> </w:t>
      </w:r>
      <w:r w:rsidR="00090371" w:rsidRPr="0032190F">
        <w:rPr>
          <w:lang w:val="fr-FR"/>
        </w:rPr>
        <w:t>(BIB 1738 fig. 28)</w:t>
      </w:r>
    </w:p>
    <w:p w14:paraId="1DD8BD57" w14:textId="77777777" w:rsidR="006F3F0E" w:rsidRPr="00115FED" w:rsidRDefault="006F3F0E" w:rsidP="00032EF9">
      <w:pPr>
        <w:jc w:val="both"/>
        <w:rPr>
          <w:lang w:val="fr-FR"/>
        </w:rPr>
      </w:pPr>
    </w:p>
    <w:p w14:paraId="1EE464E2" w14:textId="77777777" w:rsidR="006F3F0E" w:rsidRPr="0080465D" w:rsidRDefault="006F3F0E" w:rsidP="00426FF9">
      <w:pPr>
        <w:pStyle w:val="Heading1"/>
      </w:pPr>
      <w:bookmarkStart w:id="1010" w:name="Sit_Murcielagos"/>
      <w:r w:rsidRPr="0080465D">
        <w:t>MURCIELAGOS</w:t>
      </w:r>
    </w:p>
    <w:bookmarkEnd w:id="1010"/>
    <w:p w14:paraId="3AFF075F" w14:textId="77777777" w:rsidR="006F3F0E" w:rsidRPr="0080465D" w:rsidRDefault="006F3F0E" w:rsidP="00032EF9">
      <w:pPr>
        <w:jc w:val="both"/>
        <w:rPr>
          <w:lang w:val="fr-FR"/>
        </w:rPr>
      </w:pPr>
    </w:p>
    <w:p w14:paraId="64CA961C" w14:textId="2FFE06CF" w:rsidR="00090371" w:rsidRDefault="006F3F0E" w:rsidP="006F3F0E">
      <w:pPr>
        <w:autoSpaceDE w:val="0"/>
        <w:autoSpaceDN w:val="0"/>
        <w:adjustRightInd w:val="0"/>
        <w:rPr>
          <w:szCs w:val="16"/>
          <w:lang w:val="fr-FR" w:eastAsia="en-GB"/>
        </w:rPr>
      </w:pPr>
      <w:r w:rsidRPr="006F3F0E">
        <w:rPr>
          <w:szCs w:val="16"/>
          <w:lang w:val="fr-FR" w:eastAsia="en-GB"/>
        </w:rPr>
        <w:t>Cueva de los Murciélagos (Zuheros, Córdoba) site néolithique où l'on trouve une représentation d'</w:t>
      </w:r>
      <w:hyperlink r:id="rId2263" w:anchor="Cul_Art_TAC_T_a_idole_oculee" w:history="1">
        <w:r w:rsidRPr="0032190F">
          <w:rPr>
            <w:rStyle w:val="Hyperlink"/>
            <w:lang w:val="fr-FR"/>
          </w:rPr>
          <w:t>idole oculée</w:t>
        </w:r>
      </w:hyperlink>
      <w:r w:rsidRPr="006F3F0E">
        <w:rPr>
          <w:lang w:val="fr-FR"/>
        </w:rPr>
        <w:t xml:space="preserve"> peinte </w:t>
      </w:r>
      <w:r>
        <w:rPr>
          <w:szCs w:val="16"/>
          <w:lang w:val="fr-FR" w:eastAsia="en-GB"/>
        </w:rPr>
        <w:t xml:space="preserve">sur les parois ainsi qu'incisée </w:t>
      </w:r>
      <w:r w:rsidRPr="006F3F0E">
        <w:rPr>
          <w:szCs w:val="16"/>
          <w:lang w:val="fr-FR" w:eastAsia="en-GB"/>
        </w:rPr>
        <w:t>sur céramique (BIB 2789)</w:t>
      </w:r>
    </w:p>
    <w:p w14:paraId="4AED9EC4" w14:textId="77777777" w:rsidR="006F3F0E" w:rsidRPr="006F3F0E" w:rsidRDefault="006F3F0E" w:rsidP="006F3F0E">
      <w:pPr>
        <w:autoSpaceDE w:val="0"/>
        <w:autoSpaceDN w:val="0"/>
        <w:adjustRightInd w:val="0"/>
        <w:rPr>
          <w:lang w:val="fr-FR"/>
        </w:rPr>
      </w:pPr>
    </w:p>
    <w:p w14:paraId="18F0A2F1" w14:textId="77777777" w:rsidR="00090371" w:rsidRPr="00426FF9" w:rsidRDefault="00090371" w:rsidP="00426FF9">
      <w:pPr>
        <w:pStyle w:val="Heading1"/>
        <w:rPr>
          <w:lang w:val="es-ES"/>
        </w:rPr>
      </w:pPr>
      <w:bookmarkStart w:id="1011" w:name="Sit_Rabanero"/>
      <w:r w:rsidRPr="00426FF9">
        <w:rPr>
          <w:lang w:val="es-ES"/>
        </w:rPr>
        <w:t>RABANERO</w:t>
      </w:r>
      <w:r w:rsidR="006712FA" w:rsidRPr="00426FF9">
        <w:rPr>
          <w:lang w:val="es-ES"/>
        </w:rPr>
        <w:t xml:space="preserve"> (COVATILLA DEL)</w:t>
      </w:r>
    </w:p>
    <w:bookmarkEnd w:id="1011"/>
    <w:p w14:paraId="62A7B3F1" w14:textId="77777777" w:rsidR="00A952CE" w:rsidRDefault="00A952CE" w:rsidP="00032EF9">
      <w:pPr>
        <w:jc w:val="both"/>
        <w:rPr>
          <w:lang w:val="es-ES"/>
        </w:rPr>
      </w:pPr>
    </w:p>
    <w:p w14:paraId="56AF0DD3" w14:textId="77ED2EAF" w:rsidR="00090371" w:rsidRPr="0032190F" w:rsidRDefault="006712FA" w:rsidP="00032EF9">
      <w:pPr>
        <w:jc w:val="both"/>
        <w:rPr>
          <w:lang w:val="fr-FR"/>
        </w:rPr>
      </w:pPr>
      <w:r w:rsidRPr="00566234">
        <w:rPr>
          <w:lang w:val="es-ES"/>
        </w:rPr>
        <w:t>Covatilla del Rabanero (</w:t>
      </w:r>
      <w:r w:rsidR="00090371" w:rsidRPr="00566234">
        <w:rPr>
          <w:lang w:val="es-ES"/>
        </w:rPr>
        <w:t>Cidudad Real</w:t>
      </w:r>
      <w:r w:rsidRPr="00566234">
        <w:rPr>
          <w:lang w:val="es-ES"/>
        </w:rPr>
        <w:t>)</w:t>
      </w:r>
      <w:r w:rsidR="00090371" w:rsidRPr="00566234">
        <w:rPr>
          <w:lang w:val="es-ES"/>
        </w:rPr>
        <w:t xml:space="preserve">. </w:t>
      </w:r>
      <w:r w:rsidR="00090371" w:rsidRPr="0032190F">
        <w:rPr>
          <w:lang w:val="fr-FR"/>
        </w:rPr>
        <w:t xml:space="preserve">Représentation de </w:t>
      </w:r>
      <w:hyperlink r:id="rId2264" w:anchor="Cul_Art_TAC_T_z_cervide" w:history="1">
        <w:r w:rsidR="00C370D1" w:rsidRPr="0032190F">
          <w:rPr>
            <w:rStyle w:val="Hyperlink"/>
            <w:lang w:val="fr-FR"/>
          </w:rPr>
          <w:t>cerf</w:t>
        </w:r>
      </w:hyperlink>
      <w:r w:rsidR="00C370D1" w:rsidRPr="0032190F">
        <w:rPr>
          <w:rStyle w:val="st"/>
          <w:lang w:val="fr-FR"/>
        </w:rPr>
        <w:t xml:space="preserve"> </w:t>
      </w:r>
      <w:r w:rsidR="00090371" w:rsidRPr="0032190F">
        <w:rPr>
          <w:lang w:val="fr-FR"/>
        </w:rPr>
        <w:t>(BIB 1738 fig. 28)</w:t>
      </w:r>
      <w:r w:rsidR="00DC6D94" w:rsidRPr="0032190F">
        <w:rPr>
          <w:lang w:val="fr-FR"/>
        </w:rPr>
        <w:t xml:space="preserve"> </w:t>
      </w:r>
      <w:r w:rsidR="00F17086" w:rsidRPr="0032190F">
        <w:rPr>
          <w:lang w:val="fr-FR"/>
        </w:rPr>
        <w:t>"</w:t>
      </w:r>
      <w:hyperlink r:id="rId2265" w:anchor="Cul_Schemat_Espagne" w:history="1">
        <w:r w:rsidR="00F17086" w:rsidRPr="0032190F">
          <w:rPr>
            <w:rStyle w:val="Hyperlink"/>
            <w:lang w:val="fr-FR"/>
          </w:rPr>
          <w:t>art schématique ibérique</w:t>
        </w:r>
      </w:hyperlink>
      <w:r w:rsidR="00F17086" w:rsidRPr="0032190F">
        <w:rPr>
          <w:lang w:val="fr-FR"/>
        </w:rPr>
        <w:t>" (BIB 2400 fig. 7)</w:t>
      </w:r>
    </w:p>
    <w:p w14:paraId="14B2395D" w14:textId="77777777" w:rsidR="00334FAD" w:rsidRPr="0032190F" w:rsidRDefault="00334FAD" w:rsidP="00AD4306">
      <w:pPr>
        <w:rPr>
          <w:lang w:val="fr-FR"/>
        </w:rPr>
      </w:pPr>
    </w:p>
    <w:p w14:paraId="144F52DE" w14:textId="77777777" w:rsidR="00334FAD" w:rsidRPr="0032190F" w:rsidRDefault="00334FAD" w:rsidP="00426FF9">
      <w:pPr>
        <w:pStyle w:val="Heading1"/>
      </w:pPr>
      <w:bookmarkStart w:id="1012" w:name="Sit_Reboso_Chorrillo"/>
      <w:r w:rsidRPr="0032190F">
        <w:t>REBOSO DEL CHORRILLO</w:t>
      </w:r>
    </w:p>
    <w:bookmarkEnd w:id="1012"/>
    <w:p w14:paraId="422ADD53" w14:textId="77777777" w:rsidR="00A952CE" w:rsidRDefault="00A952CE" w:rsidP="00AD4306">
      <w:pPr>
        <w:rPr>
          <w:rStyle w:val="st"/>
          <w:lang w:val="fr-FR"/>
        </w:rPr>
      </w:pPr>
    </w:p>
    <w:p w14:paraId="0179885B" w14:textId="4F27957D" w:rsidR="00334FAD" w:rsidRPr="0032190F" w:rsidRDefault="0062707B" w:rsidP="00AD4306">
      <w:pPr>
        <w:rPr>
          <w:lang w:val="fr-FR"/>
        </w:rPr>
      </w:pPr>
      <w:r w:rsidRPr="0032190F">
        <w:rPr>
          <w:rStyle w:val="st"/>
          <w:lang w:val="fr-FR"/>
        </w:rPr>
        <w:t xml:space="preserve">Callejón </w:t>
      </w:r>
      <w:r w:rsidR="00334FAD" w:rsidRPr="0032190F">
        <w:rPr>
          <w:rStyle w:val="st"/>
          <w:lang w:val="fr-FR"/>
        </w:rPr>
        <w:t xml:space="preserve">Reboso del Chorrillo (Ciudad Real, Espagne), </w:t>
      </w:r>
      <w:r w:rsidR="00334FAD" w:rsidRPr="0032190F">
        <w:rPr>
          <w:lang w:val="fr-FR"/>
        </w:rPr>
        <w:t>représentation(s) du visage à "tatouage" (BIB 1738 p. 92)</w:t>
      </w:r>
      <w:r w:rsidR="00645FDC" w:rsidRPr="0032190F">
        <w:rPr>
          <w:lang w:val="fr-FR"/>
        </w:rPr>
        <w:t xml:space="preserve"> figures </w:t>
      </w:r>
      <w:r w:rsidR="005A6EB6" w:rsidRPr="0032190F">
        <w:rPr>
          <w:lang w:val="fr-FR"/>
        </w:rPr>
        <w:t>ocul</w:t>
      </w:r>
      <w:r w:rsidR="00645FDC" w:rsidRPr="0032190F">
        <w:rPr>
          <w:lang w:val="fr-FR"/>
        </w:rPr>
        <w:t xml:space="preserve">ées à tatouages horizontaux </w:t>
      </w:r>
      <w:r w:rsidR="00F33E00" w:rsidRPr="0032190F">
        <w:rPr>
          <w:lang w:val="fr-FR"/>
        </w:rPr>
        <w:t>[</w:t>
      </w:r>
      <w:hyperlink r:id="rId2266" w:anchor="Cul_Art_TAC_T_a_idole_cylindre" w:history="1">
        <w:r w:rsidR="00F33E00" w:rsidRPr="0032190F">
          <w:rPr>
            <w:rStyle w:val="Hyperlink"/>
            <w:lang w:val="fr-FR"/>
          </w:rPr>
          <w:t>idoles cylindriques</w:t>
        </w:r>
      </w:hyperlink>
      <w:r w:rsidR="00F33E00" w:rsidRPr="0032190F">
        <w:rPr>
          <w:lang w:val="fr-FR"/>
        </w:rPr>
        <w:t xml:space="preserve">] </w:t>
      </w:r>
      <w:r w:rsidR="00645FDC" w:rsidRPr="0032190F">
        <w:rPr>
          <w:lang w:val="fr-FR"/>
        </w:rPr>
        <w:t xml:space="preserve">(BIB 1738 fig. 19) </w:t>
      </w:r>
      <w:r w:rsidR="00572276" w:rsidRPr="0032190F">
        <w:rPr>
          <w:lang w:val="fr-FR"/>
        </w:rPr>
        <w:t xml:space="preserve">"visage </w:t>
      </w:r>
      <w:r w:rsidR="005A6EB6" w:rsidRPr="0032190F">
        <w:rPr>
          <w:lang w:val="fr-FR"/>
        </w:rPr>
        <w:t>ocul</w:t>
      </w:r>
      <w:r w:rsidR="00572276" w:rsidRPr="0032190F">
        <w:rPr>
          <w:lang w:val="fr-FR"/>
        </w:rPr>
        <w:t>é" (BIB 1738 fig. 19)</w:t>
      </w:r>
    </w:p>
    <w:p w14:paraId="2E70BE50" w14:textId="77777777" w:rsidR="00334FAD" w:rsidRPr="0032190F" w:rsidRDefault="00334FAD" w:rsidP="00AD4306">
      <w:pPr>
        <w:rPr>
          <w:lang w:val="fr-FR"/>
        </w:rPr>
      </w:pPr>
    </w:p>
    <w:p w14:paraId="3641BFD5" w14:textId="77777777" w:rsidR="00334FAD" w:rsidRPr="0032190F" w:rsidRDefault="00334FAD" w:rsidP="00426FF9">
      <w:pPr>
        <w:pStyle w:val="Heading1"/>
      </w:pPr>
      <w:bookmarkStart w:id="1013" w:name="Sit_Idolos_Nerpio"/>
      <w:r w:rsidRPr="0032190F">
        <w:t>IDOLOS DE NERPIO</w:t>
      </w:r>
    </w:p>
    <w:bookmarkEnd w:id="1013"/>
    <w:p w14:paraId="13691946" w14:textId="40BDB021" w:rsidR="00334FAD" w:rsidRPr="0032190F" w:rsidRDefault="00334FAD" w:rsidP="00334FAD">
      <w:pPr>
        <w:rPr>
          <w:lang w:val="fr-FR"/>
        </w:rPr>
      </w:pPr>
      <w:r w:rsidRPr="0032190F">
        <w:rPr>
          <w:lang w:val="fr-FR"/>
        </w:rPr>
        <w:t>Idolos de Nerpio (Albacete, Espagne), représentation(s) du visage à "tatouage" (BIB 1738 p. 92)</w:t>
      </w:r>
      <w:r w:rsidR="00572276" w:rsidRPr="0032190F">
        <w:rPr>
          <w:lang w:val="fr-FR"/>
        </w:rPr>
        <w:t xml:space="preserve"> "visage </w:t>
      </w:r>
      <w:r w:rsidR="005A6EB6" w:rsidRPr="0032190F">
        <w:rPr>
          <w:lang w:val="fr-FR"/>
        </w:rPr>
        <w:t>ocul</w:t>
      </w:r>
      <w:r w:rsidR="00572276" w:rsidRPr="0032190F">
        <w:rPr>
          <w:lang w:val="fr-FR"/>
        </w:rPr>
        <w:t xml:space="preserve">é" </w:t>
      </w:r>
      <w:r w:rsidR="00F33E00" w:rsidRPr="0032190F">
        <w:rPr>
          <w:lang w:val="fr-FR"/>
        </w:rPr>
        <w:t>[</w:t>
      </w:r>
      <w:hyperlink r:id="rId2267" w:anchor="Cul_Art_TAC_T_a_idole_cylindre" w:history="1">
        <w:r w:rsidR="00F33E00" w:rsidRPr="0032190F">
          <w:rPr>
            <w:rStyle w:val="Hyperlink"/>
            <w:lang w:val="fr-FR"/>
          </w:rPr>
          <w:t>idoles cylindriques</w:t>
        </w:r>
      </w:hyperlink>
      <w:r w:rsidR="00F33E00" w:rsidRPr="0032190F">
        <w:rPr>
          <w:lang w:val="fr-FR"/>
        </w:rPr>
        <w:t xml:space="preserve">] </w:t>
      </w:r>
      <w:r w:rsidR="00572276" w:rsidRPr="0032190F">
        <w:rPr>
          <w:lang w:val="fr-FR"/>
        </w:rPr>
        <w:t>(BIB 1738 fig. 19)</w:t>
      </w:r>
    </w:p>
    <w:p w14:paraId="41FB47C7" w14:textId="77777777" w:rsidR="00AD4306" w:rsidRPr="0032190F" w:rsidRDefault="00AD4306" w:rsidP="00AD4306">
      <w:pPr>
        <w:rPr>
          <w:lang w:val="fr-FR"/>
        </w:rPr>
      </w:pPr>
    </w:p>
    <w:p w14:paraId="5FFD83B8" w14:textId="77777777" w:rsidR="00035F88" w:rsidRPr="00426FF9" w:rsidRDefault="00035F88" w:rsidP="00426FF9">
      <w:pPr>
        <w:pStyle w:val="Heading1"/>
        <w:rPr>
          <w:lang w:val="es-ES"/>
        </w:rPr>
      </w:pPr>
      <w:bookmarkStart w:id="1014" w:name="Sit_Tajo_Figuras"/>
      <w:r w:rsidRPr="00426FF9">
        <w:rPr>
          <w:lang w:val="es-ES"/>
        </w:rPr>
        <w:t>TAJO DE LAS FIGURAS</w:t>
      </w:r>
    </w:p>
    <w:bookmarkEnd w:id="1014"/>
    <w:p w14:paraId="1BB30F4D" w14:textId="77777777" w:rsidR="00035F88" w:rsidRPr="00566234" w:rsidRDefault="003739CD" w:rsidP="00AD4306">
      <w:pPr>
        <w:rPr>
          <w:lang w:val="es-ES"/>
        </w:rPr>
      </w:pPr>
      <w:r w:rsidRPr="00566234">
        <w:rPr>
          <w:lang w:val="es-ES"/>
        </w:rPr>
        <w:t>Tajo</w:t>
      </w:r>
      <w:r w:rsidR="00785242" w:rsidRPr="00566234">
        <w:rPr>
          <w:lang w:val="es-ES"/>
        </w:rPr>
        <w:t>s</w:t>
      </w:r>
      <w:r w:rsidRPr="00566234">
        <w:rPr>
          <w:lang w:val="es-ES"/>
        </w:rPr>
        <w:t xml:space="preserve"> de las Figuras</w:t>
      </w:r>
    </w:p>
    <w:p w14:paraId="3F5EAE33" w14:textId="77777777" w:rsidR="003739CD" w:rsidRPr="00566234" w:rsidRDefault="003739CD" w:rsidP="00AD4306">
      <w:pPr>
        <w:rPr>
          <w:lang w:val="es-ES"/>
        </w:rPr>
      </w:pPr>
    </w:p>
    <w:p w14:paraId="2E4DC155" w14:textId="0994E331" w:rsidR="00785242" w:rsidRPr="0032190F" w:rsidRDefault="00785242" w:rsidP="008053FF">
      <w:pPr>
        <w:jc w:val="both"/>
        <w:rPr>
          <w:lang w:val="fr-FR"/>
        </w:rPr>
      </w:pPr>
      <w:r w:rsidRPr="0032190F">
        <w:rPr>
          <w:lang w:val="fr-FR"/>
        </w:rPr>
        <w:t>Tajo de las Figuras (</w:t>
      </w:r>
      <w:r w:rsidR="008053FF" w:rsidRPr="0032190F">
        <w:rPr>
          <w:lang w:val="fr-FR"/>
        </w:rPr>
        <w:t>Sierra Momia,</w:t>
      </w:r>
      <w:r w:rsidR="00572276" w:rsidRPr="0032190F">
        <w:rPr>
          <w:lang w:val="fr-FR"/>
        </w:rPr>
        <w:t xml:space="preserve"> Laguna de la Janda,</w:t>
      </w:r>
      <w:r w:rsidR="008053FF" w:rsidRPr="0032190F">
        <w:rPr>
          <w:lang w:val="fr-FR"/>
        </w:rPr>
        <w:t xml:space="preserve"> </w:t>
      </w:r>
      <w:r w:rsidRPr="0032190F">
        <w:rPr>
          <w:lang w:val="fr-FR"/>
        </w:rPr>
        <w:t xml:space="preserve">Cadix, Espagne), </w:t>
      </w:r>
      <w:r w:rsidR="005B069F" w:rsidRPr="0032190F">
        <w:rPr>
          <w:lang w:val="fr-FR"/>
        </w:rPr>
        <w:t xml:space="preserve">dans la Sierra Momia, </w:t>
      </w:r>
      <w:r w:rsidR="00572276" w:rsidRPr="0032190F">
        <w:rPr>
          <w:lang w:val="fr-FR"/>
        </w:rPr>
        <w:t xml:space="preserve">grand </w:t>
      </w:r>
      <w:r w:rsidRPr="0032190F">
        <w:rPr>
          <w:lang w:val="fr-FR"/>
        </w:rPr>
        <w:t>abri peint, "</w:t>
      </w:r>
      <w:hyperlink r:id="rId2268" w:anchor="Cul_Schemat_Espagne" w:history="1">
        <w:r w:rsidRPr="0032190F">
          <w:rPr>
            <w:rStyle w:val="Hyperlink"/>
            <w:lang w:val="fr-FR"/>
          </w:rPr>
          <w:t>art schématique ibérique</w:t>
        </w:r>
      </w:hyperlink>
      <w:r w:rsidRPr="0032190F">
        <w:rPr>
          <w:lang w:val="fr-FR"/>
        </w:rPr>
        <w:t>" pour J. Abelanet (BIB 1738 fig. 31)</w:t>
      </w:r>
      <w:r w:rsidR="00193E19" w:rsidRPr="0032190F">
        <w:rPr>
          <w:lang w:val="fr-FR"/>
        </w:rPr>
        <w:t xml:space="preserve"> Personnage à tête en forme de coeur tenant un instrument vétu d'une tunique (BIB 1738 fig. 22)</w:t>
      </w:r>
    </w:p>
    <w:p w14:paraId="77FE9572" w14:textId="3293FD92" w:rsidR="00143EF4" w:rsidRPr="0032190F" w:rsidRDefault="00035F88" w:rsidP="008053FF">
      <w:pPr>
        <w:jc w:val="both"/>
        <w:rPr>
          <w:lang w:val="fr-FR"/>
        </w:rPr>
      </w:pPr>
      <w:r w:rsidRPr="0032190F">
        <w:rPr>
          <w:lang w:val="fr-FR"/>
        </w:rPr>
        <w:t xml:space="preserve">Représentation de soleil avec des rayons en forme de bois de </w:t>
      </w:r>
      <w:hyperlink r:id="rId2269" w:anchor="Cul_Art_TAC_T_z_cervide" w:history="1">
        <w:r w:rsidR="002E0A84" w:rsidRPr="0032190F">
          <w:rPr>
            <w:rStyle w:val="Hyperlink"/>
            <w:lang w:val="fr-FR"/>
          </w:rPr>
          <w:t>cervidé</w:t>
        </w:r>
      </w:hyperlink>
      <w:r w:rsidR="002E0A84" w:rsidRPr="0032190F">
        <w:rPr>
          <w:lang w:val="fr-FR"/>
        </w:rPr>
        <w:t xml:space="preserve">s </w:t>
      </w:r>
      <w:r w:rsidRPr="0032190F">
        <w:rPr>
          <w:lang w:val="fr-FR"/>
        </w:rPr>
        <w:t>(BIB 1165 p. 117)</w:t>
      </w:r>
      <w:r w:rsidR="00B44F58" w:rsidRPr="0032190F">
        <w:rPr>
          <w:lang w:val="fr-FR"/>
        </w:rPr>
        <w:t xml:space="preserve">. </w:t>
      </w:r>
      <w:r w:rsidR="00B44F58" w:rsidRPr="0032190F">
        <w:rPr>
          <w:szCs w:val="21"/>
          <w:lang w:val="fr-FR" w:eastAsia="en-GB"/>
        </w:rPr>
        <w:t xml:space="preserve">le grand serpent au centre de la composition et les nombreux caprinés filiformes sont nettement figurés en association avec des alignements de points, ressemblant en cela aux cervidés des </w:t>
      </w:r>
      <w:hyperlink r:id="rId2270" w:anchor="Sit_Eissartenes" w:history="1">
        <w:r w:rsidR="00B44F58" w:rsidRPr="0032190F">
          <w:rPr>
            <w:rStyle w:val="Hyperlink"/>
            <w:szCs w:val="21"/>
            <w:lang w:val="fr-FR" w:eastAsia="en-GB"/>
          </w:rPr>
          <w:t>Eissartènes</w:t>
        </w:r>
      </w:hyperlink>
      <w:r w:rsidR="00B44F58" w:rsidRPr="0032190F">
        <w:rPr>
          <w:szCs w:val="21"/>
          <w:lang w:val="fr-FR" w:eastAsia="en-GB"/>
        </w:rPr>
        <w:t xml:space="preserve"> (BIB 1165 p. 120)</w:t>
      </w:r>
    </w:p>
    <w:p w14:paraId="7CB81FC3" w14:textId="3C7B20D5" w:rsidR="003739CD" w:rsidRPr="0032190F" w:rsidRDefault="003739CD" w:rsidP="008053FF">
      <w:pPr>
        <w:jc w:val="both"/>
        <w:rPr>
          <w:lang w:val="fr-FR"/>
        </w:rPr>
      </w:pPr>
      <w:r w:rsidRPr="0032190F">
        <w:rPr>
          <w:lang w:val="fr-FR"/>
        </w:rPr>
        <w:t>Quelques 500 représentations: cervidés, chèvres, quadrupèdes, oisea</w:t>
      </w:r>
      <w:r w:rsidR="00785242" w:rsidRPr="0032190F">
        <w:rPr>
          <w:lang w:val="fr-FR"/>
        </w:rPr>
        <w:t>u</w:t>
      </w:r>
      <w:r w:rsidRPr="0032190F">
        <w:rPr>
          <w:lang w:val="fr-FR"/>
        </w:rPr>
        <w:t>x, personnages, signes géométriques. Peut-être période tardive de l'</w:t>
      </w:r>
      <w:hyperlink r:id="rId2271" w:anchor="Cul_Levantin" w:history="1">
        <w:r w:rsidRPr="0032190F">
          <w:rPr>
            <w:rStyle w:val="Hyperlink"/>
            <w:lang w:val="fr-FR"/>
          </w:rPr>
          <w:t>art Levantin</w:t>
        </w:r>
      </w:hyperlink>
      <w:r w:rsidRPr="0032190F">
        <w:rPr>
          <w:lang w:val="fr-FR"/>
        </w:rPr>
        <w:t xml:space="preserve"> pour J. Abelanet (BIB 1738 p. 91)</w:t>
      </w:r>
    </w:p>
    <w:p w14:paraId="3EA764AA" w14:textId="44A4C041" w:rsidR="00572276" w:rsidRPr="0032190F" w:rsidRDefault="00C559D8" w:rsidP="008053FF">
      <w:pPr>
        <w:jc w:val="both"/>
        <w:rPr>
          <w:lang w:val="fr-FR"/>
        </w:rPr>
      </w:pPr>
      <w:r w:rsidRPr="0032190F">
        <w:rPr>
          <w:lang w:val="fr-FR"/>
        </w:rPr>
        <w:t>Scènes de chasses</w:t>
      </w:r>
      <w:r w:rsidR="00572276" w:rsidRPr="0032190F">
        <w:rPr>
          <w:lang w:val="fr-FR"/>
        </w:rPr>
        <w:t xml:space="preserve"> au cervidés (BIB 1738 fig. 17)</w:t>
      </w:r>
      <w:r w:rsidR="00060841" w:rsidRPr="0032190F">
        <w:rPr>
          <w:lang w:val="fr-FR"/>
        </w:rPr>
        <w:t xml:space="preserve"> Tajo de las Figuras (Casas Viejas, Cadix) "chasse au </w:t>
      </w:r>
      <w:hyperlink r:id="rId2272" w:anchor="Cul_Art_TAC_T_z_cervide" w:history="1">
        <w:r w:rsidR="00C370D1" w:rsidRPr="0032190F">
          <w:rPr>
            <w:rStyle w:val="Hyperlink"/>
            <w:lang w:val="fr-FR"/>
          </w:rPr>
          <w:t>cerf</w:t>
        </w:r>
      </w:hyperlink>
      <w:r w:rsidR="00C370D1" w:rsidRPr="0032190F">
        <w:rPr>
          <w:rStyle w:val="st"/>
          <w:lang w:val="fr-FR"/>
        </w:rPr>
        <w:t>s</w:t>
      </w:r>
      <w:r w:rsidR="00060841" w:rsidRPr="0032190F">
        <w:rPr>
          <w:lang w:val="fr-FR"/>
        </w:rPr>
        <w:t>"</w:t>
      </w:r>
      <w:r w:rsidR="00090371" w:rsidRPr="0032190F">
        <w:rPr>
          <w:lang w:val="fr-FR"/>
        </w:rPr>
        <w:t xml:space="preserve"> (BIB 1738) animaux indéterminés, oiseaux (BIB 1738 fig. 28)</w:t>
      </w:r>
      <w:r w:rsidR="006712FA" w:rsidRPr="0032190F">
        <w:rPr>
          <w:lang w:val="fr-FR"/>
        </w:rPr>
        <w:t xml:space="preserve"> (Casas Viejas, Cadix) (BIB 2400 fig. 7)</w:t>
      </w:r>
    </w:p>
    <w:p w14:paraId="36CDAC18" w14:textId="5E5AA80A" w:rsidR="00F06370" w:rsidRPr="0032190F" w:rsidRDefault="00DC6D94" w:rsidP="00F06370">
      <w:pPr>
        <w:jc w:val="both"/>
        <w:rPr>
          <w:lang w:val="fr-FR"/>
        </w:rPr>
      </w:pPr>
      <w:r w:rsidRPr="0032190F">
        <w:rPr>
          <w:lang w:val="fr-FR"/>
        </w:rPr>
        <w:t xml:space="preserve">Représentation de </w:t>
      </w:r>
      <w:r w:rsidR="00F06370" w:rsidRPr="0032190F">
        <w:rPr>
          <w:lang w:val="fr-FR"/>
        </w:rPr>
        <w:t>soleil dont les innombrables rayons seraie</w:t>
      </w:r>
      <w:r w:rsidRPr="0032190F">
        <w:rPr>
          <w:lang w:val="fr-FR"/>
        </w:rPr>
        <w:t xml:space="preserve">nt des bois ramifiés [de </w:t>
      </w:r>
      <w:hyperlink r:id="rId2273" w:anchor="Cul_Art_TAC_T_z_cervide" w:history="1">
        <w:r w:rsidR="00C370D1" w:rsidRPr="0032190F">
          <w:rPr>
            <w:rStyle w:val="Hyperlink"/>
            <w:lang w:val="fr-FR"/>
          </w:rPr>
          <w:t>cerf</w:t>
        </w:r>
      </w:hyperlink>
      <w:r w:rsidRPr="0032190F">
        <w:rPr>
          <w:lang w:val="fr-FR"/>
        </w:rPr>
        <w:t>]</w:t>
      </w:r>
      <w:r w:rsidR="00F06370" w:rsidRPr="0032190F">
        <w:rPr>
          <w:lang w:val="fr-FR"/>
        </w:rPr>
        <w:t xml:space="preserve"> (BIB 2400)</w:t>
      </w:r>
    </w:p>
    <w:p w14:paraId="0B4FE27F" w14:textId="77777777" w:rsidR="00B44F58" w:rsidRPr="0032190F" w:rsidRDefault="00B44F58" w:rsidP="00AD4306">
      <w:pPr>
        <w:rPr>
          <w:lang w:val="fr-FR"/>
        </w:rPr>
      </w:pPr>
    </w:p>
    <w:p w14:paraId="12B0EA72" w14:textId="77777777" w:rsidR="00B44F58" w:rsidRPr="00426FF9" w:rsidRDefault="00B44F58" w:rsidP="00426FF9">
      <w:pPr>
        <w:pStyle w:val="Heading1"/>
        <w:rPr>
          <w:lang w:val="es-ES"/>
        </w:rPr>
      </w:pPr>
      <w:bookmarkStart w:id="1015" w:name="Sit_Laxe_Lebres"/>
      <w:r w:rsidRPr="00426FF9">
        <w:rPr>
          <w:lang w:val="es-ES"/>
        </w:rPr>
        <w:t>LAXE D</w:t>
      </w:r>
      <w:r w:rsidR="00E31D5C" w:rsidRPr="00426FF9">
        <w:rPr>
          <w:lang w:val="es-ES"/>
        </w:rPr>
        <w:t>A</w:t>
      </w:r>
      <w:r w:rsidRPr="00426FF9">
        <w:rPr>
          <w:lang w:val="es-ES"/>
        </w:rPr>
        <w:t>S LEBRES</w:t>
      </w:r>
    </w:p>
    <w:bookmarkEnd w:id="1015"/>
    <w:p w14:paraId="281ED5C2" w14:textId="77777777" w:rsidR="00E31D5C" w:rsidRPr="00783198" w:rsidRDefault="00E31D5C" w:rsidP="00AD4306">
      <w:pPr>
        <w:rPr>
          <w:sz w:val="20"/>
          <w:lang w:val="es-ES"/>
        </w:rPr>
      </w:pPr>
      <w:r w:rsidRPr="00783198">
        <w:rPr>
          <w:sz w:val="20"/>
          <w:lang w:val="es-ES"/>
        </w:rPr>
        <w:t>Laxe das Lebres</w:t>
      </w:r>
      <w:r w:rsidR="00215980" w:rsidRPr="00783198">
        <w:rPr>
          <w:sz w:val="20"/>
          <w:lang w:val="es-ES"/>
        </w:rPr>
        <w:t>, Laxe dos Lebres</w:t>
      </w:r>
    </w:p>
    <w:p w14:paraId="41FB2BBF" w14:textId="77777777" w:rsidR="00E31D5C" w:rsidRPr="00566234" w:rsidRDefault="00E31D5C" w:rsidP="00AD4306">
      <w:pPr>
        <w:rPr>
          <w:lang w:val="es-ES"/>
        </w:rPr>
      </w:pPr>
    </w:p>
    <w:p w14:paraId="5BCA2809" w14:textId="38D577F7" w:rsidR="00B44F58" w:rsidRPr="00215980" w:rsidRDefault="00B44F58" w:rsidP="00AD4306">
      <w:pPr>
        <w:rPr>
          <w:lang w:val="fr-FR"/>
        </w:rPr>
      </w:pPr>
      <w:r w:rsidRPr="00566234">
        <w:rPr>
          <w:lang w:val="es-ES"/>
        </w:rPr>
        <w:t xml:space="preserve">Laxe dos Lebres </w:t>
      </w:r>
      <w:r w:rsidR="000A20A1" w:rsidRPr="00566234">
        <w:rPr>
          <w:lang w:val="es-ES"/>
        </w:rPr>
        <w:t xml:space="preserve">de San Salvador </w:t>
      </w:r>
      <w:r w:rsidRPr="00566234">
        <w:rPr>
          <w:lang w:val="es-ES"/>
        </w:rPr>
        <w:t>(Galice, Espagne)</w:t>
      </w:r>
      <w:r w:rsidR="00215980">
        <w:rPr>
          <w:lang w:val="es-ES"/>
        </w:rPr>
        <w:t>, Fentans</w:t>
      </w:r>
      <w:r w:rsidRPr="00566234">
        <w:rPr>
          <w:lang w:val="es-ES"/>
        </w:rPr>
        <w:t xml:space="preserve">. </w:t>
      </w:r>
      <w:r w:rsidRPr="0032190F">
        <w:rPr>
          <w:lang w:val="fr-FR"/>
        </w:rPr>
        <w:t xml:space="preserve">Figuration dédoublée de </w:t>
      </w:r>
      <w:hyperlink r:id="rId2274" w:anchor="Cul_Art_TAC_T_z_cervide" w:history="1">
        <w:r w:rsidR="002E0A84" w:rsidRPr="0032190F">
          <w:rPr>
            <w:rStyle w:val="Hyperlink"/>
            <w:lang w:val="fr-FR"/>
          </w:rPr>
          <w:t>cervid</w:t>
        </w:r>
        <w:r w:rsidR="00215980">
          <w:rPr>
            <w:rStyle w:val="Hyperlink"/>
            <w:lang w:val="fr-FR"/>
          </w:rPr>
          <w:t>és</w:t>
        </w:r>
      </w:hyperlink>
      <w:r w:rsidR="002E0A84" w:rsidRPr="0032190F">
        <w:rPr>
          <w:lang w:val="fr-FR"/>
        </w:rPr>
        <w:t xml:space="preserve"> </w:t>
      </w:r>
      <w:r w:rsidRPr="0032190F">
        <w:rPr>
          <w:lang w:val="fr-FR"/>
        </w:rPr>
        <w:t xml:space="preserve">avec une </w:t>
      </w:r>
      <w:r w:rsidRPr="00215980">
        <w:rPr>
          <w:lang w:val="fr-FR"/>
        </w:rPr>
        <w:t>symétrie en miroir horizontale (BIB 1165 p. 118)</w:t>
      </w:r>
      <w:r w:rsidR="00215980">
        <w:rPr>
          <w:lang w:val="fr-FR"/>
        </w:rPr>
        <w:t xml:space="preserve"> Figurations de motifs circulaires [c&amp;r] et cerfs (BIB 2999)</w:t>
      </w:r>
    </w:p>
    <w:p w14:paraId="756EBF74" w14:textId="77777777" w:rsidR="00067DAA" w:rsidRPr="00215980" w:rsidRDefault="00C8651C" w:rsidP="00C8651C">
      <w:pPr>
        <w:jc w:val="both"/>
        <w:rPr>
          <w:lang w:val="fr-FR"/>
        </w:rPr>
      </w:pPr>
      <w:r w:rsidRPr="00215980">
        <w:rPr>
          <w:lang w:val="fr-FR"/>
        </w:rPr>
        <w:t>Laxe das Lebres (Minho, Espagne), gravé, appartient à l' "art schématique ibérique" pour J. Abelan</w:t>
      </w:r>
      <w:r w:rsidR="002B5B87" w:rsidRPr="00215980">
        <w:rPr>
          <w:lang w:val="fr-FR"/>
        </w:rPr>
        <w:t>e</w:t>
      </w:r>
      <w:r w:rsidRPr="00215980">
        <w:rPr>
          <w:lang w:val="fr-FR"/>
        </w:rPr>
        <w:t xml:space="preserve">t (BIB 1738 fig. 31) </w:t>
      </w:r>
    </w:p>
    <w:p w14:paraId="34B3AB58" w14:textId="77777777" w:rsidR="00215980" w:rsidRDefault="00215980" w:rsidP="00C8651C">
      <w:pPr>
        <w:jc w:val="both"/>
        <w:rPr>
          <w:lang w:val="fr-FR"/>
        </w:rPr>
      </w:pPr>
    </w:p>
    <w:p w14:paraId="6BC11F84" w14:textId="4888BE79" w:rsidR="00215980" w:rsidRPr="00215980" w:rsidRDefault="00215980" w:rsidP="00C8651C">
      <w:pPr>
        <w:jc w:val="both"/>
        <w:rPr>
          <w:lang w:val="es-ES"/>
        </w:rPr>
      </w:pPr>
      <w:r w:rsidRPr="00215980">
        <w:rPr>
          <w:lang w:val="es-ES"/>
        </w:rPr>
        <w:t xml:space="preserve">Proche </w:t>
      </w:r>
      <w:hyperlink r:id="rId2275" w:anchor="Sit_Pedra_Ferraduras" w:history="1">
        <w:r w:rsidRPr="00215980">
          <w:rPr>
            <w:rStyle w:val="Hyperlink"/>
            <w:lang w:val="es-ES"/>
          </w:rPr>
          <w:t>Pedra das Ferraduras</w:t>
        </w:r>
      </w:hyperlink>
      <w:r w:rsidRPr="00215980">
        <w:rPr>
          <w:lang w:val="es-ES"/>
        </w:rPr>
        <w:t xml:space="preserve"> (BIB 2</w:t>
      </w:r>
      <w:r>
        <w:rPr>
          <w:lang w:val="es-ES"/>
        </w:rPr>
        <w:t>999)</w:t>
      </w:r>
    </w:p>
    <w:p w14:paraId="6AE2EEE8" w14:textId="77777777" w:rsidR="00215980" w:rsidRPr="00215980" w:rsidRDefault="00215980" w:rsidP="00C8651C">
      <w:pPr>
        <w:jc w:val="both"/>
        <w:rPr>
          <w:lang w:val="es-ES"/>
        </w:rPr>
      </w:pPr>
    </w:p>
    <w:p w14:paraId="1EF4201C" w14:textId="1BEA4F29" w:rsidR="00201773" w:rsidRPr="005C7208" w:rsidRDefault="00201773" w:rsidP="00201773">
      <w:pPr>
        <w:rPr>
          <w:lang w:val="fr-FR"/>
        </w:rPr>
      </w:pPr>
      <w:r w:rsidRPr="005C7208">
        <w:rPr>
          <w:lang w:val="fr-FR"/>
        </w:rPr>
        <w:t xml:space="preserve">gr. </w:t>
      </w:r>
      <w:hyperlink r:id="rId2276" w:anchor="Cul_API_aclasser" w:history="1">
        <w:r w:rsidRPr="005C7208">
          <w:rPr>
            <w:rStyle w:val="Hyperlink"/>
            <w:lang w:val="fr-FR"/>
          </w:rPr>
          <w:t>Aclasser</w:t>
        </w:r>
      </w:hyperlink>
      <w:r w:rsidRPr="005C7208">
        <w:rPr>
          <w:lang w:val="fr-FR"/>
        </w:rPr>
        <w:t xml:space="preserve"> (SS BIB)</w:t>
      </w:r>
    </w:p>
    <w:p w14:paraId="1680A652" w14:textId="77777777" w:rsidR="00067DAA" w:rsidRPr="005C7208" w:rsidRDefault="00067DAA" w:rsidP="00AD4306">
      <w:pPr>
        <w:rPr>
          <w:lang w:val="fr-FR"/>
        </w:rPr>
      </w:pPr>
    </w:p>
    <w:p w14:paraId="60794A97" w14:textId="77777777" w:rsidR="00215980" w:rsidRDefault="00215980" w:rsidP="00AD4306">
      <w:pPr>
        <w:rPr>
          <w:lang w:val="fr-FR"/>
        </w:rPr>
      </w:pPr>
    </w:p>
    <w:p w14:paraId="282F628A" w14:textId="77777777" w:rsidR="00FF7FAA" w:rsidRDefault="00FF7FAA" w:rsidP="00426FF9">
      <w:pPr>
        <w:pStyle w:val="Heading1"/>
      </w:pPr>
      <w:bookmarkStart w:id="1016" w:name="Sit_Lukkus"/>
      <w:r>
        <w:t>LUKKUS</w:t>
      </w:r>
    </w:p>
    <w:bookmarkEnd w:id="1016"/>
    <w:p w14:paraId="3CE42040" w14:textId="77777777" w:rsidR="00FF7FAA" w:rsidRDefault="00FF7FAA" w:rsidP="00AD4306">
      <w:pPr>
        <w:rPr>
          <w:lang w:val="fr-FR"/>
        </w:rPr>
      </w:pPr>
    </w:p>
    <w:p w14:paraId="16B6021B" w14:textId="4DFC972B" w:rsidR="00FF7FAA" w:rsidRDefault="00FF7FAA" w:rsidP="00AD4306">
      <w:pPr>
        <w:rPr>
          <w:lang w:val="fr-FR"/>
        </w:rPr>
      </w:pPr>
      <w:r>
        <w:rPr>
          <w:lang w:val="fr-FR"/>
        </w:rPr>
        <w:t xml:space="preserve">Larrache, Maroc. épée de type </w:t>
      </w:r>
      <w:hyperlink r:id="rId2277" w:anchor="Cul_Rosnoen" w:history="1">
        <w:r w:rsidRPr="00FF7FAA">
          <w:rPr>
            <w:rStyle w:val="Hyperlink"/>
            <w:lang w:val="fr-FR"/>
          </w:rPr>
          <w:t>Rosnoen</w:t>
        </w:r>
      </w:hyperlink>
      <w:r w:rsidRPr="00FF7FAA">
        <w:rPr>
          <w:lang w:val="fr-FR"/>
        </w:rPr>
        <w:t xml:space="preserve"> </w:t>
      </w:r>
      <w:r>
        <w:rPr>
          <w:lang w:val="fr-FR"/>
        </w:rPr>
        <w:t>(BIB 3006)</w:t>
      </w:r>
    </w:p>
    <w:p w14:paraId="5F7B8AE4" w14:textId="77777777" w:rsidR="00FF7FAA" w:rsidRDefault="00FF7FAA" w:rsidP="00AD4306">
      <w:pPr>
        <w:rPr>
          <w:lang w:val="fr-FR"/>
        </w:rPr>
      </w:pPr>
    </w:p>
    <w:p w14:paraId="218C38CD" w14:textId="77777777" w:rsidR="00FF7FAA" w:rsidRDefault="00FF7FAA" w:rsidP="00426FF9">
      <w:pPr>
        <w:pStyle w:val="Heading1"/>
      </w:pPr>
      <w:bookmarkStart w:id="1017" w:name="Sit_Vila_Maior"/>
      <w:r>
        <w:t>VILA MAIOR</w:t>
      </w:r>
    </w:p>
    <w:bookmarkEnd w:id="1017"/>
    <w:p w14:paraId="1B6BE080" w14:textId="77777777" w:rsidR="00FF7FAA" w:rsidRDefault="00FF7FAA" w:rsidP="00AD4306">
      <w:pPr>
        <w:rPr>
          <w:lang w:val="fr-FR"/>
        </w:rPr>
      </w:pPr>
    </w:p>
    <w:p w14:paraId="149041AE" w14:textId="5430D3B0" w:rsidR="00FF7FAA" w:rsidRDefault="00FF7FAA" w:rsidP="00AD4306">
      <w:pPr>
        <w:rPr>
          <w:lang w:val="fr-FR"/>
        </w:rPr>
      </w:pPr>
      <w:r>
        <w:rPr>
          <w:lang w:val="fr-FR"/>
        </w:rPr>
        <w:t xml:space="preserve">Sur la route entre l'ouest de la Meseta et le Portugal. épée </w:t>
      </w:r>
      <w:hyperlink r:id="rId2278" w:anchor="Typ_Arm_Epees_pistiliforme" w:history="1">
        <w:r w:rsidR="00760D66" w:rsidRPr="00760D66">
          <w:rPr>
            <w:rStyle w:val="Hyperlink"/>
            <w:lang w:val="fr-FR"/>
          </w:rPr>
          <w:t>pistilliforme</w:t>
        </w:r>
      </w:hyperlink>
      <w:r w:rsidR="00760D66" w:rsidRPr="00760D66">
        <w:rPr>
          <w:rStyle w:val="Hyperlink"/>
          <w:color w:val="auto"/>
          <w:u w:val="none"/>
          <w:lang w:val="fr-FR"/>
        </w:rPr>
        <w:t xml:space="preserve"> </w:t>
      </w:r>
      <w:r>
        <w:rPr>
          <w:lang w:val="fr-FR"/>
        </w:rPr>
        <w:t>encastrée (</w:t>
      </w:r>
      <w:r w:rsidRPr="00FF7FAA">
        <w:rPr>
          <w:i/>
          <w:lang w:val="fr-FR"/>
        </w:rPr>
        <w:t>hincada</w:t>
      </w:r>
      <w:r>
        <w:rPr>
          <w:lang w:val="fr-FR"/>
        </w:rPr>
        <w:t>) dans un rocher</w:t>
      </w:r>
      <w:r w:rsidR="00760D66">
        <w:rPr>
          <w:lang w:val="fr-FR"/>
        </w:rPr>
        <w:t xml:space="preserve"> </w:t>
      </w:r>
      <w:r>
        <w:rPr>
          <w:lang w:val="fr-FR"/>
        </w:rPr>
        <w:t>(BIB 3006)</w:t>
      </w:r>
    </w:p>
    <w:p w14:paraId="7D346602" w14:textId="77777777" w:rsidR="00FF7FAA" w:rsidRPr="0032190F" w:rsidRDefault="00FF7FAA" w:rsidP="00AD4306">
      <w:pPr>
        <w:rPr>
          <w:lang w:val="fr-FR"/>
        </w:rPr>
      </w:pPr>
    </w:p>
    <w:p w14:paraId="5E3A4499" w14:textId="77777777" w:rsidR="00067DAA" w:rsidRPr="0032190F" w:rsidRDefault="00067DAA" w:rsidP="00426FF9">
      <w:pPr>
        <w:pStyle w:val="Heading1"/>
      </w:pPr>
      <w:bookmarkStart w:id="1018" w:name="Sit_Almendral"/>
      <w:r w:rsidRPr="0032190F">
        <w:t>ALMENDRAL</w:t>
      </w:r>
      <w:bookmarkEnd w:id="1018"/>
    </w:p>
    <w:p w14:paraId="7C6694BE" w14:textId="2C86909E" w:rsidR="00067DAA" w:rsidRPr="0032190F" w:rsidRDefault="00067DAA" w:rsidP="00067DAA">
      <w:pPr>
        <w:rPr>
          <w:lang w:val="fr-FR"/>
        </w:rPr>
      </w:pPr>
      <w:r w:rsidRPr="0032190F">
        <w:rPr>
          <w:lang w:val="fr-FR"/>
        </w:rPr>
        <w:t>Almendral (Almeria, Espagne), abri peint, "</w:t>
      </w:r>
      <w:hyperlink r:id="rId2279" w:anchor="Cul_Schemat_Espagne" w:history="1">
        <w:r w:rsidRPr="0032190F">
          <w:rPr>
            <w:rStyle w:val="Hyperlink"/>
            <w:lang w:val="fr-FR"/>
          </w:rPr>
          <w:t>art schématique ibérique</w:t>
        </w:r>
      </w:hyperlink>
      <w:r w:rsidRPr="0032190F">
        <w:rPr>
          <w:lang w:val="fr-FR"/>
        </w:rPr>
        <w:t>" pour J. Abelanet (BIB 1738 fig. 31)</w:t>
      </w:r>
      <w:r w:rsidR="00D03BDA" w:rsidRPr="0032190F">
        <w:rPr>
          <w:lang w:val="fr-FR"/>
        </w:rPr>
        <w:t xml:space="preserve"> anthropomorphe à bras multiples [~arboriformes] (BIB 1738 fig. 24)</w:t>
      </w:r>
      <w:r w:rsidR="00D13F1B" w:rsidRPr="0032190F">
        <w:rPr>
          <w:lang w:val="fr-FR"/>
        </w:rPr>
        <w:t>, rectangle avec une ligne verticale (BIB 1738 fig. 29)</w:t>
      </w:r>
    </w:p>
    <w:p w14:paraId="06654433" w14:textId="77777777" w:rsidR="00D03BDA" w:rsidRPr="0032190F" w:rsidRDefault="00D03BDA" w:rsidP="00067DAA">
      <w:pPr>
        <w:rPr>
          <w:lang w:val="fr-FR"/>
        </w:rPr>
      </w:pPr>
    </w:p>
    <w:p w14:paraId="75F5FFB6" w14:textId="77777777" w:rsidR="00D03BDA" w:rsidRPr="0032190F" w:rsidRDefault="00D03BDA" w:rsidP="00426FF9">
      <w:pPr>
        <w:pStyle w:val="Heading1"/>
      </w:pPr>
      <w:r w:rsidRPr="0032190F">
        <w:t>ROSA</w:t>
      </w:r>
    </w:p>
    <w:p w14:paraId="795FE93E" w14:textId="77777777" w:rsidR="00D03BDA" w:rsidRDefault="00D03BDA" w:rsidP="00067DAA">
      <w:pPr>
        <w:rPr>
          <w:lang w:val="fr-FR"/>
        </w:rPr>
      </w:pPr>
      <w:r w:rsidRPr="0032190F">
        <w:rPr>
          <w:lang w:val="fr-FR"/>
        </w:rPr>
        <w:t>Cadix. anthropomorphe à bras multiples [~arboriformes] (BIB 1738 fig. 24)</w:t>
      </w:r>
    </w:p>
    <w:p w14:paraId="6F83E0BD" w14:textId="77777777" w:rsidR="0078097B" w:rsidRDefault="0078097B" w:rsidP="00067DAA">
      <w:pPr>
        <w:rPr>
          <w:lang w:val="fr-FR"/>
        </w:rPr>
      </w:pPr>
    </w:p>
    <w:p w14:paraId="31519E2F" w14:textId="77777777" w:rsidR="0078097B" w:rsidRPr="0032190F" w:rsidRDefault="0078097B" w:rsidP="00426FF9">
      <w:pPr>
        <w:pStyle w:val="Heading1"/>
      </w:pPr>
      <w:bookmarkStart w:id="1019" w:name="Sit_Laxe_Chan"/>
      <w:r>
        <w:t>LAXE DA CHAN</w:t>
      </w:r>
    </w:p>
    <w:bookmarkEnd w:id="1019"/>
    <w:p w14:paraId="232E3DBA" w14:textId="77777777" w:rsidR="00067DAA" w:rsidRDefault="00067DAA" w:rsidP="00067DAA">
      <w:pPr>
        <w:rPr>
          <w:lang w:val="fr-FR"/>
        </w:rPr>
      </w:pPr>
    </w:p>
    <w:p w14:paraId="4002DB71" w14:textId="4B529675" w:rsidR="0078097B" w:rsidRPr="007455D8" w:rsidRDefault="00740B69" w:rsidP="00067DAA">
      <w:pPr>
        <w:rPr>
          <w:lang w:val="fr-FR"/>
        </w:rPr>
      </w:pPr>
      <w:r w:rsidRPr="0032190F">
        <w:rPr>
          <w:lang w:val="fr-FR"/>
        </w:rPr>
        <w:t xml:space="preserve">du </w:t>
      </w:r>
      <w:hyperlink r:id="rId2280" w:anchor="Cul_Galice" w:history="1">
        <w:r w:rsidRPr="0032190F">
          <w:rPr>
            <w:rStyle w:val="Hyperlink"/>
            <w:lang w:val="fr-FR"/>
          </w:rPr>
          <w:t>gr</w:t>
        </w:r>
        <w:r>
          <w:rPr>
            <w:rStyle w:val="Hyperlink"/>
            <w:lang w:val="fr-FR"/>
          </w:rPr>
          <w:t>.</w:t>
        </w:r>
        <w:r w:rsidRPr="0032190F">
          <w:rPr>
            <w:rStyle w:val="Hyperlink"/>
            <w:lang w:val="fr-FR"/>
          </w:rPr>
          <w:t xml:space="preserve"> de Galice</w:t>
        </w:r>
      </w:hyperlink>
      <w:r w:rsidRPr="0032190F">
        <w:rPr>
          <w:lang w:val="fr-FR"/>
        </w:rPr>
        <w:t xml:space="preserve"> </w:t>
      </w:r>
      <w:r w:rsidR="0078097B">
        <w:rPr>
          <w:lang w:val="fr-FR"/>
        </w:rPr>
        <w:t>Art rupestre, nombreuses hallebardes, un antropomorphe schématqiue (SS BIB)</w:t>
      </w:r>
      <w:r w:rsidR="00AE0E20">
        <w:rPr>
          <w:lang w:val="fr-FR"/>
        </w:rPr>
        <w:t xml:space="preserve"> </w:t>
      </w:r>
      <w:r w:rsidR="00AE0E20" w:rsidRPr="00AE0E20">
        <w:rPr>
          <w:lang w:val="fr-FR"/>
        </w:rPr>
        <w:t xml:space="preserve">À Laxe da Chán, un anthropomorphe schématique apparaît associe à des hallebardes (Peña Santos et Rey García, 2001 : 87) ; </w:t>
      </w:r>
      <w:r w:rsidR="00AE0A9B">
        <w:rPr>
          <w:lang w:val="fr-FR"/>
        </w:rPr>
        <w:t>v.</w:t>
      </w:r>
      <w:r w:rsidR="00AE0E20" w:rsidRPr="00AE0E20">
        <w:rPr>
          <w:lang w:val="fr-FR"/>
        </w:rPr>
        <w:t xml:space="preserve"> </w:t>
      </w:r>
      <w:hyperlink r:id="rId2281" w:anchor="Sit_Auga_Laxe" w:history="1">
        <w:r w:rsidR="00AE0E20" w:rsidRPr="007455D8">
          <w:rPr>
            <w:rStyle w:val="Hyperlink"/>
            <w:lang w:val="fr-FR"/>
          </w:rPr>
          <w:t>Auga da Laxe</w:t>
        </w:r>
      </w:hyperlink>
    </w:p>
    <w:p w14:paraId="48A953D8" w14:textId="77777777" w:rsidR="004741B1" w:rsidRPr="007455D8" w:rsidRDefault="004741B1" w:rsidP="00067DAA">
      <w:pPr>
        <w:rPr>
          <w:lang w:val="fr-FR"/>
        </w:rPr>
      </w:pPr>
    </w:p>
    <w:p w14:paraId="23025E7C" w14:textId="77777777" w:rsidR="004741B1" w:rsidRDefault="004741B1" w:rsidP="00426FF9">
      <w:pPr>
        <w:pStyle w:val="Heading1"/>
      </w:pPr>
      <w:bookmarkStart w:id="1020" w:name="Sit_Rianxo"/>
      <w:r>
        <w:t>RIANXO</w:t>
      </w:r>
    </w:p>
    <w:bookmarkEnd w:id="1020"/>
    <w:p w14:paraId="2CEF8CCC" w14:textId="77777777" w:rsidR="004741B1" w:rsidRPr="004741B1" w:rsidRDefault="004741B1" w:rsidP="00067DAA">
      <w:pPr>
        <w:rPr>
          <w:lang w:val="fr-FR"/>
        </w:rPr>
      </w:pPr>
    </w:p>
    <w:p w14:paraId="7CF9281A" w14:textId="44A30F7D" w:rsidR="004741B1" w:rsidRDefault="004741B1" w:rsidP="00067DAA">
      <w:pPr>
        <w:rPr>
          <w:lang w:val="fr-FR"/>
        </w:rPr>
      </w:pPr>
      <w:r w:rsidRPr="004741B1">
        <w:rPr>
          <w:lang w:val="fr-FR"/>
        </w:rPr>
        <w:t xml:space="preserve">Aire du </w:t>
      </w:r>
      <w:hyperlink r:id="rId2282" w:anchor="Cul_Galice" w:history="1">
        <w:r w:rsidRPr="00FC4E70">
          <w:rPr>
            <w:rStyle w:val="Hyperlink"/>
            <w:lang w:val="fr-FR"/>
          </w:rPr>
          <w:t>gr</w:t>
        </w:r>
        <w:r>
          <w:rPr>
            <w:rStyle w:val="Hyperlink"/>
            <w:lang w:val="fr-FR"/>
          </w:rPr>
          <w:t>.</w:t>
        </w:r>
        <w:r w:rsidRPr="00FC4E70">
          <w:rPr>
            <w:rStyle w:val="Hyperlink"/>
            <w:lang w:val="fr-FR"/>
          </w:rPr>
          <w:t xml:space="preserve"> de Galice</w:t>
        </w:r>
      </w:hyperlink>
      <w:r w:rsidRPr="004741B1">
        <w:rPr>
          <w:lang w:val="fr-FR"/>
        </w:rPr>
        <w:t xml:space="preserve"> très important concentration </w:t>
      </w:r>
      <w:r w:rsidR="00340142">
        <w:rPr>
          <w:lang w:val="fr-FR"/>
        </w:rPr>
        <w:t xml:space="preserve">(BIB 3011) (BIB 2999) Particulièrement </w:t>
      </w:r>
      <w:r w:rsidRPr="004741B1">
        <w:rPr>
          <w:lang w:val="fr-FR"/>
        </w:rPr>
        <w:t>de représentattions de cerfs</w:t>
      </w:r>
      <w:r>
        <w:rPr>
          <w:lang w:val="fr-FR"/>
        </w:rPr>
        <w:t>. Proche de la Ria Arousa, entre 20-100 m.s.n.m (BIB 2999)</w:t>
      </w:r>
      <w:r w:rsidR="00340142">
        <w:rPr>
          <w:lang w:val="fr-FR"/>
        </w:rPr>
        <w:t xml:space="preserve"> situé à 25 km au NW de Lagoa (BIB 3011)</w:t>
      </w:r>
    </w:p>
    <w:p w14:paraId="7D845DE9" w14:textId="77777777" w:rsidR="00340142" w:rsidRDefault="00340142" w:rsidP="00067DAA">
      <w:pPr>
        <w:rPr>
          <w:lang w:val="fr-FR"/>
        </w:rPr>
      </w:pPr>
    </w:p>
    <w:p w14:paraId="5A13A635" w14:textId="6ADCC6E2" w:rsidR="00340142" w:rsidRDefault="00340142" w:rsidP="00067DAA">
      <w:pPr>
        <w:rPr>
          <w:lang w:val="fr-FR"/>
        </w:rPr>
      </w:pPr>
      <w:r>
        <w:rPr>
          <w:lang w:val="fr-FR"/>
        </w:rPr>
        <w:t xml:space="preserve">Comprend les secteurs de </w:t>
      </w:r>
      <w:hyperlink r:id="rId2283" w:anchor="Sit_Os_Mouchos" w:history="1">
        <w:r w:rsidRPr="00340142">
          <w:rPr>
            <w:rStyle w:val="Hyperlink"/>
            <w:lang w:val="fr-FR"/>
          </w:rPr>
          <w:t>Os Mouchos</w:t>
        </w:r>
      </w:hyperlink>
      <w:r>
        <w:rPr>
          <w:lang w:val="fr-FR"/>
        </w:rPr>
        <w:t xml:space="preserve"> et </w:t>
      </w:r>
      <w:hyperlink r:id="rId2284" w:anchor="Sit_Os_Campos" w:history="1">
        <w:r w:rsidRPr="00340142">
          <w:rPr>
            <w:rStyle w:val="Hyperlink"/>
            <w:lang w:val="fr-FR"/>
          </w:rPr>
          <w:t>Os Campos</w:t>
        </w:r>
      </w:hyperlink>
      <w:r>
        <w:rPr>
          <w:lang w:val="fr-FR"/>
        </w:rPr>
        <w:t xml:space="preserve"> (BIB 3011) Les secteurs s'organisent autours de 2 zones humides de plaines (BIB 3011)</w:t>
      </w:r>
    </w:p>
    <w:p w14:paraId="3EDC351E" w14:textId="77777777" w:rsidR="004741B1" w:rsidRDefault="004741B1" w:rsidP="00067DAA">
      <w:pPr>
        <w:rPr>
          <w:lang w:val="fr-FR"/>
        </w:rPr>
      </w:pPr>
    </w:p>
    <w:p w14:paraId="20EE8F06" w14:textId="77777777" w:rsidR="004741B1" w:rsidRPr="004741B1" w:rsidRDefault="004741B1" w:rsidP="00067DAA">
      <w:pPr>
        <w:rPr>
          <w:lang w:val="fr-FR"/>
        </w:rPr>
      </w:pPr>
      <w:r>
        <w:rPr>
          <w:lang w:val="fr-FR"/>
        </w:rPr>
        <w:lastRenderedPageBreak/>
        <w:t>2 sous-ensembles séparés par le village: groupe inférieur, groupe supérieur (BIB 2999)</w:t>
      </w:r>
    </w:p>
    <w:p w14:paraId="7AF1ABD3" w14:textId="77777777" w:rsidR="00201773" w:rsidRPr="004741B1" w:rsidRDefault="00201773" w:rsidP="00067DAA">
      <w:pPr>
        <w:rPr>
          <w:lang w:val="fr-FR"/>
        </w:rPr>
      </w:pPr>
    </w:p>
    <w:p w14:paraId="2459A4E8" w14:textId="77777777" w:rsidR="00201773" w:rsidRPr="00426FF9" w:rsidRDefault="00201773" w:rsidP="00426FF9">
      <w:pPr>
        <w:pStyle w:val="Heading1"/>
        <w:rPr>
          <w:lang w:val="es-ES"/>
        </w:rPr>
      </w:pPr>
      <w:bookmarkStart w:id="1021" w:name="Sit_Caneda_Morillos"/>
      <w:r w:rsidRPr="00426FF9">
        <w:rPr>
          <w:lang w:val="es-ES"/>
        </w:rPr>
        <w:t>CANEDA DE MORILLOS</w:t>
      </w:r>
    </w:p>
    <w:bookmarkEnd w:id="1021"/>
    <w:p w14:paraId="1E181773" w14:textId="77777777" w:rsidR="00201773" w:rsidRPr="00740B69" w:rsidRDefault="006529B2" w:rsidP="00067DAA">
      <w:pPr>
        <w:rPr>
          <w:sz w:val="20"/>
          <w:lang w:val="es-ES"/>
        </w:rPr>
      </w:pPr>
      <w:r w:rsidRPr="00740B69">
        <w:rPr>
          <w:sz w:val="20"/>
          <w:lang w:val="es-ES"/>
        </w:rPr>
        <w:t xml:space="preserve">Caneda, </w:t>
      </w:r>
      <w:r w:rsidR="00201773" w:rsidRPr="00740B69">
        <w:rPr>
          <w:sz w:val="20"/>
          <w:lang w:val="es-ES"/>
        </w:rPr>
        <w:t>Caneda de Morillos</w:t>
      </w:r>
    </w:p>
    <w:p w14:paraId="1D484EFA" w14:textId="77777777" w:rsidR="0078097B" w:rsidRPr="00E80E1E" w:rsidRDefault="0078097B" w:rsidP="00067DAA">
      <w:pPr>
        <w:rPr>
          <w:lang w:val="es-ES"/>
        </w:rPr>
      </w:pPr>
    </w:p>
    <w:p w14:paraId="7A0A8922" w14:textId="71CE0B1E" w:rsidR="00201773" w:rsidRDefault="006529B2" w:rsidP="00067DAA">
      <w:pPr>
        <w:rPr>
          <w:lang w:val="fr-FR"/>
        </w:rPr>
      </w:pPr>
      <w:r w:rsidRPr="00215980">
        <w:rPr>
          <w:lang w:val="fr-FR"/>
        </w:rPr>
        <w:t xml:space="preserve">Entre les municipalités de Cotobade et </w:t>
      </w:r>
      <w:hyperlink r:id="rId2285" w:anchor="Sit_Campo_Lameiro" w:history="1">
        <w:r w:rsidR="00215980" w:rsidRPr="00215980">
          <w:rPr>
            <w:rStyle w:val="Hyperlink"/>
            <w:lang w:val="fr-FR"/>
          </w:rPr>
          <w:t>Campo Lameiro</w:t>
        </w:r>
      </w:hyperlink>
      <w:r w:rsidRPr="00215980">
        <w:rPr>
          <w:lang w:val="fr-FR"/>
        </w:rPr>
        <w:t xml:space="preserve">, Ponteverda, </w:t>
      </w:r>
      <w:r w:rsidR="00FC4E70" w:rsidRPr="00215980">
        <w:rPr>
          <w:lang w:val="fr-FR"/>
        </w:rPr>
        <w:t xml:space="preserve">Galice. </w:t>
      </w:r>
      <w:r w:rsidR="00201773">
        <w:rPr>
          <w:lang w:val="fr-FR"/>
        </w:rPr>
        <w:t>Art rupestre, nombreuses hallebardes</w:t>
      </w:r>
      <w:r w:rsidR="00215980">
        <w:rPr>
          <w:lang w:val="fr-FR"/>
        </w:rPr>
        <w:t xml:space="preserve"> (BIB ?)</w:t>
      </w:r>
    </w:p>
    <w:p w14:paraId="013BE606" w14:textId="77777777" w:rsidR="00215980" w:rsidRDefault="00215980" w:rsidP="00067DAA">
      <w:pPr>
        <w:rPr>
          <w:lang w:val="fr-FR"/>
        </w:rPr>
      </w:pPr>
    </w:p>
    <w:p w14:paraId="71F433A4" w14:textId="77777777" w:rsidR="00215980" w:rsidRDefault="00215980" w:rsidP="00067DAA">
      <w:pPr>
        <w:rPr>
          <w:lang w:val="fr-FR"/>
        </w:rPr>
      </w:pPr>
      <w:r>
        <w:rPr>
          <w:lang w:val="fr-FR"/>
        </w:rPr>
        <w:t>Morillas dans l'aire de Campo Leiro: représentations de nombreux poignards disposés sur une même face en quinconce (pointe vers le haut, pointe vers le bas, ...)(BIB 2999)</w:t>
      </w:r>
    </w:p>
    <w:p w14:paraId="406E1503" w14:textId="77777777" w:rsidR="00201773" w:rsidRDefault="00201773" w:rsidP="00067DAA">
      <w:pPr>
        <w:rPr>
          <w:lang w:val="fr-FR"/>
        </w:rPr>
      </w:pPr>
    </w:p>
    <w:p w14:paraId="5A28F1D3" w14:textId="75B10F5A" w:rsidR="00201773" w:rsidRPr="00201773" w:rsidRDefault="00000000" w:rsidP="00201773">
      <w:pPr>
        <w:rPr>
          <w:lang w:val="fr-FR"/>
        </w:rPr>
      </w:pPr>
      <w:hyperlink r:id="rId2286" w:anchor="Cul_Galice" w:history="1">
        <w:r w:rsidR="00FC4E70" w:rsidRPr="00FC4E70">
          <w:rPr>
            <w:rStyle w:val="Hyperlink"/>
            <w:lang w:val="fr-FR"/>
          </w:rPr>
          <w:t>gr</w:t>
        </w:r>
        <w:r w:rsidR="00215980">
          <w:rPr>
            <w:rStyle w:val="Hyperlink"/>
            <w:lang w:val="fr-FR"/>
          </w:rPr>
          <w:t>.</w:t>
        </w:r>
        <w:r w:rsidR="00FC4E70" w:rsidRPr="00FC4E70">
          <w:rPr>
            <w:rStyle w:val="Hyperlink"/>
            <w:lang w:val="fr-FR"/>
          </w:rPr>
          <w:t xml:space="preserve"> de Galice</w:t>
        </w:r>
      </w:hyperlink>
      <w:r w:rsidR="00FC4E70">
        <w:rPr>
          <w:lang w:val="fr-FR"/>
        </w:rPr>
        <w:t xml:space="preserve"> </w:t>
      </w:r>
      <w:r w:rsidR="00FC4E70">
        <w:rPr>
          <w:strike/>
          <w:lang w:val="fr-FR"/>
        </w:rPr>
        <w:t xml:space="preserve">, </w:t>
      </w:r>
      <w:r w:rsidR="00201773" w:rsidRPr="00FC4E70">
        <w:rPr>
          <w:strike/>
          <w:lang w:val="fr-FR"/>
        </w:rPr>
        <w:t xml:space="preserve">gr. </w:t>
      </w:r>
      <w:hyperlink r:id="rId2287" w:anchor="Cul_API_aclasser" w:history="1">
        <w:r w:rsidR="00201773" w:rsidRPr="00FC4E70">
          <w:rPr>
            <w:rStyle w:val="Hyperlink"/>
            <w:strike/>
            <w:lang w:val="fr-FR"/>
          </w:rPr>
          <w:t>Aclasser</w:t>
        </w:r>
      </w:hyperlink>
      <w:r w:rsidR="00201773" w:rsidRPr="00201773">
        <w:rPr>
          <w:lang w:val="fr-FR"/>
        </w:rPr>
        <w:t xml:space="preserve"> (SS BIB)</w:t>
      </w:r>
      <w:r w:rsidR="00FC4E70">
        <w:rPr>
          <w:lang w:val="fr-FR"/>
        </w:rPr>
        <w:t xml:space="preserve"> </w:t>
      </w:r>
    </w:p>
    <w:p w14:paraId="6FD20E68" w14:textId="77777777" w:rsidR="00201773" w:rsidRDefault="00201773" w:rsidP="00067DAA">
      <w:pPr>
        <w:rPr>
          <w:lang w:val="fr-FR"/>
        </w:rPr>
      </w:pPr>
    </w:p>
    <w:p w14:paraId="687F950E" w14:textId="77777777" w:rsidR="00201773" w:rsidRDefault="00201773" w:rsidP="00067DAA">
      <w:pPr>
        <w:rPr>
          <w:lang w:val="fr-FR"/>
        </w:rPr>
      </w:pPr>
    </w:p>
    <w:p w14:paraId="01861BDF" w14:textId="77777777" w:rsidR="00201773" w:rsidRDefault="00201773" w:rsidP="00201773">
      <w:pPr>
        <w:pStyle w:val="Heading2"/>
      </w:pPr>
      <w:bookmarkStart w:id="1022" w:name="Sit_Caneda_Morillos_gr"/>
      <w:r>
        <w:t>groupes</w:t>
      </w:r>
    </w:p>
    <w:bookmarkEnd w:id="1022"/>
    <w:p w14:paraId="10E7EF10" w14:textId="77777777" w:rsidR="00201773" w:rsidRDefault="00201773" w:rsidP="00067DAA">
      <w:pPr>
        <w:rPr>
          <w:lang w:val="fr-FR"/>
        </w:rPr>
      </w:pPr>
    </w:p>
    <w:p w14:paraId="2CCB035E" w14:textId="77777777" w:rsidR="00201773" w:rsidRDefault="00201773" w:rsidP="00067DAA">
      <w:pPr>
        <w:rPr>
          <w:lang w:val="fr-FR"/>
        </w:rPr>
      </w:pPr>
    </w:p>
    <w:p w14:paraId="034D083A" w14:textId="77777777" w:rsidR="00201773" w:rsidRPr="00201773" w:rsidRDefault="00FC4E70" w:rsidP="00201773">
      <w:pPr>
        <w:pStyle w:val="Heading3"/>
      </w:pPr>
      <w:bookmarkStart w:id="1023" w:name="Sit_Caneda_Morillos_gr_I"/>
      <w:r>
        <w:t>1</w:t>
      </w:r>
    </w:p>
    <w:bookmarkEnd w:id="1023"/>
    <w:p w14:paraId="3D415773" w14:textId="77777777" w:rsidR="00FC4E70" w:rsidRPr="00FC4E70" w:rsidRDefault="00FC4E70" w:rsidP="00201773">
      <w:pPr>
        <w:rPr>
          <w:sz w:val="20"/>
          <w:lang w:val="fr-FR"/>
        </w:rPr>
      </w:pPr>
      <w:r w:rsidRPr="00FC4E70">
        <w:rPr>
          <w:sz w:val="20"/>
          <w:lang w:val="fr-FR"/>
        </w:rPr>
        <w:t>I</w:t>
      </w:r>
    </w:p>
    <w:p w14:paraId="0EC4A5B8" w14:textId="77777777" w:rsidR="00FC4E70" w:rsidRDefault="00FC4E70" w:rsidP="00201773">
      <w:pPr>
        <w:rPr>
          <w:lang w:val="fr-FR"/>
        </w:rPr>
      </w:pPr>
    </w:p>
    <w:p w14:paraId="291648DB" w14:textId="709A3778" w:rsidR="00201773" w:rsidRDefault="00201773" w:rsidP="00201773">
      <w:pPr>
        <w:rPr>
          <w:lang w:val="fr-FR"/>
        </w:rPr>
      </w:pPr>
      <w:r>
        <w:rPr>
          <w:lang w:val="fr-FR"/>
        </w:rPr>
        <w:t>"épées" campaniformes, grand cercle concentrique ~</w:t>
      </w:r>
      <w:r w:rsidR="004073E6">
        <w:rPr>
          <w:lang w:val="fr-FR"/>
        </w:rPr>
        <w:t xml:space="preserve"> </w:t>
      </w:r>
      <w:hyperlink r:id="rId2288" w:anchor="Cul_Proto_Art_TAC_T_t_bouclier_echancrV" w:history="1">
        <w:r w:rsidRPr="004073E6">
          <w:rPr>
            <w:rStyle w:val="Hyperlink"/>
            <w:lang w:val="fr-FR"/>
          </w:rPr>
          <w:t>bouclier en V</w:t>
        </w:r>
      </w:hyperlink>
      <w:r>
        <w:rPr>
          <w:lang w:val="fr-FR"/>
        </w:rPr>
        <w:t xml:space="preserve"> (SS BIB)</w:t>
      </w:r>
      <w:r w:rsidR="00FC4E70">
        <w:rPr>
          <w:lang w:val="fr-FR"/>
        </w:rPr>
        <w:t xml:space="preserve"> ~ </w:t>
      </w:r>
      <w:hyperlink r:id="rId2289" w:anchor="Cul_Art__Cups_Rings__DistSpat_Espagne" w:history="1">
        <w:r w:rsidR="00FC4E70" w:rsidRPr="004073E6">
          <w:rPr>
            <w:rStyle w:val="Hyperlink"/>
            <w:i/>
            <w:lang w:val="fr-FR"/>
          </w:rPr>
          <w:t>cups-and-rings</w:t>
        </w:r>
      </w:hyperlink>
      <w:r w:rsidR="00FC4E70" w:rsidRPr="00FC4E70">
        <w:rPr>
          <w:lang w:val="fr-FR"/>
        </w:rPr>
        <w:t xml:space="preserve"> </w:t>
      </w:r>
      <w:r w:rsidR="00FC4E70">
        <w:rPr>
          <w:lang w:val="fr-FR"/>
        </w:rPr>
        <w:t>(SS BIB)</w:t>
      </w:r>
    </w:p>
    <w:p w14:paraId="56F5B833" w14:textId="77777777" w:rsidR="00201773" w:rsidRDefault="00201773" w:rsidP="00067DAA">
      <w:pPr>
        <w:rPr>
          <w:lang w:val="fr-FR"/>
        </w:rPr>
      </w:pPr>
    </w:p>
    <w:p w14:paraId="2BA850AC" w14:textId="77777777" w:rsidR="00201773" w:rsidRPr="006062CB" w:rsidRDefault="00FC4E70" w:rsidP="00201773">
      <w:pPr>
        <w:pStyle w:val="Heading3"/>
        <w:rPr>
          <w:lang w:val="en-US"/>
        </w:rPr>
      </w:pPr>
      <w:bookmarkStart w:id="1024" w:name="Sit_Caneda_Morillos_gr_XI"/>
      <w:r w:rsidRPr="006062CB">
        <w:rPr>
          <w:lang w:val="en-US"/>
        </w:rPr>
        <w:t>11</w:t>
      </w:r>
    </w:p>
    <w:bookmarkEnd w:id="1024"/>
    <w:p w14:paraId="732BAFA5" w14:textId="77777777" w:rsidR="00FC4E70" w:rsidRPr="00FC4E70" w:rsidRDefault="00FC4E70" w:rsidP="00201773">
      <w:pPr>
        <w:rPr>
          <w:sz w:val="20"/>
        </w:rPr>
      </w:pPr>
      <w:r w:rsidRPr="00FC4E70">
        <w:rPr>
          <w:sz w:val="20"/>
        </w:rPr>
        <w:t>XI</w:t>
      </w:r>
    </w:p>
    <w:p w14:paraId="6DFE52FC" w14:textId="77777777" w:rsidR="00FC4E70" w:rsidRDefault="00FC4E70" w:rsidP="00201773"/>
    <w:p w14:paraId="50C28C1A" w14:textId="77777777" w:rsidR="00201773" w:rsidRPr="00201773" w:rsidRDefault="00201773" w:rsidP="00201773">
      <w:r w:rsidRPr="00201773">
        <w:t>Zoomorphe, poignard campaniforme (SS BIB)</w:t>
      </w:r>
    </w:p>
    <w:p w14:paraId="52859357" w14:textId="77777777" w:rsidR="00201773" w:rsidRPr="00201773" w:rsidRDefault="00201773" w:rsidP="00067DAA"/>
    <w:p w14:paraId="69725EE6" w14:textId="77777777" w:rsidR="00201773" w:rsidRPr="006062CB" w:rsidRDefault="00FC4E70" w:rsidP="00201773">
      <w:pPr>
        <w:pStyle w:val="Heading3"/>
        <w:rPr>
          <w:lang w:val="en-US"/>
        </w:rPr>
      </w:pPr>
      <w:bookmarkStart w:id="1025" w:name="Sit_Caneda_Morillos_gr_XII"/>
      <w:r w:rsidRPr="006062CB">
        <w:rPr>
          <w:lang w:val="en-US"/>
        </w:rPr>
        <w:t>12</w:t>
      </w:r>
    </w:p>
    <w:bookmarkEnd w:id="1025"/>
    <w:p w14:paraId="63AF85C7" w14:textId="77777777" w:rsidR="00FC4E70" w:rsidRPr="00FC4E70" w:rsidRDefault="00FC4E70" w:rsidP="00067DAA">
      <w:pPr>
        <w:rPr>
          <w:sz w:val="20"/>
        </w:rPr>
      </w:pPr>
      <w:r w:rsidRPr="00FC4E70">
        <w:rPr>
          <w:sz w:val="20"/>
        </w:rPr>
        <w:t>XII</w:t>
      </w:r>
    </w:p>
    <w:p w14:paraId="5FAC1688" w14:textId="77777777" w:rsidR="00FC4E70" w:rsidRDefault="00FC4E70" w:rsidP="00067DAA"/>
    <w:p w14:paraId="67E9472E" w14:textId="77777777" w:rsidR="00201773" w:rsidRDefault="00201773" w:rsidP="00067DAA">
      <w:r w:rsidRPr="00201773">
        <w:t>poignard campaniforme (SS BIB)</w:t>
      </w:r>
    </w:p>
    <w:p w14:paraId="7B5C9F80" w14:textId="77777777" w:rsidR="00201773" w:rsidRPr="00E80E1E" w:rsidRDefault="00201773" w:rsidP="00067DAA"/>
    <w:p w14:paraId="2B5FF201" w14:textId="77777777" w:rsidR="0078097B" w:rsidRPr="00E80E1E" w:rsidRDefault="0078097B" w:rsidP="00067DAA"/>
    <w:p w14:paraId="1AD3D79F" w14:textId="77777777" w:rsidR="00067DAA" w:rsidRPr="00426FF9" w:rsidRDefault="00067DAA" w:rsidP="00426FF9">
      <w:pPr>
        <w:pStyle w:val="Heading1"/>
        <w:rPr>
          <w:lang w:val="en-US"/>
        </w:rPr>
      </w:pPr>
      <w:r w:rsidRPr="00426FF9">
        <w:rPr>
          <w:lang w:val="en-US"/>
        </w:rPr>
        <w:t>ANEAR</w:t>
      </w:r>
    </w:p>
    <w:p w14:paraId="4C03BEA3" w14:textId="65EBB380" w:rsidR="00746131" w:rsidRPr="00494BD5" w:rsidRDefault="00067DAA" w:rsidP="00746131">
      <w:pPr>
        <w:rPr>
          <w:lang w:val="es-ES"/>
        </w:rPr>
      </w:pPr>
      <w:r w:rsidRPr="0032190F">
        <w:rPr>
          <w:lang w:val="fr-FR"/>
        </w:rPr>
        <w:t>Anear (Cuenca, Espagne)</w:t>
      </w:r>
      <w:r w:rsidR="00746131" w:rsidRPr="0032190F">
        <w:rPr>
          <w:lang w:val="fr-FR"/>
        </w:rPr>
        <w:t>, abri peint, "</w:t>
      </w:r>
      <w:hyperlink r:id="rId2290" w:anchor="Cul_Schemat_Espagne" w:history="1">
        <w:r w:rsidR="00746131" w:rsidRPr="0032190F">
          <w:rPr>
            <w:rStyle w:val="Hyperlink"/>
            <w:lang w:val="fr-FR"/>
          </w:rPr>
          <w:t>art schématique ibérique</w:t>
        </w:r>
      </w:hyperlink>
      <w:r w:rsidR="00746131" w:rsidRPr="0032190F">
        <w:rPr>
          <w:lang w:val="fr-FR"/>
        </w:rPr>
        <w:t>" pour J. Abelanet (BIB 1738 fig. 31)</w:t>
      </w:r>
      <w:r w:rsidR="00060841" w:rsidRPr="0032190F">
        <w:rPr>
          <w:lang w:val="fr-FR"/>
        </w:rPr>
        <w:t xml:space="preserve"> anthropomorphe tena</w:t>
      </w:r>
      <w:r w:rsidR="0024267A" w:rsidRPr="0032190F">
        <w:rPr>
          <w:lang w:val="fr-FR"/>
        </w:rPr>
        <w:t>n</w:t>
      </w:r>
      <w:r w:rsidR="00060841" w:rsidRPr="0032190F">
        <w:rPr>
          <w:lang w:val="fr-FR"/>
        </w:rPr>
        <w:t xml:space="preserve">t par la bride un cheval (?) </w:t>
      </w:r>
      <w:r w:rsidR="00060841" w:rsidRPr="00494BD5">
        <w:rPr>
          <w:lang w:val="es-ES"/>
        </w:rPr>
        <w:t>(SS BIB)</w:t>
      </w:r>
    </w:p>
    <w:p w14:paraId="46B53ED1" w14:textId="77777777" w:rsidR="00D03BDA" w:rsidRPr="00494BD5" w:rsidRDefault="00D03BDA" w:rsidP="00746131">
      <w:pPr>
        <w:rPr>
          <w:lang w:val="es-ES"/>
        </w:rPr>
      </w:pPr>
    </w:p>
    <w:p w14:paraId="3237BC55" w14:textId="77777777" w:rsidR="00D03BDA" w:rsidRPr="00494BD5" w:rsidRDefault="00D03BDA" w:rsidP="00746131">
      <w:pPr>
        <w:rPr>
          <w:lang w:val="es-ES"/>
        </w:rPr>
      </w:pPr>
      <w:r w:rsidRPr="00494BD5">
        <w:rPr>
          <w:lang w:val="es-ES"/>
        </w:rPr>
        <w:t>CANCHAL DE LAS TORRES</w:t>
      </w:r>
    </w:p>
    <w:p w14:paraId="1F40CBA4" w14:textId="77777777" w:rsidR="00D03BDA" w:rsidRPr="00494BD5" w:rsidRDefault="009A4578" w:rsidP="00746131">
      <w:pPr>
        <w:rPr>
          <w:lang w:val="es-ES"/>
        </w:rPr>
      </w:pPr>
      <w:r w:rsidRPr="009A4578">
        <w:rPr>
          <w:lang w:val="es-ES"/>
        </w:rPr>
        <w:t>Salamanca</w:t>
      </w:r>
      <w:r w:rsidR="00D03BDA" w:rsidRPr="00494BD5">
        <w:rPr>
          <w:lang w:val="es-ES"/>
        </w:rPr>
        <w:t>. Arboriforme (BIB 1738 fig. 24)</w:t>
      </w:r>
    </w:p>
    <w:p w14:paraId="13D1265A" w14:textId="77777777" w:rsidR="00067DAA" w:rsidRPr="00494BD5" w:rsidRDefault="00067DAA" w:rsidP="00067DAA">
      <w:pPr>
        <w:rPr>
          <w:lang w:val="es-ES"/>
        </w:rPr>
      </w:pPr>
    </w:p>
    <w:p w14:paraId="59B90104" w14:textId="77777777" w:rsidR="00067DAA" w:rsidRPr="0032190F" w:rsidRDefault="00067DAA" w:rsidP="00426FF9">
      <w:pPr>
        <w:pStyle w:val="Heading1"/>
      </w:pPr>
      <w:r w:rsidRPr="0032190F">
        <w:t>ATALAYA DE ALANGE</w:t>
      </w:r>
    </w:p>
    <w:p w14:paraId="2968EABE" w14:textId="39E89980" w:rsidR="00746131" w:rsidRPr="0032190F" w:rsidRDefault="00067DAA" w:rsidP="00746131">
      <w:pPr>
        <w:rPr>
          <w:lang w:val="fr-FR"/>
        </w:rPr>
      </w:pPr>
      <w:r w:rsidRPr="0032190F">
        <w:rPr>
          <w:lang w:val="fr-FR"/>
        </w:rPr>
        <w:t>Atalaya de Alange (Badajoz, Espagne)</w:t>
      </w:r>
      <w:r w:rsidR="00746131" w:rsidRPr="0032190F">
        <w:rPr>
          <w:lang w:val="fr-FR"/>
        </w:rPr>
        <w:t xml:space="preserve"> , abri peint, "</w:t>
      </w:r>
      <w:hyperlink r:id="rId2291" w:anchor="Cul_Schemat_Espagne" w:history="1">
        <w:r w:rsidR="00746131" w:rsidRPr="0032190F">
          <w:rPr>
            <w:rStyle w:val="Hyperlink"/>
            <w:lang w:val="fr-FR"/>
          </w:rPr>
          <w:t>art schématique ibérique</w:t>
        </w:r>
      </w:hyperlink>
      <w:r w:rsidR="00746131" w:rsidRPr="0032190F">
        <w:rPr>
          <w:lang w:val="fr-FR"/>
        </w:rPr>
        <w:t>" pour J. Abelanet (BIB 1738 fig. 31)</w:t>
      </w:r>
      <w:r w:rsidR="00090371" w:rsidRPr="0032190F">
        <w:rPr>
          <w:lang w:val="fr-FR"/>
        </w:rPr>
        <w:t xml:space="preserve"> Représentation de </w:t>
      </w:r>
      <w:hyperlink r:id="rId2292" w:anchor="Cul_Art_TAC_T_z_cervide" w:history="1">
        <w:r w:rsidR="00C370D1" w:rsidRPr="0032190F">
          <w:rPr>
            <w:rStyle w:val="Hyperlink"/>
            <w:lang w:val="fr-FR"/>
          </w:rPr>
          <w:t>cerf</w:t>
        </w:r>
      </w:hyperlink>
      <w:r w:rsidR="00C370D1" w:rsidRPr="0032190F">
        <w:rPr>
          <w:rStyle w:val="st"/>
          <w:lang w:val="fr-FR"/>
        </w:rPr>
        <w:t xml:space="preserve"> </w:t>
      </w:r>
      <w:r w:rsidR="00090371" w:rsidRPr="0032190F">
        <w:rPr>
          <w:lang w:val="fr-FR"/>
        </w:rPr>
        <w:t>(BIB 1738 fig. 28)</w:t>
      </w:r>
    </w:p>
    <w:p w14:paraId="39025144" w14:textId="77777777" w:rsidR="00067DAA" w:rsidRPr="0032190F" w:rsidRDefault="00067DAA" w:rsidP="00067DAA">
      <w:pPr>
        <w:rPr>
          <w:lang w:val="fr-FR"/>
        </w:rPr>
      </w:pPr>
    </w:p>
    <w:p w14:paraId="28F47A2B" w14:textId="77777777" w:rsidR="00067DAA" w:rsidRPr="0032190F" w:rsidRDefault="00067DAA" w:rsidP="00426FF9">
      <w:pPr>
        <w:pStyle w:val="Heading1"/>
      </w:pPr>
      <w:r w:rsidRPr="0032190F">
        <w:t>BACINETE</w:t>
      </w:r>
    </w:p>
    <w:p w14:paraId="45FF7CA4" w14:textId="14EAA158" w:rsidR="00746131" w:rsidRPr="0032190F" w:rsidRDefault="00067DAA" w:rsidP="00746131">
      <w:pPr>
        <w:rPr>
          <w:lang w:val="fr-FR"/>
        </w:rPr>
      </w:pPr>
      <w:r w:rsidRPr="0032190F">
        <w:rPr>
          <w:lang w:val="fr-FR"/>
        </w:rPr>
        <w:t>Bacinete (Cadix, Espagne)</w:t>
      </w:r>
      <w:r w:rsidR="00746131" w:rsidRPr="0032190F">
        <w:rPr>
          <w:lang w:val="fr-FR"/>
        </w:rPr>
        <w:t xml:space="preserve"> , abri peint, "</w:t>
      </w:r>
      <w:hyperlink r:id="rId2293" w:anchor="Cul_Schemat_Espagne" w:history="1">
        <w:r w:rsidR="00746131" w:rsidRPr="0032190F">
          <w:rPr>
            <w:rStyle w:val="Hyperlink"/>
            <w:lang w:val="fr-FR"/>
          </w:rPr>
          <w:t>art schématique ibérique</w:t>
        </w:r>
      </w:hyperlink>
      <w:r w:rsidR="00746131" w:rsidRPr="0032190F">
        <w:rPr>
          <w:lang w:val="fr-FR"/>
        </w:rPr>
        <w:t>" pour J. Abelanet (BIB 1738 fig. 31)</w:t>
      </w:r>
    </w:p>
    <w:p w14:paraId="755D822E" w14:textId="77777777" w:rsidR="001607B1" w:rsidRPr="001607B1" w:rsidRDefault="001607B1" w:rsidP="00746131">
      <w:r w:rsidRPr="001607B1">
        <w:lastRenderedPageBreak/>
        <w:t>Bacinete, anthropomorphe sytlisé (BIB 1738 fig. 23)</w:t>
      </w:r>
    </w:p>
    <w:p w14:paraId="1F58206A" w14:textId="77777777" w:rsidR="00193E19" w:rsidRPr="0032190F" w:rsidRDefault="00193E19" w:rsidP="00746131">
      <w:pPr>
        <w:rPr>
          <w:lang w:val="fr-FR"/>
        </w:rPr>
      </w:pPr>
      <w:r w:rsidRPr="0032190F">
        <w:rPr>
          <w:lang w:val="fr-FR"/>
        </w:rPr>
        <w:t>Bacinete VIII personnage coiffé portant un instrument (BIB 1738 fig. 22); personnage à tête réticulée (BIB 1738 fig. 22)</w:t>
      </w:r>
    </w:p>
    <w:p w14:paraId="12E0462C" w14:textId="77777777" w:rsidR="00193E19" w:rsidRPr="0032190F" w:rsidRDefault="00193E19" w:rsidP="00746131">
      <w:pPr>
        <w:rPr>
          <w:lang w:val="fr-FR"/>
        </w:rPr>
      </w:pPr>
      <w:r w:rsidRPr="0032190F">
        <w:rPr>
          <w:lang w:val="fr-FR"/>
        </w:rPr>
        <w:t>Bacienete VII personnage aux mains exagérées (BIB 1738 fig. 22)</w:t>
      </w:r>
    </w:p>
    <w:p w14:paraId="40F0BA49" w14:textId="77777777" w:rsidR="00067DAA" w:rsidRPr="0032190F" w:rsidRDefault="00067DAA" w:rsidP="00067DAA">
      <w:pPr>
        <w:rPr>
          <w:lang w:val="fr-FR"/>
        </w:rPr>
      </w:pPr>
    </w:p>
    <w:p w14:paraId="6E27541D" w14:textId="77777777" w:rsidR="00067DAA" w:rsidRPr="0032190F" w:rsidRDefault="00067DAA" w:rsidP="00426FF9">
      <w:pPr>
        <w:pStyle w:val="Heading1"/>
      </w:pPr>
      <w:r w:rsidRPr="0032190F">
        <w:t>BARRANCO DE LA CUEVA</w:t>
      </w:r>
    </w:p>
    <w:p w14:paraId="75D2D551" w14:textId="5DC467FB" w:rsidR="00746131" w:rsidRPr="0032190F" w:rsidRDefault="00067DAA" w:rsidP="00412AED">
      <w:pPr>
        <w:jc w:val="both"/>
        <w:rPr>
          <w:lang w:val="fr-FR"/>
        </w:rPr>
      </w:pPr>
      <w:r w:rsidRPr="0032190F">
        <w:rPr>
          <w:lang w:val="fr-FR"/>
        </w:rPr>
        <w:t>Barranco de la Cueva (</w:t>
      </w:r>
      <w:r w:rsidR="00193E19" w:rsidRPr="0032190F">
        <w:rPr>
          <w:lang w:val="fr-FR"/>
        </w:rPr>
        <w:t>Fuen</w:t>
      </w:r>
      <w:r w:rsidR="000855A4" w:rsidRPr="0032190F">
        <w:rPr>
          <w:lang w:val="fr-FR"/>
        </w:rPr>
        <w:t xml:space="preserve">caliente, </w:t>
      </w:r>
      <w:r w:rsidR="001607B1" w:rsidRPr="0032190F">
        <w:rPr>
          <w:lang w:val="fr-FR"/>
        </w:rPr>
        <w:t>Ciudad Real</w:t>
      </w:r>
      <w:r w:rsidRPr="0032190F">
        <w:rPr>
          <w:lang w:val="fr-FR"/>
        </w:rPr>
        <w:t>, Espagne)</w:t>
      </w:r>
      <w:r w:rsidR="00746131" w:rsidRPr="0032190F">
        <w:rPr>
          <w:lang w:val="fr-FR"/>
        </w:rPr>
        <w:t xml:space="preserve"> , abri peint, "</w:t>
      </w:r>
      <w:hyperlink r:id="rId2294" w:anchor="Cul_Schemat_Espagne" w:history="1">
        <w:r w:rsidR="00746131" w:rsidRPr="0032190F">
          <w:rPr>
            <w:rStyle w:val="Hyperlink"/>
            <w:lang w:val="fr-FR"/>
          </w:rPr>
          <w:t>art schématique ibérique</w:t>
        </w:r>
      </w:hyperlink>
      <w:r w:rsidR="00746131" w:rsidRPr="0032190F">
        <w:rPr>
          <w:lang w:val="fr-FR"/>
        </w:rPr>
        <w:t>" pour J. Abelanet (BIB 1738 fig. 31)</w:t>
      </w:r>
      <w:r w:rsidR="000855A4" w:rsidRPr="0032190F">
        <w:rPr>
          <w:lang w:val="fr-FR"/>
        </w:rPr>
        <w:t xml:space="preserve"> personnages aux bras ansés (BIB 1738 fig. 22)</w:t>
      </w:r>
      <w:r w:rsidR="001607B1" w:rsidRPr="0032190F">
        <w:rPr>
          <w:lang w:val="fr-FR"/>
        </w:rPr>
        <w:t xml:space="preserve"> anthropomorphe sytlisé (BIB 1738 fig. 23)</w:t>
      </w:r>
      <w:r w:rsidR="00412AED" w:rsidRPr="0032190F">
        <w:rPr>
          <w:lang w:val="fr-FR"/>
        </w:rPr>
        <w:t xml:space="preserve"> ) et couple humain semi-schématique [présence d'un point] (BIB 1738 fig. 26)</w:t>
      </w:r>
    </w:p>
    <w:p w14:paraId="344E7D23" w14:textId="77777777" w:rsidR="00067DAA" w:rsidRPr="0032190F" w:rsidRDefault="00067DAA" w:rsidP="00067DAA">
      <w:pPr>
        <w:rPr>
          <w:lang w:val="fr-FR"/>
        </w:rPr>
      </w:pPr>
    </w:p>
    <w:p w14:paraId="4223732B" w14:textId="77777777" w:rsidR="00067DAA" w:rsidRPr="0032190F" w:rsidRDefault="00067DAA" w:rsidP="00426FF9">
      <w:pPr>
        <w:pStyle w:val="Heading1"/>
      </w:pPr>
      <w:r w:rsidRPr="0032190F">
        <w:t>BARRANCO DE LA NIEBLA</w:t>
      </w:r>
    </w:p>
    <w:p w14:paraId="65060F16" w14:textId="179B818D" w:rsidR="00746131" w:rsidRPr="0032190F" w:rsidRDefault="00067DAA" w:rsidP="00746131">
      <w:pPr>
        <w:rPr>
          <w:lang w:val="fr-FR"/>
        </w:rPr>
      </w:pPr>
      <w:r w:rsidRPr="0032190F">
        <w:rPr>
          <w:lang w:val="fr-FR"/>
        </w:rPr>
        <w:t>Barranco de la Niebla (Jaen, Espagne)</w:t>
      </w:r>
      <w:r w:rsidR="00746131" w:rsidRPr="0032190F">
        <w:rPr>
          <w:lang w:val="fr-FR"/>
        </w:rPr>
        <w:t xml:space="preserve"> , abri peint, "</w:t>
      </w:r>
      <w:hyperlink r:id="rId2295" w:anchor="Cul_Schemat_Espagne" w:history="1">
        <w:r w:rsidR="00746131" w:rsidRPr="0032190F">
          <w:rPr>
            <w:rStyle w:val="Hyperlink"/>
            <w:lang w:val="fr-FR"/>
          </w:rPr>
          <w:t>art schématique ibérique</w:t>
        </w:r>
      </w:hyperlink>
      <w:r w:rsidR="00746131" w:rsidRPr="0032190F">
        <w:rPr>
          <w:lang w:val="fr-FR"/>
        </w:rPr>
        <w:t>" pour J. Abelanet (BIB 1738 fig. 31)</w:t>
      </w:r>
      <w:r w:rsidR="001607B1" w:rsidRPr="0032190F">
        <w:rPr>
          <w:lang w:val="fr-FR"/>
        </w:rPr>
        <w:t xml:space="preserve"> anthropomorphe sytlisé (BIB 1738 fig. 23)</w:t>
      </w:r>
    </w:p>
    <w:p w14:paraId="347DB05C" w14:textId="77777777" w:rsidR="001607B1" w:rsidRPr="0032190F" w:rsidRDefault="001607B1" w:rsidP="00746131">
      <w:pPr>
        <w:rPr>
          <w:lang w:val="fr-FR"/>
        </w:rPr>
      </w:pPr>
    </w:p>
    <w:p w14:paraId="54E38C71" w14:textId="77777777" w:rsidR="001607B1" w:rsidRPr="00566234" w:rsidRDefault="001607B1" w:rsidP="00746131">
      <w:pPr>
        <w:rPr>
          <w:lang w:val="es-ES"/>
        </w:rPr>
      </w:pPr>
      <w:r w:rsidRPr="00566234">
        <w:rPr>
          <w:lang w:val="es-ES"/>
        </w:rPr>
        <w:t>RATON (EL)</w:t>
      </w:r>
    </w:p>
    <w:p w14:paraId="388FAEC8" w14:textId="77777777" w:rsidR="001607B1" w:rsidRPr="00566234" w:rsidRDefault="001607B1" w:rsidP="00746131">
      <w:pPr>
        <w:rPr>
          <w:lang w:val="es-ES"/>
        </w:rPr>
      </w:pPr>
      <w:r w:rsidRPr="00566234">
        <w:rPr>
          <w:lang w:val="es-ES"/>
        </w:rPr>
        <w:t>El Raton</w:t>
      </w:r>
    </w:p>
    <w:p w14:paraId="7B30FF6D" w14:textId="77777777" w:rsidR="001607B1" w:rsidRPr="00566234" w:rsidRDefault="001607B1" w:rsidP="00746131">
      <w:pPr>
        <w:rPr>
          <w:lang w:val="es-ES"/>
        </w:rPr>
      </w:pPr>
    </w:p>
    <w:p w14:paraId="21C3F176" w14:textId="77777777" w:rsidR="001607B1" w:rsidRPr="00566234" w:rsidRDefault="001607B1" w:rsidP="00746131">
      <w:pPr>
        <w:rPr>
          <w:lang w:val="es-ES"/>
        </w:rPr>
      </w:pPr>
      <w:r w:rsidRPr="00566234">
        <w:rPr>
          <w:lang w:val="es-ES"/>
        </w:rPr>
        <w:t>El Ratón, Helechosa (Badajoz) anthropomorphe sytlisé (BIB 1738 fig. 23)</w:t>
      </w:r>
    </w:p>
    <w:p w14:paraId="7512EEE4" w14:textId="77777777" w:rsidR="00067DAA" w:rsidRPr="00566234" w:rsidRDefault="00067DAA" w:rsidP="00067DAA">
      <w:pPr>
        <w:rPr>
          <w:lang w:val="es-ES"/>
        </w:rPr>
      </w:pPr>
    </w:p>
    <w:p w14:paraId="7263956A" w14:textId="77777777" w:rsidR="00067DAA" w:rsidRPr="00426FF9" w:rsidRDefault="00067DAA" w:rsidP="00426FF9">
      <w:pPr>
        <w:pStyle w:val="Heading1"/>
        <w:rPr>
          <w:lang w:val="es-ES"/>
        </w:rPr>
      </w:pPr>
      <w:r w:rsidRPr="00426FF9">
        <w:rPr>
          <w:lang w:val="es-ES"/>
        </w:rPr>
        <w:t>BATANERA</w:t>
      </w:r>
    </w:p>
    <w:p w14:paraId="7167F59F" w14:textId="635F811F" w:rsidR="00746131" w:rsidRPr="00E24E36" w:rsidRDefault="00067DAA" w:rsidP="00746131">
      <w:pPr>
        <w:rPr>
          <w:lang w:val="es-ES"/>
        </w:rPr>
      </w:pPr>
      <w:r w:rsidRPr="00E24E36">
        <w:rPr>
          <w:lang w:val="es-ES"/>
        </w:rPr>
        <w:t>Batanera (Ciudada Real, Espagne)</w:t>
      </w:r>
      <w:r w:rsidR="00746131" w:rsidRPr="00E24E36">
        <w:rPr>
          <w:lang w:val="es-ES"/>
        </w:rPr>
        <w:t xml:space="preserve"> , abri peint, "</w:t>
      </w:r>
      <w:hyperlink r:id="rId2296" w:anchor="Cul_Schemat_Espagne" w:history="1">
        <w:r w:rsidR="00746131" w:rsidRPr="00E24E36">
          <w:rPr>
            <w:rStyle w:val="Hyperlink"/>
            <w:lang w:val="es-ES"/>
          </w:rPr>
          <w:t>art schématique ibérique</w:t>
        </w:r>
      </w:hyperlink>
      <w:r w:rsidR="00746131" w:rsidRPr="00E24E36">
        <w:rPr>
          <w:lang w:val="es-ES"/>
        </w:rPr>
        <w:t>" pour J. Abelanet (BIB 1738 fig. 31)</w:t>
      </w:r>
      <w:r w:rsidR="00D03BDA" w:rsidRPr="00E24E36">
        <w:rPr>
          <w:lang w:val="es-ES"/>
        </w:rPr>
        <w:t xml:space="preserve"> anthropomorphe à bras multiples [~arboriformes] (BIB 1738 fig. 24)</w:t>
      </w:r>
      <w:r w:rsidR="00732DBB" w:rsidRPr="00E24E36">
        <w:rPr>
          <w:lang w:val="es-ES"/>
        </w:rPr>
        <w:t xml:space="preserve"> anthropomorphe aux membres en </w:t>
      </w:r>
      <w:hyperlink r:id="rId2297" w:anchor="Cul_Proto_Art_TAC_T_g_zigzag" w:history="1">
        <w:r w:rsidR="00E31D08" w:rsidRPr="00E24E36">
          <w:rPr>
            <w:rStyle w:val="Hyperlink"/>
            <w:lang w:val="es-ES" w:eastAsia="en-GB"/>
          </w:rPr>
          <w:t>zigzags</w:t>
        </w:r>
      </w:hyperlink>
      <w:r w:rsidR="00E31D08" w:rsidRPr="00E24E36">
        <w:rPr>
          <w:lang w:val="es-ES"/>
        </w:rPr>
        <w:t xml:space="preserve"> </w:t>
      </w:r>
      <w:r w:rsidR="00732DBB" w:rsidRPr="00E24E36">
        <w:rPr>
          <w:lang w:val="es-ES"/>
        </w:rPr>
        <w:t>(BIB 1738 fig. 25)</w:t>
      </w:r>
    </w:p>
    <w:p w14:paraId="3C46C72E" w14:textId="77777777" w:rsidR="00067DAA" w:rsidRPr="00E24E36" w:rsidRDefault="00067DAA" w:rsidP="00067DAA">
      <w:pPr>
        <w:rPr>
          <w:lang w:val="es-ES"/>
        </w:rPr>
      </w:pPr>
    </w:p>
    <w:p w14:paraId="0253F147" w14:textId="77777777" w:rsidR="00067DAA" w:rsidRPr="0032190F" w:rsidRDefault="00067DAA" w:rsidP="00426FF9">
      <w:pPr>
        <w:pStyle w:val="Heading1"/>
      </w:pPr>
      <w:r w:rsidRPr="0032190F">
        <w:t>BENIATJAR</w:t>
      </w:r>
    </w:p>
    <w:p w14:paraId="695BE1CB" w14:textId="704995B8" w:rsidR="00746131" w:rsidRDefault="00067DAA" w:rsidP="00746131">
      <w:pPr>
        <w:rPr>
          <w:lang w:val="fr-FR"/>
        </w:rPr>
      </w:pPr>
      <w:r w:rsidRPr="0032190F">
        <w:rPr>
          <w:lang w:val="fr-FR"/>
        </w:rPr>
        <w:t>Beniatjar (Valencia, Espagne)</w:t>
      </w:r>
      <w:r w:rsidR="00746131" w:rsidRPr="0032190F">
        <w:rPr>
          <w:lang w:val="fr-FR"/>
        </w:rPr>
        <w:t xml:space="preserve"> , abri peint, "</w:t>
      </w:r>
      <w:hyperlink r:id="rId2298" w:anchor="Cul_Schemat_Espagne" w:history="1">
        <w:r w:rsidR="00746131" w:rsidRPr="0032190F">
          <w:rPr>
            <w:rStyle w:val="Hyperlink"/>
            <w:lang w:val="fr-FR"/>
          </w:rPr>
          <w:t>art schématique ibérique</w:t>
        </w:r>
      </w:hyperlink>
      <w:r w:rsidR="00746131" w:rsidRPr="0032190F">
        <w:rPr>
          <w:lang w:val="fr-FR"/>
        </w:rPr>
        <w:t>" pour J. Abelanet (BIB 1738 fig. 31)</w:t>
      </w:r>
    </w:p>
    <w:p w14:paraId="04F22103" w14:textId="77777777" w:rsidR="000C189C" w:rsidRDefault="000C189C" w:rsidP="00746131">
      <w:pPr>
        <w:rPr>
          <w:lang w:val="fr-FR"/>
        </w:rPr>
      </w:pPr>
    </w:p>
    <w:p w14:paraId="57E928A9" w14:textId="77777777" w:rsidR="000C189C" w:rsidRDefault="000C189C" w:rsidP="00426FF9">
      <w:pPr>
        <w:pStyle w:val="Heading1"/>
      </w:pPr>
      <w:r>
        <w:t>PENA BUITRE</w:t>
      </w:r>
    </w:p>
    <w:p w14:paraId="26C9BA8E" w14:textId="77777777" w:rsidR="000C189C" w:rsidRDefault="000C189C" w:rsidP="00746131">
      <w:pPr>
        <w:rPr>
          <w:lang w:val="fr-FR"/>
        </w:rPr>
      </w:pPr>
    </w:p>
    <w:p w14:paraId="2406A74A" w14:textId="77777777" w:rsidR="000C189C" w:rsidRPr="0032190F" w:rsidRDefault="000C189C" w:rsidP="00746131">
      <w:pPr>
        <w:rPr>
          <w:lang w:val="fr-FR"/>
        </w:rPr>
      </w:pPr>
      <w:r w:rsidRPr="000C189C">
        <w:rPr>
          <w:lang w:val="fr-FR"/>
        </w:rPr>
        <w:t>panneau-stèle de Peña Buitre, à La Hinojosa, Cuenca (Bueno Ramirez et al., 1998), où une figure humaine réalisée avec la même technique en bas-relief que les antérieures, présente sur le tiers inférieur une pièce triangulaire qui pourrait bien être une lame de hallebarde, dans le style de la figure triangulaire de la stèle de Los Santos (Bueno Ramirez, 1995 : 100, Fig. 26).</w:t>
      </w:r>
      <w:r>
        <w:rPr>
          <w:lang w:val="fr-FR"/>
        </w:rPr>
        <w:t>(BIB 2962) ~Monte Hijedo (BIB 2962)</w:t>
      </w:r>
    </w:p>
    <w:p w14:paraId="2E4C8339" w14:textId="77777777" w:rsidR="00067DAA" w:rsidRPr="0032190F" w:rsidRDefault="00067DAA" w:rsidP="00067DAA">
      <w:pPr>
        <w:rPr>
          <w:lang w:val="fr-FR"/>
        </w:rPr>
      </w:pPr>
    </w:p>
    <w:p w14:paraId="4852E42B" w14:textId="77777777" w:rsidR="00067DAA" w:rsidRPr="00426FF9" w:rsidRDefault="00067DAA" w:rsidP="00426FF9">
      <w:pPr>
        <w:pStyle w:val="Heading1"/>
        <w:rPr>
          <w:lang w:val="es-ES"/>
        </w:rPr>
      </w:pPr>
      <w:r w:rsidRPr="00426FF9">
        <w:rPr>
          <w:lang w:val="es-ES"/>
        </w:rPr>
        <w:t xml:space="preserve">BUITRES DE PENALSORDO </w:t>
      </w:r>
    </w:p>
    <w:p w14:paraId="2F0823E2" w14:textId="77777777" w:rsidR="00D019B2" w:rsidRPr="00B91F36" w:rsidRDefault="00D019B2" w:rsidP="00D019B2">
      <w:pPr>
        <w:rPr>
          <w:sz w:val="20"/>
          <w:lang w:val="es-ES"/>
        </w:rPr>
      </w:pPr>
      <w:r w:rsidRPr="00B91F36">
        <w:rPr>
          <w:sz w:val="20"/>
          <w:lang w:val="es-ES"/>
        </w:rPr>
        <w:t>Posada de los Buitres</w:t>
      </w:r>
    </w:p>
    <w:p w14:paraId="66555BE8" w14:textId="77777777" w:rsidR="00D019B2" w:rsidRPr="00566234" w:rsidRDefault="00D019B2" w:rsidP="00D019B2">
      <w:pPr>
        <w:rPr>
          <w:lang w:val="es-ES"/>
        </w:rPr>
      </w:pPr>
    </w:p>
    <w:p w14:paraId="73B3C612" w14:textId="7BF3492C" w:rsidR="00746131" w:rsidRPr="0032190F" w:rsidRDefault="00067DAA" w:rsidP="00746131">
      <w:pPr>
        <w:rPr>
          <w:lang w:val="fr-FR"/>
        </w:rPr>
      </w:pPr>
      <w:r w:rsidRPr="0032190F">
        <w:rPr>
          <w:lang w:val="fr-FR"/>
        </w:rPr>
        <w:t>Buitres de Pe</w:t>
      </w:r>
      <w:r w:rsidR="00572276" w:rsidRPr="0032190F">
        <w:rPr>
          <w:lang w:val="fr-FR"/>
        </w:rPr>
        <w:t>ñ</w:t>
      </w:r>
      <w:r w:rsidRPr="0032190F">
        <w:rPr>
          <w:lang w:val="fr-FR"/>
        </w:rPr>
        <w:t>alsordo (Badajoz, Espagne)</w:t>
      </w:r>
      <w:r w:rsidR="00746131" w:rsidRPr="0032190F">
        <w:rPr>
          <w:lang w:val="fr-FR"/>
        </w:rPr>
        <w:t xml:space="preserve"> , abri peint, "</w:t>
      </w:r>
      <w:hyperlink r:id="rId2299" w:anchor="Cul_Schemat_Espagne" w:history="1">
        <w:r w:rsidR="00746131" w:rsidRPr="0032190F">
          <w:rPr>
            <w:rStyle w:val="Hyperlink"/>
            <w:lang w:val="fr-FR"/>
          </w:rPr>
          <w:t>art schématique ibérique</w:t>
        </w:r>
      </w:hyperlink>
      <w:r w:rsidR="00746131" w:rsidRPr="0032190F">
        <w:rPr>
          <w:lang w:val="fr-FR"/>
        </w:rPr>
        <w:t>" pour J. Abelanet (BIB 1738 fig. 31)</w:t>
      </w:r>
      <w:r w:rsidR="008E6D09" w:rsidRPr="0032190F">
        <w:rPr>
          <w:lang w:val="fr-FR"/>
        </w:rPr>
        <w:t xml:space="preserve"> Couple d'humain figuré au centre d'un grand soleil rayonnant (BIB 1738 p. 97)</w:t>
      </w:r>
      <w:r w:rsidR="00AB6E65" w:rsidRPr="0032190F">
        <w:rPr>
          <w:lang w:val="fr-FR"/>
        </w:rPr>
        <w:t>. Représentation de char (BIB 1738 p. 101</w:t>
      </w:r>
      <w:r w:rsidR="00090371" w:rsidRPr="0032190F">
        <w:rPr>
          <w:lang w:val="fr-FR"/>
        </w:rPr>
        <w:t>, fig. 29</w:t>
      </w:r>
      <w:r w:rsidR="00AB6E65" w:rsidRPr="0032190F">
        <w:rPr>
          <w:lang w:val="fr-FR"/>
        </w:rPr>
        <w:t xml:space="preserve">) </w:t>
      </w:r>
      <w:r w:rsidR="00572276" w:rsidRPr="0032190F">
        <w:rPr>
          <w:lang w:val="fr-FR"/>
        </w:rPr>
        <w:t xml:space="preserve">"visage </w:t>
      </w:r>
      <w:r w:rsidR="005A6EB6" w:rsidRPr="0032190F">
        <w:rPr>
          <w:lang w:val="fr-FR"/>
        </w:rPr>
        <w:t>ocul</w:t>
      </w:r>
      <w:r w:rsidR="00572276" w:rsidRPr="0032190F">
        <w:rPr>
          <w:lang w:val="fr-FR"/>
        </w:rPr>
        <w:t xml:space="preserve">é" </w:t>
      </w:r>
      <w:r w:rsidR="00F33E00" w:rsidRPr="0032190F">
        <w:rPr>
          <w:lang w:val="fr-FR"/>
        </w:rPr>
        <w:t>[</w:t>
      </w:r>
      <w:hyperlink r:id="rId2300" w:anchor="Cul_Art_TAC_T_a_idole_cylindre" w:history="1">
        <w:r w:rsidR="00F33E00" w:rsidRPr="0032190F">
          <w:rPr>
            <w:rStyle w:val="Hyperlink"/>
            <w:lang w:val="fr-FR"/>
          </w:rPr>
          <w:t>idoles cylindriques</w:t>
        </w:r>
      </w:hyperlink>
      <w:r w:rsidR="00F33E00" w:rsidRPr="0032190F">
        <w:rPr>
          <w:lang w:val="fr-FR"/>
        </w:rPr>
        <w:t xml:space="preserve">] </w:t>
      </w:r>
      <w:r w:rsidR="00572276" w:rsidRPr="0032190F">
        <w:rPr>
          <w:lang w:val="fr-FR"/>
        </w:rPr>
        <w:t>(BIB 1738 fig. 19)</w:t>
      </w:r>
      <w:r w:rsidR="00D019B2" w:rsidRPr="0032190F">
        <w:rPr>
          <w:lang w:val="fr-FR"/>
        </w:rPr>
        <w:t xml:space="preserve"> "visage </w:t>
      </w:r>
      <w:r w:rsidR="005A6EB6" w:rsidRPr="0032190F">
        <w:rPr>
          <w:lang w:val="fr-FR"/>
        </w:rPr>
        <w:t>ocul</w:t>
      </w:r>
      <w:r w:rsidR="00D019B2" w:rsidRPr="0032190F">
        <w:rPr>
          <w:lang w:val="fr-FR"/>
        </w:rPr>
        <w:t xml:space="preserve">é" </w:t>
      </w:r>
      <w:hyperlink r:id="rId2301" w:anchor="Cul_Art_TAC_T_g_phi" w:history="1">
        <w:r w:rsidR="00975EA7" w:rsidRPr="0032190F">
          <w:rPr>
            <w:rStyle w:val="Hyperlink"/>
            <w:lang w:val="fr-FR"/>
          </w:rPr>
          <w:t xml:space="preserve">en </w:t>
        </w:r>
        <w:r w:rsidR="00975EA7" w:rsidRPr="0032190F">
          <w:rPr>
            <w:rStyle w:val="Hyperlink"/>
            <w:rFonts w:ascii="Symbol" w:hAnsi="Symbol"/>
            <w:lang w:val="fr-FR"/>
          </w:rPr>
          <w:t>f</w:t>
        </w:r>
      </w:hyperlink>
      <w:r w:rsidR="00975EA7" w:rsidRPr="0032190F">
        <w:rPr>
          <w:lang w:val="fr-FR"/>
        </w:rPr>
        <w:t xml:space="preserve"> </w:t>
      </w:r>
      <w:r w:rsidR="00D019B2" w:rsidRPr="0032190F">
        <w:rPr>
          <w:lang w:val="fr-FR"/>
        </w:rPr>
        <w:t>(BIB 1738 fig. 19)</w:t>
      </w:r>
      <w:r w:rsidR="001607B1" w:rsidRPr="0032190F">
        <w:rPr>
          <w:lang w:val="fr-FR"/>
        </w:rPr>
        <w:t xml:space="preserve"> anthropomorphes sytlisés (BIB 1738 fig. 23)</w:t>
      </w:r>
      <w:r w:rsidR="00D03BDA" w:rsidRPr="0032190F">
        <w:rPr>
          <w:lang w:val="fr-FR"/>
        </w:rPr>
        <w:t xml:space="preserve"> Char à deux roues</w:t>
      </w:r>
      <w:r w:rsidR="00732DBB" w:rsidRPr="0032190F">
        <w:rPr>
          <w:lang w:val="fr-FR"/>
        </w:rPr>
        <w:t>. Le site montre au moins 5 représentations de char ou chariot à 2 ou 4 roues (BIB 1738 fig. 24). Pour J. Abelant, il existerait éventuellement une représentation d'anthropomorphe couchée (BIB 1738 fig. 25), ce qui est très douteux (SS BIB)</w:t>
      </w:r>
      <w:r w:rsidR="00D13F1B" w:rsidRPr="0032190F">
        <w:rPr>
          <w:lang w:val="fr-FR"/>
        </w:rPr>
        <w:t>,</w:t>
      </w:r>
      <w:r w:rsidR="00732DBB" w:rsidRPr="0032190F">
        <w:rPr>
          <w:lang w:val="fr-FR"/>
        </w:rPr>
        <w:t xml:space="preserve"> représentation d'anthropomorphe aux jambes </w:t>
      </w:r>
      <w:r w:rsidR="00732DBB" w:rsidRPr="0032190F">
        <w:rPr>
          <w:lang w:val="fr-FR"/>
        </w:rPr>
        <w:lastRenderedPageBreak/>
        <w:t xml:space="preserve">en </w:t>
      </w:r>
      <w:hyperlink r:id="rId2302" w:anchor="Cul_Proto_Art_TAC_T_g_zigzag" w:history="1">
        <w:r w:rsidR="00E31D08" w:rsidRPr="00E31D08">
          <w:rPr>
            <w:rStyle w:val="Hyperlink"/>
            <w:lang w:val="fr-FR" w:eastAsia="en-GB"/>
          </w:rPr>
          <w:t>zigza</w:t>
        </w:r>
        <w:r w:rsidR="00E31D08">
          <w:rPr>
            <w:rStyle w:val="Hyperlink"/>
            <w:lang w:val="fr-FR" w:eastAsia="en-GB"/>
          </w:rPr>
          <w:t>gs</w:t>
        </w:r>
      </w:hyperlink>
      <w:r w:rsidR="00E31D08" w:rsidRPr="0032190F">
        <w:rPr>
          <w:lang w:val="fr-FR"/>
        </w:rPr>
        <w:t xml:space="preserve"> </w:t>
      </w:r>
      <w:r w:rsidR="00732DBB" w:rsidRPr="0032190F">
        <w:rPr>
          <w:lang w:val="fr-FR"/>
        </w:rPr>
        <w:t>(BIB 1738 fig. 25)</w:t>
      </w:r>
      <w:r w:rsidR="00D13F1B" w:rsidRPr="0032190F">
        <w:rPr>
          <w:lang w:val="fr-FR"/>
        </w:rPr>
        <w:t>,</w:t>
      </w:r>
      <w:r w:rsidR="00412AED" w:rsidRPr="0032190F">
        <w:rPr>
          <w:lang w:val="fr-FR"/>
        </w:rPr>
        <w:t xml:space="preserve"> couple humain semi-schématique (BIB 1738 fig. 26)</w:t>
      </w:r>
      <w:r w:rsidR="00D13F1B" w:rsidRPr="0032190F">
        <w:rPr>
          <w:lang w:val="fr-FR"/>
        </w:rPr>
        <w:t>, rouelles (BIB 1738 fig. 29)</w:t>
      </w:r>
    </w:p>
    <w:p w14:paraId="52C284DE" w14:textId="77777777" w:rsidR="00412AED" w:rsidRPr="0032190F" w:rsidRDefault="00412AED" w:rsidP="00746131">
      <w:pPr>
        <w:rPr>
          <w:lang w:val="fr-FR"/>
        </w:rPr>
      </w:pPr>
      <w:r w:rsidRPr="0032190F">
        <w:rPr>
          <w:lang w:val="fr-FR"/>
        </w:rPr>
        <w:br/>
        <w:t>MEDIODIA</w:t>
      </w:r>
    </w:p>
    <w:p w14:paraId="0B701AE2" w14:textId="77777777" w:rsidR="00412AED" w:rsidRPr="0032190F" w:rsidRDefault="00412AED" w:rsidP="00746131">
      <w:pPr>
        <w:rPr>
          <w:lang w:val="fr-FR"/>
        </w:rPr>
      </w:pPr>
      <w:r w:rsidRPr="0032190F">
        <w:rPr>
          <w:lang w:val="fr-FR"/>
        </w:rPr>
        <w:t>Cueva del Mediodia del Arabi (Murcia) couple humain possible ou ramiforme (BIB 1738 fig. 26)</w:t>
      </w:r>
      <w:r w:rsidR="00060841" w:rsidRPr="0032190F">
        <w:rPr>
          <w:lang w:val="fr-FR"/>
        </w:rPr>
        <w:t xml:space="preserve"> cheval monté ? (BIB 1738 fig. 27)</w:t>
      </w:r>
    </w:p>
    <w:p w14:paraId="66C40898" w14:textId="77777777" w:rsidR="00732DBB" w:rsidRPr="0032190F" w:rsidRDefault="00732DBB" w:rsidP="00746131">
      <w:pPr>
        <w:rPr>
          <w:lang w:val="fr-FR"/>
        </w:rPr>
      </w:pPr>
    </w:p>
    <w:p w14:paraId="098AADC7" w14:textId="77777777" w:rsidR="00732DBB" w:rsidRPr="0032190F" w:rsidRDefault="00732DBB" w:rsidP="00746131">
      <w:pPr>
        <w:rPr>
          <w:lang w:val="fr-FR"/>
        </w:rPr>
      </w:pPr>
      <w:r w:rsidRPr="0032190F">
        <w:rPr>
          <w:lang w:val="fr-FR"/>
        </w:rPr>
        <w:t>MINATERA</w:t>
      </w:r>
    </w:p>
    <w:p w14:paraId="283956C1" w14:textId="0B8BD67D" w:rsidR="00732DBB" w:rsidRPr="0032190F" w:rsidRDefault="00732DBB" w:rsidP="00746131">
      <w:pPr>
        <w:rPr>
          <w:lang w:val="fr-FR"/>
        </w:rPr>
      </w:pPr>
      <w:r w:rsidRPr="0032190F">
        <w:rPr>
          <w:lang w:val="fr-FR"/>
        </w:rPr>
        <w:t xml:space="preserve">Albacete. personnage accroupi aux bras en </w:t>
      </w:r>
      <w:hyperlink r:id="rId2303" w:anchor="Cul_Proto_Art_TAC_T_g_zigzag" w:history="1">
        <w:r w:rsidR="00E31D08" w:rsidRPr="00E31D08">
          <w:rPr>
            <w:rStyle w:val="Hyperlink"/>
            <w:lang w:val="fr-FR" w:eastAsia="en-GB"/>
          </w:rPr>
          <w:t>zigza</w:t>
        </w:r>
        <w:r w:rsidR="00E31D08">
          <w:rPr>
            <w:rStyle w:val="Hyperlink"/>
            <w:lang w:val="fr-FR" w:eastAsia="en-GB"/>
          </w:rPr>
          <w:t>g</w:t>
        </w:r>
      </w:hyperlink>
      <w:r w:rsidR="00E31D08" w:rsidRPr="0032190F">
        <w:rPr>
          <w:lang w:val="fr-FR"/>
        </w:rPr>
        <w:t xml:space="preserve"> </w:t>
      </w:r>
      <w:r w:rsidRPr="0032190F">
        <w:rPr>
          <w:lang w:val="fr-FR"/>
        </w:rPr>
        <w:t>(BIB 1738 fig. 25)</w:t>
      </w:r>
    </w:p>
    <w:p w14:paraId="3AC1EB14" w14:textId="77777777" w:rsidR="00732DBB" w:rsidRPr="0032190F" w:rsidRDefault="00732DBB" w:rsidP="00746131">
      <w:pPr>
        <w:rPr>
          <w:lang w:val="fr-FR"/>
        </w:rPr>
      </w:pPr>
    </w:p>
    <w:p w14:paraId="3C642440" w14:textId="77777777" w:rsidR="00732DBB" w:rsidRPr="0032190F" w:rsidRDefault="00732DBB" w:rsidP="00746131">
      <w:pPr>
        <w:rPr>
          <w:lang w:val="fr-FR"/>
        </w:rPr>
      </w:pPr>
      <w:r w:rsidRPr="0032190F">
        <w:rPr>
          <w:lang w:val="fr-FR"/>
        </w:rPr>
        <w:t>SIERRA GRAGERA CHICA</w:t>
      </w:r>
    </w:p>
    <w:p w14:paraId="68CF77C0" w14:textId="77777777" w:rsidR="00D019B2" w:rsidRPr="0032190F" w:rsidRDefault="00732DBB" w:rsidP="00746131">
      <w:pPr>
        <w:rPr>
          <w:lang w:val="fr-FR"/>
        </w:rPr>
      </w:pPr>
      <w:r w:rsidRPr="0032190F">
        <w:rPr>
          <w:lang w:val="fr-FR"/>
        </w:rPr>
        <w:t>Badajoz. représentation d'anthropomorphe ityphallique, sans tête (BIB 1738 fig. 25)</w:t>
      </w:r>
    </w:p>
    <w:p w14:paraId="7A31EC0B" w14:textId="77777777" w:rsidR="00572276" w:rsidRPr="0032190F" w:rsidRDefault="00572276" w:rsidP="00746131">
      <w:pPr>
        <w:rPr>
          <w:lang w:val="fr-FR"/>
        </w:rPr>
      </w:pPr>
    </w:p>
    <w:p w14:paraId="68396664" w14:textId="77777777" w:rsidR="00572276" w:rsidRPr="0032190F" w:rsidRDefault="00572276" w:rsidP="00746131">
      <w:pPr>
        <w:rPr>
          <w:lang w:val="fr-FR"/>
        </w:rPr>
      </w:pPr>
      <w:r w:rsidRPr="0032190F">
        <w:rPr>
          <w:lang w:val="fr-FR"/>
        </w:rPr>
        <w:t>PENOTA (LA)</w:t>
      </w:r>
    </w:p>
    <w:p w14:paraId="7D1A0907" w14:textId="49133E30" w:rsidR="00572276" w:rsidRPr="0032190F" w:rsidRDefault="00572276" w:rsidP="00746131">
      <w:pPr>
        <w:rPr>
          <w:lang w:val="fr-FR"/>
        </w:rPr>
      </w:pPr>
      <w:r w:rsidRPr="0032190F">
        <w:rPr>
          <w:lang w:val="fr-FR"/>
        </w:rPr>
        <w:t xml:space="preserve">La Peñota (Soria, Espagne) "visage </w:t>
      </w:r>
      <w:r w:rsidR="005A6EB6" w:rsidRPr="0032190F">
        <w:rPr>
          <w:lang w:val="fr-FR"/>
        </w:rPr>
        <w:t>ocul</w:t>
      </w:r>
      <w:r w:rsidRPr="0032190F">
        <w:rPr>
          <w:lang w:val="fr-FR"/>
        </w:rPr>
        <w:t xml:space="preserve">é" </w:t>
      </w:r>
      <w:r w:rsidR="00F33E00" w:rsidRPr="0032190F">
        <w:rPr>
          <w:lang w:val="fr-FR"/>
        </w:rPr>
        <w:t>[</w:t>
      </w:r>
      <w:hyperlink r:id="rId2304" w:anchor="Cul_Art_TAC_T_a_idole_cylindre" w:history="1">
        <w:r w:rsidR="00F33E00" w:rsidRPr="0032190F">
          <w:rPr>
            <w:rStyle w:val="Hyperlink"/>
            <w:lang w:val="fr-FR"/>
          </w:rPr>
          <w:t>idoles cylindriques</w:t>
        </w:r>
      </w:hyperlink>
      <w:r w:rsidR="00F33E00" w:rsidRPr="0032190F">
        <w:rPr>
          <w:lang w:val="fr-FR"/>
        </w:rPr>
        <w:t xml:space="preserve">] </w:t>
      </w:r>
      <w:r w:rsidRPr="0032190F">
        <w:rPr>
          <w:lang w:val="fr-FR"/>
        </w:rPr>
        <w:t>(BIB 1738 fig. 19)</w:t>
      </w:r>
    </w:p>
    <w:p w14:paraId="6AD957AA" w14:textId="77777777" w:rsidR="0039426C" w:rsidRPr="0032190F" w:rsidRDefault="0039426C" w:rsidP="00746131">
      <w:pPr>
        <w:rPr>
          <w:lang w:val="fr-FR"/>
        </w:rPr>
      </w:pPr>
    </w:p>
    <w:p w14:paraId="2F04F3FE" w14:textId="77777777" w:rsidR="0039426C" w:rsidRPr="0039426C" w:rsidRDefault="0039426C" w:rsidP="00746131">
      <w:pPr>
        <w:rPr>
          <w:lang w:val="es-ES"/>
        </w:rPr>
      </w:pPr>
      <w:r w:rsidRPr="0039426C">
        <w:rPr>
          <w:lang w:val="es-ES"/>
        </w:rPr>
        <w:t>AMBRONA</w:t>
      </w:r>
    </w:p>
    <w:p w14:paraId="6C112C04" w14:textId="77777777" w:rsidR="0039426C" w:rsidRPr="0032190F" w:rsidRDefault="0039426C" w:rsidP="00746131">
      <w:pPr>
        <w:rPr>
          <w:lang w:val="fr-FR"/>
        </w:rPr>
      </w:pPr>
      <w:r w:rsidRPr="0039426C">
        <w:rPr>
          <w:lang w:val="es-ES"/>
        </w:rPr>
        <w:t xml:space="preserve">Vall d'Ambrona (Soria, Espagne). </w:t>
      </w:r>
      <w:r w:rsidRPr="0032190F">
        <w:rPr>
          <w:lang w:val="fr-FR"/>
        </w:rPr>
        <w:t>Restes de bière dans un vase campaniforme (BIB 2542 p. 70)</w:t>
      </w:r>
    </w:p>
    <w:p w14:paraId="69D28000" w14:textId="77777777" w:rsidR="001607B1" w:rsidRPr="0032190F" w:rsidRDefault="001607B1" w:rsidP="00746131">
      <w:pPr>
        <w:rPr>
          <w:lang w:val="fr-FR"/>
        </w:rPr>
      </w:pPr>
    </w:p>
    <w:p w14:paraId="4B85653A" w14:textId="77777777" w:rsidR="001607B1" w:rsidRPr="00566234" w:rsidRDefault="001607B1" w:rsidP="00746131">
      <w:pPr>
        <w:rPr>
          <w:lang w:val="es-ES"/>
        </w:rPr>
      </w:pPr>
      <w:r w:rsidRPr="00566234">
        <w:rPr>
          <w:lang w:val="es-ES"/>
        </w:rPr>
        <w:t>CIMABARILLO DE MARIA ANTONIA</w:t>
      </w:r>
    </w:p>
    <w:p w14:paraId="57894B1E" w14:textId="77777777" w:rsidR="001607B1" w:rsidRPr="00566234" w:rsidRDefault="001607B1" w:rsidP="00746131">
      <w:pPr>
        <w:rPr>
          <w:lang w:val="es-ES"/>
        </w:rPr>
      </w:pPr>
      <w:r w:rsidRPr="00566234">
        <w:rPr>
          <w:lang w:val="es-ES"/>
        </w:rPr>
        <w:t>Jaen. anthropomorphe sytlisé (BIB 1738 fig. 23)</w:t>
      </w:r>
    </w:p>
    <w:p w14:paraId="4913B110" w14:textId="77777777" w:rsidR="00067DAA" w:rsidRPr="00566234" w:rsidRDefault="00067DAA" w:rsidP="00067DAA">
      <w:pPr>
        <w:rPr>
          <w:lang w:val="es-ES"/>
        </w:rPr>
      </w:pPr>
    </w:p>
    <w:p w14:paraId="137C939F" w14:textId="77777777" w:rsidR="00067DAA" w:rsidRPr="0032190F" w:rsidRDefault="00067DAA" w:rsidP="00426FF9">
      <w:pPr>
        <w:pStyle w:val="Heading1"/>
      </w:pPr>
      <w:r w:rsidRPr="0032190F">
        <w:t>CALLEJONES DE POTENCIO</w:t>
      </w:r>
    </w:p>
    <w:p w14:paraId="2D380850" w14:textId="77777777" w:rsidR="00C43902" w:rsidRPr="0032190F" w:rsidRDefault="00C43902" w:rsidP="00C43902">
      <w:pPr>
        <w:rPr>
          <w:lang w:val="fr-FR"/>
        </w:rPr>
      </w:pPr>
    </w:p>
    <w:p w14:paraId="59A3BED3" w14:textId="4D42890B" w:rsidR="00746131" w:rsidRPr="0032190F" w:rsidRDefault="00067DAA" w:rsidP="00746131">
      <w:pPr>
        <w:rPr>
          <w:lang w:val="fr-FR"/>
        </w:rPr>
      </w:pPr>
      <w:r w:rsidRPr="0032190F">
        <w:rPr>
          <w:lang w:val="fr-FR"/>
        </w:rPr>
        <w:t>Callejones de Potencio (Cuenca, Espagne)</w:t>
      </w:r>
      <w:r w:rsidR="00746131" w:rsidRPr="0032190F">
        <w:rPr>
          <w:lang w:val="fr-FR"/>
        </w:rPr>
        <w:t xml:space="preserve"> , abri peint, "</w:t>
      </w:r>
      <w:hyperlink r:id="rId2305" w:anchor="Cul_Schemat_Espagne" w:history="1">
        <w:r w:rsidR="00746131" w:rsidRPr="0032190F">
          <w:rPr>
            <w:rStyle w:val="Hyperlink"/>
            <w:lang w:val="fr-FR"/>
          </w:rPr>
          <w:t>art schématique ibérique</w:t>
        </w:r>
      </w:hyperlink>
      <w:r w:rsidR="00746131" w:rsidRPr="0032190F">
        <w:rPr>
          <w:lang w:val="fr-FR"/>
        </w:rPr>
        <w:t>" pour J. Abelanet (BIB 1738 fig. 31)</w:t>
      </w:r>
      <w:r w:rsidR="008E6D09" w:rsidRPr="0032190F">
        <w:rPr>
          <w:lang w:val="fr-FR"/>
        </w:rPr>
        <w:t xml:space="preserve"> Les rayons solaires se termine par une main humaine (BIB 1738 p. 97</w:t>
      </w:r>
      <w:r w:rsidR="00090371" w:rsidRPr="0032190F">
        <w:rPr>
          <w:lang w:val="fr-FR"/>
        </w:rPr>
        <w:t xml:space="preserve"> fig. 29</w:t>
      </w:r>
      <w:r w:rsidR="008E6D09" w:rsidRPr="0032190F">
        <w:rPr>
          <w:lang w:val="fr-FR"/>
        </w:rPr>
        <w:t>)</w:t>
      </w:r>
    </w:p>
    <w:p w14:paraId="79DC95B7" w14:textId="77777777" w:rsidR="00F06370" w:rsidRPr="0032190F" w:rsidRDefault="00F06370" w:rsidP="00F06370">
      <w:pPr>
        <w:rPr>
          <w:lang w:val="fr-FR"/>
        </w:rPr>
      </w:pPr>
      <w:r w:rsidRPr="0032190F">
        <w:rPr>
          <w:lang w:val="fr-FR"/>
        </w:rPr>
        <w:t>représentation d'un soleil dont les douze rayons sont terminés par des mains (Callejones de Potencio, Cuenca).(BIB 2400)</w:t>
      </w:r>
    </w:p>
    <w:p w14:paraId="1E68915B" w14:textId="77777777" w:rsidR="00067DAA" w:rsidRPr="0032190F" w:rsidRDefault="00067DAA" w:rsidP="00067DAA">
      <w:pPr>
        <w:rPr>
          <w:lang w:val="fr-FR"/>
        </w:rPr>
      </w:pPr>
    </w:p>
    <w:p w14:paraId="2C9D1DE9" w14:textId="77777777" w:rsidR="00067DAA" w:rsidRPr="0032190F" w:rsidRDefault="00067DAA" w:rsidP="00426FF9">
      <w:pPr>
        <w:pStyle w:val="Heading1"/>
      </w:pPr>
      <w:r w:rsidRPr="0032190F">
        <w:t>CANALIZO EL RAYO</w:t>
      </w:r>
    </w:p>
    <w:p w14:paraId="229142EC" w14:textId="77777777" w:rsidR="00C43902" w:rsidRPr="0032190F" w:rsidRDefault="00C43902" w:rsidP="00C43902">
      <w:pPr>
        <w:rPr>
          <w:lang w:val="fr-FR"/>
        </w:rPr>
      </w:pPr>
    </w:p>
    <w:p w14:paraId="39C111F4" w14:textId="2BE23400" w:rsidR="00746131" w:rsidRPr="0032190F" w:rsidRDefault="00067DAA" w:rsidP="00746131">
      <w:pPr>
        <w:rPr>
          <w:lang w:val="fr-FR"/>
        </w:rPr>
      </w:pPr>
      <w:r w:rsidRPr="0032190F">
        <w:rPr>
          <w:lang w:val="fr-FR"/>
        </w:rPr>
        <w:t>Canalizo el Rayo (Albacete, Espagne)</w:t>
      </w:r>
      <w:r w:rsidR="00746131" w:rsidRPr="0032190F">
        <w:rPr>
          <w:lang w:val="fr-FR"/>
        </w:rPr>
        <w:t xml:space="preserve"> , abri peint, "</w:t>
      </w:r>
      <w:hyperlink r:id="rId2306" w:anchor="Cul_Schemat_Espagne" w:history="1">
        <w:r w:rsidR="00746131" w:rsidRPr="0032190F">
          <w:rPr>
            <w:rStyle w:val="Hyperlink"/>
            <w:lang w:val="fr-FR"/>
          </w:rPr>
          <w:t>art schématique ibérique</w:t>
        </w:r>
      </w:hyperlink>
      <w:r w:rsidR="00746131" w:rsidRPr="0032190F">
        <w:rPr>
          <w:lang w:val="fr-FR"/>
        </w:rPr>
        <w:t>" pour J. Abelanet (BIB 1738 fig. 31)</w:t>
      </w:r>
      <w:r w:rsidR="00572276" w:rsidRPr="0032190F">
        <w:rPr>
          <w:lang w:val="fr-FR"/>
        </w:rPr>
        <w:t xml:space="preserve"> "visage </w:t>
      </w:r>
      <w:r w:rsidR="005A6EB6" w:rsidRPr="0032190F">
        <w:rPr>
          <w:lang w:val="fr-FR"/>
        </w:rPr>
        <w:t>ocul</w:t>
      </w:r>
      <w:r w:rsidR="00572276" w:rsidRPr="0032190F">
        <w:rPr>
          <w:lang w:val="fr-FR"/>
        </w:rPr>
        <w:t xml:space="preserve">é" </w:t>
      </w:r>
      <w:r w:rsidR="00F33E00" w:rsidRPr="0032190F">
        <w:rPr>
          <w:lang w:val="fr-FR"/>
        </w:rPr>
        <w:t>[</w:t>
      </w:r>
      <w:hyperlink r:id="rId2307" w:anchor="Cul_Art_TAC_T_a_idole_cylindre" w:history="1">
        <w:r w:rsidR="00F33E00" w:rsidRPr="0032190F">
          <w:rPr>
            <w:rStyle w:val="Hyperlink"/>
            <w:lang w:val="fr-FR"/>
          </w:rPr>
          <w:t>idoles cylindriques</w:t>
        </w:r>
      </w:hyperlink>
      <w:r w:rsidR="00F33E00" w:rsidRPr="0032190F">
        <w:rPr>
          <w:lang w:val="fr-FR"/>
        </w:rPr>
        <w:t xml:space="preserve">] </w:t>
      </w:r>
      <w:r w:rsidR="00572276" w:rsidRPr="0032190F">
        <w:rPr>
          <w:lang w:val="fr-FR"/>
        </w:rPr>
        <w:t>(BIB 1738 fig. 19)</w:t>
      </w:r>
      <w:r w:rsidR="00412AED" w:rsidRPr="0032190F">
        <w:rPr>
          <w:lang w:val="fr-FR"/>
        </w:rPr>
        <w:t xml:space="preserve"> et couple humain semi-schématique [présence d'un point] (BIB 1738 fig. 26)</w:t>
      </w:r>
    </w:p>
    <w:p w14:paraId="3EDA9CA6" w14:textId="77777777" w:rsidR="00067DAA" w:rsidRPr="0032190F" w:rsidRDefault="00067DAA" w:rsidP="00067DAA">
      <w:pPr>
        <w:rPr>
          <w:lang w:val="fr-FR"/>
        </w:rPr>
      </w:pPr>
    </w:p>
    <w:p w14:paraId="63B8726E" w14:textId="77777777" w:rsidR="00067DAA" w:rsidRPr="0032190F" w:rsidRDefault="00067DAA" w:rsidP="00426FF9">
      <w:pPr>
        <w:pStyle w:val="Heading1"/>
      </w:pPr>
      <w:r w:rsidRPr="0032190F">
        <w:t>CANFOROS DE PENARRUBIA</w:t>
      </w:r>
    </w:p>
    <w:p w14:paraId="360AD5E8" w14:textId="3A1D3F8B" w:rsidR="00746131" w:rsidRPr="0032190F" w:rsidRDefault="00067DAA" w:rsidP="00746131">
      <w:pPr>
        <w:rPr>
          <w:lang w:val="fr-FR"/>
        </w:rPr>
      </w:pPr>
      <w:r w:rsidRPr="0032190F">
        <w:rPr>
          <w:lang w:val="fr-FR"/>
        </w:rPr>
        <w:t>Canforos de Penarrubia (Jaen, Espagne)</w:t>
      </w:r>
      <w:r w:rsidR="00746131" w:rsidRPr="0032190F">
        <w:rPr>
          <w:lang w:val="fr-FR"/>
        </w:rPr>
        <w:t xml:space="preserve"> , abri peint, "</w:t>
      </w:r>
      <w:hyperlink r:id="rId2308" w:anchor="Cul_Schemat_Espagne" w:history="1">
        <w:r w:rsidR="00746131" w:rsidRPr="0032190F">
          <w:rPr>
            <w:rStyle w:val="Hyperlink"/>
            <w:lang w:val="fr-FR"/>
          </w:rPr>
          <w:t>art schématique ibérique</w:t>
        </w:r>
      </w:hyperlink>
      <w:r w:rsidR="00746131" w:rsidRPr="0032190F">
        <w:rPr>
          <w:lang w:val="fr-FR"/>
        </w:rPr>
        <w:t>" pour J. Abelanet (BIB 1738 fig. 31)</w:t>
      </w:r>
      <w:r w:rsidR="008E6D09" w:rsidRPr="0032190F">
        <w:rPr>
          <w:lang w:val="fr-FR"/>
        </w:rPr>
        <w:t>. Couple d'anthropomorphe sous un soleil (BIB 1738 p. 97</w:t>
      </w:r>
      <w:r w:rsidR="00D13F1B" w:rsidRPr="0032190F">
        <w:rPr>
          <w:lang w:val="fr-FR"/>
        </w:rPr>
        <w:t>, fig. 29</w:t>
      </w:r>
      <w:r w:rsidR="008E6D09" w:rsidRPr="0032190F">
        <w:rPr>
          <w:lang w:val="fr-FR"/>
        </w:rPr>
        <w:t>)</w:t>
      </w:r>
      <w:r w:rsidR="00060841" w:rsidRPr="0032190F">
        <w:rPr>
          <w:lang w:val="fr-FR"/>
        </w:rPr>
        <w:t xml:space="preserve"> 2 anthropomorphes tenant par la bride un quadrupède (cheval ?) (SS BIB)</w:t>
      </w:r>
      <w:r w:rsidR="00090371" w:rsidRPr="0032190F">
        <w:rPr>
          <w:lang w:val="fr-FR"/>
        </w:rPr>
        <w:t xml:space="preserve"> </w:t>
      </w:r>
    </w:p>
    <w:p w14:paraId="58BCE6FE" w14:textId="77777777" w:rsidR="00067DAA" w:rsidRPr="0032190F" w:rsidRDefault="00067DAA" w:rsidP="00067DAA">
      <w:pPr>
        <w:rPr>
          <w:lang w:val="fr-FR"/>
        </w:rPr>
      </w:pPr>
    </w:p>
    <w:p w14:paraId="61F68393" w14:textId="77777777" w:rsidR="00067DAA" w:rsidRPr="0032190F" w:rsidRDefault="00067DAA" w:rsidP="00426FF9">
      <w:pPr>
        <w:pStyle w:val="Heading1"/>
      </w:pPr>
      <w:r w:rsidRPr="0032190F">
        <w:t>CARASOLES DEL BOSQUE</w:t>
      </w:r>
    </w:p>
    <w:p w14:paraId="49228E6B" w14:textId="0353EC17" w:rsidR="00746131" w:rsidRPr="0032190F" w:rsidRDefault="00067DAA" w:rsidP="00746131">
      <w:pPr>
        <w:rPr>
          <w:lang w:val="fr-FR"/>
        </w:rPr>
      </w:pPr>
      <w:r w:rsidRPr="0032190F">
        <w:rPr>
          <w:lang w:val="fr-FR"/>
        </w:rPr>
        <w:t>Carasoles del Bosque (</w:t>
      </w:r>
      <w:r w:rsidR="00090371" w:rsidRPr="0032190F">
        <w:rPr>
          <w:lang w:val="fr-FR"/>
        </w:rPr>
        <w:t xml:space="preserve">Alpera, </w:t>
      </w:r>
      <w:r w:rsidRPr="0032190F">
        <w:rPr>
          <w:lang w:val="fr-FR"/>
        </w:rPr>
        <w:t>Albacete, Espagne)</w:t>
      </w:r>
      <w:r w:rsidR="00746131" w:rsidRPr="0032190F">
        <w:rPr>
          <w:lang w:val="fr-FR"/>
        </w:rPr>
        <w:t xml:space="preserve"> , abri peint, "</w:t>
      </w:r>
      <w:hyperlink r:id="rId2309" w:anchor="Cul_Schemat_Espagne" w:history="1">
        <w:r w:rsidR="00746131" w:rsidRPr="0032190F">
          <w:rPr>
            <w:rStyle w:val="Hyperlink"/>
            <w:lang w:val="fr-FR"/>
          </w:rPr>
          <w:t>art schématique ibérique</w:t>
        </w:r>
      </w:hyperlink>
      <w:r w:rsidR="00746131" w:rsidRPr="0032190F">
        <w:rPr>
          <w:lang w:val="fr-FR"/>
        </w:rPr>
        <w:t>" pour J. Abelanet (BIB 1738 fig. 31)</w:t>
      </w:r>
      <w:r w:rsidR="00090371" w:rsidRPr="0032190F">
        <w:rPr>
          <w:lang w:val="fr-FR"/>
        </w:rPr>
        <w:t xml:space="preserve"> bovidé (BIB 1738 fig. 28)</w:t>
      </w:r>
    </w:p>
    <w:p w14:paraId="4DBE8DEA" w14:textId="77777777" w:rsidR="00067DAA" w:rsidRPr="0032190F" w:rsidRDefault="00067DAA" w:rsidP="00067DAA">
      <w:pPr>
        <w:rPr>
          <w:lang w:val="fr-FR"/>
        </w:rPr>
      </w:pPr>
    </w:p>
    <w:p w14:paraId="22572B31" w14:textId="77777777" w:rsidR="00067DAA" w:rsidRPr="0032190F" w:rsidRDefault="00067DAA" w:rsidP="00426FF9">
      <w:pPr>
        <w:pStyle w:val="Heading1"/>
      </w:pPr>
      <w:r w:rsidRPr="0032190F">
        <w:t>CERRO DE LA OLIVA</w:t>
      </w:r>
    </w:p>
    <w:p w14:paraId="0520C0D5" w14:textId="72B94974" w:rsidR="00746131" w:rsidRPr="0032190F" w:rsidRDefault="00067DAA" w:rsidP="00746131">
      <w:pPr>
        <w:rPr>
          <w:lang w:val="fr-FR"/>
        </w:rPr>
      </w:pPr>
      <w:r w:rsidRPr="0032190F">
        <w:rPr>
          <w:lang w:val="fr-FR"/>
        </w:rPr>
        <w:t>Cerro de la Oliva (</w:t>
      </w:r>
      <w:r w:rsidR="00D019B2" w:rsidRPr="0032190F">
        <w:rPr>
          <w:lang w:val="fr-FR"/>
        </w:rPr>
        <w:t xml:space="preserve">Mérida, </w:t>
      </w:r>
      <w:r w:rsidRPr="0032190F">
        <w:rPr>
          <w:lang w:val="fr-FR"/>
        </w:rPr>
        <w:t>Badajoz, Espagne)</w:t>
      </w:r>
      <w:r w:rsidR="00746131" w:rsidRPr="0032190F">
        <w:rPr>
          <w:lang w:val="fr-FR"/>
        </w:rPr>
        <w:t xml:space="preserve"> , abri peint, "</w:t>
      </w:r>
      <w:hyperlink r:id="rId2310" w:anchor="Cul_Schemat_Espagne" w:history="1">
        <w:r w:rsidR="00746131" w:rsidRPr="0032190F">
          <w:rPr>
            <w:rStyle w:val="Hyperlink"/>
            <w:lang w:val="fr-FR"/>
          </w:rPr>
          <w:t>art schématique ibérique</w:t>
        </w:r>
      </w:hyperlink>
      <w:r w:rsidR="00746131" w:rsidRPr="0032190F">
        <w:rPr>
          <w:lang w:val="fr-FR"/>
        </w:rPr>
        <w:t>" pour J. Abelanet (BIB 1738 fig. 31)</w:t>
      </w:r>
      <w:r w:rsidR="00D019B2" w:rsidRPr="0032190F">
        <w:rPr>
          <w:lang w:val="fr-FR"/>
        </w:rPr>
        <w:t xml:space="preserve"> silhouette anthropomorphe à bras levés (BIB 1738 fig. 21)</w:t>
      </w:r>
    </w:p>
    <w:p w14:paraId="54927089" w14:textId="77777777" w:rsidR="00067DAA" w:rsidRPr="0032190F" w:rsidRDefault="00067DAA" w:rsidP="00067DAA">
      <w:pPr>
        <w:rPr>
          <w:lang w:val="fr-FR"/>
        </w:rPr>
      </w:pPr>
    </w:p>
    <w:p w14:paraId="10F42AB6" w14:textId="77777777" w:rsidR="00067DAA" w:rsidRPr="0032190F" w:rsidRDefault="00067DAA" w:rsidP="00426FF9">
      <w:pPr>
        <w:pStyle w:val="Heading1"/>
      </w:pPr>
      <w:bookmarkStart w:id="1026" w:name="Sit_Cerro_Estanislao"/>
      <w:r w:rsidRPr="0032190F">
        <w:lastRenderedPageBreak/>
        <w:t>CERRO ESTANISLAO</w:t>
      </w:r>
    </w:p>
    <w:bookmarkEnd w:id="1026"/>
    <w:p w14:paraId="02175406" w14:textId="77777777" w:rsidR="00D019B2" w:rsidRPr="0032190F" w:rsidRDefault="00D019B2" w:rsidP="00D019B2">
      <w:pPr>
        <w:rPr>
          <w:lang w:val="fr-FR"/>
        </w:rPr>
      </w:pPr>
      <w:r w:rsidRPr="0032190F">
        <w:rPr>
          <w:lang w:val="fr-FR"/>
        </w:rPr>
        <w:t>El Estanislao</w:t>
      </w:r>
    </w:p>
    <w:p w14:paraId="53FF1DBB" w14:textId="77777777" w:rsidR="00D019B2" w:rsidRPr="0032190F" w:rsidRDefault="00D019B2" w:rsidP="00D019B2">
      <w:pPr>
        <w:rPr>
          <w:lang w:val="fr-FR"/>
        </w:rPr>
      </w:pPr>
    </w:p>
    <w:p w14:paraId="7D246793" w14:textId="270F5DE0" w:rsidR="00746131" w:rsidRPr="0032190F" w:rsidRDefault="00067DAA" w:rsidP="00E74338">
      <w:pPr>
        <w:tabs>
          <w:tab w:val="left" w:pos="1620"/>
        </w:tabs>
        <w:rPr>
          <w:lang w:val="fr-FR"/>
        </w:rPr>
      </w:pPr>
      <w:r w:rsidRPr="0032190F">
        <w:rPr>
          <w:lang w:val="fr-FR"/>
        </w:rPr>
        <w:t>Cerro Estanislao (Badajoz, Espagne)</w:t>
      </w:r>
      <w:r w:rsidR="00746131" w:rsidRPr="0032190F">
        <w:rPr>
          <w:lang w:val="fr-FR"/>
        </w:rPr>
        <w:t xml:space="preserve"> , abri peint, "</w:t>
      </w:r>
      <w:hyperlink r:id="rId2311" w:anchor="Cul_Schemat_Espagne" w:history="1">
        <w:r w:rsidR="00746131" w:rsidRPr="0032190F">
          <w:rPr>
            <w:rStyle w:val="Hyperlink"/>
            <w:lang w:val="fr-FR"/>
          </w:rPr>
          <w:t>art schématique ibérique</w:t>
        </w:r>
      </w:hyperlink>
      <w:r w:rsidR="00746131" w:rsidRPr="0032190F">
        <w:rPr>
          <w:lang w:val="fr-FR"/>
        </w:rPr>
        <w:t>" pour J. Abelanet (BIB 1738 fig. 31)</w:t>
      </w:r>
      <w:r w:rsidR="00D019B2" w:rsidRPr="0032190F">
        <w:rPr>
          <w:lang w:val="fr-FR"/>
        </w:rPr>
        <w:t xml:space="preserve"> anthropomorphe </w:t>
      </w:r>
      <w:hyperlink r:id="rId2312" w:anchor="Cul_Art_TAC_T_a_personnage_bitriang" w:history="1">
        <w:r w:rsidR="00E74338" w:rsidRPr="00E74338">
          <w:rPr>
            <w:rStyle w:val="Hyperlink"/>
            <w:lang w:val="fr-FR"/>
          </w:rPr>
          <w:t>bitriangulaire</w:t>
        </w:r>
      </w:hyperlink>
      <w:r w:rsidR="00D019B2" w:rsidRPr="0032190F">
        <w:rPr>
          <w:lang w:val="fr-FR"/>
        </w:rPr>
        <w:t xml:space="preserve"> (BIB 1738 fig. 20)</w:t>
      </w:r>
    </w:p>
    <w:p w14:paraId="78A65EAC" w14:textId="77777777" w:rsidR="00067DAA" w:rsidRPr="0032190F" w:rsidRDefault="00067DAA" w:rsidP="00067DAA">
      <w:pPr>
        <w:rPr>
          <w:lang w:val="fr-FR"/>
        </w:rPr>
      </w:pPr>
    </w:p>
    <w:p w14:paraId="218AD875" w14:textId="77777777" w:rsidR="00067DAA" w:rsidRPr="0032190F" w:rsidRDefault="00067DAA" w:rsidP="00426FF9">
      <w:pPr>
        <w:pStyle w:val="Heading1"/>
      </w:pPr>
      <w:r w:rsidRPr="0032190F">
        <w:t>CIMBARRILLO DE MARIA ANTONIA</w:t>
      </w:r>
    </w:p>
    <w:p w14:paraId="669ED09A" w14:textId="1B345D54" w:rsidR="00746131" w:rsidRPr="0032190F" w:rsidRDefault="00067DAA" w:rsidP="00746131">
      <w:pPr>
        <w:rPr>
          <w:lang w:val="fr-FR"/>
        </w:rPr>
      </w:pPr>
      <w:r w:rsidRPr="0032190F">
        <w:rPr>
          <w:lang w:val="fr-FR"/>
        </w:rPr>
        <w:t>Cimbarrillo de Maria Antonia (Jaen, Espagne)</w:t>
      </w:r>
      <w:r w:rsidR="00746131" w:rsidRPr="0032190F">
        <w:rPr>
          <w:lang w:val="fr-FR"/>
        </w:rPr>
        <w:t xml:space="preserve"> , abri peint, "</w:t>
      </w:r>
      <w:hyperlink r:id="rId2313" w:anchor="Cul_Schemat_Espagne" w:history="1">
        <w:r w:rsidR="00746131" w:rsidRPr="0032190F">
          <w:rPr>
            <w:rStyle w:val="Hyperlink"/>
            <w:lang w:val="fr-FR"/>
          </w:rPr>
          <w:t>art schématique ibérique</w:t>
        </w:r>
      </w:hyperlink>
      <w:r w:rsidR="00746131" w:rsidRPr="0032190F">
        <w:rPr>
          <w:lang w:val="fr-FR"/>
        </w:rPr>
        <w:t>" pour J. Abelanet (BIB 1738 fig. 31)</w:t>
      </w:r>
    </w:p>
    <w:p w14:paraId="75B58473" w14:textId="77777777" w:rsidR="00067DAA" w:rsidRPr="0032190F" w:rsidRDefault="00067DAA" w:rsidP="00067DAA">
      <w:pPr>
        <w:rPr>
          <w:lang w:val="fr-FR"/>
        </w:rPr>
      </w:pPr>
    </w:p>
    <w:p w14:paraId="4FA72E2E" w14:textId="77777777" w:rsidR="00067DAA" w:rsidRPr="0032190F" w:rsidRDefault="00067DAA" w:rsidP="00426FF9">
      <w:pPr>
        <w:pStyle w:val="Heading1"/>
      </w:pPr>
      <w:r w:rsidRPr="0032190F">
        <w:t>COLMENAS</w:t>
      </w:r>
    </w:p>
    <w:p w14:paraId="5BA38508" w14:textId="043C6CF4" w:rsidR="00746131" w:rsidRPr="0032190F" w:rsidRDefault="00067DAA" w:rsidP="00746131">
      <w:pPr>
        <w:rPr>
          <w:lang w:val="fr-FR"/>
        </w:rPr>
      </w:pPr>
      <w:r w:rsidRPr="0032190F">
        <w:rPr>
          <w:lang w:val="fr-FR"/>
        </w:rPr>
        <w:t>Colmenas (</w:t>
      </w:r>
      <w:r w:rsidR="001607B1" w:rsidRPr="0032190F">
        <w:rPr>
          <w:lang w:val="fr-FR"/>
        </w:rPr>
        <w:t xml:space="preserve">Velez Blanco, </w:t>
      </w:r>
      <w:r w:rsidRPr="0032190F">
        <w:rPr>
          <w:lang w:val="fr-FR"/>
        </w:rPr>
        <w:t>Almeria, Espagne)</w:t>
      </w:r>
      <w:r w:rsidR="00746131" w:rsidRPr="0032190F">
        <w:rPr>
          <w:lang w:val="fr-FR"/>
        </w:rPr>
        <w:t xml:space="preserve"> , abri peint, "</w:t>
      </w:r>
      <w:hyperlink r:id="rId2314" w:anchor="Cul_Schemat_Espagne" w:history="1">
        <w:r w:rsidR="00746131" w:rsidRPr="0032190F">
          <w:rPr>
            <w:rStyle w:val="Hyperlink"/>
            <w:lang w:val="fr-FR"/>
          </w:rPr>
          <w:t>art schématique ibérique</w:t>
        </w:r>
      </w:hyperlink>
      <w:r w:rsidR="00746131" w:rsidRPr="0032190F">
        <w:rPr>
          <w:lang w:val="fr-FR"/>
        </w:rPr>
        <w:t>" pour J. Abelanet (BIB 1738 fig. 31)</w:t>
      </w:r>
      <w:r w:rsidR="001607B1" w:rsidRPr="0032190F">
        <w:rPr>
          <w:lang w:val="fr-FR"/>
        </w:rPr>
        <w:t xml:space="preserve"> anthropomorphes sytlisés (BIB 1738 fig. 23)</w:t>
      </w:r>
    </w:p>
    <w:p w14:paraId="2B337A72" w14:textId="77777777" w:rsidR="00067DAA" w:rsidRPr="0032190F" w:rsidRDefault="00067DAA" w:rsidP="00067DAA">
      <w:pPr>
        <w:rPr>
          <w:lang w:val="fr-FR"/>
        </w:rPr>
      </w:pPr>
    </w:p>
    <w:p w14:paraId="70ED2886" w14:textId="77777777" w:rsidR="00067DAA" w:rsidRPr="0032190F" w:rsidRDefault="00067DAA" w:rsidP="00426FF9">
      <w:pPr>
        <w:pStyle w:val="Heading1"/>
      </w:pPr>
      <w:bookmarkStart w:id="1027" w:name="Sit_Creus"/>
      <w:r w:rsidRPr="0032190F">
        <w:t xml:space="preserve">CREUS </w:t>
      </w:r>
    </w:p>
    <w:bookmarkEnd w:id="1027"/>
    <w:p w14:paraId="553896F6" w14:textId="20D79C1A" w:rsidR="00746131" w:rsidRPr="0032190F" w:rsidRDefault="00067DAA" w:rsidP="00746131">
      <w:pPr>
        <w:rPr>
          <w:lang w:val="fr-FR"/>
        </w:rPr>
      </w:pPr>
      <w:r w:rsidRPr="0032190F">
        <w:rPr>
          <w:lang w:val="fr-FR"/>
        </w:rPr>
        <w:t>Cova de les Creus (Tarragone, Espagne)</w:t>
      </w:r>
      <w:r w:rsidR="00746131" w:rsidRPr="0032190F">
        <w:rPr>
          <w:lang w:val="fr-FR"/>
        </w:rPr>
        <w:t xml:space="preserve"> , abri peint, "</w:t>
      </w:r>
      <w:hyperlink r:id="rId2315" w:anchor="Cul_Schemat_Espagne" w:history="1">
        <w:r w:rsidR="00746131" w:rsidRPr="0032190F">
          <w:rPr>
            <w:rStyle w:val="Hyperlink"/>
            <w:lang w:val="fr-FR"/>
          </w:rPr>
          <w:t>art schématique ibérique</w:t>
        </w:r>
      </w:hyperlink>
      <w:r w:rsidR="00746131" w:rsidRPr="0032190F">
        <w:rPr>
          <w:lang w:val="fr-FR"/>
        </w:rPr>
        <w:t>" pour J. Abelanet (BIB 1738 fig. 31)</w:t>
      </w:r>
    </w:p>
    <w:p w14:paraId="770445FD" w14:textId="77777777" w:rsidR="00067DAA" w:rsidRPr="0032190F" w:rsidRDefault="00067DAA" w:rsidP="00067DAA">
      <w:pPr>
        <w:rPr>
          <w:lang w:val="fr-FR"/>
        </w:rPr>
      </w:pPr>
    </w:p>
    <w:p w14:paraId="79FDE6F4" w14:textId="77777777" w:rsidR="00067DAA" w:rsidRPr="0032190F" w:rsidRDefault="00067DAA" w:rsidP="00426FF9">
      <w:pPr>
        <w:pStyle w:val="Heading1"/>
      </w:pPr>
      <w:bookmarkStart w:id="1028" w:name="Sit_Pi"/>
      <w:r w:rsidRPr="0032190F">
        <w:t>PI</w:t>
      </w:r>
    </w:p>
    <w:bookmarkEnd w:id="1028"/>
    <w:p w14:paraId="1C921C26" w14:textId="425113A3" w:rsidR="00746131" w:rsidRPr="0032190F" w:rsidRDefault="00067DAA" w:rsidP="00746131">
      <w:pPr>
        <w:rPr>
          <w:lang w:val="fr-FR"/>
        </w:rPr>
      </w:pPr>
      <w:r w:rsidRPr="0032190F">
        <w:rPr>
          <w:lang w:val="fr-FR"/>
        </w:rPr>
        <w:t>Cova del Pi (</w:t>
      </w:r>
      <w:r w:rsidR="00193E19" w:rsidRPr="0032190F">
        <w:rPr>
          <w:lang w:val="fr-FR"/>
        </w:rPr>
        <w:t xml:space="preserve">Tivisa, </w:t>
      </w:r>
      <w:r w:rsidRPr="0032190F">
        <w:rPr>
          <w:lang w:val="fr-FR"/>
        </w:rPr>
        <w:t>Tarragone, Espagne)</w:t>
      </w:r>
      <w:r w:rsidR="00746131" w:rsidRPr="0032190F">
        <w:rPr>
          <w:lang w:val="fr-FR"/>
        </w:rPr>
        <w:t xml:space="preserve"> , abri peint, "</w:t>
      </w:r>
      <w:hyperlink r:id="rId2316" w:anchor="Cul_Schemat_Espagne" w:history="1">
        <w:r w:rsidR="00746131" w:rsidRPr="0032190F">
          <w:rPr>
            <w:rStyle w:val="Hyperlink"/>
            <w:lang w:val="fr-FR"/>
          </w:rPr>
          <w:t>art schématique ibérique</w:t>
        </w:r>
      </w:hyperlink>
      <w:r w:rsidR="00746131" w:rsidRPr="0032190F">
        <w:rPr>
          <w:lang w:val="fr-FR"/>
        </w:rPr>
        <w:t>" pour J. Abelanet (BIB 1738 fig. 31)</w:t>
      </w:r>
      <w:r w:rsidR="00193E19" w:rsidRPr="0032190F">
        <w:rPr>
          <w:lang w:val="fr-FR"/>
        </w:rPr>
        <w:t xml:space="preserve"> Groupe de 5 anthropomorphes à jambe relevées et bras ansés (BIB 1738 fig. 21)</w:t>
      </w:r>
    </w:p>
    <w:p w14:paraId="2C4E9ADF" w14:textId="77777777" w:rsidR="00067DAA" w:rsidRPr="0032190F" w:rsidRDefault="00067DAA" w:rsidP="00067DAA">
      <w:pPr>
        <w:rPr>
          <w:lang w:val="fr-FR"/>
        </w:rPr>
      </w:pPr>
    </w:p>
    <w:p w14:paraId="5E983846" w14:textId="77777777" w:rsidR="00193E19" w:rsidRPr="0032190F" w:rsidRDefault="00193E19" w:rsidP="00067DAA">
      <w:pPr>
        <w:rPr>
          <w:lang w:val="fr-FR"/>
        </w:rPr>
      </w:pPr>
      <w:r w:rsidRPr="0032190F">
        <w:rPr>
          <w:lang w:val="fr-FR"/>
        </w:rPr>
        <w:t>HIGUERA (CUEVA DE LA)</w:t>
      </w:r>
    </w:p>
    <w:p w14:paraId="10B3B86A" w14:textId="77777777" w:rsidR="00193E19" w:rsidRPr="0032190F" w:rsidRDefault="00193E19" w:rsidP="00067DAA">
      <w:pPr>
        <w:rPr>
          <w:lang w:val="fr-FR"/>
        </w:rPr>
      </w:pPr>
      <w:r w:rsidRPr="0032190F">
        <w:rPr>
          <w:lang w:val="fr-FR"/>
        </w:rPr>
        <w:t>Cueva de la Higuera (Jean) groupe de 5 anthropomorphes à bras ansés (BIB 1738 fig. 21)</w:t>
      </w:r>
    </w:p>
    <w:p w14:paraId="59B66BF6" w14:textId="77777777" w:rsidR="00193E19" w:rsidRPr="0032190F" w:rsidRDefault="00193E19" w:rsidP="00067DAA">
      <w:pPr>
        <w:rPr>
          <w:lang w:val="fr-FR"/>
        </w:rPr>
      </w:pPr>
    </w:p>
    <w:p w14:paraId="465891B6" w14:textId="77777777" w:rsidR="00067DAA" w:rsidRPr="0032190F" w:rsidRDefault="00067DAA" w:rsidP="00426FF9">
      <w:pPr>
        <w:pStyle w:val="Heading1"/>
      </w:pPr>
      <w:r w:rsidRPr="0032190F">
        <w:t>COVACHO DEL MORRO</w:t>
      </w:r>
    </w:p>
    <w:p w14:paraId="4EDAC8AF" w14:textId="1EBDA52E" w:rsidR="00746131" w:rsidRPr="0032190F" w:rsidRDefault="00067DAA" w:rsidP="00746131">
      <w:pPr>
        <w:rPr>
          <w:lang w:val="fr-FR"/>
        </w:rPr>
      </w:pPr>
      <w:r w:rsidRPr="0032190F">
        <w:rPr>
          <w:lang w:val="fr-FR"/>
        </w:rPr>
        <w:t>Covacho del Morro (Soria, Espagne)</w:t>
      </w:r>
      <w:r w:rsidR="00746131" w:rsidRPr="0032190F">
        <w:rPr>
          <w:lang w:val="fr-FR"/>
        </w:rPr>
        <w:t xml:space="preserve"> , abri peint, "</w:t>
      </w:r>
      <w:hyperlink r:id="rId2317" w:anchor="Cul_Schemat_Espagne" w:history="1">
        <w:r w:rsidR="00746131" w:rsidRPr="0032190F">
          <w:rPr>
            <w:rStyle w:val="Hyperlink"/>
            <w:lang w:val="fr-FR"/>
          </w:rPr>
          <w:t>art schématique ibérique</w:t>
        </w:r>
      </w:hyperlink>
      <w:r w:rsidR="00746131" w:rsidRPr="0032190F">
        <w:rPr>
          <w:lang w:val="fr-FR"/>
        </w:rPr>
        <w:t>" pour J. Abelanet (BIB 1738 fig. 31)</w:t>
      </w:r>
    </w:p>
    <w:p w14:paraId="3A51CC0C" w14:textId="77777777" w:rsidR="00067DAA" w:rsidRPr="0032190F" w:rsidRDefault="00067DAA" w:rsidP="00067DAA">
      <w:pPr>
        <w:rPr>
          <w:lang w:val="fr-FR"/>
        </w:rPr>
      </w:pPr>
    </w:p>
    <w:p w14:paraId="6F0DC677" w14:textId="77777777" w:rsidR="00067DAA" w:rsidRPr="0032190F" w:rsidRDefault="00067DAA" w:rsidP="00426FF9">
      <w:pPr>
        <w:pStyle w:val="Heading1"/>
      </w:pPr>
      <w:r w:rsidRPr="0032190F">
        <w:t>CUEVA DE LA VIEJA</w:t>
      </w:r>
    </w:p>
    <w:p w14:paraId="7E83C8D3" w14:textId="12BEB9D2" w:rsidR="00746131" w:rsidRPr="0032190F" w:rsidRDefault="00067DAA" w:rsidP="00746131">
      <w:pPr>
        <w:rPr>
          <w:lang w:val="fr-FR"/>
        </w:rPr>
      </w:pPr>
      <w:r w:rsidRPr="0032190F">
        <w:rPr>
          <w:lang w:val="fr-FR"/>
        </w:rPr>
        <w:t>Cueva de la Vieja (</w:t>
      </w:r>
      <w:r w:rsidR="001607B1" w:rsidRPr="0032190F">
        <w:rPr>
          <w:lang w:val="fr-FR"/>
        </w:rPr>
        <w:t xml:space="preserve">Alpera, </w:t>
      </w:r>
      <w:r w:rsidRPr="0032190F">
        <w:rPr>
          <w:lang w:val="fr-FR"/>
        </w:rPr>
        <w:t>Albacete, Espagne)</w:t>
      </w:r>
      <w:r w:rsidR="00746131" w:rsidRPr="0032190F">
        <w:rPr>
          <w:lang w:val="fr-FR"/>
        </w:rPr>
        <w:t xml:space="preserve"> , abri peint, "</w:t>
      </w:r>
      <w:hyperlink r:id="rId2318" w:anchor="Cul_Schemat_Espagne" w:history="1">
        <w:r w:rsidR="00746131" w:rsidRPr="0032190F">
          <w:rPr>
            <w:rStyle w:val="Hyperlink"/>
            <w:lang w:val="fr-FR"/>
          </w:rPr>
          <w:t>art schématique ibérique</w:t>
        </w:r>
      </w:hyperlink>
      <w:r w:rsidR="00746131" w:rsidRPr="0032190F">
        <w:rPr>
          <w:lang w:val="fr-FR"/>
        </w:rPr>
        <w:t>" pour J. Abelanet (BIB 1738 fig. 31)</w:t>
      </w:r>
      <w:r w:rsidR="001607B1" w:rsidRPr="0032190F">
        <w:rPr>
          <w:lang w:val="fr-FR"/>
        </w:rPr>
        <w:t xml:space="preserve"> anthropomorphe sytlisé (BIB 1738 fig. 23)</w:t>
      </w:r>
    </w:p>
    <w:p w14:paraId="20BC41C3" w14:textId="77777777" w:rsidR="00067DAA" w:rsidRPr="0032190F" w:rsidRDefault="00067DAA" w:rsidP="00067DAA">
      <w:pPr>
        <w:rPr>
          <w:lang w:val="fr-FR"/>
        </w:rPr>
      </w:pPr>
    </w:p>
    <w:p w14:paraId="71339A19" w14:textId="77777777" w:rsidR="00067DAA" w:rsidRPr="00426FF9" w:rsidRDefault="00067DAA" w:rsidP="00426FF9">
      <w:pPr>
        <w:pStyle w:val="Heading1"/>
        <w:rPr>
          <w:lang w:val="es-ES"/>
        </w:rPr>
      </w:pPr>
      <w:r w:rsidRPr="00426FF9">
        <w:rPr>
          <w:lang w:val="es-ES"/>
        </w:rPr>
        <w:t>CUEVA DEL CIVIL</w:t>
      </w:r>
    </w:p>
    <w:p w14:paraId="63AB9D20" w14:textId="69016442" w:rsidR="00746131" w:rsidRPr="00566234" w:rsidRDefault="00067DAA" w:rsidP="00746131">
      <w:pPr>
        <w:rPr>
          <w:lang w:val="es-ES"/>
        </w:rPr>
      </w:pPr>
      <w:r w:rsidRPr="00566234">
        <w:rPr>
          <w:lang w:val="es-ES"/>
        </w:rPr>
        <w:t>Cueva del Civil (Castellon, Espagne)</w:t>
      </w:r>
      <w:r w:rsidR="00746131" w:rsidRPr="00566234">
        <w:rPr>
          <w:lang w:val="es-ES"/>
        </w:rPr>
        <w:t xml:space="preserve"> , abri peint, "</w:t>
      </w:r>
      <w:hyperlink r:id="rId2319" w:anchor="Cul_Schemat_Espagne" w:history="1">
        <w:r w:rsidR="00746131" w:rsidRPr="00566234">
          <w:rPr>
            <w:rStyle w:val="Hyperlink"/>
            <w:lang w:val="es-ES"/>
          </w:rPr>
          <w:t>art schématique ibérique</w:t>
        </w:r>
      </w:hyperlink>
      <w:r w:rsidR="00746131" w:rsidRPr="00566234">
        <w:rPr>
          <w:lang w:val="es-ES"/>
        </w:rPr>
        <w:t>" pour J. Abelanet (BIB 1738 fig. 31)</w:t>
      </w:r>
    </w:p>
    <w:p w14:paraId="49B7D221" w14:textId="77777777" w:rsidR="00746131" w:rsidRPr="00566234" w:rsidRDefault="00746131" w:rsidP="00746131">
      <w:pPr>
        <w:rPr>
          <w:lang w:val="es-ES"/>
        </w:rPr>
      </w:pPr>
    </w:p>
    <w:p w14:paraId="2C051F58" w14:textId="77777777" w:rsidR="00067DAA" w:rsidRPr="00426FF9" w:rsidRDefault="00067DAA" w:rsidP="00426FF9">
      <w:pPr>
        <w:pStyle w:val="Heading1"/>
        <w:rPr>
          <w:lang w:val="es-ES"/>
        </w:rPr>
      </w:pPr>
      <w:r w:rsidRPr="00426FF9">
        <w:rPr>
          <w:lang w:val="es-ES"/>
        </w:rPr>
        <w:t>CUEVA NEGRA DE MECA</w:t>
      </w:r>
    </w:p>
    <w:p w14:paraId="5B904743" w14:textId="2CAFC641" w:rsidR="00746131" w:rsidRPr="00566234" w:rsidRDefault="00067DAA" w:rsidP="00746131">
      <w:pPr>
        <w:rPr>
          <w:lang w:val="es-ES"/>
        </w:rPr>
      </w:pPr>
      <w:r w:rsidRPr="00566234">
        <w:rPr>
          <w:lang w:val="es-ES"/>
        </w:rPr>
        <w:t>Cueva Negra de Meca (Albacete, Espagne)</w:t>
      </w:r>
      <w:r w:rsidR="00746131" w:rsidRPr="00566234">
        <w:rPr>
          <w:lang w:val="es-ES"/>
        </w:rPr>
        <w:t xml:space="preserve"> , abri peint, "</w:t>
      </w:r>
      <w:hyperlink r:id="rId2320" w:anchor="Cul_Schemat_Espagne" w:history="1">
        <w:r w:rsidR="00746131" w:rsidRPr="00566234">
          <w:rPr>
            <w:rStyle w:val="Hyperlink"/>
            <w:lang w:val="es-ES"/>
          </w:rPr>
          <w:t>art schématique ibérique</w:t>
        </w:r>
      </w:hyperlink>
      <w:r w:rsidR="00746131" w:rsidRPr="00566234">
        <w:rPr>
          <w:lang w:val="es-ES"/>
        </w:rPr>
        <w:t>" pour J. Abelanet (BIB 1738 fig. 31)</w:t>
      </w:r>
    </w:p>
    <w:p w14:paraId="490ABC71" w14:textId="77777777" w:rsidR="00067DAA" w:rsidRPr="00566234" w:rsidRDefault="00067DAA" w:rsidP="00067DAA">
      <w:pPr>
        <w:rPr>
          <w:lang w:val="es-ES"/>
        </w:rPr>
      </w:pPr>
    </w:p>
    <w:p w14:paraId="3BEC127E" w14:textId="77777777" w:rsidR="00067DAA" w:rsidRPr="00426FF9" w:rsidRDefault="00067DAA" w:rsidP="00426FF9">
      <w:pPr>
        <w:pStyle w:val="Heading1"/>
        <w:rPr>
          <w:lang w:val="es-ES"/>
        </w:rPr>
      </w:pPr>
      <w:bookmarkStart w:id="1029" w:name="Sit_Dona_Clotilde"/>
      <w:r w:rsidRPr="00426FF9">
        <w:rPr>
          <w:lang w:val="es-ES"/>
        </w:rPr>
        <w:t>DONA CLOTILDE</w:t>
      </w:r>
    </w:p>
    <w:bookmarkEnd w:id="1029"/>
    <w:p w14:paraId="6A8E44A3" w14:textId="77777777" w:rsidR="00D01074" w:rsidRPr="00566234" w:rsidRDefault="00D01074" w:rsidP="00746131">
      <w:pPr>
        <w:rPr>
          <w:lang w:val="es-ES"/>
        </w:rPr>
      </w:pPr>
    </w:p>
    <w:p w14:paraId="6EEC0B63" w14:textId="22D91A64" w:rsidR="00D01074" w:rsidRPr="0032190F" w:rsidRDefault="00067DAA" w:rsidP="0038059B">
      <w:pPr>
        <w:jc w:val="both"/>
        <w:rPr>
          <w:lang w:val="fr-FR"/>
        </w:rPr>
      </w:pPr>
      <w:r w:rsidRPr="00566234">
        <w:rPr>
          <w:lang w:val="es-ES"/>
        </w:rPr>
        <w:t>Do</w:t>
      </w:r>
      <w:r w:rsidR="00060841" w:rsidRPr="00566234">
        <w:rPr>
          <w:lang w:val="es-ES"/>
        </w:rPr>
        <w:t>ñ</w:t>
      </w:r>
      <w:r w:rsidRPr="00566234">
        <w:rPr>
          <w:lang w:val="es-ES"/>
        </w:rPr>
        <w:t>a Clotilde (</w:t>
      </w:r>
      <w:r w:rsidR="00060841" w:rsidRPr="00566234">
        <w:rPr>
          <w:lang w:val="es-ES"/>
        </w:rPr>
        <w:t xml:space="preserve">Albarracin, </w:t>
      </w:r>
      <w:r w:rsidRPr="00566234">
        <w:rPr>
          <w:lang w:val="es-ES"/>
        </w:rPr>
        <w:t>Teruel, Espagne)</w:t>
      </w:r>
      <w:r w:rsidR="00746131" w:rsidRPr="00566234">
        <w:rPr>
          <w:lang w:val="es-ES"/>
        </w:rPr>
        <w:t xml:space="preserve"> , abri peint, "</w:t>
      </w:r>
      <w:hyperlink r:id="rId2321" w:anchor="Cul_Schemat_Espagne" w:history="1">
        <w:r w:rsidR="00746131" w:rsidRPr="00566234">
          <w:rPr>
            <w:rStyle w:val="Hyperlink"/>
            <w:lang w:val="es-ES"/>
          </w:rPr>
          <w:t>art schématique ibérique</w:t>
        </w:r>
      </w:hyperlink>
      <w:r w:rsidR="00746131" w:rsidRPr="00566234">
        <w:rPr>
          <w:lang w:val="es-ES"/>
        </w:rPr>
        <w:t>" pour J. Abelanet (BIB 1738 fig. 31)</w:t>
      </w:r>
      <w:r w:rsidR="00060841" w:rsidRPr="00566234">
        <w:rPr>
          <w:lang w:val="es-ES"/>
        </w:rPr>
        <w:t xml:space="preserve"> anthropomorphe, cheval (?) et poulain (?) </w:t>
      </w:r>
      <w:r w:rsidR="00060841" w:rsidRPr="0032190F">
        <w:rPr>
          <w:lang w:val="fr-FR"/>
        </w:rPr>
        <w:t>(SS BIB)</w:t>
      </w:r>
      <w:r w:rsidR="00474C9B" w:rsidRPr="0032190F">
        <w:rPr>
          <w:lang w:val="fr-FR"/>
        </w:rPr>
        <w:t>.</w:t>
      </w:r>
      <w:r w:rsidR="0038059B" w:rsidRPr="0032190F">
        <w:rPr>
          <w:lang w:val="fr-FR"/>
        </w:rPr>
        <w:t xml:space="preserve"> </w:t>
      </w:r>
      <w:r w:rsidR="00474C9B" w:rsidRPr="0032190F">
        <w:rPr>
          <w:lang w:val="fr-FR"/>
        </w:rPr>
        <w:t>Art levantin + art schématique (BIB 2397 p. 620)</w:t>
      </w:r>
      <w:r w:rsidR="0038059B" w:rsidRPr="0032190F">
        <w:rPr>
          <w:lang w:val="fr-FR"/>
        </w:rPr>
        <w:t xml:space="preserve">. le mobilier recueilli au pied de la paroi peinte de la cueva de Doña </w:t>
      </w:r>
      <w:r w:rsidR="0038059B" w:rsidRPr="0032190F">
        <w:rPr>
          <w:lang w:val="fr-FR"/>
        </w:rPr>
        <w:lastRenderedPageBreak/>
        <w:t>Clotilde (industrie lithique géométrique et céramique imprimée) est attribué au Néolithique ancien. Deux phases picturales sont discernables : des groupes de personnages longilignes dont certains sont armés d’un arc d’une part, des signes anthropomorphes et des lignes brisées d’autre part. (BIB 2397 p.638)</w:t>
      </w:r>
      <w:r w:rsidR="00563A46">
        <w:rPr>
          <w:lang w:val="fr-FR"/>
        </w:rPr>
        <w:t xml:space="preserve"> </w:t>
      </w:r>
      <w:hyperlink r:id="rId2322" w:anchor="Cul_Transition_Meso_Neo" w:history="1">
        <w:r w:rsidR="00563A46">
          <w:rPr>
            <w:rStyle w:val="Hyperlink"/>
            <w:lang w:val="fr-FR"/>
          </w:rPr>
          <w:t>niveau</w:t>
        </w:r>
        <w:r w:rsidR="00563A46" w:rsidRPr="0009435D">
          <w:rPr>
            <w:rStyle w:val="Hyperlink"/>
            <w:lang w:val="fr-FR"/>
          </w:rPr>
          <w:t xml:space="preserve"> mixte</w:t>
        </w:r>
      </w:hyperlink>
      <w:r w:rsidR="00563A46">
        <w:rPr>
          <w:lang w:val="fr-FR"/>
        </w:rPr>
        <w:t xml:space="preserve"> ?</w:t>
      </w:r>
    </w:p>
    <w:p w14:paraId="707DBD90" w14:textId="77777777" w:rsidR="00D01074" w:rsidRPr="0032190F" w:rsidRDefault="00D01074" w:rsidP="00D01074">
      <w:pPr>
        <w:autoSpaceDE w:val="0"/>
        <w:autoSpaceDN w:val="0"/>
        <w:adjustRightInd w:val="0"/>
        <w:jc w:val="both"/>
        <w:rPr>
          <w:szCs w:val="20"/>
          <w:lang w:val="fr-FR" w:eastAsia="en-GB"/>
        </w:rPr>
      </w:pPr>
    </w:p>
    <w:p w14:paraId="22DE2D08" w14:textId="77777777" w:rsidR="00D01074" w:rsidRPr="0032190F" w:rsidRDefault="00083806" w:rsidP="00426FF9">
      <w:pPr>
        <w:pStyle w:val="Heading1"/>
      </w:pPr>
      <w:bookmarkStart w:id="1030" w:name="Sit_Pulido"/>
      <w:r w:rsidRPr="0032190F">
        <w:t>PULIDO</w:t>
      </w:r>
    </w:p>
    <w:bookmarkEnd w:id="1030"/>
    <w:p w14:paraId="40725F27" w14:textId="77777777" w:rsidR="004B258C" w:rsidRDefault="00E16AA9" w:rsidP="00D01074">
      <w:pPr>
        <w:autoSpaceDE w:val="0"/>
        <w:autoSpaceDN w:val="0"/>
        <w:adjustRightInd w:val="0"/>
        <w:jc w:val="both"/>
        <w:rPr>
          <w:iCs/>
          <w:szCs w:val="20"/>
          <w:lang w:val="fr-FR" w:eastAsia="en-GB"/>
        </w:rPr>
      </w:pPr>
      <w:r>
        <w:rPr>
          <w:iCs/>
          <w:szCs w:val="20"/>
          <w:lang w:val="fr-FR" w:eastAsia="en-GB"/>
        </w:rPr>
        <w:t xml:space="preserve">El </w:t>
      </w:r>
      <w:r w:rsidRPr="0032190F">
        <w:rPr>
          <w:iCs/>
          <w:szCs w:val="20"/>
          <w:lang w:val="fr-FR" w:eastAsia="en-GB"/>
        </w:rPr>
        <w:t>Plano del Pulido</w:t>
      </w:r>
    </w:p>
    <w:p w14:paraId="7EB92D70" w14:textId="77777777" w:rsidR="00E16AA9" w:rsidRDefault="00E16AA9" w:rsidP="00D01074">
      <w:pPr>
        <w:autoSpaceDE w:val="0"/>
        <w:autoSpaceDN w:val="0"/>
        <w:adjustRightInd w:val="0"/>
        <w:jc w:val="both"/>
        <w:rPr>
          <w:iCs/>
          <w:szCs w:val="20"/>
          <w:lang w:val="fr-FR" w:eastAsia="en-GB"/>
        </w:rPr>
      </w:pPr>
    </w:p>
    <w:p w14:paraId="21110C76" w14:textId="7DAB351C" w:rsidR="00D01074" w:rsidRDefault="00D01074" w:rsidP="00D01074">
      <w:pPr>
        <w:autoSpaceDE w:val="0"/>
        <w:autoSpaceDN w:val="0"/>
        <w:adjustRightInd w:val="0"/>
        <w:jc w:val="both"/>
        <w:rPr>
          <w:szCs w:val="20"/>
          <w:lang w:val="fr-FR" w:eastAsia="en-GB"/>
        </w:rPr>
      </w:pPr>
      <w:r w:rsidRPr="0032190F">
        <w:rPr>
          <w:iCs/>
          <w:szCs w:val="20"/>
          <w:lang w:val="fr-FR" w:eastAsia="en-GB"/>
        </w:rPr>
        <w:t>A l'Est de la province de Teruel (</w:t>
      </w:r>
      <w:r w:rsidRPr="0032190F">
        <w:rPr>
          <w:szCs w:val="20"/>
          <w:lang w:val="fr-FR" w:eastAsia="en-GB"/>
        </w:rPr>
        <w:t>Caspe</w:t>
      </w:r>
      <w:r w:rsidRPr="0032190F">
        <w:rPr>
          <w:rFonts w:ascii="Times-Roman" w:hAnsi="Times-Roman" w:cs="Times-Roman"/>
          <w:sz w:val="20"/>
          <w:szCs w:val="20"/>
          <w:lang w:val="fr-FR" w:eastAsia="en-GB"/>
        </w:rPr>
        <w:t xml:space="preserve">, </w:t>
      </w:r>
      <w:r w:rsidRPr="0032190F">
        <w:rPr>
          <w:iCs/>
          <w:szCs w:val="20"/>
          <w:lang w:val="fr-FR" w:eastAsia="en-GB"/>
        </w:rPr>
        <w:t xml:space="preserve">Espagne) le site abrite des </w:t>
      </w:r>
      <w:r w:rsidRPr="0032190F">
        <w:rPr>
          <w:szCs w:val="20"/>
          <w:lang w:val="fr-FR" w:eastAsia="en-GB"/>
        </w:rPr>
        <w:t xml:space="preserve">peintures de diverses nuances de rouge représentant des scènes cynégétiques avec des cervidés et des archers à la course ainsi que de grands personnages, v. </w:t>
      </w:r>
      <w:hyperlink r:id="rId2323" w:anchor="Sit_Agua_Amarga" w:history="1">
        <w:r w:rsidR="00083806" w:rsidRPr="0032190F">
          <w:rPr>
            <w:rStyle w:val="Hyperlink"/>
            <w:iCs/>
            <w:szCs w:val="20"/>
            <w:lang w:val="fr-FR" w:eastAsia="en-GB"/>
          </w:rPr>
          <w:t>Agua Amarga</w:t>
        </w:r>
      </w:hyperlink>
      <w:r w:rsidRPr="0032190F">
        <w:rPr>
          <w:szCs w:val="20"/>
          <w:lang w:val="fr-FR" w:eastAsia="en-GB"/>
        </w:rPr>
        <w:t xml:space="preserve">, </w:t>
      </w:r>
      <w:hyperlink r:id="rId2324" w:anchor="Sit_Calapata" w:history="1">
        <w:r w:rsidRPr="0032190F">
          <w:rPr>
            <w:rStyle w:val="Hyperlink"/>
            <w:iCs/>
            <w:szCs w:val="20"/>
            <w:lang w:val="fr-FR" w:eastAsia="en-GB"/>
          </w:rPr>
          <w:t>Calapatá</w:t>
        </w:r>
      </w:hyperlink>
      <w:r w:rsidRPr="0032190F">
        <w:rPr>
          <w:szCs w:val="20"/>
          <w:lang w:val="fr-FR" w:eastAsia="en-GB"/>
        </w:rPr>
        <w:t xml:space="preserve"> (BIB 2397 p. 621)</w:t>
      </w:r>
      <w:r w:rsidR="00376602" w:rsidRPr="0032190F">
        <w:rPr>
          <w:szCs w:val="20"/>
          <w:lang w:val="fr-FR" w:eastAsia="en-GB"/>
        </w:rPr>
        <w:t>. Peintures levantines: un grand cervidé peint en rouge (BIB 2397 p. 624)</w:t>
      </w:r>
    </w:p>
    <w:p w14:paraId="2617DE90" w14:textId="77777777" w:rsidR="00715703" w:rsidRDefault="00715703" w:rsidP="00B47482">
      <w:pPr>
        <w:rPr>
          <w:lang w:val="fr-FR"/>
        </w:rPr>
      </w:pPr>
    </w:p>
    <w:p w14:paraId="7CC21007" w14:textId="77777777" w:rsidR="00715703" w:rsidRPr="00715703" w:rsidRDefault="00715703" w:rsidP="00715703">
      <w:pPr>
        <w:autoSpaceDE w:val="0"/>
        <w:autoSpaceDN w:val="0"/>
        <w:adjustRightInd w:val="0"/>
        <w:jc w:val="both"/>
        <w:rPr>
          <w:iCs/>
          <w:szCs w:val="20"/>
          <w:lang w:val="fr-FR" w:eastAsia="en-GB"/>
        </w:rPr>
      </w:pPr>
      <w:r w:rsidRPr="00715703">
        <w:rPr>
          <w:iCs/>
          <w:szCs w:val="20"/>
          <w:lang w:val="fr-FR" w:eastAsia="en-GB"/>
        </w:rPr>
        <w:t xml:space="preserve">El </w:t>
      </w:r>
      <w:r w:rsidRPr="00715703">
        <w:rPr>
          <w:iCs/>
          <w:szCs w:val="22"/>
          <w:lang w:val="fr-FR"/>
        </w:rPr>
        <w:t>covacho del Plano del Pulido (Caspe</w:t>
      </w:r>
      <w:r w:rsidRPr="00715703">
        <w:rPr>
          <w:iCs/>
          <w:szCs w:val="20"/>
          <w:lang w:val="fr-FR" w:eastAsia="en-GB"/>
        </w:rPr>
        <w:t xml:space="preserve">, Aragon) 6 figurations dont un cerf levantin et un anthopomorphe (BIB 2834) Relevé en 3D par lasergrammétrie (BIB 2834) </w:t>
      </w:r>
    </w:p>
    <w:p w14:paraId="3BEDD4F4" w14:textId="77777777" w:rsidR="00715703" w:rsidRPr="00715703" w:rsidRDefault="00715703" w:rsidP="00B47482">
      <w:pPr>
        <w:rPr>
          <w:lang w:val="fr-FR"/>
        </w:rPr>
      </w:pPr>
    </w:p>
    <w:p w14:paraId="2E0F6A96" w14:textId="1209E7B4" w:rsidR="00B47482" w:rsidRDefault="00B47482" w:rsidP="00B47482">
      <w:pPr>
        <w:rPr>
          <w:lang w:val="fr-FR"/>
        </w:rPr>
      </w:pPr>
      <w:r>
        <w:rPr>
          <w:lang w:val="fr-FR"/>
        </w:rPr>
        <w:t xml:space="preserve">Tio Pulido (Caspe, Zaragoza) </w:t>
      </w:r>
      <w:hyperlink r:id="rId2325" w:anchor="Cul_Levantin" w:history="1">
        <w:r w:rsidRPr="00B47482">
          <w:rPr>
            <w:rStyle w:val="Hyperlink"/>
            <w:lang w:val="fr-FR"/>
          </w:rPr>
          <w:t>Art levantin</w:t>
        </w:r>
      </w:hyperlink>
      <w:r>
        <w:rPr>
          <w:lang w:val="fr-FR"/>
        </w:rPr>
        <w:t xml:space="preserve"> et présence de niveaux </w:t>
      </w:r>
      <w:hyperlink r:id="rId2326" w:anchor="Cul_Mesolithique_Geom" w:history="1">
        <w:r w:rsidR="00CA043B" w:rsidRPr="00CA043B">
          <w:rPr>
            <w:rStyle w:val="Hyperlink"/>
            <w:lang w:val="fr-FR"/>
          </w:rPr>
          <w:t>Mésolithique géométrique</w:t>
        </w:r>
      </w:hyperlink>
      <w:r w:rsidR="00CA043B">
        <w:rPr>
          <w:lang w:val="fr-FR"/>
        </w:rPr>
        <w:t xml:space="preserve"> </w:t>
      </w:r>
      <w:r>
        <w:rPr>
          <w:lang w:val="fr-FR"/>
        </w:rPr>
        <w:t xml:space="preserve">(BIB 2779) </w:t>
      </w:r>
      <w:hyperlink r:id="rId2327" w:anchor="Cul_Transition_Meso_Neo" w:history="1">
        <w:r w:rsidR="0009435D" w:rsidRPr="0009435D">
          <w:rPr>
            <w:rStyle w:val="Hyperlink"/>
            <w:lang w:val="fr-FR"/>
          </w:rPr>
          <w:t>niveaux mixtes</w:t>
        </w:r>
      </w:hyperlink>
      <w:r>
        <w:rPr>
          <w:lang w:val="fr-FR"/>
        </w:rPr>
        <w:t xml:space="preserve">: épipaléolithique à géométriques et céramiques néolithiques (BIB 2779) </w:t>
      </w:r>
    </w:p>
    <w:p w14:paraId="2078BD15" w14:textId="77777777" w:rsidR="009B0BFE" w:rsidRDefault="009B0BFE" w:rsidP="00B47482">
      <w:pPr>
        <w:rPr>
          <w:lang w:val="fr-FR"/>
        </w:rPr>
      </w:pPr>
      <w:r>
        <w:rPr>
          <w:lang w:val="fr-FR"/>
        </w:rPr>
        <w:t>Couche archéologique sous les peintures levantines (BIB 2779)</w:t>
      </w:r>
    </w:p>
    <w:p w14:paraId="52FA9822" w14:textId="77777777" w:rsidR="00715703" w:rsidRDefault="00715703" w:rsidP="00E16AA9">
      <w:pPr>
        <w:autoSpaceDE w:val="0"/>
        <w:autoSpaceDN w:val="0"/>
        <w:adjustRightInd w:val="0"/>
        <w:jc w:val="both"/>
        <w:rPr>
          <w:lang w:val="fr-FR"/>
        </w:rPr>
      </w:pPr>
    </w:p>
    <w:p w14:paraId="72AB3175" w14:textId="77777777" w:rsidR="00E16AA9" w:rsidRPr="00715703" w:rsidRDefault="00E16AA9" w:rsidP="00E16AA9">
      <w:pPr>
        <w:autoSpaceDE w:val="0"/>
        <w:autoSpaceDN w:val="0"/>
        <w:adjustRightInd w:val="0"/>
        <w:jc w:val="both"/>
        <w:rPr>
          <w:lang w:val="fr-FR"/>
        </w:rPr>
      </w:pPr>
      <w:r w:rsidRPr="00E16AA9">
        <w:rPr>
          <w:lang w:val="fr-FR"/>
        </w:rPr>
        <w:t xml:space="preserve">Site de Guadalope qui montre un Néolithique "pur" (verdadero) avec une industrie similaire à celle de Chaves où dominnent nettement les </w:t>
      </w:r>
      <w:r w:rsidRPr="00E16AA9">
        <w:rPr>
          <w:i/>
          <w:lang w:val="fr-FR"/>
        </w:rPr>
        <w:t>segmentos de doble bisel</w:t>
      </w:r>
      <w:r>
        <w:rPr>
          <w:i/>
          <w:lang w:val="fr-FR"/>
        </w:rPr>
        <w:t xml:space="preserve"> (n=20)</w:t>
      </w:r>
      <w:r w:rsidRPr="00E16AA9">
        <w:rPr>
          <w:i/>
          <w:lang w:val="fr-FR"/>
        </w:rPr>
        <w:t xml:space="preserve">, </w:t>
      </w:r>
      <w:r w:rsidRPr="00E16AA9">
        <w:rPr>
          <w:i/>
          <w:szCs w:val="22"/>
          <w:lang w:val="fr-FR" w:eastAsia="en-GB"/>
        </w:rPr>
        <w:t>presencia de auténticos taladros</w:t>
      </w:r>
      <w:r w:rsidR="00715703">
        <w:rPr>
          <w:i/>
          <w:szCs w:val="22"/>
          <w:lang w:val="fr-FR" w:eastAsia="en-GB"/>
        </w:rPr>
        <w:t xml:space="preserve"> </w:t>
      </w:r>
      <w:r w:rsidRPr="00715703">
        <w:rPr>
          <w:i/>
          <w:szCs w:val="22"/>
          <w:lang w:val="fr-FR" w:eastAsia="en-GB"/>
        </w:rPr>
        <w:t>de larga punta y de láminas de retoque continuo con pátina de cereal junto a una abundancia relativa de cerámicas</w:t>
      </w:r>
      <w:r w:rsidRPr="00715703">
        <w:rPr>
          <w:lang w:val="fr-FR"/>
        </w:rPr>
        <w:t xml:space="preserve"> (BIB 2781) Céramiques Impressa et Cardiales (BIB 2781)</w:t>
      </w:r>
    </w:p>
    <w:p w14:paraId="2C953EEE" w14:textId="77777777" w:rsidR="00E16AA9" w:rsidRDefault="00E16AA9" w:rsidP="00E16AA9">
      <w:pPr>
        <w:autoSpaceDE w:val="0"/>
        <w:autoSpaceDN w:val="0"/>
        <w:adjustRightInd w:val="0"/>
        <w:jc w:val="both"/>
        <w:rPr>
          <w:lang w:val="fr-FR"/>
        </w:rPr>
      </w:pPr>
      <w:r w:rsidRPr="00E16AA9">
        <w:rPr>
          <w:lang w:val="fr-FR"/>
        </w:rPr>
        <w:t>Situé dans une zone propice à la culture des céréales</w:t>
      </w:r>
      <w:r>
        <w:rPr>
          <w:lang w:val="fr-FR"/>
        </w:rPr>
        <w:t xml:space="preserve"> (BIB 2781)</w:t>
      </w:r>
    </w:p>
    <w:p w14:paraId="749BF9D0" w14:textId="77777777" w:rsidR="001A1DFB" w:rsidRPr="00E16AA9" w:rsidRDefault="001A1DFB" w:rsidP="00E16AA9">
      <w:pPr>
        <w:autoSpaceDE w:val="0"/>
        <w:autoSpaceDN w:val="0"/>
        <w:adjustRightInd w:val="0"/>
        <w:jc w:val="both"/>
        <w:rPr>
          <w:lang w:val="fr-FR"/>
        </w:rPr>
      </w:pPr>
      <w:r>
        <w:rPr>
          <w:lang w:val="fr-FR"/>
        </w:rPr>
        <w:t>Le statut du site ("acculturé" vs néolithique "pur") est débattue (BIB 2781)</w:t>
      </w:r>
    </w:p>
    <w:p w14:paraId="1ECB9A19" w14:textId="77777777" w:rsidR="00E16AA9" w:rsidRPr="00E16AA9" w:rsidRDefault="00E16AA9" w:rsidP="00E16AA9">
      <w:pPr>
        <w:autoSpaceDE w:val="0"/>
        <w:autoSpaceDN w:val="0"/>
        <w:adjustRightInd w:val="0"/>
        <w:jc w:val="both"/>
        <w:rPr>
          <w:lang w:val="fr-FR"/>
        </w:rPr>
      </w:pPr>
    </w:p>
    <w:p w14:paraId="03E37C8A" w14:textId="4F20F191" w:rsidR="009B0BFE" w:rsidRDefault="009B0BFE" w:rsidP="00B47482">
      <w:pPr>
        <w:rPr>
          <w:lang w:val="fr-FR"/>
        </w:rPr>
      </w:pPr>
      <w:r>
        <w:rPr>
          <w:lang w:val="fr-FR"/>
        </w:rPr>
        <w:t xml:space="preserve">v. </w:t>
      </w:r>
      <w:hyperlink r:id="rId2328" w:anchor="Sit_Secans" w:history="1">
        <w:r w:rsidRPr="00E16AA9">
          <w:rPr>
            <w:rStyle w:val="Hyperlink"/>
            <w:lang w:val="fr-FR"/>
          </w:rPr>
          <w:t>Secans</w:t>
        </w:r>
      </w:hyperlink>
    </w:p>
    <w:p w14:paraId="492D6A3D" w14:textId="77777777" w:rsidR="00D01074" w:rsidRDefault="00D01074" w:rsidP="00D01074">
      <w:pPr>
        <w:autoSpaceDE w:val="0"/>
        <w:autoSpaceDN w:val="0"/>
        <w:adjustRightInd w:val="0"/>
        <w:jc w:val="both"/>
        <w:rPr>
          <w:szCs w:val="20"/>
          <w:lang w:val="fr-FR" w:eastAsia="en-GB"/>
        </w:rPr>
      </w:pPr>
    </w:p>
    <w:p w14:paraId="6E517129" w14:textId="77777777" w:rsidR="00E16AA9" w:rsidRDefault="00E16AA9" w:rsidP="00426FF9">
      <w:pPr>
        <w:pStyle w:val="Heading1"/>
      </w:pPr>
      <w:bookmarkStart w:id="1031" w:name="Sit_Alonso_Norte"/>
      <w:r>
        <w:t>ALONSO NORTE</w:t>
      </w:r>
    </w:p>
    <w:bookmarkEnd w:id="1031"/>
    <w:p w14:paraId="456F2B47" w14:textId="77777777" w:rsidR="00E16AA9" w:rsidRDefault="00E16AA9" w:rsidP="00D01074">
      <w:pPr>
        <w:autoSpaceDE w:val="0"/>
        <w:autoSpaceDN w:val="0"/>
        <w:adjustRightInd w:val="0"/>
        <w:jc w:val="both"/>
        <w:rPr>
          <w:szCs w:val="20"/>
          <w:lang w:val="fr-FR" w:eastAsia="en-GB"/>
        </w:rPr>
      </w:pPr>
    </w:p>
    <w:p w14:paraId="54DC2686" w14:textId="77777777" w:rsidR="00E16AA9" w:rsidRPr="001A1DFB" w:rsidRDefault="00E16AA9" w:rsidP="00E16AA9">
      <w:pPr>
        <w:autoSpaceDE w:val="0"/>
        <w:autoSpaceDN w:val="0"/>
        <w:adjustRightInd w:val="0"/>
        <w:jc w:val="both"/>
        <w:rPr>
          <w:lang w:val="fr-FR"/>
        </w:rPr>
      </w:pPr>
      <w:r w:rsidRPr="00E16AA9">
        <w:rPr>
          <w:lang w:val="fr-FR"/>
        </w:rPr>
        <w:t>Site de Guadalope qui montre un Néolithique "pur" (</w:t>
      </w:r>
      <w:r w:rsidRPr="001A1DFB">
        <w:rPr>
          <w:i/>
          <w:lang w:val="fr-FR"/>
        </w:rPr>
        <w:t>verdadero</w:t>
      </w:r>
      <w:r w:rsidRPr="00E16AA9">
        <w:rPr>
          <w:lang w:val="fr-FR"/>
        </w:rPr>
        <w:t xml:space="preserve">) avec une industrie similaire à celle de Chaves où dominnent nettement les </w:t>
      </w:r>
      <w:r w:rsidRPr="00E16AA9">
        <w:rPr>
          <w:i/>
          <w:lang w:val="fr-FR"/>
        </w:rPr>
        <w:t>segmentos de doble bisel</w:t>
      </w:r>
      <w:r>
        <w:rPr>
          <w:i/>
          <w:lang w:val="fr-FR"/>
        </w:rPr>
        <w:t xml:space="preserve"> (n=22)</w:t>
      </w:r>
      <w:r w:rsidRPr="00E16AA9">
        <w:rPr>
          <w:i/>
          <w:lang w:val="fr-FR"/>
        </w:rPr>
        <w:t xml:space="preserve">, </w:t>
      </w:r>
      <w:r w:rsidRPr="00E16AA9">
        <w:rPr>
          <w:i/>
          <w:szCs w:val="22"/>
          <w:lang w:val="fr-FR" w:eastAsia="en-GB"/>
        </w:rPr>
        <w:t>presencia de auténticos taladros</w:t>
      </w:r>
      <w:r w:rsidR="001A1DFB">
        <w:rPr>
          <w:i/>
          <w:szCs w:val="22"/>
          <w:lang w:val="fr-FR" w:eastAsia="en-GB"/>
        </w:rPr>
        <w:t xml:space="preserve"> </w:t>
      </w:r>
      <w:r w:rsidRPr="001A1DFB">
        <w:rPr>
          <w:i/>
          <w:szCs w:val="22"/>
          <w:lang w:val="fr-FR" w:eastAsia="en-GB"/>
        </w:rPr>
        <w:t>de larga punta y de láminas de retoque continuo con pátina de cereal junto a una abundancia relativa de cerámicas</w:t>
      </w:r>
      <w:r w:rsidRPr="001A1DFB">
        <w:rPr>
          <w:lang w:val="fr-FR"/>
        </w:rPr>
        <w:t xml:space="preserve"> (BIB 2781) Céramiques Impressa et incisées (BIB 2781)</w:t>
      </w:r>
    </w:p>
    <w:p w14:paraId="1CBEB374" w14:textId="77777777" w:rsidR="00E16AA9" w:rsidRDefault="00E16AA9" w:rsidP="00E16AA9">
      <w:pPr>
        <w:autoSpaceDE w:val="0"/>
        <w:autoSpaceDN w:val="0"/>
        <w:adjustRightInd w:val="0"/>
        <w:jc w:val="both"/>
        <w:rPr>
          <w:lang w:val="fr-FR"/>
        </w:rPr>
      </w:pPr>
      <w:r w:rsidRPr="00E16AA9">
        <w:rPr>
          <w:lang w:val="fr-FR"/>
        </w:rPr>
        <w:t>Situé dans une zone propice à la culture des céréales</w:t>
      </w:r>
      <w:r>
        <w:rPr>
          <w:lang w:val="fr-FR"/>
        </w:rPr>
        <w:t xml:space="preserve"> (BIB 2781)</w:t>
      </w:r>
    </w:p>
    <w:p w14:paraId="5AF73BA3" w14:textId="77777777" w:rsidR="00E16AA9" w:rsidRPr="00E16AA9" w:rsidRDefault="00E16AA9" w:rsidP="00D01074">
      <w:pPr>
        <w:autoSpaceDE w:val="0"/>
        <w:autoSpaceDN w:val="0"/>
        <w:adjustRightInd w:val="0"/>
        <w:jc w:val="both"/>
        <w:rPr>
          <w:szCs w:val="20"/>
          <w:lang w:val="fr-FR" w:eastAsia="en-GB"/>
        </w:rPr>
      </w:pPr>
    </w:p>
    <w:p w14:paraId="59B7B587" w14:textId="77777777" w:rsidR="00D01074" w:rsidRPr="0032190F" w:rsidRDefault="00083806" w:rsidP="00426FF9">
      <w:pPr>
        <w:pStyle w:val="Heading1"/>
      </w:pPr>
      <w:bookmarkStart w:id="1032" w:name="Sit_Secans"/>
      <w:r w:rsidRPr="0032190F">
        <w:t>SECANS</w:t>
      </w:r>
    </w:p>
    <w:bookmarkEnd w:id="1032"/>
    <w:p w14:paraId="77BBE9A9" w14:textId="424BBBCD" w:rsidR="00D01074" w:rsidRPr="0032190F" w:rsidRDefault="00D01074" w:rsidP="00D01074">
      <w:pPr>
        <w:autoSpaceDE w:val="0"/>
        <w:autoSpaceDN w:val="0"/>
        <w:adjustRightInd w:val="0"/>
        <w:jc w:val="both"/>
        <w:rPr>
          <w:szCs w:val="20"/>
          <w:lang w:val="fr-FR" w:eastAsia="en-GB"/>
        </w:rPr>
      </w:pPr>
      <w:r w:rsidRPr="0032190F">
        <w:rPr>
          <w:iCs/>
          <w:szCs w:val="20"/>
          <w:lang w:val="fr-FR" w:eastAsia="en-GB"/>
        </w:rPr>
        <w:t>A l'Est de la province de Teruel (</w:t>
      </w:r>
      <w:r w:rsidRPr="0032190F">
        <w:rPr>
          <w:szCs w:val="20"/>
          <w:lang w:val="fr-FR" w:eastAsia="en-GB"/>
        </w:rPr>
        <w:t>Mazaleón</w:t>
      </w:r>
      <w:r w:rsidRPr="0032190F">
        <w:rPr>
          <w:rFonts w:ascii="Times-Roman" w:hAnsi="Times-Roman" w:cs="Times-Roman"/>
          <w:sz w:val="20"/>
          <w:szCs w:val="20"/>
          <w:lang w:val="fr-FR" w:eastAsia="en-GB"/>
        </w:rPr>
        <w:t xml:space="preserve">, </w:t>
      </w:r>
      <w:r w:rsidRPr="0032190F">
        <w:rPr>
          <w:iCs/>
          <w:szCs w:val="20"/>
          <w:lang w:val="fr-FR" w:eastAsia="en-GB"/>
        </w:rPr>
        <w:t xml:space="preserve">Espagne) le site d' El Secans abrite des </w:t>
      </w:r>
      <w:r w:rsidRPr="0032190F">
        <w:rPr>
          <w:szCs w:val="20"/>
          <w:lang w:val="fr-FR" w:eastAsia="en-GB"/>
        </w:rPr>
        <w:t xml:space="preserve">peintures de diverses nuances de rouge représentant des scènes cynégétiques avec des cervidés et des archers à la course ainsi que de grands personnages, v. </w:t>
      </w:r>
      <w:hyperlink r:id="rId2329" w:anchor="Sit_Agua_Amarga" w:history="1">
        <w:r w:rsidR="00083806" w:rsidRPr="0032190F">
          <w:rPr>
            <w:rStyle w:val="Hyperlink"/>
            <w:iCs/>
            <w:szCs w:val="20"/>
            <w:lang w:val="fr-FR" w:eastAsia="en-GB"/>
          </w:rPr>
          <w:t>Agua Amarga</w:t>
        </w:r>
      </w:hyperlink>
      <w:r w:rsidRPr="0032190F">
        <w:rPr>
          <w:szCs w:val="20"/>
          <w:lang w:val="fr-FR" w:eastAsia="en-GB"/>
        </w:rPr>
        <w:t xml:space="preserve">, </w:t>
      </w:r>
      <w:hyperlink r:id="rId2330" w:anchor="Sit_Calapata" w:history="1">
        <w:r w:rsidR="00083806" w:rsidRPr="0032190F">
          <w:rPr>
            <w:rStyle w:val="Hyperlink"/>
            <w:iCs/>
            <w:szCs w:val="20"/>
            <w:lang w:val="fr-FR" w:eastAsia="en-GB"/>
          </w:rPr>
          <w:t>Calapatá</w:t>
        </w:r>
      </w:hyperlink>
      <w:r w:rsidR="00083806" w:rsidRPr="0032190F">
        <w:rPr>
          <w:szCs w:val="20"/>
          <w:lang w:val="fr-FR" w:eastAsia="en-GB"/>
        </w:rPr>
        <w:t xml:space="preserve"> </w:t>
      </w:r>
      <w:r w:rsidRPr="0032190F">
        <w:rPr>
          <w:szCs w:val="20"/>
          <w:lang w:val="fr-FR" w:eastAsia="en-GB"/>
        </w:rPr>
        <w:t>(BIB 2397 p. 621)</w:t>
      </w:r>
    </w:p>
    <w:p w14:paraId="7EFFEEA1" w14:textId="2BDEB50A" w:rsidR="00083806" w:rsidRDefault="00000000" w:rsidP="00083806">
      <w:pPr>
        <w:rPr>
          <w:lang w:val="fr-FR"/>
        </w:rPr>
      </w:pPr>
      <w:hyperlink r:id="rId2331" w:anchor="Cul_Levantin" w:history="1">
        <w:r w:rsidR="00083806" w:rsidRPr="0032190F">
          <w:rPr>
            <w:rStyle w:val="Hyperlink"/>
            <w:lang w:val="fr-FR"/>
          </w:rPr>
          <w:t>art levantin</w:t>
        </w:r>
      </w:hyperlink>
      <w:r w:rsidR="00083806" w:rsidRPr="0032190F">
        <w:rPr>
          <w:lang w:val="fr-FR"/>
        </w:rPr>
        <w:t>. Els Secans (Teruel), Scènes d'homme vétu d'une culotte et de décorations de jambes (BIB 1783 p. 22)</w:t>
      </w:r>
    </w:p>
    <w:p w14:paraId="3B72889B" w14:textId="3E8E71C7" w:rsidR="00B47482" w:rsidRDefault="00000000" w:rsidP="00083806">
      <w:pPr>
        <w:rPr>
          <w:lang w:val="fr-FR"/>
        </w:rPr>
      </w:pPr>
      <w:hyperlink r:id="rId2332" w:anchor="Cul_Levantin" w:history="1">
        <w:r w:rsidR="00B47482" w:rsidRPr="00B47482">
          <w:rPr>
            <w:rStyle w:val="Hyperlink"/>
            <w:lang w:val="fr-FR"/>
          </w:rPr>
          <w:t>Art levantin</w:t>
        </w:r>
      </w:hyperlink>
      <w:r w:rsidR="00B47482">
        <w:rPr>
          <w:lang w:val="fr-FR"/>
        </w:rPr>
        <w:t xml:space="preserve"> et présence </w:t>
      </w:r>
      <w:r w:rsidR="009B0BFE">
        <w:rPr>
          <w:lang w:val="fr-FR"/>
        </w:rPr>
        <w:t xml:space="preserve">d' un unique niveau archéologique: </w:t>
      </w:r>
      <w:hyperlink r:id="rId2333" w:anchor="Cul_Transition_Meso_Neo" w:history="1">
        <w:r w:rsidR="009B0BFE">
          <w:rPr>
            <w:rStyle w:val="Hyperlink"/>
            <w:lang w:val="fr-FR"/>
          </w:rPr>
          <w:t>niveau</w:t>
        </w:r>
        <w:r w:rsidR="00B47482" w:rsidRPr="0009435D">
          <w:rPr>
            <w:rStyle w:val="Hyperlink"/>
            <w:lang w:val="fr-FR"/>
          </w:rPr>
          <w:t xml:space="preserve"> mixte</w:t>
        </w:r>
      </w:hyperlink>
      <w:r w:rsidR="009B0BFE">
        <w:rPr>
          <w:lang w:val="fr-FR"/>
        </w:rPr>
        <w:t xml:space="preserve"> à</w:t>
      </w:r>
      <w:r w:rsidR="00B47482">
        <w:rPr>
          <w:lang w:val="fr-FR"/>
        </w:rPr>
        <w:t xml:space="preserve"> </w:t>
      </w:r>
      <w:hyperlink r:id="rId2334" w:anchor="Cul_Mesolithique_Geom" w:history="1">
        <w:r w:rsidR="00CA043B" w:rsidRPr="00CA043B">
          <w:rPr>
            <w:rStyle w:val="Hyperlink"/>
            <w:lang w:val="fr-FR"/>
          </w:rPr>
          <w:t>Mésolithique géométrique</w:t>
        </w:r>
      </w:hyperlink>
      <w:r w:rsidR="00B47482">
        <w:rPr>
          <w:lang w:val="fr-FR"/>
        </w:rPr>
        <w:t xml:space="preserve"> et céramiques néolithiques (BIB 2779) </w:t>
      </w:r>
    </w:p>
    <w:p w14:paraId="33EF6E5D" w14:textId="7A89E448" w:rsidR="00B47482" w:rsidRPr="0032190F" w:rsidRDefault="00E16AA9" w:rsidP="00083806">
      <w:pPr>
        <w:rPr>
          <w:lang w:val="fr-FR"/>
        </w:rPr>
      </w:pPr>
      <w:r>
        <w:rPr>
          <w:lang w:val="fr-FR"/>
        </w:rPr>
        <w:t xml:space="preserve">v </w:t>
      </w:r>
      <w:hyperlink r:id="rId2335" w:anchor="Sit_Pulido" w:history="1">
        <w:r w:rsidRPr="00E16AA9">
          <w:rPr>
            <w:rStyle w:val="Hyperlink"/>
            <w:lang w:val="fr-FR"/>
          </w:rPr>
          <w:t>Pulido</w:t>
        </w:r>
      </w:hyperlink>
    </w:p>
    <w:p w14:paraId="0369A747" w14:textId="77777777" w:rsidR="00D01074" w:rsidRPr="0032190F" w:rsidRDefault="00D01074" w:rsidP="00D01074">
      <w:pPr>
        <w:autoSpaceDE w:val="0"/>
        <w:autoSpaceDN w:val="0"/>
        <w:adjustRightInd w:val="0"/>
        <w:jc w:val="both"/>
        <w:rPr>
          <w:lang w:val="fr-FR"/>
        </w:rPr>
      </w:pPr>
    </w:p>
    <w:p w14:paraId="0742F8D5" w14:textId="77777777" w:rsidR="00D01074" w:rsidRPr="0032190F" w:rsidRDefault="00D01074" w:rsidP="00426FF9">
      <w:pPr>
        <w:pStyle w:val="Heading1"/>
      </w:pPr>
      <w:bookmarkStart w:id="1033" w:name="Sit_Calapata"/>
      <w:r w:rsidRPr="0032190F">
        <w:lastRenderedPageBreak/>
        <w:t>CALAPATA</w:t>
      </w:r>
    </w:p>
    <w:bookmarkEnd w:id="1033"/>
    <w:p w14:paraId="2F50B309" w14:textId="63BFF5D3" w:rsidR="00D01074" w:rsidRPr="005232AF" w:rsidRDefault="00D01074" w:rsidP="00D01074">
      <w:pPr>
        <w:autoSpaceDE w:val="0"/>
        <w:autoSpaceDN w:val="0"/>
        <w:adjustRightInd w:val="0"/>
        <w:jc w:val="both"/>
        <w:rPr>
          <w:szCs w:val="20"/>
          <w:lang w:val="es-ES" w:eastAsia="en-GB"/>
        </w:rPr>
      </w:pPr>
      <w:r w:rsidRPr="0032190F">
        <w:rPr>
          <w:iCs/>
          <w:szCs w:val="20"/>
          <w:lang w:val="fr-FR" w:eastAsia="en-GB"/>
        </w:rPr>
        <w:t>A l'Est de la province de Teruel (</w:t>
      </w:r>
      <w:r w:rsidRPr="0032190F">
        <w:rPr>
          <w:szCs w:val="20"/>
          <w:lang w:val="fr-FR" w:eastAsia="en-GB"/>
        </w:rPr>
        <w:t>Cretas</w:t>
      </w:r>
      <w:r w:rsidRPr="0032190F">
        <w:rPr>
          <w:rFonts w:ascii="Times-Roman" w:hAnsi="Times-Roman" w:cs="Times-Roman"/>
          <w:sz w:val="20"/>
          <w:szCs w:val="20"/>
          <w:lang w:val="fr-FR" w:eastAsia="en-GB"/>
        </w:rPr>
        <w:t xml:space="preserve">, </w:t>
      </w:r>
      <w:r w:rsidRPr="0032190F">
        <w:rPr>
          <w:iCs/>
          <w:szCs w:val="20"/>
          <w:lang w:val="fr-FR" w:eastAsia="en-GB"/>
        </w:rPr>
        <w:t xml:space="preserve">Espagne) le site d' El Barranco de Calapatá </w:t>
      </w:r>
      <w:r w:rsidR="003F0557" w:rsidRPr="0032190F">
        <w:rPr>
          <w:lang w:val="fr-FR"/>
        </w:rPr>
        <w:t>"</w:t>
      </w:r>
      <w:hyperlink r:id="rId2336" w:anchor="Cul_Schemat_Espagne" w:history="1">
        <w:r w:rsidR="003F0557" w:rsidRPr="0032190F">
          <w:rPr>
            <w:rStyle w:val="Hyperlink"/>
            <w:lang w:val="fr-FR"/>
          </w:rPr>
          <w:t>art schématique ibérique</w:t>
        </w:r>
      </w:hyperlink>
      <w:r w:rsidR="003F0557" w:rsidRPr="0032190F">
        <w:rPr>
          <w:lang w:val="fr-FR"/>
        </w:rPr>
        <w:t xml:space="preserve">" </w:t>
      </w:r>
      <w:r w:rsidRPr="0032190F">
        <w:rPr>
          <w:iCs/>
          <w:szCs w:val="20"/>
          <w:lang w:val="fr-FR" w:eastAsia="en-GB"/>
        </w:rPr>
        <w:t xml:space="preserve">abrite des </w:t>
      </w:r>
      <w:r w:rsidRPr="0032190F">
        <w:rPr>
          <w:szCs w:val="20"/>
          <w:lang w:val="fr-FR" w:eastAsia="en-GB"/>
        </w:rPr>
        <w:t xml:space="preserve">peintures de diverses nuances de rouge représentant des scènes cynégétiques avec des </w:t>
      </w:r>
      <w:hyperlink r:id="rId2337" w:anchor="Cul_Art_TAC_T_z_cervide" w:history="1">
        <w:r w:rsidR="002E0A84" w:rsidRPr="0032190F">
          <w:rPr>
            <w:rStyle w:val="Hyperlink"/>
            <w:lang w:val="fr-FR"/>
          </w:rPr>
          <w:t>cervidé</w:t>
        </w:r>
      </w:hyperlink>
      <w:r w:rsidR="002E0A84" w:rsidRPr="0032190F">
        <w:rPr>
          <w:lang w:val="fr-FR"/>
        </w:rPr>
        <w:t xml:space="preserve"> </w:t>
      </w:r>
      <w:r w:rsidRPr="0032190F">
        <w:rPr>
          <w:szCs w:val="20"/>
          <w:lang w:val="fr-FR" w:eastAsia="en-GB"/>
        </w:rPr>
        <w:t xml:space="preserve">et des archers à la course ainsi que de grands personnages, v. </w:t>
      </w:r>
      <w:hyperlink r:id="rId2338" w:anchor="Sit_Agua_Amarga" w:history="1">
        <w:r w:rsidR="00083806" w:rsidRPr="005232AF">
          <w:rPr>
            <w:rStyle w:val="Hyperlink"/>
            <w:iCs/>
            <w:szCs w:val="20"/>
            <w:lang w:val="es-ES" w:eastAsia="en-GB"/>
          </w:rPr>
          <w:t>Agua Amarga</w:t>
        </w:r>
      </w:hyperlink>
      <w:r w:rsidRPr="005232AF">
        <w:rPr>
          <w:szCs w:val="20"/>
          <w:lang w:val="es-ES" w:eastAsia="en-GB"/>
        </w:rPr>
        <w:t xml:space="preserve">, </w:t>
      </w:r>
      <w:hyperlink r:id="rId2339" w:anchor="Sit_Secans" w:history="1">
        <w:r w:rsidRPr="005232AF">
          <w:rPr>
            <w:rStyle w:val="Hyperlink"/>
            <w:iCs/>
            <w:szCs w:val="20"/>
            <w:lang w:val="es-ES" w:eastAsia="en-GB"/>
          </w:rPr>
          <w:t>Secans</w:t>
        </w:r>
      </w:hyperlink>
      <w:r w:rsidRPr="005232AF">
        <w:rPr>
          <w:szCs w:val="20"/>
          <w:lang w:val="es-ES" w:eastAsia="en-GB"/>
        </w:rPr>
        <w:t xml:space="preserve"> (BIB 2397 p. 621)</w:t>
      </w:r>
    </w:p>
    <w:p w14:paraId="45F127D3" w14:textId="77777777" w:rsidR="004D38A1" w:rsidRPr="005232AF" w:rsidRDefault="004D38A1" w:rsidP="00D01074">
      <w:pPr>
        <w:autoSpaceDE w:val="0"/>
        <w:autoSpaceDN w:val="0"/>
        <w:adjustRightInd w:val="0"/>
        <w:jc w:val="both"/>
        <w:rPr>
          <w:szCs w:val="20"/>
          <w:lang w:val="es-ES" w:eastAsia="en-GB"/>
        </w:rPr>
      </w:pPr>
    </w:p>
    <w:p w14:paraId="4F91B566" w14:textId="77777777" w:rsidR="004D38A1" w:rsidRPr="001955DF" w:rsidRDefault="004D38A1" w:rsidP="00426FF9">
      <w:pPr>
        <w:pStyle w:val="Heading1"/>
        <w:rPr>
          <w:lang w:val="es-ES"/>
        </w:rPr>
      </w:pPr>
      <w:bookmarkStart w:id="1034" w:name="Sit_Recodo"/>
      <w:r w:rsidRPr="001955DF">
        <w:rPr>
          <w:lang w:val="es-ES"/>
        </w:rPr>
        <w:t>RECODO</w:t>
      </w:r>
    </w:p>
    <w:bookmarkEnd w:id="1034"/>
    <w:p w14:paraId="23E8EB8A" w14:textId="023FFDEB" w:rsidR="004D38A1" w:rsidRPr="00B83447" w:rsidRDefault="004D38A1" w:rsidP="004D38A1">
      <w:pPr>
        <w:autoSpaceDE w:val="0"/>
        <w:autoSpaceDN w:val="0"/>
        <w:adjustRightInd w:val="0"/>
        <w:jc w:val="both"/>
        <w:rPr>
          <w:szCs w:val="20"/>
          <w:lang w:val="es-ES" w:eastAsia="en-GB"/>
        </w:rPr>
      </w:pPr>
      <w:r w:rsidRPr="001955DF">
        <w:rPr>
          <w:szCs w:val="20"/>
          <w:lang w:val="es-ES" w:eastAsia="en-GB"/>
        </w:rPr>
        <w:t>Abri Recodo (Aragon, Espagne)</w:t>
      </w:r>
      <w:r w:rsidR="000943D7" w:rsidRPr="001955DF">
        <w:rPr>
          <w:szCs w:val="20"/>
          <w:lang w:val="es-ES" w:eastAsia="en-GB"/>
        </w:rPr>
        <w:t>, le long du río Martín</w:t>
      </w:r>
      <w:r w:rsidRPr="001955DF">
        <w:rPr>
          <w:szCs w:val="20"/>
          <w:lang w:val="es-ES" w:eastAsia="en-GB"/>
        </w:rPr>
        <w:t xml:space="preserve">. </w:t>
      </w:r>
      <w:r w:rsidR="003F0557" w:rsidRPr="0032190F">
        <w:rPr>
          <w:lang w:val="fr-FR"/>
        </w:rPr>
        <w:t>"</w:t>
      </w:r>
      <w:hyperlink r:id="rId2340" w:anchor="Cul_Schemat_Espagne" w:history="1">
        <w:r w:rsidR="003F0557" w:rsidRPr="0032190F">
          <w:rPr>
            <w:rStyle w:val="Hyperlink"/>
            <w:lang w:val="fr-FR"/>
          </w:rPr>
          <w:t>art schématique ibérique</w:t>
        </w:r>
      </w:hyperlink>
      <w:r w:rsidR="003F0557" w:rsidRPr="0032190F">
        <w:rPr>
          <w:lang w:val="fr-FR"/>
        </w:rPr>
        <w:t xml:space="preserve">" </w:t>
      </w:r>
      <w:r w:rsidRPr="0032190F">
        <w:rPr>
          <w:szCs w:val="20"/>
          <w:lang w:val="fr-FR" w:eastAsia="en-GB"/>
        </w:rPr>
        <w:t xml:space="preserve">Les spirales et </w:t>
      </w:r>
      <w:hyperlink r:id="rId2341" w:anchor="Cul_Proto_Art_TAC_T_g_zigzag" w:history="1">
        <w:r w:rsidR="00E31D08" w:rsidRPr="00E31D08">
          <w:rPr>
            <w:rStyle w:val="Hyperlink"/>
            <w:lang w:val="fr-FR" w:eastAsia="en-GB"/>
          </w:rPr>
          <w:t>zigza</w:t>
        </w:r>
        <w:r w:rsidR="00E31D08">
          <w:rPr>
            <w:rStyle w:val="Hyperlink"/>
            <w:lang w:val="fr-FR" w:eastAsia="en-GB"/>
          </w:rPr>
          <w:t>gs</w:t>
        </w:r>
      </w:hyperlink>
      <w:r w:rsidR="00E31D08">
        <w:rPr>
          <w:lang w:val="fr-FR" w:eastAsia="en-GB"/>
        </w:rPr>
        <w:t xml:space="preserve"> </w:t>
      </w:r>
      <w:r w:rsidRPr="0032190F">
        <w:rPr>
          <w:szCs w:val="20"/>
          <w:lang w:val="fr-FR" w:eastAsia="en-GB"/>
        </w:rPr>
        <w:t xml:space="preserve">occupent les extrémités des abris peints alors que les panneaux centraux présentent des scènes cynégétiques de style levantin, v. </w:t>
      </w:r>
      <w:hyperlink r:id="rId2342" w:anchor="Sit_Chaparros" w:history="1">
        <w:r w:rsidRPr="00B83447">
          <w:rPr>
            <w:rStyle w:val="Hyperlink"/>
            <w:szCs w:val="20"/>
            <w:lang w:val="es-ES" w:eastAsia="en-GB"/>
          </w:rPr>
          <w:t>Chaparros</w:t>
        </w:r>
      </w:hyperlink>
      <w:r w:rsidRPr="00B83447">
        <w:rPr>
          <w:szCs w:val="20"/>
          <w:lang w:val="es-ES" w:eastAsia="en-GB"/>
        </w:rPr>
        <w:t xml:space="preserve"> (BIB 2397 p. 621) + art schématique (BIB 2397 fig. 1)</w:t>
      </w:r>
    </w:p>
    <w:p w14:paraId="39A0CCAC" w14:textId="77777777" w:rsidR="004D38A1" w:rsidRPr="00B83447" w:rsidRDefault="004D38A1" w:rsidP="004D38A1">
      <w:pPr>
        <w:autoSpaceDE w:val="0"/>
        <w:autoSpaceDN w:val="0"/>
        <w:adjustRightInd w:val="0"/>
        <w:jc w:val="both"/>
        <w:rPr>
          <w:szCs w:val="20"/>
          <w:lang w:val="es-ES" w:eastAsia="en-GB"/>
        </w:rPr>
      </w:pPr>
    </w:p>
    <w:p w14:paraId="68D8BD85" w14:textId="77777777" w:rsidR="004D38A1" w:rsidRPr="00426FF9" w:rsidRDefault="00A47413" w:rsidP="00426FF9">
      <w:pPr>
        <w:pStyle w:val="Heading1"/>
        <w:rPr>
          <w:lang w:val="es-ES"/>
        </w:rPr>
      </w:pPr>
      <w:bookmarkStart w:id="1035" w:name="Sit_Chaparros"/>
      <w:r w:rsidRPr="00426FF9">
        <w:rPr>
          <w:lang w:val="es-ES"/>
        </w:rPr>
        <w:t>CHAPARROS</w:t>
      </w:r>
    </w:p>
    <w:bookmarkEnd w:id="1035"/>
    <w:p w14:paraId="5DEB8BC1" w14:textId="77777777" w:rsidR="00C943D6" w:rsidRPr="00203F50" w:rsidRDefault="00C943D6" w:rsidP="00C943D6">
      <w:pPr>
        <w:autoSpaceDE w:val="0"/>
        <w:autoSpaceDN w:val="0"/>
        <w:adjustRightInd w:val="0"/>
        <w:jc w:val="both"/>
        <w:rPr>
          <w:szCs w:val="20"/>
          <w:lang w:val="es-ES" w:eastAsia="en-GB"/>
        </w:rPr>
      </w:pPr>
      <w:r w:rsidRPr="00203F50">
        <w:rPr>
          <w:szCs w:val="20"/>
          <w:lang w:val="es-ES" w:eastAsia="en-GB"/>
        </w:rPr>
        <w:t>Chaparros de Albalate</w:t>
      </w:r>
      <w:r w:rsidR="00203F50" w:rsidRPr="00203F50">
        <w:rPr>
          <w:szCs w:val="20"/>
          <w:lang w:val="es-ES" w:eastAsia="en-GB"/>
        </w:rPr>
        <w:t>, Recodo de los Chaparros</w:t>
      </w:r>
    </w:p>
    <w:p w14:paraId="305D4F4B" w14:textId="77777777" w:rsidR="00A47413" w:rsidRPr="00203F50" w:rsidRDefault="00A47413" w:rsidP="005D7ACE">
      <w:pPr>
        <w:autoSpaceDE w:val="0"/>
        <w:autoSpaceDN w:val="0"/>
        <w:adjustRightInd w:val="0"/>
        <w:jc w:val="both"/>
        <w:rPr>
          <w:szCs w:val="20"/>
          <w:lang w:val="es-ES" w:eastAsia="en-GB"/>
        </w:rPr>
      </w:pPr>
    </w:p>
    <w:p w14:paraId="06B7C478" w14:textId="5D38FE8C" w:rsidR="004D38A1" w:rsidRPr="00203F50" w:rsidRDefault="004D38A1" w:rsidP="00203F50">
      <w:pPr>
        <w:rPr>
          <w:lang w:val="fr-FR"/>
        </w:rPr>
      </w:pPr>
      <w:r w:rsidRPr="00203F50">
        <w:rPr>
          <w:szCs w:val="20"/>
          <w:lang w:val="es-ES" w:eastAsia="en-GB"/>
        </w:rPr>
        <w:t>Abri de los Chaparros (</w:t>
      </w:r>
      <w:r w:rsidR="00203F50" w:rsidRPr="00203F50">
        <w:rPr>
          <w:szCs w:val="20"/>
          <w:lang w:val="es-ES" w:eastAsia="en-GB"/>
        </w:rPr>
        <w:t>Albalate del Azobispo,</w:t>
      </w:r>
      <w:r w:rsidR="00203F50">
        <w:rPr>
          <w:szCs w:val="20"/>
          <w:lang w:val="es-ES" w:eastAsia="en-GB"/>
        </w:rPr>
        <w:t xml:space="preserve"> Teruel</w:t>
      </w:r>
      <w:r w:rsidRPr="00203F50">
        <w:rPr>
          <w:szCs w:val="20"/>
          <w:lang w:val="es-ES" w:eastAsia="en-GB"/>
        </w:rPr>
        <w:t>)</w:t>
      </w:r>
      <w:r w:rsidR="000943D7" w:rsidRPr="00203F50">
        <w:rPr>
          <w:szCs w:val="20"/>
          <w:lang w:val="es-ES" w:eastAsia="en-GB"/>
        </w:rPr>
        <w:t>, le long du río Martín</w:t>
      </w:r>
      <w:r w:rsidR="00C2680A" w:rsidRPr="00203F50">
        <w:rPr>
          <w:szCs w:val="20"/>
          <w:lang w:val="es-ES" w:eastAsia="en-GB"/>
        </w:rPr>
        <w:t xml:space="preserve"> [rio Martin]</w:t>
      </w:r>
      <w:r w:rsidRPr="00203F50">
        <w:rPr>
          <w:szCs w:val="20"/>
          <w:lang w:val="es-ES" w:eastAsia="en-GB"/>
        </w:rPr>
        <w:t>.</w:t>
      </w:r>
      <w:r w:rsidR="003F0557" w:rsidRPr="00203F50">
        <w:rPr>
          <w:lang w:val="es-ES"/>
        </w:rPr>
        <w:t xml:space="preserve"> </w:t>
      </w:r>
      <w:r w:rsidR="003F0557" w:rsidRPr="0032190F">
        <w:rPr>
          <w:lang w:val="fr-FR"/>
        </w:rPr>
        <w:t>"</w:t>
      </w:r>
      <w:hyperlink r:id="rId2343" w:anchor="Cul_Schemat_Espagne" w:history="1">
        <w:r w:rsidR="003F0557" w:rsidRPr="0032190F">
          <w:rPr>
            <w:rStyle w:val="Hyperlink"/>
            <w:lang w:val="fr-FR"/>
          </w:rPr>
          <w:t>art schématique ibérique</w:t>
        </w:r>
      </w:hyperlink>
      <w:r w:rsidR="003F0557" w:rsidRPr="0032190F">
        <w:rPr>
          <w:lang w:val="fr-FR"/>
        </w:rPr>
        <w:t xml:space="preserve">" </w:t>
      </w:r>
      <w:r w:rsidRPr="0032190F">
        <w:rPr>
          <w:szCs w:val="20"/>
          <w:lang w:val="fr-FR" w:eastAsia="en-GB"/>
        </w:rPr>
        <w:t xml:space="preserve"> </w:t>
      </w:r>
      <w:r w:rsidR="00D61864" w:rsidRPr="0032190F">
        <w:rPr>
          <w:szCs w:val="20"/>
          <w:lang w:val="fr-FR" w:eastAsia="en-GB"/>
        </w:rPr>
        <w:t xml:space="preserve">(BIB 2397 fig. 1). </w:t>
      </w:r>
      <w:r w:rsidR="00C46BD5">
        <w:rPr>
          <w:szCs w:val="20"/>
          <w:lang w:val="fr-FR" w:eastAsia="en-GB"/>
        </w:rPr>
        <w:t xml:space="preserve"> </w:t>
      </w:r>
    </w:p>
    <w:p w14:paraId="52F8E95D" w14:textId="77777777" w:rsidR="00D61864" w:rsidRDefault="00D61864" w:rsidP="005D7ACE">
      <w:pPr>
        <w:autoSpaceDE w:val="0"/>
        <w:autoSpaceDN w:val="0"/>
        <w:adjustRightInd w:val="0"/>
        <w:jc w:val="both"/>
        <w:rPr>
          <w:szCs w:val="20"/>
          <w:lang w:val="fr-FR" w:eastAsia="en-GB"/>
        </w:rPr>
      </w:pPr>
    </w:p>
    <w:p w14:paraId="321D7059" w14:textId="77777777" w:rsidR="00D61864" w:rsidRDefault="00D61864" w:rsidP="00D61864">
      <w:pPr>
        <w:pStyle w:val="Heading2"/>
        <w:rPr>
          <w:lang w:eastAsia="en-GB"/>
        </w:rPr>
      </w:pPr>
      <w:bookmarkStart w:id="1036" w:name="Sit_Chaparros_art"/>
      <w:r>
        <w:rPr>
          <w:lang w:eastAsia="en-GB"/>
        </w:rPr>
        <w:t>art rupestre</w:t>
      </w:r>
    </w:p>
    <w:bookmarkEnd w:id="1036"/>
    <w:p w14:paraId="2E6BDED3" w14:textId="30D7ED46" w:rsidR="00D61864" w:rsidRPr="006A0C4B" w:rsidRDefault="00D61864" w:rsidP="005D7ACE">
      <w:pPr>
        <w:autoSpaceDE w:val="0"/>
        <w:autoSpaceDN w:val="0"/>
        <w:adjustRightInd w:val="0"/>
        <w:jc w:val="both"/>
        <w:rPr>
          <w:szCs w:val="20"/>
          <w:lang w:eastAsia="en-GB"/>
        </w:rPr>
      </w:pPr>
      <w:r w:rsidRPr="0032190F">
        <w:rPr>
          <w:szCs w:val="20"/>
          <w:lang w:val="fr-FR" w:eastAsia="en-GB"/>
        </w:rPr>
        <w:t xml:space="preserve">Les spirales et </w:t>
      </w:r>
      <w:hyperlink r:id="rId2344" w:anchor="Cul_Proto_Art_TAC_T_g_zigzag" w:history="1">
        <w:r w:rsidR="00E31D08" w:rsidRPr="00E31D08">
          <w:rPr>
            <w:rStyle w:val="Hyperlink"/>
            <w:lang w:val="fr-FR" w:eastAsia="en-GB"/>
          </w:rPr>
          <w:t>zigza</w:t>
        </w:r>
        <w:r w:rsidR="00E31D08">
          <w:rPr>
            <w:rStyle w:val="Hyperlink"/>
            <w:lang w:val="fr-FR" w:eastAsia="en-GB"/>
          </w:rPr>
          <w:t>gs</w:t>
        </w:r>
      </w:hyperlink>
      <w:r w:rsidR="00E31D08">
        <w:rPr>
          <w:lang w:val="fr-FR" w:eastAsia="en-GB"/>
        </w:rPr>
        <w:t xml:space="preserve"> </w:t>
      </w:r>
      <w:r w:rsidRPr="0032190F">
        <w:rPr>
          <w:szCs w:val="20"/>
          <w:lang w:val="fr-FR" w:eastAsia="en-GB"/>
        </w:rPr>
        <w:t xml:space="preserve">occupent les extrémités des abris peints alors que les panneaux centraux présentent des scènes cynégétiques de style levantin, v. </w:t>
      </w:r>
      <w:hyperlink r:id="rId2345" w:anchor="Sit_Recodo" w:history="1">
        <w:r w:rsidRPr="006A0C4B">
          <w:rPr>
            <w:rStyle w:val="Hyperlink"/>
            <w:szCs w:val="20"/>
            <w:lang w:eastAsia="en-GB"/>
          </w:rPr>
          <w:t>Recodo</w:t>
        </w:r>
      </w:hyperlink>
      <w:r w:rsidRPr="006A0C4B">
        <w:rPr>
          <w:szCs w:val="20"/>
          <w:lang w:eastAsia="en-GB"/>
        </w:rPr>
        <w:t xml:space="preserve"> (BIB 2397 p. 621) + art schématique (BIB 2397 fig. 1).</w:t>
      </w:r>
      <w:r w:rsidR="006A0C4B" w:rsidRPr="006A0C4B">
        <w:rPr>
          <w:szCs w:val="20"/>
          <w:lang w:eastAsia="en-GB"/>
        </w:rPr>
        <w:t xml:space="preserve"> Art </w:t>
      </w:r>
      <w:hyperlink r:id="rId2346" w:anchor="Cul_Lineal_Geometrico" w:history="1">
        <w:r w:rsidR="006A0C4B" w:rsidRPr="006A0C4B">
          <w:rPr>
            <w:rStyle w:val="Hyperlink"/>
            <w:i/>
            <w:szCs w:val="20"/>
            <w:lang w:eastAsia="en-GB"/>
          </w:rPr>
          <w:t>lineal-geometrico</w:t>
        </w:r>
      </w:hyperlink>
      <w:r w:rsidR="006A0C4B" w:rsidRPr="006A0C4B">
        <w:rPr>
          <w:szCs w:val="20"/>
          <w:lang w:eastAsia="en-GB"/>
        </w:rPr>
        <w:t xml:space="preserve"> pour M. Curz Berrocal (BIB 2568)</w:t>
      </w:r>
    </w:p>
    <w:p w14:paraId="7B500BFB" w14:textId="77777777" w:rsidR="006A0C4B" w:rsidRDefault="006A0C4B" w:rsidP="005D7ACE">
      <w:pPr>
        <w:autoSpaceDE w:val="0"/>
        <w:autoSpaceDN w:val="0"/>
        <w:adjustRightInd w:val="0"/>
        <w:jc w:val="both"/>
        <w:rPr>
          <w:szCs w:val="20"/>
          <w:lang w:val="fr-FR" w:eastAsia="en-GB"/>
        </w:rPr>
      </w:pPr>
      <w:r>
        <w:rPr>
          <w:szCs w:val="20"/>
          <w:lang w:val="fr-FR" w:eastAsia="en-GB"/>
        </w:rPr>
        <w:t>Quelque 115 figures</w:t>
      </w:r>
      <w:r w:rsidR="007B4960">
        <w:rPr>
          <w:szCs w:val="20"/>
          <w:lang w:val="fr-FR" w:eastAsia="en-GB"/>
        </w:rPr>
        <w:t xml:space="preserve"> </w:t>
      </w:r>
      <w:r>
        <w:rPr>
          <w:szCs w:val="20"/>
          <w:lang w:val="fr-FR" w:eastAsia="en-GB"/>
        </w:rPr>
        <w:t>(BIB 2877)</w:t>
      </w:r>
      <w:r w:rsidRPr="006A0C4B">
        <w:rPr>
          <w:lang w:val="fr-FR"/>
        </w:rPr>
        <w:t xml:space="preserve"> </w:t>
      </w:r>
      <w:r>
        <w:rPr>
          <w:lang w:val="fr-FR"/>
        </w:rPr>
        <w:t xml:space="preserve">a fait l'objet d'une analyse </w:t>
      </w:r>
      <w:r w:rsidRPr="00203F50">
        <w:rPr>
          <w:rFonts w:ascii="Symbol" w:hAnsi="Symbol"/>
          <w:lang w:val="fr-FR"/>
        </w:rPr>
        <w:t></w:t>
      </w:r>
      <w:r>
        <w:rPr>
          <w:lang w:val="fr-FR"/>
        </w:rPr>
        <w:t>-RS (BIB 2876)</w:t>
      </w:r>
    </w:p>
    <w:p w14:paraId="48E89963" w14:textId="77777777" w:rsidR="006A0C4B" w:rsidRDefault="006A0C4B" w:rsidP="006A0C4B">
      <w:pPr>
        <w:autoSpaceDE w:val="0"/>
        <w:autoSpaceDN w:val="0"/>
        <w:adjustRightInd w:val="0"/>
        <w:jc w:val="both"/>
        <w:rPr>
          <w:szCs w:val="22"/>
          <w:lang w:val="fr-FR" w:eastAsia="en-GB"/>
        </w:rPr>
      </w:pPr>
      <w:r>
        <w:rPr>
          <w:szCs w:val="22"/>
          <w:lang w:val="fr-FR" w:eastAsia="en-GB"/>
        </w:rPr>
        <w:t>Les numéros des figures sont arbitraires (SS BIB):</w:t>
      </w:r>
    </w:p>
    <w:p w14:paraId="1E5158E3" w14:textId="77777777" w:rsidR="006A0C4B" w:rsidRDefault="006A0C4B" w:rsidP="005D7ACE">
      <w:pPr>
        <w:autoSpaceDE w:val="0"/>
        <w:autoSpaceDN w:val="0"/>
        <w:adjustRightInd w:val="0"/>
        <w:jc w:val="both"/>
        <w:rPr>
          <w:szCs w:val="20"/>
          <w:lang w:val="fr-FR" w:eastAsia="en-GB"/>
        </w:rPr>
      </w:pPr>
    </w:p>
    <w:p w14:paraId="31CBC1DA" w14:textId="77777777" w:rsidR="006A0C4B" w:rsidRDefault="006A0C4B" w:rsidP="006A0C4B">
      <w:pPr>
        <w:pStyle w:val="Heading3"/>
        <w:rPr>
          <w:lang w:eastAsia="en-GB"/>
        </w:rPr>
      </w:pPr>
      <w:r>
        <w:rPr>
          <w:lang w:eastAsia="en-GB"/>
        </w:rPr>
        <w:t>Superpositions</w:t>
      </w:r>
    </w:p>
    <w:p w14:paraId="70D88350" w14:textId="1405A453" w:rsidR="006A0C4B" w:rsidRDefault="006A0C4B" w:rsidP="006A0C4B">
      <w:pPr>
        <w:autoSpaceDE w:val="0"/>
        <w:autoSpaceDN w:val="0"/>
        <w:adjustRightInd w:val="0"/>
        <w:jc w:val="both"/>
        <w:rPr>
          <w:szCs w:val="22"/>
          <w:lang w:val="fr-FR" w:eastAsia="en-GB"/>
        </w:rPr>
      </w:pPr>
      <w:r w:rsidRPr="0032190F">
        <w:rPr>
          <w:szCs w:val="20"/>
          <w:lang w:val="fr-FR" w:eastAsia="en-GB"/>
        </w:rPr>
        <w:t xml:space="preserve">Un archer levantin est tracé sur un motif dit </w:t>
      </w:r>
      <w:hyperlink r:id="rId2347" w:anchor="Cul_Lineal_Geometrico" w:history="1">
        <w:r w:rsidRPr="00C2680A">
          <w:rPr>
            <w:rStyle w:val="Hyperlink"/>
            <w:szCs w:val="20"/>
            <w:lang w:val="fr-FR" w:eastAsia="en-GB"/>
          </w:rPr>
          <w:t>géométrique-linéaire</w:t>
        </w:r>
      </w:hyperlink>
      <w:r w:rsidR="007B4960">
        <w:rPr>
          <w:szCs w:val="20"/>
          <w:lang w:val="fr-FR" w:eastAsia="en-GB"/>
        </w:rPr>
        <w:t xml:space="preserve"> </w:t>
      </w:r>
      <w:r w:rsidRPr="0032190F">
        <w:rPr>
          <w:szCs w:val="20"/>
          <w:lang w:val="fr-FR" w:eastAsia="en-GB"/>
        </w:rPr>
        <w:t>(BIB 2397 p.635)</w:t>
      </w:r>
      <w:r>
        <w:rPr>
          <w:szCs w:val="20"/>
          <w:lang w:val="fr-FR" w:eastAsia="en-GB"/>
        </w:rPr>
        <w:t xml:space="preserve"> [≡ piernabierto]. </w:t>
      </w:r>
      <w:r w:rsidRPr="00C943D6">
        <w:rPr>
          <w:szCs w:val="20"/>
          <w:lang w:val="fr-FR" w:eastAsia="en-GB"/>
        </w:rPr>
        <w:t xml:space="preserve">Représentation de </w:t>
      </w:r>
      <w:hyperlink r:id="rId2348" w:anchor="Cul_Macro_Schematique_ico_piernabiertos" w:history="1">
        <w:r w:rsidRPr="00C943D6">
          <w:rPr>
            <w:rStyle w:val="Hyperlink"/>
            <w:i/>
            <w:szCs w:val="22"/>
            <w:lang w:val="fr-FR" w:eastAsia="en-GB"/>
          </w:rPr>
          <w:t>pierniabiertos</w:t>
        </w:r>
      </w:hyperlink>
      <w:r w:rsidRPr="00C943D6">
        <w:rPr>
          <w:szCs w:val="22"/>
          <w:lang w:val="fr-FR" w:eastAsia="en-GB"/>
        </w:rPr>
        <w:t xml:space="preserve"> clairement sous [i.e. représentés avant] une scène de chasse au sanglier de style levantin linéaire tardif (</w:t>
      </w:r>
      <w:r w:rsidRPr="00C943D6">
        <w:rPr>
          <w:i/>
          <w:szCs w:val="22"/>
          <w:lang w:val="fr-FR" w:eastAsia="en-GB"/>
        </w:rPr>
        <w:t>levantina de estilo linear tardío</w:t>
      </w:r>
      <w:r w:rsidRPr="00C943D6">
        <w:rPr>
          <w:szCs w:val="22"/>
          <w:lang w:val="fr-FR" w:eastAsia="en-GB"/>
        </w:rPr>
        <w:t>) (BIB 2781)</w:t>
      </w:r>
      <w:r>
        <w:rPr>
          <w:szCs w:val="22"/>
          <w:lang w:val="fr-FR" w:eastAsia="en-GB"/>
        </w:rPr>
        <w:t xml:space="preserve"> v. MS</w:t>
      </w:r>
    </w:p>
    <w:p w14:paraId="3D3279F7" w14:textId="77777777" w:rsidR="006A0C4B" w:rsidRDefault="006A0C4B" w:rsidP="005D7ACE">
      <w:pPr>
        <w:autoSpaceDE w:val="0"/>
        <w:autoSpaceDN w:val="0"/>
        <w:adjustRightInd w:val="0"/>
        <w:jc w:val="both"/>
        <w:rPr>
          <w:szCs w:val="20"/>
          <w:lang w:val="fr-FR" w:eastAsia="en-GB"/>
        </w:rPr>
      </w:pPr>
    </w:p>
    <w:p w14:paraId="547DD3C4" w14:textId="77777777" w:rsidR="006A0C4B" w:rsidRPr="00B83447" w:rsidRDefault="006A0C4B" w:rsidP="006A0C4B">
      <w:pPr>
        <w:pStyle w:val="Heading3"/>
        <w:rPr>
          <w:lang w:val="es-ES" w:eastAsia="en-GB"/>
        </w:rPr>
      </w:pPr>
      <w:r w:rsidRPr="00B83447">
        <w:rPr>
          <w:lang w:val="es-ES" w:eastAsia="en-GB"/>
        </w:rPr>
        <w:t>Thèmes</w:t>
      </w:r>
    </w:p>
    <w:p w14:paraId="7A31FAA3" w14:textId="77777777" w:rsidR="00D61864" w:rsidRPr="00B83447" w:rsidRDefault="00D61864" w:rsidP="005D7ACE">
      <w:pPr>
        <w:autoSpaceDE w:val="0"/>
        <w:autoSpaceDN w:val="0"/>
        <w:adjustRightInd w:val="0"/>
        <w:jc w:val="both"/>
        <w:rPr>
          <w:szCs w:val="20"/>
          <w:lang w:val="es-ES" w:eastAsia="en-GB"/>
        </w:rPr>
      </w:pPr>
    </w:p>
    <w:p w14:paraId="6A6949C1" w14:textId="77777777" w:rsidR="00D61864" w:rsidRPr="00B83447" w:rsidRDefault="00D61864" w:rsidP="006A0C4B">
      <w:pPr>
        <w:pStyle w:val="Heading4"/>
        <w:rPr>
          <w:lang w:val="es-ES" w:eastAsia="en-GB"/>
        </w:rPr>
      </w:pPr>
      <w:bookmarkStart w:id="1037" w:name="Sit_Chaparros_art_piernabierto"/>
      <w:r w:rsidRPr="00B83447">
        <w:rPr>
          <w:lang w:val="es-ES" w:eastAsia="en-GB"/>
        </w:rPr>
        <w:t>piernabierto</w:t>
      </w:r>
    </w:p>
    <w:bookmarkEnd w:id="1037"/>
    <w:p w14:paraId="643F6BC5" w14:textId="77777777" w:rsidR="006A0C4B" w:rsidRPr="006A0C4B" w:rsidRDefault="006A0C4B" w:rsidP="006A0C4B">
      <w:pPr>
        <w:pStyle w:val="Heading5"/>
        <w:rPr>
          <w:lang w:val="es-ES" w:eastAsia="en-GB"/>
        </w:rPr>
      </w:pPr>
      <w:r w:rsidRPr="006A0C4B">
        <w:rPr>
          <w:lang w:val="es-ES" w:eastAsia="en-GB"/>
        </w:rPr>
        <w:t>piernoabierto 1</w:t>
      </w:r>
    </w:p>
    <w:p w14:paraId="70164BAA" w14:textId="77777777" w:rsidR="006A0C4B" w:rsidRPr="006A0C4B" w:rsidRDefault="006A0C4B" w:rsidP="005D7ACE">
      <w:pPr>
        <w:autoSpaceDE w:val="0"/>
        <w:autoSpaceDN w:val="0"/>
        <w:adjustRightInd w:val="0"/>
        <w:jc w:val="both"/>
        <w:rPr>
          <w:szCs w:val="22"/>
          <w:lang w:val="es-ES" w:eastAsia="en-GB"/>
        </w:rPr>
      </w:pPr>
      <w:r w:rsidRPr="006A0C4B">
        <w:rPr>
          <w:szCs w:val="22"/>
          <w:lang w:val="es-ES" w:eastAsia="en-GB"/>
        </w:rPr>
        <w:t xml:space="preserve">Grand </w:t>
      </w:r>
      <w:r w:rsidRPr="006A0C4B">
        <w:rPr>
          <w:i/>
          <w:szCs w:val="22"/>
          <w:lang w:val="es-ES" w:eastAsia="en-GB"/>
        </w:rPr>
        <w:t xml:space="preserve">piernabierto </w:t>
      </w:r>
      <w:r w:rsidRPr="006A0C4B">
        <w:rPr>
          <w:szCs w:val="20"/>
          <w:lang w:val="es-ES" w:eastAsia="en-GB"/>
        </w:rPr>
        <w:t xml:space="preserve"> (SS BIB)</w:t>
      </w:r>
    </w:p>
    <w:p w14:paraId="2261B691" w14:textId="77777777" w:rsidR="006A0C4B" w:rsidRPr="006A0C4B" w:rsidRDefault="006A0C4B" w:rsidP="005D7ACE">
      <w:pPr>
        <w:autoSpaceDE w:val="0"/>
        <w:autoSpaceDN w:val="0"/>
        <w:adjustRightInd w:val="0"/>
        <w:jc w:val="both"/>
        <w:rPr>
          <w:szCs w:val="22"/>
          <w:lang w:val="es-ES" w:eastAsia="en-GB"/>
        </w:rPr>
      </w:pPr>
    </w:p>
    <w:p w14:paraId="19A58B41" w14:textId="558C49B3" w:rsidR="006A0C4B" w:rsidRDefault="00000000" w:rsidP="005D7ACE">
      <w:pPr>
        <w:autoSpaceDE w:val="0"/>
        <w:autoSpaceDN w:val="0"/>
        <w:adjustRightInd w:val="0"/>
        <w:jc w:val="both"/>
        <w:rPr>
          <w:szCs w:val="20"/>
          <w:lang w:val="fr-FR" w:eastAsia="en-GB"/>
        </w:rPr>
      </w:pPr>
      <w:hyperlink r:id="rId2349" w:anchor="Cul_Macro_Schematique_ico_piernabiertos" w:history="1">
        <w:r w:rsidR="006A0C4B" w:rsidRPr="00C943D6">
          <w:rPr>
            <w:rStyle w:val="Hyperlink"/>
            <w:i/>
            <w:szCs w:val="22"/>
            <w:lang w:val="fr-FR" w:eastAsia="en-GB"/>
          </w:rPr>
          <w:t>pierniabierto</w:t>
        </w:r>
      </w:hyperlink>
      <w:r w:rsidR="006A0C4B" w:rsidRPr="006A0C4B">
        <w:rPr>
          <w:lang w:val="fr-FR"/>
        </w:rPr>
        <w:t xml:space="preserve"> (</w:t>
      </w:r>
      <w:r w:rsidR="006A0C4B">
        <w:rPr>
          <w:lang w:val="fr-FR"/>
        </w:rPr>
        <w:t>SS BIB)</w:t>
      </w:r>
      <w:r w:rsidR="006A0C4B" w:rsidRPr="00C943D6">
        <w:rPr>
          <w:szCs w:val="22"/>
          <w:lang w:val="fr-FR" w:eastAsia="en-GB"/>
        </w:rPr>
        <w:t xml:space="preserve"> </w:t>
      </w:r>
      <w:r w:rsidR="006A0C4B" w:rsidRPr="0032190F">
        <w:rPr>
          <w:szCs w:val="20"/>
          <w:lang w:val="fr-FR" w:eastAsia="en-GB"/>
        </w:rPr>
        <w:t xml:space="preserve">motif dit </w:t>
      </w:r>
      <w:hyperlink r:id="rId2350" w:anchor="Cul_Lineal_Geometrico" w:history="1">
        <w:r w:rsidR="006A0C4B" w:rsidRPr="00C2680A">
          <w:rPr>
            <w:rStyle w:val="Hyperlink"/>
            <w:szCs w:val="20"/>
            <w:lang w:val="fr-FR" w:eastAsia="en-GB"/>
          </w:rPr>
          <w:t>géométrique-linéaire</w:t>
        </w:r>
      </w:hyperlink>
      <w:r w:rsidR="006A0C4B">
        <w:rPr>
          <w:szCs w:val="20"/>
          <w:lang w:val="fr-FR" w:eastAsia="en-GB"/>
        </w:rPr>
        <w:t xml:space="preserve">  </w:t>
      </w:r>
      <w:r w:rsidR="006A0C4B" w:rsidRPr="0032190F">
        <w:rPr>
          <w:szCs w:val="20"/>
          <w:lang w:val="fr-FR" w:eastAsia="en-GB"/>
        </w:rPr>
        <w:t>(BIB 2397 p.635)</w:t>
      </w:r>
    </w:p>
    <w:p w14:paraId="7EDC0763" w14:textId="77777777" w:rsidR="006A0C4B" w:rsidRDefault="006A0C4B" w:rsidP="005D7ACE">
      <w:pPr>
        <w:autoSpaceDE w:val="0"/>
        <w:autoSpaceDN w:val="0"/>
        <w:adjustRightInd w:val="0"/>
        <w:jc w:val="both"/>
        <w:rPr>
          <w:szCs w:val="20"/>
          <w:lang w:val="fr-FR" w:eastAsia="en-GB"/>
        </w:rPr>
      </w:pPr>
    </w:p>
    <w:p w14:paraId="5A146BCE" w14:textId="77777777" w:rsidR="006A0C4B" w:rsidRPr="00B83447" w:rsidRDefault="006A0C4B" w:rsidP="006A0C4B">
      <w:pPr>
        <w:pStyle w:val="Heading5"/>
        <w:rPr>
          <w:lang w:val="es-ES" w:eastAsia="en-GB"/>
        </w:rPr>
      </w:pPr>
      <w:r w:rsidRPr="00B83447">
        <w:rPr>
          <w:lang w:val="es-ES" w:eastAsia="en-GB"/>
        </w:rPr>
        <w:t>piernabierto 2</w:t>
      </w:r>
    </w:p>
    <w:p w14:paraId="5C78AE01" w14:textId="77777777" w:rsidR="006A0C4B" w:rsidRPr="006A0C4B" w:rsidRDefault="006A0C4B" w:rsidP="005D7ACE">
      <w:pPr>
        <w:autoSpaceDE w:val="0"/>
        <w:autoSpaceDN w:val="0"/>
        <w:adjustRightInd w:val="0"/>
        <w:jc w:val="both"/>
        <w:rPr>
          <w:szCs w:val="22"/>
          <w:lang w:val="es-ES" w:eastAsia="en-GB"/>
        </w:rPr>
      </w:pPr>
      <w:r w:rsidRPr="006A0C4B">
        <w:rPr>
          <w:szCs w:val="20"/>
          <w:lang w:val="es-ES" w:eastAsia="en-GB"/>
        </w:rPr>
        <w:t xml:space="preserve">Petit </w:t>
      </w:r>
      <w:r w:rsidRPr="006A0C4B">
        <w:rPr>
          <w:i/>
          <w:szCs w:val="20"/>
          <w:lang w:val="es-ES" w:eastAsia="en-GB"/>
        </w:rPr>
        <w:t>piernabierto</w:t>
      </w:r>
      <w:r w:rsidRPr="006A0C4B">
        <w:rPr>
          <w:szCs w:val="20"/>
          <w:lang w:val="es-ES" w:eastAsia="en-GB"/>
        </w:rPr>
        <w:t xml:space="preserve"> (SS BIB)</w:t>
      </w:r>
    </w:p>
    <w:p w14:paraId="1CB832FC" w14:textId="77777777" w:rsidR="006A0C4B" w:rsidRDefault="006A0C4B" w:rsidP="005D7ACE">
      <w:pPr>
        <w:autoSpaceDE w:val="0"/>
        <w:autoSpaceDN w:val="0"/>
        <w:adjustRightInd w:val="0"/>
        <w:jc w:val="both"/>
        <w:rPr>
          <w:szCs w:val="22"/>
          <w:lang w:val="es-ES" w:eastAsia="en-GB"/>
        </w:rPr>
      </w:pPr>
    </w:p>
    <w:p w14:paraId="6188A01F" w14:textId="1729D731" w:rsidR="006A0C4B" w:rsidRPr="00A0014D" w:rsidRDefault="00000000" w:rsidP="005D7ACE">
      <w:pPr>
        <w:autoSpaceDE w:val="0"/>
        <w:autoSpaceDN w:val="0"/>
        <w:adjustRightInd w:val="0"/>
        <w:jc w:val="both"/>
        <w:rPr>
          <w:szCs w:val="22"/>
          <w:lang w:val="en-GB" w:eastAsia="en-GB"/>
        </w:rPr>
      </w:pPr>
      <w:hyperlink r:id="rId2351" w:anchor="Cul_Macro_Schematique_ico_piernabiertos" w:history="1">
        <w:r w:rsidR="006A0C4B" w:rsidRPr="00A0014D">
          <w:rPr>
            <w:rStyle w:val="Hyperlink"/>
            <w:i/>
            <w:szCs w:val="22"/>
            <w:lang w:val="en-GB" w:eastAsia="en-GB"/>
          </w:rPr>
          <w:t>pierniabierto</w:t>
        </w:r>
      </w:hyperlink>
      <w:r w:rsidR="006A0C4B" w:rsidRPr="00A0014D">
        <w:rPr>
          <w:lang w:val="en-GB"/>
        </w:rPr>
        <w:t xml:space="preserve"> (SS BIB)</w:t>
      </w:r>
    </w:p>
    <w:p w14:paraId="5173B667" w14:textId="77777777" w:rsidR="006A0C4B" w:rsidRPr="00A0014D" w:rsidRDefault="006A0C4B" w:rsidP="006A0C4B">
      <w:pPr>
        <w:pStyle w:val="Heading5"/>
        <w:rPr>
          <w:lang w:val="en-GB" w:eastAsia="en-GB"/>
        </w:rPr>
      </w:pPr>
      <w:r w:rsidRPr="00A0014D">
        <w:rPr>
          <w:lang w:val="en-GB" w:eastAsia="en-GB"/>
        </w:rPr>
        <w:t>piernoabierto 3</w:t>
      </w:r>
    </w:p>
    <w:p w14:paraId="5F2971E5" w14:textId="77777777" w:rsidR="006A0C4B" w:rsidRPr="00A0014D" w:rsidRDefault="006A0C4B" w:rsidP="005D7ACE">
      <w:pPr>
        <w:autoSpaceDE w:val="0"/>
        <w:autoSpaceDN w:val="0"/>
        <w:adjustRightInd w:val="0"/>
        <w:jc w:val="both"/>
        <w:rPr>
          <w:szCs w:val="22"/>
          <w:lang w:val="en-GB" w:eastAsia="en-GB"/>
        </w:rPr>
      </w:pPr>
      <w:r w:rsidRPr="00A0014D">
        <w:rPr>
          <w:i/>
          <w:szCs w:val="22"/>
          <w:lang w:val="en-GB" w:eastAsia="en-GB"/>
        </w:rPr>
        <w:t>Red deep Schematic tree-like motif</w:t>
      </w:r>
      <w:r w:rsidRPr="00A0014D">
        <w:rPr>
          <w:szCs w:val="22"/>
          <w:lang w:val="en-GB" w:eastAsia="en-GB"/>
        </w:rPr>
        <w:t xml:space="preserve"> (BIB 2877)</w:t>
      </w:r>
    </w:p>
    <w:p w14:paraId="54034E49" w14:textId="77777777" w:rsidR="006A0C4B" w:rsidRPr="00A0014D" w:rsidRDefault="006A0C4B" w:rsidP="005D7ACE">
      <w:pPr>
        <w:autoSpaceDE w:val="0"/>
        <w:autoSpaceDN w:val="0"/>
        <w:adjustRightInd w:val="0"/>
        <w:jc w:val="both"/>
        <w:rPr>
          <w:szCs w:val="22"/>
          <w:lang w:val="en-GB" w:eastAsia="en-GB"/>
        </w:rPr>
      </w:pPr>
    </w:p>
    <w:p w14:paraId="1DDF162C" w14:textId="0DFB288B" w:rsidR="006A0C4B" w:rsidRDefault="00000000" w:rsidP="005D7ACE">
      <w:pPr>
        <w:autoSpaceDE w:val="0"/>
        <w:autoSpaceDN w:val="0"/>
        <w:adjustRightInd w:val="0"/>
        <w:jc w:val="both"/>
        <w:rPr>
          <w:szCs w:val="22"/>
          <w:lang w:val="fr-FR" w:eastAsia="en-GB"/>
        </w:rPr>
      </w:pPr>
      <w:hyperlink r:id="rId2352" w:anchor="Cul_Macro_Schematique_ico_piernabiertos" w:history="1">
        <w:r w:rsidR="006A0C4B" w:rsidRPr="00C943D6">
          <w:rPr>
            <w:rStyle w:val="Hyperlink"/>
            <w:i/>
            <w:szCs w:val="22"/>
            <w:lang w:val="fr-FR" w:eastAsia="en-GB"/>
          </w:rPr>
          <w:t>pierniabierto</w:t>
        </w:r>
      </w:hyperlink>
      <w:r w:rsidR="006A0C4B" w:rsidRPr="006A0C4B">
        <w:rPr>
          <w:lang w:val="fr-FR"/>
        </w:rPr>
        <w:t xml:space="preserve"> (</w:t>
      </w:r>
      <w:r w:rsidR="006A0C4B">
        <w:rPr>
          <w:lang w:val="fr-FR"/>
        </w:rPr>
        <w:t xml:space="preserve">SS BIB) </w:t>
      </w:r>
      <w:r w:rsidR="006A0C4B">
        <w:rPr>
          <w:szCs w:val="22"/>
          <w:lang w:val="fr-FR" w:eastAsia="en-GB"/>
        </w:rPr>
        <w:t xml:space="preserve">Trois lignes verticales 6 branches latérales plus courtes à gauche et 3 à droite. Montre du </w:t>
      </w:r>
      <w:hyperlink r:id="rId2353" w:anchor="Cul_Art_tek_peint_color__manganese" w:history="1">
        <w:r w:rsidR="006A0C4B" w:rsidRPr="006A0C4B">
          <w:rPr>
            <w:rStyle w:val="Hyperlink"/>
            <w:szCs w:val="22"/>
            <w:lang w:val="fr-FR" w:eastAsia="en-GB"/>
          </w:rPr>
          <w:t>manganèse</w:t>
        </w:r>
      </w:hyperlink>
      <w:r w:rsidR="006A0C4B">
        <w:rPr>
          <w:szCs w:val="22"/>
          <w:lang w:val="fr-FR" w:eastAsia="en-GB"/>
        </w:rPr>
        <w:t xml:space="preserve"> comme élément secondaire dans sa préparation (BIB 2877)</w:t>
      </w:r>
    </w:p>
    <w:p w14:paraId="12624CAF" w14:textId="77777777" w:rsidR="006A0C4B" w:rsidRDefault="006A0C4B" w:rsidP="005D7ACE">
      <w:pPr>
        <w:autoSpaceDE w:val="0"/>
        <w:autoSpaceDN w:val="0"/>
        <w:adjustRightInd w:val="0"/>
        <w:jc w:val="both"/>
        <w:rPr>
          <w:szCs w:val="22"/>
          <w:lang w:val="fr-FR" w:eastAsia="en-GB"/>
        </w:rPr>
      </w:pPr>
    </w:p>
    <w:p w14:paraId="60249FFA" w14:textId="77777777" w:rsidR="006A0C4B" w:rsidRPr="006062CB" w:rsidRDefault="006A0C4B" w:rsidP="006A0C4B">
      <w:pPr>
        <w:pStyle w:val="Heading4"/>
        <w:rPr>
          <w:lang w:val="en-US" w:eastAsia="en-GB"/>
        </w:rPr>
      </w:pPr>
      <w:r w:rsidRPr="006062CB">
        <w:rPr>
          <w:lang w:val="en-US" w:eastAsia="en-GB"/>
        </w:rPr>
        <w:t>cerf noir</w:t>
      </w:r>
    </w:p>
    <w:p w14:paraId="781A21D1" w14:textId="77777777" w:rsidR="006A0C4B" w:rsidRPr="00B83447" w:rsidRDefault="006A0C4B" w:rsidP="005D7ACE">
      <w:pPr>
        <w:autoSpaceDE w:val="0"/>
        <w:autoSpaceDN w:val="0"/>
        <w:adjustRightInd w:val="0"/>
        <w:jc w:val="both"/>
        <w:rPr>
          <w:szCs w:val="22"/>
          <w:lang w:eastAsia="en-GB"/>
        </w:rPr>
      </w:pPr>
      <w:r w:rsidRPr="00B83447">
        <w:rPr>
          <w:i/>
          <w:szCs w:val="22"/>
          <w:lang w:eastAsia="en-GB"/>
        </w:rPr>
        <w:t>black deer</w:t>
      </w:r>
      <w:r w:rsidRPr="00B83447">
        <w:rPr>
          <w:szCs w:val="22"/>
          <w:lang w:eastAsia="en-GB"/>
        </w:rPr>
        <w:t xml:space="preserve"> (BIB 2877)</w:t>
      </w:r>
    </w:p>
    <w:p w14:paraId="1D9053A0" w14:textId="77777777" w:rsidR="006A0C4B" w:rsidRPr="00B83447" w:rsidRDefault="006A0C4B" w:rsidP="005D7ACE">
      <w:pPr>
        <w:autoSpaceDE w:val="0"/>
        <w:autoSpaceDN w:val="0"/>
        <w:adjustRightInd w:val="0"/>
        <w:jc w:val="both"/>
        <w:rPr>
          <w:szCs w:val="22"/>
          <w:lang w:eastAsia="en-GB"/>
        </w:rPr>
      </w:pPr>
    </w:p>
    <w:p w14:paraId="44E4EEFA" w14:textId="548842F1" w:rsidR="006A0C4B" w:rsidRPr="006A0C4B" w:rsidRDefault="006A0C4B" w:rsidP="005D7ACE">
      <w:pPr>
        <w:autoSpaceDE w:val="0"/>
        <w:autoSpaceDN w:val="0"/>
        <w:adjustRightInd w:val="0"/>
        <w:jc w:val="both"/>
        <w:rPr>
          <w:szCs w:val="22"/>
          <w:lang w:val="fr-FR" w:eastAsia="en-GB"/>
        </w:rPr>
      </w:pPr>
      <w:r>
        <w:rPr>
          <w:szCs w:val="22"/>
          <w:lang w:val="fr-FR" w:eastAsia="en-GB"/>
        </w:rPr>
        <w:t xml:space="preserve">Style levantin, seule la partie avant est conservée. </w:t>
      </w:r>
      <w:r w:rsidRPr="006A0C4B">
        <w:rPr>
          <w:szCs w:val="22"/>
          <w:lang w:val="fr-FR" w:eastAsia="en-GB"/>
        </w:rPr>
        <w:t xml:space="preserve">Présence </w:t>
      </w:r>
      <w:r>
        <w:rPr>
          <w:szCs w:val="22"/>
          <w:lang w:val="fr-FR" w:eastAsia="en-GB"/>
        </w:rPr>
        <w:t xml:space="preserve">principalement </w:t>
      </w:r>
      <w:r w:rsidRPr="006A0C4B">
        <w:rPr>
          <w:szCs w:val="22"/>
          <w:lang w:val="fr-FR" w:eastAsia="en-GB"/>
        </w:rPr>
        <w:t xml:space="preserve">de noir de </w:t>
      </w:r>
      <w:hyperlink r:id="rId2354" w:anchor="Cul_Art_tek_peint_color__manganese" w:history="1">
        <w:r w:rsidRPr="006A0C4B">
          <w:rPr>
            <w:rStyle w:val="Hyperlink"/>
            <w:szCs w:val="22"/>
            <w:lang w:val="fr-FR" w:eastAsia="en-GB"/>
          </w:rPr>
          <w:t>manganèse</w:t>
        </w:r>
      </w:hyperlink>
      <w:r>
        <w:rPr>
          <w:szCs w:val="22"/>
          <w:lang w:val="fr-FR" w:eastAsia="en-GB"/>
        </w:rPr>
        <w:t xml:space="preserve"> </w:t>
      </w:r>
      <w:r w:rsidRPr="006A0C4B">
        <w:rPr>
          <w:szCs w:val="22"/>
          <w:lang w:val="fr-FR" w:eastAsia="en-GB"/>
        </w:rPr>
        <w:t>(BIB 2877)</w:t>
      </w:r>
    </w:p>
    <w:p w14:paraId="1DB0BC19" w14:textId="77777777" w:rsidR="00C46BD5" w:rsidRPr="006A0C4B" w:rsidRDefault="00C46BD5" w:rsidP="005D7ACE">
      <w:pPr>
        <w:autoSpaceDE w:val="0"/>
        <w:autoSpaceDN w:val="0"/>
        <w:adjustRightInd w:val="0"/>
        <w:jc w:val="both"/>
        <w:rPr>
          <w:szCs w:val="22"/>
          <w:lang w:val="fr-FR" w:eastAsia="en-GB"/>
        </w:rPr>
      </w:pPr>
    </w:p>
    <w:p w14:paraId="202CC54E" w14:textId="77777777" w:rsidR="00C46BD5" w:rsidRDefault="00C46BD5" w:rsidP="00426FF9">
      <w:pPr>
        <w:pStyle w:val="Heading1"/>
      </w:pPr>
      <w:bookmarkStart w:id="1038" w:name="Sit_Famorca"/>
      <w:r>
        <w:t>FAMORCA</w:t>
      </w:r>
    </w:p>
    <w:bookmarkEnd w:id="1038"/>
    <w:p w14:paraId="7099F9FB" w14:textId="77777777" w:rsidR="00C46BD5" w:rsidRDefault="006B1417" w:rsidP="005D7ACE">
      <w:pPr>
        <w:autoSpaceDE w:val="0"/>
        <w:autoSpaceDN w:val="0"/>
        <w:adjustRightInd w:val="0"/>
        <w:jc w:val="both"/>
        <w:rPr>
          <w:szCs w:val="22"/>
          <w:lang w:val="fr-FR" w:eastAsia="en-GB"/>
        </w:rPr>
      </w:pPr>
      <w:r>
        <w:rPr>
          <w:szCs w:val="22"/>
          <w:lang w:val="fr-FR" w:eastAsia="en-GB"/>
        </w:rPr>
        <w:t>Barranc de Famorca</w:t>
      </w:r>
    </w:p>
    <w:p w14:paraId="5E17F84F" w14:textId="77777777" w:rsidR="006B1417" w:rsidRDefault="006B1417" w:rsidP="005D7ACE">
      <w:pPr>
        <w:autoSpaceDE w:val="0"/>
        <w:autoSpaceDN w:val="0"/>
        <w:adjustRightInd w:val="0"/>
        <w:jc w:val="both"/>
        <w:rPr>
          <w:szCs w:val="22"/>
          <w:lang w:val="fr-FR" w:eastAsia="en-GB"/>
        </w:rPr>
      </w:pPr>
    </w:p>
    <w:p w14:paraId="589DDEB7" w14:textId="0FBCD81B" w:rsidR="00C46BD5" w:rsidRDefault="006B1417" w:rsidP="005D7ACE">
      <w:pPr>
        <w:autoSpaceDE w:val="0"/>
        <w:autoSpaceDN w:val="0"/>
        <w:adjustRightInd w:val="0"/>
        <w:jc w:val="both"/>
        <w:rPr>
          <w:szCs w:val="22"/>
          <w:lang w:val="fr-FR" w:eastAsia="en-GB"/>
        </w:rPr>
      </w:pPr>
      <w:r>
        <w:rPr>
          <w:szCs w:val="22"/>
          <w:lang w:val="fr-FR" w:eastAsia="en-GB"/>
        </w:rPr>
        <w:t xml:space="preserve">Famorca, </w:t>
      </w:r>
      <w:r w:rsidR="00C46BD5">
        <w:rPr>
          <w:szCs w:val="22"/>
          <w:lang w:val="fr-FR" w:eastAsia="en-GB"/>
        </w:rPr>
        <w:t xml:space="preserve">montre la superposition de peinture levantine ou schématique sur une peinture </w:t>
      </w:r>
      <w:hyperlink r:id="rId2355" w:anchor="Cul_Macro_Schematique" w:history="1">
        <w:r w:rsidR="00C46BD5" w:rsidRPr="00C46BD5">
          <w:rPr>
            <w:rStyle w:val="Hyperlink"/>
            <w:lang w:val="fr-FR"/>
          </w:rPr>
          <w:t>Macroschématisme</w:t>
        </w:r>
      </w:hyperlink>
      <w:r w:rsidR="00C46BD5">
        <w:rPr>
          <w:szCs w:val="22"/>
          <w:lang w:val="fr-FR" w:eastAsia="en-GB"/>
        </w:rPr>
        <w:t xml:space="preserve"> (BIB 2831)</w:t>
      </w:r>
    </w:p>
    <w:p w14:paraId="3B760186" w14:textId="77777777" w:rsidR="006B1417" w:rsidRDefault="006B1417" w:rsidP="005D7ACE">
      <w:pPr>
        <w:autoSpaceDE w:val="0"/>
        <w:autoSpaceDN w:val="0"/>
        <w:adjustRightInd w:val="0"/>
        <w:jc w:val="both"/>
        <w:rPr>
          <w:szCs w:val="22"/>
          <w:lang w:val="fr-FR" w:eastAsia="en-GB"/>
        </w:rPr>
      </w:pPr>
    </w:p>
    <w:p w14:paraId="392552DD" w14:textId="77777777" w:rsidR="006B1417" w:rsidRDefault="006B1417" w:rsidP="00426FF9">
      <w:pPr>
        <w:pStyle w:val="Heading1"/>
      </w:pPr>
      <w:bookmarkStart w:id="1039" w:name="Sit_Fita"/>
      <w:r>
        <w:t>FITA</w:t>
      </w:r>
    </w:p>
    <w:bookmarkEnd w:id="1039"/>
    <w:p w14:paraId="67E8B250" w14:textId="77777777" w:rsidR="006B1417" w:rsidRDefault="006B1417" w:rsidP="005D7ACE">
      <w:pPr>
        <w:autoSpaceDE w:val="0"/>
        <w:autoSpaceDN w:val="0"/>
        <w:adjustRightInd w:val="0"/>
        <w:jc w:val="both"/>
        <w:rPr>
          <w:szCs w:val="22"/>
          <w:lang w:val="fr-FR" w:eastAsia="en-GB"/>
        </w:rPr>
      </w:pPr>
    </w:p>
    <w:p w14:paraId="650D9295" w14:textId="6CC93EA9" w:rsidR="006B1417" w:rsidRDefault="006B1417" w:rsidP="006B1417">
      <w:pPr>
        <w:rPr>
          <w:lang w:val="fr-FR"/>
        </w:rPr>
      </w:pPr>
      <w:r>
        <w:rPr>
          <w:lang w:val="fr-FR"/>
        </w:rPr>
        <w:t xml:space="preserve">Au moins l'un des abris avec </w:t>
      </w:r>
      <w:hyperlink r:id="rId2356" w:anchor="Cul_Macro_Schematique" w:history="1">
        <w:r w:rsidRPr="006B1417">
          <w:rPr>
            <w:rStyle w:val="Hyperlink"/>
            <w:lang w:val="fr-FR"/>
          </w:rPr>
          <w:t>Macroschématique</w:t>
        </w:r>
      </w:hyperlink>
      <w:r>
        <w:rPr>
          <w:lang w:val="fr-FR"/>
        </w:rPr>
        <w:t xml:space="preserve"> (SS BIB)</w:t>
      </w:r>
    </w:p>
    <w:p w14:paraId="54BD5111" w14:textId="77777777" w:rsidR="006B1417" w:rsidRDefault="006B1417" w:rsidP="005D7ACE">
      <w:pPr>
        <w:autoSpaceDE w:val="0"/>
        <w:autoSpaceDN w:val="0"/>
        <w:adjustRightInd w:val="0"/>
        <w:jc w:val="both"/>
        <w:rPr>
          <w:szCs w:val="20"/>
          <w:lang w:val="fr-FR" w:eastAsia="en-GB"/>
        </w:rPr>
      </w:pPr>
    </w:p>
    <w:p w14:paraId="7DDBEB70" w14:textId="77777777" w:rsidR="004D38A1" w:rsidRPr="00C943D6" w:rsidRDefault="004D38A1" w:rsidP="004D38A1">
      <w:pPr>
        <w:autoSpaceDE w:val="0"/>
        <w:autoSpaceDN w:val="0"/>
        <w:adjustRightInd w:val="0"/>
        <w:jc w:val="both"/>
        <w:rPr>
          <w:szCs w:val="20"/>
          <w:lang w:val="fr-FR" w:eastAsia="en-GB"/>
        </w:rPr>
      </w:pPr>
    </w:p>
    <w:p w14:paraId="78E427F6" w14:textId="77777777" w:rsidR="004D38A1" w:rsidRPr="0032190F" w:rsidRDefault="004D38A1" w:rsidP="00426FF9">
      <w:pPr>
        <w:pStyle w:val="Heading1"/>
      </w:pPr>
      <w:bookmarkStart w:id="1040" w:name="Sit_Estrechos"/>
      <w:r w:rsidRPr="0032190F">
        <w:t>ESTRECHO</w:t>
      </w:r>
      <w:r w:rsidR="001D55B4">
        <w:t>S (LOS)</w:t>
      </w:r>
      <w:r w:rsidRPr="0032190F">
        <w:t xml:space="preserve"> </w:t>
      </w:r>
      <w:bookmarkEnd w:id="1040"/>
    </w:p>
    <w:p w14:paraId="63DE075E" w14:textId="77777777" w:rsidR="008132F2" w:rsidRDefault="008132F2" w:rsidP="004D38A1">
      <w:pPr>
        <w:autoSpaceDE w:val="0"/>
        <w:autoSpaceDN w:val="0"/>
        <w:adjustRightInd w:val="0"/>
        <w:jc w:val="both"/>
        <w:rPr>
          <w:szCs w:val="20"/>
          <w:lang w:val="fr-FR" w:eastAsia="en-GB"/>
        </w:rPr>
      </w:pPr>
    </w:p>
    <w:p w14:paraId="57CD9CDB" w14:textId="4C92EF0C" w:rsidR="004D38A1" w:rsidRPr="0032190F" w:rsidRDefault="004D38A1" w:rsidP="004D38A1">
      <w:pPr>
        <w:autoSpaceDE w:val="0"/>
        <w:autoSpaceDN w:val="0"/>
        <w:adjustRightInd w:val="0"/>
        <w:jc w:val="both"/>
        <w:rPr>
          <w:szCs w:val="20"/>
          <w:lang w:val="fr-FR" w:eastAsia="en-GB"/>
        </w:rPr>
      </w:pPr>
      <w:r w:rsidRPr="0032190F">
        <w:rPr>
          <w:szCs w:val="20"/>
          <w:lang w:val="fr-FR" w:eastAsia="en-GB"/>
        </w:rPr>
        <w:t>Abri décoré</w:t>
      </w:r>
      <w:r w:rsidR="000943D7" w:rsidRPr="0032190F">
        <w:rPr>
          <w:szCs w:val="20"/>
          <w:lang w:val="fr-FR" w:eastAsia="en-GB"/>
        </w:rPr>
        <w:t>, le long du río Martín</w:t>
      </w:r>
      <w:r w:rsidR="005D7ACE" w:rsidRPr="0032190F">
        <w:rPr>
          <w:szCs w:val="20"/>
          <w:lang w:val="fr-FR" w:eastAsia="en-GB"/>
        </w:rPr>
        <w:t xml:space="preserve"> (Huesca, Espagne)</w:t>
      </w:r>
      <w:r w:rsidRPr="0032190F">
        <w:rPr>
          <w:szCs w:val="20"/>
          <w:lang w:val="fr-FR" w:eastAsia="en-GB"/>
        </w:rPr>
        <w:t xml:space="preserve">. Sous un auvent presque inaccessible, apparaît un long panneau de figures schématiques </w:t>
      </w:r>
      <w:r w:rsidR="003F0557" w:rsidRPr="0032190F">
        <w:rPr>
          <w:lang w:val="fr-FR"/>
        </w:rPr>
        <w:t>"</w:t>
      </w:r>
      <w:hyperlink r:id="rId2357" w:anchor="Cul_Schemat_Espagne" w:history="1">
        <w:r w:rsidR="003F0557" w:rsidRPr="0032190F">
          <w:rPr>
            <w:rStyle w:val="Hyperlink"/>
            <w:lang w:val="fr-FR"/>
          </w:rPr>
          <w:t>art schématique ibérique</w:t>
        </w:r>
      </w:hyperlink>
      <w:r w:rsidR="003F0557" w:rsidRPr="0032190F">
        <w:rPr>
          <w:lang w:val="fr-FR"/>
        </w:rPr>
        <w:t xml:space="preserve">" </w:t>
      </w:r>
      <w:r w:rsidRPr="0032190F">
        <w:rPr>
          <w:szCs w:val="20"/>
          <w:lang w:val="fr-FR" w:eastAsia="en-GB"/>
        </w:rPr>
        <w:t xml:space="preserve">souvent données comme la représentation d’un rite de fécondité (Beltrán 1998) : des personnages masculins et féminins aux organes sexuels hypertrophiés, un signe anthropomorphe à tête rayonnante, une figure arboriforme, des </w:t>
      </w:r>
      <w:hyperlink r:id="rId2358" w:anchor="Cul_Art_TAC_T_z_cervide" w:history="1">
        <w:r w:rsidR="002E0A84" w:rsidRPr="0032190F">
          <w:rPr>
            <w:rStyle w:val="Hyperlink"/>
            <w:lang w:val="fr-FR"/>
          </w:rPr>
          <w:t>cervidé</w:t>
        </w:r>
      </w:hyperlink>
      <w:r w:rsidR="002E0A84" w:rsidRPr="0032190F">
        <w:rPr>
          <w:lang w:val="fr-FR"/>
        </w:rPr>
        <w:t xml:space="preserve">s </w:t>
      </w:r>
      <w:r w:rsidRPr="0032190F">
        <w:rPr>
          <w:szCs w:val="20"/>
          <w:lang w:val="fr-FR" w:eastAsia="en-GB"/>
        </w:rPr>
        <w:t>et des quadrupèdes. (BIB 2397 p. 621)</w:t>
      </w:r>
    </w:p>
    <w:p w14:paraId="06075321" w14:textId="77777777" w:rsidR="00067DAA" w:rsidRPr="0032190F" w:rsidRDefault="00067DAA" w:rsidP="00067DAA">
      <w:pPr>
        <w:rPr>
          <w:lang w:val="fr-FR"/>
        </w:rPr>
      </w:pPr>
    </w:p>
    <w:p w14:paraId="620CDD19" w14:textId="77777777" w:rsidR="004D38A1" w:rsidRPr="0032190F" w:rsidRDefault="004D38A1" w:rsidP="00426FF9">
      <w:pPr>
        <w:pStyle w:val="Heading1"/>
      </w:pPr>
      <w:bookmarkStart w:id="1041" w:name="Sit_Trepadores"/>
      <w:r w:rsidRPr="0032190F">
        <w:t>TREPADORES (LOS)</w:t>
      </w:r>
    </w:p>
    <w:bookmarkEnd w:id="1041"/>
    <w:p w14:paraId="228AE632" w14:textId="1A0CA961" w:rsidR="004D38A1" w:rsidRPr="00C2680A" w:rsidRDefault="004D38A1" w:rsidP="004D38A1">
      <w:pPr>
        <w:rPr>
          <w:lang w:val="fr-FR"/>
        </w:rPr>
      </w:pPr>
      <w:r w:rsidRPr="00C2680A">
        <w:rPr>
          <w:szCs w:val="20"/>
          <w:lang w:val="fr-FR" w:eastAsia="en-GB"/>
        </w:rPr>
        <w:t>Abri décoré (Barranco Mortero, Espagne)</w:t>
      </w:r>
      <w:r w:rsidR="000943D7" w:rsidRPr="00C2680A">
        <w:rPr>
          <w:szCs w:val="20"/>
          <w:lang w:val="fr-FR" w:eastAsia="en-GB"/>
        </w:rPr>
        <w:t>, le long du río Martín.</w:t>
      </w:r>
      <w:r w:rsidRPr="00C2680A">
        <w:rPr>
          <w:szCs w:val="20"/>
          <w:lang w:val="fr-FR" w:eastAsia="en-GB"/>
        </w:rPr>
        <w:t xml:space="preserve"> </w:t>
      </w:r>
      <w:hyperlink r:id="rId2359" w:anchor="Cul_Levantin" w:history="1">
        <w:r w:rsidR="00E5157C" w:rsidRPr="00C2680A">
          <w:rPr>
            <w:rStyle w:val="Hyperlink"/>
            <w:szCs w:val="20"/>
            <w:lang w:val="fr-FR" w:eastAsia="en-GB"/>
          </w:rPr>
          <w:t>a</w:t>
        </w:r>
        <w:r w:rsidRPr="00C2680A">
          <w:rPr>
            <w:rStyle w:val="Hyperlink"/>
            <w:szCs w:val="20"/>
            <w:lang w:val="fr-FR" w:eastAsia="en-GB"/>
          </w:rPr>
          <w:t>rt levantin</w:t>
        </w:r>
      </w:hyperlink>
      <w:r w:rsidRPr="00C2680A">
        <w:rPr>
          <w:szCs w:val="20"/>
          <w:lang w:val="fr-FR" w:eastAsia="en-GB"/>
        </w:rPr>
        <w:t xml:space="preserve">: </w:t>
      </w:r>
      <w:r w:rsidRPr="00C2680A">
        <w:rPr>
          <w:lang w:val="fr-FR"/>
        </w:rPr>
        <w:t>scènes de cueillette avec des personnages grimpés sur de très longues branches. Une brebis est également figurée, fait rare dans la peinture post-paléolithique (BIB 2397 p. 622)</w:t>
      </w:r>
    </w:p>
    <w:p w14:paraId="45ADC509" w14:textId="77777777" w:rsidR="004D38A1" w:rsidRPr="0032190F" w:rsidRDefault="004D38A1" w:rsidP="004D38A1">
      <w:pPr>
        <w:rPr>
          <w:lang w:val="fr-FR"/>
        </w:rPr>
      </w:pPr>
    </w:p>
    <w:p w14:paraId="366CBEF0" w14:textId="77777777" w:rsidR="004D38A1" w:rsidRPr="0032190F" w:rsidRDefault="004D38A1" w:rsidP="00426FF9">
      <w:pPr>
        <w:pStyle w:val="Heading1"/>
      </w:pPr>
      <w:r w:rsidRPr="0032190F">
        <w:t>BORRIQUITOS (LOS)</w:t>
      </w:r>
    </w:p>
    <w:p w14:paraId="04E5E0C5" w14:textId="3CE754CF" w:rsidR="004D38A1" w:rsidRPr="0032190F" w:rsidRDefault="004D38A1" w:rsidP="004D38A1">
      <w:pPr>
        <w:autoSpaceDE w:val="0"/>
        <w:autoSpaceDN w:val="0"/>
        <w:adjustRightInd w:val="0"/>
        <w:jc w:val="both"/>
        <w:rPr>
          <w:szCs w:val="20"/>
          <w:lang w:val="fr-FR" w:eastAsia="en-GB"/>
        </w:rPr>
      </w:pPr>
      <w:r w:rsidRPr="0032190F">
        <w:rPr>
          <w:szCs w:val="20"/>
          <w:lang w:val="fr-FR" w:eastAsia="en-GB"/>
        </w:rPr>
        <w:t xml:space="preserve">Barranco Mortero, </w:t>
      </w:r>
      <w:r w:rsidRPr="0032190F">
        <w:rPr>
          <w:lang w:val="fr-FR"/>
        </w:rPr>
        <w:t>Espagne</w:t>
      </w:r>
      <w:r w:rsidR="000943D7" w:rsidRPr="0032190F">
        <w:rPr>
          <w:lang w:val="fr-FR"/>
        </w:rPr>
        <w:t xml:space="preserve">, </w:t>
      </w:r>
      <w:r w:rsidR="000943D7" w:rsidRPr="0032190F">
        <w:rPr>
          <w:szCs w:val="20"/>
          <w:lang w:val="fr-FR" w:eastAsia="en-GB"/>
        </w:rPr>
        <w:t>le long du río Martín</w:t>
      </w:r>
      <w:r w:rsidRPr="0032190F">
        <w:rPr>
          <w:lang w:val="fr-FR"/>
        </w:rPr>
        <w:t xml:space="preserve">. </w:t>
      </w:r>
      <w:r w:rsidR="003F0557" w:rsidRPr="0032190F">
        <w:rPr>
          <w:lang w:val="fr-FR"/>
        </w:rPr>
        <w:t>"</w:t>
      </w:r>
      <w:hyperlink r:id="rId2360" w:anchor="Cul_Schemat_Espagne" w:history="1">
        <w:r w:rsidR="003F0557" w:rsidRPr="0032190F">
          <w:rPr>
            <w:rStyle w:val="Hyperlink"/>
            <w:lang w:val="fr-FR"/>
          </w:rPr>
          <w:t>art schématique ibérique</w:t>
        </w:r>
      </w:hyperlink>
      <w:r w:rsidR="003F0557" w:rsidRPr="0032190F">
        <w:rPr>
          <w:lang w:val="fr-FR"/>
        </w:rPr>
        <w:t>"</w:t>
      </w:r>
      <w:r w:rsidRPr="0032190F">
        <w:rPr>
          <w:lang w:val="fr-FR"/>
        </w:rPr>
        <w:t xml:space="preserve">. </w:t>
      </w:r>
      <w:r w:rsidRPr="0032190F">
        <w:rPr>
          <w:szCs w:val="20"/>
          <w:lang w:val="fr-FR" w:eastAsia="en-GB"/>
        </w:rPr>
        <w:t>un groupe de trois traits courts verticaux à gauche, deux autres traits courts dans la partie haute du panneau et deux personnages schématiques dans la partie centrale</w:t>
      </w:r>
      <w:r w:rsidR="00A40384">
        <w:rPr>
          <w:szCs w:val="20"/>
          <w:lang w:val="fr-FR" w:eastAsia="en-GB"/>
        </w:rPr>
        <w:t xml:space="preserve"> </w:t>
      </w:r>
      <w:r w:rsidRPr="0032190F">
        <w:rPr>
          <w:szCs w:val="20"/>
          <w:lang w:val="fr-FR" w:eastAsia="en-GB"/>
        </w:rPr>
        <w:t>(BIB 2397 p. 622)</w:t>
      </w:r>
    </w:p>
    <w:p w14:paraId="01ECA868" w14:textId="77777777" w:rsidR="004D38A1" w:rsidRPr="0032190F" w:rsidRDefault="004D38A1" w:rsidP="004D38A1">
      <w:pPr>
        <w:autoSpaceDE w:val="0"/>
        <w:autoSpaceDN w:val="0"/>
        <w:adjustRightInd w:val="0"/>
        <w:jc w:val="both"/>
        <w:rPr>
          <w:szCs w:val="20"/>
          <w:lang w:val="fr-FR" w:eastAsia="en-GB"/>
        </w:rPr>
      </w:pPr>
    </w:p>
    <w:p w14:paraId="6F055227" w14:textId="77777777" w:rsidR="004D38A1" w:rsidRPr="0032190F" w:rsidRDefault="004D38A1" w:rsidP="00426FF9">
      <w:pPr>
        <w:pStyle w:val="Heading1"/>
      </w:pPr>
      <w:r w:rsidRPr="0032190F">
        <w:t>EUDOVIGES</w:t>
      </w:r>
    </w:p>
    <w:p w14:paraId="3A2DA119" w14:textId="682BF4F2" w:rsidR="004D38A1" w:rsidRPr="0032190F" w:rsidRDefault="004D38A1" w:rsidP="004D38A1">
      <w:pPr>
        <w:autoSpaceDE w:val="0"/>
        <w:autoSpaceDN w:val="0"/>
        <w:adjustRightInd w:val="0"/>
        <w:jc w:val="both"/>
        <w:rPr>
          <w:szCs w:val="20"/>
          <w:lang w:val="fr-FR" w:eastAsia="en-GB"/>
        </w:rPr>
      </w:pPr>
      <w:r w:rsidRPr="0032190F">
        <w:rPr>
          <w:szCs w:val="20"/>
          <w:lang w:val="fr-FR" w:eastAsia="en-GB"/>
        </w:rPr>
        <w:t>Alacon, Espagne</w:t>
      </w:r>
      <w:r w:rsidR="000943D7" w:rsidRPr="0032190F">
        <w:rPr>
          <w:szCs w:val="20"/>
          <w:lang w:val="fr-FR" w:eastAsia="en-GB"/>
        </w:rPr>
        <w:t>, le long du río Martín</w:t>
      </w:r>
      <w:r w:rsidRPr="0032190F">
        <w:rPr>
          <w:szCs w:val="20"/>
          <w:lang w:val="fr-FR" w:eastAsia="en-GB"/>
        </w:rPr>
        <w:t xml:space="preserve">. Abri avec peintures schématiques. </w:t>
      </w:r>
      <w:r w:rsidR="003F0557" w:rsidRPr="0032190F">
        <w:rPr>
          <w:lang w:val="fr-FR"/>
        </w:rPr>
        <w:t>"</w:t>
      </w:r>
      <w:hyperlink r:id="rId2361" w:anchor="Cul_Schemat_Espagne" w:history="1">
        <w:r w:rsidR="003F0557" w:rsidRPr="0032190F">
          <w:rPr>
            <w:rStyle w:val="Hyperlink"/>
            <w:lang w:val="fr-FR"/>
          </w:rPr>
          <w:t>art schématique ibérique</w:t>
        </w:r>
      </w:hyperlink>
      <w:r w:rsidR="003F0557" w:rsidRPr="0032190F">
        <w:rPr>
          <w:lang w:val="fr-FR"/>
        </w:rPr>
        <w:t xml:space="preserve">" </w:t>
      </w:r>
      <w:r w:rsidRPr="0032190F">
        <w:rPr>
          <w:szCs w:val="20"/>
          <w:lang w:val="fr-FR" w:eastAsia="en-GB"/>
        </w:rPr>
        <w:t>Gisement Moustérien (BIB 2397 p. 622)</w:t>
      </w:r>
    </w:p>
    <w:p w14:paraId="038A2177" w14:textId="77777777" w:rsidR="00E5157C" w:rsidRPr="0032190F" w:rsidRDefault="00E5157C" w:rsidP="004D38A1">
      <w:pPr>
        <w:autoSpaceDE w:val="0"/>
        <w:autoSpaceDN w:val="0"/>
        <w:adjustRightInd w:val="0"/>
        <w:jc w:val="both"/>
        <w:rPr>
          <w:szCs w:val="20"/>
          <w:lang w:val="fr-FR" w:eastAsia="en-GB"/>
        </w:rPr>
      </w:pPr>
    </w:p>
    <w:p w14:paraId="65327C7D" w14:textId="77777777" w:rsidR="004D38A1" w:rsidRPr="0032190F" w:rsidRDefault="004D38A1" w:rsidP="00426FF9">
      <w:pPr>
        <w:pStyle w:val="Heading1"/>
      </w:pPr>
      <w:bookmarkStart w:id="1042" w:name="Sit_Coquinera"/>
      <w:r w:rsidRPr="0032190F">
        <w:t>COQUINERA</w:t>
      </w:r>
    </w:p>
    <w:bookmarkEnd w:id="1042"/>
    <w:p w14:paraId="5CDEB255" w14:textId="5DB13116" w:rsidR="004D38A1" w:rsidRDefault="004D38A1" w:rsidP="00363368">
      <w:pPr>
        <w:autoSpaceDE w:val="0"/>
        <w:autoSpaceDN w:val="0"/>
        <w:adjustRightInd w:val="0"/>
        <w:jc w:val="both"/>
        <w:rPr>
          <w:szCs w:val="20"/>
          <w:lang w:val="fr-FR" w:eastAsia="en-GB"/>
        </w:rPr>
      </w:pPr>
      <w:r w:rsidRPr="0032190F">
        <w:rPr>
          <w:szCs w:val="20"/>
          <w:lang w:val="fr-FR" w:eastAsia="en-GB"/>
        </w:rPr>
        <w:t>Olbon, Espagne</w:t>
      </w:r>
      <w:r w:rsidR="000943D7" w:rsidRPr="0032190F">
        <w:rPr>
          <w:szCs w:val="20"/>
          <w:lang w:val="fr-FR" w:eastAsia="en-GB"/>
        </w:rPr>
        <w:t>, le long du río Martín</w:t>
      </w:r>
      <w:r w:rsidRPr="0032190F">
        <w:rPr>
          <w:szCs w:val="20"/>
          <w:lang w:val="fr-FR" w:eastAsia="en-GB"/>
        </w:rPr>
        <w:t>. Abri avec peintures schématiques</w:t>
      </w:r>
      <w:r w:rsidR="00363368" w:rsidRPr="0032190F">
        <w:rPr>
          <w:szCs w:val="20"/>
          <w:lang w:val="fr-FR" w:eastAsia="en-GB"/>
        </w:rPr>
        <w:t xml:space="preserve">, on distingue des </w:t>
      </w:r>
      <w:hyperlink r:id="rId2362" w:anchor="Cul_Art_TAC_T_z_cervide" w:history="1">
        <w:r w:rsidR="002E0A84" w:rsidRPr="0032190F">
          <w:rPr>
            <w:rStyle w:val="Hyperlink"/>
            <w:lang w:val="fr-FR"/>
          </w:rPr>
          <w:t>cervidé</w:t>
        </w:r>
      </w:hyperlink>
      <w:r w:rsidR="002E0A84" w:rsidRPr="0032190F">
        <w:rPr>
          <w:lang w:val="fr-FR"/>
        </w:rPr>
        <w:t xml:space="preserve">s </w:t>
      </w:r>
      <w:r w:rsidR="00363368" w:rsidRPr="0032190F">
        <w:rPr>
          <w:szCs w:val="20"/>
          <w:lang w:val="fr-FR" w:eastAsia="en-GB"/>
        </w:rPr>
        <w:t xml:space="preserve">et d’autres signes schématiques, </w:t>
      </w:r>
      <w:r w:rsidR="003F0557" w:rsidRPr="0032190F">
        <w:rPr>
          <w:lang w:val="fr-FR"/>
        </w:rPr>
        <w:t>"</w:t>
      </w:r>
      <w:hyperlink r:id="rId2363" w:anchor="Cul_Schemat_Espagne" w:history="1">
        <w:r w:rsidR="003F0557" w:rsidRPr="0032190F">
          <w:rPr>
            <w:rStyle w:val="Hyperlink"/>
            <w:lang w:val="fr-FR"/>
          </w:rPr>
          <w:t>art schématique ibérique</w:t>
        </w:r>
      </w:hyperlink>
      <w:r w:rsidR="003F0557" w:rsidRPr="0032190F">
        <w:rPr>
          <w:lang w:val="fr-FR"/>
        </w:rPr>
        <w:t>"</w:t>
      </w:r>
      <w:r w:rsidR="005347D8">
        <w:rPr>
          <w:lang w:val="fr-FR"/>
        </w:rPr>
        <w:t>,</w:t>
      </w:r>
      <w:r w:rsidR="003F0557" w:rsidRPr="0032190F">
        <w:rPr>
          <w:lang w:val="fr-FR"/>
        </w:rPr>
        <w:t xml:space="preserve"> </w:t>
      </w:r>
      <w:r w:rsidR="00363368" w:rsidRPr="0032190F">
        <w:rPr>
          <w:szCs w:val="20"/>
          <w:lang w:val="fr-FR" w:eastAsia="en-GB"/>
        </w:rPr>
        <w:t>sur un ensemble de peintures levantines</w:t>
      </w:r>
      <w:r w:rsidRPr="0032190F">
        <w:rPr>
          <w:szCs w:val="20"/>
          <w:lang w:val="fr-FR" w:eastAsia="en-GB"/>
        </w:rPr>
        <w:t xml:space="preserve"> (BIB 2397 p. 622)</w:t>
      </w:r>
    </w:p>
    <w:p w14:paraId="666C486F" w14:textId="77777777" w:rsidR="00A77802" w:rsidRDefault="00A77802" w:rsidP="00363368">
      <w:pPr>
        <w:autoSpaceDE w:val="0"/>
        <w:autoSpaceDN w:val="0"/>
        <w:adjustRightInd w:val="0"/>
        <w:jc w:val="both"/>
        <w:rPr>
          <w:szCs w:val="20"/>
          <w:lang w:val="fr-FR" w:eastAsia="en-GB"/>
        </w:rPr>
      </w:pPr>
      <w:r>
        <w:rPr>
          <w:szCs w:val="20"/>
          <w:lang w:val="fr-FR" w:eastAsia="en-GB"/>
        </w:rPr>
        <w:lastRenderedPageBreak/>
        <w:t>5 orants seminaturalistes superposés à des cerfs d'un rouge nettement plus clair (BIB 2907)</w:t>
      </w:r>
    </w:p>
    <w:p w14:paraId="6323B731" w14:textId="77777777" w:rsidR="004D399E" w:rsidRDefault="004D399E" w:rsidP="00363368">
      <w:pPr>
        <w:autoSpaceDE w:val="0"/>
        <w:autoSpaceDN w:val="0"/>
        <w:adjustRightInd w:val="0"/>
        <w:jc w:val="both"/>
        <w:rPr>
          <w:szCs w:val="20"/>
          <w:lang w:val="fr-FR" w:eastAsia="en-GB"/>
        </w:rPr>
      </w:pPr>
    </w:p>
    <w:p w14:paraId="6C37D014" w14:textId="77777777" w:rsidR="004D399E" w:rsidRDefault="004D399E" w:rsidP="00426FF9">
      <w:pPr>
        <w:pStyle w:val="Heading1"/>
      </w:pPr>
      <w:bookmarkStart w:id="1043" w:name="Sit_Cerrao"/>
      <w:r>
        <w:t>CERRAO</w:t>
      </w:r>
    </w:p>
    <w:bookmarkEnd w:id="1043"/>
    <w:p w14:paraId="34368414" w14:textId="67A3E16F" w:rsidR="004D399E" w:rsidRPr="004D399E" w:rsidRDefault="004D399E" w:rsidP="00363368">
      <w:pPr>
        <w:autoSpaceDE w:val="0"/>
        <w:autoSpaceDN w:val="0"/>
        <w:adjustRightInd w:val="0"/>
        <w:jc w:val="both"/>
        <w:rPr>
          <w:szCs w:val="20"/>
          <w:lang w:val="fr-FR" w:eastAsia="en-GB"/>
        </w:rPr>
      </w:pPr>
      <w:r>
        <w:rPr>
          <w:szCs w:val="20"/>
          <w:lang w:val="fr-FR" w:eastAsia="en-GB"/>
        </w:rPr>
        <w:br/>
        <w:t>El Cerrao (</w:t>
      </w:r>
      <w:r w:rsidRPr="004D399E">
        <w:rPr>
          <w:szCs w:val="20"/>
          <w:lang w:val="fr-FR" w:eastAsia="en-GB"/>
        </w:rPr>
        <w:t>Obón</w:t>
      </w:r>
      <w:r>
        <w:rPr>
          <w:szCs w:val="20"/>
          <w:lang w:val="fr-FR" w:eastAsia="en-GB"/>
        </w:rPr>
        <w:t xml:space="preserve">, Teruel), dans le Bas-Aragon, proche du </w:t>
      </w:r>
      <w:r w:rsidRPr="004D399E">
        <w:rPr>
          <w:lang w:val="fr-FR"/>
        </w:rPr>
        <w:t>río Martín</w:t>
      </w:r>
      <w:r>
        <w:rPr>
          <w:lang w:val="fr-FR"/>
        </w:rPr>
        <w:t xml:space="preserve">. 27 figures regroupées en frise peintes en rouges. Art </w:t>
      </w:r>
      <w:hyperlink r:id="rId2364" w:anchor="Cul_Levantin" w:history="1">
        <w:r w:rsidRPr="004D399E">
          <w:rPr>
            <w:rStyle w:val="Hyperlink"/>
            <w:szCs w:val="20"/>
            <w:lang w:val="fr-FR" w:eastAsia="en-GB"/>
          </w:rPr>
          <w:t>levantin</w:t>
        </w:r>
      </w:hyperlink>
      <w:r w:rsidRPr="0032190F">
        <w:rPr>
          <w:szCs w:val="20"/>
          <w:lang w:val="fr-FR" w:eastAsia="en-GB"/>
        </w:rPr>
        <w:t xml:space="preserve"> </w:t>
      </w:r>
      <w:r>
        <w:rPr>
          <w:lang w:val="fr-FR"/>
        </w:rPr>
        <w:t>(BIB internet)</w:t>
      </w:r>
    </w:p>
    <w:p w14:paraId="2A75D400" w14:textId="77777777" w:rsidR="00363368" w:rsidRPr="0032190F" w:rsidRDefault="00363368" w:rsidP="00363368">
      <w:pPr>
        <w:autoSpaceDE w:val="0"/>
        <w:autoSpaceDN w:val="0"/>
        <w:adjustRightInd w:val="0"/>
        <w:jc w:val="both"/>
        <w:rPr>
          <w:szCs w:val="20"/>
          <w:lang w:val="fr-FR" w:eastAsia="en-GB"/>
        </w:rPr>
      </w:pPr>
    </w:p>
    <w:p w14:paraId="0552CA96" w14:textId="77777777" w:rsidR="00363368" w:rsidRPr="0032190F" w:rsidRDefault="00363368" w:rsidP="00426FF9">
      <w:pPr>
        <w:pStyle w:val="Heading1"/>
      </w:pPr>
      <w:bookmarkStart w:id="1044" w:name="Sit_Canada_Marco"/>
      <w:r w:rsidRPr="0032190F">
        <w:t>CANADA DE MARCO</w:t>
      </w:r>
    </w:p>
    <w:bookmarkEnd w:id="1044"/>
    <w:p w14:paraId="54329403" w14:textId="77777777" w:rsidR="00693CDD" w:rsidRDefault="00693CDD" w:rsidP="005D7ACE">
      <w:pPr>
        <w:autoSpaceDE w:val="0"/>
        <w:autoSpaceDN w:val="0"/>
        <w:adjustRightInd w:val="0"/>
        <w:rPr>
          <w:szCs w:val="20"/>
          <w:lang w:val="fr-FR" w:eastAsia="en-GB"/>
        </w:rPr>
      </w:pPr>
    </w:p>
    <w:p w14:paraId="336527C8" w14:textId="74D7541C" w:rsidR="00363368" w:rsidRPr="0032190F" w:rsidRDefault="00363368" w:rsidP="00A40384">
      <w:pPr>
        <w:autoSpaceDE w:val="0"/>
        <w:autoSpaceDN w:val="0"/>
        <w:adjustRightInd w:val="0"/>
        <w:jc w:val="both"/>
        <w:rPr>
          <w:szCs w:val="20"/>
          <w:lang w:val="fr-FR" w:eastAsia="en-GB"/>
        </w:rPr>
      </w:pPr>
      <w:r w:rsidRPr="0032190F">
        <w:rPr>
          <w:szCs w:val="20"/>
          <w:lang w:val="fr-FR" w:eastAsia="en-GB"/>
        </w:rPr>
        <w:t>Cañada de Marco (</w:t>
      </w:r>
      <w:r w:rsidR="00C51E87" w:rsidRPr="0032190F">
        <w:rPr>
          <w:szCs w:val="20"/>
          <w:lang w:val="fr-FR" w:eastAsia="en-GB"/>
        </w:rPr>
        <w:t xml:space="preserve">Teruel, </w:t>
      </w:r>
      <w:r w:rsidR="00E03E14">
        <w:rPr>
          <w:szCs w:val="20"/>
          <w:lang w:val="fr-FR" w:eastAsia="en-GB"/>
        </w:rPr>
        <w:t>Alcaine</w:t>
      </w:r>
      <w:r w:rsidRPr="0032190F">
        <w:rPr>
          <w:szCs w:val="20"/>
          <w:lang w:val="fr-FR" w:eastAsia="en-GB"/>
        </w:rPr>
        <w:t xml:space="preserve">), </w:t>
      </w:r>
      <w:r w:rsidR="003F0557" w:rsidRPr="0032190F">
        <w:rPr>
          <w:lang w:val="fr-FR"/>
        </w:rPr>
        <w:t>"</w:t>
      </w:r>
      <w:hyperlink r:id="rId2365" w:anchor="Cul_Schemat_Espagne" w:history="1">
        <w:r w:rsidR="003F0557" w:rsidRPr="0032190F">
          <w:rPr>
            <w:rStyle w:val="Hyperlink"/>
            <w:lang w:val="fr-FR"/>
          </w:rPr>
          <w:t>art schématique ibérique</w:t>
        </w:r>
      </w:hyperlink>
      <w:r w:rsidR="003F0557" w:rsidRPr="0032190F">
        <w:rPr>
          <w:lang w:val="fr-FR"/>
        </w:rPr>
        <w:t xml:space="preserve">" </w:t>
      </w:r>
      <w:r w:rsidRPr="0032190F">
        <w:rPr>
          <w:szCs w:val="20"/>
          <w:lang w:val="fr-FR" w:eastAsia="en-GB"/>
        </w:rPr>
        <w:t>quadrupède de style schématique (BIB 2397 p. 622)</w:t>
      </w:r>
      <w:r w:rsidR="005D7ACE" w:rsidRPr="0032190F">
        <w:rPr>
          <w:szCs w:val="20"/>
          <w:lang w:val="fr-FR" w:eastAsia="en-GB"/>
        </w:rPr>
        <w:t xml:space="preserve">. Un grand personnage recouvre une petite chèvre </w:t>
      </w:r>
      <w:hyperlink r:id="rId2366" w:anchor="Cul_Levantin" w:history="1">
        <w:r w:rsidR="005D7ACE" w:rsidRPr="004D399E">
          <w:rPr>
            <w:rStyle w:val="Hyperlink"/>
            <w:szCs w:val="20"/>
            <w:lang w:val="fr-FR" w:eastAsia="en-GB"/>
          </w:rPr>
          <w:t>levantine</w:t>
        </w:r>
      </w:hyperlink>
      <w:r w:rsidR="005D7ACE" w:rsidRPr="0032190F">
        <w:rPr>
          <w:szCs w:val="20"/>
          <w:lang w:val="fr-FR" w:eastAsia="en-GB"/>
        </w:rPr>
        <w:t xml:space="preserve"> à la Cañada de Marco (BIB 2397 p.635)</w:t>
      </w:r>
      <w:r w:rsidR="00FB4D8A">
        <w:rPr>
          <w:szCs w:val="20"/>
          <w:lang w:val="fr-FR" w:eastAsia="en-GB"/>
        </w:rPr>
        <w:t xml:space="preserve">. Présence d'eau (v. </w:t>
      </w:r>
      <w:hyperlink r:id="rId2367" w:anchor="Cul_Levantin_choixSites_humid" w:history="1">
        <w:r w:rsidR="00FB4D8A" w:rsidRPr="00FB4D8A">
          <w:rPr>
            <w:rStyle w:val="Hyperlink"/>
            <w:szCs w:val="20"/>
            <w:lang w:val="fr-FR" w:eastAsia="en-GB"/>
          </w:rPr>
          <w:t>humidité</w:t>
        </w:r>
      </w:hyperlink>
      <w:r w:rsidR="00FB4D8A">
        <w:rPr>
          <w:szCs w:val="20"/>
          <w:lang w:val="fr-FR" w:eastAsia="en-GB"/>
        </w:rPr>
        <w:t>)</w:t>
      </w:r>
    </w:p>
    <w:p w14:paraId="4AB404B0" w14:textId="77777777" w:rsidR="000943D7" w:rsidRPr="0032190F" w:rsidRDefault="000943D7" w:rsidP="00363368">
      <w:pPr>
        <w:autoSpaceDE w:val="0"/>
        <w:autoSpaceDN w:val="0"/>
        <w:adjustRightInd w:val="0"/>
        <w:jc w:val="both"/>
        <w:rPr>
          <w:szCs w:val="20"/>
          <w:lang w:val="fr-FR" w:eastAsia="en-GB"/>
        </w:rPr>
      </w:pPr>
    </w:p>
    <w:p w14:paraId="7724B664" w14:textId="77777777" w:rsidR="00363368" w:rsidRPr="0032190F" w:rsidRDefault="00363368" w:rsidP="00426FF9">
      <w:pPr>
        <w:pStyle w:val="Heading1"/>
      </w:pPr>
      <w:bookmarkStart w:id="1045" w:name="Sit_Fornton_Tia_Chula"/>
      <w:r w:rsidRPr="0032190F">
        <w:t>TIA CHULA</w:t>
      </w:r>
    </w:p>
    <w:bookmarkEnd w:id="1045"/>
    <w:p w14:paraId="56760E17" w14:textId="77777777" w:rsidR="00693CDD" w:rsidRDefault="00693CDD" w:rsidP="00363368">
      <w:pPr>
        <w:jc w:val="both"/>
        <w:rPr>
          <w:iCs/>
          <w:szCs w:val="20"/>
          <w:lang w:val="fr-FR" w:eastAsia="en-GB"/>
        </w:rPr>
      </w:pPr>
    </w:p>
    <w:p w14:paraId="0A077AA0" w14:textId="298D9F8A" w:rsidR="004D38A1" w:rsidRDefault="00363368" w:rsidP="00363368">
      <w:pPr>
        <w:jc w:val="both"/>
        <w:rPr>
          <w:iCs/>
          <w:szCs w:val="20"/>
          <w:lang w:val="fr-FR" w:eastAsia="en-GB"/>
        </w:rPr>
      </w:pPr>
      <w:r w:rsidRPr="0032190F">
        <w:rPr>
          <w:iCs/>
          <w:szCs w:val="20"/>
          <w:lang w:val="fr-FR" w:eastAsia="en-GB"/>
        </w:rPr>
        <w:t>Fronton de la Tía Chula (Oliete, Espagne)</w:t>
      </w:r>
      <w:r w:rsidR="000943D7" w:rsidRPr="0032190F">
        <w:rPr>
          <w:iCs/>
          <w:szCs w:val="20"/>
          <w:lang w:val="fr-FR" w:eastAsia="en-GB"/>
        </w:rPr>
        <w:t>,</w:t>
      </w:r>
      <w:r w:rsidR="000943D7" w:rsidRPr="0032190F">
        <w:rPr>
          <w:szCs w:val="20"/>
          <w:lang w:val="fr-FR" w:eastAsia="en-GB"/>
        </w:rPr>
        <w:t xml:space="preserve"> </w:t>
      </w:r>
      <w:r w:rsidR="00693CDD" w:rsidRPr="0032190F">
        <w:rPr>
          <w:lang w:val="fr-FR"/>
        </w:rPr>
        <w:t>"</w:t>
      </w:r>
      <w:hyperlink r:id="rId2368" w:anchor="Cul_Schemat_Espagne" w:history="1">
        <w:r w:rsidR="00693CDD" w:rsidRPr="0032190F">
          <w:rPr>
            <w:rStyle w:val="Hyperlink"/>
            <w:lang w:val="fr-FR"/>
          </w:rPr>
          <w:t>art schématique ibérique</w:t>
        </w:r>
      </w:hyperlink>
      <w:r w:rsidR="00693CDD" w:rsidRPr="0032190F">
        <w:rPr>
          <w:lang w:val="fr-FR"/>
        </w:rPr>
        <w:t>"</w:t>
      </w:r>
      <w:r w:rsidR="00693CDD">
        <w:rPr>
          <w:lang w:val="fr-FR"/>
        </w:rPr>
        <w:t xml:space="preserve"> (SS BIB) </w:t>
      </w:r>
      <w:r w:rsidR="000943D7" w:rsidRPr="0032190F">
        <w:rPr>
          <w:szCs w:val="20"/>
          <w:lang w:val="fr-FR" w:eastAsia="en-GB"/>
        </w:rPr>
        <w:t>le long du río Martín.</w:t>
      </w:r>
      <w:r w:rsidRPr="0032190F">
        <w:rPr>
          <w:iCs/>
          <w:szCs w:val="20"/>
          <w:lang w:val="fr-FR" w:eastAsia="en-GB"/>
        </w:rPr>
        <w:t xml:space="preserve"> </w:t>
      </w:r>
      <w:r w:rsidR="000943D7" w:rsidRPr="0032190F">
        <w:rPr>
          <w:iCs/>
          <w:szCs w:val="20"/>
          <w:lang w:val="fr-FR" w:eastAsia="en-GB"/>
        </w:rPr>
        <w:t>P</w:t>
      </w:r>
      <w:r w:rsidRPr="0032190F">
        <w:rPr>
          <w:iCs/>
          <w:szCs w:val="20"/>
          <w:lang w:val="fr-FR" w:eastAsia="en-GB"/>
        </w:rPr>
        <w:t>anneau, à la base du rocher, détérioré par les chercheurs de fossiles. On y voit des traits verticaux au-dessus d’un signe pectiniforme que certains auteurs interprètent comme la représentation d’un autel (Beltrán, 1998). Sur la droite, des vestiges de peintures appartiendraient selon les mêmes auteurs à une figure humaine en position d’orant ou à une figuration astrale. Ce site est un point caractéristique du paysage, une sorte de tour rocheuse qui s’élève sur les contreforts de la sierra de los Moros au-dessus du ravin de la Tía Chula. Les peintures se trouvent dans une déclivité</w:t>
      </w:r>
      <w:r w:rsidR="00693CDD">
        <w:rPr>
          <w:iCs/>
          <w:szCs w:val="20"/>
          <w:lang w:val="fr-FR" w:eastAsia="en-GB"/>
        </w:rPr>
        <w:t xml:space="preserve"> </w:t>
      </w:r>
      <w:r w:rsidR="00693CDD" w:rsidRPr="0032190F">
        <w:rPr>
          <w:lang w:val="fr-FR"/>
        </w:rPr>
        <w:t>(BIB 2397 p. 622)</w:t>
      </w:r>
      <w:r w:rsidRPr="0032190F">
        <w:rPr>
          <w:iCs/>
          <w:szCs w:val="20"/>
          <w:lang w:val="fr-FR" w:eastAsia="en-GB"/>
        </w:rPr>
        <w:t xml:space="preserve">. </w:t>
      </w:r>
    </w:p>
    <w:p w14:paraId="5BF7FFAD" w14:textId="77777777" w:rsidR="00A40384" w:rsidRDefault="00A40384" w:rsidP="00363368">
      <w:pPr>
        <w:jc w:val="both"/>
        <w:rPr>
          <w:iCs/>
          <w:szCs w:val="20"/>
          <w:lang w:val="fr-FR" w:eastAsia="en-GB"/>
        </w:rPr>
      </w:pPr>
    </w:p>
    <w:p w14:paraId="5418687D" w14:textId="77777777" w:rsidR="00A40384" w:rsidRDefault="00A40384" w:rsidP="00A40384">
      <w:pPr>
        <w:pStyle w:val="Heading2"/>
        <w:rPr>
          <w:lang w:eastAsia="en-GB"/>
        </w:rPr>
      </w:pPr>
      <w:r>
        <w:rPr>
          <w:lang w:eastAsia="en-GB"/>
        </w:rPr>
        <w:t>Choix du site</w:t>
      </w:r>
    </w:p>
    <w:p w14:paraId="476D58AE" w14:textId="77777777" w:rsidR="00A40384" w:rsidRDefault="00A40384" w:rsidP="00A40384">
      <w:pPr>
        <w:rPr>
          <w:lang w:val="fr-FR" w:eastAsia="en-GB"/>
        </w:rPr>
      </w:pPr>
    </w:p>
    <w:p w14:paraId="48EFD9CF" w14:textId="75277AB6" w:rsidR="00A40384" w:rsidRPr="000A4D97" w:rsidRDefault="00A40384" w:rsidP="00A40384">
      <w:pPr>
        <w:autoSpaceDE w:val="0"/>
        <w:autoSpaceDN w:val="0"/>
        <w:adjustRightInd w:val="0"/>
        <w:rPr>
          <w:szCs w:val="20"/>
          <w:lang w:val="fr-FR" w:eastAsia="en-GB"/>
        </w:rPr>
      </w:pPr>
      <w:r w:rsidRPr="00AA1ED0">
        <w:rPr>
          <w:szCs w:val="20"/>
          <w:lang w:val="fr-FR" w:eastAsia="en-GB"/>
        </w:rPr>
        <w:t xml:space="preserve">Cascade que domine le Fronton de la Tia Chula est un </w:t>
      </w:r>
      <w:hyperlink r:id="rId2369" w:anchor="Cul_Schemat_Espagne_sit_partic" w:history="1">
        <w:r w:rsidRPr="00693CDD">
          <w:rPr>
            <w:rStyle w:val="Hyperlink"/>
            <w:szCs w:val="20"/>
            <w:lang w:val="fr-FR" w:eastAsia="en-GB"/>
          </w:rPr>
          <w:t>élément remarquable du paysage</w:t>
        </w:r>
      </w:hyperlink>
      <w:r w:rsidRPr="00AA1ED0">
        <w:rPr>
          <w:szCs w:val="20"/>
          <w:lang w:val="fr-FR" w:eastAsia="en-GB"/>
        </w:rPr>
        <w:t xml:space="preserve"> qui justifie la présence d'abris peints </w:t>
      </w:r>
      <w:r>
        <w:rPr>
          <w:szCs w:val="20"/>
          <w:lang w:val="fr-FR" w:eastAsia="en-GB"/>
        </w:rPr>
        <w:t xml:space="preserve">(v. </w:t>
      </w:r>
      <w:hyperlink r:id="rId2370" w:anchor="Cul_Schemat_Espagne_sit_humid" w:history="1">
        <w:r w:rsidRPr="000A4D97">
          <w:rPr>
            <w:rStyle w:val="Hyperlink"/>
            <w:szCs w:val="20"/>
            <w:lang w:val="fr-FR" w:eastAsia="en-GB"/>
          </w:rPr>
          <w:t>humidité</w:t>
        </w:r>
      </w:hyperlink>
      <w:r w:rsidRPr="000A4D97">
        <w:rPr>
          <w:szCs w:val="20"/>
          <w:lang w:val="fr-FR" w:eastAsia="en-GB"/>
        </w:rPr>
        <w:t>) (BIB 2397)</w:t>
      </w:r>
    </w:p>
    <w:p w14:paraId="3483C8CB" w14:textId="77777777" w:rsidR="00AA1ED0" w:rsidRDefault="00AA1ED0" w:rsidP="006747F5">
      <w:pPr>
        <w:jc w:val="both"/>
        <w:rPr>
          <w:lang w:val="fr-FR"/>
        </w:rPr>
      </w:pPr>
    </w:p>
    <w:p w14:paraId="3EBAF17B" w14:textId="77777777" w:rsidR="00A40384" w:rsidRDefault="00A40384" w:rsidP="00A40384">
      <w:pPr>
        <w:pStyle w:val="Heading3"/>
      </w:pPr>
      <w:r>
        <w:t>humidité</w:t>
      </w:r>
    </w:p>
    <w:p w14:paraId="24CEDE71" w14:textId="77777777" w:rsidR="00693CDD" w:rsidRDefault="00693CDD" w:rsidP="006747F5">
      <w:pPr>
        <w:jc w:val="both"/>
        <w:rPr>
          <w:lang w:val="fr-FR"/>
        </w:rPr>
      </w:pPr>
      <w:r w:rsidRPr="0032190F">
        <w:rPr>
          <w:iCs/>
          <w:szCs w:val="20"/>
          <w:lang w:val="fr-FR" w:eastAsia="en-GB"/>
        </w:rPr>
        <w:t>À proximité</w:t>
      </w:r>
      <w:r>
        <w:rPr>
          <w:iCs/>
          <w:szCs w:val="20"/>
          <w:lang w:val="fr-FR" w:eastAsia="en-GB"/>
        </w:rPr>
        <w:t xml:space="preserve"> des peintures,</w:t>
      </w:r>
      <w:r w:rsidRPr="0032190F">
        <w:rPr>
          <w:iCs/>
          <w:szCs w:val="20"/>
          <w:lang w:val="fr-FR" w:eastAsia="en-GB"/>
        </w:rPr>
        <w:t xml:space="preserve"> une mare contient les eaux d’une cascade qui se forme lors de fortes pluies (Beltrán et Royo, 1995)</w:t>
      </w:r>
      <w:r w:rsidRPr="0032190F">
        <w:rPr>
          <w:lang w:val="fr-FR"/>
        </w:rPr>
        <w:t xml:space="preserve"> (BIB 2397 p. 622)</w:t>
      </w:r>
    </w:p>
    <w:p w14:paraId="2F3857F7" w14:textId="77777777" w:rsidR="00A40384" w:rsidRPr="00A40384" w:rsidRDefault="00A40384" w:rsidP="00AA1ED0">
      <w:pPr>
        <w:autoSpaceDE w:val="0"/>
        <w:autoSpaceDN w:val="0"/>
        <w:adjustRightInd w:val="0"/>
        <w:rPr>
          <w:szCs w:val="20"/>
          <w:lang w:val="fr-FR" w:eastAsia="en-GB"/>
        </w:rPr>
      </w:pPr>
    </w:p>
    <w:p w14:paraId="1F935A13" w14:textId="77777777" w:rsidR="00A40384" w:rsidRPr="000A4D97" w:rsidRDefault="00A40384" w:rsidP="00A40384">
      <w:pPr>
        <w:pStyle w:val="Heading3"/>
        <w:rPr>
          <w:lang w:eastAsia="en-GB"/>
        </w:rPr>
      </w:pPr>
      <w:r w:rsidRPr="000A4D97">
        <w:rPr>
          <w:lang w:eastAsia="en-GB"/>
        </w:rPr>
        <w:t>particularité</w:t>
      </w:r>
    </w:p>
    <w:p w14:paraId="72F35F58" w14:textId="73BBF531" w:rsidR="00A40384" w:rsidRDefault="00A40384" w:rsidP="00A40384">
      <w:pPr>
        <w:jc w:val="both"/>
        <w:rPr>
          <w:lang w:val="fr-FR"/>
        </w:rPr>
      </w:pPr>
      <w:r w:rsidRPr="0032190F">
        <w:rPr>
          <w:lang w:val="fr-FR"/>
        </w:rPr>
        <w:t xml:space="preserve">Le Fronton de la Tía Chula, sorte de tour rocheuse située en avant poste de la sierra de los Moros, est l’un des rares exemples qui atteste vraiment la recherche d’un élément caractéristique du paysage (Beltrán et Royo, 1995) </w:t>
      </w:r>
      <w:r>
        <w:rPr>
          <w:lang w:val="fr-FR"/>
        </w:rPr>
        <w:t>[</w:t>
      </w:r>
      <w:hyperlink r:id="rId2371" w:anchor="D:Documentation archéologique liée à la thèseCultures.docx" w:history="1">
        <w:r w:rsidRPr="00A40384">
          <w:rPr>
            <w:rStyle w:val="Hyperlink"/>
            <w:lang w:val="fr-FR"/>
          </w:rPr>
          <w:t>particularité</w:t>
        </w:r>
      </w:hyperlink>
      <w:r>
        <w:rPr>
          <w:lang w:val="fr-FR"/>
        </w:rPr>
        <w:t xml:space="preserve">] </w:t>
      </w:r>
      <w:r w:rsidRPr="0032190F">
        <w:rPr>
          <w:lang w:val="fr-FR"/>
        </w:rPr>
        <w:t>(BIB 2397 p. 642)</w:t>
      </w:r>
    </w:p>
    <w:p w14:paraId="7D9DA801" w14:textId="77777777" w:rsidR="00A40384" w:rsidRPr="00A40384" w:rsidRDefault="00A40384" w:rsidP="00A40384">
      <w:pPr>
        <w:rPr>
          <w:lang w:val="fr-FR" w:eastAsia="en-GB"/>
        </w:rPr>
      </w:pPr>
    </w:p>
    <w:p w14:paraId="24432414" w14:textId="77777777" w:rsidR="00C52ACE" w:rsidRPr="00A40384" w:rsidRDefault="00C52ACE" w:rsidP="00AA1ED0">
      <w:pPr>
        <w:autoSpaceDE w:val="0"/>
        <w:autoSpaceDN w:val="0"/>
        <w:adjustRightInd w:val="0"/>
        <w:rPr>
          <w:szCs w:val="20"/>
          <w:lang w:val="fr-FR" w:eastAsia="en-GB"/>
        </w:rPr>
      </w:pPr>
    </w:p>
    <w:p w14:paraId="3ECBD487" w14:textId="77777777" w:rsidR="00C52ACE" w:rsidRDefault="00C52ACE" w:rsidP="00426FF9">
      <w:pPr>
        <w:pStyle w:val="Heading1"/>
      </w:pPr>
      <w:bookmarkStart w:id="1046" w:name="Sit_Arquero_Castellote"/>
      <w:r>
        <w:t>ARQUERO DE CASTELLOTE</w:t>
      </w:r>
    </w:p>
    <w:bookmarkEnd w:id="1046"/>
    <w:p w14:paraId="2CA520E7" w14:textId="77777777" w:rsidR="00C52ACE" w:rsidRPr="000A4D97" w:rsidRDefault="00C52ACE" w:rsidP="00AA1ED0">
      <w:pPr>
        <w:autoSpaceDE w:val="0"/>
        <w:autoSpaceDN w:val="0"/>
        <w:adjustRightInd w:val="0"/>
        <w:rPr>
          <w:szCs w:val="20"/>
          <w:lang w:val="fr-FR" w:eastAsia="en-GB"/>
        </w:rPr>
      </w:pPr>
    </w:p>
    <w:p w14:paraId="55EBF9EF" w14:textId="6C69D3FB" w:rsidR="00C52ACE" w:rsidRPr="00C52ACE" w:rsidRDefault="00C52ACE" w:rsidP="00A40384">
      <w:pPr>
        <w:autoSpaceDE w:val="0"/>
        <w:autoSpaceDN w:val="0"/>
        <w:adjustRightInd w:val="0"/>
        <w:jc w:val="both"/>
        <w:rPr>
          <w:lang w:val="fr-FR"/>
        </w:rPr>
      </w:pPr>
      <w:r w:rsidRPr="00C52ACE">
        <w:rPr>
          <w:szCs w:val="20"/>
          <w:lang w:val="fr-FR" w:eastAsia="en-GB"/>
        </w:rPr>
        <w:t xml:space="preserve">Site d'Aragon montrant de l'art </w:t>
      </w:r>
      <w:r w:rsidRPr="00C52ACE">
        <w:rPr>
          <w:lang w:val="fr-FR"/>
        </w:rPr>
        <w:t>schématique</w:t>
      </w:r>
      <w:r>
        <w:rPr>
          <w:lang w:val="fr-FR"/>
        </w:rPr>
        <w:t xml:space="preserve">. Il est proches de sites </w:t>
      </w:r>
      <w:r w:rsidRPr="00C52ACE">
        <w:rPr>
          <w:lang w:val="fr-FR"/>
        </w:rPr>
        <w:t>exclusivement levantins</w:t>
      </w:r>
      <w:r>
        <w:rPr>
          <w:lang w:val="fr-FR"/>
        </w:rPr>
        <w:t xml:space="preserve"> et semble contredire le modèle de partition entrevu en Aragon (</w:t>
      </w:r>
      <w:hyperlink r:id="rId2372" w:anchor="Cul_AEM_g_partit" w:history="1">
        <w:r w:rsidRPr="00C52ACE">
          <w:rPr>
            <w:rStyle w:val="Hyperlink"/>
            <w:lang w:val="fr-FR"/>
          </w:rPr>
          <w:t>montagne/⌐montagne</w:t>
        </w:r>
      </w:hyperlink>
      <w:r>
        <w:rPr>
          <w:lang w:val="fr-FR"/>
        </w:rPr>
        <w:t>) entre les deux types d'art rupestre</w:t>
      </w:r>
    </w:p>
    <w:p w14:paraId="58E0329E" w14:textId="77777777" w:rsidR="00363368" w:rsidRPr="00C52ACE" w:rsidRDefault="00363368" w:rsidP="00067DAA">
      <w:pPr>
        <w:rPr>
          <w:lang w:val="fr-FR"/>
        </w:rPr>
      </w:pPr>
    </w:p>
    <w:p w14:paraId="2C02CDB6" w14:textId="77777777" w:rsidR="00363368" w:rsidRPr="000A4D97" w:rsidRDefault="00B47482" w:rsidP="00426FF9">
      <w:pPr>
        <w:pStyle w:val="Heading1"/>
      </w:pPr>
      <w:bookmarkStart w:id="1047" w:name="Sit_Angel"/>
      <w:r w:rsidRPr="000A4D97">
        <w:t>ANGEL</w:t>
      </w:r>
    </w:p>
    <w:bookmarkEnd w:id="1047"/>
    <w:p w14:paraId="029A91B1" w14:textId="77777777" w:rsidR="00693CDD" w:rsidRPr="000A4D97" w:rsidRDefault="00693CDD" w:rsidP="00067DAA">
      <w:pPr>
        <w:rPr>
          <w:lang w:val="fr-FR"/>
        </w:rPr>
      </w:pPr>
    </w:p>
    <w:p w14:paraId="7ED3ED38" w14:textId="77777777" w:rsidR="00363368" w:rsidRPr="000A4D97" w:rsidRDefault="00363368" w:rsidP="00A40384">
      <w:pPr>
        <w:jc w:val="both"/>
        <w:rPr>
          <w:lang w:val="fr-FR"/>
        </w:rPr>
      </w:pPr>
      <w:r w:rsidRPr="000A4D97">
        <w:rPr>
          <w:lang w:val="fr-FR"/>
        </w:rPr>
        <w:lastRenderedPageBreak/>
        <w:t>L'abrigo del Angel (Castellote, Espagne)</w:t>
      </w:r>
      <w:r w:rsidR="000943D7" w:rsidRPr="000A4D97">
        <w:rPr>
          <w:lang w:val="fr-FR"/>
        </w:rPr>
        <w:t xml:space="preserve">, le long du río Guadalope, </w:t>
      </w:r>
      <w:r w:rsidRPr="000A4D97">
        <w:rPr>
          <w:lang w:val="fr-FR"/>
        </w:rPr>
        <w:t xml:space="preserve"> montre des peintures levantines (BIB 2397 p. 622)</w:t>
      </w:r>
    </w:p>
    <w:p w14:paraId="234066D9" w14:textId="77777777" w:rsidR="000943D7" w:rsidRDefault="0028251D" w:rsidP="00A40384">
      <w:pPr>
        <w:jc w:val="both"/>
        <w:rPr>
          <w:lang w:val="es-ES"/>
        </w:rPr>
      </w:pPr>
      <w:r w:rsidRPr="00766692">
        <w:rPr>
          <w:lang w:val="es-ES"/>
        </w:rPr>
        <w:t>Cueva del Angel : 4.78x H, 0.40x L2a1 (v. DNA) (Gonzalez Fortes G. et al. in BIB 2703)</w:t>
      </w:r>
    </w:p>
    <w:p w14:paraId="78B653CB" w14:textId="2BD760EC" w:rsidR="00B47482" w:rsidRDefault="00000000" w:rsidP="00A40384">
      <w:pPr>
        <w:jc w:val="both"/>
        <w:rPr>
          <w:lang w:val="fr-FR"/>
        </w:rPr>
      </w:pPr>
      <w:hyperlink r:id="rId2373" w:anchor="Cul_Levantin" w:history="1">
        <w:r w:rsidR="00B47482" w:rsidRPr="00B47482">
          <w:rPr>
            <w:rStyle w:val="Hyperlink"/>
            <w:lang w:val="fr-FR"/>
          </w:rPr>
          <w:t>Art levantin</w:t>
        </w:r>
      </w:hyperlink>
      <w:r w:rsidR="00B47482">
        <w:rPr>
          <w:lang w:val="fr-FR"/>
        </w:rPr>
        <w:t xml:space="preserve"> et présence de niveaux </w:t>
      </w:r>
      <w:hyperlink r:id="rId2374" w:anchor="Cul_Mesolithique_Geom" w:history="1">
        <w:r w:rsidR="00CA043B" w:rsidRPr="00CA043B">
          <w:rPr>
            <w:rStyle w:val="Hyperlink"/>
            <w:lang w:val="fr-FR"/>
          </w:rPr>
          <w:t>Mésolithique géométrique</w:t>
        </w:r>
      </w:hyperlink>
      <w:r w:rsidR="00CA043B">
        <w:rPr>
          <w:lang w:val="fr-FR"/>
        </w:rPr>
        <w:t xml:space="preserve"> </w:t>
      </w:r>
      <w:r w:rsidR="00B47482">
        <w:rPr>
          <w:lang w:val="fr-FR"/>
        </w:rPr>
        <w:t xml:space="preserve">(BIB 2779) </w:t>
      </w:r>
      <w:hyperlink r:id="rId2375" w:anchor="Cul_Transition_Meso_Neo" w:history="1">
        <w:r w:rsidR="0009435D" w:rsidRPr="0009435D">
          <w:rPr>
            <w:rStyle w:val="Hyperlink"/>
            <w:lang w:val="fr-FR"/>
          </w:rPr>
          <w:t>niveaux mixtes</w:t>
        </w:r>
      </w:hyperlink>
      <w:r w:rsidR="00B47482">
        <w:rPr>
          <w:lang w:val="fr-FR"/>
        </w:rPr>
        <w:t xml:space="preserve">: épipaléolithique à géométriques et céramiques néolithiques (BIB 2779) </w:t>
      </w:r>
      <w:r w:rsidR="009B0BFE">
        <w:rPr>
          <w:lang w:val="fr-FR"/>
        </w:rPr>
        <w:t>Restes d'une occupation humaine</w:t>
      </w:r>
      <w:r w:rsidR="00B94AB3">
        <w:rPr>
          <w:lang w:val="fr-FR"/>
        </w:rPr>
        <w:t xml:space="preserve"> épipaléolithique à géométrique et céramiques sous panneau peint d'art naturaliste (BIB 2779) </w:t>
      </w:r>
      <w:r w:rsidR="00B94AB3" w:rsidRPr="00B94AB3">
        <w:rPr>
          <w:lang w:val="fr-FR"/>
        </w:rPr>
        <w:t>Baldellou et Utrilla date le panneau à l'épipaléolithique (BIB 2779)</w:t>
      </w:r>
    </w:p>
    <w:p w14:paraId="05B97F19" w14:textId="77777777" w:rsidR="00663B0C" w:rsidRDefault="00663B0C" w:rsidP="00A40384">
      <w:pPr>
        <w:jc w:val="both"/>
        <w:rPr>
          <w:lang w:val="fr-FR"/>
        </w:rPr>
      </w:pPr>
    </w:p>
    <w:p w14:paraId="384D885F" w14:textId="77777777" w:rsidR="00663B0C" w:rsidRPr="00A77802" w:rsidRDefault="00663B0C" w:rsidP="00A40384">
      <w:pPr>
        <w:jc w:val="both"/>
        <w:rPr>
          <w:lang w:val="es-ES"/>
        </w:rPr>
      </w:pPr>
      <w:r>
        <w:rPr>
          <w:lang w:val="fr-FR"/>
        </w:rPr>
        <w:t xml:space="preserve">Angel III: date ancienne difficile à rattacher au Néo ou au Méso (BIB Laborda Lorente, Seminario (...) </w:t>
      </w:r>
      <w:r w:rsidRPr="00A77802">
        <w:rPr>
          <w:lang w:val="es-ES"/>
        </w:rPr>
        <w:t>Impressa, Barcelona 2019)</w:t>
      </w:r>
    </w:p>
    <w:p w14:paraId="11757763" w14:textId="77777777" w:rsidR="0028251D" w:rsidRPr="00A77802" w:rsidRDefault="0028251D" w:rsidP="00067DAA">
      <w:pPr>
        <w:rPr>
          <w:lang w:val="es-ES"/>
        </w:rPr>
      </w:pPr>
    </w:p>
    <w:p w14:paraId="6271C065" w14:textId="77777777" w:rsidR="0028251D" w:rsidRPr="00426FF9" w:rsidRDefault="0028251D" w:rsidP="00426FF9">
      <w:pPr>
        <w:pStyle w:val="Heading1"/>
        <w:rPr>
          <w:lang w:val="es-ES"/>
        </w:rPr>
      </w:pPr>
      <w:bookmarkStart w:id="1048" w:name="Sit_Lorgade_Dine"/>
      <w:r w:rsidRPr="00426FF9">
        <w:rPr>
          <w:lang w:val="es-ES"/>
        </w:rPr>
        <w:t>LORGADE DINE</w:t>
      </w:r>
    </w:p>
    <w:bookmarkEnd w:id="1048"/>
    <w:p w14:paraId="40EEBBB5" w14:textId="77777777" w:rsidR="00693CDD" w:rsidRDefault="00693CDD" w:rsidP="00067DAA">
      <w:pPr>
        <w:rPr>
          <w:lang w:val="es-ES"/>
        </w:rPr>
      </w:pPr>
    </w:p>
    <w:p w14:paraId="21A3E081" w14:textId="77777777" w:rsidR="0028251D" w:rsidRPr="0028251D" w:rsidRDefault="0028251D" w:rsidP="00067DAA">
      <w:pPr>
        <w:rPr>
          <w:lang w:val="es-ES"/>
        </w:rPr>
      </w:pPr>
      <w:r>
        <w:rPr>
          <w:lang w:val="es-ES"/>
        </w:rPr>
        <w:t>Lorgade Dine : 3.76x Usb2, 4.20x U8a (v. DNA) (Gonzalez Fortes G. et al. in BIB 2703)</w:t>
      </w:r>
    </w:p>
    <w:p w14:paraId="26E86EDC" w14:textId="77777777" w:rsidR="0028251D" w:rsidRPr="0028251D" w:rsidRDefault="0028251D" w:rsidP="00067DAA">
      <w:pPr>
        <w:rPr>
          <w:lang w:val="es-ES"/>
        </w:rPr>
      </w:pPr>
    </w:p>
    <w:p w14:paraId="3DF1B807" w14:textId="77777777" w:rsidR="000943D7" w:rsidRPr="0032190F" w:rsidRDefault="00A6533C" w:rsidP="00426FF9">
      <w:pPr>
        <w:pStyle w:val="Heading1"/>
      </w:pPr>
      <w:bookmarkStart w:id="1049" w:name="Sit_Arquero"/>
      <w:r>
        <w:t>ARQUERO</w:t>
      </w:r>
    </w:p>
    <w:bookmarkEnd w:id="1049"/>
    <w:p w14:paraId="7D2DB0AB" w14:textId="77777777" w:rsidR="00A6533C" w:rsidRDefault="00A6533C" w:rsidP="000943D7">
      <w:pPr>
        <w:rPr>
          <w:lang w:val="fr-FR"/>
        </w:rPr>
      </w:pPr>
      <w:r>
        <w:rPr>
          <w:lang w:val="fr-FR"/>
        </w:rPr>
        <w:t>abrigo del Arquero</w:t>
      </w:r>
    </w:p>
    <w:p w14:paraId="5CDF7EF0" w14:textId="77777777" w:rsidR="00A6533C" w:rsidRDefault="00A6533C" w:rsidP="000943D7">
      <w:pPr>
        <w:rPr>
          <w:lang w:val="fr-FR"/>
        </w:rPr>
      </w:pPr>
    </w:p>
    <w:p w14:paraId="0515AFE8" w14:textId="37047120" w:rsidR="000943D7" w:rsidRPr="0032190F" w:rsidRDefault="000943D7" w:rsidP="000943D7">
      <w:pPr>
        <w:rPr>
          <w:lang w:val="fr-FR"/>
        </w:rPr>
      </w:pPr>
      <w:r w:rsidRPr="0032190F">
        <w:rPr>
          <w:lang w:val="fr-FR"/>
        </w:rPr>
        <w:t>L'abrigo Arquero (</w:t>
      </w:r>
      <w:r w:rsidRPr="0032190F">
        <w:rPr>
          <w:szCs w:val="20"/>
          <w:lang w:val="fr-FR" w:eastAsia="en-GB"/>
        </w:rPr>
        <w:t xml:space="preserve">Ladruñan, Espagne), </w:t>
      </w:r>
      <w:r w:rsidRPr="0032190F">
        <w:rPr>
          <w:lang w:val="fr-FR"/>
        </w:rPr>
        <w:t xml:space="preserve">le long du río Guadalope,  </w:t>
      </w:r>
      <w:r w:rsidR="003F0557" w:rsidRPr="0032190F">
        <w:rPr>
          <w:lang w:val="fr-FR"/>
        </w:rPr>
        <w:t>"</w:t>
      </w:r>
      <w:hyperlink r:id="rId2376" w:anchor="Cul_Schemat_Espagne" w:history="1">
        <w:r w:rsidR="003F0557" w:rsidRPr="0032190F">
          <w:rPr>
            <w:rStyle w:val="Hyperlink"/>
            <w:lang w:val="fr-FR"/>
          </w:rPr>
          <w:t>art schématique ibérique</w:t>
        </w:r>
      </w:hyperlink>
      <w:r w:rsidR="003F0557" w:rsidRPr="0032190F">
        <w:rPr>
          <w:lang w:val="fr-FR"/>
        </w:rPr>
        <w:t xml:space="preserve">" </w:t>
      </w:r>
      <w:r w:rsidRPr="0032190F">
        <w:rPr>
          <w:lang w:val="fr-FR"/>
        </w:rPr>
        <w:t>des traits courts et des points sont en</w:t>
      </w:r>
      <w:r w:rsidR="003F0557" w:rsidRPr="0032190F">
        <w:rPr>
          <w:lang w:val="fr-FR"/>
        </w:rPr>
        <w:t xml:space="preserve"> </w:t>
      </w:r>
      <w:r w:rsidRPr="0032190F">
        <w:rPr>
          <w:lang w:val="fr-FR"/>
        </w:rPr>
        <w:t>marge du panneau levantin (Ripoll, 1961)(BIB 2397 p. 623)</w:t>
      </w:r>
    </w:p>
    <w:p w14:paraId="2C0A0E48" w14:textId="77777777" w:rsidR="000943D7" w:rsidRPr="0032190F" w:rsidRDefault="000943D7" w:rsidP="000943D7">
      <w:pPr>
        <w:rPr>
          <w:lang w:val="fr-FR"/>
        </w:rPr>
      </w:pPr>
    </w:p>
    <w:p w14:paraId="18D2A013" w14:textId="77777777" w:rsidR="000943D7" w:rsidRPr="0032190F" w:rsidRDefault="000943D7" w:rsidP="00426FF9">
      <w:pPr>
        <w:pStyle w:val="Heading1"/>
      </w:pPr>
      <w:r w:rsidRPr="0032190F">
        <w:t>CAIDAS DEL SALBLIME</w:t>
      </w:r>
    </w:p>
    <w:p w14:paraId="6353AA0E" w14:textId="5E833DD9" w:rsidR="000943D7" w:rsidRPr="0032190F" w:rsidRDefault="000943D7" w:rsidP="000943D7">
      <w:pPr>
        <w:autoSpaceDE w:val="0"/>
        <w:autoSpaceDN w:val="0"/>
        <w:adjustRightInd w:val="0"/>
        <w:rPr>
          <w:szCs w:val="20"/>
          <w:lang w:val="fr-FR" w:eastAsia="en-GB"/>
        </w:rPr>
      </w:pPr>
      <w:r w:rsidRPr="0032190F">
        <w:rPr>
          <w:iCs/>
          <w:szCs w:val="20"/>
          <w:lang w:val="fr-FR" w:eastAsia="en-GB"/>
        </w:rPr>
        <w:t>Las Caidas del Salblime (</w:t>
      </w:r>
      <w:r w:rsidRPr="0032190F">
        <w:rPr>
          <w:szCs w:val="20"/>
          <w:lang w:val="fr-FR" w:eastAsia="en-GB"/>
        </w:rPr>
        <w:t xml:space="preserve">Mazaléon, Espagne) sur le río Matarrana, </w:t>
      </w:r>
      <w:r w:rsidR="003F0557" w:rsidRPr="0032190F">
        <w:rPr>
          <w:lang w:val="fr-FR"/>
        </w:rPr>
        <w:t>"</w:t>
      </w:r>
      <w:hyperlink r:id="rId2377" w:anchor="Cul_Schemat_Espagne" w:history="1">
        <w:r w:rsidR="003F0557" w:rsidRPr="0032190F">
          <w:rPr>
            <w:rStyle w:val="Hyperlink"/>
            <w:lang w:val="fr-FR"/>
          </w:rPr>
          <w:t>art schématique ibérique</w:t>
        </w:r>
      </w:hyperlink>
      <w:r w:rsidR="003F0557" w:rsidRPr="0032190F">
        <w:rPr>
          <w:lang w:val="fr-FR"/>
        </w:rPr>
        <w:t xml:space="preserve">" </w:t>
      </w:r>
      <w:r w:rsidRPr="0032190F">
        <w:rPr>
          <w:szCs w:val="20"/>
          <w:lang w:val="fr-FR" w:eastAsia="en-GB"/>
        </w:rPr>
        <w:t>quelques représentations schématiques dans un contexte levantin (BIB 2397 p. 623)</w:t>
      </w:r>
    </w:p>
    <w:p w14:paraId="1BAFBAEC" w14:textId="77777777" w:rsidR="000943D7" w:rsidRPr="0032190F" w:rsidRDefault="000943D7" w:rsidP="000943D7">
      <w:pPr>
        <w:autoSpaceDE w:val="0"/>
        <w:autoSpaceDN w:val="0"/>
        <w:adjustRightInd w:val="0"/>
        <w:rPr>
          <w:szCs w:val="20"/>
          <w:lang w:val="fr-FR" w:eastAsia="en-GB"/>
        </w:rPr>
      </w:pPr>
    </w:p>
    <w:p w14:paraId="3FA2AF6C" w14:textId="77777777" w:rsidR="000943D7" w:rsidRPr="0032190F" w:rsidRDefault="000943D7" w:rsidP="00426FF9">
      <w:pPr>
        <w:pStyle w:val="Heading1"/>
      </w:pPr>
      <w:r w:rsidRPr="0032190F">
        <w:t>FENELLOSA (CUEVA DE LA)</w:t>
      </w:r>
    </w:p>
    <w:p w14:paraId="5F30AB35" w14:textId="5B7267A8" w:rsidR="000943D7" w:rsidRDefault="000943D7" w:rsidP="000943D7">
      <w:pPr>
        <w:autoSpaceDE w:val="0"/>
        <w:autoSpaceDN w:val="0"/>
        <w:adjustRightInd w:val="0"/>
        <w:rPr>
          <w:szCs w:val="20"/>
          <w:lang w:val="fr-FR" w:eastAsia="en-GB"/>
        </w:rPr>
      </w:pPr>
      <w:r w:rsidRPr="0032190F">
        <w:rPr>
          <w:iCs/>
          <w:szCs w:val="20"/>
          <w:lang w:val="fr-FR" w:eastAsia="en-GB"/>
        </w:rPr>
        <w:t xml:space="preserve">La cueva de la Fenellosa (Beceite, Espagne) </w:t>
      </w:r>
      <w:r w:rsidR="003F0557" w:rsidRPr="0032190F">
        <w:rPr>
          <w:lang w:val="fr-FR"/>
        </w:rPr>
        <w:t>"</w:t>
      </w:r>
      <w:hyperlink r:id="rId2378" w:anchor="Cul_Schemat_Espagne" w:history="1">
        <w:r w:rsidR="003F0557" w:rsidRPr="0032190F">
          <w:rPr>
            <w:rStyle w:val="Hyperlink"/>
            <w:lang w:val="fr-FR"/>
          </w:rPr>
          <w:t>art schématique ibérique</w:t>
        </w:r>
      </w:hyperlink>
      <w:r w:rsidR="003F0557" w:rsidRPr="0032190F">
        <w:rPr>
          <w:lang w:val="fr-FR"/>
        </w:rPr>
        <w:t>"</w:t>
      </w:r>
      <w:r w:rsidRPr="0032190F">
        <w:rPr>
          <w:iCs/>
          <w:szCs w:val="20"/>
          <w:lang w:val="fr-FR" w:eastAsia="en-GB"/>
        </w:rPr>
        <w:t xml:space="preserve">: des représentations de </w:t>
      </w:r>
      <w:hyperlink r:id="rId2379" w:anchor="Cul_Art_TAC_a_cheval_x_personnage" w:history="1">
        <w:r w:rsidR="00931159" w:rsidRPr="00931159">
          <w:rPr>
            <w:rStyle w:val="Hyperlink"/>
            <w:lang w:val="fr-FR"/>
          </w:rPr>
          <w:t>cavalie</w:t>
        </w:r>
        <w:r w:rsidR="00931159">
          <w:rPr>
            <w:rStyle w:val="Hyperlink"/>
            <w:lang w:val="fr-FR"/>
          </w:rPr>
          <w:t>rs</w:t>
        </w:r>
      </w:hyperlink>
      <w:r w:rsidR="00931159">
        <w:rPr>
          <w:lang w:val="fr-FR"/>
        </w:rPr>
        <w:t xml:space="preserve"> </w:t>
      </w:r>
      <w:r w:rsidRPr="0032190F">
        <w:rPr>
          <w:szCs w:val="20"/>
          <w:lang w:val="fr-FR" w:eastAsia="en-GB"/>
        </w:rPr>
        <w:t>cruciformes en rouge (BIB 2397 p. 623)</w:t>
      </w:r>
    </w:p>
    <w:p w14:paraId="6924FC73" w14:textId="77777777" w:rsidR="00E20208" w:rsidRDefault="00E20208" w:rsidP="000943D7">
      <w:pPr>
        <w:autoSpaceDE w:val="0"/>
        <w:autoSpaceDN w:val="0"/>
        <w:adjustRightInd w:val="0"/>
        <w:rPr>
          <w:szCs w:val="20"/>
          <w:lang w:val="fr-FR" w:eastAsia="en-GB"/>
        </w:rPr>
      </w:pPr>
    </w:p>
    <w:p w14:paraId="4AF5ACB5" w14:textId="77777777" w:rsidR="00E20208" w:rsidRPr="00426FF9" w:rsidRDefault="00E20208" w:rsidP="00426FF9">
      <w:pPr>
        <w:pStyle w:val="Heading1"/>
        <w:rPr>
          <w:lang w:val="es-ES"/>
        </w:rPr>
      </w:pPr>
      <w:bookmarkStart w:id="1050" w:name="Sit_Selva_Pascuala"/>
      <w:r w:rsidRPr="00426FF9">
        <w:rPr>
          <w:lang w:val="es-ES"/>
        </w:rPr>
        <w:t>SELVA PASCUALA</w:t>
      </w:r>
    </w:p>
    <w:bookmarkEnd w:id="1050"/>
    <w:p w14:paraId="4DEF68EE" w14:textId="77777777" w:rsidR="00E20208" w:rsidRPr="000A4D97" w:rsidRDefault="00E20208" w:rsidP="00E20208">
      <w:pPr>
        <w:rPr>
          <w:lang w:val="es-ES" w:eastAsia="en-GB"/>
        </w:rPr>
      </w:pPr>
    </w:p>
    <w:p w14:paraId="74994FBE" w14:textId="56B91FAF" w:rsidR="00E20208" w:rsidRDefault="00A34BFB" w:rsidP="00E20208">
      <w:pPr>
        <w:jc w:val="both"/>
        <w:rPr>
          <w:lang w:val="fr-FR" w:eastAsia="en-GB"/>
        </w:rPr>
      </w:pPr>
      <w:r>
        <w:rPr>
          <w:lang w:val="es-ES" w:eastAsia="en-GB"/>
        </w:rPr>
        <w:t xml:space="preserve">Selva Pascuala </w:t>
      </w:r>
      <w:r w:rsidRPr="00A34BFB">
        <w:rPr>
          <w:lang w:val="es-ES" w:eastAsia="en-GB"/>
        </w:rPr>
        <w:t>(</w:t>
      </w:r>
      <w:r w:rsidRPr="00A34BFB">
        <w:rPr>
          <w:szCs w:val="16"/>
          <w:lang w:val="es-ES" w:eastAsia="en-GB"/>
        </w:rPr>
        <w:t xml:space="preserve">Villar del Humo, </w:t>
      </w:r>
      <w:r w:rsidR="00E20208" w:rsidRPr="00A34BFB">
        <w:rPr>
          <w:lang w:val="es-ES" w:eastAsia="en-GB"/>
        </w:rPr>
        <w:t>Cuenca</w:t>
      </w:r>
      <w:r>
        <w:rPr>
          <w:lang w:val="es-ES" w:eastAsia="en-GB"/>
        </w:rPr>
        <w:t>)</w:t>
      </w:r>
      <w:r w:rsidR="00E20208" w:rsidRPr="000A4D97">
        <w:rPr>
          <w:lang w:val="es-ES" w:eastAsia="en-GB"/>
        </w:rPr>
        <w:t xml:space="preserve">. </w:t>
      </w:r>
      <w:r w:rsidR="00E20208" w:rsidRPr="0080465D">
        <w:rPr>
          <w:lang w:val="fr-FR" w:eastAsia="en-GB"/>
        </w:rPr>
        <w:t xml:space="preserve">Art rupestre. </w:t>
      </w:r>
      <w:r w:rsidR="00E20208" w:rsidRPr="00E20208">
        <w:rPr>
          <w:lang w:val="fr-FR" w:eastAsia="en-GB"/>
        </w:rPr>
        <w:t xml:space="preserve">Malgré des </w:t>
      </w:r>
      <w:hyperlink r:id="rId2380" w:anchor="Cul_Levantin_d_NA" w:history="1">
        <w:r w:rsidR="00E20208" w:rsidRPr="00E20208">
          <w:rPr>
            <w:rStyle w:val="Hyperlink"/>
            <w:lang w:val="fr-FR" w:eastAsia="en-GB"/>
          </w:rPr>
          <w:t>datations de l'art levantin</w:t>
        </w:r>
      </w:hyperlink>
      <w:r w:rsidR="00E20208" w:rsidRPr="00E20208">
        <w:rPr>
          <w:lang w:val="fr-FR" w:eastAsia="en-GB"/>
        </w:rPr>
        <w:t xml:space="preserve"> sur oxalate renvoyant au Néolithique ancien, l'échantillon de Selva Pascuala-84, avec une scène typique du Bronze (</w:t>
      </w:r>
      <w:r w:rsidR="00E20208" w:rsidRPr="00E20208">
        <w:rPr>
          <w:i/>
          <w:lang w:val="fr-FR" w:eastAsia="en-GB"/>
        </w:rPr>
        <w:t>taming scene</w:t>
      </w:r>
      <w:r w:rsidR="00E20208" w:rsidRPr="00E20208">
        <w:rPr>
          <w:lang w:val="fr-FR" w:eastAsia="en-GB"/>
        </w:rPr>
        <w:t>) renvoie quant à lui à des dates de la fin du 3e et du second millénaire aec (BIB 2595)</w:t>
      </w:r>
      <w:r w:rsidR="00203F50" w:rsidRPr="00203F50">
        <w:rPr>
          <w:lang w:val="fr-FR"/>
        </w:rPr>
        <w:t xml:space="preserve"> </w:t>
      </w:r>
      <w:r w:rsidR="00203F50">
        <w:rPr>
          <w:lang w:val="fr-FR"/>
        </w:rPr>
        <w:t xml:space="preserve">Cet abri montre de l'art rupestre a fait l'objet d'une analyse </w:t>
      </w:r>
      <w:r w:rsidR="00203F50" w:rsidRPr="00203F50">
        <w:rPr>
          <w:rFonts w:ascii="Symbol" w:hAnsi="Symbol"/>
          <w:lang w:val="fr-FR"/>
        </w:rPr>
        <w:t></w:t>
      </w:r>
      <w:r w:rsidR="00203F50">
        <w:rPr>
          <w:lang w:val="fr-FR"/>
        </w:rPr>
        <w:t>-RS (BIB 2876)</w:t>
      </w:r>
    </w:p>
    <w:p w14:paraId="389531B2" w14:textId="3C3C5C76" w:rsidR="00203F50" w:rsidRDefault="00B42F3B" w:rsidP="00203F50">
      <w:pPr>
        <w:rPr>
          <w:lang w:val="fr-FR"/>
        </w:rPr>
      </w:pPr>
      <w:r>
        <w:rPr>
          <w:lang w:val="fr-FR" w:eastAsia="en-GB"/>
        </w:rPr>
        <w:t xml:space="preserve">Les peintures levantines des abris de </w:t>
      </w:r>
      <w:bookmarkStart w:id="1051" w:name="Sit_Villar_Humo"/>
      <w:r w:rsidRPr="00B42F3B">
        <w:rPr>
          <w:szCs w:val="20"/>
          <w:lang w:val="fr-FR" w:eastAsia="en-GB"/>
        </w:rPr>
        <w:t>Villar del Humo</w:t>
      </w:r>
      <w:bookmarkEnd w:id="1051"/>
      <w:r w:rsidRPr="00B42F3B">
        <w:rPr>
          <w:szCs w:val="20"/>
          <w:lang w:val="fr-FR" w:eastAsia="en-GB"/>
        </w:rPr>
        <w:t xml:space="preserve">-Sierra de las Cuerdas (Cuenca) montre l'utilisation de </w:t>
      </w:r>
      <w:hyperlink r:id="rId2381" w:anchor="Cul_Levantin_exec_peint_pigm_blanc" w:history="1">
        <w:r w:rsidRPr="00B42F3B">
          <w:rPr>
            <w:rStyle w:val="Hyperlink"/>
            <w:szCs w:val="20"/>
            <w:lang w:val="fr-FR" w:eastAsia="en-GB"/>
          </w:rPr>
          <w:t>pigments blancs</w:t>
        </w:r>
      </w:hyperlink>
      <w:r w:rsidRPr="00B42F3B">
        <w:rPr>
          <w:szCs w:val="20"/>
          <w:lang w:val="fr-FR" w:eastAsia="en-GB"/>
        </w:rPr>
        <w:t xml:space="preserve"> résultant d'une complexe mixture d'anatase, quartz et d'une argile blanche locale (BIB 2794)</w:t>
      </w:r>
      <w:r w:rsidR="00203F50">
        <w:rPr>
          <w:szCs w:val="20"/>
          <w:lang w:val="fr-FR" w:eastAsia="en-GB"/>
        </w:rPr>
        <w:t xml:space="preserve"> </w:t>
      </w:r>
    </w:p>
    <w:p w14:paraId="4EA0554D" w14:textId="77777777" w:rsidR="008B6AB8" w:rsidRPr="00B42F3B" w:rsidRDefault="008B6AB8" w:rsidP="00B42F3B">
      <w:pPr>
        <w:jc w:val="both"/>
        <w:rPr>
          <w:szCs w:val="20"/>
          <w:lang w:val="fr-FR" w:eastAsia="en-GB"/>
        </w:rPr>
      </w:pPr>
    </w:p>
    <w:p w14:paraId="77F54A6E" w14:textId="77777777" w:rsidR="00B42F3B" w:rsidRDefault="00B42F3B" w:rsidP="000943D7">
      <w:pPr>
        <w:autoSpaceDE w:val="0"/>
        <w:autoSpaceDN w:val="0"/>
        <w:adjustRightInd w:val="0"/>
        <w:rPr>
          <w:szCs w:val="20"/>
          <w:lang w:val="fr-FR" w:eastAsia="en-GB"/>
        </w:rPr>
      </w:pPr>
    </w:p>
    <w:p w14:paraId="1835478A" w14:textId="77777777" w:rsidR="00203F50" w:rsidRDefault="00203F50" w:rsidP="00426FF9">
      <w:pPr>
        <w:pStyle w:val="Heading1"/>
      </w:pPr>
      <w:bookmarkStart w:id="1052" w:name="Sit_Peno_Escrito_2"/>
      <w:r>
        <w:t>PENO ESCRITO II</w:t>
      </w:r>
    </w:p>
    <w:bookmarkEnd w:id="1052"/>
    <w:p w14:paraId="4F062A0F" w14:textId="77777777" w:rsidR="00203F50" w:rsidRDefault="00203F50" w:rsidP="000943D7">
      <w:pPr>
        <w:autoSpaceDE w:val="0"/>
        <w:autoSpaceDN w:val="0"/>
        <w:adjustRightInd w:val="0"/>
        <w:rPr>
          <w:szCs w:val="20"/>
          <w:lang w:val="fr-FR" w:eastAsia="en-GB"/>
        </w:rPr>
      </w:pPr>
    </w:p>
    <w:p w14:paraId="3A8872BE" w14:textId="77777777" w:rsidR="00203F50" w:rsidRDefault="00203F50" w:rsidP="00203F50">
      <w:pPr>
        <w:rPr>
          <w:lang w:val="fr-FR"/>
        </w:rPr>
      </w:pPr>
      <w:r>
        <w:rPr>
          <w:szCs w:val="20"/>
          <w:lang w:val="fr-FR" w:eastAsia="en-GB"/>
        </w:rPr>
        <w:t xml:space="preserve">Peño Escrito 2 (Vilar del Humo, Cuenca) </w:t>
      </w:r>
      <w:r>
        <w:rPr>
          <w:lang w:val="fr-FR"/>
        </w:rPr>
        <w:t xml:space="preserve">montre de l'art rupestre a fait l'objet d'une analyse </w:t>
      </w:r>
      <w:r w:rsidRPr="00203F50">
        <w:rPr>
          <w:rFonts w:ascii="Symbol" w:hAnsi="Symbol"/>
          <w:lang w:val="fr-FR"/>
        </w:rPr>
        <w:t></w:t>
      </w:r>
      <w:r>
        <w:rPr>
          <w:lang w:val="fr-FR"/>
        </w:rPr>
        <w:t>-RS (BIB 2876)</w:t>
      </w:r>
    </w:p>
    <w:p w14:paraId="1FA6AF14" w14:textId="77777777" w:rsidR="00203F50" w:rsidRDefault="00203F50" w:rsidP="000943D7">
      <w:pPr>
        <w:autoSpaceDE w:val="0"/>
        <w:autoSpaceDN w:val="0"/>
        <w:adjustRightInd w:val="0"/>
        <w:rPr>
          <w:szCs w:val="20"/>
          <w:lang w:val="fr-FR" w:eastAsia="en-GB"/>
        </w:rPr>
      </w:pPr>
    </w:p>
    <w:p w14:paraId="589753C0" w14:textId="77777777" w:rsidR="006702EA" w:rsidRDefault="006702EA" w:rsidP="00426FF9">
      <w:pPr>
        <w:pStyle w:val="Heading1"/>
      </w:pPr>
      <w:bookmarkStart w:id="1053" w:name="Sit_Pedres"/>
      <w:r>
        <w:lastRenderedPageBreak/>
        <w:t>PEDRES</w:t>
      </w:r>
    </w:p>
    <w:bookmarkEnd w:id="1053"/>
    <w:p w14:paraId="4074E383" w14:textId="77777777" w:rsidR="006702EA" w:rsidRDefault="006702EA" w:rsidP="000943D7">
      <w:pPr>
        <w:autoSpaceDE w:val="0"/>
        <w:autoSpaceDN w:val="0"/>
        <w:adjustRightInd w:val="0"/>
        <w:rPr>
          <w:szCs w:val="20"/>
          <w:lang w:val="fr-FR" w:eastAsia="en-GB"/>
        </w:rPr>
      </w:pPr>
      <w:r>
        <w:rPr>
          <w:szCs w:val="20"/>
          <w:lang w:val="fr-FR" w:eastAsia="en-GB"/>
        </w:rPr>
        <w:t>Pedrés</w:t>
      </w:r>
    </w:p>
    <w:p w14:paraId="5F48EE9B" w14:textId="77777777" w:rsidR="006702EA" w:rsidRDefault="006702EA" w:rsidP="000943D7">
      <w:pPr>
        <w:autoSpaceDE w:val="0"/>
        <w:autoSpaceDN w:val="0"/>
        <w:adjustRightInd w:val="0"/>
        <w:rPr>
          <w:szCs w:val="20"/>
          <w:lang w:val="fr-FR" w:eastAsia="en-GB"/>
        </w:rPr>
      </w:pPr>
    </w:p>
    <w:p w14:paraId="0BF69E3B" w14:textId="338129F2" w:rsidR="006702EA" w:rsidRDefault="006702EA" w:rsidP="000943D7">
      <w:pPr>
        <w:autoSpaceDE w:val="0"/>
        <w:autoSpaceDN w:val="0"/>
        <w:adjustRightInd w:val="0"/>
        <w:rPr>
          <w:szCs w:val="20"/>
          <w:lang w:val="fr-FR" w:eastAsia="en-GB"/>
        </w:rPr>
      </w:pPr>
      <w:r>
        <w:rPr>
          <w:szCs w:val="20"/>
          <w:lang w:val="fr-FR" w:eastAsia="en-GB"/>
        </w:rPr>
        <w:t xml:space="preserve">Pedrés (Lleida), stèle appartenant au </w:t>
      </w:r>
      <w:r>
        <w:rPr>
          <w:lang w:val="fr-FR"/>
        </w:rPr>
        <w:t xml:space="preserve">gr. </w:t>
      </w:r>
      <w:hyperlink r:id="rId2382" w:anchor="Cul_Steles_Epigraphes" w:history="1">
        <w:r w:rsidRPr="006702EA">
          <w:rPr>
            <w:rStyle w:val="Hyperlink"/>
            <w:lang w:val="fr-FR"/>
          </w:rPr>
          <w:t>stèles épigraphes</w:t>
        </w:r>
      </w:hyperlink>
      <w:r>
        <w:rPr>
          <w:lang w:val="fr-FR"/>
        </w:rPr>
        <w:t xml:space="preserve"> </w:t>
      </w:r>
      <w:r w:rsidRPr="006702EA">
        <w:rPr>
          <w:lang w:val="fr-FR"/>
        </w:rPr>
        <w:t>(BIB 2051)</w:t>
      </w:r>
    </w:p>
    <w:p w14:paraId="0F2102D2" w14:textId="77777777" w:rsidR="00203F50" w:rsidRPr="00B42F3B" w:rsidRDefault="00203F50" w:rsidP="000943D7">
      <w:pPr>
        <w:autoSpaceDE w:val="0"/>
        <w:autoSpaceDN w:val="0"/>
        <w:adjustRightInd w:val="0"/>
        <w:rPr>
          <w:szCs w:val="20"/>
          <w:lang w:val="fr-FR" w:eastAsia="en-GB"/>
        </w:rPr>
      </w:pPr>
    </w:p>
    <w:p w14:paraId="0075ED69" w14:textId="77777777" w:rsidR="008B6AB8" w:rsidRPr="0032190F" w:rsidRDefault="008B6AB8" w:rsidP="00426FF9">
      <w:pPr>
        <w:pStyle w:val="Heading1"/>
      </w:pPr>
      <w:bookmarkStart w:id="1054" w:name="Sit_Mequinenza"/>
      <w:r w:rsidRPr="0032190F">
        <w:t>MEQUINENZA</w:t>
      </w:r>
      <w:bookmarkEnd w:id="1054"/>
    </w:p>
    <w:p w14:paraId="472194AF" w14:textId="77777777" w:rsidR="008B6AB8" w:rsidRPr="0032190F" w:rsidRDefault="008B6AB8" w:rsidP="008B6AB8">
      <w:pPr>
        <w:jc w:val="both"/>
        <w:rPr>
          <w:lang w:val="fr-FR"/>
        </w:rPr>
      </w:pPr>
    </w:p>
    <w:p w14:paraId="6E51D89C" w14:textId="6D4116B5" w:rsidR="008B6AB8" w:rsidRDefault="00BD06C4" w:rsidP="008B6AB8">
      <w:pPr>
        <w:jc w:val="both"/>
        <w:rPr>
          <w:lang w:val="fr-FR"/>
        </w:rPr>
      </w:pPr>
      <w:r>
        <w:rPr>
          <w:lang w:val="fr-FR"/>
        </w:rPr>
        <w:t xml:space="preserve">Le groupe de </w:t>
      </w:r>
      <w:r w:rsidR="008B6AB8" w:rsidRPr="0032190F">
        <w:rPr>
          <w:lang w:val="fr-FR"/>
        </w:rPr>
        <w:t xml:space="preserve">Mequinenza (Saragosse [Zaragosse], Aragon), à l'embouchure de l'Ebre et du Segre, forme un </w:t>
      </w:r>
      <w:r w:rsidR="006702EA">
        <w:rPr>
          <w:lang w:val="fr-FR"/>
        </w:rPr>
        <w:t xml:space="preserve">gr. </w:t>
      </w:r>
      <w:hyperlink r:id="rId2383" w:anchor="Cul_Schemat_Espagne_g" w:history="1">
        <w:r w:rsidR="008B6AB8" w:rsidRPr="0032190F">
          <w:rPr>
            <w:rStyle w:val="Hyperlink"/>
            <w:lang w:val="fr-FR"/>
          </w:rPr>
          <w:t>art schématique ibérique</w:t>
        </w:r>
      </w:hyperlink>
      <w:r w:rsidR="008B6AB8" w:rsidRPr="0032190F">
        <w:rPr>
          <w:lang w:val="fr-FR"/>
        </w:rPr>
        <w:t xml:space="preserve"> (BIB 2552) et donne aussi son nom à une stèle (SS BIB)</w:t>
      </w:r>
    </w:p>
    <w:p w14:paraId="54EFD893" w14:textId="77777777" w:rsidR="00D15C8F" w:rsidRPr="0032190F" w:rsidRDefault="00D15C8F" w:rsidP="008B6AB8">
      <w:pPr>
        <w:jc w:val="both"/>
        <w:rPr>
          <w:lang w:val="fr-FR"/>
        </w:rPr>
      </w:pPr>
      <w:r>
        <w:rPr>
          <w:lang w:val="fr-FR"/>
        </w:rPr>
        <w:t>Dans cette zone, comme à Alcañiz, le Néolithique "pur" est tardif (BIB 2779)</w:t>
      </w:r>
    </w:p>
    <w:p w14:paraId="10545BA4" w14:textId="77777777" w:rsidR="008B6AB8" w:rsidRPr="0032190F" w:rsidRDefault="008B6AB8" w:rsidP="008B6AB8">
      <w:pPr>
        <w:jc w:val="both"/>
        <w:rPr>
          <w:lang w:val="fr-FR"/>
        </w:rPr>
      </w:pPr>
    </w:p>
    <w:p w14:paraId="0F4C6D0F" w14:textId="77777777" w:rsidR="008B6AB8" w:rsidRPr="000D230A" w:rsidRDefault="00E41AE6" w:rsidP="00E41AE6">
      <w:pPr>
        <w:pStyle w:val="Heading2"/>
      </w:pPr>
      <w:r w:rsidRPr="000D230A">
        <w:t>s</w:t>
      </w:r>
      <w:r w:rsidR="008B6AB8" w:rsidRPr="000D230A">
        <w:t>ites</w:t>
      </w:r>
    </w:p>
    <w:p w14:paraId="0200A10F" w14:textId="77777777" w:rsidR="00BD06C4" w:rsidRPr="00BD06C4" w:rsidRDefault="00BD06C4" w:rsidP="00BD06C4">
      <w:pPr>
        <w:rPr>
          <w:lang w:val="fr-FR"/>
        </w:rPr>
      </w:pPr>
      <w:r>
        <w:rPr>
          <w:lang w:val="fr-FR"/>
        </w:rPr>
        <w:t>A la confluence de l'Ebre et du Sègre, o</w:t>
      </w:r>
      <w:r w:rsidRPr="00BD06C4">
        <w:rPr>
          <w:lang w:val="fr-FR"/>
        </w:rPr>
        <w:t>n compte quelque 50 sites d'art rupestre, tous con</w:t>
      </w:r>
      <w:r>
        <w:rPr>
          <w:lang w:val="fr-FR"/>
        </w:rPr>
        <w:t>cernés par de l'art schématique, l'art levantin n'y serait pas représenté (Royo-Guill</w:t>
      </w:r>
      <w:r w:rsidRPr="00BD06C4">
        <w:rPr>
          <w:lang w:val="fr-FR"/>
        </w:rPr>
        <w:t>en, 2016, p. 137, Figs. 13e14) (BIB 2595)</w:t>
      </w:r>
    </w:p>
    <w:p w14:paraId="6D2F704C" w14:textId="77777777" w:rsidR="008B6AB8" w:rsidRPr="00BD06C4" w:rsidRDefault="008B6AB8" w:rsidP="008B6AB8">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6"/>
      </w:tblGrid>
      <w:tr w:rsidR="008B6AB8" w14:paraId="5FE88F69" w14:textId="77777777" w:rsidTr="00C35EA7">
        <w:trPr>
          <w:jc w:val="center"/>
        </w:trPr>
        <w:tc>
          <w:tcPr>
            <w:tcW w:w="1436" w:type="dxa"/>
          </w:tcPr>
          <w:p w14:paraId="4FF40820" w14:textId="77777777" w:rsidR="008B6AB8" w:rsidRDefault="00083806" w:rsidP="008B6AB8">
            <w:r>
              <w:t>Caspe</w:t>
            </w:r>
          </w:p>
        </w:tc>
      </w:tr>
      <w:tr w:rsidR="008B6AB8" w14:paraId="65CC3B76" w14:textId="77777777" w:rsidTr="00C35EA7">
        <w:trPr>
          <w:jc w:val="center"/>
        </w:trPr>
        <w:tc>
          <w:tcPr>
            <w:tcW w:w="1436" w:type="dxa"/>
          </w:tcPr>
          <w:p w14:paraId="77D29C89" w14:textId="3A8770D1" w:rsidR="008B6AB8" w:rsidRDefault="00000000" w:rsidP="008B6AB8">
            <w:hyperlink r:id="rId2384" w:anchor="Sit_Rincones" w:history="1">
              <w:r w:rsidR="00083806" w:rsidRPr="00E41AE6">
                <w:rPr>
                  <w:rStyle w:val="Hyperlink"/>
                </w:rPr>
                <w:t>Rincones</w:t>
              </w:r>
            </w:hyperlink>
          </w:p>
        </w:tc>
      </w:tr>
      <w:tr w:rsidR="008B6AB8" w14:paraId="3CD36D51" w14:textId="77777777" w:rsidTr="00C35EA7">
        <w:trPr>
          <w:jc w:val="center"/>
        </w:trPr>
        <w:tc>
          <w:tcPr>
            <w:tcW w:w="1436" w:type="dxa"/>
          </w:tcPr>
          <w:p w14:paraId="67121C45" w14:textId="049180EB" w:rsidR="008B6AB8" w:rsidRDefault="00000000" w:rsidP="008B6AB8">
            <w:hyperlink r:id="rId2385" w:anchor="Sit_Valmayor_I" w:history="1">
              <w:r w:rsidR="008B6AB8" w:rsidRPr="00E41AE6">
                <w:rPr>
                  <w:rStyle w:val="Hyperlink"/>
                </w:rPr>
                <w:t>Valmayor I</w:t>
              </w:r>
            </w:hyperlink>
          </w:p>
        </w:tc>
      </w:tr>
    </w:tbl>
    <w:p w14:paraId="161585A2" w14:textId="77777777" w:rsidR="008B6AB8" w:rsidRDefault="00083806" w:rsidP="008B6AB8">
      <w:r>
        <w:t>(BIB 2552)</w:t>
      </w:r>
    </w:p>
    <w:p w14:paraId="52B45D16" w14:textId="77777777" w:rsidR="00BD06C4" w:rsidRDefault="00BD06C4" w:rsidP="008B6AB8">
      <w:r>
        <w:br/>
        <w:t>Riols I (BIB 2595)</w:t>
      </w:r>
    </w:p>
    <w:p w14:paraId="6C63E889" w14:textId="77777777" w:rsidR="008B6AB8" w:rsidRDefault="008B6AB8" w:rsidP="008B6AB8">
      <w:pPr>
        <w:jc w:val="both"/>
      </w:pPr>
    </w:p>
    <w:p w14:paraId="4FDCBDEA" w14:textId="77777777" w:rsidR="008B6AB8" w:rsidRDefault="008B6AB8" w:rsidP="008B6AB8">
      <w:pPr>
        <w:pStyle w:val="Heading2"/>
      </w:pPr>
      <w:bookmarkStart w:id="1055" w:name="Sit_Mequinenza_stele"/>
      <w:r>
        <w:t>stèle</w:t>
      </w:r>
    </w:p>
    <w:bookmarkEnd w:id="1055"/>
    <w:p w14:paraId="626E9472" w14:textId="77777777" w:rsidR="008B6AB8" w:rsidRDefault="008B6AB8" w:rsidP="008B6AB8">
      <w:pPr>
        <w:jc w:val="both"/>
      </w:pPr>
    </w:p>
    <w:p w14:paraId="4741BC78" w14:textId="2EB222DC" w:rsidR="008B6AB8" w:rsidRPr="0032190F" w:rsidRDefault="008B6AB8" w:rsidP="00E41AE6">
      <w:pPr>
        <w:jc w:val="both"/>
        <w:rPr>
          <w:lang w:val="fr-FR"/>
        </w:rPr>
      </w:pPr>
      <w:r w:rsidRPr="0032190F">
        <w:rPr>
          <w:lang w:val="fr-FR"/>
        </w:rPr>
        <w:t xml:space="preserve">Mequinenza a livré une stèle grossière sans représentations d’armes datée du Fer 1 local (BIB </w:t>
      </w:r>
      <w:r w:rsidR="006702EA" w:rsidRPr="006702EA">
        <w:rPr>
          <w:lang w:val="fr-FR"/>
        </w:rPr>
        <w:t>2051</w:t>
      </w:r>
      <w:r w:rsidR="006702EA">
        <w:rPr>
          <w:lang w:val="fr-FR"/>
        </w:rPr>
        <w:t xml:space="preserve"> </w:t>
      </w:r>
      <w:r w:rsidRPr="0032190F">
        <w:rPr>
          <w:lang w:val="fr-FR"/>
        </w:rPr>
        <w:t>p. 24)</w:t>
      </w:r>
      <w:r w:rsidR="006702EA">
        <w:rPr>
          <w:lang w:val="fr-FR"/>
        </w:rPr>
        <w:t xml:space="preserve"> gr. </w:t>
      </w:r>
      <w:hyperlink r:id="rId2386" w:anchor="Cul_Steles_Epigraphes" w:history="1">
        <w:r w:rsidR="006702EA" w:rsidRPr="006702EA">
          <w:rPr>
            <w:rStyle w:val="Hyperlink"/>
            <w:lang w:val="fr-FR"/>
          </w:rPr>
          <w:t>stèles épigraphes</w:t>
        </w:r>
      </w:hyperlink>
      <w:r w:rsidR="006702EA">
        <w:rPr>
          <w:lang w:val="fr-FR"/>
        </w:rPr>
        <w:t xml:space="preserve"> </w:t>
      </w:r>
      <w:r w:rsidR="006702EA" w:rsidRPr="006702EA">
        <w:rPr>
          <w:lang w:val="fr-FR"/>
        </w:rPr>
        <w:t>(BIB 2051)</w:t>
      </w:r>
    </w:p>
    <w:p w14:paraId="3FE82661" w14:textId="77777777" w:rsidR="00376602" w:rsidRDefault="00376602" w:rsidP="000943D7">
      <w:pPr>
        <w:autoSpaceDE w:val="0"/>
        <w:autoSpaceDN w:val="0"/>
        <w:adjustRightInd w:val="0"/>
        <w:rPr>
          <w:szCs w:val="20"/>
          <w:lang w:val="fr-FR" w:eastAsia="en-GB"/>
        </w:rPr>
      </w:pPr>
    </w:p>
    <w:p w14:paraId="48152876" w14:textId="77777777" w:rsidR="006702EA" w:rsidRDefault="006702EA" w:rsidP="00426FF9">
      <w:pPr>
        <w:pStyle w:val="Heading1"/>
      </w:pPr>
      <w:bookmarkStart w:id="1056" w:name="Sit_Palermo"/>
      <w:r>
        <w:t>PALERMO</w:t>
      </w:r>
    </w:p>
    <w:bookmarkEnd w:id="1056"/>
    <w:p w14:paraId="6EBE0CCF" w14:textId="77777777" w:rsidR="006702EA" w:rsidRDefault="006702EA" w:rsidP="000943D7">
      <w:pPr>
        <w:autoSpaceDE w:val="0"/>
        <w:autoSpaceDN w:val="0"/>
        <w:adjustRightInd w:val="0"/>
        <w:rPr>
          <w:szCs w:val="20"/>
          <w:lang w:val="fr-FR" w:eastAsia="en-GB"/>
        </w:rPr>
      </w:pPr>
    </w:p>
    <w:p w14:paraId="0BFE4827" w14:textId="629BABA2" w:rsidR="006702EA" w:rsidRDefault="006702EA" w:rsidP="000943D7">
      <w:pPr>
        <w:autoSpaceDE w:val="0"/>
        <w:autoSpaceDN w:val="0"/>
        <w:adjustRightInd w:val="0"/>
        <w:rPr>
          <w:szCs w:val="20"/>
          <w:lang w:val="fr-FR" w:eastAsia="en-GB"/>
        </w:rPr>
      </w:pPr>
      <w:r>
        <w:rPr>
          <w:szCs w:val="20"/>
          <w:lang w:val="fr-FR" w:eastAsia="en-GB"/>
        </w:rPr>
        <w:t xml:space="preserve">Caspe, Zaragosse. </w:t>
      </w:r>
      <w:r w:rsidRPr="00EA007A">
        <w:rPr>
          <w:strike/>
          <w:lang w:val="fr-FR"/>
        </w:rPr>
        <w:t xml:space="preserve">gr. </w:t>
      </w:r>
      <w:hyperlink r:id="rId2387" w:anchor="Cul_Steles_Epigraphes" w:history="1">
        <w:r w:rsidRPr="00EA007A">
          <w:rPr>
            <w:rStyle w:val="Hyperlink"/>
            <w:strike/>
            <w:lang w:val="fr-FR"/>
          </w:rPr>
          <w:t>stèles épigraphes</w:t>
        </w:r>
      </w:hyperlink>
      <w:r w:rsidRPr="00EA007A">
        <w:rPr>
          <w:strike/>
          <w:lang w:val="fr-FR"/>
        </w:rPr>
        <w:t xml:space="preserve"> (BIB 2051)</w:t>
      </w:r>
      <w:r>
        <w:rPr>
          <w:lang w:val="fr-FR"/>
        </w:rPr>
        <w:t xml:space="preserve"> </w:t>
      </w:r>
      <w:r>
        <w:rPr>
          <w:szCs w:val="20"/>
          <w:lang w:val="fr-FR" w:eastAsia="en-GB"/>
        </w:rPr>
        <w:t xml:space="preserve">Stèle incisée. Dans le registre inférieur: à pointes de </w:t>
      </w:r>
      <w:hyperlink r:id="rId2388" w:anchor="Cul_Art_TAC_T_t_lance" w:history="1">
        <w:r w:rsidR="00DE55E6">
          <w:rPr>
            <w:rStyle w:val="Hyperlink"/>
            <w:lang w:val="it-IT"/>
          </w:rPr>
          <w:t>lances</w:t>
        </w:r>
      </w:hyperlink>
      <w:r w:rsidR="00DE55E6">
        <w:rPr>
          <w:lang w:val="it-IT"/>
        </w:rPr>
        <w:t xml:space="preserve"> </w:t>
      </w:r>
      <w:r>
        <w:rPr>
          <w:szCs w:val="20"/>
          <w:lang w:val="fr-FR" w:eastAsia="en-GB"/>
        </w:rPr>
        <w:t>alignées. Dans le registre supérieur: cavalier armé d'un bouclier (</w:t>
      </w:r>
      <w:r w:rsidRPr="006702EA">
        <w:rPr>
          <w:i/>
          <w:szCs w:val="20"/>
          <w:lang w:val="fr-FR" w:eastAsia="en-GB"/>
        </w:rPr>
        <w:t>scuta</w:t>
      </w:r>
      <w:r>
        <w:rPr>
          <w:szCs w:val="20"/>
          <w:lang w:val="fr-FR" w:eastAsia="en-GB"/>
        </w:rPr>
        <w:t xml:space="preserve">) ovale. </w:t>
      </w:r>
      <w:r w:rsidRPr="006702EA">
        <w:rPr>
          <w:lang w:val="fr-FR"/>
        </w:rPr>
        <w:t>(BIB 2051)</w:t>
      </w:r>
    </w:p>
    <w:p w14:paraId="3522C9D3" w14:textId="77777777" w:rsidR="006702EA" w:rsidRPr="0032190F" w:rsidRDefault="006702EA" w:rsidP="000943D7">
      <w:pPr>
        <w:autoSpaceDE w:val="0"/>
        <w:autoSpaceDN w:val="0"/>
        <w:adjustRightInd w:val="0"/>
        <w:rPr>
          <w:szCs w:val="20"/>
          <w:lang w:val="fr-FR" w:eastAsia="en-GB"/>
        </w:rPr>
      </w:pPr>
    </w:p>
    <w:p w14:paraId="12A56C56" w14:textId="77777777" w:rsidR="00376602" w:rsidRPr="0032190F" w:rsidRDefault="00376602" w:rsidP="00426FF9">
      <w:pPr>
        <w:pStyle w:val="Heading1"/>
      </w:pPr>
      <w:r w:rsidRPr="0032190F">
        <w:t>PARICIEL I</w:t>
      </w:r>
      <w:r w:rsidR="00EB48EC" w:rsidRPr="0032190F">
        <w:t xml:space="preserve"> (MAS DE)</w:t>
      </w:r>
    </w:p>
    <w:p w14:paraId="6F39DA0F" w14:textId="64BF0F54" w:rsidR="00376602" w:rsidRPr="0032190F" w:rsidRDefault="00376602" w:rsidP="000943D7">
      <w:pPr>
        <w:autoSpaceDE w:val="0"/>
        <w:autoSpaceDN w:val="0"/>
        <w:adjustRightInd w:val="0"/>
        <w:rPr>
          <w:iCs/>
          <w:szCs w:val="20"/>
          <w:lang w:val="fr-FR" w:eastAsia="en-GB"/>
        </w:rPr>
      </w:pPr>
      <w:r w:rsidRPr="0032190F">
        <w:rPr>
          <w:iCs/>
          <w:szCs w:val="20"/>
          <w:lang w:val="fr-FR" w:eastAsia="en-GB"/>
        </w:rPr>
        <w:t>Mas de Pariciel I, près de Mequinenza, à la confluence du Segre et de l'Èbre, abri peint</w:t>
      </w:r>
      <w:r w:rsidR="003F0557" w:rsidRPr="0032190F">
        <w:rPr>
          <w:iCs/>
          <w:szCs w:val="20"/>
          <w:lang w:val="fr-FR" w:eastAsia="en-GB"/>
        </w:rPr>
        <w:t xml:space="preserve"> </w:t>
      </w:r>
      <w:r w:rsidR="003F0557" w:rsidRPr="0032190F">
        <w:rPr>
          <w:lang w:val="fr-FR"/>
        </w:rPr>
        <w:t>"</w:t>
      </w:r>
      <w:hyperlink r:id="rId2389" w:anchor="Cul_Schemat_Espagne" w:history="1">
        <w:r w:rsidR="003F0557" w:rsidRPr="0032190F">
          <w:rPr>
            <w:rStyle w:val="Hyperlink"/>
            <w:lang w:val="fr-FR"/>
          </w:rPr>
          <w:t>art schématique ibérique</w:t>
        </w:r>
      </w:hyperlink>
      <w:r w:rsidR="003F0557" w:rsidRPr="0032190F">
        <w:rPr>
          <w:lang w:val="fr-FR"/>
        </w:rPr>
        <w:t xml:space="preserve">" </w:t>
      </w:r>
      <w:r w:rsidRPr="0032190F">
        <w:rPr>
          <w:iCs/>
          <w:szCs w:val="20"/>
          <w:lang w:val="fr-FR" w:eastAsia="en-GB"/>
        </w:rPr>
        <w:t xml:space="preserve"> montrent des signes solaires (BIB 2397 p. 624)</w:t>
      </w:r>
    </w:p>
    <w:p w14:paraId="196F61D8" w14:textId="77777777" w:rsidR="00376602" w:rsidRPr="0032190F" w:rsidRDefault="00376602" w:rsidP="000943D7">
      <w:pPr>
        <w:autoSpaceDE w:val="0"/>
        <w:autoSpaceDN w:val="0"/>
        <w:adjustRightInd w:val="0"/>
        <w:rPr>
          <w:iCs/>
          <w:szCs w:val="20"/>
          <w:lang w:val="fr-FR" w:eastAsia="en-GB"/>
        </w:rPr>
      </w:pPr>
    </w:p>
    <w:p w14:paraId="610960A0" w14:textId="77777777" w:rsidR="00376602" w:rsidRPr="0032190F" w:rsidRDefault="00376602" w:rsidP="00426FF9">
      <w:pPr>
        <w:pStyle w:val="Heading1"/>
      </w:pPr>
      <w:r w:rsidRPr="0032190F">
        <w:t>CABALLE (VAL DE)</w:t>
      </w:r>
    </w:p>
    <w:p w14:paraId="3FCCCD11" w14:textId="333F182B" w:rsidR="00376602" w:rsidRPr="0032190F" w:rsidRDefault="00376602" w:rsidP="000943D7">
      <w:pPr>
        <w:autoSpaceDE w:val="0"/>
        <w:autoSpaceDN w:val="0"/>
        <w:adjustRightInd w:val="0"/>
        <w:rPr>
          <w:iCs/>
          <w:szCs w:val="20"/>
          <w:lang w:val="fr-FR" w:eastAsia="en-GB"/>
        </w:rPr>
      </w:pPr>
      <w:r w:rsidRPr="0032190F">
        <w:rPr>
          <w:iCs/>
          <w:szCs w:val="20"/>
          <w:lang w:val="fr-FR" w:eastAsia="en-GB"/>
        </w:rPr>
        <w:t xml:space="preserve">Val de Caballé I, près de Mequinenza, à la confluence du Segre et de l'Èbre, abri peint </w:t>
      </w:r>
      <w:r w:rsidR="003F0557" w:rsidRPr="0032190F">
        <w:rPr>
          <w:lang w:val="fr-FR"/>
        </w:rPr>
        <w:t>"</w:t>
      </w:r>
      <w:hyperlink r:id="rId2390" w:anchor="Cul_Schemat_Espagne" w:history="1">
        <w:r w:rsidR="003F0557" w:rsidRPr="0032190F">
          <w:rPr>
            <w:rStyle w:val="Hyperlink"/>
            <w:lang w:val="fr-FR"/>
          </w:rPr>
          <w:t>art schématique ibérique</w:t>
        </w:r>
      </w:hyperlink>
      <w:r w:rsidR="003F0557" w:rsidRPr="0032190F">
        <w:rPr>
          <w:lang w:val="fr-FR"/>
        </w:rPr>
        <w:t xml:space="preserve">" </w:t>
      </w:r>
      <w:r w:rsidRPr="0032190F">
        <w:rPr>
          <w:iCs/>
          <w:szCs w:val="20"/>
          <w:lang w:val="fr-FR" w:eastAsia="en-GB"/>
        </w:rPr>
        <w:t>montrent des signes solaires (BIB 2397 p. 624)</w:t>
      </w:r>
    </w:p>
    <w:p w14:paraId="2EE3D114" w14:textId="77777777" w:rsidR="00376602" w:rsidRPr="0032190F" w:rsidRDefault="00376602" w:rsidP="000943D7">
      <w:pPr>
        <w:autoSpaceDE w:val="0"/>
        <w:autoSpaceDN w:val="0"/>
        <w:adjustRightInd w:val="0"/>
        <w:rPr>
          <w:iCs/>
          <w:szCs w:val="20"/>
          <w:lang w:val="fr-FR" w:eastAsia="en-GB"/>
        </w:rPr>
      </w:pPr>
    </w:p>
    <w:p w14:paraId="74D8C62D" w14:textId="77777777" w:rsidR="00376602" w:rsidRPr="0032190F" w:rsidRDefault="00376602" w:rsidP="00426FF9">
      <w:pPr>
        <w:pStyle w:val="Heading1"/>
      </w:pPr>
      <w:r w:rsidRPr="0032190F">
        <w:t>MAMET I (VAL DE)</w:t>
      </w:r>
    </w:p>
    <w:p w14:paraId="3B37AB5A" w14:textId="2CD8F6BF" w:rsidR="00376602" w:rsidRPr="0032190F" w:rsidRDefault="00376602" w:rsidP="000943D7">
      <w:pPr>
        <w:autoSpaceDE w:val="0"/>
        <w:autoSpaceDN w:val="0"/>
        <w:adjustRightInd w:val="0"/>
        <w:rPr>
          <w:iCs/>
          <w:szCs w:val="20"/>
          <w:lang w:val="fr-FR" w:eastAsia="en-GB"/>
        </w:rPr>
      </w:pPr>
      <w:r w:rsidRPr="0032190F">
        <w:rPr>
          <w:iCs/>
          <w:szCs w:val="20"/>
          <w:lang w:val="fr-FR" w:eastAsia="en-GB"/>
        </w:rPr>
        <w:t xml:space="preserve">Val de Mamet I, près de Mequinenza, à la confluence du Segre et de l'Èbre, abri peint </w:t>
      </w:r>
      <w:r w:rsidR="003F0557" w:rsidRPr="0032190F">
        <w:rPr>
          <w:lang w:val="fr-FR"/>
        </w:rPr>
        <w:t>"</w:t>
      </w:r>
      <w:hyperlink r:id="rId2391" w:anchor="Cul_Schemat_Espagne" w:history="1">
        <w:r w:rsidR="003F0557" w:rsidRPr="0032190F">
          <w:rPr>
            <w:rStyle w:val="Hyperlink"/>
            <w:lang w:val="fr-FR"/>
          </w:rPr>
          <w:t>art schématique ibérique</w:t>
        </w:r>
      </w:hyperlink>
      <w:r w:rsidR="003F0557" w:rsidRPr="0032190F">
        <w:rPr>
          <w:lang w:val="fr-FR"/>
        </w:rPr>
        <w:t xml:space="preserve">" </w:t>
      </w:r>
      <w:r w:rsidRPr="0032190F">
        <w:rPr>
          <w:iCs/>
          <w:szCs w:val="20"/>
          <w:lang w:val="fr-FR" w:eastAsia="en-GB"/>
        </w:rPr>
        <w:t>montrent un signe solaire associé à une crosse (BIB 2397 p. 624)</w:t>
      </w:r>
    </w:p>
    <w:p w14:paraId="61B57109" w14:textId="77777777" w:rsidR="00376602" w:rsidRPr="0032190F" w:rsidRDefault="00376602" w:rsidP="000943D7">
      <w:pPr>
        <w:autoSpaceDE w:val="0"/>
        <w:autoSpaceDN w:val="0"/>
        <w:adjustRightInd w:val="0"/>
        <w:rPr>
          <w:iCs/>
          <w:szCs w:val="20"/>
          <w:lang w:val="fr-FR" w:eastAsia="en-GB"/>
        </w:rPr>
      </w:pPr>
    </w:p>
    <w:p w14:paraId="08BE6234" w14:textId="77777777" w:rsidR="00376602" w:rsidRPr="0032190F" w:rsidRDefault="00376602" w:rsidP="00426FF9">
      <w:pPr>
        <w:pStyle w:val="Heading1"/>
      </w:pPr>
      <w:r w:rsidRPr="0032190F">
        <w:lastRenderedPageBreak/>
        <w:t>MAMET II (VAL DE)</w:t>
      </w:r>
    </w:p>
    <w:p w14:paraId="0ACA2901" w14:textId="3FB180E6" w:rsidR="00376602" w:rsidRDefault="00376602" w:rsidP="000943D7">
      <w:pPr>
        <w:autoSpaceDE w:val="0"/>
        <w:autoSpaceDN w:val="0"/>
        <w:adjustRightInd w:val="0"/>
        <w:rPr>
          <w:iCs/>
          <w:szCs w:val="20"/>
          <w:lang w:val="fr-FR" w:eastAsia="en-GB"/>
        </w:rPr>
      </w:pPr>
      <w:r w:rsidRPr="0032190F">
        <w:rPr>
          <w:iCs/>
          <w:szCs w:val="20"/>
          <w:lang w:val="fr-FR" w:eastAsia="en-GB"/>
        </w:rPr>
        <w:t xml:space="preserve">Val de Mamet II, près de Mequinenza, à la confluence du Segre et de l'Èbre, </w:t>
      </w:r>
      <w:r w:rsidR="003F0557" w:rsidRPr="0032190F">
        <w:rPr>
          <w:lang w:val="fr-FR"/>
        </w:rPr>
        <w:t>"</w:t>
      </w:r>
      <w:hyperlink r:id="rId2392" w:anchor="Cul_Schemat_Espagne" w:history="1">
        <w:r w:rsidR="003F0557" w:rsidRPr="0032190F">
          <w:rPr>
            <w:rStyle w:val="Hyperlink"/>
            <w:lang w:val="fr-FR"/>
          </w:rPr>
          <w:t>art schématique ibérique</w:t>
        </w:r>
      </w:hyperlink>
      <w:r w:rsidR="003F0557" w:rsidRPr="0032190F">
        <w:rPr>
          <w:lang w:val="fr-FR"/>
        </w:rPr>
        <w:t xml:space="preserve">" </w:t>
      </w:r>
      <w:r w:rsidRPr="0032190F">
        <w:rPr>
          <w:iCs/>
          <w:szCs w:val="20"/>
          <w:lang w:val="fr-FR" w:eastAsia="en-GB"/>
        </w:rPr>
        <w:t>abri peint montrent des signes solaires (BIB 2397 p. 624)</w:t>
      </w:r>
    </w:p>
    <w:p w14:paraId="0893C31D" w14:textId="77777777" w:rsidR="00BD06C4" w:rsidRDefault="00BD06C4" w:rsidP="000943D7">
      <w:pPr>
        <w:autoSpaceDE w:val="0"/>
        <w:autoSpaceDN w:val="0"/>
        <w:adjustRightInd w:val="0"/>
        <w:rPr>
          <w:iCs/>
          <w:szCs w:val="20"/>
          <w:lang w:val="fr-FR" w:eastAsia="en-GB"/>
        </w:rPr>
      </w:pPr>
    </w:p>
    <w:p w14:paraId="27B0E868" w14:textId="77777777" w:rsidR="00BD06C4" w:rsidRPr="0032190F" w:rsidRDefault="00BD06C4" w:rsidP="00426FF9">
      <w:pPr>
        <w:pStyle w:val="Heading1"/>
      </w:pPr>
      <w:bookmarkStart w:id="1057" w:name="Sit_Valmayor"/>
      <w:r>
        <w:t>VALMAYOR</w:t>
      </w:r>
    </w:p>
    <w:bookmarkEnd w:id="1057"/>
    <w:p w14:paraId="48D0B273" w14:textId="77777777" w:rsidR="008B6AB8" w:rsidRDefault="008B6AB8" w:rsidP="000943D7">
      <w:pPr>
        <w:autoSpaceDE w:val="0"/>
        <w:autoSpaceDN w:val="0"/>
        <w:adjustRightInd w:val="0"/>
        <w:rPr>
          <w:iCs/>
          <w:szCs w:val="20"/>
          <w:lang w:val="fr-FR" w:eastAsia="en-GB"/>
        </w:rPr>
      </w:pPr>
    </w:p>
    <w:p w14:paraId="095AC95C" w14:textId="29A0647E" w:rsidR="00BD06C4" w:rsidRDefault="00BD06C4" w:rsidP="000943D7">
      <w:pPr>
        <w:autoSpaceDE w:val="0"/>
        <w:autoSpaceDN w:val="0"/>
        <w:adjustRightInd w:val="0"/>
        <w:rPr>
          <w:iCs/>
          <w:szCs w:val="20"/>
          <w:lang w:val="fr-FR" w:eastAsia="en-GB"/>
        </w:rPr>
      </w:pPr>
      <w:r>
        <w:rPr>
          <w:iCs/>
          <w:szCs w:val="20"/>
          <w:lang w:val="fr-FR" w:eastAsia="en-GB"/>
        </w:rPr>
        <w:t xml:space="preserve">Groupe de site appartenant à la concentration de </w:t>
      </w:r>
      <w:hyperlink r:id="rId2393" w:anchor="Sit_Mequinenza" w:history="1">
        <w:r w:rsidRPr="00BD06C4">
          <w:rPr>
            <w:rStyle w:val="Hyperlink"/>
            <w:iCs/>
            <w:szCs w:val="20"/>
            <w:lang w:val="fr-FR" w:eastAsia="en-GB"/>
          </w:rPr>
          <w:t>Mequinenza</w:t>
        </w:r>
      </w:hyperlink>
      <w:r>
        <w:rPr>
          <w:iCs/>
          <w:szCs w:val="20"/>
          <w:lang w:val="fr-FR" w:eastAsia="en-GB"/>
        </w:rPr>
        <w:t xml:space="preserve"> (BIB 2595)</w:t>
      </w:r>
    </w:p>
    <w:p w14:paraId="7AEB9141" w14:textId="77777777" w:rsidR="00BD06C4" w:rsidRPr="0032190F" w:rsidRDefault="00BD06C4" w:rsidP="000943D7">
      <w:pPr>
        <w:autoSpaceDE w:val="0"/>
        <w:autoSpaceDN w:val="0"/>
        <w:adjustRightInd w:val="0"/>
        <w:rPr>
          <w:iCs/>
          <w:szCs w:val="20"/>
          <w:lang w:val="fr-FR" w:eastAsia="en-GB"/>
        </w:rPr>
      </w:pPr>
    </w:p>
    <w:p w14:paraId="3A306BB7" w14:textId="77777777" w:rsidR="008B6AB8" w:rsidRPr="00426FF9" w:rsidRDefault="008B6AB8" w:rsidP="00426FF9">
      <w:pPr>
        <w:pStyle w:val="Heading1"/>
        <w:rPr>
          <w:lang w:val="es-ES"/>
        </w:rPr>
      </w:pPr>
      <w:bookmarkStart w:id="1058" w:name="Sit_Valmayor_I"/>
      <w:r w:rsidRPr="00426FF9">
        <w:rPr>
          <w:lang w:val="es-ES"/>
        </w:rPr>
        <w:t>VALMAYO</w:t>
      </w:r>
      <w:r w:rsidR="00E41AE6" w:rsidRPr="00426FF9">
        <w:rPr>
          <w:lang w:val="es-ES"/>
        </w:rPr>
        <w:t>R I</w:t>
      </w:r>
      <w:bookmarkEnd w:id="1058"/>
    </w:p>
    <w:p w14:paraId="6EA1241E" w14:textId="77777777" w:rsidR="008B6AB8" w:rsidRPr="008B6AB8" w:rsidRDefault="008B6AB8" w:rsidP="008B6AB8">
      <w:pPr>
        <w:rPr>
          <w:lang w:val="es-ES" w:eastAsia="en-GB"/>
        </w:rPr>
      </w:pPr>
      <w:r w:rsidRPr="008B6AB8">
        <w:rPr>
          <w:iCs/>
          <w:szCs w:val="20"/>
          <w:lang w:val="es-ES" w:eastAsia="en-GB"/>
        </w:rPr>
        <w:t xml:space="preserve">Valmayor I, près de Mequinenza, </w:t>
      </w:r>
      <w:r>
        <w:rPr>
          <w:iCs/>
          <w:szCs w:val="20"/>
          <w:lang w:val="es-ES" w:eastAsia="en-GB"/>
        </w:rPr>
        <w:t>gravures (BIB 2552)</w:t>
      </w:r>
    </w:p>
    <w:p w14:paraId="36F38E88" w14:textId="77777777" w:rsidR="00376602" w:rsidRPr="008B6AB8" w:rsidRDefault="00376602" w:rsidP="000943D7">
      <w:pPr>
        <w:autoSpaceDE w:val="0"/>
        <w:autoSpaceDN w:val="0"/>
        <w:adjustRightInd w:val="0"/>
        <w:rPr>
          <w:iCs/>
          <w:szCs w:val="20"/>
          <w:lang w:val="es-ES" w:eastAsia="en-GB"/>
        </w:rPr>
      </w:pPr>
    </w:p>
    <w:p w14:paraId="38AFC628" w14:textId="77777777" w:rsidR="00376602" w:rsidRPr="00426FF9" w:rsidRDefault="00376602" w:rsidP="00426FF9">
      <w:pPr>
        <w:pStyle w:val="Heading1"/>
        <w:rPr>
          <w:lang w:val="es-ES"/>
        </w:rPr>
      </w:pPr>
      <w:bookmarkStart w:id="1059" w:name="Sit_Valmayor_V"/>
      <w:r w:rsidRPr="00426FF9">
        <w:rPr>
          <w:lang w:val="es-ES"/>
        </w:rPr>
        <w:t>VALMAYOR V</w:t>
      </w:r>
    </w:p>
    <w:bookmarkEnd w:id="1059"/>
    <w:p w14:paraId="4A51C2B3" w14:textId="08B04BAD" w:rsidR="00376602" w:rsidRDefault="00376602" w:rsidP="000943D7">
      <w:pPr>
        <w:autoSpaceDE w:val="0"/>
        <w:autoSpaceDN w:val="0"/>
        <w:adjustRightInd w:val="0"/>
        <w:rPr>
          <w:iCs/>
          <w:szCs w:val="20"/>
          <w:lang w:val="fr-FR" w:eastAsia="en-GB"/>
        </w:rPr>
      </w:pPr>
      <w:r w:rsidRPr="0032190F">
        <w:rPr>
          <w:iCs/>
          <w:szCs w:val="20"/>
          <w:lang w:val="fr-FR" w:eastAsia="en-GB"/>
        </w:rPr>
        <w:t xml:space="preserve">Valmayor V, près de Mequinenza, à la confluence du Segre et de l'Èbre, </w:t>
      </w:r>
      <w:r w:rsidR="003F0557" w:rsidRPr="0032190F">
        <w:rPr>
          <w:lang w:val="fr-FR"/>
        </w:rPr>
        <w:t>"</w:t>
      </w:r>
      <w:hyperlink r:id="rId2394" w:anchor="Cul_Schemat_Espagne" w:history="1">
        <w:r w:rsidR="003F0557" w:rsidRPr="0032190F">
          <w:rPr>
            <w:rStyle w:val="Hyperlink"/>
            <w:lang w:val="fr-FR"/>
          </w:rPr>
          <w:t>art schématique ibérique</w:t>
        </w:r>
      </w:hyperlink>
      <w:r w:rsidR="003F0557" w:rsidRPr="0032190F">
        <w:rPr>
          <w:lang w:val="fr-FR"/>
        </w:rPr>
        <w:t xml:space="preserve">" </w:t>
      </w:r>
      <w:r w:rsidRPr="0032190F">
        <w:rPr>
          <w:iCs/>
          <w:szCs w:val="20"/>
          <w:lang w:val="fr-FR" w:eastAsia="en-GB"/>
        </w:rPr>
        <w:t>abri peint montrent un signe de crosse (BIB 2397 p. 624)</w:t>
      </w:r>
    </w:p>
    <w:p w14:paraId="3DA72285" w14:textId="77777777" w:rsidR="00BD06C4" w:rsidRDefault="00BD06C4" w:rsidP="000943D7">
      <w:pPr>
        <w:autoSpaceDE w:val="0"/>
        <w:autoSpaceDN w:val="0"/>
        <w:adjustRightInd w:val="0"/>
        <w:rPr>
          <w:iCs/>
          <w:szCs w:val="20"/>
          <w:lang w:val="fr-FR" w:eastAsia="en-GB"/>
        </w:rPr>
      </w:pPr>
    </w:p>
    <w:p w14:paraId="4FE42BD2" w14:textId="77777777" w:rsidR="00BD06C4" w:rsidRPr="000D230A" w:rsidRDefault="00BD06C4" w:rsidP="00426FF9">
      <w:pPr>
        <w:pStyle w:val="Heading1"/>
      </w:pPr>
      <w:bookmarkStart w:id="1060" w:name="Sit_Valmayor_XI"/>
      <w:r w:rsidRPr="000D230A">
        <w:t>VALMAYOR XI</w:t>
      </w:r>
    </w:p>
    <w:bookmarkEnd w:id="1060"/>
    <w:p w14:paraId="7F71F984" w14:textId="3588B52B" w:rsidR="00376602" w:rsidRPr="00BD06C4" w:rsidRDefault="00BD06C4" w:rsidP="00BD06C4">
      <w:pPr>
        <w:autoSpaceDE w:val="0"/>
        <w:autoSpaceDN w:val="0"/>
        <w:adjustRightInd w:val="0"/>
        <w:rPr>
          <w:iCs/>
          <w:szCs w:val="20"/>
          <w:lang w:val="fr-FR" w:eastAsia="en-GB"/>
        </w:rPr>
      </w:pPr>
      <w:r w:rsidRPr="00BD06C4">
        <w:rPr>
          <w:iCs/>
          <w:szCs w:val="20"/>
          <w:lang w:val="fr-FR" w:eastAsia="en-GB"/>
        </w:rPr>
        <w:t>L'abri de Valmayor XI</w:t>
      </w:r>
      <w:r>
        <w:rPr>
          <w:iCs/>
          <w:szCs w:val="20"/>
          <w:lang w:val="fr-FR" w:eastAsia="en-GB"/>
        </w:rPr>
        <w:t xml:space="preserve">, concentration de </w:t>
      </w:r>
      <w:hyperlink r:id="rId2395" w:anchor="Sit_Mequinenza" w:history="1">
        <w:r w:rsidRPr="00BD06C4">
          <w:rPr>
            <w:rStyle w:val="Hyperlink"/>
            <w:iCs/>
            <w:szCs w:val="20"/>
            <w:lang w:val="fr-FR" w:eastAsia="en-GB"/>
          </w:rPr>
          <w:t>Mequinenza</w:t>
        </w:r>
      </w:hyperlink>
      <w:r>
        <w:rPr>
          <w:iCs/>
          <w:szCs w:val="20"/>
          <w:lang w:val="fr-FR" w:eastAsia="en-GB"/>
        </w:rPr>
        <w:t xml:space="preserve"> (BIB 2595),</w:t>
      </w:r>
      <w:r w:rsidRPr="00BD06C4">
        <w:rPr>
          <w:iCs/>
          <w:szCs w:val="20"/>
          <w:lang w:val="fr-FR" w:eastAsia="en-GB"/>
        </w:rPr>
        <w:t xml:space="preserve"> montre une continuité entre le </w:t>
      </w:r>
      <w:r>
        <w:rPr>
          <w:iCs/>
          <w:szCs w:val="20"/>
          <w:lang w:val="fr-FR" w:eastAsia="en-GB"/>
        </w:rPr>
        <w:t>Mésolithique et les niveaux du Néolithique ancien (</w:t>
      </w:r>
      <w:r w:rsidRPr="00BD06C4">
        <w:rPr>
          <w:iCs/>
          <w:szCs w:val="20"/>
          <w:lang w:val="fr-FR" w:eastAsia="en-GB"/>
        </w:rPr>
        <w:t>(Rojo-Guerra et al.,</w:t>
      </w:r>
      <w:r>
        <w:rPr>
          <w:iCs/>
          <w:szCs w:val="20"/>
          <w:lang w:val="fr-FR" w:eastAsia="en-GB"/>
        </w:rPr>
        <w:t xml:space="preserve"> </w:t>
      </w:r>
      <w:r w:rsidRPr="00BD06C4">
        <w:rPr>
          <w:iCs/>
          <w:szCs w:val="20"/>
          <w:lang w:val="fr-FR" w:eastAsia="en-GB"/>
        </w:rPr>
        <w:t>2015c)</w:t>
      </w:r>
      <w:r>
        <w:rPr>
          <w:iCs/>
          <w:szCs w:val="20"/>
          <w:lang w:val="fr-FR" w:eastAsia="en-GB"/>
        </w:rPr>
        <w:t>)(BIB 2595)</w:t>
      </w:r>
    </w:p>
    <w:p w14:paraId="527E422D" w14:textId="77777777" w:rsidR="00BD06C4" w:rsidRPr="00BD06C4" w:rsidRDefault="00BD06C4" w:rsidP="000943D7">
      <w:pPr>
        <w:autoSpaceDE w:val="0"/>
        <w:autoSpaceDN w:val="0"/>
        <w:adjustRightInd w:val="0"/>
        <w:rPr>
          <w:iCs/>
          <w:szCs w:val="20"/>
          <w:lang w:val="fr-FR" w:eastAsia="en-GB"/>
        </w:rPr>
      </w:pPr>
    </w:p>
    <w:p w14:paraId="50BD90B0" w14:textId="77777777" w:rsidR="00376602" w:rsidRPr="0032190F" w:rsidRDefault="00376602" w:rsidP="00426FF9">
      <w:pPr>
        <w:pStyle w:val="Heading1"/>
      </w:pPr>
      <w:r w:rsidRPr="0032190F">
        <w:t>BARRANCO DE CAMPELLS II</w:t>
      </w:r>
    </w:p>
    <w:p w14:paraId="13648FB3" w14:textId="7392DC38" w:rsidR="00376602" w:rsidRPr="0032190F" w:rsidRDefault="00376602" w:rsidP="00A6533C">
      <w:pPr>
        <w:autoSpaceDE w:val="0"/>
        <w:autoSpaceDN w:val="0"/>
        <w:adjustRightInd w:val="0"/>
        <w:jc w:val="both"/>
        <w:rPr>
          <w:iCs/>
          <w:szCs w:val="20"/>
          <w:lang w:val="fr-FR" w:eastAsia="en-GB"/>
        </w:rPr>
      </w:pPr>
      <w:r w:rsidRPr="0032190F">
        <w:rPr>
          <w:iCs/>
          <w:szCs w:val="20"/>
          <w:lang w:val="fr-FR" w:eastAsia="en-GB"/>
        </w:rPr>
        <w:t xml:space="preserve">Barranco de Campells II près de Mequinenza, à la confluence du Segre et de l'Èbre, abri peint </w:t>
      </w:r>
      <w:r w:rsidR="003F0557" w:rsidRPr="0032190F">
        <w:rPr>
          <w:lang w:val="fr-FR"/>
        </w:rPr>
        <w:t>"</w:t>
      </w:r>
      <w:hyperlink r:id="rId2396" w:anchor="Cul_Schemat_Espagne" w:history="1">
        <w:r w:rsidR="003F0557" w:rsidRPr="0032190F">
          <w:rPr>
            <w:rStyle w:val="Hyperlink"/>
            <w:lang w:val="fr-FR"/>
          </w:rPr>
          <w:t>art schématique ibérique</w:t>
        </w:r>
      </w:hyperlink>
      <w:r w:rsidR="003F0557" w:rsidRPr="0032190F">
        <w:rPr>
          <w:lang w:val="fr-FR"/>
        </w:rPr>
        <w:t xml:space="preserve">" </w:t>
      </w:r>
      <w:r w:rsidRPr="0032190F">
        <w:rPr>
          <w:iCs/>
          <w:szCs w:val="20"/>
          <w:lang w:val="fr-FR" w:eastAsia="en-GB"/>
        </w:rPr>
        <w:t xml:space="preserve">montrent </w:t>
      </w:r>
      <w:r w:rsidRPr="0032190F">
        <w:rPr>
          <w:szCs w:val="20"/>
          <w:lang w:val="fr-FR" w:eastAsia="en-GB"/>
        </w:rPr>
        <w:t>deux motifs en fer à cheval ainsi que des gravures dites schématiques linéaires</w:t>
      </w:r>
      <w:r w:rsidRPr="0032190F">
        <w:rPr>
          <w:iCs/>
          <w:szCs w:val="20"/>
          <w:lang w:val="fr-FR" w:eastAsia="en-GB"/>
        </w:rPr>
        <w:t xml:space="preserve"> (BIB 2397 p. 624)</w:t>
      </w:r>
    </w:p>
    <w:p w14:paraId="13E97EC0" w14:textId="77777777" w:rsidR="00376602" w:rsidRPr="0032190F" w:rsidRDefault="00376602" w:rsidP="00376602">
      <w:pPr>
        <w:autoSpaceDE w:val="0"/>
        <w:autoSpaceDN w:val="0"/>
        <w:adjustRightInd w:val="0"/>
        <w:rPr>
          <w:iCs/>
          <w:szCs w:val="20"/>
          <w:lang w:val="fr-FR" w:eastAsia="en-GB"/>
        </w:rPr>
      </w:pPr>
    </w:p>
    <w:p w14:paraId="7FB0527B" w14:textId="77777777" w:rsidR="00376602" w:rsidRPr="0032190F" w:rsidRDefault="00376602" w:rsidP="00426FF9">
      <w:pPr>
        <w:pStyle w:val="Heading1"/>
      </w:pPr>
      <w:bookmarkStart w:id="1061" w:name="Sit_Rincones"/>
      <w:r w:rsidRPr="0032190F">
        <w:t>RINCONES</w:t>
      </w:r>
    </w:p>
    <w:bookmarkEnd w:id="1061"/>
    <w:p w14:paraId="2A592482" w14:textId="296F804E" w:rsidR="00376602" w:rsidRPr="0032190F" w:rsidRDefault="00376602" w:rsidP="00376602">
      <w:pPr>
        <w:autoSpaceDE w:val="0"/>
        <w:autoSpaceDN w:val="0"/>
        <w:adjustRightInd w:val="0"/>
        <w:rPr>
          <w:iCs/>
          <w:szCs w:val="20"/>
          <w:lang w:val="fr-FR" w:eastAsia="en-GB"/>
        </w:rPr>
      </w:pPr>
      <w:r w:rsidRPr="0032190F">
        <w:rPr>
          <w:iCs/>
          <w:szCs w:val="20"/>
          <w:lang w:val="fr-FR" w:eastAsia="en-GB"/>
        </w:rPr>
        <w:t xml:space="preserve">Sierra de los Rincones près de Mequinenza, à la confluence du Segre et de l'Èbre, abri peint </w:t>
      </w:r>
      <w:r w:rsidR="003F0557" w:rsidRPr="0032190F">
        <w:rPr>
          <w:lang w:val="fr-FR"/>
        </w:rPr>
        <w:t>"</w:t>
      </w:r>
      <w:hyperlink r:id="rId2397" w:anchor="Cul_Schemat_Espagne" w:history="1">
        <w:r w:rsidR="003F0557" w:rsidRPr="0032190F">
          <w:rPr>
            <w:rStyle w:val="Hyperlink"/>
            <w:lang w:val="fr-FR"/>
          </w:rPr>
          <w:t>art schématique ibérique</w:t>
        </w:r>
      </w:hyperlink>
      <w:r w:rsidR="003F0557" w:rsidRPr="0032190F">
        <w:rPr>
          <w:lang w:val="fr-FR"/>
        </w:rPr>
        <w:t xml:space="preserve">" </w:t>
      </w:r>
      <w:r w:rsidRPr="0032190F">
        <w:rPr>
          <w:iCs/>
          <w:szCs w:val="20"/>
          <w:lang w:val="fr-FR" w:eastAsia="en-GB"/>
        </w:rPr>
        <w:t xml:space="preserve">montrent </w:t>
      </w:r>
      <w:r w:rsidRPr="0032190F">
        <w:rPr>
          <w:szCs w:val="20"/>
          <w:lang w:val="fr-FR" w:eastAsia="en-GB"/>
        </w:rPr>
        <w:t>des motifs circulaires</w:t>
      </w:r>
      <w:r w:rsidRPr="0032190F">
        <w:rPr>
          <w:iCs/>
          <w:szCs w:val="20"/>
          <w:lang w:val="fr-FR" w:eastAsia="en-GB"/>
        </w:rPr>
        <w:t xml:space="preserve"> (BIB 2397 p. 624)</w:t>
      </w:r>
    </w:p>
    <w:p w14:paraId="38DA5164" w14:textId="77777777" w:rsidR="00376602" w:rsidRPr="0032190F" w:rsidRDefault="008B6AB8" w:rsidP="00376602">
      <w:pPr>
        <w:autoSpaceDE w:val="0"/>
        <w:autoSpaceDN w:val="0"/>
        <w:adjustRightInd w:val="0"/>
        <w:rPr>
          <w:iCs/>
          <w:szCs w:val="20"/>
          <w:lang w:val="fr-FR" w:eastAsia="en-GB"/>
        </w:rPr>
      </w:pPr>
      <w:r w:rsidRPr="0032190F">
        <w:rPr>
          <w:iCs/>
          <w:szCs w:val="20"/>
          <w:lang w:val="fr-FR" w:eastAsia="en-GB"/>
        </w:rPr>
        <w:t>Peintures (BIB 2552)</w:t>
      </w:r>
    </w:p>
    <w:p w14:paraId="2A712BB7" w14:textId="77777777" w:rsidR="008B6AB8" w:rsidRPr="0032190F" w:rsidRDefault="008B6AB8" w:rsidP="00376602">
      <w:pPr>
        <w:autoSpaceDE w:val="0"/>
        <w:autoSpaceDN w:val="0"/>
        <w:adjustRightInd w:val="0"/>
        <w:rPr>
          <w:iCs/>
          <w:szCs w:val="20"/>
          <w:lang w:val="fr-FR" w:eastAsia="en-GB"/>
        </w:rPr>
      </w:pPr>
    </w:p>
    <w:p w14:paraId="52A6E2C5" w14:textId="77777777" w:rsidR="00376602" w:rsidRPr="0032190F" w:rsidRDefault="00376602" w:rsidP="00426FF9">
      <w:pPr>
        <w:pStyle w:val="Heading1"/>
      </w:pPr>
      <w:r w:rsidRPr="0032190F">
        <w:t>ROCA DE MARTA</w:t>
      </w:r>
    </w:p>
    <w:p w14:paraId="675690DB" w14:textId="439978A4" w:rsidR="00376602" w:rsidRPr="0032190F" w:rsidRDefault="00376602" w:rsidP="00376602">
      <w:pPr>
        <w:autoSpaceDE w:val="0"/>
        <w:autoSpaceDN w:val="0"/>
        <w:adjustRightInd w:val="0"/>
        <w:rPr>
          <w:iCs/>
          <w:szCs w:val="20"/>
          <w:lang w:val="fr-FR" w:eastAsia="en-GB"/>
        </w:rPr>
      </w:pPr>
      <w:r w:rsidRPr="0032190F">
        <w:rPr>
          <w:iCs/>
          <w:szCs w:val="20"/>
          <w:lang w:val="fr-FR" w:eastAsia="en-GB"/>
        </w:rPr>
        <w:t xml:space="preserve">La Roca de Marta près de Mequinenza, à la confluence du Segre et de l'Èbre, abri peint </w:t>
      </w:r>
      <w:r w:rsidR="003F0557" w:rsidRPr="0032190F">
        <w:rPr>
          <w:lang w:val="fr-FR"/>
        </w:rPr>
        <w:t>"</w:t>
      </w:r>
      <w:hyperlink r:id="rId2398" w:anchor="Cul_Schemat_Espagne" w:history="1">
        <w:r w:rsidR="003F0557" w:rsidRPr="0032190F">
          <w:rPr>
            <w:rStyle w:val="Hyperlink"/>
            <w:lang w:val="fr-FR"/>
          </w:rPr>
          <w:t>art schématique ibérique</w:t>
        </w:r>
      </w:hyperlink>
      <w:r w:rsidR="003F0557" w:rsidRPr="0032190F">
        <w:rPr>
          <w:lang w:val="fr-FR"/>
        </w:rPr>
        <w:t xml:space="preserve">" </w:t>
      </w:r>
      <w:r w:rsidRPr="0032190F">
        <w:rPr>
          <w:iCs/>
          <w:szCs w:val="20"/>
          <w:lang w:val="fr-FR" w:eastAsia="en-GB"/>
        </w:rPr>
        <w:t xml:space="preserve">montrent </w:t>
      </w:r>
      <w:r w:rsidRPr="0032190F">
        <w:rPr>
          <w:szCs w:val="20"/>
          <w:lang w:val="fr-FR" w:eastAsia="en-GB"/>
        </w:rPr>
        <w:t>des motifs anthropomorphes</w:t>
      </w:r>
      <w:r w:rsidRPr="0032190F">
        <w:rPr>
          <w:iCs/>
          <w:szCs w:val="20"/>
          <w:lang w:val="fr-FR" w:eastAsia="en-GB"/>
        </w:rPr>
        <w:t xml:space="preserve"> (BIB 2397 p. 624)</w:t>
      </w:r>
    </w:p>
    <w:p w14:paraId="7F0013F8" w14:textId="77777777" w:rsidR="00376602" w:rsidRPr="0032190F" w:rsidRDefault="00376602" w:rsidP="00376602">
      <w:pPr>
        <w:autoSpaceDE w:val="0"/>
        <w:autoSpaceDN w:val="0"/>
        <w:adjustRightInd w:val="0"/>
        <w:rPr>
          <w:iCs/>
          <w:szCs w:val="20"/>
          <w:lang w:val="fr-FR" w:eastAsia="en-GB"/>
        </w:rPr>
      </w:pPr>
    </w:p>
    <w:p w14:paraId="410B1F4F" w14:textId="77777777" w:rsidR="00376602" w:rsidRPr="0032190F" w:rsidRDefault="00376602" w:rsidP="00376602">
      <w:pPr>
        <w:autoSpaceDE w:val="0"/>
        <w:autoSpaceDN w:val="0"/>
        <w:adjustRightInd w:val="0"/>
        <w:rPr>
          <w:iCs/>
          <w:szCs w:val="20"/>
          <w:lang w:val="fr-FR" w:eastAsia="en-GB"/>
        </w:rPr>
      </w:pPr>
    </w:p>
    <w:p w14:paraId="62BCEA3F" w14:textId="77777777" w:rsidR="00376602" w:rsidRPr="0032190F" w:rsidRDefault="00376602" w:rsidP="00426FF9">
      <w:pPr>
        <w:pStyle w:val="Heading1"/>
      </w:pPr>
      <w:r w:rsidRPr="0032190F">
        <w:t>PLANA II (COVA)</w:t>
      </w:r>
    </w:p>
    <w:p w14:paraId="047356D8" w14:textId="2E08510B" w:rsidR="00376602" w:rsidRPr="0032190F" w:rsidRDefault="00376602" w:rsidP="00376602">
      <w:pPr>
        <w:autoSpaceDE w:val="0"/>
        <w:autoSpaceDN w:val="0"/>
        <w:adjustRightInd w:val="0"/>
        <w:rPr>
          <w:iCs/>
          <w:szCs w:val="20"/>
          <w:lang w:val="fr-FR" w:eastAsia="en-GB"/>
        </w:rPr>
      </w:pPr>
      <w:r w:rsidRPr="0032190F">
        <w:rPr>
          <w:iCs/>
          <w:szCs w:val="20"/>
          <w:lang w:val="fr-FR" w:eastAsia="en-GB"/>
        </w:rPr>
        <w:t xml:space="preserve">Cova Plana II, près de Mequinenza, à la confluence du Segre et de l'Èbre, abri peint </w:t>
      </w:r>
      <w:r w:rsidR="003F0557" w:rsidRPr="0032190F">
        <w:rPr>
          <w:lang w:val="fr-FR"/>
        </w:rPr>
        <w:t>"</w:t>
      </w:r>
      <w:hyperlink r:id="rId2399" w:anchor="Cul_Schemat_Espagne" w:history="1">
        <w:r w:rsidR="003F0557" w:rsidRPr="0032190F">
          <w:rPr>
            <w:rStyle w:val="Hyperlink"/>
            <w:lang w:val="fr-FR"/>
          </w:rPr>
          <w:t>art schématique ibérique</w:t>
        </w:r>
      </w:hyperlink>
      <w:r w:rsidR="003F0557" w:rsidRPr="0032190F">
        <w:rPr>
          <w:lang w:val="fr-FR"/>
        </w:rPr>
        <w:t xml:space="preserve">" </w:t>
      </w:r>
      <w:r w:rsidRPr="0032190F">
        <w:rPr>
          <w:iCs/>
          <w:szCs w:val="20"/>
          <w:lang w:val="fr-FR" w:eastAsia="en-GB"/>
        </w:rPr>
        <w:t xml:space="preserve">montrent </w:t>
      </w:r>
      <w:r w:rsidRPr="0032190F">
        <w:rPr>
          <w:szCs w:val="20"/>
          <w:lang w:val="fr-FR" w:eastAsia="en-GB"/>
        </w:rPr>
        <w:t>des motifs anthropomorphes</w:t>
      </w:r>
      <w:r w:rsidRPr="0032190F">
        <w:rPr>
          <w:iCs/>
          <w:szCs w:val="20"/>
          <w:lang w:val="fr-FR" w:eastAsia="en-GB"/>
        </w:rPr>
        <w:t xml:space="preserve"> (BIB 2397 p. 624)</w:t>
      </w:r>
    </w:p>
    <w:p w14:paraId="57D75BC8" w14:textId="77777777" w:rsidR="00376602" w:rsidRPr="0032190F" w:rsidRDefault="00376602" w:rsidP="00376602">
      <w:pPr>
        <w:autoSpaceDE w:val="0"/>
        <w:autoSpaceDN w:val="0"/>
        <w:adjustRightInd w:val="0"/>
        <w:rPr>
          <w:iCs/>
          <w:szCs w:val="20"/>
          <w:lang w:val="fr-FR" w:eastAsia="en-GB"/>
        </w:rPr>
      </w:pPr>
    </w:p>
    <w:p w14:paraId="7BE8F426" w14:textId="77777777" w:rsidR="00376602" w:rsidRPr="0032190F" w:rsidRDefault="00376602" w:rsidP="00426FF9">
      <w:pPr>
        <w:pStyle w:val="Heading1"/>
      </w:pPr>
      <w:r w:rsidRPr="0032190F">
        <w:t>BARRANCO DE CAMPELLS I</w:t>
      </w:r>
    </w:p>
    <w:p w14:paraId="32EB569C" w14:textId="40E51266" w:rsidR="00376602" w:rsidRPr="0032190F" w:rsidRDefault="00376602" w:rsidP="00376602">
      <w:pPr>
        <w:autoSpaceDE w:val="0"/>
        <w:autoSpaceDN w:val="0"/>
        <w:adjustRightInd w:val="0"/>
        <w:rPr>
          <w:lang w:val="fr-FR"/>
        </w:rPr>
      </w:pPr>
      <w:r w:rsidRPr="0032190F">
        <w:rPr>
          <w:iCs/>
          <w:szCs w:val="20"/>
          <w:lang w:val="fr-FR" w:eastAsia="en-GB"/>
        </w:rPr>
        <w:t xml:space="preserve">Barrancode Campells I, près de Mequinenza, à la confluence du Segre et de l'Èbre, abri peint </w:t>
      </w:r>
      <w:r w:rsidR="003F0557" w:rsidRPr="0032190F">
        <w:rPr>
          <w:lang w:val="fr-FR"/>
        </w:rPr>
        <w:t>"</w:t>
      </w:r>
      <w:hyperlink r:id="rId2400" w:anchor="Cul_Schemat_Espagne" w:history="1">
        <w:r w:rsidR="003F0557" w:rsidRPr="0032190F">
          <w:rPr>
            <w:rStyle w:val="Hyperlink"/>
            <w:lang w:val="fr-FR"/>
          </w:rPr>
          <w:t>art schématique ibérique</w:t>
        </w:r>
      </w:hyperlink>
      <w:r w:rsidR="003F0557" w:rsidRPr="0032190F">
        <w:rPr>
          <w:lang w:val="fr-FR"/>
        </w:rPr>
        <w:t xml:space="preserve">" </w:t>
      </w:r>
      <w:r w:rsidRPr="0032190F">
        <w:rPr>
          <w:iCs/>
          <w:szCs w:val="20"/>
          <w:lang w:val="fr-FR" w:eastAsia="en-GB"/>
        </w:rPr>
        <w:t xml:space="preserve">montrent </w:t>
      </w:r>
      <w:r w:rsidRPr="0032190F">
        <w:rPr>
          <w:szCs w:val="20"/>
          <w:lang w:val="fr-FR" w:eastAsia="en-GB"/>
        </w:rPr>
        <w:t>des motifs anthropomorphes</w:t>
      </w:r>
      <w:r w:rsidRPr="0032190F">
        <w:rPr>
          <w:iCs/>
          <w:szCs w:val="20"/>
          <w:lang w:val="fr-FR" w:eastAsia="en-GB"/>
        </w:rPr>
        <w:t xml:space="preserve"> (BIB 2397 p. 624)</w:t>
      </w:r>
    </w:p>
    <w:p w14:paraId="09665B71" w14:textId="77777777" w:rsidR="00376602" w:rsidRPr="0032190F" w:rsidRDefault="00376602" w:rsidP="00376602">
      <w:pPr>
        <w:autoSpaceDE w:val="0"/>
        <w:autoSpaceDN w:val="0"/>
        <w:adjustRightInd w:val="0"/>
        <w:rPr>
          <w:lang w:val="fr-FR"/>
        </w:rPr>
      </w:pPr>
    </w:p>
    <w:p w14:paraId="36CEBD71" w14:textId="77777777" w:rsidR="00376602" w:rsidRPr="0032190F" w:rsidRDefault="00376602" w:rsidP="00426FF9">
      <w:pPr>
        <w:pStyle w:val="Heading1"/>
      </w:pPr>
      <w:r w:rsidRPr="0032190F">
        <w:t>VALBUFANDAS</w:t>
      </w:r>
    </w:p>
    <w:p w14:paraId="34466527" w14:textId="20B56CD9" w:rsidR="00376602" w:rsidRPr="0032190F" w:rsidRDefault="00376602" w:rsidP="00376602">
      <w:pPr>
        <w:autoSpaceDE w:val="0"/>
        <w:autoSpaceDN w:val="0"/>
        <w:adjustRightInd w:val="0"/>
        <w:rPr>
          <w:iCs/>
          <w:szCs w:val="20"/>
          <w:lang w:val="fr-FR" w:eastAsia="en-GB"/>
        </w:rPr>
      </w:pPr>
      <w:r w:rsidRPr="0032190F">
        <w:rPr>
          <w:iCs/>
          <w:szCs w:val="20"/>
          <w:lang w:val="fr-FR" w:eastAsia="en-GB"/>
        </w:rPr>
        <w:t xml:space="preserve">Valbufandas près de Mequinenza, à la confluence du Segre et de l'Èbre, abri peint </w:t>
      </w:r>
      <w:r w:rsidR="003F0557" w:rsidRPr="0032190F">
        <w:rPr>
          <w:lang w:val="fr-FR"/>
        </w:rPr>
        <w:t>"</w:t>
      </w:r>
      <w:hyperlink r:id="rId2401" w:anchor="Cul_Schemat_Espagne" w:history="1">
        <w:r w:rsidR="003F0557" w:rsidRPr="0032190F">
          <w:rPr>
            <w:rStyle w:val="Hyperlink"/>
            <w:lang w:val="fr-FR"/>
          </w:rPr>
          <w:t>art schématique ibérique</w:t>
        </w:r>
      </w:hyperlink>
      <w:r w:rsidR="003F0557" w:rsidRPr="0032190F">
        <w:rPr>
          <w:lang w:val="fr-FR"/>
        </w:rPr>
        <w:t xml:space="preserve">" </w:t>
      </w:r>
      <w:r w:rsidRPr="0032190F">
        <w:rPr>
          <w:iCs/>
          <w:szCs w:val="20"/>
          <w:lang w:val="fr-FR" w:eastAsia="en-GB"/>
        </w:rPr>
        <w:t xml:space="preserve">montrent </w:t>
      </w:r>
      <w:r w:rsidRPr="0032190F">
        <w:rPr>
          <w:szCs w:val="20"/>
          <w:lang w:val="fr-FR" w:eastAsia="en-GB"/>
        </w:rPr>
        <w:t xml:space="preserve">des </w:t>
      </w:r>
      <w:r w:rsidR="00EB48EC" w:rsidRPr="0032190F">
        <w:rPr>
          <w:szCs w:val="20"/>
          <w:lang w:val="fr-FR" w:eastAsia="en-GB"/>
        </w:rPr>
        <w:t>figures géométriques</w:t>
      </w:r>
      <w:r w:rsidRPr="0032190F">
        <w:rPr>
          <w:iCs/>
          <w:szCs w:val="20"/>
          <w:lang w:val="fr-FR" w:eastAsia="en-GB"/>
        </w:rPr>
        <w:t xml:space="preserve"> (BIB 2397 p. 624)</w:t>
      </w:r>
    </w:p>
    <w:p w14:paraId="0BA35F7D" w14:textId="77777777" w:rsidR="00E5157C" w:rsidRPr="0032190F" w:rsidRDefault="00E5157C" w:rsidP="00376602">
      <w:pPr>
        <w:autoSpaceDE w:val="0"/>
        <w:autoSpaceDN w:val="0"/>
        <w:adjustRightInd w:val="0"/>
        <w:rPr>
          <w:iCs/>
          <w:szCs w:val="20"/>
          <w:lang w:val="fr-FR" w:eastAsia="en-GB"/>
        </w:rPr>
      </w:pPr>
    </w:p>
    <w:p w14:paraId="1592FB7B" w14:textId="77777777" w:rsidR="00E5157C" w:rsidRPr="00426FF9" w:rsidRDefault="00E5157C" w:rsidP="00426FF9">
      <w:pPr>
        <w:pStyle w:val="Heading1"/>
        <w:rPr>
          <w:lang w:val="es-ES"/>
        </w:rPr>
      </w:pPr>
      <w:r w:rsidRPr="00426FF9">
        <w:rPr>
          <w:lang w:val="es-ES"/>
        </w:rPr>
        <w:lastRenderedPageBreak/>
        <w:t>CAMINO DE LA COVA PLANA I</w:t>
      </w:r>
    </w:p>
    <w:p w14:paraId="42C65295" w14:textId="26314567" w:rsidR="00E5157C" w:rsidRPr="0032190F" w:rsidRDefault="00E5157C" w:rsidP="00376602">
      <w:pPr>
        <w:autoSpaceDE w:val="0"/>
        <w:autoSpaceDN w:val="0"/>
        <w:adjustRightInd w:val="0"/>
        <w:rPr>
          <w:iCs/>
          <w:szCs w:val="20"/>
          <w:lang w:val="fr-FR" w:eastAsia="en-GB"/>
        </w:rPr>
      </w:pPr>
      <w:r w:rsidRPr="0032190F">
        <w:rPr>
          <w:iCs/>
          <w:szCs w:val="20"/>
          <w:lang w:val="fr-FR" w:eastAsia="en-GB"/>
        </w:rPr>
        <w:t xml:space="preserve">Camino de la Cova Plana I, près de Mequinenza, à la confluence du Segre et de l'Èbre, abri peint </w:t>
      </w:r>
      <w:r w:rsidRPr="0032190F">
        <w:rPr>
          <w:lang w:val="fr-FR"/>
        </w:rPr>
        <w:t>"</w:t>
      </w:r>
      <w:hyperlink r:id="rId2402" w:anchor="Cul_Schemat_Espagne" w:history="1">
        <w:r w:rsidRPr="0032190F">
          <w:rPr>
            <w:rStyle w:val="Hyperlink"/>
            <w:lang w:val="fr-FR"/>
          </w:rPr>
          <w:t>art schématique ibérique</w:t>
        </w:r>
      </w:hyperlink>
      <w:r w:rsidRPr="0032190F">
        <w:rPr>
          <w:lang w:val="fr-FR"/>
        </w:rPr>
        <w:t xml:space="preserve">" </w:t>
      </w:r>
      <w:r w:rsidRPr="0032190F">
        <w:rPr>
          <w:iCs/>
          <w:szCs w:val="20"/>
          <w:lang w:val="fr-FR" w:eastAsia="en-GB"/>
        </w:rPr>
        <w:t xml:space="preserve">montrent </w:t>
      </w:r>
      <w:r w:rsidRPr="0032190F">
        <w:rPr>
          <w:szCs w:val="20"/>
          <w:lang w:val="fr-FR" w:eastAsia="en-GB"/>
        </w:rPr>
        <w:t>des motifs anthropomorphes</w:t>
      </w:r>
      <w:r w:rsidRPr="0032190F">
        <w:rPr>
          <w:iCs/>
          <w:szCs w:val="20"/>
          <w:lang w:val="fr-FR" w:eastAsia="en-GB"/>
        </w:rPr>
        <w:t xml:space="preserve"> (BIB 2397 p. 624)</w:t>
      </w:r>
    </w:p>
    <w:p w14:paraId="4D5B011C" w14:textId="77777777" w:rsidR="00EB48EC" w:rsidRPr="0032190F" w:rsidRDefault="00EB48EC" w:rsidP="00376602">
      <w:pPr>
        <w:autoSpaceDE w:val="0"/>
        <w:autoSpaceDN w:val="0"/>
        <w:adjustRightInd w:val="0"/>
        <w:rPr>
          <w:iCs/>
          <w:szCs w:val="20"/>
          <w:lang w:val="fr-FR" w:eastAsia="en-GB"/>
        </w:rPr>
      </w:pPr>
    </w:p>
    <w:p w14:paraId="374666FD" w14:textId="77777777" w:rsidR="00EB48EC" w:rsidRPr="00426FF9" w:rsidRDefault="00EB48EC" w:rsidP="00426FF9">
      <w:pPr>
        <w:pStyle w:val="Heading1"/>
        <w:rPr>
          <w:lang w:val="es-ES"/>
        </w:rPr>
      </w:pPr>
      <w:r w:rsidRPr="00426FF9">
        <w:rPr>
          <w:lang w:val="es-ES"/>
        </w:rPr>
        <w:t>CAMINO DE LA COVA PLANA II</w:t>
      </w:r>
    </w:p>
    <w:p w14:paraId="22E9CD41" w14:textId="7C5C1DCB" w:rsidR="00EB48EC" w:rsidRPr="0032190F" w:rsidRDefault="00EB48EC" w:rsidP="00EB48EC">
      <w:pPr>
        <w:autoSpaceDE w:val="0"/>
        <w:autoSpaceDN w:val="0"/>
        <w:adjustRightInd w:val="0"/>
        <w:rPr>
          <w:iCs/>
          <w:szCs w:val="20"/>
          <w:lang w:val="fr-FR" w:eastAsia="en-GB"/>
        </w:rPr>
      </w:pPr>
      <w:r w:rsidRPr="0032190F">
        <w:rPr>
          <w:iCs/>
          <w:szCs w:val="20"/>
          <w:lang w:val="fr-FR" w:eastAsia="en-GB"/>
        </w:rPr>
        <w:t xml:space="preserve">Camino de la Cova Plana II près de Mequinenza, à la confluence du Segre et de l'Èbre, abri peint </w:t>
      </w:r>
      <w:r w:rsidR="003F0557" w:rsidRPr="0032190F">
        <w:rPr>
          <w:lang w:val="fr-FR"/>
        </w:rPr>
        <w:t>"</w:t>
      </w:r>
      <w:hyperlink r:id="rId2403" w:anchor="Cul_Schemat_Espagne" w:history="1">
        <w:r w:rsidR="003F0557" w:rsidRPr="0032190F">
          <w:rPr>
            <w:rStyle w:val="Hyperlink"/>
            <w:lang w:val="fr-FR"/>
          </w:rPr>
          <w:t>art schématique ibérique</w:t>
        </w:r>
      </w:hyperlink>
      <w:r w:rsidR="003F0557" w:rsidRPr="0032190F">
        <w:rPr>
          <w:lang w:val="fr-FR"/>
        </w:rPr>
        <w:t xml:space="preserve">" </w:t>
      </w:r>
      <w:r w:rsidRPr="0032190F">
        <w:rPr>
          <w:iCs/>
          <w:szCs w:val="20"/>
          <w:lang w:val="fr-FR" w:eastAsia="en-GB"/>
        </w:rPr>
        <w:t xml:space="preserve">montrent </w:t>
      </w:r>
      <w:r w:rsidRPr="0032190F">
        <w:rPr>
          <w:szCs w:val="20"/>
          <w:lang w:val="fr-FR" w:eastAsia="en-GB"/>
        </w:rPr>
        <w:t>des signes cruciformes et un signe tectiforme</w:t>
      </w:r>
      <w:r w:rsidRPr="0032190F">
        <w:rPr>
          <w:iCs/>
          <w:szCs w:val="20"/>
          <w:lang w:val="fr-FR" w:eastAsia="en-GB"/>
        </w:rPr>
        <w:t xml:space="preserve"> (BIB 2397 p. 624)</w:t>
      </w:r>
    </w:p>
    <w:p w14:paraId="7E740C2E" w14:textId="77777777" w:rsidR="00EB48EC" w:rsidRPr="0032190F" w:rsidRDefault="00EB48EC" w:rsidP="00EB48EC">
      <w:pPr>
        <w:autoSpaceDE w:val="0"/>
        <w:autoSpaceDN w:val="0"/>
        <w:adjustRightInd w:val="0"/>
        <w:rPr>
          <w:iCs/>
          <w:szCs w:val="20"/>
          <w:lang w:val="fr-FR" w:eastAsia="en-GB"/>
        </w:rPr>
      </w:pPr>
    </w:p>
    <w:p w14:paraId="45042B2F" w14:textId="77777777" w:rsidR="00EB48EC" w:rsidRPr="0032190F" w:rsidRDefault="00EB48EC" w:rsidP="00426FF9">
      <w:pPr>
        <w:pStyle w:val="Heading1"/>
      </w:pPr>
      <w:r w:rsidRPr="0032190F">
        <w:t>BARRANCO DE LA PLANA II</w:t>
      </w:r>
    </w:p>
    <w:p w14:paraId="4BF98842" w14:textId="77777777" w:rsidR="00EB48EC" w:rsidRPr="0032190F" w:rsidRDefault="00EB48EC" w:rsidP="00EB48EC">
      <w:pPr>
        <w:autoSpaceDE w:val="0"/>
        <w:autoSpaceDN w:val="0"/>
        <w:adjustRightInd w:val="0"/>
        <w:rPr>
          <w:szCs w:val="20"/>
          <w:lang w:val="fr-FR" w:eastAsia="en-GB"/>
        </w:rPr>
      </w:pPr>
      <w:r w:rsidRPr="0032190F">
        <w:rPr>
          <w:iCs/>
          <w:szCs w:val="20"/>
          <w:lang w:val="fr-FR" w:eastAsia="en-GB"/>
        </w:rPr>
        <w:t xml:space="preserve">Barranco de la Plana II, près de Mequinenza, à la confluence du Segre et de l'Èbre, abri peint montrent </w:t>
      </w:r>
      <w:r w:rsidRPr="0032190F">
        <w:rPr>
          <w:szCs w:val="20"/>
          <w:lang w:val="fr-FR" w:eastAsia="en-GB"/>
        </w:rPr>
        <w:t>des signes cruciformes et un signe tectiforme (BIB 2397 p. 624)</w:t>
      </w:r>
    </w:p>
    <w:p w14:paraId="3EED322E" w14:textId="77777777" w:rsidR="00EB48EC" w:rsidRPr="0032190F" w:rsidRDefault="00EB48EC" w:rsidP="00EB48EC">
      <w:pPr>
        <w:autoSpaceDE w:val="0"/>
        <w:autoSpaceDN w:val="0"/>
        <w:adjustRightInd w:val="0"/>
        <w:rPr>
          <w:szCs w:val="20"/>
          <w:lang w:val="fr-FR" w:eastAsia="en-GB"/>
        </w:rPr>
      </w:pPr>
    </w:p>
    <w:p w14:paraId="2CAADF43" w14:textId="77777777" w:rsidR="00EB48EC" w:rsidRPr="0032190F" w:rsidRDefault="00EB48EC" w:rsidP="00426FF9">
      <w:pPr>
        <w:pStyle w:val="Heading1"/>
      </w:pPr>
      <w:bookmarkStart w:id="1062" w:name="Sit_Moncin"/>
      <w:r w:rsidRPr="0032190F">
        <w:t>MONCIN</w:t>
      </w:r>
      <w:r w:rsidR="00956263" w:rsidRPr="0032190F">
        <w:t xml:space="preserve"> (CUEVA DE)</w:t>
      </w:r>
    </w:p>
    <w:bookmarkEnd w:id="1062"/>
    <w:p w14:paraId="3243CAEF" w14:textId="4C10F3B7" w:rsidR="00EB48EC" w:rsidRPr="0032190F" w:rsidRDefault="00EB48EC" w:rsidP="0038059B">
      <w:pPr>
        <w:autoSpaceDE w:val="0"/>
        <w:autoSpaceDN w:val="0"/>
        <w:adjustRightInd w:val="0"/>
        <w:rPr>
          <w:szCs w:val="20"/>
          <w:lang w:val="fr-FR" w:eastAsia="en-GB"/>
        </w:rPr>
      </w:pPr>
      <w:r w:rsidRPr="0032190F">
        <w:rPr>
          <w:iCs/>
          <w:szCs w:val="20"/>
          <w:lang w:val="fr-FR" w:eastAsia="en-GB"/>
        </w:rPr>
        <w:t xml:space="preserve">La cueva de Moncín, près de Mequinenza, à la confluence du Segre et de l'Èbre, </w:t>
      </w:r>
      <w:r w:rsidR="003F0557" w:rsidRPr="0032190F">
        <w:rPr>
          <w:lang w:val="fr-FR"/>
        </w:rPr>
        <w:t>"</w:t>
      </w:r>
      <w:hyperlink r:id="rId2404" w:anchor="Cul_Schemat_Espagne" w:history="1">
        <w:r w:rsidR="003F0557" w:rsidRPr="0032190F">
          <w:rPr>
            <w:rStyle w:val="Hyperlink"/>
            <w:lang w:val="fr-FR"/>
          </w:rPr>
          <w:t>art schématique ibérique</w:t>
        </w:r>
      </w:hyperlink>
      <w:r w:rsidR="003F0557" w:rsidRPr="0032190F">
        <w:rPr>
          <w:lang w:val="fr-FR"/>
        </w:rPr>
        <w:t xml:space="preserve">" </w:t>
      </w:r>
      <w:r w:rsidRPr="0032190F">
        <w:rPr>
          <w:iCs/>
          <w:szCs w:val="20"/>
          <w:lang w:val="fr-FR" w:eastAsia="en-GB"/>
        </w:rPr>
        <w:t xml:space="preserve">abri peint </w:t>
      </w:r>
      <w:r w:rsidRPr="0032190F">
        <w:rPr>
          <w:szCs w:val="20"/>
          <w:lang w:val="fr-FR" w:eastAsia="en-GB"/>
        </w:rPr>
        <w:t>présente une topographie particulière et les peintures schématiques se trouvent à l’intérieur, loin de la lumière du jour (BIB 2397 p. 624)</w:t>
      </w:r>
      <w:r w:rsidR="0038059B" w:rsidRPr="0032190F">
        <w:rPr>
          <w:szCs w:val="20"/>
          <w:lang w:val="fr-FR" w:eastAsia="en-GB"/>
        </w:rPr>
        <w:t>. Les peintures de la cueva de Moncín ont parfois été mises en relation avec le m</w:t>
      </w:r>
      <w:r w:rsidR="00A6533C">
        <w:rPr>
          <w:szCs w:val="20"/>
          <w:lang w:val="fr-FR" w:eastAsia="en-GB"/>
        </w:rPr>
        <w:t xml:space="preserve">atériel du Chalcolithique et </w:t>
      </w:r>
      <w:r w:rsidR="0038059B" w:rsidRPr="0032190F">
        <w:rPr>
          <w:szCs w:val="20"/>
          <w:lang w:val="fr-FR" w:eastAsia="en-GB"/>
        </w:rPr>
        <w:t>du Bronze trouvé sur le site (Harisson et al., 1994) (BIB 2397 p.638)</w:t>
      </w:r>
    </w:p>
    <w:p w14:paraId="6DCCF223" w14:textId="77777777" w:rsidR="0068313E" w:rsidRPr="0032190F" w:rsidRDefault="0068313E" w:rsidP="00EB48EC">
      <w:pPr>
        <w:autoSpaceDE w:val="0"/>
        <w:autoSpaceDN w:val="0"/>
        <w:adjustRightInd w:val="0"/>
        <w:rPr>
          <w:szCs w:val="20"/>
          <w:lang w:val="fr-FR" w:eastAsia="en-GB"/>
        </w:rPr>
      </w:pPr>
    </w:p>
    <w:p w14:paraId="6A721535" w14:textId="77777777" w:rsidR="0068313E" w:rsidRPr="0032190F" w:rsidRDefault="0068313E" w:rsidP="00426FF9">
      <w:pPr>
        <w:pStyle w:val="Heading1"/>
      </w:pPr>
      <w:bookmarkStart w:id="1063" w:name="Sit_Muriecho"/>
      <w:r w:rsidRPr="0032190F">
        <w:t>MURIECHO</w:t>
      </w:r>
    </w:p>
    <w:bookmarkEnd w:id="1063"/>
    <w:p w14:paraId="35A4930E" w14:textId="7D02B0F9" w:rsidR="0068313E" w:rsidRDefault="0068313E" w:rsidP="00EB48EC">
      <w:pPr>
        <w:autoSpaceDE w:val="0"/>
        <w:autoSpaceDN w:val="0"/>
        <w:adjustRightInd w:val="0"/>
        <w:rPr>
          <w:iCs/>
          <w:szCs w:val="20"/>
          <w:lang w:val="fr-FR" w:eastAsia="en-GB"/>
        </w:rPr>
      </w:pPr>
      <w:r w:rsidRPr="0032190F">
        <w:rPr>
          <w:iCs/>
          <w:szCs w:val="20"/>
          <w:lang w:val="fr-FR" w:eastAsia="en-GB"/>
        </w:rPr>
        <w:t xml:space="preserve">Muriecho (Huesca, Espagne) abri peint, </w:t>
      </w:r>
      <w:r w:rsidR="003F0557" w:rsidRPr="0032190F">
        <w:rPr>
          <w:lang w:val="fr-FR"/>
        </w:rPr>
        <w:t>"</w:t>
      </w:r>
      <w:hyperlink r:id="rId2405" w:anchor="Cul_Schemat_Espagne" w:history="1">
        <w:r w:rsidR="003F0557" w:rsidRPr="0032190F">
          <w:rPr>
            <w:rStyle w:val="Hyperlink"/>
            <w:lang w:val="fr-FR"/>
          </w:rPr>
          <w:t>art schématique ibérique</w:t>
        </w:r>
      </w:hyperlink>
      <w:r w:rsidR="003F0557" w:rsidRPr="0032190F">
        <w:rPr>
          <w:lang w:val="fr-FR"/>
        </w:rPr>
        <w:t xml:space="preserve">" </w:t>
      </w:r>
      <w:r w:rsidRPr="0032190F">
        <w:rPr>
          <w:iCs/>
          <w:szCs w:val="20"/>
          <w:lang w:val="fr-FR" w:eastAsia="en-GB"/>
        </w:rPr>
        <w:t xml:space="preserve">peinture levantine, scène naturaliste de capture d’un </w:t>
      </w:r>
      <w:hyperlink r:id="rId2406" w:anchor="Cul_Art_TAC_T_z_cervide" w:history="1">
        <w:r w:rsidR="00C370D1" w:rsidRPr="0032190F">
          <w:rPr>
            <w:rStyle w:val="Hyperlink"/>
            <w:lang w:val="fr-FR"/>
          </w:rPr>
          <w:t>cerf</w:t>
        </w:r>
      </w:hyperlink>
      <w:r w:rsidR="00C370D1" w:rsidRPr="0032190F">
        <w:rPr>
          <w:rStyle w:val="st"/>
          <w:lang w:val="fr-FR"/>
        </w:rPr>
        <w:t xml:space="preserve"> </w:t>
      </w:r>
      <w:r w:rsidRPr="0032190F">
        <w:rPr>
          <w:iCs/>
          <w:szCs w:val="20"/>
          <w:lang w:val="fr-FR" w:eastAsia="en-GB"/>
        </w:rPr>
        <w:t>(Baldellou et al., 2004) (BIB 2397 p. 624)</w:t>
      </w:r>
    </w:p>
    <w:p w14:paraId="05AA6325" w14:textId="543C28DC" w:rsidR="00FD5721" w:rsidRDefault="00FD5721" w:rsidP="00FD5721">
      <w:pPr>
        <w:autoSpaceDE w:val="0"/>
        <w:autoSpaceDN w:val="0"/>
        <w:adjustRightInd w:val="0"/>
        <w:rPr>
          <w:iCs/>
          <w:szCs w:val="20"/>
          <w:lang w:val="fr-FR" w:eastAsia="en-GB"/>
        </w:rPr>
      </w:pPr>
      <w:r>
        <w:rPr>
          <w:iCs/>
          <w:szCs w:val="20"/>
          <w:lang w:val="fr-FR" w:eastAsia="en-GB"/>
        </w:rPr>
        <w:t xml:space="preserve">v. </w:t>
      </w:r>
      <w:hyperlink r:id="rId2407" w:anchor="Sit_O_Lomar" w:history="1">
        <w:r w:rsidRPr="00AF5677">
          <w:rPr>
            <w:rStyle w:val="Hyperlink"/>
            <w:iCs/>
            <w:szCs w:val="20"/>
            <w:lang w:val="fr-FR" w:eastAsia="en-GB"/>
          </w:rPr>
          <w:t>O Lomar</w:t>
        </w:r>
      </w:hyperlink>
    </w:p>
    <w:p w14:paraId="74AA3ADC" w14:textId="77777777" w:rsidR="0068313E" w:rsidRPr="0032190F" w:rsidRDefault="0068313E" w:rsidP="00EB48EC">
      <w:pPr>
        <w:autoSpaceDE w:val="0"/>
        <w:autoSpaceDN w:val="0"/>
        <w:adjustRightInd w:val="0"/>
        <w:rPr>
          <w:iCs/>
          <w:szCs w:val="20"/>
          <w:lang w:val="fr-FR" w:eastAsia="en-GB"/>
        </w:rPr>
      </w:pPr>
    </w:p>
    <w:p w14:paraId="41A10182" w14:textId="77777777" w:rsidR="0068313E" w:rsidRPr="0032190F" w:rsidRDefault="0068313E" w:rsidP="00426FF9">
      <w:pPr>
        <w:pStyle w:val="Heading1"/>
      </w:pPr>
      <w:bookmarkStart w:id="1064" w:name="Sit_Arpan"/>
      <w:r w:rsidRPr="0032190F">
        <w:t>ARPAN</w:t>
      </w:r>
    </w:p>
    <w:bookmarkEnd w:id="1064"/>
    <w:p w14:paraId="58C3AE2B" w14:textId="77777777" w:rsidR="00FD5721" w:rsidRDefault="00FD5721" w:rsidP="00F6617D">
      <w:pPr>
        <w:autoSpaceDE w:val="0"/>
        <w:autoSpaceDN w:val="0"/>
        <w:adjustRightInd w:val="0"/>
        <w:jc w:val="both"/>
        <w:rPr>
          <w:iCs/>
          <w:szCs w:val="20"/>
          <w:lang w:val="fr-FR" w:eastAsia="en-GB"/>
        </w:rPr>
      </w:pPr>
    </w:p>
    <w:p w14:paraId="65FD8E92" w14:textId="45D085C8" w:rsidR="0068313E" w:rsidRDefault="006848D2" w:rsidP="00F6617D">
      <w:pPr>
        <w:autoSpaceDE w:val="0"/>
        <w:autoSpaceDN w:val="0"/>
        <w:adjustRightInd w:val="0"/>
        <w:jc w:val="both"/>
        <w:rPr>
          <w:iCs/>
          <w:szCs w:val="20"/>
          <w:lang w:val="fr-FR" w:eastAsia="en-GB"/>
        </w:rPr>
      </w:pPr>
      <w:r w:rsidRPr="006848D2">
        <w:rPr>
          <w:iCs/>
          <w:szCs w:val="20"/>
          <w:lang w:val="fr-FR" w:eastAsia="en-GB"/>
        </w:rPr>
        <w:t xml:space="preserve">Arpàn </w:t>
      </w:r>
      <w:r w:rsidR="00C002A2" w:rsidRPr="00C002A2">
        <w:rPr>
          <w:iCs/>
          <w:szCs w:val="20"/>
          <w:lang w:val="fr-FR" w:eastAsia="en-GB"/>
        </w:rPr>
        <w:t>(Arque Colungo, Huesca)</w:t>
      </w:r>
      <w:r w:rsidR="00FD5721">
        <w:rPr>
          <w:iCs/>
          <w:szCs w:val="20"/>
          <w:lang w:val="fr-FR" w:eastAsia="en-GB"/>
        </w:rPr>
        <w:t xml:space="preserve">, </w:t>
      </w:r>
      <w:r w:rsidR="00DF76F2">
        <w:rPr>
          <w:iCs/>
          <w:szCs w:val="20"/>
          <w:lang w:val="fr-FR" w:eastAsia="en-GB"/>
        </w:rPr>
        <w:t xml:space="preserve">vallée du </w:t>
      </w:r>
      <w:hyperlink r:id="rId2408" w:anchor="Sit_Vero" w:history="1">
        <w:r w:rsidR="00DF76F2" w:rsidRPr="00DF76F2">
          <w:rPr>
            <w:rStyle w:val="Hyperlink"/>
            <w:lang w:val="fr-FR"/>
          </w:rPr>
          <w:t>río Vero</w:t>
        </w:r>
      </w:hyperlink>
      <w:r w:rsidR="00FD5721">
        <w:rPr>
          <w:lang w:val="fr-FR"/>
        </w:rPr>
        <w:t xml:space="preserve"> (SS BIB) Sierra de Guara (BIB 2775), </w:t>
      </w:r>
      <w:r w:rsidR="0068313E" w:rsidRPr="0032190F">
        <w:rPr>
          <w:iCs/>
          <w:szCs w:val="20"/>
          <w:lang w:val="fr-FR" w:eastAsia="en-GB"/>
        </w:rPr>
        <w:t xml:space="preserve">abri peint, </w:t>
      </w:r>
      <w:r w:rsidR="003F0557" w:rsidRPr="0032190F">
        <w:rPr>
          <w:lang w:val="fr-FR"/>
        </w:rPr>
        <w:t>"</w:t>
      </w:r>
      <w:hyperlink r:id="rId2409" w:anchor="Cul_Schemat_Espagne" w:history="1">
        <w:r w:rsidR="003F0557" w:rsidRPr="0032190F">
          <w:rPr>
            <w:rStyle w:val="Hyperlink"/>
            <w:lang w:val="fr-FR"/>
          </w:rPr>
          <w:t>art schématique ibérique</w:t>
        </w:r>
      </w:hyperlink>
      <w:r w:rsidR="003F0557" w:rsidRPr="0032190F">
        <w:rPr>
          <w:lang w:val="fr-FR"/>
        </w:rPr>
        <w:t xml:space="preserve">" </w:t>
      </w:r>
      <w:r w:rsidR="002A08A2" w:rsidRPr="0032190F">
        <w:rPr>
          <w:iCs/>
          <w:szCs w:val="20"/>
          <w:lang w:val="fr-FR" w:eastAsia="en-GB"/>
        </w:rPr>
        <w:t>.(BIB 2397 p. 625)</w:t>
      </w:r>
      <w:r w:rsidR="002A08A2">
        <w:rPr>
          <w:iCs/>
          <w:szCs w:val="20"/>
          <w:lang w:val="fr-FR" w:eastAsia="en-GB"/>
        </w:rPr>
        <w:t xml:space="preserve"> </w:t>
      </w:r>
      <w:r w:rsidRPr="0032190F">
        <w:rPr>
          <w:szCs w:val="20"/>
          <w:lang w:val="fr-FR" w:eastAsia="en-GB"/>
        </w:rPr>
        <w:t>peintures couvrent pratiquement toute la paroi de l’abri</w:t>
      </w:r>
      <w:r>
        <w:rPr>
          <w:szCs w:val="20"/>
          <w:lang w:val="fr-FR" w:eastAsia="en-GB"/>
        </w:rPr>
        <w:t>:</w:t>
      </w:r>
      <w:r w:rsidRPr="0032190F">
        <w:rPr>
          <w:szCs w:val="20"/>
          <w:lang w:val="fr-FR" w:eastAsia="en-GB"/>
        </w:rPr>
        <w:t xml:space="preserve"> </w:t>
      </w:r>
      <w:r>
        <w:rPr>
          <w:iCs/>
          <w:szCs w:val="20"/>
          <w:lang w:val="fr-FR" w:eastAsia="en-GB"/>
        </w:rPr>
        <w:t>p</w:t>
      </w:r>
      <w:r w:rsidR="0068313E" w:rsidRPr="0032190F">
        <w:rPr>
          <w:iCs/>
          <w:szCs w:val="20"/>
          <w:lang w:val="fr-FR" w:eastAsia="en-GB"/>
        </w:rPr>
        <w:t>einture levantine</w:t>
      </w:r>
      <w:r>
        <w:rPr>
          <w:iCs/>
          <w:szCs w:val="20"/>
          <w:lang w:val="fr-FR" w:eastAsia="en-GB"/>
        </w:rPr>
        <w:t xml:space="preserve"> et schématiques </w:t>
      </w:r>
      <w:r w:rsidRPr="0032190F">
        <w:rPr>
          <w:szCs w:val="20"/>
          <w:lang w:val="fr-FR" w:eastAsia="en-GB"/>
        </w:rPr>
        <w:t>cervidés naturalistes, restes d’un archer</w:t>
      </w:r>
      <w:r w:rsidRPr="0032190F">
        <w:rPr>
          <w:iCs/>
          <w:szCs w:val="20"/>
          <w:lang w:val="fr-FR" w:eastAsia="en-GB"/>
        </w:rPr>
        <w:t xml:space="preserve"> (BIB 2397 p. 624</w:t>
      </w:r>
      <w:r>
        <w:rPr>
          <w:iCs/>
          <w:szCs w:val="20"/>
          <w:lang w:val="fr-FR" w:eastAsia="en-GB"/>
        </w:rPr>
        <w:t>)</w:t>
      </w:r>
      <w:r w:rsidR="0068313E" w:rsidRPr="0032190F">
        <w:rPr>
          <w:szCs w:val="20"/>
          <w:lang w:val="fr-FR" w:eastAsia="en-GB"/>
        </w:rPr>
        <w:t xml:space="preserve"> </w:t>
      </w:r>
    </w:p>
    <w:p w14:paraId="4B5366E8" w14:textId="77777777" w:rsidR="00FD5721" w:rsidRPr="0032190F" w:rsidRDefault="00FD5721" w:rsidP="00F6617D">
      <w:pPr>
        <w:autoSpaceDE w:val="0"/>
        <w:autoSpaceDN w:val="0"/>
        <w:adjustRightInd w:val="0"/>
        <w:jc w:val="both"/>
        <w:rPr>
          <w:iCs/>
          <w:szCs w:val="20"/>
          <w:lang w:val="fr-FR" w:eastAsia="en-GB"/>
        </w:rPr>
      </w:pPr>
    </w:p>
    <w:p w14:paraId="599FB363" w14:textId="7A8B0EB4" w:rsidR="005D7ACE" w:rsidRPr="006E3530" w:rsidRDefault="00AF5677" w:rsidP="0068313E">
      <w:pPr>
        <w:autoSpaceDE w:val="0"/>
        <w:autoSpaceDN w:val="0"/>
        <w:adjustRightInd w:val="0"/>
        <w:rPr>
          <w:iCs/>
          <w:szCs w:val="20"/>
          <w:lang w:val="fr-FR" w:eastAsia="en-GB"/>
        </w:rPr>
      </w:pPr>
      <w:r w:rsidRPr="006E3530">
        <w:rPr>
          <w:iCs/>
          <w:szCs w:val="20"/>
          <w:lang w:val="fr-FR" w:eastAsia="en-GB"/>
        </w:rPr>
        <w:t xml:space="preserve">v. </w:t>
      </w:r>
      <w:hyperlink r:id="rId2410" w:anchor="Sit_O_Lomar" w:history="1">
        <w:r w:rsidRPr="006E3530">
          <w:rPr>
            <w:rStyle w:val="Hyperlink"/>
            <w:iCs/>
            <w:szCs w:val="20"/>
            <w:lang w:val="fr-FR" w:eastAsia="en-GB"/>
          </w:rPr>
          <w:t>O Lomar</w:t>
        </w:r>
      </w:hyperlink>
    </w:p>
    <w:p w14:paraId="5EB1C663" w14:textId="77777777" w:rsidR="0066629E" w:rsidRPr="006E3530" w:rsidRDefault="0066629E" w:rsidP="0068313E">
      <w:pPr>
        <w:autoSpaceDE w:val="0"/>
        <w:autoSpaceDN w:val="0"/>
        <w:adjustRightInd w:val="0"/>
        <w:rPr>
          <w:iCs/>
          <w:szCs w:val="20"/>
          <w:lang w:val="fr-FR" w:eastAsia="en-GB"/>
        </w:rPr>
      </w:pPr>
    </w:p>
    <w:p w14:paraId="6514B39B" w14:textId="77777777" w:rsidR="0066629E" w:rsidRPr="006E3530" w:rsidRDefault="0066629E" w:rsidP="00426FF9">
      <w:pPr>
        <w:pStyle w:val="Heading1"/>
      </w:pPr>
      <w:bookmarkStart w:id="1065" w:name="Sit_Arpan_E"/>
      <w:r w:rsidRPr="006E3530">
        <w:t>ARPAN E</w:t>
      </w:r>
    </w:p>
    <w:bookmarkEnd w:id="1065"/>
    <w:p w14:paraId="663B33DF" w14:textId="77777777" w:rsidR="0066629E" w:rsidRPr="006E3530" w:rsidRDefault="0066629E" w:rsidP="0068313E">
      <w:pPr>
        <w:autoSpaceDE w:val="0"/>
        <w:autoSpaceDN w:val="0"/>
        <w:adjustRightInd w:val="0"/>
        <w:rPr>
          <w:iCs/>
          <w:szCs w:val="20"/>
          <w:lang w:val="fr-FR" w:eastAsia="en-GB"/>
        </w:rPr>
      </w:pPr>
    </w:p>
    <w:p w14:paraId="0841E7CD" w14:textId="79A48D47" w:rsidR="0066629E" w:rsidRPr="006E3530" w:rsidRDefault="0066629E" w:rsidP="0068313E">
      <w:pPr>
        <w:autoSpaceDE w:val="0"/>
        <w:autoSpaceDN w:val="0"/>
        <w:adjustRightInd w:val="0"/>
        <w:rPr>
          <w:szCs w:val="20"/>
          <w:lang w:val="fr-FR" w:eastAsia="en-GB"/>
        </w:rPr>
      </w:pPr>
      <w:r w:rsidRPr="006E3530">
        <w:rPr>
          <w:szCs w:val="20"/>
          <w:lang w:val="fr-FR" w:eastAsia="en-GB"/>
        </w:rPr>
        <w:t xml:space="preserve">Proche d'une source (v. </w:t>
      </w:r>
      <w:hyperlink r:id="rId2411" w:anchor="Cul_Schemat_Espagne_sit_humid" w:history="1">
        <w:r w:rsidRPr="006E3530">
          <w:rPr>
            <w:rStyle w:val="Hyperlink"/>
            <w:szCs w:val="20"/>
            <w:lang w:val="fr-FR" w:eastAsia="en-GB"/>
          </w:rPr>
          <w:t>humidité</w:t>
        </w:r>
      </w:hyperlink>
      <w:r w:rsidRPr="006E3530">
        <w:rPr>
          <w:szCs w:val="20"/>
          <w:lang w:val="fr-FR" w:eastAsia="en-GB"/>
        </w:rPr>
        <w:t>) (BIB 2397 p. 644)</w:t>
      </w:r>
    </w:p>
    <w:p w14:paraId="63666BA0" w14:textId="77777777" w:rsidR="00980D9D" w:rsidRPr="006E3530" w:rsidRDefault="00980D9D" w:rsidP="0068313E">
      <w:pPr>
        <w:autoSpaceDE w:val="0"/>
        <w:autoSpaceDN w:val="0"/>
        <w:adjustRightInd w:val="0"/>
        <w:rPr>
          <w:szCs w:val="20"/>
          <w:lang w:val="fr-FR" w:eastAsia="en-GB"/>
        </w:rPr>
      </w:pPr>
    </w:p>
    <w:p w14:paraId="6B3BD641" w14:textId="77777777" w:rsidR="00980D9D" w:rsidRDefault="00980D9D" w:rsidP="00426FF9">
      <w:pPr>
        <w:pStyle w:val="Heading1"/>
      </w:pPr>
      <w:bookmarkStart w:id="1066" w:name="Sit_Arpan_E1"/>
      <w:r>
        <w:t>ARPAN E1</w:t>
      </w:r>
    </w:p>
    <w:bookmarkEnd w:id="1066"/>
    <w:p w14:paraId="7197627D" w14:textId="77777777" w:rsidR="00980D9D" w:rsidRPr="006E3530" w:rsidRDefault="00980D9D" w:rsidP="0068313E">
      <w:pPr>
        <w:autoSpaceDE w:val="0"/>
        <w:autoSpaceDN w:val="0"/>
        <w:adjustRightInd w:val="0"/>
        <w:rPr>
          <w:szCs w:val="20"/>
          <w:lang w:val="fr-FR" w:eastAsia="en-GB"/>
        </w:rPr>
      </w:pPr>
    </w:p>
    <w:p w14:paraId="57AA3E62" w14:textId="77777777" w:rsidR="00980D9D" w:rsidRPr="006E3530" w:rsidRDefault="00980D9D" w:rsidP="0068313E">
      <w:pPr>
        <w:autoSpaceDE w:val="0"/>
        <w:autoSpaceDN w:val="0"/>
        <w:adjustRightInd w:val="0"/>
        <w:rPr>
          <w:szCs w:val="20"/>
          <w:lang w:val="fr-FR" w:eastAsia="en-GB"/>
        </w:rPr>
      </w:pPr>
      <w:r w:rsidRPr="006E3530">
        <w:rPr>
          <w:szCs w:val="20"/>
          <w:lang w:val="fr-FR" w:eastAsia="en-GB"/>
        </w:rPr>
        <w:t>Possible cervidé (BIB 2777)</w:t>
      </w:r>
    </w:p>
    <w:p w14:paraId="392821E0" w14:textId="77777777" w:rsidR="00980D9D" w:rsidRPr="006E3530" w:rsidRDefault="00980D9D" w:rsidP="0068313E">
      <w:pPr>
        <w:autoSpaceDE w:val="0"/>
        <w:autoSpaceDN w:val="0"/>
        <w:adjustRightInd w:val="0"/>
        <w:rPr>
          <w:szCs w:val="20"/>
          <w:lang w:val="fr-FR" w:eastAsia="en-GB"/>
        </w:rPr>
      </w:pPr>
    </w:p>
    <w:p w14:paraId="53A853E8" w14:textId="77777777" w:rsidR="00980D9D" w:rsidRPr="00766692" w:rsidRDefault="00980D9D" w:rsidP="00426FF9">
      <w:pPr>
        <w:pStyle w:val="Heading1"/>
        <w:rPr>
          <w:iCs/>
        </w:rPr>
      </w:pPr>
      <w:bookmarkStart w:id="1067" w:name="Sit_Arpan_E2"/>
      <w:r>
        <w:t>ARPAN E2</w:t>
      </w:r>
    </w:p>
    <w:bookmarkEnd w:id="1067"/>
    <w:p w14:paraId="7BA7DAB2" w14:textId="77777777" w:rsidR="00AF5677" w:rsidRPr="006E3530" w:rsidRDefault="00AF5677" w:rsidP="0068313E">
      <w:pPr>
        <w:autoSpaceDE w:val="0"/>
        <w:autoSpaceDN w:val="0"/>
        <w:adjustRightInd w:val="0"/>
        <w:rPr>
          <w:iCs/>
          <w:szCs w:val="20"/>
          <w:lang w:val="fr-FR" w:eastAsia="en-GB"/>
        </w:rPr>
      </w:pPr>
    </w:p>
    <w:p w14:paraId="717DE2AF" w14:textId="77777777" w:rsidR="00980D9D" w:rsidRPr="006E3530" w:rsidRDefault="00980D9D" w:rsidP="0068313E">
      <w:pPr>
        <w:autoSpaceDE w:val="0"/>
        <w:autoSpaceDN w:val="0"/>
        <w:adjustRightInd w:val="0"/>
        <w:rPr>
          <w:iCs/>
          <w:szCs w:val="20"/>
          <w:lang w:val="es-ES" w:eastAsia="en-GB"/>
        </w:rPr>
      </w:pPr>
      <w:r w:rsidRPr="00980D9D">
        <w:rPr>
          <w:iCs/>
          <w:szCs w:val="20"/>
          <w:lang w:val="fr-FR" w:eastAsia="en-GB"/>
        </w:rPr>
        <w:t>Possible anthropomorphe</w:t>
      </w:r>
      <w:r>
        <w:rPr>
          <w:iCs/>
          <w:szCs w:val="20"/>
          <w:lang w:val="fr-FR" w:eastAsia="en-GB"/>
        </w:rPr>
        <w:t xml:space="preserve"> peint</w:t>
      </w:r>
      <w:r w:rsidRPr="00980D9D">
        <w:rPr>
          <w:iCs/>
          <w:szCs w:val="20"/>
          <w:lang w:val="fr-FR" w:eastAsia="en-GB"/>
        </w:rPr>
        <w:t>, groupe de réticulés gravés</w:t>
      </w:r>
      <w:r>
        <w:rPr>
          <w:iCs/>
          <w:szCs w:val="20"/>
          <w:lang w:val="fr-FR" w:eastAsia="en-GB"/>
        </w:rPr>
        <w:t xml:space="preserve">, etc. </w:t>
      </w:r>
      <w:r w:rsidRPr="006E3530">
        <w:rPr>
          <w:iCs/>
          <w:szCs w:val="20"/>
          <w:lang w:val="es-ES" w:eastAsia="en-GB"/>
        </w:rPr>
        <w:t>(BIB 2777)</w:t>
      </w:r>
    </w:p>
    <w:p w14:paraId="056E55E1" w14:textId="77777777" w:rsidR="00980D9D" w:rsidRPr="006E3530" w:rsidRDefault="00980D9D" w:rsidP="0068313E">
      <w:pPr>
        <w:autoSpaceDE w:val="0"/>
        <w:autoSpaceDN w:val="0"/>
        <w:adjustRightInd w:val="0"/>
        <w:rPr>
          <w:iCs/>
          <w:szCs w:val="20"/>
          <w:lang w:val="es-ES" w:eastAsia="en-GB"/>
        </w:rPr>
      </w:pPr>
    </w:p>
    <w:p w14:paraId="74E1476A" w14:textId="77777777" w:rsidR="005D7ACE" w:rsidRPr="00426FF9" w:rsidRDefault="005D7ACE" w:rsidP="00426FF9">
      <w:pPr>
        <w:pStyle w:val="Heading1"/>
        <w:rPr>
          <w:lang w:val="es-ES"/>
        </w:rPr>
      </w:pPr>
      <w:bookmarkStart w:id="1068" w:name="Sit_Arpan_L"/>
      <w:r w:rsidRPr="00426FF9">
        <w:rPr>
          <w:lang w:val="es-ES"/>
        </w:rPr>
        <w:lastRenderedPageBreak/>
        <w:t>ARPAN L</w:t>
      </w:r>
    </w:p>
    <w:bookmarkEnd w:id="1068"/>
    <w:p w14:paraId="017DB3EF" w14:textId="77777777" w:rsidR="0068313E" w:rsidRPr="00566234" w:rsidRDefault="00032464" w:rsidP="0068313E">
      <w:pPr>
        <w:autoSpaceDE w:val="0"/>
        <w:autoSpaceDN w:val="0"/>
        <w:adjustRightInd w:val="0"/>
        <w:rPr>
          <w:iCs/>
          <w:szCs w:val="20"/>
          <w:lang w:val="es-ES" w:eastAsia="en-GB"/>
        </w:rPr>
      </w:pPr>
      <w:r w:rsidRPr="00566234">
        <w:rPr>
          <w:iCs/>
          <w:szCs w:val="20"/>
          <w:lang w:val="es-ES" w:eastAsia="en-GB"/>
        </w:rPr>
        <w:t>Barranco de Arpàn L (BIB 2400)</w:t>
      </w:r>
    </w:p>
    <w:p w14:paraId="4E6C8634" w14:textId="77777777" w:rsidR="00980D9D" w:rsidRPr="006E3530" w:rsidRDefault="00980D9D" w:rsidP="005D7ACE">
      <w:pPr>
        <w:autoSpaceDE w:val="0"/>
        <w:autoSpaceDN w:val="0"/>
        <w:adjustRightInd w:val="0"/>
        <w:rPr>
          <w:iCs/>
          <w:szCs w:val="20"/>
          <w:lang w:val="es-ES" w:eastAsia="en-GB"/>
        </w:rPr>
      </w:pPr>
    </w:p>
    <w:p w14:paraId="34656371" w14:textId="402EEF2B" w:rsidR="005D7ACE" w:rsidRDefault="005D7ACE" w:rsidP="00C002A2">
      <w:pPr>
        <w:autoSpaceDE w:val="0"/>
        <w:autoSpaceDN w:val="0"/>
        <w:adjustRightInd w:val="0"/>
        <w:jc w:val="both"/>
        <w:rPr>
          <w:lang w:val="fr-FR"/>
        </w:rPr>
      </w:pPr>
      <w:r w:rsidRPr="0032190F">
        <w:rPr>
          <w:iCs/>
          <w:szCs w:val="20"/>
          <w:lang w:val="fr-FR" w:eastAsia="en-GB"/>
        </w:rPr>
        <w:t xml:space="preserve">Peintures levantines et </w:t>
      </w:r>
      <w:r w:rsidRPr="0032190F">
        <w:rPr>
          <w:lang w:val="fr-FR"/>
        </w:rPr>
        <w:t>"</w:t>
      </w:r>
      <w:hyperlink r:id="rId2412" w:anchor="Cul_Schemat_Espagne" w:history="1">
        <w:r w:rsidRPr="0032190F">
          <w:rPr>
            <w:rStyle w:val="Hyperlink"/>
            <w:lang w:val="fr-FR"/>
          </w:rPr>
          <w:t>art schématique ibérique</w:t>
        </w:r>
      </w:hyperlink>
      <w:r w:rsidRPr="0032190F">
        <w:rPr>
          <w:lang w:val="fr-FR"/>
        </w:rPr>
        <w:t xml:space="preserve">". Les premières sont centrales et les secondes périphériques (BIB 2397 p.633). Un quadrupède </w:t>
      </w:r>
      <w:r w:rsidR="00C002A2" w:rsidRPr="0032190F">
        <w:rPr>
          <w:lang w:val="fr-FR"/>
        </w:rPr>
        <w:t xml:space="preserve">peint </w:t>
      </w:r>
      <w:hyperlink r:id="rId2413" w:anchor="Cul_Schemat_Espagne" w:history="1">
        <w:r w:rsidRPr="00C002A2">
          <w:rPr>
            <w:rStyle w:val="Hyperlink"/>
            <w:lang w:val="fr-FR"/>
          </w:rPr>
          <w:t>schématique</w:t>
        </w:r>
      </w:hyperlink>
      <w:r w:rsidRPr="0032190F">
        <w:rPr>
          <w:lang w:val="fr-FR"/>
        </w:rPr>
        <w:t xml:space="preserve"> sur un personnage </w:t>
      </w:r>
      <w:hyperlink r:id="rId2414" w:anchor="Cul_Levantin" w:history="1">
        <w:r w:rsidR="00C002A2" w:rsidRPr="00C002A2">
          <w:rPr>
            <w:rStyle w:val="Hyperlink"/>
            <w:lang w:val="fr-FR"/>
          </w:rPr>
          <w:t>levantin</w:t>
        </w:r>
      </w:hyperlink>
      <w:r w:rsidR="00C002A2">
        <w:rPr>
          <w:lang w:val="fr-FR"/>
        </w:rPr>
        <w:t xml:space="preserve"> </w:t>
      </w:r>
      <w:r w:rsidRPr="0032190F">
        <w:rPr>
          <w:lang w:val="fr-FR"/>
        </w:rPr>
        <w:t xml:space="preserve">à Arpan L </w:t>
      </w:r>
      <w:r w:rsidR="00C002A2">
        <w:rPr>
          <w:lang w:val="fr-FR"/>
        </w:rPr>
        <w:t xml:space="preserve">(BIB 2799) </w:t>
      </w:r>
      <w:r w:rsidRPr="0032190F">
        <w:rPr>
          <w:lang w:val="fr-FR"/>
        </w:rPr>
        <w:t xml:space="preserve">(BIB 2397 p.635) </w:t>
      </w:r>
      <w:hyperlink r:id="rId2415" w:anchor="Cul_AEM_d_relative_periph" w:history="1">
        <w:r w:rsidR="00C002A2" w:rsidRPr="00C002A2">
          <w:rPr>
            <w:rStyle w:val="Hyperlink"/>
            <w:lang w:val="fr-FR"/>
          </w:rPr>
          <w:t>périphérie</w:t>
        </w:r>
      </w:hyperlink>
      <w:r w:rsidR="00C002A2">
        <w:rPr>
          <w:lang w:val="fr-FR"/>
        </w:rPr>
        <w:t xml:space="preserve">: </w:t>
      </w:r>
      <w:r w:rsidR="00C002A2" w:rsidRPr="00C002A2">
        <w:rPr>
          <w:lang w:val="fr-FR"/>
        </w:rPr>
        <w:t>un archer bandant son arc face à un cerf,</w:t>
      </w:r>
      <w:r w:rsidR="00C002A2">
        <w:rPr>
          <w:lang w:val="fr-FR"/>
        </w:rPr>
        <w:t xml:space="preserve"> </w:t>
      </w:r>
      <w:r w:rsidR="00C002A2" w:rsidRPr="00C002A2">
        <w:rPr>
          <w:lang w:val="fr-FR"/>
        </w:rPr>
        <w:t xml:space="preserve">à droite de l’abri, un quadrupède schématique sur une </w:t>
      </w:r>
      <w:hyperlink r:id="rId2416" w:anchor="Cul_Levantin_TAC_c_scenes_collecte" w:history="1">
        <w:r w:rsidR="00C002A2" w:rsidRPr="00C002A2">
          <w:rPr>
            <w:rStyle w:val="Hyperlink"/>
            <w:lang w:val="fr-FR"/>
          </w:rPr>
          <w:t>scène de cueillette</w:t>
        </w:r>
      </w:hyperlink>
      <w:r w:rsidR="00C002A2" w:rsidRPr="00C002A2">
        <w:rPr>
          <w:lang w:val="fr-FR"/>
        </w:rPr>
        <w:t xml:space="preserve">, à l’extrême gauche. </w:t>
      </w:r>
      <w:r w:rsidR="00C002A2" w:rsidRPr="0032190F">
        <w:rPr>
          <w:lang w:val="fr-FR"/>
        </w:rPr>
        <w:t>(BIB 2397 p.635)</w:t>
      </w:r>
      <w:r w:rsidR="006848D2">
        <w:rPr>
          <w:lang w:val="fr-FR"/>
        </w:rPr>
        <w:t xml:space="preserve"> </w:t>
      </w:r>
      <w:r w:rsidR="006848D2" w:rsidRPr="0032190F">
        <w:rPr>
          <w:iCs/>
          <w:szCs w:val="20"/>
          <w:lang w:val="fr-FR" w:eastAsia="en-GB"/>
        </w:rPr>
        <w:t xml:space="preserve">Les peintures schématiques sont à la périphérie des représentations levantines: un archer bandant son arc face à un </w:t>
      </w:r>
      <w:hyperlink r:id="rId2417" w:anchor="Cul_Art_TAC_T_z_cervide" w:history="1">
        <w:r w:rsidR="006848D2" w:rsidRPr="0032190F">
          <w:rPr>
            <w:rStyle w:val="Hyperlink"/>
            <w:lang w:val="fr-FR"/>
          </w:rPr>
          <w:t>cerf</w:t>
        </w:r>
      </w:hyperlink>
      <w:r w:rsidR="006848D2" w:rsidRPr="0032190F">
        <w:rPr>
          <w:iCs/>
          <w:szCs w:val="20"/>
          <w:lang w:val="fr-FR" w:eastAsia="en-GB"/>
        </w:rPr>
        <w:t>, à droite de l’abri, un quadrupède schématique sur une scène de cueillette, à l’extrême gauche.(BIB 2397 p. 625)</w:t>
      </w:r>
      <w:r w:rsidR="006848D2">
        <w:rPr>
          <w:iCs/>
          <w:szCs w:val="20"/>
          <w:lang w:val="fr-FR" w:eastAsia="en-GB"/>
        </w:rPr>
        <w:t xml:space="preserve"> </w:t>
      </w:r>
      <w:r w:rsidR="006848D2" w:rsidRPr="0032190F">
        <w:rPr>
          <w:szCs w:val="20"/>
          <w:lang w:val="fr-FR" w:eastAsia="en-GB"/>
        </w:rPr>
        <w:t>superposition avec un signe zoomorphe schématique sur une scène de cueillette naturaliste</w:t>
      </w:r>
      <w:r w:rsidR="006848D2" w:rsidRPr="0032190F">
        <w:rPr>
          <w:iCs/>
          <w:szCs w:val="20"/>
          <w:lang w:val="fr-FR" w:eastAsia="en-GB"/>
        </w:rPr>
        <w:t xml:space="preserve"> (BIB 2397 p. 624)</w:t>
      </w:r>
    </w:p>
    <w:p w14:paraId="30A4B03B" w14:textId="77777777" w:rsidR="00980D9D" w:rsidRDefault="00980D9D" w:rsidP="005D7ACE">
      <w:pPr>
        <w:autoSpaceDE w:val="0"/>
        <w:autoSpaceDN w:val="0"/>
        <w:adjustRightInd w:val="0"/>
        <w:rPr>
          <w:lang w:val="fr-FR"/>
        </w:rPr>
      </w:pPr>
      <w:r>
        <w:rPr>
          <w:lang w:val="fr-FR"/>
        </w:rPr>
        <w:t>Cervidés rouge, personnages à l'arc, lignes de digitations, etc. (BIB 2777)</w:t>
      </w:r>
    </w:p>
    <w:p w14:paraId="39099A88" w14:textId="77777777" w:rsidR="00A6533C" w:rsidRDefault="00A6533C" w:rsidP="005D7ACE">
      <w:pPr>
        <w:autoSpaceDE w:val="0"/>
        <w:autoSpaceDN w:val="0"/>
        <w:adjustRightInd w:val="0"/>
        <w:rPr>
          <w:lang w:val="fr-FR"/>
        </w:rPr>
      </w:pPr>
    </w:p>
    <w:p w14:paraId="407A17BE" w14:textId="77777777" w:rsidR="00A6533C" w:rsidRPr="0032190F" w:rsidRDefault="00A6533C" w:rsidP="00426FF9">
      <w:pPr>
        <w:pStyle w:val="Heading1"/>
      </w:pPr>
      <w:r w:rsidRPr="0032190F">
        <w:t>ARPAN (PROCHE)</w:t>
      </w:r>
    </w:p>
    <w:p w14:paraId="26EDA0AD" w14:textId="77777777" w:rsidR="00A6533C" w:rsidRPr="0032190F" w:rsidRDefault="00A6533C" w:rsidP="00A6533C">
      <w:pPr>
        <w:autoSpaceDE w:val="0"/>
        <w:autoSpaceDN w:val="0"/>
        <w:adjustRightInd w:val="0"/>
        <w:rPr>
          <w:szCs w:val="20"/>
          <w:lang w:val="fr-FR" w:eastAsia="en-GB"/>
        </w:rPr>
      </w:pPr>
      <w:r w:rsidRPr="0032190F">
        <w:rPr>
          <w:szCs w:val="20"/>
          <w:lang w:val="fr-FR" w:eastAsia="en-GB"/>
        </w:rPr>
        <w:t>A Arpan (Huesca), deux abris proches renferment eux aussi des figures schématiques.(BIB 2397 p. 625-632)</w:t>
      </w:r>
    </w:p>
    <w:p w14:paraId="0539DFB9" w14:textId="77777777" w:rsidR="005D7ACE" w:rsidRPr="0032190F" w:rsidRDefault="005D7ACE" w:rsidP="0068313E">
      <w:pPr>
        <w:autoSpaceDE w:val="0"/>
        <w:autoSpaceDN w:val="0"/>
        <w:adjustRightInd w:val="0"/>
        <w:rPr>
          <w:iCs/>
          <w:szCs w:val="20"/>
          <w:lang w:val="fr-FR" w:eastAsia="en-GB"/>
        </w:rPr>
      </w:pPr>
    </w:p>
    <w:p w14:paraId="18486BA4" w14:textId="77777777" w:rsidR="0068313E" w:rsidRPr="0032190F" w:rsidRDefault="0068313E" w:rsidP="00426FF9">
      <w:pPr>
        <w:pStyle w:val="Heading1"/>
      </w:pPr>
      <w:bookmarkStart w:id="1069" w:name="Sit_Litonares"/>
      <w:r w:rsidRPr="0032190F">
        <w:t>LITONARES</w:t>
      </w:r>
      <w:bookmarkEnd w:id="1069"/>
    </w:p>
    <w:p w14:paraId="2D56253B" w14:textId="77777777" w:rsidR="00A6533C" w:rsidRDefault="00A6533C" w:rsidP="0068313E">
      <w:pPr>
        <w:autoSpaceDE w:val="0"/>
        <w:autoSpaceDN w:val="0"/>
        <w:adjustRightInd w:val="0"/>
        <w:rPr>
          <w:iCs/>
          <w:szCs w:val="20"/>
          <w:lang w:val="fr-FR" w:eastAsia="en-GB"/>
        </w:rPr>
      </w:pPr>
    </w:p>
    <w:p w14:paraId="5CDF1A2E" w14:textId="70790966" w:rsidR="0068313E" w:rsidRDefault="00DF76F2" w:rsidP="0068313E">
      <w:pPr>
        <w:autoSpaceDE w:val="0"/>
        <w:autoSpaceDN w:val="0"/>
        <w:adjustRightInd w:val="0"/>
        <w:rPr>
          <w:iCs/>
          <w:szCs w:val="20"/>
          <w:lang w:val="fr-FR" w:eastAsia="en-GB"/>
        </w:rPr>
      </w:pPr>
      <w:r>
        <w:rPr>
          <w:iCs/>
          <w:szCs w:val="20"/>
          <w:lang w:val="fr-FR" w:eastAsia="en-GB"/>
        </w:rPr>
        <w:t xml:space="preserve">Abri de la vallée du </w:t>
      </w:r>
      <w:hyperlink r:id="rId2418" w:anchor="Sit_Vero" w:history="1">
        <w:r w:rsidRPr="00DF76F2">
          <w:rPr>
            <w:rStyle w:val="Hyperlink"/>
            <w:lang w:val="fr-FR"/>
          </w:rPr>
          <w:t>río Vero</w:t>
        </w:r>
      </w:hyperlink>
      <w:r>
        <w:rPr>
          <w:lang w:val="fr-FR"/>
        </w:rPr>
        <w:t xml:space="preserve"> (SS BIB). </w:t>
      </w:r>
      <w:r w:rsidR="0068313E" w:rsidRPr="0032190F">
        <w:rPr>
          <w:iCs/>
          <w:szCs w:val="20"/>
          <w:lang w:val="fr-FR" w:eastAsia="en-GB"/>
        </w:rPr>
        <w:t xml:space="preserve">Litonares (Huesca, Espagne) abri peint, </w:t>
      </w:r>
      <w:r w:rsidR="003F0557" w:rsidRPr="0032190F">
        <w:rPr>
          <w:lang w:val="fr-FR"/>
        </w:rPr>
        <w:t>"</w:t>
      </w:r>
      <w:hyperlink r:id="rId2419" w:anchor="Cul_Schemat_Espagne" w:history="1">
        <w:r w:rsidR="003F0557" w:rsidRPr="0032190F">
          <w:rPr>
            <w:rStyle w:val="Hyperlink"/>
            <w:lang w:val="fr-FR"/>
          </w:rPr>
          <w:t>art schématique ibérique</w:t>
        </w:r>
      </w:hyperlink>
      <w:r w:rsidR="003F0557" w:rsidRPr="0032190F">
        <w:rPr>
          <w:lang w:val="fr-FR"/>
        </w:rPr>
        <w:t xml:space="preserve">" </w:t>
      </w:r>
      <w:r w:rsidR="0068313E" w:rsidRPr="0032190F">
        <w:rPr>
          <w:iCs/>
          <w:szCs w:val="20"/>
          <w:lang w:val="fr-FR" w:eastAsia="en-GB"/>
        </w:rPr>
        <w:t xml:space="preserve">peinture levantine, </w:t>
      </w:r>
      <w:r w:rsidR="0068313E" w:rsidRPr="0032190F">
        <w:rPr>
          <w:szCs w:val="20"/>
          <w:lang w:val="fr-FR" w:eastAsia="en-GB"/>
        </w:rPr>
        <w:t>petites figures zoomorphes et anthropomorphes</w:t>
      </w:r>
      <w:r w:rsidR="0068313E" w:rsidRPr="0032190F">
        <w:rPr>
          <w:iCs/>
          <w:szCs w:val="20"/>
          <w:lang w:val="fr-FR" w:eastAsia="en-GB"/>
        </w:rPr>
        <w:t xml:space="preserve"> (BIB 2397 p. 624)</w:t>
      </w:r>
    </w:p>
    <w:p w14:paraId="75FC3711" w14:textId="77777777" w:rsidR="00FD5721" w:rsidRDefault="00FD5721" w:rsidP="0068313E">
      <w:pPr>
        <w:autoSpaceDE w:val="0"/>
        <w:autoSpaceDN w:val="0"/>
        <w:adjustRightInd w:val="0"/>
        <w:rPr>
          <w:iCs/>
          <w:szCs w:val="20"/>
          <w:lang w:val="fr-FR" w:eastAsia="en-GB"/>
        </w:rPr>
      </w:pPr>
      <w:r>
        <w:rPr>
          <w:iCs/>
          <w:szCs w:val="20"/>
          <w:lang w:val="fr-FR" w:eastAsia="en-GB"/>
        </w:rPr>
        <w:t>Plusieurs abris (1, 3, ...) (BIB 2775)</w:t>
      </w:r>
    </w:p>
    <w:p w14:paraId="67D977A4" w14:textId="3BDEBE7D" w:rsidR="00A6533C" w:rsidRPr="0032190F" w:rsidRDefault="00A6533C" w:rsidP="00A6533C">
      <w:pPr>
        <w:autoSpaceDE w:val="0"/>
        <w:autoSpaceDN w:val="0"/>
        <w:adjustRightInd w:val="0"/>
        <w:rPr>
          <w:szCs w:val="20"/>
          <w:lang w:val="fr-FR" w:eastAsia="en-GB"/>
        </w:rPr>
      </w:pPr>
      <w:r>
        <w:rPr>
          <w:iCs/>
          <w:szCs w:val="20"/>
          <w:lang w:val="fr-FR" w:eastAsia="en-GB"/>
        </w:rPr>
        <w:t xml:space="preserve">Abri de la vallée du </w:t>
      </w:r>
      <w:hyperlink r:id="rId2420" w:anchor="Sit_Vero" w:history="1">
        <w:r w:rsidRPr="00DF76F2">
          <w:rPr>
            <w:rStyle w:val="Hyperlink"/>
            <w:lang w:val="fr-FR"/>
          </w:rPr>
          <w:t>río Vero</w:t>
        </w:r>
      </w:hyperlink>
      <w:r>
        <w:rPr>
          <w:lang w:val="fr-FR"/>
        </w:rPr>
        <w:t xml:space="preserve"> (SS BIB). </w:t>
      </w:r>
      <w:r w:rsidRPr="0032190F">
        <w:rPr>
          <w:szCs w:val="20"/>
          <w:lang w:val="fr-FR" w:eastAsia="en-GB"/>
        </w:rPr>
        <w:t xml:space="preserve"> Dans la zone de Litonares (Huesca), </w:t>
      </w:r>
      <w:r w:rsidRPr="0032190F">
        <w:rPr>
          <w:lang w:val="fr-FR"/>
        </w:rPr>
        <w:t>"</w:t>
      </w:r>
      <w:hyperlink r:id="rId2421" w:anchor="Cul_Schemat_Espagne" w:history="1">
        <w:r w:rsidRPr="0032190F">
          <w:rPr>
            <w:rStyle w:val="Hyperlink"/>
            <w:lang w:val="fr-FR"/>
          </w:rPr>
          <w:t>art schématique ibérique</w:t>
        </w:r>
      </w:hyperlink>
      <w:r w:rsidRPr="0032190F">
        <w:rPr>
          <w:lang w:val="fr-FR"/>
        </w:rPr>
        <w:t xml:space="preserve">" </w:t>
      </w:r>
      <w:r w:rsidRPr="0032190F">
        <w:rPr>
          <w:szCs w:val="20"/>
          <w:lang w:val="fr-FR" w:eastAsia="en-GB"/>
        </w:rPr>
        <w:t>les abris à peintures schématiques sont au nombre de six. Malheureusement, les figures y sont très mal conservées. (BIB 2397 p. 625-632)</w:t>
      </w:r>
    </w:p>
    <w:p w14:paraId="1CCFC125" w14:textId="77777777" w:rsidR="00A6533C" w:rsidRDefault="00A6533C" w:rsidP="0068313E">
      <w:pPr>
        <w:autoSpaceDE w:val="0"/>
        <w:autoSpaceDN w:val="0"/>
        <w:adjustRightInd w:val="0"/>
        <w:rPr>
          <w:iCs/>
          <w:szCs w:val="20"/>
          <w:lang w:val="fr-FR" w:eastAsia="en-GB"/>
        </w:rPr>
      </w:pPr>
    </w:p>
    <w:p w14:paraId="693177DD" w14:textId="014F116F" w:rsidR="00FD5721" w:rsidRPr="0032190F" w:rsidRDefault="00FD5721" w:rsidP="00FD5721">
      <w:pPr>
        <w:autoSpaceDE w:val="0"/>
        <w:autoSpaceDN w:val="0"/>
        <w:adjustRightInd w:val="0"/>
        <w:jc w:val="both"/>
        <w:rPr>
          <w:szCs w:val="20"/>
          <w:lang w:val="fr-FR" w:eastAsia="en-GB"/>
        </w:rPr>
      </w:pPr>
      <w:r>
        <w:rPr>
          <w:iCs/>
          <w:szCs w:val="20"/>
          <w:lang w:val="fr-FR" w:eastAsia="en-GB"/>
        </w:rPr>
        <w:t>v.</w:t>
      </w:r>
      <w:r>
        <w:rPr>
          <w:szCs w:val="20"/>
          <w:lang w:val="fr-FR" w:eastAsia="en-GB"/>
        </w:rPr>
        <w:t xml:space="preserve"> </w:t>
      </w:r>
      <w:hyperlink r:id="rId2422" w:anchor="Sit_O_Lomar" w:history="1">
        <w:r w:rsidRPr="00AF5677">
          <w:rPr>
            <w:rStyle w:val="Hyperlink"/>
            <w:iCs/>
            <w:szCs w:val="20"/>
            <w:lang w:val="fr-FR" w:eastAsia="en-GB"/>
          </w:rPr>
          <w:t>O Lomar</w:t>
        </w:r>
      </w:hyperlink>
    </w:p>
    <w:p w14:paraId="29D047CE" w14:textId="77777777" w:rsidR="00FD5721" w:rsidRPr="0032190F" w:rsidRDefault="00FD5721" w:rsidP="0068313E">
      <w:pPr>
        <w:autoSpaceDE w:val="0"/>
        <w:autoSpaceDN w:val="0"/>
        <w:adjustRightInd w:val="0"/>
        <w:rPr>
          <w:iCs/>
          <w:szCs w:val="20"/>
          <w:lang w:val="fr-FR" w:eastAsia="en-GB"/>
        </w:rPr>
      </w:pPr>
    </w:p>
    <w:p w14:paraId="365F809B" w14:textId="77777777" w:rsidR="0068313E" w:rsidRPr="0032190F" w:rsidRDefault="0068313E" w:rsidP="00EB48EC">
      <w:pPr>
        <w:autoSpaceDE w:val="0"/>
        <w:autoSpaceDN w:val="0"/>
        <w:adjustRightInd w:val="0"/>
        <w:rPr>
          <w:lang w:val="fr-FR"/>
        </w:rPr>
      </w:pPr>
    </w:p>
    <w:p w14:paraId="08D57AD3" w14:textId="77777777" w:rsidR="0068313E" w:rsidRPr="0032190F" w:rsidRDefault="0068313E" w:rsidP="00426FF9">
      <w:pPr>
        <w:pStyle w:val="Heading1"/>
      </w:pPr>
      <w:bookmarkStart w:id="1070" w:name="Sit_Labarta"/>
      <w:r w:rsidRPr="0032190F">
        <w:t>LABARTA</w:t>
      </w:r>
    </w:p>
    <w:bookmarkEnd w:id="1070"/>
    <w:p w14:paraId="00D5B331" w14:textId="2AD1BF1D" w:rsidR="0068313E" w:rsidRDefault="0068313E" w:rsidP="00AE4243">
      <w:pPr>
        <w:autoSpaceDE w:val="0"/>
        <w:autoSpaceDN w:val="0"/>
        <w:adjustRightInd w:val="0"/>
        <w:jc w:val="both"/>
        <w:rPr>
          <w:szCs w:val="20"/>
          <w:lang w:val="fr-FR" w:eastAsia="en-GB"/>
        </w:rPr>
      </w:pPr>
      <w:r w:rsidRPr="0032190F">
        <w:rPr>
          <w:lang w:val="fr-FR"/>
        </w:rPr>
        <w:t xml:space="preserve">Labarta </w:t>
      </w:r>
      <w:r w:rsidRPr="0032190F">
        <w:rPr>
          <w:iCs/>
          <w:szCs w:val="20"/>
          <w:lang w:val="fr-FR" w:eastAsia="en-GB"/>
        </w:rPr>
        <w:t xml:space="preserve">(Huesca, Espagne) abri peint, </w:t>
      </w:r>
      <w:r w:rsidR="003F0557" w:rsidRPr="0032190F">
        <w:rPr>
          <w:lang w:val="fr-FR"/>
        </w:rPr>
        <w:t>"</w:t>
      </w:r>
      <w:hyperlink r:id="rId2423" w:anchor="Cul_Schemat_Espagne" w:history="1">
        <w:r w:rsidR="003F0557" w:rsidRPr="0032190F">
          <w:rPr>
            <w:rStyle w:val="Hyperlink"/>
            <w:lang w:val="fr-FR"/>
          </w:rPr>
          <w:t>art schématique ibérique</w:t>
        </w:r>
      </w:hyperlink>
      <w:r w:rsidR="003F0557" w:rsidRPr="0032190F">
        <w:rPr>
          <w:lang w:val="fr-FR"/>
        </w:rPr>
        <w:t xml:space="preserve">" </w:t>
      </w:r>
      <w:r w:rsidRPr="0032190F">
        <w:rPr>
          <w:iCs/>
          <w:szCs w:val="20"/>
          <w:lang w:val="fr-FR" w:eastAsia="en-GB"/>
        </w:rPr>
        <w:t xml:space="preserve">peinture levantine, </w:t>
      </w:r>
      <w:r w:rsidRPr="0032190F">
        <w:rPr>
          <w:szCs w:val="20"/>
          <w:lang w:val="fr-FR" w:eastAsia="en-GB"/>
        </w:rPr>
        <w:t>trois quadrupèdes naturalistes rouges et</w:t>
      </w:r>
      <w:r w:rsidR="005D7ACE" w:rsidRPr="0032190F">
        <w:rPr>
          <w:szCs w:val="20"/>
          <w:lang w:val="fr-FR" w:eastAsia="en-GB"/>
        </w:rPr>
        <w:t xml:space="preserve"> </w:t>
      </w:r>
      <w:r w:rsidRPr="0032190F">
        <w:rPr>
          <w:szCs w:val="20"/>
          <w:lang w:val="fr-FR" w:eastAsia="en-GB"/>
        </w:rPr>
        <w:t xml:space="preserve">noirs se superposent à des </w:t>
      </w:r>
      <w:hyperlink r:id="rId2424" w:anchor="Cul_Art_TAC_T_g_chevrons" w:history="1">
        <w:r w:rsidR="00AE4243" w:rsidRPr="0032190F">
          <w:rPr>
            <w:rStyle w:val="Hyperlink"/>
            <w:lang w:val="fr-FR"/>
          </w:rPr>
          <w:t>chevrons</w:t>
        </w:r>
      </w:hyperlink>
      <w:r w:rsidR="00AE4243" w:rsidRPr="0032190F">
        <w:rPr>
          <w:lang w:val="fr-FR"/>
        </w:rPr>
        <w:t xml:space="preserve"> </w:t>
      </w:r>
      <w:r w:rsidRPr="0032190F">
        <w:rPr>
          <w:szCs w:val="20"/>
          <w:lang w:val="fr-FR" w:eastAsia="en-GB"/>
        </w:rPr>
        <w:t xml:space="preserve">de type </w:t>
      </w:r>
      <w:hyperlink r:id="rId2425" w:anchor="Cul_Lineal_Geometrico" w:history="1">
        <w:r w:rsidRPr="00C2680A">
          <w:rPr>
            <w:rStyle w:val="Hyperlink"/>
            <w:szCs w:val="20"/>
            <w:lang w:val="fr-FR" w:eastAsia="en-GB"/>
          </w:rPr>
          <w:t>géométrique-linéaire</w:t>
        </w:r>
      </w:hyperlink>
      <w:r w:rsidRPr="0032190F">
        <w:rPr>
          <w:szCs w:val="20"/>
          <w:lang w:val="fr-FR" w:eastAsia="en-GB"/>
        </w:rPr>
        <w:t xml:space="preserve"> (Baldellou, 1991) (BIB 2397 p. 625). </w:t>
      </w:r>
      <w:r w:rsidR="005D7ACE" w:rsidRPr="0032190F">
        <w:rPr>
          <w:szCs w:val="20"/>
          <w:lang w:val="fr-FR" w:eastAsia="en-GB"/>
        </w:rPr>
        <w:t>Un quadrupède schématique recoupe partiellement un quadrupède levantin à l’abri de Labarta (BIB 2397 p.635)</w:t>
      </w:r>
      <w:r w:rsidR="005D7ACE" w:rsidRPr="0032190F">
        <w:rPr>
          <w:lang w:val="fr-FR"/>
        </w:rPr>
        <w:t xml:space="preserve"> </w:t>
      </w:r>
      <w:r w:rsidR="005D7ACE" w:rsidRPr="0032190F">
        <w:rPr>
          <w:szCs w:val="20"/>
          <w:lang w:val="fr-FR" w:eastAsia="en-GB"/>
        </w:rPr>
        <w:t>un quadrupède levantin se superpose à un signe anguleux qualifié de schématique par sa morphologie à l’abri de Labarta (BIB 2397 p.635)</w:t>
      </w:r>
    </w:p>
    <w:p w14:paraId="21481DAB" w14:textId="30CE5989" w:rsidR="00FD5721" w:rsidRPr="0080465D" w:rsidRDefault="00FD5721" w:rsidP="00AE4243">
      <w:pPr>
        <w:autoSpaceDE w:val="0"/>
        <w:autoSpaceDN w:val="0"/>
        <w:adjustRightInd w:val="0"/>
        <w:jc w:val="both"/>
        <w:rPr>
          <w:szCs w:val="20"/>
          <w:lang w:val="es-ES" w:eastAsia="en-GB"/>
        </w:rPr>
      </w:pPr>
      <w:r w:rsidRPr="0080465D">
        <w:rPr>
          <w:szCs w:val="20"/>
          <w:lang w:val="es-ES" w:eastAsia="en-GB"/>
        </w:rPr>
        <w:t xml:space="preserve">v. </w:t>
      </w:r>
      <w:hyperlink r:id="rId2426" w:anchor="Sit_O_Lomar" w:history="1">
        <w:r w:rsidRPr="0080465D">
          <w:rPr>
            <w:rStyle w:val="Hyperlink"/>
            <w:iCs/>
            <w:szCs w:val="20"/>
            <w:lang w:val="es-ES" w:eastAsia="en-GB"/>
          </w:rPr>
          <w:t>O Lomar</w:t>
        </w:r>
      </w:hyperlink>
    </w:p>
    <w:p w14:paraId="66A6EBCE" w14:textId="77777777" w:rsidR="0068313E" w:rsidRPr="0080465D" w:rsidRDefault="0068313E" w:rsidP="0068313E">
      <w:pPr>
        <w:autoSpaceDE w:val="0"/>
        <w:autoSpaceDN w:val="0"/>
        <w:adjustRightInd w:val="0"/>
        <w:rPr>
          <w:szCs w:val="20"/>
          <w:lang w:val="es-ES" w:eastAsia="en-GB"/>
        </w:rPr>
      </w:pPr>
    </w:p>
    <w:p w14:paraId="2CB13C81" w14:textId="77777777" w:rsidR="0068313E" w:rsidRPr="00426FF9" w:rsidRDefault="00DF76F2" w:rsidP="00426FF9">
      <w:pPr>
        <w:pStyle w:val="Heading1"/>
        <w:rPr>
          <w:lang w:val="es-ES"/>
        </w:rPr>
      </w:pPr>
      <w:bookmarkStart w:id="1071" w:name="Sit_Regacens"/>
      <w:r w:rsidRPr="00426FF9">
        <w:rPr>
          <w:lang w:val="es-ES"/>
        </w:rPr>
        <w:t>REGACENS</w:t>
      </w:r>
    </w:p>
    <w:bookmarkEnd w:id="1071"/>
    <w:p w14:paraId="266AE9FF" w14:textId="77777777" w:rsidR="00DF76F2" w:rsidRPr="0080465D" w:rsidRDefault="007766D0" w:rsidP="005A0B3D">
      <w:pPr>
        <w:autoSpaceDE w:val="0"/>
        <w:autoSpaceDN w:val="0"/>
        <w:adjustRightInd w:val="0"/>
        <w:jc w:val="both"/>
        <w:rPr>
          <w:iCs/>
          <w:szCs w:val="20"/>
          <w:lang w:val="es-ES" w:eastAsia="en-GB"/>
        </w:rPr>
      </w:pPr>
      <w:r w:rsidRPr="0080465D">
        <w:rPr>
          <w:iCs/>
          <w:szCs w:val="20"/>
          <w:lang w:val="es-ES" w:eastAsia="en-GB"/>
        </w:rPr>
        <w:t>Cueva de Regacens</w:t>
      </w:r>
    </w:p>
    <w:p w14:paraId="6E9F99E6" w14:textId="77777777" w:rsidR="007766D0" w:rsidRPr="0080465D" w:rsidRDefault="007766D0" w:rsidP="005A0B3D">
      <w:pPr>
        <w:autoSpaceDE w:val="0"/>
        <w:autoSpaceDN w:val="0"/>
        <w:adjustRightInd w:val="0"/>
        <w:jc w:val="both"/>
        <w:rPr>
          <w:iCs/>
          <w:szCs w:val="20"/>
          <w:lang w:val="es-ES" w:eastAsia="en-GB"/>
        </w:rPr>
      </w:pPr>
    </w:p>
    <w:p w14:paraId="7BE00A95" w14:textId="1DF05897" w:rsidR="0068313E" w:rsidRDefault="00DF76F2" w:rsidP="005A0B3D">
      <w:pPr>
        <w:autoSpaceDE w:val="0"/>
        <w:autoSpaceDN w:val="0"/>
        <w:adjustRightInd w:val="0"/>
        <w:jc w:val="both"/>
        <w:rPr>
          <w:szCs w:val="20"/>
          <w:lang w:val="fr-FR" w:eastAsia="en-GB"/>
        </w:rPr>
      </w:pPr>
      <w:r>
        <w:rPr>
          <w:iCs/>
          <w:szCs w:val="20"/>
          <w:lang w:val="fr-FR" w:eastAsia="en-GB"/>
        </w:rPr>
        <w:t xml:space="preserve">Abri de </w:t>
      </w:r>
      <w:r w:rsidR="007766D0" w:rsidRPr="0032190F">
        <w:rPr>
          <w:iCs/>
          <w:szCs w:val="20"/>
          <w:lang w:val="fr-FR" w:eastAsia="en-GB"/>
        </w:rPr>
        <w:t xml:space="preserve">Regacens (Huesca, Espagne) </w:t>
      </w:r>
      <w:r w:rsidR="007766D0">
        <w:rPr>
          <w:iCs/>
          <w:szCs w:val="20"/>
          <w:lang w:val="fr-FR" w:eastAsia="en-GB"/>
        </w:rPr>
        <w:t xml:space="preserve">dans </w:t>
      </w:r>
      <w:r>
        <w:rPr>
          <w:iCs/>
          <w:szCs w:val="20"/>
          <w:lang w:val="fr-FR" w:eastAsia="en-GB"/>
        </w:rPr>
        <w:t xml:space="preserve">la vallée du </w:t>
      </w:r>
      <w:hyperlink r:id="rId2427" w:anchor="Sit_Vero" w:history="1">
        <w:r w:rsidRPr="00DF76F2">
          <w:rPr>
            <w:rStyle w:val="Hyperlink"/>
            <w:lang w:val="fr-FR"/>
          </w:rPr>
          <w:t>río Vero</w:t>
        </w:r>
      </w:hyperlink>
      <w:r>
        <w:rPr>
          <w:lang w:val="fr-FR"/>
        </w:rPr>
        <w:t xml:space="preserve"> (SS BIB). </w:t>
      </w:r>
      <w:r w:rsidR="0068313E" w:rsidRPr="0032190F">
        <w:rPr>
          <w:iCs/>
          <w:szCs w:val="20"/>
          <w:lang w:val="fr-FR" w:eastAsia="en-GB"/>
        </w:rPr>
        <w:t xml:space="preserve">abri peint, </w:t>
      </w:r>
      <w:r w:rsidR="003F0557" w:rsidRPr="0032190F">
        <w:rPr>
          <w:lang w:val="fr-FR"/>
        </w:rPr>
        <w:t>"</w:t>
      </w:r>
      <w:hyperlink r:id="rId2428" w:anchor="Cul_Schemat_Espagne" w:history="1">
        <w:r w:rsidR="003F0557" w:rsidRPr="0032190F">
          <w:rPr>
            <w:rStyle w:val="Hyperlink"/>
            <w:lang w:val="fr-FR"/>
          </w:rPr>
          <w:t>art schématique ibérique</w:t>
        </w:r>
      </w:hyperlink>
      <w:r w:rsidR="003F0557" w:rsidRPr="0032190F">
        <w:rPr>
          <w:lang w:val="fr-FR"/>
        </w:rPr>
        <w:t xml:space="preserve">" </w:t>
      </w:r>
      <w:r w:rsidR="007766D0">
        <w:rPr>
          <w:lang w:val="fr-FR"/>
        </w:rPr>
        <w:t xml:space="preserve">et </w:t>
      </w:r>
      <w:r w:rsidR="0068313E" w:rsidRPr="0032190F">
        <w:rPr>
          <w:iCs/>
          <w:szCs w:val="20"/>
          <w:lang w:val="fr-FR" w:eastAsia="en-GB"/>
        </w:rPr>
        <w:t xml:space="preserve">peinture levantine, </w:t>
      </w:r>
      <w:r w:rsidR="0068313E" w:rsidRPr="0032190F">
        <w:rPr>
          <w:szCs w:val="20"/>
          <w:lang w:val="fr-FR" w:eastAsia="en-GB"/>
        </w:rPr>
        <w:t>figures caprinés et un cervidé ainsi que des figures mal conservées (Baldellou et al., 1995b) (BIB 2397 p. 625)</w:t>
      </w:r>
      <w:r w:rsidR="005A0B3D" w:rsidRPr="0032190F">
        <w:rPr>
          <w:szCs w:val="20"/>
          <w:lang w:val="fr-FR" w:eastAsia="en-GB"/>
        </w:rPr>
        <w:t xml:space="preserve"> Les figures schématiques sont situées sur une corniche, à droite du panneau naturaliste. Dans ce même panneau, un cervidé levantin a été repeint en « style » schématique. Un signe anthropomorphe et un groupe de ponctuations sont visibles dans la partie inférieure. Au centre du panneau, un grand signe rouge a été en partie dissimulé par des motifs à la chaux d’époque historique (BIB 2397 p. 625)</w:t>
      </w:r>
    </w:p>
    <w:p w14:paraId="5D02E40C" w14:textId="77777777" w:rsidR="00C002A2" w:rsidRPr="00C002A2" w:rsidRDefault="00C002A2" w:rsidP="005A0B3D">
      <w:pPr>
        <w:autoSpaceDE w:val="0"/>
        <w:autoSpaceDN w:val="0"/>
        <w:adjustRightInd w:val="0"/>
        <w:jc w:val="both"/>
        <w:rPr>
          <w:szCs w:val="20"/>
          <w:lang w:val="fr-FR" w:eastAsia="en-GB"/>
        </w:rPr>
      </w:pPr>
      <w:r w:rsidRPr="00C002A2">
        <w:rPr>
          <w:szCs w:val="20"/>
          <w:lang w:val="fr-FR" w:eastAsia="en-GB"/>
        </w:rPr>
        <w:t>Repeint: reprise d’un cervidé levantin par l’expression schématique (BIB 2397)</w:t>
      </w:r>
    </w:p>
    <w:p w14:paraId="52F38C2E" w14:textId="77777777" w:rsidR="0066629E" w:rsidRDefault="00030F67" w:rsidP="0066629E">
      <w:pPr>
        <w:autoSpaceDE w:val="0"/>
        <w:autoSpaceDN w:val="0"/>
        <w:adjustRightInd w:val="0"/>
        <w:jc w:val="both"/>
        <w:rPr>
          <w:szCs w:val="20"/>
          <w:lang w:val="fr-FR" w:eastAsia="en-GB"/>
        </w:rPr>
      </w:pPr>
      <w:r w:rsidRPr="0032190F">
        <w:rPr>
          <w:szCs w:val="20"/>
          <w:lang w:val="fr-FR" w:eastAsia="en-GB"/>
        </w:rPr>
        <w:lastRenderedPageBreak/>
        <w:t>L’abri de Regacens (Huesca) est une caverne isolée. Ses peintures sont levantines pour la plupart d’entre elles. Les figures schématiques ont été peintes dans un deuxième temps, parfois superposées aux premières. Dans un cas, la représentation naturaliste d’un cervidé a été modifiée. On observe des signes anthropomorphes, certains d’entre eux peints sur des chandelles stalagmitiques, des animaux, des traits et des ponctuations. (BIB 2397 p. 625-632)</w:t>
      </w:r>
      <w:r w:rsidR="006747F5" w:rsidRPr="0032190F">
        <w:rPr>
          <w:szCs w:val="20"/>
          <w:lang w:val="fr-FR" w:eastAsia="en-GB"/>
        </w:rPr>
        <w:t xml:space="preserve"> </w:t>
      </w:r>
    </w:p>
    <w:p w14:paraId="6455A929" w14:textId="77777777" w:rsidR="0066629E" w:rsidRDefault="0066629E" w:rsidP="0066629E">
      <w:pPr>
        <w:autoSpaceDE w:val="0"/>
        <w:autoSpaceDN w:val="0"/>
        <w:adjustRightInd w:val="0"/>
        <w:jc w:val="both"/>
        <w:rPr>
          <w:szCs w:val="20"/>
          <w:lang w:val="fr-FR" w:eastAsia="en-GB"/>
        </w:rPr>
      </w:pPr>
    </w:p>
    <w:p w14:paraId="45476BAD" w14:textId="197D6C99" w:rsidR="00030F67" w:rsidRPr="0032190F" w:rsidRDefault="006747F5" w:rsidP="0066629E">
      <w:pPr>
        <w:autoSpaceDE w:val="0"/>
        <w:autoSpaceDN w:val="0"/>
        <w:adjustRightInd w:val="0"/>
        <w:jc w:val="both"/>
        <w:rPr>
          <w:szCs w:val="20"/>
          <w:lang w:val="fr-FR" w:eastAsia="en-GB"/>
        </w:rPr>
      </w:pPr>
      <w:r w:rsidRPr="0032190F">
        <w:rPr>
          <w:szCs w:val="20"/>
          <w:lang w:val="fr-FR" w:eastAsia="en-GB"/>
        </w:rPr>
        <w:t>Les bourrelets de concrétions nés du passage de l’eau ont même été mis en exergue par de longs traits de peinture (BIB 2397 p. 644)</w:t>
      </w:r>
      <w:r w:rsidR="0066629E">
        <w:rPr>
          <w:szCs w:val="20"/>
          <w:lang w:val="fr-FR" w:eastAsia="en-GB"/>
        </w:rPr>
        <w:t xml:space="preserve"> (v. </w:t>
      </w:r>
      <w:hyperlink r:id="rId2429" w:anchor="Cul_Schemat_Espagne_sit_humid" w:history="1">
        <w:r w:rsidR="0066629E" w:rsidRPr="0066629E">
          <w:rPr>
            <w:rStyle w:val="Hyperlink"/>
            <w:szCs w:val="20"/>
            <w:lang w:val="fr-FR" w:eastAsia="en-GB"/>
          </w:rPr>
          <w:t>humidité</w:t>
        </w:r>
      </w:hyperlink>
      <w:r w:rsidR="0066629E">
        <w:rPr>
          <w:szCs w:val="20"/>
          <w:lang w:val="fr-FR" w:eastAsia="en-GB"/>
        </w:rPr>
        <w:t>) (SS BIB)</w:t>
      </w:r>
    </w:p>
    <w:p w14:paraId="5FFAA742" w14:textId="77777777" w:rsidR="0068313E" w:rsidRPr="0032190F" w:rsidRDefault="0068313E" w:rsidP="0068313E">
      <w:pPr>
        <w:autoSpaceDE w:val="0"/>
        <w:autoSpaceDN w:val="0"/>
        <w:adjustRightInd w:val="0"/>
        <w:rPr>
          <w:szCs w:val="20"/>
          <w:lang w:val="fr-FR" w:eastAsia="en-GB"/>
        </w:rPr>
      </w:pPr>
    </w:p>
    <w:p w14:paraId="2DEF7FE5" w14:textId="77777777" w:rsidR="0068313E" w:rsidRPr="0032190F" w:rsidRDefault="0068313E" w:rsidP="00426FF9">
      <w:pPr>
        <w:pStyle w:val="Heading1"/>
      </w:pPr>
      <w:bookmarkStart w:id="1072" w:name="Sit_Raja"/>
      <w:r w:rsidRPr="0032190F">
        <w:t>RAJA (LA)</w:t>
      </w:r>
    </w:p>
    <w:bookmarkEnd w:id="1072"/>
    <w:p w14:paraId="580A43C4" w14:textId="1C682202" w:rsidR="0068313E" w:rsidRPr="0032190F" w:rsidRDefault="0068313E" w:rsidP="00A6533C">
      <w:pPr>
        <w:autoSpaceDE w:val="0"/>
        <w:autoSpaceDN w:val="0"/>
        <w:adjustRightInd w:val="0"/>
        <w:jc w:val="both"/>
        <w:rPr>
          <w:szCs w:val="20"/>
          <w:lang w:val="fr-FR" w:eastAsia="en-GB"/>
        </w:rPr>
      </w:pPr>
      <w:r w:rsidRPr="0032190F">
        <w:rPr>
          <w:iCs/>
          <w:szCs w:val="20"/>
          <w:lang w:val="fr-FR" w:eastAsia="en-GB"/>
        </w:rPr>
        <w:t>La Raja (</w:t>
      </w:r>
      <w:r w:rsidRPr="0032190F">
        <w:rPr>
          <w:szCs w:val="20"/>
          <w:lang w:val="fr-FR" w:eastAsia="en-GB"/>
        </w:rPr>
        <w:t xml:space="preserve">Santa Eulalia de la Peña, </w:t>
      </w:r>
      <w:r w:rsidRPr="0032190F">
        <w:rPr>
          <w:iCs/>
          <w:szCs w:val="20"/>
          <w:lang w:val="fr-FR" w:eastAsia="en-GB"/>
        </w:rPr>
        <w:t xml:space="preserve">Huesca, Espagne) abri peint, </w:t>
      </w:r>
      <w:r w:rsidR="003F0557" w:rsidRPr="0032190F">
        <w:rPr>
          <w:lang w:val="fr-FR"/>
        </w:rPr>
        <w:t>"</w:t>
      </w:r>
      <w:hyperlink r:id="rId2430" w:anchor="Cul_Schemat_Espagne" w:history="1">
        <w:r w:rsidR="003F0557" w:rsidRPr="0032190F">
          <w:rPr>
            <w:rStyle w:val="Hyperlink"/>
            <w:lang w:val="fr-FR"/>
          </w:rPr>
          <w:t>art schématique ibérique</w:t>
        </w:r>
      </w:hyperlink>
      <w:r w:rsidR="003F0557" w:rsidRPr="0032190F">
        <w:rPr>
          <w:lang w:val="fr-FR"/>
        </w:rPr>
        <w:t xml:space="preserve">" </w:t>
      </w:r>
      <w:r w:rsidRPr="0032190F">
        <w:rPr>
          <w:iCs/>
          <w:szCs w:val="20"/>
          <w:lang w:val="fr-FR" w:eastAsia="en-GB"/>
        </w:rPr>
        <w:t xml:space="preserve">peinture levantine, </w:t>
      </w:r>
      <w:r w:rsidRPr="0032190F">
        <w:rPr>
          <w:szCs w:val="20"/>
          <w:lang w:val="fr-FR" w:eastAsia="en-GB"/>
        </w:rPr>
        <w:t>représentations naturalistes de petite taille : une figure humaine, un cervidé, un capriné et un boviné (Baldellou et al., 1997a). (Baldellou et al., 1995b) (BIB 2397 p. 625)</w:t>
      </w:r>
      <w:r w:rsidR="005A0B3D" w:rsidRPr="0032190F">
        <w:rPr>
          <w:szCs w:val="20"/>
          <w:lang w:val="fr-FR" w:eastAsia="en-GB"/>
        </w:rPr>
        <w:t xml:space="preserve"> un motif schématique est peint au-dessus de figures naturalistes (BIB 2397 p. 625)</w:t>
      </w:r>
    </w:p>
    <w:p w14:paraId="1CD68C4C" w14:textId="77777777" w:rsidR="00E5157C" w:rsidRPr="0032190F" w:rsidRDefault="00E5157C" w:rsidP="005A0B3D">
      <w:pPr>
        <w:autoSpaceDE w:val="0"/>
        <w:autoSpaceDN w:val="0"/>
        <w:adjustRightInd w:val="0"/>
        <w:rPr>
          <w:szCs w:val="20"/>
          <w:lang w:val="fr-FR" w:eastAsia="en-GB"/>
        </w:rPr>
      </w:pPr>
    </w:p>
    <w:p w14:paraId="6DD10E22" w14:textId="77777777" w:rsidR="00E5157C" w:rsidRPr="0032190F" w:rsidRDefault="00E5157C" w:rsidP="00426FF9">
      <w:pPr>
        <w:pStyle w:val="Heading1"/>
      </w:pPr>
      <w:r w:rsidRPr="0032190F">
        <w:t>RAJA (PROCHE)</w:t>
      </w:r>
    </w:p>
    <w:p w14:paraId="081815FB" w14:textId="42A824A2" w:rsidR="00E5157C" w:rsidRPr="0032190F" w:rsidRDefault="00E5157C" w:rsidP="00E5157C">
      <w:pPr>
        <w:autoSpaceDE w:val="0"/>
        <w:autoSpaceDN w:val="0"/>
        <w:adjustRightInd w:val="0"/>
        <w:rPr>
          <w:szCs w:val="20"/>
          <w:lang w:val="fr-FR" w:eastAsia="en-GB"/>
        </w:rPr>
      </w:pPr>
      <w:r w:rsidRPr="0032190F">
        <w:rPr>
          <w:szCs w:val="20"/>
          <w:lang w:val="fr-FR" w:eastAsia="en-GB"/>
        </w:rPr>
        <w:t xml:space="preserve">Un petit abri voisin de celui de La Raja (Huesca) est orné d’un segment de cercle rouge (BIB 2397 p. 625-632) </w:t>
      </w:r>
      <w:r w:rsidRPr="0032190F">
        <w:rPr>
          <w:lang w:val="fr-FR"/>
        </w:rPr>
        <w:t>"</w:t>
      </w:r>
      <w:hyperlink r:id="rId2431" w:anchor="Cul_Schemat_Espagne" w:history="1">
        <w:r w:rsidRPr="0032190F">
          <w:rPr>
            <w:rStyle w:val="Hyperlink"/>
            <w:lang w:val="fr-FR"/>
          </w:rPr>
          <w:t>art schématique ibérique</w:t>
        </w:r>
      </w:hyperlink>
      <w:r w:rsidRPr="0032190F">
        <w:rPr>
          <w:lang w:val="fr-FR"/>
        </w:rPr>
        <w:t>"</w:t>
      </w:r>
    </w:p>
    <w:p w14:paraId="1F0FF9C1" w14:textId="77777777" w:rsidR="00120005" w:rsidRPr="0032190F" w:rsidRDefault="00120005" w:rsidP="005A0B3D">
      <w:pPr>
        <w:autoSpaceDE w:val="0"/>
        <w:autoSpaceDN w:val="0"/>
        <w:adjustRightInd w:val="0"/>
        <w:rPr>
          <w:szCs w:val="20"/>
          <w:lang w:val="fr-FR" w:eastAsia="en-GB"/>
        </w:rPr>
      </w:pPr>
    </w:p>
    <w:p w14:paraId="42ED2419" w14:textId="77777777" w:rsidR="00120005" w:rsidRPr="0032190F" w:rsidRDefault="00120005" w:rsidP="00426FF9">
      <w:pPr>
        <w:pStyle w:val="Heading1"/>
      </w:pPr>
      <w:bookmarkStart w:id="1073" w:name="Sit_Vero"/>
      <w:r w:rsidRPr="0032190F">
        <w:t>VERO</w:t>
      </w:r>
    </w:p>
    <w:bookmarkEnd w:id="1073"/>
    <w:p w14:paraId="1E8EBBC2" w14:textId="77777777" w:rsidR="00120005" w:rsidRPr="00A06E89" w:rsidRDefault="00E41AE6" w:rsidP="00120005">
      <w:pPr>
        <w:rPr>
          <w:sz w:val="20"/>
          <w:lang w:val="fr-FR"/>
        </w:rPr>
      </w:pPr>
      <w:r w:rsidRPr="00A06E89">
        <w:rPr>
          <w:sz w:val="20"/>
          <w:lang w:val="fr-FR"/>
        </w:rPr>
        <w:t>rio Vero</w:t>
      </w:r>
    </w:p>
    <w:p w14:paraId="64C5D1CC" w14:textId="77777777" w:rsidR="00E41AE6" w:rsidRPr="0032190F" w:rsidRDefault="00E41AE6" w:rsidP="00120005">
      <w:pPr>
        <w:rPr>
          <w:lang w:val="fr-FR"/>
        </w:rPr>
      </w:pPr>
    </w:p>
    <w:p w14:paraId="140E7486" w14:textId="400D4B4A" w:rsidR="00120005" w:rsidRPr="0032190F" w:rsidRDefault="00E41AE6" w:rsidP="006E3530">
      <w:pPr>
        <w:jc w:val="both"/>
        <w:rPr>
          <w:lang w:val="fr-FR"/>
        </w:rPr>
      </w:pPr>
      <w:r w:rsidRPr="0032190F">
        <w:rPr>
          <w:lang w:val="fr-FR"/>
        </w:rPr>
        <w:t xml:space="preserve">Le </w:t>
      </w:r>
      <w:hyperlink r:id="rId2432" w:anchor="Cul_Schemat_Espagne_g" w:history="1">
        <w:r w:rsidRPr="0032190F">
          <w:rPr>
            <w:rStyle w:val="Hyperlink"/>
            <w:lang w:val="fr-FR"/>
          </w:rPr>
          <w:t>groupe d' art schématique ibérique</w:t>
        </w:r>
      </w:hyperlink>
      <w:r w:rsidRPr="0032190F">
        <w:rPr>
          <w:lang w:val="fr-FR"/>
        </w:rPr>
        <w:t xml:space="preserve"> du río Vero (Huesca)</w:t>
      </w:r>
      <w:r w:rsidR="001824DC">
        <w:rPr>
          <w:lang w:val="fr-FR"/>
        </w:rPr>
        <w:t xml:space="preserve">, </w:t>
      </w:r>
      <w:r w:rsidR="00AF5677">
        <w:rPr>
          <w:rFonts w:ascii="Minion-Regular" w:hAnsi="Minion-Regular" w:cs="Minion-Regular"/>
          <w:lang w:val="fr-FR" w:eastAsia="en-GB"/>
        </w:rPr>
        <w:t xml:space="preserve">dans les </w:t>
      </w:r>
      <w:hyperlink r:id="rId2433" w:anchor="Sit_Pyrenees_Centrales" w:history="1">
        <w:r w:rsidR="00AF5677" w:rsidRPr="0032190F">
          <w:rPr>
            <w:rStyle w:val="Hyperlink"/>
            <w:szCs w:val="20"/>
            <w:lang w:val="fr-FR" w:eastAsia="en-GB"/>
          </w:rPr>
          <w:t>Pyrénées centrales</w:t>
        </w:r>
      </w:hyperlink>
      <w:r w:rsidR="00AF5677">
        <w:rPr>
          <w:rFonts w:ascii="Minion-Regular" w:hAnsi="Minion-Regular" w:cs="Minion-Regular"/>
          <w:lang w:val="fr-FR" w:eastAsia="en-GB"/>
        </w:rPr>
        <w:t xml:space="preserve">, </w:t>
      </w:r>
      <w:r w:rsidR="00AF5677" w:rsidRPr="0032190F">
        <w:rPr>
          <w:lang w:val="fr-FR"/>
        </w:rPr>
        <w:t xml:space="preserve"> </w:t>
      </w:r>
      <w:r w:rsidR="001824DC">
        <w:rPr>
          <w:lang w:val="fr-FR"/>
        </w:rPr>
        <w:t>à quelque 800 m,</w:t>
      </w:r>
      <w:r w:rsidRPr="0032190F">
        <w:rPr>
          <w:lang w:val="fr-FR"/>
        </w:rPr>
        <w:t xml:space="preserve"> est un regroupement </w:t>
      </w:r>
      <w:r w:rsidR="00821CC8">
        <w:rPr>
          <w:lang w:val="fr-FR"/>
        </w:rPr>
        <w:t xml:space="preserve">de 51 </w:t>
      </w:r>
      <w:r w:rsidRPr="0032190F">
        <w:rPr>
          <w:lang w:val="fr-FR"/>
        </w:rPr>
        <w:t>a</w:t>
      </w:r>
      <w:r w:rsidR="00120005" w:rsidRPr="0032190F">
        <w:rPr>
          <w:lang w:val="fr-FR"/>
        </w:rPr>
        <w:t>bris peints</w:t>
      </w:r>
      <w:r w:rsidR="00821CC8">
        <w:rPr>
          <w:lang w:val="fr-FR"/>
        </w:rPr>
        <w:t xml:space="preserve"> </w:t>
      </w:r>
      <w:r w:rsidR="00821CC8" w:rsidRPr="00821CC8">
        <w:rPr>
          <w:lang w:val="fr-FR"/>
        </w:rPr>
        <w:t>(BIB 2397 p. 625)</w:t>
      </w:r>
      <w:r w:rsidR="000663B0">
        <w:rPr>
          <w:lang w:val="fr-FR"/>
        </w:rPr>
        <w:t xml:space="preserve">, proche de la concentration de </w:t>
      </w:r>
      <w:hyperlink r:id="rId2434" w:anchor="Sit_Mascun" w:history="1">
        <w:r w:rsidR="000663B0" w:rsidRPr="000663B0">
          <w:rPr>
            <w:rStyle w:val="Hyperlink"/>
            <w:lang w:val="fr-FR"/>
          </w:rPr>
          <w:t>Mascun</w:t>
        </w:r>
      </w:hyperlink>
      <w:r w:rsidR="00120005" w:rsidRPr="0032190F">
        <w:rPr>
          <w:lang w:val="fr-FR"/>
        </w:rPr>
        <w:t xml:space="preserve">. Art schématique, peinture de </w:t>
      </w:r>
      <w:hyperlink r:id="rId2435" w:anchor="Cul_Art_TAC_T_z_cervide" w:history="1">
        <w:r w:rsidR="00120005" w:rsidRPr="0032190F">
          <w:rPr>
            <w:rStyle w:val="Hyperlink"/>
            <w:lang w:val="fr-FR"/>
          </w:rPr>
          <w:t>cervid</w:t>
        </w:r>
        <w:r w:rsidR="00233937">
          <w:rPr>
            <w:rStyle w:val="Hyperlink"/>
            <w:lang w:val="fr-FR"/>
          </w:rPr>
          <w:t>és</w:t>
        </w:r>
      </w:hyperlink>
      <w:r w:rsidR="00120005" w:rsidRPr="0032190F">
        <w:rPr>
          <w:lang w:val="fr-FR"/>
        </w:rPr>
        <w:t xml:space="preserve"> (</w:t>
      </w:r>
      <w:hyperlink r:id="rId2436" w:anchor="Sit_Fratel" w:history="1">
        <w:r w:rsidR="00233937" w:rsidRPr="00B253C7">
          <w:rPr>
            <w:rStyle w:val="Hyperlink"/>
            <w:rFonts w:ascii="Times-Roman" w:hAnsi="Times-Roman" w:cs="Times-Roman"/>
            <w:lang w:val="fr-FR"/>
          </w:rPr>
          <w:t>Fratel</w:t>
        </w:r>
      </w:hyperlink>
      <w:r w:rsidR="00233937">
        <w:rPr>
          <w:lang w:val="fr-FR"/>
        </w:rPr>
        <w:t xml:space="preserve"> [?]</w:t>
      </w:r>
      <w:r w:rsidR="00120005" w:rsidRPr="0032190F">
        <w:rPr>
          <w:lang w:val="fr-FR"/>
        </w:rPr>
        <w:t>) (SS BIB)</w:t>
      </w:r>
      <w:r w:rsidR="00957D27">
        <w:rPr>
          <w:lang w:val="fr-FR"/>
        </w:rPr>
        <w:t xml:space="preserve"> Sous-ensemble d'</w:t>
      </w:r>
      <w:hyperlink r:id="rId2437" w:anchor="Cul_Schemat_Espagne_g_Aragon" w:history="1">
        <w:r w:rsidR="00957D27" w:rsidRPr="00957D27">
          <w:rPr>
            <w:rStyle w:val="Hyperlink"/>
            <w:lang w:val="fr-FR"/>
          </w:rPr>
          <w:t>Aragon</w:t>
        </w:r>
      </w:hyperlink>
      <w:r w:rsidR="00957D27">
        <w:rPr>
          <w:lang w:val="fr-FR"/>
        </w:rPr>
        <w:t xml:space="preserve"> (SS BIB)</w:t>
      </w:r>
      <w:r w:rsidR="006E3530" w:rsidRPr="006E3530">
        <w:rPr>
          <w:lang w:val="fr-FR"/>
        </w:rPr>
        <w:t xml:space="preserve"> Le canyon du Vero, en traversant la Sierra de Guara, recèle un patrimoine archéologique exceptionnel. Avec plus de 60 </w:t>
      </w:r>
      <w:r w:rsidR="006E3530">
        <w:rPr>
          <w:lang w:val="fr-FR"/>
        </w:rPr>
        <w:t>abris de peintures rupestres (BIB internet)</w:t>
      </w:r>
    </w:p>
    <w:p w14:paraId="0999045C" w14:textId="77777777" w:rsidR="00E5157C" w:rsidRDefault="00E5157C" w:rsidP="005A0B3D">
      <w:pPr>
        <w:autoSpaceDE w:val="0"/>
        <w:autoSpaceDN w:val="0"/>
        <w:adjustRightInd w:val="0"/>
        <w:rPr>
          <w:szCs w:val="20"/>
          <w:lang w:val="fr-FR" w:eastAsia="en-GB"/>
        </w:rPr>
      </w:pPr>
      <w:r w:rsidRPr="0032190F">
        <w:rPr>
          <w:szCs w:val="20"/>
          <w:lang w:val="fr-FR" w:eastAsia="en-GB"/>
        </w:rPr>
        <w:t xml:space="preserve"> Le rìo Vero, avec un cours supérieur pratiquement toujours sec, pénètre dans les gorges après être alimenté par la source de</w:t>
      </w:r>
      <w:r w:rsidR="00120005" w:rsidRPr="0032190F">
        <w:rPr>
          <w:szCs w:val="20"/>
          <w:lang w:val="fr-FR" w:eastAsia="en-GB"/>
        </w:rPr>
        <w:t xml:space="preserve"> </w:t>
      </w:r>
      <w:r w:rsidRPr="0032190F">
        <w:rPr>
          <w:szCs w:val="20"/>
          <w:lang w:val="fr-FR" w:eastAsia="en-GB"/>
        </w:rPr>
        <w:t>Verala. Un peu en aval, dans un petit ravin latéral de la rive gauche, se situent les premiers abris peints, (BIB 2397 ?)</w:t>
      </w:r>
      <w:r w:rsidR="006E3530">
        <w:rPr>
          <w:szCs w:val="20"/>
          <w:lang w:val="fr-FR" w:eastAsia="en-GB"/>
        </w:rPr>
        <w:t xml:space="preserve"> </w:t>
      </w:r>
    </w:p>
    <w:p w14:paraId="4E49026E" w14:textId="77777777" w:rsidR="00957D27" w:rsidRDefault="00957D27" w:rsidP="005A0B3D">
      <w:pPr>
        <w:autoSpaceDE w:val="0"/>
        <w:autoSpaceDN w:val="0"/>
        <w:adjustRightInd w:val="0"/>
        <w:rPr>
          <w:szCs w:val="20"/>
          <w:lang w:val="fr-FR" w:eastAsia="en-GB"/>
        </w:rPr>
      </w:pPr>
    </w:p>
    <w:p w14:paraId="61EF1AF6" w14:textId="77777777" w:rsidR="00A6533C" w:rsidRDefault="00A6533C" w:rsidP="00A6533C">
      <w:pPr>
        <w:pStyle w:val="Heading2"/>
        <w:rPr>
          <w:lang w:eastAsia="en-GB"/>
        </w:rPr>
      </w:pPr>
      <w:r>
        <w:rPr>
          <w:lang w:eastAsia="en-GB"/>
        </w:rPr>
        <w:t>Distribution géographique</w:t>
      </w:r>
    </w:p>
    <w:p w14:paraId="2CEA49E0" w14:textId="77777777" w:rsidR="00A6533C" w:rsidRDefault="00A6533C" w:rsidP="005A0B3D">
      <w:pPr>
        <w:autoSpaceDE w:val="0"/>
        <w:autoSpaceDN w:val="0"/>
        <w:adjustRightInd w:val="0"/>
        <w:rPr>
          <w:szCs w:val="20"/>
          <w:lang w:val="fr-FR" w:eastAsia="en-GB"/>
        </w:rPr>
      </w:pPr>
    </w:p>
    <w:p w14:paraId="3320EF8A" w14:textId="77777777" w:rsidR="00957D27" w:rsidRPr="0032190F" w:rsidRDefault="00957D27" w:rsidP="00A6533C">
      <w:pPr>
        <w:autoSpaceDE w:val="0"/>
        <w:autoSpaceDN w:val="0"/>
        <w:adjustRightInd w:val="0"/>
        <w:jc w:val="both"/>
        <w:rPr>
          <w:szCs w:val="20"/>
          <w:lang w:val="fr-FR" w:eastAsia="en-GB"/>
        </w:rPr>
      </w:pPr>
      <w:r>
        <w:rPr>
          <w:szCs w:val="20"/>
          <w:lang w:val="fr-FR" w:eastAsia="en-GB"/>
        </w:rPr>
        <w:t>Pour Hameau</w:t>
      </w:r>
      <w:r w:rsidRPr="00957D27">
        <w:rPr>
          <w:szCs w:val="20"/>
          <w:lang w:val="fr-FR" w:eastAsia="en-GB"/>
        </w:rPr>
        <w:t xml:space="preserve">: "un examen approfondi des sites ornés de la confluence du Vero et de la Choca révèle l’existence de regroupements d’abris très décorés et de quelques abris isolés à décoration minimaliste. Or, une bonne connaissance du terrain montre qu’on ne peut rejoindre les premiers qu’en passant par les seconds. On propose l’hypothèse de cheminements précis permettant d’accéder aux sous-groupes très décorés. La zone étudiée représenterait un sanctuaire structuré où le cheminement serait balisé" (BIB 2397 p. 617) </w:t>
      </w:r>
    </w:p>
    <w:p w14:paraId="119260D2" w14:textId="77777777" w:rsidR="00017613" w:rsidRPr="0032190F" w:rsidRDefault="00017613" w:rsidP="005A0B3D">
      <w:pPr>
        <w:autoSpaceDE w:val="0"/>
        <w:autoSpaceDN w:val="0"/>
        <w:adjustRightInd w:val="0"/>
        <w:rPr>
          <w:szCs w:val="20"/>
          <w:lang w:val="fr-FR" w:eastAsia="en-GB"/>
        </w:rPr>
      </w:pPr>
    </w:p>
    <w:p w14:paraId="37990A0B" w14:textId="77777777" w:rsidR="00017613" w:rsidRPr="0032190F" w:rsidRDefault="00017613" w:rsidP="00017613">
      <w:pPr>
        <w:pStyle w:val="Heading2"/>
        <w:rPr>
          <w:lang w:eastAsia="en-GB"/>
        </w:rPr>
      </w:pPr>
      <w:r w:rsidRPr="0032190F">
        <w:rPr>
          <w:lang w:eastAsia="en-GB"/>
        </w:rPr>
        <w:t>Sites</w:t>
      </w:r>
    </w:p>
    <w:p w14:paraId="052312DA" w14:textId="77777777" w:rsidR="00DF76F2" w:rsidRDefault="00DF76F2" w:rsidP="005A0B3D">
      <w:pPr>
        <w:autoSpaceDE w:val="0"/>
        <w:autoSpaceDN w:val="0"/>
        <w:adjustRightInd w:val="0"/>
        <w:rPr>
          <w:szCs w:val="20"/>
          <w:lang w:val="fr-FR" w:eastAsia="en-GB"/>
        </w:rPr>
      </w:pPr>
    </w:p>
    <w:p w14:paraId="2D96FA48" w14:textId="77777777" w:rsidR="00017613" w:rsidRDefault="00DF76F2" w:rsidP="005A0B3D">
      <w:pPr>
        <w:autoSpaceDE w:val="0"/>
        <w:autoSpaceDN w:val="0"/>
        <w:adjustRightInd w:val="0"/>
        <w:rPr>
          <w:szCs w:val="20"/>
          <w:lang w:val="fr-FR" w:eastAsia="en-GB"/>
        </w:rPr>
      </w:pPr>
      <w:r>
        <w:rPr>
          <w:szCs w:val="20"/>
          <w:lang w:val="fr-FR" w:eastAsia="en-GB"/>
        </w:rPr>
        <w:t>Du Sud au Nord:</w:t>
      </w:r>
    </w:p>
    <w:p w14:paraId="140C61C5" w14:textId="77777777" w:rsidR="00DF76F2" w:rsidRDefault="00DF76F2" w:rsidP="005A0B3D">
      <w:pPr>
        <w:autoSpaceDE w:val="0"/>
        <w:autoSpaceDN w:val="0"/>
        <w:adjustRightInd w:val="0"/>
        <w:rPr>
          <w:szCs w:val="20"/>
          <w:lang w:val="fr-FR" w:eastAsia="en-GB"/>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76"/>
        <w:gridCol w:w="470"/>
        <w:gridCol w:w="483"/>
      </w:tblGrid>
      <w:tr w:rsidR="00EE7EC0" w:rsidRPr="00EE7EC0" w14:paraId="2BB71767" w14:textId="77777777" w:rsidTr="00C35EA7">
        <w:trPr>
          <w:jc w:val="center"/>
        </w:trPr>
        <w:tc>
          <w:tcPr>
            <w:tcW w:w="2176" w:type="dxa"/>
            <w:tcBorders>
              <w:top w:val="nil"/>
              <w:left w:val="nil"/>
            </w:tcBorders>
          </w:tcPr>
          <w:p w14:paraId="3A0F6C3A" w14:textId="77777777" w:rsidR="00EE7EC0" w:rsidRPr="00C35EA7" w:rsidRDefault="00EE7EC0" w:rsidP="00C35EA7">
            <w:pPr>
              <w:autoSpaceDE w:val="0"/>
              <w:autoSpaceDN w:val="0"/>
              <w:adjustRightInd w:val="0"/>
              <w:rPr>
                <w:lang w:val="fr-FR"/>
              </w:rPr>
            </w:pPr>
          </w:p>
        </w:tc>
        <w:tc>
          <w:tcPr>
            <w:tcW w:w="470" w:type="dxa"/>
          </w:tcPr>
          <w:p w14:paraId="7CB7C69B" w14:textId="77777777" w:rsidR="00EE7EC0" w:rsidRPr="00EE7EC0" w:rsidRDefault="00EE7EC0" w:rsidP="00C35EA7">
            <w:pPr>
              <w:autoSpaceDE w:val="0"/>
              <w:autoSpaceDN w:val="0"/>
              <w:adjustRightInd w:val="0"/>
              <w:jc w:val="center"/>
            </w:pPr>
            <w:r>
              <w:t>s</w:t>
            </w:r>
          </w:p>
        </w:tc>
        <w:tc>
          <w:tcPr>
            <w:tcW w:w="483" w:type="dxa"/>
          </w:tcPr>
          <w:p w14:paraId="314B2AD6" w14:textId="77777777" w:rsidR="00EE7EC0" w:rsidRPr="00EE7EC0" w:rsidRDefault="00EE7EC0" w:rsidP="00C35EA7">
            <w:pPr>
              <w:autoSpaceDE w:val="0"/>
              <w:autoSpaceDN w:val="0"/>
              <w:adjustRightInd w:val="0"/>
              <w:jc w:val="center"/>
            </w:pPr>
            <w:r>
              <w:t>l</w:t>
            </w:r>
          </w:p>
        </w:tc>
      </w:tr>
      <w:tr w:rsidR="00EE7EC0" w14:paraId="4F5E731E" w14:textId="77777777" w:rsidTr="00C35EA7">
        <w:trPr>
          <w:jc w:val="center"/>
        </w:trPr>
        <w:tc>
          <w:tcPr>
            <w:tcW w:w="2176" w:type="dxa"/>
          </w:tcPr>
          <w:p w14:paraId="2A09A515" w14:textId="5D4F8BD2" w:rsidR="00EE7EC0" w:rsidRPr="00C35EA7" w:rsidRDefault="00000000" w:rsidP="00C35EA7">
            <w:pPr>
              <w:autoSpaceDE w:val="0"/>
              <w:autoSpaceDN w:val="0"/>
              <w:adjustRightInd w:val="0"/>
              <w:rPr>
                <w:szCs w:val="20"/>
                <w:lang w:val="fr-FR" w:eastAsia="en-GB"/>
              </w:rPr>
            </w:pPr>
            <w:hyperlink r:id="rId2438" w:anchor="Sit_Regacens" w:history="1">
              <w:r w:rsidR="00EE7EC0" w:rsidRPr="00C35EA7">
                <w:rPr>
                  <w:rStyle w:val="Hyperlink"/>
                  <w:szCs w:val="20"/>
                  <w:lang w:val="fr-FR" w:eastAsia="en-GB"/>
                </w:rPr>
                <w:t>Regacens</w:t>
              </w:r>
            </w:hyperlink>
          </w:p>
        </w:tc>
        <w:tc>
          <w:tcPr>
            <w:tcW w:w="470" w:type="dxa"/>
          </w:tcPr>
          <w:p w14:paraId="4F0EE83A" w14:textId="77777777" w:rsidR="00EE7EC0" w:rsidRPr="00C35EA7" w:rsidRDefault="00EE7EC0" w:rsidP="00C35EA7">
            <w:pPr>
              <w:autoSpaceDE w:val="0"/>
              <w:autoSpaceDN w:val="0"/>
              <w:adjustRightInd w:val="0"/>
              <w:jc w:val="center"/>
              <w:rPr>
                <w:rFonts w:ascii="Courier New" w:hAnsi="Courier New" w:cs="Courier New"/>
                <w:sz w:val="20"/>
              </w:rPr>
            </w:pPr>
            <w:r w:rsidRPr="00C35EA7">
              <w:rPr>
                <w:rFonts w:ascii="Courier New" w:hAnsi="Courier New" w:cs="Courier New"/>
                <w:sz w:val="20"/>
              </w:rPr>
              <w:t>X</w:t>
            </w:r>
          </w:p>
        </w:tc>
        <w:tc>
          <w:tcPr>
            <w:tcW w:w="483" w:type="dxa"/>
          </w:tcPr>
          <w:p w14:paraId="09EFCB7F" w14:textId="77777777" w:rsidR="00EE7EC0" w:rsidRPr="00C35EA7" w:rsidRDefault="00EE7EC0" w:rsidP="00C35EA7">
            <w:pPr>
              <w:autoSpaceDE w:val="0"/>
              <w:autoSpaceDN w:val="0"/>
              <w:adjustRightInd w:val="0"/>
              <w:jc w:val="center"/>
              <w:rPr>
                <w:rFonts w:ascii="Courier New" w:hAnsi="Courier New" w:cs="Courier New"/>
                <w:sz w:val="20"/>
              </w:rPr>
            </w:pPr>
            <w:r w:rsidRPr="00C35EA7">
              <w:rPr>
                <w:rFonts w:ascii="Courier New" w:hAnsi="Courier New" w:cs="Courier New"/>
                <w:sz w:val="20"/>
              </w:rPr>
              <w:t>X</w:t>
            </w:r>
          </w:p>
        </w:tc>
      </w:tr>
      <w:tr w:rsidR="00EE7EC0" w14:paraId="331A52D9" w14:textId="77777777" w:rsidTr="00C35EA7">
        <w:trPr>
          <w:jc w:val="center"/>
        </w:trPr>
        <w:tc>
          <w:tcPr>
            <w:tcW w:w="2176" w:type="dxa"/>
          </w:tcPr>
          <w:p w14:paraId="757337A3" w14:textId="601A15E4" w:rsidR="00EE7EC0" w:rsidRPr="00C35EA7" w:rsidRDefault="00000000" w:rsidP="00C35EA7">
            <w:pPr>
              <w:autoSpaceDE w:val="0"/>
              <w:autoSpaceDN w:val="0"/>
              <w:adjustRightInd w:val="0"/>
              <w:rPr>
                <w:szCs w:val="20"/>
                <w:lang w:val="fr-FR" w:eastAsia="en-GB"/>
              </w:rPr>
            </w:pPr>
            <w:hyperlink r:id="rId2439" w:anchor="Sit_Artica_Campo" w:history="1">
              <w:r w:rsidR="00EE7EC0" w:rsidRPr="00C35EA7">
                <w:rPr>
                  <w:rStyle w:val="Hyperlink"/>
                  <w:szCs w:val="20"/>
                  <w:lang w:val="fr-FR" w:eastAsia="en-GB"/>
                </w:rPr>
                <w:t>Artica de Campo</w:t>
              </w:r>
            </w:hyperlink>
          </w:p>
        </w:tc>
        <w:tc>
          <w:tcPr>
            <w:tcW w:w="470" w:type="dxa"/>
          </w:tcPr>
          <w:p w14:paraId="602A5E13" w14:textId="77777777" w:rsidR="00EE7EC0" w:rsidRPr="00C35EA7" w:rsidRDefault="002477E8" w:rsidP="00C35EA7">
            <w:pPr>
              <w:autoSpaceDE w:val="0"/>
              <w:autoSpaceDN w:val="0"/>
              <w:adjustRightInd w:val="0"/>
              <w:jc w:val="center"/>
              <w:rPr>
                <w:rFonts w:ascii="Courier New" w:hAnsi="Courier New" w:cs="Courier New"/>
                <w:sz w:val="20"/>
              </w:rPr>
            </w:pPr>
            <w:r w:rsidRPr="00C35EA7">
              <w:rPr>
                <w:rFonts w:ascii="Courier New" w:hAnsi="Courier New" w:cs="Courier New"/>
                <w:sz w:val="20"/>
              </w:rPr>
              <w:t>X</w:t>
            </w:r>
          </w:p>
        </w:tc>
        <w:tc>
          <w:tcPr>
            <w:tcW w:w="483" w:type="dxa"/>
          </w:tcPr>
          <w:p w14:paraId="5467F477" w14:textId="77777777" w:rsidR="00EE7EC0" w:rsidRPr="00C35EA7" w:rsidRDefault="00EE7EC0" w:rsidP="00C35EA7">
            <w:pPr>
              <w:autoSpaceDE w:val="0"/>
              <w:autoSpaceDN w:val="0"/>
              <w:adjustRightInd w:val="0"/>
              <w:jc w:val="center"/>
              <w:rPr>
                <w:rFonts w:ascii="Courier New" w:hAnsi="Courier New" w:cs="Courier New"/>
                <w:sz w:val="20"/>
              </w:rPr>
            </w:pPr>
          </w:p>
        </w:tc>
      </w:tr>
      <w:tr w:rsidR="00EE7EC0" w14:paraId="779BD85C" w14:textId="77777777" w:rsidTr="00C35EA7">
        <w:trPr>
          <w:jc w:val="center"/>
        </w:trPr>
        <w:tc>
          <w:tcPr>
            <w:tcW w:w="2176" w:type="dxa"/>
          </w:tcPr>
          <w:p w14:paraId="13E90B9A" w14:textId="0B264FEB" w:rsidR="00EE7EC0" w:rsidRPr="00C35EA7" w:rsidRDefault="00000000" w:rsidP="00C35EA7">
            <w:pPr>
              <w:autoSpaceDE w:val="0"/>
              <w:autoSpaceDN w:val="0"/>
              <w:adjustRightInd w:val="0"/>
              <w:rPr>
                <w:szCs w:val="20"/>
                <w:lang w:val="fr-FR" w:eastAsia="en-GB"/>
              </w:rPr>
            </w:pPr>
            <w:hyperlink r:id="rId2440" w:anchor="Sit_Fuente_Trucho" w:history="1">
              <w:r w:rsidR="00EE7EC0" w:rsidRPr="00C35EA7">
                <w:rPr>
                  <w:rStyle w:val="Hyperlink"/>
                  <w:szCs w:val="20"/>
                  <w:lang w:val="fr-FR" w:eastAsia="en-GB"/>
                </w:rPr>
                <w:t>Fuente del Trucho</w:t>
              </w:r>
            </w:hyperlink>
          </w:p>
        </w:tc>
        <w:tc>
          <w:tcPr>
            <w:tcW w:w="470" w:type="dxa"/>
          </w:tcPr>
          <w:p w14:paraId="6E6ED255" w14:textId="77777777" w:rsidR="00EE7EC0" w:rsidRPr="00C35EA7" w:rsidRDefault="002477E8" w:rsidP="00C35EA7">
            <w:pPr>
              <w:autoSpaceDE w:val="0"/>
              <w:autoSpaceDN w:val="0"/>
              <w:adjustRightInd w:val="0"/>
              <w:jc w:val="center"/>
              <w:rPr>
                <w:rFonts w:ascii="Courier New" w:hAnsi="Courier New" w:cs="Courier New"/>
                <w:sz w:val="20"/>
              </w:rPr>
            </w:pPr>
            <w:r w:rsidRPr="00C35EA7">
              <w:rPr>
                <w:rFonts w:ascii="Courier New" w:hAnsi="Courier New" w:cs="Courier New"/>
                <w:sz w:val="20"/>
              </w:rPr>
              <w:t>?</w:t>
            </w:r>
          </w:p>
        </w:tc>
        <w:tc>
          <w:tcPr>
            <w:tcW w:w="483" w:type="dxa"/>
          </w:tcPr>
          <w:p w14:paraId="2C87FA58" w14:textId="77777777" w:rsidR="00EE7EC0" w:rsidRPr="00C35EA7" w:rsidRDefault="002477E8" w:rsidP="00C35EA7">
            <w:pPr>
              <w:autoSpaceDE w:val="0"/>
              <w:autoSpaceDN w:val="0"/>
              <w:adjustRightInd w:val="0"/>
              <w:jc w:val="center"/>
              <w:rPr>
                <w:rFonts w:ascii="Courier New" w:hAnsi="Courier New" w:cs="Courier New"/>
                <w:sz w:val="20"/>
              </w:rPr>
            </w:pPr>
            <w:r w:rsidRPr="00C35EA7">
              <w:rPr>
                <w:rFonts w:ascii="Courier New" w:hAnsi="Courier New" w:cs="Courier New"/>
                <w:sz w:val="20"/>
              </w:rPr>
              <w:t>?</w:t>
            </w:r>
          </w:p>
        </w:tc>
      </w:tr>
      <w:tr w:rsidR="00EE7EC0" w14:paraId="147C58B9" w14:textId="77777777" w:rsidTr="00C35EA7">
        <w:trPr>
          <w:jc w:val="center"/>
        </w:trPr>
        <w:tc>
          <w:tcPr>
            <w:tcW w:w="2176" w:type="dxa"/>
          </w:tcPr>
          <w:p w14:paraId="30C82BD2" w14:textId="1236EE35" w:rsidR="00EE7EC0" w:rsidRPr="00C35EA7" w:rsidRDefault="00000000" w:rsidP="00C35EA7">
            <w:pPr>
              <w:autoSpaceDE w:val="0"/>
              <w:autoSpaceDN w:val="0"/>
              <w:adjustRightInd w:val="0"/>
              <w:rPr>
                <w:szCs w:val="20"/>
                <w:lang w:val="fr-FR" w:eastAsia="en-GB"/>
              </w:rPr>
            </w:pPr>
            <w:hyperlink r:id="rId2441" w:anchor="Sit_Arpan" w:history="1">
              <w:r w:rsidR="00EE7EC0" w:rsidRPr="00C35EA7">
                <w:rPr>
                  <w:rStyle w:val="Hyperlink"/>
                  <w:szCs w:val="20"/>
                  <w:lang w:val="fr-FR" w:eastAsia="en-GB"/>
                </w:rPr>
                <w:t>Arpan</w:t>
              </w:r>
            </w:hyperlink>
          </w:p>
        </w:tc>
        <w:tc>
          <w:tcPr>
            <w:tcW w:w="470" w:type="dxa"/>
          </w:tcPr>
          <w:p w14:paraId="0A45EE6F" w14:textId="77777777" w:rsidR="00EE7EC0" w:rsidRPr="00C35EA7" w:rsidRDefault="002477E8" w:rsidP="00C35EA7">
            <w:pPr>
              <w:autoSpaceDE w:val="0"/>
              <w:autoSpaceDN w:val="0"/>
              <w:adjustRightInd w:val="0"/>
              <w:jc w:val="center"/>
              <w:rPr>
                <w:rFonts w:ascii="Courier New" w:hAnsi="Courier New" w:cs="Courier New"/>
                <w:sz w:val="20"/>
              </w:rPr>
            </w:pPr>
            <w:r w:rsidRPr="00C35EA7">
              <w:rPr>
                <w:rFonts w:ascii="Courier New" w:hAnsi="Courier New" w:cs="Courier New"/>
                <w:sz w:val="20"/>
              </w:rPr>
              <w:t>X</w:t>
            </w:r>
          </w:p>
        </w:tc>
        <w:tc>
          <w:tcPr>
            <w:tcW w:w="483" w:type="dxa"/>
          </w:tcPr>
          <w:p w14:paraId="37D8D551" w14:textId="77777777" w:rsidR="00EE7EC0" w:rsidRPr="00C35EA7" w:rsidRDefault="002477E8" w:rsidP="00C35EA7">
            <w:pPr>
              <w:autoSpaceDE w:val="0"/>
              <w:autoSpaceDN w:val="0"/>
              <w:adjustRightInd w:val="0"/>
              <w:jc w:val="center"/>
              <w:rPr>
                <w:rFonts w:ascii="Courier New" w:hAnsi="Courier New" w:cs="Courier New"/>
                <w:sz w:val="20"/>
              </w:rPr>
            </w:pPr>
            <w:r w:rsidRPr="00C35EA7">
              <w:rPr>
                <w:rFonts w:ascii="Courier New" w:hAnsi="Courier New" w:cs="Courier New"/>
                <w:sz w:val="20"/>
              </w:rPr>
              <w:t>X</w:t>
            </w:r>
          </w:p>
        </w:tc>
      </w:tr>
      <w:tr w:rsidR="00EE7EC0" w14:paraId="43CC6A68" w14:textId="77777777" w:rsidTr="00C35EA7">
        <w:trPr>
          <w:jc w:val="center"/>
        </w:trPr>
        <w:tc>
          <w:tcPr>
            <w:tcW w:w="2176" w:type="dxa"/>
          </w:tcPr>
          <w:p w14:paraId="016471F3" w14:textId="28C6524B" w:rsidR="00EE7EC0" w:rsidRPr="00C35EA7" w:rsidRDefault="00000000" w:rsidP="00C35EA7">
            <w:pPr>
              <w:autoSpaceDE w:val="0"/>
              <w:autoSpaceDN w:val="0"/>
              <w:adjustRightInd w:val="0"/>
              <w:rPr>
                <w:szCs w:val="20"/>
                <w:lang w:val="fr-FR" w:eastAsia="en-GB"/>
              </w:rPr>
            </w:pPr>
            <w:hyperlink r:id="rId2442" w:anchor="Sit_Litonares" w:history="1">
              <w:r w:rsidR="00EE7EC0" w:rsidRPr="00C35EA7">
                <w:rPr>
                  <w:rStyle w:val="Hyperlink"/>
                  <w:szCs w:val="20"/>
                  <w:lang w:val="fr-FR" w:eastAsia="en-GB"/>
                </w:rPr>
                <w:t>Litonares</w:t>
              </w:r>
            </w:hyperlink>
          </w:p>
        </w:tc>
        <w:tc>
          <w:tcPr>
            <w:tcW w:w="470" w:type="dxa"/>
          </w:tcPr>
          <w:p w14:paraId="0574285C" w14:textId="77777777" w:rsidR="00EE7EC0" w:rsidRPr="00C35EA7" w:rsidRDefault="002477E8" w:rsidP="00C35EA7">
            <w:pPr>
              <w:autoSpaceDE w:val="0"/>
              <w:autoSpaceDN w:val="0"/>
              <w:adjustRightInd w:val="0"/>
              <w:jc w:val="center"/>
              <w:rPr>
                <w:rFonts w:ascii="Courier New" w:hAnsi="Courier New" w:cs="Courier New"/>
                <w:sz w:val="20"/>
              </w:rPr>
            </w:pPr>
            <w:r w:rsidRPr="00C35EA7">
              <w:rPr>
                <w:rFonts w:ascii="Courier New" w:hAnsi="Courier New" w:cs="Courier New"/>
                <w:sz w:val="20"/>
              </w:rPr>
              <w:t>X</w:t>
            </w:r>
          </w:p>
        </w:tc>
        <w:tc>
          <w:tcPr>
            <w:tcW w:w="483" w:type="dxa"/>
          </w:tcPr>
          <w:p w14:paraId="543D03EC" w14:textId="77777777" w:rsidR="00EE7EC0" w:rsidRPr="00C35EA7" w:rsidRDefault="002477E8" w:rsidP="00C35EA7">
            <w:pPr>
              <w:autoSpaceDE w:val="0"/>
              <w:autoSpaceDN w:val="0"/>
              <w:adjustRightInd w:val="0"/>
              <w:jc w:val="center"/>
              <w:rPr>
                <w:rFonts w:ascii="Courier New" w:hAnsi="Courier New" w:cs="Courier New"/>
                <w:sz w:val="20"/>
              </w:rPr>
            </w:pPr>
            <w:r w:rsidRPr="00C35EA7">
              <w:rPr>
                <w:rFonts w:ascii="Courier New" w:hAnsi="Courier New" w:cs="Courier New"/>
                <w:sz w:val="20"/>
              </w:rPr>
              <w:t>X</w:t>
            </w:r>
          </w:p>
        </w:tc>
      </w:tr>
    </w:tbl>
    <w:p w14:paraId="141AE110" w14:textId="77777777" w:rsidR="00DF76F2" w:rsidRDefault="00EE7EC0" w:rsidP="005A0B3D">
      <w:pPr>
        <w:autoSpaceDE w:val="0"/>
        <w:autoSpaceDN w:val="0"/>
        <w:adjustRightInd w:val="0"/>
        <w:rPr>
          <w:szCs w:val="20"/>
          <w:lang w:val="fr-FR" w:eastAsia="en-GB"/>
        </w:rPr>
      </w:pPr>
      <w:r>
        <w:rPr>
          <w:szCs w:val="20"/>
          <w:lang w:val="fr-FR" w:eastAsia="en-GB"/>
        </w:rPr>
        <w:t xml:space="preserve">s: schématique; l: levantin </w:t>
      </w:r>
      <w:r w:rsidR="00DF76F2">
        <w:rPr>
          <w:szCs w:val="20"/>
          <w:lang w:val="fr-FR" w:eastAsia="en-GB"/>
        </w:rPr>
        <w:t>(SS BIB)</w:t>
      </w:r>
    </w:p>
    <w:p w14:paraId="6638EF03" w14:textId="77777777" w:rsidR="00DF76F2" w:rsidRPr="0032190F" w:rsidRDefault="00DF76F2" w:rsidP="005A0B3D">
      <w:pPr>
        <w:autoSpaceDE w:val="0"/>
        <w:autoSpaceDN w:val="0"/>
        <w:adjustRightInd w:val="0"/>
        <w:rPr>
          <w:szCs w:val="20"/>
          <w:lang w:val="fr-FR" w:eastAsia="en-GB"/>
        </w:rPr>
      </w:pPr>
    </w:p>
    <w:p w14:paraId="31363BE1" w14:textId="77777777" w:rsidR="00017613" w:rsidRPr="0032190F" w:rsidRDefault="00DF76F2" w:rsidP="005A0B3D">
      <w:pPr>
        <w:autoSpaceDE w:val="0"/>
        <w:autoSpaceDN w:val="0"/>
        <w:adjustRightInd w:val="0"/>
        <w:rPr>
          <w:szCs w:val="20"/>
          <w:lang w:val="fr-FR" w:eastAsia="en-GB"/>
        </w:rPr>
      </w:pPr>
      <w:r>
        <w:rPr>
          <w:szCs w:val="20"/>
          <w:lang w:val="fr-FR" w:eastAsia="en-GB"/>
        </w:rPr>
        <w:t>Il y a une concentration spécifique à</w:t>
      </w:r>
      <w:r w:rsidR="00017613" w:rsidRPr="0032190F">
        <w:rPr>
          <w:szCs w:val="20"/>
          <w:lang w:val="fr-FR" w:eastAsia="en-GB"/>
        </w:rPr>
        <w:t xml:space="preserve"> la confluence de la Choca et du rìo Vero:</w:t>
      </w:r>
    </w:p>
    <w:p w14:paraId="08A3EEE6" w14:textId="77777777" w:rsidR="00017613" w:rsidRPr="0032190F" w:rsidRDefault="00017613" w:rsidP="005A0B3D">
      <w:pPr>
        <w:autoSpaceDE w:val="0"/>
        <w:autoSpaceDN w:val="0"/>
        <w:adjustRightInd w:val="0"/>
        <w:rPr>
          <w:szCs w:val="20"/>
          <w:lang w:val="fr-FR" w:eastAsia="en-GB"/>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36"/>
        <w:gridCol w:w="456"/>
      </w:tblGrid>
      <w:tr w:rsidR="00DF76F2" w14:paraId="0176EEA4" w14:textId="77777777" w:rsidTr="00C35EA7">
        <w:trPr>
          <w:jc w:val="center"/>
        </w:trPr>
        <w:tc>
          <w:tcPr>
            <w:tcW w:w="2636" w:type="dxa"/>
          </w:tcPr>
          <w:p w14:paraId="14109DF6" w14:textId="77777777" w:rsidR="00DF76F2" w:rsidRDefault="00DF76F2" w:rsidP="00C35EA7">
            <w:pPr>
              <w:autoSpaceDE w:val="0"/>
              <w:autoSpaceDN w:val="0"/>
              <w:adjustRightInd w:val="0"/>
              <w:jc w:val="center"/>
            </w:pPr>
            <w:r>
              <w:t>sites</w:t>
            </w:r>
          </w:p>
        </w:tc>
        <w:tc>
          <w:tcPr>
            <w:tcW w:w="456" w:type="dxa"/>
          </w:tcPr>
          <w:p w14:paraId="5C88A6E1" w14:textId="77777777" w:rsidR="00DF76F2" w:rsidRDefault="00DF76F2" w:rsidP="00C35EA7">
            <w:pPr>
              <w:autoSpaceDE w:val="0"/>
              <w:autoSpaceDN w:val="0"/>
              <w:adjustRightInd w:val="0"/>
              <w:jc w:val="center"/>
            </w:pPr>
            <w:r>
              <w:t>*</w:t>
            </w:r>
          </w:p>
        </w:tc>
      </w:tr>
      <w:tr w:rsidR="00DF76F2" w14:paraId="0A123DB7" w14:textId="77777777" w:rsidTr="00C35EA7">
        <w:trPr>
          <w:jc w:val="center"/>
        </w:trPr>
        <w:tc>
          <w:tcPr>
            <w:tcW w:w="2636" w:type="dxa"/>
          </w:tcPr>
          <w:p w14:paraId="4AADC871" w14:textId="693D9E8C" w:rsidR="00DF76F2" w:rsidRDefault="00000000" w:rsidP="00C35EA7">
            <w:pPr>
              <w:autoSpaceDE w:val="0"/>
              <w:autoSpaceDN w:val="0"/>
              <w:adjustRightInd w:val="0"/>
            </w:pPr>
            <w:hyperlink r:id="rId2443" w:anchor="Sit_Mallata" w:history="1">
              <w:r w:rsidR="00DF76F2" w:rsidRPr="00DF76F2">
                <w:rPr>
                  <w:rStyle w:val="Hyperlink"/>
                </w:rPr>
                <w:t>Mallata</w:t>
              </w:r>
            </w:hyperlink>
          </w:p>
        </w:tc>
        <w:tc>
          <w:tcPr>
            <w:tcW w:w="456" w:type="dxa"/>
          </w:tcPr>
          <w:p w14:paraId="07EF801B" w14:textId="77777777" w:rsidR="00DF76F2" w:rsidRDefault="00DF76F2" w:rsidP="00C35EA7">
            <w:pPr>
              <w:autoSpaceDE w:val="0"/>
              <w:autoSpaceDN w:val="0"/>
              <w:adjustRightInd w:val="0"/>
              <w:jc w:val="center"/>
            </w:pPr>
          </w:p>
        </w:tc>
      </w:tr>
      <w:tr w:rsidR="00DF76F2" w14:paraId="19E1EBC5" w14:textId="77777777" w:rsidTr="00C35EA7">
        <w:trPr>
          <w:jc w:val="center"/>
        </w:trPr>
        <w:tc>
          <w:tcPr>
            <w:tcW w:w="2636" w:type="dxa"/>
          </w:tcPr>
          <w:p w14:paraId="78D647E7" w14:textId="60D2BF5E" w:rsidR="00DF76F2" w:rsidRPr="00C35EA7" w:rsidRDefault="00000000" w:rsidP="00C35EA7">
            <w:pPr>
              <w:autoSpaceDE w:val="0"/>
              <w:autoSpaceDN w:val="0"/>
              <w:adjustRightInd w:val="0"/>
              <w:rPr>
                <w:szCs w:val="20"/>
                <w:lang w:eastAsia="en-GB"/>
              </w:rPr>
            </w:pPr>
            <w:hyperlink r:id="rId2444" w:anchor="Sit_Fajana_Pera_Superior" w:history="1">
              <w:r w:rsidR="00DF76F2" w:rsidRPr="00C35EA7">
                <w:rPr>
                  <w:rStyle w:val="Hyperlink"/>
                  <w:szCs w:val="20"/>
                  <w:lang w:eastAsia="en-GB"/>
                </w:rPr>
                <w:t>Fajana de Pera Superior</w:t>
              </w:r>
            </w:hyperlink>
          </w:p>
        </w:tc>
        <w:tc>
          <w:tcPr>
            <w:tcW w:w="456" w:type="dxa"/>
          </w:tcPr>
          <w:p w14:paraId="4F91727C" w14:textId="77777777" w:rsidR="00DF76F2" w:rsidRDefault="00DF76F2" w:rsidP="00C35EA7">
            <w:pPr>
              <w:autoSpaceDE w:val="0"/>
              <w:autoSpaceDN w:val="0"/>
              <w:adjustRightInd w:val="0"/>
              <w:jc w:val="center"/>
            </w:pPr>
            <w:r>
              <w:t>1</w:t>
            </w:r>
          </w:p>
        </w:tc>
      </w:tr>
      <w:tr w:rsidR="00DF76F2" w14:paraId="6F3FC321" w14:textId="77777777" w:rsidTr="00C35EA7">
        <w:trPr>
          <w:jc w:val="center"/>
        </w:trPr>
        <w:tc>
          <w:tcPr>
            <w:tcW w:w="2636" w:type="dxa"/>
          </w:tcPr>
          <w:p w14:paraId="0B1EAD8D" w14:textId="4A22A871" w:rsidR="00DF76F2" w:rsidRPr="00C35EA7" w:rsidRDefault="00000000" w:rsidP="00C35EA7">
            <w:pPr>
              <w:autoSpaceDE w:val="0"/>
              <w:autoSpaceDN w:val="0"/>
              <w:adjustRightInd w:val="0"/>
              <w:rPr>
                <w:szCs w:val="20"/>
                <w:lang w:eastAsia="en-GB"/>
              </w:rPr>
            </w:pPr>
            <w:hyperlink r:id="rId2445" w:anchor="Sit_Fajana_Pera" w:history="1">
              <w:r w:rsidR="00DF76F2" w:rsidRPr="00C35EA7">
                <w:rPr>
                  <w:rStyle w:val="Hyperlink"/>
                  <w:szCs w:val="20"/>
                  <w:lang w:eastAsia="en-GB"/>
                </w:rPr>
                <w:t>Fajana de Pera</w:t>
              </w:r>
            </w:hyperlink>
          </w:p>
        </w:tc>
        <w:tc>
          <w:tcPr>
            <w:tcW w:w="456" w:type="dxa"/>
          </w:tcPr>
          <w:p w14:paraId="32F4AA8D" w14:textId="77777777" w:rsidR="00DF76F2" w:rsidRDefault="00DF76F2" w:rsidP="00C35EA7">
            <w:pPr>
              <w:autoSpaceDE w:val="0"/>
              <w:autoSpaceDN w:val="0"/>
              <w:adjustRightInd w:val="0"/>
              <w:jc w:val="center"/>
            </w:pPr>
            <w:r>
              <w:t>1</w:t>
            </w:r>
          </w:p>
        </w:tc>
      </w:tr>
      <w:tr w:rsidR="00DF76F2" w14:paraId="6D78AD48" w14:textId="77777777" w:rsidTr="00C35EA7">
        <w:trPr>
          <w:jc w:val="center"/>
        </w:trPr>
        <w:tc>
          <w:tcPr>
            <w:tcW w:w="2636" w:type="dxa"/>
          </w:tcPr>
          <w:p w14:paraId="7C2DB601" w14:textId="783214C9" w:rsidR="00DF76F2" w:rsidRPr="00C35EA7" w:rsidRDefault="00000000" w:rsidP="00C35EA7">
            <w:pPr>
              <w:autoSpaceDE w:val="0"/>
              <w:autoSpaceDN w:val="0"/>
              <w:adjustRightInd w:val="0"/>
              <w:rPr>
                <w:szCs w:val="20"/>
                <w:lang w:eastAsia="en-GB"/>
              </w:rPr>
            </w:pPr>
            <w:hyperlink r:id="rId2446" w:anchor="Sit_Escaleretas" w:history="1">
              <w:r w:rsidR="00DF76F2" w:rsidRPr="00C35EA7">
                <w:rPr>
                  <w:rStyle w:val="Hyperlink"/>
                  <w:szCs w:val="20"/>
                  <w:lang w:eastAsia="en-GB"/>
                </w:rPr>
                <w:t>Escaleretas</w:t>
              </w:r>
            </w:hyperlink>
          </w:p>
        </w:tc>
        <w:tc>
          <w:tcPr>
            <w:tcW w:w="456" w:type="dxa"/>
          </w:tcPr>
          <w:p w14:paraId="00AC4FA9" w14:textId="77777777" w:rsidR="00DF76F2" w:rsidRDefault="00DF76F2" w:rsidP="00C35EA7">
            <w:pPr>
              <w:autoSpaceDE w:val="0"/>
              <w:autoSpaceDN w:val="0"/>
              <w:adjustRightInd w:val="0"/>
              <w:jc w:val="center"/>
            </w:pPr>
            <w:r>
              <w:t>1</w:t>
            </w:r>
          </w:p>
        </w:tc>
      </w:tr>
      <w:tr w:rsidR="00DF76F2" w14:paraId="49321EF9" w14:textId="77777777" w:rsidTr="00C35EA7">
        <w:trPr>
          <w:jc w:val="center"/>
        </w:trPr>
        <w:tc>
          <w:tcPr>
            <w:tcW w:w="2636" w:type="dxa"/>
          </w:tcPr>
          <w:p w14:paraId="499C8769" w14:textId="2286015A" w:rsidR="00DF76F2" w:rsidRPr="00C35EA7" w:rsidRDefault="00000000" w:rsidP="00C35EA7">
            <w:pPr>
              <w:autoSpaceDE w:val="0"/>
              <w:autoSpaceDN w:val="0"/>
              <w:adjustRightInd w:val="0"/>
              <w:rPr>
                <w:szCs w:val="20"/>
                <w:lang w:eastAsia="en-GB"/>
              </w:rPr>
            </w:pPr>
            <w:hyperlink r:id="rId2447" w:anchor="Sit_Gallinero" w:history="1">
              <w:r w:rsidR="00DF76F2" w:rsidRPr="00C35EA7">
                <w:rPr>
                  <w:rStyle w:val="Hyperlink"/>
                  <w:szCs w:val="20"/>
                  <w:lang w:eastAsia="en-GB"/>
                </w:rPr>
                <w:t>Gallinero</w:t>
              </w:r>
            </w:hyperlink>
          </w:p>
        </w:tc>
        <w:tc>
          <w:tcPr>
            <w:tcW w:w="456" w:type="dxa"/>
          </w:tcPr>
          <w:p w14:paraId="1503ADE0" w14:textId="77777777" w:rsidR="00DF76F2" w:rsidRDefault="00DF76F2" w:rsidP="00C35EA7">
            <w:pPr>
              <w:autoSpaceDE w:val="0"/>
              <w:autoSpaceDN w:val="0"/>
              <w:adjustRightInd w:val="0"/>
              <w:jc w:val="center"/>
            </w:pPr>
            <w:r>
              <w:t>1</w:t>
            </w:r>
          </w:p>
        </w:tc>
      </w:tr>
      <w:tr w:rsidR="00DF76F2" w14:paraId="6FA0D3E6" w14:textId="77777777" w:rsidTr="00C35EA7">
        <w:trPr>
          <w:jc w:val="center"/>
        </w:trPr>
        <w:tc>
          <w:tcPr>
            <w:tcW w:w="2636" w:type="dxa"/>
          </w:tcPr>
          <w:p w14:paraId="22DB23EE" w14:textId="6924B333" w:rsidR="00DF76F2" w:rsidRPr="00C35EA7" w:rsidRDefault="00000000" w:rsidP="00C35EA7">
            <w:pPr>
              <w:autoSpaceDE w:val="0"/>
              <w:autoSpaceDN w:val="0"/>
              <w:adjustRightInd w:val="0"/>
              <w:rPr>
                <w:szCs w:val="20"/>
                <w:lang w:eastAsia="en-GB"/>
              </w:rPr>
            </w:pPr>
            <w:hyperlink r:id="rId2448" w:anchor="sit_Huerto_Raso" w:history="1">
              <w:r w:rsidR="00DF76F2" w:rsidRPr="00C35EA7">
                <w:rPr>
                  <w:rStyle w:val="Hyperlink"/>
                  <w:szCs w:val="20"/>
                  <w:lang w:eastAsia="en-GB"/>
                </w:rPr>
                <w:t>Huerto Raso</w:t>
              </w:r>
            </w:hyperlink>
          </w:p>
        </w:tc>
        <w:tc>
          <w:tcPr>
            <w:tcW w:w="456" w:type="dxa"/>
          </w:tcPr>
          <w:p w14:paraId="4BFE2366" w14:textId="77777777" w:rsidR="00DF76F2" w:rsidRDefault="00DF76F2" w:rsidP="00C35EA7">
            <w:pPr>
              <w:autoSpaceDE w:val="0"/>
              <w:autoSpaceDN w:val="0"/>
              <w:adjustRightInd w:val="0"/>
              <w:jc w:val="center"/>
            </w:pPr>
            <w:r>
              <w:t>1</w:t>
            </w:r>
          </w:p>
        </w:tc>
      </w:tr>
      <w:tr w:rsidR="00DF76F2" w14:paraId="7A781497" w14:textId="77777777" w:rsidTr="00C35EA7">
        <w:trPr>
          <w:jc w:val="center"/>
        </w:trPr>
        <w:tc>
          <w:tcPr>
            <w:tcW w:w="2636" w:type="dxa"/>
          </w:tcPr>
          <w:p w14:paraId="07EE0237" w14:textId="648159C7" w:rsidR="00DF76F2" w:rsidRDefault="00000000" w:rsidP="00C35EA7">
            <w:pPr>
              <w:autoSpaceDE w:val="0"/>
              <w:autoSpaceDN w:val="0"/>
              <w:adjustRightInd w:val="0"/>
            </w:pPr>
            <w:hyperlink r:id="rId2449" w:anchor="Sit_Argatin" w:history="1">
              <w:r w:rsidR="00DF76F2" w:rsidRPr="00DF76F2">
                <w:rPr>
                  <w:rStyle w:val="Hyperlink"/>
                </w:rPr>
                <w:t>Argatin</w:t>
              </w:r>
            </w:hyperlink>
          </w:p>
        </w:tc>
        <w:tc>
          <w:tcPr>
            <w:tcW w:w="456" w:type="dxa"/>
          </w:tcPr>
          <w:p w14:paraId="50D79B92" w14:textId="77777777" w:rsidR="00DF76F2" w:rsidRDefault="00DF76F2" w:rsidP="00C35EA7">
            <w:pPr>
              <w:autoSpaceDE w:val="0"/>
              <w:autoSpaceDN w:val="0"/>
              <w:adjustRightInd w:val="0"/>
              <w:jc w:val="center"/>
            </w:pPr>
          </w:p>
        </w:tc>
      </w:tr>
      <w:tr w:rsidR="00DF76F2" w14:paraId="0A53E1F1" w14:textId="77777777" w:rsidTr="00C35EA7">
        <w:trPr>
          <w:jc w:val="center"/>
        </w:trPr>
        <w:tc>
          <w:tcPr>
            <w:tcW w:w="2636" w:type="dxa"/>
          </w:tcPr>
          <w:p w14:paraId="6BBADBEA" w14:textId="4FAFAA3C" w:rsidR="00DF76F2" w:rsidRDefault="00000000" w:rsidP="00C35EA7">
            <w:pPr>
              <w:autoSpaceDE w:val="0"/>
              <w:autoSpaceDN w:val="0"/>
              <w:adjustRightInd w:val="0"/>
            </w:pPr>
            <w:hyperlink r:id="rId2450" w:anchor="Sit_Lecina_Superior" w:history="1">
              <w:r w:rsidR="00DF76F2" w:rsidRPr="00DF76F2">
                <w:rPr>
                  <w:rStyle w:val="Hyperlink"/>
                </w:rPr>
                <w:t>Lecina Superior</w:t>
              </w:r>
            </w:hyperlink>
          </w:p>
        </w:tc>
        <w:tc>
          <w:tcPr>
            <w:tcW w:w="456" w:type="dxa"/>
          </w:tcPr>
          <w:p w14:paraId="7A9391F8" w14:textId="77777777" w:rsidR="00DF76F2" w:rsidRDefault="00DF76F2" w:rsidP="00C35EA7">
            <w:pPr>
              <w:autoSpaceDE w:val="0"/>
              <w:autoSpaceDN w:val="0"/>
              <w:adjustRightInd w:val="0"/>
              <w:jc w:val="center"/>
            </w:pPr>
          </w:p>
        </w:tc>
      </w:tr>
      <w:tr w:rsidR="00DF76F2" w14:paraId="5042B6C4" w14:textId="77777777" w:rsidTr="00C35EA7">
        <w:trPr>
          <w:jc w:val="center"/>
        </w:trPr>
        <w:tc>
          <w:tcPr>
            <w:tcW w:w="2636" w:type="dxa"/>
          </w:tcPr>
          <w:p w14:paraId="4F0F7DFE" w14:textId="344C802F" w:rsidR="00DF76F2" w:rsidRDefault="00000000" w:rsidP="00C35EA7">
            <w:pPr>
              <w:autoSpaceDE w:val="0"/>
              <w:autoSpaceDN w:val="0"/>
              <w:adjustRightInd w:val="0"/>
            </w:pPr>
            <w:hyperlink r:id="rId2451" w:anchor="Sit_Barfaluy" w:history="1">
              <w:r w:rsidR="00DF76F2" w:rsidRPr="00DF76F2">
                <w:rPr>
                  <w:rStyle w:val="Hyperlink"/>
                </w:rPr>
                <w:t>Barfaluy</w:t>
              </w:r>
            </w:hyperlink>
          </w:p>
        </w:tc>
        <w:tc>
          <w:tcPr>
            <w:tcW w:w="456" w:type="dxa"/>
          </w:tcPr>
          <w:p w14:paraId="20614FE5" w14:textId="77777777" w:rsidR="00DF76F2" w:rsidRDefault="00DF76F2" w:rsidP="00C35EA7">
            <w:pPr>
              <w:autoSpaceDE w:val="0"/>
              <w:autoSpaceDN w:val="0"/>
              <w:adjustRightInd w:val="0"/>
              <w:jc w:val="center"/>
            </w:pPr>
          </w:p>
        </w:tc>
      </w:tr>
    </w:tbl>
    <w:p w14:paraId="2A6A6E59" w14:textId="77777777" w:rsidR="00017613" w:rsidRDefault="00017613" w:rsidP="005A0B3D">
      <w:pPr>
        <w:autoSpaceDE w:val="0"/>
        <w:autoSpaceDN w:val="0"/>
        <w:adjustRightInd w:val="0"/>
        <w:rPr>
          <w:szCs w:val="20"/>
          <w:lang w:eastAsia="en-GB"/>
        </w:rPr>
      </w:pPr>
      <w:r>
        <w:rPr>
          <w:szCs w:val="20"/>
          <w:lang w:eastAsia="en-GB"/>
        </w:rPr>
        <w:t>(</w:t>
      </w:r>
      <w:r w:rsidR="00DF76F2">
        <w:rPr>
          <w:szCs w:val="20"/>
          <w:lang w:eastAsia="en-GB"/>
        </w:rPr>
        <w:t>*</w:t>
      </w:r>
      <w:r>
        <w:rPr>
          <w:szCs w:val="20"/>
          <w:lang w:eastAsia="en-GB"/>
        </w:rPr>
        <w:t>BIB 2397)</w:t>
      </w:r>
    </w:p>
    <w:p w14:paraId="50180A72" w14:textId="77777777" w:rsidR="00060930" w:rsidRDefault="00060930" w:rsidP="003A1FAF">
      <w:pPr>
        <w:autoSpaceDE w:val="0"/>
        <w:autoSpaceDN w:val="0"/>
        <w:adjustRightInd w:val="0"/>
        <w:rPr>
          <w:szCs w:val="20"/>
          <w:lang w:eastAsia="en-GB"/>
        </w:rPr>
      </w:pPr>
    </w:p>
    <w:p w14:paraId="4555A782" w14:textId="77777777" w:rsidR="00060930" w:rsidRDefault="00060930" w:rsidP="00426FF9">
      <w:pPr>
        <w:pStyle w:val="Heading1"/>
      </w:pPr>
      <w:r>
        <w:t>MURIECHO E1</w:t>
      </w:r>
    </w:p>
    <w:p w14:paraId="0207F5E1" w14:textId="77777777" w:rsidR="00060930" w:rsidRDefault="00060930" w:rsidP="003A1FAF">
      <w:pPr>
        <w:autoSpaceDE w:val="0"/>
        <w:autoSpaceDN w:val="0"/>
        <w:adjustRightInd w:val="0"/>
        <w:rPr>
          <w:szCs w:val="20"/>
          <w:lang w:eastAsia="en-GB"/>
        </w:rPr>
      </w:pPr>
    </w:p>
    <w:p w14:paraId="06706F71" w14:textId="46118E2F" w:rsidR="00060930" w:rsidRPr="0032190F" w:rsidRDefault="003A1FAF" w:rsidP="003A1FAF">
      <w:pPr>
        <w:autoSpaceDE w:val="0"/>
        <w:autoSpaceDN w:val="0"/>
        <w:adjustRightInd w:val="0"/>
        <w:rPr>
          <w:szCs w:val="20"/>
          <w:lang w:val="fr-FR" w:eastAsia="en-GB"/>
        </w:rPr>
      </w:pPr>
      <w:r w:rsidRPr="0032190F">
        <w:rPr>
          <w:szCs w:val="20"/>
          <w:lang w:val="fr-FR" w:eastAsia="en-GB"/>
        </w:rPr>
        <w:t>À Muriecho E1 (</w:t>
      </w:r>
      <w:r w:rsidR="00060930" w:rsidRPr="0032190F">
        <w:rPr>
          <w:szCs w:val="20"/>
          <w:lang w:val="fr-FR" w:eastAsia="en-GB"/>
        </w:rPr>
        <w:t>Huesca</w:t>
      </w:r>
      <w:r w:rsidRPr="0032190F">
        <w:rPr>
          <w:szCs w:val="20"/>
          <w:lang w:val="fr-FR" w:eastAsia="en-GB"/>
        </w:rPr>
        <w:t xml:space="preserve">), </w:t>
      </w:r>
      <w:r w:rsidR="003F0557" w:rsidRPr="0032190F">
        <w:rPr>
          <w:lang w:val="fr-FR"/>
        </w:rPr>
        <w:t>"</w:t>
      </w:r>
      <w:hyperlink r:id="rId2452" w:anchor="Cul_Schemat_Espagne" w:history="1">
        <w:r w:rsidR="003F0557" w:rsidRPr="0032190F">
          <w:rPr>
            <w:rStyle w:val="Hyperlink"/>
            <w:lang w:val="fr-FR"/>
          </w:rPr>
          <w:t>art schématique ibérique</w:t>
        </w:r>
      </w:hyperlink>
      <w:r w:rsidR="003F0557" w:rsidRPr="0032190F">
        <w:rPr>
          <w:lang w:val="fr-FR"/>
        </w:rPr>
        <w:t xml:space="preserve">" </w:t>
      </w:r>
      <w:r w:rsidRPr="0032190F">
        <w:rPr>
          <w:szCs w:val="20"/>
          <w:lang w:val="fr-FR" w:eastAsia="en-GB"/>
        </w:rPr>
        <w:t>des restes de peintures schématiques rouges</w:t>
      </w:r>
      <w:r w:rsidR="00060930" w:rsidRPr="0032190F">
        <w:rPr>
          <w:szCs w:val="20"/>
          <w:lang w:val="fr-FR" w:eastAsia="en-GB"/>
        </w:rPr>
        <w:t xml:space="preserve"> </w:t>
      </w:r>
      <w:r w:rsidRPr="0032190F">
        <w:rPr>
          <w:szCs w:val="20"/>
          <w:lang w:val="fr-FR" w:eastAsia="en-GB"/>
        </w:rPr>
        <w:t xml:space="preserve">(quelques traits courts et un signe non identifiables) occupent un abri proche. </w:t>
      </w:r>
      <w:r w:rsidR="00060930" w:rsidRPr="0032190F">
        <w:rPr>
          <w:szCs w:val="20"/>
          <w:lang w:val="fr-FR" w:eastAsia="en-GB"/>
        </w:rPr>
        <w:t>(BIB 2397 p. 625-632)</w:t>
      </w:r>
    </w:p>
    <w:p w14:paraId="226FE619" w14:textId="77777777" w:rsidR="00060930" w:rsidRPr="0032190F" w:rsidRDefault="00060930" w:rsidP="003A1FAF">
      <w:pPr>
        <w:autoSpaceDE w:val="0"/>
        <w:autoSpaceDN w:val="0"/>
        <w:adjustRightInd w:val="0"/>
        <w:rPr>
          <w:szCs w:val="20"/>
          <w:lang w:val="fr-FR" w:eastAsia="en-GB"/>
        </w:rPr>
      </w:pPr>
    </w:p>
    <w:p w14:paraId="39DAFF5A" w14:textId="77777777" w:rsidR="00060930" w:rsidRPr="0032190F" w:rsidRDefault="00060930" w:rsidP="00426FF9">
      <w:pPr>
        <w:pStyle w:val="Heading1"/>
      </w:pPr>
      <w:r w:rsidRPr="0032190F">
        <w:t>MURIECHO E2</w:t>
      </w:r>
    </w:p>
    <w:p w14:paraId="2182E5B8" w14:textId="3D00D2CF" w:rsidR="00060930" w:rsidRPr="0032190F" w:rsidRDefault="003A1FAF" w:rsidP="003A1FAF">
      <w:pPr>
        <w:autoSpaceDE w:val="0"/>
        <w:autoSpaceDN w:val="0"/>
        <w:adjustRightInd w:val="0"/>
        <w:rPr>
          <w:szCs w:val="20"/>
          <w:lang w:val="fr-FR" w:eastAsia="en-GB"/>
        </w:rPr>
      </w:pPr>
      <w:r w:rsidRPr="0032190F">
        <w:rPr>
          <w:szCs w:val="20"/>
          <w:lang w:val="fr-FR" w:eastAsia="en-GB"/>
        </w:rPr>
        <w:t>Un peu plus</w:t>
      </w:r>
      <w:r w:rsidR="00060930" w:rsidRPr="0032190F">
        <w:rPr>
          <w:szCs w:val="20"/>
          <w:lang w:val="fr-FR" w:eastAsia="en-GB"/>
        </w:rPr>
        <w:t xml:space="preserve"> </w:t>
      </w:r>
      <w:r w:rsidRPr="0032190F">
        <w:rPr>
          <w:szCs w:val="20"/>
          <w:lang w:val="fr-FR" w:eastAsia="en-GB"/>
        </w:rPr>
        <w:t xml:space="preserve">loin, </w:t>
      </w:r>
      <w:r w:rsidR="00060930" w:rsidRPr="0032190F">
        <w:rPr>
          <w:szCs w:val="20"/>
          <w:lang w:val="fr-FR" w:eastAsia="en-GB"/>
        </w:rPr>
        <w:t xml:space="preserve">que l'abri E1 </w:t>
      </w:r>
      <w:r w:rsidRPr="0032190F">
        <w:rPr>
          <w:szCs w:val="20"/>
          <w:lang w:val="fr-FR" w:eastAsia="en-GB"/>
        </w:rPr>
        <w:t>un autre abri dit Muriecho E2 (</w:t>
      </w:r>
      <w:r w:rsidR="00060930" w:rsidRPr="0032190F">
        <w:rPr>
          <w:szCs w:val="20"/>
          <w:lang w:val="fr-FR" w:eastAsia="en-GB"/>
        </w:rPr>
        <w:t>Huesca</w:t>
      </w:r>
      <w:r w:rsidRPr="0032190F">
        <w:rPr>
          <w:szCs w:val="20"/>
          <w:lang w:val="fr-FR" w:eastAsia="en-GB"/>
        </w:rPr>
        <w:t xml:space="preserve">) </w:t>
      </w:r>
      <w:r w:rsidR="003F0557" w:rsidRPr="0032190F">
        <w:rPr>
          <w:lang w:val="fr-FR"/>
        </w:rPr>
        <w:t>"</w:t>
      </w:r>
      <w:hyperlink r:id="rId2453" w:anchor="Cul_Schemat_Espagne" w:history="1">
        <w:r w:rsidR="003F0557" w:rsidRPr="0032190F">
          <w:rPr>
            <w:rStyle w:val="Hyperlink"/>
            <w:lang w:val="fr-FR"/>
          </w:rPr>
          <w:t>art schématique ibérique</w:t>
        </w:r>
      </w:hyperlink>
      <w:r w:rsidR="003F0557" w:rsidRPr="0032190F">
        <w:rPr>
          <w:lang w:val="fr-FR"/>
        </w:rPr>
        <w:t xml:space="preserve">" </w:t>
      </w:r>
      <w:r w:rsidRPr="0032190F">
        <w:rPr>
          <w:szCs w:val="20"/>
          <w:lang w:val="fr-FR" w:eastAsia="en-GB"/>
        </w:rPr>
        <w:t>porte une représentation anthropomorphe noire</w:t>
      </w:r>
      <w:r w:rsidR="00060930" w:rsidRPr="0032190F">
        <w:rPr>
          <w:szCs w:val="20"/>
          <w:lang w:val="fr-FR" w:eastAsia="en-GB"/>
        </w:rPr>
        <w:t xml:space="preserve"> </w:t>
      </w:r>
      <w:r w:rsidRPr="0032190F">
        <w:rPr>
          <w:szCs w:val="20"/>
          <w:lang w:val="fr-FR" w:eastAsia="en-GB"/>
        </w:rPr>
        <w:t xml:space="preserve">entourée de points également noirs. </w:t>
      </w:r>
      <w:r w:rsidR="00060930" w:rsidRPr="0032190F">
        <w:rPr>
          <w:szCs w:val="20"/>
          <w:lang w:val="fr-FR" w:eastAsia="en-GB"/>
        </w:rPr>
        <w:t>(BIB 2397 p. 625-632)</w:t>
      </w:r>
    </w:p>
    <w:p w14:paraId="35B380B0" w14:textId="77777777" w:rsidR="00060930" w:rsidRPr="0032190F" w:rsidRDefault="00060930" w:rsidP="003A1FAF">
      <w:pPr>
        <w:autoSpaceDE w:val="0"/>
        <w:autoSpaceDN w:val="0"/>
        <w:adjustRightInd w:val="0"/>
        <w:rPr>
          <w:szCs w:val="20"/>
          <w:lang w:val="fr-FR" w:eastAsia="en-GB"/>
        </w:rPr>
      </w:pPr>
    </w:p>
    <w:p w14:paraId="425CA64C" w14:textId="77777777" w:rsidR="00060930" w:rsidRPr="0032190F" w:rsidRDefault="00060930" w:rsidP="003A1FAF">
      <w:pPr>
        <w:autoSpaceDE w:val="0"/>
        <w:autoSpaceDN w:val="0"/>
        <w:adjustRightInd w:val="0"/>
        <w:rPr>
          <w:szCs w:val="20"/>
          <w:lang w:val="fr-FR" w:eastAsia="en-GB"/>
        </w:rPr>
      </w:pPr>
    </w:p>
    <w:p w14:paraId="77647A96" w14:textId="77777777" w:rsidR="00060930" w:rsidRPr="0032190F" w:rsidRDefault="00060930" w:rsidP="00426FF9">
      <w:pPr>
        <w:pStyle w:val="Heading1"/>
      </w:pPr>
      <w:bookmarkStart w:id="1074" w:name="Sit_Argatin"/>
      <w:r w:rsidRPr="0032190F">
        <w:t>ARGATIN</w:t>
      </w:r>
    </w:p>
    <w:bookmarkEnd w:id="1074"/>
    <w:p w14:paraId="64BFC98C" w14:textId="673EBA79" w:rsidR="00060930" w:rsidRPr="0032190F" w:rsidRDefault="003A1FAF" w:rsidP="003A1FAF">
      <w:pPr>
        <w:autoSpaceDE w:val="0"/>
        <w:autoSpaceDN w:val="0"/>
        <w:adjustRightInd w:val="0"/>
        <w:rPr>
          <w:szCs w:val="20"/>
          <w:lang w:val="fr-FR" w:eastAsia="en-GB"/>
        </w:rPr>
      </w:pPr>
      <w:r w:rsidRPr="0032190F">
        <w:rPr>
          <w:szCs w:val="20"/>
          <w:lang w:val="fr-FR" w:eastAsia="en-GB"/>
        </w:rPr>
        <w:t>Argatín I et Argatín II (</w:t>
      </w:r>
      <w:r w:rsidR="00060930" w:rsidRPr="0032190F">
        <w:rPr>
          <w:szCs w:val="20"/>
          <w:lang w:val="fr-FR" w:eastAsia="en-GB"/>
        </w:rPr>
        <w:t>Huesca</w:t>
      </w:r>
      <w:r w:rsidRPr="0032190F">
        <w:rPr>
          <w:szCs w:val="20"/>
          <w:lang w:val="fr-FR" w:eastAsia="en-GB"/>
        </w:rPr>
        <w:t xml:space="preserve">), </w:t>
      </w:r>
      <w:r w:rsidR="003F0557" w:rsidRPr="0032190F">
        <w:rPr>
          <w:lang w:val="fr-FR"/>
        </w:rPr>
        <w:t>"</w:t>
      </w:r>
      <w:hyperlink r:id="rId2454" w:anchor="Cul_Schemat_Espagne" w:history="1">
        <w:r w:rsidR="003F0557" w:rsidRPr="0032190F">
          <w:rPr>
            <w:rStyle w:val="Hyperlink"/>
            <w:lang w:val="fr-FR"/>
          </w:rPr>
          <w:t>art schématique ibérique</w:t>
        </w:r>
      </w:hyperlink>
      <w:r w:rsidR="003F0557" w:rsidRPr="0032190F">
        <w:rPr>
          <w:lang w:val="fr-FR"/>
        </w:rPr>
        <w:t xml:space="preserve">" </w:t>
      </w:r>
      <w:r w:rsidRPr="0032190F">
        <w:rPr>
          <w:szCs w:val="20"/>
          <w:lang w:val="fr-FR" w:eastAsia="en-GB"/>
        </w:rPr>
        <w:t>portant uniquement</w:t>
      </w:r>
      <w:r w:rsidR="00060930" w:rsidRPr="0032190F">
        <w:rPr>
          <w:szCs w:val="20"/>
          <w:lang w:val="fr-FR" w:eastAsia="en-GB"/>
        </w:rPr>
        <w:t xml:space="preserve"> </w:t>
      </w:r>
      <w:r w:rsidRPr="0032190F">
        <w:rPr>
          <w:szCs w:val="20"/>
          <w:lang w:val="fr-FR" w:eastAsia="en-GB"/>
        </w:rPr>
        <w:t>quelques traits.</w:t>
      </w:r>
      <w:r w:rsidR="00060930" w:rsidRPr="0032190F">
        <w:rPr>
          <w:szCs w:val="20"/>
          <w:lang w:val="fr-FR" w:eastAsia="en-GB"/>
        </w:rPr>
        <w:t xml:space="preserve"> (BIB 2397 p. 625-632)</w:t>
      </w:r>
    </w:p>
    <w:p w14:paraId="2CA3DFD8" w14:textId="77777777" w:rsidR="00060930" w:rsidRPr="0032190F" w:rsidRDefault="00060930" w:rsidP="003A1FAF">
      <w:pPr>
        <w:autoSpaceDE w:val="0"/>
        <w:autoSpaceDN w:val="0"/>
        <w:adjustRightInd w:val="0"/>
        <w:rPr>
          <w:szCs w:val="20"/>
          <w:lang w:val="fr-FR" w:eastAsia="en-GB"/>
        </w:rPr>
      </w:pPr>
    </w:p>
    <w:p w14:paraId="25CF2F19" w14:textId="77777777" w:rsidR="00060930" w:rsidRPr="0032190F" w:rsidRDefault="00060930" w:rsidP="00426FF9">
      <w:pPr>
        <w:pStyle w:val="Heading1"/>
      </w:pPr>
      <w:bookmarkStart w:id="1075" w:name="Sit_Mallata"/>
      <w:r w:rsidRPr="0032190F">
        <w:t xml:space="preserve">MALLATA </w:t>
      </w:r>
    </w:p>
    <w:bookmarkEnd w:id="1075"/>
    <w:p w14:paraId="184E8C74" w14:textId="77777777" w:rsidR="00AA1ED0" w:rsidRDefault="00A6533C" w:rsidP="00FD14EA">
      <w:pPr>
        <w:autoSpaceDE w:val="0"/>
        <w:autoSpaceDN w:val="0"/>
        <w:adjustRightInd w:val="0"/>
        <w:jc w:val="both"/>
        <w:rPr>
          <w:szCs w:val="20"/>
          <w:lang w:val="fr-FR" w:eastAsia="en-GB"/>
        </w:rPr>
      </w:pPr>
      <w:r w:rsidRPr="0032190F">
        <w:rPr>
          <w:szCs w:val="20"/>
          <w:lang w:val="fr-FR" w:eastAsia="en-GB"/>
        </w:rPr>
        <w:t>Tozal de Mallata</w:t>
      </w:r>
      <w:r>
        <w:rPr>
          <w:szCs w:val="20"/>
          <w:lang w:val="fr-FR" w:eastAsia="en-GB"/>
        </w:rPr>
        <w:t xml:space="preserve">, </w:t>
      </w:r>
      <w:r w:rsidRPr="0032190F">
        <w:rPr>
          <w:szCs w:val="20"/>
          <w:lang w:val="fr-FR" w:eastAsia="en-GB"/>
        </w:rPr>
        <w:t>sommet de Mallata</w:t>
      </w:r>
    </w:p>
    <w:p w14:paraId="186F04BA" w14:textId="77777777" w:rsidR="00A6533C" w:rsidRDefault="00A6533C" w:rsidP="00FD14EA">
      <w:pPr>
        <w:autoSpaceDE w:val="0"/>
        <w:autoSpaceDN w:val="0"/>
        <w:adjustRightInd w:val="0"/>
        <w:jc w:val="both"/>
        <w:rPr>
          <w:iCs/>
          <w:szCs w:val="20"/>
          <w:lang w:val="fr-FR" w:eastAsia="en-GB"/>
        </w:rPr>
      </w:pPr>
    </w:p>
    <w:p w14:paraId="76150B17" w14:textId="1A39A854" w:rsidR="00060930" w:rsidRPr="0032190F" w:rsidRDefault="00572499" w:rsidP="00FD14EA">
      <w:pPr>
        <w:autoSpaceDE w:val="0"/>
        <w:autoSpaceDN w:val="0"/>
        <w:adjustRightInd w:val="0"/>
        <w:jc w:val="both"/>
        <w:rPr>
          <w:lang w:val="fr-FR"/>
        </w:rPr>
      </w:pPr>
      <w:r w:rsidRPr="0032190F">
        <w:rPr>
          <w:szCs w:val="20"/>
          <w:lang w:val="fr-FR" w:eastAsia="en-GB"/>
        </w:rPr>
        <w:t>Mallata (</w:t>
      </w:r>
      <w:r w:rsidRPr="00572499">
        <w:rPr>
          <w:szCs w:val="20"/>
          <w:lang w:val="fr-FR" w:eastAsia="en-GB"/>
        </w:rPr>
        <w:t>Colungo-Asque, Huesca)</w:t>
      </w:r>
      <w:r>
        <w:rPr>
          <w:szCs w:val="20"/>
          <w:lang w:val="fr-FR" w:eastAsia="en-GB"/>
        </w:rPr>
        <w:t>, a</w:t>
      </w:r>
      <w:r w:rsidR="00DF76F2">
        <w:rPr>
          <w:iCs/>
          <w:szCs w:val="20"/>
          <w:lang w:val="fr-FR" w:eastAsia="en-GB"/>
        </w:rPr>
        <w:t>bri</w:t>
      </w:r>
      <w:r w:rsidR="00AA1ED0">
        <w:rPr>
          <w:iCs/>
          <w:szCs w:val="20"/>
          <w:lang w:val="fr-FR" w:eastAsia="en-GB"/>
        </w:rPr>
        <w:t>s</w:t>
      </w:r>
      <w:r w:rsidR="00DF76F2">
        <w:rPr>
          <w:iCs/>
          <w:szCs w:val="20"/>
          <w:lang w:val="fr-FR" w:eastAsia="en-GB"/>
        </w:rPr>
        <w:t xml:space="preserve"> de la vallée du </w:t>
      </w:r>
      <w:hyperlink r:id="rId2455" w:anchor="Sit_Vero" w:history="1">
        <w:r w:rsidR="00DF76F2" w:rsidRPr="00DF76F2">
          <w:rPr>
            <w:rStyle w:val="Hyperlink"/>
            <w:lang w:val="fr-FR"/>
          </w:rPr>
          <w:t>río Vero</w:t>
        </w:r>
      </w:hyperlink>
      <w:r w:rsidR="00DF76F2">
        <w:rPr>
          <w:lang w:val="fr-FR"/>
        </w:rPr>
        <w:t xml:space="preserve"> (</w:t>
      </w:r>
      <w:r>
        <w:rPr>
          <w:lang w:val="fr-FR"/>
        </w:rPr>
        <w:t xml:space="preserve">SS BIB) </w:t>
      </w:r>
      <w:r w:rsidR="003F0557" w:rsidRPr="0032190F">
        <w:rPr>
          <w:lang w:val="fr-FR"/>
        </w:rPr>
        <w:t>"</w:t>
      </w:r>
      <w:hyperlink r:id="rId2456" w:anchor="Cul_Schemat_Espagne" w:history="1">
        <w:r w:rsidR="003F0557" w:rsidRPr="0032190F">
          <w:rPr>
            <w:rStyle w:val="Hyperlink"/>
            <w:lang w:val="fr-FR"/>
          </w:rPr>
          <w:t>art schématique ibérique</w:t>
        </w:r>
      </w:hyperlink>
      <w:r w:rsidR="003F0557" w:rsidRPr="0032190F">
        <w:rPr>
          <w:lang w:val="fr-FR"/>
        </w:rPr>
        <w:t xml:space="preserve">" </w:t>
      </w:r>
      <w:r w:rsidR="00060930" w:rsidRPr="0032190F">
        <w:rPr>
          <w:szCs w:val="20"/>
          <w:lang w:val="fr-FR" w:eastAsia="en-GB"/>
        </w:rPr>
        <w:t>L’iconographie est diversifiée : signes arboriformes, signes anthropomorphes et représentations animales (BIB 2397 p. 625-632)</w:t>
      </w:r>
      <w:r w:rsidR="009C5B1D" w:rsidRPr="0032190F">
        <w:rPr>
          <w:lang w:val="fr-FR"/>
        </w:rPr>
        <w:t>. 3 figurations de capture d'un cervidé "l’animal tenu au bout d’une longe, que l’on rapproche de l’éloquente scène levantine d’</w:t>
      </w:r>
      <w:hyperlink r:id="rId2457" w:anchor="Sit_Arpan_L" w:history="1">
        <w:r w:rsidR="009C5B1D" w:rsidRPr="0032190F">
          <w:rPr>
            <w:rStyle w:val="Hyperlink"/>
            <w:lang w:val="fr-FR"/>
          </w:rPr>
          <w:t>Arpan L</w:t>
        </w:r>
      </w:hyperlink>
      <w:r w:rsidR="009C5B1D" w:rsidRPr="0032190F">
        <w:rPr>
          <w:lang w:val="fr-FR"/>
        </w:rPr>
        <w:t xml:space="preserve"> (Baldellou et al. 1995) où plusieurs hommes retiennent un grand </w:t>
      </w:r>
      <w:hyperlink r:id="rId2458" w:anchor="Cul_Art_TAC_T_z_cervide" w:history="1">
        <w:r w:rsidR="00C370D1" w:rsidRPr="0032190F">
          <w:rPr>
            <w:rStyle w:val="Hyperlink"/>
            <w:lang w:val="fr-FR"/>
          </w:rPr>
          <w:t>cerf</w:t>
        </w:r>
      </w:hyperlink>
      <w:r w:rsidR="009C5B1D" w:rsidRPr="0032190F">
        <w:rPr>
          <w:lang w:val="fr-FR"/>
        </w:rPr>
        <w:t>." (BIB 1165 p. 115).</w:t>
      </w:r>
    </w:p>
    <w:p w14:paraId="2057620D" w14:textId="77777777" w:rsidR="00FD14EA" w:rsidRDefault="00F6617D" w:rsidP="00FD14EA">
      <w:pPr>
        <w:autoSpaceDE w:val="0"/>
        <w:autoSpaceDN w:val="0"/>
        <w:adjustRightInd w:val="0"/>
        <w:jc w:val="both"/>
        <w:rPr>
          <w:szCs w:val="20"/>
          <w:lang w:val="fr-FR" w:eastAsia="en-GB"/>
        </w:rPr>
      </w:pPr>
      <w:r>
        <w:rPr>
          <w:szCs w:val="20"/>
          <w:lang w:val="fr-FR" w:eastAsia="en-GB"/>
        </w:rPr>
        <w:t>L</w:t>
      </w:r>
      <w:r w:rsidR="00FD14EA" w:rsidRPr="0032190F">
        <w:rPr>
          <w:szCs w:val="20"/>
          <w:lang w:val="fr-FR" w:eastAsia="en-GB"/>
        </w:rPr>
        <w:t>e grand complexe de Mallata est subdivisé en trois parties, A, B et C, et dans chacune d’entre elles un abri a fait l’objet d’une décoration importante et parfois singulière (BIB 2397 p. 647)</w:t>
      </w:r>
    </w:p>
    <w:p w14:paraId="53594764" w14:textId="77777777" w:rsidR="00693CDD" w:rsidRDefault="00693CDD" w:rsidP="00FD14EA">
      <w:pPr>
        <w:autoSpaceDE w:val="0"/>
        <w:autoSpaceDN w:val="0"/>
        <w:adjustRightInd w:val="0"/>
        <w:jc w:val="both"/>
        <w:rPr>
          <w:szCs w:val="20"/>
          <w:lang w:val="fr-FR" w:eastAsia="en-GB"/>
        </w:rPr>
      </w:pPr>
    </w:p>
    <w:p w14:paraId="2314A9C9" w14:textId="13271CEC" w:rsidR="00693CDD" w:rsidRPr="00693CDD" w:rsidRDefault="00693CDD" w:rsidP="00693CDD">
      <w:pPr>
        <w:autoSpaceDE w:val="0"/>
        <w:autoSpaceDN w:val="0"/>
        <w:adjustRightInd w:val="0"/>
        <w:rPr>
          <w:szCs w:val="20"/>
          <w:lang w:val="fr-FR" w:eastAsia="en-GB"/>
        </w:rPr>
      </w:pPr>
      <w:r w:rsidRPr="00693CDD">
        <w:rPr>
          <w:szCs w:val="20"/>
          <w:lang w:val="fr-FR" w:eastAsia="en-GB"/>
        </w:rPr>
        <w:t xml:space="preserve">Plusieurs abris de Mallata (v. </w:t>
      </w:r>
      <w:hyperlink r:id="rId2459" w:anchor="Cul_Schemat_Espagne_sit_humid" w:history="1">
        <w:r w:rsidRPr="00693CDD">
          <w:rPr>
            <w:rStyle w:val="Hyperlink"/>
            <w:szCs w:val="20"/>
            <w:lang w:val="fr-FR" w:eastAsia="en-GB"/>
          </w:rPr>
          <w:t>humidité</w:t>
        </w:r>
      </w:hyperlink>
      <w:r w:rsidRPr="00693CDD">
        <w:rPr>
          <w:szCs w:val="20"/>
          <w:lang w:val="fr-FR" w:eastAsia="en-GB"/>
        </w:rPr>
        <w:t>) sont occupés par d’énormes concrétions et le ruissellement affecte certaines figures (BIB 2397) v. Mallata C (BIB 2397)</w:t>
      </w:r>
    </w:p>
    <w:p w14:paraId="6AC2516B" w14:textId="77777777" w:rsidR="00060930" w:rsidRPr="0032190F" w:rsidRDefault="00060930" w:rsidP="003A1FAF">
      <w:pPr>
        <w:autoSpaceDE w:val="0"/>
        <w:autoSpaceDN w:val="0"/>
        <w:adjustRightInd w:val="0"/>
        <w:rPr>
          <w:szCs w:val="20"/>
          <w:lang w:val="fr-FR" w:eastAsia="en-GB"/>
        </w:rPr>
      </w:pPr>
    </w:p>
    <w:p w14:paraId="3BBA6810" w14:textId="77777777" w:rsidR="00060930" w:rsidRPr="000A4D97" w:rsidRDefault="00060930" w:rsidP="00B66067">
      <w:pPr>
        <w:pStyle w:val="Heading2"/>
        <w:rPr>
          <w:lang w:val="es-ES" w:eastAsia="en-GB"/>
        </w:rPr>
      </w:pPr>
      <w:bookmarkStart w:id="1076" w:name="Sit_Mallata_A"/>
      <w:r w:rsidRPr="000A4D97">
        <w:rPr>
          <w:lang w:val="es-ES" w:eastAsia="en-GB"/>
        </w:rPr>
        <w:lastRenderedPageBreak/>
        <w:t>A</w:t>
      </w:r>
    </w:p>
    <w:bookmarkEnd w:id="1076"/>
    <w:p w14:paraId="793700C1" w14:textId="77777777" w:rsidR="00AA1ED0" w:rsidRPr="000A4D97" w:rsidRDefault="00A6533C" w:rsidP="00FD14EA">
      <w:pPr>
        <w:autoSpaceDE w:val="0"/>
        <w:autoSpaceDN w:val="0"/>
        <w:adjustRightInd w:val="0"/>
        <w:rPr>
          <w:szCs w:val="20"/>
          <w:lang w:val="es-ES" w:eastAsia="en-GB"/>
        </w:rPr>
      </w:pPr>
      <w:r w:rsidRPr="000A4D97">
        <w:rPr>
          <w:szCs w:val="20"/>
          <w:lang w:val="es-ES" w:eastAsia="en-GB"/>
        </w:rPr>
        <w:t>Mallata A</w:t>
      </w:r>
    </w:p>
    <w:p w14:paraId="4E24EF3D" w14:textId="77777777" w:rsidR="00A6533C" w:rsidRPr="000A4D97" w:rsidRDefault="00A6533C" w:rsidP="00FD14EA">
      <w:pPr>
        <w:autoSpaceDE w:val="0"/>
        <w:autoSpaceDN w:val="0"/>
        <w:adjustRightInd w:val="0"/>
        <w:rPr>
          <w:szCs w:val="20"/>
          <w:lang w:val="es-ES" w:eastAsia="en-GB"/>
        </w:rPr>
      </w:pPr>
    </w:p>
    <w:p w14:paraId="79FACC33" w14:textId="77777777" w:rsidR="00A6533C" w:rsidRPr="000A4D97" w:rsidRDefault="00A6533C" w:rsidP="00A6533C">
      <w:pPr>
        <w:pStyle w:val="Heading3"/>
        <w:rPr>
          <w:lang w:val="es-ES" w:eastAsia="en-GB"/>
        </w:rPr>
      </w:pPr>
      <w:bookmarkStart w:id="1077" w:name="Sit_Mallata_A1"/>
      <w:r w:rsidRPr="000A4D97">
        <w:rPr>
          <w:lang w:val="es-ES" w:eastAsia="en-GB"/>
        </w:rPr>
        <w:t>A1</w:t>
      </w:r>
      <w:r w:rsidR="00413FF9" w:rsidRPr="000A4D97">
        <w:rPr>
          <w:lang w:val="es-ES" w:eastAsia="en-GB"/>
        </w:rPr>
        <w:t xml:space="preserve"> </w:t>
      </w:r>
    </w:p>
    <w:bookmarkEnd w:id="1077"/>
    <w:p w14:paraId="2578C6F3" w14:textId="77777777" w:rsidR="00A6533C" w:rsidRPr="000A4D97" w:rsidRDefault="00A6533C" w:rsidP="00A6533C">
      <w:pPr>
        <w:autoSpaceDE w:val="0"/>
        <w:autoSpaceDN w:val="0"/>
        <w:adjustRightInd w:val="0"/>
        <w:jc w:val="both"/>
        <w:rPr>
          <w:szCs w:val="20"/>
          <w:lang w:val="es-ES" w:eastAsia="en-GB"/>
        </w:rPr>
      </w:pPr>
      <w:r w:rsidRPr="000A4D97">
        <w:rPr>
          <w:szCs w:val="20"/>
          <w:lang w:val="es-ES" w:eastAsia="en-GB"/>
        </w:rPr>
        <w:t>Mallata A1</w:t>
      </w:r>
    </w:p>
    <w:p w14:paraId="25752D06" w14:textId="77777777" w:rsidR="00A6533C" w:rsidRPr="000A4D97" w:rsidRDefault="00A6533C" w:rsidP="00AA1ED0">
      <w:pPr>
        <w:autoSpaceDE w:val="0"/>
        <w:autoSpaceDN w:val="0"/>
        <w:adjustRightInd w:val="0"/>
        <w:jc w:val="both"/>
        <w:rPr>
          <w:szCs w:val="20"/>
          <w:lang w:val="es-ES" w:eastAsia="en-GB"/>
        </w:rPr>
      </w:pPr>
    </w:p>
    <w:p w14:paraId="1B4D035E" w14:textId="33E4D4D2" w:rsidR="00060930" w:rsidRDefault="00A6533C" w:rsidP="00AA1ED0">
      <w:pPr>
        <w:autoSpaceDE w:val="0"/>
        <w:autoSpaceDN w:val="0"/>
        <w:adjustRightInd w:val="0"/>
        <w:jc w:val="both"/>
        <w:rPr>
          <w:szCs w:val="20"/>
          <w:lang w:val="fr-FR" w:eastAsia="en-GB"/>
        </w:rPr>
      </w:pPr>
      <w:r>
        <w:rPr>
          <w:szCs w:val="20"/>
          <w:lang w:val="fr-FR" w:eastAsia="en-GB"/>
        </w:rPr>
        <w:t>D</w:t>
      </w:r>
      <w:r w:rsidR="00413FF9" w:rsidRPr="0032190F">
        <w:rPr>
          <w:szCs w:val="20"/>
          <w:lang w:val="fr-FR" w:eastAsia="en-GB"/>
        </w:rPr>
        <w:t xml:space="preserve">ifficile d'accès (BIB 2397 p. 642). </w:t>
      </w:r>
      <w:r w:rsidR="00030F67" w:rsidRPr="0032190F">
        <w:rPr>
          <w:szCs w:val="20"/>
          <w:lang w:val="fr-FR" w:eastAsia="en-GB"/>
        </w:rPr>
        <w:t xml:space="preserve">Trois scènes de capture d’un </w:t>
      </w:r>
      <w:hyperlink r:id="rId2460" w:anchor="Cul_Art_TAC_T_z_cervide" w:history="1">
        <w:r w:rsidR="00C370D1" w:rsidRPr="0032190F">
          <w:rPr>
            <w:rStyle w:val="Hyperlink"/>
            <w:lang w:val="fr-FR"/>
          </w:rPr>
          <w:t>cerf</w:t>
        </w:r>
      </w:hyperlink>
      <w:r w:rsidR="00C370D1" w:rsidRPr="0032190F">
        <w:rPr>
          <w:rStyle w:val="st"/>
          <w:lang w:val="fr-FR"/>
        </w:rPr>
        <w:t xml:space="preserve"> </w:t>
      </w:r>
      <w:r w:rsidR="00030F67" w:rsidRPr="0032190F">
        <w:rPr>
          <w:szCs w:val="20"/>
          <w:lang w:val="fr-FR" w:eastAsia="en-GB"/>
        </w:rPr>
        <w:t>à Mallata A (BIB 2397 p. 625-632)</w:t>
      </w:r>
      <w:r w:rsidR="006747F5" w:rsidRPr="0032190F">
        <w:rPr>
          <w:szCs w:val="20"/>
          <w:lang w:val="fr-FR" w:eastAsia="en-GB"/>
        </w:rPr>
        <w:t xml:space="preserve">. </w:t>
      </w:r>
      <w:r>
        <w:rPr>
          <w:szCs w:val="20"/>
          <w:lang w:val="fr-FR" w:eastAsia="en-GB"/>
        </w:rPr>
        <w:t>L</w:t>
      </w:r>
      <w:r w:rsidR="006747F5" w:rsidRPr="0032190F">
        <w:rPr>
          <w:szCs w:val="20"/>
          <w:lang w:val="fr-FR" w:eastAsia="en-GB"/>
        </w:rPr>
        <w:t>es parties colorées des parois ont été préférentiellement choisies (BIB 2397 p. 643)</w:t>
      </w:r>
      <w:r w:rsidR="00FD14EA" w:rsidRPr="0032190F">
        <w:rPr>
          <w:szCs w:val="20"/>
          <w:lang w:val="fr-FR" w:eastAsia="en-GB"/>
        </w:rPr>
        <w:t>. Mallata A1 abrite par trois fois une scène de « capture » d’un cervidé (un cerf mâle adulte est relié à un personnage masculin par ce qui semble être une longe), des signes circulaires avec une croix centrale et de curieuses figures recourbées qui pourraient être une schématisation de caprinés aux cornes enroulées (BIB 2397 p. 647)</w:t>
      </w:r>
    </w:p>
    <w:p w14:paraId="7486EBDC" w14:textId="77777777" w:rsidR="00A6533C" w:rsidRDefault="00A6533C" w:rsidP="00AA1ED0">
      <w:pPr>
        <w:autoSpaceDE w:val="0"/>
        <w:autoSpaceDN w:val="0"/>
        <w:adjustRightInd w:val="0"/>
        <w:jc w:val="both"/>
        <w:rPr>
          <w:szCs w:val="20"/>
          <w:lang w:val="fr-FR" w:eastAsia="en-GB"/>
        </w:rPr>
      </w:pPr>
    </w:p>
    <w:p w14:paraId="77135865" w14:textId="77777777" w:rsidR="00A6533C" w:rsidRDefault="00A6533C" w:rsidP="00A6533C">
      <w:pPr>
        <w:pStyle w:val="Heading3"/>
        <w:rPr>
          <w:lang w:eastAsia="en-GB"/>
        </w:rPr>
      </w:pPr>
      <w:r>
        <w:rPr>
          <w:lang w:eastAsia="en-GB"/>
        </w:rPr>
        <w:t>A2</w:t>
      </w:r>
    </w:p>
    <w:p w14:paraId="3C331619" w14:textId="77777777" w:rsidR="00A6533C" w:rsidRPr="0032190F" w:rsidRDefault="00A6533C" w:rsidP="00AA1ED0">
      <w:pPr>
        <w:autoSpaceDE w:val="0"/>
        <w:autoSpaceDN w:val="0"/>
        <w:adjustRightInd w:val="0"/>
        <w:jc w:val="both"/>
        <w:rPr>
          <w:szCs w:val="20"/>
          <w:lang w:val="fr-FR" w:eastAsia="en-GB"/>
        </w:rPr>
      </w:pPr>
      <w:r w:rsidRPr="0032190F">
        <w:rPr>
          <w:szCs w:val="20"/>
          <w:lang w:val="fr-FR" w:eastAsia="en-GB"/>
        </w:rPr>
        <w:t>Mallata A2</w:t>
      </w:r>
    </w:p>
    <w:p w14:paraId="0EE39D38" w14:textId="77777777" w:rsidR="00A6533C" w:rsidRDefault="00A6533C" w:rsidP="00AA1ED0">
      <w:pPr>
        <w:autoSpaceDE w:val="0"/>
        <w:autoSpaceDN w:val="0"/>
        <w:adjustRightInd w:val="0"/>
        <w:jc w:val="both"/>
        <w:rPr>
          <w:szCs w:val="20"/>
          <w:lang w:val="fr-FR" w:eastAsia="en-GB"/>
        </w:rPr>
      </w:pPr>
    </w:p>
    <w:p w14:paraId="4D13228B" w14:textId="77777777" w:rsidR="00FD14EA" w:rsidRDefault="00A6533C" w:rsidP="00AA1ED0">
      <w:pPr>
        <w:autoSpaceDE w:val="0"/>
        <w:autoSpaceDN w:val="0"/>
        <w:adjustRightInd w:val="0"/>
        <w:jc w:val="both"/>
        <w:rPr>
          <w:szCs w:val="20"/>
          <w:lang w:val="fr-FR" w:eastAsia="en-GB"/>
        </w:rPr>
      </w:pPr>
      <w:r>
        <w:rPr>
          <w:szCs w:val="20"/>
          <w:lang w:val="fr-FR" w:eastAsia="en-GB"/>
        </w:rPr>
        <w:t>D</w:t>
      </w:r>
      <w:r w:rsidR="00FD14EA" w:rsidRPr="0032190F">
        <w:rPr>
          <w:szCs w:val="20"/>
          <w:lang w:val="fr-FR" w:eastAsia="en-GB"/>
        </w:rPr>
        <w:t>écor minimaliste, petit abri (BIB 2397 p. 647)</w:t>
      </w:r>
    </w:p>
    <w:p w14:paraId="722106FC" w14:textId="77777777" w:rsidR="00A6533C" w:rsidRDefault="00A6533C" w:rsidP="00AA1ED0">
      <w:pPr>
        <w:autoSpaceDE w:val="0"/>
        <w:autoSpaceDN w:val="0"/>
        <w:adjustRightInd w:val="0"/>
        <w:jc w:val="both"/>
        <w:rPr>
          <w:szCs w:val="20"/>
          <w:lang w:val="fr-FR" w:eastAsia="en-GB"/>
        </w:rPr>
      </w:pPr>
    </w:p>
    <w:p w14:paraId="7815DF3D" w14:textId="77777777" w:rsidR="00A6533C" w:rsidRPr="0032190F" w:rsidRDefault="00A6533C" w:rsidP="00A6533C">
      <w:pPr>
        <w:pStyle w:val="Heading3"/>
        <w:rPr>
          <w:lang w:eastAsia="en-GB"/>
        </w:rPr>
      </w:pPr>
      <w:r>
        <w:rPr>
          <w:lang w:eastAsia="en-GB"/>
        </w:rPr>
        <w:t>A3</w:t>
      </w:r>
    </w:p>
    <w:p w14:paraId="7A22245D" w14:textId="77777777" w:rsidR="00A6533C" w:rsidRDefault="00A6533C" w:rsidP="00AA1ED0">
      <w:pPr>
        <w:autoSpaceDE w:val="0"/>
        <w:autoSpaceDN w:val="0"/>
        <w:adjustRightInd w:val="0"/>
        <w:jc w:val="both"/>
        <w:rPr>
          <w:szCs w:val="20"/>
          <w:lang w:val="fr-FR" w:eastAsia="en-GB"/>
        </w:rPr>
      </w:pPr>
      <w:r>
        <w:rPr>
          <w:szCs w:val="20"/>
          <w:lang w:val="fr-FR" w:eastAsia="en-GB"/>
        </w:rPr>
        <w:t>Mallata A3</w:t>
      </w:r>
    </w:p>
    <w:p w14:paraId="0AD9F1B5" w14:textId="77777777" w:rsidR="00A6533C" w:rsidRDefault="00A6533C" w:rsidP="00AA1ED0">
      <w:pPr>
        <w:autoSpaceDE w:val="0"/>
        <w:autoSpaceDN w:val="0"/>
        <w:adjustRightInd w:val="0"/>
        <w:jc w:val="both"/>
        <w:rPr>
          <w:szCs w:val="20"/>
          <w:lang w:val="fr-FR" w:eastAsia="en-GB"/>
        </w:rPr>
      </w:pPr>
    </w:p>
    <w:p w14:paraId="661A7236" w14:textId="77777777" w:rsidR="004474D6" w:rsidRDefault="004474D6" w:rsidP="00AA1ED0">
      <w:pPr>
        <w:autoSpaceDE w:val="0"/>
        <w:autoSpaceDN w:val="0"/>
        <w:adjustRightInd w:val="0"/>
        <w:jc w:val="both"/>
        <w:rPr>
          <w:szCs w:val="20"/>
          <w:lang w:val="fr-FR" w:eastAsia="en-GB"/>
        </w:rPr>
      </w:pPr>
      <w:r w:rsidRPr="0032190F">
        <w:rPr>
          <w:szCs w:val="20"/>
          <w:lang w:val="fr-FR" w:eastAsia="en-GB"/>
        </w:rPr>
        <w:t>décor minimaliste, petit abri (BIB 2397 p. 648)</w:t>
      </w:r>
    </w:p>
    <w:p w14:paraId="1F9C6A12" w14:textId="77777777" w:rsidR="00A6533C" w:rsidRDefault="00A6533C" w:rsidP="00AA1ED0">
      <w:pPr>
        <w:autoSpaceDE w:val="0"/>
        <w:autoSpaceDN w:val="0"/>
        <w:adjustRightInd w:val="0"/>
        <w:jc w:val="both"/>
        <w:rPr>
          <w:szCs w:val="20"/>
          <w:lang w:val="fr-FR" w:eastAsia="en-GB"/>
        </w:rPr>
      </w:pPr>
    </w:p>
    <w:p w14:paraId="4E9DEFF5" w14:textId="77777777" w:rsidR="00A6533C" w:rsidRPr="0032190F" w:rsidRDefault="00A6533C" w:rsidP="00A6533C">
      <w:pPr>
        <w:pStyle w:val="Heading3"/>
        <w:rPr>
          <w:lang w:eastAsia="en-GB"/>
        </w:rPr>
      </w:pPr>
      <w:r>
        <w:rPr>
          <w:lang w:eastAsia="en-GB"/>
        </w:rPr>
        <w:t>A4</w:t>
      </w:r>
    </w:p>
    <w:p w14:paraId="1C0B656B" w14:textId="77777777" w:rsidR="00A6533C" w:rsidRDefault="00A6533C" w:rsidP="00AA1ED0">
      <w:pPr>
        <w:autoSpaceDE w:val="0"/>
        <w:autoSpaceDN w:val="0"/>
        <w:adjustRightInd w:val="0"/>
        <w:jc w:val="both"/>
        <w:rPr>
          <w:szCs w:val="20"/>
          <w:lang w:val="fr-FR" w:eastAsia="en-GB"/>
        </w:rPr>
      </w:pPr>
      <w:r>
        <w:rPr>
          <w:szCs w:val="20"/>
          <w:lang w:val="fr-FR" w:eastAsia="en-GB"/>
        </w:rPr>
        <w:t>Mallata A4</w:t>
      </w:r>
    </w:p>
    <w:p w14:paraId="7C3E846C" w14:textId="77777777" w:rsidR="00A6533C" w:rsidRDefault="00A6533C" w:rsidP="00AA1ED0">
      <w:pPr>
        <w:autoSpaceDE w:val="0"/>
        <w:autoSpaceDN w:val="0"/>
        <w:adjustRightInd w:val="0"/>
        <w:jc w:val="both"/>
        <w:rPr>
          <w:szCs w:val="20"/>
          <w:lang w:val="fr-FR" w:eastAsia="en-GB"/>
        </w:rPr>
      </w:pPr>
    </w:p>
    <w:p w14:paraId="056B192D" w14:textId="77777777" w:rsidR="004474D6" w:rsidRPr="0032190F" w:rsidRDefault="004474D6" w:rsidP="00AA1ED0">
      <w:pPr>
        <w:autoSpaceDE w:val="0"/>
        <w:autoSpaceDN w:val="0"/>
        <w:adjustRightInd w:val="0"/>
        <w:jc w:val="both"/>
        <w:rPr>
          <w:szCs w:val="20"/>
          <w:lang w:val="fr-FR" w:eastAsia="en-GB"/>
        </w:rPr>
      </w:pPr>
      <w:r w:rsidRPr="0032190F">
        <w:rPr>
          <w:szCs w:val="20"/>
          <w:lang w:val="fr-FR" w:eastAsia="en-GB"/>
        </w:rPr>
        <w:t>décor minimaliste, petit abri (BIB 2397 p. 648)</w:t>
      </w:r>
    </w:p>
    <w:p w14:paraId="78B18339" w14:textId="77777777" w:rsidR="004474D6" w:rsidRPr="0032190F" w:rsidRDefault="004474D6" w:rsidP="00FD14EA">
      <w:pPr>
        <w:autoSpaceDE w:val="0"/>
        <w:autoSpaceDN w:val="0"/>
        <w:adjustRightInd w:val="0"/>
        <w:rPr>
          <w:szCs w:val="20"/>
          <w:lang w:val="fr-FR" w:eastAsia="en-GB"/>
        </w:rPr>
      </w:pPr>
    </w:p>
    <w:p w14:paraId="4D042488" w14:textId="77777777" w:rsidR="00030F67" w:rsidRPr="0032190F" w:rsidRDefault="00030F67" w:rsidP="003A1FAF">
      <w:pPr>
        <w:autoSpaceDE w:val="0"/>
        <w:autoSpaceDN w:val="0"/>
        <w:adjustRightInd w:val="0"/>
        <w:rPr>
          <w:szCs w:val="20"/>
          <w:lang w:val="fr-FR" w:eastAsia="en-GB"/>
        </w:rPr>
      </w:pPr>
    </w:p>
    <w:p w14:paraId="32FA54F1" w14:textId="77777777" w:rsidR="00030F67" w:rsidRPr="0032190F" w:rsidRDefault="00030F67" w:rsidP="00B66067">
      <w:pPr>
        <w:pStyle w:val="Heading2"/>
        <w:rPr>
          <w:lang w:eastAsia="en-GB"/>
        </w:rPr>
      </w:pPr>
      <w:bookmarkStart w:id="1078" w:name="Sit_Mallata_B"/>
      <w:r w:rsidRPr="0032190F">
        <w:rPr>
          <w:lang w:eastAsia="en-GB"/>
        </w:rPr>
        <w:t>B</w:t>
      </w:r>
    </w:p>
    <w:bookmarkEnd w:id="1078"/>
    <w:p w14:paraId="48996BBB" w14:textId="77777777" w:rsidR="00A6533C" w:rsidRDefault="00A6533C" w:rsidP="00A6533C">
      <w:pPr>
        <w:autoSpaceDE w:val="0"/>
        <w:autoSpaceDN w:val="0"/>
        <w:adjustRightInd w:val="0"/>
        <w:rPr>
          <w:szCs w:val="20"/>
          <w:lang w:val="fr-FR" w:eastAsia="en-GB"/>
        </w:rPr>
      </w:pPr>
      <w:r>
        <w:rPr>
          <w:szCs w:val="20"/>
          <w:lang w:val="fr-FR" w:eastAsia="en-GB"/>
        </w:rPr>
        <w:t>Mallata B</w:t>
      </w:r>
    </w:p>
    <w:p w14:paraId="40C6B808" w14:textId="77777777" w:rsidR="00AA1ED0" w:rsidRDefault="00AA1ED0" w:rsidP="00AA1ED0">
      <w:pPr>
        <w:autoSpaceDE w:val="0"/>
        <w:autoSpaceDN w:val="0"/>
        <w:adjustRightInd w:val="0"/>
        <w:jc w:val="both"/>
        <w:rPr>
          <w:szCs w:val="20"/>
          <w:lang w:val="fr-FR" w:eastAsia="en-GB"/>
        </w:rPr>
      </w:pPr>
    </w:p>
    <w:p w14:paraId="228ECF3E" w14:textId="77777777" w:rsidR="00030F67" w:rsidRDefault="00AA1ED0" w:rsidP="00AA1ED0">
      <w:pPr>
        <w:autoSpaceDE w:val="0"/>
        <w:autoSpaceDN w:val="0"/>
        <w:adjustRightInd w:val="0"/>
        <w:jc w:val="both"/>
        <w:rPr>
          <w:szCs w:val="20"/>
          <w:lang w:val="fr-FR" w:eastAsia="en-GB"/>
        </w:rPr>
      </w:pPr>
      <w:r>
        <w:rPr>
          <w:szCs w:val="20"/>
          <w:lang w:val="fr-FR" w:eastAsia="en-GB"/>
        </w:rPr>
        <w:t>U</w:t>
      </w:r>
      <w:r w:rsidR="00030F67" w:rsidRPr="0032190F">
        <w:rPr>
          <w:szCs w:val="20"/>
          <w:lang w:val="fr-FR" w:eastAsia="en-GB"/>
        </w:rPr>
        <w:t>ne cérémonie considérée comme initiatique, phallique ou de fécondité (Baldellou et al., 1985b)(BIB 2397 p. 625-632)</w:t>
      </w:r>
      <w:r w:rsidR="009C5B1D" w:rsidRPr="0032190F">
        <w:rPr>
          <w:szCs w:val="20"/>
          <w:lang w:val="fr-FR" w:eastAsia="en-GB"/>
        </w:rPr>
        <w:t>.</w:t>
      </w:r>
    </w:p>
    <w:p w14:paraId="5BB14A2C" w14:textId="77777777" w:rsidR="00A6533C" w:rsidRDefault="00A6533C" w:rsidP="00AA1ED0">
      <w:pPr>
        <w:autoSpaceDE w:val="0"/>
        <w:autoSpaceDN w:val="0"/>
        <w:adjustRightInd w:val="0"/>
        <w:jc w:val="both"/>
        <w:rPr>
          <w:szCs w:val="20"/>
          <w:lang w:val="fr-FR" w:eastAsia="en-GB"/>
        </w:rPr>
      </w:pPr>
    </w:p>
    <w:p w14:paraId="3B777338" w14:textId="77777777" w:rsidR="00A6533C" w:rsidRDefault="00A6533C" w:rsidP="00A6533C">
      <w:pPr>
        <w:pStyle w:val="Heading3"/>
        <w:rPr>
          <w:lang w:eastAsia="en-GB"/>
        </w:rPr>
      </w:pPr>
      <w:bookmarkStart w:id="1079" w:name="Sit_Mallata_B1"/>
      <w:r>
        <w:rPr>
          <w:lang w:eastAsia="en-GB"/>
        </w:rPr>
        <w:t>B1</w:t>
      </w:r>
    </w:p>
    <w:bookmarkEnd w:id="1079"/>
    <w:p w14:paraId="708C0122" w14:textId="77777777" w:rsidR="00A6533C" w:rsidRDefault="00A6533C" w:rsidP="00AA1ED0">
      <w:pPr>
        <w:autoSpaceDE w:val="0"/>
        <w:autoSpaceDN w:val="0"/>
        <w:adjustRightInd w:val="0"/>
        <w:jc w:val="both"/>
        <w:rPr>
          <w:szCs w:val="20"/>
          <w:lang w:val="fr-FR" w:eastAsia="en-GB"/>
        </w:rPr>
      </w:pPr>
      <w:r w:rsidRPr="0032190F">
        <w:rPr>
          <w:lang w:val="fr-FR"/>
        </w:rPr>
        <w:t>Mallata B1</w:t>
      </w:r>
    </w:p>
    <w:p w14:paraId="461474BB" w14:textId="77777777" w:rsidR="00A6533C" w:rsidRPr="0032190F" w:rsidRDefault="00A6533C" w:rsidP="00AA1ED0">
      <w:pPr>
        <w:autoSpaceDE w:val="0"/>
        <w:autoSpaceDN w:val="0"/>
        <w:adjustRightInd w:val="0"/>
        <w:jc w:val="both"/>
        <w:rPr>
          <w:szCs w:val="20"/>
          <w:lang w:val="fr-FR" w:eastAsia="en-GB"/>
        </w:rPr>
      </w:pPr>
    </w:p>
    <w:p w14:paraId="19CEFBAF" w14:textId="65FD481D" w:rsidR="009C5B1D" w:rsidRPr="0032190F" w:rsidRDefault="00A6533C" w:rsidP="00AA1ED0">
      <w:pPr>
        <w:autoSpaceDE w:val="0"/>
        <w:autoSpaceDN w:val="0"/>
        <w:adjustRightInd w:val="0"/>
        <w:jc w:val="both"/>
        <w:rPr>
          <w:lang w:val="fr-FR"/>
        </w:rPr>
      </w:pPr>
      <w:r>
        <w:rPr>
          <w:lang w:val="fr-FR"/>
        </w:rPr>
        <w:t>Cet abri a</w:t>
      </w:r>
      <w:r w:rsidR="009C5B1D" w:rsidRPr="0032190F">
        <w:rPr>
          <w:lang w:val="fr-FR"/>
        </w:rPr>
        <w:t xml:space="preserve"> donné une petite perle discoïde, ce site est attribué au Néolithique pur </w:t>
      </w:r>
      <w:r w:rsidR="009C5B1D" w:rsidRPr="0032190F">
        <w:rPr>
          <w:szCs w:val="20"/>
          <w:lang w:val="fr-FR" w:eastAsia="en-GB"/>
        </w:rPr>
        <w:t xml:space="preserve">(Utrilla et Calvo, 1999) </w:t>
      </w:r>
      <w:r w:rsidR="009C5B1D" w:rsidRPr="0032190F">
        <w:rPr>
          <w:lang w:val="fr-FR"/>
        </w:rPr>
        <w:t>(BIB 2397 p.638)</w:t>
      </w:r>
      <w:r w:rsidR="006747F5" w:rsidRPr="0032190F">
        <w:rPr>
          <w:lang w:val="fr-FR"/>
        </w:rPr>
        <w:t xml:space="preserve"> </w:t>
      </w:r>
      <w:r w:rsidR="009C5B1D" w:rsidRPr="0032190F">
        <w:rPr>
          <w:lang w:val="fr-FR"/>
        </w:rPr>
        <w:t xml:space="preserve">v. </w:t>
      </w:r>
      <w:hyperlink r:id="rId2461" w:anchor="Sit_Barfaluy_2" w:history="1">
        <w:r w:rsidR="009C5B1D" w:rsidRPr="0032190F">
          <w:rPr>
            <w:rStyle w:val="Hyperlink"/>
            <w:lang w:val="fr-FR"/>
          </w:rPr>
          <w:t>Barfaluy 2</w:t>
        </w:r>
      </w:hyperlink>
    </w:p>
    <w:p w14:paraId="349A2292" w14:textId="77777777" w:rsidR="006747F5" w:rsidRPr="0032190F" w:rsidRDefault="00A6533C" w:rsidP="00AA1ED0">
      <w:pPr>
        <w:autoSpaceDE w:val="0"/>
        <w:autoSpaceDN w:val="0"/>
        <w:adjustRightInd w:val="0"/>
        <w:jc w:val="both"/>
        <w:rPr>
          <w:szCs w:val="20"/>
          <w:lang w:val="fr-FR" w:eastAsia="en-GB"/>
        </w:rPr>
      </w:pPr>
      <w:r>
        <w:rPr>
          <w:szCs w:val="20"/>
          <w:lang w:val="fr-FR" w:eastAsia="en-GB"/>
        </w:rPr>
        <w:t>L</w:t>
      </w:r>
      <w:r w:rsidR="006747F5" w:rsidRPr="0032190F">
        <w:rPr>
          <w:szCs w:val="20"/>
          <w:lang w:val="fr-FR" w:eastAsia="en-GB"/>
        </w:rPr>
        <w:t>es parties colorées des parois ont été préférentiellement choisies (BIB 2397 p. 643)</w:t>
      </w:r>
    </w:p>
    <w:p w14:paraId="182D0525" w14:textId="77777777" w:rsidR="00FD14EA" w:rsidRDefault="00A6533C" w:rsidP="00AA1ED0">
      <w:pPr>
        <w:autoSpaceDE w:val="0"/>
        <w:autoSpaceDN w:val="0"/>
        <w:adjustRightInd w:val="0"/>
        <w:jc w:val="both"/>
        <w:rPr>
          <w:szCs w:val="20"/>
          <w:lang w:val="fr-FR" w:eastAsia="en-GB"/>
        </w:rPr>
      </w:pPr>
      <w:r>
        <w:rPr>
          <w:szCs w:val="20"/>
          <w:lang w:val="fr-FR" w:eastAsia="en-GB"/>
        </w:rPr>
        <w:t xml:space="preserve">A </w:t>
      </w:r>
      <w:r w:rsidR="00FD14EA" w:rsidRPr="0032190F">
        <w:rPr>
          <w:szCs w:val="20"/>
          <w:lang w:val="fr-FR" w:eastAsia="en-GB"/>
        </w:rPr>
        <w:t>Mallata B1, on a multiplié des signes anthropomorphes, isolés, par deux ou en groupes, des signes dits arboriformes aux appendices relevés ou baissés et il semble que le thème de la « capture » du cerf y soit également présent par deux fois (BIB 2397 p. 647)</w:t>
      </w:r>
    </w:p>
    <w:p w14:paraId="122B2892" w14:textId="77777777" w:rsidR="00A6533C" w:rsidRDefault="00A6533C" w:rsidP="00AA1ED0">
      <w:pPr>
        <w:autoSpaceDE w:val="0"/>
        <w:autoSpaceDN w:val="0"/>
        <w:adjustRightInd w:val="0"/>
        <w:jc w:val="both"/>
        <w:rPr>
          <w:szCs w:val="20"/>
          <w:lang w:val="fr-FR" w:eastAsia="en-GB"/>
        </w:rPr>
      </w:pPr>
    </w:p>
    <w:p w14:paraId="1CC0317F" w14:textId="77777777" w:rsidR="00A6533C" w:rsidRDefault="00A6533C" w:rsidP="00A6533C">
      <w:pPr>
        <w:pStyle w:val="Heading3"/>
        <w:rPr>
          <w:lang w:eastAsia="en-GB"/>
        </w:rPr>
      </w:pPr>
      <w:r>
        <w:rPr>
          <w:lang w:eastAsia="en-GB"/>
        </w:rPr>
        <w:t>B2</w:t>
      </w:r>
    </w:p>
    <w:p w14:paraId="1437A16B" w14:textId="77777777" w:rsidR="00A6533C" w:rsidRDefault="00A6533C" w:rsidP="00AA1ED0">
      <w:pPr>
        <w:autoSpaceDE w:val="0"/>
        <w:autoSpaceDN w:val="0"/>
        <w:adjustRightInd w:val="0"/>
        <w:jc w:val="both"/>
        <w:rPr>
          <w:szCs w:val="20"/>
          <w:lang w:val="fr-FR" w:eastAsia="en-GB"/>
        </w:rPr>
      </w:pPr>
      <w:r>
        <w:rPr>
          <w:szCs w:val="20"/>
          <w:lang w:val="fr-FR" w:eastAsia="en-GB"/>
        </w:rPr>
        <w:t>Mallata B2</w:t>
      </w:r>
    </w:p>
    <w:p w14:paraId="353835E7" w14:textId="77777777" w:rsidR="00A6533C" w:rsidRDefault="00A6533C" w:rsidP="00AA1ED0">
      <w:pPr>
        <w:autoSpaceDE w:val="0"/>
        <w:autoSpaceDN w:val="0"/>
        <w:adjustRightInd w:val="0"/>
        <w:jc w:val="both"/>
        <w:rPr>
          <w:szCs w:val="20"/>
          <w:lang w:val="fr-FR" w:eastAsia="en-GB"/>
        </w:rPr>
      </w:pPr>
    </w:p>
    <w:p w14:paraId="4878A2F4" w14:textId="77777777" w:rsidR="00FD14EA" w:rsidRPr="0032190F" w:rsidRDefault="00FD14EA" w:rsidP="00AA1ED0">
      <w:pPr>
        <w:autoSpaceDE w:val="0"/>
        <w:autoSpaceDN w:val="0"/>
        <w:adjustRightInd w:val="0"/>
        <w:jc w:val="both"/>
        <w:rPr>
          <w:szCs w:val="20"/>
          <w:lang w:val="fr-FR" w:eastAsia="en-GB"/>
        </w:rPr>
      </w:pPr>
      <w:r w:rsidRPr="0032190F">
        <w:rPr>
          <w:szCs w:val="20"/>
          <w:lang w:val="fr-FR" w:eastAsia="en-GB"/>
        </w:rPr>
        <w:t>décor minimaliste, petit abri (BIB 2397 p. 647)</w:t>
      </w:r>
    </w:p>
    <w:p w14:paraId="571041C8" w14:textId="77777777" w:rsidR="00030F67" w:rsidRPr="0032190F" w:rsidRDefault="00030F67" w:rsidP="003A1FAF">
      <w:pPr>
        <w:autoSpaceDE w:val="0"/>
        <w:autoSpaceDN w:val="0"/>
        <w:adjustRightInd w:val="0"/>
        <w:rPr>
          <w:szCs w:val="20"/>
          <w:lang w:val="fr-FR" w:eastAsia="en-GB"/>
        </w:rPr>
      </w:pPr>
    </w:p>
    <w:p w14:paraId="25B87903" w14:textId="77777777" w:rsidR="00030F67" w:rsidRPr="0032190F" w:rsidRDefault="00030F67" w:rsidP="00B66067">
      <w:pPr>
        <w:pStyle w:val="Heading2"/>
        <w:rPr>
          <w:lang w:eastAsia="en-GB"/>
        </w:rPr>
      </w:pPr>
      <w:bookmarkStart w:id="1080" w:name="Sit_Mallata_C"/>
      <w:r w:rsidRPr="0032190F">
        <w:rPr>
          <w:lang w:eastAsia="en-GB"/>
        </w:rPr>
        <w:t>C</w:t>
      </w:r>
    </w:p>
    <w:bookmarkEnd w:id="1080"/>
    <w:p w14:paraId="31073C63" w14:textId="77777777" w:rsidR="00A6533C" w:rsidRDefault="00A6533C" w:rsidP="00A6533C">
      <w:pPr>
        <w:autoSpaceDE w:val="0"/>
        <w:autoSpaceDN w:val="0"/>
        <w:adjustRightInd w:val="0"/>
        <w:rPr>
          <w:szCs w:val="20"/>
          <w:lang w:val="fr-FR" w:eastAsia="en-GB"/>
        </w:rPr>
      </w:pPr>
      <w:r>
        <w:rPr>
          <w:szCs w:val="20"/>
          <w:lang w:val="fr-FR" w:eastAsia="en-GB"/>
        </w:rPr>
        <w:t>Mallata C</w:t>
      </w:r>
    </w:p>
    <w:p w14:paraId="7DA462B3" w14:textId="77777777" w:rsidR="00AA1ED0" w:rsidRDefault="00AA1ED0" w:rsidP="00AA1ED0">
      <w:pPr>
        <w:autoSpaceDE w:val="0"/>
        <w:autoSpaceDN w:val="0"/>
        <w:adjustRightInd w:val="0"/>
        <w:jc w:val="both"/>
        <w:rPr>
          <w:szCs w:val="20"/>
          <w:lang w:val="fr-FR" w:eastAsia="en-GB"/>
        </w:rPr>
      </w:pPr>
    </w:p>
    <w:p w14:paraId="266B6AD5" w14:textId="6692A9B0" w:rsidR="006747F5" w:rsidRPr="0032190F" w:rsidRDefault="00030F67" w:rsidP="00AA1ED0">
      <w:pPr>
        <w:autoSpaceDE w:val="0"/>
        <w:autoSpaceDN w:val="0"/>
        <w:adjustRightInd w:val="0"/>
        <w:jc w:val="both"/>
        <w:rPr>
          <w:szCs w:val="20"/>
          <w:lang w:val="fr-FR" w:eastAsia="en-GB"/>
        </w:rPr>
      </w:pPr>
      <w:r w:rsidRPr="0032190F">
        <w:rPr>
          <w:szCs w:val="20"/>
          <w:lang w:val="fr-FR" w:eastAsia="en-GB"/>
        </w:rPr>
        <w:t>Le contenu iconographique de Mallata C est moins narratif : des arboriformes (Fig. 6), un grand signe en flèche, un signe serpentiforme, un autre tectiforme, des traits et des points ainsi qu’une série de figures difficilement interprétables (Painaud, 2004)(BIB 2397 p. 625-632)</w:t>
      </w:r>
      <w:r w:rsidR="00A6533C">
        <w:rPr>
          <w:szCs w:val="20"/>
          <w:lang w:val="fr-FR" w:eastAsia="en-GB"/>
        </w:rPr>
        <w:t xml:space="preserve"> L</w:t>
      </w:r>
      <w:r w:rsidR="006747F5" w:rsidRPr="0032190F">
        <w:rPr>
          <w:szCs w:val="20"/>
          <w:lang w:val="fr-FR" w:eastAsia="en-GB"/>
        </w:rPr>
        <w:t xml:space="preserve">es parties colorées des parois ont été préférentiellement choisies </w:t>
      </w:r>
      <w:r w:rsidR="00A6533C">
        <w:rPr>
          <w:szCs w:val="20"/>
          <w:lang w:val="fr-FR" w:eastAsia="en-GB"/>
        </w:rPr>
        <w:t>[</w:t>
      </w:r>
      <w:hyperlink r:id="rId2462" w:anchor="Cul_Schemat_Espagne_sit_sup_coul" w:history="1">
        <w:r w:rsidR="00A6533C" w:rsidRPr="00A6533C">
          <w:rPr>
            <w:rStyle w:val="Hyperlink"/>
            <w:szCs w:val="20"/>
            <w:lang w:val="fr-FR" w:eastAsia="en-GB"/>
          </w:rPr>
          <w:t>couleur</w:t>
        </w:r>
      </w:hyperlink>
      <w:r w:rsidR="00A6533C">
        <w:rPr>
          <w:szCs w:val="20"/>
          <w:lang w:val="fr-FR" w:eastAsia="en-GB"/>
        </w:rPr>
        <w:t xml:space="preserve">] </w:t>
      </w:r>
      <w:r w:rsidR="006747F5" w:rsidRPr="0032190F">
        <w:rPr>
          <w:szCs w:val="20"/>
          <w:lang w:val="fr-FR" w:eastAsia="en-GB"/>
        </w:rPr>
        <w:t>(BIB 2397 p. 643)</w:t>
      </w:r>
    </w:p>
    <w:p w14:paraId="01EE4653" w14:textId="4C4DE768" w:rsidR="00AA1ED0" w:rsidRPr="00162A96" w:rsidRDefault="00A6533C" w:rsidP="00A6533C">
      <w:pPr>
        <w:autoSpaceDE w:val="0"/>
        <w:autoSpaceDN w:val="0"/>
        <w:adjustRightInd w:val="0"/>
        <w:jc w:val="both"/>
        <w:rPr>
          <w:szCs w:val="20"/>
          <w:lang w:val="fr-FR" w:eastAsia="en-GB"/>
        </w:rPr>
      </w:pPr>
      <w:r>
        <w:rPr>
          <w:szCs w:val="20"/>
          <w:lang w:val="fr-FR" w:eastAsia="en-GB"/>
        </w:rPr>
        <w:t>Abri</w:t>
      </w:r>
      <w:r w:rsidR="00FD14EA" w:rsidRPr="0032190F">
        <w:rPr>
          <w:szCs w:val="20"/>
          <w:lang w:val="fr-FR" w:eastAsia="en-GB"/>
        </w:rPr>
        <w:t xml:space="preserve"> à l’écart des deux précédents groupements d’abris, portent huit signes arboriformes (BIB 2397 p. 647)</w:t>
      </w:r>
      <w:r>
        <w:rPr>
          <w:szCs w:val="20"/>
          <w:lang w:val="fr-FR" w:eastAsia="en-GB"/>
        </w:rPr>
        <w:t xml:space="preserve"> </w:t>
      </w:r>
      <w:r w:rsidR="00AA1ED0" w:rsidRPr="00AA1ED0">
        <w:rPr>
          <w:szCs w:val="20"/>
          <w:lang w:val="fr-FR" w:eastAsia="en-GB"/>
        </w:rPr>
        <w:t>De de petites cascades ont fini par creuser plusieurs bassins naturels</w:t>
      </w:r>
      <w:r w:rsidR="00AA1ED0">
        <w:rPr>
          <w:szCs w:val="20"/>
          <w:lang w:val="fr-FR" w:eastAsia="en-GB"/>
        </w:rPr>
        <w:t xml:space="preserve"> (v. </w:t>
      </w:r>
      <w:hyperlink r:id="rId2463" w:anchor="Cul_Schemat_Espagne_sit_humid" w:history="1">
        <w:r w:rsidR="00AA1ED0" w:rsidRPr="00162A96">
          <w:rPr>
            <w:rStyle w:val="Hyperlink"/>
            <w:szCs w:val="20"/>
            <w:lang w:val="fr-FR" w:eastAsia="en-GB"/>
          </w:rPr>
          <w:t>humidité</w:t>
        </w:r>
      </w:hyperlink>
      <w:r w:rsidR="00AA1ED0" w:rsidRPr="00162A96">
        <w:rPr>
          <w:szCs w:val="20"/>
          <w:lang w:val="fr-FR" w:eastAsia="en-GB"/>
        </w:rPr>
        <w:t>) (BIB 2397)</w:t>
      </w:r>
    </w:p>
    <w:p w14:paraId="2D0C8292" w14:textId="77777777" w:rsidR="00715703" w:rsidRPr="00162A96" w:rsidRDefault="00715703" w:rsidP="00715703">
      <w:pPr>
        <w:pStyle w:val="Heading2"/>
        <w:rPr>
          <w:lang w:eastAsia="en-GB"/>
        </w:rPr>
      </w:pPr>
      <w:r w:rsidRPr="00162A96">
        <w:rPr>
          <w:lang w:eastAsia="en-GB"/>
        </w:rPr>
        <w:br/>
        <w:t>Interprétation</w:t>
      </w:r>
    </w:p>
    <w:p w14:paraId="53F9D928" w14:textId="77777777" w:rsidR="00715703" w:rsidRPr="00162A96" w:rsidRDefault="00715703" w:rsidP="00A6533C">
      <w:pPr>
        <w:autoSpaceDE w:val="0"/>
        <w:autoSpaceDN w:val="0"/>
        <w:adjustRightInd w:val="0"/>
        <w:jc w:val="both"/>
        <w:rPr>
          <w:szCs w:val="20"/>
          <w:lang w:val="fr-FR" w:eastAsia="en-GB"/>
        </w:rPr>
      </w:pPr>
    </w:p>
    <w:p w14:paraId="330CB444" w14:textId="0151B506" w:rsidR="00715703" w:rsidRPr="00715703" w:rsidRDefault="00715703" w:rsidP="00715703">
      <w:pPr>
        <w:pStyle w:val="Default"/>
        <w:rPr>
          <w:szCs w:val="20"/>
          <w:lang w:val="fr-FR"/>
        </w:rPr>
      </w:pPr>
      <w:r>
        <w:rPr>
          <w:szCs w:val="20"/>
          <w:lang w:val="fr-FR"/>
        </w:rPr>
        <w:t xml:space="preserve">Contrôle visuel pour </w:t>
      </w:r>
      <w:r w:rsidRPr="00715703">
        <w:rPr>
          <w:lang w:val="fr-FR"/>
        </w:rPr>
        <w:t xml:space="preserve">Sebastián (2011) </w:t>
      </w:r>
      <w:r>
        <w:rPr>
          <w:lang w:val="fr-FR"/>
        </w:rPr>
        <w:t>~</w:t>
      </w:r>
      <w:hyperlink r:id="rId2464" w:anchor="Cul_Schemat_Espagne_inter_troupeaux" w:history="1">
        <w:r w:rsidRPr="00715703">
          <w:rPr>
            <w:rStyle w:val="Hyperlink"/>
            <w:lang w:val="fr-FR"/>
          </w:rPr>
          <w:t>gestion des troupeaux</w:t>
        </w:r>
      </w:hyperlink>
      <w:r>
        <w:rPr>
          <w:lang w:val="fr-FR"/>
        </w:rPr>
        <w:t xml:space="preserve"> </w:t>
      </w:r>
      <w:r w:rsidRPr="00715703">
        <w:rPr>
          <w:lang w:val="fr-FR"/>
        </w:rPr>
        <w:t>(BIB 2833)</w:t>
      </w:r>
    </w:p>
    <w:p w14:paraId="096C5B4A" w14:textId="77777777" w:rsidR="00715703" w:rsidRPr="00715703" w:rsidRDefault="00715703" w:rsidP="00A6533C">
      <w:pPr>
        <w:autoSpaceDE w:val="0"/>
        <w:autoSpaceDN w:val="0"/>
        <w:adjustRightInd w:val="0"/>
        <w:jc w:val="both"/>
        <w:rPr>
          <w:szCs w:val="20"/>
          <w:lang w:val="fr-FR" w:eastAsia="en-GB"/>
        </w:rPr>
      </w:pPr>
    </w:p>
    <w:p w14:paraId="1CF6DD68" w14:textId="77777777" w:rsidR="00DC1EE4" w:rsidRPr="00426FF9" w:rsidRDefault="00DC1EE4" w:rsidP="00426FF9">
      <w:pPr>
        <w:pStyle w:val="Heading1"/>
        <w:rPr>
          <w:lang w:val="es-ES"/>
        </w:rPr>
      </w:pPr>
      <w:r w:rsidRPr="00B11413">
        <w:rPr>
          <w:lang w:val="es-ES"/>
        </w:rPr>
        <w:br/>
      </w:r>
      <w:bookmarkStart w:id="1081" w:name="Sit_Lobrica"/>
      <w:r w:rsidRPr="00426FF9">
        <w:rPr>
          <w:lang w:val="es-ES"/>
        </w:rPr>
        <w:t>LOBRICA</w:t>
      </w:r>
      <w:bookmarkEnd w:id="1081"/>
    </w:p>
    <w:p w14:paraId="4598A91C" w14:textId="77777777" w:rsidR="00DC1EE4" w:rsidRPr="0032190F" w:rsidRDefault="00DC1EE4" w:rsidP="00FD14EA">
      <w:pPr>
        <w:autoSpaceDE w:val="0"/>
        <w:autoSpaceDN w:val="0"/>
        <w:adjustRightInd w:val="0"/>
        <w:rPr>
          <w:szCs w:val="20"/>
          <w:lang w:val="fr-FR" w:eastAsia="en-GB"/>
        </w:rPr>
      </w:pPr>
      <w:r w:rsidRPr="00411C27">
        <w:rPr>
          <w:szCs w:val="20"/>
          <w:lang w:val="es-ES" w:eastAsia="en-GB"/>
        </w:rPr>
        <w:t>La Cueva Lobrica (Fanlo-Vio, Huesca) est un site néolithique (BIB 2560)</w:t>
      </w:r>
      <w:r w:rsidR="00411C27" w:rsidRPr="00411C27">
        <w:rPr>
          <w:szCs w:val="20"/>
          <w:lang w:val="es-ES" w:eastAsia="en-GB"/>
        </w:rPr>
        <w:t xml:space="preserve"> ca. 5400</w:t>
      </w:r>
      <w:r w:rsidR="00411C27">
        <w:rPr>
          <w:szCs w:val="20"/>
          <w:lang w:val="es-ES" w:eastAsia="en-GB"/>
        </w:rPr>
        <w:t xml:space="preserve"> BC (Natcho com. pers.)</w:t>
      </w:r>
      <w:r w:rsidR="00AB32E7" w:rsidRPr="00411C27">
        <w:rPr>
          <w:szCs w:val="20"/>
          <w:lang w:val="es-ES" w:eastAsia="en-GB"/>
        </w:rPr>
        <w:t xml:space="preserve">. </w:t>
      </w:r>
      <w:r w:rsidR="00AB32E7" w:rsidRPr="0032190F">
        <w:rPr>
          <w:szCs w:val="20"/>
          <w:lang w:val="fr-FR" w:eastAsia="en-GB"/>
        </w:rPr>
        <w:t xml:space="preserve">Une série de tracés parallèles </w:t>
      </w:r>
      <w:r w:rsidR="00411C27">
        <w:rPr>
          <w:szCs w:val="20"/>
          <w:lang w:val="fr-FR" w:eastAsia="en-GB"/>
        </w:rPr>
        <w:t xml:space="preserve">noirs </w:t>
      </w:r>
      <w:r w:rsidR="00AB32E7" w:rsidRPr="0032190F">
        <w:rPr>
          <w:szCs w:val="20"/>
          <w:lang w:val="fr-FR" w:eastAsia="en-GB"/>
        </w:rPr>
        <w:t>a été effectuée sur la paroi (BIB 2561)</w:t>
      </w:r>
      <w:r w:rsidR="00411C27">
        <w:rPr>
          <w:szCs w:val="20"/>
          <w:lang w:val="fr-FR" w:eastAsia="en-GB"/>
        </w:rPr>
        <w:t xml:space="preserve"> </w:t>
      </w:r>
    </w:p>
    <w:p w14:paraId="0C9C7835" w14:textId="77777777" w:rsidR="00030F67" w:rsidRPr="0032190F" w:rsidRDefault="00030F67" w:rsidP="003A1FAF">
      <w:pPr>
        <w:autoSpaceDE w:val="0"/>
        <w:autoSpaceDN w:val="0"/>
        <w:adjustRightInd w:val="0"/>
        <w:rPr>
          <w:szCs w:val="20"/>
          <w:lang w:val="fr-FR" w:eastAsia="en-GB"/>
        </w:rPr>
      </w:pPr>
    </w:p>
    <w:p w14:paraId="69BC4558" w14:textId="77777777" w:rsidR="00030F67" w:rsidRPr="00426FF9" w:rsidRDefault="00030F67" w:rsidP="00426FF9">
      <w:pPr>
        <w:pStyle w:val="Heading1"/>
        <w:rPr>
          <w:szCs w:val="20"/>
          <w:lang w:val="es-ES"/>
        </w:rPr>
      </w:pPr>
      <w:bookmarkStart w:id="1082" w:name="Sit_Huerto_Raso"/>
      <w:r w:rsidRPr="00426FF9">
        <w:rPr>
          <w:lang w:val="es-ES"/>
        </w:rPr>
        <w:t>HUERTO</w:t>
      </w:r>
      <w:r w:rsidRPr="00426FF9">
        <w:rPr>
          <w:szCs w:val="20"/>
          <w:lang w:val="es-ES"/>
        </w:rPr>
        <w:t xml:space="preserve"> RASO</w:t>
      </w:r>
    </w:p>
    <w:bookmarkEnd w:id="1082"/>
    <w:p w14:paraId="76BD34BB" w14:textId="77777777" w:rsidR="00017613" w:rsidRPr="000A4D97" w:rsidRDefault="00017613" w:rsidP="006C39EC">
      <w:pPr>
        <w:autoSpaceDE w:val="0"/>
        <w:autoSpaceDN w:val="0"/>
        <w:adjustRightInd w:val="0"/>
        <w:jc w:val="both"/>
        <w:rPr>
          <w:szCs w:val="20"/>
          <w:lang w:val="es-ES" w:eastAsia="en-GB"/>
        </w:rPr>
      </w:pPr>
    </w:p>
    <w:p w14:paraId="539CDC20" w14:textId="7D34B5FD" w:rsidR="00B25A60" w:rsidRDefault="00B25A60" w:rsidP="006C39EC">
      <w:pPr>
        <w:autoSpaceDE w:val="0"/>
        <w:autoSpaceDN w:val="0"/>
        <w:adjustRightInd w:val="0"/>
        <w:jc w:val="both"/>
        <w:rPr>
          <w:szCs w:val="20"/>
          <w:lang w:val="fr-FR" w:eastAsia="en-GB"/>
        </w:rPr>
      </w:pPr>
      <w:r w:rsidRPr="00421503">
        <w:rPr>
          <w:rStyle w:val="dato"/>
          <w:lang w:val="es-ES"/>
        </w:rPr>
        <w:t xml:space="preserve">Abri Huerto Raso (Bárcabo-Lecina). </w:t>
      </w:r>
      <w:r>
        <w:rPr>
          <w:rStyle w:val="dato"/>
          <w:lang w:val="es-ES"/>
        </w:rPr>
        <w:t xml:space="preserve"> </w:t>
      </w:r>
      <w:r w:rsidR="00DF76F2">
        <w:rPr>
          <w:iCs/>
          <w:szCs w:val="20"/>
          <w:lang w:val="fr-FR" w:eastAsia="en-GB"/>
        </w:rPr>
        <w:t xml:space="preserve">Abri de la vallée du </w:t>
      </w:r>
      <w:hyperlink r:id="rId2465" w:anchor="Sit_Vero" w:history="1">
        <w:r w:rsidR="00DF76F2" w:rsidRPr="00DF76F2">
          <w:rPr>
            <w:rStyle w:val="Hyperlink"/>
            <w:lang w:val="fr-FR"/>
          </w:rPr>
          <w:t>río Vero</w:t>
        </w:r>
      </w:hyperlink>
      <w:r w:rsidR="00DF76F2">
        <w:rPr>
          <w:lang w:val="fr-FR"/>
        </w:rPr>
        <w:t xml:space="preserve"> (SS BIB). </w:t>
      </w:r>
      <w:r w:rsidR="00017613" w:rsidRPr="00623D53">
        <w:rPr>
          <w:szCs w:val="20"/>
          <w:lang w:val="fr-FR" w:eastAsia="en-GB"/>
        </w:rPr>
        <w:t xml:space="preserve">En surplomb du </w:t>
      </w:r>
      <w:hyperlink r:id="rId2466" w:anchor="Sit_Vero" w:history="1">
        <w:r w:rsidR="00017613" w:rsidRPr="00623D53">
          <w:rPr>
            <w:rStyle w:val="Hyperlink"/>
            <w:szCs w:val="20"/>
            <w:lang w:val="fr-FR" w:eastAsia="en-GB"/>
          </w:rPr>
          <w:t>río Vero</w:t>
        </w:r>
      </w:hyperlink>
      <w:r w:rsidR="00017613" w:rsidRPr="00623D53">
        <w:rPr>
          <w:szCs w:val="20"/>
          <w:lang w:val="fr-FR" w:eastAsia="en-GB"/>
        </w:rPr>
        <w:t xml:space="preserve"> (SS BIB)</w:t>
      </w:r>
      <w:r>
        <w:rPr>
          <w:szCs w:val="20"/>
          <w:lang w:val="fr-FR" w:eastAsia="en-GB"/>
        </w:rPr>
        <w:t xml:space="preserve">, </w:t>
      </w:r>
      <w:r w:rsidR="003F0557" w:rsidRPr="0032190F">
        <w:rPr>
          <w:lang w:val="fr-FR"/>
        </w:rPr>
        <w:t>"</w:t>
      </w:r>
      <w:hyperlink r:id="rId2467" w:anchor="Cul_Schemat_Espagne" w:history="1">
        <w:r w:rsidR="003F0557" w:rsidRPr="0032190F">
          <w:rPr>
            <w:rStyle w:val="Hyperlink"/>
            <w:lang w:val="fr-FR"/>
          </w:rPr>
          <w:t>art schématique ibérique</w:t>
        </w:r>
      </w:hyperlink>
      <w:r w:rsidR="003F0557" w:rsidRPr="0032190F">
        <w:rPr>
          <w:lang w:val="fr-FR"/>
        </w:rPr>
        <w:t xml:space="preserve">" </w:t>
      </w:r>
      <w:r w:rsidR="00030F67" w:rsidRPr="0032190F">
        <w:rPr>
          <w:szCs w:val="20"/>
          <w:lang w:val="fr-FR" w:eastAsia="en-GB"/>
        </w:rPr>
        <w:t>(Baldellou et al., 1989) essentiellement ornés de traits, regroupés par trois ou par quatre (BIB 2397 p. 625-632)</w:t>
      </w:r>
      <w:r w:rsidR="0038059B" w:rsidRPr="0032190F">
        <w:rPr>
          <w:szCs w:val="20"/>
          <w:lang w:val="fr-FR" w:eastAsia="en-GB"/>
        </w:rPr>
        <w:t xml:space="preserve">. </w:t>
      </w:r>
      <w:r w:rsidR="00413FF9" w:rsidRPr="0032190F">
        <w:rPr>
          <w:szCs w:val="20"/>
          <w:lang w:val="fr-FR" w:eastAsia="en-GB"/>
        </w:rPr>
        <w:t xml:space="preserve">Difficile d'accès (BIB 2397 p. 642) </w:t>
      </w:r>
    </w:p>
    <w:p w14:paraId="43B58A92" w14:textId="6B1EB5FF" w:rsidR="00B25A60" w:rsidRPr="00421503" w:rsidRDefault="00B25A60" w:rsidP="00B25A60">
      <w:pPr>
        <w:autoSpaceDE w:val="0"/>
        <w:autoSpaceDN w:val="0"/>
        <w:adjustRightInd w:val="0"/>
        <w:jc w:val="both"/>
        <w:rPr>
          <w:rStyle w:val="dato"/>
          <w:lang w:val="fr-FR"/>
        </w:rPr>
      </w:pPr>
      <w:r w:rsidRPr="00421503">
        <w:rPr>
          <w:rStyle w:val="dato"/>
          <w:lang w:val="fr-FR"/>
        </w:rPr>
        <w:t xml:space="preserve">C'est un cas similaire </w:t>
      </w:r>
      <w:r>
        <w:rPr>
          <w:rStyle w:val="dato"/>
          <w:lang w:val="fr-FR"/>
        </w:rPr>
        <w:t>à</w:t>
      </w:r>
      <w:r w:rsidRPr="00421503">
        <w:rPr>
          <w:rStyle w:val="dato"/>
          <w:lang w:val="fr-FR"/>
        </w:rPr>
        <w:t xml:space="preserve"> </w:t>
      </w:r>
      <w:hyperlink r:id="rId2468" w:anchor="Sit_Chaves" w:history="1">
        <w:r w:rsidRPr="00421503">
          <w:rPr>
            <w:rStyle w:val="Hyperlink"/>
            <w:lang w:val="fr-FR"/>
          </w:rPr>
          <w:t>Chaves</w:t>
        </w:r>
      </w:hyperlink>
      <w:r>
        <w:rPr>
          <w:rStyle w:val="dato"/>
          <w:lang w:val="fr-FR"/>
        </w:rPr>
        <w:t>:</w:t>
      </w:r>
      <w:r w:rsidRPr="00421503">
        <w:rPr>
          <w:rStyle w:val="dato"/>
          <w:lang w:val="fr-FR"/>
        </w:rPr>
        <w:t xml:space="preserve"> les manifestations artistiques ne sont pas dans l'abri lui-même, mais dans son voisinage immédiat</w:t>
      </w:r>
      <w:r>
        <w:rPr>
          <w:rStyle w:val="dato"/>
          <w:lang w:val="fr-FR"/>
        </w:rPr>
        <w:t xml:space="preserve">, </w:t>
      </w:r>
      <w:r w:rsidRPr="00421503">
        <w:rPr>
          <w:rStyle w:val="dato"/>
          <w:lang w:val="fr-FR"/>
        </w:rPr>
        <w:t xml:space="preserve">juste en face de lui. </w:t>
      </w:r>
      <w:r>
        <w:rPr>
          <w:rStyle w:val="dato"/>
          <w:lang w:val="fr-FR"/>
        </w:rPr>
        <w:t>Le mobilier, bien que pauvre, , reflétant peut-être une occupation courte</w:t>
      </w:r>
      <w:r w:rsidRPr="00421503">
        <w:rPr>
          <w:rStyle w:val="dato"/>
          <w:lang w:val="fr-FR"/>
        </w:rPr>
        <w:t xml:space="preserve">, </w:t>
      </w:r>
      <w:r>
        <w:rPr>
          <w:rStyle w:val="dato"/>
          <w:lang w:val="fr-FR"/>
        </w:rPr>
        <w:t xml:space="preserve">est </w:t>
      </w:r>
      <w:r w:rsidRPr="00421503">
        <w:rPr>
          <w:rStyle w:val="dato"/>
          <w:lang w:val="fr-FR"/>
        </w:rPr>
        <w:t xml:space="preserve"> incontestable</w:t>
      </w:r>
      <w:r>
        <w:rPr>
          <w:rStyle w:val="dato"/>
          <w:lang w:val="fr-FR"/>
        </w:rPr>
        <w:t>ment de filiation néolithique (BIB 2779)</w:t>
      </w:r>
    </w:p>
    <w:p w14:paraId="2691DFCD" w14:textId="77777777" w:rsidR="00B25A60" w:rsidRDefault="00B25A60" w:rsidP="006C39EC">
      <w:pPr>
        <w:autoSpaceDE w:val="0"/>
        <w:autoSpaceDN w:val="0"/>
        <w:adjustRightInd w:val="0"/>
        <w:jc w:val="both"/>
        <w:rPr>
          <w:szCs w:val="20"/>
          <w:lang w:val="fr-FR" w:eastAsia="en-GB"/>
        </w:rPr>
      </w:pPr>
    </w:p>
    <w:p w14:paraId="4543905E" w14:textId="346EA7BE" w:rsidR="00030F67" w:rsidRPr="0032190F" w:rsidRDefault="009D591D" w:rsidP="006C39EC">
      <w:pPr>
        <w:autoSpaceDE w:val="0"/>
        <w:autoSpaceDN w:val="0"/>
        <w:adjustRightInd w:val="0"/>
        <w:jc w:val="both"/>
        <w:rPr>
          <w:szCs w:val="20"/>
          <w:lang w:val="fr-FR" w:eastAsia="en-GB"/>
        </w:rPr>
      </w:pPr>
      <w:r w:rsidRPr="0032190F">
        <w:rPr>
          <w:szCs w:val="20"/>
          <w:lang w:val="fr-FR" w:eastAsia="en-GB"/>
        </w:rPr>
        <w:t xml:space="preserve">v. </w:t>
      </w:r>
      <w:hyperlink r:id="rId2469" w:anchor="Sit_Remosillo" w:history="1">
        <w:r w:rsidRPr="0032190F">
          <w:rPr>
            <w:rStyle w:val="Hyperlink"/>
            <w:szCs w:val="20"/>
            <w:lang w:val="fr-FR" w:eastAsia="en-GB"/>
          </w:rPr>
          <w:t>Remosillo</w:t>
        </w:r>
      </w:hyperlink>
    </w:p>
    <w:p w14:paraId="4C063845" w14:textId="77777777" w:rsidR="00DC1EE4" w:rsidRDefault="006C39EC" w:rsidP="003A1FAF">
      <w:pPr>
        <w:autoSpaceDE w:val="0"/>
        <w:autoSpaceDN w:val="0"/>
        <w:adjustRightInd w:val="0"/>
        <w:rPr>
          <w:rStyle w:val="dato"/>
          <w:lang w:val="fr-FR"/>
        </w:rPr>
      </w:pPr>
      <w:r w:rsidRPr="0032190F">
        <w:rPr>
          <w:szCs w:val="20"/>
          <w:lang w:val="fr-FR" w:eastAsia="en-GB"/>
        </w:rPr>
        <w:t xml:space="preserve">Etudié par </w:t>
      </w:r>
      <w:r w:rsidRPr="0032190F">
        <w:rPr>
          <w:rStyle w:val="dato"/>
          <w:lang w:val="fr-FR"/>
        </w:rPr>
        <w:t xml:space="preserve">Vicente Baldellou en 1986-7; Baldellou et Utrillas; Abad, Cuchi, Domingo Leo et Montes (BIB UNESCO) </w:t>
      </w:r>
      <w:r w:rsidR="00DC1EE4" w:rsidRPr="0032190F">
        <w:rPr>
          <w:rStyle w:val="dato"/>
          <w:lang w:val="fr-FR"/>
        </w:rPr>
        <w:t>Site néolithique (BIB 2560)</w:t>
      </w:r>
    </w:p>
    <w:p w14:paraId="25A98BE8" w14:textId="77777777" w:rsidR="00421503" w:rsidRDefault="00421503" w:rsidP="00421503">
      <w:pPr>
        <w:autoSpaceDE w:val="0"/>
        <w:autoSpaceDN w:val="0"/>
        <w:adjustRightInd w:val="0"/>
        <w:rPr>
          <w:rStyle w:val="dato"/>
          <w:lang w:val="fr-FR"/>
        </w:rPr>
      </w:pPr>
    </w:p>
    <w:p w14:paraId="7468F8C7" w14:textId="77777777" w:rsidR="00B25A60" w:rsidRDefault="00B25A60" w:rsidP="00B25A60">
      <w:pPr>
        <w:pStyle w:val="Heading2"/>
        <w:rPr>
          <w:rStyle w:val="dato"/>
        </w:rPr>
      </w:pPr>
      <w:r>
        <w:rPr>
          <w:rStyle w:val="dato"/>
        </w:rPr>
        <w:t>Abris</w:t>
      </w:r>
    </w:p>
    <w:p w14:paraId="7A1CDEA7" w14:textId="77777777" w:rsidR="00B25A60" w:rsidRDefault="00B25A60" w:rsidP="00B25A60">
      <w:pPr>
        <w:autoSpaceDE w:val="0"/>
        <w:autoSpaceDN w:val="0"/>
        <w:adjustRightInd w:val="0"/>
        <w:jc w:val="both"/>
        <w:rPr>
          <w:szCs w:val="20"/>
          <w:lang w:val="fr-FR" w:eastAsia="en-GB"/>
        </w:rPr>
      </w:pPr>
    </w:p>
    <w:p w14:paraId="4096B051" w14:textId="77777777" w:rsidR="00B25A60" w:rsidRPr="00B25A60" w:rsidRDefault="00B25A60" w:rsidP="00B25A60">
      <w:pPr>
        <w:autoSpaceDE w:val="0"/>
        <w:autoSpaceDN w:val="0"/>
        <w:adjustRightInd w:val="0"/>
        <w:rPr>
          <w:lang w:val="fr-FR"/>
        </w:rPr>
      </w:pPr>
      <w:r>
        <w:rPr>
          <w:rStyle w:val="dato"/>
          <w:lang w:val="fr-FR"/>
        </w:rPr>
        <w:t>D</w:t>
      </w:r>
      <w:r w:rsidRPr="00421503">
        <w:rPr>
          <w:rStyle w:val="dato"/>
          <w:lang w:val="fr-FR"/>
        </w:rPr>
        <w:t xml:space="preserve">eux grottes peintes très difficiles d'accès et </w:t>
      </w:r>
      <w:r>
        <w:rPr>
          <w:rStyle w:val="dato"/>
          <w:lang w:val="fr-FR"/>
        </w:rPr>
        <w:t xml:space="preserve">ne permettent qu'une occupation temporaire (BIB 2779) </w:t>
      </w:r>
      <w:r w:rsidRPr="0032190F">
        <w:rPr>
          <w:rStyle w:val="dato"/>
          <w:lang w:val="fr-FR"/>
        </w:rPr>
        <w:t>Deux abris avec des peintures rouges shématiques : Huerto Raso I et II (BIB UNESCO)</w:t>
      </w:r>
    </w:p>
    <w:p w14:paraId="6FF6F2CF" w14:textId="77777777" w:rsidR="00B25A60" w:rsidRDefault="00B25A60" w:rsidP="00B25A60">
      <w:pPr>
        <w:autoSpaceDE w:val="0"/>
        <w:autoSpaceDN w:val="0"/>
        <w:adjustRightInd w:val="0"/>
        <w:jc w:val="both"/>
        <w:rPr>
          <w:szCs w:val="20"/>
          <w:lang w:val="fr-FR" w:eastAsia="en-GB"/>
        </w:rPr>
      </w:pPr>
      <w:r w:rsidRPr="0032190F">
        <w:rPr>
          <w:szCs w:val="20"/>
          <w:lang w:val="fr-FR" w:eastAsia="en-GB"/>
        </w:rPr>
        <w:t xml:space="preserve">Les abris de Huerto Raso I et II ont également fait l’objet d’une fouille et ont livré de la céramique imprimée, plusieurs pièces géométriques à retouches abruptes et une plaquette de schiste décorée de lignes parallèles. Les parois portent des séries de traits verticaux et un signe anthropomorphe en double Y. Ces abris sont attribués au Néolithique pur (Utrilla et Calvo, 1999) (BIB 2397 p.638) </w:t>
      </w:r>
    </w:p>
    <w:p w14:paraId="6FCDD1CD" w14:textId="77777777" w:rsidR="00B25A60" w:rsidRPr="00B25A60" w:rsidRDefault="00B25A60" w:rsidP="00B25A60">
      <w:pPr>
        <w:rPr>
          <w:lang w:val="fr-FR"/>
        </w:rPr>
      </w:pPr>
    </w:p>
    <w:p w14:paraId="45F6A72C" w14:textId="77777777" w:rsidR="006C39EC" w:rsidRPr="0032190F" w:rsidRDefault="006C39EC" w:rsidP="003A1FAF">
      <w:pPr>
        <w:autoSpaceDE w:val="0"/>
        <w:autoSpaceDN w:val="0"/>
        <w:adjustRightInd w:val="0"/>
        <w:rPr>
          <w:rStyle w:val="dato"/>
          <w:lang w:val="fr-FR"/>
        </w:rPr>
      </w:pPr>
    </w:p>
    <w:p w14:paraId="22782D03" w14:textId="77777777" w:rsidR="006C39EC" w:rsidRPr="000A4D97" w:rsidRDefault="006C39EC" w:rsidP="00B25A60">
      <w:pPr>
        <w:pStyle w:val="Heading3"/>
        <w:rPr>
          <w:rStyle w:val="dato"/>
          <w:lang w:val="es-ES"/>
        </w:rPr>
      </w:pPr>
      <w:bookmarkStart w:id="1083" w:name="Sit_Huerto_Raso_1"/>
      <w:r w:rsidRPr="000A4D97">
        <w:rPr>
          <w:rStyle w:val="dato"/>
          <w:lang w:val="es-ES"/>
        </w:rPr>
        <w:t xml:space="preserve">Huerto Raso </w:t>
      </w:r>
      <w:r w:rsidR="00893D6A" w:rsidRPr="000A4D97">
        <w:rPr>
          <w:rStyle w:val="dato"/>
          <w:lang w:val="es-ES"/>
        </w:rPr>
        <w:t>1</w:t>
      </w:r>
    </w:p>
    <w:bookmarkEnd w:id="1083"/>
    <w:p w14:paraId="77638063" w14:textId="77777777" w:rsidR="006C39EC" w:rsidRPr="00AA6B64" w:rsidRDefault="006C39EC" w:rsidP="003A1FAF">
      <w:pPr>
        <w:autoSpaceDE w:val="0"/>
        <w:autoSpaceDN w:val="0"/>
        <w:adjustRightInd w:val="0"/>
        <w:rPr>
          <w:rStyle w:val="dato"/>
          <w:lang w:val="es-ES"/>
        </w:rPr>
      </w:pPr>
      <w:r w:rsidRPr="00AA6B64">
        <w:rPr>
          <w:rStyle w:val="dato"/>
          <w:lang w:val="es-ES"/>
        </w:rPr>
        <w:t>Trois groupes de barres (BIB UNESCO)</w:t>
      </w:r>
    </w:p>
    <w:p w14:paraId="3F414DED" w14:textId="77777777" w:rsidR="006C39EC" w:rsidRPr="00AA6B64" w:rsidRDefault="006C39EC" w:rsidP="003A1FAF">
      <w:pPr>
        <w:autoSpaceDE w:val="0"/>
        <w:autoSpaceDN w:val="0"/>
        <w:adjustRightInd w:val="0"/>
        <w:rPr>
          <w:szCs w:val="20"/>
          <w:lang w:val="es-ES" w:eastAsia="en-GB"/>
        </w:rPr>
      </w:pPr>
    </w:p>
    <w:p w14:paraId="47574F98" w14:textId="77777777" w:rsidR="006C39EC" w:rsidRPr="00AA6B64" w:rsidRDefault="006C39EC" w:rsidP="00B25A60">
      <w:pPr>
        <w:pStyle w:val="Heading3"/>
        <w:rPr>
          <w:rStyle w:val="dato"/>
          <w:lang w:val="es-ES"/>
        </w:rPr>
      </w:pPr>
      <w:bookmarkStart w:id="1084" w:name="Sit_Huerto_Raso_2"/>
      <w:r w:rsidRPr="00AA6B64">
        <w:rPr>
          <w:rStyle w:val="dato"/>
          <w:lang w:val="es-ES"/>
        </w:rPr>
        <w:lastRenderedPageBreak/>
        <w:t xml:space="preserve">Huerto Raso </w:t>
      </w:r>
      <w:r w:rsidR="00893D6A" w:rsidRPr="00AA6B64">
        <w:rPr>
          <w:rStyle w:val="dato"/>
          <w:lang w:val="es-ES"/>
        </w:rPr>
        <w:t>2</w:t>
      </w:r>
    </w:p>
    <w:bookmarkEnd w:id="1084"/>
    <w:p w14:paraId="7B955388" w14:textId="77777777" w:rsidR="00AA1ED0" w:rsidRPr="00AA6B64" w:rsidRDefault="00AA1ED0" w:rsidP="006C39EC">
      <w:pPr>
        <w:autoSpaceDE w:val="0"/>
        <w:autoSpaceDN w:val="0"/>
        <w:adjustRightInd w:val="0"/>
        <w:rPr>
          <w:rStyle w:val="dato"/>
          <w:lang w:val="es-ES"/>
        </w:rPr>
      </w:pPr>
    </w:p>
    <w:p w14:paraId="2AB27607" w14:textId="50CE1C83" w:rsidR="00AA1ED0" w:rsidRPr="00AA1ED0" w:rsidRDefault="00AA1ED0" w:rsidP="00AA1ED0">
      <w:pPr>
        <w:autoSpaceDE w:val="0"/>
        <w:autoSpaceDN w:val="0"/>
        <w:adjustRightInd w:val="0"/>
        <w:rPr>
          <w:rStyle w:val="dato"/>
          <w:lang w:val="fr-FR"/>
        </w:rPr>
      </w:pPr>
      <w:r>
        <w:rPr>
          <w:szCs w:val="20"/>
          <w:lang w:val="fr-FR" w:eastAsia="en-GB"/>
        </w:rPr>
        <w:t xml:space="preserve">Une </w:t>
      </w:r>
      <w:r w:rsidRPr="00AA1ED0">
        <w:rPr>
          <w:szCs w:val="20"/>
          <w:lang w:val="fr-FR" w:eastAsia="en-GB"/>
        </w:rPr>
        <w:t>grande fissure verticale proche de l’abri de Huerto Raso II, qui est réactivée à la suite des pluies</w:t>
      </w:r>
      <w:r>
        <w:rPr>
          <w:szCs w:val="20"/>
          <w:lang w:val="fr-FR" w:eastAsia="en-GB"/>
        </w:rPr>
        <w:t xml:space="preserve"> </w:t>
      </w:r>
      <w:r w:rsidRPr="00AA1ED0">
        <w:rPr>
          <w:szCs w:val="20"/>
          <w:lang w:val="fr-FR" w:eastAsia="en-GB"/>
        </w:rPr>
        <w:t xml:space="preserve">(v. </w:t>
      </w:r>
      <w:hyperlink r:id="rId2470" w:anchor="Cul_Schemat_Espagne_sit_humid" w:history="1">
        <w:r w:rsidRPr="00AA1ED0">
          <w:rPr>
            <w:rStyle w:val="Hyperlink"/>
            <w:szCs w:val="20"/>
            <w:lang w:val="fr-FR" w:eastAsia="en-GB"/>
          </w:rPr>
          <w:t>humidité</w:t>
        </w:r>
      </w:hyperlink>
      <w:r w:rsidRPr="00AA1ED0">
        <w:rPr>
          <w:szCs w:val="20"/>
          <w:lang w:val="fr-FR" w:eastAsia="en-GB"/>
        </w:rPr>
        <w:t>)</w:t>
      </w:r>
      <w:r>
        <w:rPr>
          <w:szCs w:val="20"/>
          <w:lang w:val="fr-FR" w:eastAsia="en-GB"/>
        </w:rPr>
        <w:t>(BIB 2397)</w:t>
      </w:r>
    </w:p>
    <w:p w14:paraId="1B66BA7E" w14:textId="77777777" w:rsidR="00AA1ED0" w:rsidRDefault="00AA1ED0" w:rsidP="006C39EC">
      <w:pPr>
        <w:autoSpaceDE w:val="0"/>
        <w:autoSpaceDN w:val="0"/>
        <w:adjustRightInd w:val="0"/>
        <w:rPr>
          <w:rStyle w:val="dato"/>
          <w:lang w:val="fr-FR"/>
        </w:rPr>
      </w:pPr>
    </w:p>
    <w:p w14:paraId="4F0D4658" w14:textId="77777777" w:rsidR="006C39EC" w:rsidRPr="0032190F" w:rsidRDefault="006C39EC" w:rsidP="006C39EC">
      <w:pPr>
        <w:autoSpaceDE w:val="0"/>
        <w:autoSpaceDN w:val="0"/>
        <w:adjustRightInd w:val="0"/>
        <w:rPr>
          <w:rStyle w:val="dato"/>
          <w:lang w:val="fr-FR"/>
        </w:rPr>
      </w:pPr>
      <w:r w:rsidRPr="0032190F">
        <w:rPr>
          <w:rStyle w:val="dato"/>
          <w:lang w:val="fr-FR"/>
        </w:rPr>
        <w:t>Se divise en deux secteurs:</w:t>
      </w:r>
    </w:p>
    <w:p w14:paraId="4B507E40" w14:textId="77777777" w:rsidR="006C39EC" w:rsidRPr="0032190F" w:rsidRDefault="006C39EC" w:rsidP="006C39EC">
      <w:pPr>
        <w:autoSpaceDE w:val="0"/>
        <w:autoSpaceDN w:val="0"/>
        <w:adjustRightInd w:val="0"/>
        <w:rPr>
          <w:rStyle w:val="dato"/>
          <w:lang w:val="fr-FR"/>
        </w:rPr>
      </w:pPr>
    </w:p>
    <w:p w14:paraId="6A0846BF" w14:textId="77777777" w:rsidR="006C39EC" w:rsidRPr="0032190F" w:rsidRDefault="006C39EC" w:rsidP="00B25A60">
      <w:pPr>
        <w:pStyle w:val="Heading4"/>
        <w:rPr>
          <w:rStyle w:val="dato"/>
        </w:rPr>
      </w:pPr>
      <w:r w:rsidRPr="0032190F">
        <w:rPr>
          <w:rStyle w:val="dato"/>
        </w:rPr>
        <w:t>secteur 1</w:t>
      </w:r>
    </w:p>
    <w:p w14:paraId="5A8F03FF" w14:textId="77777777" w:rsidR="006C39EC" w:rsidRPr="0032190F" w:rsidRDefault="006C39EC" w:rsidP="006C39EC">
      <w:pPr>
        <w:autoSpaceDE w:val="0"/>
        <w:autoSpaceDN w:val="0"/>
        <w:adjustRightInd w:val="0"/>
        <w:rPr>
          <w:rStyle w:val="dato"/>
          <w:lang w:val="fr-FR"/>
        </w:rPr>
      </w:pPr>
      <w:r w:rsidRPr="0032190F">
        <w:rPr>
          <w:rStyle w:val="dato"/>
          <w:lang w:val="fr-FR"/>
        </w:rPr>
        <w:t>Barres, barres ou digitations, tâches, etc.</w:t>
      </w:r>
      <w:r w:rsidR="00017613" w:rsidRPr="0032190F">
        <w:rPr>
          <w:rStyle w:val="dato"/>
          <w:lang w:val="fr-FR"/>
        </w:rPr>
        <w:t xml:space="preserve"> (BIB UNESCO)</w:t>
      </w:r>
    </w:p>
    <w:p w14:paraId="3B993C15" w14:textId="77777777" w:rsidR="006C39EC" w:rsidRPr="0032190F" w:rsidRDefault="006C39EC" w:rsidP="006C39EC">
      <w:pPr>
        <w:autoSpaceDE w:val="0"/>
        <w:autoSpaceDN w:val="0"/>
        <w:adjustRightInd w:val="0"/>
        <w:rPr>
          <w:rStyle w:val="dato"/>
          <w:lang w:val="fr-FR"/>
        </w:rPr>
      </w:pPr>
    </w:p>
    <w:p w14:paraId="00A2C16F" w14:textId="77777777" w:rsidR="006C39EC" w:rsidRPr="0032190F" w:rsidRDefault="006C39EC" w:rsidP="00B25A60">
      <w:pPr>
        <w:pStyle w:val="Heading4"/>
        <w:rPr>
          <w:rStyle w:val="dato"/>
        </w:rPr>
      </w:pPr>
      <w:r w:rsidRPr="0032190F">
        <w:rPr>
          <w:rStyle w:val="dato"/>
        </w:rPr>
        <w:t>secteur 2</w:t>
      </w:r>
    </w:p>
    <w:p w14:paraId="7EE35D97" w14:textId="77777777" w:rsidR="006C39EC" w:rsidRDefault="006C39EC" w:rsidP="003A1FAF">
      <w:pPr>
        <w:autoSpaceDE w:val="0"/>
        <w:autoSpaceDN w:val="0"/>
        <w:adjustRightInd w:val="0"/>
        <w:rPr>
          <w:rStyle w:val="dato"/>
          <w:lang w:val="fr-FR"/>
        </w:rPr>
      </w:pPr>
      <w:r w:rsidRPr="0032190F">
        <w:rPr>
          <w:rStyle w:val="dato"/>
          <w:lang w:val="fr-FR"/>
        </w:rPr>
        <w:t xml:space="preserve">Anthropomorphe, tracés, etc. </w:t>
      </w:r>
      <w:r w:rsidRPr="00623D53">
        <w:rPr>
          <w:rStyle w:val="dato"/>
          <w:lang w:val="fr-FR"/>
        </w:rPr>
        <w:t>(BIB UNESCO)</w:t>
      </w:r>
    </w:p>
    <w:p w14:paraId="738A78BE" w14:textId="77777777" w:rsidR="00715703" w:rsidRDefault="00715703" w:rsidP="003A1FAF">
      <w:pPr>
        <w:autoSpaceDE w:val="0"/>
        <w:autoSpaceDN w:val="0"/>
        <w:adjustRightInd w:val="0"/>
        <w:rPr>
          <w:rStyle w:val="dato"/>
          <w:lang w:val="fr-FR"/>
        </w:rPr>
      </w:pPr>
    </w:p>
    <w:p w14:paraId="22470564" w14:textId="77777777" w:rsidR="00715703" w:rsidRDefault="00715703" w:rsidP="00715703">
      <w:pPr>
        <w:pStyle w:val="Heading2"/>
        <w:rPr>
          <w:rStyle w:val="dato"/>
        </w:rPr>
      </w:pPr>
      <w:r>
        <w:rPr>
          <w:rStyle w:val="dato"/>
        </w:rPr>
        <w:t>Interprétations</w:t>
      </w:r>
    </w:p>
    <w:p w14:paraId="19A68441" w14:textId="77777777" w:rsidR="00715703" w:rsidRDefault="00715703" w:rsidP="003A1FAF">
      <w:pPr>
        <w:autoSpaceDE w:val="0"/>
        <w:autoSpaceDN w:val="0"/>
        <w:adjustRightInd w:val="0"/>
        <w:rPr>
          <w:rStyle w:val="dato"/>
          <w:lang w:val="fr-FR"/>
        </w:rPr>
      </w:pPr>
    </w:p>
    <w:p w14:paraId="242C6A90" w14:textId="5905FC96" w:rsidR="00715703" w:rsidRPr="00162A96" w:rsidRDefault="00715703" w:rsidP="003A1FAF">
      <w:pPr>
        <w:autoSpaceDE w:val="0"/>
        <w:autoSpaceDN w:val="0"/>
        <w:adjustRightInd w:val="0"/>
        <w:rPr>
          <w:lang w:val="fr-FR"/>
        </w:rPr>
      </w:pPr>
      <w:r w:rsidRPr="00162A96">
        <w:rPr>
          <w:rStyle w:val="dato"/>
          <w:lang w:val="fr-FR"/>
        </w:rPr>
        <w:t xml:space="preserve">v. </w:t>
      </w:r>
      <w:hyperlink r:id="rId2471" w:anchor="Cul_Neo__domestic_elevag_ranching" w:history="1">
        <w:r w:rsidRPr="00162A96">
          <w:rPr>
            <w:rStyle w:val="Hyperlink"/>
            <w:i/>
            <w:lang w:val="fr-FR"/>
          </w:rPr>
          <w:t>ranching</w:t>
        </w:r>
      </w:hyperlink>
      <w:r w:rsidR="00D11299" w:rsidRPr="00E32113">
        <w:rPr>
          <w:lang w:val="fr-FR"/>
        </w:rPr>
        <w:t xml:space="preserve"> </w:t>
      </w:r>
      <w:r w:rsidR="00D11299" w:rsidRPr="00D11299">
        <w:rPr>
          <w:lang w:val="fr-FR"/>
        </w:rPr>
        <w:t>(BIB 2833)</w:t>
      </w:r>
    </w:p>
    <w:p w14:paraId="5700CB96" w14:textId="77777777" w:rsidR="006C39EC" w:rsidRPr="00162A96" w:rsidRDefault="006C39EC" w:rsidP="003A1FAF">
      <w:pPr>
        <w:autoSpaceDE w:val="0"/>
        <w:autoSpaceDN w:val="0"/>
        <w:adjustRightInd w:val="0"/>
        <w:rPr>
          <w:szCs w:val="20"/>
          <w:lang w:val="fr-FR" w:eastAsia="en-GB"/>
        </w:rPr>
      </w:pPr>
    </w:p>
    <w:p w14:paraId="548F18F3" w14:textId="77777777" w:rsidR="00030F67" w:rsidRPr="00623D53" w:rsidRDefault="00030F67" w:rsidP="00426FF9">
      <w:pPr>
        <w:pStyle w:val="Heading1"/>
      </w:pPr>
      <w:bookmarkStart w:id="1085" w:name="Sit_Gallinero"/>
      <w:r w:rsidRPr="00623D53">
        <w:t>GA</w:t>
      </w:r>
      <w:r w:rsidR="00442A51" w:rsidRPr="00623D53">
        <w:t>L</w:t>
      </w:r>
      <w:r w:rsidRPr="00623D53">
        <w:t>LINERO</w:t>
      </w:r>
    </w:p>
    <w:bookmarkEnd w:id="1085"/>
    <w:p w14:paraId="10BD0BDB" w14:textId="0DA79906" w:rsidR="00030F67" w:rsidRPr="0032190F" w:rsidRDefault="00DF76F2" w:rsidP="005D1BDF">
      <w:pPr>
        <w:autoSpaceDE w:val="0"/>
        <w:autoSpaceDN w:val="0"/>
        <w:adjustRightInd w:val="0"/>
        <w:jc w:val="both"/>
        <w:rPr>
          <w:szCs w:val="20"/>
          <w:lang w:val="fr-FR" w:eastAsia="en-GB"/>
        </w:rPr>
      </w:pPr>
      <w:r>
        <w:rPr>
          <w:iCs/>
          <w:szCs w:val="20"/>
          <w:lang w:val="fr-FR" w:eastAsia="en-GB"/>
        </w:rPr>
        <w:t xml:space="preserve">Abri de la vallée du </w:t>
      </w:r>
      <w:hyperlink r:id="rId2472" w:anchor="Sit_Vero" w:history="1">
        <w:r w:rsidRPr="00DF76F2">
          <w:rPr>
            <w:rStyle w:val="Hyperlink"/>
            <w:lang w:val="fr-FR"/>
          </w:rPr>
          <w:t>río Vero</w:t>
        </w:r>
      </w:hyperlink>
      <w:r>
        <w:rPr>
          <w:lang w:val="fr-FR"/>
        </w:rPr>
        <w:t xml:space="preserve"> (SS BIB). </w:t>
      </w:r>
      <w:r w:rsidR="00017613" w:rsidRPr="00623D53">
        <w:rPr>
          <w:szCs w:val="20"/>
          <w:lang w:val="fr-FR" w:eastAsia="en-GB"/>
        </w:rPr>
        <w:t xml:space="preserve">En surplomb du </w:t>
      </w:r>
      <w:hyperlink r:id="rId2473" w:anchor="Sit_Vero" w:history="1">
        <w:r w:rsidR="00017613" w:rsidRPr="00623D53">
          <w:rPr>
            <w:rStyle w:val="Hyperlink"/>
            <w:szCs w:val="20"/>
            <w:lang w:val="fr-FR" w:eastAsia="en-GB"/>
          </w:rPr>
          <w:t>río Vero</w:t>
        </w:r>
      </w:hyperlink>
      <w:r w:rsidR="00017613" w:rsidRPr="00623D53">
        <w:rPr>
          <w:szCs w:val="20"/>
          <w:lang w:val="fr-FR" w:eastAsia="en-GB"/>
        </w:rPr>
        <w:t xml:space="preserve"> (SS BIB). </w:t>
      </w:r>
      <w:r w:rsidR="00517F7F" w:rsidRPr="0032190F">
        <w:rPr>
          <w:szCs w:val="20"/>
          <w:lang w:val="fr-FR" w:eastAsia="en-GB"/>
        </w:rPr>
        <w:t>Q</w:t>
      </w:r>
      <w:r w:rsidR="00030F67" w:rsidRPr="0032190F">
        <w:rPr>
          <w:szCs w:val="20"/>
          <w:lang w:val="fr-FR" w:eastAsia="en-GB"/>
        </w:rPr>
        <w:t>uatre abris des Gallinero (</w:t>
      </w:r>
      <w:r w:rsidR="00080D3D" w:rsidRPr="0032190F">
        <w:rPr>
          <w:szCs w:val="20"/>
          <w:lang w:val="fr-FR" w:eastAsia="en-GB"/>
        </w:rPr>
        <w:t xml:space="preserve">Lecina, </w:t>
      </w:r>
      <w:r w:rsidR="00080D3D" w:rsidRPr="0032190F">
        <w:rPr>
          <w:rStyle w:val="dato"/>
          <w:lang w:val="fr-FR"/>
        </w:rPr>
        <w:t xml:space="preserve">Bárcabo, </w:t>
      </w:r>
      <w:r w:rsidR="00030F67" w:rsidRPr="0032190F">
        <w:rPr>
          <w:szCs w:val="20"/>
          <w:lang w:val="fr-FR" w:eastAsia="en-GB"/>
        </w:rPr>
        <w:t xml:space="preserve">Huesca) </w:t>
      </w:r>
      <w:r w:rsidR="003F0557" w:rsidRPr="0032190F">
        <w:rPr>
          <w:lang w:val="fr-FR"/>
        </w:rPr>
        <w:t>"</w:t>
      </w:r>
      <w:hyperlink r:id="rId2474" w:anchor="Cul_Schemat_Espagne" w:history="1">
        <w:r w:rsidR="003F0557" w:rsidRPr="0032190F">
          <w:rPr>
            <w:rStyle w:val="Hyperlink"/>
            <w:lang w:val="fr-FR"/>
          </w:rPr>
          <w:t>art schématique ibérique</w:t>
        </w:r>
      </w:hyperlink>
      <w:r w:rsidR="003F0557" w:rsidRPr="0032190F">
        <w:rPr>
          <w:lang w:val="fr-FR"/>
        </w:rPr>
        <w:t xml:space="preserve">" </w:t>
      </w:r>
      <w:r w:rsidR="00030F67" w:rsidRPr="0032190F">
        <w:rPr>
          <w:szCs w:val="20"/>
          <w:lang w:val="fr-FR" w:eastAsia="en-GB"/>
        </w:rPr>
        <w:t>(Beltrán, 1972 ; Painaud, 1989 ; Calvo, 1993) possédant tous des thématiques différentes.(BIB 2397 p. 625-632)</w:t>
      </w:r>
    </w:p>
    <w:p w14:paraId="3F7C816A" w14:textId="25E2D747" w:rsidR="00030F67" w:rsidRDefault="00030F67" w:rsidP="005D1BDF">
      <w:pPr>
        <w:autoSpaceDE w:val="0"/>
        <w:autoSpaceDN w:val="0"/>
        <w:adjustRightInd w:val="0"/>
        <w:jc w:val="both"/>
        <w:rPr>
          <w:szCs w:val="20"/>
          <w:lang w:val="fr-FR" w:eastAsia="en-GB"/>
        </w:rPr>
      </w:pPr>
      <w:r w:rsidRPr="0032190F">
        <w:rPr>
          <w:szCs w:val="20"/>
          <w:lang w:val="fr-FR" w:eastAsia="en-GB"/>
        </w:rPr>
        <w:t xml:space="preserve">Les deux abris des </w:t>
      </w:r>
      <w:hyperlink r:id="rId2475" w:anchor="Sit_Gallinero_3A" w:history="1">
        <w:r w:rsidRPr="00AA1ED0">
          <w:rPr>
            <w:rStyle w:val="Hyperlink"/>
            <w:szCs w:val="20"/>
            <w:lang w:val="fr-FR" w:eastAsia="en-GB"/>
          </w:rPr>
          <w:t>Gallinero 3a</w:t>
        </w:r>
      </w:hyperlink>
      <w:r w:rsidRPr="0032190F">
        <w:rPr>
          <w:szCs w:val="20"/>
          <w:lang w:val="fr-FR" w:eastAsia="en-GB"/>
        </w:rPr>
        <w:t xml:space="preserve"> et </w:t>
      </w:r>
      <w:hyperlink r:id="rId2476" w:anchor="Sit_Gallinero_3B" w:history="1">
        <w:r w:rsidRPr="00AA1ED0">
          <w:rPr>
            <w:rStyle w:val="Hyperlink"/>
            <w:szCs w:val="20"/>
            <w:lang w:val="fr-FR" w:eastAsia="en-GB"/>
          </w:rPr>
          <w:t>3b</w:t>
        </w:r>
      </w:hyperlink>
      <w:r w:rsidRPr="0032190F">
        <w:rPr>
          <w:szCs w:val="20"/>
          <w:lang w:val="fr-FR" w:eastAsia="en-GB"/>
        </w:rPr>
        <w:t xml:space="preserve"> sont séparés par une mince paroi peinte en rouge du côté extérieur. De loin, l’ensemble fait penser à un visage avec ses cavités oculaires</w:t>
      </w:r>
      <w:r w:rsidR="003D6863">
        <w:rPr>
          <w:szCs w:val="20"/>
          <w:lang w:val="fr-FR" w:eastAsia="en-GB"/>
        </w:rPr>
        <w:t xml:space="preserve"> [partic</w:t>
      </w:r>
      <w:r w:rsidR="00732BE1">
        <w:rPr>
          <w:szCs w:val="20"/>
          <w:lang w:val="fr-FR" w:eastAsia="en-GB"/>
        </w:rPr>
        <w:t>ularité</w:t>
      </w:r>
      <w:r w:rsidR="003D6863">
        <w:rPr>
          <w:szCs w:val="20"/>
          <w:lang w:val="fr-FR" w:eastAsia="en-GB"/>
        </w:rPr>
        <w:t xml:space="preserve">, v. </w:t>
      </w:r>
      <w:hyperlink r:id="rId2477" w:anchor="Sit_Palomaron" w:history="1">
        <w:r w:rsidR="003D6863" w:rsidRPr="003D6863">
          <w:rPr>
            <w:rStyle w:val="Hyperlink"/>
            <w:szCs w:val="20"/>
            <w:lang w:val="fr-FR" w:eastAsia="en-GB"/>
          </w:rPr>
          <w:t>Palomaron</w:t>
        </w:r>
      </w:hyperlink>
      <w:r w:rsidR="00732BE1">
        <w:rPr>
          <w:szCs w:val="20"/>
          <w:lang w:val="fr-FR" w:eastAsia="en-GB"/>
        </w:rPr>
        <w:t>]</w:t>
      </w:r>
      <w:r w:rsidRPr="0032190F">
        <w:rPr>
          <w:szCs w:val="20"/>
          <w:lang w:val="fr-FR" w:eastAsia="en-GB"/>
        </w:rPr>
        <w:t>. On observe des signes solaires dans le premier abri, de grands quadrupèdes presque noirs et des cervidés dans le second.(BIB 2397 p. 625-632)</w:t>
      </w:r>
    </w:p>
    <w:p w14:paraId="267D8378" w14:textId="77777777" w:rsidR="00AA1ED0" w:rsidRDefault="00AA1ED0" w:rsidP="005D1BDF">
      <w:pPr>
        <w:autoSpaceDE w:val="0"/>
        <w:autoSpaceDN w:val="0"/>
        <w:adjustRightInd w:val="0"/>
        <w:jc w:val="both"/>
        <w:rPr>
          <w:szCs w:val="20"/>
          <w:lang w:val="fr-FR" w:eastAsia="en-GB"/>
        </w:rPr>
      </w:pPr>
    </w:p>
    <w:p w14:paraId="382962C5" w14:textId="31C116FB" w:rsidR="00AA1ED0" w:rsidRPr="00AA1ED0" w:rsidRDefault="00AA1ED0" w:rsidP="005D1BDF">
      <w:pPr>
        <w:autoSpaceDE w:val="0"/>
        <w:autoSpaceDN w:val="0"/>
        <w:adjustRightInd w:val="0"/>
        <w:jc w:val="both"/>
        <w:rPr>
          <w:szCs w:val="20"/>
          <w:lang w:val="fr-FR" w:eastAsia="en-GB"/>
        </w:rPr>
      </w:pPr>
      <w:r w:rsidRPr="00AA1ED0">
        <w:rPr>
          <w:szCs w:val="20"/>
          <w:lang w:val="fr-FR" w:eastAsia="en-GB"/>
        </w:rPr>
        <w:t xml:space="preserve">On accède aux figures au terme d’une petite ascension entre les concrétions. Le ruissellement affecte d’ailleurs une partie des figures. Le reste des parois est couvert par des algues (v. </w:t>
      </w:r>
      <w:hyperlink r:id="rId2478" w:anchor="Cul_Schemat_Espagne_sit_humid" w:history="1">
        <w:r w:rsidRPr="00AA1ED0">
          <w:rPr>
            <w:rStyle w:val="Hyperlink"/>
            <w:szCs w:val="20"/>
            <w:lang w:val="fr-FR" w:eastAsia="en-GB"/>
          </w:rPr>
          <w:t>humidité</w:t>
        </w:r>
      </w:hyperlink>
      <w:r w:rsidRPr="00AA1ED0">
        <w:rPr>
          <w:szCs w:val="20"/>
          <w:lang w:val="fr-FR" w:eastAsia="en-GB"/>
        </w:rPr>
        <w:t>)</w:t>
      </w:r>
      <w:r>
        <w:rPr>
          <w:szCs w:val="20"/>
          <w:lang w:val="fr-FR" w:eastAsia="en-GB"/>
        </w:rPr>
        <w:t>(BIB 2397)</w:t>
      </w:r>
    </w:p>
    <w:p w14:paraId="26BEE0AE" w14:textId="77777777" w:rsidR="00030F67" w:rsidRPr="0032190F" w:rsidRDefault="00030F67" w:rsidP="003A1FAF">
      <w:pPr>
        <w:autoSpaceDE w:val="0"/>
        <w:autoSpaceDN w:val="0"/>
        <w:adjustRightInd w:val="0"/>
        <w:rPr>
          <w:szCs w:val="20"/>
          <w:lang w:val="fr-FR" w:eastAsia="en-GB"/>
        </w:rPr>
      </w:pPr>
    </w:p>
    <w:p w14:paraId="03BE4722" w14:textId="77777777" w:rsidR="00030F67" w:rsidRPr="0032190F" w:rsidRDefault="00030F67" w:rsidP="00B66067">
      <w:pPr>
        <w:pStyle w:val="Heading2"/>
        <w:rPr>
          <w:lang w:eastAsia="en-GB"/>
        </w:rPr>
      </w:pPr>
      <w:bookmarkStart w:id="1086" w:name="Sit_Gallinero_1"/>
      <w:r w:rsidRPr="0032190F">
        <w:rPr>
          <w:lang w:eastAsia="en-GB"/>
        </w:rPr>
        <w:t>Gallinero 1</w:t>
      </w:r>
    </w:p>
    <w:bookmarkEnd w:id="1086"/>
    <w:p w14:paraId="35BBA79D" w14:textId="77777777" w:rsidR="00030F67" w:rsidRPr="0032190F" w:rsidRDefault="003A1FAF" w:rsidP="003A1FAF">
      <w:pPr>
        <w:autoSpaceDE w:val="0"/>
        <w:autoSpaceDN w:val="0"/>
        <w:adjustRightInd w:val="0"/>
        <w:rPr>
          <w:szCs w:val="20"/>
          <w:lang w:val="fr-FR" w:eastAsia="en-GB"/>
        </w:rPr>
      </w:pPr>
      <w:r w:rsidRPr="0032190F">
        <w:rPr>
          <w:szCs w:val="20"/>
          <w:lang w:val="fr-FR" w:eastAsia="en-GB"/>
        </w:rPr>
        <w:t>La petite</w:t>
      </w:r>
      <w:r w:rsidR="00060930" w:rsidRPr="0032190F">
        <w:rPr>
          <w:szCs w:val="20"/>
          <w:lang w:val="fr-FR" w:eastAsia="en-GB"/>
        </w:rPr>
        <w:t xml:space="preserve"> </w:t>
      </w:r>
      <w:r w:rsidRPr="0032190F">
        <w:rPr>
          <w:szCs w:val="20"/>
          <w:lang w:val="fr-FR" w:eastAsia="en-GB"/>
        </w:rPr>
        <w:t>cavité Gallinero 1 est ornée d’un signe anthropomorphe et de quadrupèdes très fins de</w:t>
      </w:r>
      <w:r w:rsidR="00060930" w:rsidRPr="0032190F">
        <w:rPr>
          <w:szCs w:val="20"/>
          <w:lang w:val="fr-FR" w:eastAsia="en-GB"/>
        </w:rPr>
        <w:t xml:space="preserve"> </w:t>
      </w:r>
      <w:r w:rsidRPr="0032190F">
        <w:rPr>
          <w:szCs w:val="20"/>
          <w:lang w:val="fr-FR" w:eastAsia="en-GB"/>
        </w:rPr>
        <w:t xml:space="preserve">couleur rouge orangé. </w:t>
      </w:r>
      <w:r w:rsidR="00413FF9" w:rsidRPr="0032190F">
        <w:rPr>
          <w:szCs w:val="20"/>
          <w:lang w:val="fr-FR" w:eastAsia="en-GB"/>
        </w:rPr>
        <w:t>(BIB 2397 p. 625-632)</w:t>
      </w:r>
    </w:p>
    <w:p w14:paraId="7B19F7B7" w14:textId="77777777" w:rsidR="00080D3D" w:rsidRPr="0032190F" w:rsidRDefault="00080D3D" w:rsidP="003A1FAF">
      <w:pPr>
        <w:autoSpaceDE w:val="0"/>
        <w:autoSpaceDN w:val="0"/>
        <w:adjustRightInd w:val="0"/>
        <w:rPr>
          <w:szCs w:val="20"/>
          <w:lang w:val="fr-FR" w:eastAsia="en-GB"/>
        </w:rPr>
      </w:pPr>
      <w:r w:rsidRPr="0032190F">
        <w:rPr>
          <w:szCs w:val="20"/>
          <w:lang w:val="fr-FR" w:eastAsia="en-GB"/>
        </w:rPr>
        <w:t>Deux quadrupèdes très schématiques, un possible autre quadrupède, un possible ramiforme, un possible cervidé (BIB UNESCO)</w:t>
      </w:r>
    </w:p>
    <w:p w14:paraId="2E4124D6" w14:textId="77777777" w:rsidR="00030F67" w:rsidRPr="0032190F" w:rsidRDefault="00030F67" w:rsidP="003A1FAF">
      <w:pPr>
        <w:autoSpaceDE w:val="0"/>
        <w:autoSpaceDN w:val="0"/>
        <w:adjustRightInd w:val="0"/>
        <w:rPr>
          <w:szCs w:val="20"/>
          <w:lang w:val="fr-FR" w:eastAsia="en-GB"/>
        </w:rPr>
      </w:pPr>
    </w:p>
    <w:p w14:paraId="142EFB3D" w14:textId="77777777" w:rsidR="00030F67" w:rsidRPr="0032190F" w:rsidRDefault="00030F67" w:rsidP="00B66067">
      <w:pPr>
        <w:pStyle w:val="Heading2"/>
        <w:rPr>
          <w:lang w:eastAsia="en-GB"/>
        </w:rPr>
      </w:pPr>
      <w:bookmarkStart w:id="1087" w:name="Sit_Gallinero_2"/>
      <w:r w:rsidRPr="0032190F">
        <w:rPr>
          <w:lang w:eastAsia="en-GB"/>
        </w:rPr>
        <w:t>Gallinero 2</w:t>
      </w:r>
    </w:p>
    <w:bookmarkEnd w:id="1087"/>
    <w:p w14:paraId="6969104D" w14:textId="2BA6F257" w:rsidR="00030F67" w:rsidRPr="0032190F" w:rsidRDefault="00413FF9" w:rsidP="00413FF9">
      <w:pPr>
        <w:autoSpaceDE w:val="0"/>
        <w:autoSpaceDN w:val="0"/>
        <w:adjustRightInd w:val="0"/>
        <w:jc w:val="both"/>
        <w:rPr>
          <w:szCs w:val="20"/>
          <w:lang w:val="fr-FR" w:eastAsia="en-GB"/>
        </w:rPr>
      </w:pPr>
      <w:r w:rsidRPr="0032190F">
        <w:rPr>
          <w:szCs w:val="20"/>
          <w:lang w:val="fr-FR" w:eastAsia="en-GB"/>
        </w:rPr>
        <w:t xml:space="preserve">Difficile d'accès (BIB 2397 p. 642). </w:t>
      </w:r>
      <w:r w:rsidR="003A1FAF" w:rsidRPr="0032190F">
        <w:rPr>
          <w:szCs w:val="20"/>
          <w:lang w:val="fr-FR" w:eastAsia="en-GB"/>
        </w:rPr>
        <w:t>Malgré son orientation au levant, l’abri Gallinero 2 voit ses parois</w:t>
      </w:r>
      <w:r w:rsidR="00060930" w:rsidRPr="0032190F">
        <w:rPr>
          <w:szCs w:val="20"/>
          <w:lang w:val="fr-FR" w:eastAsia="en-GB"/>
        </w:rPr>
        <w:t xml:space="preserve"> </w:t>
      </w:r>
      <w:r w:rsidR="003A1FAF" w:rsidRPr="0032190F">
        <w:rPr>
          <w:szCs w:val="20"/>
          <w:lang w:val="fr-FR" w:eastAsia="en-GB"/>
        </w:rPr>
        <w:t>recouvertes d’algues cyanophicées. Le seul panneau peint se trouve sur une plage rocheuse</w:t>
      </w:r>
      <w:r w:rsidR="00060930" w:rsidRPr="0032190F">
        <w:rPr>
          <w:szCs w:val="20"/>
          <w:lang w:val="fr-FR" w:eastAsia="en-GB"/>
        </w:rPr>
        <w:t xml:space="preserve"> </w:t>
      </w:r>
      <w:r w:rsidR="003A1FAF" w:rsidRPr="0032190F">
        <w:rPr>
          <w:szCs w:val="20"/>
          <w:lang w:val="fr-FR" w:eastAsia="en-GB"/>
        </w:rPr>
        <w:t>orangée, orientée plein S, à l’extérieur du site, au-dessus du vide. Pour accéder à cette</w:t>
      </w:r>
      <w:r w:rsidR="00060930" w:rsidRPr="0032190F">
        <w:rPr>
          <w:szCs w:val="20"/>
          <w:lang w:val="fr-FR" w:eastAsia="en-GB"/>
        </w:rPr>
        <w:t xml:space="preserve"> </w:t>
      </w:r>
      <w:r w:rsidR="003A1FAF" w:rsidRPr="0032190F">
        <w:rPr>
          <w:szCs w:val="20"/>
          <w:lang w:val="fr-FR" w:eastAsia="en-GB"/>
        </w:rPr>
        <w:t>paroi, les préhistoriques ont construit une plateforme avec trois troncs placés entre l’abri et</w:t>
      </w:r>
      <w:r w:rsidR="00060930" w:rsidRPr="0032190F">
        <w:rPr>
          <w:szCs w:val="20"/>
          <w:lang w:val="fr-FR" w:eastAsia="en-GB"/>
        </w:rPr>
        <w:t xml:space="preserve"> </w:t>
      </w:r>
      <w:r w:rsidR="003A1FAF" w:rsidRPr="0032190F">
        <w:rPr>
          <w:szCs w:val="20"/>
          <w:lang w:val="fr-FR" w:eastAsia="en-GB"/>
        </w:rPr>
        <w:t>un ressaut rocheux. On peut voir les trois encoches creusées dans la roche pour soutenir les</w:t>
      </w:r>
      <w:r w:rsidR="00060930" w:rsidRPr="0032190F">
        <w:rPr>
          <w:szCs w:val="20"/>
          <w:lang w:val="fr-FR" w:eastAsia="en-GB"/>
        </w:rPr>
        <w:t xml:space="preserve"> </w:t>
      </w:r>
      <w:r w:rsidR="003A1FAF" w:rsidRPr="0032190F">
        <w:rPr>
          <w:szCs w:val="20"/>
          <w:lang w:val="fr-FR" w:eastAsia="en-GB"/>
        </w:rPr>
        <w:t>troncs. Outre cet échafaudage, les Préhistoriques ont également creusé au moins une marche</w:t>
      </w:r>
      <w:r w:rsidR="00060930" w:rsidRPr="0032190F">
        <w:rPr>
          <w:szCs w:val="20"/>
          <w:lang w:val="fr-FR" w:eastAsia="en-GB"/>
        </w:rPr>
        <w:t xml:space="preserve"> </w:t>
      </w:r>
      <w:r w:rsidR="003A1FAF" w:rsidRPr="0032190F">
        <w:rPr>
          <w:szCs w:val="20"/>
          <w:lang w:val="fr-FR" w:eastAsia="en-GB"/>
        </w:rPr>
        <w:t>à partir de celui-ci. Les peintures ont été réalisées en plusieurs fois, les unes depuis le</w:t>
      </w:r>
      <w:r w:rsidR="00060930" w:rsidRPr="0032190F">
        <w:rPr>
          <w:szCs w:val="20"/>
          <w:lang w:val="fr-FR" w:eastAsia="en-GB"/>
        </w:rPr>
        <w:t xml:space="preserve"> </w:t>
      </w:r>
      <w:r w:rsidR="003A1FAF" w:rsidRPr="0032190F">
        <w:rPr>
          <w:szCs w:val="20"/>
          <w:lang w:val="fr-FR" w:eastAsia="en-GB"/>
        </w:rPr>
        <w:t>rocher et d’autres alors que les peintres étaient installés sur les troncs. Le panneau peint est</w:t>
      </w:r>
      <w:r w:rsidR="00060930" w:rsidRPr="0032190F">
        <w:rPr>
          <w:szCs w:val="20"/>
          <w:lang w:val="fr-FR" w:eastAsia="en-GB"/>
        </w:rPr>
        <w:t xml:space="preserve"> </w:t>
      </w:r>
      <w:r w:rsidR="003A1FAF" w:rsidRPr="0032190F">
        <w:rPr>
          <w:szCs w:val="20"/>
          <w:lang w:val="fr-FR" w:eastAsia="en-GB"/>
        </w:rPr>
        <w:t>composé d’une soixantaine de quadrupèdes de couleur rouge à violet, identifiés comme des</w:t>
      </w:r>
      <w:r w:rsidR="00060930" w:rsidRPr="0032190F">
        <w:rPr>
          <w:szCs w:val="20"/>
          <w:lang w:val="fr-FR" w:eastAsia="en-GB"/>
        </w:rPr>
        <w:t xml:space="preserve"> </w:t>
      </w:r>
      <w:r w:rsidR="003A1FAF" w:rsidRPr="0032190F">
        <w:rPr>
          <w:szCs w:val="20"/>
          <w:lang w:val="fr-FR" w:eastAsia="en-GB"/>
        </w:rPr>
        <w:t xml:space="preserve">bovinés et des équidés.Au centre, un animal est monté par un </w:t>
      </w:r>
      <w:hyperlink r:id="rId2479" w:anchor="Cul_Art_TAC_a_cheval_x_personnage" w:history="1">
        <w:r w:rsidR="00931159" w:rsidRPr="00931159">
          <w:rPr>
            <w:rStyle w:val="Hyperlink"/>
            <w:lang w:val="fr-FR"/>
          </w:rPr>
          <w:t>cavalier</w:t>
        </w:r>
      </w:hyperlink>
      <w:r w:rsidR="003A1FAF" w:rsidRPr="0032190F">
        <w:rPr>
          <w:szCs w:val="20"/>
          <w:lang w:val="fr-FR" w:eastAsia="en-GB"/>
        </w:rPr>
        <w:t>. À l’extrême gauche,</w:t>
      </w:r>
      <w:r w:rsidR="00060930" w:rsidRPr="0032190F">
        <w:rPr>
          <w:szCs w:val="20"/>
          <w:lang w:val="fr-FR" w:eastAsia="en-GB"/>
        </w:rPr>
        <w:t xml:space="preserve"> </w:t>
      </w:r>
      <w:r w:rsidR="003A1FAF" w:rsidRPr="0032190F">
        <w:rPr>
          <w:szCs w:val="20"/>
          <w:lang w:val="fr-FR" w:eastAsia="en-GB"/>
        </w:rPr>
        <w:t>un grand arboriforme surmonte le panneau.</w:t>
      </w:r>
      <w:r w:rsidR="00060930" w:rsidRPr="0032190F">
        <w:rPr>
          <w:szCs w:val="20"/>
          <w:lang w:val="fr-FR" w:eastAsia="en-GB"/>
        </w:rPr>
        <w:t xml:space="preserve"> </w:t>
      </w:r>
      <w:r w:rsidRPr="0032190F">
        <w:rPr>
          <w:szCs w:val="20"/>
          <w:lang w:val="fr-FR" w:eastAsia="en-GB"/>
        </w:rPr>
        <w:t>(BIB 2397 p. 625-632)</w:t>
      </w:r>
    </w:p>
    <w:p w14:paraId="7EA33C33" w14:textId="77777777" w:rsidR="00080D3D" w:rsidRPr="0032190F" w:rsidRDefault="00080D3D" w:rsidP="00413FF9">
      <w:pPr>
        <w:autoSpaceDE w:val="0"/>
        <w:autoSpaceDN w:val="0"/>
        <w:adjustRightInd w:val="0"/>
        <w:jc w:val="both"/>
        <w:rPr>
          <w:szCs w:val="20"/>
          <w:lang w:val="fr-FR" w:eastAsia="en-GB"/>
        </w:rPr>
      </w:pPr>
      <w:r w:rsidRPr="0032190F">
        <w:rPr>
          <w:szCs w:val="20"/>
          <w:lang w:val="fr-FR" w:eastAsia="en-GB"/>
        </w:rPr>
        <w:lastRenderedPageBreak/>
        <w:t xml:space="preserve">Nombreux quadrupèdes, un signe ramiforme, trois signes </w:t>
      </w:r>
      <w:r w:rsidRPr="0032190F">
        <w:rPr>
          <w:i/>
          <w:szCs w:val="20"/>
          <w:lang w:val="fr-FR" w:eastAsia="en-GB"/>
        </w:rPr>
        <w:t>estiliformes</w:t>
      </w:r>
      <w:r w:rsidRPr="0032190F">
        <w:rPr>
          <w:szCs w:val="20"/>
          <w:lang w:val="fr-FR" w:eastAsia="en-GB"/>
        </w:rPr>
        <w:t xml:space="preserve"> ou en forme d'étoile, un cavalier, un signe en pointe de flèche, deux capridés, différents traits et tâches (BIB UNESCO)</w:t>
      </w:r>
    </w:p>
    <w:p w14:paraId="574975C0" w14:textId="77777777" w:rsidR="00080D3D" w:rsidRPr="0032190F" w:rsidRDefault="00080D3D" w:rsidP="00413FF9">
      <w:pPr>
        <w:autoSpaceDE w:val="0"/>
        <w:autoSpaceDN w:val="0"/>
        <w:adjustRightInd w:val="0"/>
        <w:jc w:val="both"/>
        <w:rPr>
          <w:szCs w:val="20"/>
          <w:lang w:val="fr-FR" w:eastAsia="en-GB"/>
        </w:rPr>
      </w:pPr>
    </w:p>
    <w:p w14:paraId="38371F17" w14:textId="77777777" w:rsidR="00080D3D" w:rsidRPr="0032190F" w:rsidRDefault="00080D3D" w:rsidP="00080D3D">
      <w:pPr>
        <w:pStyle w:val="Heading2"/>
        <w:rPr>
          <w:lang w:eastAsia="en-GB"/>
        </w:rPr>
      </w:pPr>
      <w:bookmarkStart w:id="1088" w:name="Sit_Gallinero_3A"/>
      <w:r w:rsidRPr="0032190F">
        <w:rPr>
          <w:lang w:eastAsia="en-GB"/>
        </w:rPr>
        <w:t>Gallinero 3A</w:t>
      </w:r>
    </w:p>
    <w:bookmarkEnd w:id="1088"/>
    <w:p w14:paraId="35B0951D" w14:textId="77777777" w:rsidR="00080D3D" w:rsidRPr="0032190F" w:rsidRDefault="00080D3D" w:rsidP="00413FF9">
      <w:pPr>
        <w:autoSpaceDE w:val="0"/>
        <w:autoSpaceDN w:val="0"/>
        <w:adjustRightInd w:val="0"/>
        <w:jc w:val="both"/>
        <w:rPr>
          <w:szCs w:val="20"/>
          <w:lang w:val="fr-FR" w:eastAsia="en-GB"/>
        </w:rPr>
      </w:pPr>
    </w:p>
    <w:p w14:paraId="5255589E" w14:textId="77777777" w:rsidR="00080D3D" w:rsidRPr="0032190F" w:rsidRDefault="00080D3D" w:rsidP="00413FF9">
      <w:pPr>
        <w:autoSpaceDE w:val="0"/>
        <w:autoSpaceDN w:val="0"/>
        <w:adjustRightInd w:val="0"/>
        <w:jc w:val="both"/>
        <w:rPr>
          <w:szCs w:val="20"/>
          <w:lang w:val="fr-FR" w:eastAsia="en-GB"/>
        </w:rPr>
      </w:pPr>
      <w:r w:rsidRPr="0032190F">
        <w:rPr>
          <w:szCs w:val="20"/>
          <w:lang w:val="fr-FR" w:eastAsia="en-GB"/>
        </w:rPr>
        <w:t xml:space="preserve">Trois signes </w:t>
      </w:r>
      <w:r w:rsidRPr="0032190F">
        <w:rPr>
          <w:i/>
          <w:szCs w:val="20"/>
          <w:lang w:val="fr-FR" w:eastAsia="en-GB"/>
        </w:rPr>
        <w:t>estiliformes</w:t>
      </w:r>
      <w:r w:rsidRPr="0032190F">
        <w:rPr>
          <w:szCs w:val="20"/>
          <w:lang w:val="fr-FR" w:eastAsia="en-GB"/>
        </w:rPr>
        <w:t>, un possible ramiforme, deux quadrupèdes, des tâches (BIB UNESCO)</w:t>
      </w:r>
    </w:p>
    <w:p w14:paraId="2F35927F" w14:textId="77777777" w:rsidR="00080D3D" w:rsidRPr="0032190F" w:rsidRDefault="00080D3D" w:rsidP="00413FF9">
      <w:pPr>
        <w:autoSpaceDE w:val="0"/>
        <w:autoSpaceDN w:val="0"/>
        <w:adjustRightInd w:val="0"/>
        <w:jc w:val="both"/>
        <w:rPr>
          <w:szCs w:val="20"/>
          <w:lang w:val="fr-FR" w:eastAsia="en-GB"/>
        </w:rPr>
      </w:pPr>
    </w:p>
    <w:p w14:paraId="3541D799" w14:textId="77777777" w:rsidR="00080D3D" w:rsidRPr="0032190F" w:rsidRDefault="00080D3D" w:rsidP="00080D3D">
      <w:pPr>
        <w:pStyle w:val="Heading2"/>
        <w:rPr>
          <w:lang w:eastAsia="en-GB"/>
        </w:rPr>
      </w:pPr>
      <w:bookmarkStart w:id="1089" w:name="Sit_Gallinero_3B"/>
      <w:r w:rsidRPr="0032190F">
        <w:rPr>
          <w:lang w:eastAsia="en-GB"/>
        </w:rPr>
        <w:t>Gallinero 3B</w:t>
      </w:r>
    </w:p>
    <w:bookmarkEnd w:id="1089"/>
    <w:p w14:paraId="39F8CAAB" w14:textId="77777777" w:rsidR="00080D3D" w:rsidRPr="0032190F" w:rsidRDefault="00080D3D" w:rsidP="00413FF9">
      <w:pPr>
        <w:autoSpaceDE w:val="0"/>
        <w:autoSpaceDN w:val="0"/>
        <w:adjustRightInd w:val="0"/>
        <w:jc w:val="both"/>
        <w:rPr>
          <w:szCs w:val="20"/>
          <w:lang w:val="fr-FR" w:eastAsia="en-GB"/>
        </w:rPr>
      </w:pPr>
    </w:p>
    <w:p w14:paraId="1883E3E8" w14:textId="77777777" w:rsidR="00080D3D" w:rsidRPr="0032190F" w:rsidRDefault="00080D3D" w:rsidP="00413FF9">
      <w:pPr>
        <w:autoSpaceDE w:val="0"/>
        <w:autoSpaceDN w:val="0"/>
        <w:adjustRightInd w:val="0"/>
        <w:jc w:val="both"/>
        <w:rPr>
          <w:szCs w:val="20"/>
          <w:lang w:val="fr-FR" w:eastAsia="en-GB"/>
        </w:rPr>
      </w:pPr>
      <w:r w:rsidRPr="0032190F">
        <w:rPr>
          <w:szCs w:val="20"/>
          <w:lang w:val="fr-FR" w:eastAsia="en-GB"/>
        </w:rPr>
        <w:t>Groupe de 3 quadrupèdes, un autre groupe de quadrupèdes, un signe cruciforme, tâches, etc. (BIB UNESCO)</w:t>
      </w:r>
    </w:p>
    <w:p w14:paraId="16CAF055" w14:textId="77777777" w:rsidR="00080D3D" w:rsidRPr="0032190F" w:rsidRDefault="00080D3D" w:rsidP="00413FF9">
      <w:pPr>
        <w:autoSpaceDE w:val="0"/>
        <w:autoSpaceDN w:val="0"/>
        <w:adjustRightInd w:val="0"/>
        <w:jc w:val="both"/>
        <w:rPr>
          <w:szCs w:val="20"/>
          <w:lang w:val="fr-FR" w:eastAsia="en-GB"/>
        </w:rPr>
      </w:pPr>
    </w:p>
    <w:p w14:paraId="0272B770" w14:textId="77777777" w:rsidR="00030F67" w:rsidRPr="0032190F" w:rsidRDefault="00030F67" w:rsidP="003A1FAF">
      <w:pPr>
        <w:autoSpaceDE w:val="0"/>
        <w:autoSpaceDN w:val="0"/>
        <w:adjustRightInd w:val="0"/>
        <w:rPr>
          <w:szCs w:val="20"/>
          <w:lang w:val="fr-FR" w:eastAsia="en-GB"/>
        </w:rPr>
      </w:pPr>
    </w:p>
    <w:p w14:paraId="05F3ECE7" w14:textId="77777777" w:rsidR="00030F67" w:rsidRPr="0032190F" w:rsidRDefault="006C39EC" w:rsidP="00426FF9">
      <w:pPr>
        <w:pStyle w:val="Heading1"/>
      </w:pPr>
      <w:bookmarkStart w:id="1090" w:name="Sit_Escaleretas"/>
      <w:r w:rsidRPr="0032190F">
        <w:t>ESCALERETAS</w:t>
      </w:r>
    </w:p>
    <w:bookmarkEnd w:id="1090"/>
    <w:p w14:paraId="79D409A5" w14:textId="2FC63FD6" w:rsidR="00030F67" w:rsidRPr="0032190F" w:rsidRDefault="00DF76F2" w:rsidP="003A1FAF">
      <w:pPr>
        <w:autoSpaceDE w:val="0"/>
        <w:autoSpaceDN w:val="0"/>
        <w:adjustRightInd w:val="0"/>
        <w:rPr>
          <w:szCs w:val="20"/>
          <w:lang w:val="fr-FR" w:eastAsia="en-GB"/>
        </w:rPr>
      </w:pPr>
      <w:r>
        <w:rPr>
          <w:iCs/>
          <w:szCs w:val="20"/>
          <w:lang w:val="fr-FR" w:eastAsia="en-GB"/>
        </w:rPr>
        <w:t xml:space="preserve">Abri de la vallée du </w:t>
      </w:r>
      <w:hyperlink r:id="rId2480" w:anchor="Sit_Vero" w:history="1">
        <w:r w:rsidRPr="00DF76F2">
          <w:rPr>
            <w:rStyle w:val="Hyperlink"/>
            <w:lang w:val="fr-FR"/>
          </w:rPr>
          <w:t>río Vero</w:t>
        </w:r>
      </w:hyperlink>
      <w:r>
        <w:rPr>
          <w:lang w:val="fr-FR"/>
        </w:rPr>
        <w:t xml:space="preserve"> (SS BIB). </w:t>
      </w:r>
      <w:r w:rsidR="00017613" w:rsidRPr="0032190F">
        <w:rPr>
          <w:szCs w:val="20"/>
          <w:lang w:val="fr-FR" w:eastAsia="en-GB"/>
        </w:rPr>
        <w:t xml:space="preserve">En surplomb du </w:t>
      </w:r>
      <w:hyperlink r:id="rId2481" w:anchor="Sit_Vero" w:history="1">
        <w:r w:rsidR="00017613" w:rsidRPr="0032190F">
          <w:rPr>
            <w:rStyle w:val="Hyperlink"/>
            <w:szCs w:val="20"/>
            <w:lang w:val="fr-FR" w:eastAsia="en-GB"/>
          </w:rPr>
          <w:t>río Vero</w:t>
        </w:r>
      </w:hyperlink>
      <w:r w:rsidR="00017613" w:rsidRPr="0032190F">
        <w:rPr>
          <w:szCs w:val="20"/>
          <w:lang w:val="fr-FR" w:eastAsia="en-GB"/>
        </w:rPr>
        <w:t xml:space="preserve"> (SS BIB) </w:t>
      </w:r>
      <w:r w:rsidR="003A1FAF" w:rsidRPr="0032190F">
        <w:rPr>
          <w:szCs w:val="20"/>
          <w:lang w:val="fr-FR" w:eastAsia="en-GB"/>
        </w:rPr>
        <w:t xml:space="preserve">Las Escaleretas </w:t>
      </w:r>
      <w:r w:rsidR="006C39EC" w:rsidRPr="0032190F">
        <w:rPr>
          <w:szCs w:val="20"/>
          <w:lang w:val="fr-FR" w:eastAsia="en-GB"/>
        </w:rPr>
        <w:t xml:space="preserve">(Lecina, </w:t>
      </w:r>
      <w:r w:rsidR="006C39EC" w:rsidRPr="0032190F">
        <w:rPr>
          <w:rStyle w:val="dato"/>
          <w:lang w:val="fr-FR"/>
        </w:rPr>
        <w:t>Bárcabo</w:t>
      </w:r>
      <w:r w:rsidR="006C39EC" w:rsidRPr="0032190F">
        <w:rPr>
          <w:szCs w:val="20"/>
          <w:lang w:val="fr-FR" w:eastAsia="en-GB"/>
        </w:rPr>
        <w:t xml:space="preserve">, Huesca) </w:t>
      </w:r>
      <w:r w:rsidR="003F0557" w:rsidRPr="0032190F">
        <w:rPr>
          <w:lang w:val="fr-FR"/>
        </w:rPr>
        <w:t>"</w:t>
      </w:r>
      <w:hyperlink r:id="rId2482" w:anchor="Cul_Schemat_Espagne" w:history="1">
        <w:r w:rsidR="003F0557" w:rsidRPr="0032190F">
          <w:rPr>
            <w:rStyle w:val="Hyperlink"/>
            <w:lang w:val="fr-FR"/>
          </w:rPr>
          <w:t>art schématique ibérique</w:t>
        </w:r>
      </w:hyperlink>
      <w:r w:rsidR="003F0557" w:rsidRPr="0032190F">
        <w:rPr>
          <w:lang w:val="fr-FR"/>
        </w:rPr>
        <w:t xml:space="preserve">" </w:t>
      </w:r>
      <w:r w:rsidR="003A1FAF" w:rsidRPr="0032190F">
        <w:rPr>
          <w:szCs w:val="20"/>
          <w:lang w:val="fr-FR" w:eastAsia="en-GB"/>
        </w:rPr>
        <w:t>où se succèdent tout au long des 50 m de la paroi des traits courts,</w:t>
      </w:r>
      <w:r w:rsidR="00060930" w:rsidRPr="0032190F">
        <w:rPr>
          <w:szCs w:val="20"/>
          <w:lang w:val="fr-FR" w:eastAsia="en-GB"/>
        </w:rPr>
        <w:t xml:space="preserve"> </w:t>
      </w:r>
      <w:r w:rsidR="003A1FAF" w:rsidRPr="0032190F">
        <w:rPr>
          <w:szCs w:val="20"/>
          <w:lang w:val="fr-FR" w:eastAsia="en-GB"/>
        </w:rPr>
        <w:t>des signes en flèche et un signe cruciforme assez grossier (Beltrán, 1972 ; Painaud, 1989 ;</w:t>
      </w:r>
      <w:r w:rsidR="00060930" w:rsidRPr="0032190F">
        <w:rPr>
          <w:szCs w:val="20"/>
          <w:lang w:val="fr-FR" w:eastAsia="en-GB"/>
        </w:rPr>
        <w:t xml:space="preserve"> </w:t>
      </w:r>
      <w:r w:rsidR="003A1FAF" w:rsidRPr="0032190F">
        <w:rPr>
          <w:szCs w:val="20"/>
          <w:lang w:val="fr-FR" w:eastAsia="en-GB"/>
        </w:rPr>
        <w:t>Calvo, 1993)</w:t>
      </w:r>
      <w:r w:rsidR="00030F67" w:rsidRPr="0032190F">
        <w:rPr>
          <w:szCs w:val="20"/>
          <w:lang w:val="fr-FR" w:eastAsia="en-GB"/>
        </w:rPr>
        <w:t xml:space="preserve"> (BIB 2397 p. 625-632)</w:t>
      </w:r>
    </w:p>
    <w:p w14:paraId="56830AD2" w14:textId="77777777" w:rsidR="006C39EC" w:rsidRPr="0032190F" w:rsidRDefault="006C39EC" w:rsidP="003A1FAF">
      <w:pPr>
        <w:autoSpaceDE w:val="0"/>
        <w:autoSpaceDN w:val="0"/>
        <w:adjustRightInd w:val="0"/>
        <w:rPr>
          <w:szCs w:val="20"/>
          <w:lang w:val="fr-FR" w:eastAsia="en-GB"/>
        </w:rPr>
      </w:pPr>
      <w:r w:rsidRPr="0032190F">
        <w:rPr>
          <w:szCs w:val="20"/>
          <w:lang w:val="fr-FR" w:eastAsia="en-GB"/>
        </w:rPr>
        <w:t>Digitations, tracés en forme de flèches, stylisations humaines (BIB UNESCO)</w:t>
      </w:r>
    </w:p>
    <w:p w14:paraId="7C431000" w14:textId="77777777" w:rsidR="00030F67" w:rsidRPr="0032190F" w:rsidRDefault="00030F67" w:rsidP="003A1FAF">
      <w:pPr>
        <w:autoSpaceDE w:val="0"/>
        <w:autoSpaceDN w:val="0"/>
        <w:adjustRightInd w:val="0"/>
        <w:rPr>
          <w:szCs w:val="20"/>
          <w:lang w:val="fr-FR" w:eastAsia="en-GB"/>
        </w:rPr>
      </w:pPr>
    </w:p>
    <w:p w14:paraId="33C9B78D" w14:textId="77777777" w:rsidR="00030F67" w:rsidRPr="00623D53" w:rsidRDefault="00030F67" w:rsidP="00426FF9">
      <w:pPr>
        <w:pStyle w:val="Heading1"/>
      </w:pPr>
      <w:bookmarkStart w:id="1091" w:name="Sit_Fajana_Pera"/>
      <w:r w:rsidRPr="00623D53">
        <w:t>FAJANA DE PERA</w:t>
      </w:r>
    </w:p>
    <w:bookmarkEnd w:id="1091"/>
    <w:p w14:paraId="5C937742" w14:textId="77777777" w:rsidR="00442A51" w:rsidRPr="00623D53" w:rsidRDefault="00442A51" w:rsidP="00442A51">
      <w:pPr>
        <w:rPr>
          <w:lang w:val="fr-FR" w:eastAsia="en-GB"/>
        </w:rPr>
      </w:pPr>
    </w:p>
    <w:p w14:paraId="2053136B" w14:textId="6F82F8FB" w:rsidR="00442A51" w:rsidRPr="00623D53" w:rsidRDefault="00DF76F2" w:rsidP="00442A51">
      <w:pPr>
        <w:rPr>
          <w:szCs w:val="20"/>
          <w:lang w:val="fr-FR" w:eastAsia="en-GB"/>
        </w:rPr>
      </w:pPr>
      <w:r>
        <w:rPr>
          <w:iCs/>
          <w:szCs w:val="20"/>
          <w:lang w:val="fr-FR" w:eastAsia="en-GB"/>
        </w:rPr>
        <w:t xml:space="preserve">Abri de la vallée du </w:t>
      </w:r>
      <w:hyperlink r:id="rId2483" w:anchor="Sit_Vero" w:history="1">
        <w:r w:rsidRPr="00DF76F2">
          <w:rPr>
            <w:rStyle w:val="Hyperlink"/>
            <w:lang w:val="fr-FR"/>
          </w:rPr>
          <w:t>río Vero</w:t>
        </w:r>
      </w:hyperlink>
      <w:r>
        <w:rPr>
          <w:lang w:val="fr-FR"/>
        </w:rPr>
        <w:t xml:space="preserve"> (SS BIB). </w:t>
      </w:r>
      <w:r w:rsidR="00017613" w:rsidRPr="00623D53">
        <w:rPr>
          <w:szCs w:val="20"/>
          <w:lang w:val="fr-FR" w:eastAsia="en-GB"/>
        </w:rPr>
        <w:t xml:space="preserve">En surplomb du </w:t>
      </w:r>
      <w:hyperlink r:id="rId2484" w:anchor="Sit_Vero" w:history="1">
        <w:r w:rsidR="00017613" w:rsidRPr="00623D53">
          <w:rPr>
            <w:rStyle w:val="Hyperlink"/>
            <w:szCs w:val="20"/>
            <w:lang w:val="fr-FR" w:eastAsia="en-GB"/>
          </w:rPr>
          <w:t>río Vero</w:t>
        </w:r>
      </w:hyperlink>
      <w:r w:rsidR="00017613" w:rsidRPr="00623D53">
        <w:rPr>
          <w:szCs w:val="20"/>
          <w:lang w:val="fr-FR" w:eastAsia="en-GB"/>
        </w:rPr>
        <w:t xml:space="preserve"> (SS BIB). </w:t>
      </w:r>
      <w:r w:rsidR="00442A51" w:rsidRPr="00623D53">
        <w:rPr>
          <w:szCs w:val="20"/>
          <w:lang w:val="fr-FR" w:eastAsia="en-GB"/>
        </w:rPr>
        <w:t xml:space="preserve">Fajana de Pera (Lecina, </w:t>
      </w:r>
      <w:r w:rsidR="00442A51" w:rsidRPr="00623D53">
        <w:rPr>
          <w:rStyle w:val="dato"/>
          <w:lang w:val="fr-FR"/>
        </w:rPr>
        <w:t>Bárcabo</w:t>
      </w:r>
      <w:r w:rsidR="00442A51" w:rsidRPr="00623D53">
        <w:rPr>
          <w:szCs w:val="20"/>
          <w:lang w:val="fr-FR" w:eastAsia="en-GB"/>
        </w:rPr>
        <w:t xml:space="preserve">, Huesca) comprend les abris I, II et </w:t>
      </w:r>
      <w:hyperlink r:id="rId2485" w:anchor="Sit_Fajana_Pera_Superior" w:history="1">
        <w:r w:rsidR="00442A51" w:rsidRPr="00623D53">
          <w:rPr>
            <w:rStyle w:val="Hyperlink"/>
            <w:szCs w:val="20"/>
            <w:lang w:val="fr-FR" w:eastAsia="en-GB"/>
          </w:rPr>
          <w:t>Superior</w:t>
        </w:r>
      </w:hyperlink>
      <w:r w:rsidR="00442A51" w:rsidRPr="00623D53">
        <w:rPr>
          <w:szCs w:val="20"/>
          <w:lang w:val="fr-FR" w:eastAsia="en-GB"/>
        </w:rPr>
        <w:t xml:space="preserve"> (BIB UNESCO)</w:t>
      </w:r>
    </w:p>
    <w:p w14:paraId="2E1CADB0" w14:textId="77777777" w:rsidR="00442A51" w:rsidRPr="00623D53" w:rsidRDefault="00442A51" w:rsidP="00442A51">
      <w:pPr>
        <w:rPr>
          <w:lang w:val="fr-FR" w:eastAsia="en-GB"/>
        </w:rPr>
      </w:pPr>
    </w:p>
    <w:p w14:paraId="1D400D29" w14:textId="02E8A22D" w:rsidR="00030F67" w:rsidRPr="0032190F" w:rsidRDefault="0092259B" w:rsidP="003A1FAF">
      <w:pPr>
        <w:autoSpaceDE w:val="0"/>
        <w:autoSpaceDN w:val="0"/>
        <w:adjustRightInd w:val="0"/>
        <w:rPr>
          <w:szCs w:val="20"/>
          <w:lang w:val="fr-FR" w:eastAsia="en-GB"/>
        </w:rPr>
      </w:pPr>
      <w:r w:rsidRPr="0032190F">
        <w:rPr>
          <w:szCs w:val="20"/>
          <w:lang w:val="fr-FR" w:eastAsia="en-GB"/>
        </w:rPr>
        <w:t>L</w:t>
      </w:r>
      <w:r w:rsidR="003A1FAF" w:rsidRPr="0032190F">
        <w:rPr>
          <w:szCs w:val="20"/>
          <w:lang w:val="fr-FR" w:eastAsia="en-GB"/>
        </w:rPr>
        <w:t>’abri de Fajana de Pera (</w:t>
      </w:r>
      <w:r w:rsidRPr="0032190F">
        <w:rPr>
          <w:szCs w:val="20"/>
          <w:lang w:val="fr-FR" w:eastAsia="en-GB"/>
        </w:rPr>
        <w:t xml:space="preserve">Lecina, </w:t>
      </w:r>
      <w:r w:rsidRPr="0032190F">
        <w:rPr>
          <w:rStyle w:val="dato"/>
          <w:lang w:val="fr-FR"/>
        </w:rPr>
        <w:t>Bárcabo</w:t>
      </w:r>
      <w:r w:rsidRPr="0032190F">
        <w:rPr>
          <w:szCs w:val="20"/>
          <w:lang w:val="fr-FR" w:eastAsia="en-GB"/>
        </w:rPr>
        <w:t>, Huesca</w:t>
      </w:r>
      <w:r w:rsidR="003A1FAF" w:rsidRPr="0032190F">
        <w:rPr>
          <w:szCs w:val="20"/>
          <w:lang w:val="fr-FR" w:eastAsia="en-GB"/>
        </w:rPr>
        <w:t xml:space="preserve">) </w:t>
      </w:r>
      <w:r w:rsidR="003F0557" w:rsidRPr="0032190F">
        <w:rPr>
          <w:lang w:val="fr-FR"/>
        </w:rPr>
        <w:t>"</w:t>
      </w:r>
      <w:hyperlink r:id="rId2486" w:anchor="Cul_Schemat_Espagne" w:history="1">
        <w:r w:rsidR="003F0557" w:rsidRPr="0032190F">
          <w:rPr>
            <w:rStyle w:val="Hyperlink"/>
            <w:lang w:val="fr-FR"/>
          </w:rPr>
          <w:t>art schématique ibérique</w:t>
        </w:r>
      </w:hyperlink>
      <w:r w:rsidR="003F0557" w:rsidRPr="0032190F">
        <w:rPr>
          <w:lang w:val="fr-FR"/>
        </w:rPr>
        <w:t xml:space="preserve">" </w:t>
      </w:r>
      <w:r w:rsidR="003A1FAF" w:rsidRPr="0032190F">
        <w:rPr>
          <w:szCs w:val="20"/>
          <w:lang w:val="fr-FR" w:eastAsia="en-GB"/>
        </w:rPr>
        <w:t>où les motifs peints sont essentiellement des</w:t>
      </w:r>
      <w:r w:rsidR="00060930" w:rsidRPr="0032190F">
        <w:rPr>
          <w:szCs w:val="20"/>
          <w:lang w:val="fr-FR" w:eastAsia="en-GB"/>
        </w:rPr>
        <w:t xml:space="preserve"> </w:t>
      </w:r>
      <w:r w:rsidR="003A1FAF" w:rsidRPr="0032190F">
        <w:rPr>
          <w:szCs w:val="20"/>
          <w:lang w:val="fr-FR" w:eastAsia="en-GB"/>
        </w:rPr>
        <w:t xml:space="preserve">traits courts (Beltrán, 1972 ; Painaud, 1989 ; Calvo, 1993) </w:t>
      </w:r>
      <w:r w:rsidR="00030F67" w:rsidRPr="0032190F">
        <w:rPr>
          <w:szCs w:val="20"/>
          <w:lang w:val="fr-FR" w:eastAsia="en-GB"/>
        </w:rPr>
        <w:t>(BIB 2397 p. 625-632)</w:t>
      </w:r>
    </w:p>
    <w:p w14:paraId="3D4597AA" w14:textId="77777777" w:rsidR="00442A51" w:rsidRPr="0032190F" w:rsidRDefault="00442A51" w:rsidP="003A1FAF">
      <w:pPr>
        <w:autoSpaceDE w:val="0"/>
        <w:autoSpaceDN w:val="0"/>
        <w:adjustRightInd w:val="0"/>
        <w:rPr>
          <w:szCs w:val="20"/>
          <w:lang w:val="fr-FR" w:eastAsia="en-GB"/>
        </w:rPr>
      </w:pPr>
    </w:p>
    <w:p w14:paraId="31D83052" w14:textId="77777777" w:rsidR="00442A51" w:rsidRPr="0032190F" w:rsidRDefault="00442A51" w:rsidP="00426FF9">
      <w:pPr>
        <w:pStyle w:val="Heading1"/>
      </w:pPr>
      <w:bookmarkStart w:id="1092" w:name="Sit_Fajana_Pera_I"/>
      <w:r w:rsidRPr="0032190F">
        <w:t>FAJANA DE PERA I</w:t>
      </w:r>
    </w:p>
    <w:bookmarkEnd w:id="1092"/>
    <w:p w14:paraId="4DC29247" w14:textId="77777777" w:rsidR="00442A51" w:rsidRPr="0032190F" w:rsidRDefault="00442A51" w:rsidP="003A1FAF">
      <w:pPr>
        <w:autoSpaceDE w:val="0"/>
        <w:autoSpaceDN w:val="0"/>
        <w:adjustRightInd w:val="0"/>
        <w:rPr>
          <w:szCs w:val="20"/>
          <w:lang w:val="fr-FR" w:eastAsia="en-GB"/>
        </w:rPr>
      </w:pPr>
    </w:p>
    <w:p w14:paraId="3C729B7D" w14:textId="77777777" w:rsidR="00442A51" w:rsidRPr="0032190F" w:rsidRDefault="00442A51" w:rsidP="003A1FAF">
      <w:pPr>
        <w:autoSpaceDE w:val="0"/>
        <w:autoSpaceDN w:val="0"/>
        <w:adjustRightInd w:val="0"/>
        <w:rPr>
          <w:szCs w:val="20"/>
          <w:lang w:val="fr-FR" w:eastAsia="en-GB"/>
        </w:rPr>
      </w:pPr>
      <w:r w:rsidRPr="0032190F">
        <w:rPr>
          <w:szCs w:val="20"/>
          <w:lang w:val="fr-FR" w:eastAsia="en-GB"/>
        </w:rPr>
        <w:t>Restes de peintures très effacée (BIB UNESCO)</w:t>
      </w:r>
    </w:p>
    <w:p w14:paraId="13C3E141" w14:textId="77777777" w:rsidR="00442A51" w:rsidRPr="0032190F" w:rsidRDefault="00442A51" w:rsidP="003A1FAF">
      <w:pPr>
        <w:autoSpaceDE w:val="0"/>
        <w:autoSpaceDN w:val="0"/>
        <w:adjustRightInd w:val="0"/>
        <w:rPr>
          <w:szCs w:val="20"/>
          <w:lang w:val="fr-FR" w:eastAsia="en-GB"/>
        </w:rPr>
      </w:pPr>
    </w:p>
    <w:p w14:paraId="5CA54218" w14:textId="77777777" w:rsidR="00442A51" w:rsidRPr="0032190F" w:rsidRDefault="00442A51" w:rsidP="00426FF9">
      <w:pPr>
        <w:pStyle w:val="Heading1"/>
      </w:pPr>
      <w:bookmarkStart w:id="1093" w:name="Sit_Fajana_Pera_II"/>
      <w:r w:rsidRPr="0032190F">
        <w:t>FAJANA DE PERA II</w:t>
      </w:r>
    </w:p>
    <w:bookmarkEnd w:id="1093"/>
    <w:p w14:paraId="4AE5777F" w14:textId="77777777" w:rsidR="00442A51" w:rsidRPr="0032190F" w:rsidRDefault="00442A51" w:rsidP="00442A51">
      <w:pPr>
        <w:autoSpaceDE w:val="0"/>
        <w:autoSpaceDN w:val="0"/>
        <w:adjustRightInd w:val="0"/>
        <w:rPr>
          <w:szCs w:val="20"/>
          <w:lang w:val="fr-FR" w:eastAsia="en-GB"/>
        </w:rPr>
      </w:pPr>
    </w:p>
    <w:p w14:paraId="602628BD" w14:textId="77777777" w:rsidR="00442A51" w:rsidRPr="00E5157C" w:rsidRDefault="00442A51" w:rsidP="00442A51">
      <w:pPr>
        <w:autoSpaceDE w:val="0"/>
        <w:autoSpaceDN w:val="0"/>
        <w:adjustRightInd w:val="0"/>
        <w:rPr>
          <w:szCs w:val="20"/>
          <w:lang w:val="es-ES" w:eastAsia="en-GB"/>
        </w:rPr>
      </w:pPr>
      <w:r w:rsidRPr="0032190F">
        <w:rPr>
          <w:szCs w:val="20"/>
          <w:lang w:val="fr-FR" w:eastAsia="en-GB"/>
        </w:rPr>
        <w:t xml:space="preserve">Digitations de ton rouge. </w:t>
      </w:r>
      <w:r w:rsidRPr="00E5157C">
        <w:rPr>
          <w:szCs w:val="20"/>
          <w:lang w:val="es-ES" w:eastAsia="en-GB"/>
        </w:rPr>
        <w:t>Très effacé (BIB UNESCO)</w:t>
      </w:r>
    </w:p>
    <w:p w14:paraId="32F5C030" w14:textId="77777777" w:rsidR="00442A51" w:rsidRPr="00E5157C" w:rsidRDefault="00442A51" w:rsidP="00442A51">
      <w:pPr>
        <w:autoSpaceDE w:val="0"/>
        <w:autoSpaceDN w:val="0"/>
        <w:adjustRightInd w:val="0"/>
        <w:rPr>
          <w:szCs w:val="20"/>
          <w:lang w:val="es-ES" w:eastAsia="en-GB"/>
        </w:rPr>
      </w:pPr>
    </w:p>
    <w:p w14:paraId="18DAD000" w14:textId="77777777" w:rsidR="00030F67" w:rsidRPr="00E5157C" w:rsidRDefault="00030F67" w:rsidP="003A1FAF">
      <w:pPr>
        <w:autoSpaceDE w:val="0"/>
        <w:autoSpaceDN w:val="0"/>
        <w:adjustRightInd w:val="0"/>
        <w:rPr>
          <w:szCs w:val="20"/>
          <w:lang w:val="es-ES" w:eastAsia="en-GB"/>
        </w:rPr>
      </w:pPr>
    </w:p>
    <w:p w14:paraId="1D6A4C52" w14:textId="77777777" w:rsidR="00030F67" w:rsidRPr="00426FF9" w:rsidRDefault="00030F67" w:rsidP="00426FF9">
      <w:pPr>
        <w:pStyle w:val="Heading1"/>
        <w:rPr>
          <w:lang w:val="es-ES"/>
        </w:rPr>
      </w:pPr>
      <w:bookmarkStart w:id="1094" w:name="Sit_Fajana_Pera_Superior"/>
      <w:r w:rsidRPr="00426FF9">
        <w:rPr>
          <w:lang w:val="es-ES"/>
        </w:rPr>
        <w:t>FAJANA DE PERA SUPERIOR</w:t>
      </w:r>
    </w:p>
    <w:bookmarkEnd w:id="1094"/>
    <w:p w14:paraId="11FEA1BC" w14:textId="77777777" w:rsidR="00017613" w:rsidRPr="005232AF" w:rsidRDefault="00017613" w:rsidP="00442A51">
      <w:pPr>
        <w:autoSpaceDE w:val="0"/>
        <w:autoSpaceDN w:val="0"/>
        <w:adjustRightInd w:val="0"/>
        <w:jc w:val="both"/>
        <w:rPr>
          <w:szCs w:val="20"/>
          <w:lang w:val="es-ES" w:eastAsia="en-GB"/>
        </w:rPr>
      </w:pPr>
    </w:p>
    <w:p w14:paraId="708F68C2" w14:textId="6D029ADB" w:rsidR="00030F67" w:rsidRPr="0032190F" w:rsidRDefault="00DF76F2" w:rsidP="00442A51">
      <w:pPr>
        <w:autoSpaceDE w:val="0"/>
        <w:autoSpaceDN w:val="0"/>
        <w:adjustRightInd w:val="0"/>
        <w:jc w:val="both"/>
        <w:rPr>
          <w:szCs w:val="20"/>
          <w:lang w:val="fr-FR" w:eastAsia="en-GB"/>
        </w:rPr>
      </w:pPr>
      <w:r>
        <w:rPr>
          <w:iCs/>
          <w:szCs w:val="20"/>
          <w:lang w:val="fr-FR" w:eastAsia="en-GB"/>
        </w:rPr>
        <w:t xml:space="preserve">Abri de la vallée du </w:t>
      </w:r>
      <w:hyperlink r:id="rId2487" w:anchor="Sit_Vero" w:history="1">
        <w:r w:rsidRPr="00DF76F2">
          <w:rPr>
            <w:rStyle w:val="Hyperlink"/>
            <w:lang w:val="fr-FR"/>
          </w:rPr>
          <w:t>río Vero</w:t>
        </w:r>
      </w:hyperlink>
      <w:r>
        <w:rPr>
          <w:lang w:val="fr-FR"/>
        </w:rPr>
        <w:t xml:space="preserve"> (SS BIB). </w:t>
      </w:r>
      <w:r w:rsidR="00017613" w:rsidRPr="0032190F">
        <w:rPr>
          <w:szCs w:val="20"/>
          <w:lang w:val="fr-FR" w:eastAsia="en-GB"/>
        </w:rPr>
        <w:t xml:space="preserve">En surplomb du </w:t>
      </w:r>
      <w:r w:rsidR="00017613" w:rsidRPr="00DF76F2">
        <w:rPr>
          <w:szCs w:val="20"/>
          <w:lang w:val="fr-FR" w:eastAsia="en-GB"/>
        </w:rPr>
        <w:t>río Vero</w:t>
      </w:r>
      <w:r w:rsidR="00017613" w:rsidRPr="0032190F">
        <w:rPr>
          <w:szCs w:val="20"/>
          <w:lang w:val="fr-FR" w:eastAsia="en-GB"/>
        </w:rPr>
        <w:t xml:space="preserve"> (SS BIB). </w:t>
      </w:r>
      <w:r w:rsidR="003A1FAF" w:rsidRPr="0032190F">
        <w:rPr>
          <w:szCs w:val="20"/>
          <w:lang w:val="fr-FR" w:eastAsia="en-GB"/>
        </w:rPr>
        <w:t>Fajana de Pera superior (</w:t>
      </w:r>
      <w:r w:rsidR="0092259B" w:rsidRPr="0032190F">
        <w:rPr>
          <w:szCs w:val="20"/>
          <w:lang w:val="fr-FR" w:eastAsia="en-GB"/>
        </w:rPr>
        <w:t xml:space="preserve">Lecina, </w:t>
      </w:r>
      <w:r w:rsidR="0092259B" w:rsidRPr="0032190F">
        <w:rPr>
          <w:rStyle w:val="dato"/>
          <w:lang w:val="fr-FR"/>
        </w:rPr>
        <w:t>Bárcabo</w:t>
      </w:r>
      <w:r w:rsidR="0092259B" w:rsidRPr="0032190F">
        <w:rPr>
          <w:szCs w:val="20"/>
          <w:lang w:val="fr-FR" w:eastAsia="en-GB"/>
        </w:rPr>
        <w:t xml:space="preserve">, </w:t>
      </w:r>
      <w:r w:rsidR="00030F67" w:rsidRPr="0032190F">
        <w:rPr>
          <w:szCs w:val="20"/>
          <w:lang w:val="fr-FR" w:eastAsia="en-GB"/>
        </w:rPr>
        <w:t>Huesca</w:t>
      </w:r>
      <w:r w:rsidR="003A1FAF" w:rsidRPr="0032190F">
        <w:rPr>
          <w:szCs w:val="20"/>
          <w:lang w:val="fr-FR" w:eastAsia="en-GB"/>
        </w:rPr>
        <w:t>)</w:t>
      </w:r>
      <w:r w:rsidR="00060930" w:rsidRPr="0032190F">
        <w:rPr>
          <w:szCs w:val="20"/>
          <w:lang w:val="fr-FR" w:eastAsia="en-GB"/>
        </w:rPr>
        <w:t xml:space="preserve"> </w:t>
      </w:r>
      <w:r w:rsidR="003F0557" w:rsidRPr="0032190F">
        <w:rPr>
          <w:lang w:val="fr-FR"/>
        </w:rPr>
        <w:t>"</w:t>
      </w:r>
      <w:hyperlink r:id="rId2488" w:anchor="Cul_Schemat_Espagne" w:history="1">
        <w:r w:rsidR="003F0557" w:rsidRPr="0032190F">
          <w:rPr>
            <w:rStyle w:val="Hyperlink"/>
            <w:lang w:val="fr-FR"/>
          </w:rPr>
          <w:t>art schématique ibérique</w:t>
        </w:r>
      </w:hyperlink>
      <w:r w:rsidR="003F0557" w:rsidRPr="0032190F">
        <w:rPr>
          <w:lang w:val="fr-FR"/>
        </w:rPr>
        <w:t xml:space="preserve">" </w:t>
      </w:r>
      <w:r w:rsidR="003A1FAF" w:rsidRPr="0032190F">
        <w:rPr>
          <w:szCs w:val="20"/>
          <w:lang w:val="fr-FR" w:eastAsia="en-GB"/>
        </w:rPr>
        <w:t>où se répètent ces longues séries de traits courts de couleur rouge (Painaud, 1989). Les</w:t>
      </w:r>
      <w:r w:rsidR="00060930" w:rsidRPr="0032190F">
        <w:rPr>
          <w:szCs w:val="20"/>
          <w:lang w:val="fr-FR" w:eastAsia="en-GB"/>
        </w:rPr>
        <w:t xml:space="preserve"> </w:t>
      </w:r>
      <w:r w:rsidR="003A1FAF" w:rsidRPr="0032190F">
        <w:rPr>
          <w:szCs w:val="20"/>
          <w:lang w:val="fr-FR" w:eastAsia="en-GB"/>
        </w:rPr>
        <w:t>figures sont concentrées dans une niche à gauche de l’abri, où elles paraissent avoir été</w:t>
      </w:r>
      <w:r w:rsidR="00060930" w:rsidRPr="0032190F">
        <w:rPr>
          <w:szCs w:val="20"/>
          <w:lang w:val="fr-FR" w:eastAsia="en-GB"/>
        </w:rPr>
        <w:t xml:space="preserve"> </w:t>
      </w:r>
      <w:r w:rsidR="003A1FAF" w:rsidRPr="0032190F">
        <w:rPr>
          <w:szCs w:val="20"/>
          <w:lang w:val="fr-FR" w:eastAsia="en-GB"/>
        </w:rPr>
        <w:t>ordonnées autour de deux petites concavités, à l’exception d’un probable signe anthropomorphe</w:t>
      </w:r>
      <w:r w:rsidR="00060930" w:rsidRPr="0032190F">
        <w:rPr>
          <w:szCs w:val="20"/>
          <w:lang w:val="fr-FR" w:eastAsia="en-GB"/>
        </w:rPr>
        <w:t xml:space="preserve"> </w:t>
      </w:r>
      <w:r w:rsidR="003A1FAF" w:rsidRPr="0032190F">
        <w:rPr>
          <w:szCs w:val="20"/>
          <w:lang w:val="fr-FR" w:eastAsia="en-GB"/>
        </w:rPr>
        <w:t xml:space="preserve">noir peint à l’extrémité droite de l’abri. </w:t>
      </w:r>
      <w:r w:rsidR="00030F67" w:rsidRPr="0032190F">
        <w:rPr>
          <w:szCs w:val="20"/>
          <w:lang w:val="fr-FR" w:eastAsia="en-GB"/>
        </w:rPr>
        <w:t>(BIB 2397 p. 625-632)</w:t>
      </w:r>
    </w:p>
    <w:p w14:paraId="48B2D4E9" w14:textId="77777777" w:rsidR="00442A51" w:rsidRDefault="00442A51" w:rsidP="00442A51">
      <w:pPr>
        <w:autoSpaceDE w:val="0"/>
        <w:autoSpaceDN w:val="0"/>
        <w:adjustRightInd w:val="0"/>
        <w:jc w:val="both"/>
        <w:rPr>
          <w:szCs w:val="20"/>
          <w:lang w:val="fr-FR" w:eastAsia="en-GB"/>
        </w:rPr>
      </w:pPr>
      <w:r w:rsidRPr="0032190F">
        <w:rPr>
          <w:szCs w:val="20"/>
          <w:lang w:val="fr-FR" w:eastAsia="en-GB"/>
        </w:rPr>
        <w:t xml:space="preserve">Nombreuses digitations et deux anthropomorphes possibles très abimés </w:t>
      </w:r>
      <w:r w:rsidR="00017613" w:rsidRPr="0032190F">
        <w:rPr>
          <w:szCs w:val="20"/>
          <w:lang w:val="fr-FR" w:eastAsia="en-GB"/>
        </w:rPr>
        <w:t>(BIB UNESCO ?)</w:t>
      </w:r>
    </w:p>
    <w:p w14:paraId="0F9EC0FE" w14:textId="35A5ED3B" w:rsidR="0066629E" w:rsidRPr="0032190F" w:rsidRDefault="00000000" w:rsidP="0066629E">
      <w:pPr>
        <w:autoSpaceDE w:val="0"/>
        <w:autoSpaceDN w:val="0"/>
        <w:adjustRightInd w:val="0"/>
        <w:rPr>
          <w:szCs w:val="20"/>
          <w:lang w:val="fr-FR" w:eastAsia="en-GB"/>
        </w:rPr>
      </w:pPr>
      <w:hyperlink r:id="rId2489" w:anchor="Cul_Schemat_Espagne_TAC_c_align" w:history="1">
        <w:r w:rsidR="0066629E" w:rsidRPr="0066629E">
          <w:rPr>
            <w:rStyle w:val="Hyperlink"/>
            <w:szCs w:val="20"/>
            <w:lang w:val="fr-FR" w:eastAsia="en-GB"/>
          </w:rPr>
          <w:t>alignements</w:t>
        </w:r>
      </w:hyperlink>
      <w:r w:rsidR="0066629E">
        <w:rPr>
          <w:szCs w:val="20"/>
          <w:lang w:val="fr-FR" w:eastAsia="en-GB"/>
        </w:rPr>
        <w:t xml:space="preserve"> de figures (BIB 2397)</w:t>
      </w:r>
    </w:p>
    <w:p w14:paraId="585E9BA6" w14:textId="77777777" w:rsidR="0066629E" w:rsidRPr="0032190F" w:rsidRDefault="0066629E" w:rsidP="00442A51">
      <w:pPr>
        <w:autoSpaceDE w:val="0"/>
        <w:autoSpaceDN w:val="0"/>
        <w:adjustRightInd w:val="0"/>
        <w:jc w:val="both"/>
        <w:rPr>
          <w:szCs w:val="20"/>
          <w:lang w:val="fr-FR" w:eastAsia="en-GB"/>
        </w:rPr>
      </w:pPr>
    </w:p>
    <w:p w14:paraId="4086252B" w14:textId="77777777" w:rsidR="00030F67" w:rsidRPr="0032190F" w:rsidRDefault="00030F67" w:rsidP="003A1FAF">
      <w:pPr>
        <w:autoSpaceDE w:val="0"/>
        <w:autoSpaceDN w:val="0"/>
        <w:adjustRightInd w:val="0"/>
        <w:rPr>
          <w:szCs w:val="20"/>
          <w:lang w:val="fr-FR" w:eastAsia="en-GB"/>
        </w:rPr>
      </w:pPr>
    </w:p>
    <w:p w14:paraId="754CB1BE" w14:textId="77777777" w:rsidR="00030F67" w:rsidRPr="0032190F" w:rsidRDefault="00030F67" w:rsidP="00426FF9">
      <w:pPr>
        <w:pStyle w:val="Heading1"/>
      </w:pPr>
      <w:bookmarkStart w:id="1095" w:name="Sit_Lecina_Superior"/>
      <w:r w:rsidRPr="0032190F">
        <w:t>LECINA SUPERIOR</w:t>
      </w:r>
    </w:p>
    <w:bookmarkEnd w:id="1095"/>
    <w:p w14:paraId="1A4BBF09" w14:textId="3C52383C" w:rsidR="008A3AFB" w:rsidRPr="0032190F" w:rsidRDefault="00DF76F2" w:rsidP="00F6617D">
      <w:pPr>
        <w:autoSpaceDE w:val="0"/>
        <w:autoSpaceDN w:val="0"/>
        <w:adjustRightInd w:val="0"/>
        <w:jc w:val="both"/>
        <w:rPr>
          <w:szCs w:val="20"/>
          <w:lang w:val="fr-FR" w:eastAsia="en-GB"/>
        </w:rPr>
      </w:pPr>
      <w:r>
        <w:rPr>
          <w:iCs/>
          <w:szCs w:val="20"/>
          <w:lang w:val="fr-FR" w:eastAsia="en-GB"/>
        </w:rPr>
        <w:t xml:space="preserve">Abri de la vallée du </w:t>
      </w:r>
      <w:hyperlink r:id="rId2490" w:anchor="Sit_Vero" w:history="1">
        <w:r w:rsidRPr="00DF76F2">
          <w:rPr>
            <w:rStyle w:val="Hyperlink"/>
            <w:lang w:val="fr-FR"/>
          </w:rPr>
          <w:t>río Vero</w:t>
        </w:r>
      </w:hyperlink>
      <w:r>
        <w:rPr>
          <w:lang w:val="fr-FR"/>
        </w:rPr>
        <w:t xml:space="preserve"> (SS BIB). </w:t>
      </w:r>
      <w:r w:rsidR="00030F67" w:rsidRPr="0032190F">
        <w:rPr>
          <w:szCs w:val="20"/>
          <w:lang w:val="fr-FR" w:eastAsia="en-GB"/>
        </w:rPr>
        <w:t>L</w:t>
      </w:r>
      <w:r w:rsidR="003A1FAF" w:rsidRPr="0032190F">
        <w:rPr>
          <w:szCs w:val="20"/>
          <w:lang w:val="fr-FR" w:eastAsia="en-GB"/>
        </w:rPr>
        <w:t xml:space="preserve">’abri de Lecina superior </w:t>
      </w:r>
      <w:r w:rsidR="00DF028D" w:rsidRPr="0032190F">
        <w:rPr>
          <w:lang w:val="fr-FR"/>
        </w:rPr>
        <w:t xml:space="preserve">(Lecina, Barcabo, Huesca) </w:t>
      </w:r>
      <w:r w:rsidR="003F0557" w:rsidRPr="0032190F">
        <w:rPr>
          <w:lang w:val="fr-FR"/>
        </w:rPr>
        <w:t>"</w:t>
      </w:r>
      <w:hyperlink r:id="rId2491" w:anchor="Cul_Schemat_Espagne" w:history="1">
        <w:r w:rsidR="003F0557" w:rsidRPr="0032190F">
          <w:rPr>
            <w:rStyle w:val="Hyperlink"/>
            <w:lang w:val="fr-FR"/>
          </w:rPr>
          <w:t>art schématique ibérique</w:t>
        </w:r>
      </w:hyperlink>
      <w:r w:rsidR="003F0557" w:rsidRPr="0032190F">
        <w:rPr>
          <w:lang w:val="fr-FR"/>
        </w:rPr>
        <w:t xml:space="preserve">" </w:t>
      </w:r>
      <w:r w:rsidR="003A1FAF" w:rsidRPr="0032190F">
        <w:rPr>
          <w:szCs w:val="20"/>
          <w:lang w:val="fr-FR" w:eastAsia="en-GB"/>
        </w:rPr>
        <w:t>est accessible par un goulet terreux. Malgré le</w:t>
      </w:r>
      <w:r w:rsidR="00060930" w:rsidRPr="0032190F">
        <w:rPr>
          <w:szCs w:val="20"/>
          <w:lang w:val="fr-FR" w:eastAsia="en-GB"/>
        </w:rPr>
        <w:t xml:space="preserve"> </w:t>
      </w:r>
      <w:r w:rsidR="003A1FAF" w:rsidRPr="0032190F">
        <w:rPr>
          <w:szCs w:val="20"/>
          <w:lang w:val="fr-FR" w:eastAsia="en-GB"/>
        </w:rPr>
        <w:t>vaste paysage qu’elle domine, cette cavité est très peu visible de loin. Elle est surtout très</w:t>
      </w:r>
      <w:r w:rsidR="00060930" w:rsidRPr="0032190F">
        <w:rPr>
          <w:szCs w:val="20"/>
          <w:lang w:val="fr-FR" w:eastAsia="en-GB"/>
        </w:rPr>
        <w:t xml:space="preserve"> </w:t>
      </w:r>
      <w:r w:rsidR="003A1FAF" w:rsidRPr="0032190F">
        <w:rPr>
          <w:szCs w:val="20"/>
          <w:lang w:val="fr-FR" w:eastAsia="en-GB"/>
        </w:rPr>
        <w:t>froide, été comme hiver. La thématique de chaque panneau peint est différente : des traits</w:t>
      </w:r>
      <w:r w:rsidR="00060930" w:rsidRPr="0032190F">
        <w:rPr>
          <w:szCs w:val="20"/>
          <w:lang w:val="fr-FR" w:eastAsia="en-GB"/>
        </w:rPr>
        <w:t xml:space="preserve"> </w:t>
      </w:r>
      <w:r w:rsidR="003A1FAF" w:rsidRPr="0032190F">
        <w:rPr>
          <w:szCs w:val="20"/>
          <w:lang w:val="fr-FR" w:eastAsia="en-GB"/>
        </w:rPr>
        <w:t>courts, des signes pectinés ou des figures anthropomorphes. On remarque surtout un groupe</w:t>
      </w:r>
      <w:r w:rsidR="00060930" w:rsidRPr="0032190F">
        <w:rPr>
          <w:szCs w:val="20"/>
          <w:lang w:val="fr-FR" w:eastAsia="en-GB"/>
        </w:rPr>
        <w:t xml:space="preserve"> </w:t>
      </w:r>
      <w:r w:rsidR="003A1FAF" w:rsidRPr="0032190F">
        <w:rPr>
          <w:szCs w:val="20"/>
          <w:lang w:val="fr-FR" w:eastAsia="en-GB"/>
        </w:rPr>
        <w:t>d’animaux noirs plutôt naturalistes et un panneau avec de singuliers quadrupèdes bicolores,</w:t>
      </w:r>
      <w:r w:rsidR="00060930" w:rsidRPr="0032190F">
        <w:rPr>
          <w:szCs w:val="20"/>
          <w:lang w:val="fr-FR" w:eastAsia="en-GB"/>
        </w:rPr>
        <w:t xml:space="preserve"> </w:t>
      </w:r>
      <w:r w:rsidR="003A1FAF" w:rsidRPr="0032190F">
        <w:rPr>
          <w:szCs w:val="20"/>
          <w:lang w:val="fr-FR" w:eastAsia="en-GB"/>
        </w:rPr>
        <w:t xml:space="preserve">gris et blancs (Baldellou et al., 1989) </w:t>
      </w:r>
      <w:r w:rsidR="00030F67" w:rsidRPr="0032190F">
        <w:rPr>
          <w:szCs w:val="20"/>
          <w:lang w:val="fr-FR" w:eastAsia="en-GB"/>
        </w:rPr>
        <w:t>(BIB 2397 p. 625-632)</w:t>
      </w:r>
      <w:r w:rsidR="003A1FAF" w:rsidRPr="0032190F">
        <w:rPr>
          <w:szCs w:val="20"/>
          <w:lang w:val="fr-FR" w:eastAsia="en-GB"/>
        </w:rPr>
        <w:t>.</w:t>
      </w:r>
    </w:p>
    <w:p w14:paraId="66EC7D3B" w14:textId="77777777" w:rsidR="002924F1" w:rsidRDefault="002924F1" w:rsidP="003A1FAF">
      <w:pPr>
        <w:autoSpaceDE w:val="0"/>
        <w:autoSpaceDN w:val="0"/>
        <w:adjustRightInd w:val="0"/>
        <w:rPr>
          <w:szCs w:val="20"/>
          <w:lang w:val="fr-FR" w:eastAsia="en-GB"/>
        </w:rPr>
      </w:pPr>
      <w:r w:rsidRPr="0032190F">
        <w:rPr>
          <w:szCs w:val="20"/>
          <w:lang w:val="fr-FR" w:eastAsia="en-GB"/>
        </w:rPr>
        <w:t>6 secteurs (BIB UNESCO)</w:t>
      </w:r>
    </w:p>
    <w:p w14:paraId="198D2CC8" w14:textId="65AD79CE" w:rsidR="0066629E" w:rsidRPr="0032190F" w:rsidRDefault="00000000" w:rsidP="003A1FAF">
      <w:pPr>
        <w:autoSpaceDE w:val="0"/>
        <w:autoSpaceDN w:val="0"/>
        <w:adjustRightInd w:val="0"/>
        <w:rPr>
          <w:szCs w:val="20"/>
          <w:lang w:val="fr-FR" w:eastAsia="en-GB"/>
        </w:rPr>
      </w:pPr>
      <w:hyperlink r:id="rId2492" w:anchor="Cul_Schemat_Espagne_TAC_c_align" w:history="1">
        <w:r w:rsidR="0066629E" w:rsidRPr="0066629E">
          <w:rPr>
            <w:rStyle w:val="Hyperlink"/>
            <w:szCs w:val="20"/>
            <w:lang w:val="fr-FR" w:eastAsia="en-GB"/>
          </w:rPr>
          <w:t>alignements</w:t>
        </w:r>
      </w:hyperlink>
      <w:r w:rsidR="0066629E">
        <w:rPr>
          <w:szCs w:val="20"/>
          <w:lang w:val="fr-FR" w:eastAsia="en-GB"/>
        </w:rPr>
        <w:t xml:space="preserve"> de figures (BIB 2397)</w:t>
      </w:r>
    </w:p>
    <w:p w14:paraId="57FBC128" w14:textId="77777777" w:rsidR="002924F1" w:rsidRPr="0032190F" w:rsidRDefault="002924F1" w:rsidP="003A1FAF">
      <w:pPr>
        <w:autoSpaceDE w:val="0"/>
        <w:autoSpaceDN w:val="0"/>
        <w:adjustRightInd w:val="0"/>
        <w:rPr>
          <w:szCs w:val="20"/>
          <w:lang w:val="fr-FR" w:eastAsia="en-GB"/>
        </w:rPr>
      </w:pPr>
    </w:p>
    <w:p w14:paraId="702E06D3" w14:textId="77777777" w:rsidR="002924F1" w:rsidRPr="0032190F" w:rsidRDefault="002924F1" w:rsidP="002924F1">
      <w:pPr>
        <w:pStyle w:val="Heading2"/>
        <w:rPr>
          <w:lang w:eastAsia="en-GB"/>
        </w:rPr>
      </w:pPr>
      <w:r w:rsidRPr="0032190F">
        <w:rPr>
          <w:lang w:eastAsia="en-GB"/>
        </w:rPr>
        <w:t>secteur 1</w:t>
      </w:r>
    </w:p>
    <w:p w14:paraId="30C8D10D" w14:textId="77777777" w:rsidR="002924F1" w:rsidRPr="0032190F" w:rsidRDefault="002924F1" w:rsidP="002924F1">
      <w:pPr>
        <w:rPr>
          <w:lang w:val="fr-FR" w:eastAsia="en-GB"/>
        </w:rPr>
      </w:pPr>
      <w:r w:rsidRPr="0032190F">
        <w:rPr>
          <w:lang w:val="fr-FR" w:eastAsia="en-GB"/>
        </w:rPr>
        <w:t>Anthropomorphe, pectiniforme, autre possible anthropomorphe, ponctuations, etc. (BIB UNESCO)</w:t>
      </w:r>
    </w:p>
    <w:p w14:paraId="2308B811" w14:textId="77777777" w:rsidR="002924F1" w:rsidRPr="0032190F" w:rsidRDefault="002924F1" w:rsidP="003A1FAF">
      <w:pPr>
        <w:autoSpaceDE w:val="0"/>
        <w:autoSpaceDN w:val="0"/>
        <w:adjustRightInd w:val="0"/>
        <w:rPr>
          <w:szCs w:val="20"/>
          <w:lang w:val="fr-FR" w:eastAsia="en-GB"/>
        </w:rPr>
      </w:pPr>
    </w:p>
    <w:p w14:paraId="208A1D93" w14:textId="77777777" w:rsidR="002924F1" w:rsidRPr="0032190F" w:rsidRDefault="002924F1" w:rsidP="002924F1">
      <w:pPr>
        <w:pStyle w:val="Heading2"/>
        <w:rPr>
          <w:lang w:eastAsia="en-GB"/>
        </w:rPr>
      </w:pPr>
      <w:r w:rsidRPr="0032190F">
        <w:rPr>
          <w:lang w:eastAsia="en-GB"/>
        </w:rPr>
        <w:t>secteur 2</w:t>
      </w:r>
    </w:p>
    <w:p w14:paraId="6D9D491F" w14:textId="77777777" w:rsidR="002924F1" w:rsidRPr="0032190F" w:rsidRDefault="002924F1" w:rsidP="003A1FAF">
      <w:pPr>
        <w:autoSpaceDE w:val="0"/>
        <w:autoSpaceDN w:val="0"/>
        <w:adjustRightInd w:val="0"/>
        <w:rPr>
          <w:szCs w:val="20"/>
          <w:lang w:val="fr-FR" w:eastAsia="en-GB"/>
        </w:rPr>
      </w:pPr>
      <w:r w:rsidRPr="0032190F">
        <w:rPr>
          <w:szCs w:val="20"/>
          <w:lang w:val="fr-FR" w:eastAsia="en-GB"/>
        </w:rPr>
        <w:t>Quadrupèdes et barres, anthropomorphe (BIB UNESCO)</w:t>
      </w:r>
    </w:p>
    <w:p w14:paraId="460B175B" w14:textId="77777777" w:rsidR="002924F1" w:rsidRPr="0032190F" w:rsidRDefault="002924F1" w:rsidP="003A1FAF">
      <w:pPr>
        <w:autoSpaceDE w:val="0"/>
        <w:autoSpaceDN w:val="0"/>
        <w:adjustRightInd w:val="0"/>
        <w:rPr>
          <w:szCs w:val="20"/>
          <w:lang w:val="fr-FR" w:eastAsia="en-GB"/>
        </w:rPr>
      </w:pPr>
    </w:p>
    <w:p w14:paraId="328BE9E2" w14:textId="77777777" w:rsidR="002924F1" w:rsidRPr="0032190F" w:rsidRDefault="002924F1" w:rsidP="002924F1">
      <w:pPr>
        <w:pStyle w:val="Heading2"/>
        <w:rPr>
          <w:lang w:eastAsia="en-GB"/>
        </w:rPr>
      </w:pPr>
      <w:r w:rsidRPr="0032190F">
        <w:rPr>
          <w:lang w:eastAsia="en-GB"/>
        </w:rPr>
        <w:t>secteur 3</w:t>
      </w:r>
    </w:p>
    <w:p w14:paraId="3C984530" w14:textId="77777777" w:rsidR="002924F1" w:rsidRPr="0032190F" w:rsidRDefault="002924F1" w:rsidP="002924F1">
      <w:pPr>
        <w:rPr>
          <w:lang w:val="fr-FR" w:eastAsia="en-GB"/>
        </w:rPr>
      </w:pPr>
      <w:r w:rsidRPr="0032190F">
        <w:rPr>
          <w:lang w:val="fr-FR" w:eastAsia="en-GB"/>
        </w:rPr>
        <w:t>3 quadrupèdes, anthropomorphe (BIB UNESCO)</w:t>
      </w:r>
    </w:p>
    <w:p w14:paraId="38A32438" w14:textId="77777777" w:rsidR="002924F1" w:rsidRPr="0032190F" w:rsidRDefault="002924F1" w:rsidP="003A1FAF">
      <w:pPr>
        <w:autoSpaceDE w:val="0"/>
        <w:autoSpaceDN w:val="0"/>
        <w:adjustRightInd w:val="0"/>
        <w:rPr>
          <w:szCs w:val="20"/>
          <w:lang w:val="fr-FR" w:eastAsia="en-GB"/>
        </w:rPr>
      </w:pPr>
    </w:p>
    <w:p w14:paraId="65B153C1" w14:textId="77777777" w:rsidR="002924F1" w:rsidRPr="0032190F" w:rsidRDefault="002924F1" w:rsidP="002924F1">
      <w:pPr>
        <w:pStyle w:val="Heading2"/>
        <w:rPr>
          <w:lang w:eastAsia="en-GB"/>
        </w:rPr>
      </w:pPr>
      <w:r w:rsidRPr="0032190F">
        <w:rPr>
          <w:lang w:eastAsia="en-GB"/>
        </w:rPr>
        <w:t>secteur 4</w:t>
      </w:r>
    </w:p>
    <w:p w14:paraId="5EE70407" w14:textId="77777777" w:rsidR="002924F1" w:rsidRPr="0032190F" w:rsidRDefault="002924F1" w:rsidP="002924F1">
      <w:pPr>
        <w:rPr>
          <w:lang w:val="fr-FR" w:eastAsia="en-GB"/>
        </w:rPr>
      </w:pPr>
      <w:r w:rsidRPr="0032190F">
        <w:rPr>
          <w:lang w:val="fr-FR" w:eastAsia="en-GB"/>
        </w:rPr>
        <w:t>Digitations (BIB UNESCO)</w:t>
      </w:r>
    </w:p>
    <w:p w14:paraId="5F92767A" w14:textId="77777777" w:rsidR="002924F1" w:rsidRPr="0032190F" w:rsidRDefault="002924F1" w:rsidP="003A1FAF">
      <w:pPr>
        <w:autoSpaceDE w:val="0"/>
        <w:autoSpaceDN w:val="0"/>
        <w:adjustRightInd w:val="0"/>
        <w:rPr>
          <w:szCs w:val="20"/>
          <w:lang w:val="fr-FR" w:eastAsia="en-GB"/>
        </w:rPr>
      </w:pPr>
    </w:p>
    <w:p w14:paraId="10D822C8" w14:textId="77777777" w:rsidR="002924F1" w:rsidRPr="0032190F" w:rsidRDefault="002924F1" w:rsidP="002924F1">
      <w:pPr>
        <w:pStyle w:val="Heading2"/>
        <w:rPr>
          <w:lang w:eastAsia="en-GB"/>
        </w:rPr>
      </w:pPr>
      <w:r w:rsidRPr="0032190F">
        <w:rPr>
          <w:lang w:eastAsia="en-GB"/>
        </w:rPr>
        <w:t>secteur 5</w:t>
      </w:r>
    </w:p>
    <w:p w14:paraId="4EBAFAD1" w14:textId="77777777" w:rsidR="002924F1" w:rsidRPr="0032190F" w:rsidRDefault="002924F1" w:rsidP="002924F1">
      <w:pPr>
        <w:rPr>
          <w:lang w:val="fr-FR" w:eastAsia="en-GB"/>
        </w:rPr>
      </w:pPr>
      <w:r w:rsidRPr="0032190F">
        <w:rPr>
          <w:lang w:val="fr-FR" w:eastAsia="en-GB"/>
        </w:rPr>
        <w:t>Quadrupède, quadrupède, canidé (BIB UNESCO)</w:t>
      </w:r>
    </w:p>
    <w:p w14:paraId="76350B8C" w14:textId="77777777" w:rsidR="002924F1" w:rsidRPr="0032190F" w:rsidRDefault="002924F1" w:rsidP="003A1FAF">
      <w:pPr>
        <w:autoSpaceDE w:val="0"/>
        <w:autoSpaceDN w:val="0"/>
        <w:adjustRightInd w:val="0"/>
        <w:rPr>
          <w:szCs w:val="20"/>
          <w:lang w:val="fr-FR" w:eastAsia="en-GB"/>
        </w:rPr>
      </w:pPr>
    </w:p>
    <w:p w14:paraId="6C090214" w14:textId="77777777" w:rsidR="002924F1" w:rsidRPr="0032190F" w:rsidRDefault="002924F1" w:rsidP="002924F1">
      <w:pPr>
        <w:pStyle w:val="Heading2"/>
        <w:rPr>
          <w:lang w:eastAsia="en-GB"/>
        </w:rPr>
      </w:pPr>
      <w:r w:rsidRPr="0032190F">
        <w:rPr>
          <w:lang w:eastAsia="en-GB"/>
        </w:rPr>
        <w:t>secteur 6</w:t>
      </w:r>
    </w:p>
    <w:p w14:paraId="30A19BCC" w14:textId="77777777" w:rsidR="002924F1" w:rsidRPr="0032190F" w:rsidRDefault="002924F1" w:rsidP="002924F1">
      <w:pPr>
        <w:rPr>
          <w:lang w:val="fr-FR" w:eastAsia="en-GB"/>
        </w:rPr>
      </w:pPr>
      <w:r w:rsidRPr="0032190F">
        <w:rPr>
          <w:lang w:val="fr-FR" w:eastAsia="en-GB"/>
        </w:rPr>
        <w:t>Cervidés (BIB UNESCO)</w:t>
      </w:r>
    </w:p>
    <w:p w14:paraId="42E2B58E" w14:textId="77777777" w:rsidR="002924F1" w:rsidRPr="0032190F" w:rsidRDefault="002924F1" w:rsidP="003A1FAF">
      <w:pPr>
        <w:autoSpaceDE w:val="0"/>
        <w:autoSpaceDN w:val="0"/>
        <w:adjustRightInd w:val="0"/>
        <w:rPr>
          <w:szCs w:val="20"/>
          <w:lang w:val="fr-FR" w:eastAsia="en-GB"/>
        </w:rPr>
      </w:pPr>
    </w:p>
    <w:p w14:paraId="0E5BD744" w14:textId="77777777" w:rsidR="00030F67" w:rsidRPr="0032190F" w:rsidRDefault="00030F67" w:rsidP="003A1FAF">
      <w:pPr>
        <w:autoSpaceDE w:val="0"/>
        <w:autoSpaceDN w:val="0"/>
        <w:adjustRightInd w:val="0"/>
        <w:rPr>
          <w:szCs w:val="20"/>
          <w:lang w:val="fr-FR" w:eastAsia="en-GB"/>
        </w:rPr>
      </w:pPr>
    </w:p>
    <w:p w14:paraId="745DF489" w14:textId="77777777" w:rsidR="00030F67" w:rsidRPr="0032190F" w:rsidRDefault="00030F67" w:rsidP="00426FF9">
      <w:pPr>
        <w:pStyle w:val="Heading1"/>
      </w:pPr>
      <w:bookmarkStart w:id="1096" w:name="Sit_Barfaluy"/>
      <w:r w:rsidRPr="0032190F">
        <w:t>BARFALUY</w:t>
      </w:r>
    </w:p>
    <w:bookmarkEnd w:id="1096"/>
    <w:p w14:paraId="537B2BBF" w14:textId="77777777" w:rsidR="00EA447C" w:rsidRPr="0032190F" w:rsidRDefault="00EA447C" w:rsidP="00EA447C">
      <w:pPr>
        <w:autoSpaceDE w:val="0"/>
        <w:autoSpaceDN w:val="0"/>
        <w:adjustRightInd w:val="0"/>
        <w:jc w:val="both"/>
        <w:rPr>
          <w:szCs w:val="20"/>
          <w:lang w:val="fr-FR" w:eastAsia="en-GB"/>
        </w:rPr>
      </w:pPr>
    </w:p>
    <w:p w14:paraId="374A2185" w14:textId="499AA426" w:rsidR="00030F67" w:rsidRPr="0032190F" w:rsidRDefault="00DF76F2" w:rsidP="00EA447C">
      <w:pPr>
        <w:autoSpaceDE w:val="0"/>
        <w:autoSpaceDN w:val="0"/>
        <w:adjustRightInd w:val="0"/>
        <w:jc w:val="both"/>
        <w:rPr>
          <w:szCs w:val="20"/>
          <w:lang w:val="fr-FR" w:eastAsia="en-GB"/>
        </w:rPr>
      </w:pPr>
      <w:r>
        <w:rPr>
          <w:iCs/>
          <w:szCs w:val="20"/>
          <w:lang w:val="fr-FR" w:eastAsia="en-GB"/>
        </w:rPr>
        <w:t xml:space="preserve">Abri de la vallée du </w:t>
      </w:r>
      <w:hyperlink r:id="rId2493" w:anchor="Sit_Vero" w:history="1">
        <w:r w:rsidRPr="00DF76F2">
          <w:rPr>
            <w:rStyle w:val="Hyperlink"/>
            <w:lang w:val="fr-FR"/>
          </w:rPr>
          <w:t>río Vero</w:t>
        </w:r>
      </w:hyperlink>
      <w:r>
        <w:rPr>
          <w:lang w:val="fr-FR"/>
        </w:rPr>
        <w:t xml:space="preserve"> (SS BIB). </w:t>
      </w:r>
      <w:r w:rsidR="00030F67" w:rsidRPr="0032190F">
        <w:rPr>
          <w:szCs w:val="20"/>
          <w:lang w:val="fr-FR" w:eastAsia="en-GB"/>
        </w:rPr>
        <w:t>Le g</w:t>
      </w:r>
      <w:r w:rsidR="003A1FAF" w:rsidRPr="0032190F">
        <w:rPr>
          <w:szCs w:val="20"/>
          <w:lang w:val="fr-FR" w:eastAsia="en-GB"/>
        </w:rPr>
        <w:t xml:space="preserve">roupe des abris de Barfaluy </w:t>
      </w:r>
      <w:r w:rsidR="00EA447C" w:rsidRPr="0032190F">
        <w:rPr>
          <w:lang w:val="fr-FR"/>
        </w:rPr>
        <w:t xml:space="preserve">(Lecina, Barcabo, Huesca) </w:t>
      </w:r>
      <w:r w:rsidR="003F0557" w:rsidRPr="0032190F">
        <w:rPr>
          <w:lang w:val="fr-FR"/>
        </w:rPr>
        <w:t>"</w:t>
      </w:r>
      <w:hyperlink r:id="rId2494" w:anchor="Cul_Schemat_Espagne" w:history="1">
        <w:r w:rsidR="003F0557" w:rsidRPr="0032190F">
          <w:rPr>
            <w:rStyle w:val="Hyperlink"/>
            <w:lang w:val="fr-FR"/>
          </w:rPr>
          <w:t>art schématique ibérique</w:t>
        </w:r>
      </w:hyperlink>
      <w:r w:rsidR="003F0557" w:rsidRPr="0032190F">
        <w:rPr>
          <w:lang w:val="fr-FR"/>
        </w:rPr>
        <w:t xml:space="preserve">" </w:t>
      </w:r>
      <w:r w:rsidR="003A1FAF" w:rsidRPr="0032190F">
        <w:rPr>
          <w:szCs w:val="20"/>
          <w:lang w:val="fr-FR" w:eastAsia="en-GB"/>
        </w:rPr>
        <w:t>surplombe l’imposant Barranco de</w:t>
      </w:r>
      <w:r w:rsidR="00060930" w:rsidRPr="0032190F">
        <w:rPr>
          <w:szCs w:val="20"/>
          <w:lang w:val="fr-FR" w:eastAsia="en-GB"/>
        </w:rPr>
        <w:t xml:space="preserve"> </w:t>
      </w:r>
      <w:r w:rsidR="003A1FAF" w:rsidRPr="0032190F">
        <w:rPr>
          <w:szCs w:val="20"/>
          <w:lang w:val="fr-FR" w:eastAsia="en-GB"/>
        </w:rPr>
        <w:t>la Choca. Ses quatre cavités renferment là encore une thématique différente (Baldellou et</w:t>
      </w:r>
      <w:r w:rsidR="00060930" w:rsidRPr="0032190F">
        <w:rPr>
          <w:szCs w:val="20"/>
          <w:lang w:val="fr-FR" w:eastAsia="en-GB"/>
        </w:rPr>
        <w:t xml:space="preserve"> </w:t>
      </w:r>
      <w:r w:rsidR="003A1FAF" w:rsidRPr="0032190F">
        <w:rPr>
          <w:szCs w:val="20"/>
          <w:lang w:val="fr-FR" w:eastAsia="en-GB"/>
        </w:rPr>
        <w:t>al., 1993)</w:t>
      </w:r>
      <w:r w:rsidR="00030F67" w:rsidRPr="0032190F">
        <w:rPr>
          <w:szCs w:val="20"/>
          <w:lang w:val="fr-FR" w:eastAsia="en-GB"/>
        </w:rPr>
        <w:t xml:space="preserve"> (BIB 2397 p. 625-632)</w:t>
      </w:r>
    </w:p>
    <w:p w14:paraId="31F4AAB5" w14:textId="77777777" w:rsidR="00FD14EA" w:rsidRPr="0032190F" w:rsidRDefault="00FD14EA" w:rsidP="00EA447C">
      <w:pPr>
        <w:autoSpaceDE w:val="0"/>
        <w:autoSpaceDN w:val="0"/>
        <w:adjustRightInd w:val="0"/>
        <w:jc w:val="both"/>
        <w:rPr>
          <w:szCs w:val="20"/>
          <w:lang w:val="fr-FR" w:eastAsia="en-GB"/>
        </w:rPr>
      </w:pPr>
      <w:r w:rsidRPr="0032190F">
        <w:rPr>
          <w:szCs w:val="20"/>
          <w:lang w:val="fr-FR" w:eastAsia="en-GB"/>
        </w:rPr>
        <w:t>Les abris de Barfaluy correspondent à un ensemble de sites à décoration exubérante, par exemple. Toutes les zones des parois qu’il est possible d’utiliser ont été peintes. Trois cavités contiguës portent l’essentiel de l’iconographie. (BIB 2397 p. 645)</w:t>
      </w:r>
    </w:p>
    <w:p w14:paraId="1245AEDC" w14:textId="77777777" w:rsidR="00FD14EA" w:rsidRPr="0032190F" w:rsidRDefault="00FD14EA" w:rsidP="003A1FAF">
      <w:pPr>
        <w:autoSpaceDE w:val="0"/>
        <w:autoSpaceDN w:val="0"/>
        <w:adjustRightInd w:val="0"/>
        <w:rPr>
          <w:szCs w:val="20"/>
          <w:lang w:val="fr-FR" w:eastAsia="en-GB"/>
        </w:rPr>
      </w:pPr>
    </w:p>
    <w:p w14:paraId="1651DDE1" w14:textId="77777777" w:rsidR="00030F67" w:rsidRPr="0032190F" w:rsidRDefault="00030F67" w:rsidP="00B66067">
      <w:pPr>
        <w:pStyle w:val="Heading2"/>
        <w:rPr>
          <w:lang w:eastAsia="en-GB"/>
        </w:rPr>
      </w:pPr>
      <w:bookmarkStart w:id="1097" w:name="Sit_Barfaluy_1"/>
      <w:r w:rsidRPr="0032190F">
        <w:rPr>
          <w:lang w:eastAsia="en-GB"/>
        </w:rPr>
        <w:t>Barfaluy 1</w:t>
      </w:r>
    </w:p>
    <w:bookmarkEnd w:id="1097"/>
    <w:p w14:paraId="5DB9BDCE" w14:textId="4D5D4E2A" w:rsidR="00030F67" w:rsidRPr="0032190F" w:rsidRDefault="00030F67" w:rsidP="00AE4243">
      <w:pPr>
        <w:autoSpaceDE w:val="0"/>
        <w:autoSpaceDN w:val="0"/>
        <w:adjustRightInd w:val="0"/>
        <w:jc w:val="both"/>
        <w:rPr>
          <w:szCs w:val="20"/>
          <w:lang w:val="fr-FR" w:eastAsia="en-GB"/>
        </w:rPr>
      </w:pPr>
      <w:r w:rsidRPr="0032190F">
        <w:rPr>
          <w:szCs w:val="20"/>
          <w:lang w:val="fr-FR" w:eastAsia="en-GB"/>
        </w:rPr>
        <w:t xml:space="preserve">De petites figures anthropomorphes et animales très détaillées, un signe </w:t>
      </w:r>
      <w:r w:rsidR="005A6EB6" w:rsidRPr="0032190F">
        <w:rPr>
          <w:szCs w:val="20"/>
          <w:lang w:val="fr-FR" w:eastAsia="en-GB"/>
        </w:rPr>
        <w:t>ocul</w:t>
      </w:r>
      <w:r w:rsidRPr="0032190F">
        <w:rPr>
          <w:szCs w:val="20"/>
          <w:lang w:val="fr-FR" w:eastAsia="en-GB"/>
        </w:rPr>
        <w:t xml:space="preserve">é et des </w:t>
      </w:r>
      <w:hyperlink r:id="rId2495" w:anchor="Cul_Art_TAC_T_g_chevrons" w:history="1">
        <w:r w:rsidR="00AE4243" w:rsidRPr="0032190F">
          <w:rPr>
            <w:rStyle w:val="Hyperlink"/>
            <w:lang w:val="fr-FR"/>
          </w:rPr>
          <w:t>chevrons</w:t>
        </w:r>
      </w:hyperlink>
      <w:r w:rsidR="00AE4243" w:rsidRPr="0032190F">
        <w:rPr>
          <w:lang w:val="fr-FR"/>
        </w:rPr>
        <w:t xml:space="preserve"> </w:t>
      </w:r>
      <w:r w:rsidRPr="0032190F">
        <w:rPr>
          <w:szCs w:val="20"/>
          <w:lang w:val="fr-FR" w:eastAsia="en-GB"/>
        </w:rPr>
        <w:t>emboîtés, de couleur rouge, ornent l’abri de Barfaluy 1 (BIB 2397 p. 625-632)</w:t>
      </w:r>
    </w:p>
    <w:p w14:paraId="39B36319" w14:textId="77777777" w:rsidR="00030F67" w:rsidRPr="0032190F" w:rsidRDefault="00FD14EA" w:rsidP="00AE4243">
      <w:pPr>
        <w:autoSpaceDE w:val="0"/>
        <w:autoSpaceDN w:val="0"/>
        <w:adjustRightInd w:val="0"/>
        <w:jc w:val="both"/>
        <w:rPr>
          <w:szCs w:val="20"/>
          <w:lang w:val="fr-FR" w:eastAsia="en-GB"/>
        </w:rPr>
      </w:pPr>
      <w:r w:rsidRPr="0032190F">
        <w:rPr>
          <w:szCs w:val="20"/>
          <w:lang w:val="fr-FR" w:eastAsia="en-GB"/>
        </w:rPr>
        <w:t>Dans l’abri 1, on note des personnages masculins qui marchent vers la droite associés à de curieuses figures en « traineau », des quadrupèdes à longues oreilles (ou appendices frontaux) et long museau et une série de quatre chevrons emboîtés.(BIB 2397 p. 645)</w:t>
      </w:r>
    </w:p>
    <w:p w14:paraId="31ED9910" w14:textId="6094E2D0" w:rsidR="008A3AFB" w:rsidRPr="0032190F" w:rsidRDefault="008A3AFB" w:rsidP="008A3AFB">
      <w:pPr>
        <w:rPr>
          <w:lang w:val="fr-FR"/>
        </w:rPr>
      </w:pPr>
      <w:r w:rsidRPr="0032190F">
        <w:rPr>
          <w:lang w:val="fr-FR"/>
        </w:rPr>
        <w:t>Barfaluy I est un site d'"</w:t>
      </w:r>
      <w:hyperlink r:id="rId2496" w:anchor="Cul_Schemat_Espagne" w:history="1">
        <w:r w:rsidRPr="0032190F">
          <w:rPr>
            <w:rStyle w:val="Hyperlink"/>
            <w:lang w:val="fr-FR"/>
          </w:rPr>
          <w:t>art schématique ibérique</w:t>
        </w:r>
      </w:hyperlink>
      <w:r w:rsidRPr="0032190F">
        <w:rPr>
          <w:lang w:val="fr-FR"/>
        </w:rPr>
        <w:t xml:space="preserve">" attribué au Néolithique (BIB UNESCO) </w:t>
      </w:r>
    </w:p>
    <w:p w14:paraId="0315D2A2" w14:textId="77777777" w:rsidR="008A3AFB" w:rsidRPr="0032190F" w:rsidRDefault="008A3AFB" w:rsidP="008A3AFB">
      <w:pPr>
        <w:rPr>
          <w:lang w:val="fr-FR"/>
        </w:rPr>
      </w:pPr>
      <w:r w:rsidRPr="0032190F">
        <w:rPr>
          <w:lang w:val="fr-FR"/>
        </w:rPr>
        <w:t>Peintures distribuées dans 3 secteurs et un quatrième plus éloigné (BIB UNESCO)</w:t>
      </w:r>
    </w:p>
    <w:p w14:paraId="773E3FD4" w14:textId="77777777" w:rsidR="008A3AFB" w:rsidRPr="0032190F" w:rsidRDefault="008A3AFB" w:rsidP="008A3AFB">
      <w:pPr>
        <w:rPr>
          <w:lang w:val="fr-FR"/>
        </w:rPr>
      </w:pPr>
    </w:p>
    <w:p w14:paraId="2A23A3F3" w14:textId="77777777" w:rsidR="008A3AFB" w:rsidRPr="0032190F" w:rsidRDefault="008A3AFB" w:rsidP="00EA447C">
      <w:pPr>
        <w:pStyle w:val="Heading3"/>
      </w:pPr>
      <w:r w:rsidRPr="0032190F">
        <w:lastRenderedPageBreak/>
        <w:t>secteur 1</w:t>
      </w:r>
    </w:p>
    <w:p w14:paraId="34557C77" w14:textId="31715ED3" w:rsidR="008A3AFB" w:rsidRPr="0032190F" w:rsidRDefault="008A3AFB" w:rsidP="008A3AFB">
      <w:pPr>
        <w:rPr>
          <w:lang w:val="fr-FR"/>
        </w:rPr>
      </w:pPr>
      <w:r w:rsidRPr="0032190F">
        <w:rPr>
          <w:lang w:val="fr-FR"/>
        </w:rPr>
        <w:t xml:space="preserve">Un anthropomorphe de 5,6 cm, deux quadrupèdes, des ponctuations, un autre anthropomorphe, un </w:t>
      </w:r>
      <w:hyperlink r:id="rId2497" w:anchor="Cul_Proto_Art_TAC_T_g_zigzag" w:history="1">
        <w:r w:rsidR="00E31D08" w:rsidRPr="00E31D08">
          <w:rPr>
            <w:rStyle w:val="Hyperlink"/>
            <w:lang w:val="fr-FR" w:eastAsia="en-GB"/>
          </w:rPr>
          <w:t>zigza</w:t>
        </w:r>
        <w:r w:rsidR="00E31D08">
          <w:rPr>
            <w:rStyle w:val="Hyperlink"/>
            <w:lang w:val="fr-FR" w:eastAsia="en-GB"/>
          </w:rPr>
          <w:t>g</w:t>
        </w:r>
      </w:hyperlink>
      <w:r w:rsidRPr="0032190F">
        <w:rPr>
          <w:lang w:val="fr-FR"/>
        </w:rPr>
        <w:t xml:space="preserve">, une scène impliquant aussi un anthropomorphe </w:t>
      </w:r>
      <w:r w:rsidRPr="0032190F">
        <w:rPr>
          <w:i/>
          <w:lang w:val="fr-FR"/>
        </w:rPr>
        <w:t>que arrastra a un animal o a un objeto mueble sobre el que se halla tendida una segunda figura humana</w:t>
      </w:r>
      <w:r w:rsidRPr="0032190F">
        <w:rPr>
          <w:lang w:val="fr-FR"/>
        </w:rPr>
        <w:t xml:space="preserve"> (BIB UNESCO)</w:t>
      </w:r>
    </w:p>
    <w:p w14:paraId="4E94BD3E" w14:textId="77777777" w:rsidR="008A3AFB" w:rsidRPr="0032190F" w:rsidRDefault="008A3AFB" w:rsidP="008A3AFB">
      <w:pPr>
        <w:rPr>
          <w:lang w:val="fr-FR"/>
        </w:rPr>
      </w:pPr>
    </w:p>
    <w:p w14:paraId="3B2CCF76" w14:textId="77777777" w:rsidR="008A3AFB" w:rsidRPr="0032190F" w:rsidRDefault="008A3AFB" w:rsidP="00EA447C">
      <w:pPr>
        <w:pStyle w:val="Heading3"/>
      </w:pPr>
      <w:r w:rsidRPr="0032190F">
        <w:t>secteur 2</w:t>
      </w:r>
    </w:p>
    <w:p w14:paraId="411FB6D6" w14:textId="77777777" w:rsidR="008A3AFB" w:rsidRPr="0032190F" w:rsidRDefault="008A3AFB" w:rsidP="008A3AFB">
      <w:pPr>
        <w:rPr>
          <w:lang w:val="fr-FR"/>
        </w:rPr>
      </w:pPr>
      <w:r w:rsidRPr="0032190F">
        <w:rPr>
          <w:lang w:val="fr-FR"/>
        </w:rPr>
        <w:t xml:space="preserve">Peut-être une représentation de l' "idole </w:t>
      </w:r>
      <w:r w:rsidR="005A6EB6" w:rsidRPr="0032190F">
        <w:rPr>
          <w:lang w:val="fr-FR"/>
        </w:rPr>
        <w:t>ocul</w:t>
      </w:r>
      <w:r w:rsidRPr="0032190F">
        <w:rPr>
          <w:lang w:val="fr-FR"/>
        </w:rPr>
        <w:t>ée" (</w:t>
      </w:r>
      <w:r w:rsidRPr="0032190F">
        <w:rPr>
          <w:i/>
          <w:lang w:val="fr-FR"/>
        </w:rPr>
        <w:t>idolo oculado</w:t>
      </w:r>
      <w:r w:rsidRPr="0032190F">
        <w:rPr>
          <w:lang w:val="fr-FR"/>
        </w:rPr>
        <w:t>) mal conservée (BIB UNESCO)</w:t>
      </w:r>
    </w:p>
    <w:p w14:paraId="78B608D4" w14:textId="77777777" w:rsidR="008A3AFB" w:rsidRPr="0032190F" w:rsidRDefault="008A3AFB" w:rsidP="008A3AFB">
      <w:pPr>
        <w:rPr>
          <w:lang w:val="fr-FR"/>
        </w:rPr>
      </w:pPr>
    </w:p>
    <w:p w14:paraId="7A7DAC17" w14:textId="77777777" w:rsidR="008A3AFB" w:rsidRPr="0032190F" w:rsidRDefault="008A3AFB" w:rsidP="00EA447C">
      <w:pPr>
        <w:pStyle w:val="Heading3"/>
      </w:pPr>
      <w:r w:rsidRPr="0032190F">
        <w:t>secteur 3</w:t>
      </w:r>
    </w:p>
    <w:p w14:paraId="423FF0F5" w14:textId="214B53E2" w:rsidR="008A3AFB" w:rsidRPr="0032190F" w:rsidRDefault="008A3AFB" w:rsidP="008A3AFB">
      <w:pPr>
        <w:rPr>
          <w:lang w:val="fr-FR"/>
        </w:rPr>
      </w:pPr>
      <w:r w:rsidRPr="0032190F">
        <w:rPr>
          <w:lang w:val="fr-FR"/>
        </w:rPr>
        <w:t xml:space="preserve">un signe ramiforme [arboriforme ?] que Pilar Utrilla y María José Calvo (1999) décrivent comme quatre lignes de </w:t>
      </w:r>
      <w:hyperlink r:id="rId2498" w:anchor="Cul_Proto_Art_TAC_T_g_zigzag" w:history="1">
        <w:r w:rsidR="00E31D08" w:rsidRPr="00E31D08">
          <w:rPr>
            <w:rStyle w:val="Hyperlink"/>
            <w:lang w:val="fr-FR" w:eastAsia="en-GB"/>
          </w:rPr>
          <w:t>zigza</w:t>
        </w:r>
        <w:r w:rsidR="00E31D08">
          <w:rPr>
            <w:rStyle w:val="Hyperlink"/>
            <w:lang w:val="fr-FR" w:eastAsia="en-GB"/>
          </w:rPr>
          <w:t>gs</w:t>
        </w:r>
      </w:hyperlink>
      <w:r w:rsidR="00E31D08">
        <w:rPr>
          <w:lang w:val="fr-FR" w:eastAsia="en-GB"/>
        </w:rPr>
        <w:t xml:space="preserve"> </w:t>
      </w:r>
      <w:r w:rsidRPr="0032190F">
        <w:rPr>
          <w:lang w:val="fr-FR"/>
        </w:rPr>
        <w:t>doubles en position verticale qui évoquent des anthropomorphes mains dans la main (BIB UNESCO)</w:t>
      </w:r>
    </w:p>
    <w:p w14:paraId="2A0BB18F" w14:textId="77777777" w:rsidR="008A3AFB" w:rsidRPr="0032190F" w:rsidRDefault="008A3AFB" w:rsidP="008A3AFB">
      <w:pPr>
        <w:rPr>
          <w:lang w:val="fr-FR"/>
        </w:rPr>
      </w:pPr>
    </w:p>
    <w:p w14:paraId="1DA78A87" w14:textId="77777777" w:rsidR="008A3AFB" w:rsidRPr="0032190F" w:rsidRDefault="008A3AFB" w:rsidP="00EA447C">
      <w:pPr>
        <w:pStyle w:val="Heading3"/>
      </w:pPr>
      <w:r w:rsidRPr="0032190F">
        <w:t>secteur 4</w:t>
      </w:r>
    </w:p>
    <w:p w14:paraId="3F7A0CC6" w14:textId="77777777" w:rsidR="008A3AFB" w:rsidRPr="0032190F" w:rsidRDefault="008A3AFB" w:rsidP="008A3AFB">
      <w:pPr>
        <w:rPr>
          <w:lang w:val="fr-FR"/>
        </w:rPr>
      </w:pPr>
      <w:r w:rsidRPr="0032190F">
        <w:rPr>
          <w:lang w:val="fr-FR"/>
        </w:rPr>
        <w:t>Secteur plus éloigné des autres. Une barre ou des digitations (BIB UNESCO)</w:t>
      </w:r>
    </w:p>
    <w:p w14:paraId="4848D674" w14:textId="77777777" w:rsidR="008A3AFB" w:rsidRPr="0032190F" w:rsidRDefault="008A3AFB" w:rsidP="00AE4243">
      <w:pPr>
        <w:autoSpaceDE w:val="0"/>
        <w:autoSpaceDN w:val="0"/>
        <w:adjustRightInd w:val="0"/>
        <w:jc w:val="both"/>
        <w:rPr>
          <w:szCs w:val="20"/>
          <w:lang w:val="fr-FR" w:eastAsia="en-GB"/>
        </w:rPr>
      </w:pPr>
    </w:p>
    <w:p w14:paraId="2D5807C5" w14:textId="77777777" w:rsidR="00FD14EA" w:rsidRPr="0032190F" w:rsidRDefault="00FD14EA" w:rsidP="003A1FAF">
      <w:pPr>
        <w:autoSpaceDE w:val="0"/>
        <w:autoSpaceDN w:val="0"/>
        <w:adjustRightInd w:val="0"/>
        <w:rPr>
          <w:szCs w:val="20"/>
          <w:lang w:val="fr-FR" w:eastAsia="en-GB"/>
        </w:rPr>
      </w:pPr>
    </w:p>
    <w:p w14:paraId="252ECC10" w14:textId="77777777" w:rsidR="00030F67" w:rsidRPr="0032190F" w:rsidRDefault="00030F67" w:rsidP="00B66067">
      <w:pPr>
        <w:pStyle w:val="Heading2"/>
        <w:rPr>
          <w:lang w:eastAsia="en-GB"/>
        </w:rPr>
      </w:pPr>
      <w:bookmarkStart w:id="1098" w:name="Sit_Barfaluy_2"/>
      <w:r w:rsidRPr="0032190F">
        <w:rPr>
          <w:lang w:eastAsia="en-GB"/>
        </w:rPr>
        <w:t>Barfaluy 2</w:t>
      </w:r>
    </w:p>
    <w:bookmarkEnd w:id="1098"/>
    <w:p w14:paraId="0F573DD5" w14:textId="54F72116" w:rsidR="00FD14EA" w:rsidRPr="0032190F" w:rsidRDefault="003A1FAF" w:rsidP="003A1FAF">
      <w:pPr>
        <w:autoSpaceDE w:val="0"/>
        <w:autoSpaceDN w:val="0"/>
        <w:adjustRightInd w:val="0"/>
        <w:rPr>
          <w:szCs w:val="20"/>
          <w:lang w:val="fr-FR" w:eastAsia="en-GB"/>
        </w:rPr>
      </w:pPr>
      <w:r w:rsidRPr="0032190F">
        <w:rPr>
          <w:szCs w:val="20"/>
          <w:lang w:val="fr-FR" w:eastAsia="en-GB"/>
        </w:rPr>
        <w:t>La cavité centrale, Barfaluy 2, montre un grand personnage entouré d’autres</w:t>
      </w:r>
      <w:r w:rsidR="00060930" w:rsidRPr="0032190F">
        <w:rPr>
          <w:szCs w:val="20"/>
          <w:lang w:val="fr-FR" w:eastAsia="en-GB"/>
        </w:rPr>
        <w:t xml:space="preserve"> </w:t>
      </w:r>
      <w:r w:rsidRPr="0032190F">
        <w:rPr>
          <w:szCs w:val="20"/>
          <w:lang w:val="fr-FR" w:eastAsia="en-GB"/>
        </w:rPr>
        <w:t>individus au-dessus d’un cervidé attaché à une corde. Cette scène rappelle celle observée à</w:t>
      </w:r>
      <w:r w:rsidR="00060930" w:rsidRPr="0032190F">
        <w:rPr>
          <w:szCs w:val="20"/>
          <w:lang w:val="fr-FR" w:eastAsia="en-GB"/>
        </w:rPr>
        <w:t xml:space="preserve"> </w:t>
      </w:r>
      <w:hyperlink r:id="rId2499" w:anchor="Sit_Mallata_B" w:history="1">
        <w:r w:rsidRPr="0032190F">
          <w:rPr>
            <w:rStyle w:val="Hyperlink"/>
            <w:szCs w:val="20"/>
            <w:lang w:val="fr-FR" w:eastAsia="en-GB"/>
          </w:rPr>
          <w:t>Mallata B</w:t>
        </w:r>
      </w:hyperlink>
      <w:r w:rsidRPr="0032190F">
        <w:rPr>
          <w:szCs w:val="20"/>
          <w:lang w:val="fr-FR" w:eastAsia="en-GB"/>
        </w:rPr>
        <w:t xml:space="preserve"> </w:t>
      </w:r>
      <w:r w:rsidR="00030F67" w:rsidRPr="0032190F">
        <w:rPr>
          <w:szCs w:val="20"/>
          <w:lang w:val="fr-FR" w:eastAsia="en-GB"/>
        </w:rPr>
        <w:t>(BIB 2397 p. 625-632)</w:t>
      </w:r>
      <w:r w:rsidR="00FD14EA" w:rsidRPr="0032190F">
        <w:rPr>
          <w:szCs w:val="20"/>
          <w:lang w:val="fr-FR" w:eastAsia="en-GB"/>
        </w:rPr>
        <w:t xml:space="preserve"> </w:t>
      </w:r>
    </w:p>
    <w:p w14:paraId="20EBDAD0" w14:textId="77777777" w:rsidR="00030F67" w:rsidRPr="0032190F" w:rsidRDefault="00FD14EA" w:rsidP="003A1FAF">
      <w:pPr>
        <w:autoSpaceDE w:val="0"/>
        <w:autoSpaceDN w:val="0"/>
        <w:adjustRightInd w:val="0"/>
        <w:rPr>
          <w:szCs w:val="20"/>
          <w:lang w:val="fr-FR" w:eastAsia="en-GB"/>
        </w:rPr>
      </w:pPr>
      <w:r w:rsidRPr="0032190F">
        <w:rPr>
          <w:szCs w:val="20"/>
          <w:lang w:val="fr-FR" w:eastAsia="en-GB"/>
        </w:rPr>
        <w:t>Dans le deuxième abri, on observe de nombreux signes anthropomorphes masculins, des signes en accolade et des quadrupèdes.(BIB 2397 p. 645)</w:t>
      </w:r>
    </w:p>
    <w:p w14:paraId="13362D84" w14:textId="51142C71" w:rsidR="008A3AFB" w:rsidRPr="0032190F" w:rsidRDefault="008A3AFB" w:rsidP="008A3AFB">
      <w:pPr>
        <w:rPr>
          <w:lang w:val="fr-FR"/>
        </w:rPr>
      </w:pPr>
      <w:r w:rsidRPr="0032190F">
        <w:rPr>
          <w:lang w:val="fr-FR"/>
        </w:rPr>
        <w:t>Barfaluy II (Lecina, Barcabo, Huesca) est un site d'"</w:t>
      </w:r>
      <w:hyperlink r:id="rId2500" w:anchor="Cul_Schemat_Espagne" w:history="1">
        <w:r w:rsidRPr="0032190F">
          <w:rPr>
            <w:rStyle w:val="Hyperlink"/>
            <w:lang w:val="fr-FR"/>
          </w:rPr>
          <w:t>art schématique ibérique</w:t>
        </w:r>
      </w:hyperlink>
      <w:r w:rsidRPr="0032190F">
        <w:rPr>
          <w:lang w:val="fr-FR"/>
        </w:rPr>
        <w:t>" attribué au Néolithique</w:t>
      </w:r>
      <w:r w:rsidR="00EA447C" w:rsidRPr="0032190F">
        <w:rPr>
          <w:lang w:val="fr-FR"/>
        </w:rPr>
        <w:t>. 3 peintures.</w:t>
      </w:r>
      <w:r w:rsidRPr="0032190F">
        <w:rPr>
          <w:lang w:val="fr-FR"/>
        </w:rPr>
        <w:t xml:space="preserve"> (BIB UNESCO) </w:t>
      </w:r>
    </w:p>
    <w:p w14:paraId="207CCD2A" w14:textId="77777777" w:rsidR="00EA447C" w:rsidRPr="0032190F" w:rsidRDefault="00EA447C" w:rsidP="008A3AFB">
      <w:pPr>
        <w:rPr>
          <w:lang w:val="fr-FR"/>
        </w:rPr>
      </w:pPr>
    </w:p>
    <w:p w14:paraId="6ED77E2D" w14:textId="77777777" w:rsidR="00EA447C" w:rsidRPr="0032190F" w:rsidRDefault="00EA447C" w:rsidP="00EA447C">
      <w:pPr>
        <w:pStyle w:val="Heading3"/>
      </w:pPr>
      <w:r w:rsidRPr="0032190F">
        <w:t>secteur 2</w:t>
      </w:r>
    </w:p>
    <w:p w14:paraId="5C106DD8" w14:textId="77777777" w:rsidR="00EA447C" w:rsidRPr="0032190F" w:rsidRDefault="00EA447C" w:rsidP="00EA447C">
      <w:pPr>
        <w:rPr>
          <w:lang w:val="fr-FR"/>
        </w:rPr>
      </w:pPr>
      <w:r w:rsidRPr="0032190F">
        <w:rPr>
          <w:lang w:val="fr-FR"/>
        </w:rPr>
        <w:t>Plusieurs panneaux (BIB UNESCO)</w:t>
      </w:r>
    </w:p>
    <w:p w14:paraId="7D52EE14" w14:textId="77777777" w:rsidR="00EA447C" w:rsidRPr="0032190F" w:rsidRDefault="00EA447C" w:rsidP="00EA447C">
      <w:pPr>
        <w:rPr>
          <w:lang w:val="fr-FR"/>
        </w:rPr>
      </w:pPr>
    </w:p>
    <w:p w14:paraId="718463B5" w14:textId="77777777" w:rsidR="00EA447C" w:rsidRPr="0032190F" w:rsidRDefault="00EA447C" w:rsidP="00EA447C">
      <w:pPr>
        <w:pStyle w:val="Heading4"/>
      </w:pPr>
      <w:r w:rsidRPr="0032190F">
        <w:t>panneau 1</w:t>
      </w:r>
    </w:p>
    <w:p w14:paraId="7EF20D10" w14:textId="77777777" w:rsidR="00EA447C" w:rsidRPr="0032190F" w:rsidRDefault="00EA447C" w:rsidP="00EA447C">
      <w:pPr>
        <w:rPr>
          <w:lang w:val="fr-FR"/>
        </w:rPr>
      </w:pPr>
      <w:r w:rsidRPr="0032190F">
        <w:rPr>
          <w:lang w:val="fr-FR"/>
        </w:rPr>
        <w:t>cruciforme, 3 barres et des peintures indéterminées (BIB UNESCO)</w:t>
      </w:r>
    </w:p>
    <w:p w14:paraId="26EC17D3" w14:textId="77777777" w:rsidR="00EA447C" w:rsidRPr="0032190F" w:rsidRDefault="00EA447C" w:rsidP="00EA447C">
      <w:pPr>
        <w:rPr>
          <w:lang w:val="fr-FR"/>
        </w:rPr>
      </w:pPr>
    </w:p>
    <w:p w14:paraId="4A5ABA9D" w14:textId="77777777" w:rsidR="00EA447C" w:rsidRPr="0032190F" w:rsidRDefault="00EA447C" w:rsidP="00EA447C">
      <w:pPr>
        <w:pStyle w:val="Heading4"/>
      </w:pPr>
      <w:r w:rsidRPr="0032190F">
        <w:t>panneau 2</w:t>
      </w:r>
    </w:p>
    <w:p w14:paraId="15B60562" w14:textId="77777777" w:rsidR="00EA447C" w:rsidRPr="0032190F" w:rsidRDefault="00EA447C" w:rsidP="00EA447C">
      <w:pPr>
        <w:rPr>
          <w:lang w:val="fr-FR"/>
        </w:rPr>
      </w:pPr>
      <w:r w:rsidRPr="0032190F">
        <w:rPr>
          <w:lang w:val="fr-FR"/>
        </w:rPr>
        <w:t>anthropomorphe, 3 signes anguleux [chevrons ?], barres horizontale, verticale et oblique (BIB UNESCO)</w:t>
      </w:r>
    </w:p>
    <w:p w14:paraId="02F94D1B" w14:textId="77777777" w:rsidR="00EA447C" w:rsidRPr="0032190F" w:rsidRDefault="00EA447C" w:rsidP="00EA447C">
      <w:pPr>
        <w:rPr>
          <w:lang w:val="fr-FR"/>
        </w:rPr>
      </w:pPr>
    </w:p>
    <w:p w14:paraId="310FC9BE" w14:textId="77777777" w:rsidR="00EA447C" w:rsidRPr="0032190F" w:rsidRDefault="00EA447C" w:rsidP="00EA447C">
      <w:pPr>
        <w:pStyle w:val="Heading4"/>
      </w:pPr>
      <w:r w:rsidRPr="0032190F">
        <w:t>panneau 3</w:t>
      </w:r>
    </w:p>
    <w:p w14:paraId="45BB5C10" w14:textId="77777777" w:rsidR="00EA447C" w:rsidRPr="0032190F" w:rsidRDefault="00EA447C" w:rsidP="00EA447C">
      <w:pPr>
        <w:rPr>
          <w:lang w:val="fr-FR"/>
        </w:rPr>
      </w:pPr>
      <w:r w:rsidRPr="0032190F">
        <w:rPr>
          <w:lang w:val="fr-FR"/>
        </w:rPr>
        <w:t>anthropomorphe possible, une représentation de cervidé possible (BIB UNESCO)</w:t>
      </w:r>
    </w:p>
    <w:p w14:paraId="3FC79AB8" w14:textId="77777777" w:rsidR="00EA447C" w:rsidRPr="0032190F" w:rsidRDefault="00EA447C" w:rsidP="00EA447C">
      <w:pPr>
        <w:rPr>
          <w:lang w:val="fr-FR"/>
        </w:rPr>
      </w:pPr>
    </w:p>
    <w:p w14:paraId="67875491" w14:textId="77777777" w:rsidR="00030F67" w:rsidRPr="0032190F" w:rsidRDefault="00EA447C" w:rsidP="00EA447C">
      <w:pPr>
        <w:pStyle w:val="Heading3"/>
        <w:rPr>
          <w:lang w:eastAsia="en-GB"/>
        </w:rPr>
      </w:pPr>
      <w:r w:rsidRPr="0032190F">
        <w:rPr>
          <w:lang w:eastAsia="en-GB"/>
        </w:rPr>
        <w:t>secteur 4</w:t>
      </w:r>
    </w:p>
    <w:p w14:paraId="4DC422B4" w14:textId="77777777" w:rsidR="00EA447C" w:rsidRPr="0032190F" w:rsidRDefault="00EA447C" w:rsidP="00EA447C">
      <w:pPr>
        <w:rPr>
          <w:lang w:val="fr-FR" w:eastAsia="en-GB"/>
        </w:rPr>
      </w:pPr>
      <w:r w:rsidRPr="0032190F">
        <w:rPr>
          <w:lang w:val="fr-FR" w:eastAsia="en-GB"/>
        </w:rPr>
        <w:t>Une digitation unique (BIB UNESCO)</w:t>
      </w:r>
    </w:p>
    <w:p w14:paraId="78744009" w14:textId="77777777" w:rsidR="00EA447C" w:rsidRPr="0032190F" w:rsidRDefault="00EA447C" w:rsidP="00EA447C">
      <w:pPr>
        <w:rPr>
          <w:lang w:val="fr-FR" w:eastAsia="en-GB"/>
        </w:rPr>
      </w:pPr>
    </w:p>
    <w:p w14:paraId="1EC981A6" w14:textId="77777777" w:rsidR="00030F67" w:rsidRPr="0032190F" w:rsidRDefault="00030F67" w:rsidP="00B66067">
      <w:pPr>
        <w:pStyle w:val="Heading2"/>
        <w:rPr>
          <w:lang w:eastAsia="en-GB"/>
        </w:rPr>
      </w:pPr>
      <w:bookmarkStart w:id="1099" w:name="Sit_Barfaluy_3"/>
      <w:r w:rsidRPr="0032190F">
        <w:rPr>
          <w:lang w:eastAsia="en-GB"/>
        </w:rPr>
        <w:t>Barfaluy 3</w:t>
      </w:r>
    </w:p>
    <w:bookmarkEnd w:id="1099"/>
    <w:p w14:paraId="337F71D5" w14:textId="67D5BA9D" w:rsidR="00030F67" w:rsidRPr="0032190F" w:rsidRDefault="003A1FAF" w:rsidP="003A1FAF">
      <w:pPr>
        <w:autoSpaceDE w:val="0"/>
        <w:autoSpaceDN w:val="0"/>
        <w:adjustRightInd w:val="0"/>
        <w:rPr>
          <w:szCs w:val="20"/>
          <w:lang w:val="fr-FR" w:eastAsia="en-GB"/>
        </w:rPr>
      </w:pPr>
      <w:r w:rsidRPr="0032190F">
        <w:rPr>
          <w:szCs w:val="20"/>
          <w:lang w:val="fr-FR" w:eastAsia="en-GB"/>
        </w:rPr>
        <w:t>Dans la</w:t>
      </w:r>
      <w:r w:rsidR="00060930" w:rsidRPr="0032190F">
        <w:rPr>
          <w:szCs w:val="20"/>
          <w:lang w:val="fr-FR" w:eastAsia="en-GB"/>
        </w:rPr>
        <w:t xml:space="preserve"> </w:t>
      </w:r>
      <w:r w:rsidRPr="0032190F">
        <w:rPr>
          <w:szCs w:val="20"/>
          <w:lang w:val="fr-FR" w:eastAsia="en-GB"/>
        </w:rPr>
        <w:t>petite cavité de Barfaluy 3 sont peints, en noir, un groupe de six petits caprinés, un cervidé</w:t>
      </w:r>
      <w:r w:rsidR="00060930" w:rsidRPr="0032190F">
        <w:rPr>
          <w:szCs w:val="20"/>
          <w:lang w:val="fr-FR" w:eastAsia="en-GB"/>
        </w:rPr>
        <w:t xml:space="preserve"> </w:t>
      </w:r>
      <w:r w:rsidRPr="00FC7F24">
        <w:rPr>
          <w:i/>
          <w:szCs w:val="20"/>
          <w:lang w:val="fr-FR" w:eastAsia="en-GB"/>
        </w:rPr>
        <w:t xml:space="preserve">et peut-être un </w:t>
      </w:r>
      <w:hyperlink r:id="rId2501" w:anchor="Cul_Art_TAC_a_cheval_x_personnage" w:history="1">
        <w:r w:rsidR="00931159" w:rsidRPr="00FC7F24">
          <w:rPr>
            <w:rStyle w:val="Hyperlink"/>
            <w:i/>
            <w:lang w:val="fr-FR"/>
          </w:rPr>
          <w:t>cavalier</w:t>
        </w:r>
      </w:hyperlink>
      <w:r w:rsidRPr="0032190F">
        <w:rPr>
          <w:szCs w:val="20"/>
          <w:lang w:val="fr-FR" w:eastAsia="en-GB"/>
        </w:rPr>
        <w:t xml:space="preserve">. </w:t>
      </w:r>
      <w:r w:rsidR="00030F67" w:rsidRPr="0032190F">
        <w:rPr>
          <w:szCs w:val="20"/>
          <w:lang w:val="fr-FR" w:eastAsia="en-GB"/>
        </w:rPr>
        <w:t>(BIB 2397 p. 625-632)</w:t>
      </w:r>
    </w:p>
    <w:p w14:paraId="3B3EB885" w14:textId="77777777" w:rsidR="00FD14EA" w:rsidRPr="0032190F" w:rsidRDefault="00FD14EA" w:rsidP="003A1FAF">
      <w:pPr>
        <w:autoSpaceDE w:val="0"/>
        <w:autoSpaceDN w:val="0"/>
        <w:adjustRightInd w:val="0"/>
        <w:rPr>
          <w:szCs w:val="20"/>
          <w:lang w:val="fr-FR" w:eastAsia="en-GB"/>
        </w:rPr>
      </w:pPr>
      <w:r w:rsidRPr="0032190F">
        <w:rPr>
          <w:szCs w:val="20"/>
          <w:lang w:val="fr-FR" w:eastAsia="en-GB"/>
        </w:rPr>
        <w:t>Le troisième abri dévoile des cervidés et des groupes de petits caprinés. Des restes de figures non identifiables sont relevés un peu partout.(BIB 2397 p. 645)</w:t>
      </w:r>
    </w:p>
    <w:p w14:paraId="70398C5F" w14:textId="77777777" w:rsidR="008D4AC0" w:rsidRPr="0032190F" w:rsidRDefault="008D4AC0" w:rsidP="003A1FAF">
      <w:pPr>
        <w:autoSpaceDE w:val="0"/>
        <w:autoSpaceDN w:val="0"/>
        <w:adjustRightInd w:val="0"/>
        <w:rPr>
          <w:rStyle w:val="dato"/>
          <w:lang w:val="fr-FR"/>
        </w:rPr>
      </w:pPr>
      <w:r w:rsidRPr="0032190F">
        <w:rPr>
          <w:szCs w:val="20"/>
          <w:lang w:val="fr-FR" w:eastAsia="en-GB"/>
        </w:rPr>
        <w:lastRenderedPageBreak/>
        <w:t xml:space="preserve">Fouillé par </w:t>
      </w:r>
      <w:r w:rsidRPr="0032190F">
        <w:rPr>
          <w:rStyle w:val="dato"/>
          <w:lang w:val="fr-FR"/>
        </w:rPr>
        <w:t>Vicente Baldellou. 1986-7 (BIB UNESCO)</w:t>
      </w:r>
    </w:p>
    <w:p w14:paraId="6ACB1258" w14:textId="77777777" w:rsidR="008D4AC0" w:rsidRPr="0032190F" w:rsidRDefault="008D4AC0" w:rsidP="003A1FAF">
      <w:pPr>
        <w:autoSpaceDE w:val="0"/>
        <w:autoSpaceDN w:val="0"/>
        <w:adjustRightInd w:val="0"/>
        <w:rPr>
          <w:rStyle w:val="dato"/>
          <w:lang w:val="fr-FR"/>
        </w:rPr>
      </w:pPr>
    </w:p>
    <w:p w14:paraId="0B8BA14C" w14:textId="77777777" w:rsidR="008D4AC0" w:rsidRPr="0032190F" w:rsidRDefault="008D4AC0" w:rsidP="008D4AC0">
      <w:pPr>
        <w:pStyle w:val="Heading3"/>
        <w:rPr>
          <w:rStyle w:val="dato"/>
        </w:rPr>
      </w:pPr>
      <w:r w:rsidRPr="0032190F">
        <w:rPr>
          <w:rStyle w:val="dato"/>
        </w:rPr>
        <w:t>secteur 1</w:t>
      </w:r>
    </w:p>
    <w:p w14:paraId="06B7A6AC" w14:textId="35E634D0" w:rsidR="008D4AC0" w:rsidRPr="0032190F" w:rsidRDefault="008D4AC0" w:rsidP="003A1FAF">
      <w:pPr>
        <w:autoSpaceDE w:val="0"/>
        <w:autoSpaceDN w:val="0"/>
        <w:adjustRightInd w:val="0"/>
        <w:rPr>
          <w:rStyle w:val="dato"/>
          <w:lang w:val="fr-FR"/>
        </w:rPr>
      </w:pPr>
      <w:r w:rsidRPr="0032190F">
        <w:rPr>
          <w:rStyle w:val="dato"/>
          <w:lang w:val="fr-FR"/>
        </w:rPr>
        <w:t xml:space="preserve">Possible </w:t>
      </w:r>
      <w:hyperlink r:id="rId2502" w:anchor="Cul_Art_TAC_a_cheval_x_personnage" w:history="1">
        <w:r w:rsidR="00931159" w:rsidRPr="00931159">
          <w:rPr>
            <w:rStyle w:val="Hyperlink"/>
            <w:lang w:val="fr-FR"/>
          </w:rPr>
          <w:t>cavalier</w:t>
        </w:r>
      </w:hyperlink>
      <w:r w:rsidR="00931159" w:rsidRPr="0032190F">
        <w:rPr>
          <w:rStyle w:val="dato"/>
          <w:lang w:val="fr-FR"/>
        </w:rPr>
        <w:t xml:space="preserve"> </w:t>
      </w:r>
      <w:r w:rsidRPr="0032190F">
        <w:rPr>
          <w:rStyle w:val="dato"/>
          <w:lang w:val="fr-FR"/>
        </w:rPr>
        <w:t>(BIB UNESCO)</w:t>
      </w:r>
    </w:p>
    <w:p w14:paraId="4E81C197" w14:textId="77777777" w:rsidR="008D4AC0" w:rsidRPr="0032190F" w:rsidRDefault="008D4AC0" w:rsidP="008D4AC0">
      <w:pPr>
        <w:pStyle w:val="Heading3"/>
        <w:rPr>
          <w:rStyle w:val="dato"/>
        </w:rPr>
      </w:pPr>
      <w:r w:rsidRPr="0032190F">
        <w:rPr>
          <w:rStyle w:val="dato"/>
        </w:rPr>
        <w:t>secteur 2</w:t>
      </w:r>
    </w:p>
    <w:p w14:paraId="62ECA508" w14:textId="77777777" w:rsidR="008D4AC0" w:rsidRPr="0032190F" w:rsidRDefault="008D4AC0" w:rsidP="003A1FAF">
      <w:pPr>
        <w:autoSpaceDE w:val="0"/>
        <w:autoSpaceDN w:val="0"/>
        <w:adjustRightInd w:val="0"/>
        <w:rPr>
          <w:rStyle w:val="dato"/>
          <w:lang w:val="fr-FR"/>
        </w:rPr>
      </w:pPr>
      <w:r w:rsidRPr="0032190F">
        <w:rPr>
          <w:rStyle w:val="dato"/>
          <w:lang w:val="fr-FR"/>
        </w:rPr>
        <w:t>Possible cervidé et groupe de caprinés (BIB UNESCO)</w:t>
      </w:r>
    </w:p>
    <w:p w14:paraId="2B840251" w14:textId="77777777" w:rsidR="008D4AC0" w:rsidRPr="0032190F" w:rsidRDefault="008D4AC0" w:rsidP="008D4AC0">
      <w:pPr>
        <w:pStyle w:val="Heading3"/>
        <w:rPr>
          <w:rStyle w:val="dato"/>
        </w:rPr>
      </w:pPr>
      <w:r w:rsidRPr="0032190F">
        <w:rPr>
          <w:rStyle w:val="dato"/>
        </w:rPr>
        <w:t>secteur 3</w:t>
      </w:r>
    </w:p>
    <w:p w14:paraId="0259B22C" w14:textId="77777777" w:rsidR="008D4AC0" w:rsidRPr="0032190F" w:rsidRDefault="008D4AC0" w:rsidP="003A1FAF">
      <w:pPr>
        <w:autoSpaceDE w:val="0"/>
        <w:autoSpaceDN w:val="0"/>
        <w:adjustRightInd w:val="0"/>
        <w:rPr>
          <w:szCs w:val="20"/>
          <w:lang w:val="fr-FR" w:eastAsia="en-GB"/>
        </w:rPr>
      </w:pPr>
      <w:r w:rsidRPr="0032190F">
        <w:rPr>
          <w:rStyle w:val="dato"/>
          <w:lang w:val="fr-FR"/>
        </w:rPr>
        <w:t>Groupe de caprinés (BIB UNESCO)</w:t>
      </w:r>
    </w:p>
    <w:p w14:paraId="4615062B" w14:textId="77777777" w:rsidR="00030F67" w:rsidRPr="0032190F" w:rsidRDefault="00030F67" w:rsidP="003A1FAF">
      <w:pPr>
        <w:autoSpaceDE w:val="0"/>
        <w:autoSpaceDN w:val="0"/>
        <w:adjustRightInd w:val="0"/>
        <w:rPr>
          <w:szCs w:val="20"/>
          <w:lang w:val="fr-FR" w:eastAsia="en-GB"/>
        </w:rPr>
      </w:pPr>
    </w:p>
    <w:p w14:paraId="2F9A84B4" w14:textId="77777777" w:rsidR="00030F67" w:rsidRPr="0032190F" w:rsidRDefault="00030F67" w:rsidP="00B66067">
      <w:pPr>
        <w:pStyle w:val="Heading2"/>
        <w:rPr>
          <w:lang w:eastAsia="en-GB"/>
        </w:rPr>
      </w:pPr>
      <w:bookmarkStart w:id="1100" w:name="Sit_Barfaluy_4"/>
      <w:r w:rsidRPr="0032190F">
        <w:rPr>
          <w:lang w:eastAsia="en-GB"/>
        </w:rPr>
        <w:t>Barfaluy 4</w:t>
      </w:r>
    </w:p>
    <w:bookmarkEnd w:id="1100"/>
    <w:p w14:paraId="55E1B924" w14:textId="77777777" w:rsidR="00030F67" w:rsidRPr="0032190F" w:rsidRDefault="003A1FAF" w:rsidP="003A1FAF">
      <w:pPr>
        <w:autoSpaceDE w:val="0"/>
        <w:autoSpaceDN w:val="0"/>
        <w:adjustRightInd w:val="0"/>
        <w:rPr>
          <w:szCs w:val="20"/>
          <w:lang w:val="fr-FR" w:eastAsia="en-GB"/>
        </w:rPr>
      </w:pPr>
      <w:r w:rsidRPr="0032190F">
        <w:rPr>
          <w:szCs w:val="20"/>
          <w:lang w:val="fr-FR" w:eastAsia="en-GB"/>
        </w:rPr>
        <w:t>Barfaluy 4 est à l’écart des trois précédentes et son unique panneau</w:t>
      </w:r>
      <w:r w:rsidR="00060930" w:rsidRPr="0032190F">
        <w:rPr>
          <w:szCs w:val="20"/>
          <w:lang w:val="fr-FR" w:eastAsia="en-GB"/>
        </w:rPr>
        <w:t xml:space="preserve"> </w:t>
      </w:r>
      <w:r w:rsidRPr="0032190F">
        <w:rPr>
          <w:szCs w:val="20"/>
          <w:lang w:val="fr-FR" w:eastAsia="en-GB"/>
        </w:rPr>
        <w:t xml:space="preserve">représente un quadrupède suivi de traits courts peints en noir. </w:t>
      </w:r>
      <w:r w:rsidR="00030F67" w:rsidRPr="0032190F">
        <w:rPr>
          <w:szCs w:val="20"/>
          <w:lang w:val="fr-FR" w:eastAsia="en-GB"/>
        </w:rPr>
        <w:t>(BIB 2397 p. 625-632)</w:t>
      </w:r>
    </w:p>
    <w:p w14:paraId="4F888C6B" w14:textId="77777777" w:rsidR="00FD14EA" w:rsidRPr="0032190F" w:rsidRDefault="00FD14EA" w:rsidP="00FD14EA">
      <w:pPr>
        <w:autoSpaceDE w:val="0"/>
        <w:autoSpaceDN w:val="0"/>
        <w:adjustRightInd w:val="0"/>
        <w:jc w:val="both"/>
        <w:rPr>
          <w:szCs w:val="20"/>
          <w:lang w:val="fr-FR" w:eastAsia="en-GB"/>
        </w:rPr>
      </w:pPr>
      <w:r w:rsidRPr="0032190F">
        <w:rPr>
          <w:szCs w:val="20"/>
          <w:lang w:val="fr-FR" w:eastAsia="en-GB"/>
        </w:rPr>
        <w:t>On n’observe qu’un seul secteur peint dans l’abri de Barfaluy 4, un peu à l’écart des premiers : trois alignements de ponctuations faites à la pulpe du doigt. (BIB 2397 p. 645)</w:t>
      </w:r>
    </w:p>
    <w:p w14:paraId="447FC5C1" w14:textId="77777777" w:rsidR="00030F67" w:rsidRDefault="008D4AC0" w:rsidP="003A1FAF">
      <w:pPr>
        <w:autoSpaceDE w:val="0"/>
        <w:autoSpaceDN w:val="0"/>
        <w:adjustRightInd w:val="0"/>
        <w:rPr>
          <w:szCs w:val="20"/>
          <w:lang w:val="fr-FR" w:eastAsia="en-GB"/>
        </w:rPr>
      </w:pPr>
      <w:r w:rsidRPr="0032190F">
        <w:rPr>
          <w:szCs w:val="20"/>
          <w:lang w:val="fr-FR" w:eastAsia="en-GB"/>
        </w:rPr>
        <w:t>Ensemble de digit</w:t>
      </w:r>
      <w:r w:rsidR="0066629E">
        <w:rPr>
          <w:szCs w:val="20"/>
          <w:lang w:val="fr-FR" w:eastAsia="en-GB"/>
        </w:rPr>
        <w:t>ations, un signe en forme de T (BIB ?)</w:t>
      </w:r>
    </w:p>
    <w:p w14:paraId="74D251A1" w14:textId="24EE7C6E" w:rsidR="0066629E" w:rsidRPr="0032190F" w:rsidRDefault="00000000" w:rsidP="0066629E">
      <w:pPr>
        <w:autoSpaceDE w:val="0"/>
        <w:autoSpaceDN w:val="0"/>
        <w:adjustRightInd w:val="0"/>
        <w:rPr>
          <w:szCs w:val="20"/>
          <w:lang w:val="fr-FR" w:eastAsia="en-GB"/>
        </w:rPr>
      </w:pPr>
      <w:hyperlink r:id="rId2503" w:anchor="Cul_Schemat_Espagne_TAC_c_align" w:history="1">
        <w:r w:rsidR="0066629E" w:rsidRPr="0066629E">
          <w:rPr>
            <w:rStyle w:val="Hyperlink"/>
            <w:szCs w:val="20"/>
            <w:lang w:val="fr-FR" w:eastAsia="en-GB"/>
          </w:rPr>
          <w:t>alignements</w:t>
        </w:r>
      </w:hyperlink>
      <w:r w:rsidR="0066629E">
        <w:rPr>
          <w:szCs w:val="20"/>
          <w:lang w:val="fr-FR" w:eastAsia="en-GB"/>
        </w:rPr>
        <w:t xml:space="preserve"> de figures (BIB 2397)</w:t>
      </w:r>
    </w:p>
    <w:p w14:paraId="4392897F" w14:textId="77777777" w:rsidR="0066629E" w:rsidRDefault="0066629E" w:rsidP="003A1FAF">
      <w:pPr>
        <w:autoSpaceDE w:val="0"/>
        <w:autoSpaceDN w:val="0"/>
        <w:adjustRightInd w:val="0"/>
        <w:rPr>
          <w:szCs w:val="20"/>
          <w:lang w:val="fr-FR" w:eastAsia="en-GB"/>
        </w:rPr>
      </w:pPr>
    </w:p>
    <w:p w14:paraId="67B1984A" w14:textId="77777777" w:rsidR="00715703" w:rsidRDefault="00715703" w:rsidP="00715703">
      <w:pPr>
        <w:pStyle w:val="Heading2"/>
        <w:rPr>
          <w:lang w:eastAsia="en-GB"/>
        </w:rPr>
      </w:pPr>
      <w:r>
        <w:rPr>
          <w:lang w:eastAsia="en-GB"/>
        </w:rPr>
        <w:t>Interprétation</w:t>
      </w:r>
    </w:p>
    <w:p w14:paraId="232C2FD8" w14:textId="77777777" w:rsidR="00715703" w:rsidRDefault="00715703" w:rsidP="003A1FAF">
      <w:pPr>
        <w:autoSpaceDE w:val="0"/>
        <w:autoSpaceDN w:val="0"/>
        <w:adjustRightInd w:val="0"/>
        <w:rPr>
          <w:szCs w:val="20"/>
          <w:lang w:val="fr-FR" w:eastAsia="en-GB"/>
        </w:rPr>
      </w:pPr>
    </w:p>
    <w:p w14:paraId="71342697" w14:textId="75F7792E" w:rsidR="00715703" w:rsidRPr="00715703" w:rsidRDefault="00715703" w:rsidP="00715703">
      <w:pPr>
        <w:pStyle w:val="Default"/>
        <w:rPr>
          <w:szCs w:val="20"/>
          <w:lang w:val="fr-FR"/>
        </w:rPr>
      </w:pPr>
      <w:r>
        <w:rPr>
          <w:szCs w:val="20"/>
          <w:lang w:val="fr-FR"/>
        </w:rPr>
        <w:t xml:space="preserve">Contrôle visuel pour </w:t>
      </w:r>
      <w:r w:rsidRPr="00715703">
        <w:rPr>
          <w:lang w:val="fr-FR"/>
        </w:rPr>
        <w:t xml:space="preserve">Sebastián (2011) </w:t>
      </w:r>
      <w:r>
        <w:rPr>
          <w:lang w:val="fr-FR"/>
        </w:rPr>
        <w:t>~</w:t>
      </w:r>
      <w:hyperlink r:id="rId2504" w:anchor="Cul_Schemat_Espagne_inter_troupeaux" w:history="1">
        <w:r w:rsidRPr="00715703">
          <w:rPr>
            <w:rStyle w:val="Hyperlink"/>
            <w:lang w:val="fr-FR"/>
          </w:rPr>
          <w:t>gestion des troupeaux</w:t>
        </w:r>
      </w:hyperlink>
      <w:r>
        <w:rPr>
          <w:lang w:val="fr-FR"/>
        </w:rPr>
        <w:t xml:space="preserve"> </w:t>
      </w:r>
      <w:r w:rsidRPr="00715703">
        <w:rPr>
          <w:lang w:val="fr-FR"/>
        </w:rPr>
        <w:t>(BIB 2833)</w:t>
      </w:r>
    </w:p>
    <w:p w14:paraId="78B966BD" w14:textId="77777777" w:rsidR="0092259B" w:rsidRPr="0032190F" w:rsidRDefault="0092259B" w:rsidP="003A1FAF">
      <w:pPr>
        <w:autoSpaceDE w:val="0"/>
        <w:autoSpaceDN w:val="0"/>
        <w:adjustRightInd w:val="0"/>
        <w:rPr>
          <w:szCs w:val="20"/>
          <w:lang w:val="fr-FR" w:eastAsia="en-GB"/>
        </w:rPr>
      </w:pPr>
    </w:p>
    <w:p w14:paraId="7BA75279" w14:textId="77777777" w:rsidR="00030F67" w:rsidRPr="0032190F" w:rsidRDefault="00030F67" w:rsidP="00426FF9">
      <w:pPr>
        <w:pStyle w:val="Heading1"/>
      </w:pPr>
      <w:r w:rsidRPr="0032190F">
        <w:t>CASABON</w:t>
      </w:r>
    </w:p>
    <w:p w14:paraId="5D13E8DC" w14:textId="2E1E45ED" w:rsidR="00030F67" w:rsidRPr="00E5157C" w:rsidRDefault="00030F67" w:rsidP="003A1FAF">
      <w:pPr>
        <w:autoSpaceDE w:val="0"/>
        <w:autoSpaceDN w:val="0"/>
        <w:adjustRightInd w:val="0"/>
        <w:rPr>
          <w:szCs w:val="20"/>
          <w:lang w:val="es-ES" w:eastAsia="en-GB"/>
        </w:rPr>
      </w:pPr>
      <w:r w:rsidRPr="0032190F">
        <w:rPr>
          <w:szCs w:val="20"/>
          <w:lang w:val="fr-FR" w:eastAsia="en-GB"/>
        </w:rPr>
        <w:t>L</w:t>
      </w:r>
      <w:r w:rsidR="003A1FAF" w:rsidRPr="0032190F">
        <w:rPr>
          <w:szCs w:val="20"/>
          <w:lang w:val="fr-FR" w:eastAsia="en-GB"/>
        </w:rPr>
        <w:t>’abri de Casabón (</w:t>
      </w:r>
      <w:r w:rsidR="0092259B" w:rsidRPr="0032190F">
        <w:rPr>
          <w:szCs w:val="20"/>
          <w:lang w:val="fr-FR" w:eastAsia="en-GB"/>
        </w:rPr>
        <w:t xml:space="preserve">Lecina, Barcabo, </w:t>
      </w:r>
      <w:r w:rsidRPr="0032190F">
        <w:rPr>
          <w:szCs w:val="20"/>
          <w:lang w:val="fr-FR" w:eastAsia="en-GB"/>
        </w:rPr>
        <w:t>Huesca</w:t>
      </w:r>
      <w:r w:rsidR="003A1FAF" w:rsidRPr="0032190F">
        <w:rPr>
          <w:szCs w:val="20"/>
          <w:lang w:val="fr-FR" w:eastAsia="en-GB"/>
        </w:rPr>
        <w:t xml:space="preserve">) </w:t>
      </w:r>
      <w:r w:rsidR="003F0557" w:rsidRPr="0032190F">
        <w:rPr>
          <w:lang w:val="fr-FR"/>
        </w:rPr>
        <w:t>"</w:t>
      </w:r>
      <w:hyperlink r:id="rId2505" w:anchor="Cul_Schemat_Espagne" w:history="1">
        <w:r w:rsidR="003F0557" w:rsidRPr="0032190F">
          <w:rPr>
            <w:rStyle w:val="Hyperlink"/>
            <w:lang w:val="fr-FR"/>
          </w:rPr>
          <w:t>art schématique ibérique</w:t>
        </w:r>
      </w:hyperlink>
      <w:r w:rsidR="003F0557" w:rsidRPr="0032190F">
        <w:rPr>
          <w:lang w:val="fr-FR"/>
        </w:rPr>
        <w:t xml:space="preserve">" </w:t>
      </w:r>
      <w:r w:rsidR="003A1FAF" w:rsidRPr="0032190F">
        <w:rPr>
          <w:szCs w:val="20"/>
          <w:lang w:val="fr-FR" w:eastAsia="en-GB"/>
        </w:rPr>
        <w:t>avec plusieurs traits courts et</w:t>
      </w:r>
      <w:r w:rsidR="00060930" w:rsidRPr="0032190F">
        <w:rPr>
          <w:szCs w:val="20"/>
          <w:lang w:val="fr-FR" w:eastAsia="en-GB"/>
        </w:rPr>
        <w:t xml:space="preserve"> </w:t>
      </w:r>
      <w:r w:rsidR="003A1FAF" w:rsidRPr="0032190F">
        <w:rPr>
          <w:szCs w:val="20"/>
          <w:lang w:val="fr-FR" w:eastAsia="en-GB"/>
        </w:rPr>
        <w:t>un signe en V, pointe à gauche, tous peints en rouge.</w:t>
      </w:r>
      <w:r w:rsidR="00060930" w:rsidRPr="0032190F">
        <w:rPr>
          <w:szCs w:val="20"/>
          <w:lang w:val="fr-FR" w:eastAsia="en-GB"/>
        </w:rPr>
        <w:t xml:space="preserve"> </w:t>
      </w:r>
      <w:r w:rsidRPr="00E5157C">
        <w:rPr>
          <w:szCs w:val="20"/>
          <w:lang w:val="es-ES" w:eastAsia="en-GB"/>
        </w:rPr>
        <w:t>(BIB 2397 p. 625-632)</w:t>
      </w:r>
    </w:p>
    <w:p w14:paraId="5FD93854" w14:textId="77777777" w:rsidR="0092259B" w:rsidRPr="00E5157C" w:rsidRDefault="0092259B" w:rsidP="003A1FAF">
      <w:pPr>
        <w:autoSpaceDE w:val="0"/>
        <w:autoSpaceDN w:val="0"/>
        <w:adjustRightInd w:val="0"/>
        <w:rPr>
          <w:szCs w:val="20"/>
          <w:lang w:val="es-ES" w:eastAsia="en-GB"/>
        </w:rPr>
      </w:pPr>
      <w:r w:rsidRPr="00E5157C">
        <w:rPr>
          <w:szCs w:val="20"/>
          <w:lang w:val="es-ES" w:eastAsia="en-GB"/>
        </w:rPr>
        <w:t>Fajana de Casabón, 6 digitations pintes en rouge (BIB UNESCO)</w:t>
      </w:r>
    </w:p>
    <w:p w14:paraId="2B52EAC0" w14:textId="77777777" w:rsidR="00030F67" w:rsidRPr="00E5157C" w:rsidRDefault="00030F67" w:rsidP="003A1FAF">
      <w:pPr>
        <w:autoSpaceDE w:val="0"/>
        <w:autoSpaceDN w:val="0"/>
        <w:adjustRightInd w:val="0"/>
        <w:rPr>
          <w:szCs w:val="20"/>
          <w:lang w:val="es-ES" w:eastAsia="en-GB"/>
        </w:rPr>
      </w:pPr>
    </w:p>
    <w:p w14:paraId="2704815F" w14:textId="77777777" w:rsidR="00030F67" w:rsidRPr="00426FF9" w:rsidRDefault="00030F67" w:rsidP="00426FF9">
      <w:pPr>
        <w:pStyle w:val="Heading1"/>
        <w:rPr>
          <w:lang w:val="es-ES"/>
        </w:rPr>
      </w:pPr>
      <w:r w:rsidRPr="00426FF9">
        <w:rPr>
          <w:lang w:val="es-ES"/>
        </w:rPr>
        <w:t>VINAMAL</w:t>
      </w:r>
    </w:p>
    <w:p w14:paraId="72E3E722" w14:textId="2662D4B4" w:rsidR="00030F67" w:rsidRPr="0032190F" w:rsidRDefault="00030F67" w:rsidP="003A1FAF">
      <w:pPr>
        <w:autoSpaceDE w:val="0"/>
        <w:autoSpaceDN w:val="0"/>
        <w:adjustRightInd w:val="0"/>
        <w:rPr>
          <w:szCs w:val="20"/>
          <w:lang w:val="fr-FR" w:eastAsia="en-GB"/>
        </w:rPr>
      </w:pPr>
      <w:r w:rsidRPr="0032190F">
        <w:rPr>
          <w:szCs w:val="20"/>
          <w:lang w:val="fr-FR" w:eastAsia="en-GB"/>
        </w:rPr>
        <w:t>L</w:t>
      </w:r>
      <w:r w:rsidR="003A1FAF" w:rsidRPr="0032190F">
        <w:rPr>
          <w:szCs w:val="20"/>
          <w:lang w:val="fr-FR" w:eastAsia="en-GB"/>
        </w:rPr>
        <w:t>es abris de Viñamala (</w:t>
      </w:r>
      <w:r w:rsidRPr="0032190F">
        <w:rPr>
          <w:szCs w:val="20"/>
          <w:lang w:val="fr-FR" w:eastAsia="en-GB"/>
        </w:rPr>
        <w:t>Huesca</w:t>
      </w:r>
      <w:r w:rsidR="003A1FAF" w:rsidRPr="0032190F">
        <w:rPr>
          <w:szCs w:val="20"/>
          <w:lang w:val="fr-FR" w:eastAsia="en-GB"/>
        </w:rPr>
        <w:t xml:space="preserve">) </w:t>
      </w:r>
      <w:r w:rsidR="003F0557" w:rsidRPr="0032190F">
        <w:rPr>
          <w:lang w:val="fr-FR"/>
        </w:rPr>
        <w:t>"</w:t>
      </w:r>
      <w:hyperlink r:id="rId2506" w:anchor="Cul_Schemat_Espagne" w:history="1">
        <w:r w:rsidR="003F0557" w:rsidRPr="0032190F">
          <w:rPr>
            <w:rStyle w:val="Hyperlink"/>
            <w:lang w:val="fr-FR"/>
          </w:rPr>
          <w:t>art schématique ibérique</w:t>
        </w:r>
      </w:hyperlink>
      <w:r w:rsidR="003F0557" w:rsidRPr="0032190F">
        <w:rPr>
          <w:lang w:val="fr-FR"/>
        </w:rPr>
        <w:t xml:space="preserve">" </w:t>
      </w:r>
      <w:r w:rsidR="003A1FAF" w:rsidRPr="0032190F">
        <w:rPr>
          <w:szCs w:val="20"/>
          <w:lang w:val="fr-FR" w:eastAsia="en-GB"/>
        </w:rPr>
        <w:t>abritent des figures anthropomorphes de</w:t>
      </w:r>
      <w:r w:rsidR="00060930" w:rsidRPr="0032190F">
        <w:rPr>
          <w:szCs w:val="20"/>
          <w:lang w:val="fr-FR" w:eastAsia="en-GB"/>
        </w:rPr>
        <w:t xml:space="preserve"> </w:t>
      </w:r>
      <w:r w:rsidR="003A1FAF" w:rsidRPr="0032190F">
        <w:rPr>
          <w:szCs w:val="20"/>
          <w:lang w:val="fr-FR" w:eastAsia="en-GB"/>
        </w:rPr>
        <w:t>factures très diverses, des traits courts et un signe ovale. Des coulées de calcite ont recouvert</w:t>
      </w:r>
      <w:r w:rsidR="00060930" w:rsidRPr="0032190F">
        <w:rPr>
          <w:szCs w:val="20"/>
          <w:lang w:val="fr-FR" w:eastAsia="en-GB"/>
        </w:rPr>
        <w:t xml:space="preserve"> </w:t>
      </w:r>
      <w:r w:rsidR="003A1FAF" w:rsidRPr="0032190F">
        <w:rPr>
          <w:szCs w:val="20"/>
          <w:lang w:val="fr-FR" w:eastAsia="en-GB"/>
        </w:rPr>
        <w:t>en partie ces figures (Painaud, 1989 ; Calvo, 1993)</w:t>
      </w:r>
      <w:r w:rsidRPr="0032190F">
        <w:rPr>
          <w:szCs w:val="20"/>
          <w:lang w:val="fr-FR" w:eastAsia="en-GB"/>
        </w:rPr>
        <w:t xml:space="preserve"> (BIB 2397 p. 625-632)</w:t>
      </w:r>
    </w:p>
    <w:p w14:paraId="2C270A73" w14:textId="77777777" w:rsidR="00030F67" w:rsidRPr="0032190F" w:rsidRDefault="00030F67" w:rsidP="003A1FAF">
      <w:pPr>
        <w:autoSpaceDE w:val="0"/>
        <w:autoSpaceDN w:val="0"/>
        <w:adjustRightInd w:val="0"/>
        <w:rPr>
          <w:szCs w:val="20"/>
          <w:lang w:val="fr-FR" w:eastAsia="en-GB"/>
        </w:rPr>
      </w:pPr>
    </w:p>
    <w:p w14:paraId="70C8A46F" w14:textId="77777777" w:rsidR="00030F67" w:rsidRPr="0032190F" w:rsidRDefault="00030F67" w:rsidP="00426FF9">
      <w:pPr>
        <w:pStyle w:val="Heading1"/>
      </w:pPr>
      <w:bookmarkStart w:id="1101" w:name="Sit_Malfora"/>
      <w:r w:rsidRPr="0032190F">
        <w:t>MALFORA</w:t>
      </w:r>
    </w:p>
    <w:bookmarkEnd w:id="1101"/>
    <w:p w14:paraId="5C591B2D" w14:textId="0DBFBB1B" w:rsidR="00030F67" w:rsidRPr="0032190F" w:rsidRDefault="00030F67" w:rsidP="00FD14EA">
      <w:pPr>
        <w:autoSpaceDE w:val="0"/>
        <w:autoSpaceDN w:val="0"/>
        <w:adjustRightInd w:val="0"/>
        <w:jc w:val="both"/>
        <w:rPr>
          <w:szCs w:val="20"/>
          <w:lang w:val="fr-FR" w:eastAsia="en-GB"/>
        </w:rPr>
      </w:pPr>
      <w:r w:rsidRPr="0032190F">
        <w:rPr>
          <w:szCs w:val="20"/>
          <w:lang w:val="fr-FR" w:eastAsia="en-GB"/>
        </w:rPr>
        <w:t>D</w:t>
      </w:r>
      <w:r w:rsidR="003A1FAF" w:rsidRPr="0032190F">
        <w:rPr>
          <w:szCs w:val="20"/>
          <w:lang w:val="fr-FR" w:eastAsia="en-GB"/>
        </w:rPr>
        <w:t>ans la barre rocheuse</w:t>
      </w:r>
      <w:r w:rsidR="00060930" w:rsidRPr="0032190F">
        <w:rPr>
          <w:szCs w:val="20"/>
          <w:lang w:val="fr-FR" w:eastAsia="en-GB"/>
        </w:rPr>
        <w:t xml:space="preserve"> </w:t>
      </w:r>
      <w:r w:rsidR="003A1FAF" w:rsidRPr="0032190F">
        <w:rPr>
          <w:szCs w:val="20"/>
          <w:lang w:val="fr-FR" w:eastAsia="en-GB"/>
        </w:rPr>
        <w:t>de Malfora (</w:t>
      </w:r>
      <w:r w:rsidRPr="0032190F">
        <w:rPr>
          <w:szCs w:val="20"/>
          <w:lang w:val="fr-FR" w:eastAsia="en-GB"/>
        </w:rPr>
        <w:t>Huesca</w:t>
      </w:r>
      <w:r w:rsidR="003A1FAF" w:rsidRPr="0032190F">
        <w:rPr>
          <w:szCs w:val="20"/>
          <w:lang w:val="fr-FR" w:eastAsia="en-GB"/>
        </w:rPr>
        <w:t xml:space="preserve">), </w:t>
      </w:r>
      <w:r w:rsidR="003F0557" w:rsidRPr="0032190F">
        <w:rPr>
          <w:lang w:val="fr-FR"/>
        </w:rPr>
        <w:t>"</w:t>
      </w:r>
      <w:hyperlink r:id="rId2507" w:anchor="Cul_Schemat_Espagne" w:history="1">
        <w:r w:rsidR="003F0557" w:rsidRPr="0032190F">
          <w:rPr>
            <w:rStyle w:val="Hyperlink"/>
            <w:lang w:val="fr-FR"/>
          </w:rPr>
          <w:t>art schématique ibérique</w:t>
        </w:r>
      </w:hyperlink>
      <w:r w:rsidR="003F0557" w:rsidRPr="0032190F">
        <w:rPr>
          <w:lang w:val="fr-FR"/>
        </w:rPr>
        <w:t xml:space="preserve">" </w:t>
      </w:r>
      <w:r w:rsidR="003A1FAF" w:rsidRPr="0032190F">
        <w:rPr>
          <w:szCs w:val="20"/>
          <w:lang w:val="fr-FR" w:eastAsia="en-GB"/>
        </w:rPr>
        <w:t>les traits peints sur des coulées stalagmitiques so</w:t>
      </w:r>
      <w:r w:rsidRPr="0032190F">
        <w:rPr>
          <w:szCs w:val="20"/>
          <w:lang w:val="fr-FR" w:eastAsia="en-GB"/>
        </w:rPr>
        <w:t>nt les seuls signes observables. Il en est de même dans les abris de Quizáns 2, de la Gascona, de Regacens et de Palomera qu'à Malfora: de longues lignes sont parfois peintes en rouge jusque dans l’intérieur des plis des draperies de calcite (BIB 2397 p. 625-632)</w:t>
      </w:r>
      <w:r w:rsidR="00FD14EA" w:rsidRPr="0032190F">
        <w:rPr>
          <w:szCs w:val="20"/>
          <w:lang w:val="fr-FR" w:eastAsia="en-GB"/>
        </w:rPr>
        <w:t>. Ces longues lignes rouges dessinant parfois d’étranges signes anthropomorphes, peintes parfois jusque dans l’intérieur des plis des draperies de calcite ont une relation directe avec l’eau</w:t>
      </w:r>
      <w:r w:rsidR="00732BE1">
        <w:rPr>
          <w:szCs w:val="20"/>
          <w:lang w:val="fr-FR" w:eastAsia="en-GB"/>
        </w:rPr>
        <w:t xml:space="preserve"> (v. </w:t>
      </w:r>
      <w:hyperlink r:id="rId2508" w:anchor="Cul_Schemat_Espagne_sit_humid" w:history="1">
        <w:r w:rsidR="00732BE1" w:rsidRPr="0066629E">
          <w:rPr>
            <w:rStyle w:val="Hyperlink"/>
            <w:szCs w:val="20"/>
            <w:lang w:val="fr-FR" w:eastAsia="en-GB"/>
          </w:rPr>
          <w:t>humidité</w:t>
        </w:r>
      </w:hyperlink>
      <w:r w:rsidR="00732BE1">
        <w:rPr>
          <w:szCs w:val="20"/>
          <w:lang w:val="fr-FR" w:eastAsia="en-GB"/>
        </w:rPr>
        <w:t xml:space="preserve">) </w:t>
      </w:r>
      <w:r w:rsidR="00FD14EA" w:rsidRPr="0032190F">
        <w:rPr>
          <w:szCs w:val="20"/>
          <w:lang w:val="fr-FR" w:eastAsia="en-GB"/>
        </w:rPr>
        <w:t xml:space="preserve"> (BIB 2397 p. 644)</w:t>
      </w:r>
    </w:p>
    <w:p w14:paraId="61747A11" w14:textId="77777777" w:rsidR="00030F67" w:rsidRPr="0032190F" w:rsidRDefault="00030F67" w:rsidP="003A1FAF">
      <w:pPr>
        <w:autoSpaceDE w:val="0"/>
        <w:autoSpaceDN w:val="0"/>
        <w:adjustRightInd w:val="0"/>
        <w:rPr>
          <w:szCs w:val="20"/>
          <w:lang w:val="fr-FR" w:eastAsia="en-GB"/>
        </w:rPr>
      </w:pPr>
    </w:p>
    <w:p w14:paraId="4C7BCD85" w14:textId="77777777" w:rsidR="00FD14EA" w:rsidRPr="000A4D97" w:rsidRDefault="00FD14EA" w:rsidP="00426FF9">
      <w:pPr>
        <w:pStyle w:val="Heading1"/>
      </w:pPr>
      <w:bookmarkStart w:id="1102" w:name="Sit_Gascona"/>
      <w:r w:rsidRPr="000A4D97">
        <w:t>GASCONA</w:t>
      </w:r>
    </w:p>
    <w:bookmarkEnd w:id="1102"/>
    <w:p w14:paraId="44883E02" w14:textId="45A3F35F" w:rsidR="00FD14EA" w:rsidRPr="0032190F" w:rsidRDefault="00FD14EA" w:rsidP="00FD14EA">
      <w:pPr>
        <w:autoSpaceDE w:val="0"/>
        <w:autoSpaceDN w:val="0"/>
        <w:adjustRightInd w:val="0"/>
        <w:jc w:val="both"/>
        <w:rPr>
          <w:szCs w:val="20"/>
          <w:lang w:val="fr-FR" w:eastAsia="en-GB"/>
        </w:rPr>
      </w:pPr>
      <w:r w:rsidRPr="000A4D97">
        <w:rPr>
          <w:szCs w:val="20"/>
          <w:lang w:val="fr-FR" w:eastAsia="en-GB"/>
        </w:rPr>
        <w:t xml:space="preserve">Corral de la Gascona. </w:t>
      </w:r>
      <w:r w:rsidRPr="0032190F">
        <w:rPr>
          <w:szCs w:val="20"/>
          <w:lang w:val="fr-FR" w:eastAsia="en-GB"/>
        </w:rPr>
        <w:t xml:space="preserve">Abri peint (Huesca) </w:t>
      </w:r>
      <w:r w:rsidRPr="0032190F">
        <w:rPr>
          <w:lang w:val="fr-FR"/>
        </w:rPr>
        <w:t>"</w:t>
      </w:r>
      <w:hyperlink r:id="rId2509" w:anchor="Cul_Schemat_Espagne" w:history="1">
        <w:r w:rsidRPr="0032190F">
          <w:rPr>
            <w:rStyle w:val="Hyperlink"/>
            <w:lang w:val="fr-FR"/>
          </w:rPr>
          <w:t>art schématique ibérique</w:t>
        </w:r>
      </w:hyperlink>
      <w:r w:rsidRPr="0032190F">
        <w:rPr>
          <w:lang w:val="fr-FR"/>
        </w:rPr>
        <w:t>"</w:t>
      </w:r>
      <w:r w:rsidRPr="0032190F">
        <w:rPr>
          <w:szCs w:val="20"/>
          <w:lang w:val="fr-FR" w:eastAsia="en-GB"/>
        </w:rPr>
        <w:t xml:space="preserve">. Les bourrelets de concrétions nés du passage de l’eau ont même été mis en exergue par de longs traits de peinture (BIB 2397 p. 644) </w:t>
      </w:r>
      <w:r w:rsidR="0066629E">
        <w:rPr>
          <w:szCs w:val="20"/>
          <w:lang w:val="fr-FR" w:eastAsia="en-GB"/>
        </w:rPr>
        <w:t xml:space="preserve">(v. </w:t>
      </w:r>
      <w:hyperlink r:id="rId2510" w:anchor="Cul_Schemat_Espagne_sit_humid" w:history="1">
        <w:r w:rsidR="0066629E" w:rsidRPr="0066629E">
          <w:rPr>
            <w:rStyle w:val="Hyperlink"/>
            <w:szCs w:val="20"/>
            <w:lang w:val="fr-FR" w:eastAsia="en-GB"/>
          </w:rPr>
          <w:t>humidité</w:t>
        </w:r>
      </w:hyperlink>
      <w:r w:rsidR="0066629E">
        <w:rPr>
          <w:szCs w:val="20"/>
          <w:lang w:val="fr-FR" w:eastAsia="en-GB"/>
        </w:rPr>
        <w:t xml:space="preserve">) (SS BIB) </w:t>
      </w:r>
      <w:r w:rsidRPr="0032190F">
        <w:rPr>
          <w:szCs w:val="20"/>
          <w:lang w:val="fr-FR" w:eastAsia="en-GB"/>
        </w:rPr>
        <w:t>réutilisée comme bergerie (BIB 2397 p. 643)</w:t>
      </w:r>
    </w:p>
    <w:p w14:paraId="39BFB2A3" w14:textId="77777777" w:rsidR="00FD14EA" w:rsidRPr="0032190F" w:rsidRDefault="00FD14EA" w:rsidP="003A1FAF">
      <w:pPr>
        <w:autoSpaceDE w:val="0"/>
        <w:autoSpaceDN w:val="0"/>
        <w:adjustRightInd w:val="0"/>
        <w:rPr>
          <w:szCs w:val="20"/>
          <w:lang w:val="fr-FR" w:eastAsia="en-GB"/>
        </w:rPr>
      </w:pPr>
    </w:p>
    <w:p w14:paraId="0A34DDE0" w14:textId="77777777" w:rsidR="00030F67" w:rsidRPr="0032190F" w:rsidRDefault="00030F67" w:rsidP="00426FF9">
      <w:pPr>
        <w:pStyle w:val="Heading1"/>
      </w:pPr>
      <w:bookmarkStart w:id="1103" w:name="Sit_Artica_Campo"/>
      <w:r w:rsidRPr="0032190F">
        <w:lastRenderedPageBreak/>
        <w:t>ARTICA DE CAMPO</w:t>
      </w:r>
    </w:p>
    <w:bookmarkEnd w:id="1103"/>
    <w:p w14:paraId="293098DE" w14:textId="51D8EE22" w:rsidR="00030F67" w:rsidRPr="0032190F" w:rsidRDefault="00DF76F2" w:rsidP="00732BE1">
      <w:pPr>
        <w:autoSpaceDE w:val="0"/>
        <w:autoSpaceDN w:val="0"/>
        <w:adjustRightInd w:val="0"/>
        <w:jc w:val="both"/>
        <w:rPr>
          <w:szCs w:val="20"/>
          <w:lang w:val="fr-FR" w:eastAsia="en-GB"/>
        </w:rPr>
      </w:pPr>
      <w:r>
        <w:rPr>
          <w:iCs/>
          <w:szCs w:val="20"/>
          <w:lang w:val="fr-FR" w:eastAsia="en-GB"/>
        </w:rPr>
        <w:t xml:space="preserve">Abri de la vallée du </w:t>
      </w:r>
      <w:hyperlink r:id="rId2511" w:anchor="Sit_Vero" w:history="1">
        <w:r w:rsidRPr="00DF76F2">
          <w:rPr>
            <w:rStyle w:val="Hyperlink"/>
            <w:lang w:val="fr-FR"/>
          </w:rPr>
          <w:t>río Vero</w:t>
        </w:r>
      </w:hyperlink>
      <w:r>
        <w:rPr>
          <w:lang w:val="fr-FR"/>
        </w:rPr>
        <w:t xml:space="preserve"> (SS BIB). </w:t>
      </w:r>
      <w:r w:rsidR="00030F67" w:rsidRPr="0032190F">
        <w:rPr>
          <w:szCs w:val="20"/>
          <w:lang w:val="fr-FR" w:eastAsia="en-GB"/>
        </w:rPr>
        <w:t>La</w:t>
      </w:r>
      <w:r w:rsidR="003A1FAF" w:rsidRPr="0032190F">
        <w:rPr>
          <w:szCs w:val="20"/>
          <w:lang w:val="fr-FR" w:eastAsia="en-GB"/>
        </w:rPr>
        <w:t xml:space="preserve"> grotte de La Artica de Campo (</w:t>
      </w:r>
      <w:r w:rsidR="00030F67" w:rsidRPr="0032190F">
        <w:rPr>
          <w:szCs w:val="20"/>
          <w:lang w:val="fr-FR" w:eastAsia="en-GB"/>
        </w:rPr>
        <w:t>Huesca</w:t>
      </w:r>
      <w:r w:rsidR="003A1FAF" w:rsidRPr="0032190F">
        <w:rPr>
          <w:szCs w:val="20"/>
          <w:lang w:val="fr-FR" w:eastAsia="en-GB"/>
        </w:rPr>
        <w:t>),</w:t>
      </w:r>
      <w:r w:rsidR="00060930" w:rsidRPr="0032190F">
        <w:rPr>
          <w:szCs w:val="20"/>
          <w:lang w:val="fr-FR" w:eastAsia="en-GB"/>
        </w:rPr>
        <w:t xml:space="preserve"> </w:t>
      </w:r>
      <w:r w:rsidR="003F0557" w:rsidRPr="0032190F">
        <w:rPr>
          <w:lang w:val="fr-FR"/>
        </w:rPr>
        <w:t>"</w:t>
      </w:r>
      <w:hyperlink r:id="rId2512" w:anchor="Cul_Schemat_Espagne" w:history="1">
        <w:r w:rsidR="003F0557" w:rsidRPr="0032190F">
          <w:rPr>
            <w:rStyle w:val="Hyperlink"/>
            <w:lang w:val="fr-FR"/>
          </w:rPr>
          <w:t>art schématique ibérique</w:t>
        </w:r>
      </w:hyperlink>
      <w:r w:rsidR="003F0557" w:rsidRPr="0032190F">
        <w:rPr>
          <w:lang w:val="fr-FR"/>
        </w:rPr>
        <w:t xml:space="preserve">" </w:t>
      </w:r>
      <w:r w:rsidR="003A1FAF" w:rsidRPr="0032190F">
        <w:rPr>
          <w:szCs w:val="20"/>
          <w:lang w:val="fr-FR" w:eastAsia="en-GB"/>
        </w:rPr>
        <w:t>grande coupure verticale au fond de laquelle coule une source et qui a été utilisée comme</w:t>
      </w:r>
      <w:r w:rsidR="00060930" w:rsidRPr="0032190F">
        <w:rPr>
          <w:szCs w:val="20"/>
          <w:lang w:val="fr-FR" w:eastAsia="en-GB"/>
        </w:rPr>
        <w:t xml:space="preserve"> </w:t>
      </w:r>
      <w:r w:rsidR="003A1FAF" w:rsidRPr="0032190F">
        <w:rPr>
          <w:szCs w:val="20"/>
          <w:lang w:val="fr-FR" w:eastAsia="en-GB"/>
        </w:rPr>
        <w:t xml:space="preserve">bergerie </w:t>
      </w:r>
      <w:r w:rsidR="00732BE1">
        <w:rPr>
          <w:szCs w:val="20"/>
          <w:lang w:val="fr-FR" w:eastAsia="en-GB"/>
        </w:rPr>
        <w:t xml:space="preserve">(v. </w:t>
      </w:r>
      <w:hyperlink r:id="rId2513" w:anchor="Cul_Schemat_Espagne_sit_humid" w:history="1">
        <w:r w:rsidR="00732BE1" w:rsidRPr="0066629E">
          <w:rPr>
            <w:rStyle w:val="Hyperlink"/>
            <w:szCs w:val="20"/>
            <w:lang w:val="fr-FR" w:eastAsia="en-GB"/>
          </w:rPr>
          <w:t>humidité</w:t>
        </w:r>
      </w:hyperlink>
      <w:r w:rsidR="00732BE1">
        <w:rPr>
          <w:szCs w:val="20"/>
          <w:lang w:val="fr-FR" w:eastAsia="en-GB"/>
        </w:rPr>
        <w:t xml:space="preserve">) </w:t>
      </w:r>
      <w:r w:rsidR="003A1FAF" w:rsidRPr="0032190F">
        <w:rPr>
          <w:szCs w:val="20"/>
          <w:lang w:val="fr-FR" w:eastAsia="en-GB"/>
        </w:rPr>
        <w:t>(Baldellou et al., 1989). Sur un ressaut rocheux de la paroi de droite, au-dessus du</w:t>
      </w:r>
      <w:r w:rsidR="00060930" w:rsidRPr="0032190F">
        <w:rPr>
          <w:szCs w:val="20"/>
          <w:lang w:val="fr-FR" w:eastAsia="en-GB"/>
        </w:rPr>
        <w:t xml:space="preserve"> </w:t>
      </w:r>
      <w:r w:rsidR="003A1FAF" w:rsidRPr="0032190F">
        <w:rPr>
          <w:szCs w:val="20"/>
          <w:lang w:val="fr-FR" w:eastAsia="en-GB"/>
        </w:rPr>
        <w:t>vide, se trouvent les restes des peintures. Elles ont été dét</w:t>
      </w:r>
      <w:r w:rsidR="003C4F3B">
        <w:rPr>
          <w:szCs w:val="20"/>
          <w:lang w:val="fr-FR" w:eastAsia="en-GB"/>
        </w:rPr>
        <w:t>ruites par un piquetage systémat</w:t>
      </w:r>
      <w:r w:rsidR="003A1FAF" w:rsidRPr="0032190F">
        <w:rPr>
          <w:szCs w:val="20"/>
          <w:lang w:val="fr-FR" w:eastAsia="en-GB"/>
        </w:rPr>
        <w:t>ique de la paroi rocheuse. Néanmoins, on devine deux cervidés, un signe anthropomorphe</w:t>
      </w:r>
      <w:r w:rsidR="00060930" w:rsidRPr="0032190F">
        <w:rPr>
          <w:szCs w:val="20"/>
          <w:lang w:val="fr-FR" w:eastAsia="en-GB"/>
        </w:rPr>
        <w:t xml:space="preserve"> </w:t>
      </w:r>
      <w:r w:rsidR="003A1FAF" w:rsidRPr="0032190F">
        <w:rPr>
          <w:szCs w:val="20"/>
          <w:lang w:val="fr-FR" w:eastAsia="en-GB"/>
        </w:rPr>
        <w:t>et un signe soléiforme (ou arboriforme).</w:t>
      </w:r>
      <w:r w:rsidR="00060930" w:rsidRPr="0032190F">
        <w:rPr>
          <w:szCs w:val="20"/>
          <w:lang w:val="fr-FR" w:eastAsia="en-GB"/>
        </w:rPr>
        <w:t xml:space="preserve"> </w:t>
      </w:r>
      <w:r w:rsidR="00030F67" w:rsidRPr="0032190F">
        <w:rPr>
          <w:szCs w:val="20"/>
          <w:lang w:val="fr-FR" w:eastAsia="en-GB"/>
        </w:rPr>
        <w:t>(BIB 2397 p. 625-632)</w:t>
      </w:r>
      <w:r w:rsidR="0038059B" w:rsidRPr="0032190F">
        <w:rPr>
          <w:szCs w:val="20"/>
          <w:lang w:val="fr-FR" w:eastAsia="en-GB"/>
        </w:rPr>
        <w:t>. Plusieurs tessons de céramique cordée ont été ramassés dans l’éboulis de l’abri de Artica de Campo (Baldellou et al., 1989) (BIB 2397 p.638)</w:t>
      </w:r>
    </w:p>
    <w:p w14:paraId="486542DB" w14:textId="77777777" w:rsidR="00030F67" w:rsidRPr="0032190F" w:rsidRDefault="00030F67" w:rsidP="003A1FAF">
      <w:pPr>
        <w:autoSpaceDE w:val="0"/>
        <w:autoSpaceDN w:val="0"/>
        <w:adjustRightInd w:val="0"/>
        <w:rPr>
          <w:szCs w:val="20"/>
          <w:lang w:val="fr-FR" w:eastAsia="en-GB"/>
        </w:rPr>
      </w:pPr>
    </w:p>
    <w:p w14:paraId="6FC2ACF6" w14:textId="77777777" w:rsidR="00030F67" w:rsidRPr="0032190F" w:rsidRDefault="00030F67" w:rsidP="003A1FAF">
      <w:pPr>
        <w:autoSpaceDE w:val="0"/>
        <w:autoSpaceDN w:val="0"/>
        <w:adjustRightInd w:val="0"/>
        <w:rPr>
          <w:szCs w:val="20"/>
          <w:lang w:val="fr-FR" w:eastAsia="en-GB"/>
        </w:rPr>
      </w:pPr>
    </w:p>
    <w:p w14:paraId="1A725EAB" w14:textId="77777777" w:rsidR="00030F67" w:rsidRPr="0032190F" w:rsidRDefault="00030F67" w:rsidP="00426FF9">
      <w:pPr>
        <w:pStyle w:val="Heading1"/>
      </w:pPr>
      <w:bookmarkStart w:id="1104" w:name="Sit_Quizans"/>
      <w:r w:rsidRPr="0032190F">
        <w:t>QUIZANS</w:t>
      </w:r>
    </w:p>
    <w:bookmarkEnd w:id="1104"/>
    <w:p w14:paraId="30A67EFE" w14:textId="77777777" w:rsidR="00C002A2" w:rsidRDefault="00C002A2" w:rsidP="00732BE1">
      <w:pPr>
        <w:autoSpaceDE w:val="0"/>
        <w:autoSpaceDN w:val="0"/>
        <w:adjustRightInd w:val="0"/>
        <w:jc w:val="both"/>
        <w:rPr>
          <w:szCs w:val="20"/>
          <w:lang w:val="fr-FR" w:eastAsia="en-GB"/>
        </w:rPr>
      </w:pPr>
    </w:p>
    <w:p w14:paraId="7E62AAF0" w14:textId="1E4517B4" w:rsidR="00030F67" w:rsidRPr="0032190F" w:rsidRDefault="003A1FAF" w:rsidP="00732BE1">
      <w:pPr>
        <w:autoSpaceDE w:val="0"/>
        <w:autoSpaceDN w:val="0"/>
        <w:adjustRightInd w:val="0"/>
        <w:jc w:val="both"/>
        <w:rPr>
          <w:szCs w:val="20"/>
          <w:lang w:val="fr-FR" w:eastAsia="en-GB"/>
        </w:rPr>
      </w:pPr>
      <w:r w:rsidRPr="0032190F">
        <w:rPr>
          <w:szCs w:val="20"/>
          <w:lang w:val="fr-FR" w:eastAsia="en-GB"/>
        </w:rPr>
        <w:t>Les abris de Quizáns (</w:t>
      </w:r>
      <w:r w:rsidR="00030F67" w:rsidRPr="0032190F">
        <w:rPr>
          <w:szCs w:val="20"/>
          <w:lang w:val="fr-FR" w:eastAsia="en-GB"/>
        </w:rPr>
        <w:t>Huesca</w:t>
      </w:r>
      <w:r w:rsidRPr="0032190F">
        <w:rPr>
          <w:szCs w:val="20"/>
          <w:lang w:val="fr-FR" w:eastAsia="en-GB"/>
        </w:rPr>
        <w:t xml:space="preserve">), </w:t>
      </w:r>
      <w:r w:rsidR="003F0557" w:rsidRPr="0032190F">
        <w:rPr>
          <w:lang w:val="fr-FR"/>
        </w:rPr>
        <w:t>"</w:t>
      </w:r>
      <w:hyperlink r:id="rId2514" w:anchor="Cul_Schemat_Espagne" w:history="1">
        <w:r w:rsidR="003F0557" w:rsidRPr="0032190F">
          <w:rPr>
            <w:rStyle w:val="Hyperlink"/>
            <w:lang w:val="fr-FR"/>
          </w:rPr>
          <w:t>art schématique ibérique</w:t>
        </w:r>
      </w:hyperlink>
      <w:r w:rsidR="003F0557" w:rsidRPr="0032190F">
        <w:rPr>
          <w:lang w:val="fr-FR"/>
        </w:rPr>
        <w:t xml:space="preserve">" </w:t>
      </w:r>
      <w:r w:rsidRPr="0032190F">
        <w:rPr>
          <w:szCs w:val="20"/>
          <w:lang w:val="fr-FR" w:eastAsia="en-GB"/>
        </w:rPr>
        <w:t>sur les contreforts du plateau homonyme, dominent toute la</w:t>
      </w:r>
      <w:r w:rsidR="00060930" w:rsidRPr="0032190F">
        <w:rPr>
          <w:szCs w:val="20"/>
          <w:lang w:val="fr-FR" w:eastAsia="en-GB"/>
        </w:rPr>
        <w:t xml:space="preserve"> </w:t>
      </w:r>
      <w:r w:rsidRPr="0032190F">
        <w:rPr>
          <w:szCs w:val="20"/>
          <w:lang w:val="fr-FR" w:eastAsia="en-GB"/>
        </w:rPr>
        <w:t xml:space="preserve">zone (Baldellou et al., 1985a). </w:t>
      </w:r>
      <w:r w:rsidR="0066629E">
        <w:rPr>
          <w:szCs w:val="20"/>
          <w:lang w:val="fr-FR" w:eastAsia="en-GB"/>
        </w:rPr>
        <w:t xml:space="preserve">Proche d'une source (v. </w:t>
      </w:r>
      <w:hyperlink r:id="rId2515" w:anchor="Cul_Schemat_Espagne_sit_humid" w:history="1">
        <w:r w:rsidR="0066629E" w:rsidRPr="0066629E">
          <w:rPr>
            <w:rStyle w:val="Hyperlink"/>
            <w:szCs w:val="20"/>
            <w:lang w:val="fr-FR" w:eastAsia="en-GB"/>
          </w:rPr>
          <w:t>humidité</w:t>
        </w:r>
        <w:r w:rsidR="0066629E">
          <w:rPr>
            <w:rStyle w:val="Hyperlink"/>
            <w:szCs w:val="20"/>
            <w:lang w:val="fr-FR" w:eastAsia="en-GB"/>
          </w:rPr>
          <w:t>)</w:t>
        </w:r>
        <w:r w:rsidR="0066629E" w:rsidRPr="0066629E">
          <w:rPr>
            <w:rStyle w:val="Hyperlink"/>
            <w:szCs w:val="20"/>
            <w:lang w:val="fr-FR" w:eastAsia="en-GB"/>
          </w:rPr>
          <w:t xml:space="preserve"> </w:t>
        </w:r>
      </w:hyperlink>
      <w:r w:rsidR="0066629E">
        <w:rPr>
          <w:szCs w:val="20"/>
          <w:lang w:val="fr-FR" w:eastAsia="en-GB"/>
        </w:rPr>
        <w:t>(BIB 2397 p. 644)</w:t>
      </w:r>
      <w:r w:rsidR="00C002A2" w:rsidRPr="00C002A2">
        <w:rPr>
          <w:szCs w:val="20"/>
          <w:lang w:val="fr-FR" w:eastAsia="en-GB"/>
        </w:rPr>
        <w:t xml:space="preserve"> </w:t>
      </w:r>
      <w:r w:rsidR="00C002A2" w:rsidRPr="0032190F">
        <w:rPr>
          <w:szCs w:val="20"/>
          <w:lang w:val="fr-FR" w:eastAsia="en-GB"/>
        </w:rPr>
        <w:t>Ces deux abris ont été utilisés comme bergeries et une cavité voisine où coule une petite source a été aménagée en habitation par les bergers.(BIB 2397 p. 625-632)</w:t>
      </w:r>
    </w:p>
    <w:p w14:paraId="2A44C322" w14:textId="77777777" w:rsidR="00030F67" w:rsidRPr="0032190F" w:rsidRDefault="00030F67" w:rsidP="003A1FAF">
      <w:pPr>
        <w:autoSpaceDE w:val="0"/>
        <w:autoSpaceDN w:val="0"/>
        <w:adjustRightInd w:val="0"/>
        <w:rPr>
          <w:szCs w:val="20"/>
          <w:lang w:val="fr-FR" w:eastAsia="en-GB"/>
        </w:rPr>
      </w:pPr>
    </w:p>
    <w:p w14:paraId="2AFEB244" w14:textId="77777777" w:rsidR="00030F67" w:rsidRPr="0032190F" w:rsidRDefault="00030F67" w:rsidP="00B66067">
      <w:pPr>
        <w:pStyle w:val="Heading2"/>
        <w:rPr>
          <w:szCs w:val="20"/>
          <w:lang w:eastAsia="en-GB"/>
        </w:rPr>
      </w:pPr>
      <w:r w:rsidRPr="0032190F">
        <w:t>Quizans</w:t>
      </w:r>
      <w:r w:rsidRPr="0032190F">
        <w:rPr>
          <w:szCs w:val="20"/>
          <w:lang w:eastAsia="en-GB"/>
        </w:rPr>
        <w:t xml:space="preserve"> 1</w:t>
      </w:r>
    </w:p>
    <w:p w14:paraId="0809960D" w14:textId="77777777" w:rsidR="00030F67" w:rsidRPr="0032190F" w:rsidRDefault="003A1FAF" w:rsidP="003A1FAF">
      <w:pPr>
        <w:autoSpaceDE w:val="0"/>
        <w:autoSpaceDN w:val="0"/>
        <w:adjustRightInd w:val="0"/>
        <w:rPr>
          <w:szCs w:val="20"/>
          <w:lang w:val="fr-FR" w:eastAsia="en-GB"/>
        </w:rPr>
      </w:pPr>
      <w:r w:rsidRPr="0032190F">
        <w:rPr>
          <w:szCs w:val="20"/>
          <w:lang w:val="fr-FR" w:eastAsia="en-GB"/>
        </w:rPr>
        <w:t>À l’exception d’un petit cervidé accompagné de son faon, la</w:t>
      </w:r>
      <w:r w:rsidR="00060930" w:rsidRPr="0032190F">
        <w:rPr>
          <w:szCs w:val="20"/>
          <w:lang w:val="fr-FR" w:eastAsia="en-GB"/>
        </w:rPr>
        <w:t xml:space="preserve"> </w:t>
      </w:r>
      <w:r w:rsidRPr="0032190F">
        <w:rPr>
          <w:szCs w:val="20"/>
          <w:lang w:val="fr-FR" w:eastAsia="en-GB"/>
        </w:rPr>
        <w:t>thématique se réduit à des segments et des ponctuations dans Quizáns 1</w:t>
      </w:r>
      <w:r w:rsidR="00030F67" w:rsidRPr="0032190F">
        <w:rPr>
          <w:szCs w:val="20"/>
          <w:lang w:val="fr-FR" w:eastAsia="en-GB"/>
        </w:rPr>
        <w:t xml:space="preserve"> (BIB 2397 p. 625-632)</w:t>
      </w:r>
    </w:p>
    <w:p w14:paraId="72CE1ECD" w14:textId="77777777" w:rsidR="00030F67" w:rsidRPr="0032190F" w:rsidRDefault="00030F67" w:rsidP="003A1FAF">
      <w:pPr>
        <w:autoSpaceDE w:val="0"/>
        <w:autoSpaceDN w:val="0"/>
        <w:adjustRightInd w:val="0"/>
        <w:rPr>
          <w:szCs w:val="20"/>
          <w:lang w:val="fr-FR" w:eastAsia="en-GB"/>
        </w:rPr>
      </w:pPr>
    </w:p>
    <w:p w14:paraId="68809382" w14:textId="77777777" w:rsidR="00030F67" w:rsidRPr="0032190F" w:rsidRDefault="00030F67" w:rsidP="00B66067">
      <w:pPr>
        <w:pStyle w:val="Heading2"/>
        <w:rPr>
          <w:lang w:eastAsia="en-GB"/>
        </w:rPr>
      </w:pPr>
      <w:bookmarkStart w:id="1105" w:name="Sit_Quizans_2"/>
      <w:r w:rsidRPr="0032190F">
        <w:rPr>
          <w:lang w:eastAsia="en-GB"/>
        </w:rPr>
        <w:t>Quizans 2</w:t>
      </w:r>
    </w:p>
    <w:bookmarkEnd w:id="1105"/>
    <w:p w14:paraId="27A7D7F1" w14:textId="4CFB6D10" w:rsidR="00030F67" w:rsidRPr="0032190F" w:rsidRDefault="003A1FAF" w:rsidP="003A1FAF">
      <w:pPr>
        <w:autoSpaceDE w:val="0"/>
        <w:autoSpaceDN w:val="0"/>
        <w:adjustRightInd w:val="0"/>
        <w:rPr>
          <w:szCs w:val="20"/>
          <w:lang w:val="fr-FR" w:eastAsia="en-GB"/>
        </w:rPr>
      </w:pPr>
      <w:r w:rsidRPr="0032190F">
        <w:rPr>
          <w:szCs w:val="20"/>
          <w:lang w:val="fr-FR" w:eastAsia="en-GB"/>
        </w:rPr>
        <w:t>Dans Quizáns 2,</w:t>
      </w:r>
      <w:r w:rsidR="00060930" w:rsidRPr="0032190F">
        <w:rPr>
          <w:szCs w:val="20"/>
          <w:lang w:val="fr-FR" w:eastAsia="en-GB"/>
        </w:rPr>
        <w:t xml:space="preserve"> </w:t>
      </w:r>
      <w:r w:rsidRPr="0032190F">
        <w:rPr>
          <w:szCs w:val="20"/>
          <w:lang w:val="fr-FR" w:eastAsia="en-GB"/>
        </w:rPr>
        <w:t>un grand signe anthropomorphe est p</w:t>
      </w:r>
      <w:r w:rsidR="00C002A2">
        <w:rPr>
          <w:szCs w:val="20"/>
          <w:lang w:val="fr-FR" w:eastAsia="en-GB"/>
        </w:rPr>
        <w:t xml:space="preserve">eint sur des coulées de calcite </w:t>
      </w:r>
      <w:r w:rsidR="00030F67" w:rsidRPr="0032190F">
        <w:rPr>
          <w:szCs w:val="20"/>
          <w:lang w:val="fr-FR" w:eastAsia="en-GB"/>
        </w:rPr>
        <w:t>(BIB 2397 p. 625-632)</w:t>
      </w:r>
      <w:r w:rsidR="006747F5" w:rsidRPr="0032190F">
        <w:rPr>
          <w:szCs w:val="20"/>
          <w:lang w:val="fr-FR" w:eastAsia="en-GB"/>
        </w:rPr>
        <w:t xml:space="preserve"> Les bourrelets de concrétions nés du passage de l’eau</w:t>
      </w:r>
      <w:r w:rsidR="00732BE1">
        <w:rPr>
          <w:szCs w:val="20"/>
          <w:lang w:val="fr-FR" w:eastAsia="en-GB"/>
        </w:rPr>
        <w:t xml:space="preserve"> (v. </w:t>
      </w:r>
      <w:hyperlink r:id="rId2516" w:anchor="Cul_Schemat_Espagne_sit_humid" w:history="1">
        <w:r w:rsidR="00732BE1" w:rsidRPr="0066629E">
          <w:rPr>
            <w:rStyle w:val="Hyperlink"/>
            <w:szCs w:val="20"/>
            <w:lang w:val="fr-FR" w:eastAsia="en-GB"/>
          </w:rPr>
          <w:t>humidité</w:t>
        </w:r>
      </w:hyperlink>
      <w:r w:rsidR="00732BE1" w:rsidRPr="00732BE1">
        <w:rPr>
          <w:lang w:val="fr-FR"/>
        </w:rPr>
        <w:t>)</w:t>
      </w:r>
      <w:r w:rsidR="006747F5" w:rsidRPr="0032190F">
        <w:rPr>
          <w:szCs w:val="20"/>
          <w:lang w:val="fr-FR" w:eastAsia="en-GB"/>
        </w:rPr>
        <w:t xml:space="preserve"> ont même été mis en exergue par de longs traits de peinture (BIB 2397 p. 644)</w:t>
      </w:r>
    </w:p>
    <w:p w14:paraId="6D13F9BC" w14:textId="77777777" w:rsidR="00030F67" w:rsidRPr="0032190F" w:rsidRDefault="00030F67" w:rsidP="003A1FAF">
      <w:pPr>
        <w:autoSpaceDE w:val="0"/>
        <w:autoSpaceDN w:val="0"/>
        <w:adjustRightInd w:val="0"/>
        <w:rPr>
          <w:szCs w:val="20"/>
          <w:lang w:val="fr-FR" w:eastAsia="en-GB"/>
        </w:rPr>
      </w:pPr>
    </w:p>
    <w:p w14:paraId="3260A28D" w14:textId="77777777" w:rsidR="00030F67" w:rsidRPr="0032190F" w:rsidRDefault="00030F67" w:rsidP="00426FF9">
      <w:pPr>
        <w:pStyle w:val="Heading1"/>
      </w:pPr>
      <w:bookmarkStart w:id="1106" w:name="Sit_Palomera"/>
      <w:r w:rsidRPr="0032190F">
        <w:t>PALOMERA</w:t>
      </w:r>
    </w:p>
    <w:bookmarkEnd w:id="1106"/>
    <w:p w14:paraId="4048BB70" w14:textId="28BE25A3" w:rsidR="0066629E" w:rsidRDefault="00030F67" w:rsidP="006747F5">
      <w:pPr>
        <w:autoSpaceDE w:val="0"/>
        <w:autoSpaceDN w:val="0"/>
        <w:adjustRightInd w:val="0"/>
        <w:jc w:val="both"/>
        <w:rPr>
          <w:szCs w:val="20"/>
          <w:lang w:val="fr-FR" w:eastAsia="en-GB"/>
        </w:rPr>
      </w:pPr>
      <w:r w:rsidRPr="0032190F">
        <w:rPr>
          <w:szCs w:val="20"/>
          <w:lang w:val="fr-FR" w:eastAsia="en-GB"/>
        </w:rPr>
        <w:t>L</w:t>
      </w:r>
      <w:r w:rsidR="003A1FAF" w:rsidRPr="0032190F">
        <w:rPr>
          <w:szCs w:val="20"/>
          <w:lang w:val="fr-FR" w:eastAsia="en-GB"/>
        </w:rPr>
        <w:t>’énorme cavité de Palomera (</w:t>
      </w:r>
      <w:r w:rsidR="003F0557" w:rsidRPr="0032190F">
        <w:rPr>
          <w:szCs w:val="20"/>
          <w:lang w:val="fr-FR" w:eastAsia="en-GB"/>
        </w:rPr>
        <w:t>Huesca</w:t>
      </w:r>
      <w:r w:rsidR="003A1FAF" w:rsidRPr="0032190F">
        <w:rPr>
          <w:szCs w:val="20"/>
          <w:lang w:val="fr-FR" w:eastAsia="en-GB"/>
        </w:rPr>
        <w:t>),</w:t>
      </w:r>
      <w:r w:rsidR="003F0557" w:rsidRPr="0032190F">
        <w:rPr>
          <w:lang w:val="fr-FR"/>
        </w:rPr>
        <w:t xml:space="preserve"> "</w:t>
      </w:r>
      <w:hyperlink r:id="rId2517" w:anchor="Cul_Schemat_Espagne" w:history="1">
        <w:r w:rsidR="003F0557" w:rsidRPr="0032190F">
          <w:rPr>
            <w:rStyle w:val="Hyperlink"/>
            <w:lang w:val="fr-FR"/>
          </w:rPr>
          <w:t>art schématique ibérique</w:t>
        </w:r>
      </w:hyperlink>
      <w:r w:rsidR="003F0557" w:rsidRPr="0032190F">
        <w:rPr>
          <w:lang w:val="fr-FR"/>
        </w:rPr>
        <w:t xml:space="preserve">" </w:t>
      </w:r>
      <w:r w:rsidR="003A1FAF" w:rsidRPr="0032190F">
        <w:rPr>
          <w:szCs w:val="20"/>
          <w:lang w:val="fr-FR" w:eastAsia="en-GB"/>
        </w:rPr>
        <w:t xml:space="preserve"> située au début du ravin de la</w:t>
      </w:r>
      <w:r w:rsidR="00060930" w:rsidRPr="0032190F">
        <w:rPr>
          <w:szCs w:val="20"/>
          <w:lang w:val="fr-FR" w:eastAsia="en-GB"/>
        </w:rPr>
        <w:t xml:space="preserve"> </w:t>
      </w:r>
      <w:r w:rsidR="003A1FAF" w:rsidRPr="0032190F">
        <w:rPr>
          <w:szCs w:val="20"/>
          <w:lang w:val="fr-FR" w:eastAsia="en-GB"/>
        </w:rPr>
        <w:t>Fuente, contient, à droite, un trait peint le long d’un bourrelet de calcite, puis un premier</w:t>
      </w:r>
      <w:r w:rsidR="00060930" w:rsidRPr="0032190F">
        <w:rPr>
          <w:szCs w:val="20"/>
          <w:lang w:val="fr-FR" w:eastAsia="en-GB"/>
        </w:rPr>
        <w:t xml:space="preserve"> </w:t>
      </w:r>
      <w:r w:rsidR="003A1FAF" w:rsidRPr="0032190F">
        <w:rPr>
          <w:szCs w:val="20"/>
          <w:lang w:val="fr-FR" w:eastAsia="en-GB"/>
        </w:rPr>
        <w:t>panneau avec un signe anthropomorphe rouge dont un bras a été repeint en noir, quatre</w:t>
      </w:r>
      <w:r w:rsidR="00060930" w:rsidRPr="0032190F">
        <w:rPr>
          <w:szCs w:val="20"/>
          <w:lang w:val="fr-FR" w:eastAsia="en-GB"/>
        </w:rPr>
        <w:t xml:space="preserve"> </w:t>
      </w:r>
      <w:r w:rsidR="003A1FAF" w:rsidRPr="0032190F">
        <w:rPr>
          <w:szCs w:val="20"/>
          <w:lang w:val="fr-FR" w:eastAsia="en-GB"/>
        </w:rPr>
        <w:t>quadrupèdes dont un en position inversée, un trait planté dans l’échine, des traits courts et</w:t>
      </w:r>
      <w:r w:rsidR="00060930" w:rsidRPr="0032190F">
        <w:rPr>
          <w:szCs w:val="20"/>
          <w:lang w:val="fr-FR" w:eastAsia="en-GB"/>
        </w:rPr>
        <w:t xml:space="preserve"> </w:t>
      </w:r>
      <w:r w:rsidR="003A1FAF" w:rsidRPr="0032190F">
        <w:rPr>
          <w:szCs w:val="20"/>
          <w:lang w:val="fr-FR" w:eastAsia="en-GB"/>
        </w:rPr>
        <w:t>des points, enfin un deuxième panneau de plusieurs quadrupèdes suivis de lignes de points,</w:t>
      </w:r>
      <w:r w:rsidR="00060930" w:rsidRPr="0032190F">
        <w:rPr>
          <w:szCs w:val="20"/>
          <w:lang w:val="fr-FR" w:eastAsia="en-GB"/>
        </w:rPr>
        <w:t xml:space="preserve"> </w:t>
      </w:r>
      <w:r w:rsidR="003A1FAF" w:rsidRPr="0032190F">
        <w:rPr>
          <w:szCs w:val="20"/>
          <w:lang w:val="fr-FR" w:eastAsia="en-GB"/>
        </w:rPr>
        <w:t xml:space="preserve">le tout de couleur noire (Baldellou et al., 1985a). </w:t>
      </w:r>
      <w:hyperlink r:id="rId2518" w:anchor="Cul_Schemat_Espagne_TAC_c_align" w:history="1">
        <w:r w:rsidR="003A1FAF" w:rsidRPr="0066629E">
          <w:rPr>
            <w:rStyle w:val="Hyperlink"/>
            <w:szCs w:val="20"/>
            <w:lang w:val="fr-FR" w:eastAsia="en-GB"/>
          </w:rPr>
          <w:t>alignements</w:t>
        </w:r>
      </w:hyperlink>
      <w:r w:rsidR="003A1FAF" w:rsidRPr="0032190F">
        <w:rPr>
          <w:szCs w:val="20"/>
          <w:lang w:val="fr-FR" w:eastAsia="en-GB"/>
        </w:rPr>
        <w:t xml:space="preserve"> de figures</w:t>
      </w:r>
      <w:r w:rsidR="00060930" w:rsidRPr="0032190F">
        <w:rPr>
          <w:szCs w:val="20"/>
          <w:lang w:val="fr-FR" w:eastAsia="en-GB"/>
        </w:rPr>
        <w:t xml:space="preserve"> </w:t>
      </w:r>
      <w:r w:rsidRPr="0032190F">
        <w:rPr>
          <w:szCs w:val="20"/>
          <w:lang w:val="fr-FR" w:eastAsia="en-GB"/>
        </w:rPr>
        <w:t>(BIB 2397 p. 625-632)</w:t>
      </w:r>
      <w:r w:rsidR="006747F5" w:rsidRPr="0032190F">
        <w:rPr>
          <w:szCs w:val="20"/>
          <w:lang w:val="fr-FR" w:eastAsia="en-GB"/>
        </w:rPr>
        <w:t xml:space="preserve"> </w:t>
      </w:r>
    </w:p>
    <w:p w14:paraId="414B84B7" w14:textId="77777777" w:rsidR="0066629E" w:rsidRDefault="0066629E" w:rsidP="006747F5">
      <w:pPr>
        <w:autoSpaceDE w:val="0"/>
        <w:autoSpaceDN w:val="0"/>
        <w:adjustRightInd w:val="0"/>
        <w:jc w:val="both"/>
        <w:rPr>
          <w:szCs w:val="20"/>
          <w:lang w:val="fr-FR" w:eastAsia="en-GB"/>
        </w:rPr>
      </w:pPr>
    </w:p>
    <w:p w14:paraId="092F2FD5" w14:textId="01D1B84D" w:rsidR="00030F67" w:rsidRPr="00162A96" w:rsidRDefault="006747F5" w:rsidP="006747F5">
      <w:pPr>
        <w:autoSpaceDE w:val="0"/>
        <w:autoSpaceDN w:val="0"/>
        <w:adjustRightInd w:val="0"/>
        <w:jc w:val="both"/>
        <w:rPr>
          <w:szCs w:val="20"/>
          <w:lang w:val="es-ES" w:eastAsia="en-GB"/>
        </w:rPr>
      </w:pPr>
      <w:r w:rsidRPr="00AA1ED0">
        <w:rPr>
          <w:szCs w:val="20"/>
          <w:lang w:val="fr-FR" w:eastAsia="en-GB"/>
        </w:rPr>
        <w:t>Les bourrelets de concrétions nés du passage de l’eau ont même été mis en exergue par de longs traits de peinture (BIB 2397 p. 644)</w:t>
      </w:r>
      <w:r w:rsidR="00AA1ED0" w:rsidRPr="00AA1ED0">
        <w:rPr>
          <w:szCs w:val="20"/>
          <w:lang w:val="fr-FR" w:eastAsia="en-GB"/>
        </w:rPr>
        <w:t xml:space="preserve"> L’eau de pluie tombe au milieu de la cavité et des gours sont visibles</w:t>
      </w:r>
      <w:r w:rsidR="0066629E" w:rsidRPr="00AA1ED0">
        <w:rPr>
          <w:szCs w:val="20"/>
          <w:lang w:val="fr-FR" w:eastAsia="en-GB"/>
        </w:rPr>
        <w:t xml:space="preserve"> (v. </w:t>
      </w:r>
      <w:hyperlink r:id="rId2519" w:anchor="Cul_Schemat_Espagne_sit_humid" w:history="1">
        <w:r w:rsidR="0066629E" w:rsidRPr="00162A96">
          <w:rPr>
            <w:rStyle w:val="Hyperlink"/>
            <w:szCs w:val="20"/>
            <w:lang w:val="es-ES" w:eastAsia="en-GB"/>
          </w:rPr>
          <w:t>humidité</w:t>
        </w:r>
      </w:hyperlink>
      <w:r w:rsidR="0066629E" w:rsidRPr="00162A96">
        <w:rPr>
          <w:szCs w:val="20"/>
          <w:lang w:val="es-ES" w:eastAsia="en-GB"/>
        </w:rPr>
        <w:t xml:space="preserve">) </w:t>
      </w:r>
      <w:r w:rsidR="00AA1ED0" w:rsidRPr="00162A96">
        <w:rPr>
          <w:szCs w:val="20"/>
          <w:lang w:val="es-ES" w:eastAsia="en-GB"/>
        </w:rPr>
        <w:t>(BIB 2397)</w:t>
      </w:r>
    </w:p>
    <w:p w14:paraId="724ABF90" w14:textId="77777777" w:rsidR="004F64F8" w:rsidRPr="00162A96" w:rsidRDefault="004F64F8" w:rsidP="006747F5">
      <w:pPr>
        <w:autoSpaceDE w:val="0"/>
        <w:autoSpaceDN w:val="0"/>
        <w:adjustRightInd w:val="0"/>
        <w:jc w:val="both"/>
        <w:rPr>
          <w:szCs w:val="20"/>
          <w:lang w:val="es-ES" w:eastAsia="en-GB"/>
        </w:rPr>
      </w:pPr>
    </w:p>
    <w:p w14:paraId="38A3F891" w14:textId="77777777" w:rsidR="004F64F8" w:rsidRPr="00426FF9" w:rsidRDefault="004F64F8" w:rsidP="00426FF9">
      <w:pPr>
        <w:pStyle w:val="Heading1"/>
        <w:rPr>
          <w:lang w:val="es-ES"/>
        </w:rPr>
      </w:pPr>
      <w:bookmarkStart w:id="1107" w:name="Sit_Olvena"/>
      <w:r w:rsidRPr="00426FF9">
        <w:rPr>
          <w:lang w:val="es-ES"/>
        </w:rPr>
        <w:t>OLVENA</w:t>
      </w:r>
    </w:p>
    <w:p w14:paraId="058392E5" w14:textId="77777777" w:rsidR="00715703" w:rsidRPr="00715703" w:rsidRDefault="00715703" w:rsidP="00715703">
      <w:pPr>
        <w:rPr>
          <w:lang w:val="es-ES" w:eastAsia="en-GB"/>
        </w:rPr>
      </w:pPr>
      <w:bookmarkStart w:id="1108" w:name="Sit_Moro"/>
      <w:bookmarkEnd w:id="1107"/>
      <w:r>
        <w:rPr>
          <w:lang w:val="es-ES" w:eastAsia="en-GB"/>
        </w:rPr>
        <w:t>Moro</w:t>
      </w:r>
      <w:bookmarkEnd w:id="1108"/>
      <w:r>
        <w:rPr>
          <w:lang w:val="es-ES" w:eastAsia="en-GB"/>
        </w:rPr>
        <w:t xml:space="preserve">, </w:t>
      </w:r>
      <w:r w:rsidRPr="00A42C78">
        <w:rPr>
          <w:szCs w:val="20"/>
          <w:lang w:val="es-ES" w:eastAsia="en-GB"/>
        </w:rPr>
        <w:t xml:space="preserve">Cueva d'Olvena, </w:t>
      </w:r>
      <w:r w:rsidRPr="00A42C78">
        <w:rPr>
          <w:color w:val="181816"/>
          <w:szCs w:val="19"/>
          <w:lang w:val="es-ES" w:eastAsia="en-GB"/>
        </w:rPr>
        <w:t xml:space="preserve">Moro </w:t>
      </w:r>
      <w:r w:rsidRPr="00A42C78">
        <w:rPr>
          <w:color w:val="282826"/>
          <w:szCs w:val="19"/>
          <w:lang w:val="es-ES" w:eastAsia="en-GB"/>
        </w:rPr>
        <w:t xml:space="preserve">de </w:t>
      </w:r>
      <w:r w:rsidRPr="00A42C78">
        <w:rPr>
          <w:color w:val="181816"/>
          <w:szCs w:val="19"/>
          <w:lang w:val="es-ES" w:eastAsia="en-GB"/>
        </w:rPr>
        <w:t>Olvena</w:t>
      </w:r>
    </w:p>
    <w:p w14:paraId="23A701DB" w14:textId="77777777" w:rsidR="00715703" w:rsidRDefault="00715703" w:rsidP="00715703">
      <w:pPr>
        <w:autoSpaceDE w:val="0"/>
        <w:autoSpaceDN w:val="0"/>
        <w:adjustRightInd w:val="0"/>
        <w:jc w:val="both"/>
        <w:rPr>
          <w:szCs w:val="20"/>
          <w:lang w:val="es-ES" w:eastAsia="en-GB"/>
        </w:rPr>
      </w:pPr>
    </w:p>
    <w:p w14:paraId="58FEFDE8" w14:textId="6F95D083" w:rsidR="00715703" w:rsidRPr="00A42C78" w:rsidRDefault="00715703" w:rsidP="00715703">
      <w:pPr>
        <w:autoSpaceDE w:val="0"/>
        <w:autoSpaceDN w:val="0"/>
        <w:adjustRightInd w:val="0"/>
        <w:jc w:val="both"/>
        <w:rPr>
          <w:szCs w:val="20"/>
          <w:lang w:val="es-ES" w:eastAsia="en-GB"/>
        </w:rPr>
      </w:pPr>
      <w:r w:rsidRPr="000E5475">
        <w:rPr>
          <w:szCs w:val="20"/>
          <w:lang w:val="es-ES" w:eastAsia="en-GB"/>
        </w:rPr>
        <w:t xml:space="preserve">La Cueva del Moro de Olvena (Somontano, Huesca) est un site néolithique des </w:t>
      </w:r>
      <w:hyperlink r:id="rId2520" w:anchor="Sit_Pyrenees_Centrales" w:history="1">
        <w:r w:rsidRPr="00A42C78">
          <w:rPr>
            <w:rStyle w:val="Hyperlink"/>
            <w:szCs w:val="20"/>
            <w:lang w:val="es-ES" w:eastAsia="en-GB"/>
          </w:rPr>
          <w:t>Pyrénées centrales</w:t>
        </w:r>
      </w:hyperlink>
      <w:r>
        <w:rPr>
          <w:szCs w:val="20"/>
          <w:lang w:val="es-ES" w:eastAsia="en-GB"/>
        </w:rPr>
        <w:t xml:space="preserve"> (BIB 2560) proche de </w:t>
      </w:r>
      <w:hyperlink r:id="rId2521" w:anchor="SIt_Remosillo" w:history="1">
        <w:r w:rsidRPr="00A42C78">
          <w:rPr>
            <w:rStyle w:val="Hyperlink"/>
            <w:szCs w:val="20"/>
            <w:lang w:val="es-ES" w:eastAsia="en-GB"/>
          </w:rPr>
          <w:t>Remosillo</w:t>
        </w:r>
      </w:hyperlink>
      <w:r w:rsidRPr="00A42C78">
        <w:rPr>
          <w:szCs w:val="20"/>
          <w:lang w:val="es-ES" w:eastAsia="en-GB"/>
        </w:rPr>
        <w:t xml:space="preserve"> </w:t>
      </w:r>
      <w:r>
        <w:rPr>
          <w:szCs w:val="20"/>
          <w:lang w:val="es-ES" w:eastAsia="en-GB"/>
        </w:rPr>
        <w:t>(BIB 2779)</w:t>
      </w:r>
    </w:p>
    <w:p w14:paraId="495F94D5" w14:textId="78633735" w:rsidR="004F64F8" w:rsidRPr="0032190F" w:rsidRDefault="004F64F8" w:rsidP="006747F5">
      <w:pPr>
        <w:autoSpaceDE w:val="0"/>
        <w:autoSpaceDN w:val="0"/>
        <w:adjustRightInd w:val="0"/>
        <w:jc w:val="both"/>
        <w:rPr>
          <w:szCs w:val="20"/>
          <w:lang w:val="fr-FR" w:eastAsia="en-GB"/>
        </w:rPr>
      </w:pPr>
      <w:r w:rsidRPr="0032190F">
        <w:rPr>
          <w:szCs w:val="20"/>
          <w:lang w:val="fr-FR" w:eastAsia="en-GB"/>
        </w:rPr>
        <w:t>La Cueva de Olvena</w:t>
      </w:r>
      <w:r w:rsidR="00715703">
        <w:rPr>
          <w:szCs w:val="20"/>
          <w:lang w:val="fr-FR" w:eastAsia="en-GB"/>
        </w:rPr>
        <w:t xml:space="preserve"> (Olvena)</w:t>
      </w:r>
      <w:r w:rsidRPr="0032190F">
        <w:rPr>
          <w:szCs w:val="20"/>
          <w:lang w:val="fr-FR" w:eastAsia="en-GB"/>
        </w:rPr>
        <w:t xml:space="preserve">, proche du site d'art rupestre de </w:t>
      </w:r>
      <w:hyperlink r:id="rId2522" w:anchor="Sit_Remosillo" w:history="1">
        <w:r w:rsidRPr="0032190F">
          <w:rPr>
            <w:rStyle w:val="Hyperlink"/>
            <w:szCs w:val="20"/>
            <w:lang w:val="fr-FR" w:eastAsia="en-GB"/>
          </w:rPr>
          <w:t>Remosillo</w:t>
        </w:r>
      </w:hyperlink>
      <w:r w:rsidRPr="0032190F">
        <w:rPr>
          <w:lang w:val="fr-FR"/>
        </w:rPr>
        <w:t xml:space="preserve"> </w:t>
      </w:r>
      <w:r w:rsidRPr="0032190F">
        <w:rPr>
          <w:szCs w:val="20"/>
          <w:lang w:val="fr-FR" w:eastAsia="en-GB"/>
        </w:rPr>
        <w:t xml:space="preserve">est datée entre le Néolithique ancien et la fin de l'âge du Bronze et est interprétée comme une halte dans les chemins de </w:t>
      </w:r>
      <w:hyperlink r:id="rId2523" w:anchor="Cul_Neo__domestic_elevag_transhu" w:history="1">
        <w:r w:rsidRPr="0032190F">
          <w:rPr>
            <w:rStyle w:val="Hyperlink"/>
            <w:szCs w:val="20"/>
            <w:lang w:val="fr-FR" w:eastAsia="en-GB"/>
          </w:rPr>
          <w:t>transhumance</w:t>
        </w:r>
      </w:hyperlink>
      <w:r w:rsidRPr="0032190F">
        <w:rPr>
          <w:szCs w:val="20"/>
          <w:lang w:val="fr-FR" w:eastAsia="en-GB"/>
        </w:rPr>
        <w:t xml:space="preserve"> vers la Sierra Ferrera (BIB 2553)</w:t>
      </w:r>
      <w:r w:rsidR="00715703">
        <w:rPr>
          <w:szCs w:val="20"/>
          <w:lang w:val="fr-FR" w:eastAsia="en-GB"/>
        </w:rPr>
        <w:t xml:space="preserve"> depuis Puysascada et Forcon (BIB 2833)</w:t>
      </w:r>
    </w:p>
    <w:p w14:paraId="72DD8A44" w14:textId="77777777" w:rsidR="00030F67" w:rsidRPr="0032190F" w:rsidRDefault="00030F67" w:rsidP="003A1FAF">
      <w:pPr>
        <w:autoSpaceDE w:val="0"/>
        <w:autoSpaceDN w:val="0"/>
        <w:adjustRightInd w:val="0"/>
        <w:rPr>
          <w:szCs w:val="20"/>
          <w:lang w:val="fr-FR" w:eastAsia="en-GB"/>
        </w:rPr>
      </w:pPr>
    </w:p>
    <w:p w14:paraId="380E3935" w14:textId="77777777" w:rsidR="00030F67" w:rsidRPr="0032190F" w:rsidRDefault="001D35E8" w:rsidP="00426FF9">
      <w:pPr>
        <w:pStyle w:val="Heading1"/>
      </w:pPr>
      <w:bookmarkStart w:id="1109" w:name="Sit_Remosillo"/>
      <w:r w:rsidRPr="0032190F">
        <w:lastRenderedPageBreak/>
        <w:t>REMOSILLO</w:t>
      </w:r>
    </w:p>
    <w:bookmarkEnd w:id="1109"/>
    <w:p w14:paraId="14B56C51" w14:textId="77777777" w:rsidR="003459C9" w:rsidRPr="0032190F" w:rsidRDefault="003459C9" w:rsidP="009D591D">
      <w:pPr>
        <w:autoSpaceDE w:val="0"/>
        <w:autoSpaceDN w:val="0"/>
        <w:adjustRightInd w:val="0"/>
        <w:jc w:val="both"/>
        <w:rPr>
          <w:szCs w:val="20"/>
          <w:lang w:val="fr-FR" w:eastAsia="en-GB"/>
        </w:rPr>
      </w:pPr>
    </w:p>
    <w:p w14:paraId="0F090C89" w14:textId="5F02B34E" w:rsidR="00B25A60" w:rsidRDefault="00732BE1" w:rsidP="00B25A60">
      <w:pPr>
        <w:autoSpaceDE w:val="0"/>
        <w:autoSpaceDN w:val="0"/>
        <w:adjustRightInd w:val="0"/>
        <w:jc w:val="both"/>
        <w:rPr>
          <w:szCs w:val="20"/>
          <w:lang w:val="fr-FR" w:eastAsia="en-GB"/>
        </w:rPr>
      </w:pPr>
      <w:r>
        <w:rPr>
          <w:szCs w:val="20"/>
          <w:lang w:val="fr-FR" w:eastAsia="en-GB"/>
        </w:rPr>
        <w:t>L</w:t>
      </w:r>
      <w:r w:rsidR="003A1FAF" w:rsidRPr="0032190F">
        <w:rPr>
          <w:szCs w:val="20"/>
          <w:lang w:val="fr-FR" w:eastAsia="en-GB"/>
        </w:rPr>
        <w:t>’abri de Remosillo (</w:t>
      </w:r>
      <w:r w:rsidR="001D35E8" w:rsidRPr="0032190F">
        <w:rPr>
          <w:szCs w:val="20"/>
          <w:lang w:val="fr-FR" w:eastAsia="en-GB"/>
        </w:rPr>
        <w:t xml:space="preserve">Huesca), </w:t>
      </w:r>
      <w:r w:rsidR="003F0557" w:rsidRPr="0032190F">
        <w:rPr>
          <w:lang w:val="fr-FR"/>
        </w:rPr>
        <w:t>"</w:t>
      </w:r>
      <w:hyperlink r:id="rId2524" w:anchor="Cul_Schemat_Espagne" w:history="1">
        <w:r w:rsidR="003F0557" w:rsidRPr="0032190F">
          <w:rPr>
            <w:rStyle w:val="Hyperlink"/>
            <w:lang w:val="fr-FR"/>
          </w:rPr>
          <w:t>art schématique ibérique</w:t>
        </w:r>
      </w:hyperlink>
      <w:r w:rsidR="003F0557" w:rsidRPr="0032190F">
        <w:rPr>
          <w:lang w:val="fr-FR"/>
        </w:rPr>
        <w:t xml:space="preserve">" </w:t>
      </w:r>
      <w:r w:rsidR="001D35E8" w:rsidRPr="0032190F">
        <w:rPr>
          <w:szCs w:val="20"/>
          <w:lang w:val="fr-FR" w:eastAsia="en-GB"/>
        </w:rPr>
        <w:t xml:space="preserve">dans les gorges d’Olvena, </w:t>
      </w:r>
      <w:r w:rsidR="003A1FAF" w:rsidRPr="0032190F">
        <w:rPr>
          <w:szCs w:val="20"/>
          <w:lang w:val="fr-FR" w:eastAsia="en-GB"/>
        </w:rPr>
        <w:t>est</w:t>
      </w:r>
      <w:r w:rsidR="00060930" w:rsidRPr="0032190F">
        <w:rPr>
          <w:szCs w:val="20"/>
          <w:lang w:val="fr-FR" w:eastAsia="en-GB"/>
        </w:rPr>
        <w:t xml:space="preserve"> </w:t>
      </w:r>
      <w:r w:rsidR="003A1FAF" w:rsidRPr="0032190F">
        <w:rPr>
          <w:szCs w:val="20"/>
          <w:lang w:val="fr-FR" w:eastAsia="en-GB"/>
        </w:rPr>
        <w:t xml:space="preserve">un simple surplomb </w:t>
      </w:r>
      <w:r w:rsidR="00B25A60" w:rsidRPr="0032190F">
        <w:rPr>
          <w:szCs w:val="20"/>
          <w:lang w:val="fr-FR" w:eastAsia="en-GB"/>
        </w:rPr>
        <w:t xml:space="preserve">(BIB 2397 p. 625-632) </w:t>
      </w:r>
      <w:r w:rsidR="003A1FAF" w:rsidRPr="0032190F">
        <w:rPr>
          <w:szCs w:val="20"/>
          <w:lang w:val="fr-FR" w:eastAsia="en-GB"/>
        </w:rPr>
        <w:t>Une occupation</w:t>
      </w:r>
      <w:r w:rsidR="00060930" w:rsidRPr="0032190F">
        <w:rPr>
          <w:szCs w:val="20"/>
          <w:lang w:val="fr-FR" w:eastAsia="en-GB"/>
        </w:rPr>
        <w:t xml:space="preserve"> </w:t>
      </w:r>
      <w:r w:rsidR="003A1FAF" w:rsidRPr="0032190F">
        <w:rPr>
          <w:szCs w:val="20"/>
          <w:lang w:val="fr-FR" w:eastAsia="en-GB"/>
        </w:rPr>
        <w:t>temporaire des lieux, au Néolithique, a été déduite du mobilier retrouvé au pied des</w:t>
      </w:r>
      <w:r w:rsidR="00060930" w:rsidRPr="0032190F">
        <w:rPr>
          <w:szCs w:val="20"/>
          <w:lang w:val="fr-FR" w:eastAsia="en-GB"/>
        </w:rPr>
        <w:t xml:space="preserve"> </w:t>
      </w:r>
      <w:r w:rsidR="003A1FAF" w:rsidRPr="0032190F">
        <w:rPr>
          <w:szCs w:val="20"/>
          <w:lang w:val="fr-FR" w:eastAsia="en-GB"/>
        </w:rPr>
        <w:t>peintures.</w:t>
      </w:r>
      <w:r w:rsidR="00060930" w:rsidRPr="0032190F">
        <w:rPr>
          <w:szCs w:val="20"/>
          <w:lang w:val="fr-FR" w:eastAsia="en-GB"/>
        </w:rPr>
        <w:t xml:space="preserve"> </w:t>
      </w:r>
      <w:r w:rsidR="001D35E8" w:rsidRPr="0032190F">
        <w:rPr>
          <w:szCs w:val="20"/>
          <w:lang w:val="fr-FR" w:eastAsia="en-GB"/>
        </w:rPr>
        <w:t>(BIB 2397 p. 625-632)</w:t>
      </w:r>
      <w:r w:rsidR="0038059B" w:rsidRPr="0032190F">
        <w:rPr>
          <w:szCs w:val="20"/>
          <w:lang w:val="fr-FR" w:eastAsia="en-GB"/>
        </w:rPr>
        <w:t>.</w:t>
      </w:r>
      <w:r w:rsidR="009D591D" w:rsidRPr="0032190F">
        <w:rPr>
          <w:szCs w:val="20"/>
          <w:lang w:val="fr-FR" w:eastAsia="en-GB"/>
        </w:rPr>
        <w:t xml:space="preserve"> </w:t>
      </w:r>
      <w:r w:rsidR="00B25A60">
        <w:rPr>
          <w:szCs w:val="20"/>
          <w:lang w:val="fr-FR" w:eastAsia="en-GB"/>
        </w:rPr>
        <w:t>Occupation temporaire durant le Néolithique (BIB 2779)</w:t>
      </w:r>
    </w:p>
    <w:p w14:paraId="6932A495" w14:textId="2F9313F2" w:rsidR="007C0AD2" w:rsidRPr="00C9320F" w:rsidRDefault="007C0AD2" w:rsidP="00B25A60">
      <w:pPr>
        <w:autoSpaceDE w:val="0"/>
        <w:autoSpaceDN w:val="0"/>
        <w:adjustRightInd w:val="0"/>
        <w:jc w:val="both"/>
        <w:rPr>
          <w:szCs w:val="20"/>
          <w:lang w:val="fr-FR" w:eastAsia="en-GB"/>
        </w:rPr>
      </w:pPr>
      <w:r w:rsidRPr="00C9320F">
        <w:rPr>
          <w:szCs w:val="20"/>
          <w:lang w:val="fr-FR" w:eastAsia="en-GB"/>
        </w:rPr>
        <w:t xml:space="preserve">Proche de </w:t>
      </w:r>
      <w:hyperlink r:id="rId2525" w:anchor="Sit_Moro" w:history="1">
        <w:r w:rsidR="00C870CF" w:rsidRPr="00C9320F">
          <w:rPr>
            <w:rStyle w:val="Hyperlink"/>
            <w:szCs w:val="20"/>
            <w:lang w:val="fr-FR" w:eastAsia="en-GB"/>
          </w:rPr>
          <w:t>Moro de Olvena</w:t>
        </w:r>
      </w:hyperlink>
      <w:r w:rsidR="00C870CF" w:rsidRPr="00C9320F">
        <w:rPr>
          <w:lang w:val="fr-FR"/>
        </w:rPr>
        <w:t xml:space="preserve"> </w:t>
      </w:r>
      <w:r w:rsidRPr="00C9320F">
        <w:rPr>
          <w:szCs w:val="20"/>
          <w:lang w:val="fr-FR" w:eastAsia="en-GB"/>
        </w:rPr>
        <w:t xml:space="preserve">et de </w:t>
      </w:r>
      <w:hyperlink r:id="rId2526" w:anchor="Sit_Forcas_II" w:history="1">
        <w:r w:rsidR="0066717F" w:rsidRPr="00C9320F">
          <w:rPr>
            <w:rStyle w:val="Hyperlink"/>
            <w:szCs w:val="20"/>
            <w:lang w:val="fr-FR" w:eastAsia="en-GB"/>
          </w:rPr>
          <w:t>Forcas II</w:t>
        </w:r>
      </w:hyperlink>
      <w:r w:rsidR="0066717F" w:rsidRPr="00C9320F">
        <w:rPr>
          <w:szCs w:val="20"/>
          <w:lang w:val="fr-FR" w:eastAsia="en-GB"/>
        </w:rPr>
        <w:t xml:space="preserve"> </w:t>
      </w:r>
      <w:r w:rsidRPr="00C9320F">
        <w:rPr>
          <w:szCs w:val="20"/>
          <w:lang w:val="fr-FR" w:eastAsia="en-GB"/>
        </w:rPr>
        <w:t>(SS BIB)</w:t>
      </w:r>
    </w:p>
    <w:p w14:paraId="56E0C68A" w14:textId="77777777" w:rsidR="007C0AD2" w:rsidRPr="00C9320F" w:rsidRDefault="007C0AD2" w:rsidP="00B25A60">
      <w:pPr>
        <w:autoSpaceDE w:val="0"/>
        <w:autoSpaceDN w:val="0"/>
        <w:adjustRightInd w:val="0"/>
        <w:jc w:val="both"/>
        <w:rPr>
          <w:szCs w:val="20"/>
          <w:lang w:val="fr-FR" w:eastAsia="en-GB"/>
        </w:rPr>
      </w:pPr>
    </w:p>
    <w:p w14:paraId="082D70E1" w14:textId="2E80F66B" w:rsidR="001D35E8" w:rsidRPr="00C9320F" w:rsidRDefault="009D591D" w:rsidP="009D591D">
      <w:pPr>
        <w:autoSpaceDE w:val="0"/>
        <w:autoSpaceDN w:val="0"/>
        <w:adjustRightInd w:val="0"/>
        <w:jc w:val="both"/>
        <w:rPr>
          <w:szCs w:val="20"/>
          <w:lang w:val="fr-FR" w:eastAsia="en-GB"/>
        </w:rPr>
      </w:pPr>
      <w:r w:rsidRPr="00C9320F">
        <w:rPr>
          <w:szCs w:val="20"/>
          <w:lang w:val="fr-FR" w:eastAsia="en-GB"/>
        </w:rPr>
        <w:t xml:space="preserve">v. </w:t>
      </w:r>
      <w:hyperlink r:id="rId2527" w:anchor="Sit_Huerto_Raso" w:history="1">
        <w:r w:rsidRPr="00C9320F">
          <w:rPr>
            <w:rStyle w:val="Hyperlink"/>
            <w:szCs w:val="20"/>
            <w:lang w:val="fr-FR" w:eastAsia="en-GB"/>
          </w:rPr>
          <w:t>Huerto Raso</w:t>
        </w:r>
      </w:hyperlink>
      <w:r w:rsidRPr="00C9320F">
        <w:rPr>
          <w:szCs w:val="20"/>
          <w:lang w:val="fr-FR" w:eastAsia="en-GB"/>
        </w:rPr>
        <w:t xml:space="preserve"> </w:t>
      </w:r>
    </w:p>
    <w:p w14:paraId="52502BEC" w14:textId="77777777" w:rsidR="00B25A60" w:rsidRPr="00C9320F" w:rsidRDefault="00B25A60" w:rsidP="0038059B">
      <w:pPr>
        <w:autoSpaceDE w:val="0"/>
        <w:autoSpaceDN w:val="0"/>
        <w:adjustRightInd w:val="0"/>
        <w:jc w:val="both"/>
        <w:rPr>
          <w:szCs w:val="20"/>
          <w:lang w:val="fr-FR" w:eastAsia="en-GB"/>
        </w:rPr>
      </w:pPr>
    </w:p>
    <w:p w14:paraId="68B1E1CF" w14:textId="77777777" w:rsidR="00B25A60" w:rsidRDefault="00B25A60" w:rsidP="00B25A60">
      <w:pPr>
        <w:pStyle w:val="Heading2"/>
        <w:rPr>
          <w:lang w:eastAsia="en-GB"/>
        </w:rPr>
      </w:pPr>
      <w:r>
        <w:rPr>
          <w:lang w:eastAsia="en-GB"/>
        </w:rPr>
        <w:t>Art rupestre</w:t>
      </w:r>
    </w:p>
    <w:p w14:paraId="0B30C3AE" w14:textId="77777777" w:rsidR="00B25A60" w:rsidRDefault="00B25A60" w:rsidP="00B25A60">
      <w:pPr>
        <w:rPr>
          <w:szCs w:val="20"/>
          <w:lang w:val="fr-FR" w:eastAsia="en-GB"/>
        </w:rPr>
      </w:pPr>
      <w:r>
        <w:rPr>
          <w:lang w:val="fr-FR" w:eastAsia="en-GB"/>
        </w:rPr>
        <w:br/>
      </w:r>
      <w:r>
        <w:rPr>
          <w:szCs w:val="20"/>
          <w:lang w:val="fr-FR" w:eastAsia="en-GB"/>
        </w:rPr>
        <w:t>D</w:t>
      </w:r>
      <w:r w:rsidRPr="0032190F">
        <w:rPr>
          <w:szCs w:val="20"/>
          <w:lang w:val="fr-FR" w:eastAsia="en-GB"/>
        </w:rPr>
        <w:t>eux grands panneaux de figures rouges (Baldellou et al., 1996).</w:t>
      </w:r>
      <w:r w:rsidRPr="00B25A60">
        <w:rPr>
          <w:szCs w:val="20"/>
          <w:lang w:val="fr-FR" w:eastAsia="en-GB"/>
        </w:rPr>
        <w:t xml:space="preserve"> </w:t>
      </w:r>
      <w:r w:rsidRPr="0032190F">
        <w:rPr>
          <w:szCs w:val="20"/>
          <w:lang w:val="fr-FR" w:eastAsia="en-GB"/>
        </w:rPr>
        <w:t>(BIB 2397 p. 625-632)</w:t>
      </w:r>
      <w:r w:rsidR="00A42C78">
        <w:rPr>
          <w:szCs w:val="20"/>
          <w:lang w:val="fr-FR" w:eastAsia="en-GB"/>
        </w:rPr>
        <w:t xml:space="preserve"> </w:t>
      </w:r>
      <w:r w:rsidR="00A42C78" w:rsidRPr="0032190F">
        <w:rPr>
          <w:szCs w:val="20"/>
          <w:lang w:val="fr-FR" w:eastAsia="en-GB"/>
        </w:rPr>
        <w:t>Des groupes de traits rouges sont visibles sur l’ensemble de la terrasse</w:t>
      </w:r>
      <w:r w:rsidR="00A42C78">
        <w:rPr>
          <w:szCs w:val="20"/>
          <w:lang w:val="fr-FR" w:eastAsia="en-GB"/>
        </w:rPr>
        <w:t xml:space="preserve"> </w:t>
      </w:r>
      <w:r w:rsidR="00A42C78" w:rsidRPr="0032190F">
        <w:rPr>
          <w:szCs w:val="20"/>
          <w:lang w:val="fr-FR" w:eastAsia="en-GB"/>
        </w:rPr>
        <w:t>(BIB 2397 p. 625-632).</w:t>
      </w:r>
    </w:p>
    <w:p w14:paraId="68CF98E4" w14:textId="0CF0BB38" w:rsidR="00A42C78" w:rsidRDefault="00A42C78" w:rsidP="00A42C78">
      <w:pPr>
        <w:autoSpaceDE w:val="0"/>
        <w:autoSpaceDN w:val="0"/>
        <w:adjustRightInd w:val="0"/>
        <w:jc w:val="both"/>
        <w:rPr>
          <w:szCs w:val="20"/>
          <w:lang w:val="fr-FR" w:eastAsia="en-GB"/>
        </w:rPr>
      </w:pPr>
      <w:r w:rsidRPr="0032190F">
        <w:rPr>
          <w:szCs w:val="20"/>
          <w:lang w:val="fr-FR" w:eastAsia="en-GB"/>
        </w:rPr>
        <w:t>Plusieurs panneaux peints sont visibles (Baldellou et Utrilla, 1999 ; Baldellou et al., 1996). Quelques mètres plus au nord</w:t>
      </w:r>
      <w:r>
        <w:rPr>
          <w:szCs w:val="20"/>
          <w:lang w:val="fr-FR" w:eastAsia="en-GB"/>
        </w:rPr>
        <w:t xml:space="preserve"> [du panneau de droite]</w:t>
      </w:r>
      <w:r w:rsidRPr="0032190F">
        <w:rPr>
          <w:szCs w:val="20"/>
          <w:lang w:val="fr-FR" w:eastAsia="en-GB"/>
        </w:rPr>
        <w:t xml:space="preserve">, au pied d’un groupe de cinq traits verticaux peints en rouge, la fouille des sédiments sous-jacents a révélé des fragments de faune associés à une céramique à formes carénées et double mamelon rapprochée du mobilier vérazien. La comparaison de ce matériel des deux sondages avec celui mis au jour lors de la fouille del </w:t>
      </w:r>
      <w:hyperlink r:id="rId2528" w:anchor="Sit_Moro" w:history="1">
        <w:r w:rsidRPr="0032190F">
          <w:rPr>
            <w:rStyle w:val="Hyperlink"/>
            <w:szCs w:val="20"/>
            <w:lang w:val="fr-FR" w:eastAsia="en-GB"/>
          </w:rPr>
          <w:t>Moro de Olvena</w:t>
        </w:r>
      </w:hyperlink>
      <w:r w:rsidRPr="0032190F">
        <w:rPr>
          <w:szCs w:val="20"/>
          <w:lang w:val="fr-FR" w:eastAsia="en-GB"/>
        </w:rPr>
        <w:t>, à quelques kilomètres en aval, permet de dater la céramique du premier panneau du milieu du 5e millénaire av. J.C.</w:t>
      </w:r>
      <w:r>
        <w:rPr>
          <w:szCs w:val="20"/>
          <w:lang w:val="fr-FR" w:eastAsia="en-GB"/>
        </w:rPr>
        <w:t xml:space="preserve"> </w:t>
      </w:r>
      <w:r w:rsidRPr="0032190F">
        <w:rPr>
          <w:szCs w:val="20"/>
          <w:lang w:val="fr-FR" w:eastAsia="en-GB"/>
        </w:rPr>
        <w:t xml:space="preserve">(BIB 2397 p.638), Proche de </w:t>
      </w:r>
      <w:hyperlink r:id="rId2529" w:anchor="Sit_Moro" w:history="1">
        <w:r w:rsidRPr="0032190F">
          <w:rPr>
            <w:rStyle w:val="Hyperlink"/>
            <w:szCs w:val="20"/>
            <w:lang w:val="fr-FR" w:eastAsia="en-GB"/>
          </w:rPr>
          <w:t>Moro de Olvena</w:t>
        </w:r>
      </w:hyperlink>
      <w:r w:rsidRPr="0032190F">
        <w:rPr>
          <w:szCs w:val="20"/>
          <w:lang w:val="fr-FR" w:eastAsia="en-GB"/>
        </w:rPr>
        <w:t xml:space="preserve"> (BIB 2553), </w:t>
      </w:r>
      <w:r>
        <w:rPr>
          <w:szCs w:val="20"/>
          <w:lang w:val="fr-FR" w:eastAsia="en-GB"/>
        </w:rPr>
        <w:t>Datation</w:t>
      </w:r>
      <w:r w:rsidRPr="0032190F">
        <w:rPr>
          <w:szCs w:val="20"/>
          <w:lang w:val="fr-FR" w:eastAsia="en-GB"/>
        </w:rPr>
        <w:t xml:space="preserve"> du second panneau de la fin du 3e millénaire av. J.C</w:t>
      </w:r>
      <w:r>
        <w:rPr>
          <w:szCs w:val="20"/>
          <w:lang w:val="fr-FR" w:eastAsia="en-GB"/>
        </w:rPr>
        <w:t xml:space="preserve"> </w:t>
      </w:r>
      <w:r w:rsidRPr="0032190F">
        <w:rPr>
          <w:szCs w:val="20"/>
          <w:lang w:val="fr-FR" w:eastAsia="en-GB"/>
        </w:rPr>
        <w:t xml:space="preserve">(BIB 2397 p.638) </w:t>
      </w:r>
    </w:p>
    <w:p w14:paraId="7F2942E2" w14:textId="77777777" w:rsidR="00A42C78" w:rsidRPr="00B25A60" w:rsidRDefault="00A42C78" w:rsidP="00B25A60">
      <w:pPr>
        <w:rPr>
          <w:lang w:val="fr-FR" w:eastAsia="en-GB"/>
        </w:rPr>
      </w:pPr>
    </w:p>
    <w:p w14:paraId="6CF7D30E" w14:textId="77777777" w:rsidR="00B25A60" w:rsidRDefault="00B25A60" w:rsidP="0038059B">
      <w:pPr>
        <w:autoSpaceDE w:val="0"/>
        <w:autoSpaceDN w:val="0"/>
        <w:adjustRightInd w:val="0"/>
        <w:jc w:val="both"/>
        <w:rPr>
          <w:szCs w:val="20"/>
          <w:lang w:val="fr-FR" w:eastAsia="en-GB"/>
        </w:rPr>
      </w:pPr>
    </w:p>
    <w:p w14:paraId="7A68C322" w14:textId="77777777" w:rsidR="00B25A60" w:rsidRPr="000A4D97" w:rsidRDefault="00B25A60" w:rsidP="00B25A60">
      <w:pPr>
        <w:pStyle w:val="Heading3"/>
        <w:rPr>
          <w:lang w:eastAsia="en-GB"/>
        </w:rPr>
      </w:pPr>
      <w:r w:rsidRPr="000A4D97">
        <w:rPr>
          <w:lang w:eastAsia="en-GB"/>
        </w:rPr>
        <w:t>Panneau gauche</w:t>
      </w:r>
    </w:p>
    <w:p w14:paraId="2012E3B8" w14:textId="77777777" w:rsidR="00B25A60" w:rsidRDefault="00B25A60" w:rsidP="00B25A60">
      <w:pPr>
        <w:rPr>
          <w:szCs w:val="20"/>
          <w:lang w:val="fr-FR" w:eastAsia="en-GB"/>
        </w:rPr>
      </w:pPr>
      <w:r>
        <w:rPr>
          <w:szCs w:val="20"/>
          <w:lang w:val="fr-FR" w:eastAsia="en-GB"/>
        </w:rPr>
        <w:t>Panneau</w:t>
      </w:r>
      <w:r w:rsidRPr="0032190F">
        <w:rPr>
          <w:szCs w:val="20"/>
          <w:lang w:val="fr-FR" w:eastAsia="en-GB"/>
        </w:rPr>
        <w:t xml:space="preserve"> de gauche présente un grand signe arboriforme entouré de quadrupèdes d’un style assez figuratif.</w:t>
      </w:r>
      <w:r w:rsidRPr="00B25A60">
        <w:rPr>
          <w:szCs w:val="20"/>
          <w:lang w:val="fr-FR" w:eastAsia="en-GB"/>
        </w:rPr>
        <w:t xml:space="preserve"> </w:t>
      </w:r>
      <w:r w:rsidRPr="0032190F">
        <w:rPr>
          <w:szCs w:val="20"/>
          <w:lang w:val="fr-FR" w:eastAsia="en-GB"/>
        </w:rPr>
        <w:t>(BIB 2397 p. 625-632)</w:t>
      </w:r>
    </w:p>
    <w:p w14:paraId="0FB6C0C5" w14:textId="77777777" w:rsidR="00B25A60" w:rsidRDefault="00B25A60" w:rsidP="00B25A60">
      <w:pPr>
        <w:rPr>
          <w:szCs w:val="20"/>
          <w:lang w:val="fr-FR" w:eastAsia="en-GB"/>
        </w:rPr>
      </w:pPr>
    </w:p>
    <w:p w14:paraId="710DFE82" w14:textId="77777777" w:rsidR="00B25A60" w:rsidRDefault="00B25A60" w:rsidP="00B25A60">
      <w:pPr>
        <w:pStyle w:val="Heading3"/>
        <w:rPr>
          <w:lang w:eastAsia="en-GB"/>
        </w:rPr>
      </w:pPr>
      <w:r>
        <w:rPr>
          <w:lang w:eastAsia="en-GB"/>
        </w:rPr>
        <w:t>Panneau droite</w:t>
      </w:r>
    </w:p>
    <w:p w14:paraId="40E9C33A" w14:textId="77777777" w:rsidR="00497041" w:rsidRPr="00F4437A" w:rsidRDefault="00497041" w:rsidP="00497041">
      <w:pPr>
        <w:autoSpaceDE w:val="0"/>
        <w:autoSpaceDN w:val="0"/>
        <w:adjustRightInd w:val="0"/>
        <w:rPr>
          <w:szCs w:val="22"/>
          <w:lang w:val="fr-FR" w:eastAsia="en-GB"/>
        </w:rPr>
      </w:pPr>
      <w:r w:rsidRPr="00F4437A">
        <w:rPr>
          <w:i/>
          <w:szCs w:val="22"/>
          <w:lang w:val="fr-FR" w:eastAsia="en-GB"/>
        </w:rPr>
        <w:t>panel de “carros”</w:t>
      </w:r>
      <w:r w:rsidRPr="00F4437A">
        <w:rPr>
          <w:szCs w:val="22"/>
          <w:lang w:val="fr-FR" w:eastAsia="en-GB"/>
        </w:rPr>
        <w:t xml:space="preserve"> (BIB 2781)</w:t>
      </w:r>
    </w:p>
    <w:p w14:paraId="62F3679A" w14:textId="77777777" w:rsidR="00497041" w:rsidRPr="00497041" w:rsidRDefault="00497041" w:rsidP="00497041">
      <w:pPr>
        <w:autoSpaceDE w:val="0"/>
        <w:autoSpaceDN w:val="0"/>
        <w:adjustRightInd w:val="0"/>
        <w:rPr>
          <w:lang w:val="fr-FR" w:eastAsia="en-GB"/>
        </w:rPr>
      </w:pPr>
    </w:p>
    <w:p w14:paraId="2EDA6F7D" w14:textId="77777777" w:rsidR="00B25A60" w:rsidRPr="00B25A60" w:rsidRDefault="00B25A60" w:rsidP="00B25A60">
      <w:pPr>
        <w:jc w:val="both"/>
        <w:rPr>
          <w:lang w:val="fr-FR" w:eastAsia="en-GB"/>
        </w:rPr>
      </w:pPr>
      <w:r w:rsidRPr="0032190F">
        <w:rPr>
          <w:szCs w:val="20"/>
          <w:lang w:val="fr-FR" w:eastAsia="en-GB"/>
        </w:rPr>
        <w:t>Le panneau de droite, schématique bien que descriptif, représente deux chariots tirés par des bovidés entourés d’une série de personnages dont certains très détaillés</w:t>
      </w:r>
      <w:r>
        <w:rPr>
          <w:szCs w:val="20"/>
          <w:lang w:val="fr-FR" w:eastAsia="en-GB"/>
        </w:rPr>
        <w:t xml:space="preserve"> </w:t>
      </w:r>
      <w:r w:rsidRPr="0032190F">
        <w:rPr>
          <w:szCs w:val="20"/>
          <w:lang w:val="fr-FR" w:eastAsia="en-GB"/>
        </w:rPr>
        <w:t>(BIB 2397 p. 625-632).</w:t>
      </w:r>
    </w:p>
    <w:p w14:paraId="0CF3E182" w14:textId="77777777" w:rsidR="00B25A60" w:rsidRDefault="00B25A60" w:rsidP="00B25A60">
      <w:pPr>
        <w:autoSpaceDE w:val="0"/>
        <w:autoSpaceDN w:val="0"/>
        <w:adjustRightInd w:val="0"/>
        <w:jc w:val="both"/>
        <w:rPr>
          <w:szCs w:val="20"/>
          <w:lang w:val="fr-FR" w:eastAsia="en-GB"/>
        </w:rPr>
      </w:pPr>
      <w:r w:rsidRPr="0032190F">
        <w:rPr>
          <w:szCs w:val="20"/>
          <w:lang w:val="fr-FR" w:eastAsia="en-GB"/>
        </w:rPr>
        <w:t>Sous le panneau où deux bovinés tirent un chariot et où, par deux fois, on observe l’association de deux personnages masculins dont un à coiffe de plumes aux côtés d’un groupe de ponctuations entourées d’un cercle, un sondage a révélé un contexte archéologique du Néolithique ancien : céramique imprimée et céramique lisse, triangle à retouches abruptes, lames de silex portant des traces d’usure, un fragment de meule et un broyon ayant servi à la confection des mélanges picturaux. (BIB 2397 p.</w:t>
      </w:r>
      <w:r w:rsidR="00497041">
        <w:rPr>
          <w:szCs w:val="20"/>
          <w:lang w:val="fr-FR" w:eastAsia="en-GB"/>
        </w:rPr>
        <w:t xml:space="preserve"> </w:t>
      </w:r>
      <w:r w:rsidRPr="0032190F">
        <w:rPr>
          <w:szCs w:val="20"/>
          <w:lang w:val="fr-FR" w:eastAsia="en-GB"/>
        </w:rPr>
        <w:t>638)</w:t>
      </w:r>
    </w:p>
    <w:p w14:paraId="031EFC91" w14:textId="77777777" w:rsidR="00A42C78" w:rsidRPr="0032190F" w:rsidRDefault="00A42C78" w:rsidP="00B25A60">
      <w:pPr>
        <w:autoSpaceDE w:val="0"/>
        <w:autoSpaceDN w:val="0"/>
        <w:adjustRightInd w:val="0"/>
        <w:jc w:val="both"/>
        <w:rPr>
          <w:szCs w:val="20"/>
          <w:lang w:val="fr-FR" w:eastAsia="en-GB"/>
        </w:rPr>
      </w:pPr>
      <w:r w:rsidRPr="0032190F">
        <w:rPr>
          <w:szCs w:val="20"/>
          <w:lang w:val="fr-FR" w:eastAsia="en-GB"/>
        </w:rPr>
        <w:t>La datation haute de la scène des boeufs attelés en fait la plus ancienne représentation de ce type en Méditerranée nord-occidentale (BIB 2397 p.638)</w:t>
      </w:r>
    </w:p>
    <w:p w14:paraId="56CBECF7" w14:textId="77777777" w:rsidR="000E5475" w:rsidRPr="0032190F" w:rsidRDefault="000E5475" w:rsidP="0038059B">
      <w:pPr>
        <w:autoSpaceDE w:val="0"/>
        <w:autoSpaceDN w:val="0"/>
        <w:adjustRightInd w:val="0"/>
        <w:jc w:val="both"/>
        <w:rPr>
          <w:szCs w:val="20"/>
          <w:lang w:val="fr-FR" w:eastAsia="en-GB"/>
        </w:rPr>
      </w:pPr>
    </w:p>
    <w:p w14:paraId="684E929A" w14:textId="77777777" w:rsidR="000E5475" w:rsidRPr="0032190F" w:rsidRDefault="000E5475" w:rsidP="00426FF9">
      <w:pPr>
        <w:pStyle w:val="Heading1"/>
      </w:pPr>
      <w:r w:rsidRPr="00E1060C">
        <w:br/>
      </w:r>
      <w:bookmarkStart w:id="1110" w:name="Sit_Forcas"/>
      <w:r w:rsidRPr="0032190F">
        <w:t>FORCAS</w:t>
      </w:r>
      <w:bookmarkEnd w:id="1110"/>
    </w:p>
    <w:p w14:paraId="295B0ABE" w14:textId="7F407784" w:rsidR="000E5475" w:rsidRDefault="000E5475" w:rsidP="0038059B">
      <w:pPr>
        <w:autoSpaceDE w:val="0"/>
        <w:autoSpaceDN w:val="0"/>
        <w:adjustRightInd w:val="0"/>
        <w:jc w:val="both"/>
        <w:rPr>
          <w:szCs w:val="20"/>
          <w:lang w:val="fr-FR" w:eastAsia="en-GB"/>
        </w:rPr>
      </w:pPr>
      <w:r w:rsidRPr="0032190F">
        <w:rPr>
          <w:szCs w:val="20"/>
          <w:lang w:val="fr-FR" w:eastAsia="en-GB"/>
        </w:rPr>
        <w:t>Forcas (</w:t>
      </w:r>
      <w:r w:rsidR="001B3126" w:rsidRPr="0032190F">
        <w:rPr>
          <w:szCs w:val="20"/>
          <w:lang w:val="fr-FR" w:eastAsia="en-GB"/>
        </w:rPr>
        <w:t>Huesca</w:t>
      </w:r>
      <w:r w:rsidRPr="0032190F">
        <w:rPr>
          <w:szCs w:val="20"/>
          <w:lang w:val="fr-FR" w:eastAsia="en-GB"/>
        </w:rPr>
        <w:t xml:space="preserve">) est un site néolithique des </w:t>
      </w:r>
      <w:hyperlink r:id="rId2530" w:anchor="Sit_Pyrenees_Centrales" w:history="1">
        <w:r w:rsidR="00A42C78" w:rsidRPr="0032190F">
          <w:rPr>
            <w:rStyle w:val="Hyperlink"/>
            <w:szCs w:val="20"/>
            <w:lang w:val="fr-FR" w:eastAsia="en-GB"/>
          </w:rPr>
          <w:t>Pyrénées centrales</w:t>
        </w:r>
      </w:hyperlink>
      <w:r w:rsidR="00A42C78" w:rsidRPr="0032190F">
        <w:rPr>
          <w:szCs w:val="20"/>
          <w:lang w:val="fr-FR" w:eastAsia="en-GB"/>
        </w:rPr>
        <w:t xml:space="preserve"> </w:t>
      </w:r>
      <w:r w:rsidRPr="0032190F">
        <w:rPr>
          <w:szCs w:val="20"/>
          <w:lang w:val="fr-FR" w:eastAsia="en-GB"/>
        </w:rPr>
        <w:t>(BIB 2560)</w:t>
      </w:r>
    </w:p>
    <w:p w14:paraId="24B7EAF9" w14:textId="77777777" w:rsidR="009B0BFE" w:rsidRDefault="009B0BFE" w:rsidP="0038059B">
      <w:pPr>
        <w:autoSpaceDE w:val="0"/>
        <w:autoSpaceDN w:val="0"/>
        <w:adjustRightInd w:val="0"/>
        <w:jc w:val="both"/>
        <w:rPr>
          <w:szCs w:val="20"/>
          <w:lang w:val="fr-FR" w:eastAsia="en-GB"/>
        </w:rPr>
      </w:pPr>
    </w:p>
    <w:p w14:paraId="3EBE2507" w14:textId="77777777" w:rsidR="009B0BFE" w:rsidRPr="00426FF9" w:rsidRDefault="009B0BFE" w:rsidP="00426FF9">
      <w:pPr>
        <w:pStyle w:val="Heading1"/>
        <w:rPr>
          <w:lang w:val="es-ES"/>
        </w:rPr>
      </w:pPr>
      <w:bookmarkStart w:id="1111" w:name="Sit_Forcas_II"/>
      <w:r w:rsidRPr="00426FF9">
        <w:rPr>
          <w:lang w:val="es-ES"/>
        </w:rPr>
        <w:t>FORCAS II</w:t>
      </w:r>
    </w:p>
    <w:bookmarkEnd w:id="1111"/>
    <w:p w14:paraId="1F9F5DD4" w14:textId="77777777" w:rsidR="009B0BFE" w:rsidRPr="00C71734" w:rsidRDefault="009B0BFE" w:rsidP="0038059B">
      <w:pPr>
        <w:autoSpaceDE w:val="0"/>
        <w:autoSpaceDN w:val="0"/>
        <w:adjustRightInd w:val="0"/>
        <w:jc w:val="both"/>
        <w:rPr>
          <w:sz w:val="20"/>
          <w:szCs w:val="20"/>
          <w:lang w:val="es-ES" w:eastAsia="en-GB"/>
        </w:rPr>
      </w:pPr>
      <w:r w:rsidRPr="00C71734">
        <w:rPr>
          <w:sz w:val="20"/>
          <w:szCs w:val="20"/>
          <w:lang w:val="es-ES" w:eastAsia="en-GB"/>
        </w:rPr>
        <w:t>abrigo de Forcas II</w:t>
      </w:r>
      <w:r w:rsidR="00663B0C" w:rsidRPr="00C71734">
        <w:rPr>
          <w:sz w:val="20"/>
          <w:szCs w:val="20"/>
          <w:lang w:val="es-ES" w:eastAsia="en-GB"/>
        </w:rPr>
        <w:t>, Forcas 2</w:t>
      </w:r>
    </w:p>
    <w:p w14:paraId="3FDF5127" w14:textId="77777777" w:rsidR="009B0BFE" w:rsidRDefault="009B0BFE" w:rsidP="0038059B">
      <w:pPr>
        <w:autoSpaceDE w:val="0"/>
        <w:autoSpaceDN w:val="0"/>
        <w:adjustRightInd w:val="0"/>
        <w:jc w:val="both"/>
        <w:rPr>
          <w:szCs w:val="20"/>
          <w:lang w:val="es-ES" w:eastAsia="en-GB"/>
        </w:rPr>
      </w:pPr>
    </w:p>
    <w:p w14:paraId="7539156A" w14:textId="39ADDB07" w:rsidR="009B0BFE" w:rsidRDefault="004F22C1" w:rsidP="0038059B">
      <w:pPr>
        <w:autoSpaceDE w:val="0"/>
        <w:autoSpaceDN w:val="0"/>
        <w:adjustRightInd w:val="0"/>
        <w:jc w:val="both"/>
        <w:rPr>
          <w:szCs w:val="20"/>
          <w:lang w:val="fr-FR" w:eastAsia="en-GB"/>
        </w:rPr>
      </w:pPr>
      <w:r>
        <w:rPr>
          <w:szCs w:val="20"/>
          <w:lang w:val="fr-FR" w:eastAsia="en-GB"/>
        </w:rPr>
        <w:lastRenderedPageBreak/>
        <w:t>Forcas II (</w:t>
      </w:r>
      <w:r w:rsidR="009B0BFE">
        <w:rPr>
          <w:szCs w:val="20"/>
          <w:lang w:val="fr-FR" w:eastAsia="en-GB"/>
        </w:rPr>
        <w:t>Huesca</w:t>
      </w:r>
      <w:r>
        <w:rPr>
          <w:szCs w:val="20"/>
          <w:lang w:val="fr-FR" w:eastAsia="en-GB"/>
        </w:rPr>
        <w:t xml:space="preserve">, </w:t>
      </w:r>
      <w:r w:rsidRPr="004F22C1">
        <w:rPr>
          <w:szCs w:val="22"/>
          <w:lang w:val="fr-FR" w:eastAsia="en-GB"/>
        </w:rPr>
        <w:t>Aragon)</w:t>
      </w:r>
      <w:r>
        <w:rPr>
          <w:szCs w:val="22"/>
          <w:lang w:val="fr-FR" w:eastAsia="en-GB"/>
        </w:rPr>
        <w:t xml:space="preserve"> dans le Haut-Aragon</w:t>
      </w:r>
      <w:r w:rsidR="009B0BFE">
        <w:rPr>
          <w:szCs w:val="20"/>
          <w:lang w:val="fr-FR" w:eastAsia="en-GB"/>
        </w:rPr>
        <w:t xml:space="preserve">. </w:t>
      </w:r>
      <w:r w:rsidR="009B0BFE" w:rsidRPr="009B0BFE">
        <w:rPr>
          <w:szCs w:val="20"/>
          <w:lang w:val="fr-FR" w:eastAsia="en-GB"/>
        </w:rPr>
        <w:t xml:space="preserve">Site </w:t>
      </w:r>
      <w:hyperlink r:id="rId2531" w:anchor="Cul_Mesolithique_Geom" w:history="1">
        <w:r w:rsidR="00CA043B" w:rsidRPr="00CA043B">
          <w:rPr>
            <w:rStyle w:val="Hyperlink"/>
            <w:lang w:val="fr-FR"/>
          </w:rPr>
          <w:t>Mésolithique géométrique</w:t>
        </w:r>
      </w:hyperlink>
      <w:r w:rsidR="00CA043B">
        <w:rPr>
          <w:lang w:val="fr-FR"/>
        </w:rPr>
        <w:t xml:space="preserve"> </w:t>
      </w:r>
      <w:r w:rsidR="009B0BFE">
        <w:rPr>
          <w:szCs w:val="20"/>
          <w:lang w:val="fr-FR" w:eastAsia="en-GB"/>
        </w:rPr>
        <w:t xml:space="preserve">avec intrusion de céramique cardiale </w:t>
      </w:r>
      <w:r w:rsidR="009B0BFE" w:rsidRPr="009B0BFE">
        <w:rPr>
          <w:szCs w:val="20"/>
          <w:lang w:val="fr-FR" w:eastAsia="en-GB"/>
        </w:rPr>
        <w:t xml:space="preserve">(BIB 2779) </w:t>
      </w:r>
      <w:r w:rsidR="00A42C78" w:rsidRPr="00A42C78">
        <w:rPr>
          <w:szCs w:val="20"/>
          <w:lang w:val="fr-FR" w:eastAsia="en-GB"/>
        </w:rPr>
        <w:t xml:space="preserve">proche de </w:t>
      </w:r>
      <w:hyperlink r:id="rId2532" w:anchor="SIt_Remosillo" w:history="1">
        <w:r w:rsidR="00A42C78" w:rsidRPr="00A42C78">
          <w:rPr>
            <w:rStyle w:val="Hyperlink"/>
            <w:szCs w:val="20"/>
            <w:lang w:val="fr-FR" w:eastAsia="en-GB"/>
          </w:rPr>
          <w:t>Remosillo</w:t>
        </w:r>
      </w:hyperlink>
      <w:r w:rsidR="00A42C78" w:rsidRPr="00A42C78">
        <w:rPr>
          <w:szCs w:val="20"/>
          <w:lang w:val="fr-FR" w:eastAsia="en-GB"/>
        </w:rPr>
        <w:t xml:space="preserve"> </w:t>
      </w:r>
      <w:r w:rsidR="00A42C78">
        <w:rPr>
          <w:szCs w:val="20"/>
          <w:lang w:val="fr-FR" w:eastAsia="en-GB"/>
        </w:rPr>
        <w:t>(BIB 2779)</w:t>
      </w:r>
      <w:r>
        <w:rPr>
          <w:szCs w:val="20"/>
          <w:lang w:val="fr-FR" w:eastAsia="en-GB"/>
        </w:rPr>
        <w:t xml:space="preserve"> Site "acculturé" Méso-Néo (BIB 2781)</w:t>
      </w:r>
    </w:p>
    <w:p w14:paraId="29F771F4" w14:textId="77777777" w:rsidR="00E326B9" w:rsidRPr="00E326B9" w:rsidRDefault="00E326B9" w:rsidP="00E326B9">
      <w:pPr>
        <w:autoSpaceDE w:val="0"/>
        <w:autoSpaceDN w:val="0"/>
        <w:adjustRightInd w:val="0"/>
        <w:jc w:val="both"/>
        <w:rPr>
          <w:szCs w:val="20"/>
          <w:lang w:val="fr-FR" w:eastAsia="en-GB"/>
        </w:rPr>
      </w:pPr>
      <w:r w:rsidRPr="00E326B9">
        <w:rPr>
          <w:szCs w:val="20"/>
          <w:lang w:val="fr-FR" w:eastAsia="en-GB"/>
        </w:rPr>
        <w:t>À Forcas II, les niveaux de la fin de l’Épipaléolithique (III, IV) recèlent des armatures triangulaires et trapézoïdales à retouche abrupte avec usage du microburin (Utrilla, 2002). - (BIB 2926)</w:t>
      </w:r>
    </w:p>
    <w:p w14:paraId="14DB6D98" w14:textId="77777777" w:rsidR="0066717F" w:rsidRDefault="0066717F" w:rsidP="0038059B">
      <w:pPr>
        <w:autoSpaceDE w:val="0"/>
        <w:autoSpaceDN w:val="0"/>
        <w:adjustRightInd w:val="0"/>
        <w:jc w:val="both"/>
        <w:rPr>
          <w:szCs w:val="20"/>
          <w:lang w:val="fr-FR" w:eastAsia="en-GB"/>
        </w:rPr>
      </w:pPr>
    </w:p>
    <w:p w14:paraId="41080C6D" w14:textId="77777777" w:rsidR="0066717F" w:rsidRDefault="0066717F" w:rsidP="0066717F">
      <w:pPr>
        <w:pStyle w:val="Heading2"/>
        <w:rPr>
          <w:lang w:eastAsia="en-GB"/>
        </w:rPr>
      </w:pPr>
      <w:r>
        <w:rPr>
          <w:lang w:eastAsia="en-GB"/>
        </w:rPr>
        <w:t>stratigraphie</w:t>
      </w:r>
    </w:p>
    <w:p w14:paraId="6CD191E1" w14:textId="77777777" w:rsidR="0066717F" w:rsidRDefault="0066717F" w:rsidP="0038059B">
      <w:pPr>
        <w:autoSpaceDE w:val="0"/>
        <w:autoSpaceDN w:val="0"/>
        <w:adjustRightInd w:val="0"/>
        <w:jc w:val="both"/>
        <w:rPr>
          <w:szCs w:val="20"/>
          <w:lang w:val="fr-FR" w:eastAsia="en-GB"/>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6"/>
        <w:gridCol w:w="1203"/>
        <w:gridCol w:w="1992"/>
      </w:tblGrid>
      <w:tr w:rsidR="0066717F" w14:paraId="26898EDF" w14:textId="77777777" w:rsidTr="00C35EA7">
        <w:trPr>
          <w:jc w:val="center"/>
        </w:trPr>
        <w:tc>
          <w:tcPr>
            <w:tcW w:w="976" w:type="dxa"/>
          </w:tcPr>
          <w:p w14:paraId="3ED64E3D" w14:textId="77777777" w:rsidR="0066717F" w:rsidRPr="00C35EA7" w:rsidRDefault="0066717F" w:rsidP="00C35EA7">
            <w:pPr>
              <w:autoSpaceDE w:val="0"/>
              <w:autoSpaceDN w:val="0"/>
              <w:adjustRightInd w:val="0"/>
              <w:jc w:val="center"/>
              <w:rPr>
                <w:szCs w:val="20"/>
                <w:lang w:val="fr-FR" w:eastAsia="en-GB"/>
              </w:rPr>
            </w:pPr>
            <w:r w:rsidRPr="00C35EA7">
              <w:rPr>
                <w:szCs w:val="20"/>
                <w:lang w:val="fr-FR" w:eastAsia="en-GB"/>
              </w:rPr>
              <w:t>niveau</w:t>
            </w:r>
          </w:p>
        </w:tc>
        <w:tc>
          <w:tcPr>
            <w:tcW w:w="1203" w:type="dxa"/>
          </w:tcPr>
          <w:p w14:paraId="3E844A69" w14:textId="77777777" w:rsidR="0066717F" w:rsidRPr="00C35EA7" w:rsidRDefault="0066717F" w:rsidP="00C35EA7">
            <w:pPr>
              <w:autoSpaceDE w:val="0"/>
              <w:autoSpaceDN w:val="0"/>
              <w:adjustRightInd w:val="0"/>
              <w:jc w:val="center"/>
              <w:rPr>
                <w:szCs w:val="20"/>
                <w:lang w:val="fr-FR" w:eastAsia="en-GB"/>
              </w:rPr>
            </w:pPr>
            <w:r w:rsidRPr="00C35EA7">
              <w:rPr>
                <w:szCs w:val="20"/>
                <w:lang w:val="fr-FR" w:eastAsia="en-GB"/>
              </w:rPr>
              <w:t>datations</w:t>
            </w:r>
          </w:p>
        </w:tc>
        <w:tc>
          <w:tcPr>
            <w:tcW w:w="1992" w:type="dxa"/>
          </w:tcPr>
          <w:p w14:paraId="74276639" w14:textId="77777777" w:rsidR="0066717F" w:rsidRPr="00C35EA7" w:rsidRDefault="0066717F" w:rsidP="00C35EA7">
            <w:pPr>
              <w:autoSpaceDE w:val="0"/>
              <w:autoSpaceDN w:val="0"/>
              <w:adjustRightInd w:val="0"/>
              <w:jc w:val="center"/>
              <w:rPr>
                <w:szCs w:val="20"/>
                <w:lang w:val="fr-FR" w:eastAsia="en-GB"/>
              </w:rPr>
            </w:pPr>
            <w:r w:rsidRPr="00C35EA7">
              <w:rPr>
                <w:szCs w:val="20"/>
                <w:lang w:val="fr-FR" w:eastAsia="en-GB"/>
              </w:rPr>
              <w:t>descriptions</w:t>
            </w:r>
          </w:p>
        </w:tc>
      </w:tr>
      <w:tr w:rsidR="0066717F" w14:paraId="67EB78AD" w14:textId="77777777" w:rsidTr="00C35EA7">
        <w:trPr>
          <w:jc w:val="center"/>
        </w:trPr>
        <w:tc>
          <w:tcPr>
            <w:tcW w:w="976" w:type="dxa"/>
          </w:tcPr>
          <w:p w14:paraId="063AC5BA" w14:textId="77777777" w:rsidR="0066717F" w:rsidRPr="00C35EA7" w:rsidRDefault="0066717F" w:rsidP="00C35EA7">
            <w:pPr>
              <w:autoSpaceDE w:val="0"/>
              <w:autoSpaceDN w:val="0"/>
              <w:adjustRightInd w:val="0"/>
              <w:jc w:val="both"/>
              <w:rPr>
                <w:szCs w:val="20"/>
                <w:lang w:val="fr-FR" w:eastAsia="en-GB"/>
              </w:rPr>
            </w:pPr>
            <w:r w:rsidRPr="00C35EA7">
              <w:rPr>
                <w:szCs w:val="20"/>
                <w:lang w:val="fr-FR" w:eastAsia="en-GB"/>
              </w:rPr>
              <w:t>VII</w:t>
            </w:r>
          </w:p>
        </w:tc>
        <w:tc>
          <w:tcPr>
            <w:tcW w:w="1203" w:type="dxa"/>
          </w:tcPr>
          <w:p w14:paraId="17C01357" w14:textId="77777777" w:rsidR="0066717F" w:rsidRPr="00C35EA7" w:rsidRDefault="0066717F" w:rsidP="00C35EA7">
            <w:pPr>
              <w:autoSpaceDE w:val="0"/>
              <w:autoSpaceDN w:val="0"/>
              <w:adjustRightInd w:val="0"/>
              <w:jc w:val="both"/>
              <w:rPr>
                <w:szCs w:val="20"/>
                <w:lang w:val="fr-FR" w:eastAsia="en-GB"/>
              </w:rPr>
            </w:pPr>
            <w:r w:rsidRPr="00C35EA7">
              <w:rPr>
                <w:szCs w:val="20"/>
                <w:lang w:val="fr-FR" w:eastAsia="en-GB"/>
              </w:rPr>
              <w:t>ca. 4600</w:t>
            </w:r>
          </w:p>
        </w:tc>
        <w:tc>
          <w:tcPr>
            <w:tcW w:w="1992" w:type="dxa"/>
          </w:tcPr>
          <w:p w14:paraId="3EB2AEDF" w14:textId="77777777" w:rsidR="0066717F" w:rsidRPr="00C35EA7" w:rsidRDefault="0066717F" w:rsidP="00C35EA7">
            <w:pPr>
              <w:autoSpaceDE w:val="0"/>
              <w:autoSpaceDN w:val="0"/>
              <w:adjustRightInd w:val="0"/>
              <w:jc w:val="both"/>
              <w:rPr>
                <w:szCs w:val="20"/>
                <w:lang w:val="fr-FR" w:eastAsia="en-GB"/>
              </w:rPr>
            </w:pPr>
            <w:r w:rsidRPr="00C35EA7">
              <w:rPr>
                <w:szCs w:val="20"/>
                <w:lang w:val="fr-FR" w:eastAsia="en-GB"/>
              </w:rPr>
              <w:t>néolithique "pur"</w:t>
            </w:r>
          </w:p>
        </w:tc>
      </w:tr>
      <w:tr w:rsidR="0066717F" w14:paraId="2E08EAFA" w14:textId="77777777" w:rsidTr="00C35EA7">
        <w:trPr>
          <w:jc w:val="center"/>
        </w:trPr>
        <w:tc>
          <w:tcPr>
            <w:tcW w:w="976" w:type="dxa"/>
          </w:tcPr>
          <w:p w14:paraId="4F81729E" w14:textId="77777777" w:rsidR="0066717F" w:rsidRPr="00C35EA7" w:rsidRDefault="0066717F" w:rsidP="00C35EA7">
            <w:pPr>
              <w:autoSpaceDE w:val="0"/>
              <w:autoSpaceDN w:val="0"/>
              <w:adjustRightInd w:val="0"/>
              <w:jc w:val="both"/>
              <w:rPr>
                <w:szCs w:val="20"/>
                <w:lang w:val="fr-FR" w:eastAsia="en-GB"/>
              </w:rPr>
            </w:pPr>
          </w:p>
        </w:tc>
        <w:tc>
          <w:tcPr>
            <w:tcW w:w="1203" w:type="dxa"/>
          </w:tcPr>
          <w:p w14:paraId="3416F536" w14:textId="77777777" w:rsidR="0066717F" w:rsidRPr="00C35EA7" w:rsidRDefault="0066717F" w:rsidP="00C35EA7">
            <w:pPr>
              <w:autoSpaceDE w:val="0"/>
              <w:autoSpaceDN w:val="0"/>
              <w:adjustRightInd w:val="0"/>
              <w:jc w:val="both"/>
              <w:rPr>
                <w:szCs w:val="20"/>
                <w:lang w:val="fr-FR" w:eastAsia="en-GB"/>
              </w:rPr>
            </w:pPr>
            <w:r w:rsidRPr="00C35EA7">
              <w:rPr>
                <w:szCs w:val="20"/>
                <w:lang w:val="fr-FR" w:eastAsia="en-GB"/>
              </w:rPr>
              <w:t>ca. 4990</w:t>
            </w:r>
          </w:p>
        </w:tc>
        <w:tc>
          <w:tcPr>
            <w:tcW w:w="1992" w:type="dxa"/>
          </w:tcPr>
          <w:p w14:paraId="6FC9DBFA" w14:textId="77777777" w:rsidR="0066717F" w:rsidRPr="00C35EA7" w:rsidRDefault="0066717F" w:rsidP="00C35EA7">
            <w:pPr>
              <w:autoSpaceDE w:val="0"/>
              <w:autoSpaceDN w:val="0"/>
              <w:adjustRightInd w:val="0"/>
              <w:jc w:val="both"/>
              <w:rPr>
                <w:szCs w:val="20"/>
                <w:lang w:val="fr-FR" w:eastAsia="en-GB"/>
              </w:rPr>
            </w:pPr>
            <w:r w:rsidRPr="00C35EA7">
              <w:rPr>
                <w:szCs w:val="20"/>
                <w:lang w:val="fr-FR" w:eastAsia="en-GB"/>
              </w:rPr>
              <w:t>ensemble mixte</w:t>
            </w:r>
          </w:p>
        </w:tc>
      </w:tr>
    </w:tbl>
    <w:p w14:paraId="272B34B1" w14:textId="77777777" w:rsidR="00A42C78" w:rsidRDefault="00A42C78" w:rsidP="0038059B">
      <w:pPr>
        <w:autoSpaceDE w:val="0"/>
        <w:autoSpaceDN w:val="0"/>
        <w:adjustRightInd w:val="0"/>
        <w:jc w:val="both"/>
        <w:rPr>
          <w:szCs w:val="20"/>
          <w:lang w:val="fr-FR" w:eastAsia="en-GB"/>
        </w:rPr>
      </w:pPr>
      <w:r>
        <w:rPr>
          <w:szCs w:val="20"/>
          <w:lang w:val="fr-FR" w:eastAsia="en-GB"/>
        </w:rPr>
        <w:t>(BIB 2779)</w:t>
      </w:r>
    </w:p>
    <w:p w14:paraId="3F9122CC" w14:textId="77777777" w:rsidR="00FA49D9" w:rsidRDefault="00FA49D9" w:rsidP="0038059B">
      <w:pPr>
        <w:autoSpaceDE w:val="0"/>
        <w:autoSpaceDN w:val="0"/>
        <w:adjustRightInd w:val="0"/>
        <w:jc w:val="both"/>
        <w:rPr>
          <w:szCs w:val="20"/>
          <w:lang w:val="fr-FR" w:eastAsia="en-GB"/>
        </w:rPr>
      </w:pPr>
    </w:p>
    <w:p w14:paraId="3DF0C44D" w14:textId="77777777" w:rsidR="00FA49D9" w:rsidRDefault="00FA49D9" w:rsidP="0038059B">
      <w:pPr>
        <w:autoSpaceDE w:val="0"/>
        <w:autoSpaceDN w:val="0"/>
        <w:adjustRightInd w:val="0"/>
        <w:jc w:val="both"/>
        <w:rPr>
          <w:szCs w:val="22"/>
          <w:lang w:val="fr-FR" w:eastAsia="en-GB"/>
        </w:rPr>
      </w:pPr>
      <w:r w:rsidRPr="00FA49D9">
        <w:rPr>
          <w:szCs w:val="20"/>
          <w:lang w:val="fr-FR" w:eastAsia="en-GB"/>
        </w:rPr>
        <w:t xml:space="preserve">Niveau V: </w:t>
      </w:r>
      <w:r w:rsidRPr="00FA49D9">
        <w:rPr>
          <w:szCs w:val="22"/>
          <w:lang w:val="fr-FR" w:eastAsia="en-GB"/>
        </w:rPr>
        <w:t>6750±40</w:t>
      </w:r>
      <w:r>
        <w:rPr>
          <w:szCs w:val="22"/>
          <w:lang w:val="fr-FR" w:eastAsia="en-GB"/>
        </w:rPr>
        <w:t xml:space="preserve"> BP sans ossements domestiques (BIB 2781)</w:t>
      </w:r>
    </w:p>
    <w:p w14:paraId="58A78FCB" w14:textId="77777777" w:rsidR="00FA49D9" w:rsidRPr="00A77802" w:rsidRDefault="00FA49D9" w:rsidP="0038059B">
      <w:pPr>
        <w:autoSpaceDE w:val="0"/>
        <w:autoSpaceDN w:val="0"/>
        <w:adjustRightInd w:val="0"/>
        <w:jc w:val="both"/>
        <w:rPr>
          <w:szCs w:val="22"/>
          <w:lang w:val="es-ES" w:eastAsia="en-GB"/>
        </w:rPr>
      </w:pPr>
      <w:r w:rsidRPr="00FA49D9">
        <w:rPr>
          <w:szCs w:val="22"/>
          <w:lang w:val="fr-FR" w:eastAsia="en-GB"/>
        </w:rPr>
        <w:t xml:space="preserve">Niveau VI: 6740±40 BP </w:t>
      </w:r>
      <w:r>
        <w:rPr>
          <w:szCs w:val="22"/>
          <w:lang w:val="fr-FR" w:eastAsia="en-GB"/>
        </w:rPr>
        <w:t xml:space="preserve">sans ossements domestiques </w:t>
      </w:r>
      <w:r w:rsidRPr="00FA49D9">
        <w:rPr>
          <w:szCs w:val="22"/>
          <w:lang w:val="fr-FR" w:eastAsia="en-GB"/>
        </w:rPr>
        <w:t>(BIB 2781)</w:t>
      </w:r>
      <w:r w:rsidR="00663B0C">
        <w:rPr>
          <w:szCs w:val="22"/>
          <w:lang w:val="fr-FR" w:eastAsia="en-GB"/>
        </w:rPr>
        <w:t xml:space="preserve"> boquiqe + décorations cardiales (BIB Laborda Lorente, Seminario (...) </w:t>
      </w:r>
      <w:r w:rsidR="00663B0C" w:rsidRPr="00A77802">
        <w:rPr>
          <w:szCs w:val="22"/>
          <w:lang w:val="es-ES" w:eastAsia="en-GB"/>
        </w:rPr>
        <w:t>Impressa, Barcelona 2019)</w:t>
      </w:r>
    </w:p>
    <w:p w14:paraId="2F444613" w14:textId="77777777" w:rsidR="004F22C1" w:rsidRPr="00A77802" w:rsidRDefault="004F22C1" w:rsidP="0038059B">
      <w:pPr>
        <w:autoSpaceDE w:val="0"/>
        <w:autoSpaceDN w:val="0"/>
        <w:adjustRightInd w:val="0"/>
        <w:jc w:val="both"/>
        <w:rPr>
          <w:szCs w:val="22"/>
          <w:lang w:val="es-ES" w:eastAsia="en-GB"/>
        </w:rPr>
      </w:pPr>
    </w:p>
    <w:p w14:paraId="69410CE2" w14:textId="77777777" w:rsidR="004F22C1" w:rsidRPr="00426FF9" w:rsidRDefault="004F22C1" w:rsidP="00426FF9">
      <w:pPr>
        <w:pStyle w:val="Heading1"/>
        <w:rPr>
          <w:lang w:val="es-ES"/>
        </w:rPr>
      </w:pPr>
      <w:bookmarkStart w:id="1112" w:name="Sit_Esplugon"/>
      <w:r w:rsidRPr="00426FF9">
        <w:rPr>
          <w:lang w:val="es-ES"/>
        </w:rPr>
        <w:t>ESPLUGON</w:t>
      </w:r>
    </w:p>
    <w:bookmarkEnd w:id="1112"/>
    <w:p w14:paraId="7F982CF7" w14:textId="77777777" w:rsidR="004F22C1" w:rsidRPr="0080465D" w:rsidRDefault="004F22C1" w:rsidP="0038059B">
      <w:pPr>
        <w:autoSpaceDE w:val="0"/>
        <w:autoSpaceDN w:val="0"/>
        <w:adjustRightInd w:val="0"/>
        <w:jc w:val="both"/>
        <w:rPr>
          <w:szCs w:val="22"/>
          <w:lang w:val="es-ES" w:eastAsia="en-GB"/>
        </w:rPr>
      </w:pPr>
    </w:p>
    <w:p w14:paraId="0C01EB08" w14:textId="77777777" w:rsidR="004F22C1" w:rsidRDefault="00CA043B" w:rsidP="0038059B">
      <w:pPr>
        <w:autoSpaceDE w:val="0"/>
        <w:autoSpaceDN w:val="0"/>
        <w:adjustRightInd w:val="0"/>
        <w:jc w:val="both"/>
        <w:rPr>
          <w:szCs w:val="20"/>
          <w:lang w:val="es-ES" w:eastAsia="en-GB"/>
        </w:rPr>
      </w:pPr>
      <w:r w:rsidRPr="0080465D">
        <w:rPr>
          <w:szCs w:val="22"/>
          <w:lang w:val="es-ES" w:eastAsia="en-GB"/>
        </w:rPr>
        <w:t xml:space="preserve">El </w:t>
      </w:r>
      <w:r w:rsidR="004F22C1" w:rsidRPr="0080465D">
        <w:rPr>
          <w:szCs w:val="22"/>
          <w:lang w:val="es-ES" w:eastAsia="en-GB"/>
        </w:rPr>
        <w:t xml:space="preserve">Esplugón (Haut-Aragon). </w:t>
      </w:r>
      <w:r w:rsidR="004F22C1" w:rsidRPr="00A77802">
        <w:rPr>
          <w:szCs w:val="20"/>
          <w:lang w:val="es-ES" w:eastAsia="en-GB"/>
        </w:rPr>
        <w:t>Site "acculturé" Méso-Néo (BIB 2781)</w:t>
      </w:r>
    </w:p>
    <w:p w14:paraId="40A24994" w14:textId="77777777" w:rsidR="00BE6107" w:rsidRDefault="00BE6107" w:rsidP="0038059B">
      <w:pPr>
        <w:autoSpaceDE w:val="0"/>
        <w:autoSpaceDN w:val="0"/>
        <w:adjustRightInd w:val="0"/>
        <w:jc w:val="both"/>
        <w:rPr>
          <w:szCs w:val="20"/>
          <w:lang w:val="es-ES" w:eastAsia="en-GB"/>
        </w:rPr>
      </w:pPr>
    </w:p>
    <w:p w14:paraId="2CED8B08" w14:textId="77777777" w:rsidR="001B3126" w:rsidRPr="0077212E" w:rsidRDefault="001B3126" w:rsidP="0038059B">
      <w:pPr>
        <w:autoSpaceDE w:val="0"/>
        <w:autoSpaceDN w:val="0"/>
        <w:adjustRightInd w:val="0"/>
        <w:jc w:val="both"/>
        <w:rPr>
          <w:szCs w:val="20"/>
          <w:lang w:val="es-ES" w:eastAsia="en-GB"/>
        </w:rPr>
      </w:pPr>
    </w:p>
    <w:p w14:paraId="2FFB8AB3" w14:textId="77777777" w:rsidR="001B3126" w:rsidRPr="0032190F" w:rsidRDefault="001B3126" w:rsidP="00426FF9">
      <w:pPr>
        <w:pStyle w:val="Heading1"/>
      </w:pPr>
      <w:bookmarkStart w:id="1113" w:name="Sit_Trocs"/>
      <w:r w:rsidRPr="0032190F">
        <w:t>TROCS</w:t>
      </w:r>
    </w:p>
    <w:bookmarkEnd w:id="1113"/>
    <w:p w14:paraId="6004B1DE" w14:textId="77777777" w:rsidR="002E79E4" w:rsidRPr="00246582" w:rsidRDefault="002E79E4" w:rsidP="0038059B">
      <w:pPr>
        <w:autoSpaceDE w:val="0"/>
        <w:autoSpaceDN w:val="0"/>
        <w:adjustRightInd w:val="0"/>
        <w:jc w:val="both"/>
        <w:rPr>
          <w:sz w:val="20"/>
          <w:lang w:val="fr-FR"/>
        </w:rPr>
      </w:pPr>
      <w:r w:rsidRPr="00246582">
        <w:rPr>
          <w:sz w:val="20"/>
          <w:szCs w:val="20"/>
          <w:lang w:val="fr-FR" w:eastAsia="en-GB"/>
        </w:rPr>
        <w:t>Els Trocs</w:t>
      </w:r>
      <w:r w:rsidR="00441E63" w:rsidRPr="00246582">
        <w:rPr>
          <w:sz w:val="20"/>
          <w:szCs w:val="20"/>
          <w:lang w:val="fr-FR" w:eastAsia="en-GB"/>
        </w:rPr>
        <w:t>,</w:t>
      </w:r>
      <w:r w:rsidR="00441E63" w:rsidRPr="00246582">
        <w:rPr>
          <w:sz w:val="20"/>
          <w:lang w:val="fr-FR"/>
        </w:rPr>
        <w:t xml:space="preserve"> Els Troca</w:t>
      </w:r>
    </w:p>
    <w:p w14:paraId="2F287E5F" w14:textId="77777777" w:rsidR="002E79E4" w:rsidRDefault="002E79E4" w:rsidP="0038059B">
      <w:pPr>
        <w:autoSpaceDE w:val="0"/>
        <w:autoSpaceDN w:val="0"/>
        <w:adjustRightInd w:val="0"/>
        <w:jc w:val="both"/>
        <w:rPr>
          <w:szCs w:val="20"/>
          <w:lang w:val="fr-FR" w:eastAsia="en-GB"/>
        </w:rPr>
      </w:pPr>
    </w:p>
    <w:p w14:paraId="3F84CB7E" w14:textId="47AE458D" w:rsidR="00B90270" w:rsidRPr="0032190F" w:rsidRDefault="001B3126" w:rsidP="00162A96">
      <w:pPr>
        <w:autoSpaceDE w:val="0"/>
        <w:autoSpaceDN w:val="0"/>
        <w:adjustRightInd w:val="0"/>
        <w:jc w:val="both"/>
        <w:rPr>
          <w:szCs w:val="20"/>
          <w:lang w:val="fr-FR" w:eastAsia="en-GB"/>
        </w:rPr>
      </w:pPr>
      <w:r w:rsidRPr="0032190F">
        <w:rPr>
          <w:szCs w:val="20"/>
          <w:lang w:val="fr-FR" w:eastAsia="en-GB"/>
        </w:rPr>
        <w:t>La Cueva dels Trocs en Ribagorza (</w:t>
      </w:r>
      <w:r w:rsidR="0099123C">
        <w:rPr>
          <w:szCs w:val="20"/>
          <w:lang w:val="fr-FR" w:eastAsia="en-GB"/>
        </w:rPr>
        <w:t xml:space="preserve">Bisaurri, </w:t>
      </w:r>
      <w:r w:rsidRPr="0032190F">
        <w:rPr>
          <w:szCs w:val="20"/>
          <w:lang w:val="fr-FR" w:eastAsia="en-GB"/>
        </w:rPr>
        <w:t xml:space="preserve">Huesca) est un site néolithique des </w:t>
      </w:r>
      <w:hyperlink r:id="rId2533" w:anchor="Sit_Pyrenees_Centrales" w:history="1">
        <w:r w:rsidR="00A42C78" w:rsidRPr="0032190F">
          <w:rPr>
            <w:rStyle w:val="Hyperlink"/>
            <w:szCs w:val="20"/>
            <w:lang w:val="fr-FR" w:eastAsia="en-GB"/>
          </w:rPr>
          <w:t>Pyrénées centrales</w:t>
        </w:r>
      </w:hyperlink>
      <w:r w:rsidR="00A42C78" w:rsidRPr="0032190F">
        <w:rPr>
          <w:szCs w:val="20"/>
          <w:lang w:val="fr-FR" w:eastAsia="en-GB"/>
        </w:rPr>
        <w:t xml:space="preserve"> </w:t>
      </w:r>
      <w:r w:rsidRPr="0032190F">
        <w:rPr>
          <w:szCs w:val="20"/>
          <w:lang w:val="fr-FR" w:eastAsia="en-GB"/>
        </w:rPr>
        <w:t>(BIB 2560)</w:t>
      </w:r>
      <w:r w:rsidR="00B90270">
        <w:rPr>
          <w:szCs w:val="20"/>
          <w:lang w:val="fr-FR" w:eastAsia="en-GB"/>
        </w:rPr>
        <w:t xml:space="preserve"> </w:t>
      </w:r>
      <w:r w:rsidR="00B90270" w:rsidRPr="0032190F">
        <w:rPr>
          <w:szCs w:val="20"/>
          <w:lang w:val="fr-FR" w:eastAsia="en-GB"/>
        </w:rPr>
        <w:t>Occupation du dernier quart du 6e millénaire à la fin du 4e millénaire aec (BIB 2563)</w:t>
      </w:r>
    </w:p>
    <w:p w14:paraId="647F7777" w14:textId="56505410" w:rsidR="00B90270" w:rsidRDefault="00000000" w:rsidP="00162A96">
      <w:pPr>
        <w:jc w:val="both"/>
        <w:rPr>
          <w:lang w:val="fr-FR"/>
        </w:rPr>
      </w:pPr>
      <w:hyperlink r:id="rId2534" w:anchor="Cul_Neo_ancien" w:history="1">
        <w:r w:rsidR="00B90270" w:rsidRPr="002E79E4">
          <w:rPr>
            <w:rStyle w:val="Hyperlink"/>
            <w:lang w:val="fr-FR"/>
          </w:rPr>
          <w:t>N</w:t>
        </w:r>
        <w:r w:rsidR="00BE6107">
          <w:rPr>
            <w:rStyle w:val="Hyperlink"/>
            <w:lang w:val="fr-FR"/>
          </w:rPr>
          <w:t>A</w:t>
        </w:r>
      </w:hyperlink>
      <w:r w:rsidR="00B90270">
        <w:rPr>
          <w:lang w:val="fr-FR"/>
        </w:rPr>
        <w:t xml:space="preserve"> </w:t>
      </w:r>
      <w:r w:rsidR="00B90270">
        <w:rPr>
          <w:szCs w:val="20"/>
          <w:lang w:val="fr-FR" w:eastAsia="en-GB"/>
        </w:rPr>
        <w:t>(BIB V. Naverette et al., UISPP 2018)</w:t>
      </w:r>
      <w:r w:rsidR="00B90270" w:rsidRPr="00B90270">
        <w:rPr>
          <w:lang w:val="fr-FR"/>
        </w:rPr>
        <w:t xml:space="preserve"> </w:t>
      </w:r>
      <w:r w:rsidR="00B90270">
        <w:rPr>
          <w:lang w:val="fr-FR"/>
        </w:rPr>
        <w:t xml:space="preserve">Montre des occupations </w:t>
      </w:r>
      <w:r w:rsidR="00246582">
        <w:rPr>
          <w:lang w:val="fr-FR"/>
        </w:rPr>
        <w:t>NA</w:t>
      </w:r>
      <w:r w:rsidR="00C50D07">
        <w:rPr>
          <w:lang w:val="fr-FR"/>
        </w:rPr>
        <w:t xml:space="preserve"> entre 5600-5200 calBC, </w:t>
      </w:r>
      <w:hyperlink r:id="rId2535" w:anchor="Cul_Epicardial" w:history="1">
        <w:r w:rsidR="00E74338" w:rsidRPr="00E74338">
          <w:rPr>
            <w:rStyle w:val="Hyperlink"/>
            <w:lang w:val="fr-FR"/>
          </w:rPr>
          <w:t>Epicardial</w:t>
        </w:r>
      </w:hyperlink>
      <w:r w:rsidR="00E74338">
        <w:rPr>
          <w:lang w:val="fr-FR"/>
        </w:rPr>
        <w:t xml:space="preserve"> </w:t>
      </w:r>
      <w:r w:rsidR="00B90270">
        <w:rPr>
          <w:lang w:val="fr-FR"/>
        </w:rPr>
        <w:t xml:space="preserve">final et </w:t>
      </w:r>
      <w:hyperlink r:id="rId2536" w:anchor="Cul_Montbolo" w:history="1">
        <w:r w:rsidR="00B90270" w:rsidRPr="00B87622">
          <w:rPr>
            <w:rStyle w:val="Hyperlink"/>
            <w:lang w:val="fr-FR"/>
          </w:rPr>
          <w:t>Montbolo</w:t>
        </w:r>
      </w:hyperlink>
      <w:r w:rsidR="00B90270">
        <w:rPr>
          <w:lang w:val="fr-FR"/>
        </w:rPr>
        <w:t xml:space="preserve"> entre 5200-4900 calBC (BIB Gassiot, Palormo, Tarrus in BIB 2613)</w:t>
      </w:r>
    </w:p>
    <w:p w14:paraId="0916F024" w14:textId="77777777" w:rsidR="00162A96" w:rsidRDefault="00162A96" w:rsidP="00162A96">
      <w:pPr>
        <w:jc w:val="both"/>
        <w:rPr>
          <w:lang w:val="fr-FR"/>
        </w:rPr>
      </w:pPr>
      <w:r>
        <w:rPr>
          <w:lang w:val="fr-FR"/>
        </w:rPr>
        <w:t>Gisement épicardial (BIB 2623)</w:t>
      </w:r>
    </w:p>
    <w:p w14:paraId="50075BBC" w14:textId="77777777" w:rsidR="001B3126" w:rsidRDefault="001B3126" w:rsidP="0038059B">
      <w:pPr>
        <w:autoSpaceDE w:val="0"/>
        <w:autoSpaceDN w:val="0"/>
        <w:adjustRightInd w:val="0"/>
        <w:jc w:val="both"/>
        <w:rPr>
          <w:szCs w:val="20"/>
          <w:lang w:val="fr-FR" w:eastAsia="en-GB"/>
        </w:rPr>
      </w:pPr>
    </w:p>
    <w:p w14:paraId="45572026" w14:textId="77777777" w:rsidR="00B90270" w:rsidRDefault="00B90270" w:rsidP="00B90270">
      <w:pPr>
        <w:pStyle w:val="Heading2"/>
        <w:rPr>
          <w:lang w:eastAsia="en-GB"/>
        </w:rPr>
      </w:pPr>
      <w:r>
        <w:rPr>
          <w:lang w:eastAsia="en-GB"/>
        </w:rPr>
        <w:t>Céramique</w:t>
      </w:r>
    </w:p>
    <w:p w14:paraId="3A793E60" w14:textId="77777777" w:rsidR="00B90270" w:rsidRPr="0032190F" w:rsidRDefault="00B90270" w:rsidP="0038059B">
      <w:pPr>
        <w:autoSpaceDE w:val="0"/>
        <w:autoSpaceDN w:val="0"/>
        <w:adjustRightInd w:val="0"/>
        <w:jc w:val="both"/>
        <w:rPr>
          <w:szCs w:val="20"/>
          <w:lang w:val="fr-FR" w:eastAsia="en-GB"/>
        </w:rPr>
      </w:pPr>
    </w:p>
    <w:p w14:paraId="585ACA48" w14:textId="32DC026B" w:rsidR="007C0AD2" w:rsidRDefault="000E07E3" w:rsidP="0038059B">
      <w:pPr>
        <w:autoSpaceDE w:val="0"/>
        <w:autoSpaceDN w:val="0"/>
        <w:adjustRightInd w:val="0"/>
        <w:jc w:val="both"/>
        <w:rPr>
          <w:szCs w:val="20"/>
          <w:lang w:val="fr-FR" w:eastAsia="en-GB"/>
        </w:rPr>
      </w:pPr>
      <w:r w:rsidRPr="0032190F">
        <w:rPr>
          <w:szCs w:val="20"/>
          <w:lang w:val="fr-FR" w:eastAsia="en-GB"/>
        </w:rPr>
        <w:t>Décor céramique solaire par séries d'impressions (</w:t>
      </w:r>
      <w:hyperlink r:id="rId2537" w:anchor="Cul_Incise_Imprime_Boquique" w:history="1">
        <w:r w:rsidR="00DA0A3B" w:rsidRPr="00DA0A3B">
          <w:rPr>
            <w:rStyle w:val="Hyperlink"/>
            <w:i/>
            <w:szCs w:val="20"/>
            <w:lang w:val="fr-FR" w:eastAsia="en-GB"/>
          </w:rPr>
          <w:t>boquique</w:t>
        </w:r>
      </w:hyperlink>
      <w:r w:rsidRPr="0032190F">
        <w:rPr>
          <w:szCs w:val="20"/>
          <w:lang w:val="fr-FR" w:eastAsia="en-GB"/>
        </w:rPr>
        <w:t>) (BIB 2563)</w:t>
      </w:r>
    </w:p>
    <w:p w14:paraId="2E0F0B18" w14:textId="77777777" w:rsidR="00441E63" w:rsidRDefault="00441E63" w:rsidP="00B87622">
      <w:pPr>
        <w:jc w:val="both"/>
        <w:rPr>
          <w:lang w:val="fr-FR"/>
        </w:rPr>
      </w:pPr>
    </w:p>
    <w:p w14:paraId="12295084" w14:textId="77777777" w:rsidR="00441E63" w:rsidRDefault="00441E63" w:rsidP="00441E63">
      <w:pPr>
        <w:pStyle w:val="Heading2"/>
      </w:pPr>
      <w:bookmarkStart w:id="1114" w:name="Sit_Trocs_gen"/>
      <w:r>
        <w:t>génétique</w:t>
      </w:r>
    </w:p>
    <w:bookmarkEnd w:id="1114"/>
    <w:p w14:paraId="5602A5A7" w14:textId="21146F6C" w:rsidR="00F3462A" w:rsidRPr="007425EF" w:rsidRDefault="00911743" w:rsidP="00F3462A">
      <w:pPr>
        <w:jc w:val="both"/>
        <w:rPr>
          <w:lang w:val="fr-FR"/>
        </w:rPr>
      </w:pPr>
      <w:r>
        <w:fldChar w:fldCharType="begin"/>
      </w:r>
      <w:r w:rsidR="00E30F13" w:rsidRPr="00E050A2">
        <w:rPr>
          <w:lang w:val="fr-FR"/>
        </w:rPr>
        <w:instrText>HYPERLINK "C:\\Users\\Thomas Huet\\Desktop\\Documentation archéologique liée à la thèse\\Cultures.docx" \l "Cul_Transition_Meso_Neo_gen"</w:instrText>
      </w:r>
      <w:r>
        <w:fldChar w:fldCharType="separate"/>
      </w:r>
      <w:r w:rsidR="00F3462A" w:rsidRPr="007425EF">
        <w:rPr>
          <w:rStyle w:val="Hyperlink"/>
          <w:lang w:val="fr-FR"/>
        </w:rPr>
        <w:t>aDNA</w:t>
      </w:r>
      <w:r>
        <w:fldChar w:fldCharType="end"/>
      </w:r>
      <w:r w:rsidR="00F3462A" w:rsidRPr="007425EF">
        <w:rPr>
          <w:lang w:val="fr-FR"/>
        </w:rPr>
        <w:t xml:space="preserve"> (BIB 2822)</w:t>
      </w:r>
    </w:p>
    <w:p w14:paraId="3E99DF5E" w14:textId="77777777" w:rsidR="00162A96" w:rsidRDefault="00162A96" w:rsidP="00B90270">
      <w:pPr>
        <w:jc w:val="both"/>
        <w:rPr>
          <w:lang w:val="fr-FR"/>
        </w:rPr>
      </w:pPr>
    </w:p>
    <w:p w14:paraId="301B01F9" w14:textId="77777777" w:rsidR="00D97706" w:rsidRDefault="00D97706" w:rsidP="00B90270">
      <w:pPr>
        <w:jc w:val="both"/>
        <w:rPr>
          <w:lang w:val="fr-FR"/>
        </w:rPr>
      </w:pPr>
      <w:r>
        <w:rPr>
          <w:lang w:val="fr-FR"/>
        </w:rPr>
        <w:t>5 individus du NA (BIB 2812)</w:t>
      </w:r>
    </w:p>
    <w:p w14:paraId="17278BB8" w14:textId="77777777" w:rsidR="00162A96" w:rsidRDefault="00162A96" w:rsidP="00B90270">
      <w:pPr>
        <w:jc w:val="both"/>
        <w:rPr>
          <w:lang w:val="fr-FR"/>
        </w:rPr>
      </w:pPr>
    </w:p>
    <w:p w14:paraId="6327D8A6" w14:textId="77777777" w:rsidR="00162A96" w:rsidRPr="00E32113" w:rsidRDefault="00162A96" w:rsidP="00162A96">
      <w:pPr>
        <w:pStyle w:val="Heading3"/>
      </w:pPr>
      <w:bookmarkStart w:id="1115" w:name="Sit_Trocs_gen_4"/>
      <w:r w:rsidRPr="00E32113">
        <w:t>4</w:t>
      </w:r>
    </w:p>
    <w:bookmarkEnd w:id="1115"/>
    <w:p w14:paraId="0AAF4B19" w14:textId="693A8AA4" w:rsidR="00162A96" w:rsidRDefault="00162A96" w:rsidP="00B90270">
      <w:pPr>
        <w:jc w:val="both"/>
        <w:rPr>
          <w:lang w:val="fr-FR"/>
        </w:rPr>
      </w:pPr>
      <w:r>
        <w:rPr>
          <w:lang w:val="fr-FR"/>
        </w:rPr>
        <w:t xml:space="preserve">hg: </w:t>
      </w:r>
      <w:hyperlink r:id="rId2538" w:anchor="IND_Gen_haplogr_K1a2a" w:history="1">
        <w:r w:rsidRPr="00162A96">
          <w:rPr>
            <w:rStyle w:val="Hyperlink"/>
            <w:lang w:val="fr-FR"/>
          </w:rPr>
          <w:t>K1a2a</w:t>
        </w:r>
      </w:hyperlink>
      <w:r>
        <w:rPr>
          <w:lang w:val="fr-FR"/>
        </w:rPr>
        <w:t xml:space="preserve"> (BIB 2830)</w:t>
      </w:r>
    </w:p>
    <w:p w14:paraId="01E0BC0D" w14:textId="77777777" w:rsidR="00162A96" w:rsidRDefault="00162A96" w:rsidP="00B90270">
      <w:pPr>
        <w:jc w:val="both"/>
        <w:rPr>
          <w:lang w:val="fr-FR"/>
        </w:rPr>
      </w:pPr>
    </w:p>
    <w:p w14:paraId="259AFA84" w14:textId="77777777" w:rsidR="00B90270" w:rsidRDefault="00EF7D5A" w:rsidP="00B90270">
      <w:pPr>
        <w:jc w:val="both"/>
        <w:rPr>
          <w:lang w:val="fr-FR"/>
        </w:rPr>
      </w:pPr>
      <w:r>
        <w:rPr>
          <w:lang w:val="fr-FR"/>
        </w:rPr>
        <w:t xml:space="preserve">Individu épicardial avec l'hg </w:t>
      </w:r>
      <w:r w:rsidR="00162A96">
        <w:rPr>
          <w:lang w:val="fr-FR"/>
        </w:rPr>
        <w:t>K1a2a (BIB 2623 ?, BIB 2830)</w:t>
      </w:r>
    </w:p>
    <w:p w14:paraId="458971D9" w14:textId="77777777" w:rsidR="00441E63" w:rsidRDefault="00441E63" w:rsidP="00B87622">
      <w:pPr>
        <w:jc w:val="both"/>
        <w:rPr>
          <w:lang w:val="fr-FR"/>
        </w:rPr>
      </w:pPr>
    </w:p>
    <w:p w14:paraId="44E15EC9" w14:textId="77777777" w:rsidR="00441E63" w:rsidRDefault="00162A96" w:rsidP="00162A96">
      <w:pPr>
        <w:pStyle w:val="Heading3"/>
      </w:pPr>
      <w:bookmarkStart w:id="1116" w:name="Sit_Trocs_gen_5"/>
      <w:r>
        <w:t>5</w:t>
      </w:r>
    </w:p>
    <w:bookmarkEnd w:id="1116"/>
    <w:p w14:paraId="14FE0D67" w14:textId="2F247231" w:rsidR="0038059B" w:rsidRDefault="00162A96" w:rsidP="0038059B">
      <w:pPr>
        <w:autoSpaceDE w:val="0"/>
        <w:autoSpaceDN w:val="0"/>
        <w:adjustRightInd w:val="0"/>
        <w:jc w:val="both"/>
        <w:rPr>
          <w:lang w:val="fr-FR"/>
        </w:rPr>
      </w:pPr>
      <w:r>
        <w:rPr>
          <w:szCs w:val="20"/>
          <w:lang w:val="fr-FR" w:eastAsia="en-GB"/>
        </w:rPr>
        <w:t xml:space="preserve">hg: </w:t>
      </w:r>
      <w:hyperlink r:id="rId2539" w:anchor="IND_Gen_haplogr_N1" w:history="1">
        <w:r w:rsidRPr="00FA108E">
          <w:rPr>
            <w:rStyle w:val="Hyperlink"/>
            <w:lang w:val="fr-FR"/>
          </w:rPr>
          <w:t>N1</w:t>
        </w:r>
      </w:hyperlink>
      <w:r w:rsidRPr="00E32113">
        <w:rPr>
          <w:lang w:val="fr-FR"/>
        </w:rPr>
        <w:t xml:space="preserve"> </w:t>
      </w:r>
      <w:r>
        <w:rPr>
          <w:lang w:val="fr-FR"/>
        </w:rPr>
        <w:t>(BIB 2623)</w:t>
      </w:r>
    </w:p>
    <w:p w14:paraId="7154EDB9" w14:textId="77777777" w:rsidR="00162A96" w:rsidRDefault="00162A96" w:rsidP="0038059B">
      <w:pPr>
        <w:autoSpaceDE w:val="0"/>
        <w:autoSpaceDN w:val="0"/>
        <w:adjustRightInd w:val="0"/>
        <w:jc w:val="both"/>
        <w:rPr>
          <w:lang w:val="fr-FR"/>
        </w:rPr>
      </w:pPr>
    </w:p>
    <w:p w14:paraId="6230D315" w14:textId="77777777" w:rsidR="00162A96" w:rsidRPr="00162A96" w:rsidRDefault="00162A96" w:rsidP="00162A96">
      <w:pPr>
        <w:jc w:val="both"/>
        <w:rPr>
          <w:lang w:val="fr-FR"/>
        </w:rPr>
      </w:pPr>
      <w:r>
        <w:rPr>
          <w:lang w:val="fr-FR"/>
        </w:rPr>
        <w:lastRenderedPageBreak/>
        <w:t>Individu épicardial avec l'hg N1 (BIB 2623)</w:t>
      </w:r>
    </w:p>
    <w:p w14:paraId="061EB6A8" w14:textId="77777777" w:rsidR="00162A96" w:rsidRDefault="00162A96" w:rsidP="0038059B">
      <w:pPr>
        <w:autoSpaceDE w:val="0"/>
        <w:autoSpaceDN w:val="0"/>
        <w:adjustRightInd w:val="0"/>
        <w:jc w:val="both"/>
        <w:rPr>
          <w:szCs w:val="20"/>
          <w:lang w:val="fr-FR" w:eastAsia="en-GB"/>
        </w:rPr>
      </w:pPr>
    </w:p>
    <w:p w14:paraId="6351FF54" w14:textId="77777777" w:rsidR="00162A96" w:rsidRPr="0032190F" w:rsidRDefault="00162A96" w:rsidP="0038059B">
      <w:pPr>
        <w:autoSpaceDE w:val="0"/>
        <w:autoSpaceDN w:val="0"/>
        <w:adjustRightInd w:val="0"/>
        <w:jc w:val="both"/>
        <w:rPr>
          <w:szCs w:val="20"/>
          <w:lang w:val="fr-FR" w:eastAsia="en-GB"/>
        </w:rPr>
      </w:pPr>
    </w:p>
    <w:p w14:paraId="5BBD3179" w14:textId="77777777" w:rsidR="001D35E8" w:rsidRPr="0032190F" w:rsidRDefault="001D35E8" w:rsidP="00426FF9">
      <w:pPr>
        <w:pStyle w:val="Heading1"/>
      </w:pPr>
      <w:r w:rsidRPr="0032190F">
        <w:t>FORAU DEL COCHO</w:t>
      </w:r>
    </w:p>
    <w:p w14:paraId="041FE7BF" w14:textId="5DDCF740" w:rsidR="001D35E8" w:rsidRPr="0032190F" w:rsidRDefault="003A1FAF" w:rsidP="00C943D6">
      <w:pPr>
        <w:autoSpaceDE w:val="0"/>
        <w:autoSpaceDN w:val="0"/>
        <w:adjustRightInd w:val="0"/>
        <w:jc w:val="both"/>
        <w:rPr>
          <w:szCs w:val="20"/>
          <w:lang w:val="fr-FR" w:eastAsia="en-GB"/>
        </w:rPr>
      </w:pPr>
      <w:r w:rsidRPr="0032190F">
        <w:rPr>
          <w:szCs w:val="20"/>
          <w:lang w:val="fr-FR" w:eastAsia="en-GB"/>
        </w:rPr>
        <w:t>Les abris de Forau del Cocho (</w:t>
      </w:r>
      <w:r w:rsidR="003F0557" w:rsidRPr="0032190F">
        <w:rPr>
          <w:szCs w:val="20"/>
          <w:lang w:val="fr-FR" w:eastAsia="en-GB"/>
        </w:rPr>
        <w:t>Huesca</w:t>
      </w:r>
      <w:r w:rsidRPr="0032190F">
        <w:rPr>
          <w:szCs w:val="20"/>
          <w:lang w:val="fr-FR" w:eastAsia="en-GB"/>
        </w:rPr>
        <w:t>),</w:t>
      </w:r>
      <w:r w:rsidR="003F0557" w:rsidRPr="0032190F">
        <w:rPr>
          <w:lang w:val="fr-FR"/>
        </w:rPr>
        <w:t xml:space="preserve"> "</w:t>
      </w:r>
      <w:hyperlink r:id="rId2540" w:anchor="Cul_Schemat_Espagne" w:history="1">
        <w:r w:rsidR="003F0557" w:rsidRPr="0032190F">
          <w:rPr>
            <w:rStyle w:val="Hyperlink"/>
            <w:lang w:val="fr-FR"/>
          </w:rPr>
          <w:t>art schématique ibérique</w:t>
        </w:r>
      </w:hyperlink>
      <w:r w:rsidR="003F0557" w:rsidRPr="0032190F">
        <w:rPr>
          <w:lang w:val="fr-FR"/>
        </w:rPr>
        <w:t xml:space="preserve">" </w:t>
      </w:r>
      <w:r w:rsidRPr="0032190F">
        <w:rPr>
          <w:szCs w:val="20"/>
          <w:lang w:val="fr-FR" w:eastAsia="en-GB"/>
        </w:rPr>
        <w:t xml:space="preserve"> sur la rive droite de la même rivière, dans la Sierra</w:t>
      </w:r>
      <w:r w:rsidR="00060930" w:rsidRPr="0032190F">
        <w:rPr>
          <w:szCs w:val="20"/>
          <w:lang w:val="fr-FR" w:eastAsia="en-GB"/>
        </w:rPr>
        <w:t xml:space="preserve"> </w:t>
      </w:r>
      <w:r w:rsidRPr="0032190F">
        <w:rPr>
          <w:szCs w:val="20"/>
          <w:lang w:val="fr-FR" w:eastAsia="en-GB"/>
        </w:rPr>
        <w:t>de la Carrodilla, sont complètement différents. À l’exception d’un cervidé et de quelques</w:t>
      </w:r>
      <w:r w:rsidR="00060930" w:rsidRPr="0032190F">
        <w:rPr>
          <w:szCs w:val="20"/>
          <w:lang w:val="fr-FR" w:eastAsia="en-GB"/>
        </w:rPr>
        <w:t xml:space="preserve"> </w:t>
      </w:r>
      <w:r w:rsidRPr="0032190F">
        <w:rPr>
          <w:szCs w:val="20"/>
          <w:lang w:val="fr-FR" w:eastAsia="en-GB"/>
        </w:rPr>
        <w:t>quadrupèdes, les parois sont parsemées de traits courts et de ponctuations. Dans un cas, le</w:t>
      </w:r>
      <w:r w:rsidR="00060930" w:rsidRPr="0032190F">
        <w:rPr>
          <w:szCs w:val="20"/>
          <w:lang w:val="fr-FR" w:eastAsia="en-GB"/>
        </w:rPr>
        <w:t xml:space="preserve"> </w:t>
      </w:r>
      <w:r w:rsidRPr="0032190F">
        <w:rPr>
          <w:szCs w:val="20"/>
          <w:lang w:val="fr-FR" w:eastAsia="en-GB"/>
        </w:rPr>
        <w:t>rocher a été littéralement aspergé de peinture rouge et noire (Beltrán, 1989). Un troisième</w:t>
      </w:r>
      <w:r w:rsidR="00060930" w:rsidRPr="0032190F">
        <w:rPr>
          <w:szCs w:val="20"/>
          <w:lang w:val="fr-FR" w:eastAsia="en-GB"/>
        </w:rPr>
        <w:t xml:space="preserve"> </w:t>
      </w:r>
      <w:r w:rsidRPr="0032190F">
        <w:rPr>
          <w:szCs w:val="20"/>
          <w:lang w:val="fr-FR" w:eastAsia="en-GB"/>
        </w:rPr>
        <w:t>abri vient d’être découvert dans cette zone, celui de la Cova del Engardaixo : son étude est</w:t>
      </w:r>
      <w:r w:rsidR="00060930" w:rsidRPr="0032190F">
        <w:rPr>
          <w:szCs w:val="20"/>
          <w:lang w:val="fr-FR" w:eastAsia="en-GB"/>
        </w:rPr>
        <w:t xml:space="preserve"> </w:t>
      </w:r>
      <w:r w:rsidRPr="0032190F">
        <w:rPr>
          <w:szCs w:val="20"/>
          <w:lang w:val="fr-FR" w:eastAsia="en-GB"/>
        </w:rPr>
        <w:t>en cours.</w:t>
      </w:r>
      <w:r w:rsidR="001D35E8" w:rsidRPr="0032190F">
        <w:rPr>
          <w:szCs w:val="20"/>
          <w:lang w:val="fr-FR" w:eastAsia="en-GB"/>
        </w:rPr>
        <w:t>(BIB 2397 p. 625-632)</w:t>
      </w:r>
    </w:p>
    <w:p w14:paraId="570A365E" w14:textId="77777777" w:rsidR="001D35E8" w:rsidRPr="0032190F" w:rsidRDefault="001D35E8" w:rsidP="003A1FAF">
      <w:pPr>
        <w:autoSpaceDE w:val="0"/>
        <w:autoSpaceDN w:val="0"/>
        <w:adjustRightInd w:val="0"/>
        <w:rPr>
          <w:szCs w:val="20"/>
          <w:lang w:val="fr-FR" w:eastAsia="en-GB"/>
        </w:rPr>
      </w:pPr>
    </w:p>
    <w:p w14:paraId="3DD4A5E4" w14:textId="77777777" w:rsidR="001D35E8" w:rsidRPr="0032190F" w:rsidRDefault="001D35E8" w:rsidP="00426FF9">
      <w:pPr>
        <w:pStyle w:val="Heading1"/>
      </w:pPr>
      <w:bookmarkStart w:id="1117" w:name="Sit_Monderes"/>
      <w:r w:rsidRPr="0032190F">
        <w:t>MONDERES</w:t>
      </w:r>
    </w:p>
    <w:bookmarkEnd w:id="1117"/>
    <w:p w14:paraId="21ECEB54" w14:textId="38F0CA19" w:rsidR="001D35E8" w:rsidRDefault="003A1FAF" w:rsidP="003A1FAF">
      <w:pPr>
        <w:autoSpaceDE w:val="0"/>
        <w:autoSpaceDN w:val="0"/>
        <w:adjustRightInd w:val="0"/>
        <w:rPr>
          <w:szCs w:val="20"/>
          <w:lang w:val="fr-FR" w:eastAsia="en-GB"/>
        </w:rPr>
      </w:pPr>
      <w:r w:rsidRPr="0032190F">
        <w:rPr>
          <w:szCs w:val="20"/>
          <w:lang w:val="fr-FR" w:eastAsia="en-GB"/>
        </w:rPr>
        <w:t xml:space="preserve"> </w:t>
      </w:r>
      <w:r w:rsidR="001D35E8" w:rsidRPr="0032190F">
        <w:rPr>
          <w:szCs w:val="20"/>
          <w:lang w:val="fr-FR" w:eastAsia="en-GB"/>
        </w:rPr>
        <w:t>L'abri</w:t>
      </w:r>
      <w:r w:rsidRPr="0032190F">
        <w:rPr>
          <w:szCs w:val="20"/>
          <w:lang w:val="fr-FR" w:eastAsia="en-GB"/>
        </w:rPr>
        <w:t xml:space="preserve"> de Monderes (</w:t>
      </w:r>
      <w:r w:rsidR="001D35E8" w:rsidRPr="0032190F">
        <w:rPr>
          <w:szCs w:val="20"/>
          <w:lang w:val="fr-FR" w:eastAsia="en-GB"/>
        </w:rPr>
        <w:t>Huesca</w:t>
      </w:r>
      <w:r w:rsidRPr="0032190F">
        <w:rPr>
          <w:szCs w:val="20"/>
          <w:lang w:val="fr-FR" w:eastAsia="en-GB"/>
        </w:rPr>
        <w:t>) à Castillonroy près du village de</w:t>
      </w:r>
      <w:r w:rsidR="00060930" w:rsidRPr="0032190F">
        <w:rPr>
          <w:szCs w:val="20"/>
          <w:lang w:val="fr-FR" w:eastAsia="en-GB"/>
        </w:rPr>
        <w:t xml:space="preserve"> </w:t>
      </w:r>
      <w:r w:rsidR="001D35E8" w:rsidRPr="0032190F">
        <w:rPr>
          <w:szCs w:val="20"/>
          <w:lang w:val="fr-FR" w:eastAsia="en-GB"/>
        </w:rPr>
        <w:t xml:space="preserve">Baldellou </w:t>
      </w:r>
      <w:r w:rsidR="003F0557" w:rsidRPr="0032190F">
        <w:rPr>
          <w:lang w:val="fr-FR"/>
        </w:rPr>
        <w:t>"</w:t>
      </w:r>
      <w:hyperlink r:id="rId2541" w:anchor="Cul_Schemat_Espagne" w:history="1">
        <w:r w:rsidR="003F0557" w:rsidRPr="0032190F">
          <w:rPr>
            <w:rStyle w:val="Hyperlink"/>
            <w:lang w:val="fr-FR"/>
          </w:rPr>
          <w:t>art schématique ibérique</w:t>
        </w:r>
      </w:hyperlink>
      <w:r w:rsidR="003F0557" w:rsidRPr="0032190F">
        <w:rPr>
          <w:lang w:val="fr-FR"/>
        </w:rPr>
        <w:t xml:space="preserve">" </w:t>
      </w:r>
      <w:r w:rsidR="001D35E8" w:rsidRPr="0032190F">
        <w:rPr>
          <w:szCs w:val="20"/>
          <w:lang w:val="fr-FR" w:eastAsia="en-GB"/>
        </w:rPr>
        <w:t>abrite</w:t>
      </w:r>
      <w:r w:rsidRPr="0032190F">
        <w:rPr>
          <w:szCs w:val="20"/>
          <w:lang w:val="fr-FR" w:eastAsia="en-GB"/>
        </w:rPr>
        <w:t xml:space="preserve"> des figures mal conservées. </w:t>
      </w:r>
      <w:r w:rsidR="001D35E8" w:rsidRPr="0032190F">
        <w:rPr>
          <w:szCs w:val="20"/>
          <w:lang w:val="fr-FR" w:eastAsia="en-GB"/>
        </w:rPr>
        <w:t>(BIB 2397 p. 625-632)</w:t>
      </w:r>
    </w:p>
    <w:p w14:paraId="190CC4A5" w14:textId="77777777" w:rsidR="00BA7AE8" w:rsidRDefault="00BA7AE8" w:rsidP="003A1FAF">
      <w:pPr>
        <w:autoSpaceDE w:val="0"/>
        <w:autoSpaceDN w:val="0"/>
        <w:adjustRightInd w:val="0"/>
        <w:rPr>
          <w:szCs w:val="20"/>
          <w:lang w:val="fr-FR" w:eastAsia="en-GB"/>
        </w:rPr>
      </w:pPr>
    </w:p>
    <w:p w14:paraId="19E09A3A" w14:textId="77777777" w:rsidR="00BA7AE8" w:rsidRDefault="00BA7AE8" w:rsidP="00426FF9">
      <w:pPr>
        <w:pStyle w:val="Heading1"/>
      </w:pPr>
      <w:bookmarkStart w:id="1118" w:name="Sit_Monderes_I"/>
      <w:r>
        <w:t>MONDERES I</w:t>
      </w:r>
    </w:p>
    <w:bookmarkEnd w:id="1118"/>
    <w:p w14:paraId="588963F5" w14:textId="77777777" w:rsidR="00BA7AE8" w:rsidRDefault="00BA7AE8" w:rsidP="003A1FAF">
      <w:pPr>
        <w:autoSpaceDE w:val="0"/>
        <w:autoSpaceDN w:val="0"/>
        <w:adjustRightInd w:val="0"/>
        <w:rPr>
          <w:szCs w:val="20"/>
          <w:lang w:val="fr-FR" w:eastAsia="en-GB"/>
        </w:rPr>
      </w:pPr>
    </w:p>
    <w:p w14:paraId="29CC9362" w14:textId="7BCA95F4" w:rsidR="00BA7AE8" w:rsidRDefault="00BA7AE8" w:rsidP="003A1FAF">
      <w:pPr>
        <w:autoSpaceDE w:val="0"/>
        <w:autoSpaceDN w:val="0"/>
        <w:adjustRightInd w:val="0"/>
        <w:rPr>
          <w:szCs w:val="20"/>
          <w:lang w:val="fr-FR" w:eastAsia="en-GB"/>
        </w:rPr>
      </w:pPr>
      <w:r>
        <w:rPr>
          <w:szCs w:val="20"/>
          <w:lang w:val="fr-FR" w:eastAsia="en-GB"/>
        </w:rPr>
        <w:t xml:space="preserve">Représentation peinte </w:t>
      </w:r>
      <w:r w:rsidRPr="0032190F">
        <w:rPr>
          <w:lang w:val="fr-FR"/>
        </w:rPr>
        <w:t>"</w:t>
      </w:r>
      <w:hyperlink r:id="rId2542" w:anchor="Cul_Schemat_Espagne" w:history="1">
        <w:r w:rsidRPr="0032190F">
          <w:rPr>
            <w:rStyle w:val="Hyperlink"/>
            <w:lang w:val="fr-FR"/>
          </w:rPr>
          <w:t>art schématique ibérique</w:t>
        </w:r>
      </w:hyperlink>
      <w:r w:rsidRPr="0032190F">
        <w:rPr>
          <w:lang w:val="fr-FR"/>
        </w:rPr>
        <w:t xml:space="preserve">" </w:t>
      </w:r>
      <w:r>
        <w:rPr>
          <w:szCs w:val="20"/>
          <w:lang w:val="fr-FR" w:eastAsia="en-GB"/>
        </w:rPr>
        <w:t>d'un personnage proche de ceux que l'on trouve en France (BIB Lanau et al. in BIB 2813)</w:t>
      </w:r>
    </w:p>
    <w:p w14:paraId="283EE73A" w14:textId="77777777" w:rsidR="00BA7AE8" w:rsidRDefault="00BA7AE8" w:rsidP="003A1FAF">
      <w:pPr>
        <w:autoSpaceDE w:val="0"/>
        <w:autoSpaceDN w:val="0"/>
        <w:adjustRightInd w:val="0"/>
        <w:rPr>
          <w:szCs w:val="20"/>
          <w:lang w:val="fr-FR" w:eastAsia="en-GB"/>
        </w:rPr>
      </w:pPr>
    </w:p>
    <w:p w14:paraId="103960A2" w14:textId="77777777" w:rsidR="007C0AD2" w:rsidRPr="0032190F" w:rsidRDefault="007C0AD2" w:rsidP="00426FF9">
      <w:pPr>
        <w:pStyle w:val="Heading1"/>
      </w:pPr>
      <w:bookmarkStart w:id="1119" w:name="Sit_Coves"/>
      <w:r w:rsidRPr="0032190F">
        <w:t>COVES (LAS)</w:t>
      </w:r>
    </w:p>
    <w:bookmarkEnd w:id="1119"/>
    <w:p w14:paraId="043CE20D" w14:textId="77777777" w:rsidR="00BA7AE8" w:rsidRDefault="00BA7AE8" w:rsidP="007C0AD2">
      <w:pPr>
        <w:autoSpaceDE w:val="0"/>
        <w:autoSpaceDN w:val="0"/>
        <w:adjustRightInd w:val="0"/>
        <w:rPr>
          <w:szCs w:val="20"/>
          <w:lang w:val="fr-FR" w:eastAsia="en-GB"/>
        </w:rPr>
      </w:pPr>
      <w:r>
        <w:rPr>
          <w:rStyle w:val="Emphasis"/>
          <w:i w:val="0"/>
          <w:lang w:val="fr-FR"/>
        </w:rPr>
        <w:t>Les Coves de Baldellou</w:t>
      </w:r>
    </w:p>
    <w:p w14:paraId="2EB8ACDE" w14:textId="77777777" w:rsidR="00BA7AE8" w:rsidRDefault="00BA7AE8" w:rsidP="007C0AD2">
      <w:pPr>
        <w:autoSpaceDE w:val="0"/>
        <w:autoSpaceDN w:val="0"/>
        <w:adjustRightInd w:val="0"/>
        <w:rPr>
          <w:szCs w:val="20"/>
          <w:lang w:val="fr-FR" w:eastAsia="en-GB"/>
        </w:rPr>
      </w:pPr>
    </w:p>
    <w:p w14:paraId="7DCC9790" w14:textId="17FB3452" w:rsidR="007C0AD2" w:rsidRDefault="007C0AD2" w:rsidP="007C0AD2">
      <w:pPr>
        <w:autoSpaceDE w:val="0"/>
        <w:autoSpaceDN w:val="0"/>
        <w:adjustRightInd w:val="0"/>
        <w:rPr>
          <w:rStyle w:val="Emphasis"/>
          <w:i w:val="0"/>
          <w:lang w:val="fr-FR"/>
        </w:rPr>
      </w:pPr>
      <w:r w:rsidRPr="0032190F">
        <w:rPr>
          <w:szCs w:val="20"/>
          <w:lang w:val="fr-FR" w:eastAsia="en-GB"/>
        </w:rPr>
        <w:t xml:space="preserve">L' abri de Las Coves (Huesca) près du village de Baldellou </w:t>
      </w:r>
      <w:r w:rsidRPr="0032190F">
        <w:rPr>
          <w:lang w:val="fr-FR"/>
        </w:rPr>
        <w:t>"</w:t>
      </w:r>
      <w:hyperlink r:id="rId2543" w:anchor="Cul_Schemat_Espagne" w:history="1">
        <w:r w:rsidRPr="0032190F">
          <w:rPr>
            <w:rStyle w:val="Hyperlink"/>
            <w:lang w:val="fr-FR"/>
          </w:rPr>
          <w:t>art schématique ibérique</w:t>
        </w:r>
      </w:hyperlink>
      <w:r w:rsidRPr="0032190F">
        <w:rPr>
          <w:lang w:val="fr-FR"/>
        </w:rPr>
        <w:t xml:space="preserve">" </w:t>
      </w:r>
      <w:r w:rsidRPr="0032190F">
        <w:rPr>
          <w:szCs w:val="20"/>
          <w:lang w:val="fr-FR" w:eastAsia="en-GB"/>
        </w:rPr>
        <w:t>abrite des figures mal conservées. L' abri renferme une figure anthropomorphe peinte en rouge, une ligne sinueuse et des restes de peintures non identifiables. (BIB 2397 p. 625-632)</w:t>
      </w:r>
      <w:r w:rsidR="00BA7AE8">
        <w:rPr>
          <w:szCs w:val="20"/>
          <w:lang w:val="fr-FR" w:eastAsia="en-GB"/>
        </w:rPr>
        <w:t xml:space="preserve"> </w:t>
      </w:r>
      <w:hyperlink r:id="rId2544" w:anchor="Cul_Proto_Art_TAC_T_g_zigzag" w:history="1">
        <w:r w:rsidR="00E31D08" w:rsidRPr="00E31D08">
          <w:rPr>
            <w:rStyle w:val="Hyperlink"/>
            <w:lang w:val="fr-FR" w:eastAsia="en-GB"/>
          </w:rPr>
          <w:t>zigza</w:t>
        </w:r>
        <w:r w:rsidR="00E31D08">
          <w:rPr>
            <w:rStyle w:val="Hyperlink"/>
            <w:lang w:val="fr-FR" w:eastAsia="en-GB"/>
          </w:rPr>
          <w:t>g</w:t>
        </w:r>
      </w:hyperlink>
      <w:r w:rsidR="00BA7AE8">
        <w:rPr>
          <w:rStyle w:val="Emphasis"/>
          <w:i w:val="0"/>
          <w:lang w:val="fr-FR"/>
        </w:rPr>
        <w:t xml:space="preserve"> peint (BIB Lanau et al. in BIB 2813)</w:t>
      </w:r>
    </w:p>
    <w:p w14:paraId="2CDF6421" w14:textId="77777777" w:rsidR="00BA7AE8" w:rsidRDefault="00BA7AE8" w:rsidP="00426FF9">
      <w:pPr>
        <w:pStyle w:val="Heading1"/>
        <w:rPr>
          <w:rStyle w:val="Emphasis"/>
          <w:i w:val="0"/>
          <w:lang w:val="es-ES"/>
        </w:rPr>
      </w:pPr>
      <w:r w:rsidRPr="00B11413">
        <w:rPr>
          <w:rStyle w:val="Emphasis"/>
          <w:i w:val="0"/>
          <w:lang w:val="es-ES"/>
        </w:rPr>
        <w:br/>
      </w:r>
      <w:bookmarkStart w:id="1120" w:name="Sit_Santa_Ana"/>
      <w:r w:rsidRPr="007D3DBB">
        <w:rPr>
          <w:rStyle w:val="Emphasis"/>
          <w:i w:val="0"/>
          <w:lang w:val="es-ES"/>
        </w:rPr>
        <w:t>SANTA ANA</w:t>
      </w:r>
      <w:bookmarkEnd w:id="1120"/>
    </w:p>
    <w:p w14:paraId="1111005C" w14:textId="77777777" w:rsidR="00715703" w:rsidRDefault="00715703" w:rsidP="00715703">
      <w:pPr>
        <w:rPr>
          <w:lang w:val="es-ES"/>
        </w:rPr>
      </w:pPr>
    </w:p>
    <w:p w14:paraId="54479001" w14:textId="77777777" w:rsidR="00715703" w:rsidRPr="00715703" w:rsidRDefault="00715703" w:rsidP="00715703">
      <w:pPr>
        <w:rPr>
          <w:lang w:val="es-ES"/>
        </w:rPr>
      </w:pPr>
      <w:r>
        <w:rPr>
          <w:lang w:val="es-ES"/>
        </w:rPr>
        <w:t>Santa Ana (Ribagorzana, Huesca)</w:t>
      </w:r>
    </w:p>
    <w:p w14:paraId="586C543F" w14:textId="77777777" w:rsidR="00BA7AE8" w:rsidRPr="00EF7D5A" w:rsidRDefault="00BA7AE8" w:rsidP="00BA7AE8">
      <w:pPr>
        <w:pStyle w:val="Heading2"/>
        <w:rPr>
          <w:rStyle w:val="Emphasis"/>
          <w:i w:val="0"/>
        </w:rPr>
      </w:pPr>
      <w:r w:rsidRPr="002C1885">
        <w:rPr>
          <w:rStyle w:val="Emphasis"/>
          <w:i w:val="0"/>
        </w:rPr>
        <w:br/>
      </w:r>
      <w:bookmarkStart w:id="1121" w:name="Sit_Santa_Ana_I"/>
      <w:r w:rsidRPr="00EF7D5A">
        <w:rPr>
          <w:rStyle w:val="Emphasis"/>
          <w:i w:val="0"/>
        </w:rPr>
        <w:t>Santa Ana I</w:t>
      </w:r>
      <w:bookmarkEnd w:id="1121"/>
    </w:p>
    <w:p w14:paraId="4EE8E594" w14:textId="77777777" w:rsidR="00BA7AE8" w:rsidRPr="00EF7D5A" w:rsidRDefault="00BA7AE8" w:rsidP="007C0AD2">
      <w:pPr>
        <w:autoSpaceDE w:val="0"/>
        <w:autoSpaceDN w:val="0"/>
        <w:adjustRightInd w:val="0"/>
        <w:rPr>
          <w:rStyle w:val="Emphasis"/>
          <w:i w:val="0"/>
          <w:lang w:val="fr-FR"/>
        </w:rPr>
      </w:pPr>
    </w:p>
    <w:p w14:paraId="57BC3FCC" w14:textId="551046CA" w:rsidR="00BA7AE8" w:rsidRDefault="00BA7AE8" w:rsidP="007C0AD2">
      <w:pPr>
        <w:autoSpaceDE w:val="0"/>
        <w:autoSpaceDN w:val="0"/>
        <w:adjustRightInd w:val="0"/>
        <w:rPr>
          <w:rStyle w:val="Emphasis"/>
          <w:i w:val="0"/>
          <w:lang w:val="fr-FR"/>
        </w:rPr>
      </w:pPr>
      <w:r w:rsidRPr="0032190F">
        <w:rPr>
          <w:lang w:val="fr-FR"/>
        </w:rPr>
        <w:t>"</w:t>
      </w:r>
      <w:hyperlink r:id="rId2545" w:anchor="Cul_Schemat_Espagne" w:history="1">
        <w:r w:rsidRPr="0032190F">
          <w:rPr>
            <w:rStyle w:val="Hyperlink"/>
            <w:lang w:val="fr-FR"/>
          </w:rPr>
          <w:t>art schématique ibérique</w:t>
        </w:r>
      </w:hyperlink>
      <w:r w:rsidRPr="0032190F">
        <w:rPr>
          <w:lang w:val="fr-FR"/>
        </w:rPr>
        <w:t xml:space="preserve">" </w:t>
      </w:r>
      <w:r>
        <w:rPr>
          <w:rStyle w:val="Emphasis"/>
          <w:i w:val="0"/>
          <w:lang w:val="fr-FR"/>
        </w:rPr>
        <w:t>Quadrupède, personnage et réticulé peints (BIB Lanau et al. in BIB 2813)</w:t>
      </w:r>
    </w:p>
    <w:p w14:paraId="6BE85790" w14:textId="77777777" w:rsidR="00BA7AE8" w:rsidRDefault="00BA7AE8" w:rsidP="007C0AD2">
      <w:pPr>
        <w:autoSpaceDE w:val="0"/>
        <w:autoSpaceDN w:val="0"/>
        <w:adjustRightInd w:val="0"/>
        <w:rPr>
          <w:rStyle w:val="Emphasis"/>
          <w:i w:val="0"/>
          <w:lang w:val="fr-FR"/>
        </w:rPr>
      </w:pPr>
    </w:p>
    <w:p w14:paraId="4B742314" w14:textId="77777777" w:rsidR="00BA7AE8" w:rsidRPr="007D3DBB" w:rsidRDefault="00BA7AE8" w:rsidP="00BA7AE8">
      <w:pPr>
        <w:pStyle w:val="Heading2"/>
        <w:rPr>
          <w:rStyle w:val="Emphasis"/>
          <w:i w:val="0"/>
        </w:rPr>
      </w:pPr>
      <w:bookmarkStart w:id="1122" w:name="Sit_Santa_Ana_II"/>
      <w:r w:rsidRPr="007D3DBB">
        <w:rPr>
          <w:rStyle w:val="Emphasis"/>
          <w:i w:val="0"/>
        </w:rPr>
        <w:t>Santa Ana II</w:t>
      </w:r>
    </w:p>
    <w:bookmarkEnd w:id="1122"/>
    <w:p w14:paraId="4172822B" w14:textId="77777777" w:rsidR="00BA7AE8" w:rsidRPr="007D3DBB" w:rsidRDefault="00BA7AE8" w:rsidP="007C0AD2">
      <w:pPr>
        <w:autoSpaceDE w:val="0"/>
        <w:autoSpaceDN w:val="0"/>
        <w:adjustRightInd w:val="0"/>
        <w:rPr>
          <w:rStyle w:val="Emphasis"/>
          <w:i w:val="0"/>
          <w:lang w:val="fr-FR"/>
        </w:rPr>
      </w:pPr>
    </w:p>
    <w:p w14:paraId="60F88589" w14:textId="30B34DA6" w:rsidR="00BA7AE8" w:rsidRDefault="00BA7AE8" w:rsidP="007C0AD2">
      <w:pPr>
        <w:autoSpaceDE w:val="0"/>
        <w:autoSpaceDN w:val="0"/>
        <w:adjustRightInd w:val="0"/>
        <w:rPr>
          <w:rStyle w:val="Emphasis"/>
          <w:i w:val="0"/>
          <w:lang w:val="fr-FR"/>
        </w:rPr>
      </w:pPr>
      <w:r w:rsidRPr="0032190F">
        <w:rPr>
          <w:lang w:val="fr-FR"/>
        </w:rPr>
        <w:t>"</w:t>
      </w:r>
      <w:hyperlink r:id="rId2546" w:anchor="Cul_Schemat_Espagne" w:history="1">
        <w:r w:rsidRPr="0032190F">
          <w:rPr>
            <w:rStyle w:val="Hyperlink"/>
            <w:lang w:val="fr-FR"/>
          </w:rPr>
          <w:t>art schématique ibérique</w:t>
        </w:r>
      </w:hyperlink>
      <w:r w:rsidRPr="0032190F">
        <w:rPr>
          <w:lang w:val="fr-FR"/>
        </w:rPr>
        <w:t xml:space="preserve">" </w:t>
      </w:r>
      <w:r w:rsidRPr="00BA7AE8">
        <w:rPr>
          <w:rStyle w:val="Emphasis"/>
          <w:i w:val="0"/>
          <w:lang w:val="fr-FR"/>
        </w:rPr>
        <w:t xml:space="preserve">Personnage </w:t>
      </w:r>
      <w:r>
        <w:rPr>
          <w:rStyle w:val="Emphasis"/>
          <w:i w:val="0"/>
          <w:lang w:val="fr-FR"/>
        </w:rPr>
        <w:t xml:space="preserve">peint </w:t>
      </w:r>
      <w:r w:rsidRPr="00BA7AE8">
        <w:rPr>
          <w:rStyle w:val="Emphasis"/>
          <w:i w:val="0"/>
          <w:lang w:val="fr-FR"/>
        </w:rPr>
        <w:t xml:space="preserve">en double </w:t>
      </w:r>
      <w:r w:rsidRPr="00BA7AE8">
        <w:rPr>
          <w:rStyle w:val="Emphasis"/>
          <w:lang w:val="fr-FR"/>
        </w:rPr>
        <w:t>phi</w:t>
      </w:r>
      <w:r w:rsidRPr="00BA7AE8">
        <w:rPr>
          <w:rStyle w:val="Emphasis"/>
          <w:i w:val="0"/>
          <w:lang w:val="fr-FR"/>
        </w:rPr>
        <w:t xml:space="preserve"> (deux </w:t>
      </w:r>
      <w:r w:rsidRPr="00BA7AE8">
        <w:rPr>
          <w:rStyle w:val="Emphasis"/>
          <w:lang w:val="fr-FR"/>
        </w:rPr>
        <w:t>phi</w:t>
      </w:r>
      <w:r w:rsidRPr="00BA7AE8">
        <w:rPr>
          <w:rStyle w:val="Emphasis"/>
          <w:i w:val="0"/>
          <w:lang w:val="fr-FR"/>
        </w:rPr>
        <w:t xml:space="preserve"> superposés) (BIB Lanau et al. in BIB 2813)</w:t>
      </w:r>
    </w:p>
    <w:p w14:paraId="3927B169" w14:textId="77777777" w:rsidR="00715703" w:rsidRDefault="00715703" w:rsidP="007C0AD2">
      <w:pPr>
        <w:autoSpaceDE w:val="0"/>
        <w:autoSpaceDN w:val="0"/>
        <w:adjustRightInd w:val="0"/>
        <w:rPr>
          <w:rStyle w:val="Emphasis"/>
          <w:i w:val="0"/>
          <w:lang w:val="fr-FR"/>
        </w:rPr>
      </w:pPr>
    </w:p>
    <w:p w14:paraId="42CDDE6A" w14:textId="77777777" w:rsidR="00715703" w:rsidRPr="00715703" w:rsidRDefault="00715703" w:rsidP="00715703">
      <w:pPr>
        <w:pStyle w:val="Heading2"/>
        <w:rPr>
          <w:lang w:eastAsia="en-GB"/>
        </w:rPr>
      </w:pPr>
      <w:r w:rsidRPr="00715703">
        <w:rPr>
          <w:lang w:eastAsia="en-GB"/>
        </w:rPr>
        <w:t>Interprétation</w:t>
      </w:r>
    </w:p>
    <w:p w14:paraId="6EDA571B" w14:textId="77777777" w:rsidR="00715703" w:rsidRPr="00715703" w:rsidRDefault="00715703" w:rsidP="00715703">
      <w:pPr>
        <w:autoSpaceDE w:val="0"/>
        <w:autoSpaceDN w:val="0"/>
        <w:adjustRightInd w:val="0"/>
        <w:jc w:val="both"/>
        <w:rPr>
          <w:szCs w:val="20"/>
          <w:lang w:val="fr-FR" w:eastAsia="en-GB"/>
        </w:rPr>
      </w:pPr>
    </w:p>
    <w:p w14:paraId="494C9567" w14:textId="2BA8BBDF" w:rsidR="00715703" w:rsidRPr="00715703" w:rsidRDefault="00715703" w:rsidP="00715703">
      <w:pPr>
        <w:pStyle w:val="Default"/>
        <w:rPr>
          <w:szCs w:val="20"/>
          <w:lang w:val="fr-FR"/>
        </w:rPr>
      </w:pPr>
      <w:r>
        <w:rPr>
          <w:szCs w:val="20"/>
          <w:lang w:val="fr-FR"/>
        </w:rPr>
        <w:t xml:space="preserve">Contrôle visuel pour </w:t>
      </w:r>
      <w:r w:rsidRPr="00715703">
        <w:rPr>
          <w:lang w:val="fr-FR"/>
        </w:rPr>
        <w:t xml:space="preserve">Sebastián (2011) </w:t>
      </w:r>
      <w:r>
        <w:rPr>
          <w:lang w:val="fr-FR"/>
        </w:rPr>
        <w:t>~</w:t>
      </w:r>
      <w:hyperlink r:id="rId2547" w:anchor="Cul_Schemat_Espagne_inter_troupeaux" w:history="1">
        <w:r w:rsidRPr="00715703">
          <w:rPr>
            <w:rStyle w:val="Hyperlink"/>
            <w:lang w:val="fr-FR"/>
          </w:rPr>
          <w:t>gestion des troupeaux</w:t>
        </w:r>
      </w:hyperlink>
      <w:r>
        <w:rPr>
          <w:lang w:val="fr-FR"/>
        </w:rPr>
        <w:t xml:space="preserve"> </w:t>
      </w:r>
      <w:r w:rsidRPr="00715703">
        <w:rPr>
          <w:lang w:val="fr-FR"/>
        </w:rPr>
        <w:t>(BIB 2833)</w:t>
      </w:r>
    </w:p>
    <w:p w14:paraId="1A0C6E28" w14:textId="77777777" w:rsidR="00715703" w:rsidRDefault="00715703" w:rsidP="007C0AD2">
      <w:pPr>
        <w:autoSpaceDE w:val="0"/>
        <w:autoSpaceDN w:val="0"/>
        <w:adjustRightInd w:val="0"/>
        <w:rPr>
          <w:rStyle w:val="Emphasis"/>
          <w:i w:val="0"/>
          <w:lang w:val="fr-FR"/>
        </w:rPr>
      </w:pPr>
    </w:p>
    <w:p w14:paraId="69EAB0EC" w14:textId="77777777" w:rsidR="00BA7AE8" w:rsidRPr="00BA7AE8" w:rsidRDefault="00BA7AE8" w:rsidP="007C0AD2">
      <w:pPr>
        <w:autoSpaceDE w:val="0"/>
        <w:autoSpaceDN w:val="0"/>
        <w:adjustRightInd w:val="0"/>
        <w:rPr>
          <w:rStyle w:val="Emphasis"/>
          <w:i w:val="0"/>
          <w:lang w:val="fr-FR"/>
        </w:rPr>
      </w:pPr>
    </w:p>
    <w:p w14:paraId="6B923702" w14:textId="77777777" w:rsidR="00BA7AE8" w:rsidRPr="007D3DBB" w:rsidRDefault="00BA7AE8" w:rsidP="00426FF9">
      <w:pPr>
        <w:pStyle w:val="Heading1"/>
        <w:rPr>
          <w:rStyle w:val="Emphasis"/>
          <w:i w:val="0"/>
        </w:rPr>
      </w:pPr>
      <w:bookmarkStart w:id="1123" w:name="Sit_Diva"/>
      <w:r w:rsidRPr="007D3DBB">
        <w:rPr>
          <w:rStyle w:val="Emphasis"/>
          <w:i w:val="0"/>
        </w:rPr>
        <w:lastRenderedPageBreak/>
        <w:t>DIVA</w:t>
      </w:r>
    </w:p>
    <w:bookmarkEnd w:id="1123"/>
    <w:p w14:paraId="6355296E" w14:textId="77777777" w:rsidR="00BA7AE8" w:rsidRPr="007D3DBB" w:rsidRDefault="00BA7AE8" w:rsidP="007C0AD2">
      <w:pPr>
        <w:autoSpaceDE w:val="0"/>
        <w:autoSpaceDN w:val="0"/>
        <w:adjustRightInd w:val="0"/>
        <w:rPr>
          <w:rStyle w:val="Emphasis"/>
          <w:i w:val="0"/>
          <w:lang w:val="fr-FR"/>
        </w:rPr>
      </w:pPr>
      <w:r w:rsidRPr="007D3DBB">
        <w:rPr>
          <w:rStyle w:val="Emphasis"/>
          <w:i w:val="0"/>
          <w:lang w:val="fr-FR"/>
        </w:rPr>
        <w:t>Abric de la Diva</w:t>
      </w:r>
    </w:p>
    <w:p w14:paraId="55235BC4" w14:textId="77777777" w:rsidR="00BA7AE8" w:rsidRPr="007D3DBB" w:rsidRDefault="00BA7AE8" w:rsidP="007C0AD2">
      <w:pPr>
        <w:autoSpaceDE w:val="0"/>
        <w:autoSpaceDN w:val="0"/>
        <w:adjustRightInd w:val="0"/>
        <w:rPr>
          <w:rStyle w:val="Emphasis"/>
          <w:i w:val="0"/>
          <w:lang w:val="fr-FR"/>
        </w:rPr>
      </w:pPr>
    </w:p>
    <w:p w14:paraId="4884633E" w14:textId="5AC4B88D" w:rsidR="00BA7AE8" w:rsidRPr="00BA7AE8" w:rsidRDefault="00BA7AE8" w:rsidP="007C0AD2">
      <w:pPr>
        <w:autoSpaceDE w:val="0"/>
        <w:autoSpaceDN w:val="0"/>
        <w:adjustRightInd w:val="0"/>
        <w:rPr>
          <w:iCs/>
          <w:lang w:val="fr-FR"/>
        </w:rPr>
      </w:pPr>
      <w:r>
        <w:rPr>
          <w:rStyle w:val="Emphasis"/>
          <w:i w:val="0"/>
          <w:lang w:val="fr-FR"/>
        </w:rPr>
        <w:t xml:space="preserve">Vila de la Sal, Lleida, </w:t>
      </w:r>
      <w:r w:rsidRPr="0032190F">
        <w:rPr>
          <w:lang w:val="fr-FR"/>
        </w:rPr>
        <w:t>"</w:t>
      </w:r>
      <w:hyperlink r:id="rId2548" w:anchor="Cul_Schemat_Espagne" w:history="1">
        <w:r w:rsidRPr="0032190F">
          <w:rPr>
            <w:rStyle w:val="Hyperlink"/>
            <w:lang w:val="fr-FR"/>
          </w:rPr>
          <w:t>art schématique ibérique</w:t>
        </w:r>
      </w:hyperlink>
      <w:r w:rsidRPr="0032190F">
        <w:rPr>
          <w:lang w:val="fr-FR"/>
        </w:rPr>
        <w:t xml:space="preserve">" </w:t>
      </w:r>
      <w:r>
        <w:rPr>
          <w:rStyle w:val="Emphasis"/>
          <w:i w:val="0"/>
          <w:lang w:val="fr-FR"/>
        </w:rPr>
        <w:t>ponctuations, quadrupèdes, etc (BIB Lanau et al. in BIB 2813)</w:t>
      </w:r>
    </w:p>
    <w:p w14:paraId="19E010BA" w14:textId="77777777" w:rsidR="007C0AD2" w:rsidRPr="0032190F" w:rsidRDefault="007C0AD2" w:rsidP="003A1FAF">
      <w:pPr>
        <w:autoSpaceDE w:val="0"/>
        <w:autoSpaceDN w:val="0"/>
        <w:adjustRightInd w:val="0"/>
        <w:rPr>
          <w:szCs w:val="20"/>
          <w:lang w:val="fr-FR" w:eastAsia="en-GB"/>
        </w:rPr>
      </w:pPr>
    </w:p>
    <w:p w14:paraId="43EE62D2" w14:textId="77777777" w:rsidR="001D35E8" w:rsidRPr="00426FF9" w:rsidRDefault="001D35E8" w:rsidP="00426FF9">
      <w:pPr>
        <w:pStyle w:val="Heading1"/>
        <w:rPr>
          <w:lang w:val="es-ES"/>
        </w:rPr>
      </w:pPr>
      <w:bookmarkStart w:id="1124" w:name="Sit_Mascun"/>
      <w:r w:rsidRPr="00426FF9">
        <w:rPr>
          <w:lang w:val="es-ES"/>
        </w:rPr>
        <w:t>MASCUN</w:t>
      </w:r>
      <w:bookmarkEnd w:id="1124"/>
    </w:p>
    <w:p w14:paraId="2B51F56C" w14:textId="77777777" w:rsidR="00C870CF" w:rsidRPr="000663B0" w:rsidRDefault="000663B0" w:rsidP="006747F5">
      <w:pPr>
        <w:autoSpaceDE w:val="0"/>
        <w:autoSpaceDN w:val="0"/>
        <w:adjustRightInd w:val="0"/>
        <w:rPr>
          <w:szCs w:val="20"/>
          <w:lang w:val="es-ES" w:eastAsia="en-GB"/>
        </w:rPr>
      </w:pPr>
      <w:r w:rsidRPr="000663B0">
        <w:rPr>
          <w:szCs w:val="20"/>
          <w:lang w:val="es-ES" w:eastAsia="en-GB"/>
        </w:rPr>
        <w:t>rio Mascún, ravin de Mascún (Rodellar, Huesca)</w:t>
      </w:r>
    </w:p>
    <w:p w14:paraId="0240EFA1" w14:textId="77777777" w:rsidR="000663B0" w:rsidRPr="000663B0" w:rsidRDefault="000663B0" w:rsidP="006747F5">
      <w:pPr>
        <w:autoSpaceDE w:val="0"/>
        <w:autoSpaceDN w:val="0"/>
        <w:adjustRightInd w:val="0"/>
        <w:rPr>
          <w:szCs w:val="20"/>
          <w:lang w:val="es-ES" w:eastAsia="en-GB"/>
        </w:rPr>
      </w:pPr>
    </w:p>
    <w:p w14:paraId="10359A3B" w14:textId="16E6D6B6" w:rsidR="000663B0" w:rsidRPr="000663B0" w:rsidRDefault="000663B0" w:rsidP="000663B0">
      <w:pPr>
        <w:autoSpaceDE w:val="0"/>
        <w:autoSpaceDN w:val="0"/>
        <w:adjustRightInd w:val="0"/>
        <w:rPr>
          <w:szCs w:val="20"/>
          <w:lang w:val="fr-FR" w:eastAsia="en-GB"/>
        </w:rPr>
      </w:pPr>
      <w:r w:rsidRPr="0032190F">
        <w:rPr>
          <w:lang w:val="fr-FR"/>
        </w:rPr>
        <w:t xml:space="preserve">Le </w:t>
      </w:r>
      <w:hyperlink r:id="rId2549" w:anchor="Cul_Schemat_Espagne_g" w:history="1">
        <w:r w:rsidRPr="0032190F">
          <w:rPr>
            <w:rStyle w:val="Hyperlink"/>
            <w:lang w:val="fr-FR"/>
          </w:rPr>
          <w:t>groupe d' art schématique ibérique</w:t>
        </w:r>
      </w:hyperlink>
      <w:r w:rsidRPr="0032190F">
        <w:rPr>
          <w:lang w:val="fr-FR"/>
        </w:rPr>
        <w:t xml:space="preserve"> du </w:t>
      </w:r>
      <w:r>
        <w:rPr>
          <w:szCs w:val="20"/>
          <w:lang w:val="fr-FR" w:eastAsia="en-GB"/>
        </w:rPr>
        <w:t xml:space="preserve">río </w:t>
      </w:r>
      <w:r w:rsidRPr="0032190F">
        <w:rPr>
          <w:szCs w:val="20"/>
          <w:lang w:val="fr-FR" w:eastAsia="en-GB"/>
        </w:rPr>
        <w:t>Mascún</w:t>
      </w:r>
      <w:r w:rsidRPr="0032190F">
        <w:rPr>
          <w:lang w:val="fr-FR"/>
        </w:rPr>
        <w:t xml:space="preserve"> (Huesca)</w:t>
      </w:r>
      <w:r>
        <w:rPr>
          <w:lang w:val="fr-FR"/>
        </w:rPr>
        <w:t xml:space="preserve">, </w:t>
      </w:r>
      <w:r>
        <w:rPr>
          <w:rFonts w:ascii="Minion-Regular" w:hAnsi="Minion-Regular" w:cs="Minion-Regular"/>
          <w:lang w:val="fr-FR" w:eastAsia="en-GB"/>
        </w:rPr>
        <w:t xml:space="preserve">dans les </w:t>
      </w:r>
      <w:hyperlink r:id="rId2550" w:anchor="Sit_Pyrenees_Centrales" w:history="1">
        <w:r w:rsidRPr="0032190F">
          <w:rPr>
            <w:rStyle w:val="Hyperlink"/>
            <w:szCs w:val="20"/>
            <w:lang w:val="fr-FR" w:eastAsia="en-GB"/>
          </w:rPr>
          <w:t>Pyrénées centrales</w:t>
        </w:r>
      </w:hyperlink>
      <w:r w:rsidRPr="000663B0">
        <w:rPr>
          <w:lang w:val="fr-FR"/>
        </w:rPr>
        <w:t xml:space="preserve">, </w:t>
      </w:r>
    </w:p>
    <w:p w14:paraId="736A7963" w14:textId="260592F1" w:rsidR="00C870CF" w:rsidRDefault="000663B0" w:rsidP="006747F5">
      <w:pPr>
        <w:autoSpaceDE w:val="0"/>
        <w:autoSpaceDN w:val="0"/>
        <w:adjustRightInd w:val="0"/>
        <w:rPr>
          <w:szCs w:val="20"/>
          <w:lang w:val="fr-FR" w:eastAsia="en-GB"/>
        </w:rPr>
      </w:pPr>
      <w:r w:rsidRPr="000663B0">
        <w:rPr>
          <w:lang w:val="fr-FR"/>
        </w:rPr>
        <w:t xml:space="preserve">est un regroupement de sites d'art rupestre </w:t>
      </w:r>
      <w:r w:rsidR="00C870CF">
        <w:rPr>
          <w:szCs w:val="20"/>
          <w:lang w:val="fr-FR" w:eastAsia="en-GB"/>
        </w:rPr>
        <w:t>proche</w:t>
      </w:r>
      <w:r w:rsidR="003A1FAF" w:rsidRPr="0032190F">
        <w:rPr>
          <w:szCs w:val="20"/>
          <w:lang w:val="fr-FR" w:eastAsia="en-GB"/>
        </w:rPr>
        <w:t xml:space="preserve"> du </w:t>
      </w:r>
      <w:hyperlink r:id="rId2551" w:anchor="Sit_Vero" w:history="1">
        <w:r w:rsidR="0066629E" w:rsidRPr="0066629E">
          <w:rPr>
            <w:rStyle w:val="Hyperlink"/>
            <w:lang w:val="fr-FR"/>
          </w:rPr>
          <w:t>río Vero</w:t>
        </w:r>
      </w:hyperlink>
      <w:r>
        <w:rPr>
          <w:szCs w:val="20"/>
          <w:lang w:val="fr-FR" w:eastAsia="en-GB"/>
        </w:rPr>
        <w:t>. Il</w:t>
      </w:r>
      <w:r w:rsidR="003A1FAF" w:rsidRPr="0032190F">
        <w:rPr>
          <w:szCs w:val="20"/>
          <w:lang w:val="fr-FR" w:eastAsia="en-GB"/>
        </w:rPr>
        <w:t xml:space="preserve"> </w:t>
      </w:r>
      <w:r>
        <w:rPr>
          <w:szCs w:val="20"/>
          <w:lang w:val="fr-FR" w:eastAsia="en-GB"/>
        </w:rPr>
        <w:t>comprend les sites de :</w:t>
      </w:r>
    </w:p>
    <w:p w14:paraId="56BFC566" w14:textId="77777777" w:rsidR="000663B0" w:rsidRDefault="000663B0" w:rsidP="006747F5">
      <w:pPr>
        <w:autoSpaceDE w:val="0"/>
        <w:autoSpaceDN w:val="0"/>
        <w:adjustRightInd w:val="0"/>
        <w:rPr>
          <w:szCs w:val="20"/>
          <w:lang w:val="fr-FR" w:eastAsia="en-GB"/>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0"/>
      </w:tblGrid>
      <w:tr w:rsidR="000663B0" w14:paraId="4C56B6CC" w14:textId="77777777" w:rsidTr="00C35EA7">
        <w:trPr>
          <w:jc w:val="center"/>
        </w:trPr>
        <w:tc>
          <w:tcPr>
            <w:tcW w:w="1410" w:type="dxa"/>
          </w:tcPr>
          <w:p w14:paraId="1604AC67" w14:textId="6F975A9C" w:rsidR="000663B0" w:rsidRPr="00C35EA7" w:rsidRDefault="00000000" w:rsidP="00C35EA7">
            <w:pPr>
              <w:autoSpaceDE w:val="0"/>
              <w:autoSpaceDN w:val="0"/>
              <w:adjustRightInd w:val="0"/>
              <w:rPr>
                <w:szCs w:val="20"/>
                <w:lang w:val="fr-FR" w:eastAsia="en-GB"/>
              </w:rPr>
            </w:pPr>
            <w:hyperlink r:id="rId2552" w:anchor="Sit_Mascun_I" w:history="1">
              <w:r w:rsidR="000663B0" w:rsidRPr="00C35EA7">
                <w:rPr>
                  <w:rStyle w:val="Hyperlink"/>
                  <w:szCs w:val="20"/>
                  <w:lang w:val="fr-FR" w:eastAsia="en-GB"/>
                </w:rPr>
                <w:t>Mascun I</w:t>
              </w:r>
            </w:hyperlink>
          </w:p>
        </w:tc>
      </w:tr>
      <w:tr w:rsidR="000663B0" w14:paraId="28BF52CC" w14:textId="77777777" w:rsidTr="00C35EA7">
        <w:trPr>
          <w:jc w:val="center"/>
        </w:trPr>
        <w:tc>
          <w:tcPr>
            <w:tcW w:w="1410" w:type="dxa"/>
          </w:tcPr>
          <w:p w14:paraId="35AF7F9C" w14:textId="4AB6807A" w:rsidR="000663B0" w:rsidRPr="00C35EA7" w:rsidRDefault="00000000" w:rsidP="00C35EA7">
            <w:pPr>
              <w:autoSpaceDE w:val="0"/>
              <w:autoSpaceDN w:val="0"/>
              <w:adjustRightInd w:val="0"/>
              <w:rPr>
                <w:szCs w:val="20"/>
                <w:lang w:val="fr-FR" w:eastAsia="en-GB"/>
              </w:rPr>
            </w:pPr>
            <w:hyperlink r:id="rId2553" w:anchor="Sit_Mascun_I" w:history="1">
              <w:r w:rsidR="000663B0" w:rsidRPr="00C35EA7">
                <w:rPr>
                  <w:rStyle w:val="Hyperlink"/>
                  <w:szCs w:val="20"/>
                  <w:lang w:val="fr-FR" w:eastAsia="en-GB"/>
                </w:rPr>
                <w:t>Mascun II</w:t>
              </w:r>
            </w:hyperlink>
          </w:p>
        </w:tc>
      </w:tr>
      <w:tr w:rsidR="000663B0" w14:paraId="5686895D" w14:textId="77777777" w:rsidTr="00C35EA7">
        <w:trPr>
          <w:jc w:val="center"/>
        </w:trPr>
        <w:tc>
          <w:tcPr>
            <w:tcW w:w="1410" w:type="dxa"/>
          </w:tcPr>
          <w:p w14:paraId="4ED82EC1" w14:textId="77777777" w:rsidR="000663B0" w:rsidRPr="00C35EA7" w:rsidRDefault="000663B0" w:rsidP="00C35EA7">
            <w:pPr>
              <w:autoSpaceDE w:val="0"/>
              <w:autoSpaceDN w:val="0"/>
              <w:adjustRightInd w:val="0"/>
              <w:rPr>
                <w:szCs w:val="20"/>
                <w:lang w:val="fr-FR" w:eastAsia="en-GB"/>
              </w:rPr>
            </w:pPr>
            <w:r w:rsidRPr="00C35EA7">
              <w:rPr>
                <w:szCs w:val="20"/>
                <w:lang w:val="fr-FR" w:eastAsia="en-GB"/>
              </w:rPr>
              <w:t>Mascun III</w:t>
            </w:r>
          </w:p>
        </w:tc>
      </w:tr>
      <w:tr w:rsidR="000663B0" w14:paraId="69370DE1" w14:textId="77777777" w:rsidTr="00C35EA7">
        <w:trPr>
          <w:jc w:val="center"/>
        </w:trPr>
        <w:tc>
          <w:tcPr>
            <w:tcW w:w="1410" w:type="dxa"/>
          </w:tcPr>
          <w:p w14:paraId="02509A2B" w14:textId="77777777" w:rsidR="000663B0" w:rsidRPr="00C35EA7" w:rsidRDefault="000663B0" w:rsidP="00C35EA7">
            <w:pPr>
              <w:autoSpaceDE w:val="0"/>
              <w:autoSpaceDN w:val="0"/>
              <w:adjustRightInd w:val="0"/>
              <w:rPr>
                <w:szCs w:val="20"/>
                <w:lang w:val="fr-FR" w:eastAsia="en-GB"/>
              </w:rPr>
            </w:pPr>
            <w:r w:rsidRPr="00C35EA7">
              <w:rPr>
                <w:szCs w:val="20"/>
                <w:lang w:val="fr-FR" w:eastAsia="en-GB"/>
              </w:rPr>
              <w:t>Mascun IV</w:t>
            </w:r>
          </w:p>
        </w:tc>
      </w:tr>
      <w:tr w:rsidR="000663B0" w14:paraId="5AF55AF4" w14:textId="77777777" w:rsidTr="00C35EA7">
        <w:trPr>
          <w:jc w:val="center"/>
        </w:trPr>
        <w:tc>
          <w:tcPr>
            <w:tcW w:w="1410" w:type="dxa"/>
          </w:tcPr>
          <w:p w14:paraId="001C5BAB" w14:textId="77777777" w:rsidR="000663B0" w:rsidRPr="00C35EA7" w:rsidRDefault="000663B0" w:rsidP="00C35EA7">
            <w:pPr>
              <w:autoSpaceDE w:val="0"/>
              <w:autoSpaceDN w:val="0"/>
              <w:adjustRightInd w:val="0"/>
              <w:rPr>
                <w:szCs w:val="20"/>
                <w:lang w:val="fr-FR" w:eastAsia="en-GB"/>
              </w:rPr>
            </w:pPr>
            <w:r w:rsidRPr="00C35EA7">
              <w:rPr>
                <w:szCs w:val="20"/>
                <w:lang w:val="fr-FR" w:eastAsia="en-GB"/>
              </w:rPr>
              <w:t>Mascun V</w:t>
            </w:r>
          </w:p>
        </w:tc>
      </w:tr>
      <w:tr w:rsidR="000663B0" w14:paraId="0762C98C" w14:textId="77777777" w:rsidTr="00C35EA7">
        <w:trPr>
          <w:jc w:val="center"/>
        </w:trPr>
        <w:tc>
          <w:tcPr>
            <w:tcW w:w="1410" w:type="dxa"/>
          </w:tcPr>
          <w:p w14:paraId="11AF2673" w14:textId="0DB87A10" w:rsidR="000663B0" w:rsidRPr="00C35EA7" w:rsidRDefault="00000000" w:rsidP="00C35EA7">
            <w:pPr>
              <w:autoSpaceDE w:val="0"/>
              <w:autoSpaceDN w:val="0"/>
              <w:adjustRightInd w:val="0"/>
              <w:rPr>
                <w:szCs w:val="20"/>
                <w:lang w:val="fr-FR" w:eastAsia="en-GB"/>
              </w:rPr>
            </w:pPr>
            <w:hyperlink r:id="rId2554" w:anchor="Sit_Pacencia" w:history="1">
              <w:r w:rsidR="000663B0" w:rsidRPr="00C35EA7">
                <w:rPr>
                  <w:rStyle w:val="Hyperlink"/>
                  <w:szCs w:val="20"/>
                  <w:lang w:val="fr-FR" w:eastAsia="en-GB"/>
                </w:rPr>
                <w:t>Pacencia</w:t>
              </w:r>
            </w:hyperlink>
          </w:p>
        </w:tc>
      </w:tr>
      <w:tr w:rsidR="000663B0" w14:paraId="25AEF7FB" w14:textId="77777777" w:rsidTr="00C35EA7">
        <w:trPr>
          <w:jc w:val="center"/>
        </w:trPr>
        <w:tc>
          <w:tcPr>
            <w:tcW w:w="1410" w:type="dxa"/>
          </w:tcPr>
          <w:p w14:paraId="73DAA313" w14:textId="77777777" w:rsidR="000663B0" w:rsidRPr="00C35EA7" w:rsidRDefault="000663B0" w:rsidP="00C35EA7">
            <w:pPr>
              <w:autoSpaceDE w:val="0"/>
              <w:autoSpaceDN w:val="0"/>
              <w:adjustRightInd w:val="0"/>
              <w:rPr>
                <w:szCs w:val="20"/>
                <w:lang w:val="fr-FR" w:eastAsia="en-GB"/>
              </w:rPr>
            </w:pPr>
            <w:r w:rsidRPr="00C35EA7">
              <w:rPr>
                <w:szCs w:val="20"/>
                <w:lang w:val="fr-FR" w:eastAsia="en-GB"/>
              </w:rPr>
              <w:t>Camino</w:t>
            </w:r>
          </w:p>
        </w:tc>
      </w:tr>
    </w:tbl>
    <w:p w14:paraId="446C1733" w14:textId="77777777" w:rsidR="000663B0" w:rsidRDefault="000663B0" w:rsidP="006747F5">
      <w:pPr>
        <w:autoSpaceDE w:val="0"/>
        <w:autoSpaceDN w:val="0"/>
        <w:adjustRightInd w:val="0"/>
        <w:rPr>
          <w:szCs w:val="20"/>
          <w:lang w:val="fr-FR" w:eastAsia="en-GB"/>
        </w:rPr>
      </w:pPr>
      <w:r>
        <w:rPr>
          <w:szCs w:val="20"/>
          <w:lang w:val="fr-FR" w:eastAsia="en-GB"/>
        </w:rPr>
        <w:t>(SS BIB)</w:t>
      </w:r>
    </w:p>
    <w:p w14:paraId="01C2D028" w14:textId="77777777" w:rsidR="00C870CF" w:rsidRDefault="00C870CF" w:rsidP="006747F5">
      <w:pPr>
        <w:autoSpaceDE w:val="0"/>
        <w:autoSpaceDN w:val="0"/>
        <w:adjustRightInd w:val="0"/>
        <w:rPr>
          <w:szCs w:val="20"/>
          <w:lang w:val="fr-FR" w:eastAsia="en-GB"/>
        </w:rPr>
      </w:pPr>
    </w:p>
    <w:p w14:paraId="29B82CBB" w14:textId="77777777" w:rsidR="00C870CF" w:rsidRDefault="00C870CF" w:rsidP="006747F5">
      <w:pPr>
        <w:autoSpaceDE w:val="0"/>
        <w:autoSpaceDN w:val="0"/>
        <w:adjustRightInd w:val="0"/>
        <w:rPr>
          <w:szCs w:val="20"/>
          <w:lang w:val="fr-FR" w:eastAsia="en-GB"/>
        </w:rPr>
      </w:pPr>
    </w:p>
    <w:p w14:paraId="1998BD22" w14:textId="77777777" w:rsidR="00C870CF" w:rsidRDefault="00C870CF" w:rsidP="00426FF9">
      <w:pPr>
        <w:pStyle w:val="Heading1"/>
      </w:pPr>
      <w:bookmarkStart w:id="1125" w:name="Sit_Mascun_I"/>
      <w:r>
        <w:t>MASCUN I</w:t>
      </w:r>
    </w:p>
    <w:bookmarkEnd w:id="1125"/>
    <w:p w14:paraId="139C7880" w14:textId="77777777" w:rsidR="00C870CF" w:rsidRDefault="00C870CF" w:rsidP="006747F5">
      <w:pPr>
        <w:autoSpaceDE w:val="0"/>
        <w:autoSpaceDN w:val="0"/>
        <w:adjustRightInd w:val="0"/>
        <w:rPr>
          <w:szCs w:val="20"/>
          <w:lang w:val="fr-FR" w:eastAsia="en-GB"/>
        </w:rPr>
      </w:pPr>
      <w:r w:rsidRPr="0032190F">
        <w:rPr>
          <w:szCs w:val="20"/>
          <w:lang w:val="fr-FR" w:eastAsia="en-GB"/>
        </w:rPr>
        <w:t>Mascún I</w:t>
      </w:r>
    </w:p>
    <w:p w14:paraId="74C79459" w14:textId="77777777" w:rsidR="00C870CF" w:rsidRDefault="00C870CF" w:rsidP="006747F5">
      <w:pPr>
        <w:autoSpaceDE w:val="0"/>
        <w:autoSpaceDN w:val="0"/>
        <w:adjustRightInd w:val="0"/>
        <w:rPr>
          <w:szCs w:val="20"/>
          <w:lang w:val="fr-FR" w:eastAsia="en-GB"/>
        </w:rPr>
      </w:pPr>
    </w:p>
    <w:p w14:paraId="27930FF9" w14:textId="73EEF389" w:rsidR="00C870CF" w:rsidRPr="0032190F" w:rsidRDefault="000663B0" w:rsidP="00C870CF">
      <w:pPr>
        <w:autoSpaceDE w:val="0"/>
        <w:autoSpaceDN w:val="0"/>
        <w:adjustRightInd w:val="0"/>
        <w:rPr>
          <w:szCs w:val="20"/>
          <w:lang w:val="fr-FR" w:eastAsia="en-GB"/>
        </w:rPr>
      </w:pPr>
      <w:r>
        <w:rPr>
          <w:lang w:val="fr-FR"/>
        </w:rPr>
        <w:t xml:space="preserve">Site du groupe d' </w:t>
      </w:r>
      <w:hyperlink r:id="rId2555" w:anchor="D:Documentation archéologique liée à la thèseCultures.docx" w:history="1">
        <w:r w:rsidRPr="000663B0">
          <w:rPr>
            <w:rStyle w:val="Hyperlink"/>
            <w:lang w:val="fr-FR"/>
          </w:rPr>
          <w:t>art schématique</w:t>
        </w:r>
      </w:hyperlink>
      <w:r>
        <w:rPr>
          <w:lang w:val="fr-FR"/>
        </w:rPr>
        <w:t xml:space="preserve"> du </w:t>
      </w:r>
      <w:hyperlink r:id="rId2556" w:anchor="Sit_Mascun" w:history="1">
        <w:r w:rsidRPr="000663B0">
          <w:rPr>
            <w:rStyle w:val="Hyperlink"/>
            <w:lang w:val="fr-FR"/>
          </w:rPr>
          <w:t>río Mascun</w:t>
        </w:r>
      </w:hyperlink>
      <w:r w:rsidR="00C870CF" w:rsidRPr="0032190F">
        <w:rPr>
          <w:szCs w:val="20"/>
          <w:lang w:val="fr-FR" w:eastAsia="en-GB"/>
        </w:rPr>
        <w:t xml:space="preserve"> </w:t>
      </w:r>
      <w:r>
        <w:rPr>
          <w:szCs w:val="20"/>
          <w:lang w:val="fr-FR" w:eastAsia="en-GB"/>
        </w:rPr>
        <w:t xml:space="preserve">(SS BIB) </w:t>
      </w:r>
      <w:r w:rsidR="00C870CF">
        <w:rPr>
          <w:szCs w:val="20"/>
          <w:lang w:val="fr-FR" w:eastAsia="en-GB"/>
        </w:rPr>
        <w:t>C</w:t>
      </w:r>
      <w:r w:rsidR="00C870CF" w:rsidRPr="0032190F">
        <w:rPr>
          <w:szCs w:val="20"/>
          <w:lang w:val="fr-FR" w:eastAsia="en-GB"/>
        </w:rPr>
        <w:t>ontenu pictural schématique composé essentiellement de signes abstraits (BIB 2397 p. 625-632).</w:t>
      </w:r>
      <w:r w:rsidR="00C870CF">
        <w:rPr>
          <w:szCs w:val="20"/>
          <w:lang w:val="fr-FR" w:eastAsia="en-GB"/>
        </w:rPr>
        <w:t xml:space="preserve"> </w:t>
      </w:r>
      <w:r w:rsidR="00C870CF" w:rsidRPr="0032190F">
        <w:rPr>
          <w:szCs w:val="20"/>
          <w:lang w:val="fr-FR" w:eastAsia="en-GB"/>
        </w:rPr>
        <w:t>Les bourrelets de concrétions nés du passage de l’eau ont même été mis en exergue par de longs traits de peinture (BIB 2397 p. 644)</w:t>
      </w:r>
      <w:r w:rsidR="00C870CF">
        <w:rPr>
          <w:szCs w:val="20"/>
          <w:lang w:val="fr-FR" w:eastAsia="en-GB"/>
        </w:rPr>
        <w:t xml:space="preserve"> (v. </w:t>
      </w:r>
      <w:hyperlink r:id="rId2557" w:anchor="Cul_Schemat_Espagne_sit_humid" w:history="1">
        <w:r w:rsidR="00C870CF" w:rsidRPr="0066629E">
          <w:rPr>
            <w:rStyle w:val="Hyperlink"/>
            <w:szCs w:val="20"/>
            <w:lang w:val="fr-FR" w:eastAsia="en-GB"/>
          </w:rPr>
          <w:t>humidité</w:t>
        </w:r>
      </w:hyperlink>
      <w:r w:rsidR="00C870CF">
        <w:rPr>
          <w:szCs w:val="20"/>
          <w:lang w:val="fr-FR" w:eastAsia="en-GB"/>
        </w:rPr>
        <w:t>)</w:t>
      </w:r>
    </w:p>
    <w:p w14:paraId="4FD87DD3" w14:textId="77777777" w:rsidR="00C870CF" w:rsidRDefault="00C870CF" w:rsidP="006747F5">
      <w:pPr>
        <w:autoSpaceDE w:val="0"/>
        <w:autoSpaceDN w:val="0"/>
        <w:adjustRightInd w:val="0"/>
        <w:rPr>
          <w:szCs w:val="20"/>
          <w:lang w:val="fr-FR" w:eastAsia="en-GB"/>
        </w:rPr>
      </w:pPr>
    </w:p>
    <w:p w14:paraId="3F5FF499" w14:textId="77777777" w:rsidR="00C870CF" w:rsidRDefault="00C870CF" w:rsidP="006747F5">
      <w:pPr>
        <w:autoSpaceDE w:val="0"/>
        <w:autoSpaceDN w:val="0"/>
        <w:adjustRightInd w:val="0"/>
        <w:rPr>
          <w:szCs w:val="20"/>
          <w:lang w:val="fr-FR" w:eastAsia="en-GB"/>
        </w:rPr>
      </w:pPr>
    </w:p>
    <w:p w14:paraId="5F376F77" w14:textId="77777777" w:rsidR="00C870CF" w:rsidRDefault="00C870CF" w:rsidP="00426FF9">
      <w:pPr>
        <w:pStyle w:val="Heading1"/>
      </w:pPr>
      <w:r>
        <w:t>MASCUN II</w:t>
      </w:r>
    </w:p>
    <w:p w14:paraId="6CBC18EC" w14:textId="77777777" w:rsidR="00C870CF" w:rsidRDefault="00C870CF" w:rsidP="00C870CF">
      <w:pPr>
        <w:rPr>
          <w:szCs w:val="20"/>
          <w:lang w:val="fr-FR" w:eastAsia="en-GB"/>
        </w:rPr>
      </w:pPr>
      <w:r w:rsidRPr="0032190F">
        <w:rPr>
          <w:szCs w:val="20"/>
          <w:lang w:val="fr-FR" w:eastAsia="en-GB"/>
        </w:rPr>
        <w:t>Mascún I</w:t>
      </w:r>
      <w:r>
        <w:rPr>
          <w:szCs w:val="20"/>
          <w:lang w:val="fr-FR" w:eastAsia="en-GB"/>
        </w:rPr>
        <w:t>I</w:t>
      </w:r>
    </w:p>
    <w:p w14:paraId="0714F6C5" w14:textId="77777777" w:rsidR="00C870CF" w:rsidRPr="00C870CF" w:rsidRDefault="00C870CF" w:rsidP="00C870CF">
      <w:pPr>
        <w:rPr>
          <w:lang w:val="fr-FR" w:eastAsia="en-GB"/>
        </w:rPr>
      </w:pPr>
    </w:p>
    <w:p w14:paraId="4A4B9FBC" w14:textId="07894897" w:rsidR="001D35E8" w:rsidRPr="0032190F" w:rsidRDefault="000663B0" w:rsidP="006747F5">
      <w:pPr>
        <w:autoSpaceDE w:val="0"/>
        <w:autoSpaceDN w:val="0"/>
        <w:adjustRightInd w:val="0"/>
        <w:rPr>
          <w:szCs w:val="20"/>
          <w:lang w:val="fr-FR" w:eastAsia="en-GB"/>
        </w:rPr>
      </w:pPr>
      <w:r>
        <w:rPr>
          <w:lang w:val="fr-FR"/>
        </w:rPr>
        <w:t xml:space="preserve">Site du groupe d' </w:t>
      </w:r>
      <w:hyperlink r:id="rId2558" w:anchor="D:Documentation archéologique liée à la thèseCultures.docx" w:history="1">
        <w:r w:rsidRPr="000663B0">
          <w:rPr>
            <w:rStyle w:val="Hyperlink"/>
            <w:lang w:val="fr-FR"/>
          </w:rPr>
          <w:t>art schématique</w:t>
        </w:r>
      </w:hyperlink>
      <w:r>
        <w:rPr>
          <w:lang w:val="fr-FR"/>
        </w:rPr>
        <w:t xml:space="preserve"> du </w:t>
      </w:r>
      <w:hyperlink r:id="rId2559" w:anchor="Sit_Mascun" w:history="1">
        <w:r w:rsidRPr="000663B0">
          <w:rPr>
            <w:rStyle w:val="Hyperlink"/>
            <w:lang w:val="fr-FR"/>
          </w:rPr>
          <w:t>río Mascun</w:t>
        </w:r>
      </w:hyperlink>
      <w:r w:rsidRPr="0032190F">
        <w:rPr>
          <w:szCs w:val="20"/>
          <w:lang w:val="fr-FR" w:eastAsia="en-GB"/>
        </w:rPr>
        <w:t xml:space="preserve"> </w:t>
      </w:r>
      <w:r>
        <w:rPr>
          <w:szCs w:val="20"/>
          <w:lang w:val="fr-FR" w:eastAsia="en-GB"/>
        </w:rPr>
        <w:t xml:space="preserve">(SS BIB) </w:t>
      </w:r>
      <w:r w:rsidR="00C870CF" w:rsidRPr="0032190F">
        <w:rPr>
          <w:szCs w:val="20"/>
          <w:lang w:val="fr-FR" w:eastAsia="en-GB"/>
        </w:rPr>
        <w:t xml:space="preserve"> </w:t>
      </w:r>
      <w:r w:rsidR="00C870CF">
        <w:rPr>
          <w:szCs w:val="20"/>
          <w:lang w:val="fr-FR" w:eastAsia="en-GB"/>
        </w:rPr>
        <w:t>C</w:t>
      </w:r>
      <w:r w:rsidR="003A1FAF" w:rsidRPr="0032190F">
        <w:rPr>
          <w:szCs w:val="20"/>
          <w:lang w:val="fr-FR" w:eastAsia="en-GB"/>
        </w:rPr>
        <w:t>ontenu</w:t>
      </w:r>
      <w:r w:rsidR="00060930" w:rsidRPr="0032190F">
        <w:rPr>
          <w:szCs w:val="20"/>
          <w:lang w:val="fr-FR" w:eastAsia="en-GB"/>
        </w:rPr>
        <w:t xml:space="preserve"> </w:t>
      </w:r>
      <w:r w:rsidR="003A1FAF" w:rsidRPr="0032190F">
        <w:rPr>
          <w:szCs w:val="20"/>
          <w:lang w:val="fr-FR" w:eastAsia="en-GB"/>
        </w:rPr>
        <w:t>pictural schématique composé essentiellement de sig</w:t>
      </w:r>
      <w:r w:rsidR="001D35E8" w:rsidRPr="0032190F">
        <w:rPr>
          <w:szCs w:val="20"/>
          <w:lang w:val="fr-FR" w:eastAsia="en-GB"/>
        </w:rPr>
        <w:t>nes abstraits (BIB 2397 p. 625-632)</w:t>
      </w:r>
      <w:r w:rsidR="003A1FAF" w:rsidRPr="0032190F">
        <w:rPr>
          <w:szCs w:val="20"/>
          <w:lang w:val="fr-FR" w:eastAsia="en-GB"/>
        </w:rPr>
        <w:t>.</w:t>
      </w:r>
      <w:r w:rsidR="00C870CF">
        <w:rPr>
          <w:szCs w:val="20"/>
          <w:lang w:val="fr-FR" w:eastAsia="en-GB"/>
        </w:rPr>
        <w:t xml:space="preserve"> </w:t>
      </w:r>
      <w:r w:rsidR="006747F5" w:rsidRPr="0032190F">
        <w:rPr>
          <w:szCs w:val="20"/>
          <w:lang w:val="fr-FR" w:eastAsia="en-GB"/>
        </w:rPr>
        <w:t>Les bourrelets de concrétions nés du passage de l’eau ont même été mis en exergue par de longs traits de peinture (BIB 2397 p. 644)</w:t>
      </w:r>
      <w:r w:rsidR="0066629E">
        <w:rPr>
          <w:szCs w:val="20"/>
          <w:lang w:val="fr-FR" w:eastAsia="en-GB"/>
        </w:rPr>
        <w:t xml:space="preserve"> (v. </w:t>
      </w:r>
      <w:hyperlink r:id="rId2560" w:anchor="Cul_Schemat_Espagne_sit_humid" w:history="1">
        <w:r w:rsidR="0066629E" w:rsidRPr="0066629E">
          <w:rPr>
            <w:rStyle w:val="Hyperlink"/>
            <w:szCs w:val="20"/>
            <w:lang w:val="fr-FR" w:eastAsia="en-GB"/>
          </w:rPr>
          <w:t>humidité</w:t>
        </w:r>
      </w:hyperlink>
      <w:r w:rsidR="0066629E">
        <w:rPr>
          <w:szCs w:val="20"/>
          <w:lang w:val="fr-FR" w:eastAsia="en-GB"/>
        </w:rPr>
        <w:t>)</w:t>
      </w:r>
    </w:p>
    <w:p w14:paraId="523BC3AA" w14:textId="77777777" w:rsidR="001D35E8" w:rsidRPr="0032190F" w:rsidRDefault="001D35E8" w:rsidP="003A1FAF">
      <w:pPr>
        <w:autoSpaceDE w:val="0"/>
        <w:autoSpaceDN w:val="0"/>
        <w:adjustRightInd w:val="0"/>
        <w:rPr>
          <w:szCs w:val="20"/>
          <w:lang w:val="fr-FR" w:eastAsia="en-GB"/>
        </w:rPr>
      </w:pPr>
    </w:p>
    <w:p w14:paraId="59CE3ED4" w14:textId="77777777" w:rsidR="001D35E8" w:rsidRPr="0032190F" w:rsidRDefault="001D35E8" w:rsidP="00426FF9">
      <w:pPr>
        <w:pStyle w:val="Heading1"/>
      </w:pPr>
      <w:bookmarkStart w:id="1126" w:name="Sit_Pacencia"/>
      <w:r w:rsidRPr="0032190F">
        <w:t>PACENCIA</w:t>
      </w:r>
    </w:p>
    <w:bookmarkEnd w:id="1126"/>
    <w:p w14:paraId="584D1E56" w14:textId="77777777" w:rsidR="00693CDD" w:rsidRDefault="00693CDD" w:rsidP="003A1FAF">
      <w:pPr>
        <w:autoSpaceDE w:val="0"/>
        <w:autoSpaceDN w:val="0"/>
        <w:adjustRightInd w:val="0"/>
        <w:rPr>
          <w:szCs w:val="20"/>
          <w:lang w:val="fr-FR" w:eastAsia="en-GB"/>
        </w:rPr>
      </w:pPr>
    </w:p>
    <w:p w14:paraId="2191A27C" w14:textId="6C0AF6AA" w:rsidR="001D35E8" w:rsidRDefault="000663B0" w:rsidP="00693CDD">
      <w:pPr>
        <w:autoSpaceDE w:val="0"/>
        <w:autoSpaceDN w:val="0"/>
        <w:adjustRightInd w:val="0"/>
        <w:jc w:val="both"/>
        <w:rPr>
          <w:szCs w:val="20"/>
          <w:lang w:val="fr-FR" w:eastAsia="en-GB"/>
        </w:rPr>
      </w:pPr>
      <w:r>
        <w:rPr>
          <w:lang w:val="fr-FR"/>
        </w:rPr>
        <w:t xml:space="preserve">Site du groupe d' </w:t>
      </w:r>
      <w:hyperlink r:id="rId2561" w:anchor="D:Documentation archéologique liée à la thèseCultures.docx" w:history="1">
        <w:r w:rsidRPr="000663B0">
          <w:rPr>
            <w:rStyle w:val="Hyperlink"/>
            <w:lang w:val="fr-FR"/>
          </w:rPr>
          <w:t>art schématique</w:t>
        </w:r>
      </w:hyperlink>
      <w:r>
        <w:rPr>
          <w:lang w:val="fr-FR"/>
        </w:rPr>
        <w:t xml:space="preserve"> du </w:t>
      </w:r>
      <w:hyperlink r:id="rId2562" w:anchor="Sit_Mascun" w:history="1">
        <w:r w:rsidRPr="000663B0">
          <w:rPr>
            <w:rStyle w:val="Hyperlink"/>
            <w:lang w:val="fr-FR"/>
          </w:rPr>
          <w:t>río Mascun</w:t>
        </w:r>
      </w:hyperlink>
      <w:r w:rsidRPr="0032190F">
        <w:rPr>
          <w:szCs w:val="20"/>
          <w:lang w:val="fr-FR" w:eastAsia="en-GB"/>
        </w:rPr>
        <w:t xml:space="preserve"> </w:t>
      </w:r>
      <w:r>
        <w:rPr>
          <w:szCs w:val="20"/>
          <w:lang w:val="fr-FR" w:eastAsia="en-GB"/>
        </w:rPr>
        <w:t xml:space="preserve">(SS BIB) </w:t>
      </w:r>
      <w:r w:rsidR="00C002A2">
        <w:rPr>
          <w:szCs w:val="20"/>
          <w:lang w:val="fr-FR" w:eastAsia="en-GB"/>
        </w:rPr>
        <w:t>l</w:t>
      </w:r>
      <w:r w:rsidR="003A1FAF" w:rsidRPr="0032190F">
        <w:rPr>
          <w:szCs w:val="20"/>
          <w:lang w:val="fr-FR" w:eastAsia="en-GB"/>
        </w:rPr>
        <w:t>a grotte Pacencia (</w:t>
      </w:r>
      <w:r w:rsidR="003F0557" w:rsidRPr="0032190F">
        <w:rPr>
          <w:szCs w:val="20"/>
          <w:lang w:val="fr-FR" w:eastAsia="en-GB"/>
        </w:rPr>
        <w:t>Huesca</w:t>
      </w:r>
      <w:r w:rsidR="003A1FAF" w:rsidRPr="0032190F">
        <w:rPr>
          <w:szCs w:val="20"/>
          <w:lang w:val="fr-FR" w:eastAsia="en-GB"/>
        </w:rPr>
        <w:t xml:space="preserve">), </w:t>
      </w:r>
      <w:r w:rsidRPr="000663B0">
        <w:rPr>
          <w:lang w:val="fr-FR"/>
        </w:rPr>
        <w:t>es</w:t>
      </w:r>
      <w:r>
        <w:rPr>
          <w:lang w:val="fr-FR"/>
        </w:rPr>
        <w:t>t une</w:t>
      </w:r>
      <w:r w:rsidR="003F0557" w:rsidRPr="0032190F">
        <w:rPr>
          <w:lang w:val="fr-FR"/>
        </w:rPr>
        <w:t xml:space="preserve"> </w:t>
      </w:r>
      <w:r w:rsidR="003A1FAF" w:rsidRPr="0032190F">
        <w:rPr>
          <w:szCs w:val="20"/>
          <w:lang w:val="fr-FR" w:eastAsia="en-GB"/>
        </w:rPr>
        <w:t>énorme cavité qui s’ouvre dans un méandre, au ras de la</w:t>
      </w:r>
      <w:r w:rsidR="00060930" w:rsidRPr="0032190F">
        <w:rPr>
          <w:szCs w:val="20"/>
          <w:lang w:val="fr-FR" w:eastAsia="en-GB"/>
        </w:rPr>
        <w:t xml:space="preserve"> </w:t>
      </w:r>
      <w:r w:rsidR="003A1FAF" w:rsidRPr="0032190F">
        <w:rPr>
          <w:szCs w:val="20"/>
          <w:lang w:val="fr-FR" w:eastAsia="en-GB"/>
        </w:rPr>
        <w:t>rivière</w:t>
      </w:r>
      <w:r>
        <w:rPr>
          <w:szCs w:val="20"/>
          <w:lang w:val="fr-FR" w:eastAsia="en-GB"/>
        </w:rPr>
        <w:t xml:space="preserve"> </w:t>
      </w:r>
      <w:r w:rsidRPr="0032190F">
        <w:rPr>
          <w:szCs w:val="20"/>
          <w:lang w:val="fr-FR" w:eastAsia="en-GB"/>
        </w:rPr>
        <w:t>(BIB 2397 p. 625-632)</w:t>
      </w:r>
      <w:r w:rsidR="003A1FAF" w:rsidRPr="0032190F">
        <w:rPr>
          <w:szCs w:val="20"/>
          <w:lang w:val="fr-FR" w:eastAsia="en-GB"/>
        </w:rPr>
        <w:t xml:space="preserve">, </w:t>
      </w:r>
    </w:p>
    <w:p w14:paraId="6B132F55" w14:textId="77777777" w:rsidR="000663B0" w:rsidRDefault="000663B0" w:rsidP="00693CDD">
      <w:pPr>
        <w:autoSpaceDE w:val="0"/>
        <w:autoSpaceDN w:val="0"/>
        <w:adjustRightInd w:val="0"/>
        <w:jc w:val="both"/>
        <w:rPr>
          <w:szCs w:val="20"/>
          <w:lang w:val="fr-FR" w:eastAsia="en-GB"/>
        </w:rPr>
      </w:pPr>
    </w:p>
    <w:p w14:paraId="5A0BCA3C" w14:textId="77777777" w:rsidR="000663B0" w:rsidRDefault="000663B0" w:rsidP="000663B0">
      <w:pPr>
        <w:pStyle w:val="Heading2"/>
        <w:rPr>
          <w:lang w:eastAsia="en-GB"/>
        </w:rPr>
      </w:pPr>
      <w:r>
        <w:rPr>
          <w:lang w:eastAsia="en-GB"/>
        </w:rPr>
        <w:t>occupation</w:t>
      </w:r>
    </w:p>
    <w:p w14:paraId="115A5177" w14:textId="77777777" w:rsidR="00693CDD" w:rsidRDefault="00C002A2" w:rsidP="00693CDD">
      <w:pPr>
        <w:autoSpaceDE w:val="0"/>
        <w:autoSpaceDN w:val="0"/>
        <w:adjustRightInd w:val="0"/>
        <w:rPr>
          <w:szCs w:val="20"/>
          <w:lang w:val="fr-FR" w:eastAsia="en-GB"/>
        </w:rPr>
      </w:pPr>
      <w:r>
        <w:rPr>
          <w:szCs w:val="20"/>
          <w:lang w:val="fr-FR" w:eastAsia="en-GB"/>
        </w:rPr>
        <w:t>Restes archéologiques attribuables au Néolithique (BIB 2397)</w:t>
      </w:r>
      <w:r w:rsidR="000663B0" w:rsidRPr="000663B0">
        <w:rPr>
          <w:szCs w:val="20"/>
          <w:lang w:val="fr-FR" w:eastAsia="en-GB"/>
        </w:rPr>
        <w:t xml:space="preserve"> </w:t>
      </w:r>
      <w:r w:rsidR="000663B0" w:rsidRPr="0032190F">
        <w:rPr>
          <w:szCs w:val="20"/>
          <w:lang w:val="fr-FR" w:eastAsia="en-GB"/>
        </w:rPr>
        <w:t>contient des restes archéologiques attribuables au Néolithique (Montes et al., 2004)</w:t>
      </w:r>
      <w:r w:rsidR="000663B0">
        <w:rPr>
          <w:szCs w:val="20"/>
          <w:lang w:val="fr-FR" w:eastAsia="en-GB"/>
        </w:rPr>
        <w:t xml:space="preserve"> </w:t>
      </w:r>
      <w:r w:rsidR="000663B0" w:rsidRPr="0032190F">
        <w:rPr>
          <w:szCs w:val="20"/>
          <w:lang w:val="fr-FR" w:eastAsia="en-GB"/>
        </w:rPr>
        <w:t>(BIB 2397 p. 625-632).</w:t>
      </w:r>
    </w:p>
    <w:p w14:paraId="50F40AC3" w14:textId="77777777" w:rsidR="000663B0" w:rsidRDefault="000663B0" w:rsidP="00693CDD">
      <w:pPr>
        <w:autoSpaceDE w:val="0"/>
        <w:autoSpaceDN w:val="0"/>
        <w:adjustRightInd w:val="0"/>
        <w:rPr>
          <w:szCs w:val="20"/>
          <w:lang w:val="fr-FR" w:eastAsia="en-GB"/>
        </w:rPr>
      </w:pPr>
    </w:p>
    <w:p w14:paraId="3D4DAE16" w14:textId="77777777" w:rsidR="000663B0" w:rsidRDefault="000663B0" w:rsidP="000663B0">
      <w:pPr>
        <w:pStyle w:val="Heading2"/>
        <w:rPr>
          <w:lang w:eastAsia="en-GB"/>
        </w:rPr>
      </w:pPr>
      <w:r>
        <w:rPr>
          <w:lang w:eastAsia="en-GB"/>
        </w:rPr>
        <w:lastRenderedPageBreak/>
        <w:t>art rupestre</w:t>
      </w:r>
    </w:p>
    <w:p w14:paraId="681C5443" w14:textId="77777777" w:rsidR="000663B0" w:rsidRDefault="000663B0" w:rsidP="00693CDD">
      <w:pPr>
        <w:autoSpaceDE w:val="0"/>
        <w:autoSpaceDN w:val="0"/>
        <w:adjustRightInd w:val="0"/>
        <w:rPr>
          <w:szCs w:val="20"/>
          <w:lang w:val="fr-FR" w:eastAsia="en-GB"/>
        </w:rPr>
      </w:pPr>
      <w:r w:rsidRPr="0032190F">
        <w:rPr>
          <w:szCs w:val="20"/>
          <w:lang w:val="fr-FR" w:eastAsia="en-GB"/>
        </w:rPr>
        <w:t>Les peintures sont réparties le long d’une corniche dans le fond de la grotte : signes anthropomorphes, traits courts et ponctuations (Painaud et al., 1996). (BIB 2397 p. 625-632)</w:t>
      </w:r>
    </w:p>
    <w:p w14:paraId="21D9791D" w14:textId="33E9FF8A" w:rsidR="001D35E8" w:rsidRDefault="00693CDD" w:rsidP="00693CDD">
      <w:pPr>
        <w:autoSpaceDE w:val="0"/>
        <w:autoSpaceDN w:val="0"/>
        <w:adjustRightInd w:val="0"/>
        <w:rPr>
          <w:szCs w:val="20"/>
          <w:lang w:val="fr-FR" w:eastAsia="en-GB"/>
        </w:rPr>
      </w:pPr>
      <w:r w:rsidRPr="00693CDD">
        <w:rPr>
          <w:szCs w:val="20"/>
          <w:lang w:val="fr-FR" w:eastAsia="en-GB"/>
        </w:rPr>
        <w:t xml:space="preserve">L’eau ruisselle d’une multitude de fissures dans la cueva Pacencia et a provoqué la formation de grandes concrétions à droite et à gauche des peintures (v. </w:t>
      </w:r>
      <w:hyperlink r:id="rId2563" w:anchor="Cul_Schemat_Espagne_sit_humid" w:history="1">
        <w:r w:rsidRPr="00693CDD">
          <w:rPr>
            <w:rStyle w:val="Hyperlink"/>
            <w:szCs w:val="20"/>
            <w:lang w:val="fr-FR" w:eastAsia="en-GB"/>
          </w:rPr>
          <w:t>humidité</w:t>
        </w:r>
      </w:hyperlink>
      <w:r w:rsidRPr="00693CDD">
        <w:rPr>
          <w:szCs w:val="20"/>
          <w:lang w:val="fr-FR" w:eastAsia="en-GB"/>
        </w:rPr>
        <w:t>) (BIB 2397)</w:t>
      </w:r>
    </w:p>
    <w:p w14:paraId="2F082128" w14:textId="77777777" w:rsidR="00715703" w:rsidRDefault="00715703" w:rsidP="00693CDD">
      <w:pPr>
        <w:autoSpaceDE w:val="0"/>
        <w:autoSpaceDN w:val="0"/>
        <w:adjustRightInd w:val="0"/>
        <w:rPr>
          <w:szCs w:val="20"/>
          <w:lang w:val="fr-FR" w:eastAsia="en-GB"/>
        </w:rPr>
      </w:pPr>
    </w:p>
    <w:p w14:paraId="65ECCA47" w14:textId="77777777" w:rsidR="00715703" w:rsidRDefault="00715703" w:rsidP="00715703">
      <w:pPr>
        <w:pStyle w:val="Heading2"/>
        <w:rPr>
          <w:rStyle w:val="dato"/>
        </w:rPr>
      </w:pPr>
      <w:r>
        <w:rPr>
          <w:rStyle w:val="dato"/>
        </w:rPr>
        <w:t>Interprétations</w:t>
      </w:r>
    </w:p>
    <w:p w14:paraId="48190253" w14:textId="77777777" w:rsidR="00715703" w:rsidRDefault="00715703" w:rsidP="00715703">
      <w:pPr>
        <w:autoSpaceDE w:val="0"/>
        <w:autoSpaceDN w:val="0"/>
        <w:adjustRightInd w:val="0"/>
        <w:rPr>
          <w:rStyle w:val="dato"/>
          <w:lang w:val="fr-FR"/>
        </w:rPr>
      </w:pPr>
    </w:p>
    <w:p w14:paraId="027AFFA6" w14:textId="59124A6E" w:rsidR="00715703" w:rsidRPr="00EF7D5A" w:rsidRDefault="00715703" w:rsidP="00693CDD">
      <w:pPr>
        <w:autoSpaceDE w:val="0"/>
        <w:autoSpaceDN w:val="0"/>
        <w:adjustRightInd w:val="0"/>
        <w:rPr>
          <w:lang w:val="fr-FR"/>
        </w:rPr>
      </w:pPr>
      <w:r w:rsidRPr="00EF7D5A">
        <w:rPr>
          <w:rStyle w:val="dato"/>
          <w:lang w:val="fr-FR"/>
        </w:rPr>
        <w:t xml:space="preserve">v. </w:t>
      </w:r>
      <w:hyperlink r:id="rId2564" w:anchor="Cul_Neo__domestic_elevag_ranching" w:history="1">
        <w:r w:rsidRPr="00EF7D5A">
          <w:rPr>
            <w:rStyle w:val="Hyperlink"/>
            <w:i/>
            <w:lang w:val="fr-FR"/>
          </w:rPr>
          <w:t>ranching</w:t>
        </w:r>
      </w:hyperlink>
      <w:r w:rsidR="00D11299" w:rsidRPr="00E32113">
        <w:rPr>
          <w:lang w:val="fr-FR"/>
        </w:rPr>
        <w:t xml:space="preserve"> </w:t>
      </w:r>
      <w:r w:rsidR="00D11299" w:rsidRPr="00D11299">
        <w:rPr>
          <w:lang w:val="fr-FR"/>
        </w:rPr>
        <w:t>(BIB 2833)</w:t>
      </w:r>
    </w:p>
    <w:p w14:paraId="43AE4072" w14:textId="77777777" w:rsidR="00693CDD" w:rsidRPr="00693CDD" w:rsidRDefault="00693CDD" w:rsidP="00693CDD">
      <w:pPr>
        <w:autoSpaceDE w:val="0"/>
        <w:autoSpaceDN w:val="0"/>
        <w:adjustRightInd w:val="0"/>
        <w:rPr>
          <w:szCs w:val="20"/>
          <w:lang w:val="fr-FR" w:eastAsia="en-GB"/>
        </w:rPr>
      </w:pPr>
    </w:p>
    <w:p w14:paraId="0EEB37A7" w14:textId="77777777" w:rsidR="001D35E8" w:rsidRPr="0032190F" w:rsidRDefault="001D35E8" w:rsidP="00426FF9">
      <w:pPr>
        <w:pStyle w:val="Heading1"/>
      </w:pPr>
      <w:bookmarkStart w:id="1127" w:name="Sit_Palomaron"/>
      <w:r w:rsidRPr="0032190F">
        <w:t>PALOMARON</w:t>
      </w:r>
    </w:p>
    <w:bookmarkEnd w:id="1127"/>
    <w:p w14:paraId="70C2AACD" w14:textId="6A41D08A" w:rsidR="001D35E8" w:rsidRPr="00D76058" w:rsidRDefault="001D35E8" w:rsidP="003A1FAF">
      <w:pPr>
        <w:autoSpaceDE w:val="0"/>
        <w:autoSpaceDN w:val="0"/>
        <w:adjustRightInd w:val="0"/>
        <w:rPr>
          <w:szCs w:val="20"/>
          <w:lang w:val="es-ES" w:eastAsia="en-GB"/>
        </w:rPr>
      </w:pPr>
      <w:r w:rsidRPr="0032190F">
        <w:rPr>
          <w:szCs w:val="20"/>
          <w:lang w:val="fr-FR" w:eastAsia="en-GB"/>
        </w:rPr>
        <w:t>L</w:t>
      </w:r>
      <w:r w:rsidR="003A1FAF" w:rsidRPr="0032190F">
        <w:rPr>
          <w:szCs w:val="20"/>
          <w:lang w:val="fr-FR" w:eastAsia="en-GB"/>
        </w:rPr>
        <w:t>’abri de Palomarón (</w:t>
      </w:r>
      <w:r w:rsidR="003F0557" w:rsidRPr="0032190F">
        <w:rPr>
          <w:szCs w:val="20"/>
          <w:lang w:val="fr-FR" w:eastAsia="en-GB"/>
        </w:rPr>
        <w:t>Huesca</w:t>
      </w:r>
      <w:r w:rsidR="003A1FAF" w:rsidRPr="0032190F">
        <w:rPr>
          <w:szCs w:val="20"/>
          <w:lang w:val="fr-FR" w:eastAsia="en-GB"/>
        </w:rPr>
        <w:t>)</w:t>
      </w:r>
      <w:r w:rsidR="00060930" w:rsidRPr="0032190F">
        <w:rPr>
          <w:szCs w:val="20"/>
          <w:lang w:val="fr-FR" w:eastAsia="en-GB"/>
        </w:rPr>
        <w:t xml:space="preserve"> </w:t>
      </w:r>
      <w:r w:rsidR="003F0557" w:rsidRPr="0032190F">
        <w:rPr>
          <w:lang w:val="fr-FR"/>
        </w:rPr>
        <w:t>"</w:t>
      </w:r>
      <w:hyperlink r:id="rId2565" w:anchor="Cul_Schemat_Espagne" w:history="1">
        <w:r w:rsidR="003F0557" w:rsidRPr="0032190F">
          <w:rPr>
            <w:rStyle w:val="Hyperlink"/>
            <w:lang w:val="fr-FR"/>
          </w:rPr>
          <w:t>art schématique ibérique</w:t>
        </w:r>
      </w:hyperlink>
      <w:r w:rsidR="003F0557" w:rsidRPr="0032190F">
        <w:rPr>
          <w:lang w:val="fr-FR"/>
        </w:rPr>
        <w:t xml:space="preserve">" </w:t>
      </w:r>
      <w:r w:rsidR="003A1FAF" w:rsidRPr="0032190F">
        <w:rPr>
          <w:szCs w:val="20"/>
          <w:lang w:val="fr-FR" w:eastAsia="en-GB"/>
        </w:rPr>
        <w:t>porte un unique panneau de grands signes rouges, anthropomorphes, de traits et quelques</w:t>
      </w:r>
      <w:r w:rsidR="00060930" w:rsidRPr="0032190F">
        <w:rPr>
          <w:szCs w:val="20"/>
          <w:lang w:val="fr-FR" w:eastAsia="en-GB"/>
        </w:rPr>
        <w:t xml:space="preserve"> </w:t>
      </w:r>
      <w:r w:rsidR="003A1FAF" w:rsidRPr="0032190F">
        <w:rPr>
          <w:szCs w:val="20"/>
          <w:lang w:val="fr-FR" w:eastAsia="en-GB"/>
        </w:rPr>
        <w:t>autres signes singuliers. Lorsqu’on observe la falaise depuis la rive opposée, cette cavité</w:t>
      </w:r>
      <w:r w:rsidR="00060930" w:rsidRPr="0032190F">
        <w:rPr>
          <w:szCs w:val="20"/>
          <w:lang w:val="fr-FR" w:eastAsia="en-GB"/>
        </w:rPr>
        <w:t xml:space="preserve"> </w:t>
      </w:r>
      <w:r w:rsidR="003A1FAF" w:rsidRPr="0032190F">
        <w:rPr>
          <w:szCs w:val="20"/>
          <w:lang w:val="fr-FR" w:eastAsia="en-GB"/>
        </w:rPr>
        <w:t>constitue l’oeil gauche d’une figure humaine qui se dessine sur la paroi</w:t>
      </w:r>
      <w:r w:rsidR="003D6863">
        <w:rPr>
          <w:szCs w:val="20"/>
          <w:lang w:val="fr-FR" w:eastAsia="en-GB"/>
        </w:rPr>
        <w:t xml:space="preserve"> [particularité]</w:t>
      </w:r>
      <w:r w:rsidR="003A1FAF" w:rsidRPr="0032190F">
        <w:rPr>
          <w:szCs w:val="20"/>
          <w:lang w:val="fr-FR" w:eastAsia="en-GB"/>
        </w:rPr>
        <w:t>, un peu à l’identique</w:t>
      </w:r>
      <w:r w:rsidR="00060930" w:rsidRPr="0032190F">
        <w:rPr>
          <w:szCs w:val="20"/>
          <w:lang w:val="fr-FR" w:eastAsia="en-GB"/>
        </w:rPr>
        <w:t xml:space="preserve"> </w:t>
      </w:r>
      <w:r w:rsidR="003A1FAF" w:rsidRPr="0032190F">
        <w:rPr>
          <w:szCs w:val="20"/>
          <w:lang w:val="fr-FR" w:eastAsia="en-GB"/>
        </w:rPr>
        <w:t xml:space="preserve">de ce qu’on observe pour les abris supérieurs de </w:t>
      </w:r>
      <w:hyperlink r:id="rId2566" w:anchor="Sit_Gallinero" w:history="1">
        <w:r w:rsidR="0066629E" w:rsidRPr="0066629E">
          <w:rPr>
            <w:rStyle w:val="Hyperlink"/>
            <w:szCs w:val="20"/>
            <w:lang w:val="fr-FR" w:eastAsia="en-GB"/>
          </w:rPr>
          <w:t>Gallinero</w:t>
        </w:r>
      </w:hyperlink>
      <w:r w:rsidR="003A1FAF" w:rsidRPr="0032190F">
        <w:rPr>
          <w:szCs w:val="20"/>
          <w:lang w:val="fr-FR" w:eastAsia="en-GB"/>
        </w:rPr>
        <w:t>.</w:t>
      </w:r>
      <w:r w:rsidRPr="0032190F">
        <w:rPr>
          <w:szCs w:val="20"/>
          <w:lang w:val="fr-FR" w:eastAsia="en-GB"/>
        </w:rPr>
        <w:t xml:space="preserve"> </w:t>
      </w:r>
      <w:r w:rsidRPr="00D76058">
        <w:rPr>
          <w:szCs w:val="20"/>
          <w:lang w:val="es-ES" w:eastAsia="en-GB"/>
        </w:rPr>
        <w:t>(BIB 2397 p. 625-632)</w:t>
      </w:r>
    </w:p>
    <w:p w14:paraId="771F6FF5" w14:textId="77777777" w:rsidR="001D35E8" w:rsidRPr="00D76058" w:rsidRDefault="001D35E8" w:rsidP="003A1FAF">
      <w:pPr>
        <w:autoSpaceDE w:val="0"/>
        <w:autoSpaceDN w:val="0"/>
        <w:adjustRightInd w:val="0"/>
        <w:rPr>
          <w:szCs w:val="20"/>
          <w:lang w:val="es-ES" w:eastAsia="en-GB"/>
        </w:rPr>
      </w:pPr>
    </w:p>
    <w:p w14:paraId="0C170304" w14:textId="77777777" w:rsidR="001D35E8" w:rsidRPr="00426FF9" w:rsidRDefault="001D35E8" w:rsidP="00426FF9">
      <w:pPr>
        <w:pStyle w:val="Heading1"/>
        <w:rPr>
          <w:lang w:val="es-ES"/>
        </w:rPr>
      </w:pPr>
      <w:bookmarkStart w:id="1128" w:name="Sit_Solencio"/>
      <w:r w:rsidRPr="00426FF9">
        <w:rPr>
          <w:lang w:val="es-ES"/>
        </w:rPr>
        <w:t>SOLENCIO</w:t>
      </w:r>
    </w:p>
    <w:bookmarkEnd w:id="1128"/>
    <w:p w14:paraId="69DB716A" w14:textId="77777777" w:rsidR="009D03A3" w:rsidRPr="00D76058" w:rsidRDefault="000A4D97" w:rsidP="009C5B1D">
      <w:pPr>
        <w:autoSpaceDE w:val="0"/>
        <w:autoSpaceDN w:val="0"/>
        <w:adjustRightInd w:val="0"/>
        <w:jc w:val="both"/>
        <w:rPr>
          <w:lang w:val="es-ES"/>
        </w:rPr>
      </w:pPr>
      <w:r w:rsidRPr="00D76058">
        <w:rPr>
          <w:lang w:val="es-ES"/>
        </w:rPr>
        <w:t>Barranco de Solencio</w:t>
      </w:r>
    </w:p>
    <w:p w14:paraId="229ADBDB" w14:textId="77777777" w:rsidR="000A4D97" w:rsidRPr="00D76058" w:rsidRDefault="000A4D97" w:rsidP="009C5B1D">
      <w:pPr>
        <w:autoSpaceDE w:val="0"/>
        <w:autoSpaceDN w:val="0"/>
        <w:adjustRightInd w:val="0"/>
        <w:jc w:val="both"/>
        <w:rPr>
          <w:lang w:val="es-ES"/>
        </w:rPr>
      </w:pPr>
    </w:p>
    <w:p w14:paraId="29F12D10" w14:textId="30BBB30F" w:rsidR="001D35E8" w:rsidRPr="0032190F" w:rsidRDefault="009D03A3" w:rsidP="009C5B1D">
      <w:pPr>
        <w:autoSpaceDE w:val="0"/>
        <w:autoSpaceDN w:val="0"/>
        <w:adjustRightInd w:val="0"/>
        <w:jc w:val="both"/>
        <w:rPr>
          <w:szCs w:val="20"/>
          <w:lang w:val="fr-FR" w:eastAsia="en-GB"/>
        </w:rPr>
      </w:pPr>
      <w:r w:rsidRPr="000A4D97">
        <w:rPr>
          <w:lang w:val="es-ES"/>
        </w:rPr>
        <w:t>abris de Solencio</w:t>
      </w:r>
      <w:r w:rsidR="003D6863" w:rsidRPr="000A4D97">
        <w:rPr>
          <w:lang w:val="es-ES"/>
        </w:rPr>
        <w:t xml:space="preserve"> </w:t>
      </w:r>
      <w:r w:rsidR="003D6863" w:rsidRPr="000A4D97">
        <w:rPr>
          <w:szCs w:val="20"/>
          <w:lang w:val="es-ES" w:eastAsia="en-GB"/>
        </w:rPr>
        <w:t>(Bastarás, Huesca)</w:t>
      </w:r>
      <w:r w:rsidRPr="000A4D97">
        <w:rPr>
          <w:lang w:val="es-ES"/>
        </w:rPr>
        <w:t xml:space="preserve">. </w:t>
      </w:r>
      <w:r w:rsidR="003F0557" w:rsidRPr="0032190F">
        <w:rPr>
          <w:lang w:val="fr-FR"/>
        </w:rPr>
        <w:t>"</w:t>
      </w:r>
      <w:hyperlink r:id="rId2567" w:anchor="Cul_Schemat_Espagne" w:history="1">
        <w:r w:rsidR="003F0557" w:rsidRPr="0032190F">
          <w:rPr>
            <w:rStyle w:val="Hyperlink"/>
            <w:lang w:val="fr-FR"/>
          </w:rPr>
          <w:t>art schématique ibérique</w:t>
        </w:r>
      </w:hyperlink>
      <w:r w:rsidR="003F0557" w:rsidRPr="0032190F">
        <w:rPr>
          <w:lang w:val="fr-FR"/>
        </w:rPr>
        <w:t xml:space="preserve">" </w:t>
      </w:r>
      <w:r w:rsidR="001D35E8" w:rsidRPr="0032190F">
        <w:rPr>
          <w:szCs w:val="20"/>
          <w:lang w:val="fr-FR" w:eastAsia="en-GB"/>
        </w:rPr>
        <w:t>D</w:t>
      </w:r>
      <w:r w:rsidR="003A1FAF" w:rsidRPr="0032190F">
        <w:rPr>
          <w:szCs w:val="20"/>
          <w:lang w:val="fr-FR" w:eastAsia="en-GB"/>
        </w:rPr>
        <w:t>ans le ravin du Solencio, une série de trois petites cavités</w:t>
      </w:r>
      <w:r w:rsidR="00060930" w:rsidRPr="0032190F">
        <w:rPr>
          <w:szCs w:val="20"/>
          <w:lang w:val="fr-FR" w:eastAsia="en-GB"/>
        </w:rPr>
        <w:t xml:space="preserve"> </w:t>
      </w:r>
      <w:r w:rsidR="003A1FAF" w:rsidRPr="0032190F">
        <w:rPr>
          <w:szCs w:val="20"/>
          <w:lang w:val="fr-FR" w:eastAsia="en-GB"/>
        </w:rPr>
        <w:t>creusées dans un conglomérat abritent des peintures schématiques rouges (Baldellou et al.,</w:t>
      </w:r>
      <w:r w:rsidR="00060930" w:rsidRPr="0032190F">
        <w:rPr>
          <w:szCs w:val="20"/>
          <w:lang w:val="fr-FR" w:eastAsia="en-GB"/>
        </w:rPr>
        <w:t xml:space="preserve"> </w:t>
      </w:r>
      <w:r w:rsidR="003A1FAF" w:rsidRPr="0032190F">
        <w:rPr>
          <w:szCs w:val="20"/>
          <w:lang w:val="fr-FR" w:eastAsia="en-GB"/>
        </w:rPr>
        <w:t>1997b). Dans ces abris de Solencio les figures sont peintes sur les galets de la paroi : un</w:t>
      </w:r>
      <w:r w:rsidR="00060930" w:rsidRPr="0032190F">
        <w:rPr>
          <w:szCs w:val="20"/>
          <w:lang w:val="fr-FR" w:eastAsia="en-GB"/>
        </w:rPr>
        <w:t xml:space="preserve"> </w:t>
      </w:r>
      <w:r w:rsidR="003A1FAF" w:rsidRPr="0032190F">
        <w:rPr>
          <w:szCs w:val="20"/>
          <w:lang w:val="fr-FR" w:eastAsia="en-GB"/>
        </w:rPr>
        <w:t>signe solaire, des groupes de petits traits, un signe en T, des segments isolés.</w:t>
      </w:r>
      <w:r w:rsidR="00060930" w:rsidRPr="0032190F">
        <w:rPr>
          <w:szCs w:val="20"/>
          <w:lang w:val="fr-FR" w:eastAsia="en-GB"/>
        </w:rPr>
        <w:t xml:space="preserve"> </w:t>
      </w:r>
      <w:r w:rsidR="003A1FAF" w:rsidRPr="0032190F">
        <w:rPr>
          <w:szCs w:val="20"/>
          <w:lang w:val="fr-FR" w:eastAsia="en-GB"/>
        </w:rPr>
        <w:t xml:space="preserve">Ces cavités se trouvent en face de </w:t>
      </w:r>
      <w:hyperlink r:id="rId2568" w:anchor="Sit_Chaves" w:history="1">
        <w:r w:rsidR="003A1FAF" w:rsidRPr="0032190F">
          <w:rPr>
            <w:rStyle w:val="Hyperlink"/>
            <w:szCs w:val="20"/>
            <w:lang w:val="fr-FR" w:eastAsia="en-GB"/>
          </w:rPr>
          <w:t>Chaves</w:t>
        </w:r>
      </w:hyperlink>
      <w:r w:rsidR="003A1FAF" w:rsidRPr="0032190F">
        <w:rPr>
          <w:szCs w:val="20"/>
          <w:lang w:val="fr-FR" w:eastAsia="en-GB"/>
        </w:rPr>
        <w:t>.</w:t>
      </w:r>
      <w:r w:rsidR="001D35E8" w:rsidRPr="0032190F">
        <w:rPr>
          <w:szCs w:val="20"/>
          <w:lang w:val="fr-FR" w:eastAsia="en-GB"/>
        </w:rPr>
        <w:t>(BIB 2397 p. 625-632)</w:t>
      </w:r>
    </w:p>
    <w:p w14:paraId="245A83C0" w14:textId="36DBB33B" w:rsidR="009C5B1D" w:rsidRPr="0032190F" w:rsidRDefault="009C5B1D" w:rsidP="009C5B1D">
      <w:pPr>
        <w:autoSpaceDE w:val="0"/>
        <w:autoSpaceDN w:val="0"/>
        <w:adjustRightInd w:val="0"/>
        <w:jc w:val="both"/>
        <w:rPr>
          <w:szCs w:val="20"/>
          <w:lang w:val="fr-FR" w:eastAsia="en-GB"/>
        </w:rPr>
      </w:pPr>
      <w:r w:rsidRPr="0032190F">
        <w:rPr>
          <w:szCs w:val="20"/>
          <w:lang w:val="fr-FR" w:eastAsia="en-GB"/>
        </w:rPr>
        <w:t xml:space="preserve">Quelques galets encore en place portent les mêmes signes qu'à </w:t>
      </w:r>
      <w:hyperlink r:id="rId2569" w:anchor="Sit_Chaves_" w:history="1">
        <w:r w:rsidRPr="0032190F">
          <w:rPr>
            <w:rStyle w:val="Hyperlink"/>
            <w:szCs w:val="20"/>
            <w:lang w:val="fr-FR" w:eastAsia="en-GB"/>
          </w:rPr>
          <w:t>Chaves</w:t>
        </w:r>
      </w:hyperlink>
      <w:r w:rsidRPr="0032190F">
        <w:rPr>
          <w:szCs w:val="20"/>
          <w:lang w:val="fr-FR" w:eastAsia="en-GB"/>
        </w:rPr>
        <w:t xml:space="preserve"> (BIB 2397 p.638)</w:t>
      </w:r>
    </w:p>
    <w:p w14:paraId="3F7D146C" w14:textId="77777777" w:rsidR="00AF1D84" w:rsidRPr="0032190F" w:rsidRDefault="00AF1D84" w:rsidP="009C5B1D">
      <w:pPr>
        <w:autoSpaceDE w:val="0"/>
        <w:autoSpaceDN w:val="0"/>
        <w:adjustRightInd w:val="0"/>
        <w:jc w:val="both"/>
        <w:rPr>
          <w:szCs w:val="20"/>
          <w:lang w:val="fr-FR" w:eastAsia="en-GB"/>
        </w:rPr>
      </w:pPr>
    </w:p>
    <w:p w14:paraId="3C854B80" w14:textId="77777777" w:rsidR="00AF1D84" w:rsidRPr="005C4DB3" w:rsidRDefault="00E326B9" w:rsidP="00426FF9">
      <w:pPr>
        <w:pStyle w:val="Heading1"/>
      </w:pPr>
      <w:bookmarkStart w:id="1129" w:name="Sit_Botiqueria_Moros"/>
      <w:r w:rsidRPr="005C4DB3">
        <w:t>BOTIQUERIA</w:t>
      </w:r>
    </w:p>
    <w:bookmarkEnd w:id="1129"/>
    <w:p w14:paraId="60AE464A" w14:textId="77777777" w:rsidR="009B0BFE" w:rsidRPr="005C4DB3" w:rsidRDefault="009B0BFE" w:rsidP="009C5B1D">
      <w:pPr>
        <w:autoSpaceDE w:val="0"/>
        <w:autoSpaceDN w:val="0"/>
        <w:adjustRightInd w:val="0"/>
        <w:jc w:val="both"/>
        <w:rPr>
          <w:szCs w:val="20"/>
          <w:lang w:val="fr-FR" w:eastAsia="en-GB"/>
        </w:rPr>
      </w:pPr>
      <w:r w:rsidRPr="005C4DB3">
        <w:rPr>
          <w:szCs w:val="20"/>
          <w:lang w:val="fr-FR" w:eastAsia="en-GB"/>
        </w:rPr>
        <w:t>Botiquería de los Moros</w:t>
      </w:r>
    </w:p>
    <w:p w14:paraId="18CB6817" w14:textId="77777777" w:rsidR="009B0BFE" w:rsidRPr="005C4DB3" w:rsidRDefault="009B0BFE" w:rsidP="009C5B1D">
      <w:pPr>
        <w:autoSpaceDE w:val="0"/>
        <w:autoSpaceDN w:val="0"/>
        <w:adjustRightInd w:val="0"/>
        <w:jc w:val="both"/>
        <w:rPr>
          <w:szCs w:val="20"/>
          <w:lang w:val="fr-FR" w:eastAsia="en-GB"/>
        </w:rPr>
      </w:pPr>
    </w:p>
    <w:p w14:paraId="4E6500B6" w14:textId="28E5158D" w:rsidR="00AF1D84" w:rsidRDefault="00AF1D84" w:rsidP="009C5B1D">
      <w:pPr>
        <w:autoSpaceDE w:val="0"/>
        <w:autoSpaceDN w:val="0"/>
        <w:adjustRightInd w:val="0"/>
        <w:jc w:val="both"/>
        <w:rPr>
          <w:lang w:val="fr-FR"/>
        </w:rPr>
      </w:pPr>
      <w:r w:rsidRPr="0032190F">
        <w:rPr>
          <w:szCs w:val="20"/>
          <w:lang w:val="fr-FR" w:eastAsia="en-GB"/>
        </w:rPr>
        <w:t>Botiqueria de l</w:t>
      </w:r>
      <w:r w:rsidR="009D03A3">
        <w:rPr>
          <w:szCs w:val="20"/>
          <w:lang w:val="fr-FR" w:eastAsia="en-GB"/>
        </w:rPr>
        <w:t>o</w:t>
      </w:r>
      <w:r w:rsidRPr="0032190F">
        <w:rPr>
          <w:szCs w:val="20"/>
          <w:lang w:val="fr-FR" w:eastAsia="en-GB"/>
        </w:rPr>
        <w:t xml:space="preserve">s Moros </w:t>
      </w:r>
      <w:r w:rsidR="009B0BFE">
        <w:rPr>
          <w:szCs w:val="20"/>
          <w:lang w:val="fr-FR" w:eastAsia="en-GB"/>
        </w:rPr>
        <w:t>(</w:t>
      </w:r>
      <w:r w:rsidR="009B0BFE" w:rsidRPr="009B0BFE">
        <w:rPr>
          <w:szCs w:val="20"/>
          <w:lang w:val="fr-FR" w:eastAsia="en-GB"/>
        </w:rPr>
        <w:t xml:space="preserve">Mazaleón, Temel) </w:t>
      </w:r>
      <w:r w:rsidRPr="0032190F">
        <w:rPr>
          <w:szCs w:val="20"/>
          <w:lang w:val="fr-FR" w:eastAsia="en-GB"/>
        </w:rPr>
        <w:t xml:space="preserve">dans les </w:t>
      </w:r>
      <w:hyperlink r:id="rId2570" w:anchor="Sit_Pyrenees_Centrales" w:history="1">
        <w:r w:rsidRPr="0032190F">
          <w:rPr>
            <w:rStyle w:val="Hyperlink"/>
            <w:szCs w:val="20"/>
            <w:lang w:val="fr-FR" w:eastAsia="en-GB"/>
          </w:rPr>
          <w:t>Pyrénées centrales</w:t>
        </w:r>
      </w:hyperlink>
      <w:r w:rsidRPr="0032190F">
        <w:rPr>
          <w:szCs w:val="20"/>
          <w:lang w:val="fr-FR" w:eastAsia="en-GB"/>
        </w:rPr>
        <w:t xml:space="preserve"> a livré des indices d'anthropisation (BIB 2553)</w:t>
      </w:r>
      <w:r w:rsidR="009B0BFE">
        <w:rPr>
          <w:szCs w:val="20"/>
          <w:lang w:val="fr-FR" w:eastAsia="en-GB"/>
        </w:rPr>
        <w:t xml:space="preserve"> </w:t>
      </w:r>
      <w:r w:rsidR="009B0BFE" w:rsidRPr="009B0BFE">
        <w:rPr>
          <w:lang w:val="fr-FR"/>
        </w:rPr>
        <w:t>montre des "impregnations" néolithiques dans des ensembles d'industries géométriques [v.</w:t>
      </w:r>
      <w:r w:rsidR="009B0BFE">
        <w:rPr>
          <w:lang w:val="fr-FR"/>
        </w:rPr>
        <w:t xml:space="preserve"> ensemble mixte]</w:t>
      </w:r>
      <w:r w:rsidR="009B0BFE" w:rsidRPr="009B0BFE">
        <w:rPr>
          <w:lang w:val="fr-FR"/>
        </w:rPr>
        <w:t xml:space="preserve"> (BIB 2779)</w:t>
      </w:r>
    </w:p>
    <w:p w14:paraId="13D93577" w14:textId="77777777" w:rsidR="004B258C" w:rsidRDefault="004B258C" w:rsidP="009C5B1D">
      <w:pPr>
        <w:autoSpaceDE w:val="0"/>
        <w:autoSpaceDN w:val="0"/>
        <w:adjustRightInd w:val="0"/>
        <w:jc w:val="both"/>
        <w:rPr>
          <w:lang w:val="fr-FR"/>
        </w:rPr>
      </w:pPr>
    </w:p>
    <w:p w14:paraId="0EE4C690" w14:textId="77777777" w:rsidR="004B258C" w:rsidRDefault="004B258C" w:rsidP="004B258C">
      <w:pPr>
        <w:pStyle w:val="Heading2"/>
      </w:pPr>
      <w:r>
        <w:t>Stratigraphie</w:t>
      </w:r>
    </w:p>
    <w:p w14:paraId="79A23BDB" w14:textId="77777777" w:rsidR="004B258C" w:rsidRDefault="004B258C" w:rsidP="004B258C">
      <w:pPr>
        <w:pStyle w:val="Heading3"/>
        <w:rPr>
          <w:szCs w:val="20"/>
          <w:lang w:eastAsia="en-GB"/>
        </w:rPr>
      </w:pPr>
      <w:r>
        <w:br/>
      </w:r>
      <w:bookmarkStart w:id="1130" w:name="Sit_Botiqueria_Moros_strat_8"/>
      <w:r>
        <w:t>Botiqueria 8</w:t>
      </w:r>
      <w:bookmarkEnd w:id="1130"/>
    </w:p>
    <w:p w14:paraId="5FDF2D94" w14:textId="77777777" w:rsidR="009D03A3" w:rsidRDefault="009D03A3" w:rsidP="009C5B1D">
      <w:pPr>
        <w:autoSpaceDE w:val="0"/>
        <w:autoSpaceDN w:val="0"/>
        <w:adjustRightInd w:val="0"/>
        <w:jc w:val="both"/>
        <w:rPr>
          <w:szCs w:val="20"/>
          <w:lang w:val="fr-FR" w:eastAsia="en-GB"/>
        </w:rPr>
      </w:pPr>
    </w:p>
    <w:p w14:paraId="0FE46BB3" w14:textId="77777777" w:rsidR="004B258C" w:rsidRPr="004B258C" w:rsidRDefault="004B258C" w:rsidP="009C5B1D">
      <w:pPr>
        <w:autoSpaceDE w:val="0"/>
        <w:autoSpaceDN w:val="0"/>
        <w:adjustRightInd w:val="0"/>
        <w:jc w:val="both"/>
        <w:rPr>
          <w:szCs w:val="20"/>
          <w:lang w:val="fr-FR" w:eastAsia="en-GB"/>
        </w:rPr>
      </w:pPr>
      <w:r w:rsidRPr="004B258C">
        <w:rPr>
          <w:szCs w:val="20"/>
          <w:lang w:val="fr-FR" w:eastAsia="en-GB"/>
        </w:rPr>
        <w:t xml:space="preserve">Niveau néolithique ["pur" ?] daté de </w:t>
      </w:r>
      <w:r w:rsidRPr="004B258C">
        <w:rPr>
          <w:szCs w:val="22"/>
          <w:lang w:val="fr-FR" w:eastAsia="en-GB"/>
        </w:rPr>
        <w:t>6240±50 BP (BIB 2781)</w:t>
      </w:r>
    </w:p>
    <w:p w14:paraId="490458D7" w14:textId="77777777" w:rsidR="004B258C" w:rsidRPr="0032190F" w:rsidRDefault="004B258C" w:rsidP="009C5B1D">
      <w:pPr>
        <w:autoSpaceDE w:val="0"/>
        <w:autoSpaceDN w:val="0"/>
        <w:adjustRightInd w:val="0"/>
        <w:jc w:val="both"/>
        <w:rPr>
          <w:szCs w:val="20"/>
          <w:lang w:val="fr-FR" w:eastAsia="en-GB"/>
        </w:rPr>
      </w:pPr>
    </w:p>
    <w:p w14:paraId="46D10D64" w14:textId="77777777" w:rsidR="00AF1D84" w:rsidRPr="0032190F" w:rsidRDefault="00AF1D84" w:rsidP="00426FF9">
      <w:pPr>
        <w:pStyle w:val="Heading1"/>
      </w:pPr>
      <w:bookmarkStart w:id="1131" w:name="Sit_Pontet"/>
      <w:r w:rsidRPr="0032190F">
        <w:t>PONTET</w:t>
      </w:r>
    </w:p>
    <w:bookmarkEnd w:id="1131"/>
    <w:p w14:paraId="5CFB94A3" w14:textId="36644C6A" w:rsidR="00AF1D84" w:rsidRDefault="00AF1D84" w:rsidP="009B0BFE">
      <w:pPr>
        <w:autoSpaceDE w:val="0"/>
        <w:autoSpaceDN w:val="0"/>
        <w:adjustRightInd w:val="0"/>
        <w:jc w:val="both"/>
        <w:rPr>
          <w:lang w:val="fr-FR"/>
        </w:rPr>
      </w:pPr>
      <w:r w:rsidRPr="0032190F">
        <w:rPr>
          <w:szCs w:val="20"/>
          <w:lang w:val="fr-FR" w:eastAsia="en-GB"/>
        </w:rPr>
        <w:t xml:space="preserve">El Pontet </w:t>
      </w:r>
      <w:r w:rsidR="009B0BFE" w:rsidRPr="009B0BFE">
        <w:rPr>
          <w:szCs w:val="20"/>
          <w:lang w:val="fr-FR" w:eastAsia="en-GB"/>
        </w:rPr>
        <w:t>(Maella,</w:t>
      </w:r>
      <w:r w:rsidR="009B0BFE">
        <w:rPr>
          <w:szCs w:val="20"/>
          <w:lang w:val="fr-FR" w:eastAsia="en-GB"/>
        </w:rPr>
        <w:t xml:space="preserve"> </w:t>
      </w:r>
      <w:r w:rsidR="009B0BFE" w:rsidRPr="009B0BFE">
        <w:rPr>
          <w:szCs w:val="20"/>
          <w:lang w:val="fr-FR" w:eastAsia="en-GB"/>
        </w:rPr>
        <w:t xml:space="preserve">Zaragoza) </w:t>
      </w:r>
      <w:r w:rsidRPr="0032190F">
        <w:rPr>
          <w:szCs w:val="20"/>
          <w:lang w:val="fr-FR" w:eastAsia="en-GB"/>
        </w:rPr>
        <w:t xml:space="preserve">dans les </w:t>
      </w:r>
      <w:hyperlink r:id="rId2571" w:anchor="Sit_Pyrenees_Centrales" w:history="1">
        <w:r w:rsidRPr="0032190F">
          <w:rPr>
            <w:rStyle w:val="Hyperlink"/>
            <w:szCs w:val="20"/>
            <w:lang w:val="fr-FR" w:eastAsia="en-GB"/>
          </w:rPr>
          <w:t>Pyrénées centrales</w:t>
        </w:r>
      </w:hyperlink>
      <w:r w:rsidRPr="0032190F">
        <w:rPr>
          <w:szCs w:val="20"/>
          <w:lang w:val="fr-FR" w:eastAsia="en-GB"/>
        </w:rPr>
        <w:t xml:space="preserve"> a livré des indices d'anthropisation (BIB 2553)</w:t>
      </w:r>
      <w:r w:rsidR="009B0BFE">
        <w:rPr>
          <w:szCs w:val="20"/>
          <w:lang w:val="fr-FR" w:eastAsia="en-GB"/>
        </w:rPr>
        <w:t xml:space="preserve"> </w:t>
      </w:r>
      <w:r w:rsidR="009B0BFE" w:rsidRPr="009B0BFE">
        <w:rPr>
          <w:lang w:val="fr-FR"/>
        </w:rPr>
        <w:t>montre des "impregnations" néolithiques dans des ensembles d'industries géométriques [v.</w:t>
      </w:r>
      <w:r w:rsidR="009B0BFE">
        <w:rPr>
          <w:lang w:val="fr-FR"/>
        </w:rPr>
        <w:t xml:space="preserve"> ensemble mixte]</w:t>
      </w:r>
      <w:r w:rsidR="009B0BFE" w:rsidRPr="009B0BFE">
        <w:rPr>
          <w:lang w:val="fr-FR"/>
        </w:rPr>
        <w:t xml:space="preserve"> </w:t>
      </w:r>
      <w:r w:rsidR="009B0BFE">
        <w:rPr>
          <w:lang w:val="fr-FR"/>
        </w:rPr>
        <w:t>datées de vers 4420 calBC par 14C</w:t>
      </w:r>
      <w:r w:rsidR="009B0BFE" w:rsidRPr="009B0BFE">
        <w:rPr>
          <w:lang w:val="fr-FR"/>
        </w:rPr>
        <w:t xml:space="preserve"> (BIB 2779)</w:t>
      </w:r>
    </w:p>
    <w:p w14:paraId="3A820CDA" w14:textId="0F52B2B7" w:rsidR="00F60BA2" w:rsidRDefault="00F60BA2" w:rsidP="00F60BA2">
      <w:pPr>
        <w:autoSpaceDE w:val="0"/>
        <w:autoSpaceDN w:val="0"/>
        <w:adjustRightInd w:val="0"/>
        <w:jc w:val="both"/>
        <w:rPr>
          <w:szCs w:val="22"/>
          <w:lang w:val="fr-FR" w:eastAsia="en-GB"/>
        </w:rPr>
      </w:pPr>
      <w:r w:rsidRPr="00F60BA2">
        <w:rPr>
          <w:lang w:val="fr-FR"/>
        </w:rPr>
        <w:t xml:space="preserve">Néolithique ancien daté de </w:t>
      </w:r>
      <w:r w:rsidRPr="00F60BA2">
        <w:rPr>
          <w:szCs w:val="22"/>
          <w:lang w:val="fr-FR" w:eastAsia="en-GB"/>
        </w:rPr>
        <w:t>6370</w:t>
      </w:r>
      <w:r>
        <w:rPr>
          <w:szCs w:val="22"/>
          <w:lang w:val="fr-FR" w:eastAsia="en-GB"/>
        </w:rPr>
        <w:t xml:space="preserve"> </w:t>
      </w:r>
      <w:r w:rsidRPr="00F60BA2">
        <w:rPr>
          <w:szCs w:val="22"/>
          <w:lang w:val="fr-FR" w:eastAsia="en-GB"/>
        </w:rPr>
        <w:t>±</w:t>
      </w:r>
      <w:r>
        <w:rPr>
          <w:szCs w:val="22"/>
          <w:lang w:val="fr-FR" w:eastAsia="en-GB"/>
        </w:rPr>
        <w:t xml:space="preserve"> </w:t>
      </w:r>
      <w:r w:rsidRPr="00F60BA2">
        <w:rPr>
          <w:szCs w:val="22"/>
          <w:lang w:val="fr-FR" w:eastAsia="en-GB"/>
        </w:rPr>
        <w:t xml:space="preserve">70 BP précédé d'un niveau </w:t>
      </w:r>
      <w:hyperlink r:id="rId2572" w:anchor="Cul_Mesolithique_Geom" w:history="1">
        <w:r w:rsidR="00CA043B" w:rsidRPr="00CA043B">
          <w:rPr>
            <w:rStyle w:val="Hyperlink"/>
            <w:lang w:val="fr-FR"/>
          </w:rPr>
          <w:t>Mésolithique géométrique</w:t>
        </w:r>
      </w:hyperlink>
      <w:r w:rsidR="00CA043B">
        <w:rPr>
          <w:lang w:val="fr-FR"/>
        </w:rPr>
        <w:t xml:space="preserve"> </w:t>
      </w:r>
      <w:r w:rsidRPr="00F60BA2">
        <w:rPr>
          <w:szCs w:val="22"/>
          <w:lang w:val="fr-FR" w:eastAsia="en-GB"/>
        </w:rPr>
        <w:t>daté quant à lui de 7290</w:t>
      </w:r>
      <w:r>
        <w:rPr>
          <w:szCs w:val="22"/>
          <w:lang w:val="fr-FR" w:eastAsia="en-GB"/>
        </w:rPr>
        <w:t xml:space="preserve"> </w:t>
      </w:r>
      <w:r w:rsidRPr="00F60BA2">
        <w:rPr>
          <w:szCs w:val="22"/>
          <w:lang w:val="fr-FR" w:eastAsia="en-GB"/>
        </w:rPr>
        <w:t>±</w:t>
      </w:r>
      <w:r>
        <w:rPr>
          <w:szCs w:val="22"/>
          <w:lang w:val="fr-FR" w:eastAsia="en-GB"/>
        </w:rPr>
        <w:t xml:space="preserve"> </w:t>
      </w:r>
      <w:r w:rsidRPr="00F60BA2">
        <w:rPr>
          <w:szCs w:val="22"/>
          <w:lang w:val="fr-FR" w:eastAsia="en-GB"/>
        </w:rPr>
        <w:t>70</w:t>
      </w:r>
      <w:r>
        <w:rPr>
          <w:szCs w:val="22"/>
          <w:lang w:val="fr-FR" w:eastAsia="en-GB"/>
        </w:rPr>
        <w:t xml:space="preserve"> </w:t>
      </w:r>
      <w:r w:rsidRPr="00F60BA2">
        <w:rPr>
          <w:szCs w:val="22"/>
          <w:lang w:val="fr-FR" w:eastAsia="en-GB"/>
        </w:rPr>
        <w:t>BP</w:t>
      </w:r>
      <w:r>
        <w:rPr>
          <w:szCs w:val="22"/>
          <w:lang w:val="fr-FR" w:eastAsia="en-GB"/>
        </w:rPr>
        <w:t xml:space="preserve"> </w:t>
      </w:r>
      <w:r w:rsidRPr="00F60BA2">
        <w:rPr>
          <w:szCs w:val="22"/>
          <w:lang w:val="fr-FR" w:eastAsia="en-GB"/>
        </w:rPr>
        <w:t>(BIB 2781)</w:t>
      </w:r>
    </w:p>
    <w:p w14:paraId="2A33E6A8" w14:textId="77777777" w:rsidR="00F60BA2" w:rsidRDefault="00F60BA2" w:rsidP="009B0BFE">
      <w:pPr>
        <w:autoSpaceDE w:val="0"/>
        <w:autoSpaceDN w:val="0"/>
        <w:adjustRightInd w:val="0"/>
        <w:jc w:val="both"/>
        <w:rPr>
          <w:szCs w:val="20"/>
          <w:lang w:val="fr-FR" w:eastAsia="en-GB"/>
        </w:rPr>
      </w:pPr>
    </w:p>
    <w:p w14:paraId="24247E3E" w14:textId="77777777" w:rsidR="00F60BA2" w:rsidRDefault="00F60BA2" w:rsidP="00F60BA2">
      <w:pPr>
        <w:pStyle w:val="Heading2"/>
        <w:rPr>
          <w:lang w:eastAsia="en-GB"/>
        </w:rPr>
      </w:pPr>
      <w:bookmarkStart w:id="1132" w:name="Sit_Pontet_strati"/>
      <w:r>
        <w:rPr>
          <w:lang w:eastAsia="en-GB"/>
        </w:rPr>
        <w:lastRenderedPageBreak/>
        <w:t>Stratigraphie</w:t>
      </w:r>
    </w:p>
    <w:bookmarkEnd w:id="1132"/>
    <w:p w14:paraId="270BE7BE" w14:textId="77777777" w:rsidR="00F60BA2" w:rsidRDefault="00F60BA2" w:rsidP="00F60BA2">
      <w:pPr>
        <w:rPr>
          <w:lang w:val="fr-FR" w:eastAsia="en-GB"/>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56"/>
      </w:tblGrid>
      <w:tr w:rsidR="00F60BA2" w14:paraId="62F8BEB8" w14:textId="77777777" w:rsidTr="00C35EA7">
        <w:trPr>
          <w:jc w:val="center"/>
        </w:trPr>
        <w:tc>
          <w:tcPr>
            <w:tcW w:w="2156" w:type="dxa"/>
            <w:tcBorders>
              <w:bottom w:val="single" w:sz="4" w:space="0" w:color="auto"/>
            </w:tcBorders>
          </w:tcPr>
          <w:p w14:paraId="0EC627FD" w14:textId="77777777" w:rsidR="00F60BA2" w:rsidRPr="00C35EA7" w:rsidRDefault="00F60BA2" w:rsidP="00C35EA7">
            <w:pPr>
              <w:jc w:val="center"/>
              <w:rPr>
                <w:lang w:val="fr-FR" w:eastAsia="en-GB"/>
              </w:rPr>
            </w:pPr>
            <w:r w:rsidRPr="00C35EA7">
              <w:rPr>
                <w:lang w:val="fr-FR" w:eastAsia="en-GB"/>
              </w:rPr>
              <w:t>Néolithique ancien</w:t>
            </w:r>
          </w:p>
        </w:tc>
      </w:tr>
      <w:tr w:rsidR="00F60BA2" w14:paraId="167C9DB6" w14:textId="77777777" w:rsidTr="00C35EA7">
        <w:trPr>
          <w:jc w:val="center"/>
        </w:trPr>
        <w:tc>
          <w:tcPr>
            <w:tcW w:w="2156" w:type="dxa"/>
            <w:shd w:val="pct10" w:color="auto" w:fill="auto"/>
          </w:tcPr>
          <w:p w14:paraId="7BB98051" w14:textId="77777777" w:rsidR="00F60BA2" w:rsidRPr="00C35EA7" w:rsidRDefault="00F60BA2" w:rsidP="00C35EA7">
            <w:pPr>
              <w:jc w:val="center"/>
              <w:rPr>
                <w:lang w:val="fr-FR" w:eastAsia="en-GB"/>
              </w:rPr>
            </w:pPr>
            <w:r w:rsidRPr="00C35EA7">
              <w:rPr>
                <w:lang w:val="fr-FR" w:eastAsia="en-GB"/>
              </w:rPr>
              <w:t>stérile</w:t>
            </w:r>
          </w:p>
        </w:tc>
      </w:tr>
      <w:tr w:rsidR="00F60BA2" w14:paraId="34E335EC" w14:textId="77777777" w:rsidTr="00C35EA7">
        <w:trPr>
          <w:jc w:val="center"/>
        </w:trPr>
        <w:tc>
          <w:tcPr>
            <w:tcW w:w="2156" w:type="dxa"/>
          </w:tcPr>
          <w:p w14:paraId="45BB1360" w14:textId="77777777" w:rsidR="00F60BA2" w:rsidRPr="00C35EA7" w:rsidRDefault="00F60BA2" w:rsidP="00C35EA7">
            <w:pPr>
              <w:jc w:val="center"/>
              <w:rPr>
                <w:lang w:val="fr-FR" w:eastAsia="en-GB"/>
              </w:rPr>
            </w:pPr>
            <w:r w:rsidRPr="00C35EA7">
              <w:rPr>
                <w:lang w:val="fr-FR" w:eastAsia="en-GB"/>
              </w:rPr>
              <w:t>Mésolithique</w:t>
            </w:r>
          </w:p>
        </w:tc>
      </w:tr>
    </w:tbl>
    <w:p w14:paraId="0B9875BB" w14:textId="77777777" w:rsidR="00F60BA2" w:rsidRDefault="00F60BA2" w:rsidP="00F60BA2">
      <w:pPr>
        <w:rPr>
          <w:lang w:val="fr-FR" w:eastAsia="en-GB"/>
        </w:rPr>
      </w:pPr>
      <w:r>
        <w:rPr>
          <w:lang w:val="fr-FR" w:eastAsia="en-GB"/>
        </w:rPr>
        <w:t>(BIB 2781)</w:t>
      </w:r>
    </w:p>
    <w:p w14:paraId="72E935FC" w14:textId="77777777" w:rsidR="00F60BA2" w:rsidRDefault="00F60BA2" w:rsidP="00F60BA2">
      <w:pPr>
        <w:rPr>
          <w:lang w:val="fr-FR" w:eastAsia="en-GB"/>
        </w:rPr>
      </w:pPr>
    </w:p>
    <w:p w14:paraId="77C90772" w14:textId="77777777" w:rsidR="004B258C" w:rsidRDefault="004B258C" w:rsidP="004B258C">
      <w:pPr>
        <w:pStyle w:val="Heading3"/>
        <w:rPr>
          <w:lang w:eastAsia="en-GB"/>
        </w:rPr>
      </w:pPr>
      <w:bookmarkStart w:id="1133" w:name="Sit_Pontet_strati_c_inf"/>
      <w:r>
        <w:rPr>
          <w:lang w:eastAsia="en-GB"/>
        </w:rPr>
        <w:t>c inf</w:t>
      </w:r>
    </w:p>
    <w:bookmarkEnd w:id="1133"/>
    <w:p w14:paraId="762F86D7" w14:textId="77777777" w:rsidR="004B258C" w:rsidRDefault="004B258C" w:rsidP="004B258C">
      <w:pPr>
        <w:autoSpaceDE w:val="0"/>
        <w:autoSpaceDN w:val="0"/>
        <w:adjustRightInd w:val="0"/>
        <w:jc w:val="both"/>
        <w:rPr>
          <w:szCs w:val="20"/>
          <w:lang w:val="fr-FR" w:eastAsia="en-GB"/>
        </w:rPr>
      </w:pPr>
    </w:p>
    <w:p w14:paraId="1854CBA3" w14:textId="77777777" w:rsidR="004B258C" w:rsidRPr="004B258C" w:rsidRDefault="004B258C" w:rsidP="004B258C">
      <w:pPr>
        <w:autoSpaceDE w:val="0"/>
        <w:autoSpaceDN w:val="0"/>
        <w:adjustRightInd w:val="0"/>
        <w:jc w:val="both"/>
        <w:rPr>
          <w:szCs w:val="20"/>
          <w:lang w:val="fr-FR" w:eastAsia="en-GB"/>
        </w:rPr>
      </w:pPr>
      <w:r w:rsidRPr="004B258C">
        <w:rPr>
          <w:szCs w:val="20"/>
          <w:lang w:val="fr-FR" w:eastAsia="en-GB"/>
        </w:rPr>
        <w:t xml:space="preserve">Niveau néolithique ["pur" ?] daté de </w:t>
      </w:r>
      <w:r w:rsidRPr="004B258C">
        <w:rPr>
          <w:szCs w:val="22"/>
          <w:lang w:val="fr-FR" w:eastAsia="en-GB"/>
        </w:rPr>
        <w:t>6370±70 BP (BIB 2781)</w:t>
      </w:r>
    </w:p>
    <w:p w14:paraId="0814E47D" w14:textId="77777777" w:rsidR="004B258C" w:rsidRDefault="004B258C" w:rsidP="00F60BA2">
      <w:pPr>
        <w:rPr>
          <w:lang w:val="fr-FR" w:eastAsia="en-GB"/>
        </w:rPr>
      </w:pPr>
    </w:p>
    <w:p w14:paraId="248E52B3" w14:textId="77777777" w:rsidR="004B258C" w:rsidRDefault="004B258C" w:rsidP="00F60BA2">
      <w:pPr>
        <w:rPr>
          <w:lang w:val="fr-FR" w:eastAsia="en-GB"/>
        </w:rPr>
      </w:pPr>
    </w:p>
    <w:p w14:paraId="030754DA" w14:textId="77777777" w:rsidR="00F60BA2" w:rsidRDefault="00F60BA2" w:rsidP="00426FF9">
      <w:pPr>
        <w:pStyle w:val="Heading1"/>
      </w:pPr>
      <w:bookmarkStart w:id="1134" w:name="Sit_Bergada"/>
      <w:r>
        <w:t>BERGADA</w:t>
      </w:r>
    </w:p>
    <w:bookmarkEnd w:id="1134"/>
    <w:p w14:paraId="4B4EEF09" w14:textId="77777777" w:rsidR="00F60BA2" w:rsidRPr="004B258C" w:rsidRDefault="00F60BA2" w:rsidP="00F60BA2">
      <w:pPr>
        <w:rPr>
          <w:rFonts w:ascii="AGaramond-Regular" w:hAnsi="AGaramond-Regular" w:cs="AGaramond-Regular"/>
          <w:sz w:val="22"/>
          <w:szCs w:val="22"/>
          <w:lang w:val="fr-FR" w:eastAsia="en-GB"/>
        </w:rPr>
      </w:pPr>
    </w:p>
    <w:p w14:paraId="2E34FCD2" w14:textId="4C84CA78" w:rsidR="00F60BA2" w:rsidRDefault="00F60BA2" w:rsidP="00F60BA2">
      <w:pPr>
        <w:rPr>
          <w:szCs w:val="22"/>
          <w:lang w:val="fr-FR" w:eastAsia="en-GB"/>
        </w:rPr>
      </w:pPr>
      <w:r w:rsidRPr="00F60BA2">
        <w:rPr>
          <w:szCs w:val="22"/>
          <w:lang w:val="fr-FR" w:eastAsia="en-GB"/>
        </w:rPr>
        <w:t xml:space="preserve">Bergadà. </w:t>
      </w:r>
      <w:r>
        <w:rPr>
          <w:szCs w:val="22"/>
          <w:lang w:val="fr-FR" w:eastAsia="en-GB"/>
        </w:rPr>
        <w:t>La</w:t>
      </w:r>
      <w:r w:rsidRPr="00F60BA2">
        <w:rPr>
          <w:szCs w:val="22"/>
          <w:lang w:val="fr-FR" w:eastAsia="en-GB"/>
        </w:rPr>
        <w:t xml:space="preserve"> forte aridité détéctée dans un niveau stérile </w:t>
      </w:r>
      <w:r>
        <w:rPr>
          <w:szCs w:val="22"/>
          <w:lang w:val="fr-FR" w:eastAsia="en-GB"/>
        </w:rPr>
        <w:t>(</w:t>
      </w:r>
      <w:r w:rsidRPr="00F60BA2">
        <w:rPr>
          <w:szCs w:val="22"/>
          <w:lang w:val="fr-FR" w:eastAsia="en-GB"/>
        </w:rPr>
        <w:t>alors que les niveaux mésolithiques étaient nettement plus humides</w:t>
      </w:r>
      <w:r>
        <w:rPr>
          <w:szCs w:val="22"/>
          <w:lang w:val="fr-FR" w:eastAsia="en-GB"/>
        </w:rPr>
        <w:t xml:space="preserve">) suggère à Bosch une cause liée au </w:t>
      </w:r>
      <w:hyperlink r:id="rId2573" w:anchor="Text_8200BP_Event" w:history="1">
        <w:r w:rsidRPr="00F60BA2">
          <w:rPr>
            <w:rStyle w:val="Hyperlink"/>
            <w:i/>
            <w:szCs w:val="22"/>
            <w:lang w:val="fr-FR" w:eastAsia="en-GB"/>
          </w:rPr>
          <w:t>8200 BP event</w:t>
        </w:r>
      </w:hyperlink>
      <w:r w:rsidRPr="00F60BA2">
        <w:rPr>
          <w:i/>
          <w:szCs w:val="22"/>
          <w:lang w:val="fr-FR" w:eastAsia="en-GB"/>
        </w:rPr>
        <w:t xml:space="preserve"> </w:t>
      </w:r>
      <w:r w:rsidRPr="00F60BA2">
        <w:rPr>
          <w:szCs w:val="22"/>
          <w:lang w:val="fr-FR" w:eastAsia="en-GB"/>
        </w:rPr>
        <w:t>(BIB 2781)</w:t>
      </w:r>
    </w:p>
    <w:p w14:paraId="41D3D8E2" w14:textId="77777777" w:rsidR="009B0BFE" w:rsidRDefault="009B0BFE" w:rsidP="009C5B1D">
      <w:pPr>
        <w:autoSpaceDE w:val="0"/>
        <w:autoSpaceDN w:val="0"/>
        <w:adjustRightInd w:val="0"/>
        <w:jc w:val="both"/>
        <w:rPr>
          <w:szCs w:val="20"/>
          <w:lang w:val="fr-FR" w:eastAsia="en-GB"/>
        </w:rPr>
      </w:pPr>
    </w:p>
    <w:p w14:paraId="773432B6" w14:textId="77777777" w:rsidR="009B0BFE" w:rsidRDefault="009B0BFE" w:rsidP="00426FF9">
      <w:pPr>
        <w:pStyle w:val="Heading1"/>
      </w:pPr>
      <w:bookmarkStart w:id="1135" w:name="Sit_Costalena"/>
      <w:r>
        <w:t>COSTALENA</w:t>
      </w:r>
    </w:p>
    <w:bookmarkEnd w:id="1135"/>
    <w:p w14:paraId="288A5D70" w14:textId="77777777" w:rsidR="009B0BFE" w:rsidRDefault="009B0BFE" w:rsidP="009C5B1D">
      <w:pPr>
        <w:autoSpaceDE w:val="0"/>
        <w:autoSpaceDN w:val="0"/>
        <w:adjustRightInd w:val="0"/>
        <w:jc w:val="both"/>
        <w:rPr>
          <w:szCs w:val="20"/>
          <w:lang w:val="fr-FR" w:eastAsia="en-GB"/>
        </w:rPr>
      </w:pPr>
    </w:p>
    <w:p w14:paraId="5F2F6C20" w14:textId="17F97684" w:rsidR="009B0BFE" w:rsidRDefault="009B0BFE" w:rsidP="009B0BFE">
      <w:pPr>
        <w:autoSpaceDE w:val="0"/>
        <w:autoSpaceDN w:val="0"/>
        <w:adjustRightInd w:val="0"/>
        <w:jc w:val="both"/>
        <w:rPr>
          <w:lang w:val="fr-FR"/>
        </w:rPr>
      </w:pPr>
      <w:r>
        <w:rPr>
          <w:szCs w:val="20"/>
          <w:lang w:val="fr-FR" w:eastAsia="en-GB"/>
        </w:rPr>
        <w:t xml:space="preserve">Costalena </w:t>
      </w:r>
      <w:r w:rsidRPr="009B0BFE">
        <w:rPr>
          <w:szCs w:val="20"/>
          <w:lang w:val="fr-FR" w:eastAsia="en-GB"/>
        </w:rPr>
        <w:t>(Maella,</w:t>
      </w:r>
      <w:r>
        <w:rPr>
          <w:szCs w:val="20"/>
          <w:lang w:val="fr-FR" w:eastAsia="en-GB"/>
        </w:rPr>
        <w:t xml:space="preserve"> </w:t>
      </w:r>
      <w:r w:rsidRPr="009B0BFE">
        <w:rPr>
          <w:szCs w:val="20"/>
          <w:lang w:val="fr-FR" w:eastAsia="en-GB"/>
        </w:rPr>
        <w:t>Zaragoza)</w:t>
      </w:r>
      <w:r>
        <w:rPr>
          <w:szCs w:val="20"/>
          <w:lang w:val="fr-FR" w:eastAsia="en-GB"/>
        </w:rPr>
        <w:t xml:space="preserve"> </w:t>
      </w:r>
      <w:r w:rsidRPr="0032190F">
        <w:rPr>
          <w:szCs w:val="20"/>
          <w:lang w:val="fr-FR" w:eastAsia="en-GB"/>
        </w:rPr>
        <w:t xml:space="preserve">dans les </w:t>
      </w:r>
      <w:hyperlink r:id="rId2574" w:anchor="Sit_Pyrenees_Centrales" w:history="1">
        <w:r w:rsidRPr="0032190F">
          <w:rPr>
            <w:rStyle w:val="Hyperlink"/>
            <w:szCs w:val="20"/>
            <w:lang w:val="fr-FR" w:eastAsia="en-GB"/>
          </w:rPr>
          <w:t>Pyrénées centrales</w:t>
        </w:r>
      </w:hyperlink>
      <w:r w:rsidRPr="009B0BFE">
        <w:rPr>
          <w:lang w:val="fr-FR"/>
        </w:rPr>
        <w:t>, montre des "impregnations" néolithiques dans des ensembles d'industries géométriques [v.</w:t>
      </w:r>
      <w:r>
        <w:rPr>
          <w:lang w:val="fr-FR"/>
        </w:rPr>
        <w:t xml:space="preserve"> ensemble mixte]</w:t>
      </w:r>
      <w:r w:rsidRPr="009B0BFE">
        <w:rPr>
          <w:lang w:val="fr-FR"/>
        </w:rPr>
        <w:t xml:space="preserve"> </w:t>
      </w:r>
      <w:r>
        <w:rPr>
          <w:lang w:val="fr-FR"/>
        </w:rPr>
        <w:t xml:space="preserve">datées de vers 4700 calBC par 14C </w:t>
      </w:r>
      <w:r w:rsidRPr="009B0BFE">
        <w:rPr>
          <w:lang w:val="fr-FR"/>
        </w:rPr>
        <w:t>(BIB 2779)</w:t>
      </w:r>
    </w:p>
    <w:p w14:paraId="3953EAAE" w14:textId="77777777" w:rsidR="004B258C" w:rsidRDefault="004B258C" w:rsidP="009B0BFE">
      <w:pPr>
        <w:autoSpaceDE w:val="0"/>
        <w:autoSpaceDN w:val="0"/>
        <w:adjustRightInd w:val="0"/>
        <w:jc w:val="both"/>
        <w:rPr>
          <w:lang w:val="fr-FR"/>
        </w:rPr>
      </w:pPr>
    </w:p>
    <w:p w14:paraId="635EF3FE" w14:textId="77777777" w:rsidR="004B258C" w:rsidRDefault="004B258C" w:rsidP="004B258C">
      <w:pPr>
        <w:pStyle w:val="Heading2"/>
      </w:pPr>
      <w:bookmarkStart w:id="1136" w:name="Sit_Costalena_strat"/>
      <w:r>
        <w:t>Stratigraphie</w:t>
      </w:r>
    </w:p>
    <w:bookmarkEnd w:id="1136"/>
    <w:p w14:paraId="4CC34EDC" w14:textId="77777777" w:rsidR="009B0BFE" w:rsidRDefault="009B0BFE" w:rsidP="009B0BFE">
      <w:pPr>
        <w:autoSpaceDE w:val="0"/>
        <w:autoSpaceDN w:val="0"/>
        <w:adjustRightInd w:val="0"/>
        <w:jc w:val="both"/>
        <w:rPr>
          <w:szCs w:val="20"/>
          <w:lang w:val="fr-FR" w:eastAsia="en-GB"/>
        </w:rPr>
      </w:pPr>
    </w:p>
    <w:p w14:paraId="7BB523DC" w14:textId="77777777" w:rsidR="004B258C" w:rsidRDefault="004B258C" w:rsidP="004B258C">
      <w:pPr>
        <w:pStyle w:val="Heading3"/>
        <w:rPr>
          <w:lang w:eastAsia="en-GB"/>
        </w:rPr>
      </w:pPr>
      <w:bookmarkStart w:id="1137" w:name="Sit_Costalena_strat_c3"/>
      <w:r>
        <w:rPr>
          <w:lang w:eastAsia="en-GB"/>
        </w:rPr>
        <w:t>c3</w:t>
      </w:r>
    </w:p>
    <w:bookmarkEnd w:id="1137"/>
    <w:p w14:paraId="6F2DBC3C" w14:textId="77777777" w:rsidR="004B258C" w:rsidRDefault="004B258C" w:rsidP="004B258C">
      <w:pPr>
        <w:autoSpaceDE w:val="0"/>
        <w:autoSpaceDN w:val="0"/>
        <w:adjustRightInd w:val="0"/>
        <w:jc w:val="both"/>
        <w:rPr>
          <w:szCs w:val="20"/>
          <w:lang w:val="fr-FR" w:eastAsia="en-GB"/>
        </w:rPr>
      </w:pPr>
    </w:p>
    <w:p w14:paraId="489B39D1" w14:textId="77777777" w:rsidR="004B258C" w:rsidRPr="004B258C" w:rsidRDefault="004B258C" w:rsidP="004B258C">
      <w:pPr>
        <w:autoSpaceDE w:val="0"/>
        <w:autoSpaceDN w:val="0"/>
        <w:adjustRightInd w:val="0"/>
        <w:jc w:val="both"/>
        <w:rPr>
          <w:szCs w:val="20"/>
          <w:lang w:val="fr-FR" w:eastAsia="en-GB"/>
        </w:rPr>
      </w:pPr>
      <w:r w:rsidRPr="004B258C">
        <w:rPr>
          <w:szCs w:val="20"/>
          <w:lang w:val="fr-FR" w:eastAsia="en-GB"/>
        </w:rPr>
        <w:t xml:space="preserve">Niveau néolithique ["pur" ?] daté de </w:t>
      </w:r>
      <w:r w:rsidRPr="004B258C">
        <w:rPr>
          <w:szCs w:val="22"/>
          <w:lang w:val="fr-FR" w:eastAsia="en-GB"/>
        </w:rPr>
        <w:t>6310±170 BP (BIB 2781)</w:t>
      </w:r>
    </w:p>
    <w:p w14:paraId="0605CFAF" w14:textId="77777777" w:rsidR="004B258C" w:rsidRDefault="004B258C" w:rsidP="009B0BFE">
      <w:pPr>
        <w:autoSpaceDE w:val="0"/>
        <w:autoSpaceDN w:val="0"/>
        <w:adjustRightInd w:val="0"/>
        <w:jc w:val="both"/>
        <w:rPr>
          <w:szCs w:val="20"/>
          <w:lang w:val="fr-FR" w:eastAsia="en-GB"/>
        </w:rPr>
      </w:pPr>
    </w:p>
    <w:p w14:paraId="27FD2E5D" w14:textId="77777777" w:rsidR="004B258C" w:rsidRDefault="004B258C" w:rsidP="009B0BFE">
      <w:pPr>
        <w:autoSpaceDE w:val="0"/>
        <w:autoSpaceDN w:val="0"/>
        <w:adjustRightInd w:val="0"/>
        <w:jc w:val="both"/>
        <w:rPr>
          <w:szCs w:val="20"/>
          <w:lang w:val="fr-FR" w:eastAsia="en-GB"/>
        </w:rPr>
      </w:pPr>
    </w:p>
    <w:p w14:paraId="36E86BB2" w14:textId="77777777" w:rsidR="009B0BFE" w:rsidRDefault="009B0BFE" w:rsidP="00426FF9">
      <w:pPr>
        <w:pStyle w:val="Heading1"/>
      </w:pPr>
      <w:bookmarkStart w:id="1138" w:name="Sit_Serda"/>
      <w:r>
        <w:t>SERDA</w:t>
      </w:r>
    </w:p>
    <w:bookmarkEnd w:id="1138"/>
    <w:p w14:paraId="0D785133" w14:textId="77777777" w:rsidR="009B0BFE" w:rsidRDefault="009B0BFE" w:rsidP="009C5B1D">
      <w:pPr>
        <w:autoSpaceDE w:val="0"/>
        <w:autoSpaceDN w:val="0"/>
        <w:adjustRightInd w:val="0"/>
        <w:jc w:val="both"/>
        <w:rPr>
          <w:szCs w:val="20"/>
          <w:lang w:val="fr-FR" w:eastAsia="en-GB"/>
        </w:rPr>
      </w:pPr>
      <w:r w:rsidRPr="009B0BFE">
        <w:rPr>
          <w:szCs w:val="20"/>
          <w:lang w:val="fr-FR" w:eastAsia="en-GB"/>
        </w:rPr>
        <w:t>Serdá</w:t>
      </w:r>
    </w:p>
    <w:p w14:paraId="5BCFDA95" w14:textId="77777777" w:rsidR="009B0BFE" w:rsidRDefault="009B0BFE" w:rsidP="009C5B1D">
      <w:pPr>
        <w:autoSpaceDE w:val="0"/>
        <w:autoSpaceDN w:val="0"/>
        <w:adjustRightInd w:val="0"/>
        <w:jc w:val="both"/>
        <w:rPr>
          <w:szCs w:val="20"/>
          <w:lang w:val="fr-FR" w:eastAsia="en-GB"/>
        </w:rPr>
      </w:pPr>
    </w:p>
    <w:p w14:paraId="500163CA" w14:textId="23A272FF" w:rsidR="009B0BFE" w:rsidRPr="0032190F" w:rsidRDefault="009B0BFE" w:rsidP="009C5B1D">
      <w:pPr>
        <w:autoSpaceDE w:val="0"/>
        <w:autoSpaceDN w:val="0"/>
        <w:adjustRightInd w:val="0"/>
        <w:jc w:val="both"/>
        <w:rPr>
          <w:szCs w:val="20"/>
          <w:lang w:val="fr-FR" w:eastAsia="en-GB"/>
        </w:rPr>
      </w:pPr>
      <w:r w:rsidRPr="009B0BFE">
        <w:rPr>
          <w:szCs w:val="20"/>
          <w:lang w:val="fr-FR" w:eastAsia="en-GB"/>
        </w:rPr>
        <w:t xml:space="preserve">El Serdá (Fabara, Zaragoza) </w:t>
      </w:r>
      <w:r w:rsidRPr="0032190F">
        <w:rPr>
          <w:szCs w:val="20"/>
          <w:lang w:val="fr-FR" w:eastAsia="en-GB"/>
        </w:rPr>
        <w:t xml:space="preserve">dans les </w:t>
      </w:r>
      <w:hyperlink r:id="rId2575" w:anchor="Sit_Pyrenees_Centrales" w:history="1">
        <w:r w:rsidRPr="0032190F">
          <w:rPr>
            <w:rStyle w:val="Hyperlink"/>
            <w:szCs w:val="20"/>
            <w:lang w:val="fr-FR" w:eastAsia="en-GB"/>
          </w:rPr>
          <w:t>Pyrénées centrales</w:t>
        </w:r>
      </w:hyperlink>
      <w:r w:rsidRPr="009B0BFE">
        <w:rPr>
          <w:lang w:val="fr-FR"/>
        </w:rPr>
        <w:t>, montre des "impregnations" néolithiques dans des ensembles d'industries géométriques [v.</w:t>
      </w:r>
      <w:r>
        <w:rPr>
          <w:lang w:val="fr-FR"/>
        </w:rPr>
        <w:t xml:space="preserve"> ensemble mixte]</w:t>
      </w:r>
      <w:r w:rsidRPr="009B0BFE">
        <w:rPr>
          <w:lang w:val="fr-FR"/>
        </w:rPr>
        <w:t xml:space="preserve"> (BIB 2779)</w:t>
      </w:r>
    </w:p>
    <w:p w14:paraId="605E182B" w14:textId="77777777" w:rsidR="00BD0F03" w:rsidRPr="0032190F" w:rsidRDefault="00BD0F03" w:rsidP="009C5B1D">
      <w:pPr>
        <w:autoSpaceDE w:val="0"/>
        <w:autoSpaceDN w:val="0"/>
        <w:adjustRightInd w:val="0"/>
        <w:jc w:val="both"/>
        <w:rPr>
          <w:szCs w:val="20"/>
          <w:lang w:val="fr-FR" w:eastAsia="en-GB"/>
        </w:rPr>
      </w:pPr>
    </w:p>
    <w:p w14:paraId="14D21705" w14:textId="77777777" w:rsidR="00BD0F03" w:rsidRPr="0032190F" w:rsidRDefault="00BD0F03" w:rsidP="00426FF9">
      <w:pPr>
        <w:pStyle w:val="Heading1"/>
      </w:pPr>
      <w:bookmarkStart w:id="1139" w:name="Sit_Espulgon"/>
      <w:r w:rsidRPr="0032190F">
        <w:t>ESPULGON</w:t>
      </w:r>
    </w:p>
    <w:bookmarkEnd w:id="1139"/>
    <w:p w14:paraId="5AC9D5C9" w14:textId="3C63D8A7" w:rsidR="00BD0F03" w:rsidRPr="00A77802" w:rsidRDefault="00BD0F03" w:rsidP="009C5B1D">
      <w:pPr>
        <w:autoSpaceDE w:val="0"/>
        <w:autoSpaceDN w:val="0"/>
        <w:adjustRightInd w:val="0"/>
        <w:jc w:val="both"/>
        <w:rPr>
          <w:szCs w:val="20"/>
          <w:lang w:val="es-ES" w:eastAsia="en-GB"/>
        </w:rPr>
      </w:pPr>
      <w:r w:rsidRPr="0032190F">
        <w:rPr>
          <w:szCs w:val="20"/>
          <w:lang w:val="fr-FR" w:eastAsia="en-GB"/>
        </w:rPr>
        <w:t xml:space="preserve">El Espulgón (Alto Gállego, Huesca) est un site néolithique des </w:t>
      </w:r>
      <w:hyperlink r:id="rId2576" w:anchor="Sit_Pyrenees_Centrales" w:history="1">
        <w:r w:rsidRPr="0032190F">
          <w:rPr>
            <w:rStyle w:val="Hyperlink"/>
            <w:szCs w:val="20"/>
            <w:lang w:val="fr-FR" w:eastAsia="en-GB"/>
          </w:rPr>
          <w:t>Pyrénées centrales</w:t>
        </w:r>
      </w:hyperlink>
      <w:r w:rsidRPr="0032190F">
        <w:rPr>
          <w:szCs w:val="20"/>
          <w:lang w:val="fr-FR" w:eastAsia="en-GB"/>
        </w:rPr>
        <w:t xml:space="preserve"> (BIB 2560)</w:t>
      </w:r>
      <w:r w:rsidR="00663B0C">
        <w:rPr>
          <w:szCs w:val="20"/>
          <w:lang w:val="fr-FR" w:eastAsia="en-GB"/>
        </w:rPr>
        <w:t xml:space="preserve"> Dates anciennes difficiles à rattacher au Néo ou au Méso (BIB Laborda Lorente, Seminario (...) </w:t>
      </w:r>
      <w:r w:rsidR="00663B0C" w:rsidRPr="00A77802">
        <w:rPr>
          <w:szCs w:val="20"/>
          <w:lang w:val="es-ES" w:eastAsia="en-GB"/>
        </w:rPr>
        <w:t>Impressa, Barcelona 2019)</w:t>
      </w:r>
    </w:p>
    <w:p w14:paraId="0C1B57FD" w14:textId="77777777" w:rsidR="00663B0C" w:rsidRPr="00A77802" w:rsidRDefault="00663B0C" w:rsidP="009C5B1D">
      <w:pPr>
        <w:autoSpaceDE w:val="0"/>
        <w:autoSpaceDN w:val="0"/>
        <w:adjustRightInd w:val="0"/>
        <w:jc w:val="both"/>
        <w:rPr>
          <w:szCs w:val="20"/>
          <w:lang w:val="es-ES" w:eastAsia="en-GB"/>
        </w:rPr>
      </w:pPr>
    </w:p>
    <w:p w14:paraId="100B41D5" w14:textId="77777777" w:rsidR="00663B0C" w:rsidRPr="00426FF9" w:rsidRDefault="00663B0C" w:rsidP="00426FF9">
      <w:pPr>
        <w:pStyle w:val="Heading1"/>
        <w:rPr>
          <w:lang w:val="es-ES"/>
        </w:rPr>
      </w:pPr>
      <w:r w:rsidRPr="00426FF9">
        <w:rPr>
          <w:lang w:val="es-ES"/>
        </w:rPr>
        <w:t>AMBROLLA</w:t>
      </w:r>
    </w:p>
    <w:p w14:paraId="1AE92F58" w14:textId="77777777" w:rsidR="00663B0C" w:rsidRPr="00A77802" w:rsidRDefault="00663B0C" w:rsidP="009C5B1D">
      <w:pPr>
        <w:autoSpaceDE w:val="0"/>
        <w:autoSpaceDN w:val="0"/>
        <w:adjustRightInd w:val="0"/>
        <w:jc w:val="both"/>
        <w:rPr>
          <w:szCs w:val="20"/>
          <w:lang w:val="es-ES" w:eastAsia="en-GB"/>
        </w:rPr>
      </w:pPr>
    </w:p>
    <w:p w14:paraId="7ECA07D3" w14:textId="77777777" w:rsidR="00663B0C" w:rsidRPr="00A77802" w:rsidRDefault="00663B0C" w:rsidP="009C5B1D">
      <w:pPr>
        <w:autoSpaceDE w:val="0"/>
        <w:autoSpaceDN w:val="0"/>
        <w:adjustRightInd w:val="0"/>
        <w:jc w:val="both"/>
        <w:rPr>
          <w:szCs w:val="20"/>
          <w:lang w:val="es-ES" w:eastAsia="en-GB"/>
        </w:rPr>
      </w:pPr>
      <w:r w:rsidRPr="00A77802">
        <w:rPr>
          <w:szCs w:val="20"/>
          <w:lang w:val="es-ES" w:eastAsia="en-GB"/>
        </w:rPr>
        <w:t xml:space="preserve">Combinaison de </w:t>
      </w:r>
      <w:r w:rsidRPr="00A77802">
        <w:rPr>
          <w:i/>
          <w:szCs w:val="20"/>
          <w:lang w:val="es-ES" w:eastAsia="en-GB"/>
        </w:rPr>
        <w:t>boquique</w:t>
      </w:r>
      <w:r w:rsidRPr="00A77802">
        <w:rPr>
          <w:szCs w:val="20"/>
          <w:lang w:val="es-ES" w:eastAsia="en-GB"/>
        </w:rPr>
        <w:t xml:space="preserve"> et de Cardial (BIB Laborda Lorente, Seminario (...) Impressa, Barcelona 2019)</w:t>
      </w:r>
    </w:p>
    <w:p w14:paraId="279B2716" w14:textId="77777777" w:rsidR="00663B0C" w:rsidRPr="00A77802" w:rsidRDefault="00663B0C" w:rsidP="009C5B1D">
      <w:pPr>
        <w:autoSpaceDE w:val="0"/>
        <w:autoSpaceDN w:val="0"/>
        <w:adjustRightInd w:val="0"/>
        <w:jc w:val="both"/>
        <w:rPr>
          <w:szCs w:val="20"/>
          <w:lang w:val="es-ES" w:eastAsia="en-GB"/>
        </w:rPr>
      </w:pPr>
    </w:p>
    <w:p w14:paraId="06372D2B" w14:textId="77777777" w:rsidR="00663B0C" w:rsidRDefault="00663B0C" w:rsidP="00426FF9">
      <w:pPr>
        <w:pStyle w:val="Heading1"/>
      </w:pPr>
      <w:bookmarkStart w:id="1140" w:name="Sit_Pena_Larga_4"/>
      <w:r>
        <w:lastRenderedPageBreak/>
        <w:t>PENA LARGA IV</w:t>
      </w:r>
    </w:p>
    <w:bookmarkEnd w:id="1140"/>
    <w:p w14:paraId="0DCC8A9D" w14:textId="77777777" w:rsidR="00663B0C" w:rsidRDefault="00663B0C" w:rsidP="009C5B1D">
      <w:pPr>
        <w:autoSpaceDE w:val="0"/>
        <w:autoSpaceDN w:val="0"/>
        <w:adjustRightInd w:val="0"/>
        <w:jc w:val="both"/>
        <w:rPr>
          <w:szCs w:val="20"/>
          <w:lang w:val="fr-FR" w:eastAsia="en-GB"/>
        </w:rPr>
      </w:pPr>
      <w:r>
        <w:rPr>
          <w:szCs w:val="20"/>
          <w:lang w:val="fr-FR" w:eastAsia="en-GB"/>
        </w:rPr>
        <w:t>Peña Larga</w:t>
      </w:r>
    </w:p>
    <w:p w14:paraId="7AEE6127" w14:textId="4B94610B" w:rsidR="00663B0C" w:rsidRPr="00663B0C" w:rsidRDefault="00663B0C" w:rsidP="009C5B1D">
      <w:pPr>
        <w:autoSpaceDE w:val="0"/>
        <w:autoSpaceDN w:val="0"/>
        <w:adjustRightInd w:val="0"/>
        <w:jc w:val="both"/>
        <w:rPr>
          <w:szCs w:val="20"/>
          <w:lang w:val="es-ES" w:eastAsia="en-GB"/>
        </w:rPr>
      </w:pPr>
      <w:r>
        <w:rPr>
          <w:szCs w:val="20"/>
          <w:lang w:val="fr-FR" w:eastAsia="en-GB"/>
        </w:rPr>
        <w:br/>
        <w:t>Bassind de l'Ebre, zone de haute potentialité agricole / pastorale. Présence de Mésolithique (</w:t>
      </w:r>
      <w:r w:rsidRPr="00663B0C">
        <w:rPr>
          <w:i/>
          <w:szCs w:val="20"/>
          <w:lang w:val="fr-FR" w:eastAsia="en-GB"/>
        </w:rPr>
        <w:t>double bisel</w:t>
      </w:r>
      <w:r>
        <w:rPr>
          <w:szCs w:val="20"/>
          <w:lang w:val="fr-FR" w:eastAsia="en-GB"/>
        </w:rPr>
        <w:t xml:space="preserve">), Impressa et Cardial (BIB Laborda Lorente, Seminario (...) Impressa, Barcelona 2019). Parcage du bétail mis en évidence par la botanique. Le Cardial est proche de celui de </w:t>
      </w:r>
      <w:hyperlink r:id="rId2577" w:anchor="Sit_Roque_Haute" w:history="1">
        <w:r w:rsidR="00BE6107">
          <w:rPr>
            <w:rStyle w:val="Hyperlink"/>
            <w:lang w:val="fr-FR"/>
          </w:rPr>
          <w:t>PRH</w:t>
        </w:r>
      </w:hyperlink>
      <w:r w:rsidR="00BE6107">
        <w:rPr>
          <w:color w:val="211D1E"/>
          <w:szCs w:val="20"/>
          <w:lang w:val="fr-FR"/>
        </w:rPr>
        <w:t xml:space="preserve"> </w:t>
      </w:r>
      <w:r>
        <w:rPr>
          <w:szCs w:val="20"/>
          <w:lang w:val="fr-FR" w:eastAsia="en-GB"/>
        </w:rPr>
        <w:t xml:space="preserve">et de </w:t>
      </w:r>
      <w:hyperlink r:id="rId2578" w:anchor="Sit_Mas_Is" w:history="1">
        <w:r w:rsidRPr="00EF5F9F">
          <w:rPr>
            <w:rStyle w:val="Hyperlink"/>
            <w:szCs w:val="20"/>
            <w:lang w:val="fr-FR" w:eastAsia="en-GB"/>
          </w:rPr>
          <w:t>Mas d'Is</w:t>
        </w:r>
      </w:hyperlink>
      <w:r>
        <w:rPr>
          <w:szCs w:val="20"/>
          <w:lang w:val="fr-FR" w:eastAsia="en-GB"/>
        </w:rPr>
        <w:t xml:space="preserve"> (BIB Laborda Lorente, Seminario (...) </w:t>
      </w:r>
      <w:r w:rsidRPr="00663B0C">
        <w:rPr>
          <w:szCs w:val="20"/>
          <w:lang w:val="es-ES" w:eastAsia="en-GB"/>
        </w:rPr>
        <w:t>Impressa, Barcelona 2019). Boquique vers 5300 BC (BIB Laborda Lorente, Seminario (...) Impressa, Barcelona 2019)</w:t>
      </w:r>
    </w:p>
    <w:p w14:paraId="2612173F" w14:textId="77777777" w:rsidR="00EA30BC" w:rsidRPr="00663B0C" w:rsidRDefault="00EA30BC" w:rsidP="009C5B1D">
      <w:pPr>
        <w:autoSpaceDE w:val="0"/>
        <w:autoSpaceDN w:val="0"/>
        <w:adjustRightInd w:val="0"/>
        <w:jc w:val="both"/>
        <w:rPr>
          <w:szCs w:val="20"/>
          <w:lang w:val="es-ES" w:eastAsia="en-GB"/>
        </w:rPr>
      </w:pPr>
    </w:p>
    <w:p w14:paraId="1F128BF4" w14:textId="77777777" w:rsidR="00EA30BC" w:rsidRDefault="00EA30BC" w:rsidP="00426FF9">
      <w:pPr>
        <w:pStyle w:val="Heading1"/>
      </w:pPr>
      <w:bookmarkStart w:id="1141" w:name="Sit_Font_Coms"/>
      <w:r>
        <w:t>FONT DELS COMS</w:t>
      </w:r>
    </w:p>
    <w:bookmarkEnd w:id="1141"/>
    <w:p w14:paraId="258FCEBB" w14:textId="77777777" w:rsidR="00EA30BC" w:rsidRPr="00766692" w:rsidRDefault="00EA30BC" w:rsidP="009C5B1D">
      <w:pPr>
        <w:autoSpaceDE w:val="0"/>
        <w:autoSpaceDN w:val="0"/>
        <w:adjustRightInd w:val="0"/>
        <w:jc w:val="both"/>
        <w:rPr>
          <w:rFonts w:ascii="Minion-Regular" w:hAnsi="Minion-Regular" w:cs="Minion-Regular"/>
          <w:lang w:val="fr-FR" w:eastAsia="en-GB"/>
        </w:rPr>
      </w:pPr>
      <w:r w:rsidRPr="00766692">
        <w:rPr>
          <w:rFonts w:ascii="Minion-Regular" w:hAnsi="Minion-Regular" w:cs="Minion-Regular"/>
          <w:lang w:val="fr-FR" w:eastAsia="en-GB"/>
        </w:rPr>
        <w:t>Font dels Coms</w:t>
      </w:r>
      <w:r w:rsidR="00FC61E0">
        <w:rPr>
          <w:rFonts w:ascii="Minion-Regular" w:hAnsi="Minion-Regular" w:cs="Minion-Regular"/>
          <w:lang w:val="fr-FR" w:eastAsia="en-GB"/>
        </w:rPr>
        <w:t>, dolmen</w:t>
      </w:r>
    </w:p>
    <w:p w14:paraId="18FAB387" w14:textId="77777777" w:rsidR="00EA30BC" w:rsidRPr="00766692" w:rsidRDefault="00EA30BC" w:rsidP="009C5B1D">
      <w:pPr>
        <w:autoSpaceDE w:val="0"/>
        <w:autoSpaceDN w:val="0"/>
        <w:adjustRightInd w:val="0"/>
        <w:jc w:val="both"/>
        <w:rPr>
          <w:rFonts w:ascii="Minion-Regular" w:hAnsi="Minion-Regular" w:cs="Minion-Regular"/>
          <w:lang w:val="fr-FR" w:eastAsia="en-GB"/>
        </w:rPr>
      </w:pPr>
    </w:p>
    <w:p w14:paraId="64C6027B" w14:textId="346C411A" w:rsidR="00EA30BC" w:rsidRDefault="00EA30BC" w:rsidP="009C5B1D">
      <w:pPr>
        <w:autoSpaceDE w:val="0"/>
        <w:autoSpaceDN w:val="0"/>
        <w:adjustRightInd w:val="0"/>
        <w:jc w:val="both"/>
        <w:rPr>
          <w:rFonts w:ascii="Minion-Regular" w:hAnsi="Minion-Regular" w:cs="Minion-Regular"/>
          <w:lang w:val="fr-FR" w:eastAsia="en-GB"/>
        </w:rPr>
      </w:pPr>
      <w:r w:rsidRPr="00EA30BC">
        <w:rPr>
          <w:rFonts w:ascii="Minion-Regular" w:hAnsi="Minion-Regular" w:cs="Minion-Regular"/>
          <w:lang w:val="fr-FR" w:eastAsia="en-GB"/>
        </w:rPr>
        <w:t xml:space="preserve">Sous le tumulus de Fonts dels Coms, </w:t>
      </w:r>
      <w:r>
        <w:rPr>
          <w:rFonts w:ascii="Minion-Regular" w:hAnsi="Minion-Regular" w:cs="Minion-Regular"/>
          <w:lang w:val="fr-FR" w:eastAsia="en-GB"/>
        </w:rPr>
        <w:t xml:space="preserve">dans les </w:t>
      </w:r>
      <w:hyperlink r:id="rId2579" w:anchor="Sit_Pyrenees_Centrales" w:history="1">
        <w:r w:rsidRPr="0032190F">
          <w:rPr>
            <w:rStyle w:val="Hyperlink"/>
            <w:szCs w:val="20"/>
            <w:lang w:val="fr-FR" w:eastAsia="en-GB"/>
          </w:rPr>
          <w:t>Pyrénées centrales</w:t>
        </w:r>
      </w:hyperlink>
      <w:r>
        <w:rPr>
          <w:rFonts w:ascii="Minion-Regular" w:hAnsi="Minion-Regular" w:cs="Minion-Regular"/>
          <w:lang w:val="fr-FR" w:eastAsia="en-GB"/>
        </w:rPr>
        <w:t xml:space="preserve">, </w:t>
      </w:r>
      <w:r w:rsidRPr="00EA30BC">
        <w:rPr>
          <w:rFonts w:ascii="Minion-Regular" w:hAnsi="Minion-Regular" w:cs="Minion-Regular"/>
          <w:lang w:val="fr-FR" w:eastAsia="en-GB"/>
        </w:rPr>
        <w:t>indices d'une présence humaine datée entre 9000 et 6500  BC (BIB 2774)</w:t>
      </w:r>
    </w:p>
    <w:p w14:paraId="1B5A0A9E" w14:textId="77777777" w:rsidR="001D35E8" w:rsidRPr="0032190F" w:rsidRDefault="001D35E8" w:rsidP="003A1FAF">
      <w:pPr>
        <w:autoSpaceDE w:val="0"/>
        <w:autoSpaceDN w:val="0"/>
        <w:adjustRightInd w:val="0"/>
        <w:rPr>
          <w:szCs w:val="20"/>
          <w:lang w:val="fr-FR" w:eastAsia="en-GB"/>
        </w:rPr>
      </w:pPr>
    </w:p>
    <w:p w14:paraId="68561262" w14:textId="77777777" w:rsidR="001D35E8" w:rsidRPr="0032190F" w:rsidRDefault="001D35E8" w:rsidP="00426FF9">
      <w:pPr>
        <w:pStyle w:val="Heading1"/>
      </w:pPr>
      <w:bookmarkStart w:id="1142" w:name="Sit_Chaves"/>
      <w:r w:rsidRPr="0032190F">
        <w:t>CHAVES</w:t>
      </w:r>
    </w:p>
    <w:bookmarkEnd w:id="1142"/>
    <w:p w14:paraId="490C2247" w14:textId="77777777" w:rsidR="00BD0F03" w:rsidRDefault="009D03A3" w:rsidP="003A1FAF">
      <w:pPr>
        <w:autoSpaceDE w:val="0"/>
        <w:autoSpaceDN w:val="0"/>
        <w:adjustRightInd w:val="0"/>
        <w:rPr>
          <w:szCs w:val="20"/>
          <w:lang w:val="fr-FR" w:eastAsia="en-GB"/>
        </w:rPr>
      </w:pPr>
      <w:r w:rsidRPr="0032190F">
        <w:rPr>
          <w:szCs w:val="20"/>
          <w:lang w:val="fr-FR" w:eastAsia="en-GB"/>
        </w:rPr>
        <w:t>cueva de Chaves</w:t>
      </w:r>
    </w:p>
    <w:p w14:paraId="718BCE1D" w14:textId="77777777" w:rsidR="009D03A3" w:rsidRDefault="009D03A3" w:rsidP="003A1FAF">
      <w:pPr>
        <w:autoSpaceDE w:val="0"/>
        <w:autoSpaceDN w:val="0"/>
        <w:adjustRightInd w:val="0"/>
        <w:rPr>
          <w:szCs w:val="20"/>
          <w:lang w:val="fr-FR" w:eastAsia="en-GB"/>
        </w:rPr>
      </w:pPr>
    </w:p>
    <w:p w14:paraId="1B6F23F3" w14:textId="3E58342F" w:rsidR="003A1FAF" w:rsidRDefault="00421503" w:rsidP="00D76058">
      <w:pPr>
        <w:autoSpaceDE w:val="0"/>
        <w:autoSpaceDN w:val="0"/>
        <w:adjustRightInd w:val="0"/>
        <w:jc w:val="both"/>
        <w:rPr>
          <w:szCs w:val="20"/>
          <w:lang w:val="fr-FR" w:eastAsia="en-GB"/>
        </w:rPr>
      </w:pPr>
      <w:r>
        <w:rPr>
          <w:szCs w:val="20"/>
          <w:lang w:val="fr-FR" w:eastAsia="en-GB"/>
        </w:rPr>
        <w:t xml:space="preserve">Grotte de </w:t>
      </w:r>
      <w:r w:rsidR="00E20208">
        <w:rPr>
          <w:szCs w:val="20"/>
          <w:lang w:val="fr-FR" w:eastAsia="en-GB"/>
        </w:rPr>
        <w:t xml:space="preserve">Chaves (Bastaras, Huesca) (BIB 2779) </w:t>
      </w:r>
      <w:r w:rsidR="001D35E8" w:rsidRPr="0032190F">
        <w:rPr>
          <w:szCs w:val="20"/>
          <w:lang w:val="fr-FR" w:eastAsia="en-GB"/>
        </w:rPr>
        <w:t>Chaves (</w:t>
      </w:r>
      <w:r w:rsidR="00BD0F03" w:rsidRPr="0032190F">
        <w:rPr>
          <w:szCs w:val="20"/>
          <w:lang w:val="fr-FR" w:eastAsia="en-GB"/>
        </w:rPr>
        <w:t xml:space="preserve">Hoya de Huesca, </w:t>
      </w:r>
      <w:r w:rsidR="001D35E8" w:rsidRPr="0032190F">
        <w:rPr>
          <w:szCs w:val="20"/>
          <w:lang w:val="fr-FR" w:eastAsia="en-GB"/>
        </w:rPr>
        <w:t>Huesca)</w:t>
      </w:r>
      <w:r w:rsidR="00FC61E0">
        <w:rPr>
          <w:szCs w:val="20"/>
          <w:lang w:val="fr-FR" w:eastAsia="en-GB"/>
        </w:rPr>
        <w:t xml:space="preserve">, dans les </w:t>
      </w:r>
      <w:hyperlink r:id="rId2580" w:anchor="Cul_Neo__diff_geo_Euras_w_marit_Pyren_C" w:history="1">
        <w:r w:rsidR="00D76058">
          <w:rPr>
            <w:rStyle w:val="Hyperlink"/>
            <w:lang w:val="fr-FR"/>
          </w:rPr>
          <w:t>Pyrénées centrales</w:t>
        </w:r>
      </w:hyperlink>
      <w:r w:rsidR="00FC61E0" w:rsidRPr="00FC61E0">
        <w:rPr>
          <w:lang w:val="fr-FR"/>
        </w:rPr>
        <w:t>, est</w:t>
      </w:r>
      <w:r w:rsidR="001D35E8" w:rsidRPr="0032190F">
        <w:rPr>
          <w:szCs w:val="20"/>
          <w:lang w:val="fr-FR" w:eastAsia="en-GB"/>
        </w:rPr>
        <w:t xml:space="preserve"> </w:t>
      </w:r>
      <w:r w:rsidR="00BD0F03" w:rsidRPr="0032190F">
        <w:rPr>
          <w:szCs w:val="20"/>
          <w:lang w:val="fr-FR" w:eastAsia="en-GB"/>
        </w:rPr>
        <w:t xml:space="preserve">une </w:t>
      </w:r>
      <w:r w:rsidR="00D76058">
        <w:rPr>
          <w:szCs w:val="20"/>
          <w:lang w:val="fr-FR" w:eastAsia="en-GB"/>
        </w:rPr>
        <w:t xml:space="preserve">grande </w:t>
      </w:r>
      <w:r w:rsidR="00BD0F03" w:rsidRPr="0032190F">
        <w:rPr>
          <w:szCs w:val="20"/>
          <w:lang w:val="fr-FR" w:eastAsia="en-GB"/>
        </w:rPr>
        <w:t xml:space="preserve">grotte </w:t>
      </w:r>
      <w:r w:rsidR="003A1FAF" w:rsidRPr="0032190F">
        <w:rPr>
          <w:szCs w:val="20"/>
          <w:lang w:val="fr-FR" w:eastAsia="en-GB"/>
        </w:rPr>
        <w:t>occupé</w:t>
      </w:r>
      <w:r w:rsidR="00FC61E0">
        <w:rPr>
          <w:szCs w:val="20"/>
          <w:lang w:val="fr-FR" w:eastAsia="en-GB"/>
        </w:rPr>
        <w:t>e</w:t>
      </w:r>
      <w:r w:rsidR="003A1FAF" w:rsidRPr="0032190F">
        <w:rPr>
          <w:szCs w:val="20"/>
          <w:lang w:val="fr-FR" w:eastAsia="en-GB"/>
        </w:rPr>
        <w:t xml:space="preserve"> depuis le Paléolithique moyen</w:t>
      </w:r>
      <w:r w:rsidR="00FC61E0">
        <w:rPr>
          <w:szCs w:val="20"/>
          <w:lang w:val="fr-FR" w:eastAsia="en-GB"/>
        </w:rPr>
        <w:t xml:space="preserve"> </w:t>
      </w:r>
      <w:r w:rsidR="00FC61E0" w:rsidRPr="0032190F">
        <w:rPr>
          <w:szCs w:val="20"/>
          <w:lang w:val="fr-FR" w:eastAsia="en-GB"/>
        </w:rPr>
        <w:t>(BIB 2397 p. 625-632)</w:t>
      </w:r>
      <w:r w:rsidR="003A1FAF" w:rsidRPr="0032190F">
        <w:rPr>
          <w:szCs w:val="20"/>
          <w:lang w:val="fr-FR" w:eastAsia="en-GB"/>
        </w:rPr>
        <w:t xml:space="preserve">. </w:t>
      </w:r>
    </w:p>
    <w:p w14:paraId="11C2ED08" w14:textId="77777777" w:rsidR="00421503" w:rsidRPr="002C5BA6" w:rsidRDefault="00421503" w:rsidP="002C5BA6">
      <w:pPr>
        <w:autoSpaceDE w:val="0"/>
        <w:autoSpaceDN w:val="0"/>
        <w:adjustRightInd w:val="0"/>
        <w:rPr>
          <w:szCs w:val="20"/>
          <w:lang w:val="fr-FR" w:eastAsia="en-GB"/>
        </w:rPr>
      </w:pPr>
      <w:r w:rsidRPr="002C5BA6">
        <w:rPr>
          <w:szCs w:val="20"/>
          <w:lang w:val="fr-FR" w:eastAsia="en-GB"/>
        </w:rPr>
        <w:t xml:space="preserve">Site néolithique le plus important du Néolithique de Aragón est situé sur la rive droite du ravin du Solencio (BIB 2779). </w:t>
      </w:r>
      <w:r w:rsidR="002C5BA6" w:rsidRPr="002C5BA6">
        <w:rPr>
          <w:szCs w:val="22"/>
          <w:lang w:val="fr-FR" w:eastAsia="en-GB"/>
        </w:rPr>
        <w:t>“</w:t>
      </w:r>
      <w:r w:rsidR="002C5BA6" w:rsidRPr="002C5BA6">
        <w:rPr>
          <w:i/>
          <w:szCs w:val="22"/>
          <w:lang w:val="fr-FR" w:eastAsia="en-GB"/>
        </w:rPr>
        <w:t>punta de lanza</w:t>
      </w:r>
      <w:r w:rsidR="002C5BA6" w:rsidRPr="002C5BA6">
        <w:rPr>
          <w:szCs w:val="22"/>
          <w:lang w:val="fr-FR" w:eastAsia="en-GB"/>
        </w:rPr>
        <w:t>” o la “</w:t>
      </w:r>
      <w:r w:rsidR="002C5BA6" w:rsidRPr="002C5BA6">
        <w:rPr>
          <w:i/>
          <w:szCs w:val="22"/>
          <w:lang w:val="fr-FR" w:eastAsia="en-GB"/>
        </w:rPr>
        <w:t>cabeza de puente</w:t>
      </w:r>
      <w:r w:rsidR="002C5BA6" w:rsidRPr="002C5BA6">
        <w:rPr>
          <w:szCs w:val="22"/>
          <w:lang w:val="fr-FR" w:eastAsia="en-GB"/>
        </w:rPr>
        <w:t>” (Baldellou 1994) du Néolithique peut-être lié à l'axe T</w:t>
      </w:r>
      <w:r w:rsidR="002C5BA6">
        <w:rPr>
          <w:szCs w:val="22"/>
          <w:lang w:val="fr-FR" w:eastAsia="en-GB"/>
        </w:rPr>
        <w:t>êt-Segre</w:t>
      </w:r>
      <w:r w:rsidR="002C5BA6" w:rsidRPr="002C5BA6">
        <w:rPr>
          <w:szCs w:val="22"/>
          <w:lang w:val="fr-FR" w:eastAsia="en-GB"/>
        </w:rPr>
        <w:t xml:space="preserve"> (BIB 2781)</w:t>
      </w:r>
    </w:p>
    <w:p w14:paraId="7E0C17E1" w14:textId="514A15A8" w:rsidR="00FC61E0" w:rsidRPr="000A4D97" w:rsidRDefault="00421503" w:rsidP="003D6863">
      <w:pPr>
        <w:autoSpaceDE w:val="0"/>
        <w:autoSpaceDN w:val="0"/>
        <w:adjustRightInd w:val="0"/>
        <w:jc w:val="both"/>
        <w:rPr>
          <w:szCs w:val="20"/>
          <w:lang w:val="fr-FR" w:eastAsia="en-GB"/>
        </w:rPr>
      </w:pPr>
      <w:r w:rsidRPr="000A4D97">
        <w:rPr>
          <w:szCs w:val="20"/>
          <w:lang w:val="fr-FR" w:eastAsia="en-GB"/>
        </w:rPr>
        <w:t xml:space="preserve">v. </w:t>
      </w:r>
      <w:hyperlink r:id="rId2581" w:anchor="Sit_Huerto_Raso" w:history="1">
        <w:r w:rsidRPr="000A4D97">
          <w:rPr>
            <w:rStyle w:val="Hyperlink"/>
            <w:szCs w:val="20"/>
            <w:lang w:val="fr-FR" w:eastAsia="en-GB"/>
          </w:rPr>
          <w:t>Huerto Raso</w:t>
        </w:r>
      </w:hyperlink>
      <w:r w:rsidR="003D04B6" w:rsidRPr="00F4437A">
        <w:rPr>
          <w:lang w:val="fr-FR"/>
        </w:rPr>
        <w:t xml:space="preserve">, </w:t>
      </w:r>
      <w:hyperlink r:id="rId2582" w:anchor="Sit_Vidre" w:history="1">
        <w:r w:rsidR="003D04B6" w:rsidRPr="00F4437A">
          <w:rPr>
            <w:rStyle w:val="Hyperlink"/>
            <w:lang w:val="fr-FR"/>
          </w:rPr>
          <w:t>Vidre</w:t>
        </w:r>
      </w:hyperlink>
    </w:p>
    <w:p w14:paraId="30FD19FC" w14:textId="77777777" w:rsidR="00D76058" w:rsidRDefault="00D76058" w:rsidP="009D03A3">
      <w:pPr>
        <w:autoSpaceDE w:val="0"/>
        <w:autoSpaceDN w:val="0"/>
        <w:adjustRightInd w:val="0"/>
        <w:jc w:val="both"/>
        <w:rPr>
          <w:szCs w:val="20"/>
          <w:lang w:val="fr-FR" w:eastAsia="en-GB"/>
        </w:rPr>
      </w:pPr>
    </w:p>
    <w:p w14:paraId="78DAAD23" w14:textId="77777777" w:rsidR="00D76058" w:rsidRPr="00672A1C" w:rsidRDefault="00D76058" w:rsidP="009D03A3">
      <w:pPr>
        <w:autoSpaceDE w:val="0"/>
        <w:autoSpaceDN w:val="0"/>
        <w:adjustRightInd w:val="0"/>
        <w:jc w:val="both"/>
        <w:rPr>
          <w:szCs w:val="22"/>
          <w:lang w:val="fr-FR" w:eastAsia="en-GB"/>
        </w:rPr>
      </w:pPr>
      <w:r w:rsidRPr="00672A1C">
        <w:rPr>
          <w:szCs w:val="20"/>
          <w:lang w:val="fr-FR" w:eastAsia="en-GB"/>
        </w:rPr>
        <w:t xml:space="preserve">Fouillée par </w:t>
      </w:r>
      <w:r w:rsidRPr="00672A1C">
        <w:rPr>
          <w:szCs w:val="22"/>
          <w:lang w:val="fr-FR" w:eastAsia="en-GB"/>
        </w:rPr>
        <w:t>V. Baldellou y P. Utrilla (BIB 2781)</w:t>
      </w:r>
    </w:p>
    <w:p w14:paraId="78311AB0" w14:textId="77777777" w:rsidR="00D76058" w:rsidRDefault="00D76058" w:rsidP="009D03A3">
      <w:pPr>
        <w:autoSpaceDE w:val="0"/>
        <w:autoSpaceDN w:val="0"/>
        <w:adjustRightInd w:val="0"/>
        <w:jc w:val="both"/>
        <w:rPr>
          <w:rFonts w:ascii="AGaramond-Regular" w:hAnsi="AGaramond-Regular" w:cs="AGaramond-Regular"/>
          <w:sz w:val="22"/>
          <w:szCs w:val="22"/>
          <w:lang w:val="fr-FR" w:eastAsia="en-GB"/>
        </w:rPr>
      </w:pPr>
    </w:p>
    <w:p w14:paraId="0ED9BF43" w14:textId="77777777" w:rsidR="00D76058" w:rsidRDefault="00FA49D9" w:rsidP="00D76058">
      <w:pPr>
        <w:pStyle w:val="Heading2"/>
        <w:rPr>
          <w:lang w:eastAsia="en-GB"/>
        </w:rPr>
      </w:pPr>
      <w:bookmarkStart w:id="1143" w:name="Sit_Chaves_strat"/>
      <w:r>
        <w:rPr>
          <w:lang w:eastAsia="en-GB"/>
        </w:rPr>
        <w:t>Stratigraphie</w:t>
      </w:r>
    </w:p>
    <w:bookmarkEnd w:id="1143"/>
    <w:p w14:paraId="528B216A" w14:textId="77777777" w:rsidR="004B1300" w:rsidRDefault="004B1300" w:rsidP="004B1300">
      <w:pPr>
        <w:rPr>
          <w:lang w:val="fr-FR" w:eastAsia="en-GB"/>
        </w:rPr>
      </w:pPr>
    </w:p>
    <w:p w14:paraId="3E8DC290" w14:textId="77777777" w:rsidR="004B1300" w:rsidRPr="004B1300" w:rsidRDefault="003D04B6" w:rsidP="004B1300">
      <w:pPr>
        <w:rPr>
          <w:lang w:val="fr-FR" w:eastAsia="en-GB"/>
        </w:rPr>
      </w:pPr>
      <w:r>
        <w:rPr>
          <w:lang w:val="fr-FR" w:eastAsia="en-GB"/>
        </w:rPr>
        <w:t xml:space="preserve">Probablement habitat </w:t>
      </w:r>
      <w:r w:rsidR="00FA49D9">
        <w:rPr>
          <w:lang w:val="fr-FR" w:eastAsia="en-GB"/>
        </w:rPr>
        <w:t xml:space="preserve">néolithique </w:t>
      </w:r>
      <w:r>
        <w:rPr>
          <w:lang w:val="fr-FR" w:eastAsia="en-GB"/>
        </w:rPr>
        <w:t>permanent (BIB 2781)</w:t>
      </w:r>
    </w:p>
    <w:p w14:paraId="5F6DED18" w14:textId="77777777" w:rsidR="00D76058" w:rsidRPr="003D04B6" w:rsidRDefault="00D76058" w:rsidP="003D04B6">
      <w:pPr>
        <w:autoSpaceDE w:val="0"/>
        <w:autoSpaceDN w:val="0"/>
        <w:adjustRightInd w:val="0"/>
        <w:jc w:val="both"/>
        <w:rPr>
          <w:lang w:val="fr-FR" w:eastAsia="en-GB"/>
        </w:rPr>
      </w:pPr>
      <w:r w:rsidRPr="003D04B6">
        <w:rPr>
          <w:lang w:val="fr-FR" w:eastAsia="en-GB"/>
        </w:rPr>
        <w:t xml:space="preserve">70% des restes des restes d'ovicaprinés sont domestiques (BIB 2781). Une analyse ADN </w:t>
      </w:r>
      <w:r w:rsidRPr="003D04B6">
        <w:rPr>
          <w:i/>
          <w:lang w:val="fr-FR" w:eastAsia="en-GB"/>
        </w:rPr>
        <w:t>de las cabras montesa</w:t>
      </w:r>
      <w:r w:rsidRPr="003D04B6">
        <w:rPr>
          <w:lang w:val="fr-FR" w:eastAsia="en-GB"/>
        </w:rPr>
        <w:t xml:space="preserve"> a été réalisée </w:t>
      </w:r>
      <w:r w:rsidR="004B1300" w:rsidRPr="003D04B6">
        <w:rPr>
          <w:lang w:val="fr-FR" w:eastAsia="en-GB"/>
        </w:rPr>
        <w:t xml:space="preserve">; 648 tessons attribuables au Cardial ou Impressa ; 36 </w:t>
      </w:r>
      <w:r w:rsidR="004B1300" w:rsidRPr="003D04B6">
        <w:rPr>
          <w:i/>
          <w:lang w:val="fr-FR" w:eastAsia="en-GB"/>
        </w:rPr>
        <w:t>hojas</w:t>
      </w:r>
      <w:r w:rsidR="004B1300" w:rsidRPr="003D04B6">
        <w:rPr>
          <w:lang w:val="fr-FR" w:eastAsia="en-GB"/>
        </w:rPr>
        <w:t xml:space="preserve"> (silex) avec de la patine de coupe de céréales, 59 géométriques dontmajoritairement des </w:t>
      </w:r>
      <w:r w:rsidR="004B1300" w:rsidRPr="003D04B6">
        <w:rPr>
          <w:i/>
          <w:szCs w:val="22"/>
          <w:lang w:val="fr-FR" w:eastAsia="en-GB"/>
        </w:rPr>
        <w:t>triángulos y segmentos de doble bisel</w:t>
      </w:r>
      <w:r w:rsidR="004B1300" w:rsidRPr="003D04B6">
        <w:rPr>
          <w:szCs w:val="22"/>
          <w:lang w:val="fr-FR" w:eastAsia="en-GB"/>
        </w:rPr>
        <w:t xml:space="preserve">; 88 objets en pierre polie (nombreuses haches votives); industrie </w:t>
      </w:r>
      <w:r w:rsidR="003D04B6" w:rsidRPr="003D04B6">
        <w:rPr>
          <w:szCs w:val="22"/>
          <w:lang w:val="fr-FR" w:eastAsia="en-GB"/>
        </w:rPr>
        <w:t>osseuse (cuillères en os)</w:t>
      </w:r>
      <w:r w:rsidR="004B1300" w:rsidRPr="003D04B6">
        <w:rPr>
          <w:szCs w:val="22"/>
          <w:lang w:val="fr-FR" w:eastAsia="en-GB"/>
        </w:rPr>
        <w:t xml:space="preserve">; éléments de parures décorés de motifs géométriques ; </w:t>
      </w:r>
      <w:r w:rsidR="003D04B6" w:rsidRPr="003D04B6">
        <w:rPr>
          <w:i/>
          <w:iCs/>
          <w:szCs w:val="22"/>
          <w:lang w:val="fr-FR" w:eastAsia="en-GB"/>
        </w:rPr>
        <w:t>Columbella rustica</w:t>
      </w:r>
      <w:r w:rsidR="003D04B6" w:rsidRPr="003D04B6">
        <w:rPr>
          <w:szCs w:val="22"/>
          <w:lang w:val="fr-FR" w:eastAsia="en-GB"/>
        </w:rPr>
        <w:t xml:space="preserve"> </w:t>
      </w:r>
      <w:r w:rsidR="004B1300" w:rsidRPr="003D04B6">
        <w:rPr>
          <w:szCs w:val="22"/>
          <w:lang w:val="fr-FR" w:eastAsia="en-GB"/>
        </w:rPr>
        <w:t>(BIB 2781)</w:t>
      </w:r>
    </w:p>
    <w:p w14:paraId="172DA94F" w14:textId="77777777" w:rsidR="004B1300" w:rsidRDefault="004B1300" w:rsidP="00D76058">
      <w:pPr>
        <w:rPr>
          <w:lang w:val="fr-FR" w:eastAsia="en-GB"/>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3"/>
        <w:gridCol w:w="936"/>
      </w:tblGrid>
      <w:tr w:rsidR="004B1300" w14:paraId="374E0DE4" w14:textId="77777777" w:rsidTr="00C35EA7">
        <w:trPr>
          <w:jc w:val="center"/>
        </w:trPr>
        <w:tc>
          <w:tcPr>
            <w:tcW w:w="2183" w:type="dxa"/>
          </w:tcPr>
          <w:p w14:paraId="4DC4EB47" w14:textId="77777777" w:rsidR="004B1300" w:rsidRPr="00C35EA7" w:rsidRDefault="004B1300" w:rsidP="00C35EA7">
            <w:pPr>
              <w:jc w:val="center"/>
              <w:rPr>
                <w:lang w:val="fr-FR" w:eastAsia="en-GB"/>
              </w:rPr>
            </w:pPr>
            <w:r w:rsidRPr="00C35EA7">
              <w:rPr>
                <w:lang w:val="fr-FR" w:eastAsia="en-GB"/>
              </w:rPr>
              <w:t>mobilier</w:t>
            </w:r>
          </w:p>
        </w:tc>
        <w:tc>
          <w:tcPr>
            <w:tcW w:w="936" w:type="dxa"/>
          </w:tcPr>
          <w:p w14:paraId="1682E9BF" w14:textId="77777777" w:rsidR="004B1300" w:rsidRPr="00C35EA7" w:rsidRDefault="004B1300" w:rsidP="00C35EA7">
            <w:pPr>
              <w:jc w:val="center"/>
              <w:rPr>
                <w:lang w:val="fr-FR" w:eastAsia="en-GB"/>
              </w:rPr>
            </w:pPr>
            <w:r w:rsidRPr="00C35EA7">
              <w:rPr>
                <w:lang w:val="fr-FR" w:eastAsia="en-GB"/>
              </w:rPr>
              <w:t>n=</w:t>
            </w:r>
          </w:p>
        </w:tc>
      </w:tr>
      <w:tr w:rsidR="004B1300" w14:paraId="4522D688" w14:textId="77777777" w:rsidTr="00C35EA7">
        <w:trPr>
          <w:jc w:val="center"/>
        </w:trPr>
        <w:tc>
          <w:tcPr>
            <w:tcW w:w="2183" w:type="dxa"/>
          </w:tcPr>
          <w:p w14:paraId="4877C4EF" w14:textId="77777777" w:rsidR="004B1300" w:rsidRPr="00C35EA7" w:rsidRDefault="004B1300" w:rsidP="00D76058">
            <w:pPr>
              <w:rPr>
                <w:lang w:val="fr-FR" w:eastAsia="en-GB"/>
              </w:rPr>
            </w:pPr>
            <w:r w:rsidRPr="00C35EA7">
              <w:rPr>
                <w:lang w:val="fr-FR" w:eastAsia="en-GB"/>
              </w:rPr>
              <w:t>restes de faunes</w:t>
            </w:r>
          </w:p>
        </w:tc>
        <w:tc>
          <w:tcPr>
            <w:tcW w:w="936" w:type="dxa"/>
          </w:tcPr>
          <w:p w14:paraId="35CAEE40" w14:textId="77777777" w:rsidR="004B1300" w:rsidRPr="00C35EA7" w:rsidRDefault="004B1300" w:rsidP="00D76058">
            <w:pPr>
              <w:rPr>
                <w:lang w:val="fr-FR" w:eastAsia="en-GB"/>
              </w:rPr>
            </w:pPr>
            <w:r w:rsidRPr="00C35EA7">
              <w:rPr>
                <w:lang w:val="fr-FR" w:eastAsia="en-GB"/>
              </w:rPr>
              <w:t>12754</w:t>
            </w:r>
          </w:p>
        </w:tc>
      </w:tr>
      <w:tr w:rsidR="004B1300" w14:paraId="27797A3D" w14:textId="77777777" w:rsidTr="00C35EA7">
        <w:trPr>
          <w:jc w:val="center"/>
        </w:trPr>
        <w:tc>
          <w:tcPr>
            <w:tcW w:w="2183" w:type="dxa"/>
          </w:tcPr>
          <w:p w14:paraId="648CEB9B" w14:textId="77777777" w:rsidR="004B1300" w:rsidRPr="00C35EA7" w:rsidRDefault="004B1300" w:rsidP="00D76058">
            <w:pPr>
              <w:rPr>
                <w:lang w:val="fr-FR" w:eastAsia="en-GB"/>
              </w:rPr>
            </w:pPr>
            <w:r w:rsidRPr="00C35EA7">
              <w:rPr>
                <w:lang w:val="fr-FR" w:eastAsia="en-GB"/>
              </w:rPr>
              <w:t>tessons céramiques</w:t>
            </w:r>
          </w:p>
        </w:tc>
        <w:tc>
          <w:tcPr>
            <w:tcW w:w="936" w:type="dxa"/>
          </w:tcPr>
          <w:p w14:paraId="0D378F19" w14:textId="77777777" w:rsidR="004B1300" w:rsidRPr="00C35EA7" w:rsidRDefault="004B1300" w:rsidP="00D76058">
            <w:pPr>
              <w:rPr>
                <w:lang w:val="fr-FR" w:eastAsia="en-GB"/>
              </w:rPr>
            </w:pPr>
            <w:r w:rsidRPr="00C35EA7">
              <w:rPr>
                <w:lang w:val="fr-FR" w:eastAsia="en-GB"/>
              </w:rPr>
              <w:t>11206</w:t>
            </w:r>
          </w:p>
        </w:tc>
      </w:tr>
      <w:tr w:rsidR="004B1300" w14:paraId="6A07676E" w14:textId="77777777" w:rsidTr="00C35EA7">
        <w:trPr>
          <w:jc w:val="center"/>
        </w:trPr>
        <w:tc>
          <w:tcPr>
            <w:tcW w:w="2183" w:type="dxa"/>
          </w:tcPr>
          <w:p w14:paraId="7A534CED" w14:textId="77777777" w:rsidR="004B1300" w:rsidRPr="00C35EA7" w:rsidRDefault="004B1300" w:rsidP="00D76058">
            <w:pPr>
              <w:rPr>
                <w:lang w:val="fr-FR" w:eastAsia="en-GB"/>
              </w:rPr>
            </w:pPr>
            <w:r w:rsidRPr="00C35EA7">
              <w:rPr>
                <w:lang w:val="fr-FR" w:eastAsia="en-GB"/>
              </w:rPr>
              <w:t>inustrie lithique</w:t>
            </w:r>
          </w:p>
        </w:tc>
        <w:tc>
          <w:tcPr>
            <w:tcW w:w="936" w:type="dxa"/>
          </w:tcPr>
          <w:p w14:paraId="68BB06F9" w14:textId="77777777" w:rsidR="004B1300" w:rsidRPr="00C35EA7" w:rsidRDefault="004B1300" w:rsidP="00D76058">
            <w:pPr>
              <w:rPr>
                <w:lang w:val="fr-FR" w:eastAsia="en-GB"/>
              </w:rPr>
            </w:pPr>
            <w:r w:rsidRPr="00C35EA7">
              <w:rPr>
                <w:lang w:val="fr-FR" w:eastAsia="en-GB"/>
              </w:rPr>
              <w:t>351</w:t>
            </w:r>
          </w:p>
        </w:tc>
      </w:tr>
    </w:tbl>
    <w:p w14:paraId="3917D328" w14:textId="77777777" w:rsidR="004B1300" w:rsidRDefault="004B1300" w:rsidP="00D76058">
      <w:pPr>
        <w:rPr>
          <w:lang w:val="fr-FR" w:eastAsia="en-GB"/>
        </w:rPr>
      </w:pPr>
      <w:r>
        <w:rPr>
          <w:lang w:val="fr-FR" w:eastAsia="en-GB"/>
        </w:rPr>
        <w:t>(BIB 2781)</w:t>
      </w:r>
    </w:p>
    <w:p w14:paraId="620C8A75" w14:textId="77777777" w:rsidR="00FA49D9" w:rsidRDefault="00FA49D9" w:rsidP="00D76058">
      <w:pPr>
        <w:rPr>
          <w:lang w:val="fr-FR" w:eastAsia="en-GB"/>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3"/>
      </w:tblGrid>
      <w:tr w:rsidR="00FA49D9" w14:paraId="2F43E948" w14:textId="77777777" w:rsidTr="00C35EA7">
        <w:trPr>
          <w:jc w:val="center"/>
        </w:trPr>
        <w:tc>
          <w:tcPr>
            <w:tcW w:w="703" w:type="dxa"/>
          </w:tcPr>
          <w:p w14:paraId="16289E0C" w14:textId="77777777" w:rsidR="00FA49D9" w:rsidRPr="00C35EA7" w:rsidRDefault="00FA49D9" w:rsidP="00C35EA7">
            <w:pPr>
              <w:autoSpaceDE w:val="0"/>
              <w:autoSpaceDN w:val="0"/>
              <w:adjustRightInd w:val="0"/>
              <w:jc w:val="center"/>
              <w:rPr>
                <w:szCs w:val="20"/>
                <w:lang w:val="fr-FR" w:eastAsia="en-GB"/>
              </w:rPr>
            </w:pPr>
            <w:r w:rsidRPr="00C35EA7">
              <w:rPr>
                <w:szCs w:val="20"/>
                <w:lang w:val="fr-FR" w:eastAsia="en-GB"/>
              </w:rPr>
              <w:t>niv.</w:t>
            </w:r>
          </w:p>
        </w:tc>
      </w:tr>
      <w:tr w:rsidR="00FA49D9" w14:paraId="0C2406DF" w14:textId="77777777" w:rsidTr="00C35EA7">
        <w:trPr>
          <w:jc w:val="center"/>
        </w:trPr>
        <w:tc>
          <w:tcPr>
            <w:tcW w:w="703" w:type="dxa"/>
          </w:tcPr>
          <w:p w14:paraId="5B594E77" w14:textId="4FF2AE65" w:rsidR="00FA49D9" w:rsidRPr="00C35EA7" w:rsidRDefault="00000000" w:rsidP="00C35EA7">
            <w:pPr>
              <w:autoSpaceDE w:val="0"/>
              <w:autoSpaceDN w:val="0"/>
              <w:adjustRightInd w:val="0"/>
              <w:jc w:val="center"/>
              <w:rPr>
                <w:szCs w:val="20"/>
                <w:lang w:val="fr-FR" w:eastAsia="en-GB"/>
              </w:rPr>
            </w:pPr>
            <w:hyperlink r:id="rId2583" w:anchor="Sit_Chaves_strat_Ia" w:history="1">
              <w:r w:rsidR="00FA49D9" w:rsidRPr="00C35EA7">
                <w:rPr>
                  <w:rStyle w:val="Hyperlink"/>
                  <w:szCs w:val="20"/>
                  <w:lang w:val="fr-FR" w:eastAsia="en-GB"/>
                </w:rPr>
                <w:t>Ia</w:t>
              </w:r>
            </w:hyperlink>
          </w:p>
        </w:tc>
      </w:tr>
      <w:tr w:rsidR="00FA49D9" w14:paraId="6EE2BF61" w14:textId="77777777" w:rsidTr="00C35EA7">
        <w:trPr>
          <w:jc w:val="center"/>
        </w:trPr>
        <w:tc>
          <w:tcPr>
            <w:tcW w:w="703" w:type="dxa"/>
          </w:tcPr>
          <w:p w14:paraId="5D28521B" w14:textId="414A4468" w:rsidR="00FA49D9" w:rsidRPr="00C35EA7" w:rsidRDefault="00000000" w:rsidP="00C35EA7">
            <w:pPr>
              <w:autoSpaceDE w:val="0"/>
              <w:autoSpaceDN w:val="0"/>
              <w:adjustRightInd w:val="0"/>
              <w:jc w:val="center"/>
              <w:rPr>
                <w:szCs w:val="20"/>
                <w:lang w:val="fr-FR" w:eastAsia="en-GB"/>
              </w:rPr>
            </w:pPr>
            <w:hyperlink r:id="rId2584" w:history="1">
              <w:r w:rsidR="00FA49D9" w:rsidRPr="00C35EA7">
                <w:rPr>
                  <w:rStyle w:val="Hyperlink"/>
                  <w:szCs w:val="20"/>
                  <w:lang w:val="fr-FR" w:eastAsia="en-GB"/>
                </w:rPr>
                <w:t>Ib</w:t>
              </w:r>
            </w:hyperlink>
          </w:p>
        </w:tc>
      </w:tr>
    </w:tbl>
    <w:p w14:paraId="0BD4E9D2" w14:textId="77777777" w:rsidR="00FA49D9" w:rsidRDefault="00FA49D9" w:rsidP="00FA49D9">
      <w:pPr>
        <w:autoSpaceDE w:val="0"/>
        <w:autoSpaceDN w:val="0"/>
        <w:adjustRightInd w:val="0"/>
        <w:jc w:val="both"/>
        <w:rPr>
          <w:szCs w:val="20"/>
          <w:lang w:val="fr-FR" w:eastAsia="en-GB"/>
        </w:rPr>
      </w:pPr>
      <w:r>
        <w:rPr>
          <w:szCs w:val="20"/>
          <w:lang w:val="fr-FR" w:eastAsia="en-GB"/>
        </w:rPr>
        <w:t>(BIB 2781)</w:t>
      </w:r>
    </w:p>
    <w:p w14:paraId="021AE141" w14:textId="77777777" w:rsidR="00EA5812" w:rsidRDefault="00EA5812" w:rsidP="00FA49D9">
      <w:pPr>
        <w:autoSpaceDE w:val="0"/>
        <w:autoSpaceDN w:val="0"/>
        <w:adjustRightInd w:val="0"/>
        <w:jc w:val="both"/>
        <w:rPr>
          <w:szCs w:val="20"/>
          <w:lang w:val="fr-FR" w:eastAsia="en-GB"/>
        </w:rPr>
      </w:pPr>
    </w:p>
    <w:p w14:paraId="5C40246C" w14:textId="77777777" w:rsidR="00663B0C" w:rsidRPr="00A77802" w:rsidRDefault="00663B0C" w:rsidP="00FA49D9">
      <w:pPr>
        <w:autoSpaceDE w:val="0"/>
        <w:autoSpaceDN w:val="0"/>
        <w:adjustRightInd w:val="0"/>
        <w:jc w:val="both"/>
        <w:rPr>
          <w:szCs w:val="20"/>
          <w:lang w:val="fr-FR" w:eastAsia="en-GB"/>
        </w:rPr>
      </w:pPr>
      <w:r>
        <w:rPr>
          <w:szCs w:val="20"/>
          <w:lang w:val="fr-FR" w:eastAsia="en-GB"/>
        </w:rPr>
        <w:lastRenderedPageBreak/>
        <w:t>dès</w:t>
      </w:r>
      <w:r w:rsidRPr="00663B0C">
        <w:rPr>
          <w:szCs w:val="20"/>
          <w:lang w:val="fr-FR" w:eastAsia="en-GB"/>
        </w:rPr>
        <w:t xml:space="preserve"> 5300 BC </w:t>
      </w:r>
      <w:r>
        <w:rPr>
          <w:szCs w:val="20"/>
          <w:lang w:val="fr-FR" w:eastAsia="en-GB"/>
        </w:rPr>
        <w:t>et</w:t>
      </w:r>
      <w:r w:rsidRPr="00663B0C">
        <w:rPr>
          <w:szCs w:val="20"/>
          <w:lang w:val="fr-FR" w:eastAsia="en-GB"/>
        </w:rPr>
        <w:t xml:space="preserve"> entre 5250 - 4900 BC : </w:t>
      </w:r>
      <w:r w:rsidRPr="00663B0C">
        <w:rPr>
          <w:i/>
          <w:szCs w:val="20"/>
          <w:lang w:val="fr-FR" w:eastAsia="en-GB"/>
        </w:rPr>
        <w:t>boquique</w:t>
      </w:r>
      <w:r w:rsidRPr="00663B0C">
        <w:rPr>
          <w:szCs w:val="20"/>
          <w:lang w:val="fr-FR" w:eastAsia="en-GB"/>
        </w:rPr>
        <w:t xml:space="preserve"> (BIB Laborda Lorente, Seminario (...) </w:t>
      </w:r>
      <w:r w:rsidRPr="00A77802">
        <w:rPr>
          <w:szCs w:val="20"/>
          <w:lang w:val="fr-FR" w:eastAsia="en-GB"/>
        </w:rPr>
        <w:t>Impressa, Barcelona 2019)</w:t>
      </w:r>
    </w:p>
    <w:p w14:paraId="23C22AB7" w14:textId="77777777" w:rsidR="00FA49D9" w:rsidRPr="00A77802" w:rsidRDefault="00FA49D9" w:rsidP="00D76058">
      <w:pPr>
        <w:rPr>
          <w:lang w:val="fr-FR" w:eastAsia="en-GB"/>
        </w:rPr>
      </w:pPr>
    </w:p>
    <w:p w14:paraId="6AED730A" w14:textId="77777777" w:rsidR="00FA49D9" w:rsidRDefault="00FA49D9" w:rsidP="00FA49D9">
      <w:pPr>
        <w:pStyle w:val="Heading3"/>
        <w:rPr>
          <w:lang w:eastAsia="en-GB"/>
        </w:rPr>
      </w:pPr>
      <w:bookmarkStart w:id="1144" w:name="Sit_Chaves_strat_Ia"/>
      <w:r>
        <w:rPr>
          <w:lang w:eastAsia="en-GB"/>
        </w:rPr>
        <w:t>Ia</w:t>
      </w:r>
    </w:p>
    <w:bookmarkEnd w:id="1144"/>
    <w:p w14:paraId="32632831" w14:textId="77777777" w:rsidR="00FA49D9" w:rsidRDefault="00FA49D9" w:rsidP="00D76058">
      <w:pPr>
        <w:rPr>
          <w:szCs w:val="20"/>
          <w:lang w:val="fr-FR" w:eastAsia="en-GB"/>
        </w:rPr>
      </w:pPr>
      <w:r>
        <w:rPr>
          <w:szCs w:val="20"/>
          <w:lang w:val="fr-FR" w:eastAsia="en-GB"/>
        </w:rPr>
        <w:t>"phase néo-pionnière" (BIB 2781)</w:t>
      </w:r>
    </w:p>
    <w:p w14:paraId="2109A676" w14:textId="77777777" w:rsidR="00663B0C" w:rsidRDefault="00663B0C" w:rsidP="00D76058">
      <w:pPr>
        <w:rPr>
          <w:lang w:val="fr-FR" w:eastAsia="en-GB"/>
        </w:rPr>
      </w:pPr>
      <w:r w:rsidRPr="00A77802">
        <w:rPr>
          <w:szCs w:val="20"/>
          <w:lang w:val="fr-FR" w:eastAsia="en-GB"/>
        </w:rPr>
        <w:t xml:space="preserve">5308-4998 BC (BIB Laborda Lorente, Seminario (...) </w:t>
      </w:r>
      <w:r>
        <w:rPr>
          <w:szCs w:val="20"/>
          <w:lang w:val="fr-FR" w:eastAsia="en-GB"/>
        </w:rPr>
        <w:t>Impressa, Barcelona 2019)</w:t>
      </w:r>
    </w:p>
    <w:p w14:paraId="0A43BB5C" w14:textId="77777777" w:rsidR="00FA49D9" w:rsidRDefault="00FA49D9" w:rsidP="00D76058">
      <w:pPr>
        <w:rPr>
          <w:lang w:val="fr-FR" w:eastAsia="en-GB"/>
        </w:rPr>
      </w:pPr>
    </w:p>
    <w:p w14:paraId="63777EA1" w14:textId="77777777" w:rsidR="00FA49D9" w:rsidRDefault="00FA49D9" w:rsidP="00FA49D9">
      <w:pPr>
        <w:pStyle w:val="Heading3"/>
        <w:rPr>
          <w:lang w:eastAsia="en-GB"/>
        </w:rPr>
      </w:pPr>
      <w:bookmarkStart w:id="1145" w:name="Sit_Chaves_strat_Ib"/>
      <w:r>
        <w:rPr>
          <w:lang w:eastAsia="en-GB"/>
        </w:rPr>
        <w:t>Ib</w:t>
      </w:r>
    </w:p>
    <w:bookmarkEnd w:id="1145"/>
    <w:p w14:paraId="7A41C7E4" w14:textId="77777777" w:rsidR="00663B0C" w:rsidRPr="00A77802" w:rsidRDefault="00FA49D9" w:rsidP="009D03A3">
      <w:pPr>
        <w:autoSpaceDE w:val="0"/>
        <w:autoSpaceDN w:val="0"/>
        <w:adjustRightInd w:val="0"/>
        <w:jc w:val="both"/>
        <w:rPr>
          <w:szCs w:val="22"/>
          <w:lang w:val="fr-FR" w:eastAsia="en-GB"/>
        </w:rPr>
      </w:pPr>
      <w:r>
        <w:rPr>
          <w:lang w:val="fr-FR" w:eastAsia="en-GB"/>
        </w:rPr>
        <w:t>"</w:t>
      </w:r>
      <w:r>
        <w:rPr>
          <w:szCs w:val="20"/>
          <w:lang w:val="fr-FR" w:eastAsia="en-GB"/>
        </w:rPr>
        <w:t>front pionnier du Néolithique" (BIB 2781)</w:t>
      </w:r>
      <w:r w:rsidR="00E326B9">
        <w:rPr>
          <w:szCs w:val="20"/>
          <w:lang w:val="fr-FR" w:eastAsia="en-GB"/>
        </w:rPr>
        <w:t xml:space="preserve"> </w:t>
      </w:r>
      <w:r w:rsidR="00E326B9">
        <w:rPr>
          <w:lang w:val="fr-FR" w:eastAsia="en-GB"/>
        </w:rPr>
        <w:t xml:space="preserve"> </w:t>
      </w:r>
      <w:r w:rsidRPr="00E326B9">
        <w:rPr>
          <w:szCs w:val="22"/>
          <w:lang w:val="fr-FR" w:eastAsia="en-GB"/>
        </w:rPr>
        <w:t xml:space="preserve">Cardial. </w:t>
      </w:r>
      <w:r w:rsidRPr="00A77802">
        <w:rPr>
          <w:szCs w:val="22"/>
          <w:lang w:val="es-ES" w:eastAsia="en-GB"/>
        </w:rPr>
        <w:t>Entre 6580±35 y un 6470±25 BP, c.-à-d. entre 5440 y 5420 calBC (BIB 2781)</w:t>
      </w:r>
      <w:r w:rsidR="00E326B9">
        <w:rPr>
          <w:szCs w:val="22"/>
          <w:lang w:val="es-ES" w:eastAsia="en-GB"/>
        </w:rPr>
        <w:t xml:space="preserve"> </w:t>
      </w:r>
      <w:r w:rsidR="00663B0C">
        <w:rPr>
          <w:szCs w:val="20"/>
          <w:lang w:val="es-ES" w:eastAsia="en-GB"/>
        </w:rPr>
        <w:t xml:space="preserve">5614-5300 BC </w:t>
      </w:r>
      <w:r w:rsidR="00663B0C" w:rsidRPr="00663B0C">
        <w:rPr>
          <w:szCs w:val="20"/>
          <w:lang w:val="es-ES" w:eastAsia="en-GB"/>
        </w:rPr>
        <w:t>(BIB Laborda Lo</w:t>
      </w:r>
      <w:r w:rsidR="00663B0C">
        <w:rPr>
          <w:szCs w:val="20"/>
          <w:lang w:val="es-ES" w:eastAsia="en-GB"/>
        </w:rPr>
        <w:t>rente</w:t>
      </w:r>
      <w:r w:rsidR="00663B0C" w:rsidRPr="00663B0C">
        <w:rPr>
          <w:szCs w:val="20"/>
          <w:lang w:val="es-ES" w:eastAsia="en-GB"/>
        </w:rPr>
        <w:t xml:space="preserve">, Seminario (...) </w:t>
      </w:r>
      <w:r w:rsidR="00663B0C" w:rsidRPr="00A77802">
        <w:rPr>
          <w:szCs w:val="20"/>
          <w:lang w:val="fr-FR" w:eastAsia="en-GB"/>
        </w:rPr>
        <w:t>Impressa, Barcelona 2019)</w:t>
      </w:r>
    </w:p>
    <w:p w14:paraId="489E7B20" w14:textId="77777777" w:rsidR="00EA5812" w:rsidRPr="00A77802" w:rsidRDefault="00EA5812" w:rsidP="009D03A3">
      <w:pPr>
        <w:autoSpaceDE w:val="0"/>
        <w:autoSpaceDN w:val="0"/>
        <w:adjustRightInd w:val="0"/>
        <w:jc w:val="both"/>
        <w:rPr>
          <w:szCs w:val="22"/>
          <w:lang w:val="fr-FR" w:eastAsia="en-GB"/>
        </w:rPr>
      </w:pPr>
    </w:p>
    <w:p w14:paraId="02E659DD" w14:textId="77777777" w:rsidR="00EA5812" w:rsidRPr="00EA5812" w:rsidRDefault="00EA5812" w:rsidP="00EA5812">
      <w:pPr>
        <w:pStyle w:val="Heading2"/>
        <w:rPr>
          <w:lang w:eastAsia="en-GB"/>
        </w:rPr>
      </w:pPr>
      <w:r>
        <w:rPr>
          <w:lang w:eastAsia="en-GB"/>
        </w:rPr>
        <w:t>Occupations</w:t>
      </w:r>
    </w:p>
    <w:p w14:paraId="5A122197" w14:textId="77777777" w:rsidR="00FA49D9" w:rsidRPr="00EA5812" w:rsidRDefault="00FA49D9" w:rsidP="009D03A3">
      <w:pPr>
        <w:autoSpaceDE w:val="0"/>
        <w:autoSpaceDN w:val="0"/>
        <w:adjustRightInd w:val="0"/>
        <w:jc w:val="both"/>
        <w:rPr>
          <w:szCs w:val="20"/>
          <w:lang w:val="fr-FR" w:eastAsia="en-GB"/>
        </w:rPr>
      </w:pPr>
    </w:p>
    <w:p w14:paraId="049F8171" w14:textId="77777777" w:rsidR="00FC61E0" w:rsidRPr="000A4D97" w:rsidRDefault="00FC61E0" w:rsidP="00EA5812">
      <w:pPr>
        <w:pStyle w:val="Heading3"/>
        <w:rPr>
          <w:lang w:eastAsia="en-GB"/>
        </w:rPr>
      </w:pPr>
      <w:r w:rsidRPr="000A4D97">
        <w:rPr>
          <w:lang w:eastAsia="en-GB"/>
        </w:rPr>
        <w:t>Néolithique ancien</w:t>
      </w:r>
    </w:p>
    <w:p w14:paraId="76357F86" w14:textId="77777777" w:rsidR="00FC61E0" w:rsidRDefault="00FC61E0" w:rsidP="009D03A3">
      <w:pPr>
        <w:autoSpaceDE w:val="0"/>
        <w:autoSpaceDN w:val="0"/>
        <w:adjustRightInd w:val="0"/>
        <w:jc w:val="both"/>
        <w:rPr>
          <w:szCs w:val="20"/>
          <w:lang w:val="fr-FR" w:eastAsia="en-GB"/>
        </w:rPr>
      </w:pPr>
      <w:r>
        <w:rPr>
          <w:szCs w:val="20"/>
          <w:lang w:val="fr-FR" w:eastAsia="en-GB"/>
        </w:rPr>
        <w:t>Néolithique ancien (BIB V. Naverette et al., UISPP 2018)</w:t>
      </w:r>
    </w:p>
    <w:p w14:paraId="7D6A2FB6" w14:textId="69295205" w:rsidR="00FC61E0" w:rsidRDefault="00FC61E0" w:rsidP="00FC61E0">
      <w:pPr>
        <w:autoSpaceDE w:val="0"/>
        <w:autoSpaceDN w:val="0"/>
        <w:adjustRightInd w:val="0"/>
        <w:jc w:val="both"/>
        <w:rPr>
          <w:lang w:val="fr-FR"/>
        </w:rPr>
      </w:pPr>
      <w:r>
        <w:rPr>
          <w:szCs w:val="20"/>
          <w:lang w:val="fr-FR" w:eastAsia="en-GB"/>
        </w:rPr>
        <w:t>G</w:t>
      </w:r>
      <w:r w:rsidRPr="0032190F">
        <w:rPr>
          <w:szCs w:val="20"/>
          <w:lang w:val="fr-FR" w:eastAsia="en-GB"/>
        </w:rPr>
        <w:t>rotte pastorale du Néolithique ancien (BIB 2560)</w:t>
      </w:r>
      <w:r w:rsidRPr="00FC61E0">
        <w:rPr>
          <w:szCs w:val="20"/>
          <w:lang w:val="fr-FR" w:eastAsia="en-GB"/>
        </w:rPr>
        <w:t xml:space="preserve"> </w:t>
      </w:r>
      <w:r w:rsidRPr="0032190F">
        <w:rPr>
          <w:szCs w:val="20"/>
          <w:lang w:val="fr-FR" w:eastAsia="en-GB"/>
        </w:rPr>
        <w:t>Les pollens des niveaux Néolithique ancien sont datés de 6,770±70 (7,750–7,495 cal), 6,650±80 (7,660–7,425 cal) and 6,460±70 (7,500–7,255 cal) BP  et montre des usage de feu sur la végétation possible d'interpréter comme des ouverture de pâturages (BIB 2553)</w:t>
      </w:r>
      <w:r w:rsidR="00672A1C">
        <w:rPr>
          <w:szCs w:val="20"/>
          <w:lang w:val="fr-FR" w:eastAsia="en-GB"/>
        </w:rPr>
        <w:t xml:space="preserve"> </w:t>
      </w:r>
      <w:hyperlink r:id="rId2585" w:anchor="Cul_Impressa__cer_SPRWIT" w:history="1">
        <w:r w:rsidR="0043233D">
          <w:rPr>
            <w:rStyle w:val="Hyperlink"/>
            <w:lang w:val="fr-FR"/>
          </w:rPr>
          <w:t>WIT</w:t>
        </w:r>
      </w:hyperlink>
      <w:r w:rsidR="00672A1C" w:rsidRPr="00672A1C">
        <w:rPr>
          <w:lang w:val="fr-FR"/>
        </w:rPr>
        <w:t xml:space="preserve"> (BIB 2769)</w:t>
      </w:r>
    </w:p>
    <w:p w14:paraId="6DB55904" w14:textId="77777777" w:rsidR="00E326B9" w:rsidRDefault="00E326B9" w:rsidP="00FC61E0">
      <w:pPr>
        <w:autoSpaceDE w:val="0"/>
        <w:autoSpaceDN w:val="0"/>
        <w:adjustRightInd w:val="0"/>
        <w:jc w:val="both"/>
        <w:rPr>
          <w:lang w:val="fr-FR"/>
        </w:rPr>
      </w:pPr>
    </w:p>
    <w:p w14:paraId="6124F10D" w14:textId="77777777" w:rsidR="00E326B9" w:rsidRDefault="00E326B9" w:rsidP="00E326B9">
      <w:pPr>
        <w:pStyle w:val="Heading4"/>
      </w:pPr>
      <w:r>
        <w:t>Cardial</w:t>
      </w:r>
    </w:p>
    <w:p w14:paraId="614070A3" w14:textId="77777777" w:rsidR="00E326B9" w:rsidRDefault="00E326B9" w:rsidP="00FC61E0">
      <w:pPr>
        <w:autoSpaceDE w:val="0"/>
        <w:autoSpaceDN w:val="0"/>
        <w:adjustRightInd w:val="0"/>
        <w:jc w:val="both"/>
        <w:rPr>
          <w:lang w:val="fr-FR"/>
        </w:rPr>
      </w:pPr>
    </w:p>
    <w:p w14:paraId="002E1328" w14:textId="77777777" w:rsidR="00E326B9" w:rsidRDefault="00E326B9" w:rsidP="00FC61E0">
      <w:pPr>
        <w:autoSpaceDE w:val="0"/>
        <w:autoSpaceDN w:val="0"/>
        <w:adjustRightInd w:val="0"/>
        <w:jc w:val="both"/>
        <w:rPr>
          <w:szCs w:val="20"/>
          <w:lang w:val="fr-FR" w:eastAsia="en-GB"/>
        </w:rPr>
      </w:pPr>
      <w:r w:rsidRPr="00E326B9">
        <w:rPr>
          <w:szCs w:val="21"/>
          <w:lang w:val="fr-FR" w:eastAsia="en-GB"/>
        </w:rPr>
        <w:t>présence de segments à double biseau dans certains ensembles cardiaux (Chaves ; Cava, 2000) révèlent soit</w:t>
      </w:r>
      <w:r>
        <w:rPr>
          <w:szCs w:val="21"/>
          <w:lang w:val="fr-FR" w:eastAsia="en-GB"/>
        </w:rPr>
        <w:t xml:space="preserve"> </w:t>
      </w:r>
      <w:r w:rsidRPr="00E326B9">
        <w:rPr>
          <w:szCs w:val="21"/>
          <w:lang w:val="fr-FR" w:eastAsia="en-GB"/>
        </w:rPr>
        <w:t>des inlux de sens inverse soit des mixages de populations</w:t>
      </w:r>
      <w:r>
        <w:rPr>
          <w:szCs w:val="21"/>
          <w:lang w:val="fr-FR" w:eastAsia="en-GB"/>
        </w:rPr>
        <w:t xml:space="preserve"> </w:t>
      </w:r>
      <w:r w:rsidRPr="00E326B9">
        <w:rPr>
          <w:szCs w:val="21"/>
          <w:lang w:val="fr-FR" w:eastAsia="en-GB"/>
        </w:rPr>
        <w:t>(stade 1 et 2 de la ig. 134).</w:t>
      </w:r>
      <w:r>
        <w:rPr>
          <w:szCs w:val="22"/>
          <w:lang w:val="fr-FR" w:eastAsia="en-GB"/>
        </w:rPr>
        <w:t xml:space="preserve"> (BIB 2926)</w:t>
      </w:r>
    </w:p>
    <w:p w14:paraId="02A19544" w14:textId="77777777" w:rsidR="00EA5812" w:rsidRDefault="00EA5812" w:rsidP="00FC61E0">
      <w:pPr>
        <w:autoSpaceDE w:val="0"/>
        <w:autoSpaceDN w:val="0"/>
        <w:adjustRightInd w:val="0"/>
        <w:jc w:val="both"/>
        <w:rPr>
          <w:szCs w:val="20"/>
          <w:lang w:val="fr-FR" w:eastAsia="en-GB"/>
        </w:rPr>
      </w:pPr>
    </w:p>
    <w:p w14:paraId="0BE7F9DF" w14:textId="77777777" w:rsidR="00EA5812" w:rsidRDefault="00EA5812" w:rsidP="00E326B9">
      <w:pPr>
        <w:pStyle w:val="Heading5"/>
        <w:rPr>
          <w:lang w:eastAsia="en-GB"/>
        </w:rPr>
      </w:pPr>
      <w:r>
        <w:rPr>
          <w:lang w:eastAsia="en-GB"/>
        </w:rPr>
        <w:t>Cardial récent</w:t>
      </w:r>
    </w:p>
    <w:p w14:paraId="5D698949" w14:textId="54704709" w:rsidR="00EA5812" w:rsidRDefault="00EA5812" w:rsidP="00F43911">
      <w:pPr>
        <w:autoSpaceDE w:val="0"/>
        <w:autoSpaceDN w:val="0"/>
        <w:adjustRightInd w:val="0"/>
        <w:rPr>
          <w:szCs w:val="22"/>
          <w:lang w:val="fr-FR" w:eastAsia="en-GB"/>
        </w:rPr>
      </w:pPr>
      <w:r>
        <w:rPr>
          <w:lang w:val="fr-FR" w:eastAsia="en-GB"/>
        </w:rPr>
        <w:t xml:space="preserve">Dans les niveaux du </w:t>
      </w:r>
      <w:r w:rsidRPr="00EA5812">
        <w:rPr>
          <w:szCs w:val="20"/>
          <w:lang w:val="fr-FR" w:eastAsia="en-GB"/>
        </w:rPr>
        <w:t xml:space="preserve">Niveaux Cardial récent (ou </w:t>
      </w:r>
      <w:hyperlink r:id="rId2586" w:anchor="Cul_Epicardial" w:history="1">
        <w:r w:rsidR="00E74338" w:rsidRPr="00E74338">
          <w:rPr>
            <w:rStyle w:val="Hyperlink"/>
            <w:lang w:val="fr-FR"/>
          </w:rPr>
          <w:t>Epicardial</w:t>
        </w:r>
      </w:hyperlink>
      <w:r w:rsidRPr="00EA5812">
        <w:rPr>
          <w:szCs w:val="20"/>
          <w:lang w:val="fr-FR" w:eastAsia="en-GB"/>
        </w:rPr>
        <w:t xml:space="preserve">): </w:t>
      </w:r>
      <w:r w:rsidRPr="00EA5812">
        <w:rPr>
          <w:szCs w:val="22"/>
          <w:lang w:val="fr-FR" w:eastAsia="en-GB"/>
        </w:rPr>
        <w:t>6335±40 y 6120±70 BP (5310±40 y 5073±107 cal. BC)</w:t>
      </w:r>
      <w:r>
        <w:rPr>
          <w:szCs w:val="22"/>
          <w:lang w:val="fr-FR" w:eastAsia="en-GB"/>
        </w:rPr>
        <w:t xml:space="preserve">, présence de </w:t>
      </w:r>
      <w:hyperlink r:id="rId2587" w:anchor="Sit_Variscite" w:history="1">
        <w:r w:rsidR="00E13081" w:rsidRPr="00E13081">
          <w:rPr>
            <w:rStyle w:val="Hyperlink"/>
            <w:lang w:val="fr-FR"/>
          </w:rPr>
          <w:t>variscite</w:t>
        </w:r>
      </w:hyperlink>
      <w:r w:rsidR="00E13081" w:rsidRPr="00E13081">
        <w:rPr>
          <w:lang w:val="fr-FR"/>
        </w:rPr>
        <w:t xml:space="preserve"> </w:t>
      </w:r>
      <w:r>
        <w:rPr>
          <w:szCs w:val="22"/>
          <w:lang w:val="fr-FR" w:eastAsia="en-GB"/>
        </w:rPr>
        <w:t xml:space="preserve">de </w:t>
      </w:r>
      <w:hyperlink r:id="rId2588" w:anchor="Sit_Gava" w:history="1">
        <w:r w:rsidR="00E13081" w:rsidRPr="00E13081">
          <w:rPr>
            <w:rStyle w:val="Hyperlink"/>
            <w:szCs w:val="22"/>
            <w:lang w:val="fr-FR" w:eastAsia="en-GB"/>
          </w:rPr>
          <w:t>Gava</w:t>
        </w:r>
      </w:hyperlink>
      <w:r>
        <w:rPr>
          <w:szCs w:val="22"/>
          <w:lang w:val="fr-FR" w:eastAsia="en-GB"/>
        </w:rPr>
        <w:t xml:space="preserve"> et // avec </w:t>
      </w:r>
      <w:hyperlink r:id="rId2589" w:anchor="Sit_Can_Sadurni_s_c18" w:history="1">
        <w:r w:rsidRPr="00EA5812">
          <w:rPr>
            <w:rStyle w:val="Hyperlink"/>
            <w:szCs w:val="22"/>
            <w:lang w:val="fr-FR" w:eastAsia="en-GB"/>
          </w:rPr>
          <w:t>Can Sadurni c18</w:t>
        </w:r>
      </w:hyperlink>
      <w:r>
        <w:rPr>
          <w:szCs w:val="22"/>
          <w:lang w:val="fr-FR" w:eastAsia="en-GB"/>
        </w:rPr>
        <w:t xml:space="preserve"> </w:t>
      </w:r>
      <w:r w:rsidRPr="00EA5812">
        <w:rPr>
          <w:szCs w:val="22"/>
          <w:lang w:val="fr-FR" w:eastAsia="en-GB"/>
        </w:rPr>
        <w:t>(BIB 2781)</w:t>
      </w:r>
    </w:p>
    <w:p w14:paraId="34C492B2" w14:textId="77777777" w:rsidR="00E326B9" w:rsidRDefault="00E326B9" w:rsidP="00F43911">
      <w:pPr>
        <w:autoSpaceDE w:val="0"/>
        <w:autoSpaceDN w:val="0"/>
        <w:adjustRightInd w:val="0"/>
        <w:rPr>
          <w:szCs w:val="22"/>
          <w:lang w:val="fr-FR" w:eastAsia="en-GB"/>
        </w:rPr>
      </w:pPr>
    </w:p>
    <w:p w14:paraId="743C784C" w14:textId="77777777" w:rsidR="00FC61E0" w:rsidRDefault="00FC61E0" w:rsidP="009D03A3">
      <w:pPr>
        <w:autoSpaceDE w:val="0"/>
        <w:autoSpaceDN w:val="0"/>
        <w:adjustRightInd w:val="0"/>
        <w:jc w:val="both"/>
        <w:rPr>
          <w:szCs w:val="20"/>
          <w:lang w:val="fr-FR" w:eastAsia="en-GB"/>
        </w:rPr>
      </w:pPr>
    </w:p>
    <w:p w14:paraId="4EE0004F" w14:textId="77777777" w:rsidR="00C943D6" w:rsidRPr="00C943D6" w:rsidRDefault="00C943D6" w:rsidP="00C943D6">
      <w:pPr>
        <w:pStyle w:val="Heading2"/>
      </w:pPr>
      <w:bookmarkStart w:id="1146" w:name="Sit_Chaves_art_galets_peints"/>
      <w:r w:rsidRPr="00C943D6">
        <w:t>galets peints</w:t>
      </w:r>
    </w:p>
    <w:bookmarkEnd w:id="1146"/>
    <w:p w14:paraId="0278A48E" w14:textId="039BCB34" w:rsidR="00C943D6" w:rsidRPr="007D3DBB" w:rsidRDefault="00C943D6" w:rsidP="00FC61E0">
      <w:pPr>
        <w:rPr>
          <w:lang w:val="fr-FR"/>
        </w:rPr>
      </w:pPr>
      <w:r>
        <w:rPr>
          <w:lang w:val="fr-FR"/>
        </w:rPr>
        <w:t xml:space="preserve">v. </w:t>
      </w:r>
      <w:hyperlink r:id="rId2590" w:anchor="Cul_Galets_Peints" w:history="1">
        <w:r w:rsidRPr="00C943D6">
          <w:rPr>
            <w:rStyle w:val="Hyperlink"/>
            <w:lang w:val="fr-FR"/>
          </w:rPr>
          <w:t>galets peints</w:t>
        </w:r>
      </w:hyperlink>
    </w:p>
    <w:p w14:paraId="694D847F" w14:textId="77777777" w:rsidR="001A6C7C" w:rsidRPr="007D3DBB" w:rsidRDefault="001A6C7C" w:rsidP="00FC61E0">
      <w:pPr>
        <w:rPr>
          <w:lang w:val="fr-FR"/>
        </w:rPr>
      </w:pPr>
    </w:p>
    <w:p w14:paraId="5DE0DCB8" w14:textId="77777777" w:rsidR="00AE3A42" w:rsidRDefault="001A6C7C" w:rsidP="00AE3A42">
      <w:pPr>
        <w:autoSpaceDE w:val="0"/>
        <w:autoSpaceDN w:val="0"/>
        <w:adjustRightInd w:val="0"/>
        <w:jc w:val="both"/>
        <w:rPr>
          <w:szCs w:val="20"/>
          <w:lang w:val="fr-FR" w:eastAsia="en-GB"/>
        </w:rPr>
      </w:pPr>
      <w:r w:rsidRPr="0032190F">
        <w:rPr>
          <w:szCs w:val="20"/>
          <w:lang w:val="fr-FR" w:eastAsia="en-GB"/>
        </w:rPr>
        <w:t>Les galets proviennent d’un conglomérat dans lequel est creusé le ravin du Solencio et plusieurs cavités dont les abris de Solencio (BIB 2397 p.638)</w:t>
      </w:r>
      <w:r w:rsidR="00AE3A42">
        <w:rPr>
          <w:szCs w:val="20"/>
          <w:lang w:val="fr-FR" w:eastAsia="en-GB"/>
        </w:rPr>
        <w:t xml:space="preserve"> </w:t>
      </w:r>
      <w:r w:rsidR="00AE3A42" w:rsidRPr="00936596">
        <w:rPr>
          <w:szCs w:val="20"/>
          <w:lang w:val="fr-FR" w:eastAsia="en-GB"/>
        </w:rPr>
        <w:t>Ces galets sont concentrés près de foyers et de meules (</w:t>
      </w:r>
      <w:r w:rsidR="00AE3A42">
        <w:rPr>
          <w:szCs w:val="20"/>
          <w:lang w:val="fr-FR" w:eastAsia="en-GB"/>
        </w:rPr>
        <w:t xml:space="preserve">carrés </w:t>
      </w:r>
      <w:r w:rsidR="00AE3A42" w:rsidRPr="00936596">
        <w:rPr>
          <w:color w:val="181816"/>
          <w:szCs w:val="19"/>
          <w:lang w:val="fr-FR" w:eastAsia="en-GB"/>
        </w:rPr>
        <w:t xml:space="preserve">13 </w:t>
      </w:r>
      <w:r w:rsidR="00AE3A42" w:rsidRPr="00936596">
        <w:rPr>
          <w:color w:val="2B2B29"/>
          <w:szCs w:val="19"/>
          <w:lang w:val="fr-FR" w:eastAsia="en-GB"/>
        </w:rPr>
        <w:t xml:space="preserve">A, </w:t>
      </w:r>
      <w:r w:rsidR="00AE3A42" w:rsidRPr="00936596">
        <w:rPr>
          <w:color w:val="181816"/>
          <w:szCs w:val="19"/>
          <w:lang w:val="fr-FR" w:eastAsia="en-GB"/>
        </w:rPr>
        <w:t xml:space="preserve">13 </w:t>
      </w:r>
      <w:r w:rsidR="00AE3A42" w:rsidRPr="00936596">
        <w:rPr>
          <w:color w:val="181816"/>
          <w:szCs w:val="18"/>
          <w:lang w:val="fr-FR" w:eastAsia="en-GB"/>
        </w:rPr>
        <w:t xml:space="preserve">A' </w:t>
      </w:r>
      <w:r w:rsidR="00AE3A42" w:rsidRPr="00936596">
        <w:rPr>
          <w:color w:val="181816"/>
          <w:szCs w:val="19"/>
          <w:lang w:val="fr-FR" w:eastAsia="en-GB"/>
        </w:rPr>
        <w:t>Y 13 B'</w:t>
      </w:r>
      <w:r w:rsidR="00AE3A42" w:rsidRPr="00936596">
        <w:rPr>
          <w:szCs w:val="20"/>
          <w:lang w:val="fr-FR" w:eastAsia="en-GB"/>
        </w:rPr>
        <w:t>)(BIB 2779)</w:t>
      </w:r>
    </w:p>
    <w:p w14:paraId="168074DC" w14:textId="77777777" w:rsidR="001A6C7C" w:rsidRDefault="00AE3A42" w:rsidP="00AE3A42">
      <w:pPr>
        <w:autoSpaceDE w:val="0"/>
        <w:autoSpaceDN w:val="0"/>
        <w:adjustRightInd w:val="0"/>
        <w:jc w:val="both"/>
        <w:rPr>
          <w:szCs w:val="20"/>
          <w:lang w:val="fr-FR" w:eastAsia="en-GB"/>
        </w:rPr>
      </w:pPr>
      <w:r>
        <w:rPr>
          <w:szCs w:val="20"/>
          <w:lang w:val="fr-FR" w:eastAsia="en-GB"/>
        </w:rPr>
        <w:t xml:space="preserve">Pour Baldellou et Utrilla, c'est le site type de l'art Néolithique schématique détaché du socle épipaléolithique (≠ modèle dual, ≠ levantin) (BIB 2779) </w:t>
      </w:r>
    </w:p>
    <w:p w14:paraId="590FD29E" w14:textId="77777777" w:rsidR="00AE3A42" w:rsidRDefault="00AE3A42" w:rsidP="00AE3A42">
      <w:pPr>
        <w:autoSpaceDE w:val="0"/>
        <w:autoSpaceDN w:val="0"/>
        <w:adjustRightInd w:val="0"/>
        <w:jc w:val="both"/>
        <w:rPr>
          <w:szCs w:val="20"/>
          <w:lang w:val="fr-FR" w:eastAsia="en-GB"/>
        </w:rPr>
      </w:pPr>
    </w:p>
    <w:p w14:paraId="4F0FE82A" w14:textId="77777777" w:rsidR="00AE3A42" w:rsidRDefault="00AE3A42" w:rsidP="00AE3A42">
      <w:pPr>
        <w:pStyle w:val="Heading3"/>
        <w:rPr>
          <w:lang w:eastAsia="en-GB"/>
        </w:rPr>
      </w:pPr>
      <w:bookmarkStart w:id="1147" w:name="Sit_Chaves_art_galets_peints_dat"/>
      <w:r>
        <w:rPr>
          <w:lang w:eastAsia="en-GB"/>
        </w:rPr>
        <w:t>datation</w:t>
      </w:r>
    </w:p>
    <w:bookmarkEnd w:id="1147"/>
    <w:p w14:paraId="304A7B42" w14:textId="77777777" w:rsidR="00AE3A42" w:rsidRPr="00C943D6" w:rsidRDefault="00AE3A42" w:rsidP="00AE3A42">
      <w:pPr>
        <w:rPr>
          <w:lang w:val="fr-FR" w:eastAsia="en-GB"/>
        </w:rPr>
      </w:pPr>
      <w:r>
        <w:rPr>
          <w:szCs w:val="20"/>
          <w:lang w:val="fr-FR" w:eastAsia="en-GB"/>
        </w:rPr>
        <w:t>Attribuables</w:t>
      </w:r>
      <w:r w:rsidRPr="00421503">
        <w:rPr>
          <w:szCs w:val="20"/>
          <w:lang w:val="fr-FR" w:eastAsia="en-GB"/>
        </w:rPr>
        <w:t xml:space="preserve"> </w:t>
      </w:r>
      <w:r>
        <w:rPr>
          <w:szCs w:val="20"/>
          <w:lang w:val="fr-FR" w:eastAsia="en-GB"/>
        </w:rPr>
        <w:t>aux</w:t>
      </w:r>
      <w:r w:rsidRPr="00421503">
        <w:rPr>
          <w:szCs w:val="20"/>
          <w:lang w:val="fr-FR" w:eastAsia="en-GB"/>
        </w:rPr>
        <w:t xml:space="preserve"> stades néolithiques</w:t>
      </w:r>
      <w:r>
        <w:rPr>
          <w:szCs w:val="20"/>
          <w:lang w:val="fr-FR" w:eastAsia="en-GB"/>
        </w:rPr>
        <w:t xml:space="preserve"> </w:t>
      </w:r>
      <w:r w:rsidRPr="00421503">
        <w:rPr>
          <w:szCs w:val="20"/>
          <w:lang w:val="fr-FR" w:eastAsia="en-GB"/>
        </w:rPr>
        <w:t xml:space="preserve">avec des dates qui incluent de 4820 à 4170 avant J.-C. </w:t>
      </w:r>
      <w:r>
        <w:rPr>
          <w:szCs w:val="20"/>
          <w:lang w:val="fr-FR" w:eastAsia="en-GB"/>
        </w:rPr>
        <w:t xml:space="preserve">(BIB 2779). </w:t>
      </w:r>
      <w:r w:rsidRPr="0032190F">
        <w:rPr>
          <w:szCs w:val="20"/>
          <w:lang w:val="fr-FR" w:eastAsia="en-GB"/>
        </w:rPr>
        <w:t>Néolithique ancien (BIB 2584)</w:t>
      </w:r>
    </w:p>
    <w:p w14:paraId="34677150" w14:textId="6BBF92BD" w:rsidR="00AE3A42" w:rsidRDefault="00AE3A42" w:rsidP="00AE3A42">
      <w:pPr>
        <w:autoSpaceDE w:val="0"/>
        <w:autoSpaceDN w:val="0"/>
        <w:adjustRightInd w:val="0"/>
        <w:jc w:val="both"/>
        <w:rPr>
          <w:szCs w:val="20"/>
          <w:lang w:val="fr-FR" w:eastAsia="en-GB"/>
        </w:rPr>
      </w:pPr>
      <w:r>
        <w:rPr>
          <w:szCs w:val="20"/>
          <w:lang w:val="fr-FR" w:eastAsia="en-GB"/>
        </w:rPr>
        <w:t>E</w:t>
      </w:r>
      <w:r w:rsidRPr="0032190F">
        <w:rPr>
          <w:szCs w:val="20"/>
          <w:lang w:val="fr-FR" w:eastAsia="en-GB"/>
        </w:rPr>
        <w:t xml:space="preserve">xpression </w:t>
      </w:r>
      <w:r w:rsidRPr="001A6C7C">
        <w:rPr>
          <w:szCs w:val="20"/>
          <w:lang w:val="fr-FR" w:eastAsia="en-GB"/>
        </w:rPr>
        <w:t>schématique</w:t>
      </w:r>
      <w:r>
        <w:rPr>
          <w:szCs w:val="20"/>
          <w:lang w:val="fr-FR" w:eastAsia="en-GB"/>
        </w:rPr>
        <w:t xml:space="preserve"> peinte</w:t>
      </w:r>
      <w:r w:rsidRPr="0032190F">
        <w:rPr>
          <w:szCs w:val="20"/>
          <w:lang w:val="fr-FR" w:eastAsia="en-GB"/>
        </w:rPr>
        <w:t xml:space="preserve"> </w:t>
      </w:r>
      <w:r>
        <w:rPr>
          <w:szCs w:val="20"/>
          <w:lang w:val="fr-FR" w:eastAsia="en-GB"/>
        </w:rPr>
        <w:t>d</w:t>
      </w:r>
      <w:r w:rsidRPr="0032190F">
        <w:rPr>
          <w:szCs w:val="20"/>
          <w:lang w:val="fr-FR" w:eastAsia="en-GB"/>
        </w:rPr>
        <w:t xml:space="preserve">atée avec précision à Chaves et par extension aux abris de </w:t>
      </w:r>
      <w:hyperlink r:id="rId2591" w:anchor="Sit_Solencio" w:history="1">
        <w:r w:rsidRPr="0032190F">
          <w:rPr>
            <w:rStyle w:val="Hyperlink"/>
            <w:szCs w:val="20"/>
            <w:lang w:val="fr-FR" w:eastAsia="en-GB"/>
          </w:rPr>
          <w:t>Solencio</w:t>
        </w:r>
      </w:hyperlink>
      <w:r w:rsidRPr="0032190F">
        <w:rPr>
          <w:szCs w:val="20"/>
          <w:lang w:val="fr-FR" w:eastAsia="en-GB"/>
        </w:rPr>
        <w:t xml:space="preserve">. Il s’agit cette fois de galets peints retrouvés en stratigraphie dans la première, dans des </w:t>
      </w:r>
      <w:r w:rsidRPr="0032190F">
        <w:rPr>
          <w:szCs w:val="20"/>
          <w:lang w:val="fr-FR" w:eastAsia="en-GB"/>
        </w:rPr>
        <w:lastRenderedPageBreak/>
        <w:t xml:space="preserve">niveaux du Cardial datés de la première moitié du </w:t>
      </w:r>
      <w:r w:rsidR="007523E3">
        <w:rPr>
          <w:szCs w:val="20"/>
          <w:lang w:val="fr-FR" w:eastAsia="en-GB"/>
        </w:rPr>
        <w:t>5</w:t>
      </w:r>
      <w:r w:rsidRPr="0032190F">
        <w:rPr>
          <w:szCs w:val="20"/>
          <w:lang w:val="fr-FR" w:eastAsia="en-GB"/>
        </w:rPr>
        <w:t>e millénaire (4820, 4700 et 4500 BC). (BIB 2397 p.638)</w:t>
      </w:r>
      <w:r>
        <w:rPr>
          <w:szCs w:val="20"/>
          <w:lang w:val="fr-FR" w:eastAsia="en-GB"/>
        </w:rPr>
        <w:t xml:space="preserve"> </w:t>
      </w:r>
      <w:r w:rsidRPr="0032190F">
        <w:rPr>
          <w:szCs w:val="20"/>
          <w:lang w:val="fr-FR" w:eastAsia="en-GB"/>
        </w:rPr>
        <w:t>Néolithique</w:t>
      </w:r>
      <w:r>
        <w:rPr>
          <w:szCs w:val="20"/>
          <w:lang w:val="fr-FR" w:eastAsia="en-GB"/>
        </w:rPr>
        <w:t xml:space="preserve"> </w:t>
      </w:r>
      <w:r w:rsidRPr="0032190F">
        <w:rPr>
          <w:szCs w:val="20"/>
          <w:lang w:val="fr-FR" w:eastAsia="en-GB"/>
        </w:rPr>
        <w:t>(Utrilla et Baldellou, 2001–2002).(BIB 2397 p. 625-632)</w:t>
      </w:r>
    </w:p>
    <w:p w14:paraId="7F72D7D6" w14:textId="77777777" w:rsidR="00FC61E0" w:rsidRDefault="00FC61E0" w:rsidP="00FC61E0">
      <w:pPr>
        <w:rPr>
          <w:lang w:val="fr-FR" w:eastAsia="en-GB"/>
        </w:rPr>
      </w:pPr>
    </w:p>
    <w:p w14:paraId="73CF1B69" w14:textId="77777777" w:rsidR="001A6C7C" w:rsidRDefault="001A6C7C" w:rsidP="001A6C7C">
      <w:pPr>
        <w:pStyle w:val="Heading3"/>
        <w:rPr>
          <w:lang w:eastAsia="en-GB"/>
        </w:rPr>
      </w:pPr>
      <w:bookmarkStart w:id="1148" w:name="Sit_Chaves_art_galets_peints_thm"/>
      <w:r>
        <w:rPr>
          <w:lang w:eastAsia="en-GB"/>
        </w:rPr>
        <w:t>thématique</w:t>
      </w:r>
    </w:p>
    <w:bookmarkEnd w:id="1148"/>
    <w:p w14:paraId="6B5B6FEC" w14:textId="68045AA0" w:rsidR="001A6C7C" w:rsidRDefault="001A6C7C" w:rsidP="00FC61E0">
      <w:pPr>
        <w:rPr>
          <w:szCs w:val="20"/>
          <w:lang w:val="fr-FR" w:eastAsia="en-GB"/>
        </w:rPr>
      </w:pPr>
      <w:r>
        <w:rPr>
          <w:szCs w:val="20"/>
          <w:lang w:val="fr-FR" w:eastAsia="en-GB"/>
        </w:rPr>
        <w:t>E</w:t>
      </w:r>
      <w:r w:rsidRPr="0032190F">
        <w:rPr>
          <w:szCs w:val="20"/>
          <w:lang w:val="fr-FR" w:eastAsia="en-GB"/>
        </w:rPr>
        <w:t xml:space="preserve">xpression </w:t>
      </w:r>
      <w:hyperlink r:id="rId2592" w:anchor="Cul_Schemat_Espagne" w:history="1">
        <w:r w:rsidRPr="001A6C7C">
          <w:rPr>
            <w:rStyle w:val="Hyperlink"/>
            <w:szCs w:val="20"/>
            <w:lang w:val="fr-FR" w:eastAsia="en-GB"/>
          </w:rPr>
          <w:t>schématique</w:t>
        </w:r>
      </w:hyperlink>
      <w:r>
        <w:rPr>
          <w:szCs w:val="20"/>
          <w:lang w:val="fr-FR" w:eastAsia="en-GB"/>
        </w:rPr>
        <w:t xml:space="preserve"> peinte</w:t>
      </w:r>
      <w:r w:rsidRPr="0032190F">
        <w:rPr>
          <w:szCs w:val="20"/>
          <w:lang w:val="fr-FR" w:eastAsia="en-GB"/>
        </w:rPr>
        <w:t xml:space="preserve"> (BIB 2397 p.638)</w:t>
      </w:r>
      <w:r>
        <w:rPr>
          <w:szCs w:val="20"/>
          <w:lang w:val="fr-FR" w:eastAsia="en-GB"/>
        </w:rPr>
        <w:t xml:space="preserve"> </w:t>
      </w:r>
      <w:r w:rsidR="00AE3A42" w:rsidRPr="004B1300">
        <w:rPr>
          <w:color w:val="181816"/>
          <w:szCs w:val="19"/>
          <w:lang w:val="fr-FR" w:eastAsia="en-GB"/>
        </w:rPr>
        <w:t xml:space="preserve">Motifs: </w:t>
      </w:r>
      <w:hyperlink r:id="rId2593" w:anchor="Cul_Art_TAC_T_a_personnage" w:history="1">
        <w:r w:rsidR="00AE3A42" w:rsidRPr="003D04B6">
          <w:rPr>
            <w:rStyle w:val="Hyperlink"/>
            <w:szCs w:val="19"/>
            <w:lang w:val="fr-FR" w:eastAsia="en-GB"/>
          </w:rPr>
          <w:t>orants</w:t>
        </w:r>
      </w:hyperlink>
      <w:r w:rsidR="00AE3A42" w:rsidRPr="004B1300">
        <w:rPr>
          <w:color w:val="181816"/>
          <w:szCs w:val="19"/>
          <w:lang w:val="fr-FR" w:eastAsia="en-GB"/>
        </w:rPr>
        <w:t xml:space="preserve">, </w:t>
      </w:r>
      <w:hyperlink r:id="rId2594" w:anchor="Sit_Chaves_art_galets_peints_thm_anthr" w:history="1">
        <w:r w:rsidR="00AE3A42" w:rsidRPr="00AE3A42">
          <w:rPr>
            <w:rStyle w:val="Hyperlink"/>
            <w:szCs w:val="20"/>
            <w:lang w:val="fr-FR" w:eastAsia="en-GB"/>
          </w:rPr>
          <w:t>anthropomorphes</w:t>
        </w:r>
      </w:hyperlink>
      <w:r w:rsidR="00AE3A42">
        <w:rPr>
          <w:color w:val="181816"/>
          <w:szCs w:val="19"/>
          <w:lang w:val="fr-FR" w:eastAsia="en-GB"/>
        </w:rPr>
        <w:t xml:space="preserve">, </w:t>
      </w:r>
      <w:hyperlink r:id="rId2595" w:anchor="Cul_Art_TAC_T_g" w:history="1">
        <w:r w:rsidR="00AE3A42" w:rsidRPr="003D04B6">
          <w:rPr>
            <w:rStyle w:val="Hyperlink"/>
            <w:szCs w:val="19"/>
            <w:lang w:val="fr-FR" w:eastAsia="en-GB"/>
          </w:rPr>
          <w:t>géométriques</w:t>
        </w:r>
      </w:hyperlink>
      <w:r w:rsidR="00AE3A42" w:rsidRPr="003D04B6">
        <w:rPr>
          <w:color w:val="181816"/>
          <w:szCs w:val="19"/>
          <w:lang w:val="fr-FR" w:eastAsia="en-GB"/>
        </w:rPr>
        <w:t xml:space="preserve"> </w:t>
      </w:r>
      <w:r w:rsidR="00AE3A42">
        <w:rPr>
          <w:color w:val="181816"/>
          <w:szCs w:val="19"/>
          <w:lang w:val="fr-FR" w:eastAsia="en-GB"/>
        </w:rPr>
        <w:t>(</w:t>
      </w:r>
      <w:hyperlink r:id="rId2596" w:anchor="Cul_Proto_Art_TAC_T_g_croix" w:history="1">
        <w:r w:rsidR="00AE3A42" w:rsidRPr="003D04B6">
          <w:rPr>
            <w:rStyle w:val="Hyperlink"/>
            <w:szCs w:val="19"/>
            <w:lang w:val="fr-FR" w:eastAsia="en-GB"/>
          </w:rPr>
          <w:t>croix</w:t>
        </w:r>
      </w:hyperlink>
      <w:r w:rsidR="00AE3A42" w:rsidRPr="004B1300">
        <w:rPr>
          <w:color w:val="181816"/>
          <w:szCs w:val="19"/>
          <w:lang w:val="fr-FR" w:eastAsia="en-GB"/>
        </w:rPr>
        <w:t xml:space="preserve">, </w:t>
      </w:r>
      <w:r w:rsidR="00AE3A42">
        <w:rPr>
          <w:color w:val="181816"/>
          <w:szCs w:val="19"/>
          <w:lang w:val="fr-FR" w:eastAsia="en-GB"/>
        </w:rPr>
        <w:t>forme d'</w:t>
      </w:r>
      <w:hyperlink r:id="rId2597" w:anchor="Cul_Art_TAC_T_g_etoile" w:history="1">
        <w:r w:rsidR="00AE3A42" w:rsidRPr="003D04B6">
          <w:rPr>
            <w:rStyle w:val="Hyperlink"/>
            <w:szCs w:val="19"/>
            <w:lang w:val="fr-FR" w:eastAsia="en-GB"/>
          </w:rPr>
          <w:t>étoile</w:t>
        </w:r>
      </w:hyperlink>
      <w:r w:rsidR="00AE3A42" w:rsidRPr="004B1300">
        <w:rPr>
          <w:color w:val="181816"/>
          <w:szCs w:val="19"/>
          <w:lang w:val="fr-FR" w:eastAsia="en-GB"/>
        </w:rPr>
        <w:t xml:space="preserve">, </w:t>
      </w:r>
      <w:hyperlink r:id="rId2598" w:anchor="Cul_Art_TAC_c_frise_traits_vert" w:history="1">
        <w:r w:rsidR="00AE3A42">
          <w:rPr>
            <w:rStyle w:val="Hyperlink"/>
            <w:szCs w:val="19"/>
            <w:lang w:val="fr-FR" w:eastAsia="en-GB"/>
          </w:rPr>
          <w:t>séries de barres verticales</w:t>
        </w:r>
      </w:hyperlink>
      <w:r w:rsidR="00AE3A42">
        <w:rPr>
          <w:color w:val="181816"/>
          <w:szCs w:val="19"/>
          <w:lang w:val="fr-FR" w:eastAsia="en-GB"/>
        </w:rPr>
        <w:t>)</w:t>
      </w:r>
      <w:r w:rsidR="00AE3A42" w:rsidRPr="004B1300">
        <w:rPr>
          <w:color w:val="181816"/>
          <w:szCs w:val="19"/>
          <w:lang w:val="fr-FR" w:eastAsia="en-GB"/>
        </w:rPr>
        <w:t xml:space="preserve"> (BIB 2781)</w:t>
      </w:r>
      <w:r w:rsidR="00AE3A42">
        <w:rPr>
          <w:color w:val="181816"/>
          <w:szCs w:val="19"/>
          <w:lang w:val="fr-FR" w:eastAsia="en-GB"/>
        </w:rPr>
        <w:t xml:space="preserve">. </w:t>
      </w:r>
      <w:r>
        <w:rPr>
          <w:szCs w:val="20"/>
          <w:lang w:val="fr-FR" w:eastAsia="en-GB"/>
        </w:rPr>
        <w:t>Représentations abstraites</w:t>
      </w:r>
      <w:r w:rsidRPr="00421503">
        <w:rPr>
          <w:szCs w:val="20"/>
          <w:lang w:val="fr-FR" w:eastAsia="en-GB"/>
        </w:rPr>
        <w:t xml:space="preserve"> parmi lesquels on peut citer une stelliforme et quelques séries. de barres parallèles</w:t>
      </w:r>
      <w:r>
        <w:rPr>
          <w:szCs w:val="20"/>
          <w:lang w:val="fr-FR" w:eastAsia="en-GB"/>
        </w:rPr>
        <w:t xml:space="preserve"> (BIB 2779)  </w:t>
      </w:r>
    </w:p>
    <w:p w14:paraId="2DE1966A" w14:textId="64A987AD" w:rsidR="001A6C7C" w:rsidRDefault="001A6C7C" w:rsidP="00FC61E0">
      <w:pPr>
        <w:rPr>
          <w:szCs w:val="20"/>
          <w:lang w:val="fr-FR" w:eastAsia="en-GB"/>
        </w:rPr>
      </w:pPr>
      <w:r>
        <w:rPr>
          <w:szCs w:val="20"/>
          <w:lang w:val="fr-FR" w:eastAsia="en-GB"/>
        </w:rPr>
        <w:t>F</w:t>
      </w:r>
      <w:r w:rsidRPr="0032190F">
        <w:rPr>
          <w:szCs w:val="20"/>
          <w:lang w:val="fr-FR" w:eastAsia="en-GB"/>
        </w:rPr>
        <w:t xml:space="preserve">igures rouges et la thématique est finalement identique à celle des peintures de </w:t>
      </w:r>
      <w:hyperlink r:id="rId2599" w:anchor="Sit_Solencio" w:history="1">
        <w:r w:rsidRPr="0032190F">
          <w:rPr>
            <w:rStyle w:val="Hyperlink"/>
            <w:szCs w:val="20"/>
            <w:lang w:val="fr-FR" w:eastAsia="en-GB"/>
          </w:rPr>
          <w:t>Solencio</w:t>
        </w:r>
      </w:hyperlink>
      <w:r w:rsidRPr="0032190F">
        <w:rPr>
          <w:szCs w:val="20"/>
          <w:lang w:val="fr-FR" w:eastAsia="en-GB"/>
        </w:rPr>
        <w:t xml:space="preserve"> (Utrilla et Baldellou, 2001–2002).(BIB 2397 p. 625-632)</w:t>
      </w:r>
    </w:p>
    <w:p w14:paraId="425426B7" w14:textId="6A0537AB" w:rsidR="00AE3A42" w:rsidRDefault="00AE3A42" w:rsidP="00FC61E0">
      <w:pPr>
        <w:rPr>
          <w:szCs w:val="20"/>
          <w:lang w:val="fr-FR" w:eastAsia="en-GB"/>
        </w:rPr>
      </w:pPr>
      <w:r>
        <w:rPr>
          <w:szCs w:val="20"/>
          <w:lang w:val="fr-FR" w:eastAsia="en-GB"/>
        </w:rPr>
        <w:t>G</w:t>
      </w:r>
      <w:r w:rsidRPr="0032190F">
        <w:rPr>
          <w:szCs w:val="20"/>
          <w:lang w:val="fr-FR" w:eastAsia="en-GB"/>
        </w:rPr>
        <w:t xml:space="preserve">roupes de traits plus ou moins parallèles, des signes soléiformes, des motifs circulaires, arqués ou en ligne brisée. Quelques figures </w:t>
      </w:r>
      <w:hyperlink r:id="rId2600" w:anchor="Sit_Chaves_art_galets_peints_thm_anthr" w:history="1">
        <w:r w:rsidRPr="00AE3A42">
          <w:rPr>
            <w:rStyle w:val="Hyperlink"/>
            <w:szCs w:val="20"/>
            <w:lang w:val="fr-FR" w:eastAsia="en-GB"/>
          </w:rPr>
          <w:t>anthropomorphes</w:t>
        </w:r>
      </w:hyperlink>
      <w:r w:rsidRPr="0032190F">
        <w:rPr>
          <w:szCs w:val="20"/>
          <w:lang w:val="fr-FR" w:eastAsia="en-GB"/>
        </w:rPr>
        <w:t xml:space="preserve"> ont été représentées (BIB 2397 p.638)</w:t>
      </w:r>
    </w:p>
    <w:p w14:paraId="315E1BE3" w14:textId="77777777" w:rsidR="00AE3A42" w:rsidRDefault="00AE3A42" w:rsidP="00FC61E0">
      <w:pPr>
        <w:rPr>
          <w:szCs w:val="20"/>
          <w:lang w:val="fr-FR" w:eastAsia="en-GB"/>
        </w:rPr>
      </w:pPr>
    </w:p>
    <w:p w14:paraId="0260B267" w14:textId="77777777" w:rsidR="00AE3A42" w:rsidRDefault="00AE3A42" w:rsidP="00AE3A42">
      <w:pPr>
        <w:pStyle w:val="Heading4"/>
        <w:rPr>
          <w:lang w:eastAsia="en-GB"/>
        </w:rPr>
      </w:pPr>
      <w:bookmarkStart w:id="1149" w:name="Sit_Chaves_art_galets_peints_thm_anthr"/>
      <w:r>
        <w:rPr>
          <w:lang w:eastAsia="en-GB"/>
        </w:rPr>
        <w:t>anthropomorphes</w:t>
      </w:r>
    </w:p>
    <w:bookmarkEnd w:id="1149"/>
    <w:p w14:paraId="52A8D236" w14:textId="78EB3B70" w:rsidR="00AE3A42" w:rsidRPr="007D3DBB" w:rsidRDefault="00AE3A42" w:rsidP="00AE3A42">
      <w:pPr>
        <w:rPr>
          <w:lang w:val="fr-FR"/>
        </w:rPr>
      </w:pPr>
      <w:r>
        <w:rPr>
          <w:lang w:val="fr-FR" w:eastAsia="en-GB"/>
        </w:rPr>
        <w:t xml:space="preserve">v. </w:t>
      </w:r>
      <w:hyperlink r:id="rId2601" w:anchor="Cul_Art_TAC_T_a" w:history="1">
        <w:r w:rsidRPr="003D04B6">
          <w:rPr>
            <w:rStyle w:val="Hyperlink"/>
            <w:szCs w:val="19"/>
            <w:lang w:val="fr-FR" w:eastAsia="en-GB"/>
          </w:rPr>
          <w:t>anthropomorphes</w:t>
        </w:r>
      </w:hyperlink>
    </w:p>
    <w:p w14:paraId="319555AF" w14:textId="77777777" w:rsidR="00AE3A42" w:rsidRDefault="00AE3A42" w:rsidP="00AE3A42">
      <w:pPr>
        <w:rPr>
          <w:lang w:val="fr-FR" w:eastAsia="en-GB"/>
        </w:rPr>
      </w:pPr>
    </w:p>
    <w:p w14:paraId="4904F2EA" w14:textId="60BD0B99" w:rsidR="00AE3A42" w:rsidRPr="0032190F" w:rsidRDefault="00AE3A42" w:rsidP="00AE3A42">
      <w:pPr>
        <w:autoSpaceDE w:val="0"/>
        <w:autoSpaceDN w:val="0"/>
        <w:adjustRightInd w:val="0"/>
        <w:rPr>
          <w:szCs w:val="20"/>
          <w:lang w:val="fr-FR" w:eastAsia="en-GB"/>
        </w:rPr>
      </w:pPr>
      <w:r>
        <w:rPr>
          <w:lang w:val="fr-FR" w:eastAsia="en-GB"/>
        </w:rPr>
        <w:t>[Perso, je ne les vois pas]</w:t>
      </w:r>
      <w:r w:rsidRPr="00AE3A42">
        <w:rPr>
          <w:szCs w:val="20"/>
          <w:lang w:val="fr-FR" w:eastAsia="en-GB"/>
        </w:rPr>
        <w:t xml:space="preserve"> </w:t>
      </w:r>
      <w:r w:rsidRPr="00C943D6">
        <w:rPr>
          <w:color w:val="181816"/>
          <w:szCs w:val="19"/>
          <w:lang w:val="fr-FR" w:eastAsia="en-GB"/>
        </w:rPr>
        <w:t>Pour Utrilla, certains galets peints représentent les anthropomorphes du MS: avec un seul bras recourbé au-dessus de la tête avec des rayons (</w:t>
      </w:r>
      <w:r w:rsidRPr="00C943D6">
        <w:rPr>
          <w:i/>
          <w:szCs w:val="22"/>
          <w:lang w:val="fr-FR" w:eastAsia="en-GB"/>
        </w:rPr>
        <w:t xml:space="preserve">Todos ellos </w:t>
      </w:r>
      <w:r w:rsidRPr="00C943D6">
        <w:rPr>
          <w:szCs w:val="22"/>
          <w:lang w:val="fr-FR" w:eastAsia="en-GB"/>
        </w:rPr>
        <w:t>[anthropomophes]</w:t>
      </w:r>
      <w:r w:rsidRPr="00C943D6">
        <w:rPr>
          <w:i/>
          <w:szCs w:val="22"/>
          <w:lang w:val="fr-FR" w:eastAsia="en-GB"/>
        </w:rPr>
        <w:t xml:space="preserve"> levantan un solo brazo y presentan en cabeza y brazo los clásicos rayos en su perímetro</w:t>
      </w:r>
      <w:r w:rsidRPr="00C943D6">
        <w:rPr>
          <w:szCs w:val="22"/>
          <w:lang w:val="fr-FR" w:eastAsia="en-GB"/>
        </w:rPr>
        <w:t>) (BIB 2781)</w:t>
      </w:r>
      <w:r>
        <w:rPr>
          <w:szCs w:val="22"/>
          <w:lang w:val="fr-FR" w:eastAsia="en-GB"/>
        </w:rPr>
        <w:t xml:space="preserve"> </w:t>
      </w:r>
      <w:r>
        <w:rPr>
          <w:szCs w:val="20"/>
          <w:lang w:val="fr-FR" w:eastAsia="en-GB"/>
        </w:rPr>
        <w:t>L</w:t>
      </w:r>
      <w:r w:rsidRPr="0032190F">
        <w:rPr>
          <w:szCs w:val="20"/>
          <w:lang w:val="fr-FR" w:eastAsia="en-GB"/>
        </w:rPr>
        <w:t xml:space="preserve">es auteurs rapprochent </w:t>
      </w:r>
      <w:r>
        <w:rPr>
          <w:szCs w:val="20"/>
          <w:lang w:val="fr-FR" w:eastAsia="en-GB"/>
        </w:rPr>
        <w:t xml:space="preserve">les figures anthropomorphes de Chaves </w:t>
      </w:r>
      <w:r w:rsidRPr="0032190F">
        <w:rPr>
          <w:szCs w:val="20"/>
          <w:lang w:val="fr-FR" w:eastAsia="en-GB"/>
        </w:rPr>
        <w:t>de certains motifs de la céramique cardiale de</w:t>
      </w:r>
      <w:r>
        <w:rPr>
          <w:szCs w:val="20"/>
          <w:lang w:val="fr-FR" w:eastAsia="en-GB"/>
        </w:rPr>
        <w:t xml:space="preserve"> </w:t>
      </w:r>
      <w:hyperlink r:id="rId2602" w:anchor="Sit_Oro" w:history="1">
        <w:r w:rsidRPr="00C943D6">
          <w:rPr>
            <w:rStyle w:val="Hyperlink"/>
            <w:szCs w:val="20"/>
            <w:lang w:val="fr-FR" w:eastAsia="en-GB"/>
          </w:rPr>
          <w:t>l'Or</w:t>
        </w:r>
      </w:hyperlink>
      <w:r>
        <w:rPr>
          <w:szCs w:val="20"/>
          <w:lang w:val="fr-FR" w:eastAsia="en-GB"/>
        </w:rPr>
        <w:t xml:space="preserve"> </w:t>
      </w:r>
      <w:r w:rsidRPr="0032190F">
        <w:rPr>
          <w:szCs w:val="20"/>
          <w:lang w:val="fr-FR" w:eastAsia="en-GB"/>
        </w:rPr>
        <w:t xml:space="preserve">ou </w:t>
      </w:r>
      <w:r>
        <w:rPr>
          <w:szCs w:val="20"/>
          <w:lang w:val="fr-FR" w:eastAsia="en-GB"/>
        </w:rPr>
        <w:t>du MS</w:t>
      </w:r>
      <w:r w:rsidRPr="0032190F">
        <w:rPr>
          <w:szCs w:val="20"/>
          <w:lang w:val="fr-FR" w:eastAsia="en-GB"/>
        </w:rPr>
        <w:t xml:space="preserve"> </w:t>
      </w:r>
      <w:r>
        <w:rPr>
          <w:szCs w:val="20"/>
          <w:lang w:val="fr-FR" w:eastAsia="en-GB"/>
        </w:rPr>
        <w:t>de</w:t>
      </w:r>
      <w:r w:rsidRPr="0032190F">
        <w:rPr>
          <w:szCs w:val="20"/>
          <w:lang w:val="fr-FR" w:eastAsia="en-GB"/>
        </w:rPr>
        <w:t xml:space="preserve"> </w:t>
      </w:r>
      <w:hyperlink r:id="rId2603" w:anchor="Sit_Pla_Petracos" w:history="1">
        <w:r w:rsidRPr="00FC61E0">
          <w:rPr>
            <w:rStyle w:val="Hyperlink"/>
            <w:szCs w:val="20"/>
            <w:lang w:val="fr-FR" w:eastAsia="en-GB"/>
          </w:rPr>
          <w:t>Pla de Petracos</w:t>
        </w:r>
      </w:hyperlink>
      <w:r w:rsidRPr="0032190F">
        <w:rPr>
          <w:szCs w:val="20"/>
          <w:lang w:val="fr-FR" w:eastAsia="en-GB"/>
        </w:rPr>
        <w:t>, (Utrilla et Baldellou, 2001–2002)</w:t>
      </w:r>
      <w:r w:rsidRPr="001A6C7C">
        <w:rPr>
          <w:szCs w:val="20"/>
          <w:lang w:val="fr-FR" w:eastAsia="en-GB"/>
        </w:rPr>
        <w:t xml:space="preserve"> </w:t>
      </w:r>
      <w:r w:rsidRPr="0032190F">
        <w:rPr>
          <w:szCs w:val="20"/>
          <w:lang w:val="fr-FR" w:eastAsia="en-GB"/>
        </w:rPr>
        <w:t xml:space="preserve">(BIB 2397 p.638). </w:t>
      </w:r>
      <w:r>
        <w:rPr>
          <w:szCs w:val="20"/>
          <w:lang w:val="fr-FR" w:eastAsia="en-GB"/>
        </w:rPr>
        <w:t>I</w:t>
      </w:r>
      <w:r w:rsidRPr="0032190F">
        <w:rPr>
          <w:szCs w:val="20"/>
          <w:lang w:val="fr-FR" w:eastAsia="en-GB"/>
        </w:rPr>
        <w:t xml:space="preserve">conographie proche de celle de </w:t>
      </w:r>
      <w:hyperlink r:id="rId2604" w:anchor="Sit_Banos_Alicun" w:history="1">
        <w:r w:rsidRPr="0032190F">
          <w:rPr>
            <w:rStyle w:val="Hyperlink"/>
            <w:szCs w:val="20"/>
            <w:lang w:val="fr-FR" w:eastAsia="en-GB"/>
          </w:rPr>
          <w:t>Banos de Alicun</w:t>
        </w:r>
      </w:hyperlink>
      <w:r w:rsidRPr="0032190F">
        <w:rPr>
          <w:szCs w:val="20"/>
          <w:lang w:val="fr-FR" w:eastAsia="en-GB"/>
        </w:rPr>
        <w:t xml:space="preserve"> (SS BIB)</w:t>
      </w:r>
      <w:r w:rsidR="00A77802">
        <w:rPr>
          <w:szCs w:val="20"/>
          <w:lang w:val="fr-FR" w:eastAsia="en-GB"/>
        </w:rPr>
        <w:t xml:space="preserve"> 4 orants</w:t>
      </w:r>
      <w:r w:rsidR="00A77802" w:rsidRPr="00A77802">
        <w:rPr>
          <w:szCs w:val="20"/>
          <w:lang w:val="fr-FR" w:eastAsia="en-GB"/>
        </w:rPr>
        <w:t xml:space="preserve"> qui ont été liés aux représentations cardiales de la Les grottes d’Alicante, avec lesquelles ils ont “en commun les têtes rayonné, la position de prière et l'obsession de marquer les cinq les doigts de la main "(Utrilla, 2013: 234)</w:t>
      </w:r>
      <w:r w:rsidR="00A77802">
        <w:rPr>
          <w:szCs w:val="20"/>
          <w:lang w:val="fr-FR" w:eastAsia="en-GB"/>
        </w:rPr>
        <w:t xml:space="preserve"> (BIB 2907)</w:t>
      </w:r>
    </w:p>
    <w:p w14:paraId="5DE7DAC4" w14:textId="77777777" w:rsidR="00936596" w:rsidRDefault="00936596" w:rsidP="009D03A3">
      <w:pPr>
        <w:autoSpaceDE w:val="0"/>
        <w:autoSpaceDN w:val="0"/>
        <w:adjustRightInd w:val="0"/>
        <w:jc w:val="both"/>
        <w:rPr>
          <w:szCs w:val="20"/>
          <w:lang w:val="fr-FR" w:eastAsia="en-GB"/>
        </w:rPr>
      </w:pPr>
    </w:p>
    <w:p w14:paraId="22C0704A" w14:textId="07F2D308" w:rsidR="00C943D6" w:rsidRPr="00C943D6" w:rsidRDefault="00C943D6" w:rsidP="00C943D6">
      <w:pPr>
        <w:rPr>
          <w:i/>
          <w:lang w:val="fr-FR"/>
        </w:rPr>
      </w:pPr>
      <w:r w:rsidRPr="00C943D6">
        <w:rPr>
          <w:i/>
          <w:lang w:val="fr-FR"/>
        </w:rPr>
        <w:t>"</w:t>
      </w:r>
      <w:hyperlink r:id="rId2605" w:anchor="Cul_Schemat_Espagne" w:history="1">
        <w:r w:rsidRPr="00C943D6">
          <w:rPr>
            <w:rStyle w:val="Hyperlink"/>
            <w:i/>
            <w:lang w:val="fr-FR"/>
          </w:rPr>
          <w:t>art schématique ibérique</w:t>
        </w:r>
      </w:hyperlink>
      <w:r w:rsidRPr="00C943D6">
        <w:rPr>
          <w:i/>
          <w:lang w:val="fr-FR"/>
        </w:rPr>
        <w:t>"</w:t>
      </w:r>
    </w:p>
    <w:p w14:paraId="4BA08D9D" w14:textId="77777777" w:rsidR="00F43911" w:rsidRDefault="00F43911" w:rsidP="00936596">
      <w:pPr>
        <w:autoSpaceDE w:val="0"/>
        <w:autoSpaceDN w:val="0"/>
        <w:adjustRightInd w:val="0"/>
        <w:rPr>
          <w:color w:val="181816"/>
          <w:szCs w:val="19"/>
          <w:lang w:val="fr-FR" w:eastAsia="en-GB"/>
        </w:rPr>
      </w:pPr>
    </w:p>
    <w:p w14:paraId="6965ABDB" w14:textId="77777777" w:rsidR="00F43911" w:rsidRDefault="00F43911" w:rsidP="00F43911">
      <w:pPr>
        <w:pStyle w:val="Heading2"/>
        <w:rPr>
          <w:lang w:eastAsia="en-GB"/>
        </w:rPr>
      </w:pPr>
      <w:bookmarkStart w:id="1150" w:name="Sit_Chaves_gen"/>
      <w:r>
        <w:rPr>
          <w:lang w:eastAsia="en-GB"/>
        </w:rPr>
        <w:t>génétique</w:t>
      </w:r>
    </w:p>
    <w:bookmarkEnd w:id="1150"/>
    <w:p w14:paraId="7C7ED901" w14:textId="29D95D0D" w:rsidR="00F3462A" w:rsidRPr="007425EF" w:rsidRDefault="00911743" w:rsidP="00F3462A">
      <w:pPr>
        <w:jc w:val="both"/>
        <w:rPr>
          <w:lang w:val="fr-FR"/>
        </w:rPr>
      </w:pPr>
      <w:r>
        <w:rPr>
          <w:lang w:val="fr-FR"/>
        </w:rPr>
        <w:fldChar w:fldCharType="begin"/>
      </w:r>
      <w:r w:rsidR="00E30F13">
        <w:rPr>
          <w:lang w:val="fr-FR"/>
        </w:rPr>
        <w:instrText>HYPERLINK "C:\\Users\\Thomas Huet\\Desktop\\Documentation archéologique liée à la thèse\\Cultures.docx" \l "Cul_Transition_Meso_Neo_gen"</w:instrText>
      </w:r>
      <w:r>
        <w:rPr>
          <w:lang w:val="fr-FR"/>
        </w:rPr>
      </w:r>
      <w:r>
        <w:rPr>
          <w:lang w:val="fr-FR"/>
        </w:rPr>
        <w:fldChar w:fldCharType="separate"/>
      </w:r>
      <w:r w:rsidR="00F3462A" w:rsidRPr="007425EF">
        <w:rPr>
          <w:rStyle w:val="Hyperlink"/>
          <w:lang w:val="fr-FR"/>
        </w:rPr>
        <w:t>aDNA</w:t>
      </w:r>
      <w:r>
        <w:rPr>
          <w:lang w:val="fr-FR"/>
        </w:rPr>
        <w:fldChar w:fldCharType="end"/>
      </w:r>
      <w:r w:rsidR="00F3462A" w:rsidRPr="007425EF">
        <w:rPr>
          <w:lang w:val="fr-FR"/>
        </w:rPr>
        <w:t xml:space="preserve"> (BIB 2822)</w:t>
      </w:r>
    </w:p>
    <w:p w14:paraId="29580382" w14:textId="77777777" w:rsidR="00F43911" w:rsidRDefault="00F43911" w:rsidP="00936596">
      <w:pPr>
        <w:autoSpaceDE w:val="0"/>
        <w:autoSpaceDN w:val="0"/>
        <w:adjustRightInd w:val="0"/>
        <w:rPr>
          <w:color w:val="181816"/>
          <w:szCs w:val="19"/>
          <w:lang w:val="fr-FR" w:eastAsia="en-GB"/>
        </w:rPr>
      </w:pPr>
    </w:p>
    <w:p w14:paraId="308B6DB7" w14:textId="7B3CC078" w:rsidR="00F43911" w:rsidRDefault="00F43911" w:rsidP="00936596">
      <w:pPr>
        <w:autoSpaceDE w:val="0"/>
        <w:autoSpaceDN w:val="0"/>
        <w:adjustRightInd w:val="0"/>
        <w:rPr>
          <w:szCs w:val="22"/>
          <w:lang w:val="fr-FR" w:eastAsia="en-GB"/>
        </w:rPr>
      </w:pPr>
      <w:r w:rsidRPr="00F43911">
        <w:rPr>
          <w:szCs w:val="22"/>
          <w:lang w:val="fr-FR" w:eastAsia="en-GB"/>
        </w:rPr>
        <w:t>Les 3 squelettes néolithiques de Chaves ont fait l'objet d'une analyse ADN (</w:t>
      </w:r>
      <w:r w:rsidR="00AE3A42">
        <w:rPr>
          <w:szCs w:val="22"/>
          <w:lang w:val="fr-FR" w:eastAsia="en-GB"/>
        </w:rPr>
        <w:t>BIB 2811</w:t>
      </w:r>
      <w:r w:rsidRPr="00F43911">
        <w:rPr>
          <w:szCs w:val="22"/>
          <w:lang w:val="fr-FR" w:eastAsia="en-GB"/>
        </w:rPr>
        <w:t xml:space="preserve">). Ils appartiennent aux hg </w:t>
      </w:r>
      <w:hyperlink r:id="rId2606" w:anchor="IND_Gen_haplogr_K" w:history="1">
        <w:r w:rsidRPr="00F43911">
          <w:rPr>
            <w:rStyle w:val="Hyperlink"/>
            <w:szCs w:val="22"/>
            <w:lang w:val="fr-FR" w:eastAsia="en-GB"/>
          </w:rPr>
          <w:t>K</w:t>
        </w:r>
      </w:hyperlink>
      <w:r w:rsidRPr="00F43911">
        <w:rPr>
          <w:szCs w:val="22"/>
          <w:lang w:val="fr-FR" w:eastAsia="en-GB"/>
        </w:rPr>
        <w:t xml:space="preserve"> et </w:t>
      </w:r>
      <w:hyperlink r:id="rId2607" w:anchor="IND_Gen_haplogr_H" w:history="1">
        <w:r w:rsidRPr="00F43911">
          <w:rPr>
            <w:rStyle w:val="Hyperlink"/>
            <w:szCs w:val="22"/>
            <w:lang w:val="fr-FR" w:eastAsia="en-GB"/>
          </w:rPr>
          <w:t>H</w:t>
        </w:r>
      </w:hyperlink>
      <w:r w:rsidRPr="00F43911">
        <w:rPr>
          <w:szCs w:val="22"/>
          <w:lang w:val="fr-FR" w:eastAsia="en-GB"/>
        </w:rPr>
        <w:t xml:space="preserve"> (BIB 2781)</w:t>
      </w:r>
      <w:r>
        <w:rPr>
          <w:szCs w:val="22"/>
          <w:lang w:val="fr-FR" w:eastAsia="en-GB"/>
        </w:rPr>
        <w:t xml:space="preserve"> // </w:t>
      </w:r>
      <w:hyperlink r:id="rId2608" w:anchor="Sit_Can_Sadurni_gen" w:history="1">
        <w:r w:rsidRPr="00F43911">
          <w:rPr>
            <w:rStyle w:val="Hyperlink"/>
            <w:szCs w:val="22"/>
            <w:lang w:val="fr-FR" w:eastAsia="en-GB"/>
          </w:rPr>
          <w:t>Can Sadurni</w:t>
        </w:r>
      </w:hyperlink>
      <w:r>
        <w:rPr>
          <w:szCs w:val="22"/>
          <w:lang w:val="fr-FR" w:eastAsia="en-GB"/>
        </w:rPr>
        <w:t xml:space="preserve"> (BIB 2781)</w:t>
      </w:r>
    </w:p>
    <w:p w14:paraId="6FFCD700" w14:textId="77777777" w:rsidR="00162A96" w:rsidRDefault="00162A96" w:rsidP="00936596">
      <w:pPr>
        <w:autoSpaceDE w:val="0"/>
        <w:autoSpaceDN w:val="0"/>
        <w:adjustRightInd w:val="0"/>
        <w:rPr>
          <w:szCs w:val="22"/>
          <w:lang w:val="fr-FR" w:eastAsia="en-GB"/>
        </w:rPr>
      </w:pPr>
    </w:p>
    <w:p w14:paraId="51D10CD1" w14:textId="77777777" w:rsidR="00162A96" w:rsidRPr="006062CB" w:rsidRDefault="00162A96" w:rsidP="00162A96">
      <w:pPr>
        <w:pStyle w:val="Heading3"/>
        <w:rPr>
          <w:lang w:val="en-US" w:eastAsia="en-GB"/>
        </w:rPr>
      </w:pPr>
      <w:r w:rsidRPr="006062CB">
        <w:rPr>
          <w:lang w:val="en-US" w:eastAsia="en-GB"/>
        </w:rPr>
        <w:t>1CH0102</w:t>
      </w:r>
    </w:p>
    <w:p w14:paraId="5BE58477" w14:textId="4D0F1D86" w:rsidR="00162A96" w:rsidRDefault="00162A96" w:rsidP="00162A96">
      <w:pPr>
        <w:rPr>
          <w:lang w:eastAsia="en-GB"/>
        </w:rPr>
      </w:pPr>
      <w:r>
        <w:rPr>
          <w:lang w:eastAsia="en-GB"/>
        </w:rPr>
        <w:t xml:space="preserve">hg: </w:t>
      </w:r>
      <w:hyperlink r:id="rId2609" w:anchor="IND_Gen_haplogr_K" w:history="1">
        <w:r w:rsidR="00D11299" w:rsidRPr="00E32113">
          <w:rPr>
            <w:rStyle w:val="Hyperlink"/>
            <w:szCs w:val="22"/>
            <w:lang w:eastAsia="en-GB"/>
          </w:rPr>
          <w:t>K</w:t>
        </w:r>
      </w:hyperlink>
      <w:r>
        <w:rPr>
          <w:lang w:eastAsia="en-GB"/>
        </w:rPr>
        <w:t xml:space="preserve"> (BIB 2811)</w:t>
      </w:r>
    </w:p>
    <w:p w14:paraId="0F17C192" w14:textId="77777777" w:rsidR="00162A96" w:rsidRDefault="00162A96" w:rsidP="00162A96">
      <w:pPr>
        <w:rPr>
          <w:lang w:eastAsia="en-GB"/>
        </w:rPr>
      </w:pPr>
    </w:p>
    <w:p w14:paraId="1D69A694" w14:textId="77777777" w:rsidR="00162A96" w:rsidRPr="00E32113" w:rsidRDefault="00162A96" w:rsidP="00162A96">
      <w:pPr>
        <w:rPr>
          <w:szCs w:val="16"/>
          <w:lang w:val="fr-FR" w:eastAsia="en-GB"/>
        </w:rPr>
      </w:pPr>
      <w:r w:rsidRPr="00162A96">
        <w:rPr>
          <w:lang w:eastAsia="en-GB"/>
        </w:rPr>
        <w:t xml:space="preserve">Cardial, </w:t>
      </w:r>
      <w:r w:rsidRPr="00162A96">
        <w:rPr>
          <w:szCs w:val="16"/>
          <w:lang w:eastAsia="en-GB"/>
        </w:rPr>
        <w:t xml:space="preserve">5329–4999 cal. </w:t>
      </w:r>
      <w:r w:rsidRPr="00E32113">
        <w:rPr>
          <w:szCs w:val="16"/>
          <w:lang w:val="fr-FR" w:eastAsia="en-GB"/>
        </w:rPr>
        <w:t>BCE (BIB 2811)</w:t>
      </w:r>
    </w:p>
    <w:p w14:paraId="79283981" w14:textId="77777777" w:rsidR="00D11299" w:rsidRPr="00D11299" w:rsidRDefault="00D11299" w:rsidP="00162A96">
      <w:pPr>
        <w:rPr>
          <w:lang w:val="fr-FR" w:eastAsia="en-GB"/>
        </w:rPr>
      </w:pPr>
      <w:r w:rsidRPr="00D11299">
        <w:rPr>
          <w:szCs w:val="16"/>
          <w:lang w:val="fr-FR" w:eastAsia="en-GB"/>
        </w:rPr>
        <w:t>Inhumation proche des rituels du Proche-Orient (BIB 2811)</w:t>
      </w:r>
    </w:p>
    <w:p w14:paraId="1732FD7B" w14:textId="77777777" w:rsidR="00162A96" w:rsidRPr="00D11299" w:rsidRDefault="00162A96" w:rsidP="00936596">
      <w:pPr>
        <w:autoSpaceDE w:val="0"/>
        <w:autoSpaceDN w:val="0"/>
        <w:adjustRightInd w:val="0"/>
        <w:rPr>
          <w:szCs w:val="16"/>
          <w:lang w:val="fr-FR" w:eastAsia="en-GB"/>
        </w:rPr>
      </w:pPr>
    </w:p>
    <w:p w14:paraId="1A3315A7" w14:textId="77777777" w:rsidR="00162A96" w:rsidRPr="006062CB" w:rsidRDefault="00162A96" w:rsidP="00162A96">
      <w:pPr>
        <w:pStyle w:val="Heading3"/>
        <w:rPr>
          <w:lang w:val="en-US" w:eastAsia="en-GB"/>
        </w:rPr>
      </w:pPr>
      <w:r w:rsidRPr="006062CB">
        <w:rPr>
          <w:lang w:val="en-US" w:eastAsia="en-GB"/>
        </w:rPr>
        <w:t>2CH0102</w:t>
      </w:r>
    </w:p>
    <w:p w14:paraId="34D26376" w14:textId="48D4015D" w:rsidR="00162A96" w:rsidRDefault="00162A96" w:rsidP="00162A96">
      <w:pPr>
        <w:rPr>
          <w:lang w:eastAsia="en-GB"/>
        </w:rPr>
      </w:pPr>
      <w:r>
        <w:rPr>
          <w:lang w:eastAsia="en-GB"/>
        </w:rPr>
        <w:t xml:space="preserve">hg: </w:t>
      </w:r>
      <w:hyperlink r:id="rId2610" w:anchor="IND_Gen_haplogr_H" w:history="1">
        <w:r w:rsidR="00D11299" w:rsidRPr="00E32113">
          <w:rPr>
            <w:rStyle w:val="Hyperlink"/>
            <w:szCs w:val="22"/>
            <w:lang w:eastAsia="en-GB"/>
          </w:rPr>
          <w:t>H</w:t>
        </w:r>
      </w:hyperlink>
      <w:r w:rsidR="00D11299" w:rsidRPr="00E32113">
        <w:rPr>
          <w:szCs w:val="22"/>
          <w:lang w:eastAsia="en-GB"/>
        </w:rPr>
        <w:t xml:space="preserve"> </w:t>
      </w:r>
      <w:r>
        <w:rPr>
          <w:lang w:eastAsia="en-GB"/>
        </w:rPr>
        <w:t xml:space="preserve"> (BIB 2811)</w:t>
      </w:r>
    </w:p>
    <w:p w14:paraId="063E7DC3" w14:textId="77777777" w:rsidR="00162A96" w:rsidRDefault="00162A96" w:rsidP="00162A96">
      <w:pPr>
        <w:rPr>
          <w:lang w:eastAsia="en-GB"/>
        </w:rPr>
      </w:pPr>
    </w:p>
    <w:p w14:paraId="266B57CA" w14:textId="77777777" w:rsidR="00162A96" w:rsidRPr="00162A96" w:rsidRDefault="00162A96" w:rsidP="00162A96">
      <w:pPr>
        <w:rPr>
          <w:lang w:eastAsia="en-GB"/>
        </w:rPr>
      </w:pPr>
      <w:r w:rsidRPr="00162A96">
        <w:rPr>
          <w:lang w:eastAsia="en-GB"/>
        </w:rPr>
        <w:t xml:space="preserve">Cardial, </w:t>
      </w:r>
      <w:r w:rsidRPr="00162A96">
        <w:rPr>
          <w:szCs w:val="16"/>
          <w:lang w:eastAsia="en-GB"/>
        </w:rPr>
        <w:t>5329–4999 cal. BCE (BIB 2811</w:t>
      </w:r>
    </w:p>
    <w:p w14:paraId="7F13B1D4" w14:textId="77777777" w:rsidR="00162A96" w:rsidRPr="00162A96" w:rsidRDefault="00162A96" w:rsidP="00936596">
      <w:pPr>
        <w:autoSpaceDE w:val="0"/>
        <w:autoSpaceDN w:val="0"/>
        <w:adjustRightInd w:val="0"/>
        <w:rPr>
          <w:szCs w:val="20"/>
          <w:lang w:eastAsia="en-GB"/>
        </w:rPr>
      </w:pPr>
    </w:p>
    <w:p w14:paraId="3199FCDD" w14:textId="77777777" w:rsidR="00162A96" w:rsidRPr="006062CB" w:rsidRDefault="00162A96" w:rsidP="00162A96">
      <w:pPr>
        <w:pStyle w:val="Heading3"/>
        <w:rPr>
          <w:lang w:val="en-US" w:eastAsia="en-GB"/>
        </w:rPr>
      </w:pPr>
      <w:r w:rsidRPr="006062CB">
        <w:rPr>
          <w:lang w:val="en-US" w:eastAsia="en-GB"/>
        </w:rPr>
        <w:t>3CH01</w:t>
      </w:r>
    </w:p>
    <w:p w14:paraId="7B868505" w14:textId="128D116E" w:rsidR="00162A96" w:rsidRDefault="00162A96" w:rsidP="00162A96">
      <w:pPr>
        <w:rPr>
          <w:lang w:eastAsia="en-GB"/>
        </w:rPr>
      </w:pPr>
      <w:r>
        <w:rPr>
          <w:lang w:eastAsia="en-GB"/>
        </w:rPr>
        <w:t xml:space="preserve">hg: </w:t>
      </w:r>
      <w:hyperlink r:id="rId2611" w:anchor="IND_Gen_haplogr_H" w:history="1">
        <w:r w:rsidR="00D11299" w:rsidRPr="00D11299">
          <w:rPr>
            <w:rStyle w:val="Hyperlink"/>
            <w:szCs w:val="22"/>
            <w:lang w:eastAsia="en-GB"/>
          </w:rPr>
          <w:t>H</w:t>
        </w:r>
      </w:hyperlink>
      <w:r w:rsidR="00D11299" w:rsidRPr="00D11299">
        <w:rPr>
          <w:szCs w:val="22"/>
          <w:lang w:eastAsia="en-GB"/>
        </w:rPr>
        <w:t xml:space="preserve"> </w:t>
      </w:r>
      <w:r>
        <w:rPr>
          <w:lang w:eastAsia="en-GB"/>
        </w:rPr>
        <w:t xml:space="preserve"> (BIB 2811)</w:t>
      </w:r>
    </w:p>
    <w:p w14:paraId="72AA0FBE" w14:textId="77777777" w:rsidR="00162A96" w:rsidRPr="00162A96" w:rsidRDefault="00162A96" w:rsidP="00936596">
      <w:pPr>
        <w:autoSpaceDE w:val="0"/>
        <w:autoSpaceDN w:val="0"/>
        <w:adjustRightInd w:val="0"/>
        <w:rPr>
          <w:szCs w:val="20"/>
          <w:lang w:eastAsia="en-GB"/>
        </w:rPr>
      </w:pPr>
    </w:p>
    <w:p w14:paraId="012AE0D7" w14:textId="77777777" w:rsidR="00162A96" w:rsidRPr="00E32113" w:rsidRDefault="00162A96" w:rsidP="00936596">
      <w:pPr>
        <w:autoSpaceDE w:val="0"/>
        <w:autoSpaceDN w:val="0"/>
        <w:adjustRightInd w:val="0"/>
        <w:rPr>
          <w:szCs w:val="20"/>
          <w:lang w:val="fr-FR" w:eastAsia="en-GB"/>
        </w:rPr>
      </w:pPr>
      <w:r w:rsidRPr="00E32113">
        <w:rPr>
          <w:lang w:val="fr-FR" w:eastAsia="en-GB"/>
        </w:rPr>
        <w:t xml:space="preserve">Cardial, </w:t>
      </w:r>
      <w:r w:rsidRPr="00E32113">
        <w:rPr>
          <w:szCs w:val="16"/>
          <w:lang w:val="fr-FR" w:eastAsia="en-GB"/>
        </w:rPr>
        <w:t>5329–4999 cal. BCE (BIB 2811</w:t>
      </w:r>
    </w:p>
    <w:p w14:paraId="65005279" w14:textId="77777777" w:rsidR="00AF5677" w:rsidRPr="00E32113" w:rsidRDefault="00AF5677" w:rsidP="001D55DD">
      <w:pPr>
        <w:rPr>
          <w:rStyle w:val="dato"/>
          <w:lang w:val="fr-FR"/>
        </w:rPr>
      </w:pPr>
    </w:p>
    <w:p w14:paraId="5868D8E7" w14:textId="77777777" w:rsidR="00AF5677" w:rsidRDefault="00AF5677" w:rsidP="00426FF9">
      <w:pPr>
        <w:pStyle w:val="Heading1"/>
        <w:rPr>
          <w:rStyle w:val="dato"/>
        </w:rPr>
      </w:pPr>
      <w:bookmarkStart w:id="1151" w:name="Sit_Chimiachas"/>
      <w:r>
        <w:rPr>
          <w:rStyle w:val="dato"/>
        </w:rPr>
        <w:t>CHIMIACHAS</w:t>
      </w:r>
    </w:p>
    <w:bookmarkEnd w:id="1151"/>
    <w:p w14:paraId="4955FF44" w14:textId="77777777" w:rsidR="00FD5721" w:rsidRDefault="00FD5721" w:rsidP="001D55DD">
      <w:pPr>
        <w:rPr>
          <w:rStyle w:val="dato"/>
          <w:lang w:val="fr-FR"/>
        </w:rPr>
      </w:pPr>
    </w:p>
    <w:p w14:paraId="032EBC62" w14:textId="6FB9CEC9" w:rsidR="00FD5721" w:rsidRDefault="00FD5721" w:rsidP="00FD5721">
      <w:pPr>
        <w:autoSpaceDE w:val="0"/>
        <w:autoSpaceDN w:val="0"/>
        <w:adjustRightInd w:val="0"/>
        <w:rPr>
          <w:iCs/>
          <w:szCs w:val="20"/>
          <w:lang w:val="fr-FR" w:eastAsia="en-GB"/>
        </w:rPr>
      </w:pPr>
      <w:r>
        <w:rPr>
          <w:rStyle w:val="dato"/>
          <w:lang w:val="fr-FR"/>
        </w:rPr>
        <w:t>Abrigo de Chimiachas (</w:t>
      </w:r>
      <w:r w:rsidR="0066629E" w:rsidRPr="0032190F">
        <w:rPr>
          <w:iCs/>
          <w:szCs w:val="20"/>
          <w:lang w:val="fr-FR" w:eastAsia="en-GB"/>
        </w:rPr>
        <w:t xml:space="preserve">Huesca, </w:t>
      </w:r>
      <w:r>
        <w:rPr>
          <w:rStyle w:val="dato"/>
          <w:lang w:val="fr-FR"/>
        </w:rPr>
        <w:t xml:space="preserve">Espagne) montre des représentations proches de celles d' </w:t>
      </w:r>
      <w:hyperlink r:id="rId2612" w:anchor="Sit_O_Lomar" w:history="1">
        <w:r w:rsidRPr="00AF5677">
          <w:rPr>
            <w:rStyle w:val="Hyperlink"/>
            <w:iCs/>
            <w:szCs w:val="20"/>
            <w:lang w:val="fr-FR" w:eastAsia="en-GB"/>
          </w:rPr>
          <w:t>O Lomar</w:t>
        </w:r>
      </w:hyperlink>
      <w:r>
        <w:rPr>
          <w:rStyle w:val="dato"/>
          <w:lang w:val="fr-FR"/>
        </w:rPr>
        <w:t xml:space="preserve"> (BIB 2775) </w:t>
      </w:r>
      <w:r w:rsidRPr="0032190F">
        <w:rPr>
          <w:iCs/>
          <w:szCs w:val="20"/>
          <w:lang w:val="fr-FR" w:eastAsia="en-GB"/>
        </w:rPr>
        <w:t xml:space="preserve">abri peint, </w:t>
      </w:r>
      <w:r w:rsidRPr="0032190F">
        <w:rPr>
          <w:lang w:val="fr-FR"/>
        </w:rPr>
        <w:t>"</w:t>
      </w:r>
      <w:hyperlink r:id="rId2613" w:anchor="Cul_Schemat_Espagne" w:history="1">
        <w:r w:rsidRPr="0032190F">
          <w:rPr>
            <w:rStyle w:val="Hyperlink"/>
            <w:lang w:val="fr-FR"/>
          </w:rPr>
          <w:t>art schématique ibérique</w:t>
        </w:r>
      </w:hyperlink>
      <w:r w:rsidRPr="0032190F">
        <w:rPr>
          <w:lang w:val="fr-FR"/>
        </w:rPr>
        <w:t xml:space="preserve">" </w:t>
      </w:r>
      <w:r w:rsidRPr="0032190F">
        <w:rPr>
          <w:iCs/>
          <w:szCs w:val="20"/>
          <w:lang w:val="fr-FR" w:eastAsia="en-GB"/>
        </w:rPr>
        <w:t xml:space="preserve">peinture levantine, </w:t>
      </w:r>
      <w:r w:rsidRPr="0032190F">
        <w:rPr>
          <w:szCs w:val="20"/>
          <w:lang w:val="fr-FR" w:eastAsia="en-GB"/>
        </w:rPr>
        <w:t xml:space="preserve">unique et très grand </w:t>
      </w:r>
      <w:hyperlink r:id="rId2614" w:anchor="Cul_Art_TAC_T_z_cervide" w:history="1">
        <w:r w:rsidRPr="0032190F">
          <w:rPr>
            <w:rStyle w:val="Hyperlink"/>
            <w:lang w:val="fr-FR"/>
          </w:rPr>
          <w:t>cerf</w:t>
        </w:r>
      </w:hyperlink>
      <w:r w:rsidRPr="0032190F">
        <w:rPr>
          <w:rStyle w:val="st"/>
          <w:lang w:val="fr-FR"/>
        </w:rPr>
        <w:t xml:space="preserve"> </w:t>
      </w:r>
      <w:r w:rsidRPr="0032190F">
        <w:rPr>
          <w:szCs w:val="20"/>
          <w:lang w:val="fr-FR" w:eastAsia="en-GB"/>
        </w:rPr>
        <w:t>naturaliste</w:t>
      </w:r>
      <w:r>
        <w:rPr>
          <w:iCs/>
          <w:szCs w:val="20"/>
          <w:lang w:val="fr-FR" w:eastAsia="en-GB"/>
        </w:rPr>
        <w:t xml:space="preserve"> (BIB 2397 p. 624)</w:t>
      </w:r>
    </w:p>
    <w:p w14:paraId="32FDA590" w14:textId="1D893472" w:rsidR="0066629E" w:rsidRPr="00FD5721" w:rsidRDefault="0066629E" w:rsidP="00FD5721">
      <w:pPr>
        <w:autoSpaceDE w:val="0"/>
        <w:autoSpaceDN w:val="0"/>
        <w:adjustRightInd w:val="0"/>
        <w:rPr>
          <w:iCs/>
          <w:szCs w:val="20"/>
          <w:lang w:val="fr-FR" w:eastAsia="en-GB"/>
        </w:rPr>
      </w:pPr>
      <w:r>
        <w:rPr>
          <w:szCs w:val="20"/>
          <w:lang w:val="fr-FR" w:eastAsia="en-GB"/>
        </w:rPr>
        <w:t xml:space="preserve">Proche d'une source (v. </w:t>
      </w:r>
      <w:hyperlink r:id="rId2615" w:anchor="Cul_Schemat_Espagne_sit_humid" w:history="1">
        <w:r w:rsidRPr="0066629E">
          <w:rPr>
            <w:rStyle w:val="Hyperlink"/>
            <w:szCs w:val="20"/>
            <w:lang w:val="fr-FR" w:eastAsia="en-GB"/>
          </w:rPr>
          <w:t>humidité</w:t>
        </w:r>
      </w:hyperlink>
      <w:r w:rsidR="00D96A5B" w:rsidRPr="000A4D97">
        <w:rPr>
          <w:lang w:val="fr-FR"/>
        </w:rPr>
        <w:t xml:space="preserve">) </w:t>
      </w:r>
      <w:r>
        <w:rPr>
          <w:szCs w:val="20"/>
          <w:lang w:val="fr-FR" w:eastAsia="en-GB"/>
        </w:rPr>
        <w:t>(BIB 2397 p. 644)</w:t>
      </w:r>
    </w:p>
    <w:p w14:paraId="47C5545D" w14:textId="77777777" w:rsidR="001D55DD" w:rsidRPr="0032190F" w:rsidRDefault="001D55DD" w:rsidP="001D55DD">
      <w:pPr>
        <w:rPr>
          <w:lang w:val="fr-FR"/>
        </w:rPr>
      </w:pPr>
    </w:p>
    <w:p w14:paraId="78425676" w14:textId="77777777" w:rsidR="001D55DD" w:rsidRPr="0032190F" w:rsidRDefault="001D55DD" w:rsidP="00426FF9">
      <w:pPr>
        <w:pStyle w:val="Heading1"/>
      </w:pPr>
      <w:bookmarkStart w:id="1152" w:name="Sit_O_Lomar"/>
      <w:r w:rsidRPr="0032190F">
        <w:t>O LOMAR</w:t>
      </w:r>
    </w:p>
    <w:bookmarkEnd w:id="1152"/>
    <w:p w14:paraId="23FBF58A" w14:textId="77777777" w:rsidR="00FD5721" w:rsidRDefault="00FD5721" w:rsidP="001D55DD">
      <w:pPr>
        <w:rPr>
          <w:lang w:val="fr-FR"/>
        </w:rPr>
      </w:pPr>
    </w:p>
    <w:p w14:paraId="14076E9A" w14:textId="2811CBE1" w:rsidR="001D55DD" w:rsidRDefault="001D55DD" w:rsidP="001D55DD">
      <w:pPr>
        <w:rPr>
          <w:lang w:val="fr-FR"/>
        </w:rPr>
      </w:pPr>
      <w:r w:rsidRPr="0032190F">
        <w:rPr>
          <w:lang w:val="fr-FR"/>
        </w:rPr>
        <w:t>O Lomar (</w:t>
      </w:r>
      <w:r w:rsidRPr="0032190F">
        <w:rPr>
          <w:rStyle w:val="st"/>
          <w:lang w:val="fr-FR"/>
        </w:rPr>
        <w:t xml:space="preserve">Fanlo, </w:t>
      </w:r>
      <w:r w:rsidRPr="0032190F">
        <w:rPr>
          <w:lang w:val="fr-FR"/>
        </w:rPr>
        <w:t>Huesca)</w:t>
      </w:r>
      <w:r w:rsidR="00AE1493" w:rsidRPr="00AE1493">
        <w:rPr>
          <w:rFonts w:ascii="Minion-Regular" w:hAnsi="Minion-Regular" w:cs="Minion-Regular"/>
          <w:lang w:val="fr-FR" w:eastAsia="en-GB"/>
        </w:rPr>
        <w:t xml:space="preserve"> </w:t>
      </w:r>
      <w:r w:rsidR="00AE1493">
        <w:rPr>
          <w:rFonts w:ascii="Minion-Regular" w:hAnsi="Minion-Regular" w:cs="Minion-Regular"/>
          <w:lang w:val="fr-FR" w:eastAsia="en-GB"/>
        </w:rPr>
        <w:t xml:space="preserve">dans les </w:t>
      </w:r>
      <w:hyperlink r:id="rId2616" w:anchor="Sit_Pyrenees_Centrales" w:history="1">
        <w:r w:rsidR="00AE1493" w:rsidRPr="0032190F">
          <w:rPr>
            <w:rStyle w:val="Hyperlink"/>
            <w:szCs w:val="20"/>
            <w:lang w:val="fr-FR" w:eastAsia="en-GB"/>
          </w:rPr>
          <w:t>Pyrénées centrales</w:t>
        </w:r>
      </w:hyperlink>
      <w:r w:rsidR="00AE1493">
        <w:rPr>
          <w:rFonts w:ascii="Minion-Regular" w:hAnsi="Minion-Regular" w:cs="Minion-Regular"/>
          <w:lang w:val="fr-FR" w:eastAsia="en-GB"/>
        </w:rPr>
        <w:t xml:space="preserve">, </w:t>
      </w:r>
      <w:r w:rsidRPr="0032190F">
        <w:rPr>
          <w:lang w:val="fr-FR"/>
        </w:rPr>
        <w:t xml:space="preserve"> est un site d'</w:t>
      </w:r>
      <w:r w:rsidR="00FD5721">
        <w:rPr>
          <w:lang w:val="fr-FR"/>
        </w:rPr>
        <w:t xml:space="preserve"> art levantin</w:t>
      </w:r>
      <w:r w:rsidR="00AE1493">
        <w:rPr>
          <w:lang w:val="fr-FR"/>
        </w:rPr>
        <w:t xml:space="preserve"> (BIB 2775)</w:t>
      </w:r>
      <w:r w:rsidR="00FD5721">
        <w:rPr>
          <w:lang w:val="fr-FR"/>
        </w:rPr>
        <w:t xml:space="preserve"> </w:t>
      </w:r>
      <w:r w:rsidR="00FD5721" w:rsidRPr="00FD5721">
        <w:rPr>
          <w:i/>
          <w:lang w:val="fr-FR"/>
        </w:rPr>
        <w:t>"</w:t>
      </w:r>
      <w:hyperlink r:id="rId2617" w:anchor="Cul_Schemat_Espagne" w:history="1">
        <w:r w:rsidR="00FD5721" w:rsidRPr="00FD5721">
          <w:rPr>
            <w:rStyle w:val="Hyperlink"/>
            <w:i/>
            <w:lang w:val="fr-FR"/>
          </w:rPr>
          <w:t>art schématique ibérique</w:t>
        </w:r>
      </w:hyperlink>
      <w:r w:rsidR="00FD5721" w:rsidRPr="00FD5721">
        <w:rPr>
          <w:i/>
          <w:lang w:val="fr-FR"/>
        </w:rPr>
        <w:t>" (Natcho, com. pers.)</w:t>
      </w:r>
    </w:p>
    <w:p w14:paraId="7C2AB7A6" w14:textId="77777777" w:rsidR="00AF5677" w:rsidRDefault="00AE1493" w:rsidP="001D55DD">
      <w:pPr>
        <w:rPr>
          <w:lang w:val="fr-FR"/>
        </w:rPr>
      </w:pPr>
      <w:r>
        <w:rPr>
          <w:lang w:val="fr-FR"/>
        </w:rPr>
        <w:t xml:space="preserve">Enorme bloc de 4 m de haut disposé sur </w:t>
      </w:r>
      <w:r w:rsidRPr="00AE1493">
        <w:rPr>
          <w:i/>
          <w:lang w:val="fr-FR"/>
        </w:rPr>
        <w:t>una loma</w:t>
      </w:r>
      <w:r>
        <w:rPr>
          <w:lang w:val="fr-FR"/>
        </w:rPr>
        <w:t xml:space="preserve"> herbeuse. </w:t>
      </w:r>
      <w:r w:rsidR="00FD5721">
        <w:rPr>
          <w:lang w:val="fr-FR"/>
        </w:rPr>
        <w:t>(BIB 2775)</w:t>
      </w:r>
    </w:p>
    <w:p w14:paraId="0DD453DE" w14:textId="77777777" w:rsidR="00AF5677" w:rsidRDefault="00AF5677" w:rsidP="001D55DD">
      <w:pPr>
        <w:rPr>
          <w:lang w:val="fr-FR"/>
        </w:rPr>
      </w:pPr>
    </w:p>
    <w:p w14:paraId="25A2292B" w14:textId="77777777" w:rsidR="00AF5677" w:rsidRDefault="00AF5677" w:rsidP="00AF5677">
      <w:pPr>
        <w:pStyle w:val="Heading2"/>
      </w:pPr>
      <w:r>
        <w:t>art rupestre</w:t>
      </w:r>
    </w:p>
    <w:p w14:paraId="59120EF7" w14:textId="77777777" w:rsidR="00AF5677" w:rsidRDefault="00AF5677" w:rsidP="001D55DD">
      <w:pPr>
        <w:rPr>
          <w:lang w:val="fr-FR"/>
        </w:rPr>
      </w:pPr>
    </w:p>
    <w:p w14:paraId="24D50A5A" w14:textId="77777777" w:rsidR="00FD5721" w:rsidRPr="00FD5721" w:rsidRDefault="00AE1493" w:rsidP="00FD5721">
      <w:pPr>
        <w:pStyle w:val="Default"/>
        <w:rPr>
          <w:sz w:val="22"/>
          <w:szCs w:val="22"/>
          <w:lang w:val="fr-FR"/>
        </w:rPr>
      </w:pPr>
      <w:r>
        <w:rPr>
          <w:lang w:val="fr-FR"/>
        </w:rPr>
        <w:t xml:space="preserve">Représentations sur un panneau </w:t>
      </w:r>
      <w:r w:rsidR="00AF5677">
        <w:rPr>
          <w:lang w:val="fr-FR"/>
        </w:rPr>
        <w:t>sub</w:t>
      </w:r>
      <w:r>
        <w:rPr>
          <w:lang w:val="fr-FR"/>
        </w:rPr>
        <w:t>vertical</w:t>
      </w:r>
      <w:r w:rsidR="00AF5677">
        <w:rPr>
          <w:lang w:val="fr-FR"/>
        </w:rPr>
        <w:t xml:space="preserve"> ou légèrement en devers</w:t>
      </w:r>
      <w:r>
        <w:rPr>
          <w:lang w:val="fr-FR"/>
        </w:rPr>
        <w:t xml:space="preserve"> (BIB 2775)</w:t>
      </w:r>
      <w:r w:rsidR="00AF5677">
        <w:rPr>
          <w:lang w:val="fr-FR"/>
        </w:rPr>
        <w:t xml:space="preserve">. </w:t>
      </w:r>
    </w:p>
    <w:p w14:paraId="1BFAD266" w14:textId="77777777" w:rsidR="00AE1493" w:rsidRDefault="00AE1493" w:rsidP="001D55DD">
      <w:pPr>
        <w:rPr>
          <w:lang w:val="fr-FR"/>
        </w:rPr>
      </w:pPr>
    </w:p>
    <w:p w14:paraId="00665346" w14:textId="77777777" w:rsidR="00AF5677" w:rsidRDefault="00AF5677" w:rsidP="001D55DD">
      <w:pPr>
        <w:rPr>
          <w:lang w:val="fr-FR"/>
        </w:rPr>
      </w:pPr>
    </w:p>
    <w:p w14:paraId="70954B17" w14:textId="77777777" w:rsidR="00AF5677" w:rsidRDefault="00AF5677" w:rsidP="00AF5677">
      <w:pPr>
        <w:pStyle w:val="Heading3"/>
      </w:pPr>
      <w:r>
        <w:t>Panneau 1</w:t>
      </w:r>
    </w:p>
    <w:p w14:paraId="2A6EA712" w14:textId="77777777" w:rsidR="00AF5677" w:rsidRDefault="00AF5677" w:rsidP="001D55DD">
      <w:pPr>
        <w:rPr>
          <w:lang w:val="fr-FR"/>
        </w:rPr>
      </w:pPr>
      <w:r w:rsidRPr="00AF5677">
        <w:rPr>
          <w:i/>
          <w:lang w:val="fr-FR"/>
        </w:rPr>
        <w:t>panel 1</w:t>
      </w:r>
    </w:p>
    <w:p w14:paraId="720C2D2F" w14:textId="77777777" w:rsidR="00277622" w:rsidRDefault="00277622" w:rsidP="001D55DD">
      <w:pPr>
        <w:rPr>
          <w:lang w:val="fr-FR"/>
        </w:rPr>
      </w:pPr>
    </w:p>
    <w:p w14:paraId="582E677F" w14:textId="77777777" w:rsidR="00277622" w:rsidRPr="00277622" w:rsidRDefault="00277622" w:rsidP="001D55DD">
      <w:pPr>
        <w:rPr>
          <w:lang w:val="fr-FR"/>
        </w:rPr>
      </w:pPr>
      <w:r>
        <w:rPr>
          <w:lang w:val="fr-FR"/>
        </w:rPr>
        <w:t>La surface aurait été préparée ce qui va dans le sens d'une datation ancienne (BIB 2775)</w:t>
      </w:r>
    </w:p>
    <w:p w14:paraId="0745640F" w14:textId="77777777" w:rsidR="00AF5677" w:rsidRPr="00AF5677" w:rsidRDefault="00AF5677" w:rsidP="00AF5677">
      <w:pPr>
        <w:pStyle w:val="Default"/>
        <w:rPr>
          <w:lang w:val="fr-FR"/>
        </w:rPr>
      </w:pPr>
    </w:p>
    <w:p w14:paraId="0C1C3CAA" w14:textId="77777777" w:rsidR="00AF5677" w:rsidRPr="00AF5677" w:rsidRDefault="00AF5677" w:rsidP="00AF5677">
      <w:pPr>
        <w:pStyle w:val="Heading4"/>
      </w:pPr>
      <w:r w:rsidRPr="00AF5677">
        <w:t>OL.01</w:t>
      </w:r>
    </w:p>
    <w:p w14:paraId="324FF57D" w14:textId="77777777" w:rsidR="00AF5677" w:rsidRPr="00AF5677" w:rsidRDefault="00AF5677" w:rsidP="00AF5677">
      <w:pPr>
        <w:rPr>
          <w:lang w:val="fr-FR"/>
        </w:rPr>
      </w:pPr>
      <w:r w:rsidRPr="00AF5677">
        <w:rPr>
          <w:lang w:val="fr-FR"/>
        </w:rPr>
        <w:t>Biche (</w:t>
      </w:r>
      <w:r w:rsidRPr="00AF5677">
        <w:rPr>
          <w:i/>
          <w:lang w:val="fr-FR"/>
        </w:rPr>
        <w:t>cierva</w:t>
      </w:r>
      <w:r w:rsidRPr="00AF5677">
        <w:rPr>
          <w:lang w:val="fr-FR"/>
        </w:rPr>
        <w:t>) rouge</w:t>
      </w:r>
      <w:r w:rsidR="002477E8">
        <w:rPr>
          <w:lang w:val="fr-FR"/>
        </w:rPr>
        <w:t xml:space="preserve"> naturaliste</w:t>
      </w:r>
      <w:r w:rsidRPr="00AF5677">
        <w:rPr>
          <w:lang w:val="fr-FR"/>
        </w:rPr>
        <w:t>, orientée vers la gauche</w:t>
      </w:r>
      <w:r>
        <w:rPr>
          <w:lang w:val="fr-FR"/>
        </w:rPr>
        <w:t>, oreilles en V.</w:t>
      </w:r>
      <w:r w:rsidR="00277622">
        <w:rPr>
          <w:lang w:val="fr-FR"/>
        </w:rPr>
        <w:t xml:space="preserve"> Sa partie antérieure (poitrail, tête) est recouverte de calcite (BIB 2775)</w:t>
      </w:r>
      <w:r>
        <w:rPr>
          <w:lang w:val="fr-FR"/>
        </w:rPr>
        <w:t xml:space="preserve"> 23 cm x 18 cm (BIB 2775)</w:t>
      </w:r>
    </w:p>
    <w:p w14:paraId="40898AEF" w14:textId="77777777" w:rsidR="00AF5677" w:rsidRDefault="00AF5677" w:rsidP="00AF5677">
      <w:pPr>
        <w:rPr>
          <w:lang w:val="fr-FR"/>
        </w:rPr>
      </w:pPr>
    </w:p>
    <w:p w14:paraId="77A3DA72" w14:textId="77777777" w:rsidR="00AF5677" w:rsidRPr="00AF5677" w:rsidRDefault="00AF5677" w:rsidP="00AF5677">
      <w:pPr>
        <w:pStyle w:val="Heading4"/>
      </w:pPr>
      <w:r w:rsidRPr="00AF5677">
        <w:t>OL.0</w:t>
      </w:r>
      <w:r>
        <w:t>2</w:t>
      </w:r>
    </w:p>
    <w:p w14:paraId="64004FA2" w14:textId="77777777" w:rsidR="00AF5677" w:rsidRDefault="00AF5677" w:rsidP="00AF5677">
      <w:pPr>
        <w:rPr>
          <w:lang w:val="fr-FR"/>
        </w:rPr>
      </w:pPr>
      <w:r w:rsidRPr="00AF5677">
        <w:rPr>
          <w:lang w:val="fr-FR"/>
        </w:rPr>
        <w:t>Biche (</w:t>
      </w:r>
      <w:r w:rsidRPr="00AF5677">
        <w:rPr>
          <w:i/>
          <w:lang w:val="fr-FR"/>
        </w:rPr>
        <w:t>cierva</w:t>
      </w:r>
      <w:r w:rsidRPr="00AF5677">
        <w:rPr>
          <w:lang w:val="fr-FR"/>
        </w:rPr>
        <w:t>) rouge</w:t>
      </w:r>
      <w:r w:rsidR="002477E8">
        <w:rPr>
          <w:lang w:val="fr-FR"/>
        </w:rPr>
        <w:t xml:space="preserve"> naturaliste</w:t>
      </w:r>
      <w:r w:rsidRPr="00AF5677">
        <w:rPr>
          <w:lang w:val="fr-FR"/>
        </w:rPr>
        <w:t xml:space="preserve">, orientée vers la </w:t>
      </w:r>
      <w:r>
        <w:rPr>
          <w:lang w:val="fr-FR"/>
        </w:rPr>
        <w:t>droite, 10 cm x 6 cm (BIB 2775)</w:t>
      </w:r>
    </w:p>
    <w:p w14:paraId="7AFBDC61" w14:textId="77777777" w:rsidR="00AF5677" w:rsidRPr="00AF5677" w:rsidRDefault="00AF5677" w:rsidP="00AF5677">
      <w:pPr>
        <w:rPr>
          <w:lang w:val="fr-FR"/>
        </w:rPr>
      </w:pPr>
    </w:p>
    <w:p w14:paraId="2B426FF9" w14:textId="77777777" w:rsidR="00AF5677" w:rsidRDefault="00AF5677" w:rsidP="00AF5677">
      <w:pPr>
        <w:pStyle w:val="Heading4"/>
      </w:pPr>
      <w:r w:rsidRPr="00AF5677">
        <w:t>OL.0</w:t>
      </w:r>
      <w:r>
        <w:t>3</w:t>
      </w:r>
    </w:p>
    <w:p w14:paraId="2ECE6B51" w14:textId="77777777" w:rsidR="00AF5677" w:rsidRDefault="00AF5677" w:rsidP="00AF5677">
      <w:pPr>
        <w:rPr>
          <w:lang w:val="fr-FR"/>
        </w:rPr>
      </w:pPr>
      <w:r>
        <w:rPr>
          <w:lang w:val="fr-FR"/>
        </w:rPr>
        <w:t>Figure rouge indéterminée peut-être anthropomorphe (archer ?) (BIB 2775)</w:t>
      </w:r>
    </w:p>
    <w:p w14:paraId="3FF7BD52" w14:textId="77777777" w:rsidR="00AF5677" w:rsidRDefault="00AF5677" w:rsidP="00AF5677">
      <w:pPr>
        <w:rPr>
          <w:lang w:val="fr-FR"/>
        </w:rPr>
      </w:pPr>
    </w:p>
    <w:p w14:paraId="1E26C3CA" w14:textId="77777777" w:rsidR="00AF5677" w:rsidRDefault="00AF5677" w:rsidP="00AF5677">
      <w:pPr>
        <w:pStyle w:val="Heading4"/>
      </w:pPr>
      <w:r w:rsidRPr="00AF5677">
        <w:t>OL.0</w:t>
      </w:r>
      <w:r>
        <w:t>4</w:t>
      </w:r>
    </w:p>
    <w:p w14:paraId="5031DD6B" w14:textId="77777777" w:rsidR="00AF5677" w:rsidRDefault="00AF5677" w:rsidP="00AF5677">
      <w:pPr>
        <w:rPr>
          <w:lang w:val="fr-FR"/>
        </w:rPr>
      </w:pPr>
      <w:r>
        <w:rPr>
          <w:lang w:val="fr-FR"/>
        </w:rPr>
        <w:t>Restes de pigments rouges (BIB 2775)</w:t>
      </w:r>
    </w:p>
    <w:p w14:paraId="24084530" w14:textId="77777777" w:rsidR="00AF5677" w:rsidRDefault="00AF5677" w:rsidP="00AF5677">
      <w:pPr>
        <w:rPr>
          <w:lang w:val="fr-FR"/>
        </w:rPr>
      </w:pPr>
    </w:p>
    <w:p w14:paraId="6C530AD1" w14:textId="77777777" w:rsidR="00277622" w:rsidRDefault="00277622" w:rsidP="00277622">
      <w:pPr>
        <w:pStyle w:val="Heading3"/>
      </w:pPr>
      <w:r>
        <w:t>Datation</w:t>
      </w:r>
    </w:p>
    <w:p w14:paraId="48D2DF99" w14:textId="7B7BFD84" w:rsidR="00277622" w:rsidRPr="00FD5721" w:rsidRDefault="00277622" w:rsidP="00277622">
      <w:pPr>
        <w:pStyle w:val="Default"/>
        <w:jc w:val="both"/>
        <w:rPr>
          <w:sz w:val="22"/>
          <w:szCs w:val="22"/>
          <w:lang w:val="fr-FR"/>
        </w:rPr>
      </w:pPr>
      <w:r>
        <w:rPr>
          <w:lang w:val="fr-FR"/>
        </w:rPr>
        <w:t xml:space="preserve">La préparation de la surface du panneau et la présence de calcite sur une partie des peintures va dans le sens d'une datation ancienne (BIB 2775) Les représentations trouvent des correspondances avec la "phase naturaliste" de la zone septentrionale (Alonso, Grimal, 1994) et </w:t>
      </w:r>
      <w:hyperlink r:id="rId2618" w:anchor="Sit_Chimiachas" w:history="1">
        <w:r w:rsidRPr="00FD5721">
          <w:rPr>
            <w:rStyle w:val="Hyperlink"/>
            <w:lang w:val="fr-FR"/>
          </w:rPr>
          <w:t>Chimiachas</w:t>
        </w:r>
      </w:hyperlink>
      <w:r>
        <w:rPr>
          <w:lang w:val="fr-FR"/>
        </w:rPr>
        <w:t xml:space="preserve"> ou </w:t>
      </w:r>
      <w:hyperlink r:id="rId2619" w:anchor="Sit_Arpan_L" w:history="1">
        <w:r w:rsidRPr="00AF5677">
          <w:rPr>
            <w:rStyle w:val="Hyperlink"/>
            <w:lang w:val="fr-FR"/>
          </w:rPr>
          <w:t>Arpa</w:t>
        </w:r>
        <w:r w:rsidR="006848D2">
          <w:rPr>
            <w:rStyle w:val="Hyperlink"/>
            <w:lang w:val="fr-FR"/>
          </w:rPr>
          <w:t>n L</w:t>
        </w:r>
      </w:hyperlink>
      <w:r>
        <w:rPr>
          <w:lang w:val="fr-FR"/>
        </w:rPr>
        <w:t xml:space="preserve"> (BIB 2775) D</w:t>
      </w:r>
      <w:r w:rsidRPr="00FD5721">
        <w:rPr>
          <w:lang w:val="fr-FR"/>
        </w:rPr>
        <w:t xml:space="preserve">es cervidés comparables sont présents aussi à </w:t>
      </w:r>
      <w:hyperlink r:id="rId2620" w:anchor="Sit_Muriecho" w:history="1">
        <w:r w:rsidRPr="00FD5721">
          <w:rPr>
            <w:rStyle w:val="Hyperlink"/>
            <w:lang w:val="fr-FR"/>
          </w:rPr>
          <w:t>Muriecho</w:t>
        </w:r>
      </w:hyperlink>
      <w:r w:rsidRPr="00FD5721">
        <w:rPr>
          <w:lang w:val="fr-FR"/>
        </w:rPr>
        <w:t xml:space="preserve">, </w:t>
      </w:r>
      <w:hyperlink r:id="rId2621" w:anchor="Sit_Labarta" w:history="1">
        <w:r w:rsidRPr="00FD5721">
          <w:rPr>
            <w:rStyle w:val="Hyperlink"/>
            <w:lang w:val="fr-FR"/>
          </w:rPr>
          <w:t>Labarta</w:t>
        </w:r>
      </w:hyperlink>
      <w:r w:rsidRPr="00FD5721">
        <w:rPr>
          <w:lang w:val="fr-FR"/>
        </w:rPr>
        <w:t xml:space="preserve">, </w:t>
      </w:r>
      <w:hyperlink r:id="rId2622" w:anchor="Sit_Litonares" w:history="1">
        <w:r w:rsidRPr="00FD5721">
          <w:rPr>
            <w:rStyle w:val="Hyperlink"/>
            <w:lang w:val="fr-FR"/>
          </w:rPr>
          <w:t>Litonares</w:t>
        </w:r>
      </w:hyperlink>
      <w:r w:rsidRPr="00FD5721">
        <w:rPr>
          <w:lang w:val="fr-FR"/>
        </w:rPr>
        <w:t xml:space="preserve"> 1 et 3 </w:t>
      </w:r>
      <w:r w:rsidRPr="00FD5721">
        <w:rPr>
          <w:szCs w:val="22"/>
          <w:lang w:val="fr-FR"/>
        </w:rPr>
        <w:t>(Baldellou, 2007)</w:t>
      </w:r>
      <w:r>
        <w:rPr>
          <w:szCs w:val="22"/>
          <w:lang w:val="fr-FR"/>
        </w:rPr>
        <w:t xml:space="preserve"> dans le </w:t>
      </w:r>
      <w:hyperlink r:id="rId2623" w:anchor="Sit_Vero" w:history="1">
        <w:r w:rsidRPr="00DF76F2">
          <w:rPr>
            <w:rStyle w:val="Hyperlink"/>
            <w:lang w:val="fr-FR"/>
          </w:rPr>
          <w:t>río Vero</w:t>
        </w:r>
      </w:hyperlink>
      <w:r>
        <w:rPr>
          <w:szCs w:val="22"/>
          <w:lang w:val="fr-FR"/>
        </w:rPr>
        <w:t xml:space="preserve"> et los Cañones de Guara</w:t>
      </w:r>
      <w:r w:rsidRPr="00FD5721">
        <w:rPr>
          <w:szCs w:val="22"/>
          <w:lang w:val="fr-FR"/>
        </w:rPr>
        <w:t xml:space="preserve"> (BIB 2775)</w:t>
      </w:r>
      <w:r>
        <w:rPr>
          <w:szCs w:val="22"/>
          <w:lang w:val="fr-FR"/>
        </w:rPr>
        <w:t xml:space="preserve"> Art levantin (BIB 2775)</w:t>
      </w:r>
    </w:p>
    <w:p w14:paraId="5CD8CB2B" w14:textId="77777777" w:rsidR="001D55DD" w:rsidRDefault="001D55DD" w:rsidP="001D55DD">
      <w:pPr>
        <w:rPr>
          <w:lang w:val="fr-FR"/>
        </w:rPr>
      </w:pPr>
    </w:p>
    <w:p w14:paraId="03F7219E" w14:textId="77777777" w:rsidR="00D64059" w:rsidRDefault="00D64059" w:rsidP="00426FF9">
      <w:pPr>
        <w:pStyle w:val="Heading1"/>
      </w:pPr>
      <w:bookmarkStart w:id="1153" w:name="Sit_Mallata_Puertolas"/>
      <w:r>
        <w:lastRenderedPageBreak/>
        <w:t>MALLATA PUERTOLAS</w:t>
      </w:r>
    </w:p>
    <w:bookmarkEnd w:id="1153"/>
    <w:p w14:paraId="3AD15A94" w14:textId="6B875D2E" w:rsidR="00D64059" w:rsidRDefault="00D64059" w:rsidP="001D55DD">
      <w:pPr>
        <w:rPr>
          <w:lang w:val="fr-FR"/>
        </w:rPr>
      </w:pPr>
      <w:r>
        <w:rPr>
          <w:lang w:val="fr-FR"/>
        </w:rPr>
        <w:t xml:space="preserve">Mallata Puertolas, </w:t>
      </w:r>
      <w:r w:rsidRPr="00D64059">
        <w:rPr>
          <w:lang w:val="fr-FR"/>
        </w:rPr>
        <w:t>vallée de Góriz</w:t>
      </w:r>
      <w:r>
        <w:rPr>
          <w:lang w:val="fr-FR"/>
        </w:rPr>
        <w:t xml:space="preserve"> (Fanlo, Huesca)</w:t>
      </w:r>
      <w:r w:rsidRPr="00D64059">
        <w:rPr>
          <w:lang w:val="fr-FR"/>
        </w:rPr>
        <w:t xml:space="preserve">, </w:t>
      </w:r>
      <w:r w:rsidRPr="00D64059">
        <w:rPr>
          <w:rFonts w:ascii="Minion-Regular" w:hAnsi="Minion-Regular" w:cs="Minion-Regular"/>
          <w:lang w:val="fr-FR" w:eastAsia="en-GB"/>
        </w:rPr>
        <w:t xml:space="preserve">dans les </w:t>
      </w:r>
      <w:hyperlink r:id="rId2624" w:anchor="Sit_Pyrenees_Centrales" w:history="1">
        <w:r w:rsidRPr="00D64059">
          <w:rPr>
            <w:rStyle w:val="Hyperlink"/>
            <w:szCs w:val="20"/>
            <w:lang w:val="fr-FR" w:eastAsia="en-GB"/>
          </w:rPr>
          <w:t>Pyrénées centrales</w:t>
        </w:r>
      </w:hyperlink>
      <w:r w:rsidRPr="00D64059">
        <w:rPr>
          <w:rFonts w:ascii="Minion-Regular" w:hAnsi="Minion-Regular" w:cs="Minion-Regular"/>
          <w:lang w:val="fr-FR" w:eastAsia="en-GB"/>
        </w:rPr>
        <w:t xml:space="preserve">, </w:t>
      </w:r>
      <w:r w:rsidRPr="00D64059">
        <w:rPr>
          <w:lang w:val="fr-FR"/>
        </w:rPr>
        <w:t>est un site d'"</w:t>
      </w:r>
      <w:hyperlink r:id="rId2625" w:anchor="Cul_Schemat_Espagne" w:history="1">
        <w:r w:rsidRPr="00D64059">
          <w:rPr>
            <w:rStyle w:val="Hyperlink"/>
            <w:lang w:val="fr-FR"/>
          </w:rPr>
          <w:t>art schématique ibérique</w:t>
        </w:r>
      </w:hyperlink>
      <w:r w:rsidRPr="00D64059">
        <w:rPr>
          <w:lang w:val="fr-FR"/>
        </w:rPr>
        <w:t>"</w:t>
      </w:r>
      <w:r w:rsidR="00957D27">
        <w:rPr>
          <w:lang w:val="fr-FR"/>
        </w:rPr>
        <w:t>. L'art rupestre est en relation avec une source (</w:t>
      </w:r>
      <w:r w:rsidR="00957D27" w:rsidRPr="00957D27">
        <w:rPr>
          <w:i/>
          <w:lang w:val="fr-FR"/>
        </w:rPr>
        <w:t>surgencias</w:t>
      </w:r>
      <w:r w:rsidR="00957D27">
        <w:rPr>
          <w:lang w:val="fr-FR"/>
        </w:rPr>
        <w:t>) d'eau</w:t>
      </w:r>
      <w:r w:rsidRPr="00D64059">
        <w:rPr>
          <w:lang w:val="fr-FR"/>
        </w:rPr>
        <w:t xml:space="preserve"> </w:t>
      </w:r>
      <w:r w:rsidR="00D96A5B">
        <w:rPr>
          <w:szCs w:val="20"/>
          <w:lang w:val="fr-FR" w:eastAsia="en-GB"/>
        </w:rPr>
        <w:t xml:space="preserve">(v. </w:t>
      </w:r>
      <w:hyperlink r:id="rId2626" w:anchor="Cul_Schemat_Espagne_sit_humid" w:history="1">
        <w:r w:rsidR="00D96A5B" w:rsidRPr="0066629E">
          <w:rPr>
            <w:rStyle w:val="Hyperlink"/>
            <w:szCs w:val="20"/>
            <w:lang w:val="fr-FR" w:eastAsia="en-GB"/>
          </w:rPr>
          <w:t>humidité</w:t>
        </w:r>
      </w:hyperlink>
      <w:r w:rsidR="00D96A5B" w:rsidRPr="000A4D97">
        <w:rPr>
          <w:lang w:val="fr-FR"/>
        </w:rPr>
        <w:t xml:space="preserve">)  </w:t>
      </w:r>
      <w:r w:rsidRPr="00D64059">
        <w:rPr>
          <w:lang w:val="fr-FR"/>
        </w:rPr>
        <w:t>(Natcho, com. pers.)</w:t>
      </w:r>
    </w:p>
    <w:p w14:paraId="0C8CB1BE" w14:textId="77777777" w:rsidR="00D64059" w:rsidRDefault="00D64059" w:rsidP="001D55DD">
      <w:pPr>
        <w:rPr>
          <w:lang w:val="fr-FR"/>
        </w:rPr>
      </w:pPr>
    </w:p>
    <w:p w14:paraId="0C8B6E90" w14:textId="77777777" w:rsidR="00D64059" w:rsidRDefault="00D64059" w:rsidP="00426FF9">
      <w:pPr>
        <w:pStyle w:val="Heading1"/>
      </w:pPr>
      <w:bookmarkStart w:id="1154" w:name="Sit_Lucia"/>
      <w:r>
        <w:t>LUCIA</w:t>
      </w:r>
    </w:p>
    <w:bookmarkEnd w:id="1154"/>
    <w:p w14:paraId="5C1D480D" w14:textId="1E856CDF" w:rsidR="00D64059" w:rsidRDefault="00D64059" w:rsidP="00D96A5B">
      <w:pPr>
        <w:jc w:val="both"/>
        <w:rPr>
          <w:lang w:val="fr-FR"/>
        </w:rPr>
      </w:pPr>
      <w:r w:rsidRPr="00D64059">
        <w:rPr>
          <w:lang w:val="fr-FR"/>
        </w:rPr>
        <w:t>Cueva de Lucia, vallée de Góriz</w:t>
      </w:r>
      <w:r>
        <w:rPr>
          <w:lang w:val="fr-FR"/>
        </w:rPr>
        <w:t xml:space="preserve"> (Fanlo, Huesca)</w:t>
      </w:r>
      <w:r w:rsidRPr="00D64059">
        <w:rPr>
          <w:lang w:val="fr-FR"/>
        </w:rPr>
        <w:t xml:space="preserve">, </w:t>
      </w:r>
      <w:r w:rsidRPr="00D64059">
        <w:rPr>
          <w:rFonts w:ascii="Minion-Regular" w:hAnsi="Minion-Regular" w:cs="Minion-Regular"/>
          <w:lang w:val="fr-FR" w:eastAsia="en-GB"/>
        </w:rPr>
        <w:t xml:space="preserve">dans les </w:t>
      </w:r>
      <w:hyperlink r:id="rId2627" w:anchor="Sit_Pyrenees_Centrales" w:history="1">
        <w:r w:rsidRPr="00D64059">
          <w:rPr>
            <w:rStyle w:val="Hyperlink"/>
            <w:szCs w:val="20"/>
            <w:lang w:val="fr-FR" w:eastAsia="en-GB"/>
          </w:rPr>
          <w:t>Pyrénées centrales</w:t>
        </w:r>
      </w:hyperlink>
      <w:r w:rsidRPr="00D64059">
        <w:rPr>
          <w:rFonts w:ascii="Minion-Regular" w:hAnsi="Minion-Regular" w:cs="Minion-Regular"/>
          <w:lang w:val="fr-FR" w:eastAsia="en-GB"/>
        </w:rPr>
        <w:t xml:space="preserve">, </w:t>
      </w:r>
      <w:r w:rsidRPr="00D64059">
        <w:rPr>
          <w:lang w:val="fr-FR"/>
        </w:rPr>
        <w:t>est un site d'"</w:t>
      </w:r>
      <w:hyperlink r:id="rId2628" w:anchor="Cul_Schemat_Espagne" w:history="1">
        <w:r w:rsidRPr="00D64059">
          <w:rPr>
            <w:rStyle w:val="Hyperlink"/>
            <w:lang w:val="fr-FR"/>
          </w:rPr>
          <w:t>art schématique ibérique</w:t>
        </w:r>
      </w:hyperlink>
      <w:r w:rsidRPr="00D64059">
        <w:rPr>
          <w:lang w:val="fr-FR"/>
        </w:rPr>
        <w:t>"</w:t>
      </w:r>
      <w:r w:rsidR="00957D27">
        <w:rPr>
          <w:lang w:val="fr-FR"/>
        </w:rPr>
        <w:t>. L'art rupestre est en relation avec une source (</w:t>
      </w:r>
      <w:r w:rsidR="00957D27" w:rsidRPr="00957D27">
        <w:rPr>
          <w:i/>
          <w:lang w:val="fr-FR"/>
        </w:rPr>
        <w:t>surgencias</w:t>
      </w:r>
      <w:r w:rsidR="00957D27">
        <w:rPr>
          <w:lang w:val="fr-FR"/>
        </w:rPr>
        <w:t>) d'eau</w:t>
      </w:r>
      <w:r w:rsidRPr="00D64059">
        <w:rPr>
          <w:lang w:val="fr-FR"/>
        </w:rPr>
        <w:t xml:space="preserve"> </w:t>
      </w:r>
      <w:r w:rsidR="00D96A5B">
        <w:rPr>
          <w:szCs w:val="20"/>
          <w:lang w:val="fr-FR" w:eastAsia="en-GB"/>
        </w:rPr>
        <w:t xml:space="preserve">(v. </w:t>
      </w:r>
      <w:hyperlink r:id="rId2629" w:anchor="Cul_Schemat_Espagne_sit_humid" w:history="1">
        <w:r w:rsidR="00D96A5B" w:rsidRPr="0066629E">
          <w:rPr>
            <w:rStyle w:val="Hyperlink"/>
            <w:szCs w:val="20"/>
            <w:lang w:val="fr-FR" w:eastAsia="en-GB"/>
          </w:rPr>
          <w:t>humidité</w:t>
        </w:r>
      </w:hyperlink>
      <w:r w:rsidR="00D96A5B" w:rsidRPr="000A4D97">
        <w:rPr>
          <w:lang w:val="fr-FR"/>
        </w:rPr>
        <w:t xml:space="preserve">)  </w:t>
      </w:r>
      <w:r w:rsidRPr="00D64059">
        <w:rPr>
          <w:lang w:val="fr-FR"/>
        </w:rPr>
        <w:t>(Natcho, com. pers.)</w:t>
      </w:r>
    </w:p>
    <w:p w14:paraId="6A620E56" w14:textId="77777777" w:rsidR="00D64059" w:rsidRDefault="00D64059" w:rsidP="001D55DD">
      <w:pPr>
        <w:rPr>
          <w:lang w:val="fr-FR"/>
        </w:rPr>
      </w:pPr>
    </w:p>
    <w:p w14:paraId="4ECCDD7F" w14:textId="77777777" w:rsidR="00D64059" w:rsidRPr="00D64059" w:rsidRDefault="00D64059" w:rsidP="00426FF9">
      <w:pPr>
        <w:pStyle w:val="Heading1"/>
      </w:pPr>
      <w:bookmarkStart w:id="1155" w:name="Sit_Urbez"/>
      <w:r>
        <w:t>URBEZ</w:t>
      </w:r>
    </w:p>
    <w:bookmarkEnd w:id="1155"/>
    <w:p w14:paraId="40108077" w14:textId="77777777" w:rsidR="00780A89" w:rsidRDefault="00780A89" w:rsidP="00D96A5B">
      <w:pPr>
        <w:jc w:val="both"/>
        <w:rPr>
          <w:lang w:val="fr-FR"/>
        </w:rPr>
      </w:pPr>
    </w:p>
    <w:p w14:paraId="245A2C54" w14:textId="061DF5ED" w:rsidR="00957D27" w:rsidRPr="0032190F" w:rsidRDefault="00957D27" w:rsidP="00D96A5B">
      <w:pPr>
        <w:jc w:val="both"/>
        <w:rPr>
          <w:lang w:val="fr-FR"/>
        </w:rPr>
      </w:pPr>
      <w:r w:rsidRPr="0032190F">
        <w:rPr>
          <w:lang w:val="fr-FR"/>
        </w:rPr>
        <w:t>Ermita de San Úrbez</w:t>
      </w:r>
      <w:r>
        <w:rPr>
          <w:lang w:val="fr-FR"/>
        </w:rPr>
        <w:t xml:space="preserve">, </w:t>
      </w:r>
      <w:r w:rsidRPr="00957D27">
        <w:rPr>
          <w:lang w:val="fr-FR"/>
        </w:rPr>
        <w:t>Cañon de Añisclo</w:t>
      </w:r>
      <w:r w:rsidRPr="0032190F">
        <w:rPr>
          <w:lang w:val="fr-FR"/>
        </w:rPr>
        <w:t xml:space="preserve"> (</w:t>
      </w:r>
      <w:r>
        <w:rPr>
          <w:rStyle w:val="st"/>
          <w:lang w:val="fr-FR"/>
        </w:rPr>
        <w:t>Fanlo</w:t>
      </w:r>
      <w:r w:rsidRPr="0032190F">
        <w:rPr>
          <w:rStyle w:val="st"/>
          <w:lang w:val="fr-FR"/>
        </w:rPr>
        <w:t xml:space="preserve">, </w:t>
      </w:r>
      <w:r w:rsidRPr="0032190F">
        <w:rPr>
          <w:lang w:val="fr-FR"/>
        </w:rPr>
        <w:t>Huesca)</w:t>
      </w:r>
      <w:r>
        <w:rPr>
          <w:lang w:val="fr-FR"/>
        </w:rPr>
        <w:t xml:space="preserve">, </w:t>
      </w:r>
      <w:r w:rsidRPr="00D64059">
        <w:rPr>
          <w:rFonts w:ascii="Minion-Regular" w:hAnsi="Minion-Regular" w:cs="Minion-Regular"/>
          <w:lang w:val="fr-FR" w:eastAsia="en-GB"/>
        </w:rPr>
        <w:t xml:space="preserve">dans les </w:t>
      </w:r>
      <w:hyperlink r:id="rId2630" w:anchor="Sit_Pyrenees_Centrales" w:history="1">
        <w:r w:rsidRPr="00D64059">
          <w:rPr>
            <w:rStyle w:val="Hyperlink"/>
            <w:szCs w:val="20"/>
            <w:lang w:val="fr-FR" w:eastAsia="en-GB"/>
          </w:rPr>
          <w:t>Pyrénées centrales</w:t>
        </w:r>
      </w:hyperlink>
      <w:r w:rsidRPr="00D64059">
        <w:rPr>
          <w:rFonts w:ascii="Minion-Regular" w:hAnsi="Minion-Regular" w:cs="Minion-Regular"/>
          <w:lang w:val="fr-FR" w:eastAsia="en-GB"/>
        </w:rPr>
        <w:t xml:space="preserve">, </w:t>
      </w:r>
      <w:r w:rsidRPr="0032190F">
        <w:rPr>
          <w:lang w:val="fr-FR"/>
        </w:rPr>
        <w:t xml:space="preserve"> est un abri </w:t>
      </w:r>
      <w:r w:rsidR="00B07B6B">
        <w:rPr>
          <w:lang w:val="fr-FR"/>
        </w:rPr>
        <w:t xml:space="preserve"> </w:t>
      </w:r>
      <w:hyperlink r:id="rId2631" w:anchor="Cul_Schemat_Espagne" w:history="1">
        <w:r w:rsidR="00B07B6B">
          <w:rPr>
            <w:rStyle w:val="Hyperlink"/>
            <w:lang w:val="fr-FR"/>
          </w:rPr>
          <w:t>ARPI</w:t>
        </w:r>
      </w:hyperlink>
      <w:r w:rsidRPr="0032190F">
        <w:rPr>
          <w:lang w:val="fr-FR"/>
        </w:rPr>
        <w:t xml:space="preserve"> (Natcho, com. pers.) attribué </w:t>
      </w:r>
      <w:r w:rsidRPr="0032190F">
        <w:rPr>
          <w:i/>
          <w:lang w:val="fr-FR"/>
        </w:rPr>
        <w:t>lato sensu</w:t>
      </w:r>
      <w:r w:rsidRPr="0032190F">
        <w:rPr>
          <w:lang w:val="fr-FR"/>
        </w:rPr>
        <w:t xml:space="preserve"> au Néolithique et qui montre une composition géométrique, des lignes verticales, un tracé indéterminé, de nombreux </w:t>
      </w:r>
      <w:hyperlink r:id="rId2632" w:anchor="Cul_Art_lex_graffiti" w:history="1">
        <w:r w:rsidR="00780A89" w:rsidRPr="00AE1D78">
          <w:rPr>
            <w:rStyle w:val="Hyperlink"/>
            <w:lang w:val="fr-FR"/>
          </w:rPr>
          <w:t>graffitis</w:t>
        </w:r>
      </w:hyperlink>
      <w:r w:rsidR="00780A89" w:rsidRPr="00AE1D78">
        <w:rPr>
          <w:lang w:val="fr-FR"/>
        </w:rPr>
        <w:t xml:space="preserve"> </w:t>
      </w:r>
      <w:r w:rsidRPr="0032190F">
        <w:rPr>
          <w:lang w:val="fr-FR"/>
        </w:rPr>
        <w:t>modernes (avec des dates: 1660, 1834, etc.) (BIB UNESCO)</w:t>
      </w:r>
      <w:r>
        <w:rPr>
          <w:lang w:val="fr-FR"/>
        </w:rPr>
        <w:t xml:space="preserve"> . L'art rupestre est en relation avec une source (</w:t>
      </w:r>
      <w:r w:rsidRPr="00957D27">
        <w:rPr>
          <w:i/>
          <w:lang w:val="fr-FR"/>
        </w:rPr>
        <w:t>surgencias</w:t>
      </w:r>
      <w:r>
        <w:rPr>
          <w:lang w:val="fr-FR"/>
        </w:rPr>
        <w:t xml:space="preserve">) d'eau </w:t>
      </w:r>
      <w:r w:rsidR="00D96A5B">
        <w:rPr>
          <w:szCs w:val="20"/>
          <w:lang w:val="fr-FR" w:eastAsia="en-GB"/>
        </w:rPr>
        <w:t xml:space="preserve">(v. </w:t>
      </w:r>
      <w:hyperlink r:id="rId2633" w:anchor="Cul_Schemat_Espagne_sit_humid" w:history="1">
        <w:r w:rsidR="00D96A5B" w:rsidRPr="0066629E">
          <w:rPr>
            <w:rStyle w:val="Hyperlink"/>
            <w:szCs w:val="20"/>
            <w:lang w:val="fr-FR" w:eastAsia="en-GB"/>
          </w:rPr>
          <w:t>humidité</w:t>
        </w:r>
      </w:hyperlink>
      <w:r w:rsidR="00D96A5B" w:rsidRPr="000A4D97">
        <w:rPr>
          <w:lang w:val="fr-FR"/>
        </w:rPr>
        <w:t xml:space="preserve">)  </w:t>
      </w:r>
      <w:r w:rsidRPr="00D64059">
        <w:rPr>
          <w:lang w:val="fr-FR"/>
        </w:rPr>
        <w:t>(Natcho, com. pers.)</w:t>
      </w:r>
    </w:p>
    <w:p w14:paraId="25D44F32" w14:textId="46702923" w:rsidR="00957D27" w:rsidRPr="00D64059" w:rsidRDefault="00957D27" w:rsidP="001D55DD">
      <w:pPr>
        <w:rPr>
          <w:lang w:val="fr-FR"/>
        </w:rPr>
      </w:pPr>
      <w:r w:rsidRPr="0032190F">
        <w:rPr>
          <w:lang w:val="fr-FR"/>
        </w:rPr>
        <w:t xml:space="preserve">Fouillé par </w:t>
      </w:r>
      <w:r w:rsidRPr="0032190F">
        <w:rPr>
          <w:rStyle w:val="dato"/>
          <w:lang w:val="fr-FR"/>
        </w:rPr>
        <w:t>Joan Pallarès Personat (BIB UNESCO)</w:t>
      </w:r>
    </w:p>
    <w:p w14:paraId="5CEF0622" w14:textId="77777777" w:rsidR="00D64059" w:rsidRPr="00D64059" w:rsidRDefault="00D64059" w:rsidP="001D55DD">
      <w:pPr>
        <w:rPr>
          <w:lang w:val="fr-FR"/>
        </w:rPr>
      </w:pPr>
    </w:p>
    <w:p w14:paraId="58CB1F71" w14:textId="77777777" w:rsidR="001D55DD" w:rsidRPr="00D52855" w:rsidRDefault="001D55DD" w:rsidP="00426FF9">
      <w:pPr>
        <w:pStyle w:val="Heading1"/>
        <w:rPr>
          <w:lang w:val="es-ES"/>
        </w:rPr>
      </w:pPr>
      <w:r w:rsidRPr="00D52855">
        <w:rPr>
          <w:lang w:val="es-ES"/>
        </w:rPr>
        <w:t>MORROS</w:t>
      </w:r>
    </w:p>
    <w:p w14:paraId="03820AC5" w14:textId="71ED92D8" w:rsidR="001D55DD" w:rsidRDefault="001D55DD" w:rsidP="001D55DD">
      <w:pPr>
        <w:rPr>
          <w:lang w:val="es-ES"/>
        </w:rPr>
      </w:pPr>
      <w:r w:rsidRPr="00766692">
        <w:rPr>
          <w:lang w:val="es-ES"/>
        </w:rPr>
        <w:t>Cueva de los Mor</w:t>
      </w:r>
      <w:r w:rsidR="0092259B" w:rsidRPr="00766692">
        <w:rPr>
          <w:lang w:val="es-ES"/>
        </w:rPr>
        <w:t>r</w:t>
      </w:r>
      <w:r w:rsidRPr="00766692">
        <w:rPr>
          <w:lang w:val="es-ES"/>
        </w:rPr>
        <w:t>os / Barronco de San Miguel (</w:t>
      </w:r>
      <w:r w:rsidRPr="00766692">
        <w:rPr>
          <w:rStyle w:val="st"/>
          <w:lang w:val="es-ES"/>
        </w:rPr>
        <w:t xml:space="preserve">Hecho [Echo], </w:t>
      </w:r>
      <w:r w:rsidRPr="00766692">
        <w:rPr>
          <w:lang w:val="es-ES"/>
        </w:rPr>
        <w:t>Huesca) est un site d'"</w:t>
      </w:r>
      <w:hyperlink r:id="rId2634" w:anchor="Cul_Schemat_Espagne" w:history="1">
        <w:r w:rsidRPr="006E033D">
          <w:rPr>
            <w:rStyle w:val="Hyperlink"/>
            <w:lang w:val="es-ES"/>
          </w:rPr>
          <w:t>art schématique ibérique</w:t>
        </w:r>
      </w:hyperlink>
      <w:r w:rsidRPr="006E033D">
        <w:rPr>
          <w:lang w:val="es-ES"/>
        </w:rPr>
        <w:t xml:space="preserve">" </w:t>
      </w:r>
      <w:r>
        <w:rPr>
          <w:lang w:val="es-ES"/>
        </w:rPr>
        <w:t>(Natcho, com. pers.)</w:t>
      </w:r>
    </w:p>
    <w:p w14:paraId="2EE3DD71" w14:textId="77777777" w:rsidR="001D55DD" w:rsidRDefault="001D55DD" w:rsidP="001D55DD">
      <w:pPr>
        <w:rPr>
          <w:lang w:val="es-ES"/>
        </w:rPr>
      </w:pPr>
    </w:p>
    <w:p w14:paraId="76B30287" w14:textId="77777777" w:rsidR="001D55DD" w:rsidRPr="0032190F" w:rsidRDefault="001D55DD" w:rsidP="00426FF9">
      <w:pPr>
        <w:pStyle w:val="Heading1"/>
      </w:pPr>
      <w:bookmarkStart w:id="1156" w:name="Sit_Revilla"/>
      <w:r w:rsidRPr="0032190F">
        <w:t>REVILLA</w:t>
      </w:r>
    </w:p>
    <w:bookmarkEnd w:id="1156"/>
    <w:p w14:paraId="4C74E403" w14:textId="484DA3FD" w:rsidR="001D55DD" w:rsidRPr="0032190F" w:rsidRDefault="001D55DD" w:rsidP="001D55DD">
      <w:pPr>
        <w:rPr>
          <w:lang w:val="fr-FR"/>
        </w:rPr>
      </w:pPr>
      <w:r w:rsidRPr="0032190F">
        <w:rPr>
          <w:lang w:val="fr-FR"/>
        </w:rPr>
        <w:t>La Cueva de Revilla (Sin, Tella-Sin, Huesca) est un site d'"</w:t>
      </w:r>
      <w:hyperlink r:id="rId2635" w:anchor="Cul_Schemat_Espagne" w:history="1">
        <w:r w:rsidRPr="0032190F">
          <w:rPr>
            <w:rStyle w:val="Hyperlink"/>
            <w:lang w:val="fr-FR"/>
          </w:rPr>
          <w:t>art schématique ibérique</w:t>
        </w:r>
      </w:hyperlink>
      <w:r w:rsidRPr="0032190F">
        <w:rPr>
          <w:lang w:val="fr-FR"/>
        </w:rPr>
        <w:t xml:space="preserve">" attribué </w:t>
      </w:r>
      <w:r w:rsidRPr="0032190F">
        <w:rPr>
          <w:i/>
          <w:lang w:val="fr-FR"/>
        </w:rPr>
        <w:t>lato sensu</w:t>
      </w:r>
      <w:r w:rsidRPr="0032190F">
        <w:rPr>
          <w:lang w:val="fr-FR"/>
        </w:rPr>
        <w:t xml:space="preserve"> au Néolithique qui montre un anthropomorphe (BIB UNESCO)</w:t>
      </w:r>
    </w:p>
    <w:p w14:paraId="3B5C2161" w14:textId="77777777" w:rsidR="00822D1E" w:rsidRPr="0032190F" w:rsidRDefault="00B87622" w:rsidP="00426FF9">
      <w:pPr>
        <w:pStyle w:val="Heading1"/>
      </w:pPr>
      <w:r>
        <w:br/>
      </w:r>
      <w:bookmarkStart w:id="1157" w:name="Sit_Dou"/>
      <w:r>
        <w:t>DOU</w:t>
      </w:r>
      <w:bookmarkEnd w:id="1157"/>
    </w:p>
    <w:p w14:paraId="58795B5B" w14:textId="77777777" w:rsidR="00B87622" w:rsidRDefault="00B87622" w:rsidP="001D55DD">
      <w:pPr>
        <w:rPr>
          <w:lang w:val="fr-FR"/>
        </w:rPr>
      </w:pPr>
    </w:p>
    <w:p w14:paraId="42B29916" w14:textId="77777777" w:rsidR="00DC1EE4" w:rsidRDefault="00B87622" w:rsidP="001D55DD">
      <w:pPr>
        <w:rPr>
          <w:lang w:val="fr-FR"/>
        </w:rPr>
      </w:pPr>
      <w:r>
        <w:rPr>
          <w:lang w:val="fr-FR"/>
        </w:rPr>
        <w:t xml:space="preserve">Dou (Saint-Esteves d'En Bas) est un site des </w:t>
      </w:r>
      <w:r w:rsidRPr="0032190F">
        <w:rPr>
          <w:lang w:val="fr-FR"/>
        </w:rPr>
        <w:t>Pyrénées</w:t>
      </w:r>
      <w:r>
        <w:rPr>
          <w:lang w:val="fr-FR"/>
        </w:rPr>
        <w:t xml:space="preserve"> de Catalogne de la fin du Néolithique (BIB Gassiot, Palormo, Tarrus in BIB 2613)</w:t>
      </w:r>
    </w:p>
    <w:p w14:paraId="58A7B177" w14:textId="77777777" w:rsidR="00B87622" w:rsidRDefault="00B87622" w:rsidP="001D55DD">
      <w:pPr>
        <w:rPr>
          <w:lang w:val="fr-FR"/>
        </w:rPr>
      </w:pPr>
    </w:p>
    <w:p w14:paraId="344FFF38" w14:textId="77777777" w:rsidR="00B87622" w:rsidRDefault="00B87622" w:rsidP="00426FF9">
      <w:pPr>
        <w:pStyle w:val="Heading1"/>
      </w:pPr>
      <w:bookmarkStart w:id="1158" w:name="Sit_Plansallosa"/>
      <w:r>
        <w:t>PLANSALLOSA</w:t>
      </w:r>
    </w:p>
    <w:bookmarkEnd w:id="1158"/>
    <w:p w14:paraId="7BFECAC7" w14:textId="4099D7E0" w:rsidR="00B87622" w:rsidRDefault="00B87622" w:rsidP="001D55DD">
      <w:pPr>
        <w:rPr>
          <w:lang w:val="fr-FR"/>
        </w:rPr>
      </w:pPr>
      <w:r>
        <w:rPr>
          <w:lang w:val="fr-FR"/>
        </w:rPr>
        <w:t xml:space="preserve">Site des </w:t>
      </w:r>
      <w:hyperlink r:id="rId2636" w:anchor="Cul_Neo__diff_geo_Euras_w_marit_Pyren_E" w:history="1">
        <w:r w:rsidR="00C943D6" w:rsidRPr="00C943D6">
          <w:rPr>
            <w:rStyle w:val="Hyperlink"/>
            <w:lang w:val="fr-FR"/>
          </w:rPr>
          <w:t>Pyrénées de Catalogne</w:t>
        </w:r>
      </w:hyperlink>
      <w:r w:rsidR="00C943D6">
        <w:rPr>
          <w:lang w:val="fr-FR"/>
        </w:rPr>
        <w:t xml:space="preserve"> </w:t>
      </w:r>
      <w:r>
        <w:rPr>
          <w:lang w:val="fr-FR"/>
        </w:rPr>
        <w:t>qui montre deux phases d'occupations: 6180 +/- 60 BP, 6130 +/- 60 BP, 5890 +/- 80 BP (BIB Gassiot, Palormo, Tarrus in BIB 2613)</w:t>
      </w:r>
    </w:p>
    <w:p w14:paraId="0BC57E68" w14:textId="328F188D" w:rsidR="008A4E3B" w:rsidRDefault="008A4E3B" w:rsidP="001D55DD">
      <w:pPr>
        <w:rPr>
          <w:lang w:val="fr-FR"/>
        </w:rPr>
      </w:pPr>
    </w:p>
    <w:p w14:paraId="36AD989D" w14:textId="42158365" w:rsidR="008A4E3B" w:rsidRDefault="008A4E3B" w:rsidP="008A4E3B">
      <w:pPr>
        <w:pStyle w:val="Heading1"/>
      </w:pPr>
      <w:r>
        <w:t>ARTIGA VITURIAN</w:t>
      </w:r>
    </w:p>
    <w:p w14:paraId="2FE52418" w14:textId="3300DACB" w:rsidR="008A4E3B" w:rsidRPr="008A4E3B" w:rsidRDefault="008A4E3B" w:rsidP="008A4E3B">
      <w:pPr>
        <w:rPr>
          <w:sz w:val="20"/>
          <w:lang w:val="fr-FR"/>
        </w:rPr>
      </w:pPr>
      <w:r>
        <w:rPr>
          <w:sz w:val="20"/>
          <w:lang w:val="fr-FR"/>
        </w:rPr>
        <w:t xml:space="preserve">Cueva de </w:t>
      </w:r>
      <w:r w:rsidRPr="008A4E3B">
        <w:rPr>
          <w:sz w:val="20"/>
          <w:lang w:val="fr-FR"/>
        </w:rPr>
        <w:t>Artiga Viturián</w:t>
      </w:r>
      <w:r>
        <w:rPr>
          <w:sz w:val="20"/>
          <w:lang w:val="fr-FR"/>
        </w:rPr>
        <w:t xml:space="preserve">, </w:t>
      </w:r>
      <w:r w:rsidRPr="008A4E3B">
        <w:rPr>
          <w:sz w:val="20"/>
          <w:lang w:val="fr-FR"/>
        </w:rPr>
        <w:t>BIB 3509</w:t>
      </w:r>
    </w:p>
    <w:p w14:paraId="5B40F108" w14:textId="026B3A4D" w:rsidR="008A4E3B" w:rsidRDefault="008A4E3B" w:rsidP="001D55DD">
      <w:pPr>
        <w:rPr>
          <w:sz w:val="20"/>
          <w:lang w:val="fr-FR"/>
        </w:rPr>
      </w:pPr>
    </w:p>
    <w:p w14:paraId="66A83CDD" w14:textId="7ED5572C" w:rsidR="008A4E3B" w:rsidRPr="008A4E3B" w:rsidRDefault="008A4E3B" w:rsidP="001D55DD">
      <w:pPr>
        <w:rPr>
          <w:lang w:val="fr-FR"/>
        </w:rPr>
      </w:pPr>
      <w:r>
        <w:rPr>
          <w:lang w:val="fr-FR"/>
        </w:rPr>
        <w:t xml:space="preserve">A 1440 m.s.n.m. et 1 km de Coro Trasito. Fumier de bergerie d'un faciès semblable à Coro Trasito, daté par C14 de ~ 4500 BC. Sous ce niveau, datation C14 d'un os d'ovicaprinés renvoie au NA </w:t>
      </w:r>
      <w:r w:rsidRPr="008A4E3B">
        <w:rPr>
          <w:lang w:val="fr-FR"/>
        </w:rPr>
        <w:t>(BIB 3509)</w:t>
      </w:r>
    </w:p>
    <w:p w14:paraId="78B62069" w14:textId="77777777" w:rsidR="00B87622" w:rsidRPr="0032190F" w:rsidRDefault="00B87622" w:rsidP="001D55DD">
      <w:pPr>
        <w:rPr>
          <w:lang w:val="fr-FR"/>
        </w:rPr>
      </w:pPr>
    </w:p>
    <w:p w14:paraId="7E06608A" w14:textId="77777777" w:rsidR="00822D1E" w:rsidRPr="00D52855" w:rsidRDefault="0034308F" w:rsidP="00426FF9">
      <w:pPr>
        <w:pStyle w:val="Heading1"/>
        <w:rPr>
          <w:lang w:val="es-ES"/>
        </w:rPr>
      </w:pPr>
      <w:bookmarkStart w:id="1159" w:name="Sit_Corto_Trasito"/>
      <w:r w:rsidRPr="00D52855">
        <w:rPr>
          <w:lang w:val="es-ES"/>
        </w:rPr>
        <w:t>CORO TRASITO</w:t>
      </w:r>
    </w:p>
    <w:bookmarkEnd w:id="1159"/>
    <w:p w14:paraId="55B28CD6" w14:textId="77777777" w:rsidR="00E66229" w:rsidRPr="008A4E3B" w:rsidRDefault="00E66229" w:rsidP="001D55DD">
      <w:pPr>
        <w:rPr>
          <w:sz w:val="20"/>
          <w:lang w:val="es-ES"/>
        </w:rPr>
      </w:pPr>
      <w:r w:rsidRPr="008A4E3B">
        <w:rPr>
          <w:sz w:val="20"/>
          <w:lang w:val="es-ES"/>
        </w:rPr>
        <w:t>Cort o Trasito</w:t>
      </w:r>
      <w:r w:rsidR="00C84E09" w:rsidRPr="008A4E3B">
        <w:rPr>
          <w:sz w:val="20"/>
          <w:lang w:val="es-ES"/>
        </w:rPr>
        <w:t>, Coro Tracito</w:t>
      </w:r>
      <w:r w:rsidR="00751DEF" w:rsidRPr="008A4E3B">
        <w:rPr>
          <w:sz w:val="20"/>
          <w:lang w:val="es-ES"/>
        </w:rPr>
        <w:t>, "corral de trásito" (BIB 2560), Corto Trasito</w:t>
      </w:r>
    </w:p>
    <w:p w14:paraId="3DD1CD93" w14:textId="77777777" w:rsidR="00E66229" w:rsidRPr="00C84E09" w:rsidRDefault="00E66229" w:rsidP="001D55DD">
      <w:pPr>
        <w:rPr>
          <w:lang w:val="es-ES"/>
        </w:rPr>
      </w:pPr>
    </w:p>
    <w:p w14:paraId="34C86675" w14:textId="1DA17F66" w:rsidR="00751DEF" w:rsidRPr="0032190F" w:rsidRDefault="00751DEF" w:rsidP="00751DEF">
      <w:pPr>
        <w:rPr>
          <w:lang w:val="fr-FR"/>
        </w:rPr>
      </w:pPr>
      <w:r>
        <w:rPr>
          <w:lang w:val="fr-FR"/>
        </w:rPr>
        <w:lastRenderedPageBreak/>
        <w:t>Coro Trasito</w:t>
      </w:r>
      <w:r w:rsidR="001B3126" w:rsidRPr="0032190F">
        <w:rPr>
          <w:lang w:val="fr-FR"/>
        </w:rPr>
        <w:t xml:space="preserve"> (Sin, Tella-Sin, Huesca), est un site important des </w:t>
      </w:r>
      <w:hyperlink r:id="rId2637" w:anchor="Sit_Pyrenees_Centrales" w:history="1">
        <w:r w:rsidR="00A42C78" w:rsidRPr="0032190F">
          <w:rPr>
            <w:rStyle w:val="Hyperlink"/>
            <w:szCs w:val="20"/>
            <w:lang w:val="fr-FR" w:eastAsia="en-GB"/>
          </w:rPr>
          <w:t>Pyrénées centrales</w:t>
        </w:r>
      </w:hyperlink>
      <w:r w:rsidR="00A42C78" w:rsidRPr="0032190F">
        <w:rPr>
          <w:lang w:val="fr-FR"/>
        </w:rPr>
        <w:t xml:space="preserve"> </w:t>
      </w:r>
      <w:r w:rsidR="001B3126" w:rsidRPr="0032190F">
        <w:rPr>
          <w:lang w:val="fr-FR"/>
        </w:rPr>
        <w:t>(SS BIB)</w:t>
      </w:r>
      <w:r w:rsidR="00AB32E7" w:rsidRPr="0032190F">
        <w:rPr>
          <w:lang w:val="fr-FR"/>
        </w:rPr>
        <w:t xml:space="preserve"> La grotte se situe sur un chemin pastoral pour l'accès aux pâtures de haute-montagne (comme la </w:t>
      </w:r>
      <w:hyperlink r:id="rId2638" w:anchor="Sit_Espluga_Puyascada" w:history="1">
        <w:r w:rsidR="00AB32E7" w:rsidRPr="0032190F">
          <w:rPr>
            <w:rStyle w:val="Hyperlink"/>
            <w:lang w:val="fr-FR"/>
          </w:rPr>
          <w:t>Espluga de Puyascada</w:t>
        </w:r>
      </w:hyperlink>
      <w:r w:rsidR="00AB32E7" w:rsidRPr="0032190F">
        <w:rPr>
          <w:lang w:val="fr-FR"/>
        </w:rPr>
        <w:t xml:space="preserve">) </w:t>
      </w:r>
      <w:r w:rsidR="00AB32E7" w:rsidRPr="0032190F">
        <w:rPr>
          <w:szCs w:val="20"/>
          <w:lang w:val="fr-FR" w:eastAsia="en-GB"/>
        </w:rPr>
        <w:t>(BIB 2561)</w:t>
      </w:r>
      <w:r w:rsidR="002E79E4">
        <w:rPr>
          <w:szCs w:val="20"/>
          <w:lang w:val="fr-FR" w:eastAsia="en-GB"/>
        </w:rPr>
        <w:t xml:space="preserve"> </w:t>
      </w:r>
      <w:r w:rsidRPr="0032190F">
        <w:rPr>
          <w:lang w:val="fr-FR"/>
        </w:rPr>
        <w:t>La grotte montre de l'</w:t>
      </w:r>
      <w:r w:rsidR="00D96A5B">
        <w:rPr>
          <w:lang w:val="fr-FR"/>
        </w:rPr>
        <w:t xml:space="preserve"> </w:t>
      </w:r>
      <w:hyperlink r:id="rId2639" w:anchor="Sit_Corto_Trasito_art" w:history="1">
        <w:r w:rsidRPr="00D96A5B">
          <w:rPr>
            <w:rStyle w:val="Hyperlink"/>
            <w:lang w:val="fr-FR"/>
          </w:rPr>
          <w:t>art rupestre</w:t>
        </w:r>
      </w:hyperlink>
      <w:r w:rsidRPr="0032190F">
        <w:rPr>
          <w:lang w:val="fr-FR"/>
        </w:rPr>
        <w:t xml:space="preserve"> (BIB 2556)</w:t>
      </w:r>
    </w:p>
    <w:p w14:paraId="070F591E" w14:textId="77777777" w:rsidR="001B3126" w:rsidRDefault="001B3126" w:rsidP="001D55DD">
      <w:pPr>
        <w:rPr>
          <w:szCs w:val="20"/>
          <w:lang w:val="fr-FR" w:eastAsia="en-GB"/>
        </w:rPr>
      </w:pPr>
    </w:p>
    <w:p w14:paraId="72DA99BB" w14:textId="77777777" w:rsidR="002E79E4" w:rsidRPr="0032190F" w:rsidRDefault="002E79E4" w:rsidP="001D55DD">
      <w:pPr>
        <w:rPr>
          <w:lang w:val="fr-FR"/>
        </w:rPr>
      </w:pPr>
    </w:p>
    <w:p w14:paraId="47487FDD" w14:textId="77777777" w:rsidR="001B3126" w:rsidRPr="0032190F" w:rsidRDefault="001B3126" w:rsidP="001B3126">
      <w:pPr>
        <w:pStyle w:val="Heading2"/>
      </w:pPr>
      <w:r w:rsidRPr="0032190F">
        <w:t>occupation</w:t>
      </w:r>
    </w:p>
    <w:p w14:paraId="435E0E89" w14:textId="7A318823" w:rsidR="00751DEF" w:rsidRDefault="002E79E4" w:rsidP="00751DEF">
      <w:pPr>
        <w:jc w:val="both"/>
        <w:rPr>
          <w:lang w:val="fr-FR"/>
        </w:rPr>
      </w:pPr>
      <w:r>
        <w:rPr>
          <w:lang w:val="fr-FR"/>
        </w:rPr>
        <w:t>Grotte pastorale du Néolithique</w:t>
      </w:r>
      <w:r w:rsidR="001B3126" w:rsidRPr="0032190F">
        <w:rPr>
          <w:lang w:val="fr-FR"/>
        </w:rPr>
        <w:t xml:space="preserve"> ancien (BIB 2560)</w:t>
      </w:r>
      <w:r w:rsidR="00C84E09" w:rsidRPr="0032190F">
        <w:rPr>
          <w:lang w:val="fr-FR"/>
        </w:rPr>
        <w:t xml:space="preserve"> </w:t>
      </w:r>
      <w:hyperlink r:id="rId2640" w:anchor="Cul_Neo_ancien" w:history="1">
        <w:r w:rsidRPr="002E79E4">
          <w:rPr>
            <w:rStyle w:val="Hyperlink"/>
            <w:lang w:val="fr-FR"/>
          </w:rPr>
          <w:t>Néolithique ancien</w:t>
        </w:r>
      </w:hyperlink>
      <w:r>
        <w:rPr>
          <w:lang w:val="fr-FR"/>
        </w:rPr>
        <w:t xml:space="preserve"> </w:t>
      </w:r>
      <w:r>
        <w:rPr>
          <w:szCs w:val="20"/>
          <w:lang w:val="fr-FR" w:eastAsia="en-GB"/>
        </w:rPr>
        <w:t xml:space="preserve">(BIB V. Naverette et al., UISPP 2018) </w:t>
      </w:r>
      <w:r w:rsidR="00C84E09" w:rsidRPr="0032190F">
        <w:rPr>
          <w:lang w:val="fr-FR"/>
        </w:rPr>
        <w:t xml:space="preserve">v. </w:t>
      </w:r>
      <w:hyperlink r:id="rId2641" w:anchor="SIt_Sardo" w:history="1">
        <w:r w:rsidR="00C84E09" w:rsidRPr="0032190F">
          <w:rPr>
            <w:rStyle w:val="Hyperlink"/>
            <w:lang w:val="fr-FR"/>
          </w:rPr>
          <w:t>Sardo</w:t>
        </w:r>
      </w:hyperlink>
      <w:r w:rsidR="00751DEF" w:rsidRPr="00751DEF">
        <w:rPr>
          <w:lang w:val="fr-FR"/>
        </w:rPr>
        <w:t xml:space="preserve"> (SS BIB) </w:t>
      </w:r>
      <w:r w:rsidR="00751DEF">
        <w:rPr>
          <w:lang w:val="fr-FR"/>
        </w:rPr>
        <w:t>5300-4500 aec, site permanent comme</w:t>
      </w:r>
      <w:r w:rsidR="00441E63">
        <w:rPr>
          <w:lang w:val="fr-FR"/>
        </w:rPr>
        <w:t xml:space="preserve"> à</w:t>
      </w:r>
      <w:r w:rsidR="00751DEF">
        <w:rPr>
          <w:lang w:val="fr-FR"/>
        </w:rPr>
        <w:t xml:space="preserve"> </w:t>
      </w:r>
      <w:hyperlink r:id="rId2642" w:anchor="Sit_Trocs" w:history="1">
        <w:r w:rsidR="00751DEF" w:rsidRPr="00751DEF">
          <w:rPr>
            <w:rStyle w:val="Hyperlink"/>
            <w:lang w:val="fr-FR"/>
          </w:rPr>
          <w:t>Trocs</w:t>
        </w:r>
      </w:hyperlink>
      <w:r w:rsidR="00751DEF">
        <w:rPr>
          <w:lang w:val="fr-FR"/>
        </w:rPr>
        <w:t xml:space="preserve"> possible (BIB Ermengol et al., UISPP 2018). </w:t>
      </w:r>
    </w:p>
    <w:p w14:paraId="0A608207" w14:textId="77777777" w:rsidR="00751DEF" w:rsidRDefault="00751DEF" w:rsidP="001D55DD">
      <w:pPr>
        <w:rPr>
          <w:lang w:val="fr-FR"/>
        </w:rPr>
      </w:pPr>
      <w:r>
        <w:rPr>
          <w:lang w:val="fr-FR"/>
        </w:rPr>
        <w:t xml:space="preserve">Nombreuses fosses de stockage [~Pertus]. Ces fosses ont servi au Néolithique ancien au stockage du </w:t>
      </w:r>
      <w:r w:rsidRPr="00751DEF">
        <w:rPr>
          <w:i/>
          <w:lang w:val="fr-FR"/>
        </w:rPr>
        <w:t>Triticum</w:t>
      </w:r>
      <w:r>
        <w:rPr>
          <w:lang w:val="fr-FR"/>
        </w:rPr>
        <w:t xml:space="preserve"> et de l'orge avec d'autres espèces domestiques (BIB Ermengol et al., UISPP 2018)</w:t>
      </w:r>
    </w:p>
    <w:p w14:paraId="3368FB5E" w14:textId="3656AD37" w:rsidR="00751DEF" w:rsidRDefault="00751DEF" w:rsidP="00751DEF">
      <w:pPr>
        <w:rPr>
          <w:szCs w:val="20"/>
          <w:lang w:val="fr-FR" w:eastAsia="en-GB"/>
        </w:rPr>
      </w:pPr>
      <w:r>
        <w:rPr>
          <w:szCs w:val="20"/>
          <w:lang w:val="fr-FR" w:eastAsia="en-GB"/>
        </w:rPr>
        <w:t>Gisement complexe avec les mêmes dynamiques que ceux d'altitudes plus basses (</w:t>
      </w:r>
      <w:hyperlink r:id="rId2643" w:anchor="Sit_Draga" w:history="1">
        <w:r w:rsidRPr="00B87622">
          <w:rPr>
            <w:rStyle w:val="Hyperlink"/>
            <w:szCs w:val="20"/>
            <w:lang w:val="fr-FR" w:eastAsia="en-GB"/>
          </w:rPr>
          <w:t>Draga</w:t>
        </w:r>
      </w:hyperlink>
      <w:r>
        <w:rPr>
          <w:szCs w:val="20"/>
          <w:lang w:val="fr-FR" w:eastAsia="en-GB"/>
        </w:rPr>
        <w:t>, Bobila Madurell, etc.) (BIB Gassiot, Palormo, Tarrus in BIB 2613)</w:t>
      </w:r>
    </w:p>
    <w:p w14:paraId="5D802129" w14:textId="77777777" w:rsidR="00751DEF" w:rsidRDefault="00751DEF" w:rsidP="001D55DD">
      <w:pPr>
        <w:rPr>
          <w:lang w:val="fr-FR"/>
        </w:rPr>
      </w:pPr>
    </w:p>
    <w:p w14:paraId="1784FDD6" w14:textId="77777777" w:rsidR="00751DEF" w:rsidRPr="0032190F" w:rsidRDefault="00751DEF" w:rsidP="00751DEF">
      <w:pPr>
        <w:rPr>
          <w:lang w:val="fr-FR"/>
        </w:rPr>
      </w:pPr>
      <w:r>
        <w:rPr>
          <w:szCs w:val="20"/>
          <w:lang w:val="fr-FR" w:eastAsia="en-GB"/>
        </w:rPr>
        <w:t>Extraction de lipides assurée par des analyses (BIB V. Naverette et al., UISPP 2018)</w:t>
      </w:r>
    </w:p>
    <w:p w14:paraId="640AA959" w14:textId="77777777" w:rsidR="001B3126" w:rsidRPr="0032190F" w:rsidRDefault="001B3126" w:rsidP="001D55DD">
      <w:pPr>
        <w:rPr>
          <w:lang w:val="fr-FR"/>
        </w:rPr>
      </w:pPr>
    </w:p>
    <w:p w14:paraId="080F946D" w14:textId="77777777" w:rsidR="001B3126" w:rsidRDefault="001B3126" w:rsidP="001B3126">
      <w:pPr>
        <w:pStyle w:val="Heading2"/>
      </w:pPr>
      <w:bookmarkStart w:id="1160" w:name="Sit_Corto_Trasito_art"/>
      <w:r w:rsidRPr="0032190F">
        <w:t>art rupestre</w:t>
      </w:r>
    </w:p>
    <w:bookmarkEnd w:id="1160"/>
    <w:p w14:paraId="58BDCBF3" w14:textId="77777777" w:rsidR="00751DEF" w:rsidRDefault="00751DEF" w:rsidP="00751DE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83"/>
        <w:gridCol w:w="6032"/>
      </w:tblGrid>
      <w:tr w:rsidR="00751DEF" w:rsidRPr="002C1885" w14:paraId="134961EF" w14:textId="77777777" w:rsidTr="00C35EA7">
        <w:trPr>
          <w:jc w:val="center"/>
        </w:trPr>
        <w:tc>
          <w:tcPr>
            <w:tcW w:w="883" w:type="dxa"/>
            <w:vAlign w:val="center"/>
          </w:tcPr>
          <w:p w14:paraId="04460585" w14:textId="77777777" w:rsidR="00751DEF" w:rsidRPr="00C35EA7" w:rsidRDefault="00751DEF" w:rsidP="00C35EA7">
            <w:pPr>
              <w:jc w:val="center"/>
              <w:rPr>
                <w:lang w:val="fr-FR"/>
              </w:rPr>
            </w:pPr>
            <w:r w:rsidRPr="00C35EA7">
              <w:rPr>
                <w:lang w:val="fr-FR"/>
              </w:rPr>
              <w:t>UG-1</w:t>
            </w:r>
          </w:p>
        </w:tc>
        <w:tc>
          <w:tcPr>
            <w:tcW w:w="6032" w:type="dxa"/>
          </w:tcPr>
          <w:p w14:paraId="0D4E636F" w14:textId="77777777" w:rsidR="00751DEF" w:rsidRPr="00C35EA7" w:rsidRDefault="00751DEF" w:rsidP="00751DEF">
            <w:pPr>
              <w:rPr>
                <w:lang w:val="fr-FR"/>
              </w:rPr>
            </w:pPr>
            <w:r w:rsidRPr="00C35EA7">
              <w:rPr>
                <w:lang w:val="fr-FR"/>
              </w:rPr>
              <w:t>série de tracés digitaux parallèles et modernes</w:t>
            </w:r>
          </w:p>
        </w:tc>
      </w:tr>
      <w:tr w:rsidR="00751DEF" w:rsidRPr="002C1885" w14:paraId="05A33CCA" w14:textId="77777777" w:rsidTr="00C35EA7">
        <w:trPr>
          <w:jc w:val="center"/>
        </w:trPr>
        <w:tc>
          <w:tcPr>
            <w:tcW w:w="883" w:type="dxa"/>
            <w:vAlign w:val="center"/>
          </w:tcPr>
          <w:p w14:paraId="013EC1AE" w14:textId="77777777" w:rsidR="00751DEF" w:rsidRPr="00C35EA7" w:rsidRDefault="00751DEF" w:rsidP="00C35EA7">
            <w:pPr>
              <w:jc w:val="center"/>
              <w:rPr>
                <w:lang w:val="fr-FR"/>
              </w:rPr>
            </w:pPr>
            <w:r w:rsidRPr="00C35EA7">
              <w:rPr>
                <w:lang w:val="fr-FR"/>
              </w:rPr>
              <w:t>UG-2</w:t>
            </w:r>
          </w:p>
        </w:tc>
        <w:tc>
          <w:tcPr>
            <w:tcW w:w="6032" w:type="dxa"/>
          </w:tcPr>
          <w:p w14:paraId="5F98D7FF" w14:textId="77777777" w:rsidR="00751DEF" w:rsidRPr="00C35EA7" w:rsidRDefault="00751DEF" w:rsidP="00751DEF">
            <w:pPr>
              <w:rPr>
                <w:lang w:val="fr-FR"/>
              </w:rPr>
            </w:pPr>
            <w:r w:rsidRPr="00C35EA7">
              <w:rPr>
                <w:lang w:val="fr-FR"/>
              </w:rPr>
              <w:t>série de tracés digitaux recoupés par UG-1, patinés, des motifs géométriques peuvent être distingués</w:t>
            </w:r>
          </w:p>
        </w:tc>
      </w:tr>
      <w:tr w:rsidR="00751DEF" w:rsidRPr="002C1885" w14:paraId="5BD40D18" w14:textId="77777777" w:rsidTr="00C35EA7">
        <w:trPr>
          <w:jc w:val="center"/>
        </w:trPr>
        <w:tc>
          <w:tcPr>
            <w:tcW w:w="883" w:type="dxa"/>
            <w:vAlign w:val="center"/>
          </w:tcPr>
          <w:p w14:paraId="625FC695" w14:textId="77777777" w:rsidR="00751DEF" w:rsidRPr="00C35EA7" w:rsidRDefault="00751DEF" w:rsidP="00C35EA7">
            <w:pPr>
              <w:jc w:val="center"/>
              <w:rPr>
                <w:lang w:val="fr-FR"/>
              </w:rPr>
            </w:pPr>
            <w:r w:rsidRPr="00C35EA7">
              <w:rPr>
                <w:lang w:val="fr-FR"/>
              </w:rPr>
              <w:t>UG-3</w:t>
            </w:r>
          </w:p>
        </w:tc>
        <w:tc>
          <w:tcPr>
            <w:tcW w:w="6032" w:type="dxa"/>
          </w:tcPr>
          <w:p w14:paraId="0F521A9F" w14:textId="7D6A8F7A" w:rsidR="00751DEF" w:rsidRPr="00C35EA7" w:rsidRDefault="00751DEF" w:rsidP="00751DEF">
            <w:pPr>
              <w:rPr>
                <w:lang w:val="fr-FR"/>
              </w:rPr>
            </w:pPr>
            <w:r w:rsidRPr="00C35EA7">
              <w:rPr>
                <w:lang w:val="fr-FR"/>
              </w:rPr>
              <w:t xml:space="preserve">figure de </w:t>
            </w:r>
            <w:hyperlink r:id="rId2644" w:anchor="Cul_Art_TAC_T_z_bovide" w:history="1">
              <w:r w:rsidRPr="00C35EA7">
                <w:rPr>
                  <w:rStyle w:val="Hyperlink"/>
                  <w:lang w:val="fr-FR"/>
                </w:rPr>
                <w:t>bovidé</w:t>
              </w:r>
            </w:hyperlink>
            <w:r w:rsidRPr="00C35EA7">
              <w:rPr>
                <w:lang w:val="fr-FR"/>
              </w:rPr>
              <w:t xml:space="preserve"> orienté vers la droite, superposé à UG-2, présente le même aspect que UG-1</w:t>
            </w:r>
            <w:r w:rsidR="00112726" w:rsidRPr="00C35EA7">
              <w:rPr>
                <w:lang w:val="fr-FR"/>
              </w:rPr>
              <w:t xml:space="preserve"> [</w:t>
            </w:r>
            <w:hyperlink r:id="rId2645" w:anchor="Cul_Art_tek_grav_inc_digit" w:history="1">
              <w:r w:rsidR="00112726" w:rsidRPr="00C35EA7">
                <w:rPr>
                  <w:rStyle w:val="Hyperlink"/>
                  <w:lang w:val="fr-FR"/>
                </w:rPr>
                <w:t>tracé digital</w:t>
              </w:r>
            </w:hyperlink>
            <w:r w:rsidR="00112726" w:rsidRPr="00C35EA7">
              <w:rPr>
                <w:lang w:val="fr-FR"/>
              </w:rPr>
              <w:t>]</w:t>
            </w:r>
          </w:p>
        </w:tc>
      </w:tr>
      <w:tr w:rsidR="00751DEF" w:rsidRPr="002C1885" w14:paraId="6F4EC7AC" w14:textId="77777777" w:rsidTr="00C35EA7">
        <w:trPr>
          <w:jc w:val="center"/>
        </w:trPr>
        <w:tc>
          <w:tcPr>
            <w:tcW w:w="883" w:type="dxa"/>
            <w:vAlign w:val="center"/>
          </w:tcPr>
          <w:p w14:paraId="7107288F" w14:textId="77777777" w:rsidR="00751DEF" w:rsidRPr="00C35EA7" w:rsidRDefault="00751DEF" w:rsidP="00C35EA7">
            <w:pPr>
              <w:jc w:val="center"/>
              <w:rPr>
                <w:lang w:val="fr-FR"/>
              </w:rPr>
            </w:pPr>
            <w:r w:rsidRPr="00C35EA7">
              <w:rPr>
                <w:lang w:val="fr-FR"/>
              </w:rPr>
              <w:t>UG-4</w:t>
            </w:r>
          </w:p>
        </w:tc>
        <w:tc>
          <w:tcPr>
            <w:tcW w:w="6032" w:type="dxa"/>
          </w:tcPr>
          <w:p w14:paraId="3AABE3CB" w14:textId="77777777" w:rsidR="00751DEF" w:rsidRPr="00C35EA7" w:rsidRDefault="00751DEF" w:rsidP="00751DEF">
            <w:pPr>
              <w:rPr>
                <w:lang w:val="fr-FR"/>
              </w:rPr>
            </w:pPr>
            <w:r w:rsidRPr="00C35EA7">
              <w:rPr>
                <w:lang w:val="fr-FR"/>
              </w:rPr>
              <w:t>trait au noir de charbon</w:t>
            </w:r>
          </w:p>
        </w:tc>
      </w:tr>
    </w:tbl>
    <w:p w14:paraId="3C4F0506" w14:textId="77777777" w:rsidR="002E79E4" w:rsidRPr="00112726" w:rsidRDefault="0034308F" w:rsidP="001D55DD">
      <w:pPr>
        <w:rPr>
          <w:lang w:val="fr-FR"/>
        </w:rPr>
      </w:pPr>
      <w:r w:rsidRPr="00112726">
        <w:rPr>
          <w:lang w:val="fr-FR"/>
        </w:rPr>
        <w:t>(BIB 2556)</w:t>
      </w:r>
    </w:p>
    <w:p w14:paraId="3E80949E" w14:textId="77777777" w:rsidR="001D55DD" w:rsidRPr="0032190F" w:rsidRDefault="001D55DD" w:rsidP="00426FF9">
      <w:pPr>
        <w:pStyle w:val="Heading1"/>
      </w:pPr>
      <w:r w:rsidRPr="0032190F">
        <w:t>SAN LORENZO</w:t>
      </w:r>
    </w:p>
    <w:p w14:paraId="65D23847" w14:textId="77777777" w:rsidR="001D55DD" w:rsidRPr="0032190F" w:rsidRDefault="001D55DD" w:rsidP="001D55DD">
      <w:pPr>
        <w:rPr>
          <w:lang w:val="fr-FR"/>
        </w:rPr>
      </w:pPr>
      <w:r w:rsidRPr="0032190F">
        <w:rPr>
          <w:lang w:val="fr-FR"/>
        </w:rPr>
        <w:t>L'Ermita de San Lorenzo (Tella Huesca) est un site montrant des gravures historiques (Natcho, com. pers.).</w:t>
      </w:r>
    </w:p>
    <w:p w14:paraId="4CC5F58D" w14:textId="77777777" w:rsidR="001D55DD" w:rsidRPr="0032190F" w:rsidRDefault="001D55DD" w:rsidP="001D55DD">
      <w:pPr>
        <w:rPr>
          <w:lang w:val="fr-FR"/>
        </w:rPr>
      </w:pPr>
    </w:p>
    <w:p w14:paraId="616A026E" w14:textId="77777777" w:rsidR="001D55DD" w:rsidRPr="0032190F" w:rsidRDefault="001D55DD" w:rsidP="00426FF9">
      <w:pPr>
        <w:pStyle w:val="Heading1"/>
      </w:pPr>
      <w:r w:rsidRPr="0032190F">
        <w:t>GUIRAL I</w:t>
      </w:r>
    </w:p>
    <w:p w14:paraId="3AEC187E" w14:textId="35C028C7" w:rsidR="001D55DD" w:rsidRPr="0032190F" w:rsidRDefault="001D55DD" w:rsidP="001D55DD">
      <w:pPr>
        <w:rPr>
          <w:lang w:val="fr-FR"/>
        </w:rPr>
      </w:pPr>
      <w:r w:rsidRPr="0032190F">
        <w:rPr>
          <w:lang w:val="fr-FR"/>
        </w:rPr>
        <w:t>Le site de Guiral I (Fiscal, Huesca) est un site d'"</w:t>
      </w:r>
      <w:hyperlink r:id="rId2646" w:anchor="Cul_Schemat_Espagne" w:history="1">
        <w:r w:rsidRPr="0032190F">
          <w:rPr>
            <w:rStyle w:val="Hyperlink"/>
            <w:lang w:val="fr-FR"/>
          </w:rPr>
          <w:t>art schématique ibérique</w:t>
        </w:r>
      </w:hyperlink>
      <w:r w:rsidRPr="0032190F">
        <w:rPr>
          <w:lang w:val="fr-FR"/>
        </w:rPr>
        <w:t>"  (Natcho, com. pers.). Y est représenté une figure humaine très schématique de ~66 cm de haut, une tête de cerf de 30 cm, un quadrupède de 46 cm (BIB Gobierno de Aragon)</w:t>
      </w:r>
    </w:p>
    <w:p w14:paraId="0E746E25" w14:textId="77777777" w:rsidR="001D55DD" w:rsidRPr="0032190F" w:rsidRDefault="001D55DD" w:rsidP="001D55DD">
      <w:pPr>
        <w:rPr>
          <w:lang w:val="fr-FR"/>
        </w:rPr>
      </w:pPr>
    </w:p>
    <w:p w14:paraId="23B24926" w14:textId="77777777" w:rsidR="001D55DD" w:rsidRPr="0032190F" w:rsidRDefault="001D55DD" w:rsidP="00426FF9">
      <w:pPr>
        <w:pStyle w:val="Heading1"/>
      </w:pPr>
      <w:r w:rsidRPr="0032190F">
        <w:t>FUENTE DE SAN CRISTOBAL I</w:t>
      </w:r>
    </w:p>
    <w:p w14:paraId="09AD0A21" w14:textId="6CE1EDFF" w:rsidR="001D55DD" w:rsidRPr="0032190F" w:rsidRDefault="001D55DD" w:rsidP="001D55DD">
      <w:pPr>
        <w:rPr>
          <w:lang w:val="fr-FR"/>
        </w:rPr>
      </w:pPr>
      <w:r w:rsidRPr="0032190F">
        <w:rPr>
          <w:lang w:val="fr-FR"/>
        </w:rPr>
        <w:t>San Cristobal I (Veracruz, Huesca) est un site d'"</w:t>
      </w:r>
      <w:hyperlink r:id="rId2647" w:anchor="Cul_Schemat_Espagne" w:history="1">
        <w:r w:rsidRPr="0032190F">
          <w:rPr>
            <w:rStyle w:val="Hyperlink"/>
            <w:lang w:val="fr-FR"/>
          </w:rPr>
          <w:t>art schématique ibérique</w:t>
        </w:r>
      </w:hyperlink>
      <w:r w:rsidRPr="0032190F">
        <w:rPr>
          <w:lang w:val="fr-FR"/>
        </w:rPr>
        <w:t>"  (Natcho, com. pers.).</w:t>
      </w:r>
    </w:p>
    <w:p w14:paraId="4E6A46DD" w14:textId="77777777" w:rsidR="001D55DD" w:rsidRPr="0032190F" w:rsidRDefault="001D55DD" w:rsidP="00426FF9">
      <w:pPr>
        <w:pStyle w:val="Heading1"/>
      </w:pPr>
      <w:r w:rsidRPr="0032190F">
        <w:br/>
        <w:t>SAN MARTIN</w:t>
      </w:r>
    </w:p>
    <w:p w14:paraId="5E2D72EF" w14:textId="77777777" w:rsidR="001D55DD" w:rsidRPr="0032190F" w:rsidRDefault="001D55DD" w:rsidP="001D55DD">
      <w:pPr>
        <w:rPr>
          <w:lang w:val="fr-FR"/>
        </w:rPr>
      </w:pPr>
      <w:r w:rsidRPr="0032190F">
        <w:rPr>
          <w:lang w:val="fr-FR"/>
        </w:rPr>
        <w:t>L'abri de San Martin (Capella, Huesca) est un site montrant des gravures historiques (Natcho, com. pers.).</w:t>
      </w:r>
    </w:p>
    <w:p w14:paraId="109F352F" w14:textId="77777777" w:rsidR="001D55DD" w:rsidRPr="0032190F" w:rsidRDefault="001D55DD" w:rsidP="001D55DD">
      <w:pPr>
        <w:rPr>
          <w:lang w:val="fr-FR"/>
        </w:rPr>
      </w:pPr>
    </w:p>
    <w:p w14:paraId="46C8174D" w14:textId="77777777" w:rsidR="001D55DD" w:rsidRPr="0032190F" w:rsidRDefault="001D55DD" w:rsidP="00426FF9">
      <w:pPr>
        <w:pStyle w:val="Heading1"/>
      </w:pPr>
      <w:r w:rsidRPr="0032190F">
        <w:t>CANAL</w:t>
      </w:r>
    </w:p>
    <w:p w14:paraId="0532CCE7" w14:textId="6D94196E" w:rsidR="001D55DD" w:rsidRPr="0032190F" w:rsidRDefault="001D55DD" w:rsidP="001D55DD">
      <w:pPr>
        <w:rPr>
          <w:lang w:val="fr-FR"/>
        </w:rPr>
      </w:pPr>
      <w:r w:rsidRPr="0032190F">
        <w:rPr>
          <w:lang w:val="fr-FR"/>
        </w:rPr>
        <w:t>Coveta de la Canal (Valle de Lierp, Huesca) est un site d'"</w:t>
      </w:r>
      <w:hyperlink r:id="rId2648" w:anchor="Cul_Schemat_Espagne" w:history="1">
        <w:r w:rsidRPr="0032190F">
          <w:rPr>
            <w:rStyle w:val="Hyperlink"/>
            <w:lang w:val="fr-FR"/>
          </w:rPr>
          <w:t>art schématique ibérique</w:t>
        </w:r>
      </w:hyperlink>
      <w:r w:rsidRPr="0032190F">
        <w:rPr>
          <w:lang w:val="fr-FR"/>
        </w:rPr>
        <w:t>"  (Natcho, com. pers.)</w:t>
      </w:r>
    </w:p>
    <w:p w14:paraId="08EB6AED" w14:textId="77777777" w:rsidR="00DC1EE4" w:rsidRPr="0032190F" w:rsidRDefault="00DC1EE4" w:rsidP="001D55DD">
      <w:pPr>
        <w:rPr>
          <w:lang w:val="fr-FR"/>
        </w:rPr>
      </w:pPr>
    </w:p>
    <w:p w14:paraId="4A71B1A1" w14:textId="77777777" w:rsidR="00DC1EE4" w:rsidRPr="00D52855" w:rsidRDefault="00DC1EE4" w:rsidP="00426FF9">
      <w:pPr>
        <w:pStyle w:val="Heading1"/>
        <w:rPr>
          <w:lang w:val="es-ES"/>
        </w:rPr>
      </w:pPr>
      <w:bookmarkStart w:id="1161" w:name="Sit_Espluga_Puyascada"/>
      <w:r w:rsidRPr="00D52855">
        <w:rPr>
          <w:lang w:val="es-ES"/>
        </w:rPr>
        <w:t>ESPLUGA DE PUYASCADA</w:t>
      </w:r>
    </w:p>
    <w:bookmarkEnd w:id="1161"/>
    <w:p w14:paraId="06B85BC9" w14:textId="77777777" w:rsidR="002E79E4" w:rsidRDefault="002E79E4" w:rsidP="001D55DD">
      <w:pPr>
        <w:rPr>
          <w:lang w:val="es-ES"/>
        </w:rPr>
      </w:pPr>
      <w:r>
        <w:rPr>
          <w:lang w:val="es-ES"/>
        </w:rPr>
        <w:t>Puyscada</w:t>
      </w:r>
    </w:p>
    <w:p w14:paraId="69A5EFE1" w14:textId="77777777" w:rsidR="002E79E4" w:rsidRDefault="002E79E4" w:rsidP="001D55DD">
      <w:pPr>
        <w:rPr>
          <w:lang w:val="es-ES"/>
        </w:rPr>
      </w:pPr>
    </w:p>
    <w:p w14:paraId="1DF07DFB" w14:textId="63A13308" w:rsidR="002A22F6" w:rsidRDefault="00DC1EE4" w:rsidP="001D55DD">
      <w:pPr>
        <w:rPr>
          <w:lang w:val="fr-FR"/>
        </w:rPr>
      </w:pPr>
      <w:r w:rsidRPr="00DC1EE4">
        <w:rPr>
          <w:lang w:val="es-ES"/>
        </w:rPr>
        <w:t>L</w:t>
      </w:r>
      <w:r w:rsidR="002A22F6">
        <w:rPr>
          <w:lang w:val="es-ES"/>
        </w:rPr>
        <w:t xml:space="preserve">a Espluga de Puyascada (San Juan de Toledo, La Fueva, Huesca) </w:t>
      </w:r>
      <w:r w:rsidRPr="00DC1EE4">
        <w:rPr>
          <w:lang w:val="es-ES"/>
        </w:rPr>
        <w:t xml:space="preserve">est un site néolithique des </w:t>
      </w:r>
      <w:hyperlink r:id="rId2649" w:anchor="Sit_Pyrenees_Centrales" w:history="1">
        <w:r w:rsidR="00A42C78" w:rsidRPr="00A42C78">
          <w:rPr>
            <w:rStyle w:val="Hyperlink"/>
            <w:szCs w:val="20"/>
            <w:lang w:val="es-ES" w:eastAsia="en-GB"/>
          </w:rPr>
          <w:t>Pyrénées centrales</w:t>
        </w:r>
      </w:hyperlink>
      <w:r w:rsidR="00A42C78" w:rsidRPr="00DC1EE4">
        <w:rPr>
          <w:lang w:val="es-ES"/>
        </w:rPr>
        <w:t xml:space="preserve"> </w:t>
      </w:r>
      <w:r w:rsidRPr="00DC1EE4">
        <w:rPr>
          <w:lang w:val="es-ES"/>
        </w:rPr>
        <w:t>(BIB 2560)</w:t>
      </w:r>
      <w:r w:rsidR="00B470D5">
        <w:rPr>
          <w:lang w:val="es-ES"/>
        </w:rPr>
        <w:t xml:space="preserve">. </w:t>
      </w:r>
      <w:r w:rsidR="002A22F6" w:rsidRPr="0032190F">
        <w:rPr>
          <w:lang w:val="fr-FR"/>
        </w:rPr>
        <w:t>Selon Vicente Baldellou, les niveaux sont ceux du:</w:t>
      </w:r>
    </w:p>
    <w:p w14:paraId="2E1DC799" w14:textId="77777777" w:rsidR="00B470D5" w:rsidRDefault="00B470D5" w:rsidP="001D55DD">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3"/>
        <w:gridCol w:w="1376"/>
      </w:tblGrid>
      <w:tr w:rsidR="00B470D5" w14:paraId="4D8B299D" w14:textId="77777777" w:rsidTr="00C35EA7">
        <w:trPr>
          <w:jc w:val="center"/>
        </w:trPr>
        <w:tc>
          <w:tcPr>
            <w:tcW w:w="2183" w:type="dxa"/>
          </w:tcPr>
          <w:p w14:paraId="477F0203" w14:textId="77777777" w:rsidR="00B470D5" w:rsidRPr="00C35EA7" w:rsidRDefault="00B470D5" w:rsidP="00C35EA7">
            <w:pPr>
              <w:jc w:val="center"/>
              <w:rPr>
                <w:lang w:val="fr-FR"/>
              </w:rPr>
            </w:pPr>
            <w:r w:rsidRPr="00C35EA7">
              <w:rPr>
                <w:lang w:val="fr-FR"/>
              </w:rPr>
              <w:t>datation</w:t>
            </w:r>
          </w:p>
        </w:tc>
        <w:tc>
          <w:tcPr>
            <w:tcW w:w="1376" w:type="dxa"/>
          </w:tcPr>
          <w:p w14:paraId="6E7D073A" w14:textId="77777777" w:rsidR="00B470D5" w:rsidRPr="00C35EA7" w:rsidRDefault="00B470D5" w:rsidP="00C35EA7">
            <w:pPr>
              <w:jc w:val="center"/>
              <w:rPr>
                <w:lang w:val="fr-FR"/>
              </w:rPr>
            </w:pPr>
            <w:r w:rsidRPr="00C35EA7">
              <w:rPr>
                <w:lang w:val="fr-FR"/>
              </w:rPr>
              <w:t>BC</w:t>
            </w:r>
          </w:p>
        </w:tc>
      </w:tr>
      <w:tr w:rsidR="00B470D5" w14:paraId="3E00EA69" w14:textId="77777777" w:rsidTr="00C35EA7">
        <w:trPr>
          <w:jc w:val="center"/>
        </w:trPr>
        <w:tc>
          <w:tcPr>
            <w:tcW w:w="2183" w:type="dxa"/>
          </w:tcPr>
          <w:p w14:paraId="6EC85B73" w14:textId="77777777" w:rsidR="00B470D5" w:rsidRPr="00C35EA7" w:rsidRDefault="00B470D5" w:rsidP="001D55DD">
            <w:pPr>
              <w:rPr>
                <w:lang w:val="fr-FR"/>
              </w:rPr>
            </w:pPr>
            <w:r w:rsidRPr="00C35EA7">
              <w:rPr>
                <w:lang w:val="fr-FR"/>
              </w:rPr>
              <w:t>Chalcolithique</w:t>
            </w:r>
          </w:p>
        </w:tc>
        <w:tc>
          <w:tcPr>
            <w:tcW w:w="1376" w:type="dxa"/>
          </w:tcPr>
          <w:p w14:paraId="17694ECE" w14:textId="77777777" w:rsidR="00B470D5" w:rsidRPr="00C35EA7" w:rsidRDefault="00B470D5" w:rsidP="001D55DD">
            <w:pPr>
              <w:rPr>
                <w:lang w:val="fr-FR"/>
              </w:rPr>
            </w:pPr>
            <w:r w:rsidRPr="00C35EA7">
              <w:rPr>
                <w:lang w:val="fr-FR"/>
              </w:rPr>
              <w:t>3000-1800</w:t>
            </w:r>
          </w:p>
        </w:tc>
      </w:tr>
      <w:tr w:rsidR="00B470D5" w14:paraId="57F90AD7" w14:textId="77777777" w:rsidTr="00C35EA7">
        <w:trPr>
          <w:jc w:val="center"/>
        </w:trPr>
        <w:tc>
          <w:tcPr>
            <w:tcW w:w="2183" w:type="dxa"/>
          </w:tcPr>
          <w:p w14:paraId="442D931D" w14:textId="77777777" w:rsidR="00B470D5" w:rsidRPr="00C35EA7" w:rsidRDefault="00B470D5" w:rsidP="001D55DD">
            <w:pPr>
              <w:rPr>
                <w:lang w:val="fr-FR"/>
              </w:rPr>
            </w:pPr>
            <w:r w:rsidRPr="00C35EA7">
              <w:rPr>
                <w:lang w:val="fr-FR"/>
              </w:rPr>
              <w:t>Néolithique moyen</w:t>
            </w:r>
          </w:p>
        </w:tc>
        <w:tc>
          <w:tcPr>
            <w:tcW w:w="1376" w:type="dxa"/>
          </w:tcPr>
          <w:p w14:paraId="237198A1" w14:textId="77777777" w:rsidR="00B470D5" w:rsidRPr="00C35EA7" w:rsidRDefault="00B470D5" w:rsidP="001D55DD">
            <w:pPr>
              <w:rPr>
                <w:lang w:val="fr-FR"/>
              </w:rPr>
            </w:pPr>
            <w:r w:rsidRPr="00C35EA7">
              <w:rPr>
                <w:lang w:val="fr-FR"/>
              </w:rPr>
              <w:t>4000-3500</w:t>
            </w:r>
          </w:p>
        </w:tc>
      </w:tr>
    </w:tbl>
    <w:p w14:paraId="0821B659" w14:textId="77777777" w:rsidR="002A22F6" w:rsidRDefault="00B470D5" w:rsidP="001D55DD">
      <w:pPr>
        <w:rPr>
          <w:lang w:val="fr-FR"/>
        </w:rPr>
      </w:pPr>
      <w:r w:rsidRPr="0032190F">
        <w:rPr>
          <w:lang w:val="fr-FR"/>
        </w:rPr>
        <w:t xml:space="preserve"> </w:t>
      </w:r>
      <w:r w:rsidR="002A22F6" w:rsidRPr="0032190F">
        <w:rPr>
          <w:lang w:val="fr-FR"/>
        </w:rPr>
        <w:t>(BIB internet)</w:t>
      </w:r>
    </w:p>
    <w:p w14:paraId="105D1873" w14:textId="77777777" w:rsidR="00B470D5" w:rsidRPr="0032190F" w:rsidRDefault="00B470D5" w:rsidP="001D55DD">
      <w:pPr>
        <w:rPr>
          <w:lang w:val="fr-FR"/>
        </w:rPr>
      </w:pPr>
    </w:p>
    <w:p w14:paraId="5E7FBC62" w14:textId="4F34F164" w:rsidR="00AB32E7" w:rsidRDefault="00AB32E7" w:rsidP="001D55DD">
      <w:pPr>
        <w:rPr>
          <w:szCs w:val="20"/>
          <w:lang w:val="fr-FR" w:eastAsia="en-GB"/>
        </w:rPr>
      </w:pPr>
      <w:r w:rsidRPr="0032190F">
        <w:rPr>
          <w:lang w:val="fr-FR"/>
        </w:rPr>
        <w:t xml:space="preserve">La grotte se situe sur un chemin pastoral pour l'accès aux pâtures de haute-montagne (comme </w:t>
      </w:r>
      <w:hyperlink r:id="rId2650" w:anchor="Sit_Corto_Trasito" w:history="1">
        <w:r w:rsidRPr="0032190F">
          <w:rPr>
            <w:rStyle w:val="Hyperlink"/>
            <w:lang w:val="fr-FR"/>
          </w:rPr>
          <w:t>Corto Trasito</w:t>
        </w:r>
      </w:hyperlink>
      <w:r w:rsidRPr="0032190F">
        <w:rPr>
          <w:lang w:val="fr-FR"/>
        </w:rPr>
        <w:t xml:space="preserve">) </w:t>
      </w:r>
      <w:r w:rsidRPr="0032190F">
        <w:rPr>
          <w:szCs w:val="20"/>
          <w:lang w:val="fr-FR" w:eastAsia="en-GB"/>
        </w:rPr>
        <w:t>(BIB 2561)</w:t>
      </w:r>
    </w:p>
    <w:p w14:paraId="656AD5D0" w14:textId="0337098A" w:rsidR="002E79E4" w:rsidRPr="0032190F" w:rsidRDefault="00000000" w:rsidP="002E79E4">
      <w:pPr>
        <w:rPr>
          <w:lang w:val="fr-FR"/>
        </w:rPr>
      </w:pPr>
      <w:hyperlink r:id="rId2651" w:anchor="Cul_Neo_ancien" w:history="1">
        <w:r w:rsidR="002E79E4" w:rsidRPr="002E79E4">
          <w:rPr>
            <w:rStyle w:val="Hyperlink"/>
            <w:lang w:val="fr-FR"/>
          </w:rPr>
          <w:t>Néolithique ancien</w:t>
        </w:r>
      </w:hyperlink>
      <w:r w:rsidR="002E79E4">
        <w:rPr>
          <w:lang w:val="fr-FR"/>
        </w:rPr>
        <w:t xml:space="preserve"> </w:t>
      </w:r>
      <w:r w:rsidR="002E79E4">
        <w:rPr>
          <w:szCs w:val="20"/>
          <w:lang w:val="fr-FR" w:eastAsia="en-GB"/>
        </w:rPr>
        <w:t>(BIB V. Naverette et al., UISPP 2018)</w:t>
      </w:r>
    </w:p>
    <w:p w14:paraId="4E998113" w14:textId="77777777" w:rsidR="002E79E4" w:rsidRPr="0032190F" w:rsidRDefault="002E79E4" w:rsidP="001D55DD">
      <w:pPr>
        <w:rPr>
          <w:lang w:val="fr-FR"/>
        </w:rPr>
      </w:pPr>
    </w:p>
    <w:p w14:paraId="71F9A10C" w14:textId="77777777" w:rsidR="00DC1EE4" w:rsidRPr="0032190F" w:rsidRDefault="00DC1EE4" w:rsidP="001D55DD">
      <w:pPr>
        <w:rPr>
          <w:lang w:val="fr-FR"/>
        </w:rPr>
      </w:pPr>
    </w:p>
    <w:p w14:paraId="10A43FD3" w14:textId="77777777" w:rsidR="00DC1EE4" w:rsidRPr="0032190F" w:rsidRDefault="00DC1EE4" w:rsidP="00426FF9">
      <w:pPr>
        <w:pStyle w:val="Heading1"/>
      </w:pPr>
      <w:bookmarkStart w:id="1162" w:name="Sit_Miranda"/>
      <w:r w:rsidRPr="0032190F">
        <w:t>MIRANDA</w:t>
      </w:r>
    </w:p>
    <w:bookmarkEnd w:id="1162"/>
    <w:p w14:paraId="08313BE0" w14:textId="4DDFC8F1" w:rsidR="00DC1EE4" w:rsidRDefault="00DC1EE4" w:rsidP="00A42C78">
      <w:pPr>
        <w:jc w:val="both"/>
        <w:rPr>
          <w:lang w:val="fr-FR"/>
        </w:rPr>
      </w:pPr>
      <w:r w:rsidRPr="0032190F">
        <w:rPr>
          <w:lang w:val="fr-FR"/>
        </w:rPr>
        <w:t>La Cueva de la Miranda</w:t>
      </w:r>
      <w:r w:rsidR="002A22F6" w:rsidRPr="0032190F">
        <w:rPr>
          <w:lang w:val="fr-FR"/>
        </w:rPr>
        <w:t xml:space="preserve"> (</w:t>
      </w:r>
      <w:r w:rsidR="000E5475" w:rsidRPr="0032190F">
        <w:rPr>
          <w:rStyle w:val="dato"/>
          <w:lang w:val="fr-FR"/>
        </w:rPr>
        <w:t xml:space="preserve">Ligüerre de Cinca, </w:t>
      </w:r>
      <w:r w:rsidR="002A22F6" w:rsidRPr="0032190F">
        <w:rPr>
          <w:lang w:val="fr-FR"/>
        </w:rPr>
        <w:t>Abizanda)</w:t>
      </w:r>
      <w:r w:rsidRPr="0032190F">
        <w:rPr>
          <w:lang w:val="fr-FR"/>
        </w:rPr>
        <w:t xml:space="preserve"> </w:t>
      </w:r>
      <w:r w:rsidR="002A22F6" w:rsidRPr="0032190F">
        <w:rPr>
          <w:lang w:val="fr-FR"/>
        </w:rPr>
        <w:t xml:space="preserve">est un site néolithique des </w:t>
      </w:r>
      <w:hyperlink r:id="rId2652" w:anchor="Sit_Pyrenees_Centrales" w:history="1">
        <w:r w:rsidR="00A42C78" w:rsidRPr="0032190F">
          <w:rPr>
            <w:rStyle w:val="Hyperlink"/>
            <w:szCs w:val="20"/>
            <w:lang w:val="fr-FR" w:eastAsia="en-GB"/>
          </w:rPr>
          <w:t>Pyrénées centrales</w:t>
        </w:r>
      </w:hyperlink>
      <w:r w:rsidR="002A22F6" w:rsidRPr="0032190F">
        <w:rPr>
          <w:lang w:val="fr-FR"/>
        </w:rPr>
        <w:t xml:space="preserve"> (BIB 2560)</w:t>
      </w:r>
      <w:r w:rsidR="000E5475" w:rsidRPr="0032190F">
        <w:rPr>
          <w:lang w:val="fr-FR"/>
        </w:rPr>
        <w:t>. Présente deux barres parallèles pein</w:t>
      </w:r>
      <w:r w:rsidR="001D1232">
        <w:rPr>
          <w:lang w:val="fr-FR"/>
        </w:rPr>
        <w:t>tes à l'entrée (BIB internet) O</w:t>
      </w:r>
      <w:r w:rsidR="000E5475" w:rsidRPr="0032190F">
        <w:rPr>
          <w:lang w:val="fr-FR"/>
        </w:rPr>
        <w:t>ccupation Néolithique et Bronze ancien (BIB internet)</w:t>
      </w:r>
      <w:r w:rsidR="00A42C78">
        <w:rPr>
          <w:lang w:val="fr-FR"/>
        </w:rPr>
        <w:t>. Néolithique et Bronze ancien (BIB 2779)</w:t>
      </w:r>
    </w:p>
    <w:p w14:paraId="63D2B905" w14:textId="77777777" w:rsidR="005E6796" w:rsidRDefault="005E6796" w:rsidP="001D55DD">
      <w:pPr>
        <w:rPr>
          <w:lang w:val="fr-FR"/>
        </w:rPr>
      </w:pPr>
    </w:p>
    <w:p w14:paraId="2610DAF2" w14:textId="77777777" w:rsidR="001D55DD" w:rsidRPr="0032190F" w:rsidRDefault="001D55DD" w:rsidP="001D55DD">
      <w:pPr>
        <w:rPr>
          <w:lang w:val="fr-FR"/>
        </w:rPr>
      </w:pPr>
    </w:p>
    <w:p w14:paraId="6FAC3F7E" w14:textId="77777777" w:rsidR="000E5475" w:rsidRPr="0032190F" w:rsidRDefault="000E5475" w:rsidP="00426FF9">
      <w:pPr>
        <w:pStyle w:val="Heading1"/>
      </w:pPr>
      <w:bookmarkStart w:id="1163" w:name="Sit_Forcon"/>
      <w:r w:rsidRPr="0032190F">
        <w:t>FORCON</w:t>
      </w:r>
    </w:p>
    <w:bookmarkEnd w:id="1163"/>
    <w:p w14:paraId="3E0CACD9" w14:textId="77777777" w:rsidR="00E603B0" w:rsidRDefault="00E603B0" w:rsidP="000E5475">
      <w:pPr>
        <w:rPr>
          <w:lang w:val="fr-FR"/>
        </w:rPr>
      </w:pPr>
    </w:p>
    <w:p w14:paraId="074FE637" w14:textId="71F93847" w:rsidR="00E603B0" w:rsidRDefault="000E5475" w:rsidP="00D96A5B">
      <w:pPr>
        <w:jc w:val="both"/>
        <w:rPr>
          <w:lang w:val="fr-FR"/>
        </w:rPr>
      </w:pPr>
      <w:r w:rsidRPr="0032190F">
        <w:rPr>
          <w:lang w:val="fr-FR"/>
        </w:rPr>
        <w:t xml:space="preserve">La Cueva d'El Forcón (ou du Borracho) est un site néolithique des </w:t>
      </w:r>
      <w:hyperlink r:id="rId2653" w:anchor="Sit_Pyrenees_Centrales" w:history="1">
        <w:r w:rsidR="00A42C78" w:rsidRPr="0032190F">
          <w:rPr>
            <w:rStyle w:val="Hyperlink"/>
            <w:szCs w:val="20"/>
            <w:lang w:val="fr-FR" w:eastAsia="en-GB"/>
          </w:rPr>
          <w:t>Pyrénées centrales</w:t>
        </w:r>
      </w:hyperlink>
      <w:r w:rsidR="00A42C78" w:rsidRPr="0032190F">
        <w:rPr>
          <w:lang w:val="fr-FR"/>
        </w:rPr>
        <w:t xml:space="preserve"> </w:t>
      </w:r>
      <w:r w:rsidRPr="0032190F">
        <w:rPr>
          <w:lang w:val="fr-FR"/>
        </w:rPr>
        <w:t>(BIB 2560).</w:t>
      </w:r>
      <w:r w:rsidR="00E603B0">
        <w:rPr>
          <w:lang w:val="fr-FR"/>
        </w:rPr>
        <w:t xml:space="preserve"> Forcon (Toledo de Lanata, Huesca) (BIB 2778).</w:t>
      </w:r>
    </w:p>
    <w:p w14:paraId="1F3F763E" w14:textId="77777777" w:rsidR="000E5475" w:rsidRPr="0032190F" w:rsidRDefault="000E5475" w:rsidP="00D96A5B">
      <w:pPr>
        <w:jc w:val="both"/>
        <w:rPr>
          <w:lang w:val="fr-FR"/>
        </w:rPr>
      </w:pPr>
      <w:r w:rsidRPr="0032190F">
        <w:rPr>
          <w:lang w:val="fr-FR"/>
        </w:rPr>
        <w:t>L'art rupestre de la grotte a été étudié par María Pilar Casado López. On distingue 6 ensembles:</w:t>
      </w:r>
      <w:r w:rsidR="00E603B0">
        <w:rPr>
          <w:lang w:val="fr-FR"/>
        </w:rPr>
        <w:t xml:space="preserve"> </w:t>
      </w:r>
    </w:p>
    <w:p w14:paraId="60A7ED15" w14:textId="5EB4B25C" w:rsidR="000E5475" w:rsidRPr="0032190F" w:rsidRDefault="00000000" w:rsidP="00D96A5B">
      <w:pPr>
        <w:jc w:val="both"/>
        <w:rPr>
          <w:lang w:val="fr-FR"/>
        </w:rPr>
      </w:pPr>
      <w:hyperlink r:id="rId2654" w:anchor="Cul_Art_tek_grav_inc_digit" w:history="1">
        <w:r w:rsidR="00E603B0" w:rsidRPr="005E6796">
          <w:rPr>
            <w:rStyle w:val="Hyperlink"/>
            <w:i/>
            <w:lang w:val="fr-FR"/>
          </w:rPr>
          <w:t>m</w:t>
        </w:r>
        <w:r w:rsidR="000E5475" w:rsidRPr="005E6796">
          <w:rPr>
            <w:rStyle w:val="Hyperlink"/>
            <w:i/>
            <w:lang w:val="fr-FR"/>
          </w:rPr>
          <w:t>accaroni</w:t>
        </w:r>
      </w:hyperlink>
      <w:r w:rsidR="000E5475" w:rsidRPr="0032190F">
        <w:rPr>
          <w:lang w:val="fr-FR"/>
        </w:rPr>
        <w:t>, incisions (plusieurs types), etc. On y trouve des tracés digitaux sur argile. Inhumations (plus de 6 tombes), du mobilier divers (BIB internet)</w:t>
      </w:r>
    </w:p>
    <w:p w14:paraId="253F2030" w14:textId="77777777" w:rsidR="000E5475" w:rsidRPr="0032190F" w:rsidRDefault="000E5475" w:rsidP="001D55DD">
      <w:pPr>
        <w:rPr>
          <w:lang w:val="fr-FR"/>
        </w:rPr>
      </w:pPr>
    </w:p>
    <w:p w14:paraId="01C297F3" w14:textId="77777777" w:rsidR="001D55DD" w:rsidRPr="0032190F" w:rsidRDefault="001D55DD" w:rsidP="00426FF9">
      <w:pPr>
        <w:pStyle w:val="Heading1"/>
      </w:pPr>
      <w:bookmarkStart w:id="1164" w:name="Sit_Codronazo"/>
      <w:r w:rsidRPr="0032190F">
        <w:t>CODRONAZO</w:t>
      </w:r>
    </w:p>
    <w:bookmarkEnd w:id="1164"/>
    <w:p w14:paraId="214BF5D5" w14:textId="77777777" w:rsidR="00AB32E7" w:rsidRPr="0032190F" w:rsidRDefault="00AB32E7" w:rsidP="006D0A63">
      <w:pPr>
        <w:jc w:val="both"/>
        <w:rPr>
          <w:lang w:val="fr-FR"/>
        </w:rPr>
      </w:pPr>
    </w:p>
    <w:p w14:paraId="7A22BAD4" w14:textId="73DEDC26" w:rsidR="001D55DD" w:rsidRPr="0032190F" w:rsidRDefault="001D55DD" w:rsidP="006D0A63">
      <w:pPr>
        <w:jc w:val="both"/>
        <w:rPr>
          <w:lang w:val="fr-FR"/>
        </w:rPr>
      </w:pPr>
      <w:r w:rsidRPr="0032190F">
        <w:rPr>
          <w:lang w:val="fr-FR"/>
        </w:rPr>
        <w:t>Codronazo (</w:t>
      </w:r>
      <w:r w:rsidRPr="0032190F">
        <w:rPr>
          <w:rStyle w:val="dato"/>
          <w:lang w:val="fr-FR"/>
        </w:rPr>
        <w:t xml:space="preserve">La Cabezonada, </w:t>
      </w:r>
      <w:r w:rsidRPr="0032190F">
        <w:rPr>
          <w:lang w:val="fr-FR"/>
        </w:rPr>
        <w:t>La Fueva, Huesca) est un site d'"</w:t>
      </w:r>
      <w:hyperlink r:id="rId2655" w:anchor="Cul_Schemat_Espagne" w:history="1">
        <w:r w:rsidRPr="0032190F">
          <w:rPr>
            <w:rStyle w:val="Hyperlink"/>
            <w:lang w:val="fr-FR"/>
          </w:rPr>
          <w:t>art schématique ibérique</w:t>
        </w:r>
      </w:hyperlink>
      <w:r w:rsidRPr="0032190F">
        <w:rPr>
          <w:lang w:val="fr-FR"/>
        </w:rPr>
        <w:t>"  (Natcho, com. pers.), peint, on observe : une scène de chasse, formée par un archer et un bovin avec des cornes très prononcées, un symbole en forme de soleil avec de petits traits autour de lui d'un motif différent, un groupe de trois traits courts et parallèles (BIB UNESCO)</w:t>
      </w:r>
    </w:p>
    <w:p w14:paraId="21664EAE" w14:textId="77777777" w:rsidR="004E1C93" w:rsidRPr="0032190F" w:rsidRDefault="004E1C93" w:rsidP="006D0A63">
      <w:pPr>
        <w:jc w:val="both"/>
        <w:rPr>
          <w:lang w:val="fr-FR"/>
        </w:rPr>
      </w:pPr>
    </w:p>
    <w:p w14:paraId="6CE51FD5" w14:textId="77777777" w:rsidR="004E1C93" w:rsidRPr="0032190F" w:rsidRDefault="004E1C93" w:rsidP="004E1C93">
      <w:pPr>
        <w:pStyle w:val="Heading2"/>
      </w:pPr>
      <w:r w:rsidRPr="0032190F">
        <w:t>art rupestre</w:t>
      </w:r>
    </w:p>
    <w:p w14:paraId="2D03182E" w14:textId="77777777" w:rsidR="004E1C93" w:rsidRPr="0032190F" w:rsidRDefault="004E1C93" w:rsidP="006D0A63">
      <w:pPr>
        <w:jc w:val="both"/>
        <w:rPr>
          <w:lang w:val="fr-FR"/>
        </w:rPr>
      </w:pPr>
    </w:p>
    <w:p w14:paraId="6AC36278" w14:textId="77777777" w:rsidR="004E1C93" w:rsidRPr="0032190F" w:rsidRDefault="004E1C93" w:rsidP="006D0A63">
      <w:pPr>
        <w:jc w:val="both"/>
        <w:rPr>
          <w:lang w:val="fr-FR"/>
        </w:rPr>
      </w:pPr>
      <w:r w:rsidRPr="0032190F">
        <w:rPr>
          <w:lang w:val="fr-FR"/>
        </w:rPr>
        <w:t>Peintures rouges schématiques (BIB 2562). La numérotation est de BIB 2562 (BIB 2562)</w:t>
      </w:r>
    </w:p>
    <w:p w14:paraId="64A5738D" w14:textId="77777777" w:rsidR="004E1C93" w:rsidRPr="0032190F" w:rsidRDefault="004E1C93" w:rsidP="006D0A63">
      <w:pPr>
        <w:jc w:val="both"/>
        <w:rPr>
          <w:lang w:val="fr-FR"/>
        </w:rPr>
      </w:pPr>
    </w:p>
    <w:p w14:paraId="3A4EDFE2" w14:textId="77777777" w:rsidR="004E1C93" w:rsidRPr="0032190F" w:rsidRDefault="004E1C93" w:rsidP="004E1C93">
      <w:pPr>
        <w:pStyle w:val="Heading3"/>
      </w:pPr>
      <w:r w:rsidRPr="0032190F">
        <w:t>fig 1</w:t>
      </w:r>
    </w:p>
    <w:p w14:paraId="7EEFBE02" w14:textId="77777777" w:rsidR="004E1C93" w:rsidRPr="0032190F" w:rsidRDefault="004E1C93" w:rsidP="004E1C93">
      <w:pPr>
        <w:rPr>
          <w:lang w:val="fr-FR"/>
        </w:rPr>
      </w:pPr>
      <w:r w:rsidRPr="0032190F">
        <w:rPr>
          <w:lang w:val="fr-FR"/>
        </w:rPr>
        <w:t xml:space="preserve">Scène de chasse, quadrupède + archer (BIB 2562) l'archer est en </w:t>
      </w:r>
      <w:r w:rsidRPr="0032190F">
        <w:rPr>
          <w:i/>
          <w:lang w:val="fr-FR"/>
        </w:rPr>
        <w:t>phi</w:t>
      </w:r>
      <w:r w:rsidRPr="0032190F">
        <w:rPr>
          <w:lang w:val="fr-FR"/>
        </w:rPr>
        <w:t xml:space="preserve"> (SS BIB) l'animal chassé est un bovidé (BIB 2562)</w:t>
      </w:r>
    </w:p>
    <w:p w14:paraId="4E595BEB" w14:textId="77777777" w:rsidR="004E1C93" w:rsidRPr="0032190F" w:rsidRDefault="004E1C93" w:rsidP="006D0A63">
      <w:pPr>
        <w:jc w:val="both"/>
        <w:rPr>
          <w:lang w:val="fr-FR"/>
        </w:rPr>
      </w:pPr>
    </w:p>
    <w:p w14:paraId="552836B0" w14:textId="77777777" w:rsidR="004E1C93" w:rsidRPr="0032190F" w:rsidRDefault="004E1C93" w:rsidP="004E1C93">
      <w:pPr>
        <w:pStyle w:val="Heading3"/>
      </w:pPr>
      <w:r w:rsidRPr="0032190F">
        <w:t>fig 2</w:t>
      </w:r>
    </w:p>
    <w:p w14:paraId="02C6E27F" w14:textId="77777777" w:rsidR="004E1C93" w:rsidRPr="0032190F" w:rsidRDefault="004E1C93" w:rsidP="004E1C93">
      <w:pPr>
        <w:rPr>
          <w:lang w:val="fr-FR"/>
        </w:rPr>
      </w:pPr>
      <w:r w:rsidRPr="0032190F">
        <w:rPr>
          <w:lang w:val="fr-FR"/>
        </w:rPr>
        <w:t>Ponctuations et/ou barres (SS BIB)</w:t>
      </w:r>
    </w:p>
    <w:p w14:paraId="22EBCC79" w14:textId="77777777" w:rsidR="004E1C93" w:rsidRPr="0032190F" w:rsidRDefault="004E1C93" w:rsidP="004E1C93">
      <w:pPr>
        <w:jc w:val="both"/>
        <w:rPr>
          <w:lang w:val="fr-FR"/>
        </w:rPr>
      </w:pPr>
    </w:p>
    <w:p w14:paraId="4B10097D" w14:textId="77777777" w:rsidR="004E1C93" w:rsidRPr="0032190F" w:rsidRDefault="004E1C93" w:rsidP="004E1C93">
      <w:pPr>
        <w:pStyle w:val="Heading3"/>
      </w:pPr>
      <w:r w:rsidRPr="0032190F">
        <w:lastRenderedPageBreak/>
        <w:t>fig 3</w:t>
      </w:r>
    </w:p>
    <w:p w14:paraId="4148CE7C" w14:textId="77777777" w:rsidR="004E1C93" w:rsidRPr="0032190F" w:rsidRDefault="004E1C93" w:rsidP="004E1C93">
      <w:pPr>
        <w:rPr>
          <w:lang w:val="fr-FR"/>
        </w:rPr>
      </w:pPr>
      <w:r w:rsidRPr="0032190F">
        <w:rPr>
          <w:lang w:val="fr-FR"/>
        </w:rPr>
        <w:t>Barres parallèles (SS BIB)</w:t>
      </w:r>
    </w:p>
    <w:p w14:paraId="21264F3A" w14:textId="77777777" w:rsidR="004E1C93" w:rsidRPr="0032190F" w:rsidRDefault="004E1C93" w:rsidP="004E1C93">
      <w:pPr>
        <w:jc w:val="both"/>
        <w:rPr>
          <w:lang w:val="fr-FR"/>
        </w:rPr>
      </w:pPr>
    </w:p>
    <w:p w14:paraId="55BA384A" w14:textId="77777777" w:rsidR="004E1C93" w:rsidRPr="00A0014D" w:rsidRDefault="004E1C93" w:rsidP="004E1C93">
      <w:pPr>
        <w:pStyle w:val="Heading3"/>
      </w:pPr>
      <w:r w:rsidRPr="00A0014D">
        <w:t>fig 4</w:t>
      </w:r>
    </w:p>
    <w:p w14:paraId="640E4F04" w14:textId="77777777" w:rsidR="004E1C93" w:rsidRPr="00A0014D" w:rsidRDefault="004E1C93" w:rsidP="004E1C93">
      <w:pPr>
        <w:rPr>
          <w:lang w:val="fr-FR"/>
        </w:rPr>
      </w:pPr>
      <w:r w:rsidRPr="00A0014D">
        <w:rPr>
          <w:lang w:val="fr-FR"/>
        </w:rPr>
        <w:t>Ponctuations (SS BIB)</w:t>
      </w:r>
    </w:p>
    <w:p w14:paraId="13FA2805" w14:textId="77777777" w:rsidR="004E1C93" w:rsidRPr="00A0014D" w:rsidRDefault="004E1C93" w:rsidP="004E1C93">
      <w:pPr>
        <w:jc w:val="both"/>
        <w:rPr>
          <w:lang w:val="fr-FR"/>
        </w:rPr>
      </w:pPr>
    </w:p>
    <w:p w14:paraId="7EDDF9F1" w14:textId="77777777" w:rsidR="004E1C93" w:rsidRPr="00A0014D" w:rsidRDefault="004E1C93" w:rsidP="004E1C93">
      <w:pPr>
        <w:pStyle w:val="Heading3"/>
      </w:pPr>
      <w:r w:rsidRPr="00A0014D">
        <w:t>fig 5</w:t>
      </w:r>
    </w:p>
    <w:p w14:paraId="24CA803F" w14:textId="77777777" w:rsidR="004E1C93" w:rsidRPr="0032190F" w:rsidRDefault="004E1C93" w:rsidP="004E1C93">
      <w:pPr>
        <w:rPr>
          <w:lang w:val="fr-FR"/>
        </w:rPr>
      </w:pPr>
      <w:r w:rsidRPr="0032190F">
        <w:rPr>
          <w:lang w:val="fr-FR"/>
        </w:rPr>
        <w:t>Soleil (SS BIB) Symbole solaire (BIB 2562)</w:t>
      </w:r>
    </w:p>
    <w:p w14:paraId="07A6C7BB" w14:textId="77777777" w:rsidR="004E1C93" w:rsidRPr="0032190F" w:rsidRDefault="004E1C93" w:rsidP="004E1C93">
      <w:pPr>
        <w:jc w:val="both"/>
        <w:rPr>
          <w:lang w:val="fr-FR"/>
        </w:rPr>
      </w:pPr>
    </w:p>
    <w:p w14:paraId="2449186B" w14:textId="77777777" w:rsidR="004E1C93" w:rsidRPr="006062CB" w:rsidRDefault="004E1C93" w:rsidP="004E1C93">
      <w:pPr>
        <w:pStyle w:val="Heading3"/>
        <w:rPr>
          <w:lang w:val="en-US"/>
        </w:rPr>
      </w:pPr>
      <w:r w:rsidRPr="006062CB">
        <w:rPr>
          <w:lang w:val="en-US"/>
        </w:rPr>
        <w:t>fig 6</w:t>
      </w:r>
    </w:p>
    <w:p w14:paraId="233A7F4A" w14:textId="77777777" w:rsidR="004E1C93" w:rsidRDefault="004E1C93" w:rsidP="004E1C93">
      <w:r>
        <w:t>Ponctuations (SS BIB)</w:t>
      </w:r>
    </w:p>
    <w:p w14:paraId="1631F920" w14:textId="77777777" w:rsidR="004E1C93" w:rsidRPr="004E1C93" w:rsidRDefault="004E1C93" w:rsidP="004E1C93"/>
    <w:p w14:paraId="162EFFCB" w14:textId="77777777" w:rsidR="004E1C93" w:rsidRPr="006062CB" w:rsidRDefault="004E1C93" w:rsidP="004E1C93">
      <w:pPr>
        <w:pStyle w:val="Heading3"/>
        <w:rPr>
          <w:lang w:val="en-US"/>
        </w:rPr>
      </w:pPr>
      <w:r w:rsidRPr="006062CB">
        <w:rPr>
          <w:lang w:val="en-US"/>
        </w:rPr>
        <w:t>fig 7</w:t>
      </w:r>
    </w:p>
    <w:p w14:paraId="2417C6F2" w14:textId="77777777" w:rsidR="004E1C93" w:rsidRPr="0032190F" w:rsidRDefault="004E1C93" w:rsidP="004E1C93">
      <w:pPr>
        <w:rPr>
          <w:lang w:val="fr-FR"/>
        </w:rPr>
      </w:pPr>
      <w:r w:rsidRPr="0032190F">
        <w:rPr>
          <w:lang w:val="fr-FR"/>
        </w:rPr>
        <w:t>Ponctuations (SS BIB)</w:t>
      </w:r>
    </w:p>
    <w:p w14:paraId="3F37EE3B" w14:textId="77777777" w:rsidR="001D55DD" w:rsidRPr="0032190F" w:rsidRDefault="001D55DD" w:rsidP="001D55DD">
      <w:pPr>
        <w:rPr>
          <w:lang w:val="fr-FR"/>
        </w:rPr>
      </w:pPr>
    </w:p>
    <w:p w14:paraId="5FBB2FBD" w14:textId="77777777" w:rsidR="001D55DD" w:rsidRPr="0032190F" w:rsidRDefault="001D55DD" w:rsidP="001D55DD">
      <w:pPr>
        <w:pStyle w:val="Heading2"/>
      </w:pPr>
      <w:r w:rsidRPr="0032190F">
        <w:t>Datation</w:t>
      </w:r>
    </w:p>
    <w:p w14:paraId="2B234B7D" w14:textId="0203B04A" w:rsidR="001D55DD" w:rsidRPr="0032190F" w:rsidRDefault="001D55DD" w:rsidP="007E4F4D">
      <w:pPr>
        <w:jc w:val="both"/>
        <w:rPr>
          <w:lang w:val="fr-FR"/>
        </w:rPr>
      </w:pPr>
      <w:r w:rsidRPr="0032190F">
        <w:rPr>
          <w:lang w:val="fr-FR"/>
        </w:rPr>
        <w:t xml:space="preserve">Néolithique-Chalcolithique (BIB UNESCO) Javier Rey </w:t>
      </w:r>
      <w:r w:rsidR="007E4F4D" w:rsidRPr="0032190F">
        <w:rPr>
          <w:lang w:val="fr-FR"/>
        </w:rPr>
        <w:t xml:space="preserve">Lanaspa </w:t>
      </w:r>
      <w:r w:rsidRPr="0032190F">
        <w:rPr>
          <w:lang w:val="fr-FR"/>
        </w:rPr>
        <w:t xml:space="preserve">associe la présence de ces peintures avec les personnes qui ont habité la grotte de </w:t>
      </w:r>
      <w:hyperlink r:id="rId2656" w:anchor="Sit_Espluga_Puyascada" w:history="1">
        <w:r w:rsidRPr="0032190F">
          <w:rPr>
            <w:rStyle w:val="Hyperlink"/>
            <w:lang w:val="fr-FR"/>
          </w:rPr>
          <w:t>La Espluga de Puyascada</w:t>
        </w:r>
      </w:hyperlink>
      <w:r w:rsidRPr="0032190F">
        <w:rPr>
          <w:lang w:val="fr-FR"/>
        </w:rPr>
        <w:t xml:space="preserve"> et </w:t>
      </w:r>
      <w:r w:rsidR="00C66D22">
        <w:rPr>
          <w:lang w:val="fr-FR"/>
        </w:rPr>
        <w:t xml:space="preserve">de </w:t>
      </w:r>
      <w:hyperlink r:id="rId2657" w:anchor="Sit_Forcon" w:history="1">
        <w:r w:rsidR="00C66D22" w:rsidRPr="00C66D22">
          <w:rPr>
            <w:rStyle w:val="Hyperlink"/>
            <w:lang w:val="fr-FR"/>
          </w:rPr>
          <w:t>Forcon</w:t>
        </w:r>
      </w:hyperlink>
      <w:r w:rsidRPr="0032190F">
        <w:rPr>
          <w:lang w:val="fr-FR"/>
        </w:rPr>
        <w:t xml:space="preserve"> durant l'époque Néolithique Moyen- final</w:t>
      </w:r>
      <w:r w:rsidR="00C66D22">
        <w:rPr>
          <w:lang w:val="fr-FR"/>
        </w:rPr>
        <w:t xml:space="preserve"> </w:t>
      </w:r>
      <w:r w:rsidRPr="0032190F">
        <w:rPr>
          <w:lang w:val="fr-FR"/>
        </w:rPr>
        <w:t>ou l'époque Chalcolithique (BIB UNESCO)</w:t>
      </w:r>
    </w:p>
    <w:p w14:paraId="0413CE7C" w14:textId="77777777" w:rsidR="001D55DD" w:rsidRPr="0032190F" w:rsidRDefault="001D55DD" w:rsidP="001D55DD">
      <w:pPr>
        <w:rPr>
          <w:lang w:val="fr-FR"/>
        </w:rPr>
      </w:pPr>
    </w:p>
    <w:p w14:paraId="06E516E2" w14:textId="77777777" w:rsidR="001D55DD" w:rsidRPr="00D52855" w:rsidRDefault="001D55DD" w:rsidP="00426FF9">
      <w:pPr>
        <w:pStyle w:val="Heading1"/>
        <w:rPr>
          <w:lang w:val="es-ES"/>
        </w:rPr>
      </w:pPr>
      <w:r w:rsidRPr="00D52855">
        <w:rPr>
          <w:lang w:val="es-ES"/>
        </w:rPr>
        <w:t>SUBIDA AL CASTILLO</w:t>
      </w:r>
    </w:p>
    <w:p w14:paraId="1DAB998C" w14:textId="651289E3" w:rsidR="001D55DD" w:rsidRDefault="001D55DD" w:rsidP="001D55DD">
      <w:pPr>
        <w:rPr>
          <w:lang w:val="es-ES"/>
        </w:rPr>
      </w:pPr>
      <w:r w:rsidRPr="00196C99">
        <w:rPr>
          <w:lang w:val="es-ES"/>
        </w:rPr>
        <w:t>Subida al castillo</w:t>
      </w:r>
      <w:r>
        <w:rPr>
          <w:lang w:val="es-ES"/>
        </w:rPr>
        <w:t xml:space="preserve"> (Boltaña, Huesca) </w:t>
      </w:r>
      <w:r w:rsidRPr="00196C99">
        <w:rPr>
          <w:lang w:val="es-ES"/>
        </w:rPr>
        <w:t>est un site d'"</w:t>
      </w:r>
      <w:hyperlink r:id="rId2658" w:anchor="Cul_Schemat_Espagne" w:history="1">
        <w:r w:rsidRPr="00196C99">
          <w:rPr>
            <w:rStyle w:val="Hyperlink"/>
            <w:lang w:val="es-ES"/>
          </w:rPr>
          <w:t>art schématique ibérique</w:t>
        </w:r>
      </w:hyperlink>
      <w:r w:rsidRPr="00196C99">
        <w:rPr>
          <w:lang w:val="es-ES"/>
        </w:rPr>
        <w:t>"  (Natcho, com. pers.)</w:t>
      </w:r>
    </w:p>
    <w:p w14:paraId="5B2E413C" w14:textId="77777777" w:rsidR="00BA7AE8" w:rsidRDefault="00BA7AE8" w:rsidP="001D55DD">
      <w:pPr>
        <w:rPr>
          <w:lang w:val="es-ES"/>
        </w:rPr>
      </w:pPr>
    </w:p>
    <w:p w14:paraId="18898F8A" w14:textId="77777777" w:rsidR="00BA7AE8" w:rsidRDefault="00BA7AE8" w:rsidP="00426FF9">
      <w:pPr>
        <w:pStyle w:val="Heading1"/>
      </w:pPr>
      <w:bookmarkStart w:id="1165" w:name="Sit_Bubu"/>
      <w:r>
        <w:t>BUBU</w:t>
      </w:r>
    </w:p>
    <w:bookmarkEnd w:id="1165"/>
    <w:p w14:paraId="70545475" w14:textId="143528AF" w:rsidR="00BA7AE8" w:rsidRDefault="00BA7AE8" w:rsidP="00BA7AE8">
      <w:pPr>
        <w:rPr>
          <w:lang w:val="fr-FR"/>
        </w:rPr>
      </w:pPr>
      <w:r w:rsidRPr="00BA7AE8">
        <w:rPr>
          <w:lang w:val="fr-FR"/>
        </w:rPr>
        <w:t>La Cueva del Bubu I et II (Arén, Huesca) est un site d'"</w:t>
      </w:r>
      <w:hyperlink r:id="rId2659" w:anchor="Cul_Schemat_Espagne" w:history="1">
        <w:r w:rsidRPr="00BA7AE8">
          <w:rPr>
            <w:rStyle w:val="Hyperlink"/>
            <w:lang w:val="fr-FR"/>
          </w:rPr>
          <w:t>art schématique ibérique</w:t>
        </w:r>
      </w:hyperlink>
      <w:r w:rsidRPr="00BA7AE8">
        <w:rPr>
          <w:lang w:val="fr-FR"/>
        </w:rPr>
        <w:t xml:space="preserve">"  (Natcho, com. pers.) </w:t>
      </w:r>
    </w:p>
    <w:p w14:paraId="6E38F69A" w14:textId="77777777" w:rsidR="00BA7AE8" w:rsidRPr="00BA7AE8" w:rsidRDefault="00BA7AE8" w:rsidP="001D55DD">
      <w:pPr>
        <w:rPr>
          <w:lang w:val="fr-FR"/>
        </w:rPr>
      </w:pPr>
    </w:p>
    <w:p w14:paraId="1A595394" w14:textId="77777777" w:rsidR="001D55DD" w:rsidRPr="00BA7AE8" w:rsidRDefault="00BA7AE8" w:rsidP="00BA7AE8">
      <w:pPr>
        <w:pStyle w:val="Heading2"/>
      </w:pPr>
      <w:bookmarkStart w:id="1166" w:name="Sit_Bubu_I"/>
      <w:r w:rsidRPr="00BA7AE8">
        <w:t>Bubu I</w:t>
      </w:r>
    </w:p>
    <w:bookmarkEnd w:id="1166"/>
    <w:p w14:paraId="6FE82250" w14:textId="77777777" w:rsidR="00BA7AE8" w:rsidRPr="00BA7AE8" w:rsidRDefault="00BA7AE8" w:rsidP="00BA7AE8">
      <w:pPr>
        <w:rPr>
          <w:lang w:val="fr-FR"/>
        </w:rPr>
      </w:pPr>
      <w:r>
        <w:rPr>
          <w:lang w:val="fr-FR"/>
        </w:rPr>
        <w:t>Roints et digitaions circulaires peintes (BIB Lanau et al. in BIB 2813)</w:t>
      </w:r>
    </w:p>
    <w:p w14:paraId="37795731" w14:textId="77777777" w:rsidR="00BA7AE8" w:rsidRDefault="00BA7AE8" w:rsidP="001D55DD">
      <w:pPr>
        <w:rPr>
          <w:lang w:val="fr-FR"/>
        </w:rPr>
      </w:pPr>
    </w:p>
    <w:p w14:paraId="4512BDA7" w14:textId="77777777" w:rsidR="00BA7AE8" w:rsidRDefault="00BA7AE8" w:rsidP="00BA7AE8">
      <w:pPr>
        <w:pStyle w:val="Heading2"/>
      </w:pPr>
      <w:bookmarkStart w:id="1167" w:name="Sit_Bubu_II"/>
      <w:r>
        <w:t>Bubu II</w:t>
      </w:r>
    </w:p>
    <w:bookmarkEnd w:id="1167"/>
    <w:p w14:paraId="7B029B1D" w14:textId="77777777" w:rsidR="00BA7AE8" w:rsidRDefault="00BA7AE8" w:rsidP="001D55DD">
      <w:pPr>
        <w:rPr>
          <w:lang w:val="fr-FR"/>
        </w:rPr>
      </w:pPr>
      <w:r>
        <w:rPr>
          <w:lang w:val="fr-FR"/>
        </w:rPr>
        <w:t>Representations de mains ce qui est rare dans l'art post-paléolithique (BIB Lanau et al. in BIB 2813)</w:t>
      </w:r>
    </w:p>
    <w:p w14:paraId="2E059382" w14:textId="77777777" w:rsidR="00BA7AE8" w:rsidRDefault="00BA7AE8" w:rsidP="001D55DD">
      <w:pPr>
        <w:rPr>
          <w:lang w:val="fr-FR"/>
        </w:rPr>
      </w:pPr>
    </w:p>
    <w:p w14:paraId="26F8B254" w14:textId="77777777" w:rsidR="00CE7262" w:rsidRPr="007D3DBB" w:rsidRDefault="00CE7262" w:rsidP="00426FF9">
      <w:pPr>
        <w:pStyle w:val="Heading1"/>
      </w:pPr>
      <w:bookmarkStart w:id="1168" w:name="Sit_Salvatierra_Esca"/>
      <w:r w:rsidRPr="007D3DBB">
        <w:t>SALVATIERRA DE ESCA</w:t>
      </w:r>
    </w:p>
    <w:bookmarkEnd w:id="1168"/>
    <w:p w14:paraId="2DDDFAA9" w14:textId="77777777" w:rsidR="00E41AE6" w:rsidRPr="007D3DBB" w:rsidRDefault="00821CC8" w:rsidP="001D55DD">
      <w:pPr>
        <w:rPr>
          <w:lang w:val="fr-FR"/>
        </w:rPr>
      </w:pPr>
      <w:r w:rsidRPr="007D3DBB">
        <w:rPr>
          <w:lang w:val="fr-FR"/>
        </w:rPr>
        <w:t>Salvatierra</w:t>
      </w:r>
    </w:p>
    <w:p w14:paraId="37E5FD70" w14:textId="77777777" w:rsidR="00821CC8" w:rsidRPr="007D3DBB" w:rsidRDefault="00821CC8" w:rsidP="001D55DD">
      <w:pPr>
        <w:rPr>
          <w:lang w:val="fr-FR"/>
        </w:rPr>
      </w:pPr>
    </w:p>
    <w:p w14:paraId="0D387593" w14:textId="3B60D769" w:rsidR="00CE7262" w:rsidRPr="0032190F" w:rsidRDefault="00821CC8" w:rsidP="001D55DD">
      <w:pPr>
        <w:rPr>
          <w:lang w:val="fr-FR"/>
        </w:rPr>
      </w:pPr>
      <w:r w:rsidRPr="007D3DBB">
        <w:rPr>
          <w:lang w:val="fr-FR"/>
        </w:rPr>
        <w:t xml:space="preserve">Salvatierra de Escá (Zaragosse, Aragon) est un </w:t>
      </w:r>
      <w:hyperlink r:id="rId2660" w:anchor="Cul_Schemat_Espagne_g" w:history="1">
        <w:r w:rsidR="00E41AE6" w:rsidRPr="0032190F">
          <w:rPr>
            <w:rStyle w:val="Hyperlink"/>
            <w:lang w:val="fr-FR"/>
          </w:rPr>
          <w:t>groupe d' art schématique ibérique</w:t>
        </w:r>
      </w:hyperlink>
      <w:r w:rsidR="00E41AE6" w:rsidRPr="0032190F">
        <w:rPr>
          <w:lang w:val="fr-FR"/>
        </w:rPr>
        <w:t xml:space="preserve"> </w:t>
      </w:r>
      <w:r>
        <w:rPr>
          <w:lang w:val="fr-FR"/>
        </w:rPr>
        <w:t>formé d'</w:t>
      </w:r>
      <w:r w:rsidR="00CE7262" w:rsidRPr="0032190F">
        <w:rPr>
          <w:lang w:val="fr-FR"/>
        </w:rPr>
        <w:t>un ensemble de 11 sites d'art rupestre (BIB 2552)</w:t>
      </w:r>
    </w:p>
    <w:p w14:paraId="4A03519B" w14:textId="77777777" w:rsidR="008B6AB8" w:rsidRPr="0032190F" w:rsidRDefault="008B6AB8" w:rsidP="001D55DD">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6"/>
        <w:gridCol w:w="590"/>
        <w:gridCol w:w="617"/>
      </w:tblGrid>
      <w:tr w:rsidR="00BA7AE8" w14:paraId="71EB09DE" w14:textId="77777777" w:rsidTr="00C35EA7">
        <w:trPr>
          <w:jc w:val="center"/>
        </w:trPr>
        <w:tc>
          <w:tcPr>
            <w:tcW w:w="2926" w:type="dxa"/>
            <w:gridSpan w:val="2"/>
            <w:vAlign w:val="center"/>
          </w:tcPr>
          <w:p w14:paraId="7C5E92E7" w14:textId="77777777" w:rsidR="00BA7AE8" w:rsidRDefault="00BA7AE8" w:rsidP="00C35EA7">
            <w:pPr>
              <w:jc w:val="center"/>
            </w:pPr>
            <w:r>
              <w:t>sites</w:t>
            </w:r>
          </w:p>
        </w:tc>
        <w:tc>
          <w:tcPr>
            <w:tcW w:w="617" w:type="dxa"/>
          </w:tcPr>
          <w:p w14:paraId="5336A1D3" w14:textId="77777777" w:rsidR="00BA7AE8" w:rsidRDefault="00BA7AE8" w:rsidP="00C35EA7">
            <w:pPr>
              <w:jc w:val="center"/>
            </w:pPr>
            <w:r>
              <w:t>BIB</w:t>
            </w:r>
          </w:p>
        </w:tc>
      </w:tr>
      <w:tr w:rsidR="00BA7AE8" w14:paraId="501E14B6" w14:textId="77777777" w:rsidTr="00C35EA7">
        <w:trPr>
          <w:jc w:val="center"/>
        </w:trPr>
        <w:tc>
          <w:tcPr>
            <w:tcW w:w="2336" w:type="dxa"/>
            <w:vMerge w:val="restart"/>
            <w:vAlign w:val="center"/>
          </w:tcPr>
          <w:p w14:paraId="60E69144" w14:textId="2B3C3CED" w:rsidR="00BA7AE8" w:rsidRDefault="00000000" w:rsidP="00C35EA7">
            <w:pPr>
              <w:jc w:val="center"/>
            </w:pPr>
            <w:hyperlink r:id="rId2661" w:anchor="Sit_Balcon_Forniellos" w:history="1">
              <w:r w:rsidR="00BA7AE8" w:rsidRPr="00E41AE6">
                <w:rPr>
                  <w:rStyle w:val="Hyperlink"/>
                </w:rPr>
                <w:t>Balcon de Forniellos</w:t>
              </w:r>
            </w:hyperlink>
          </w:p>
        </w:tc>
        <w:tc>
          <w:tcPr>
            <w:tcW w:w="590" w:type="dxa"/>
          </w:tcPr>
          <w:p w14:paraId="085FD538" w14:textId="1077C0AE" w:rsidR="00BA7AE8" w:rsidRDefault="00000000" w:rsidP="00C35EA7">
            <w:pPr>
              <w:jc w:val="center"/>
            </w:pPr>
            <w:hyperlink r:id="rId2662" w:anchor="Sit_Balcon_Forniellos_I" w:history="1">
              <w:r w:rsidR="00BA7AE8">
                <w:rPr>
                  <w:rStyle w:val="Hyperlink"/>
                </w:rPr>
                <w:t>I</w:t>
              </w:r>
            </w:hyperlink>
          </w:p>
        </w:tc>
        <w:tc>
          <w:tcPr>
            <w:tcW w:w="617" w:type="dxa"/>
          </w:tcPr>
          <w:p w14:paraId="5F836DF4" w14:textId="77777777" w:rsidR="00BA7AE8" w:rsidRDefault="00BA7AE8" w:rsidP="00C35EA7">
            <w:pPr>
              <w:jc w:val="center"/>
            </w:pPr>
            <w:r>
              <w:t>*</w:t>
            </w:r>
          </w:p>
        </w:tc>
      </w:tr>
      <w:tr w:rsidR="00BA7AE8" w14:paraId="459D2222" w14:textId="77777777" w:rsidTr="00C35EA7">
        <w:trPr>
          <w:jc w:val="center"/>
        </w:trPr>
        <w:tc>
          <w:tcPr>
            <w:tcW w:w="2336" w:type="dxa"/>
            <w:vMerge/>
            <w:vAlign w:val="center"/>
          </w:tcPr>
          <w:p w14:paraId="2D0D799D" w14:textId="77777777" w:rsidR="00BA7AE8" w:rsidRDefault="00BA7AE8" w:rsidP="00C35EA7">
            <w:pPr>
              <w:jc w:val="center"/>
            </w:pPr>
          </w:p>
        </w:tc>
        <w:tc>
          <w:tcPr>
            <w:tcW w:w="590" w:type="dxa"/>
          </w:tcPr>
          <w:p w14:paraId="78FF3A4C" w14:textId="57165192" w:rsidR="00BA7AE8" w:rsidRDefault="00000000" w:rsidP="00C35EA7">
            <w:pPr>
              <w:jc w:val="center"/>
            </w:pPr>
            <w:hyperlink r:id="rId2663" w:anchor="Sit_Balcon_Forniellos_II" w:history="1">
              <w:r w:rsidR="00BA7AE8">
                <w:rPr>
                  <w:rStyle w:val="Hyperlink"/>
                </w:rPr>
                <w:t>II</w:t>
              </w:r>
            </w:hyperlink>
          </w:p>
        </w:tc>
        <w:tc>
          <w:tcPr>
            <w:tcW w:w="617" w:type="dxa"/>
          </w:tcPr>
          <w:p w14:paraId="726C73A3" w14:textId="77777777" w:rsidR="00BA7AE8" w:rsidRDefault="00BA7AE8" w:rsidP="00C35EA7">
            <w:pPr>
              <w:jc w:val="center"/>
            </w:pPr>
            <w:r>
              <w:t>*</w:t>
            </w:r>
          </w:p>
        </w:tc>
      </w:tr>
      <w:tr w:rsidR="00BA7AE8" w14:paraId="32A23139" w14:textId="77777777" w:rsidTr="00C35EA7">
        <w:trPr>
          <w:jc w:val="center"/>
        </w:trPr>
        <w:tc>
          <w:tcPr>
            <w:tcW w:w="2336" w:type="dxa"/>
            <w:vMerge/>
            <w:vAlign w:val="center"/>
          </w:tcPr>
          <w:p w14:paraId="38335E2D" w14:textId="77777777" w:rsidR="00BA7AE8" w:rsidRDefault="00BA7AE8" w:rsidP="00C35EA7">
            <w:pPr>
              <w:jc w:val="center"/>
            </w:pPr>
          </w:p>
        </w:tc>
        <w:tc>
          <w:tcPr>
            <w:tcW w:w="590" w:type="dxa"/>
          </w:tcPr>
          <w:p w14:paraId="25B0A670" w14:textId="24F0DFB6" w:rsidR="00BA7AE8" w:rsidRDefault="00000000" w:rsidP="00C35EA7">
            <w:pPr>
              <w:jc w:val="center"/>
            </w:pPr>
            <w:hyperlink r:id="rId2664" w:anchor="Sit_Balcon_Forniellos_III" w:history="1">
              <w:r w:rsidR="00BA7AE8">
                <w:rPr>
                  <w:rStyle w:val="Hyperlink"/>
                </w:rPr>
                <w:t>III</w:t>
              </w:r>
            </w:hyperlink>
          </w:p>
        </w:tc>
        <w:tc>
          <w:tcPr>
            <w:tcW w:w="617" w:type="dxa"/>
          </w:tcPr>
          <w:p w14:paraId="04EDD21C" w14:textId="77777777" w:rsidR="00BA7AE8" w:rsidRDefault="00BA7AE8" w:rsidP="00C35EA7">
            <w:pPr>
              <w:jc w:val="center"/>
            </w:pPr>
            <w:r>
              <w:t>*</w:t>
            </w:r>
          </w:p>
        </w:tc>
      </w:tr>
      <w:tr w:rsidR="00BA7AE8" w14:paraId="1ADAA9F9" w14:textId="77777777" w:rsidTr="00C35EA7">
        <w:trPr>
          <w:jc w:val="center"/>
        </w:trPr>
        <w:tc>
          <w:tcPr>
            <w:tcW w:w="2336" w:type="dxa"/>
            <w:vMerge/>
            <w:vAlign w:val="center"/>
          </w:tcPr>
          <w:p w14:paraId="13472244" w14:textId="77777777" w:rsidR="00BA7AE8" w:rsidRDefault="00BA7AE8" w:rsidP="00C35EA7">
            <w:pPr>
              <w:jc w:val="center"/>
            </w:pPr>
          </w:p>
        </w:tc>
        <w:tc>
          <w:tcPr>
            <w:tcW w:w="590" w:type="dxa"/>
          </w:tcPr>
          <w:p w14:paraId="2AFA33EA" w14:textId="6518992C" w:rsidR="00BA7AE8" w:rsidRDefault="00000000" w:rsidP="00C35EA7">
            <w:pPr>
              <w:jc w:val="center"/>
            </w:pPr>
            <w:hyperlink r:id="rId2665" w:anchor="Sit_Balcon_Forniellos_IV" w:history="1">
              <w:r w:rsidR="00BA7AE8">
                <w:rPr>
                  <w:rStyle w:val="Hyperlink"/>
                </w:rPr>
                <w:t>IV</w:t>
              </w:r>
            </w:hyperlink>
          </w:p>
        </w:tc>
        <w:tc>
          <w:tcPr>
            <w:tcW w:w="617" w:type="dxa"/>
          </w:tcPr>
          <w:p w14:paraId="5BA66E19" w14:textId="77777777" w:rsidR="00BA7AE8" w:rsidRDefault="00BA7AE8" w:rsidP="00C35EA7">
            <w:pPr>
              <w:jc w:val="center"/>
            </w:pPr>
            <w:r>
              <w:t>*</w:t>
            </w:r>
          </w:p>
        </w:tc>
      </w:tr>
      <w:tr w:rsidR="00BA7AE8" w14:paraId="4893A594" w14:textId="77777777" w:rsidTr="00C35EA7">
        <w:trPr>
          <w:jc w:val="center"/>
        </w:trPr>
        <w:tc>
          <w:tcPr>
            <w:tcW w:w="2336" w:type="dxa"/>
            <w:vMerge/>
            <w:vAlign w:val="center"/>
          </w:tcPr>
          <w:p w14:paraId="51B776B8" w14:textId="77777777" w:rsidR="00BA7AE8" w:rsidRDefault="00BA7AE8" w:rsidP="00C35EA7">
            <w:pPr>
              <w:jc w:val="center"/>
            </w:pPr>
          </w:p>
        </w:tc>
        <w:tc>
          <w:tcPr>
            <w:tcW w:w="590" w:type="dxa"/>
          </w:tcPr>
          <w:p w14:paraId="065252B4" w14:textId="63927C4D" w:rsidR="00BA7AE8" w:rsidRDefault="00000000" w:rsidP="00C35EA7">
            <w:pPr>
              <w:jc w:val="center"/>
            </w:pPr>
            <w:hyperlink r:id="rId2666" w:anchor="Sit_Balcon_Forniellos_V" w:history="1">
              <w:r w:rsidR="00BA7AE8">
                <w:rPr>
                  <w:rStyle w:val="Hyperlink"/>
                </w:rPr>
                <w:t>V</w:t>
              </w:r>
            </w:hyperlink>
          </w:p>
        </w:tc>
        <w:tc>
          <w:tcPr>
            <w:tcW w:w="617" w:type="dxa"/>
          </w:tcPr>
          <w:p w14:paraId="1F3B7F69" w14:textId="77777777" w:rsidR="00BA7AE8" w:rsidRDefault="00BA7AE8" w:rsidP="00C35EA7">
            <w:pPr>
              <w:jc w:val="center"/>
            </w:pPr>
            <w:r>
              <w:t>*</w:t>
            </w:r>
          </w:p>
        </w:tc>
      </w:tr>
      <w:tr w:rsidR="00BA7AE8" w14:paraId="5921D3DC" w14:textId="77777777" w:rsidTr="00C35EA7">
        <w:trPr>
          <w:jc w:val="center"/>
        </w:trPr>
        <w:tc>
          <w:tcPr>
            <w:tcW w:w="2336" w:type="dxa"/>
            <w:vMerge w:val="restart"/>
            <w:vAlign w:val="center"/>
          </w:tcPr>
          <w:p w14:paraId="6343EEB6" w14:textId="1C41B632" w:rsidR="00BA7AE8" w:rsidRDefault="00000000" w:rsidP="00C35EA7">
            <w:pPr>
              <w:jc w:val="center"/>
            </w:pPr>
            <w:hyperlink r:id="rId2667" w:anchor="Sit_Fronton_Forniellos" w:history="1">
              <w:r w:rsidR="00BA7AE8" w:rsidRPr="00E41AE6">
                <w:rPr>
                  <w:rStyle w:val="Hyperlink"/>
                </w:rPr>
                <w:t>Fronton de Forniellos</w:t>
              </w:r>
            </w:hyperlink>
          </w:p>
        </w:tc>
        <w:tc>
          <w:tcPr>
            <w:tcW w:w="590" w:type="dxa"/>
          </w:tcPr>
          <w:p w14:paraId="4029B50D" w14:textId="40CF87EB" w:rsidR="00BA7AE8" w:rsidRDefault="00000000" w:rsidP="00C35EA7">
            <w:pPr>
              <w:jc w:val="center"/>
            </w:pPr>
            <w:hyperlink r:id="rId2668" w:anchor="Sit_Fronton_Forniellos_I" w:history="1">
              <w:r w:rsidR="00BA7AE8" w:rsidRPr="00E41AE6">
                <w:rPr>
                  <w:rStyle w:val="Hyperlink"/>
                </w:rPr>
                <w:t>I</w:t>
              </w:r>
            </w:hyperlink>
          </w:p>
        </w:tc>
        <w:tc>
          <w:tcPr>
            <w:tcW w:w="617" w:type="dxa"/>
          </w:tcPr>
          <w:p w14:paraId="1B139402" w14:textId="77777777" w:rsidR="00BA7AE8" w:rsidRDefault="00BA7AE8" w:rsidP="00C35EA7">
            <w:pPr>
              <w:jc w:val="center"/>
            </w:pPr>
            <w:r>
              <w:t>*</w:t>
            </w:r>
          </w:p>
        </w:tc>
      </w:tr>
      <w:tr w:rsidR="00BA7AE8" w14:paraId="64A65446" w14:textId="77777777" w:rsidTr="00C35EA7">
        <w:trPr>
          <w:jc w:val="center"/>
        </w:trPr>
        <w:tc>
          <w:tcPr>
            <w:tcW w:w="2336" w:type="dxa"/>
            <w:vMerge/>
            <w:vAlign w:val="center"/>
          </w:tcPr>
          <w:p w14:paraId="01C9958A" w14:textId="77777777" w:rsidR="00BA7AE8" w:rsidRDefault="00BA7AE8" w:rsidP="00C35EA7">
            <w:pPr>
              <w:jc w:val="center"/>
            </w:pPr>
          </w:p>
        </w:tc>
        <w:tc>
          <w:tcPr>
            <w:tcW w:w="590" w:type="dxa"/>
          </w:tcPr>
          <w:p w14:paraId="2D7A70DA" w14:textId="2A8FB416" w:rsidR="00BA7AE8" w:rsidRDefault="00000000" w:rsidP="00C35EA7">
            <w:pPr>
              <w:jc w:val="center"/>
            </w:pPr>
            <w:hyperlink r:id="rId2669" w:anchor="Sit_Fronton_Forniellos_II" w:history="1">
              <w:r w:rsidR="00BA7AE8" w:rsidRPr="00E41AE6">
                <w:rPr>
                  <w:rStyle w:val="Hyperlink"/>
                </w:rPr>
                <w:t>II</w:t>
              </w:r>
            </w:hyperlink>
          </w:p>
        </w:tc>
        <w:tc>
          <w:tcPr>
            <w:tcW w:w="617" w:type="dxa"/>
          </w:tcPr>
          <w:p w14:paraId="4D482AFF" w14:textId="77777777" w:rsidR="00BA7AE8" w:rsidRDefault="00BA7AE8" w:rsidP="00C35EA7">
            <w:pPr>
              <w:jc w:val="center"/>
            </w:pPr>
            <w:r>
              <w:t>*</w:t>
            </w:r>
          </w:p>
        </w:tc>
      </w:tr>
      <w:tr w:rsidR="00BA7AE8" w14:paraId="52A0EB28" w14:textId="77777777" w:rsidTr="00C35EA7">
        <w:trPr>
          <w:jc w:val="center"/>
        </w:trPr>
        <w:tc>
          <w:tcPr>
            <w:tcW w:w="2336" w:type="dxa"/>
            <w:vMerge/>
            <w:vAlign w:val="center"/>
          </w:tcPr>
          <w:p w14:paraId="5BFBE0E3" w14:textId="77777777" w:rsidR="00BA7AE8" w:rsidRDefault="00BA7AE8" w:rsidP="00C35EA7">
            <w:pPr>
              <w:jc w:val="center"/>
            </w:pPr>
          </w:p>
        </w:tc>
        <w:tc>
          <w:tcPr>
            <w:tcW w:w="590" w:type="dxa"/>
          </w:tcPr>
          <w:p w14:paraId="68EF4E09" w14:textId="410D2042" w:rsidR="00BA7AE8" w:rsidRDefault="00000000" w:rsidP="00C35EA7">
            <w:pPr>
              <w:jc w:val="center"/>
            </w:pPr>
            <w:hyperlink r:id="rId2670" w:anchor="Sit_Fronton_Forniellos_III" w:history="1">
              <w:r w:rsidR="00BA7AE8" w:rsidRPr="00E41AE6">
                <w:rPr>
                  <w:rStyle w:val="Hyperlink"/>
                </w:rPr>
                <w:t>III</w:t>
              </w:r>
            </w:hyperlink>
          </w:p>
        </w:tc>
        <w:tc>
          <w:tcPr>
            <w:tcW w:w="617" w:type="dxa"/>
          </w:tcPr>
          <w:p w14:paraId="3F91ACDA" w14:textId="77777777" w:rsidR="00BA7AE8" w:rsidRDefault="00BA7AE8" w:rsidP="00C35EA7">
            <w:pPr>
              <w:jc w:val="center"/>
            </w:pPr>
            <w:r>
              <w:t>*</w:t>
            </w:r>
          </w:p>
        </w:tc>
      </w:tr>
      <w:tr w:rsidR="00BA7AE8" w14:paraId="3F80CD92" w14:textId="77777777" w:rsidTr="00C35EA7">
        <w:trPr>
          <w:jc w:val="center"/>
        </w:trPr>
        <w:tc>
          <w:tcPr>
            <w:tcW w:w="2926" w:type="dxa"/>
            <w:gridSpan w:val="2"/>
            <w:vAlign w:val="center"/>
          </w:tcPr>
          <w:p w14:paraId="026A2DB5" w14:textId="49231DDA" w:rsidR="00BA7AE8" w:rsidRDefault="00000000" w:rsidP="00C35EA7">
            <w:pPr>
              <w:jc w:val="center"/>
            </w:pPr>
            <w:hyperlink r:id="rId2671" w:anchor="Sit_Terraza_Forniellos" w:history="1">
              <w:r w:rsidR="00BA7AE8" w:rsidRPr="00E41AE6">
                <w:rPr>
                  <w:rStyle w:val="Hyperlink"/>
                </w:rPr>
                <w:t>Terraza de Forniellos</w:t>
              </w:r>
            </w:hyperlink>
          </w:p>
        </w:tc>
        <w:tc>
          <w:tcPr>
            <w:tcW w:w="617" w:type="dxa"/>
          </w:tcPr>
          <w:p w14:paraId="3E6839DE" w14:textId="77777777" w:rsidR="00BA7AE8" w:rsidRDefault="00BA7AE8" w:rsidP="00C35EA7">
            <w:pPr>
              <w:jc w:val="center"/>
            </w:pPr>
            <w:r>
              <w:t>*</w:t>
            </w:r>
          </w:p>
        </w:tc>
      </w:tr>
      <w:tr w:rsidR="00BA7AE8" w14:paraId="1ED64175" w14:textId="77777777" w:rsidTr="00C35EA7">
        <w:trPr>
          <w:jc w:val="center"/>
        </w:trPr>
        <w:tc>
          <w:tcPr>
            <w:tcW w:w="2926" w:type="dxa"/>
            <w:gridSpan w:val="2"/>
            <w:vAlign w:val="center"/>
          </w:tcPr>
          <w:p w14:paraId="4B5B354D" w14:textId="7ED5A05D" w:rsidR="00BA7AE8" w:rsidRDefault="00000000" w:rsidP="00C35EA7">
            <w:pPr>
              <w:jc w:val="center"/>
            </w:pPr>
            <w:hyperlink r:id="rId2672" w:anchor="Sit_Raja_Forniellos" w:history="1">
              <w:r w:rsidR="00BA7AE8" w:rsidRPr="00E41AE6">
                <w:rPr>
                  <w:rStyle w:val="Hyperlink"/>
                </w:rPr>
                <w:t>Raja de Forniellos</w:t>
              </w:r>
            </w:hyperlink>
          </w:p>
        </w:tc>
        <w:tc>
          <w:tcPr>
            <w:tcW w:w="617" w:type="dxa"/>
          </w:tcPr>
          <w:p w14:paraId="0518ADF5" w14:textId="77777777" w:rsidR="00BA7AE8" w:rsidRDefault="00BA7AE8" w:rsidP="00C35EA7">
            <w:pPr>
              <w:jc w:val="center"/>
            </w:pPr>
            <w:r>
              <w:t>*</w:t>
            </w:r>
          </w:p>
        </w:tc>
      </w:tr>
      <w:tr w:rsidR="00BA7AE8" w14:paraId="5E692F87" w14:textId="77777777" w:rsidTr="00C35EA7">
        <w:trPr>
          <w:jc w:val="center"/>
        </w:trPr>
        <w:tc>
          <w:tcPr>
            <w:tcW w:w="2926" w:type="dxa"/>
            <w:gridSpan w:val="2"/>
            <w:vAlign w:val="center"/>
          </w:tcPr>
          <w:p w14:paraId="1C99FADA" w14:textId="6F9AC88F" w:rsidR="00BA7AE8" w:rsidRDefault="00000000" w:rsidP="00C35EA7">
            <w:pPr>
              <w:jc w:val="center"/>
            </w:pPr>
            <w:hyperlink r:id="rId2673" w:anchor="Sit_Penarroya" w:history="1">
              <w:r w:rsidR="00BA7AE8" w:rsidRPr="00E41AE6">
                <w:rPr>
                  <w:rStyle w:val="Hyperlink"/>
                </w:rPr>
                <w:t>Penarroya</w:t>
              </w:r>
            </w:hyperlink>
          </w:p>
        </w:tc>
        <w:tc>
          <w:tcPr>
            <w:tcW w:w="617" w:type="dxa"/>
          </w:tcPr>
          <w:p w14:paraId="5A392C66" w14:textId="77777777" w:rsidR="00BA7AE8" w:rsidRDefault="00BA7AE8" w:rsidP="00C35EA7">
            <w:pPr>
              <w:jc w:val="center"/>
            </w:pPr>
            <w:r>
              <w:t>*</w:t>
            </w:r>
          </w:p>
        </w:tc>
      </w:tr>
      <w:tr w:rsidR="00BA7AE8" w14:paraId="5D4A4B16" w14:textId="77777777" w:rsidTr="00C35EA7">
        <w:trPr>
          <w:jc w:val="center"/>
        </w:trPr>
        <w:tc>
          <w:tcPr>
            <w:tcW w:w="2926" w:type="dxa"/>
            <w:gridSpan w:val="2"/>
            <w:vAlign w:val="center"/>
          </w:tcPr>
          <w:p w14:paraId="04512C28" w14:textId="2B8BE87C" w:rsidR="00BA7AE8" w:rsidRDefault="00000000" w:rsidP="00C35EA7">
            <w:pPr>
              <w:jc w:val="center"/>
            </w:pPr>
            <w:hyperlink r:id="rId2674" w:anchor="Sit_Planiello" w:history="1">
              <w:r w:rsidR="00BA7AE8" w:rsidRPr="00821CC8">
                <w:rPr>
                  <w:rStyle w:val="Hyperlink"/>
                </w:rPr>
                <w:t>Planiello</w:t>
              </w:r>
            </w:hyperlink>
          </w:p>
        </w:tc>
        <w:tc>
          <w:tcPr>
            <w:tcW w:w="617" w:type="dxa"/>
          </w:tcPr>
          <w:p w14:paraId="3917B367" w14:textId="77777777" w:rsidR="00BA7AE8" w:rsidRDefault="00BA7AE8" w:rsidP="00C35EA7">
            <w:pPr>
              <w:jc w:val="center"/>
            </w:pPr>
            <w:r>
              <w:t>**</w:t>
            </w:r>
          </w:p>
        </w:tc>
      </w:tr>
      <w:tr w:rsidR="00BA7AE8" w14:paraId="1228BEE7" w14:textId="77777777" w:rsidTr="00C35EA7">
        <w:trPr>
          <w:jc w:val="center"/>
        </w:trPr>
        <w:tc>
          <w:tcPr>
            <w:tcW w:w="2926" w:type="dxa"/>
            <w:gridSpan w:val="2"/>
            <w:vAlign w:val="center"/>
          </w:tcPr>
          <w:p w14:paraId="062F6E93" w14:textId="10CA26AA" w:rsidR="00BA7AE8" w:rsidRDefault="00000000" w:rsidP="00C35EA7">
            <w:pPr>
              <w:jc w:val="center"/>
            </w:pPr>
            <w:hyperlink r:id="rId2675" w:anchor="Sit_Brup" w:history="1">
              <w:r w:rsidR="00BA7AE8" w:rsidRPr="00BA7AE8">
                <w:rPr>
                  <w:rStyle w:val="Hyperlink"/>
                </w:rPr>
                <w:t>Brup</w:t>
              </w:r>
            </w:hyperlink>
          </w:p>
        </w:tc>
        <w:tc>
          <w:tcPr>
            <w:tcW w:w="617" w:type="dxa"/>
          </w:tcPr>
          <w:p w14:paraId="64B1C03D" w14:textId="77777777" w:rsidR="00BA7AE8" w:rsidRDefault="00BA7AE8" w:rsidP="00C35EA7">
            <w:pPr>
              <w:jc w:val="center"/>
            </w:pPr>
            <w:r>
              <w:t>***</w:t>
            </w:r>
          </w:p>
        </w:tc>
      </w:tr>
    </w:tbl>
    <w:p w14:paraId="4030561F" w14:textId="77777777" w:rsidR="008B6AB8" w:rsidRPr="00BA7AE8" w:rsidRDefault="002A2874" w:rsidP="001D55DD">
      <w:r w:rsidRPr="00BA7AE8">
        <w:t>(</w:t>
      </w:r>
      <w:r w:rsidR="00BA7AE8" w:rsidRPr="00BA7AE8">
        <w:t xml:space="preserve">*: </w:t>
      </w:r>
      <w:r w:rsidRPr="00BA7AE8">
        <w:t>BIB 2551</w:t>
      </w:r>
      <w:r w:rsidR="00BA7AE8" w:rsidRPr="00BA7AE8">
        <w:t>; **</w:t>
      </w:r>
      <w:r w:rsidR="00821CC8" w:rsidRPr="00BA7AE8">
        <w:t>SS BIB</w:t>
      </w:r>
      <w:r w:rsidR="00BA7AE8" w:rsidRPr="00BA7AE8">
        <w:t>; *** Lanau et al. in BIB 2813</w:t>
      </w:r>
      <w:r w:rsidR="008B6AB8" w:rsidRPr="00BA7AE8">
        <w:t>)</w:t>
      </w:r>
    </w:p>
    <w:p w14:paraId="1964B191" w14:textId="77777777" w:rsidR="000E1AA5" w:rsidRPr="00BA7AE8" w:rsidRDefault="000E1AA5" w:rsidP="001D55DD"/>
    <w:p w14:paraId="46FCB409" w14:textId="77777777" w:rsidR="001D55DD" w:rsidRPr="00BA7AE8" w:rsidRDefault="001D55DD" w:rsidP="001D55DD"/>
    <w:p w14:paraId="67938520" w14:textId="77777777" w:rsidR="001D55DD" w:rsidRPr="00BA7AE8" w:rsidRDefault="001D55DD" w:rsidP="00426FF9">
      <w:pPr>
        <w:pStyle w:val="Heading1"/>
      </w:pPr>
      <w:bookmarkStart w:id="1169" w:name="Sit_Penarroya"/>
      <w:r w:rsidRPr="00BA7AE8">
        <w:t>PENARROYA</w:t>
      </w:r>
    </w:p>
    <w:bookmarkEnd w:id="1169"/>
    <w:p w14:paraId="2166FDE2" w14:textId="2B3E98FA" w:rsidR="00821CC8" w:rsidRPr="00821CC8" w:rsidRDefault="001D55DD" w:rsidP="00821CC8">
      <w:pPr>
        <w:rPr>
          <w:lang w:val="fr-FR"/>
        </w:rPr>
      </w:pPr>
      <w:r w:rsidRPr="007D3DBB">
        <w:rPr>
          <w:lang w:val="fr-FR"/>
        </w:rPr>
        <w:t xml:space="preserve">Cueva de Peñarroya (Salvatierra de Esca, </w:t>
      </w:r>
      <w:r w:rsidR="000E1AA5" w:rsidRPr="007D3DBB">
        <w:rPr>
          <w:lang w:val="fr-FR"/>
        </w:rPr>
        <w:t>Zaragosse</w:t>
      </w:r>
      <w:r w:rsidRPr="007D3DBB">
        <w:rPr>
          <w:lang w:val="fr-FR"/>
        </w:rPr>
        <w:t>) est un site d'"</w:t>
      </w:r>
      <w:hyperlink r:id="rId2676" w:anchor="Cul_Schemat_Espagne" w:history="1">
        <w:r w:rsidRPr="00821CC8">
          <w:rPr>
            <w:rStyle w:val="Hyperlink"/>
            <w:lang w:val="fr-FR"/>
          </w:rPr>
          <w:t>art schématique ibérique</w:t>
        </w:r>
      </w:hyperlink>
      <w:r w:rsidRPr="00821CC8">
        <w:rPr>
          <w:lang w:val="fr-FR"/>
        </w:rPr>
        <w:t>"  (Natcho, com. pers.)</w:t>
      </w:r>
      <w:r w:rsidR="00821CC8" w:rsidRPr="00821CC8">
        <w:rPr>
          <w:lang w:val="fr-FR"/>
        </w:rPr>
        <w:t xml:space="preserve"> du groupe de </w:t>
      </w:r>
      <w:hyperlink r:id="rId2677" w:anchor="Sit_Salvatierra_Esca" w:history="1">
        <w:r w:rsidR="00821CC8" w:rsidRPr="00821CC8">
          <w:rPr>
            <w:rStyle w:val="Hyperlink"/>
            <w:lang w:val="fr-FR"/>
          </w:rPr>
          <w:t>Salvatierra</w:t>
        </w:r>
      </w:hyperlink>
      <w:r w:rsidR="00821CC8" w:rsidRPr="00821CC8">
        <w:rPr>
          <w:lang w:val="fr-FR"/>
        </w:rPr>
        <w:t xml:space="preserve"> (BIB 2551)</w:t>
      </w:r>
    </w:p>
    <w:p w14:paraId="0726981A" w14:textId="77777777" w:rsidR="001D55DD" w:rsidRPr="00821CC8" w:rsidRDefault="001D55DD" w:rsidP="001D55DD">
      <w:pPr>
        <w:rPr>
          <w:lang w:val="fr-FR"/>
        </w:rPr>
      </w:pPr>
    </w:p>
    <w:p w14:paraId="6EA5DE7B" w14:textId="77777777" w:rsidR="001D55DD" w:rsidRPr="00821CC8" w:rsidRDefault="001D55DD" w:rsidP="00426FF9">
      <w:pPr>
        <w:pStyle w:val="Heading1"/>
      </w:pPr>
      <w:bookmarkStart w:id="1170" w:name="Sit_Raja_Forniellos"/>
      <w:r w:rsidRPr="00821CC8">
        <w:t>RAJA DE FORNIELLOS</w:t>
      </w:r>
    </w:p>
    <w:bookmarkEnd w:id="1170"/>
    <w:p w14:paraId="6C5507FF" w14:textId="6009388D" w:rsidR="001D55DD" w:rsidRPr="00821CC8" w:rsidRDefault="001D55DD" w:rsidP="001D55DD">
      <w:pPr>
        <w:rPr>
          <w:lang w:val="fr-FR"/>
        </w:rPr>
      </w:pPr>
      <w:r w:rsidRPr="00821CC8">
        <w:rPr>
          <w:lang w:val="fr-FR"/>
        </w:rPr>
        <w:t xml:space="preserve">Raja de Forniellos (Salvatierra de Esca, </w:t>
      </w:r>
      <w:r w:rsidR="000E1AA5">
        <w:rPr>
          <w:lang w:val="fr-FR"/>
        </w:rPr>
        <w:t>Zaragosse</w:t>
      </w:r>
      <w:r w:rsidRPr="00821CC8">
        <w:rPr>
          <w:lang w:val="fr-FR"/>
        </w:rPr>
        <w:t>) est un site d'"</w:t>
      </w:r>
      <w:hyperlink r:id="rId2678" w:anchor="Cul_Schemat_Espagne" w:history="1">
        <w:r w:rsidRPr="00821CC8">
          <w:rPr>
            <w:rStyle w:val="Hyperlink"/>
            <w:lang w:val="fr-FR"/>
          </w:rPr>
          <w:t>art schématique ibérique</w:t>
        </w:r>
      </w:hyperlink>
      <w:r w:rsidRPr="00821CC8">
        <w:rPr>
          <w:lang w:val="fr-FR"/>
        </w:rPr>
        <w:t>"  (Natcho, com. pers.)</w:t>
      </w:r>
      <w:r w:rsidR="00821CC8">
        <w:rPr>
          <w:lang w:val="fr-FR"/>
        </w:rPr>
        <w:t xml:space="preserve"> </w:t>
      </w:r>
      <w:r w:rsidR="00821CC8" w:rsidRPr="00821CC8">
        <w:rPr>
          <w:lang w:val="fr-FR"/>
        </w:rPr>
        <w:t xml:space="preserve">du groupe de </w:t>
      </w:r>
      <w:hyperlink r:id="rId2679" w:anchor="Sit_Salvatierra_Esca" w:history="1">
        <w:r w:rsidR="00821CC8" w:rsidRPr="00821CC8">
          <w:rPr>
            <w:rStyle w:val="Hyperlink"/>
            <w:lang w:val="fr-FR"/>
          </w:rPr>
          <w:t>Salvatierra</w:t>
        </w:r>
      </w:hyperlink>
      <w:r w:rsidR="00821CC8" w:rsidRPr="00821CC8">
        <w:rPr>
          <w:lang w:val="fr-FR"/>
        </w:rPr>
        <w:t xml:space="preserve"> (BIB 2551)</w:t>
      </w:r>
    </w:p>
    <w:p w14:paraId="1520B075" w14:textId="77777777" w:rsidR="001D55DD" w:rsidRPr="00821CC8" w:rsidRDefault="001D55DD" w:rsidP="001D55DD">
      <w:pPr>
        <w:rPr>
          <w:lang w:val="fr-FR"/>
        </w:rPr>
      </w:pPr>
    </w:p>
    <w:p w14:paraId="221E44DC" w14:textId="77777777" w:rsidR="001D55DD" w:rsidRDefault="001D55DD" w:rsidP="00426FF9">
      <w:pPr>
        <w:pStyle w:val="Heading1"/>
      </w:pPr>
      <w:bookmarkStart w:id="1171" w:name="Sit_Balcon_Forniellos"/>
      <w:r>
        <w:t>BALCON DE FORNIELLOS</w:t>
      </w:r>
    </w:p>
    <w:bookmarkEnd w:id="1171"/>
    <w:p w14:paraId="7E4462EA" w14:textId="1988DF1E" w:rsidR="001D55DD" w:rsidRPr="000F09A2" w:rsidRDefault="001D55DD" w:rsidP="001D55DD">
      <w:pPr>
        <w:rPr>
          <w:lang w:val="fr-FR"/>
        </w:rPr>
      </w:pPr>
      <w:r w:rsidRPr="000F09A2">
        <w:rPr>
          <w:lang w:val="fr-FR"/>
        </w:rPr>
        <w:t xml:space="preserve">Balcon de Forniellos </w:t>
      </w:r>
      <w:r w:rsidR="00E41AE6" w:rsidRPr="000F09A2">
        <w:rPr>
          <w:lang w:val="fr-FR"/>
        </w:rPr>
        <w:t xml:space="preserve">I, </w:t>
      </w:r>
      <w:r w:rsidRPr="000F09A2">
        <w:rPr>
          <w:lang w:val="fr-FR"/>
        </w:rPr>
        <w:t xml:space="preserve">II, III, IV, V (Salvatierra de Esca, </w:t>
      </w:r>
      <w:r w:rsidR="000E1AA5">
        <w:rPr>
          <w:lang w:val="fr-FR"/>
        </w:rPr>
        <w:t>Zaragosse</w:t>
      </w:r>
      <w:r w:rsidRPr="000F09A2">
        <w:rPr>
          <w:lang w:val="fr-FR"/>
        </w:rPr>
        <w:t xml:space="preserve">) est un </w:t>
      </w:r>
      <w:r w:rsidR="00E41AE6" w:rsidRPr="000F09A2">
        <w:rPr>
          <w:lang w:val="fr-FR"/>
        </w:rPr>
        <w:t xml:space="preserve">ensemble de </w:t>
      </w:r>
      <w:r w:rsidRPr="000F09A2">
        <w:rPr>
          <w:lang w:val="fr-FR"/>
        </w:rPr>
        <w:t>site</w:t>
      </w:r>
      <w:r w:rsidR="00E41AE6" w:rsidRPr="000F09A2">
        <w:rPr>
          <w:lang w:val="fr-FR"/>
        </w:rPr>
        <w:t>s</w:t>
      </w:r>
      <w:r w:rsidRPr="000F09A2">
        <w:rPr>
          <w:lang w:val="fr-FR"/>
        </w:rPr>
        <w:t xml:space="preserve"> d'"</w:t>
      </w:r>
      <w:hyperlink r:id="rId2680" w:anchor="Cul_Schemat_Espagne" w:history="1">
        <w:r w:rsidRPr="000F09A2">
          <w:rPr>
            <w:rStyle w:val="Hyperlink"/>
            <w:lang w:val="fr-FR"/>
          </w:rPr>
          <w:t>art schématique ibérique</w:t>
        </w:r>
      </w:hyperlink>
      <w:r w:rsidRPr="000F09A2">
        <w:rPr>
          <w:lang w:val="fr-FR"/>
        </w:rPr>
        <w:t>"  (Natcho, com. pers.)</w:t>
      </w:r>
      <w:r w:rsidR="00821CC8">
        <w:rPr>
          <w:lang w:val="fr-FR"/>
        </w:rPr>
        <w:t xml:space="preserve"> </w:t>
      </w:r>
      <w:r w:rsidR="00821CC8" w:rsidRPr="00821CC8">
        <w:rPr>
          <w:lang w:val="fr-FR"/>
        </w:rPr>
        <w:t xml:space="preserve">du groupe de </w:t>
      </w:r>
      <w:hyperlink r:id="rId2681" w:anchor="Sit_Salvatierra_Esca" w:history="1">
        <w:r w:rsidR="00821CC8" w:rsidRPr="00821CC8">
          <w:rPr>
            <w:rStyle w:val="Hyperlink"/>
            <w:lang w:val="fr-FR"/>
          </w:rPr>
          <w:t>Salvatierra</w:t>
        </w:r>
      </w:hyperlink>
      <w:r w:rsidR="00821CC8" w:rsidRPr="00821CC8">
        <w:rPr>
          <w:lang w:val="fr-FR"/>
        </w:rPr>
        <w:t xml:space="preserve"> (BIB 2551)</w:t>
      </w:r>
    </w:p>
    <w:p w14:paraId="2093B7A7" w14:textId="77777777" w:rsidR="00E41AE6" w:rsidRPr="000F09A2" w:rsidRDefault="00E41AE6" w:rsidP="001D55DD">
      <w:pPr>
        <w:rPr>
          <w:lang w:val="fr-FR"/>
        </w:rPr>
      </w:pPr>
    </w:p>
    <w:p w14:paraId="5DF932E5" w14:textId="77777777" w:rsidR="00E41AE6" w:rsidRPr="007D3DBB" w:rsidRDefault="00821CC8" w:rsidP="00821CC8">
      <w:pPr>
        <w:pStyle w:val="Heading2"/>
      </w:pPr>
      <w:bookmarkStart w:id="1172" w:name="Sit_Balcon_Forniellos_I"/>
      <w:r w:rsidRPr="007D3DBB">
        <w:t>Balcon de Forniellos</w:t>
      </w:r>
      <w:r w:rsidR="00E41AE6" w:rsidRPr="007D3DBB">
        <w:t xml:space="preserve"> I</w:t>
      </w:r>
    </w:p>
    <w:bookmarkEnd w:id="1172"/>
    <w:p w14:paraId="3C2261FE" w14:textId="72502F42" w:rsidR="00E41AE6" w:rsidRPr="000F09A2" w:rsidRDefault="00E41AE6" w:rsidP="001D55DD">
      <w:pPr>
        <w:rPr>
          <w:lang w:val="fr-FR"/>
        </w:rPr>
      </w:pPr>
      <w:r w:rsidRPr="000F09A2">
        <w:rPr>
          <w:lang w:val="fr-FR"/>
        </w:rPr>
        <w:t xml:space="preserve">Un des abris de </w:t>
      </w:r>
      <w:hyperlink r:id="rId2682" w:anchor="Sit_Balcon_Forniellos" w:history="1">
        <w:r w:rsidRPr="000F09A2">
          <w:rPr>
            <w:rStyle w:val="Hyperlink"/>
            <w:lang w:val="fr-FR"/>
          </w:rPr>
          <w:t>Balcon de Forniellos</w:t>
        </w:r>
      </w:hyperlink>
      <w:r w:rsidRPr="000F09A2">
        <w:rPr>
          <w:lang w:val="fr-FR"/>
        </w:rPr>
        <w:t xml:space="preserve"> (BIB 2552)</w:t>
      </w:r>
    </w:p>
    <w:p w14:paraId="0E162F35" w14:textId="77777777" w:rsidR="00E41AE6" w:rsidRPr="000F09A2" w:rsidRDefault="00E41AE6" w:rsidP="001D55DD">
      <w:pPr>
        <w:rPr>
          <w:lang w:val="fr-FR"/>
        </w:rPr>
      </w:pPr>
    </w:p>
    <w:p w14:paraId="041DC73E" w14:textId="77777777" w:rsidR="00E41AE6" w:rsidRPr="007D3DBB" w:rsidRDefault="00821CC8" w:rsidP="00821CC8">
      <w:pPr>
        <w:pStyle w:val="Heading2"/>
      </w:pPr>
      <w:bookmarkStart w:id="1173" w:name="Sit_Balcon_Forniellos_II"/>
      <w:r w:rsidRPr="007D3DBB">
        <w:t xml:space="preserve">Balcon de Forniellos </w:t>
      </w:r>
      <w:r w:rsidR="00E41AE6" w:rsidRPr="007D3DBB">
        <w:t>II</w:t>
      </w:r>
    </w:p>
    <w:bookmarkEnd w:id="1173"/>
    <w:p w14:paraId="057157D7" w14:textId="68626AF3" w:rsidR="00E41AE6" w:rsidRPr="000F09A2" w:rsidRDefault="00E41AE6" w:rsidP="00E41AE6">
      <w:pPr>
        <w:rPr>
          <w:lang w:val="fr-FR"/>
        </w:rPr>
      </w:pPr>
      <w:r w:rsidRPr="000F09A2">
        <w:rPr>
          <w:lang w:val="fr-FR"/>
        </w:rPr>
        <w:t xml:space="preserve">Un des abris de </w:t>
      </w:r>
      <w:hyperlink r:id="rId2683" w:anchor="Sit_Balcon_Forniellos" w:history="1">
        <w:r w:rsidRPr="000F09A2">
          <w:rPr>
            <w:rStyle w:val="Hyperlink"/>
            <w:lang w:val="fr-FR"/>
          </w:rPr>
          <w:t>Balcon de Forniellos</w:t>
        </w:r>
      </w:hyperlink>
      <w:r w:rsidRPr="000F09A2">
        <w:rPr>
          <w:lang w:val="fr-FR"/>
        </w:rPr>
        <w:t xml:space="preserve"> (BIB 2552)</w:t>
      </w:r>
      <w:r w:rsidR="00821CC8" w:rsidRPr="00821CC8">
        <w:rPr>
          <w:lang w:val="fr-FR"/>
        </w:rPr>
        <w:t>)</w:t>
      </w:r>
    </w:p>
    <w:p w14:paraId="68437D10" w14:textId="77777777" w:rsidR="00E41AE6" w:rsidRPr="000F09A2" w:rsidRDefault="00E41AE6" w:rsidP="001D55DD">
      <w:pPr>
        <w:rPr>
          <w:lang w:val="fr-FR"/>
        </w:rPr>
      </w:pPr>
    </w:p>
    <w:p w14:paraId="0021C43B" w14:textId="77777777" w:rsidR="00E41AE6" w:rsidRPr="007D3DBB" w:rsidRDefault="00821CC8" w:rsidP="00821CC8">
      <w:pPr>
        <w:pStyle w:val="Heading2"/>
      </w:pPr>
      <w:bookmarkStart w:id="1174" w:name="Sit_Balcon_Forniellos_III"/>
      <w:r w:rsidRPr="007D3DBB">
        <w:t xml:space="preserve">Balcon de Forniellos </w:t>
      </w:r>
      <w:r w:rsidR="00E41AE6" w:rsidRPr="007D3DBB">
        <w:t>III</w:t>
      </w:r>
    </w:p>
    <w:bookmarkEnd w:id="1174"/>
    <w:p w14:paraId="2A71B0C0" w14:textId="237A324C" w:rsidR="00E41AE6" w:rsidRPr="000F09A2" w:rsidRDefault="00E41AE6" w:rsidP="00E41AE6">
      <w:pPr>
        <w:rPr>
          <w:lang w:val="fr-FR"/>
        </w:rPr>
      </w:pPr>
      <w:r w:rsidRPr="000F09A2">
        <w:rPr>
          <w:lang w:val="fr-FR"/>
        </w:rPr>
        <w:t xml:space="preserve">Un des abris de </w:t>
      </w:r>
      <w:hyperlink r:id="rId2684" w:anchor="Sit_Balcon_Forniellos" w:history="1">
        <w:r w:rsidRPr="000F09A2">
          <w:rPr>
            <w:rStyle w:val="Hyperlink"/>
            <w:lang w:val="fr-FR"/>
          </w:rPr>
          <w:t>Balcon de Forniellos</w:t>
        </w:r>
      </w:hyperlink>
      <w:r w:rsidRPr="000F09A2">
        <w:rPr>
          <w:lang w:val="fr-FR"/>
        </w:rPr>
        <w:t xml:space="preserve"> (BIB 2552)</w:t>
      </w:r>
      <w:r w:rsidR="00821CC8">
        <w:rPr>
          <w:lang w:val="fr-FR"/>
        </w:rPr>
        <w:t xml:space="preserve"> </w:t>
      </w:r>
    </w:p>
    <w:p w14:paraId="66967AC2" w14:textId="77777777" w:rsidR="00E41AE6" w:rsidRPr="000F09A2" w:rsidRDefault="00E41AE6" w:rsidP="001D55DD">
      <w:pPr>
        <w:rPr>
          <w:lang w:val="fr-FR"/>
        </w:rPr>
      </w:pPr>
    </w:p>
    <w:p w14:paraId="35F057DE" w14:textId="77777777" w:rsidR="00E41AE6" w:rsidRPr="007D3DBB" w:rsidRDefault="00821CC8" w:rsidP="00821CC8">
      <w:pPr>
        <w:pStyle w:val="Heading2"/>
      </w:pPr>
      <w:bookmarkStart w:id="1175" w:name="Sit_Balcon_Forniellos_IV"/>
      <w:r w:rsidRPr="007D3DBB">
        <w:t xml:space="preserve">Balcon de Forniellos </w:t>
      </w:r>
      <w:r w:rsidR="00E41AE6" w:rsidRPr="007D3DBB">
        <w:t>IV</w:t>
      </w:r>
    </w:p>
    <w:bookmarkEnd w:id="1175"/>
    <w:p w14:paraId="6067AEFF" w14:textId="74736480" w:rsidR="00E41AE6" w:rsidRPr="000F09A2" w:rsidRDefault="00E41AE6" w:rsidP="00E41AE6">
      <w:pPr>
        <w:rPr>
          <w:lang w:val="fr-FR"/>
        </w:rPr>
      </w:pPr>
      <w:r w:rsidRPr="000F09A2">
        <w:rPr>
          <w:lang w:val="fr-FR"/>
        </w:rPr>
        <w:t xml:space="preserve">Un des abris de </w:t>
      </w:r>
      <w:hyperlink r:id="rId2685" w:anchor="Sit_Balcon_Forniellos" w:history="1">
        <w:r w:rsidRPr="000F09A2">
          <w:rPr>
            <w:rStyle w:val="Hyperlink"/>
            <w:lang w:val="fr-FR"/>
          </w:rPr>
          <w:t>Balcon de Forniellos</w:t>
        </w:r>
      </w:hyperlink>
      <w:r w:rsidRPr="000F09A2">
        <w:rPr>
          <w:lang w:val="fr-FR"/>
        </w:rPr>
        <w:t xml:space="preserve"> (BIB 2552)</w:t>
      </w:r>
      <w:r w:rsidR="00821CC8">
        <w:rPr>
          <w:lang w:val="fr-FR"/>
        </w:rPr>
        <w:t xml:space="preserve"> </w:t>
      </w:r>
    </w:p>
    <w:p w14:paraId="04B15431" w14:textId="77777777" w:rsidR="00E41AE6" w:rsidRPr="000F09A2" w:rsidRDefault="00E41AE6" w:rsidP="001D55DD">
      <w:pPr>
        <w:rPr>
          <w:lang w:val="fr-FR"/>
        </w:rPr>
      </w:pPr>
    </w:p>
    <w:p w14:paraId="21F79054" w14:textId="77777777" w:rsidR="00E41AE6" w:rsidRPr="007D3DBB" w:rsidRDefault="00821CC8" w:rsidP="00821CC8">
      <w:pPr>
        <w:pStyle w:val="Heading2"/>
      </w:pPr>
      <w:bookmarkStart w:id="1176" w:name="Sit_Balcon_Forniellos_V"/>
      <w:r w:rsidRPr="007D3DBB">
        <w:t xml:space="preserve">Balcon de Forniellos </w:t>
      </w:r>
      <w:r w:rsidR="00E41AE6" w:rsidRPr="007D3DBB">
        <w:t>V</w:t>
      </w:r>
    </w:p>
    <w:bookmarkEnd w:id="1176"/>
    <w:p w14:paraId="3168A6A8" w14:textId="6F54C129" w:rsidR="00E41AE6" w:rsidRPr="000F09A2" w:rsidRDefault="00E41AE6" w:rsidP="00E41AE6">
      <w:pPr>
        <w:rPr>
          <w:lang w:val="fr-FR"/>
        </w:rPr>
      </w:pPr>
      <w:r w:rsidRPr="000F09A2">
        <w:rPr>
          <w:lang w:val="fr-FR"/>
        </w:rPr>
        <w:t xml:space="preserve">Un des abris de </w:t>
      </w:r>
      <w:hyperlink r:id="rId2686" w:anchor="Sit_Balcon_Forniellos" w:history="1">
        <w:r w:rsidRPr="000F09A2">
          <w:rPr>
            <w:rStyle w:val="Hyperlink"/>
            <w:lang w:val="fr-FR"/>
          </w:rPr>
          <w:t>Balcon de Forniellos</w:t>
        </w:r>
      </w:hyperlink>
      <w:r w:rsidRPr="000F09A2">
        <w:rPr>
          <w:lang w:val="fr-FR"/>
        </w:rPr>
        <w:t xml:space="preserve"> (BIB 2552)</w:t>
      </w:r>
    </w:p>
    <w:p w14:paraId="16CE4118" w14:textId="77777777" w:rsidR="001D55DD" w:rsidRPr="000F09A2" w:rsidRDefault="001D55DD" w:rsidP="001D55DD">
      <w:pPr>
        <w:rPr>
          <w:lang w:val="fr-FR"/>
        </w:rPr>
      </w:pPr>
    </w:p>
    <w:p w14:paraId="01A3E2D4" w14:textId="77777777" w:rsidR="001D55DD" w:rsidRDefault="001D55DD" w:rsidP="00426FF9">
      <w:pPr>
        <w:pStyle w:val="Heading1"/>
      </w:pPr>
      <w:bookmarkStart w:id="1177" w:name="Sit_Terraza_Forniellos"/>
      <w:r>
        <w:t>TERRAZA DE FORNIELLOS</w:t>
      </w:r>
    </w:p>
    <w:bookmarkEnd w:id="1177"/>
    <w:p w14:paraId="07419FD5" w14:textId="4BDEE214" w:rsidR="001D55DD" w:rsidRDefault="001D55DD" w:rsidP="001D55DD">
      <w:pPr>
        <w:rPr>
          <w:lang w:val="fr-FR"/>
        </w:rPr>
      </w:pPr>
      <w:r w:rsidRPr="000F09A2">
        <w:rPr>
          <w:lang w:val="fr-FR"/>
        </w:rPr>
        <w:t xml:space="preserve">Terraza de Forniellos (Salvatierra de Esca, </w:t>
      </w:r>
      <w:r w:rsidR="000E1AA5">
        <w:rPr>
          <w:lang w:val="fr-FR"/>
        </w:rPr>
        <w:t>Zaragosse</w:t>
      </w:r>
      <w:r w:rsidRPr="000F09A2">
        <w:rPr>
          <w:lang w:val="fr-FR"/>
        </w:rPr>
        <w:t>) est un site d'"</w:t>
      </w:r>
      <w:hyperlink r:id="rId2687" w:anchor="Cul_Schemat_Espagne" w:history="1">
        <w:r w:rsidRPr="000F09A2">
          <w:rPr>
            <w:rStyle w:val="Hyperlink"/>
            <w:lang w:val="fr-FR"/>
          </w:rPr>
          <w:t>art schématique ibérique</w:t>
        </w:r>
      </w:hyperlink>
      <w:r w:rsidRPr="000F09A2">
        <w:rPr>
          <w:lang w:val="fr-FR"/>
        </w:rPr>
        <w:t>"  (Natcho, com. pers.)</w:t>
      </w:r>
      <w:r w:rsidR="00821CC8">
        <w:rPr>
          <w:lang w:val="fr-FR"/>
        </w:rPr>
        <w:t xml:space="preserve"> </w:t>
      </w:r>
      <w:r w:rsidR="00821CC8" w:rsidRPr="00821CC8">
        <w:rPr>
          <w:lang w:val="fr-FR"/>
        </w:rPr>
        <w:t xml:space="preserve">du groupe de </w:t>
      </w:r>
      <w:hyperlink r:id="rId2688" w:anchor="Sit_Salvatierra_Esca" w:history="1">
        <w:r w:rsidR="00821CC8" w:rsidRPr="00821CC8">
          <w:rPr>
            <w:rStyle w:val="Hyperlink"/>
            <w:lang w:val="fr-FR"/>
          </w:rPr>
          <w:t>Salvatierra</w:t>
        </w:r>
      </w:hyperlink>
      <w:r w:rsidR="00821CC8" w:rsidRPr="00821CC8">
        <w:rPr>
          <w:lang w:val="fr-FR"/>
        </w:rPr>
        <w:t xml:space="preserve"> (BIB 2551)</w:t>
      </w:r>
    </w:p>
    <w:p w14:paraId="7B9D666C" w14:textId="77777777" w:rsidR="00821CC8" w:rsidRDefault="00821CC8" w:rsidP="001D55DD">
      <w:pPr>
        <w:rPr>
          <w:lang w:val="fr-FR"/>
        </w:rPr>
      </w:pPr>
    </w:p>
    <w:p w14:paraId="606F43D7" w14:textId="77777777" w:rsidR="00821CC8" w:rsidRDefault="00821CC8" w:rsidP="00426FF9">
      <w:pPr>
        <w:pStyle w:val="Heading1"/>
      </w:pPr>
      <w:bookmarkStart w:id="1178" w:name="Sit_Fronton_Forniellos"/>
      <w:r>
        <w:t>FRONTON DE FORNIELLOS</w:t>
      </w:r>
    </w:p>
    <w:bookmarkEnd w:id="1178"/>
    <w:p w14:paraId="278A886B" w14:textId="17C88FF6" w:rsidR="00821CC8" w:rsidRPr="000F09A2" w:rsidRDefault="00821CC8" w:rsidP="00821CC8">
      <w:pPr>
        <w:rPr>
          <w:lang w:val="fr-FR"/>
        </w:rPr>
      </w:pPr>
      <w:r w:rsidRPr="000F09A2">
        <w:rPr>
          <w:lang w:val="fr-FR"/>
        </w:rPr>
        <w:t xml:space="preserve">Fronton de Forniellos I, II, III (Salvatierra de Esca, </w:t>
      </w:r>
      <w:r w:rsidR="000E1AA5">
        <w:rPr>
          <w:lang w:val="fr-FR"/>
        </w:rPr>
        <w:t>Zaragosse</w:t>
      </w:r>
      <w:r w:rsidRPr="000F09A2">
        <w:rPr>
          <w:lang w:val="fr-FR"/>
        </w:rPr>
        <w:t>) est un site d'"</w:t>
      </w:r>
      <w:hyperlink r:id="rId2689" w:anchor="Cul_Schemat_Espagne" w:history="1">
        <w:r w:rsidRPr="000F09A2">
          <w:rPr>
            <w:rStyle w:val="Hyperlink"/>
            <w:lang w:val="fr-FR"/>
          </w:rPr>
          <w:t>art schématique ibérique</w:t>
        </w:r>
      </w:hyperlink>
      <w:r w:rsidRPr="000F09A2">
        <w:rPr>
          <w:lang w:val="fr-FR"/>
        </w:rPr>
        <w:t>"  (Natcho, com. pers.)</w:t>
      </w:r>
      <w:r>
        <w:rPr>
          <w:lang w:val="fr-FR"/>
        </w:rPr>
        <w:t xml:space="preserve"> </w:t>
      </w:r>
      <w:r w:rsidRPr="00821CC8">
        <w:rPr>
          <w:lang w:val="fr-FR"/>
        </w:rPr>
        <w:t xml:space="preserve">du groupe de </w:t>
      </w:r>
      <w:hyperlink r:id="rId2690" w:anchor="Sit_Salvatierra_Esca" w:history="1">
        <w:r w:rsidRPr="00821CC8">
          <w:rPr>
            <w:rStyle w:val="Hyperlink"/>
            <w:lang w:val="fr-FR"/>
          </w:rPr>
          <w:t>Salvatierra</w:t>
        </w:r>
      </w:hyperlink>
      <w:r w:rsidRPr="00821CC8">
        <w:rPr>
          <w:lang w:val="fr-FR"/>
        </w:rPr>
        <w:t xml:space="preserve"> (BIB 2551)</w:t>
      </w:r>
    </w:p>
    <w:p w14:paraId="08A02746" w14:textId="77777777" w:rsidR="00821CC8" w:rsidRPr="000F09A2" w:rsidRDefault="00821CC8" w:rsidP="00821CC8">
      <w:pPr>
        <w:rPr>
          <w:lang w:val="fr-FR"/>
        </w:rPr>
      </w:pPr>
    </w:p>
    <w:p w14:paraId="030F56F7" w14:textId="77777777" w:rsidR="00821CC8" w:rsidRPr="007D3DBB" w:rsidRDefault="00821CC8" w:rsidP="00821CC8">
      <w:pPr>
        <w:pStyle w:val="Heading2"/>
      </w:pPr>
      <w:bookmarkStart w:id="1179" w:name="Sit_Fronton_Forniellos_I"/>
      <w:r w:rsidRPr="007D3DBB">
        <w:t>Fronton de Forniellos I</w:t>
      </w:r>
    </w:p>
    <w:bookmarkEnd w:id="1179"/>
    <w:p w14:paraId="7E87ED7C" w14:textId="77777777" w:rsidR="00821CC8" w:rsidRPr="007D3DBB" w:rsidRDefault="00821CC8" w:rsidP="00821CC8">
      <w:pPr>
        <w:rPr>
          <w:lang w:val="fr-FR"/>
        </w:rPr>
      </w:pPr>
    </w:p>
    <w:p w14:paraId="3FAEB140" w14:textId="77777777" w:rsidR="00821CC8" w:rsidRPr="007D3DBB" w:rsidRDefault="00821CC8" w:rsidP="00821CC8">
      <w:pPr>
        <w:pStyle w:val="Heading2"/>
      </w:pPr>
      <w:bookmarkStart w:id="1180" w:name="Sit_Fronton_Forniellos_II"/>
      <w:r w:rsidRPr="007D3DBB">
        <w:lastRenderedPageBreak/>
        <w:t>Fronton de Forniellos II</w:t>
      </w:r>
    </w:p>
    <w:bookmarkEnd w:id="1180"/>
    <w:p w14:paraId="2BD2B0C1" w14:textId="77777777" w:rsidR="00821CC8" w:rsidRPr="007D3DBB" w:rsidRDefault="00821CC8" w:rsidP="00821CC8">
      <w:pPr>
        <w:rPr>
          <w:lang w:val="fr-FR"/>
        </w:rPr>
      </w:pPr>
    </w:p>
    <w:p w14:paraId="4CD3A10C" w14:textId="77777777" w:rsidR="00821CC8" w:rsidRPr="007D3DBB" w:rsidRDefault="00821CC8" w:rsidP="00821CC8">
      <w:pPr>
        <w:pStyle w:val="Heading2"/>
      </w:pPr>
      <w:bookmarkStart w:id="1181" w:name="Sit_Fronton_Forniellos_III"/>
      <w:r w:rsidRPr="007D3DBB">
        <w:t>Fronton de Forniellos III</w:t>
      </w:r>
    </w:p>
    <w:bookmarkEnd w:id="1181"/>
    <w:p w14:paraId="6DD62764" w14:textId="77777777" w:rsidR="00821CC8" w:rsidRPr="000F09A2" w:rsidRDefault="00821CC8" w:rsidP="001D55DD">
      <w:pPr>
        <w:rPr>
          <w:lang w:val="fr-FR"/>
        </w:rPr>
      </w:pPr>
    </w:p>
    <w:p w14:paraId="4BB225F5" w14:textId="77777777" w:rsidR="001D55DD" w:rsidRPr="000F09A2" w:rsidRDefault="001D55DD" w:rsidP="001D55DD">
      <w:pPr>
        <w:rPr>
          <w:lang w:val="fr-FR"/>
        </w:rPr>
      </w:pPr>
    </w:p>
    <w:p w14:paraId="0C6700F2" w14:textId="77777777" w:rsidR="001D55DD" w:rsidRDefault="001D55DD" w:rsidP="00426FF9">
      <w:pPr>
        <w:pStyle w:val="Heading1"/>
      </w:pPr>
      <w:bookmarkStart w:id="1182" w:name="Sit_Planiello"/>
      <w:r>
        <w:t>PLANIELLO</w:t>
      </w:r>
    </w:p>
    <w:bookmarkEnd w:id="1182"/>
    <w:p w14:paraId="669C0EB1" w14:textId="600606C0" w:rsidR="00E41AE6" w:rsidRPr="000E1AA5" w:rsidRDefault="001D55DD" w:rsidP="001D55DD">
      <w:pPr>
        <w:rPr>
          <w:lang w:val="fr-FR"/>
        </w:rPr>
      </w:pPr>
      <w:r w:rsidRPr="000F09A2">
        <w:rPr>
          <w:lang w:val="fr-FR"/>
        </w:rPr>
        <w:t xml:space="preserve">Planiello (Salvatierra de Esca, </w:t>
      </w:r>
      <w:r w:rsidR="000E1AA5">
        <w:rPr>
          <w:lang w:val="fr-FR"/>
        </w:rPr>
        <w:t>Zaragosse</w:t>
      </w:r>
      <w:r w:rsidRPr="000F09A2">
        <w:rPr>
          <w:lang w:val="fr-FR"/>
        </w:rPr>
        <w:t>) est un site d'"</w:t>
      </w:r>
      <w:hyperlink r:id="rId2691" w:anchor="Cul_Schemat_Espagne" w:history="1">
        <w:r w:rsidRPr="000F09A2">
          <w:rPr>
            <w:rStyle w:val="Hyperlink"/>
            <w:lang w:val="fr-FR"/>
          </w:rPr>
          <w:t>art schématique ibérique</w:t>
        </w:r>
      </w:hyperlink>
      <w:r w:rsidRPr="000F09A2">
        <w:rPr>
          <w:lang w:val="fr-FR"/>
        </w:rPr>
        <w:t>"  (Natcho, com. pers.)</w:t>
      </w:r>
      <w:r w:rsidR="00821CC8">
        <w:rPr>
          <w:lang w:val="fr-FR"/>
        </w:rPr>
        <w:t xml:space="preserve"> </w:t>
      </w:r>
      <w:r w:rsidR="00821CC8" w:rsidRPr="00821CC8">
        <w:rPr>
          <w:lang w:val="fr-FR"/>
        </w:rPr>
        <w:t xml:space="preserve">du groupe de </w:t>
      </w:r>
      <w:hyperlink r:id="rId2692" w:anchor="Sit_Salvatierra_Esca" w:history="1">
        <w:r w:rsidR="00821CC8" w:rsidRPr="00821CC8">
          <w:rPr>
            <w:rStyle w:val="Hyperlink"/>
            <w:lang w:val="fr-FR"/>
          </w:rPr>
          <w:t>Salvatierra</w:t>
        </w:r>
      </w:hyperlink>
      <w:r w:rsidR="00821CC8" w:rsidRPr="00821CC8">
        <w:rPr>
          <w:lang w:val="fr-FR"/>
        </w:rPr>
        <w:t xml:space="preserve"> (BIB 2551)</w:t>
      </w:r>
    </w:p>
    <w:p w14:paraId="0BEC80C8" w14:textId="77777777" w:rsidR="001D55DD" w:rsidRDefault="001D55DD" w:rsidP="001D55DD">
      <w:pPr>
        <w:rPr>
          <w:lang w:val="fr-FR"/>
        </w:rPr>
      </w:pPr>
    </w:p>
    <w:p w14:paraId="0B154264" w14:textId="77777777" w:rsidR="00BA7AE8" w:rsidRDefault="00BA7AE8" w:rsidP="00426FF9">
      <w:pPr>
        <w:pStyle w:val="Heading1"/>
      </w:pPr>
      <w:bookmarkStart w:id="1183" w:name="Sit_Brup"/>
      <w:r>
        <w:t>BRUP</w:t>
      </w:r>
    </w:p>
    <w:bookmarkEnd w:id="1183"/>
    <w:p w14:paraId="49A09F9D" w14:textId="77777777" w:rsidR="00BA7AE8" w:rsidRDefault="00BA7AE8" w:rsidP="001D55DD">
      <w:pPr>
        <w:rPr>
          <w:lang w:val="fr-FR"/>
        </w:rPr>
      </w:pPr>
    </w:p>
    <w:p w14:paraId="32182719" w14:textId="42191791" w:rsidR="00BA7AE8" w:rsidRPr="007D3DBB" w:rsidRDefault="00BA7AE8" w:rsidP="001D55DD">
      <w:pPr>
        <w:rPr>
          <w:lang w:val="fr-FR"/>
        </w:rPr>
      </w:pPr>
      <w:r w:rsidRPr="007D3DBB">
        <w:rPr>
          <w:lang w:val="fr-FR"/>
        </w:rPr>
        <w:t xml:space="preserve">Cova del Brup (Salvatierra de Esca, Zaragosse) </w:t>
      </w:r>
      <w:r w:rsidRPr="00821CC8">
        <w:rPr>
          <w:lang w:val="fr-FR"/>
        </w:rPr>
        <w:t xml:space="preserve">du groupe de </w:t>
      </w:r>
      <w:hyperlink r:id="rId2693" w:anchor="Sit_Salvatierra_Esca" w:history="1">
        <w:r w:rsidRPr="00821CC8">
          <w:rPr>
            <w:rStyle w:val="Hyperlink"/>
            <w:lang w:val="fr-FR"/>
          </w:rPr>
          <w:t>Salvatierra</w:t>
        </w:r>
      </w:hyperlink>
      <w:r w:rsidRPr="00821CC8">
        <w:rPr>
          <w:lang w:val="fr-FR"/>
        </w:rPr>
        <w:t xml:space="preserve"> (</w:t>
      </w:r>
      <w:r>
        <w:rPr>
          <w:lang w:val="fr-FR"/>
        </w:rPr>
        <w:t>BIB Lanau et al. in BIB 2813</w:t>
      </w:r>
      <w:r w:rsidRPr="00821CC8">
        <w:rPr>
          <w:lang w:val="fr-FR"/>
        </w:rPr>
        <w:t>)</w:t>
      </w:r>
    </w:p>
    <w:p w14:paraId="63A0B47C" w14:textId="77777777" w:rsidR="00BA7AE8" w:rsidRPr="007D3DBB" w:rsidRDefault="00BA7AE8" w:rsidP="001D55DD">
      <w:pPr>
        <w:rPr>
          <w:lang w:val="fr-FR"/>
        </w:rPr>
      </w:pPr>
    </w:p>
    <w:p w14:paraId="2738E10D" w14:textId="77777777" w:rsidR="001D55DD" w:rsidRPr="007D3DBB" w:rsidRDefault="001D55DD" w:rsidP="00426FF9">
      <w:pPr>
        <w:pStyle w:val="Heading1"/>
      </w:pPr>
      <w:r w:rsidRPr="007D3DBB">
        <w:t>PENA MIEL</w:t>
      </w:r>
    </w:p>
    <w:p w14:paraId="4C1E67B2" w14:textId="3CA56591" w:rsidR="001D55DD" w:rsidRPr="0032190F" w:rsidRDefault="001D55DD" w:rsidP="001D55DD">
      <w:pPr>
        <w:rPr>
          <w:lang w:val="fr-FR"/>
        </w:rPr>
      </w:pPr>
      <w:r w:rsidRPr="0032190F">
        <w:rPr>
          <w:lang w:val="fr-FR"/>
        </w:rPr>
        <w:t>Peña Miel I y II (Paules de Sarsa, Ainsa-Sobarbre, Huesca) est un site d'"</w:t>
      </w:r>
      <w:hyperlink r:id="rId2694" w:anchor="Cul_Schemat_Espagne" w:history="1">
        <w:r w:rsidRPr="0032190F">
          <w:rPr>
            <w:rStyle w:val="Hyperlink"/>
            <w:lang w:val="fr-FR"/>
          </w:rPr>
          <w:t>art schématique ibérique</w:t>
        </w:r>
      </w:hyperlink>
      <w:r w:rsidRPr="0032190F">
        <w:rPr>
          <w:lang w:val="fr-FR"/>
        </w:rPr>
        <w:t xml:space="preserve">". Dans le </w:t>
      </w:r>
      <w:r w:rsidRPr="0032190F">
        <w:rPr>
          <w:rStyle w:val="dato"/>
          <w:i/>
          <w:lang w:val="fr-FR"/>
        </w:rPr>
        <w:t>Catálogo del Plan del Parque Cultural del Río Vero</w:t>
      </w:r>
      <w:r w:rsidRPr="0032190F">
        <w:rPr>
          <w:lang w:val="fr-FR"/>
        </w:rPr>
        <w:t xml:space="preserve"> indiqué comme peintures, toutes rouges, d'art schématique (BIB UNESCO)</w:t>
      </w:r>
    </w:p>
    <w:p w14:paraId="457CE571" w14:textId="77777777" w:rsidR="001D55DD" w:rsidRPr="0032190F" w:rsidRDefault="001D55DD" w:rsidP="001D55DD">
      <w:pPr>
        <w:rPr>
          <w:rStyle w:val="dato"/>
          <w:lang w:val="fr-FR"/>
        </w:rPr>
      </w:pPr>
      <w:r w:rsidRPr="0032190F">
        <w:rPr>
          <w:lang w:val="fr-FR"/>
        </w:rPr>
        <w:t xml:space="preserve">Fouillé par </w:t>
      </w:r>
      <w:r w:rsidRPr="0032190F">
        <w:rPr>
          <w:rStyle w:val="dato"/>
          <w:lang w:val="fr-FR"/>
        </w:rPr>
        <w:t>Vicente Baldellou (BIB UNESCO)</w:t>
      </w:r>
    </w:p>
    <w:p w14:paraId="637AE85B" w14:textId="77777777" w:rsidR="001D55DD" w:rsidRPr="0032190F" w:rsidRDefault="001D55DD" w:rsidP="001D55DD">
      <w:pPr>
        <w:rPr>
          <w:rStyle w:val="dato"/>
          <w:lang w:val="fr-FR"/>
        </w:rPr>
      </w:pPr>
    </w:p>
    <w:p w14:paraId="7D30CFC2" w14:textId="77777777" w:rsidR="001D55DD" w:rsidRPr="0032190F" w:rsidRDefault="001D55DD" w:rsidP="00426FF9">
      <w:pPr>
        <w:pStyle w:val="Heading1"/>
        <w:rPr>
          <w:rStyle w:val="dato"/>
        </w:rPr>
      </w:pPr>
      <w:r w:rsidRPr="0032190F">
        <w:rPr>
          <w:rStyle w:val="dato"/>
        </w:rPr>
        <w:t>MALIFETO</w:t>
      </w:r>
    </w:p>
    <w:p w14:paraId="549F4A79" w14:textId="617EFBCD" w:rsidR="001D55DD" w:rsidRDefault="001D55DD" w:rsidP="001D55DD">
      <w:pPr>
        <w:rPr>
          <w:lang w:val="fr-FR"/>
        </w:rPr>
      </w:pPr>
      <w:r w:rsidRPr="0032190F">
        <w:rPr>
          <w:lang w:val="fr-FR"/>
        </w:rPr>
        <w:t>Malifeto (Betorz, Barcabo, Huesca) est un site d'"</w:t>
      </w:r>
      <w:hyperlink r:id="rId2695" w:anchor="Cul_Schemat_Espagne" w:history="1">
        <w:r w:rsidRPr="0032190F">
          <w:rPr>
            <w:rStyle w:val="Hyperlink"/>
            <w:lang w:val="fr-FR"/>
          </w:rPr>
          <w:t>art schématique ibérique</w:t>
        </w:r>
      </w:hyperlink>
      <w:r w:rsidRPr="0032190F">
        <w:rPr>
          <w:lang w:val="fr-FR"/>
        </w:rPr>
        <w:t>". Peintures rouges attribuées au Néolithique de style schématique : 4 barres verticales et un scalariforme (BIB UNESCO)</w:t>
      </w:r>
    </w:p>
    <w:p w14:paraId="7DF8EDAD" w14:textId="77777777" w:rsidR="00D76058" w:rsidRDefault="00D76058" w:rsidP="001D55DD">
      <w:pPr>
        <w:rPr>
          <w:lang w:val="fr-FR"/>
        </w:rPr>
      </w:pPr>
    </w:p>
    <w:p w14:paraId="51C3115D" w14:textId="77777777" w:rsidR="00D76058" w:rsidRDefault="00D76058" w:rsidP="00426FF9">
      <w:pPr>
        <w:pStyle w:val="Heading1"/>
      </w:pPr>
      <w:bookmarkStart w:id="1184" w:name="Sit_Paternanbidea"/>
      <w:r>
        <w:t>PATERNANDIDEA</w:t>
      </w:r>
    </w:p>
    <w:bookmarkEnd w:id="1184"/>
    <w:p w14:paraId="437DFF04" w14:textId="77777777" w:rsidR="00D76058" w:rsidRPr="00F4437A" w:rsidRDefault="00D76058" w:rsidP="001D55DD">
      <w:pPr>
        <w:rPr>
          <w:rFonts w:ascii="AGaramond-Regular" w:hAnsi="AGaramond-Regular" w:cs="AGaramond-Regular"/>
          <w:sz w:val="22"/>
          <w:szCs w:val="22"/>
          <w:lang w:val="fr-FR" w:eastAsia="en-GB"/>
        </w:rPr>
      </w:pPr>
    </w:p>
    <w:p w14:paraId="53AD1B50" w14:textId="77777777" w:rsidR="00D76058" w:rsidRDefault="00D76058" w:rsidP="001D55DD">
      <w:pPr>
        <w:rPr>
          <w:rFonts w:ascii="AGaramond-Regular" w:hAnsi="AGaramond-Regular" w:cs="AGaramond-Regular"/>
          <w:sz w:val="22"/>
          <w:szCs w:val="22"/>
          <w:lang w:val="fr-FR" w:eastAsia="en-GB"/>
        </w:rPr>
      </w:pPr>
      <w:r w:rsidRPr="00D76058">
        <w:rPr>
          <w:rFonts w:ascii="AGaramond-Regular" w:hAnsi="AGaramond-Regular" w:cs="AGaramond-Regular"/>
          <w:sz w:val="22"/>
          <w:szCs w:val="22"/>
          <w:lang w:val="fr-FR" w:eastAsia="en-GB"/>
        </w:rPr>
        <w:t>Paternanbidea</w:t>
      </w:r>
      <w:r>
        <w:rPr>
          <w:rFonts w:ascii="AGaramond-Regular" w:hAnsi="AGaramond-Regular" w:cs="AGaramond-Regular"/>
          <w:sz w:val="22"/>
          <w:szCs w:val="22"/>
          <w:lang w:val="fr-FR" w:eastAsia="en-GB"/>
        </w:rPr>
        <w:t xml:space="preserve">, </w:t>
      </w:r>
      <w:r w:rsidRPr="00D76058">
        <w:rPr>
          <w:rFonts w:ascii="AGaramond-Regular" w:hAnsi="AGaramond-Regular" w:cs="AGaramond-Regular"/>
          <w:sz w:val="22"/>
          <w:szCs w:val="22"/>
          <w:lang w:val="fr-FR" w:eastAsia="en-GB"/>
        </w:rPr>
        <w:t xml:space="preserve">Site du Néolithique ancien à nombreuses </w:t>
      </w:r>
      <w:r w:rsidRPr="00D76058">
        <w:rPr>
          <w:rFonts w:ascii="AGaramond-Regular" w:hAnsi="AGaramond-Regular" w:cs="AGaramond-Regular"/>
          <w:i/>
          <w:sz w:val="22"/>
          <w:szCs w:val="22"/>
          <w:lang w:val="fr-FR" w:eastAsia="en-GB"/>
        </w:rPr>
        <w:t>medias lunas de doble bisel</w:t>
      </w:r>
      <w:r w:rsidRPr="00D76058">
        <w:rPr>
          <w:rFonts w:ascii="AGaramond-Regular" w:hAnsi="AGaramond-Regular" w:cs="AGaramond-Regular"/>
          <w:sz w:val="22"/>
          <w:szCs w:val="22"/>
          <w:lang w:val="fr-FR" w:eastAsia="en-GB"/>
        </w:rPr>
        <w:t xml:space="preserve"> (BIB 2781)</w:t>
      </w:r>
    </w:p>
    <w:p w14:paraId="32FDA441" w14:textId="77777777" w:rsidR="00D76058" w:rsidRDefault="00D76058" w:rsidP="001D55DD">
      <w:pPr>
        <w:rPr>
          <w:rFonts w:ascii="AGaramond-Regular" w:hAnsi="AGaramond-Regular" w:cs="AGaramond-Regular"/>
          <w:sz w:val="22"/>
          <w:szCs w:val="22"/>
          <w:lang w:val="fr-FR" w:eastAsia="en-GB"/>
        </w:rPr>
      </w:pPr>
    </w:p>
    <w:p w14:paraId="4793236F" w14:textId="77777777" w:rsidR="00D76058" w:rsidRDefault="00D76058" w:rsidP="00426FF9">
      <w:pPr>
        <w:pStyle w:val="Heading1"/>
      </w:pPr>
      <w:bookmarkStart w:id="1185" w:name="Sit_Cascajos"/>
      <w:r>
        <w:t>CASCAJOS</w:t>
      </w:r>
    </w:p>
    <w:bookmarkEnd w:id="1185"/>
    <w:p w14:paraId="72C340A6" w14:textId="77777777" w:rsidR="00D76058" w:rsidRPr="00F4437A" w:rsidRDefault="00D76058" w:rsidP="001D55DD">
      <w:pPr>
        <w:rPr>
          <w:rFonts w:ascii="AGaramond-Regular" w:hAnsi="AGaramond-Regular" w:cs="AGaramond-Regular"/>
          <w:sz w:val="22"/>
          <w:szCs w:val="22"/>
          <w:lang w:val="fr-FR" w:eastAsia="en-GB"/>
        </w:rPr>
      </w:pPr>
    </w:p>
    <w:p w14:paraId="47940CA7" w14:textId="77777777" w:rsidR="00D76058" w:rsidRPr="0099123C" w:rsidRDefault="00D76058" w:rsidP="00D76058">
      <w:pPr>
        <w:rPr>
          <w:szCs w:val="22"/>
          <w:lang w:val="fr-FR" w:eastAsia="en-GB"/>
        </w:rPr>
      </w:pPr>
      <w:r w:rsidRPr="0099123C">
        <w:rPr>
          <w:szCs w:val="22"/>
          <w:lang w:val="fr-FR" w:eastAsia="en-GB"/>
        </w:rPr>
        <w:t xml:space="preserve">Los Cascajos, Site du </w:t>
      </w:r>
      <w:r w:rsidR="00DE55E6">
        <w:rPr>
          <w:szCs w:val="22"/>
          <w:lang w:val="fr-FR" w:eastAsia="en-GB"/>
        </w:rPr>
        <w:t>NA</w:t>
      </w:r>
      <w:r w:rsidRPr="0099123C">
        <w:rPr>
          <w:szCs w:val="22"/>
          <w:lang w:val="fr-FR" w:eastAsia="en-GB"/>
        </w:rPr>
        <w:t xml:space="preserve"> à nombreuses </w:t>
      </w:r>
      <w:r w:rsidRPr="0099123C">
        <w:rPr>
          <w:i/>
          <w:szCs w:val="22"/>
          <w:lang w:val="fr-FR" w:eastAsia="en-GB"/>
        </w:rPr>
        <w:t>medias lunas de doble bisel</w:t>
      </w:r>
      <w:r w:rsidRPr="0099123C">
        <w:rPr>
          <w:szCs w:val="22"/>
          <w:lang w:val="fr-FR" w:eastAsia="en-GB"/>
        </w:rPr>
        <w:t xml:space="preserve"> (BIB 2781)</w:t>
      </w:r>
    </w:p>
    <w:p w14:paraId="15B62F53" w14:textId="77777777" w:rsidR="00D76058" w:rsidRDefault="0099123C" w:rsidP="001D55DD">
      <w:pPr>
        <w:rPr>
          <w:lang w:val="fr-FR"/>
        </w:rPr>
      </w:pPr>
      <w:r>
        <w:rPr>
          <w:lang w:val="fr-FR"/>
        </w:rPr>
        <w:t>A livré des données génétiques: montre des hautes fréquences de l'hg H, U et U5 et de basses fréquences des hg K, J, HV, I, T et X. On doit donc comprendre que la majorité des femmes du sites étaient HG (BIB 2787)</w:t>
      </w:r>
    </w:p>
    <w:p w14:paraId="09422FAA" w14:textId="77777777" w:rsidR="00FF7FAA" w:rsidRDefault="00FF7FAA" w:rsidP="001D55DD">
      <w:pPr>
        <w:rPr>
          <w:lang w:val="fr-FR"/>
        </w:rPr>
      </w:pPr>
    </w:p>
    <w:p w14:paraId="4B2B3C30" w14:textId="6DB2E681" w:rsidR="00FF7FAA" w:rsidRPr="00D76058" w:rsidRDefault="00FF7FAA" w:rsidP="001D55DD">
      <w:pPr>
        <w:rPr>
          <w:lang w:val="fr-FR"/>
        </w:rPr>
      </w:pPr>
      <w:r>
        <w:rPr>
          <w:lang w:val="fr-FR"/>
        </w:rPr>
        <w:t xml:space="preserve">Los Cascajos. plusieurs épées </w:t>
      </w:r>
      <w:bookmarkStart w:id="1186" w:name="_Hlk125296767"/>
      <w:r w:rsidR="00A42050">
        <w:fldChar w:fldCharType="begin"/>
      </w:r>
      <w:r w:rsidR="00A42050" w:rsidRPr="00A42050">
        <w:rPr>
          <w:lang w:val="fr-FR"/>
        </w:rPr>
        <w:instrText xml:space="preserve"> HYPERLINK "file:///C:\\Users\\Thomas%20Huet\\Desktop\\Documentation%20archéologique%20liée%20à%20la%20thèse\\Cultures.docx" \l "Typ_Arm_Epees_pistiliforme" </w:instrText>
      </w:r>
      <w:r w:rsidR="00A42050">
        <w:fldChar w:fldCharType="separate"/>
      </w:r>
      <w:r w:rsidR="00A42050" w:rsidRPr="00A42050">
        <w:rPr>
          <w:rStyle w:val="Hyperlink"/>
          <w:lang w:val="fr-FR"/>
        </w:rPr>
        <w:t>pistilliforme</w:t>
      </w:r>
      <w:r w:rsidR="00A42050">
        <w:rPr>
          <w:rStyle w:val="Hyperlink"/>
        </w:rPr>
        <w:fldChar w:fldCharType="end"/>
      </w:r>
      <w:r w:rsidR="00A42050" w:rsidRPr="00A42050">
        <w:rPr>
          <w:rStyle w:val="Hyperlink"/>
          <w:lang w:val="fr-FR"/>
        </w:rPr>
        <w:t xml:space="preserve"> </w:t>
      </w:r>
      <w:bookmarkEnd w:id="1186"/>
      <w:r>
        <w:rPr>
          <w:lang w:val="fr-FR"/>
        </w:rPr>
        <w:t xml:space="preserve">et pointes de </w:t>
      </w:r>
      <w:hyperlink r:id="rId2696" w:anchor="Typ_Arm_Lance" w:history="1">
        <w:r w:rsidR="00DE55E6" w:rsidRPr="00DE55E6">
          <w:rPr>
            <w:rStyle w:val="Hyperlink"/>
            <w:lang w:val="fr-FR"/>
          </w:rPr>
          <w:t>lance</w:t>
        </w:r>
      </w:hyperlink>
      <w:r w:rsidR="00DE55E6" w:rsidRPr="00DE55E6">
        <w:rPr>
          <w:lang w:val="fr-FR"/>
        </w:rPr>
        <w:t xml:space="preserve"> </w:t>
      </w:r>
      <w:r>
        <w:rPr>
          <w:lang w:val="fr-FR"/>
        </w:rPr>
        <w:t>(BIB 3006)</w:t>
      </w:r>
    </w:p>
    <w:p w14:paraId="54B0D674" w14:textId="77777777" w:rsidR="009C5B1D" w:rsidRPr="0032190F" w:rsidRDefault="009C5B1D" w:rsidP="0068313E">
      <w:pPr>
        <w:autoSpaceDE w:val="0"/>
        <w:autoSpaceDN w:val="0"/>
        <w:adjustRightInd w:val="0"/>
        <w:rPr>
          <w:szCs w:val="20"/>
          <w:lang w:val="fr-FR" w:eastAsia="en-GB"/>
        </w:rPr>
      </w:pPr>
    </w:p>
    <w:p w14:paraId="1F1FF1E4" w14:textId="77777777" w:rsidR="00067DAA" w:rsidRPr="0032190F" w:rsidRDefault="00067DAA" w:rsidP="00426FF9">
      <w:pPr>
        <w:pStyle w:val="Heading1"/>
      </w:pPr>
      <w:bookmarkStart w:id="1187" w:name="Sit_Zarzal"/>
      <w:r w:rsidRPr="0032190F">
        <w:t>ZARZAL</w:t>
      </w:r>
    </w:p>
    <w:bookmarkEnd w:id="1187"/>
    <w:p w14:paraId="278F71D3" w14:textId="77777777" w:rsidR="00C66D22" w:rsidRDefault="00C66D22" w:rsidP="00746131">
      <w:pPr>
        <w:rPr>
          <w:lang w:val="fr-FR"/>
        </w:rPr>
      </w:pPr>
    </w:p>
    <w:p w14:paraId="450E75C2" w14:textId="7537FEAF" w:rsidR="00746131" w:rsidRPr="0032190F" w:rsidRDefault="00067DAA" w:rsidP="00746131">
      <w:pPr>
        <w:rPr>
          <w:lang w:val="fr-FR"/>
        </w:rPr>
      </w:pPr>
      <w:r w:rsidRPr="0032190F">
        <w:rPr>
          <w:lang w:val="fr-FR"/>
        </w:rPr>
        <w:t>El Zarzal (</w:t>
      </w:r>
      <w:r w:rsidR="00D03BDA" w:rsidRPr="0032190F">
        <w:rPr>
          <w:lang w:val="fr-FR"/>
        </w:rPr>
        <w:t xml:space="preserve">Moriscas del Helechal, </w:t>
      </w:r>
      <w:r w:rsidRPr="0032190F">
        <w:rPr>
          <w:lang w:val="fr-FR"/>
        </w:rPr>
        <w:t>Badajoz, Espagne)</w:t>
      </w:r>
      <w:r w:rsidR="00746131" w:rsidRPr="0032190F">
        <w:rPr>
          <w:lang w:val="fr-FR"/>
        </w:rPr>
        <w:t xml:space="preserve"> , abri peint, "</w:t>
      </w:r>
      <w:hyperlink r:id="rId2697" w:anchor="Cul_Schemat_Espagne" w:history="1">
        <w:r w:rsidR="00746131" w:rsidRPr="0032190F">
          <w:rPr>
            <w:rStyle w:val="Hyperlink"/>
            <w:lang w:val="fr-FR"/>
          </w:rPr>
          <w:t>art schématique ibérique</w:t>
        </w:r>
      </w:hyperlink>
      <w:r w:rsidR="00746131" w:rsidRPr="0032190F">
        <w:rPr>
          <w:lang w:val="fr-FR"/>
        </w:rPr>
        <w:t>" pour J. Abelanet (BIB 1738 fig. 31)</w:t>
      </w:r>
      <w:r w:rsidR="00D03BDA" w:rsidRPr="0032190F">
        <w:rPr>
          <w:lang w:val="fr-FR"/>
        </w:rPr>
        <w:t xml:space="preserve"> </w:t>
      </w:r>
      <w:hyperlink r:id="rId2698" w:anchor="Cul_Art_TAC_T_g_scalariforme" w:history="1">
        <w:r w:rsidR="00A8166F" w:rsidRPr="0032190F">
          <w:rPr>
            <w:rStyle w:val="Hyperlink"/>
            <w:lang w:val="fr-FR"/>
          </w:rPr>
          <w:t>scalariformes</w:t>
        </w:r>
      </w:hyperlink>
      <w:r w:rsidR="00A8166F" w:rsidRPr="0032190F">
        <w:rPr>
          <w:lang w:val="fr-FR"/>
        </w:rPr>
        <w:t xml:space="preserve"> </w:t>
      </w:r>
      <w:r w:rsidR="00D03BDA" w:rsidRPr="0032190F">
        <w:rPr>
          <w:lang w:val="fr-FR"/>
        </w:rPr>
        <w:t>(BIB 1738 fig. 24)</w:t>
      </w:r>
      <w:r w:rsidR="00060841" w:rsidRPr="0032190F">
        <w:rPr>
          <w:lang w:val="fr-FR"/>
        </w:rPr>
        <w:t xml:space="preserve"> couple de signes en fer à cheval dont un pointé (BIB 1738 fig. 26)</w:t>
      </w:r>
    </w:p>
    <w:p w14:paraId="56C85F9A" w14:textId="77777777" w:rsidR="00067DAA" w:rsidRPr="0032190F" w:rsidRDefault="00067DAA" w:rsidP="00067DAA">
      <w:pPr>
        <w:rPr>
          <w:lang w:val="fr-FR"/>
        </w:rPr>
      </w:pPr>
    </w:p>
    <w:p w14:paraId="600885C3" w14:textId="77777777" w:rsidR="00067DAA" w:rsidRPr="0032190F" w:rsidRDefault="00067DAA" w:rsidP="00426FF9">
      <w:pPr>
        <w:pStyle w:val="Heading1"/>
      </w:pPr>
      <w:bookmarkStart w:id="1188" w:name="Sit_Estrecho_Santonge"/>
      <w:r w:rsidRPr="0032190F">
        <w:t>ESTRECHO DE SANTONGE</w:t>
      </w:r>
    </w:p>
    <w:bookmarkEnd w:id="1188"/>
    <w:p w14:paraId="42007C7B" w14:textId="77777777" w:rsidR="00C66D22" w:rsidRDefault="00C66D22" w:rsidP="00C66D22">
      <w:pPr>
        <w:jc w:val="both"/>
        <w:rPr>
          <w:lang w:val="fr-FR"/>
        </w:rPr>
      </w:pPr>
    </w:p>
    <w:p w14:paraId="27B45114" w14:textId="415DB9FA" w:rsidR="00645348" w:rsidRPr="0032190F" w:rsidRDefault="00067DAA" w:rsidP="00C66D22">
      <w:pPr>
        <w:jc w:val="both"/>
        <w:rPr>
          <w:lang w:val="fr-FR"/>
        </w:rPr>
      </w:pPr>
      <w:r w:rsidRPr="0032190F">
        <w:rPr>
          <w:lang w:val="fr-FR"/>
        </w:rPr>
        <w:lastRenderedPageBreak/>
        <w:t>Estrecho de Santonge (</w:t>
      </w:r>
      <w:r w:rsidR="00645348" w:rsidRPr="0032190F">
        <w:rPr>
          <w:lang w:val="fr-FR"/>
        </w:rPr>
        <w:t xml:space="preserve">Vélez Blanco, </w:t>
      </w:r>
      <w:r w:rsidRPr="0032190F">
        <w:rPr>
          <w:lang w:val="fr-FR"/>
        </w:rPr>
        <w:t>Almeria, Espagne)</w:t>
      </w:r>
      <w:r w:rsidR="00746131" w:rsidRPr="0032190F">
        <w:rPr>
          <w:lang w:val="fr-FR"/>
        </w:rPr>
        <w:t xml:space="preserve"> , abri peint, "</w:t>
      </w:r>
      <w:hyperlink r:id="rId2699" w:anchor="Cul_Schemat_Espagne" w:history="1">
        <w:r w:rsidR="00746131" w:rsidRPr="0032190F">
          <w:rPr>
            <w:rStyle w:val="Hyperlink"/>
            <w:lang w:val="fr-FR"/>
          </w:rPr>
          <w:t>art schématique ibérique</w:t>
        </w:r>
      </w:hyperlink>
      <w:r w:rsidR="00746131" w:rsidRPr="0032190F">
        <w:rPr>
          <w:lang w:val="fr-FR"/>
        </w:rPr>
        <w:t>" pour J. Abelanet (BIB 1738 fig. 31)</w:t>
      </w:r>
      <w:r w:rsidR="00645348" w:rsidRPr="0032190F">
        <w:rPr>
          <w:lang w:val="fr-FR"/>
        </w:rPr>
        <w:t xml:space="preserve">. Un motif anthropomorphe à bras étendu est associé de part et d'autre de sa tête d'un petit cercle radié (BIB 1738 p. 97) Motif </w:t>
      </w:r>
      <w:hyperlink r:id="rId2700" w:anchor="Cul_Art_TAC_T_a_personnage_bitriang" w:history="1">
        <w:r w:rsidR="00E74338" w:rsidRPr="00E74338">
          <w:rPr>
            <w:rStyle w:val="Hyperlink"/>
            <w:lang w:val="fr-FR"/>
          </w:rPr>
          <w:t>bitriangulaire</w:t>
        </w:r>
      </w:hyperlink>
      <w:r w:rsidR="00E74338">
        <w:rPr>
          <w:lang w:val="fr-FR"/>
        </w:rPr>
        <w:t xml:space="preserve"> </w:t>
      </w:r>
      <w:r w:rsidR="00645348" w:rsidRPr="0032190F">
        <w:rPr>
          <w:lang w:val="fr-FR"/>
        </w:rPr>
        <w:t xml:space="preserve">avec des franges v. </w:t>
      </w:r>
      <w:hyperlink r:id="rId2701" w:anchor="Sit_Gabal" w:history="1">
        <w:r w:rsidR="00645348" w:rsidRPr="0032190F">
          <w:rPr>
            <w:rStyle w:val="Hyperlink"/>
            <w:lang w:val="fr-FR"/>
          </w:rPr>
          <w:t>Gabal</w:t>
        </w:r>
      </w:hyperlink>
      <w:r w:rsidR="00645348" w:rsidRPr="0032190F">
        <w:rPr>
          <w:lang w:val="fr-FR"/>
        </w:rPr>
        <w:t xml:space="preserve"> (SS BIB)</w:t>
      </w:r>
      <w:r w:rsidR="00732DBB" w:rsidRPr="0032190F">
        <w:rPr>
          <w:lang w:val="fr-FR"/>
        </w:rPr>
        <w:t xml:space="preserve"> et</w:t>
      </w:r>
      <w:r w:rsidR="00645348" w:rsidRPr="0032190F">
        <w:rPr>
          <w:lang w:val="fr-FR"/>
        </w:rPr>
        <w:t xml:space="preserve"> </w:t>
      </w:r>
      <w:r w:rsidR="00732DBB" w:rsidRPr="0032190F">
        <w:rPr>
          <w:lang w:val="fr-FR"/>
        </w:rPr>
        <w:t xml:space="preserve">représentation d'anthropomorphes aux jambes en </w:t>
      </w:r>
      <w:hyperlink r:id="rId2702" w:anchor="Cul_Proto_Art_TAC_T_g_zigzag" w:history="1">
        <w:r w:rsidR="00E31D08" w:rsidRPr="00E31D08">
          <w:rPr>
            <w:rStyle w:val="Hyperlink"/>
            <w:lang w:val="fr-FR" w:eastAsia="en-GB"/>
          </w:rPr>
          <w:t>zigza</w:t>
        </w:r>
        <w:r w:rsidR="00E31D08">
          <w:rPr>
            <w:rStyle w:val="Hyperlink"/>
            <w:lang w:val="fr-FR" w:eastAsia="en-GB"/>
          </w:rPr>
          <w:t>g</w:t>
        </w:r>
      </w:hyperlink>
      <w:r w:rsidR="00E31D08" w:rsidRPr="0032190F">
        <w:rPr>
          <w:lang w:val="fr-FR"/>
        </w:rPr>
        <w:t xml:space="preserve"> </w:t>
      </w:r>
      <w:r w:rsidR="00732DBB" w:rsidRPr="0032190F">
        <w:rPr>
          <w:lang w:val="fr-FR"/>
        </w:rPr>
        <w:t xml:space="preserve">(BIB 1738 fig. 25), en fait les </w:t>
      </w:r>
      <w:hyperlink r:id="rId2703" w:anchor="Cul_Proto_Art_TAC_T_g_zigzag" w:history="1">
        <w:r w:rsidR="00E31D08" w:rsidRPr="00E31D08">
          <w:rPr>
            <w:rStyle w:val="Hyperlink"/>
            <w:lang w:val="fr-FR" w:eastAsia="en-GB"/>
          </w:rPr>
          <w:t>zigza</w:t>
        </w:r>
        <w:r w:rsidR="00E31D08">
          <w:rPr>
            <w:rStyle w:val="Hyperlink"/>
            <w:lang w:val="fr-FR" w:eastAsia="en-GB"/>
          </w:rPr>
          <w:t>gs</w:t>
        </w:r>
      </w:hyperlink>
      <w:r w:rsidR="00E31D08">
        <w:rPr>
          <w:lang w:val="fr-FR" w:eastAsia="en-GB"/>
        </w:rPr>
        <w:t xml:space="preserve"> </w:t>
      </w:r>
      <w:r w:rsidR="00732DBB" w:rsidRPr="0032190F">
        <w:rPr>
          <w:lang w:val="fr-FR"/>
        </w:rPr>
        <w:t>pourraient être de l'eau et les personnages en émerger (SS BIB)</w:t>
      </w:r>
    </w:p>
    <w:p w14:paraId="4B97304D" w14:textId="77777777" w:rsidR="00067DAA" w:rsidRPr="0032190F" w:rsidRDefault="00067DAA" w:rsidP="00067DAA">
      <w:pPr>
        <w:rPr>
          <w:lang w:val="fr-FR"/>
        </w:rPr>
      </w:pPr>
    </w:p>
    <w:p w14:paraId="0224D11E" w14:textId="77777777" w:rsidR="00067DAA" w:rsidRPr="0032190F" w:rsidRDefault="00067DAA" w:rsidP="00426FF9">
      <w:pPr>
        <w:pStyle w:val="Heading1"/>
      </w:pPr>
      <w:r w:rsidRPr="0032190F">
        <w:t>FONTE DE LA BERNADA</w:t>
      </w:r>
    </w:p>
    <w:p w14:paraId="597728E4" w14:textId="08F31E4D" w:rsidR="00746131" w:rsidRPr="0032190F" w:rsidRDefault="00067DAA" w:rsidP="00746131">
      <w:pPr>
        <w:rPr>
          <w:lang w:val="fr-FR"/>
        </w:rPr>
      </w:pPr>
      <w:r w:rsidRPr="0032190F">
        <w:rPr>
          <w:lang w:val="fr-FR"/>
        </w:rPr>
        <w:t>Fonte de la Bernada (Teruel, Espagne)</w:t>
      </w:r>
      <w:r w:rsidR="00746131" w:rsidRPr="0032190F">
        <w:rPr>
          <w:lang w:val="fr-FR"/>
        </w:rPr>
        <w:t xml:space="preserve"> , abri peint, "</w:t>
      </w:r>
      <w:hyperlink r:id="rId2704" w:anchor="Cul_Schemat_Espagne" w:history="1">
        <w:r w:rsidR="00746131" w:rsidRPr="0032190F">
          <w:rPr>
            <w:rStyle w:val="Hyperlink"/>
            <w:lang w:val="fr-FR"/>
          </w:rPr>
          <w:t>art schématique ibérique</w:t>
        </w:r>
      </w:hyperlink>
      <w:r w:rsidR="00746131" w:rsidRPr="0032190F">
        <w:rPr>
          <w:lang w:val="fr-FR"/>
        </w:rPr>
        <w:t>" pour J. Abelanet (BIB 1738 fig. 31)</w:t>
      </w:r>
    </w:p>
    <w:p w14:paraId="4B688720" w14:textId="77777777" w:rsidR="00067DAA" w:rsidRPr="0032190F" w:rsidRDefault="00067DAA" w:rsidP="00067DAA">
      <w:pPr>
        <w:rPr>
          <w:lang w:val="fr-FR"/>
        </w:rPr>
      </w:pPr>
    </w:p>
    <w:p w14:paraId="0414AE5F" w14:textId="77777777" w:rsidR="00746131" w:rsidRPr="0032190F" w:rsidRDefault="00746131" w:rsidP="00426FF9">
      <w:pPr>
        <w:pStyle w:val="Heading1"/>
      </w:pPr>
      <w:bookmarkStart w:id="1189" w:name="Sit_Gavinales"/>
      <w:r w:rsidRPr="0032190F">
        <w:t>GAVILANES</w:t>
      </w:r>
    </w:p>
    <w:bookmarkEnd w:id="1189"/>
    <w:p w14:paraId="28721A86" w14:textId="42D90CFC" w:rsidR="00067DAA" w:rsidRPr="0032190F" w:rsidRDefault="00067DAA" w:rsidP="00067DAA">
      <w:pPr>
        <w:rPr>
          <w:lang w:val="fr-FR"/>
        </w:rPr>
      </w:pPr>
      <w:r w:rsidRPr="0032190F">
        <w:rPr>
          <w:lang w:val="fr-FR"/>
        </w:rPr>
        <w:t>Gavilanes (</w:t>
      </w:r>
      <w:r w:rsidR="00D019B2" w:rsidRPr="0032190F">
        <w:rPr>
          <w:lang w:val="fr-FR"/>
        </w:rPr>
        <w:t xml:space="preserve">Fuencaliente, </w:t>
      </w:r>
      <w:r w:rsidRPr="0032190F">
        <w:rPr>
          <w:lang w:val="fr-FR"/>
        </w:rPr>
        <w:t>Ciudada Real, Espagne)</w:t>
      </w:r>
      <w:r w:rsidR="00746131" w:rsidRPr="0032190F">
        <w:rPr>
          <w:lang w:val="fr-FR"/>
        </w:rPr>
        <w:t xml:space="preserve"> , abri peint, "</w:t>
      </w:r>
      <w:hyperlink r:id="rId2705" w:anchor="Cul_Schemat_Espagne" w:history="1">
        <w:r w:rsidR="00746131" w:rsidRPr="0032190F">
          <w:rPr>
            <w:rStyle w:val="Hyperlink"/>
            <w:lang w:val="fr-FR"/>
          </w:rPr>
          <w:t>art schématique ibérique</w:t>
        </w:r>
      </w:hyperlink>
      <w:r w:rsidR="00746131" w:rsidRPr="0032190F">
        <w:rPr>
          <w:lang w:val="fr-FR"/>
        </w:rPr>
        <w:t>" pour J. Abelanet (BIB 1738 fig. 31)</w:t>
      </w:r>
      <w:r w:rsidR="00D019B2" w:rsidRPr="0032190F">
        <w:rPr>
          <w:lang w:val="fr-FR"/>
        </w:rPr>
        <w:t xml:space="preserve"> anthropomorphe </w:t>
      </w:r>
      <w:hyperlink r:id="rId2706" w:anchor="Cul_Art_TAC_T_a_personnage_bitriang" w:history="1">
        <w:r w:rsidR="00E74338" w:rsidRPr="00E74338">
          <w:rPr>
            <w:rStyle w:val="Hyperlink"/>
            <w:lang w:val="fr-FR"/>
          </w:rPr>
          <w:t>bitriangulaire</w:t>
        </w:r>
      </w:hyperlink>
      <w:r w:rsidR="00D019B2" w:rsidRPr="0032190F">
        <w:rPr>
          <w:lang w:val="fr-FR"/>
        </w:rPr>
        <w:t xml:space="preserve"> (BIB 1738 fig. 20) silhouette anthropomorphe à bras levés (BIB 1738 fig. 21)</w:t>
      </w:r>
    </w:p>
    <w:p w14:paraId="3C70605F" w14:textId="77777777" w:rsidR="00D019B2" w:rsidRPr="0032190F" w:rsidRDefault="00D019B2" w:rsidP="00067DAA">
      <w:pPr>
        <w:rPr>
          <w:lang w:val="fr-FR"/>
        </w:rPr>
      </w:pPr>
    </w:p>
    <w:p w14:paraId="3E2DE03F" w14:textId="77777777" w:rsidR="00D019B2" w:rsidRPr="00D52855" w:rsidRDefault="00D019B2" w:rsidP="00426FF9">
      <w:pPr>
        <w:pStyle w:val="Heading1"/>
        <w:rPr>
          <w:lang w:val="es-ES"/>
        </w:rPr>
      </w:pPr>
      <w:bookmarkStart w:id="1190" w:name="Sit_Escorialejo"/>
      <w:r w:rsidRPr="00D52855">
        <w:rPr>
          <w:lang w:val="es-ES"/>
        </w:rPr>
        <w:t>ESCORIALEJO</w:t>
      </w:r>
    </w:p>
    <w:bookmarkEnd w:id="1190"/>
    <w:p w14:paraId="0100B286" w14:textId="144DE1DF" w:rsidR="00D019B2" w:rsidRPr="00566234" w:rsidRDefault="00D019B2" w:rsidP="00067DAA">
      <w:pPr>
        <w:rPr>
          <w:lang w:val="es-ES"/>
        </w:rPr>
      </w:pPr>
      <w:r w:rsidRPr="00566234">
        <w:rPr>
          <w:lang w:val="es-ES"/>
        </w:rPr>
        <w:t xml:space="preserve">Escorialejo (Fuencaliente). anthropomorphe </w:t>
      </w:r>
      <w:hyperlink r:id="rId2707" w:anchor="Cul_Art_TAC_T_a_personnage_bitriang" w:history="1">
        <w:r w:rsidR="00E74338" w:rsidRPr="00923C7D">
          <w:rPr>
            <w:rStyle w:val="Hyperlink"/>
            <w:lang w:val="es-ES"/>
          </w:rPr>
          <w:t>bitriangulaire</w:t>
        </w:r>
      </w:hyperlink>
      <w:r w:rsidRPr="00566234">
        <w:rPr>
          <w:lang w:val="es-ES"/>
        </w:rPr>
        <w:t xml:space="preserve"> (BIB 1738 fig. 20)</w:t>
      </w:r>
    </w:p>
    <w:p w14:paraId="12CD65CC" w14:textId="77777777" w:rsidR="00D019B2" w:rsidRPr="00566234" w:rsidRDefault="00D019B2" w:rsidP="00067DAA">
      <w:pPr>
        <w:rPr>
          <w:lang w:val="es-ES"/>
        </w:rPr>
      </w:pPr>
    </w:p>
    <w:p w14:paraId="6CC6EF8A" w14:textId="77777777" w:rsidR="00C943D6" w:rsidRPr="00D52855" w:rsidRDefault="00C943D6" w:rsidP="00426FF9">
      <w:pPr>
        <w:pStyle w:val="Heading1"/>
        <w:rPr>
          <w:lang w:val="es-ES"/>
        </w:rPr>
      </w:pPr>
      <w:bookmarkStart w:id="1191" w:name="Sit_Molinos_I"/>
      <w:r w:rsidRPr="00D52855">
        <w:rPr>
          <w:lang w:val="es-ES"/>
        </w:rPr>
        <w:t>MOLINOS I</w:t>
      </w:r>
    </w:p>
    <w:bookmarkEnd w:id="1191"/>
    <w:p w14:paraId="26E081D3" w14:textId="77777777" w:rsidR="00C943D6" w:rsidRPr="00934C7E" w:rsidRDefault="00C943D6" w:rsidP="00746131">
      <w:pPr>
        <w:rPr>
          <w:lang w:val="es-ES"/>
        </w:rPr>
      </w:pPr>
    </w:p>
    <w:p w14:paraId="0DE1411D" w14:textId="2A19BAE5" w:rsidR="00746131" w:rsidRPr="00AD78B9" w:rsidRDefault="00067DAA" w:rsidP="00AD78B9">
      <w:pPr>
        <w:jc w:val="both"/>
        <w:rPr>
          <w:lang w:val="es-ES"/>
        </w:rPr>
      </w:pPr>
      <w:r w:rsidRPr="00934C7E">
        <w:rPr>
          <w:lang w:val="es-ES"/>
        </w:rPr>
        <w:t>Fuente de los Molinos (</w:t>
      </w:r>
      <w:r w:rsidR="00193E19" w:rsidRPr="00934C7E">
        <w:rPr>
          <w:lang w:val="es-ES"/>
        </w:rPr>
        <w:t xml:space="preserve">Velez Blanco, </w:t>
      </w:r>
      <w:r w:rsidRPr="00934C7E">
        <w:rPr>
          <w:lang w:val="es-ES"/>
        </w:rPr>
        <w:t>Almeria, Espagne)</w:t>
      </w:r>
      <w:r w:rsidR="00746131" w:rsidRPr="00934C7E">
        <w:rPr>
          <w:lang w:val="es-ES"/>
        </w:rPr>
        <w:t xml:space="preserve"> , abri peint, "</w:t>
      </w:r>
      <w:hyperlink r:id="rId2708" w:anchor="Cul_Schemat_Espagne" w:history="1">
        <w:r w:rsidR="00746131" w:rsidRPr="00934C7E">
          <w:rPr>
            <w:rStyle w:val="Hyperlink"/>
            <w:lang w:val="es-ES"/>
          </w:rPr>
          <w:t>art schématique ibérique</w:t>
        </w:r>
      </w:hyperlink>
      <w:r w:rsidR="00746131" w:rsidRPr="00934C7E">
        <w:rPr>
          <w:lang w:val="es-ES"/>
        </w:rPr>
        <w:t>" pour J. Abelanet (BIB 1738 fig. 31)</w:t>
      </w:r>
      <w:r w:rsidR="00193E19" w:rsidRPr="00934C7E">
        <w:rPr>
          <w:lang w:val="es-ES"/>
        </w:rPr>
        <w:t xml:space="preserve"> personnage à tête irréaliste (BIB 1738 fig. 22)</w:t>
      </w:r>
      <w:r w:rsidR="00D03BDA" w:rsidRPr="00934C7E">
        <w:rPr>
          <w:lang w:val="es-ES"/>
        </w:rPr>
        <w:t xml:space="preserve"> anthropomorphe à bras multiples [~arboriformes] (BIB 1738 fig. 24) Arboriforme (BIB 1738 fig. 24)</w:t>
      </w:r>
      <w:r w:rsidR="00C943D6" w:rsidRPr="00934C7E">
        <w:rPr>
          <w:lang w:val="es-ES"/>
        </w:rPr>
        <w:t xml:space="preserve"> </w:t>
      </w:r>
      <w:hyperlink r:id="rId2709" w:anchor="Cul_Macro_Schematique_ico_piernabiertos" w:history="1">
        <w:r w:rsidR="00C943D6" w:rsidRPr="00934C7E">
          <w:rPr>
            <w:rStyle w:val="Hyperlink"/>
            <w:i/>
            <w:lang w:val="es-ES"/>
          </w:rPr>
          <w:t>piernabiertos</w:t>
        </w:r>
      </w:hyperlink>
      <w:r w:rsidR="00C943D6" w:rsidRPr="00934C7E">
        <w:rPr>
          <w:lang w:val="es-ES"/>
        </w:rPr>
        <w:t xml:space="preserve"> (BIB 2781)</w:t>
      </w:r>
      <w:r w:rsidR="00934C7E" w:rsidRPr="00934C7E">
        <w:rPr>
          <w:lang w:val="es-ES"/>
        </w:rPr>
        <w:t xml:space="preserve"> </w:t>
      </w:r>
      <w:hyperlink r:id="rId2710" w:anchor="Cul_Art_TAC_T_g_trait_barbele" w:history="1">
        <w:r w:rsidR="00AD78B9" w:rsidRPr="00AD78B9">
          <w:rPr>
            <w:rStyle w:val="Hyperlink"/>
            <w:lang w:val="es-ES"/>
          </w:rPr>
          <w:t>trait barbelé</w:t>
        </w:r>
      </w:hyperlink>
      <w:r w:rsidR="00AD78B9" w:rsidRPr="00AD78B9">
        <w:rPr>
          <w:lang w:val="es-ES"/>
        </w:rPr>
        <w:t xml:space="preserve"> (SS BIB)</w:t>
      </w:r>
    </w:p>
    <w:p w14:paraId="158BB7A0" w14:textId="77777777" w:rsidR="00067DAA" w:rsidRPr="00934C7E" w:rsidRDefault="00067DAA" w:rsidP="00067DAA">
      <w:pPr>
        <w:rPr>
          <w:lang w:val="es-ES"/>
        </w:rPr>
      </w:pPr>
    </w:p>
    <w:p w14:paraId="2C10308B" w14:textId="77777777" w:rsidR="00067DAA" w:rsidRPr="0032190F" w:rsidRDefault="00067DAA" w:rsidP="00426FF9">
      <w:pPr>
        <w:pStyle w:val="Heading1"/>
      </w:pPr>
      <w:r w:rsidRPr="0032190F">
        <w:t>GARGANTA DE LA HOZ</w:t>
      </w:r>
    </w:p>
    <w:p w14:paraId="04231FEA" w14:textId="7A251395" w:rsidR="00746131" w:rsidRPr="0032190F" w:rsidRDefault="00067DAA" w:rsidP="00746131">
      <w:pPr>
        <w:rPr>
          <w:lang w:val="fr-FR"/>
        </w:rPr>
      </w:pPr>
      <w:r w:rsidRPr="0032190F">
        <w:rPr>
          <w:lang w:val="fr-FR"/>
        </w:rPr>
        <w:t>Garganta de la Hoz (Jaen, Espagne)</w:t>
      </w:r>
      <w:r w:rsidR="00746131" w:rsidRPr="0032190F">
        <w:rPr>
          <w:lang w:val="fr-FR"/>
        </w:rPr>
        <w:t xml:space="preserve"> , abri peint, "</w:t>
      </w:r>
      <w:hyperlink r:id="rId2711" w:anchor="Cul_Schemat_Espagne" w:history="1">
        <w:r w:rsidR="00746131" w:rsidRPr="0032190F">
          <w:rPr>
            <w:rStyle w:val="Hyperlink"/>
            <w:lang w:val="fr-FR"/>
          </w:rPr>
          <w:t>art schématique ibérique</w:t>
        </w:r>
      </w:hyperlink>
      <w:r w:rsidR="00746131" w:rsidRPr="0032190F">
        <w:rPr>
          <w:lang w:val="fr-FR"/>
        </w:rPr>
        <w:t>" pour J. Abelanet (BIB 1738 fig. 31)</w:t>
      </w:r>
      <w:r w:rsidR="00090371" w:rsidRPr="0032190F">
        <w:rPr>
          <w:lang w:val="fr-FR"/>
        </w:rPr>
        <w:t xml:space="preserve"> motifs solaires groupés (BIB 1738 fig. 29)</w:t>
      </w:r>
    </w:p>
    <w:p w14:paraId="528BF833" w14:textId="77777777" w:rsidR="00067DAA" w:rsidRPr="0032190F" w:rsidRDefault="00067DAA" w:rsidP="00067DAA">
      <w:pPr>
        <w:rPr>
          <w:lang w:val="fr-FR"/>
        </w:rPr>
      </w:pPr>
    </w:p>
    <w:p w14:paraId="5EBD8C1A" w14:textId="77777777" w:rsidR="00067DAA" w:rsidRPr="0032190F" w:rsidRDefault="00067DAA" w:rsidP="00426FF9">
      <w:pPr>
        <w:pStyle w:val="Heading1"/>
      </w:pPr>
      <w:r w:rsidRPr="0032190F">
        <w:t>GRAJA DE JIMENA</w:t>
      </w:r>
    </w:p>
    <w:p w14:paraId="28B4978A" w14:textId="4D58226D" w:rsidR="00746131" w:rsidRPr="0032190F" w:rsidRDefault="001607B1" w:rsidP="00746131">
      <w:pPr>
        <w:rPr>
          <w:lang w:val="fr-FR"/>
        </w:rPr>
      </w:pPr>
      <w:r w:rsidRPr="0032190F">
        <w:rPr>
          <w:lang w:val="fr-FR"/>
        </w:rPr>
        <w:t xml:space="preserve">Cueva de la </w:t>
      </w:r>
      <w:r w:rsidR="00067DAA" w:rsidRPr="0032190F">
        <w:rPr>
          <w:lang w:val="fr-FR"/>
        </w:rPr>
        <w:t>Graja de Jimena (Jaen, Espagne)</w:t>
      </w:r>
      <w:r w:rsidR="00746131" w:rsidRPr="0032190F">
        <w:rPr>
          <w:lang w:val="fr-FR"/>
        </w:rPr>
        <w:t xml:space="preserve"> , abri peint, "</w:t>
      </w:r>
      <w:hyperlink r:id="rId2712" w:anchor="Cul_Schemat_Espagne" w:history="1">
        <w:r w:rsidR="00746131" w:rsidRPr="0032190F">
          <w:rPr>
            <w:rStyle w:val="Hyperlink"/>
            <w:lang w:val="fr-FR"/>
          </w:rPr>
          <w:t>art schématique ibérique</w:t>
        </w:r>
      </w:hyperlink>
      <w:r w:rsidR="00746131" w:rsidRPr="0032190F">
        <w:rPr>
          <w:lang w:val="fr-FR"/>
        </w:rPr>
        <w:t>" pour J. Abelanet (BIB 1738 fig. 31)</w:t>
      </w:r>
      <w:r w:rsidR="00D019B2" w:rsidRPr="0032190F">
        <w:rPr>
          <w:lang w:val="fr-FR"/>
        </w:rPr>
        <w:t xml:space="preserve"> "visage </w:t>
      </w:r>
      <w:r w:rsidR="005A6EB6" w:rsidRPr="0032190F">
        <w:rPr>
          <w:lang w:val="fr-FR"/>
        </w:rPr>
        <w:t>ocul</w:t>
      </w:r>
      <w:r w:rsidR="00D019B2" w:rsidRPr="0032190F">
        <w:rPr>
          <w:lang w:val="fr-FR"/>
        </w:rPr>
        <w:t xml:space="preserve">é" </w:t>
      </w:r>
      <w:r w:rsidR="00F33E00" w:rsidRPr="0032190F">
        <w:rPr>
          <w:lang w:val="fr-FR"/>
        </w:rPr>
        <w:t>[</w:t>
      </w:r>
      <w:hyperlink r:id="rId2713" w:anchor="Cul_Art_TAC_T_a_idole_cylindre" w:history="1">
        <w:r w:rsidR="00F33E00" w:rsidRPr="0032190F">
          <w:rPr>
            <w:rStyle w:val="Hyperlink"/>
            <w:lang w:val="fr-FR"/>
          </w:rPr>
          <w:t>idoles cylindriques</w:t>
        </w:r>
      </w:hyperlink>
      <w:r w:rsidR="00F33E00" w:rsidRPr="0032190F">
        <w:rPr>
          <w:lang w:val="fr-FR"/>
        </w:rPr>
        <w:t xml:space="preserve">] </w:t>
      </w:r>
      <w:r w:rsidR="00D019B2" w:rsidRPr="0032190F">
        <w:rPr>
          <w:lang w:val="fr-FR"/>
        </w:rPr>
        <w:t>(BIB 1738 fig. 19)</w:t>
      </w:r>
      <w:r w:rsidRPr="0032190F">
        <w:rPr>
          <w:lang w:val="fr-FR"/>
        </w:rPr>
        <w:t xml:space="preserve"> anthropomorphes sytlisés (BIB 1738 fig. 23)</w:t>
      </w:r>
      <w:r w:rsidR="00412AED" w:rsidRPr="0032190F">
        <w:rPr>
          <w:lang w:val="fr-FR"/>
        </w:rPr>
        <w:t xml:space="preserve"> ) et couple humain semi-schématique (BIB 1738 fig. 26)</w:t>
      </w:r>
    </w:p>
    <w:p w14:paraId="332657A9" w14:textId="77777777" w:rsidR="00067DAA" w:rsidRPr="0032190F" w:rsidRDefault="00067DAA" w:rsidP="00067DAA">
      <w:pPr>
        <w:rPr>
          <w:lang w:val="fr-FR"/>
        </w:rPr>
      </w:pPr>
    </w:p>
    <w:p w14:paraId="60FDAFA8" w14:textId="77777777" w:rsidR="00067DAA" w:rsidRPr="0032190F" w:rsidRDefault="00067DAA" w:rsidP="00426FF9">
      <w:pPr>
        <w:pStyle w:val="Heading1"/>
      </w:pPr>
      <w:bookmarkStart w:id="1192" w:name="Sit_Idolos"/>
      <w:r w:rsidRPr="0032190F">
        <w:t>IDOLOS</w:t>
      </w:r>
      <w:r w:rsidR="00572276" w:rsidRPr="0032190F">
        <w:t xml:space="preserve"> (Los)</w:t>
      </w:r>
    </w:p>
    <w:bookmarkEnd w:id="1192"/>
    <w:p w14:paraId="7F48A1E2" w14:textId="2C5C52D2" w:rsidR="00746131" w:rsidRPr="0032190F" w:rsidRDefault="00572276" w:rsidP="00746131">
      <w:pPr>
        <w:rPr>
          <w:lang w:val="fr-FR"/>
        </w:rPr>
      </w:pPr>
      <w:r w:rsidRPr="0032190F">
        <w:rPr>
          <w:lang w:val="fr-FR"/>
        </w:rPr>
        <w:t xml:space="preserve">Los </w:t>
      </w:r>
      <w:r w:rsidR="00067DAA" w:rsidRPr="0032190F">
        <w:rPr>
          <w:lang w:val="fr-FR"/>
        </w:rPr>
        <w:t>Idolos (Jaen, Espagne)</w:t>
      </w:r>
      <w:r w:rsidR="00746131" w:rsidRPr="0032190F">
        <w:rPr>
          <w:lang w:val="fr-FR"/>
        </w:rPr>
        <w:t xml:space="preserve"> , abri peint, "</w:t>
      </w:r>
      <w:hyperlink r:id="rId2714" w:anchor="Cul_Schemat_Espagne" w:history="1">
        <w:r w:rsidR="00746131" w:rsidRPr="0032190F">
          <w:rPr>
            <w:rStyle w:val="Hyperlink"/>
            <w:lang w:val="fr-FR"/>
          </w:rPr>
          <w:t>art schématique ibérique</w:t>
        </w:r>
      </w:hyperlink>
      <w:r w:rsidR="00746131" w:rsidRPr="0032190F">
        <w:rPr>
          <w:lang w:val="fr-FR"/>
        </w:rPr>
        <w:t>" pour J. Abelanet (BIB 1738 fig. 31)</w:t>
      </w:r>
    </w:p>
    <w:p w14:paraId="207763D9" w14:textId="77777777" w:rsidR="00067DAA" w:rsidRPr="0032190F" w:rsidRDefault="00067DAA" w:rsidP="00067DAA">
      <w:pPr>
        <w:rPr>
          <w:lang w:val="fr-FR"/>
        </w:rPr>
      </w:pPr>
    </w:p>
    <w:p w14:paraId="1F3E4258" w14:textId="77777777" w:rsidR="00F6686A" w:rsidRPr="0032190F" w:rsidRDefault="00F6686A" w:rsidP="00426FF9">
      <w:pPr>
        <w:pStyle w:val="Heading1"/>
      </w:pPr>
      <w:bookmarkStart w:id="1193" w:name="Sit_Hoz_Vicente"/>
      <w:r w:rsidRPr="0032190F">
        <w:t>HOZ DE VICENTE</w:t>
      </w:r>
    </w:p>
    <w:bookmarkEnd w:id="1193"/>
    <w:p w14:paraId="3283DA86" w14:textId="05E1B1CD" w:rsidR="00F6686A" w:rsidRDefault="005A6EB6" w:rsidP="00203F50">
      <w:pPr>
        <w:autoSpaceDE w:val="0"/>
        <w:autoSpaceDN w:val="0"/>
        <w:adjustRightInd w:val="0"/>
        <w:rPr>
          <w:lang w:val="fr-FR"/>
        </w:rPr>
      </w:pPr>
      <w:r w:rsidRPr="0032190F">
        <w:rPr>
          <w:lang w:val="fr-FR"/>
        </w:rPr>
        <w:t>Hoz de Vicente (</w:t>
      </w:r>
      <w:r w:rsidR="00203F50">
        <w:rPr>
          <w:lang w:val="fr-FR"/>
        </w:rPr>
        <w:t xml:space="preserve">Minglanilla, </w:t>
      </w:r>
      <w:r w:rsidRPr="0032190F">
        <w:rPr>
          <w:lang w:val="fr-FR"/>
        </w:rPr>
        <w:t>Cuenca) s</w:t>
      </w:r>
      <w:r w:rsidR="00F6686A" w:rsidRPr="0032190F">
        <w:rPr>
          <w:lang w:val="fr-FR"/>
        </w:rPr>
        <w:t>ite de l'"</w:t>
      </w:r>
      <w:hyperlink r:id="rId2715" w:anchor="Cul_Schemat_Espagne" w:history="1">
        <w:r w:rsidR="00F6686A" w:rsidRPr="0032190F">
          <w:rPr>
            <w:rStyle w:val="Hyperlink"/>
            <w:lang w:val="fr-FR"/>
          </w:rPr>
          <w:t>art schématique ibérique</w:t>
        </w:r>
      </w:hyperlink>
      <w:r w:rsidR="00F6686A" w:rsidRPr="0032190F">
        <w:rPr>
          <w:lang w:val="fr-FR"/>
        </w:rPr>
        <w:t>"</w:t>
      </w:r>
      <w:r w:rsidRPr="0032190F">
        <w:rPr>
          <w:lang w:val="fr-FR"/>
        </w:rPr>
        <w:t xml:space="preserve"> montre des comparaisons avec les idoles oculées de </w:t>
      </w:r>
      <w:hyperlink r:id="rId2716" w:anchor="Cul_Los_Millares" w:history="1">
        <w:r w:rsidR="00A321C5" w:rsidRPr="0032190F">
          <w:rPr>
            <w:rStyle w:val="Hyperlink"/>
            <w:lang w:val="fr-FR"/>
          </w:rPr>
          <w:t>Los Millares</w:t>
        </w:r>
      </w:hyperlink>
      <w:r w:rsidR="00A321C5" w:rsidRPr="0032190F">
        <w:rPr>
          <w:lang w:val="fr-FR"/>
        </w:rPr>
        <w:t xml:space="preserve"> </w:t>
      </w:r>
      <w:r w:rsidRPr="0032190F">
        <w:rPr>
          <w:lang w:val="fr-FR"/>
        </w:rPr>
        <w:t>(BIB J. Ruiz Lopez, Labex Matisse)</w:t>
      </w:r>
      <w:r w:rsidR="00203F50">
        <w:rPr>
          <w:lang w:val="fr-FR"/>
        </w:rPr>
        <w:t xml:space="preserve"> a fait l'objet d'une analyse </w:t>
      </w:r>
      <w:r w:rsidR="00203F50" w:rsidRPr="00203F50">
        <w:rPr>
          <w:rFonts w:ascii="Symbol" w:hAnsi="Symbol"/>
          <w:lang w:val="fr-FR"/>
        </w:rPr>
        <w:t></w:t>
      </w:r>
      <w:r w:rsidR="00203F50">
        <w:rPr>
          <w:lang w:val="fr-FR"/>
        </w:rPr>
        <w:t>-RS (BIB 2876)</w:t>
      </w:r>
    </w:p>
    <w:p w14:paraId="07631522" w14:textId="77777777" w:rsidR="00203F50" w:rsidRDefault="00203F50" w:rsidP="00203F50">
      <w:pPr>
        <w:autoSpaceDE w:val="0"/>
        <w:autoSpaceDN w:val="0"/>
        <w:adjustRightInd w:val="0"/>
        <w:rPr>
          <w:lang w:val="fr-FR"/>
        </w:rPr>
      </w:pPr>
    </w:p>
    <w:p w14:paraId="7F2E73A4" w14:textId="77777777" w:rsidR="00203F50" w:rsidRDefault="00203F50" w:rsidP="00426FF9">
      <w:pPr>
        <w:pStyle w:val="Heading1"/>
      </w:pPr>
      <w:bookmarkStart w:id="1194" w:name="Sit_Remacha"/>
      <w:r>
        <w:t>REMACHA</w:t>
      </w:r>
    </w:p>
    <w:bookmarkEnd w:id="1194"/>
    <w:p w14:paraId="341766EB" w14:textId="77777777" w:rsidR="00203F50" w:rsidRDefault="00203F50" w:rsidP="00203F50">
      <w:pPr>
        <w:autoSpaceDE w:val="0"/>
        <w:autoSpaceDN w:val="0"/>
        <w:adjustRightInd w:val="0"/>
        <w:rPr>
          <w:lang w:val="fr-FR"/>
        </w:rPr>
      </w:pPr>
    </w:p>
    <w:p w14:paraId="00D42775" w14:textId="77777777" w:rsidR="00203F50" w:rsidRDefault="00203F50" w:rsidP="00203F50">
      <w:pPr>
        <w:autoSpaceDE w:val="0"/>
        <w:autoSpaceDN w:val="0"/>
        <w:adjustRightInd w:val="0"/>
        <w:rPr>
          <w:lang w:val="fr-FR"/>
        </w:rPr>
      </w:pPr>
      <w:r>
        <w:rPr>
          <w:lang w:val="fr-FR"/>
        </w:rPr>
        <w:lastRenderedPageBreak/>
        <w:t xml:space="preserve">L'abrigo Remacha (Vilaseca, Segovia) art rupestre a fait l'objet d'une analyse </w:t>
      </w:r>
      <w:r w:rsidRPr="00203F50">
        <w:rPr>
          <w:rFonts w:ascii="Symbol" w:hAnsi="Symbol"/>
          <w:lang w:val="fr-FR"/>
        </w:rPr>
        <w:t></w:t>
      </w:r>
      <w:r>
        <w:rPr>
          <w:lang w:val="fr-FR"/>
        </w:rPr>
        <w:t>-RS (BIB 2876)</w:t>
      </w:r>
    </w:p>
    <w:p w14:paraId="65FA5E10" w14:textId="77777777" w:rsidR="00203F50" w:rsidRPr="0032190F" w:rsidRDefault="00203F50" w:rsidP="00203F50">
      <w:pPr>
        <w:autoSpaceDE w:val="0"/>
        <w:autoSpaceDN w:val="0"/>
        <w:adjustRightInd w:val="0"/>
        <w:rPr>
          <w:lang w:val="fr-FR"/>
        </w:rPr>
      </w:pPr>
    </w:p>
    <w:p w14:paraId="50F76C3F" w14:textId="77777777" w:rsidR="00067DAA" w:rsidRPr="0032190F" w:rsidRDefault="00067DAA" w:rsidP="00067DAA">
      <w:pPr>
        <w:rPr>
          <w:lang w:val="fr-FR"/>
        </w:rPr>
      </w:pPr>
    </w:p>
    <w:p w14:paraId="3F00896C" w14:textId="77777777" w:rsidR="00067DAA" w:rsidRPr="0032190F" w:rsidRDefault="00067DAA" w:rsidP="00426FF9">
      <w:pPr>
        <w:pStyle w:val="Heading1"/>
      </w:pPr>
      <w:r w:rsidRPr="0032190F">
        <w:t>MUJER</w:t>
      </w:r>
    </w:p>
    <w:p w14:paraId="12A4DA97" w14:textId="5224CBDE" w:rsidR="00746131" w:rsidRPr="0032190F" w:rsidRDefault="00067DAA" w:rsidP="00746131">
      <w:pPr>
        <w:rPr>
          <w:lang w:val="fr-FR"/>
        </w:rPr>
      </w:pPr>
      <w:r w:rsidRPr="0032190F">
        <w:rPr>
          <w:lang w:val="fr-FR"/>
        </w:rPr>
        <w:t>La Mujer (Jaen, Espagne)</w:t>
      </w:r>
      <w:r w:rsidR="00746131" w:rsidRPr="0032190F">
        <w:rPr>
          <w:lang w:val="fr-FR"/>
        </w:rPr>
        <w:t xml:space="preserve"> , abri peint, "</w:t>
      </w:r>
      <w:hyperlink r:id="rId2717" w:anchor="Cul_Schemat_Espagne" w:history="1">
        <w:r w:rsidR="00746131" w:rsidRPr="0032190F">
          <w:rPr>
            <w:rStyle w:val="Hyperlink"/>
            <w:lang w:val="fr-FR"/>
          </w:rPr>
          <w:t>art schématique ibérique</w:t>
        </w:r>
      </w:hyperlink>
      <w:r w:rsidR="00746131" w:rsidRPr="0032190F">
        <w:rPr>
          <w:lang w:val="fr-FR"/>
        </w:rPr>
        <w:t>" pour J. Abelanet (BIB 1738 fig. 31)</w:t>
      </w:r>
    </w:p>
    <w:p w14:paraId="59628AFA" w14:textId="77777777" w:rsidR="00067DAA" w:rsidRPr="0032190F" w:rsidRDefault="00067DAA" w:rsidP="00067DAA">
      <w:pPr>
        <w:rPr>
          <w:lang w:val="fr-FR"/>
        </w:rPr>
      </w:pPr>
    </w:p>
    <w:p w14:paraId="347A7489" w14:textId="77777777" w:rsidR="00067DAA" w:rsidRPr="0032190F" w:rsidRDefault="00067DAA" w:rsidP="00426FF9">
      <w:pPr>
        <w:pStyle w:val="Heading1"/>
      </w:pPr>
      <w:bookmarkStart w:id="1195" w:name="Sit_Pileta"/>
      <w:r w:rsidRPr="0032190F">
        <w:t>PILETA</w:t>
      </w:r>
    </w:p>
    <w:bookmarkEnd w:id="1195"/>
    <w:p w14:paraId="70137343" w14:textId="77777777" w:rsidR="00C62031" w:rsidRDefault="00C62031" w:rsidP="00954AD5">
      <w:pPr>
        <w:rPr>
          <w:lang w:val="fr-FR"/>
        </w:rPr>
      </w:pPr>
    </w:p>
    <w:p w14:paraId="58D56BD5" w14:textId="7F941C6D" w:rsidR="00954AD5" w:rsidRPr="0032190F" w:rsidRDefault="00067DAA" w:rsidP="00954AD5">
      <w:pPr>
        <w:rPr>
          <w:lang w:val="fr-FR"/>
        </w:rPr>
      </w:pPr>
      <w:r w:rsidRPr="0032190F">
        <w:rPr>
          <w:lang w:val="fr-FR"/>
        </w:rPr>
        <w:t>La Pileta (Malaga, Espagne)</w:t>
      </w:r>
      <w:r w:rsidR="00746131" w:rsidRPr="0032190F">
        <w:rPr>
          <w:lang w:val="fr-FR"/>
        </w:rPr>
        <w:t xml:space="preserve"> , abri peint</w:t>
      </w:r>
      <w:r w:rsidR="00AC374E" w:rsidRPr="0032190F">
        <w:rPr>
          <w:lang w:val="fr-FR"/>
        </w:rPr>
        <w:t xml:space="preserve"> [?]</w:t>
      </w:r>
      <w:r w:rsidR="00746131" w:rsidRPr="0032190F">
        <w:rPr>
          <w:lang w:val="fr-FR"/>
        </w:rPr>
        <w:t>, "</w:t>
      </w:r>
      <w:hyperlink r:id="rId2718" w:anchor="Cul_Schemat_Espagne" w:history="1">
        <w:r w:rsidR="00746131" w:rsidRPr="0032190F">
          <w:rPr>
            <w:rStyle w:val="Hyperlink"/>
            <w:lang w:val="fr-FR"/>
          </w:rPr>
          <w:t>art schématique ibérique</w:t>
        </w:r>
      </w:hyperlink>
      <w:r w:rsidR="00746131" w:rsidRPr="0032190F">
        <w:rPr>
          <w:lang w:val="fr-FR"/>
        </w:rPr>
        <w:t>" pour J. Abelanet (BIB 1738 fig. 31)</w:t>
      </w:r>
      <w:r w:rsidR="00954AD5" w:rsidRPr="0032190F">
        <w:rPr>
          <w:lang w:val="fr-FR"/>
        </w:rPr>
        <w:t xml:space="preserve"> La Cueva de la Pileta (Malaga) est une grotte ornée du sud de l'Espagne (BIB 1783 p. 25)</w:t>
      </w:r>
    </w:p>
    <w:p w14:paraId="0E96AFD6" w14:textId="77777777" w:rsidR="00746131" w:rsidRPr="0032190F" w:rsidRDefault="00746131" w:rsidP="00746131">
      <w:pPr>
        <w:rPr>
          <w:lang w:val="fr-FR"/>
        </w:rPr>
      </w:pPr>
    </w:p>
    <w:p w14:paraId="45E455F8" w14:textId="64B5BE29" w:rsidR="00F90D78" w:rsidRDefault="00000000" w:rsidP="00746131">
      <w:pPr>
        <w:rPr>
          <w:lang w:val="fr-FR"/>
        </w:rPr>
      </w:pPr>
      <w:hyperlink r:id="rId2719" w:anchor="Aut_Isetti" w:history="1">
        <w:r w:rsidR="00E24285" w:rsidRPr="00411078">
          <w:rPr>
            <w:rStyle w:val="Hyperlink"/>
            <w:lang w:val="fr-FR"/>
          </w:rPr>
          <w:t>Isetti</w:t>
        </w:r>
      </w:hyperlink>
      <w:r w:rsidR="00E24285">
        <w:rPr>
          <w:lang w:val="fr-FR"/>
        </w:rPr>
        <w:t xml:space="preserve"> </w:t>
      </w:r>
      <w:r w:rsidR="00954AD5" w:rsidRPr="0032190F">
        <w:rPr>
          <w:lang w:val="fr-FR"/>
        </w:rPr>
        <w:t>compare les scutiforme (</w:t>
      </w:r>
      <w:r w:rsidR="00954AD5" w:rsidRPr="0032190F">
        <w:rPr>
          <w:i/>
          <w:lang w:val="fr-FR"/>
        </w:rPr>
        <w:t>scudiformes</w:t>
      </w:r>
      <w:r w:rsidR="00954AD5" w:rsidRPr="0032190F">
        <w:rPr>
          <w:lang w:val="fr-FR"/>
        </w:rPr>
        <w:t xml:space="preserve">) aux FF du </w:t>
      </w:r>
      <w:hyperlink r:id="rId2720" w:anchor="Sit_Bego" w:history="1">
        <w:r w:rsidR="00954AD5" w:rsidRPr="0032190F">
          <w:rPr>
            <w:rStyle w:val="Hyperlink"/>
            <w:lang w:val="fr-FR"/>
          </w:rPr>
          <w:t>Bego</w:t>
        </w:r>
      </w:hyperlink>
      <w:r w:rsidR="00954AD5" w:rsidRPr="0032190F">
        <w:rPr>
          <w:lang w:val="fr-FR"/>
        </w:rPr>
        <w:t xml:space="preserve"> (SS BIB)</w:t>
      </w:r>
    </w:p>
    <w:p w14:paraId="63C2F1E5" w14:textId="77777777" w:rsidR="00722E37" w:rsidRDefault="00722E37" w:rsidP="00746131">
      <w:pPr>
        <w:rPr>
          <w:lang w:val="fr-FR"/>
        </w:rPr>
      </w:pPr>
    </w:p>
    <w:p w14:paraId="48C6C01F" w14:textId="4D01D0A8" w:rsidR="00722E37" w:rsidRPr="0032190F" w:rsidRDefault="00722E37" w:rsidP="00746131">
      <w:pPr>
        <w:rPr>
          <w:lang w:val="fr-FR"/>
        </w:rPr>
      </w:pPr>
      <w:r>
        <w:rPr>
          <w:lang w:val="fr-FR"/>
        </w:rPr>
        <w:t xml:space="preserve">v. </w:t>
      </w:r>
      <w:hyperlink r:id="rId2721" w:anchor="Sit_Qurta" w:history="1">
        <w:r w:rsidRPr="0032190F">
          <w:rPr>
            <w:rStyle w:val="Hyperlink"/>
            <w:lang w:val="fr-FR"/>
          </w:rPr>
          <w:t>Qurta</w:t>
        </w:r>
      </w:hyperlink>
    </w:p>
    <w:p w14:paraId="0BC54E9D" w14:textId="77777777" w:rsidR="00954AD5" w:rsidRPr="0032190F" w:rsidRDefault="00954AD5" w:rsidP="00746131">
      <w:pPr>
        <w:rPr>
          <w:lang w:val="fr-FR"/>
        </w:rPr>
      </w:pPr>
    </w:p>
    <w:p w14:paraId="2B659F59" w14:textId="77777777" w:rsidR="00F90D78" w:rsidRPr="0032190F" w:rsidRDefault="00F90D78" w:rsidP="00426FF9">
      <w:pPr>
        <w:pStyle w:val="Heading1"/>
      </w:pPr>
      <w:bookmarkStart w:id="1196" w:name="Sit_Gabal"/>
      <w:r w:rsidRPr="0032190F">
        <w:t>GABAL</w:t>
      </w:r>
    </w:p>
    <w:bookmarkEnd w:id="1196"/>
    <w:p w14:paraId="749EE9A7" w14:textId="77777777" w:rsidR="00F90D78" w:rsidRPr="0032190F" w:rsidRDefault="00F90D78" w:rsidP="00746131">
      <w:pPr>
        <w:rPr>
          <w:lang w:val="fr-FR"/>
        </w:rPr>
      </w:pPr>
    </w:p>
    <w:p w14:paraId="0F76A115" w14:textId="6F909660" w:rsidR="00F90D78" w:rsidRPr="0032190F" w:rsidRDefault="00DA0E9E" w:rsidP="00DC6D94">
      <w:pPr>
        <w:jc w:val="both"/>
        <w:rPr>
          <w:lang w:val="fr-FR"/>
        </w:rPr>
      </w:pPr>
      <w:r w:rsidRPr="0032190F">
        <w:rPr>
          <w:rFonts w:eastAsia="Code2000"/>
          <w:lang w:val="fr-FR" w:eastAsia="en-GB"/>
        </w:rPr>
        <w:t>Abri du Gabal (</w:t>
      </w:r>
      <w:r w:rsidR="00F90D78" w:rsidRPr="0032190F">
        <w:rPr>
          <w:rFonts w:eastAsia="Code2000"/>
          <w:lang w:val="fr-FR" w:eastAsia="en-GB"/>
        </w:rPr>
        <w:t>V</w:t>
      </w:r>
      <w:r w:rsidRPr="0032190F">
        <w:rPr>
          <w:rFonts w:eastAsia="Code2000"/>
          <w:lang w:val="fr-FR" w:eastAsia="en-GB"/>
        </w:rPr>
        <w:t>é</w:t>
      </w:r>
      <w:r w:rsidR="00F90D78" w:rsidRPr="0032190F">
        <w:rPr>
          <w:rFonts w:eastAsia="Code2000"/>
          <w:lang w:val="fr-FR" w:eastAsia="en-GB"/>
        </w:rPr>
        <w:t>lez Blanco,</w:t>
      </w:r>
      <w:r w:rsidRPr="0032190F">
        <w:rPr>
          <w:rFonts w:eastAsia="Code2000"/>
          <w:lang w:val="fr-FR" w:eastAsia="en-GB"/>
        </w:rPr>
        <w:t xml:space="preserve">Almeria) </w:t>
      </w:r>
      <w:r w:rsidR="008E6D09" w:rsidRPr="0032190F">
        <w:rPr>
          <w:lang w:val="fr-FR"/>
        </w:rPr>
        <w:t>"</w:t>
      </w:r>
      <w:hyperlink r:id="rId2722" w:anchor="Cul_Schemat_Espagne" w:history="1">
        <w:r w:rsidR="008E6D09" w:rsidRPr="0032190F">
          <w:rPr>
            <w:rStyle w:val="Hyperlink"/>
            <w:lang w:val="fr-FR"/>
          </w:rPr>
          <w:t>art schématique ibérique</w:t>
        </w:r>
      </w:hyperlink>
      <w:r w:rsidR="008E6D09" w:rsidRPr="0032190F">
        <w:rPr>
          <w:lang w:val="fr-FR"/>
        </w:rPr>
        <w:t xml:space="preserve">" </w:t>
      </w:r>
      <w:r w:rsidRPr="0032190F">
        <w:rPr>
          <w:rFonts w:eastAsia="Code2000"/>
          <w:lang w:val="fr-FR" w:eastAsia="en-GB"/>
        </w:rPr>
        <w:t xml:space="preserve">représentant une idole </w:t>
      </w:r>
      <w:hyperlink r:id="rId2723" w:anchor="Cul_Art_TAC_T_a_personnage_bitriang" w:history="1">
        <w:r w:rsidR="00E74338" w:rsidRPr="00E74338">
          <w:rPr>
            <w:rStyle w:val="Hyperlink"/>
            <w:lang w:val="fr-FR"/>
          </w:rPr>
          <w:t>bitriangulaire</w:t>
        </w:r>
      </w:hyperlink>
      <w:r w:rsidR="00E74338" w:rsidRPr="00E74338">
        <w:rPr>
          <w:lang w:val="fr-FR"/>
        </w:rPr>
        <w:t xml:space="preserve"> </w:t>
      </w:r>
      <w:r w:rsidRPr="0032190F">
        <w:rPr>
          <w:rFonts w:eastAsia="Code2000"/>
          <w:lang w:val="fr-FR" w:eastAsia="en-GB"/>
        </w:rPr>
        <w:t xml:space="preserve">(BIB 1738 p. 93). </w:t>
      </w:r>
      <w:hyperlink r:id="rId2724" w:anchor="Cul_Art_TAC_T_g_soleil" w:history="1">
        <w:r w:rsidR="000977B2" w:rsidRPr="0032190F">
          <w:rPr>
            <w:rStyle w:val="Hyperlink"/>
            <w:rFonts w:eastAsia="Code2000"/>
            <w:lang w:val="fr-FR" w:eastAsia="en-GB"/>
          </w:rPr>
          <w:t>soleil</w:t>
        </w:r>
      </w:hyperlink>
      <w:r w:rsidR="000977B2" w:rsidRPr="0032190F">
        <w:rPr>
          <w:rFonts w:eastAsia="Code2000"/>
          <w:lang w:val="fr-FR" w:eastAsia="en-GB"/>
        </w:rPr>
        <w:t xml:space="preserve"> </w:t>
      </w:r>
      <w:r w:rsidRPr="0032190F">
        <w:rPr>
          <w:rFonts w:eastAsia="Code2000"/>
          <w:lang w:val="fr-FR" w:eastAsia="en-GB"/>
        </w:rPr>
        <w:t xml:space="preserve">et </w:t>
      </w:r>
      <w:hyperlink r:id="rId2725" w:anchor="Cul_Art_TAC_T_z_cervide" w:history="1">
        <w:r w:rsidR="00C370D1" w:rsidRPr="0032190F">
          <w:rPr>
            <w:rStyle w:val="Hyperlink"/>
            <w:lang w:val="fr-FR"/>
          </w:rPr>
          <w:t>cerf</w:t>
        </w:r>
      </w:hyperlink>
      <w:r w:rsidR="00C370D1" w:rsidRPr="0032190F">
        <w:rPr>
          <w:rStyle w:val="st"/>
          <w:lang w:val="fr-FR"/>
        </w:rPr>
        <w:t xml:space="preserve"> </w:t>
      </w:r>
      <w:r w:rsidRPr="0032190F">
        <w:rPr>
          <w:rFonts w:eastAsia="Code2000"/>
          <w:lang w:val="fr-FR" w:eastAsia="en-GB"/>
        </w:rPr>
        <w:t>(SS BIB)</w:t>
      </w:r>
      <w:r w:rsidR="00645348" w:rsidRPr="0032190F">
        <w:rPr>
          <w:rFonts w:eastAsia="Code2000"/>
          <w:lang w:val="fr-FR" w:eastAsia="en-GB"/>
        </w:rPr>
        <w:t xml:space="preserve"> </w:t>
      </w:r>
      <w:r w:rsidR="00645348" w:rsidRPr="0032190F">
        <w:rPr>
          <w:lang w:val="fr-FR"/>
        </w:rPr>
        <w:t>Motif bitriangulaire, silhouettes en sabliers avec des franges v. Estrecho de Santonge (SS BIB)</w:t>
      </w:r>
      <w:r w:rsidR="00D019B2" w:rsidRPr="0032190F">
        <w:rPr>
          <w:lang w:val="fr-FR"/>
        </w:rPr>
        <w:t xml:space="preserve"> anthropomorphe bitriangulaire/en sablier (BIB 1738 fig. 20)</w:t>
      </w:r>
      <w:r w:rsidR="004F2ED1" w:rsidRPr="0032190F">
        <w:rPr>
          <w:lang w:val="fr-FR"/>
        </w:rPr>
        <w:t xml:space="preserve"> peint (SS BIB)</w:t>
      </w:r>
    </w:p>
    <w:p w14:paraId="550E6E61" w14:textId="77777777" w:rsidR="00645348" w:rsidRPr="0032190F" w:rsidRDefault="00645348" w:rsidP="00746131">
      <w:pPr>
        <w:rPr>
          <w:lang w:val="fr-FR"/>
        </w:rPr>
      </w:pPr>
      <w:r w:rsidRPr="0032190F">
        <w:rPr>
          <w:lang w:val="fr-FR"/>
        </w:rPr>
        <w:t xml:space="preserve">Petit personnage tenant peut-être un arc, cerf en train de se désaltérer, lignes ondulées figurant l'eau </w:t>
      </w:r>
      <w:r w:rsidR="008E6D09" w:rsidRPr="0032190F">
        <w:rPr>
          <w:lang w:val="fr-FR"/>
        </w:rPr>
        <w:t xml:space="preserve">= "scène de chasse au cerf" </w:t>
      </w:r>
      <w:r w:rsidRPr="0032190F">
        <w:rPr>
          <w:lang w:val="fr-FR"/>
        </w:rPr>
        <w:t>(BIB 1738 p. 97)</w:t>
      </w:r>
    </w:p>
    <w:p w14:paraId="25AD7195" w14:textId="77777777" w:rsidR="00067DAA" w:rsidRPr="0032190F" w:rsidRDefault="00067DAA" w:rsidP="00067DAA">
      <w:pPr>
        <w:rPr>
          <w:lang w:val="fr-FR"/>
        </w:rPr>
      </w:pPr>
    </w:p>
    <w:p w14:paraId="09EB1BA7" w14:textId="77777777" w:rsidR="00067DAA" w:rsidRPr="0032190F" w:rsidRDefault="00067DAA" w:rsidP="00426FF9">
      <w:pPr>
        <w:pStyle w:val="Heading1"/>
      </w:pPr>
      <w:bookmarkStart w:id="1197" w:name="Sit_Sierpe"/>
      <w:r w:rsidRPr="0032190F">
        <w:t>SIERPE</w:t>
      </w:r>
    </w:p>
    <w:bookmarkEnd w:id="1197"/>
    <w:p w14:paraId="1B9083D4" w14:textId="43C75662" w:rsidR="00746131" w:rsidRPr="0032190F" w:rsidRDefault="00067DAA" w:rsidP="00746131">
      <w:pPr>
        <w:rPr>
          <w:lang w:val="fr-FR"/>
        </w:rPr>
      </w:pPr>
      <w:r w:rsidRPr="0032190F">
        <w:rPr>
          <w:lang w:val="fr-FR"/>
        </w:rPr>
        <w:t>La Sierpe (Ciudada Real, Espagne)</w:t>
      </w:r>
      <w:r w:rsidR="00746131" w:rsidRPr="0032190F">
        <w:rPr>
          <w:lang w:val="fr-FR"/>
        </w:rPr>
        <w:t xml:space="preserve"> , abri peint, "</w:t>
      </w:r>
      <w:hyperlink r:id="rId2726" w:anchor="Cul_Schemat_Espagne" w:history="1">
        <w:r w:rsidR="00746131" w:rsidRPr="0032190F">
          <w:rPr>
            <w:rStyle w:val="Hyperlink"/>
            <w:lang w:val="fr-FR"/>
          </w:rPr>
          <w:t>art schématique ibérique</w:t>
        </w:r>
      </w:hyperlink>
      <w:r w:rsidR="00746131" w:rsidRPr="0032190F">
        <w:rPr>
          <w:lang w:val="fr-FR"/>
        </w:rPr>
        <w:t>" pour J. Abelanet (BIB 1738 fig. 31)</w:t>
      </w:r>
      <w:r w:rsidR="00D019B2" w:rsidRPr="0032190F">
        <w:rPr>
          <w:lang w:val="fr-FR"/>
        </w:rPr>
        <w:t xml:space="preserve"> anthropomorphe </w:t>
      </w:r>
      <w:hyperlink r:id="rId2727" w:anchor="Cul_Art_TAC_T_a_personnage_bitriang" w:history="1">
        <w:r w:rsidR="00E74338" w:rsidRPr="00E74338">
          <w:rPr>
            <w:rStyle w:val="Hyperlink"/>
            <w:lang w:val="fr-FR"/>
          </w:rPr>
          <w:t>bitriangulaire</w:t>
        </w:r>
      </w:hyperlink>
      <w:r w:rsidR="00E74338" w:rsidRPr="00E74338">
        <w:rPr>
          <w:lang w:val="fr-FR"/>
        </w:rPr>
        <w:t xml:space="preserve"> </w:t>
      </w:r>
      <w:r w:rsidR="00D019B2" w:rsidRPr="0032190F">
        <w:rPr>
          <w:lang w:val="fr-FR"/>
        </w:rPr>
        <w:t xml:space="preserve"> (BIB 1738 fig. 20)</w:t>
      </w:r>
    </w:p>
    <w:p w14:paraId="121E0B4C" w14:textId="77777777" w:rsidR="00067DAA" w:rsidRPr="0032190F" w:rsidRDefault="00067DAA" w:rsidP="00067DAA">
      <w:pPr>
        <w:rPr>
          <w:lang w:val="fr-FR"/>
        </w:rPr>
      </w:pPr>
    </w:p>
    <w:p w14:paraId="25A42DB1" w14:textId="77777777" w:rsidR="00067DAA" w:rsidRPr="0032190F" w:rsidRDefault="00067DAA" w:rsidP="00426FF9">
      <w:pPr>
        <w:pStyle w:val="Heading1"/>
      </w:pPr>
      <w:r w:rsidRPr="0032190F">
        <w:t>SILLA</w:t>
      </w:r>
      <w:r w:rsidR="00CF3460" w:rsidRPr="0032190F">
        <w:t xml:space="preserve"> </w:t>
      </w:r>
    </w:p>
    <w:p w14:paraId="267992EE" w14:textId="088C38D0" w:rsidR="00746131" w:rsidRPr="0032190F" w:rsidRDefault="00067DAA" w:rsidP="00746131">
      <w:pPr>
        <w:rPr>
          <w:lang w:val="fr-FR"/>
        </w:rPr>
      </w:pPr>
      <w:r w:rsidRPr="0032190F">
        <w:rPr>
          <w:lang w:val="fr-FR"/>
        </w:rPr>
        <w:t>La Silla (Badajoz, Espagne)</w:t>
      </w:r>
      <w:r w:rsidR="00746131" w:rsidRPr="0032190F">
        <w:rPr>
          <w:lang w:val="fr-FR"/>
        </w:rPr>
        <w:t xml:space="preserve"> , abri peint, "</w:t>
      </w:r>
      <w:hyperlink r:id="rId2728" w:anchor="Cul_Schemat_Espagne" w:history="1">
        <w:r w:rsidR="00746131" w:rsidRPr="0032190F">
          <w:rPr>
            <w:rStyle w:val="Hyperlink"/>
            <w:lang w:val="fr-FR"/>
          </w:rPr>
          <w:t>art schématique ibérique</w:t>
        </w:r>
      </w:hyperlink>
      <w:r w:rsidR="00746131" w:rsidRPr="0032190F">
        <w:rPr>
          <w:lang w:val="fr-FR"/>
        </w:rPr>
        <w:t>" pour J. Abelanet (BIB 1738 fig. 31)</w:t>
      </w:r>
      <w:r w:rsidR="001607B1" w:rsidRPr="0032190F">
        <w:rPr>
          <w:lang w:val="fr-FR"/>
        </w:rPr>
        <w:t xml:space="preserve"> anthropomorphe sytlisé (BIB 1738 fig. 23)</w:t>
      </w:r>
    </w:p>
    <w:p w14:paraId="21066DB5" w14:textId="77777777" w:rsidR="00067DAA" w:rsidRPr="0032190F" w:rsidRDefault="00067DAA" w:rsidP="00067DAA">
      <w:pPr>
        <w:rPr>
          <w:lang w:val="fr-FR"/>
        </w:rPr>
      </w:pPr>
    </w:p>
    <w:p w14:paraId="0EAB89E8" w14:textId="77777777" w:rsidR="00067DAA" w:rsidRPr="0032190F" w:rsidRDefault="00067DAA" w:rsidP="00426FF9">
      <w:pPr>
        <w:pStyle w:val="Heading1"/>
      </w:pPr>
      <w:r w:rsidRPr="0032190F">
        <w:t>LADRONES</w:t>
      </w:r>
    </w:p>
    <w:p w14:paraId="65D631E4" w14:textId="69DA0902" w:rsidR="00746131" w:rsidRPr="0032190F" w:rsidRDefault="00067DAA" w:rsidP="00746131">
      <w:pPr>
        <w:rPr>
          <w:lang w:val="fr-FR"/>
        </w:rPr>
      </w:pPr>
      <w:r w:rsidRPr="0032190F">
        <w:rPr>
          <w:lang w:val="fr-FR"/>
        </w:rPr>
        <w:t>Ladrones (Cadix, Espagne)</w:t>
      </w:r>
      <w:r w:rsidR="00746131" w:rsidRPr="0032190F">
        <w:rPr>
          <w:lang w:val="fr-FR"/>
        </w:rPr>
        <w:t xml:space="preserve"> , abri peint, "</w:t>
      </w:r>
      <w:hyperlink r:id="rId2729" w:anchor="Cul_Schemat_Espagne" w:history="1">
        <w:r w:rsidR="00746131" w:rsidRPr="0032190F">
          <w:rPr>
            <w:rStyle w:val="Hyperlink"/>
            <w:lang w:val="fr-FR"/>
          </w:rPr>
          <w:t>art schématique ibérique</w:t>
        </w:r>
      </w:hyperlink>
      <w:r w:rsidR="00746131" w:rsidRPr="0032190F">
        <w:rPr>
          <w:lang w:val="fr-FR"/>
        </w:rPr>
        <w:t>" pour J. Abelanet (BIB 1738 fig. 31)</w:t>
      </w:r>
    </w:p>
    <w:p w14:paraId="6544E2E6" w14:textId="77777777" w:rsidR="00067DAA" w:rsidRPr="0032190F" w:rsidRDefault="00067DAA" w:rsidP="00067DAA">
      <w:pPr>
        <w:rPr>
          <w:lang w:val="fr-FR"/>
        </w:rPr>
      </w:pPr>
    </w:p>
    <w:p w14:paraId="1EC1810D" w14:textId="77777777" w:rsidR="00067DAA" w:rsidRPr="0032190F" w:rsidRDefault="00067DAA" w:rsidP="00426FF9">
      <w:pPr>
        <w:pStyle w:val="Heading1"/>
      </w:pPr>
      <w:r w:rsidRPr="0032190F">
        <w:t>COVATILLAS</w:t>
      </w:r>
    </w:p>
    <w:p w14:paraId="00808DFE" w14:textId="0A5EDC76" w:rsidR="00746131" w:rsidRPr="0032190F" w:rsidRDefault="00067DAA" w:rsidP="00746131">
      <w:pPr>
        <w:rPr>
          <w:lang w:val="fr-FR"/>
        </w:rPr>
      </w:pPr>
      <w:r w:rsidRPr="0032190F">
        <w:rPr>
          <w:lang w:val="fr-FR"/>
        </w:rPr>
        <w:t>Las Covatillas (Soria, Espagne)</w:t>
      </w:r>
      <w:r w:rsidR="00746131" w:rsidRPr="0032190F">
        <w:rPr>
          <w:lang w:val="fr-FR"/>
        </w:rPr>
        <w:t xml:space="preserve"> , abri peint, "</w:t>
      </w:r>
      <w:hyperlink r:id="rId2730" w:anchor="Cul_Schemat_Espagne" w:history="1">
        <w:r w:rsidR="00746131" w:rsidRPr="0032190F">
          <w:rPr>
            <w:rStyle w:val="Hyperlink"/>
            <w:lang w:val="fr-FR"/>
          </w:rPr>
          <w:t>art schématique ibérique</w:t>
        </w:r>
      </w:hyperlink>
      <w:r w:rsidR="00746131" w:rsidRPr="0032190F">
        <w:rPr>
          <w:lang w:val="fr-FR"/>
        </w:rPr>
        <w:t>" pour J. Abelanet (BIB 1738 fig. 31)</w:t>
      </w:r>
    </w:p>
    <w:p w14:paraId="5ED3FA93" w14:textId="77777777" w:rsidR="00067DAA" w:rsidRPr="0032190F" w:rsidRDefault="00067DAA" w:rsidP="00067DAA">
      <w:pPr>
        <w:rPr>
          <w:lang w:val="fr-FR"/>
        </w:rPr>
      </w:pPr>
    </w:p>
    <w:p w14:paraId="0540C72D" w14:textId="77777777" w:rsidR="00067DAA" w:rsidRPr="0032190F" w:rsidRDefault="00067DAA" w:rsidP="00426FF9">
      <w:pPr>
        <w:pStyle w:val="Heading1"/>
      </w:pPr>
      <w:r w:rsidRPr="0032190F">
        <w:t>VEREAS</w:t>
      </w:r>
    </w:p>
    <w:p w14:paraId="2125CC43" w14:textId="3BC9BD58" w:rsidR="00746131" w:rsidRPr="0032190F" w:rsidRDefault="00067DAA" w:rsidP="00746131">
      <w:pPr>
        <w:rPr>
          <w:lang w:val="fr-FR"/>
        </w:rPr>
      </w:pPr>
      <w:r w:rsidRPr="0032190F">
        <w:rPr>
          <w:lang w:val="fr-FR"/>
        </w:rPr>
        <w:t>Las Vereas (Grenade, Espagne)</w:t>
      </w:r>
      <w:r w:rsidR="00746131" w:rsidRPr="0032190F">
        <w:rPr>
          <w:lang w:val="fr-FR"/>
        </w:rPr>
        <w:t xml:space="preserve"> , abri peint, "</w:t>
      </w:r>
      <w:hyperlink r:id="rId2731" w:anchor="Cul_Schemat_Espagne" w:history="1">
        <w:r w:rsidR="00746131" w:rsidRPr="0032190F">
          <w:rPr>
            <w:rStyle w:val="Hyperlink"/>
            <w:lang w:val="fr-FR"/>
          </w:rPr>
          <w:t>art schématique ibérique</w:t>
        </w:r>
      </w:hyperlink>
      <w:r w:rsidR="00746131" w:rsidRPr="0032190F">
        <w:rPr>
          <w:lang w:val="fr-FR"/>
        </w:rPr>
        <w:t>" pour J. Abelanet (BIB 1738 fig. 31)</w:t>
      </w:r>
      <w:r w:rsidR="00D03BDA" w:rsidRPr="0032190F">
        <w:rPr>
          <w:lang w:val="fr-FR"/>
        </w:rPr>
        <w:t xml:space="preserve"> anthropomorphe sytlisé (BIB 1738 fig. 23)</w:t>
      </w:r>
      <w:r w:rsidR="00412AED" w:rsidRPr="0032190F">
        <w:rPr>
          <w:lang w:val="fr-FR"/>
        </w:rPr>
        <w:t xml:space="preserve"> et couple humain semi-schématique (BIB 1738 fig. 26)</w:t>
      </w:r>
    </w:p>
    <w:p w14:paraId="4219E1AF" w14:textId="77777777" w:rsidR="00067DAA" w:rsidRPr="0032190F" w:rsidRDefault="00067DAA" w:rsidP="00067DAA">
      <w:pPr>
        <w:rPr>
          <w:lang w:val="fr-FR"/>
        </w:rPr>
      </w:pPr>
    </w:p>
    <w:p w14:paraId="75F3CB04" w14:textId="77777777" w:rsidR="00067DAA" w:rsidRPr="0032190F" w:rsidRDefault="00067DAA" w:rsidP="00426FF9">
      <w:pPr>
        <w:pStyle w:val="Heading1"/>
      </w:pPr>
      <w:bookmarkStart w:id="1198" w:name="Sit_Vinas"/>
      <w:r w:rsidRPr="0032190F">
        <w:lastRenderedPageBreak/>
        <w:t>VINAS</w:t>
      </w:r>
    </w:p>
    <w:bookmarkEnd w:id="1198"/>
    <w:p w14:paraId="24C04D7E" w14:textId="77777777" w:rsidR="00D019B2" w:rsidRPr="0032190F" w:rsidRDefault="00D019B2" w:rsidP="00D019B2">
      <w:pPr>
        <w:rPr>
          <w:lang w:val="fr-FR"/>
        </w:rPr>
      </w:pPr>
      <w:r w:rsidRPr="0032190F">
        <w:rPr>
          <w:lang w:val="fr-FR"/>
        </w:rPr>
        <w:t>Las Vinas</w:t>
      </w:r>
    </w:p>
    <w:p w14:paraId="0069AA20" w14:textId="77777777" w:rsidR="007B3EB4" w:rsidRPr="0032190F" w:rsidRDefault="007B3EB4" w:rsidP="00746131">
      <w:pPr>
        <w:rPr>
          <w:lang w:val="fr-FR"/>
        </w:rPr>
      </w:pPr>
    </w:p>
    <w:p w14:paraId="70B04ECF" w14:textId="1ECDFA0B" w:rsidR="00746131" w:rsidRPr="0032190F" w:rsidRDefault="00067DAA" w:rsidP="00746131">
      <w:pPr>
        <w:rPr>
          <w:lang w:val="fr-FR"/>
        </w:rPr>
      </w:pPr>
      <w:r w:rsidRPr="0032190F">
        <w:rPr>
          <w:lang w:val="fr-FR"/>
        </w:rPr>
        <w:t>Las Vi</w:t>
      </w:r>
      <w:r w:rsidR="00D019B2" w:rsidRPr="0032190F">
        <w:rPr>
          <w:lang w:val="fr-FR"/>
        </w:rPr>
        <w:t>ñ</w:t>
      </w:r>
      <w:r w:rsidRPr="0032190F">
        <w:rPr>
          <w:lang w:val="fr-FR"/>
        </w:rPr>
        <w:t>as (Badajoz, Espagne)</w:t>
      </w:r>
      <w:r w:rsidR="00746131" w:rsidRPr="0032190F">
        <w:rPr>
          <w:lang w:val="fr-FR"/>
        </w:rPr>
        <w:t xml:space="preserve"> , abri peint, "</w:t>
      </w:r>
      <w:hyperlink r:id="rId2732" w:anchor="Cul_Schemat_Espagne" w:history="1">
        <w:r w:rsidR="00746131" w:rsidRPr="0032190F">
          <w:rPr>
            <w:rStyle w:val="Hyperlink"/>
            <w:lang w:val="fr-FR"/>
          </w:rPr>
          <w:t>art schématique ibérique</w:t>
        </w:r>
      </w:hyperlink>
      <w:r w:rsidR="00746131" w:rsidRPr="0032190F">
        <w:rPr>
          <w:lang w:val="fr-FR"/>
        </w:rPr>
        <w:t>" pour J. Abelanet (BIB 1738 fig. 31)</w:t>
      </w:r>
      <w:r w:rsidR="00D019B2" w:rsidRPr="0032190F">
        <w:rPr>
          <w:lang w:val="fr-FR"/>
        </w:rPr>
        <w:t xml:space="preserve"> anthropomorphe </w:t>
      </w:r>
      <w:hyperlink r:id="rId2733" w:anchor="Cul_Art_TAC_T_a_personnage_bitriang" w:history="1">
        <w:r w:rsidR="00E74338" w:rsidRPr="00E74338">
          <w:rPr>
            <w:rStyle w:val="Hyperlink"/>
            <w:lang w:val="fr-FR"/>
          </w:rPr>
          <w:t>bitriangulaire</w:t>
        </w:r>
      </w:hyperlink>
      <w:r w:rsidR="00E74338" w:rsidRPr="00E74338">
        <w:rPr>
          <w:lang w:val="fr-FR"/>
        </w:rPr>
        <w:t xml:space="preserve"> </w:t>
      </w:r>
      <w:r w:rsidR="00E74338" w:rsidRPr="0032190F">
        <w:rPr>
          <w:lang w:val="fr-FR"/>
        </w:rPr>
        <w:t xml:space="preserve"> </w:t>
      </w:r>
      <w:r w:rsidR="00D019B2" w:rsidRPr="0032190F">
        <w:rPr>
          <w:lang w:val="fr-FR"/>
        </w:rPr>
        <w:t>(BIB 1738 fig. 20) silhouette en haltère (BIB 1738 fig. 21) silhouette anthropomorphe à bras levés (BIB 1738 fig. 21)</w:t>
      </w:r>
      <w:r w:rsidR="000855A4" w:rsidRPr="0032190F">
        <w:rPr>
          <w:lang w:val="fr-FR"/>
        </w:rPr>
        <w:t xml:space="preserve"> ; personnage à bras méandriformes (BIB 1738 fig. 22)</w:t>
      </w:r>
      <w:r w:rsidR="00412AED" w:rsidRPr="0032190F">
        <w:rPr>
          <w:lang w:val="fr-FR"/>
        </w:rPr>
        <w:t xml:space="preserve"> et couple humain semi-schématique (BIB 1738 fig. 26)</w:t>
      </w:r>
      <w:r w:rsidR="00060841" w:rsidRPr="0032190F">
        <w:rPr>
          <w:lang w:val="fr-FR"/>
        </w:rPr>
        <w:t xml:space="preserve"> et couple humain intreprété par J. Abelanet comme la mère et sa fille (BIB 1738 fig. 26)</w:t>
      </w:r>
      <w:r w:rsidR="00090371" w:rsidRPr="0032190F">
        <w:rPr>
          <w:lang w:val="fr-FR"/>
        </w:rPr>
        <w:t xml:space="preserve"> animaux stylisés ? (BIB 1738 fig. 28)</w:t>
      </w:r>
    </w:p>
    <w:p w14:paraId="36CC5C74" w14:textId="77777777" w:rsidR="00067DAA" w:rsidRPr="0032190F" w:rsidRDefault="00067DAA" w:rsidP="00067DAA">
      <w:pPr>
        <w:rPr>
          <w:lang w:val="fr-FR"/>
        </w:rPr>
      </w:pPr>
    </w:p>
    <w:p w14:paraId="59039CBD" w14:textId="77777777" w:rsidR="00067DAA" w:rsidRPr="0032190F" w:rsidRDefault="00067DAA" w:rsidP="00426FF9">
      <w:pPr>
        <w:pStyle w:val="Heading1"/>
      </w:pPr>
      <w:r w:rsidRPr="0032190F">
        <w:t>LAVADEROS DE TELLO</w:t>
      </w:r>
    </w:p>
    <w:p w14:paraId="7AA0ED40" w14:textId="103CCB03" w:rsidR="00746131" w:rsidRPr="0032190F" w:rsidRDefault="00067DAA" w:rsidP="00746131">
      <w:pPr>
        <w:rPr>
          <w:lang w:val="fr-FR"/>
        </w:rPr>
      </w:pPr>
      <w:r w:rsidRPr="0032190F">
        <w:rPr>
          <w:lang w:val="fr-FR"/>
        </w:rPr>
        <w:t>Lavaderos de Tello (</w:t>
      </w:r>
      <w:r w:rsidR="001607B1" w:rsidRPr="0032190F">
        <w:rPr>
          <w:lang w:val="fr-FR"/>
        </w:rPr>
        <w:t xml:space="preserve">Velez Blanco, </w:t>
      </w:r>
      <w:r w:rsidRPr="0032190F">
        <w:rPr>
          <w:lang w:val="fr-FR"/>
        </w:rPr>
        <w:t>Almeria, Espagne)</w:t>
      </w:r>
      <w:r w:rsidR="00746131" w:rsidRPr="0032190F">
        <w:rPr>
          <w:lang w:val="fr-FR"/>
        </w:rPr>
        <w:t xml:space="preserve"> , abri peint, "</w:t>
      </w:r>
      <w:hyperlink r:id="rId2734" w:anchor="Cul_Schemat_Espagne" w:history="1">
        <w:r w:rsidR="00746131" w:rsidRPr="0032190F">
          <w:rPr>
            <w:rStyle w:val="Hyperlink"/>
            <w:lang w:val="fr-FR"/>
          </w:rPr>
          <w:t>art schématique ibérique</w:t>
        </w:r>
      </w:hyperlink>
      <w:r w:rsidR="00746131" w:rsidRPr="0032190F">
        <w:rPr>
          <w:lang w:val="fr-FR"/>
        </w:rPr>
        <w:t>" pour J. Abelanet (BIB 1738 fig. 31)</w:t>
      </w:r>
      <w:r w:rsidR="001607B1" w:rsidRPr="0032190F">
        <w:rPr>
          <w:lang w:val="fr-FR"/>
        </w:rPr>
        <w:t xml:space="preserve"> anthropomorphe sytlisé (BIB 1738 fig. 23)</w:t>
      </w:r>
    </w:p>
    <w:p w14:paraId="0ABAB45A" w14:textId="77777777" w:rsidR="00067DAA" w:rsidRPr="0032190F" w:rsidRDefault="00067DAA" w:rsidP="00067DAA">
      <w:pPr>
        <w:rPr>
          <w:lang w:val="fr-FR"/>
        </w:rPr>
      </w:pPr>
    </w:p>
    <w:p w14:paraId="37A59D2A" w14:textId="77777777" w:rsidR="00067DAA" w:rsidRPr="0032190F" w:rsidRDefault="00067DAA" w:rsidP="00426FF9">
      <w:pPr>
        <w:pStyle w:val="Heading1"/>
      </w:pPr>
      <w:r w:rsidRPr="0032190F">
        <w:t xml:space="preserve">LETREROS DE LOS MARTIRES </w:t>
      </w:r>
    </w:p>
    <w:p w14:paraId="678B1E23" w14:textId="267DA246" w:rsidR="00746131" w:rsidRPr="0032190F" w:rsidRDefault="00067DAA" w:rsidP="00746131">
      <w:pPr>
        <w:rPr>
          <w:lang w:val="fr-FR"/>
        </w:rPr>
      </w:pPr>
      <w:r w:rsidRPr="0032190F">
        <w:rPr>
          <w:lang w:val="fr-FR"/>
        </w:rPr>
        <w:t>Letreros de los M</w:t>
      </w:r>
      <w:r w:rsidR="00090371" w:rsidRPr="0032190F">
        <w:rPr>
          <w:lang w:val="fr-FR"/>
        </w:rPr>
        <w:t>á</w:t>
      </w:r>
      <w:r w:rsidRPr="0032190F">
        <w:rPr>
          <w:lang w:val="fr-FR"/>
        </w:rPr>
        <w:t>rtires (</w:t>
      </w:r>
      <w:r w:rsidR="00090371" w:rsidRPr="0032190F">
        <w:rPr>
          <w:lang w:val="fr-FR"/>
        </w:rPr>
        <w:t xml:space="preserve">Huescar, </w:t>
      </w:r>
      <w:r w:rsidRPr="0032190F">
        <w:rPr>
          <w:lang w:val="fr-FR"/>
        </w:rPr>
        <w:t>Grenade, Espagne)</w:t>
      </w:r>
      <w:r w:rsidR="00746131" w:rsidRPr="0032190F">
        <w:rPr>
          <w:lang w:val="fr-FR"/>
        </w:rPr>
        <w:t xml:space="preserve"> , abri peint, "</w:t>
      </w:r>
      <w:hyperlink r:id="rId2735" w:anchor="Cul_Schemat_Espagne" w:history="1">
        <w:r w:rsidR="00746131" w:rsidRPr="0032190F">
          <w:rPr>
            <w:rStyle w:val="Hyperlink"/>
            <w:lang w:val="fr-FR"/>
          </w:rPr>
          <w:t>art schématique ibérique</w:t>
        </w:r>
      </w:hyperlink>
      <w:r w:rsidR="00746131" w:rsidRPr="0032190F">
        <w:rPr>
          <w:lang w:val="fr-FR"/>
        </w:rPr>
        <w:t>" pour J. Abelanet (BIB 1738 fig. 31)</w:t>
      </w:r>
      <w:r w:rsidR="00090371" w:rsidRPr="0032190F">
        <w:rPr>
          <w:lang w:val="fr-FR"/>
        </w:rPr>
        <w:t xml:space="preserve"> motif solaire (BIB 1738 fig. 29)</w:t>
      </w:r>
    </w:p>
    <w:p w14:paraId="5F10024C" w14:textId="77777777" w:rsidR="00067DAA" w:rsidRPr="0032190F" w:rsidRDefault="00067DAA" w:rsidP="00067DAA">
      <w:pPr>
        <w:rPr>
          <w:lang w:val="fr-FR"/>
        </w:rPr>
      </w:pPr>
      <w:r w:rsidRPr="0032190F">
        <w:rPr>
          <w:lang w:val="fr-FR"/>
        </w:rPr>
        <w:t xml:space="preserve"> </w:t>
      </w:r>
    </w:p>
    <w:p w14:paraId="043518CC" w14:textId="77777777" w:rsidR="00067DAA" w:rsidRPr="0032190F" w:rsidRDefault="00067DAA" w:rsidP="00426FF9">
      <w:pPr>
        <w:pStyle w:val="Heading1"/>
      </w:pPr>
      <w:r w:rsidRPr="0032190F">
        <w:t>ARCOS</w:t>
      </w:r>
    </w:p>
    <w:p w14:paraId="0404EEE7" w14:textId="4AE90428" w:rsidR="00746131" w:rsidRDefault="00067DAA" w:rsidP="00746131">
      <w:pPr>
        <w:rPr>
          <w:lang w:val="fr-FR"/>
        </w:rPr>
      </w:pPr>
      <w:r w:rsidRPr="0032190F">
        <w:rPr>
          <w:lang w:val="fr-FR"/>
        </w:rPr>
        <w:t>Los Arcos (Jaen, Espagne)</w:t>
      </w:r>
      <w:r w:rsidR="00746131" w:rsidRPr="0032190F">
        <w:rPr>
          <w:lang w:val="fr-FR"/>
        </w:rPr>
        <w:t xml:space="preserve"> , abri peint, "</w:t>
      </w:r>
      <w:hyperlink r:id="rId2736" w:anchor="Cul_Schemat_Espagne" w:history="1">
        <w:r w:rsidR="00746131" w:rsidRPr="0032190F">
          <w:rPr>
            <w:rStyle w:val="Hyperlink"/>
            <w:lang w:val="fr-FR"/>
          </w:rPr>
          <w:t>art schématique ibérique</w:t>
        </w:r>
      </w:hyperlink>
      <w:r w:rsidR="00746131" w:rsidRPr="0032190F">
        <w:rPr>
          <w:lang w:val="fr-FR"/>
        </w:rPr>
        <w:t>" pour J. Abelanet (BIB 1738 fig. 31)</w:t>
      </w:r>
      <w:r w:rsidR="005A6EB6" w:rsidRPr="0032190F">
        <w:rPr>
          <w:lang w:val="fr-FR"/>
        </w:rPr>
        <w:t xml:space="preserve"> "visage oc</w:t>
      </w:r>
      <w:r w:rsidR="00572276" w:rsidRPr="0032190F">
        <w:rPr>
          <w:lang w:val="fr-FR"/>
        </w:rPr>
        <w:t xml:space="preserve">ulé" </w:t>
      </w:r>
      <w:r w:rsidR="00F33E00" w:rsidRPr="0032190F">
        <w:rPr>
          <w:lang w:val="fr-FR"/>
        </w:rPr>
        <w:t>[</w:t>
      </w:r>
      <w:hyperlink r:id="rId2737" w:anchor="Cul_Art_TAC_T_a_idole_cylindre" w:history="1">
        <w:r w:rsidR="00F33E00" w:rsidRPr="0032190F">
          <w:rPr>
            <w:rStyle w:val="Hyperlink"/>
            <w:lang w:val="fr-FR"/>
          </w:rPr>
          <w:t>idoles cylindriques</w:t>
        </w:r>
      </w:hyperlink>
      <w:r w:rsidR="00F33E00" w:rsidRPr="0032190F">
        <w:rPr>
          <w:lang w:val="fr-FR"/>
        </w:rPr>
        <w:t xml:space="preserve">] </w:t>
      </w:r>
      <w:r w:rsidR="00572276" w:rsidRPr="0032190F">
        <w:rPr>
          <w:lang w:val="fr-FR"/>
        </w:rPr>
        <w:t>(BIB 1738 fig. 19)</w:t>
      </w:r>
      <w:r w:rsidR="00D019B2" w:rsidRPr="0032190F">
        <w:rPr>
          <w:lang w:val="fr-FR"/>
        </w:rPr>
        <w:t xml:space="preserve"> silhouette en haltère (BIB 1738 fig. 21)</w:t>
      </w:r>
    </w:p>
    <w:p w14:paraId="4C4DCE83" w14:textId="77777777" w:rsidR="00EF5F9F" w:rsidRDefault="00EF5F9F" w:rsidP="00746131">
      <w:pPr>
        <w:rPr>
          <w:lang w:val="fr-FR"/>
        </w:rPr>
      </w:pPr>
    </w:p>
    <w:p w14:paraId="5FF85313" w14:textId="77777777" w:rsidR="00EF5F9F" w:rsidRPr="00D52855" w:rsidRDefault="00EF5F9F" w:rsidP="00426FF9">
      <w:pPr>
        <w:pStyle w:val="Heading1"/>
        <w:rPr>
          <w:lang w:val="es-ES"/>
        </w:rPr>
      </w:pPr>
      <w:bookmarkStart w:id="1199" w:name="Sit_Collado"/>
      <w:r w:rsidRPr="00D52855">
        <w:rPr>
          <w:lang w:val="es-ES"/>
        </w:rPr>
        <w:t>COLLADO</w:t>
      </w:r>
    </w:p>
    <w:bookmarkEnd w:id="1199"/>
    <w:p w14:paraId="5497F7C9" w14:textId="77777777" w:rsidR="00EF5F9F" w:rsidRPr="00196EAB" w:rsidRDefault="00EF5F9F" w:rsidP="00746131">
      <w:pPr>
        <w:rPr>
          <w:lang w:val="es-ES"/>
        </w:rPr>
      </w:pPr>
      <w:r w:rsidRPr="00196EAB">
        <w:rPr>
          <w:lang w:val="es-ES"/>
        </w:rPr>
        <w:t>El Collado</w:t>
      </w:r>
    </w:p>
    <w:p w14:paraId="6509CBD5" w14:textId="77777777" w:rsidR="00EF5F9F" w:rsidRPr="00196EAB" w:rsidRDefault="00EF5F9F" w:rsidP="00746131">
      <w:pPr>
        <w:rPr>
          <w:lang w:val="es-ES"/>
        </w:rPr>
      </w:pPr>
    </w:p>
    <w:p w14:paraId="43DDA736" w14:textId="6CD4406F" w:rsidR="00EF5F9F" w:rsidRDefault="00EF5F9F" w:rsidP="00EF5F9F">
      <w:pPr>
        <w:jc w:val="both"/>
        <w:rPr>
          <w:lang w:val="fr-FR"/>
        </w:rPr>
      </w:pPr>
      <w:r w:rsidRPr="00196EAB">
        <w:rPr>
          <w:lang w:val="es-ES"/>
        </w:rPr>
        <w:t xml:space="preserve">Oliva, Valence. </w:t>
      </w:r>
      <w:r>
        <w:rPr>
          <w:lang w:val="fr-FR"/>
        </w:rPr>
        <w:t xml:space="preserve">Nécropole mésolithique (BIB 2932) (BIB 2926), </w:t>
      </w:r>
      <w:r w:rsidRPr="00EF5F9F">
        <w:rPr>
          <w:lang w:val="fr-FR"/>
        </w:rPr>
        <w:t>14 tombes en fosse, aux sujets en position repliée accompagnés d’objets de pierre et de parures en coquillage (Arias et Alvares-Fernandez, 2004).</w:t>
      </w:r>
      <w:r>
        <w:rPr>
          <w:lang w:val="fr-FR"/>
        </w:rPr>
        <w:t xml:space="preserve">(BIB 2926) </w:t>
      </w:r>
      <w:hyperlink r:id="rId2738" w:anchor="Cul_Mesolithique_prod_ColumbellaRust" w:history="1">
        <w:r w:rsidRPr="00EF5F9F">
          <w:rPr>
            <w:rStyle w:val="Hyperlink"/>
            <w:i/>
            <w:lang w:val="fr-FR"/>
          </w:rPr>
          <w:t>Columbella rustica</w:t>
        </w:r>
      </w:hyperlink>
      <w:r>
        <w:rPr>
          <w:lang w:val="fr-FR"/>
        </w:rPr>
        <w:t xml:space="preserve"> (BIB 2926)</w:t>
      </w:r>
    </w:p>
    <w:p w14:paraId="29648D9F" w14:textId="77777777" w:rsidR="00EF5F9F" w:rsidRDefault="00EF5F9F" w:rsidP="00EF5F9F">
      <w:pPr>
        <w:jc w:val="both"/>
        <w:rPr>
          <w:lang w:val="fr-FR"/>
        </w:rPr>
      </w:pPr>
    </w:p>
    <w:p w14:paraId="1199DFC9" w14:textId="77777777" w:rsidR="00EF5F9F" w:rsidRDefault="00EF5F9F" w:rsidP="00426FF9">
      <w:pPr>
        <w:pStyle w:val="Heading1"/>
      </w:pPr>
      <w:bookmarkStart w:id="1200" w:name="Sit_Casa_Corona"/>
      <w:r>
        <w:t>CASA CORONA</w:t>
      </w:r>
    </w:p>
    <w:bookmarkEnd w:id="1200"/>
    <w:p w14:paraId="572ADF62" w14:textId="77777777" w:rsidR="00EF5F9F" w:rsidRDefault="00EF5F9F" w:rsidP="00EF5F9F">
      <w:pPr>
        <w:jc w:val="both"/>
        <w:rPr>
          <w:lang w:val="fr-FR"/>
        </w:rPr>
      </w:pPr>
    </w:p>
    <w:p w14:paraId="22C8A9BD" w14:textId="77777777" w:rsidR="00EF5F9F" w:rsidRDefault="00EF5F9F" w:rsidP="00EF5F9F">
      <w:pPr>
        <w:jc w:val="both"/>
        <w:rPr>
          <w:lang w:val="fr-FR"/>
        </w:rPr>
      </w:pPr>
      <w:r>
        <w:rPr>
          <w:lang w:val="fr-FR"/>
        </w:rPr>
        <w:t>Nécropole mésolithique (BIB 2932)</w:t>
      </w:r>
    </w:p>
    <w:p w14:paraId="07248A29" w14:textId="77777777" w:rsidR="00EF5F9F" w:rsidRPr="0032190F" w:rsidRDefault="00EF5F9F" w:rsidP="00746131">
      <w:pPr>
        <w:rPr>
          <w:lang w:val="fr-FR"/>
        </w:rPr>
      </w:pPr>
    </w:p>
    <w:p w14:paraId="1FD4F9D9" w14:textId="77777777" w:rsidR="00D019B2" w:rsidRPr="0032190F" w:rsidRDefault="00D019B2" w:rsidP="00746131">
      <w:pPr>
        <w:rPr>
          <w:lang w:val="fr-FR"/>
        </w:rPr>
      </w:pPr>
    </w:p>
    <w:p w14:paraId="4881C117" w14:textId="77777777" w:rsidR="00D019B2" w:rsidRPr="00566234" w:rsidRDefault="00D019B2" w:rsidP="00746131">
      <w:pPr>
        <w:rPr>
          <w:lang w:val="es-ES"/>
        </w:rPr>
      </w:pPr>
      <w:r w:rsidRPr="00566234">
        <w:rPr>
          <w:lang w:val="es-ES"/>
        </w:rPr>
        <w:t>COVATILLA DE SAN JUAN</w:t>
      </w:r>
    </w:p>
    <w:p w14:paraId="34D95F3B" w14:textId="77777777" w:rsidR="00D019B2" w:rsidRPr="00566234" w:rsidRDefault="00D019B2" w:rsidP="00746131">
      <w:pPr>
        <w:rPr>
          <w:lang w:val="es-ES"/>
        </w:rPr>
      </w:pPr>
      <w:r w:rsidRPr="00566234">
        <w:rPr>
          <w:lang w:val="es-ES"/>
        </w:rPr>
        <w:t>Ciudad Real. silhouette anthropomorphe à bras levés (BIB 1738 fig. 21)</w:t>
      </w:r>
    </w:p>
    <w:p w14:paraId="1227260A" w14:textId="77777777" w:rsidR="00572276" w:rsidRPr="00566234" w:rsidRDefault="00572276" w:rsidP="00746131">
      <w:pPr>
        <w:rPr>
          <w:lang w:val="es-ES"/>
        </w:rPr>
      </w:pPr>
    </w:p>
    <w:p w14:paraId="02EB0BAD" w14:textId="77777777" w:rsidR="00572276" w:rsidRPr="00566234" w:rsidRDefault="00572276" w:rsidP="00746131">
      <w:pPr>
        <w:rPr>
          <w:lang w:val="es-ES"/>
        </w:rPr>
      </w:pPr>
      <w:r w:rsidRPr="00566234">
        <w:rPr>
          <w:lang w:val="es-ES"/>
        </w:rPr>
        <w:t>PENON DEL COLLADO DEL AGUILA</w:t>
      </w:r>
    </w:p>
    <w:p w14:paraId="0E2BAE9D" w14:textId="6978C645" w:rsidR="00572276" w:rsidRPr="0032190F" w:rsidRDefault="00572276" w:rsidP="00746131">
      <w:pPr>
        <w:rPr>
          <w:lang w:val="fr-FR"/>
        </w:rPr>
      </w:pPr>
      <w:r w:rsidRPr="00A0014D">
        <w:rPr>
          <w:lang w:val="en-GB"/>
        </w:rPr>
        <w:t xml:space="preserve">Ciudad Real. </w:t>
      </w:r>
      <w:r w:rsidR="005A6EB6" w:rsidRPr="0032190F">
        <w:rPr>
          <w:lang w:val="fr-FR"/>
        </w:rPr>
        <w:t>"visage oc</w:t>
      </w:r>
      <w:r w:rsidRPr="0032190F">
        <w:rPr>
          <w:lang w:val="fr-FR"/>
        </w:rPr>
        <w:t xml:space="preserve">ulé" </w:t>
      </w:r>
      <w:r w:rsidR="00F33E00" w:rsidRPr="0032190F">
        <w:rPr>
          <w:lang w:val="fr-FR"/>
        </w:rPr>
        <w:t>[</w:t>
      </w:r>
      <w:hyperlink r:id="rId2739" w:anchor="Cul_Art_TAC_T_a_idole_cylindre" w:history="1">
        <w:r w:rsidR="00F33E00" w:rsidRPr="0032190F">
          <w:rPr>
            <w:rStyle w:val="Hyperlink"/>
            <w:lang w:val="fr-FR"/>
          </w:rPr>
          <w:t>idoles cylindriques</w:t>
        </w:r>
      </w:hyperlink>
      <w:r w:rsidR="00F33E00" w:rsidRPr="0032190F">
        <w:rPr>
          <w:lang w:val="fr-FR"/>
        </w:rPr>
        <w:t xml:space="preserve">] </w:t>
      </w:r>
      <w:r w:rsidRPr="0032190F">
        <w:rPr>
          <w:lang w:val="fr-FR"/>
        </w:rPr>
        <w:t>(BIB 1738 fig. 19)</w:t>
      </w:r>
      <w:r w:rsidR="00D019B2" w:rsidRPr="0032190F">
        <w:rPr>
          <w:lang w:val="fr-FR"/>
        </w:rPr>
        <w:t xml:space="preserve"> "visage </w:t>
      </w:r>
      <w:r w:rsidR="005A6EB6" w:rsidRPr="0032190F">
        <w:rPr>
          <w:lang w:val="fr-FR"/>
        </w:rPr>
        <w:t>ocul</w:t>
      </w:r>
      <w:r w:rsidR="00D019B2" w:rsidRPr="0032190F">
        <w:rPr>
          <w:lang w:val="fr-FR"/>
        </w:rPr>
        <w:t xml:space="preserve">é" </w:t>
      </w:r>
      <w:hyperlink r:id="rId2740" w:anchor="Cul_Art_TAC_T_g_phi" w:history="1">
        <w:r w:rsidR="00975EA7" w:rsidRPr="0032190F">
          <w:rPr>
            <w:rStyle w:val="Hyperlink"/>
            <w:lang w:val="fr-FR"/>
          </w:rPr>
          <w:t xml:space="preserve">en </w:t>
        </w:r>
        <w:r w:rsidR="00975EA7" w:rsidRPr="0032190F">
          <w:rPr>
            <w:rStyle w:val="Hyperlink"/>
            <w:rFonts w:ascii="Symbol" w:hAnsi="Symbol"/>
            <w:lang w:val="fr-FR"/>
          </w:rPr>
          <w:t>f</w:t>
        </w:r>
      </w:hyperlink>
      <w:r w:rsidR="00975EA7" w:rsidRPr="0032190F">
        <w:rPr>
          <w:lang w:val="fr-FR"/>
        </w:rPr>
        <w:t xml:space="preserve"> </w:t>
      </w:r>
      <w:r w:rsidR="00D019B2" w:rsidRPr="0032190F">
        <w:rPr>
          <w:lang w:val="fr-FR"/>
        </w:rPr>
        <w:t>(BIB 1738 fig. 19)</w:t>
      </w:r>
    </w:p>
    <w:p w14:paraId="3CD66A72" w14:textId="77777777" w:rsidR="00D019B2" w:rsidRPr="0032190F" w:rsidRDefault="00D019B2" w:rsidP="00746131">
      <w:pPr>
        <w:rPr>
          <w:lang w:val="fr-FR"/>
        </w:rPr>
      </w:pPr>
    </w:p>
    <w:p w14:paraId="08BE64BE" w14:textId="77777777" w:rsidR="00D019B2" w:rsidRPr="0032190F" w:rsidRDefault="00D019B2" w:rsidP="00746131">
      <w:pPr>
        <w:rPr>
          <w:lang w:val="fr-FR"/>
        </w:rPr>
      </w:pPr>
      <w:r w:rsidRPr="0032190F">
        <w:rPr>
          <w:lang w:val="fr-FR"/>
        </w:rPr>
        <w:t>CARBONEROS</w:t>
      </w:r>
    </w:p>
    <w:p w14:paraId="0B2B91E3" w14:textId="5C2639A5" w:rsidR="00D019B2" w:rsidRPr="0032190F" w:rsidRDefault="00D03BDA" w:rsidP="00746131">
      <w:pPr>
        <w:rPr>
          <w:lang w:val="fr-FR"/>
        </w:rPr>
      </w:pPr>
      <w:r w:rsidRPr="0032190F">
        <w:rPr>
          <w:lang w:val="fr-FR"/>
        </w:rPr>
        <w:t>Cadix</w:t>
      </w:r>
      <w:r w:rsidR="00D019B2" w:rsidRPr="0032190F">
        <w:rPr>
          <w:lang w:val="fr-FR"/>
        </w:rPr>
        <w:t xml:space="preserve">. </w:t>
      </w:r>
      <w:r w:rsidR="005A6EB6" w:rsidRPr="0032190F">
        <w:rPr>
          <w:lang w:val="fr-FR"/>
        </w:rPr>
        <w:t>"visage oc</w:t>
      </w:r>
      <w:r w:rsidR="00D019B2" w:rsidRPr="0032190F">
        <w:rPr>
          <w:lang w:val="fr-FR"/>
        </w:rPr>
        <w:t xml:space="preserve">ulé" </w:t>
      </w:r>
      <w:r w:rsidR="00F33E00" w:rsidRPr="0032190F">
        <w:rPr>
          <w:lang w:val="fr-FR"/>
        </w:rPr>
        <w:t>[</w:t>
      </w:r>
      <w:hyperlink r:id="rId2741" w:anchor="Cul_Art_TAC_T_a_idole_cylindre" w:history="1">
        <w:r w:rsidR="00F33E00" w:rsidRPr="0032190F">
          <w:rPr>
            <w:rStyle w:val="Hyperlink"/>
            <w:lang w:val="fr-FR"/>
          </w:rPr>
          <w:t>idoles cylindriques</w:t>
        </w:r>
      </w:hyperlink>
      <w:r w:rsidR="00F33E00" w:rsidRPr="0032190F">
        <w:rPr>
          <w:lang w:val="fr-FR"/>
        </w:rPr>
        <w:t xml:space="preserve">] </w:t>
      </w:r>
      <w:r w:rsidR="00D019B2" w:rsidRPr="0032190F">
        <w:rPr>
          <w:lang w:val="fr-FR"/>
        </w:rPr>
        <w:t>(BIB 1738 fig. 19)</w:t>
      </w:r>
    </w:p>
    <w:p w14:paraId="2188622C" w14:textId="77777777" w:rsidR="00D019B2" w:rsidRPr="0032190F" w:rsidRDefault="00D019B2" w:rsidP="00746131">
      <w:pPr>
        <w:rPr>
          <w:lang w:val="fr-FR"/>
        </w:rPr>
      </w:pPr>
    </w:p>
    <w:p w14:paraId="082AE803" w14:textId="77777777" w:rsidR="00D019B2" w:rsidRPr="0032190F" w:rsidRDefault="00D019B2" w:rsidP="00746131">
      <w:pPr>
        <w:rPr>
          <w:lang w:val="fr-FR"/>
        </w:rPr>
      </w:pPr>
      <w:r w:rsidRPr="0032190F">
        <w:rPr>
          <w:lang w:val="fr-FR"/>
        </w:rPr>
        <w:t>TORRE DE LA PENA</w:t>
      </w:r>
    </w:p>
    <w:p w14:paraId="71136D24" w14:textId="28CB11E0" w:rsidR="00D019B2" w:rsidRPr="0032190F" w:rsidRDefault="00D019B2" w:rsidP="00746131">
      <w:pPr>
        <w:rPr>
          <w:lang w:val="fr-FR"/>
        </w:rPr>
      </w:pPr>
      <w:r w:rsidRPr="0032190F">
        <w:rPr>
          <w:lang w:val="fr-FR"/>
        </w:rPr>
        <w:t>Torre de la Peña (</w:t>
      </w:r>
      <w:r w:rsidR="00D03BDA" w:rsidRPr="0032190F">
        <w:rPr>
          <w:lang w:val="fr-FR"/>
        </w:rPr>
        <w:t>Cadix</w:t>
      </w:r>
      <w:r w:rsidR="005A6EB6" w:rsidRPr="0032190F">
        <w:rPr>
          <w:lang w:val="fr-FR"/>
        </w:rPr>
        <w:t>) "visage o</w:t>
      </w:r>
      <w:r w:rsidRPr="0032190F">
        <w:rPr>
          <w:lang w:val="fr-FR"/>
        </w:rPr>
        <w:t xml:space="preserve">culé" possible </w:t>
      </w:r>
      <w:r w:rsidR="00F33E00" w:rsidRPr="0032190F">
        <w:rPr>
          <w:lang w:val="fr-FR"/>
        </w:rPr>
        <w:t>[</w:t>
      </w:r>
      <w:hyperlink r:id="rId2742" w:anchor="Cul_Art_TAC_T_a_idole_cylindre" w:history="1">
        <w:r w:rsidR="00F33E00" w:rsidRPr="0032190F">
          <w:rPr>
            <w:rStyle w:val="Hyperlink"/>
            <w:lang w:val="fr-FR"/>
          </w:rPr>
          <w:t>idoles cylindriques</w:t>
        </w:r>
      </w:hyperlink>
      <w:r w:rsidR="00F33E00" w:rsidRPr="0032190F">
        <w:rPr>
          <w:lang w:val="fr-FR"/>
        </w:rPr>
        <w:t xml:space="preserve">] </w:t>
      </w:r>
      <w:r w:rsidRPr="0032190F">
        <w:rPr>
          <w:lang w:val="fr-FR"/>
        </w:rPr>
        <w:t>(BIB 1738 fig. 19)</w:t>
      </w:r>
    </w:p>
    <w:p w14:paraId="114EE4CF" w14:textId="77777777" w:rsidR="00067DAA" w:rsidRPr="0032190F" w:rsidRDefault="00067DAA" w:rsidP="00067DAA">
      <w:pPr>
        <w:rPr>
          <w:lang w:val="fr-FR"/>
        </w:rPr>
      </w:pPr>
    </w:p>
    <w:p w14:paraId="1AAC8DE0" w14:textId="77777777" w:rsidR="00746131" w:rsidRPr="0032190F" w:rsidRDefault="00746131" w:rsidP="00426FF9">
      <w:pPr>
        <w:pStyle w:val="Heading1"/>
      </w:pPr>
      <w:r w:rsidRPr="0032190F">
        <w:lastRenderedPageBreak/>
        <w:t>CANCHAL DEL CHRISTO</w:t>
      </w:r>
    </w:p>
    <w:p w14:paraId="68CB9873" w14:textId="10C41827" w:rsidR="00746131" w:rsidRPr="0032190F" w:rsidRDefault="00067DAA" w:rsidP="00746131">
      <w:pPr>
        <w:rPr>
          <w:lang w:val="fr-FR"/>
        </w:rPr>
      </w:pPr>
      <w:r w:rsidRPr="0032190F">
        <w:rPr>
          <w:lang w:val="fr-FR"/>
        </w:rPr>
        <w:t>Canchal del Cristo (</w:t>
      </w:r>
      <w:r w:rsidR="009A4578" w:rsidRPr="009A4578">
        <w:rPr>
          <w:lang w:val="fr-FR"/>
        </w:rPr>
        <w:t>Salamanca</w:t>
      </w:r>
      <w:r w:rsidRPr="0032190F">
        <w:rPr>
          <w:lang w:val="fr-FR"/>
        </w:rPr>
        <w:t>, Espagne)</w:t>
      </w:r>
      <w:r w:rsidR="00746131" w:rsidRPr="0032190F">
        <w:rPr>
          <w:lang w:val="fr-FR"/>
        </w:rPr>
        <w:t xml:space="preserve"> , abri peint, "</w:t>
      </w:r>
      <w:hyperlink r:id="rId2743" w:anchor="Cul_Schemat_Espagne" w:history="1">
        <w:r w:rsidR="00746131" w:rsidRPr="0032190F">
          <w:rPr>
            <w:rStyle w:val="Hyperlink"/>
            <w:lang w:val="fr-FR"/>
          </w:rPr>
          <w:t>art schématique ibérique</w:t>
        </w:r>
      </w:hyperlink>
      <w:r w:rsidR="00746131" w:rsidRPr="0032190F">
        <w:rPr>
          <w:lang w:val="fr-FR"/>
        </w:rPr>
        <w:t>" pour J. Abelanet (BIB 1738 fig. 31)</w:t>
      </w:r>
      <w:r w:rsidR="00D13F1B" w:rsidRPr="0032190F">
        <w:rPr>
          <w:lang w:val="fr-FR"/>
        </w:rPr>
        <w:t xml:space="preserve"> motif solaire (BIB 1738 fig. 29)</w:t>
      </w:r>
    </w:p>
    <w:p w14:paraId="65A457F4" w14:textId="77777777" w:rsidR="00067DAA" w:rsidRPr="0032190F" w:rsidRDefault="00067DAA" w:rsidP="00067DAA">
      <w:pPr>
        <w:rPr>
          <w:lang w:val="fr-FR"/>
        </w:rPr>
      </w:pPr>
    </w:p>
    <w:p w14:paraId="6CCF2639" w14:textId="77777777" w:rsidR="00067DAA" w:rsidRPr="0032190F" w:rsidRDefault="006F6323" w:rsidP="00426FF9">
      <w:pPr>
        <w:pStyle w:val="Heading1"/>
      </w:pPr>
      <w:bookmarkStart w:id="1201" w:name="Sit_Letreros"/>
      <w:r w:rsidRPr="0032190F">
        <w:t>LETREROS</w:t>
      </w:r>
    </w:p>
    <w:bookmarkEnd w:id="1201"/>
    <w:p w14:paraId="61FA38D7" w14:textId="1B767C6E" w:rsidR="00746131" w:rsidRDefault="00193E19" w:rsidP="00C943D6">
      <w:pPr>
        <w:jc w:val="both"/>
        <w:rPr>
          <w:lang w:val="fr-FR"/>
        </w:rPr>
      </w:pPr>
      <w:r w:rsidRPr="0032190F">
        <w:rPr>
          <w:lang w:val="fr-FR"/>
        </w:rPr>
        <w:t>Cueva de l</w:t>
      </w:r>
      <w:r w:rsidR="00067DAA" w:rsidRPr="0032190F">
        <w:rPr>
          <w:lang w:val="fr-FR"/>
        </w:rPr>
        <w:t>os Letreros (</w:t>
      </w:r>
      <w:r w:rsidRPr="0032190F">
        <w:rPr>
          <w:lang w:val="fr-FR"/>
        </w:rPr>
        <w:t xml:space="preserve">Velez Blanco, </w:t>
      </w:r>
      <w:r w:rsidR="00067DAA" w:rsidRPr="0032190F">
        <w:rPr>
          <w:lang w:val="fr-FR"/>
        </w:rPr>
        <w:t>Almeria, Espagne)</w:t>
      </w:r>
      <w:r w:rsidR="00746131" w:rsidRPr="0032190F">
        <w:rPr>
          <w:lang w:val="fr-FR"/>
        </w:rPr>
        <w:t xml:space="preserve"> , abri peint, "</w:t>
      </w:r>
      <w:hyperlink r:id="rId2744" w:anchor="Cul_Schemat_Espagne" w:history="1">
        <w:r w:rsidR="00746131" w:rsidRPr="0032190F">
          <w:rPr>
            <w:rStyle w:val="Hyperlink"/>
            <w:lang w:val="fr-FR"/>
          </w:rPr>
          <w:t>art schématique ibérique</w:t>
        </w:r>
      </w:hyperlink>
      <w:r w:rsidR="00746131" w:rsidRPr="0032190F">
        <w:rPr>
          <w:lang w:val="fr-FR"/>
        </w:rPr>
        <w:t>" pour J. Abelanet (BIB 1738 fig. 31)</w:t>
      </w:r>
      <w:r w:rsidRPr="0032190F">
        <w:rPr>
          <w:lang w:val="fr-FR"/>
        </w:rPr>
        <w:t xml:space="preserve"> personnage (h=50 cm) à tête ornée de longues cornes avec un objet dans chaque main. Interprété comme un possible dieu de la végétation  par J. Abelanet (BIB 1738 fig. 22)</w:t>
      </w:r>
      <w:r w:rsidR="000855A4" w:rsidRPr="0032190F">
        <w:rPr>
          <w:lang w:val="fr-FR"/>
        </w:rPr>
        <w:t>; silhouette humaine à jupe en cloche (BIB 1738 fig. 22)</w:t>
      </w:r>
    </w:p>
    <w:p w14:paraId="57636BBE" w14:textId="77777777" w:rsidR="00F14288" w:rsidRDefault="00F14288" w:rsidP="00C943D6">
      <w:pPr>
        <w:jc w:val="both"/>
        <w:rPr>
          <w:lang w:val="fr-FR"/>
        </w:rPr>
      </w:pPr>
      <w:r w:rsidRPr="00F14288">
        <w:rPr>
          <w:lang w:val="fr-FR"/>
        </w:rPr>
        <w:t>4 figures humaines semblent connectées par un cordon ombilical à la série "</w:t>
      </w:r>
      <w:r w:rsidRPr="00F14288">
        <w:rPr>
          <w:i/>
          <w:lang w:val="fr-FR"/>
        </w:rPr>
        <w:t>piernabierta</w:t>
      </w:r>
      <w:r w:rsidRPr="00F14288">
        <w:rPr>
          <w:lang w:val="fr-FR"/>
        </w:rPr>
        <w:t>" (BIB 2781)</w:t>
      </w:r>
    </w:p>
    <w:p w14:paraId="1C29377C" w14:textId="77777777" w:rsidR="00833D44" w:rsidRPr="00D03CE4" w:rsidRDefault="00833D44" w:rsidP="00C943D6">
      <w:pPr>
        <w:jc w:val="both"/>
        <w:rPr>
          <w:lang w:val="es-ES"/>
        </w:rPr>
      </w:pPr>
      <w:r w:rsidRPr="00F14288">
        <w:rPr>
          <w:i/>
          <w:lang w:val="es-ES"/>
        </w:rPr>
        <w:t>piernabierto</w:t>
      </w:r>
      <w:r w:rsidRPr="00D03CE4">
        <w:rPr>
          <w:lang w:val="es-ES"/>
        </w:rPr>
        <w:t xml:space="preserve"> (SS BIB)</w:t>
      </w:r>
    </w:p>
    <w:p w14:paraId="74425341" w14:textId="77777777" w:rsidR="00067DAA" w:rsidRPr="00D03CE4" w:rsidRDefault="00067DAA" w:rsidP="00067DAA">
      <w:pPr>
        <w:rPr>
          <w:lang w:val="es-ES"/>
        </w:rPr>
      </w:pPr>
    </w:p>
    <w:p w14:paraId="2F80E232" w14:textId="77777777" w:rsidR="00067DAA" w:rsidRPr="00D52855" w:rsidRDefault="00067DAA" w:rsidP="00426FF9">
      <w:pPr>
        <w:pStyle w:val="Heading1"/>
        <w:rPr>
          <w:lang w:val="es-ES"/>
        </w:rPr>
      </w:pPr>
      <w:r w:rsidRPr="00D52855">
        <w:rPr>
          <w:lang w:val="es-ES"/>
        </w:rPr>
        <w:t xml:space="preserve">MAJADILLA DE PUERTO ALONZO </w:t>
      </w:r>
    </w:p>
    <w:p w14:paraId="7E725C1F" w14:textId="76697549" w:rsidR="00746131" w:rsidRPr="0032190F" w:rsidRDefault="00067DAA" w:rsidP="00746131">
      <w:pPr>
        <w:rPr>
          <w:lang w:val="fr-FR"/>
        </w:rPr>
      </w:pPr>
      <w:r w:rsidRPr="0032190F">
        <w:rPr>
          <w:lang w:val="fr-FR"/>
        </w:rPr>
        <w:t>Majadilla de Puerto Alonzo (Badajoz, Espagne)</w:t>
      </w:r>
      <w:r w:rsidR="00746131" w:rsidRPr="0032190F">
        <w:rPr>
          <w:lang w:val="fr-FR"/>
        </w:rPr>
        <w:t xml:space="preserve"> , abri peint, "</w:t>
      </w:r>
      <w:hyperlink r:id="rId2745" w:anchor="Cul_Schemat_Espagne" w:history="1">
        <w:r w:rsidR="00746131" w:rsidRPr="0032190F">
          <w:rPr>
            <w:rStyle w:val="Hyperlink"/>
            <w:lang w:val="fr-FR"/>
          </w:rPr>
          <w:t>art schématique ibérique</w:t>
        </w:r>
      </w:hyperlink>
      <w:r w:rsidR="00746131" w:rsidRPr="0032190F">
        <w:rPr>
          <w:lang w:val="fr-FR"/>
        </w:rPr>
        <w:t>" pour J. Abelanet (BIB 1738 fig. 31)</w:t>
      </w:r>
      <w:r w:rsidR="005A6EB6" w:rsidRPr="0032190F">
        <w:rPr>
          <w:lang w:val="fr-FR"/>
        </w:rPr>
        <w:t xml:space="preserve"> "visage oc</w:t>
      </w:r>
      <w:r w:rsidR="00572276" w:rsidRPr="0032190F">
        <w:rPr>
          <w:lang w:val="fr-FR"/>
        </w:rPr>
        <w:t xml:space="preserve">ulé" </w:t>
      </w:r>
      <w:r w:rsidR="00F33E00" w:rsidRPr="0032190F">
        <w:rPr>
          <w:lang w:val="fr-FR"/>
        </w:rPr>
        <w:t>[</w:t>
      </w:r>
      <w:hyperlink r:id="rId2746" w:anchor="Cul_Art_TAC_T_a_idole_cylindre" w:history="1">
        <w:r w:rsidR="00F33E00" w:rsidRPr="0032190F">
          <w:rPr>
            <w:rStyle w:val="Hyperlink"/>
            <w:lang w:val="fr-FR"/>
          </w:rPr>
          <w:t>idoles cylindriques</w:t>
        </w:r>
      </w:hyperlink>
      <w:r w:rsidR="00F33E00" w:rsidRPr="0032190F">
        <w:rPr>
          <w:lang w:val="fr-FR"/>
        </w:rPr>
        <w:t xml:space="preserve">] </w:t>
      </w:r>
      <w:r w:rsidR="00572276" w:rsidRPr="0032190F">
        <w:rPr>
          <w:lang w:val="fr-FR"/>
        </w:rPr>
        <w:t>(BIB 1738 fig. 19)</w:t>
      </w:r>
    </w:p>
    <w:p w14:paraId="044507CD" w14:textId="77777777" w:rsidR="00067DAA" w:rsidRPr="0032190F" w:rsidRDefault="00067DAA" w:rsidP="00067DAA">
      <w:pPr>
        <w:rPr>
          <w:lang w:val="fr-FR"/>
        </w:rPr>
      </w:pPr>
    </w:p>
    <w:p w14:paraId="674904BC" w14:textId="77777777" w:rsidR="00067DAA" w:rsidRPr="0032190F" w:rsidRDefault="00067DAA" w:rsidP="00426FF9">
      <w:pPr>
        <w:pStyle w:val="Heading1"/>
      </w:pPr>
      <w:r w:rsidRPr="0032190F">
        <w:t>MAS DE CARLES</w:t>
      </w:r>
    </w:p>
    <w:p w14:paraId="77478226" w14:textId="1D5EB2AA" w:rsidR="00746131" w:rsidRPr="0032190F" w:rsidRDefault="00067DAA" w:rsidP="00746131">
      <w:pPr>
        <w:rPr>
          <w:lang w:val="fr-FR"/>
        </w:rPr>
      </w:pPr>
      <w:r w:rsidRPr="0032190F">
        <w:rPr>
          <w:lang w:val="fr-FR"/>
        </w:rPr>
        <w:t>Mas de Carles(Tarragone, Espagne)</w:t>
      </w:r>
      <w:r w:rsidR="00746131" w:rsidRPr="0032190F">
        <w:rPr>
          <w:lang w:val="fr-FR"/>
        </w:rPr>
        <w:t xml:space="preserve"> , abri peint, "</w:t>
      </w:r>
      <w:hyperlink r:id="rId2747" w:anchor="Cul_Schemat_Espagne" w:history="1">
        <w:r w:rsidR="00746131" w:rsidRPr="0032190F">
          <w:rPr>
            <w:rStyle w:val="Hyperlink"/>
            <w:lang w:val="fr-FR"/>
          </w:rPr>
          <w:t>art schématique ibérique</w:t>
        </w:r>
      </w:hyperlink>
      <w:r w:rsidR="00746131" w:rsidRPr="0032190F">
        <w:rPr>
          <w:lang w:val="fr-FR"/>
        </w:rPr>
        <w:t>" pour J. Abelanet (BIB 1738 fig. 31)</w:t>
      </w:r>
      <w:r w:rsidR="000855A4" w:rsidRPr="0032190F">
        <w:rPr>
          <w:lang w:val="fr-FR"/>
        </w:rPr>
        <w:t xml:space="preserve"> personnage à bras méandriformes (BIB 1738 fig. 22)</w:t>
      </w:r>
      <w:r w:rsidR="001607B1" w:rsidRPr="0032190F">
        <w:rPr>
          <w:lang w:val="fr-FR"/>
        </w:rPr>
        <w:t xml:space="preserve"> anthropomorphe sytlisé (BIB 1738 fig. 23)</w:t>
      </w:r>
    </w:p>
    <w:p w14:paraId="0D58F48D" w14:textId="77777777" w:rsidR="00067DAA" w:rsidRPr="0032190F" w:rsidRDefault="00067DAA" w:rsidP="00067DAA">
      <w:pPr>
        <w:rPr>
          <w:lang w:val="fr-FR"/>
        </w:rPr>
      </w:pPr>
    </w:p>
    <w:p w14:paraId="28AA8BBB" w14:textId="77777777" w:rsidR="00067DAA" w:rsidRPr="0032190F" w:rsidRDefault="00067DAA" w:rsidP="00426FF9">
      <w:pPr>
        <w:pStyle w:val="Heading1"/>
      </w:pPr>
      <w:r w:rsidRPr="0032190F">
        <w:t>MAS DE CINGLE</w:t>
      </w:r>
    </w:p>
    <w:p w14:paraId="31BF5BDA" w14:textId="7B8BDBB5" w:rsidR="00746131" w:rsidRPr="0032190F" w:rsidRDefault="00067DAA" w:rsidP="00746131">
      <w:pPr>
        <w:rPr>
          <w:lang w:val="fr-FR"/>
        </w:rPr>
      </w:pPr>
      <w:r w:rsidRPr="0032190F">
        <w:rPr>
          <w:lang w:val="fr-FR"/>
        </w:rPr>
        <w:t>Mas de Cingle (Castellon, Espagne)</w:t>
      </w:r>
      <w:r w:rsidR="00746131" w:rsidRPr="0032190F">
        <w:rPr>
          <w:lang w:val="fr-FR"/>
        </w:rPr>
        <w:t xml:space="preserve"> , abri peint, "</w:t>
      </w:r>
      <w:hyperlink r:id="rId2748" w:anchor="Cul_Schemat_Espagne" w:history="1">
        <w:r w:rsidR="00746131" w:rsidRPr="0032190F">
          <w:rPr>
            <w:rStyle w:val="Hyperlink"/>
            <w:lang w:val="fr-FR"/>
          </w:rPr>
          <w:t>art schématique ibérique</w:t>
        </w:r>
      </w:hyperlink>
      <w:r w:rsidR="00746131" w:rsidRPr="0032190F">
        <w:rPr>
          <w:lang w:val="fr-FR"/>
        </w:rPr>
        <w:t>" pour J. Abelanet (BIB 1738 fig. 31)</w:t>
      </w:r>
    </w:p>
    <w:p w14:paraId="153388A6" w14:textId="77777777" w:rsidR="00067DAA" w:rsidRPr="0032190F" w:rsidRDefault="00067DAA" w:rsidP="00067DAA">
      <w:pPr>
        <w:rPr>
          <w:lang w:val="fr-FR"/>
        </w:rPr>
      </w:pPr>
    </w:p>
    <w:p w14:paraId="750E0299" w14:textId="77777777" w:rsidR="00067DAA" w:rsidRPr="0032190F" w:rsidRDefault="00067DAA" w:rsidP="00426FF9">
      <w:pPr>
        <w:pStyle w:val="Heading1"/>
      </w:pPr>
      <w:r w:rsidRPr="0032190F">
        <w:t>MONTE ARABI</w:t>
      </w:r>
    </w:p>
    <w:p w14:paraId="35868D8F" w14:textId="1262C702" w:rsidR="00746131" w:rsidRPr="0032190F" w:rsidRDefault="00067DAA" w:rsidP="00746131">
      <w:pPr>
        <w:rPr>
          <w:lang w:val="fr-FR"/>
        </w:rPr>
      </w:pPr>
      <w:r w:rsidRPr="0032190F">
        <w:rPr>
          <w:lang w:val="fr-FR"/>
        </w:rPr>
        <w:t>Monte Arabi (Murcia, Espagne)</w:t>
      </w:r>
      <w:r w:rsidR="00746131" w:rsidRPr="0032190F">
        <w:rPr>
          <w:lang w:val="fr-FR"/>
        </w:rPr>
        <w:t xml:space="preserve"> , abri peint, "</w:t>
      </w:r>
      <w:hyperlink r:id="rId2749" w:anchor="Cul_Schemat_Espagne" w:history="1">
        <w:r w:rsidR="00746131" w:rsidRPr="0032190F">
          <w:rPr>
            <w:rStyle w:val="Hyperlink"/>
            <w:lang w:val="fr-FR"/>
          </w:rPr>
          <w:t>art schématique ibérique</w:t>
        </w:r>
      </w:hyperlink>
      <w:r w:rsidR="00746131" w:rsidRPr="0032190F">
        <w:rPr>
          <w:lang w:val="fr-FR"/>
        </w:rPr>
        <w:t>" pour J. Abelanet (BIB 1738 fig. 31)</w:t>
      </w:r>
    </w:p>
    <w:p w14:paraId="05F18909" w14:textId="77777777" w:rsidR="00067DAA" w:rsidRPr="0032190F" w:rsidRDefault="00067DAA" w:rsidP="00067DAA">
      <w:pPr>
        <w:rPr>
          <w:lang w:val="fr-FR"/>
        </w:rPr>
      </w:pPr>
    </w:p>
    <w:p w14:paraId="1E22C8D5" w14:textId="77777777" w:rsidR="00067DAA" w:rsidRPr="0032190F" w:rsidRDefault="00067DAA" w:rsidP="00426FF9">
      <w:pPr>
        <w:pStyle w:val="Heading1"/>
      </w:pPr>
      <w:bookmarkStart w:id="1202" w:name="Sit_Moriscas_Helechal"/>
      <w:r w:rsidRPr="0032190F">
        <w:t>MORISCAS DEL HELECHAL</w:t>
      </w:r>
    </w:p>
    <w:bookmarkEnd w:id="1202"/>
    <w:p w14:paraId="377F4D73" w14:textId="717EAE7C" w:rsidR="00746131" w:rsidRPr="0032190F" w:rsidRDefault="00067DAA" w:rsidP="00746131">
      <w:pPr>
        <w:rPr>
          <w:lang w:val="fr-FR"/>
        </w:rPr>
      </w:pPr>
      <w:r w:rsidRPr="0032190F">
        <w:rPr>
          <w:lang w:val="fr-FR"/>
        </w:rPr>
        <w:t>Moriscas del Helechal (Badajoz, Espagne)</w:t>
      </w:r>
      <w:r w:rsidR="00746131" w:rsidRPr="0032190F">
        <w:rPr>
          <w:lang w:val="fr-FR"/>
        </w:rPr>
        <w:t xml:space="preserve"> , abri peint, "</w:t>
      </w:r>
      <w:hyperlink r:id="rId2750" w:anchor="Cul_Schemat_Espagne" w:history="1">
        <w:r w:rsidR="00746131" w:rsidRPr="0032190F">
          <w:rPr>
            <w:rStyle w:val="Hyperlink"/>
            <w:lang w:val="fr-FR"/>
          </w:rPr>
          <w:t>art schématique ibérique</w:t>
        </w:r>
      </w:hyperlink>
      <w:r w:rsidR="00746131" w:rsidRPr="0032190F">
        <w:rPr>
          <w:lang w:val="fr-FR"/>
        </w:rPr>
        <w:t>" pour J. Abelanet (BIB 1738 fig. 31)</w:t>
      </w:r>
      <w:r w:rsidR="00D019B2" w:rsidRPr="0032190F">
        <w:rPr>
          <w:lang w:val="fr-FR"/>
        </w:rPr>
        <w:t xml:space="preserve"> anthropomorphe </w:t>
      </w:r>
      <w:hyperlink r:id="rId2751" w:anchor="Cul_Art_TAC_T_a_personnage_bitriang" w:history="1">
        <w:r w:rsidR="00E74338" w:rsidRPr="00E74338">
          <w:rPr>
            <w:rStyle w:val="Hyperlink"/>
            <w:lang w:val="fr-FR"/>
          </w:rPr>
          <w:t>bitriangulaire</w:t>
        </w:r>
      </w:hyperlink>
      <w:r w:rsidR="00E74338" w:rsidRPr="00E74338">
        <w:rPr>
          <w:lang w:val="fr-FR"/>
        </w:rPr>
        <w:t xml:space="preserve"> </w:t>
      </w:r>
      <w:r w:rsidR="00E74338" w:rsidRPr="0032190F">
        <w:rPr>
          <w:lang w:val="fr-FR"/>
        </w:rPr>
        <w:t xml:space="preserve"> </w:t>
      </w:r>
      <w:r w:rsidR="00D019B2" w:rsidRPr="0032190F">
        <w:rPr>
          <w:lang w:val="fr-FR"/>
        </w:rPr>
        <w:t>(BIB 1738 fig. 20)</w:t>
      </w:r>
      <w:r w:rsidR="00D03BDA" w:rsidRPr="0032190F">
        <w:rPr>
          <w:lang w:val="fr-FR"/>
        </w:rPr>
        <w:t xml:space="preserve"> anthropomorphe à bras multiples [~arboriformes] (BIB 1738 fig. 24) et arboriformes (BIB 1738 fig. 24) </w:t>
      </w:r>
      <w:hyperlink r:id="rId2752" w:anchor="Cul_Art_TAC_T_g_scalariforme" w:history="1">
        <w:r w:rsidR="00A8166F" w:rsidRPr="0032190F">
          <w:rPr>
            <w:rStyle w:val="Hyperlink"/>
            <w:lang w:val="fr-FR"/>
          </w:rPr>
          <w:t>scalariformes</w:t>
        </w:r>
      </w:hyperlink>
      <w:r w:rsidR="00A8166F" w:rsidRPr="0032190F">
        <w:rPr>
          <w:lang w:val="fr-FR"/>
        </w:rPr>
        <w:t xml:space="preserve"> </w:t>
      </w:r>
      <w:r w:rsidR="00D03BDA" w:rsidRPr="0032190F">
        <w:rPr>
          <w:lang w:val="fr-FR"/>
        </w:rPr>
        <w:t>(BIB 1738 fig. 24)</w:t>
      </w:r>
    </w:p>
    <w:p w14:paraId="29CB05DA" w14:textId="2C0F3D38" w:rsidR="00D03BDA" w:rsidRPr="0032190F" w:rsidRDefault="00D03BDA" w:rsidP="00D03BDA">
      <w:pPr>
        <w:rPr>
          <w:lang w:val="fr-FR"/>
        </w:rPr>
      </w:pPr>
      <w:r w:rsidRPr="0032190F">
        <w:rPr>
          <w:lang w:val="fr-FR"/>
        </w:rPr>
        <w:t>El Helechal (Badajoz, Espagne) , abri peint, "</w:t>
      </w:r>
      <w:hyperlink r:id="rId2753" w:anchor="Cul_Schemat_Espagne" w:history="1">
        <w:r w:rsidRPr="0032190F">
          <w:rPr>
            <w:rStyle w:val="Hyperlink"/>
            <w:lang w:val="fr-FR"/>
          </w:rPr>
          <w:t>art schématique ibérique</w:t>
        </w:r>
      </w:hyperlink>
      <w:r w:rsidRPr="0032190F">
        <w:rPr>
          <w:lang w:val="fr-FR"/>
        </w:rPr>
        <w:t>" pour J. Abelanet (BIB 1738 fig. 31)</w:t>
      </w:r>
      <w:r w:rsidR="00412AED" w:rsidRPr="0032190F">
        <w:rPr>
          <w:lang w:val="fr-FR"/>
        </w:rPr>
        <w:t xml:space="preserve"> et couple humain semi-schématique (BIB 1738 fig. 26)</w:t>
      </w:r>
    </w:p>
    <w:p w14:paraId="6CAC4433" w14:textId="77777777" w:rsidR="00067DAA" w:rsidRPr="0032190F" w:rsidRDefault="00067DAA" w:rsidP="00067DAA">
      <w:pPr>
        <w:rPr>
          <w:lang w:val="fr-FR"/>
        </w:rPr>
      </w:pPr>
    </w:p>
    <w:p w14:paraId="27C147B9" w14:textId="77777777" w:rsidR="00067DAA" w:rsidRPr="0032190F" w:rsidRDefault="00067DAA" w:rsidP="00426FF9">
      <w:pPr>
        <w:pStyle w:val="Heading1"/>
      </w:pPr>
      <w:bookmarkStart w:id="1203" w:name="Sit_Mujeres"/>
      <w:r w:rsidRPr="0032190F">
        <w:t xml:space="preserve">MUJERES </w:t>
      </w:r>
    </w:p>
    <w:bookmarkEnd w:id="1203"/>
    <w:p w14:paraId="3CE94CF7" w14:textId="438BABAF" w:rsidR="00746131" w:rsidRPr="0032190F" w:rsidRDefault="00067DAA" w:rsidP="00746131">
      <w:pPr>
        <w:rPr>
          <w:lang w:val="fr-FR"/>
        </w:rPr>
      </w:pPr>
      <w:r w:rsidRPr="0032190F">
        <w:rPr>
          <w:lang w:val="fr-FR"/>
        </w:rPr>
        <w:t>Mujeres (</w:t>
      </w:r>
      <w:r w:rsidR="00D019B2" w:rsidRPr="0032190F">
        <w:rPr>
          <w:lang w:val="fr-FR"/>
        </w:rPr>
        <w:t xml:space="preserve">Ahumada, </w:t>
      </w:r>
      <w:r w:rsidRPr="0032190F">
        <w:rPr>
          <w:lang w:val="fr-FR"/>
        </w:rPr>
        <w:t>Cadix, Espagne)</w:t>
      </w:r>
      <w:r w:rsidR="00746131" w:rsidRPr="0032190F">
        <w:rPr>
          <w:lang w:val="fr-FR"/>
        </w:rPr>
        <w:t xml:space="preserve"> , abri peint, "</w:t>
      </w:r>
      <w:hyperlink r:id="rId2754" w:anchor="Cul_Schemat_Espagne" w:history="1">
        <w:r w:rsidR="00746131" w:rsidRPr="0032190F">
          <w:rPr>
            <w:rStyle w:val="Hyperlink"/>
            <w:lang w:val="fr-FR"/>
          </w:rPr>
          <w:t>art schématique ibérique</w:t>
        </w:r>
      </w:hyperlink>
      <w:r w:rsidR="00746131" w:rsidRPr="0032190F">
        <w:rPr>
          <w:lang w:val="fr-FR"/>
        </w:rPr>
        <w:t>" pour J. Abelanet (BIB 1738 fig. 31)</w:t>
      </w:r>
      <w:r w:rsidR="005A6EB6" w:rsidRPr="0032190F">
        <w:rPr>
          <w:lang w:val="fr-FR"/>
        </w:rPr>
        <w:t xml:space="preserve"> "visage oc</w:t>
      </w:r>
      <w:r w:rsidR="00572276" w:rsidRPr="0032190F">
        <w:rPr>
          <w:lang w:val="fr-FR"/>
        </w:rPr>
        <w:t xml:space="preserve">ulé" </w:t>
      </w:r>
      <w:r w:rsidR="00F33E00" w:rsidRPr="0032190F">
        <w:rPr>
          <w:lang w:val="fr-FR"/>
        </w:rPr>
        <w:t>[</w:t>
      </w:r>
      <w:hyperlink r:id="rId2755" w:anchor="Cul_Art_TAC_T_a_idole_cylindre" w:history="1">
        <w:r w:rsidR="00F33E00" w:rsidRPr="0032190F">
          <w:rPr>
            <w:rStyle w:val="Hyperlink"/>
            <w:lang w:val="fr-FR"/>
          </w:rPr>
          <w:t>idoles cylindriques</w:t>
        </w:r>
      </w:hyperlink>
      <w:r w:rsidR="00F33E00" w:rsidRPr="0032190F">
        <w:rPr>
          <w:lang w:val="fr-FR"/>
        </w:rPr>
        <w:t xml:space="preserve">] </w:t>
      </w:r>
      <w:r w:rsidR="00572276" w:rsidRPr="0032190F">
        <w:rPr>
          <w:lang w:val="fr-FR"/>
        </w:rPr>
        <w:t>(BIB 1738 fig. 19)</w:t>
      </w:r>
      <w:r w:rsidR="00D019B2" w:rsidRPr="0032190F">
        <w:rPr>
          <w:lang w:val="fr-FR"/>
        </w:rPr>
        <w:t xml:space="preserve"> anthropomorphe </w:t>
      </w:r>
      <w:hyperlink r:id="rId2756" w:anchor="Cul_Art_TAC_T_a_personnage_bitriang" w:history="1">
        <w:r w:rsidR="00E74338" w:rsidRPr="00E74338">
          <w:rPr>
            <w:rStyle w:val="Hyperlink"/>
            <w:lang w:val="fr-FR"/>
          </w:rPr>
          <w:t>bitriangulaire</w:t>
        </w:r>
      </w:hyperlink>
      <w:r w:rsidR="00E74338" w:rsidRPr="00E74338">
        <w:rPr>
          <w:lang w:val="fr-FR"/>
        </w:rPr>
        <w:t xml:space="preserve"> </w:t>
      </w:r>
      <w:r w:rsidR="00E74338" w:rsidRPr="0032190F">
        <w:rPr>
          <w:lang w:val="fr-FR"/>
        </w:rPr>
        <w:t xml:space="preserve"> </w:t>
      </w:r>
      <w:r w:rsidR="00D019B2" w:rsidRPr="0032190F">
        <w:rPr>
          <w:lang w:val="fr-FR"/>
        </w:rPr>
        <w:t>(BIB 1738 fig. 20)</w:t>
      </w:r>
      <w:r w:rsidR="000855A4" w:rsidRPr="0032190F">
        <w:rPr>
          <w:lang w:val="fr-FR"/>
        </w:rPr>
        <w:t xml:space="preserve">; silhouette humaine aux </w:t>
      </w:r>
      <w:hyperlink r:id="rId2757" w:anchor="Cul_Art_TAC_T_a_yeux" w:history="1">
        <w:r w:rsidR="000855A4" w:rsidRPr="0032190F">
          <w:rPr>
            <w:rStyle w:val="Hyperlink"/>
            <w:lang w:val="fr-FR"/>
          </w:rPr>
          <w:t>yeux</w:t>
        </w:r>
      </w:hyperlink>
      <w:r w:rsidR="000855A4" w:rsidRPr="0032190F">
        <w:rPr>
          <w:lang w:val="fr-FR"/>
        </w:rPr>
        <w:t xml:space="preserve"> exagérés ou aux bras ansés (BIB 1738 fig. 22)</w:t>
      </w:r>
    </w:p>
    <w:p w14:paraId="5D3A6184" w14:textId="77777777" w:rsidR="00067DAA" w:rsidRPr="0032190F" w:rsidRDefault="00067DAA" w:rsidP="00067DAA">
      <w:pPr>
        <w:rPr>
          <w:lang w:val="fr-FR"/>
        </w:rPr>
      </w:pPr>
    </w:p>
    <w:p w14:paraId="23BBF13A" w14:textId="77777777" w:rsidR="00D019B2" w:rsidRPr="00A0014D" w:rsidRDefault="00D019B2" w:rsidP="00426FF9">
      <w:pPr>
        <w:pStyle w:val="Heading1"/>
        <w:rPr>
          <w:lang w:val="en-GB"/>
        </w:rPr>
      </w:pPr>
      <w:bookmarkStart w:id="1204" w:name="Sit_Monjes"/>
      <w:r w:rsidRPr="00A0014D">
        <w:rPr>
          <w:lang w:val="en-GB"/>
        </w:rPr>
        <w:t>MONJE</w:t>
      </w:r>
    </w:p>
    <w:bookmarkEnd w:id="1204"/>
    <w:p w14:paraId="7C22039A" w14:textId="58DFEBAA" w:rsidR="00D019B2" w:rsidRPr="00A0014D" w:rsidRDefault="00D019B2" w:rsidP="00067DAA">
      <w:pPr>
        <w:rPr>
          <w:lang w:val="en-GB"/>
        </w:rPr>
      </w:pPr>
      <w:r w:rsidRPr="00A0014D">
        <w:rPr>
          <w:lang w:val="en-GB"/>
        </w:rPr>
        <w:t xml:space="preserve">Monje, Ventillas (Ciudad Real) anthropomorphe </w:t>
      </w:r>
      <w:hyperlink r:id="rId2758" w:anchor="Cul_Art_TAC_T_a_personnage_bitriang" w:history="1">
        <w:r w:rsidR="00E74338" w:rsidRPr="00A0014D">
          <w:rPr>
            <w:rStyle w:val="Hyperlink"/>
            <w:lang w:val="en-GB"/>
          </w:rPr>
          <w:t>bitriangulaire</w:t>
        </w:r>
      </w:hyperlink>
      <w:r w:rsidR="00E74338" w:rsidRPr="00A0014D">
        <w:rPr>
          <w:lang w:val="en-GB"/>
        </w:rPr>
        <w:t xml:space="preserve">  </w:t>
      </w:r>
      <w:r w:rsidRPr="00A0014D">
        <w:rPr>
          <w:lang w:val="en-GB"/>
        </w:rPr>
        <w:t>(BIB 1738 fig. 20)</w:t>
      </w:r>
    </w:p>
    <w:p w14:paraId="3FF11A5D" w14:textId="77777777" w:rsidR="00D019B2" w:rsidRPr="00A0014D" w:rsidRDefault="00D019B2" w:rsidP="00067DAA">
      <w:pPr>
        <w:rPr>
          <w:lang w:val="en-GB"/>
        </w:rPr>
      </w:pPr>
    </w:p>
    <w:p w14:paraId="1F8D3F86" w14:textId="77777777" w:rsidR="00067DAA" w:rsidRPr="0032190F" w:rsidRDefault="00067DAA" w:rsidP="00426FF9">
      <w:pPr>
        <w:pStyle w:val="Heading1"/>
      </w:pPr>
      <w:r w:rsidRPr="0032190F">
        <w:lastRenderedPageBreak/>
        <w:t>PAJARRACO</w:t>
      </w:r>
    </w:p>
    <w:p w14:paraId="08CAB413" w14:textId="2C98A2FB" w:rsidR="00746131" w:rsidRPr="0032190F" w:rsidRDefault="00067DAA" w:rsidP="00746131">
      <w:pPr>
        <w:rPr>
          <w:lang w:val="fr-FR"/>
        </w:rPr>
      </w:pPr>
      <w:r w:rsidRPr="0032190F">
        <w:rPr>
          <w:lang w:val="fr-FR"/>
        </w:rPr>
        <w:t>Pajarraco (</w:t>
      </w:r>
      <w:r w:rsidR="00060841" w:rsidRPr="0032190F">
        <w:rPr>
          <w:lang w:val="fr-FR"/>
        </w:rPr>
        <w:t xml:space="preserve">Rio Palmones, </w:t>
      </w:r>
      <w:r w:rsidRPr="0032190F">
        <w:rPr>
          <w:lang w:val="fr-FR"/>
        </w:rPr>
        <w:t>Cadix, Espagne)</w:t>
      </w:r>
      <w:r w:rsidR="00746131" w:rsidRPr="0032190F">
        <w:rPr>
          <w:lang w:val="fr-FR"/>
        </w:rPr>
        <w:t xml:space="preserve"> , abri peint, "</w:t>
      </w:r>
      <w:hyperlink r:id="rId2759" w:anchor="Cul_Schemat_Espagne" w:history="1">
        <w:r w:rsidR="00746131" w:rsidRPr="0032190F">
          <w:rPr>
            <w:rStyle w:val="Hyperlink"/>
            <w:lang w:val="fr-FR"/>
          </w:rPr>
          <w:t>art schématique ibérique</w:t>
        </w:r>
      </w:hyperlink>
      <w:r w:rsidR="00746131" w:rsidRPr="0032190F">
        <w:rPr>
          <w:lang w:val="fr-FR"/>
        </w:rPr>
        <w:t>" pour J. Abelanet (BIB 1738 fig. 31)</w:t>
      </w:r>
      <w:r w:rsidR="00060841" w:rsidRPr="0032190F">
        <w:rPr>
          <w:lang w:val="fr-FR"/>
        </w:rPr>
        <w:t xml:space="preserve"> chasse aux </w:t>
      </w:r>
      <w:hyperlink r:id="rId2760" w:anchor="Cul_Art_TAC_T_z_cervide" w:history="1">
        <w:r w:rsidR="00081B5F" w:rsidRPr="0032190F">
          <w:rPr>
            <w:rStyle w:val="Hyperlink"/>
            <w:lang w:val="fr-FR"/>
          </w:rPr>
          <w:t>cerf</w:t>
        </w:r>
      </w:hyperlink>
      <w:r w:rsidR="00081B5F" w:rsidRPr="0032190F">
        <w:rPr>
          <w:rStyle w:val="st"/>
          <w:lang w:val="fr-FR"/>
        </w:rPr>
        <w:t xml:space="preserve">s </w:t>
      </w:r>
      <w:r w:rsidR="0054435C" w:rsidRPr="0032190F">
        <w:rPr>
          <w:lang w:val="fr-FR"/>
        </w:rPr>
        <w:t>et chiens</w:t>
      </w:r>
      <w:r w:rsidR="00060841" w:rsidRPr="0032190F">
        <w:rPr>
          <w:lang w:val="fr-FR"/>
        </w:rPr>
        <w:t xml:space="preserve"> (BIB 1738 fig. 27)</w:t>
      </w:r>
    </w:p>
    <w:p w14:paraId="636AFFD0" w14:textId="77777777" w:rsidR="00067DAA" w:rsidRDefault="00067DAA" w:rsidP="00067DAA">
      <w:pPr>
        <w:rPr>
          <w:lang w:val="fr-FR"/>
        </w:rPr>
      </w:pPr>
    </w:p>
    <w:p w14:paraId="1AE4B046" w14:textId="77777777" w:rsidR="009A4578" w:rsidRPr="00D52855" w:rsidRDefault="009A4578" w:rsidP="00426FF9">
      <w:pPr>
        <w:pStyle w:val="Heading1"/>
        <w:rPr>
          <w:lang w:val="es-ES"/>
        </w:rPr>
      </w:pPr>
      <w:bookmarkStart w:id="1205" w:name="Sit_Risco_Altares"/>
      <w:r w:rsidRPr="00D52855">
        <w:rPr>
          <w:lang w:val="es-ES"/>
        </w:rPr>
        <w:t>RISCOS DE LOS ALATRES</w:t>
      </w:r>
    </w:p>
    <w:bookmarkEnd w:id="1205"/>
    <w:p w14:paraId="524B1B83" w14:textId="77777777" w:rsidR="009A4578" w:rsidRDefault="009A4578" w:rsidP="00067DAA">
      <w:pPr>
        <w:rPr>
          <w:lang w:val="es-ES"/>
        </w:rPr>
      </w:pPr>
      <w:r w:rsidRPr="009A4578">
        <w:rPr>
          <w:lang w:val="es-ES"/>
        </w:rPr>
        <w:t>BIB 2712</w:t>
      </w:r>
    </w:p>
    <w:p w14:paraId="266B3F44" w14:textId="77777777" w:rsidR="009A4578" w:rsidRDefault="009A4578" w:rsidP="00067DAA">
      <w:pPr>
        <w:rPr>
          <w:lang w:val="es-ES"/>
        </w:rPr>
      </w:pPr>
    </w:p>
    <w:p w14:paraId="7B66E2E6" w14:textId="6B3FF49B" w:rsidR="009A4578" w:rsidRDefault="009A4578" w:rsidP="00067DAA">
      <w:pPr>
        <w:rPr>
          <w:lang w:val="es-ES"/>
        </w:rPr>
      </w:pPr>
      <w:r>
        <w:rPr>
          <w:lang w:val="es-ES"/>
        </w:rPr>
        <w:t xml:space="preserve">Riscos de los Altares </w:t>
      </w:r>
      <w:r w:rsidRPr="009A4578">
        <w:rPr>
          <w:lang w:val="es-ES"/>
        </w:rPr>
        <w:t>(Salamanca)</w:t>
      </w:r>
      <w:r>
        <w:rPr>
          <w:lang w:val="es-ES"/>
        </w:rPr>
        <w:t xml:space="preserve">, </w:t>
      </w:r>
      <w:hyperlink r:id="rId2761" w:anchor="Cul_Schemat_France_t_peintes_ba" w:history="1">
        <w:r w:rsidRPr="009A4578">
          <w:rPr>
            <w:rStyle w:val="Hyperlink"/>
            <w:lang w:val="es-ES"/>
          </w:rPr>
          <w:t>peinture au b</w:t>
        </w:r>
        <w:r>
          <w:rPr>
            <w:rStyle w:val="Hyperlink"/>
            <w:lang w:val="es-ES"/>
          </w:rPr>
          <w:t>â</w:t>
        </w:r>
        <w:r w:rsidRPr="009A4578">
          <w:rPr>
            <w:rStyle w:val="Hyperlink"/>
            <w:lang w:val="es-ES"/>
          </w:rPr>
          <w:t>ton de colorant</w:t>
        </w:r>
      </w:hyperlink>
      <w:r>
        <w:rPr>
          <w:lang w:val="es-ES"/>
        </w:rPr>
        <w:t xml:space="preserve"> (BIB </w:t>
      </w:r>
      <w:r w:rsidRPr="00494BD5">
        <w:rPr>
          <w:lang w:val="es-ES"/>
        </w:rPr>
        <w:t xml:space="preserve">Grande del Brio, 1978 in </w:t>
      </w:r>
      <w:r>
        <w:rPr>
          <w:lang w:val="es-ES"/>
        </w:rPr>
        <w:t>BIB 2398) + art néolithique (BIB 2398)</w:t>
      </w:r>
    </w:p>
    <w:p w14:paraId="351B9188" w14:textId="77777777" w:rsidR="009A4578" w:rsidRDefault="009A4578" w:rsidP="00067DAA">
      <w:pPr>
        <w:rPr>
          <w:lang w:val="es-ES"/>
        </w:rPr>
      </w:pPr>
    </w:p>
    <w:p w14:paraId="7DAAF188" w14:textId="77777777" w:rsidR="009A4578" w:rsidRPr="00D52855" w:rsidRDefault="009A4578" w:rsidP="00426FF9">
      <w:pPr>
        <w:pStyle w:val="Heading1"/>
        <w:rPr>
          <w:lang w:val="es-ES"/>
        </w:rPr>
      </w:pPr>
      <w:bookmarkStart w:id="1206" w:name="Sit_Pena_Mingubela"/>
      <w:r w:rsidRPr="00D52855">
        <w:rPr>
          <w:lang w:val="es-ES"/>
        </w:rPr>
        <w:t>PENA MINGUBELA</w:t>
      </w:r>
    </w:p>
    <w:bookmarkEnd w:id="1206"/>
    <w:p w14:paraId="2200FA86" w14:textId="77777777" w:rsidR="009A4578" w:rsidRPr="00494BD5" w:rsidRDefault="009A4578" w:rsidP="00067DAA">
      <w:pPr>
        <w:rPr>
          <w:szCs w:val="38"/>
          <w:lang w:val="fr-FR" w:eastAsia="en-GB"/>
        </w:rPr>
      </w:pPr>
      <w:r w:rsidRPr="00494BD5">
        <w:rPr>
          <w:szCs w:val="38"/>
          <w:lang w:val="fr-FR" w:eastAsia="en-GB"/>
        </w:rPr>
        <w:t>BIB 2713</w:t>
      </w:r>
    </w:p>
    <w:p w14:paraId="1A97B3EF" w14:textId="77777777" w:rsidR="009A4578" w:rsidRPr="00494BD5" w:rsidRDefault="009A4578" w:rsidP="00067DAA">
      <w:pPr>
        <w:rPr>
          <w:szCs w:val="38"/>
          <w:lang w:val="fr-FR" w:eastAsia="en-GB"/>
        </w:rPr>
      </w:pPr>
    </w:p>
    <w:p w14:paraId="48DE95B7" w14:textId="77777777" w:rsidR="009A4578" w:rsidRDefault="009A4578" w:rsidP="00067DAA">
      <w:pPr>
        <w:rPr>
          <w:lang w:val="fr-FR"/>
        </w:rPr>
      </w:pPr>
      <w:r w:rsidRPr="009A4578">
        <w:rPr>
          <w:szCs w:val="38"/>
          <w:lang w:val="fr-FR" w:eastAsia="en-GB"/>
        </w:rPr>
        <w:t>grotte du Peña Mingubela (Avila)</w:t>
      </w:r>
      <w:r w:rsidRPr="009A4578">
        <w:rPr>
          <w:lang w:val="fr-FR"/>
        </w:rPr>
        <w:t xml:space="preserve"> où elles représentent la phase </w:t>
      </w:r>
      <w:r>
        <w:rPr>
          <w:lang w:val="fr-FR"/>
        </w:rPr>
        <w:t>4</w:t>
      </w:r>
      <w:r w:rsidRPr="009A4578">
        <w:rPr>
          <w:lang w:val="fr-FR"/>
        </w:rPr>
        <w:t xml:space="preserve"> d'ornementation datée du (BIB Gonzales-Tablas</w:t>
      </w:r>
      <w:r>
        <w:rPr>
          <w:lang w:val="fr-FR"/>
        </w:rPr>
        <w:t xml:space="preserve"> Sastre, 1980</w:t>
      </w:r>
      <w:r w:rsidRPr="009A4578">
        <w:rPr>
          <w:lang w:val="fr-FR"/>
        </w:rPr>
        <w:t xml:space="preserve"> </w:t>
      </w:r>
      <w:r>
        <w:rPr>
          <w:lang w:val="fr-FR"/>
        </w:rPr>
        <w:t xml:space="preserve">in </w:t>
      </w:r>
      <w:r w:rsidRPr="009A4578">
        <w:rPr>
          <w:lang w:val="fr-FR"/>
        </w:rPr>
        <w:t>BIB 2398) + art néolithique (BIB 2398)</w:t>
      </w:r>
    </w:p>
    <w:p w14:paraId="1E2268AC" w14:textId="77777777" w:rsidR="009A4578" w:rsidRDefault="009A4578" w:rsidP="00067DAA">
      <w:pPr>
        <w:rPr>
          <w:lang w:val="fr-FR"/>
        </w:rPr>
      </w:pPr>
    </w:p>
    <w:p w14:paraId="29164422" w14:textId="77777777" w:rsidR="009A4578" w:rsidRDefault="009A4578" w:rsidP="009A4578">
      <w:pPr>
        <w:pStyle w:val="Heading2"/>
      </w:pPr>
      <w:r>
        <w:t>Art rupestre</w:t>
      </w:r>
    </w:p>
    <w:p w14:paraId="5640A84A" w14:textId="77777777" w:rsidR="009A4578" w:rsidRDefault="009A4578" w:rsidP="009A4578">
      <w:pPr>
        <w:rPr>
          <w:lang w:val="fr-FR"/>
        </w:rPr>
      </w:pPr>
    </w:p>
    <w:p w14:paraId="0984F3DB" w14:textId="77777777" w:rsidR="009A4578" w:rsidRPr="009A4578" w:rsidRDefault="009A4578" w:rsidP="009A4578">
      <w:pPr>
        <w:pStyle w:val="Heading3"/>
      </w:pPr>
      <w:r>
        <w:t>Périodisation</w:t>
      </w:r>
    </w:p>
    <w:p w14:paraId="4C8BCB49" w14:textId="77777777" w:rsidR="009A4578" w:rsidRDefault="009A4578" w:rsidP="009A4578">
      <w:pPr>
        <w:rPr>
          <w:lang w:val="fr-FR"/>
        </w:rPr>
      </w:pPr>
    </w:p>
    <w:p w14:paraId="2A02883C" w14:textId="77777777" w:rsidR="009A4578" w:rsidRDefault="009A4578" w:rsidP="009A4578">
      <w:pPr>
        <w:rPr>
          <w:lang w:val="fr-FR"/>
        </w:rPr>
      </w:pPr>
      <w:r>
        <w:rPr>
          <w:lang w:val="fr-FR"/>
        </w:rPr>
        <w:t>Périodisé en 4 phases</w:t>
      </w:r>
    </w:p>
    <w:p w14:paraId="3E314209" w14:textId="77777777" w:rsidR="009A4578" w:rsidRDefault="009A4578" w:rsidP="009A4578">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9"/>
        <w:gridCol w:w="2283"/>
      </w:tblGrid>
      <w:tr w:rsidR="009A4578" w14:paraId="07BDD847" w14:textId="77777777" w:rsidTr="00C35EA7">
        <w:trPr>
          <w:jc w:val="center"/>
        </w:trPr>
        <w:tc>
          <w:tcPr>
            <w:tcW w:w="449" w:type="dxa"/>
          </w:tcPr>
          <w:p w14:paraId="02BF1DC1" w14:textId="77777777" w:rsidR="009A4578" w:rsidRPr="00C35EA7" w:rsidRDefault="009A4578" w:rsidP="009A4578">
            <w:pPr>
              <w:rPr>
                <w:lang w:val="fr-FR"/>
              </w:rPr>
            </w:pPr>
            <w:r w:rsidRPr="00C35EA7">
              <w:rPr>
                <w:lang w:val="fr-FR"/>
              </w:rPr>
              <w:t>4</w:t>
            </w:r>
          </w:p>
        </w:tc>
        <w:tc>
          <w:tcPr>
            <w:tcW w:w="2283" w:type="dxa"/>
          </w:tcPr>
          <w:p w14:paraId="78E5175A" w14:textId="77777777" w:rsidR="009A4578" w:rsidRPr="00C35EA7" w:rsidRDefault="009A4578" w:rsidP="009A4578">
            <w:pPr>
              <w:rPr>
                <w:lang w:val="fr-FR"/>
              </w:rPr>
            </w:pPr>
            <w:r w:rsidRPr="00C35EA7">
              <w:rPr>
                <w:lang w:val="fr-FR"/>
              </w:rPr>
              <w:t>E28-fig. 3, E4-fig. 3</w:t>
            </w:r>
          </w:p>
        </w:tc>
      </w:tr>
      <w:tr w:rsidR="009A4578" w14:paraId="45551A6E" w14:textId="77777777" w:rsidTr="00C35EA7">
        <w:trPr>
          <w:jc w:val="center"/>
        </w:trPr>
        <w:tc>
          <w:tcPr>
            <w:tcW w:w="449" w:type="dxa"/>
          </w:tcPr>
          <w:p w14:paraId="191EDAA9" w14:textId="77777777" w:rsidR="009A4578" w:rsidRPr="00C35EA7" w:rsidRDefault="009A4578" w:rsidP="009A4578">
            <w:pPr>
              <w:rPr>
                <w:lang w:val="fr-FR"/>
              </w:rPr>
            </w:pPr>
            <w:r w:rsidRPr="00C35EA7">
              <w:rPr>
                <w:lang w:val="fr-FR"/>
              </w:rPr>
              <w:t>3</w:t>
            </w:r>
          </w:p>
        </w:tc>
        <w:tc>
          <w:tcPr>
            <w:tcW w:w="2283" w:type="dxa"/>
          </w:tcPr>
          <w:p w14:paraId="4FB74815" w14:textId="77777777" w:rsidR="009A4578" w:rsidRPr="00C35EA7" w:rsidRDefault="009A4578" w:rsidP="009A4578">
            <w:pPr>
              <w:rPr>
                <w:lang w:val="fr-FR"/>
              </w:rPr>
            </w:pPr>
          </w:p>
        </w:tc>
      </w:tr>
      <w:tr w:rsidR="009A4578" w14:paraId="21B63DBD" w14:textId="77777777" w:rsidTr="00C35EA7">
        <w:trPr>
          <w:jc w:val="center"/>
        </w:trPr>
        <w:tc>
          <w:tcPr>
            <w:tcW w:w="449" w:type="dxa"/>
          </w:tcPr>
          <w:p w14:paraId="6CE3CEC4" w14:textId="77777777" w:rsidR="009A4578" w:rsidRPr="00C35EA7" w:rsidRDefault="009A4578" w:rsidP="009A4578">
            <w:pPr>
              <w:rPr>
                <w:lang w:val="fr-FR"/>
              </w:rPr>
            </w:pPr>
            <w:r w:rsidRPr="00C35EA7">
              <w:rPr>
                <w:lang w:val="fr-FR"/>
              </w:rPr>
              <w:t>2</w:t>
            </w:r>
          </w:p>
        </w:tc>
        <w:tc>
          <w:tcPr>
            <w:tcW w:w="2283" w:type="dxa"/>
          </w:tcPr>
          <w:p w14:paraId="7A80291D" w14:textId="77777777" w:rsidR="009A4578" w:rsidRPr="00C35EA7" w:rsidRDefault="009A4578" w:rsidP="009A4578">
            <w:pPr>
              <w:rPr>
                <w:lang w:val="fr-FR"/>
              </w:rPr>
            </w:pPr>
          </w:p>
        </w:tc>
      </w:tr>
      <w:tr w:rsidR="009A4578" w14:paraId="0C058230" w14:textId="77777777" w:rsidTr="00C35EA7">
        <w:trPr>
          <w:jc w:val="center"/>
        </w:trPr>
        <w:tc>
          <w:tcPr>
            <w:tcW w:w="449" w:type="dxa"/>
          </w:tcPr>
          <w:p w14:paraId="676B4D68" w14:textId="77777777" w:rsidR="009A4578" w:rsidRPr="00C35EA7" w:rsidRDefault="009A4578" w:rsidP="009A4578">
            <w:pPr>
              <w:rPr>
                <w:lang w:val="fr-FR"/>
              </w:rPr>
            </w:pPr>
            <w:r w:rsidRPr="00C35EA7">
              <w:rPr>
                <w:lang w:val="fr-FR"/>
              </w:rPr>
              <w:t>1</w:t>
            </w:r>
          </w:p>
        </w:tc>
        <w:tc>
          <w:tcPr>
            <w:tcW w:w="2283" w:type="dxa"/>
          </w:tcPr>
          <w:p w14:paraId="1A856F24" w14:textId="77777777" w:rsidR="009A4578" w:rsidRPr="00C35EA7" w:rsidRDefault="009A4578" w:rsidP="009A4578">
            <w:pPr>
              <w:rPr>
                <w:lang w:val="fr-FR"/>
              </w:rPr>
            </w:pPr>
          </w:p>
        </w:tc>
      </w:tr>
    </w:tbl>
    <w:p w14:paraId="4A601133" w14:textId="77777777" w:rsidR="009A4578" w:rsidRPr="009A4578" w:rsidRDefault="009A4578" w:rsidP="009A4578">
      <w:pPr>
        <w:rPr>
          <w:szCs w:val="38"/>
          <w:lang w:val="fr-FR" w:eastAsia="en-GB"/>
        </w:rPr>
      </w:pPr>
      <w:r w:rsidRPr="009A4578">
        <w:rPr>
          <w:lang w:val="fr-FR"/>
        </w:rPr>
        <w:t>(</w:t>
      </w:r>
      <w:r w:rsidRPr="009A4578">
        <w:rPr>
          <w:szCs w:val="38"/>
          <w:lang w:val="fr-FR" w:eastAsia="en-GB"/>
        </w:rPr>
        <w:t>BIB 2713)</w:t>
      </w:r>
    </w:p>
    <w:p w14:paraId="6280C058" w14:textId="77777777" w:rsidR="009A4578" w:rsidRPr="009A4578" w:rsidRDefault="009A4578" w:rsidP="009A4578">
      <w:pPr>
        <w:rPr>
          <w:lang w:val="fr-FR"/>
        </w:rPr>
      </w:pPr>
    </w:p>
    <w:p w14:paraId="005FE29D" w14:textId="77777777" w:rsidR="009A4578" w:rsidRPr="009A4578" w:rsidRDefault="009A4578" w:rsidP="009A4578">
      <w:pPr>
        <w:rPr>
          <w:lang w:val="fr-FR"/>
        </w:rPr>
      </w:pPr>
    </w:p>
    <w:p w14:paraId="79855110" w14:textId="77777777" w:rsidR="009A4578" w:rsidRPr="009A4578" w:rsidRDefault="009A4578" w:rsidP="009A4578">
      <w:pPr>
        <w:pStyle w:val="Heading4"/>
      </w:pPr>
      <w:r w:rsidRPr="009A4578">
        <w:t>Phase 4</w:t>
      </w:r>
    </w:p>
    <w:p w14:paraId="0A83BD37" w14:textId="77777777" w:rsidR="009A4578" w:rsidRPr="009A4578" w:rsidRDefault="009A4578" w:rsidP="009A4578">
      <w:pPr>
        <w:rPr>
          <w:lang w:val="fr-FR"/>
        </w:rPr>
      </w:pPr>
    </w:p>
    <w:p w14:paraId="7AFEA624" w14:textId="3A166CAE" w:rsidR="009A4578" w:rsidRPr="009A4578" w:rsidRDefault="00000000" w:rsidP="009A4578">
      <w:pPr>
        <w:rPr>
          <w:lang w:val="fr-FR"/>
        </w:rPr>
      </w:pPr>
      <w:hyperlink r:id="rId2762" w:anchor="Cul_Schemat_France_t_peintes_ba" w:history="1">
        <w:r w:rsidR="009A4578" w:rsidRPr="009A4578">
          <w:rPr>
            <w:rStyle w:val="Hyperlink"/>
            <w:lang w:val="fr-FR"/>
          </w:rPr>
          <w:t>peinture au bâton de colorant</w:t>
        </w:r>
      </w:hyperlink>
      <w:r w:rsidR="009A4578" w:rsidRPr="009A4578">
        <w:rPr>
          <w:lang w:val="fr-FR"/>
        </w:rPr>
        <w:t xml:space="preserve"> </w:t>
      </w:r>
      <w:r w:rsidR="009A4578">
        <w:rPr>
          <w:lang w:val="fr-FR"/>
        </w:rPr>
        <w:t xml:space="preserve">= </w:t>
      </w:r>
      <w:r w:rsidR="009A4578" w:rsidRPr="009A4578">
        <w:rPr>
          <w:lang w:val="fr-FR"/>
        </w:rPr>
        <w:t xml:space="preserve">milieu du </w:t>
      </w:r>
      <w:hyperlink r:id="rId2763" w:anchor="Cul_Moyen_Age" w:history="1">
        <w:r w:rsidR="009A4578" w:rsidRPr="009A4578">
          <w:rPr>
            <w:rStyle w:val="Hyperlink"/>
            <w:lang w:val="fr-FR"/>
          </w:rPr>
          <w:t>Moyen-Age</w:t>
        </w:r>
      </w:hyperlink>
      <w:r w:rsidR="009A4578" w:rsidRPr="009A4578">
        <w:rPr>
          <w:lang w:val="fr-FR"/>
        </w:rPr>
        <w:t xml:space="preserve"> (BIB Gonzales-Tablas Sastre, 1980 in BIB 2398)</w:t>
      </w:r>
    </w:p>
    <w:p w14:paraId="1638B801" w14:textId="77777777" w:rsidR="009A4578" w:rsidRPr="009A4578" w:rsidRDefault="009A4578" w:rsidP="009A4578">
      <w:pPr>
        <w:rPr>
          <w:lang w:val="fr-FR"/>
        </w:rPr>
      </w:pPr>
    </w:p>
    <w:p w14:paraId="18F7BAD5" w14:textId="77777777" w:rsidR="009A4578" w:rsidRPr="009A4578" w:rsidRDefault="009A4578" w:rsidP="009A4578">
      <w:pPr>
        <w:rPr>
          <w:lang w:val="fr-FR"/>
        </w:rPr>
      </w:pPr>
    </w:p>
    <w:p w14:paraId="72C74741" w14:textId="77777777" w:rsidR="009A4578" w:rsidRDefault="009A4578" w:rsidP="009A4578">
      <w:pPr>
        <w:pStyle w:val="Heading3"/>
      </w:pPr>
      <w:r>
        <w:t>Ensembles et figures</w:t>
      </w:r>
    </w:p>
    <w:p w14:paraId="62058C8F" w14:textId="77777777" w:rsidR="009A4578" w:rsidRDefault="009A4578" w:rsidP="009A4578">
      <w:pPr>
        <w:rPr>
          <w:lang w:val="fr-FR"/>
        </w:rPr>
      </w:pPr>
    </w:p>
    <w:p w14:paraId="09EE4536" w14:textId="77777777" w:rsidR="009A4578" w:rsidRDefault="009A4578" w:rsidP="009A4578">
      <w:pPr>
        <w:pStyle w:val="Heading4"/>
      </w:pPr>
      <w:r>
        <w:t>E4</w:t>
      </w:r>
    </w:p>
    <w:p w14:paraId="14E1D461" w14:textId="77777777" w:rsidR="009A4578" w:rsidRDefault="009A4578" w:rsidP="009A4578">
      <w:pPr>
        <w:rPr>
          <w:lang w:val="fr-FR"/>
        </w:rPr>
      </w:pPr>
    </w:p>
    <w:p w14:paraId="369D43B6" w14:textId="77777777" w:rsidR="009A4578" w:rsidRPr="009A4578" w:rsidRDefault="009A4578" w:rsidP="009A4578">
      <w:pPr>
        <w:rPr>
          <w:lang w:val="fr-FR"/>
        </w:rPr>
      </w:pPr>
      <w:r>
        <w:rPr>
          <w:lang w:val="fr-FR"/>
        </w:rPr>
        <w:t>fig. 3 = phase 4</w:t>
      </w:r>
    </w:p>
    <w:p w14:paraId="4A3B78FB" w14:textId="77777777" w:rsidR="009A4578" w:rsidRDefault="009A4578" w:rsidP="009A4578">
      <w:pPr>
        <w:rPr>
          <w:lang w:val="fr-FR"/>
        </w:rPr>
      </w:pPr>
    </w:p>
    <w:p w14:paraId="669D032F" w14:textId="77777777" w:rsidR="009A4578" w:rsidRDefault="009A4578" w:rsidP="009A4578">
      <w:pPr>
        <w:rPr>
          <w:lang w:val="fr-FR"/>
        </w:rPr>
      </w:pPr>
    </w:p>
    <w:p w14:paraId="308FFF49" w14:textId="77777777" w:rsidR="009A4578" w:rsidRDefault="009A4578" w:rsidP="009A4578">
      <w:pPr>
        <w:pStyle w:val="Heading4"/>
      </w:pPr>
      <w:r>
        <w:t>E28</w:t>
      </w:r>
    </w:p>
    <w:p w14:paraId="1F416BDD" w14:textId="77777777" w:rsidR="009A4578" w:rsidRDefault="009A4578" w:rsidP="009A4578">
      <w:pPr>
        <w:rPr>
          <w:lang w:val="fr-FR"/>
        </w:rPr>
      </w:pPr>
    </w:p>
    <w:p w14:paraId="2BD3B6AF" w14:textId="77777777" w:rsidR="009A4578" w:rsidRPr="009A4578" w:rsidRDefault="009A4578" w:rsidP="009A4578">
      <w:pPr>
        <w:rPr>
          <w:lang w:val="fr-FR"/>
        </w:rPr>
      </w:pPr>
      <w:r>
        <w:rPr>
          <w:lang w:val="fr-FR"/>
        </w:rPr>
        <w:t>fig. 3 = phase 4</w:t>
      </w:r>
    </w:p>
    <w:p w14:paraId="7414104B" w14:textId="77777777" w:rsidR="009A4578" w:rsidRPr="009A4578" w:rsidRDefault="009A4578" w:rsidP="00067DAA">
      <w:pPr>
        <w:rPr>
          <w:lang w:val="fr-FR"/>
        </w:rPr>
      </w:pPr>
    </w:p>
    <w:p w14:paraId="40C1FA58" w14:textId="77777777" w:rsidR="00067DAA" w:rsidRPr="0032190F" w:rsidRDefault="00067DAA" w:rsidP="00426FF9">
      <w:pPr>
        <w:pStyle w:val="Heading1"/>
      </w:pPr>
      <w:r w:rsidRPr="0032190F">
        <w:lastRenderedPageBreak/>
        <w:t>PALLA RUBIA</w:t>
      </w:r>
    </w:p>
    <w:p w14:paraId="6CADC76D" w14:textId="6471B8C9" w:rsidR="00746131" w:rsidRPr="0032190F" w:rsidRDefault="00067DAA" w:rsidP="00746131">
      <w:pPr>
        <w:rPr>
          <w:lang w:val="fr-FR"/>
        </w:rPr>
      </w:pPr>
      <w:r w:rsidRPr="0032190F">
        <w:rPr>
          <w:lang w:val="fr-FR"/>
        </w:rPr>
        <w:t>Palla Rubia (</w:t>
      </w:r>
      <w:r w:rsidR="009A4578" w:rsidRPr="009A4578">
        <w:rPr>
          <w:lang w:val="fr-FR"/>
        </w:rPr>
        <w:t>Salamanca</w:t>
      </w:r>
      <w:r w:rsidRPr="0032190F">
        <w:rPr>
          <w:lang w:val="fr-FR"/>
        </w:rPr>
        <w:t>, Espagne)</w:t>
      </w:r>
      <w:r w:rsidR="00746131" w:rsidRPr="0032190F">
        <w:rPr>
          <w:lang w:val="fr-FR"/>
        </w:rPr>
        <w:t xml:space="preserve"> , abri peint, "</w:t>
      </w:r>
      <w:hyperlink r:id="rId2764" w:anchor="Cul_Schemat_Espagne" w:history="1">
        <w:r w:rsidR="00746131" w:rsidRPr="0032190F">
          <w:rPr>
            <w:rStyle w:val="Hyperlink"/>
            <w:lang w:val="fr-FR"/>
          </w:rPr>
          <w:t>art schématique ibérique</w:t>
        </w:r>
      </w:hyperlink>
      <w:r w:rsidR="00746131" w:rsidRPr="0032190F">
        <w:rPr>
          <w:lang w:val="fr-FR"/>
        </w:rPr>
        <w:t>" pour J. Abelanet (BIB 1738 fig. 31)</w:t>
      </w:r>
      <w:r w:rsidR="00D03BDA" w:rsidRPr="0032190F">
        <w:rPr>
          <w:lang w:val="fr-FR"/>
        </w:rPr>
        <w:t xml:space="preserve"> </w:t>
      </w:r>
      <w:hyperlink r:id="rId2765" w:anchor="Cul_Art_TAC_T_g_scalariforme" w:history="1">
        <w:r w:rsidR="00A8166F" w:rsidRPr="0032190F">
          <w:rPr>
            <w:rStyle w:val="Hyperlink"/>
            <w:lang w:val="fr-FR"/>
          </w:rPr>
          <w:t>scalariformes</w:t>
        </w:r>
      </w:hyperlink>
      <w:r w:rsidR="00A8166F" w:rsidRPr="0032190F">
        <w:rPr>
          <w:lang w:val="fr-FR"/>
        </w:rPr>
        <w:t xml:space="preserve"> </w:t>
      </w:r>
      <w:r w:rsidR="00D03BDA" w:rsidRPr="0032190F">
        <w:rPr>
          <w:lang w:val="fr-FR"/>
        </w:rPr>
        <w:t>(BIB 1738 fig. 24)</w:t>
      </w:r>
    </w:p>
    <w:p w14:paraId="61C8890C" w14:textId="77777777" w:rsidR="00067DAA" w:rsidRPr="0032190F" w:rsidRDefault="00067DAA" w:rsidP="00067DAA">
      <w:pPr>
        <w:rPr>
          <w:lang w:val="fr-FR"/>
        </w:rPr>
      </w:pPr>
    </w:p>
    <w:p w14:paraId="653E734A" w14:textId="77777777" w:rsidR="00067DAA" w:rsidRPr="0032190F" w:rsidRDefault="00067DAA" w:rsidP="00426FF9">
      <w:pPr>
        <w:pStyle w:val="Heading1"/>
      </w:pPr>
      <w:r w:rsidRPr="0032190F">
        <w:t>PENA ESCRITA</w:t>
      </w:r>
    </w:p>
    <w:p w14:paraId="27D9C73C" w14:textId="4C4BC881" w:rsidR="00746131" w:rsidRPr="0032190F" w:rsidRDefault="00067DAA" w:rsidP="00746131">
      <w:pPr>
        <w:rPr>
          <w:lang w:val="fr-FR"/>
        </w:rPr>
      </w:pPr>
      <w:r w:rsidRPr="0032190F">
        <w:rPr>
          <w:lang w:val="fr-FR"/>
        </w:rPr>
        <w:t xml:space="preserve">Pena Escrita </w:t>
      </w:r>
      <w:r w:rsidR="001607B1" w:rsidRPr="0032190F">
        <w:rPr>
          <w:lang w:val="fr-FR"/>
        </w:rPr>
        <w:t xml:space="preserve">de Fuencaliente </w:t>
      </w:r>
      <w:r w:rsidRPr="0032190F">
        <w:rPr>
          <w:lang w:val="fr-FR"/>
        </w:rPr>
        <w:t>(Ciudada Real, Espagne)</w:t>
      </w:r>
      <w:r w:rsidR="00746131" w:rsidRPr="0032190F">
        <w:rPr>
          <w:lang w:val="fr-FR"/>
        </w:rPr>
        <w:t xml:space="preserve"> , abri peint, "</w:t>
      </w:r>
      <w:hyperlink r:id="rId2766" w:anchor="Cul_Schemat_Espagne" w:history="1">
        <w:r w:rsidR="00746131" w:rsidRPr="0032190F">
          <w:rPr>
            <w:rStyle w:val="Hyperlink"/>
            <w:lang w:val="fr-FR"/>
          </w:rPr>
          <w:t>art schématique ibérique</w:t>
        </w:r>
      </w:hyperlink>
      <w:r w:rsidR="00746131" w:rsidRPr="0032190F">
        <w:rPr>
          <w:lang w:val="fr-FR"/>
        </w:rPr>
        <w:t>" pour J. Abelanet (BIB 1738 fig. 31)</w:t>
      </w:r>
      <w:r w:rsidR="00D019B2" w:rsidRPr="0032190F">
        <w:rPr>
          <w:lang w:val="fr-FR"/>
        </w:rPr>
        <w:t xml:space="preserve"> </w:t>
      </w:r>
      <w:r w:rsidR="001607B1" w:rsidRPr="0032190F">
        <w:rPr>
          <w:lang w:val="fr-FR"/>
        </w:rPr>
        <w:t>anthropomorphe sytlisé (BIB 1738 fig. 23)</w:t>
      </w:r>
      <w:r w:rsidR="00732DBB" w:rsidRPr="0032190F">
        <w:rPr>
          <w:lang w:val="fr-FR"/>
        </w:rPr>
        <w:t xml:space="preserve"> et personnage accroupi (femme ?) (BIB 1738 fig. 25) et anthropomorphes accroupis [dont un douteux] (BIB 1738 fig. 25)</w:t>
      </w:r>
    </w:p>
    <w:p w14:paraId="68BD0B1B" w14:textId="77777777" w:rsidR="00732DBB" w:rsidRPr="0032190F" w:rsidRDefault="00732DBB" w:rsidP="00746131">
      <w:pPr>
        <w:rPr>
          <w:lang w:val="fr-FR"/>
        </w:rPr>
      </w:pPr>
      <w:r w:rsidRPr="0032190F">
        <w:rPr>
          <w:lang w:val="fr-FR"/>
        </w:rPr>
        <w:t xml:space="preserve">Groupe de signes anthropomorphes et zoomorphes. L'association des anthropomorphes </w:t>
      </w:r>
      <w:r w:rsidR="00412AED" w:rsidRPr="0032190F">
        <w:rPr>
          <w:lang w:val="fr-FR"/>
        </w:rPr>
        <w:t xml:space="preserve">par couples (8 groupes formés d'un personnage debout à sexe viril et d'un prsonnage accroupi démontre la signification féminine du signe </w:t>
      </w:r>
      <w:r w:rsidR="00D732A2">
        <w:rPr>
          <w:lang w:val="fr-FR"/>
        </w:rPr>
        <w:t>'</w:t>
      </w:r>
      <w:r w:rsidR="00412AED" w:rsidRPr="0032190F">
        <w:rPr>
          <w:lang w:val="fr-FR"/>
        </w:rPr>
        <w:t>accroupi</w:t>
      </w:r>
      <w:r w:rsidR="00D732A2">
        <w:rPr>
          <w:lang w:val="fr-FR"/>
        </w:rPr>
        <w:t>'</w:t>
      </w:r>
      <w:r w:rsidR="00412AED" w:rsidRPr="0032190F">
        <w:rPr>
          <w:lang w:val="fr-FR"/>
        </w:rPr>
        <w:t xml:space="preserve"> pour J. Abelanet (BIB 1738 fig. 25)</w:t>
      </w:r>
    </w:p>
    <w:p w14:paraId="3760017F" w14:textId="77777777" w:rsidR="00067DAA" w:rsidRPr="0032190F" w:rsidRDefault="00067DAA" w:rsidP="00067DAA">
      <w:pPr>
        <w:rPr>
          <w:lang w:val="fr-FR"/>
        </w:rPr>
      </w:pPr>
    </w:p>
    <w:p w14:paraId="7926342F" w14:textId="77777777" w:rsidR="00067DAA" w:rsidRPr="0032190F" w:rsidRDefault="00067DAA" w:rsidP="00426FF9">
      <w:pPr>
        <w:pStyle w:val="Heading1"/>
      </w:pPr>
      <w:r w:rsidRPr="0032190F">
        <w:t>PENA ESCRITA DE TARBENA</w:t>
      </w:r>
    </w:p>
    <w:p w14:paraId="49ACE11D" w14:textId="64B5ED4E" w:rsidR="00746131" w:rsidRPr="0032190F" w:rsidRDefault="00067DAA" w:rsidP="00746131">
      <w:pPr>
        <w:rPr>
          <w:lang w:val="fr-FR"/>
        </w:rPr>
      </w:pPr>
      <w:r w:rsidRPr="0032190F">
        <w:rPr>
          <w:lang w:val="fr-FR"/>
        </w:rPr>
        <w:t>Pena Escrita de Tarbena (Alicante, Espagne)</w:t>
      </w:r>
      <w:r w:rsidR="00746131" w:rsidRPr="0032190F">
        <w:rPr>
          <w:lang w:val="fr-FR"/>
        </w:rPr>
        <w:t xml:space="preserve"> , abri peint, "</w:t>
      </w:r>
      <w:hyperlink r:id="rId2767" w:anchor="Cul_Schemat_Espagne" w:history="1">
        <w:r w:rsidR="00746131" w:rsidRPr="0032190F">
          <w:rPr>
            <w:rStyle w:val="Hyperlink"/>
            <w:lang w:val="fr-FR"/>
          </w:rPr>
          <w:t>art schématique ibérique</w:t>
        </w:r>
      </w:hyperlink>
      <w:r w:rsidR="00746131" w:rsidRPr="0032190F">
        <w:rPr>
          <w:lang w:val="fr-FR"/>
        </w:rPr>
        <w:t>" pour J. Abelanet (BIB 1738 fig. 31)</w:t>
      </w:r>
      <w:r w:rsidR="00D019B2" w:rsidRPr="0032190F">
        <w:rPr>
          <w:lang w:val="fr-FR"/>
        </w:rPr>
        <w:t xml:space="preserve"> </w:t>
      </w:r>
      <w:r w:rsidR="005A6EB6" w:rsidRPr="0032190F">
        <w:rPr>
          <w:lang w:val="fr-FR"/>
        </w:rPr>
        <w:t>"visage oc</w:t>
      </w:r>
      <w:r w:rsidR="00D019B2" w:rsidRPr="0032190F">
        <w:rPr>
          <w:lang w:val="fr-FR"/>
        </w:rPr>
        <w:t xml:space="preserve">ulé" </w:t>
      </w:r>
      <w:r w:rsidR="00F33E00" w:rsidRPr="0032190F">
        <w:rPr>
          <w:lang w:val="fr-FR"/>
        </w:rPr>
        <w:t>[</w:t>
      </w:r>
      <w:hyperlink r:id="rId2768" w:anchor="Cul_Art_TAC_T_a_idole_cylindre" w:history="1">
        <w:r w:rsidR="00F33E00" w:rsidRPr="0032190F">
          <w:rPr>
            <w:rStyle w:val="Hyperlink"/>
            <w:lang w:val="fr-FR"/>
          </w:rPr>
          <w:t>idoles cylindriques</w:t>
        </w:r>
      </w:hyperlink>
      <w:r w:rsidR="00F33E00" w:rsidRPr="0032190F">
        <w:rPr>
          <w:lang w:val="fr-FR"/>
        </w:rPr>
        <w:t xml:space="preserve">] </w:t>
      </w:r>
      <w:r w:rsidR="00D019B2" w:rsidRPr="0032190F">
        <w:rPr>
          <w:lang w:val="fr-FR"/>
        </w:rPr>
        <w:t>(BIB 1738 fig. 19)</w:t>
      </w:r>
    </w:p>
    <w:p w14:paraId="08450110" w14:textId="77777777" w:rsidR="00067DAA" w:rsidRPr="0032190F" w:rsidRDefault="00067DAA" w:rsidP="00067DAA">
      <w:pPr>
        <w:rPr>
          <w:lang w:val="fr-FR"/>
        </w:rPr>
      </w:pPr>
    </w:p>
    <w:p w14:paraId="5A466906" w14:textId="77777777" w:rsidR="00067DAA" w:rsidRPr="0032190F" w:rsidRDefault="00067DAA" w:rsidP="00426FF9">
      <w:pPr>
        <w:pStyle w:val="Heading1"/>
      </w:pPr>
      <w:r w:rsidRPr="0032190F">
        <w:t>PENON DE LA CUEVA</w:t>
      </w:r>
    </w:p>
    <w:p w14:paraId="5A37FD72" w14:textId="35370C11" w:rsidR="00746131" w:rsidRPr="0032190F" w:rsidRDefault="00067DAA" w:rsidP="00746131">
      <w:pPr>
        <w:rPr>
          <w:lang w:val="fr-FR"/>
        </w:rPr>
      </w:pPr>
      <w:r w:rsidRPr="0032190F">
        <w:rPr>
          <w:lang w:val="fr-FR"/>
        </w:rPr>
        <w:t>Penon de la Cueva (Cadix, Espagne)</w:t>
      </w:r>
      <w:r w:rsidR="00746131" w:rsidRPr="0032190F">
        <w:rPr>
          <w:lang w:val="fr-FR"/>
        </w:rPr>
        <w:t xml:space="preserve"> , abri peint, "</w:t>
      </w:r>
      <w:hyperlink r:id="rId2769" w:anchor="Cul_Schemat_Espagne" w:history="1">
        <w:r w:rsidR="00746131" w:rsidRPr="0032190F">
          <w:rPr>
            <w:rStyle w:val="Hyperlink"/>
            <w:lang w:val="fr-FR"/>
          </w:rPr>
          <w:t>art schématique ibérique</w:t>
        </w:r>
      </w:hyperlink>
      <w:r w:rsidR="00746131" w:rsidRPr="0032190F">
        <w:rPr>
          <w:lang w:val="fr-FR"/>
        </w:rPr>
        <w:t>" pour J. Abelanet (BIB 1738 fig. 31)</w:t>
      </w:r>
    </w:p>
    <w:p w14:paraId="3102D854" w14:textId="77777777" w:rsidR="00067DAA" w:rsidRPr="0032190F" w:rsidRDefault="00067DAA" w:rsidP="00067DAA">
      <w:pPr>
        <w:rPr>
          <w:lang w:val="fr-FR"/>
        </w:rPr>
      </w:pPr>
    </w:p>
    <w:p w14:paraId="5531E728" w14:textId="77777777" w:rsidR="00067DAA" w:rsidRPr="0032190F" w:rsidRDefault="00067DAA" w:rsidP="00426FF9">
      <w:pPr>
        <w:pStyle w:val="Heading1"/>
      </w:pPr>
      <w:r w:rsidRPr="0032190F">
        <w:t>PENON DE LA VISERA</w:t>
      </w:r>
    </w:p>
    <w:p w14:paraId="767DBECC" w14:textId="1FCA1618" w:rsidR="00746131" w:rsidRPr="0032190F" w:rsidRDefault="00067DAA" w:rsidP="00746131">
      <w:pPr>
        <w:rPr>
          <w:lang w:val="fr-FR"/>
        </w:rPr>
      </w:pPr>
      <w:r w:rsidRPr="0032190F">
        <w:rPr>
          <w:lang w:val="fr-FR"/>
        </w:rPr>
        <w:t>Penon de la Visera (Soria, Espagne)</w:t>
      </w:r>
      <w:r w:rsidR="00746131" w:rsidRPr="0032190F">
        <w:rPr>
          <w:lang w:val="fr-FR"/>
        </w:rPr>
        <w:t xml:space="preserve"> , abri peint, "</w:t>
      </w:r>
      <w:hyperlink r:id="rId2770" w:anchor="Cul_Schemat_Espagne" w:history="1">
        <w:r w:rsidR="00746131" w:rsidRPr="0032190F">
          <w:rPr>
            <w:rStyle w:val="Hyperlink"/>
            <w:lang w:val="fr-FR"/>
          </w:rPr>
          <w:t>art schématique ibérique</w:t>
        </w:r>
      </w:hyperlink>
      <w:r w:rsidR="00746131" w:rsidRPr="0032190F">
        <w:rPr>
          <w:lang w:val="fr-FR"/>
        </w:rPr>
        <w:t>" pour J. Abelanet (BIB 1738 fig. 31)</w:t>
      </w:r>
      <w:r w:rsidR="000855A4" w:rsidRPr="0032190F">
        <w:rPr>
          <w:lang w:val="fr-FR"/>
        </w:rPr>
        <w:t xml:space="preserve"> personnage avec un ornement de taille [~arboriforme] (BIB 1738 fig. 22)</w:t>
      </w:r>
    </w:p>
    <w:p w14:paraId="510D8D12" w14:textId="77777777" w:rsidR="00067DAA" w:rsidRPr="0032190F" w:rsidRDefault="00067DAA" w:rsidP="00067DAA">
      <w:pPr>
        <w:rPr>
          <w:lang w:val="fr-FR"/>
        </w:rPr>
      </w:pPr>
    </w:p>
    <w:p w14:paraId="0FE9DA36" w14:textId="77777777" w:rsidR="00067DAA" w:rsidRPr="0032190F" w:rsidRDefault="00067DAA" w:rsidP="00426FF9">
      <w:pPr>
        <w:pStyle w:val="Heading1"/>
      </w:pPr>
      <w:r w:rsidRPr="0032190F">
        <w:t>PENON GRANDE DE HORNACHOS</w:t>
      </w:r>
    </w:p>
    <w:p w14:paraId="196507F6" w14:textId="2C34A3F6" w:rsidR="00746131" w:rsidRPr="0032190F" w:rsidRDefault="00067DAA" w:rsidP="00746131">
      <w:pPr>
        <w:rPr>
          <w:lang w:val="fr-FR"/>
        </w:rPr>
      </w:pPr>
      <w:r w:rsidRPr="0032190F">
        <w:rPr>
          <w:lang w:val="fr-FR"/>
        </w:rPr>
        <w:t>Penon Grande de Hornachos (Badajoz, Espagne)</w:t>
      </w:r>
      <w:r w:rsidR="00746131" w:rsidRPr="0032190F">
        <w:rPr>
          <w:lang w:val="fr-FR"/>
        </w:rPr>
        <w:t xml:space="preserve"> , abri peint, "</w:t>
      </w:r>
      <w:hyperlink r:id="rId2771" w:anchor="Cul_Schemat_Espagne" w:history="1">
        <w:r w:rsidR="00746131" w:rsidRPr="0032190F">
          <w:rPr>
            <w:rStyle w:val="Hyperlink"/>
            <w:lang w:val="fr-FR"/>
          </w:rPr>
          <w:t>art schématique ibérique</w:t>
        </w:r>
      </w:hyperlink>
      <w:r w:rsidR="00746131" w:rsidRPr="0032190F">
        <w:rPr>
          <w:lang w:val="fr-FR"/>
        </w:rPr>
        <w:t>" pour J. Abelanet (BIB 1738 fig. 31)</w:t>
      </w:r>
      <w:r w:rsidR="00D03BDA" w:rsidRPr="0032190F">
        <w:rPr>
          <w:lang w:val="fr-FR"/>
        </w:rPr>
        <w:t xml:space="preserve"> Arboriforme (BIB 1738 fig. 24)</w:t>
      </w:r>
    </w:p>
    <w:p w14:paraId="53EF20A3" w14:textId="77777777" w:rsidR="00067DAA" w:rsidRPr="0032190F" w:rsidRDefault="00067DAA" w:rsidP="00067DAA">
      <w:pPr>
        <w:rPr>
          <w:lang w:val="fr-FR"/>
        </w:rPr>
      </w:pPr>
    </w:p>
    <w:p w14:paraId="17C3F6DE" w14:textId="77777777" w:rsidR="00067DAA" w:rsidRPr="0032190F" w:rsidRDefault="00067DAA" w:rsidP="00426FF9">
      <w:pPr>
        <w:pStyle w:val="Heading1"/>
      </w:pPr>
      <w:r w:rsidRPr="0032190F">
        <w:t>PIEDRAS DE LA CERA</w:t>
      </w:r>
    </w:p>
    <w:p w14:paraId="53E25A78" w14:textId="4AE43399" w:rsidR="00746131" w:rsidRPr="0032190F" w:rsidRDefault="00067DAA" w:rsidP="00746131">
      <w:pPr>
        <w:rPr>
          <w:lang w:val="fr-FR"/>
        </w:rPr>
      </w:pPr>
      <w:r w:rsidRPr="0032190F">
        <w:rPr>
          <w:lang w:val="fr-FR"/>
        </w:rPr>
        <w:t>Piedras de la Cera (</w:t>
      </w:r>
      <w:r w:rsidR="001607B1" w:rsidRPr="0032190F">
        <w:rPr>
          <w:lang w:val="fr-FR"/>
        </w:rPr>
        <w:t xml:space="preserve">Lubrin, </w:t>
      </w:r>
      <w:r w:rsidRPr="0032190F">
        <w:rPr>
          <w:lang w:val="fr-FR"/>
        </w:rPr>
        <w:t>Almeria, Espagne)</w:t>
      </w:r>
      <w:r w:rsidR="00746131" w:rsidRPr="0032190F">
        <w:rPr>
          <w:lang w:val="fr-FR"/>
        </w:rPr>
        <w:t xml:space="preserve"> , abri peint, "</w:t>
      </w:r>
      <w:hyperlink r:id="rId2772" w:anchor="Cul_Schemat_Espagne" w:history="1">
        <w:r w:rsidR="00746131" w:rsidRPr="0032190F">
          <w:rPr>
            <w:rStyle w:val="Hyperlink"/>
            <w:lang w:val="fr-FR"/>
          </w:rPr>
          <w:t>art schématique ibérique</w:t>
        </w:r>
      </w:hyperlink>
      <w:r w:rsidR="00746131" w:rsidRPr="0032190F">
        <w:rPr>
          <w:lang w:val="fr-FR"/>
        </w:rPr>
        <w:t>" pour J. Abelanet (BIB 1738 fig. 31)</w:t>
      </w:r>
      <w:r w:rsidR="001607B1" w:rsidRPr="0032190F">
        <w:rPr>
          <w:lang w:val="fr-FR"/>
        </w:rPr>
        <w:t xml:space="preserve"> anthropomorphe sytlisé (BIB 1738 fig. 23)</w:t>
      </w:r>
    </w:p>
    <w:p w14:paraId="2DB593CC" w14:textId="77777777" w:rsidR="00067DAA" w:rsidRPr="0032190F" w:rsidRDefault="00067DAA" w:rsidP="00067DAA">
      <w:pPr>
        <w:rPr>
          <w:lang w:val="fr-FR"/>
        </w:rPr>
      </w:pPr>
    </w:p>
    <w:p w14:paraId="29F3C9A9" w14:textId="77777777" w:rsidR="00067DAA" w:rsidRPr="00441DDE" w:rsidRDefault="00067DAA" w:rsidP="00426FF9">
      <w:pPr>
        <w:pStyle w:val="Heading1"/>
      </w:pPr>
      <w:bookmarkStart w:id="1207" w:name="Sit_Piruetano"/>
      <w:r w:rsidRPr="00441DDE">
        <w:t>PIRUETANO</w:t>
      </w:r>
    </w:p>
    <w:bookmarkEnd w:id="1207"/>
    <w:p w14:paraId="088C15FD" w14:textId="3E24C6D7" w:rsidR="00746131" w:rsidRPr="00441DDE" w:rsidRDefault="00067DAA" w:rsidP="00746131">
      <w:pPr>
        <w:rPr>
          <w:lang w:val="fr-FR"/>
        </w:rPr>
      </w:pPr>
      <w:r w:rsidRPr="0032190F">
        <w:rPr>
          <w:lang w:val="fr-FR"/>
        </w:rPr>
        <w:t>Piruetano (Cadix, Espagne)</w:t>
      </w:r>
      <w:r w:rsidR="00746131" w:rsidRPr="0032190F">
        <w:rPr>
          <w:lang w:val="fr-FR"/>
        </w:rPr>
        <w:t xml:space="preserve"> , abri peint, "</w:t>
      </w:r>
      <w:hyperlink r:id="rId2773" w:anchor="Cul_Schemat_Espagne" w:history="1">
        <w:r w:rsidR="00746131" w:rsidRPr="0032190F">
          <w:rPr>
            <w:rStyle w:val="Hyperlink"/>
            <w:lang w:val="fr-FR"/>
          </w:rPr>
          <w:t>art schématique ibérique</w:t>
        </w:r>
      </w:hyperlink>
      <w:r w:rsidR="00746131" w:rsidRPr="0032190F">
        <w:rPr>
          <w:lang w:val="fr-FR"/>
        </w:rPr>
        <w:t>" pour J. Abelanet (BIB 1738 fig. 31)</w:t>
      </w:r>
      <w:r w:rsidR="001607B1" w:rsidRPr="0032190F">
        <w:rPr>
          <w:lang w:val="fr-FR"/>
        </w:rPr>
        <w:t xml:space="preserve"> anthropomorphe sytlisé (BIB 1738 fig. 23)</w:t>
      </w:r>
      <w:r w:rsidR="00D03BDA" w:rsidRPr="0032190F">
        <w:rPr>
          <w:lang w:val="fr-FR"/>
        </w:rPr>
        <w:t xml:space="preserve"> anthropomorphe à bras multiples [~arboriformes] (BIB 1738 fig. 24)</w:t>
      </w:r>
      <w:r w:rsidR="007B3EB4" w:rsidRPr="0032190F">
        <w:rPr>
          <w:lang w:val="fr-FR"/>
        </w:rPr>
        <w:t xml:space="preserve"> v. v. </w:t>
      </w:r>
      <w:hyperlink r:id="rId2774" w:anchor="Sit_Banos_Alicun" w:history="1">
        <w:r w:rsidR="007B3EB4" w:rsidRPr="00441DDE">
          <w:rPr>
            <w:rStyle w:val="Hyperlink"/>
            <w:lang w:val="fr-FR"/>
          </w:rPr>
          <w:t>Bano de Alicun</w:t>
        </w:r>
      </w:hyperlink>
    </w:p>
    <w:p w14:paraId="01344A3B" w14:textId="77777777" w:rsidR="00067DAA" w:rsidRPr="00441DDE" w:rsidRDefault="00067DAA" w:rsidP="00067DAA">
      <w:pPr>
        <w:rPr>
          <w:lang w:val="fr-FR"/>
        </w:rPr>
      </w:pPr>
    </w:p>
    <w:p w14:paraId="4E105934" w14:textId="77777777" w:rsidR="00067DAA" w:rsidRPr="00441DDE" w:rsidRDefault="00067DAA" w:rsidP="00426FF9">
      <w:pPr>
        <w:pStyle w:val="Heading1"/>
      </w:pPr>
      <w:r w:rsidRPr="00441DDE">
        <w:t>PORQUEROS</w:t>
      </w:r>
    </w:p>
    <w:p w14:paraId="643AFA54" w14:textId="7A98F3E8" w:rsidR="00746131" w:rsidRPr="0032190F" w:rsidRDefault="00067DAA" w:rsidP="00746131">
      <w:pPr>
        <w:rPr>
          <w:lang w:val="fr-FR"/>
        </w:rPr>
      </w:pPr>
      <w:r w:rsidRPr="0032190F">
        <w:rPr>
          <w:lang w:val="fr-FR"/>
        </w:rPr>
        <w:t xml:space="preserve">Porqueros (Malaga, Espagne) </w:t>
      </w:r>
      <w:r w:rsidR="00746131" w:rsidRPr="0032190F">
        <w:rPr>
          <w:lang w:val="fr-FR"/>
        </w:rPr>
        <w:t>, abri peint, "</w:t>
      </w:r>
      <w:hyperlink r:id="rId2775" w:anchor="Cul_Schemat_Espagne" w:history="1">
        <w:r w:rsidR="00746131" w:rsidRPr="0032190F">
          <w:rPr>
            <w:rStyle w:val="Hyperlink"/>
            <w:lang w:val="fr-FR"/>
          </w:rPr>
          <w:t>art schématique ibérique</w:t>
        </w:r>
      </w:hyperlink>
      <w:r w:rsidR="00746131" w:rsidRPr="0032190F">
        <w:rPr>
          <w:lang w:val="fr-FR"/>
        </w:rPr>
        <w:t>" pour J. Abelanet (BIB 1738 fig. 31)</w:t>
      </w:r>
      <w:r w:rsidR="00D03BDA" w:rsidRPr="0032190F">
        <w:rPr>
          <w:lang w:val="fr-FR"/>
        </w:rPr>
        <w:t xml:space="preserve"> anthropomorphe sytlisé (BIB 1738 fig. 23)</w:t>
      </w:r>
    </w:p>
    <w:p w14:paraId="45A25709" w14:textId="77777777" w:rsidR="00067DAA" w:rsidRPr="0032190F" w:rsidRDefault="00067DAA" w:rsidP="00067DAA">
      <w:pPr>
        <w:rPr>
          <w:lang w:val="fr-FR"/>
        </w:rPr>
      </w:pPr>
    </w:p>
    <w:p w14:paraId="7FF1CB08" w14:textId="77777777" w:rsidR="00067DAA" w:rsidRPr="00441DDE" w:rsidRDefault="00DE7496" w:rsidP="00426FF9">
      <w:pPr>
        <w:pStyle w:val="Heading1"/>
      </w:pPr>
      <w:r w:rsidRPr="00441DDE">
        <w:t>LL</w:t>
      </w:r>
      <w:r w:rsidR="00AC374E" w:rsidRPr="00441DDE">
        <w:t>ETRES</w:t>
      </w:r>
    </w:p>
    <w:p w14:paraId="7A06FF25" w14:textId="0342B607" w:rsidR="00746131" w:rsidRPr="0032190F" w:rsidRDefault="00067DAA" w:rsidP="00746131">
      <w:pPr>
        <w:rPr>
          <w:lang w:val="fr-FR"/>
        </w:rPr>
      </w:pPr>
      <w:r w:rsidRPr="0032190F">
        <w:rPr>
          <w:lang w:val="fr-FR"/>
        </w:rPr>
        <w:t>Portell de les Uetres</w:t>
      </w:r>
      <w:r w:rsidR="00DE7496" w:rsidRPr="0032190F">
        <w:rPr>
          <w:lang w:val="fr-FR"/>
        </w:rPr>
        <w:t xml:space="preserve"> [Lletres ?]</w:t>
      </w:r>
      <w:r w:rsidRPr="0032190F">
        <w:rPr>
          <w:lang w:val="fr-FR"/>
        </w:rPr>
        <w:t xml:space="preserve"> (Mas del Uort) (</w:t>
      </w:r>
      <w:r w:rsidR="0032190F">
        <w:rPr>
          <w:lang w:val="fr-FR"/>
        </w:rPr>
        <w:t xml:space="preserve">Montblanc, </w:t>
      </w:r>
      <w:r w:rsidRPr="0032190F">
        <w:rPr>
          <w:lang w:val="fr-FR"/>
        </w:rPr>
        <w:t>Tarragone, Espagne)</w:t>
      </w:r>
      <w:r w:rsidR="00746131" w:rsidRPr="0032190F">
        <w:rPr>
          <w:lang w:val="fr-FR"/>
        </w:rPr>
        <w:t xml:space="preserve"> , abri peint, "</w:t>
      </w:r>
      <w:hyperlink r:id="rId2776" w:anchor="Cul_Schemat_Espagne" w:history="1">
        <w:r w:rsidR="00746131" w:rsidRPr="0032190F">
          <w:rPr>
            <w:rStyle w:val="Hyperlink"/>
            <w:lang w:val="fr-FR"/>
          </w:rPr>
          <w:t>art schématique ibérique</w:t>
        </w:r>
      </w:hyperlink>
      <w:r w:rsidR="00746131" w:rsidRPr="0032190F">
        <w:rPr>
          <w:lang w:val="fr-FR"/>
        </w:rPr>
        <w:t>" pour J. Abelanet (BIB 1738 fig. 31)</w:t>
      </w:r>
    </w:p>
    <w:p w14:paraId="7977176A" w14:textId="77777777" w:rsidR="00067DAA" w:rsidRPr="0032190F" w:rsidRDefault="00067DAA" w:rsidP="00067DAA">
      <w:pPr>
        <w:rPr>
          <w:lang w:val="fr-FR"/>
        </w:rPr>
      </w:pPr>
    </w:p>
    <w:p w14:paraId="68CA29C7" w14:textId="77777777" w:rsidR="00067DAA" w:rsidRPr="0032190F" w:rsidRDefault="00067DAA" w:rsidP="00426FF9">
      <w:pPr>
        <w:pStyle w:val="Heading1"/>
      </w:pPr>
      <w:bookmarkStart w:id="1208" w:name="Sit_Gradas"/>
      <w:r w:rsidRPr="0032190F">
        <w:lastRenderedPageBreak/>
        <w:t xml:space="preserve">GRADAS </w:t>
      </w:r>
    </w:p>
    <w:bookmarkEnd w:id="1208"/>
    <w:p w14:paraId="2EB1A344" w14:textId="5C802A5B" w:rsidR="00746131" w:rsidRPr="0032190F" w:rsidRDefault="00067DAA" w:rsidP="00746131">
      <w:pPr>
        <w:rPr>
          <w:lang w:val="fr-FR"/>
        </w:rPr>
      </w:pPr>
      <w:r w:rsidRPr="0032190F">
        <w:rPr>
          <w:lang w:val="fr-FR"/>
        </w:rPr>
        <w:t>Puerto de las Gradas (Ciudada Real, Espagne)</w:t>
      </w:r>
      <w:r w:rsidR="00746131" w:rsidRPr="0032190F">
        <w:rPr>
          <w:lang w:val="fr-FR"/>
        </w:rPr>
        <w:t xml:space="preserve"> , abri peint, "</w:t>
      </w:r>
      <w:hyperlink r:id="rId2777" w:anchor="Cul_Schemat_Espagne" w:history="1">
        <w:r w:rsidR="00746131" w:rsidRPr="0032190F">
          <w:rPr>
            <w:rStyle w:val="Hyperlink"/>
            <w:lang w:val="fr-FR"/>
          </w:rPr>
          <w:t>art schématique ibérique</w:t>
        </w:r>
      </w:hyperlink>
      <w:r w:rsidR="00746131" w:rsidRPr="0032190F">
        <w:rPr>
          <w:lang w:val="fr-FR"/>
        </w:rPr>
        <w:t>" pour J. Abelanet (BIB 1738 fig. 31)</w:t>
      </w:r>
      <w:r w:rsidR="00D13F1B" w:rsidRPr="0032190F">
        <w:rPr>
          <w:lang w:val="fr-FR"/>
        </w:rPr>
        <w:t xml:space="preserve"> cercles à 3 barres verticales (BIB 1738 fig. 29)</w:t>
      </w:r>
    </w:p>
    <w:p w14:paraId="6FD137B9" w14:textId="77777777" w:rsidR="00067DAA" w:rsidRPr="0032190F" w:rsidRDefault="00067DAA" w:rsidP="00067DAA">
      <w:pPr>
        <w:rPr>
          <w:lang w:val="fr-FR"/>
        </w:rPr>
      </w:pPr>
    </w:p>
    <w:p w14:paraId="4853B41C" w14:textId="77777777" w:rsidR="00067DAA" w:rsidRPr="0032190F" w:rsidRDefault="00067DAA" w:rsidP="00426FF9">
      <w:pPr>
        <w:pStyle w:val="Heading1"/>
      </w:pPr>
      <w:bookmarkStart w:id="1209" w:name="Sit_Malas_Cabras"/>
      <w:r w:rsidRPr="0032190F">
        <w:t>MALAS CABRAS</w:t>
      </w:r>
    </w:p>
    <w:bookmarkEnd w:id="1209"/>
    <w:p w14:paraId="4E317268" w14:textId="3E9AD262" w:rsidR="00746131" w:rsidRPr="0032190F" w:rsidRDefault="00067DAA" w:rsidP="00746131">
      <w:pPr>
        <w:rPr>
          <w:lang w:val="fr-FR"/>
        </w:rPr>
      </w:pPr>
      <w:r w:rsidRPr="0032190F">
        <w:rPr>
          <w:lang w:val="fr-FR"/>
        </w:rPr>
        <w:t>Puerto de las Malas Cabras (Badajoz, Espagne)</w:t>
      </w:r>
      <w:r w:rsidR="00746131" w:rsidRPr="0032190F">
        <w:rPr>
          <w:lang w:val="fr-FR"/>
        </w:rPr>
        <w:t xml:space="preserve"> , abri peint, "</w:t>
      </w:r>
      <w:hyperlink r:id="rId2778" w:anchor="Cul_Schemat_Espagne" w:history="1">
        <w:r w:rsidR="00746131" w:rsidRPr="0032190F">
          <w:rPr>
            <w:rStyle w:val="Hyperlink"/>
            <w:lang w:val="fr-FR"/>
          </w:rPr>
          <w:t>art schématique ibérique</w:t>
        </w:r>
      </w:hyperlink>
      <w:r w:rsidR="00746131" w:rsidRPr="0032190F">
        <w:rPr>
          <w:lang w:val="fr-FR"/>
        </w:rPr>
        <w:t>" pour J. Abelanet (BIB 1738 fig. 31)</w:t>
      </w:r>
      <w:r w:rsidR="00D019B2" w:rsidRPr="0032190F">
        <w:rPr>
          <w:lang w:val="fr-FR"/>
        </w:rPr>
        <w:t xml:space="preserve"> silhouette bilobée (BIB 1738 fig. 21) silhouette en haltère (BIB 1738 fig. 21)</w:t>
      </w:r>
      <w:r w:rsidR="0054435C" w:rsidRPr="0032190F">
        <w:rPr>
          <w:lang w:val="fr-FR"/>
        </w:rPr>
        <w:t xml:space="preserve"> chasse aux </w:t>
      </w:r>
      <w:hyperlink r:id="rId2779" w:anchor="Cul_Art_TAC_T_z_cervide" w:history="1">
        <w:r w:rsidR="00081B5F" w:rsidRPr="0032190F">
          <w:rPr>
            <w:rStyle w:val="Hyperlink"/>
            <w:lang w:val="fr-FR"/>
          </w:rPr>
          <w:t>cerf</w:t>
        </w:r>
      </w:hyperlink>
      <w:r w:rsidR="00081B5F" w:rsidRPr="0032190F">
        <w:rPr>
          <w:rStyle w:val="st"/>
          <w:lang w:val="fr-FR"/>
        </w:rPr>
        <w:t xml:space="preserve">s </w:t>
      </w:r>
      <w:r w:rsidR="0054435C" w:rsidRPr="0032190F">
        <w:rPr>
          <w:lang w:val="fr-FR"/>
        </w:rPr>
        <w:t>(BIB 1738 fig. 27)</w:t>
      </w:r>
      <w:r w:rsidR="006712FA" w:rsidRPr="0032190F">
        <w:rPr>
          <w:lang w:val="fr-FR"/>
        </w:rPr>
        <w:t xml:space="preserve"> Cerf (BIB 2400 fig. 7)</w:t>
      </w:r>
    </w:p>
    <w:p w14:paraId="59FEF09F" w14:textId="77777777" w:rsidR="00067DAA" w:rsidRPr="0032190F" w:rsidRDefault="00067DAA" w:rsidP="00067DAA">
      <w:pPr>
        <w:rPr>
          <w:lang w:val="fr-FR"/>
        </w:rPr>
      </w:pPr>
    </w:p>
    <w:p w14:paraId="2461F2BC" w14:textId="77777777" w:rsidR="00067DAA" w:rsidRPr="0032190F" w:rsidRDefault="00067DAA" w:rsidP="00426FF9">
      <w:pPr>
        <w:pStyle w:val="Heading1"/>
      </w:pPr>
      <w:r w:rsidRPr="0032190F">
        <w:t>VISTALEGRE</w:t>
      </w:r>
    </w:p>
    <w:p w14:paraId="5CA9CA25" w14:textId="2FA7FD75" w:rsidR="00746131" w:rsidRPr="0032190F" w:rsidRDefault="00067DAA" w:rsidP="00746131">
      <w:pPr>
        <w:rPr>
          <w:lang w:val="fr-FR"/>
        </w:rPr>
      </w:pPr>
      <w:r w:rsidRPr="0032190F">
        <w:rPr>
          <w:lang w:val="fr-FR"/>
        </w:rPr>
        <w:t>Puerto de Vistalegre (Ciudada Real, Espagne)</w:t>
      </w:r>
      <w:r w:rsidR="00746131" w:rsidRPr="0032190F">
        <w:rPr>
          <w:lang w:val="fr-FR"/>
        </w:rPr>
        <w:t xml:space="preserve"> , abri peint, "</w:t>
      </w:r>
      <w:hyperlink r:id="rId2780" w:anchor="Cul_Schemat_Espagne" w:history="1">
        <w:r w:rsidR="00746131" w:rsidRPr="0032190F">
          <w:rPr>
            <w:rStyle w:val="Hyperlink"/>
            <w:lang w:val="fr-FR"/>
          </w:rPr>
          <w:t>art schématique ibérique</w:t>
        </w:r>
      </w:hyperlink>
      <w:r w:rsidR="00746131" w:rsidRPr="0032190F">
        <w:rPr>
          <w:lang w:val="fr-FR"/>
        </w:rPr>
        <w:t>" pour J. Abelanet (BIB 1738 fig. 31)</w:t>
      </w:r>
    </w:p>
    <w:p w14:paraId="78BCE1F4" w14:textId="77777777" w:rsidR="00067DAA" w:rsidRPr="0032190F" w:rsidRDefault="00067DAA" w:rsidP="00067DAA">
      <w:pPr>
        <w:rPr>
          <w:lang w:val="fr-FR"/>
        </w:rPr>
      </w:pPr>
    </w:p>
    <w:p w14:paraId="013538CB" w14:textId="77777777" w:rsidR="00067DAA" w:rsidRPr="0032190F" w:rsidRDefault="00067DAA" w:rsidP="00426FF9">
      <w:pPr>
        <w:pStyle w:val="Heading1"/>
      </w:pPr>
      <w:r w:rsidRPr="0032190F">
        <w:t xml:space="preserve">PALACIOS </w:t>
      </w:r>
    </w:p>
    <w:p w14:paraId="71D06DA1" w14:textId="43666F5A" w:rsidR="00746131" w:rsidRDefault="00067DAA" w:rsidP="00746131">
      <w:pPr>
        <w:rPr>
          <w:lang w:val="fr-FR"/>
        </w:rPr>
      </w:pPr>
      <w:r w:rsidRPr="0032190F">
        <w:rPr>
          <w:lang w:val="fr-FR"/>
        </w:rPr>
        <w:t>Puerto Palacios (</w:t>
      </w:r>
      <w:r w:rsidR="00193E19" w:rsidRPr="0032190F">
        <w:rPr>
          <w:lang w:val="fr-FR"/>
        </w:rPr>
        <w:t xml:space="preserve">Almaden, </w:t>
      </w:r>
      <w:r w:rsidRPr="0032190F">
        <w:rPr>
          <w:lang w:val="fr-FR"/>
        </w:rPr>
        <w:t>Ciudada Real, Espagne)</w:t>
      </w:r>
      <w:r w:rsidR="00746131" w:rsidRPr="0032190F">
        <w:rPr>
          <w:lang w:val="fr-FR"/>
        </w:rPr>
        <w:t xml:space="preserve"> , abri peint, "</w:t>
      </w:r>
      <w:hyperlink r:id="rId2781" w:anchor="Cul_Schemat_Espagne" w:history="1">
        <w:r w:rsidR="00746131" w:rsidRPr="0032190F">
          <w:rPr>
            <w:rStyle w:val="Hyperlink"/>
            <w:lang w:val="fr-FR"/>
          </w:rPr>
          <w:t>art schématique ibérique</w:t>
        </w:r>
      </w:hyperlink>
      <w:r w:rsidR="00746131" w:rsidRPr="0032190F">
        <w:rPr>
          <w:lang w:val="fr-FR"/>
        </w:rPr>
        <w:t>" pour J. Abelanet (BIB 1738 fig. 31)</w:t>
      </w:r>
      <w:r w:rsidR="00193E19" w:rsidRPr="0032190F">
        <w:rPr>
          <w:lang w:val="fr-FR"/>
        </w:rPr>
        <w:t xml:space="preserve"> Deux silhouette trilobées (BIB 1738 fig. 21)</w:t>
      </w:r>
      <w:r w:rsidR="00D03BDA" w:rsidRPr="0032190F">
        <w:rPr>
          <w:lang w:val="fr-FR"/>
        </w:rPr>
        <w:t xml:space="preserve"> traineau [travois] possible (BIB 1738 fig. 24)</w:t>
      </w:r>
    </w:p>
    <w:p w14:paraId="640AA7EF" w14:textId="77777777" w:rsidR="00C979B5" w:rsidRDefault="00C979B5" w:rsidP="00746131">
      <w:pPr>
        <w:rPr>
          <w:lang w:val="fr-FR"/>
        </w:rPr>
      </w:pPr>
    </w:p>
    <w:p w14:paraId="07D9572A" w14:textId="77777777" w:rsidR="00C979B5" w:rsidRPr="00D52855" w:rsidRDefault="00C979B5" w:rsidP="00426FF9">
      <w:pPr>
        <w:pStyle w:val="Heading1"/>
        <w:rPr>
          <w:lang w:val="es-ES"/>
        </w:rPr>
      </w:pPr>
      <w:bookmarkStart w:id="1210" w:name="Sit_Palacio_3"/>
      <w:r w:rsidRPr="00D52855">
        <w:rPr>
          <w:lang w:val="es-ES"/>
        </w:rPr>
        <w:t>PALACIO 3</w:t>
      </w:r>
    </w:p>
    <w:bookmarkEnd w:id="1210"/>
    <w:p w14:paraId="37F1A9D8" w14:textId="77777777" w:rsidR="00C979B5" w:rsidRPr="005A3047" w:rsidRDefault="00C979B5" w:rsidP="00746131">
      <w:pPr>
        <w:rPr>
          <w:sz w:val="20"/>
          <w:lang w:val="es-ES"/>
        </w:rPr>
      </w:pPr>
      <w:r w:rsidRPr="005A3047">
        <w:rPr>
          <w:sz w:val="20"/>
          <w:lang w:val="es-ES"/>
        </w:rPr>
        <w:t>Palacio III</w:t>
      </w:r>
    </w:p>
    <w:p w14:paraId="4D0D972A" w14:textId="77777777" w:rsidR="00C979B5" w:rsidRPr="005A3047" w:rsidRDefault="00C979B5" w:rsidP="00746131">
      <w:pPr>
        <w:rPr>
          <w:lang w:val="es-ES"/>
        </w:rPr>
      </w:pPr>
    </w:p>
    <w:p w14:paraId="1D6CFBFA" w14:textId="77777777" w:rsidR="00C979B5" w:rsidRDefault="00C979B5" w:rsidP="00746131">
      <w:pPr>
        <w:rPr>
          <w:lang w:val="fr-FR"/>
        </w:rPr>
      </w:pPr>
      <w:r w:rsidRPr="005A3047">
        <w:rPr>
          <w:lang w:val="es-ES"/>
        </w:rPr>
        <w:t xml:space="preserve">Almaden de la Plata. </w:t>
      </w:r>
      <w:r w:rsidRPr="00C979B5">
        <w:rPr>
          <w:lang w:val="fr-FR"/>
        </w:rPr>
        <w:t xml:space="preserve">Ambre de la Baltique dans des niveaux 11-6e aec, objets </w:t>
      </w:r>
      <w:r>
        <w:rPr>
          <w:lang w:val="fr-FR"/>
        </w:rPr>
        <w:t xml:space="preserve">en fer et </w:t>
      </w:r>
      <w:r w:rsidRPr="00C979B5">
        <w:rPr>
          <w:lang w:val="fr-FR"/>
        </w:rPr>
        <w:t>en argent de probable origine méditerranéenne (BIB 3268)</w:t>
      </w:r>
    </w:p>
    <w:p w14:paraId="790B77DD" w14:textId="77777777" w:rsidR="00C979B5" w:rsidRDefault="00C979B5" w:rsidP="00C979B5">
      <w:pPr>
        <w:pStyle w:val="Heading2"/>
      </w:pPr>
      <w:r>
        <w:br/>
      </w:r>
      <w:bookmarkStart w:id="1211" w:name="Sit_Herrerias_2"/>
      <w:r>
        <w:t>HERRERIAS 2</w:t>
      </w:r>
      <w:bookmarkEnd w:id="1211"/>
    </w:p>
    <w:p w14:paraId="48025584" w14:textId="77777777" w:rsidR="00C979B5" w:rsidRPr="00F613CE" w:rsidRDefault="00C979B5" w:rsidP="00746131">
      <w:pPr>
        <w:rPr>
          <w:sz w:val="20"/>
          <w:lang w:val="fr-FR"/>
        </w:rPr>
      </w:pPr>
      <w:r w:rsidRPr="00F613CE">
        <w:rPr>
          <w:sz w:val="20"/>
          <w:lang w:val="fr-FR"/>
        </w:rPr>
        <w:t>Herrerías II</w:t>
      </w:r>
    </w:p>
    <w:p w14:paraId="1C978917" w14:textId="77777777" w:rsidR="00C979B5" w:rsidRDefault="00C979B5" w:rsidP="00746131">
      <w:pPr>
        <w:rPr>
          <w:lang w:val="fr-FR"/>
        </w:rPr>
      </w:pPr>
    </w:p>
    <w:p w14:paraId="7C72EC8D" w14:textId="77777777" w:rsidR="00C979B5" w:rsidRPr="00C979B5" w:rsidRDefault="00C979B5" w:rsidP="00746131">
      <w:pPr>
        <w:rPr>
          <w:lang w:val="fr-FR"/>
        </w:rPr>
      </w:pPr>
      <w:r>
        <w:rPr>
          <w:lang w:val="fr-FR"/>
        </w:rPr>
        <w:t xml:space="preserve">Ambre de la Baltique dans des niveaux du 10e s. aec </w:t>
      </w:r>
      <w:r w:rsidRPr="00C979B5">
        <w:rPr>
          <w:lang w:val="fr-FR"/>
        </w:rPr>
        <w:t>(BIB 3268)</w:t>
      </w:r>
    </w:p>
    <w:p w14:paraId="5FE9DC13" w14:textId="77777777" w:rsidR="00067DAA" w:rsidRPr="00C979B5" w:rsidRDefault="00067DAA" w:rsidP="00067DAA">
      <w:pPr>
        <w:rPr>
          <w:lang w:val="fr-FR"/>
        </w:rPr>
      </w:pPr>
    </w:p>
    <w:p w14:paraId="29ACB2AD" w14:textId="77777777" w:rsidR="00067DAA" w:rsidRPr="0032190F" w:rsidRDefault="00067DAA" w:rsidP="00426FF9">
      <w:pPr>
        <w:pStyle w:val="Heading1"/>
      </w:pPr>
      <w:bookmarkStart w:id="1212" w:name="Sit_Reboso_Sierra_Virgen_Castillo"/>
      <w:r w:rsidRPr="0032190F">
        <w:t>VIRGEN DEL CASTILLO</w:t>
      </w:r>
    </w:p>
    <w:bookmarkEnd w:id="1212"/>
    <w:p w14:paraId="614F4E4B" w14:textId="77777777" w:rsidR="0043447C" w:rsidRPr="0032190F" w:rsidRDefault="0043447C" w:rsidP="000E4EC3">
      <w:pPr>
        <w:jc w:val="both"/>
        <w:rPr>
          <w:lang w:val="fr-FR"/>
        </w:rPr>
      </w:pPr>
    </w:p>
    <w:p w14:paraId="3A7B7CF8" w14:textId="652D4EDE" w:rsidR="00746131" w:rsidRPr="00C979B5" w:rsidRDefault="00067DAA" w:rsidP="000E4EC3">
      <w:pPr>
        <w:jc w:val="both"/>
        <w:rPr>
          <w:lang w:val="fr-FR"/>
        </w:rPr>
      </w:pPr>
      <w:r w:rsidRPr="00C979B5">
        <w:rPr>
          <w:lang w:val="fr-FR"/>
        </w:rPr>
        <w:t>Reboso de la Sierra de la Virgen del Castillo (</w:t>
      </w:r>
      <w:r w:rsidR="001607B1" w:rsidRPr="00C979B5">
        <w:rPr>
          <w:lang w:val="fr-FR"/>
        </w:rPr>
        <w:t xml:space="preserve">Almaden, </w:t>
      </w:r>
      <w:r w:rsidRPr="00C979B5">
        <w:rPr>
          <w:lang w:val="fr-FR"/>
        </w:rPr>
        <w:t>Ciudada Real, Espagne)</w:t>
      </w:r>
      <w:r w:rsidR="00746131" w:rsidRPr="00C979B5">
        <w:rPr>
          <w:lang w:val="fr-FR"/>
        </w:rPr>
        <w:t xml:space="preserve"> , abri peint, </w:t>
      </w:r>
      <w:hyperlink r:id="rId2782" w:anchor="Cul_Schemat_Espagne" w:history="1">
        <w:r w:rsidR="007B3D6A">
          <w:rPr>
            <w:rStyle w:val="Hyperlink"/>
            <w:lang w:val="fr-FR"/>
          </w:rPr>
          <w:t>ARPI</w:t>
        </w:r>
      </w:hyperlink>
      <w:r w:rsidR="00746131" w:rsidRPr="00C979B5">
        <w:rPr>
          <w:lang w:val="fr-FR"/>
        </w:rPr>
        <w:t xml:space="preserve"> pour J. Abelanet (BIB 1738 fig. 31)</w:t>
      </w:r>
      <w:r w:rsidR="000E4EC3" w:rsidRPr="00C979B5">
        <w:rPr>
          <w:lang w:val="fr-FR"/>
        </w:rPr>
        <w:t xml:space="preserve"> Reboso de la Sierra de la Virgen del Castillo, représentation d'un </w:t>
      </w:r>
      <w:hyperlink r:id="rId2783" w:anchor="Cul_Art_TAC_T_z_cervide" w:history="1">
        <w:r w:rsidR="00081B5F" w:rsidRPr="00C979B5">
          <w:rPr>
            <w:rStyle w:val="Hyperlink"/>
            <w:lang w:val="fr-FR"/>
          </w:rPr>
          <w:t>cerf</w:t>
        </w:r>
      </w:hyperlink>
      <w:r w:rsidR="00081B5F" w:rsidRPr="00C979B5">
        <w:rPr>
          <w:rStyle w:val="st"/>
          <w:lang w:val="fr-FR"/>
        </w:rPr>
        <w:t xml:space="preserve"> </w:t>
      </w:r>
      <w:r w:rsidR="000E4EC3" w:rsidRPr="00C979B5">
        <w:rPr>
          <w:lang w:val="fr-FR"/>
        </w:rPr>
        <w:t>ayant un disque irradié entre les bois (BIB 1738 p. 72)</w:t>
      </w:r>
    </w:p>
    <w:p w14:paraId="2E761B40" w14:textId="6F8C8B8F" w:rsidR="0043447C" w:rsidRPr="00C979B5" w:rsidRDefault="0043447C" w:rsidP="000E4EC3">
      <w:pPr>
        <w:jc w:val="both"/>
        <w:rPr>
          <w:lang w:val="fr-FR"/>
        </w:rPr>
      </w:pPr>
      <w:r w:rsidRPr="00C979B5">
        <w:rPr>
          <w:lang w:val="fr-FR"/>
        </w:rPr>
        <w:t>Représentation de "c</w:t>
      </w:r>
      <w:r w:rsidR="00CF3460" w:rsidRPr="00C979B5">
        <w:rPr>
          <w:lang w:val="fr-FR"/>
        </w:rPr>
        <w:t>e</w:t>
      </w:r>
      <w:r w:rsidRPr="00C979B5">
        <w:rPr>
          <w:lang w:val="fr-FR"/>
        </w:rPr>
        <w:t xml:space="preserve">rf-symboles" pour J. Abelanet. Ces derniers montrent un motif triangulaire ou circulaire entre les cormes qu'il rapporche du vase de </w:t>
      </w:r>
      <w:hyperlink r:id="rId2784" w:anchor="Sit_Carolinas" w:history="1">
        <w:r w:rsidRPr="00C979B5">
          <w:rPr>
            <w:rStyle w:val="Hyperlink"/>
            <w:lang w:val="fr-FR"/>
          </w:rPr>
          <w:t>Las Carolinas</w:t>
        </w:r>
      </w:hyperlink>
      <w:r w:rsidRPr="00C979B5">
        <w:rPr>
          <w:lang w:val="fr-FR"/>
        </w:rPr>
        <w:t xml:space="preserve"> et interprète comme un motif solaire (BIB 1738 p. 96)</w:t>
      </w:r>
      <w:r w:rsidR="001607B1" w:rsidRPr="00C979B5">
        <w:rPr>
          <w:lang w:val="fr-FR"/>
        </w:rPr>
        <w:t xml:space="preserve"> anthropomorphe sytlisé (BIB 1738 fig. 23)</w:t>
      </w:r>
      <w:r w:rsidR="00412AED" w:rsidRPr="00C979B5">
        <w:rPr>
          <w:lang w:val="fr-FR"/>
        </w:rPr>
        <w:t xml:space="preserve"> couple humain possible [douteux] (BIB 1738 fig. 26)</w:t>
      </w:r>
      <w:r w:rsidR="00090371" w:rsidRPr="00C979B5">
        <w:rPr>
          <w:lang w:val="fr-FR"/>
        </w:rPr>
        <w:t xml:space="preserve"> Représentation de cerf (BIB 1738 fig. 28)</w:t>
      </w:r>
    </w:p>
    <w:p w14:paraId="040021F9" w14:textId="77777777" w:rsidR="00067DAA" w:rsidRPr="0032190F" w:rsidRDefault="00067DAA" w:rsidP="00067DAA">
      <w:pPr>
        <w:rPr>
          <w:lang w:val="fr-FR"/>
        </w:rPr>
      </w:pPr>
    </w:p>
    <w:p w14:paraId="1423F805" w14:textId="77777777" w:rsidR="00067DAA" w:rsidRPr="0032190F" w:rsidRDefault="00067DAA" w:rsidP="00426FF9">
      <w:pPr>
        <w:pStyle w:val="Heading1"/>
      </w:pPr>
      <w:r w:rsidRPr="0032190F">
        <w:t xml:space="preserve">CHORRILLO </w:t>
      </w:r>
    </w:p>
    <w:p w14:paraId="42EE91E3" w14:textId="1F675C32" w:rsidR="00746131" w:rsidRPr="0032190F" w:rsidRDefault="00067DAA" w:rsidP="00746131">
      <w:pPr>
        <w:rPr>
          <w:lang w:val="fr-FR"/>
        </w:rPr>
      </w:pPr>
      <w:r w:rsidRPr="0032190F">
        <w:rPr>
          <w:lang w:val="fr-FR"/>
        </w:rPr>
        <w:t>Reboso del Chorrillo (Ciudada Real, Espagne)</w:t>
      </w:r>
      <w:r w:rsidR="00746131" w:rsidRPr="0032190F">
        <w:rPr>
          <w:lang w:val="fr-FR"/>
        </w:rPr>
        <w:t xml:space="preserve"> , abri peint, </w:t>
      </w:r>
      <w:hyperlink r:id="rId2785" w:anchor="Cul_Schemat_Espagne" w:history="1">
        <w:r w:rsidR="007B3D6A">
          <w:rPr>
            <w:rStyle w:val="Hyperlink"/>
            <w:lang w:val="fr-FR"/>
          </w:rPr>
          <w:t>ARPI</w:t>
        </w:r>
      </w:hyperlink>
      <w:r w:rsidR="00746131" w:rsidRPr="0032190F">
        <w:rPr>
          <w:lang w:val="fr-FR"/>
        </w:rPr>
        <w:t xml:space="preserve"> pour J. Abelanet (BIB 1738 fig. 31)</w:t>
      </w:r>
      <w:r w:rsidR="00732DBB" w:rsidRPr="0032190F">
        <w:rPr>
          <w:lang w:val="fr-FR"/>
        </w:rPr>
        <w:t xml:space="preserve"> figures anthropomorphes couchées (BIB 1738 fig. 25)</w:t>
      </w:r>
    </w:p>
    <w:p w14:paraId="555F8289" w14:textId="77777777" w:rsidR="00067DAA" w:rsidRPr="0032190F" w:rsidRDefault="00067DAA" w:rsidP="00067DAA">
      <w:pPr>
        <w:rPr>
          <w:lang w:val="fr-FR"/>
        </w:rPr>
      </w:pPr>
    </w:p>
    <w:p w14:paraId="4C1FB023" w14:textId="77777777" w:rsidR="00067DAA" w:rsidRPr="0032190F" w:rsidRDefault="00067DAA" w:rsidP="00426FF9">
      <w:pPr>
        <w:pStyle w:val="Heading1"/>
      </w:pPr>
      <w:r w:rsidRPr="0032190F">
        <w:t>RISCO DE SAN BLAS</w:t>
      </w:r>
    </w:p>
    <w:p w14:paraId="76B51DE8" w14:textId="0EFD9085" w:rsidR="00746131" w:rsidRPr="0032190F" w:rsidRDefault="00067DAA" w:rsidP="00746131">
      <w:pPr>
        <w:rPr>
          <w:lang w:val="fr-FR"/>
        </w:rPr>
      </w:pPr>
      <w:r w:rsidRPr="0032190F">
        <w:rPr>
          <w:lang w:val="fr-FR"/>
        </w:rPr>
        <w:t>Risco de San Blas (</w:t>
      </w:r>
      <w:r w:rsidR="00D03BDA" w:rsidRPr="0032190F">
        <w:rPr>
          <w:lang w:val="fr-FR"/>
        </w:rPr>
        <w:t xml:space="preserve">Albuquerque, </w:t>
      </w:r>
      <w:r w:rsidRPr="0032190F">
        <w:rPr>
          <w:lang w:val="fr-FR"/>
        </w:rPr>
        <w:t>Badajoz, Espagne)</w:t>
      </w:r>
      <w:r w:rsidR="00746131" w:rsidRPr="0032190F">
        <w:rPr>
          <w:lang w:val="fr-FR"/>
        </w:rPr>
        <w:t xml:space="preserve"> , abri peint, </w:t>
      </w:r>
      <w:hyperlink r:id="rId2786" w:anchor="Cul_Schemat_Espagne" w:history="1">
        <w:r w:rsidR="007B3D6A">
          <w:rPr>
            <w:rStyle w:val="Hyperlink"/>
            <w:lang w:val="fr-FR"/>
          </w:rPr>
          <w:t>ARPI</w:t>
        </w:r>
      </w:hyperlink>
      <w:r w:rsidR="00746131" w:rsidRPr="0032190F">
        <w:rPr>
          <w:lang w:val="fr-FR"/>
        </w:rPr>
        <w:t xml:space="preserve"> pour J. Abelanet (BIB 1738 fig. 31)</w:t>
      </w:r>
      <w:r w:rsidR="00D03BDA" w:rsidRPr="0032190F">
        <w:rPr>
          <w:lang w:val="fr-FR"/>
        </w:rPr>
        <w:t xml:space="preserve"> anthropomorphes à bras multiples [~arboriformes] (BIB 1738 fig. 24) </w:t>
      </w:r>
      <w:r w:rsidR="00412AED" w:rsidRPr="0032190F">
        <w:rPr>
          <w:lang w:val="fr-FR"/>
        </w:rPr>
        <w:t>couple humain possible ou ramiforme (BIB 1738 fig. 26)</w:t>
      </w:r>
    </w:p>
    <w:p w14:paraId="1D493C67" w14:textId="77777777" w:rsidR="00067DAA" w:rsidRPr="0032190F" w:rsidRDefault="00067DAA" w:rsidP="00067DAA">
      <w:pPr>
        <w:rPr>
          <w:lang w:val="fr-FR"/>
        </w:rPr>
      </w:pPr>
    </w:p>
    <w:p w14:paraId="1D9EFD48" w14:textId="77777777" w:rsidR="00067DAA" w:rsidRPr="0032190F" w:rsidRDefault="00067DAA" w:rsidP="00426FF9">
      <w:pPr>
        <w:pStyle w:val="Heading1"/>
      </w:pPr>
      <w:r w:rsidRPr="0032190F">
        <w:lastRenderedPageBreak/>
        <w:t>SANTO</w:t>
      </w:r>
    </w:p>
    <w:p w14:paraId="77678008" w14:textId="23AA1773" w:rsidR="00746131" w:rsidRPr="0032190F" w:rsidRDefault="00067DAA" w:rsidP="00746131">
      <w:pPr>
        <w:rPr>
          <w:lang w:val="fr-FR"/>
        </w:rPr>
      </w:pPr>
      <w:r w:rsidRPr="0032190F">
        <w:rPr>
          <w:lang w:val="fr-FR"/>
        </w:rPr>
        <w:t>Santo (Jaen, Espagne)</w:t>
      </w:r>
      <w:r w:rsidR="00746131" w:rsidRPr="0032190F">
        <w:rPr>
          <w:lang w:val="fr-FR"/>
        </w:rPr>
        <w:t xml:space="preserve"> , abri peint, </w:t>
      </w:r>
      <w:hyperlink r:id="rId2787" w:anchor="Cul_Schemat_Espagne" w:history="1">
        <w:r w:rsidR="007B3D6A">
          <w:rPr>
            <w:rStyle w:val="Hyperlink"/>
            <w:lang w:val="fr-FR"/>
          </w:rPr>
          <w:t>ARPI</w:t>
        </w:r>
      </w:hyperlink>
      <w:r w:rsidR="007B3D6A" w:rsidRPr="00C979B5">
        <w:rPr>
          <w:lang w:val="fr-FR"/>
        </w:rPr>
        <w:t xml:space="preserve"> </w:t>
      </w:r>
      <w:r w:rsidR="00746131" w:rsidRPr="0032190F">
        <w:rPr>
          <w:lang w:val="fr-FR"/>
        </w:rPr>
        <w:t>pour J. Abelanet (BIB 1738 fig. 31)</w:t>
      </w:r>
    </w:p>
    <w:p w14:paraId="58A79AAE" w14:textId="77777777" w:rsidR="00067DAA" w:rsidRPr="0032190F" w:rsidRDefault="00067DAA" w:rsidP="00067DAA">
      <w:pPr>
        <w:rPr>
          <w:lang w:val="fr-FR"/>
        </w:rPr>
      </w:pPr>
    </w:p>
    <w:p w14:paraId="30E5F515" w14:textId="77777777" w:rsidR="00067DAA" w:rsidRDefault="00346821" w:rsidP="00426FF9">
      <w:pPr>
        <w:pStyle w:val="Heading1"/>
      </w:pPr>
      <w:bookmarkStart w:id="1213" w:name="Sit_San_Servan"/>
      <w:r>
        <w:t>SAN SERVAN</w:t>
      </w:r>
    </w:p>
    <w:bookmarkEnd w:id="1213"/>
    <w:p w14:paraId="00F7E160" w14:textId="77777777" w:rsidR="00346821" w:rsidRPr="00346821" w:rsidRDefault="00346821" w:rsidP="00346821">
      <w:pPr>
        <w:rPr>
          <w:lang w:val="fr-FR"/>
        </w:rPr>
      </w:pPr>
    </w:p>
    <w:p w14:paraId="408DE2F0" w14:textId="00D8A0E5" w:rsidR="00746131" w:rsidRDefault="00346821" w:rsidP="007C6475">
      <w:pPr>
        <w:jc w:val="both"/>
        <w:rPr>
          <w:lang w:val="fr-FR"/>
        </w:rPr>
      </w:pPr>
      <w:r>
        <w:rPr>
          <w:lang w:val="fr-FR"/>
        </w:rPr>
        <w:t xml:space="preserve">Dans la </w:t>
      </w:r>
      <w:r w:rsidR="00067DAA" w:rsidRPr="0032190F">
        <w:rPr>
          <w:lang w:val="fr-FR"/>
        </w:rPr>
        <w:t xml:space="preserve">Sierra de San Servan </w:t>
      </w:r>
      <w:r>
        <w:rPr>
          <w:lang w:val="fr-FR"/>
        </w:rPr>
        <w:t xml:space="preserve">[Serván] </w:t>
      </w:r>
      <w:r w:rsidR="00067DAA" w:rsidRPr="0032190F">
        <w:rPr>
          <w:lang w:val="fr-FR"/>
        </w:rPr>
        <w:t>(Badajoz, Espagne)</w:t>
      </w:r>
      <w:r w:rsidR="00746131" w:rsidRPr="0032190F">
        <w:rPr>
          <w:lang w:val="fr-FR"/>
        </w:rPr>
        <w:t xml:space="preserve"> , abri peint, "</w:t>
      </w:r>
      <w:hyperlink r:id="rId2788" w:anchor="Cul_Schemat_Espagne" w:history="1">
        <w:r w:rsidR="00746131" w:rsidRPr="0032190F">
          <w:rPr>
            <w:rStyle w:val="Hyperlink"/>
            <w:lang w:val="fr-FR"/>
          </w:rPr>
          <w:t>art schématique ibérique</w:t>
        </w:r>
      </w:hyperlink>
      <w:r w:rsidR="00746131" w:rsidRPr="0032190F">
        <w:rPr>
          <w:lang w:val="fr-FR"/>
        </w:rPr>
        <w:t>" pour J. Abelanet (BIB 1738 fig. 31)</w:t>
      </w:r>
      <w:r w:rsidR="005A6EB6" w:rsidRPr="0032190F">
        <w:rPr>
          <w:lang w:val="fr-FR"/>
        </w:rPr>
        <w:t xml:space="preserve"> "visage o</w:t>
      </w:r>
      <w:r w:rsidR="00572276" w:rsidRPr="0032190F">
        <w:rPr>
          <w:lang w:val="fr-FR"/>
        </w:rPr>
        <w:t xml:space="preserve">culé" </w:t>
      </w:r>
      <w:r w:rsidR="00F33E00" w:rsidRPr="0032190F">
        <w:rPr>
          <w:lang w:val="fr-FR"/>
        </w:rPr>
        <w:t>[</w:t>
      </w:r>
      <w:hyperlink r:id="rId2789" w:anchor="Cul_Art_TAC_T_a_idole_cylindre" w:history="1">
        <w:r w:rsidR="00F33E00" w:rsidRPr="0032190F">
          <w:rPr>
            <w:rStyle w:val="Hyperlink"/>
            <w:lang w:val="fr-FR"/>
          </w:rPr>
          <w:t>idoles cylindriques</w:t>
        </w:r>
      </w:hyperlink>
      <w:r w:rsidR="00F33E00" w:rsidRPr="0032190F">
        <w:rPr>
          <w:lang w:val="fr-FR"/>
        </w:rPr>
        <w:t xml:space="preserve">] </w:t>
      </w:r>
      <w:r w:rsidR="00572276" w:rsidRPr="0032190F">
        <w:rPr>
          <w:lang w:val="fr-FR"/>
        </w:rPr>
        <w:t>(BIB 1738 fig. 19)</w:t>
      </w:r>
      <w:r w:rsidR="00060841" w:rsidRPr="0032190F">
        <w:rPr>
          <w:lang w:val="fr-FR"/>
        </w:rPr>
        <w:t xml:space="preserve"> couple de cercles dont un pointé (BIB 1738 fig. 26)</w:t>
      </w:r>
      <w:r w:rsidR="007C6475">
        <w:rPr>
          <w:lang w:val="fr-FR"/>
        </w:rPr>
        <w:t xml:space="preserve"> </w:t>
      </w:r>
      <w:r w:rsidR="007C6475" w:rsidRPr="007C6475">
        <w:rPr>
          <w:lang w:val="fr-FR"/>
        </w:rPr>
        <w:t>Etudié du point de vue archéoacoustique</w:t>
      </w:r>
      <w:r w:rsidR="007C6475">
        <w:rPr>
          <w:lang w:val="fr-FR"/>
        </w:rPr>
        <w:t xml:space="preserve">: monttre une TL plus faible qu'attendu </w:t>
      </w:r>
      <w:r w:rsidR="007C6475" w:rsidRPr="007C6475">
        <w:rPr>
          <w:lang w:val="fr-FR"/>
        </w:rPr>
        <w:t>(BIB 2721)</w:t>
      </w:r>
      <w:r w:rsidR="007C6475">
        <w:rPr>
          <w:lang w:val="fr-FR"/>
        </w:rPr>
        <w:t xml:space="preserve"> (BIB séminaire Archeoacoustic UB, 2019)</w:t>
      </w:r>
    </w:p>
    <w:p w14:paraId="1E47DA79" w14:textId="77777777" w:rsidR="007C6475" w:rsidRPr="007C6475" w:rsidRDefault="007C6475" w:rsidP="00746131">
      <w:pPr>
        <w:rPr>
          <w:lang w:val="fr-FR"/>
        </w:rPr>
      </w:pPr>
      <w:r>
        <w:rPr>
          <w:lang w:val="fr-FR"/>
        </w:rPr>
        <w:t xml:space="preserve">Art schématique </w:t>
      </w:r>
      <w:r w:rsidRPr="007C6475">
        <w:rPr>
          <w:lang w:val="fr-FR"/>
        </w:rPr>
        <w:t>(BIB 2721)</w:t>
      </w:r>
    </w:p>
    <w:p w14:paraId="45950543" w14:textId="77777777" w:rsidR="00067DAA" w:rsidRPr="007C6475" w:rsidRDefault="00067DAA" w:rsidP="00067DAA">
      <w:pPr>
        <w:rPr>
          <w:lang w:val="fr-FR"/>
        </w:rPr>
      </w:pPr>
    </w:p>
    <w:p w14:paraId="00F7A2C0" w14:textId="77777777" w:rsidR="00346821" w:rsidRPr="005C59CA" w:rsidRDefault="00346821" w:rsidP="00426FF9">
      <w:pPr>
        <w:pStyle w:val="Heading1"/>
      </w:pPr>
      <w:bookmarkStart w:id="1214" w:name="Sit_Arroyo_San_Servan"/>
      <w:r w:rsidRPr="005C59CA">
        <w:t>ARROYO DE SAN SERVAN</w:t>
      </w:r>
    </w:p>
    <w:bookmarkEnd w:id="1214"/>
    <w:p w14:paraId="372B5733" w14:textId="77777777" w:rsidR="00346821" w:rsidRPr="005C59CA" w:rsidRDefault="00346821" w:rsidP="00067DAA">
      <w:pPr>
        <w:rPr>
          <w:lang w:val="fr-FR"/>
        </w:rPr>
      </w:pPr>
    </w:p>
    <w:p w14:paraId="14BD02E4" w14:textId="77777777" w:rsidR="007C6475" w:rsidRDefault="00346821" w:rsidP="007C6475">
      <w:pPr>
        <w:jc w:val="both"/>
        <w:rPr>
          <w:lang w:val="fr-FR"/>
        </w:rPr>
      </w:pPr>
      <w:r w:rsidRPr="007C6475">
        <w:rPr>
          <w:lang w:val="fr-FR"/>
        </w:rPr>
        <w:t>Aire d'Arroyo de San Servan (Sierra de San Servan, Badajoz, Espagne), dans la sierra éponyme: art rupestre</w:t>
      </w:r>
      <w:r w:rsidR="007C6475" w:rsidRPr="007C6475">
        <w:rPr>
          <w:lang w:val="fr-FR"/>
        </w:rPr>
        <w:t>. Etudié du point de vue archéoacoustique</w:t>
      </w:r>
      <w:r w:rsidR="007C6475">
        <w:rPr>
          <w:lang w:val="fr-FR"/>
        </w:rPr>
        <w:t xml:space="preserve">: monttre une TL plus faible qu'attendu </w:t>
      </w:r>
      <w:r w:rsidR="007C6475" w:rsidRPr="007C6475">
        <w:rPr>
          <w:lang w:val="fr-FR"/>
        </w:rPr>
        <w:t xml:space="preserve">(BIB 2721) </w:t>
      </w:r>
      <w:r w:rsidR="007C6475">
        <w:rPr>
          <w:lang w:val="fr-FR"/>
        </w:rPr>
        <w:t>(BIB séminaire Archeoacoustic UB, 2019)</w:t>
      </w:r>
    </w:p>
    <w:p w14:paraId="3224AF15" w14:textId="77777777" w:rsidR="00346821" w:rsidRPr="007C6475" w:rsidRDefault="00346821" w:rsidP="00067DAA">
      <w:pPr>
        <w:rPr>
          <w:lang w:val="fr-FR"/>
        </w:rPr>
      </w:pPr>
    </w:p>
    <w:p w14:paraId="445D92B1" w14:textId="77777777" w:rsidR="00346821" w:rsidRPr="007C6475" w:rsidRDefault="00346821" w:rsidP="00426FF9">
      <w:pPr>
        <w:pStyle w:val="Heading1"/>
      </w:pPr>
      <w:bookmarkStart w:id="1215" w:name="Sit_Hogueras"/>
      <w:r w:rsidRPr="007C6475">
        <w:t>HOGUERAS</w:t>
      </w:r>
    </w:p>
    <w:bookmarkEnd w:id="1215"/>
    <w:p w14:paraId="54D176E0" w14:textId="77777777" w:rsidR="00346821" w:rsidRPr="007C6475" w:rsidRDefault="00346821" w:rsidP="00067DAA">
      <w:pPr>
        <w:rPr>
          <w:lang w:val="fr-FR"/>
        </w:rPr>
      </w:pPr>
    </w:p>
    <w:p w14:paraId="02CA62C5" w14:textId="77777777" w:rsidR="007C6475" w:rsidRDefault="00346821" w:rsidP="007C6475">
      <w:pPr>
        <w:jc w:val="both"/>
        <w:rPr>
          <w:lang w:val="fr-FR"/>
        </w:rPr>
      </w:pPr>
      <w:r w:rsidRPr="007C6475">
        <w:rPr>
          <w:lang w:val="fr-FR"/>
        </w:rPr>
        <w:t>Las Hogueras (San Servan, Badajoz, Espagne): dans la sierra éponyme: art rupestre</w:t>
      </w:r>
      <w:r w:rsidR="007C6475" w:rsidRPr="007C6475">
        <w:rPr>
          <w:lang w:val="fr-FR"/>
        </w:rPr>
        <w:t>; Etudié du point de vue archéoacoustique</w:t>
      </w:r>
      <w:r w:rsidR="007C6475">
        <w:rPr>
          <w:lang w:val="fr-FR"/>
        </w:rPr>
        <w:t xml:space="preserve">: monttre une TL plus faible qu'attendu </w:t>
      </w:r>
      <w:r w:rsidR="007C6475" w:rsidRPr="007C6475">
        <w:rPr>
          <w:lang w:val="fr-FR"/>
        </w:rPr>
        <w:t xml:space="preserve">(BIB 2721) </w:t>
      </w:r>
      <w:r w:rsidR="007C6475">
        <w:rPr>
          <w:lang w:val="fr-FR"/>
        </w:rPr>
        <w:t>(BIB séminaire Archeoacoustic UB, 2019)</w:t>
      </w:r>
    </w:p>
    <w:p w14:paraId="293BC88E" w14:textId="77777777" w:rsidR="00346821" w:rsidRPr="007C6475" w:rsidRDefault="00346821" w:rsidP="00067DAA">
      <w:pPr>
        <w:rPr>
          <w:lang w:val="fr-FR"/>
        </w:rPr>
      </w:pPr>
    </w:p>
    <w:p w14:paraId="7589B0C6" w14:textId="77777777" w:rsidR="00346821" w:rsidRPr="005C59CA" w:rsidRDefault="00346821" w:rsidP="00426FF9">
      <w:pPr>
        <w:pStyle w:val="Heading1"/>
      </w:pPr>
      <w:bookmarkStart w:id="1216" w:name="Sit_Palomas_San_Servan"/>
      <w:r w:rsidRPr="005C59CA">
        <w:t>PALOMAS</w:t>
      </w:r>
    </w:p>
    <w:bookmarkEnd w:id="1216"/>
    <w:p w14:paraId="3E4F8DD2" w14:textId="77777777" w:rsidR="00346821" w:rsidRPr="005C59CA" w:rsidRDefault="00346821" w:rsidP="00067DAA">
      <w:pPr>
        <w:rPr>
          <w:lang w:val="fr-FR"/>
        </w:rPr>
      </w:pPr>
    </w:p>
    <w:p w14:paraId="0D008EBA" w14:textId="0A892C5C" w:rsidR="007C6475" w:rsidRDefault="00346821" w:rsidP="007C6475">
      <w:pPr>
        <w:jc w:val="both"/>
        <w:rPr>
          <w:lang w:val="fr-FR"/>
        </w:rPr>
      </w:pPr>
      <w:r w:rsidRPr="007C6475">
        <w:rPr>
          <w:lang w:val="fr-FR"/>
        </w:rPr>
        <w:t>Las Palomas (San Servan, Badajoz, Espagne): dans la sierra éponyme</w:t>
      </w:r>
      <w:r w:rsidR="007C6475" w:rsidRPr="007C6475">
        <w:rPr>
          <w:lang w:val="fr-FR"/>
        </w:rPr>
        <w:t>: art rupestre. Etudié du point de vue archéoacoustique</w:t>
      </w:r>
      <w:r w:rsidR="007C6475">
        <w:rPr>
          <w:lang w:val="fr-FR"/>
        </w:rPr>
        <w:t xml:space="preserve">: montre une TL plus faible qu'attendu </w:t>
      </w:r>
      <w:r w:rsidR="007C6475" w:rsidRPr="007C6475">
        <w:rPr>
          <w:lang w:val="fr-FR"/>
        </w:rPr>
        <w:t xml:space="preserve">(BIB 2721) </w:t>
      </w:r>
      <w:r w:rsidR="007C6475">
        <w:rPr>
          <w:lang w:val="fr-FR"/>
        </w:rPr>
        <w:t>(BIB séminaire Archeoacoustic UB, 2019)</w:t>
      </w:r>
      <w:r w:rsidR="00B124E4">
        <w:rPr>
          <w:lang w:val="fr-FR"/>
        </w:rPr>
        <w:t xml:space="preserve"> un anneau en en plomb, v. </w:t>
      </w:r>
      <w:hyperlink r:id="rId2790" w:anchor="Sit_Horta_Folgao" w:history="1">
        <w:r w:rsidR="00B124E4" w:rsidRPr="00B124E4">
          <w:rPr>
            <w:rStyle w:val="Hyperlink"/>
            <w:lang w:val="fr-FR"/>
          </w:rPr>
          <w:t>Horta do Folgao</w:t>
        </w:r>
      </w:hyperlink>
      <w:r w:rsidR="00B124E4" w:rsidRPr="00B124E4">
        <w:rPr>
          <w:lang w:val="fr-FR"/>
        </w:rPr>
        <w:t xml:space="preserve"> (BIB 2964)</w:t>
      </w:r>
    </w:p>
    <w:p w14:paraId="69703C73" w14:textId="77777777" w:rsidR="00B124E4" w:rsidRPr="00B124E4" w:rsidRDefault="00B124E4" w:rsidP="007C6475">
      <w:pPr>
        <w:jc w:val="both"/>
        <w:rPr>
          <w:lang w:val="fr-FR"/>
        </w:rPr>
      </w:pPr>
      <w:r>
        <w:rPr>
          <w:lang w:val="fr-FR"/>
        </w:rPr>
        <w:t>chasse au cerf à l'arc (SS BIB)</w:t>
      </w:r>
    </w:p>
    <w:p w14:paraId="11CC018A" w14:textId="77777777" w:rsidR="00346821" w:rsidRPr="007C6475" w:rsidRDefault="00346821" w:rsidP="00067DAA">
      <w:pPr>
        <w:rPr>
          <w:lang w:val="fr-FR"/>
        </w:rPr>
      </w:pPr>
    </w:p>
    <w:p w14:paraId="5A63C4FA" w14:textId="77777777" w:rsidR="00067DAA" w:rsidRPr="005C59CA" w:rsidRDefault="00067DAA" w:rsidP="00426FF9">
      <w:pPr>
        <w:pStyle w:val="Heading1"/>
      </w:pPr>
      <w:r w:rsidRPr="005C59CA">
        <w:t>TAJO DEL AGUILA</w:t>
      </w:r>
    </w:p>
    <w:p w14:paraId="40888D5A" w14:textId="47A0F8FD" w:rsidR="00746131" w:rsidRPr="0032190F" w:rsidRDefault="00067DAA" w:rsidP="00746131">
      <w:pPr>
        <w:rPr>
          <w:lang w:val="fr-FR"/>
        </w:rPr>
      </w:pPr>
      <w:r w:rsidRPr="005C59CA">
        <w:rPr>
          <w:lang w:val="fr-FR"/>
        </w:rPr>
        <w:t xml:space="preserve">Tajo del Aguila (Grenade, Espagne) </w:t>
      </w:r>
      <w:r w:rsidR="00746131" w:rsidRPr="005C59CA">
        <w:rPr>
          <w:lang w:val="fr-FR"/>
        </w:rPr>
        <w:t>, abri peint, "</w:t>
      </w:r>
      <w:hyperlink r:id="rId2791" w:anchor="Cul_Schemat_Espagne" w:history="1">
        <w:r w:rsidR="00746131" w:rsidRPr="005C59CA">
          <w:rPr>
            <w:rStyle w:val="Hyperlink"/>
            <w:lang w:val="fr-FR"/>
          </w:rPr>
          <w:t>art schém</w:t>
        </w:r>
        <w:r w:rsidR="00746131" w:rsidRPr="0032190F">
          <w:rPr>
            <w:rStyle w:val="Hyperlink"/>
            <w:lang w:val="fr-FR"/>
          </w:rPr>
          <w:t>atique ibérique</w:t>
        </w:r>
      </w:hyperlink>
      <w:r w:rsidR="00746131" w:rsidRPr="0032190F">
        <w:rPr>
          <w:lang w:val="fr-FR"/>
        </w:rPr>
        <w:t>" pour J. Abelanet (BIB 1738 fig. 31)</w:t>
      </w:r>
      <w:r w:rsidR="001607B1" w:rsidRPr="0032190F">
        <w:rPr>
          <w:lang w:val="fr-FR"/>
        </w:rPr>
        <w:t xml:space="preserve"> anthropomorphe sytlisé (BIB 1738 fig. 23)</w:t>
      </w:r>
    </w:p>
    <w:p w14:paraId="51A38A10" w14:textId="77777777" w:rsidR="00067DAA" w:rsidRPr="0032190F" w:rsidRDefault="00067DAA" w:rsidP="00067DAA">
      <w:pPr>
        <w:rPr>
          <w:lang w:val="fr-FR"/>
        </w:rPr>
      </w:pPr>
    </w:p>
    <w:p w14:paraId="09F475E3" w14:textId="77777777" w:rsidR="00067DAA" w:rsidRPr="0032190F" w:rsidRDefault="00067DAA" w:rsidP="00426FF9">
      <w:pPr>
        <w:pStyle w:val="Heading1"/>
      </w:pPr>
      <w:bookmarkStart w:id="1217" w:name="Sit_Tio_Labrador"/>
      <w:r w:rsidRPr="0032190F">
        <w:t>TIO LABRADOR</w:t>
      </w:r>
    </w:p>
    <w:bookmarkEnd w:id="1217"/>
    <w:p w14:paraId="025B326D" w14:textId="6EFA5DC2" w:rsidR="00746131" w:rsidRPr="0032190F" w:rsidRDefault="00067DAA" w:rsidP="00746131">
      <w:pPr>
        <w:rPr>
          <w:lang w:val="fr-FR"/>
        </w:rPr>
      </w:pPr>
      <w:r w:rsidRPr="0032190F">
        <w:rPr>
          <w:lang w:val="fr-FR"/>
        </w:rPr>
        <w:t>T</w:t>
      </w:r>
      <w:r w:rsidR="00193E19" w:rsidRPr="0032190F">
        <w:rPr>
          <w:lang w:val="fr-FR"/>
        </w:rPr>
        <w:t>í</w:t>
      </w:r>
      <w:r w:rsidRPr="0032190F">
        <w:rPr>
          <w:lang w:val="fr-FR"/>
        </w:rPr>
        <w:t>o Labrador (</w:t>
      </w:r>
      <w:r w:rsidR="00193E19" w:rsidRPr="0032190F">
        <w:rPr>
          <w:lang w:val="fr-FR"/>
        </w:rPr>
        <w:t xml:space="preserve">Lorca, </w:t>
      </w:r>
      <w:r w:rsidRPr="0032190F">
        <w:rPr>
          <w:lang w:val="fr-FR"/>
        </w:rPr>
        <w:t>Murcia, Espagne)</w:t>
      </w:r>
      <w:r w:rsidR="00746131" w:rsidRPr="0032190F">
        <w:rPr>
          <w:lang w:val="fr-FR"/>
        </w:rPr>
        <w:t xml:space="preserve"> , abri peint, "</w:t>
      </w:r>
      <w:hyperlink r:id="rId2792" w:anchor="Cul_Schemat_Espagne" w:history="1">
        <w:r w:rsidR="00746131" w:rsidRPr="0032190F">
          <w:rPr>
            <w:rStyle w:val="Hyperlink"/>
            <w:lang w:val="fr-FR"/>
          </w:rPr>
          <w:t>art schématique ibérique</w:t>
        </w:r>
      </w:hyperlink>
      <w:r w:rsidR="00746131" w:rsidRPr="0032190F">
        <w:rPr>
          <w:lang w:val="fr-FR"/>
        </w:rPr>
        <w:t>" pour J. Abelanet (BIB 1738 fig. 31)</w:t>
      </w:r>
      <w:r w:rsidR="00193E19" w:rsidRPr="0032190F">
        <w:rPr>
          <w:lang w:val="fr-FR"/>
        </w:rPr>
        <w:t xml:space="preserve"> silhouette anthropomorphe à bras levés (BIB 1738 fig. 21)</w:t>
      </w:r>
      <w:r w:rsidR="007B3EB4" w:rsidRPr="0032190F">
        <w:rPr>
          <w:lang w:val="fr-FR"/>
        </w:rPr>
        <w:t xml:space="preserve"> v. </w:t>
      </w:r>
      <w:hyperlink r:id="rId2793" w:anchor="Sit_Banos_Alicun" w:history="1">
        <w:r w:rsidR="007B3EB4" w:rsidRPr="0032190F">
          <w:rPr>
            <w:rStyle w:val="Hyperlink"/>
            <w:lang w:val="fr-FR"/>
          </w:rPr>
          <w:t>Bano de Alicun</w:t>
        </w:r>
      </w:hyperlink>
    </w:p>
    <w:p w14:paraId="7FAA3278" w14:textId="77777777" w:rsidR="00067DAA" w:rsidRPr="0032190F" w:rsidRDefault="00067DAA" w:rsidP="00067DAA">
      <w:pPr>
        <w:rPr>
          <w:lang w:val="fr-FR"/>
        </w:rPr>
      </w:pPr>
    </w:p>
    <w:p w14:paraId="3F5F329D" w14:textId="77777777" w:rsidR="00067DAA" w:rsidRPr="0032190F" w:rsidRDefault="00067DAA" w:rsidP="00426FF9">
      <w:pPr>
        <w:pStyle w:val="Heading1"/>
      </w:pPr>
      <w:r w:rsidRPr="0032190F">
        <w:t>VACAS DEL RETAMOSO</w:t>
      </w:r>
    </w:p>
    <w:p w14:paraId="422575BF" w14:textId="17EFA46E" w:rsidR="00746131" w:rsidRPr="0032190F" w:rsidRDefault="00067DAA" w:rsidP="00746131">
      <w:pPr>
        <w:rPr>
          <w:lang w:val="fr-FR"/>
        </w:rPr>
      </w:pPr>
      <w:r w:rsidRPr="0032190F">
        <w:rPr>
          <w:lang w:val="fr-FR"/>
        </w:rPr>
        <w:t>Vacas del Retamoso (Jaen, Espagne)</w:t>
      </w:r>
      <w:r w:rsidR="00746131" w:rsidRPr="0032190F">
        <w:rPr>
          <w:lang w:val="fr-FR"/>
        </w:rPr>
        <w:t xml:space="preserve"> , abri peint, "</w:t>
      </w:r>
      <w:hyperlink r:id="rId2794" w:anchor="Cul_Schemat_Espagne" w:history="1">
        <w:r w:rsidR="00746131" w:rsidRPr="0032190F">
          <w:rPr>
            <w:rStyle w:val="Hyperlink"/>
            <w:lang w:val="fr-FR"/>
          </w:rPr>
          <w:t>art schématique ibérique</w:t>
        </w:r>
      </w:hyperlink>
      <w:r w:rsidR="00746131" w:rsidRPr="0032190F">
        <w:rPr>
          <w:lang w:val="fr-FR"/>
        </w:rPr>
        <w:t>" pour J. Abelanet (BIB 1738 fig. 31)</w:t>
      </w:r>
      <w:r w:rsidR="005A6EB6" w:rsidRPr="0032190F">
        <w:rPr>
          <w:lang w:val="fr-FR"/>
        </w:rPr>
        <w:t xml:space="preserve"> "visage o</w:t>
      </w:r>
      <w:r w:rsidR="00572276" w:rsidRPr="0032190F">
        <w:rPr>
          <w:lang w:val="fr-FR"/>
        </w:rPr>
        <w:t xml:space="preserve">culé" </w:t>
      </w:r>
      <w:r w:rsidR="00F33E00" w:rsidRPr="0032190F">
        <w:rPr>
          <w:lang w:val="fr-FR"/>
        </w:rPr>
        <w:t>[</w:t>
      </w:r>
      <w:hyperlink r:id="rId2795" w:anchor="Cul_Art_TAC_T_a_idole_cylindre" w:history="1">
        <w:r w:rsidR="00F33E00" w:rsidRPr="0032190F">
          <w:rPr>
            <w:rStyle w:val="Hyperlink"/>
            <w:lang w:val="fr-FR"/>
          </w:rPr>
          <w:t>idoles cylindriques</w:t>
        </w:r>
      </w:hyperlink>
      <w:r w:rsidR="00F33E00" w:rsidRPr="0032190F">
        <w:rPr>
          <w:lang w:val="fr-FR"/>
        </w:rPr>
        <w:t xml:space="preserve">] </w:t>
      </w:r>
      <w:r w:rsidR="00572276" w:rsidRPr="0032190F">
        <w:rPr>
          <w:lang w:val="fr-FR"/>
        </w:rPr>
        <w:t>(BIB 1738 fig. 19)</w:t>
      </w:r>
      <w:r w:rsidR="00D019B2" w:rsidRPr="0032190F">
        <w:rPr>
          <w:lang w:val="fr-FR"/>
        </w:rPr>
        <w:t xml:space="preserve"> </w:t>
      </w:r>
      <w:r w:rsidR="00412AED" w:rsidRPr="0032190F">
        <w:rPr>
          <w:lang w:val="fr-FR"/>
        </w:rPr>
        <w:t xml:space="preserve">et </w:t>
      </w:r>
      <w:r w:rsidR="005A6EB6" w:rsidRPr="0032190F">
        <w:rPr>
          <w:lang w:val="fr-FR"/>
        </w:rPr>
        <w:t>"visage oc</w:t>
      </w:r>
      <w:r w:rsidR="00D019B2" w:rsidRPr="0032190F">
        <w:rPr>
          <w:lang w:val="fr-FR"/>
        </w:rPr>
        <w:t xml:space="preserve">ulé" </w:t>
      </w:r>
      <w:hyperlink r:id="rId2796" w:anchor="Cul_Art_TAC_T_g_phi" w:history="1">
        <w:r w:rsidR="00975EA7" w:rsidRPr="0032190F">
          <w:rPr>
            <w:rStyle w:val="Hyperlink"/>
            <w:lang w:val="fr-FR"/>
          </w:rPr>
          <w:t xml:space="preserve">en </w:t>
        </w:r>
        <w:r w:rsidR="00975EA7" w:rsidRPr="0032190F">
          <w:rPr>
            <w:rStyle w:val="Hyperlink"/>
            <w:rFonts w:ascii="Symbol" w:hAnsi="Symbol"/>
            <w:lang w:val="fr-FR"/>
          </w:rPr>
          <w:t>f</w:t>
        </w:r>
      </w:hyperlink>
      <w:r w:rsidR="00D019B2" w:rsidRPr="0032190F">
        <w:rPr>
          <w:lang w:val="fr-FR"/>
        </w:rPr>
        <w:t xml:space="preserve"> (BIB 1738 fig. 19)</w:t>
      </w:r>
      <w:r w:rsidR="00412AED" w:rsidRPr="0032190F">
        <w:rPr>
          <w:lang w:val="fr-FR"/>
        </w:rPr>
        <w:t xml:space="preserve"> et couple humain semi-schématique [présence d'un point] (BIB 1738 fig. 26)</w:t>
      </w:r>
      <w:r w:rsidR="00D13F1B" w:rsidRPr="0032190F">
        <w:rPr>
          <w:lang w:val="fr-FR"/>
        </w:rPr>
        <w:t xml:space="preserve"> motif solaire à rayons terminés par les points (BIB 1738 fig. 29)</w:t>
      </w:r>
    </w:p>
    <w:p w14:paraId="3222E985" w14:textId="77777777" w:rsidR="00193E19" w:rsidRPr="0032190F" w:rsidRDefault="00193E19" w:rsidP="00746131">
      <w:pPr>
        <w:rPr>
          <w:lang w:val="fr-FR"/>
        </w:rPr>
      </w:pPr>
    </w:p>
    <w:p w14:paraId="00655196" w14:textId="77777777" w:rsidR="00193E19" w:rsidRPr="0032190F" w:rsidRDefault="00193E19" w:rsidP="00746131">
      <w:pPr>
        <w:rPr>
          <w:lang w:val="fr-FR"/>
        </w:rPr>
      </w:pPr>
      <w:r w:rsidRPr="0032190F">
        <w:rPr>
          <w:lang w:val="fr-FR"/>
        </w:rPr>
        <w:t>MORCIELAGUILLA DE LA CEPERA</w:t>
      </w:r>
    </w:p>
    <w:p w14:paraId="49F798CB" w14:textId="77777777" w:rsidR="00193E19" w:rsidRPr="0032190F" w:rsidRDefault="00193E19" w:rsidP="00746131">
      <w:pPr>
        <w:rPr>
          <w:lang w:val="fr-FR"/>
        </w:rPr>
      </w:pPr>
      <w:r w:rsidRPr="0032190F">
        <w:rPr>
          <w:lang w:val="fr-FR"/>
        </w:rPr>
        <w:t>Jaen. Deux silhouette trilobées (BIB 1738 fig. 21)</w:t>
      </w:r>
    </w:p>
    <w:p w14:paraId="3AAD9185" w14:textId="77777777" w:rsidR="00F560DF" w:rsidRPr="0032190F" w:rsidRDefault="00F560DF" w:rsidP="00746131">
      <w:pPr>
        <w:rPr>
          <w:lang w:val="fr-FR"/>
        </w:rPr>
      </w:pPr>
    </w:p>
    <w:p w14:paraId="2FB46127" w14:textId="77777777" w:rsidR="00201537" w:rsidRPr="0032190F" w:rsidRDefault="00201537" w:rsidP="00426FF9">
      <w:pPr>
        <w:pStyle w:val="Heading1"/>
      </w:pPr>
      <w:bookmarkStart w:id="1218" w:name="Sit_Serpis"/>
      <w:r w:rsidRPr="0032190F">
        <w:lastRenderedPageBreak/>
        <w:t>SERPIS</w:t>
      </w:r>
      <w:bookmarkEnd w:id="1218"/>
    </w:p>
    <w:p w14:paraId="35FFD3BC" w14:textId="77777777" w:rsidR="00067DAA" w:rsidRPr="0032190F" w:rsidRDefault="00067DAA" w:rsidP="00067DAA">
      <w:pPr>
        <w:rPr>
          <w:lang w:val="fr-FR"/>
        </w:rPr>
      </w:pPr>
    </w:p>
    <w:p w14:paraId="326AA079" w14:textId="47D2B69B" w:rsidR="00201537" w:rsidRPr="0032190F" w:rsidRDefault="00201537" w:rsidP="00F560DF">
      <w:pPr>
        <w:rPr>
          <w:lang w:val="fr-FR"/>
        </w:rPr>
      </w:pPr>
      <w:r w:rsidRPr="0032190F">
        <w:rPr>
          <w:lang w:val="fr-FR"/>
        </w:rPr>
        <w:t xml:space="preserve">Le bassin du </w:t>
      </w:r>
      <w:r w:rsidR="00F560DF" w:rsidRPr="0032190F">
        <w:rPr>
          <w:lang w:val="fr-FR"/>
        </w:rPr>
        <w:t xml:space="preserve">riu </w:t>
      </w:r>
      <w:r w:rsidRPr="0032190F">
        <w:rPr>
          <w:lang w:val="fr-FR"/>
        </w:rPr>
        <w:t>Serpis</w:t>
      </w:r>
      <w:r w:rsidR="00F560DF" w:rsidRPr="0032190F">
        <w:rPr>
          <w:lang w:val="fr-FR"/>
        </w:rPr>
        <w:t xml:space="preserve"> (Alicante)</w:t>
      </w:r>
      <w:r w:rsidRPr="0032190F">
        <w:rPr>
          <w:lang w:val="fr-FR"/>
        </w:rPr>
        <w:t xml:space="preserve"> est une </w:t>
      </w:r>
      <w:hyperlink r:id="rId2797" w:anchor="Cul_AEM_g" w:history="1">
        <w:r w:rsidRPr="0032190F">
          <w:rPr>
            <w:rStyle w:val="Hyperlink"/>
            <w:lang w:val="fr-FR"/>
          </w:rPr>
          <w:t>zone de concentration de ARBMPI</w:t>
        </w:r>
      </w:hyperlink>
      <w:r w:rsidRPr="0032190F">
        <w:rPr>
          <w:lang w:val="fr-FR"/>
        </w:rPr>
        <w:t xml:space="preserve"> (SS BIB) </w:t>
      </w:r>
    </w:p>
    <w:p w14:paraId="3F9B1F3E" w14:textId="77777777" w:rsidR="00201537" w:rsidRPr="0032190F" w:rsidRDefault="00201537" w:rsidP="00201537">
      <w:pPr>
        <w:rPr>
          <w:lang w:val="fr-FR"/>
        </w:rPr>
      </w:pPr>
    </w:p>
    <w:p w14:paraId="3D0A6CD5" w14:textId="77777777" w:rsidR="00201537" w:rsidRPr="0032190F" w:rsidRDefault="00201537" w:rsidP="00201537">
      <w:pPr>
        <w:pStyle w:val="Heading2"/>
      </w:pPr>
      <w:bookmarkStart w:id="1219" w:name="Sit_Serpis_s"/>
      <w:r w:rsidRPr="0032190F">
        <w:t>types d'abris</w:t>
      </w:r>
    </w:p>
    <w:bookmarkEnd w:id="1219"/>
    <w:p w14:paraId="53FE0304" w14:textId="77777777" w:rsidR="00201537" w:rsidRPr="0032190F" w:rsidRDefault="00201537" w:rsidP="00201537">
      <w:pPr>
        <w:rPr>
          <w:lang w:val="fr-FR"/>
        </w:rPr>
      </w:pPr>
    </w:p>
    <w:p w14:paraId="52C68FE9" w14:textId="77777777" w:rsidR="00F560DF" w:rsidRPr="0032190F" w:rsidRDefault="00F560DF" w:rsidP="00F560DF">
      <w:pPr>
        <w:rPr>
          <w:lang w:val="fr-FR"/>
        </w:rPr>
      </w:pPr>
      <w:r w:rsidRPr="0032190F">
        <w:rPr>
          <w:lang w:val="fr-FR"/>
        </w:rPr>
        <w:t>S. Fairen (2002, 2004) a distingué 5 types d'abris:</w:t>
      </w:r>
    </w:p>
    <w:p w14:paraId="268BC738" w14:textId="77777777" w:rsidR="00F560DF" w:rsidRPr="0032190F" w:rsidRDefault="00F560DF" w:rsidP="00F560D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3"/>
        <w:gridCol w:w="1536"/>
        <w:gridCol w:w="1223"/>
        <w:gridCol w:w="1509"/>
        <w:gridCol w:w="1669"/>
        <w:gridCol w:w="883"/>
      </w:tblGrid>
      <w:tr w:rsidR="005D10B6" w:rsidRPr="00201537" w14:paraId="5C569B27" w14:textId="77777777" w:rsidTr="00C35EA7">
        <w:trPr>
          <w:jc w:val="center"/>
        </w:trPr>
        <w:tc>
          <w:tcPr>
            <w:tcW w:w="843" w:type="dxa"/>
            <w:vAlign w:val="center"/>
          </w:tcPr>
          <w:p w14:paraId="5B66868F" w14:textId="77777777" w:rsidR="00F560DF" w:rsidRPr="00201537" w:rsidRDefault="00F560DF" w:rsidP="00C35EA7">
            <w:pPr>
              <w:jc w:val="center"/>
            </w:pPr>
            <w:r w:rsidRPr="00201537">
              <w:t>types</w:t>
            </w:r>
          </w:p>
        </w:tc>
        <w:tc>
          <w:tcPr>
            <w:tcW w:w="1536" w:type="dxa"/>
            <w:vAlign w:val="center"/>
          </w:tcPr>
          <w:p w14:paraId="07450647" w14:textId="77777777" w:rsidR="00F560DF" w:rsidRPr="00201537" w:rsidRDefault="00F560DF" w:rsidP="00C35EA7">
            <w:pPr>
              <w:jc w:val="center"/>
            </w:pPr>
            <w:r w:rsidRPr="00201537">
              <w:t>altitudes</w:t>
            </w:r>
          </w:p>
        </w:tc>
        <w:tc>
          <w:tcPr>
            <w:tcW w:w="1223" w:type="dxa"/>
            <w:vAlign w:val="center"/>
          </w:tcPr>
          <w:p w14:paraId="7E0E7B99" w14:textId="77777777" w:rsidR="00F560DF" w:rsidRPr="00201537" w:rsidRDefault="00F560DF" w:rsidP="00C35EA7">
            <w:pPr>
              <w:jc w:val="center"/>
            </w:pPr>
            <w:r w:rsidRPr="00201537">
              <w:t>vues</w:t>
            </w:r>
          </w:p>
        </w:tc>
        <w:tc>
          <w:tcPr>
            <w:tcW w:w="1509" w:type="dxa"/>
            <w:vAlign w:val="center"/>
          </w:tcPr>
          <w:p w14:paraId="0CA8AA6D" w14:textId="77777777" w:rsidR="00F560DF" w:rsidRPr="00201537" w:rsidRDefault="00F560DF" w:rsidP="00C35EA7">
            <w:pPr>
              <w:jc w:val="center"/>
            </w:pPr>
            <w:r w:rsidRPr="00201537">
              <w:t>accessibilité</w:t>
            </w:r>
          </w:p>
        </w:tc>
        <w:tc>
          <w:tcPr>
            <w:tcW w:w="1669" w:type="dxa"/>
            <w:vAlign w:val="center"/>
          </w:tcPr>
          <w:p w14:paraId="3D9EC53B" w14:textId="77777777" w:rsidR="00F560DF" w:rsidRDefault="00F560DF" w:rsidP="00C35EA7">
            <w:pPr>
              <w:jc w:val="center"/>
            </w:pPr>
            <w:r w:rsidRPr="00201537">
              <w:t>taille</w:t>
            </w:r>
          </w:p>
          <w:p w14:paraId="0F0133AA" w14:textId="77777777" w:rsidR="00F560DF" w:rsidRPr="00201537" w:rsidRDefault="00F560DF" w:rsidP="00C35EA7">
            <w:pPr>
              <w:jc w:val="center"/>
            </w:pPr>
            <w:r w:rsidRPr="00201537">
              <w:t>(nb max pers)</w:t>
            </w:r>
          </w:p>
        </w:tc>
        <w:tc>
          <w:tcPr>
            <w:tcW w:w="883" w:type="dxa"/>
            <w:vAlign w:val="center"/>
          </w:tcPr>
          <w:p w14:paraId="3C27C252" w14:textId="77777777" w:rsidR="00F560DF" w:rsidRPr="00201537" w:rsidRDefault="00F560DF" w:rsidP="00C35EA7">
            <w:pPr>
              <w:jc w:val="center"/>
            </w:pPr>
            <w:r>
              <w:t>ex</w:t>
            </w:r>
            <w:r w:rsidR="00AC323A">
              <w:t>.</w:t>
            </w:r>
          </w:p>
        </w:tc>
      </w:tr>
      <w:tr w:rsidR="005D10B6" w:rsidRPr="00201537" w14:paraId="0CC66F2D" w14:textId="77777777" w:rsidTr="00C35EA7">
        <w:trPr>
          <w:jc w:val="center"/>
        </w:trPr>
        <w:tc>
          <w:tcPr>
            <w:tcW w:w="843" w:type="dxa"/>
          </w:tcPr>
          <w:p w14:paraId="018B1F6F" w14:textId="504E0E7F" w:rsidR="00F560DF" w:rsidRPr="00201537" w:rsidRDefault="00000000" w:rsidP="00C35EA7">
            <w:pPr>
              <w:jc w:val="center"/>
            </w:pPr>
            <w:hyperlink r:id="rId2798" w:anchor="Sit_Serpis_s_type1" w:history="1">
              <w:r w:rsidR="00F560DF" w:rsidRPr="00201537">
                <w:rPr>
                  <w:rStyle w:val="Hyperlink"/>
                </w:rPr>
                <w:t>1</w:t>
              </w:r>
            </w:hyperlink>
          </w:p>
        </w:tc>
        <w:tc>
          <w:tcPr>
            <w:tcW w:w="1536" w:type="dxa"/>
          </w:tcPr>
          <w:p w14:paraId="514186E4" w14:textId="77777777" w:rsidR="00F560DF" w:rsidRPr="00201537" w:rsidRDefault="00F560DF" w:rsidP="00C35EA7">
            <w:pPr>
              <w:jc w:val="center"/>
            </w:pPr>
            <w:r w:rsidRPr="00201537">
              <w:t>proéminente</w:t>
            </w:r>
          </w:p>
        </w:tc>
        <w:tc>
          <w:tcPr>
            <w:tcW w:w="1223" w:type="dxa"/>
          </w:tcPr>
          <w:p w14:paraId="59E0C10E" w14:textId="77777777" w:rsidR="00F560DF" w:rsidRPr="00201537" w:rsidRDefault="00F560DF" w:rsidP="00C35EA7">
            <w:pPr>
              <w:jc w:val="center"/>
            </w:pPr>
            <w:r w:rsidRPr="00201537">
              <w:t>large</w:t>
            </w:r>
          </w:p>
        </w:tc>
        <w:tc>
          <w:tcPr>
            <w:tcW w:w="1509" w:type="dxa"/>
          </w:tcPr>
          <w:p w14:paraId="1E5B0E6E" w14:textId="77777777" w:rsidR="00F560DF" w:rsidRPr="00201537" w:rsidRDefault="00F560DF" w:rsidP="00C35EA7">
            <w:pPr>
              <w:jc w:val="center"/>
            </w:pPr>
            <w:r w:rsidRPr="00201537">
              <w:t>difficile</w:t>
            </w:r>
          </w:p>
        </w:tc>
        <w:tc>
          <w:tcPr>
            <w:tcW w:w="1669" w:type="dxa"/>
          </w:tcPr>
          <w:p w14:paraId="26454B5C" w14:textId="77777777" w:rsidR="00F560DF" w:rsidRPr="00201537" w:rsidRDefault="00F560DF" w:rsidP="00C35EA7">
            <w:pPr>
              <w:jc w:val="center"/>
            </w:pPr>
            <w:r w:rsidRPr="00201537">
              <w:t>petite (2-3)</w:t>
            </w:r>
          </w:p>
        </w:tc>
        <w:tc>
          <w:tcPr>
            <w:tcW w:w="883" w:type="dxa"/>
          </w:tcPr>
          <w:p w14:paraId="4B68C124" w14:textId="77777777" w:rsidR="00F560DF" w:rsidRPr="00201537" w:rsidRDefault="00F560DF" w:rsidP="00F560DF"/>
        </w:tc>
      </w:tr>
      <w:tr w:rsidR="005D10B6" w:rsidRPr="00201537" w14:paraId="0FD2B5CB" w14:textId="77777777" w:rsidTr="00C35EA7">
        <w:trPr>
          <w:jc w:val="center"/>
        </w:trPr>
        <w:tc>
          <w:tcPr>
            <w:tcW w:w="843" w:type="dxa"/>
          </w:tcPr>
          <w:p w14:paraId="33A3D6CF" w14:textId="4635AC27" w:rsidR="00F560DF" w:rsidRPr="00201537" w:rsidRDefault="00000000" w:rsidP="00C35EA7">
            <w:pPr>
              <w:jc w:val="center"/>
            </w:pPr>
            <w:hyperlink r:id="rId2799" w:anchor="Sit_Serpis_s_type2" w:history="1">
              <w:r w:rsidR="00F560DF" w:rsidRPr="00F560DF">
                <w:rPr>
                  <w:rStyle w:val="Hyperlink"/>
                </w:rPr>
                <w:t>2</w:t>
              </w:r>
            </w:hyperlink>
          </w:p>
        </w:tc>
        <w:tc>
          <w:tcPr>
            <w:tcW w:w="1536" w:type="dxa"/>
          </w:tcPr>
          <w:p w14:paraId="2F74854A" w14:textId="77777777" w:rsidR="00F560DF" w:rsidRPr="00201537" w:rsidRDefault="00F560DF" w:rsidP="00C35EA7">
            <w:pPr>
              <w:jc w:val="center"/>
            </w:pPr>
            <w:r>
              <w:t>-</w:t>
            </w:r>
          </w:p>
        </w:tc>
        <w:tc>
          <w:tcPr>
            <w:tcW w:w="1223" w:type="dxa"/>
          </w:tcPr>
          <w:p w14:paraId="242A234E" w14:textId="77777777" w:rsidR="00F560DF" w:rsidRPr="00201537" w:rsidRDefault="00F560DF" w:rsidP="00C35EA7">
            <w:pPr>
              <w:jc w:val="center"/>
            </w:pPr>
            <w:r>
              <w:t>-</w:t>
            </w:r>
          </w:p>
        </w:tc>
        <w:tc>
          <w:tcPr>
            <w:tcW w:w="1509" w:type="dxa"/>
          </w:tcPr>
          <w:p w14:paraId="7F991C62" w14:textId="77777777" w:rsidR="00F560DF" w:rsidRPr="00201537" w:rsidRDefault="00F560DF" w:rsidP="00C35EA7">
            <w:pPr>
              <w:jc w:val="center"/>
            </w:pPr>
            <w:r>
              <w:t>facile</w:t>
            </w:r>
          </w:p>
        </w:tc>
        <w:tc>
          <w:tcPr>
            <w:tcW w:w="1669" w:type="dxa"/>
          </w:tcPr>
          <w:p w14:paraId="2FE2CC85" w14:textId="77777777" w:rsidR="00F560DF" w:rsidRPr="00201537" w:rsidRDefault="00F560DF" w:rsidP="00C35EA7">
            <w:pPr>
              <w:jc w:val="center"/>
            </w:pPr>
            <w:r>
              <w:t>large (&gt;15)</w:t>
            </w:r>
          </w:p>
        </w:tc>
        <w:tc>
          <w:tcPr>
            <w:tcW w:w="883" w:type="dxa"/>
          </w:tcPr>
          <w:p w14:paraId="2ACCD9F8" w14:textId="0B9AE83D" w:rsidR="00F560DF" w:rsidRPr="00201537" w:rsidRDefault="00000000" w:rsidP="00F560DF">
            <w:hyperlink r:id="rId2800" w:anchor="Sit_Sarga" w:history="1">
              <w:r w:rsidR="00F560DF" w:rsidRPr="00F560DF">
                <w:rPr>
                  <w:rStyle w:val="Hyperlink"/>
                </w:rPr>
                <w:t>Sarga</w:t>
              </w:r>
            </w:hyperlink>
          </w:p>
        </w:tc>
      </w:tr>
      <w:tr w:rsidR="005D10B6" w:rsidRPr="00201537" w14:paraId="75423D47" w14:textId="77777777" w:rsidTr="00C35EA7">
        <w:trPr>
          <w:jc w:val="center"/>
        </w:trPr>
        <w:tc>
          <w:tcPr>
            <w:tcW w:w="843" w:type="dxa"/>
          </w:tcPr>
          <w:p w14:paraId="2194F727" w14:textId="06326D8C" w:rsidR="00F560DF" w:rsidRPr="00201537" w:rsidRDefault="00000000" w:rsidP="00C35EA7">
            <w:pPr>
              <w:jc w:val="center"/>
            </w:pPr>
            <w:hyperlink r:id="rId2801" w:anchor="Sit_Serpis_s_type3" w:history="1">
              <w:r w:rsidR="00F560DF" w:rsidRPr="00AC323A">
                <w:rPr>
                  <w:rStyle w:val="Hyperlink"/>
                </w:rPr>
                <w:t>3</w:t>
              </w:r>
            </w:hyperlink>
          </w:p>
        </w:tc>
        <w:tc>
          <w:tcPr>
            <w:tcW w:w="1536" w:type="dxa"/>
          </w:tcPr>
          <w:p w14:paraId="6ADA54CE" w14:textId="77777777" w:rsidR="00F560DF" w:rsidRPr="00201537" w:rsidRDefault="00AC323A" w:rsidP="00C35EA7">
            <w:pPr>
              <w:jc w:val="center"/>
            </w:pPr>
            <w:r>
              <w:t>-</w:t>
            </w:r>
          </w:p>
        </w:tc>
        <w:tc>
          <w:tcPr>
            <w:tcW w:w="1223" w:type="dxa"/>
          </w:tcPr>
          <w:p w14:paraId="54F4412B" w14:textId="77777777" w:rsidR="00F560DF" w:rsidRPr="00201537" w:rsidRDefault="00F560DF" w:rsidP="00C35EA7">
            <w:pPr>
              <w:jc w:val="center"/>
            </w:pPr>
            <w:r>
              <w:t>variable</w:t>
            </w:r>
          </w:p>
        </w:tc>
        <w:tc>
          <w:tcPr>
            <w:tcW w:w="1509" w:type="dxa"/>
          </w:tcPr>
          <w:p w14:paraId="397502D6" w14:textId="77777777" w:rsidR="00F560DF" w:rsidRPr="00201537" w:rsidRDefault="00F560DF" w:rsidP="00C35EA7">
            <w:pPr>
              <w:jc w:val="center"/>
            </w:pPr>
            <w:r>
              <w:t>variable</w:t>
            </w:r>
          </w:p>
        </w:tc>
        <w:tc>
          <w:tcPr>
            <w:tcW w:w="1669" w:type="dxa"/>
          </w:tcPr>
          <w:p w14:paraId="58FA9B04" w14:textId="77777777" w:rsidR="00F560DF" w:rsidRPr="00201537" w:rsidRDefault="00F560DF" w:rsidP="00C35EA7">
            <w:pPr>
              <w:jc w:val="center"/>
            </w:pPr>
            <w:r>
              <w:t>variable</w:t>
            </w:r>
          </w:p>
        </w:tc>
        <w:tc>
          <w:tcPr>
            <w:tcW w:w="883" w:type="dxa"/>
          </w:tcPr>
          <w:p w14:paraId="2119C90A" w14:textId="77777777" w:rsidR="00F560DF" w:rsidRPr="00201537" w:rsidRDefault="00F560DF" w:rsidP="00F560DF"/>
        </w:tc>
      </w:tr>
      <w:tr w:rsidR="005D10B6" w:rsidRPr="00201537" w14:paraId="7BE7EAB5" w14:textId="77777777" w:rsidTr="00C35EA7">
        <w:trPr>
          <w:jc w:val="center"/>
        </w:trPr>
        <w:tc>
          <w:tcPr>
            <w:tcW w:w="843" w:type="dxa"/>
          </w:tcPr>
          <w:p w14:paraId="0935B2ED" w14:textId="7F0AD908" w:rsidR="00F560DF" w:rsidRPr="00201537" w:rsidRDefault="00000000" w:rsidP="00C35EA7">
            <w:pPr>
              <w:jc w:val="center"/>
            </w:pPr>
            <w:hyperlink r:id="rId2802" w:anchor="Sit_Serpis_s_type4" w:history="1">
              <w:r w:rsidR="00F560DF" w:rsidRPr="00AC323A">
                <w:rPr>
                  <w:rStyle w:val="Hyperlink"/>
                </w:rPr>
                <w:t>4</w:t>
              </w:r>
            </w:hyperlink>
          </w:p>
        </w:tc>
        <w:tc>
          <w:tcPr>
            <w:tcW w:w="1536" w:type="dxa"/>
          </w:tcPr>
          <w:p w14:paraId="6C1DD163" w14:textId="77777777" w:rsidR="00F560DF" w:rsidRPr="00201537" w:rsidRDefault="00AC323A" w:rsidP="00C35EA7">
            <w:pPr>
              <w:jc w:val="center"/>
            </w:pPr>
            <w:r>
              <w:t>-</w:t>
            </w:r>
          </w:p>
        </w:tc>
        <w:tc>
          <w:tcPr>
            <w:tcW w:w="1223" w:type="dxa"/>
          </w:tcPr>
          <w:p w14:paraId="4EF6B202" w14:textId="77777777" w:rsidR="00F560DF" w:rsidRPr="00201537" w:rsidRDefault="00AC323A" w:rsidP="00C35EA7">
            <w:pPr>
              <w:jc w:val="center"/>
            </w:pPr>
            <w:r>
              <w:t>faible</w:t>
            </w:r>
          </w:p>
        </w:tc>
        <w:tc>
          <w:tcPr>
            <w:tcW w:w="1509" w:type="dxa"/>
          </w:tcPr>
          <w:p w14:paraId="6917D80E" w14:textId="77777777" w:rsidR="00F560DF" w:rsidRPr="00201537" w:rsidRDefault="00AC323A" w:rsidP="00C35EA7">
            <w:pPr>
              <w:jc w:val="center"/>
            </w:pPr>
            <w:r w:rsidRPr="00201537">
              <w:t>difficile</w:t>
            </w:r>
          </w:p>
        </w:tc>
        <w:tc>
          <w:tcPr>
            <w:tcW w:w="1669" w:type="dxa"/>
          </w:tcPr>
          <w:p w14:paraId="52C88F6A" w14:textId="77777777" w:rsidR="00F560DF" w:rsidRPr="00201537" w:rsidRDefault="00AC323A" w:rsidP="00C35EA7">
            <w:pPr>
              <w:jc w:val="center"/>
            </w:pPr>
            <w:r>
              <w:t>-</w:t>
            </w:r>
          </w:p>
        </w:tc>
        <w:tc>
          <w:tcPr>
            <w:tcW w:w="883" w:type="dxa"/>
          </w:tcPr>
          <w:p w14:paraId="7332B8C9" w14:textId="77777777" w:rsidR="00F560DF" w:rsidRPr="00201537" w:rsidRDefault="00F560DF" w:rsidP="00F560DF"/>
        </w:tc>
      </w:tr>
      <w:tr w:rsidR="005D10B6" w:rsidRPr="00201537" w14:paraId="1003CA1B" w14:textId="77777777" w:rsidTr="00C35EA7">
        <w:trPr>
          <w:jc w:val="center"/>
        </w:trPr>
        <w:tc>
          <w:tcPr>
            <w:tcW w:w="843" w:type="dxa"/>
          </w:tcPr>
          <w:p w14:paraId="0B240CFB" w14:textId="6A3DA232" w:rsidR="00F560DF" w:rsidRPr="00201537" w:rsidRDefault="00000000" w:rsidP="00C35EA7">
            <w:pPr>
              <w:jc w:val="center"/>
            </w:pPr>
            <w:hyperlink r:id="rId2803" w:anchor="Sit_Serpis_s_type5" w:history="1">
              <w:r w:rsidR="00F560DF" w:rsidRPr="00AC323A">
                <w:rPr>
                  <w:rStyle w:val="Hyperlink"/>
                </w:rPr>
                <w:t>5</w:t>
              </w:r>
            </w:hyperlink>
          </w:p>
        </w:tc>
        <w:tc>
          <w:tcPr>
            <w:tcW w:w="1536" w:type="dxa"/>
          </w:tcPr>
          <w:p w14:paraId="0112A9F7" w14:textId="77777777" w:rsidR="00F560DF" w:rsidRPr="00201537" w:rsidRDefault="00AC323A" w:rsidP="00C35EA7">
            <w:pPr>
              <w:jc w:val="center"/>
            </w:pPr>
            <w:r>
              <w:t>-</w:t>
            </w:r>
          </w:p>
        </w:tc>
        <w:tc>
          <w:tcPr>
            <w:tcW w:w="1223" w:type="dxa"/>
          </w:tcPr>
          <w:p w14:paraId="440F25B9" w14:textId="77777777" w:rsidR="00F560DF" w:rsidRPr="00201537" w:rsidRDefault="00AC323A" w:rsidP="00C35EA7">
            <w:pPr>
              <w:jc w:val="center"/>
            </w:pPr>
            <w:r>
              <w:t>très large</w:t>
            </w:r>
          </w:p>
        </w:tc>
        <w:tc>
          <w:tcPr>
            <w:tcW w:w="1509" w:type="dxa"/>
          </w:tcPr>
          <w:p w14:paraId="1426FE81" w14:textId="77777777" w:rsidR="00F560DF" w:rsidRPr="00201537" w:rsidRDefault="00AC323A" w:rsidP="00C35EA7">
            <w:pPr>
              <w:jc w:val="center"/>
            </w:pPr>
            <w:r>
              <w:t>facile</w:t>
            </w:r>
          </w:p>
        </w:tc>
        <w:tc>
          <w:tcPr>
            <w:tcW w:w="1669" w:type="dxa"/>
          </w:tcPr>
          <w:p w14:paraId="36FE6711" w14:textId="77777777" w:rsidR="00F560DF" w:rsidRPr="00201537" w:rsidRDefault="00AC323A" w:rsidP="00C35EA7">
            <w:pPr>
              <w:jc w:val="center"/>
            </w:pPr>
            <w:r>
              <w:t>-</w:t>
            </w:r>
          </w:p>
        </w:tc>
        <w:tc>
          <w:tcPr>
            <w:tcW w:w="883" w:type="dxa"/>
          </w:tcPr>
          <w:p w14:paraId="58C4C699" w14:textId="77777777" w:rsidR="00F560DF" w:rsidRPr="00201537" w:rsidRDefault="00F560DF" w:rsidP="00F560DF"/>
        </w:tc>
      </w:tr>
    </w:tbl>
    <w:p w14:paraId="7C6D1E35" w14:textId="77777777" w:rsidR="00F560DF" w:rsidRDefault="00F560DF" w:rsidP="00F560DF">
      <w:r w:rsidRPr="00201537">
        <w:t>(BIB 2570)</w:t>
      </w:r>
    </w:p>
    <w:p w14:paraId="012CE47F" w14:textId="77777777" w:rsidR="00201537" w:rsidRDefault="00201537" w:rsidP="00067DAA"/>
    <w:p w14:paraId="32469EC0" w14:textId="77777777" w:rsidR="00201537" w:rsidRPr="00201537" w:rsidRDefault="00201537" w:rsidP="00201537">
      <w:pPr>
        <w:pStyle w:val="Heading3"/>
      </w:pPr>
      <w:bookmarkStart w:id="1220" w:name="Sit_Serpis_s_type1"/>
      <w:r>
        <w:t>type 1</w:t>
      </w:r>
    </w:p>
    <w:bookmarkEnd w:id="1220"/>
    <w:p w14:paraId="5A44F195" w14:textId="12C756F7" w:rsidR="00201537" w:rsidRPr="0032190F" w:rsidRDefault="00F560DF" w:rsidP="00F560DF">
      <w:pPr>
        <w:tabs>
          <w:tab w:val="left" w:pos="5910"/>
        </w:tabs>
        <w:rPr>
          <w:lang w:val="fr-FR"/>
        </w:rPr>
      </w:pPr>
      <w:r w:rsidRPr="0032190F">
        <w:rPr>
          <w:lang w:val="fr-FR"/>
        </w:rPr>
        <w:t xml:space="preserve">L'art est uniquement schématique, les signes sont simples et géométriques (ponctuations, barres, </w:t>
      </w:r>
      <w:hyperlink r:id="rId2804" w:anchor="Cul_Proto_Art_TAC_T_g_zigzag" w:history="1">
        <w:r w:rsidR="00E31D08" w:rsidRPr="00E31D08">
          <w:rPr>
            <w:rStyle w:val="Hyperlink"/>
            <w:lang w:val="fr-FR" w:eastAsia="en-GB"/>
          </w:rPr>
          <w:t>zigza</w:t>
        </w:r>
        <w:r w:rsidR="00E31D08">
          <w:rPr>
            <w:rStyle w:val="Hyperlink"/>
            <w:lang w:val="fr-FR" w:eastAsia="en-GB"/>
          </w:rPr>
          <w:t>gs</w:t>
        </w:r>
      </w:hyperlink>
      <w:r w:rsidRPr="0032190F">
        <w:rPr>
          <w:lang w:val="fr-FR"/>
        </w:rPr>
        <w:t>, figures radiales) et peu nombreuses (BIB 2570)</w:t>
      </w:r>
    </w:p>
    <w:p w14:paraId="21F4D190" w14:textId="77777777" w:rsidR="00201537" w:rsidRPr="0032190F" w:rsidRDefault="00201537" w:rsidP="00067DAA">
      <w:pPr>
        <w:rPr>
          <w:lang w:val="fr-FR"/>
        </w:rPr>
      </w:pPr>
      <w:r w:rsidRPr="0032190F">
        <w:rPr>
          <w:lang w:val="fr-FR"/>
        </w:rPr>
        <w:t xml:space="preserve">Proche d'un grand centre de peuplement néolithique dans les basses terres du bassin du Serpis, les abris sont proches de </w:t>
      </w:r>
      <w:r w:rsidRPr="0032190F">
        <w:rPr>
          <w:i/>
          <w:lang w:val="fr-FR"/>
        </w:rPr>
        <w:t>burials caves</w:t>
      </w:r>
      <w:r w:rsidRPr="0032190F">
        <w:rPr>
          <w:lang w:val="fr-FR"/>
        </w:rPr>
        <w:t xml:space="preserve"> du 3 e millénaire (BIB 2570)</w:t>
      </w:r>
    </w:p>
    <w:p w14:paraId="481836D0" w14:textId="77777777" w:rsidR="00AC323A" w:rsidRPr="0032190F" w:rsidRDefault="00AC323A" w:rsidP="00067DAA">
      <w:pPr>
        <w:rPr>
          <w:lang w:val="fr-FR"/>
        </w:rPr>
      </w:pPr>
      <w:r w:rsidRPr="0032190F">
        <w:rPr>
          <w:lang w:val="fr-FR"/>
        </w:rPr>
        <w:t>Controle visuel (BIB 2570)</w:t>
      </w:r>
    </w:p>
    <w:p w14:paraId="63FB9790" w14:textId="77777777" w:rsidR="00F560DF" w:rsidRPr="0032190F" w:rsidRDefault="00F560DF" w:rsidP="00067DAA">
      <w:pPr>
        <w:rPr>
          <w:lang w:val="fr-FR"/>
        </w:rPr>
      </w:pPr>
    </w:p>
    <w:p w14:paraId="45F24C86" w14:textId="77777777" w:rsidR="00F560DF" w:rsidRPr="0032190F" w:rsidRDefault="00F560DF" w:rsidP="00F560DF">
      <w:pPr>
        <w:pStyle w:val="Heading3"/>
      </w:pPr>
      <w:bookmarkStart w:id="1221" w:name="Sit_Serpis_s_type2"/>
      <w:r w:rsidRPr="0032190F">
        <w:t>type 2</w:t>
      </w:r>
    </w:p>
    <w:bookmarkEnd w:id="1221"/>
    <w:p w14:paraId="7B6E8904" w14:textId="77777777" w:rsidR="00201537" w:rsidRPr="0032190F" w:rsidRDefault="00F560DF" w:rsidP="00067DAA">
      <w:pPr>
        <w:rPr>
          <w:lang w:val="fr-FR"/>
        </w:rPr>
      </w:pPr>
      <w:r w:rsidRPr="0032190F">
        <w:rPr>
          <w:lang w:val="fr-FR"/>
        </w:rPr>
        <w:t>Compositions complexes des trois traditions (MS,L,S).</w:t>
      </w:r>
      <w:r w:rsidR="00AC323A" w:rsidRPr="0032190F">
        <w:rPr>
          <w:lang w:val="fr-FR"/>
        </w:rPr>
        <w:t>(BIB 2570)</w:t>
      </w:r>
    </w:p>
    <w:p w14:paraId="5A8B6493" w14:textId="77777777" w:rsidR="00F560DF" w:rsidRPr="0032190F" w:rsidRDefault="00F560DF" w:rsidP="00067DAA">
      <w:pPr>
        <w:rPr>
          <w:lang w:val="fr-FR"/>
        </w:rPr>
      </w:pPr>
      <w:r w:rsidRPr="0032190F">
        <w:rPr>
          <w:lang w:val="fr-FR"/>
        </w:rPr>
        <w:t>Abris localisés dans les plus importantes vallées, de manière privilégiée pour controler les accès. Il peut s'agir de lieu de réunion de groupes sociaux (BIB 2570)</w:t>
      </w:r>
    </w:p>
    <w:p w14:paraId="309E3AA3" w14:textId="77777777" w:rsidR="00F560DF" w:rsidRPr="0032190F" w:rsidRDefault="00F560DF" w:rsidP="00067DAA">
      <w:pPr>
        <w:rPr>
          <w:lang w:val="fr-FR"/>
        </w:rPr>
      </w:pPr>
    </w:p>
    <w:p w14:paraId="413C53E2" w14:textId="77777777" w:rsidR="00F560DF" w:rsidRPr="0032190F" w:rsidRDefault="00F560DF" w:rsidP="00F560DF">
      <w:pPr>
        <w:pStyle w:val="Heading3"/>
      </w:pPr>
      <w:bookmarkStart w:id="1222" w:name="Sit_Serpis_s_type3"/>
      <w:r w:rsidRPr="0032190F">
        <w:t>type 3</w:t>
      </w:r>
    </w:p>
    <w:bookmarkEnd w:id="1222"/>
    <w:p w14:paraId="426AE8AE" w14:textId="77777777" w:rsidR="00F560DF" w:rsidRPr="0032190F" w:rsidRDefault="00AC323A" w:rsidP="00067DAA">
      <w:pPr>
        <w:rPr>
          <w:lang w:val="fr-FR"/>
        </w:rPr>
      </w:pPr>
      <w:r w:rsidRPr="0032190F">
        <w:rPr>
          <w:lang w:val="fr-FR"/>
        </w:rPr>
        <w:t xml:space="preserve">Compositions complexes des trois traditions (MS,L,S). </w:t>
      </w:r>
      <w:r w:rsidR="00F560DF" w:rsidRPr="0032190F">
        <w:rPr>
          <w:lang w:val="fr-FR"/>
        </w:rPr>
        <w:t>Art rupestre variable (BIB 2570)</w:t>
      </w:r>
    </w:p>
    <w:p w14:paraId="1A6D446A" w14:textId="77777777" w:rsidR="00F560DF" w:rsidRPr="0032190F" w:rsidRDefault="00F560DF" w:rsidP="00067DAA">
      <w:pPr>
        <w:rPr>
          <w:lang w:val="fr-FR"/>
        </w:rPr>
      </w:pPr>
      <w:r w:rsidRPr="0032190F">
        <w:rPr>
          <w:lang w:val="fr-FR"/>
        </w:rPr>
        <w:t>S. Fairen décrit des paramètres variables (SS BIB) Ces abris, localisés dans les gorges à l'entrée des grandes vallée, seraient liés aux déplacements le long des voies naturelles (</w:t>
      </w:r>
      <w:r w:rsidRPr="0032190F">
        <w:rPr>
          <w:i/>
          <w:lang w:val="fr-FR"/>
        </w:rPr>
        <w:t>movement along the corridors</w:t>
      </w:r>
      <w:r w:rsidRPr="0032190F">
        <w:rPr>
          <w:lang w:val="fr-FR"/>
        </w:rPr>
        <w:t>) (BIB 2570)</w:t>
      </w:r>
    </w:p>
    <w:p w14:paraId="6CE64AE1" w14:textId="77777777" w:rsidR="00AC323A" w:rsidRPr="0032190F" w:rsidRDefault="00AC323A" w:rsidP="00AC323A">
      <w:pPr>
        <w:rPr>
          <w:lang w:val="fr-FR"/>
        </w:rPr>
      </w:pPr>
      <w:r w:rsidRPr="0032190F">
        <w:rPr>
          <w:lang w:val="fr-FR"/>
        </w:rPr>
        <w:t>Controle visuel (BIB 2570)</w:t>
      </w:r>
    </w:p>
    <w:p w14:paraId="59D398AA" w14:textId="77777777" w:rsidR="00F560DF" w:rsidRPr="0032190F" w:rsidRDefault="00F560DF" w:rsidP="00067DAA">
      <w:pPr>
        <w:rPr>
          <w:lang w:val="fr-FR"/>
        </w:rPr>
      </w:pPr>
    </w:p>
    <w:p w14:paraId="2594A693" w14:textId="77777777" w:rsidR="00F560DF" w:rsidRPr="0032190F" w:rsidRDefault="00F560DF" w:rsidP="00F560DF">
      <w:pPr>
        <w:pStyle w:val="Heading3"/>
      </w:pPr>
      <w:bookmarkStart w:id="1223" w:name="Sit_Serpis_s_type4"/>
      <w:r w:rsidRPr="0032190F">
        <w:t>type 4</w:t>
      </w:r>
    </w:p>
    <w:bookmarkEnd w:id="1223"/>
    <w:p w14:paraId="52C70FB2" w14:textId="77777777" w:rsidR="00AC323A" w:rsidRPr="0032190F" w:rsidRDefault="00AC323A" w:rsidP="00067DAA">
      <w:pPr>
        <w:rPr>
          <w:lang w:val="fr-FR"/>
        </w:rPr>
      </w:pPr>
      <w:r w:rsidRPr="0032190F">
        <w:rPr>
          <w:lang w:val="fr-FR"/>
        </w:rPr>
        <w:t>L'art est uniquement schématique (BIB 2570)</w:t>
      </w:r>
    </w:p>
    <w:p w14:paraId="39B205A4" w14:textId="77777777" w:rsidR="00F560DF" w:rsidRPr="0032190F" w:rsidRDefault="00AC323A" w:rsidP="00067DAA">
      <w:pPr>
        <w:rPr>
          <w:lang w:val="fr-FR"/>
        </w:rPr>
      </w:pPr>
      <w:r w:rsidRPr="0032190F">
        <w:rPr>
          <w:lang w:val="fr-FR"/>
        </w:rPr>
        <w:t>Peu nombreux situés d</w:t>
      </w:r>
      <w:r w:rsidR="00F560DF" w:rsidRPr="0032190F">
        <w:rPr>
          <w:lang w:val="fr-FR"/>
        </w:rPr>
        <w:t>ans des massifs montagneux entre 2 vallées</w:t>
      </w:r>
      <w:r w:rsidRPr="0032190F">
        <w:rPr>
          <w:lang w:val="fr-FR"/>
        </w:rPr>
        <w:t xml:space="preserve"> parfois proche de sources (BIB 2570)</w:t>
      </w:r>
    </w:p>
    <w:p w14:paraId="7D8F4695" w14:textId="77777777" w:rsidR="00AC323A" w:rsidRPr="0032190F" w:rsidRDefault="00AC323A" w:rsidP="00067DAA">
      <w:pPr>
        <w:rPr>
          <w:lang w:val="fr-FR"/>
        </w:rPr>
      </w:pPr>
    </w:p>
    <w:p w14:paraId="7C93B271" w14:textId="77777777" w:rsidR="00AC323A" w:rsidRPr="0032190F" w:rsidRDefault="00AC323A" w:rsidP="00AC323A">
      <w:pPr>
        <w:pStyle w:val="Heading3"/>
      </w:pPr>
      <w:bookmarkStart w:id="1224" w:name="Sit_Serpis_s_type5"/>
      <w:r w:rsidRPr="0032190F">
        <w:t>type 5</w:t>
      </w:r>
    </w:p>
    <w:bookmarkEnd w:id="1224"/>
    <w:p w14:paraId="4931A40B" w14:textId="77777777" w:rsidR="00F560DF" w:rsidRPr="0032190F" w:rsidRDefault="00AC323A" w:rsidP="00067DAA">
      <w:pPr>
        <w:rPr>
          <w:lang w:val="fr-FR"/>
        </w:rPr>
      </w:pPr>
      <w:r w:rsidRPr="0032190F">
        <w:rPr>
          <w:lang w:val="fr-FR"/>
        </w:rPr>
        <w:t>Art levantin et schématique. A proximité de cols (BIB 2570)</w:t>
      </w:r>
    </w:p>
    <w:p w14:paraId="106F11BE" w14:textId="77777777" w:rsidR="00F560DF" w:rsidRPr="0032190F" w:rsidRDefault="00F560DF" w:rsidP="00067DAA">
      <w:pPr>
        <w:rPr>
          <w:lang w:val="fr-FR"/>
        </w:rPr>
      </w:pPr>
    </w:p>
    <w:p w14:paraId="10084E0A" w14:textId="77777777" w:rsidR="00B56C8D" w:rsidRPr="0032190F" w:rsidRDefault="00B56C8D" w:rsidP="00426FF9">
      <w:pPr>
        <w:pStyle w:val="Heading1"/>
      </w:pPr>
      <w:bookmarkStart w:id="1225" w:name="Sit_Gasulla"/>
      <w:r w:rsidRPr="0032190F">
        <w:t>GASULLA</w:t>
      </w:r>
    </w:p>
    <w:bookmarkEnd w:id="1225"/>
    <w:p w14:paraId="29A688F6" w14:textId="77777777" w:rsidR="00B56C8D" w:rsidRPr="0032190F" w:rsidRDefault="00B56C8D" w:rsidP="00067DAA">
      <w:pPr>
        <w:rPr>
          <w:lang w:val="fr-FR"/>
        </w:rPr>
      </w:pPr>
    </w:p>
    <w:p w14:paraId="74E10919" w14:textId="66C55C49" w:rsidR="00B56C8D" w:rsidRDefault="00B56C8D" w:rsidP="00067DAA">
      <w:pPr>
        <w:rPr>
          <w:lang w:val="fr-FR"/>
        </w:rPr>
      </w:pPr>
      <w:r w:rsidRPr="00B56C8D">
        <w:rPr>
          <w:lang w:val="fr-FR"/>
        </w:rPr>
        <w:t>sous-groupe de l'</w:t>
      </w:r>
      <w:hyperlink r:id="rId2805" w:anchor="Cul_Levantin" w:history="1">
        <w:r w:rsidRPr="00B56C8D">
          <w:rPr>
            <w:rStyle w:val="Hyperlink"/>
            <w:lang w:val="fr-FR"/>
          </w:rPr>
          <w:t>art levantin</w:t>
        </w:r>
      </w:hyperlink>
      <w:r w:rsidRPr="00B56C8D">
        <w:rPr>
          <w:lang w:val="fr-FR"/>
        </w:rPr>
        <w:t xml:space="preserve"> (BIB 2568)</w:t>
      </w:r>
    </w:p>
    <w:p w14:paraId="78270C13" w14:textId="77777777" w:rsidR="00B56C8D" w:rsidRPr="00B56C8D" w:rsidRDefault="00B56C8D" w:rsidP="00067DAA">
      <w:pPr>
        <w:rPr>
          <w:lang w:val="fr-FR"/>
        </w:rPr>
      </w:pPr>
    </w:p>
    <w:tbl>
      <w:tblPr>
        <w:tblW w:w="0" w:type="auto"/>
        <w:jc w:val="center"/>
        <w:tblLook w:val="04A0" w:firstRow="1" w:lastRow="0" w:firstColumn="1" w:lastColumn="0" w:noHBand="0" w:noVBand="1"/>
      </w:tblPr>
      <w:tblGrid>
        <w:gridCol w:w="2076"/>
        <w:gridCol w:w="1056"/>
      </w:tblGrid>
      <w:tr w:rsidR="00B56C8D" w:rsidRPr="00B56C8D" w14:paraId="63BE37E0" w14:textId="77777777" w:rsidTr="00B56C8D">
        <w:trPr>
          <w:jc w:val="center"/>
        </w:trPr>
        <w:tc>
          <w:tcPr>
            <w:tcW w:w="0" w:type="auto"/>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D0728D2" w14:textId="77777777" w:rsidR="00B56C8D" w:rsidRPr="00B56C8D" w:rsidRDefault="00B56C8D" w:rsidP="00B56C8D">
            <w:pPr>
              <w:jc w:val="center"/>
              <w:rPr>
                <w:szCs w:val="20"/>
              </w:rPr>
            </w:pPr>
            <w:r w:rsidRPr="00B56C8D">
              <w:rPr>
                <w:szCs w:val="20"/>
              </w:rPr>
              <w:t>sites</w:t>
            </w:r>
          </w:p>
        </w:tc>
        <w:tc>
          <w:tcPr>
            <w:tcW w:w="0" w:type="auto"/>
            <w:tcBorders>
              <w:top w:val="single" w:sz="8" w:space="0" w:color="auto"/>
              <w:left w:val="single" w:sz="8" w:space="0" w:color="auto"/>
              <w:bottom w:val="single" w:sz="8" w:space="0" w:color="auto"/>
              <w:right w:val="single" w:sz="8" w:space="0" w:color="auto"/>
            </w:tcBorders>
          </w:tcPr>
          <w:p w14:paraId="66B5B3C3" w14:textId="77777777" w:rsidR="00B56C8D" w:rsidRPr="00B56C8D" w:rsidRDefault="00B56C8D" w:rsidP="00B56C8D">
            <w:pPr>
              <w:jc w:val="center"/>
              <w:rPr>
                <w:szCs w:val="20"/>
              </w:rPr>
            </w:pPr>
            <w:r w:rsidRPr="00B56C8D">
              <w:rPr>
                <w:szCs w:val="20"/>
              </w:rPr>
              <w:t>fouilles*</w:t>
            </w:r>
          </w:p>
        </w:tc>
      </w:tr>
      <w:tr w:rsidR="00B56C8D" w:rsidRPr="00B56C8D" w14:paraId="507FEDB6" w14:textId="77777777" w:rsidTr="00B56C8D">
        <w:trPr>
          <w:jc w:val="center"/>
        </w:trPr>
        <w:tc>
          <w:tcPr>
            <w:tcW w:w="0" w:type="auto"/>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37265C4" w14:textId="77777777" w:rsidR="00B56C8D" w:rsidRPr="00B56C8D" w:rsidRDefault="00B56C8D" w:rsidP="00B56C8D">
            <w:pPr>
              <w:rPr>
                <w:szCs w:val="20"/>
              </w:rPr>
            </w:pPr>
            <w:r w:rsidRPr="00B56C8D">
              <w:rPr>
                <w:szCs w:val="20"/>
              </w:rPr>
              <w:t>Covassa</w:t>
            </w:r>
          </w:p>
        </w:tc>
        <w:tc>
          <w:tcPr>
            <w:tcW w:w="0" w:type="auto"/>
            <w:tcBorders>
              <w:top w:val="single" w:sz="8" w:space="0" w:color="auto"/>
              <w:left w:val="single" w:sz="8" w:space="0" w:color="auto"/>
              <w:bottom w:val="single" w:sz="8" w:space="0" w:color="auto"/>
              <w:right w:val="single" w:sz="8" w:space="0" w:color="auto"/>
            </w:tcBorders>
          </w:tcPr>
          <w:p w14:paraId="26B6DE6E" w14:textId="77777777" w:rsidR="00B56C8D" w:rsidRPr="00B56C8D" w:rsidRDefault="00B56C8D" w:rsidP="00B56C8D">
            <w:pPr>
              <w:rPr>
                <w:szCs w:val="20"/>
              </w:rPr>
            </w:pPr>
          </w:p>
        </w:tc>
      </w:tr>
      <w:tr w:rsidR="00B56C8D" w:rsidRPr="00B56C8D" w14:paraId="1F51687C" w14:textId="77777777" w:rsidTr="00B56C8D">
        <w:trPr>
          <w:jc w:val="center"/>
        </w:trPr>
        <w:tc>
          <w:tcPr>
            <w:tcW w:w="0" w:type="auto"/>
            <w:tcBorders>
              <w:top w:val="nil"/>
              <w:left w:val="single" w:sz="8" w:space="0" w:color="auto"/>
              <w:bottom w:val="single" w:sz="8" w:space="0" w:color="auto"/>
              <w:right w:val="single" w:sz="8" w:space="0" w:color="auto"/>
            </w:tcBorders>
            <w:shd w:val="clear" w:color="auto" w:fill="auto"/>
            <w:hideMark/>
          </w:tcPr>
          <w:p w14:paraId="56CF5175" w14:textId="77777777" w:rsidR="00B56C8D" w:rsidRPr="00B56C8D" w:rsidRDefault="00B56C8D" w:rsidP="00B56C8D">
            <w:r w:rsidRPr="00B56C8D">
              <w:t>Cingle De La Mola</w:t>
            </w:r>
          </w:p>
        </w:tc>
        <w:tc>
          <w:tcPr>
            <w:tcW w:w="0" w:type="auto"/>
            <w:tcBorders>
              <w:top w:val="nil"/>
              <w:left w:val="single" w:sz="8" w:space="0" w:color="auto"/>
              <w:bottom w:val="single" w:sz="8" w:space="0" w:color="auto"/>
              <w:right w:val="single" w:sz="8" w:space="0" w:color="auto"/>
            </w:tcBorders>
          </w:tcPr>
          <w:p w14:paraId="6A74D662" w14:textId="77777777" w:rsidR="00B56C8D" w:rsidRPr="00B56C8D" w:rsidRDefault="00B56C8D" w:rsidP="00B56C8D"/>
        </w:tc>
      </w:tr>
      <w:tr w:rsidR="00B56C8D" w:rsidRPr="00B56C8D" w14:paraId="4F2D123A" w14:textId="77777777" w:rsidTr="00B56C8D">
        <w:trPr>
          <w:jc w:val="center"/>
        </w:trPr>
        <w:tc>
          <w:tcPr>
            <w:tcW w:w="0" w:type="auto"/>
            <w:tcBorders>
              <w:top w:val="nil"/>
              <w:left w:val="single" w:sz="8" w:space="0" w:color="auto"/>
              <w:bottom w:val="single" w:sz="8" w:space="0" w:color="auto"/>
              <w:right w:val="single" w:sz="8" w:space="0" w:color="auto"/>
            </w:tcBorders>
            <w:shd w:val="clear" w:color="auto" w:fill="auto"/>
            <w:noWrap/>
            <w:vAlign w:val="bottom"/>
            <w:hideMark/>
          </w:tcPr>
          <w:p w14:paraId="112232B1" w14:textId="77777777" w:rsidR="00B56C8D" w:rsidRPr="00B56C8D" w:rsidRDefault="00B56C8D" w:rsidP="00B56C8D">
            <w:pPr>
              <w:rPr>
                <w:szCs w:val="20"/>
              </w:rPr>
            </w:pPr>
            <w:r w:rsidRPr="00B56C8D">
              <w:rPr>
                <w:szCs w:val="20"/>
              </w:rPr>
              <w:t>Cingle Del Puig</w:t>
            </w:r>
          </w:p>
        </w:tc>
        <w:tc>
          <w:tcPr>
            <w:tcW w:w="0" w:type="auto"/>
            <w:tcBorders>
              <w:top w:val="nil"/>
              <w:left w:val="single" w:sz="8" w:space="0" w:color="auto"/>
              <w:bottom w:val="single" w:sz="8" w:space="0" w:color="auto"/>
              <w:right w:val="single" w:sz="8" w:space="0" w:color="auto"/>
            </w:tcBorders>
          </w:tcPr>
          <w:p w14:paraId="67FF7B60" w14:textId="77777777" w:rsidR="00B56C8D" w:rsidRPr="00B56C8D" w:rsidRDefault="00B56C8D" w:rsidP="00B56C8D">
            <w:pPr>
              <w:rPr>
                <w:szCs w:val="20"/>
              </w:rPr>
            </w:pPr>
          </w:p>
        </w:tc>
      </w:tr>
      <w:tr w:rsidR="00B56C8D" w:rsidRPr="00B56C8D" w14:paraId="7542D665" w14:textId="77777777" w:rsidTr="00B56C8D">
        <w:trPr>
          <w:jc w:val="center"/>
        </w:trPr>
        <w:tc>
          <w:tcPr>
            <w:tcW w:w="0" w:type="auto"/>
            <w:tcBorders>
              <w:top w:val="nil"/>
              <w:left w:val="single" w:sz="8" w:space="0" w:color="auto"/>
              <w:bottom w:val="single" w:sz="8" w:space="0" w:color="auto"/>
              <w:right w:val="single" w:sz="8" w:space="0" w:color="auto"/>
            </w:tcBorders>
            <w:shd w:val="clear" w:color="auto" w:fill="auto"/>
            <w:hideMark/>
          </w:tcPr>
          <w:p w14:paraId="0F211AAF" w14:textId="77777777" w:rsidR="00B56C8D" w:rsidRPr="00B56C8D" w:rsidRDefault="00B56C8D" w:rsidP="00B56C8D">
            <w:r w:rsidRPr="00B56C8D">
              <w:t>Cireral</w:t>
            </w:r>
          </w:p>
        </w:tc>
        <w:tc>
          <w:tcPr>
            <w:tcW w:w="0" w:type="auto"/>
            <w:tcBorders>
              <w:top w:val="nil"/>
              <w:left w:val="single" w:sz="8" w:space="0" w:color="auto"/>
              <w:bottom w:val="single" w:sz="8" w:space="0" w:color="auto"/>
              <w:right w:val="single" w:sz="8" w:space="0" w:color="auto"/>
            </w:tcBorders>
          </w:tcPr>
          <w:p w14:paraId="0409565D" w14:textId="77777777" w:rsidR="00B56C8D" w:rsidRPr="00B56C8D" w:rsidRDefault="00B56C8D" w:rsidP="00B56C8D"/>
        </w:tc>
      </w:tr>
      <w:tr w:rsidR="00B56C8D" w:rsidRPr="00B56C8D" w14:paraId="507A6C61" w14:textId="77777777" w:rsidTr="00B56C8D">
        <w:trPr>
          <w:jc w:val="center"/>
        </w:trPr>
        <w:tc>
          <w:tcPr>
            <w:tcW w:w="0" w:type="auto"/>
            <w:tcBorders>
              <w:top w:val="nil"/>
              <w:left w:val="single" w:sz="8" w:space="0" w:color="auto"/>
              <w:bottom w:val="single" w:sz="8" w:space="0" w:color="auto"/>
              <w:right w:val="single" w:sz="8" w:space="0" w:color="auto"/>
            </w:tcBorders>
            <w:shd w:val="clear" w:color="auto" w:fill="auto"/>
            <w:noWrap/>
            <w:vAlign w:val="bottom"/>
            <w:hideMark/>
          </w:tcPr>
          <w:p w14:paraId="2027CBC4" w14:textId="77777777" w:rsidR="00B56C8D" w:rsidRPr="00B56C8D" w:rsidRDefault="00B56C8D" w:rsidP="00B56C8D">
            <w:pPr>
              <w:rPr>
                <w:szCs w:val="20"/>
              </w:rPr>
            </w:pPr>
            <w:r w:rsidRPr="00B56C8D">
              <w:rPr>
                <w:szCs w:val="20"/>
              </w:rPr>
              <w:t>Dogues</w:t>
            </w:r>
          </w:p>
        </w:tc>
        <w:tc>
          <w:tcPr>
            <w:tcW w:w="0" w:type="auto"/>
            <w:tcBorders>
              <w:top w:val="nil"/>
              <w:left w:val="single" w:sz="8" w:space="0" w:color="auto"/>
              <w:bottom w:val="single" w:sz="8" w:space="0" w:color="auto"/>
              <w:right w:val="single" w:sz="8" w:space="0" w:color="auto"/>
            </w:tcBorders>
          </w:tcPr>
          <w:p w14:paraId="31C0E769" w14:textId="77777777" w:rsidR="00B56C8D" w:rsidRPr="00B56C8D" w:rsidRDefault="00B56C8D" w:rsidP="00B56C8D">
            <w:pPr>
              <w:rPr>
                <w:szCs w:val="20"/>
              </w:rPr>
            </w:pPr>
          </w:p>
        </w:tc>
      </w:tr>
      <w:tr w:rsidR="00B56C8D" w:rsidRPr="00B56C8D" w14:paraId="321078C3" w14:textId="77777777" w:rsidTr="00B56C8D">
        <w:trPr>
          <w:jc w:val="center"/>
        </w:trPr>
        <w:tc>
          <w:tcPr>
            <w:tcW w:w="0" w:type="auto"/>
            <w:tcBorders>
              <w:top w:val="nil"/>
              <w:left w:val="single" w:sz="8" w:space="0" w:color="auto"/>
              <w:bottom w:val="single" w:sz="8" w:space="0" w:color="auto"/>
              <w:right w:val="single" w:sz="8" w:space="0" w:color="auto"/>
            </w:tcBorders>
            <w:shd w:val="clear" w:color="auto" w:fill="auto"/>
            <w:hideMark/>
          </w:tcPr>
          <w:p w14:paraId="039C98CA" w14:textId="77777777" w:rsidR="00B56C8D" w:rsidRPr="00B56C8D" w:rsidRDefault="00B56C8D" w:rsidP="00B56C8D">
            <w:r w:rsidRPr="00B56C8D">
              <w:t>Mas Blanc</w:t>
            </w:r>
          </w:p>
        </w:tc>
        <w:tc>
          <w:tcPr>
            <w:tcW w:w="0" w:type="auto"/>
            <w:tcBorders>
              <w:top w:val="nil"/>
              <w:left w:val="single" w:sz="8" w:space="0" w:color="auto"/>
              <w:bottom w:val="single" w:sz="8" w:space="0" w:color="auto"/>
              <w:right w:val="single" w:sz="8" w:space="0" w:color="auto"/>
            </w:tcBorders>
          </w:tcPr>
          <w:p w14:paraId="299E1ECD" w14:textId="77777777" w:rsidR="00B56C8D" w:rsidRPr="00B56C8D" w:rsidRDefault="00B56C8D" w:rsidP="00B56C8D"/>
        </w:tc>
      </w:tr>
      <w:tr w:rsidR="00B56C8D" w:rsidRPr="00B56C8D" w14:paraId="2C37F661" w14:textId="77777777" w:rsidTr="00B56C8D">
        <w:trPr>
          <w:jc w:val="center"/>
        </w:trPr>
        <w:tc>
          <w:tcPr>
            <w:tcW w:w="0" w:type="auto"/>
            <w:tcBorders>
              <w:top w:val="nil"/>
              <w:left w:val="single" w:sz="8" w:space="0" w:color="auto"/>
              <w:bottom w:val="single" w:sz="8" w:space="0" w:color="auto"/>
              <w:right w:val="single" w:sz="8" w:space="0" w:color="auto"/>
            </w:tcBorders>
            <w:shd w:val="clear" w:color="auto" w:fill="auto"/>
            <w:noWrap/>
            <w:vAlign w:val="bottom"/>
            <w:hideMark/>
          </w:tcPr>
          <w:p w14:paraId="3CF5A5F5" w14:textId="77777777" w:rsidR="00B56C8D" w:rsidRPr="00B56C8D" w:rsidRDefault="00B56C8D" w:rsidP="00B56C8D">
            <w:pPr>
              <w:rPr>
                <w:szCs w:val="20"/>
              </w:rPr>
            </w:pPr>
            <w:r w:rsidRPr="00B56C8D">
              <w:rPr>
                <w:szCs w:val="20"/>
              </w:rPr>
              <w:t>Mas De Molero</w:t>
            </w:r>
          </w:p>
        </w:tc>
        <w:tc>
          <w:tcPr>
            <w:tcW w:w="0" w:type="auto"/>
            <w:tcBorders>
              <w:top w:val="nil"/>
              <w:left w:val="single" w:sz="8" w:space="0" w:color="auto"/>
              <w:bottom w:val="single" w:sz="8" w:space="0" w:color="auto"/>
              <w:right w:val="single" w:sz="8" w:space="0" w:color="auto"/>
            </w:tcBorders>
          </w:tcPr>
          <w:p w14:paraId="36EC8F08" w14:textId="77777777" w:rsidR="00B56C8D" w:rsidRPr="00B56C8D" w:rsidRDefault="00B56C8D" w:rsidP="00B56C8D">
            <w:pPr>
              <w:rPr>
                <w:szCs w:val="20"/>
              </w:rPr>
            </w:pPr>
          </w:p>
        </w:tc>
      </w:tr>
      <w:tr w:rsidR="00B56C8D" w:rsidRPr="00B56C8D" w14:paraId="153C48FD" w14:textId="77777777" w:rsidTr="00B56C8D">
        <w:trPr>
          <w:jc w:val="center"/>
        </w:trPr>
        <w:tc>
          <w:tcPr>
            <w:tcW w:w="0" w:type="auto"/>
            <w:tcBorders>
              <w:top w:val="nil"/>
              <w:left w:val="single" w:sz="8" w:space="0" w:color="auto"/>
              <w:bottom w:val="single" w:sz="8" w:space="0" w:color="auto"/>
              <w:right w:val="single" w:sz="8" w:space="0" w:color="auto"/>
            </w:tcBorders>
            <w:shd w:val="clear" w:color="auto" w:fill="auto"/>
            <w:noWrap/>
            <w:vAlign w:val="bottom"/>
            <w:hideMark/>
          </w:tcPr>
          <w:p w14:paraId="79F3C439" w14:textId="77777777" w:rsidR="00B56C8D" w:rsidRPr="00B56C8D" w:rsidRDefault="00B56C8D" w:rsidP="00B56C8D">
            <w:pPr>
              <w:rPr>
                <w:szCs w:val="20"/>
              </w:rPr>
            </w:pPr>
            <w:r w:rsidRPr="00B56C8D">
              <w:rPr>
                <w:szCs w:val="20"/>
              </w:rPr>
              <w:t>Moli Darrer</w:t>
            </w:r>
          </w:p>
        </w:tc>
        <w:tc>
          <w:tcPr>
            <w:tcW w:w="0" w:type="auto"/>
            <w:tcBorders>
              <w:top w:val="nil"/>
              <w:left w:val="single" w:sz="8" w:space="0" w:color="auto"/>
              <w:bottom w:val="single" w:sz="8" w:space="0" w:color="auto"/>
              <w:right w:val="single" w:sz="8" w:space="0" w:color="auto"/>
            </w:tcBorders>
          </w:tcPr>
          <w:p w14:paraId="17BBA882" w14:textId="77777777" w:rsidR="00B56C8D" w:rsidRPr="00B56C8D" w:rsidRDefault="00B56C8D" w:rsidP="00B56C8D">
            <w:pPr>
              <w:rPr>
                <w:szCs w:val="20"/>
              </w:rPr>
            </w:pPr>
          </w:p>
        </w:tc>
      </w:tr>
      <w:tr w:rsidR="00B56C8D" w:rsidRPr="00B56C8D" w14:paraId="762F5E96" w14:textId="77777777" w:rsidTr="00B56C8D">
        <w:trPr>
          <w:jc w:val="center"/>
        </w:trPr>
        <w:tc>
          <w:tcPr>
            <w:tcW w:w="0" w:type="auto"/>
            <w:tcBorders>
              <w:top w:val="nil"/>
              <w:left w:val="single" w:sz="8" w:space="0" w:color="auto"/>
              <w:bottom w:val="single" w:sz="8" w:space="0" w:color="auto"/>
              <w:right w:val="single" w:sz="8" w:space="0" w:color="auto"/>
            </w:tcBorders>
            <w:shd w:val="clear" w:color="auto" w:fill="auto"/>
            <w:hideMark/>
          </w:tcPr>
          <w:p w14:paraId="44C8C982" w14:textId="77777777" w:rsidR="00B56C8D" w:rsidRPr="00B56C8D" w:rsidRDefault="00B56C8D" w:rsidP="00B56C8D">
            <w:r w:rsidRPr="00B56C8D">
              <w:t>Molinell</w:t>
            </w:r>
          </w:p>
        </w:tc>
        <w:tc>
          <w:tcPr>
            <w:tcW w:w="0" w:type="auto"/>
            <w:tcBorders>
              <w:top w:val="nil"/>
              <w:left w:val="single" w:sz="8" w:space="0" w:color="auto"/>
              <w:bottom w:val="single" w:sz="8" w:space="0" w:color="auto"/>
              <w:right w:val="single" w:sz="8" w:space="0" w:color="auto"/>
            </w:tcBorders>
          </w:tcPr>
          <w:p w14:paraId="65E75186" w14:textId="77777777" w:rsidR="00B56C8D" w:rsidRPr="00B56C8D" w:rsidRDefault="00B56C8D" w:rsidP="00B56C8D"/>
        </w:tc>
      </w:tr>
      <w:tr w:rsidR="00B56C8D" w:rsidRPr="00B56C8D" w14:paraId="5674A561" w14:textId="77777777" w:rsidTr="00B56C8D">
        <w:trPr>
          <w:jc w:val="center"/>
        </w:trPr>
        <w:tc>
          <w:tcPr>
            <w:tcW w:w="0" w:type="auto"/>
            <w:tcBorders>
              <w:top w:val="nil"/>
              <w:left w:val="single" w:sz="8" w:space="0" w:color="auto"/>
              <w:bottom w:val="single" w:sz="8" w:space="0" w:color="auto"/>
              <w:right w:val="single" w:sz="8" w:space="0" w:color="auto"/>
            </w:tcBorders>
            <w:shd w:val="clear" w:color="auto" w:fill="auto"/>
            <w:noWrap/>
            <w:vAlign w:val="bottom"/>
            <w:hideMark/>
          </w:tcPr>
          <w:p w14:paraId="124CA9B0" w14:textId="77777777" w:rsidR="00B56C8D" w:rsidRPr="00B56C8D" w:rsidRDefault="00B56C8D" w:rsidP="00B56C8D">
            <w:pPr>
              <w:rPr>
                <w:szCs w:val="20"/>
              </w:rPr>
            </w:pPr>
            <w:r w:rsidRPr="00B56C8D">
              <w:rPr>
                <w:szCs w:val="20"/>
              </w:rPr>
              <w:t>Puig</w:t>
            </w:r>
          </w:p>
        </w:tc>
        <w:tc>
          <w:tcPr>
            <w:tcW w:w="0" w:type="auto"/>
            <w:tcBorders>
              <w:top w:val="nil"/>
              <w:left w:val="single" w:sz="8" w:space="0" w:color="auto"/>
              <w:bottom w:val="single" w:sz="8" w:space="0" w:color="auto"/>
              <w:right w:val="single" w:sz="8" w:space="0" w:color="auto"/>
            </w:tcBorders>
          </w:tcPr>
          <w:p w14:paraId="22168EE5" w14:textId="77777777" w:rsidR="00B56C8D" w:rsidRPr="00B56C8D" w:rsidRDefault="00B56C8D" w:rsidP="00B56C8D">
            <w:pPr>
              <w:rPr>
                <w:szCs w:val="20"/>
              </w:rPr>
            </w:pPr>
          </w:p>
        </w:tc>
      </w:tr>
      <w:tr w:rsidR="00B56C8D" w:rsidRPr="00B56C8D" w14:paraId="75DBA5EF" w14:textId="77777777" w:rsidTr="00B56C8D">
        <w:trPr>
          <w:jc w:val="center"/>
        </w:trPr>
        <w:tc>
          <w:tcPr>
            <w:tcW w:w="0" w:type="auto"/>
            <w:tcBorders>
              <w:top w:val="nil"/>
              <w:left w:val="single" w:sz="8" w:space="0" w:color="auto"/>
              <w:bottom w:val="single" w:sz="8" w:space="0" w:color="auto"/>
              <w:right w:val="single" w:sz="8" w:space="0" w:color="auto"/>
            </w:tcBorders>
            <w:shd w:val="clear" w:color="auto" w:fill="auto"/>
            <w:noWrap/>
            <w:vAlign w:val="bottom"/>
            <w:hideMark/>
          </w:tcPr>
          <w:p w14:paraId="53F9714C" w14:textId="77777777" w:rsidR="00B56C8D" w:rsidRPr="00B56C8D" w:rsidRDefault="00B56C8D" w:rsidP="00B56C8D">
            <w:pPr>
              <w:rPr>
                <w:szCs w:val="20"/>
              </w:rPr>
            </w:pPr>
            <w:r w:rsidRPr="00B56C8D">
              <w:rPr>
                <w:szCs w:val="20"/>
              </w:rPr>
              <w:t>Raco D'en Gil</w:t>
            </w:r>
          </w:p>
        </w:tc>
        <w:tc>
          <w:tcPr>
            <w:tcW w:w="0" w:type="auto"/>
            <w:tcBorders>
              <w:top w:val="nil"/>
              <w:left w:val="single" w:sz="8" w:space="0" w:color="auto"/>
              <w:bottom w:val="single" w:sz="8" w:space="0" w:color="auto"/>
              <w:right w:val="single" w:sz="8" w:space="0" w:color="auto"/>
            </w:tcBorders>
          </w:tcPr>
          <w:p w14:paraId="237C6281" w14:textId="77777777" w:rsidR="00B56C8D" w:rsidRPr="00B56C8D" w:rsidRDefault="00B56C8D" w:rsidP="00B56C8D">
            <w:pPr>
              <w:rPr>
                <w:szCs w:val="20"/>
              </w:rPr>
            </w:pPr>
          </w:p>
        </w:tc>
      </w:tr>
      <w:tr w:rsidR="00B56C8D" w:rsidRPr="00B56C8D" w14:paraId="3A5528C6" w14:textId="77777777" w:rsidTr="00B56C8D">
        <w:trPr>
          <w:jc w:val="center"/>
        </w:trPr>
        <w:tc>
          <w:tcPr>
            <w:tcW w:w="0" w:type="auto"/>
            <w:tcBorders>
              <w:top w:val="nil"/>
              <w:left w:val="single" w:sz="8" w:space="0" w:color="auto"/>
              <w:bottom w:val="single" w:sz="8" w:space="0" w:color="auto"/>
              <w:right w:val="single" w:sz="8" w:space="0" w:color="auto"/>
            </w:tcBorders>
            <w:shd w:val="clear" w:color="auto" w:fill="auto"/>
            <w:hideMark/>
          </w:tcPr>
          <w:p w14:paraId="0679AF13" w14:textId="77777777" w:rsidR="00B56C8D" w:rsidRPr="00B56C8D" w:rsidRDefault="00B56C8D" w:rsidP="00B56C8D">
            <w:r w:rsidRPr="00B56C8D">
              <w:t>Raco Gasparo</w:t>
            </w:r>
          </w:p>
        </w:tc>
        <w:tc>
          <w:tcPr>
            <w:tcW w:w="0" w:type="auto"/>
            <w:tcBorders>
              <w:top w:val="nil"/>
              <w:left w:val="single" w:sz="8" w:space="0" w:color="auto"/>
              <w:bottom w:val="single" w:sz="8" w:space="0" w:color="auto"/>
              <w:right w:val="single" w:sz="8" w:space="0" w:color="auto"/>
            </w:tcBorders>
          </w:tcPr>
          <w:p w14:paraId="053E1917" w14:textId="77777777" w:rsidR="00B56C8D" w:rsidRPr="00B56C8D" w:rsidRDefault="00B56C8D" w:rsidP="00B56C8D"/>
        </w:tc>
      </w:tr>
      <w:tr w:rsidR="00B56C8D" w:rsidRPr="00B56C8D" w14:paraId="6E8548E4" w14:textId="77777777" w:rsidTr="00B56C8D">
        <w:trPr>
          <w:jc w:val="center"/>
        </w:trPr>
        <w:tc>
          <w:tcPr>
            <w:tcW w:w="0" w:type="auto"/>
            <w:tcBorders>
              <w:top w:val="nil"/>
              <w:left w:val="single" w:sz="8" w:space="0" w:color="auto"/>
              <w:bottom w:val="single" w:sz="8" w:space="0" w:color="auto"/>
              <w:right w:val="single" w:sz="8" w:space="0" w:color="auto"/>
            </w:tcBorders>
            <w:shd w:val="clear" w:color="auto" w:fill="auto"/>
            <w:noWrap/>
            <w:vAlign w:val="bottom"/>
            <w:hideMark/>
          </w:tcPr>
          <w:p w14:paraId="700A0E37" w14:textId="77777777" w:rsidR="00B56C8D" w:rsidRPr="00B56C8D" w:rsidRDefault="00B56C8D" w:rsidP="00B56C8D">
            <w:pPr>
              <w:rPr>
                <w:szCs w:val="20"/>
              </w:rPr>
            </w:pPr>
            <w:r w:rsidRPr="00B56C8D">
              <w:rPr>
                <w:szCs w:val="20"/>
              </w:rPr>
              <w:t>Raco Molero</w:t>
            </w:r>
          </w:p>
        </w:tc>
        <w:tc>
          <w:tcPr>
            <w:tcW w:w="0" w:type="auto"/>
            <w:tcBorders>
              <w:top w:val="nil"/>
              <w:left w:val="single" w:sz="8" w:space="0" w:color="auto"/>
              <w:bottom w:val="single" w:sz="8" w:space="0" w:color="auto"/>
              <w:right w:val="single" w:sz="8" w:space="0" w:color="auto"/>
            </w:tcBorders>
          </w:tcPr>
          <w:p w14:paraId="4CD04F76" w14:textId="77777777" w:rsidR="00B56C8D" w:rsidRPr="00B56C8D" w:rsidRDefault="00B56C8D" w:rsidP="00B56C8D">
            <w:pPr>
              <w:rPr>
                <w:szCs w:val="20"/>
              </w:rPr>
            </w:pPr>
          </w:p>
        </w:tc>
      </w:tr>
      <w:tr w:rsidR="00B56C8D" w:rsidRPr="00B56C8D" w14:paraId="0C18B191" w14:textId="77777777" w:rsidTr="00B56C8D">
        <w:trPr>
          <w:jc w:val="center"/>
        </w:trPr>
        <w:tc>
          <w:tcPr>
            <w:tcW w:w="0" w:type="auto"/>
            <w:tcBorders>
              <w:top w:val="nil"/>
              <w:left w:val="single" w:sz="8" w:space="0" w:color="auto"/>
              <w:bottom w:val="single" w:sz="8" w:space="0" w:color="auto"/>
              <w:right w:val="single" w:sz="8" w:space="0" w:color="auto"/>
            </w:tcBorders>
            <w:shd w:val="clear" w:color="auto" w:fill="auto"/>
            <w:hideMark/>
          </w:tcPr>
          <w:p w14:paraId="0A4A49AB" w14:textId="66B95F3F" w:rsidR="00B56C8D" w:rsidRPr="00B56C8D" w:rsidRDefault="00000000" w:rsidP="00B56C8D">
            <w:hyperlink r:id="rId2806" w:anchor="Sit_Remigia" w:history="1">
              <w:r w:rsidR="00B56C8D" w:rsidRPr="00C943D6">
                <w:rPr>
                  <w:rStyle w:val="Hyperlink"/>
                </w:rPr>
                <w:t>Remigia</w:t>
              </w:r>
            </w:hyperlink>
          </w:p>
        </w:tc>
        <w:tc>
          <w:tcPr>
            <w:tcW w:w="0" w:type="auto"/>
            <w:tcBorders>
              <w:top w:val="nil"/>
              <w:left w:val="single" w:sz="8" w:space="0" w:color="auto"/>
              <w:bottom w:val="single" w:sz="8" w:space="0" w:color="auto"/>
              <w:right w:val="single" w:sz="8" w:space="0" w:color="auto"/>
            </w:tcBorders>
          </w:tcPr>
          <w:p w14:paraId="5EF8DBE4" w14:textId="77777777" w:rsidR="00B56C8D" w:rsidRPr="00B56C8D" w:rsidRDefault="00B56C8D" w:rsidP="00B56C8D"/>
        </w:tc>
      </w:tr>
      <w:tr w:rsidR="00B56C8D" w:rsidRPr="00B56C8D" w14:paraId="23E7B6D9" w14:textId="77777777" w:rsidTr="00B56C8D">
        <w:trPr>
          <w:jc w:val="center"/>
        </w:trPr>
        <w:tc>
          <w:tcPr>
            <w:tcW w:w="0" w:type="auto"/>
            <w:tcBorders>
              <w:top w:val="nil"/>
              <w:left w:val="single" w:sz="8" w:space="0" w:color="auto"/>
              <w:bottom w:val="single" w:sz="8" w:space="0" w:color="auto"/>
              <w:right w:val="single" w:sz="8" w:space="0" w:color="auto"/>
            </w:tcBorders>
            <w:shd w:val="clear" w:color="auto" w:fill="auto"/>
            <w:noWrap/>
            <w:vAlign w:val="bottom"/>
            <w:hideMark/>
          </w:tcPr>
          <w:p w14:paraId="2A60C532" w14:textId="77777777" w:rsidR="00B56C8D" w:rsidRPr="00B56C8D" w:rsidRDefault="00B56C8D" w:rsidP="00B56C8D">
            <w:pPr>
              <w:rPr>
                <w:szCs w:val="20"/>
              </w:rPr>
            </w:pPr>
            <w:r w:rsidRPr="00B56C8D">
              <w:rPr>
                <w:szCs w:val="20"/>
              </w:rPr>
              <w:t>Villaroges</w:t>
            </w:r>
          </w:p>
        </w:tc>
        <w:tc>
          <w:tcPr>
            <w:tcW w:w="0" w:type="auto"/>
            <w:tcBorders>
              <w:top w:val="nil"/>
              <w:left w:val="single" w:sz="8" w:space="0" w:color="auto"/>
              <w:bottom w:val="single" w:sz="8" w:space="0" w:color="auto"/>
              <w:right w:val="single" w:sz="8" w:space="0" w:color="auto"/>
            </w:tcBorders>
          </w:tcPr>
          <w:p w14:paraId="5D79C782" w14:textId="77777777" w:rsidR="00B56C8D" w:rsidRPr="00B56C8D" w:rsidRDefault="00B56C8D" w:rsidP="00B56C8D">
            <w:pPr>
              <w:rPr>
                <w:szCs w:val="20"/>
              </w:rPr>
            </w:pPr>
          </w:p>
        </w:tc>
      </w:tr>
    </w:tbl>
    <w:p w14:paraId="0B5E5689" w14:textId="77777777" w:rsidR="00B56C8D" w:rsidRDefault="00B56C8D" w:rsidP="00067DAA">
      <w:r>
        <w:t>(BIB 2568)</w:t>
      </w:r>
    </w:p>
    <w:p w14:paraId="3D2A85FC" w14:textId="77777777" w:rsidR="00FA7ED0" w:rsidRDefault="00FA7ED0" w:rsidP="00067DAA"/>
    <w:p w14:paraId="2362E193" w14:textId="77777777" w:rsidR="00FA7ED0" w:rsidRDefault="00FA7ED0" w:rsidP="00426FF9">
      <w:pPr>
        <w:pStyle w:val="Heading1"/>
      </w:pPr>
      <w:bookmarkStart w:id="1226" w:name="Sit_Dogues"/>
      <w:r>
        <w:t>DOGUES</w:t>
      </w:r>
    </w:p>
    <w:bookmarkEnd w:id="1226"/>
    <w:p w14:paraId="237493C1" w14:textId="77777777" w:rsidR="00FA7ED0" w:rsidRDefault="00FA7ED0" w:rsidP="00067DAA"/>
    <w:p w14:paraId="4A55144D" w14:textId="77777777" w:rsidR="00FA7ED0" w:rsidRPr="00FA7ED0" w:rsidRDefault="00FA7ED0" w:rsidP="00067DAA">
      <w:pPr>
        <w:rPr>
          <w:lang w:val="fr-FR"/>
        </w:rPr>
      </w:pPr>
      <w:r w:rsidRPr="00FA7ED0">
        <w:rPr>
          <w:rStyle w:val="ircsu"/>
          <w:lang w:val="fr-FR"/>
        </w:rPr>
        <w:t xml:space="preserve">Les Dogues (Ares del Maestre, Castellón), scène </w:t>
      </w:r>
      <w:r w:rsidR="00BE2C59">
        <w:rPr>
          <w:rStyle w:val="ircsu"/>
          <w:lang w:val="fr-FR"/>
        </w:rPr>
        <w:t xml:space="preserve">levantine </w:t>
      </w:r>
      <w:r w:rsidRPr="00FA7ED0">
        <w:rPr>
          <w:rStyle w:val="ircsu"/>
          <w:lang w:val="fr-FR"/>
        </w:rPr>
        <w:t>bien conservée (SS BIB)</w:t>
      </w:r>
    </w:p>
    <w:p w14:paraId="3CF8A8DC" w14:textId="77777777" w:rsidR="00C943D6" w:rsidRPr="00FA7ED0" w:rsidRDefault="00C943D6" w:rsidP="00067DAA">
      <w:pPr>
        <w:rPr>
          <w:lang w:val="fr-FR"/>
        </w:rPr>
      </w:pPr>
    </w:p>
    <w:p w14:paraId="2A72E66D" w14:textId="77777777" w:rsidR="00C943D6" w:rsidRPr="0032190F" w:rsidRDefault="00C943D6" w:rsidP="00426FF9">
      <w:pPr>
        <w:pStyle w:val="Heading1"/>
      </w:pPr>
      <w:r w:rsidRPr="0032190F">
        <w:t xml:space="preserve">CINGLE DE LA GASULLA </w:t>
      </w:r>
    </w:p>
    <w:p w14:paraId="14FEA9A9" w14:textId="77777777" w:rsidR="00C943D6" w:rsidRPr="0032190F" w:rsidRDefault="00C943D6" w:rsidP="00C943D6">
      <w:pPr>
        <w:rPr>
          <w:lang w:val="fr-FR"/>
        </w:rPr>
      </w:pPr>
    </w:p>
    <w:p w14:paraId="08BF6581" w14:textId="56160542" w:rsidR="00C943D6" w:rsidRPr="0032190F" w:rsidRDefault="00000000" w:rsidP="00C943D6">
      <w:pPr>
        <w:rPr>
          <w:lang w:val="fr-FR"/>
        </w:rPr>
      </w:pPr>
      <w:hyperlink r:id="rId2807" w:anchor="Cul_Levantin" w:history="1">
        <w:r w:rsidR="00C943D6" w:rsidRPr="0032190F">
          <w:rPr>
            <w:rStyle w:val="Hyperlink"/>
            <w:lang w:val="fr-FR"/>
          </w:rPr>
          <w:t>art levantin</w:t>
        </w:r>
      </w:hyperlink>
      <w:r w:rsidR="00C943D6" w:rsidRPr="0032190F">
        <w:rPr>
          <w:lang w:val="fr-FR"/>
        </w:rPr>
        <w:t>. (Castellón). Scène de personnage affublé d'une dépouille de bovidé (BIB 1783 p. 22)</w:t>
      </w:r>
    </w:p>
    <w:p w14:paraId="31A5C6AD" w14:textId="77777777" w:rsidR="00C943D6" w:rsidRPr="0032190F" w:rsidRDefault="00C943D6" w:rsidP="00C943D6">
      <w:pPr>
        <w:rPr>
          <w:lang w:val="fr-FR"/>
        </w:rPr>
      </w:pPr>
    </w:p>
    <w:p w14:paraId="3FC3B942" w14:textId="77777777" w:rsidR="00C943D6" w:rsidRPr="00D52855" w:rsidRDefault="00C943D6" w:rsidP="00426FF9">
      <w:pPr>
        <w:pStyle w:val="Heading1"/>
        <w:rPr>
          <w:lang w:val="es-ES"/>
        </w:rPr>
      </w:pPr>
      <w:r w:rsidRPr="00D52855">
        <w:rPr>
          <w:lang w:val="es-ES"/>
        </w:rPr>
        <w:t>BARRANCO DE LA GASULLA</w:t>
      </w:r>
    </w:p>
    <w:p w14:paraId="52A6EDB8" w14:textId="77777777" w:rsidR="00C943D6" w:rsidRPr="00566234" w:rsidRDefault="00C943D6" w:rsidP="00C943D6">
      <w:pPr>
        <w:rPr>
          <w:lang w:val="es-ES"/>
        </w:rPr>
      </w:pPr>
    </w:p>
    <w:p w14:paraId="68FA9664" w14:textId="1028742E" w:rsidR="00C943D6" w:rsidRPr="0032190F" w:rsidRDefault="00C943D6" w:rsidP="00C943D6">
      <w:pPr>
        <w:rPr>
          <w:lang w:val="fr-FR"/>
        </w:rPr>
      </w:pPr>
      <w:r w:rsidRPr="00566234">
        <w:rPr>
          <w:lang w:val="es-ES"/>
        </w:rPr>
        <w:t xml:space="preserve">Barranco de la Gasulla (Castellón). </w:t>
      </w:r>
      <w:r w:rsidRPr="0032190F">
        <w:rPr>
          <w:lang w:val="fr-FR"/>
        </w:rPr>
        <w:t xml:space="preserve">Représentation d'un </w:t>
      </w:r>
      <w:hyperlink r:id="rId2808" w:anchor="Cul_Art_TAC_a_cheval_x_personnage" w:history="1">
        <w:r w:rsidR="00931159" w:rsidRPr="00931159">
          <w:rPr>
            <w:rStyle w:val="Hyperlink"/>
            <w:lang w:val="fr-FR"/>
          </w:rPr>
          <w:t>cavalier</w:t>
        </w:r>
      </w:hyperlink>
      <w:r w:rsidR="00931159">
        <w:rPr>
          <w:lang w:val="fr-FR"/>
        </w:rPr>
        <w:t xml:space="preserve"> </w:t>
      </w:r>
      <w:r w:rsidRPr="0032190F">
        <w:rPr>
          <w:lang w:val="fr-FR"/>
        </w:rPr>
        <w:t>casqué peut-être daté du Bronze final (BIB 1783 p. 23)</w:t>
      </w:r>
    </w:p>
    <w:p w14:paraId="70685F67" w14:textId="77777777" w:rsidR="00C943D6" w:rsidRPr="00C943D6" w:rsidRDefault="00C943D6" w:rsidP="00067DAA">
      <w:pPr>
        <w:rPr>
          <w:lang w:val="fr-FR"/>
        </w:rPr>
      </w:pPr>
    </w:p>
    <w:p w14:paraId="6F20F3E4" w14:textId="77777777" w:rsidR="00B56C8D" w:rsidRPr="00C943D6" w:rsidRDefault="00B56C8D" w:rsidP="00067DAA">
      <w:pPr>
        <w:rPr>
          <w:lang w:val="fr-FR"/>
        </w:rPr>
      </w:pPr>
    </w:p>
    <w:p w14:paraId="5E396D3C" w14:textId="77777777" w:rsidR="00067DAA" w:rsidRDefault="00067DAA" w:rsidP="00426FF9">
      <w:pPr>
        <w:pStyle w:val="Heading1"/>
      </w:pPr>
      <w:bookmarkStart w:id="1227" w:name="Sit_Valltorta"/>
      <w:r>
        <w:t>VALLTORTA</w:t>
      </w:r>
    </w:p>
    <w:bookmarkEnd w:id="1227"/>
    <w:p w14:paraId="5C2076EE" w14:textId="77777777" w:rsidR="00201537" w:rsidRDefault="00F254A4" w:rsidP="00201537">
      <w:pPr>
        <w:jc w:val="both"/>
        <w:rPr>
          <w:lang w:val="fr-FR"/>
        </w:rPr>
      </w:pPr>
      <w:r>
        <w:rPr>
          <w:lang w:val="fr-FR"/>
        </w:rPr>
        <w:t>Valltorta-Gassulla</w:t>
      </w:r>
    </w:p>
    <w:p w14:paraId="647F6405" w14:textId="77777777" w:rsidR="00F254A4" w:rsidRPr="00F4437A" w:rsidRDefault="00F254A4" w:rsidP="00201537">
      <w:pPr>
        <w:jc w:val="both"/>
        <w:rPr>
          <w:lang w:val="fr-FR"/>
        </w:rPr>
      </w:pPr>
    </w:p>
    <w:p w14:paraId="062D12AD" w14:textId="77777777" w:rsidR="00F254A4" w:rsidRDefault="00B56C8D" w:rsidP="00F254A4">
      <w:pPr>
        <w:rPr>
          <w:lang w:val="fr-FR"/>
        </w:rPr>
      </w:pPr>
      <w:r w:rsidRPr="00B56C8D">
        <w:rPr>
          <w:lang w:val="fr-FR"/>
        </w:rPr>
        <w:t>sous-groupe de l'art levantin (BIB 2568)</w:t>
      </w:r>
      <w:r w:rsidR="00F254A4">
        <w:rPr>
          <w:lang w:val="fr-FR"/>
        </w:rPr>
        <w:t xml:space="preserve"> </w:t>
      </w:r>
      <w:r w:rsidR="00F254A4" w:rsidRPr="00F254A4">
        <w:rPr>
          <w:lang w:val="fr-FR"/>
        </w:rPr>
        <w:t>Dans la partie septentrionale du domaine d’expansion de l’Art du Levant, non loin du littoral méditerranéen (BIB 2300 p. 1771)</w:t>
      </w:r>
    </w:p>
    <w:p w14:paraId="0A3217D2" w14:textId="3B65F34E" w:rsidR="00D05D10" w:rsidRDefault="00D05D10" w:rsidP="00F254A4">
      <w:pPr>
        <w:rPr>
          <w:lang w:val="fr-FR"/>
        </w:rPr>
      </w:pPr>
      <w:r w:rsidRPr="00B56C8D">
        <w:rPr>
          <w:lang w:val="fr-FR"/>
        </w:rPr>
        <w:t>Le riu de les Coves, et Valltorta</w:t>
      </w:r>
      <w:r w:rsidR="00201537" w:rsidRPr="00B56C8D">
        <w:rPr>
          <w:lang w:val="fr-FR"/>
        </w:rPr>
        <w:t xml:space="preserve"> (Castellon, Espagne)</w:t>
      </w:r>
      <w:r w:rsidRPr="00B56C8D">
        <w:rPr>
          <w:lang w:val="fr-FR"/>
        </w:rPr>
        <w:t xml:space="preserve">, est une </w:t>
      </w:r>
      <w:hyperlink r:id="rId2809" w:anchor="Cul_AEM_g" w:history="1">
        <w:r w:rsidRPr="00B56C8D">
          <w:rPr>
            <w:rStyle w:val="Hyperlink"/>
            <w:lang w:val="fr-FR"/>
          </w:rPr>
          <w:t xml:space="preserve">zone de concentration de </w:t>
        </w:r>
        <w:r w:rsidR="00201537" w:rsidRPr="00B56C8D">
          <w:rPr>
            <w:rStyle w:val="Hyperlink"/>
            <w:lang w:val="fr-FR"/>
          </w:rPr>
          <w:t>ARBMPI</w:t>
        </w:r>
      </w:hyperlink>
      <w:r w:rsidRPr="00B56C8D">
        <w:rPr>
          <w:lang w:val="fr-FR"/>
        </w:rPr>
        <w:t xml:space="preserve"> avec 57 sites montrant des manifestations de l'</w:t>
      </w:r>
      <w:hyperlink r:id="rId2810" w:anchor="Cul_Levantin" w:history="1">
        <w:r w:rsidRPr="00B56C8D">
          <w:rPr>
            <w:rStyle w:val="Hyperlink"/>
            <w:lang w:val="fr-FR"/>
          </w:rPr>
          <w:t>art levantin</w:t>
        </w:r>
      </w:hyperlink>
      <w:r w:rsidRPr="00B56C8D">
        <w:rPr>
          <w:lang w:val="fr-FR"/>
        </w:rPr>
        <w:t xml:space="preserve"> ou </w:t>
      </w:r>
      <w:hyperlink r:id="rId2811" w:anchor="Cul_Schemat_Espagne" w:history="1">
        <w:r w:rsidRPr="00B56C8D">
          <w:rPr>
            <w:rStyle w:val="Hyperlink"/>
            <w:lang w:val="fr-FR"/>
          </w:rPr>
          <w:t>schématique</w:t>
        </w:r>
      </w:hyperlink>
      <w:r w:rsidRPr="00B56C8D">
        <w:rPr>
          <w:lang w:val="fr-FR"/>
        </w:rPr>
        <w:t xml:space="preserve"> (BIB 2583). </w:t>
      </w:r>
      <w:r w:rsidRPr="0032190F">
        <w:rPr>
          <w:lang w:val="fr-FR"/>
        </w:rPr>
        <w:t>La Valltorta représentent 66 sites d'art rupestre [sic] (BIB 2583).</w:t>
      </w:r>
    </w:p>
    <w:p w14:paraId="3EC883C5" w14:textId="77777777" w:rsidR="00E114AC" w:rsidRPr="0032190F" w:rsidRDefault="00E114AC" w:rsidP="00F254A4">
      <w:pPr>
        <w:rPr>
          <w:lang w:val="fr-FR"/>
        </w:rPr>
      </w:pPr>
      <w:r>
        <w:rPr>
          <w:lang w:val="fr-FR"/>
        </w:rPr>
        <w:t xml:space="preserve">Une chronostylistique de 5 périodes a été identifée </w:t>
      </w:r>
      <w:r w:rsidRPr="00B42F3B">
        <w:rPr>
          <w:szCs w:val="14"/>
          <w:lang w:val="fr-FR" w:eastAsia="en-GB"/>
        </w:rPr>
        <w:t>(Villaverde et al., 2002; Domingo et al., 2003; Domingo, 2006; Villaverde et al., 2006; Domingo et al., 2007; Lopez Montalvo, 2007, 2009; etc.).</w:t>
      </w:r>
      <w:r>
        <w:rPr>
          <w:szCs w:val="14"/>
          <w:lang w:val="fr-FR" w:eastAsia="en-GB"/>
        </w:rPr>
        <w:t xml:space="preserve"> </w:t>
      </w:r>
      <w:r>
        <w:rPr>
          <w:lang w:val="fr-FR"/>
        </w:rPr>
        <w:t>(BIB 2794) .</w:t>
      </w:r>
    </w:p>
    <w:p w14:paraId="2D73E40D" w14:textId="39B0A89B" w:rsidR="00201537" w:rsidRPr="0032190F" w:rsidRDefault="00201537" w:rsidP="00201537">
      <w:pPr>
        <w:jc w:val="both"/>
        <w:rPr>
          <w:i/>
          <w:lang w:val="fr-FR"/>
        </w:rPr>
      </w:pPr>
      <w:r w:rsidRPr="0032190F">
        <w:rPr>
          <w:i/>
          <w:lang w:val="fr-FR"/>
        </w:rPr>
        <w:t>Valltorta, abri peint, "</w:t>
      </w:r>
      <w:hyperlink r:id="rId2812" w:anchor="Cul_Schemat_Espagne" w:history="1">
        <w:r w:rsidRPr="0032190F">
          <w:rPr>
            <w:rStyle w:val="Hyperlink"/>
            <w:i/>
            <w:lang w:val="fr-FR"/>
          </w:rPr>
          <w:t>art schématique ibérique</w:t>
        </w:r>
      </w:hyperlink>
      <w:r w:rsidRPr="0032190F">
        <w:rPr>
          <w:i/>
          <w:lang w:val="fr-FR"/>
        </w:rPr>
        <w:t xml:space="preserve">" pour J. Abelanet (BIB 1738 fig. 31). </w:t>
      </w:r>
      <w:hyperlink r:id="rId2813" w:anchor="Cul_Levantin" w:history="1">
        <w:r w:rsidRPr="0032190F">
          <w:rPr>
            <w:rStyle w:val="Hyperlink"/>
            <w:i/>
            <w:lang w:val="fr-FR"/>
          </w:rPr>
          <w:t>art levantin</w:t>
        </w:r>
      </w:hyperlink>
      <w:r w:rsidRPr="0032190F">
        <w:rPr>
          <w:i/>
          <w:lang w:val="fr-FR"/>
        </w:rPr>
        <w:t xml:space="preserve">. La Valltorta (Castellón). Scènes: chasse au </w:t>
      </w:r>
      <w:hyperlink r:id="rId2814" w:anchor="Cul_Art_TAC_T_z_cervide" w:history="1">
        <w:r w:rsidRPr="0032190F">
          <w:rPr>
            <w:rStyle w:val="Hyperlink"/>
            <w:i/>
            <w:lang w:val="fr-FR"/>
          </w:rPr>
          <w:t>cervidé</w:t>
        </w:r>
      </w:hyperlink>
      <w:r w:rsidRPr="0032190F">
        <w:rPr>
          <w:i/>
          <w:lang w:val="fr-FR"/>
        </w:rPr>
        <w:t xml:space="preserve">s, chasse aux </w:t>
      </w:r>
      <w:hyperlink r:id="rId2815" w:anchor="Cul_Art_TAC_T_z_cervide" w:history="1">
        <w:r w:rsidRPr="0032190F">
          <w:rPr>
            <w:rStyle w:val="Hyperlink"/>
            <w:i/>
            <w:lang w:val="fr-FR"/>
          </w:rPr>
          <w:t>cerf</w:t>
        </w:r>
      </w:hyperlink>
      <w:r w:rsidRPr="0032190F">
        <w:rPr>
          <w:rStyle w:val="st"/>
          <w:i/>
          <w:lang w:val="fr-FR"/>
        </w:rPr>
        <w:t>s</w:t>
      </w:r>
      <w:r w:rsidRPr="0032190F">
        <w:rPr>
          <w:i/>
          <w:lang w:val="fr-FR"/>
        </w:rPr>
        <w:t>, archer en mouvement, chasseur lançant un trait, archer à la tête ornée d'une encornure (BIB 1783 p. 22)</w:t>
      </w:r>
    </w:p>
    <w:p w14:paraId="52008523" w14:textId="77777777" w:rsidR="00201537" w:rsidRDefault="00201537" w:rsidP="00201537">
      <w:pPr>
        <w:jc w:val="both"/>
        <w:rPr>
          <w:lang w:val="fr-FR"/>
        </w:rPr>
      </w:pPr>
    </w:p>
    <w:p w14:paraId="79007550" w14:textId="77777777" w:rsidR="00E114AC" w:rsidRDefault="00E114AC" w:rsidP="00E114AC">
      <w:pPr>
        <w:pStyle w:val="Heading2"/>
      </w:pPr>
      <w:r>
        <w:t>Styles</w:t>
      </w:r>
    </w:p>
    <w:p w14:paraId="21A189F5" w14:textId="77777777" w:rsidR="00E114AC" w:rsidRDefault="00E114AC" w:rsidP="00201537">
      <w:pPr>
        <w:jc w:val="both"/>
        <w:rPr>
          <w:lang w:val="fr-FR"/>
        </w:rPr>
      </w:pPr>
    </w:p>
    <w:p w14:paraId="4D363446" w14:textId="77777777" w:rsidR="00E114AC" w:rsidRPr="0032190F" w:rsidRDefault="00E114AC" w:rsidP="00201537">
      <w:pPr>
        <w:jc w:val="both"/>
        <w:rPr>
          <w:lang w:val="fr-FR"/>
        </w:rPr>
      </w:pPr>
      <w:r>
        <w:rPr>
          <w:lang w:val="fr-FR"/>
        </w:rPr>
        <w:t>Le style Linear (</w:t>
      </w:r>
      <w:r w:rsidRPr="00E114AC">
        <w:rPr>
          <w:i/>
          <w:lang w:val="fr-FR"/>
        </w:rPr>
        <w:t>Linear horizon</w:t>
      </w:r>
      <w:r>
        <w:rPr>
          <w:lang w:val="fr-FR"/>
        </w:rPr>
        <w:t xml:space="preserve">), le plus tardif, se caractérise par l'utilisation de noir de charbon, une schématisation, des proportions variables de l'anatomie et de la manière dont sont représentés les armes et les ornements (BIB 2794) </w:t>
      </w:r>
    </w:p>
    <w:p w14:paraId="33804B14" w14:textId="77777777" w:rsidR="00D05D10" w:rsidRPr="0032190F" w:rsidRDefault="00D05D10" w:rsidP="00746131">
      <w:pPr>
        <w:rPr>
          <w:lang w:val="fr-FR"/>
        </w:rPr>
      </w:pPr>
    </w:p>
    <w:p w14:paraId="5BCD1C73" w14:textId="77777777" w:rsidR="00D05D10" w:rsidRDefault="00D05D10" w:rsidP="00D05D10">
      <w:pPr>
        <w:pStyle w:val="Heading2"/>
      </w:pPr>
      <w:r>
        <w:t>Sites</w:t>
      </w:r>
    </w:p>
    <w:p w14:paraId="66C94DFA" w14:textId="77777777" w:rsidR="00D05D10" w:rsidRDefault="00D05D10" w:rsidP="00D05D10"/>
    <w:tbl>
      <w:tblPr>
        <w:tblW w:w="0" w:type="auto"/>
        <w:jc w:val="center"/>
        <w:tblLook w:val="04A0" w:firstRow="1" w:lastRow="0" w:firstColumn="1" w:lastColumn="0" w:noHBand="0" w:noVBand="1"/>
      </w:tblPr>
      <w:tblGrid>
        <w:gridCol w:w="2990"/>
        <w:gridCol w:w="536"/>
      </w:tblGrid>
      <w:tr w:rsidR="00B56C8D" w:rsidRPr="00B56C8D" w14:paraId="30C8A525" w14:textId="77777777" w:rsidTr="00A34BFB">
        <w:trPr>
          <w:jc w:val="center"/>
        </w:trPr>
        <w:tc>
          <w:tcPr>
            <w:tcW w:w="0" w:type="auto"/>
            <w:tcBorders>
              <w:top w:val="single" w:sz="8" w:space="0" w:color="auto"/>
              <w:left w:val="single" w:sz="8" w:space="0" w:color="auto"/>
              <w:bottom w:val="single" w:sz="8" w:space="0" w:color="auto"/>
              <w:right w:val="single" w:sz="8" w:space="0" w:color="auto"/>
            </w:tcBorders>
            <w:shd w:val="clear" w:color="auto" w:fill="auto"/>
            <w:hideMark/>
          </w:tcPr>
          <w:p w14:paraId="53C166BB" w14:textId="77777777" w:rsidR="00B56C8D" w:rsidRPr="00D05D10" w:rsidRDefault="00B56C8D" w:rsidP="0032190F">
            <w:pPr>
              <w:jc w:val="center"/>
              <w:rPr>
                <w:lang w:val="es-ES"/>
              </w:rPr>
            </w:pPr>
            <w:r>
              <w:rPr>
                <w:lang w:val="es-ES"/>
              </w:rPr>
              <w:t>sites</w:t>
            </w:r>
          </w:p>
        </w:tc>
        <w:tc>
          <w:tcPr>
            <w:tcW w:w="536" w:type="dxa"/>
            <w:tcBorders>
              <w:top w:val="single" w:sz="8" w:space="0" w:color="auto"/>
              <w:left w:val="single" w:sz="8" w:space="0" w:color="auto"/>
              <w:bottom w:val="single" w:sz="8" w:space="0" w:color="auto"/>
              <w:right w:val="single" w:sz="8" w:space="0" w:color="auto"/>
            </w:tcBorders>
          </w:tcPr>
          <w:p w14:paraId="3D8EF7E3" w14:textId="77777777" w:rsidR="00B56C8D" w:rsidRDefault="00A34BFB" w:rsidP="00A34BFB">
            <w:pPr>
              <w:jc w:val="center"/>
              <w:rPr>
                <w:lang w:val="es-ES"/>
              </w:rPr>
            </w:pPr>
            <w:r>
              <w:rPr>
                <w:lang w:val="es-ES"/>
              </w:rPr>
              <w:t>f</w:t>
            </w:r>
            <w:r w:rsidR="00B56C8D">
              <w:rPr>
                <w:lang w:val="es-ES"/>
              </w:rPr>
              <w:t>*</w:t>
            </w:r>
          </w:p>
        </w:tc>
      </w:tr>
      <w:tr w:rsidR="00B56C8D" w:rsidRPr="00B56C8D" w14:paraId="0E40AA2A" w14:textId="77777777" w:rsidTr="00A34BFB">
        <w:trPr>
          <w:jc w:val="center"/>
        </w:trPr>
        <w:tc>
          <w:tcPr>
            <w:tcW w:w="0" w:type="auto"/>
            <w:tcBorders>
              <w:top w:val="single" w:sz="8" w:space="0" w:color="auto"/>
              <w:left w:val="single" w:sz="8" w:space="0" w:color="auto"/>
              <w:bottom w:val="single" w:sz="8" w:space="0" w:color="auto"/>
              <w:right w:val="single" w:sz="8" w:space="0" w:color="auto"/>
            </w:tcBorders>
            <w:shd w:val="clear" w:color="auto" w:fill="auto"/>
            <w:hideMark/>
          </w:tcPr>
          <w:p w14:paraId="1C744294" w14:textId="77777777" w:rsidR="00B56C8D" w:rsidRPr="00B56C8D" w:rsidRDefault="00B56C8D" w:rsidP="00B56C8D">
            <w:r w:rsidRPr="00B56C8D">
              <w:t>Alta Del Llidoner</w:t>
            </w:r>
          </w:p>
        </w:tc>
        <w:tc>
          <w:tcPr>
            <w:tcW w:w="536" w:type="dxa"/>
            <w:tcBorders>
              <w:top w:val="single" w:sz="8" w:space="0" w:color="auto"/>
              <w:left w:val="single" w:sz="8" w:space="0" w:color="auto"/>
              <w:bottom w:val="single" w:sz="8" w:space="0" w:color="auto"/>
              <w:right w:val="single" w:sz="8" w:space="0" w:color="auto"/>
            </w:tcBorders>
          </w:tcPr>
          <w:p w14:paraId="332ADBD8" w14:textId="77777777" w:rsidR="00B56C8D" w:rsidRPr="00B56C8D" w:rsidRDefault="00B56C8D" w:rsidP="00A34BFB">
            <w:pPr>
              <w:jc w:val="center"/>
            </w:pPr>
          </w:p>
        </w:tc>
      </w:tr>
      <w:tr w:rsidR="00B56C8D" w:rsidRPr="00B56C8D" w14:paraId="304DF945" w14:textId="77777777" w:rsidTr="00A34BFB">
        <w:trPr>
          <w:jc w:val="center"/>
        </w:trPr>
        <w:tc>
          <w:tcPr>
            <w:tcW w:w="0" w:type="auto"/>
            <w:tcBorders>
              <w:top w:val="nil"/>
              <w:left w:val="single" w:sz="8" w:space="0" w:color="auto"/>
              <w:bottom w:val="single" w:sz="8" w:space="0" w:color="auto"/>
              <w:right w:val="single" w:sz="8" w:space="0" w:color="auto"/>
            </w:tcBorders>
            <w:shd w:val="clear" w:color="auto" w:fill="auto"/>
            <w:noWrap/>
            <w:vAlign w:val="bottom"/>
            <w:hideMark/>
          </w:tcPr>
          <w:p w14:paraId="61CCC5AD" w14:textId="77777777" w:rsidR="00B56C8D" w:rsidRPr="00B56C8D" w:rsidRDefault="00B56C8D">
            <w:pPr>
              <w:rPr>
                <w:szCs w:val="20"/>
              </w:rPr>
            </w:pPr>
            <w:r w:rsidRPr="00B56C8D">
              <w:rPr>
                <w:szCs w:val="20"/>
              </w:rPr>
              <w:t>Arc</w:t>
            </w:r>
          </w:p>
        </w:tc>
        <w:tc>
          <w:tcPr>
            <w:tcW w:w="536" w:type="dxa"/>
            <w:tcBorders>
              <w:top w:val="nil"/>
              <w:left w:val="single" w:sz="8" w:space="0" w:color="auto"/>
              <w:bottom w:val="single" w:sz="8" w:space="0" w:color="auto"/>
              <w:right w:val="single" w:sz="8" w:space="0" w:color="auto"/>
            </w:tcBorders>
          </w:tcPr>
          <w:p w14:paraId="07C87570" w14:textId="77777777" w:rsidR="00B56C8D" w:rsidRPr="00B56C8D" w:rsidRDefault="00B56C8D" w:rsidP="00A34BFB">
            <w:pPr>
              <w:jc w:val="center"/>
              <w:rPr>
                <w:szCs w:val="20"/>
              </w:rPr>
            </w:pPr>
          </w:p>
        </w:tc>
      </w:tr>
      <w:tr w:rsidR="00B56C8D" w:rsidRPr="00B56C8D" w14:paraId="2B99B2E1" w14:textId="77777777" w:rsidTr="00A34BFB">
        <w:trPr>
          <w:jc w:val="center"/>
        </w:trPr>
        <w:tc>
          <w:tcPr>
            <w:tcW w:w="0" w:type="auto"/>
            <w:tcBorders>
              <w:top w:val="nil"/>
              <w:left w:val="single" w:sz="8" w:space="0" w:color="auto"/>
              <w:bottom w:val="single" w:sz="8" w:space="0" w:color="auto"/>
              <w:right w:val="single" w:sz="8" w:space="0" w:color="auto"/>
            </w:tcBorders>
            <w:shd w:val="clear" w:color="auto" w:fill="auto"/>
            <w:noWrap/>
            <w:hideMark/>
          </w:tcPr>
          <w:p w14:paraId="3A608CA8" w14:textId="77777777" w:rsidR="00B56C8D" w:rsidRDefault="00B56C8D" w:rsidP="0032190F">
            <w:pPr>
              <w:rPr>
                <w:lang w:val="es-ES"/>
              </w:rPr>
            </w:pPr>
            <w:r w:rsidRPr="00D05D10">
              <w:rPr>
                <w:lang w:val="es-ES"/>
              </w:rPr>
              <w:t>Calçades</w:t>
            </w:r>
            <w:r>
              <w:rPr>
                <w:lang w:val="es-ES"/>
              </w:rPr>
              <w:t xml:space="preserve"> del Mata</w:t>
            </w:r>
          </w:p>
        </w:tc>
        <w:tc>
          <w:tcPr>
            <w:tcW w:w="536" w:type="dxa"/>
            <w:tcBorders>
              <w:top w:val="nil"/>
              <w:left w:val="single" w:sz="8" w:space="0" w:color="auto"/>
              <w:bottom w:val="single" w:sz="8" w:space="0" w:color="auto"/>
              <w:right w:val="single" w:sz="8" w:space="0" w:color="auto"/>
            </w:tcBorders>
          </w:tcPr>
          <w:p w14:paraId="2500D28A" w14:textId="77777777" w:rsidR="00B56C8D" w:rsidRDefault="00B56C8D" w:rsidP="00A34BFB">
            <w:pPr>
              <w:jc w:val="center"/>
              <w:rPr>
                <w:lang w:val="es-ES"/>
              </w:rPr>
            </w:pPr>
            <w:r>
              <w:rPr>
                <w:lang w:val="es-ES"/>
              </w:rPr>
              <w:t>1</w:t>
            </w:r>
          </w:p>
        </w:tc>
      </w:tr>
      <w:tr w:rsidR="00B56C8D" w:rsidRPr="00B56C8D" w14:paraId="3FBDD951" w14:textId="77777777" w:rsidTr="00A34BFB">
        <w:trPr>
          <w:jc w:val="center"/>
        </w:trPr>
        <w:tc>
          <w:tcPr>
            <w:tcW w:w="0" w:type="auto"/>
            <w:tcBorders>
              <w:top w:val="nil"/>
              <w:left w:val="single" w:sz="8" w:space="0" w:color="auto"/>
              <w:bottom w:val="single" w:sz="8" w:space="0" w:color="auto"/>
              <w:right w:val="single" w:sz="8" w:space="0" w:color="auto"/>
            </w:tcBorders>
            <w:shd w:val="clear" w:color="auto" w:fill="auto"/>
            <w:noWrap/>
            <w:vAlign w:val="bottom"/>
            <w:hideMark/>
          </w:tcPr>
          <w:p w14:paraId="427024CD" w14:textId="77777777" w:rsidR="00B56C8D" w:rsidRPr="00B56C8D" w:rsidRDefault="00B56C8D">
            <w:pPr>
              <w:rPr>
                <w:szCs w:val="20"/>
              </w:rPr>
            </w:pPr>
            <w:r w:rsidRPr="00B56C8D">
              <w:rPr>
                <w:szCs w:val="20"/>
              </w:rPr>
              <w:t>Cavalls</w:t>
            </w:r>
          </w:p>
        </w:tc>
        <w:tc>
          <w:tcPr>
            <w:tcW w:w="536" w:type="dxa"/>
            <w:tcBorders>
              <w:top w:val="nil"/>
              <w:left w:val="single" w:sz="8" w:space="0" w:color="auto"/>
              <w:bottom w:val="single" w:sz="8" w:space="0" w:color="auto"/>
              <w:right w:val="single" w:sz="8" w:space="0" w:color="auto"/>
            </w:tcBorders>
          </w:tcPr>
          <w:p w14:paraId="634095C0" w14:textId="77777777" w:rsidR="00B56C8D" w:rsidRPr="00B56C8D" w:rsidRDefault="00B56C8D" w:rsidP="00A34BFB">
            <w:pPr>
              <w:jc w:val="center"/>
              <w:rPr>
                <w:szCs w:val="20"/>
              </w:rPr>
            </w:pPr>
          </w:p>
        </w:tc>
      </w:tr>
      <w:tr w:rsidR="00B56C8D" w:rsidRPr="00B56C8D" w14:paraId="642C5989" w14:textId="77777777" w:rsidTr="00A34BFB">
        <w:trPr>
          <w:jc w:val="center"/>
        </w:trPr>
        <w:tc>
          <w:tcPr>
            <w:tcW w:w="0" w:type="auto"/>
            <w:tcBorders>
              <w:top w:val="nil"/>
              <w:left w:val="single" w:sz="8" w:space="0" w:color="auto"/>
              <w:bottom w:val="single" w:sz="8" w:space="0" w:color="auto"/>
              <w:right w:val="single" w:sz="8" w:space="0" w:color="auto"/>
            </w:tcBorders>
            <w:shd w:val="clear" w:color="auto" w:fill="auto"/>
            <w:noWrap/>
            <w:vAlign w:val="bottom"/>
            <w:hideMark/>
          </w:tcPr>
          <w:p w14:paraId="7146C7D9" w14:textId="77777777" w:rsidR="00B56C8D" w:rsidRPr="00B56C8D" w:rsidRDefault="00B56C8D">
            <w:pPr>
              <w:rPr>
                <w:szCs w:val="20"/>
              </w:rPr>
            </w:pPr>
            <w:r w:rsidRPr="00B56C8D">
              <w:rPr>
                <w:szCs w:val="20"/>
              </w:rPr>
              <w:t>Centelles</w:t>
            </w:r>
          </w:p>
        </w:tc>
        <w:tc>
          <w:tcPr>
            <w:tcW w:w="536" w:type="dxa"/>
            <w:tcBorders>
              <w:top w:val="nil"/>
              <w:left w:val="single" w:sz="8" w:space="0" w:color="auto"/>
              <w:bottom w:val="single" w:sz="8" w:space="0" w:color="auto"/>
              <w:right w:val="single" w:sz="8" w:space="0" w:color="auto"/>
            </w:tcBorders>
          </w:tcPr>
          <w:p w14:paraId="436DBE5A" w14:textId="77777777" w:rsidR="00B56C8D" w:rsidRPr="00B56C8D" w:rsidRDefault="00B56C8D" w:rsidP="00A34BFB">
            <w:pPr>
              <w:jc w:val="center"/>
              <w:rPr>
                <w:szCs w:val="20"/>
              </w:rPr>
            </w:pPr>
          </w:p>
        </w:tc>
      </w:tr>
      <w:tr w:rsidR="00B56C8D" w:rsidRPr="00B56C8D" w14:paraId="20548A2B" w14:textId="77777777" w:rsidTr="00A34BFB">
        <w:trPr>
          <w:jc w:val="center"/>
        </w:trPr>
        <w:tc>
          <w:tcPr>
            <w:tcW w:w="0" w:type="auto"/>
            <w:tcBorders>
              <w:top w:val="nil"/>
              <w:left w:val="single" w:sz="8" w:space="0" w:color="auto"/>
              <w:bottom w:val="single" w:sz="8" w:space="0" w:color="auto"/>
              <w:right w:val="single" w:sz="8" w:space="0" w:color="auto"/>
            </w:tcBorders>
            <w:shd w:val="clear" w:color="auto" w:fill="auto"/>
            <w:hideMark/>
          </w:tcPr>
          <w:p w14:paraId="1473CA9E" w14:textId="1461AC25" w:rsidR="00B56C8D" w:rsidRPr="00D05D10" w:rsidRDefault="00000000" w:rsidP="0032190F">
            <w:pPr>
              <w:rPr>
                <w:lang w:val="es-ES"/>
              </w:rPr>
            </w:pPr>
            <w:hyperlink r:id="rId2816" w:anchor="Sit_Cingle_Ermita" w:history="1">
              <w:r w:rsidR="00B56C8D" w:rsidRPr="00D05D10">
                <w:rPr>
                  <w:rStyle w:val="Hyperlink"/>
                  <w:lang w:val="es-ES"/>
                </w:rPr>
                <w:t>Cingle de l’Ermità</w:t>
              </w:r>
            </w:hyperlink>
          </w:p>
        </w:tc>
        <w:tc>
          <w:tcPr>
            <w:tcW w:w="536" w:type="dxa"/>
            <w:tcBorders>
              <w:top w:val="nil"/>
              <w:left w:val="single" w:sz="8" w:space="0" w:color="auto"/>
              <w:bottom w:val="single" w:sz="8" w:space="0" w:color="auto"/>
              <w:right w:val="single" w:sz="8" w:space="0" w:color="auto"/>
            </w:tcBorders>
          </w:tcPr>
          <w:p w14:paraId="3930CDD0" w14:textId="77777777" w:rsidR="00B56C8D" w:rsidRDefault="00B56C8D" w:rsidP="00A34BFB">
            <w:pPr>
              <w:jc w:val="center"/>
              <w:rPr>
                <w:lang w:val="es-ES"/>
              </w:rPr>
            </w:pPr>
            <w:r>
              <w:rPr>
                <w:lang w:val="es-ES"/>
              </w:rPr>
              <w:t>1</w:t>
            </w:r>
          </w:p>
        </w:tc>
      </w:tr>
      <w:tr w:rsidR="00B56C8D" w:rsidRPr="00B11413" w14:paraId="03465B73" w14:textId="77777777" w:rsidTr="00A34BFB">
        <w:trPr>
          <w:jc w:val="center"/>
        </w:trPr>
        <w:tc>
          <w:tcPr>
            <w:tcW w:w="0" w:type="auto"/>
            <w:tcBorders>
              <w:top w:val="nil"/>
              <w:left w:val="single" w:sz="8" w:space="0" w:color="auto"/>
              <w:bottom w:val="single" w:sz="8" w:space="0" w:color="auto"/>
              <w:right w:val="single" w:sz="8" w:space="0" w:color="auto"/>
            </w:tcBorders>
            <w:shd w:val="clear" w:color="auto" w:fill="auto"/>
            <w:hideMark/>
          </w:tcPr>
          <w:p w14:paraId="664552C9" w14:textId="77777777" w:rsidR="00B56C8D" w:rsidRPr="00B56C8D" w:rsidRDefault="00B56C8D">
            <w:pPr>
              <w:rPr>
                <w:lang w:val="es-ES"/>
              </w:rPr>
            </w:pPr>
            <w:r w:rsidRPr="00B56C8D">
              <w:rPr>
                <w:lang w:val="es-ES"/>
              </w:rPr>
              <w:t>Cingle Dels Tolls Del Puntal</w:t>
            </w:r>
          </w:p>
        </w:tc>
        <w:tc>
          <w:tcPr>
            <w:tcW w:w="536" w:type="dxa"/>
            <w:tcBorders>
              <w:top w:val="nil"/>
              <w:left w:val="single" w:sz="8" w:space="0" w:color="auto"/>
              <w:bottom w:val="single" w:sz="8" w:space="0" w:color="auto"/>
              <w:right w:val="single" w:sz="8" w:space="0" w:color="auto"/>
            </w:tcBorders>
          </w:tcPr>
          <w:p w14:paraId="0C85C795" w14:textId="77777777" w:rsidR="00B56C8D" w:rsidRPr="00B56C8D" w:rsidRDefault="00B56C8D" w:rsidP="00A34BFB">
            <w:pPr>
              <w:jc w:val="center"/>
              <w:rPr>
                <w:lang w:val="es-ES"/>
              </w:rPr>
            </w:pPr>
          </w:p>
        </w:tc>
      </w:tr>
      <w:tr w:rsidR="00B56C8D" w:rsidRPr="00B56C8D" w14:paraId="3603FF8F" w14:textId="77777777" w:rsidTr="00A34BFB">
        <w:trPr>
          <w:jc w:val="center"/>
        </w:trPr>
        <w:tc>
          <w:tcPr>
            <w:tcW w:w="0" w:type="auto"/>
            <w:tcBorders>
              <w:top w:val="nil"/>
              <w:left w:val="single" w:sz="8" w:space="0" w:color="auto"/>
              <w:bottom w:val="single" w:sz="8" w:space="0" w:color="auto"/>
              <w:right w:val="single" w:sz="8" w:space="0" w:color="auto"/>
            </w:tcBorders>
            <w:shd w:val="clear" w:color="auto" w:fill="auto"/>
            <w:noWrap/>
            <w:vAlign w:val="bottom"/>
            <w:hideMark/>
          </w:tcPr>
          <w:p w14:paraId="3D2F06B8" w14:textId="77777777" w:rsidR="00B56C8D" w:rsidRPr="00B56C8D" w:rsidRDefault="00B56C8D">
            <w:pPr>
              <w:rPr>
                <w:szCs w:val="20"/>
              </w:rPr>
            </w:pPr>
            <w:r w:rsidRPr="00B56C8D">
              <w:rPr>
                <w:szCs w:val="20"/>
              </w:rPr>
              <w:t>Civil</w:t>
            </w:r>
          </w:p>
        </w:tc>
        <w:tc>
          <w:tcPr>
            <w:tcW w:w="536" w:type="dxa"/>
            <w:tcBorders>
              <w:top w:val="nil"/>
              <w:left w:val="single" w:sz="8" w:space="0" w:color="auto"/>
              <w:bottom w:val="single" w:sz="8" w:space="0" w:color="auto"/>
              <w:right w:val="single" w:sz="8" w:space="0" w:color="auto"/>
            </w:tcBorders>
          </w:tcPr>
          <w:p w14:paraId="5021A6AC" w14:textId="77777777" w:rsidR="00B56C8D" w:rsidRPr="00B56C8D" w:rsidRDefault="00B56C8D" w:rsidP="00A34BFB">
            <w:pPr>
              <w:jc w:val="center"/>
              <w:rPr>
                <w:szCs w:val="20"/>
              </w:rPr>
            </w:pPr>
          </w:p>
        </w:tc>
      </w:tr>
      <w:tr w:rsidR="00B56C8D" w:rsidRPr="00B56C8D" w14:paraId="3F6AC9DC" w14:textId="77777777" w:rsidTr="00A34BFB">
        <w:trPr>
          <w:jc w:val="center"/>
        </w:trPr>
        <w:tc>
          <w:tcPr>
            <w:tcW w:w="0" w:type="auto"/>
            <w:tcBorders>
              <w:top w:val="nil"/>
              <w:left w:val="single" w:sz="8" w:space="0" w:color="auto"/>
              <w:bottom w:val="single" w:sz="8" w:space="0" w:color="auto"/>
              <w:right w:val="single" w:sz="8" w:space="0" w:color="auto"/>
            </w:tcBorders>
            <w:shd w:val="clear" w:color="auto" w:fill="auto"/>
            <w:noWrap/>
            <w:vAlign w:val="bottom"/>
            <w:hideMark/>
          </w:tcPr>
          <w:p w14:paraId="526FDA14" w14:textId="77777777" w:rsidR="00B56C8D" w:rsidRPr="00B56C8D" w:rsidRDefault="00B56C8D">
            <w:pPr>
              <w:rPr>
                <w:szCs w:val="20"/>
              </w:rPr>
            </w:pPr>
            <w:r w:rsidRPr="00B56C8D">
              <w:rPr>
                <w:szCs w:val="20"/>
              </w:rPr>
              <w:t>D'en Cabrera</w:t>
            </w:r>
          </w:p>
        </w:tc>
        <w:tc>
          <w:tcPr>
            <w:tcW w:w="536" w:type="dxa"/>
            <w:tcBorders>
              <w:top w:val="nil"/>
              <w:left w:val="single" w:sz="8" w:space="0" w:color="auto"/>
              <w:bottom w:val="single" w:sz="8" w:space="0" w:color="auto"/>
              <w:right w:val="single" w:sz="8" w:space="0" w:color="auto"/>
            </w:tcBorders>
          </w:tcPr>
          <w:p w14:paraId="280E15E5" w14:textId="77777777" w:rsidR="00B56C8D" w:rsidRPr="00B56C8D" w:rsidRDefault="00B56C8D" w:rsidP="00A34BFB">
            <w:pPr>
              <w:jc w:val="center"/>
              <w:rPr>
                <w:szCs w:val="20"/>
              </w:rPr>
            </w:pPr>
          </w:p>
        </w:tc>
      </w:tr>
      <w:tr w:rsidR="00B56C8D" w:rsidRPr="00B56C8D" w14:paraId="2D9C61E1" w14:textId="77777777" w:rsidTr="00A34BFB">
        <w:trPr>
          <w:jc w:val="center"/>
        </w:trPr>
        <w:tc>
          <w:tcPr>
            <w:tcW w:w="0" w:type="auto"/>
            <w:tcBorders>
              <w:top w:val="nil"/>
              <w:left w:val="single" w:sz="8" w:space="0" w:color="auto"/>
              <w:bottom w:val="single" w:sz="8" w:space="0" w:color="auto"/>
              <w:right w:val="single" w:sz="8" w:space="0" w:color="auto"/>
            </w:tcBorders>
            <w:shd w:val="clear" w:color="auto" w:fill="auto"/>
            <w:hideMark/>
          </w:tcPr>
          <w:p w14:paraId="7ECEC453" w14:textId="5B86A9A3" w:rsidR="00B56C8D" w:rsidRPr="00B56C8D" w:rsidRDefault="00000000">
            <w:hyperlink r:id="rId2817" w:anchor="Sit_En_Josep" w:history="1">
              <w:r w:rsidR="00E32113" w:rsidRPr="00E32113">
                <w:rPr>
                  <w:rStyle w:val="Hyperlink"/>
                </w:rPr>
                <w:t>E</w:t>
              </w:r>
              <w:r w:rsidR="00B56C8D" w:rsidRPr="00E32113">
                <w:rPr>
                  <w:rStyle w:val="Hyperlink"/>
                </w:rPr>
                <w:t>n Josep</w:t>
              </w:r>
            </w:hyperlink>
          </w:p>
        </w:tc>
        <w:tc>
          <w:tcPr>
            <w:tcW w:w="536" w:type="dxa"/>
            <w:tcBorders>
              <w:top w:val="nil"/>
              <w:left w:val="single" w:sz="8" w:space="0" w:color="auto"/>
              <w:bottom w:val="single" w:sz="8" w:space="0" w:color="auto"/>
              <w:right w:val="single" w:sz="8" w:space="0" w:color="auto"/>
            </w:tcBorders>
          </w:tcPr>
          <w:p w14:paraId="5D4EA853" w14:textId="77777777" w:rsidR="00B56C8D" w:rsidRPr="00B56C8D" w:rsidRDefault="00B56C8D" w:rsidP="00A34BFB">
            <w:pPr>
              <w:jc w:val="center"/>
            </w:pPr>
          </w:p>
        </w:tc>
      </w:tr>
      <w:tr w:rsidR="00B56C8D" w:rsidRPr="00B56C8D" w14:paraId="11D5B08D" w14:textId="77777777" w:rsidTr="00A34BFB">
        <w:trPr>
          <w:jc w:val="center"/>
        </w:trPr>
        <w:tc>
          <w:tcPr>
            <w:tcW w:w="0" w:type="auto"/>
            <w:tcBorders>
              <w:top w:val="nil"/>
              <w:left w:val="single" w:sz="8" w:space="0" w:color="auto"/>
              <w:bottom w:val="single" w:sz="8" w:space="0" w:color="auto"/>
              <w:right w:val="single" w:sz="8" w:space="0" w:color="auto"/>
            </w:tcBorders>
            <w:shd w:val="clear" w:color="auto" w:fill="auto"/>
            <w:noWrap/>
            <w:vAlign w:val="bottom"/>
            <w:hideMark/>
          </w:tcPr>
          <w:p w14:paraId="6363B387" w14:textId="77777777" w:rsidR="00B56C8D" w:rsidRPr="00B56C8D" w:rsidRDefault="00B56C8D">
            <w:pPr>
              <w:rPr>
                <w:szCs w:val="20"/>
              </w:rPr>
            </w:pPr>
            <w:r w:rsidRPr="00B56C8D">
              <w:rPr>
                <w:szCs w:val="20"/>
              </w:rPr>
              <w:t>D'en Salvador</w:t>
            </w:r>
          </w:p>
        </w:tc>
        <w:tc>
          <w:tcPr>
            <w:tcW w:w="536" w:type="dxa"/>
            <w:tcBorders>
              <w:top w:val="nil"/>
              <w:left w:val="single" w:sz="8" w:space="0" w:color="auto"/>
              <w:bottom w:val="single" w:sz="8" w:space="0" w:color="auto"/>
              <w:right w:val="single" w:sz="8" w:space="0" w:color="auto"/>
            </w:tcBorders>
          </w:tcPr>
          <w:p w14:paraId="02EB2421" w14:textId="77777777" w:rsidR="00B56C8D" w:rsidRPr="00B56C8D" w:rsidRDefault="00B56C8D" w:rsidP="00A34BFB">
            <w:pPr>
              <w:jc w:val="center"/>
              <w:rPr>
                <w:szCs w:val="20"/>
              </w:rPr>
            </w:pPr>
          </w:p>
        </w:tc>
      </w:tr>
      <w:tr w:rsidR="00B56C8D" w:rsidRPr="00B56C8D" w14:paraId="144D0318" w14:textId="77777777" w:rsidTr="00A34BFB">
        <w:trPr>
          <w:jc w:val="center"/>
        </w:trPr>
        <w:tc>
          <w:tcPr>
            <w:tcW w:w="0" w:type="auto"/>
            <w:tcBorders>
              <w:top w:val="nil"/>
              <w:left w:val="single" w:sz="8" w:space="0" w:color="auto"/>
              <w:bottom w:val="single" w:sz="8" w:space="0" w:color="auto"/>
              <w:right w:val="single" w:sz="8" w:space="0" w:color="auto"/>
            </w:tcBorders>
            <w:shd w:val="clear" w:color="auto" w:fill="auto"/>
            <w:hideMark/>
          </w:tcPr>
          <w:p w14:paraId="4DE2CB4B" w14:textId="77777777" w:rsidR="00B56C8D" w:rsidRPr="00B56C8D" w:rsidRDefault="00B56C8D">
            <w:r w:rsidRPr="00B56C8D">
              <w:t>Gran Del Puntal</w:t>
            </w:r>
          </w:p>
        </w:tc>
        <w:tc>
          <w:tcPr>
            <w:tcW w:w="536" w:type="dxa"/>
            <w:tcBorders>
              <w:top w:val="nil"/>
              <w:left w:val="single" w:sz="8" w:space="0" w:color="auto"/>
              <w:bottom w:val="single" w:sz="8" w:space="0" w:color="auto"/>
              <w:right w:val="single" w:sz="8" w:space="0" w:color="auto"/>
            </w:tcBorders>
          </w:tcPr>
          <w:p w14:paraId="109DE453" w14:textId="77777777" w:rsidR="00B56C8D" w:rsidRPr="00B56C8D" w:rsidRDefault="00B56C8D" w:rsidP="00A34BFB">
            <w:pPr>
              <w:jc w:val="center"/>
            </w:pPr>
            <w:r>
              <w:rPr>
                <w:lang w:val="es-ES"/>
              </w:rPr>
              <w:t>1</w:t>
            </w:r>
          </w:p>
        </w:tc>
      </w:tr>
      <w:tr w:rsidR="00B56C8D" w:rsidRPr="00B56C8D" w14:paraId="7B72C8C4" w14:textId="77777777" w:rsidTr="00A34BFB">
        <w:trPr>
          <w:jc w:val="center"/>
        </w:trPr>
        <w:tc>
          <w:tcPr>
            <w:tcW w:w="0" w:type="auto"/>
            <w:tcBorders>
              <w:top w:val="nil"/>
              <w:left w:val="single" w:sz="8" w:space="0" w:color="auto"/>
              <w:bottom w:val="single" w:sz="8" w:space="0" w:color="auto"/>
              <w:right w:val="single" w:sz="8" w:space="0" w:color="auto"/>
            </w:tcBorders>
            <w:shd w:val="clear" w:color="auto" w:fill="auto"/>
            <w:noWrap/>
            <w:vAlign w:val="bottom"/>
            <w:hideMark/>
          </w:tcPr>
          <w:p w14:paraId="697C795F" w14:textId="77777777" w:rsidR="00B56C8D" w:rsidRPr="00B56C8D" w:rsidRDefault="00B56C8D">
            <w:pPr>
              <w:rPr>
                <w:szCs w:val="20"/>
              </w:rPr>
            </w:pPr>
            <w:r w:rsidRPr="00B56C8D">
              <w:rPr>
                <w:szCs w:val="20"/>
              </w:rPr>
              <w:t>Montegordo</w:t>
            </w:r>
          </w:p>
        </w:tc>
        <w:tc>
          <w:tcPr>
            <w:tcW w:w="536" w:type="dxa"/>
            <w:tcBorders>
              <w:top w:val="nil"/>
              <w:left w:val="single" w:sz="8" w:space="0" w:color="auto"/>
              <w:bottom w:val="single" w:sz="8" w:space="0" w:color="auto"/>
              <w:right w:val="single" w:sz="8" w:space="0" w:color="auto"/>
            </w:tcBorders>
          </w:tcPr>
          <w:p w14:paraId="6749208E" w14:textId="77777777" w:rsidR="00B56C8D" w:rsidRPr="00B56C8D" w:rsidRDefault="00B56C8D" w:rsidP="00A34BFB">
            <w:pPr>
              <w:jc w:val="center"/>
              <w:rPr>
                <w:szCs w:val="20"/>
              </w:rPr>
            </w:pPr>
          </w:p>
        </w:tc>
      </w:tr>
      <w:tr w:rsidR="00B56C8D" w:rsidRPr="00B56C8D" w14:paraId="3295DEAD" w14:textId="77777777" w:rsidTr="00A34BFB">
        <w:trPr>
          <w:jc w:val="center"/>
        </w:trPr>
        <w:tc>
          <w:tcPr>
            <w:tcW w:w="0" w:type="auto"/>
            <w:tcBorders>
              <w:top w:val="nil"/>
              <w:left w:val="single" w:sz="8" w:space="0" w:color="auto"/>
              <w:bottom w:val="single" w:sz="8" w:space="0" w:color="auto"/>
              <w:right w:val="single" w:sz="8" w:space="0" w:color="auto"/>
            </w:tcBorders>
            <w:shd w:val="clear" w:color="auto" w:fill="auto"/>
            <w:noWrap/>
            <w:vAlign w:val="bottom"/>
            <w:hideMark/>
          </w:tcPr>
          <w:p w14:paraId="7D8CF798" w14:textId="77777777" w:rsidR="00B56C8D" w:rsidRPr="00B56C8D" w:rsidRDefault="00B56C8D">
            <w:pPr>
              <w:rPr>
                <w:szCs w:val="20"/>
              </w:rPr>
            </w:pPr>
            <w:r w:rsidRPr="00B56C8D">
              <w:rPr>
                <w:szCs w:val="20"/>
              </w:rPr>
              <w:t>Mostela</w:t>
            </w:r>
          </w:p>
        </w:tc>
        <w:tc>
          <w:tcPr>
            <w:tcW w:w="536" w:type="dxa"/>
            <w:tcBorders>
              <w:top w:val="nil"/>
              <w:left w:val="single" w:sz="8" w:space="0" w:color="auto"/>
              <w:bottom w:val="single" w:sz="8" w:space="0" w:color="auto"/>
              <w:right w:val="single" w:sz="8" w:space="0" w:color="auto"/>
            </w:tcBorders>
          </w:tcPr>
          <w:p w14:paraId="24036DBE" w14:textId="77777777" w:rsidR="00B56C8D" w:rsidRPr="00B56C8D" w:rsidRDefault="00B56C8D" w:rsidP="00A34BFB">
            <w:pPr>
              <w:jc w:val="center"/>
              <w:rPr>
                <w:szCs w:val="20"/>
              </w:rPr>
            </w:pPr>
          </w:p>
        </w:tc>
      </w:tr>
      <w:tr w:rsidR="00B56C8D" w:rsidRPr="00B56C8D" w14:paraId="720F5B3A" w14:textId="77777777" w:rsidTr="00A34BFB">
        <w:trPr>
          <w:jc w:val="center"/>
        </w:trPr>
        <w:tc>
          <w:tcPr>
            <w:tcW w:w="0" w:type="auto"/>
            <w:tcBorders>
              <w:top w:val="nil"/>
              <w:left w:val="single" w:sz="8" w:space="0" w:color="auto"/>
              <w:bottom w:val="single" w:sz="8" w:space="0" w:color="auto"/>
              <w:right w:val="single" w:sz="8" w:space="0" w:color="auto"/>
            </w:tcBorders>
            <w:shd w:val="clear" w:color="auto" w:fill="auto"/>
            <w:hideMark/>
          </w:tcPr>
          <w:p w14:paraId="3A8C65B8" w14:textId="77777777" w:rsidR="00B56C8D" w:rsidRPr="00B56C8D" w:rsidRDefault="00B56C8D">
            <w:r w:rsidRPr="00B56C8D">
              <w:t>Puntal</w:t>
            </w:r>
          </w:p>
        </w:tc>
        <w:tc>
          <w:tcPr>
            <w:tcW w:w="536" w:type="dxa"/>
            <w:tcBorders>
              <w:top w:val="nil"/>
              <w:left w:val="single" w:sz="8" w:space="0" w:color="auto"/>
              <w:bottom w:val="single" w:sz="8" w:space="0" w:color="auto"/>
              <w:right w:val="single" w:sz="8" w:space="0" w:color="auto"/>
            </w:tcBorders>
          </w:tcPr>
          <w:p w14:paraId="372719A3" w14:textId="77777777" w:rsidR="00B56C8D" w:rsidRPr="00B56C8D" w:rsidRDefault="00B56C8D" w:rsidP="00A34BFB">
            <w:pPr>
              <w:jc w:val="center"/>
            </w:pPr>
          </w:p>
        </w:tc>
      </w:tr>
      <w:tr w:rsidR="00B42F3B" w:rsidRPr="00B56C8D" w14:paraId="73AA6583" w14:textId="77777777" w:rsidTr="00A34BFB">
        <w:trPr>
          <w:jc w:val="center"/>
        </w:trPr>
        <w:tc>
          <w:tcPr>
            <w:tcW w:w="0" w:type="auto"/>
            <w:tcBorders>
              <w:top w:val="nil"/>
              <w:left w:val="single" w:sz="8" w:space="0" w:color="auto"/>
              <w:bottom w:val="single" w:sz="8" w:space="0" w:color="auto"/>
              <w:right w:val="single" w:sz="8" w:space="0" w:color="auto"/>
            </w:tcBorders>
            <w:shd w:val="clear" w:color="auto" w:fill="auto"/>
            <w:noWrap/>
            <w:vAlign w:val="bottom"/>
            <w:hideMark/>
          </w:tcPr>
          <w:p w14:paraId="522BB82E" w14:textId="743CB906" w:rsidR="00B42F3B" w:rsidRPr="00B56C8D" w:rsidRDefault="00000000">
            <w:pPr>
              <w:rPr>
                <w:szCs w:val="20"/>
              </w:rPr>
            </w:pPr>
            <w:hyperlink r:id="rId2818" w:anchor="Sit_Remigia" w:history="1">
              <w:r w:rsidR="00B42F3B" w:rsidRPr="00B42F3B">
                <w:rPr>
                  <w:rStyle w:val="Hyperlink"/>
                  <w:szCs w:val="18"/>
                  <w:lang w:val="fr-FR" w:eastAsia="en-GB"/>
                </w:rPr>
                <w:t>Remigia</w:t>
              </w:r>
            </w:hyperlink>
          </w:p>
        </w:tc>
        <w:tc>
          <w:tcPr>
            <w:tcW w:w="536" w:type="dxa"/>
            <w:tcBorders>
              <w:top w:val="nil"/>
              <w:left w:val="single" w:sz="8" w:space="0" w:color="auto"/>
              <w:bottom w:val="single" w:sz="8" w:space="0" w:color="auto"/>
              <w:right w:val="single" w:sz="8" w:space="0" w:color="auto"/>
            </w:tcBorders>
          </w:tcPr>
          <w:p w14:paraId="72459D24" w14:textId="77777777" w:rsidR="00B42F3B" w:rsidRPr="00B56C8D" w:rsidRDefault="00B42F3B" w:rsidP="00A34BFB">
            <w:pPr>
              <w:jc w:val="center"/>
              <w:rPr>
                <w:szCs w:val="20"/>
              </w:rPr>
            </w:pPr>
          </w:p>
        </w:tc>
      </w:tr>
      <w:tr w:rsidR="00B56C8D" w:rsidRPr="00B56C8D" w14:paraId="5EB0AF02" w14:textId="77777777" w:rsidTr="00A34BFB">
        <w:trPr>
          <w:jc w:val="center"/>
        </w:trPr>
        <w:tc>
          <w:tcPr>
            <w:tcW w:w="0" w:type="auto"/>
            <w:tcBorders>
              <w:top w:val="nil"/>
              <w:left w:val="single" w:sz="8" w:space="0" w:color="auto"/>
              <w:bottom w:val="single" w:sz="8" w:space="0" w:color="auto"/>
              <w:right w:val="single" w:sz="8" w:space="0" w:color="auto"/>
            </w:tcBorders>
            <w:shd w:val="clear" w:color="auto" w:fill="auto"/>
            <w:noWrap/>
            <w:vAlign w:val="bottom"/>
            <w:hideMark/>
          </w:tcPr>
          <w:p w14:paraId="6B05411B" w14:textId="77777777" w:rsidR="00B56C8D" w:rsidRPr="00B56C8D" w:rsidRDefault="00B56C8D">
            <w:pPr>
              <w:rPr>
                <w:szCs w:val="20"/>
              </w:rPr>
            </w:pPr>
            <w:r w:rsidRPr="00B56C8D">
              <w:rPr>
                <w:szCs w:val="20"/>
              </w:rPr>
              <w:t>Rull</w:t>
            </w:r>
          </w:p>
        </w:tc>
        <w:tc>
          <w:tcPr>
            <w:tcW w:w="536" w:type="dxa"/>
            <w:tcBorders>
              <w:top w:val="nil"/>
              <w:left w:val="single" w:sz="8" w:space="0" w:color="auto"/>
              <w:bottom w:val="single" w:sz="8" w:space="0" w:color="auto"/>
              <w:right w:val="single" w:sz="8" w:space="0" w:color="auto"/>
            </w:tcBorders>
          </w:tcPr>
          <w:p w14:paraId="439FA604" w14:textId="77777777" w:rsidR="00B56C8D" w:rsidRPr="00B56C8D" w:rsidRDefault="00B56C8D" w:rsidP="00A34BFB">
            <w:pPr>
              <w:jc w:val="center"/>
              <w:rPr>
                <w:szCs w:val="20"/>
              </w:rPr>
            </w:pPr>
          </w:p>
        </w:tc>
      </w:tr>
      <w:tr w:rsidR="00B56C8D" w:rsidRPr="00B56C8D" w14:paraId="76B82896" w14:textId="77777777" w:rsidTr="00A34BFB">
        <w:trPr>
          <w:jc w:val="center"/>
        </w:trPr>
        <w:tc>
          <w:tcPr>
            <w:tcW w:w="0" w:type="auto"/>
            <w:tcBorders>
              <w:top w:val="nil"/>
              <w:left w:val="single" w:sz="8" w:space="0" w:color="auto"/>
              <w:bottom w:val="single" w:sz="8" w:space="0" w:color="auto"/>
              <w:right w:val="single" w:sz="8" w:space="0" w:color="auto"/>
            </w:tcBorders>
            <w:shd w:val="clear" w:color="auto" w:fill="auto"/>
            <w:noWrap/>
            <w:vAlign w:val="bottom"/>
            <w:hideMark/>
          </w:tcPr>
          <w:p w14:paraId="3B36CB79" w14:textId="77777777" w:rsidR="00B56C8D" w:rsidRPr="00B56C8D" w:rsidRDefault="00B56C8D">
            <w:pPr>
              <w:rPr>
                <w:szCs w:val="20"/>
              </w:rPr>
            </w:pPr>
            <w:r w:rsidRPr="00B56C8D">
              <w:rPr>
                <w:szCs w:val="20"/>
              </w:rPr>
              <w:t>Saltadora</w:t>
            </w:r>
          </w:p>
        </w:tc>
        <w:tc>
          <w:tcPr>
            <w:tcW w:w="536" w:type="dxa"/>
            <w:tcBorders>
              <w:top w:val="nil"/>
              <w:left w:val="single" w:sz="8" w:space="0" w:color="auto"/>
              <w:bottom w:val="single" w:sz="8" w:space="0" w:color="auto"/>
              <w:right w:val="single" w:sz="8" w:space="0" w:color="auto"/>
            </w:tcBorders>
          </w:tcPr>
          <w:p w14:paraId="4028C270" w14:textId="77777777" w:rsidR="00B56C8D" w:rsidRPr="00B56C8D" w:rsidRDefault="00B56C8D" w:rsidP="00A34BFB">
            <w:pPr>
              <w:jc w:val="center"/>
              <w:rPr>
                <w:szCs w:val="20"/>
              </w:rPr>
            </w:pPr>
          </w:p>
        </w:tc>
      </w:tr>
      <w:tr w:rsidR="00B56C8D" w:rsidRPr="00B56C8D" w14:paraId="685592C0" w14:textId="77777777" w:rsidTr="00A34BFB">
        <w:trPr>
          <w:jc w:val="center"/>
        </w:trPr>
        <w:tc>
          <w:tcPr>
            <w:tcW w:w="0" w:type="auto"/>
            <w:tcBorders>
              <w:top w:val="nil"/>
              <w:left w:val="single" w:sz="8" w:space="0" w:color="auto"/>
              <w:bottom w:val="single" w:sz="8" w:space="0" w:color="auto"/>
              <w:right w:val="single" w:sz="8" w:space="0" w:color="auto"/>
            </w:tcBorders>
            <w:shd w:val="clear" w:color="auto" w:fill="auto"/>
            <w:hideMark/>
          </w:tcPr>
          <w:p w14:paraId="11FA03E6" w14:textId="77777777" w:rsidR="00B56C8D" w:rsidRPr="00B56C8D" w:rsidRDefault="00B56C8D">
            <w:r w:rsidRPr="00B56C8D">
              <w:t>Taruga</w:t>
            </w:r>
          </w:p>
        </w:tc>
        <w:tc>
          <w:tcPr>
            <w:tcW w:w="536" w:type="dxa"/>
            <w:tcBorders>
              <w:top w:val="nil"/>
              <w:left w:val="single" w:sz="8" w:space="0" w:color="auto"/>
              <w:bottom w:val="single" w:sz="8" w:space="0" w:color="auto"/>
              <w:right w:val="single" w:sz="8" w:space="0" w:color="auto"/>
            </w:tcBorders>
          </w:tcPr>
          <w:p w14:paraId="3F743658" w14:textId="77777777" w:rsidR="00B56C8D" w:rsidRPr="00B56C8D" w:rsidRDefault="00B56C8D" w:rsidP="00A34BFB">
            <w:pPr>
              <w:jc w:val="center"/>
            </w:pPr>
          </w:p>
        </w:tc>
      </w:tr>
      <w:tr w:rsidR="00B56C8D" w:rsidRPr="00B56C8D" w14:paraId="2FCC31AB" w14:textId="77777777" w:rsidTr="00A34BFB">
        <w:trPr>
          <w:jc w:val="center"/>
        </w:trPr>
        <w:tc>
          <w:tcPr>
            <w:tcW w:w="0" w:type="auto"/>
            <w:tcBorders>
              <w:top w:val="nil"/>
              <w:left w:val="single" w:sz="8" w:space="0" w:color="auto"/>
              <w:bottom w:val="single" w:sz="8" w:space="0" w:color="auto"/>
              <w:right w:val="single" w:sz="8" w:space="0" w:color="auto"/>
            </w:tcBorders>
            <w:shd w:val="clear" w:color="auto" w:fill="auto"/>
            <w:noWrap/>
            <w:vAlign w:val="bottom"/>
            <w:hideMark/>
          </w:tcPr>
          <w:p w14:paraId="35EBC636" w14:textId="77777777" w:rsidR="00B56C8D" w:rsidRPr="00B56C8D" w:rsidRDefault="00B56C8D">
            <w:pPr>
              <w:rPr>
                <w:szCs w:val="20"/>
              </w:rPr>
            </w:pPr>
            <w:r w:rsidRPr="00B56C8D">
              <w:rPr>
                <w:szCs w:val="20"/>
              </w:rPr>
              <w:t>Tolls Alts</w:t>
            </w:r>
          </w:p>
        </w:tc>
        <w:tc>
          <w:tcPr>
            <w:tcW w:w="536" w:type="dxa"/>
            <w:tcBorders>
              <w:top w:val="nil"/>
              <w:left w:val="single" w:sz="8" w:space="0" w:color="auto"/>
              <w:bottom w:val="single" w:sz="8" w:space="0" w:color="auto"/>
              <w:right w:val="single" w:sz="8" w:space="0" w:color="auto"/>
            </w:tcBorders>
          </w:tcPr>
          <w:p w14:paraId="311FE620" w14:textId="77777777" w:rsidR="00B56C8D" w:rsidRPr="00B56C8D" w:rsidRDefault="00B56C8D" w:rsidP="00A34BFB">
            <w:pPr>
              <w:jc w:val="center"/>
              <w:rPr>
                <w:szCs w:val="20"/>
              </w:rPr>
            </w:pPr>
          </w:p>
        </w:tc>
      </w:tr>
    </w:tbl>
    <w:p w14:paraId="479A3102" w14:textId="77777777" w:rsidR="004978EC" w:rsidRPr="004978EC" w:rsidRDefault="00B56C8D" w:rsidP="00D05D10">
      <w:pPr>
        <w:rPr>
          <w:lang w:val="es-ES"/>
        </w:rPr>
      </w:pPr>
      <w:r>
        <w:rPr>
          <w:lang w:val="es-ES"/>
        </w:rPr>
        <w:t>(BIB 2568</w:t>
      </w:r>
      <w:r w:rsidR="00A34BFB">
        <w:rPr>
          <w:lang w:val="es-ES"/>
        </w:rPr>
        <w:t>;</w:t>
      </w:r>
      <w:r w:rsidRPr="00B56C8D">
        <w:rPr>
          <w:lang w:val="es-ES"/>
        </w:rPr>
        <w:t xml:space="preserve"> </w:t>
      </w:r>
      <w:r w:rsidR="00A34BFB">
        <w:rPr>
          <w:lang w:val="es-ES"/>
        </w:rPr>
        <w:t>fouilles</w:t>
      </w:r>
      <w:r>
        <w:rPr>
          <w:lang w:val="es-ES"/>
        </w:rPr>
        <w:t>*: BIB 2583 )</w:t>
      </w:r>
    </w:p>
    <w:p w14:paraId="0156E2F0" w14:textId="77777777" w:rsidR="00D05D10" w:rsidRDefault="00D05D10" w:rsidP="00D05D10">
      <w:pPr>
        <w:rPr>
          <w:lang w:val="es-E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3"/>
        <w:gridCol w:w="1056"/>
      </w:tblGrid>
      <w:tr w:rsidR="00D05D10" w14:paraId="7B7EC407" w14:textId="77777777" w:rsidTr="00C35EA7">
        <w:trPr>
          <w:jc w:val="center"/>
        </w:trPr>
        <w:tc>
          <w:tcPr>
            <w:tcW w:w="2123" w:type="dxa"/>
          </w:tcPr>
          <w:p w14:paraId="7D4CB00E" w14:textId="77777777" w:rsidR="00D05D10" w:rsidRPr="00C35EA7" w:rsidRDefault="00D05D10" w:rsidP="00C35EA7">
            <w:pPr>
              <w:jc w:val="center"/>
              <w:rPr>
                <w:lang w:val="es-ES"/>
              </w:rPr>
            </w:pPr>
            <w:r w:rsidRPr="00C35EA7">
              <w:rPr>
                <w:lang w:val="es-ES"/>
              </w:rPr>
              <w:t>sites</w:t>
            </w:r>
          </w:p>
        </w:tc>
        <w:tc>
          <w:tcPr>
            <w:tcW w:w="1056" w:type="dxa"/>
          </w:tcPr>
          <w:p w14:paraId="020B0300" w14:textId="77777777" w:rsidR="00D05D10" w:rsidRPr="00C35EA7" w:rsidRDefault="00D05D10" w:rsidP="00C35EA7">
            <w:pPr>
              <w:jc w:val="center"/>
              <w:rPr>
                <w:lang w:val="es-ES"/>
              </w:rPr>
            </w:pPr>
            <w:r w:rsidRPr="00C35EA7">
              <w:rPr>
                <w:lang w:val="es-ES"/>
              </w:rPr>
              <w:t>fouilles</w:t>
            </w:r>
          </w:p>
        </w:tc>
      </w:tr>
      <w:tr w:rsidR="00D05D10" w14:paraId="5036E6B6" w14:textId="77777777" w:rsidTr="00C35EA7">
        <w:trPr>
          <w:jc w:val="center"/>
        </w:trPr>
        <w:tc>
          <w:tcPr>
            <w:tcW w:w="2123" w:type="dxa"/>
          </w:tcPr>
          <w:p w14:paraId="4933471E" w14:textId="77777777" w:rsidR="00D05D10" w:rsidRPr="00C35EA7" w:rsidRDefault="00D05D10" w:rsidP="00D05D10">
            <w:pPr>
              <w:rPr>
                <w:lang w:val="es-ES"/>
              </w:rPr>
            </w:pPr>
            <w:r w:rsidRPr="00C35EA7">
              <w:rPr>
                <w:lang w:val="es-ES"/>
              </w:rPr>
              <w:t>Calçades</w:t>
            </w:r>
          </w:p>
        </w:tc>
        <w:tc>
          <w:tcPr>
            <w:tcW w:w="1056" w:type="dxa"/>
          </w:tcPr>
          <w:p w14:paraId="4F3C1D25" w14:textId="77777777" w:rsidR="00D05D10" w:rsidRPr="00C35EA7" w:rsidRDefault="00D05D10" w:rsidP="00D05D10">
            <w:pPr>
              <w:rPr>
                <w:lang w:val="es-ES"/>
              </w:rPr>
            </w:pPr>
            <w:r w:rsidRPr="00C35EA7">
              <w:rPr>
                <w:lang w:val="es-ES"/>
              </w:rPr>
              <w:t>1</w:t>
            </w:r>
          </w:p>
        </w:tc>
      </w:tr>
      <w:tr w:rsidR="00D05D10" w14:paraId="49A47E87" w14:textId="77777777" w:rsidTr="00C35EA7">
        <w:trPr>
          <w:jc w:val="center"/>
        </w:trPr>
        <w:tc>
          <w:tcPr>
            <w:tcW w:w="2123" w:type="dxa"/>
          </w:tcPr>
          <w:p w14:paraId="653DBEE3" w14:textId="77777777" w:rsidR="00D05D10" w:rsidRPr="00C35EA7" w:rsidRDefault="00D05D10" w:rsidP="00D05D10">
            <w:pPr>
              <w:rPr>
                <w:lang w:val="es-ES"/>
              </w:rPr>
            </w:pPr>
            <w:r w:rsidRPr="00C35EA7">
              <w:rPr>
                <w:lang w:val="es-ES"/>
              </w:rPr>
              <w:t>Pipa</w:t>
            </w:r>
          </w:p>
        </w:tc>
        <w:tc>
          <w:tcPr>
            <w:tcW w:w="1056" w:type="dxa"/>
          </w:tcPr>
          <w:p w14:paraId="0CD10474" w14:textId="77777777" w:rsidR="00D05D10" w:rsidRPr="00C35EA7" w:rsidRDefault="00D05D10" w:rsidP="00D05D10">
            <w:pPr>
              <w:rPr>
                <w:lang w:val="es-ES"/>
              </w:rPr>
            </w:pPr>
            <w:r w:rsidRPr="00C35EA7">
              <w:rPr>
                <w:lang w:val="es-ES"/>
              </w:rPr>
              <w:t>1</w:t>
            </w:r>
          </w:p>
        </w:tc>
      </w:tr>
      <w:tr w:rsidR="00D05D10" w14:paraId="3F02FDAD" w14:textId="77777777" w:rsidTr="00C35EA7">
        <w:trPr>
          <w:jc w:val="center"/>
        </w:trPr>
        <w:tc>
          <w:tcPr>
            <w:tcW w:w="2123" w:type="dxa"/>
          </w:tcPr>
          <w:p w14:paraId="4696D736" w14:textId="77777777" w:rsidR="00D05D10" w:rsidRPr="00C35EA7" w:rsidRDefault="00D05D10" w:rsidP="00D05D10">
            <w:pPr>
              <w:rPr>
                <w:lang w:val="es-ES"/>
              </w:rPr>
            </w:pPr>
            <w:r w:rsidRPr="00C35EA7">
              <w:rPr>
                <w:lang w:val="es-ES"/>
              </w:rPr>
              <w:t>Gran de l’Aigua</w:t>
            </w:r>
          </w:p>
        </w:tc>
        <w:tc>
          <w:tcPr>
            <w:tcW w:w="1056" w:type="dxa"/>
          </w:tcPr>
          <w:p w14:paraId="23CB081D" w14:textId="77777777" w:rsidR="00D05D10" w:rsidRPr="00C35EA7" w:rsidRDefault="00D05D10" w:rsidP="00D05D10">
            <w:pPr>
              <w:rPr>
                <w:lang w:val="es-ES"/>
              </w:rPr>
            </w:pPr>
            <w:r w:rsidRPr="00C35EA7">
              <w:rPr>
                <w:lang w:val="es-ES"/>
              </w:rPr>
              <w:t>1</w:t>
            </w:r>
          </w:p>
        </w:tc>
      </w:tr>
      <w:tr w:rsidR="00D05D10" w14:paraId="4BCBC1F7" w14:textId="77777777" w:rsidTr="00C35EA7">
        <w:trPr>
          <w:jc w:val="center"/>
        </w:trPr>
        <w:tc>
          <w:tcPr>
            <w:tcW w:w="2123" w:type="dxa"/>
          </w:tcPr>
          <w:p w14:paraId="70CAB813" w14:textId="77777777" w:rsidR="00D05D10" w:rsidRPr="00C35EA7" w:rsidRDefault="00D05D10" w:rsidP="00D05D10">
            <w:pPr>
              <w:rPr>
                <w:lang w:val="es-ES"/>
              </w:rPr>
            </w:pPr>
            <w:r w:rsidRPr="00C35EA7">
              <w:rPr>
                <w:lang w:val="es-ES"/>
              </w:rPr>
              <w:t>Estaró</w:t>
            </w:r>
          </w:p>
        </w:tc>
        <w:tc>
          <w:tcPr>
            <w:tcW w:w="1056" w:type="dxa"/>
          </w:tcPr>
          <w:p w14:paraId="2C04B620" w14:textId="77777777" w:rsidR="00D05D10" w:rsidRPr="00C35EA7" w:rsidRDefault="00D05D10" w:rsidP="00D05D10">
            <w:pPr>
              <w:rPr>
                <w:lang w:val="es-ES"/>
              </w:rPr>
            </w:pPr>
            <w:r w:rsidRPr="00C35EA7">
              <w:rPr>
                <w:lang w:val="es-ES"/>
              </w:rPr>
              <w:t>1</w:t>
            </w:r>
          </w:p>
        </w:tc>
      </w:tr>
      <w:tr w:rsidR="00B56C8D" w14:paraId="6EFBC0DE" w14:textId="77777777" w:rsidTr="00C35EA7">
        <w:trPr>
          <w:jc w:val="center"/>
        </w:trPr>
        <w:tc>
          <w:tcPr>
            <w:tcW w:w="2123" w:type="dxa"/>
          </w:tcPr>
          <w:p w14:paraId="62DD007D" w14:textId="637000F9" w:rsidR="00B56C8D" w:rsidRPr="00C35EA7" w:rsidRDefault="00000000" w:rsidP="0032190F">
            <w:pPr>
              <w:rPr>
                <w:lang w:val="es-ES"/>
              </w:rPr>
            </w:pPr>
            <w:hyperlink r:id="rId2819" w:anchor="Sit_Mas_Blanc" w:history="1">
              <w:r w:rsidR="00B56C8D" w:rsidRPr="00C35EA7">
                <w:rPr>
                  <w:rStyle w:val="Hyperlink"/>
                  <w:szCs w:val="19"/>
                </w:rPr>
                <w:t>Mas Blanc</w:t>
              </w:r>
            </w:hyperlink>
          </w:p>
        </w:tc>
        <w:tc>
          <w:tcPr>
            <w:tcW w:w="1056" w:type="dxa"/>
          </w:tcPr>
          <w:p w14:paraId="53689A7E" w14:textId="77777777" w:rsidR="00B56C8D" w:rsidRPr="00C35EA7" w:rsidRDefault="00B56C8D" w:rsidP="0032190F">
            <w:pPr>
              <w:rPr>
                <w:lang w:val="es-ES"/>
              </w:rPr>
            </w:pPr>
            <w:r w:rsidRPr="00C35EA7">
              <w:rPr>
                <w:lang w:val="es-ES"/>
              </w:rPr>
              <w:t>1</w:t>
            </w:r>
          </w:p>
        </w:tc>
      </w:tr>
    </w:tbl>
    <w:p w14:paraId="4B22F078" w14:textId="77777777" w:rsidR="00D05D10" w:rsidRPr="00D05D10" w:rsidRDefault="00D05D10" w:rsidP="00D05D10">
      <w:pPr>
        <w:rPr>
          <w:lang w:val="es-ES"/>
        </w:rPr>
      </w:pPr>
      <w:r>
        <w:rPr>
          <w:lang w:val="es-ES"/>
        </w:rPr>
        <w:t>(BIB 2583)</w:t>
      </w:r>
    </w:p>
    <w:p w14:paraId="1670141F" w14:textId="77777777" w:rsidR="00067DAA" w:rsidRDefault="00067DAA" w:rsidP="00067DAA">
      <w:pPr>
        <w:rPr>
          <w:lang w:val="es-ES"/>
        </w:rPr>
      </w:pPr>
    </w:p>
    <w:tbl>
      <w:tblPr>
        <w:tblW w:w="901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53"/>
        <w:gridCol w:w="4816"/>
        <w:gridCol w:w="542"/>
      </w:tblGrid>
      <w:tr w:rsidR="0091677D" w:rsidRPr="0091677D" w14:paraId="647D4BA4" w14:textId="77777777" w:rsidTr="0091677D">
        <w:trPr>
          <w:trHeight w:val="300"/>
          <w:jc w:val="center"/>
        </w:trPr>
        <w:tc>
          <w:tcPr>
            <w:tcW w:w="3653" w:type="dxa"/>
            <w:shd w:val="clear" w:color="auto" w:fill="auto"/>
            <w:noWrap/>
            <w:vAlign w:val="bottom"/>
            <w:hideMark/>
          </w:tcPr>
          <w:p w14:paraId="64C0ABA5" w14:textId="77777777" w:rsidR="0091677D" w:rsidRPr="0091677D" w:rsidRDefault="0091677D" w:rsidP="0091677D">
            <w:pPr>
              <w:jc w:val="center"/>
              <w:rPr>
                <w:color w:val="000000"/>
                <w:szCs w:val="22"/>
              </w:rPr>
            </w:pPr>
            <w:r w:rsidRPr="0091677D">
              <w:rPr>
                <w:color w:val="000000"/>
                <w:szCs w:val="22"/>
              </w:rPr>
              <w:t>sites</w:t>
            </w:r>
          </w:p>
        </w:tc>
        <w:tc>
          <w:tcPr>
            <w:tcW w:w="4816" w:type="dxa"/>
            <w:shd w:val="clear" w:color="auto" w:fill="auto"/>
            <w:noWrap/>
            <w:vAlign w:val="bottom"/>
            <w:hideMark/>
          </w:tcPr>
          <w:p w14:paraId="4E85D698" w14:textId="77777777" w:rsidR="0091677D" w:rsidRPr="0091677D" w:rsidRDefault="0091677D" w:rsidP="0091677D">
            <w:pPr>
              <w:jc w:val="center"/>
              <w:rPr>
                <w:color w:val="000000"/>
                <w:szCs w:val="22"/>
                <w:lang w:val="es-ES"/>
              </w:rPr>
            </w:pPr>
            <w:r w:rsidRPr="0091677D">
              <w:rPr>
                <w:color w:val="000000"/>
                <w:szCs w:val="22"/>
                <w:lang w:val="es-ES"/>
              </w:rPr>
              <w:t>styles</w:t>
            </w:r>
          </w:p>
        </w:tc>
        <w:tc>
          <w:tcPr>
            <w:tcW w:w="542" w:type="dxa"/>
            <w:shd w:val="clear" w:color="auto" w:fill="auto"/>
            <w:noWrap/>
            <w:vAlign w:val="bottom"/>
            <w:hideMark/>
          </w:tcPr>
          <w:p w14:paraId="7F867682" w14:textId="77777777" w:rsidR="0091677D" w:rsidRPr="0091677D" w:rsidRDefault="0091677D" w:rsidP="0091677D">
            <w:pPr>
              <w:jc w:val="center"/>
              <w:rPr>
                <w:color w:val="000000"/>
                <w:szCs w:val="22"/>
              </w:rPr>
            </w:pPr>
            <w:r w:rsidRPr="0091677D">
              <w:rPr>
                <w:color w:val="000000"/>
                <w:szCs w:val="22"/>
              </w:rPr>
              <w:t>nb</w:t>
            </w:r>
          </w:p>
        </w:tc>
      </w:tr>
      <w:tr w:rsidR="0091677D" w:rsidRPr="0091677D" w14:paraId="0E1717D0" w14:textId="77777777" w:rsidTr="0091677D">
        <w:trPr>
          <w:trHeight w:val="300"/>
          <w:jc w:val="center"/>
        </w:trPr>
        <w:tc>
          <w:tcPr>
            <w:tcW w:w="3653" w:type="dxa"/>
            <w:shd w:val="clear" w:color="auto" w:fill="auto"/>
            <w:noWrap/>
            <w:vAlign w:val="bottom"/>
            <w:hideMark/>
          </w:tcPr>
          <w:p w14:paraId="35CBBA81" w14:textId="77777777" w:rsidR="0091677D" w:rsidRPr="0091677D" w:rsidRDefault="0091677D">
            <w:pPr>
              <w:rPr>
                <w:color w:val="000000"/>
                <w:szCs w:val="22"/>
              </w:rPr>
            </w:pPr>
            <w:r w:rsidRPr="0091677D">
              <w:rPr>
                <w:color w:val="000000"/>
                <w:szCs w:val="22"/>
              </w:rPr>
              <w:t xml:space="preserve">Alta del Lledoner </w:t>
            </w:r>
          </w:p>
        </w:tc>
        <w:tc>
          <w:tcPr>
            <w:tcW w:w="4816" w:type="dxa"/>
            <w:shd w:val="clear" w:color="auto" w:fill="auto"/>
            <w:noWrap/>
            <w:vAlign w:val="bottom"/>
            <w:hideMark/>
          </w:tcPr>
          <w:p w14:paraId="63BEBE3A" w14:textId="77777777" w:rsidR="0091677D" w:rsidRPr="0032190F" w:rsidRDefault="0091677D">
            <w:pPr>
              <w:rPr>
                <w:color w:val="000000"/>
                <w:sz w:val="20"/>
                <w:szCs w:val="22"/>
                <w:lang w:val="fr-FR"/>
              </w:rPr>
            </w:pPr>
            <w:r w:rsidRPr="0032190F">
              <w:rPr>
                <w:color w:val="000000"/>
                <w:sz w:val="20"/>
                <w:szCs w:val="22"/>
                <w:lang w:val="fr-FR"/>
              </w:rPr>
              <w:t>Levant., Centelles, CMR y Lineal</w:t>
            </w:r>
          </w:p>
        </w:tc>
        <w:tc>
          <w:tcPr>
            <w:tcW w:w="542" w:type="dxa"/>
            <w:shd w:val="clear" w:color="auto" w:fill="auto"/>
            <w:noWrap/>
            <w:vAlign w:val="bottom"/>
            <w:hideMark/>
          </w:tcPr>
          <w:p w14:paraId="2794AF55" w14:textId="77777777" w:rsidR="0091677D" w:rsidRPr="0091677D" w:rsidRDefault="0091677D">
            <w:pPr>
              <w:jc w:val="right"/>
              <w:rPr>
                <w:color w:val="000000"/>
                <w:szCs w:val="22"/>
              </w:rPr>
            </w:pPr>
            <w:r w:rsidRPr="0091677D">
              <w:rPr>
                <w:color w:val="000000"/>
                <w:szCs w:val="22"/>
              </w:rPr>
              <w:t>12</w:t>
            </w:r>
          </w:p>
        </w:tc>
      </w:tr>
      <w:tr w:rsidR="0091677D" w:rsidRPr="0091677D" w14:paraId="15DD54BB" w14:textId="77777777" w:rsidTr="0091677D">
        <w:trPr>
          <w:trHeight w:val="300"/>
          <w:jc w:val="center"/>
        </w:trPr>
        <w:tc>
          <w:tcPr>
            <w:tcW w:w="3653" w:type="dxa"/>
            <w:shd w:val="clear" w:color="auto" w:fill="auto"/>
            <w:noWrap/>
            <w:vAlign w:val="bottom"/>
            <w:hideMark/>
          </w:tcPr>
          <w:p w14:paraId="26F9486D" w14:textId="77777777" w:rsidR="0091677D" w:rsidRPr="00A0014D" w:rsidRDefault="0091677D">
            <w:pPr>
              <w:rPr>
                <w:color w:val="000000"/>
                <w:szCs w:val="22"/>
                <w:lang w:val="fr-FR"/>
              </w:rPr>
            </w:pPr>
            <w:r w:rsidRPr="00A0014D">
              <w:rPr>
                <w:color w:val="000000"/>
                <w:szCs w:val="22"/>
                <w:lang w:val="fr-FR"/>
              </w:rPr>
              <w:t xml:space="preserve">Mas Blanc o de les rxelles </w:t>
            </w:r>
          </w:p>
        </w:tc>
        <w:tc>
          <w:tcPr>
            <w:tcW w:w="4816" w:type="dxa"/>
            <w:shd w:val="clear" w:color="auto" w:fill="auto"/>
            <w:noWrap/>
            <w:vAlign w:val="bottom"/>
            <w:hideMark/>
          </w:tcPr>
          <w:p w14:paraId="445C4A79" w14:textId="77777777" w:rsidR="0091677D" w:rsidRPr="0091677D" w:rsidRDefault="0091677D">
            <w:pPr>
              <w:rPr>
                <w:color w:val="000000"/>
                <w:sz w:val="20"/>
                <w:szCs w:val="22"/>
              </w:rPr>
            </w:pPr>
            <w:r w:rsidRPr="0091677D">
              <w:rPr>
                <w:color w:val="000000"/>
                <w:sz w:val="20"/>
                <w:szCs w:val="22"/>
              </w:rPr>
              <w:t>Levant. e Histórico</w:t>
            </w:r>
          </w:p>
        </w:tc>
        <w:tc>
          <w:tcPr>
            <w:tcW w:w="542" w:type="dxa"/>
            <w:shd w:val="clear" w:color="auto" w:fill="auto"/>
            <w:noWrap/>
            <w:vAlign w:val="bottom"/>
            <w:hideMark/>
          </w:tcPr>
          <w:p w14:paraId="23A1EBBC" w14:textId="77777777" w:rsidR="0091677D" w:rsidRPr="0091677D" w:rsidRDefault="0091677D">
            <w:pPr>
              <w:jc w:val="right"/>
              <w:rPr>
                <w:color w:val="000000"/>
                <w:szCs w:val="22"/>
              </w:rPr>
            </w:pPr>
            <w:r w:rsidRPr="0091677D">
              <w:rPr>
                <w:color w:val="000000"/>
                <w:szCs w:val="22"/>
              </w:rPr>
              <w:t>8</w:t>
            </w:r>
          </w:p>
        </w:tc>
      </w:tr>
      <w:tr w:rsidR="0091677D" w:rsidRPr="0091677D" w14:paraId="600CB776" w14:textId="77777777" w:rsidTr="0091677D">
        <w:trPr>
          <w:trHeight w:val="300"/>
          <w:jc w:val="center"/>
        </w:trPr>
        <w:tc>
          <w:tcPr>
            <w:tcW w:w="3653" w:type="dxa"/>
            <w:shd w:val="clear" w:color="auto" w:fill="auto"/>
            <w:noWrap/>
            <w:vAlign w:val="bottom"/>
            <w:hideMark/>
          </w:tcPr>
          <w:p w14:paraId="67083DB5" w14:textId="77777777" w:rsidR="0091677D" w:rsidRPr="0091677D" w:rsidRDefault="0091677D">
            <w:pPr>
              <w:rPr>
                <w:color w:val="000000"/>
                <w:szCs w:val="22"/>
              </w:rPr>
            </w:pPr>
            <w:r w:rsidRPr="0091677D">
              <w:rPr>
                <w:color w:val="000000"/>
                <w:szCs w:val="22"/>
              </w:rPr>
              <w:t xml:space="preserve">Mas d'Abad </w:t>
            </w:r>
          </w:p>
        </w:tc>
        <w:tc>
          <w:tcPr>
            <w:tcW w:w="4816" w:type="dxa"/>
            <w:shd w:val="clear" w:color="auto" w:fill="auto"/>
            <w:noWrap/>
            <w:vAlign w:val="bottom"/>
            <w:hideMark/>
          </w:tcPr>
          <w:p w14:paraId="4234364D" w14:textId="77777777" w:rsidR="0091677D" w:rsidRPr="0091677D" w:rsidRDefault="0091677D">
            <w:pPr>
              <w:rPr>
                <w:color w:val="000000"/>
                <w:sz w:val="20"/>
                <w:szCs w:val="22"/>
              </w:rPr>
            </w:pPr>
            <w:r w:rsidRPr="0091677D">
              <w:rPr>
                <w:color w:val="000000"/>
                <w:sz w:val="20"/>
                <w:szCs w:val="22"/>
              </w:rPr>
              <w:t>Schémat.</w:t>
            </w:r>
          </w:p>
        </w:tc>
        <w:tc>
          <w:tcPr>
            <w:tcW w:w="542" w:type="dxa"/>
            <w:shd w:val="clear" w:color="auto" w:fill="auto"/>
            <w:noWrap/>
            <w:vAlign w:val="bottom"/>
            <w:hideMark/>
          </w:tcPr>
          <w:p w14:paraId="6813F0E0" w14:textId="77777777" w:rsidR="0091677D" w:rsidRPr="0091677D" w:rsidRDefault="0091677D">
            <w:pPr>
              <w:jc w:val="right"/>
              <w:rPr>
                <w:color w:val="000000"/>
                <w:szCs w:val="22"/>
              </w:rPr>
            </w:pPr>
            <w:r w:rsidRPr="0091677D">
              <w:rPr>
                <w:color w:val="000000"/>
                <w:szCs w:val="22"/>
              </w:rPr>
              <w:t>1</w:t>
            </w:r>
          </w:p>
        </w:tc>
      </w:tr>
      <w:tr w:rsidR="0091677D" w:rsidRPr="0091677D" w14:paraId="0A4F51B7" w14:textId="77777777" w:rsidTr="0091677D">
        <w:trPr>
          <w:trHeight w:val="300"/>
          <w:jc w:val="center"/>
        </w:trPr>
        <w:tc>
          <w:tcPr>
            <w:tcW w:w="3653" w:type="dxa"/>
            <w:shd w:val="clear" w:color="auto" w:fill="auto"/>
            <w:noWrap/>
            <w:vAlign w:val="bottom"/>
            <w:hideMark/>
          </w:tcPr>
          <w:p w14:paraId="62E70DE5" w14:textId="77777777" w:rsidR="0091677D" w:rsidRPr="0091677D" w:rsidRDefault="0091677D">
            <w:pPr>
              <w:rPr>
                <w:color w:val="000000"/>
                <w:szCs w:val="22"/>
              </w:rPr>
            </w:pPr>
            <w:r w:rsidRPr="0091677D">
              <w:rPr>
                <w:color w:val="000000"/>
                <w:szCs w:val="22"/>
              </w:rPr>
              <w:t xml:space="preserve">Montegordo </w:t>
            </w:r>
          </w:p>
        </w:tc>
        <w:tc>
          <w:tcPr>
            <w:tcW w:w="4816" w:type="dxa"/>
            <w:shd w:val="clear" w:color="auto" w:fill="auto"/>
            <w:noWrap/>
            <w:vAlign w:val="bottom"/>
            <w:hideMark/>
          </w:tcPr>
          <w:p w14:paraId="550CF6D6" w14:textId="77777777" w:rsidR="0091677D" w:rsidRPr="0091677D" w:rsidRDefault="0091677D">
            <w:pPr>
              <w:rPr>
                <w:color w:val="000000"/>
                <w:sz w:val="20"/>
                <w:szCs w:val="22"/>
              </w:rPr>
            </w:pPr>
            <w:r w:rsidRPr="0091677D">
              <w:rPr>
                <w:color w:val="000000"/>
                <w:sz w:val="20"/>
                <w:szCs w:val="22"/>
              </w:rPr>
              <w:t>Levant. y Lineal</w:t>
            </w:r>
          </w:p>
        </w:tc>
        <w:tc>
          <w:tcPr>
            <w:tcW w:w="542" w:type="dxa"/>
            <w:shd w:val="clear" w:color="auto" w:fill="auto"/>
            <w:noWrap/>
            <w:vAlign w:val="bottom"/>
            <w:hideMark/>
          </w:tcPr>
          <w:p w14:paraId="6D66581D" w14:textId="77777777" w:rsidR="0091677D" w:rsidRPr="0091677D" w:rsidRDefault="0091677D">
            <w:pPr>
              <w:jc w:val="right"/>
              <w:rPr>
                <w:color w:val="000000"/>
                <w:szCs w:val="22"/>
              </w:rPr>
            </w:pPr>
            <w:r w:rsidRPr="0091677D">
              <w:rPr>
                <w:color w:val="000000"/>
                <w:szCs w:val="22"/>
              </w:rPr>
              <w:t>11</w:t>
            </w:r>
          </w:p>
        </w:tc>
      </w:tr>
      <w:tr w:rsidR="0091677D" w:rsidRPr="0091677D" w14:paraId="78DC33CB" w14:textId="77777777" w:rsidTr="0091677D">
        <w:trPr>
          <w:trHeight w:val="300"/>
          <w:jc w:val="center"/>
        </w:trPr>
        <w:tc>
          <w:tcPr>
            <w:tcW w:w="3653" w:type="dxa"/>
            <w:shd w:val="clear" w:color="auto" w:fill="auto"/>
            <w:noWrap/>
            <w:vAlign w:val="bottom"/>
            <w:hideMark/>
          </w:tcPr>
          <w:p w14:paraId="1FFE92A7" w14:textId="77777777" w:rsidR="0091677D" w:rsidRPr="0091677D" w:rsidRDefault="0091677D">
            <w:pPr>
              <w:rPr>
                <w:color w:val="000000"/>
                <w:szCs w:val="22"/>
              </w:rPr>
            </w:pPr>
            <w:r w:rsidRPr="0091677D">
              <w:rPr>
                <w:color w:val="000000"/>
                <w:szCs w:val="22"/>
              </w:rPr>
              <w:t xml:space="preserve">Racó del Quildo </w:t>
            </w:r>
          </w:p>
        </w:tc>
        <w:tc>
          <w:tcPr>
            <w:tcW w:w="4816" w:type="dxa"/>
            <w:shd w:val="clear" w:color="auto" w:fill="auto"/>
            <w:noWrap/>
            <w:vAlign w:val="bottom"/>
            <w:hideMark/>
          </w:tcPr>
          <w:p w14:paraId="044CDADA" w14:textId="77777777" w:rsidR="0091677D" w:rsidRPr="0091677D" w:rsidRDefault="0091677D">
            <w:pPr>
              <w:rPr>
                <w:color w:val="000000"/>
                <w:sz w:val="20"/>
                <w:szCs w:val="22"/>
              </w:rPr>
            </w:pPr>
            <w:r w:rsidRPr="0091677D">
              <w:rPr>
                <w:color w:val="000000"/>
                <w:sz w:val="20"/>
                <w:szCs w:val="22"/>
              </w:rPr>
              <w:t>Levant. e Histórico</w:t>
            </w:r>
          </w:p>
        </w:tc>
        <w:tc>
          <w:tcPr>
            <w:tcW w:w="542" w:type="dxa"/>
            <w:shd w:val="clear" w:color="auto" w:fill="auto"/>
            <w:noWrap/>
            <w:vAlign w:val="bottom"/>
            <w:hideMark/>
          </w:tcPr>
          <w:p w14:paraId="137489EE" w14:textId="77777777" w:rsidR="0091677D" w:rsidRPr="0091677D" w:rsidRDefault="0091677D">
            <w:pPr>
              <w:jc w:val="right"/>
              <w:rPr>
                <w:color w:val="000000"/>
                <w:szCs w:val="22"/>
              </w:rPr>
            </w:pPr>
            <w:r w:rsidRPr="0091677D">
              <w:rPr>
                <w:color w:val="000000"/>
                <w:szCs w:val="22"/>
              </w:rPr>
              <w:t>7</w:t>
            </w:r>
          </w:p>
        </w:tc>
      </w:tr>
      <w:tr w:rsidR="0091677D" w:rsidRPr="0091677D" w14:paraId="75BF18B2" w14:textId="77777777" w:rsidTr="0091677D">
        <w:trPr>
          <w:trHeight w:val="300"/>
          <w:jc w:val="center"/>
        </w:trPr>
        <w:tc>
          <w:tcPr>
            <w:tcW w:w="3653" w:type="dxa"/>
            <w:shd w:val="clear" w:color="auto" w:fill="auto"/>
            <w:noWrap/>
            <w:vAlign w:val="bottom"/>
            <w:hideMark/>
          </w:tcPr>
          <w:p w14:paraId="32BBE5C3" w14:textId="77777777" w:rsidR="0091677D" w:rsidRPr="0091677D" w:rsidRDefault="0091677D">
            <w:pPr>
              <w:rPr>
                <w:color w:val="000000"/>
                <w:szCs w:val="22"/>
              </w:rPr>
            </w:pPr>
            <w:r w:rsidRPr="0091677D">
              <w:rPr>
                <w:color w:val="000000"/>
                <w:szCs w:val="22"/>
              </w:rPr>
              <w:t xml:space="preserve">Centelles </w:t>
            </w:r>
          </w:p>
        </w:tc>
        <w:tc>
          <w:tcPr>
            <w:tcW w:w="4816" w:type="dxa"/>
            <w:shd w:val="clear" w:color="auto" w:fill="auto"/>
            <w:noWrap/>
            <w:vAlign w:val="bottom"/>
            <w:hideMark/>
          </w:tcPr>
          <w:p w14:paraId="6D6A3CC8" w14:textId="77777777" w:rsidR="0091677D" w:rsidRPr="0032190F" w:rsidRDefault="0091677D">
            <w:pPr>
              <w:rPr>
                <w:color w:val="000000"/>
                <w:sz w:val="20"/>
                <w:szCs w:val="22"/>
                <w:lang w:val="fr-FR"/>
              </w:rPr>
            </w:pPr>
            <w:r w:rsidRPr="0032190F">
              <w:rPr>
                <w:color w:val="000000"/>
                <w:sz w:val="20"/>
                <w:szCs w:val="22"/>
                <w:lang w:val="fr-FR"/>
              </w:rPr>
              <w:t xml:space="preserve">Levant., Centelles, MdJ, CMR y Lineal </w:t>
            </w:r>
          </w:p>
        </w:tc>
        <w:tc>
          <w:tcPr>
            <w:tcW w:w="542" w:type="dxa"/>
            <w:shd w:val="clear" w:color="auto" w:fill="auto"/>
            <w:noWrap/>
            <w:vAlign w:val="bottom"/>
            <w:hideMark/>
          </w:tcPr>
          <w:p w14:paraId="1FAAC7C8" w14:textId="77777777" w:rsidR="0091677D" w:rsidRPr="0091677D" w:rsidRDefault="0091677D">
            <w:pPr>
              <w:rPr>
                <w:color w:val="000000"/>
                <w:szCs w:val="22"/>
                <w:lang w:val="es-ES"/>
              </w:rPr>
            </w:pPr>
            <w:r>
              <w:rPr>
                <w:color w:val="000000"/>
                <w:szCs w:val="22"/>
                <w:lang w:val="es-ES"/>
              </w:rPr>
              <w:t>-</w:t>
            </w:r>
          </w:p>
        </w:tc>
      </w:tr>
      <w:tr w:rsidR="0091677D" w:rsidRPr="0091677D" w14:paraId="31F0788C" w14:textId="77777777" w:rsidTr="0091677D">
        <w:trPr>
          <w:trHeight w:val="300"/>
          <w:jc w:val="center"/>
        </w:trPr>
        <w:tc>
          <w:tcPr>
            <w:tcW w:w="3653" w:type="dxa"/>
            <w:shd w:val="clear" w:color="auto" w:fill="auto"/>
            <w:noWrap/>
            <w:vAlign w:val="bottom"/>
            <w:hideMark/>
          </w:tcPr>
          <w:p w14:paraId="3F236B16" w14:textId="77777777" w:rsidR="0091677D" w:rsidRPr="0091677D" w:rsidRDefault="0091677D">
            <w:pPr>
              <w:rPr>
                <w:color w:val="000000"/>
                <w:szCs w:val="22"/>
              </w:rPr>
            </w:pPr>
            <w:r w:rsidRPr="0091677D">
              <w:rPr>
                <w:color w:val="000000"/>
                <w:szCs w:val="22"/>
              </w:rPr>
              <w:lastRenderedPageBreak/>
              <w:t xml:space="preserve">Calçades </w:t>
            </w:r>
          </w:p>
        </w:tc>
        <w:tc>
          <w:tcPr>
            <w:tcW w:w="4816" w:type="dxa"/>
            <w:shd w:val="clear" w:color="auto" w:fill="auto"/>
            <w:noWrap/>
            <w:vAlign w:val="bottom"/>
            <w:hideMark/>
          </w:tcPr>
          <w:p w14:paraId="4CCFFFBC" w14:textId="77777777" w:rsidR="0091677D" w:rsidRPr="0091677D" w:rsidRDefault="0091677D">
            <w:pPr>
              <w:rPr>
                <w:color w:val="000000"/>
                <w:sz w:val="20"/>
                <w:szCs w:val="22"/>
              </w:rPr>
            </w:pPr>
            <w:r w:rsidRPr="0091677D">
              <w:rPr>
                <w:color w:val="000000"/>
                <w:sz w:val="20"/>
                <w:szCs w:val="22"/>
              </w:rPr>
              <w:t>Levant. y Schémat.</w:t>
            </w:r>
          </w:p>
        </w:tc>
        <w:tc>
          <w:tcPr>
            <w:tcW w:w="542" w:type="dxa"/>
            <w:shd w:val="clear" w:color="auto" w:fill="auto"/>
            <w:noWrap/>
            <w:vAlign w:val="bottom"/>
            <w:hideMark/>
          </w:tcPr>
          <w:p w14:paraId="6292B9D8" w14:textId="77777777" w:rsidR="0091677D" w:rsidRPr="0091677D" w:rsidRDefault="0091677D">
            <w:pPr>
              <w:jc w:val="right"/>
              <w:rPr>
                <w:color w:val="000000"/>
                <w:szCs w:val="22"/>
              </w:rPr>
            </w:pPr>
            <w:r w:rsidRPr="0091677D">
              <w:rPr>
                <w:color w:val="000000"/>
                <w:szCs w:val="22"/>
              </w:rPr>
              <w:t>11</w:t>
            </w:r>
          </w:p>
        </w:tc>
      </w:tr>
      <w:tr w:rsidR="0091677D" w:rsidRPr="0091677D" w14:paraId="3D39666A" w14:textId="77777777" w:rsidTr="0091677D">
        <w:trPr>
          <w:trHeight w:val="300"/>
          <w:jc w:val="center"/>
        </w:trPr>
        <w:tc>
          <w:tcPr>
            <w:tcW w:w="3653" w:type="dxa"/>
            <w:shd w:val="clear" w:color="auto" w:fill="auto"/>
            <w:noWrap/>
            <w:vAlign w:val="bottom"/>
            <w:hideMark/>
          </w:tcPr>
          <w:p w14:paraId="714D6DF8" w14:textId="77777777" w:rsidR="0091677D" w:rsidRPr="0091677D" w:rsidRDefault="0091677D">
            <w:pPr>
              <w:rPr>
                <w:color w:val="000000"/>
                <w:szCs w:val="22"/>
              </w:rPr>
            </w:pPr>
            <w:r w:rsidRPr="0091677D">
              <w:rPr>
                <w:color w:val="000000"/>
                <w:szCs w:val="22"/>
              </w:rPr>
              <w:t xml:space="preserve">Calçades del Matà </w:t>
            </w:r>
          </w:p>
        </w:tc>
        <w:tc>
          <w:tcPr>
            <w:tcW w:w="4816" w:type="dxa"/>
            <w:shd w:val="clear" w:color="auto" w:fill="auto"/>
            <w:noWrap/>
            <w:vAlign w:val="bottom"/>
            <w:hideMark/>
          </w:tcPr>
          <w:p w14:paraId="4280BE80" w14:textId="77777777" w:rsidR="0091677D" w:rsidRPr="0091677D" w:rsidRDefault="0091677D">
            <w:pPr>
              <w:rPr>
                <w:color w:val="000000"/>
                <w:sz w:val="20"/>
                <w:szCs w:val="22"/>
                <w:lang w:val="es-ES"/>
              </w:rPr>
            </w:pPr>
            <w:r w:rsidRPr="0091677D">
              <w:rPr>
                <w:color w:val="000000"/>
                <w:sz w:val="20"/>
                <w:szCs w:val="22"/>
                <w:lang w:val="es-ES"/>
              </w:rPr>
              <w:t>Levant., MdJ, CMR y Lineal</w:t>
            </w:r>
          </w:p>
        </w:tc>
        <w:tc>
          <w:tcPr>
            <w:tcW w:w="542" w:type="dxa"/>
            <w:shd w:val="clear" w:color="auto" w:fill="auto"/>
            <w:noWrap/>
            <w:vAlign w:val="bottom"/>
            <w:hideMark/>
          </w:tcPr>
          <w:p w14:paraId="601914A2" w14:textId="77777777" w:rsidR="0091677D" w:rsidRPr="0091677D" w:rsidRDefault="0091677D">
            <w:pPr>
              <w:jc w:val="right"/>
              <w:rPr>
                <w:color w:val="000000"/>
                <w:szCs w:val="22"/>
              </w:rPr>
            </w:pPr>
            <w:r w:rsidRPr="0091677D">
              <w:rPr>
                <w:color w:val="000000"/>
                <w:szCs w:val="22"/>
              </w:rPr>
              <w:t>17</w:t>
            </w:r>
          </w:p>
        </w:tc>
      </w:tr>
      <w:tr w:rsidR="0091677D" w:rsidRPr="0091677D" w14:paraId="52C613B0" w14:textId="77777777" w:rsidTr="0091677D">
        <w:trPr>
          <w:trHeight w:val="300"/>
          <w:jc w:val="center"/>
        </w:trPr>
        <w:tc>
          <w:tcPr>
            <w:tcW w:w="3653" w:type="dxa"/>
            <w:shd w:val="clear" w:color="auto" w:fill="auto"/>
            <w:noWrap/>
            <w:vAlign w:val="bottom"/>
            <w:hideMark/>
          </w:tcPr>
          <w:p w14:paraId="5E1AC8FF" w14:textId="77777777" w:rsidR="0091677D" w:rsidRPr="0091677D" w:rsidRDefault="0091677D">
            <w:pPr>
              <w:rPr>
                <w:color w:val="000000"/>
                <w:szCs w:val="22"/>
              </w:rPr>
            </w:pPr>
            <w:r w:rsidRPr="0091677D">
              <w:rPr>
                <w:color w:val="000000"/>
                <w:szCs w:val="22"/>
              </w:rPr>
              <w:t xml:space="preserve">Campanarenc </w:t>
            </w:r>
          </w:p>
        </w:tc>
        <w:tc>
          <w:tcPr>
            <w:tcW w:w="4816" w:type="dxa"/>
            <w:shd w:val="clear" w:color="auto" w:fill="auto"/>
            <w:noWrap/>
            <w:vAlign w:val="bottom"/>
            <w:hideMark/>
          </w:tcPr>
          <w:p w14:paraId="449DCC55" w14:textId="77777777" w:rsidR="0091677D" w:rsidRPr="0091677D" w:rsidRDefault="0091677D">
            <w:pPr>
              <w:rPr>
                <w:color w:val="000000"/>
                <w:sz w:val="20"/>
                <w:szCs w:val="22"/>
              </w:rPr>
            </w:pPr>
            <w:r w:rsidRPr="0091677D">
              <w:rPr>
                <w:color w:val="000000"/>
                <w:sz w:val="20"/>
                <w:szCs w:val="22"/>
              </w:rPr>
              <w:t>Schémat.</w:t>
            </w:r>
          </w:p>
        </w:tc>
        <w:tc>
          <w:tcPr>
            <w:tcW w:w="542" w:type="dxa"/>
            <w:shd w:val="clear" w:color="auto" w:fill="auto"/>
            <w:noWrap/>
            <w:vAlign w:val="bottom"/>
            <w:hideMark/>
          </w:tcPr>
          <w:p w14:paraId="74B4AFB8" w14:textId="77777777" w:rsidR="0091677D" w:rsidRPr="0091677D" w:rsidRDefault="0091677D">
            <w:pPr>
              <w:jc w:val="right"/>
              <w:rPr>
                <w:color w:val="000000"/>
                <w:szCs w:val="22"/>
              </w:rPr>
            </w:pPr>
            <w:r w:rsidRPr="0091677D">
              <w:rPr>
                <w:color w:val="000000"/>
                <w:szCs w:val="22"/>
              </w:rPr>
              <w:t>3</w:t>
            </w:r>
          </w:p>
        </w:tc>
      </w:tr>
      <w:tr w:rsidR="0091677D" w:rsidRPr="0091677D" w14:paraId="0392B580" w14:textId="77777777" w:rsidTr="0091677D">
        <w:trPr>
          <w:trHeight w:val="300"/>
          <w:jc w:val="center"/>
        </w:trPr>
        <w:tc>
          <w:tcPr>
            <w:tcW w:w="3653" w:type="dxa"/>
            <w:shd w:val="clear" w:color="auto" w:fill="auto"/>
            <w:noWrap/>
            <w:vAlign w:val="bottom"/>
            <w:hideMark/>
          </w:tcPr>
          <w:p w14:paraId="13EE2BDE" w14:textId="77777777" w:rsidR="0091677D" w:rsidRPr="0091677D" w:rsidRDefault="0091677D">
            <w:pPr>
              <w:rPr>
                <w:color w:val="000000"/>
                <w:szCs w:val="22"/>
              </w:rPr>
            </w:pPr>
            <w:r w:rsidRPr="0091677D">
              <w:rPr>
                <w:color w:val="000000"/>
                <w:szCs w:val="22"/>
              </w:rPr>
              <w:t xml:space="preserve">Cavalls </w:t>
            </w:r>
          </w:p>
        </w:tc>
        <w:tc>
          <w:tcPr>
            <w:tcW w:w="4816" w:type="dxa"/>
            <w:shd w:val="clear" w:color="auto" w:fill="auto"/>
            <w:noWrap/>
            <w:vAlign w:val="bottom"/>
            <w:hideMark/>
          </w:tcPr>
          <w:p w14:paraId="3315B0D3" w14:textId="77777777" w:rsidR="0091677D" w:rsidRPr="0032190F" w:rsidRDefault="0091677D">
            <w:pPr>
              <w:rPr>
                <w:color w:val="000000"/>
                <w:sz w:val="20"/>
                <w:szCs w:val="22"/>
                <w:lang w:val="fr-FR"/>
              </w:rPr>
            </w:pPr>
            <w:r w:rsidRPr="0032190F">
              <w:rPr>
                <w:color w:val="000000"/>
                <w:sz w:val="20"/>
                <w:szCs w:val="22"/>
                <w:lang w:val="fr-FR"/>
              </w:rPr>
              <w:t>Levant., Centelles, Civil, MdJ, CMR, Lineal y Schémat.</w:t>
            </w:r>
          </w:p>
        </w:tc>
        <w:tc>
          <w:tcPr>
            <w:tcW w:w="542" w:type="dxa"/>
            <w:shd w:val="clear" w:color="auto" w:fill="auto"/>
            <w:noWrap/>
            <w:vAlign w:val="bottom"/>
            <w:hideMark/>
          </w:tcPr>
          <w:p w14:paraId="622D6BF0" w14:textId="77777777" w:rsidR="0091677D" w:rsidRPr="0091677D" w:rsidRDefault="0091677D">
            <w:pPr>
              <w:jc w:val="right"/>
              <w:rPr>
                <w:color w:val="000000"/>
                <w:szCs w:val="22"/>
              </w:rPr>
            </w:pPr>
            <w:r w:rsidRPr="0091677D">
              <w:rPr>
                <w:color w:val="000000"/>
                <w:szCs w:val="22"/>
              </w:rPr>
              <w:t>97</w:t>
            </w:r>
          </w:p>
        </w:tc>
      </w:tr>
      <w:tr w:rsidR="0091677D" w:rsidRPr="0091677D" w14:paraId="20263F5A" w14:textId="77777777" w:rsidTr="0091677D">
        <w:trPr>
          <w:trHeight w:val="300"/>
          <w:jc w:val="center"/>
        </w:trPr>
        <w:tc>
          <w:tcPr>
            <w:tcW w:w="3653" w:type="dxa"/>
            <w:shd w:val="clear" w:color="auto" w:fill="auto"/>
            <w:noWrap/>
            <w:vAlign w:val="bottom"/>
            <w:hideMark/>
          </w:tcPr>
          <w:p w14:paraId="2E49A4C7" w14:textId="77777777" w:rsidR="0091677D" w:rsidRPr="0091677D" w:rsidRDefault="0091677D">
            <w:pPr>
              <w:rPr>
                <w:color w:val="000000"/>
                <w:szCs w:val="22"/>
              </w:rPr>
            </w:pPr>
            <w:r w:rsidRPr="0091677D">
              <w:rPr>
                <w:color w:val="000000"/>
                <w:szCs w:val="22"/>
              </w:rPr>
              <w:t xml:space="preserve">Cingle de l'Ermità </w:t>
            </w:r>
          </w:p>
        </w:tc>
        <w:tc>
          <w:tcPr>
            <w:tcW w:w="4816" w:type="dxa"/>
            <w:shd w:val="clear" w:color="auto" w:fill="auto"/>
            <w:noWrap/>
            <w:vAlign w:val="bottom"/>
            <w:hideMark/>
          </w:tcPr>
          <w:p w14:paraId="5A431F63" w14:textId="77777777" w:rsidR="0091677D" w:rsidRPr="0091677D" w:rsidRDefault="0091677D">
            <w:pPr>
              <w:rPr>
                <w:color w:val="000000"/>
                <w:sz w:val="20"/>
                <w:szCs w:val="22"/>
              </w:rPr>
            </w:pPr>
            <w:r w:rsidRPr="0091677D">
              <w:rPr>
                <w:color w:val="000000"/>
                <w:sz w:val="20"/>
                <w:szCs w:val="22"/>
              </w:rPr>
              <w:t>Levant. y CMR</w:t>
            </w:r>
          </w:p>
        </w:tc>
        <w:tc>
          <w:tcPr>
            <w:tcW w:w="542" w:type="dxa"/>
            <w:shd w:val="clear" w:color="auto" w:fill="auto"/>
            <w:noWrap/>
            <w:vAlign w:val="bottom"/>
            <w:hideMark/>
          </w:tcPr>
          <w:p w14:paraId="5C18028A" w14:textId="77777777" w:rsidR="0091677D" w:rsidRPr="0091677D" w:rsidRDefault="0091677D">
            <w:pPr>
              <w:jc w:val="right"/>
              <w:rPr>
                <w:color w:val="000000"/>
                <w:szCs w:val="22"/>
              </w:rPr>
            </w:pPr>
            <w:r w:rsidRPr="0091677D">
              <w:rPr>
                <w:color w:val="000000"/>
                <w:szCs w:val="22"/>
              </w:rPr>
              <w:t>26</w:t>
            </w:r>
          </w:p>
        </w:tc>
      </w:tr>
      <w:tr w:rsidR="0091677D" w:rsidRPr="0091677D" w14:paraId="6FC3A7CF" w14:textId="77777777" w:rsidTr="0091677D">
        <w:trPr>
          <w:trHeight w:val="300"/>
          <w:jc w:val="center"/>
        </w:trPr>
        <w:tc>
          <w:tcPr>
            <w:tcW w:w="3653" w:type="dxa"/>
            <w:shd w:val="clear" w:color="auto" w:fill="auto"/>
            <w:noWrap/>
            <w:vAlign w:val="bottom"/>
            <w:hideMark/>
          </w:tcPr>
          <w:p w14:paraId="765923A7" w14:textId="77777777" w:rsidR="0091677D" w:rsidRPr="00A0014D" w:rsidRDefault="0091677D">
            <w:pPr>
              <w:rPr>
                <w:color w:val="000000"/>
                <w:szCs w:val="22"/>
                <w:lang w:val="fr-FR"/>
              </w:rPr>
            </w:pPr>
            <w:r w:rsidRPr="00A0014D">
              <w:rPr>
                <w:color w:val="000000"/>
                <w:szCs w:val="22"/>
                <w:lang w:val="fr-FR"/>
              </w:rPr>
              <w:t xml:space="preserve">Cingle del Barranc de l'Espigolar </w:t>
            </w:r>
          </w:p>
        </w:tc>
        <w:tc>
          <w:tcPr>
            <w:tcW w:w="4816" w:type="dxa"/>
            <w:shd w:val="clear" w:color="auto" w:fill="auto"/>
            <w:noWrap/>
            <w:vAlign w:val="bottom"/>
            <w:hideMark/>
          </w:tcPr>
          <w:p w14:paraId="54B9B434" w14:textId="77777777" w:rsidR="0091677D" w:rsidRPr="0091677D" w:rsidRDefault="0091677D">
            <w:pPr>
              <w:rPr>
                <w:color w:val="000000"/>
                <w:sz w:val="20"/>
                <w:szCs w:val="22"/>
              </w:rPr>
            </w:pPr>
            <w:r w:rsidRPr="0091677D">
              <w:rPr>
                <w:color w:val="000000"/>
                <w:sz w:val="20"/>
                <w:szCs w:val="22"/>
              </w:rPr>
              <w:t>Finipaleolítico, Levant. y Schémat.</w:t>
            </w:r>
          </w:p>
        </w:tc>
        <w:tc>
          <w:tcPr>
            <w:tcW w:w="542" w:type="dxa"/>
            <w:shd w:val="clear" w:color="auto" w:fill="auto"/>
            <w:noWrap/>
            <w:vAlign w:val="bottom"/>
            <w:hideMark/>
          </w:tcPr>
          <w:p w14:paraId="73431683" w14:textId="77777777" w:rsidR="0091677D" w:rsidRPr="0091677D" w:rsidRDefault="0091677D">
            <w:pPr>
              <w:jc w:val="right"/>
              <w:rPr>
                <w:color w:val="000000"/>
                <w:szCs w:val="22"/>
              </w:rPr>
            </w:pPr>
            <w:r w:rsidRPr="0091677D">
              <w:rPr>
                <w:color w:val="000000"/>
                <w:szCs w:val="22"/>
              </w:rPr>
              <w:t>10</w:t>
            </w:r>
          </w:p>
        </w:tc>
      </w:tr>
      <w:tr w:rsidR="0091677D" w:rsidRPr="0091677D" w14:paraId="354D7F35" w14:textId="77777777" w:rsidTr="0091677D">
        <w:trPr>
          <w:trHeight w:val="300"/>
          <w:jc w:val="center"/>
        </w:trPr>
        <w:tc>
          <w:tcPr>
            <w:tcW w:w="3653" w:type="dxa"/>
            <w:shd w:val="clear" w:color="auto" w:fill="auto"/>
            <w:noWrap/>
            <w:vAlign w:val="bottom"/>
            <w:hideMark/>
          </w:tcPr>
          <w:p w14:paraId="400992BB" w14:textId="77777777" w:rsidR="0091677D" w:rsidRPr="0091677D" w:rsidRDefault="0091677D">
            <w:pPr>
              <w:rPr>
                <w:color w:val="000000"/>
                <w:szCs w:val="22"/>
                <w:lang w:val="es-ES"/>
              </w:rPr>
            </w:pPr>
            <w:r w:rsidRPr="0091677D">
              <w:rPr>
                <w:color w:val="000000"/>
                <w:szCs w:val="22"/>
                <w:lang w:val="es-ES"/>
              </w:rPr>
              <w:t xml:space="preserve">Cingle del Mas d'en Josep </w:t>
            </w:r>
          </w:p>
        </w:tc>
        <w:tc>
          <w:tcPr>
            <w:tcW w:w="4816" w:type="dxa"/>
            <w:shd w:val="clear" w:color="auto" w:fill="auto"/>
            <w:noWrap/>
            <w:vAlign w:val="bottom"/>
            <w:hideMark/>
          </w:tcPr>
          <w:p w14:paraId="4A4EE461" w14:textId="77777777" w:rsidR="0091677D" w:rsidRPr="0032190F" w:rsidRDefault="0091677D">
            <w:pPr>
              <w:rPr>
                <w:color w:val="000000"/>
                <w:sz w:val="20"/>
                <w:szCs w:val="22"/>
                <w:lang w:val="fr-FR"/>
              </w:rPr>
            </w:pPr>
            <w:r w:rsidRPr="0032190F">
              <w:rPr>
                <w:color w:val="000000"/>
                <w:sz w:val="20"/>
                <w:szCs w:val="22"/>
                <w:lang w:val="fr-FR"/>
              </w:rPr>
              <w:t>Levant., MdJ, Lineal y Schémat.</w:t>
            </w:r>
          </w:p>
        </w:tc>
        <w:tc>
          <w:tcPr>
            <w:tcW w:w="542" w:type="dxa"/>
            <w:shd w:val="clear" w:color="auto" w:fill="auto"/>
            <w:noWrap/>
            <w:vAlign w:val="bottom"/>
            <w:hideMark/>
          </w:tcPr>
          <w:p w14:paraId="4F9C2BEA" w14:textId="77777777" w:rsidR="0091677D" w:rsidRPr="0091677D" w:rsidRDefault="0091677D">
            <w:pPr>
              <w:jc w:val="right"/>
              <w:rPr>
                <w:color w:val="000000"/>
                <w:szCs w:val="22"/>
              </w:rPr>
            </w:pPr>
            <w:r w:rsidRPr="0091677D">
              <w:rPr>
                <w:color w:val="000000"/>
                <w:szCs w:val="22"/>
              </w:rPr>
              <w:t>34</w:t>
            </w:r>
          </w:p>
        </w:tc>
      </w:tr>
      <w:tr w:rsidR="0091677D" w:rsidRPr="0091677D" w14:paraId="29839155" w14:textId="77777777" w:rsidTr="0091677D">
        <w:trPr>
          <w:trHeight w:val="300"/>
          <w:jc w:val="center"/>
        </w:trPr>
        <w:tc>
          <w:tcPr>
            <w:tcW w:w="3653" w:type="dxa"/>
            <w:shd w:val="clear" w:color="auto" w:fill="auto"/>
            <w:noWrap/>
            <w:vAlign w:val="bottom"/>
            <w:hideMark/>
          </w:tcPr>
          <w:p w14:paraId="7915EDDD" w14:textId="77777777" w:rsidR="0091677D" w:rsidRPr="0091677D" w:rsidRDefault="0091677D">
            <w:pPr>
              <w:rPr>
                <w:color w:val="000000"/>
                <w:szCs w:val="22"/>
              </w:rPr>
            </w:pPr>
            <w:r w:rsidRPr="0091677D">
              <w:rPr>
                <w:color w:val="000000"/>
                <w:szCs w:val="22"/>
              </w:rPr>
              <w:t xml:space="preserve">Cingle dels Coloms </w:t>
            </w:r>
          </w:p>
        </w:tc>
        <w:tc>
          <w:tcPr>
            <w:tcW w:w="4816" w:type="dxa"/>
            <w:shd w:val="clear" w:color="auto" w:fill="auto"/>
            <w:noWrap/>
            <w:vAlign w:val="bottom"/>
            <w:hideMark/>
          </w:tcPr>
          <w:p w14:paraId="595340C7" w14:textId="77777777" w:rsidR="0091677D" w:rsidRPr="0091677D" w:rsidRDefault="0091677D">
            <w:pPr>
              <w:rPr>
                <w:color w:val="000000"/>
                <w:sz w:val="20"/>
                <w:szCs w:val="22"/>
              </w:rPr>
            </w:pPr>
            <w:r w:rsidRPr="0091677D">
              <w:rPr>
                <w:color w:val="000000"/>
                <w:sz w:val="20"/>
                <w:szCs w:val="22"/>
              </w:rPr>
              <w:t xml:space="preserve">Levant. </w:t>
            </w:r>
          </w:p>
        </w:tc>
        <w:tc>
          <w:tcPr>
            <w:tcW w:w="542" w:type="dxa"/>
            <w:shd w:val="clear" w:color="auto" w:fill="auto"/>
            <w:noWrap/>
            <w:vAlign w:val="bottom"/>
            <w:hideMark/>
          </w:tcPr>
          <w:p w14:paraId="69E8F81E" w14:textId="77777777" w:rsidR="0091677D" w:rsidRPr="0091677D" w:rsidRDefault="0091677D">
            <w:pPr>
              <w:rPr>
                <w:color w:val="000000"/>
                <w:szCs w:val="22"/>
              </w:rPr>
            </w:pPr>
            <w:r>
              <w:rPr>
                <w:color w:val="000000"/>
                <w:szCs w:val="22"/>
              </w:rPr>
              <w:t>-</w:t>
            </w:r>
          </w:p>
        </w:tc>
      </w:tr>
      <w:tr w:rsidR="0091677D" w:rsidRPr="0091677D" w14:paraId="586D5983" w14:textId="77777777" w:rsidTr="0091677D">
        <w:trPr>
          <w:trHeight w:val="300"/>
          <w:jc w:val="center"/>
        </w:trPr>
        <w:tc>
          <w:tcPr>
            <w:tcW w:w="3653" w:type="dxa"/>
            <w:shd w:val="clear" w:color="auto" w:fill="auto"/>
            <w:noWrap/>
            <w:vAlign w:val="bottom"/>
            <w:hideMark/>
          </w:tcPr>
          <w:p w14:paraId="376B3C13" w14:textId="77777777" w:rsidR="0091677D" w:rsidRPr="0091677D" w:rsidRDefault="0091677D">
            <w:pPr>
              <w:rPr>
                <w:color w:val="000000"/>
                <w:szCs w:val="22"/>
                <w:lang w:val="es-ES"/>
              </w:rPr>
            </w:pPr>
            <w:r w:rsidRPr="0091677D">
              <w:rPr>
                <w:color w:val="000000"/>
                <w:szCs w:val="22"/>
                <w:lang w:val="es-ES"/>
              </w:rPr>
              <w:t xml:space="preserve">Cingle dels Tolls de la Saltadora </w:t>
            </w:r>
          </w:p>
        </w:tc>
        <w:tc>
          <w:tcPr>
            <w:tcW w:w="4816" w:type="dxa"/>
            <w:shd w:val="clear" w:color="auto" w:fill="auto"/>
            <w:noWrap/>
            <w:vAlign w:val="bottom"/>
            <w:hideMark/>
          </w:tcPr>
          <w:p w14:paraId="27EC88B5" w14:textId="77777777" w:rsidR="0091677D" w:rsidRPr="0091677D" w:rsidRDefault="0091677D">
            <w:pPr>
              <w:rPr>
                <w:color w:val="000000"/>
                <w:sz w:val="20"/>
                <w:szCs w:val="22"/>
              </w:rPr>
            </w:pPr>
            <w:r w:rsidRPr="0091677D">
              <w:rPr>
                <w:color w:val="000000"/>
                <w:sz w:val="20"/>
                <w:szCs w:val="22"/>
              </w:rPr>
              <w:t>Schémat. e Histórico</w:t>
            </w:r>
          </w:p>
        </w:tc>
        <w:tc>
          <w:tcPr>
            <w:tcW w:w="542" w:type="dxa"/>
            <w:shd w:val="clear" w:color="auto" w:fill="auto"/>
            <w:noWrap/>
            <w:vAlign w:val="bottom"/>
            <w:hideMark/>
          </w:tcPr>
          <w:p w14:paraId="38455F7F" w14:textId="77777777" w:rsidR="0091677D" w:rsidRPr="0091677D" w:rsidRDefault="0091677D">
            <w:pPr>
              <w:jc w:val="right"/>
              <w:rPr>
                <w:color w:val="000000"/>
                <w:szCs w:val="22"/>
              </w:rPr>
            </w:pPr>
            <w:r w:rsidRPr="0091677D">
              <w:rPr>
                <w:color w:val="000000"/>
                <w:szCs w:val="22"/>
              </w:rPr>
              <w:t>3</w:t>
            </w:r>
          </w:p>
        </w:tc>
      </w:tr>
      <w:tr w:rsidR="0091677D" w:rsidRPr="0091677D" w14:paraId="6B639D57" w14:textId="77777777" w:rsidTr="0091677D">
        <w:trPr>
          <w:trHeight w:val="300"/>
          <w:jc w:val="center"/>
        </w:trPr>
        <w:tc>
          <w:tcPr>
            <w:tcW w:w="3653" w:type="dxa"/>
            <w:shd w:val="clear" w:color="auto" w:fill="auto"/>
            <w:noWrap/>
            <w:vAlign w:val="bottom"/>
            <w:hideMark/>
          </w:tcPr>
          <w:p w14:paraId="760FD047" w14:textId="77777777" w:rsidR="0091677D" w:rsidRPr="0091677D" w:rsidRDefault="0091677D">
            <w:pPr>
              <w:rPr>
                <w:color w:val="000000"/>
                <w:szCs w:val="22"/>
                <w:lang w:val="es-ES"/>
              </w:rPr>
            </w:pPr>
            <w:r w:rsidRPr="0091677D">
              <w:rPr>
                <w:color w:val="000000"/>
                <w:szCs w:val="22"/>
                <w:lang w:val="es-ES"/>
              </w:rPr>
              <w:t xml:space="preserve">Cingle dels Tolls del Puntal </w:t>
            </w:r>
          </w:p>
        </w:tc>
        <w:tc>
          <w:tcPr>
            <w:tcW w:w="4816" w:type="dxa"/>
            <w:shd w:val="clear" w:color="auto" w:fill="auto"/>
            <w:noWrap/>
            <w:vAlign w:val="bottom"/>
            <w:hideMark/>
          </w:tcPr>
          <w:p w14:paraId="57B61DE4" w14:textId="77777777" w:rsidR="0091677D" w:rsidRPr="0091677D" w:rsidRDefault="0091677D">
            <w:pPr>
              <w:rPr>
                <w:color w:val="000000"/>
                <w:sz w:val="20"/>
                <w:szCs w:val="22"/>
              </w:rPr>
            </w:pPr>
            <w:r w:rsidRPr="0091677D">
              <w:rPr>
                <w:color w:val="000000"/>
                <w:sz w:val="20"/>
                <w:szCs w:val="22"/>
              </w:rPr>
              <w:t>Levant., Centelles y Civil</w:t>
            </w:r>
          </w:p>
        </w:tc>
        <w:tc>
          <w:tcPr>
            <w:tcW w:w="542" w:type="dxa"/>
            <w:shd w:val="clear" w:color="auto" w:fill="auto"/>
            <w:noWrap/>
            <w:vAlign w:val="bottom"/>
            <w:hideMark/>
          </w:tcPr>
          <w:p w14:paraId="00A59577" w14:textId="77777777" w:rsidR="0091677D" w:rsidRPr="0091677D" w:rsidRDefault="0091677D">
            <w:pPr>
              <w:jc w:val="right"/>
              <w:rPr>
                <w:color w:val="000000"/>
                <w:szCs w:val="22"/>
              </w:rPr>
            </w:pPr>
            <w:r w:rsidRPr="0091677D">
              <w:rPr>
                <w:color w:val="000000"/>
                <w:szCs w:val="22"/>
              </w:rPr>
              <w:t>7</w:t>
            </w:r>
          </w:p>
        </w:tc>
      </w:tr>
      <w:tr w:rsidR="0091677D" w:rsidRPr="0091677D" w14:paraId="6E10FBA2" w14:textId="77777777" w:rsidTr="0091677D">
        <w:trPr>
          <w:trHeight w:val="300"/>
          <w:jc w:val="center"/>
        </w:trPr>
        <w:tc>
          <w:tcPr>
            <w:tcW w:w="3653" w:type="dxa"/>
            <w:shd w:val="clear" w:color="auto" w:fill="auto"/>
            <w:noWrap/>
            <w:vAlign w:val="bottom"/>
            <w:hideMark/>
          </w:tcPr>
          <w:p w14:paraId="67980BC3" w14:textId="77777777" w:rsidR="0091677D" w:rsidRPr="0091677D" w:rsidRDefault="0091677D">
            <w:pPr>
              <w:rPr>
                <w:color w:val="000000"/>
                <w:szCs w:val="22"/>
              </w:rPr>
            </w:pPr>
            <w:r w:rsidRPr="0091677D">
              <w:rPr>
                <w:color w:val="000000"/>
                <w:szCs w:val="22"/>
              </w:rPr>
              <w:t>D'en Cabrera I</w:t>
            </w:r>
          </w:p>
        </w:tc>
        <w:tc>
          <w:tcPr>
            <w:tcW w:w="4816" w:type="dxa"/>
            <w:shd w:val="clear" w:color="auto" w:fill="auto"/>
            <w:noWrap/>
            <w:vAlign w:val="bottom"/>
            <w:hideMark/>
          </w:tcPr>
          <w:p w14:paraId="4F0838A4" w14:textId="77777777" w:rsidR="0091677D" w:rsidRPr="0091677D" w:rsidRDefault="0091677D">
            <w:pPr>
              <w:rPr>
                <w:color w:val="000000"/>
                <w:sz w:val="20"/>
                <w:szCs w:val="22"/>
              </w:rPr>
            </w:pPr>
            <w:r w:rsidRPr="0091677D">
              <w:rPr>
                <w:color w:val="000000"/>
                <w:sz w:val="20"/>
                <w:szCs w:val="22"/>
              </w:rPr>
              <w:t>Levant. y Schémat.</w:t>
            </w:r>
          </w:p>
        </w:tc>
        <w:tc>
          <w:tcPr>
            <w:tcW w:w="542" w:type="dxa"/>
            <w:shd w:val="clear" w:color="auto" w:fill="auto"/>
            <w:noWrap/>
            <w:vAlign w:val="bottom"/>
            <w:hideMark/>
          </w:tcPr>
          <w:p w14:paraId="0971CEA3" w14:textId="77777777" w:rsidR="0091677D" w:rsidRPr="0091677D" w:rsidRDefault="0091677D">
            <w:pPr>
              <w:jc w:val="right"/>
              <w:rPr>
                <w:color w:val="000000"/>
                <w:szCs w:val="22"/>
              </w:rPr>
            </w:pPr>
            <w:r w:rsidRPr="0091677D">
              <w:rPr>
                <w:color w:val="000000"/>
                <w:szCs w:val="22"/>
              </w:rPr>
              <w:t>3</w:t>
            </w:r>
          </w:p>
        </w:tc>
      </w:tr>
      <w:tr w:rsidR="0091677D" w:rsidRPr="0091677D" w14:paraId="4B86728E" w14:textId="77777777" w:rsidTr="0091677D">
        <w:trPr>
          <w:trHeight w:val="300"/>
          <w:jc w:val="center"/>
        </w:trPr>
        <w:tc>
          <w:tcPr>
            <w:tcW w:w="3653" w:type="dxa"/>
            <w:shd w:val="clear" w:color="auto" w:fill="auto"/>
            <w:noWrap/>
            <w:vAlign w:val="bottom"/>
            <w:hideMark/>
          </w:tcPr>
          <w:p w14:paraId="1C926D71" w14:textId="77777777" w:rsidR="0091677D" w:rsidRPr="0091677D" w:rsidRDefault="0091677D">
            <w:pPr>
              <w:rPr>
                <w:color w:val="000000"/>
                <w:szCs w:val="22"/>
              </w:rPr>
            </w:pPr>
            <w:r w:rsidRPr="0091677D">
              <w:rPr>
                <w:color w:val="000000"/>
                <w:szCs w:val="22"/>
              </w:rPr>
              <w:t>D'en Cabrera II</w:t>
            </w:r>
          </w:p>
        </w:tc>
        <w:tc>
          <w:tcPr>
            <w:tcW w:w="4816" w:type="dxa"/>
            <w:shd w:val="clear" w:color="auto" w:fill="auto"/>
            <w:noWrap/>
            <w:vAlign w:val="bottom"/>
            <w:hideMark/>
          </w:tcPr>
          <w:p w14:paraId="387D37A2" w14:textId="77777777" w:rsidR="0091677D" w:rsidRPr="0091677D" w:rsidRDefault="0091677D">
            <w:pPr>
              <w:rPr>
                <w:color w:val="000000"/>
                <w:sz w:val="20"/>
                <w:szCs w:val="22"/>
              </w:rPr>
            </w:pPr>
            <w:r w:rsidRPr="0091677D">
              <w:rPr>
                <w:color w:val="000000"/>
                <w:sz w:val="20"/>
                <w:szCs w:val="22"/>
              </w:rPr>
              <w:t>Schémat.</w:t>
            </w:r>
          </w:p>
        </w:tc>
        <w:tc>
          <w:tcPr>
            <w:tcW w:w="542" w:type="dxa"/>
            <w:shd w:val="clear" w:color="auto" w:fill="auto"/>
            <w:noWrap/>
            <w:vAlign w:val="bottom"/>
            <w:hideMark/>
          </w:tcPr>
          <w:p w14:paraId="36CC0271" w14:textId="77777777" w:rsidR="0091677D" w:rsidRPr="0091677D" w:rsidRDefault="0091677D">
            <w:pPr>
              <w:jc w:val="right"/>
              <w:rPr>
                <w:color w:val="000000"/>
                <w:szCs w:val="22"/>
              </w:rPr>
            </w:pPr>
            <w:r w:rsidRPr="0091677D">
              <w:rPr>
                <w:color w:val="000000"/>
                <w:szCs w:val="22"/>
              </w:rPr>
              <w:t>1</w:t>
            </w:r>
          </w:p>
        </w:tc>
      </w:tr>
      <w:tr w:rsidR="0091677D" w:rsidRPr="0091677D" w14:paraId="715A6044" w14:textId="77777777" w:rsidTr="0091677D">
        <w:trPr>
          <w:trHeight w:val="300"/>
          <w:jc w:val="center"/>
        </w:trPr>
        <w:tc>
          <w:tcPr>
            <w:tcW w:w="3653" w:type="dxa"/>
            <w:shd w:val="clear" w:color="auto" w:fill="auto"/>
            <w:noWrap/>
            <w:vAlign w:val="bottom"/>
            <w:hideMark/>
          </w:tcPr>
          <w:p w14:paraId="7FE592B0" w14:textId="77777777" w:rsidR="0091677D" w:rsidRPr="0091677D" w:rsidRDefault="0091677D">
            <w:pPr>
              <w:rPr>
                <w:color w:val="000000"/>
                <w:szCs w:val="22"/>
              </w:rPr>
            </w:pPr>
            <w:r w:rsidRPr="0091677D">
              <w:rPr>
                <w:color w:val="000000"/>
                <w:szCs w:val="22"/>
              </w:rPr>
              <w:t xml:space="preserve">Estaró </w:t>
            </w:r>
          </w:p>
        </w:tc>
        <w:tc>
          <w:tcPr>
            <w:tcW w:w="4816" w:type="dxa"/>
            <w:shd w:val="clear" w:color="auto" w:fill="auto"/>
            <w:noWrap/>
            <w:vAlign w:val="bottom"/>
            <w:hideMark/>
          </w:tcPr>
          <w:p w14:paraId="253979BA" w14:textId="77777777" w:rsidR="0091677D" w:rsidRPr="0091677D" w:rsidRDefault="0091677D">
            <w:pPr>
              <w:rPr>
                <w:color w:val="000000"/>
                <w:sz w:val="20"/>
                <w:szCs w:val="22"/>
                <w:lang w:val="es-ES"/>
              </w:rPr>
            </w:pPr>
            <w:r w:rsidRPr="0091677D">
              <w:rPr>
                <w:color w:val="000000"/>
                <w:sz w:val="20"/>
                <w:szCs w:val="22"/>
                <w:lang w:val="es-ES"/>
              </w:rPr>
              <w:t xml:space="preserve">Schémat. y Protohistórico </w:t>
            </w:r>
          </w:p>
        </w:tc>
        <w:tc>
          <w:tcPr>
            <w:tcW w:w="542" w:type="dxa"/>
            <w:shd w:val="clear" w:color="auto" w:fill="auto"/>
            <w:noWrap/>
            <w:vAlign w:val="bottom"/>
            <w:hideMark/>
          </w:tcPr>
          <w:p w14:paraId="28FF9DED" w14:textId="77777777" w:rsidR="0091677D" w:rsidRPr="0091677D" w:rsidRDefault="0091677D">
            <w:pPr>
              <w:rPr>
                <w:color w:val="000000"/>
                <w:szCs w:val="22"/>
                <w:lang w:val="es-ES"/>
              </w:rPr>
            </w:pPr>
            <w:r>
              <w:rPr>
                <w:color w:val="000000"/>
                <w:szCs w:val="22"/>
                <w:lang w:val="es-ES"/>
              </w:rPr>
              <w:t>-</w:t>
            </w:r>
          </w:p>
        </w:tc>
      </w:tr>
      <w:tr w:rsidR="0091677D" w:rsidRPr="0091677D" w14:paraId="00E872B1" w14:textId="77777777" w:rsidTr="0091677D">
        <w:trPr>
          <w:trHeight w:val="300"/>
          <w:jc w:val="center"/>
        </w:trPr>
        <w:tc>
          <w:tcPr>
            <w:tcW w:w="3653" w:type="dxa"/>
            <w:shd w:val="clear" w:color="auto" w:fill="auto"/>
            <w:noWrap/>
            <w:vAlign w:val="bottom"/>
            <w:hideMark/>
          </w:tcPr>
          <w:p w14:paraId="332C025F" w14:textId="77777777" w:rsidR="0091677D" w:rsidRPr="0091677D" w:rsidRDefault="0091677D">
            <w:pPr>
              <w:rPr>
                <w:color w:val="000000"/>
                <w:szCs w:val="22"/>
              </w:rPr>
            </w:pPr>
            <w:r w:rsidRPr="0091677D">
              <w:rPr>
                <w:color w:val="000000"/>
                <w:szCs w:val="22"/>
              </w:rPr>
              <w:t xml:space="preserve">Fondo </w:t>
            </w:r>
          </w:p>
        </w:tc>
        <w:tc>
          <w:tcPr>
            <w:tcW w:w="4816" w:type="dxa"/>
            <w:shd w:val="clear" w:color="auto" w:fill="auto"/>
            <w:noWrap/>
            <w:vAlign w:val="bottom"/>
            <w:hideMark/>
          </w:tcPr>
          <w:p w14:paraId="3A63BF1E" w14:textId="77777777" w:rsidR="0091677D" w:rsidRPr="0091677D" w:rsidRDefault="0091677D">
            <w:pPr>
              <w:rPr>
                <w:color w:val="000000"/>
                <w:sz w:val="20"/>
                <w:szCs w:val="22"/>
              </w:rPr>
            </w:pPr>
            <w:r w:rsidRPr="0091677D">
              <w:rPr>
                <w:color w:val="000000"/>
                <w:sz w:val="20"/>
                <w:szCs w:val="22"/>
              </w:rPr>
              <w:t>Levant.</w:t>
            </w:r>
          </w:p>
        </w:tc>
        <w:tc>
          <w:tcPr>
            <w:tcW w:w="542" w:type="dxa"/>
            <w:shd w:val="clear" w:color="auto" w:fill="auto"/>
            <w:noWrap/>
            <w:vAlign w:val="bottom"/>
            <w:hideMark/>
          </w:tcPr>
          <w:p w14:paraId="1FA7BC1D" w14:textId="77777777" w:rsidR="0091677D" w:rsidRPr="0091677D" w:rsidRDefault="0091677D">
            <w:pPr>
              <w:jc w:val="right"/>
              <w:rPr>
                <w:color w:val="000000"/>
                <w:szCs w:val="22"/>
              </w:rPr>
            </w:pPr>
            <w:r w:rsidRPr="0091677D">
              <w:rPr>
                <w:color w:val="000000"/>
                <w:szCs w:val="22"/>
              </w:rPr>
              <w:t>1</w:t>
            </w:r>
          </w:p>
        </w:tc>
      </w:tr>
      <w:tr w:rsidR="0091677D" w:rsidRPr="0091677D" w14:paraId="5CB66976" w14:textId="77777777" w:rsidTr="0091677D">
        <w:trPr>
          <w:trHeight w:val="300"/>
          <w:jc w:val="center"/>
        </w:trPr>
        <w:tc>
          <w:tcPr>
            <w:tcW w:w="3653" w:type="dxa"/>
            <w:shd w:val="clear" w:color="auto" w:fill="auto"/>
            <w:noWrap/>
            <w:vAlign w:val="bottom"/>
            <w:hideMark/>
          </w:tcPr>
          <w:p w14:paraId="70848EB8" w14:textId="77777777" w:rsidR="0091677D" w:rsidRPr="0091677D" w:rsidRDefault="0091677D">
            <w:pPr>
              <w:rPr>
                <w:color w:val="000000"/>
                <w:szCs w:val="22"/>
              </w:rPr>
            </w:pPr>
            <w:r w:rsidRPr="0091677D">
              <w:rPr>
                <w:color w:val="000000"/>
                <w:szCs w:val="22"/>
              </w:rPr>
              <w:t xml:space="preserve">Font del Bosc </w:t>
            </w:r>
          </w:p>
        </w:tc>
        <w:tc>
          <w:tcPr>
            <w:tcW w:w="4816" w:type="dxa"/>
            <w:shd w:val="clear" w:color="auto" w:fill="auto"/>
            <w:noWrap/>
            <w:vAlign w:val="bottom"/>
            <w:hideMark/>
          </w:tcPr>
          <w:p w14:paraId="28641F4F" w14:textId="77777777" w:rsidR="0091677D" w:rsidRPr="0091677D" w:rsidRDefault="0091677D">
            <w:pPr>
              <w:rPr>
                <w:color w:val="000000"/>
                <w:sz w:val="20"/>
                <w:szCs w:val="22"/>
              </w:rPr>
            </w:pPr>
            <w:r w:rsidRPr="0091677D">
              <w:rPr>
                <w:color w:val="000000"/>
                <w:sz w:val="20"/>
                <w:szCs w:val="22"/>
              </w:rPr>
              <w:t xml:space="preserve">Levant. </w:t>
            </w:r>
          </w:p>
        </w:tc>
        <w:tc>
          <w:tcPr>
            <w:tcW w:w="542" w:type="dxa"/>
            <w:shd w:val="clear" w:color="auto" w:fill="auto"/>
            <w:noWrap/>
            <w:vAlign w:val="bottom"/>
            <w:hideMark/>
          </w:tcPr>
          <w:p w14:paraId="2411DF76" w14:textId="77777777" w:rsidR="0091677D" w:rsidRPr="0091677D" w:rsidRDefault="0091677D">
            <w:pPr>
              <w:rPr>
                <w:color w:val="000000"/>
                <w:szCs w:val="22"/>
              </w:rPr>
            </w:pPr>
            <w:r>
              <w:rPr>
                <w:color w:val="000000"/>
                <w:szCs w:val="22"/>
              </w:rPr>
              <w:t>-</w:t>
            </w:r>
          </w:p>
        </w:tc>
      </w:tr>
      <w:tr w:rsidR="0091677D" w:rsidRPr="0091677D" w14:paraId="3791B8D6" w14:textId="77777777" w:rsidTr="0091677D">
        <w:trPr>
          <w:trHeight w:val="300"/>
          <w:jc w:val="center"/>
        </w:trPr>
        <w:tc>
          <w:tcPr>
            <w:tcW w:w="3653" w:type="dxa"/>
            <w:shd w:val="clear" w:color="auto" w:fill="auto"/>
            <w:noWrap/>
            <w:vAlign w:val="bottom"/>
            <w:hideMark/>
          </w:tcPr>
          <w:p w14:paraId="5CF8CB87" w14:textId="77777777" w:rsidR="0091677D" w:rsidRPr="0091677D" w:rsidRDefault="0091677D">
            <w:pPr>
              <w:rPr>
                <w:color w:val="000000"/>
                <w:szCs w:val="22"/>
              </w:rPr>
            </w:pPr>
            <w:r w:rsidRPr="0091677D">
              <w:rPr>
                <w:color w:val="000000"/>
                <w:szCs w:val="22"/>
              </w:rPr>
              <w:t xml:space="preserve">Gran de l'Aigua </w:t>
            </w:r>
          </w:p>
        </w:tc>
        <w:tc>
          <w:tcPr>
            <w:tcW w:w="4816" w:type="dxa"/>
            <w:shd w:val="clear" w:color="auto" w:fill="auto"/>
            <w:noWrap/>
            <w:vAlign w:val="bottom"/>
            <w:hideMark/>
          </w:tcPr>
          <w:p w14:paraId="4FA4D6F4" w14:textId="77777777" w:rsidR="0091677D" w:rsidRPr="0091677D" w:rsidRDefault="0091677D">
            <w:pPr>
              <w:rPr>
                <w:color w:val="000000"/>
                <w:sz w:val="20"/>
                <w:szCs w:val="22"/>
                <w:lang w:val="es-ES"/>
              </w:rPr>
            </w:pPr>
            <w:r w:rsidRPr="0091677D">
              <w:rPr>
                <w:color w:val="000000"/>
                <w:sz w:val="20"/>
                <w:szCs w:val="22"/>
                <w:lang w:val="es-ES"/>
              </w:rPr>
              <w:t xml:space="preserve">Levant. y Schémat. </w:t>
            </w:r>
          </w:p>
        </w:tc>
        <w:tc>
          <w:tcPr>
            <w:tcW w:w="542" w:type="dxa"/>
            <w:shd w:val="clear" w:color="auto" w:fill="auto"/>
            <w:noWrap/>
            <w:vAlign w:val="bottom"/>
            <w:hideMark/>
          </w:tcPr>
          <w:p w14:paraId="01D7317A" w14:textId="77777777" w:rsidR="0091677D" w:rsidRPr="0091677D" w:rsidRDefault="0091677D">
            <w:pPr>
              <w:rPr>
                <w:color w:val="000000"/>
                <w:szCs w:val="22"/>
                <w:lang w:val="es-ES"/>
              </w:rPr>
            </w:pPr>
            <w:r>
              <w:rPr>
                <w:color w:val="000000"/>
                <w:szCs w:val="22"/>
                <w:lang w:val="es-ES"/>
              </w:rPr>
              <w:t>-</w:t>
            </w:r>
          </w:p>
        </w:tc>
      </w:tr>
      <w:tr w:rsidR="0091677D" w:rsidRPr="0091677D" w14:paraId="0043FBF5" w14:textId="77777777" w:rsidTr="0091677D">
        <w:trPr>
          <w:trHeight w:val="300"/>
          <w:jc w:val="center"/>
        </w:trPr>
        <w:tc>
          <w:tcPr>
            <w:tcW w:w="3653" w:type="dxa"/>
            <w:shd w:val="clear" w:color="auto" w:fill="auto"/>
            <w:noWrap/>
            <w:vAlign w:val="bottom"/>
            <w:hideMark/>
          </w:tcPr>
          <w:p w14:paraId="6C6CC754" w14:textId="77777777" w:rsidR="0091677D" w:rsidRPr="0091677D" w:rsidRDefault="0091677D">
            <w:pPr>
              <w:rPr>
                <w:color w:val="000000"/>
                <w:szCs w:val="22"/>
              </w:rPr>
            </w:pPr>
            <w:r w:rsidRPr="0091677D">
              <w:rPr>
                <w:color w:val="000000"/>
                <w:szCs w:val="22"/>
              </w:rPr>
              <w:t xml:space="preserve">Gran del Puntal </w:t>
            </w:r>
          </w:p>
        </w:tc>
        <w:tc>
          <w:tcPr>
            <w:tcW w:w="4816" w:type="dxa"/>
            <w:shd w:val="clear" w:color="auto" w:fill="auto"/>
            <w:noWrap/>
            <w:vAlign w:val="bottom"/>
            <w:hideMark/>
          </w:tcPr>
          <w:p w14:paraId="2427CD57" w14:textId="77777777" w:rsidR="0091677D" w:rsidRPr="0091677D" w:rsidRDefault="0091677D">
            <w:pPr>
              <w:rPr>
                <w:color w:val="000000"/>
                <w:sz w:val="20"/>
                <w:szCs w:val="22"/>
              </w:rPr>
            </w:pPr>
            <w:r w:rsidRPr="0091677D">
              <w:rPr>
                <w:color w:val="000000"/>
                <w:sz w:val="20"/>
                <w:szCs w:val="22"/>
              </w:rPr>
              <w:t>Levant., MdJ y Schémat.</w:t>
            </w:r>
          </w:p>
        </w:tc>
        <w:tc>
          <w:tcPr>
            <w:tcW w:w="542" w:type="dxa"/>
            <w:shd w:val="clear" w:color="auto" w:fill="auto"/>
            <w:noWrap/>
            <w:vAlign w:val="bottom"/>
            <w:hideMark/>
          </w:tcPr>
          <w:p w14:paraId="25FD44C5" w14:textId="77777777" w:rsidR="0091677D" w:rsidRPr="0091677D" w:rsidRDefault="0091677D">
            <w:pPr>
              <w:jc w:val="right"/>
              <w:rPr>
                <w:color w:val="000000"/>
                <w:szCs w:val="22"/>
              </w:rPr>
            </w:pPr>
            <w:r w:rsidRPr="0091677D">
              <w:rPr>
                <w:color w:val="000000"/>
                <w:szCs w:val="22"/>
              </w:rPr>
              <w:t>9</w:t>
            </w:r>
          </w:p>
        </w:tc>
      </w:tr>
      <w:tr w:rsidR="0091677D" w:rsidRPr="0091677D" w14:paraId="0437935B" w14:textId="77777777" w:rsidTr="0091677D">
        <w:trPr>
          <w:trHeight w:val="300"/>
          <w:jc w:val="center"/>
        </w:trPr>
        <w:tc>
          <w:tcPr>
            <w:tcW w:w="3653" w:type="dxa"/>
            <w:shd w:val="clear" w:color="auto" w:fill="auto"/>
            <w:noWrap/>
            <w:vAlign w:val="bottom"/>
            <w:hideMark/>
          </w:tcPr>
          <w:p w14:paraId="4B2596EF" w14:textId="77777777" w:rsidR="0091677D" w:rsidRPr="0091677D" w:rsidRDefault="0091677D">
            <w:pPr>
              <w:rPr>
                <w:color w:val="000000"/>
                <w:szCs w:val="22"/>
              </w:rPr>
            </w:pPr>
            <w:r w:rsidRPr="0091677D">
              <w:rPr>
                <w:color w:val="000000"/>
                <w:szCs w:val="22"/>
              </w:rPr>
              <w:t xml:space="preserve">L'Arc </w:t>
            </w:r>
          </w:p>
        </w:tc>
        <w:tc>
          <w:tcPr>
            <w:tcW w:w="4816" w:type="dxa"/>
            <w:shd w:val="clear" w:color="auto" w:fill="auto"/>
            <w:noWrap/>
            <w:vAlign w:val="bottom"/>
            <w:hideMark/>
          </w:tcPr>
          <w:p w14:paraId="7C1C19C0" w14:textId="77777777" w:rsidR="0091677D" w:rsidRPr="0091677D" w:rsidRDefault="0091677D">
            <w:pPr>
              <w:rPr>
                <w:color w:val="000000"/>
                <w:sz w:val="20"/>
                <w:szCs w:val="22"/>
              </w:rPr>
            </w:pPr>
            <w:r w:rsidRPr="0091677D">
              <w:rPr>
                <w:color w:val="000000"/>
                <w:sz w:val="20"/>
                <w:szCs w:val="22"/>
              </w:rPr>
              <w:t>Levant. y MdJ</w:t>
            </w:r>
          </w:p>
        </w:tc>
        <w:tc>
          <w:tcPr>
            <w:tcW w:w="542" w:type="dxa"/>
            <w:shd w:val="clear" w:color="auto" w:fill="auto"/>
            <w:noWrap/>
            <w:vAlign w:val="bottom"/>
            <w:hideMark/>
          </w:tcPr>
          <w:p w14:paraId="5D14DB8D" w14:textId="77777777" w:rsidR="0091677D" w:rsidRPr="0091677D" w:rsidRDefault="0091677D">
            <w:pPr>
              <w:jc w:val="right"/>
              <w:rPr>
                <w:color w:val="000000"/>
                <w:szCs w:val="22"/>
              </w:rPr>
            </w:pPr>
            <w:r w:rsidRPr="0091677D">
              <w:rPr>
                <w:color w:val="000000"/>
                <w:szCs w:val="22"/>
              </w:rPr>
              <w:t>2</w:t>
            </w:r>
          </w:p>
        </w:tc>
      </w:tr>
      <w:tr w:rsidR="0091677D" w:rsidRPr="0091677D" w14:paraId="6A20C783" w14:textId="77777777" w:rsidTr="0091677D">
        <w:trPr>
          <w:trHeight w:val="300"/>
          <w:jc w:val="center"/>
        </w:trPr>
        <w:tc>
          <w:tcPr>
            <w:tcW w:w="3653" w:type="dxa"/>
            <w:shd w:val="clear" w:color="auto" w:fill="auto"/>
            <w:noWrap/>
            <w:vAlign w:val="bottom"/>
            <w:hideMark/>
          </w:tcPr>
          <w:p w14:paraId="631CC972" w14:textId="77777777" w:rsidR="0091677D" w:rsidRPr="0091677D" w:rsidRDefault="0091677D">
            <w:pPr>
              <w:rPr>
                <w:color w:val="000000"/>
                <w:szCs w:val="22"/>
              </w:rPr>
            </w:pPr>
            <w:r w:rsidRPr="0091677D">
              <w:rPr>
                <w:color w:val="000000"/>
                <w:szCs w:val="22"/>
              </w:rPr>
              <w:t xml:space="preserve">L'Arc </w:t>
            </w:r>
          </w:p>
        </w:tc>
        <w:tc>
          <w:tcPr>
            <w:tcW w:w="4816" w:type="dxa"/>
            <w:shd w:val="clear" w:color="auto" w:fill="auto"/>
            <w:noWrap/>
            <w:vAlign w:val="bottom"/>
            <w:hideMark/>
          </w:tcPr>
          <w:p w14:paraId="62690DE0" w14:textId="77777777" w:rsidR="0091677D" w:rsidRPr="0091677D" w:rsidRDefault="0091677D">
            <w:pPr>
              <w:rPr>
                <w:color w:val="000000"/>
                <w:sz w:val="20"/>
                <w:szCs w:val="22"/>
              </w:rPr>
            </w:pPr>
            <w:r w:rsidRPr="0091677D">
              <w:rPr>
                <w:color w:val="000000"/>
                <w:sz w:val="20"/>
                <w:szCs w:val="22"/>
              </w:rPr>
              <w:t>Levant.</w:t>
            </w:r>
          </w:p>
        </w:tc>
        <w:tc>
          <w:tcPr>
            <w:tcW w:w="542" w:type="dxa"/>
            <w:shd w:val="clear" w:color="auto" w:fill="auto"/>
            <w:noWrap/>
            <w:vAlign w:val="bottom"/>
            <w:hideMark/>
          </w:tcPr>
          <w:p w14:paraId="7346470E" w14:textId="77777777" w:rsidR="0091677D" w:rsidRPr="0091677D" w:rsidRDefault="0091677D">
            <w:pPr>
              <w:jc w:val="right"/>
              <w:rPr>
                <w:color w:val="000000"/>
                <w:szCs w:val="22"/>
              </w:rPr>
            </w:pPr>
            <w:r w:rsidRPr="0091677D">
              <w:rPr>
                <w:color w:val="000000"/>
                <w:szCs w:val="22"/>
              </w:rPr>
              <w:t>1</w:t>
            </w:r>
          </w:p>
        </w:tc>
      </w:tr>
      <w:tr w:rsidR="0091677D" w:rsidRPr="0091677D" w14:paraId="3151B79F" w14:textId="77777777" w:rsidTr="0091677D">
        <w:trPr>
          <w:trHeight w:val="300"/>
          <w:jc w:val="center"/>
        </w:trPr>
        <w:tc>
          <w:tcPr>
            <w:tcW w:w="3653" w:type="dxa"/>
            <w:shd w:val="clear" w:color="auto" w:fill="auto"/>
            <w:noWrap/>
            <w:vAlign w:val="bottom"/>
            <w:hideMark/>
          </w:tcPr>
          <w:p w14:paraId="0692EE4B" w14:textId="77777777" w:rsidR="0091677D" w:rsidRPr="0091677D" w:rsidRDefault="0091677D">
            <w:pPr>
              <w:rPr>
                <w:color w:val="000000"/>
                <w:szCs w:val="22"/>
              </w:rPr>
            </w:pPr>
            <w:r w:rsidRPr="0091677D">
              <w:rPr>
                <w:color w:val="000000"/>
                <w:szCs w:val="22"/>
              </w:rPr>
              <w:t xml:space="preserve">Mas de Custodi </w:t>
            </w:r>
          </w:p>
        </w:tc>
        <w:tc>
          <w:tcPr>
            <w:tcW w:w="4816" w:type="dxa"/>
            <w:shd w:val="clear" w:color="auto" w:fill="auto"/>
            <w:noWrap/>
            <w:vAlign w:val="bottom"/>
            <w:hideMark/>
          </w:tcPr>
          <w:p w14:paraId="4DCC76D5" w14:textId="77777777" w:rsidR="0091677D" w:rsidRPr="0091677D" w:rsidRDefault="0091677D">
            <w:pPr>
              <w:rPr>
                <w:color w:val="000000"/>
                <w:sz w:val="20"/>
                <w:szCs w:val="22"/>
              </w:rPr>
            </w:pPr>
            <w:r w:rsidRPr="0091677D">
              <w:rPr>
                <w:color w:val="000000"/>
                <w:sz w:val="20"/>
                <w:szCs w:val="22"/>
              </w:rPr>
              <w:t>Levant. y Lineal</w:t>
            </w:r>
          </w:p>
        </w:tc>
        <w:tc>
          <w:tcPr>
            <w:tcW w:w="542" w:type="dxa"/>
            <w:shd w:val="clear" w:color="auto" w:fill="auto"/>
            <w:noWrap/>
            <w:vAlign w:val="bottom"/>
            <w:hideMark/>
          </w:tcPr>
          <w:p w14:paraId="37F79D13" w14:textId="77777777" w:rsidR="0091677D" w:rsidRPr="0091677D" w:rsidRDefault="0091677D">
            <w:pPr>
              <w:jc w:val="right"/>
              <w:rPr>
                <w:color w:val="000000"/>
                <w:szCs w:val="22"/>
              </w:rPr>
            </w:pPr>
            <w:r w:rsidRPr="0091677D">
              <w:rPr>
                <w:color w:val="000000"/>
                <w:szCs w:val="22"/>
              </w:rPr>
              <w:t>6</w:t>
            </w:r>
          </w:p>
        </w:tc>
      </w:tr>
      <w:tr w:rsidR="0091677D" w:rsidRPr="0091677D" w14:paraId="00C9C199" w14:textId="77777777" w:rsidTr="0091677D">
        <w:trPr>
          <w:trHeight w:val="300"/>
          <w:jc w:val="center"/>
        </w:trPr>
        <w:tc>
          <w:tcPr>
            <w:tcW w:w="3653" w:type="dxa"/>
            <w:shd w:val="clear" w:color="auto" w:fill="auto"/>
            <w:noWrap/>
            <w:vAlign w:val="bottom"/>
            <w:hideMark/>
          </w:tcPr>
          <w:p w14:paraId="26FE20CF" w14:textId="77777777" w:rsidR="0091677D" w:rsidRPr="0091677D" w:rsidRDefault="0091677D">
            <w:pPr>
              <w:rPr>
                <w:color w:val="000000"/>
                <w:szCs w:val="22"/>
                <w:lang w:val="es-ES"/>
              </w:rPr>
            </w:pPr>
            <w:r w:rsidRPr="0091677D">
              <w:rPr>
                <w:color w:val="000000"/>
                <w:szCs w:val="22"/>
                <w:lang w:val="es-ES"/>
              </w:rPr>
              <w:t xml:space="preserve">Mas d'en Salvador o Cingle de Martínez </w:t>
            </w:r>
          </w:p>
        </w:tc>
        <w:tc>
          <w:tcPr>
            <w:tcW w:w="4816" w:type="dxa"/>
            <w:shd w:val="clear" w:color="auto" w:fill="auto"/>
            <w:noWrap/>
            <w:vAlign w:val="bottom"/>
            <w:hideMark/>
          </w:tcPr>
          <w:p w14:paraId="7E3D7B10" w14:textId="77777777" w:rsidR="0091677D" w:rsidRPr="0091677D" w:rsidRDefault="0091677D">
            <w:pPr>
              <w:rPr>
                <w:color w:val="000000"/>
                <w:sz w:val="20"/>
                <w:szCs w:val="22"/>
              </w:rPr>
            </w:pPr>
            <w:r w:rsidRPr="0091677D">
              <w:rPr>
                <w:color w:val="000000"/>
                <w:sz w:val="20"/>
                <w:szCs w:val="22"/>
              </w:rPr>
              <w:t>Levant.</w:t>
            </w:r>
          </w:p>
        </w:tc>
        <w:tc>
          <w:tcPr>
            <w:tcW w:w="542" w:type="dxa"/>
            <w:shd w:val="clear" w:color="auto" w:fill="auto"/>
            <w:noWrap/>
            <w:vAlign w:val="bottom"/>
            <w:hideMark/>
          </w:tcPr>
          <w:p w14:paraId="17A71B29" w14:textId="77777777" w:rsidR="0091677D" w:rsidRPr="0091677D" w:rsidRDefault="0091677D">
            <w:pPr>
              <w:jc w:val="right"/>
              <w:rPr>
                <w:color w:val="000000"/>
                <w:szCs w:val="22"/>
              </w:rPr>
            </w:pPr>
            <w:r w:rsidRPr="0091677D">
              <w:rPr>
                <w:color w:val="000000"/>
                <w:szCs w:val="22"/>
              </w:rPr>
              <w:t>27</w:t>
            </w:r>
          </w:p>
        </w:tc>
      </w:tr>
      <w:tr w:rsidR="0091677D" w:rsidRPr="0091677D" w14:paraId="7C4B6B9D" w14:textId="77777777" w:rsidTr="0091677D">
        <w:trPr>
          <w:trHeight w:val="300"/>
          <w:jc w:val="center"/>
        </w:trPr>
        <w:tc>
          <w:tcPr>
            <w:tcW w:w="3653" w:type="dxa"/>
            <w:shd w:val="clear" w:color="auto" w:fill="auto"/>
            <w:noWrap/>
            <w:vAlign w:val="bottom"/>
            <w:hideMark/>
          </w:tcPr>
          <w:p w14:paraId="5714CBEB" w14:textId="77777777" w:rsidR="0091677D" w:rsidRPr="0091677D" w:rsidRDefault="0091677D">
            <w:pPr>
              <w:rPr>
                <w:color w:val="000000"/>
                <w:szCs w:val="22"/>
              </w:rPr>
            </w:pPr>
            <w:r w:rsidRPr="0091677D">
              <w:rPr>
                <w:color w:val="000000"/>
                <w:szCs w:val="22"/>
              </w:rPr>
              <w:t>Mas d'Enruna I</w:t>
            </w:r>
          </w:p>
        </w:tc>
        <w:tc>
          <w:tcPr>
            <w:tcW w:w="4816" w:type="dxa"/>
            <w:shd w:val="clear" w:color="auto" w:fill="auto"/>
            <w:noWrap/>
            <w:vAlign w:val="bottom"/>
            <w:hideMark/>
          </w:tcPr>
          <w:p w14:paraId="53DFDF32" w14:textId="77777777" w:rsidR="0091677D" w:rsidRPr="0091677D" w:rsidRDefault="0091677D">
            <w:pPr>
              <w:rPr>
                <w:color w:val="000000"/>
                <w:sz w:val="20"/>
                <w:szCs w:val="22"/>
              </w:rPr>
            </w:pPr>
            <w:r w:rsidRPr="0091677D">
              <w:rPr>
                <w:color w:val="000000"/>
                <w:sz w:val="20"/>
                <w:szCs w:val="22"/>
              </w:rPr>
              <w:t>Levant., Civil y Schémat.</w:t>
            </w:r>
          </w:p>
        </w:tc>
        <w:tc>
          <w:tcPr>
            <w:tcW w:w="542" w:type="dxa"/>
            <w:shd w:val="clear" w:color="auto" w:fill="auto"/>
            <w:noWrap/>
            <w:vAlign w:val="bottom"/>
            <w:hideMark/>
          </w:tcPr>
          <w:p w14:paraId="4E826AE3" w14:textId="77777777" w:rsidR="0091677D" w:rsidRPr="0091677D" w:rsidRDefault="0091677D">
            <w:pPr>
              <w:jc w:val="right"/>
              <w:rPr>
                <w:color w:val="000000"/>
                <w:szCs w:val="22"/>
              </w:rPr>
            </w:pPr>
            <w:r w:rsidRPr="0091677D">
              <w:rPr>
                <w:color w:val="000000"/>
                <w:szCs w:val="22"/>
              </w:rPr>
              <w:t>16</w:t>
            </w:r>
          </w:p>
        </w:tc>
      </w:tr>
      <w:tr w:rsidR="0091677D" w:rsidRPr="0091677D" w14:paraId="4585A2EF" w14:textId="77777777" w:rsidTr="0091677D">
        <w:trPr>
          <w:trHeight w:val="300"/>
          <w:jc w:val="center"/>
        </w:trPr>
        <w:tc>
          <w:tcPr>
            <w:tcW w:w="3653" w:type="dxa"/>
            <w:shd w:val="clear" w:color="auto" w:fill="auto"/>
            <w:noWrap/>
            <w:vAlign w:val="bottom"/>
            <w:hideMark/>
          </w:tcPr>
          <w:p w14:paraId="746C6E7A" w14:textId="77777777" w:rsidR="0091677D" w:rsidRPr="0091677D" w:rsidRDefault="0091677D">
            <w:pPr>
              <w:rPr>
                <w:color w:val="000000"/>
                <w:szCs w:val="22"/>
              </w:rPr>
            </w:pPr>
            <w:r w:rsidRPr="0091677D">
              <w:rPr>
                <w:color w:val="000000"/>
                <w:szCs w:val="22"/>
              </w:rPr>
              <w:t>Mas d'Enruna II</w:t>
            </w:r>
          </w:p>
        </w:tc>
        <w:tc>
          <w:tcPr>
            <w:tcW w:w="4816" w:type="dxa"/>
            <w:shd w:val="clear" w:color="auto" w:fill="auto"/>
            <w:noWrap/>
            <w:vAlign w:val="bottom"/>
            <w:hideMark/>
          </w:tcPr>
          <w:p w14:paraId="7ED735AD" w14:textId="77777777" w:rsidR="0091677D" w:rsidRPr="0091677D" w:rsidRDefault="0091677D">
            <w:pPr>
              <w:rPr>
                <w:color w:val="000000"/>
                <w:sz w:val="20"/>
                <w:szCs w:val="22"/>
              </w:rPr>
            </w:pPr>
            <w:r w:rsidRPr="0091677D">
              <w:rPr>
                <w:color w:val="000000"/>
                <w:sz w:val="20"/>
                <w:szCs w:val="22"/>
              </w:rPr>
              <w:t>Levant. y Lineal</w:t>
            </w:r>
          </w:p>
        </w:tc>
        <w:tc>
          <w:tcPr>
            <w:tcW w:w="542" w:type="dxa"/>
            <w:shd w:val="clear" w:color="auto" w:fill="auto"/>
            <w:noWrap/>
            <w:vAlign w:val="bottom"/>
            <w:hideMark/>
          </w:tcPr>
          <w:p w14:paraId="21333BB0" w14:textId="77777777" w:rsidR="0091677D" w:rsidRPr="0091677D" w:rsidRDefault="0091677D">
            <w:pPr>
              <w:jc w:val="right"/>
              <w:rPr>
                <w:color w:val="000000"/>
                <w:szCs w:val="22"/>
              </w:rPr>
            </w:pPr>
            <w:r w:rsidRPr="0091677D">
              <w:rPr>
                <w:color w:val="000000"/>
                <w:szCs w:val="22"/>
              </w:rPr>
              <w:t>3</w:t>
            </w:r>
          </w:p>
        </w:tc>
      </w:tr>
      <w:tr w:rsidR="0091677D" w:rsidRPr="0091677D" w14:paraId="48B98B61" w14:textId="77777777" w:rsidTr="0091677D">
        <w:trPr>
          <w:trHeight w:val="300"/>
          <w:jc w:val="center"/>
        </w:trPr>
        <w:tc>
          <w:tcPr>
            <w:tcW w:w="3653" w:type="dxa"/>
            <w:shd w:val="clear" w:color="auto" w:fill="auto"/>
            <w:noWrap/>
            <w:vAlign w:val="bottom"/>
            <w:hideMark/>
          </w:tcPr>
          <w:p w14:paraId="32C8760E" w14:textId="77777777" w:rsidR="0091677D" w:rsidRPr="0091677D" w:rsidRDefault="0091677D">
            <w:pPr>
              <w:rPr>
                <w:color w:val="000000"/>
                <w:szCs w:val="22"/>
              </w:rPr>
            </w:pPr>
            <w:r w:rsidRPr="0091677D">
              <w:rPr>
                <w:color w:val="000000"/>
                <w:szCs w:val="22"/>
              </w:rPr>
              <w:t xml:space="preserve">Matamoros </w:t>
            </w:r>
          </w:p>
        </w:tc>
        <w:tc>
          <w:tcPr>
            <w:tcW w:w="4816" w:type="dxa"/>
            <w:shd w:val="clear" w:color="auto" w:fill="auto"/>
            <w:noWrap/>
            <w:vAlign w:val="bottom"/>
            <w:hideMark/>
          </w:tcPr>
          <w:p w14:paraId="4F65B8A6" w14:textId="77777777" w:rsidR="0091677D" w:rsidRPr="0091677D" w:rsidRDefault="0091677D">
            <w:pPr>
              <w:rPr>
                <w:color w:val="000000"/>
                <w:sz w:val="20"/>
                <w:szCs w:val="22"/>
              </w:rPr>
            </w:pPr>
            <w:r w:rsidRPr="0091677D">
              <w:rPr>
                <w:color w:val="000000"/>
                <w:sz w:val="20"/>
                <w:szCs w:val="22"/>
              </w:rPr>
              <w:t>Schémat.</w:t>
            </w:r>
          </w:p>
        </w:tc>
        <w:tc>
          <w:tcPr>
            <w:tcW w:w="542" w:type="dxa"/>
            <w:shd w:val="clear" w:color="auto" w:fill="auto"/>
            <w:noWrap/>
            <w:vAlign w:val="bottom"/>
            <w:hideMark/>
          </w:tcPr>
          <w:p w14:paraId="0C698FAD" w14:textId="77777777" w:rsidR="0091677D" w:rsidRPr="0091677D" w:rsidRDefault="0091677D">
            <w:pPr>
              <w:jc w:val="right"/>
              <w:rPr>
                <w:color w:val="000000"/>
                <w:szCs w:val="22"/>
              </w:rPr>
            </w:pPr>
            <w:r w:rsidRPr="0091677D">
              <w:rPr>
                <w:color w:val="000000"/>
                <w:szCs w:val="22"/>
              </w:rPr>
              <w:t>2</w:t>
            </w:r>
          </w:p>
        </w:tc>
      </w:tr>
      <w:tr w:rsidR="0091677D" w:rsidRPr="0091677D" w14:paraId="4762CD59" w14:textId="77777777" w:rsidTr="0091677D">
        <w:trPr>
          <w:trHeight w:val="300"/>
          <w:jc w:val="center"/>
        </w:trPr>
        <w:tc>
          <w:tcPr>
            <w:tcW w:w="3653" w:type="dxa"/>
            <w:shd w:val="clear" w:color="auto" w:fill="auto"/>
            <w:noWrap/>
            <w:vAlign w:val="bottom"/>
            <w:hideMark/>
          </w:tcPr>
          <w:p w14:paraId="1124F689" w14:textId="77777777" w:rsidR="0091677D" w:rsidRPr="0091677D" w:rsidRDefault="0091677D">
            <w:pPr>
              <w:rPr>
                <w:color w:val="000000"/>
                <w:szCs w:val="22"/>
              </w:rPr>
            </w:pPr>
            <w:r w:rsidRPr="0091677D">
              <w:rPr>
                <w:color w:val="000000"/>
                <w:szCs w:val="22"/>
              </w:rPr>
              <w:t>Montegordo II</w:t>
            </w:r>
          </w:p>
        </w:tc>
        <w:tc>
          <w:tcPr>
            <w:tcW w:w="4816" w:type="dxa"/>
            <w:shd w:val="clear" w:color="auto" w:fill="auto"/>
            <w:noWrap/>
            <w:vAlign w:val="bottom"/>
            <w:hideMark/>
          </w:tcPr>
          <w:p w14:paraId="5212A7A1" w14:textId="77777777" w:rsidR="0091677D" w:rsidRPr="0091677D" w:rsidRDefault="0091677D">
            <w:pPr>
              <w:rPr>
                <w:color w:val="000000"/>
                <w:sz w:val="20"/>
                <w:szCs w:val="22"/>
              </w:rPr>
            </w:pPr>
            <w:r w:rsidRPr="0091677D">
              <w:rPr>
                <w:color w:val="000000"/>
                <w:sz w:val="20"/>
                <w:szCs w:val="22"/>
              </w:rPr>
              <w:t>Levant. y Schémat.</w:t>
            </w:r>
          </w:p>
        </w:tc>
        <w:tc>
          <w:tcPr>
            <w:tcW w:w="542" w:type="dxa"/>
            <w:shd w:val="clear" w:color="auto" w:fill="auto"/>
            <w:noWrap/>
            <w:vAlign w:val="bottom"/>
            <w:hideMark/>
          </w:tcPr>
          <w:p w14:paraId="30B5BEBB" w14:textId="77777777" w:rsidR="0091677D" w:rsidRPr="0091677D" w:rsidRDefault="0091677D">
            <w:pPr>
              <w:jc w:val="right"/>
              <w:rPr>
                <w:color w:val="000000"/>
                <w:szCs w:val="22"/>
              </w:rPr>
            </w:pPr>
            <w:r w:rsidRPr="0091677D">
              <w:rPr>
                <w:color w:val="000000"/>
                <w:szCs w:val="22"/>
              </w:rPr>
              <w:t>5</w:t>
            </w:r>
          </w:p>
        </w:tc>
      </w:tr>
      <w:tr w:rsidR="0091677D" w:rsidRPr="0091677D" w14:paraId="6D724D0D" w14:textId="77777777" w:rsidTr="0091677D">
        <w:trPr>
          <w:trHeight w:val="300"/>
          <w:jc w:val="center"/>
        </w:trPr>
        <w:tc>
          <w:tcPr>
            <w:tcW w:w="3653" w:type="dxa"/>
            <w:shd w:val="clear" w:color="auto" w:fill="auto"/>
            <w:noWrap/>
            <w:vAlign w:val="bottom"/>
            <w:hideMark/>
          </w:tcPr>
          <w:p w14:paraId="346C98C3" w14:textId="77777777" w:rsidR="0091677D" w:rsidRPr="0091677D" w:rsidRDefault="0091677D">
            <w:pPr>
              <w:rPr>
                <w:color w:val="000000"/>
                <w:szCs w:val="22"/>
              </w:rPr>
            </w:pPr>
            <w:r w:rsidRPr="0091677D">
              <w:rPr>
                <w:color w:val="000000"/>
                <w:szCs w:val="22"/>
              </w:rPr>
              <w:t>Montegordo III</w:t>
            </w:r>
          </w:p>
        </w:tc>
        <w:tc>
          <w:tcPr>
            <w:tcW w:w="4816" w:type="dxa"/>
            <w:shd w:val="clear" w:color="auto" w:fill="auto"/>
            <w:noWrap/>
            <w:vAlign w:val="bottom"/>
            <w:hideMark/>
          </w:tcPr>
          <w:p w14:paraId="452D4AFB" w14:textId="77777777" w:rsidR="0091677D" w:rsidRPr="0091677D" w:rsidRDefault="0091677D">
            <w:pPr>
              <w:rPr>
                <w:color w:val="000000"/>
                <w:sz w:val="20"/>
                <w:szCs w:val="22"/>
              </w:rPr>
            </w:pPr>
            <w:r w:rsidRPr="0091677D">
              <w:rPr>
                <w:color w:val="000000"/>
                <w:sz w:val="20"/>
                <w:szCs w:val="22"/>
              </w:rPr>
              <w:t>Levant. y Civil</w:t>
            </w:r>
          </w:p>
        </w:tc>
        <w:tc>
          <w:tcPr>
            <w:tcW w:w="542" w:type="dxa"/>
            <w:shd w:val="clear" w:color="auto" w:fill="auto"/>
            <w:noWrap/>
            <w:vAlign w:val="bottom"/>
            <w:hideMark/>
          </w:tcPr>
          <w:p w14:paraId="75A2465D" w14:textId="77777777" w:rsidR="0091677D" w:rsidRPr="0091677D" w:rsidRDefault="0091677D">
            <w:pPr>
              <w:jc w:val="right"/>
              <w:rPr>
                <w:color w:val="000000"/>
                <w:szCs w:val="22"/>
              </w:rPr>
            </w:pPr>
            <w:r w:rsidRPr="0091677D">
              <w:rPr>
                <w:color w:val="000000"/>
                <w:szCs w:val="22"/>
              </w:rPr>
              <w:t>1</w:t>
            </w:r>
          </w:p>
        </w:tc>
      </w:tr>
      <w:tr w:rsidR="0091677D" w:rsidRPr="0091677D" w14:paraId="0C386DF4" w14:textId="77777777" w:rsidTr="0091677D">
        <w:trPr>
          <w:trHeight w:val="300"/>
          <w:jc w:val="center"/>
        </w:trPr>
        <w:tc>
          <w:tcPr>
            <w:tcW w:w="3653" w:type="dxa"/>
            <w:shd w:val="clear" w:color="auto" w:fill="auto"/>
            <w:noWrap/>
            <w:vAlign w:val="bottom"/>
            <w:hideMark/>
          </w:tcPr>
          <w:p w14:paraId="5502E1E2" w14:textId="77777777" w:rsidR="0091677D" w:rsidRPr="0091677D" w:rsidRDefault="0091677D">
            <w:pPr>
              <w:rPr>
                <w:color w:val="000000"/>
                <w:szCs w:val="22"/>
              </w:rPr>
            </w:pPr>
            <w:r w:rsidRPr="0091677D">
              <w:rPr>
                <w:color w:val="000000"/>
                <w:szCs w:val="22"/>
              </w:rPr>
              <w:t>Montegordo IV</w:t>
            </w:r>
          </w:p>
        </w:tc>
        <w:tc>
          <w:tcPr>
            <w:tcW w:w="4816" w:type="dxa"/>
            <w:shd w:val="clear" w:color="auto" w:fill="auto"/>
            <w:noWrap/>
            <w:vAlign w:val="bottom"/>
            <w:hideMark/>
          </w:tcPr>
          <w:p w14:paraId="6AA0862C" w14:textId="77777777" w:rsidR="0091677D" w:rsidRPr="0091677D" w:rsidRDefault="0091677D">
            <w:pPr>
              <w:rPr>
                <w:color w:val="000000"/>
                <w:sz w:val="20"/>
                <w:szCs w:val="22"/>
              </w:rPr>
            </w:pPr>
            <w:r w:rsidRPr="0091677D">
              <w:rPr>
                <w:color w:val="000000"/>
                <w:sz w:val="20"/>
                <w:szCs w:val="22"/>
              </w:rPr>
              <w:t>Levant.</w:t>
            </w:r>
          </w:p>
        </w:tc>
        <w:tc>
          <w:tcPr>
            <w:tcW w:w="542" w:type="dxa"/>
            <w:shd w:val="clear" w:color="auto" w:fill="auto"/>
            <w:noWrap/>
            <w:vAlign w:val="bottom"/>
            <w:hideMark/>
          </w:tcPr>
          <w:p w14:paraId="2B48357B" w14:textId="77777777" w:rsidR="0091677D" w:rsidRPr="0091677D" w:rsidRDefault="0091677D">
            <w:pPr>
              <w:jc w:val="right"/>
              <w:rPr>
                <w:color w:val="000000"/>
                <w:szCs w:val="22"/>
              </w:rPr>
            </w:pPr>
            <w:r w:rsidRPr="0091677D">
              <w:rPr>
                <w:color w:val="000000"/>
                <w:szCs w:val="22"/>
              </w:rPr>
              <w:t>1</w:t>
            </w:r>
          </w:p>
        </w:tc>
      </w:tr>
      <w:tr w:rsidR="0091677D" w:rsidRPr="0091677D" w14:paraId="565EC72D" w14:textId="77777777" w:rsidTr="0091677D">
        <w:trPr>
          <w:trHeight w:val="300"/>
          <w:jc w:val="center"/>
        </w:trPr>
        <w:tc>
          <w:tcPr>
            <w:tcW w:w="3653" w:type="dxa"/>
            <w:shd w:val="clear" w:color="auto" w:fill="auto"/>
            <w:noWrap/>
            <w:vAlign w:val="bottom"/>
            <w:hideMark/>
          </w:tcPr>
          <w:p w14:paraId="6BDEDAF1" w14:textId="77777777" w:rsidR="0091677D" w:rsidRPr="0091677D" w:rsidRDefault="0091677D">
            <w:pPr>
              <w:rPr>
                <w:color w:val="000000"/>
                <w:szCs w:val="22"/>
              </w:rPr>
            </w:pPr>
            <w:r w:rsidRPr="0091677D">
              <w:rPr>
                <w:color w:val="000000"/>
                <w:szCs w:val="22"/>
              </w:rPr>
              <w:t>Morral del Voltor I</w:t>
            </w:r>
          </w:p>
        </w:tc>
        <w:tc>
          <w:tcPr>
            <w:tcW w:w="4816" w:type="dxa"/>
            <w:shd w:val="clear" w:color="auto" w:fill="auto"/>
            <w:noWrap/>
            <w:vAlign w:val="bottom"/>
            <w:hideMark/>
          </w:tcPr>
          <w:p w14:paraId="5F823D52" w14:textId="77777777" w:rsidR="0091677D" w:rsidRPr="0091677D" w:rsidRDefault="0091677D">
            <w:pPr>
              <w:rPr>
                <w:color w:val="000000"/>
                <w:sz w:val="20"/>
                <w:szCs w:val="22"/>
              </w:rPr>
            </w:pPr>
            <w:r w:rsidRPr="0091677D">
              <w:rPr>
                <w:color w:val="000000"/>
                <w:sz w:val="20"/>
                <w:szCs w:val="22"/>
              </w:rPr>
              <w:t>Levant., Lineal e Histórico</w:t>
            </w:r>
          </w:p>
        </w:tc>
        <w:tc>
          <w:tcPr>
            <w:tcW w:w="542" w:type="dxa"/>
            <w:shd w:val="clear" w:color="auto" w:fill="auto"/>
            <w:noWrap/>
            <w:vAlign w:val="bottom"/>
            <w:hideMark/>
          </w:tcPr>
          <w:p w14:paraId="227750AD" w14:textId="77777777" w:rsidR="0091677D" w:rsidRPr="0091677D" w:rsidRDefault="0091677D">
            <w:pPr>
              <w:jc w:val="right"/>
              <w:rPr>
                <w:color w:val="000000"/>
                <w:szCs w:val="22"/>
              </w:rPr>
            </w:pPr>
            <w:r w:rsidRPr="0091677D">
              <w:rPr>
                <w:color w:val="000000"/>
                <w:szCs w:val="22"/>
              </w:rPr>
              <w:t>1</w:t>
            </w:r>
          </w:p>
        </w:tc>
      </w:tr>
      <w:tr w:rsidR="0091677D" w:rsidRPr="0091677D" w14:paraId="1E143F01" w14:textId="77777777" w:rsidTr="0091677D">
        <w:trPr>
          <w:trHeight w:val="300"/>
          <w:jc w:val="center"/>
        </w:trPr>
        <w:tc>
          <w:tcPr>
            <w:tcW w:w="3653" w:type="dxa"/>
            <w:shd w:val="clear" w:color="auto" w:fill="auto"/>
            <w:noWrap/>
            <w:vAlign w:val="bottom"/>
            <w:hideMark/>
          </w:tcPr>
          <w:p w14:paraId="0D0BEA62" w14:textId="77777777" w:rsidR="0091677D" w:rsidRPr="0091677D" w:rsidRDefault="0091677D">
            <w:pPr>
              <w:rPr>
                <w:color w:val="000000"/>
                <w:szCs w:val="22"/>
              </w:rPr>
            </w:pPr>
            <w:r w:rsidRPr="0091677D">
              <w:rPr>
                <w:color w:val="000000"/>
                <w:szCs w:val="22"/>
              </w:rPr>
              <w:t>Morral del Voltor I</w:t>
            </w:r>
          </w:p>
        </w:tc>
        <w:tc>
          <w:tcPr>
            <w:tcW w:w="4816" w:type="dxa"/>
            <w:shd w:val="clear" w:color="auto" w:fill="auto"/>
            <w:noWrap/>
            <w:vAlign w:val="bottom"/>
            <w:hideMark/>
          </w:tcPr>
          <w:p w14:paraId="1D2B6DB2" w14:textId="77777777" w:rsidR="0091677D" w:rsidRPr="0091677D" w:rsidRDefault="0091677D">
            <w:pPr>
              <w:rPr>
                <w:color w:val="000000"/>
                <w:sz w:val="20"/>
                <w:szCs w:val="22"/>
              </w:rPr>
            </w:pPr>
            <w:r w:rsidRPr="0091677D">
              <w:rPr>
                <w:color w:val="000000"/>
                <w:sz w:val="20"/>
                <w:szCs w:val="22"/>
              </w:rPr>
              <w:t>Levant.</w:t>
            </w:r>
          </w:p>
        </w:tc>
        <w:tc>
          <w:tcPr>
            <w:tcW w:w="542" w:type="dxa"/>
            <w:shd w:val="clear" w:color="auto" w:fill="auto"/>
            <w:noWrap/>
            <w:vAlign w:val="bottom"/>
            <w:hideMark/>
          </w:tcPr>
          <w:p w14:paraId="261C1311" w14:textId="77777777" w:rsidR="0091677D" w:rsidRPr="0091677D" w:rsidRDefault="0091677D">
            <w:pPr>
              <w:jc w:val="right"/>
              <w:rPr>
                <w:color w:val="000000"/>
                <w:szCs w:val="22"/>
              </w:rPr>
            </w:pPr>
            <w:r w:rsidRPr="0091677D">
              <w:rPr>
                <w:color w:val="000000"/>
                <w:szCs w:val="22"/>
              </w:rPr>
              <w:t>2</w:t>
            </w:r>
          </w:p>
        </w:tc>
      </w:tr>
      <w:tr w:rsidR="0091677D" w:rsidRPr="0091677D" w14:paraId="04E6790A" w14:textId="77777777" w:rsidTr="0091677D">
        <w:trPr>
          <w:trHeight w:val="300"/>
          <w:jc w:val="center"/>
        </w:trPr>
        <w:tc>
          <w:tcPr>
            <w:tcW w:w="3653" w:type="dxa"/>
            <w:shd w:val="clear" w:color="auto" w:fill="auto"/>
            <w:noWrap/>
            <w:vAlign w:val="bottom"/>
            <w:hideMark/>
          </w:tcPr>
          <w:p w14:paraId="09C1DC50" w14:textId="77777777" w:rsidR="0091677D" w:rsidRPr="0091677D" w:rsidRDefault="0091677D">
            <w:pPr>
              <w:rPr>
                <w:color w:val="000000"/>
                <w:szCs w:val="22"/>
              </w:rPr>
            </w:pPr>
            <w:r w:rsidRPr="0091677D">
              <w:rPr>
                <w:color w:val="000000"/>
                <w:szCs w:val="22"/>
              </w:rPr>
              <w:t xml:space="preserve">Mostela </w:t>
            </w:r>
          </w:p>
        </w:tc>
        <w:tc>
          <w:tcPr>
            <w:tcW w:w="4816" w:type="dxa"/>
            <w:shd w:val="clear" w:color="auto" w:fill="auto"/>
            <w:noWrap/>
            <w:vAlign w:val="bottom"/>
            <w:hideMark/>
          </w:tcPr>
          <w:p w14:paraId="6D2D9F75" w14:textId="77777777" w:rsidR="0091677D" w:rsidRPr="0091677D" w:rsidRDefault="0091677D">
            <w:pPr>
              <w:rPr>
                <w:color w:val="000000"/>
                <w:sz w:val="20"/>
                <w:szCs w:val="22"/>
              </w:rPr>
            </w:pPr>
            <w:r w:rsidRPr="0091677D">
              <w:rPr>
                <w:color w:val="000000"/>
                <w:sz w:val="20"/>
                <w:szCs w:val="22"/>
              </w:rPr>
              <w:t>Levant. y Lineal</w:t>
            </w:r>
          </w:p>
        </w:tc>
        <w:tc>
          <w:tcPr>
            <w:tcW w:w="542" w:type="dxa"/>
            <w:shd w:val="clear" w:color="auto" w:fill="auto"/>
            <w:noWrap/>
            <w:vAlign w:val="bottom"/>
            <w:hideMark/>
          </w:tcPr>
          <w:p w14:paraId="0A4B46C4" w14:textId="77777777" w:rsidR="0091677D" w:rsidRPr="0091677D" w:rsidRDefault="0091677D">
            <w:pPr>
              <w:jc w:val="right"/>
              <w:rPr>
                <w:color w:val="000000"/>
                <w:szCs w:val="22"/>
              </w:rPr>
            </w:pPr>
            <w:r w:rsidRPr="0091677D">
              <w:rPr>
                <w:color w:val="000000"/>
                <w:szCs w:val="22"/>
              </w:rPr>
              <w:t>7</w:t>
            </w:r>
          </w:p>
        </w:tc>
      </w:tr>
      <w:tr w:rsidR="0091677D" w:rsidRPr="0091677D" w14:paraId="76F38F1D" w14:textId="77777777" w:rsidTr="0091677D">
        <w:trPr>
          <w:trHeight w:val="300"/>
          <w:jc w:val="center"/>
        </w:trPr>
        <w:tc>
          <w:tcPr>
            <w:tcW w:w="3653" w:type="dxa"/>
            <w:shd w:val="clear" w:color="auto" w:fill="auto"/>
            <w:noWrap/>
            <w:vAlign w:val="bottom"/>
            <w:hideMark/>
          </w:tcPr>
          <w:p w14:paraId="18BE3214" w14:textId="77777777" w:rsidR="0091677D" w:rsidRPr="0091677D" w:rsidRDefault="0091677D">
            <w:pPr>
              <w:rPr>
                <w:color w:val="000000"/>
                <w:szCs w:val="22"/>
                <w:lang w:val="es-ES"/>
              </w:rPr>
            </w:pPr>
            <w:r w:rsidRPr="0091677D">
              <w:rPr>
                <w:color w:val="000000"/>
                <w:szCs w:val="22"/>
                <w:lang w:val="es-ES"/>
              </w:rPr>
              <w:t>Penya de la Mula I</w:t>
            </w:r>
          </w:p>
        </w:tc>
        <w:tc>
          <w:tcPr>
            <w:tcW w:w="4816" w:type="dxa"/>
            <w:shd w:val="clear" w:color="auto" w:fill="auto"/>
            <w:noWrap/>
            <w:vAlign w:val="bottom"/>
            <w:hideMark/>
          </w:tcPr>
          <w:p w14:paraId="5393DAA4" w14:textId="77777777" w:rsidR="0091677D" w:rsidRPr="0091677D" w:rsidRDefault="0091677D">
            <w:pPr>
              <w:rPr>
                <w:color w:val="000000"/>
                <w:sz w:val="20"/>
                <w:szCs w:val="22"/>
              </w:rPr>
            </w:pPr>
            <w:r w:rsidRPr="0091677D">
              <w:rPr>
                <w:color w:val="000000"/>
                <w:sz w:val="20"/>
                <w:szCs w:val="22"/>
              </w:rPr>
              <w:t xml:space="preserve">Schémat. </w:t>
            </w:r>
          </w:p>
        </w:tc>
        <w:tc>
          <w:tcPr>
            <w:tcW w:w="542" w:type="dxa"/>
            <w:shd w:val="clear" w:color="auto" w:fill="auto"/>
            <w:noWrap/>
            <w:vAlign w:val="bottom"/>
            <w:hideMark/>
          </w:tcPr>
          <w:p w14:paraId="6A37BA50" w14:textId="77777777" w:rsidR="0091677D" w:rsidRPr="0091677D" w:rsidRDefault="0091677D">
            <w:pPr>
              <w:rPr>
                <w:color w:val="000000"/>
                <w:szCs w:val="22"/>
              </w:rPr>
            </w:pPr>
            <w:r>
              <w:rPr>
                <w:color w:val="000000"/>
                <w:szCs w:val="22"/>
              </w:rPr>
              <w:t>-</w:t>
            </w:r>
          </w:p>
        </w:tc>
      </w:tr>
      <w:tr w:rsidR="0091677D" w:rsidRPr="0091677D" w14:paraId="1911D259" w14:textId="77777777" w:rsidTr="0091677D">
        <w:trPr>
          <w:trHeight w:val="300"/>
          <w:jc w:val="center"/>
        </w:trPr>
        <w:tc>
          <w:tcPr>
            <w:tcW w:w="3653" w:type="dxa"/>
            <w:shd w:val="clear" w:color="auto" w:fill="auto"/>
            <w:noWrap/>
            <w:vAlign w:val="bottom"/>
            <w:hideMark/>
          </w:tcPr>
          <w:p w14:paraId="78C635A1" w14:textId="77777777" w:rsidR="0091677D" w:rsidRPr="0091677D" w:rsidRDefault="0091677D">
            <w:pPr>
              <w:rPr>
                <w:color w:val="000000"/>
                <w:szCs w:val="22"/>
                <w:lang w:val="es-ES"/>
              </w:rPr>
            </w:pPr>
            <w:r w:rsidRPr="0091677D">
              <w:rPr>
                <w:color w:val="000000"/>
                <w:szCs w:val="22"/>
                <w:lang w:val="es-ES"/>
              </w:rPr>
              <w:t>Penya de la Mula II</w:t>
            </w:r>
          </w:p>
        </w:tc>
        <w:tc>
          <w:tcPr>
            <w:tcW w:w="4816" w:type="dxa"/>
            <w:shd w:val="clear" w:color="auto" w:fill="auto"/>
            <w:noWrap/>
            <w:vAlign w:val="bottom"/>
            <w:hideMark/>
          </w:tcPr>
          <w:p w14:paraId="6704697B" w14:textId="77777777" w:rsidR="0091677D" w:rsidRPr="0091677D" w:rsidRDefault="0091677D">
            <w:pPr>
              <w:rPr>
                <w:color w:val="000000"/>
                <w:sz w:val="20"/>
                <w:szCs w:val="22"/>
              </w:rPr>
            </w:pPr>
            <w:r w:rsidRPr="0091677D">
              <w:rPr>
                <w:color w:val="000000"/>
                <w:sz w:val="20"/>
                <w:szCs w:val="22"/>
              </w:rPr>
              <w:t>Levant. y Schémat.</w:t>
            </w:r>
          </w:p>
        </w:tc>
        <w:tc>
          <w:tcPr>
            <w:tcW w:w="542" w:type="dxa"/>
            <w:shd w:val="clear" w:color="auto" w:fill="auto"/>
            <w:noWrap/>
            <w:vAlign w:val="bottom"/>
            <w:hideMark/>
          </w:tcPr>
          <w:p w14:paraId="2F4F8799" w14:textId="77777777" w:rsidR="0091677D" w:rsidRPr="0091677D" w:rsidRDefault="0091677D">
            <w:pPr>
              <w:jc w:val="right"/>
              <w:rPr>
                <w:color w:val="000000"/>
                <w:szCs w:val="22"/>
              </w:rPr>
            </w:pPr>
            <w:r w:rsidRPr="0091677D">
              <w:rPr>
                <w:color w:val="000000"/>
                <w:szCs w:val="22"/>
              </w:rPr>
              <w:t>3</w:t>
            </w:r>
          </w:p>
        </w:tc>
      </w:tr>
      <w:tr w:rsidR="0091677D" w:rsidRPr="0091677D" w14:paraId="6069B580" w14:textId="77777777" w:rsidTr="0091677D">
        <w:trPr>
          <w:trHeight w:val="300"/>
          <w:jc w:val="center"/>
        </w:trPr>
        <w:tc>
          <w:tcPr>
            <w:tcW w:w="3653" w:type="dxa"/>
            <w:shd w:val="clear" w:color="auto" w:fill="auto"/>
            <w:noWrap/>
            <w:vAlign w:val="bottom"/>
            <w:hideMark/>
          </w:tcPr>
          <w:p w14:paraId="5BBF6B09" w14:textId="77777777" w:rsidR="0091677D" w:rsidRPr="0091677D" w:rsidRDefault="0091677D">
            <w:pPr>
              <w:rPr>
                <w:color w:val="000000"/>
                <w:szCs w:val="22"/>
              </w:rPr>
            </w:pPr>
            <w:r w:rsidRPr="0091677D">
              <w:rPr>
                <w:color w:val="000000"/>
                <w:szCs w:val="22"/>
              </w:rPr>
              <w:t xml:space="preserve">Pipa </w:t>
            </w:r>
          </w:p>
        </w:tc>
        <w:tc>
          <w:tcPr>
            <w:tcW w:w="4816" w:type="dxa"/>
            <w:shd w:val="clear" w:color="auto" w:fill="auto"/>
            <w:noWrap/>
            <w:vAlign w:val="bottom"/>
            <w:hideMark/>
          </w:tcPr>
          <w:p w14:paraId="597A15C7" w14:textId="77777777" w:rsidR="0091677D" w:rsidRPr="0091677D" w:rsidRDefault="0091677D">
            <w:pPr>
              <w:rPr>
                <w:color w:val="000000"/>
                <w:sz w:val="20"/>
                <w:szCs w:val="22"/>
              </w:rPr>
            </w:pPr>
            <w:r w:rsidRPr="0091677D">
              <w:rPr>
                <w:color w:val="000000"/>
                <w:sz w:val="20"/>
                <w:szCs w:val="22"/>
              </w:rPr>
              <w:t>Schémat.</w:t>
            </w:r>
          </w:p>
        </w:tc>
        <w:tc>
          <w:tcPr>
            <w:tcW w:w="542" w:type="dxa"/>
            <w:shd w:val="clear" w:color="auto" w:fill="auto"/>
            <w:noWrap/>
            <w:vAlign w:val="bottom"/>
            <w:hideMark/>
          </w:tcPr>
          <w:p w14:paraId="3BA26782" w14:textId="77777777" w:rsidR="0091677D" w:rsidRPr="0091677D" w:rsidRDefault="0091677D">
            <w:pPr>
              <w:jc w:val="right"/>
              <w:rPr>
                <w:color w:val="000000"/>
                <w:szCs w:val="22"/>
              </w:rPr>
            </w:pPr>
            <w:r w:rsidRPr="0091677D">
              <w:rPr>
                <w:color w:val="000000"/>
                <w:szCs w:val="22"/>
              </w:rPr>
              <w:t>11</w:t>
            </w:r>
          </w:p>
        </w:tc>
      </w:tr>
      <w:tr w:rsidR="0091677D" w:rsidRPr="0091677D" w14:paraId="5EFA548C" w14:textId="77777777" w:rsidTr="0091677D">
        <w:trPr>
          <w:trHeight w:val="300"/>
          <w:jc w:val="center"/>
        </w:trPr>
        <w:tc>
          <w:tcPr>
            <w:tcW w:w="3653" w:type="dxa"/>
            <w:shd w:val="clear" w:color="auto" w:fill="auto"/>
            <w:noWrap/>
            <w:vAlign w:val="bottom"/>
            <w:hideMark/>
          </w:tcPr>
          <w:p w14:paraId="5264D015" w14:textId="77777777" w:rsidR="0091677D" w:rsidRPr="0091677D" w:rsidRDefault="0091677D">
            <w:pPr>
              <w:rPr>
                <w:color w:val="000000"/>
                <w:szCs w:val="22"/>
              </w:rPr>
            </w:pPr>
            <w:r w:rsidRPr="0091677D">
              <w:rPr>
                <w:color w:val="000000"/>
                <w:szCs w:val="22"/>
              </w:rPr>
              <w:t>Pou de Nosca II</w:t>
            </w:r>
          </w:p>
        </w:tc>
        <w:tc>
          <w:tcPr>
            <w:tcW w:w="4816" w:type="dxa"/>
            <w:shd w:val="clear" w:color="auto" w:fill="auto"/>
            <w:noWrap/>
            <w:vAlign w:val="bottom"/>
            <w:hideMark/>
          </w:tcPr>
          <w:p w14:paraId="008F94A4" w14:textId="77777777" w:rsidR="0091677D" w:rsidRPr="0091677D" w:rsidRDefault="0091677D">
            <w:pPr>
              <w:rPr>
                <w:color w:val="000000"/>
                <w:sz w:val="20"/>
                <w:szCs w:val="22"/>
              </w:rPr>
            </w:pPr>
            <w:r w:rsidRPr="0091677D">
              <w:rPr>
                <w:color w:val="000000"/>
                <w:sz w:val="20"/>
                <w:szCs w:val="22"/>
              </w:rPr>
              <w:t>Levant.</w:t>
            </w:r>
          </w:p>
        </w:tc>
        <w:tc>
          <w:tcPr>
            <w:tcW w:w="542" w:type="dxa"/>
            <w:shd w:val="clear" w:color="auto" w:fill="auto"/>
            <w:noWrap/>
            <w:vAlign w:val="bottom"/>
            <w:hideMark/>
          </w:tcPr>
          <w:p w14:paraId="1F461758" w14:textId="77777777" w:rsidR="0091677D" w:rsidRPr="0091677D" w:rsidRDefault="0091677D">
            <w:pPr>
              <w:jc w:val="right"/>
              <w:rPr>
                <w:color w:val="000000"/>
                <w:szCs w:val="22"/>
              </w:rPr>
            </w:pPr>
            <w:r w:rsidRPr="0091677D">
              <w:rPr>
                <w:color w:val="000000"/>
                <w:szCs w:val="22"/>
              </w:rPr>
              <w:t>6</w:t>
            </w:r>
          </w:p>
        </w:tc>
      </w:tr>
      <w:tr w:rsidR="0091677D" w:rsidRPr="0091677D" w14:paraId="25BEA1B2" w14:textId="77777777" w:rsidTr="0091677D">
        <w:trPr>
          <w:trHeight w:val="300"/>
          <w:jc w:val="center"/>
        </w:trPr>
        <w:tc>
          <w:tcPr>
            <w:tcW w:w="3653" w:type="dxa"/>
            <w:shd w:val="clear" w:color="auto" w:fill="auto"/>
            <w:noWrap/>
            <w:vAlign w:val="bottom"/>
            <w:hideMark/>
          </w:tcPr>
          <w:p w14:paraId="448A7270" w14:textId="77777777" w:rsidR="0091677D" w:rsidRPr="0091677D" w:rsidRDefault="0091677D">
            <w:pPr>
              <w:rPr>
                <w:color w:val="000000"/>
                <w:szCs w:val="22"/>
                <w:lang w:val="es-ES"/>
              </w:rPr>
            </w:pPr>
            <w:r w:rsidRPr="0091677D">
              <w:rPr>
                <w:color w:val="000000"/>
                <w:szCs w:val="22"/>
                <w:lang w:val="es-ES"/>
              </w:rPr>
              <w:t>Povàs o del Barranc del Quarto I</w:t>
            </w:r>
          </w:p>
        </w:tc>
        <w:tc>
          <w:tcPr>
            <w:tcW w:w="4816" w:type="dxa"/>
            <w:shd w:val="clear" w:color="auto" w:fill="auto"/>
            <w:noWrap/>
            <w:vAlign w:val="bottom"/>
            <w:hideMark/>
          </w:tcPr>
          <w:p w14:paraId="0E550051" w14:textId="77777777" w:rsidR="0091677D" w:rsidRPr="0091677D" w:rsidRDefault="0091677D">
            <w:pPr>
              <w:rPr>
                <w:color w:val="000000"/>
                <w:sz w:val="20"/>
                <w:szCs w:val="22"/>
              </w:rPr>
            </w:pPr>
            <w:r w:rsidRPr="0091677D">
              <w:rPr>
                <w:color w:val="000000"/>
                <w:sz w:val="20"/>
                <w:szCs w:val="22"/>
              </w:rPr>
              <w:t>Levant., Lineal e Histórico</w:t>
            </w:r>
          </w:p>
        </w:tc>
        <w:tc>
          <w:tcPr>
            <w:tcW w:w="542" w:type="dxa"/>
            <w:shd w:val="clear" w:color="auto" w:fill="auto"/>
            <w:noWrap/>
            <w:vAlign w:val="bottom"/>
            <w:hideMark/>
          </w:tcPr>
          <w:p w14:paraId="6DF9DDCB" w14:textId="77777777" w:rsidR="0091677D" w:rsidRPr="0091677D" w:rsidRDefault="0091677D">
            <w:pPr>
              <w:jc w:val="right"/>
              <w:rPr>
                <w:color w:val="000000"/>
                <w:szCs w:val="22"/>
              </w:rPr>
            </w:pPr>
            <w:r w:rsidRPr="0091677D">
              <w:rPr>
                <w:color w:val="000000"/>
                <w:szCs w:val="22"/>
              </w:rPr>
              <w:t>4</w:t>
            </w:r>
          </w:p>
        </w:tc>
      </w:tr>
      <w:tr w:rsidR="0091677D" w:rsidRPr="0091677D" w14:paraId="6AD438A8" w14:textId="77777777" w:rsidTr="0091677D">
        <w:trPr>
          <w:trHeight w:val="300"/>
          <w:jc w:val="center"/>
        </w:trPr>
        <w:tc>
          <w:tcPr>
            <w:tcW w:w="3653" w:type="dxa"/>
            <w:shd w:val="clear" w:color="auto" w:fill="auto"/>
            <w:noWrap/>
            <w:vAlign w:val="bottom"/>
            <w:hideMark/>
          </w:tcPr>
          <w:p w14:paraId="1D4DE157" w14:textId="77777777" w:rsidR="0091677D" w:rsidRPr="0091677D" w:rsidRDefault="0091677D">
            <w:pPr>
              <w:rPr>
                <w:color w:val="000000"/>
                <w:szCs w:val="22"/>
              </w:rPr>
            </w:pPr>
            <w:r w:rsidRPr="0091677D">
              <w:rPr>
                <w:color w:val="000000"/>
                <w:szCs w:val="22"/>
              </w:rPr>
              <w:t xml:space="preserve">Puntal </w:t>
            </w:r>
          </w:p>
        </w:tc>
        <w:tc>
          <w:tcPr>
            <w:tcW w:w="4816" w:type="dxa"/>
            <w:shd w:val="clear" w:color="auto" w:fill="auto"/>
            <w:noWrap/>
            <w:vAlign w:val="bottom"/>
            <w:hideMark/>
          </w:tcPr>
          <w:p w14:paraId="4FCA7882" w14:textId="77777777" w:rsidR="0091677D" w:rsidRPr="0032190F" w:rsidRDefault="0091677D">
            <w:pPr>
              <w:rPr>
                <w:color w:val="000000"/>
                <w:sz w:val="20"/>
                <w:szCs w:val="22"/>
                <w:lang w:val="fr-FR"/>
              </w:rPr>
            </w:pPr>
            <w:r w:rsidRPr="0032190F">
              <w:rPr>
                <w:color w:val="000000"/>
                <w:sz w:val="20"/>
                <w:szCs w:val="22"/>
                <w:lang w:val="fr-FR"/>
              </w:rPr>
              <w:t>Levant., Centelles, CMR, Lineal y Schémat.</w:t>
            </w:r>
          </w:p>
        </w:tc>
        <w:tc>
          <w:tcPr>
            <w:tcW w:w="542" w:type="dxa"/>
            <w:shd w:val="clear" w:color="auto" w:fill="auto"/>
            <w:noWrap/>
            <w:vAlign w:val="bottom"/>
            <w:hideMark/>
          </w:tcPr>
          <w:p w14:paraId="257DEC05" w14:textId="77777777" w:rsidR="0091677D" w:rsidRPr="0091677D" w:rsidRDefault="0091677D">
            <w:pPr>
              <w:jc w:val="right"/>
              <w:rPr>
                <w:color w:val="000000"/>
                <w:szCs w:val="22"/>
              </w:rPr>
            </w:pPr>
            <w:r w:rsidRPr="0091677D">
              <w:rPr>
                <w:color w:val="000000"/>
                <w:szCs w:val="22"/>
              </w:rPr>
              <w:t>37</w:t>
            </w:r>
          </w:p>
        </w:tc>
      </w:tr>
      <w:tr w:rsidR="0091677D" w:rsidRPr="0091677D" w14:paraId="7845AB17" w14:textId="77777777" w:rsidTr="0091677D">
        <w:trPr>
          <w:trHeight w:val="300"/>
          <w:jc w:val="center"/>
        </w:trPr>
        <w:tc>
          <w:tcPr>
            <w:tcW w:w="3653" w:type="dxa"/>
            <w:shd w:val="clear" w:color="auto" w:fill="auto"/>
            <w:noWrap/>
            <w:vAlign w:val="bottom"/>
            <w:hideMark/>
          </w:tcPr>
          <w:p w14:paraId="6A8E71C0" w14:textId="77777777" w:rsidR="0091677D" w:rsidRPr="0091677D" w:rsidRDefault="0091677D">
            <w:pPr>
              <w:rPr>
                <w:color w:val="000000"/>
                <w:szCs w:val="22"/>
                <w:lang w:val="es-ES"/>
              </w:rPr>
            </w:pPr>
            <w:r w:rsidRPr="0091677D">
              <w:rPr>
                <w:color w:val="000000"/>
                <w:szCs w:val="22"/>
                <w:lang w:val="es-ES"/>
              </w:rPr>
              <w:t>Rambla de la Morellana I</w:t>
            </w:r>
          </w:p>
        </w:tc>
        <w:tc>
          <w:tcPr>
            <w:tcW w:w="4816" w:type="dxa"/>
            <w:shd w:val="clear" w:color="auto" w:fill="auto"/>
            <w:noWrap/>
            <w:vAlign w:val="bottom"/>
            <w:hideMark/>
          </w:tcPr>
          <w:p w14:paraId="75AEC22A" w14:textId="77777777" w:rsidR="0091677D" w:rsidRPr="0091677D" w:rsidRDefault="0091677D">
            <w:pPr>
              <w:rPr>
                <w:color w:val="000000"/>
                <w:sz w:val="20"/>
                <w:szCs w:val="22"/>
              </w:rPr>
            </w:pPr>
            <w:r w:rsidRPr="0091677D">
              <w:rPr>
                <w:color w:val="000000"/>
                <w:sz w:val="20"/>
                <w:szCs w:val="22"/>
              </w:rPr>
              <w:t>Levant.</w:t>
            </w:r>
          </w:p>
        </w:tc>
        <w:tc>
          <w:tcPr>
            <w:tcW w:w="542" w:type="dxa"/>
            <w:shd w:val="clear" w:color="auto" w:fill="auto"/>
            <w:noWrap/>
            <w:vAlign w:val="bottom"/>
            <w:hideMark/>
          </w:tcPr>
          <w:p w14:paraId="4C5BC948" w14:textId="77777777" w:rsidR="0091677D" w:rsidRPr="0091677D" w:rsidRDefault="0091677D">
            <w:pPr>
              <w:jc w:val="right"/>
              <w:rPr>
                <w:color w:val="000000"/>
                <w:szCs w:val="22"/>
              </w:rPr>
            </w:pPr>
            <w:r w:rsidRPr="0091677D">
              <w:rPr>
                <w:color w:val="000000"/>
                <w:szCs w:val="22"/>
              </w:rPr>
              <w:t>5</w:t>
            </w:r>
          </w:p>
        </w:tc>
      </w:tr>
      <w:tr w:rsidR="0091677D" w:rsidRPr="0091677D" w14:paraId="75B641FE" w14:textId="77777777" w:rsidTr="0091677D">
        <w:trPr>
          <w:trHeight w:val="300"/>
          <w:jc w:val="center"/>
        </w:trPr>
        <w:tc>
          <w:tcPr>
            <w:tcW w:w="3653" w:type="dxa"/>
            <w:shd w:val="clear" w:color="auto" w:fill="auto"/>
            <w:noWrap/>
            <w:vAlign w:val="bottom"/>
            <w:hideMark/>
          </w:tcPr>
          <w:p w14:paraId="23C18CB1" w14:textId="77777777" w:rsidR="0091677D" w:rsidRPr="0091677D" w:rsidRDefault="0091677D">
            <w:pPr>
              <w:rPr>
                <w:color w:val="000000"/>
                <w:szCs w:val="22"/>
                <w:lang w:val="es-ES"/>
              </w:rPr>
            </w:pPr>
            <w:r w:rsidRPr="0091677D">
              <w:rPr>
                <w:color w:val="000000"/>
                <w:szCs w:val="22"/>
                <w:lang w:val="es-ES"/>
              </w:rPr>
              <w:t>Rambla de la Morellana II</w:t>
            </w:r>
          </w:p>
        </w:tc>
        <w:tc>
          <w:tcPr>
            <w:tcW w:w="4816" w:type="dxa"/>
            <w:shd w:val="clear" w:color="auto" w:fill="auto"/>
            <w:noWrap/>
            <w:vAlign w:val="bottom"/>
            <w:hideMark/>
          </w:tcPr>
          <w:p w14:paraId="533F152D" w14:textId="77777777" w:rsidR="0091677D" w:rsidRPr="0091677D" w:rsidRDefault="0091677D">
            <w:pPr>
              <w:rPr>
                <w:color w:val="000000"/>
                <w:sz w:val="20"/>
                <w:szCs w:val="22"/>
              </w:rPr>
            </w:pPr>
            <w:r w:rsidRPr="0091677D">
              <w:rPr>
                <w:color w:val="000000"/>
                <w:sz w:val="20"/>
                <w:szCs w:val="22"/>
              </w:rPr>
              <w:t xml:space="preserve">Schémat. </w:t>
            </w:r>
          </w:p>
        </w:tc>
        <w:tc>
          <w:tcPr>
            <w:tcW w:w="542" w:type="dxa"/>
            <w:shd w:val="clear" w:color="auto" w:fill="auto"/>
            <w:noWrap/>
            <w:vAlign w:val="bottom"/>
            <w:hideMark/>
          </w:tcPr>
          <w:p w14:paraId="361C4600" w14:textId="77777777" w:rsidR="0091677D" w:rsidRPr="0091677D" w:rsidRDefault="0091677D">
            <w:pPr>
              <w:rPr>
                <w:color w:val="000000"/>
                <w:szCs w:val="22"/>
              </w:rPr>
            </w:pPr>
            <w:r>
              <w:rPr>
                <w:color w:val="000000"/>
                <w:szCs w:val="22"/>
              </w:rPr>
              <w:t>-</w:t>
            </w:r>
          </w:p>
        </w:tc>
      </w:tr>
      <w:tr w:rsidR="0091677D" w:rsidRPr="0091677D" w14:paraId="1A6DB751" w14:textId="77777777" w:rsidTr="0091677D">
        <w:trPr>
          <w:trHeight w:val="300"/>
          <w:jc w:val="center"/>
        </w:trPr>
        <w:tc>
          <w:tcPr>
            <w:tcW w:w="3653" w:type="dxa"/>
            <w:shd w:val="clear" w:color="auto" w:fill="auto"/>
            <w:noWrap/>
            <w:vAlign w:val="bottom"/>
            <w:hideMark/>
          </w:tcPr>
          <w:p w14:paraId="6C0E9EDD" w14:textId="77777777" w:rsidR="0091677D" w:rsidRPr="0091677D" w:rsidRDefault="0091677D">
            <w:pPr>
              <w:rPr>
                <w:color w:val="000000"/>
                <w:szCs w:val="22"/>
              </w:rPr>
            </w:pPr>
            <w:r w:rsidRPr="0091677D">
              <w:rPr>
                <w:color w:val="000000"/>
                <w:szCs w:val="22"/>
              </w:rPr>
              <w:t xml:space="preserve">Ribassals o del Civil </w:t>
            </w:r>
          </w:p>
        </w:tc>
        <w:tc>
          <w:tcPr>
            <w:tcW w:w="4816" w:type="dxa"/>
            <w:shd w:val="clear" w:color="auto" w:fill="auto"/>
            <w:noWrap/>
            <w:vAlign w:val="bottom"/>
            <w:hideMark/>
          </w:tcPr>
          <w:p w14:paraId="07F16C37" w14:textId="77777777" w:rsidR="0091677D" w:rsidRPr="0091677D" w:rsidRDefault="0091677D">
            <w:pPr>
              <w:rPr>
                <w:color w:val="000000"/>
                <w:sz w:val="20"/>
                <w:szCs w:val="22"/>
                <w:lang w:val="es-ES"/>
              </w:rPr>
            </w:pPr>
            <w:r w:rsidRPr="0091677D">
              <w:rPr>
                <w:color w:val="000000"/>
                <w:sz w:val="20"/>
                <w:szCs w:val="22"/>
                <w:lang w:val="es-ES"/>
              </w:rPr>
              <w:t xml:space="preserve">Levant., Civil, Lineal y Schémat. </w:t>
            </w:r>
          </w:p>
        </w:tc>
        <w:tc>
          <w:tcPr>
            <w:tcW w:w="542" w:type="dxa"/>
            <w:shd w:val="clear" w:color="auto" w:fill="auto"/>
            <w:noWrap/>
            <w:vAlign w:val="bottom"/>
            <w:hideMark/>
          </w:tcPr>
          <w:p w14:paraId="53D12B0F" w14:textId="77777777" w:rsidR="0091677D" w:rsidRPr="0091677D" w:rsidRDefault="0091677D">
            <w:pPr>
              <w:rPr>
                <w:color w:val="000000"/>
                <w:szCs w:val="22"/>
                <w:lang w:val="es-ES"/>
              </w:rPr>
            </w:pPr>
            <w:r>
              <w:rPr>
                <w:color w:val="000000"/>
                <w:szCs w:val="22"/>
                <w:lang w:val="es-ES"/>
              </w:rPr>
              <w:t>-</w:t>
            </w:r>
          </w:p>
        </w:tc>
      </w:tr>
      <w:tr w:rsidR="0091677D" w:rsidRPr="0091677D" w14:paraId="21229964" w14:textId="77777777" w:rsidTr="0091677D">
        <w:trPr>
          <w:trHeight w:val="300"/>
          <w:jc w:val="center"/>
        </w:trPr>
        <w:tc>
          <w:tcPr>
            <w:tcW w:w="3653" w:type="dxa"/>
            <w:shd w:val="clear" w:color="auto" w:fill="auto"/>
            <w:noWrap/>
            <w:vAlign w:val="bottom"/>
            <w:hideMark/>
          </w:tcPr>
          <w:p w14:paraId="7E1E623C" w14:textId="77777777" w:rsidR="0091677D" w:rsidRPr="0091677D" w:rsidRDefault="0091677D">
            <w:pPr>
              <w:rPr>
                <w:color w:val="000000"/>
                <w:szCs w:val="22"/>
              </w:rPr>
            </w:pPr>
            <w:r w:rsidRPr="0091677D">
              <w:rPr>
                <w:color w:val="000000"/>
                <w:szCs w:val="22"/>
              </w:rPr>
              <w:t xml:space="preserve">Roca del Migdia </w:t>
            </w:r>
          </w:p>
        </w:tc>
        <w:tc>
          <w:tcPr>
            <w:tcW w:w="4816" w:type="dxa"/>
            <w:shd w:val="clear" w:color="auto" w:fill="auto"/>
            <w:noWrap/>
            <w:vAlign w:val="bottom"/>
            <w:hideMark/>
          </w:tcPr>
          <w:p w14:paraId="6EAB8065" w14:textId="77777777" w:rsidR="0091677D" w:rsidRPr="0091677D" w:rsidRDefault="0091677D">
            <w:pPr>
              <w:rPr>
                <w:color w:val="000000"/>
                <w:sz w:val="20"/>
                <w:szCs w:val="22"/>
              </w:rPr>
            </w:pPr>
            <w:r w:rsidRPr="0091677D">
              <w:rPr>
                <w:color w:val="000000"/>
                <w:sz w:val="20"/>
                <w:szCs w:val="22"/>
              </w:rPr>
              <w:t>Levant.</w:t>
            </w:r>
          </w:p>
        </w:tc>
        <w:tc>
          <w:tcPr>
            <w:tcW w:w="542" w:type="dxa"/>
            <w:shd w:val="clear" w:color="auto" w:fill="auto"/>
            <w:noWrap/>
            <w:vAlign w:val="bottom"/>
            <w:hideMark/>
          </w:tcPr>
          <w:p w14:paraId="44699269" w14:textId="77777777" w:rsidR="0091677D" w:rsidRPr="0091677D" w:rsidRDefault="0091677D">
            <w:pPr>
              <w:jc w:val="right"/>
              <w:rPr>
                <w:color w:val="000000"/>
                <w:szCs w:val="22"/>
              </w:rPr>
            </w:pPr>
            <w:r w:rsidRPr="0091677D">
              <w:rPr>
                <w:color w:val="000000"/>
                <w:szCs w:val="22"/>
              </w:rPr>
              <w:t>5</w:t>
            </w:r>
          </w:p>
        </w:tc>
      </w:tr>
      <w:tr w:rsidR="0091677D" w:rsidRPr="0091677D" w14:paraId="722D46F5" w14:textId="77777777" w:rsidTr="0091677D">
        <w:trPr>
          <w:trHeight w:val="300"/>
          <w:jc w:val="center"/>
        </w:trPr>
        <w:tc>
          <w:tcPr>
            <w:tcW w:w="3653" w:type="dxa"/>
            <w:shd w:val="clear" w:color="auto" w:fill="auto"/>
            <w:noWrap/>
            <w:vAlign w:val="bottom"/>
            <w:hideMark/>
          </w:tcPr>
          <w:p w14:paraId="47636399" w14:textId="77777777" w:rsidR="0091677D" w:rsidRPr="0091677D" w:rsidRDefault="0091677D">
            <w:pPr>
              <w:rPr>
                <w:color w:val="000000"/>
                <w:szCs w:val="22"/>
              </w:rPr>
            </w:pPr>
            <w:r w:rsidRPr="0091677D">
              <w:rPr>
                <w:color w:val="000000"/>
                <w:szCs w:val="22"/>
              </w:rPr>
              <w:t xml:space="preserve">Roca dels Ermitans.  </w:t>
            </w:r>
          </w:p>
        </w:tc>
        <w:tc>
          <w:tcPr>
            <w:tcW w:w="4816" w:type="dxa"/>
            <w:shd w:val="clear" w:color="auto" w:fill="auto"/>
            <w:noWrap/>
            <w:vAlign w:val="bottom"/>
            <w:hideMark/>
          </w:tcPr>
          <w:p w14:paraId="4AF0CF5B" w14:textId="77777777" w:rsidR="0091677D" w:rsidRPr="0091677D" w:rsidRDefault="0091677D">
            <w:pPr>
              <w:rPr>
                <w:color w:val="000000"/>
                <w:sz w:val="20"/>
                <w:szCs w:val="22"/>
              </w:rPr>
            </w:pPr>
            <w:r w:rsidRPr="0091677D">
              <w:rPr>
                <w:color w:val="000000"/>
                <w:sz w:val="20"/>
                <w:szCs w:val="22"/>
              </w:rPr>
              <w:t>Levant. e Histórico</w:t>
            </w:r>
          </w:p>
        </w:tc>
        <w:tc>
          <w:tcPr>
            <w:tcW w:w="542" w:type="dxa"/>
            <w:shd w:val="clear" w:color="auto" w:fill="auto"/>
            <w:noWrap/>
            <w:vAlign w:val="bottom"/>
            <w:hideMark/>
          </w:tcPr>
          <w:p w14:paraId="134FA9AE" w14:textId="77777777" w:rsidR="0091677D" w:rsidRPr="0091677D" w:rsidRDefault="0091677D">
            <w:pPr>
              <w:jc w:val="right"/>
              <w:rPr>
                <w:color w:val="000000"/>
                <w:szCs w:val="22"/>
              </w:rPr>
            </w:pPr>
            <w:r w:rsidRPr="0091677D">
              <w:rPr>
                <w:color w:val="000000"/>
                <w:szCs w:val="22"/>
              </w:rPr>
              <w:t>5</w:t>
            </w:r>
          </w:p>
        </w:tc>
      </w:tr>
      <w:tr w:rsidR="0091677D" w:rsidRPr="0091677D" w14:paraId="1B07D77C" w14:textId="77777777" w:rsidTr="0091677D">
        <w:trPr>
          <w:trHeight w:val="300"/>
          <w:jc w:val="center"/>
        </w:trPr>
        <w:tc>
          <w:tcPr>
            <w:tcW w:w="3653" w:type="dxa"/>
            <w:shd w:val="clear" w:color="auto" w:fill="auto"/>
            <w:noWrap/>
            <w:vAlign w:val="bottom"/>
            <w:hideMark/>
          </w:tcPr>
          <w:p w14:paraId="4E082189" w14:textId="77777777" w:rsidR="0091677D" w:rsidRPr="0091677D" w:rsidRDefault="0091677D">
            <w:pPr>
              <w:rPr>
                <w:color w:val="000000"/>
                <w:szCs w:val="22"/>
              </w:rPr>
            </w:pPr>
            <w:r w:rsidRPr="0091677D">
              <w:rPr>
                <w:color w:val="000000"/>
                <w:szCs w:val="22"/>
              </w:rPr>
              <w:t xml:space="preserve">Roca dels Ermitans. I </w:t>
            </w:r>
          </w:p>
        </w:tc>
        <w:tc>
          <w:tcPr>
            <w:tcW w:w="4816" w:type="dxa"/>
            <w:shd w:val="clear" w:color="auto" w:fill="auto"/>
            <w:noWrap/>
            <w:vAlign w:val="bottom"/>
            <w:hideMark/>
          </w:tcPr>
          <w:p w14:paraId="28FB5A6A" w14:textId="77777777" w:rsidR="0091677D" w:rsidRPr="0091677D" w:rsidRDefault="0091677D">
            <w:pPr>
              <w:rPr>
                <w:color w:val="000000"/>
                <w:sz w:val="20"/>
                <w:szCs w:val="22"/>
                <w:lang w:val="es-ES"/>
              </w:rPr>
            </w:pPr>
            <w:r w:rsidRPr="0091677D">
              <w:rPr>
                <w:color w:val="000000"/>
                <w:sz w:val="20"/>
                <w:szCs w:val="22"/>
                <w:lang w:val="es-ES"/>
              </w:rPr>
              <w:t>Levant., Centelles, Schémat. e Histórico</w:t>
            </w:r>
          </w:p>
        </w:tc>
        <w:tc>
          <w:tcPr>
            <w:tcW w:w="542" w:type="dxa"/>
            <w:shd w:val="clear" w:color="auto" w:fill="auto"/>
            <w:noWrap/>
            <w:vAlign w:val="bottom"/>
            <w:hideMark/>
          </w:tcPr>
          <w:p w14:paraId="4DC85F96" w14:textId="77777777" w:rsidR="0091677D" w:rsidRPr="0091677D" w:rsidRDefault="0091677D">
            <w:pPr>
              <w:jc w:val="right"/>
              <w:rPr>
                <w:color w:val="000000"/>
                <w:szCs w:val="22"/>
              </w:rPr>
            </w:pPr>
            <w:r w:rsidRPr="0091677D">
              <w:rPr>
                <w:color w:val="000000"/>
                <w:szCs w:val="22"/>
              </w:rPr>
              <w:t>13</w:t>
            </w:r>
          </w:p>
        </w:tc>
      </w:tr>
      <w:tr w:rsidR="0091677D" w:rsidRPr="0091677D" w14:paraId="73BFFCD4" w14:textId="77777777" w:rsidTr="0091677D">
        <w:trPr>
          <w:trHeight w:val="300"/>
          <w:jc w:val="center"/>
        </w:trPr>
        <w:tc>
          <w:tcPr>
            <w:tcW w:w="3653" w:type="dxa"/>
            <w:shd w:val="clear" w:color="auto" w:fill="auto"/>
            <w:noWrap/>
            <w:vAlign w:val="bottom"/>
            <w:hideMark/>
          </w:tcPr>
          <w:p w14:paraId="16E2694C" w14:textId="77777777" w:rsidR="0091677D" w:rsidRPr="0091677D" w:rsidRDefault="0091677D">
            <w:pPr>
              <w:rPr>
                <w:color w:val="000000"/>
                <w:szCs w:val="22"/>
              </w:rPr>
            </w:pPr>
            <w:r w:rsidRPr="0091677D">
              <w:rPr>
                <w:color w:val="000000"/>
                <w:szCs w:val="22"/>
              </w:rPr>
              <w:t xml:space="preserve">Roja </w:t>
            </w:r>
          </w:p>
        </w:tc>
        <w:tc>
          <w:tcPr>
            <w:tcW w:w="4816" w:type="dxa"/>
            <w:shd w:val="clear" w:color="auto" w:fill="auto"/>
            <w:noWrap/>
            <w:vAlign w:val="bottom"/>
            <w:hideMark/>
          </w:tcPr>
          <w:p w14:paraId="06EE3366" w14:textId="77777777" w:rsidR="0091677D" w:rsidRPr="0091677D" w:rsidRDefault="0091677D">
            <w:pPr>
              <w:rPr>
                <w:color w:val="000000"/>
                <w:sz w:val="20"/>
                <w:szCs w:val="22"/>
              </w:rPr>
            </w:pPr>
            <w:r w:rsidRPr="0091677D">
              <w:rPr>
                <w:color w:val="000000"/>
                <w:sz w:val="20"/>
                <w:szCs w:val="22"/>
              </w:rPr>
              <w:t>Levant. e Histórico</w:t>
            </w:r>
          </w:p>
        </w:tc>
        <w:tc>
          <w:tcPr>
            <w:tcW w:w="542" w:type="dxa"/>
            <w:shd w:val="clear" w:color="auto" w:fill="auto"/>
            <w:noWrap/>
            <w:vAlign w:val="bottom"/>
            <w:hideMark/>
          </w:tcPr>
          <w:p w14:paraId="7B3678AA" w14:textId="77777777" w:rsidR="0091677D" w:rsidRPr="0091677D" w:rsidRDefault="0091677D">
            <w:pPr>
              <w:jc w:val="right"/>
              <w:rPr>
                <w:color w:val="000000"/>
                <w:szCs w:val="22"/>
              </w:rPr>
            </w:pPr>
            <w:r w:rsidRPr="0091677D">
              <w:rPr>
                <w:color w:val="000000"/>
                <w:szCs w:val="22"/>
              </w:rPr>
              <w:t>8</w:t>
            </w:r>
          </w:p>
        </w:tc>
      </w:tr>
      <w:tr w:rsidR="0091677D" w:rsidRPr="0091677D" w14:paraId="55826E92" w14:textId="77777777" w:rsidTr="0091677D">
        <w:trPr>
          <w:trHeight w:val="300"/>
          <w:jc w:val="center"/>
        </w:trPr>
        <w:tc>
          <w:tcPr>
            <w:tcW w:w="3653" w:type="dxa"/>
            <w:shd w:val="clear" w:color="auto" w:fill="auto"/>
            <w:noWrap/>
            <w:vAlign w:val="bottom"/>
            <w:hideMark/>
          </w:tcPr>
          <w:p w14:paraId="27534096" w14:textId="77777777" w:rsidR="0091677D" w:rsidRPr="0091677D" w:rsidRDefault="0091677D">
            <w:pPr>
              <w:rPr>
                <w:color w:val="000000"/>
                <w:szCs w:val="22"/>
              </w:rPr>
            </w:pPr>
            <w:r w:rsidRPr="0091677D">
              <w:rPr>
                <w:color w:val="000000"/>
                <w:szCs w:val="22"/>
              </w:rPr>
              <w:t xml:space="preserve">Rull </w:t>
            </w:r>
          </w:p>
        </w:tc>
        <w:tc>
          <w:tcPr>
            <w:tcW w:w="4816" w:type="dxa"/>
            <w:shd w:val="clear" w:color="auto" w:fill="auto"/>
            <w:noWrap/>
            <w:vAlign w:val="bottom"/>
            <w:hideMark/>
          </w:tcPr>
          <w:p w14:paraId="3FE17FCD" w14:textId="77777777" w:rsidR="0091677D" w:rsidRPr="0091677D" w:rsidRDefault="0091677D">
            <w:pPr>
              <w:rPr>
                <w:color w:val="000000"/>
                <w:sz w:val="20"/>
                <w:szCs w:val="22"/>
              </w:rPr>
            </w:pPr>
            <w:r w:rsidRPr="0091677D">
              <w:rPr>
                <w:color w:val="000000"/>
                <w:sz w:val="20"/>
                <w:szCs w:val="22"/>
              </w:rPr>
              <w:t>Levant. y CMR</w:t>
            </w:r>
          </w:p>
        </w:tc>
        <w:tc>
          <w:tcPr>
            <w:tcW w:w="542" w:type="dxa"/>
            <w:shd w:val="clear" w:color="auto" w:fill="auto"/>
            <w:noWrap/>
            <w:vAlign w:val="bottom"/>
            <w:hideMark/>
          </w:tcPr>
          <w:p w14:paraId="48F0B5FC" w14:textId="77777777" w:rsidR="0091677D" w:rsidRPr="0091677D" w:rsidRDefault="0091677D">
            <w:pPr>
              <w:jc w:val="right"/>
              <w:rPr>
                <w:color w:val="000000"/>
                <w:szCs w:val="22"/>
              </w:rPr>
            </w:pPr>
            <w:r w:rsidRPr="0091677D">
              <w:rPr>
                <w:color w:val="000000"/>
                <w:szCs w:val="22"/>
              </w:rPr>
              <w:t>12</w:t>
            </w:r>
          </w:p>
        </w:tc>
      </w:tr>
      <w:tr w:rsidR="0091677D" w:rsidRPr="002C1885" w14:paraId="13731756" w14:textId="77777777" w:rsidTr="0091677D">
        <w:trPr>
          <w:gridAfter w:val="1"/>
          <w:wAfter w:w="542" w:type="dxa"/>
          <w:trHeight w:val="300"/>
          <w:jc w:val="center"/>
        </w:trPr>
        <w:tc>
          <w:tcPr>
            <w:tcW w:w="3653" w:type="dxa"/>
            <w:shd w:val="clear" w:color="auto" w:fill="auto"/>
            <w:noWrap/>
            <w:vAlign w:val="bottom"/>
            <w:hideMark/>
          </w:tcPr>
          <w:p w14:paraId="07D8B1B5" w14:textId="19E6186E" w:rsidR="0091677D" w:rsidRPr="0091677D" w:rsidRDefault="00000000">
            <w:pPr>
              <w:rPr>
                <w:color w:val="000000"/>
                <w:szCs w:val="22"/>
              </w:rPr>
            </w:pPr>
            <w:hyperlink r:id="rId2820" w:anchor="Sit_Saltadora" w:history="1">
              <w:r w:rsidR="0091677D" w:rsidRPr="00462164">
                <w:rPr>
                  <w:rStyle w:val="Hyperlink"/>
                  <w:szCs w:val="22"/>
                </w:rPr>
                <w:t>Saltadora</w:t>
              </w:r>
            </w:hyperlink>
            <w:r w:rsidR="0091677D" w:rsidRPr="0091677D">
              <w:rPr>
                <w:color w:val="000000"/>
                <w:szCs w:val="22"/>
              </w:rPr>
              <w:t xml:space="preserve"> </w:t>
            </w:r>
          </w:p>
        </w:tc>
        <w:tc>
          <w:tcPr>
            <w:tcW w:w="4816" w:type="dxa"/>
            <w:shd w:val="clear" w:color="auto" w:fill="auto"/>
            <w:noWrap/>
            <w:vAlign w:val="bottom"/>
            <w:hideMark/>
          </w:tcPr>
          <w:p w14:paraId="1F2617FD" w14:textId="77777777" w:rsidR="0091677D" w:rsidRPr="0032190F" w:rsidRDefault="0091677D">
            <w:pPr>
              <w:rPr>
                <w:color w:val="000000"/>
                <w:sz w:val="20"/>
                <w:szCs w:val="22"/>
                <w:lang w:val="fr-FR"/>
              </w:rPr>
            </w:pPr>
            <w:r w:rsidRPr="0032190F">
              <w:rPr>
                <w:color w:val="000000"/>
                <w:sz w:val="20"/>
                <w:szCs w:val="22"/>
                <w:lang w:val="fr-FR"/>
              </w:rPr>
              <w:t xml:space="preserve">Levant., Centelles, MdJ, CMR, Lineal y Schémat. </w:t>
            </w:r>
          </w:p>
        </w:tc>
      </w:tr>
      <w:tr w:rsidR="0091677D" w:rsidRPr="0091677D" w14:paraId="7A7C5FEA" w14:textId="77777777" w:rsidTr="0091677D">
        <w:trPr>
          <w:trHeight w:val="300"/>
          <w:jc w:val="center"/>
        </w:trPr>
        <w:tc>
          <w:tcPr>
            <w:tcW w:w="3653" w:type="dxa"/>
            <w:shd w:val="clear" w:color="auto" w:fill="auto"/>
            <w:noWrap/>
            <w:vAlign w:val="bottom"/>
            <w:hideMark/>
          </w:tcPr>
          <w:p w14:paraId="4152EA3A" w14:textId="77777777" w:rsidR="0091677D" w:rsidRPr="0091677D" w:rsidRDefault="0091677D">
            <w:pPr>
              <w:rPr>
                <w:color w:val="000000"/>
                <w:szCs w:val="22"/>
              </w:rPr>
            </w:pPr>
            <w:r w:rsidRPr="0091677D">
              <w:rPr>
                <w:color w:val="000000"/>
                <w:szCs w:val="22"/>
              </w:rPr>
              <w:t xml:space="preserve">Taruga </w:t>
            </w:r>
          </w:p>
        </w:tc>
        <w:tc>
          <w:tcPr>
            <w:tcW w:w="4816" w:type="dxa"/>
            <w:shd w:val="clear" w:color="auto" w:fill="auto"/>
            <w:noWrap/>
            <w:vAlign w:val="bottom"/>
            <w:hideMark/>
          </w:tcPr>
          <w:p w14:paraId="24F07E73" w14:textId="77777777" w:rsidR="0091677D" w:rsidRPr="0091677D" w:rsidRDefault="0091677D">
            <w:pPr>
              <w:rPr>
                <w:color w:val="000000"/>
                <w:sz w:val="20"/>
                <w:szCs w:val="22"/>
              </w:rPr>
            </w:pPr>
            <w:r w:rsidRPr="0091677D">
              <w:rPr>
                <w:color w:val="000000"/>
                <w:sz w:val="20"/>
                <w:szCs w:val="22"/>
              </w:rPr>
              <w:t>Levant.</w:t>
            </w:r>
          </w:p>
        </w:tc>
        <w:tc>
          <w:tcPr>
            <w:tcW w:w="542" w:type="dxa"/>
            <w:shd w:val="clear" w:color="auto" w:fill="auto"/>
            <w:noWrap/>
            <w:vAlign w:val="bottom"/>
            <w:hideMark/>
          </w:tcPr>
          <w:p w14:paraId="392FD147" w14:textId="77777777" w:rsidR="0091677D" w:rsidRPr="0091677D" w:rsidRDefault="0091677D">
            <w:pPr>
              <w:jc w:val="right"/>
              <w:rPr>
                <w:color w:val="000000"/>
                <w:szCs w:val="22"/>
              </w:rPr>
            </w:pPr>
            <w:r w:rsidRPr="0091677D">
              <w:rPr>
                <w:color w:val="000000"/>
                <w:szCs w:val="22"/>
              </w:rPr>
              <w:t>1</w:t>
            </w:r>
          </w:p>
        </w:tc>
      </w:tr>
      <w:tr w:rsidR="0091677D" w:rsidRPr="0091677D" w14:paraId="3E7CA73B" w14:textId="77777777" w:rsidTr="0091677D">
        <w:trPr>
          <w:trHeight w:val="300"/>
          <w:jc w:val="center"/>
        </w:trPr>
        <w:tc>
          <w:tcPr>
            <w:tcW w:w="3653" w:type="dxa"/>
            <w:shd w:val="clear" w:color="auto" w:fill="auto"/>
            <w:noWrap/>
            <w:vAlign w:val="bottom"/>
            <w:hideMark/>
          </w:tcPr>
          <w:p w14:paraId="10788D05" w14:textId="77777777" w:rsidR="0091677D" w:rsidRPr="0091677D" w:rsidRDefault="0091677D">
            <w:pPr>
              <w:rPr>
                <w:color w:val="000000"/>
                <w:szCs w:val="22"/>
              </w:rPr>
            </w:pPr>
            <w:r w:rsidRPr="0091677D">
              <w:rPr>
                <w:color w:val="000000"/>
                <w:szCs w:val="22"/>
              </w:rPr>
              <w:t xml:space="preserve">Tolls Alts </w:t>
            </w:r>
          </w:p>
        </w:tc>
        <w:tc>
          <w:tcPr>
            <w:tcW w:w="4816" w:type="dxa"/>
            <w:shd w:val="clear" w:color="auto" w:fill="auto"/>
            <w:noWrap/>
            <w:vAlign w:val="bottom"/>
            <w:hideMark/>
          </w:tcPr>
          <w:p w14:paraId="7BC6B9C7" w14:textId="77777777" w:rsidR="0091677D" w:rsidRPr="0091677D" w:rsidRDefault="0091677D">
            <w:pPr>
              <w:rPr>
                <w:color w:val="000000"/>
                <w:sz w:val="20"/>
                <w:szCs w:val="22"/>
              </w:rPr>
            </w:pPr>
            <w:r w:rsidRPr="0091677D">
              <w:rPr>
                <w:color w:val="000000"/>
                <w:sz w:val="20"/>
                <w:szCs w:val="22"/>
              </w:rPr>
              <w:t>Levant. y Centelles</w:t>
            </w:r>
          </w:p>
        </w:tc>
        <w:tc>
          <w:tcPr>
            <w:tcW w:w="542" w:type="dxa"/>
            <w:shd w:val="clear" w:color="auto" w:fill="auto"/>
            <w:noWrap/>
            <w:vAlign w:val="bottom"/>
            <w:hideMark/>
          </w:tcPr>
          <w:p w14:paraId="11D1F3A4" w14:textId="77777777" w:rsidR="0091677D" w:rsidRPr="0091677D" w:rsidRDefault="0091677D">
            <w:pPr>
              <w:jc w:val="right"/>
              <w:rPr>
                <w:color w:val="000000"/>
                <w:szCs w:val="22"/>
              </w:rPr>
            </w:pPr>
            <w:r w:rsidRPr="0091677D">
              <w:rPr>
                <w:color w:val="000000"/>
                <w:szCs w:val="22"/>
              </w:rPr>
              <w:t>7</w:t>
            </w:r>
          </w:p>
        </w:tc>
      </w:tr>
      <w:tr w:rsidR="0091677D" w:rsidRPr="0091677D" w14:paraId="0D06961D" w14:textId="77777777" w:rsidTr="0091677D">
        <w:trPr>
          <w:trHeight w:val="300"/>
          <w:jc w:val="center"/>
        </w:trPr>
        <w:tc>
          <w:tcPr>
            <w:tcW w:w="3653" w:type="dxa"/>
            <w:shd w:val="clear" w:color="auto" w:fill="auto"/>
            <w:noWrap/>
            <w:vAlign w:val="bottom"/>
            <w:hideMark/>
          </w:tcPr>
          <w:p w14:paraId="4F28554E" w14:textId="77777777" w:rsidR="0091677D" w:rsidRPr="0091677D" w:rsidRDefault="0091677D">
            <w:pPr>
              <w:rPr>
                <w:color w:val="000000"/>
                <w:szCs w:val="22"/>
              </w:rPr>
            </w:pPr>
            <w:r w:rsidRPr="0091677D">
              <w:rPr>
                <w:color w:val="000000"/>
                <w:szCs w:val="22"/>
              </w:rPr>
              <w:t>Voltes II</w:t>
            </w:r>
          </w:p>
        </w:tc>
        <w:tc>
          <w:tcPr>
            <w:tcW w:w="4816" w:type="dxa"/>
            <w:shd w:val="clear" w:color="auto" w:fill="auto"/>
            <w:noWrap/>
            <w:vAlign w:val="bottom"/>
            <w:hideMark/>
          </w:tcPr>
          <w:p w14:paraId="595D6721" w14:textId="77777777" w:rsidR="0091677D" w:rsidRPr="0091677D" w:rsidRDefault="0091677D">
            <w:pPr>
              <w:rPr>
                <w:color w:val="000000"/>
                <w:sz w:val="20"/>
                <w:szCs w:val="22"/>
              </w:rPr>
            </w:pPr>
            <w:r w:rsidRPr="0091677D">
              <w:rPr>
                <w:color w:val="000000"/>
                <w:sz w:val="20"/>
                <w:szCs w:val="22"/>
              </w:rPr>
              <w:t xml:space="preserve">Levant. </w:t>
            </w:r>
          </w:p>
        </w:tc>
        <w:tc>
          <w:tcPr>
            <w:tcW w:w="542" w:type="dxa"/>
            <w:shd w:val="clear" w:color="auto" w:fill="auto"/>
            <w:noWrap/>
            <w:vAlign w:val="bottom"/>
            <w:hideMark/>
          </w:tcPr>
          <w:p w14:paraId="6F4A3600" w14:textId="77777777" w:rsidR="0091677D" w:rsidRPr="0091677D" w:rsidRDefault="0091677D">
            <w:pPr>
              <w:rPr>
                <w:color w:val="000000"/>
                <w:szCs w:val="22"/>
              </w:rPr>
            </w:pPr>
          </w:p>
        </w:tc>
      </w:tr>
    </w:tbl>
    <w:p w14:paraId="50B9909B" w14:textId="77777777" w:rsidR="0091677D" w:rsidRDefault="0091677D" w:rsidP="00067DAA">
      <w:pPr>
        <w:rPr>
          <w:lang w:val="es-ES"/>
        </w:rPr>
      </w:pPr>
      <w:r>
        <w:rPr>
          <w:lang w:val="es-ES"/>
        </w:rPr>
        <w:t>(BIB 2583)</w:t>
      </w:r>
    </w:p>
    <w:p w14:paraId="79ED5B61" w14:textId="77777777" w:rsidR="00F254A4" w:rsidRDefault="00F254A4" w:rsidP="00067DAA">
      <w:pPr>
        <w:rPr>
          <w:lang w:val="es-ES"/>
        </w:rPr>
      </w:pPr>
    </w:p>
    <w:p w14:paraId="21D7869C" w14:textId="77777777" w:rsidR="00F254A4" w:rsidRDefault="00F254A4" w:rsidP="00426FF9">
      <w:pPr>
        <w:pStyle w:val="Heading1"/>
      </w:pPr>
      <w:bookmarkStart w:id="1228" w:name="Sit_Taibilla"/>
      <w:r>
        <w:t>TAIBILLA</w:t>
      </w:r>
    </w:p>
    <w:bookmarkEnd w:id="1228"/>
    <w:p w14:paraId="6453D793" w14:textId="77777777" w:rsidR="00F254A4" w:rsidRDefault="00F254A4" w:rsidP="00067DAA">
      <w:pPr>
        <w:rPr>
          <w:lang w:val="fr-FR"/>
        </w:rPr>
      </w:pPr>
      <w:r w:rsidRPr="00F254A4">
        <w:rPr>
          <w:lang w:val="fr-FR"/>
        </w:rPr>
        <w:t>Taibilla-Nerpio</w:t>
      </w:r>
    </w:p>
    <w:p w14:paraId="7F82187C" w14:textId="77777777" w:rsidR="00F254A4" w:rsidRDefault="00F254A4" w:rsidP="00067DAA">
      <w:pPr>
        <w:rPr>
          <w:lang w:val="fr-FR"/>
        </w:rPr>
      </w:pPr>
    </w:p>
    <w:p w14:paraId="3CF25771" w14:textId="77777777" w:rsidR="00F254A4" w:rsidRDefault="00F254A4" w:rsidP="007523E3">
      <w:pPr>
        <w:jc w:val="both"/>
        <w:rPr>
          <w:lang w:val="fr-FR"/>
        </w:rPr>
      </w:pPr>
      <w:r w:rsidRPr="00F254A4">
        <w:rPr>
          <w:lang w:val="fr-FR"/>
        </w:rPr>
        <w:t xml:space="preserve">(Albacete) </w:t>
      </w:r>
      <w:r>
        <w:rPr>
          <w:lang w:val="fr-FR"/>
        </w:rPr>
        <w:t>ensemble de représentation levantines plus</w:t>
      </w:r>
      <w:r w:rsidRPr="00F254A4">
        <w:rPr>
          <w:lang w:val="fr-FR"/>
        </w:rPr>
        <w:t xml:space="preserve"> méridional </w:t>
      </w:r>
      <w:r>
        <w:rPr>
          <w:lang w:val="fr-FR"/>
        </w:rPr>
        <w:t xml:space="preserve">que le Valltorta </w:t>
      </w:r>
      <w:r w:rsidRPr="00F254A4">
        <w:rPr>
          <w:lang w:val="fr-FR"/>
        </w:rPr>
        <w:t>et situé à l’intérieur des terres</w:t>
      </w:r>
      <w:r>
        <w:rPr>
          <w:lang w:val="fr-FR"/>
        </w:rPr>
        <w:t xml:space="preserve">. </w:t>
      </w:r>
      <w:r w:rsidRPr="00F254A4">
        <w:rPr>
          <w:lang w:val="fr-FR"/>
        </w:rPr>
        <w:t>A Taibilla, le bouquetin est présent dans près de 9 sites sur 10 tandis qu'à Valltorta-Gassulla il représente moins d'un tiers des motifs animaliers</w:t>
      </w:r>
      <w:r>
        <w:rPr>
          <w:lang w:val="fr-FR"/>
        </w:rPr>
        <w:t xml:space="preserve"> </w:t>
      </w:r>
      <w:r w:rsidRPr="00F254A4">
        <w:rPr>
          <w:lang w:val="fr-FR"/>
        </w:rPr>
        <w:t>(BIB 2300 p. 1771)</w:t>
      </w:r>
    </w:p>
    <w:p w14:paraId="38115069" w14:textId="7709E67B" w:rsidR="007523E3" w:rsidRPr="007523E3" w:rsidRDefault="007523E3" w:rsidP="007523E3">
      <w:pPr>
        <w:jc w:val="both"/>
        <w:rPr>
          <w:lang w:val="es-ES"/>
        </w:rPr>
      </w:pPr>
      <w:r w:rsidRPr="00B11413">
        <w:rPr>
          <w:lang w:val="es-ES"/>
        </w:rPr>
        <w:br/>
      </w:r>
      <w:r w:rsidRPr="007523E3">
        <w:rPr>
          <w:lang w:val="es-ES"/>
        </w:rPr>
        <w:t xml:space="preserve">Sites: Fuente del Sapo, Hoz, </w:t>
      </w:r>
      <w:hyperlink r:id="rId2821" w:anchor="Sit_Solana_Covachas" w:history="1">
        <w:r w:rsidRPr="002C1943">
          <w:rPr>
            <w:rStyle w:val="Hyperlink"/>
            <w:lang w:val="es-ES"/>
          </w:rPr>
          <w:t>Solana de Covachas</w:t>
        </w:r>
      </w:hyperlink>
      <w:r w:rsidRPr="007523E3">
        <w:rPr>
          <w:lang w:val="es-ES"/>
        </w:rPr>
        <w:t xml:space="preserve">, Arroyo Blanco, </w:t>
      </w:r>
      <w:r>
        <w:rPr>
          <w:lang w:val="es-ES"/>
        </w:rPr>
        <w:t>Cortijo de la Rosa, etc. (SS BIB)</w:t>
      </w:r>
    </w:p>
    <w:p w14:paraId="0B469521" w14:textId="77777777" w:rsidR="00F254A4" w:rsidRPr="007523E3" w:rsidRDefault="00F254A4" w:rsidP="00067DAA">
      <w:pPr>
        <w:rPr>
          <w:lang w:val="es-ES"/>
        </w:rPr>
      </w:pPr>
    </w:p>
    <w:p w14:paraId="2DD3C352" w14:textId="77777777" w:rsidR="00462164" w:rsidRPr="00D52855" w:rsidRDefault="00462164" w:rsidP="00426FF9">
      <w:pPr>
        <w:pStyle w:val="Heading1"/>
        <w:rPr>
          <w:lang w:val="es-ES"/>
        </w:rPr>
      </w:pPr>
      <w:bookmarkStart w:id="1229" w:name="Sit_Saltadora"/>
      <w:r w:rsidRPr="00D52855">
        <w:rPr>
          <w:lang w:val="es-ES"/>
        </w:rPr>
        <w:t>SALTADORA</w:t>
      </w:r>
      <w:bookmarkEnd w:id="1229"/>
    </w:p>
    <w:p w14:paraId="2FF8DA56" w14:textId="77777777" w:rsidR="00462164" w:rsidRDefault="00462164" w:rsidP="00067DAA">
      <w:pPr>
        <w:rPr>
          <w:lang w:val="es-ES"/>
        </w:rPr>
      </w:pPr>
    </w:p>
    <w:p w14:paraId="78DCDBE5" w14:textId="2B47EABD" w:rsidR="00B42F3B" w:rsidRDefault="00462164" w:rsidP="00462164">
      <w:pPr>
        <w:jc w:val="both"/>
        <w:rPr>
          <w:szCs w:val="18"/>
          <w:lang w:val="fr-FR" w:eastAsia="en-GB"/>
        </w:rPr>
      </w:pPr>
      <w:r w:rsidRPr="0080465D">
        <w:rPr>
          <w:szCs w:val="18"/>
          <w:lang w:val="es-ES" w:eastAsia="en-GB"/>
        </w:rPr>
        <w:t xml:space="preserve">Saltadora </w:t>
      </w:r>
      <w:r w:rsidRPr="0080465D">
        <w:rPr>
          <w:lang w:val="es-ES"/>
        </w:rPr>
        <w:t xml:space="preserve">dans le </w:t>
      </w:r>
      <w:hyperlink r:id="rId2822" w:anchor="Sit_Valltorta" w:history="1">
        <w:r w:rsidRPr="0080465D">
          <w:rPr>
            <w:rStyle w:val="Hyperlink"/>
            <w:lang w:val="es-ES"/>
          </w:rPr>
          <w:t>Valltorta</w:t>
        </w:r>
      </w:hyperlink>
      <w:r w:rsidRPr="0080465D">
        <w:rPr>
          <w:lang w:val="es-ES"/>
        </w:rPr>
        <w:t xml:space="preserve"> </w:t>
      </w:r>
      <w:r w:rsidRPr="0080465D">
        <w:rPr>
          <w:szCs w:val="18"/>
          <w:lang w:val="es-ES" w:eastAsia="en-GB"/>
        </w:rPr>
        <w:t xml:space="preserve">(Coves de Vinromà, Castellón) peintures </w:t>
      </w:r>
      <w:hyperlink r:id="rId2823" w:anchor="Cul_Levantin" w:history="1">
        <w:r w:rsidRPr="0080465D">
          <w:rPr>
            <w:rStyle w:val="Hyperlink"/>
            <w:szCs w:val="18"/>
            <w:lang w:val="es-ES" w:eastAsia="en-GB"/>
          </w:rPr>
          <w:t>levantines</w:t>
        </w:r>
      </w:hyperlink>
      <w:r w:rsidRPr="0080465D">
        <w:rPr>
          <w:szCs w:val="18"/>
          <w:lang w:val="es-ES" w:eastAsia="en-GB"/>
        </w:rPr>
        <w:t xml:space="preserve">. </w:t>
      </w:r>
      <w:r w:rsidRPr="00462164">
        <w:rPr>
          <w:szCs w:val="18"/>
          <w:lang w:val="fr-FR" w:eastAsia="en-GB"/>
        </w:rPr>
        <w:t>C'est l'un</w:t>
      </w:r>
      <w:r w:rsidR="00DE57EE">
        <w:rPr>
          <w:szCs w:val="18"/>
          <w:lang w:val="fr-FR" w:eastAsia="en-GB"/>
        </w:rPr>
        <w:t xml:space="preserve"> </w:t>
      </w:r>
      <w:r w:rsidRPr="00462164">
        <w:rPr>
          <w:szCs w:val="18"/>
          <w:lang w:val="fr-FR" w:eastAsia="en-GB"/>
        </w:rPr>
        <w:t>des plus riche site de peintures levantines (BIB 2782)</w:t>
      </w:r>
      <w:r>
        <w:rPr>
          <w:szCs w:val="18"/>
          <w:lang w:val="fr-FR" w:eastAsia="en-GB"/>
        </w:rPr>
        <w:t xml:space="preserve"> Les pigme</w:t>
      </w:r>
      <w:r w:rsidR="00DE57EE">
        <w:rPr>
          <w:szCs w:val="18"/>
          <w:lang w:val="fr-FR" w:eastAsia="en-GB"/>
        </w:rPr>
        <w:t>n</w:t>
      </w:r>
      <w:r>
        <w:rPr>
          <w:szCs w:val="18"/>
          <w:lang w:val="fr-FR" w:eastAsia="en-GB"/>
        </w:rPr>
        <w:t>ts ont été analysés</w:t>
      </w:r>
      <w:r w:rsidR="00B42F3B">
        <w:rPr>
          <w:szCs w:val="18"/>
          <w:lang w:val="fr-FR" w:eastAsia="en-GB"/>
        </w:rPr>
        <w:t xml:space="preserve"> par spéctrographie </w:t>
      </w:r>
      <w:r w:rsidRPr="00B42F3B">
        <w:rPr>
          <w:szCs w:val="18"/>
          <w:lang w:val="fr-FR" w:eastAsia="en-GB"/>
        </w:rPr>
        <w:t xml:space="preserve"> EDXRF</w:t>
      </w:r>
      <w:r w:rsidR="00B42F3B">
        <w:rPr>
          <w:szCs w:val="18"/>
          <w:lang w:val="fr-FR" w:eastAsia="en-GB"/>
        </w:rPr>
        <w:t xml:space="preserve"> </w:t>
      </w:r>
      <w:r w:rsidR="00B42F3B" w:rsidRPr="00462164">
        <w:rPr>
          <w:szCs w:val="18"/>
          <w:lang w:val="fr-FR" w:eastAsia="en-GB"/>
        </w:rPr>
        <w:t>(BIB 2782)</w:t>
      </w:r>
      <w:r w:rsidR="00B42F3B">
        <w:rPr>
          <w:szCs w:val="18"/>
          <w:lang w:val="fr-FR" w:eastAsia="en-GB"/>
        </w:rPr>
        <w:t xml:space="preserve"> v. </w:t>
      </w:r>
      <w:hyperlink r:id="rId2824" w:anchor="Sit_Remigia" w:history="1">
        <w:r w:rsidR="00B42F3B" w:rsidRPr="00B42F3B">
          <w:rPr>
            <w:rStyle w:val="Hyperlink"/>
            <w:szCs w:val="18"/>
            <w:lang w:val="fr-FR" w:eastAsia="en-GB"/>
          </w:rPr>
          <w:t>Remigia</w:t>
        </w:r>
      </w:hyperlink>
      <w:r w:rsidR="00B42F3B">
        <w:rPr>
          <w:szCs w:val="18"/>
          <w:lang w:val="fr-FR" w:eastAsia="en-GB"/>
        </w:rPr>
        <w:t>.</w:t>
      </w:r>
    </w:p>
    <w:p w14:paraId="4BECEB68" w14:textId="77777777" w:rsidR="00462164" w:rsidRDefault="00B42F3B" w:rsidP="00462164">
      <w:pPr>
        <w:jc w:val="both"/>
        <w:rPr>
          <w:szCs w:val="18"/>
          <w:lang w:val="fr-FR" w:eastAsia="en-GB"/>
        </w:rPr>
      </w:pPr>
      <w:r>
        <w:rPr>
          <w:szCs w:val="18"/>
          <w:lang w:val="fr-FR" w:eastAsia="en-GB"/>
        </w:rPr>
        <w:t xml:space="preserve">L'analyse EDXRF a révélé des pigments issus d'oxydes de fer </w:t>
      </w:r>
      <w:r w:rsidR="00462164" w:rsidRPr="00462164">
        <w:rPr>
          <w:i/>
          <w:szCs w:val="18"/>
          <w:lang w:val="fr-FR" w:eastAsia="en-GB"/>
        </w:rPr>
        <w:t xml:space="preserve"> </w:t>
      </w:r>
      <w:r w:rsidRPr="00B42F3B">
        <w:rPr>
          <w:szCs w:val="18"/>
          <w:lang w:val="fr-FR" w:eastAsia="en-GB"/>
        </w:rPr>
        <w:t>(</w:t>
      </w:r>
      <w:r w:rsidR="00462164" w:rsidRPr="00462164">
        <w:rPr>
          <w:i/>
          <w:szCs w:val="18"/>
          <w:lang w:val="fr-FR" w:eastAsia="en-GB"/>
        </w:rPr>
        <w:t>pr</w:t>
      </w:r>
      <w:r>
        <w:rPr>
          <w:i/>
          <w:szCs w:val="18"/>
          <w:lang w:val="fr-FR" w:eastAsia="en-GB"/>
        </w:rPr>
        <w:t xml:space="preserve">esence of an iron-based </w:t>
      </w:r>
      <w:r w:rsidRPr="00B42F3B">
        <w:rPr>
          <w:i/>
          <w:szCs w:val="18"/>
          <w:lang w:val="fr-FR" w:eastAsia="en-GB"/>
        </w:rPr>
        <w:t>pigment</w:t>
      </w:r>
      <w:r>
        <w:rPr>
          <w:szCs w:val="18"/>
          <w:lang w:val="fr-FR" w:eastAsia="en-GB"/>
        </w:rPr>
        <w:t>) sous une patine superficielle de calcite</w:t>
      </w:r>
      <w:r w:rsidR="00462164" w:rsidRPr="00462164">
        <w:rPr>
          <w:szCs w:val="18"/>
          <w:lang w:val="fr-FR" w:eastAsia="en-GB"/>
        </w:rPr>
        <w:t xml:space="preserve"> </w:t>
      </w:r>
      <w:r>
        <w:rPr>
          <w:szCs w:val="18"/>
          <w:lang w:val="fr-FR" w:eastAsia="en-GB"/>
        </w:rPr>
        <w:t>dans la lignée des</w:t>
      </w:r>
      <w:r w:rsidR="00462164">
        <w:rPr>
          <w:szCs w:val="18"/>
          <w:lang w:val="fr-FR" w:eastAsia="en-GB"/>
        </w:rPr>
        <w:t xml:space="preserve"> traditions levantines </w:t>
      </w:r>
      <w:r w:rsidR="00462164" w:rsidRPr="00462164">
        <w:rPr>
          <w:szCs w:val="18"/>
          <w:lang w:val="fr-FR" w:eastAsia="en-GB"/>
        </w:rPr>
        <w:t>(BIB 2782)</w:t>
      </w:r>
    </w:p>
    <w:p w14:paraId="5B0FE180" w14:textId="178DBFFB" w:rsidR="00B42F3B" w:rsidRPr="00B42F3B" w:rsidRDefault="00B42F3B" w:rsidP="00B42F3B">
      <w:pPr>
        <w:rPr>
          <w:lang w:val="fr-FR"/>
        </w:rPr>
      </w:pPr>
      <w:r>
        <w:rPr>
          <w:szCs w:val="14"/>
          <w:lang w:val="fr-FR" w:eastAsia="en-GB"/>
        </w:rPr>
        <w:t xml:space="preserve">Les </w:t>
      </w:r>
      <w:hyperlink r:id="rId2825" w:anchor="Cul_Levantin_exec_peint_pigm_rouge" w:history="1">
        <w:r w:rsidRPr="00B42F3B">
          <w:rPr>
            <w:rStyle w:val="Hyperlink"/>
            <w:szCs w:val="14"/>
            <w:lang w:val="fr-FR" w:eastAsia="en-GB"/>
          </w:rPr>
          <w:t>pigments rouges</w:t>
        </w:r>
      </w:hyperlink>
      <w:r>
        <w:rPr>
          <w:szCs w:val="14"/>
          <w:lang w:val="fr-FR" w:eastAsia="en-GB"/>
        </w:rPr>
        <w:t xml:space="preserve"> des peintures levantines montrent des traces de Mn, As et Pb // </w:t>
      </w:r>
      <w:hyperlink r:id="rId2826" w:anchor="Sit_Remigia" w:history="1">
        <w:r w:rsidRPr="00B42F3B">
          <w:rPr>
            <w:rStyle w:val="Hyperlink"/>
            <w:szCs w:val="18"/>
            <w:lang w:val="fr-FR" w:eastAsia="en-GB"/>
          </w:rPr>
          <w:t>Remigia</w:t>
        </w:r>
      </w:hyperlink>
      <w:r>
        <w:rPr>
          <w:szCs w:val="14"/>
          <w:lang w:val="fr-FR" w:eastAsia="en-GB"/>
        </w:rPr>
        <w:t xml:space="preserve"> (BIB 2794)</w:t>
      </w:r>
    </w:p>
    <w:p w14:paraId="0B4ADAD9" w14:textId="77777777" w:rsidR="00462164" w:rsidRDefault="00462164" w:rsidP="00462164">
      <w:pPr>
        <w:jc w:val="both"/>
        <w:rPr>
          <w:szCs w:val="18"/>
          <w:lang w:val="fr-FR" w:eastAsia="en-GB"/>
        </w:rPr>
      </w:pPr>
    </w:p>
    <w:p w14:paraId="51BA6729" w14:textId="77777777" w:rsidR="00462164" w:rsidRDefault="00256329" w:rsidP="00462164">
      <w:pPr>
        <w:pStyle w:val="Heading2"/>
        <w:rPr>
          <w:lang w:eastAsia="en-GB"/>
        </w:rPr>
      </w:pPr>
      <w:r>
        <w:rPr>
          <w:lang w:eastAsia="en-GB"/>
        </w:rPr>
        <w:t>Analyse des compositions</w:t>
      </w:r>
    </w:p>
    <w:p w14:paraId="77146FCD" w14:textId="77777777" w:rsidR="00462164" w:rsidRDefault="00462164" w:rsidP="00462164">
      <w:pPr>
        <w:jc w:val="both"/>
        <w:rPr>
          <w:szCs w:val="18"/>
          <w:lang w:val="fr-FR" w:eastAsia="en-GB"/>
        </w:rPr>
      </w:pPr>
    </w:p>
    <w:p w14:paraId="6611F87E" w14:textId="77777777" w:rsidR="00462164" w:rsidRDefault="00462164" w:rsidP="00462164">
      <w:pPr>
        <w:jc w:val="both"/>
        <w:rPr>
          <w:color w:val="000000" w:themeColor="text1"/>
          <w:lang w:val="fr-FR"/>
        </w:rPr>
      </w:pPr>
      <w:r w:rsidRPr="00462164">
        <w:rPr>
          <w:color w:val="000000" w:themeColor="text1"/>
          <w:lang w:val="fr-FR"/>
        </w:rPr>
        <w:t>Etude</w:t>
      </w:r>
      <w:r w:rsidR="00256329">
        <w:rPr>
          <w:color w:val="000000" w:themeColor="text1"/>
          <w:lang w:val="fr-FR"/>
        </w:rPr>
        <w:t xml:space="preserve"> des bactéries et analyse métagénomique</w:t>
      </w:r>
      <w:r w:rsidRPr="00462164">
        <w:rPr>
          <w:color w:val="000000" w:themeColor="text1"/>
          <w:lang w:val="fr-FR"/>
        </w:rPr>
        <w:t xml:space="preserve"> par Roldán et al. </w:t>
      </w:r>
      <w:r>
        <w:rPr>
          <w:color w:val="000000" w:themeColor="text1"/>
          <w:lang w:val="fr-FR"/>
        </w:rPr>
        <w:t>(2017) sur la base de plusieurs échantillons</w:t>
      </w:r>
    </w:p>
    <w:p w14:paraId="5A76DEB3" w14:textId="77777777" w:rsidR="00462164" w:rsidRDefault="00462164" w:rsidP="00462164">
      <w:pPr>
        <w:jc w:val="both"/>
        <w:rPr>
          <w:color w:val="000000" w:themeColor="text1"/>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4"/>
        <w:gridCol w:w="710"/>
        <w:gridCol w:w="3729"/>
        <w:gridCol w:w="1556"/>
      </w:tblGrid>
      <w:tr w:rsidR="00FC2A96" w14:paraId="6D99D781" w14:textId="77777777" w:rsidTr="00C35EA7">
        <w:trPr>
          <w:jc w:val="center"/>
        </w:trPr>
        <w:tc>
          <w:tcPr>
            <w:tcW w:w="1174" w:type="dxa"/>
          </w:tcPr>
          <w:p w14:paraId="1D4A6C92" w14:textId="77777777" w:rsidR="00FC2A96" w:rsidRPr="00C35EA7" w:rsidRDefault="00FC2A96" w:rsidP="00C35EA7">
            <w:pPr>
              <w:jc w:val="both"/>
              <w:rPr>
                <w:color w:val="000000" w:themeColor="text1"/>
                <w:lang w:val="fr-FR"/>
              </w:rPr>
            </w:pPr>
            <w:r w:rsidRPr="00C35EA7">
              <w:rPr>
                <w:color w:val="000000" w:themeColor="text1"/>
                <w:lang w:val="fr-FR"/>
              </w:rPr>
              <w:t>num.</w:t>
            </w:r>
          </w:p>
        </w:tc>
        <w:tc>
          <w:tcPr>
            <w:tcW w:w="710" w:type="dxa"/>
          </w:tcPr>
          <w:p w14:paraId="4B33D3F6" w14:textId="77777777" w:rsidR="00FC2A96" w:rsidRPr="00C35EA7" w:rsidRDefault="00FC2A96" w:rsidP="00C35EA7">
            <w:pPr>
              <w:jc w:val="center"/>
              <w:rPr>
                <w:color w:val="000000" w:themeColor="text1"/>
                <w:lang w:val="fr-FR"/>
              </w:rPr>
            </w:pPr>
            <w:r w:rsidRPr="00C35EA7">
              <w:rPr>
                <w:color w:val="000000" w:themeColor="text1"/>
                <w:lang w:val="fr-FR"/>
              </w:rPr>
              <w:t>abri</w:t>
            </w:r>
          </w:p>
        </w:tc>
        <w:tc>
          <w:tcPr>
            <w:tcW w:w="3729" w:type="dxa"/>
          </w:tcPr>
          <w:p w14:paraId="1E5763AE" w14:textId="77777777" w:rsidR="00FC2A96" w:rsidRPr="00C35EA7" w:rsidRDefault="00FC2A96" w:rsidP="00C35EA7">
            <w:pPr>
              <w:jc w:val="both"/>
              <w:rPr>
                <w:color w:val="000000" w:themeColor="text1"/>
                <w:lang w:val="fr-FR"/>
              </w:rPr>
            </w:pPr>
            <w:r w:rsidRPr="00C35EA7">
              <w:rPr>
                <w:color w:val="000000" w:themeColor="text1"/>
                <w:lang w:val="fr-FR"/>
              </w:rPr>
              <w:t>localisation</w:t>
            </w:r>
          </w:p>
        </w:tc>
        <w:tc>
          <w:tcPr>
            <w:tcW w:w="1556" w:type="dxa"/>
          </w:tcPr>
          <w:p w14:paraId="1997BF7D" w14:textId="77777777" w:rsidR="00FC2A96" w:rsidRPr="00C35EA7" w:rsidRDefault="00FC2A96" w:rsidP="00C35EA7">
            <w:pPr>
              <w:jc w:val="both"/>
              <w:rPr>
                <w:color w:val="000000" w:themeColor="text1"/>
                <w:lang w:val="fr-FR"/>
              </w:rPr>
            </w:pPr>
            <w:r w:rsidRPr="00C35EA7">
              <w:rPr>
                <w:color w:val="000000" w:themeColor="text1"/>
                <w:lang w:val="fr-FR"/>
              </w:rPr>
              <w:t>description</w:t>
            </w:r>
          </w:p>
        </w:tc>
      </w:tr>
      <w:tr w:rsidR="00FC2A96" w14:paraId="4F71E258" w14:textId="77777777" w:rsidTr="00C35EA7">
        <w:trPr>
          <w:jc w:val="center"/>
        </w:trPr>
        <w:tc>
          <w:tcPr>
            <w:tcW w:w="1174" w:type="dxa"/>
          </w:tcPr>
          <w:p w14:paraId="41ED5970" w14:textId="77777777" w:rsidR="00FC2A96" w:rsidRPr="00C35EA7" w:rsidRDefault="00FC2A96" w:rsidP="00C35EA7">
            <w:pPr>
              <w:jc w:val="both"/>
              <w:rPr>
                <w:color w:val="000000" w:themeColor="text1"/>
                <w:lang w:val="fr-FR"/>
              </w:rPr>
            </w:pPr>
            <w:r w:rsidRPr="00C35EA7">
              <w:rPr>
                <w:color w:val="000000" w:themeColor="text1"/>
                <w:lang w:val="fr-FR"/>
              </w:rPr>
              <w:t>CSI-01</w:t>
            </w:r>
          </w:p>
        </w:tc>
        <w:tc>
          <w:tcPr>
            <w:tcW w:w="710" w:type="dxa"/>
          </w:tcPr>
          <w:p w14:paraId="498CF4FB" w14:textId="77777777" w:rsidR="00FC2A96" w:rsidRPr="00C35EA7" w:rsidRDefault="00FC2A96" w:rsidP="00C35EA7">
            <w:pPr>
              <w:jc w:val="center"/>
              <w:rPr>
                <w:color w:val="000000" w:themeColor="text1"/>
                <w:lang w:val="fr-FR"/>
              </w:rPr>
            </w:pPr>
            <w:r w:rsidRPr="00C35EA7">
              <w:rPr>
                <w:color w:val="000000" w:themeColor="text1"/>
                <w:lang w:val="fr-FR"/>
              </w:rPr>
              <w:t>1</w:t>
            </w:r>
          </w:p>
        </w:tc>
        <w:tc>
          <w:tcPr>
            <w:tcW w:w="3729" w:type="dxa"/>
          </w:tcPr>
          <w:p w14:paraId="3F9F0C1D" w14:textId="77777777" w:rsidR="00FC2A96" w:rsidRPr="00C35EA7" w:rsidRDefault="00FC2A96" w:rsidP="00C35EA7">
            <w:pPr>
              <w:jc w:val="both"/>
              <w:rPr>
                <w:color w:val="000000" w:themeColor="text1"/>
                <w:lang w:val="fr-FR"/>
              </w:rPr>
            </w:pPr>
            <w:r w:rsidRPr="00C35EA7">
              <w:rPr>
                <w:color w:val="000000" w:themeColor="text1"/>
                <w:lang w:val="fr-FR"/>
              </w:rPr>
              <w:t>fig. levantine, même support</w:t>
            </w:r>
          </w:p>
        </w:tc>
        <w:tc>
          <w:tcPr>
            <w:tcW w:w="1556" w:type="dxa"/>
          </w:tcPr>
          <w:p w14:paraId="53A08096" w14:textId="77777777" w:rsidR="00FC2A96" w:rsidRPr="00C35EA7" w:rsidRDefault="00FC2A96" w:rsidP="00C35EA7">
            <w:pPr>
              <w:jc w:val="both"/>
              <w:rPr>
                <w:i/>
                <w:color w:val="000000" w:themeColor="text1"/>
                <w:lang w:val="fr-FR"/>
              </w:rPr>
            </w:pPr>
            <w:r w:rsidRPr="00C35EA7">
              <w:rPr>
                <w:i/>
                <w:color w:val="000000" w:themeColor="text1"/>
                <w:lang w:val="fr-FR"/>
              </w:rPr>
              <w:t>male goat</w:t>
            </w:r>
          </w:p>
        </w:tc>
      </w:tr>
      <w:tr w:rsidR="00FC2A96" w14:paraId="4B24D333" w14:textId="77777777" w:rsidTr="00C35EA7">
        <w:trPr>
          <w:jc w:val="center"/>
        </w:trPr>
        <w:tc>
          <w:tcPr>
            <w:tcW w:w="1174" w:type="dxa"/>
          </w:tcPr>
          <w:p w14:paraId="5F051A5E" w14:textId="77777777" w:rsidR="00FC2A96" w:rsidRPr="00C35EA7" w:rsidRDefault="00FC2A96" w:rsidP="00C35EA7">
            <w:pPr>
              <w:jc w:val="both"/>
              <w:rPr>
                <w:color w:val="000000" w:themeColor="text1"/>
                <w:lang w:val="fr-FR"/>
              </w:rPr>
            </w:pPr>
            <w:r w:rsidRPr="00C35EA7">
              <w:rPr>
                <w:color w:val="000000" w:themeColor="text1"/>
                <w:lang w:val="fr-FR"/>
              </w:rPr>
              <w:t>CSV-01</w:t>
            </w:r>
          </w:p>
        </w:tc>
        <w:tc>
          <w:tcPr>
            <w:tcW w:w="710" w:type="dxa"/>
          </w:tcPr>
          <w:p w14:paraId="61D15E2A" w14:textId="77777777" w:rsidR="00FC2A96" w:rsidRPr="00C35EA7" w:rsidRDefault="00FC2A96" w:rsidP="00C35EA7">
            <w:pPr>
              <w:jc w:val="center"/>
              <w:rPr>
                <w:color w:val="000000" w:themeColor="text1"/>
                <w:lang w:val="fr-FR"/>
              </w:rPr>
            </w:pPr>
            <w:r w:rsidRPr="00C35EA7">
              <w:rPr>
                <w:color w:val="000000" w:themeColor="text1"/>
                <w:lang w:val="fr-FR"/>
              </w:rPr>
              <w:t>5</w:t>
            </w:r>
          </w:p>
        </w:tc>
        <w:tc>
          <w:tcPr>
            <w:tcW w:w="3729" w:type="dxa"/>
          </w:tcPr>
          <w:p w14:paraId="38165F2E" w14:textId="77777777" w:rsidR="00FC2A96" w:rsidRPr="00C35EA7" w:rsidRDefault="00FC2A96" w:rsidP="00C35EA7">
            <w:pPr>
              <w:jc w:val="both"/>
              <w:rPr>
                <w:color w:val="000000" w:themeColor="text1"/>
                <w:lang w:val="fr-FR"/>
              </w:rPr>
            </w:pPr>
            <w:r w:rsidRPr="00C35EA7">
              <w:rPr>
                <w:color w:val="000000" w:themeColor="text1"/>
                <w:lang w:val="fr-FR"/>
              </w:rPr>
              <w:t>fig. levantine, même support</w:t>
            </w:r>
          </w:p>
        </w:tc>
        <w:tc>
          <w:tcPr>
            <w:tcW w:w="1556" w:type="dxa"/>
          </w:tcPr>
          <w:p w14:paraId="4D4E2D18" w14:textId="77777777" w:rsidR="00FC2A96" w:rsidRPr="00C35EA7" w:rsidRDefault="00FC2A96" w:rsidP="00C35EA7">
            <w:pPr>
              <w:jc w:val="both"/>
              <w:rPr>
                <w:color w:val="000000" w:themeColor="text1"/>
                <w:lang w:val="fr-FR"/>
              </w:rPr>
            </w:pPr>
            <w:r w:rsidRPr="00C35EA7">
              <w:rPr>
                <w:color w:val="000000" w:themeColor="text1"/>
                <w:lang w:val="fr-FR"/>
              </w:rPr>
              <w:t>cerf</w:t>
            </w:r>
          </w:p>
        </w:tc>
      </w:tr>
      <w:tr w:rsidR="00FC2A96" w14:paraId="76DA14D8" w14:textId="77777777" w:rsidTr="00C35EA7">
        <w:trPr>
          <w:jc w:val="center"/>
        </w:trPr>
        <w:tc>
          <w:tcPr>
            <w:tcW w:w="1174" w:type="dxa"/>
          </w:tcPr>
          <w:p w14:paraId="5EC7316E" w14:textId="77777777" w:rsidR="00FC2A96" w:rsidRPr="00C35EA7" w:rsidRDefault="00FC2A96" w:rsidP="00C35EA7">
            <w:pPr>
              <w:jc w:val="both"/>
              <w:rPr>
                <w:color w:val="000000" w:themeColor="text1"/>
                <w:lang w:val="fr-FR"/>
              </w:rPr>
            </w:pPr>
            <w:r w:rsidRPr="00C35EA7">
              <w:rPr>
                <w:color w:val="000000" w:themeColor="text1"/>
                <w:lang w:val="fr-FR"/>
              </w:rPr>
              <w:t>CSV-02</w:t>
            </w:r>
          </w:p>
        </w:tc>
        <w:tc>
          <w:tcPr>
            <w:tcW w:w="710" w:type="dxa"/>
          </w:tcPr>
          <w:p w14:paraId="1AC02400" w14:textId="77777777" w:rsidR="00FC2A96" w:rsidRPr="00C35EA7" w:rsidRDefault="00FC2A96" w:rsidP="00C35EA7">
            <w:pPr>
              <w:jc w:val="center"/>
              <w:rPr>
                <w:color w:val="000000" w:themeColor="text1"/>
                <w:lang w:val="fr-FR"/>
              </w:rPr>
            </w:pPr>
            <w:r w:rsidRPr="00C35EA7">
              <w:rPr>
                <w:color w:val="000000" w:themeColor="text1"/>
                <w:lang w:val="fr-FR"/>
              </w:rPr>
              <w:t>5</w:t>
            </w:r>
          </w:p>
        </w:tc>
        <w:tc>
          <w:tcPr>
            <w:tcW w:w="3729" w:type="dxa"/>
          </w:tcPr>
          <w:p w14:paraId="5831E213" w14:textId="77777777" w:rsidR="00FC2A96" w:rsidRPr="00C35EA7" w:rsidRDefault="00FC2A96" w:rsidP="00C35EA7">
            <w:pPr>
              <w:jc w:val="both"/>
              <w:rPr>
                <w:color w:val="000000" w:themeColor="text1"/>
                <w:lang w:val="fr-FR"/>
              </w:rPr>
            </w:pPr>
            <w:r w:rsidRPr="00C35EA7">
              <w:rPr>
                <w:color w:val="000000" w:themeColor="text1"/>
                <w:lang w:val="fr-FR"/>
              </w:rPr>
              <w:t>fig. levantine, même support</w:t>
            </w:r>
          </w:p>
        </w:tc>
        <w:tc>
          <w:tcPr>
            <w:tcW w:w="1556" w:type="dxa"/>
          </w:tcPr>
          <w:p w14:paraId="0CBAD716" w14:textId="77777777" w:rsidR="00FC2A96" w:rsidRPr="00C35EA7" w:rsidRDefault="00FC2A96" w:rsidP="00C35EA7">
            <w:pPr>
              <w:jc w:val="both"/>
              <w:rPr>
                <w:color w:val="000000" w:themeColor="text1"/>
                <w:lang w:val="fr-FR"/>
              </w:rPr>
            </w:pPr>
            <w:r w:rsidRPr="00C35EA7">
              <w:rPr>
                <w:color w:val="000000" w:themeColor="text1"/>
                <w:lang w:val="fr-FR"/>
              </w:rPr>
              <w:t>archer</w:t>
            </w:r>
          </w:p>
        </w:tc>
      </w:tr>
      <w:tr w:rsidR="00FC2A96" w:rsidRPr="002C1885" w14:paraId="53A30C0F" w14:textId="77777777" w:rsidTr="00C35EA7">
        <w:trPr>
          <w:jc w:val="center"/>
        </w:trPr>
        <w:tc>
          <w:tcPr>
            <w:tcW w:w="1174" w:type="dxa"/>
          </w:tcPr>
          <w:p w14:paraId="275EA8F8" w14:textId="77777777" w:rsidR="00FC2A96" w:rsidRPr="00C35EA7" w:rsidRDefault="00FC2A96" w:rsidP="00C35EA7">
            <w:pPr>
              <w:jc w:val="both"/>
              <w:rPr>
                <w:color w:val="000000" w:themeColor="text1"/>
                <w:lang w:val="fr-FR"/>
              </w:rPr>
            </w:pPr>
            <w:r w:rsidRPr="00C35EA7">
              <w:rPr>
                <w:color w:val="000000" w:themeColor="text1"/>
                <w:lang w:val="fr-FR"/>
              </w:rPr>
              <w:t>CSI-04</w:t>
            </w:r>
          </w:p>
        </w:tc>
        <w:tc>
          <w:tcPr>
            <w:tcW w:w="710" w:type="dxa"/>
          </w:tcPr>
          <w:p w14:paraId="7584E75D" w14:textId="77777777" w:rsidR="00FC2A96" w:rsidRPr="00C35EA7" w:rsidRDefault="00FC2A96" w:rsidP="00C35EA7">
            <w:pPr>
              <w:jc w:val="center"/>
              <w:rPr>
                <w:color w:val="000000" w:themeColor="text1"/>
                <w:lang w:val="fr-FR"/>
              </w:rPr>
            </w:pPr>
            <w:r w:rsidRPr="00C35EA7">
              <w:rPr>
                <w:color w:val="000000" w:themeColor="text1"/>
                <w:lang w:val="fr-FR"/>
              </w:rPr>
              <w:t>1</w:t>
            </w:r>
          </w:p>
        </w:tc>
        <w:tc>
          <w:tcPr>
            <w:tcW w:w="3729" w:type="dxa"/>
          </w:tcPr>
          <w:p w14:paraId="06ACE09C" w14:textId="77777777" w:rsidR="00FC2A96" w:rsidRPr="00C35EA7" w:rsidRDefault="00FC2A96" w:rsidP="00C35EA7">
            <w:pPr>
              <w:jc w:val="both"/>
              <w:rPr>
                <w:color w:val="000000" w:themeColor="text1"/>
                <w:lang w:val="fr-FR"/>
              </w:rPr>
            </w:pPr>
            <w:r w:rsidRPr="00C35EA7">
              <w:rPr>
                <w:color w:val="000000" w:themeColor="text1"/>
                <w:lang w:val="fr-FR"/>
              </w:rPr>
              <w:t>non peint, prox. fig., même support</w:t>
            </w:r>
          </w:p>
        </w:tc>
        <w:tc>
          <w:tcPr>
            <w:tcW w:w="1556" w:type="dxa"/>
          </w:tcPr>
          <w:p w14:paraId="31318409" w14:textId="77777777" w:rsidR="00FC2A96" w:rsidRPr="00C35EA7" w:rsidRDefault="00FC2A96" w:rsidP="00C35EA7">
            <w:pPr>
              <w:jc w:val="both"/>
              <w:rPr>
                <w:color w:val="000000" w:themeColor="text1"/>
                <w:lang w:val="fr-FR"/>
              </w:rPr>
            </w:pPr>
          </w:p>
        </w:tc>
      </w:tr>
      <w:tr w:rsidR="00FC2A96" w:rsidRPr="002C1885" w14:paraId="34F360B4" w14:textId="77777777" w:rsidTr="00C35EA7">
        <w:trPr>
          <w:jc w:val="center"/>
        </w:trPr>
        <w:tc>
          <w:tcPr>
            <w:tcW w:w="1174" w:type="dxa"/>
          </w:tcPr>
          <w:p w14:paraId="31127D88" w14:textId="77777777" w:rsidR="00FC2A96" w:rsidRPr="00C35EA7" w:rsidRDefault="00FC2A96" w:rsidP="00C35EA7">
            <w:pPr>
              <w:jc w:val="both"/>
              <w:rPr>
                <w:color w:val="000000" w:themeColor="text1"/>
                <w:lang w:val="fr-FR"/>
              </w:rPr>
            </w:pPr>
            <w:r w:rsidRPr="00C35EA7">
              <w:rPr>
                <w:color w:val="000000" w:themeColor="text1"/>
                <w:lang w:val="fr-FR"/>
              </w:rPr>
              <w:t>CSV-03</w:t>
            </w:r>
          </w:p>
        </w:tc>
        <w:tc>
          <w:tcPr>
            <w:tcW w:w="710" w:type="dxa"/>
          </w:tcPr>
          <w:p w14:paraId="2D669B55" w14:textId="77777777" w:rsidR="00FC2A96" w:rsidRPr="00C35EA7" w:rsidRDefault="00FC2A96" w:rsidP="00C35EA7">
            <w:pPr>
              <w:jc w:val="center"/>
              <w:rPr>
                <w:color w:val="000000" w:themeColor="text1"/>
                <w:lang w:val="fr-FR"/>
              </w:rPr>
            </w:pPr>
            <w:r w:rsidRPr="00C35EA7">
              <w:rPr>
                <w:color w:val="000000" w:themeColor="text1"/>
                <w:lang w:val="fr-FR"/>
              </w:rPr>
              <w:t>5</w:t>
            </w:r>
          </w:p>
        </w:tc>
        <w:tc>
          <w:tcPr>
            <w:tcW w:w="3729" w:type="dxa"/>
          </w:tcPr>
          <w:p w14:paraId="5461C5F3" w14:textId="77777777" w:rsidR="00FC2A96" w:rsidRPr="00C35EA7" w:rsidRDefault="00FC2A96" w:rsidP="00C35EA7">
            <w:pPr>
              <w:jc w:val="both"/>
              <w:rPr>
                <w:color w:val="000000" w:themeColor="text1"/>
                <w:lang w:val="fr-FR"/>
              </w:rPr>
            </w:pPr>
            <w:r w:rsidRPr="00C35EA7">
              <w:rPr>
                <w:color w:val="000000" w:themeColor="text1"/>
                <w:lang w:val="fr-FR"/>
              </w:rPr>
              <w:t>non peint, prox. fig., même support</w:t>
            </w:r>
          </w:p>
        </w:tc>
        <w:tc>
          <w:tcPr>
            <w:tcW w:w="1556" w:type="dxa"/>
          </w:tcPr>
          <w:p w14:paraId="45F3CC5A" w14:textId="77777777" w:rsidR="00FC2A96" w:rsidRPr="00C35EA7" w:rsidRDefault="00FC2A96" w:rsidP="00C35EA7">
            <w:pPr>
              <w:jc w:val="both"/>
              <w:rPr>
                <w:color w:val="000000" w:themeColor="text1"/>
                <w:lang w:val="fr-FR"/>
              </w:rPr>
            </w:pPr>
          </w:p>
        </w:tc>
      </w:tr>
      <w:tr w:rsidR="00FC2A96" w14:paraId="6C2BCFFE" w14:textId="77777777" w:rsidTr="00C35EA7">
        <w:trPr>
          <w:jc w:val="center"/>
        </w:trPr>
        <w:tc>
          <w:tcPr>
            <w:tcW w:w="1174" w:type="dxa"/>
          </w:tcPr>
          <w:p w14:paraId="77D1A238" w14:textId="77777777" w:rsidR="00FC2A96" w:rsidRPr="00C35EA7" w:rsidRDefault="00FC2A96" w:rsidP="00C35EA7">
            <w:pPr>
              <w:jc w:val="both"/>
              <w:rPr>
                <w:color w:val="000000" w:themeColor="text1"/>
                <w:lang w:val="fr-FR"/>
              </w:rPr>
            </w:pPr>
            <w:r w:rsidRPr="00C35EA7">
              <w:rPr>
                <w:color w:val="000000" w:themeColor="text1"/>
                <w:lang w:val="fr-FR"/>
              </w:rPr>
              <w:t>CSVI-01</w:t>
            </w:r>
          </w:p>
        </w:tc>
        <w:tc>
          <w:tcPr>
            <w:tcW w:w="710" w:type="dxa"/>
          </w:tcPr>
          <w:p w14:paraId="40492D76" w14:textId="77777777" w:rsidR="00FC2A96" w:rsidRPr="00C35EA7" w:rsidRDefault="00FC2A96" w:rsidP="00C35EA7">
            <w:pPr>
              <w:jc w:val="center"/>
              <w:rPr>
                <w:color w:val="000000" w:themeColor="text1"/>
                <w:lang w:val="fr-FR"/>
              </w:rPr>
            </w:pPr>
            <w:r w:rsidRPr="00C35EA7">
              <w:rPr>
                <w:color w:val="000000" w:themeColor="text1"/>
                <w:lang w:val="fr-FR"/>
              </w:rPr>
              <w:t>6</w:t>
            </w:r>
          </w:p>
        </w:tc>
        <w:tc>
          <w:tcPr>
            <w:tcW w:w="3729" w:type="dxa"/>
          </w:tcPr>
          <w:p w14:paraId="5261F017" w14:textId="77777777" w:rsidR="00FC2A96" w:rsidRPr="00C35EA7" w:rsidRDefault="00FC2A96" w:rsidP="00C35EA7">
            <w:pPr>
              <w:jc w:val="both"/>
              <w:rPr>
                <w:color w:val="000000" w:themeColor="text1"/>
                <w:lang w:val="fr-FR"/>
              </w:rPr>
            </w:pPr>
            <w:r w:rsidRPr="00C35EA7">
              <w:rPr>
                <w:color w:val="000000" w:themeColor="text1"/>
                <w:lang w:val="fr-FR"/>
              </w:rPr>
              <w:t>non peint, prox. fig., même support</w:t>
            </w:r>
          </w:p>
        </w:tc>
        <w:tc>
          <w:tcPr>
            <w:tcW w:w="1556" w:type="dxa"/>
          </w:tcPr>
          <w:p w14:paraId="12449599" w14:textId="77777777" w:rsidR="00FC2A96" w:rsidRPr="00C35EA7" w:rsidRDefault="00FC2A96" w:rsidP="00C35EA7">
            <w:pPr>
              <w:jc w:val="both"/>
              <w:rPr>
                <w:i/>
                <w:color w:val="000000" w:themeColor="text1"/>
                <w:lang w:val="fr-FR"/>
              </w:rPr>
            </w:pPr>
            <w:r w:rsidRPr="00C35EA7">
              <w:rPr>
                <w:i/>
                <w:color w:val="000000" w:themeColor="text1"/>
                <w:lang w:val="fr-FR"/>
              </w:rPr>
              <w:t>reddish area</w:t>
            </w:r>
          </w:p>
        </w:tc>
      </w:tr>
      <w:tr w:rsidR="00FC2A96" w:rsidRPr="002C1885" w14:paraId="73E03D7D" w14:textId="77777777" w:rsidTr="00C35EA7">
        <w:trPr>
          <w:jc w:val="center"/>
        </w:trPr>
        <w:tc>
          <w:tcPr>
            <w:tcW w:w="1174" w:type="dxa"/>
          </w:tcPr>
          <w:p w14:paraId="67D73310" w14:textId="77777777" w:rsidR="00FC2A96" w:rsidRPr="00C35EA7" w:rsidRDefault="00FC2A96" w:rsidP="00C35EA7">
            <w:pPr>
              <w:jc w:val="both"/>
              <w:rPr>
                <w:color w:val="000000" w:themeColor="text1"/>
                <w:lang w:val="fr-FR"/>
              </w:rPr>
            </w:pPr>
            <w:r w:rsidRPr="00C35EA7">
              <w:rPr>
                <w:color w:val="000000" w:themeColor="text1"/>
                <w:lang w:val="fr-FR"/>
              </w:rPr>
              <w:t>CSI-02</w:t>
            </w:r>
          </w:p>
        </w:tc>
        <w:tc>
          <w:tcPr>
            <w:tcW w:w="710" w:type="dxa"/>
          </w:tcPr>
          <w:p w14:paraId="45CEED51" w14:textId="77777777" w:rsidR="00FC2A96" w:rsidRPr="00C35EA7" w:rsidRDefault="00FC2A96" w:rsidP="00C35EA7">
            <w:pPr>
              <w:jc w:val="center"/>
              <w:rPr>
                <w:color w:val="000000" w:themeColor="text1"/>
                <w:lang w:val="fr-FR"/>
              </w:rPr>
            </w:pPr>
            <w:r w:rsidRPr="00C35EA7">
              <w:rPr>
                <w:color w:val="000000" w:themeColor="text1"/>
                <w:lang w:val="fr-FR"/>
              </w:rPr>
              <w:t>1</w:t>
            </w:r>
          </w:p>
        </w:tc>
        <w:tc>
          <w:tcPr>
            <w:tcW w:w="3729" w:type="dxa"/>
          </w:tcPr>
          <w:p w14:paraId="2E73039C" w14:textId="77777777" w:rsidR="00FC2A96" w:rsidRPr="00C35EA7" w:rsidRDefault="00FC2A96" w:rsidP="00C35EA7">
            <w:pPr>
              <w:jc w:val="both"/>
              <w:rPr>
                <w:color w:val="000000" w:themeColor="text1"/>
                <w:lang w:val="fr-FR"/>
              </w:rPr>
            </w:pPr>
            <w:r w:rsidRPr="00C35EA7">
              <w:rPr>
                <w:color w:val="000000" w:themeColor="text1"/>
                <w:lang w:val="fr-FR"/>
              </w:rPr>
              <w:t>non peint, loin fig., même support</w:t>
            </w:r>
          </w:p>
        </w:tc>
        <w:tc>
          <w:tcPr>
            <w:tcW w:w="1556" w:type="dxa"/>
          </w:tcPr>
          <w:p w14:paraId="0D5E4095" w14:textId="77777777" w:rsidR="00FC2A96" w:rsidRPr="00C35EA7" w:rsidRDefault="00FC2A96" w:rsidP="00C35EA7">
            <w:pPr>
              <w:jc w:val="both"/>
              <w:rPr>
                <w:color w:val="000000" w:themeColor="text1"/>
                <w:lang w:val="fr-FR"/>
              </w:rPr>
            </w:pPr>
          </w:p>
        </w:tc>
      </w:tr>
      <w:tr w:rsidR="00FC2A96" w:rsidRPr="002C1885" w14:paraId="2293853A" w14:textId="77777777" w:rsidTr="00C35EA7">
        <w:trPr>
          <w:jc w:val="center"/>
        </w:trPr>
        <w:tc>
          <w:tcPr>
            <w:tcW w:w="1174" w:type="dxa"/>
          </w:tcPr>
          <w:p w14:paraId="7CA3C870" w14:textId="77777777" w:rsidR="00FC2A96" w:rsidRPr="00C35EA7" w:rsidRDefault="00FC2A96" w:rsidP="00C35EA7">
            <w:pPr>
              <w:jc w:val="both"/>
              <w:rPr>
                <w:color w:val="000000" w:themeColor="text1"/>
                <w:lang w:val="fr-FR"/>
              </w:rPr>
            </w:pPr>
            <w:r w:rsidRPr="00C35EA7">
              <w:rPr>
                <w:color w:val="000000" w:themeColor="text1"/>
                <w:lang w:val="fr-FR"/>
              </w:rPr>
              <w:t>CSI-03</w:t>
            </w:r>
          </w:p>
        </w:tc>
        <w:tc>
          <w:tcPr>
            <w:tcW w:w="710" w:type="dxa"/>
          </w:tcPr>
          <w:p w14:paraId="324D5D69" w14:textId="77777777" w:rsidR="00FC2A96" w:rsidRPr="00C35EA7" w:rsidRDefault="00FC2A96" w:rsidP="00C35EA7">
            <w:pPr>
              <w:jc w:val="center"/>
              <w:rPr>
                <w:color w:val="000000" w:themeColor="text1"/>
                <w:lang w:val="fr-FR"/>
              </w:rPr>
            </w:pPr>
            <w:r w:rsidRPr="00C35EA7">
              <w:rPr>
                <w:color w:val="000000" w:themeColor="text1"/>
                <w:lang w:val="fr-FR"/>
              </w:rPr>
              <w:t>1</w:t>
            </w:r>
          </w:p>
        </w:tc>
        <w:tc>
          <w:tcPr>
            <w:tcW w:w="3729" w:type="dxa"/>
          </w:tcPr>
          <w:p w14:paraId="5D054E33" w14:textId="77777777" w:rsidR="00FC2A96" w:rsidRPr="00C35EA7" w:rsidRDefault="00FC2A96" w:rsidP="00C35EA7">
            <w:pPr>
              <w:jc w:val="both"/>
              <w:rPr>
                <w:color w:val="000000" w:themeColor="text1"/>
                <w:lang w:val="fr-FR"/>
              </w:rPr>
            </w:pPr>
            <w:r w:rsidRPr="00C35EA7">
              <w:rPr>
                <w:color w:val="000000" w:themeColor="text1"/>
                <w:lang w:val="fr-FR"/>
              </w:rPr>
              <w:t>non peint, loin fig., même support</w:t>
            </w:r>
          </w:p>
        </w:tc>
        <w:tc>
          <w:tcPr>
            <w:tcW w:w="1556" w:type="dxa"/>
          </w:tcPr>
          <w:p w14:paraId="2F95D830" w14:textId="77777777" w:rsidR="00FC2A96" w:rsidRPr="00C35EA7" w:rsidRDefault="00FC2A96" w:rsidP="00C35EA7">
            <w:pPr>
              <w:jc w:val="both"/>
              <w:rPr>
                <w:color w:val="000000" w:themeColor="text1"/>
                <w:lang w:val="fr-FR"/>
              </w:rPr>
            </w:pPr>
          </w:p>
        </w:tc>
      </w:tr>
      <w:tr w:rsidR="00FC2A96" w:rsidRPr="002C1885" w14:paraId="4FFF2D0B" w14:textId="77777777" w:rsidTr="00C35EA7">
        <w:trPr>
          <w:jc w:val="center"/>
        </w:trPr>
        <w:tc>
          <w:tcPr>
            <w:tcW w:w="1174" w:type="dxa"/>
          </w:tcPr>
          <w:p w14:paraId="106AC91B" w14:textId="77777777" w:rsidR="00FC2A96" w:rsidRPr="00C35EA7" w:rsidRDefault="00FC2A96" w:rsidP="00C35EA7">
            <w:pPr>
              <w:jc w:val="both"/>
              <w:rPr>
                <w:color w:val="000000" w:themeColor="text1"/>
                <w:lang w:val="fr-FR"/>
              </w:rPr>
            </w:pPr>
            <w:r w:rsidRPr="00C35EA7">
              <w:rPr>
                <w:color w:val="000000" w:themeColor="text1"/>
                <w:lang w:val="fr-FR"/>
              </w:rPr>
              <w:t>CSVII-01</w:t>
            </w:r>
          </w:p>
        </w:tc>
        <w:tc>
          <w:tcPr>
            <w:tcW w:w="710" w:type="dxa"/>
          </w:tcPr>
          <w:p w14:paraId="6BB1CBC6" w14:textId="77777777" w:rsidR="00FC2A96" w:rsidRPr="00C35EA7" w:rsidRDefault="00FC2A96" w:rsidP="00C35EA7">
            <w:pPr>
              <w:jc w:val="center"/>
              <w:rPr>
                <w:color w:val="000000" w:themeColor="text1"/>
                <w:lang w:val="fr-FR"/>
              </w:rPr>
            </w:pPr>
            <w:r w:rsidRPr="00C35EA7">
              <w:rPr>
                <w:color w:val="000000" w:themeColor="text1"/>
                <w:lang w:val="fr-FR"/>
              </w:rPr>
              <w:t>7</w:t>
            </w:r>
          </w:p>
        </w:tc>
        <w:tc>
          <w:tcPr>
            <w:tcW w:w="3729" w:type="dxa"/>
          </w:tcPr>
          <w:p w14:paraId="1EE36943" w14:textId="77777777" w:rsidR="00FC2A96" w:rsidRPr="00C35EA7" w:rsidRDefault="00FC2A96" w:rsidP="00C35EA7">
            <w:pPr>
              <w:jc w:val="both"/>
              <w:rPr>
                <w:color w:val="000000" w:themeColor="text1"/>
                <w:lang w:val="fr-FR"/>
              </w:rPr>
            </w:pPr>
            <w:r w:rsidRPr="00C35EA7">
              <w:rPr>
                <w:color w:val="000000" w:themeColor="text1"/>
                <w:lang w:val="fr-FR"/>
              </w:rPr>
              <w:t>non peint, loin fig., même support</w:t>
            </w:r>
          </w:p>
        </w:tc>
        <w:tc>
          <w:tcPr>
            <w:tcW w:w="1556" w:type="dxa"/>
          </w:tcPr>
          <w:p w14:paraId="1549EC69" w14:textId="77777777" w:rsidR="00FC2A96" w:rsidRPr="00C35EA7" w:rsidRDefault="00FC2A96" w:rsidP="00C35EA7">
            <w:pPr>
              <w:jc w:val="both"/>
              <w:rPr>
                <w:color w:val="000000" w:themeColor="text1"/>
                <w:lang w:val="fr-FR"/>
              </w:rPr>
            </w:pPr>
          </w:p>
        </w:tc>
      </w:tr>
      <w:tr w:rsidR="00FC2A96" w:rsidRPr="002C1885" w14:paraId="4383E084" w14:textId="77777777" w:rsidTr="00C35EA7">
        <w:trPr>
          <w:jc w:val="center"/>
        </w:trPr>
        <w:tc>
          <w:tcPr>
            <w:tcW w:w="1174" w:type="dxa"/>
          </w:tcPr>
          <w:p w14:paraId="0B6FE1FB" w14:textId="77777777" w:rsidR="00FC2A96" w:rsidRPr="00C35EA7" w:rsidRDefault="00FC2A96" w:rsidP="00C35EA7">
            <w:pPr>
              <w:jc w:val="both"/>
              <w:rPr>
                <w:color w:val="000000" w:themeColor="text1"/>
                <w:lang w:val="fr-FR"/>
              </w:rPr>
            </w:pPr>
            <w:r w:rsidRPr="00C35EA7">
              <w:rPr>
                <w:color w:val="000000" w:themeColor="text1"/>
                <w:lang w:val="fr-FR"/>
              </w:rPr>
              <w:t>COL</w:t>
            </w:r>
          </w:p>
        </w:tc>
        <w:tc>
          <w:tcPr>
            <w:tcW w:w="4439" w:type="dxa"/>
            <w:gridSpan w:val="2"/>
          </w:tcPr>
          <w:p w14:paraId="5E3D0BA2" w14:textId="77777777" w:rsidR="00FC2A96" w:rsidRPr="00C35EA7" w:rsidRDefault="00FC2A96" w:rsidP="00C35EA7">
            <w:pPr>
              <w:jc w:val="center"/>
              <w:rPr>
                <w:color w:val="000000" w:themeColor="text1"/>
                <w:lang w:val="fr-FR"/>
              </w:rPr>
            </w:pPr>
            <w:r w:rsidRPr="00C35EA7">
              <w:rPr>
                <w:color w:val="000000" w:themeColor="text1"/>
                <w:lang w:val="fr-FR"/>
              </w:rPr>
              <w:t>non peint, loin fig., autre support</w:t>
            </w:r>
          </w:p>
        </w:tc>
        <w:tc>
          <w:tcPr>
            <w:tcW w:w="1556" w:type="dxa"/>
          </w:tcPr>
          <w:p w14:paraId="66F4418E" w14:textId="77777777" w:rsidR="00FC2A96" w:rsidRPr="00C35EA7" w:rsidRDefault="00FC2A96" w:rsidP="00C35EA7">
            <w:pPr>
              <w:jc w:val="both"/>
              <w:rPr>
                <w:color w:val="000000" w:themeColor="text1"/>
                <w:lang w:val="fr-FR"/>
              </w:rPr>
            </w:pPr>
          </w:p>
        </w:tc>
      </w:tr>
      <w:tr w:rsidR="00FC2A96" w:rsidRPr="002C1885" w14:paraId="447F6994" w14:textId="77777777" w:rsidTr="00C35EA7">
        <w:trPr>
          <w:jc w:val="center"/>
        </w:trPr>
        <w:tc>
          <w:tcPr>
            <w:tcW w:w="1174" w:type="dxa"/>
          </w:tcPr>
          <w:p w14:paraId="3549126D" w14:textId="77777777" w:rsidR="00FC2A96" w:rsidRPr="00C35EA7" w:rsidRDefault="00FC2A96" w:rsidP="00C35EA7">
            <w:pPr>
              <w:jc w:val="both"/>
              <w:rPr>
                <w:color w:val="000000" w:themeColor="text1"/>
                <w:lang w:val="fr-FR"/>
              </w:rPr>
            </w:pPr>
            <w:r w:rsidRPr="00C35EA7">
              <w:rPr>
                <w:color w:val="000000" w:themeColor="text1"/>
                <w:lang w:val="fr-FR"/>
              </w:rPr>
              <w:t>CRU</w:t>
            </w:r>
          </w:p>
        </w:tc>
        <w:tc>
          <w:tcPr>
            <w:tcW w:w="4439" w:type="dxa"/>
            <w:gridSpan w:val="2"/>
          </w:tcPr>
          <w:p w14:paraId="4F54BDB5" w14:textId="77777777" w:rsidR="00FC2A96" w:rsidRPr="00C35EA7" w:rsidRDefault="00FC2A96" w:rsidP="00C35EA7">
            <w:pPr>
              <w:jc w:val="center"/>
              <w:rPr>
                <w:color w:val="000000" w:themeColor="text1"/>
                <w:lang w:val="fr-FR"/>
              </w:rPr>
            </w:pPr>
            <w:r w:rsidRPr="00C35EA7">
              <w:rPr>
                <w:color w:val="000000" w:themeColor="text1"/>
                <w:lang w:val="fr-FR"/>
              </w:rPr>
              <w:t>non peint, loin fig., autre support</w:t>
            </w:r>
          </w:p>
        </w:tc>
        <w:tc>
          <w:tcPr>
            <w:tcW w:w="1556" w:type="dxa"/>
          </w:tcPr>
          <w:p w14:paraId="00FEA7FE" w14:textId="77777777" w:rsidR="00FC2A96" w:rsidRPr="00C35EA7" w:rsidRDefault="00FC2A96" w:rsidP="00C35EA7">
            <w:pPr>
              <w:jc w:val="both"/>
              <w:rPr>
                <w:color w:val="000000" w:themeColor="text1"/>
                <w:lang w:val="fr-FR"/>
              </w:rPr>
            </w:pPr>
          </w:p>
        </w:tc>
      </w:tr>
    </w:tbl>
    <w:p w14:paraId="67023658" w14:textId="77777777" w:rsidR="00462164" w:rsidRPr="00462164" w:rsidRDefault="00FC2A96" w:rsidP="00462164">
      <w:pPr>
        <w:jc w:val="both"/>
        <w:rPr>
          <w:color w:val="000000" w:themeColor="text1"/>
          <w:lang w:val="fr-FR"/>
        </w:rPr>
      </w:pPr>
      <w:r>
        <w:rPr>
          <w:color w:val="000000" w:themeColor="text1"/>
          <w:lang w:val="fr-FR"/>
        </w:rPr>
        <w:t>(BIB 2782)</w:t>
      </w:r>
    </w:p>
    <w:p w14:paraId="5AEBC2A1" w14:textId="77777777" w:rsidR="0091677D" w:rsidRDefault="0091677D" w:rsidP="00067DAA">
      <w:pPr>
        <w:rPr>
          <w:lang w:val="fr-FR"/>
        </w:rPr>
      </w:pPr>
    </w:p>
    <w:p w14:paraId="21969393" w14:textId="77777777" w:rsidR="00FC2A96" w:rsidRDefault="0087680E" w:rsidP="0087680E">
      <w:pPr>
        <w:jc w:val="both"/>
        <w:rPr>
          <w:lang w:val="fr-FR"/>
        </w:rPr>
      </w:pPr>
      <w:r>
        <w:rPr>
          <w:lang w:val="fr-FR"/>
        </w:rPr>
        <w:t xml:space="preserve">Dans les zones avec des pigments (CSI-01, CSV-01, CSV-02) on compte ~100 protéines différentes contre ~500 dans les autres échantillons. Sur les échantillons COL et CRU la diversité des </w:t>
      </w:r>
      <w:r w:rsidR="00FC2A96">
        <w:rPr>
          <w:lang w:val="fr-FR"/>
        </w:rPr>
        <w:t xml:space="preserve">bactéries </w:t>
      </w:r>
      <w:r>
        <w:rPr>
          <w:lang w:val="fr-FR"/>
        </w:rPr>
        <w:t>est moindre (~65 species-level OTU détectées) et est dominé par les cyanobactéries. De l'albumine de bovin a été trouvé dans les échantillons provenant des signes peints (BIB 2782)</w:t>
      </w:r>
      <w:r w:rsidR="00FC2A96">
        <w:rPr>
          <w:lang w:val="fr-FR"/>
        </w:rPr>
        <w:t xml:space="preserve"> </w:t>
      </w:r>
    </w:p>
    <w:p w14:paraId="28A83643" w14:textId="77777777" w:rsidR="0087680E" w:rsidRDefault="0087680E" w:rsidP="0087680E">
      <w:pPr>
        <w:pStyle w:val="Heading2"/>
      </w:pPr>
      <w:r>
        <w:lastRenderedPageBreak/>
        <w:br/>
        <w:t>Datation</w:t>
      </w:r>
    </w:p>
    <w:p w14:paraId="5836633B" w14:textId="77777777" w:rsidR="0087680E" w:rsidRDefault="0087680E" w:rsidP="0087680E">
      <w:pPr>
        <w:jc w:val="both"/>
        <w:rPr>
          <w:lang w:val="fr-FR"/>
        </w:rPr>
      </w:pPr>
    </w:p>
    <w:p w14:paraId="3989C5CC" w14:textId="77777777" w:rsidR="0087680E" w:rsidRDefault="0087680E" w:rsidP="0087680E">
      <w:pPr>
        <w:jc w:val="both"/>
        <w:rPr>
          <w:lang w:val="fr-FR"/>
        </w:rPr>
      </w:pPr>
      <w:r>
        <w:rPr>
          <w:lang w:val="fr-FR"/>
        </w:rPr>
        <w:t>Les résultats de l'analyse omique [brièvement exposés ici] sont comptabilbe avec l'utilisation de lait comme liant des pigments et doit être lié au mode de vie Néolithique (BIB 2782)</w:t>
      </w:r>
    </w:p>
    <w:p w14:paraId="7575E425" w14:textId="77777777" w:rsidR="00FC2A96" w:rsidRPr="00462164" w:rsidRDefault="00FC2A96" w:rsidP="00067DAA">
      <w:pPr>
        <w:rPr>
          <w:lang w:val="fr-FR"/>
        </w:rPr>
      </w:pPr>
    </w:p>
    <w:p w14:paraId="46BE52C2" w14:textId="77777777" w:rsidR="00D05D10" w:rsidRPr="00462164" w:rsidRDefault="00D05D10" w:rsidP="00426FF9">
      <w:pPr>
        <w:pStyle w:val="Heading1"/>
      </w:pPr>
      <w:bookmarkStart w:id="1230" w:name="Sit_Cingle_Ermita"/>
      <w:r w:rsidRPr="00462164">
        <w:t>CINGLE DE L'ERMITA</w:t>
      </w:r>
    </w:p>
    <w:bookmarkEnd w:id="1230"/>
    <w:p w14:paraId="0E79A4F0" w14:textId="77777777" w:rsidR="00D05D10" w:rsidRPr="00462164" w:rsidRDefault="00D05D10" w:rsidP="00067DAA">
      <w:pPr>
        <w:rPr>
          <w:lang w:val="fr-FR"/>
        </w:rPr>
      </w:pPr>
    </w:p>
    <w:p w14:paraId="6BB93119" w14:textId="39295DEA" w:rsidR="00D05D10" w:rsidRPr="0032190F" w:rsidRDefault="00D05D10" w:rsidP="00D05D10">
      <w:pPr>
        <w:rPr>
          <w:lang w:val="fr-FR"/>
        </w:rPr>
      </w:pPr>
      <w:r w:rsidRPr="00462164">
        <w:rPr>
          <w:lang w:val="fr-FR"/>
        </w:rPr>
        <w:t xml:space="preserve">El Cingle de l’Ermità </w:t>
      </w:r>
      <w:r w:rsidRPr="00FC2A96">
        <w:rPr>
          <w:lang w:val="fr-FR"/>
        </w:rPr>
        <w:t>(</w:t>
      </w:r>
      <w:r w:rsidR="00FB44BA" w:rsidRPr="00FC2A96">
        <w:rPr>
          <w:lang w:val="fr-FR"/>
        </w:rPr>
        <w:t xml:space="preserve">Albocasser, </w:t>
      </w:r>
      <w:r w:rsidRPr="00FC2A96">
        <w:rPr>
          <w:lang w:val="fr-FR"/>
        </w:rPr>
        <w:t xml:space="preserve">Castellon, </w:t>
      </w:r>
      <w:r w:rsidRPr="0032190F">
        <w:rPr>
          <w:lang w:val="fr-FR"/>
        </w:rPr>
        <w:t xml:space="preserve">Espagne), </w:t>
      </w:r>
      <w:r w:rsidR="00B42F3B">
        <w:rPr>
          <w:lang w:val="fr-FR"/>
        </w:rPr>
        <w:t xml:space="preserve">dans le </w:t>
      </w:r>
      <w:hyperlink r:id="rId2827" w:anchor="Valltorta" w:history="1">
        <w:r w:rsidR="00B42F3B" w:rsidRPr="00B42F3B">
          <w:rPr>
            <w:rStyle w:val="Hyperlink"/>
            <w:szCs w:val="14"/>
            <w:lang w:val="fr-FR" w:eastAsia="en-GB"/>
          </w:rPr>
          <w:t>Valltorta</w:t>
        </w:r>
      </w:hyperlink>
      <w:r w:rsidR="00B42F3B">
        <w:rPr>
          <w:szCs w:val="14"/>
          <w:lang w:val="fr-FR" w:eastAsia="en-GB"/>
        </w:rPr>
        <w:t>,</w:t>
      </w:r>
      <w:r w:rsidR="00B42F3B" w:rsidRPr="0032190F">
        <w:rPr>
          <w:lang w:val="fr-FR"/>
        </w:rPr>
        <w:t xml:space="preserve"> </w:t>
      </w:r>
      <w:r w:rsidRPr="0032190F">
        <w:rPr>
          <w:lang w:val="fr-FR"/>
        </w:rPr>
        <w:t xml:space="preserve">art du </w:t>
      </w:r>
      <w:hyperlink r:id="rId2828" w:anchor="Cul_Levant_Espagnol" w:history="1">
        <w:r w:rsidRPr="0032190F">
          <w:rPr>
            <w:rStyle w:val="Hyperlink"/>
            <w:lang w:val="fr-FR"/>
          </w:rPr>
          <w:t>Levant espagnol</w:t>
        </w:r>
      </w:hyperlink>
      <w:r w:rsidRPr="0032190F">
        <w:rPr>
          <w:lang w:val="fr-FR"/>
        </w:rPr>
        <w:t xml:space="preserve">, a livré du mobilier </w:t>
      </w:r>
      <w:hyperlink r:id="rId2829" w:anchor="Cul_Mesolithique_Geom" w:history="1">
        <w:r w:rsidR="002C3EE8" w:rsidRPr="00CA043B">
          <w:rPr>
            <w:rStyle w:val="Hyperlink"/>
            <w:lang w:val="fr-FR"/>
          </w:rPr>
          <w:t>Mésolithique géométrique</w:t>
        </w:r>
      </w:hyperlink>
      <w:r w:rsidR="002C3EE8">
        <w:rPr>
          <w:lang w:val="fr-FR"/>
        </w:rPr>
        <w:t xml:space="preserve"> </w:t>
      </w:r>
      <w:r w:rsidRPr="0032190F">
        <w:rPr>
          <w:lang w:val="fr-FR"/>
        </w:rPr>
        <w:t>et Campaniforme de Transición (BIB 2583)</w:t>
      </w:r>
    </w:p>
    <w:p w14:paraId="3A9D88D7" w14:textId="77777777" w:rsidR="00FB44BA" w:rsidRPr="0032190F" w:rsidRDefault="00FB44BA" w:rsidP="00D05D10">
      <w:pPr>
        <w:rPr>
          <w:lang w:val="fr-FR"/>
        </w:rPr>
      </w:pPr>
      <w:r w:rsidRPr="0032190F">
        <w:rPr>
          <w:lang w:val="fr-FR"/>
        </w:rPr>
        <w:t>Présente une scène de chasse peinte complexe (BIB J. Ruiz Lopez, Labex Matisse)</w:t>
      </w:r>
      <w:r w:rsidR="00A34BFB">
        <w:rPr>
          <w:lang w:val="fr-FR"/>
        </w:rPr>
        <w:t xml:space="preserve"> </w:t>
      </w:r>
      <w:r w:rsidRPr="0032190F">
        <w:rPr>
          <w:lang w:val="fr-FR"/>
        </w:rPr>
        <w:t xml:space="preserve">Daté par oxalates </w:t>
      </w:r>
      <w:r w:rsidR="00A34BFB">
        <w:rPr>
          <w:lang w:val="fr-FR"/>
        </w:rPr>
        <w:t xml:space="preserve">et 14C </w:t>
      </w:r>
      <w:r w:rsidRPr="0032190F">
        <w:rPr>
          <w:lang w:val="fr-FR"/>
        </w:rPr>
        <w:t>entre 7470/7050-6370/5810 BC mais les parois sont calcaires donc il</w:t>
      </w:r>
      <w:r w:rsidR="002C3EE8">
        <w:rPr>
          <w:lang w:val="fr-FR"/>
        </w:rPr>
        <w:t xml:space="preserve"> </w:t>
      </w:r>
      <w:r w:rsidRPr="0032190F">
        <w:rPr>
          <w:lang w:val="fr-FR"/>
        </w:rPr>
        <w:t>peut y avoir un effet réservoir (BIB J. Ruiz Lopez, Labex Matisse)</w:t>
      </w:r>
    </w:p>
    <w:p w14:paraId="48976437" w14:textId="77777777" w:rsidR="00D05D10" w:rsidRPr="0032190F" w:rsidRDefault="00D05D10" w:rsidP="00D05D10">
      <w:pPr>
        <w:rPr>
          <w:lang w:val="fr-FR"/>
        </w:rPr>
      </w:pPr>
    </w:p>
    <w:p w14:paraId="72EC7016" w14:textId="77777777" w:rsidR="00D05D10" w:rsidRPr="0032190F" w:rsidRDefault="00D05D10" w:rsidP="00426FF9">
      <w:pPr>
        <w:pStyle w:val="Heading1"/>
      </w:pPr>
      <w:bookmarkStart w:id="1231" w:name="Sit_Mas_Blanc"/>
      <w:r w:rsidRPr="0032190F">
        <w:t>MAS BLANC</w:t>
      </w:r>
    </w:p>
    <w:bookmarkEnd w:id="1231"/>
    <w:p w14:paraId="73950196" w14:textId="77777777" w:rsidR="00D05D10" w:rsidRPr="0032190F" w:rsidRDefault="00D05D10" w:rsidP="00D05D10">
      <w:pPr>
        <w:rPr>
          <w:lang w:val="fr-FR"/>
        </w:rPr>
      </w:pPr>
    </w:p>
    <w:p w14:paraId="366AD29A" w14:textId="5748BC12" w:rsidR="00D05D10" w:rsidRPr="0032190F" w:rsidRDefault="00D05D10" w:rsidP="00D05D10">
      <w:pPr>
        <w:rPr>
          <w:lang w:val="fr-FR"/>
        </w:rPr>
      </w:pPr>
      <w:r w:rsidRPr="0032190F">
        <w:rPr>
          <w:lang w:val="fr-FR"/>
        </w:rPr>
        <w:t xml:space="preserve">El Mas Blanc o de Les Covarxellesdans le </w:t>
      </w:r>
      <w:hyperlink r:id="rId2830" w:anchor="Sit_Valltorta" w:history="1">
        <w:r w:rsidRPr="0032190F">
          <w:rPr>
            <w:rStyle w:val="Hyperlink"/>
            <w:lang w:val="fr-FR"/>
          </w:rPr>
          <w:t>Valltorta</w:t>
        </w:r>
      </w:hyperlink>
      <w:r w:rsidRPr="0032190F">
        <w:rPr>
          <w:lang w:val="fr-FR"/>
        </w:rPr>
        <w:t xml:space="preserve"> (Castellon, Espagne), art du </w:t>
      </w:r>
      <w:hyperlink r:id="rId2831" w:anchor="Cul_Levant_Espagnol" w:history="1">
        <w:r w:rsidRPr="0032190F">
          <w:rPr>
            <w:rStyle w:val="Hyperlink"/>
            <w:lang w:val="fr-FR"/>
          </w:rPr>
          <w:t>Levant espagnol</w:t>
        </w:r>
      </w:hyperlink>
      <w:r w:rsidRPr="0032190F">
        <w:rPr>
          <w:lang w:val="fr-FR"/>
        </w:rPr>
        <w:t>, a livré du mobilier Epimagdalénien (BIB 2583)</w:t>
      </w:r>
    </w:p>
    <w:p w14:paraId="3B1E2235" w14:textId="77777777" w:rsidR="00D05D10" w:rsidRPr="0032190F" w:rsidRDefault="00D05D10" w:rsidP="00D05D10">
      <w:pPr>
        <w:rPr>
          <w:lang w:val="fr-FR"/>
        </w:rPr>
      </w:pPr>
    </w:p>
    <w:p w14:paraId="0E1310F1" w14:textId="77777777" w:rsidR="00067DAA" w:rsidRPr="0032190F" w:rsidRDefault="00067DAA" w:rsidP="00426FF9">
      <w:pPr>
        <w:pStyle w:val="Heading1"/>
      </w:pPr>
      <w:r w:rsidRPr="0032190F">
        <w:t>YEDRA</w:t>
      </w:r>
    </w:p>
    <w:p w14:paraId="0C7D9E2F" w14:textId="5EAFBCF5" w:rsidR="00746131" w:rsidRPr="0032190F" w:rsidRDefault="00067DAA" w:rsidP="00746131">
      <w:pPr>
        <w:rPr>
          <w:lang w:val="fr-FR"/>
        </w:rPr>
      </w:pPr>
      <w:r w:rsidRPr="0032190F">
        <w:rPr>
          <w:lang w:val="fr-FR"/>
        </w:rPr>
        <w:t>Yedra (Almeria, Espagne)</w:t>
      </w:r>
      <w:r w:rsidR="00746131" w:rsidRPr="0032190F">
        <w:rPr>
          <w:lang w:val="fr-FR"/>
        </w:rPr>
        <w:t xml:space="preserve"> , abri peint, "</w:t>
      </w:r>
      <w:hyperlink r:id="rId2832" w:anchor="Cul_Schemat_Espagne" w:history="1">
        <w:r w:rsidR="00746131" w:rsidRPr="0032190F">
          <w:rPr>
            <w:rStyle w:val="Hyperlink"/>
            <w:lang w:val="fr-FR"/>
          </w:rPr>
          <w:t>art schématique ibérique</w:t>
        </w:r>
      </w:hyperlink>
      <w:r w:rsidR="00746131" w:rsidRPr="0032190F">
        <w:rPr>
          <w:lang w:val="fr-FR"/>
        </w:rPr>
        <w:t>" pour J. Abelanet (BIB 1738 fig. 31)</w:t>
      </w:r>
    </w:p>
    <w:p w14:paraId="4A2A2021" w14:textId="77777777" w:rsidR="00067DAA" w:rsidRPr="0032190F" w:rsidRDefault="00067DAA" w:rsidP="00067DAA">
      <w:pPr>
        <w:rPr>
          <w:lang w:val="fr-FR"/>
        </w:rPr>
      </w:pPr>
    </w:p>
    <w:p w14:paraId="4D1F6E86" w14:textId="77777777" w:rsidR="00067DAA" w:rsidRPr="0032190F" w:rsidRDefault="00067DAA" w:rsidP="00426FF9">
      <w:pPr>
        <w:pStyle w:val="Heading1"/>
      </w:pPr>
      <w:r w:rsidRPr="0032190F">
        <w:t>ZARZAL</w:t>
      </w:r>
      <w:r w:rsidR="00785242" w:rsidRPr="0032190F">
        <w:t>O</w:t>
      </w:r>
      <w:r w:rsidRPr="0032190F">
        <w:t>N</w:t>
      </w:r>
    </w:p>
    <w:p w14:paraId="49DFF108" w14:textId="2E05B661" w:rsidR="00D03BDA" w:rsidRPr="0032190F" w:rsidRDefault="000855A4" w:rsidP="00D03BDA">
      <w:pPr>
        <w:rPr>
          <w:lang w:val="fr-FR"/>
        </w:rPr>
      </w:pPr>
      <w:r w:rsidRPr="0032190F">
        <w:rPr>
          <w:lang w:val="fr-FR"/>
        </w:rPr>
        <w:t xml:space="preserve">Canchal del </w:t>
      </w:r>
      <w:r w:rsidR="00067DAA" w:rsidRPr="0032190F">
        <w:rPr>
          <w:lang w:val="fr-FR"/>
        </w:rPr>
        <w:t>Zarzal</w:t>
      </w:r>
      <w:r w:rsidR="00785242" w:rsidRPr="0032190F">
        <w:rPr>
          <w:lang w:val="fr-FR"/>
        </w:rPr>
        <w:t>ó</w:t>
      </w:r>
      <w:r w:rsidR="00067DAA" w:rsidRPr="0032190F">
        <w:rPr>
          <w:lang w:val="fr-FR"/>
        </w:rPr>
        <w:t>n (</w:t>
      </w:r>
      <w:r w:rsidR="009A4578" w:rsidRPr="009A4578">
        <w:rPr>
          <w:lang w:val="fr-FR"/>
        </w:rPr>
        <w:t>Salamanca</w:t>
      </w:r>
      <w:r w:rsidR="00067DAA" w:rsidRPr="0032190F">
        <w:rPr>
          <w:lang w:val="fr-FR"/>
        </w:rPr>
        <w:t>, Espagne)</w:t>
      </w:r>
      <w:r w:rsidR="00746131" w:rsidRPr="0032190F">
        <w:rPr>
          <w:lang w:val="fr-FR"/>
        </w:rPr>
        <w:t xml:space="preserve"> , abri peint, "</w:t>
      </w:r>
      <w:hyperlink r:id="rId2833" w:anchor="Cul_Schemat_Espagne" w:history="1">
        <w:r w:rsidR="00746131" w:rsidRPr="0032190F">
          <w:rPr>
            <w:rStyle w:val="Hyperlink"/>
            <w:lang w:val="fr-FR"/>
          </w:rPr>
          <w:t>art schématique ibérique</w:t>
        </w:r>
      </w:hyperlink>
      <w:r w:rsidR="00746131" w:rsidRPr="0032190F">
        <w:rPr>
          <w:lang w:val="fr-FR"/>
        </w:rPr>
        <w:t>" pour J. Abelanet (BIB 17</w:t>
      </w:r>
      <w:r w:rsidR="00785242" w:rsidRPr="0032190F">
        <w:rPr>
          <w:lang w:val="fr-FR"/>
        </w:rPr>
        <w:t>38 fig. 31)</w:t>
      </w:r>
      <w:r w:rsidRPr="0032190F">
        <w:rPr>
          <w:lang w:val="fr-FR"/>
        </w:rPr>
        <w:t xml:space="preserve"> personnage avec un ornement de taille (BIB 1738 fig. 22)</w:t>
      </w:r>
      <w:r w:rsidR="00D03BDA" w:rsidRPr="0032190F">
        <w:rPr>
          <w:lang w:val="fr-FR"/>
        </w:rPr>
        <w:t xml:space="preserve"> anthropomorphe à bras multiples [~arboriformes] (BIB 1738 fig. 24)</w:t>
      </w:r>
    </w:p>
    <w:p w14:paraId="2F2E9E64" w14:textId="77777777" w:rsidR="001C34F2" w:rsidRPr="0032190F" w:rsidRDefault="001C34F2" w:rsidP="00AD4306">
      <w:pPr>
        <w:rPr>
          <w:lang w:val="fr-FR"/>
        </w:rPr>
      </w:pPr>
    </w:p>
    <w:p w14:paraId="2A7F3E0B" w14:textId="77777777" w:rsidR="001C34F2" w:rsidRPr="0032190F" w:rsidRDefault="001C34F2" w:rsidP="001C34F2">
      <w:pPr>
        <w:rPr>
          <w:lang w:val="fr-FR"/>
        </w:rPr>
      </w:pPr>
      <w:r w:rsidRPr="0032190F">
        <w:rPr>
          <w:lang w:val="fr-FR"/>
        </w:rPr>
        <w:t>CACHAO DA RAPA</w:t>
      </w:r>
    </w:p>
    <w:p w14:paraId="6E7BEC0F" w14:textId="72880C0E" w:rsidR="001C34F2" w:rsidRPr="0032190F" w:rsidRDefault="001C34F2" w:rsidP="001C34F2">
      <w:pPr>
        <w:rPr>
          <w:lang w:val="fr-FR"/>
        </w:rPr>
      </w:pPr>
      <w:r w:rsidRPr="0032190F">
        <w:rPr>
          <w:lang w:val="fr-FR"/>
        </w:rPr>
        <w:t>Cachao da Rapa (Carrazeda de Ansiaes, Portugal) , abri peint, "</w:t>
      </w:r>
      <w:hyperlink r:id="rId2834" w:anchor="Cul_Schemat_Espagne" w:history="1">
        <w:r w:rsidRPr="0032190F">
          <w:rPr>
            <w:rStyle w:val="Hyperlink"/>
            <w:lang w:val="fr-FR"/>
          </w:rPr>
          <w:t>art schématique ibérique</w:t>
        </w:r>
      </w:hyperlink>
      <w:r w:rsidRPr="0032190F">
        <w:rPr>
          <w:lang w:val="fr-FR"/>
        </w:rPr>
        <w:t>" pour J. Abelanet (BIB 1738 fig. 31)</w:t>
      </w:r>
    </w:p>
    <w:p w14:paraId="231BE0E7" w14:textId="77777777" w:rsidR="00E03C69" w:rsidRPr="0032190F" w:rsidRDefault="00E03C69" w:rsidP="001C34F2">
      <w:pPr>
        <w:rPr>
          <w:lang w:val="fr-FR"/>
        </w:rPr>
      </w:pPr>
    </w:p>
    <w:p w14:paraId="7F8FD5A8" w14:textId="77777777" w:rsidR="00E03C69" w:rsidRPr="0032190F" w:rsidRDefault="00E03C69" w:rsidP="00426FF9">
      <w:pPr>
        <w:pStyle w:val="Heading1"/>
      </w:pPr>
      <w:bookmarkStart w:id="1232" w:name="Sit_Almendres"/>
      <w:r w:rsidRPr="0032190F">
        <w:t>ALMENDRES</w:t>
      </w:r>
    </w:p>
    <w:bookmarkEnd w:id="1232"/>
    <w:p w14:paraId="4C0482C5" w14:textId="77777777" w:rsidR="00037076" w:rsidRDefault="00037076" w:rsidP="001C34F2">
      <w:pPr>
        <w:rPr>
          <w:lang w:val="fr-FR"/>
        </w:rPr>
      </w:pPr>
    </w:p>
    <w:p w14:paraId="64199967" w14:textId="77777777" w:rsidR="00E03C69" w:rsidRDefault="00037076" w:rsidP="00037076">
      <w:pPr>
        <w:jc w:val="both"/>
        <w:rPr>
          <w:lang w:val="fr-FR"/>
        </w:rPr>
      </w:pPr>
      <w:r>
        <w:rPr>
          <w:lang w:val="fr-FR"/>
        </w:rPr>
        <w:t>Portugal</w:t>
      </w:r>
      <w:r w:rsidR="00B17969" w:rsidRPr="0032190F">
        <w:rPr>
          <w:lang w:val="fr-FR"/>
        </w:rPr>
        <w:t>. Le c</w:t>
      </w:r>
      <w:r w:rsidR="00E03C69" w:rsidRPr="0032190F">
        <w:rPr>
          <w:lang w:val="fr-FR"/>
        </w:rPr>
        <w:t>romlech des Almendres est un spectaculaire ensemble de menhirs, constitué par 95 monolithes disposés en deux cercles concentriques. Certains menhirs présentent des gravures schématiques et géométriques. Un peu plus loin se trouve le menhir de près de 4 m de hauteur. Des études récentes ont prouvé que beaucoup de monolithes se trouvent dans leur position d’origine, l’ensemble datant de la période qui va du Néolithique au Chalcolithique (internet)</w:t>
      </w:r>
    </w:p>
    <w:p w14:paraId="451EFC74" w14:textId="77777777" w:rsidR="00F14A38" w:rsidRDefault="00F14A38" w:rsidP="00037076">
      <w:pPr>
        <w:jc w:val="both"/>
        <w:rPr>
          <w:lang w:val="fr-FR"/>
        </w:rPr>
      </w:pPr>
    </w:p>
    <w:p w14:paraId="50C7C788" w14:textId="77777777" w:rsidR="00F14A38" w:rsidRPr="00D52855" w:rsidRDefault="00F14A38" w:rsidP="00426FF9">
      <w:pPr>
        <w:pStyle w:val="Heading1"/>
        <w:rPr>
          <w:lang w:val="es-ES"/>
        </w:rPr>
      </w:pPr>
      <w:bookmarkStart w:id="1233" w:name="Sit_Navalcan"/>
      <w:r w:rsidRPr="00D52855">
        <w:rPr>
          <w:lang w:val="es-ES"/>
        </w:rPr>
        <w:t>NAVALCAN</w:t>
      </w:r>
    </w:p>
    <w:bookmarkEnd w:id="1233"/>
    <w:p w14:paraId="1B3E7AA2" w14:textId="77777777" w:rsidR="00F14A38" w:rsidRPr="00F14A38" w:rsidRDefault="00F14A38" w:rsidP="00037076">
      <w:pPr>
        <w:jc w:val="both"/>
        <w:rPr>
          <w:sz w:val="20"/>
          <w:lang w:val="es-ES"/>
        </w:rPr>
      </w:pPr>
      <w:r w:rsidRPr="00F14A38">
        <w:rPr>
          <w:sz w:val="20"/>
          <w:lang w:val="es-ES"/>
        </w:rPr>
        <w:t>Dolmen de Navalcan, Navalcán</w:t>
      </w:r>
    </w:p>
    <w:p w14:paraId="46F3649B" w14:textId="77777777" w:rsidR="00F14A38" w:rsidRDefault="00F14A38" w:rsidP="00037076">
      <w:pPr>
        <w:jc w:val="both"/>
        <w:rPr>
          <w:lang w:val="es-ES"/>
        </w:rPr>
      </w:pPr>
    </w:p>
    <w:p w14:paraId="02675A4A" w14:textId="77777777" w:rsidR="007D1519" w:rsidRDefault="00F14A38" w:rsidP="007D1519">
      <w:pPr>
        <w:jc w:val="both"/>
        <w:rPr>
          <w:lang w:val="fr-FR"/>
        </w:rPr>
      </w:pPr>
      <w:r w:rsidRPr="00494601">
        <w:rPr>
          <w:lang w:val="es-ES"/>
        </w:rPr>
        <w:t xml:space="preserve">Toledo. </w:t>
      </w:r>
      <w:r w:rsidR="007D1519">
        <w:rPr>
          <w:lang w:val="fr-FR"/>
        </w:rPr>
        <w:t>Le mobilier trouvé sur le site offre une datation du dolmen vers le 4e millénaire (BIB 2172) (BIB 2984)</w:t>
      </w:r>
    </w:p>
    <w:p w14:paraId="51FF8367" w14:textId="005B4FF1" w:rsidR="00523A06" w:rsidRPr="00F14A38" w:rsidRDefault="00523A06" w:rsidP="007D1519">
      <w:pPr>
        <w:jc w:val="both"/>
        <w:rPr>
          <w:lang w:val="fr-FR"/>
        </w:rPr>
      </w:pPr>
      <w:r w:rsidRPr="00523A06">
        <w:rPr>
          <w:lang w:val="fr-FR"/>
        </w:rPr>
        <w:t xml:space="preserve">Phase </w:t>
      </w:r>
      <w:hyperlink r:id="rId2835" w:anchor="Cul_Megalithisme_Portugal_p_final" w:history="1">
        <w:r w:rsidRPr="00523A06">
          <w:rPr>
            <w:rStyle w:val="Hyperlink"/>
            <w:lang w:val="fr-FR"/>
          </w:rPr>
          <w:t>finale</w:t>
        </w:r>
      </w:hyperlink>
      <w:r>
        <w:rPr>
          <w:lang w:val="fr-FR"/>
        </w:rPr>
        <w:t xml:space="preserve"> </w:t>
      </w:r>
      <w:r w:rsidRPr="0032190F">
        <w:rPr>
          <w:lang w:val="fr-FR"/>
        </w:rPr>
        <w:t>du mégalithisme portugais</w:t>
      </w:r>
      <w:r>
        <w:rPr>
          <w:lang w:val="fr-FR"/>
        </w:rPr>
        <w:t xml:space="preserve"> ? (SS BIB)</w:t>
      </w:r>
    </w:p>
    <w:p w14:paraId="5260DAF0" w14:textId="77777777" w:rsidR="007D1519" w:rsidRDefault="007D1519" w:rsidP="00037076">
      <w:pPr>
        <w:jc w:val="both"/>
        <w:rPr>
          <w:lang w:val="fr-FR"/>
        </w:rPr>
      </w:pPr>
    </w:p>
    <w:p w14:paraId="68BC15D5" w14:textId="77777777" w:rsidR="007D1519" w:rsidRDefault="007D1519" w:rsidP="007D1519">
      <w:pPr>
        <w:pStyle w:val="Heading2"/>
      </w:pPr>
      <w:bookmarkStart w:id="1234" w:name="Sit_Navalcan_SM"/>
      <w:r>
        <w:lastRenderedPageBreak/>
        <w:t>statue-menhir</w:t>
      </w:r>
    </w:p>
    <w:bookmarkEnd w:id="1234"/>
    <w:p w14:paraId="129E74C2" w14:textId="77777777" w:rsidR="007D1519" w:rsidRDefault="007D1519" w:rsidP="00037076">
      <w:pPr>
        <w:jc w:val="both"/>
        <w:rPr>
          <w:lang w:val="fr-FR"/>
        </w:rPr>
      </w:pPr>
    </w:p>
    <w:p w14:paraId="63F1EAED" w14:textId="3E58E52F" w:rsidR="00F14A38" w:rsidRDefault="00436A7C" w:rsidP="00037076">
      <w:pPr>
        <w:jc w:val="both"/>
        <w:rPr>
          <w:lang w:val="fr-FR"/>
        </w:rPr>
      </w:pPr>
      <w:r>
        <w:rPr>
          <w:lang w:val="fr-FR"/>
        </w:rPr>
        <w:t>SM</w:t>
      </w:r>
      <w:r w:rsidR="00F14A38">
        <w:rPr>
          <w:lang w:val="fr-FR"/>
        </w:rPr>
        <w:t xml:space="preserve"> trouvé</w:t>
      </w:r>
      <w:r>
        <w:rPr>
          <w:lang w:val="fr-FR"/>
        </w:rPr>
        <w:t>e</w:t>
      </w:r>
      <w:r w:rsidR="00F14A38">
        <w:rPr>
          <w:lang w:val="fr-FR"/>
        </w:rPr>
        <w:t xml:space="preserve"> à l'intérieur d'une chambre funéraire (BIB 381) menhir phallique au centre d'un dolmen à couloir (BIB 2983)</w:t>
      </w:r>
      <w:r w:rsidR="007D1519">
        <w:rPr>
          <w:lang w:val="fr-FR"/>
        </w:rPr>
        <w:t>, probablement antérieure à la construction du dolmen et remployée dedans (BIB 2172)</w:t>
      </w:r>
      <w:r w:rsidR="00F14A38">
        <w:rPr>
          <w:lang w:val="fr-FR"/>
        </w:rPr>
        <w:t xml:space="preserve"> </w:t>
      </w:r>
      <w:r w:rsidR="00F14A38" w:rsidRPr="00F14A38">
        <w:rPr>
          <w:lang w:val="fr-FR"/>
        </w:rPr>
        <w:t>Menhir phalique et/ou anthropomorphe, un</w:t>
      </w:r>
      <w:r w:rsidR="00523A06">
        <w:rPr>
          <w:lang w:val="fr-FR"/>
        </w:rPr>
        <w:t xml:space="preserve"> </w:t>
      </w:r>
      <w:r w:rsidR="00F14A38" w:rsidRPr="00F14A38">
        <w:rPr>
          <w:lang w:val="fr-FR"/>
        </w:rPr>
        <w:t>serpentiforme est gravé en bas-relief, représentation d'une "palette allongée", un signe proche d'une crosse (</w:t>
      </w:r>
      <w:r w:rsidR="00F14A38" w:rsidRPr="00F14A38">
        <w:rPr>
          <w:i/>
          <w:lang w:val="fr-FR"/>
        </w:rPr>
        <w:t>baculo</w:t>
      </w:r>
      <w:r w:rsidR="00F14A38" w:rsidRPr="00F14A38">
        <w:rPr>
          <w:lang w:val="fr-FR"/>
        </w:rPr>
        <w:t>)</w:t>
      </w:r>
      <w:r w:rsidR="00F14A38">
        <w:rPr>
          <w:lang w:val="fr-FR"/>
        </w:rPr>
        <w:t>, deux haches tracées finement, une représentation de "</w:t>
      </w:r>
      <w:hyperlink r:id="rId2836" w:anchor="Cul_Art_TAC_T_x_thing" w:history="1">
        <w:r w:rsidR="00523A06" w:rsidRPr="00523A06">
          <w:rPr>
            <w:rStyle w:val="Hyperlink"/>
            <w:lang w:val="fr-FR"/>
          </w:rPr>
          <w:t>the thing</w:t>
        </w:r>
      </w:hyperlink>
      <w:r w:rsidR="00F14A38">
        <w:rPr>
          <w:lang w:val="fr-FR"/>
        </w:rPr>
        <w:t xml:space="preserve">" qui pour Bueno </w:t>
      </w:r>
      <w:r w:rsidR="00523A06">
        <w:rPr>
          <w:lang w:val="fr-FR"/>
        </w:rPr>
        <w:t>e</w:t>
      </w:r>
      <w:r w:rsidR="00F14A38">
        <w:rPr>
          <w:lang w:val="fr-FR"/>
        </w:rPr>
        <w:t>t Balbin est une hache élaborée (BIB 2172)</w:t>
      </w:r>
      <w:r w:rsidR="007D1519">
        <w:rPr>
          <w:lang w:val="fr-FR"/>
        </w:rPr>
        <w:t xml:space="preserve"> 3 techniques différentes de gravures (BIB 2172)</w:t>
      </w:r>
    </w:p>
    <w:p w14:paraId="52CE65A1" w14:textId="77777777" w:rsidR="00F14A38" w:rsidRPr="00F14A38" w:rsidRDefault="00F14A38" w:rsidP="00037076">
      <w:pPr>
        <w:jc w:val="both"/>
        <w:rPr>
          <w:lang w:val="fr-FR"/>
        </w:rPr>
      </w:pPr>
    </w:p>
    <w:p w14:paraId="531DC208" w14:textId="77777777" w:rsidR="001C34F2" w:rsidRPr="00F14A38" w:rsidRDefault="001C34F2" w:rsidP="001C34F2">
      <w:pPr>
        <w:rPr>
          <w:lang w:val="fr-FR"/>
        </w:rPr>
      </w:pPr>
    </w:p>
    <w:p w14:paraId="37A98001" w14:textId="77777777" w:rsidR="001C34F2" w:rsidRPr="0032190F" w:rsidRDefault="001C34F2" w:rsidP="001C34F2">
      <w:pPr>
        <w:rPr>
          <w:lang w:val="fr-FR"/>
        </w:rPr>
      </w:pPr>
      <w:r w:rsidRPr="0032190F">
        <w:rPr>
          <w:lang w:val="fr-FR"/>
        </w:rPr>
        <w:t>ESPERAMÇA</w:t>
      </w:r>
    </w:p>
    <w:p w14:paraId="7CA06AB2" w14:textId="66428CA1" w:rsidR="001C34F2" w:rsidRPr="0032190F" w:rsidRDefault="001C34F2" w:rsidP="001C34F2">
      <w:pPr>
        <w:rPr>
          <w:lang w:val="fr-FR"/>
        </w:rPr>
      </w:pPr>
      <w:r w:rsidRPr="0032190F">
        <w:rPr>
          <w:lang w:val="fr-FR"/>
        </w:rPr>
        <w:t>Esperamça, Serra dos Loucoes (Arronches, Portugal) , abri peint, "</w:t>
      </w:r>
      <w:hyperlink r:id="rId2837" w:anchor="Cul_Schemat_Espagne" w:history="1">
        <w:r w:rsidRPr="0032190F">
          <w:rPr>
            <w:rStyle w:val="Hyperlink"/>
            <w:lang w:val="fr-FR"/>
          </w:rPr>
          <w:t>art schématique ibérique</w:t>
        </w:r>
      </w:hyperlink>
      <w:r w:rsidRPr="0032190F">
        <w:rPr>
          <w:lang w:val="fr-FR"/>
        </w:rPr>
        <w:t>" pour J. Abelanet (BIB 1738 fig. 31)</w:t>
      </w:r>
    </w:p>
    <w:p w14:paraId="312A21AE" w14:textId="77777777" w:rsidR="001C34F2" w:rsidRPr="0032190F" w:rsidRDefault="001C34F2" w:rsidP="001C34F2">
      <w:pPr>
        <w:rPr>
          <w:lang w:val="fr-FR"/>
        </w:rPr>
      </w:pPr>
    </w:p>
    <w:p w14:paraId="385AE328" w14:textId="77777777" w:rsidR="001C34F2" w:rsidRPr="0032190F" w:rsidRDefault="001C34F2" w:rsidP="001C34F2">
      <w:pPr>
        <w:rPr>
          <w:lang w:val="fr-FR"/>
        </w:rPr>
      </w:pPr>
      <w:r w:rsidRPr="0032190F">
        <w:rPr>
          <w:lang w:val="fr-FR"/>
        </w:rPr>
        <w:t>PALA PINTA</w:t>
      </w:r>
    </w:p>
    <w:p w14:paraId="11C9524C" w14:textId="7C587B32" w:rsidR="001C34F2" w:rsidRPr="0032190F" w:rsidRDefault="001C34F2" w:rsidP="001C34F2">
      <w:pPr>
        <w:rPr>
          <w:lang w:val="fr-FR"/>
        </w:rPr>
      </w:pPr>
      <w:r w:rsidRPr="0032190F">
        <w:rPr>
          <w:lang w:val="fr-FR"/>
        </w:rPr>
        <w:t>Pala Pinta, Carlao (</w:t>
      </w:r>
      <w:r w:rsidR="00D13F1B" w:rsidRPr="0032190F">
        <w:rPr>
          <w:lang w:val="fr-FR"/>
        </w:rPr>
        <w:t xml:space="preserve">Carlaõ, </w:t>
      </w:r>
      <w:r w:rsidRPr="0032190F">
        <w:rPr>
          <w:lang w:val="fr-FR"/>
        </w:rPr>
        <w:t>Alij</w:t>
      </w:r>
      <w:r w:rsidR="00D13F1B" w:rsidRPr="0032190F">
        <w:rPr>
          <w:lang w:val="fr-FR"/>
        </w:rPr>
        <w:t>ó</w:t>
      </w:r>
      <w:r w:rsidRPr="0032190F">
        <w:rPr>
          <w:lang w:val="fr-FR"/>
        </w:rPr>
        <w:t>, Portugal) , abri peint, "</w:t>
      </w:r>
      <w:hyperlink r:id="rId2838" w:anchor="Cul_Schemat_Espagne" w:history="1">
        <w:r w:rsidRPr="0032190F">
          <w:rPr>
            <w:rStyle w:val="Hyperlink"/>
            <w:lang w:val="fr-FR"/>
          </w:rPr>
          <w:t>art schématique ibérique</w:t>
        </w:r>
      </w:hyperlink>
      <w:r w:rsidRPr="0032190F">
        <w:rPr>
          <w:lang w:val="fr-FR"/>
        </w:rPr>
        <w:t>" pour J. Abelanet (BIB 1738 fig. 31)</w:t>
      </w:r>
      <w:r w:rsidR="00D13F1B" w:rsidRPr="0032190F">
        <w:rPr>
          <w:lang w:val="fr-FR"/>
        </w:rPr>
        <w:t xml:space="preserve"> motifs solaires (BIB 1738 fig. 32)</w:t>
      </w:r>
    </w:p>
    <w:p w14:paraId="7366DC23" w14:textId="77777777" w:rsidR="001C34F2" w:rsidRPr="0032190F" w:rsidRDefault="001C34F2" w:rsidP="001C34F2">
      <w:pPr>
        <w:rPr>
          <w:lang w:val="fr-FR"/>
        </w:rPr>
      </w:pPr>
    </w:p>
    <w:p w14:paraId="4C182333" w14:textId="77777777" w:rsidR="00D13F1B" w:rsidRPr="0032190F" w:rsidRDefault="00D13F1B" w:rsidP="001C34F2">
      <w:pPr>
        <w:rPr>
          <w:lang w:val="fr-FR"/>
        </w:rPr>
      </w:pPr>
      <w:r w:rsidRPr="0032190F">
        <w:rPr>
          <w:lang w:val="fr-FR"/>
        </w:rPr>
        <w:t>LAPA DOS GAIVOES</w:t>
      </w:r>
    </w:p>
    <w:p w14:paraId="550B385D" w14:textId="5FF503E1" w:rsidR="00D13F1B" w:rsidRPr="0032190F" w:rsidRDefault="00D13F1B" w:rsidP="001C34F2">
      <w:pPr>
        <w:rPr>
          <w:lang w:val="fr-FR"/>
        </w:rPr>
      </w:pPr>
      <w:r w:rsidRPr="0032190F">
        <w:rPr>
          <w:lang w:val="fr-FR"/>
        </w:rPr>
        <w:t>Lapa dos Gaivões (Esperança</w:t>
      </w:r>
      <w:r w:rsidR="00C82D91" w:rsidRPr="0032190F">
        <w:rPr>
          <w:lang w:val="fr-FR"/>
        </w:rPr>
        <w:t xml:space="preserve"> [Esperanca]</w:t>
      </w:r>
      <w:r w:rsidRPr="0032190F">
        <w:rPr>
          <w:lang w:val="fr-FR"/>
        </w:rPr>
        <w:t>, Arronches, Portugal) abri peint, "</w:t>
      </w:r>
      <w:hyperlink r:id="rId2839" w:anchor="Cul_Schemat_Espagne" w:history="1">
        <w:r w:rsidRPr="0032190F">
          <w:rPr>
            <w:rStyle w:val="Hyperlink"/>
            <w:lang w:val="fr-FR"/>
          </w:rPr>
          <w:t>art schématique ibérique</w:t>
        </w:r>
      </w:hyperlink>
      <w:r w:rsidRPr="0032190F">
        <w:rPr>
          <w:lang w:val="fr-FR"/>
        </w:rPr>
        <w:t>" pour J. Abelanet, groupe de 3 anthropomorphes ramiformes</w:t>
      </w:r>
      <w:r w:rsidR="00060D47" w:rsidRPr="0032190F">
        <w:rPr>
          <w:lang w:val="fr-FR"/>
        </w:rPr>
        <w:t>, anthropomorphe sans tête (ocre rouge), animal pectiniforme (ocre rouge)</w:t>
      </w:r>
      <w:r w:rsidRPr="0032190F">
        <w:rPr>
          <w:lang w:val="fr-FR"/>
        </w:rPr>
        <w:t xml:space="preserve"> (BIB 1738 fig. 32)</w:t>
      </w:r>
    </w:p>
    <w:p w14:paraId="2A7E23A6" w14:textId="77777777" w:rsidR="00072191" w:rsidRPr="0032190F" w:rsidRDefault="00072191" w:rsidP="00242C0F">
      <w:pPr>
        <w:rPr>
          <w:lang w:val="fr-FR"/>
        </w:rPr>
      </w:pPr>
    </w:p>
    <w:p w14:paraId="442A654E" w14:textId="77777777" w:rsidR="00072191" w:rsidRPr="0032190F" w:rsidRDefault="00072191" w:rsidP="00426FF9">
      <w:pPr>
        <w:pStyle w:val="Heading1"/>
      </w:pPr>
      <w:bookmarkStart w:id="1235" w:name="Sit_Rubio_I_II"/>
      <w:r w:rsidRPr="0032190F">
        <w:t>RUBIO I ET II</w:t>
      </w:r>
    </w:p>
    <w:bookmarkEnd w:id="1235"/>
    <w:p w14:paraId="297D3E8C" w14:textId="77777777" w:rsidR="00072191" w:rsidRPr="0032190F" w:rsidRDefault="00072191" w:rsidP="00242C0F">
      <w:pPr>
        <w:rPr>
          <w:lang w:val="fr-FR"/>
        </w:rPr>
      </w:pPr>
    </w:p>
    <w:p w14:paraId="44D55933" w14:textId="3EC3AB25" w:rsidR="00072191" w:rsidRPr="0032190F" w:rsidRDefault="00072191" w:rsidP="00242C0F">
      <w:pPr>
        <w:rPr>
          <w:lang w:val="fr-FR"/>
        </w:rPr>
      </w:pPr>
      <w:r w:rsidRPr="0032190F">
        <w:rPr>
          <w:lang w:val="fr-FR"/>
        </w:rPr>
        <w:t xml:space="preserve">Abrics d’Encarna Rubio I – II, Abri peint du Levant espagnol </w:t>
      </w:r>
      <w:r w:rsidR="00E858A9" w:rsidRPr="0032190F">
        <w:rPr>
          <w:lang w:val="fr-FR"/>
        </w:rPr>
        <w:t>(</w:t>
      </w:r>
      <w:hyperlink r:id="rId2840" w:anchor="Cul_Levantin" w:history="1">
        <w:r w:rsidR="00E858A9" w:rsidRPr="0032190F">
          <w:rPr>
            <w:rStyle w:val="Hyperlink"/>
            <w:lang w:val="fr-FR"/>
          </w:rPr>
          <w:t>art levantin</w:t>
        </w:r>
      </w:hyperlink>
      <w:r w:rsidR="00E858A9" w:rsidRPr="0032190F">
        <w:rPr>
          <w:lang w:val="fr-FR"/>
        </w:rPr>
        <w:t xml:space="preserve">) </w:t>
      </w:r>
      <w:r w:rsidRPr="0032190F">
        <w:rPr>
          <w:lang w:val="fr-FR"/>
        </w:rPr>
        <w:t>dans la région de Millares. (BIB 1787)</w:t>
      </w:r>
      <w:r w:rsidR="00E858A9" w:rsidRPr="0032190F">
        <w:rPr>
          <w:lang w:val="fr-FR"/>
        </w:rPr>
        <w:t xml:space="preserve"> </w:t>
      </w:r>
      <w:r w:rsidRPr="0032190F">
        <w:rPr>
          <w:lang w:val="fr-FR"/>
        </w:rPr>
        <w:t xml:space="preserve">Anthropomorphe [« en fil de fer »], </w:t>
      </w:r>
      <w:hyperlink r:id="rId2841" w:anchor="Cul_Proto_Art_TAC_T_g_zigzag" w:history="1">
        <w:r w:rsidR="00E31D08" w:rsidRPr="00E31D08">
          <w:rPr>
            <w:rStyle w:val="Hyperlink"/>
            <w:lang w:val="fr-FR" w:eastAsia="en-GB"/>
          </w:rPr>
          <w:t>zigza</w:t>
        </w:r>
        <w:r w:rsidR="00E31D08">
          <w:rPr>
            <w:rStyle w:val="Hyperlink"/>
            <w:lang w:val="fr-FR" w:eastAsia="en-GB"/>
          </w:rPr>
          <w:t>gs</w:t>
        </w:r>
      </w:hyperlink>
      <w:r w:rsidRPr="0032190F">
        <w:rPr>
          <w:lang w:val="fr-FR"/>
        </w:rPr>
        <w:t>,  peints (BIB 1787)</w:t>
      </w:r>
      <w:r w:rsidRPr="0032190F">
        <w:rPr>
          <w:lang w:val="fr-FR"/>
        </w:rPr>
        <w:tab/>
      </w:r>
    </w:p>
    <w:p w14:paraId="47CBD949" w14:textId="77777777" w:rsidR="00072191" w:rsidRPr="0032190F" w:rsidRDefault="00072191" w:rsidP="00242C0F">
      <w:pPr>
        <w:rPr>
          <w:lang w:val="fr-FR"/>
        </w:rPr>
      </w:pPr>
    </w:p>
    <w:p w14:paraId="725BA49A" w14:textId="77777777" w:rsidR="00072191" w:rsidRPr="0032190F" w:rsidRDefault="00C943D6" w:rsidP="00426FF9">
      <w:pPr>
        <w:pStyle w:val="Heading1"/>
      </w:pPr>
      <w:bookmarkStart w:id="1236" w:name="Sit_Roser"/>
      <w:r>
        <w:t>ROSER</w:t>
      </w:r>
    </w:p>
    <w:bookmarkEnd w:id="1236"/>
    <w:p w14:paraId="40C6950B" w14:textId="77777777" w:rsidR="00C943D6" w:rsidRDefault="00A77802" w:rsidP="00472E0D">
      <w:pPr>
        <w:jc w:val="both"/>
        <w:rPr>
          <w:lang w:val="fr-FR"/>
        </w:rPr>
      </w:pPr>
      <w:r>
        <w:rPr>
          <w:lang w:val="fr-FR"/>
        </w:rPr>
        <w:t>Rosser</w:t>
      </w:r>
    </w:p>
    <w:p w14:paraId="1D508C75" w14:textId="77777777" w:rsidR="00A77802" w:rsidRDefault="00A77802" w:rsidP="00472E0D">
      <w:pPr>
        <w:jc w:val="both"/>
        <w:rPr>
          <w:lang w:val="fr-FR"/>
        </w:rPr>
      </w:pPr>
    </w:p>
    <w:p w14:paraId="36292697" w14:textId="6AD8D81E" w:rsidR="00072191" w:rsidRPr="00C943D6" w:rsidRDefault="00072191" w:rsidP="00472E0D">
      <w:pPr>
        <w:jc w:val="both"/>
        <w:rPr>
          <w:lang w:val="fr-FR"/>
        </w:rPr>
      </w:pPr>
      <w:r w:rsidRPr="0032190F">
        <w:rPr>
          <w:lang w:val="fr-FR"/>
        </w:rPr>
        <w:t xml:space="preserve">Abri peint du Levant espagnol </w:t>
      </w:r>
      <w:r w:rsidR="00E858A9" w:rsidRPr="0032190F">
        <w:rPr>
          <w:lang w:val="fr-FR"/>
        </w:rPr>
        <w:t>(</w:t>
      </w:r>
      <w:hyperlink r:id="rId2842" w:anchor="Cul_Levantin" w:history="1">
        <w:r w:rsidR="00E858A9" w:rsidRPr="0032190F">
          <w:rPr>
            <w:rStyle w:val="Hyperlink"/>
            <w:lang w:val="fr-FR"/>
          </w:rPr>
          <w:t>art levantin</w:t>
        </w:r>
      </w:hyperlink>
      <w:r w:rsidR="00E858A9" w:rsidRPr="0032190F">
        <w:rPr>
          <w:lang w:val="fr-FR"/>
        </w:rPr>
        <w:t xml:space="preserve">) </w:t>
      </w:r>
      <w:r w:rsidRPr="0032190F">
        <w:rPr>
          <w:lang w:val="fr-FR"/>
        </w:rPr>
        <w:t xml:space="preserve">dans la région de Millares. </w:t>
      </w:r>
      <w:r w:rsidRPr="00C943D6">
        <w:rPr>
          <w:lang w:val="fr-FR"/>
        </w:rPr>
        <w:t xml:space="preserve">Motifs zoomorphes, </w:t>
      </w:r>
      <w:hyperlink r:id="rId2843" w:anchor="Cul_Proto_Art_TAC_T_g_zigzag" w:history="1">
        <w:r w:rsidR="00E31D08" w:rsidRPr="00E31D08">
          <w:rPr>
            <w:rStyle w:val="Hyperlink"/>
            <w:lang w:val="fr-FR" w:eastAsia="en-GB"/>
          </w:rPr>
          <w:t>zigza</w:t>
        </w:r>
        <w:r w:rsidR="00E31D08">
          <w:rPr>
            <w:rStyle w:val="Hyperlink"/>
            <w:lang w:val="fr-FR" w:eastAsia="en-GB"/>
          </w:rPr>
          <w:t>gs</w:t>
        </w:r>
      </w:hyperlink>
      <w:r w:rsidRPr="00C943D6">
        <w:rPr>
          <w:lang w:val="fr-FR"/>
        </w:rPr>
        <w:t>, anthropomorphes, etc. (BIB 1787 p. 190)</w:t>
      </w:r>
    </w:p>
    <w:p w14:paraId="63BA50A3" w14:textId="77777777" w:rsidR="00072191" w:rsidRDefault="00072191" w:rsidP="00242C0F">
      <w:r>
        <w:t>2 panneaux peint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6"/>
        <w:gridCol w:w="2783"/>
      </w:tblGrid>
      <w:tr w:rsidR="00072191" w14:paraId="71EAECA4" w14:textId="77777777" w:rsidTr="00472E0D">
        <w:trPr>
          <w:jc w:val="center"/>
        </w:trPr>
        <w:tc>
          <w:tcPr>
            <w:tcW w:w="1316" w:type="dxa"/>
            <w:shd w:val="clear" w:color="auto" w:fill="auto"/>
          </w:tcPr>
          <w:p w14:paraId="7DB458A0" w14:textId="77777777" w:rsidR="00072191" w:rsidRDefault="00072191" w:rsidP="00242C0F">
            <w:r>
              <w:t>panneau 1</w:t>
            </w:r>
          </w:p>
        </w:tc>
        <w:tc>
          <w:tcPr>
            <w:tcW w:w="2783" w:type="dxa"/>
            <w:shd w:val="clear" w:color="auto" w:fill="auto"/>
          </w:tcPr>
          <w:p w14:paraId="0AB8E30C" w14:textId="77777777" w:rsidR="00072191" w:rsidRDefault="00072191" w:rsidP="00242C0F"/>
        </w:tc>
      </w:tr>
      <w:tr w:rsidR="00072191" w14:paraId="5A7861F2" w14:textId="77777777" w:rsidTr="00472E0D">
        <w:trPr>
          <w:jc w:val="center"/>
        </w:trPr>
        <w:tc>
          <w:tcPr>
            <w:tcW w:w="1316" w:type="dxa"/>
            <w:shd w:val="clear" w:color="auto" w:fill="auto"/>
          </w:tcPr>
          <w:p w14:paraId="5C855300" w14:textId="77777777" w:rsidR="00072191" w:rsidRDefault="00072191" w:rsidP="00242C0F">
            <w:r>
              <w:t>panneau 2</w:t>
            </w:r>
          </w:p>
        </w:tc>
        <w:tc>
          <w:tcPr>
            <w:tcW w:w="2783" w:type="dxa"/>
            <w:shd w:val="clear" w:color="auto" w:fill="auto"/>
          </w:tcPr>
          <w:p w14:paraId="01CE17EC" w14:textId="77777777" w:rsidR="00072191" w:rsidRDefault="00072191" w:rsidP="00242C0F">
            <w:r>
              <w:t>anthropomorphe (</w:t>
            </w:r>
            <w:r w:rsidRPr="00072191">
              <w:t>Ro_11</w:t>
            </w:r>
            <w:r>
              <w:t>)</w:t>
            </w:r>
          </w:p>
        </w:tc>
      </w:tr>
      <w:tr w:rsidR="00072191" w14:paraId="272F152D" w14:textId="77777777" w:rsidTr="00472E0D">
        <w:trPr>
          <w:jc w:val="center"/>
        </w:trPr>
        <w:tc>
          <w:tcPr>
            <w:tcW w:w="1316" w:type="dxa"/>
            <w:shd w:val="clear" w:color="auto" w:fill="auto"/>
          </w:tcPr>
          <w:p w14:paraId="57525702" w14:textId="77777777" w:rsidR="00072191" w:rsidRDefault="00072191" w:rsidP="00242C0F">
            <w:r>
              <w:t>panneau 3</w:t>
            </w:r>
          </w:p>
        </w:tc>
        <w:tc>
          <w:tcPr>
            <w:tcW w:w="2783" w:type="dxa"/>
            <w:shd w:val="clear" w:color="auto" w:fill="auto"/>
          </w:tcPr>
          <w:p w14:paraId="0CE0CD42" w14:textId="77777777" w:rsidR="00072191" w:rsidRDefault="00072191" w:rsidP="00242C0F"/>
        </w:tc>
      </w:tr>
    </w:tbl>
    <w:p w14:paraId="544C1BAA" w14:textId="77777777" w:rsidR="00072191" w:rsidRDefault="00072191" w:rsidP="00242C0F">
      <w:r>
        <w:t>(BIB 1787)</w:t>
      </w:r>
      <w:r>
        <w:tab/>
      </w:r>
    </w:p>
    <w:p w14:paraId="06CE2B11" w14:textId="77777777" w:rsidR="00072191" w:rsidRDefault="00072191" w:rsidP="00242C0F"/>
    <w:p w14:paraId="2E56EAA4" w14:textId="19D1E8C6" w:rsidR="00072191" w:rsidRPr="0032190F" w:rsidRDefault="00072191" w:rsidP="00242C0F">
      <w:pPr>
        <w:rPr>
          <w:lang w:val="fr-FR"/>
        </w:rPr>
      </w:pPr>
      <w:r w:rsidRPr="0032190F">
        <w:rPr>
          <w:lang w:val="fr-FR"/>
        </w:rPr>
        <w:t>L’</w:t>
      </w:r>
      <w:hyperlink r:id="rId2844" w:anchor="Cul_Art_TAC_T_a_personnage" w:history="1">
        <w:r w:rsidR="00B86FBB" w:rsidRPr="005E3C46">
          <w:rPr>
            <w:rStyle w:val="Hyperlink"/>
            <w:lang w:val="fr-FR"/>
          </w:rPr>
          <w:t>anthropomorphe</w:t>
        </w:r>
      </w:hyperlink>
      <w:r w:rsidRPr="0032190F">
        <w:rPr>
          <w:lang w:val="fr-FR"/>
        </w:rPr>
        <w:t xml:space="preserve"> est comparable à celui représenté sur un pot cardial de la </w:t>
      </w:r>
      <w:hyperlink r:id="rId2845" w:anchor="Sit_Falguera" w:history="1">
        <w:r w:rsidRPr="0032190F">
          <w:rPr>
            <w:rStyle w:val="Hyperlink"/>
            <w:lang w:val="fr-FR"/>
          </w:rPr>
          <w:t>Falguera</w:t>
        </w:r>
      </w:hyperlink>
      <w:r w:rsidRPr="0032190F">
        <w:rPr>
          <w:lang w:val="fr-FR"/>
        </w:rPr>
        <w:t xml:space="preserve"> (Garcia i Aura, 2006) (BIB 1787)</w:t>
      </w:r>
    </w:p>
    <w:p w14:paraId="577469A6" w14:textId="77777777" w:rsidR="00F6686A" w:rsidRPr="0032190F" w:rsidRDefault="00F6686A" w:rsidP="00242C0F">
      <w:pPr>
        <w:rPr>
          <w:lang w:val="fr-FR"/>
        </w:rPr>
      </w:pPr>
    </w:p>
    <w:p w14:paraId="2805D781" w14:textId="77777777" w:rsidR="00F6686A" w:rsidRPr="0032190F" w:rsidRDefault="00F6686A" w:rsidP="00426FF9">
      <w:pPr>
        <w:pStyle w:val="Heading1"/>
      </w:pPr>
      <w:bookmarkStart w:id="1237" w:name="Sit_Mas_Ous"/>
      <w:r w:rsidRPr="0032190F">
        <w:t>MAS DELS OUS</w:t>
      </w:r>
    </w:p>
    <w:bookmarkEnd w:id="1237"/>
    <w:p w14:paraId="03292D4F" w14:textId="77777777" w:rsidR="00F6686A" w:rsidRPr="0032190F" w:rsidRDefault="00F6686A" w:rsidP="00F6686A">
      <w:pPr>
        <w:rPr>
          <w:lang w:val="fr-FR"/>
        </w:rPr>
      </w:pPr>
      <w:r w:rsidRPr="0032190F">
        <w:rPr>
          <w:lang w:val="fr-FR"/>
        </w:rPr>
        <w:t>Mas dels Ous (Castellon) Art levantin, quadrupède (SS BIB)</w:t>
      </w:r>
    </w:p>
    <w:p w14:paraId="5DBBE113" w14:textId="77777777" w:rsidR="000A74D8" w:rsidRPr="0032190F" w:rsidRDefault="000A74D8" w:rsidP="00426FF9">
      <w:pPr>
        <w:pStyle w:val="Heading1"/>
      </w:pPr>
      <w:r w:rsidRPr="0032190F">
        <w:br/>
      </w:r>
      <w:bookmarkStart w:id="1238" w:name="Sit_Rossegadors"/>
      <w:r w:rsidRPr="0032190F">
        <w:t>ROSSEGADORS</w:t>
      </w:r>
      <w:bookmarkEnd w:id="1238"/>
    </w:p>
    <w:p w14:paraId="0BB68AA5" w14:textId="77777777" w:rsidR="00203F50" w:rsidRDefault="00203F50" w:rsidP="00242C0F">
      <w:pPr>
        <w:rPr>
          <w:lang w:val="fr-FR"/>
        </w:rPr>
      </w:pPr>
      <w:r>
        <w:rPr>
          <w:lang w:val="fr-FR"/>
        </w:rPr>
        <w:t xml:space="preserve">Cova </w:t>
      </w:r>
      <w:r w:rsidRPr="00203F50">
        <w:rPr>
          <w:lang w:val="fr-FR"/>
        </w:rPr>
        <w:t>del Polvori</w:t>
      </w:r>
    </w:p>
    <w:p w14:paraId="74F1A644" w14:textId="77777777" w:rsidR="00203F50" w:rsidRDefault="00203F50" w:rsidP="00242C0F">
      <w:pPr>
        <w:rPr>
          <w:lang w:val="fr-FR"/>
        </w:rPr>
      </w:pPr>
    </w:p>
    <w:p w14:paraId="75848618" w14:textId="77D4A1DE" w:rsidR="000A74D8" w:rsidRDefault="00F6686A" w:rsidP="00242C0F">
      <w:pPr>
        <w:rPr>
          <w:lang w:val="fr-FR"/>
        </w:rPr>
      </w:pPr>
      <w:r w:rsidRPr="0032190F">
        <w:rPr>
          <w:lang w:val="fr-FR"/>
        </w:rPr>
        <w:lastRenderedPageBreak/>
        <w:t>La Cova dels Rossegadors (</w:t>
      </w:r>
      <w:r w:rsidR="00203F50">
        <w:rPr>
          <w:lang w:val="fr-FR"/>
        </w:rPr>
        <w:t xml:space="preserve">Pobla de Benifassa, </w:t>
      </w:r>
      <w:r w:rsidRPr="0032190F">
        <w:rPr>
          <w:lang w:val="fr-FR"/>
        </w:rPr>
        <w:t xml:space="preserve">Castellon) </w:t>
      </w:r>
      <w:hyperlink r:id="rId2846" w:anchor="Cul_Levantin" w:history="1">
        <w:r w:rsidRPr="0032190F">
          <w:rPr>
            <w:rStyle w:val="Hyperlink"/>
            <w:lang w:val="fr-FR"/>
          </w:rPr>
          <w:t>art levantin</w:t>
        </w:r>
      </w:hyperlink>
      <w:r w:rsidRPr="0032190F">
        <w:rPr>
          <w:lang w:val="fr-FR"/>
        </w:rPr>
        <w:t>, quadrupèdes (SS BIB)</w:t>
      </w:r>
      <w:r w:rsidR="00203F50">
        <w:rPr>
          <w:lang w:val="fr-FR"/>
        </w:rPr>
        <w:t xml:space="preserve"> a fait l'objet d'une analyse </w:t>
      </w:r>
      <w:r w:rsidR="00203F50" w:rsidRPr="00203F50">
        <w:rPr>
          <w:rFonts w:ascii="Symbol" w:hAnsi="Symbol"/>
          <w:lang w:val="fr-FR"/>
        </w:rPr>
        <w:t></w:t>
      </w:r>
      <w:r w:rsidR="00203F50">
        <w:rPr>
          <w:lang w:val="fr-FR"/>
        </w:rPr>
        <w:t>-RS (BIB 2876)</w:t>
      </w:r>
    </w:p>
    <w:p w14:paraId="78194F9C" w14:textId="77777777" w:rsidR="006139E7" w:rsidRDefault="006139E7" w:rsidP="00242C0F">
      <w:pPr>
        <w:rPr>
          <w:lang w:val="fr-FR"/>
        </w:rPr>
      </w:pPr>
    </w:p>
    <w:p w14:paraId="7E100E7A" w14:textId="77777777" w:rsidR="006139E7" w:rsidRDefault="006139E7" w:rsidP="00426FF9">
      <w:pPr>
        <w:pStyle w:val="Heading1"/>
      </w:pPr>
      <w:bookmarkStart w:id="1239" w:name="Sit_Blanca"/>
      <w:r>
        <w:t>BLANCA</w:t>
      </w:r>
    </w:p>
    <w:bookmarkEnd w:id="1239"/>
    <w:p w14:paraId="4908536F" w14:textId="77777777" w:rsidR="006139E7" w:rsidRDefault="006139E7" w:rsidP="00242C0F">
      <w:pPr>
        <w:rPr>
          <w:lang w:val="fr-FR"/>
        </w:rPr>
      </w:pPr>
      <w:r>
        <w:rPr>
          <w:lang w:val="fr-FR"/>
        </w:rPr>
        <w:t>Cueva Blanca (Hellín [Hellin]) montre des occupations mésolithiques et néolithiques et des peintures levantines (BIB 2595)</w:t>
      </w:r>
    </w:p>
    <w:p w14:paraId="5F759F91" w14:textId="77777777" w:rsidR="006139E7" w:rsidRDefault="006139E7" w:rsidP="00242C0F">
      <w:pPr>
        <w:rPr>
          <w:lang w:val="fr-FR"/>
        </w:rPr>
      </w:pPr>
    </w:p>
    <w:p w14:paraId="3E775A23" w14:textId="77777777" w:rsidR="006139E7" w:rsidRDefault="006139E7" w:rsidP="00426FF9">
      <w:pPr>
        <w:pStyle w:val="Heading1"/>
      </w:pPr>
      <w:bookmarkStart w:id="1240" w:name="Sit_Nino"/>
      <w:r>
        <w:t>NINO</w:t>
      </w:r>
    </w:p>
    <w:bookmarkEnd w:id="1240"/>
    <w:p w14:paraId="03C9D01A" w14:textId="77777777" w:rsidR="006139E7" w:rsidRDefault="006139E7" w:rsidP="00242C0F">
      <w:pPr>
        <w:rPr>
          <w:lang w:val="fr-FR"/>
        </w:rPr>
      </w:pPr>
      <w:r>
        <w:rPr>
          <w:lang w:val="fr-FR"/>
        </w:rPr>
        <w:t>El Nino</w:t>
      </w:r>
    </w:p>
    <w:p w14:paraId="704131AF" w14:textId="77777777" w:rsidR="006139E7" w:rsidRDefault="006139E7" w:rsidP="00242C0F">
      <w:pPr>
        <w:rPr>
          <w:lang w:val="fr-FR"/>
        </w:rPr>
      </w:pPr>
    </w:p>
    <w:p w14:paraId="101C0847" w14:textId="77777777" w:rsidR="006139E7" w:rsidRPr="006139E7" w:rsidRDefault="006139E7" w:rsidP="00242C0F">
      <w:pPr>
        <w:rPr>
          <w:lang w:val="fr-FR"/>
        </w:rPr>
      </w:pPr>
      <w:r>
        <w:rPr>
          <w:lang w:val="fr-FR"/>
        </w:rPr>
        <w:t>La Cueva d'</w:t>
      </w:r>
      <w:r w:rsidRPr="006139E7">
        <w:rPr>
          <w:lang w:val="fr-FR"/>
        </w:rPr>
        <w:t xml:space="preserve">El Niño (Ayna) montre une occupation néolithique et </w:t>
      </w:r>
      <w:r>
        <w:rPr>
          <w:lang w:val="fr-FR"/>
        </w:rPr>
        <w:t>une petite peinture levantine à l'entrée de la grotte (BIB 2595)</w:t>
      </w:r>
    </w:p>
    <w:p w14:paraId="1E764F75" w14:textId="77777777" w:rsidR="006139E7" w:rsidRPr="006139E7" w:rsidRDefault="006139E7" w:rsidP="00242C0F">
      <w:pPr>
        <w:rPr>
          <w:lang w:val="fr-FR"/>
        </w:rPr>
      </w:pPr>
    </w:p>
    <w:p w14:paraId="3BD2EFCE" w14:textId="77777777" w:rsidR="000A74D8" w:rsidRPr="0032190F" w:rsidRDefault="000A74D8" w:rsidP="00426FF9">
      <w:pPr>
        <w:pStyle w:val="Heading1"/>
      </w:pPr>
      <w:bookmarkStart w:id="1241" w:name="Sit_Cavalls"/>
      <w:r w:rsidRPr="0032190F">
        <w:t>CAVALLS</w:t>
      </w:r>
    </w:p>
    <w:bookmarkEnd w:id="1241"/>
    <w:p w14:paraId="2646836F" w14:textId="0A571300" w:rsidR="000A74D8" w:rsidRPr="0032190F" w:rsidRDefault="000A74D8" w:rsidP="00242C0F">
      <w:pPr>
        <w:rPr>
          <w:lang w:val="fr-FR"/>
        </w:rPr>
      </w:pPr>
      <w:r w:rsidRPr="0032190F">
        <w:rPr>
          <w:lang w:val="fr-FR"/>
        </w:rPr>
        <w:t>La Cova dells Cavalls (Castellon) est un important site de l'</w:t>
      </w:r>
      <w:hyperlink r:id="rId2847" w:anchor="Cul_Levantin" w:history="1">
        <w:r w:rsidRPr="0032190F">
          <w:rPr>
            <w:rStyle w:val="Hyperlink"/>
            <w:lang w:val="fr-FR"/>
          </w:rPr>
          <w:t>art levantin</w:t>
        </w:r>
      </w:hyperlink>
      <w:r w:rsidRPr="0032190F">
        <w:rPr>
          <w:lang w:val="fr-FR"/>
        </w:rPr>
        <w:t xml:space="preserve"> (SS BIB)</w:t>
      </w:r>
    </w:p>
    <w:p w14:paraId="7A2D0BBE" w14:textId="77777777" w:rsidR="00E858A9" w:rsidRPr="0032190F" w:rsidRDefault="00E858A9" w:rsidP="00242C0F">
      <w:pPr>
        <w:rPr>
          <w:lang w:val="fr-FR"/>
        </w:rPr>
      </w:pPr>
    </w:p>
    <w:p w14:paraId="2D2870BC" w14:textId="77777777" w:rsidR="00E858A9" w:rsidRPr="0032190F" w:rsidRDefault="00E858A9" w:rsidP="00426FF9">
      <w:pPr>
        <w:pStyle w:val="Heading1"/>
      </w:pPr>
      <w:bookmarkStart w:id="1242" w:name="Sit_Trini"/>
      <w:r w:rsidRPr="0032190F">
        <w:t>TRINI</w:t>
      </w:r>
    </w:p>
    <w:bookmarkEnd w:id="1242"/>
    <w:p w14:paraId="0379A7C1" w14:textId="5082D627" w:rsidR="00E858A9" w:rsidRPr="0032190F" w:rsidRDefault="00E858A9" w:rsidP="00242C0F">
      <w:pPr>
        <w:rPr>
          <w:lang w:val="fr-FR"/>
        </w:rPr>
      </w:pPr>
      <w:r w:rsidRPr="0032190F">
        <w:rPr>
          <w:lang w:val="fr-FR"/>
        </w:rPr>
        <w:t>Abri peint du Levant espagnol (</w:t>
      </w:r>
      <w:hyperlink r:id="rId2848" w:anchor="Cul_Levantin" w:history="1">
        <w:r w:rsidRPr="0032190F">
          <w:rPr>
            <w:rStyle w:val="Hyperlink"/>
            <w:lang w:val="fr-FR"/>
          </w:rPr>
          <w:t>art levantin</w:t>
        </w:r>
      </w:hyperlink>
      <w:r w:rsidRPr="0032190F">
        <w:rPr>
          <w:lang w:val="fr-FR"/>
        </w:rPr>
        <w:t>) montrant de nombreuses peintures (BIB 1787)</w:t>
      </w:r>
    </w:p>
    <w:p w14:paraId="6D254737" w14:textId="77777777" w:rsidR="00E858A9" w:rsidRPr="0032190F" w:rsidRDefault="00E858A9" w:rsidP="00242C0F">
      <w:pPr>
        <w:rPr>
          <w:lang w:val="fr-FR"/>
        </w:rPr>
      </w:pPr>
    </w:p>
    <w:p w14:paraId="4A29FA59" w14:textId="77777777" w:rsidR="00072191" w:rsidRPr="0032190F" w:rsidRDefault="00072191" w:rsidP="00242C0F">
      <w:pPr>
        <w:rPr>
          <w:lang w:val="fr-FR"/>
        </w:rPr>
      </w:pPr>
    </w:p>
    <w:p w14:paraId="4775FB6D" w14:textId="77777777" w:rsidR="00072191" w:rsidRPr="0032190F" w:rsidRDefault="005E3C46" w:rsidP="00426FF9">
      <w:pPr>
        <w:pStyle w:val="Heading1"/>
      </w:pPr>
      <w:bookmarkStart w:id="1243" w:name="Sit_Falguera"/>
      <w:r>
        <w:t>FALGUERA</w:t>
      </w:r>
    </w:p>
    <w:bookmarkEnd w:id="1243"/>
    <w:p w14:paraId="143B6F4C" w14:textId="77777777" w:rsidR="00072191" w:rsidRPr="0032190F" w:rsidRDefault="00072191" w:rsidP="00242C0F">
      <w:pPr>
        <w:rPr>
          <w:lang w:val="fr-FR"/>
        </w:rPr>
      </w:pPr>
    </w:p>
    <w:p w14:paraId="47298343" w14:textId="77777777" w:rsidR="00072191" w:rsidRPr="0032190F" w:rsidRDefault="00072191" w:rsidP="00242C0F">
      <w:pPr>
        <w:rPr>
          <w:lang w:val="fr-FR"/>
        </w:rPr>
      </w:pPr>
      <w:r w:rsidRPr="0032190F">
        <w:rPr>
          <w:lang w:val="fr-FR"/>
        </w:rPr>
        <w:t>La Cova de la Falguera</w:t>
      </w:r>
      <w:r w:rsidR="005E3C46">
        <w:rPr>
          <w:lang w:val="fr-FR"/>
        </w:rPr>
        <w:t xml:space="preserve"> (</w:t>
      </w:r>
      <w:r w:rsidRPr="0032190F">
        <w:rPr>
          <w:lang w:val="fr-FR"/>
        </w:rPr>
        <w:t>Alcoi</w:t>
      </w:r>
      <w:r w:rsidR="005E3C46">
        <w:rPr>
          <w:lang w:val="fr-FR"/>
        </w:rPr>
        <w:t>, Alicante)</w:t>
      </w:r>
      <w:r w:rsidRPr="0032190F">
        <w:rPr>
          <w:lang w:val="fr-FR"/>
        </w:rPr>
        <w:t xml:space="preserve">, a livré de la </w:t>
      </w:r>
    </w:p>
    <w:p w14:paraId="1E9D7437" w14:textId="77777777" w:rsidR="006572F0" w:rsidRPr="0032190F" w:rsidRDefault="006572F0"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69"/>
        <w:gridCol w:w="1376"/>
      </w:tblGrid>
      <w:tr w:rsidR="006572F0" w14:paraId="73AD70A3" w14:textId="77777777" w:rsidTr="00C35EA7">
        <w:trPr>
          <w:jc w:val="center"/>
        </w:trPr>
        <w:tc>
          <w:tcPr>
            <w:tcW w:w="2869" w:type="dxa"/>
          </w:tcPr>
          <w:p w14:paraId="1980116A" w14:textId="77777777" w:rsidR="006572F0" w:rsidRDefault="006572F0" w:rsidP="00C35EA7">
            <w:pPr>
              <w:jc w:val="center"/>
            </w:pPr>
            <w:r>
              <w:t>horizon</w:t>
            </w:r>
          </w:p>
        </w:tc>
        <w:tc>
          <w:tcPr>
            <w:tcW w:w="1376" w:type="dxa"/>
          </w:tcPr>
          <w:p w14:paraId="6128C228" w14:textId="77777777" w:rsidR="006572F0" w:rsidRDefault="006572F0" w:rsidP="00C35EA7">
            <w:pPr>
              <w:jc w:val="center"/>
            </w:pPr>
            <w:r>
              <w:t>BC</w:t>
            </w:r>
          </w:p>
        </w:tc>
      </w:tr>
      <w:tr w:rsidR="006572F0" w14:paraId="0DAB611E" w14:textId="77777777" w:rsidTr="00C35EA7">
        <w:trPr>
          <w:jc w:val="center"/>
        </w:trPr>
        <w:tc>
          <w:tcPr>
            <w:tcW w:w="2869" w:type="dxa"/>
            <w:tcBorders>
              <w:bottom w:val="single" w:sz="4" w:space="0" w:color="auto"/>
            </w:tcBorders>
          </w:tcPr>
          <w:p w14:paraId="5FC723EF" w14:textId="77777777" w:rsidR="006572F0" w:rsidRDefault="00A77802" w:rsidP="00242C0F">
            <w:r>
              <w:t>NAC</w:t>
            </w:r>
          </w:p>
        </w:tc>
        <w:tc>
          <w:tcPr>
            <w:tcW w:w="1376" w:type="dxa"/>
            <w:tcBorders>
              <w:bottom w:val="single" w:sz="4" w:space="0" w:color="auto"/>
            </w:tcBorders>
          </w:tcPr>
          <w:p w14:paraId="75BA7870" w14:textId="77777777" w:rsidR="006572F0" w:rsidRDefault="006572F0" w:rsidP="00242C0F">
            <w:r>
              <w:t>5619-5318</w:t>
            </w:r>
          </w:p>
        </w:tc>
      </w:tr>
      <w:tr w:rsidR="006572F0" w14:paraId="20E0F14E" w14:textId="77777777" w:rsidTr="00C35EA7">
        <w:trPr>
          <w:jc w:val="center"/>
        </w:trPr>
        <w:tc>
          <w:tcPr>
            <w:tcW w:w="4245" w:type="dxa"/>
            <w:gridSpan w:val="2"/>
            <w:shd w:val="clear" w:color="auto" w:fill="D9D9D9" w:themeFill="background1" w:themeFillShade="D9"/>
          </w:tcPr>
          <w:p w14:paraId="02B97C44" w14:textId="77777777" w:rsidR="006572F0" w:rsidRPr="00C35EA7" w:rsidRDefault="006572F0" w:rsidP="00C35EA7">
            <w:pPr>
              <w:jc w:val="center"/>
              <w:rPr>
                <w:i/>
              </w:rPr>
            </w:pPr>
            <w:r w:rsidRPr="00C35EA7">
              <w:rPr>
                <w:i/>
              </w:rPr>
              <w:t>hiatus</w:t>
            </w:r>
          </w:p>
        </w:tc>
      </w:tr>
      <w:tr w:rsidR="006572F0" w14:paraId="090B07EA" w14:textId="77777777" w:rsidTr="00C35EA7">
        <w:trPr>
          <w:jc w:val="center"/>
        </w:trPr>
        <w:tc>
          <w:tcPr>
            <w:tcW w:w="2869" w:type="dxa"/>
          </w:tcPr>
          <w:p w14:paraId="70960471" w14:textId="77777777" w:rsidR="006572F0" w:rsidRDefault="006572F0" w:rsidP="006572F0">
            <w:r>
              <w:t>Mésolithique récent</w:t>
            </w:r>
          </w:p>
        </w:tc>
        <w:tc>
          <w:tcPr>
            <w:tcW w:w="1376" w:type="dxa"/>
          </w:tcPr>
          <w:p w14:paraId="4635625B" w14:textId="77777777" w:rsidR="006572F0" w:rsidRDefault="006572F0" w:rsidP="00242C0F">
            <w:r>
              <w:t>6220-6040</w:t>
            </w:r>
          </w:p>
        </w:tc>
      </w:tr>
    </w:tbl>
    <w:p w14:paraId="073B6118" w14:textId="77777777" w:rsidR="006572F0" w:rsidRDefault="006572F0" w:rsidP="00242C0F">
      <w:r>
        <w:t>(BIB 254</w:t>
      </w:r>
      <w:r w:rsidR="004F2988">
        <w:t>3</w:t>
      </w:r>
      <w:r>
        <w:t>)</w:t>
      </w:r>
    </w:p>
    <w:p w14:paraId="0C089B55" w14:textId="77777777" w:rsidR="006572F0" w:rsidRDefault="006572F0" w:rsidP="00242C0F"/>
    <w:p w14:paraId="413BB58A" w14:textId="519C1DE5" w:rsidR="006572F0" w:rsidRPr="0032190F" w:rsidRDefault="006572F0" w:rsidP="00242C0F">
      <w:pPr>
        <w:rPr>
          <w:lang w:val="fr-FR"/>
        </w:rPr>
      </w:pPr>
      <w:r w:rsidRPr="0032190F">
        <w:rPr>
          <w:lang w:val="fr-FR"/>
        </w:rPr>
        <w:t xml:space="preserve">Entre les niveaux Méso récent et Néo ancien: une cicatrice érosive, v. </w:t>
      </w:r>
      <w:hyperlink r:id="rId2849" w:anchor="Text_8200BP_Event" w:history="1">
        <w:r w:rsidRPr="00FA49D9">
          <w:rPr>
            <w:rStyle w:val="Hyperlink"/>
            <w:i/>
            <w:lang w:val="fr-FR"/>
          </w:rPr>
          <w:t>8200 BP event</w:t>
        </w:r>
      </w:hyperlink>
      <w:r w:rsidRPr="0032190F">
        <w:rPr>
          <w:lang w:val="fr-FR"/>
        </w:rPr>
        <w:t xml:space="preserve"> (BIB 254</w:t>
      </w:r>
      <w:r w:rsidR="004F2988" w:rsidRPr="0032190F">
        <w:rPr>
          <w:lang w:val="fr-FR"/>
        </w:rPr>
        <w:t>3</w:t>
      </w:r>
      <w:r w:rsidRPr="0032190F">
        <w:rPr>
          <w:lang w:val="fr-FR"/>
        </w:rPr>
        <w:t>)</w:t>
      </w:r>
    </w:p>
    <w:p w14:paraId="2AB048AC" w14:textId="77777777" w:rsidR="00FA49D9" w:rsidRDefault="00FA49D9" w:rsidP="00FA49D9">
      <w:pPr>
        <w:rPr>
          <w:szCs w:val="22"/>
          <w:lang w:val="fr-FR" w:eastAsia="en-GB"/>
        </w:rPr>
      </w:pPr>
      <w:r w:rsidRPr="00FA49D9">
        <w:rPr>
          <w:szCs w:val="22"/>
          <w:lang w:val="fr-FR" w:eastAsia="en-GB"/>
        </w:rPr>
        <w:t xml:space="preserve">Datation du Néolithique </w:t>
      </w:r>
      <w:r>
        <w:rPr>
          <w:szCs w:val="22"/>
          <w:lang w:val="fr-FR" w:eastAsia="en-GB"/>
        </w:rPr>
        <w:t xml:space="preserve">ancien </w:t>
      </w:r>
      <w:r w:rsidRPr="00FA49D9">
        <w:rPr>
          <w:szCs w:val="22"/>
          <w:lang w:val="fr-FR" w:eastAsia="en-GB"/>
        </w:rPr>
        <w:t xml:space="preserve">sur taxon à vie courte : </w:t>
      </w:r>
      <w:r>
        <w:rPr>
          <w:szCs w:val="22"/>
          <w:lang w:val="fr-FR" w:eastAsia="en-GB"/>
        </w:rPr>
        <w:t>6510</w:t>
      </w:r>
      <w:r w:rsidRPr="00FA49D9">
        <w:rPr>
          <w:szCs w:val="22"/>
          <w:lang w:val="fr-FR" w:eastAsia="en-GB"/>
        </w:rPr>
        <w:t>±</w:t>
      </w:r>
      <w:r>
        <w:rPr>
          <w:szCs w:val="22"/>
          <w:lang w:val="fr-FR" w:eastAsia="en-GB"/>
        </w:rPr>
        <w:t>8</w:t>
      </w:r>
      <w:r w:rsidRPr="00FA49D9">
        <w:rPr>
          <w:szCs w:val="22"/>
          <w:lang w:val="fr-FR" w:eastAsia="en-GB"/>
        </w:rPr>
        <w:t>0 BP (BIB 2781)</w:t>
      </w:r>
    </w:p>
    <w:p w14:paraId="47E0CAA5" w14:textId="77777777" w:rsidR="007B3C8A" w:rsidRDefault="007B3C8A" w:rsidP="00FA49D9">
      <w:pPr>
        <w:rPr>
          <w:szCs w:val="22"/>
          <w:lang w:val="fr-FR" w:eastAsia="en-GB"/>
        </w:rPr>
      </w:pPr>
    </w:p>
    <w:p w14:paraId="15CB05D1" w14:textId="77777777" w:rsidR="007B3C8A" w:rsidRDefault="007B3C8A" w:rsidP="007B3C8A">
      <w:pPr>
        <w:pStyle w:val="Heading2"/>
        <w:rPr>
          <w:lang w:eastAsia="en-GB"/>
        </w:rPr>
      </w:pPr>
      <w:r>
        <w:rPr>
          <w:lang w:eastAsia="en-GB"/>
        </w:rPr>
        <w:t>Céramique</w:t>
      </w:r>
    </w:p>
    <w:p w14:paraId="28AAEFA7" w14:textId="77777777" w:rsidR="007B3C8A" w:rsidRDefault="007B3C8A" w:rsidP="00FA49D9">
      <w:pPr>
        <w:rPr>
          <w:szCs w:val="22"/>
          <w:lang w:val="fr-FR" w:eastAsia="en-GB"/>
        </w:rPr>
      </w:pPr>
    </w:p>
    <w:p w14:paraId="40B8B382" w14:textId="02D6A6B2" w:rsidR="007B3C8A" w:rsidRPr="007B3C8A" w:rsidRDefault="007B3C8A" w:rsidP="00A77802">
      <w:pPr>
        <w:jc w:val="both"/>
        <w:rPr>
          <w:lang w:val="fr-FR"/>
        </w:rPr>
      </w:pPr>
      <w:r w:rsidRPr="007B3C8A">
        <w:rPr>
          <w:lang w:val="fr-FR"/>
        </w:rPr>
        <w:t xml:space="preserve">Datation </w:t>
      </w:r>
      <w:r w:rsidRPr="007B3C8A">
        <w:rPr>
          <w:lang w:val="fr-FR" w:eastAsia="en-GB"/>
        </w:rPr>
        <w:t xml:space="preserve">6510±80 : 5616 (95,4%) 5324 cal BC (BIB 2793) </w:t>
      </w:r>
      <w:r w:rsidRPr="007B3C8A">
        <w:rPr>
          <w:lang w:val="fr-FR"/>
        </w:rPr>
        <w:t xml:space="preserve">céramique cardiale dont un </w:t>
      </w:r>
      <w:hyperlink r:id="rId2850" w:anchor="Cul_Art_TAC_T_a_personnage" w:history="1">
        <w:r w:rsidRPr="007B3C8A">
          <w:rPr>
            <w:rStyle w:val="Hyperlink"/>
            <w:lang w:val="fr-FR"/>
          </w:rPr>
          <w:t>anthropomorphe</w:t>
        </w:r>
      </w:hyperlink>
      <w:r w:rsidRPr="007B3C8A">
        <w:rPr>
          <w:lang w:val="fr-FR"/>
        </w:rPr>
        <w:t xml:space="preserve"> (Garcia i Aura, 2006) proche de la représentation de </w:t>
      </w:r>
      <w:hyperlink r:id="rId2851" w:anchor="Sit_Roser" w:history="1">
        <w:r w:rsidRPr="007B3C8A">
          <w:rPr>
            <w:rStyle w:val="Hyperlink"/>
            <w:lang w:val="fr-FR"/>
          </w:rPr>
          <w:t>Roser</w:t>
        </w:r>
      </w:hyperlink>
      <w:r w:rsidRPr="007B3C8A">
        <w:rPr>
          <w:lang w:val="fr-FR"/>
        </w:rPr>
        <w:t xml:space="preserve"> (BIB 1787)</w:t>
      </w:r>
    </w:p>
    <w:p w14:paraId="08CB53E7" w14:textId="77777777" w:rsidR="00097722" w:rsidRPr="0032190F" w:rsidRDefault="00097722" w:rsidP="00242C0F">
      <w:pPr>
        <w:rPr>
          <w:lang w:val="fr-FR"/>
        </w:rPr>
      </w:pPr>
    </w:p>
    <w:p w14:paraId="7B5E77F1" w14:textId="77777777" w:rsidR="005F10E4" w:rsidRPr="0032190F" w:rsidRDefault="005F10E4" w:rsidP="00426FF9">
      <w:pPr>
        <w:pStyle w:val="Heading1"/>
      </w:pPr>
      <w:r w:rsidRPr="0032190F">
        <w:t>SERRETA D'ALCOI</w:t>
      </w:r>
    </w:p>
    <w:p w14:paraId="722C4D23" w14:textId="77777777" w:rsidR="005F10E4" w:rsidRPr="0032190F" w:rsidRDefault="005F10E4" w:rsidP="00242C0F">
      <w:pPr>
        <w:rPr>
          <w:lang w:val="fr-FR"/>
        </w:rPr>
      </w:pPr>
    </w:p>
    <w:p w14:paraId="289829D5" w14:textId="77777777" w:rsidR="005F10E4" w:rsidRPr="0032190F" w:rsidRDefault="005F10E4" w:rsidP="00242C0F">
      <w:pPr>
        <w:rPr>
          <w:lang w:val="fr-FR"/>
        </w:rPr>
      </w:pPr>
      <w:r w:rsidRPr="0032190F">
        <w:rPr>
          <w:lang w:val="fr-FR"/>
        </w:rPr>
        <w:t>Site de sommet qui montre une partition de l'espace entre un sanctuaire, une ville et une nécropole. Daté du 3e aec. La conquête de la ville et sa destruction par le Romains se fait au 2e aec (BIB I. Grau Mira in BIB 2282)</w:t>
      </w:r>
    </w:p>
    <w:p w14:paraId="70899C6E" w14:textId="77777777" w:rsidR="005F10E4" w:rsidRPr="0032190F" w:rsidRDefault="005F10E4"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83"/>
        <w:gridCol w:w="943"/>
      </w:tblGrid>
      <w:tr w:rsidR="005F10E4" w:rsidRPr="005F10E4" w14:paraId="232D6921" w14:textId="77777777" w:rsidTr="00C35EA7">
        <w:trPr>
          <w:jc w:val="center"/>
        </w:trPr>
        <w:tc>
          <w:tcPr>
            <w:tcW w:w="883" w:type="dxa"/>
          </w:tcPr>
          <w:p w14:paraId="6A430FCF" w14:textId="77777777" w:rsidR="005F10E4" w:rsidRPr="00C35EA7" w:rsidRDefault="005F10E4" w:rsidP="00242C0F">
            <w:pPr>
              <w:rPr>
                <w:i/>
              </w:rPr>
            </w:pPr>
            <w:r w:rsidRPr="00C35EA7">
              <w:rPr>
                <w:i/>
              </w:rPr>
              <w:t>phase</w:t>
            </w:r>
          </w:p>
        </w:tc>
        <w:tc>
          <w:tcPr>
            <w:tcW w:w="943" w:type="dxa"/>
          </w:tcPr>
          <w:p w14:paraId="29C26F1D" w14:textId="77777777" w:rsidR="005F10E4" w:rsidRPr="00C35EA7" w:rsidRDefault="005F10E4" w:rsidP="00242C0F">
            <w:pPr>
              <w:rPr>
                <w:i/>
              </w:rPr>
            </w:pPr>
            <w:r w:rsidRPr="00C35EA7">
              <w:rPr>
                <w:i/>
              </w:rPr>
              <w:t>date</w:t>
            </w:r>
          </w:p>
        </w:tc>
      </w:tr>
      <w:tr w:rsidR="005F10E4" w14:paraId="2901BA09" w14:textId="77777777" w:rsidTr="00C35EA7">
        <w:trPr>
          <w:jc w:val="center"/>
        </w:trPr>
        <w:tc>
          <w:tcPr>
            <w:tcW w:w="883" w:type="dxa"/>
          </w:tcPr>
          <w:p w14:paraId="2026D64E" w14:textId="77777777" w:rsidR="005F10E4" w:rsidRDefault="005F10E4" w:rsidP="00242C0F">
            <w:r>
              <w:t>2</w:t>
            </w:r>
          </w:p>
        </w:tc>
        <w:tc>
          <w:tcPr>
            <w:tcW w:w="943" w:type="dxa"/>
          </w:tcPr>
          <w:p w14:paraId="0CF83479" w14:textId="77777777" w:rsidR="005F10E4" w:rsidRDefault="005F10E4" w:rsidP="00242C0F">
            <w:r>
              <w:t>2e aec</w:t>
            </w:r>
          </w:p>
        </w:tc>
      </w:tr>
      <w:tr w:rsidR="005F10E4" w14:paraId="20F41464" w14:textId="77777777" w:rsidTr="00C35EA7">
        <w:trPr>
          <w:jc w:val="center"/>
        </w:trPr>
        <w:tc>
          <w:tcPr>
            <w:tcW w:w="883" w:type="dxa"/>
          </w:tcPr>
          <w:p w14:paraId="424AA7F6" w14:textId="77777777" w:rsidR="005F10E4" w:rsidRDefault="005F10E4" w:rsidP="00242C0F">
            <w:r>
              <w:t>1</w:t>
            </w:r>
          </w:p>
        </w:tc>
        <w:tc>
          <w:tcPr>
            <w:tcW w:w="943" w:type="dxa"/>
          </w:tcPr>
          <w:p w14:paraId="451A6727" w14:textId="77777777" w:rsidR="005F10E4" w:rsidRDefault="005F10E4" w:rsidP="00242C0F">
            <w:r>
              <w:t>3e aec</w:t>
            </w:r>
          </w:p>
        </w:tc>
      </w:tr>
    </w:tbl>
    <w:p w14:paraId="4EBF1645" w14:textId="77777777" w:rsidR="005F10E4" w:rsidRDefault="005F10E4" w:rsidP="00242C0F">
      <w:r>
        <w:lastRenderedPageBreak/>
        <w:t>(BIB I. Grau Mira in BIB 2282)</w:t>
      </w:r>
    </w:p>
    <w:p w14:paraId="13C63C05" w14:textId="77777777" w:rsidR="005F10E4" w:rsidRDefault="005F10E4" w:rsidP="00242C0F"/>
    <w:p w14:paraId="36F95552" w14:textId="77777777" w:rsidR="005F10E4" w:rsidRPr="0032190F" w:rsidRDefault="005F10E4" w:rsidP="00242C0F">
      <w:pPr>
        <w:rPr>
          <w:lang w:val="fr-FR"/>
        </w:rPr>
      </w:pPr>
      <w:r w:rsidRPr="0032190F">
        <w:rPr>
          <w:lang w:val="fr-FR"/>
        </w:rPr>
        <w:t xml:space="preserve">Découverte d'une céramique en TC interprétée comme la représentation d'une divinité curatrice qui, si elle n'a pas été découverte dans le sanctuaire, a servi à son identification. Nombreuses autres figurines en TC (~400) : </w:t>
      </w:r>
    </w:p>
    <w:p w14:paraId="164B0BE6" w14:textId="77777777" w:rsidR="005F10E4" w:rsidRPr="0032190F" w:rsidRDefault="005F10E4" w:rsidP="00242C0F">
      <w:pPr>
        <w:rPr>
          <w:lang w:val="fr-FR"/>
        </w:rPr>
      </w:pPr>
      <w:r w:rsidRPr="0032190F">
        <w:rPr>
          <w:lang w:val="fr-FR"/>
        </w:rPr>
        <w:tab/>
        <w:t>- pour le 3e aec, personnages féminins se touchant le ventre, représentations de torques, etc.</w:t>
      </w:r>
    </w:p>
    <w:p w14:paraId="5814399D" w14:textId="77777777" w:rsidR="005F10E4" w:rsidRPr="0032190F" w:rsidRDefault="005F10E4" w:rsidP="00242C0F">
      <w:pPr>
        <w:rPr>
          <w:lang w:val="fr-FR"/>
        </w:rPr>
      </w:pPr>
      <w:r w:rsidRPr="0032190F">
        <w:rPr>
          <w:lang w:val="fr-FR"/>
        </w:rPr>
        <w:tab/>
        <w:t xml:space="preserve">-pour le 1e-2e aec, figurine de type </w:t>
      </w:r>
      <w:r w:rsidRPr="0032190F">
        <w:rPr>
          <w:i/>
          <w:lang w:val="fr-FR"/>
        </w:rPr>
        <w:t>Guardamar</w:t>
      </w:r>
      <w:r w:rsidRPr="0032190F">
        <w:rPr>
          <w:lang w:val="fr-FR"/>
        </w:rPr>
        <w:t xml:space="preserve"> dites Pebeteros-Guardamar comme dans les </w:t>
      </w:r>
      <w:r w:rsidRPr="0032190F">
        <w:rPr>
          <w:lang w:val="fr-FR"/>
        </w:rPr>
        <w:tab/>
        <w:t>sites de Guardamar, Malladeta, La Alcuida, etc.</w:t>
      </w:r>
    </w:p>
    <w:p w14:paraId="1AF32BAE" w14:textId="77777777" w:rsidR="005F10E4" w:rsidRPr="0032190F" w:rsidRDefault="005F10E4" w:rsidP="00242C0F">
      <w:pPr>
        <w:rPr>
          <w:lang w:val="fr-FR"/>
        </w:rPr>
      </w:pPr>
      <w:r w:rsidRPr="0032190F">
        <w:rPr>
          <w:lang w:val="fr-FR"/>
        </w:rPr>
        <w:t>(BIB I. Grau Mira in BIB 2282)</w:t>
      </w:r>
    </w:p>
    <w:p w14:paraId="7DDF7E69" w14:textId="77777777" w:rsidR="005F10E4" w:rsidRPr="0032190F" w:rsidRDefault="005F10E4" w:rsidP="00242C0F">
      <w:pPr>
        <w:rPr>
          <w:lang w:val="fr-FR"/>
        </w:rPr>
      </w:pPr>
    </w:p>
    <w:p w14:paraId="020177F0" w14:textId="77777777" w:rsidR="005F10E4" w:rsidRPr="0032190F" w:rsidRDefault="005F10E4" w:rsidP="00242C0F">
      <w:pPr>
        <w:rPr>
          <w:lang w:val="fr-FR"/>
        </w:rPr>
      </w:pPr>
      <w:r w:rsidRPr="0032190F">
        <w:rPr>
          <w:lang w:val="fr-FR"/>
        </w:rPr>
        <w:t>La visibilité locale est peut-être un facteur dans le chois du site. Le site est possiblement un lieu de pérégrination. Le sanctuaire est lié à un marqueur de l'équinoxe d'automne (BIB I. Grau Mira in BIB 2282)</w:t>
      </w:r>
    </w:p>
    <w:p w14:paraId="0D62D3FC" w14:textId="77777777" w:rsidR="008A4BF6" w:rsidRPr="0032190F" w:rsidRDefault="008A4BF6" w:rsidP="00242C0F">
      <w:pPr>
        <w:rPr>
          <w:lang w:val="fr-FR"/>
        </w:rPr>
      </w:pPr>
    </w:p>
    <w:p w14:paraId="236B1AF4" w14:textId="77777777" w:rsidR="008A4BF6" w:rsidRPr="0032190F" w:rsidRDefault="008A4BF6" w:rsidP="00242C0F">
      <w:pPr>
        <w:rPr>
          <w:lang w:val="fr-FR"/>
        </w:rPr>
      </w:pPr>
      <w:r w:rsidRPr="0032190F">
        <w:rPr>
          <w:lang w:val="fr-FR"/>
        </w:rPr>
        <w:t>CARRASPOSA</w:t>
      </w:r>
    </w:p>
    <w:p w14:paraId="5EF5DA28" w14:textId="77777777" w:rsidR="008A4BF6" w:rsidRPr="0032190F" w:rsidRDefault="008A4BF6" w:rsidP="00242C0F">
      <w:pPr>
        <w:rPr>
          <w:lang w:val="fr-FR"/>
        </w:rPr>
      </w:pPr>
      <w:r w:rsidRPr="0032190F">
        <w:rPr>
          <w:lang w:val="fr-FR"/>
        </w:rPr>
        <w:t>Le site de La Carrasposa, au Nord de la Serreta d'Alcoi, est une colline sanctuaire proche de la ville de Saitabi. C'est un petit espace construit, un espace rituel territorial qui a livré de nombreuses statuettes d'animaux (BIB I. Grau Mira in BIB 2282)</w:t>
      </w:r>
    </w:p>
    <w:p w14:paraId="18BF105E" w14:textId="77777777" w:rsidR="008A4BF6" w:rsidRPr="0032190F" w:rsidRDefault="008A4BF6" w:rsidP="00242C0F">
      <w:pPr>
        <w:rPr>
          <w:lang w:val="fr-FR"/>
        </w:rPr>
      </w:pPr>
    </w:p>
    <w:p w14:paraId="74E3A5D6" w14:textId="77777777" w:rsidR="008A4BF6" w:rsidRPr="0032190F" w:rsidRDefault="008A4BF6" w:rsidP="00242C0F">
      <w:pPr>
        <w:rPr>
          <w:lang w:val="fr-FR"/>
        </w:rPr>
      </w:pPr>
      <w:r w:rsidRPr="0032190F">
        <w:rPr>
          <w:lang w:val="fr-FR"/>
        </w:rPr>
        <w:t>MALLADETA</w:t>
      </w:r>
    </w:p>
    <w:p w14:paraId="5C5DEBB7" w14:textId="77777777" w:rsidR="008A4BF6" w:rsidRPr="0032190F" w:rsidRDefault="008A4BF6" w:rsidP="00242C0F">
      <w:pPr>
        <w:rPr>
          <w:lang w:val="fr-FR"/>
        </w:rPr>
      </w:pPr>
      <w:r w:rsidRPr="0032190F">
        <w:rPr>
          <w:lang w:val="fr-FR"/>
        </w:rPr>
        <w:t>Le site de La Malladeta, au Sud de la Serreta d'Alcoi, est un sanctuaire qui montre une concentration de vaisselle peut-être liée à des pratiques de commensalité. Le site à deux phases: I et II (BIB I. Grau Mira in BIB 2282)</w:t>
      </w:r>
    </w:p>
    <w:p w14:paraId="1A28B7C1" w14:textId="77777777" w:rsidR="005F10E4" w:rsidRPr="0032190F" w:rsidRDefault="005F10E4" w:rsidP="00242C0F">
      <w:pPr>
        <w:rPr>
          <w:lang w:val="fr-FR"/>
        </w:rPr>
      </w:pPr>
    </w:p>
    <w:p w14:paraId="271E2CA6" w14:textId="77777777" w:rsidR="00097722" w:rsidRPr="0032190F" w:rsidRDefault="00097722" w:rsidP="00426FF9">
      <w:pPr>
        <w:pStyle w:val="Heading1"/>
      </w:pPr>
      <w:bookmarkStart w:id="1244" w:name="Sit_Palla"/>
      <w:r w:rsidRPr="0032190F">
        <w:t>PALLA</w:t>
      </w:r>
    </w:p>
    <w:bookmarkEnd w:id="1244"/>
    <w:p w14:paraId="4BA3A55C" w14:textId="77777777" w:rsidR="00097722" w:rsidRPr="0032190F" w:rsidRDefault="00097722" w:rsidP="00242C0F">
      <w:pPr>
        <w:rPr>
          <w:lang w:val="fr-FR"/>
        </w:rPr>
      </w:pPr>
    </w:p>
    <w:p w14:paraId="600B9815" w14:textId="57E15ADC" w:rsidR="00097722" w:rsidRDefault="00097722" w:rsidP="00242C0F">
      <w:pPr>
        <w:rPr>
          <w:lang w:val="fr-FR"/>
        </w:rPr>
      </w:pPr>
      <w:r w:rsidRPr="0032190F">
        <w:rPr>
          <w:lang w:val="fr-FR"/>
        </w:rPr>
        <w:t xml:space="preserve">L’abri de La Palla (Alicante) a livré une(des) représentation(s) de l’art </w:t>
      </w:r>
      <w:hyperlink r:id="rId2852" w:anchor="Cul_Levantin" w:history="1">
        <w:r w:rsidR="00571524" w:rsidRPr="0032190F">
          <w:rPr>
            <w:rStyle w:val="Hyperlink"/>
            <w:lang w:val="fr-FR"/>
          </w:rPr>
          <w:t>levantine</w:t>
        </w:r>
      </w:hyperlink>
      <w:r w:rsidR="00571524" w:rsidRPr="0032190F">
        <w:rPr>
          <w:lang w:val="fr-FR"/>
        </w:rPr>
        <w:t xml:space="preserve"> </w:t>
      </w:r>
      <w:r w:rsidRPr="0032190F">
        <w:rPr>
          <w:lang w:val="fr-FR"/>
        </w:rPr>
        <w:t>(com. pers. Esther_Lopez_Montalvo)</w:t>
      </w:r>
    </w:p>
    <w:p w14:paraId="37D6396B" w14:textId="77777777" w:rsidR="00583F56" w:rsidRDefault="00583F56" w:rsidP="00242C0F">
      <w:pPr>
        <w:rPr>
          <w:lang w:val="fr-FR"/>
        </w:rPr>
      </w:pPr>
    </w:p>
    <w:p w14:paraId="306584E8" w14:textId="77777777" w:rsidR="002D2D09" w:rsidRPr="0032190F" w:rsidRDefault="002D2D09" w:rsidP="00242C0F">
      <w:pPr>
        <w:rPr>
          <w:lang w:val="fr-FR"/>
        </w:rPr>
      </w:pPr>
    </w:p>
    <w:p w14:paraId="41A87340" w14:textId="77777777" w:rsidR="002D2D09" w:rsidRPr="0032190F" w:rsidRDefault="002D2D09" w:rsidP="00426FF9">
      <w:pPr>
        <w:pStyle w:val="Heading1"/>
      </w:pPr>
      <w:bookmarkStart w:id="1245" w:name="Sit_Sarga"/>
      <w:r w:rsidRPr="0032190F">
        <w:t>SARGA</w:t>
      </w:r>
    </w:p>
    <w:bookmarkEnd w:id="1245"/>
    <w:p w14:paraId="765A3636" w14:textId="77777777" w:rsidR="002D2D09" w:rsidRPr="0032190F" w:rsidRDefault="002D2D09" w:rsidP="00242C0F">
      <w:pPr>
        <w:rPr>
          <w:lang w:val="fr-FR"/>
        </w:rPr>
      </w:pPr>
    </w:p>
    <w:p w14:paraId="7DDEBF42" w14:textId="795AFB0C" w:rsidR="00B0339E" w:rsidRPr="0032190F" w:rsidRDefault="002D2D09" w:rsidP="00995ABC">
      <w:pPr>
        <w:jc w:val="both"/>
        <w:rPr>
          <w:lang w:val="fr-FR"/>
        </w:rPr>
      </w:pPr>
      <w:r w:rsidRPr="0032190F">
        <w:rPr>
          <w:lang w:val="fr-FR"/>
        </w:rPr>
        <w:t>La Sarga (</w:t>
      </w:r>
      <w:r w:rsidR="005347D8">
        <w:rPr>
          <w:lang w:val="fr-FR"/>
        </w:rPr>
        <w:t xml:space="preserve">Alcoy, </w:t>
      </w:r>
      <w:r w:rsidRPr="0032190F">
        <w:rPr>
          <w:lang w:val="fr-FR"/>
        </w:rPr>
        <w:t xml:space="preserve">Alicante) montre une superposition d'une representation </w:t>
      </w:r>
      <w:hyperlink r:id="rId2853" w:anchor="Cul_Levantin" w:history="1">
        <w:r w:rsidRPr="0032190F">
          <w:rPr>
            <w:rStyle w:val="Hyperlink"/>
            <w:lang w:val="fr-FR"/>
          </w:rPr>
          <w:t>levantine</w:t>
        </w:r>
      </w:hyperlink>
      <w:r w:rsidRPr="0032190F">
        <w:rPr>
          <w:lang w:val="fr-FR"/>
        </w:rPr>
        <w:t xml:space="preserve"> sur une représentation du </w:t>
      </w:r>
      <w:hyperlink r:id="rId2854" w:anchor="Cul_Macro_Schematique" w:history="1">
        <w:r w:rsidRPr="0032190F">
          <w:rPr>
            <w:rStyle w:val="Hyperlink"/>
            <w:lang w:val="fr-FR"/>
          </w:rPr>
          <w:t>macroschématique</w:t>
        </w:r>
      </w:hyperlink>
      <w:r w:rsidRPr="0032190F">
        <w:rPr>
          <w:lang w:val="fr-FR"/>
        </w:rPr>
        <w:t xml:space="preserve"> (BIB 2570)</w:t>
      </w:r>
      <w:r w:rsidR="00B0339E">
        <w:rPr>
          <w:lang w:val="fr-FR"/>
        </w:rPr>
        <w:t xml:space="preserve"> </w:t>
      </w:r>
      <w:r w:rsidR="002C3EE8">
        <w:rPr>
          <w:lang w:val="fr-FR"/>
        </w:rPr>
        <w:t>S</w:t>
      </w:r>
      <w:r w:rsidR="00E114AC">
        <w:rPr>
          <w:lang w:val="fr-FR"/>
        </w:rPr>
        <w:t>u</w:t>
      </w:r>
      <w:r w:rsidR="002C3EE8">
        <w:rPr>
          <w:lang w:val="fr-FR"/>
        </w:rPr>
        <w:t xml:space="preserve">perposition déjà vue par </w:t>
      </w:r>
      <w:r w:rsidR="002C3EE8" w:rsidRPr="002C3EE8">
        <w:rPr>
          <w:lang w:val="fr-FR"/>
        </w:rPr>
        <w:t>Beltrán (1968)</w:t>
      </w:r>
      <w:r w:rsidR="002C3EE8">
        <w:rPr>
          <w:lang w:val="fr-FR"/>
        </w:rPr>
        <w:t xml:space="preserve"> (BIB 2789) </w:t>
      </w:r>
      <w:r w:rsidR="00B0339E">
        <w:rPr>
          <w:lang w:val="fr-FR"/>
        </w:rPr>
        <w:t>Superpositions entre art levantin et schématique (BIB 2595)</w:t>
      </w:r>
    </w:p>
    <w:p w14:paraId="655C3ABD" w14:textId="77777777" w:rsidR="00A47413" w:rsidRDefault="00A47413" w:rsidP="00995A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lang w:val="fr-FR"/>
        </w:rPr>
      </w:pPr>
      <w:r w:rsidRPr="0032190F">
        <w:rPr>
          <w:szCs w:val="20"/>
          <w:lang w:val="fr-FR"/>
        </w:rPr>
        <w:t xml:space="preserve">Martí et Juan-Cabanilles (2002: 166) proposent explicitement que l'art du style levantin de la Sarga ait été faite par une population néolithique, bien que dans cette zone on n'ait pas de preuve d'un </w:t>
      </w:r>
      <w:r w:rsidRPr="0032190F">
        <w:rPr>
          <w:i/>
          <w:szCs w:val="20"/>
          <w:lang w:val="fr-FR"/>
        </w:rPr>
        <w:t>modèle dual</w:t>
      </w:r>
      <w:r w:rsidRPr="0032190F">
        <w:rPr>
          <w:szCs w:val="20"/>
          <w:lang w:val="fr-FR"/>
        </w:rPr>
        <w:t xml:space="preserve"> ait existé (BIB 2568)</w:t>
      </w:r>
      <w:r w:rsidR="00583F56">
        <w:rPr>
          <w:szCs w:val="20"/>
          <w:lang w:val="fr-FR"/>
        </w:rPr>
        <w:t xml:space="preserve"> </w:t>
      </w:r>
      <w:r w:rsidR="00583F56">
        <w:rPr>
          <w:lang w:val="fr-FR"/>
        </w:rPr>
        <w:t>superposition du style levantin sur le style schématique (BIB Gibaja, Subira, Domingo in BIB 2613)</w:t>
      </w:r>
    </w:p>
    <w:p w14:paraId="1E4656EE" w14:textId="77777777" w:rsidR="005347D8" w:rsidRPr="00B83447" w:rsidRDefault="005347D8" w:rsidP="005347D8">
      <w:pPr>
        <w:pStyle w:val="Heading2"/>
      </w:pPr>
      <w:r w:rsidRPr="00B83447">
        <w:br/>
        <w:t>Sarga 1</w:t>
      </w:r>
    </w:p>
    <w:p w14:paraId="0B819C04" w14:textId="77777777" w:rsidR="005347D8" w:rsidRDefault="005347D8" w:rsidP="00995A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lang w:val="fr-FR"/>
        </w:rPr>
      </w:pPr>
      <w:r>
        <w:rPr>
          <w:lang w:val="fr-FR"/>
        </w:rPr>
        <w:t>Divisé en 3 panneaux: I.1, I.2, I.3 (BIB 2878)</w:t>
      </w:r>
    </w:p>
    <w:p w14:paraId="064AF7BC" w14:textId="77777777" w:rsidR="005347D8" w:rsidRDefault="005347D8" w:rsidP="00995A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lang w:val="fr-FR"/>
        </w:rPr>
      </w:pPr>
      <w:r>
        <w:rPr>
          <w:lang w:val="fr-FR"/>
        </w:rPr>
        <w:t>I.1: serpentiforme vertical mal conservé (BIB 2878)</w:t>
      </w:r>
    </w:p>
    <w:p w14:paraId="050E9635" w14:textId="77777777" w:rsidR="005347D8" w:rsidRDefault="005347D8" w:rsidP="00995A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lang w:val="fr-FR"/>
        </w:rPr>
      </w:pPr>
      <w:r>
        <w:rPr>
          <w:lang w:val="fr-FR"/>
        </w:rPr>
        <w:t>I.2: une figure humaine, curvilignes</w:t>
      </w:r>
    </w:p>
    <w:p w14:paraId="1BA5177E" w14:textId="77777777" w:rsidR="005347D8" w:rsidRDefault="005347D8" w:rsidP="00995A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lang w:val="fr-FR"/>
        </w:rPr>
      </w:pPr>
      <w:r>
        <w:rPr>
          <w:lang w:val="fr-FR"/>
        </w:rPr>
        <w:t>I.3: [?]</w:t>
      </w:r>
    </w:p>
    <w:p w14:paraId="27830502" w14:textId="77777777" w:rsidR="005347D8" w:rsidRDefault="005347D8" w:rsidP="00995A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lang w:val="fr-FR"/>
        </w:rPr>
      </w:pPr>
      <w:r>
        <w:rPr>
          <w:lang w:val="fr-FR"/>
        </w:rPr>
        <w:t>(BIB 2878)</w:t>
      </w:r>
    </w:p>
    <w:p w14:paraId="6863D519" w14:textId="77777777" w:rsidR="005347D8" w:rsidRDefault="005347D8" w:rsidP="00995A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lang w:val="fr-FR"/>
        </w:rPr>
      </w:pPr>
      <w:r>
        <w:rPr>
          <w:lang w:val="fr-FR"/>
        </w:rPr>
        <w:t>Cerfs levantins superposés à des motifs géométriques (BIB 2878)</w:t>
      </w:r>
    </w:p>
    <w:p w14:paraId="58F302D6" w14:textId="77777777" w:rsidR="005347D8" w:rsidRDefault="005347D8" w:rsidP="005347D8">
      <w:pPr>
        <w:pStyle w:val="Heading2"/>
      </w:pPr>
      <w:r>
        <w:lastRenderedPageBreak/>
        <w:br/>
        <w:t>Sarga 2</w:t>
      </w:r>
    </w:p>
    <w:p w14:paraId="7DC0B503" w14:textId="77777777" w:rsidR="005347D8" w:rsidRDefault="005347D8" w:rsidP="005347D8">
      <w:pPr>
        <w:rPr>
          <w:lang w:val="fr-FR"/>
        </w:rPr>
      </w:pPr>
      <w:r>
        <w:rPr>
          <w:lang w:val="fr-FR"/>
        </w:rPr>
        <w:t>Divisé en 11 panneaux (BIB 2878)</w:t>
      </w:r>
    </w:p>
    <w:p w14:paraId="64ED3C28" w14:textId="77777777" w:rsidR="005347D8" w:rsidRDefault="005347D8" w:rsidP="005347D8">
      <w:pPr>
        <w:rPr>
          <w:lang w:val="fr-FR"/>
        </w:rPr>
      </w:pPr>
      <w:r>
        <w:rPr>
          <w:lang w:val="fr-FR"/>
        </w:rPr>
        <w:t>II.8: grands méandriformes à terminaisons en appendices radiés ou en cercles</w:t>
      </w:r>
    </w:p>
    <w:p w14:paraId="7C29C556" w14:textId="77777777" w:rsidR="005347D8" w:rsidRDefault="005347D8" w:rsidP="005347D8">
      <w:pPr>
        <w:rPr>
          <w:lang w:val="fr-FR"/>
        </w:rPr>
      </w:pPr>
      <w:r>
        <w:rPr>
          <w:lang w:val="fr-FR"/>
        </w:rPr>
        <w:t xml:space="preserve">II.11: grande figure humaine noire appartenant à la phase Sarga I </w:t>
      </w:r>
    </w:p>
    <w:p w14:paraId="69846947" w14:textId="77777777" w:rsidR="005347D8" w:rsidRDefault="005347D8" w:rsidP="005347D8">
      <w:pPr>
        <w:rPr>
          <w:lang w:val="fr-FR"/>
        </w:rPr>
      </w:pPr>
      <w:r>
        <w:rPr>
          <w:lang w:val="fr-FR"/>
        </w:rPr>
        <w:t>(BIB 2878)</w:t>
      </w:r>
    </w:p>
    <w:p w14:paraId="17C7BE82" w14:textId="77777777" w:rsidR="005347D8" w:rsidRDefault="005347D8" w:rsidP="005347D8">
      <w:pPr>
        <w:rPr>
          <w:lang w:val="fr-FR"/>
        </w:rPr>
      </w:pPr>
      <w:r>
        <w:rPr>
          <w:lang w:val="fr-FR"/>
        </w:rPr>
        <w:t>Superposition (BIB 2878) méandriformes et figure humaine à cornes (</w:t>
      </w:r>
      <w:r w:rsidRPr="005347D8">
        <w:rPr>
          <w:i/>
          <w:lang w:val="fr-FR"/>
        </w:rPr>
        <w:t>gran figura humana tocada con cue</w:t>
      </w:r>
      <w:r>
        <w:rPr>
          <w:i/>
          <w:lang w:val="fr-FR"/>
        </w:rPr>
        <w:t>rn</w:t>
      </w:r>
      <w:r w:rsidRPr="005347D8">
        <w:rPr>
          <w:i/>
          <w:lang w:val="fr-FR"/>
        </w:rPr>
        <w:t>os</w:t>
      </w:r>
      <w:r>
        <w:rPr>
          <w:lang w:val="fr-FR"/>
        </w:rPr>
        <w:t xml:space="preserve">) (BIB 2878) </w:t>
      </w:r>
    </w:p>
    <w:p w14:paraId="64E4426A" w14:textId="75D9CA41" w:rsidR="006B1417" w:rsidRDefault="00000000" w:rsidP="005347D8">
      <w:pPr>
        <w:rPr>
          <w:lang w:val="fr-FR"/>
        </w:rPr>
      </w:pPr>
      <w:hyperlink r:id="rId2855" w:anchor="Cul_Macro_Schematique" w:history="1">
        <w:r w:rsidR="006B1417" w:rsidRPr="006B1417">
          <w:rPr>
            <w:rStyle w:val="Hyperlink"/>
            <w:lang w:val="fr-FR"/>
          </w:rPr>
          <w:t>Macro-schématique</w:t>
        </w:r>
      </w:hyperlink>
      <w:r w:rsidR="006B1417">
        <w:rPr>
          <w:lang w:val="fr-FR"/>
        </w:rPr>
        <w:t xml:space="preserve"> (SS BIB)</w:t>
      </w:r>
    </w:p>
    <w:p w14:paraId="23D4B766" w14:textId="77777777" w:rsidR="005347D8" w:rsidRDefault="005347D8" w:rsidP="005347D8">
      <w:pPr>
        <w:rPr>
          <w:lang w:val="fr-FR"/>
        </w:rPr>
      </w:pPr>
    </w:p>
    <w:p w14:paraId="328C8432" w14:textId="77777777" w:rsidR="005347D8" w:rsidRDefault="005347D8" w:rsidP="005347D8">
      <w:pPr>
        <w:pStyle w:val="Heading2"/>
      </w:pPr>
      <w:r>
        <w:t>Périodisation</w:t>
      </w:r>
    </w:p>
    <w:p w14:paraId="53B83839" w14:textId="77777777" w:rsidR="005347D8" w:rsidRDefault="005347D8" w:rsidP="005347D8">
      <w:pPr>
        <w:rPr>
          <w:lang w:val="fr-FR"/>
        </w:rPr>
      </w:pPr>
    </w:p>
    <w:p w14:paraId="5D51B62D" w14:textId="77777777" w:rsidR="005347D8" w:rsidRDefault="005347D8" w:rsidP="005347D8">
      <w:pPr>
        <w:rPr>
          <w:lang w:val="fr-FR"/>
        </w:rPr>
      </w:pPr>
      <w:r>
        <w:rPr>
          <w:lang w:val="fr-FR"/>
        </w:rPr>
        <w:t>Pour . Emilio Aura Tortosa (1993), il existe deux périodes:</w:t>
      </w:r>
    </w:p>
    <w:p w14:paraId="22C6C387" w14:textId="77777777" w:rsidR="005347D8" w:rsidRDefault="005347D8" w:rsidP="005347D8">
      <w:pPr>
        <w:rPr>
          <w:lang w:val="fr-FR"/>
        </w:rPr>
      </w:pPr>
      <w:r>
        <w:rPr>
          <w:lang w:val="fr-FR"/>
        </w:rPr>
        <w:t xml:space="preserve">Sarga I: phase ancienne dite </w:t>
      </w:r>
      <w:r w:rsidRPr="005347D8">
        <w:rPr>
          <w:i/>
          <w:lang w:val="fr-FR"/>
        </w:rPr>
        <w:t>lineal-geometrico, lineal-figurativo</w:t>
      </w:r>
      <w:r>
        <w:rPr>
          <w:lang w:val="fr-FR"/>
        </w:rPr>
        <w:t xml:space="preserve"> ou MS </w:t>
      </w:r>
    </w:p>
    <w:p w14:paraId="3E47CA17" w14:textId="77777777" w:rsidR="005347D8" w:rsidRDefault="005347D8" w:rsidP="005347D8">
      <w:pPr>
        <w:rPr>
          <w:lang w:val="fr-FR"/>
        </w:rPr>
      </w:pPr>
      <w:r>
        <w:rPr>
          <w:lang w:val="fr-FR"/>
        </w:rPr>
        <w:t>Sarga II: phase récente</w:t>
      </w:r>
    </w:p>
    <w:p w14:paraId="6320A919" w14:textId="77777777" w:rsidR="005347D8" w:rsidRDefault="005347D8" w:rsidP="005347D8">
      <w:pPr>
        <w:rPr>
          <w:lang w:val="fr-FR"/>
        </w:rPr>
      </w:pPr>
      <w:r>
        <w:rPr>
          <w:lang w:val="fr-FR"/>
        </w:rPr>
        <w:t>(BIB 2878)</w:t>
      </w:r>
    </w:p>
    <w:p w14:paraId="77040EA1" w14:textId="77777777" w:rsidR="006B1417" w:rsidRDefault="006B1417" w:rsidP="005347D8">
      <w:pPr>
        <w:rPr>
          <w:lang w:val="fr-FR"/>
        </w:rPr>
      </w:pPr>
    </w:p>
    <w:p w14:paraId="71B21B90" w14:textId="77777777" w:rsidR="006B1417" w:rsidRDefault="006B1417" w:rsidP="00426FF9">
      <w:pPr>
        <w:pStyle w:val="Heading1"/>
      </w:pPr>
      <w:bookmarkStart w:id="1246" w:name="Sit_Roges"/>
      <w:r>
        <w:t>ROGES</w:t>
      </w:r>
    </w:p>
    <w:bookmarkEnd w:id="1246"/>
    <w:p w14:paraId="58D864DD" w14:textId="77777777" w:rsidR="006B1417" w:rsidRDefault="006B1417" w:rsidP="005347D8">
      <w:pPr>
        <w:rPr>
          <w:lang w:val="fr-FR"/>
        </w:rPr>
      </w:pPr>
    </w:p>
    <w:p w14:paraId="00A24E60" w14:textId="077E8C00" w:rsidR="006B1417" w:rsidRDefault="006B1417" w:rsidP="006B1417">
      <w:pPr>
        <w:rPr>
          <w:lang w:val="fr-FR"/>
        </w:rPr>
      </w:pPr>
      <w:r>
        <w:rPr>
          <w:lang w:val="fr-FR"/>
        </w:rPr>
        <w:t xml:space="preserve">Au moins l'un des abris avec </w:t>
      </w:r>
      <w:hyperlink r:id="rId2856" w:anchor="Cul_Macro_Schematique" w:history="1">
        <w:r w:rsidRPr="006B1417">
          <w:rPr>
            <w:rStyle w:val="Hyperlink"/>
            <w:lang w:val="fr-FR"/>
          </w:rPr>
          <w:t>Macro-schématique</w:t>
        </w:r>
      </w:hyperlink>
      <w:r>
        <w:rPr>
          <w:lang w:val="fr-FR"/>
        </w:rPr>
        <w:t xml:space="preserve"> (SS BIB)</w:t>
      </w:r>
    </w:p>
    <w:p w14:paraId="6DA5756A" w14:textId="77777777" w:rsidR="00A77802" w:rsidRDefault="00A77802" w:rsidP="006B1417">
      <w:pPr>
        <w:rPr>
          <w:lang w:val="fr-FR"/>
        </w:rPr>
      </w:pPr>
    </w:p>
    <w:p w14:paraId="7F965AB7" w14:textId="77777777" w:rsidR="00A77802" w:rsidRPr="00D52855" w:rsidRDefault="00A77802" w:rsidP="00426FF9">
      <w:pPr>
        <w:pStyle w:val="Heading1"/>
        <w:rPr>
          <w:lang w:val="es-ES"/>
        </w:rPr>
      </w:pPr>
      <w:bookmarkStart w:id="1247" w:name="Sit_Beniali"/>
      <w:r w:rsidRPr="00D52855">
        <w:rPr>
          <w:lang w:val="es-ES"/>
        </w:rPr>
        <w:t>BENIALI</w:t>
      </w:r>
    </w:p>
    <w:bookmarkEnd w:id="1247"/>
    <w:p w14:paraId="462329EC" w14:textId="77777777" w:rsidR="00A77802" w:rsidRPr="00DA7F34" w:rsidRDefault="00A77802" w:rsidP="00A77802">
      <w:pPr>
        <w:rPr>
          <w:lang w:val="es-ES"/>
        </w:rPr>
      </w:pPr>
      <w:r w:rsidRPr="00DA7F34">
        <w:rPr>
          <w:lang w:val="es-ES"/>
        </w:rPr>
        <w:t>Abri IV du Baranc de Beniali (Valle de Gallinera, Alicante): 4 anthropomorphes MS</w:t>
      </w:r>
    </w:p>
    <w:p w14:paraId="4E0C1DEC" w14:textId="77777777" w:rsidR="00A77802" w:rsidRPr="00DA7F34" w:rsidRDefault="00A77802" w:rsidP="006B1417">
      <w:pPr>
        <w:rPr>
          <w:lang w:val="es-ES"/>
        </w:rPr>
      </w:pPr>
    </w:p>
    <w:p w14:paraId="41E4C2BF" w14:textId="77777777" w:rsidR="00A77802" w:rsidRPr="00D52855" w:rsidRDefault="00A77802" w:rsidP="00426FF9">
      <w:pPr>
        <w:pStyle w:val="Heading1"/>
        <w:rPr>
          <w:lang w:val="es-ES"/>
        </w:rPr>
      </w:pPr>
      <w:bookmarkStart w:id="1248" w:name="Sit_Calicanto"/>
      <w:r w:rsidRPr="00D52855">
        <w:rPr>
          <w:lang w:val="es-ES"/>
        </w:rPr>
        <w:t>CALICANTO</w:t>
      </w:r>
    </w:p>
    <w:bookmarkEnd w:id="1248"/>
    <w:p w14:paraId="000FF554" w14:textId="77777777" w:rsidR="00A77802" w:rsidRPr="00DA7F34" w:rsidRDefault="00A77802" w:rsidP="006B1417">
      <w:pPr>
        <w:rPr>
          <w:lang w:val="es-ES"/>
        </w:rPr>
      </w:pPr>
    </w:p>
    <w:p w14:paraId="7F43461E" w14:textId="77777777" w:rsidR="00A77802" w:rsidRPr="0077212E" w:rsidRDefault="00A77802" w:rsidP="006B1417">
      <w:pPr>
        <w:rPr>
          <w:lang w:val="fr-FR"/>
        </w:rPr>
      </w:pPr>
      <w:r w:rsidRPr="0077212E">
        <w:rPr>
          <w:lang w:val="es-ES"/>
        </w:rPr>
        <w:t xml:space="preserve">Balsa de Calicanto </w:t>
      </w:r>
      <w:r w:rsidRPr="0077212E">
        <w:rPr>
          <w:color w:val="211D1E"/>
          <w:szCs w:val="18"/>
          <w:lang w:val="es-ES"/>
        </w:rPr>
        <w:t>(Bicorp, Valencia).</w:t>
      </w:r>
      <w:r w:rsidRPr="0077212E">
        <w:rPr>
          <w:lang w:val="es-ES"/>
        </w:rPr>
        <w:t xml:space="preserve">. </w:t>
      </w:r>
      <w:r w:rsidRPr="0077212E">
        <w:rPr>
          <w:lang w:val="fr-FR"/>
        </w:rPr>
        <w:t>Peintures MS (BIB 2907)</w:t>
      </w:r>
    </w:p>
    <w:p w14:paraId="52E5EC5A" w14:textId="77777777" w:rsidR="006B1417" w:rsidRPr="00DA7F34" w:rsidRDefault="006B1417" w:rsidP="006B1417">
      <w:pPr>
        <w:rPr>
          <w:lang w:val="fr-FR"/>
        </w:rPr>
      </w:pPr>
    </w:p>
    <w:p w14:paraId="59A91F1F" w14:textId="77777777" w:rsidR="006B1417" w:rsidRDefault="006B1417" w:rsidP="00426FF9">
      <w:pPr>
        <w:pStyle w:val="Heading1"/>
      </w:pPr>
      <w:bookmarkStart w:id="1249" w:name="Sit_Infern"/>
      <w:r>
        <w:t>INFERN</w:t>
      </w:r>
    </w:p>
    <w:bookmarkEnd w:id="1249"/>
    <w:p w14:paraId="481BCDB7" w14:textId="77777777" w:rsidR="006B1417" w:rsidRDefault="006B1417" w:rsidP="006B1417">
      <w:pPr>
        <w:rPr>
          <w:lang w:val="fr-FR"/>
        </w:rPr>
      </w:pPr>
      <w:r>
        <w:rPr>
          <w:lang w:val="fr-FR"/>
        </w:rPr>
        <w:t>Infern Conjunt, Barranc de l'Infern</w:t>
      </w:r>
    </w:p>
    <w:p w14:paraId="6DAFBD12" w14:textId="77777777" w:rsidR="006B1417" w:rsidRDefault="006B1417" w:rsidP="006B1417">
      <w:pPr>
        <w:rPr>
          <w:lang w:val="fr-FR"/>
        </w:rPr>
      </w:pPr>
    </w:p>
    <w:p w14:paraId="09F54258" w14:textId="744C225A" w:rsidR="006B1417" w:rsidRDefault="006B1417" w:rsidP="006B1417">
      <w:pPr>
        <w:rPr>
          <w:lang w:val="fr-FR"/>
        </w:rPr>
      </w:pPr>
      <w:r>
        <w:rPr>
          <w:lang w:val="fr-FR"/>
        </w:rPr>
        <w:t xml:space="preserve">Vall de Laguar. Au moins l'un des abris avec </w:t>
      </w:r>
      <w:hyperlink r:id="rId2857" w:anchor="Cul_Macro_Schematique" w:history="1">
        <w:r w:rsidRPr="006B1417">
          <w:rPr>
            <w:rStyle w:val="Hyperlink"/>
            <w:lang w:val="fr-FR"/>
          </w:rPr>
          <w:t>Macro-schématique</w:t>
        </w:r>
      </w:hyperlink>
      <w:r>
        <w:rPr>
          <w:lang w:val="fr-FR"/>
        </w:rPr>
        <w:t xml:space="preserve"> (SS BIB)</w:t>
      </w:r>
      <w:r w:rsidR="00A77802">
        <w:rPr>
          <w:lang w:val="fr-FR"/>
        </w:rPr>
        <w:t xml:space="preserve"> possible orant (BIB 2907)</w:t>
      </w:r>
    </w:p>
    <w:p w14:paraId="20FEE58A" w14:textId="77777777" w:rsidR="00A77802" w:rsidRDefault="00A77802" w:rsidP="006B1417">
      <w:pPr>
        <w:rPr>
          <w:lang w:val="fr-FR"/>
        </w:rPr>
      </w:pPr>
    </w:p>
    <w:p w14:paraId="6DB8A21E" w14:textId="77777777" w:rsidR="00A77802" w:rsidRDefault="00A77802" w:rsidP="00426FF9">
      <w:pPr>
        <w:pStyle w:val="Heading1"/>
      </w:pPr>
      <w:bookmarkStart w:id="1250" w:name="Sit_Benirrama_1"/>
      <w:r>
        <w:t>BENIRRAMA I</w:t>
      </w:r>
    </w:p>
    <w:bookmarkEnd w:id="1250"/>
    <w:p w14:paraId="5F304192" w14:textId="77777777" w:rsidR="00A77802" w:rsidRDefault="00A77802" w:rsidP="006B1417">
      <w:pPr>
        <w:rPr>
          <w:lang w:val="fr-FR"/>
        </w:rPr>
      </w:pPr>
    </w:p>
    <w:p w14:paraId="595074CD" w14:textId="77777777" w:rsidR="00A77802" w:rsidRPr="00A77802" w:rsidRDefault="00A77802" w:rsidP="00A778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Cs w:val="20"/>
          <w:lang w:val="fr-FR"/>
        </w:rPr>
      </w:pPr>
      <w:r>
        <w:rPr>
          <w:szCs w:val="20"/>
          <w:lang w:val="fr-FR"/>
        </w:rPr>
        <w:t xml:space="preserve">Alicante. Art levantin: </w:t>
      </w:r>
      <w:r w:rsidRPr="00A77802">
        <w:rPr>
          <w:szCs w:val="20"/>
          <w:lang w:val="fr-FR"/>
        </w:rPr>
        <w:t>Dans la image féminine de Benirrama, doigts et un un conteneur - sac ou navire - est suspendu à ses bras ovoïde à long manche (BIB 2907)</w:t>
      </w:r>
    </w:p>
    <w:p w14:paraId="7E9DB27D" w14:textId="77777777" w:rsidR="00A77802" w:rsidRDefault="00A77802" w:rsidP="006B1417">
      <w:pPr>
        <w:rPr>
          <w:lang w:val="fr-FR"/>
        </w:rPr>
      </w:pPr>
    </w:p>
    <w:p w14:paraId="02D55356" w14:textId="77777777" w:rsidR="00A77802" w:rsidRPr="00D52855" w:rsidRDefault="00A77802" w:rsidP="00426FF9">
      <w:pPr>
        <w:pStyle w:val="Heading1"/>
        <w:rPr>
          <w:lang w:val="es-ES"/>
        </w:rPr>
      </w:pPr>
      <w:r w:rsidRPr="00D52855">
        <w:rPr>
          <w:lang w:val="es-ES"/>
        </w:rPr>
        <w:t>VICARI</w:t>
      </w:r>
    </w:p>
    <w:p w14:paraId="4CEAA956" w14:textId="77777777" w:rsidR="00A77802" w:rsidRPr="00DA7F34" w:rsidRDefault="00A77802" w:rsidP="00A77802">
      <w:pPr>
        <w:rPr>
          <w:lang w:val="es-ES"/>
        </w:rPr>
      </w:pPr>
      <w:r w:rsidRPr="00DA7F34">
        <w:rPr>
          <w:lang w:val="es-ES"/>
        </w:rPr>
        <w:t>Peña de l'Ermita de Vicari</w:t>
      </w:r>
    </w:p>
    <w:p w14:paraId="616F30B1" w14:textId="3D312CBC" w:rsidR="00A77802" w:rsidRPr="004453AB" w:rsidRDefault="00A77802" w:rsidP="00A77802">
      <w:pPr>
        <w:rPr>
          <w:lang w:val="fr-FR"/>
        </w:rPr>
      </w:pPr>
      <w:r w:rsidRPr="004453AB">
        <w:rPr>
          <w:lang w:val="fr-FR"/>
        </w:rPr>
        <w:t xml:space="preserve">Anthropomorphes schématiques proches de ceux bi-triangulaire de la </w:t>
      </w:r>
      <w:hyperlink r:id="rId2858" w:anchor="Sit_Sierra_Morena" w:history="1">
        <w:r w:rsidRPr="004453AB">
          <w:rPr>
            <w:rStyle w:val="Hyperlink"/>
            <w:lang w:val="fr-FR"/>
          </w:rPr>
          <w:t>Sierra Morena</w:t>
        </w:r>
      </w:hyperlink>
      <w:r w:rsidRPr="004453AB">
        <w:rPr>
          <w:lang w:val="fr-FR"/>
        </w:rPr>
        <w:t xml:space="preserve"> (BIB 2907) ~datation 4500 BP </w:t>
      </w:r>
      <w:r w:rsidRPr="004453AB">
        <w:rPr>
          <w:color w:val="211D1E"/>
          <w:szCs w:val="19"/>
          <w:lang w:val="fr-FR"/>
        </w:rPr>
        <w:t xml:space="preserve">(Pascual, 1998: 187). </w:t>
      </w:r>
      <w:r w:rsidRPr="004453AB">
        <w:rPr>
          <w:lang w:val="fr-FR"/>
        </w:rPr>
        <w:t>(BIB 2907)</w:t>
      </w:r>
    </w:p>
    <w:p w14:paraId="01ABEF17" w14:textId="77777777" w:rsidR="006B1417" w:rsidRDefault="006B1417" w:rsidP="006B1417">
      <w:pPr>
        <w:rPr>
          <w:lang w:val="fr-FR"/>
        </w:rPr>
      </w:pPr>
    </w:p>
    <w:p w14:paraId="3BFFF157" w14:textId="77777777" w:rsidR="00E32113" w:rsidRDefault="00E32113" w:rsidP="00995A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lang w:val="fr-FR"/>
        </w:rPr>
      </w:pPr>
    </w:p>
    <w:p w14:paraId="64DA61FC" w14:textId="77777777" w:rsidR="00E32113" w:rsidRDefault="00E32113" w:rsidP="00426FF9">
      <w:pPr>
        <w:pStyle w:val="Heading1"/>
      </w:pPr>
      <w:bookmarkStart w:id="1251" w:name="Sit_En_Josep"/>
      <w:r>
        <w:t>EN JOSEP</w:t>
      </w:r>
    </w:p>
    <w:bookmarkEnd w:id="1251"/>
    <w:p w14:paraId="28EDE70D" w14:textId="77777777" w:rsidR="00E32113" w:rsidRDefault="00E32113" w:rsidP="00995A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lang w:val="fr-FR"/>
        </w:rPr>
      </w:pPr>
      <w:r>
        <w:rPr>
          <w:lang w:val="fr-FR"/>
        </w:rPr>
        <w:t>Cingle Mas d'En Josep</w:t>
      </w:r>
    </w:p>
    <w:p w14:paraId="49C5A3C8" w14:textId="77777777" w:rsidR="00E32113" w:rsidRDefault="00E32113" w:rsidP="00995A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lang w:val="fr-FR"/>
        </w:rPr>
      </w:pPr>
    </w:p>
    <w:p w14:paraId="3E290320" w14:textId="4462F4DC" w:rsidR="00E32113" w:rsidRPr="0032190F" w:rsidRDefault="00E32113" w:rsidP="00995A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Cs w:val="20"/>
          <w:lang w:val="fr-FR"/>
        </w:rPr>
      </w:pPr>
      <w:r>
        <w:rPr>
          <w:lang w:val="fr-FR"/>
        </w:rPr>
        <w:t xml:space="preserve">Mas d'En Josep (Tirig, Castellon), dans la concentration de </w:t>
      </w:r>
      <w:hyperlink r:id="rId2859" w:anchor="Sit_Valltorta" w:history="1">
        <w:r w:rsidRPr="00E32113">
          <w:rPr>
            <w:rStyle w:val="Hyperlink"/>
            <w:lang w:val="fr-FR"/>
          </w:rPr>
          <w:t>Gasulla-Valltorta</w:t>
        </w:r>
      </w:hyperlink>
      <w:r>
        <w:rPr>
          <w:lang w:val="fr-FR"/>
        </w:rPr>
        <w:t xml:space="preserve">, art levantin, représentations de </w:t>
      </w:r>
      <w:hyperlink r:id="rId2860" w:anchor="Cul_Levantin_TAC_t_zoom_sangl" w:history="1">
        <w:r w:rsidRPr="008F0FDE">
          <w:rPr>
            <w:rStyle w:val="Hyperlink"/>
            <w:lang w:val="fr-FR"/>
          </w:rPr>
          <w:t>sanglier</w:t>
        </w:r>
      </w:hyperlink>
      <w:r>
        <w:rPr>
          <w:lang w:val="fr-FR"/>
        </w:rPr>
        <w:t xml:space="preserve">, </w:t>
      </w:r>
      <w:r w:rsidR="008F0FDE">
        <w:rPr>
          <w:lang w:val="fr-FR"/>
        </w:rPr>
        <w:t>taureau, etc.</w:t>
      </w:r>
      <w:r>
        <w:rPr>
          <w:lang w:val="fr-FR"/>
        </w:rPr>
        <w:t xml:space="preserve"> (BIB 2836)</w:t>
      </w:r>
    </w:p>
    <w:p w14:paraId="4669C9CD" w14:textId="77777777" w:rsidR="00097722" w:rsidRPr="0032190F" w:rsidRDefault="00097722" w:rsidP="00242C0F">
      <w:pPr>
        <w:rPr>
          <w:lang w:val="fr-FR"/>
        </w:rPr>
      </w:pPr>
    </w:p>
    <w:p w14:paraId="636F9BE1" w14:textId="77777777" w:rsidR="00097722" w:rsidRPr="00D52542" w:rsidRDefault="00571524" w:rsidP="00426FF9">
      <w:pPr>
        <w:pStyle w:val="Heading1"/>
      </w:pPr>
      <w:bookmarkStart w:id="1252" w:name="Sit_Remigia"/>
      <w:r w:rsidRPr="00D52542">
        <w:t>REMIGIA</w:t>
      </w:r>
    </w:p>
    <w:bookmarkEnd w:id="1252"/>
    <w:p w14:paraId="4BBC01D8" w14:textId="77777777" w:rsidR="00097722" w:rsidRPr="00D52542" w:rsidRDefault="00B42F3B" w:rsidP="00242C0F">
      <w:pPr>
        <w:rPr>
          <w:lang w:val="fr-FR"/>
        </w:rPr>
      </w:pPr>
      <w:r w:rsidRPr="00D52542">
        <w:rPr>
          <w:lang w:val="fr-FR"/>
        </w:rPr>
        <w:t>Cingle de la Mola Remigia</w:t>
      </w:r>
    </w:p>
    <w:p w14:paraId="069FA605" w14:textId="77777777" w:rsidR="00B42F3B" w:rsidRPr="00D52542" w:rsidRDefault="00B42F3B" w:rsidP="00242C0F">
      <w:pPr>
        <w:rPr>
          <w:lang w:val="fr-FR"/>
        </w:rPr>
      </w:pPr>
    </w:p>
    <w:p w14:paraId="35B0CC88" w14:textId="72F3666F" w:rsidR="00097722" w:rsidRDefault="00097722" w:rsidP="00097722">
      <w:pPr>
        <w:rPr>
          <w:lang w:val="fr-FR"/>
        </w:rPr>
      </w:pPr>
      <w:r w:rsidRPr="0032190F">
        <w:rPr>
          <w:lang w:val="fr-FR"/>
        </w:rPr>
        <w:t>La Cova Remigia (Castellón)</w:t>
      </w:r>
      <w:r w:rsidR="00B42F3B">
        <w:rPr>
          <w:lang w:val="fr-FR"/>
        </w:rPr>
        <w:t xml:space="preserve">, dans le </w:t>
      </w:r>
      <w:hyperlink r:id="rId2861" w:anchor="Sit_Valltorta" w:history="1">
        <w:r w:rsidR="00B42F3B" w:rsidRPr="00B42F3B">
          <w:rPr>
            <w:rStyle w:val="Hyperlink"/>
            <w:szCs w:val="14"/>
            <w:lang w:val="fr-FR" w:eastAsia="en-GB"/>
          </w:rPr>
          <w:t>Valltorta</w:t>
        </w:r>
      </w:hyperlink>
      <w:r w:rsidR="00B42F3B">
        <w:rPr>
          <w:szCs w:val="14"/>
          <w:lang w:val="fr-FR" w:eastAsia="en-GB"/>
        </w:rPr>
        <w:t>,</w:t>
      </w:r>
      <w:r w:rsidRPr="0032190F">
        <w:rPr>
          <w:lang w:val="fr-FR"/>
        </w:rPr>
        <w:t xml:space="preserve"> a livré une(des) représentation(s) de l’art </w:t>
      </w:r>
      <w:hyperlink r:id="rId2862" w:anchor="Cul_Levantin" w:history="1">
        <w:r w:rsidR="00571524" w:rsidRPr="0032190F">
          <w:rPr>
            <w:rStyle w:val="Hyperlink"/>
            <w:lang w:val="fr-FR"/>
          </w:rPr>
          <w:t>levantine</w:t>
        </w:r>
      </w:hyperlink>
      <w:r w:rsidRPr="0032190F">
        <w:rPr>
          <w:lang w:val="fr-FR"/>
        </w:rPr>
        <w:t>: chasse au grand bouquetin (com. pers. Esther_Lopez_Montalvo)</w:t>
      </w:r>
    </w:p>
    <w:p w14:paraId="5AA35885" w14:textId="624232DA" w:rsidR="00C943D6" w:rsidRPr="0032190F" w:rsidRDefault="00000000" w:rsidP="00C943D6">
      <w:pPr>
        <w:rPr>
          <w:lang w:val="fr-FR"/>
        </w:rPr>
      </w:pPr>
      <w:hyperlink r:id="rId2863" w:anchor="Cul_Levantin" w:history="1">
        <w:r w:rsidR="00C943D6" w:rsidRPr="00F4437A">
          <w:rPr>
            <w:rStyle w:val="Hyperlink"/>
            <w:lang w:val="fr-FR"/>
          </w:rPr>
          <w:t>art levantin</w:t>
        </w:r>
      </w:hyperlink>
      <w:r w:rsidR="00C943D6" w:rsidRPr="00F4437A">
        <w:rPr>
          <w:lang w:val="fr-FR"/>
        </w:rPr>
        <w:t xml:space="preserve">. La Cueva Remigia. </w:t>
      </w:r>
      <w:r w:rsidR="00C943D6" w:rsidRPr="0032190F">
        <w:rPr>
          <w:lang w:val="fr-FR"/>
        </w:rPr>
        <w:t>Scènes: chasse aux sangliers, chèvre ou bouquetin chargeant un chasseur, chasseur chassé, archer en mouvement (BIB 1783 p. 22)</w:t>
      </w:r>
    </w:p>
    <w:p w14:paraId="4787BB5C" w14:textId="3E687E4D" w:rsidR="00C943D6" w:rsidRDefault="00C943D6" w:rsidP="00C943D6">
      <w:pPr>
        <w:rPr>
          <w:lang w:val="fr-FR"/>
        </w:rPr>
      </w:pPr>
      <w:r w:rsidRPr="0032190F">
        <w:rPr>
          <w:lang w:val="fr-FR"/>
        </w:rPr>
        <w:t>Scène de cortège d'homme en armes ou danse guerrière (BIB 1783 p. 22)</w:t>
      </w:r>
      <w:r w:rsidR="00AA6B64">
        <w:rPr>
          <w:lang w:val="fr-FR"/>
        </w:rPr>
        <w:t xml:space="preserve"> A donné son nom à un </w:t>
      </w:r>
      <w:hyperlink r:id="rId2864" w:anchor="Cul_Levant_Espagnol_s" w:history="1">
        <w:r w:rsidR="00AA6B64" w:rsidRPr="00AA6B64">
          <w:rPr>
            <w:rStyle w:val="Hyperlink"/>
            <w:lang w:val="fr-FR"/>
          </w:rPr>
          <w:t>style du Levant espagnol</w:t>
        </w:r>
      </w:hyperlink>
      <w:r w:rsidR="00AA6B64">
        <w:rPr>
          <w:lang w:val="fr-FR"/>
        </w:rPr>
        <w:t xml:space="preserve"> (BIB 2583)</w:t>
      </w:r>
    </w:p>
    <w:p w14:paraId="3D2B987B" w14:textId="5AD9296E" w:rsidR="00143EF4" w:rsidRDefault="00B42F3B" w:rsidP="00097722">
      <w:pPr>
        <w:rPr>
          <w:szCs w:val="14"/>
          <w:lang w:val="fr-FR" w:eastAsia="en-GB"/>
        </w:rPr>
      </w:pPr>
      <w:r>
        <w:rPr>
          <w:szCs w:val="14"/>
          <w:lang w:val="fr-FR" w:eastAsia="en-GB"/>
        </w:rPr>
        <w:t xml:space="preserve">La Cova remigia est composée de 5 abris (I, II, III, IV, V) orientés vers le Sud-Est (BIB 2794). Elle compte quelque 975 motifs en en faisant la principale concentration du Valltorta (BIB 2794) 5 différents styles, ayant une valeur chronologique, ont été identifiés (BIB 2794). Les </w:t>
      </w:r>
      <w:hyperlink r:id="rId2865" w:anchor="Cul_Levantin_TAC_c_scenes_violence" w:history="1">
        <w:r w:rsidRPr="00B42F3B">
          <w:rPr>
            <w:rStyle w:val="Hyperlink"/>
            <w:szCs w:val="14"/>
            <w:lang w:val="fr-FR" w:eastAsia="en-GB"/>
          </w:rPr>
          <w:t>scène de violence</w:t>
        </w:r>
      </w:hyperlink>
      <w:r>
        <w:rPr>
          <w:szCs w:val="14"/>
          <w:lang w:val="fr-FR" w:eastAsia="en-GB"/>
        </w:rPr>
        <w:t xml:space="preserve"> y sont présentes (BIB 2794)</w:t>
      </w:r>
    </w:p>
    <w:p w14:paraId="4C857B47" w14:textId="495B952E" w:rsidR="00E114AC" w:rsidRDefault="00E114AC" w:rsidP="00097722">
      <w:pPr>
        <w:rPr>
          <w:lang w:val="fr-FR"/>
        </w:rPr>
      </w:pPr>
      <w:r>
        <w:rPr>
          <w:szCs w:val="14"/>
          <w:lang w:val="fr-FR" w:eastAsia="en-GB"/>
        </w:rPr>
        <w:t xml:space="preserve">48 motifs figuratifs monochromes en </w:t>
      </w:r>
      <w:hyperlink r:id="rId2866" w:anchor="Cul_Levantin_exec_peint_pigm_noir" w:history="1">
        <w:r w:rsidRPr="00E114AC">
          <w:rPr>
            <w:rStyle w:val="Hyperlink"/>
            <w:szCs w:val="14"/>
            <w:lang w:val="fr-FR" w:eastAsia="en-GB"/>
          </w:rPr>
          <w:t>pigments noirs</w:t>
        </w:r>
      </w:hyperlink>
      <w:r>
        <w:rPr>
          <w:szCs w:val="14"/>
          <w:lang w:val="fr-FR" w:eastAsia="en-GB"/>
        </w:rPr>
        <w:t xml:space="preserve"> particulièrement dans les abris IV et V (BIB 2794) </w:t>
      </w:r>
    </w:p>
    <w:p w14:paraId="37D72F68" w14:textId="77777777" w:rsidR="00B42F3B" w:rsidRDefault="00B42F3B" w:rsidP="00097722">
      <w:pPr>
        <w:rPr>
          <w:lang w:val="fr-FR"/>
        </w:rPr>
      </w:pPr>
    </w:p>
    <w:p w14:paraId="55426FBD" w14:textId="77777777" w:rsidR="00B42F3B" w:rsidRDefault="00B42F3B" w:rsidP="00B42F3B">
      <w:pPr>
        <w:pStyle w:val="Heading2"/>
      </w:pPr>
      <w:bookmarkStart w:id="1253" w:name="Sit_Remigia_anal_elem"/>
      <w:r>
        <w:t>analyses élémentaires</w:t>
      </w:r>
    </w:p>
    <w:bookmarkEnd w:id="1253"/>
    <w:p w14:paraId="70C58005" w14:textId="77777777" w:rsidR="00B42F3B" w:rsidRDefault="00B42F3B" w:rsidP="00B42F3B">
      <w:pPr>
        <w:rPr>
          <w:lang w:val="fr-FR"/>
        </w:rPr>
      </w:pPr>
    </w:p>
    <w:p w14:paraId="63CD4244" w14:textId="77777777" w:rsidR="00B42F3B" w:rsidRDefault="00B42F3B" w:rsidP="00B42F3B">
      <w:pPr>
        <w:pStyle w:val="Heading3"/>
      </w:pPr>
      <w:r>
        <w:t>paroi</w:t>
      </w:r>
    </w:p>
    <w:p w14:paraId="54740DAF" w14:textId="77777777" w:rsidR="00B42F3B" w:rsidRPr="00B42F3B" w:rsidRDefault="00B42F3B" w:rsidP="00B42F3B">
      <w:pPr>
        <w:rPr>
          <w:lang w:val="fr-FR"/>
        </w:rPr>
      </w:pPr>
      <w:r>
        <w:rPr>
          <w:lang w:val="fr-FR"/>
        </w:rPr>
        <w:t>calclaire (principalement carbonates de calcium, sulfate de calcium, oxyde de fer) (BIB 2794)</w:t>
      </w:r>
    </w:p>
    <w:p w14:paraId="033DCA65" w14:textId="77777777" w:rsidR="00B42F3B" w:rsidRDefault="00B42F3B" w:rsidP="00B42F3B">
      <w:pPr>
        <w:rPr>
          <w:lang w:val="fr-FR"/>
        </w:rPr>
      </w:pPr>
    </w:p>
    <w:p w14:paraId="748A33AB" w14:textId="77777777" w:rsidR="00B42F3B" w:rsidRDefault="00B42F3B" w:rsidP="00B42F3B">
      <w:pPr>
        <w:pStyle w:val="Heading3"/>
      </w:pPr>
      <w:r>
        <w:t>pigments</w:t>
      </w:r>
    </w:p>
    <w:p w14:paraId="74ED230D" w14:textId="77777777" w:rsidR="00B42F3B" w:rsidRDefault="00B42F3B" w:rsidP="00B42F3B">
      <w:pPr>
        <w:rPr>
          <w:szCs w:val="14"/>
          <w:lang w:val="fr-FR" w:eastAsia="en-GB"/>
        </w:rPr>
      </w:pPr>
      <w:r>
        <w:rPr>
          <w:lang w:val="fr-FR"/>
        </w:rPr>
        <w:t xml:space="preserve">Les pigments noirs ont fait l'objet d'une étude spéctrométrique </w:t>
      </w:r>
      <w:r w:rsidRPr="00B42F3B">
        <w:rPr>
          <w:szCs w:val="14"/>
          <w:lang w:val="fr-FR" w:eastAsia="en-GB"/>
        </w:rPr>
        <w:t>EDXRF</w:t>
      </w:r>
      <w:r>
        <w:rPr>
          <w:szCs w:val="14"/>
          <w:lang w:val="fr-FR" w:eastAsia="en-GB"/>
        </w:rPr>
        <w:t xml:space="preserve"> combiné à un SEMEDES et à la spectroscopie Raman (BIB 2794) </w:t>
      </w:r>
      <w:r w:rsidR="00E114AC">
        <w:rPr>
          <w:szCs w:val="14"/>
          <w:lang w:val="fr-FR" w:eastAsia="en-GB"/>
        </w:rPr>
        <w:t xml:space="preserve">Les analyses montrent l'utilisation de noir de charbon pour le motif 1-V ainsi que pour les 24 autres motifs (BIB 2794) </w:t>
      </w:r>
    </w:p>
    <w:p w14:paraId="4866AB46" w14:textId="63A6B390" w:rsidR="00B42F3B" w:rsidRDefault="00B42F3B" w:rsidP="00B42F3B">
      <w:pPr>
        <w:rPr>
          <w:szCs w:val="14"/>
          <w:lang w:val="fr-FR" w:eastAsia="en-GB"/>
        </w:rPr>
      </w:pPr>
      <w:r>
        <w:rPr>
          <w:szCs w:val="14"/>
          <w:lang w:val="fr-FR" w:eastAsia="en-GB"/>
        </w:rPr>
        <w:t xml:space="preserve">Les </w:t>
      </w:r>
      <w:hyperlink r:id="rId2867" w:anchor="Cul_Levantin_exec_peint_pigm_rouge" w:history="1">
        <w:r w:rsidRPr="00B42F3B">
          <w:rPr>
            <w:rStyle w:val="Hyperlink"/>
            <w:szCs w:val="14"/>
            <w:lang w:val="fr-FR" w:eastAsia="en-GB"/>
          </w:rPr>
          <w:t>pigments rouges</w:t>
        </w:r>
      </w:hyperlink>
      <w:r>
        <w:rPr>
          <w:szCs w:val="14"/>
          <w:lang w:val="fr-FR" w:eastAsia="en-GB"/>
        </w:rPr>
        <w:t xml:space="preserve"> des peintures levantines montrent des traces de Mn, As et Pb // </w:t>
      </w:r>
      <w:hyperlink r:id="rId2868" w:anchor="Sit_Saltadora" w:history="1">
        <w:r w:rsidRPr="00B42F3B">
          <w:rPr>
            <w:rStyle w:val="Hyperlink"/>
            <w:szCs w:val="14"/>
            <w:lang w:val="fr-FR" w:eastAsia="en-GB"/>
          </w:rPr>
          <w:t>Saltadora</w:t>
        </w:r>
      </w:hyperlink>
      <w:r>
        <w:rPr>
          <w:szCs w:val="14"/>
          <w:lang w:val="fr-FR" w:eastAsia="en-GB"/>
        </w:rPr>
        <w:t xml:space="preserve"> (BIB 2794)</w:t>
      </w:r>
    </w:p>
    <w:p w14:paraId="25C57885" w14:textId="08B6BF14" w:rsidR="00B42F3B" w:rsidRDefault="00E114AC" w:rsidP="00097722">
      <w:pPr>
        <w:rPr>
          <w:szCs w:val="14"/>
          <w:lang w:val="fr-FR" w:eastAsia="en-GB"/>
        </w:rPr>
      </w:pPr>
      <w:r>
        <w:rPr>
          <w:szCs w:val="14"/>
          <w:lang w:val="fr-FR" w:eastAsia="en-GB"/>
        </w:rPr>
        <w:t xml:space="preserve">v. </w:t>
      </w:r>
      <w:hyperlink r:id="rId2869" w:anchor="Sit_Saltadora" w:history="1">
        <w:r w:rsidRPr="00B42F3B">
          <w:rPr>
            <w:rStyle w:val="Hyperlink"/>
            <w:szCs w:val="14"/>
            <w:lang w:val="fr-FR" w:eastAsia="en-GB"/>
          </w:rPr>
          <w:t>Saltadora</w:t>
        </w:r>
      </w:hyperlink>
    </w:p>
    <w:p w14:paraId="23AD42DC" w14:textId="77777777" w:rsidR="00E114AC" w:rsidRDefault="00E114AC" w:rsidP="00097722">
      <w:pPr>
        <w:rPr>
          <w:lang w:val="fr-FR"/>
        </w:rPr>
      </w:pPr>
    </w:p>
    <w:p w14:paraId="48EAC2C5" w14:textId="77777777" w:rsidR="00B42F3B" w:rsidRDefault="00B42F3B" w:rsidP="00B42F3B">
      <w:pPr>
        <w:pStyle w:val="Heading3"/>
      </w:pPr>
      <w:r>
        <w:t>patines</w:t>
      </w:r>
    </w:p>
    <w:p w14:paraId="713ED907" w14:textId="77777777" w:rsidR="00B42F3B" w:rsidRDefault="00B42F3B" w:rsidP="00097722">
      <w:pPr>
        <w:rPr>
          <w:lang w:val="fr-FR"/>
        </w:rPr>
      </w:pPr>
      <w:r>
        <w:rPr>
          <w:lang w:val="fr-FR"/>
        </w:rPr>
        <w:t>Les patines y sont composées principalement d'oxalates, de carbonates de calcium ou de sulphate de calcium. Leur épaisseur sur les peinturs atteint quelques dizaines de icrons (BIB 2794)</w:t>
      </w:r>
    </w:p>
    <w:p w14:paraId="1318DD1A" w14:textId="77777777" w:rsidR="00B42F3B" w:rsidRPr="0032190F" w:rsidRDefault="00B42F3B" w:rsidP="00097722">
      <w:pPr>
        <w:rPr>
          <w:lang w:val="fr-FR"/>
        </w:rPr>
      </w:pPr>
    </w:p>
    <w:p w14:paraId="3BE6F627" w14:textId="77777777" w:rsidR="00143EF4" w:rsidRPr="0032190F" w:rsidRDefault="00143EF4" w:rsidP="00426FF9">
      <w:pPr>
        <w:pStyle w:val="Heading1"/>
      </w:pPr>
      <w:bookmarkStart w:id="1254" w:name="Sit_Parpallo"/>
      <w:r w:rsidRPr="0032190F">
        <w:t>PARPALLO</w:t>
      </w:r>
    </w:p>
    <w:bookmarkEnd w:id="1254"/>
    <w:p w14:paraId="267E097D" w14:textId="77777777" w:rsidR="00143EF4" w:rsidRPr="0032190F" w:rsidRDefault="00143EF4" w:rsidP="00097722">
      <w:pPr>
        <w:rPr>
          <w:lang w:val="fr-FR"/>
        </w:rPr>
      </w:pPr>
    </w:p>
    <w:p w14:paraId="4C3ED9A6" w14:textId="77777777" w:rsidR="00143EF4" w:rsidRPr="0032190F" w:rsidRDefault="00143EF4" w:rsidP="00097722">
      <w:pPr>
        <w:rPr>
          <w:lang w:val="fr-FR"/>
        </w:rPr>
      </w:pPr>
      <w:r w:rsidRPr="0032190F">
        <w:rPr>
          <w:lang w:val="fr-FR"/>
        </w:rPr>
        <w:t>Grottes du Parpalló (Valencia), centaine de plaquettes gravées dans les niveaux solutréens (BIB 1783 p. 25)</w:t>
      </w:r>
    </w:p>
    <w:p w14:paraId="22309BF5" w14:textId="77777777" w:rsidR="005B0226" w:rsidRPr="0032190F" w:rsidRDefault="005B0226" w:rsidP="00097722">
      <w:pPr>
        <w:rPr>
          <w:lang w:val="fr-FR"/>
        </w:rPr>
      </w:pPr>
    </w:p>
    <w:p w14:paraId="3DDBDA00" w14:textId="77777777" w:rsidR="005B0226" w:rsidRPr="0032190F" w:rsidRDefault="005B0226" w:rsidP="00426FF9">
      <w:pPr>
        <w:pStyle w:val="Heading1"/>
      </w:pPr>
      <w:bookmarkStart w:id="1255" w:name="Sit_Vidre"/>
      <w:r w:rsidRPr="0032190F">
        <w:t>VIDRE</w:t>
      </w:r>
    </w:p>
    <w:bookmarkEnd w:id="1255"/>
    <w:p w14:paraId="3646FD3B" w14:textId="77777777" w:rsidR="005B0226" w:rsidRPr="0032190F" w:rsidRDefault="00934C7E" w:rsidP="00097722">
      <w:pPr>
        <w:rPr>
          <w:lang w:val="fr-FR"/>
        </w:rPr>
      </w:pPr>
      <w:r>
        <w:rPr>
          <w:lang w:val="fr-FR"/>
        </w:rPr>
        <w:t>Cova del Vidre</w:t>
      </w:r>
    </w:p>
    <w:p w14:paraId="5C6D81FF" w14:textId="77777777" w:rsidR="00934C7E" w:rsidRDefault="00934C7E" w:rsidP="003D04B6">
      <w:pPr>
        <w:jc w:val="both"/>
        <w:rPr>
          <w:lang w:val="fr-FR"/>
        </w:rPr>
      </w:pPr>
    </w:p>
    <w:p w14:paraId="7020EB00" w14:textId="28657E47" w:rsidR="002E79E4" w:rsidRDefault="005B0226" w:rsidP="003D04B6">
      <w:pPr>
        <w:jc w:val="both"/>
        <w:rPr>
          <w:szCs w:val="20"/>
          <w:lang w:val="fr-FR" w:eastAsia="en-GB"/>
        </w:rPr>
      </w:pPr>
      <w:r w:rsidRPr="00934C7E">
        <w:rPr>
          <w:lang w:val="fr-FR"/>
        </w:rPr>
        <w:lastRenderedPageBreak/>
        <w:t xml:space="preserve">La Cueva del Vidre (Roquetes, Baix Ebre, Tarragone) </w:t>
      </w:r>
      <w:r w:rsidR="00464922">
        <w:rPr>
          <w:lang w:val="fr-FR"/>
        </w:rPr>
        <w:t xml:space="preserve">est un site de Catalogne qui montre un substrat mésolithique et une occupation néolithique: Cardial récent (BIB Bosch, Clop, Oms in BIB 2613). </w:t>
      </w:r>
      <w:hyperlink r:id="rId2870" w:anchor="Cul_Neo_ancien" w:history="1">
        <w:r w:rsidR="002E79E4" w:rsidRPr="002E79E4">
          <w:rPr>
            <w:rStyle w:val="Hyperlink"/>
            <w:lang w:val="fr-FR"/>
          </w:rPr>
          <w:t>Néolithique ancien</w:t>
        </w:r>
      </w:hyperlink>
      <w:r w:rsidR="002E79E4">
        <w:rPr>
          <w:lang w:val="fr-FR"/>
        </w:rPr>
        <w:t xml:space="preserve"> </w:t>
      </w:r>
      <w:r w:rsidR="002E79E4">
        <w:rPr>
          <w:szCs w:val="20"/>
          <w:lang w:val="fr-FR" w:eastAsia="en-GB"/>
        </w:rPr>
        <w:t>(BIB V. Naverette et al., UISPP 2018)</w:t>
      </w:r>
    </w:p>
    <w:p w14:paraId="39E45743" w14:textId="412FCDB1" w:rsidR="003D04B6" w:rsidRDefault="003D04B6" w:rsidP="003D04B6">
      <w:pPr>
        <w:jc w:val="both"/>
        <w:rPr>
          <w:szCs w:val="20"/>
          <w:lang w:val="fr-FR" w:eastAsia="en-GB"/>
        </w:rPr>
      </w:pPr>
      <w:r>
        <w:rPr>
          <w:szCs w:val="20"/>
          <w:lang w:val="fr-FR" w:eastAsia="en-GB"/>
        </w:rPr>
        <w:t xml:space="preserve">Habitat en grotte daté de 6190 +/- 90 (Bosch 1993). La présence de: cuillères en os, </w:t>
      </w:r>
      <w:r w:rsidRPr="00934C7E">
        <w:rPr>
          <w:rFonts w:ascii="AGaramond-Regular" w:hAnsi="AGaramond-Regular" w:cs="AGaramond-Regular"/>
          <w:i/>
          <w:sz w:val="22"/>
          <w:szCs w:val="22"/>
          <w:lang w:val="fr-FR" w:eastAsia="en-GB"/>
        </w:rPr>
        <w:t>medias lunas</w:t>
      </w:r>
      <w:r>
        <w:rPr>
          <w:szCs w:val="20"/>
          <w:lang w:val="fr-FR" w:eastAsia="en-GB"/>
        </w:rPr>
        <w:t xml:space="preserve">, éléments de parures, etc. rappellent </w:t>
      </w:r>
      <w:hyperlink r:id="rId2871" w:anchor="Sit_Chaves" w:history="1">
        <w:r w:rsidRPr="003D04B6">
          <w:rPr>
            <w:rStyle w:val="Hyperlink"/>
            <w:szCs w:val="20"/>
            <w:lang w:val="fr-FR" w:eastAsia="en-GB"/>
          </w:rPr>
          <w:t>Chaves</w:t>
        </w:r>
      </w:hyperlink>
      <w:r>
        <w:rPr>
          <w:szCs w:val="20"/>
          <w:lang w:val="fr-FR" w:eastAsia="en-GB"/>
        </w:rPr>
        <w:t xml:space="preserve"> (BIB 2781) Pour Utrilla, Vidre pourrait être un "véritable foyer de la néolithisation du Bas-Aragon" (BIB 2781)</w:t>
      </w:r>
    </w:p>
    <w:p w14:paraId="07F46D5A" w14:textId="77777777" w:rsidR="00934C7E" w:rsidRDefault="00934C7E" w:rsidP="003D04B6">
      <w:pPr>
        <w:jc w:val="both"/>
        <w:rPr>
          <w:szCs w:val="20"/>
          <w:lang w:val="fr-FR" w:eastAsia="en-GB"/>
        </w:rPr>
      </w:pPr>
    </w:p>
    <w:p w14:paraId="4713B82A" w14:textId="77777777" w:rsidR="00934C7E" w:rsidRDefault="00934C7E" w:rsidP="00934C7E">
      <w:pPr>
        <w:pStyle w:val="Heading2"/>
        <w:rPr>
          <w:lang w:eastAsia="en-GB"/>
        </w:rPr>
      </w:pPr>
      <w:r>
        <w:rPr>
          <w:lang w:eastAsia="en-GB"/>
        </w:rPr>
        <w:t>Céramique</w:t>
      </w:r>
    </w:p>
    <w:p w14:paraId="5A8CEC03" w14:textId="77777777" w:rsidR="00934C7E" w:rsidRDefault="00934C7E" w:rsidP="00934C7E">
      <w:pPr>
        <w:rPr>
          <w:lang w:val="fr-FR" w:eastAsia="en-GB"/>
        </w:rPr>
      </w:pPr>
    </w:p>
    <w:p w14:paraId="6B47173D" w14:textId="5A951941" w:rsidR="00934C7E" w:rsidRPr="00934C7E" w:rsidRDefault="00934C7E" w:rsidP="00934C7E">
      <w:pPr>
        <w:jc w:val="both"/>
        <w:rPr>
          <w:lang w:val="fr-FR" w:eastAsia="en-GB"/>
        </w:rPr>
      </w:pPr>
      <w:r>
        <w:rPr>
          <w:lang w:val="fr-FR"/>
        </w:rPr>
        <w:t>C</w:t>
      </w:r>
      <w:r w:rsidRPr="0032190F">
        <w:rPr>
          <w:lang w:val="fr-FR"/>
        </w:rPr>
        <w:t xml:space="preserve">éramique cardiale décorée d'une figuration </w:t>
      </w:r>
      <w:hyperlink r:id="rId2872" w:anchor="Cul_Art_TAC_T_a_personnage" w:history="1">
        <w:r w:rsidRPr="003D04B6">
          <w:rPr>
            <w:rStyle w:val="Hyperlink"/>
            <w:lang w:val="fr-FR"/>
          </w:rPr>
          <w:t>anthropomorphe</w:t>
        </w:r>
      </w:hyperlink>
      <w:r w:rsidR="00A952CE">
        <w:rPr>
          <w:lang w:val="fr-FR"/>
        </w:rPr>
        <w:t xml:space="preserve"> (BIB 2546) </w:t>
      </w:r>
      <w:r w:rsidRPr="0032190F">
        <w:rPr>
          <w:lang w:val="fr-FR"/>
        </w:rPr>
        <w:t>d'un,</w:t>
      </w:r>
      <w:r w:rsidRPr="00934C7E">
        <w:rPr>
          <w:i/>
          <w:lang w:val="fr-FR"/>
        </w:rPr>
        <w:t xml:space="preserve"> </w:t>
      </w:r>
      <w:hyperlink r:id="rId2873" w:anchor="Cul_Macro_Schematique_ico_piernabiertos" w:history="1">
        <w:r w:rsidRPr="00C943D6">
          <w:rPr>
            <w:rStyle w:val="Hyperlink"/>
            <w:i/>
            <w:lang w:val="fr-FR"/>
          </w:rPr>
          <w:t>piernabiertos</w:t>
        </w:r>
      </w:hyperlink>
      <w:r>
        <w:rPr>
          <w:lang w:val="fr-FR"/>
        </w:rPr>
        <w:t xml:space="preserve"> (BIB 2781),</w:t>
      </w:r>
      <w:r w:rsidRPr="0032190F">
        <w:rPr>
          <w:lang w:val="fr-FR"/>
        </w:rPr>
        <w:t xml:space="preserve"> proche de la décoration de l'Abrigo de la Costanela (Maella) (BIB 2546)</w:t>
      </w:r>
      <w:r w:rsidRPr="00934C7E">
        <w:rPr>
          <w:lang w:val="fr-FR"/>
        </w:rPr>
        <w:t xml:space="preserve"> </w:t>
      </w:r>
      <w:r>
        <w:rPr>
          <w:lang w:val="fr-FR"/>
        </w:rPr>
        <w:t xml:space="preserve">Un décor du Cardial récent montrant une bande verticale est deux appendices horizontaux en </w:t>
      </w:r>
      <w:hyperlink r:id="rId2874" w:anchor="Cul_Proto_Art_TAC_T_g_zigzag" w:history="1">
        <w:r w:rsidR="00E31D08" w:rsidRPr="00E31D08">
          <w:rPr>
            <w:rStyle w:val="Hyperlink"/>
            <w:lang w:val="fr-FR" w:eastAsia="en-GB"/>
          </w:rPr>
          <w:t>zigza</w:t>
        </w:r>
        <w:r w:rsidR="00E31D08">
          <w:rPr>
            <w:rStyle w:val="Hyperlink"/>
            <w:lang w:val="fr-FR" w:eastAsia="en-GB"/>
          </w:rPr>
          <w:t>gs</w:t>
        </w:r>
      </w:hyperlink>
      <w:r w:rsidR="00E31D08">
        <w:rPr>
          <w:lang w:val="fr-FR" w:eastAsia="en-GB"/>
        </w:rPr>
        <w:t xml:space="preserve"> </w:t>
      </w:r>
      <w:r>
        <w:rPr>
          <w:lang w:val="fr-FR"/>
        </w:rPr>
        <w:t>partant de chaque côté (SS BIB)</w:t>
      </w:r>
      <w:r w:rsidR="00A952CE" w:rsidRPr="00A952CE">
        <w:rPr>
          <w:lang w:val="fr-FR"/>
        </w:rPr>
        <w:t xml:space="preserve"> </w:t>
      </w:r>
      <w:hyperlink r:id="rId2875" w:anchor="Cul_Art_TAC_T_g_trait_barbele" w:history="1">
        <w:r w:rsidR="00A952CE" w:rsidRPr="003D04B6">
          <w:rPr>
            <w:rStyle w:val="Hyperlink"/>
            <w:lang w:val="fr-FR"/>
          </w:rPr>
          <w:t>trait barbelé</w:t>
        </w:r>
      </w:hyperlink>
      <w:r w:rsidR="00A952CE" w:rsidRPr="0032190F">
        <w:rPr>
          <w:lang w:val="fr-FR"/>
        </w:rPr>
        <w:t xml:space="preserve"> (SS BIB)</w:t>
      </w:r>
      <w:r w:rsidR="00833D44">
        <w:rPr>
          <w:lang w:val="fr-FR"/>
        </w:rPr>
        <w:t xml:space="preserve"> piernabierto (SS BIB)</w:t>
      </w:r>
    </w:p>
    <w:p w14:paraId="21536B6F" w14:textId="77777777" w:rsidR="00934C7E" w:rsidRDefault="00934C7E" w:rsidP="003D04B6">
      <w:pPr>
        <w:jc w:val="both"/>
        <w:rPr>
          <w:szCs w:val="20"/>
          <w:lang w:val="fr-FR" w:eastAsia="en-GB"/>
        </w:rPr>
      </w:pPr>
    </w:p>
    <w:p w14:paraId="184D46EF" w14:textId="77777777" w:rsidR="008132F2" w:rsidRDefault="008132F2" w:rsidP="003D04B6">
      <w:pPr>
        <w:jc w:val="both"/>
        <w:rPr>
          <w:szCs w:val="20"/>
          <w:lang w:val="fr-FR" w:eastAsia="en-GB"/>
        </w:rPr>
      </w:pPr>
    </w:p>
    <w:p w14:paraId="67A70ED8" w14:textId="77777777" w:rsidR="008132F2" w:rsidRDefault="001D55B4" w:rsidP="00426FF9">
      <w:pPr>
        <w:pStyle w:val="Heading1"/>
      </w:pPr>
      <w:bookmarkStart w:id="1256" w:name="Sit_Fenellosa_Beceite"/>
      <w:r>
        <w:t>FENELLOSA</w:t>
      </w:r>
    </w:p>
    <w:bookmarkEnd w:id="1256"/>
    <w:p w14:paraId="0EF17460" w14:textId="77777777" w:rsidR="008132F2" w:rsidRDefault="008132F2" w:rsidP="003D04B6">
      <w:pPr>
        <w:jc w:val="both"/>
        <w:rPr>
          <w:szCs w:val="20"/>
          <w:lang w:val="fr-FR" w:eastAsia="en-GB"/>
        </w:rPr>
      </w:pPr>
    </w:p>
    <w:p w14:paraId="600A3CAC" w14:textId="77777777" w:rsidR="008132F2" w:rsidRDefault="008132F2" w:rsidP="003D04B6">
      <w:pPr>
        <w:jc w:val="both"/>
        <w:rPr>
          <w:szCs w:val="20"/>
          <w:lang w:val="fr-FR" w:eastAsia="en-GB"/>
        </w:rPr>
      </w:pPr>
      <w:r w:rsidRPr="008132F2">
        <w:rPr>
          <w:szCs w:val="20"/>
          <w:lang w:val="fr-FR" w:eastAsia="en-GB"/>
        </w:rPr>
        <w:t>A la Fenellosa de Beceite, dans la zone supérieure de Matarra</w:t>
      </w:r>
      <w:r>
        <w:rPr>
          <w:szCs w:val="20"/>
          <w:lang w:val="fr-FR" w:eastAsia="en-GB"/>
        </w:rPr>
        <w:t>ña, et proche d'Els Ports montre des représentations schématiques avec des personnages</w:t>
      </w:r>
      <w:r w:rsidRPr="008132F2">
        <w:rPr>
          <w:szCs w:val="20"/>
          <w:lang w:val="fr-FR" w:eastAsia="en-GB"/>
        </w:rPr>
        <w:t xml:space="preserve"> se tenant debout sur des animaux</w:t>
      </w:r>
      <w:r>
        <w:rPr>
          <w:szCs w:val="20"/>
          <w:lang w:val="fr-FR" w:eastAsia="en-GB"/>
        </w:rPr>
        <w:t xml:space="preserve"> et renvoyant au Néolithique (BIB 2781) v. Estrecho de Albalate (BIB 2781)</w:t>
      </w:r>
    </w:p>
    <w:p w14:paraId="03C67C5D" w14:textId="4FEC7E15" w:rsidR="001D55B4" w:rsidRPr="00325617" w:rsidRDefault="00325617" w:rsidP="003D04B6">
      <w:pPr>
        <w:jc w:val="both"/>
        <w:rPr>
          <w:szCs w:val="20"/>
          <w:lang w:val="fr-FR" w:eastAsia="en-GB"/>
        </w:rPr>
      </w:pPr>
      <w:r w:rsidRPr="00325617">
        <w:rPr>
          <w:szCs w:val="20"/>
          <w:lang w:val="fr-FR" w:eastAsia="en-GB"/>
        </w:rPr>
        <w:t>Art levantin lié à l'</w:t>
      </w:r>
      <w:hyperlink r:id="rId2876" w:anchor="Cul_Levantin_choixSites_humid" w:history="1">
        <w:r w:rsidR="001D55B4" w:rsidRPr="00325617">
          <w:rPr>
            <w:rStyle w:val="Hyperlink"/>
            <w:szCs w:val="20"/>
            <w:lang w:val="fr-FR" w:eastAsia="en-GB"/>
          </w:rPr>
          <w:t>humidité</w:t>
        </w:r>
      </w:hyperlink>
      <w:r w:rsidR="001D55B4" w:rsidRPr="00325617">
        <w:rPr>
          <w:szCs w:val="20"/>
          <w:lang w:val="fr-FR" w:eastAsia="en-GB"/>
        </w:rPr>
        <w:t xml:space="preserve"> (BIB 2553)</w:t>
      </w:r>
    </w:p>
    <w:p w14:paraId="709DA225" w14:textId="77777777" w:rsidR="00325617" w:rsidRPr="00325617" w:rsidRDefault="00325617" w:rsidP="003D04B6">
      <w:pPr>
        <w:jc w:val="both"/>
        <w:rPr>
          <w:szCs w:val="20"/>
          <w:lang w:val="fr-FR" w:eastAsia="en-GB"/>
        </w:rPr>
      </w:pPr>
    </w:p>
    <w:p w14:paraId="6A6265A4" w14:textId="77777777" w:rsidR="00325617" w:rsidRPr="00325617" w:rsidRDefault="00325617" w:rsidP="00426FF9">
      <w:pPr>
        <w:pStyle w:val="Heading1"/>
      </w:pPr>
      <w:bookmarkStart w:id="1257" w:name="Sit_Cantalar_I"/>
      <w:r w:rsidRPr="00325617">
        <w:t>CANTALAR I</w:t>
      </w:r>
    </w:p>
    <w:bookmarkEnd w:id="1257"/>
    <w:p w14:paraId="5BE23CB0" w14:textId="77777777" w:rsidR="00325617" w:rsidRPr="005C59CA" w:rsidRDefault="00325617" w:rsidP="00325617">
      <w:pPr>
        <w:jc w:val="both"/>
        <w:rPr>
          <w:szCs w:val="20"/>
          <w:lang w:val="fr-FR" w:eastAsia="en-GB"/>
        </w:rPr>
      </w:pPr>
    </w:p>
    <w:p w14:paraId="113F0C4C" w14:textId="75F68E2A" w:rsidR="00325617" w:rsidRPr="00325617" w:rsidRDefault="00325617" w:rsidP="00325617">
      <w:pPr>
        <w:jc w:val="both"/>
        <w:rPr>
          <w:szCs w:val="20"/>
          <w:lang w:val="fr-FR" w:eastAsia="en-GB"/>
        </w:rPr>
      </w:pPr>
      <w:r w:rsidRPr="00325617">
        <w:rPr>
          <w:szCs w:val="20"/>
          <w:lang w:val="fr-FR" w:eastAsia="en-GB"/>
        </w:rPr>
        <w:t>Art levantin lié à l'</w:t>
      </w:r>
      <w:hyperlink r:id="rId2877" w:anchor="Cul_Levantin_choixSites_humid" w:history="1">
        <w:r w:rsidRPr="00325617">
          <w:rPr>
            <w:rStyle w:val="Hyperlink"/>
            <w:szCs w:val="20"/>
            <w:lang w:val="fr-FR" w:eastAsia="en-GB"/>
          </w:rPr>
          <w:t>humidité</w:t>
        </w:r>
      </w:hyperlink>
      <w:r w:rsidRPr="00325617">
        <w:rPr>
          <w:szCs w:val="20"/>
          <w:lang w:val="fr-FR" w:eastAsia="en-GB"/>
        </w:rPr>
        <w:t xml:space="preserve"> (BIB 2553)</w:t>
      </w:r>
    </w:p>
    <w:p w14:paraId="3AC789B7" w14:textId="77777777" w:rsidR="00325617" w:rsidRDefault="00325617" w:rsidP="003D04B6">
      <w:pPr>
        <w:jc w:val="both"/>
        <w:rPr>
          <w:szCs w:val="20"/>
          <w:lang w:val="fr-FR" w:eastAsia="en-GB"/>
        </w:rPr>
      </w:pPr>
    </w:p>
    <w:p w14:paraId="13FAFD9C" w14:textId="77777777" w:rsidR="00325617" w:rsidRPr="00D52855" w:rsidRDefault="00325617" w:rsidP="00426FF9">
      <w:pPr>
        <w:pStyle w:val="Heading1"/>
        <w:rPr>
          <w:lang w:val="es-ES"/>
        </w:rPr>
      </w:pPr>
      <w:bookmarkStart w:id="1258" w:name="Sit_Mortero"/>
      <w:r w:rsidRPr="00D52855">
        <w:rPr>
          <w:lang w:val="es-ES"/>
        </w:rPr>
        <w:t>MORTERO</w:t>
      </w:r>
    </w:p>
    <w:bookmarkEnd w:id="1258"/>
    <w:p w14:paraId="1EE01221" w14:textId="1D108931" w:rsidR="00325617" w:rsidRPr="005C59CA" w:rsidRDefault="00325617" w:rsidP="003D04B6">
      <w:pPr>
        <w:jc w:val="both"/>
        <w:rPr>
          <w:szCs w:val="20"/>
          <w:lang w:val="es-ES" w:eastAsia="en-GB"/>
        </w:rPr>
      </w:pPr>
      <w:r w:rsidRPr="005C59CA">
        <w:rPr>
          <w:szCs w:val="20"/>
          <w:lang w:val="es-ES" w:eastAsia="en-GB"/>
        </w:rPr>
        <w:t xml:space="preserve">[≡ </w:t>
      </w:r>
      <w:hyperlink r:id="rId2878" w:anchor="Sit_Trepadores" w:history="1">
        <w:r w:rsidRPr="005C59CA">
          <w:rPr>
            <w:rStyle w:val="Hyperlink"/>
            <w:szCs w:val="20"/>
            <w:lang w:val="es-ES" w:eastAsia="en-GB"/>
          </w:rPr>
          <w:t>Trepadores</w:t>
        </w:r>
      </w:hyperlink>
      <w:r w:rsidRPr="005C59CA">
        <w:rPr>
          <w:szCs w:val="20"/>
          <w:lang w:val="es-ES" w:eastAsia="en-GB"/>
        </w:rPr>
        <w:t xml:space="preserve"> ?]</w:t>
      </w:r>
    </w:p>
    <w:p w14:paraId="15244845" w14:textId="77777777" w:rsidR="00325617" w:rsidRPr="005C59CA" w:rsidRDefault="00325617" w:rsidP="00325617">
      <w:pPr>
        <w:jc w:val="both"/>
        <w:rPr>
          <w:szCs w:val="20"/>
          <w:lang w:val="es-ES" w:eastAsia="en-GB"/>
        </w:rPr>
      </w:pPr>
    </w:p>
    <w:p w14:paraId="2BF52F19" w14:textId="2E0EC0AA" w:rsidR="00325617" w:rsidRPr="00325617" w:rsidRDefault="00325617" w:rsidP="00325617">
      <w:pPr>
        <w:jc w:val="both"/>
        <w:rPr>
          <w:szCs w:val="20"/>
          <w:lang w:val="es-ES" w:eastAsia="en-GB"/>
        </w:rPr>
      </w:pPr>
      <w:r w:rsidRPr="00325617">
        <w:rPr>
          <w:szCs w:val="20"/>
          <w:lang w:val="es-ES" w:eastAsia="en-GB"/>
        </w:rPr>
        <w:t xml:space="preserve">Barranco de Mortro. </w:t>
      </w:r>
      <w:r w:rsidRPr="00325617">
        <w:rPr>
          <w:rFonts w:ascii="AdvTT3713a231" w:hAnsi="AdvTT3713a231" w:cs="AdvTT3713a231"/>
          <w:color w:val="131413"/>
          <w:sz w:val="20"/>
          <w:szCs w:val="20"/>
          <w:lang w:val="es-ES" w:eastAsia="en-GB"/>
        </w:rPr>
        <w:t>río Martín</w:t>
      </w:r>
      <w:r w:rsidRPr="00325617">
        <w:rPr>
          <w:szCs w:val="20"/>
          <w:lang w:val="es-ES" w:eastAsia="en-GB"/>
        </w:rPr>
        <w:t xml:space="preserve"> El Mortero (Alacón) art levantin lié à l'</w:t>
      </w:r>
      <w:hyperlink r:id="rId2879" w:anchor="Cul_Levantin_choixSites_humid" w:history="1">
        <w:r w:rsidRPr="00325617">
          <w:rPr>
            <w:rStyle w:val="Hyperlink"/>
            <w:szCs w:val="20"/>
            <w:lang w:val="es-ES" w:eastAsia="en-GB"/>
          </w:rPr>
          <w:t>humidité</w:t>
        </w:r>
      </w:hyperlink>
      <w:r w:rsidRPr="00325617">
        <w:rPr>
          <w:szCs w:val="20"/>
          <w:lang w:val="es-ES" w:eastAsia="en-GB"/>
        </w:rPr>
        <w:t xml:space="preserve"> (BIB 2553)</w:t>
      </w:r>
    </w:p>
    <w:p w14:paraId="781C961D" w14:textId="77777777" w:rsidR="00325617" w:rsidRPr="00325617" w:rsidRDefault="00325617" w:rsidP="003D04B6">
      <w:pPr>
        <w:jc w:val="both"/>
        <w:rPr>
          <w:szCs w:val="20"/>
          <w:lang w:val="es-ES" w:eastAsia="en-GB"/>
        </w:rPr>
      </w:pPr>
    </w:p>
    <w:p w14:paraId="7BB7D409" w14:textId="77777777" w:rsidR="00325617" w:rsidRPr="00D52855" w:rsidRDefault="00325617" w:rsidP="00426FF9">
      <w:pPr>
        <w:pStyle w:val="Heading1"/>
        <w:rPr>
          <w:lang w:val="es-ES"/>
        </w:rPr>
      </w:pPr>
      <w:bookmarkStart w:id="1259" w:name="Sit_Felio"/>
      <w:r w:rsidRPr="00D52855">
        <w:rPr>
          <w:lang w:val="es-ES"/>
        </w:rPr>
        <w:t>FELIO</w:t>
      </w:r>
    </w:p>
    <w:bookmarkEnd w:id="1259"/>
    <w:p w14:paraId="564E6710" w14:textId="77777777" w:rsidR="00325617" w:rsidRPr="00325617" w:rsidRDefault="00325617" w:rsidP="003D04B6">
      <w:pPr>
        <w:jc w:val="both"/>
        <w:rPr>
          <w:szCs w:val="20"/>
          <w:lang w:val="es-ES" w:eastAsia="en-GB"/>
        </w:rPr>
      </w:pPr>
    </w:p>
    <w:p w14:paraId="18D4AC27" w14:textId="0A1BE081" w:rsidR="00325617" w:rsidRPr="005C59CA" w:rsidRDefault="00325617" w:rsidP="003D04B6">
      <w:pPr>
        <w:jc w:val="both"/>
        <w:rPr>
          <w:szCs w:val="20"/>
          <w:lang w:val="es-ES" w:eastAsia="en-GB"/>
        </w:rPr>
      </w:pPr>
      <w:r w:rsidRPr="005C59CA">
        <w:rPr>
          <w:szCs w:val="20"/>
          <w:lang w:val="es-ES" w:eastAsia="en-GB"/>
        </w:rPr>
        <w:t>Cerro Felío art levantin lié à l'</w:t>
      </w:r>
      <w:hyperlink r:id="rId2880" w:anchor="Cul_Levantin_choixSites_humid" w:history="1">
        <w:r w:rsidRPr="005C59CA">
          <w:rPr>
            <w:rStyle w:val="Hyperlink"/>
            <w:szCs w:val="20"/>
            <w:lang w:val="es-ES" w:eastAsia="en-GB"/>
          </w:rPr>
          <w:t>humidité</w:t>
        </w:r>
      </w:hyperlink>
      <w:r w:rsidRPr="005C59CA">
        <w:rPr>
          <w:szCs w:val="20"/>
          <w:lang w:val="es-ES" w:eastAsia="en-GB"/>
        </w:rPr>
        <w:t xml:space="preserve"> (BIB 2553)</w:t>
      </w:r>
    </w:p>
    <w:p w14:paraId="31DD17C1" w14:textId="77777777" w:rsidR="00325617" w:rsidRPr="005C59CA" w:rsidRDefault="00325617" w:rsidP="003D04B6">
      <w:pPr>
        <w:jc w:val="both"/>
        <w:rPr>
          <w:szCs w:val="20"/>
          <w:lang w:val="es-ES" w:eastAsia="en-GB"/>
        </w:rPr>
      </w:pPr>
    </w:p>
    <w:p w14:paraId="09E51AD0" w14:textId="77777777" w:rsidR="00325617" w:rsidRPr="00D52855" w:rsidRDefault="00325617" w:rsidP="00426FF9">
      <w:pPr>
        <w:pStyle w:val="Heading1"/>
        <w:rPr>
          <w:lang w:val="es-ES"/>
        </w:rPr>
      </w:pPr>
      <w:bookmarkStart w:id="1260" w:name="Sit_Tormon"/>
      <w:r w:rsidRPr="00D52855">
        <w:rPr>
          <w:lang w:val="es-ES"/>
        </w:rPr>
        <w:t>TORMON</w:t>
      </w:r>
    </w:p>
    <w:bookmarkEnd w:id="1260"/>
    <w:p w14:paraId="35424CEB" w14:textId="1A5F1141" w:rsidR="00325617" w:rsidRPr="005C59CA" w:rsidRDefault="00325617" w:rsidP="003D04B6">
      <w:pPr>
        <w:jc w:val="both"/>
        <w:rPr>
          <w:szCs w:val="20"/>
          <w:lang w:val="es-ES" w:eastAsia="en-GB"/>
        </w:rPr>
      </w:pPr>
      <w:r w:rsidRPr="005C59CA">
        <w:rPr>
          <w:szCs w:val="20"/>
          <w:lang w:val="es-ES" w:eastAsia="en-GB"/>
        </w:rPr>
        <w:t>Prado del Tormón art levantin lié à l'</w:t>
      </w:r>
      <w:hyperlink r:id="rId2881" w:anchor="Cul_Levantin_choixSites_humid" w:history="1">
        <w:r w:rsidRPr="005C59CA">
          <w:rPr>
            <w:rStyle w:val="Hyperlink"/>
            <w:szCs w:val="20"/>
            <w:lang w:val="es-ES" w:eastAsia="en-GB"/>
          </w:rPr>
          <w:t>humidité</w:t>
        </w:r>
      </w:hyperlink>
      <w:r w:rsidRPr="005C59CA">
        <w:rPr>
          <w:szCs w:val="20"/>
          <w:lang w:val="es-ES" w:eastAsia="en-GB"/>
        </w:rPr>
        <w:t xml:space="preserve"> (BIB 2553)</w:t>
      </w:r>
    </w:p>
    <w:p w14:paraId="4B8DA56B" w14:textId="77777777" w:rsidR="008132F2" w:rsidRPr="005C59CA" w:rsidRDefault="008132F2" w:rsidP="003D04B6">
      <w:pPr>
        <w:jc w:val="both"/>
        <w:rPr>
          <w:szCs w:val="20"/>
          <w:lang w:val="es-ES" w:eastAsia="en-GB"/>
        </w:rPr>
      </w:pPr>
    </w:p>
    <w:p w14:paraId="140FCFBE" w14:textId="77777777" w:rsidR="008132F2" w:rsidRPr="00D52855" w:rsidRDefault="008132F2" w:rsidP="00426FF9">
      <w:pPr>
        <w:pStyle w:val="Heading1"/>
        <w:rPr>
          <w:lang w:val="es-ES"/>
        </w:rPr>
      </w:pPr>
      <w:bookmarkStart w:id="1261" w:name="Sit_Estrecho_Albate"/>
      <w:r w:rsidRPr="00D52855">
        <w:rPr>
          <w:lang w:val="es-ES"/>
        </w:rPr>
        <w:t>ESTRECHO DE ALBATE</w:t>
      </w:r>
    </w:p>
    <w:bookmarkEnd w:id="1261"/>
    <w:p w14:paraId="3DA165A5" w14:textId="77777777" w:rsidR="008132F2" w:rsidRPr="005C59CA" w:rsidRDefault="008132F2" w:rsidP="003D04B6">
      <w:pPr>
        <w:jc w:val="both"/>
        <w:rPr>
          <w:szCs w:val="20"/>
          <w:lang w:val="es-ES" w:eastAsia="en-GB"/>
        </w:rPr>
      </w:pPr>
    </w:p>
    <w:p w14:paraId="73C53890" w14:textId="77777777" w:rsidR="008132F2" w:rsidRPr="008132F2" w:rsidRDefault="008132F2" w:rsidP="003D04B6">
      <w:pPr>
        <w:jc w:val="both"/>
        <w:rPr>
          <w:szCs w:val="20"/>
          <w:lang w:val="fr-FR" w:eastAsia="en-GB"/>
        </w:rPr>
      </w:pPr>
      <w:r>
        <w:rPr>
          <w:szCs w:val="20"/>
          <w:lang w:val="fr-FR" w:eastAsia="en-GB"/>
        </w:rPr>
        <w:t>A Estrecho de Albalate (Bas-Aragon), dans les représentations schématiques, on voit clairement des personnages de pied sur des bovins (BIB 2781)</w:t>
      </w:r>
    </w:p>
    <w:p w14:paraId="7017F368" w14:textId="77777777" w:rsidR="002E79E4" w:rsidRPr="008132F2" w:rsidRDefault="002E79E4" w:rsidP="00097722">
      <w:pPr>
        <w:rPr>
          <w:szCs w:val="20"/>
          <w:lang w:val="fr-FR" w:eastAsia="en-GB"/>
        </w:rPr>
      </w:pPr>
    </w:p>
    <w:p w14:paraId="61E1C9CD" w14:textId="77777777" w:rsidR="002E79E4" w:rsidRDefault="002E79E4" w:rsidP="00426FF9">
      <w:pPr>
        <w:pStyle w:val="Heading1"/>
      </w:pPr>
      <w:bookmarkStart w:id="1262" w:name="Sit_Mas_Bonnet"/>
      <w:r>
        <w:t>MAS BONNET</w:t>
      </w:r>
    </w:p>
    <w:bookmarkEnd w:id="1262"/>
    <w:p w14:paraId="2E07A267" w14:textId="005006B6" w:rsidR="002E79E4" w:rsidRDefault="002E79E4" w:rsidP="00097722">
      <w:pPr>
        <w:rPr>
          <w:lang w:val="fr-FR"/>
        </w:rPr>
      </w:pPr>
      <w:r>
        <w:rPr>
          <w:szCs w:val="20"/>
          <w:lang w:val="fr-FR" w:eastAsia="en-GB"/>
        </w:rPr>
        <w:t xml:space="preserve">Mas Bonnet, </w:t>
      </w:r>
      <w:hyperlink r:id="rId2882" w:anchor="Cul_Neo_ancien" w:history="1">
        <w:r w:rsidRPr="002E79E4">
          <w:rPr>
            <w:rStyle w:val="Hyperlink"/>
            <w:lang w:val="fr-FR"/>
          </w:rPr>
          <w:t>Néolithique ancien</w:t>
        </w:r>
      </w:hyperlink>
      <w:r>
        <w:rPr>
          <w:lang w:val="fr-FR"/>
        </w:rPr>
        <w:t xml:space="preserve"> </w:t>
      </w:r>
      <w:r>
        <w:rPr>
          <w:szCs w:val="20"/>
          <w:lang w:val="fr-FR" w:eastAsia="en-GB"/>
        </w:rPr>
        <w:t>(BIB V. Naverette et al., UISPP 2018)</w:t>
      </w:r>
    </w:p>
    <w:p w14:paraId="75EE1697" w14:textId="77777777" w:rsidR="00464922" w:rsidRDefault="00464922" w:rsidP="00097722">
      <w:pPr>
        <w:rPr>
          <w:lang w:val="fr-FR"/>
        </w:rPr>
      </w:pPr>
    </w:p>
    <w:p w14:paraId="49E5A281" w14:textId="77777777" w:rsidR="00464922" w:rsidRDefault="00464922" w:rsidP="00426FF9">
      <w:pPr>
        <w:pStyle w:val="Heading1"/>
      </w:pPr>
      <w:bookmarkStart w:id="1263" w:name="Sit_Fem"/>
      <w:r>
        <w:lastRenderedPageBreak/>
        <w:t>FEM</w:t>
      </w:r>
    </w:p>
    <w:bookmarkEnd w:id="1263"/>
    <w:p w14:paraId="09980E40" w14:textId="19210C16" w:rsidR="00464922" w:rsidRDefault="00464922" w:rsidP="00097722">
      <w:pPr>
        <w:rPr>
          <w:lang w:val="fr-FR"/>
        </w:rPr>
      </w:pPr>
      <w:r>
        <w:rPr>
          <w:lang w:val="fr-FR"/>
        </w:rPr>
        <w:t xml:space="preserve">La Cova del Fem est un site de Catalogne qui montre un substrat mésolithique et une occupation néolithique: Cardial Ancien, </w:t>
      </w:r>
      <w:hyperlink r:id="rId2883" w:anchor="Cul_Epicardial" w:history="1">
        <w:r w:rsidR="00E74338" w:rsidRPr="00E74338">
          <w:rPr>
            <w:rStyle w:val="Hyperlink"/>
            <w:lang w:val="fr-FR"/>
          </w:rPr>
          <w:t>Epicardial</w:t>
        </w:r>
      </w:hyperlink>
      <w:r w:rsidR="00E74338">
        <w:rPr>
          <w:lang w:val="fr-FR"/>
        </w:rPr>
        <w:t xml:space="preserve"> </w:t>
      </w:r>
      <w:r>
        <w:rPr>
          <w:lang w:val="fr-FR"/>
        </w:rPr>
        <w:t>(BIB Bosch, Clop, Oms in BIB 2613)</w:t>
      </w:r>
    </w:p>
    <w:p w14:paraId="2967697E" w14:textId="77777777" w:rsidR="00464922" w:rsidRDefault="00464922" w:rsidP="00097722">
      <w:pPr>
        <w:rPr>
          <w:lang w:val="fr-FR"/>
        </w:rPr>
      </w:pPr>
    </w:p>
    <w:p w14:paraId="7F46E21C" w14:textId="77777777" w:rsidR="00464922" w:rsidRDefault="00464922" w:rsidP="00426FF9">
      <w:pPr>
        <w:pStyle w:val="Heading1"/>
      </w:pPr>
      <w:bookmarkStart w:id="1264" w:name="Sit_Clota_Roquetes"/>
      <w:r>
        <w:t>CLOTA DE LAS ROQUETES</w:t>
      </w:r>
    </w:p>
    <w:bookmarkEnd w:id="1264"/>
    <w:p w14:paraId="5D5D361E" w14:textId="74F9D483" w:rsidR="00464922" w:rsidRDefault="00464922" w:rsidP="00097722">
      <w:pPr>
        <w:rPr>
          <w:lang w:val="fr-FR"/>
        </w:rPr>
      </w:pPr>
      <w:r>
        <w:rPr>
          <w:lang w:val="fr-FR"/>
        </w:rPr>
        <w:t xml:space="preserve">Clota de las Roquetes est un site de Catalogne qui montre une occupation néolithique: </w:t>
      </w:r>
      <w:hyperlink r:id="rId2884" w:anchor="Cul_Epicardial" w:history="1">
        <w:r w:rsidR="00E74338" w:rsidRPr="00E74338">
          <w:rPr>
            <w:rStyle w:val="Hyperlink"/>
            <w:lang w:val="fr-FR"/>
          </w:rPr>
          <w:t>Epicardial</w:t>
        </w:r>
      </w:hyperlink>
      <w:r w:rsidR="00E74338">
        <w:rPr>
          <w:lang w:val="fr-FR"/>
        </w:rPr>
        <w:t xml:space="preserve"> </w:t>
      </w:r>
      <w:r>
        <w:rPr>
          <w:lang w:val="fr-FR"/>
        </w:rPr>
        <w:t>(BIB Bosch, Clop, Oms in BIB 2613)</w:t>
      </w:r>
    </w:p>
    <w:p w14:paraId="5BF2171B" w14:textId="77777777" w:rsidR="00464922" w:rsidRDefault="00464922" w:rsidP="00097722">
      <w:pPr>
        <w:rPr>
          <w:lang w:val="fr-FR"/>
        </w:rPr>
      </w:pPr>
    </w:p>
    <w:p w14:paraId="716D4A76" w14:textId="77777777" w:rsidR="00464922" w:rsidRPr="00D52855" w:rsidRDefault="00464922" w:rsidP="00426FF9">
      <w:pPr>
        <w:pStyle w:val="Heading1"/>
        <w:rPr>
          <w:lang w:val="es-ES"/>
        </w:rPr>
      </w:pPr>
      <w:bookmarkStart w:id="1265" w:name="Sit_Mollo_Mola_Mora"/>
      <w:r w:rsidRPr="00D52855">
        <w:rPr>
          <w:lang w:val="es-ES"/>
        </w:rPr>
        <w:t>MOLLO DE MOLA DE LA MORA</w:t>
      </w:r>
    </w:p>
    <w:bookmarkEnd w:id="1265"/>
    <w:p w14:paraId="08CE810A" w14:textId="6420D5AA" w:rsidR="00464922" w:rsidRDefault="00464922" w:rsidP="00097722">
      <w:pPr>
        <w:rPr>
          <w:lang w:val="fr-FR"/>
        </w:rPr>
      </w:pPr>
      <w:r w:rsidRPr="00464922">
        <w:rPr>
          <w:lang w:val="fr-FR"/>
        </w:rPr>
        <w:t>M</w:t>
      </w:r>
      <w:r>
        <w:rPr>
          <w:lang w:val="fr-FR"/>
        </w:rPr>
        <w:t xml:space="preserve">ollo de Mola de la Mora est un site de Catalogne qui montre une occupation néolithique: </w:t>
      </w:r>
      <w:hyperlink r:id="rId2885" w:anchor="Cul_Epicardial" w:history="1">
        <w:r w:rsidR="00E74338" w:rsidRPr="00E74338">
          <w:rPr>
            <w:rStyle w:val="Hyperlink"/>
            <w:lang w:val="fr-FR"/>
          </w:rPr>
          <w:t>Epicardial</w:t>
        </w:r>
      </w:hyperlink>
      <w:r w:rsidR="00E74338">
        <w:rPr>
          <w:lang w:val="fr-FR"/>
        </w:rPr>
        <w:t xml:space="preserve"> </w:t>
      </w:r>
      <w:r>
        <w:rPr>
          <w:lang w:val="fr-FR"/>
        </w:rPr>
        <w:t>(BIB Bosch, Clop, Oms in BIB 2613)</w:t>
      </w:r>
    </w:p>
    <w:p w14:paraId="75390CF5" w14:textId="77777777" w:rsidR="00464922" w:rsidRDefault="00464922" w:rsidP="00097722">
      <w:pPr>
        <w:rPr>
          <w:lang w:val="fr-FR"/>
        </w:rPr>
      </w:pPr>
    </w:p>
    <w:p w14:paraId="28B31947" w14:textId="77777777" w:rsidR="00464922" w:rsidRDefault="00464922" w:rsidP="00426FF9">
      <w:pPr>
        <w:pStyle w:val="Heading1"/>
      </w:pPr>
      <w:bookmarkStart w:id="1266" w:name="Sit_Aurefi"/>
      <w:r>
        <w:t>AUFERI</w:t>
      </w:r>
    </w:p>
    <w:bookmarkEnd w:id="1266"/>
    <w:p w14:paraId="79DD7F72" w14:textId="53B1F591" w:rsidR="00464922" w:rsidRDefault="00464922" w:rsidP="00097722">
      <w:pPr>
        <w:rPr>
          <w:lang w:val="fr-FR"/>
        </w:rPr>
      </w:pPr>
      <w:r>
        <w:rPr>
          <w:lang w:val="fr-FR"/>
        </w:rPr>
        <w:t xml:space="preserve">La Balma Aurefi est un site de Catalogne qui montre une occupation néolithique: </w:t>
      </w:r>
      <w:hyperlink r:id="rId2886" w:anchor="Cul_Epicardial" w:history="1">
        <w:r w:rsidR="00E74338" w:rsidRPr="00E74338">
          <w:rPr>
            <w:rStyle w:val="Hyperlink"/>
            <w:lang w:val="fr-FR"/>
          </w:rPr>
          <w:t>Epicardial</w:t>
        </w:r>
      </w:hyperlink>
      <w:r w:rsidR="00E74338">
        <w:rPr>
          <w:lang w:val="fr-FR"/>
        </w:rPr>
        <w:t xml:space="preserve"> </w:t>
      </w:r>
      <w:r>
        <w:rPr>
          <w:lang w:val="fr-FR"/>
        </w:rPr>
        <w:t>(BIB Bosch, Clop, Oms in BIB 2613) L'un des thèmes décoré est proche d'une gravure "en forme de tapis" dans le haut de la vallée des Merveilles (SS BIB)</w:t>
      </w:r>
    </w:p>
    <w:p w14:paraId="416F43A2" w14:textId="77777777" w:rsidR="00464922" w:rsidRDefault="00464922" w:rsidP="00097722">
      <w:pPr>
        <w:rPr>
          <w:lang w:val="fr-FR"/>
        </w:rPr>
      </w:pPr>
    </w:p>
    <w:p w14:paraId="64826435" w14:textId="77777777" w:rsidR="00464922" w:rsidRDefault="00464922" w:rsidP="00426FF9">
      <w:pPr>
        <w:pStyle w:val="Heading1"/>
      </w:pPr>
      <w:bookmarkStart w:id="1267" w:name="Sit_Filador"/>
      <w:r>
        <w:t>FILADOR</w:t>
      </w:r>
    </w:p>
    <w:bookmarkEnd w:id="1267"/>
    <w:p w14:paraId="794B3498" w14:textId="377D5B27" w:rsidR="00464922" w:rsidRDefault="00464922" w:rsidP="00097722">
      <w:pPr>
        <w:rPr>
          <w:lang w:val="fr-FR"/>
        </w:rPr>
      </w:pPr>
      <w:r>
        <w:rPr>
          <w:lang w:val="fr-FR"/>
        </w:rPr>
        <w:t xml:space="preserve">L'Abric del Filador est un site de Catalogne qui montre une occupation néolithique: </w:t>
      </w:r>
      <w:hyperlink r:id="rId2887" w:anchor="Cul_Epicardial" w:history="1">
        <w:r w:rsidR="00E74338" w:rsidRPr="00E74338">
          <w:rPr>
            <w:rStyle w:val="Hyperlink"/>
            <w:lang w:val="fr-FR"/>
          </w:rPr>
          <w:t>Epicardial</w:t>
        </w:r>
      </w:hyperlink>
      <w:r w:rsidR="00E74338">
        <w:rPr>
          <w:lang w:val="fr-FR"/>
        </w:rPr>
        <w:t xml:space="preserve"> </w:t>
      </w:r>
      <w:r>
        <w:rPr>
          <w:lang w:val="fr-FR"/>
        </w:rPr>
        <w:t>(BIB Bosch, Clop, Oms in BIB 2613)</w:t>
      </w:r>
    </w:p>
    <w:p w14:paraId="552DA846" w14:textId="36D3FD8C" w:rsidR="00F10EBF" w:rsidRPr="00C943D6" w:rsidRDefault="00F10EBF" w:rsidP="00097722">
      <w:pPr>
        <w:rPr>
          <w:i/>
          <w:lang w:val="fr-FR"/>
        </w:rPr>
      </w:pPr>
      <w:r>
        <w:rPr>
          <w:lang w:val="fr-FR"/>
        </w:rPr>
        <w:t>Possible art mésolithique (BIB 2780)</w:t>
      </w:r>
      <w:r w:rsidR="00C943D6">
        <w:rPr>
          <w:lang w:val="fr-FR"/>
        </w:rPr>
        <w:t xml:space="preserve"> v. </w:t>
      </w:r>
      <w:hyperlink r:id="rId2888" w:anchor="Cul_Galets_Peints" w:history="1">
        <w:r w:rsidR="00C943D6" w:rsidRPr="00C943D6">
          <w:rPr>
            <w:rStyle w:val="Hyperlink"/>
            <w:lang w:val="fr-FR"/>
          </w:rPr>
          <w:t>galets peints</w:t>
        </w:r>
      </w:hyperlink>
    </w:p>
    <w:p w14:paraId="539D6569" w14:textId="77777777" w:rsidR="00464922" w:rsidRDefault="00464922" w:rsidP="00097722">
      <w:pPr>
        <w:rPr>
          <w:lang w:val="fr-FR"/>
        </w:rPr>
      </w:pPr>
    </w:p>
    <w:p w14:paraId="58486122" w14:textId="77777777" w:rsidR="00464922" w:rsidRDefault="00464922" w:rsidP="00426FF9">
      <w:pPr>
        <w:pStyle w:val="Heading1"/>
      </w:pPr>
      <w:bookmarkStart w:id="1268" w:name="Sit_Fabra"/>
      <w:r>
        <w:t>FABRA</w:t>
      </w:r>
    </w:p>
    <w:bookmarkEnd w:id="1268"/>
    <w:p w14:paraId="6BC33615" w14:textId="77777777" w:rsidR="00692F6E" w:rsidRDefault="00692F6E" w:rsidP="00097722">
      <w:pPr>
        <w:rPr>
          <w:lang w:val="fr-FR"/>
        </w:rPr>
      </w:pPr>
      <w:r>
        <w:rPr>
          <w:lang w:val="fr-FR"/>
        </w:rPr>
        <w:t>Barranc de Fabra</w:t>
      </w:r>
    </w:p>
    <w:p w14:paraId="3AFEB093" w14:textId="77777777" w:rsidR="00692F6E" w:rsidRDefault="00692F6E" w:rsidP="00097722">
      <w:pPr>
        <w:rPr>
          <w:lang w:val="fr-FR"/>
        </w:rPr>
      </w:pPr>
    </w:p>
    <w:p w14:paraId="57C8D570" w14:textId="7D8D3429" w:rsidR="00464922" w:rsidRDefault="00464922" w:rsidP="00097722">
      <w:pPr>
        <w:rPr>
          <w:lang w:val="fr-FR"/>
        </w:rPr>
      </w:pPr>
      <w:r>
        <w:rPr>
          <w:lang w:val="fr-FR"/>
        </w:rPr>
        <w:t xml:space="preserve">Barranc d'En Fabra est un site de Catalogne qui montre une occupation néolithique: </w:t>
      </w:r>
      <w:hyperlink r:id="rId2889" w:anchor="Cul_Epicardial" w:history="1">
        <w:r w:rsidR="00E74338" w:rsidRPr="00E74338">
          <w:rPr>
            <w:rStyle w:val="Hyperlink"/>
            <w:lang w:val="fr-FR"/>
          </w:rPr>
          <w:t>Epicardial</w:t>
        </w:r>
      </w:hyperlink>
      <w:r>
        <w:rPr>
          <w:lang w:val="fr-FR"/>
        </w:rPr>
        <w:t>. Une sépulture individuelle (BIB Bosch, Clop, Oms in BIB 2613)</w:t>
      </w:r>
      <w:r w:rsidR="00692F6E">
        <w:rPr>
          <w:lang w:val="fr-FR"/>
        </w:rPr>
        <w:t xml:space="preserve"> Epicardial (BIB 2649) </w:t>
      </w:r>
    </w:p>
    <w:p w14:paraId="4EB101F4" w14:textId="77777777" w:rsidR="00C714F2" w:rsidRDefault="00C714F2" w:rsidP="00097722">
      <w:pPr>
        <w:rPr>
          <w:lang w:val="fr-FR"/>
        </w:rPr>
      </w:pPr>
    </w:p>
    <w:p w14:paraId="77A4C66D" w14:textId="77777777" w:rsidR="00692F6E" w:rsidRDefault="00692F6E" w:rsidP="00426FF9">
      <w:pPr>
        <w:pStyle w:val="Heading1"/>
      </w:pPr>
      <w:bookmarkStart w:id="1269" w:name="Sit_Fosca"/>
      <w:r>
        <w:t>FOSCA</w:t>
      </w:r>
    </w:p>
    <w:bookmarkEnd w:id="1269"/>
    <w:p w14:paraId="075D4D2B" w14:textId="0D3D701B" w:rsidR="00692F6E" w:rsidRPr="00923C7D" w:rsidRDefault="00692F6E" w:rsidP="00097722">
      <w:pPr>
        <w:rPr>
          <w:lang w:val="fr-FR"/>
        </w:rPr>
      </w:pPr>
      <w:r w:rsidRPr="00923C7D">
        <w:rPr>
          <w:lang w:val="fr-FR"/>
        </w:rPr>
        <w:t xml:space="preserve">Cova Fosca, phase I et II: </w:t>
      </w:r>
      <w:hyperlink r:id="rId2890" w:anchor="Cul_Epicardial" w:history="1">
        <w:r w:rsidR="00E74338" w:rsidRPr="00923C7D">
          <w:rPr>
            <w:rStyle w:val="Hyperlink"/>
            <w:lang w:val="fr-FR"/>
          </w:rPr>
          <w:t>Epicardial</w:t>
        </w:r>
      </w:hyperlink>
      <w:r w:rsidR="00E74338" w:rsidRPr="00923C7D">
        <w:rPr>
          <w:lang w:val="fr-FR"/>
        </w:rPr>
        <w:t xml:space="preserve"> </w:t>
      </w:r>
      <w:r w:rsidRPr="00923C7D">
        <w:rPr>
          <w:lang w:val="fr-FR"/>
        </w:rPr>
        <w:t xml:space="preserve">(BIB 2649) </w:t>
      </w:r>
    </w:p>
    <w:p w14:paraId="216630FB" w14:textId="77777777" w:rsidR="00692F6E" w:rsidRPr="00923C7D" w:rsidRDefault="00692F6E" w:rsidP="00097722">
      <w:pPr>
        <w:rPr>
          <w:lang w:val="fr-FR"/>
        </w:rPr>
      </w:pPr>
    </w:p>
    <w:p w14:paraId="6871D629" w14:textId="77777777" w:rsidR="00C714F2" w:rsidRDefault="00C714F2" w:rsidP="00426FF9">
      <w:pPr>
        <w:pStyle w:val="Heading1"/>
      </w:pPr>
      <w:bookmarkStart w:id="1270" w:name="Sit_Roques_Monjos"/>
      <w:r>
        <w:t>ROQUES DELS MONJOS</w:t>
      </w:r>
    </w:p>
    <w:bookmarkEnd w:id="1270"/>
    <w:p w14:paraId="7231DFF2" w14:textId="4DABDDDC" w:rsidR="00C714F2" w:rsidRDefault="00C714F2" w:rsidP="00C714F2">
      <w:pPr>
        <w:rPr>
          <w:lang w:val="fr-FR"/>
        </w:rPr>
      </w:pPr>
      <w:r>
        <w:rPr>
          <w:lang w:val="fr-FR"/>
        </w:rPr>
        <w:t xml:space="preserve">Les Roques dels Monjos est un site de Catalogne qui montre une occupation néolithique: Cardial et </w:t>
      </w:r>
      <w:hyperlink r:id="rId2891" w:anchor="Cul_Epicardial" w:history="1">
        <w:r w:rsidR="00E74338" w:rsidRPr="00E74338">
          <w:rPr>
            <w:rStyle w:val="Hyperlink"/>
            <w:lang w:val="fr-FR"/>
          </w:rPr>
          <w:t>Epicardial</w:t>
        </w:r>
      </w:hyperlink>
      <w:r w:rsidR="00E74338">
        <w:rPr>
          <w:lang w:val="fr-FR"/>
        </w:rPr>
        <w:t xml:space="preserve"> </w:t>
      </w:r>
      <w:r>
        <w:rPr>
          <w:lang w:val="fr-FR"/>
        </w:rPr>
        <w:t>(BIB Bosch, Clop, Oms in BIB 2613)</w:t>
      </w:r>
    </w:p>
    <w:p w14:paraId="7E694D2F" w14:textId="77777777" w:rsidR="00C714F2" w:rsidRDefault="00C714F2" w:rsidP="00097722">
      <w:pPr>
        <w:rPr>
          <w:lang w:val="fr-FR"/>
        </w:rPr>
      </w:pPr>
    </w:p>
    <w:p w14:paraId="28C2F119" w14:textId="77777777" w:rsidR="00C714F2" w:rsidRDefault="00C714F2" w:rsidP="00426FF9">
      <w:pPr>
        <w:pStyle w:val="Heading1"/>
      </w:pPr>
      <w:bookmarkStart w:id="1271" w:name="Sit_Aiguamoll"/>
      <w:r>
        <w:t>AIGUAMOLL</w:t>
      </w:r>
    </w:p>
    <w:bookmarkEnd w:id="1271"/>
    <w:p w14:paraId="59A80AA5" w14:textId="77777777" w:rsidR="00C714F2" w:rsidRDefault="00C714F2" w:rsidP="00C714F2">
      <w:pPr>
        <w:rPr>
          <w:lang w:val="fr-FR"/>
        </w:rPr>
      </w:pPr>
      <w:r>
        <w:rPr>
          <w:lang w:val="fr-FR"/>
        </w:rPr>
        <w:t>Aiguamoll est un site de Catalogne qui montre une occupation néolithique: éventuellement Cardial (BIB Bosch, Clop, Oms in BIB 2613)</w:t>
      </w:r>
    </w:p>
    <w:p w14:paraId="1EAD4F7C" w14:textId="77777777" w:rsidR="00C714F2" w:rsidRDefault="00C714F2" w:rsidP="00097722">
      <w:pPr>
        <w:rPr>
          <w:lang w:val="fr-FR"/>
        </w:rPr>
      </w:pPr>
    </w:p>
    <w:p w14:paraId="79CEFEF7" w14:textId="77777777" w:rsidR="00C714F2" w:rsidRDefault="00C714F2" w:rsidP="00426FF9">
      <w:pPr>
        <w:pStyle w:val="Heading1"/>
      </w:pPr>
      <w:bookmarkStart w:id="1272" w:name="Sit_Pla_Gardello"/>
      <w:r>
        <w:t>PLA DEL GARDELLO</w:t>
      </w:r>
    </w:p>
    <w:bookmarkEnd w:id="1272"/>
    <w:p w14:paraId="15184F68" w14:textId="4E2B45DF" w:rsidR="00C714F2" w:rsidRDefault="00C714F2" w:rsidP="00C714F2">
      <w:pPr>
        <w:rPr>
          <w:lang w:val="fr-FR"/>
        </w:rPr>
      </w:pPr>
      <w:r>
        <w:rPr>
          <w:lang w:val="fr-FR"/>
        </w:rPr>
        <w:t xml:space="preserve">Pla del Gardello est un site de Catalogne qui montre une occupation néolithique: Cardial et </w:t>
      </w:r>
      <w:hyperlink r:id="rId2892" w:anchor="Cul_Epicardial" w:history="1">
        <w:r w:rsidR="00E74338" w:rsidRPr="00E74338">
          <w:rPr>
            <w:rStyle w:val="Hyperlink"/>
            <w:lang w:val="fr-FR"/>
          </w:rPr>
          <w:t>Epicardial</w:t>
        </w:r>
      </w:hyperlink>
      <w:r w:rsidR="00E74338">
        <w:rPr>
          <w:lang w:val="fr-FR"/>
        </w:rPr>
        <w:t xml:space="preserve"> </w:t>
      </w:r>
      <w:r>
        <w:rPr>
          <w:lang w:val="fr-FR"/>
        </w:rPr>
        <w:t>(BIB Bosch, Clop, Oms in BIB 2613)</w:t>
      </w:r>
    </w:p>
    <w:p w14:paraId="60AAFE0E" w14:textId="77777777" w:rsidR="00C714F2" w:rsidRDefault="00C714F2" w:rsidP="00C714F2">
      <w:pPr>
        <w:rPr>
          <w:lang w:val="fr-FR"/>
        </w:rPr>
      </w:pPr>
    </w:p>
    <w:p w14:paraId="1AE13E8C" w14:textId="77777777" w:rsidR="00C714F2" w:rsidRDefault="00C714F2" w:rsidP="00426FF9">
      <w:pPr>
        <w:pStyle w:val="Heading1"/>
      </w:pPr>
      <w:bookmarkStart w:id="1273" w:name="Sit_Planeta"/>
      <w:r>
        <w:t>PLANETA</w:t>
      </w:r>
    </w:p>
    <w:bookmarkEnd w:id="1273"/>
    <w:p w14:paraId="4E294412" w14:textId="53135310" w:rsidR="00C714F2" w:rsidRDefault="00E74338" w:rsidP="00C714F2">
      <w:pPr>
        <w:rPr>
          <w:lang w:val="fr-FR"/>
        </w:rPr>
      </w:pPr>
      <w:r>
        <w:rPr>
          <w:lang w:val="fr-FR"/>
        </w:rPr>
        <w:t>Planeta</w:t>
      </w:r>
      <w:r w:rsidR="00C714F2">
        <w:rPr>
          <w:lang w:val="fr-FR"/>
        </w:rPr>
        <w:t xml:space="preserve"> est un site de Catalogne qui montre une occupation néolithique: </w:t>
      </w:r>
      <w:hyperlink r:id="rId2893" w:anchor="Cul_Epicardial" w:history="1">
        <w:r w:rsidRPr="00E74338">
          <w:rPr>
            <w:rStyle w:val="Hyperlink"/>
            <w:lang w:val="fr-FR"/>
          </w:rPr>
          <w:t>Epicardial</w:t>
        </w:r>
      </w:hyperlink>
      <w:r w:rsidR="00C714F2">
        <w:rPr>
          <w:lang w:val="fr-FR"/>
        </w:rPr>
        <w:t>. Décor en feston sous un col d'une céramique (BIB Bosch, Clop, Oms in BIB 2613)</w:t>
      </w:r>
    </w:p>
    <w:p w14:paraId="20253DC2" w14:textId="77777777" w:rsidR="00C714F2" w:rsidRPr="00464922" w:rsidRDefault="00C714F2" w:rsidP="00097722">
      <w:pPr>
        <w:rPr>
          <w:lang w:val="fr-FR"/>
        </w:rPr>
      </w:pPr>
    </w:p>
    <w:p w14:paraId="4FBEFF70" w14:textId="77777777" w:rsidR="00F34ADB" w:rsidRPr="00464922" w:rsidRDefault="00F34ADB" w:rsidP="00097722">
      <w:pPr>
        <w:rPr>
          <w:lang w:val="fr-FR"/>
        </w:rPr>
      </w:pPr>
    </w:p>
    <w:p w14:paraId="6D5A3BDC" w14:textId="77777777" w:rsidR="00F34ADB" w:rsidRPr="0032190F" w:rsidRDefault="00F34ADB" w:rsidP="00426FF9">
      <w:pPr>
        <w:pStyle w:val="Heading1"/>
      </w:pPr>
      <w:bookmarkStart w:id="1274" w:name="Sit_Mas_Is"/>
      <w:r w:rsidRPr="0032190F">
        <w:t>MAS D'IS</w:t>
      </w:r>
    </w:p>
    <w:bookmarkEnd w:id="1274"/>
    <w:p w14:paraId="39B74E66" w14:textId="77777777" w:rsidR="00F34ADB" w:rsidRPr="0032190F" w:rsidRDefault="00F34ADB" w:rsidP="00097722">
      <w:pPr>
        <w:rPr>
          <w:lang w:val="fr-FR"/>
        </w:rPr>
      </w:pPr>
    </w:p>
    <w:p w14:paraId="4847730D" w14:textId="1D1EADA7" w:rsidR="007231C2" w:rsidRDefault="00030C53" w:rsidP="0077212E">
      <w:pPr>
        <w:jc w:val="both"/>
        <w:rPr>
          <w:lang w:val="fr-FR"/>
        </w:rPr>
      </w:pPr>
      <w:r>
        <w:rPr>
          <w:lang w:val="fr-FR"/>
        </w:rPr>
        <w:t xml:space="preserve">Alicante. </w:t>
      </w:r>
      <w:r w:rsidR="00F34ADB" w:rsidRPr="0032190F">
        <w:rPr>
          <w:lang w:val="fr-FR"/>
        </w:rPr>
        <w:t xml:space="preserve">Ce site montre des phénéomènes complexes d'interaction méso-néo qui illustre l'intérêt dun </w:t>
      </w:r>
      <w:hyperlink r:id="rId2894" w:anchor="Cul_Transition_Meso_Neo_mod_perco" w:history="1">
        <w:r w:rsidR="00F34ADB" w:rsidRPr="0032190F">
          <w:rPr>
            <w:rStyle w:val="Hyperlink"/>
            <w:lang w:val="fr-FR"/>
          </w:rPr>
          <w:t>modèle percolatif</w:t>
        </w:r>
      </w:hyperlink>
      <w:r w:rsidR="00F34ADB" w:rsidRPr="0032190F">
        <w:rPr>
          <w:lang w:val="fr-FR"/>
        </w:rPr>
        <w:t xml:space="preserve"> dans l'étude de l'</w:t>
      </w:r>
      <w:hyperlink r:id="rId2895" w:anchor="Cul_AEM" w:history="1">
        <w:r w:rsidR="00F34ADB" w:rsidRPr="0032190F">
          <w:rPr>
            <w:rStyle w:val="Hyperlink"/>
            <w:lang w:val="fr-FR"/>
          </w:rPr>
          <w:t>AEM</w:t>
        </w:r>
      </w:hyperlink>
      <w:r w:rsidR="00F34ADB" w:rsidRPr="0032190F">
        <w:rPr>
          <w:lang w:val="fr-FR"/>
        </w:rPr>
        <w:t xml:space="preserve"> (BIB 2568)</w:t>
      </w:r>
      <w:r w:rsidR="00573ABA">
        <w:rPr>
          <w:lang w:val="fr-FR"/>
        </w:rPr>
        <w:t xml:space="preserve"> Impressa </w:t>
      </w:r>
      <w:hyperlink r:id="rId2896" w:anchor="Cul_Impressa__cer_IGT" w:history="1">
        <w:r w:rsidR="00573ABA" w:rsidRPr="00955BF8">
          <w:rPr>
            <w:rStyle w:val="Hyperlink"/>
            <w:lang w:val="fr-FR"/>
          </w:rPr>
          <w:t>IGT</w:t>
        </w:r>
      </w:hyperlink>
      <w:r w:rsidR="00573ABA">
        <w:rPr>
          <w:lang w:val="fr-FR"/>
        </w:rPr>
        <w:t xml:space="preserve"> (BIB 2769)</w:t>
      </w:r>
    </w:p>
    <w:p w14:paraId="781584F3" w14:textId="77777777" w:rsidR="00FA49D9" w:rsidRDefault="00FA49D9" w:rsidP="0077212E">
      <w:pPr>
        <w:jc w:val="both"/>
        <w:rPr>
          <w:szCs w:val="22"/>
          <w:lang w:val="fr-FR" w:eastAsia="en-GB"/>
        </w:rPr>
      </w:pPr>
      <w:r w:rsidRPr="00FA49D9">
        <w:rPr>
          <w:szCs w:val="22"/>
          <w:lang w:val="fr-FR" w:eastAsia="en-GB"/>
        </w:rPr>
        <w:t xml:space="preserve">Datation du Néolithique </w:t>
      </w:r>
      <w:r>
        <w:rPr>
          <w:szCs w:val="22"/>
          <w:lang w:val="fr-FR" w:eastAsia="en-GB"/>
        </w:rPr>
        <w:t xml:space="preserve">ancien </w:t>
      </w:r>
      <w:r w:rsidRPr="00FA49D9">
        <w:rPr>
          <w:szCs w:val="22"/>
          <w:lang w:val="fr-FR" w:eastAsia="en-GB"/>
        </w:rPr>
        <w:t>sur taxon à vie courte : 6600±50 BP (BIB 2781)</w:t>
      </w:r>
      <w:r w:rsidR="00663B0C">
        <w:rPr>
          <w:szCs w:val="22"/>
          <w:lang w:val="fr-FR" w:eastAsia="en-GB"/>
        </w:rPr>
        <w:t>. Datation la plus ancienne de la peninsule ibérique pour le Néolithique (BIB Oms et al., Seminario (...) Impressa, Barcelona 2019)</w:t>
      </w:r>
    </w:p>
    <w:p w14:paraId="6C9A4633" w14:textId="77777777" w:rsidR="00E326B9" w:rsidRDefault="00E326B9" w:rsidP="00242C0F">
      <w:pPr>
        <w:rPr>
          <w:szCs w:val="22"/>
          <w:lang w:val="fr-FR" w:eastAsia="en-GB"/>
        </w:rPr>
      </w:pPr>
    </w:p>
    <w:p w14:paraId="75841054" w14:textId="77777777" w:rsidR="00E326B9" w:rsidRDefault="00E326B9" w:rsidP="00E326B9">
      <w:pPr>
        <w:jc w:val="both"/>
        <w:rPr>
          <w:lang w:val="fr-FR"/>
        </w:rPr>
      </w:pPr>
      <w:r w:rsidRPr="00E326B9">
        <w:rPr>
          <w:lang w:val="fr-FR"/>
        </w:rPr>
        <w:t>Un programme de recherche dans le bassin du Serpis, dans la région d’Alcoy, a permis de mettre au jour, au Mas d’Is (Bernabeu Auban et al. 2003), les restes de trois cabanes cardiales dont l’une à extrémité en abside. À proximité, trois fossés concentriques, dont l’un est contemporain des maisons, ont été identi</w:t>
      </w:r>
      <w:r w:rsidR="0077212E">
        <w:rPr>
          <w:lang w:val="fr-FR"/>
        </w:rPr>
        <w:t>t</w:t>
      </w:r>
      <w:r w:rsidRPr="00E326B9">
        <w:rPr>
          <w:lang w:val="fr-FR"/>
        </w:rPr>
        <w:t>iés. Ces structures circulaires ne sont pas sans rappeler certains modèles sud italiens du Néolithique ancien.</w:t>
      </w:r>
      <w:r>
        <w:rPr>
          <w:lang w:val="fr-FR"/>
        </w:rPr>
        <w:t>(BIB 2926)</w:t>
      </w:r>
    </w:p>
    <w:p w14:paraId="667365D1" w14:textId="77777777" w:rsidR="00EF5F9F" w:rsidRDefault="00EF5F9F" w:rsidP="00E326B9">
      <w:pPr>
        <w:jc w:val="both"/>
        <w:rPr>
          <w:lang w:val="fr-FR"/>
        </w:rPr>
      </w:pPr>
    </w:p>
    <w:p w14:paraId="7415F424" w14:textId="42DDE981" w:rsidR="00EF5F9F" w:rsidRPr="00FA49D9" w:rsidRDefault="00EF5F9F" w:rsidP="00E326B9">
      <w:pPr>
        <w:jc w:val="both"/>
        <w:rPr>
          <w:lang w:val="fr-FR"/>
        </w:rPr>
      </w:pPr>
      <w:r>
        <w:rPr>
          <w:lang w:val="fr-FR"/>
        </w:rPr>
        <w:t xml:space="preserve">v. </w:t>
      </w:r>
      <w:hyperlink r:id="rId2897" w:anchor="Sit_Pena_Larga_4" w:history="1">
        <w:r w:rsidRPr="00EF5F9F">
          <w:rPr>
            <w:rStyle w:val="Hyperlink"/>
            <w:lang w:val="fr-FR"/>
          </w:rPr>
          <w:t xml:space="preserve">Peña Larga </w:t>
        </w:r>
        <w:r>
          <w:rPr>
            <w:rStyle w:val="Hyperlink"/>
            <w:lang w:val="fr-FR"/>
          </w:rPr>
          <w:t>IV</w:t>
        </w:r>
      </w:hyperlink>
    </w:p>
    <w:p w14:paraId="0943F487" w14:textId="77777777" w:rsidR="00F34ADB" w:rsidRPr="0032190F" w:rsidRDefault="00F34ADB" w:rsidP="00242C0F">
      <w:pPr>
        <w:rPr>
          <w:lang w:val="fr-FR"/>
        </w:rPr>
      </w:pPr>
    </w:p>
    <w:p w14:paraId="0F08A4CE" w14:textId="77777777" w:rsidR="007231C2" w:rsidRPr="0032190F" w:rsidRDefault="007231C2" w:rsidP="00426FF9">
      <w:pPr>
        <w:pStyle w:val="Heading1"/>
      </w:pPr>
      <w:bookmarkStart w:id="1275" w:name="Sit_Sarsa"/>
      <w:r w:rsidRPr="0032190F">
        <w:t>SARSA</w:t>
      </w:r>
    </w:p>
    <w:bookmarkEnd w:id="1275"/>
    <w:p w14:paraId="59A72A6E" w14:textId="77777777" w:rsidR="007231C2" w:rsidRPr="0032190F" w:rsidRDefault="007231C2" w:rsidP="00242C0F">
      <w:pPr>
        <w:rPr>
          <w:lang w:val="fr-FR"/>
        </w:rPr>
      </w:pPr>
    </w:p>
    <w:p w14:paraId="7D13B59E" w14:textId="6981D3C1" w:rsidR="007231C2" w:rsidRPr="0032190F" w:rsidRDefault="007231C2" w:rsidP="00242C0F">
      <w:pPr>
        <w:jc w:val="both"/>
        <w:rPr>
          <w:lang w:val="fr-FR"/>
        </w:rPr>
      </w:pPr>
      <w:r w:rsidRPr="0032190F">
        <w:rPr>
          <w:lang w:val="fr-FR"/>
        </w:rPr>
        <w:t xml:space="preserve">La Cova de Sarsa </w:t>
      </w:r>
      <w:r w:rsidR="00934F2C" w:rsidRPr="0032190F">
        <w:rPr>
          <w:lang w:val="fr-FR"/>
        </w:rPr>
        <w:t xml:space="preserve">(Bocairent, Valence) </w:t>
      </w:r>
      <w:r w:rsidRPr="0032190F">
        <w:rPr>
          <w:lang w:val="fr-FR"/>
        </w:rPr>
        <w:t xml:space="preserve">est un </w:t>
      </w:r>
      <w:r w:rsidR="004A4497" w:rsidRPr="0032190F">
        <w:rPr>
          <w:lang w:val="fr-FR"/>
        </w:rPr>
        <w:t>habitat en grotte</w:t>
      </w:r>
      <w:r w:rsidRPr="0032190F">
        <w:rPr>
          <w:lang w:val="fr-FR"/>
        </w:rPr>
        <w:t xml:space="preserve"> du pays valencien de la première phase premier néolithique (</w:t>
      </w:r>
      <w:hyperlink r:id="rId2898" w:anchor="Cul_Cardial_Valence" w:history="1">
        <w:r w:rsidR="00934F2C" w:rsidRPr="0032190F">
          <w:rPr>
            <w:rStyle w:val="Hyperlink"/>
            <w:lang w:val="fr-FR"/>
          </w:rPr>
          <w:t>Cardial du Pays valencien</w:t>
        </w:r>
      </w:hyperlink>
      <w:r w:rsidRPr="0032190F">
        <w:rPr>
          <w:lang w:val="fr-FR"/>
        </w:rPr>
        <w:t>) pour lequel on a mis en évidence la corrélation entre les structures d’habitats et les inhumations (7 individus inhumés) (</w:t>
      </w:r>
      <w:r w:rsidR="0070027E" w:rsidRPr="0032190F">
        <w:rPr>
          <w:lang w:val="fr-FR"/>
        </w:rPr>
        <w:t>BIB</w:t>
      </w:r>
      <w:r w:rsidRPr="0032190F">
        <w:rPr>
          <w:lang w:val="fr-FR"/>
        </w:rPr>
        <w:t xml:space="preserve"> 125 p. 113</w:t>
      </w:r>
      <w:r w:rsidR="00517477" w:rsidRPr="0032190F">
        <w:rPr>
          <w:lang w:val="fr-FR"/>
        </w:rPr>
        <w:t>).</w:t>
      </w:r>
      <w:r w:rsidR="00D95D3A">
        <w:rPr>
          <w:lang w:val="fr-FR"/>
        </w:rPr>
        <w:t xml:space="preserve"> Grotte-habitat (BIB 2926)</w:t>
      </w:r>
    </w:p>
    <w:p w14:paraId="782B71AB" w14:textId="77777777" w:rsidR="005A499C" w:rsidRPr="0032190F" w:rsidRDefault="00692F6E" w:rsidP="00242C0F">
      <w:pPr>
        <w:jc w:val="both"/>
        <w:rPr>
          <w:lang w:val="fr-FR"/>
        </w:rPr>
      </w:pPr>
      <w:r>
        <w:rPr>
          <w:lang w:val="fr-FR"/>
        </w:rPr>
        <w:t xml:space="preserve">Cardial (BIB 2649) </w:t>
      </w:r>
    </w:p>
    <w:p w14:paraId="35B4B651" w14:textId="77777777" w:rsidR="005A499C" w:rsidRPr="0032190F" w:rsidRDefault="005A499C" w:rsidP="00242C0F">
      <w:pPr>
        <w:jc w:val="both"/>
        <w:rPr>
          <w:lang w:val="fr-FR"/>
        </w:rPr>
      </w:pPr>
      <w:r w:rsidRPr="0032190F">
        <w:rPr>
          <w:lang w:val="fr-FR"/>
        </w:rPr>
        <w:t>Peinture d’anthropomorphes filiformes [anthropomorphisme] (BIB Johanna Recchia-Quiniou in BIB 2126)</w:t>
      </w:r>
    </w:p>
    <w:p w14:paraId="70C30B61" w14:textId="77777777" w:rsidR="006A35A3" w:rsidRPr="0032190F" w:rsidRDefault="006A35A3" w:rsidP="00242C0F">
      <w:pPr>
        <w:jc w:val="both"/>
        <w:rPr>
          <w:lang w:val="fr-FR"/>
        </w:rPr>
      </w:pPr>
    </w:p>
    <w:p w14:paraId="05986CCC" w14:textId="3CBD4E8A" w:rsidR="006A35A3" w:rsidRPr="0032190F" w:rsidRDefault="00411631" w:rsidP="00242C0F">
      <w:pPr>
        <w:jc w:val="both"/>
        <w:rPr>
          <w:lang w:val="fr-FR"/>
        </w:rPr>
      </w:pPr>
      <w:r w:rsidRPr="0032190F">
        <w:rPr>
          <w:lang w:val="fr-FR"/>
        </w:rPr>
        <w:t>v</w:t>
      </w:r>
      <w:r w:rsidR="006A35A3" w:rsidRPr="0032190F">
        <w:rPr>
          <w:lang w:val="fr-FR"/>
        </w:rPr>
        <w:t xml:space="preserve">oir </w:t>
      </w:r>
      <w:hyperlink r:id="rId2899" w:anchor="Sit_Pla_Petracos" w:history="1">
        <w:r w:rsidR="006A35A3" w:rsidRPr="0032190F">
          <w:rPr>
            <w:rStyle w:val="Hyperlink"/>
            <w:lang w:val="fr-FR"/>
          </w:rPr>
          <w:t>Pla de Petracos</w:t>
        </w:r>
      </w:hyperlink>
      <w:r w:rsidR="006A35A3" w:rsidRPr="0032190F">
        <w:rPr>
          <w:lang w:val="fr-FR"/>
        </w:rPr>
        <w:t xml:space="preserve"> (BIB 1400)</w:t>
      </w:r>
      <w:r w:rsidRPr="0032190F">
        <w:rPr>
          <w:lang w:val="fr-FR"/>
        </w:rPr>
        <w:t xml:space="preserve"> </w:t>
      </w:r>
      <w:hyperlink r:id="rId2900" w:anchor="Cul_Macro_Schematique" w:history="1">
        <w:r w:rsidRPr="0032190F">
          <w:rPr>
            <w:rStyle w:val="Hyperlink"/>
            <w:lang w:val="fr-FR"/>
          </w:rPr>
          <w:t>macro-schématique</w:t>
        </w:r>
      </w:hyperlink>
      <w:r w:rsidRPr="0032190F">
        <w:rPr>
          <w:lang w:val="fr-FR"/>
        </w:rPr>
        <w:t xml:space="preserve"> (BIB 2534)</w:t>
      </w:r>
    </w:p>
    <w:p w14:paraId="43927898" w14:textId="2E4B3662" w:rsidR="00F34ADB" w:rsidRDefault="00F34ADB" w:rsidP="00F34ADB">
      <w:pPr>
        <w:rPr>
          <w:lang w:val="fr-FR"/>
        </w:rPr>
      </w:pPr>
      <w:r w:rsidRPr="0032190F">
        <w:rPr>
          <w:lang w:val="fr-FR"/>
        </w:rPr>
        <w:t>Ce site montre des phénomènes complexes d'interaction méso-néo qui illustre l'intérêt d</w:t>
      </w:r>
      <w:r w:rsidR="00132A7A">
        <w:rPr>
          <w:lang w:val="fr-FR"/>
        </w:rPr>
        <w:t>'u</w:t>
      </w:r>
      <w:r w:rsidRPr="0032190F">
        <w:rPr>
          <w:lang w:val="fr-FR"/>
        </w:rPr>
        <w:t xml:space="preserve">n </w:t>
      </w:r>
      <w:hyperlink r:id="rId2901" w:anchor="Cul_Transition_Meso_Neo_mod_perco" w:history="1">
        <w:r w:rsidRPr="0032190F">
          <w:rPr>
            <w:rStyle w:val="Hyperlink"/>
            <w:lang w:val="fr-FR"/>
          </w:rPr>
          <w:t>modèle percolatif</w:t>
        </w:r>
      </w:hyperlink>
      <w:r w:rsidRPr="0032190F">
        <w:rPr>
          <w:lang w:val="fr-FR"/>
        </w:rPr>
        <w:t xml:space="preserve"> dans l'étude de l'</w:t>
      </w:r>
      <w:hyperlink r:id="rId2902" w:anchor="Cul_AEM" w:history="1">
        <w:r w:rsidRPr="0032190F">
          <w:rPr>
            <w:rStyle w:val="Hyperlink"/>
            <w:lang w:val="fr-FR"/>
          </w:rPr>
          <w:t>AEM</w:t>
        </w:r>
      </w:hyperlink>
      <w:r w:rsidRPr="0032190F">
        <w:rPr>
          <w:lang w:val="fr-FR"/>
        </w:rPr>
        <w:t xml:space="preserve"> (BIB 2568)</w:t>
      </w:r>
    </w:p>
    <w:p w14:paraId="652938AE" w14:textId="77777777" w:rsidR="00132A7A" w:rsidRDefault="00132A7A" w:rsidP="00F34ADB">
      <w:pPr>
        <w:rPr>
          <w:lang w:val="fr-FR"/>
        </w:rPr>
      </w:pPr>
    </w:p>
    <w:p w14:paraId="797066C4" w14:textId="77777777" w:rsidR="00132A7A" w:rsidRPr="0032190F" w:rsidRDefault="00132A7A" w:rsidP="00132A7A">
      <w:pPr>
        <w:pStyle w:val="Heading2"/>
      </w:pPr>
      <w:bookmarkStart w:id="1276" w:name="Sit_Sarsa_cer"/>
      <w:r>
        <w:t>Céramiques</w:t>
      </w:r>
    </w:p>
    <w:bookmarkEnd w:id="1276"/>
    <w:p w14:paraId="68235B32" w14:textId="77777777" w:rsidR="00F34ADB" w:rsidRDefault="00F34ADB" w:rsidP="00242C0F">
      <w:pPr>
        <w:jc w:val="both"/>
        <w:rPr>
          <w:lang w:val="fr-FR"/>
        </w:rPr>
      </w:pPr>
    </w:p>
    <w:p w14:paraId="2F6E7FE1" w14:textId="77777777" w:rsidR="00132A7A" w:rsidRDefault="00132A7A" w:rsidP="00242C0F">
      <w:pPr>
        <w:jc w:val="both"/>
        <w:rPr>
          <w:lang w:val="fr-FR"/>
        </w:rPr>
      </w:pPr>
    </w:p>
    <w:p w14:paraId="3D2CB819" w14:textId="77777777" w:rsidR="00132A7A" w:rsidRDefault="00132A7A" w:rsidP="00132A7A">
      <w:pPr>
        <w:pStyle w:val="Heading3"/>
      </w:pPr>
      <w:bookmarkStart w:id="1277" w:name="Sit_Sarsa_cer_item267"/>
      <w:r w:rsidRPr="00132A7A">
        <w:t>item 267</w:t>
      </w:r>
    </w:p>
    <w:bookmarkEnd w:id="1277"/>
    <w:p w14:paraId="779F7D5B" w14:textId="77777777" w:rsidR="00132A7A" w:rsidRPr="00132A7A" w:rsidRDefault="00132A7A" w:rsidP="00132A7A">
      <w:pPr>
        <w:jc w:val="both"/>
        <w:rPr>
          <w:lang w:val="fr-FR" w:eastAsia="en-GB"/>
        </w:rPr>
      </w:pPr>
      <w:r w:rsidRPr="00132A7A">
        <w:rPr>
          <w:lang w:val="fr-FR" w:eastAsia="en-GB"/>
        </w:rPr>
        <w:t xml:space="preserve">5450-5300 cal BC, Marti Oliver et Hernandez Perez 1988 : p 65, fig. 12 (BIB 2793) </w:t>
      </w:r>
    </w:p>
    <w:p w14:paraId="3C9909F0" w14:textId="77777777" w:rsidR="00132A7A" w:rsidRDefault="00132A7A" w:rsidP="00132A7A">
      <w:pPr>
        <w:jc w:val="both"/>
        <w:rPr>
          <w:lang w:val="fr-FR"/>
        </w:rPr>
      </w:pPr>
    </w:p>
    <w:p w14:paraId="561F1C05" w14:textId="7ED6146F" w:rsidR="00132A7A" w:rsidRDefault="00132A7A" w:rsidP="00132A7A">
      <w:pPr>
        <w:jc w:val="both"/>
        <w:rPr>
          <w:lang w:val="fr-FR"/>
        </w:rPr>
      </w:pPr>
      <w:r w:rsidRPr="00132A7A">
        <w:rPr>
          <w:lang w:val="fr-FR"/>
        </w:rPr>
        <w:t>Vase d</w:t>
      </w:r>
      <w:r>
        <w:rPr>
          <w:lang w:val="fr-FR"/>
        </w:rPr>
        <w:t>écoré à la coquille de cardium.</w:t>
      </w:r>
      <w:r w:rsidRPr="00132A7A">
        <w:rPr>
          <w:lang w:val="fr-FR"/>
        </w:rPr>
        <w:t xml:space="preserve"> De façon partielle apparaît</w:t>
      </w:r>
      <w:r>
        <w:rPr>
          <w:lang w:val="fr-FR"/>
        </w:rPr>
        <w:t xml:space="preserve"> </w:t>
      </w:r>
      <w:r w:rsidRPr="00132A7A">
        <w:rPr>
          <w:lang w:val="fr-FR"/>
        </w:rPr>
        <w:t>un personnage schématique, bras levés vers le ciel</w:t>
      </w:r>
      <w:r>
        <w:rPr>
          <w:lang w:val="fr-FR"/>
        </w:rPr>
        <w:t xml:space="preserve"> </w:t>
      </w:r>
      <w:r>
        <w:rPr>
          <w:lang w:val="fr-FR" w:eastAsia="en-GB"/>
        </w:rPr>
        <w:t xml:space="preserve">[type </w:t>
      </w:r>
      <w:hyperlink r:id="rId2903" w:anchor="Cul_Art_TAC_T_a_personnage_orant_t_sch1a" w:history="1">
        <w:r w:rsidRPr="00132A7A">
          <w:rPr>
            <w:rStyle w:val="Hyperlink"/>
            <w:lang w:val="fr-FR" w:eastAsia="en-GB"/>
          </w:rPr>
          <w:t>sch_1a</w:t>
        </w:r>
      </w:hyperlink>
      <w:r>
        <w:rPr>
          <w:lang w:val="fr-FR" w:eastAsia="en-GB"/>
        </w:rPr>
        <w:t>]</w:t>
      </w:r>
      <w:r w:rsidRPr="00132A7A">
        <w:rPr>
          <w:lang w:val="fr-FR"/>
        </w:rPr>
        <w:t>.</w:t>
      </w:r>
      <w:r>
        <w:rPr>
          <w:lang w:val="fr-FR"/>
        </w:rPr>
        <w:t xml:space="preserve">(BIB 2793) </w:t>
      </w:r>
    </w:p>
    <w:p w14:paraId="0282D1DF" w14:textId="77777777" w:rsidR="00EF7D5A" w:rsidRDefault="00EF7D5A" w:rsidP="00132A7A">
      <w:pPr>
        <w:jc w:val="both"/>
        <w:rPr>
          <w:lang w:val="fr-FR"/>
        </w:rPr>
      </w:pPr>
    </w:p>
    <w:p w14:paraId="6FBA1A9F" w14:textId="77777777" w:rsidR="00EF7D5A" w:rsidRDefault="00EF7D5A" w:rsidP="00EF7D5A">
      <w:pPr>
        <w:pStyle w:val="Heading2"/>
      </w:pPr>
      <w:bookmarkStart w:id="1278" w:name="Sit_Sarsa_gen"/>
      <w:r>
        <w:t>génétique</w:t>
      </w:r>
    </w:p>
    <w:bookmarkEnd w:id="1278"/>
    <w:p w14:paraId="519C31F6" w14:textId="08CA774C" w:rsidR="00EF7D5A" w:rsidRDefault="00911743" w:rsidP="00EF7D5A">
      <w:pPr>
        <w:jc w:val="both"/>
        <w:rPr>
          <w:lang w:val="fr-FR"/>
        </w:rPr>
      </w:pPr>
      <w:r>
        <w:rPr>
          <w:lang w:val="fr-FR"/>
        </w:rPr>
        <w:fldChar w:fldCharType="begin"/>
      </w:r>
      <w:r w:rsidR="00E30F13">
        <w:rPr>
          <w:lang w:val="fr-FR"/>
        </w:rPr>
        <w:instrText>HYPERLINK "C:\\Users\\Thomas Huet\\Desktop\\Documentation archéologique liée à la thèse\\Cultures.docx" \l "Cul_Transition_Meso_Neo_gen"</w:instrText>
      </w:r>
      <w:r>
        <w:rPr>
          <w:lang w:val="fr-FR"/>
        </w:rPr>
      </w:r>
      <w:r>
        <w:rPr>
          <w:lang w:val="fr-FR"/>
        </w:rPr>
        <w:fldChar w:fldCharType="separate"/>
      </w:r>
      <w:r w:rsidR="00EF7D5A" w:rsidRPr="00C1250E">
        <w:rPr>
          <w:rStyle w:val="Hyperlink"/>
          <w:lang w:val="fr-FR"/>
        </w:rPr>
        <w:t>aDNA</w:t>
      </w:r>
      <w:r>
        <w:rPr>
          <w:lang w:val="fr-FR"/>
        </w:rPr>
        <w:fldChar w:fldCharType="end"/>
      </w:r>
      <w:r w:rsidR="00EF7D5A">
        <w:rPr>
          <w:lang w:val="fr-FR"/>
        </w:rPr>
        <w:t xml:space="preserve"> (BIB 2829)</w:t>
      </w:r>
    </w:p>
    <w:p w14:paraId="70358002" w14:textId="77777777" w:rsidR="00EF7D5A" w:rsidRDefault="00EF7D5A" w:rsidP="00EF7D5A">
      <w:pPr>
        <w:rPr>
          <w:lang w:val="fr-FR"/>
        </w:rPr>
      </w:pPr>
    </w:p>
    <w:p w14:paraId="4F7CBE2B" w14:textId="77777777" w:rsidR="00162A96" w:rsidRDefault="00162A96" w:rsidP="00162A96">
      <w:pPr>
        <w:pStyle w:val="Heading3"/>
      </w:pPr>
      <w:bookmarkStart w:id="1279" w:name="Sit_Sarsa_gen_CS7675"/>
      <w:r>
        <w:t>CS7675</w:t>
      </w:r>
    </w:p>
    <w:bookmarkEnd w:id="1279"/>
    <w:p w14:paraId="7F9851C2" w14:textId="26E49CBA" w:rsidR="00162A96" w:rsidRDefault="00162A96" w:rsidP="00EF7D5A">
      <w:pPr>
        <w:rPr>
          <w:lang w:val="fr-FR"/>
        </w:rPr>
      </w:pPr>
      <w:r>
        <w:rPr>
          <w:lang w:val="fr-FR"/>
        </w:rPr>
        <w:t xml:space="preserve">hg: </w:t>
      </w:r>
      <w:hyperlink r:id="rId2904" w:anchor="IND_Gen_haplogr_K1a4a1" w:history="1">
        <w:r w:rsidRPr="00162A96">
          <w:rPr>
            <w:rStyle w:val="Hyperlink"/>
            <w:lang w:val="fr-FR"/>
          </w:rPr>
          <w:t>K1a4a1</w:t>
        </w:r>
      </w:hyperlink>
      <w:r>
        <w:rPr>
          <w:lang w:val="fr-FR"/>
        </w:rPr>
        <w:t xml:space="preserve"> (BIB 2830) </w:t>
      </w:r>
    </w:p>
    <w:p w14:paraId="11856D06" w14:textId="77777777" w:rsidR="00EF7D5A" w:rsidRPr="00EF7D5A" w:rsidRDefault="00EF7D5A" w:rsidP="00EF7D5A">
      <w:pPr>
        <w:rPr>
          <w:lang w:val="fr-FR"/>
        </w:rPr>
      </w:pPr>
    </w:p>
    <w:p w14:paraId="46B4483C" w14:textId="77777777" w:rsidR="00132A7A" w:rsidRDefault="00132A7A" w:rsidP="00242C0F">
      <w:pPr>
        <w:jc w:val="both"/>
        <w:rPr>
          <w:lang w:val="fr-FR"/>
        </w:rPr>
      </w:pPr>
    </w:p>
    <w:p w14:paraId="0D440376" w14:textId="77777777" w:rsidR="002B384B" w:rsidRDefault="002B384B" w:rsidP="00426FF9">
      <w:pPr>
        <w:pStyle w:val="Heading1"/>
      </w:pPr>
      <w:bookmarkStart w:id="1280" w:name="Sit_Barranquet"/>
      <w:r>
        <w:lastRenderedPageBreak/>
        <w:t>BARRANQUET</w:t>
      </w:r>
    </w:p>
    <w:bookmarkEnd w:id="1280"/>
    <w:p w14:paraId="05457B4C" w14:textId="77777777" w:rsidR="002B384B" w:rsidRDefault="002B384B" w:rsidP="00242C0F">
      <w:pPr>
        <w:jc w:val="both"/>
        <w:rPr>
          <w:lang w:val="fr-FR"/>
        </w:rPr>
      </w:pPr>
    </w:p>
    <w:p w14:paraId="5597B347" w14:textId="7C1640FA" w:rsidR="002B384B" w:rsidRPr="00663B0C" w:rsidRDefault="00716197" w:rsidP="00242C0F">
      <w:pPr>
        <w:jc w:val="both"/>
        <w:rPr>
          <w:lang w:val="es-ES"/>
        </w:rPr>
      </w:pPr>
      <w:r>
        <w:rPr>
          <w:lang w:val="fr-FR"/>
        </w:rPr>
        <w:t xml:space="preserve">Valencia. </w:t>
      </w:r>
      <w:r w:rsidR="00672A1C" w:rsidRPr="00672A1C">
        <w:rPr>
          <w:lang w:val="fr-FR"/>
        </w:rPr>
        <w:t>Cé</w:t>
      </w:r>
      <w:r w:rsidR="00672A1C">
        <w:rPr>
          <w:lang w:val="fr-FR"/>
        </w:rPr>
        <w:t xml:space="preserve">ramiques </w:t>
      </w:r>
      <w:hyperlink r:id="rId2905" w:anchor="Cul_Impressa__cer_IGT" w:history="1">
        <w:r w:rsidR="00132A7A" w:rsidRPr="00672A1C">
          <w:rPr>
            <w:rStyle w:val="Hyperlink"/>
            <w:lang w:val="fr-FR"/>
          </w:rPr>
          <w:t>IGT</w:t>
        </w:r>
      </w:hyperlink>
      <w:r w:rsidR="00132A7A" w:rsidRPr="00672A1C">
        <w:rPr>
          <w:lang w:val="fr-FR"/>
        </w:rPr>
        <w:t xml:space="preserve"> </w:t>
      </w:r>
      <w:r w:rsidR="00672A1C" w:rsidRPr="00672A1C">
        <w:rPr>
          <w:lang w:val="fr-FR"/>
        </w:rPr>
        <w:t xml:space="preserve">et </w:t>
      </w:r>
      <w:hyperlink r:id="rId2906" w:anchor="Cul_Impressa__cer_SPRWIT" w:history="1">
        <w:r w:rsidR="0043233D">
          <w:rPr>
            <w:rStyle w:val="Hyperlink"/>
            <w:lang w:val="fr-FR"/>
          </w:rPr>
          <w:t>WIT</w:t>
        </w:r>
      </w:hyperlink>
      <w:r w:rsidR="00672A1C" w:rsidRPr="00672A1C">
        <w:rPr>
          <w:lang w:val="fr-FR"/>
        </w:rPr>
        <w:t xml:space="preserve"> </w:t>
      </w:r>
      <w:r w:rsidR="00132A7A" w:rsidRPr="00672A1C">
        <w:rPr>
          <w:lang w:val="fr-FR"/>
        </w:rPr>
        <w:t xml:space="preserve">(BIB 2769) </w:t>
      </w:r>
      <w:r w:rsidR="002B384B" w:rsidRPr="00672A1C">
        <w:rPr>
          <w:lang w:val="fr-FR"/>
        </w:rPr>
        <w:t>Cardial (BIB 2769)</w:t>
      </w:r>
      <w:r w:rsidR="00663B0C">
        <w:rPr>
          <w:lang w:val="fr-FR"/>
        </w:rPr>
        <w:t xml:space="preserve"> </w:t>
      </w:r>
      <w:r w:rsidR="00663B0C" w:rsidRPr="00663B0C">
        <w:rPr>
          <w:lang w:val="fr-FR"/>
        </w:rPr>
        <w:t xml:space="preserve">Impressa (BIB C. Manen, Seminario (...) </w:t>
      </w:r>
      <w:r w:rsidR="00663B0C" w:rsidRPr="00663B0C">
        <w:rPr>
          <w:lang w:val="es-ES"/>
        </w:rPr>
        <w:t xml:space="preserve">Impressa, Barcelona 2019) Impressa liguri (BIB </w:t>
      </w:r>
      <w:r w:rsidR="00663B0C">
        <w:rPr>
          <w:lang w:val="es-ES"/>
        </w:rPr>
        <w:t>L. Molino Balaguer et al.</w:t>
      </w:r>
      <w:r w:rsidR="00663B0C" w:rsidRPr="00663B0C">
        <w:rPr>
          <w:lang w:val="es-ES"/>
        </w:rPr>
        <w:t>, Seminario (...) Impressa, Barcelona 2019)</w:t>
      </w:r>
    </w:p>
    <w:p w14:paraId="37C58C20" w14:textId="77777777" w:rsidR="00663B0C" w:rsidRPr="00663B0C" w:rsidRDefault="00663B0C" w:rsidP="00242C0F">
      <w:pPr>
        <w:jc w:val="both"/>
        <w:rPr>
          <w:lang w:val="es-ES"/>
        </w:rPr>
      </w:pPr>
    </w:p>
    <w:p w14:paraId="309D7F98" w14:textId="77777777" w:rsidR="00663B0C" w:rsidRPr="00D52855" w:rsidRDefault="00663B0C" w:rsidP="00426FF9">
      <w:pPr>
        <w:pStyle w:val="Heading1"/>
        <w:rPr>
          <w:lang w:val="es-ES"/>
        </w:rPr>
      </w:pPr>
      <w:bookmarkStart w:id="1281" w:name="Sit_En_Pardo"/>
      <w:r w:rsidRPr="00D52855">
        <w:rPr>
          <w:lang w:val="es-ES"/>
        </w:rPr>
        <w:t>EN PARDO</w:t>
      </w:r>
    </w:p>
    <w:bookmarkEnd w:id="1281"/>
    <w:p w14:paraId="2534A723" w14:textId="77777777" w:rsidR="00663B0C" w:rsidRPr="00A77802" w:rsidRDefault="00663B0C" w:rsidP="00242C0F">
      <w:pPr>
        <w:jc w:val="both"/>
        <w:rPr>
          <w:lang w:val="es-ES"/>
        </w:rPr>
      </w:pPr>
    </w:p>
    <w:p w14:paraId="6FFCB70A" w14:textId="77777777" w:rsidR="00663B0C" w:rsidRPr="00A77802" w:rsidRDefault="00663B0C" w:rsidP="00242C0F">
      <w:pPr>
        <w:jc w:val="both"/>
        <w:rPr>
          <w:lang w:val="es-ES"/>
        </w:rPr>
      </w:pPr>
      <w:r w:rsidRPr="00663B0C">
        <w:rPr>
          <w:lang w:val="es-ES"/>
        </w:rPr>
        <w:t xml:space="preserve">Impressa (BIB C. Manen, Seminario (...) </w:t>
      </w:r>
      <w:r w:rsidRPr="00A77802">
        <w:rPr>
          <w:lang w:val="es-ES"/>
        </w:rPr>
        <w:t>Impressa, Barcelona 2019)</w:t>
      </w:r>
    </w:p>
    <w:p w14:paraId="4D06E5DB" w14:textId="77777777" w:rsidR="002B384B" w:rsidRPr="00A77802" w:rsidRDefault="002B384B" w:rsidP="00242C0F">
      <w:pPr>
        <w:jc w:val="both"/>
        <w:rPr>
          <w:lang w:val="es-ES"/>
        </w:rPr>
      </w:pPr>
    </w:p>
    <w:p w14:paraId="1CACD9B4" w14:textId="77777777" w:rsidR="002B384B" w:rsidRDefault="002B384B" w:rsidP="00426FF9">
      <w:pPr>
        <w:pStyle w:val="Heading1"/>
      </w:pPr>
      <w:bookmarkStart w:id="1282" w:name="Sit_Cabranosa"/>
      <w:r>
        <w:t>CABRANOSA</w:t>
      </w:r>
    </w:p>
    <w:bookmarkEnd w:id="1282"/>
    <w:p w14:paraId="2E288B62" w14:textId="77777777" w:rsidR="002B384B" w:rsidRDefault="002B384B" w:rsidP="00242C0F">
      <w:pPr>
        <w:jc w:val="both"/>
        <w:rPr>
          <w:lang w:val="fr-FR"/>
        </w:rPr>
      </w:pPr>
    </w:p>
    <w:p w14:paraId="647802E5" w14:textId="77777777" w:rsidR="002B384B" w:rsidRPr="00E32113" w:rsidRDefault="002B384B" w:rsidP="00242C0F">
      <w:pPr>
        <w:jc w:val="both"/>
        <w:rPr>
          <w:lang w:val="fr-FR"/>
        </w:rPr>
      </w:pPr>
      <w:r w:rsidRPr="00F6617D">
        <w:rPr>
          <w:lang w:val="fr-FR"/>
        </w:rPr>
        <w:t xml:space="preserve">Cabranosa (Santarem, Portugal). </w:t>
      </w:r>
      <w:r w:rsidRPr="002B384B">
        <w:rPr>
          <w:lang w:val="fr-FR"/>
        </w:rPr>
        <w:t xml:space="preserve">Cardial suivi d'un néolithique précoce très typique (récipients en forme de sac, poignées à oreilles surélevées, décor à motifs à chevrons imprimés) connu dans plusieurs sites (Lapa do Fumo, Sao Pedro de Canaferrim). </w:t>
      </w:r>
      <w:r w:rsidRPr="00E32113">
        <w:rPr>
          <w:lang w:val="fr-FR"/>
        </w:rPr>
        <w:t>(BIB 2769)</w:t>
      </w:r>
    </w:p>
    <w:p w14:paraId="6B13F24A" w14:textId="77777777" w:rsidR="002B384B" w:rsidRPr="00E32113" w:rsidRDefault="002B384B" w:rsidP="00242C0F">
      <w:pPr>
        <w:jc w:val="both"/>
        <w:rPr>
          <w:lang w:val="fr-FR"/>
        </w:rPr>
      </w:pPr>
    </w:p>
    <w:p w14:paraId="7742FEAF" w14:textId="77777777" w:rsidR="00FB0D26" w:rsidRPr="00E32113" w:rsidRDefault="00FB0D26" w:rsidP="00242C0F">
      <w:pPr>
        <w:rPr>
          <w:lang w:val="fr-FR"/>
        </w:rPr>
      </w:pPr>
    </w:p>
    <w:p w14:paraId="60317EE0" w14:textId="77777777" w:rsidR="00FB0D26" w:rsidRPr="00E32113" w:rsidRDefault="003F59AB" w:rsidP="00426FF9">
      <w:pPr>
        <w:pStyle w:val="Heading1"/>
      </w:pPr>
      <w:bookmarkStart w:id="1283" w:name="Sit_Oro"/>
      <w:r w:rsidRPr="00E32113">
        <w:t>ORO</w:t>
      </w:r>
    </w:p>
    <w:bookmarkEnd w:id="1283"/>
    <w:p w14:paraId="65DD4897" w14:textId="77777777" w:rsidR="00FB0D26" w:rsidRPr="00E32113" w:rsidRDefault="000F2978" w:rsidP="00242C0F">
      <w:pPr>
        <w:rPr>
          <w:lang w:val="fr-FR"/>
        </w:rPr>
      </w:pPr>
      <w:r w:rsidRPr="00E32113">
        <w:rPr>
          <w:lang w:val="fr-FR"/>
        </w:rPr>
        <w:t>Cova de l'Or</w:t>
      </w:r>
      <w:r w:rsidR="00C943D6" w:rsidRPr="00E32113">
        <w:rPr>
          <w:lang w:val="fr-FR"/>
        </w:rPr>
        <w:t>, Cova de l'Oro</w:t>
      </w:r>
    </w:p>
    <w:p w14:paraId="7536B44D" w14:textId="77777777" w:rsidR="0042218E" w:rsidRPr="00E32113" w:rsidRDefault="0042218E" w:rsidP="00242C0F">
      <w:pPr>
        <w:rPr>
          <w:lang w:val="fr-FR"/>
        </w:rPr>
      </w:pPr>
    </w:p>
    <w:p w14:paraId="4EAFD9F2" w14:textId="77777777" w:rsidR="008C06CA" w:rsidRPr="0032190F" w:rsidRDefault="008C06CA" w:rsidP="00242C0F">
      <w:pPr>
        <w:rPr>
          <w:lang w:val="fr-FR"/>
        </w:rPr>
      </w:pPr>
      <w:r w:rsidRPr="0032190F">
        <w:rPr>
          <w:lang w:val="fr-FR"/>
        </w:rPr>
        <w:t>Datations pour les premiers niveaux néolithiques : 5956-5270 et 5220-4540 cal BC</w:t>
      </w:r>
      <w:r w:rsidR="000F2978" w:rsidRPr="0032190F">
        <w:rPr>
          <w:lang w:val="fr-FR"/>
        </w:rPr>
        <w:t xml:space="preserve"> (BIB ?)</w:t>
      </w:r>
    </w:p>
    <w:p w14:paraId="4B48E903" w14:textId="77777777" w:rsidR="008C06CA" w:rsidRPr="0032190F" w:rsidRDefault="008C06CA" w:rsidP="00242C0F">
      <w:pPr>
        <w:rPr>
          <w:lang w:val="fr-FR"/>
        </w:rPr>
      </w:pPr>
    </w:p>
    <w:p w14:paraId="471FF899" w14:textId="16742099" w:rsidR="00FB0D26" w:rsidRDefault="00FB0D26" w:rsidP="00242C0F">
      <w:pPr>
        <w:jc w:val="both"/>
        <w:rPr>
          <w:lang w:val="fr-FR"/>
        </w:rPr>
      </w:pPr>
      <w:r w:rsidRPr="0032190F">
        <w:rPr>
          <w:lang w:val="fr-FR"/>
        </w:rPr>
        <w:t xml:space="preserve">La Cova del Oro </w:t>
      </w:r>
      <w:r w:rsidR="00433DF0" w:rsidRPr="0032190F">
        <w:rPr>
          <w:lang w:val="fr-FR"/>
        </w:rPr>
        <w:t xml:space="preserve">(Beniarrés, Alicante) </w:t>
      </w:r>
      <w:r w:rsidRPr="0032190F">
        <w:rPr>
          <w:lang w:val="fr-FR"/>
        </w:rPr>
        <w:t xml:space="preserve">près d’Alcoy </w:t>
      </w:r>
      <w:r w:rsidR="00433DF0" w:rsidRPr="0032190F">
        <w:rPr>
          <w:lang w:val="fr-FR"/>
        </w:rPr>
        <w:t xml:space="preserve">est associé au </w:t>
      </w:r>
      <w:hyperlink r:id="rId2907" w:anchor="Cul_Cardial_Valence" w:history="1">
        <w:r w:rsidR="00433DF0" w:rsidRPr="0032190F">
          <w:rPr>
            <w:rStyle w:val="Hyperlink"/>
            <w:lang w:val="fr-FR"/>
          </w:rPr>
          <w:t>Cardial du Pays valencien</w:t>
        </w:r>
      </w:hyperlink>
      <w:r w:rsidR="00433DF0" w:rsidRPr="0032190F">
        <w:rPr>
          <w:lang w:val="fr-FR"/>
        </w:rPr>
        <w:t xml:space="preserve">. C’est </w:t>
      </w:r>
      <w:r w:rsidR="004A4497" w:rsidRPr="0032190F">
        <w:rPr>
          <w:lang w:val="fr-FR"/>
        </w:rPr>
        <w:t>un habitat en grotte et a livré une sépulture</w:t>
      </w:r>
      <w:r w:rsidR="00433DF0" w:rsidRPr="0032190F">
        <w:rPr>
          <w:lang w:val="fr-FR"/>
        </w:rPr>
        <w:t>.</w:t>
      </w:r>
      <w:r w:rsidR="004A4497" w:rsidRPr="0032190F">
        <w:rPr>
          <w:lang w:val="fr-FR"/>
        </w:rPr>
        <w:t xml:space="preserve"> La grotte est </w:t>
      </w:r>
      <w:r w:rsidRPr="0032190F">
        <w:rPr>
          <w:lang w:val="fr-FR"/>
        </w:rPr>
        <w:t xml:space="preserve">occupée dès le </w:t>
      </w:r>
      <w:hyperlink r:id="rId2908" w:anchor="Cul_Neo_Ancien" w:history="1">
        <w:r w:rsidR="000F2978" w:rsidRPr="0032190F">
          <w:rPr>
            <w:rStyle w:val="Hyperlink"/>
            <w:lang w:val="fr-FR"/>
          </w:rPr>
          <w:t>Néoltihique anci</w:t>
        </w:r>
        <w:r w:rsidRPr="0032190F">
          <w:rPr>
            <w:rStyle w:val="Hyperlink"/>
            <w:lang w:val="fr-FR"/>
          </w:rPr>
          <w:t>en</w:t>
        </w:r>
      </w:hyperlink>
      <w:r w:rsidRPr="0032190F">
        <w:rPr>
          <w:lang w:val="fr-FR"/>
        </w:rPr>
        <w:t>. Le diagramme pollinique de ses couches montre une régression de la chénaie devant les déforestations. L’olivier (sauvage) et les espèces de garrigues et de maquis conquierent alors le territoire. La culture des céréales est attextée par la présence d’engrain, de blé tendres et compacts, d’orge nue et d’amidonnier. Des poids de bâton à fouir témoignent des techniques agricoles (</w:t>
      </w:r>
      <w:r w:rsidR="0070027E" w:rsidRPr="0032190F">
        <w:rPr>
          <w:lang w:val="fr-FR"/>
        </w:rPr>
        <w:t>BIB</w:t>
      </w:r>
      <w:r w:rsidRPr="0032190F">
        <w:rPr>
          <w:lang w:val="fr-FR"/>
        </w:rPr>
        <w:t xml:space="preserve"> 103 p. 45)</w:t>
      </w:r>
    </w:p>
    <w:p w14:paraId="3090DDA0" w14:textId="77777777" w:rsidR="00C714F2" w:rsidRDefault="00C714F2" w:rsidP="00242C0F">
      <w:pPr>
        <w:jc w:val="both"/>
        <w:rPr>
          <w:lang w:val="fr-FR"/>
        </w:rPr>
      </w:pPr>
    </w:p>
    <w:p w14:paraId="40930703" w14:textId="652B81DD" w:rsidR="00C714F2" w:rsidRDefault="00C714F2" w:rsidP="00242C0F">
      <w:pPr>
        <w:jc w:val="both"/>
        <w:rPr>
          <w:lang w:val="fr-FR"/>
        </w:rPr>
      </w:pPr>
      <w:r>
        <w:rPr>
          <w:lang w:val="fr-FR"/>
        </w:rPr>
        <w:t xml:space="preserve">Un anneau à deux petits rostes proche de celui de </w:t>
      </w:r>
      <w:hyperlink r:id="rId2909" w:anchor="Sit_Draga" w:history="1">
        <w:r w:rsidRPr="00CD0706">
          <w:rPr>
            <w:rStyle w:val="Hyperlink"/>
            <w:lang w:val="fr-FR"/>
          </w:rPr>
          <w:t>la Draga</w:t>
        </w:r>
      </w:hyperlink>
      <w:r>
        <w:rPr>
          <w:lang w:val="fr-FR"/>
        </w:rPr>
        <w:t xml:space="preserve"> (BIB X. Terradas, A. Bosch in BIB 2613)</w:t>
      </w:r>
    </w:p>
    <w:p w14:paraId="6380C74B" w14:textId="77777777" w:rsidR="00692F6E" w:rsidRDefault="00692F6E" w:rsidP="00242C0F">
      <w:pPr>
        <w:jc w:val="both"/>
        <w:rPr>
          <w:lang w:val="fr-FR"/>
        </w:rPr>
      </w:pPr>
      <w:r>
        <w:rPr>
          <w:lang w:val="fr-FR"/>
        </w:rPr>
        <w:br/>
        <w:t xml:space="preserve">Niveaux VI et V : Cardial (BIB 2649) </w:t>
      </w:r>
    </w:p>
    <w:p w14:paraId="5E6A73D7" w14:textId="77777777" w:rsidR="00663B0C" w:rsidRDefault="00663B0C" w:rsidP="00242C0F">
      <w:pPr>
        <w:jc w:val="both"/>
        <w:rPr>
          <w:lang w:val="fr-FR"/>
        </w:rPr>
      </w:pPr>
      <w:r>
        <w:rPr>
          <w:lang w:val="fr-FR"/>
        </w:rPr>
        <w:t>Niveau 4: 5500-5300 BC. Décors avec beaucoup de cordons (BIB L. Molino Balaguer et al., Seminario (...) Impressa, Barcelona 2019)</w:t>
      </w:r>
    </w:p>
    <w:p w14:paraId="34EAF904" w14:textId="77777777" w:rsidR="00FA49D9" w:rsidRDefault="00FA49D9" w:rsidP="00242C0F">
      <w:pPr>
        <w:jc w:val="both"/>
        <w:rPr>
          <w:lang w:val="fr-FR"/>
        </w:rPr>
      </w:pPr>
    </w:p>
    <w:p w14:paraId="355FD63C" w14:textId="77777777" w:rsidR="00EF7D5A" w:rsidRPr="00663B0C" w:rsidRDefault="00FA49D9" w:rsidP="00FA49D9">
      <w:pPr>
        <w:rPr>
          <w:szCs w:val="22"/>
          <w:lang w:val="fr-FR" w:eastAsia="en-GB"/>
        </w:rPr>
      </w:pPr>
      <w:r w:rsidRPr="00FA49D9">
        <w:rPr>
          <w:szCs w:val="22"/>
          <w:lang w:val="fr-FR" w:eastAsia="en-GB"/>
        </w:rPr>
        <w:t xml:space="preserve">Datation du Néolithique </w:t>
      </w:r>
      <w:r>
        <w:rPr>
          <w:szCs w:val="22"/>
          <w:lang w:val="fr-FR" w:eastAsia="en-GB"/>
        </w:rPr>
        <w:t xml:space="preserve">ancien </w:t>
      </w:r>
      <w:r w:rsidRPr="00FA49D9">
        <w:rPr>
          <w:szCs w:val="22"/>
          <w:lang w:val="fr-FR" w:eastAsia="en-GB"/>
        </w:rPr>
        <w:t xml:space="preserve">sur taxon à vie courte : </w:t>
      </w:r>
      <w:r>
        <w:rPr>
          <w:szCs w:val="22"/>
          <w:lang w:val="fr-FR" w:eastAsia="en-GB"/>
        </w:rPr>
        <w:t>6475</w:t>
      </w:r>
      <w:r w:rsidRPr="00FA49D9">
        <w:rPr>
          <w:szCs w:val="22"/>
          <w:lang w:val="fr-FR" w:eastAsia="en-GB"/>
        </w:rPr>
        <w:t>±</w:t>
      </w:r>
      <w:r>
        <w:rPr>
          <w:szCs w:val="22"/>
          <w:lang w:val="fr-FR" w:eastAsia="en-GB"/>
        </w:rPr>
        <w:t>25</w:t>
      </w:r>
      <w:r w:rsidRPr="00FA49D9">
        <w:rPr>
          <w:szCs w:val="22"/>
          <w:lang w:val="fr-FR" w:eastAsia="en-GB"/>
        </w:rPr>
        <w:t xml:space="preserve"> BP (BIB 2781)</w:t>
      </w:r>
    </w:p>
    <w:p w14:paraId="38AA9616" w14:textId="77777777" w:rsidR="00FA49D9" w:rsidRPr="0032190F" w:rsidRDefault="00FA49D9" w:rsidP="00242C0F">
      <w:pPr>
        <w:jc w:val="both"/>
        <w:rPr>
          <w:lang w:val="fr-FR"/>
        </w:rPr>
      </w:pPr>
    </w:p>
    <w:p w14:paraId="034C9F1D" w14:textId="77777777" w:rsidR="006D682D" w:rsidRPr="0032190F" w:rsidRDefault="006D682D" w:rsidP="00242C0F">
      <w:pPr>
        <w:rPr>
          <w:lang w:val="fr-FR"/>
        </w:rPr>
      </w:pPr>
    </w:p>
    <w:p w14:paraId="2D80DC33" w14:textId="77777777" w:rsidR="00AC12AE" w:rsidRPr="0032190F" w:rsidRDefault="00AC12AE" w:rsidP="00AC12AE">
      <w:pPr>
        <w:pStyle w:val="Heading2"/>
      </w:pPr>
      <w:bookmarkStart w:id="1284" w:name="Sit_Oro_cer"/>
      <w:r w:rsidRPr="0032190F">
        <w:t>Céramiques</w:t>
      </w:r>
    </w:p>
    <w:bookmarkEnd w:id="1284"/>
    <w:p w14:paraId="438C6101" w14:textId="77777777" w:rsidR="00AC12AE" w:rsidRPr="0032190F" w:rsidRDefault="00AC12AE" w:rsidP="00242C0F">
      <w:pPr>
        <w:rPr>
          <w:lang w:val="fr-FR"/>
        </w:rPr>
      </w:pPr>
    </w:p>
    <w:p w14:paraId="7B7230FC" w14:textId="3F9F9C3D" w:rsidR="005B7908" w:rsidRPr="0032190F" w:rsidRDefault="005B7908" w:rsidP="00242C0F">
      <w:pPr>
        <w:rPr>
          <w:lang w:val="fr-FR"/>
        </w:rPr>
      </w:pPr>
      <w:r w:rsidRPr="0032190F">
        <w:rPr>
          <w:lang w:val="fr-FR"/>
        </w:rPr>
        <w:t xml:space="preserve">La décoration des vases cardiaux montre des analogies avec les figurations macro-schématiques du site de </w:t>
      </w:r>
      <w:hyperlink w:anchor="Sit_Pla_Petracos" w:history="1">
        <w:r w:rsidRPr="0032190F">
          <w:rPr>
            <w:rStyle w:val="Hyperlink"/>
            <w:lang w:val="fr-FR"/>
          </w:rPr>
          <w:t>Pla de Petracos</w:t>
        </w:r>
      </w:hyperlink>
      <w:r w:rsidR="0094539D" w:rsidRPr="0032190F">
        <w:rPr>
          <w:lang w:val="fr-FR"/>
        </w:rPr>
        <w:t xml:space="preserve"> (SS BIB).</w:t>
      </w:r>
      <w:r w:rsidR="000F2978" w:rsidRPr="0032190F">
        <w:rPr>
          <w:lang w:val="fr-FR"/>
        </w:rPr>
        <w:t xml:space="preserve"> Vases à décors figuratifs datés de 5400 BC. Les </w:t>
      </w:r>
      <w:r w:rsidR="009D7599" w:rsidRPr="0032190F">
        <w:rPr>
          <w:lang w:val="fr-FR"/>
        </w:rPr>
        <w:t xml:space="preserve">motifs d'orants ont été rapprochés au style </w:t>
      </w:r>
      <w:hyperlink r:id="rId2910" w:anchor="Cul_Macro_Schematique" w:history="1">
        <w:r w:rsidR="009D7599" w:rsidRPr="0032190F">
          <w:rPr>
            <w:rStyle w:val="Hyperlink"/>
            <w:lang w:val="fr-FR"/>
          </w:rPr>
          <w:t>macro-schématique</w:t>
        </w:r>
      </w:hyperlink>
      <w:r w:rsidR="009D7599" w:rsidRPr="0032190F">
        <w:rPr>
          <w:lang w:val="fr-FR"/>
        </w:rPr>
        <w:t xml:space="preserve"> de l'art rupestre levantin (Marti Oliver 2011, Marti Oliver &amp; Hernandes Perez 1988)</w:t>
      </w:r>
      <w:r w:rsidR="000F2978" w:rsidRPr="0032190F">
        <w:rPr>
          <w:lang w:val="fr-FR"/>
        </w:rPr>
        <w:t xml:space="preserve"> (BIB 2319 p. 3)</w:t>
      </w:r>
      <w:r w:rsidR="00A0393A">
        <w:rPr>
          <w:lang w:val="fr-FR"/>
        </w:rPr>
        <w:t xml:space="preserve"> v. </w:t>
      </w:r>
      <w:hyperlink r:id="rId2911" w:anchor="Sit_Oro_cer_item166" w:history="1">
        <w:r w:rsidR="00A0393A" w:rsidRPr="00A0393A">
          <w:rPr>
            <w:rStyle w:val="Hyperlink"/>
            <w:lang w:val="fr-FR"/>
          </w:rPr>
          <w:t>item 166</w:t>
        </w:r>
      </w:hyperlink>
      <w:r w:rsidR="00A0393A">
        <w:rPr>
          <w:lang w:val="fr-FR"/>
        </w:rPr>
        <w:t xml:space="preserve"> (BIB 2793) </w:t>
      </w:r>
    </w:p>
    <w:p w14:paraId="66CE3AA4" w14:textId="77777777" w:rsidR="00EB3EEB" w:rsidRPr="0032190F" w:rsidRDefault="00EB3EEB" w:rsidP="00242C0F">
      <w:pPr>
        <w:rPr>
          <w:lang w:val="fr-FR"/>
        </w:rPr>
      </w:pPr>
    </w:p>
    <w:p w14:paraId="10AC929A" w14:textId="5FB9C4F3" w:rsidR="00EB3EEB" w:rsidRPr="0032190F" w:rsidRDefault="0050387B" w:rsidP="00242C0F">
      <w:pPr>
        <w:rPr>
          <w:lang w:val="fr-FR"/>
        </w:rPr>
      </w:pPr>
      <w:r w:rsidRPr="0032190F">
        <w:rPr>
          <w:lang w:val="fr-FR"/>
        </w:rPr>
        <w:t xml:space="preserve">Représentations zoomorphes: </w:t>
      </w:r>
      <w:hyperlink r:id="rId2912" w:anchor="Cul_Art_TAC_T_z_cervide" w:history="1">
        <w:r w:rsidR="00EB3EEB" w:rsidRPr="0032190F">
          <w:rPr>
            <w:rStyle w:val="Hyperlink"/>
            <w:lang w:val="fr-FR"/>
          </w:rPr>
          <w:t>cerf</w:t>
        </w:r>
      </w:hyperlink>
      <w:r w:rsidR="00EB3EEB" w:rsidRPr="0032190F">
        <w:rPr>
          <w:lang w:val="fr-FR"/>
        </w:rPr>
        <w:t xml:space="preserve"> schématique </w:t>
      </w:r>
      <w:r w:rsidRPr="0032190F">
        <w:rPr>
          <w:lang w:val="fr-FR"/>
        </w:rPr>
        <w:t>incisé au trait simple, probable mouflon (cornes arrondies), sexe indiqué décoré au cardium, possible cerf (bois à andouillet, oreilles) (SS BIB)</w:t>
      </w:r>
    </w:p>
    <w:p w14:paraId="4780DC6F" w14:textId="1338D51A" w:rsidR="0094539D" w:rsidRPr="0032190F" w:rsidRDefault="00A13555" w:rsidP="00242C0F">
      <w:pPr>
        <w:rPr>
          <w:lang w:val="fr-FR"/>
        </w:rPr>
      </w:pPr>
      <w:r w:rsidRPr="0032190F">
        <w:rPr>
          <w:szCs w:val="20"/>
          <w:lang w:val="fr-FR" w:eastAsia="en-GB"/>
        </w:rPr>
        <w:lastRenderedPageBreak/>
        <w:t xml:space="preserve">Le vase 27 (d'après García Borja </w:t>
      </w:r>
      <w:r w:rsidRPr="0032190F">
        <w:rPr>
          <w:i/>
          <w:iCs/>
          <w:szCs w:val="20"/>
          <w:lang w:val="fr-FR" w:eastAsia="en-GB"/>
        </w:rPr>
        <w:t>et al</w:t>
      </w:r>
      <w:r w:rsidRPr="0032190F">
        <w:rPr>
          <w:szCs w:val="20"/>
          <w:lang w:val="fr-FR" w:eastAsia="en-GB"/>
        </w:rPr>
        <w:t>., 2011) présente une décoration en arche de morphologie proche à celle des "</w:t>
      </w:r>
      <w:hyperlink r:id="rId2913" w:anchor="Cul_Art_TAC_T_g_palmier" w:history="1">
        <w:r w:rsidRPr="0032190F">
          <w:rPr>
            <w:rStyle w:val="Hyperlink"/>
            <w:lang w:val="fr-FR"/>
          </w:rPr>
          <w:t>palmiers</w:t>
        </w:r>
      </w:hyperlink>
      <w:r w:rsidRPr="0032190F">
        <w:rPr>
          <w:szCs w:val="20"/>
          <w:lang w:val="fr-FR" w:eastAsia="en-GB"/>
        </w:rPr>
        <w:t>" linéaires du Bego.(BIB 1616)</w:t>
      </w:r>
    </w:p>
    <w:p w14:paraId="35957AE5" w14:textId="423E5D0E" w:rsidR="0094539D" w:rsidRPr="0032190F" w:rsidRDefault="0094539D" w:rsidP="00242C0F">
      <w:pPr>
        <w:rPr>
          <w:lang w:val="fr-FR"/>
        </w:rPr>
      </w:pPr>
      <w:r w:rsidRPr="0032190F">
        <w:rPr>
          <w:lang w:val="fr-FR"/>
        </w:rPr>
        <w:t xml:space="preserve">Les motifs céramiques trouvent des correspondances avec les </w:t>
      </w:r>
      <w:hyperlink r:id="rId2914" w:anchor="Typ_Bego_Figures_Franges" w:history="1">
        <w:r w:rsidR="00832840">
          <w:rPr>
            <w:rStyle w:val="Hyperlink"/>
            <w:szCs w:val="20"/>
            <w:lang w:val="fr-FR"/>
          </w:rPr>
          <w:t>F</w:t>
        </w:r>
        <w:r w:rsidR="00832840" w:rsidRPr="00832840">
          <w:rPr>
            <w:rStyle w:val="Hyperlink"/>
            <w:szCs w:val="20"/>
            <w:lang w:val="fr-FR"/>
          </w:rPr>
          <w:t>igures à franges</w:t>
        </w:r>
      </w:hyperlink>
      <w:r w:rsidRPr="0032190F">
        <w:rPr>
          <w:lang w:val="fr-FR"/>
        </w:rPr>
        <w:t xml:space="preserve"> (Binder com. Pers.)</w:t>
      </w:r>
    </w:p>
    <w:p w14:paraId="42988499" w14:textId="77777777" w:rsidR="00F34ADB" w:rsidRPr="0032190F" w:rsidRDefault="00F34ADB" w:rsidP="00242C0F">
      <w:pPr>
        <w:rPr>
          <w:lang w:val="fr-FR"/>
        </w:rPr>
      </w:pPr>
    </w:p>
    <w:p w14:paraId="7023C083" w14:textId="760FE110" w:rsidR="00F34ADB" w:rsidRDefault="00F34ADB" w:rsidP="00F34ADB">
      <w:pPr>
        <w:rPr>
          <w:lang w:val="fr-FR"/>
        </w:rPr>
      </w:pPr>
      <w:r w:rsidRPr="0032190F">
        <w:rPr>
          <w:lang w:val="fr-FR"/>
        </w:rPr>
        <w:t xml:space="preserve">Ce site montre des phénéomènes complexes d'interaction méso-néo qui illustre l'intérêt dun </w:t>
      </w:r>
      <w:hyperlink r:id="rId2915" w:anchor="Cul_Transition_Meso_Neo_mod_perco" w:history="1">
        <w:r w:rsidRPr="0032190F">
          <w:rPr>
            <w:rStyle w:val="Hyperlink"/>
            <w:lang w:val="fr-FR"/>
          </w:rPr>
          <w:t>modèle percolatif</w:t>
        </w:r>
      </w:hyperlink>
      <w:r w:rsidRPr="0032190F">
        <w:rPr>
          <w:lang w:val="fr-FR"/>
        </w:rPr>
        <w:t xml:space="preserve"> dans l'étude de l'</w:t>
      </w:r>
      <w:hyperlink r:id="rId2916" w:anchor="Cul_AEM" w:history="1">
        <w:r w:rsidRPr="0032190F">
          <w:rPr>
            <w:rStyle w:val="Hyperlink"/>
            <w:lang w:val="fr-FR"/>
          </w:rPr>
          <w:t>AEM</w:t>
        </w:r>
      </w:hyperlink>
      <w:r w:rsidRPr="0032190F">
        <w:rPr>
          <w:lang w:val="fr-FR"/>
        </w:rPr>
        <w:t xml:space="preserve"> (BIB 2568)</w:t>
      </w:r>
    </w:p>
    <w:p w14:paraId="269D671D" w14:textId="77777777" w:rsidR="00AB287D" w:rsidRDefault="00AB287D" w:rsidP="00F34ADB">
      <w:pPr>
        <w:rPr>
          <w:lang w:val="fr-FR"/>
        </w:rPr>
      </w:pPr>
    </w:p>
    <w:p w14:paraId="7F899162" w14:textId="0D36C942" w:rsidR="00934C7E" w:rsidRDefault="00AB287D" w:rsidP="00934C7E">
      <w:pPr>
        <w:rPr>
          <w:lang w:val="fr-FR"/>
        </w:rPr>
      </w:pPr>
      <w:r>
        <w:rPr>
          <w:lang w:val="fr-FR"/>
        </w:rPr>
        <w:t>Une représentation sur céramique de ce qui semble être une plante ou un épi (BIB Gibaja, Subira, Domingo in BIB 2613)</w:t>
      </w:r>
      <w:r w:rsidR="00934C7E">
        <w:rPr>
          <w:lang w:val="fr-FR"/>
        </w:rPr>
        <w:t xml:space="preserve"> représentation de </w:t>
      </w:r>
      <w:hyperlink r:id="rId2917" w:anchor="Cul_Macro_Schematique_ico_piernabiertos" w:history="1">
        <w:r w:rsidR="00934C7E" w:rsidRPr="00934C7E">
          <w:rPr>
            <w:rStyle w:val="Hyperlink"/>
            <w:i/>
            <w:lang w:val="fr-FR"/>
          </w:rPr>
          <w:t>piernabiertos</w:t>
        </w:r>
      </w:hyperlink>
      <w:r w:rsidR="00934C7E">
        <w:rPr>
          <w:lang w:val="fr-FR"/>
        </w:rPr>
        <w:t xml:space="preserve"> (BIB 2781)</w:t>
      </w:r>
    </w:p>
    <w:p w14:paraId="5B9B523D" w14:textId="77777777" w:rsidR="00A77802" w:rsidRDefault="00A77802" w:rsidP="00934C7E">
      <w:pPr>
        <w:rPr>
          <w:lang w:val="fr-FR"/>
        </w:rPr>
      </w:pPr>
    </w:p>
    <w:p w14:paraId="70AECEE4" w14:textId="77777777" w:rsidR="00A77802" w:rsidRPr="00A77802" w:rsidRDefault="00A77802" w:rsidP="00A77802">
      <w:pPr>
        <w:pStyle w:val="Heading3"/>
        <w:rPr>
          <w:lang w:val="es-ES"/>
        </w:rPr>
      </w:pPr>
      <w:r w:rsidRPr="00A77802">
        <w:rPr>
          <w:lang w:val="es-ES"/>
        </w:rPr>
        <w:t>Sector F. capa 10=Capa 15 carré K</w:t>
      </w:r>
      <w:r>
        <w:rPr>
          <w:lang w:val="es-ES"/>
        </w:rPr>
        <w:t>-3</w:t>
      </w:r>
    </w:p>
    <w:p w14:paraId="7D43EDC5" w14:textId="77777777" w:rsidR="00A77802" w:rsidRDefault="00A77802" w:rsidP="00934C7E">
      <w:pPr>
        <w:rPr>
          <w:lang w:val="fr-FR"/>
        </w:rPr>
      </w:pPr>
      <w:r>
        <w:rPr>
          <w:lang w:val="fr-FR"/>
        </w:rPr>
        <w:t>capridés ICC (BIB 2907)</w:t>
      </w:r>
    </w:p>
    <w:p w14:paraId="3205A2F7" w14:textId="77777777" w:rsidR="00A77802" w:rsidRDefault="00A77802" w:rsidP="00934C7E">
      <w:pPr>
        <w:rPr>
          <w:lang w:val="fr-FR"/>
        </w:rPr>
      </w:pPr>
    </w:p>
    <w:p w14:paraId="1D49B613" w14:textId="77777777" w:rsidR="00A77802" w:rsidRPr="00DA7F34" w:rsidRDefault="00A77802" w:rsidP="00A77802">
      <w:pPr>
        <w:pStyle w:val="Heading3"/>
      </w:pPr>
      <w:r w:rsidRPr="00DA7F34">
        <w:t>Capa 18 carré K-18</w:t>
      </w:r>
    </w:p>
    <w:p w14:paraId="2FDAB04C" w14:textId="77777777" w:rsidR="00A77802" w:rsidRPr="00A77802" w:rsidRDefault="00A77802" w:rsidP="00A77802">
      <w:pPr>
        <w:rPr>
          <w:lang w:val="fr-FR"/>
        </w:rPr>
      </w:pPr>
      <w:r w:rsidRPr="00A77802">
        <w:rPr>
          <w:lang w:val="fr-FR"/>
        </w:rPr>
        <w:t>cerf et possible bovidé (BIB 2907)</w:t>
      </w:r>
    </w:p>
    <w:p w14:paraId="73AA32B1" w14:textId="77777777" w:rsidR="00A77802" w:rsidRDefault="00A77802" w:rsidP="00934C7E">
      <w:pPr>
        <w:rPr>
          <w:lang w:val="fr-FR"/>
        </w:rPr>
      </w:pPr>
    </w:p>
    <w:p w14:paraId="63679D65" w14:textId="77777777" w:rsidR="00EF0480" w:rsidRDefault="00EF0480" w:rsidP="00934C7E">
      <w:pPr>
        <w:rPr>
          <w:lang w:val="fr-FR"/>
        </w:rPr>
      </w:pPr>
    </w:p>
    <w:p w14:paraId="190E1784" w14:textId="77777777" w:rsidR="00EF0480" w:rsidRDefault="00EF0480" w:rsidP="00EF0480">
      <w:pPr>
        <w:pStyle w:val="Heading3"/>
      </w:pPr>
      <w:bookmarkStart w:id="1285" w:name="Sit_Oro_cer_item165"/>
      <w:r>
        <w:t>item 165</w:t>
      </w:r>
    </w:p>
    <w:bookmarkEnd w:id="1285"/>
    <w:p w14:paraId="4CA8E50A" w14:textId="6DE902A7" w:rsidR="00EF0480" w:rsidRDefault="00911743" w:rsidP="00934C7E">
      <w:pPr>
        <w:rPr>
          <w:lang w:val="fr-FR"/>
        </w:rPr>
      </w:pPr>
      <w:r>
        <w:rPr>
          <w:lang w:val="fr-FR"/>
        </w:rPr>
        <w:fldChar w:fldCharType="begin"/>
      </w:r>
      <w:r w:rsidR="00E30F13">
        <w:rPr>
          <w:lang w:val="fr-FR"/>
        </w:rPr>
        <w:instrText>HYPERLINK "C:\\Users\\Thomas Huet\\Desktop\\Documentation archéologique liée à la thèse\\Cultures.docx" \l "Cul_Art_TAC_c_frise_personnages"</w:instrText>
      </w:r>
      <w:r>
        <w:rPr>
          <w:lang w:val="fr-FR"/>
        </w:rPr>
      </w:r>
      <w:r>
        <w:rPr>
          <w:lang w:val="fr-FR"/>
        </w:rPr>
        <w:fldChar w:fldCharType="separate"/>
      </w:r>
      <w:r w:rsidR="00EF0480" w:rsidRPr="00EF0480">
        <w:rPr>
          <w:rStyle w:val="Hyperlink"/>
          <w:lang w:val="fr-FR"/>
        </w:rPr>
        <w:t>frise de personnages</w:t>
      </w:r>
      <w:r>
        <w:rPr>
          <w:lang w:val="fr-FR"/>
        </w:rPr>
        <w:fldChar w:fldCharType="end"/>
      </w:r>
      <w:r w:rsidR="00EF0480">
        <w:rPr>
          <w:lang w:val="fr-FR"/>
        </w:rPr>
        <w:t xml:space="preserve"> schématiques (BIB 2793)</w:t>
      </w:r>
    </w:p>
    <w:p w14:paraId="0667926B" w14:textId="77777777" w:rsidR="00A0393A" w:rsidRDefault="00A0393A" w:rsidP="00934C7E">
      <w:pPr>
        <w:rPr>
          <w:lang w:val="fr-FR"/>
        </w:rPr>
      </w:pPr>
    </w:p>
    <w:p w14:paraId="4E68C7EB" w14:textId="77777777" w:rsidR="00A0393A" w:rsidRDefault="00A0393A" w:rsidP="00A0393A">
      <w:pPr>
        <w:pStyle w:val="Heading3"/>
      </w:pPr>
      <w:bookmarkStart w:id="1286" w:name="Sit_Oro_cer_item166"/>
      <w:r>
        <w:t>item 166</w:t>
      </w:r>
    </w:p>
    <w:bookmarkEnd w:id="1286"/>
    <w:p w14:paraId="24CA734A" w14:textId="5CC34A78" w:rsidR="005B7908" w:rsidRDefault="00A0393A" w:rsidP="00A0393A">
      <w:pPr>
        <w:jc w:val="both"/>
        <w:rPr>
          <w:lang w:val="fr-FR"/>
        </w:rPr>
      </w:pPr>
      <w:r w:rsidRPr="00A0393A">
        <w:rPr>
          <w:lang w:val="fr-FR" w:eastAsia="en-GB"/>
        </w:rPr>
        <w:t>Vase globulaire surmonté d'un col peu prononcé. Les vase est décoré d'impression à la coquille formant deux larges bandes de motif entrecoupés par un décor en ogive à l'intérieur de laquelle un personnage schématique tend les bras</w:t>
      </w:r>
      <w:r w:rsidR="00132A7A">
        <w:rPr>
          <w:lang w:val="fr-FR" w:eastAsia="en-GB"/>
        </w:rPr>
        <w:t xml:space="preserve"> [type </w:t>
      </w:r>
      <w:hyperlink r:id="rId2918" w:anchor="Cul_Art_TAC_T_a_personnage_orant_t_sch1a" w:history="1">
        <w:r w:rsidR="00132A7A" w:rsidRPr="00132A7A">
          <w:rPr>
            <w:rStyle w:val="Hyperlink"/>
            <w:lang w:val="fr-FR" w:eastAsia="en-GB"/>
          </w:rPr>
          <w:t>sch_1a</w:t>
        </w:r>
      </w:hyperlink>
      <w:r w:rsidR="00132A7A">
        <w:rPr>
          <w:lang w:val="fr-FR" w:eastAsia="en-GB"/>
        </w:rPr>
        <w:t>]</w:t>
      </w:r>
      <w:r w:rsidRPr="00A0393A">
        <w:rPr>
          <w:lang w:val="fr-FR" w:eastAsia="en-GB"/>
        </w:rPr>
        <w:t xml:space="preserve">. Cette association pourrait figurer un personnage sortant d'un vagin (BIB 2793) </w:t>
      </w:r>
      <w:r w:rsidRPr="00A0393A">
        <w:rPr>
          <w:lang w:val="fr-FR"/>
        </w:rPr>
        <w:t xml:space="preserve"> </w:t>
      </w:r>
    </w:p>
    <w:p w14:paraId="05B5AD76" w14:textId="77777777" w:rsidR="00EF0480" w:rsidRDefault="00EF0480" w:rsidP="00A0393A">
      <w:pPr>
        <w:jc w:val="both"/>
        <w:rPr>
          <w:lang w:val="fr-FR"/>
        </w:rPr>
      </w:pPr>
    </w:p>
    <w:p w14:paraId="25CC3799" w14:textId="77777777" w:rsidR="00EF0480" w:rsidRDefault="00EF0480" w:rsidP="00EF0480">
      <w:pPr>
        <w:pStyle w:val="Heading3"/>
      </w:pPr>
      <w:bookmarkStart w:id="1287" w:name="Sit_Oro_cer_item251"/>
      <w:r>
        <w:t>item 251</w:t>
      </w:r>
    </w:p>
    <w:bookmarkEnd w:id="1287"/>
    <w:p w14:paraId="267DB71C" w14:textId="544DAABF" w:rsidR="00132A7A" w:rsidRDefault="00911743" w:rsidP="00EF0480">
      <w:pPr>
        <w:rPr>
          <w:lang w:val="fr-FR"/>
        </w:rPr>
      </w:pPr>
      <w:r>
        <w:rPr>
          <w:lang w:val="fr-FR"/>
        </w:rPr>
        <w:fldChar w:fldCharType="begin"/>
      </w:r>
      <w:r w:rsidR="00E30F13">
        <w:rPr>
          <w:lang w:val="fr-FR"/>
        </w:rPr>
        <w:instrText>HYPERLINK "C:\\Users\\Thomas Huet\\Desktop\\Documentation archéologique liée à la thèse\\Cultures.docx" \l "Cul_Art_TAC_c_frise_personnages"</w:instrText>
      </w:r>
      <w:r>
        <w:rPr>
          <w:lang w:val="fr-FR"/>
        </w:rPr>
      </w:r>
      <w:r>
        <w:rPr>
          <w:lang w:val="fr-FR"/>
        </w:rPr>
        <w:fldChar w:fldCharType="separate"/>
      </w:r>
      <w:r w:rsidR="00EF0480" w:rsidRPr="00EF0480">
        <w:rPr>
          <w:rStyle w:val="Hyperlink"/>
          <w:lang w:val="fr-FR"/>
        </w:rPr>
        <w:t>frise de personnages</w:t>
      </w:r>
      <w:r>
        <w:rPr>
          <w:lang w:val="fr-FR"/>
        </w:rPr>
        <w:fldChar w:fldCharType="end"/>
      </w:r>
      <w:r w:rsidR="00EF0480">
        <w:rPr>
          <w:lang w:val="fr-FR"/>
        </w:rPr>
        <w:t xml:space="preserve"> schématiques (BIB 2793)</w:t>
      </w:r>
    </w:p>
    <w:p w14:paraId="3FE66E6F" w14:textId="77777777" w:rsidR="00EF0480" w:rsidRDefault="00EF0480" w:rsidP="00A0393A">
      <w:pPr>
        <w:jc w:val="both"/>
        <w:rPr>
          <w:lang w:val="fr-FR"/>
        </w:rPr>
      </w:pPr>
    </w:p>
    <w:p w14:paraId="06277A2F" w14:textId="77777777" w:rsidR="00132A7A" w:rsidRPr="00A0393A" w:rsidRDefault="00132A7A" w:rsidP="00132A7A">
      <w:pPr>
        <w:pStyle w:val="Heading3"/>
      </w:pPr>
      <w:bookmarkStart w:id="1288" w:name="Sit_Oro_cer_item259"/>
      <w:r>
        <w:t>item 259</w:t>
      </w:r>
    </w:p>
    <w:bookmarkEnd w:id="1288"/>
    <w:p w14:paraId="33871918" w14:textId="77777777" w:rsidR="00132A7A" w:rsidRPr="00132A7A" w:rsidRDefault="00132A7A" w:rsidP="00132A7A">
      <w:pPr>
        <w:autoSpaceDE w:val="0"/>
        <w:autoSpaceDN w:val="0"/>
        <w:adjustRightInd w:val="0"/>
        <w:rPr>
          <w:lang w:val="fr-FR" w:eastAsia="en-GB"/>
        </w:rPr>
      </w:pPr>
      <w:r w:rsidRPr="00132A7A">
        <w:rPr>
          <w:lang w:val="fr-FR" w:eastAsia="en-GB"/>
        </w:rPr>
        <w:t xml:space="preserve">Secteur H1, couche 4, 5367 - 5207 cal BC, Marti Oliver et Hernandez Perez 1988 : p 54-55, fig. 3-4 (BIB 2793) </w:t>
      </w:r>
    </w:p>
    <w:p w14:paraId="60DA7426" w14:textId="77777777" w:rsidR="00132A7A" w:rsidRPr="00132A7A" w:rsidRDefault="00132A7A" w:rsidP="00132A7A">
      <w:pPr>
        <w:jc w:val="both"/>
        <w:rPr>
          <w:lang w:val="fr-FR"/>
        </w:rPr>
      </w:pPr>
    </w:p>
    <w:p w14:paraId="37A6CC1E" w14:textId="6FF21E35" w:rsidR="00132A7A" w:rsidRDefault="00132A7A" w:rsidP="00132A7A">
      <w:pPr>
        <w:jc w:val="both"/>
        <w:rPr>
          <w:lang w:val="fr-FR"/>
        </w:rPr>
      </w:pPr>
      <w:r w:rsidRPr="00132A7A">
        <w:rPr>
          <w:lang w:val="fr-FR"/>
        </w:rPr>
        <w:t>Vase cylindrique à fond plat décoré à la coquille de cardium. De</w:t>
      </w:r>
      <w:r>
        <w:rPr>
          <w:lang w:val="fr-FR"/>
        </w:rPr>
        <w:t xml:space="preserve"> </w:t>
      </w:r>
      <w:r w:rsidRPr="00132A7A">
        <w:rPr>
          <w:lang w:val="fr-FR"/>
        </w:rPr>
        <w:t>façon partielle apparaît un personnage schématique, à tête ovalaire</w:t>
      </w:r>
      <w:r>
        <w:rPr>
          <w:lang w:val="fr-FR"/>
        </w:rPr>
        <w:t xml:space="preserve"> </w:t>
      </w:r>
      <w:r>
        <w:rPr>
          <w:lang w:val="fr-FR" w:eastAsia="en-GB"/>
        </w:rPr>
        <w:t xml:space="preserve">[type </w:t>
      </w:r>
      <w:hyperlink r:id="rId2919" w:anchor="Cul_Art_TAC_T_a_personnage_orant_t_sch1a" w:history="1">
        <w:r w:rsidRPr="00132A7A">
          <w:rPr>
            <w:rStyle w:val="Hyperlink"/>
            <w:lang w:val="fr-FR" w:eastAsia="en-GB"/>
          </w:rPr>
          <w:t>sch_1a</w:t>
        </w:r>
      </w:hyperlink>
      <w:r>
        <w:rPr>
          <w:lang w:val="fr-FR" w:eastAsia="en-GB"/>
        </w:rPr>
        <w:t>]</w:t>
      </w:r>
      <w:r w:rsidRPr="00132A7A">
        <w:rPr>
          <w:lang w:val="fr-FR"/>
        </w:rPr>
        <w:t>.</w:t>
      </w:r>
      <w:r>
        <w:rPr>
          <w:lang w:val="fr-FR"/>
        </w:rPr>
        <w:t xml:space="preserve"> </w:t>
      </w:r>
      <w:r w:rsidRPr="00132A7A">
        <w:rPr>
          <w:lang w:val="fr-FR"/>
        </w:rPr>
        <w:t>La tête est surmontée de petites impressions, représentant peut-être</w:t>
      </w:r>
      <w:r>
        <w:rPr>
          <w:lang w:val="fr-FR"/>
        </w:rPr>
        <w:t xml:space="preserve"> </w:t>
      </w:r>
      <w:r w:rsidRPr="00132A7A">
        <w:rPr>
          <w:lang w:val="fr-FR"/>
        </w:rPr>
        <w:t>une langue si l'on considère que la tête est tournée vers le ciel, ou</w:t>
      </w:r>
      <w:r>
        <w:rPr>
          <w:lang w:val="fr-FR"/>
        </w:rPr>
        <w:t xml:space="preserve"> </w:t>
      </w:r>
      <w:r w:rsidRPr="00132A7A">
        <w:rPr>
          <w:lang w:val="fr-FR"/>
        </w:rPr>
        <w:t>d'une coiffe. Les bras sont levés vers le ciel, et les jambes tendues.</w:t>
      </w:r>
      <w:r>
        <w:rPr>
          <w:lang w:val="fr-FR"/>
        </w:rPr>
        <w:t xml:space="preserve"> </w:t>
      </w:r>
      <w:r w:rsidRPr="00132A7A">
        <w:rPr>
          <w:lang w:val="fr-FR"/>
        </w:rPr>
        <w:t>Les doigts des mains et des pieds sont représentés à l'aide de l'apex</w:t>
      </w:r>
      <w:r>
        <w:rPr>
          <w:lang w:val="fr-FR"/>
        </w:rPr>
        <w:t xml:space="preserve"> </w:t>
      </w:r>
      <w:r w:rsidRPr="00132A7A">
        <w:rPr>
          <w:lang w:val="fr-FR"/>
        </w:rPr>
        <w:t>d'une coquille de cardium.</w:t>
      </w:r>
      <w:r>
        <w:rPr>
          <w:lang w:val="fr-FR"/>
        </w:rPr>
        <w:t xml:space="preserve"> (BIB 2793) </w:t>
      </w:r>
    </w:p>
    <w:p w14:paraId="14F16D79" w14:textId="77777777" w:rsidR="00132A7A" w:rsidRDefault="00132A7A" w:rsidP="00132A7A">
      <w:pPr>
        <w:jc w:val="both"/>
        <w:rPr>
          <w:lang w:val="fr-FR"/>
        </w:rPr>
      </w:pPr>
    </w:p>
    <w:p w14:paraId="0D0174E1" w14:textId="77777777" w:rsidR="00132A7A" w:rsidRDefault="00132A7A" w:rsidP="00132A7A">
      <w:pPr>
        <w:pStyle w:val="Heading3"/>
      </w:pPr>
      <w:bookmarkStart w:id="1289" w:name="Sit_Oro_cer_item269"/>
      <w:r>
        <w:t>item 269</w:t>
      </w:r>
    </w:p>
    <w:bookmarkEnd w:id="1289"/>
    <w:p w14:paraId="0BED9EE1" w14:textId="77777777" w:rsidR="00132A7A" w:rsidRPr="00132A7A" w:rsidRDefault="00132A7A" w:rsidP="00242C0F">
      <w:pPr>
        <w:rPr>
          <w:lang w:val="fr-FR"/>
        </w:rPr>
      </w:pPr>
      <w:r w:rsidRPr="00132A7A">
        <w:rPr>
          <w:lang w:val="fr-FR" w:eastAsia="en-GB"/>
        </w:rPr>
        <w:t>Marti Oliver et Hernandez Perez 1988 : p. 60, fig. 8</w:t>
      </w:r>
      <w:r>
        <w:rPr>
          <w:lang w:val="fr-FR" w:eastAsia="en-GB"/>
        </w:rPr>
        <w:t xml:space="preserve"> (BIB 2793) </w:t>
      </w:r>
    </w:p>
    <w:p w14:paraId="35F4C7A0" w14:textId="77777777" w:rsidR="00132A7A" w:rsidRDefault="00132A7A" w:rsidP="00242C0F">
      <w:pPr>
        <w:rPr>
          <w:lang w:val="fr-FR"/>
        </w:rPr>
      </w:pPr>
    </w:p>
    <w:p w14:paraId="0A9B0D36" w14:textId="758581AB" w:rsidR="00EF7D5A" w:rsidRDefault="00132A7A" w:rsidP="00242C0F">
      <w:pPr>
        <w:rPr>
          <w:lang w:val="fr-FR"/>
        </w:rPr>
      </w:pPr>
      <w:r>
        <w:rPr>
          <w:lang w:val="fr-FR"/>
        </w:rPr>
        <w:t xml:space="preserve">2 </w:t>
      </w:r>
      <w:r w:rsidRPr="00132A7A">
        <w:rPr>
          <w:lang w:val="fr-FR"/>
        </w:rPr>
        <w:t>Fragments de parois décorées d'impressions au peigne. Les</w:t>
      </w:r>
      <w:r>
        <w:rPr>
          <w:lang w:val="fr-FR"/>
        </w:rPr>
        <w:t xml:space="preserve"> </w:t>
      </w:r>
      <w:r w:rsidRPr="00132A7A">
        <w:rPr>
          <w:lang w:val="fr-FR"/>
        </w:rPr>
        <w:t>impressions sont incrustés d'ocre. Les personnages ont une</w:t>
      </w:r>
      <w:r>
        <w:rPr>
          <w:lang w:val="fr-FR"/>
        </w:rPr>
        <w:t xml:space="preserve"> </w:t>
      </w:r>
      <w:r w:rsidRPr="00132A7A">
        <w:rPr>
          <w:lang w:val="fr-FR"/>
        </w:rPr>
        <w:t>silhouette aux contours arrondis. Le tronc est large, les bras sont</w:t>
      </w:r>
      <w:r>
        <w:rPr>
          <w:lang w:val="fr-FR"/>
        </w:rPr>
        <w:t xml:space="preserve"> </w:t>
      </w:r>
      <w:r w:rsidRPr="00132A7A">
        <w:rPr>
          <w:lang w:val="fr-FR"/>
        </w:rPr>
        <w:t>tendus vers le ciel.</w:t>
      </w:r>
      <w:r w:rsidRPr="00132A7A">
        <w:rPr>
          <w:lang w:val="fr-FR" w:eastAsia="en-GB"/>
        </w:rPr>
        <w:t xml:space="preserve"> </w:t>
      </w:r>
      <w:r>
        <w:rPr>
          <w:lang w:val="fr-FR" w:eastAsia="en-GB"/>
        </w:rPr>
        <w:t xml:space="preserve">[type </w:t>
      </w:r>
      <w:hyperlink r:id="rId2920" w:anchor="Cul_Art_TAC_T_a_personnage_orant_t_sch1a" w:history="1">
        <w:r w:rsidRPr="00132A7A">
          <w:rPr>
            <w:rStyle w:val="Hyperlink"/>
            <w:lang w:val="fr-FR" w:eastAsia="en-GB"/>
          </w:rPr>
          <w:t>sch_1a</w:t>
        </w:r>
      </w:hyperlink>
      <w:r>
        <w:rPr>
          <w:lang w:val="fr-FR" w:eastAsia="en-GB"/>
        </w:rPr>
        <w:t>]</w:t>
      </w:r>
      <w:r>
        <w:rPr>
          <w:lang w:val="fr-FR"/>
        </w:rPr>
        <w:t xml:space="preserve"> (BIB 2793) </w:t>
      </w:r>
    </w:p>
    <w:p w14:paraId="79567A0D" w14:textId="77777777" w:rsidR="007B4960" w:rsidRDefault="007B4960" w:rsidP="00242C0F">
      <w:pPr>
        <w:rPr>
          <w:lang w:val="fr-FR"/>
        </w:rPr>
      </w:pPr>
    </w:p>
    <w:p w14:paraId="05952FB9" w14:textId="77777777" w:rsidR="007B4960" w:rsidRDefault="007B4960" w:rsidP="007B4960">
      <w:pPr>
        <w:pStyle w:val="Heading3"/>
      </w:pPr>
      <w:bookmarkStart w:id="1290" w:name="Sit_Oro_cer_Utrilla11_v6"/>
      <w:r>
        <w:lastRenderedPageBreak/>
        <w:t>Utrilla 2011, vase 6</w:t>
      </w:r>
    </w:p>
    <w:bookmarkEnd w:id="1290"/>
    <w:p w14:paraId="47548E5E" w14:textId="77777777" w:rsidR="007B4960" w:rsidRDefault="007B4960" w:rsidP="00242C0F">
      <w:pPr>
        <w:rPr>
          <w:lang w:val="fr-FR"/>
        </w:rPr>
      </w:pPr>
    </w:p>
    <w:p w14:paraId="11E694E7" w14:textId="2AE9AF58" w:rsidR="007B4960" w:rsidRDefault="007B4960" w:rsidP="00242C0F">
      <w:pPr>
        <w:rPr>
          <w:lang w:val="fr-FR"/>
        </w:rPr>
      </w:pPr>
      <w:r>
        <w:rPr>
          <w:lang w:val="fr-FR"/>
        </w:rPr>
        <w:t xml:space="preserve">représentation de </w:t>
      </w:r>
      <w:hyperlink r:id="rId2921" w:anchor="Cul_Macro_Schematique_ico_piernabiertos" w:history="1">
        <w:r w:rsidRPr="00934C7E">
          <w:rPr>
            <w:rStyle w:val="Hyperlink"/>
            <w:i/>
            <w:lang w:val="fr-FR"/>
          </w:rPr>
          <w:t>piernabiertos</w:t>
        </w:r>
      </w:hyperlink>
      <w:r>
        <w:rPr>
          <w:lang w:val="fr-FR"/>
        </w:rPr>
        <w:t xml:space="preserve"> (BIB 2781)</w:t>
      </w:r>
    </w:p>
    <w:p w14:paraId="55EB12D8" w14:textId="77777777" w:rsidR="007B4960" w:rsidRDefault="007B4960" w:rsidP="00242C0F">
      <w:pPr>
        <w:rPr>
          <w:lang w:val="fr-FR"/>
        </w:rPr>
      </w:pPr>
    </w:p>
    <w:p w14:paraId="363ED9C3" w14:textId="77777777" w:rsidR="007B4960" w:rsidRDefault="007B4960" w:rsidP="007B4960">
      <w:pPr>
        <w:pStyle w:val="Heading3"/>
      </w:pPr>
      <w:bookmarkStart w:id="1291" w:name="Sit_Oro_cer_Utrilla11_v7"/>
      <w:r>
        <w:t>Utrilla 2011, vase 7</w:t>
      </w:r>
    </w:p>
    <w:bookmarkEnd w:id="1291"/>
    <w:p w14:paraId="2434D9E5" w14:textId="77777777" w:rsidR="00EF7D5A" w:rsidRDefault="00EF7D5A" w:rsidP="00EF7D5A">
      <w:pPr>
        <w:rPr>
          <w:szCs w:val="22"/>
          <w:lang w:val="fr-FR" w:eastAsia="en-GB"/>
        </w:rPr>
      </w:pPr>
    </w:p>
    <w:p w14:paraId="1A97E7AE" w14:textId="7A27C1CD" w:rsidR="007B4960" w:rsidRDefault="007B4960" w:rsidP="00EF7D5A">
      <w:pPr>
        <w:rPr>
          <w:lang w:val="fr-FR"/>
        </w:rPr>
      </w:pPr>
      <w:r>
        <w:rPr>
          <w:lang w:val="fr-FR"/>
        </w:rPr>
        <w:t xml:space="preserve">représentation de </w:t>
      </w:r>
      <w:hyperlink r:id="rId2922" w:anchor="Cul_Macro_Schematique_ico_piernabiertos" w:history="1">
        <w:r w:rsidRPr="00934C7E">
          <w:rPr>
            <w:rStyle w:val="Hyperlink"/>
            <w:i/>
            <w:lang w:val="fr-FR"/>
          </w:rPr>
          <w:t>piernabiertos</w:t>
        </w:r>
      </w:hyperlink>
      <w:r>
        <w:rPr>
          <w:lang w:val="fr-FR"/>
        </w:rPr>
        <w:t xml:space="preserve"> (BIB 2781)</w:t>
      </w:r>
    </w:p>
    <w:p w14:paraId="509FCE9C" w14:textId="77777777" w:rsidR="007B4960" w:rsidRDefault="007B4960" w:rsidP="00EF7D5A">
      <w:pPr>
        <w:rPr>
          <w:szCs w:val="22"/>
          <w:lang w:val="fr-FR" w:eastAsia="en-GB"/>
        </w:rPr>
      </w:pPr>
    </w:p>
    <w:p w14:paraId="1DC60CB1" w14:textId="77777777" w:rsidR="007B4960" w:rsidRDefault="007B4960" w:rsidP="00EF7D5A">
      <w:pPr>
        <w:rPr>
          <w:szCs w:val="22"/>
          <w:lang w:val="fr-FR" w:eastAsia="en-GB"/>
        </w:rPr>
      </w:pPr>
    </w:p>
    <w:p w14:paraId="51E1A9DB" w14:textId="77777777" w:rsidR="00EF7D5A" w:rsidRDefault="00EF7D5A" w:rsidP="00EF7D5A">
      <w:pPr>
        <w:pStyle w:val="Heading2"/>
        <w:rPr>
          <w:lang w:eastAsia="en-GB"/>
        </w:rPr>
      </w:pPr>
      <w:bookmarkStart w:id="1292" w:name="Sit_Oro_gen"/>
      <w:r>
        <w:rPr>
          <w:lang w:eastAsia="en-GB"/>
        </w:rPr>
        <w:t>génétique</w:t>
      </w:r>
    </w:p>
    <w:bookmarkEnd w:id="1292"/>
    <w:p w14:paraId="593E224E" w14:textId="729C2711" w:rsidR="00EF7D5A" w:rsidRPr="00A0014D" w:rsidRDefault="00911743" w:rsidP="00EF7D5A">
      <w:pPr>
        <w:jc w:val="both"/>
        <w:rPr>
          <w:lang w:val="fr-FR"/>
        </w:rPr>
      </w:pPr>
      <w:r>
        <w:fldChar w:fldCharType="begin"/>
      </w:r>
      <w:r w:rsidR="00E30F13" w:rsidRPr="00E050A2">
        <w:rPr>
          <w:lang w:val="fr-FR"/>
        </w:rPr>
        <w:instrText>HYPERLINK "C:\\Users\\Thomas Huet\\Desktop\\Documentation archéologique liée à la thèse\\Cultures.docx" \l "Cul_Transition_Meso_Neo_gen"</w:instrText>
      </w:r>
      <w:r>
        <w:fldChar w:fldCharType="separate"/>
      </w:r>
      <w:r w:rsidR="00EF7D5A" w:rsidRPr="00A0014D">
        <w:rPr>
          <w:rStyle w:val="Hyperlink"/>
          <w:lang w:val="fr-FR"/>
        </w:rPr>
        <w:t>aDNA</w:t>
      </w:r>
      <w:r>
        <w:fldChar w:fldCharType="end"/>
      </w:r>
      <w:r w:rsidR="00EF7D5A" w:rsidRPr="00A0014D">
        <w:rPr>
          <w:lang w:val="fr-FR"/>
        </w:rPr>
        <w:t xml:space="preserve"> (BIB 2829)</w:t>
      </w:r>
    </w:p>
    <w:p w14:paraId="3FB6EBD1" w14:textId="77777777" w:rsidR="00EF7D5A" w:rsidRPr="00A0014D" w:rsidRDefault="00EF7D5A" w:rsidP="00EF7D5A">
      <w:pPr>
        <w:rPr>
          <w:szCs w:val="22"/>
          <w:lang w:val="fr-FR" w:eastAsia="en-GB"/>
        </w:rPr>
      </w:pPr>
    </w:p>
    <w:p w14:paraId="678196D3" w14:textId="77777777" w:rsidR="00162A96" w:rsidRPr="00A0014D" w:rsidRDefault="00162A96" w:rsidP="00162A96">
      <w:pPr>
        <w:pStyle w:val="Heading3"/>
        <w:rPr>
          <w:lang w:eastAsia="en-GB"/>
        </w:rPr>
      </w:pPr>
      <w:bookmarkStart w:id="1293" w:name="Sit_Oro_gen_H3C6"/>
      <w:r w:rsidRPr="00A0014D">
        <w:rPr>
          <w:lang w:eastAsia="en-GB"/>
        </w:rPr>
        <w:t>H3C6</w:t>
      </w:r>
      <w:bookmarkEnd w:id="1293"/>
    </w:p>
    <w:p w14:paraId="71841E0D" w14:textId="3B9E77EA" w:rsidR="00162A96" w:rsidRPr="00A0014D" w:rsidRDefault="00162A96" w:rsidP="00EF7D5A">
      <w:pPr>
        <w:rPr>
          <w:lang w:val="fr-FR"/>
        </w:rPr>
      </w:pPr>
      <w:r w:rsidRPr="00A0014D">
        <w:rPr>
          <w:szCs w:val="22"/>
          <w:lang w:val="fr-FR" w:eastAsia="en-GB"/>
        </w:rPr>
        <w:t xml:space="preserve">hg: </w:t>
      </w:r>
      <w:hyperlink r:id="rId2923" w:anchor="IND_Gen_haplogr_H4a1a" w:history="1">
        <w:r w:rsidRPr="00A0014D">
          <w:rPr>
            <w:rStyle w:val="Hyperlink"/>
            <w:lang w:val="fr-FR"/>
          </w:rPr>
          <w:t>H4a1a</w:t>
        </w:r>
      </w:hyperlink>
      <w:r w:rsidRPr="00A0014D">
        <w:rPr>
          <w:lang w:val="fr-FR"/>
        </w:rPr>
        <w:t xml:space="preserve"> (BIB 2830)</w:t>
      </w:r>
    </w:p>
    <w:p w14:paraId="7481CD29" w14:textId="77777777" w:rsidR="00162A96" w:rsidRPr="00A0014D" w:rsidRDefault="00162A96" w:rsidP="00EF7D5A">
      <w:pPr>
        <w:rPr>
          <w:szCs w:val="22"/>
          <w:lang w:val="fr-FR" w:eastAsia="en-GB"/>
        </w:rPr>
      </w:pPr>
    </w:p>
    <w:p w14:paraId="32A8823A" w14:textId="77777777" w:rsidR="00EF7D5A" w:rsidRDefault="00EF7D5A" w:rsidP="00EF7D5A">
      <w:pPr>
        <w:rPr>
          <w:szCs w:val="22"/>
          <w:lang w:val="fr-FR" w:eastAsia="en-GB"/>
        </w:rPr>
      </w:pPr>
      <w:r>
        <w:rPr>
          <w:szCs w:val="22"/>
          <w:lang w:val="fr-FR" w:eastAsia="en-GB"/>
        </w:rPr>
        <w:t>L'échantillon H3C6 de la Cova de l'Or a livré une des premières dates 14C pour la néolithisation de la Péninsule (BIB 2787)</w:t>
      </w:r>
    </w:p>
    <w:p w14:paraId="0598A6F1" w14:textId="77777777" w:rsidR="00EF7D5A" w:rsidRDefault="00EF7D5A" w:rsidP="00242C0F">
      <w:pPr>
        <w:rPr>
          <w:lang w:val="fr-FR"/>
        </w:rPr>
      </w:pPr>
    </w:p>
    <w:p w14:paraId="4C49240C" w14:textId="77777777" w:rsidR="00132A7A" w:rsidRPr="0032190F" w:rsidRDefault="00132A7A" w:rsidP="00242C0F">
      <w:pPr>
        <w:rPr>
          <w:lang w:val="fr-FR"/>
        </w:rPr>
      </w:pPr>
    </w:p>
    <w:p w14:paraId="2CF8B88D" w14:textId="77777777" w:rsidR="003F5065" w:rsidRPr="0032190F" w:rsidRDefault="003F5065" w:rsidP="00426FF9">
      <w:pPr>
        <w:pStyle w:val="Heading1"/>
      </w:pPr>
      <w:bookmarkStart w:id="1294" w:name="Sit_Cendres"/>
      <w:r w:rsidRPr="0032190F">
        <w:t>CENDRES</w:t>
      </w:r>
    </w:p>
    <w:bookmarkEnd w:id="1294"/>
    <w:p w14:paraId="5CCCCB0B" w14:textId="77777777" w:rsidR="003F5065" w:rsidRPr="0032190F" w:rsidRDefault="003F5065" w:rsidP="00242C0F">
      <w:pPr>
        <w:rPr>
          <w:lang w:val="fr-FR"/>
        </w:rPr>
      </w:pPr>
    </w:p>
    <w:p w14:paraId="37964C53" w14:textId="20BD6299" w:rsidR="003F5065" w:rsidRDefault="00AD78B9" w:rsidP="00242C0F">
      <w:pPr>
        <w:rPr>
          <w:lang w:val="fr-FR"/>
        </w:rPr>
      </w:pPr>
      <w:r>
        <w:rPr>
          <w:lang w:val="fr-FR"/>
        </w:rPr>
        <w:t xml:space="preserve">La Cova des Cendres </w:t>
      </w:r>
      <w:r w:rsidR="00286716">
        <w:rPr>
          <w:lang w:val="fr-FR"/>
        </w:rPr>
        <w:t xml:space="preserve"> </w:t>
      </w:r>
      <w:r w:rsidR="00286716" w:rsidRPr="00286716">
        <w:rPr>
          <w:lang w:val="fr-FR"/>
        </w:rPr>
        <w:t>(Teulada, Alicante)</w:t>
      </w:r>
      <w:r w:rsidR="003F5065" w:rsidRPr="0032190F">
        <w:rPr>
          <w:lang w:val="fr-FR"/>
        </w:rPr>
        <w:t>, dans le pays valencien, ce site d’habitat en grotte a livré est daté du 6</w:t>
      </w:r>
      <w:r w:rsidR="003F5065" w:rsidRPr="0032190F">
        <w:rPr>
          <w:vertAlign w:val="superscript"/>
          <w:lang w:val="fr-FR"/>
        </w:rPr>
        <w:t>e</w:t>
      </w:r>
      <w:r w:rsidR="003F5065" w:rsidRPr="0032190F">
        <w:rPr>
          <w:lang w:val="fr-FR"/>
        </w:rPr>
        <w:t xml:space="preserve"> millénaire</w:t>
      </w:r>
      <w:r w:rsidR="00934F2C" w:rsidRPr="0032190F">
        <w:rPr>
          <w:lang w:val="fr-FR"/>
        </w:rPr>
        <w:t xml:space="preserve"> soit durant le </w:t>
      </w:r>
      <w:hyperlink r:id="rId2924" w:anchor="Cul_Cardial_Valence" w:history="1">
        <w:r w:rsidR="00934F2C" w:rsidRPr="0032190F">
          <w:rPr>
            <w:rStyle w:val="Hyperlink"/>
            <w:lang w:val="fr-FR"/>
          </w:rPr>
          <w:t>Cardial du Pays valencien</w:t>
        </w:r>
      </w:hyperlink>
      <w:r w:rsidR="003F5065" w:rsidRPr="0032190F">
        <w:rPr>
          <w:lang w:val="fr-FR"/>
        </w:rPr>
        <w:t xml:space="preserve"> (</w:t>
      </w:r>
      <w:r w:rsidR="0070027E" w:rsidRPr="0032190F">
        <w:rPr>
          <w:lang w:val="fr-FR"/>
        </w:rPr>
        <w:t>BIB</w:t>
      </w:r>
      <w:r w:rsidR="003F5065" w:rsidRPr="0032190F">
        <w:rPr>
          <w:lang w:val="fr-FR"/>
        </w:rPr>
        <w:t xml:space="preserve"> 125 p. 307)</w:t>
      </w:r>
    </w:p>
    <w:p w14:paraId="1BFAD223" w14:textId="77777777" w:rsidR="00B87622" w:rsidRDefault="00692F6E" w:rsidP="00242C0F">
      <w:pPr>
        <w:rPr>
          <w:lang w:val="fr-FR"/>
        </w:rPr>
      </w:pPr>
      <w:r>
        <w:rPr>
          <w:lang w:val="fr-FR"/>
        </w:rPr>
        <w:t xml:space="preserve">Niveaux VI-V/X-XI : Cardial (BIB 2649) </w:t>
      </w:r>
      <w:r w:rsidR="00663B0C">
        <w:rPr>
          <w:lang w:val="fr-FR"/>
        </w:rPr>
        <w:t>Niveau H18 datation entre 5900-5100 BC (BIB L. Molino Balaguer et al., Seminario (...) Impressa, Barcelona 2019)</w:t>
      </w:r>
    </w:p>
    <w:p w14:paraId="005C5539" w14:textId="77777777" w:rsidR="00B86FBB" w:rsidRDefault="00B86FBB" w:rsidP="00B86FBB">
      <w:pPr>
        <w:rPr>
          <w:szCs w:val="22"/>
          <w:lang w:val="fr-FR" w:eastAsia="en-GB"/>
        </w:rPr>
      </w:pPr>
      <w:r w:rsidRPr="00FA49D9">
        <w:rPr>
          <w:szCs w:val="22"/>
          <w:lang w:val="fr-FR" w:eastAsia="en-GB"/>
        </w:rPr>
        <w:t xml:space="preserve">Datation du Néolithique </w:t>
      </w:r>
      <w:r>
        <w:rPr>
          <w:szCs w:val="22"/>
          <w:lang w:val="fr-FR" w:eastAsia="en-GB"/>
        </w:rPr>
        <w:t xml:space="preserve">ancien </w:t>
      </w:r>
      <w:r w:rsidRPr="00FA49D9">
        <w:rPr>
          <w:szCs w:val="22"/>
          <w:lang w:val="fr-FR" w:eastAsia="en-GB"/>
        </w:rPr>
        <w:t xml:space="preserve">sur taxon à vie courte : </w:t>
      </w:r>
      <w:r>
        <w:rPr>
          <w:szCs w:val="22"/>
          <w:lang w:val="fr-FR" w:eastAsia="en-GB"/>
        </w:rPr>
        <w:t>6490</w:t>
      </w:r>
      <w:r w:rsidRPr="00FA49D9">
        <w:rPr>
          <w:szCs w:val="22"/>
          <w:lang w:val="fr-FR" w:eastAsia="en-GB"/>
        </w:rPr>
        <w:t>±</w:t>
      </w:r>
      <w:r>
        <w:rPr>
          <w:szCs w:val="22"/>
          <w:lang w:val="fr-FR" w:eastAsia="en-GB"/>
        </w:rPr>
        <w:t>9</w:t>
      </w:r>
      <w:r w:rsidRPr="00FA49D9">
        <w:rPr>
          <w:szCs w:val="22"/>
          <w:lang w:val="fr-FR" w:eastAsia="en-GB"/>
        </w:rPr>
        <w:t>0 BP (BIB 2781)</w:t>
      </w:r>
    </w:p>
    <w:p w14:paraId="713E0A46" w14:textId="3B33DF88" w:rsidR="00D95D3A" w:rsidRDefault="00000000" w:rsidP="00B86FBB">
      <w:pPr>
        <w:rPr>
          <w:szCs w:val="22"/>
          <w:lang w:val="fr-FR" w:eastAsia="en-GB"/>
        </w:rPr>
      </w:pPr>
      <w:hyperlink r:id="rId2925" w:anchor="Cul_Epicardial" w:history="1">
        <w:r w:rsidR="00D95D3A" w:rsidRPr="00D95D3A">
          <w:rPr>
            <w:rStyle w:val="Hyperlink"/>
            <w:szCs w:val="22"/>
            <w:lang w:val="fr-FR" w:eastAsia="en-GB"/>
          </w:rPr>
          <w:t>Epicardial</w:t>
        </w:r>
      </w:hyperlink>
      <w:r w:rsidR="00D95D3A">
        <w:rPr>
          <w:szCs w:val="22"/>
          <w:lang w:val="fr-FR" w:eastAsia="en-GB"/>
        </w:rPr>
        <w:t xml:space="preserve"> (BIB 2926)</w:t>
      </w:r>
    </w:p>
    <w:p w14:paraId="741D23D4" w14:textId="77777777" w:rsidR="0077212E" w:rsidRDefault="0077212E" w:rsidP="00B86FBB">
      <w:pPr>
        <w:rPr>
          <w:szCs w:val="22"/>
          <w:lang w:val="fr-FR" w:eastAsia="en-GB"/>
        </w:rPr>
      </w:pPr>
    </w:p>
    <w:p w14:paraId="1CF462BF" w14:textId="77777777" w:rsidR="0077212E" w:rsidRDefault="0077212E" w:rsidP="0077212E">
      <w:pPr>
        <w:pStyle w:val="Heading2"/>
        <w:rPr>
          <w:lang w:eastAsia="en-GB"/>
        </w:rPr>
      </w:pPr>
      <w:r>
        <w:rPr>
          <w:lang w:eastAsia="en-GB"/>
        </w:rPr>
        <w:t>Lithique</w:t>
      </w:r>
    </w:p>
    <w:p w14:paraId="667CEE0F" w14:textId="77777777" w:rsidR="0077212E" w:rsidRDefault="0077212E" w:rsidP="00B86FBB">
      <w:pPr>
        <w:rPr>
          <w:szCs w:val="22"/>
          <w:lang w:val="fr-FR" w:eastAsia="en-GB"/>
        </w:rPr>
      </w:pPr>
    </w:p>
    <w:p w14:paraId="61C5A9E3" w14:textId="78FF89E9" w:rsidR="0077212E" w:rsidRPr="0077212E" w:rsidRDefault="0077212E" w:rsidP="0077212E">
      <w:pPr>
        <w:jc w:val="both"/>
        <w:rPr>
          <w:lang w:val="fr-FR"/>
        </w:rPr>
      </w:pPr>
      <w:r>
        <w:rPr>
          <w:lang w:val="fr-FR"/>
        </w:rPr>
        <w:t>A</w:t>
      </w:r>
      <w:r w:rsidRPr="0077212E">
        <w:rPr>
          <w:lang w:val="fr-FR"/>
        </w:rPr>
        <w:t xml:space="preserve"> livré dans ses niveaux du Néolithique ancien des silex « blonds ». Le microfaciès de 6 pièces analysées montre quelques similitudes avec celui du Bédoulien de Provence</w:t>
      </w:r>
      <w:r>
        <w:rPr>
          <w:lang w:val="fr-FR"/>
        </w:rPr>
        <w:t xml:space="preserve"> </w:t>
      </w:r>
      <w:r w:rsidRPr="0077212E">
        <w:rPr>
          <w:lang w:val="fr-FR"/>
        </w:rPr>
        <w:t>en effet le silex apparaît comme étant plutôt pur, bien cristallisé et homogène. Cependant, il comprend de nombreux tests de foraminifères et se distingue en cela sans ambiguïté du silex bédoulien provençal</w:t>
      </w:r>
      <w:r>
        <w:rPr>
          <w:lang w:val="fr-FR"/>
        </w:rPr>
        <w:t xml:space="preserve"> (BIB 2931) Silex </w:t>
      </w:r>
      <w:hyperlink r:id="rId2926" w:anchor="Sit_Mont_Ventoux" w:history="1">
        <w:r w:rsidRPr="0077212E">
          <w:rPr>
            <w:rStyle w:val="Hyperlink"/>
            <w:lang w:val="fr-FR"/>
          </w:rPr>
          <w:t>blond bédoulien</w:t>
        </w:r>
      </w:hyperlink>
      <w:r>
        <w:rPr>
          <w:lang w:val="fr-FR"/>
        </w:rPr>
        <w:t xml:space="preserve"> ? du NA (BIB </w:t>
      </w:r>
      <w:r w:rsidRPr="0077212E">
        <w:rPr>
          <w:lang w:val="fr-FR"/>
        </w:rPr>
        <w:t>2931</w:t>
      </w:r>
      <w:r>
        <w:rPr>
          <w:lang w:val="fr-FR"/>
        </w:rPr>
        <w:t>)</w:t>
      </w:r>
    </w:p>
    <w:p w14:paraId="77134DA4" w14:textId="77777777" w:rsidR="0077212E" w:rsidRDefault="0077212E" w:rsidP="00B86FBB">
      <w:pPr>
        <w:rPr>
          <w:szCs w:val="22"/>
          <w:lang w:val="fr-FR" w:eastAsia="en-GB"/>
        </w:rPr>
      </w:pPr>
    </w:p>
    <w:p w14:paraId="3A968729" w14:textId="77777777" w:rsidR="00AD78B9" w:rsidRDefault="00AD78B9" w:rsidP="00B86FBB">
      <w:pPr>
        <w:rPr>
          <w:szCs w:val="22"/>
          <w:lang w:val="fr-FR" w:eastAsia="en-GB"/>
        </w:rPr>
      </w:pPr>
    </w:p>
    <w:p w14:paraId="3BCC1007" w14:textId="77777777" w:rsidR="00AD78B9" w:rsidRDefault="00AD78B9" w:rsidP="00AD78B9">
      <w:pPr>
        <w:pStyle w:val="Heading2"/>
        <w:rPr>
          <w:lang w:eastAsia="en-GB"/>
        </w:rPr>
      </w:pPr>
      <w:bookmarkStart w:id="1295" w:name="Sit_Cendres_ceram"/>
      <w:r>
        <w:rPr>
          <w:lang w:eastAsia="en-GB"/>
        </w:rPr>
        <w:t>Céramique</w:t>
      </w:r>
    </w:p>
    <w:bookmarkEnd w:id="1295"/>
    <w:p w14:paraId="1E8FB81C" w14:textId="7F1F64EB" w:rsidR="00692F6E" w:rsidRDefault="00AD78B9" w:rsidP="00242C0F">
      <w:pPr>
        <w:rPr>
          <w:lang w:val="fr-FR"/>
        </w:rPr>
      </w:pPr>
      <w:r w:rsidRPr="0032190F">
        <w:rPr>
          <w:lang w:val="fr-FR"/>
        </w:rPr>
        <w:t>céramique cardiale (BIB 125 p. 307)</w:t>
      </w:r>
      <w:r>
        <w:rPr>
          <w:lang w:val="fr-FR"/>
        </w:rPr>
        <w:t xml:space="preserve"> avec </w:t>
      </w:r>
      <w:r w:rsidR="00934C7E">
        <w:rPr>
          <w:lang w:val="fr-FR"/>
        </w:rPr>
        <w:t xml:space="preserve">représentation de </w:t>
      </w:r>
      <w:hyperlink r:id="rId2927" w:anchor="Cul_Macro_Schematique_ico_piernabiertos" w:history="1">
        <w:r w:rsidR="00934C7E" w:rsidRPr="00934C7E">
          <w:rPr>
            <w:rStyle w:val="Hyperlink"/>
            <w:i/>
            <w:lang w:val="fr-FR"/>
          </w:rPr>
          <w:t>piernabiertos</w:t>
        </w:r>
      </w:hyperlink>
      <w:r w:rsidR="00934C7E">
        <w:rPr>
          <w:lang w:val="fr-FR"/>
        </w:rPr>
        <w:t xml:space="preserve"> (BIB 2781)</w:t>
      </w:r>
      <w:r w:rsidR="0024087C">
        <w:rPr>
          <w:lang w:val="fr-FR"/>
        </w:rPr>
        <w:t xml:space="preserve"> représentation végétale pour J. Recchia (vase n° 3) (BIB 2794) </w:t>
      </w:r>
    </w:p>
    <w:p w14:paraId="0A96BC4D" w14:textId="77777777" w:rsidR="00D95D3A" w:rsidRDefault="00D95D3A" w:rsidP="00242C0F">
      <w:pPr>
        <w:rPr>
          <w:lang w:val="fr-FR"/>
        </w:rPr>
      </w:pPr>
    </w:p>
    <w:p w14:paraId="53C29D4E" w14:textId="77777777" w:rsidR="00D95D3A" w:rsidRPr="00D52855" w:rsidRDefault="00D95D3A" w:rsidP="00426FF9">
      <w:pPr>
        <w:pStyle w:val="Heading1"/>
        <w:rPr>
          <w:lang w:val="es-ES"/>
        </w:rPr>
      </w:pPr>
      <w:bookmarkStart w:id="1296" w:name="Sit_Cariguela_Pinar"/>
      <w:r w:rsidRPr="00D52855">
        <w:rPr>
          <w:lang w:val="es-ES"/>
        </w:rPr>
        <w:t>CARIGUELA DE PINAR</w:t>
      </w:r>
    </w:p>
    <w:bookmarkEnd w:id="1296"/>
    <w:p w14:paraId="6C19902D" w14:textId="77777777" w:rsidR="00D95D3A" w:rsidRPr="00D95D3A" w:rsidRDefault="00D95D3A" w:rsidP="00242C0F">
      <w:pPr>
        <w:rPr>
          <w:lang w:val="es-ES"/>
        </w:rPr>
      </w:pPr>
    </w:p>
    <w:p w14:paraId="2BBCFC32" w14:textId="1778205C" w:rsidR="00D95D3A" w:rsidRPr="00D95D3A" w:rsidRDefault="00D95D3A" w:rsidP="00242C0F">
      <w:pPr>
        <w:rPr>
          <w:lang w:val="es-ES"/>
        </w:rPr>
      </w:pPr>
      <w:r w:rsidRPr="00D95D3A">
        <w:rPr>
          <w:lang w:val="es-ES"/>
        </w:rPr>
        <w:t>Carigüela de Piñar</w:t>
      </w:r>
      <w:r>
        <w:rPr>
          <w:lang w:val="es-ES"/>
        </w:rPr>
        <w:t xml:space="preserve">, </w:t>
      </w:r>
      <w:hyperlink r:id="rId2928" w:anchor="Cul_Epicardial" w:history="1">
        <w:r w:rsidRPr="00D95D3A">
          <w:rPr>
            <w:rStyle w:val="Hyperlink"/>
            <w:szCs w:val="22"/>
            <w:lang w:val="es-ES" w:eastAsia="en-GB"/>
          </w:rPr>
          <w:t>Epicardial</w:t>
        </w:r>
      </w:hyperlink>
      <w:r w:rsidRPr="00D95D3A">
        <w:rPr>
          <w:szCs w:val="22"/>
          <w:lang w:val="es-ES" w:eastAsia="en-GB"/>
        </w:rPr>
        <w:t xml:space="preserve"> </w:t>
      </w:r>
      <w:r>
        <w:rPr>
          <w:lang w:val="es-ES"/>
        </w:rPr>
        <w:t>(BIB 2926)</w:t>
      </w:r>
    </w:p>
    <w:p w14:paraId="0C23C8BC" w14:textId="77777777" w:rsidR="00934C7E" w:rsidRPr="00D95D3A" w:rsidRDefault="00934C7E" w:rsidP="00242C0F">
      <w:pPr>
        <w:rPr>
          <w:lang w:val="es-ES"/>
        </w:rPr>
      </w:pPr>
    </w:p>
    <w:p w14:paraId="53D87B1C" w14:textId="77777777" w:rsidR="00B87622" w:rsidRDefault="00B87622" w:rsidP="00426FF9">
      <w:pPr>
        <w:pStyle w:val="Heading1"/>
      </w:pPr>
      <w:bookmarkStart w:id="1297" w:name="Sit_Guirexes_Vilobi"/>
      <w:r>
        <w:t>GUIREXES DE VILOBI</w:t>
      </w:r>
    </w:p>
    <w:bookmarkEnd w:id="1297"/>
    <w:p w14:paraId="32F7BE75" w14:textId="77777777" w:rsidR="00663B0C" w:rsidRDefault="00663B0C" w:rsidP="00663B0C">
      <w:pPr>
        <w:rPr>
          <w:szCs w:val="20"/>
          <w:lang w:val="fr-FR" w:eastAsia="en-GB"/>
        </w:rPr>
      </w:pPr>
      <w:r>
        <w:rPr>
          <w:szCs w:val="20"/>
          <w:lang w:val="fr-FR" w:eastAsia="en-GB"/>
        </w:rPr>
        <w:t>Les Guixeres</w:t>
      </w:r>
    </w:p>
    <w:p w14:paraId="65526DD0" w14:textId="77777777" w:rsidR="00663B0C" w:rsidRDefault="00B87622" w:rsidP="00663B0C">
      <w:pPr>
        <w:rPr>
          <w:szCs w:val="20"/>
          <w:lang w:val="fr-FR" w:eastAsia="en-GB"/>
        </w:rPr>
      </w:pPr>
      <w:r>
        <w:rPr>
          <w:lang w:val="fr-FR"/>
        </w:rPr>
        <w:lastRenderedPageBreak/>
        <w:br/>
        <w:t>Habitat néolithique en plein air du littoral ou prélittoral de Catalogne montrant des occupations cardiales et épicardiales (BIB Edo, Mestres, Molis in BIB 2613)</w:t>
      </w:r>
      <w:r w:rsidR="00663B0C">
        <w:rPr>
          <w:lang w:val="fr-FR"/>
        </w:rPr>
        <w:t xml:space="preserve"> </w:t>
      </w:r>
    </w:p>
    <w:p w14:paraId="264BA034" w14:textId="77777777" w:rsidR="00663B0C" w:rsidRPr="00663B0C" w:rsidRDefault="00663B0C" w:rsidP="00663B0C">
      <w:pPr>
        <w:rPr>
          <w:lang w:val="es-ES"/>
        </w:rPr>
      </w:pPr>
      <w:r>
        <w:rPr>
          <w:szCs w:val="20"/>
          <w:lang w:val="fr-FR" w:eastAsia="en-GB"/>
        </w:rPr>
        <w:t xml:space="preserve">3 aires qui sont peut-être des maisons: l'ambiantt 2 st daté de 6458 +/- 38 BP et associé au Cardial. </w:t>
      </w:r>
      <w:r w:rsidRPr="00663B0C">
        <w:rPr>
          <w:szCs w:val="20"/>
          <w:lang w:val="es-ES" w:eastAsia="en-GB"/>
        </w:rPr>
        <w:t xml:space="preserve">Phase 2 a </w:t>
      </w:r>
      <w:r w:rsidRPr="00663B0C">
        <w:rPr>
          <w:i/>
          <w:szCs w:val="20"/>
          <w:lang w:val="es-ES" w:eastAsia="en-GB"/>
        </w:rPr>
        <w:t>boquique</w:t>
      </w:r>
      <w:r w:rsidRPr="00663B0C">
        <w:rPr>
          <w:szCs w:val="20"/>
          <w:lang w:val="es-ES" w:eastAsia="en-GB"/>
        </w:rPr>
        <w:t xml:space="preserve"> épicardial (BIB Oms et al., Seminario (...) Impressa, Barcelona 2019)</w:t>
      </w:r>
    </w:p>
    <w:p w14:paraId="3E4DA3FD" w14:textId="77777777" w:rsidR="00B87622" w:rsidRPr="00663B0C" w:rsidRDefault="00B87622" w:rsidP="00242C0F">
      <w:pPr>
        <w:rPr>
          <w:lang w:val="es-ES"/>
        </w:rPr>
      </w:pPr>
    </w:p>
    <w:p w14:paraId="4398E41F" w14:textId="77777777" w:rsidR="00B87622" w:rsidRPr="00663B0C" w:rsidRDefault="00B87622" w:rsidP="00242C0F">
      <w:pPr>
        <w:rPr>
          <w:lang w:val="es-ES"/>
        </w:rPr>
      </w:pPr>
    </w:p>
    <w:p w14:paraId="5B74507A" w14:textId="77777777" w:rsidR="00B87622" w:rsidRDefault="00B87622" w:rsidP="00426FF9">
      <w:pPr>
        <w:pStyle w:val="Heading1"/>
      </w:pPr>
      <w:bookmarkStart w:id="1298" w:name="Sit_Gineu"/>
      <w:r>
        <w:t>GINEU</w:t>
      </w:r>
    </w:p>
    <w:bookmarkEnd w:id="1298"/>
    <w:p w14:paraId="184042A5" w14:textId="77777777" w:rsidR="00B87622" w:rsidRDefault="00B87622" w:rsidP="00242C0F">
      <w:pPr>
        <w:rPr>
          <w:lang w:val="fr-FR"/>
        </w:rPr>
      </w:pPr>
    </w:p>
    <w:p w14:paraId="7449841D" w14:textId="1F491E17" w:rsidR="00B87622" w:rsidRDefault="00B87622" w:rsidP="00B87622">
      <w:pPr>
        <w:rPr>
          <w:lang w:val="fr-FR"/>
        </w:rPr>
      </w:pPr>
      <w:r w:rsidRPr="00B87622">
        <w:rPr>
          <w:lang w:val="fr-FR"/>
        </w:rPr>
        <w:t xml:space="preserve">La Cova de la Gineu est un site néolithique </w:t>
      </w:r>
      <w:r>
        <w:rPr>
          <w:lang w:val="fr-FR"/>
        </w:rPr>
        <w:t xml:space="preserve">du littoral ou prélittoral de Catalogne montrant des occupations cardiales et épicardiales (dont </w:t>
      </w:r>
      <w:hyperlink r:id="rId2929" w:anchor="Cul_Molinot" w:history="1">
        <w:r w:rsidRPr="00B87622">
          <w:rPr>
            <w:rStyle w:val="Hyperlink"/>
            <w:lang w:val="fr-FR"/>
          </w:rPr>
          <w:t>Molinot</w:t>
        </w:r>
      </w:hyperlink>
      <w:r>
        <w:rPr>
          <w:lang w:val="fr-FR"/>
        </w:rPr>
        <w:t>) (BIB Edo, Mestres, Molis in BIB 2613)</w:t>
      </w:r>
    </w:p>
    <w:p w14:paraId="435E3403" w14:textId="77777777" w:rsidR="00B87622" w:rsidRDefault="00B87622" w:rsidP="00242C0F">
      <w:pPr>
        <w:rPr>
          <w:lang w:val="fr-FR"/>
        </w:rPr>
      </w:pPr>
    </w:p>
    <w:p w14:paraId="0FFE2B16" w14:textId="77777777" w:rsidR="00B87622" w:rsidRDefault="00B87622" w:rsidP="00426FF9">
      <w:pPr>
        <w:pStyle w:val="Heading1"/>
      </w:pPr>
      <w:bookmarkStart w:id="1299" w:name="Sit_Boixos"/>
      <w:r>
        <w:t>BOIXOS</w:t>
      </w:r>
    </w:p>
    <w:bookmarkEnd w:id="1299"/>
    <w:p w14:paraId="24C7B639" w14:textId="77777777" w:rsidR="00B87622" w:rsidRDefault="00B87622" w:rsidP="00242C0F">
      <w:pPr>
        <w:rPr>
          <w:lang w:val="fr-FR"/>
        </w:rPr>
      </w:pPr>
      <w:r>
        <w:rPr>
          <w:lang w:val="fr-FR"/>
        </w:rPr>
        <w:t xml:space="preserve">Le Mas d'En Boixos est un </w:t>
      </w:r>
      <w:r w:rsidRPr="00B87622">
        <w:rPr>
          <w:lang w:val="fr-FR"/>
        </w:rPr>
        <w:t xml:space="preserve">site néolithique </w:t>
      </w:r>
      <w:r>
        <w:rPr>
          <w:lang w:val="fr-FR"/>
        </w:rPr>
        <w:t>du littoral ou prélittoral de Catalogne du Néolithique ancien cardial (BIB Edo, Mestres, Molis in BIB 2613)</w:t>
      </w:r>
    </w:p>
    <w:p w14:paraId="1CA66A46" w14:textId="79A437E6" w:rsidR="005036AD" w:rsidRDefault="005036AD" w:rsidP="00242C0F">
      <w:pPr>
        <w:rPr>
          <w:lang w:val="fr-FR"/>
        </w:rPr>
      </w:pPr>
      <w:r>
        <w:rPr>
          <w:lang w:val="fr-FR"/>
        </w:rPr>
        <w:t xml:space="preserve">Site </w:t>
      </w:r>
      <w:hyperlink r:id="rId2930" w:anchor="Cul_Iberique_agr_sitges" w:history="1">
        <w:r w:rsidRPr="0007541A">
          <w:rPr>
            <w:rStyle w:val="Hyperlink"/>
            <w:i/>
            <w:lang w:val="fr-FR"/>
          </w:rPr>
          <w:t>camp de sitges</w:t>
        </w:r>
      </w:hyperlink>
      <w:r>
        <w:rPr>
          <w:lang w:val="fr-FR"/>
        </w:rPr>
        <w:t xml:space="preserve"> du </w:t>
      </w:r>
      <w:hyperlink r:id="rId2931" w:anchor="Cul_EIA" w:history="1">
        <w:r w:rsidRPr="005036AD">
          <w:rPr>
            <w:rStyle w:val="Hyperlink"/>
            <w:lang w:val="fr-FR"/>
          </w:rPr>
          <w:t>EIA</w:t>
        </w:r>
      </w:hyperlink>
      <w:r>
        <w:rPr>
          <w:lang w:val="fr-FR"/>
        </w:rPr>
        <w:t xml:space="preserve">, </w:t>
      </w:r>
      <w:hyperlink r:id="rId2932" w:anchor="Cul_MIA1" w:history="1">
        <w:r w:rsidRPr="005036AD">
          <w:rPr>
            <w:rStyle w:val="Hyperlink"/>
            <w:lang w:val="fr-FR"/>
          </w:rPr>
          <w:t>MIA1</w:t>
        </w:r>
      </w:hyperlink>
      <w:r>
        <w:rPr>
          <w:lang w:val="fr-FR"/>
        </w:rPr>
        <w:t xml:space="preserve"> (Ari com.pers)</w:t>
      </w:r>
    </w:p>
    <w:p w14:paraId="3747B06F" w14:textId="77777777" w:rsidR="00464922" w:rsidRDefault="00464922" w:rsidP="00242C0F">
      <w:pPr>
        <w:rPr>
          <w:lang w:val="fr-FR"/>
        </w:rPr>
      </w:pPr>
    </w:p>
    <w:p w14:paraId="54486438" w14:textId="77777777" w:rsidR="00464922" w:rsidRDefault="00464922" w:rsidP="00426FF9">
      <w:pPr>
        <w:pStyle w:val="Heading1"/>
      </w:pPr>
      <w:bookmarkStart w:id="1300" w:name="Sit_Vinya_Pau"/>
      <w:r>
        <w:t>VINYA D'EN PAU</w:t>
      </w:r>
    </w:p>
    <w:bookmarkEnd w:id="1300"/>
    <w:p w14:paraId="7839A6A3" w14:textId="77777777" w:rsidR="00464922" w:rsidRDefault="00464922" w:rsidP="00464922">
      <w:pPr>
        <w:rPr>
          <w:lang w:val="fr-FR"/>
        </w:rPr>
      </w:pPr>
      <w:r>
        <w:rPr>
          <w:lang w:val="fr-FR"/>
        </w:rPr>
        <w:t xml:space="preserve">Le Mas d'En Boixos est un </w:t>
      </w:r>
      <w:r w:rsidRPr="00B87622">
        <w:rPr>
          <w:lang w:val="fr-FR"/>
        </w:rPr>
        <w:t xml:space="preserve">site néolithique </w:t>
      </w:r>
      <w:r>
        <w:rPr>
          <w:lang w:val="fr-FR"/>
        </w:rPr>
        <w:t>du littoral ou prélittoral de Catalogne du Néolithique ancien cardial (BIB Edo, Mestres, Molis in BIB 2613)</w:t>
      </w:r>
    </w:p>
    <w:p w14:paraId="56BAA370" w14:textId="77777777" w:rsidR="00464922" w:rsidRDefault="00464922" w:rsidP="00242C0F">
      <w:pPr>
        <w:rPr>
          <w:lang w:val="fr-FR"/>
        </w:rPr>
      </w:pPr>
    </w:p>
    <w:p w14:paraId="511CF300" w14:textId="77777777" w:rsidR="00464922" w:rsidRPr="00B87622" w:rsidRDefault="00464922" w:rsidP="00426FF9">
      <w:pPr>
        <w:pStyle w:val="Heading1"/>
      </w:pPr>
      <w:bookmarkStart w:id="1301" w:name="Sit_Roques_Pany"/>
      <w:r>
        <w:t>ROQUES DEL PANY</w:t>
      </w:r>
    </w:p>
    <w:bookmarkEnd w:id="1301"/>
    <w:p w14:paraId="5EA335BE" w14:textId="77777777" w:rsidR="00464922" w:rsidRDefault="00464922" w:rsidP="00464922">
      <w:pPr>
        <w:rPr>
          <w:lang w:val="fr-FR"/>
        </w:rPr>
      </w:pPr>
      <w:r>
        <w:rPr>
          <w:lang w:val="fr-FR"/>
        </w:rPr>
        <w:t xml:space="preserve">Le site de </w:t>
      </w:r>
      <w:r w:rsidR="00C85FCC">
        <w:rPr>
          <w:lang w:val="fr-FR"/>
        </w:rPr>
        <w:t xml:space="preserve">Esquerdz de les </w:t>
      </w:r>
      <w:r>
        <w:rPr>
          <w:lang w:val="fr-FR"/>
        </w:rPr>
        <w:t xml:space="preserve">Roques del Pany est un </w:t>
      </w:r>
      <w:r w:rsidRPr="00B87622">
        <w:rPr>
          <w:lang w:val="fr-FR"/>
        </w:rPr>
        <w:t xml:space="preserve">site néolithique </w:t>
      </w:r>
      <w:r>
        <w:rPr>
          <w:lang w:val="fr-FR"/>
        </w:rPr>
        <w:t>du littoral ou prélittoral de Catalogne du Néolithique ancien cardial (BIB Edo, Mestres, Molis in BIB 2613)</w:t>
      </w:r>
    </w:p>
    <w:p w14:paraId="3651A5B2" w14:textId="77777777" w:rsidR="00C85FCC" w:rsidRDefault="00C85FCC" w:rsidP="00464922">
      <w:pPr>
        <w:rPr>
          <w:lang w:val="fr-FR"/>
        </w:rPr>
      </w:pPr>
      <w:r>
        <w:rPr>
          <w:lang w:val="fr-FR"/>
        </w:rPr>
        <w:t>ANthropologie: NMI=12 possible (BIB 2613)</w:t>
      </w:r>
    </w:p>
    <w:p w14:paraId="754E782D" w14:textId="77777777" w:rsidR="003F5065" w:rsidRDefault="003F5065" w:rsidP="00242C0F">
      <w:pPr>
        <w:rPr>
          <w:lang w:val="fr-FR"/>
        </w:rPr>
      </w:pPr>
    </w:p>
    <w:p w14:paraId="5E65405F" w14:textId="77777777" w:rsidR="00464922" w:rsidRDefault="00464922" w:rsidP="00426FF9">
      <w:pPr>
        <w:pStyle w:val="Heading1"/>
      </w:pPr>
      <w:bookmarkStart w:id="1302" w:name="Sit_Foradada"/>
      <w:r>
        <w:t>FORADADA</w:t>
      </w:r>
    </w:p>
    <w:bookmarkEnd w:id="1302"/>
    <w:p w14:paraId="6D63573F" w14:textId="77777777" w:rsidR="00464922" w:rsidRDefault="00464922" w:rsidP="00242C0F">
      <w:pPr>
        <w:rPr>
          <w:lang w:val="fr-FR"/>
        </w:rPr>
      </w:pPr>
      <w:r>
        <w:rPr>
          <w:lang w:val="fr-FR"/>
        </w:rPr>
        <w:t xml:space="preserve">La Cova Foradada est un </w:t>
      </w:r>
      <w:r w:rsidRPr="00B87622">
        <w:rPr>
          <w:lang w:val="fr-FR"/>
        </w:rPr>
        <w:t xml:space="preserve">site néolithique </w:t>
      </w:r>
      <w:r>
        <w:rPr>
          <w:lang w:val="fr-FR"/>
        </w:rPr>
        <w:t>du littoral ou prélittoral de Catalogne du Néolithique ancien cardial (BIB Edo, Mestres, Molis in BIB 2613)</w:t>
      </w:r>
    </w:p>
    <w:p w14:paraId="17170AD1" w14:textId="77777777" w:rsidR="00C85FCC" w:rsidRDefault="00C85FCC" w:rsidP="00242C0F">
      <w:pPr>
        <w:rPr>
          <w:lang w:val="fr-FR"/>
        </w:rPr>
      </w:pPr>
      <w:r>
        <w:rPr>
          <w:lang w:val="fr-FR"/>
        </w:rPr>
        <w:t>anthropologie: NMI=28 mais palimpseste sur la longue durée (BIB 2613)</w:t>
      </w:r>
    </w:p>
    <w:p w14:paraId="6A06C260" w14:textId="77777777" w:rsidR="00464922" w:rsidRDefault="00464922" w:rsidP="00242C0F">
      <w:pPr>
        <w:rPr>
          <w:lang w:val="fr-FR"/>
        </w:rPr>
      </w:pPr>
    </w:p>
    <w:p w14:paraId="205BBD89" w14:textId="77777777" w:rsidR="00C85FCC" w:rsidRDefault="00C85FCC" w:rsidP="00426FF9">
      <w:pPr>
        <w:pStyle w:val="Heading1"/>
      </w:pPr>
      <w:bookmarkStart w:id="1303" w:name="Sit_Avellaner"/>
      <w:r>
        <w:t>AVELLANER</w:t>
      </w:r>
    </w:p>
    <w:bookmarkEnd w:id="1303"/>
    <w:p w14:paraId="7A82F061" w14:textId="2BACEAB3" w:rsidR="0042218E" w:rsidRDefault="00911743" w:rsidP="00242C0F">
      <w:pPr>
        <w:rPr>
          <w:lang w:val="fr-FR"/>
        </w:rPr>
      </w:pPr>
      <w:r>
        <w:rPr>
          <w:lang w:val="fr-FR"/>
        </w:rPr>
        <w:fldChar w:fldCharType="begin"/>
      </w:r>
      <w:r w:rsidR="00E30F13">
        <w:rPr>
          <w:lang w:val="fr-FR"/>
        </w:rPr>
        <w:instrText>HYPERLINK "C:\\Users\\Thomas Huet\\Desktop\\Documentation archéologique liée à la thèse\\Cultures.docx" \l "Cul_Transition_Meso_Neo_gen"</w:instrText>
      </w:r>
      <w:r>
        <w:rPr>
          <w:lang w:val="fr-FR"/>
        </w:rPr>
      </w:r>
      <w:r>
        <w:rPr>
          <w:lang w:val="fr-FR"/>
        </w:rPr>
        <w:fldChar w:fldCharType="separate"/>
      </w:r>
      <w:r w:rsidR="0042218E" w:rsidRPr="00C1250E">
        <w:rPr>
          <w:rStyle w:val="Hyperlink"/>
          <w:lang w:val="fr-FR"/>
        </w:rPr>
        <w:t>aDNA</w:t>
      </w:r>
      <w:r>
        <w:rPr>
          <w:lang w:val="fr-FR"/>
        </w:rPr>
        <w:fldChar w:fldCharType="end"/>
      </w:r>
      <w:r w:rsidR="0042218E">
        <w:rPr>
          <w:lang w:val="fr-FR"/>
        </w:rPr>
        <w:t xml:space="preserve"> (BIB 2829)</w:t>
      </w:r>
    </w:p>
    <w:p w14:paraId="0C4CC19C" w14:textId="77777777" w:rsidR="0042218E" w:rsidRDefault="0042218E" w:rsidP="00242C0F">
      <w:pPr>
        <w:rPr>
          <w:lang w:val="fr-FR"/>
        </w:rPr>
      </w:pPr>
    </w:p>
    <w:p w14:paraId="77AC479F" w14:textId="77777777" w:rsidR="00C85FCC" w:rsidRDefault="00C85FCC" w:rsidP="00242C0F">
      <w:pPr>
        <w:rPr>
          <w:lang w:val="fr-FR"/>
        </w:rPr>
      </w:pPr>
      <w:r>
        <w:rPr>
          <w:lang w:val="fr-FR"/>
        </w:rPr>
        <w:t>La Cova de l'Avellaner est un site néolithique de Catalogne qui a livré un NMI de 18 individus (BIB 2613)</w:t>
      </w:r>
    </w:p>
    <w:p w14:paraId="2744A9AE" w14:textId="77777777" w:rsidR="00933B89" w:rsidRDefault="00933B89" w:rsidP="00242C0F">
      <w:pPr>
        <w:rPr>
          <w:lang w:val="fr-FR"/>
        </w:rPr>
      </w:pPr>
    </w:p>
    <w:p w14:paraId="102E4910" w14:textId="77777777" w:rsidR="00933B89" w:rsidRDefault="00933B89" w:rsidP="00426FF9">
      <w:pPr>
        <w:pStyle w:val="Heading1"/>
      </w:pPr>
      <w:bookmarkStart w:id="1304" w:name="Sit_Castellruf"/>
      <w:r>
        <w:t>CASTELLRUF</w:t>
      </w:r>
    </w:p>
    <w:bookmarkEnd w:id="1304"/>
    <w:p w14:paraId="5AB59DEA" w14:textId="77777777" w:rsidR="00933B89" w:rsidRDefault="00933B89" w:rsidP="00242C0F">
      <w:pPr>
        <w:rPr>
          <w:lang w:val="fr-FR"/>
        </w:rPr>
      </w:pPr>
    </w:p>
    <w:p w14:paraId="0477EF35" w14:textId="77777777" w:rsidR="00933B89" w:rsidRDefault="00933B89" w:rsidP="00242C0F">
      <w:pPr>
        <w:rPr>
          <w:lang w:val="fr-FR"/>
        </w:rPr>
      </w:pPr>
      <w:r>
        <w:rPr>
          <w:lang w:val="fr-FR"/>
        </w:rPr>
        <w:t>Catalogne. Menhir décoré avec un motif interprété comme un joug/attelage par Carreras et al. (2005) et comme arc par Bueno Ramirez (2010) (BIB 3033)</w:t>
      </w:r>
    </w:p>
    <w:p w14:paraId="08206587" w14:textId="77777777" w:rsidR="00933B89" w:rsidRDefault="00933B89" w:rsidP="00242C0F">
      <w:pPr>
        <w:rPr>
          <w:lang w:val="fr-FR"/>
        </w:rPr>
      </w:pPr>
    </w:p>
    <w:p w14:paraId="5DE39208" w14:textId="77777777" w:rsidR="00933B89" w:rsidRDefault="00933B89" w:rsidP="00426FF9">
      <w:pPr>
        <w:pStyle w:val="Heading1"/>
      </w:pPr>
      <w:bookmarkStart w:id="1305" w:name="Sit_Pallaus"/>
      <w:r>
        <w:t>PALLAUS</w:t>
      </w:r>
    </w:p>
    <w:bookmarkEnd w:id="1305"/>
    <w:p w14:paraId="7E661A43" w14:textId="77777777" w:rsidR="00933B89" w:rsidRDefault="00933B89" w:rsidP="00242C0F">
      <w:pPr>
        <w:rPr>
          <w:lang w:val="fr-FR"/>
        </w:rPr>
      </w:pPr>
    </w:p>
    <w:p w14:paraId="2E0A88FB" w14:textId="77777777" w:rsidR="00933B89" w:rsidRDefault="00933B89" w:rsidP="00242C0F">
      <w:pPr>
        <w:rPr>
          <w:lang w:val="fr-FR"/>
        </w:rPr>
      </w:pPr>
      <w:r>
        <w:rPr>
          <w:lang w:val="fr-FR"/>
        </w:rPr>
        <w:t>Menhir décoré avec un motif interprété comme un joug/attelage par Carreras et al. (2005) et comme arc par Bueno Ramirez (2010) (BIB 3033)</w:t>
      </w:r>
    </w:p>
    <w:p w14:paraId="6535DCC6" w14:textId="77777777" w:rsidR="00933B89" w:rsidRDefault="00933B89" w:rsidP="00242C0F">
      <w:pPr>
        <w:rPr>
          <w:lang w:val="fr-FR"/>
        </w:rPr>
      </w:pPr>
    </w:p>
    <w:p w14:paraId="5E637EBB" w14:textId="77777777" w:rsidR="00933B89" w:rsidRDefault="00933B89" w:rsidP="00426FF9">
      <w:pPr>
        <w:pStyle w:val="Heading1"/>
      </w:pPr>
      <w:bookmarkStart w:id="1306" w:name="Sit_Can_Taco"/>
      <w:r>
        <w:lastRenderedPageBreak/>
        <w:t>CAN TACO</w:t>
      </w:r>
    </w:p>
    <w:bookmarkEnd w:id="1306"/>
    <w:p w14:paraId="2A01ADDE" w14:textId="77777777" w:rsidR="00933B89" w:rsidRDefault="00933B89" w:rsidP="00242C0F">
      <w:pPr>
        <w:rPr>
          <w:lang w:val="fr-FR"/>
        </w:rPr>
      </w:pPr>
      <w:r>
        <w:rPr>
          <w:lang w:val="fr-FR"/>
        </w:rPr>
        <w:t>Can Tacó</w:t>
      </w:r>
    </w:p>
    <w:p w14:paraId="1D77E0A3" w14:textId="77777777" w:rsidR="00933B89" w:rsidRDefault="00933B89" w:rsidP="00242C0F">
      <w:pPr>
        <w:rPr>
          <w:lang w:val="fr-FR"/>
        </w:rPr>
      </w:pPr>
    </w:p>
    <w:p w14:paraId="1AF18F87" w14:textId="77777777" w:rsidR="00933B89" w:rsidRDefault="00933B89" w:rsidP="00933B89">
      <w:pPr>
        <w:rPr>
          <w:lang w:val="fr-FR"/>
        </w:rPr>
      </w:pPr>
      <w:r>
        <w:rPr>
          <w:lang w:val="fr-FR"/>
        </w:rPr>
        <w:t>Menhir décoré avec un motif interprété comme un joug/attelage par Carreras et al. (2005) et comme arc par Bueno Ramirez (2010) (BIB 3033)</w:t>
      </w:r>
    </w:p>
    <w:p w14:paraId="401BFE5E" w14:textId="77777777" w:rsidR="00933B89" w:rsidRDefault="00933B89" w:rsidP="00242C0F">
      <w:pPr>
        <w:rPr>
          <w:lang w:val="fr-FR"/>
        </w:rPr>
      </w:pPr>
    </w:p>
    <w:p w14:paraId="0CFA2B34" w14:textId="77777777" w:rsidR="00C85FCC" w:rsidRDefault="00C85FCC" w:rsidP="00242C0F">
      <w:pPr>
        <w:rPr>
          <w:lang w:val="fr-FR"/>
        </w:rPr>
      </w:pPr>
    </w:p>
    <w:p w14:paraId="74580F34" w14:textId="77777777" w:rsidR="00C85FCC" w:rsidRPr="006A0264" w:rsidRDefault="00C85FCC" w:rsidP="00426FF9">
      <w:pPr>
        <w:pStyle w:val="Heading1"/>
        <w:rPr>
          <w:rFonts w:ascii="Gurgy" w:hAnsi="Gurgy"/>
        </w:rPr>
      </w:pPr>
      <w:bookmarkStart w:id="1307" w:name="Sit_Ca_Estrada"/>
      <w:r>
        <w:t>CA L'ESTRADA</w:t>
      </w:r>
    </w:p>
    <w:bookmarkEnd w:id="1307"/>
    <w:p w14:paraId="714C2943" w14:textId="77777777" w:rsidR="00933B89" w:rsidRPr="00B80071" w:rsidRDefault="00C771E4" w:rsidP="00933B89">
      <w:pPr>
        <w:rPr>
          <w:sz w:val="20"/>
          <w:lang w:val="fr-FR"/>
        </w:rPr>
      </w:pPr>
      <w:r w:rsidRPr="00B80071">
        <w:rPr>
          <w:sz w:val="20"/>
          <w:lang w:val="fr-FR"/>
        </w:rPr>
        <w:t>Ca Estrada, Ca l Estrada</w:t>
      </w:r>
      <w:r w:rsidR="00933B89" w:rsidRPr="00B80071">
        <w:rPr>
          <w:sz w:val="20"/>
          <w:lang w:val="fr-FR"/>
        </w:rPr>
        <w:t xml:space="preserve">, </w:t>
      </w:r>
      <w:bookmarkStart w:id="1308" w:name="Sit_Canovelles"/>
      <w:r w:rsidR="00933B89" w:rsidRPr="00B80071">
        <w:rPr>
          <w:sz w:val="20"/>
          <w:lang w:val="fr-FR"/>
        </w:rPr>
        <w:t>CANOVELLES</w:t>
      </w:r>
    </w:p>
    <w:bookmarkEnd w:id="1308"/>
    <w:p w14:paraId="11D7D46C" w14:textId="77777777" w:rsidR="00933B89" w:rsidRPr="00B80071" w:rsidRDefault="00933B89" w:rsidP="00933B89">
      <w:pPr>
        <w:rPr>
          <w:lang w:val="fr-FR"/>
        </w:rPr>
      </w:pPr>
    </w:p>
    <w:p w14:paraId="1FFCE810" w14:textId="77777777" w:rsidR="00933B89" w:rsidRPr="000C189C" w:rsidRDefault="00C85FCC" w:rsidP="00933B89">
      <w:pPr>
        <w:rPr>
          <w:szCs w:val="16"/>
          <w:lang w:val="fr-FR" w:eastAsia="en-GB"/>
        </w:rPr>
      </w:pPr>
      <w:r>
        <w:rPr>
          <w:lang w:val="fr-FR"/>
        </w:rPr>
        <w:t xml:space="preserve">Ca l'Estrada </w:t>
      </w:r>
      <w:r w:rsidR="0061147A">
        <w:rPr>
          <w:lang w:val="fr-FR"/>
        </w:rPr>
        <w:t>(</w:t>
      </w:r>
      <w:r w:rsidR="00C771E4">
        <w:rPr>
          <w:lang w:val="fr-FR"/>
        </w:rPr>
        <w:t xml:space="preserve">Canovelles, Vallès Oriental, </w:t>
      </w:r>
      <w:r w:rsidR="0061147A">
        <w:rPr>
          <w:lang w:val="fr-FR"/>
        </w:rPr>
        <w:t xml:space="preserve">Catalogne), </w:t>
      </w:r>
      <w:r>
        <w:rPr>
          <w:lang w:val="fr-FR"/>
        </w:rPr>
        <w:t xml:space="preserve">site néolithique épicardial </w:t>
      </w:r>
      <w:r w:rsidR="00583F56">
        <w:rPr>
          <w:lang w:val="fr-FR"/>
        </w:rPr>
        <w:t>qui a livré un NMI de 2 individus : 1 infantile + 1 adulte (BIB 2613)</w:t>
      </w:r>
      <w:r>
        <w:rPr>
          <w:lang w:val="fr-FR"/>
        </w:rPr>
        <w:t xml:space="preserve"> </w:t>
      </w:r>
      <w:r w:rsidR="00933B89">
        <w:rPr>
          <w:lang w:val="fr-FR"/>
        </w:rPr>
        <w:t xml:space="preserve"> </w:t>
      </w:r>
    </w:p>
    <w:p w14:paraId="445F6376" w14:textId="77777777" w:rsidR="00C85FCC" w:rsidRDefault="00C85FCC" w:rsidP="00242C0F">
      <w:pPr>
        <w:rPr>
          <w:lang w:val="fr-FR"/>
        </w:rPr>
      </w:pPr>
    </w:p>
    <w:p w14:paraId="1A7781CF" w14:textId="77777777" w:rsidR="00C771E4" w:rsidRDefault="00C771E4" w:rsidP="00242C0F">
      <w:pPr>
        <w:rPr>
          <w:lang w:val="fr-FR"/>
        </w:rPr>
      </w:pPr>
    </w:p>
    <w:p w14:paraId="75BB90CD" w14:textId="77777777" w:rsidR="00C771E4" w:rsidRDefault="00C771E4" w:rsidP="00C771E4">
      <w:pPr>
        <w:pStyle w:val="Heading2"/>
      </w:pPr>
      <w:bookmarkStart w:id="1309" w:name="Sit_Ca_Estrada_stele"/>
      <w:r>
        <w:t>stèle</w:t>
      </w:r>
    </w:p>
    <w:bookmarkEnd w:id="1309"/>
    <w:p w14:paraId="37AF07ED" w14:textId="77777777" w:rsidR="00C771E4" w:rsidRDefault="00C771E4" w:rsidP="00242C0F">
      <w:pPr>
        <w:rPr>
          <w:lang w:val="fr-FR"/>
        </w:rPr>
      </w:pPr>
    </w:p>
    <w:p w14:paraId="50CFE7E3" w14:textId="77777777" w:rsidR="00C771E4" w:rsidRPr="00933B89" w:rsidRDefault="00C771E4" w:rsidP="00242C0F">
      <w:pPr>
        <w:rPr>
          <w:szCs w:val="16"/>
          <w:lang w:val="fr-FR" w:eastAsia="en-GB"/>
        </w:rPr>
      </w:pPr>
      <w:r>
        <w:rPr>
          <w:lang w:val="fr-FR"/>
        </w:rPr>
        <w:t>SM proche du gr. du Rouergue (BIB 3034), par comparaison daté de la même époque, ca. 3300-2200 BC (BIB 3034)</w:t>
      </w:r>
      <w:r w:rsidR="00933B89">
        <w:rPr>
          <w:lang w:val="fr-FR"/>
        </w:rPr>
        <w:t xml:space="preserve"> SM qui peut être connectée au groupe d'Hurdes-Gata (BIB 2962)</w:t>
      </w:r>
    </w:p>
    <w:p w14:paraId="52FFD2AB" w14:textId="77777777" w:rsidR="0061147A" w:rsidRDefault="0061147A" w:rsidP="00242C0F">
      <w:pPr>
        <w:rPr>
          <w:lang w:val="fr-FR"/>
        </w:rPr>
      </w:pPr>
    </w:p>
    <w:p w14:paraId="3B41D6D8" w14:textId="197B32B4" w:rsidR="0061147A" w:rsidRDefault="0061147A" w:rsidP="00242C0F">
      <w:pPr>
        <w:rPr>
          <w:lang w:val="fr-FR"/>
        </w:rPr>
      </w:pPr>
      <w:r>
        <w:rPr>
          <w:lang w:val="fr-FR"/>
        </w:rPr>
        <w:t xml:space="preserve">v. </w:t>
      </w:r>
      <w:hyperlink r:id="rId2933" w:anchor="Sit_Salcedo" w:history="1">
        <w:r w:rsidRPr="0061147A">
          <w:rPr>
            <w:rStyle w:val="Hyperlink"/>
            <w:lang w:val="fr-FR"/>
          </w:rPr>
          <w:t>Salcedo</w:t>
        </w:r>
      </w:hyperlink>
    </w:p>
    <w:p w14:paraId="67DBE572" w14:textId="77777777" w:rsidR="00C85FCC" w:rsidRDefault="00C85FCC" w:rsidP="00242C0F">
      <w:pPr>
        <w:rPr>
          <w:lang w:val="fr-FR"/>
        </w:rPr>
      </w:pPr>
    </w:p>
    <w:p w14:paraId="79FE4377" w14:textId="77777777" w:rsidR="00C85FCC" w:rsidRDefault="00583F56" w:rsidP="00426FF9">
      <w:pPr>
        <w:pStyle w:val="Heading1"/>
      </w:pPr>
      <w:bookmarkStart w:id="1310" w:name="Sit_Reina_Amelia"/>
      <w:r>
        <w:t>REINA AMELIA</w:t>
      </w:r>
    </w:p>
    <w:bookmarkEnd w:id="1310"/>
    <w:p w14:paraId="2A6F3281" w14:textId="77777777" w:rsidR="00583F56" w:rsidRDefault="00583F56" w:rsidP="00242C0F">
      <w:pPr>
        <w:rPr>
          <w:lang w:val="fr-FR"/>
        </w:rPr>
      </w:pPr>
      <w:r>
        <w:rPr>
          <w:lang w:val="fr-FR"/>
        </w:rPr>
        <w:t xml:space="preserve">Reina Amelia </w:t>
      </w:r>
      <w:r w:rsidR="0061147A">
        <w:rPr>
          <w:lang w:val="fr-FR"/>
        </w:rPr>
        <w:t xml:space="preserve">(Catalogne), site néolithique épicardial </w:t>
      </w:r>
      <w:r>
        <w:rPr>
          <w:lang w:val="fr-FR"/>
        </w:rPr>
        <w:t>qui a livré un NMI de 2 individus : 1 femme 25-35 ans + 1 infantille de 5-6 ans (BIB 2613)</w:t>
      </w:r>
    </w:p>
    <w:p w14:paraId="06F14586" w14:textId="77777777" w:rsidR="00C85FCC" w:rsidRDefault="00C85FCC" w:rsidP="00242C0F">
      <w:pPr>
        <w:rPr>
          <w:lang w:val="fr-FR"/>
        </w:rPr>
      </w:pPr>
    </w:p>
    <w:p w14:paraId="7104E42B" w14:textId="77777777" w:rsidR="00464922" w:rsidRDefault="00464922" w:rsidP="00426FF9">
      <w:pPr>
        <w:pStyle w:val="Heading1"/>
      </w:pPr>
      <w:bookmarkStart w:id="1311" w:name="Sit_Pou_Nou"/>
      <w:r>
        <w:t>POU NOU</w:t>
      </w:r>
    </w:p>
    <w:bookmarkEnd w:id="1311"/>
    <w:p w14:paraId="63B23231" w14:textId="77777777" w:rsidR="00464922" w:rsidRDefault="00464922" w:rsidP="00242C0F">
      <w:pPr>
        <w:rPr>
          <w:lang w:val="fr-FR"/>
        </w:rPr>
      </w:pPr>
      <w:r>
        <w:rPr>
          <w:lang w:val="fr-FR"/>
        </w:rPr>
        <w:t xml:space="preserve">Le Pou Nou </w:t>
      </w:r>
      <w:r w:rsidR="0061147A">
        <w:rPr>
          <w:lang w:val="fr-FR"/>
        </w:rPr>
        <w:t xml:space="preserve">(Catalogne) </w:t>
      </w:r>
      <w:r>
        <w:rPr>
          <w:lang w:val="fr-FR"/>
        </w:rPr>
        <w:t xml:space="preserve">est un </w:t>
      </w:r>
      <w:r w:rsidRPr="00B87622">
        <w:rPr>
          <w:lang w:val="fr-FR"/>
        </w:rPr>
        <w:t xml:space="preserve">site néolithique </w:t>
      </w:r>
      <w:r>
        <w:rPr>
          <w:lang w:val="fr-FR"/>
        </w:rPr>
        <w:t>du littoral ou prélittoral de du Néolithique ancien épicardial (BIB Edo, Mestres, Molis in BIB 2613)</w:t>
      </w:r>
    </w:p>
    <w:p w14:paraId="463C6348" w14:textId="77777777" w:rsidR="00464922" w:rsidRDefault="00464922" w:rsidP="00242C0F">
      <w:pPr>
        <w:rPr>
          <w:lang w:val="fr-FR"/>
        </w:rPr>
      </w:pPr>
    </w:p>
    <w:p w14:paraId="15B9A710" w14:textId="77777777" w:rsidR="00464922" w:rsidRDefault="00464922" w:rsidP="00426FF9">
      <w:pPr>
        <w:pStyle w:val="Heading1"/>
      </w:pPr>
      <w:bookmarkStart w:id="1312" w:name="Sit_Freda"/>
      <w:r>
        <w:t>FREDA</w:t>
      </w:r>
    </w:p>
    <w:bookmarkEnd w:id="1312"/>
    <w:p w14:paraId="0E4AC57E" w14:textId="77777777" w:rsidR="00464922" w:rsidRDefault="00464922" w:rsidP="00242C0F">
      <w:pPr>
        <w:rPr>
          <w:lang w:val="fr-FR"/>
        </w:rPr>
      </w:pPr>
      <w:r>
        <w:rPr>
          <w:lang w:val="fr-FR"/>
        </w:rPr>
        <w:t xml:space="preserve">La Cova Freda est un </w:t>
      </w:r>
      <w:r w:rsidRPr="00B87622">
        <w:rPr>
          <w:lang w:val="fr-FR"/>
        </w:rPr>
        <w:t xml:space="preserve">site néolithique </w:t>
      </w:r>
      <w:r>
        <w:rPr>
          <w:lang w:val="fr-FR"/>
        </w:rPr>
        <w:t>du littoral ou prélittoral de Catalogne du Néolithique ancien épicardial. Cette grotte montre un riche répertoire de décors cardiaux (BIB Edo, Mestres, Molis in BIB 2613)</w:t>
      </w:r>
    </w:p>
    <w:p w14:paraId="65871A7C" w14:textId="77777777" w:rsidR="00464922" w:rsidRDefault="00464922" w:rsidP="00242C0F">
      <w:pPr>
        <w:rPr>
          <w:lang w:val="fr-FR"/>
        </w:rPr>
      </w:pPr>
    </w:p>
    <w:p w14:paraId="0B0FEB3B" w14:textId="77777777" w:rsidR="00464922" w:rsidRDefault="00464922" w:rsidP="00426FF9">
      <w:pPr>
        <w:pStyle w:val="Heading1"/>
      </w:pPr>
      <w:bookmarkStart w:id="1313" w:name="Sit_Bonica"/>
      <w:r>
        <w:t>BONICA</w:t>
      </w:r>
    </w:p>
    <w:bookmarkEnd w:id="1313"/>
    <w:p w14:paraId="7CBFE449" w14:textId="77777777" w:rsidR="004B3D47" w:rsidRDefault="004B3D47" w:rsidP="004B3D47">
      <w:pPr>
        <w:jc w:val="both"/>
        <w:rPr>
          <w:lang w:val="fr-FR"/>
        </w:rPr>
      </w:pPr>
    </w:p>
    <w:p w14:paraId="68A5CB03" w14:textId="094726CB" w:rsidR="00F3462A" w:rsidRPr="00FA108E" w:rsidRDefault="00464922" w:rsidP="00F3462A">
      <w:pPr>
        <w:jc w:val="both"/>
        <w:rPr>
          <w:lang w:val="fr-FR"/>
        </w:rPr>
      </w:pPr>
      <w:r>
        <w:rPr>
          <w:lang w:val="fr-FR"/>
        </w:rPr>
        <w:t xml:space="preserve">La Cova Bonica </w:t>
      </w:r>
      <w:r w:rsidR="00EF7D5A">
        <w:rPr>
          <w:lang w:val="fr-FR"/>
        </w:rPr>
        <w:t>(Vallirana, Barcelona</w:t>
      </w:r>
      <w:r w:rsidR="0061147A">
        <w:rPr>
          <w:lang w:val="fr-FR"/>
        </w:rPr>
        <w:t>, Catalogne</w:t>
      </w:r>
      <w:r w:rsidR="00EF7D5A">
        <w:rPr>
          <w:lang w:val="fr-FR"/>
        </w:rPr>
        <w:t xml:space="preserve">) </w:t>
      </w:r>
      <w:r>
        <w:rPr>
          <w:lang w:val="fr-FR"/>
        </w:rPr>
        <w:t xml:space="preserve">est un </w:t>
      </w:r>
      <w:r w:rsidRPr="00B87622">
        <w:rPr>
          <w:lang w:val="fr-FR"/>
        </w:rPr>
        <w:t xml:space="preserve">site néolithique </w:t>
      </w:r>
      <w:r>
        <w:rPr>
          <w:lang w:val="fr-FR"/>
        </w:rPr>
        <w:t>du littoral ou prélittoral du Néolithique ancien épicardial. Le Cardial y est représenté. Datations 14C (BIB Edo, Mestres, Molis in BIB 2613)</w:t>
      </w:r>
      <w:r w:rsidR="00F3462A" w:rsidRPr="00F3462A">
        <w:rPr>
          <w:lang w:val="fr-FR"/>
        </w:rPr>
        <w:t xml:space="preserve"> </w:t>
      </w:r>
      <w:r w:rsidR="00F3462A">
        <w:rPr>
          <w:lang w:val="fr-FR"/>
        </w:rPr>
        <w:t>Cova Bonica 13 a livré une des plus anciennes datations 14C de la Péninsule (BIB 2787)</w:t>
      </w:r>
      <w:r w:rsidR="00E74338">
        <w:rPr>
          <w:lang w:val="fr-FR"/>
        </w:rPr>
        <w:t xml:space="preserve"> </w:t>
      </w:r>
      <w:hyperlink r:id="rId2934" w:anchor="Cul_Epicardial" w:history="1">
        <w:r w:rsidR="00E74338" w:rsidRPr="00E74338">
          <w:rPr>
            <w:rStyle w:val="Hyperlink"/>
            <w:lang w:val="fr-FR"/>
          </w:rPr>
          <w:t>Epicardial</w:t>
        </w:r>
      </w:hyperlink>
      <w:r w:rsidR="00E74338">
        <w:rPr>
          <w:lang w:val="fr-FR"/>
        </w:rPr>
        <w:t xml:space="preserve"> (BIB ?)</w:t>
      </w:r>
    </w:p>
    <w:p w14:paraId="3B6A3417" w14:textId="77777777" w:rsidR="00464922" w:rsidRDefault="00464922" w:rsidP="004B3D47">
      <w:pPr>
        <w:jc w:val="both"/>
        <w:rPr>
          <w:lang w:val="fr-FR"/>
        </w:rPr>
      </w:pPr>
    </w:p>
    <w:p w14:paraId="745D35D0" w14:textId="77777777" w:rsidR="00F3462A" w:rsidRDefault="00F3462A" w:rsidP="00F3462A">
      <w:pPr>
        <w:pStyle w:val="Heading2"/>
      </w:pPr>
      <w:bookmarkStart w:id="1314" w:name="Sit_Bonica_gen"/>
      <w:r>
        <w:t>génétique</w:t>
      </w:r>
    </w:p>
    <w:bookmarkEnd w:id="1314"/>
    <w:p w14:paraId="36E65623" w14:textId="500528AA" w:rsidR="004A3796" w:rsidRDefault="00911743" w:rsidP="004A3796">
      <w:pPr>
        <w:jc w:val="both"/>
        <w:rPr>
          <w:lang w:val="fr-FR"/>
        </w:rPr>
      </w:pPr>
      <w:r>
        <w:fldChar w:fldCharType="begin"/>
      </w:r>
      <w:r w:rsidR="00E30F13" w:rsidRPr="00E050A2">
        <w:rPr>
          <w:lang w:val="fr-FR"/>
        </w:rPr>
        <w:instrText>HYPERLINK "C:\\Users\\Thomas Huet\\Desktop\\Documentation archéologique liée à la thèse\\Cultures.docx" \l "Cul_Transition_Meso_Neo_gen"</w:instrText>
      </w:r>
      <w:r>
        <w:fldChar w:fldCharType="separate"/>
      </w:r>
      <w:r w:rsidR="004A3796" w:rsidRPr="007425EF">
        <w:rPr>
          <w:rStyle w:val="Hyperlink"/>
          <w:lang w:val="fr-FR"/>
        </w:rPr>
        <w:t>aDNA</w:t>
      </w:r>
      <w:r>
        <w:fldChar w:fldCharType="end"/>
      </w:r>
      <w:r w:rsidR="004A3796" w:rsidRPr="007425EF">
        <w:rPr>
          <w:lang w:val="fr-FR"/>
        </w:rPr>
        <w:t xml:space="preserve"> (BIB 2822)</w:t>
      </w:r>
    </w:p>
    <w:p w14:paraId="3D835402" w14:textId="77777777" w:rsidR="00EF7D5A" w:rsidRDefault="00EF7D5A" w:rsidP="004A3796">
      <w:pPr>
        <w:jc w:val="both"/>
        <w:rPr>
          <w:lang w:val="fr-FR"/>
        </w:rPr>
      </w:pPr>
    </w:p>
    <w:p w14:paraId="723A9BA7" w14:textId="6E23215B" w:rsidR="00464922" w:rsidRDefault="00C85FCC" w:rsidP="004B3D47">
      <w:pPr>
        <w:jc w:val="both"/>
        <w:rPr>
          <w:lang w:val="fr-FR"/>
        </w:rPr>
      </w:pPr>
      <w:r w:rsidRPr="00FA108E">
        <w:rPr>
          <w:lang w:val="fr-FR"/>
        </w:rPr>
        <w:t>Anthropologie: NR=7</w:t>
      </w:r>
      <w:r w:rsidR="00583F56" w:rsidRPr="00FA108E">
        <w:rPr>
          <w:lang w:val="fr-FR"/>
        </w:rPr>
        <w:t xml:space="preserve">. Depot intentionnel des corps mais pas de sépultures, l'étude des </w:t>
      </w:r>
      <w:r w:rsidR="004B3D47">
        <w:rPr>
          <w:lang w:val="fr-FR"/>
        </w:rPr>
        <w:t>hg</w:t>
      </w:r>
      <w:r w:rsidR="00583F56" w:rsidRPr="00FA108E">
        <w:rPr>
          <w:lang w:val="fr-FR"/>
        </w:rPr>
        <w:t xml:space="preserve"> montre: </w:t>
      </w:r>
      <w:hyperlink r:id="rId2935" w:anchor="IND_Gen_haplogr_X2X" w:history="1">
        <w:r w:rsidR="006470DB" w:rsidRPr="006470DB">
          <w:rPr>
            <w:rStyle w:val="Hyperlink"/>
            <w:lang w:val="fr-FR"/>
          </w:rPr>
          <w:t>X2X</w:t>
        </w:r>
      </w:hyperlink>
      <w:r w:rsidR="006470DB">
        <w:rPr>
          <w:lang w:val="fr-FR"/>
        </w:rPr>
        <w:t xml:space="preserve"> </w:t>
      </w:r>
      <w:r w:rsidR="00583F56" w:rsidRPr="00FA108E">
        <w:rPr>
          <w:lang w:val="fr-FR"/>
        </w:rPr>
        <w:t xml:space="preserve">et </w:t>
      </w:r>
      <w:hyperlink r:id="rId2936" w:anchor="IND_Gen_haplogr_K1a1a" w:history="1">
        <w:r w:rsidR="00583F56" w:rsidRPr="006470DB">
          <w:rPr>
            <w:rStyle w:val="Hyperlink"/>
            <w:lang w:val="fr-FR"/>
          </w:rPr>
          <w:t>K1a1a</w:t>
        </w:r>
      </w:hyperlink>
      <w:r w:rsidRPr="00FA108E">
        <w:rPr>
          <w:lang w:val="fr-FR"/>
        </w:rPr>
        <w:t xml:space="preserve"> (BIB 2613)</w:t>
      </w:r>
    </w:p>
    <w:p w14:paraId="4D724815" w14:textId="77777777" w:rsidR="004B3D47" w:rsidRDefault="004B3D47" w:rsidP="004B3D47">
      <w:pPr>
        <w:jc w:val="both"/>
        <w:rPr>
          <w:lang w:val="fr-FR"/>
        </w:rPr>
      </w:pPr>
      <w:r>
        <w:rPr>
          <w:lang w:val="fr-FR"/>
        </w:rPr>
        <w:t>Pour Olalde et al. 2015, les hg des E</w:t>
      </w:r>
      <w:r w:rsidR="00EF7D5A">
        <w:rPr>
          <w:lang w:val="fr-FR"/>
        </w:rPr>
        <w:t>F</w:t>
      </w:r>
      <w:r>
        <w:rPr>
          <w:lang w:val="fr-FR"/>
        </w:rPr>
        <w:t xml:space="preserve"> de la grotte sont plus proches des hg des HG de Hongrie que des hg des deux échantillons de La Braña-Arintero (Leon, Espagne) (BIB 2787)</w:t>
      </w:r>
    </w:p>
    <w:p w14:paraId="3444358E" w14:textId="77777777" w:rsidR="00EF7D5A" w:rsidRDefault="00EF7D5A" w:rsidP="004B3D47">
      <w:pPr>
        <w:jc w:val="both"/>
        <w:rPr>
          <w:lang w:val="fr-FR"/>
        </w:rPr>
      </w:pPr>
    </w:p>
    <w:p w14:paraId="37C75FF4" w14:textId="77777777" w:rsidR="00EF7D5A" w:rsidRDefault="00EF7D5A" w:rsidP="00EF7D5A">
      <w:pPr>
        <w:pStyle w:val="Heading3"/>
      </w:pPr>
      <w:bookmarkStart w:id="1315" w:name="Sit_Bonica_gen_CB13"/>
      <w:r>
        <w:t>CB13</w:t>
      </w:r>
    </w:p>
    <w:bookmarkEnd w:id="1315"/>
    <w:p w14:paraId="76B8E589" w14:textId="19BA61CC" w:rsidR="00162A96" w:rsidRDefault="00162A96" w:rsidP="00EF7D5A">
      <w:pPr>
        <w:jc w:val="both"/>
        <w:rPr>
          <w:lang w:val="fr-FR"/>
        </w:rPr>
      </w:pPr>
      <w:r>
        <w:rPr>
          <w:lang w:val="fr-FR"/>
        </w:rPr>
        <w:t xml:space="preserve">hg: </w:t>
      </w:r>
      <w:hyperlink r:id="rId2937" w:anchor="IND_Gen_haplogr_K1a2a" w:history="1">
        <w:r w:rsidRPr="00162A96">
          <w:rPr>
            <w:rStyle w:val="Hyperlink"/>
            <w:lang w:val="fr-FR"/>
          </w:rPr>
          <w:t>K1a2a</w:t>
        </w:r>
      </w:hyperlink>
      <w:r>
        <w:rPr>
          <w:lang w:val="fr-FR"/>
        </w:rPr>
        <w:t xml:space="preserve"> (BIB 2830) </w:t>
      </w:r>
    </w:p>
    <w:p w14:paraId="2E4AA711" w14:textId="77777777" w:rsidR="00162A96" w:rsidRDefault="00162A96" w:rsidP="00EF7D5A">
      <w:pPr>
        <w:jc w:val="both"/>
        <w:rPr>
          <w:lang w:val="fr-FR"/>
        </w:rPr>
      </w:pPr>
    </w:p>
    <w:p w14:paraId="00F7F90B" w14:textId="0DCEF2FA" w:rsidR="00EF7D5A" w:rsidRDefault="00EF7D5A" w:rsidP="00EF7D5A">
      <w:pPr>
        <w:jc w:val="both"/>
        <w:rPr>
          <w:lang w:val="fr-FR"/>
        </w:rPr>
      </w:pPr>
      <w:r>
        <w:rPr>
          <w:lang w:val="fr-FR"/>
        </w:rPr>
        <w:t>Femme (BIB 2830). Individu CB13 attribué au Cardial (BIB 2830)</w:t>
      </w:r>
      <w:r w:rsidRPr="00EF7D5A">
        <w:rPr>
          <w:lang w:val="fr-FR"/>
        </w:rPr>
        <w:t xml:space="preserve"> </w:t>
      </w:r>
      <w:r>
        <w:rPr>
          <w:lang w:val="fr-FR"/>
        </w:rPr>
        <w:t>L'échantillon CB13 attribuable au Cardial montre de bonnes comparaisons avec le LBK et le Proche-Orient montrant que Cardial et LBK ont la même source (BIB 2787)</w:t>
      </w:r>
      <w:r w:rsidR="00162A96">
        <w:rPr>
          <w:lang w:val="fr-FR"/>
        </w:rPr>
        <w:t xml:space="preserve"> Incapacité à ingérer le lait (</w:t>
      </w:r>
      <w:hyperlink r:id="rId2938" w:anchor="IND_Gen_ADN_factOFvar_selecNat_t_lait" w:history="1">
        <w:r w:rsidR="00162A96" w:rsidRPr="00162A96">
          <w:rPr>
            <w:rStyle w:val="Hyperlink"/>
            <w:lang w:val="fr-FR"/>
          </w:rPr>
          <w:t>⌐LP</w:t>
        </w:r>
      </w:hyperlink>
      <w:r w:rsidR="00162A96">
        <w:rPr>
          <w:lang w:val="fr-FR"/>
        </w:rPr>
        <w:t>)</w:t>
      </w:r>
      <w:r w:rsidR="00162A96" w:rsidRPr="00162A96">
        <w:rPr>
          <w:lang w:val="fr-FR"/>
        </w:rPr>
        <w:t xml:space="preserve"> </w:t>
      </w:r>
      <w:r w:rsidR="00162A96">
        <w:rPr>
          <w:lang w:val="fr-FR"/>
        </w:rPr>
        <w:t>(BIB 2830)</w:t>
      </w:r>
    </w:p>
    <w:p w14:paraId="4419C182" w14:textId="77777777" w:rsidR="00162A96" w:rsidRDefault="00162A96" w:rsidP="00EF7D5A">
      <w:pPr>
        <w:jc w:val="both"/>
        <w:rPr>
          <w:lang w:val="fr-FR"/>
        </w:rPr>
      </w:pPr>
    </w:p>
    <w:p w14:paraId="2B218001" w14:textId="2FA301E6" w:rsidR="00162A96" w:rsidRPr="00162A96" w:rsidRDefault="00162A96" w:rsidP="00EF7D5A">
      <w:pPr>
        <w:jc w:val="both"/>
        <w:rPr>
          <w:lang w:val="fr-FR"/>
        </w:rPr>
      </w:pPr>
      <w:r w:rsidRPr="00162A96">
        <w:rPr>
          <w:lang w:val="fr-FR"/>
        </w:rPr>
        <w:t xml:space="preserve">Dans une PCA, CB13 est dans </w:t>
      </w:r>
      <w:r>
        <w:rPr>
          <w:lang w:val="fr-FR"/>
        </w:rPr>
        <w:t xml:space="preserve">le même cluster que les LBK d'Allemagne, de Hongrie les EF d'Espagne, les </w:t>
      </w:r>
      <w:hyperlink r:id="rId2939" w:anchor="Cul_Sarde_gen" w:history="1">
        <w:r w:rsidRPr="00162A96">
          <w:rPr>
            <w:rStyle w:val="Hyperlink"/>
            <w:lang w:val="fr-FR"/>
          </w:rPr>
          <w:t>populations actuelles de Sardaigne</w:t>
        </w:r>
      </w:hyperlink>
      <w:r>
        <w:rPr>
          <w:lang w:val="fr-FR"/>
        </w:rPr>
        <w:t xml:space="preserve"> (BIB 2830) CB13 a plus de correspondances avec </w:t>
      </w:r>
      <w:hyperlink r:id="rId2940" w:anchor="Sit_Tiszaszolos_gen_KO1" w:history="1">
        <w:r w:rsidRPr="00162A96">
          <w:rPr>
            <w:rStyle w:val="Hyperlink"/>
            <w:lang w:val="fr-FR"/>
          </w:rPr>
          <w:t>KO1</w:t>
        </w:r>
      </w:hyperlink>
      <w:r>
        <w:rPr>
          <w:lang w:val="fr-FR"/>
        </w:rPr>
        <w:t xml:space="preserve"> (HG plus éloigné) qu'avec </w:t>
      </w:r>
      <w:hyperlink r:id="rId2941" w:anchor="Sit_Brana_gen_1" w:history="1">
        <w:r w:rsidRPr="00162A96">
          <w:rPr>
            <w:rStyle w:val="Hyperlink"/>
            <w:lang w:val="fr-FR"/>
          </w:rPr>
          <w:t>Braña 1</w:t>
        </w:r>
      </w:hyperlink>
      <w:r>
        <w:rPr>
          <w:lang w:val="fr-FR"/>
        </w:rPr>
        <w:t xml:space="preserve"> (HG plus proche), suggérant une autre migration Est-Ouest qui reste a retrouver dans les données aDNA (BIB 2830) </w:t>
      </w:r>
    </w:p>
    <w:p w14:paraId="3F387B42" w14:textId="77777777" w:rsidR="00EF7D5A" w:rsidRPr="00162A96" w:rsidRDefault="00EF7D5A" w:rsidP="00EF7D5A">
      <w:pPr>
        <w:jc w:val="both"/>
        <w:rPr>
          <w:lang w:val="fr-FR"/>
        </w:rPr>
      </w:pPr>
    </w:p>
    <w:p w14:paraId="74DD6518" w14:textId="77777777" w:rsidR="00EF7D5A" w:rsidRPr="00DD0C08" w:rsidRDefault="00EF7D5A" w:rsidP="00EF7D5A">
      <w:pPr>
        <w:pStyle w:val="Heading3"/>
        <w:rPr>
          <w:lang w:val="en-US"/>
        </w:rPr>
      </w:pPr>
      <w:bookmarkStart w:id="1316" w:name="Sit_Bonica_gen_CB14"/>
      <w:r w:rsidRPr="00DD0C08">
        <w:rPr>
          <w:lang w:val="en-US"/>
        </w:rPr>
        <w:t>CB14</w:t>
      </w:r>
    </w:p>
    <w:bookmarkEnd w:id="1316"/>
    <w:p w14:paraId="6C7C4CEA" w14:textId="363FAE5F" w:rsidR="00162A96" w:rsidRPr="00E32113" w:rsidRDefault="00EF7D5A" w:rsidP="00EF7D5A">
      <w:pPr>
        <w:jc w:val="both"/>
      </w:pPr>
      <w:r w:rsidRPr="00E32113">
        <w:t xml:space="preserve">hg: </w:t>
      </w:r>
      <w:hyperlink r:id="rId2942" w:anchor="IND_Gen_haplogr_X2c" w:history="1">
        <w:r w:rsidRPr="00E32113">
          <w:rPr>
            <w:rStyle w:val="Hyperlink"/>
          </w:rPr>
          <w:t>X2</w:t>
        </w:r>
        <w:r w:rsidR="00162A96" w:rsidRPr="00E32113">
          <w:rPr>
            <w:rStyle w:val="Hyperlink"/>
          </w:rPr>
          <w:t>c</w:t>
        </w:r>
      </w:hyperlink>
      <w:r w:rsidRPr="00E32113">
        <w:t xml:space="preserve"> (BIB 2830) </w:t>
      </w:r>
    </w:p>
    <w:p w14:paraId="779FAF4E" w14:textId="77777777" w:rsidR="00162A96" w:rsidRPr="00E32113" w:rsidRDefault="00162A96" w:rsidP="00EF7D5A">
      <w:pPr>
        <w:jc w:val="both"/>
      </w:pPr>
    </w:p>
    <w:p w14:paraId="44153EBE" w14:textId="77777777" w:rsidR="00583F56" w:rsidRPr="00E32113" w:rsidRDefault="00583F56" w:rsidP="00242C0F"/>
    <w:p w14:paraId="7E14DF27" w14:textId="77777777" w:rsidR="00464922" w:rsidRPr="00D52855" w:rsidRDefault="00464922" w:rsidP="00426FF9">
      <w:pPr>
        <w:pStyle w:val="Heading1"/>
        <w:rPr>
          <w:lang w:val="en-US"/>
        </w:rPr>
      </w:pPr>
      <w:bookmarkStart w:id="1317" w:name="Sit_Almonda"/>
      <w:r w:rsidRPr="00D52855">
        <w:rPr>
          <w:lang w:val="en-US"/>
        </w:rPr>
        <w:t>ALMONDA</w:t>
      </w:r>
    </w:p>
    <w:bookmarkEnd w:id="1317"/>
    <w:p w14:paraId="01C1DD19" w14:textId="77777777" w:rsidR="001C2ED9" w:rsidRPr="00672A1C" w:rsidRDefault="001C2ED9" w:rsidP="00242C0F">
      <w:r w:rsidRPr="00672A1C">
        <w:t>Almonda Cave</w:t>
      </w:r>
    </w:p>
    <w:p w14:paraId="054BBA5D" w14:textId="3D10B6C9" w:rsidR="001C2ED9" w:rsidRDefault="00000000" w:rsidP="001C2ED9">
      <w:pPr>
        <w:jc w:val="both"/>
        <w:rPr>
          <w:lang w:val="fr-FR"/>
        </w:rPr>
      </w:pPr>
      <w:hyperlink r:id="rId2943" w:anchor="Cul_Transition_Meso_Neo_gen" w:history="1">
        <w:r w:rsidR="001C2ED9" w:rsidRPr="00C1250E">
          <w:rPr>
            <w:rStyle w:val="Hyperlink"/>
            <w:lang w:val="fr-FR"/>
          </w:rPr>
          <w:t>aDNA</w:t>
        </w:r>
      </w:hyperlink>
      <w:r w:rsidR="001C2ED9">
        <w:rPr>
          <w:lang w:val="fr-FR"/>
        </w:rPr>
        <w:t xml:space="preserve"> (BIB 2829)</w:t>
      </w:r>
    </w:p>
    <w:p w14:paraId="453930B1" w14:textId="77777777" w:rsidR="001C2ED9" w:rsidRDefault="001C2ED9" w:rsidP="00242C0F">
      <w:pPr>
        <w:rPr>
          <w:lang w:val="fr-FR"/>
        </w:rPr>
      </w:pPr>
    </w:p>
    <w:p w14:paraId="3E0DDBE5" w14:textId="77777777" w:rsidR="00464922" w:rsidRDefault="00464922" w:rsidP="00242C0F">
      <w:pPr>
        <w:rPr>
          <w:lang w:val="fr-FR"/>
        </w:rPr>
      </w:pPr>
      <w:r>
        <w:rPr>
          <w:lang w:val="fr-FR"/>
        </w:rPr>
        <w:t xml:space="preserve">Almonda est un </w:t>
      </w:r>
      <w:r w:rsidRPr="00B87622">
        <w:rPr>
          <w:lang w:val="fr-FR"/>
        </w:rPr>
        <w:t xml:space="preserve">site néolithique </w:t>
      </w:r>
      <w:r>
        <w:rPr>
          <w:lang w:val="fr-FR"/>
        </w:rPr>
        <w:t>du littoral ou prélittoral de Catalogne du Néolithique ancien épicardial. Datations 14C (BIB Edo, Mestres, Molis in BIB 2613)</w:t>
      </w:r>
    </w:p>
    <w:p w14:paraId="34B9B66F" w14:textId="77777777" w:rsidR="00464922" w:rsidRDefault="00464922" w:rsidP="00242C0F">
      <w:pPr>
        <w:rPr>
          <w:lang w:val="fr-FR"/>
        </w:rPr>
      </w:pPr>
    </w:p>
    <w:p w14:paraId="53989CC9" w14:textId="77777777" w:rsidR="00464922" w:rsidRDefault="00464922" w:rsidP="00426FF9">
      <w:pPr>
        <w:pStyle w:val="Heading1"/>
      </w:pPr>
      <w:bookmarkStart w:id="1318" w:name="Sit_Frare"/>
      <w:r>
        <w:t>FRARE</w:t>
      </w:r>
    </w:p>
    <w:bookmarkEnd w:id="1318"/>
    <w:p w14:paraId="20C3AA68" w14:textId="77777777" w:rsidR="00464922" w:rsidRDefault="00464922" w:rsidP="00242C0F">
      <w:pPr>
        <w:rPr>
          <w:lang w:val="fr-FR"/>
        </w:rPr>
      </w:pPr>
      <w:r>
        <w:rPr>
          <w:lang w:val="fr-FR"/>
        </w:rPr>
        <w:t xml:space="preserve">La Cova del Frare </w:t>
      </w:r>
      <w:r w:rsidR="00AB55F3" w:rsidRPr="00AB55F3">
        <w:rPr>
          <w:lang w:val="fr-FR"/>
        </w:rPr>
        <w:t xml:space="preserve">(Matadepera, Barcelona) </w:t>
      </w:r>
      <w:r>
        <w:rPr>
          <w:lang w:val="fr-FR"/>
        </w:rPr>
        <w:t xml:space="preserve">est un </w:t>
      </w:r>
      <w:r w:rsidRPr="00B87622">
        <w:rPr>
          <w:lang w:val="fr-FR"/>
        </w:rPr>
        <w:t xml:space="preserve">site néolithique </w:t>
      </w:r>
      <w:r>
        <w:rPr>
          <w:lang w:val="fr-FR"/>
        </w:rPr>
        <w:t>du littoral ou prélittoral de Catalogne du Néolithique ancien épicardial. Situé à 800-1000 m.s.n.m. (BIB Edo, Mestres, Molis in BIB 2613)</w:t>
      </w:r>
    </w:p>
    <w:p w14:paraId="0D6D1407" w14:textId="77777777" w:rsidR="00BE6107" w:rsidRDefault="00BE6107" w:rsidP="00242C0F">
      <w:pPr>
        <w:rPr>
          <w:lang w:val="fr-FR"/>
        </w:rPr>
      </w:pPr>
    </w:p>
    <w:p w14:paraId="2CA60585" w14:textId="77777777" w:rsidR="00BE6107" w:rsidRDefault="00BE6107" w:rsidP="00BE6107">
      <w:pPr>
        <w:pStyle w:val="Heading2"/>
      </w:pPr>
      <w:bookmarkStart w:id="1319" w:name="Sit_Frare_strat"/>
      <w:r>
        <w:t>stratigraphie</w:t>
      </w:r>
    </w:p>
    <w:bookmarkEnd w:id="1319"/>
    <w:p w14:paraId="782E82E6" w14:textId="77777777" w:rsidR="00BE6107" w:rsidRDefault="00BE6107" w:rsidP="00242C0F">
      <w:pPr>
        <w:rPr>
          <w:lang w:val="fr-FR"/>
        </w:rPr>
      </w:pPr>
    </w:p>
    <w:p w14:paraId="2B60AB9D" w14:textId="0BDFCEB7" w:rsidR="00464922" w:rsidRDefault="00AB55F3" w:rsidP="00242C0F">
      <w:pPr>
        <w:rPr>
          <w:lang w:val="fr-FR"/>
        </w:rPr>
      </w:pPr>
      <w:r w:rsidRPr="00AB55F3">
        <w:rPr>
          <w:lang w:val="fr-FR"/>
        </w:rPr>
        <w:t xml:space="preserve">couche 5b: </w:t>
      </w:r>
      <w:hyperlink r:id="rId2944" w:anchor="Cul_Epicardiall_Nord_Est_Espagne_per_rec" w:history="1">
        <w:r w:rsidRPr="00AB55F3">
          <w:rPr>
            <w:rStyle w:val="Hyperlink"/>
            <w:lang w:val="fr-FR"/>
          </w:rPr>
          <w:t>Epicardial récent</w:t>
        </w:r>
      </w:hyperlink>
      <w:r>
        <w:rPr>
          <w:lang w:val="fr-FR"/>
        </w:rPr>
        <w:t xml:space="preserve"> (BIB 2499)</w:t>
      </w:r>
      <w:r w:rsidR="00D95D3A">
        <w:rPr>
          <w:lang w:val="fr-FR"/>
        </w:rPr>
        <w:t xml:space="preserve"> Epicardial (BIB 2926)</w:t>
      </w:r>
    </w:p>
    <w:p w14:paraId="36A47BD4" w14:textId="77777777" w:rsidR="00BE6107" w:rsidRDefault="00BE6107" w:rsidP="00242C0F">
      <w:pPr>
        <w:rPr>
          <w:lang w:val="fr-FR"/>
        </w:rPr>
      </w:pPr>
    </w:p>
    <w:p w14:paraId="5F2F4D07" w14:textId="77777777" w:rsidR="00BE6107" w:rsidRDefault="00BE6107" w:rsidP="00BE6107">
      <w:pPr>
        <w:pStyle w:val="Heading3"/>
      </w:pPr>
      <w:bookmarkStart w:id="1320" w:name="Sit_Frare_strat_c6"/>
      <w:r>
        <w:t>c.6</w:t>
      </w:r>
    </w:p>
    <w:bookmarkEnd w:id="1320"/>
    <w:p w14:paraId="34AAFDA7" w14:textId="4E00EA42" w:rsidR="00BE6107" w:rsidRDefault="00911743" w:rsidP="00BE6107">
      <w:pPr>
        <w:rPr>
          <w:lang w:val="fr-FR"/>
        </w:rPr>
      </w:pPr>
      <w:r>
        <w:rPr>
          <w:lang w:val="fr-FR"/>
        </w:rPr>
        <w:fldChar w:fldCharType="begin"/>
      </w:r>
      <w:r w:rsidR="00E30F13">
        <w:rPr>
          <w:lang w:val="fr-FR"/>
        </w:rPr>
        <w:instrText>HYPERLINK "C:\\Users\\Thomas Huet\\Desktop\\Documentation archéologique liée à la thèse\\Cultures.docx" \l "Cul_Cardial_Midi_France_ancien"</w:instrText>
      </w:r>
      <w:r>
        <w:rPr>
          <w:lang w:val="fr-FR"/>
        </w:rPr>
      </w:r>
      <w:r>
        <w:rPr>
          <w:lang w:val="fr-FR"/>
        </w:rPr>
        <w:fldChar w:fldCharType="separate"/>
      </w:r>
      <w:r w:rsidR="00BE6107" w:rsidRPr="00BE6107">
        <w:rPr>
          <w:rStyle w:val="Hyperlink"/>
          <w:lang w:val="fr-FR"/>
        </w:rPr>
        <w:t>C. ancien</w:t>
      </w:r>
      <w:r>
        <w:rPr>
          <w:lang w:val="fr-FR"/>
        </w:rPr>
        <w:fldChar w:fldCharType="end"/>
      </w:r>
      <w:r w:rsidR="00BE6107">
        <w:rPr>
          <w:lang w:val="fr-FR"/>
        </w:rPr>
        <w:t xml:space="preserve"> </w:t>
      </w:r>
      <w:r w:rsidR="00BE6107" w:rsidRPr="00BE6107">
        <w:rPr>
          <w:lang w:val="fr-FR"/>
        </w:rPr>
        <w:t>(BIB 2499)</w:t>
      </w:r>
    </w:p>
    <w:p w14:paraId="1ED1D007" w14:textId="77777777" w:rsidR="00BE6107" w:rsidRDefault="00BE6107" w:rsidP="00242C0F">
      <w:pPr>
        <w:rPr>
          <w:lang w:val="fr-FR"/>
        </w:rPr>
      </w:pPr>
    </w:p>
    <w:p w14:paraId="722666A5" w14:textId="77777777" w:rsidR="00BE6107" w:rsidRDefault="00BE6107" w:rsidP="00BE6107">
      <w:pPr>
        <w:pStyle w:val="Heading3"/>
      </w:pPr>
      <w:bookmarkStart w:id="1321" w:name="Sit_Frare_strat_c5b"/>
      <w:r>
        <w:t>c.5b</w:t>
      </w:r>
    </w:p>
    <w:bookmarkEnd w:id="1321"/>
    <w:p w14:paraId="463CBA6F" w14:textId="77777777" w:rsidR="00BE6107" w:rsidRDefault="00BE6107" w:rsidP="00BE6107">
      <w:pPr>
        <w:rPr>
          <w:lang w:val="fr-FR"/>
        </w:rPr>
      </w:pPr>
    </w:p>
    <w:p w14:paraId="22C8FCC8" w14:textId="77777777" w:rsidR="00BE6107" w:rsidRPr="00BE6107" w:rsidRDefault="00BE6107" w:rsidP="00BE6107">
      <w:pPr>
        <w:pStyle w:val="Heading3"/>
      </w:pPr>
      <w:r w:rsidRPr="00BE6107">
        <w:t>c.5c</w:t>
      </w:r>
    </w:p>
    <w:p w14:paraId="139650F0" w14:textId="1E11B512" w:rsidR="00BE6107" w:rsidRDefault="00000000" w:rsidP="00BE6107">
      <w:pPr>
        <w:rPr>
          <w:lang w:val="fr-FR"/>
        </w:rPr>
      </w:pPr>
      <w:hyperlink r:id="rId2945" w:anchor="Cul_Cardial_Midi_France_ancien" w:history="1">
        <w:r w:rsidR="00BE6107" w:rsidRPr="00BE6107">
          <w:rPr>
            <w:rStyle w:val="Hyperlink"/>
            <w:lang w:val="fr-FR"/>
          </w:rPr>
          <w:t>C. ancien</w:t>
        </w:r>
      </w:hyperlink>
      <w:r w:rsidR="00BE6107">
        <w:rPr>
          <w:lang w:val="fr-FR"/>
        </w:rPr>
        <w:t xml:space="preserve"> </w:t>
      </w:r>
      <w:r w:rsidR="00BE6107" w:rsidRPr="00BE6107">
        <w:rPr>
          <w:lang w:val="fr-FR"/>
        </w:rPr>
        <w:t>(BIB 2499)</w:t>
      </w:r>
    </w:p>
    <w:p w14:paraId="08ABB738" w14:textId="77777777" w:rsidR="00AB55F3" w:rsidRDefault="00AB55F3" w:rsidP="00242C0F">
      <w:pPr>
        <w:rPr>
          <w:lang w:val="fr-FR"/>
        </w:rPr>
      </w:pPr>
    </w:p>
    <w:p w14:paraId="3EA0A361" w14:textId="77777777" w:rsidR="00464922" w:rsidRDefault="00464922" w:rsidP="00426FF9">
      <w:pPr>
        <w:pStyle w:val="Heading1"/>
      </w:pPr>
      <w:bookmarkStart w:id="1322" w:name="Sit_Pla_Bruguera"/>
      <w:r>
        <w:t>PLA DE LA BRUGUERA</w:t>
      </w:r>
    </w:p>
    <w:bookmarkEnd w:id="1322"/>
    <w:p w14:paraId="33A89762" w14:textId="77777777" w:rsidR="00464922" w:rsidRDefault="00464922" w:rsidP="00242C0F">
      <w:pPr>
        <w:rPr>
          <w:lang w:val="fr-FR"/>
        </w:rPr>
      </w:pPr>
      <w:r>
        <w:rPr>
          <w:lang w:val="fr-FR"/>
        </w:rPr>
        <w:t xml:space="preserve">Le Pla de la Bruguera est un </w:t>
      </w:r>
      <w:r w:rsidRPr="00B87622">
        <w:rPr>
          <w:lang w:val="fr-FR"/>
        </w:rPr>
        <w:t xml:space="preserve">site néolithique </w:t>
      </w:r>
      <w:r>
        <w:rPr>
          <w:lang w:val="fr-FR"/>
        </w:rPr>
        <w:t>du littoral ou prélittoral de Catalogne du Néolithique ancien épicardial (BIB Edo, Mestres, Molis in BIB 2613)</w:t>
      </w:r>
    </w:p>
    <w:p w14:paraId="65C44797" w14:textId="16E5CD58" w:rsidR="00CF6C26" w:rsidRDefault="00CF6C26" w:rsidP="00CF6C26">
      <w:pPr>
        <w:jc w:val="both"/>
        <w:rPr>
          <w:lang w:val="fr-FR"/>
        </w:rPr>
      </w:pPr>
      <w:r>
        <w:rPr>
          <w:lang w:val="fr-FR"/>
        </w:rPr>
        <w:t xml:space="preserve">Nécropole du Fer 1, avec son abandon au début de l' </w:t>
      </w:r>
      <w:hyperlink r:id="rId2946" w:anchor="Cul_Iberique_ancien" w:history="1">
        <w:r w:rsidRPr="00CF6C26">
          <w:rPr>
            <w:rStyle w:val="Hyperlink"/>
            <w:lang w:val="fr-FR"/>
          </w:rPr>
          <w:t>I. ancien</w:t>
        </w:r>
      </w:hyperlink>
      <w:r>
        <w:rPr>
          <w:lang w:val="fr-FR"/>
        </w:rPr>
        <w:t xml:space="preserve"> (BIB 2899)</w:t>
      </w:r>
    </w:p>
    <w:p w14:paraId="35FB6684" w14:textId="77777777" w:rsidR="001C2ED9" w:rsidRDefault="001C2ED9" w:rsidP="00242C0F">
      <w:pPr>
        <w:rPr>
          <w:lang w:val="fr-FR"/>
        </w:rPr>
      </w:pPr>
    </w:p>
    <w:p w14:paraId="089896B2" w14:textId="77777777" w:rsidR="00464922" w:rsidRPr="00D52855" w:rsidRDefault="00464922" w:rsidP="00426FF9">
      <w:pPr>
        <w:pStyle w:val="Heading1"/>
        <w:rPr>
          <w:lang w:val="es-ES"/>
        </w:rPr>
      </w:pPr>
      <w:bookmarkStart w:id="1323" w:name="Sit_San_Pau_Camp"/>
      <w:r w:rsidRPr="00D52855">
        <w:rPr>
          <w:lang w:val="es-ES"/>
        </w:rPr>
        <w:lastRenderedPageBreak/>
        <w:t>SAN PAU DEL CAMP</w:t>
      </w:r>
      <w:bookmarkEnd w:id="1323"/>
    </w:p>
    <w:p w14:paraId="60D9DBBE" w14:textId="237808FA" w:rsidR="0042218E" w:rsidRPr="0042218E" w:rsidRDefault="00000000" w:rsidP="0042218E">
      <w:pPr>
        <w:rPr>
          <w:lang w:val="es-ES"/>
        </w:rPr>
      </w:pPr>
      <w:hyperlink r:id="rId2947" w:anchor="Cul_Transition_Meso_Neo_gen" w:history="1">
        <w:r w:rsidR="0042218E" w:rsidRPr="0042218E">
          <w:rPr>
            <w:rStyle w:val="Hyperlink"/>
            <w:lang w:val="es-ES"/>
          </w:rPr>
          <w:t>aDNA</w:t>
        </w:r>
      </w:hyperlink>
      <w:r w:rsidR="0042218E" w:rsidRPr="0042218E">
        <w:rPr>
          <w:lang w:val="es-ES"/>
        </w:rPr>
        <w:t xml:space="preserve"> (BIB 2829)</w:t>
      </w:r>
    </w:p>
    <w:p w14:paraId="20CFE0E4" w14:textId="77777777" w:rsidR="0042218E" w:rsidRPr="0042218E" w:rsidRDefault="0042218E" w:rsidP="00242C0F">
      <w:pPr>
        <w:rPr>
          <w:lang w:val="es-ES"/>
        </w:rPr>
      </w:pPr>
    </w:p>
    <w:p w14:paraId="61F34EA3" w14:textId="77777777" w:rsidR="00464922" w:rsidRDefault="00464922" w:rsidP="00242C0F">
      <w:pPr>
        <w:rPr>
          <w:lang w:val="es-ES"/>
        </w:rPr>
      </w:pPr>
      <w:r w:rsidRPr="00162A96">
        <w:rPr>
          <w:lang w:val="es-ES"/>
        </w:rPr>
        <w:t>A Barcelone, San Pau del Camp est un site du Néolithique ancien (BIB Edo, Mestres, Molis in BIB 2613)</w:t>
      </w:r>
      <w:r w:rsidR="00162A96" w:rsidRPr="00162A96">
        <w:rPr>
          <w:lang w:val="es-ES"/>
        </w:rPr>
        <w:t xml:space="preserve"> </w:t>
      </w:r>
      <w:r w:rsidR="00162A96" w:rsidRPr="00162A96">
        <w:rPr>
          <w:i/>
          <w:lang w:val="es-ES"/>
        </w:rPr>
        <w:t>Late Early Neolithic</w:t>
      </w:r>
      <w:r w:rsidR="00162A96" w:rsidRPr="00162A96">
        <w:rPr>
          <w:lang w:val="es-ES"/>
        </w:rPr>
        <w:t xml:space="preserve"> (BIB 2811)</w:t>
      </w:r>
    </w:p>
    <w:p w14:paraId="4E1CABD0" w14:textId="77777777" w:rsidR="00663B0C" w:rsidRPr="00A77802" w:rsidRDefault="00663B0C" w:rsidP="00242C0F">
      <w:pPr>
        <w:rPr>
          <w:lang w:val="fr-FR"/>
        </w:rPr>
      </w:pPr>
      <w:r w:rsidRPr="00663B0C">
        <w:rPr>
          <w:lang w:val="fr-FR"/>
        </w:rPr>
        <w:t>E1 (structure 1): décor à impressions à la malaco-faune (BIB S. P</w:t>
      </w:r>
      <w:r>
        <w:rPr>
          <w:lang w:val="fr-FR"/>
        </w:rPr>
        <w:t>ardo-Gordo</w:t>
      </w:r>
      <w:r w:rsidRPr="00663B0C">
        <w:rPr>
          <w:lang w:val="fr-FR"/>
        </w:rPr>
        <w:t xml:space="preserve">, Seminario (...) Impressa, Barcelona 2019) La datation de la phase 1 de San Pau remonte à 5600 BC. Le </w:t>
      </w:r>
      <w:r w:rsidRPr="00663B0C">
        <w:rPr>
          <w:i/>
          <w:lang w:val="fr-FR"/>
        </w:rPr>
        <w:t>boquique</w:t>
      </w:r>
      <w:r w:rsidRPr="00663B0C">
        <w:rPr>
          <w:lang w:val="fr-FR"/>
        </w:rPr>
        <w:t xml:space="preserve"> apparait dans les niveaux les + anciens (BIB S. Pardo-Gordo, Seminario (...) </w:t>
      </w:r>
      <w:r w:rsidRPr="00A77802">
        <w:rPr>
          <w:lang w:val="fr-FR"/>
        </w:rPr>
        <w:t>Impressa, Barcelona 2019)</w:t>
      </w:r>
    </w:p>
    <w:p w14:paraId="3CF83A48" w14:textId="77777777" w:rsidR="00464922" w:rsidRPr="00A77802" w:rsidRDefault="00464922" w:rsidP="00242C0F">
      <w:pPr>
        <w:rPr>
          <w:lang w:val="fr-FR"/>
        </w:rPr>
      </w:pPr>
    </w:p>
    <w:p w14:paraId="19E0AF54" w14:textId="77777777" w:rsidR="00464922" w:rsidRPr="00A77802" w:rsidRDefault="00464922" w:rsidP="00426FF9">
      <w:pPr>
        <w:pStyle w:val="Heading1"/>
      </w:pPr>
      <w:bookmarkStart w:id="1324" w:name="Sit_Vila_Madrid"/>
      <w:r w:rsidRPr="00A77802">
        <w:t>VILA DE MADRID</w:t>
      </w:r>
    </w:p>
    <w:bookmarkEnd w:id="1324"/>
    <w:p w14:paraId="5BB2F4D1" w14:textId="77777777" w:rsidR="00C85FCC" w:rsidRPr="00A77802" w:rsidRDefault="00C85FCC" w:rsidP="00464922">
      <w:pPr>
        <w:rPr>
          <w:lang w:val="fr-FR"/>
        </w:rPr>
      </w:pPr>
      <w:r w:rsidRPr="00A77802">
        <w:rPr>
          <w:lang w:val="fr-FR"/>
        </w:rPr>
        <w:t>Vila Madrid</w:t>
      </w:r>
    </w:p>
    <w:p w14:paraId="7B66E4D1" w14:textId="77777777" w:rsidR="00C85FCC" w:rsidRPr="00A77802" w:rsidRDefault="00C85FCC" w:rsidP="00464922">
      <w:pPr>
        <w:rPr>
          <w:lang w:val="fr-FR"/>
        </w:rPr>
      </w:pPr>
    </w:p>
    <w:p w14:paraId="35651F89" w14:textId="77777777" w:rsidR="00464922" w:rsidRDefault="00464922" w:rsidP="00464922">
      <w:pPr>
        <w:rPr>
          <w:lang w:val="fr-FR"/>
        </w:rPr>
      </w:pPr>
      <w:r w:rsidRPr="00A77802">
        <w:rPr>
          <w:lang w:val="fr-FR"/>
        </w:rPr>
        <w:t>A Barcelone, la Vila de Madrid est un site du Néolithique ancien (BIB Edo, Mestres, Molis in BIB 26</w:t>
      </w:r>
      <w:r>
        <w:rPr>
          <w:lang w:val="fr-FR"/>
        </w:rPr>
        <w:t>13)</w:t>
      </w:r>
      <w:r w:rsidR="00583F56">
        <w:rPr>
          <w:lang w:val="fr-FR"/>
        </w:rPr>
        <w:t xml:space="preserve"> Fosse individuelle d'un individu de 20-25 ans possible (BIB 2613)</w:t>
      </w:r>
    </w:p>
    <w:p w14:paraId="03779D1F" w14:textId="77777777" w:rsidR="00464922" w:rsidRDefault="00464922" w:rsidP="00242C0F">
      <w:pPr>
        <w:rPr>
          <w:lang w:val="fr-FR"/>
        </w:rPr>
      </w:pPr>
    </w:p>
    <w:p w14:paraId="1ED35347" w14:textId="77777777" w:rsidR="0043440A" w:rsidRDefault="0043440A" w:rsidP="00426FF9">
      <w:pPr>
        <w:pStyle w:val="Heading1"/>
      </w:pPr>
      <w:bookmarkStart w:id="1325" w:name="Sit_Rayal"/>
      <w:r>
        <w:t>RAYAL</w:t>
      </w:r>
    </w:p>
    <w:bookmarkEnd w:id="1325"/>
    <w:p w14:paraId="2C2E9A4B" w14:textId="77777777" w:rsidR="0043440A" w:rsidRDefault="00FC5583" w:rsidP="00242C0F">
      <w:pPr>
        <w:rPr>
          <w:lang w:val="fr-FR"/>
        </w:rPr>
      </w:pPr>
      <w:r>
        <w:rPr>
          <w:lang w:val="fr-FR"/>
        </w:rPr>
        <w:t>[</w:t>
      </w:r>
      <w:r w:rsidR="0042218E">
        <w:rPr>
          <w:lang w:val="fr-FR"/>
        </w:rPr>
        <w:t xml:space="preserve">Raval ? </w:t>
      </w:r>
      <w:r>
        <w:rPr>
          <w:lang w:val="fr-FR"/>
        </w:rPr>
        <w:t xml:space="preserve">Barcelone ?]. </w:t>
      </w:r>
      <w:r w:rsidR="0043440A">
        <w:rPr>
          <w:lang w:val="fr-FR"/>
        </w:rPr>
        <w:t>Habitat du Néo ancien avec un four collectif (BIB 2646)</w:t>
      </w:r>
    </w:p>
    <w:p w14:paraId="12E1FE60" w14:textId="77777777" w:rsidR="0043440A" w:rsidRDefault="0043440A" w:rsidP="00242C0F">
      <w:pPr>
        <w:rPr>
          <w:lang w:val="fr-FR"/>
        </w:rPr>
      </w:pPr>
    </w:p>
    <w:p w14:paraId="02E85529" w14:textId="77777777" w:rsidR="00FC5583" w:rsidRPr="00FC5583" w:rsidRDefault="00FC5583" w:rsidP="00426FF9">
      <w:pPr>
        <w:pStyle w:val="Heading1"/>
      </w:pPr>
      <w:r w:rsidRPr="00FC5583">
        <w:t xml:space="preserve">ESTALADA </w:t>
      </w:r>
    </w:p>
    <w:p w14:paraId="2617C6C9" w14:textId="77777777" w:rsidR="00FC5583" w:rsidRDefault="00FC5583" w:rsidP="00242C0F">
      <w:pPr>
        <w:rPr>
          <w:iCs/>
          <w:lang w:val="fr-FR"/>
        </w:rPr>
      </w:pPr>
      <w:r w:rsidRPr="00FC5583">
        <w:rPr>
          <w:iCs/>
          <w:lang w:val="fr-FR"/>
        </w:rPr>
        <w:t>La pierre de l'Estalada, sur l</w:t>
      </w:r>
      <w:r>
        <w:rPr>
          <w:iCs/>
          <w:lang w:val="fr-FR"/>
        </w:rPr>
        <w:t>e plateau de la Calma (pla de la Calma) (Montseny, Catalogne) est un mégalithe (wiki)</w:t>
      </w:r>
    </w:p>
    <w:p w14:paraId="7931CC09" w14:textId="77777777" w:rsidR="009C541D" w:rsidRDefault="009C541D" w:rsidP="00242C0F">
      <w:pPr>
        <w:rPr>
          <w:iCs/>
          <w:lang w:val="fr-FR"/>
        </w:rPr>
      </w:pPr>
    </w:p>
    <w:p w14:paraId="066D5CE6" w14:textId="77777777" w:rsidR="009C541D" w:rsidRDefault="009C541D" w:rsidP="00426FF9">
      <w:pPr>
        <w:pStyle w:val="Heading1"/>
      </w:pPr>
      <w:bookmarkStart w:id="1326" w:name="Sit_Bilancino"/>
      <w:r>
        <w:t>BILANCINO</w:t>
      </w:r>
    </w:p>
    <w:bookmarkEnd w:id="1326"/>
    <w:p w14:paraId="2C919F20" w14:textId="77777777" w:rsidR="009C541D" w:rsidRDefault="009C541D" w:rsidP="009C541D">
      <w:pPr>
        <w:rPr>
          <w:lang w:val="fr-FR"/>
        </w:rPr>
      </w:pPr>
    </w:p>
    <w:p w14:paraId="6992519C" w14:textId="77777777" w:rsidR="009C541D" w:rsidRDefault="009C541D" w:rsidP="009C541D">
      <w:pPr>
        <w:rPr>
          <w:lang w:val="fr-FR"/>
        </w:rPr>
      </w:pPr>
      <w:r>
        <w:rPr>
          <w:lang w:val="fr-FR"/>
        </w:rPr>
        <w:t>L'étange de Bilancino (Florence) a montré des traces de récoltes de céréales datées de ~25,000 BP, soit du Gravettien (BIB N. Mazzuco, journées de Sobrarbre, 2019)</w:t>
      </w:r>
    </w:p>
    <w:p w14:paraId="2D51B659" w14:textId="77777777" w:rsidR="009C541D" w:rsidRDefault="009C541D" w:rsidP="009C541D">
      <w:pPr>
        <w:rPr>
          <w:lang w:val="fr-FR"/>
        </w:rPr>
      </w:pPr>
    </w:p>
    <w:p w14:paraId="32CD44A8" w14:textId="77777777" w:rsidR="00FC5583" w:rsidRPr="00FC5583" w:rsidRDefault="00FC5583" w:rsidP="00242C0F">
      <w:pPr>
        <w:rPr>
          <w:lang w:val="fr-FR"/>
        </w:rPr>
      </w:pPr>
    </w:p>
    <w:p w14:paraId="07CFB016" w14:textId="77777777" w:rsidR="003F5065" w:rsidRPr="0032190F" w:rsidRDefault="00B87622" w:rsidP="00426FF9">
      <w:pPr>
        <w:pStyle w:val="Heading1"/>
      </w:pPr>
      <w:bookmarkStart w:id="1327" w:name="Sit_Draga"/>
      <w:r>
        <w:t>DRAGA</w:t>
      </w:r>
    </w:p>
    <w:bookmarkEnd w:id="1327"/>
    <w:p w14:paraId="45A2E14E" w14:textId="77777777" w:rsidR="003F5065" w:rsidRPr="0032190F" w:rsidRDefault="003F5065" w:rsidP="00242C0F">
      <w:pPr>
        <w:rPr>
          <w:lang w:val="fr-FR"/>
        </w:rPr>
      </w:pPr>
    </w:p>
    <w:p w14:paraId="14AA58B6" w14:textId="6A2C02E4" w:rsidR="000B07FE" w:rsidRPr="00B87622" w:rsidRDefault="00CA4D93" w:rsidP="00C943D6">
      <w:pPr>
        <w:jc w:val="both"/>
        <w:rPr>
          <w:lang w:val="fr-FR"/>
        </w:rPr>
      </w:pPr>
      <w:r>
        <w:rPr>
          <w:lang w:val="fr-FR"/>
        </w:rPr>
        <w:t xml:space="preserve">La Draga (Lac de Banyoles, </w:t>
      </w:r>
      <w:r w:rsidR="003F5065" w:rsidRPr="0032190F">
        <w:rPr>
          <w:lang w:val="fr-FR"/>
        </w:rPr>
        <w:t>Catalogne</w:t>
      </w:r>
      <w:r>
        <w:rPr>
          <w:lang w:val="fr-FR"/>
        </w:rPr>
        <w:t>), ca. 200 m.s.n.m., est un</w:t>
      </w:r>
      <w:r w:rsidR="003F5065" w:rsidRPr="0032190F">
        <w:rPr>
          <w:lang w:val="fr-FR"/>
        </w:rPr>
        <w:t xml:space="preserve"> habitat de plein air </w:t>
      </w:r>
      <w:r>
        <w:rPr>
          <w:lang w:val="fr-FR"/>
        </w:rPr>
        <w:t>qui</w:t>
      </w:r>
      <w:r w:rsidR="00B87622">
        <w:rPr>
          <w:lang w:val="fr-FR"/>
        </w:rPr>
        <w:t xml:space="preserve"> </w:t>
      </w:r>
      <w:r w:rsidR="003F5065" w:rsidRPr="0032190F">
        <w:rPr>
          <w:lang w:val="fr-FR"/>
        </w:rPr>
        <w:t xml:space="preserve">a livré du </w:t>
      </w:r>
      <w:hyperlink r:id="rId2948" w:anchor="Cul_Cardial_Franco_Iberique" w:history="1">
        <w:r w:rsidR="003F5065" w:rsidRPr="0032190F">
          <w:rPr>
            <w:rStyle w:val="Hyperlink"/>
            <w:lang w:val="fr-FR"/>
          </w:rPr>
          <w:t>cardial</w:t>
        </w:r>
      </w:hyperlink>
      <w:r w:rsidR="003F5065" w:rsidRPr="0032190F">
        <w:rPr>
          <w:lang w:val="fr-FR"/>
        </w:rPr>
        <w:t xml:space="preserve"> et est daté du 6</w:t>
      </w:r>
      <w:r w:rsidR="003F5065" w:rsidRPr="0032190F">
        <w:rPr>
          <w:vertAlign w:val="superscript"/>
          <w:lang w:val="fr-FR"/>
        </w:rPr>
        <w:t>e</w:t>
      </w:r>
      <w:r w:rsidR="003F5065" w:rsidRPr="0032190F">
        <w:rPr>
          <w:lang w:val="fr-FR"/>
        </w:rPr>
        <w:t xml:space="preserve"> millénaire</w:t>
      </w:r>
      <w:r w:rsidR="004A4497" w:rsidRPr="0032190F">
        <w:rPr>
          <w:lang w:val="fr-FR"/>
        </w:rPr>
        <w:t xml:space="preserve"> (</w:t>
      </w:r>
      <w:r w:rsidR="0070027E" w:rsidRPr="0032190F">
        <w:rPr>
          <w:lang w:val="fr-FR"/>
        </w:rPr>
        <w:t>BIB</w:t>
      </w:r>
      <w:r w:rsidR="004A4497" w:rsidRPr="0032190F">
        <w:rPr>
          <w:lang w:val="fr-FR"/>
        </w:rPr>
        <w:t xml:space="preserve"> 125 p. 307)</w:t>
      </w:r>
      <w:r w:rsidR="003D2676" w:rsidRPr="0032190F">
        <w:rPr>
          <w:lang w:val="fr-FR"/>
        </w:rPr>
        <w:t xml:space="preserve"> </w:t>
      </w:r>
      <w:r w:rsidR="003D2676" w:rsidRPr="00B87622">
        <w:rPr>
          <w:lang w:val="fr-FR"/>
        </w:rPr>
        <w:t>La Draga daté entre ca. 5.300-4.800 cal BC (BIB CAA resume)</w:t>
      </w:r>
      <w:r w:rsidR="00B87622" w:rsidRPr="00B87622">
        <w:rPr>
          <w:lang w:val="fr-FR"/>
        </w:rPr>
        <w:t xml:space="preserve"> </w:t>
      </w:r>
      <w:r>
        <w:rPr>
          <w:lang w:val="fr-FR"/>
        </w:rPr>
        <w:t>O</w:t>
      </w:r>
      <w:r w:rsidR="00B87622">
        <w:rPr>
          <w:lang w:val="fr-FR"/>
        </w:rPr>
        <w:t>ccupations Néolithique ancien entre 5600-5200 calBC (BIB Gassiot, Palormo, Tarrus in BIB 2613)</w:t>
      </w:r>
    </w:p>
    <w:p w14:paraId="6619FCC1" w14:textId="77777777" w:rsidR="006A7D49" w:rsidRPr="0032190F" w:rsidRDefault="006A7D49" w:rsidP="00C943D6">
      <w:pPr>
        <w:jc w:val="both"/>
        <w:rPr>
          <w:lang w:val="fr-FR"/>
        </w:rPr>
      </w:pPr>
      <w:r w:rsidRPr="0032190F">
        <w:rPr>
          <w:lang w:val="fr-FR"/>
        </w:rPr>
        <w:t>Occupation entre 5300 et 5150 avec une occupation qui dure de 80 à 100 ans (BIB 2248 p. 760)</w:t>
      </w:r>
    </w:p>
    <w:p w14:paraId="0E0272A0" w14:textId="7D0AC61E" w:rsidR="005927D5" w:rsidRDefault="005927D5" w:rsidP="00C943D6">
      <w:pPr>
        <w:jc w:val="both"/>
        <w:rPr>
          <w:lang w:val="fr-FR"/>
        </w:rPr>
      </w:pPr>
      <w:r w:rsidRPr="0032190F">
        <w:rPr>
          <w:lang w:val="fr-FR"/>
        </w:rPr>
        <w:t>Banyoles / La Draga. Pour l’Espagne, ce site du premier néolithique (</w:t>
      </w:r>
      <w:hyperlink r:id="rId2949" w:anchor="Cul_Cardial_Franco_Iberique" w:history="1">
        <w:r w:rsidRPr="0032190F">
          <w:rPr>
            <w:rStyle w:val="Hyperlink"/>
            <w:lang w:val="fr-FR"/>
          </w:rPr>
          <w:t>C</w:t>
        </w:r>
        <w:r w:rsidR="001331C8">
          <w:rPr>
            <w:rStyle w:val="Hyperlink"/>
            <w:lang w:val="fr-FR"/>
          </w:rPr>
          <w:t>.</w:t>
        </w:r>
        <w:r w:rsidRPr="0032190F">
          <w:rPr>
            <w:rStyle w:val="Hyperlink"/>
            <w:lang w:val="fr-FR"/>
          </w:rPr>
          <w:t xml:space="preserve"> Franco-Ibérique</w:t>
        </w:r>
      </w:hyperlink>
      <w:r w:rsidRPr="0032190F">
        <w:rPr>
          <w:lang w:val="fr-FR"/>
        </w:rPr>
        <w:t xml:space="preserve">) est daté entre 5470-5320 et 4720-4360 cal. BC. Céramique cardiale, manche de faucille en genévrier et </w:t>
      </w:r>
      <w:r w:rsidR="00836D78">
        <w:rPr>
          <w:lang w:val="fr-FR"/>
        </w:rPr>
        <w:t>un fragment [en forme] de joug (BIB ?)</w:t>
      </w:r>
    </w:p>
    <w:p w14:paraId="0EF416EE" w14:textId="77777777" w:rsidR="00836D78" w:rsidRDefault="00836D78" w:rsidP="005927D5">
      <w:pPr>
        <w:jc w:val="both"/>
        <w:rPr>
          <w:lang w:val="fr-FR"/>
        </w:rPr>
      </w:pPr>
    </w:p>
    <w:p w14:paraId="452061C8" w14:textId="77777777" w:rsidR="00836D78" w:rsidRPr="0032190F" w:rsidRDefault="00836D78" w:rsidP="005927D5">
      <w:pPr>
        <w:jc w:val="both"/>
        <w:rPr>
          <w:lang w:val="fr-FR"/>
        </w:rPr>
      </w:pPr>
      <w:r>
        <w:rPr>
          <w:lang w:val="fr-FR"/>
        </w:rPr>
        <w:t>Le rayon d'approvisonnement du site correspond à 50-60 km (BIB expo La Draga, X. Terradas)</w:t>
      </w:r>
    </w:p>
    <w:p w14:paraId="06540DC7" w14:textId="77777777" w:rsidR="005927D5" w:rsidRDefault="005927D5" w:rsidP="005927D5">
      <w:pPr>
        <w:jc w:val="both"/>
        <w:rPr>
          <w:lang w:val="fr-FR"/>
        </w:rPr>
      </w:pPr>
      <w:r w:rsidRPr="0032190F">
        <w:rPr>
          <w:lang w:val="fr-FR"/>
        </w:rPr>
        <w:br/>
      </w:r>
    </w:p>
    <w:p w14:paraId="61A12FC8" w14:textId="77777777" w:rsidR="00836D78" w:rsidRDefault="00836D78" w:rsidP="005927D5">
      <w:pPr>
        <w:jc w:val="both"/>
        <w:rPr>
          <w:lang w:val="fr-FR"/>
        </w:rPr>
      </w:pPr>
      <w:r>
        <w:rPr>
          <w:lang w:val="fr-FR"/>
        </w:rPr>
        <w:br/>
        <w:t>Ornements de bucranes de bovidés sauvages dont 3 probablement alignés sur un poteau (BIB expo La Draga, X. Terradas)</w:t>
      </w:r>
    </w:p>
    <w:p w14:paraId="7FB2F71A" w14:textId="77777777" w:rsidR="00836D78" w:rsidRDefault="00836D78" w:rsidP="005927D5">
      <w:pPr>
        <w:jc w:val="both"/>
        <w:rPr>
          <w:lang w:val="fr-FR"/>
        </w:rPr>
      </w:pPr>
    </w:p>
    <w:p w14:paraId="0FBE8C6C" w14:textId="77777777" w:rsidR="005927D5" w:rsidRPr="0032190F" w:rsidRDefault="005927D5" w:rsidP="005927D5">
      <w:pPr>
        <w:rPr>
          <w:lang w:val="fr-FR"/>
        </w:rPr>
      </w:pPr>
    </w:p>
    <w:p w14:paraId="1C1DB4F9" w14:textId="77777777" w:rsidR="005927D5" w:rsidRPr="0032190F" w:rsidRDefault="005927D5" w:rsidP="005927D5">
      <w:pPr>
        <w:rPr>
          <w:lang w:val="fr-FR"/>
        </w:rPr>
      </w:pPr>
      <w:r w:rsidRPr="0032190F">
        <w:rPr>
          <w:lang w:val="fr-FR"/>
        </w:rPr>
        <w:lastRenderedPageBreak/>
        <w:t>Valve de moule et coquilles utilisées pour le travail de la peau (I. Clemente Conte com. pers.)</w:t>
      </w:r>
    </w:p>
    <w:p w14:paraId="3AB46E9A" w14:textId="77777777" w:rsidR="005927D5" w:rsidRPr="0032190F" w:rsidRDefault="005927D5" w:rsidP="00242C0F">
      <w:pPr>
        <w:rPr>
          <w:lang w:val="fr-FR"/>
        </w:rPr>
      </w:pPr>
    </w:p>
    <w:p w14:paraId="3703E1FD" w14:textId="77777777" w:rsidR="00BA485A" w:rsidRDefault="00BA485A" w:rsidP="00242C0F">
      <w:pPr>
        <w:rPr>
          <w:lang w:val="fr-FR"/>
        </w:rPr>
      </w:pPr>
      <w:r w:rsidRPr="0032190F">
        <w:rPr>
          <w:lang w:val="fr-FR"/>
        </w:rPr>
        <w:t>Importation de silex de Sigean, jaspe de Montjuic, cristaux de roches. Extraction locale du quartz. Céramique décorée au cardium, décor de lignes, feston, anses tunnelées, bandes verticales.</w:t>
      </w:r>
    </w:p>
    <w:p w14:paraId="2B016ACC" w14:textId="77777777" w:rsidR="00836D78" w:rsidRDefault="00836D78" w:rsidP="00242C0F">
      <w:pPr>
        <w:rPr>
          <w:lang w:val="fr-FR"/>
        </w:rPr>
      </w:pPr>
    </w:p>
    <w:p w14:paraId="706ADD50" w14:textId="77777777" w:rsidR="00836D78" w:rsidRDefault="00836D78" w:rsidP="00242C0F">
      <w:pPr>
        <w:rPr>
          <w:lang w:val="fr-FR"/>
        </w:rPr>
      </w:pPr>
      <w:r>
        <w:rPr>
          <w:lang w:val="fr-FR"/>
        </w:rPr>
        <w:t>Utilisation de colle de pin (BIB expo La Draga, X. Terradas)</w:t>
      </w:r>
    </w:p>
    <w:p w14:paraId="4EB931A9" w14:textId="77777777" w:rsidR="00836D78" w:rsidRDefault="00836D78" w:rsidP="00242C0F">
      <w:pPr>
        <w:rPr>
          <w:lang w:val="fr-FR"/>
        </w:rPr>
      </w:pPr>
    </w:p>
    <w:p w14:paraId="31B2F3F1" w14:textId="77777777" w:rsidR="00836D78" w:rsidRDefault="00836D78" w:rsidP="00242C0F">
      <w:pPr>
        <w:rPr>
          <w:lang w:val="fr-FR"/>
        </w:rPr>
      </w:pPr>
      <w:r>
        <w:rPr>
          <w:lang w:val="fr-FR"/>
        </w:rPr>
        <w:t>3 arcs retrouvés bien que la chasse ne représente de 2% de la diète. Les arcs sont liés à des fonctions de socialisation et de prestige (BIB expo La Draga, X. Terradas)</w:t>
      </w:r>
    </w:p>
    <w:p w14:paraId="39452C55" w14:textId="77777777" w:rsidR="00836D78" w:rsidRDefault="00836D78" w:rsidP="00242C0F">
      <w:pPr>
        <w:rPr>
          <w:lang w:val="fr-FR"/>
        </w:rPr>
      </w:pPr>
      <w:r>
        <w:rPr>
          <w:lang w:val="fr-FR"/>
        </w:rPr>
        <w:br/>
        <w:t>Présence de moutons à poils (pas à laine). Le travail du textile concerne des fibres végétales: orties et lins (BIB expo La Draga, X. Terradas)</w:t>
      </w:r>
    </w:p>
    <w:p w14:paraId="2DC2932B" w14:textId="77777777" w:rsidR="00B87622" w:rsidRDefault="00B87622" w:rsidP="00242C0F">
      <w:pPr>
        <w:rPr>
          <w:lang w:val="fr-FR"/>
        </w:rPr>
      </w:pPr>
    </w:p>
    <w:p w14:paraId="1C94ADBE" w14:textId="77777777" w:rsidR="00B87622" w:rsidRDefault="00B87622" w:rsidP="00242C0F">
      <w:pPr>
        <w:rPr>
          <w:lang w:val="fr-FR"/>
        </w:rPr>
      </w:pPr>
      <w:r>
        <w:rPr>
          <w:lang w:val="fr-FR"/>
        </w:rPr>
        <w:t>Phase II: 5210-4796 BC, structures en pierre [fours polynésien ?] (BIB Gassiot, Palormo, Tarrus in BIB 2613)</w:t>
      </w:r>
    </w:p>
    <w:p w14:paraId="0EDA12B1" w14:textId="77777777" w:rsidR="00CD0706" w:rsidRDefault="00CD0706" w:rsidP="00242C0F">
      <w:pPr>
        <w:rPr>
          <w:lang w:val="fr-FR"/>
        </w:rPr>
      </w:pPr>
    </w:p>
    <w:p w14:paraId="5F0BBA69" w14:textId="77777777" w:rsidR="00CD0706" w:rsidRDefault="00CD0706" w:rsidP="00242C0F">
      <w:pPr>
        <w:rPr>
          <w:lang w:val="fr-FR"/>
        </w:rPr>
      </w:pPr>
      <w:r>
        <w:rPr>
          <w:lang w:val="fr-FR"/>
        </w:rPr>
        <w:t>Traces de travail des bovidés (bât et/ou traction) dès le Néolithique ancien (</w:t>
      </w:r>
      <w:r w:rsidRPr="00CD0706">
        <w:rPr>
          <w:lang w:val="fr-FR"/>
        </w:rPr>
        <w:t>Bosch et al., 2000</w:t>
      </w:r>
      <w:r>
        <w:rPr>
          <w:lang w:val="fr-FR"/>
        </w:rPr>
        <w:t>) (BIB 2617)</w:t>
      </w:r>
    </w:p>
    <w:p w14:paraId="5FFB2B21" w14:textId="77777777" w:rsidR="00CA4D93" w:rsidRDefault="00CA4D93" w:rsidP="00242C0F">
      <w:pPr>
        <w:rPr>
          <w:lang w:val="fr-FR"/>
        </w:rPr>
      </w:pPr>
    </w:p>
    <w:p w14:paraId="41B27ACA" w14:textId="77777777" w:rsidR="00CA4D93" w:rsidRDefault="00CA4D93" w:rsidP="00CA4D93">
      <w:pPr>
        <w:pStyle w:val="Heading2"/>
      </w:pPr>
      <w:r>
        <w:t>Industrie lithique</w:t>
      </w:r>
    </w:p>
    <w:p w14:paraId="771D5D23" w14:textId="77777777" w:rsidR="00CA4D93" w:rsidRDefault="00CA4D93" w:rsidP="00242C0F">
      <w:pPr>
        <w:rPr>
          <w:lang w:val="fr-FR"/>
        </w:rPr>
      </w:pPr>
    </w:p>
    <w:p w14:paraId="3C8B0C0A" w14:textId="3E641BB1" w:rsidR="00CA4D93" w:rsidRPr="0032190F" w:rsidRDefault="00CA4D93" w:rsidP="00CA4D93">
      <w:pPr>
        <w:jc w:val="both"/>
        <w:rPr>
          <w:lang w:val="fr-FR"/>
        </w:rPr>
      </w:pPr>
      <w:r>
        <w:rPr>
          <w:lang w:val="fr-FR"/>
        </w:rPr>
        <w:t xml:space="preserve">Le site de </w:t>
      </w:r>
      <w:hyperlink r:id="rId2950" w:anchor="Sit_Sigean" w:history="1">
        <w:r w:rsidRPr="00CA4D93">
          <w:rPr>
            <w:rStyle w:val="Hyperlink"/>
            <w:lang w:val="fr-FR"/>
          </w:rPr>
          <w:t>Sigean</w:t>
        </w:r>
      </w:hyperlink>
      <w:r>
        <w:rPr>
          <w:lang w:val="fr-FR"/>
        </w:rPr>
        <w:t xml:space="preserve"> à ~120 km est l'un des plus proches fournissant du silex de bonne qualité (BIB expo La Draga, X. Terradas) Exploité dès le Paléolithique (BIB X. Terradas in BIB 2613)</w:t>
      </w:r>
    </w:p>
    <w:p w14:paraId="3D59AD15" w14:textId="77777777" w:rsidR="00CA4D93" w:rsidRDefault="00CA4D93" w:rsidP="00242C0F">
      <w:pPr>
        <w:rPr>
          <w:lang w:val="fr-FR"/>
        </w:rPr>
      </w:pPr>
    </w:p>
    <w:p w14:paraId="3451C31D" w14:textId="77777777" w:rsidR="00CA4D93" w:rsidRDefault="00CA4D93" w:rsidP="00242C0F">
      <w:pPr>
        <w:rPr>
          <w:lang w:val="fr-FR"/>
        </w:rPr>
      </w:pPr>
    </w:p>
    <w:p w14:paraId="3FB70A20" w14:textId="77777777" w:rsidR="00CA4D93" w:rsidRDefault="00CA4D93" w:rsidP="00CA4D93">
      <w:pPr>
        <w:pStyle w:val="Heading2"/>
      </w:pPr>
      <w:r>
        <w:t>Céramiques</w:t>
      </w:r>
    </w:p>
    <w:p w14:paraId="6C0C3840" w14:textId="77777777" w:rsidR="00CA4D93" w:rsidRDefault="00CA4D93" w:rsidP="00CA4D93">
      <w:pPr>
        <w:rPr>
          <w:lang w:val="fr-FR"/>
        </w:rPr>
      </w:pPr>
    </w:p>
    <w:p w14:paraId="2BD6EC28" w14:textId="77777777" w:rsidR="00CA4D93" w:rsidRDefault="00CA4D93" w:rsidP="00CA4D93">
      <w:pPr>
        <w:rPr>
          <w:lang w:val="fr-FR"/>
        </w:rPr>
      </w:pPr>
      <w:r w:rsidRPr="0032190F">
        <w:rPr>
          <w:lang w:val="fr-FR"/>
        </w:rPr>
        <w:t>Céramique cardiale</w:t>
      </w:r>
      <w:r>
        <w:rPr>
          <w:lang w:val="fr-FR"/>
        </w:rPr>
        <w:t xml:space="preserve"> (BIB ?)</w:t>
      </w:r>
    </w:p>
    <w:p w14:paraId="6F2E8C93" w14:textId="77777777" w:rsidR="00CA4D93" w:rsidRPr="00CA4D93" w:rsidRDefault="00CA4D93" w:rsidP="00CA4D93">
      <w:pPr>
        <w:rPr>
          <w:lang w:val="fr-FR"/>
        </w:rPr>
      </w:pPr>
    </w:p>
    <w:p w14:paraId="67D3DFA2" w14:textId="77777777" w:rsidR="000318BC" w:rsidRPr="0032190F" w:rsidRDefault="000318BC" w:rsidP="00242C0F">
      <w:pPr>
        <w:rPr>
          <w:lang w:val="fr-FR"/>
        </w:rPr>
      </w:pPr>
    </w:p>
    <w:p w14:paraId="463729FC" w14:textId="77777777" w:rsidR="000318BC" w:rsidRPr="0032190F" w:rsidRDefault="000318BC" w:rsidP="000318BC">
      <w:pPr>
        <w:pStyle w:val="Heading2"/>
      </w:pPr>
      <w:r w:rsidRPr="0032190F">
        <w:t>Fome de joug</w:t>
      </w:r>
    </w:p>
    <w:p w14:paraId="4D52841C" w14:textId="77777777" w:rsidR="000318BC" w:rsidRPr="0032190F" w:rsidRDefault="000318BC" w:rsidP="00242C0F">
      <w:pPr>
        <w:rPr>
          <w:lang w:val="fr-FR"/>
        </w:rPr>
      </w:pPr>
    </w:p>
    <w:p w14:paraId="71A2FEA9" w14:textId="77777777" w:rsidR="000318BC" w:rsidRDefault="000318BC" w:rsidP="00242C0F">
      <w:pPr>
        <w:rPr>
          <w:lang w:val="fr-FR"/>
        </w:rPr>
      </w:pPr>
      <w:r w:rsidRPr="0032190F">
        <w:rPr>
          <w:i/>
          <w:lang w:val="fr-FR"/>
        </w:rPr>
        <w:t>Ganxo</w:t>
      </w:r>
      <w:r w:rsidRPr="0032190F">
        <w:rPr>
          <w:lang w:val="fr-FR"/>
        </w:rPr>
        <w:t xml:space="preserve"> en chène roure. Plus probablement, un élément architectonique qu'un joug (BIB Musée d'archéologie de Barcelone, 2017)</w:t>
      </w:r>
      <w:r w:rsidR="00CA4D93">
        <w:rPr>
          <w:lang w:val="fr-FR"/>
        </w:rPr>
        <w:t xml:space="preserve"> </w:t>
      </w:r>
      <w:r w:rsidR="00CA4D93" w:rsidRPr="0032190F">
        <w:rPr>
          <w:lang w:val="fr-FR"/>
        </w:rPr>
        <w:t>Deux objets en forme de joug sont problématique [traction animale] car ce formes se développent dans nos région au 2</w:t>
      </w:r>
      <w:r w:rsidR="00CA4D93" w:rsidRPr="0032190F">
        <w:rPr>
          <w:vertAlign w:val="superscript"/>
          <w:lang w:val="fr-FR"/>
        </w:rPr>
        <w:t>e</w:t>
      </w:r>
      <w:r w:rsidR="00CA4D93" w:rsidRPr="0032190F">
        <w:rPr>
          <w:lang w:val="fr-FR"/>
        </w:rPr>
        <w:t xml:space="preserve"> Fer  (BIB 498 p. 374)</w:t>
      </w:r>
    </w:p>
    <w:p w14:paraId="15108718" w14:textId="77777777" w:rsidR="00CA4D93" w:rsidRDefault="00CA4D93" w:rsidP="00CA4D93">
      <w:pPr>
        <w:pStyle w:val="Heading2"/>
      </w:pPr>
      <w:r>
        <w:br/>
        <w:t>Etat de conservation</w:t>
      </w:r>
    </w:p>
    <w:p w14:paraId="361B5433" w14:textId="77777777" w:rsidR="00CA4D93" w:rsidRDefault="00CA4D93" w:rsidP="00242C0F">
      <w:pPr>
        <w:rPr>
          <w:lang w:val="fr-FR"/>
        </w:rPr>
      </w:pPr>
    </w:p>
    <w:p w14:paraId="5179F002" w14:textId="5D52681E" w:rsidR="00CA4D93" w:rsidRPr="0032190F" w:rsidRDefault="00CA4D93" w:rsidP="00242C0F">
      <w:pPr>
        <w:rPr>
          <w:lang w:val="fr-FR"/>
        </w:rPr>
      </w:pPr>
      <w:r>
        <w:rPr>
          <w:lang w:val="fr-FR"/>
        </w:rPr>
        <w:t xml:space="preserve">Par son état de conservation, La Draga se rapproche de </w:t>
      </w:r>
      <w:hyperlink r:id="rId2951" w:anchor="Sit_Marmotta" w:history="1">
        <w:r w:rsidRPr="00CA4D93">
          <w:rPr>
            <w:rStyle w:val="Hyperlink"/>
            <w:lang w:val="fr-FR"/>
          </w:rPr>
          <w:t>Marmotta</w:t>
        </w:r>
      </w:hyperlink>
      <w:r w:rsidRPr="00CA4D93">
        <w:rPr>
          <w:lang w:val="fr-FR"/>
        </w:rPr>
        <w:t xml:space="preserve"> </w:t>
      </w:r>
      <w:r>
        <w:rPr>
          <w:lang w:val="fr-FR"/>
        </w:rPr>
        <w:t>(BIB expo La Draga, X. Terradas).</w:t>
      </w:r>
    </w:p>
    <w:p w14:paraId="4DF96181" w14:textId="77777777" w:rsidR="00C114DE" w:rsidRPr="0032190F" w:rsidRDefault="00C114DE" w:rsidP="00242C0F">
      <w:pPr>
        <w:rPr>
          <w:lang w:val="fr-FR"/>
        </w:rPr>
      </w:pPr>
    </w:p>
    <w:p w14:paraId="731E7777" w14:textId="77777777" w:rsidR="006D50E9" w:rsidRPr="0032190F" w:rsidRDefault="006D50E9" w:rsidP="00426FF9">
      <w:pPr>
        <w:pStyle w:val="Heading1"/>
      </w:pPr>
      <w:r w:rsidRPr="0032190F">
        <w:t>SAN PAN</w:t>
      </w:r>
    </w:p>
    <w:p w14:paraId="72D9F5C1" w14:textId="77777777" w:rsidR="006D50E9" w:rsidRDefault="006D50E9" w:rsidP="00242C0F">
      <w:pPr>
        <w:jc w:val="both"/>
        <w:rPr>
          <w:lang w:val="fr-FR"/>
        </w:rPr>
      </w:pPr>
      <w:r w:rsidRPr="0032190F">
        <w:rPr>
          <w:lang w:val="fr-FR"/>
        </w:rPr>
        <w:t xml:space="preserve">La Caserna de San Pan en Catalogne est un site Post Cardial qui montre que le traitement de l’industrie (débitage) était expéditif (BIB </w:t>
      </w:r>
      <w:r w:rsidRPr="0032190F">
        <w:rPr>
          <w:rFonts w:ascii="TimesNewRomanPSMT" w:hAnsi="TimesNewRomanPSMT" w:cs="TimesNewRomanPSMT"/>
          <w:sz w:val="20"/>
          <w:szCs w:val="20"/>
          <w:lang w:val="fr-FR" w:eastAsia="en-GB"/>
        </w:rPr>
        <w:t xml:space="preserve">Molist Miquel, Rios Patricia, Gomez Anna, Bosch Josep, Borrell Ferran </w:t>
      </w:r>
      <w:r w:rsidRPr="0032190F">
        <w:rPr>
          <w:lang w:val="fr-FR"/>
        </w:rPr>
        <w:t>in BIB 1708)</w:t>
      </w:r>
    </w:p>
    <w:p w14:paraId="2EB5F21D" w14:textId="77777777" w:rsidR="000D230A" w:rsidRDefault="000D230A" w:rsidP="00242C0F">
      <w:pPr>
        <w:jc w:val="both"/>
        <w:rPr>
          <w:lang w:val="fr-FR"/>
        </w:rPr>
      </w:pPr>
    </w:p>
    <w:p w14:paraId="151605E6" w14:textId="77777777" w:rsidR="000D230A" w:rsidRDefault="000D230A" w:rsidP="00426FF9">
      <w:pPr>
        <w:pStyle w:val="Heading1"/>
      </w:pPr>
      <w:bookmarkStart w:id="1328" w:name="Sit_Bobila_En_Joca"/>
      <w:r>
        <w:t>BOBILA D'EN JOCA</w:t>
      </w:r>
    </w:p>
    <w:bookmarkEnd w:id="1328"/>
    <w:p w14:paraId="08ED0759" w14:textId="6F71DF67" w:rsidR="000D230A" w:rsidRPr="000D230A" w:rsidRDefault="000D230A" w:rsidP="00242C0F">
      <w:pPr>
        <w:jc w:val="both"/>
        <w:rPr>
          <w:lang w:val="fr-FR"/>
        </w:rPr>
      </w:pPr>
      <w:r>
        <w:rPr>
          <w:lang w:val="fr-FR"/>
        </w:rPr>
        <w:t xml:space="preserve">Bobila d'En Joca (Montornès del Vallès) a livré l'une des tombes les plus riches des </w:t>
      </w:r>
      <w:hyperlink r:id="rId2952" w:anchor="Cul_Sepulcros" w:history="1">
        <w:r w:rsidRPr="0032190F">
          <w:rPr>
            <w:rStyle w:val="Hyperlink"/>
            <w:lang w:val="fr-FR"/>
          </w:rPr>
          <w:t>Sepulcros de Fossa</w:t>
        </w:r>
      </w:hyperlink>
      <w:r w:rsidRPr="000D230A">
        <w:rPr>
          <w:lang w:val="fr-FR"/>
        </w:rPr>
        <w:t xml:space="preserve"> </w:t>
      </w:r>
      <w:r>
        <w:rPr>
          <w:lang w:val="fr-FR"/>
        </w:rPr>
        <w:t>(BIB CSIC 2018)</w:t>
      </w:r>
    </w:p>
    <w:p w14:paraId="083F9D0E" w14:textId="77777777" w:rsidR="006D50E9" w:rsidRDefault="006D50E9" w:rsidP="00242C0F">
      <w:pPr>
        <w:rPr>
          <w:lang w:val="fr-FR"/>
        </w:rPr>
      </w:pPr>
    </w:p>
    <w:p w14:paraId="0B78CCA6" w14:textId="77777777" w:rsidR="000D230A" w:rsidRDefault="000D230A" w:rsidP="00426FF9">
      <w:pPr>
        <w:pStyle w:val="Heading1"/>
      </w:pPr>
      <w:bookmarkStart w:id="1329" w:name="Sit_Can_Grau"/>
      <w:r>
        <w:t>CAN GRAU</w:t>
      </w:r>
    </w:p>
    <w:bookmarkEnd w:id="1329"/>
    <w:p w14:paraId="344FB660" w14:textId="77777777" w:rsidR="005E6C97" w:rsidRDefault="005E6C97" w:rsidP="00242C0F">
      <w:pPr>
        <w:rPr>
          <w:lang w:val="fr-FR"/>
        </w:rPr>
      </w:pPr>
    </w:p>
    <w:p w14:paraId="711451F2" w14:textId="77777777" w:rsidR="000D230A" w:rsidRDefault="005E6C97" w:rsidP="00242C0F">
      <w:pPr>
        <w:rPr>
          <w:lang w:val="fr-FR"/>
        </w:rPr>
      </w:pPr>
      <w:r>
        <w:rPr>
          <w:lang w:val="fr-FR"/>
        </w:rPr>
        <w:t xml:space="preserve">Cami de Can Grau (Granollers, Catalogne) </w:t>
      </w:r>
      <w:r w:rsidR="000D230A">
        <w:rPr>
          <w:lang w:val="fr-FR"/>
        </w:rPr>
        <w:t xml:space="preserve">Nécropole organisée au niveau des types de sépultures et de leur orientation (BIB CSIC 2018) </w:t>
      </w:r>
    </w:p>
    <w:p w14:paraId="33989F49" w14:textId="77777777" w:rsidR="007425EF" w:rsidRDefault="007425EF" w:rsidP="00242C0F">
      <w:pPr>
        <w:rPr>
          <w:lang w:val="fr-FR"/>
        </w:rPr>
      </w:pPr>
    </w:p>
    <w:p w14:paraId="01237C6E" w14:textId="77777777" w:rsidR="007425EF" w:rsidRDefault="007425EF" w:rsidP="007425EF">
      <w:pPr>
        <w:pStyle w:val="Heading2"/>
      </w:pPr>
      <w:r>
        <w:t>génétique</w:t>
      </w:r>
    </w:p>
    <w:p w14:paraId="49693152" w14:textId="43CB8174" w:rsidR="007425EF" w:rsidRPr="0032190F" w:rsidRDefault="00000000" w:rsidP="007425EF">
      <w:pPr>
        <w:rPr>
          <w:lang w:val="fr-FR"/>
        </w:rPr>
      </w:pPr>
      <w:hyperlink r:id="rId2953" w:anchor="Cul_Transition_Meso_Neo_gen" w:history="1">
        <w:r w:rsidR="007425EF" w:rsidRPr="005E6C97">
          <w:rPr>
            <w:rStyle w:val="Hyperlink"/>
            <w:lang w:val="fr-FR"/>
          </w:rPr>
          <w:t>aDNA</w:t>
        </w:r>
      </w:hyperlink>
      <w:r w:rsidR="007425EF">
        <w:rPr>
          <w:lang w:val="fr-FR"/>
        </w:rPr>
        <w:t xml:space="preserve"> (BIB 2822)</w:t>
      </w:r>
    </w:p>
    <w:p w14:paraId="6395FAD1" w14:textId="77777777" w:rsidR="007425EF" w:rsidRDefault="007425EF" w:rsidP="00242C0F">
      <w:pPr>
        <w:rPr>
          <w:lang w:val="fr-FR"/>
        </w:rPr>
      </w:pPr>
    </w:p>
    <w:p w14:paraId="0BC41C0A" w14:textId="24041E9C" w:rsidR="007425EF" w:rsidRPr="00247814" w:rsidRDefault="007425EF" w:rsidP="007425EF">
      <w:pPr>
        <w:rPr>
          <w:lang w:val="fr-FR"/>
        </w:rPr>
      </w:pPr>
      <w:r>
        <w:rPr>
          <w:lang w:val="fr-FR"/>
        </w:rPr>
        <w:t xml:space="preserve">11 individus (BIB 2822) </w:t>
      </w:r>
      <w:r w:rsidRPr="007425EF">
        <w:rPr>
          <w:lang w:val="fr-FR"/>
        </w:rPr>
        <w:t>ADN Néolithique final 3500-</w:t>
      </w:r>
      <w:r>
        <w:rPr>
          <w:lang w:val="fr-FR"/>
        </w:rPr>
        <w:t>30</w:t>
      </w:r>
      <w:r w:rsidRPr="007425EF">
        <w:rPr>
          <w:lang w:val="fr-FR"/>
        </w:rPr>
        <w:t xml:space="preserve">00 BC / </w:t>
      </w:r>
      <w:r>
        <w:rPr>
          <w:lang w:val="fr-FR"/>
        </w:rPr>
        <w:t>Veraza</w:t>
      </w:r>
      <w:r w:rsidRPr="007425EF">
        <w:rPr>
          <w:lang w:val="fr-FR"/>
        </w:rPr>
        <w:t xml:space="preserve"> (BIB 2822)</w:t>
      </w:r>
      <w:r>
        <w:rPr>
          <w:lang w:val="fr-FR"/>
        </w:rPr>
        <w:t xml:space="preserve">. Montre une origine principalement EF et un modèle de diffusion </w:t>
      </w:r>
      <w:hyperlink r:id="rId2954" w:anchor="Cul_Neo__diff_mod_demic_dif" w:history="1">
        <w:r w:rsidR="00162A96" w:rsidRPr="00162A96">
          <w:rPr>
            <w:rStyle w:val="Hyperlink"/>
            <w:lang w:val="fr-FR"/>
          </w:rPr>
          <w:t>DD</w:t>
        </w:r>
      </w:hyperlink>
      <w:r w:rsidR="00162A96" w:rsidRPr="00162A96">
        <w:rPr>
          <w:i/>
          <w:lang w:val="fr-FR"/>
        </w:rPr>
        <w:t xml:space="preserve"> </w:t>
      </w:r>
      <w:r>
        <w:rPr>
          <w:lang w:val="fr-FR"/>
        </w:rPr>
        <w:t>(BIB 2822)</w:t>
      </w:r>
    </w:p>
    <w:p w14:paraId="7D7465A0" w14:textId="77777777" w:rsidR="007425EF" w:rsidRPr="00162A96" w:rsidRDefault="00162A96" w:rsidP="00242C0F">
      <w:pPr>
        <w:rPr>
          <w:i/>
          <w:lang w:val="fr-FR"/>
        </w:rPr>
      </w:pPr>
      <w:r w:rsidRPr="00162A96">
        <w:rPr>
          <w:i/>
          <w:lang w:val="fr-FR"/>
        </w:rPr>
        <w:t xml:space="preserve">Néolithique moyen </w:t>
      </w:r>
      <w:r>
        <w:rPr>
          <w:i/>
          <w:lang w:val="fr-FR"/>
        </w:rPr>
        <w:t>vers 3500-3000</w:t>
      </w:r>
      <w:r w:rsidRPr="00162A96">
        <w:rPr>
          <w:i/>
          <w:lang w:val="fr-FR"/>
        </w:rPr>
        <w:t>(BIB 2811)</w:t>
      </w:r>
    </w:p>
    <w:p w14:paraId="756B9B97" w14:textId="77777777" w:rsidR="00F16234" w:rsidRDefault="00F16234" w:rsidP="00242C0F">
      <w:pPr>
        <w:rPr>
          <w:lang w:val="fr-FR"/>
        </w:rPr>
      </w:pPr>
    </w:p>
    <w:p w14:paraId="3C3CE26C" w14:textId="77777777" w:rsidR="0001059F" w:rsidRDefault="0001059F" w:rsidP="00426FF9">
      <w:pPr>
        <w:pStyle w:val="Heading1"/>
      </w:pPr>
      <w:bookmarkStart w:id="1330" w:name="Sit_Feixa_Moro"/>
      <w:r>
        <w:t>FEIXA DEL MORO</w:t>
      </w:r>
    </w:p>
    <w:bookmarkEnd w:id="1330"/>
    <w:p w14:paraId="06C718BD" w14:textId="77777777" w:rsidR="0001059F" w:rsidRPr="00CA4D93" w:rsidRDefault="0001059F" w:rsidP="00242C0F">
      <w:pPr>
        <w:rPr>
          <w:lang w:val="es-ES"/>
        </w:rPr>
      </w:pPr>
      <w:r w:rsidRPr="00CA4D93">
        <w:rPr>
          <w:lang w:val="es-ES"/>
        </w:rPr>
        <w:t>Feixa del Moro</w:t>
      </w:r>
    </w:p>
    <w:p w14:paraId="1F0CB36C" w14:textId="77777777" w:rsidR="0001059F" w:rsidRPr="00CA4D93" w:rsidRDefault="0001059F" w:rsidP="00242C0F">
      <w:pPr>
        <w:rPr>
          <w:lang w:val="es-ES"/>
        </w:rPr>
      </w:pPr>
    </w:p>
    <w:p w14:paraId="454C08E1" w14:textId="57AEE4CE" w:rsidR="0001059F" w:rsidRDefault="0001059F" w:rsidP="00242C0F">
      <w:pPr>
        <w:rPr>
          <w:lang w:val="fr-FR"/>
        </w:rPr>
      </w:pPr>
      <w:r w:rsidRPr="00CA4D93">
        <w:rPr>
          <w:lang w:val="es-ES"/>
        </w:rPr>
        <w:t xml:space="preserve">Andorre, </w:t>
      </w:r>
      <w:hyperlink r:id="rId2955" w:anchor="Cul_Sepulcros" w:history="1">
        <w:r w:rsidRPr="00CA4D93">
          <w:rPr>
            <w:rStyle w:val="Hyperlink"/>
            <w:lang w:val="es-ES"/>
          </w:rPr>
          <w:t>Sepulcros de Fosa</w:t>
        </w:r>
      </w:hyperlink>
      <w:r w:rsidRPr="00CA4D93">
        <w:rPr>
          <w:lang w:val="es-ES"/>
        </w:rPr>
        <w:t xml:space="preserve">. </w:t>
      </w:r>
      <w:r>
        <w:rPr>
          <w:lang w:val="fr-FR"/>
        </w:rPr>
        <w:t xml:space="preserve">Nécropole datée de la transition Néolithique ancien / moyen (milieur 5e début 4e millénaire aec). Ensemble de terrasses abandonnées, foyers, </w:t>
      </w:r>
      <w:hyperlink r:id="rId2956" w:anchor="Cul_Neo__econom_stockage_agr_silo" w:history="1">
        <w:r w:rsidR="0007541A" w:rsidRPr="0007541A">
          <w:rPr>
            <w:rStyle w:val="Hyperlink"/>
            <w:lang w:val="fr-FR"/>
          </w:rPr>
          <w:t>silos</w:t>
        </w:r>
      </w:hyperlink>
      <w:r>
        <w:rPr>
          <w:lang w:val="fr-FR"/>
        </w:rPr>
        <w:t xml:space="preserve">, etc.  (G. Remolins et al.) </w:t>
      </w:r>
      <w:r w:rsidRPr="0001059F">
        <w:rPr>
          <w:lang w:val="fr-FR"/>
        </w:rPr>
        <w:t>(3946-3531 cal BC)</w:t>
      </w:r>
      <w:r>
        <w:rPr>
          <w:lang w:val="fr-FR"/>
        </w:rPr>
        <w:t xml:space="preserve"> (BIB ?)</w:t>
      </w:r>
    </w:p>
    <w:p w14:paraId="10FD86FE" w14:textId="77777777" w:rsidR="0001059F" w:rsidRPr="0032190F" w:rsidRDefault="0001059F" w:rsidP="00242C0F">
      <w:pPr>
        <w:rPr>
          <w:lang w:val="fr-FR"/>
        </w:rPr>
      </w:pPr>
    </w:p>
    <w:p w14:paraId="69307D49" w14:textId="77777777" w:rsidR="00C114DE" w:rsidRPr="0032190F" w:rsidRDefault="00C114DE" w:rsidP="00426FF9">
      <w:pPr>
        <w:pStyle w:val="Heading1"/>
      </w:pPr>
      <w:bookmarkStart w:id="1331" w:name="Sit_Bobila_Madurell"/>
      <w:r w:rsidRPr="0032190F">
        <w:t>BOBILA MADURELL</w:t>
      </w:r>
    </w:p>
    <w:bookmarkEnd w:id="1331"/>
    <w:p w14:paraId="04435082" w14:textId="77777777" w:rsidR="00FF434F" w:rsidRPr="0032190F" w:rsidRDefault="00FF434F" w:rsidP="00242C0F">
      <w:pPr>
        <w:jc w:val="both"/>
        <w:rPr>
          <w:lang w:val="fr-FR"/>
        </w:rPr>
      </w:pPr>
    </w:p>
    <w:p w14:paraId="25744FCA" w14:textId="00CFA566" w:rsidR="00FF434F" w:rsidRPr="0032190F" w:rsidRDefault="00FF434F" w:rsidP="00242C0F">
      <w:pPr>
        <w:jc w:val="both"/>
        <w:rPr>
          <w:lang w:val="fr-FR"/>
        </w:rPr>
      </w:pPr>
      <w:r w:rsidRPr="0032190F">
        <w:rPr>
          <w:lang w:val="fr-FR"/>
        </w:rPr>
        <w:t xml:space="preserve">Site caractéristique des </w:t>
      </w:r>
      <w:hyperlink r:id="rId2957" w:anchor="Cul_Sepulcros" w:history="1">
        <w:r w:rsidR="0001031A" w:rsidRPr="0032190F">
          <w:rPr>
            <w:rStyle w:val="Hyperlink"/>
            <w:lang w:val="fr-FR"/>
          </w:rPr>
          <w:t>Sepulcros de Fossa</w:t>
        </w:r>
      </w:hyperlink>
      <w:r w:rsidRPr="0032190F">
        <w:rPr>
          <w:lang w:val="fr-FR"/>
        </w:rPr>
        <w:t>, habitat à fosse palissadée (MAC Barcelone, 2017)</w:t>
      </w:r>
      <w:r w:rsidR="00BB05F0">
        <w:rPr>
          <w:lang w:val="fr-FR"/>
        </w:rPr>
        <w:t xml:space="preserve"> Habitat et nécropole (BIB X. Terradas, conf. 2018) appartient au complexe </w:t>
      </w:r>
      <w:hyperlink r:id="rId2958" w:anchor="Cul_Chasseen" w:history="1">
        <w:r w:rsidR="00BB05F0" w:rsidRPr="00BB05F0">
          <w:rPr>
            <w:rStyle w:val="Hyperlink"/>
            <w:lang w:val="fr-FR"/>
          </w:rPr>
          <w:t>Chasséen</w:t>
        </w:r>
      </w:hyperlink>
      <w:r w:rsidR="00BB05F0">
        <w:rPr>
          <w:lang w:val="fr-FR"/>
        </w:rPr>
        <w:t xml:space="preserve"> (BIB X. Terradas, conf. 2018)</w:t>
      </w:r>
      <w:r w:rsidR="002E79E4">
        <w:rPr>
          <w:lang w:val="fr-FR"/>
        </w:rPr>
        <w:t xml:space="preserve"> </w:t>
      </w:r>
    </w:p>
    <w:p w14:paraId="7A25B393" w14:textId="77777777" w:rsidR="000107E1" w:rsidRPr="0032190F" w:rsidRDefault="00C114DE" w:rsidP="00242C0F">
      <w:pPr>
        <w:jc w:val="both"/>
        <w:rPr>
          <w:lang w:val="fr-FR"/>
        </w:rPr>
      </w:pPr>
      <w:r w:rsidRPr="0032190F">
        <w:rPr>
          <w:lang w:val="fr-FR"/>
        </w:rPr>
        <w:t>L</w:t>
      </w:r>
      <w:r w:rsidR="006D50E9" w:rsidRPr="0032190F">
        <w:rPr>
          <w:lang w:val="fr-FR"/>
        </w:rPr>
        <w:t>a nécropole de Bòbila Madurell (</w:t>
      </w:r>
      <w:r w:rsidR="00FF434F" w:rsidRPr="0032190F">
        <w:rPr>
          <w:lang w:val="fr-FR"/>
        </w:rPr>
        <w:t xml:space="preserve">Saint Quirze del Vallès, Vallès occidental, </w:t>
      </w:r>
      <w:r w:rsidRPr="0032190F">
        <w:rPr>
          <w:lang w:val="fr-FR"/>
        </w:rPr>
        <w:t>Catalogne</w:t>
      </w:r>
      <w:r w:rsidR="006D50E9" w:rsidRPr="0032190F">
        <w:rPr>
          <w:lang w:val="fr-FR"/>
        </w:rPr>
        <w:t>)</w:t>
      </w:r>
      <w:r w:rsidRPr="0032190F">
        <w:rPr>
          <w:lang w:val="fr-FR"/>
        </w:rPr>
        <w:t xml:space="preserve"> appartient à la culture des Sepulcros de Fossa (BIB</w:t>
      </w:r>
      <w:r w:rsidR="00F16234" w:rsidRPr="0032190F">
        <w:rPr>
          <w:lang w:val="fr-FR"/>
        </w:rPr>
        <w:t xml:space="preserve"> 1708</w:t>
      </w:r>
      <w:r w:rsidRPr="0032190F">
        <w:rPr>
          <w:lang w:val="fr-FR"/>
        </w:rPr>
        <w:t>)</w:t>
      </w:r>
      <w:r w:rsidR="006D50E9" w:rsidRPr="0032190F">
        <w:rPr>
          <w:lang w:val="fr-FR"/>
        </w:rPr>
        <w:t xml:space="preserve">. </w:t>
      </w:r>
      <w:r w:rsidR="00A62334" w:rsidRPr="0032190F">
        <w:rPr>
          <w:lang w:val="fr-FR"/>
        </w:rPr>
        <w:t xml:space="preserve">Datée de 4000-3400 cal BC (BIB </w:t>
      </w:r>
      <w:r w:rsidR="00A62334" w:rsidRPr="0032190F">
        <w:rPr>
          <w:sz w:val="20"/>
          <w:lang w:val="fr-FR"/>
        </w:rPr>
        <w:t>A. Fenan</w:t>
      </w:r>
      <w:r w:rsidR="00A62334" w:rsidRPr="0032190F">
        <w:rPr>
          <w:lang w:val="fr-FR"/>
        </w:rPr>
        <w:t xml:space="preserve">in BIB 1708). </w:t>
      </w:r>
      <w:r w:rsidR="000107E1" w:rsidRPr="0032190F">
        <w:rPr>
          <w:lang w:val="fr-FR"/>
        </w:rPr>
        <w:t xml:space="preserve">Elle compte ~170 sépultures réparties en 3 ou 4 ensembles (BIB </w:t>
      </w:r>
      <w:r w:rsidR="000107E1" w:rsidRPr="0032190F">
        <w:rPr>
          <w:sz w:val="20"/>
          <w:szCs w:val="20"/>
          <w:lang w:val="fr-FR"/>
        </w:rPr>
        <w:t>F. Allièse</w:t>
      </w:r>
      <w:r w:rsidR="000107E1" w:rsidRPr="0032190F">
        <w:rPr>
          <w:lang w:val="fr-FR"/>
        </w:rPr>
        <w:t xml:space="preserve"> in BIB 1708) :</w:t>
      </w:r>
    </w:p>
    <w:p w14:paraId="1366FB47" w14:textId="77777777" w:rsidR="000107E1" w:rsidRPr="0032190F" w:rsidRDefault="000107E1"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6"/>
        <w:gridCol w:w="2416"/>
      </w:tblGrid>
      <w:tr w:rsidR="000107E1" w14:paraId="23B83235" w14:textId="77777777" w:rsidTr="00BB431A">
        <w:trPr>
          <w:jc w:val="center"/>
        </w:trPr>
        <w:tc>
          <w:tcPr>
            <w:tcW w:w="456" w:type="dxa"/>
            <w:shd w:val="clear" w:color="auto" w:fill="auto"/>
          </w:tcPr>
          <w:p w14:paraId="70C2836B" w14:textId="77777777" w:rsidR="000107E1" w:rsidRDefault="000107E1" w:rsidP="00242C0F">
            <w:pPr>
              <w:jc w:val="both"/>
            </w:pPr>
            <w:r>
              <w:t>1</w:t>
            </w:r>
          </w:p>
        </w:tc>
        <w:tc>
          <w:tcPr>
            <w:tcW w:w="2416" w:type="dxa"/>
            <w:shd w:val="clear" w:color="auto" w:fill="auto"/>
          </w:tcPr>
          <w:p w14:paraId="71389BA6" w14:textId="77777777" w:rsidR="000107E1" w:rsidRDefault="000107E1" w:rsidP="00BB05F0">
            <w:pPr>
              <w:jc w:val="both"/>
            </w:pPr>
            <w:r>
              <w:t xml:space="preserve">Can </w:t>
            </w:r>
            <w:r w:rsidR="00BB05F0">
              <w:t>C</w:t>
            </w:r>
            <w:r>
              <w:t>ambus 1</w:t>
            </w:r>
          </w:p>
        </w:tc>
      </w:tr>
      <w:tr w:rsidR="000107E1" w14:paraId="130B6A7B" w14:textId="77777777" w:rsidTr="00BB431A">
        <w:trPr>
          <w:jc w:val="center"/>
        </w:trPr>
        <w:tc>
          <w:tcPr>
            <w:tcW w:w="456" w:type="dxa"/>
            <w:shd w:val="clear" w:color="auto" w:fill="auto"/>
          </w:tcPr>
          <w:p w14:paraId="6C6ADB51" w14:textId="77777777" w:rsidR="000107E1" w:rsidRDefault="000107E1" w:rsidP="00242C0F">
            <w:pPr>
              <w:jc w:val="both"/>
            </w:pPr>
            <w:r>
              <w:t>2</w:t>
            </w:r>
          </w:p>
        </w:tc>
        <w:tc>
          <w:tcPr>
            <w:tcW w:w="2416" w:type="dxa"/>
            <w:shd w:val="clear" w:color="auto" w:fill="auto"/>
          </w:tcPr>
          <w:p w14:paraId="5A6C97E1" w14:textId="77777777" w:rsidR="000107E1" w:rsidRDefault="000107E1" w:rsidP="00242C0F">
            <w:pPr>
              <w:jc w:val="both"/>
            </w:pPr>
            <w:r>
              <w:t>Bobila Madurell nord</w:t>
            </w:r>
          </w:p>
        </w:tc>
      </w:tr>
      <w:tr w:rsidR="000107E1" w14:paraId="33DD34D0" w14:textId="77777777" w:rsidTr="00BB431A">
        <w:trPr>
          <w:jc w:val="center"/>
        </w:trPr>
        <w:tc>
          <w:tcPr>
            <w:tcW w:w="456" w:type="dxa"/>
            <w:shd w:val="clear" w:color="auto" w:fill="auto"/>
          </w:tcPr>
          <w:p w14:paraId="3800BF0F" w14:textId="77777777" w:rsidR="000107E1" w:rsidRDefault="000107E1" w:rsidP="00242C0F">
            <w:pPr>
              <w:jc w:val="both"/>
            </w:pPr>
            <w:r>
              <w:t>3</w:t>
            </w:r>
          </w:p>
        </w:tc>
        <w:tc>
          <w:tcPr>
            <w:tcW w:w="2416" w:type="dxa"/>
            <w:shd w:val="clear" w:color="auto" w:fill="auto"/>
          </w:tcPr>
          <w:p w14:paraId="0FAE7C24" w14:textId="77777777" w:rsidR="000107E1" w:rsidRDefault="000107E1" w:rsidP="00242C0F">
            <w:pPr>
              <w:jc w:val="both"/>
            </w:pPr>
            <w:r>
              <w:t>Bobila Madurell sud</w:t>
            </w:r>
          </w:p>
        </w:tc>
      </w:tr>
    </w:tbl>
    <w:p w14:paraId="483FF132" w14:textId="77777777" w:rsidR="000107E1" w:rsidRDefault="000107E1" w:rsidP="00242C0F">
      <w:pPr>
        <w:jc w:val="both"/>
        <w:rPr>
          <w:lang w:val="en-GB"/>
        </w:rPr>
      </w:pPr>
      <w:r w:rsidRPr="000107E1">
        <w:rPr>
          <w:lang w:val="en-GB"/>
        </w:rPr>
        <w:t xml:space="preserve">(BIB </w:t>
      </w:r>
      <w:r w:rsidRPr="000107E1">
        <w:rPr>
          <w:sz w:val="20"/>
          <w:szCs w:val="20"/>
          <w:lang w:val="en-GB"/>
        </w:rPr>
        <w:t>F. Allièse</w:t>
      </w:r>
      <w:r w:rsidRPr="000107E1">
        <w:rPr>
          <w:lang w:val="en-GB"/>
        </w:rPr>
        <w:t xml:space="preserve"> in BIB 1708) </w:t>
      </w:r>
    </w:p>
    <w:p w14:paraId="5814D8A4" w14:textId="77777777" w:rsidR="000107E1" w:rsidRDefault="000107E1" w:rsidP="00242C0F">
      <w:pPr>
        <w:jc w:val="both"/>
        <w:rPr>
          <w:lang w:val="en-GB"/>
        </w:rPr>
      </w:pPr>
    </w:p>
    <w:p w14:paraId="32C7DE60" w14:textId="77777777" w:rsidR="000107E1" w:rsidRDefault="000107E1" w:rsidP="00242C0F">
      <w:pPr>
        <w:jc w:val="both"/>
        <w:rPr>
          <w:lang w:val="fr-FR"/>
        </w:rPr>
      </w:pPr>
      <w:r w:rsidRPr="0032190F">
        <w:rPr>
          <w:lang w:val="fr-FR"/>
        </w:rPr>
        <w:t xml:space="preserve">Cette repartition géographique des sépultures suit l’âge des défunts (BIB </w:t>
      </w:r>
      <w:r w:rsidRPr="0032190F">
        <w:rPr>
          <w:sz w:val="20"/>
          <w:szCs w:val="20"/>
          <w:lang w:val="fr-FR"/>
        </w:rPr>
        <w:t>F. Allièse</w:t>
      </w:r>
      <w:r w:rsidRPr="0032190F">
        <w:rPr>
          <w:lang w:val="fr-FR"/>
        </w:rPr>
        <w:t xml:space="preserve"> in BIB 1708) </w:t>
      </w:r>
    </w:p>
    <w:p w14:paraId="38AAD7B3" w14:textId="77777777" w:rsidR="000D230A" w:rsidRDefault="000D230A" w:rsidP="00242C0F">
      <w:pPr>
        <w:jc w:val="both"/>
        <w:rPr>
          <w:lang w:val="fr-FR"/>
        </w:rPr>
      </w:pPr>
    </w:p>
    <w:p w14:paraId="0D21CB2B" w14:textId="77777777" w:rsidR="000D230A" w:rsidRPr="0032190F" w:rsidRDefault="000D230A" w:rsidP="00242C0F">
      <w:pPr>
        <w:jc w:val="both"/>
        <w:rPr>
          <w:lang w:val="fr-FR"/>
        </w:rPr>
      </w:pPr>
      <w:r>
        <w:rPr>
          <w:lang w:val="fr-FR"/>
        </w:rPr>
        <w:t>Le site est en grande partie détuit par une route (BIB CSIC 2018)</w:t>
      </w:r>
    </w:p>
    <w:p w14:paraId="647BDBA1" w14:textId="77777777" w:rsidR="000107E1" w:rsidRPr="0032190F" w:rsidRDefault="000107E1" w:rsidP="00242C0F">
      <w:pPr>
        <w:jc w:val="both"/>
        <w:rPr>
          <w:lang w:val="fr-FR"/>
        </w:rPr>
      </w:pPr>
    </w:p>
    <w:p w14:paraId="7EA5935D" w14:textId="77777777" w:rsidR="006D50E9" w:rsidRPr="009E61BC" w:rsidRDefault="006D50E9" w:rsidP="00242C0F">
      <w:pPr>
        <w:rPr>
          <w:lang w:val="fr-FR"/>
        </w:rPr>
      </w:pPr>
      <w:r w:rsidRPr="009E61BC">
        <w:rPr>
          <w:lang w:val="fr-FR"/>
        </w:rPr>
        <w:t xml:space="preserve">Elle a montré une richesse exceptionnelle (BIB </w:t>
      </w:r>
      <w:r w:rsidRPr="009E61BC">
        <w:rPr>
          <w:szCs w:val="20"/>
          <w:lang w:val="fr-FR" w:eastAsia="en-GB"/>
        </w:rPr>
        <w:t xml:space="preserve">Molist Miquel, Rios Patricia, Gomez Anna, Bosch Josep, Borrell Ferran </w:t>
      </w:r>
      <w:r w:rsidRPr="009E61BC">
        <w:rPr>
          <w:lang w:val="fr-FR"/>
        </w:rPr>
        <w:t>in BIB 1708)</w:t>
      </w:r>
    </w:p>
    <w:p w14:paraId="31135BDC" w14:textId="7A05E6FF" w:rsidR="006D50E9" w:rsidRPr="009E61BC" w:rsidRDefault="006D50E9" w:rsidP="00242C0F">
      <w:pPr>
        <w:jc w:val="both"/>
        <w:rPr>
          <w:lang w:val="fr-FR"/>
        </w:rPr>
      </w:pPr>
      <w:r w:rsidRPr="009E61BC">
        <w:rPr>
          <w:lang w:val="fr-FR"/>
        </w:rPr>
        <w:t xml:space="preserve">Des nucléus naviforme en </w:t>
      </w:r>
      <w:hyperlink r:id="rId2959" w:anchor="Sit_Mont_Ventoux_p_NeoMoy" w:history="1">
        <w:r w:rsidR="0077212E" w:rsidRPr="0077212E">
          <w:rPr>
            <w:rStyle w:val="Hyperlink"/>
            <w:lang w:val="fr-FR"/>
          </w:rPr>
          <w:t>blond bédoulien</w:t>
        </w:r>
      </w:hyperlink>
      <w:r w:rsidR="0077212E">
        <w:rPr>
          <w:lang w:val="fr-FR"/>
        </w:rPr>
        <w:t xml:space="preserve"> </w:t>
      </w:r>
      <w:r w:rsidRPr="009E61BC">
        <w:rPr>
          <w:lang w:val="fr-FR"/>
        </w:rPr>
        <w:t xml:space="preserve">montre le perfectionnement à l’œuvre (BIB </w:t>
      </w:r>
      <w:r w:rsidRPr="009E61BC">
        <w:rPr>
          <w:szCs w:val="20"/>
          <w:lang w:val="fr-FR" w:eastAsia="en-GB"/>
        </w:rPr>
        <w:t xml:space="preserve">Molist Miquel, Rios Patricia, Gomez Anna, Bosch Josep, Borrell Ferran </w:t>
      </w:r>
      <w:r w:rsidRPr="009E61BC">
        <w:rPr>
          <w:lang w:val="fr-FR"/>
        </w:rPr>
        <w:t>in BIB 1708)</w:t>
      </w:r>
    </w:p>
    <w:p w14:paraId="4EB7D12D" w14:textId="77777777" w:rsidR="00C114DE" w:rsidRPr="009E61BC" w:rsidRDefault="00C114DE" w:rsidP="00242C0F">
      <w:pPr>
        <w:rPr>
          <w:lang w:val="fr-FR"/>
        </w:rPr>
      </w:pPr>
    </w:p>
    <w:p w14:paraId="7CE08568" w14:textId="77777777" w:rsidR="006D50E9" w:rsidRPr="009E61BC" w:rsidRDefault="006D50E9" w:rsidP="00242C0F">
      <w:pPr>
        <w:jc w:val="both"/>
        <w:rPr>
          <w:lang w:val="fr-FR"/>
        </w:rPr>
      </w:pPr>
      <w:r w:rsidRPr="009E61BC">
        <w:rPr>
          <w:lang w:val="fr-FR"/>
        </w:rPr>
        <w:t xml:space="preserve">Dans les sépultures, 90% des ressources carnées est d’origine domestique (BIB </w:t>
      </w:r>
      <w:r w:rsidRPr="009E61BC">
        <w:rPr>
          <w:szCs w:val="20"/>
          <w:lang w:val="fr-FR" w:eastAsia="en-GB"/>
        </w:rPr>
        <w:t xml:space="preserve">Molist Miquel, Rios Patricia, Gomez Anna, Bosch Josep, Borrell Ferran </w:t>
      </w:r>
      <w:r w:rsidRPr="009E61BC">
        <w:rPr>
          <w:lang w:val="fr-FR"/>
        </w:rPr>
        <w:t>in BIB 1708)</w:t>
      </w:r>
      <w:r w:rsidR="00A62334" w:rsidRPr="009E61BC">
        <w:rPr>
          <w:lang w:val="fr-FR"/>
        </w:rPr>
        <w:t xml:space="preserve"> et la chasse n’apporte pasgrand chose à l’économie de subsistance (BIB A. Fenanin BIB 1708).</w:t>
      </w:r>
    </w:p>
    <w:p w14:paraId="4C6AF3B9" w14:textId="77777777" w:rsidR="00A62334" w:rsidRPr="009E61BC" w:rsidRDefault="00A62334" w:rsidP="00242C0F">
      <w:pPr>
        <w:jc w:val="both"/>
        <w:rPr>
          <w:lang w:val="fr-FR"/>
        </w:rPr>
      </w:pPr>
    </w:p>
    <w:p w14:paraId="3E14CD4F" w14:textId="77777777" w:rsidR="00A62334" w:rsidRPr="009E61BC" w:rsidRDefault="00A62334" w:rsidP="00242C0F">
      <w:pPr>
        <w:rPr>
          <w:lang w:val="fr-FR"/>
        </w:rPr>
      </w:pPr>
      <w:r w:rsidRPr="009E61BC">
        <w:rPr>
          <w:lang w:val="fr-FR"/>
        </w:rPr>
        <w:t>Les courbes d’abattage des ovins montrent des individus agés qui ont pu être sélectionné pour leur lait et/ou leur laine (BIB A. Fenanin BIB 1708).</w:t>
      </w:r>
    </w:p>
    <w:p w14:paraId="3F152604" w14:textId="77777777" w:rsidR="000107E1" w:rsidRPr="009E61BC" w:rsidRDefault="000107E1" w:rsidP="00242C0F">
      <w:pPr>
        <w:rPr>
          <w:lang w:val="fr-FR"/>
        </w:rPr>
      </w:pPr>
    </w:p>
    <w:p w14:paraId="29604AE2" w14:textId="77777777" w:rsidR="000107E1" w:rsidRPr="009E61BC" w:rsidRDefault="000107E1" w:rsidP="00242C0F">
      <w:pPr>
        <w:jc w:val="both"/>
        <w:rPr>
          <w:lang w:val="fr-FR"/>
        </w:rPr>
      </w:pPr>
      <w:r w:rsidRPr="009E61BC">
        <w:rPr>
          <w:lang w:val="fr-FR"/>
        </w:rPr>
        <w:t xml:space="preserve">80% des inhumations sont orientées NE-SO (BIB </w:t>
      </w:r>
      <w:r w:rsidRPr="009E61BC">
        <w:rPr>
          <w:szCs w:val="20"/>
          <w:lang w:val="fr-FR"/>
        </w:rPr>
        <w:t>F. Allièse</w:t>
      </w:r>
      <w:r w:rsidRPr="009E61BC">
        <w:rPr>
          <w:lang w:val="fr-FR"/>
        </w:rPr>
        <w:t xml:space="preserve"> in BIB 1708)</w:t>
      </w:r>
    </w:p>
    <w:p w14:paraId="6E259B5D" w14:textId="77777777" w:rsidR="000107E1" w:rsidRPr="009E61BC" w:rsidRDefault="000107E1" w:rsidP="00242C0F">
      <w:pPr>
        <w:jc w:val="both"/>
        <w:rPr>
          <w:lang w:val="fr-FR"/>
        </w:rPr>
      </w:pPr>
    </w:p>
    <w:p w14:paraId="33C621C4" w14:textId="77777777" w:rsidR="000107E1" w:rsidRPr="009E61BC" w:rsidRDefault="000107E1" w:rsidP="00242C0F">
      <w:pPr>
        <w:rPr>
          <w:lang w:val="fr-FR"/>
        </w:rPr>
      </w:pPr>
      <w:r w:rsidRPr="009E61BC">
        <w:rPr>
          <w:lang w:val="fr-FR"/>
        </w:rPr>
        <w:t>L’analyse des datations 14C, leur recalibrage bayésien, leur CAH montre qu’il existe 7 phases d’occupation (BIB </w:t>
      </w:r>
      <w:r w:rsidRPr="009E61BC">
        <w:rPr>
          <w:szCs w:val="20"/>
          <w:lang w:val="fr-FR" w:eastAsia="en-GB"/>
        </w:rPr>
        <w:t>???</w:t>
      </w:r>
      <w:r w:rsidRPr="009E61BC">
        <w:rPr>
          <w:lang w:val="fr-FR"/>
        </w:rPr>
        <w:t>in BIB 1708)</w:t>
      </w:r>
    </w:p>
    <w:p w14:paraId="530A3418" w14:textId="77777777" w:rsidR="0001031A" w:rsidRPr="009E61BC" w:rsidRDefault="0001031A" w:rsidP="00242C0F">
      <w:pPr>
        <w:rPr>
          <w:lang w:val="fr-FR"/>
        </w:rPr>
      </w:pPr>
    </w:p>
    <w:p w14:paraId="497D5908" w14:textId="389BED03" w:rsidR="000107E1" w:rsidRPr="009E61BC" w:rsidRDefault="0001031A" w:rsidP="0001031A">
      <w:pPr>
        <w:rPr>
          <w:lang w:val="fr-FR"/>
        </w:rPr>
      </w:pPr>
      <w:r w:rsidRPr="009E61BC">
        <w:rPr>
          <w:lang w:val="fr-FR"/>
        </w:rPr>
        <w:t xml:space="preserve">Nucleus de Silex </w:t>
      </w:r>
      <w:hyperlink r:id="rId2960" w:anchor="Sit_Mont_Ventoux_p_NeoAnc_Imp" w:history="1">
        <w:r w:rsidR="00196EAB" w:rsidRPr="0077212E">
          <w:rPr>
            <w:rStyle w:val="Hyperlink"/>
            <w:lang w:val="fr-FR"/>
          </w:rPr>
          <w:t>blond bédoulien</w:t>
        </w:r>
      </w:hyperlink>
      <w:r w:rsidR="00196EAB" w:rsidRPr="009E61BC">
        <w:rPr>
          <w:lang w:val="fr-FR"/>
        </w:rPr>
        <w:t xml:space="preserve"> </w:t>
      </w:r>
      <w:r w:rsidRPr="009E61BC">
        <w:rPr>
          <w:lang w:val="fr-FR"/>
        </w:rPr>
        <w:t>(BIB 2542 p. 74)</w:t>
      </w:r>
      <w:r w:rsidR="0013282F" w:rsidRPr="009E61BC">
        <w:rPr>
          <w:lang w:val="fr-FR"/>
        </w:rPr>
        <w:t xml:space="preserve"> </w:t>
      </w:r>
      <w:hyperlink r:id="rId2961" w:anchor="Sit_Obsidienne" w:history="1">
        <w:r w:rsidR="009F2A99" w:rsidRPr="009E61BC">
          <w:rPr>
            <w:rStyle w:val="Hyperlink"/>
            <w:lang w:val="fr-FR"/>
          </w:rPr>
          <w:t>obsidienne</w:t>
        </w:r>
      </w:hyperlink>
      <w:r w:rsidR="009F2A99" w:rsidRPr="009E61BC">
        <w:rPr>
          <w:lang w:val="fr-FR"/>
        </w:rPr>
        <w:t xml:space="preserve"> </w:t>
      </w:r>
      <w:r w:rsidR="0013282F" w:rsidRPr="009E61BC">
        <w:rPr>
          <w:lang w:val="fr-FR"/>
        </w:rPr>
        <w:t xml:space="preserve">du </w:t>
      </w:r>
      <w:hyperlink r:id="rId2962" w:anchor="Sit_Monte_Arci" w:history="1">
        <w:r w:rsidR="0013282F" w:rsidRPr="009E61BC">
          <w:rPr>
            <w:rStyle w:val="Hyperlink"/>
            <w:lang w:val="fr-FR"/>
          </w:rPr>
          <w:t>Monte d'Arci</w:t>
        </w:r>
      </w:hyperlink>
      <w:r w:rsidR="0013282F" w:rsidRPr="009E61BC">
        <w:rPr>
          <w:lang w:val="fr-FR"/>
        </w:rPr>
        <w:t xml:space="preserve"> (BIB X. Terradas, conf. 2018)</w:t>
      </w:r>
      <w:r w:rsidR="009E61BC" w:rsidRPr="009E61BC">
        <w:rPr>
          <w:lang w:val="fr-FR"/>
        </w:rPr>
        <w:t xml:space="preserve"> Obsidienne du </w:t>
      </w:r>
      <w:hyperlink r:id="rId2963" w:anchor="Sit_Monte_Arci" w:history="1">
        <w:r w:rsidR="009E61BC" w:rsidRPr="009E61BC">
          <w:rPr>
            <w:rStyle w:val="Hyperlink"/>
            <w:lang w:val="fr-FR"/>
          </w:rPr>
          <w:t>Monte d'Arci</w:t>
        </w:r>
      </w:hyperlink>
      <w:r w:rsidR="009E61BC" w:rsidRPr="009E61BC">
        <w:rPr>
          <w:lang w:val="fr-FR"/>
        </w:rPr>
        <w:t xml:space="preserve"> (SS BIB)</w:t>
      </w:r>
    </w:p>
    <w:p w14:paraId="68CD595A" w14:textId="77777777" w:rsidR="00BB05F0" w:rsidRPr="009E61BC" w:rsidRDefault="00BB05F0" w:rsidP="0001031A">
      <w:pPr>
        <w:rPr>
          <w:lang w:val="fr-FR"/>
        </w:rPr>
      </w:pPr>
    </w:p>
    <w:p w14:paraId="28E9BC8B" w14:textId="77777777" w:rsidR="00BB05F0" w:rsidRPr="009E61BC" w:rsidRDefault="00BB05F0" w:rsidP="0001031A">
      <w:pPr>
        <w:rPr>
          <w:lang w:val="fr-FR"/>
        </w:rPr>
      </w:pPr>
      <w:r w:rsidRPr="009E61BC">
        <w:rPr>
          <w:lang w:val="fr-FR"/>
        </w:rPr>
        <w:t>Plus de 166 individus [sépultures individuelles ?]. Des nulceus naviformes traités thermiquement (&gt; 250°) de silex blond bédoulien débités par pression production spécialisée, innovation technologique (BIB X. Terradas, conf. 2018)</w:t>
      </w:r>
    </w:p>
    <w:p w14:paraId="29F2FB16" w14:textId="77777777" w:rsidR="0013282F" w:rsidRDefault="0013282F" w:rsidP="0001031A">
      <w:pPr>
        <w:rPr>
          <w:lang w:val="fr-FR"/>
        </w:rPr>
      </w:pPr>
      <w:r w:rsidRPr="009E61BC">
        <w:rPr>
          <w:lang w:val="fr-FR"/>
        </w:rPr>
        <w:t>Environ 166 tombes (BIB X. Terradas, conf. 2018)</w:t>
      </w:r>
    </w:p>
    <w:p w14:paraId="6997459E" w14:textId="77777777" w:rsidR="00D95D3A" w:rsidRDefault="00D95D3A" w:rsidP="0001031A">
      <w:pPr>
        <w:rPr>
          <w:lang w:val="fr-FR"/>
        </w:rPr>
      </w:pPr>
    </w:p>
    <w:p w14:paraId="6B56BB4D" w14:textId="77777777" w:rsidR="00D95D3A" w:rsidRDefault="00D95D3A" w:rsidP="00426FF9">
      <w:pPr>
        <w:pStyle w:val="Heading1"/>
      </w:pPr>
      <w:bookmarkStart w:id="1332" w:name="Sit_Lladres"/>
      <w:r>
        <w:t>LLADRES</w:t>
      </w:r>
    </w:p>
    <w:bookmarkEnd w:id="1332"/>
    <w:p w14:paraId="795C714E" w14:textId="77777777" w:rsidR="00D95D3A" w:rsidRDefault="00D95D3A" w:rsidP="0001031A">
      <w:pPr>
        <w:rPr>
          <w:lang w:val="fr-FR"/>
        </w:rPr>
      </w:pPr>
    </w:p>
    <w:p w14:paraId="6A73B2BF" w14:textId="77777777" w:rsidR="00D95D3A" w:rsidRPr="0077212E" w:rsidRDefault="00D95D3A" w:rsidP="0001031A">
      <w:pPr>
        <w:rPr>
          <w:lang w:val="fr-FR"/>
        </w:rPr>
      </w:pPr>
      <w:r w:rsidRPr="0077212E">
        <w:rPr>
          <w:lang w:val="fr-FR"/>
        </w:rPr>
        <w:t>Cova dels Lladres (Vacarisses, Barcelona) inhumations Cardial ou Epicardial (BIB 2926)</w:t>
      </w:r>
    </w:p>
    <w:p w14:paraId="739D3B80" w14:textId="77777777" w:rsidR="000107E1" w:rsidRPr="0077212E" w:rsidRDefault="000107E1" w:rsidP="00242C0F">
      <w:pPr>
        <w:rPr>
          <w:lang w:val="fr-FR"/>
        </w:rPr>
      </w:pPr>
    </w:p>
    <w:p w14:paraId="72008FD6" w14:textId="77777777" w:rsidR="000107E1" w:rsidRPr="0032190F" w:rsidRDefault="000107E1" w:rsidP="00426FF9">
      <w:pPr>
        <w:pStyle w:val="Heading1"/>
      </w:pPr>
      <w:bookmarkStart w:id="1333" w:name="Sit_Can_Cambus"/>
      <w:r w:rsidRPr="0032190F">
        <w:t xml:space="preserve">CAN </w:t>
      </w:r>
      <w:r w:rsidR="00BB05F0">
        <w:t>C</w:t>
      </w:r>
      <w:r w:rsidRPr="0032190F">
        <w:t>AMBUS</w:t>
      </w:r>
    </w:p>
    <w:bookmarkEnd w:id="1333"/>
    <w:p w14:paraId="1A9B0C24" w14:textId="77777777" w:rsidR="00BB05F0" w:rsidRDefault="00894918" w:rsidP="00242C0F">
      <w:pPr>
        <w:jc w:val="both"/>
        <w:rPr>
          <w:lang w:val="fr-FR"/>
        </w:rPr>
      </w:pPr>
      <w:r>
        <w:rPr>
          <w:lang w:val="fr-FR"/>
        </w:rPr>
        <w:t>Can Gambus</w:t>
      </w:r>
    </w:p>
    <w:p w14:paraId="492D7D3F" w14:textId="77777777" w:rsidR="00894918" w:rsidRDefault="00894918" w:rsidP="00242C0F">
      <w:pPr>
        <w:jc w:val="both"/>
        <w:rPr>
          <w:lang w:val="fr-FR"/>
        </w:rPr>
      </w:pPr>
    </w:p>
    <w:p w14:paraId="712AAE41" w14:textId="14FCDB11" w:rsidR="00BB05F0" w:rsidRPr="00894918" w:rsidRDefault="00BB05F0" w:rsidP="00BB05F0">
      <w:pPr>
        <w:rPr>
          <w:lang w:val="fr-FR"/>
        </w:rPr>
      </w:pPr>
      <w:r w:rsidRPr="00894918">
        <w:rPr>
          <w:lang w:val="fr-FR"/>
        </w:rPr>
        <w:t xml:space="preserve">Can Cambùs, nécopole, présence d'un </w:t>
      </w:r>
      <w:hyperlink r:id="rId2964" w:anchor="Cul_Chasseen_cer_vase_support" w:history="1">
        <w:r w:rsidR="00FE742C" w:rsidRPr="00FE742C">
          <w:rPr>
            <w:rStyle w:val="Hyperlink"/>
            <w:lang w:val="fr-FR"/>
          </w:rPr>
          <w:t>vase-support</w:t>
        </w:r>
      </w:hyperlink>
      <w:r w:rsidRPr="00894918">
        <w:rPr>
          <w:lang w:val="fr-FR"/>
        </w:rPr>
        <w:t xml:space="preserve">. Différentiation des tombes individuelles, présence de silex </w:t>
      </w:r>
      <w:hyperlink r:id="rId2965" w:anchor="Sit_Mont_Ventoux_p_NeoMoy" w:history="1">
        <w:r w:rsidR="0077212E" w:rsidRPr="0077212E">
          <w:rPr>
            <w:rStyle w:val="Hyperlink"/>
            <w:lang w:val="fr-FR"/>
          </w:rPr>
          <w:t>blond bédoulien</w:t>
        </w:r>
      </w:hyperlink>
      <w:r w:rsidR="0077212E" w:rsidRPr="00894918">
        <w:rPr>
          <w:lang w:val="fr-FR"/>
        </w:rPr>
        <w:t xml:space="preserve"> </w:t>
      </w:r>
      <w:r w:rsidRPr="00894918">
        <w:rPr>
          <w:lang w:val="fr-FR"/>
        </w:rPr>
        <w:t>(nucleus, lames, pointes de projectiles, etc.) (BIB X. Terradas, conf. 2018)</w:t>
      </w:r>
    </w:p>
    <w:p w14:paraId="0D6BE1B0" w14:textId="77777777" w:rsidR="00BB05F0" w:rsidRPr="00894918" w:rsidRDefault="00BB05F0" w:rsidP="00BB05F0">
      <w:pPr>
        <w:rPr>
          <w:lang w:val="fr-FR"/>
        </w:rPr>
      </w:pPr>
      <w:r w:rsidRPr="00894918">
        <w:rPr>
          <w:lang w:val="fr-FR"/>
        </w:rPr>
        <w:t>Des centaines de tombes. (BIB X. Terradas, conf. 2018)</w:t>
      </w:r>
    </w:p>
    <w:p w14:paraId="7EBDC9F7" w14:textId="6CB9D192" w:rsidR="000107E1" w:rsidRPr="00894918" w:rsidRDefault="000107E1" w:rsidP="00242C0F">
      <w:pPr>
        <w:jc w:val="both"/>
        <w:rPr>
          <w:lang w:val="fr-FR"/>
        </w:rPr>
      </w:pPr>
      <w:r w:rsidRPr="00894918">
        <w:rPr>
          <w:lang w:val="fr-FR"/>
        </w:rPr>
        <w:t xml:space="preserve">La nécropole Can Gambùs appartient à la appartient à la culture des </w:t>
      </w:r>
      <w:hyperlink r:id="rId2966" w:anchor="Cul_Sepulcros" w:history="1">
        <w:r w:rsidRPr="00894918">
          <w:rPr>
            <w:rStyle w:val="Hyperlink"/>
            <w:lang w:val="fr-FR"/>
          </w:rPr>
          <w:t>Sepulcros de Fossa</w:t>
        </w:r>
      </w:hyperlink>
      <w:r w:rsidRPr="00894918">
        <w:rPr>
          <w:lang w:val="fr-FR"/>
        </w:rPr>
        <w:t xml:space="preserve">. Elle est composée de tombes individuelles riches en mobilier (BIB </w:t>
      </w:r>
      <w:r w:rsidRPr="00894918">
        <w:rPr>
          <w:szCs w:val="20"/>
          <w:lang w:val="fr-FR" w:eastAsia="en-GB"/>
        </w:rPr>
        <w:t>X. Terrad</w:t>
      </w:r>
      <w:r w:rsidR="0001031A" w:rsidRPr="00894918">
        <w:rPr>
          <w:szCs w:val="20"/>
          <w:lang w:val="fr-FR" w:eastAsia="en-GB"/>
        </w:rPr>
        <w:t>a</w:t>
      </w:r>
      <w:r w:rsidRPr="00894918">
        <w:rPr>
          <w:szCs w:val="20"/>
          <w:lang w:val="fr-FR" w:eastAsia="en-GB"/>
        </w:rPr>
        <w:t xml:space="preserve">s </w:t>
      </w:r>
      <w:r w:rsidRPr="00894918">
        <w:rPr>
          <w:lang w:val="fr-FR"/>
        </w:rPr>
        <w:t>in BIB 1708)</w:t>
      </w:r>
    </w:p>
    <w:p w14:paraId="51FA0F4D" w14:textId="77777777" w:rsidR="000107E1" w:rsidRPr="0032190F" w:rsidRDefault="000107E1" w:rsidP="00242C0F">
      <w:pPr>
        <w:jc w:val="both"/>
        <w:rPr>
          <w:lang w:val="fr-FR"/>
        </w:rPr>
      </w:pPr>
      <w:r w:rsidRPr="00894918">
        <w:rPr>
          <w:lang w:val="fr-FR"/>
        </w:rPr>
        <w:t xml:space="preserve">77% des inhumations sont orientées NE-SO (BIB </w:t>
      </w:r>
      <w:r w:rsidRPr="00894918">
        <w:rPr>
          <w:szCs w:val="20"/>
          <w:lang w:val="fr-FR"/>
        </w:rPr>
        <w:t>F. Allièse</w:t>
      </w:r>
      <w:r w:rsidRPr="00894918">
        <w:rPr>
          <w:lang w:val="fr-FR"/>
        </w:rPr>
        <w:t xml:space="preserve"> in BIB 1708</w:t>
      </w:r>
      <w:r w:rsidRPr="0032190F">
        <w:rPr>
          <w:lang w:val="fr-FR"/>
        </w:rPr>
        <w:t>)</w:t>
      </w:r>
    </w:p>
    <w:p w14:paraId="0129DF82" w14:textId="77777777" w:rsidR="000107E1" w:rsidRPr="0032190F" w:rsidRDefault="0013282F" w:rsidP="00242C0F">
      <w:pPr>
        <w:rPr>
          <w:lang w:val="fr-FR"/>
        </w:rPr>
      </w:pPr>
      <w:r>
        <w:rPr>
          <w:lang w:val="fr-FR"/>
        </w:rPr>
        <w:t>Présence d'une hache en pierre verte (BIB X. Terradas, conf. 2018)</w:t>
      </w:r>
    </w:p>
    <w:p w14:paraId="3E702C3C" w14:textId="77777777" w:rsidR="00A62334" w:rsidRDefault="00A62334" w:rsidP="00242C0F">
      <w:pPr>
        <w:jc w:val="both"/>
        <w:rPr>
          <w:lang w:val="fr-FR"/>
        </w:rPr>
      </w:pPr>
    </w:p>
    <w:p w14:paraId="705DC180" w14:textId="77777777" w:rsidR="00894918" w:rsidRDefault="00894918" w:rsidP="00426FF9">
      <w:pPr>
        <w:pStyle w:val="Heading1"/>
      </w:pPr>
      <w:bookmarkStart w:id="1334" w:name="Sit_Can_Cambus_3"/>
      <w:r>
        <w:t>CAN GAMBUS 3</w:t>
      </w:r>
    </w:p>
    <w:bookmarkEnd w:id="1334"/>
    <w:p w14:paraId="57D550A5" w14:textId="77777777" w:rsidR="00894918" w:rsidRDefault="00EE51B9" w:rsidP="00242C0F">
      <w:pPr>
        <w:jc w:val="both"/>
        <w:rPr>
          <w:lang w:val="fr-FR"/>
        </w:rPr>
      </w:pPr>
      <w:r>
        <w:rPr>
          <w:lang w:val="fr-FR"/>
        </w:rPr>
        <w:t>Can Cambus 3</w:t>
      </w:r>
    </w:p>
    <w:p w14:paraId="2D83C19A" w14:textId="76092E59" w:rsidR="005036AD" w:rsidRPr="005036AD" w:rsidRDefault="00894918" w:rsidP="005036AD">
      <w:pPr>
        <w:jc w:val="both"/>
        <w:rPr>
          <w:lang w:val="fr-FR"/>
        </w:rPr>
      </w:pPr>
      <w:r>
        <w:rPr>
          <w:lang w:val="fr-FR"/>
        </w:rPr>
        <w:t xml:space="preserve">Habitat, </w:t>
      </w:r>
      <w:hyperlink r:id="rId2967" w:anchor="Cul_Iberique_agr_sitges" w:history="1">
        <w:r w:rsidR="0007541A" w:rsidRPr="0007541A">
          <w:rPr>
            <w:rStyle w:val="Hyperlink"/>
            <w:i/>
            <w:lang w:val="fr-FR"/>
          </w:rPr>
          <w:t>camp de sitges</w:t>
        </w:r>
      </w:hyperlink>
      <w:r>
        <w:rPr>
          <w:lang w:val="fr-FR"/>
        </w:rPr>
        <w:t>, du Bronze final et Middle Iron Age 2 (BIB Ari com. pers.)</w:t>
      </w:r>
      <w:r w:rsidR="005036AD">
        <w:rPr>
          <w:lang w:val="fr-FR"/>
        </w:rPr>
        <w:t xml:space="preserve"> </w:t>
      </w:r>
      <w:hyperlink r:id="rId2968" w:anchor="Cul_MIA1" w:history="1">
        <w:r w:rsidR="005036AD" w:rsidRPr="005036AD">
          <w:rPr>
            <w:rStyle w:val="Hyperlink"/>
            <w:lang w:val="fr-FR"/>
          </w:rPr>
          <w:t>MIA1</w:t>
        </w:r>
      </w:hyperlink>
    </w:p>
    <w:p w14:paraId="32A70DDC" w14:textId="77777777" w:rsidR="00894918" w:rsidRDefault="005036AD" w:rsidP="00242C0F">
      <w:pPr>
        <w:jc w:val="both"/>
        <w:rPr>
          <w:lang w:val="fr-FR"/>
        </w:rPr>
      </w:pPr>
      <w:r>
        <w:rPr>
          <w:lang w:val="fr-FR"/>
        </w:rPr>
        <w:t>(Ari com.pers)</w:t>
      </w:r>
    </w:p>
    <w:p w14:paraId="4DCB6D63" w14:textId="77777777" w:rsidR="00894918" w:rsidRDefault="00894918" w:rsidP="00242C0F">
      <w:pPr>
        <w:jc w:val="both"/>
        <w:rPr>
          <w:lang w:val="fr-FR"/>
        </w:rPr>
      </w:pPr>
    </w:p>
    <w:p w14:paraId="10305F36" w14:textId="77777777" w:rsidR="00894918" w:rsidRDefault="00894918" w:rsidP="00426FF9">
      <w:pPr>
        <w:pStyle w:val="Heading1"/>
      </w:pPr>
      <w:bookmarkStart w:id="1335" w:name="Sit_Can_Cambus_1"/>
      <w:r>
        <w:t>CAN GAMBUS 1</w:t>
      </w:r>
    </w:p>
    <w:bookmarkEnd w:id="1335"/>
    <w:p w14:paraId="2AC151D7" w14:textId="77777777" w:rsidR="00894918" w:rsidRDefault="00EE51B9" w:rsidP="00242C0F">
      <w:pPr>
        <w:jc w:val="both"/>
        <w:rPr>
          <w:lang w:val="fr-FR"/>
        </w:rPr>
      </w:pPr>
      <w:r>
        <w:rPr>
          <w:lang w:val="fr-FR"/>
        </w:rPr>
        <w:t>Can Cambus 1</w:t>
      </w:r>
    </w:p>
    <w:p w14:paraId="556D79EC" w14:textId="77777777" w:rsidR="00EE51B9" w:rsidRDefault="00EE51B9" w:rsidP="00242C0F">
      <w:pPr>
        <w:jc w:val="both"/>
        <w:rPr>
          <w:lang w:val="fr-FR"/>
        </w:rPr>
      </w:pPr>
    </w:p>
    <w:p w14:paraId="63EB4440" w14:textId="2A5923C5" w:rsidR="00894918" w:rsidRPr="00EE51B9" w:rsidRDefault="00894918" w:rsidP="00242C0F">
      <w:pPr>
        <w:jc w:val="both"/>
        <w:rPr>
          <w:lang w:val="fr-FR"/>
        </w:rPr>
      </w:pPr>
      <w:r>
        <w:rPr>
          <w:lang w:val="fr-FR"/>
        </w:rPr>
        <w:t xml:space="preserve">Habitat, </w:t>
      </w:r>
      <w:hyperlink r:id="rId2969" w:anchor="Cul_Iberique_agr_sitges" w:history="1">
        <w:r w:rsidR="0007541A" w:rsidRPr="0007541A">
          <w:rPr>
            <w:rStyle w:val="Hyperlink"/>
            <w:i/>
            <w:lang w:val="fr-FR"/>
          </w:rPr>
          <w:t>camp de sitges</w:t>
        </w:r>
      </w:hyperlink>
      <w:r w:rsidR="0007541A">
        <w:rPr>
          <w:i/>
          <w:lang w:val="fr-FR"/>
        </w:rPr>
        <w:t xml:space="preserve"> </w:t>
      </w:r>
      <w:r>
        <w:rPr>
          <w:lang w:val="fr-FR"/>
        </w:rPr>
        <w:t xml:space="preserve">de </w:t>
      </w:r>
      <w:hyperlink r:id="rId2970" w:anchor="Cul_Antiquite_tardive_geo_Esp_NE" w:history="1">
        <w:r w:rsidR="00EE51B9" w:rsidRPr="00EE51B9">
          <w:rPr>
            <w:rStyle w:val="Hyperlink"/>
            <w:lang w:val="fr-FR"/>
          </w:rPr>
          <w:t>LA</w:t>
        </w:r>
      </w:hyperlink>
      <w:r>
        <w:rPr>
          <w:lang w:val="fr-FR"/>
        </w:rPr>
        <w:t xml:space="preserve"> (BIB Ari com. pers.)</w:t>
      </w:r>
      <w:r w:rsidR="00EE51B9">
        <w:rPr>
          <w:lang w:val="fr-FR"/>
        </w:rPr>
        <w:t xml:space="preserve"> </w:t>
      </w:r>
      <w:hyperlink r:id="rId2971" w:anchor="Cul_MIA2" w:history="1">
        <w:r w:rsidR="00EE51B9" w:rsidRPr="00EE51B9">
          <w:rPr>
            <w:rStyle w:val="Hyperlink"/>
            <w:lang w:val="fr-FR"/>
          </w:rPr>
          <w:t>MIA2</w:t>
        </w:r>
      </w:hyperlink>
      <w:r w:rsidR="00EE51B9">
        <w:rPr>
          <w:lang w:val="fr-FR"/>
        </w:rPr>
        <w:t xml:space="preserve"> (Ari com.pers)</w:t>
      </w:r>
    </w:p>
    <w:p w14:paraId="53A62C35" w14:textId="77777777" w:rsidR="00A438D4" w:rsidRDefault="00A438D4" w:rsidP="00242C0F">
      <w:pPr>
        <w:jc w:val="both"/>
        <w:rPr>
          <w:lang w:val="fr-FR"/>
        </w:rPr>
      </w:pPr>
    </w:p>
    <w:p w14:paraId="28FAC8BE" w14:textId="77777777" w:rsidR="00A438D4" w:rsidRDefault="00A438D4" w:rsidP="00426FF9">
      <w:pPr>
        <w:pStyle w:val="Heading1"/>
      </w:pPr>
      <w:bookmarkStart w:id="1336" w:name="Sit_Puig_Nau"/>
      <w:r>
        <w:t>PUIG DE LA NAU</w:t>
      </w:r>
    </w:p>
    <w:bookmarkEnd w:id="1336"/>
    <w:p w14:paraId="37F3F28C" w14:textId="77777777" w:rsidR="00894918" w:rsidRDefault="00894918" w:rsidP="00242C0F">
      <w:pPr>
        <w:jc w:val="both"/>
        <w:rPr>
          <w:lang w:val="fr-FR"/>
        </w:rPr>
      </w:pPr>
    </w:p>
    <w:p w14:paraId="24ACB050" w14:textId="24E42F8E" w:rsidR="00A438D4" w:rsidRPr="00A438D4" w:rsidRDefault="00000000" w:rsidP="00A438D4">
      <w:pPr>
        <w:jc w:val="both"/>
        <w:rPr>
          <w:lang w:val="fr-FR"/>
        </w:rPr>
      </w:pPr>
      <w:hyperlink r:id="rId2972" w:anchor="Cul_Oppidum" w:history="1">
        <w:r w:rsidR="00A438D4" w:rsidRPr="00A438D4">
          <w:rPr>
            <w:rStyle w:val="Hyperlink"/>
            <w:lang w:val="fr-FR"/>
          </w:rPr>
          <w:t>Oppidum</w:t>
        </w:r>
      </w:hyperlink>
      <w:r w:rsidR="00A438D4">
        <w:rPr>
          <w:lang w:val="fr-FR"/>
        </w:rPr>
        <w:t xml:space="preserve"> </w:t>
      </w:r>
      <w:r w:rsidR="00685BEE">
        <w:rPr>
          <w:lang w:val="fr-FR"/>
        </w:rPr>
        <w:t>durant le</w:t>
      </w:r>
      <w:r w:rsidR="00A438D4">
        <w:rPr>
          <w:lang w:val="fr-FR"/>
        </w:rPr>
        <w:t xml:space="preserve"> </w:t>
      </w:r>
      <w:hyperlink r:id="rId2973" w:anchor="Cul_EIA" w:history="1">
        <w:r w:rsidR="00A438D4" w:rsidRPr="005036AD">
          <w:rPr>
            <w:rStyle w:val="Hyperlink"/>
            <w:lang w:val="fr-FR"/>
          </w:rPr>
          <w:t>EIA</w:t>
        </w:r>
      </w:hyperlink>
      <w:r w:rsidR="00A438D4" w:rsidRPr="00E86C38">
        <w:rPr>
          <w:lang w:val="fr-FR"/>
        </w:rPr>
        <w:t xml:space="preserve"> </w:t>
      </w:r>
      <w:r w:rsidR="00685BEE">
        <w:rPr>
          <w:lang w:val="fr-FR"/>
        </w:rPr>
        <w:t xml:space="preserve">et le </w:t>
      </w:r>
      <w:hyperlink r:id="rId2974" w:anchor="Cul_MIA1" w:history="1">
        <w:r w:rsidR="00685BEE" w:rsidRPr="00A438D4">
          <w:rPr>
            <w:rStyle w:val="Hyperlink"/>
            <w:lang w:val="fr-FR"/>
          </w:rPr>
          <w:t>MIA1</w:t>
        </w:r>
      </w:hyperlink>
      <w:r w:rsidR="00685BEE" w:rsidRPr="00E86C38">
        <w:rPr>
          <w:lang w:val="fr-FR"/>
        </w:rPr>
        <w:t xml:space="preserve"> </w:t>
      </w:r>
      <w:r w:rsidR="00A438D4" w:rsidRPr="00E86C38">
        <w:rPr>
          <w:lang w:val="fr-FR"/>
        </w:rPr>
        <w:t>(Ari com. pers.)</w:t>
      </w:r>
    </w:p>
    <w:p w14:paraId="0FF4C388" w14:textId="77777777" w:rsidR="00A438D4" w:rsidRDefault="00A438D4" w:rsidP="00242C0F">
      <w:pPr>
        <w:jc w:val="both"/>
        <w:rPr>
          <w:lang w:val="fr-FR"/>
        </w:rPr>
      </w:pPr>
    </w:p>
    <w:p w14:paraId="3BFE0369" w14:textId="77777777" w:rsidR="00A438D4" w:rsidRDefault="00A438D4" w:rsidP="00242C0F">
      <w:pPr>
        <w:jc w:val="both"/>
        <w:rPr>
          <w:lang w:val="fr-FR"/>
        </w:rPr>
      </w:pPr>
    </w:p>
    <w:p w14:paraId="1AD5A62B" w14:textId="77777777" w:rsidR="00EE51B9" w:rsidRPr="00D52855" w:rsidRDefault="00EE51B9" w:rsidP="00426FF9">
      <w:pPr>
        <w:pStyle w:val="Heading1"/>
        <w:rPr>
          <w:lang w:val="es-ES"/>
        </w:rPr>
      </w:pPr>
      <w:bookmarkStart w:id="1337" w:name="Sit_Sigarra"/>
      <w:r w:rsidRPr="00D52855">
        <w:rPr>
          <w:lang w:val="es-ES"/>
        </w:rPr>
        <w:t>SIGARRA</w:t>
      </w:r>
    </w:p>
    <w:bookmarkEnd w:id="1337"/>
    <w:p w14:paraId="11547CFE" w14:textId="77777777" w:rsidR="00EE51B9" w:rsidRPr="00E97225" w:rsidRDefault="00EE51B9" w:rsidP="00242C0F">
      <w:pPr>
        <w:jc w:val="both"/>
        <w:rPr>
          <w:lang w:val="es-ES"/>
        </w:rPr>
      </w:pPr>
    </w:p>
    <w:p w14:paraId="714BC6AE" w14:textId="37C31925" w:rsidR="00EE51B9" w:rsidRPr="00E97225" w:rsidRDefault="00EE51B9" w:rsidP="00242C0F">
      <w:pPr>
        <w:jc w:val="both"/>
        <w:rPr>
          <w:lang w:val="es-ES"/>
        </w:rPr>
      </w:pPr>
      <w:r w:rsidRPr="00E97225">
        <w:rPr>
          <w:lang w:val="es-ES"/>
        </w:rPr>
        <w:t xml:space="preserve">Oppidum </w:t>
      </w:r>
      <w:hyperlink r:id="rId2975" w:anchor="Cul_MIA2" w:history="1">
        <w:r w:rsidRPr="00E97225">
          <w:rPr>
            <w:rStyle w:val="Hyperlink"/>
            <w:lang w:val="es-ES"/>
          </w:rPr>
          <w:t>MIA2</w:t>
        </w:r>
      </w:hyperlink>
      <w:r w:rsidRPr="00E97225">
        <w:rPr>
          <w:lang w:val="es-ES"/>
        </w:rPr>
        <w:t xml:space="preserve"> </w:t>
      </w:r>
      <w:hyperlink r:id="rId2976" w:anchor="Cul_Rome_p_Republique" w:history="1">
        <w:r w:rsidRPr="00E97225">
          <w:rPr>
            <w:rStyle w:val="Hyperlink"/>
            <w:lang w:val="es-ES"/>
          </w:rPr>
          <w:t>RR</w:t>
        </w:r>
      </w:hyperlink>
      <w:r w:rsidRPr="00E97225">
        <w:rPr>
          <w:lang w:val="es-ES"/>
        </w:rPr>
        <w:t xml:space="preserve"> (Ari com.pers)</w:t>
      </w:r>
    </w:p>
    <w:p w14:paraId="0311FA13" w14:textId="77777777" w:rsidR="00EE51B9" w:rsidRPr="00E97225" w:rsidRDefault="00EE51B9" w:rsidP="00242C0F">
      <w:pPr>
        <w:jc w:val="both"/>
        <w:rPr>
          <w:lang w:val="es-ES"/>
        </w:rPr>
      </w:pPr>
    </w:p>
    <w:p w14:paraId="63B35DED" w14:textId="77777777" w:rsidR="00EE51B9" w:rsidRPr="00CF6C26" w:rsidRDefault="00EE51B9" w:rsidP="00426FF9">
      <w:pPr>
        <w:pStyle w:val="Heading1"/>
      </w:pPr>
      <w:bookmarkStart w:id="1338" w:name="Sit_Sant_Julia_Ramis"/>
      <w:r w:rsidRPr="00CF6C26">
        <w:t>SANT JULIA DE RAMIS</w:t>
      </w:r>
    </w:p>
    <w:bookmarkEnd w:id="1338"/>
    <w:p w14:paraId="732741B0" w14:textId="77777777" w:rsidR="00EE51B9" w:rsidRPr="00CF6C26" w:rsidRDefault="00EE51B9" w:rsidP="00242C0F">
      <w:pPr>
        <w:jc w:val="both"/>
        <w:rPr>
          <w:lang w:val="fr-FR"/>
        </w:rPr>
      </w:pPr>
      <w:r w:rsidRPr="00CF6C26">
        <w:rPr>
          <w:lang w:val="fr-FR"/>
        </w:rPr>
        <w:t>St. Julia de Ramis</w:t>
      </w:r>
    </w:p>
    <w:p w14:paraId="440FDFB1" w14:textId="77777777" w:rsidR="00EE51B9" w:rsidRPr="00CF6C26" w:rsidRDefault="00EE51B9" w:rsidP="00242C0F">
      <w:pPr>
        <w:jc w:val="both"/>
        <w:rPr>
          <w:lang w:val="fr-FR"/>
        </w:rPr>
      </w:pPr>
    </w:p>
    <w:p w14:paraId="300572BA" w14:textId="6A85A028" w:rsidR="00EE51B9" w:rsidRPr="00CF6C26" w:rsidRDefault="00EE51B9" w:rsidP="00EE51B9">
      <w:pPr>
        <w:jc w:val="both"/>
        <w:rPr>
          <w:lang w:val="fr-FR"/>
        </w:rPr>
      </w:pPr>
      <w:r w:rsidRPr="00CF6C26">
        <w:rPr>
          <w:lang w:val="fr-FR"/>
        </w:rPr>
        <w:t xml:space="preserve">Oppidum </w:t>
      </w:r>
      <w:hyperlink r:id="rId2977" w:anchor="Cul_MIA2" w:history="1">
        <w:r w:rsidRPr="00CF6C26">
          <w:rPr>
            <w:rStyle w:val="Hyperlink"/>
            <w:lang w:val="fr-FR"/>
          </w:rPr>
          <w:t>MIA2</w:t>
        </w:r>
      </w:hyperlink>
      <w:r w:rsidRPr="00CF6C26">
        <w:rPr>
          <w:lang w:val="fr-FR"/>
        </w:rPr>
        <w:t xml:space="preserve"> </w:t>
      </w:r>
      <w:hyperlink r:id="rId2978" w:anchor="Cul_Rome_p_Republique" w:history="1">
        <w:r w:rsidRPr="00CF6C26">
          <w:rPr>
            <w:rStyle w:val="Hyperlink"/>
            <w:lang w:val="fr-FR"/>
          </w:rPr>
          <w:t>RR</w:t>
        </w:r>
      </w:hyperlink>
      <w:r w:rsidRPr="00CF6C26">
        <w:rPr>
          <w:lang w:val="fr-FR"/>
        </w:rPr>
        <w:t xml:space="preserve"> (Ari com.pers)</w:t>
      </w:r>
    </w:p>
    <w:p w14:paraId="5C0F12D9" w14:textId="77777777" w:rsidR="00EE51B9" w:rsidRPr="00CF6C26" w:rsidRDefault="00EE51B9" w:rsidP="00242C0F">
      <w:pPr>
        <w:jc w:val="both"/>
        <w:rPr>
          <w:lang w:val="fr-FR"/>
        </w:rPr>
      </w:pPr>
    </w:p>
    <w:p w14:paraId="49530166" w14:textId="77777777" w:rsidR="006732C9" w:rsidRPr="00CF6C26" w:rsidRDefault="006732C9" w:rsidP="00426FF9">
      <w:pPr>
        <w:pStyle w:val="Heading1"/>
      </w:pPr>
      <w:r w:rsidRPr="00CF6C26">
        <w:t>CA N’ISACH</w:t>
      </w:r>
    </w:p>
    <w:p w14:paraId="1069757B" w14:textId="77777777" w:rsidR="00EC78F7" w:rsidRPr="00CF6C26" w:rsidRDefault="00EC78F7" w:rsidP="00242C0F">
      <w:pPr>
        <w:jc w:val="both"/>
        <w:rPr>
          <w:lang w:val="fr-FR"/>
        </w:rPr>
      </w:pPr>
    </w:p>
    <w:p w14:paraId="38CCB7D7" w14:textId="489FBD60" w:rsidR="006732C9" w:rsidRPr="0032190F" w:rsidRDefault="006732C9" w:rsidP="00242C0F">
      <w:pPr>
        <w:jc w:val="both"/>
        <w:rPr>
          <w:lang w:val="fr-FR"/>
        </w:rPr>
      </w:pPr>
      <w:r w:rsidRPr="00CF6C26">
        <w:rPr>
          <w:lang w:val="fr-FR"/>
        </w:rPr>
        <w:t>Ca n’Isach (Palau-Saverdena, Alt Emporda, Catal</w:t>
      </w:r>
      <w:r w:rsidRPr="0032190F">
        <w:rPr>
          <w:lang w:val="fr-FR"/>
        </w:rPr>
        <w:t xml:space="preserve">ogne) est rattaché à la culture des </w:t>
      </w:r>
      <w:hyperlink r:id="rId2979" w:anchor="Cul_Sepulcros" w:history="1">
        <w:r w:rsidRPr="0032190F">
          <w:rPr>
            <w:rStyle w:val="Hyperlink"/>
            <w:lang w:val="fr-FR"/>
          </w:rPr>
          <w:t>Sepulcros de Fossa</w:t>
        </w:r>
      </w:hyperlink>
      <w:r w:rsidRPr="0032190F">
        <w:rPr>
          <w:lang w:val="fr-FR"/>
        </w:rPr>
        <w:t>. Le site montre des cabanes aux tructures maçonnées affectant des plans en ‘E’ datées entre 45000 et 3900 cal BC (BIB 1708)</w:t>
      </w:r>
    </w:p>
    <w:p w14:paraId="20B589E0" w14:textId="77777777" w:rsidR="00FF434F" w:rsidRPr="0032190F" w:rsidRDefault="00FF434F" w:rsidP="00242C0F">
      <w:pPr>
        <w:jc w:val="both"/>
        <w:rPr>
          <w:lang w:val="fr-FR"/>
        </w:rPr>
      </w:pPr>
    </w:p>
    <w:p w14:paraId="6F7716E3" w14:textId="77777777" w:rsidR="00FF434F" w:rsidRPr="0032190F" w:rsidRDefault="00FF434F" w:rsidP="00426FF9">
      <w:pPr>
        <w:pStyle w:val="Heading1"/>
      </w:pPr>
      <w:r w:rsidRPr="0032190F">
        <w:t>MONTANISELL</w:t>
      </w:r>
    </w:p>
    <w:p w14:paraId="46B5EB5D" w14:textId="77777777" w:rsidR="00EC78F7" w:rsidRDefault="00EC78F7" w:rsidP="00242C0F">
      <w:pPr>
        <w:jc w:val="both"/>
        <w:rPr>
          <w:lang w:val="fr-FR"/>
        </w:rPr>
      </w:pPr>
    </w:p>
    <w:p w14:paraId="4C133403" w14:textId="77777777" w:rsidR="00FF434F" w:rsidRPr="0032190F" w:rsidRDefault="00FF434F" w:rsidP="00242C0F">
      <w:pPr>
        <w:jc w:val="both"/>
        <w:rPr>
          <w:lang w:val="fr-FR"/>
        </w:rPr>
      </w:pPr>
      <w:r w:rsidRPr="0032190F">
        <w:rPr>
          <w:lang w:val="fr-FR"/>
        </w:rPr>
        <w:t>Bronze final ? (SS BIB) Grotte sépulcrale de Montanisell (Coll de Nagro, Alt Urgell) très bien conservée. 8 individus traités uniformément mais de différentes familles d'après les analyses ADN. Parmi les individus la "Senyora de les Montanyes" entre 40/45 ans enterrée avec 2 bracelets en bronze, collier, diadème. Un enfant peut-être un mort d'accompagnement (MAC Barcelone, 2017)</w:t>
      </w:r>
    </w:p>
    <w:p w14:paraId="17BF4024" w14:textId="77777777" w:rsidR="00FF434F" w:rsidRPr="0032190F" w:rsidRDefault="00FF434F" w:rsidP="00242C0F">
      <w:pPr>
        <w:jc w:val="both"/>
        <w:rPr>
          <w:lang w:val="fr-FR"/>
        </w:rPr>
      </w:pPr>
    </w:p>
    <w:p w14:paraId="1F0C71E2" w14:textId="77777777" w:rsidR="00FF434F" w:rsidRPr="0032190F" w:rsidRDefault="00FF434F" w:rsidP="00426FF9">
      <w:pPr>
        <w:pStyle w:val="Heading1"/>
      </w:pPr>
      <w:r w:rsidRPr="0032190F">
        <w:t>FOU</w:t>
      </w:r>
    </w:p>
    <w:p w14:paraId="3B79A58C" w14:textId="77777777" w:rsidR="00FF434F" w:rsidRPr="0032190F" w:rsidRDefault="00FF434F" w:rsidP="00EC78F7">
      <w:pPr>
        <w:tabs>
          <w:tab w:val="left" w:pos="1859"/>
        </w:tabs>
        <w:jc w:val="both"/>
        <w:rPr>
          <w:lang w:val="fr-FR"/>
        </w:rPr>
      </w:pPr>
    </w:p>
    <w:p w14:paraId="44D0B969" w14:textId="77777777" w:rsidR="00EC78F7" w:rsidRPr="0032190F" w:rsidRDefault="00FF434F" w:rsidP="00242C0F">
      <w:pPr>
        <w:jc w:val="both"/>
        <w:rPr>
          <w:lang w:val="fr-FR"/>
        </w:rPr>
      </w:pPr>
      <w:r w:rsidRPr="0032190F">
        <w:rPr>
          <w:lang w:val="fr-FR"/>
        </w:rPr>
        <w:t>Cova de la Fou (Cerdagne) site daté de la fin du Néolithique moyen. Boutille sans col et àanse, décor de mamelon, impressiond e trous non-passants, fond arrondi (MAC Barcelone, 2017)</w:t>
      </w:r>
    </w:p>
    <w:p w14:paraId="1665CAE9" w14:textId="77777777" w:rsidR="00FF434F" w:rsidRPr="0032190F" w:rsidRDefault="00FF434F" w:rsidP="00242C0F">
      <w:pPr>
        <w:jc w:val="both"/>
        <w:rPr>
          <w:lang w:val="fr-FR"/>
        </w:rPr>
      </w:pPr>
    </w:p>
    <w:p w14:paraId="5A261759" w14:textId="77777777" w:rsidR="00FF434F" w:rsidRPr="0032190F" w:rsidRDefault="00FF434F" w:rsidP="00426FF9">
      <w:pPr>
        <w:pStyle w:val="Heading1"/>
      </w:pPr>
      <w:r w:rsidRPr="0032190F">
        <w:t>TORALLA</w:t>
      </w:r>
    </w:p>
    <w:p w14:paraId="025A8ED9" w14:textId="77777777" w:rsidR="00FF434F" w:rsidRPr="0032190F" w:rsidRDefault="00EC78F7" w:rsidP="00242C0F">
      <w:pPr>
        <w:jc w:val="both"/>
        <w:rPr>
          <w:lang w:val="fr-FR"/>
        </w:rPr>
      </w:pPr>
      <w:r>
        <w:rPr>
          <w:lang w:val="fr-FR"/>
        </w:rPr>
        <w:t>Cova de Toralla, s</w:t>
      </w:r>
      <w:r w:rsidR="00FF434F" w:rsidRPr="0032190F">
        <w:rPr>
          <w:lang w:val="fr-FR"/>
        </w:rPr>
        <w:t>ite d'Espagne, daté du Campaniforme (MAC Barcelone, 2017). A livré de la céramique campaniforme dont le décor se rapproche des textiles (SS BIB)</w:t>
      </w:r>
    </w:p>
    <w:p w14:paraId="6726C251" w14:textId="77777777" w:rsidR="00FF434F" w:rsidRPr="0032190F" w:rsidRDefault="00FF434F" w:rsidP="00242C0F">
      <w:pPr>
        <w:jc w:val="both"/>
        <w:rPr>
          <w:lang w:val="fr-FR"/>
        </w:rPr>
      </w:pPr>
    </w:p>
    <w:p w14:paraId="54F99311" w14:textId="77777777" w:rsidR="00FF434F" w:rsidRPr="0032190F" w:rsidRDefault="00FF434F" w:rsidP="00426FF9">
      <w:pPr>
        <w:pStyle w:val="Heading1"/>
      </w:pPr>
      <w:r w:rsidRPr="0032190F">
        <w:t>VERDA</w:t>
      </w:r>
    </w:p>
    <w:p w14:paraId="058BC467" w14:textId="77777777" w:rsidR="00FF434F" w:rsidRPr="0032190F" w:rsidRDefault="00FF434F" w:rsidP="00242C0F">
      <w:pPr>
        <w:jc w:val="both"/>
        <w:rPr>
          <w:lang w:val="fr-FR"/>
        </w:rPr>
      </w:pPr>
      <w:r w:rsidRPr="0032190F">
        <w:rPr>
          <w:lang w:val="fr-FR"/>
        </w:rPr>
        <w:t>Cova Verda (Sitges), céramique du Bronze ancien très décorée. Sur un vase double : lignes d'accolades, pointillonement des carènes (MAC Barcelone, 2017)</w:t>
      </w:r>
    </w:p>
    <w:p w14:paraId="5DFA52FF" w14:textId="77777777" w:rsidR="00FF434F" w:rsidRPr="0032190F" w:rsidRDefault="00FF434F" w:rsidP="00242C0F">
      <w:pPr>
        <w:jc w:val="both"/>
        <w:rPr>
          <w:lang w:val="fr-FR"/>
        </w:rPr>
      </w:pPr>
    </w:p>
    <w:p w14:paraId="674EE796" w14:textId="77777777" w:rsidR="00FF434F" w:rsidRPr="0032190F" w:rsidRDefault="00FF434F" w:rsidP="00426FF9">
      <w:pPr>
        <w:pStyle w:val="Heading1"/>
      </w:pPr>
      <w:r w:rsidRPr="0032190F">
        <w:t>CA N'ISACH</w:t>
      </w:r>
    </w:p>
    <w:p w14:paraId="5917555C" w14:textId="77777777" w:rsidR="00FF434F" w:rsidRPr="0032190F" w:rsidRDefault="00FF434F" w:rsidP="00242C0F">
      <w:pPr>
        <w:jc w:val="both"/>
        <w:rPr>
          <w:lang w:val="fr-FR"/>
        </w:rPr>
      </w:pPr>
      <w:r w:rsidRPr="0032190F">
        <w:rPr>
          <w:lang w:val="fr-FR"/>
        </w:rPr>
        <w:t>Ca n' Isach (Alt, Empordà), village avec des structures mégalithiques (MAC Barcelone, 2017)</w:t>
      </w:r>
    </w:p>
    <w:p w14:paraId="6F328B87" w14:textId="77777777" w:rsidR="00FF434F" w:rsidRPr="0032190F" w:rsidRDefault="00FF434F" w:rsidP="00242C0F">
      <w:pPr>
        <w:jc w:val="both"/>
        <w:rPr>
          <w:lang w:val="fr-FR"/>
        </w:rPr>
      </w:pPr>
    </w:p>
    <w:p w14:paraId="011FA379" w14:textId="77777777" w:rsidR="00FF434F" w:rsidRPr="0032190F" w:rsidRDefault="00FF434F" w:rsidP="00426FF9">
      <w:pPr>
        <w:pStyle w:val="Heading1"/>
      </w:pPr>
      <w:r w:rsidRPr="0032190F">
        <w:t>COLLET DE SU</w:t>
      </w:r>
    </w:p>
    <w:p w14:paraId="35CEFBF3" w14:textId="77777777" w:rsidR="00FF434F" w:rsidRPr="0032190F" w:rsidRDefault="00FF434F" w:rsidP="00242C0F">
      <w:pPr>
        <w:jc w:val="both"/>
        <w:rPr>
          <w:lang w:val="fr-FR"/>
        </w:rPr>
      </w:pPr>
      <w:r w:rsidRPr="0032190F">
        <w:rPr>
          <w:lang w:val="fr-FR"/>
        </w:rPr>
        <w:t>Le dolmen de Collet de Su (Piños, Soisones), véritable scénographie dans la chambre funéraire: 18 crânes disposés régulièrement et orientés dont 2 sont trépanés (femme 20 ans : survie ; homme de 40 ans : mort). Céramique campanifores style international et style pyrénéen) (MAC Barcelone, 2017)</w:t>
      </w:r>
    </w:p>
    <w:p w14:paraId="60A46C72" w14:textId="77777777" w:rsidR="00B17969" w:rsidRPr="0032190F" w:rsidRDefault="00B17969" w:rsidP="00242C0F">
      <w:pPr>
        <w:jc w:val="both"/>
        <w:rPr>
          <w:lang w:val="fr-FR"/>
        </w:rPr>
      </w:pPr>
    </w:p>
    <w:p w14:paraId="1EE14E8C" w14:textId="77777777" w:rsidR="00B17969" w:rsidRPr="0032190F" w:rsidRDefault="00B17969" w:rsidP="00426FF9">
      <w:pPr>
        <w:pStyle w:val="Heading1"/>
      </w:pPr>
      <w:r w:rsidRPr="0032190F">
        <w:t>TAVERTET</w:t>
      </w:r>
    </w:p>
    <w:p w14:paraId="448F115F" w14:textId="77777777" w:rsidR="00B17969" w:rsidRPr="0032190F" w:rsidRDefault="00B17969" w:rsidP="00242C0F">
      <w:pPr>
        <w:jc w:val="both"/>
        <w:rPr>
          <w:lang w:val="fr-FR"/>
        </w:rPr>
      </w:pPr>
    </w:p>
    <w:p w14:paraId="3F9A5269" w14:textId="77777777" w:rsidR="00B17969" w:rsidRPr="0032190F" w:rsidRDefault="00B17969" w:rsidP="00242C0F">
      <w:pPr>
        <w:jc w:val="both"/>
        <w:rPr>
          <w:lang w:val="fr-FR"/>
        </w:rPr>
      </w:pPr>
      <w:r w:rsidRPr="0032190F">
        <w:rPr>
          <w:lang w:val="fr-FR"/>
        </w:rPr>
        <w:t>Le dolmen de Tavertet (Osara, Espagne) est daté du Néolithique moyen. C'est l'une des premières manifestation du mégalithisme de Catalogne. Cistes rectangulaires (MAC Barcelona, 2017)</w:t>
      </w:r>
    </w:p>
    <w:p w14:paraId="1E586B60" w14:textId="77777777" w:rsidR="00B17969" w:rsidRPr="0032190F" w:rsidRDefault="00B17969" w:rsidP="00242C0F">
      <w:pPr>
        <w:jc w:val="both"/>
        <w:rPr>
          <w:lang w:val="fr-FR"/>
        </w:rPr>
      </w:pPr>
    </w:p>
    <w:p w14:paraId="411C0490" w14:textId="77777777" w:rsidR="00B17969" w:rsidRPr="0032190F" w:rsidRDefault="00B17969" w:rsidP="00426FF9">
      <w:pPr>
        <w:pStyle w:val="Heading1"/>
      </w:pPr>
      <w:r w:rsidRPr="0032190F">
        <w:lastRenderedPageBreak/>
        <w:t>MAS BALETA III</w:t>
      </w:r>
    </w:p>
    <w:p w14:paraId="6AE7D51D" w14:textId="77777777" w:rsidR="00B17969" w:rsidRPr="0032190F" w:rsidRDefault="00B17969" w:rsidP="00242C0F">
      <w:pPr>
        <w:jc w:val="both"/>
        <w:rPr>
          <w:lang w:val="fr-FR"/>
        </w:rPr>
      </w:pPr>
      <w:r w:rsidRPr="0032190F">
        <w:rPr>
          <w:lang w:val="fr-FR"/>
        </w:rPr>
        <w:t>Le cromlech de Mas Baleta III (La Jonquera) est un ensemble de quelque 100 menhirs et d'1 au centre. Le plan est rectangulaire, orienté SW (MAC Barcelona, 2017)</w:t>
      </w:r>
    </w:p>
    <w:p w14:paraId="5AE79A57" w14:textId="77777777" w:rsidR="00B17969" w:rsidRPr="0032190F" w:rsidRDefault="00B17969" w:rsidP="00242C0F">
      <w:pPr>
        <w:jc w:val="both"/>
        <w:rPr>
          <w:lang w:val="fr-FR"/>
        </w:rPr>
      </w:pPr>
    </w:p>
    <w:p w14:paraId="0218EF86" w14:textId="77777777" w:rsidR="00B17969" w:rsidRPr="0032190F" w:rsidRDefault="00B17969" w:rsidP="00426FF9">
      <w:pPr>
        <w:pStyle w:val="Heading1"/>
      </w:pPr>
      <w:r w:rsidRPr="0032190F">
        <w:t>SERRA DEL MAS BONET</w:t>
      </w:r>
    </w:p>
    <w:p w14:paraId="11A99B15" w14:textId="77777777" w:rsidR="00B17969" w:rsidRDefault="00B17969" w:rsidP="00242C0F">
      <w:pPr>
        <w:jc w:val="both"/>
        <w:rPr>
          <w:lang w:val="fr-FR"/>
        </w:rPr>
      </w:pPr>
      <w:r w:rsidRPr="0032190F">
        <w:rPr>
          <w:lang w:val="fr-FR"/>
        </w:rPr>
        <w:t xml:space="preserve">Habitat néolithique de Serra del Mas Bonet (Vilafant, Alt Emporda) a livré des stèles décorées dont certaines représentent des "... </w:t>
      </w:r>
      <w:r w:rsidRPr="0032190F">
        <w:rPr>
          <w:i/>
          <w:lang w:val="fr-FR"/>
        </w:rPr>
        <w:t xml:space="preserve">animals amb banyes... </w:t>
      </w:r>
      <w:r w:rsidRPr="0032190F">
        <w:rPr>
          <w:lang w:val="fr-FR"/>
        </w:rPr>
        <w:t>" (MAC Barcelona, 2017)</w:t>
      </w:r>
    </w:p>
    <w:p w14:paraId="32AF3F56" w14:textId="77777777" w:rsidR="00E13081" w:rsidRDefault="00E13081" w:rsidP="00242C0F">
      <w:pPr>
        <w:jc w:val="both"/>
        <w:rPr>
          <w:lang w:val="fr-FR"/>
        </w:rPr>
      </w:pPr>
    </w:p>
    <w:p w14:paraId="081D9465" w14:textId="77777777" w:rsidR="00E13081" w:rsidRDefault="00E13081" w:rsidP="00426FF9">
      <w:pPr>
        <w:pStyle w:val="Heading1"/>
      </w:pPr>
      <w:bookmarkStart w:id="1339" w:name="Sit_Monts_Les"/>
      <w:r>
        <w:t>MONTS (LES)</w:t>
      </w:r>
    </w:p>
    <w:bookmarkEnd w:id="1339"/>
    <w:p w14:paraId="71D2AB79" w14:textId="77777777" w:rsidR="00E13081" w:rsidRDefault="00E13081" w:rsidP="00242C0F">
      <w:pPr>
        <w:jc w:val="both"/>
        <w:rPr>
          <w:lang w:val="fr-FR"/>
        </w:rPr>
      </w:pPr>
    </w:p>
    <w:p w14:paraId="3A09376B" w14:textId="627ED4E5" w:rsidR="00E13081" w:rsidRDefault="00E13081" w:rsidP="00242C0F">
      <w:pPr>
        <w:jc w:val="both"/>
        <w:rPr>
          <w:lang w:val="fr-FR"/>
        </w:rPr>
      </w:pPr>
      <w:r>
        <w:rPr>
          <w:lang w:val="fr-FR"/>
        </w:rPr>
        <w:t xml:space="preserve">Les Monts (Plichancourt, Marne), </w:t>
      </w:r>
      <w:hyperlink r:id="rId2980" w:anchor="Sit_Variscite" w:history="1">
        <w:r w:rsidRPr="00E13081">
          <w:rPr>
            <w:rStyle w:val="Hyperlink"/>
            <w:lang w:val="fr-FR"/>
          </w:rPr>
          <w:t>variscite</w:t>
        </w:r>
      </w:hyperlink>
      <w:r w:rsidRPr="00E13081">
        <w:rPr>
          <w:lang w:val="fr-FR"/>
        </w:rPr>
        <w:t xml:space="preserve"> </w:t>
      </w:r>
      <w:r>
        <w:rPr>
          <w:lang w:val="fr-FR"/>
        </w:rPr>
        <w:t xml:space="preserve">d' </w:t>
      </w:r>
      <w:hyperlink r:id="rId2981" w:anchor="Sit_Encinasola" w:history="1">
        <w:r w:rsidRPr="00E13081">
          <w:rPr>
            <w:rStyle w:val="Hyperlink"/>
            <w:lang w:val="fr-FR"/>
          </w:rPr>
          <w:t>Encinasola</w:t>
        </w:r>
      </w:hyperlink>
      <w:r w:rsidRPr="00E13081">
        <w:rPr>
          <w:lang w:val="fr-FR"/>
        </w:rPr>
        <w:t xml:space="preserve"> dans des niveaux tardif du LBK (BIB 2981)</w:t>
      </w:r>
    </w:p>
    <w:p w14:paraId="0E9FE475" w14:textId="77777777" w:rsidR="00E13081" w:rsidRDefault="00E13081" w:rsidP="00242C0F">
      <w:pPr>
        <w:jc w:val="both"/>
        <w:rPr>
          <w:lang w:val="fr-FR"/>
        </w:rPr>
      </w:pPr>
    </w:p>
    <w:p w14:paraId="270C1527" w14:textId="77777777" w:rsidR="00E13081" w:rsidRDefault="00E13081" w:rsidP="00426FF9">
      <w:pPr>
        <w:pStyle w:val="Heading1"/>
      </w:pPr>
      <w:bookmarkStart w:id="1340" w:name="Sit_Lazzaro"/>
      <w:r>
        <w:t>LAZZARO</w:t>
      </w:r>
    </w:p>
    <w:bookmarkEnd w:id="1340"/>
    <w:p w14:paraId="159438EF" w14:textId="77777777" w:rsidR="00E13081" w:rsidRDefault="00E13081" w:rsidP="00242C0F">
      <w:pPr>
        <w:jc w:val="both"/>
        <w:rPr>
          <w:lang w:val="fr-FR"/>
        </w:rPr>
      </w:pPr>
    </w:p>
    <w:p w14:paraId="7258F267" w14:textId="346ECFD8" w:rsidR="00E13081" w:rsidRDefault="00E13081" w:rsidP="00E13081">
      <w:pPr>
        <w:jc w:val="both"/>
        <w:rPr>
          <w:lang w:val="fr-FR"/>
        </w:rPr>
      </w:pPr>
      <w:r>
        <w:rPr>
          <w:lang w:val="fr-FR"/>
        </w:rPr>
        <w:t xml:space="preserve">Lazarro (Colombelles, Calvados), </w:t>
      </w:r>
      <w:hyperlink r:id="rId2982" w:anchor="Sit_Variscite" w:history="1">
        <w:r w:rsidRPr="00E13081">
          <w:rPr>
            <w:rStyle w:val="Hyperlink"/>
            <w:lang w:val="fr-FR"/>
          </w:rPr>
          <w:t>variscite</w:t>
        </w:r>
      </w:hyperlink>
      <w:r w:rsidRPr="00E13081">
        <w:rPr>
          <w:lang w:val="fr-FR"/>
        </w:rPr>
        <w:t xml:space="preserve"> </w:t>
      </w:r>
      <w:r>
        <w:rPr>
          <w:lang w:val="fr-FR"/>
        </w:rPr>
        <w:t xml:space="preserve">d' </w:t>
      </w:r>
      <w:hyperlink r:id="rId2983" w:anchor="Sit_Encinasola" w:history="1">
        <w:r w:rsidRPr="00E13081">
          <w:rPr>
            <w:rStyle w:val="Hyperlink"/>
            <w:lang w:val="fr-FR"/>
          </w:rPr>
          <w:t>Encinasola</w:t>
        </w:r>
      </w:hyperlink>
      <w:r w:rsidRPr="00E13081">
        <w:rPr>
          <w:lang w:val="fr-FR"/>
        </w:rPr>
        <w:t xml:space="preserve"> dans des niveaux tardif du LBK (BIB 2981)</w:t>
      </w:r>
    </w:p>
    <w:p w14:paraId="5958417E" w14:textId="77777777" w:rsidR="004F2D79" w:rsidRDefault="004F2D79" w:rsidP="00E13081">
      <w:pPr>
        <w:jc w:val="both"/>
        <w:rPr>
          <w:lang w:val="fr-FR"/>
        </w:rPr>
      </w:pPr>
    </w:p>
    <w:p w14:paraId="29D56427" w14:textId="77777777" w:rsidR="004F2D79" w:rsidRDefault="004F2D79" w:rsidP="00426FF9">
      <w:pPr>
        <w:pStyle w:val="Heading1"/>
      </w:pPr>
      <w:bookmarkStart w:id="1341" w:name="Sit_Giberville"/>
      <w:r>
        <w:t>GIBERVILLE</w:t>
      </w:r>
    </w:p>
    <w:bookmarkEnd w:id="1341"/>
    <w:p w14:paraId="7A6FFCCA" w14:textId="77777777" w:rsidR="00E13081" w:rsidRDefault="00E13081" w:rsidP="00242C0F">
      <w:pPr>
        <w:jc w:val="both"/>
        <w:rPr>
          <w:lang w:val="fr-FR"/>
        </w:rPr>
      </w:pPr>
    </w:p>
    <w:p w14:paraId="3541BC4E" w14:textId="4CA2D5C4" w:rsidR="004F2D79" w:rsidRDefault="004F2D79" w:rsidP="00242C0F">
      <w:pPr>
        <w:jc w:val="both"/>
        <w:rPr>
          <w:lang w:val="fr-FR"/>
        </w:rPr>
      </w:pPr>
      <w:r>
        <w:rPr>
          <w:lang w:val="fr-FR"/>
        </w:rPr>
        <w:t xml:space="preserve">(Calvados) tombe princière du </w:t>
      </w:r>
      <w:hyperlink r:id="rId2984" w:anchor="Cul_Bronze_Ancien_spat_Europe_NO_Arm__2" w:history="1">
        <w:r w:rsidRPr="004F2D79">
          <w:rPr>
            <w:rStyle w:val="Hyperlink"/>
            <w:lang w:val="fr-FR"/>
          </w:rPr>
          <w:t>B</w:t>
        </w:r>
        <w:r>
          <w:rPr>
            <w:rStyle w:val="Hyperlink"/>
            <w:lang w:val="fr-FR"/>
          </w:rPr>
          <w:t>A 2</w:t>
        </w:r>
      </w:hyperlink>
      <w:r>
        <w:rPr>
          <w:lang w:val="fr-FR"/>
        </w:rPr>
        <w:t xml:space="preserve"> avec des pointes de </w:t>
      </w:r>
      <w:hyperlink r:id="rId2985" w:anchor="Typ_Arm_Fleches_Armoric" w:history="1">
        <w:r w:rsidRPr="004F2D79">
          <w:rPr>
            <w:rStyle w:val="Hyperlink"/>
            <w:lang w:val="fr-FR"/>
          </w:rPr>
          <w:t>flèches armoricaines</w:t>
        </w:r>
      </w:hyperlink>
      <w:r>
        <w:rPr>
          <w:lang w:val="fr-FR"/>
        </w:rPr>
        <w:t xml:space="preserve"> (BIB Le Monde). Une cinquantaine de tombes (BIB Le Monde)</w:t>
      </w:r>
    </w:p>
    <w:p w14:paraId="35E1DDF8" w14:textId="77777777" w:rsidR="004F2D79" w:rsidRDefault="004F2D79" w:rsidP="00242C0F">
      <w:pPr>
        <w:jc w:val="both"/>
        <w:rPr>
          <w:lang w:val="fr-FR"/>
        </w:rPr>
      </w:pPr>
    </w:p>
    <w:p w14:paraId="350D4092" w14:textId="77777777" w:rsidR="004F2D79" w:rsidRDefault="004F2D79" w:rsidP="004F2D79">
      <w:pPr>
        <w:pStyle w:val="Heading2"/>
      </w:pPr>
      <w:r>
        <w:t>tombe princière</w:t>
      </w:r>
    </w:p>
    <w:p w14:paraId="5872F3D5" w14:textId="77777777" w:rsidR="004F2D79" w:rsidRDefault="004F2D79" w:rsidP="00242C0F">
      <w:pPr>
        <w:jc w:val="both"/>
        <w:rPr>
          <w:lang w:val="fr-FR"/>
        </w:rPr>
      </w:pPr>
    </w:p>
    <w:p w14:paraId="4D012791" w14:textId="77777777" w:rsidR="004F2D79" w:rsidRDefault="004F2D79" w:rsidP="004F2D79">
      <w:pPr>
        <w:pStyle w:val="Heading3"/>
      </w:pPr>
      <w:r>
        <w:t>ambre</w:t>
      </w:r>
    </w:p>
    <w:p w14:paraId="4057C2D0" w14:textId="77777777" w:rsidR="004F2D79" w:rsidRDefault="004F2D79" w:rsidP="00242C0F">
      <w:pPr>
        <w:jc w:val="both"/>
        <w:rPr>
          <w:lang w:val="fr-FR"/>
        </w:rPr>
      </w:pPr>
    </w:p>
    <w:p w14:paraId="01D976F0" w14:textId="77777777" w:rsidR="004F2D79" w:rsidRDefault="004F2D79" w:rsidP="004F2D79">
      <w:pPr>
        <w:pStyle w:val="Heading3"/>
      </w:pPr>
      <w:r>
        <w:t>pointes de flèches</w:t>
      </w:r>
    </w:p>
    <w:p w14:paraId="0EB492B5" w14:textId="77777777" w:rsidR="004F2D79" w:rsidRDefault="004F2D79" w:rsidP="00242C0F">
      <w:pPr>
        <w:jc w:val="both"/>
        <w:rPr>
          <w:lang w:val="fr-FR"/>
        </w:rPr>
      </w:pPr>
    </w:p>
    <w:p w14:paraId="406CE21A" w14:textId="77777777" w:rsidR="004F2D79" w:rsidRPr="00E13081" w:rsidRDefault="004F2D79" w:rsidP="00242C0F">
      <w:pPr>
        <w:jc w:val="both"/>
        <w:rPr>
          <w:lang w:val="fr-FR"/>
        </w:rPr>
      </w:pPr>
    </w:p>
    <w:p w14:paraId="2C2AE0B4" w14:textId="77777777" w:rsidR="00E13081" w:rsidRPr="00E13081" w:rsidRDefault="00E13081" w:rsidP="00426FF9">
      <w:pPr>
        <w:pStyle w:val="Heading1"/>
      </w:pPr>
      <w:bookmarkStart w:id="1342" w:name="Sit_Encinasola"/>
      <w:r w:rsidRPr="00E13081">
        <w:t>ENCINASOLA</w:t>
      </w:r>
    </w:p>
    <w:bookmarkEnd w:id="1342"/>
    <w:p w14:paraId="03FB2A64" w14:textId="77777777" w:rsidR="00E13081" w:rsidRPr="00494601" w:rsidRDefault="00E13081" w:rsidP="00242C0F">
      <w:pPr>
        <w:jc w:val="both"/>
        <w:rPr>
          <w:lang w:val="fr-FR"/>
        </w:rPr>
      </w:pPr>
    </w:p>
    <w:p w14:paraId="5595FF5D" w14:textId="192B8947" w:rsidR="00E13081" w:rsidRPr="00494601" w:rsidRDefault="00E13081" w:rsidP="00242C0F">
      <w:pPr>
        <w:jc w:val="both"/>
        <w:rPr>
          <w:lang w:val="fr-FR"/>
        </w:rPr>
      </w:pPr>
      <w:r w:rsidRPr="00494601">
        <w:rPr>
          <w:lang w:val="fr-FR"/>
        </w:rPr>
        <w:t xml:space="preserve">Huelva, gisement de </w:t>
      </w:r>
      <w:hyperlink r:id="rId2986" w:anchor="Sit_Variscite" w:history="1">
        <w:r w:rsidRPr="00494601">
          <w:rPr>
            <w:rStyle w:val="Hyperlink"/>
            <w:lang w:val="fr-FR"/>
          </w:rPr>
          <w:t>variscite</w:t>
        </w:r>
      </w:hyperlink>
      <w:r w:rsidRPr="00494601">
        <w:rPr>
          <w:lang w:val="fr-FR"/>
        </w:rPr>
        <w:t xml:space="preserve"> (BIB 2981)</w:t>
      </w:r>
      <w:r w:rsidR="00B40CDF">
        <w:rPr>
          <w:lang w:val="fr-FR"/>
        </w:rPr>
        <w:t xml:space="preserve"> De la variscite d' Encinasola a été trouvée en Bretagne </w:t>
      </w:r>
      <w:r w:rsidR="00B40CDF">
        <w:rPr>
          <w:szCs w:val="18"/>
          <w:lang w:val="fr-FR" w:eastAsia="en-GB"/>
        </w:rPr>
        <w:t xml:space="preserve">(BIB 3172) et à </w:t>
      </w:r>
      <w:hyperlink r:id="rId2987" w:anchor="Sit_Lazzaro" w:history="1">
        <w:r w:rsidR="00B40CDF" w:rsidRPr="00B40CDF">
          <w:rPr>
            <w:rStyle w:val="Hyperlink"/>
            <w:szCs w:val="18"/>
            <w:lang w:val="fr-FR" w:eastAsia="en-GB"/>
          </w:rPr>
          <w:t>Lazarro</w:t>
        </w:r>
      </w:hyperlink>
      <w:r w:rsidR="00B40CDF">
        <w:rPr>
          <w:szCs w:val="18"/>
          <w:lang w:val="fr-FR" w:eastAsia="en-GB"/>
        </w:rPr>
        <w:t xml:space="preserve"> </w:t>
      </w:r>
      <w:r w:rsidR="00B40CDF" w:rsidRPr="00E13081">
        <w:rPr>
          <w:lang w:val="fr-FR"/>
        </w:rPr>
        <w:t>(BIB 2981)</w:t>
      </w:r>
    </w:p>
    <w:p w14:paraId="76728619" w14:textId="77777777" w:rsidR="00DD1061" w:rsidRPr="00494601" w:rsidRDefault="00DD1061" w:rsidP="00242C0F">
      <w:pPr>
        <w:rPr>
          <w:lang w:val="fr-FR"/>
        </w:rPr>
      </w:pPr>
    </w:p>
    <w:p w14:paraId="228F5BD4" w14:textId="77777777" w:rsidR="006D50E9" w:rsidRPr="00D52855" w:rsidRDefault="00A30D11" w:rsidP="00426FF9">
      <w:pPr>
        <w:pStyle w:val="Heading1"/>
        <w:rPr>
          <w:lang w:val="en-US"/>
        </w:rPr>
      </w:pPr>
      <w:bookmarkStart w:id="1343" w:name="Sit_Gava"/>
      <w:r w:rsidRPr="00D52855">
        <w:rPr>
          <w:lang w:val="en-US"/>
        </w:rPr>
        <w:t>GAVA</w:t>
      </w:r>
    </w:p>
    <w:bookmarkEnd w:id="1343"/>
    <w:p w14:paraId="70C29979" w14:textId="77777777" w:rsidR="00C13B64" w:rsidRPr="00494601" w:rsidRDefault="00E13081" w:rsidP="00242C0F">
      <w:pPr>
        <w:jc w:val="both"/>
        <w:rPr>
          <w:strike/>
          <w:sz w:val="20"/>
        </w:rPr>
      </w:pPr>
      <w:r w:rsidRPr="00494601">
        <w:rPr>
          <w:sz w:val="20"/>
        </w:rPr>
        <w:t xml:space="preserve">Gavà, </w:t>
      </w:r>
      <w:r w:rsidR="00C13B64" w:rsidRPr="00494601">
        <w:rPr>
          <w:sz w:val="20"/>
        </w:rPr>
        <w:t xml:space="preserve">Can Tintorer, </w:t>
      </w:r>
      <w:r w:rsidR="00C13B64" w:rsidRPr="00494601">
        <w:rPr>
          <w:i/>
          <w:sz w:val="20"/>
        </w:rPr>
        <w:t>Can Tintoret</w:t>
      </w:r>
    </w:p>
    <w:p w14:paraId="74869F67" w14:textId="77777777" w:rsidR="00346821" w:rsidRPr="00EC57B9" w:rsidRDefault="00346821" w:rsidP="00242C0F">
      <w:pPr>
        <w:jc w:val="both"/>
        <w:rPr>
          <w:lang w:val="fr-FR"/>
        </w:rPr>
      </w:pPr>
      <w:r w:rsidRPr="00EC57B9">
        <w:rPr>
          <w:lang w:val="fr-FR"/>
        </w:rPr>
        <w:t>BIB 2547</w:t>
      </w:r>
    </w:p>
    <w:p w14:paraId="6B9E3AB6" w14:textId="77777777" w:rsidR="00C13B64" w:rsidRPr="00EC57B9" w:rsidRDefault="00C13B64" w:rsidP="00242C0F">
      <w:pPr>
        <w:jc w:val="both"/>
        <w:rPr>
          <w:lang w:val="fr-FR"/>
        </w:rPr>
      </w:pPr>
    </w:p>
    <w:p w14:paraId="303F418B" w14:textId="11CF59C7" w:rsidR="00C13B64" w:rsidRPr="0032190F" w:rsidRDefault="00A30D11" w:rsidP="00242C0F">
      <w:pPr>
        <w:jc w:val="both"/>
        <w:rPr>
          <w:lang w:val="fr-FR"/>
        </w:rPr>
      </w:pPr>
      <w:r w:rsidRPr="0032190F">
        <w:rPr>
          <w:lang w:val="fr-FR"/>
        </w:rPr>
        <w:t>Mines de Gav</w:t>
      </w:r>
      <w:r w:rsidR="00E13081">
        <w:rPr>
          <w:lang w:val="fr-FR"/>
        </w:rPr>
        <w:t>a</w:t>
      </w:r>
      <w:r w:rsidR="005743BD" w:rsidRPr="0032190F">
        <w:rPr>
          <w:lang w:val="fr-FR"/>
        </w:rPr>
        <w:t xml:space="preserve"> (Baix Llobregat, Barcelona)</w:t>
      </w:r>
      <w:r w:rsidRPr="0032190F">
        <w:rPr>
          <w:lang w:val="fr-FR"/>
        </w:rPr>
        <w:t>, dont le site de Can Tintore</w:t>
      </w:r>
      <w:r w:rsidR="00D2072C" w:rsidRPr="0032190F">
        <w:rPr>
          <w:lang w:val="fr-FR"/>
        </w:rPr>
        <w:t>r</w:t>
      </w:r>
      <w:r w:rsidRPr="0032190F">
        <w:rPr>
          <w:lang w:val="fr-FR"/>
        </w:rPr>
        <w:t xml:space="preserve"> (SS BIB), g</w:t>
      </w:r>
      <w:r w:rsidR="00FF434F" w:rsidRPr="0032190F">
        <w:rPr>
          <w:lang w:val="fr-FR"/>
        </w:rPr>
        <w:t xml:space="preserve">isement de </w:t>
      </w:r>
      <w:hyperlink r:id="rId2988" w:anchor="Sit_Variscite" w:history="1">
        <w:r w:rsidR="00320346" w:rsidRPr="00320346">
          <w:rPr>
            <w:rStyle w:val="Hyperlink"/>
            <w:lang w:val="fr-FR"/>
          </w:rPr>
          <w:t>variscite</w:t>
        </w:r>
      </w:hyperlink>
      <w:r w:rsidR="00320346" w:rsidRPr="0032190F">
        <w:rPr>
          <w:lang w:val="fr-FR"/>
        </w:rPr>
        <w:t xml:space="preserve"> </w:t>
      </w:r>
      <w:r w:rsidR="00FF434F" w:rsidRPr="0032190F">
        <w:rPr>
          <w:lang w:val="fr-FR"/>
        </w:rPr>
        <w:t xml:space="preserve">(MAC Barcelone, 2017) </w:t>
      </w:r>
      <w:r w:rsidR="00C13B64" w:rsidRPr="0032190F">
        <w:rPr>
          <w:lang w:val="fr-FR"/>
        </w:rPr>
        <w:t xml:space="preserve">utilisée dès </w:t>
      </w:r>
      <w:hyperlink r:id="rId2989" w:anchor="Cul_Epicardial" w:history="1">
        <w:r w:rsidR="00E74338" w:rsidRPr="00E74338">
          <w:rPr>
            <w:rStyle w:val="Hyperlink"/>
            <w:lang w:val="fr-FR"/>
          </w:rPr>
          <w:t>Epicardial</w:t>
        </w:r>
      </w:hyperlink>
      <w:r w:rsidR="00E74338">
        <w:rPr>
          <w:lang w:val="fr-FR"/>
        </w:rPr>
        <w:t xml:space="preserve"> </w:t>
      </w:r>
      <w:r w:rsidR="00C13B64" w:rsidRPr="0032190F">
        <w:rPr>
          <w:lang w:val="fr-FR"/>
        </w:rPr>
        <w:t>(BIB 2371 p. 493)</w:t>
      </w:r>
    </w:p>
    <w:p w14:paraId="05C23ADB" w14:textId="74C33BB9" w:rsidR="006D50E9" w:rsidRPr="00A0014D" w:rsidRDefault="00A30D11" w:rsidP="00242C0F">
      <w:pPr>
        <w:jc w:val="both"/>
        <w:rPr>
          <w:lang w:val="en-GB"/>
        </w:rPr>
      </w:pPr>
      <w:r w:rsidRPr="00E74338">
        <w:rPr>
          <w:lang w:val="fr-FR"/>
        </w:rPr>
        <w:t xml:space="preserve">Durant la phase des </w:t>
      </w:r>
      <w:hyperlink r:id="rId2990" w:anchor="Cul_Sepulcros" w:history="1">
        <w:r w:rsidRPr="00E74338">
          <w:rPr>
            <w:rStyle w:val="Hyperlink"/>
            <w:lang w:val="fr-FR"/>
          </w:rPr>
          <w:t>Sepulcros de Fossa</w:t>
        </w:r>
      </w:hyperlink>
      <w:r w:rsidR="006D50E9" w:rsidRPr="00E74338">
        <w:rPr>
          <w:lang w:val="fr-FR"/>
        </w:rPr>
        <w:t>, les mines d</w:t>
      </w:r>
      <w:r w:rsidR="00C13B64" w:rsidRPr="00E74338">
        <w:rPr>
          <w:lang w:val="fr-FR"/>
        </w:rPr>
        <w:t>e Gava (Catalogne, Espagne) per</w:t>
      </w:r>
      <w:r w:rsidR="006D50E9" w:rsidRPr="00E74338">
        <w:rPr>
          <w:lang w:val="fr-FR"/>
        </w:rPr>
        <w:t xml:space="preserve">mettent d’exploiter de la variscite. </w:t>
      </w:r>
      <w:r w:rsidR="006D50E9" w:rsidRPr="00A0014D">
        <w:rPr>
          <w:lang w:val="en-GB"/>
        </w:rPr>
        <w:t xml:space="preserve">(BIB </w:t>
      </w:r>
      <w:r w:rsidR="006D50E9" w:rsidRPr="00A0014D">
        <w:rPr>
          <w:szCs w:val="20"/>
          <w:lang w:val="en-GB" w:eastAsia="en-GB"/>
        </w:rPr>
        <w:t xml:space="preserve">Molist Miquel, Rios Patricia, Gomez Anna, Bosch Josep, Borrell Ferran </w:t>
      </w:r>
      <w:r w:rsidR="006D50E9" w:rsidRPr="00A0014D">
        <w:rPr>
          <w:lang w:val="en-GB"/>
        </w:rPr>
        <w:t>in BIB 1708)</w:t>
      </w:r>
    </w:p>
    <w:p w14:paraId="0758905F" w14:textId="77777777" w:rsidR="0077494D" w:rsidRDefault="0077494D" w:rsidP="00242C0F">
      <w:pPr>
        <w:jc w:val="both"/>
        <w:rPr>
          <w:lang w:val="fr-FR"/>
        </w:rPr>
      </w:pPr>
      <w:r w:rsidRPr="0032190F">
        <w:rPr>
          <w:lang w:val="fr-FR"/>
        </w:rPr>
        <w:t>La datation la plus ancienne de Can Tintorer a été effectuée pour la galerie sud-occidentale de la salle F1 de la mine 8 (</w:t>
      </w:r>
      <w:r w:rsidRPr="0032190F">
        <w:rPr>
          <w:i/>
          <w:lang w:val="fr-FR"/>
        </w:rPr>
        <w:t>Sala F1 de la Mina 8</w:t>
      </w:r>
      <w:r w:rsidRPr="0032190F">
        <w:rPr>
          <w:lang w:val="fr-FR"/>
        </w:rPr>
        <w:t>): 5350 +/- 190 BP (BIB 2542 p. 69)</w:t>
      </w:r>
    </w:p>
    <w:p w14:paraId="6BA73173" w14:textId="77777777" w:rsidR="00D95D3A" w:rsidRDefault="00D95D3A" w:rsidP="00242C0F">
      <w:pPr>
        <w:jc w:val="both"/>
        <w:rPr>
          <w:lang w:val="fr-FR"/>
        </w:rPr>
      </w:pPr>
    </w:p>
    <w:p w14:paraId="0820F7AD" w14:textId="77777777" w:rsidR="00D95D3A" w:rsidRPr="0032190F" w:rsidRDefault="00D95D3A" w:rsidP="00242C0F">
      <w:pPr>
        <w:jc w:val="both"/>
        <w:rPr>
          <w:lang w:val="fr-FR"/>
        </w:rPr>
      </w:pPr>
      <w:r>
        <w:rPr>
          <w:lang w:val="fr-FR"/>
        </w:rPr>
        <w:lastRenderedPageBreak/>
        <w:t>Grotte-habitat (BIB 2926)</w:t>
      </w:r>
    </w:p>
    <w:p w14:paraId="73CA54BA" w14:textId="77777777" w:rsidR="005743BD" w:rsidRPr="0032190F" w:rsidRDefault="005743BD" w:rsidP="00242C0F">
      <w:pPr>
        <w:jc w:val="both"/>
        <w:rPr>
          <w:lang w:val="fr-FR"/>
        </w:rPr>
      </w:pPr>
    </w:p>
    <w:p w14:paraId="34215C35" w14:textId="77777777" w:rsidR="005743BD" w:rsidRPr="0032190F" w:rsidRDefault="005743BD" w:rsidP="005743BD">
      <w:pPr>
        <w:pStyle w:val="Heading2"/>
      </w:pPr>
      <w:r w:rsidRPr="0032190F">
        <w:t>secteur minier</w:t>
      </w:r>
    </w:p>
    <w:p w14:paraId="7EDB21CF" w14:textId="77777777" w:rsidR="005743BD" w:rsidRPr="0032190F" w:rsidRDefault="005743BD" w:rsidP="00242C0F">
      <w:pPr>
        <w:jc w:val="both"/>
        <w:rPr>
          <w:lang w:val="fr-FR"/>
        </w:rPr>
      </w:pPr>
      <w:r w:rsidRPr="0032190F">
        <w:rPr>
          <w:lang w:val="fr-FR"/>
        </w:rPr>
        <w:t>Composé de différents "puits"</w:t>
      </w:r>
      <w:r w:rsidR="008206F8" w:rsidRPr="0032190F">
        <w:rPr>
          <w:lang w:val="fr-FR"/>
        </w:rPr>
        <w:t xml:space="preserve"> ou </w:t>
      </w:r>
      <w:r w:rsidR="008206F8" w:rsidRPr="0032190F">
        <w:rPr>
          <w:i/>
          <w:lang w:val="fr-FR"/>
        </w:rPr>
        <w:t>mina</w:t>
      </w:r>
      <w:r w:rsidRPr="0032190F">
        <w:rPr>
          <w:lang w:val="fr-FR"/>
        </w:rPr>
        <w:t xml:space="preserve"> (BIB 2546), près d'une centaine (Ferran, CSIC com. pers.)</w:t>
      </w:r>
      <w:r w:rsidR="00320346">
        <w:rPr>
          <w:lang w:val="fr-FR"/>
        </w:rPr>
        <w:t>. Polissoir pour les perles (BIB CSIC, conf. 2018)</w:t>
      </w:r>
    </w:p>
    <w:p w14:paraId="37AD0A1F" w14:textId="77777777" w:rsidR="005743BD" w:rsidRPr="0032190F" w:rsidRDefault="005743BD" w:rsidP="00242C0F">
      <w:pPr>
        <w:jc w:val="both"/>
        <w:rPr>
          <w:lang w:val="fr-FR"/>
        </w:rPr>
      </w:pPr>
    </w:p>
    <w:p w14:paraId="046A0DEC" w14:textId="77777777" w:rsidR="005743BD" w:rsidRPr="0032190F" w:rsidRDefault="008206F8" w:rsidP="005743BD">
      <w:pPr>
        <w:pStyle w:val="Heading3"/>
      </w:pPr>
      <w:bookmarkStart w:id="1344" w:name="Sit_Gava_g_mina16"/>
      <w:r w:rsidRPr="0032190F">
        <w:t>mina</w:t>
      </w:r>
      <w:r w:rsidR="005743BD" w:rsidRPr="0032190F">
        <w:t xml:space="preserve"> 16</w:t>
      </w:r>
    </w:p>
    <w:bookmarkEnd w:id="1344"/>
    <w:p w14:paraId="73A4D539" w14:textId="6C44F358" w:rsidR="005743BD" w:rsidRPr="0032190F" w:rsidRDefault="00911743" w:rsidP="008206F8">
      <w:pPr>
        <w:jc w:val="both"/>
        <w:rPr>
          <w:lang w:val="fr-FR"/>
        </w:rPr>
      </w:pPr>
      <w:r>
        <w:fldChar w:fldCharType="begin"/>
      </w:r>
      <w:r w:rsidR="00E30F13" w:rsidRPr="00E050A2">
        <w:rPr>
          <w:lang w:val="fr-FR"/>
        </w:rPr>
        <w:instrText>HYPERLINK "C:\\Users\\Thomas Huet\\Desktop\\Documentation archéologique liée à la thèse\\Cultures.docx" \l "Cul_Art_TAC_T_a_statuettes"</w:instrText>
      </w:r>
      <w:r>
        <w:fldChar w:fldCharType="separate"/>
      </w:r>
      <w:r w:rsidR="008206F8" w:rsidRPr="0032190F">
        <w:rPr>
          <w:rStyle w:val="Hyperlink"/>
          <w:lang w:val="fr-FR"/>
        </w:rPr>
        <w:t>Statuette</w:t>
      </w:r>
      <w:r>
        <w:fldChar w:fldCharType="end"/>
      </w:r>
      <w:r w:rsidR="008206F8" w:rsidRPr="0032190F">
        <w:rPr>
          <w:lang w:val="fr-FR"/>
        </w:rPr>
        <w:t xml:space="preserve"> d</w:t>
      </w:r>
      <w:r w:rsidR="005743BD" w:rsidRPr="0032190F">
        <w:rPr>
          <w:lang w:val="fr-FR"/>
        </w:rPr>
        <w:t>écouverte dans le puits 16</w:t>
      </w:r>
      <w:r w:rsidR="008206F8" w:rsidRPr="0032190F">
        <w:rPr>
          <w:lang w:val="fr-FR"/>
        </w:rPr>
        <w:t>, en différents morceaux entre les niveaux 2 et 8</w:t>
      </w:r>
      <w:r w:rsidR="005743BD" w:rsidRPr="0032190F">
        <w:rPr>
          <w:lang w:val="fr-FR"/>
        </w:rPr>
        <w:t xml:space="preserve"> (BIB 2546). </w:t>
      </w:r>
    </w:p>
    <w:p w14:paraId="1594D848" w14:textId="77777777" w:rsidR="008206F8" w:rsidRPr="0032190F" w:rsidRDefault="008206F8" w:rsidP="005743BD">
      <w:pPr>
        <w:jc w:val="both"/>
        <w:rPr>
          <w:lang w:val="fr-FR"/>
        </w:rPr>
      </w:pPr>
    </w:p>
    <w:tbl>
      <w:tblPr>
        <w:tblW w:w="738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3"/>
        <w:gridCol w:w="1556"/>
        <w:gridCol w:w="1109"/>
        <w:gridCol w:w="1308"/>
        <w:gridCol w:w="2710"/>
      </w:tblGrid>
      <w:tr w:rsidR="005D10B6" w14:paraId="42886654" w14:textId="77777777" w:rsidTr="00C35EA7">
        <w:trPr>
          <w:jc w:val="center"/>
        </w:trPr>
        <w:tc>
          <w:tcPr>
            <w:tcW w:w="703" w:type="dxa"/>
          </w:tcPr>
          <w:p w14:paraId="0A39FD47" w14:textId="77777777" w:rsidR="008206F8" w:rsidRDefault="008206F8" w:rsidP="00C35EA7">
            <w:pPr>
              <w:jc w:val="center"/>
            </w:pPr>
            <w:r>
              <w:t>niv.</w:t>
            </w:r>
          </w:p>
        </w:tc>
        <w:tc>
          <w:tcPr>
            <w:tcW w:w="1556" w:type="dxa"/>
          </w:tcPr>
          <w:p w14:paraId="6DB64C54" w14:textId="77777777" w:rsidR="008206F8" w:rsidRDefault="008206F8" w:rsidP="00C35EA7">
            <w:pPr>
              <w:jc w:val="center"/>
            </w:pPr>
            <w:r>
              <w:t>numéro</w:t>
            </w:r>
          </w:p>
        </w:tc>
        <w:tc>
          <w:tcPr>
            <w:tcW w:w="1109" w:type="dxa"/>
          </w:tcPr>
          <w:p w14:paraId="059B33EC" w14:textId="77777777" w:rsidR="008206F8" w:rsidRDefault="008206F8" w:rsidP="00C35EA7">
            <w:pPr>
              <w:jc w:val="center"/>
            </w:pPr>
            <w:r>
              <w:t>taxons</w:t>
            </w:r>
          </w:p>
        </w:tc>
        <w:tc>
          <w:tcPr>
            <w:tcW w:w="1308" w:type="dxa"/>
          </w:tcPr>
          <w:p w14:paraId="2E238C86" w14:textId="77777777" w:rsidR="008206F8" w:rsidRDefault="008206F8" w:rsidP="00C35EA7">
            <w:pPr>
              <w:jc w:val="center"/>
            </w:pPr>
            <w:r>
              <w:t>BP</w:t>
            </w:r>
          </w:p>
        </w:tc>
        <w:tc>
          <w:tcPr>
            <w:tcW w:w="2710" w:type="dxa"/>
          </w:tcPr>
          <w:p w14:paraId="24D2B577" w14:textId="77777777" w:rsidR="008206F8" w:rsidRDefault="008206F8" w:rsidP="00C35EA7">
            <w:pPr>
              <w:jc w:val="center"/>
            </w:pPr>
            <w:r>
              <w:t xml:space="preserve">BC </w:t>
            </w:r>
            <w:r w:rsidRPr="00C35EA7">
              <w:rPr>
                <w:sz w:val="20"/>
              </w:rPr>
              <w:t>(2 s, 95% prob.)</w:t>
            </w:r>
          </w:p>
        </w:tc>
      </w:tr>
      <w:tr w:rsidR="005D10B6" w14:paraId="170505ED" w14:textId="77777777" w:rsidTr="00C35EA7">
        <w:trPr>
          <w:jc w:val="center"/>
        </w:trPr>
        <w:tc>
          <w:tcPr>
            <w:tcW w:w="703" w:type="dxa"/>
          </w:tcPr>
          <w:p w14:paraId="05CA8507" w14:textId="77777777" w:rsidR="008206F8" w:rsidRDefault="008206F8" w:rsidP="00C35EA7">
            <w:pPr>
              <w:jc w:val="center"/>
            </w:pPr>
            <w:r>
              <w:t>2</w:t>
            </w:r>
          </w:p>
        </w:tc>
        <w:tc>
          <w:tcPr>
            <w:tcW w:w="1556" w:type="dxa"/>
          </w:tcPr>
          <w:p w14:paraId="455E0F38" w14:textId="77777777" w:rsidR="008206F8" w:rsidRPr="00C35EA7" w:rsidRDefault="008206F8" w:rsidP="00C35EA7">
            <w:pPr>
              <w:jc w:val="both"/>
              <w:rPr>
                <w:color w:val="1A191A"/>
                <w:szCs w:val="22"/>
                <w:lang w:val="es-ES" w:eastAsia="en-GB"/>
              </w:rPr>
            </w:pPr>
            <w:r w:rsidRPr="00C35EA7">
              <w:rPr>
                <w:color w:val="1A191A"/>
                <w:szCs w:val="22"/>
                <w:lang w:val="es-ES" w:eastAsia="en-GB"/>
              </w:rPr>
              <w:t>Beta 268776</w:t>
            </w:r>
          </w:p>
        </w:tc>
        <w:tc>
          <w:tcPr>
            <w:tcW w:w="1109" w:type="dxa"/>
          </w:tcPr>
          <w:p w14:paraId="447AC198" w14:textId="77777777" w:rsidR="008206F8" w:rsidRDefault="008206F8" w:rsidP="00C35EA7">
            <w:pPr>
              <w:jc w:val="both"/>
            </w:pPr>
            <w:r w:rsidRPr="00C35EA7">
              <w:rPr>
                <w:color w:val="1A191A"/>
                <w:szCs w:val="22"/>
                <w:lang w:val="es-ES" w:eastAsia="en-GB"/>
              </w:rPr>
              <w:t>charbon</w:t>
            </w:r>
          </w:p>
        </w:tc>
        <w:tc>
          <w:tcPr>
            <w:tcW w:w="1308" w:type="dxa"/>
          </w:tcPr>
          <w:p w14:paraId="3461AD6D" w14:textId="77777777" w:rsidR="008206F8" w:rsidRDefault="008206F8" w:rsidP="00C35EA7">
            <w:pPr>
              <w:jc w:val="both"/>
            </w:pPr>
            <w:r w:rsidRPr="00C35EA7">
              <w:rPr>
                <w:color w:val="1A191A"/>
                <w:szCs w:val="22"/>
                <w:lang w:val="es-ES" w:eastAsia="en-GB"/>
              </w:rPr>
              <w:t>5190 ± 40</w:t>
            </w:r>
          </w:p>
        </w:tc>
        <w:tc>
          <w:tcPr>
            <w:tcW w:w="2710" w:type="dxa"/>
          </w:tcPr>
          <w:p w14:paraId="2246F3D5" w14:textId="77777777" w:rsidR="008206F8" w:rsidRDefault="008206F8" w:rsidP="00C35EA7">
            <w:pPr>
              <w:jc w:val="both"/>
            </w:pPr>
            <w:r w:rsidRPr="00C35EA7">
              <w:rPr>
                <w:color w:val="1A191A"/>
                <w:szCs w:val="22"/>
                <w:lang w:val="es-ES" w:eastAsia="en-GB"/>
              </w:rPr>
              <w:t>4050</w:t>
            </w:r>
            <w:r w:rsidR="00BE69A4" w:rsidRPr="00C35EA7">
              <w:rPr>
                <w:color w:val="1A191A"/>
                <w:szCs w:val="22"/>
                <w:lang w:val="es-ES" w:eastAsia="en-GB"/>
              </w:rPr>
              <w:t>-</w:t>
            </w:r>
            <w:r w:rsidRPr="00C35EA7">
              <w:rPr>
                <w:color w:val="1A191A"/>
                <w:szCs w:val="22"/>
                <w:lang w:val="es-ES" w:eastAsia="en-GB"/>
              </w:rPr>
              <w:t>3950</w:t>
            </w:r>
          </w:p>
        </w:tc>
      </w:tr>
      <w:tr w:rsidR="005D10B6" w14:paraId="1B87ACBE" w14:textId="77777777" w:rsidTr="00C35EA7">
        <w:trPr>
          <w:jc w:val="center"/>
        </w:trPr>
        <w:tc>
          <w:tcPr>
            <w:tcW w:w="703" w:type="dxa"/>
          </w:tcPr>
          <w:p w14:paraId="36C11CE1" w14:textId="77777777" w:rsidR="008206F8" w:rsidRDefault="008206F8" w:rsidP="00C35EA7">
            <w:pPr>
              <w:jc w:val="center"/>
            </w:pPr>
            <w:r>
              <w:t>3</w:t>
            </w:r>
          </w:p>
        </w:tc>
        <w:tc>
          <w:tcPr>
            <w:tcW w:w="1556" w:type="dxa"/>
          </w:tcPr>
          <w:p w14:paraId="297DBE07" w14:textId="77777777" w:rsidR="008206F8" w:rsidRDefault="008206F8" w:rsidP="00C35EA7">
            <w:pPr>
              <w:jc w:val="both"/>
            </w:pPr>
            <w:r w:rsidRPr="00C35EA7">
              <w:rPr>
                <w:color w:val="1A191A"/>
                <w:szCs w:val="22"/>
                <w:lang w:val="es-ES" w:eastAsia="en-GB"/>
              </w:rPr>
              <w:t>Beta 268777</w:t>
            </w:r>
          </w:p>
        </w:tc>
        <w:tc>
          <w:tcPr>
            <w:tcW w:w="1109" w:type="dxa"/>
          </w:tcPr>
          <w:p w14:paraId="57EFE7A9" w14:textId="77777777" w:rsidR="008206F8" w:rsidRDefault="008206F8" w:rsidP="00C35EA7">
            <w:pPr>
              <w:jc w:val="both"/>
            </w:pPr>
            <w:r w:rsidRPr="00C35EA7">
              <w:rPr>
                <w:color w:val="1A191A"/>
                <w:szCs w:val="22"/>
                <w:lang w:val="es-ES" w:eastAsia="en-GB"/>
              </w:rPr>
              <w:t>charbon</w:t>
            </w:r>
          </w:p>
        </w:tc>
        <w:tc>
          <w:tcPr>
            <w:tcW w:w="1308" w:type="dxa"/>
          </w:tcPr>
          <w:p w14:paraId="2997256C" w14:textId="77777777" w:rsidR="008206F8" w:rsidRDefault="008206F8" w:rsidP="00C35EA7">
            <w:pPr>
              <w:jc w:val="both"/>
            </w:pPr>
            <w:r w:rsidRPr="00C35EA7">
              <w:rPr>
                <w:color w:val="1A191A"/>
                <w:szCs w:val="22"/>
                <w:lang w:val="es-ES" w:eastAsia="en-GB"/>
              </w:rPr>
              <w:t>5030 ± 40</w:t>
            </w:r>
          </w:p>
        </w:tc>
        <w:tc>
          <w:tcPr>
            <w:tcW w:w="2710" w:type="dxa"/>
          </w:tcPr>
          <w:p w14:paraId="268370B6" w14:textId="77777777" w:rsidR="008206F8" w:rsidRDefault="008206F8" w:rsidP="00C35EA7">
            <w:pPr>
              <w:jc w:val="both"/>
            </w:pPr>
            <w:r w:rsidRPr="00C35EA7">
              <w:rPr>
                <w:color w:val="1A191A"/>
                <w:szCs w:val="22"/>
                <w:lang w:val="es-ES" w:eastAsia="en-GB"/>
              </w:rPr>
              <w:t>3950</w:t>
            </w:r>
            <w:r w:rsidR="00BE69A4" w:rsidRPr="00C35EA7">
              <w:rPr>
                <w:color w:val="1A191A"/>
                <w:szCs w:val="22"/>
                <w:lang w:val="es-ES" w:eastAsia="en-GB"/>
              </w:rPr>
              <w:t>-</w:t>
            </w:r>
            <w:r w:rsidRPr="00C35EA7">
              <w:rPr>
                <w:color w:val="1A191A"/>
                <w:szCs w:val="22"/>
                <w:lang w:val="es-ES" w:eastAsia="en-GB"/>
              </w:rPr>
              <w:t>3710</w:t>
            </w:r>
          </w:p>
        </w:tc>
      </w:tr>
      <w:tr w:rsidR="005D10B6" w14:paraId="033D9E95" w14:textId="77777777" w:rsidTr="00C35EA7">
        <w:trPr>
          <w:jc w:val="center"/>
        </w:trPr>
        <w:tc>
          <w:tcPr>
            <w:tcW w:w="703" w:type="dxa"/>
          </w:tcPr>
          <w:p w14:paraId="3EFAB876" w14:textId="77777777" w:rsidR="008206F8" w:rsidRDefault="008206F8" w:rsidP="00C35EA7">
            <w:pPr>
              <w:jc w:val="center"/>
            </w:pPr>
            <w:r>
              <w:t>6</w:t>
            </w:r>
          </w:p>
        </w:tc>
        <w:tc>
          <w:tcPr>
            <w:tcW w:w="1556" w:type="dxa"/>
          </w:tcPr>
          <w:p w14:paraId="33834CA0" w14:textId="77777777" w:rsidR="008206F8" w:rsidRDefault="008206F8" w:rsidP="00C35EA7">
            <w:pPr>
              <w:jc w:val="both"/>
            </w:pPr>
            <w:r w:rsidRPr="00C35EA7">
              <w:rPr>
                <w:color w:val="1A191A"/>
                <w:szCs w:val="22"/>
                <w:lang w:val="es-ES" w:eastAsia="en-GB"/>
              </w:rPr>
              <w:t>Beta 268778</w:t>
            </w:r>
          </w:p>
        </w:tc>
        <w:tc>
          <w:tcPr>
            <w:tcW w:w="1109" w:type="dxa"/>
          </w:tcPr>
          <w:p w14:paraId="4F1F7416" w14:textId="77777777" w:rsidR="008206F8" w:rsidRDefault="008206F8" w:rsidP="00C35EA7">
            <w:pPr>
              <w:jc w:val="both"/>
            </w:pPr>
            <w:r w:rsidRPr="00C35EA7">
              <w:rPr>
                <w:color w:val="1A191A"/>
                <w:szCs w:val="22"/>
                <w:lang w:val="es-ES" w:eastAsia="en-GB"/>
              </w:rPr>
              <w:t>charbon</w:t>
            </w:r>
          </w:p>
        </w:tc>
        <w:tc>
          <w:tcPr>
            <w:tcW w:w="1308" w:type="dxa"/>
          </w:tcPr>
          <w:p w14:paraId="04B5414B" w14:textId="77777777" w:rsidR="008206F8" w:rsidRDefault="008206F8" w:rsidP="00C35EA7">
            <w:pPr>
              <w:jc w:val="both"/>
            </w:pPr>
            <w:r w:rsidRPr="00C35EA7">
              <w:rPr>
                <w:color w:val="1A191A"/>
                <w:szCs w:val="22"/>
                <w:lang w:val="es-ES" w:eastAsia="en-GB"/>
              </w:rPr>
              <w:t>5090 ± 40</w:t>
            </w:r>
          </w:p>
        </w:tc>
        <w:tc>
          <w:tcPr>
            <w:tcW w:w="2710" w:type="dxa"/>
          </w:tcPr>
          <w:p w14:paraId="389690CB" w14:textId="77777777" w:rsidR="008206F8" w:rsidRDefault="008206F8" w:rsidP="00C35EA7">
            <w:pPr>
              <w:jc w:val="both"/>
            </w:pPr>
            <w:r w:rsidRPr="00C35EA7">
              <w:rPr>
                <w:color w:val="1A191A"/>
                <w:szCs w:val="22"/>
                <w:lang w:val="es-ES" w:eastAsia="en-GB"/>
              </w:rPr>
              <w:t>3970</w:t>
            </w:r>
            <w:r w:rsidR="00BE69A4" w:rsidRPr="00C35EA7">
              <w:rPr>
                <w:color w:val="1A191A"/>
                <w:szCs w:val="22"/>
                <w:lang w:val="es-ES" w:eastAsia="en-GB"/>
              </w:rPr>
              <w:t>-</w:t>
            </w:r>
            <w:r w:rsidRPr="00C35EA7">
              <w:rPr>
                <w:color w:val="1A191A"/>
                <w:szCs w:val="22"/>
                <w:lang w:val="es-ES" w:eastAsia="en-GB"/>
              </w:rPr>
              <w:t>3790</w:t>
            </w:r>
          </w:p>
        </w:tc>
      </w:tr>
      <w:tr w:rsidR="005D10B6" w14:paraId="6B8CC4AD" w14:textId="77777777" w:rsidTr="00C35EA7">
        <w:trPr>
          <w:jc w:val="center"/>
        </w:trPr>
        <w:tc>
          <w:tcPr>
            <w:tcW w:w="703" w:type="dxa"/>
          </w:tcPr>
          <w:p w14:paraId="6DF95DA4" w14:textId="77777777" w:rsidR="008206F8" w:rsidRDefault="008206F8" w:rsidP="00C35EA7">
            <w:pPr>
              <w:jc w:val="center"/>
            </w:pPr>
            <w:r>
              <w:t>7</w:t>
            </w:r>
          </w:p>
        </w:tc>
        <w:tc>
          <w:tcPr>
            <w:tcW w:w="1556" w:type="dxa"/>
          </w:tcPr>
          <w:p w14:paraId="128A6088" w14:textId="77777777" w:rsidR="008206F8" w:rsidRDefault="008206F8" w:rsidP="00C35EA7">
            <w:pPr>
              <w:jc w:val="both"/>
            </w:pPr>
            <w:r w:rsidRPr="00C35EA7">
              <w:rPr>
                <w:color w:val="1A191A"/>
                <w:szCs w:val="22"/>
                <w:lang w:val="es-ES" w:eastAsia="en-GB"/>
              </w:rPr>
              <w:t>Beta 268779</w:t>
            </w:r>
          </w:p>
        </w:tc>
        <w:tc>
          <w:tcPr>
            <w:tcW w:w="1109" w:type="dxa"/>
          </w:tcPr>
          <w:p w14:paraId="61A606DD" w14:textId="77777777" w:rsidR="008206F8" w:rsidRDefault="008206F8" w:rsidP="00C35EA7">
            <w:pPr>
              <w:jc w:val="both"/>
            </w:pPr>
            <w:r>
              <w:t>charbon</w:t>
            </w:r>
          </w:p>
        </w:tc>
        <w:tc>
          <w:tcPr>
            <w:tcW w:w="1308" w:type="dxa"/>
          </w:tcPr>
          <w:p w14:paraId="396234BC" w14:textId="77777777" w:rsidR="008206F8" w:rsidRDefault="008206F8" w:rsidP="00C35EA7">
            <w:pPr>
              <w:jc w:val="both"/>
            </w:pPr>
            <w:r w:rsidRPr="00C35EA7">
              <w:rPr>
                <w:color w:val="1A191A"/>
                <w:szCs w:val="22"/>
                <w:lang w:val="es-ES" w:eastAsia="en-GB"/>
              </w:rPr>
              <w:t>5080 ± 40</w:t>
            </w:r>
          </w:p>
        </w:tc>
        <w:tc>
          <w:tcPr>
            <w:tcW w:w="2710" w:type="dxa"/>
          </w:tcPr>
          <w:p w14:paraId="078DF215" w14:textId="77777777" w:rsidR="008206F8" w:rsidRDefault="008206F8" w:rsidP="00C35EA7">
            <w:pPr>
              <w:jc w:val="both"/>
            </w:pPr>
            <w:r w:rsidRPr="00C35EA7">
              <w:rPr>
                <w:color w:val="1A191A"/>
                <w:szCs w:val="22"/>
                <w:lang w:val="es-ES" w:eastAsia="en-GB"/>
              </w:rPr>
              <w:t>3970</w:t>
            </w:r>
            <w:r w:rsidR="00BE69A4" w:rsidRPr="00C35EA7">
              <w:rPr>
                <w:color w:val="1A191A"/>
                <w:szCs w:val="22"/>
                <w:lang w:val="es-ES" w:eastAsia="en-GB"/>
              </w:rPr>
              <w:t>-</w:t>
            </w:r>
            <w:r w:rsidRPr="00C35EA7">
              <w:rPr>
                <w:color w:val="1A191A"/>
                <w:szCs w:val="22"/>
                <w:lang w:val="es-ES" w:eastAsia="en-GB"/>
              </w:rPr>
              <w:t>3780</w:t>
            </w:r>
          </w:p>
        </w:tc>
      </w:tr>
      <w:tr w:rsidR="005D10B6" w14:paraId="0B73A080" w14:textId="77777777" w:rsidTr="00C35EA7">
        <w:trPr>
          <w:jc w:val="center"/>
        </w:trPr>
        <w:tc>
          <w:tcPr>
            <w:tcW w:w="703" w:type="dxa"/>
          </w:tcPr>
          <w:p w14:paraId="126211C5" w14:textId="77777777" w:rsidR="008206F8" w:rsidRDefault="008206F8" w:rsidP="00C35EA7">
            <w:pPr>
              <w:jc w:val="center"/>
            </w:pPr>
            <w:r>
              <w:t>8</w:t>
            </w:r>
          </w:p>
        </w:tc>
        <w:tc>
          <w:tcPr>
            <w:tcW w:w="1556" w:type="dxa"/>
          </w:tcPr>
          <w:p w14:paraId="57505BDA" w14:textId="77777777" w:rsidR="008206F8" w:rsidRDefault="008206F8" w:rsidP="00C35EA7">
            <w:pPr>
              <w:jc w:val="both"/>
            </w:pPr>
            <w:r w:rsidRPr="00C35EA7">
              <w:rPr>
                <w:color w:val="1A191A"/>
                <w:szCs w:val="22"/>
                <w:lang w:val="es-ES" w:eastAsia="en-GB"/>
              </w:rPr>
              <w:t>Beta 268780</w:t>
            </w:r>
          </w:p>
        </w:tc>
        <w:tc>
          <w:tcPr>
            <w:tcW w:w="1109" w:type="dxa"/>
          </w:tcPr>
          <w:p w14:paraId="40E09742" w14:textId="77777777" w:rsidR="008206F8" w:rsidRDefault="008206F8" w:rsidP="00C35EA7">
            <w:pPr>
              <w:jc w:val="both"/>
            </w:pPr>
            <w:r>
              <w:t>charbon</w:t>
            </w:r>
          </w:p>
        </w:tc>
        <w:tc>
          <w:tcPr>
            <w:tcW w:w="1308" w:type="dxa"/>
          </w:tcPr>
          <w:p w14:paraId="03178962" w14:textId="77777777" w:rsidR="008206F8" w:rsidRDefault="008206F8" w:rsidP="00C35EA7">
            <w:pPr>
              <w:jc w:val="both"/>
            </w:pPr>
            <w:r w:rsidRPr="00C35EA7">
              <w:rPr>
                <w:color w:val="1A191A"/>
                <w:szCs w:val="22"/>
                <w:lang w:val="es-ES" w:eastAsia="en-GB"/>
              </w:rPr>
              <w:t>5160 ± 40</w:t>
            </w:r>
          </w:p>
        </w:tc>
        <w:tc>
          <w:tcPr>
            <w:tcW w:w="2710" w:type="dxa"/>
          </w:tcPr>
          <w:p w14:paraId="38FE363D" w14:textId="77777777" w:rsidR="008206F8" w:rsidRDefault="008206F8" w:rsidP="00C35EA7">
            <w:pPr>
              <w:jc w:val="both"/>
            </w:pPr>
            <w:r w:rsidRPr="00C35EA7">
              <w:rPr>
                <w:color w:val="1A191A"/>
                <w:szCs w:val="22"/>
                <w:lang w:val="es-ES" w:eastAsia="en-GB"/>
              </w:rPr>
              <w:t>4040</w:t>
            </w:r>
            <w:r w:rsidR="00BE69A4" w:rsidRPr="00C35EA7">
              <w:rPr>
                <w:color w:val="1A191A"/>
                <w:szCs w:val="22"/>
                <w:lang w:val="es-ES" w:eastAsia="en-GB"/>
              </w:rPr>
              <w:t>-</w:t>
            </w:r>
            <w:r w:rsidRPr="00C35EA7">
              <w:rPr>
                <w:color w:val="1A191A"/>
                <w:szCs w:val="22"/>
                <w:lang w:val="es-ES" w:eastAsia="en-GB"/>
              </w:rPr>
              <w:t>3940 et 3850</w:t>
            </w:r>
            <w:r w:rsidR="00BE69A4" w:rsidRPr="00C35EA7">
              <w:rPr>
                <w:color w:val="1A191A"/>
                <w:szCs w:val="22"/>
                <w:lang w:val="es-ES" w:eastAsia="en-GB"/>
              </w:rPr>
              <w:t>-</w:t>
            </w:r>
            <w:r w:rsidRPr="00C35EA7">
              <w:rPr>
                <w:color w:val="1A191A"/>
                <w:szCs w:val="22"/>
                <w:lang w:val="es-ES" w:eastAsia="en-GB"/>
              </w:rPr>
              <w:t>3820</w:t>
            </w:r>
          </w:p>
        </w:tc>
      </w:tr>
      <w:tr w:rsidR="005D10B6" w14:paraId="5EA5D3A0" w14:textId="77777777" w:rsidTr="00C35EA7">
        <w:trPr>
          <w:jc w:val="center"/>
        </w:trPr>
        <w:tc>
          <w:tcPr>
            <w:tcW w:w="703" w:type="dxa"/>
          </w:tcPr>
          <w:p w14:paraId="6DE10CEA" w14:textId="77777777" w:rsidR="008206F8" w:rsidRDefault="008206F8" w:rsidP="00C35EA7">
            <w:pPr>
              <w:jc w:val="center"/>
            </w:pPr>
            <w:r>
              <w:t>9</w:t>
            </w:r>
          </w:p>
        </w:tc>
        <w:tc>
          <w:tcPr>
            <w:tcW w:w="1556" w:type="dxa"/>
          </w:tcPr>
          <w:p w14:paraId="6DB9529C" w14:textId="77777777" w:rsidR="008206F8" w:rsidRPr="00C35EA7" w:rsidRDefault="008206F8" w:rsidP="00C35EA7">
            <w:pPr>
              <w:jc w:val="both"/>
              <w:rPr>
                <w:color w:val="1A191A"/>
                <w:szCs w:val="22"/>
                <w:lang w:val="es-ES" w:eastAsia="en-GB"/>
              </w:rPr>
            </w:pPr>
            <w:r w:rsidRPr="00C35EA7">
              <w:rPr>
                <w:color w:val="1A191A"/>
                <w:szCs w:val="22"/>
                <w:lang w:val="es-ES" w:eastAsia="en-GB"/>
              </w:rPr>
              <w:t>Beta 268781</w:t>
            </w:r>
          </w:p>
        </w:tc>
        <w:tc>
          <w:tcPr>
            <w:tcW w:w="1109" w:type="dxa"/>
          </w:tcPr>
          <w:p w14:paraId="79A31032" w14:textId="77777777" w:rsidR="008206F8" w:rsidRDefault="008206F8" w:rsidP="00C35EA7">
            <w:pPr>
              <w:jc w:val="both"/>
            </w:pPr>
            <w:r>
              <w:t>charbon</w:t>
            </w:r>
          </w:p>
        </w:tc>
        <w:tc>
          <w:tcPr>
            <w:tcW w:w="1308" w:type="dxa"/>
          </w:tcPr>
          <w:p w14:paraId="7FB15329" w14:textId="77777777" w:rsidR="008206F8" w:rsidRPr="00C35EA7" w:rsidRDefault="008206F8" w:rsidP="00C35EA7">
            <w:pPr>
              <w:jc w:val="both"/>
              <w:rPr>
                <w:color w:val="1A191A"/>
                <w:szCs w:val="22"/>
                <w:lang w:val="es-ES" w:eastAsia="en-GB"/>
              </w:rPr>
            </w:pPr>
            <w:r w:rsidRPr="00C35EA7">
              <w:rPr>
                <w:color w:val="1A191A"/>
                <w:szCs w:val="22"/>
                <w:lang w:val="es-ES" w:eastAsia="en-GB"/>
              </w:rPr>
              <w:t>5110 ± 40</w:t>
            </w:r>
          </w:p>
        </w:tc>
        <w:tc>
          <w:tcPr>
            <w:tcW w:w="2710" w:type="dxa"/>
          </w:tcPr>
          <w:p w14:paraId="50D0359E" w14:textId="77777777" w:rsidR="008206F8" w:rsidRPr="00C35EA7" w:rsidRDefault="008206F8" w:rsidP="00C35EA7">
            <w:pPr>
              <w:jc w:val="both"/>
              <w:rPr>
                <w:color w:val="1A191A"/>
                <w:szCs w:val="22"/>
                <w:lang w:val="es-ES" w:eastAsia="en-GB"/>
              </w:rPr>
            </w:pPr>
            <w:r w:rsidRPr="00C35EA7">
              <w:rPr>
                <w:color w:val="1A191A"/>
                <w:szCs w:val="22"/>
                <w:lang w:val="es-ES" w:eastAsia="en-GB"/>
              </w:rPr>
              <w:t>3980</w:t>
            </w:r>
            <w:r w:rsidR="00BE69A4" w:rsidRPr="00C35EA7">
              <w:rPr>
                <w:color w:val="1A191A"/>
                <w:szCs w:val="22"/>
                <w:lang w:val="es-ES" w:eastAsia="en-GB"/>
              </w:rPr>
              <w:t>-</w:t>
            </w:r>
            <w:r w:rsidRPr="00C35EA7">
              <w:rPr>
                <w:color w:val="1A191A"/>
                <w:szCs w:val="22"/>
                <w:lang w:val="es-ES" w:eastAsia="en-GB"/>
              </w:rPr>
              <w:t>3800</w:t>
            </w:r>
          </w:p>
        </w:tc>
      </w:tr>
    </w:tbl>
    <w:p w14:paraId="1AB48A2D" w14:textId="77777777" w:rsidR="008206F8" w:rsidRDefault="008206F8" w:rsidP="005743BD">
      <w:pPr>
        <w:jc w:val="both"/>
      </w:pPr>
      <w:r>
        <w:t>(BIB 2546)</w:t>
      </w:r>
    </w:p>
    <w:p w14:paraId="1B25AD27" w14:textId="77777777" w:rsidR="005743BD" w:rsidRDefault="005743BD" w:rsidP="005743BD">
      <w:pPr>
        <w:rPr>
          <w:lang w:val="es-ES"/>
        </w:rPr>
      </w:pPr>
    </w:p>
    <w:p w14:paraId="0F706B9E" w14:textId="77777777" w:rsidR="008206F8" w:rsidRDefault="008206F8" w:rsidP="008206F8">
      <w:pPr>
        <w:pStyle w:val="Heading4"/>
      </w:pPr>
      <w:bookmarkStart w:id="1345" w:name="Sit_Gava_g_mina16_statuette"/>
      <w:r w:rsidRPr="008206F8">
        <w:t>statuette</w:t>
      </w:r>
    </w:p>
    <w:bookmarkEnd w:id="1345"/>
    <w:p w14:paraId="66DD3395" w14:textId="59B1E773" w:rsidR="00D777A0" w:rsidRPr="00752DB7" w:rsidRDefault="004E5E5F" w:rsidP="00D777A0">
      <w:pPr>
        <w:rPr>
          <w:sz w:val="20"/>
          <w:lang w:val="fr-FR"/>
        </w:rPr>
      </w:pPr>
      <w:r w:rsidRPr="00752DB7">
        <w:rPr>
          <w:i/>
          <w:sz w:val="20"/>
          <w:lang w:val="fr-FR"/>
        </w:rPr>
        <w:t>Venus des Mines de Gava</w:t>
      </w:r>
      <w:r w:rsidRPr="00752DB7">
        <w:rPr>
          <w:sz w:val="20"/>
          <w:lang w:val="fr-FR"/>
        </w:rPr>
        <w:t xml:space="preserve">, </w:t>
      </w:r>
      <w:r w:rsidR="00D777A0" w:rsidRPr="00752DB7">
        <w:rPr>
          <w:sz w:val="20"/>
          <w:lang w:val="fr-FR"/>
        </w:rPr>
        <w:t xml:space="preserve">item 188, </w:t>
      </w:r>
      <w:hyperlink r:id="rId2991" w:anchor="Cul_Art_TAC_T_a_vases_anthrop" w:history="1">
        <w:r w:rsidR="00D777A0" w:rsidRPr="00752DB7">
          <w:rPr>
            <w:rStyle w:val="Hyperlink"/>
            <w:sz w:val="20"/>
            <w:lang w:val="fr-FR"/>
          </w:rPr>
          <w:t>vase anthropomorphe</w:t>
        </w:r>
      </w:hyperlink>
      <w:r w:rsidR="00D777A0" w:rsidRPr="00752DB7">
        <w:rPr>
          <w:sz w:val="20"/>
          <w:lang w:val="fr-FR"/>
        </w:rPr>
        <w:t xml:space="preserve"> (BIB 2793) statuette (SS BIB)</w:t>
      </w:r>
    </w:p>
    <w:p w14:paraId="4F10DB41" w14:textId="77777777" w:rsidR="00D777A0" w:rsidRPr="004E5E5F" w:rsidRDefault="00D777A0" w:rsidP="00D777A0">
      <w:pPr>
        <w:rPr>
          <w:lang w:val="fr-FR"/>
        </w:rPr>
      </w:pPr>
    </w:p>
    <w:p w14:paraId="54B83DAE" w14:textId="01F74EB9" w:rsidR="008206F8" w:rsidRPr="0032190F" w:rsidRDefault="008206F8" w:rsidP="008206F8">
      <w:pPr>
        <w:jc w:val="both"/>
        <w:rPr>
          <w:lang w:val="fr-FR"/>
        </w:rPr>
      </w:pPr>
      <w:r w:rsidRPr="0032190F">
        <w:rPr>
          <w:lang w:val="fr-FR"/>
        </w:rPr>
        <w:t xml:space="preserve">Statuette anthropomorphe féminine assise creuse dont le nez est formé d'une anse de type </w:t>
      </w:r>
      <w:hyperlink r:id="rId2992" w:anchor="Cul_Montbolo" w:history="1">
        <w:r w:rsidRPr="0032190F">
          <w:rPr>
            <w:rStyle w:val="Hyperlink"/>
            <w:lang w:val="fr-FR"/>
          </w:rPr>
          <w:t>Montbolo</w:t>
        </w:r>
      </w:hyperlink>
      <w:r w:rsidRPr="0032190F">
        <w:rPr>
          <w:lang w:val="fr-FR"/>
        </w:rPr>
        <w:t xml:space="preserve"> (BIB 2356 p. 308) . Une terre cuite anthropomorphe y a été découverte (BIB </w:t>
      </w:r>
      <w:r w:rsidRPr="0032190F">
        <w:rPr>
          <w:szCs w:val="20"/>
          <w:lang w:val="fr-FR" w:eastAsia="en-GB"/>
        </w:rPr>
        <w:t xml:space="preserve">Molist Miquel, Rios Patricia, Gomez Anna, Bosch Josep, Borrell Ferran </w:t>
      </w:r>
      <w:r w:rsidRPr="0032190F">
        <w:rPr>
          <w:lang w:val="fr-FR"/>
        </w:rPr>
        <w:t xml:space="preserve">in BIB 1708) Les </w:t>
      </w:r>
      <w:hyperlink r:id="rId2993" w:anchor="Cul_Art_TAC_T_a_yeux_ouvert" w:history="1">
        <w:r w:rsidRPr="00D777A0">
          <w:rPr>
            <w:rStyle w:val="Hyperlink"/>
            <w:lang w:val="fr-FR"/>
          </w:rPr>
          <w:t xml:space="preserve">yeux </w:t>
        </w:r>
        <w:r w:rsidR="00D777A0" w:rsidRPr="00D777A0">
          <w:rPr>
            <w:rStyle w:val="Hyperlink"/>
            <w:lang w:val="fr-FR"/>
          </w:rPr>
          <w:t>ouverts</w:t>
        </w:r>
      </w:hyperlink>
      <w:r w:rsidR="00D777A0">
        <w:rPr>
          <w:lang w:val="fr-FR"/>
        </w:rPr>
        <w:t xml:space="preserve"> </w:t>
      </w:r>
      <w:r w:rsidRPr="0032190F">
        <w:rPr>
          <w:lang w:val="fr-FR"/>
        </w:rPr>
        <w:t xml:space="preserve">sont composés par deux formes en </w:t>
      </w:r>
      <w:hyperlink r:id="rId2994" w:anchor="Cul_Art_TAC_T_g_soleil" w:history="1">
        <w:r w:rsidRPr="0032190F">
          <w:rPr>
            <w:rStyle w:val="Hyperlink"/>
            <w:lang w:val="fr-FR"/>
          </w:rPr>
          <w:t>soleils</w:t>
        </w:r>
      </w:hyperlink>
      <w:r w:rsidRPr="0032190F">
        <w:rPr>
          <w:lang w:val="fr-FR"/>
        </w:rPr>
        <w:t xml:space="preserve"> (SS BIB)</w:t>
      </w:r>
      <w:r w:rsidR="005132B3" w:rsidRPr="0032190F">
        <w:rPr>
          <w:lang w:val="fr-FR"/>
        </w:rPr>
        <w:t xml:space="preserve"> Les incisions sont réhaussées de pâte blanche (BIB 2546)</w:t>
      </w:r>
      <w:r w:rsidR="00BE69A4" w:rsidRPr="0032190F">
        <w:rPr>
          <w:lang w:val="fr-FR"/>
        </w:rPr>
        <w:t xml:space="preserve">. Un possible collier incisé ou une bouche. Les seins sont figurés en relief. Les bras sont posés sur le ventre et portent des bracelets. Elle est </w:t>
      </w:r>
      <w:r w:rsidR="00752DB7">
        <w:rPr>
          <w:lang w:val="fr-FR"/>
        </w:rPr>
        <w:t>enceinte</w:t>
      </w:r>
      <w:r w:rsidR="00BE69A4" w:rsidRPr="0032190F">
        <w:rPr>
          <w:lang w:val="fr-FR"/>
        </w:rPr>
        <w:t xml:space="preserve"> (BIB 2546). La femme semble représentée assise à moins qu'elle soit enceinte (SS BIB)</w:t>
      </w:r>
      <w:r w:rsidR="004E5E5F">
        <w:rPr>
          <w:lang w:val="fr-FR"/>
        </w:rPr>
        <w:t xml:space="preserve"> A rapprocher des exemple</w:t>
      </w:r>
      <w:r w:rsidR="00752DB7">
        <w:rPr>
          <w:lang w:val="fr-FR"/>
        </w:rPr>
        <w:t>s</w:t>
      </w:r>
      <w:r w:rsidR="004E5E5F">
        <w:rPr>
          <w:lang w:val="fr-FR"/>
        </w:rPr>
        <w:t xml:space="preserve"> balkaniques (BIB 2793)</w:t>
      </w:r>
    </w:p>
    <w:p w14:paraId="3B2319B9" w14:textId="05CB68EB" w:rsidR="008206F8" w:rsidRPr="0032190F" w:rsidRDefault="00BE69A4" w:rsidP="008206F8">
      <w:pPr>
        <w:jc w:val="both"/>
        <w:rPr>
          <w:lang w:val="fr-FR"/>
        </w:rPr>
      </w:pPr>
      <w:r w:rsidRPr="0032190F">
        <w:rPr>
          <w:lang w:val="fr-FR"/>
        </w:rPr>
        <w:t>16 cm de haut, 11 cm de large et 6,6 cm de profondeur (BIB 2546)</w:t>
      </w:r>
      <w:r w:rsidR="00ED3EA2" w:rsidRPr="0032190F">
        <w:rPr>
          <w:lang w:val="fr-FR"/>
        </w:rPr>
        <w:t xml:space="preserve"> </w:t>
      </w:r>
      <w:r w:rsidR="008206F8" w:rsidRPr="0032190F">
        <w:rPr>
          <w:lang w:val="fr-FR"/>
        </w:rPr>
        <w:t xml:space="preserve">v. statuette </w:t>
      </w:r>
      <w:hyperlink r:id="rId2995" w:anchor="Sit_Can_Sadurni" w:history="1">
        <w:r w:rsidR="008206F8" w:rsidRPr="0032190F">
          <w:rPr>
            <w:rStyle w:val="Hyperlink"/>
            <w:lang w:val="fr-FR"/>
          </w:rPr>
          <w:t>Can Sadurni</w:t>
        </w:r>
      </w:hyperlink>
    </w:p>
    <w:p w14:paraId="4C9E9C0F" w14:textId="77777777" w:rsidR="00D2072C" w:rsidRDefault="00ED3EA2" w:rsidP="00242C0F">
      <w:pPr>
        <w:jc w:val="both"/>
        <w:rPr>
          <w:lang w:val="fr-FR"/>
        </w:rPr>
      </w:pPr>
      <w:r w:rsidRPr="0032190F">
        <w:rPr>
          <w:lang w:val="fr-FR"/>
        </w:rPr>
        <w:t>Interprétée comme une déesse-mère, un symbole de fertilité par Josep Bosch Argilagós (BIB 2546)</w:t>
      </w:r>
    </w:p>
    <w:p w14:paraId="7BD5BAB8" w14:textId="77777777" w:rsidR="00D95D3A" w:rsidRDefault="00D95D3A" w:rsidP="00242C0F">
      <w:pPr>
        <w:jc w:val="both"/>
        <w:rPr>
          <w:lang w:val="fr-FR"/>
        </w:rPr>
      </w:pPr>
    </w:p>
    <w:p w14:paraId="51692BCA" w14:textId="77777777" w:rsidR="00D95D3A" w:rsidRDefault="00752DB7" w:rsidP="00D95D3A">
      <w:pPr>
        <w:pStyle w:val="Heading2"/>
      </w:pPr>
      <w:r>
        <w:t>l</w:t>
      </w:r>
      <w:r w:rsidR="00D95D3A">
        <w:t>ithique</w:t>
      </w:r>
    </w:p>
    <w:p w14:paraId="4AC1C377" w14:textId="77777777" w:rsidR="00AE6BA8" w:rsidRPr="0032190F" w:rsidRDefault="00AE6BA8" w:rsidP="00242C0F">
      <w:pPr>
        <w:jc w:val="both"/>
        <w:rPr>
          <w:lang w:val="fr-FR"/>
        </w:rPr>
      </w:pPr>
    </w:p>
    <w:p w14:paraId="06749954" w14:textId="77777777" w:rsidR="00D2072C" w:rsidRPr="0077212E" w:rsidRDefault="00D2072C" w:rsidP="00D95D3A">
      <w:pPr>
        <w:pStyle w:val="Heading3"/>
      </w:pPr>
      <w:r w:rsidRPr="0077212E">
        <w:t>variscite</w:t>
      </w:r>
    </w:p>
    <w:p w14:paraId="422AF0F9" w14:textId="0802661A" w:rsidR="00B05AD9" w:rsidRPr="00D95D3A" w:rsidRDefault="00B05AD9" w:rsidP="00B05AD9">
      <w:pPr>
        <w:autoSpaceDE w:val="0"/>
        <w:autoSpaceDN w:val="0"/>
        <w:adjustRightInd w:val="0"/>
        <w:rPr>
          <w:lang w:val="fr-FR"/>
        </w:rPr>
      </w:pPr>
      <w:r w:rsidRPr="00D95D3A">
        <w:rPr>
          <w:lang w:val="fr-FR"/>
        </w:rPr>
        <w:t>Gava est le seul complexe minier (</w:t>
      </w:r>
      <w:r w:rsidRPr="00D95D3A">
        <w:rPr>
          <w:i/>
          <w:lang w:val="fr-FR"/>
        </w:rPr>
        <w:t xml:space="preserve">a </w:t>
      </w:r>
      <w:r w:rsidRPr="00D95D3A">
        <w:rPr>
          <w:i/>
          <w:szCs w:val="22"/>
          <w:lang w:val="fr-FR" w:eastAsia="en-GB"/>
        </w:rPr>
        <w:t>unique mining complex</w:t>
      </w:r>
      <w:r w:rsidRPr="00D95D3A">
        <w:rPr>
          <w:lang w:val="fr-FR"/>
        </w:rPr>
        <w:t xml:space="preserve">) d'extraction de la </w:t>
      </w:r>
      <w:hyperlink r:id="rId2996" w:anchor="Sit_Variscite" w:history="1">
        <w:r w:rsidR="00E13081" w:rsidRPr="00E13081">
          <w:rPr>
            <w:rStyle w:val="Hyperlink"/>
            <w:lang w:val="fr-FR"/>
          </w:rPr>
          <w:t>variscite</w:t>
        </w:r>
      </w:hyperlink>
      <w:r w:rsidR="00E13081" w:rsidRPr="00E13081">
        <w:rPr>
          <w:lang w:val="fr-FR"/>
        </w:rPr>
        <w:t xml:space="preserve"> </w:t>
      </w:r>
      <w:r w:rsidRPr="00D95D3A">
        <w:rPr>
          <w:lang w:val="fr-FR"/>
        </w:rPr>
        <w:t>(BIB 2547)</w:t>
      </w:r>
    </w:p>
    <w:p w14:paraId="046B68E9" w14:textId="77777777" w:rsidR="00D2072C" w:rsidRPr="00D95D3A" w:rsidRDefault="00D2072C" w:rsidP="00242C0F">
      <w:pPr>
        <w:jc w:val="both"/>
        <w:rPr>
          <w:lang w:val="fr-FR"/>
        </w:rPr>
      </w:pPr>
      <w:r w:rsidRPr="00D95D3A">
        <w:rPr>
          <w:lang w:val="fr-FR"/>
        </w:rPr>
        <w:t>La variscite est très majoritairement transformée en deux formes</w:t>
      </w:r>
      <w:r w:rsidR="005743BD" w:rsidRPr="00D95D3A">
        <w:rPr>
          <w:lang w:val="fr-FR"/>
        </w:rPr>
        <w:t xml:space="preserve"> d'élément de parure </w:t>
      </w:r>
      <w:r w:rsidRPr="00D95D3A">
        <w:rPr>
          <w:lang w:val="fr-FR"/>
        </w:rPr>
        <w:t xml:space="preserve">: perles </w:t>
      </w:r>
      <w:r w:rsidR="005743BD" w:rsidRPr="00D95D3A">
        <w:rPr>
          <w:lang w:val="fr-FR"/>
        </w:rPr>
        <w:t>en forme de tonneau (</w:t>
      </w:r>
      <w:r w:rsidR="005743BD" w:rsidRPr="00D95D3A">
        <w:rPr>
          <w:i/>
          <w:lang w:val="fr-FR"/>
        </w:rPr>
        <w:t>barriletes</w:t>
      </w:r>
      <w:r w:rsidR="005743BD" w:rsidRPr="00D95D3A">
        <w:rPr>
          <w:lang w:val="fr-FR"/>
        </w:rPr>
        <w:t>)</w:t>
      </w:r>
      <w:r w:rsidRPr="00D95D3A">
        <w:rPr>
          <w:lang w:val="fr-FR"/>
        </w:rPr>
        <w:t xml:space="preserve"> et </w:t>
      </w:r>
      <w:r w:rsidR="005743BD" w:rsidRPr="00D95D3A">
        <w:rPr>
          <w:lang w:val="fr-FR"/>
        </w:rPr>
        <w:t>discoïdes (</w:t>
      </w:r>
      <w:r w:rsidR="005743BD" w:rsidRPr="00D95D3A">
        <w:rPr>
          <w:i/>
          <w:lang w:val="fr-FR"/>
        </w:rPr>
        <w:t>discos</w:t>
      </w:r>
      <w:r w:rsidR="005743BD" w:rsidRPr="00D95D3A">
        <w:rPr>
          <w:lang w:val="fr-FR"/>
        </w:rPr>
        <w:t>) principalement mais aussi des plaques (</w:t>
      </w:r>
      <w:r w:rsidR="005743BD" w:rsidRPr="00D95D3A">
        <w:rPr>
          <w:i/>
          <w:lang w:val="fr-FR"/>
        </w:rPr>
        <w:t>plaquitas</w:t>
      </w:r>
      <w:r w:rsidR="005743BD" w:rsidRPr="00D95D3A">
        <w:rPr>
          <w:lang w:val="fr-FR"/>
        </w:rPr>
        <w:t>) (BIB 2546).</w:t>
      </w:r>
      <w:r w:rsidRPr="00D95D3A">
        <w:rPr>
          <w:lang w:val="fr-FR"/>
        </w:rPr>
        <w:t xml:space="preserve"> Cela témoigne de sa valeur prémonétaire (SS BIB, com. pers. Ferran CSIC)</w:t>
      </w:r>
    </w:p>
    <w:p w14:paraId="27A46E11" w14:textId="13C3C8AC" w:rsidR="00D2072C" w:rsidRPr="0032190F" w:rsidRDefault="00D2072C" w:rsidP="00242C0F">
      <w:pPr>
        <w:jc w:val="both"/>
        <w:rPr>
          <w:lang w:val="fr-FR"/>
        </w:rPr>
      </w:pPr>
      <w:r w:rsidRPr="0032190F">
        <w:rPr>
          <w:lang w:val="fr-FR"/>
        </w:rPr>
        <w:t xml:space="preserve">Un percuteur en pierre quartz identique à celui de </w:t>
      </w:r>
      <w:hyperlink r:id="rId2997" w:anchor="Sit_Can_Sadurni_s_c11" w:history="1">
        <w:r w:rsidRPr="0032190F">
          <w:rPr>
            <w:rStyle w:val="Hyperlink"/>
            <w:lang w:val="fr-FR"/>
          </w:rPr>
          <w:t>Can Sadurni (c.11)</w:t>
        </w:r>
      </w:hyperlink>
      <w:r w:rsidRPr="0032190F">
        <w:rPr>
          <w:lang w:val="fr-FR"/>
        </w:rPr>
        <w:t xml:space="preserve"> (BIB 2542 p. 68)</w:t>
      </w:r>
      <w:r w:rsidR="00E13081">
        <w:rPr>
          <w:lang w:val="fr-FR"/>
        </w:rPr>
        <w:t>, Chaves (BIB ?)</w:t>
      </w:r>
    </w:p>
    <w:p w14:paraId="6A1F3739" w14:textId="77777777" w:rsidR="005743BD" w:rsidRPr="0032190F" w:rsidRDefault="005743BD" w:rsidP="00242C0F">
      <w:pPr>
        <w:jc w:val="both"/>
        <w:rPr>
          <w:lang w:val="fr-FR"/>
        </w:rPr>
      </w:pPr>
      <w:r w:rsidRPr="0032190F">
        <w:rPr>
          <w:lang w:val="fr-FR"/>
        </w:rPr>
        <w:t>La diffusion de ces objets s'est faite sur quelques 100 km de distance autour du site (BIB 2546)</w:t>
      </w:r>
    </w:p>
    <w:p w14:paraId="4A9676A0" w14:textId="77777777" w:rsidR="00B05AD9" w:rsidRPr="0032190F" w:rsidRDefault="00B05AD9" w:rsidP="00242C0F">
      <w:pPr>
        <w:jc w:val="both"/>
        <w:rPr>
          <w:lang w:val="fr-FR"/>
        </w:rPr>
      </w:pPr>
      <w:r w:rsidRPr="0032190F">
        <w:rPr>
          <w:lang w:val="fr-FR"/>
        </w:rPr>
        <w:t>La variscite issue de Gava est retouvée :</w:t>
      </w:r>
    </w:p>
    <w:p w14:paraId="0951A7B4" w14:textId="77777777" w:rsidR="00B05AD9" w:rsidRPr="0032190F" w:rsidRDefault="00B05AD9" w:rsidP="00242C0F">
      <w:pPr>
        <w:jc w:val="both"/>
        <w:rPr>
          <w:lang w:val="fr-FR"/>
        </w:rPr>
      </w:pPr>
      <w:r w:rsidRPr="0032190F">
        <w:rPr>
          <w:lang w:val="fr-FR"/>
        </w:rPr>
        <w:tab/>
        <w:t>- au Nord, jusqu'au Rhône et dans la zone méridionale du Massif central</w:t>
      </w:r>
    </w:p>
    <w:p w14:paraId="1C9B541F" w14:textId="77777777" w:rsidR="00B05AD9" w:rsidRPr="0032190F" w:rsidRDefault="00B05AD9" w:rsidP="00242C0F">
      <w:pPr>
        <w:jc w:val="both"/>
        <w:rPr>
          <w:lang w:val="fr-FR"/>
        </w:rPr>
      </w:pPr>
      <w:r w:rsidRPr="0032190F">
        <w:rPr>
          <w:lang w:val="fr-FR"/>
        </w:rPr>
        <w:tab/>
        <w:t>- au Sud, jusqu'aux rives de l'Ebre</w:t>
      </w:r>
    </w:p>
    <w:p w14:paraId="0DF6F7CA" w14:textId="77777777" w:rsidR="00B05AD9" w:rsidRPr="0032190F" w:rsidRDefault="00B05AD9" w:rsidP="00242C0F">
      <w:pPr>
        <w:jc w:val="both"/>
        <w:rPr>
          <w:lang w:val="fr-FR"/>
        </w:rPr>
      </w:pPr>
      <w:r w:rsidRPr="0032190F">
        <w:rPr>
          <w:lang w:val="fr-FR"/>
        </w:rPr>
        <w:tab/>
        <w:t>- à l'Ouest, un peu au-delà du Segre</w:t>
      </w:r>
    </w:p>
    <w:p w14:paraId="568CC1A5" w14:textId="77777777" w:rsidR="00B05AD9" w:rsidRDefault="00B05AD9" w:rsidP="00242C0F">
      <w:pPr>
        <w:jc w:val="both"/>
        <w:rPr>
          <w:lang w:val="fr-FR"/>
        </w:rPr>
      </w:pPr>
      <w:r w:rsidRPr="0032190F">
        <w:rPr>
          <w:lang w:val="fr-FR"/>
        </w:rPr>
        <w:t xml:space="preserve"> (BIB 2547)</w:t>
      </w:r>
    </w:p>
    <w:p w14:paraId="70EDB8CC" w14:textId="77777777" w:rsidR="00CE1E41" w:rsidRDefault="00CE1E41" w:rsidP="00242C0F">
      <w:pPr>
        <w:jc w:val="both"/>
        <w:rPr>
          <w:lang w:val="fr-FR"/>
        </w:rPr>
      </w:pPr>
    </w:p>
    <w:p w14:paraId="6AD74C7D" w14:textId="77777777" w:rsidR="00CE1E41" w:rsidRPr="0077212E" w:rsidRDefault="00CE1E41" w:rsidP="00D95D3A">
      <w:pPr>
        <w:pStyle w:val="Heading3"/>
      </w:pPr>
      <w:r w:rsidRPr="0077212E">
        <w:t>obsidienne</w:t>
      </w:r>
    </w:p>
    <w:p w14:paraId="609E4448" w14:textId="77777777" w:rsidR="00CE1E41" w:rsidRDefault="00CE1E41" w:rsidP="00242C0F">
      <w:pPr>
        <w:jc w:val="both"/>
        <w:rPr>
          <w:lang w:val="fr-FR"/>
        </w:rPr>
      </w:pPr>
    </w:p>
    <w:p w14:paraId="32AE5526" w14:textId="77777777" w:rsidR="00CE1E41" w:rsidRDefault="00CE1E41" w:rsidP="00242C0F">
      <w:pPr>
        <w:jc w:val="both"/>
        <w:rPr>
          <w:lang w:val="fr-FR"/>
        </w:rPr>
      </w:pPr>
      <w:r>
        <w:rPr>
          <w:lang w:val="fr-FR"/>
        </w:rPr>
        <w:lastRenderedPageBreak/>
        <w:t>Présence d'obsidienne supposée de Sardaigne (BIB 2918) ~10% assemblage lithique (SS BIB d'après fig. 6 BIB 2918)</w:t>
      </w:r>
    </w:p>
    <w:p w14:paraId="65056839" w14:textId="77777777" w:rsidR="00D95D3A" w:rsidRDefault="00D95D3A" w:rsidP="00242C0F">
      <w:pPr>
        <w:jc w:val="both"/>
        <w:rPr>
          <w:lang w:val="fr-FR"/>
        </w:rPr>
      </w:pPr>
    </w:p>
    <w:p w14:paraId="1B7C2F3F" w14:textId="77777777" w:rsidR="00D95D3A" w:rsidRDefault="00D95D3A" w:rsidP="00D95D3A">
      <w:pPr>
        <w:pStyle w:val="Heading2"/>
      </w:pPr>
      <w:r>
        <w:t>Inhumation</w:t>
      </w:r>
    </w:p>
    <w:p w14:paraId="062D43E1" w14:textId="77777777" w:rsidR="00D95D3A" w:rsidRDefault="00E13081" w:rsidP="00242C0F">
      <w:pPr>
        <w:jc w:val="both"/>
        <w:rPr>
          <w:lang w:val="fr-FR"/>
        </w:rPr>
      </w:pPr>
      <w:r w:rsidRPr="0032190F">
        <w:rPr>
          <w:lang w:val="fr-FR"/>
        </w:rPr>
        <w:t>(BIB 1708)</w:t>
      </w:r>
    </w:p>
    <w:p w14:paraId="1191C6DD" w14:textId="77777777" w:rsidR="00E13081" w:rsidRDefault="00E13081" w:rsidP="00242C0F">
      <w:pPr>
        <w:jc w:val="both"/>
        <w:rPr>
          <w:lang w:val="fr-FR"/>
        </w:rPr>
      </w:pPr>
    </w:p>
    <w:p w14:paraId="2086C1A3" w14:textId="77777777" w:rsidR="00D95D3A" w:rsidRDefault="00D95D3A" w:rsidP="00242C0F">
      <w:pPr>
        <w:jc w:val="both"/>
        <w:rPr>
          <w:lang w:val="fr-FR"/>
        </w:rPr>
      </w:pPr>
      <w:r w:rsidRPr="0077212E">
        <w:rPr>
          <w:lang w:val="fr-FR"/>
        </w:rPr>
        <w:t>inhumations Cardial ou Epicardial (BIB 2926)</w:t>
      </w:r>
    </w:p>
    <w:p w14:paraId="6CBF4A47" w14:textId="77777777" w:rsidR="00CE1E41" w:rsidRDefault="00CE1E41" w:rsidP="00242C0F">
      <w:pPr>
        <w:jc w:val="both"/>
        <w:rPr>
          <w:lang w:val="fr-FR"/>
        </w:rPr>
      </w:pPr>
    </w:p>
    <w:p w14:paraId="01916B40" w14:textId="77777777" w:rsidR="00CE1E41" w:rsidRPr="0077212E" w:rsidRDefault="00CE1E41" w:rsidP="00426FF9">
      <w:pPr>
        <w:pStyle w:val="Heading1"/>
      </w:pPr>
      <w:bookmarkStart w:id="1346" w:name="Sit_Bobila_Padro"/>
      <w:r w:rsidRPr="0077212E">
        <w:t>BOBILA PADRO</w:t>
      </w:r>
    </w:p>
    <w:bookmarkEnd w:id="1346"/>
    <w:p w14:paraId="42CC27A1" w14:textId="77777777" w:rsidR="00CE1E41" w:rsidRPr="0077212E" w:rsidRDefault="00CE1E41" w:rsidP="00242C0F">
      <w:pPr>
        <w:jc w:val="both"/>
        <w:rPr>
          <w:lang w:val="fr-FR"/>
        </w:rPr>
      </w:pPr>
    </w:p>
    <w:p w14:paraId="2D1919DE" w14:textId="0A31E990" w:rsidR="00CE1E41" w:rsidRPr="0032190F" w:rsidRDefault="00CE1E41" w:rsidP="00242C0F">
      <w:pPr>
        <w:jc w:val="both"/>
        <w:rPr>
          <w:lang w:val="fr-FR"/>
        </w:rPr>
      </w:pPr>
      <w:r w:rsidRPr="0077212E">
        <w:rPr>
          <w:lang w:val="fr-FR"/>
        </w:rPr>
        <w:t xml:space="preserve">Bobila Padro (Ripollet, Barcelona). </w:t>
      </w:r>
      <w:r w:rsidRPr="00CE1E41">
        <w:rPr>
          <w:lang w:val="fr-FR"/>
        </w:rPr>
        <w:t xml:space="preserve">Structures d’habitation </w:t>
      </w:r>
      <w:hyperlink r:id="rId2998" w:anchor="Cul_Sepulcros" w:history="1">
        <w:r w:rsidRPr="00CE1E41">
          <w:rPr>
            <w:rStyle w:val="Hyperlink"/>
            <w:lang w:val="fr-FR"/>
          </w:rPr>
          <w:t>SF</w:t>
        </w:r>
      </w:hyperlink>
      <w:r>
        <w:rPr>
          <w:lang w:val="fr-FR"/>
        </w:rPr>
        <w:t xml:space="preserve"> </w:t>
      </w:r>
      <w:r w:rsidRPr="00CE1E41">
        <w:rPr>
          <w:lang w:val="fr-FR"/>
        </w:rPr>
        <w:t>entre les sépultures appelées « fuegos »</w:t>
      </w:r>
      <w:r>
        <w:rPr>
          <w:lang w:val="fr-FR"/>
        </w:rPr>
        <w:t xml:space="preserve"> </w:t>
      </w:r>
      <w:r w:rsidRPr="00CE1E41">
        <w:rPr>
          <w:lang w:val="fr-FR"/>
        </w:rPr>
        <w:t>(BIB ?)</w:t>
      </w:r>
      <w:r>
        <w:rPr>
          <w:lang w:val="fr-FR"/>
        </w:rPr>
        <w:t xml:space="preserve"> Obsidienne supposée de Sardaigne (BIB 2918) ~10% assemblage lithique (SS BIB d'après fig. 6 BIB 2918)</w:t>
      </w:r>
    </w:p>
    <w:p w14:paraId="37021870" w14:textId="77777777" w:rsidR="00EA5A07" w:rsidRPr="0032190F" w:rsidRDefault="00EA5A07" w:rsidP="00242C0F">
      <w:pPr>
        <w:jc w:val="both"/>
        <w:rPr>
          <w:lang w:val="fr-FR"/>
        </w:rPr>
      </w:pPr>
    </w:p>
    <w:p w14:paraId="667062C4" w14:textId="77777777" w:rsidR="000F3BEE" w:rsidRPr="0032190F" w:rsidRDefault="000F3BEE" w:rsidP="00426FF9">
      <w:pPr>
        <w:pStyle w:val="Heading1"/>
      </w:pPr>
      <w:bookmarkStart w:id="1347" w:name="Sit_Toll_Moia"/>
      <w:r w:rsidRPr="0032190F">
        <w:t>TOLL DE MOIA</w:t>
      </w:r>
    </w:p>
    <w:bookmarkEnd w:id="1347"/>
    <w:p w14:paraId="0089F07E" w14:textId="77777777" w:rsidR="002C7A6B" w:rsidRDefault="00E326B9" w:rsidP="00242C0F">
      <w:pPr>
        <w:jc w:val="both"/>
        <w:rPr>
          <w:lang w:val="fr-FR"/>
        </w:rPr>
      </w:pPr>
      <w:r>
        <w:rPr>
          <w:lang w:val="fr-FR"/>
        </w:rPr>
        <w:t>Toll</w:t>
      </w:r>
    </w:p>
    <w:p w14:paraId="46DBCBD8" w14:textId="77777777" w:rsidR="00E326B9" w:rsidRDefault="00E326B9" w:rsidP="00242C0F">
      <w:pPr>
        <w:jc w:val="both"/>
        <w:rPr>
          <w:lang w:val="fr-FR"/>
        </w:rPr>
      </w:pPr>
    </w:p>
    <w:p w14:paraId="7927EE8A" w14:textId="27AE9FEF" w:rsidR="000F3BEE" w:rsidRPr="0032190F" w:rsidRDefault="000F3BEE" w:rsidP="00242C0F">
      <w:pPr>
        <w:jc w:val="both"/>
        <w:rPr>
          <w:lang w:val="fr-FR"/>
        </w:rPr>
      </w:pPr>
      <w:r w:rsidRPr="0032190F">
        <w:rPr>
          <w:lang w:val="fr-FR"/>
        </w:rPr>
        <w:t xml:space="preserve">Cueva del Toll de Moia (Moia, Barcelona), les styles Post-cardiaux de </w:t>
      </w:r>
      <w:hyperlink r:id="rId2999" w:anchor="Cul_Molinot" w:history="1">
        <w:r w:rsidRPr="0032190F">
          <w:rPr>
            <w:rStyle w:val="Hyperlink"/>
            <w:lang w:val="fr-FR"/>
          </w:rPr>
          <w:t>Molinot</w:t>
        </w:r>
      </w:hyperlink>
      <w:r w:rsidRPr="0032190F">
        <w:rPr>
          <w:lang w:val="fr-FR"/>
        </w:rPr>
        <w:t xml:space="preserve"> et </w:t>
      </w:r>
      <w:hyperlink r:id="rId3000" w:anchor="Cul_Montbolo" w:history="1">
        <w:r w:rsidR="00AE40B0" w:rsidRPr="0032190F">
          <w:rPr>
            <w:rStyle w:val="Hyperlink"/>
            <w:lang w:val="fr-FR"/>
          </w:rPr>
          <w:t>Montbolo</w:t>
        </w:r>
      </w:hyperlink>
      <w:r w:rsidR="00AE40B0" w:rsidRPr="0032190F">
        <w:rPr>
          <w:lang w:val="fr-FR"/>
        </w:rPr>
        <w:t xml:space="preserve"> </w:t>
      </w:r>
      <w:r w:rsidRPr="0032190F">
        <w:rPr>
          <w:lang w:val="fr-FR"/>
        </w:rPr>
        <w:t>y sont représentés (BIB 254</w:t>
      </w:r>
      <w:r w:rsidR="004F2988" w:rsidRPr="0032190F">
        <w:rPr>
          <w:lang w:val="fr-FR"/>
        </w:rPr>
        <w:t>3</w:t>
      </w:r>
      <w:r w:rsidRPr="0032190F">
        <w:rPr>
          <w:lang w:val="fr-FR"/>
        </w:rPr>
        <w:t>)</w:t>
      </w:r>
    </w:p>
    <w:p w14:paraId="0BF71DF8" w14:textId="77777777" w:rsidR="000D230A" w:rsidRDefault="000D230A" w:rsidP="00242C0F">
      <w:pPr>
        <w:jc w:val="both"/>
        <w:rPr>
          <w:lang w:val="fr-FR"/>
        </w:rPr>
      </w:pPr>
      <w:r>
        <w:rPr>
          <w:lang w:val="fr-FR"/>
        </w:rPr>
        <w:t xml:space="preserve">Fouillée en 1977 par Jean Guilaine. La </w:t>
      </w:r>
      <w:r w:rsidRPr="000D230A">
        <w:rPr>
          <w:lang w:val="fr-FR"/>
        </w:rPr>
        <w:t>Cova del Toll de Moia, sépulture des</w:t>
      </w:r>
      <w:r>
        <w:rPr>
          <w:lang w:val="fr-FR"/>
        </w:rPr>
        <w:t xml:space="preserve"> Sepulcro de Fossa (BIB CSIC 2018)</w:t>
      </w:r>
      <w:r w:rsidR="002C7A6B">
        <w:rPr>
          <w:lang w:val="fr-FR"/>
        </w:rPr>
        <w:t xml:space="preserve"> Les cuillères en os d'El Toll sont proches de celles de l'Or et de Chateauneuf-les-Martigues (BIB 2769)</w:t>
      </w:r>
    </w:p>
    <w:p w14:paraId="2245740F" w14:textId="77777777" w:rsidR="000D230A" w:rsidRPr="000D230A" w:rsidRDefault="000D230A" w:rsidP="00242C0F">
      <w:pPr>
        <w:jc w:val="both"/>
        <w:rPr>
          <w:lang w:val="fr-FR"/>
        </w:rPr>
      </w:pPr>
      <w:r>
        <w:rPr>
          <w:lang w:val="fr-FR"/>
        </w:rPr>
        <w:t>Découverte d'une lame métallique (BIB CSIC 2018)</w:t>
      </w:r>
    </w:p>
    <w:p w14:paraId="5D82296E" w14:textId="77777777" w:rsidR="00AE40B0" w:rsidRPr="0032190F" w:rsidRDefault="00AE40B0" w:rsidP="00426FF9">
      <w:pPr>
        <w:pStyle w:val="Heading1"/>
      </w:pPr>
      <w:r w:rsidRPr="000D230A">
        <w:br/>
      </w:r>
      <w:r w:rsidRPr="0032190F">
        <w:t>SANT PAU</w:t>
      </w:r>
    </w:p>
    <w:p w14:paraId="657C53D3" w14:textId="77777777" w:rsidR="00AE40B0" w:rsidRPr="0032190F" w:rsidRDefault="00AE40B0" w:rsidP="00242C0F">
      <w:pPr>
        <w:jc w:val="both"/>
        <w:rPr>
          <w:lang w:val="fr-FR"/>
        </w:rPr>
      </w:pPr>
      <w:r w:rsidRPr="0032190F">
        <w:rPr>
          <w:lang w:val="fr-FR"/>
        </w:rPr>
        <w:t>La Caserna Sant Pau (Barcelona) est un cimetière Post-Cardial (BIB 254</w:t>
      </w:r>
      <w:r w:rsidR="004F2988" w:rsidRPr="0032190F">
        <w:rPr>
          <w:lang w:val="fr-FR"/>
        </w:rPr>
        <w:t>3</w:t>
      </w:r>
      <w:r w:rsidRPr="0032190F">
        <w:rPr>
          <w:lang w:val="fr-FR"/>
        </w:rPr>
        <w:t>)</w:t>
      </w:r>
    </w:p>
    <w:p w14:paraId="6DA8B0F2" w14:textId="77777777" w:rsidR="00473F1F" w:rsidRPr="0032190F" w:rsidRDefault="00AE40B0" w:rsidP="00242C0F">
      <w:pPr>
        <w:jc w:val="both"/>
        <w:rPr>
          <w:lang w:val="fr-FR"/>
        </w:rPr>
      </w:pPr>
      <w:r w:rsidRPr="0032190F">
        <w:rPr>
          <w:lang w:val="fr-FR"/>
        </w:rPr>
        <w:t xml:space="preserve"> </w:t>
      </w:r>
    </w:p>
    <w:p w14:paraId="7B99384F" w14:textId="77777777" w:rsidR="00473F1F" w:rsidRPr="0032190F" w:rsidRDefault="00473F1F" w:rsidP="00426FF9">
      <w:pPr>
        <w:pStyle w:val="Heading1"/>
      </w:pPr>
      <w:r w:rsidRPr="0032190F">
        <w:t>COVA DE L OR DE SANTA CREU D' OLORDE</w:t>
      </w:r>
    </w:p>
    <w:p w14:paraId="40122D67" w14:textId="3C417773" w:rsidR="00473F1F" w:rsidRPr="0032190F" w:rsidRDefault="00473F1F" w:rsidP="00473F1F">
      <w:pPr>
        <w:jc w:val="both"/>
        <w:rPr>
          <w:lang w:val="fr-FR"/>
        </w:rPr>
      </w:pPr>
      <w:r w:rsidRPr="0032190F">
        <w:rPr>
          <w:lang w:val="fr-FR"/>
        </w:rPr>
        <w:br/>
        <w:t xml:space="preserve">Cova de l'Or de </w:t>
      </w:r>
      <w:r w:rsidR="00C714F2">
        <w:rPr>
          <w:lang w:val="fr-FR"/>
        </w:rPr>
        <w:t>S</w:t>
      </w:r>
      <w:r w:rsidRPr="0032190F">
        <w:rPr>
          <w:lang w:val="fr-FR"/>
        </w:rPr>
        <w:t xml:space="preserve">anta Creu d'Olorde (Sant Feliu de Llobregat, Baix Llobregat) dans les environs de Barcelone a livré un récipient à l'extrémité déjetée et au bord refermé dont la forme a été assimilée à une corne attribuée au </w:t>
      </w:r>
      <w:hyperlink r:id="rId3001" w:anchor="Cul_Montbolo" w:history="1">
        <w:r w:rsidRPr="0032190F">
          <w:rPr>
            <w:rStyle w:val="Hyperlink"/>
            <w:lang w:val="fr-FR"/>
          </w:rPr>
          <w:t>Montbolo</w:t>
        </w:r>
      </w:hyperlink>
      <w:r w:rsidRPr="0032190F">
        <w:rPr>
          <w:lang w:val="fr-FR"/>
        </w:rPr>
        <w:t>. que J. Gasco interpréte comme une forme anthropomorphe, et rapproche de la "</w:t>
      </w:r>
      <w:hyperlink r:id="rId3002" w:anchor="Cul_Art_TAC_T_a_statuettes" w:history="1">
        <w:r w:rsidRPr="0032190F">
          <w:rPr>
            <w:rStyle w:val="Hyperlink"/>
            <w:lang w:val="fr-FR"/>
          </w:rPr>
          <w:t>statuette</w:t>
        </w:r>
      </w:hyperlink>
      <w:r w:rsidRPr="0032190F">
        <w:rPr>
          <w:lang w:val="fr-FR"/>
        </w:rPr>
        <w:t xml:space="preserve"> humaine à capuchon" de </w:t>
      </w:r>
      <w:hyperlink r:id="rId3003" w:anchor="Sit_Roucadour" w:history="1">
        <w:r w:rsidRPr="0032190F">
          <w:rPr>
            <w:rStyle w:val="Hyperlink"/>
            <w:lang w:val="fr-FR"/>
          </w:rPr>
          <w:t>Ro</w:t>
        </w:r>
        <w:r w:rsidR="00A5612E" w:rsidRPr="0032190F">
          <w:rPr>
            <w:rStyle w:val="Hyperlink"/>
            <w:lang w:val="fr-FR"/>
          </w:rPr>
          <w:t>u</w:t>
        </w:r>
        <w:r w:rsidRPr="0032190F">
          <w:rPr>
            <w:rStyle w:val="Hyperlink"/>
            <w:lang w:val="fr-FR"/>
          </w:rPr>
          <w:t>cadour</w:t>
        </w:r>
      </w:hyperlink>
      <w:r w:rsidRPr="0032190F">
        <w:rPr>
          <w:lang w:val="fr-FR"/>
        </w:rPr>
        <w:t xml:space="preserve"> (BIB 2356 p. 308)</w:t>
      </w:r>
    </w:p>
    <w:p w14:paraId="1464A841" w14:textId="77777777" w:rsidR="00BE69A4" w:rsidRPr="0032190F" w:rsidRDefault="00BE69A4" w:rsidP="00473F1F">
      <w:pPr>
        <w:jc w:val="both"/>
        <w:rPr>
          <w:lang w:val="fr-FR"/>
        </w:rPr>
      </w:pPr>
    </w:p>
    <w:p w14:paraId="7497854D" w14:textId="77777777" w:rsidR="00BE69A4" w:rsidRPr="0032190F" w:rsidRDefault="00BE69A4" w:rsidP="00426FF9">
      <w:pPr>
        <w:pStyle w:val="Heading1"/>
      </w:pPr>
      <w:bookmarkStart w:id="1348" w:name="Sit_Costamar"/>
      <w:r w:rsidRPr="0032190F">
        <w:t>COSTAMAR</w:t>
      </w:r>
    </w:p>
    <w:bookmarkEnd w:id="1348"/>
    <w:p w14:paraId="73E1C3F2" w14:textId="77777777" w:rsidR="0039346B" w:rsidRDefault="0039346B" w:rsidP="00BE69A4">
      <w:pPr>
        <w:autoSpaceDE w:val="0"/>
        <w:autoSpaceDN w:val="0"/>
        <w:adjustRightInd w:val="0"/>
        <w:rPr>
          <w:color w:val="1A191A"/>
          <w:szCs w:val="22"/>
          <w:lang w:val="fr-FR" w:eastAsia="en-GB"/>
        </w:rPr>
      </w:pPr>
    </w:p>
    <w:p w14:paraId="37270730" w14:textId="77777777" w:rsidR="0039346B" w:rsidRPr="0039346B" w:rsidRDefault="00BE69A4" w:rsidP="0039346B">
      <w:pPr>
        <w:autoSpaceDE w:val="0"/>
        <w:autoSpaceDN w:val="0"/>
        <w:adjustRightInd w:val="0"/>
        <w:rPr>
          <w:color w:val="1A191A"/>
          <w:szCs w:val="22"/>
          <w:lang w:val="fr-FR" w:eastAsia="en-GB"/>
        </w:rPr>
      </w:pPr>
      <w:r w:rsidRPr="0032190F">
        <w:rPr>
          <w:color w:val="1A191A"/>
          <w:szCs w:val="22"/>
          <w:lang w:val="fr-FR" w:eastAsia="en-GB"/>
        </w:rPr>
        <w:t>Costamar (Torre de la Sal – Ribera de Cabanes, Plana Alta, Castellón) est un site de plein air qui a livré une céramique avec une représentation anthropomorphe et attribué au premier quart du 5e millénaire (BIB 2546)</w:t>
      </w:r>
      <w:r w:rsidR="0039346B">
        <w:rPr>
          <w:color w:val="1A191A"/>
          <w:szCs w:val="22"/>
          <w:lang w:val="fr-FR" w:eastAsia="en-GB"/>
        </w:rPr>
        <w:t xml:space="preserve"> Site en zone humide, néolithique ancien, ca. 5300-4700 BC </w:t>
      </w:r>
      <w:r w:rsidR="0039346B" w:rsidRPr="0039346B">
        <w:rPr>
          <w:color w:val="1A191A"/>
          <w:szCs w:val="22"/>
          <w:lang w:val="fr-FR" w:eastAsia="en-GB"/>
        </w:rPr>
        <w:t>(M. Mineo in BIB 2945)</w:t>
      </w:r>
    </w:p>
    <w:p w14:paraId="6F4B820B" w14:textId="77777777" w:rsidR="00BE69A4" w:rsidRPr="0032190F" w:rsidRDefault="00BE69A4" w:rsidP="00BE69A4">
      <w:pPr>
        <w:autoSpaceDE w:val="0"/>
        <w:autoSpaceDN w:val="0"/>
        <w:adjustRightInd w:val="0"/>
        <w:rPr>
          <w:lang w:val="fr-FR"/>
        </w:rPr>
      </w:pPr>
    </w:p>
    <w:p w14:paraId="3EC8D662" w14:textId="77777777" w:rsidR="006D50E9" w:rsidRPr="0032190F" w:rsidRDefault="006D50E9" w:rsidP="00242C0F">
      <w:pPr>
        <w:rPr>
          <w:lang w:val="fr-FR"/>
        </w:rPr>
      </w:pPr>
    </w:p>
    <w:p w14:paraId="39D54724" w14:textId="77777777" w:rsidR="00F16234" w:rsidRPr="0032190F" w:rsidRDefault="00B87622" w:rsidP="00426FF9">
      <w:pPr>
        <w:pStyle w:val="Heading1"/>
      </w:pPr>
      <w:r>
        <w:t>SERRETA</w:t>
      </w:r>
    </w:p>
    <w:p w14:paraId="46170C3D" w14:textId="77777777" w:rsidR="00F16234" w:rsidRPr="0032190F" w:rsidRDefault="00F16234" w:rsidP="00242C0F">
      <w:pPr>
        <w:rPr>
          <w:lang w:val="fr-FR"/>
        </w:rPr>
      </w:pPr>
    </w:p>
    <w:p w14:paraId="7D3D6A08" w14:textId="1DA2EF0F" w:rsidR="00F16234" w:rsidRPr="0032190F" w:rsidRDefault="00B87622" w:rsidP="00242C0F">
      <w:pPr>
        <w:rPr>
          <w:lang w:val="fr-FR"/>
        </w:rPr>
      </w:pPr>
      <w:r>
        <w:rPr>
          <w:lang w:val="fr-FR"/>
        </w:rPr>
        <w:t>L</w:t>
      </w:r>
      <w:r w:rsidR="00F16234" w:rsidRPr="0032190F">
        <w:rPr>
          <w:lang w:val="fr-FR"/>
        </w:rPr>
        <w:t xml:space="preserve">e site de </w:t>
      </w:r>
      <w:r>
        <w:rPr>
          <w:lang w:val="fr-FR"/>
        </w:rPr>
        <w:t>La Serrata sur le littoral ou prélittoral de Catalogne montrent des occupations cardiales et épicardiales (BIB Edo, Mestres, Molis in BIB 2613)</w:t>
      </w:r>
      <w:r w:rsidR="00F16234" w:rsidRPr="0032190F">
        <w:rPr>
          <w:lang w:val="fr-FR"/>
        </w:rPr>
        <w:t xml:space="preserve">Catalogne attribué à la culture des </w:t>
      </w:r>
      <w:hyperlink r:id="rId3004" w:anchor="Cul_Sepulcros" w:history="1">
        <w:r w:rsidR="00F16234" w:rsidRPr="0032190F">
          <w:rPr>
            <w:rStyle w:val="Hyperlink"/>
            <w:lang w:val="fr-FR"/>
          </w:rPr>
          <w:t>Sepulcros de Fossa</w:t>
        </w:r>
      </w:hyperlink>
      <w:r w:rsidR="00F16234" w:rsidRPr="0032190F">
        <w:rPr>
          <w:lang w:val="fr-FR"/>
        </w:rPr>
        <w:t xml:space="preserve"> a livré de l’</w:t>
      </w:r>
      <w:hyperlink r:id="rId3005" w:anchor="Sit_Obsidienne" w:history="1">
        <w:r w:rsidR="009F2A99" w:rsidRPr="009F2A99">
          <w:rPr>
            <w:rStyle w:val="Hyperlink"/>
            <w:lang w:val="fr-FR"/>
          </w:rPr>
          <w:t>obsidienne</w:t>
        </w:r>
      </w:hyperlink>
      <w:r w:rsidR="00F16234" w:rsidRPr="0032190F">
        <w:rPr>
          <w:lang w:val="fr-FR"/>
        </w:rPr>
        <w:t xml:space="preserve"> de provenance sarde (BIB </w:t>
      </w:r>
      <w:r w:rsidR="00F16234" w:rsidRPr="0032190F">
        <w:rPr>
          <w:rFonts w:ascii="TimesNewRomanPSMT" w:hAnsi="TimesNewRomanPSMT" w:cs="TimesNewRomanPSMT"/>
          <w:sz w:val="20"/>
          <w:szCs w:val="20"/>
          <w:lang w:val="fr-FR" w:eastAsia="en-GB"/>
        </w:rPr>
        <w:t>X. Terradas</w:t>
      </w:r>
      <w:r w:rsidR="00F16234" w:rsidRPr="0032190F">
        <w:rPr>
          <w:lang w:val="fr-FR"/>
        </w:rPr>
        <w:t>in BIB 1708)</w:t>
      </w:r>
      <w:r w:rsidR="00CD62C9">
        <w:rPr>
          <w:lang w:val="fr-FR"/>
        </w:rPr>
        <w:t xml:space="preserve"> provenance du Monte d'Arci (BIB CSIC, conf. 2018) </w:t>
      </w:r>
    </w:p>
    <w:p w14:paraId="3819A7FF" w14:textId="77777777" w:rsidR="008C7770" w:rsidRPr="0032190F" w:rsidRDefault="008C7770" w:rsidP="00242C0F">
      <w:pPr>
        <w:rPr>
          <w:lang w:val="fr-FR"/>
        </w:rPr>
      </w:pPr>
    </w:p>
    <w:p w14:paraId="4B4EBB7A" w14:textId="77777777" w:rsidR="00ED3EA2" w:rsidRPr="0032190F" w:rsidRDefault="00ED3EA2" w:rsidP="00426FF9">
      <w:pPr>
        <w:pStyle w:val="Heading1"/>
      </w:pPr>
      <w:bookmarkStart w:id="1349" w:name="Sit_Bosquet"/>
      <w:r w:rsidRPr="0032190F">
        <w:t>BOSQUET</w:t>
      </w:r>
      <w:bookmarkEnd w:id="1349"/>
    </w:p>
    <w:p w14:paraId="267B08FE" w14:textId="77777777" w:rsidR="00683577" w:rsidRDefault="00683577" w:rsidP="00242C0F">
      <w:pPr>
        <w:rPr>
          <w:lang w:val="fr-FR"/>
        </w:rPr>
      </w:pPr>
    </w:p>
    <w:p w14:paraId="5914D1A9" w14:textId="7412E2A6" w:rsidR="00ED3EA2" w:rsidRDefault="00ED3EA2" w:rsidP="00242C0F">
      <w:pPr>
        <w:rPr>
          <w:lang w:val="fr-FR"/>
        </w:rPr>
      </w:pPr>
      <w:r w:rsidRPr="0032190F">
        <w:rPr>
          <w:lang w:val="fr-FR"/>
        </w:rPr>
        <w:t>La Cueva del Bosquet (Mont-ral, Alt Camp, Tarragone) a livré une "</w:t>
      </w:r>
      <w:hyperlink r:id="rId3006" w:anchor="Cul_Art_TAC_T_a_idole_plaque" w:history="1">
        <w:r w:rsidR="00CF3306" w:rsidRPr="00CF3306">
          <w:rPr>
            <w:rStyle w:val="Hyperlink"/>
            <w:lang w:val="fr-FR"/>
          </w:rPr>
          <w:t>idole-plaque</w:t>
        </w:r>
      </w:hyperlink>
      <w:r w:rsidRPr="0032190F">
        <w:rPr>
          <w:lang w:val="fr-FR"/>
        </w:rPr>
        <w:t xml:space="preserve">" anthropomorphe incisée de deux groupes de </w:t>
      </w:r>
      <w:hyperlink r:id="rId3007" w:anchor="Cul_Proto_Art_TAC_T_g_zigzag" w:history="1">
        <w:r w:rsidR="00E31D08" w:rsidRPr="00E31D08">
          <w:rPr>
            <w:rStyle w:val="Hyperlink"/>
            <w:lang w:val="fr-FR" w:eastAsia="en-GB"/>
          </w:rPr>
          <w:t>zigza</w:t>
        </w:r>
        <w:r w:rsidR="00E31D08">
          <w:rPr>
            <w:rStyle w:val="Hyperlink"/>
            <w:lang w:val="fr-FR" w:eastAsia="en-GB"/>
          </w:rPr>
          <w:t>gs</w:t>
        </w:r>
      </w:hyperlink>
      <w:r w:rsidR="00E31D08">
        <w:rPr>
          <w:lang w:val="fr-FR" w:eastAsia="en-GB"/>
        </w:rPr>
        <w:t xml:space="preserve"> </w:t>
      </w:r>
      <w:r w:rsidRPr="0032190F">
        <w:rPr>
          <w:lang w:val="fr-FR"/>
        </w:rPr>
        <w:t xml:space="preserve">horizontaux séparés par une figuration de </w:t>
      </w:r>
      <w:hyperlink r:id="rId3008" w:anchor="Cul_Art_TAC_T_t_ceinture" w:history="1">
        <w:r w:rsidR="00683577" w:rsidRPr="00683577">
          <w:rPr>
            <w:rStyle w:val="Hyperlink"/>
            <w:lang w:val="fr-FR"/>
          </w:rPr>
          <w:t>ceintur</w:t>
        </w:r>
        <w:r w:rsidR="00683577">
          <w:rPr>
            <w:rStyle w:val="Hyperlink"/>
            <w:lang w:val="fr-FR"/>
          </w:rPr>
          <w:t>e</w:t>
        </w:r>
      </w:hyperlink>
      <w:r w:rsidRPr="0032190F">
        <w:rPr>
          <w:lang w:val="fr-FR"/>
        </w:rPr>
        <w:t xml:space="preserve"> (BIB 2546)</w:t>
      </w:r>
    </w:p>
    <w:p w14:paraId="0EBC34FC" w14:textId="77777777" w:rsidR="00F17483" w:rsidRDefault="00F17483" w:rsidP="00242C0F">
      <w:pPr>
        <w:rPr>
          <w:lang w:val="fr-FR"/>
        </w:rPr>
      </w:pPr>
    </w:p>
    <w:p w14:paraId="6549734C" w14:textId="77777777" w:rsidR="00F17483" w:rsidRPr="00D52855" w:rsidRDefault="00F17483" w:rsidP="00426FF9">
      <w:pPr>
        <w:pStyle w:val="Heading1"/>
        <w:rPr>
          <w:lang w:val="es-ES"/>
        </w:rPr>
      </w:pPr>
      <w:bookmarkStart w:id="1350" w:name="Sit_Trincones_I"/>
      <w:r w:rsidRPr="00D52855">
        <w:rPr>
          <w:lang w:val="es-ES"/>
        </w:rPr>
        <w:t>TRINCONES I</w:t>
      </w:r>
    </w:p>
    <w:bookmarkEnd w:id="1350"/>
    <w:p w14:paraId="4DD91CF3" w14:textId="77777777" w:rsidR="00F17483" w:rsidRPr="00E35F14" w:rsidRDefault="00F17483" w:rsidP="00242C0F">
      <w:pPr>
        <w:rPr>
          <w:lang w:val="es-ES"/>
        </w:rPr>
      </w:pPr>
    </w:p>
    <w:p w14:paraId="1D387729" w14:textId="724C526A" w:rsidR="00F17483" w:rsidRDefault="00F17483" w:rsidP="00242C0F">
      <w:pPr>
        <w:rPr>
          <w:lang w:val="fr-FR"/>
        </w:rPr>
      </w:pPr>
      <w:r w:rsidRPr="003142E3">
        <w:rPr>
          <w:lang w:val="es-ES"/>
        </w:rPr>
        <w:t xml:space="preserve">Alcantara, Caceres. </w:t>
      </w:r>
      <w:hyperlink r:id="rId3009" w:anchor="Cul_Art_TAC_T_a_idole_plaque" w:history="1">
        <w:r w:rsidRPr="003142E3">
          <w:rPr>
            <w:rStyle w:val="Hyperlink"/>
            <w:lang w:val="es-ES"/>
          </w:rPr>
          <w:t>idole-plaque</w:t>
        </w:r>
      </w:hyperlink>
      <w:r w:rsidRPr="003142E3">
        <w:rPr>
          <w:lang w:val="es-ES"/>
        </w:rPr>
        <w:t xml:space="preserve">. </w:t>
      </w:r>
      <w:r>
        <w:rPr>
          <w:lang w:val="fr-FR"/>
        </w:rPr>
        <w:t>Dolmen à décors pariétal attribué au Mégalithisme avancé (BIB 3017)</w:t>
      </w:r>
    </w:p>
    <w:p w14:paraId="1A40346B" w14:textId="77777777" w:rsidR="00F17483" w:rsidRDefault="00F17483" w:rsidP="00242C0F">
      <w:pPr>
        <w:rPr>
          <w:lang w:val="fr-FR"/>
        </w:rPr>
      </w:pPr>
    </w:p>
    <w:p w14:paraId="2C279C27" w14:textId="77777777" w:rsidR="00F17483" w:rsidRDefault="00F17483" w:rsidP="00426FF9">
      <w:pPr>
        <w:pStyle w:val="Heading1"/>
      </w:pPr>
      <w:bookmarkStart w:id="1351" w:name="Sit_Garrovillas"/>
      <w:r>
        <w:t>GARROVILLAS</w:t>
      </w:r>
    </w:p>
    <w:bookmarkEnd w:id="1351"/>
    <w:p w14:paraId="069E4F40" w14:textId="77777777" w:rsidR="00F17483" w:rsidRDefault="00F17483" w:rsidP="00242C0F">
      <w:pPr>
        <w:rPr>
          <w:lang w:val="fr-FR"/>
        </w:rPr>
      </w:pPr>
    </w:p>
    <w:p w14:paraId="0252FDE1" w14:textId="7426FC21" w:rsidR="00F17483" w:rsidRDefault="00F17483" w:rsidP="00242C0F">
      <w:pPr>
        <w:rPr>
          <w:lang w:val="fr-FR"/>
        </w:rPr>
      </w:pPr>
      <w:r>
        <w:rPr>
          <w:lang w:val="fr-FR"/>
        </w:rPr>
        <w:t xml:space="preserve">Caceres. </w:t>
      </w:r>
      <w:hyperlink r:id="rId3010" w:anchor="Cul_Art_TAC_T_a_idole_plaque" w:history="1">
        <w:r w:rsidRPr="00CF3306">
          <w:rPr>
            <w:rStyle w:val="Hyperlink"/>
            <w:lang w:val="fr-FR"/>
          </w:rPr>
          <w:t>idole-plaque</w:t>
        </w:r>
      </w:hyperlink>
      <w:r>
        <w:rPr>
          <w:lang w:val="fr-FR"/>
        </w:rPr>
        <w:t>. (BIB 3017)</w:t>
      </w:r>
    </w:p>
    <w:p w14:paraId="44E259FC" w14:textId="77777777" w:rsidR="00F17483" w:rsidRDefault="00F17483" w:rsidP="00242C0F">
      <w:pPr>
        <w:rPr>
          <w:lang w:val="fr-FR"/>
        </w:rPr>
      </w:pPr>
    </w:p>
    <w:p w14:paraId="3AA2E9B2" w14:textId="77777777" w:rsidR="00F17483" w:rsidRDefault="00F17483" w:rsidP="00242C0F">
      <w:pPr>
        <w:rPr>
          <w:lang w:val="fr-FR"/>
        </w:rPr>
      </w:pPr>
      <w:r>
        <w:rPr>
          <w:lang w:val="fr-FR"/>
        </w:rPr>
        <w:t>ALAPRAIA</w:t>
      </w:r>
    </w:p>
    <w:p w14:paraId="16EC37A5" w14:textId="77777777" w:rsidR="00F17483" w:rsidRDefault="00F17483" w:rsidP="00242C0F">
      <w:pPr>
        <w:rPr>
          <w:lang w:val="fr-FR"/>
        </w:rPr>
      </w:pPr>
    </w:p>
    <w:p w14:paraId="7F1F7095" w14:textId="77777777" w:rsidR="00F17483" w:rsidRPr="0032190F" w:rsidRDefault="00F17483" w:rsidP="00242C0F">
      <w:pPr>
        <w:rPr>
          <w:lang w:val="fr-FR"/>
        </w:rPr>
      </w:pPr>
      <w:r>
        <w:rPr>
          <w:lang w:val="fr-FR"/>
        </w:rPr>
        <w:t>Portugal. Nécropole. Chalcolithique. Présence d'une forme rare d' idole, dite "sandalias de Alapria" (BIB 3017)</w:t>
      </w:r>
    </w:p>
    <w:p w14:paraId="742EF472" w14:textId="77777777" w:rsidR="003F5065" w:rsidRPr="0032190F" w:rsidRDefault="003F5065" w:rsidP="00242C0F">
      <w:pPr>
        <w:rPr>
          <w:lang w:val="fr-FR"/>
        </w:rPr>
      </w:pPr>
    </w:p>
    <w:p w14:paraId="48649E0B" w14:textId="77777777" w:rsidR="006C0C7E" w:rsidRPr="0032190F" w:rsidRDefault="006C0C7E" w:rsidP="00426FF9">
      <w:pPr>
        <w:pStyle w:val="Heading1"/>
      </w:pPr>
      <w:bookmarkStart w:id="1352" w:name="Sit_Escoural"/>
      <w:r w:rsidRPr="0032190F">
        <w:t>ESCOURAL (Grotta do)</w:t>
      </w:r>
    </w:p>
    <w:bookmarkEnd w:id="1352"/>
    <w:p w14:paraId="570FE3BC" w14:textId="77777777" w:rsidR="006C0C7E" w:rsidRPr="0032190F" w:rsidRDefault="006C0C7E" w:rsidP="00242C0F">
      <w:pPr>
        <w:rPr>
          <w:lang w:val="fr-FR"/>
        </w:rPr>
      </w:pPr>
    </w:p>
    <w:p w14:paraId="17A0980A" w14:textId="69368A8F" w:rsidR="006C0C7E" w:rsidRPr="0032190F" w:rsidRDefault="006C0C7E" w:rsidP="00242C0F">
      <w:pPr>
        <w:jc w:val="both"/>
        <w:rPr>
          <w:lang w:val="fr-FR"/>
        </w:rPr>
      </w:pPr>
      <w:r w:rsidRPr="0032190F">
        <w:rPr>
          <w:lang w:val="fr-FR"/>
        </w:rPr>
        <w:t xml:space="preserve">Grotte de la région de l’Alentejo portugais (Montemor-o-Novo) daté pour partie du </w:t>
      </w:r>
      <w:hyperlink r:id="rId3011" w:anchor="Cul_Cardial_Portugal" w:history="1">
        <w:r w:rsidRPr="0032190F">
          <w:rPr>
            <w:rStyle w:val="Hyperlink"/>
            <w:lang w:val="fr-FR"/>
          </w:rPr>
          <w:t>C</w:t>
        </w:r>
        <w:r w:rsidR="00166FB9">
          <w:rPr>
            <w:rStyle w:val="Hyperlink"/>
            <w:lang w:val="fr-FR"/>
          </w:rPr>
          <w:t>.</w:t>
        </w:r>
        <w:r w:rsidRPr="0032190F">
          <w:rPr>
            <w:rStyle w:val="Hyperlink"/>
            <w:lang w:val="fr-FR"/>
          </w:rPr>
          <w:t xml:space="preserve"> du Portugal</w:t>
        </w:r>
      </w:hyperlink>
      <w:r w:rsidRPr="0032190F">
        <w:rPr>
          <w:lang w:val="fr-FR"/>
        </w:rPr>
        <w:t xml:space="preserve"> et du Néolithique des grottes</w:t>
      </w:r>
      <w:r w:rsidR="002721E3" w:rsidRPr="0032190F">
        <w:rPr>
          <w:lang w:val="fr-FR"/>
        </w:rPr>
        <w:t xml:space="preserve"> (</w:t>
      </w:r>
      <w:hyperlink r:id="rId3012" w:anchor="Cul_Cuevas" w:history="1">
        <w:r w:rsidR="002721E3" w:rsidRPr="0032190F">
          <w:rPr>
            <w:rStyle w:val="Hyperlink"/>
            <w:lang w:val="fr-FR"/>
          </w:rPr>
          <w:t>cultura de las Cuevas</w:t>
        </w:r>
      </w:hyperlink>
      <w:r w:rsidR="002721E3" w:rsidRPr="0032190F">
        <w:rPr>
          <w:lang w:val="fr-FR"/>
        </w:rPr>
        <w:t>)</w:t>
      </w:r>
      <w:r w:rsidRPr="0032190F">
        <w:rPr>
          <w:lang w:val="fr-FR"/>
        </w:rPr>
        <w:t>. A l’habitat cardial va être substitué une vaste nécropole (Néolithique des grottes) (</w:t>
      </w:r>
      <w:r w:rsidR="0070027E" w:rsidRPr="0032190F">
        <w:rPr>
          <w:lang w:val="fr-FR"/>
        </w:rPr>
        <w:t>BIB</w:t>
      </w:r>
      <w:r w:rsidRPr="0032190F">
        <w:rPr>
          <w:lang w:val="fr-FR"/>
        </w:rPr>
        <w:t xml:space="preserve"> 125 p. 316)</w:t>
      </w:r>
      <w:r w:rsidR="0088590F" w:rsidRPr="0032190F">
        <w:rPr>
          <w:lang w:val="fr-FR"/>
        </w:rPr>
        <w:t xml:space="preserve">. </w:t>
      </w:r>
      <w:r w:rsidRPr="0032190F">
        <w:rPr>
          <w:lang w:val="fr-FR"/>
        </w:rPr>
        <w:t>Dans cette nécropole, les morts de la salle principale étaient mieux préservés que ceux déposés dans les couloirs adjacents. Quelques crânes furent placés dan</w:t>
      </w:r>
      <w:r w:rsidR="000F37E8" w:rsidRPr="0032190F">
        <w:rPr>
          <w:lang w:val="fr-FR"/>
        </w:rPr>
        <w:t>s</w:t>
      </w:r>
      <w:r w:rsidRPr="0032190F">
        <w:rPr>
          <w:lang w:val="fr-FR"/>
        </w:rPr>
        <w:t xml:space="preserve"> de petites niches et des ossuaires ont été construits aux carrefours des galeries (</w:t>
      </w:r>
      <w:r w:rsidR="0070027E" w:rsidRPr="0032190F">
        <w:rPr>
          <w:lang w:val="fr-FR"/>
        </w:rPr>
        <w:t>BIB</w:t>
      </w:r>
      <w:r w:rsidRPr="0032190F">
        <w:rPr>
          <w:lang w:val="fr-FR"/>
        </w:rPr>
        <w:t xml:space="preserve"> 125 p. </w:t>
      </w:r>
      <w:r w:rsidR="00FD28BC" w:rsidRPr="0032190F">
        <w:rPr>
          <w:lang w:val="fr-FR"/>
        </w:rPr>
        <w:t>255</w:t>
      </w:r>
      <w:r w:rsidRPr="0032190F">
        <w:rPr>
          <w:lang w:val="fr-FR"/>
        </w:rPr>
        <w:t>)</w:t>
      </w:r>
    </w:p>
    <w:p w14:paraId="06F56AF6" w14:textId="77777777" w:rsidR="006C0C7E" w:rsidRPr="0032190F" w:rsidRDefault="006C0C7E" w:rsidP="00242C0F">
      <w:pPr>
        <w:rPr>
          <w:lang w:val="fr-FR"/>
        </w:rPr>
      </w:pPr>
    </w:p>
    <w:p w14:paraId="1015231B" w14:textId="3FD41FF1" w:rsidR="0088590F" w:rsidRDefault="006C0C7E" w:rsidP="00242C0F">
      <w:pPr>
        <w:jc w:val="both"/>
        <w:rPr>
          <w:lang w:val="fr-FR"/>
        </w:rPr>
      </w:pPr>
      <w:r w:rsidRPr="0032190F">
        <w:rPr>
          <w:lang w:val="fr-FR"/>
        </w:rPr>
        <w:t xml:space="preserve">Pour l’occupation du </w:t>
      </w:r>
      <w:hyperlink r:id="rId3013" w:anchor="Cul_Chalco_Portugal" w:history="1">
        <w:r w:rsidRPr="0032190F">
          <w:rPr>
            <w:rStyle w:val="Hyperlink"/>
            <w:lang w:val="fr-FR"/>
          </w:rPr>
          <w:t>Chalcolithique du Portugal</w:t>
        </w:r>
      </w:hyperlink>
      <w:r w:rsidRPr="0032190F">
        <w:rPr>
          <w:lang w:val="fr-FR"/>
        </w:rPr>
        <w:t xml:space="preserve"> de ce gisement, des bucranes sont associés à la gravure d’un char à caisse carrée, quatre roues massives, système d’attelage triangulaire et à la gravure d’un possible araire. (</w:t>
      </w:r>
      <w:r w:rsidR="0070027E" w:rsidRPr="0032190F">
        <w:rPr>
          <w:lang w:val="fr-FR"/>
        </w:rPr>
        <w:t>BIB</w:t>
      </w:r>
      <w:r w:rsidRPr="0032190F">
        <w:rPr>
          <w:lang w:val="fr-FR"/>
        </w:rPr>
        <w:t xml:space="preserve"> 185 p. 1004). Ce dernier peut être comparé aux </w:t>
      </w:r>
      <w:r w:rsidR="00091A8E" w:rsidRPr="0032190F">
        <w:rPr>
          <w:lang w:val="fr-FR"/>
        </w:rPr>
        <w:t xml:space="preserve">stèles de Caven 1 et </w:t>
      </w:r>
      <w:hyperlink r:id="rId3014" w:anchor="Sizz_Caven_2" w:history="1">
        <w:r w:rsidR="0060016F" w:rsidRPr="0032190F">
          <w:rPr>
            <w:rStyle w:val="Hyperlink"/>
            <w:lang w:val="fr-FR"/>
          </w:rPr>
          <w:t xml:space="preserve">Caven </w:t>
        </w:r>
        <w:r w:rsidR="00091A8E" w:rsidRPr="0032190F">
          <w:rPr>
            <w:rStyle w:val="Hyperlink"/>
            <w:lang w:val="fr-FR"/>
          </w:rPr>
          <w:t>2</w:t>
        </w:r>
      </w:hyperlink>
      <w:r w:rsidR="00166FB9" w:rsidRPr="00E13081">
        <w:rPr>
          <w:lang w:val="fr-FR"/>
        </w:rPr>
        <w:t xml:space="preserve"> </w:t>
      </w:r>
      <w:r w:rsidRPr="0032190F">
        <w:rPr>
          <w:lang w:val="fr-FR"/>
        </w:rPr>
        <w:t xml:space="preserve">du </w:t>
      </w:r>
      <w:hyperlink r:id="rId3015" w:anchor="Sit_Valtellina" w:history="1">
        <w:r w:rsidRPr="0032190F">
          <w:rPr>
            <w:rStyle w:val="Hyperlink"/>
            <w:lang w:val="fr-FR"/>
          </w:rPr>
          <w:t>Valtellina</w:t>
        </w:r>
      </w:hyperlink>
      <w:r w:rsidR="00091A8E" w:rsidRPr="0032190F">
        <w:rPr>
          <w:lang w:val="fr-FR"/>
        </w:rPr>
        <w:t>.</w:t>
      </w:r>
      <w:r w:rsidR="0088590F" w:rsidRPr="0032190F">
        <w:rPr>
          <w:lang w:val="fr-FR"/>
        </w:rPr>
        <w:t xml:space="preserve"> Les premières attestations de char remontent à la culture des </w:t>
      </w:r>
      <w:hyperlink r:id="rId3016" w:anchor="Cul_Tombe_Fosses" w:history="1">
        <w:r w:rsidR="0088590F" w:rsidRPr="0032190F">
          <w:rPr>
            <w:rStyle w:val="Hyperlink"/>
            <w:lang w:val="fr-FR"/>
          </w:rPr>
          <w:t>Tombes à Fosses</w:t>
        </w:r>
      </w:hyperlink>
      <w:r w:rsidR="000F37E8" w:rsidRPr="0032190F">
        <w:rPr>
          <w:lang w:val="fr-FR"/>
        </w:rPr>
        <w:t>(SS BIB)</w:t>
      </w:r>
    </w:p>
    <w:p w14:paraId="15F07E14" w14:textId="77777777" w:rsidR="00A77802" w:rsidRDefault="00A77802" w:rsidP="00242C0F">
      <w:pPr>
        <w:jc w:val="both"/>
        <w:rPr>
          <w:lang w:val="fr-FR"/>
        </w:rPr>
      </w:pPr>
    </w:p>
    <w:p w14:paraId="462192BE" w14:textId="77777777" w:rsidR="00A77802" w:rsidRDefault="00A77802" w:rsidP="00242C0F">
      <w:pPr>
        <w:jc w:val="both"/>
        <w:rPr>
          <w:lang w:val="fr-FR"/>
        </w:rPr>
      </w:pPr>
      <w:r>
        <w:rPr>
          <w:lang w:val="fr-FR"/>
        </w:rPr>
        <w:t>BOSQUET (BARRANC DEL)</w:t>
      </w:r>
    </w:p>
    <w:p w14:paraId="110755D3" w14:textId="77777777" w:rsidR="00A77802" w:rsidRDefault="00A77802" w:rsidP="00242C0F">
      <w:pPr>
        <w:jc w:val="both"/>
        <w:rPr>
          <w:lang w:val="fr-FR"/>
        </w:rPr>
      </w:pPr>
    </w:p>
    <w:p w14:paraId="6174281D" w14:textId="77777777" w:rsidR="00A77802" w:rsidRPr="00A77802" w:rsidRDefault="00A77802" w:rsidP="00242C0F">
      <w:pPr>
        <w:jc w:val="both"/>
        <w:rPr>
          <w:lang w:val="fr-FR"/>
        </w:rPr>
      </w:pPr>
      <w:r w:rsidRPr="00A77802">
        <w:rPr>
          <w:color w:val="211D1E"/>
          <w:szCs w:val="18"/>
          <w:lang w:val="fr-FR"/>
        </w:rPr>
        <w:t xml:space="preserve">(Moixent, Valencia) </w:t>
      </w:r>
      <w:r w:rsidRPr="00A77802">
        <w:rPr>
          <w:lang w:val="fr-FR"/>
        </w:rPr>
        <w:t>Antropomorphe et zoomorphe peints (BIB 2907)</w:t>
      </w:r>
    </w:p>
    <w:p w14:paraId="4033BDAC" w14:textId="77777777" w:rsidR="00C01810" w:rsidRPr="0032190F" w:rsidRDefault="00C01810" w:rsidP="00426FF9">
      <w:pPr>
        <w:pStyle w:val="Heading1"/>
      </w:pPr>
      <w:r w:rsidRPr="0032190F">
        <w:br/>
      </w:r>
      <w:bookmarkStart w:id="1353" w:name="Sit_Evora"/>
      <w:r w:rsidRPr="0032190F">
        <w:t>EVORA</w:t>
      </w:r>
      <w:bookmarkEnd w:id="1353"/>
    </w:p>
    <w:p w14:paraId="1C0040DC" w14:textId="77777777" w:rsidR="00C01810" w:rsidRPr="0032190F" w:rsidRDefault="00C01810" w:rsidP="00242C0F">
      <w:pPr>
        <w:jc w:val="both"/>
        <w:rPr>
          <w:lang w:val="fr-FR"/>
        </w:rPr>
      </w:pPr>
    </w:p>
    <w:p w14:paraId="50C4F570" w14:textId="77777777" w:rsidR="00C01810" w:rsidRDefault="00C01810" w:rsidP="00242C0F">
      <w:pPr>
        <w:jc w:val="both"/>
        <w:rPr>
          <w:lang w:val="fr-FR"/>
        </w:rPr>
      </w:pPr>
      <w:r w:rsidRPr="0032190F">
        <w:rPr>
          <w:lang w:val="fr-FR"/>
        </w:rPr>
        <w:t>Evora au Portugal a livré un torque massif en or daté du Bronze ancien et décoré de losanges hachurés alternant avec des losanges vides (BIB MAN 2017)</w:t>
      </w:r>
    </w:p>
    <w:p w14:paraId="2F08A866" w14:textId="77777777" w:rsidR="003E4A9E" w:rsidRDefault="003E4A9E" w:rsidP="00242C0F">
      <w:pPr>
        <w:jc w:val="both"/>
        <w:rPr>
          <w:lang w:val="fr-FR"/>
        </w:rPr>
      </w:pPr>
      <w:r>
        <w:rPr>
          <w:lang w:val="fr-FR"/>
        </w:rPr>
        <w:t>Portugal. Dolmen dans lequel 2 haches métalliques ont été découvertes (BIB 2172)</w:t>
      </w:r>
    </w:p>
    <w:p w14:paraId="7A311B4E" w14:textId="77777777" w:rsidR="003E4A9E" w:rsidRDefault="003E4A9E" w:rsidP="00242C0F">
      <w:pPr>
        <w:jc w:val="both"/>
        <w:rPr>
          <w:lang w:val="fr-FR"/>
        </w:rPr>
      </w:pPr>
    </w:p>
    <w:p w14:paraId="48F17FC3" w14:textId="77777777" w:rsidR="003E4A9E" w:rsidRDefault="003E4A9E" w:rsidP="00242C0F">
      <w:pPr>
        <w:rPr>
          <w:lang w:val="fr-FR"/>
        </w:rPr>
      </w:pPr>
    </w:p>
    <w:p w14:paraId="73BF4290" w14:textId="77777777" w:rsidR="003E4A9E" w:rsidRDefault="003E4A9E" w:rsidP="00426FF9">
      <w:pPr>
        <w:pStyle w:val="Heading1"/>
      </w:pPr>
      <w:bookmarkStart w:id="1354" w:name="Sit_Ripoll"/>
      <w:r>
        <w:lastRenderedPageBreak/>
        <w:t>RIPOLL</w:t>
      </w:r>
    </w:p>
    <w:bookmarkEnd w:id="1354"/>
    <w:p w14:paraId="0B698FA4" w14:textId="62CA12F7" w:rsidR="003E4A9E" w:rsidRDefault="003E4A9E" w:rsidP="00242C0F">
      <w:pPr>
        <w:rPr>
          <w:lang w:val="fr-FR"/>
        </w:rPr>
      </w:pPr>
      <w:r>
        <w:rPr>
          <w:lang w:val="fr-FR"/>
        </w:rPr>
        <w:br/>
        <w:t>Catalogne. Dépôt dont une une hache métallique à emmanchement direct, probablement une importation du monde mycénien (BIB 2172)</w:t>
      </w:r>
      <w:r w:rsidR="00DF5828">
        <w:rPr>
          <w:lang w:val="fr-FR"/>
        </w:rPr>
        <w:t xml:space="preserve"> </w:t>
      </w:r>
      <w:r w:rsidR="00DF5828" w:rsidRPr="00DF5828">
        <w:rPr>
          <w:lang w:val="fr-FR"/>
        </w:rPr>
        <w:t>v. gr. de l'</w:t>
      </w:r>
      <w:hyperlink r:id="rId3017" w:anchor="Cul_Alentejo_stele_o_hache_mcht_direct" w:history="1">
        <w:r w:rsidR="00DF5828" w:rsidRPr="00DF5828">
          <w:rPr>
            <w:rStyle w:val="Hyperlink"/>
            <w:lang w:val="fr-FR"/>
          </w:rPr>
          <w:t>Alentejo</w:t>
        </w:r>
      </w:hyperlink>
      <w:r w:rsidR="00DF5828" w:rsidRPr="00DF5828">
        <w:rPr>
          <w:lang w:val="fr-FR"/>
        </w:rPr>
        <w:t xml:space="preserve"> (BIB 2172)</w:t>
      </w:r>
    </w:p>
    <w:p w14:paraId="6BB84DD5" w14:textId="77777777" w:rsidR="003E4A9E" w:rsidRPr="0032190F" w:rsidRDefault="003E4A9E" w:rsidP="00242C0F">
      <w:pPr>
        <w:rPr>
          <w:lang w:val="fr-FR"/>
        </w:rPr>
      </w:pPr>
    </w:p>
    <w:p w14:paraId="188EDA9E" w14:textId="77777777" w:rsidR="00733EC4" w:rsidRPr="0032190F" w:rsidRDefault="00733EC4" w:rsidP="00426FF9">
      <w:pPr>
        <w:pStyle w:val="Heading1"/>
      </w:pPr>
      <w:bookmarkStart w:id="1355" w:name="Sit_Almandres"/>
      <w:r w:rsidRPr="0032190F">
        <w:t>ALMANDRES</w:t>
      </w:r>
    </w:p>
    <w:bookmarkEnd w:id="1355"/>
    <w:p w14:paraId="3B65AB27" w14:textId="77777777" w:rsidR="00733EC4" w:rsidRPr="0032190F" w:rsidRDefault="00733EC4" w:rsidP="00242C0F">
      <w:pPr>
        <w:rPr>
          <w:lang w:val="fr-FR"/>
        </w:rPr>
      </w:pPr>
    </w:p>
    <w:p w14:paraId="4663C325" w14:textId="34640E1E" w:rsidR="00733EC4" w:rsidRPr="0032190F" w:rsidRDefault="00DB6A76" w:rsidP="00242C0F">
      <w:pPr>
        <w:rPr>
          <w:lang w:val="fr-FR"/>
        </w:rPr>
      </w:pPr>
      <w:r w:rsidRPr="0032190F">
        <w:rPr>
          <w:lang w:val="fr-FR"/>
        </w:rPr>
        <w:t>En</w:t>
      </w:r>
      <w:r w:rsidR="00733EC4" w:rsidRPr="0032190F">
        <w:rPr>
          <w:lang w:val="fr-FR"/>
        </w:rPr>
        <w:t xml:space="preserve"> Alentejo au Portugal. Ce site est un cromlech avec des menhirs décorés. Il illustre le </w:t>
      </w:r>
      <w:hyperlink r:id="rId3018" w:anchor="Cul_Megalith_Portugal" w:history="1">
        <w:r w:rsidR="0037342E" w:rsidRPr="0032190F">
          <w:rPr>
            <w:rStyle w:val="Hyperlink"/>
            <w:lang w:val="fr-FR"/>
          </w:rPr>
          <w:t>Mégalithisme du Portugal</w:t>
        </w:r>
      </w:hyperlink>
      <w:r w:rsidR="00733EC4" w:rsidRPr="0032190F">
        <w:rPr>
          <w:lang w:val="fr-FR"/>
        </w:rPr>
        <w:t>.</w:t>
      </w:r>
    </w:p>
    <w:p w14:paraId="7C424352" w14:textId="77777777" w:rsidR="00733EC4" w:rsidRPr="0032190F" w:rsidRDefault="00733EC4" w:rsidP="00242C0F">
      <w:pPr>
        <w:rPr>
          <w:lang w:val="fr-FR"/>
        </w:rPr>
      </w:pPr>
    </w:p>
    <w:p w14:paraId="151D9BAD" w14:textId="77777777" w:rsidR="00733EC4" w:rsidRPr="0032190F" w:rsidRDefault="00733EC4" w:rsidP="00426FF9">
      <w:pPr>
        <w:pStyle w:val="Heading1"/>
      </w:pPr>
      <w:bookmarkStart w:id="1356" w:name="Sit_Reguengos_Monsaraz"/>
      <w:r w:rsidRPr="0032190F">
        <w:t>REGUENGOS DE MONSARAZ</w:t>
      </w:r>
    </w:p>
    <w:bookmarkEnd w:id="1356"/>
    <w:p w14:paraId="2BE9EB21" w14:textId="77777777" w:rsidR="00733EC4" w:rsidRPr="0032190F" w:rsidRDefault="00733EC4" w:rsidP="00242C0F">
      <w:pPr>
        <w:rPr>
          <w:lang w:val="fr-FR"/>
        </w:rPr>
      </w:pPr>
    </w:p>
    <w:p w14:paraId="47EE1C11" w14:textId="3946DEB6" w:rsidR="00733EC4" w:rsidRPr="0032190F" w:rsidRDefault="00DB6A76" w:rsidP="00242C0F">
      <w:pPr>
        <w:rPr>
          <w:lang w:val="fr-FR"/>
        </w:rPr>
      </w:pPr>
      <w:r w:rsidRPr="0032190F">
        <w:rPr>
          <w:lang w:val="fr-FR"/>
        </w:rPr>
        <w:t>En</w:t>
      </w:r>
      <w:r w:rsidR="00733EC4" w:rsidRPr="0032190F">
        <w:rPr>
          <w:lang w:val="fr-FR"/>
        </w:rPr>
        <w:t xml:space="preserve"> Alentejo au Portugal. Ce complexe </w:t>
      </w:r>
      <w:hyperlink r:id="rId3019" w:anchor="Cul_Megalith_Portugal" w:history="1">
        <w:r w:rsidR="0037342E" w:rsidRPr="0032190F">
          <w:rPr>
            <w:rStyle w:val="Hyperlink"/>
            <w:lang w:val="fr-FR"/>
          </w:rPr>
          <w:t>Mégalithisme du Portugal</w:t>
        </w:r>
      </w:hyperlink>
      <w:r w:rsidR="00733EC4" w:rsidRPr="0032190F">
        <w:rPr>
          <w:lang w:val="fr-FR"/>
        </w:rPr>
        <w:t xml:space="preserve"> date du 5</w:t>
      </w:r>
      <w:r w:rsidR="00733EC4" w:rsidRPr="0032190F">
        <w:rPr>
          <w:vertAlign w:val="superscript"/>
          <w:lang w:val="fr-FR"/>
        </w:rPr>
        <w:t>e</w:t>
      </w:r>
      <w:r w:rsidR="00733EC4" w:rsidRPr="0032190F">
        <w:rPr>
          <w:lang w:val="fr-FR"/>
        </w:rPr>
        <w:t xml:space="preserve"> – 4</w:t>
      </w:r>
      <w:r w:rsidR="00733EC4" w:rsidRPr="0032190F">
        <w:rPr>
          <w:vertAlign w:val="superscript"/>
          <w:lang w:val="fr-FR"/>
        </w:rPr>
        <w:t>e</w:t>
      </w:r>
      <w:r w:rsidR="00733EC4" w:rsidRPr="0032190F">
        <w:rPr>
          <w:lang w:val="fr-FR"/>
        </w:rPr>
        <w:t xml:space="preserve"> millénaire</w:t>
      </w:r>
    </w:p>
    <w:p w14:paraId="14B7922B" w14:textId="77777777" w:rsidR="00733EC4" w:rsidRPr="0032190F" w:rsidRDefault="00733EC4" w:rsidP="00242C0F">
      <w:pPr>
        <w:rPr>
          <w:lang w:val="fr-FR"/>
        </w:rPr>
      </w:pPr>
    </w:p>
    <w:p w14:paraId="616F34DD" w14:textId="77777777" w:rsidR="0037342E" w:rsidRPr="00D52855" w:rsidRDefault="0037342E" w:rsidP="00426FF9">
      <w:pPr>
        <w:pStyle w:val="Heading1"/>
        <w:rPr>
          <w:lang w:val="es-ES"/>
        </w:rPr>
      </w:pPr>
      <w:bookmarkStart w:id="1357" w:name="Sit_Poco_Gateira"/>
      <w:r w:rsidRPr="00D52855">
        <w:rPr>
          <w:lang w:val="es-ES"/>
        </w:rPr>
        <w:t>POCO DE GATEIRA (Dolmen de)</w:t>
      </w:r>
    </w:p>
    <w:bookmarkEnd w:id="1357"/>
    <w:p w14:paraId="024BF9CD" w14:textId="77777777" w:rsidR="0037342E" w:rsidRPr="00784BEC" w:rsidRDefault="0037342E" w:rsidP="00242C0F">
      <w:pPr>
        <w:rPr>
          <w:lang w:val="es-ES"/>
        </w:rPr>
      </w:pPr>
    </w:p>
    <w:p w14:paraId="37BAD616" w14:textId="1C129B81" w:rsidR="0037342E" w:rsidRPr="0032190F" w:rsidRDefault="0037342E" w:rsidP="00242C0F">
      <w:pPr>
        <w:jc w:val="both"/>
        <w:rPr>
          <w:lang w:val="fr-FR"/>
        </w:rPr>
      </w:pPr>
      <w:r w:rsidRPr="0032190F">
        <w:rPr>
          <w:lang w:val="fr-FR"/>
        </w:rPr>
        <w:t xml:space="preserve">Dans le Haut Alentejo, le dolmen 1 du Poço de Gateira est un bon exemple de la </w:t>
      </w:r>
      <w:hyperlink r:id="rId3020" w:anchor="Cul_Megalith_Portugal_p_moyen" w:history="1">
        <w:r w:rsidRPr="0032190F">
          <w:rPr>
            <w:rStyle w:val="Hyperlink"/>
            <w:lang w:val="fr-FR"/>
          </w:rPr>
          <w:t>phase moyenne</w:t>
        </w:r>
      </w:hyperlink>
      <w:r w:rsidRPr="0032190F">
        <w:rPr>
          <w:lang w:val="fr-FR"/>
        </w:rPr>
        <w:t xml:space="preserve"> du </w:t>
      </w:r>
      <w:hyperlink r:id="rId3021" w:anchor="Cul_Megalith_Portugal" w:history="1">
        <w:r w:rsidRPr="0032190F">
          <w:rPr>
            <w:rStyle w:val="Hyperlink"/>
            <w:lang w:val="fr-FR"/>
          </w:rPr>
          <w:t>Mégalithisme du Portugal</w:t>
        </w:r>
      </w:hyperlink>
      <w:r w:rsidRPr="0032190F">
        <w:rPr>
          <w:lang w:val="fr-FR"/>
        </w:rPr>
        <w:t>. Il a reçu environ 20 inhumations accompagnée s de lames et de lamelles  non retouchées, de géométriques trapézoïdaux, dont certains ont la petite base retouchée. Les outils en pierre polie sont nombreux et les vases en céramique de forme sphérique ou ovoïde ne sont en général pas ornés bien que quelques-uns présentent une cannelure horizontale sous le bord et une peinture rougeâtre à la détrempe (</w:t>
      </w:r>
      <w:r w:rsidRPr="0032190F">
        <w:rPr>
          <w:i/>
          <w:lang w:val="fr-FR"/>
        </w:rPr>
        <w:t>almagre</w:t>
      </w:r>
      <w:r w:rsidRPr="0032190F">
        <w:rPr>
          <w:lang w:val="fr-FR"/>
        </w:rPr>
        <w:t>) sur la surfac</w:t>
      </w:r>
      <w:r w:rsidR="00B90395" w:rsidRPr="0032190F">
        <w:rPr>
          <w:lang w:val="fr-FR"/>
        </w:rPr>
        <w:t>e</w:t>
      </w:r>
      <w:r w:rsidRPr="0032190F">
        <w:rPr>
          <w:lang w:val="fr-FR"/>
        </w:rPr>
        <w:t xml:space="preserve"> externe (</w:t>
      </w:r>
      <w:r w:rsidR="0070027E" w:rsidRPr="0032190F">
        <w:rPr>
          <w:lang w:val="fr-FR"/>
        </w:rPr>
        <w:t>BIB</w:t>
      </w:r>
      <w:r w:rsidRPr="0032190F">
        <w:rPr>
          <w:lang w:val="fr-FR"/>
        </w:rPr>
        <w:t xml:space="preserve"> 185 p. 1001-1002)</w:t>
      </w:r>
    </w:p>
    <w:p w14:paraId="15B3CEB5" w14:textId="77777777" w:rsidR="0037342E" w:rsidRPr="0032190F" w:rsidRDefault="0037342E" w:rsidP="00242C0F">
      <w:pPr>
        <w:rPr>
          <w:lang w:val="fr-FR"/>
        </w:rPr>
      </w:pPr>
    </w:p>
    <w:p w14:paraId="2E0DAF86" w14:textId="77777777" w:rsidR="0037342E" w:rsidRPr="0032190F" w:rsidRDefault="0037342E" w:rsidP="00426FF9">
      <w:pPr>
        <w:pStyle w:val="Heading1"/>
      </w:pPr>
      <w:bookmarkStart w:id="1358" w:name="Sit_Anta_Grande_Zambujeiro"/>
      <w:r w:rsidRPr="0032190F">
        <w:t>ANTA GRANDE DE ZAMBUJEIRO</w:t>
      </w:r>
    </w:p>
    <w:bookmarkEnd w:id="1358"/>
    <w:p w14:paraId="5E13833E" w14:textId="77777777" w:rsidR="0037342E" w:rsidRPr="0032190F" w:rsidRDefault="0037342E" w:rsidP="00242C0F">
      <w:pPr>
        <w:rPr>
          <w:lang w:val="fr-FR"/>
        </w:rPr>
      </w:pPr>
    </w:p>
    <w:p w14:paraId="2D9EBA04" w14:textId="1A3BBF89" w:rsidR="0037342E" w:rsidRPr="0032190F" w:rsidRDefault="0037342E" w:rsidP="00EB3DFC">
      <w:pPr>
        <w:jc w:val="both"/>
        <w:rPr>
          <w:lang w:val="fr-FR"/>
        </w:rPr>
      </w:pPr>
      <w:r w:rsidRPr="0032190F">
        <w:rPr>
          <w:lang w:val="fr-FR"/>
        </w:rPr>
        <w:t xml:space="preserve">Colline artificielle de la de </w:t>
      </w:r>
      <w:hyperlink r:id="rId3022" w:anchor="Cul_Megalith_Portugal_p_final" w:history="1">
        <w:r w:rsidRPr="0032190F">
          <w:rPr>
            <w:rStyle w:val="Hyperlink"/>
            <w:lang w:val="fr-FR"/>
          </w:rPr>
          <w:t>phase d’apogée</w:t>
        </w:r>
      </w:hyperlink>
      <w:r w:rsidRPr="0032190F">
        <w:rPr>
          <w:lang w:val="fr-FR"/>
        </w:rPr>
        <w:t xml:space="preserve"> du </w:t>
      </w:r>
      <w:hyperlink r:id="rId3023" w:anchor="Cul_Megalith_Portugal" w:history="1">
        <w:r w:rsidRPr="0032190F">
          <w:rPr>
            <w:rStyle w:val="Hyperlink"/>
            <w:lang w:val="fr-FR"/>
          </w:rPr>
          <w:t>Mégalithisme du Portugal</w:t>
        </w:r>
      </w:hyperlink>
      <w:r w:rsidR="000E4E6E" w:rsidRPr="0032190F">
        <w:rPr>
          <w:lang w:val="fr-FR"/>
        </w:rPr>
        <w:t xml:space="preserve"> pour le faciès méridional</w:t>
      </w:r>
      <w:r w:rsidRPr="0032190F">
        <w:rPr>
          <w:lang w:val="fr-FR"/>
        </w:rPr>
        <w:t xml:space="preserve">, d’un diamètre de </w:t>
      </w:r>
      <w:smartTag w:uri="urn:schemas-microsoft-com:office:smarttags" w:element="metricconverter">
        <w:smartTagPr>
          <w:attr w:name="ProductID" w:val="60 m"/>
        </w:smartTagPr>
        <w:r w:rsidRPr="0032190F">
          <w:rPr>
            <w:lang w:val="fr-FR"/>
          </w:rPr>
          <w:t>60 m</w:t>
        </w:r>
      </w:smartTag>
      <w:r w:rsidRPr="0032190F">
        <w:rPr>
          <w:lang w:val="fr-FR"/>
        </w:rPr>
        <w:t xml:space="preserve"> et d’une hauteur de </w:t>
      </w:r>
      <w:smartTag w:uri="urn:schemas-microsoft-com:office:smarttags" w:element="metricconverter">
        <w:smartTagPr>
          <w:attr w:name="ProductID" w:val="9 m"/>
        </w:smartTagPr>
        <w:r w:rsidRPr="0032190F">
          <w:rPr>
            <w:lang w:val="fr-FR"/>
          </w:rPr>
          <w:t>9 m</w:t>
        </w:r>
      </w:smartTag>
      <w:r w:rsidRPr="0032190F">
        <w:rPr>
          <w:lang w:val="fr-FR"/>
        </w:rPr>
        <w:t xml:space="preserve">. </w:t>
      </w:r>
      <w:r w:rsidR="000E4E6E" w:rsidRPr="0032190F">
        <w:rPr>
          <w:lang w:val="fr-FR"/>
        </w:rPr>
        <w:t>Le dolmen interne est l</w:t>
      </w:r>
      <w:r w:rsidRPr="0032190F">
        <w:rPr>
          <w:lang w:val="fr-FR"/>
        </w:rPr>
        <w:t xml:space="preserve">ong de </w:t>
      </w:r>
      <w:smartTag w:uri="urn:schemas-microsoft-com:office:smarttags" w:element="metricconverter">
        <w:smartTagPr>
          <w:attr w:name="ProductID" w:val="14,5 m"/>
        </w:smartTagPr>
        <w:r w:rsidRPr="0032190F">
          <w:rPr>
            <w:lang w:val="fr-FR"/>
          </w:rPr>
          <w:t>14,5 m</w:t>
        </w:r>
      </w:smartTag>
      <w:r w:rsidRPr="0032190F">
        <w:rPr>
          <w:lang w:val="fr-FR"/>
        </w:rPr>
        <w:t xml:space="preserve">, la largeur maximum des chambres atteint </w:t>
      </w:r>
      <w:smartTag w:uri="urn:schemas-microsoft-com:office:smarttags" w:element="metricconverter">
        <w:smartTagPr>
          <w:attr w:name="ProductID" w:val="5,5 m"/>
        </w:smartTagPr>
        <w:r w:rsidRPr="0032190F">
          <w:rPr>
            <w:lang w:val="fr-FR"/>
          </w:rPr>
          <w:t>5,5 m</w:t>
        </w:r>
      </w:smartTag>
      <w:r w:rsidRPr="0032190F">
        <w:rPr>
          <w:lang w:val="fr-FR"/>
        </w:rPr>
        <w:t xml:space="preserve">, la hauteur maximum </w:t>
      </w:r>
      <w:smartTag w:uri="urn:schemas-microsoft-com:office:smarttags" w:element="metricconverter">
        <w:smartTagPr>
          <w:attr w:name="ProductID" w:val="5 m"/>
        </w:smartTagPr>
        <w:r w:rsidRPr="0032190F">
          <w:rPr>
            <w:lang w:val="fr-FR"/>
          </w:rPr>
          <w:t>5 m</w:t>
        </w:r>
      </w:smartTag>
      <w:r w:rsidRPr="0032190F">
        <w:rPr>
          <w:lang w:val="fr-FR"/>
        </w:rPr>
        <w:t xml:space="preserve">. </w:t>
      </w:r>
      <w:r w:rsidR="000E4E6E" w:rsidRPr="0032190F">
        <w:rPr>
          <w:lang w:val="fr-FR"/>
        </w:rPr>
        <w:t xml:space="preserve"> A sa périphérie, 2 stèles-menhirs, une du côté Est (entrée du couloir) et l’autre du côté sud (</w:t>
      </w:r>
      <w:smartTag w:uri="urn:schemas-microsoft-com:office:smarttags" w:element="metricconverter">
        <w:smartTagPr>
          <w:attr w:name="ProductID" w:val="6,1 m"/>
        </w:smartTagPr>
        <w:r w:rsidR="000E4E6E" w:rsidRPr="0032190F">
          <w:rPr>
            <w:lang w:val="fr-FR"/>
          </w:rPr>
          <w:t>6,1 m</w:t>
        </w:r>
      </w:smartTag>
      <w:r w:rsidR="000E4E6E" w:rsidRPr="0032190F">
        <w:rPr>
          <w:lang w:val="fr-FR"/>
        </w:rPr>
        <w:t xml:space="preserve"> x </w:t>
      </w:r>
      <w:smartTag w:uri="urn:schemas-microsoft-com:office:smarttags" w:element="metricconverter">
        <w:smartTagPr>
          <w:attr w:name="ProductID" w:val="2,4 m"/>
        </w:smartTagPr>
        <w:r w:rsidR="000E4E6E" w:rsidRPr="0032190F">
          <w:rPr>
            <w:lang w:val="fr-FR"/>
          </w:rPr>
          <w:t>2,4 m</w:t>
        </w:r>
      </w:smartTag>
      <w:r w:rsidR="000E4E6E" w:rsidRPr="0032190F">
        <w:rPr>
          <w:lang w:val="fr-FR"/>
        </w:rPr>
        <w:t xml:space="preserve"> pour la première et </w:t>
      </w:r>
      <w:smartTag w:uri="urn:schemas-microsoft-com:office:smarttags" w:element="metricconverter">
        <w:smartTagPr>
          <w:attr w:name="ProductID" w:val="6,5 m"/>
        </w:smartTagPr>
        <w:r w:rsidR="000E4E6E" w:rsidRPr="0032190F">
          <w:rPr>
            <w:lang w:val="fr-FR"/>
          </w:rPr>
          <w:t>6,5 m</w:t>
        </w:r>
      </w:smartTag>
      <w:r w:rsidR="000E4E6E" w:rsidRPr="0032190F">
        <w:rPr>
          <w:lang w:val="fr-FR"/>
        </w:rPr>
        <w:t xml:space="preserve"> x </w:t>
      </w:r>
      <w:smartTag w:uri="urn:schemas-microsoft-com:office:smarttags" w:element="metricconverter">
        <w:smartTagPr>
          <w:attr w:name="ProductID" w:val="2,84 m"/>
        </w:smartTagPr>
        <w:r w:rsidR="000E4E6E" w:rsidRPr="0032190F">
          <w:rPr>
            <w:lang w:val="fr-FR"/>
          </w:rPr>
          <w:t>2,84 m</w:t>
        </w:r>
      </w:smartTag>
      <w:r w:rsidR="000E4E6E" w:rsidRPr="0032190F">
        <w:rPr>
          <w:lang w:val="fr-FR"/>
        </w:rPr>
        <w:t xml:space="preserve"> pour la seconde)(</w:t>
      </w:r>
      <w:r w:rsidR="0070027E" w:rsidRPr="0032190F">
        <w:rPr>
          <w:lang w:val="fr-FR"/>
        </w:rPr>
        <w:t>BIB</w:t>
      </w:r>
      <w:r w:rsidR="000E4E6E" w:rsidRPr="0032190F">
        <w:rPr>
          <w:lang w:val="fr-FR"/>
        </w:rPr>
        <w:t xml:space="preserve"> 185 p. 1002-1003)</w:t>
      </w:r>
    </w:p>
    <w:p w14:paraId="3D52F2C9" w14:textId="77777777" w:rsidR="00711078" w:rsidRPr="0032190F" w:rsidRDefault="00711078" w:rsidP="00242C0F">
      <w:pPr>
        <w:rPr>
          <w:lang w:val="fr-FR"/>
        </w:rPr>
      </w:pPr>
    </w:p>
    <w:p w14:paraId="3238DFDD" w14:textId="77777777" w:rsidR="00711078" w:rsidRPr="0032190F" w:rsidRDefault="00711078" w:rsidP="00426FF9">
      <w:pPr>
        <w:pStyle w:val="Heading1"/>
      </w:pPr>
      <w:bookmarkStart w:id="1359" w:name="Sit_Abelhoa"/>
      <w:r w:rsidRPr="0032190F">
        <w:t>ABELHOA (Menhir d’)</w:t>
      </w:r>
    </w:p>
    <w:bookmarkEnd w:id="1359"/>
    <w:p w14:paraId="4AF0E8C4" w14:textId="77777777" w:rsidR="0037342E" w:rsidRDefault="00B03B3D" w:rsidP="00242C0F">
      <w:pPr>
        <w:rPr>
          <w:lang w:val="fr-FR"/>
        </w:rPr>
      </w:pPr>
      <w:r>
        <w:rPr>
          <w:lang w:val="fr-FR"/>
        </w:rPr>
        <w:t>Belhoa</w:t>
      </w:r>
    </w:p>
    <w:p w14:paraId="171E8BFC" w14:textId="77777777" w:rsidR="00B03B3D" w:rsidRPr="0032190F" w:rsidRDefault="00B03B3D" w:rsidP="00242C0F">
      <w:pPr>
        <w:rPr>
          <w:lang w:val="fr-FR"/>
        </w:rPr>
      </w:pPr>
    </w:p>
    <w:p w14:paraId="09ED01CA" w14:textId="39C4A269" w:rsidR="0069541B" w:rsidRPr="0032190F" w:rsidRDefault="00711078" w:rsidP="00242C0F">
      <w:pPr>
        <w:jc w:val="both"/>
        <w:rPr>
          <w:lang w:val="fr-FR"/>
        </w:rPr>
      </w:pPr>
      <w:r w:rsidRPr="0032190F">
        <w:rPr>
          <w:lang w:val="fr-FR"/>
        </w:rPr>
        <w:t xml:space="preserve">Dans le Haut Alentejo, le menhir d’Abelhoa </w:t>
      </w:r>
      <w:r w:rsidR="005327A5" w:rsidRPr="0032190F">
        <w:rPr>
          <w:lang w:val="fr-FR"/>
        </w:rPr>
        <w:t xml:space="preserve">(Reguengos de Monsaraz, Portugal) </w:t>
      </w:r>
      <w:r w:rsidRPr="0032190F">
        <w:rPr>
          <w:lang w:val="fr-FR"/>
        </w:rPr>
        <w:t>est attaché à</w:t>
      </w:r>
      <w:r w:rsidR="00A44962" w:rsidRPr="0032190F">
        <w:rPr>
          <w:lang w:val="fr-FR"/>
        </w:rPr>
        <w:t xml:space="preserve"> la</w:t>
      </w:r>
      <w:r w:rsidRPr="0032190F">
        <w:rPr>
          <w:lang w:val="fr-FR"/>
        </w:rPr>
        <w:t xml:space="preserve"> </w:t>
      </w:r>
      <w:hyperlink r:id="rId3024" w:anchor="Cul_Megalith_Portugal_p_final" w:history="1">
        <w:r w:rsidR="00A44962" w:rsidRPr="0032190F">
          <w:rPr>
            <w:rStyle w:val="Hyperlink"/>
            <w:lang w:val="fr-FR"/>
          </w:rPr>
          <w:t>phase finale</w:t>
        </w:r>
      </w:hyperlink>
      <w:r w:rsidR="00A44962" w:rsidRPr="0032190F">
        <w:rPr>
          <w:lang w:val="fr-FR"/>
        </w:rPr>
        <w:t xml:space="preserve"> du mégalithisme portugais (BIB 185 p. 1001-1002)</w:t>
      </w:r>
      <w:r w:rsidRPr="0032190F">
        <w:rPr>
          <w:lang w:val="fr-FR"/>
        </w:rPr>
        <w:t xml:space="preserve">. Il présente un dicours graphique allant au-delà du concept de fécondité fréquememnt rattché aux menhirs, vers une explication synoptique du cosmos en donnant une hiérachie des catégories d’entités mythiques. Le soleil surmonte la composition et, de ce niveau partent des lignes en </w:t>
      </w:r>
      <w:hyperlink r:id="rId3025" w:anchor="Cul_Proto_Art_TAC_T_g_zigzag" w:history="1">
        <w:r w:rsidR="00E31D08" w:rsidRPr="00E31D08">
          <w:rPr>
            <w:rStyle w:val="Hyperlink"/>
            <w:lang w:val="fr-FR" w:eastAsia="en-GB"/>
          </w:rPr>
          <w:t>zigza</w:t>
        </w:r>
        <w:r w:rsidR="00E31D08">
          <w:rPr>
            <w:rStyle w:val="Hyperlink"/>
            <w:lang w:val="fr-FR" w:eastAsia="en-GB"/>
          </w:rPr>
          <w:t>gs</w:t>
        </w:r>
      </w:hyperlink>
      <w:r w:rsidR="00E31D08">
        <w:rPr>
          <w:lang w:val="fr-FR" w:eastAsia="en-GB"/>
        </w:rPr>
        <w:t xml:space="preserve"> </w:t>
      </w:r>
      <w:r w:rsidRPr="0032190F">
        <w:rPr>
          <w:lang w:val="fr-FR"/>
        </w:rPr>
        <w:t>vers la terre. La connotation du menhir (principe masculin entité intermédiare entre ciel et terre) avec le pouvoir des hommes par</w:t>
      </w:r>
      <w:r w:rsidR="00F14A38">
        <w:rPr>
          <w:lang w:val="fr-FR"/>
        </w:rPr>
        <w:t>a</w:t>
      </w:r>
      <w:r w:rsidRPr="0032190F">
        <w:rPr>
          <w:lang w:val="fr-FR"/>
        </w:rPr>
        <w:t>it avoir été extériorisée par la représentation d’</w:t>
      </w:r>
      <w:r w:rsidR="006F44F3" w:rsidRPr="0032190F">
        <w:rPr>
          <w:lang w:val="fr-FR"/>
        </w:rPr>
        <w:t xml:space="preserve">un </w:t>
      </w:r>
      <w:r w:rsidR="006F44F3" w:rsidRPr="0032190F">
        <w:rPr>
          <w:i/>
          <w:lang w:val="fr-FR"/>
        </w:rPr>
        <w:t>báculo</w:t>
      </w:r>
      <w:r w:rsidR="006F44F3" w:rsidRPr="0032190F">
        <w:rPr>
          <w:lang w:val="fr-FR"/>
        </w:rPr>
        <w:t xml:space="preserve"> </w:t>
      </w:r>
      <w:r w:rsidR="00A44962" w:rsidRPr="0032190F">
        <w:rPr>
          <w:lang w:val="fr-FR"/>
        </w:rPr>
        <w:t xml:space="preserve">[crosse] </w:t>
      </w:r>
      <w:r w:rsidR="006F44F3" w:rsidRPr="0032190F">
        <w:rPr>
          <w:lang w:val="fr-FR"/>
        </w:rPr>
        <w:t>(</w:t>
      </w:r>
      <w:r w:rsidR="0070027E" w:rsidRPr="0032190F">
        <w:rPr>
          <w:lang w:val="fr-FR"/>
        </w:rPr>
        <w:t>BIB</w:t>
      </w:r>
      <w:r w:rsidR="006F44F3" w:rsidRPr="0032190F">
        <w:rPr>
          <w:lang w:val="fr-FR"/>
        </w:rPr>
        <w:t xml:space="preserve"> 185 p. 1003)</w:t>
      </w:r>
    </w:p>
    <w:p w14:paraId="646A618C" w14:textId="46713466" w:rsidR="005327A5" w:rsidRPr="0032190F" w:rsidRDefault="005327A5" w:rsidP="00242C0F">
      <w:pPr>
        <w:jc w:val="both"/>
        <w:rPr>
          <w:lang w:val="fr-FR"/>
        </w:rPr>
      </w:pPr>
      <w:r w:rsidRPr="0032190F">
        <w:rPr>
          <w:lang w:val="fr-FR"/>
        </w:rPr>
        <w:t xml:space="preserve">Le menhir porte, gravé au sommet, un soleil irradié d'où descendent des sillons parallèles en </w:t>
      </w:r>
      <w:hyperlink r:id="rId3026" w:anchor="Cul_Proto_Art_TAC_T_g_zigzag" w:history="1">
        <w:r w:rsidR="00E31D08" w:rsidRPr="00E31D08">
          <w:rPr>
            <w:rStyle w:val="Hyperlink"/>
            <w:lang w:val="fr-FR" w:eastAsia="en-GB"/>
          </w:rPr>
          <w:t>zigza</w:t>
        </w:r>
        <w:r w:rsidR="00E31D08">
          <w:rPr>
            <w:rStyle w:val="Hyperlink"/>
            <w:lang w:val="fr-FR" w:eastAsia="en-GB"/>
          </w:rPr>
          <w:t>gs</w:t>
        </w:r>
      </w:hyperlink>
      <w:r w:rsidR="00E31D08">
        <w:rPr>
          <w:lang w:val="fr-FR" w:eastAsia="en-GB"/>
        </w:rPr>
        <w:t xml:space="preserve"> </w:t>
      </w:r>
      <w:r w:rsidRPr="0032190F">
        <w:rPr>
          <w:lang w:val="fr-FR"/>
        </w:rPr>
        <w:t xml:space="preserve">et des lignes sinueuses. v. </w:t>
      </w:r>
      <w:hyperlink r:id="rId3027" w:anchor="Sit_Carapito" w:history="1">
        <w:r w:rsidRPr="0032190F">
          <w:rPr>
            <w:rStyle w:val="Hyperlink"/>
            <w:lang w:val="fr-FR"/>
          </w:rPr>
          <w:t>Carapito</w:t>
        </w:r>
      </w:hyperlink>
      <w:r w:rsidRPr="0032190F">
        <w:rPr>
          <w:lang w:val="fr-FR"/>
        </w:rPr>
        <w:t xml:space="preserve"> (BIB 1738 p. 71)</w:t>
      </w:r>
    </w:p>
    <w:p w14:paraId="602D166B" w14:textId="77777777" w:rsidR="00184DC3" w:rsidRPr="0032190F" w:rsidRDefault="00184DC3" w:rsidP="00242C0F">
      <w:pPr>
        <w:jc w:val="both"/>
        <w:rPr>
          <w:lang w:val="fr-FR"/>
        </w:rPr>
      </w:pPr>
      <w:r w:rsidRPr="0032190F">
        <w:rPr>
          <w:lang w:val="fr-FR"/>
        </w:rPr>
        <w:t>Grand soleil au sommet et bandes de lignes sinueuses verticales avec un motif de crosse intercalé (BIB 1738 fig. 13)</w:t>
      </w:r>
    </w:p>
    <w:p w14:paraId="3CC1E98D" w14:textId="77777777" w:rsidR="005327A5" w:rsidRPr="0032190F" w:rsidRDefault="005327A5" w:rsidP="00242C0F">
      <w:pPr>
        <w:jc w:val="both"/>
        <w:rPr>
          <w:lang w:val="fr-FR"/>
        </w:rPr>
      </w:pPr>
    </w:p>
    <w:p w14:paraId="7629A887" w14:textId="77777777" w:rsidR="005327A5" w:rsidRPr="00D52855" w:rsidRDefault="00C43902" w:rsidP="00426FF9">
      <w:pPr>
        <w:pStyle w:val="Heading1"/>
        <w:rPr>
          <w:lang w:val="es-ES"/>
        </w:rPr>
      </w:pPr>
      <w:bookmarkStart w:id="1360" w:name="Sit_Carapito"/>
      <w:r w:rsidRPr="00D52855">
        <w:rPr>
          <w:lang w:val="es-ES"/>
        </w:rPr>
        <w:t>CARAPITO</w:t>
      </w:r>
    </w:p>
    <w:bookmarkEnd w:id="1360"/>
    <w:p w14:paraId="373328DF" w14:textId="77777777" w:rsidR="005327A5" w:rsidRPr="00566234" w:rsidRDefault="00184DC3" w:rsidP="00242C0F">
      <w:pPr>
        <w:jc w:val="both"/>
        <w:rPr>
          <w:lang w:val="es-ES"/>
        </w:rPr>
      </w:pPr>
      <w:r w:rsidRPr="00566234">
        <w:rPr>
          <w:lang w:val="es-ES"/>
        </w:rPr>
        <w:t>Carapito I</w:t>
      </w:r>
    </w:p>
    <w:p w14:paraId="40B3C728" w14:textId="77777777" w:rsidR="00184DC3" w:rsidRPr="00566234" w:rsidRDefault="00184DC3" w:rsidP="00242C0F">
      <w:pPr>
        <w:jc w:val="both"/>
        <w:rPr>
          <w:lang w:val="es-ES"/>
        </w:rPr>
      </w:pPr>
    </w:p>
    <w:p w14:paraId="4BEC22B2" w14:textId="6197EA0E" w:rsidR="00184DC3" w:rsidRPr="0032190F" w:rsidRDefault="00D269A0" w:rsidP="00242C0F">
      <w:pPr>
        <w:jc w:val="both"/>
        <w:rPr>
          <w:lang w:val="fr-FR"/>
        </w:rPr>
      </w:pPr>
      <w:r w:rsidRPr="00566234">
        <w:rPr>
          <w:lang w:val="es-ES"/>
        </w:rPr>
        <w:t xml:space="preserve">Dolmen de Carapito </w:t>
      </w:r>
      <w:r w:rsidR="005327A5" w:rsidRPr="00566234">
        <w:rPr>
          <w:lang w:val="es-ES"/>
        </w:rPr>
        <w:t>(</w:t>
      </w:r>
      <w:r w:rsidRPr="00566234">
        <w:rPr>
          <w:lang w:val="es-ES"/>
        </w:rPr>
        <w:t xml:space="preserve">Guarda, </w:t>
      </w:r>
      <w:r w:rsidR="005327A5" w:rsidRPr="00566234">
        <w:rPr>
          <w:lang w:val="es-ES"/>
        </w:rPr>
        <w:t xml:space="preserve">Beira Alta, Portgual). </w:t>
      </w:r>
      <w:r w:rsidR="005327A5" w:rsidRPr="0032190F">
        <w:rPr>
          <w:lang w:val="fr-FR"/>
        </w:rPr>
        <w:t xml:space="preserve">4 représentations de cercles radiés accompagnés d'un serpentiforme vertical  v. </w:t>
      </w:r>
      <w:hyperlink r:id="rId3028" w:anchor="Sit_Abelhoa" w:history="1">
        <w:r w:rsidR="005327A5" w:rsidRPr="0032190F">
          <w:rPr>
            <w:rStyle w:val="Hyperlink"/>
            <w:lang w:val="fr-FR"/>
          </w:rPr>
          <w:t>Albelhoa</w:t>
        </w:r>
      </w:hyperlink>
      <w:r w:rsidR="005327A5" w:rsidRPr="0032190F">
        <w:rPr>
          <w:lang w:val="fr-FR"/>
        </w:rPr>
        <w:t xml:space="preserve"> (BIB 1738 p. 71) </w:t>
      </w:r>
      <w:r w:rsidR="00184DC3" w:rsidRPr="0032190F">
        <w:rPr>
          <w:lang w:val="fr-FR"/>
        </w:rPr>
        <w:t>Carapito I: dalle gravée de motifs en soleil et d'une ligne sinueuse verticale (serpentiforme) (BIB 1738 fig. 13)</w:t>
      </w:r>
    </w:p>
    <w:p w14:paraId="3CFBE659" w14:textId="0ED57146" w:rsidR="000E4EC3" w:rsidRPr="00715BD6" w:rsidRDefault="000E4EC3" w:rsidP="00C44B2A">
      <w:pPr>
        <w:jc w:val="both"/>
        <w:rPr>
          <w:lang w:val="fr-FR"/>
        </w:rPr>
      </w:pPr>
      <w:r w:rsidRPr="00715BD6">
        <w:rPr>
          <w:lang w:val="fr-FR"/>
        </w:rPr>
        <w:t>Dolmen de Carapito (Beira Alta, Portugal), gravé, appartient à l' "</w:t>
      </w:r>
      <w:hyperlink r:id="rId3029" w:anchor="Cul_Schemat_Espagne" w:history="1">
        <w:r w:rsidRPr="00715BD6">
          <w:rPr>
            <w:rStyle w:val="Hyperlink"/>
            <w:lang w:val="fr-FR"/>
          </w:rPr>
          <w:t>art schématique ibérique</w:t>
        </w:r>
      </w:hyperlink>
      <w:r w:rsidRPr="00715BD6">
        <w:rPr>
          <w:lang w:val="fr-FR"/>
        </w:rPr>
        <w:t>" pour J. Abelanet (BIB 1738 fig. 31)</w:t>
      </w:r>
      <w:r w:rsidR="00C44B2A" w:rsidRPr="00715BD6">
        <w:rPr>
          <w:lang w:val="fr-FR"/>
        </w:rPr>
        <w:t xml:space="preserve">. Quatre soleils associes a un serpent sur une dalle du dolmen de Carapito (Beira Alta). Le materiel de ce dolmen est date de </w:t>
      </w:r>
      <w:r w:rsidR="00C43902" w:rsidRPr="00715BD6">
        <w:rPr>
          <w:lang w:val="fr-FR"/>
        </w:rPr>
        <w:t>l</w:t>
      </w:r>
      <w:r w:rsidR="00C44B2A" w:rsidRPr="00715BD6">
        <w:rPr>
          <w:lang w:val="fr-FR"/>
        </w:rPr>
        <w:t>'</w:t>
      </w:r>
      <w:hyperlink r:id="rId3030" w:anchor="Cul_Almeria" w:history="1">
        <w:r w:rsidR="00C44B2A" w:rsidRPr="00715BD6">
          <w:rPr>
            <w:rStyle w:val="Hyperlink"/>
            <w:lang w:val="fr-FR"/>
          </w:rPr>
          <w:t>Almerien</w:t>
        </w:r>
      </w:hyperlink>
      <w:r w:rsidR="00C44B2A" w:rsidRPr="00715BD6">
        <w:rPr>
          <w:lang w:val="fr-FR"/>
        </w:rPr>
        <w:t xml:space="preserve"> (Farhinas de Santos 1972). (BIB 901)</w:t>
      </w:r>
    </w:p>
    <w:p w14:paraId="26C0BC73" w14:textId="77777777" w:rsidR="00184DC3" w:rsidRPr="0032190F" w:rsidRDefault="00184DC3" w:rsidP="00242C0F">
      <w:pPr>
        <w:jc w:val="both"/>
        <w:rPr>
          <w:lang w:val="fr-FR"/>
        </w:rPr>
      </w:pPr>
    </w:p>
    <w:p w14:paraId="4B0A52A1" w14:textId="3DB2D998" w:rsidR="005327A5" w:rsidRPr="0032190F" w:rsidRDefault="00000000" w:rsidP="00242C0F">
      <w:pPr>
        <w:jc w:val="both"/>
        <w:rPr>
          <w:lang w:val="fr-FR"/>
        </w:rPr>
      </w:pPr>
      <w:hyperlink r:id="rId3031" w:anchor="Cul_Megalithisme_Portugal_p_final" w:history="1">
        <w:r w:rsidR="00D269A0" w:rsidRPr="0032190F">
          <w:rPr>
            <w:rStyle w:val="Hyperlink"/>
            <w:lang w:val="fr-FR"/>
          </w:rPr>
          <w:t>phase finale</w:t>
        </w:r>
      </w:hyperlink>
      <w:r w:rsidR="00D269A0" w:rsidRPr="0032190F">
        <w:rPr>
          <w:lang w:val="fr-FR"/>
        </w:rPr>
        <w:t xml:space="preserve"> du mégalithisme portugais par comparaison avec Abelhoa (SS BIB)</w:t>
      </w:r>
    </w:p>
    <w:p w14:paraId="6610D5EF" w14:textId="77777777" w:rsidR="005327A5" w:rsidRPr="0032190F" w:rsidRDefault="005327A5" w:rsidP="00242C0F">
      <w:pPr>
        <w:jc w:val="both"/>
        <w:rPr>
          <w:lang w:val="fr-FR"/>
        </w:rPr>
      </w:pPr>
    </w:p>
    <w:p w14:paraId="2EEC1DCC" w14:textId="77777777" w:rsidR="005327A5" w:rsidRPr="00D52855" w:rsidRDefault="005327A5" w:rsidP="00426FF9">
      <w:pPr>
        <w:pStyle w:val="Heading1"/>
        <w:rPr>
          <w:lang w:val="es-ES"/>
        </w:rPr>
      </w:pPr>
      <w:bookmarkStart w:id="1361" w:name="Sit_Antelas"/>
      <w:r w:rsidRPr="00D52855">
        <w:rPr>
          <w:lang w:val="es-ES"/>
        </w:rPr>
        <w:t>ANTELAS (DOLMEN)</w:t>
      </w:r>
    </w:p>
    <w:bookmarkEnd w:id="1361"/>
    <w:p w14:paraId="333FEB22" w14:textId="7E69CF80" w:rsidR="00A44962" w:rsidRPr="0032190F" w:rsidRDefault="005327A5" w:rsidP="00242C0F">
      <w:pPr>
        <w:jc w:val="both"/>
        <w:rPr>
          <w:lang w:val="fr-FR"/>
        </w:rPr>
      </w:pPr>
      <w:r w:rsidRPr="00566234">
        <w:rPr>
          <w:lang w:val="es-ES"/>
        </w:rPr>
        <w:br/>
        <w:t>Dolmen (</w:t>
      </w:r>
      <w:r w:rsidR="00D739A2" w:rsidRPr="00566234">
        <w:rPr>
          <w:lang w:val="es-ES"/>
        </w:rPr>
        <w:t xml:space="preserve">Pinheiro de Lafões, </w:t>
      </w:r>
      <w:r w:rsidRPr="00566234">
        <w:rPr>
          <w:lang w:val="es-ES"/>
        </w:rPr>
        <w:t xml:space="preserve">Oliveira de Frades, Portugal). </w:t>
      </w:r>
      <w:r w:rsidR="00A44962" w:rsidRPr="00523A06">
        <w:rPr>
          <w:lang w:val="fr-FR"/>
        </w:rPr>
        <w:t xml:space="preserve">Phase </w:t>
      </w:r>
      <w:hyperlink r:id="rId3032" w:anchor="Cul_Megalithisme_Portugal_p_final" w:history="1">
        <w:r w:rsidR="00523A06" w:rsidRPr="00523A06">
          <w:rPr>
            <w:rStyle w:val="Hyperlink"/>
            <w:lang w:val="fr-FR"/>
          </w:rPr>
          <w:t>finale</w:t>
        </w:r>
      </w:hyperlink>
      <w:r w:rsidR="00523A06">
        <w:rPr>
          <w:lang w:val="fr-FR"/>
        </w:rPr>
        <w:t xml:space="preserve"> </w:t>
      </w:r>
      <w:r w:rsidR="00A44962" w:rsidRPr="0032190F">
        <w:rPr>
          <w:lang w:val="fr-FR"/>
        </w:rPr>
        <w:t xml:space="preserve">du mégalithisme portugais (BIB 185 p. 1001-1002). </w:t>
      </w:r>
      <w:r w:rsidRPr="0032190F">
        <w:rPr>
          <w:lang w:val="fr-FR"/>
        </w:rPr>
        <w:t xml:space="preserve">Les bandes [peintes ?] verticales ondulantes ou en </w:t>
      </w:r>
      <w:hyperlink r:id="rId3033" w:anchor="Cul_Proto_Art_TAC_T_g_zigzag" w:history="1">
        <w:r w:rsidR="00E31D08" w:rsidRPr="00E31D08">
          <w:rPr>
            <w:rStyle w:val="Hyperlink"/>
            <w:lang w:val="fr-FR" w:eastAsia="en-GB"/>
          </w:rPr>
          <w:t>zigza</w:t>
        </w:r>
        <w:r w:rsidR="00E31D08">
          <w:rPr>
            <w:rStyle w:val="Hyperlink"/>
            <w:lang w:val="fr-FR" w:eastAsia="en-GB"/>
          </w:rPr>
          <w:t>gs</w:t>
        </w:r>
      </w:hyperlink>
      <w:r w:rsidR="00E31D08">
        <w:rPr>
          <w:lang w:val="fr-FR" w:eastAsia="en-GB"/>
        </w:rPr>
        <w:t xml:space="preserve"> </w:t>
      </w:r>
      <w:r w:rsidRPr="0032190F">
        <w:rPr>
          <w:lang w:val="fr-FR"/>
        </w:rPr>
        <w:t>constituent l'essentiel de la décoration</w:t>
      </w:r>
      <w:r w:rsidR="00A44962" w:rsidRPr="0032190F">
        <w:rPr>
          <w:lang w:val="fr-FR"/>
        </w:rPr>
        <w:t>. Au sommet d'un réseau de bandes sinueuses et de zigzags la lune apparait à côté du soleil sous la forme d'un mince croissant</w:t>
      </w:r>
      <w:r w:rsidRPr="0032190F">
        <w:rPr>
          <w:lang w:val="fr-FR"/>
        </w:rPr>
        <w:t xml:space="preserve"> (BIB 1738 p. 71)</w:t>
      </w:r>
      <w:r w:rsidR="00A44962" w:rsidRPr="0032190F">
        <w:rPr>
          <w:lang w:val="fr-FR"/>
        </w:rPr>
        <w:t xml:space="preserve">. </w:t>
      </w:r>
    </w:p>
    <w:p w14:paraId="362C50E4" w14:textId="77777777" w:rsidR="00C8651C" w:rsidRPr="00715BD6" w:rsidRDefault="00C8651C" w:rsidP="00242C0F">
      <w:pPr>
        <w:jc w:val="both"/>
        <w:rPr>
          <w:lang w:val="fr-FR"/>
        </w:rPr>
      </w:pPr>
      <w:r w:rsidRPr="00715BD6">
        <w:rPr>
          <w:lang w:val="fr-FR"/>
        </w:rPr>
        <w:t>Dolmen de Antelas (Oliveira de Frades, Viseu, Portugal), gravure de l'art shématique de la péninsule ibérique pour J. Abelanet (BIB 1738 fig. 31).</w:t>
      </w:r>
    </w:p>
    <w:p w14:paraId="5D2816FD" w14:textId="77777777" w:rsidR="005327A5" w:rsidRPr="0032190F" w:rsidRDefault="005327A5" w:rsidP="00242C0F">
      <w:pPr>
        <w:jc w:val="both"/>
        <w:rPr>
          <w:lang w:val="fr-FR"/>
        </w:rPr>
      </w:pPr>
    </w:p>
    <w:p w14:paraId="6606D1C8" w14:textId="77777777" w:rsidR="005327A5" w:rsidRPr="00D52855" w:rsidRDefault="005327A5" w:rsidP="00426FF9">
      <w:pPr>
        <w:pStyle w:val="Heading1"/>
        <w:rPr>
          <w:lang w:val="es-ES"/>
        </w:rPr>
      </w:pPr>
      <w:bookmarkStart w:id="1362" w:name="Sit_Pedralta"/>
      <w:r w:rsidRPr="00D52855">
        <w:rPr>
          <w:lang w:val="es-ES"/>
        </w:rPr>
        <w:t>PEDRALTA (DOLMEN)</w:t>
      </w:r>
    </w:p>
    <w:bookmarkEnd w:id="1362"/>
    <w:p w14:paraId="2EAAD8BF" w14:textId="77777777" w:rsidR="005327A5" w:rsidRPr="00566234" w:rsidRDefault="005327A5" w:rsidP="00242C0F">
      <w:pPr>
        <w:jc w:val="both"/>
        <w:rPr>
          <w:lang w:val="es-ES"/>
        </w:rPr>
      </w:pPr>
    </w:p>
    <w:p w14:paraId="6B49F139" w14:textId="47E0766F" w:rsidR="005327A5" w:rsidRPr="0032190F" w:rsidRDefault="005327A5" w:rsidP="00242C0F">
      <w:pPr>
        <w:jc w:val="both"/>
        <w:rPr>
          <w:lang w:val="fr-FR"/>
        </w:rPr>
      </w:pPr>
      <w:r w:rsidRPr="00566234">
        <w:rPr>
          <w:lang w:val="es-ES"/>
        </w:rPr>
        <w:t xml:space="preserve">Dolmen </w:t>
      </w:r>
      <w:r w:rsidR="00D739A2" w:rsidRPr="00566234">
        <w:rPr>
          <w:lang w:val="es-ES"/>
        </w:rPr>
        <w:t xml:space="preserve">de Pedralta </w:t>
      </w:r>
      <w:r w:rsidRPr="00566234">
        <w:rPr>
          <w:lang w:val="es-ES"/>
        </w:rPr>
        <w:t xml:space="preserve">(Cota, Viseu, Portugal). </w:t>
      </w:r>
      <w:r w:rsidRPr="0032190F">
        <w:rPr>
          <w:lang w:val="fr-FR"/>
        </w:rPr>
        <w:t xml:space="preserve">Les bandes [peintes ?] verticales ondulantes ou en </w:t>
      </w:r>
      <w:hyperlink r:id="rId3034" w:anchor="Cul_Proto_Art_TAC_T_g_zigzag" w:history="1">
        <w:r w:rsidR="00E31D08" w:rsidRPr="00E31D08">
          <w:rPr>
            <w:rStyle w:val="Hyperlink"/>
            <w:lang w:val="fr-FR" w:eastAsia="en-GB"/>
          </w:rPr>
          <w:t>zigza</w:t>
        </w:r>
        <w:r w:rsidR="00E31D08">
          <w:rPr>
            <w:rStyle w:val="Hyperlink"/>
            <w:lang w:val="fr-FR" w:eastAsia="en-GB"/>
          </w:rPr>
          <w:t>gs</w:t>
        </w:r>
      </w:hyperlink>
      <w:r w:rsidR="00E31D08">
        <w:rPr>
          <w:lang w:val="fr-FR" w:eastAsia="en-GB"/>
        </w:rPr>
        <w:t xml:space="preserve"> </w:t>
      </w:r>
      <w:r w:rsidRPr="0032190F">
        <w:rPr>
          <w:lang w:val="fr-FR"/>
        </w:rPr>
        <w:t>constituent l'essentiel de la décoration (BIB 1738 p. 71)</w:t>
      </w:r>
      <w:r w:rsidR="00D739A2" w:rsidRPr="0032190F">
        <w:rPr>
          <w:lang w:val="fr-FR"/>
        </w:rPr>
        <w:t xml:space="preserve"> Les motifs au sommet évoquent des silhouettes idoliformes de type </w:t>
      </w:r>
      <w:hyperlink r:id="rId3035" w:anchor="Cul_Almeria" w:history="1">
        <w:r w:rsidR="00D739A2" w:rsidRPr="0032190F">
          <w:rPr>
            <w:rStyle w:val="Hyperlink"/>
            <w:lang w:val="fr-FR"/>
          </w:rPr>
          <w:t>almérien</w:t>
        </w:r>
      </w:hyperlink>
      <w:r w:rsidR="00D739A2" w:rsidRPr="0032190F">
        <w:rPr>
          <w:lang w:val="fr-FR"/>
        </w:rPr>
        <w:t xml:space="preserve"> (BIB 1738 fig. 12). </w:t>
      </w:r>
      <w:r w:rsidR="00D739A2" w:rsidRPr="00523A06">
        <w:rPr>
          <w:lang w:val="fr-FR"/>
        </w:rPr>
        <w:t xml:space="preserve">phase </w:t>
      </w:r>
      <w:hyperlink r:id="rId3036" w:anchor="Cul_Megalithisme_Portugal_p_final" w:history="1">
        <w:r w:rsidR="00523A06" w:rsidRPr="00523A06">
          <w:rPr>
            <w:rStyle w:val="Hyperlink"/>
            <w:lang w:val="fr-FR"/>
          </w:rPr>
          <w:t>finale</w:t>
        </w:r>
      </w:hyperlink>
      <w:r w:rsidR="00523A06">
        <w:rPr>
          <w:lang w:val="fr-FR"/>
        </w:rPr>
        <w:t xml:space="preserve"> </w:t>
      </w:r>
      <w:r w:rsidR="00D739A2" w:rsidRPr="0032190F">
        <w:rPr>
          <w:lang w:val="fr-FR"/>
        </w:rPr>
        <w:t xml:space="preserve">du mégalithisme portugais par comparaison avec </w:t>
      </w:r>
      <w:hyperlink r:id="rId3037" w:anchor="Sit_Abelhoa" w:history="1">
        <w:r w:rsidR="00D739A2" w:rsidRPr="0032190F">
          <w:rPr>
            <w:rStyle w:val="Hyperlink"/>
            <w:lang w:val="fr-FR"/>
          </w:rPr>
          <w:t>Albelhoa</w:t>
        </w:r>
      </w:hyperlink>
      <w:r w:rsidR="00D739A2" w:rsidRPr="0032190F">
        <w:rPr>
          <w:lang w:val="fr-FR"/>
        </w:rPr>
        <w:t xml:space="preserve"> (SS BIB)</w:t>
      </w:r>
    </w:p>
    <w:p w14:paraId="0EB80FBF" w14:textId="5A4CA8E6" w:rsidR="00C8651C" w:rsidRPr="00E31D08" w:rsidRDefault="00C8651C" w:rsidP="00242C0F">
      <w:pPr>
        <w:jc w:val="both"/>
        <w:rPr>
          <w:lang w:val="fr-FR"/>
        </w:rPr>
      </w:pPr>
      <w:r w:rsidRPr="00E31D08">
        <w:rPr>
          <w:lang w:val="fr-FR"/>
        </w:rPr>
        <w:t>Dolmen de Pedralta (Cota, Viseu, Portugal), gravé, appartient à l' "</w:t>
      </w:r>
      <w:hyperlink r:id="rId3038" w:anchor="Cul_Schemat_Espagne" w:history="1">
        <w:r w:rsidRPr="00E31D08">
          <w:rPr>
            <w:rStyle w:val="Hyperlink"/>
            <w:lang w:val="fr-FR"/>
          </w:rPr>
          <w:t>art schématique ibérique</w:t>
        </w:r>
      </w:hyperlink>
      <w:r w:rsidRPr="00E31D08">
        <w:rPr>
          <w:lang w:val="fr-FR"/>
        </w:rPr>
        <w:t xml:space="preserve">" pour J. Abelant (BIB 1738 fig. 31) </w:t>
      </w:r>
    </w:p>
    <w:p w14:paraId="4640C590" w14:textId="77777777" w:rsidR="00A64BBE" w:rsidRPr="0032190F" w:rsidRDefault="00A64BBE" w:rsidP="00242C0F">
      <w:pPr>
        <w:jc w:val="both"/>
        <w:rPr>
          <w:lang w:val="fr-FR"/>
        </w:rPr>
      </w:pPr>
    </w:p>
    <w:p w14:paraId="3DE8017A" w14:textId="77777777" w:rsidR="00A64BBE" w:rsidRPr="0032190F" w:rsidRDefault="003F1AFB" w:rsidP="00426FF9">
      <w:pPr>
        <w:pStyle w:val="Heading1"/>
      </w:pPr>
      <w:bookmarkStart w:id="1363" w:name="Sit_Pradao"/>
      <w:bookmarkStart w:id="1364" w:name="Sit_Padrao"/>
      <w:r w:rsidRPr="0032190F">
        <w:t>P</w:t>
      </w:r>
      <w:r w:rsidR="00A64BBE" w:rsidRPr="0032190F">
        <w:t>A</w:t>
      </w:r>
      <w:r w:rsidRPr="0032190F">
        <w:t>DR</w:t>
      </w:r>
      <w:r w:rsidR="00A64BBE" w:rsidRPr="0032190F">
        <w:t>AO</w:t>
      </w:r>
    </w:p>
    <w:bookmarkEnd w:id="1363"/>
    <w:bookmarkEnd w:id="1364"/>
    <w:p w14:paraId="088D68D6" w14:textId="77777777" w:rsidR="00523A06" w:rsidRDefault="00523A06" w:rsidP="00242C0F">
      <w:pPr>
        <w:jc w:val="both"/>
        <w:rPr>
          <w:lang w:val="fr-FR"/>
        </w:rPr>
      </w:pPr>
    </w:p>
    <w:p w14:paraId="33FB801B" w14:textId="77777777" w:rsidR="00717CA4" w:rsidRPr="0032190F" w:rsidRDefault="00717CA4" w:rsidP="00242C0F">
      <w:pPr>
        <w:jc w:val="both"/>
        <w:rPr>
          <w:lang w:val="fr-FR"/>
        </w:rPr>
      </w:pPr>
      <w:r w:rsidRPr="0032190F">
        <w:rPr>
          <w:lang w:val="fr-FR"/>
        </w:rPr>
        <w:t>Le dolmen de P</w:t>
      </w:r>
      <w:r w:rsidR="00A64BBE" w:rsidRPr="0032190F">
        <w:rPr>
          <w:lang w:val="fr-FR"/>
        </w:rPr>
        <w:t>ad</w:t>
      </w:r>
      <w:r w:rsidR="003F1AFB" w:rsidRPr="0032190F">
        <w:rPr>
          <w:lang w:val="fr-FR"/>
        </w:rPr>
        <w:t>r</w:t>
      </w:r>
      <w:r w:rsidR="00A64BBE" w:rsidRPr="0032190F">
        <w:rPr>
          <w:lang w:val="fr-FR"/>
        </w:rPr>
        <w:t>ão (Vandoma, Porto) montre des peintures (rouge) : entre deux bandes sinueuses verticales une silhouette humaine stylisée (BIB 1738 fig. 12)</w:t>
      </w:r>
    </w:p>
    <w:p w14:paraId="526E65A6" w14:textId="7FA67948" w:rsidR="00717CA4" w:rsidRDefault="00000000" w:rsidP="00717CA4">
      <w:pPr>
        <w:jc w:val="both"/>
        <w:rPr>
          <w:lang w:val="fr-FR"/>
        </w:rPr>
      </w:pPr>
      <w:hyperlink r:id="rId3039" w:anchor="Cul_Megalith_Portugal_p_final" w:history="1">
        <w:r w:rsidR="00523A06" w:rsidRPr="0032190F">
          <w:rPr>
            <w:rStyle w:val="Hyperlink"/>
            <w:lang w:val="fr-FR"/>
          </w:rPr>
          <w:t>phase finale</w:t>
        </w:r>
      </w:hyperlink>
      <w:r w:rsidR="00523A06" w:rsidRPr="0032190F">
        <w:rPr>
          <w:lang w:val="fr-FR"/>
        </w:rPr>
        <w:t xml:space="preserve"> du mégalithisme portugais</w:t>
      </w:r>
      <w:r w:rsidR="00523A06">
        <w:rPr>
          <w:lang w:val="fr-FR"/>
        </w:rPr>
        <w:t xml:space="preserve"> </w:t>
      </w:r>
      <w:r w:rsidR="00523A06" w:rsidRPr="00523A06">
        <w:rPr>
          <w:lang w:val="fr-FR"/>
        </w:rPr>
        <w:t>(BIB 185 p. 1001-1002)</w:t>
      </w:r>
      <w:r w:rsidR="00523A06">
        <w:rPr>
          <w:lang w:val="fr-FR"/>
        </w:rPr>
        <w:t xml:space="preserve"> G</w:t>
      </w:r>
      <w:r w:rsidR="00523A06" w:rsidRPr="00E31D08">
        <w:rPr>
          <w:lang w:val="fr-FR"/>
        </w:rPr>
        <w:t>ravé, appartient à l' "</w:t>
      </w:r>
      <w:hyperlink r:id="rId3040" w:anchor="Cul_Schemat_Espagne" w:history="1">
        <w:r w:rsidR="00523A06" w:rsidRPr="00E31D08">
          <w:rPr>
            <w:rStyle w:val="Hyperlink"/>
            <w:lang w:val="fr-FR"/>
          </w:rPr>
          <w:t>art schématique ibérique</w:t>
        </w:r>
      </w:hyperlink>
      <w:r w:rsidR="00523A06" w:rsidRPr="00E31D08">
        <w:rPr>
          <w:lang w:val="fr-FR"/>
        </w:rPr>
        <w:t xml:space="preserve">" pour J. Abelanet (BIB 1738 fig. 31) </w:t>
      </w:r>
      <w:r w:rsidR="00523A06">
        <w:rPr>
          <w:lang w:val="fr-FR"/>
        </w:rPr>
        <w:t xml:space="preserve"> </w:t>
      </w:r>
    </w:p>
    <w:p w14:paraId="703E62F9" w14:textId="77777777" w:rsidR="00523A06" w:rsidRPr="00E31D08" w:rsidRDefault="00523A06" w:rsidP="00717CA4">
      <w:pPr>
        <w:jc w:val="both"/>
        <w:rPr>
          <w:lang w:val="fr-FR"/>
        </w:rPr>
      </w:pPr>
    </w:p>
    <w:p w14:paraId="2467EA36" w14:textId="77777777" w:rsidR="00497F3F" w:rsidRPr="0032190F" w:rsidRDefault="00497F3F" w:rsidP="00242C0F">
      <w:pPr>
        <w:jc w:val="both"/>
        <w:rPr>
          <w:lang w:val="fr-FR"/>
        </w:rPr>
      </w:pPr>
      <w:r w:rsidRPr="0032190F">
        <w:rPr>
          <w:lang w:val="fr-FR"/>
        </w:rPr>
        <w:t>Padrao (Paredes, Portugal) dolmen montrant des figurations humaines (BIB 2537)</w:t>
      </w:r>
    </w:p>
    <w:p w14:paraId="4190E7EB" w14:textId="77777777" w:rsidR="005327A5" w:rsidRPr="0032190F" w:rsidRDefault="005327A5" w:rsidP="00242C0F">
      <w:pPr>
        <w:jc w:val="both"/>
        <w:rPr>
          <w:lang w:val="fr-FR"/>
        </w:rPr>
      </w:pPr>
    </w:p>
    <w:p w14:paraId="6F1DF517" w14:textId="77777777" w:rsidR="005327A5" w:rsidRPr="0032190F" w:rsidRDefault="005327A5" w:rsidP="00426FF9">
      <w:pPr>
        <w:pStyle w:val="Heading1"/>
      </w:pPr>
      <w:bookmarkStart w:id="1365" w:name="Sit_Chao_Redondo"/>
      <w:r w:rsidRPr="0032190F">
        <w:t>CHAO REDONDO</w:t>
      </w:r>
    </w:p>
    <w:bookmarkEnd w:id="1365"/>
    <w:p w14:paraId="6B506193" w14:textId="77777777" w:rsidR="005327A5" w:rsidRPr="0032190F" w:rsidRDefault="005327A5" w:rsidP="00242C0F">
      <w:pPr>
        <w:jc w:val="both"/>
        <w:rPr>
          <w:lang w:val="fr-FR"/>
        </w:rPr>
      </w:pPr>
    </w:p>
    <w:p w14:paraId="05BC25BD" w14:textId="5CC8FFE6" w:rsidR="005327A5" w:rsidRPr="0032190F" w:rsidRDefault="005327A5" w:rsidP="00242C0F">
      <w:pPr>
        <w:jc w:val="both"/>
        <w:rPr>
          <w:lang w:val="fr-FR"/>
        </w:rPr>
      </w:pPr>
      <w:r w:rsidRPr="0032190F">
        <w:rPr>
          <w:lang w:val="fr-FR"/>
        </w:rPr>
        <w:t>Le dolmen de Chaõ Redondo (</w:t>
      </w:r>
      <w:r w:rsidR="00270CF6" w:rsidRPr="0032190F">
        <w:rPr>
          <w:rStyle w:val="st"/>
          <w:lang w:val="fr-FR"/>
        </w:rPr>
        <w:t>Talhadas</w:t>
      </w:r>
      <w:r w:rsidR="00270CF6" w:rsidRPr="0032190F">
        <w:rPr>
          <w:lang w:val="fr-FR"/>
        </w:rPr>
        <w:t xml:space="preserve">, </w:t>
      </w:r>
      <w:r w:rsidR="00C8651C" w:rsidRPr="0032190F">
        <w:rPr>
          <w:lang w:val="fr-FR"/>
        </w:rPr>
        <w:t>Sever do Vonga, Port</w:t>
      </w:r>
      <w:r w:rsidRPr="0032190F">
        <w:rPr>
          <w:lang w:val="fr-FR"/>
        </w:rPr>
        <w:t>u</w:t>
      </w:r>
      <w:r w:rsidR="00C8651C" w:rsidRPr="0032190F">
        <w:rPr>
          <w:lang w:val="fr-FR"/>
        </w:rPr>
        <w:t>g</w:t>
      </w:r>
      <w:r w:rsidRPr="0032190F">
        <w:rPr>
          <w:lang w:val="fr-FR"/>
        </w:rPr>
        <w:t xml:space="preserve">al) à livré des gravures de lignes verticales ondulantes ou en </w:t>
      </w:r>
      <w:hyperlink r:id="rId3041" w:anchor="Cul_Proto_Art_TAC_T_g_zigzag" w:history="1">
        <w:r w:rsidR="00E31D08" w:rsidRPr="00E31D08">
          <w:rPr>
            <w:rStyle w:val="Hyperlink"/>
            <w:lang w:val="fr-FR" w:eastAsia="en-GB"/>
          </w:rPr>
          <w:t>zigza</w:t>
        </w:r>
        <w:r w:rsidR="00E31D08">
          <w:rPr>
            <w:rStyle w:val="Hyperlink"/>
            <w:lang w:val="fr-FR" w:eastAsia="en-GB"/>
          </w:rPr>
          <w:t>gs</w:t>
        </w:r>
      </w:hyperlink>
      <w:r w:rsidR="00E31D08">
        <w:rPr>
          <w:lang w:val="fr-FR" w:eastAsia="en-GB"/>
        </w:rPr>
        <w:t xml:space="preserve"> </w:t>
      </w:r>
      <w:r w:rsidRPr="0032190F">
        <w:rPr>
          <w:lang w:val="fr-FR"/>
        </w:rPr>
        <w:t>constituent l'essentiel de la décoration (BIB 1738 p. 71)</w:t>
      </w:r>
      <w:r w:rsidR="00270CF6" w:rsidRPr="0032190F">
        <w:rPr>
          <w:lang w:val="fr-FR"/>
        </w:rPr>
        <w:t xml:space="preserve"> </w:t>
      </w:r>
      <w:hyperlink r:id="rId3042" w:anchor="Cul_Megalith_Portugal_p_final" w:history="1">
        <w:r w:rsidR="00270CF6" w:rsidRPr="0032190F">
          <w:rPr>
            <w:rStyle w:val="Hyperlink"/>
            <w:lang w:val="fr-FR"/>
          </w:rPr>
          <w:t>phase finale</w:t>
        </w:r>
      </w:hyperlink>
      <w:r w:rsidR="00270CF6" w:rsidRPr="0032190F">
        <w:rPr>
          <w:lang w:val="fr-FR"/>
        </w:rPr>
        <w:t xml:space="preserve"> du mégalithisme portugais par comparaison avec </w:t>
      </w:r>
      <w:hyperlink r:id="rId3043" w:anchor="Sit_Abelhoa" w:history="1">
        <w:r w:rsidR="00270CF6" w:rsidRPr="0032190F">
          <w:rPr>
            <w:rStyle w:val="Hyperlink"/>
            <w:lang w:val="fr-FR"/>
          </w:rPr>
          <w:t>Albelhoa</w:t>
        </w:r>
      </w:hyperlink>
      <w:r w:rsidR="00270CF6" w:rsidRPr="0032190F">
        <w:rPr>
          <w:lang w:val="fr-FR"/>
        </w:rPr>
        <w:t xml:space="preserve"> (SS BIB)</w:t>
      </w:r>
    </w:p>
    <w:p w14:paraId="1E007557" w14:textId="407A83F0" w:rsidR="00C8651C" w:rsidRPr="00E31D08" w:rsidRDefault="00C8651C" w:rsidP="00242C0F">
      <w:pPr>
        <w:jc w:val="both"/>
        <w:rPr>
          <w:lang w:val="fr-FR"/>
        </w:rPr>
      </w:pPr>
      <w:r w:rsidRPr="00E31D08">
        <w:rPr>
          <w:lang w:val="fr-FR"/>
        </w:rPr>
        <w:t xml:space="preserve">Dolmen Chao Redondo (Sever do Vonga, Portugal), gravé, appartient à l' </w:t>
      </w:r>
      <w:r w:rsidR="00490F5B" w:rsidRPr="00E31D08">
        <w:rPr>
          <w:lang w:val="fr-FR"/>
        </w:rPr>
        <w:t>"</w:t>
      </w:r>
      <w:hyperlink r:id="rId3044" w:anchor="Cul_Schemat_Espagne" w:history="1">
        <w:r w:rsidR="00490F5B" w:rsidRPr="00E31D08">
          <w:rPr>
            <w:rStyle w:val="Hyperlink"/>
            <w:lang w:val="fr-FR"/>
          </w:rPr>
          <w:t>art schématique ibérique</w:t>
        </w:r>
      </w:hyperlink>
      <w:r w:rsidR="00490F5B" w:rsidRPr="00E31D08">
        <w:rPr>
          <w:lang w:val="fr-FR"/>
        </w:rPr>
        <w:t xml:space="preserve">" </w:t>
      </w:r>
      <w:r w:rsidRPr="00E31D08">
        <w:rPr>
          <w:lang w:val="fr-FR"/>
        </w:rPr>
        <w:t xml:space="preserve"> pour J. Abelanet (BIB 1738 fig. 31) </w:t>
      </w:r>
      <w:r w:rsidR="00490F5B" w:rsidRPr="00E31D08">
        <w:rPr>
          <w:lang w:val="fr-FR"/>
        </w:rPr>
        <w:t xml:space="preserve">à comparer avec les représentations sur le dolmen de </w:t>
      </w:r>
      <w:hyperlink r:id="rId3045" w:anchor="Sit_Gawres" w:history="1">
        <w:r w:rsidR="00490F5B" w:rsidRPr="00E31D08">
          <w:rPr>
            <w:rStyle w:val="Hyperlink"/>
            <w:lang w:val="fr-FR"/>
          </w:rPr>
          <w:t>Gawres</w:t>
        </w:r>
      </w:hyperlink>
      <w:r w:rsidR="00490F5B" w:rsidRPr="00E31D08">
        <w:rPr>
          <w:lang w:val="fr-FR"/>
        </w:rPr>
        <w:t xml:space="preserve"> (BIB 1738 fig. 34)</w:t>
      </w:r>
    </w:p>
    <w:p w14:paraId="12A24E7E" w14:textId="77777777" w:rsidR="00772469" w:rsidRPr="0032190F" w:rsidRDefault="00772469" w:rsidP="00242C0F">
      <w:pPr>
        <w:jc w:val="both"/>
        <w:rPr>
          <w:lang w:val="fr-FR"/>
        </w:rPr>
      </w:pPr>
    </w:p>
    <w:p w14:paraId="77AA00FA" w14:textId="77777777" w:rsidR="00A64BBE" w:rsidRPr="00566234" w:rsidRDefault="00A64BBE" w:rsidP="00242C0F">
      <w:pPr>
        <w:jc w:val="both"/>
        <w:rPr>
          <w:lang w:val="es-ES"/>
        </w:rPr>
      </w:pPr>
      <w:r w:rsidRPr="00566234">
        <w:rPr>
          <w:lang w:val="es-ES"/>
        </w:rPr>
        <w:t>Chao Redondo I</w:t>
      </w:r>
    </w:p>
    <w:p w14:paraId="4FF4626B" w14:textId="77777777" w:rsidR="00A64BBE" w:rsidRPr="00566234" w:rsidRDefault="00A64BBE" w:rsidP="00242C0F">
      <w:pPr>
        <w:jc w:val="both"/>
        <w:rPr>
          <w:lang w:val="es-ES"/>
        </w:rPr>
      </w:pPr>
    </w:p>
    <w:p w14:paraId="6D70766A" w14:textId="77777777" w:rsidR="00A64BBE" w:rsidRPr="00B253C7" w:rsidRDefault="00A64BBE" w:rsidP="00184DC3">
      <w:pPr>
        <w:pStyle w:val="Heading2"/>
        <w:rPr>
          <w:lang w:val="es-ES"/>
        </w:rPr>
      </w:pPr>
      <w:r w:rsidRPr="00B253C7">
        <w:rPr>
          <w:lang w:val="es-ES"/>
        </w:rPr>
        <w:lastRenderedPageBreak/>
        <w:t>Chao Redondo II</w:t>
      </w:r>
    </w:p>
    <w:p w14:paraId="0E7BAEA8" w14:textId="5ACB475A" w:rsidR="00184DC3" w:rsidRDefault="00184DC3" w:rsidP="00184DC3">
      <w:pPr>
        <w:rPr>
          <w:lang w:val="fr-FR"/>
        </w:rPr>
      </w:pPr>
      <w:r w:rsidRPr="0032190F">
        <w:rPr>
          <w:lang w:val="fr-FR"/>
        </w:rPr>
        <w:t xml:space="preserve">Pour J. Abelanet, les gravures de la dalle de chevet évoquent un visage humain (à tatouage ?) accompagné de lignes de </w:t>
      </w:r>
      <w:hyperlink r:id="rId3046" w:anchor="Cul_Proto_Art_TAC_T_g_zigzag" w:history="1">
        <w:r w:rsidR="00E31D08" w:rsidRPr="00E31D08">
          <w:rPr>
            <w:rStyle w:val="Hyperlink"/>
            <w:lang w:val="fr-FR" w:eastAsia="en-GB"/>
          </w:rPr>
          <w:t>zigza</w:t>
        </w:r>
        <w:r w:rsidR="00E31D08">
          <w:rPr>
            <w:rStyle w:val="Hyperlink"/>
            <w:lang w:val="fr-FR" w:eastAsia="en-GB"/>
          </w:rPr>
          <w:t>gs</w:t>
        </w:r>
      </w:hyperlink>
      <w:r w:rsidR="00E31D08">
        <w:rPr>
          <w:lang w:val="fr-FR" w:eastAsia="en-GB"/>
        </w:rPr>
        <w:t xml:space="preserve"> </w:t>
      </w:r>
      <w:r w:rsidRPr="0032190F">
        <w:rPr>
          <w:lang w:val="fr-FR"/>
        </w:rPr>
        <w:t>et de petits cercles (BIB 1738 fig. 13)</w:t>
      </w:r>
    </w:p>
    <w:p w14:paraId="39E8171B" w14:textId="77777777" w:rsidR="00714EAB" w:rsidRPr="0032190F" w:rsidRDefault="00714EAB" w:rsidP="00184DC3">
      <w:pPr>
        <w:rPr>
          <w:lang w:val="fr-FR"/>
        </w:rPr>
      </w:pPr>
    </w:p>
    <w:p w14:paraId="17CB49DE" w14:textId="77777777" w:rsidR="00A64BBE" w:rsidRDefault="00AD6887" w:rsidP="00426FF9">
      <w:pPr>
        <w:pStyle w:val="Heading1"/>
      </w:pPr>
      <w:bookmarkStart w:id="1366" w:name="Sit_Cisterna"/>
      <w:r>
        <w:t>CISTERNA</w:t>
      </w:r>
    </w:p>
    <w:bookmarkEnd w:id="1366"/>
    <w:p w14:paraId="6CDD8211" w14:textId="77777777" w:rsidR="00AD6887" w:rsidRDefault="00AD6887" w:rsidP="00242C0F">
      <w:pPr>
        <w:jc w:val="both"/>
        <w:rPr>
          <w:lang w:val="fr-FR"/>
        </w:rPr>
      </w:pPr>
    </w:p>
    <w:p w14:paraId="08D3BDC4" w14:textId="27467B1D" w:rsidR="00AD6887" w:rsidRDefault="00AD6887" w:rsidP="00242C0F">
      <w:pPr>
        <w:jc w:val="both"/>
        <w:rPr>
          <w:lang w:val="fr-FR"/>
        </w:rPr>
      </w:pPr>
      <w:r>
        <w:rPr>
          <w:lang w:val="fr-FR"/>
        </w:rPr>
        <w:t>Grotta de la Cisterna (</w:t>
      </w:r>
      <w:r w:rsidR="00162A96">
        <w:rPr>
          <w:lang w:val="fr-FR"/>
        </w:rPr>
        <w:t xml:space="preserve">Almonda, </w:t>
      </w:r>
      <w:r>
        <w:rPr>
          <w:lang w:val="fr-FR"/>
        </w:rPr>
        <w:t>Portugal)</w:t>
      </w:r>
      <w:r w:rsidR="00EF7D5A">
        <w:rPr>
          <w:lang w:val="fr-FR"/>
        </w:rPr>
        <w:t>, dans le complexe karstique d'Almonda (BIB 2830)</w:t>
      </w:r>
      <w:r>
        <w:rPr>
          <w:lang w:val="fr-FR"/>
        </w:rPr>
        <w:t xml:space="preserve"> présence d'une représentation d'</w:t>
      </w:r>
      <w:hyperlink r:id="rId3047" w:anchor="Cul_Art_TAC_T_a_personnage" w:history="1">
        <w:r w:rsidRPr="00AD6887">
          <w:rPr>
            <w:rStyle w:val="Hyperlink"/>
            <w:lang w:val="fr-FR"/>
          </w:rPr>
          <w:t>orants</w:t>
        </w:r>
      </w:hyperlink>
      <w:r w:rsidRPr="00AD6887">
        <w:rPr>
          <w:lang w:val="fr-FR"/>
        </w:rPr>
        <w:t xml:space="preserve"> </w:t>
      </w:r>
      <w:r>
        <w:rPr>
          <w:lang w:val="fr-FR"/>
        </w:rPr>
        <w:t xml:space="preserve">proche de ceux de </w:t>
      </w:r>
      <w:hyperlink w:anchor="Sit_Pla_Petracos" w:history="1">
        <w:r w:rsidR="004129FA" w:rsidRPr="0032190F">
          <w:rPr>
            <w:rStyle w:val="Hyperlink"/>
            <w:lang w:val="fr-FR"/>
          </w:rPr>
          <w:t>Pla de Petracos</w:t>
        </w:r>
      </w:hyperlink>
      <w:r w:rsidR="004129FA" w:rsidRPr="004129FA">
        <w:rPr>
          <w:rStyle w:val="Hyperlink"/>
          <w:color w:val="000000"/>
          <w:u w:val="none"/>
          <w:lang w:val="fr-FR"/>
        </w:rPr>
        <w:t xml:space="preserve"> </w:t>
      </w:r>
      <w:r>
        <w:rPr>
          <w:lang w:val="fr-FR"/>
        </w:rPr>
        <w:t xml:space="preserve">et/ou </w:t>
      </w:r>
      <w:hyperlink r:id="rId3048" w:anchor="Sit_Oro" w:history="1">
        <w:r w:rsidR="0099123C" w:rsidRPr="0032190F">
          <w:rPr>
            <w:rStyle w:val="Hyperlink"/>
            <w:lang w:val="fr-FR"/>
          </w:rPr>
          <w:t>Cova de l'Or</w:t>
        </w:r>
      </w:hyperlink>
      <w:r w:rsidR="0099123C">
        <w:rPr>
          <w:lang w:val="fr-FR"/>
        </w:rPr>
        <w:t xml:space="preserve"> </w:t>
      </w:r>
      <w:r>
        <w:rPr>
          <w:lang w:val="fr-FR"/>
        </w:rPr>
        <w:t>(BIB 2695)</w:t>
      </w:r>
    </w:p>
    <w:p w14:paraId="3E23B7C8" w14:textId="77777777" w:rsidR="00EF7D5A" w:rsidRDefault="00EF7D5A" w:rsidP="00242C0F">
      <w:pPr>
        <w:jc w:val="both"/>
        <w:rPr>
          <w:lang w:val="fr-FR"/>
        </w:rPr>
      </w:pPr>
    </w:p>
    <w:p w14:paraId="7B4E5A9B" w14:textId="77777777" w:rsidR="00EF7D5A" w:rsidRDefault="00EF7D5A" w:rsidP="00EF7D5A">
      <w:pPr>
        <w:pStyle w:val="Heading2"/>
      </w:pPr>
      <w:bookmarkStart w:id="1367" w:name="Sit_Cisterna_gen"/>
      <w:r>
        <w:t>génétique</w:t>
      </w:r>
    </w:p>
    <w:bookmarkEnd w:id="1367"/>
    <w:p w14:paraId="07F6DC2E" w14:textId="3EA1C1EF" w:rsidR="00AD6887" w:rsidRDefault="00911743" w:rsidP="00242C0F">
      <w:pPr>
        <w:jc w:val="both"/>
        <w:rPr>
          <w:lang w:val="fr-FR"/>
        </w:rPr>
      </w:pPr>
      <w:r>
        <w:rPr>
          <w:lang w:val="fr-FR"/>
        </w:rPr>
        <w:fldChar w:fldCharType="begin"/>
      </w:r>
      <w:r w:rsidR="00E30F13">
        <w:rPr>
          <w:lang w:val="fr-FR"/>
        </w:rPr>
        <w:instrText>HYPERLINK "C:\\Users\\Thomas Huet\\Desktop\\Documentation archéologique liée à la thèse\\Cultures.docx" \l "Cul_Transition_Meso_Neo_gen"</w:instrText>
      </w:r>
      <w:r>
        <w:rPr>
          <w:lang w:val="fr-FR"/>
        </w:rPr>
      </w:r>
      <w:r>
        <w:rPr>
          <w:lang w:val="fr-FR"/>
        </w:rPr>
        <w:fldChar w:fldCharType="separate"/>
      </w:r>
      <w:r w:rsidR="00EF7D5A" w:rsidRPr="00C1250E">
        <w:rPr>
          <w:rStyle w:val="Hyperlink"/>
          <w:lang w:val="fr-FR"/>
        </w:rPr>
        <w:t>aDNA</w:t>
      </w:r>
      <w:r>
        <w:rPr>
          <w:lang w:val="fr-FR"/>
        </w:rPr>
        <w:fldChar w:fldCharType="end"/>
      </w:r>
    </w:p>
    <w:p w14:paraId="24698B88" w14:textId="77777777" w:rsidR="00162A96" w:rsidRDefault="00162A96" w:rsidP="00242C0F">
      <w:pPr>
        <w:jc w:val="both"/>
        <w:rPr>
          <w:lang w:val="fr-FR"/>
        </w:rPr>
      </w:pPr>
    </w:p>
    <w:p w14:paraId="001AAA71" w14:textId="77777777" w:rsidR="00162A96" w:rsidRPr="00E32113" w:rsidRDefault="00162A96" w:rsidP="00162A96">
      <w:pPr>
        <w:pStyle w:val="Heading3"/>
      </w:pPr>
      <w:bookmarkStart w:id="1368" w:name="Sit_Cisterna_gen_F19"/>
      <w:r w:rsidRPr="00E32113">
        <w:t>F19</w:t>
      </w:r>
    </w:p>
    <w:bookmarkEnd w:id="1368"/>
    <w:p w14:paraId="1A094FD9" w14:textId="559BDF99" w:rsidR="00162A96" w:rsidRPr="00AE0A9B" w:rsidRDefault="00162A96" w:rsidP="00162A96">
      <w:pPr>
        <w:jc w:val="both"/>
        <w:rPr>
          <w:lang w:val="fr-FR"/>
        </w:rPr>
      </w:pPr>
      <w:r w:rsidRPr="00AE0A9B">
        <w:rPr>
          <w:lang w:val="fr-FR"/>
        </w:rPr>
        <w:t xml:space="preserve">hg: </w:t>
      </w:r>
      <w:hyperlink r:id="rId3049" w:anchor="IND_Gen_haplogr_H4a1a" w:history="1">
        <w:r w:rsidRPr="00AE0A9B">
          <w:rPr>
            <w:rStyle w:val="Hyperlink"/>
            <w:lang w:val="fr-FR"/>
          </w:rPr>
          <w:t>H4a1a</w:t>
        </w:r>
      </w:hyperlink>
      <w:r w:rsidRPr="00AE0A9B">
        <w:rPr>
          <w:lang w:val="fr-FR"/>
        </w:rPr>
        <w:t xml:space="preserve"> (BIB 2830) </w:t>
      </w:r>
    </w:p>
    <w:p w14:paraId="72490468" w14:textId="77777777" w:rsidR="00EF7D5A" w:rsidRPr="00AE0A9B" w:rsidRDefault="00EF7D5A" w:rsidP="00242C0F">
      <w:pPr>
        <w:jc w:val="both"/>
        <w:rPr>
          <w:lang w:val="fr-FR"/>
        </w:rPr>
      </w:pPr>
    </w:p>
    <w:p w14:paraId="763B0A69" w14:textId="77777777" w:rsidR="00162A96" w:rsidRPr="00AE0A9B" w:rsidRDefault="00162A96" w:rsidP="00162A96">
      <w:pPr>
        <w:pStyle w:val="Heading3"/>
      </w:pPr>
      <w:bookmarkStart w:id="1369" w:name="Sit_Cisterna_gen_G21"/>
      <w:r w:rsidRPr="00AE0A9B">
        <w:t>G21</w:t>
      </w:r>
    </w:p>
    <w:bookmarkEnd w:id="1369"/>
    <w:p w14:paraId="520B617E" w14:textId="3537024D" w:rsidR="00162A96" w:rsidRPr="00AE0A9B" w:rsidRDefault="00162A96" w:rsidP="00242C0F">
      <w:pPr>
        <w:jc w:val="both"/>
        <w:rPr>
          <w:lang w:val="fr-FR"/>
        </w:rPr>
      </w:pPr>
      <w:r w:rsidRPr="00AE0A9B">
        <w:rPr>
          <w:lang w:val="fr-FR"/>
        </w:rPr>
        <w:t xml:space="preserve">hg: </w:t>
      </w:r>
      <w:hyperlink r:id="rId3050" w:anchor="IND_Gen_haplogr_H3" w:history="1">
        <w:r w:rsidRPr="00AE0A9B">
          <w:rPr>
            <w:rStyle w:val="Hyperlink"/>
            <w:lang w:val="fr-FR"/>
          </w:rPr>
          <w:t>H3</w:t>
        </w:r>
      </w:hyperlink>
      <w:r w:rsidRPr="00AE0A9B">
        <w:rPr>
          <w:lang w:val="fr-FR"/>
        </w:rPr>
        <w:t xml:space="preserve"> (BIB 2830) </w:t>
      </w:r>
    </w:p>
    <w:p w14:paraId="19A808A6" w14:textId="77777777" w:rsidR="00EF7D5A" w:rsidRPr="00AE0A9B" w:rsidRDefault="00EF7D5A" w:rsidP="00242C0F">
      <w:pPr>
        <w:jc w:val="both"/>
        <w:rPr>
          <w:lang w:val="fr-FR"/>
        </w:rPr>
      </w:pPr>
    </w:p>
    <w:p w14:paraId="5E609508" w14:textId="77777777" w:rsidR="0061147A" w:rsidRDefault="0061147A" w:rsidP="00426FF9">
      <w:pPr>
        <w:pStyle w:val="Heading1"/>
      </w:pPr>
      <w:bookmarkStart w:id="1370" w:name="Sit_Oles"/>
      <w:r>
        <w:t>OLES</w:t>
      </w:r>
    </w:p>
    <w:bookmarkEnd w:id="1370"/>
    <w:p w14:paraId="3A422DBF" w14:textId="77777777" w:rsidR="0061147A" w:rsidRPr="00AE0A9B" w:rsidRDefault="0061147A" w:rsidP="00242C0F">
      <w:pPr>
        <w:jc w:val="both"/>
        <w:rPr>
          <w:lang w:val="fr-FR"/>
        </w:rPr>
      </w:pPr>
    </w:p>
    <w:p w14:paraId="17E1CA10" w14:textId="76FD63E4" w:rsidR="0061147A" w:rsidRDefault="0061147A" w:rsidP="00242C0F">
      <w:pPr>
        <w:jc w:val="both"/>
        <w:rPr>
          <w:lang w:val="fr-FR"/>
        </w:rPr>
      </w:pPr>
      <w:r w:rsidRPr="0061147A">
        <w:rPr>
          <w:lang w:val="fr-FR"/>
        </w:rPr>
        <w:t xml:space="preserve">Oles, Villaviciosa, Galice. </w:t>
      </w:r>
      <w:r>
        <w:rPr>
          <w:lang w:val="fr-FR"/>
        </w:rPr>
        <w:t xml:space="preserve">Art rupestre </w:t>
      </w:r>
      <w:hyperlink r:id="rId3051" w:anchor="Cul_Galice" w:history="1">
        <w:r w:rsidRPr="0061147A">
          <w:rPr>
            <w:rStyle w:val="Hyperlink"/>
            <w:lang w:val="fr-FR"/>
          </w:rPr>
          <w:t>gr. de Galice</w:t>
        </w:r>
      </w:hyperlink>
      <w:r w:rsidRPr="0061147A">
        <w:rPr>
          <w:lang w:val="fr-FR"/>
        </w:rPr>
        <w:t xml:space="preserve"> (SS BIB) Cercles concentriques,</w:t>
      </w:r>
      <w:r>
        <w:rPr>
          <w:lang w:val="fr-FR"/>
        </w:rPr>
        <w:t xml:space="preserve"> canaux, etc. </w:t>
      </w:r>
      <w:r w:rsidRPr="0061147A">
        <w:rPr>
          <w:lang w:val="fr-FR"/>
        </w:rPr>
        <w:t>(BIB 2980)</w:t>
      </w:r>
    </w:p>
    <w:p w14:paraId="4C117AD7" w14:textId="77777777" w:rsidR="0061147A" w:rsidRDefault="0061147A" w:rsidP="00242C0F">
      <w:pPr>
        <w:jc w:val="both"/>
        <w:rPr>
          <w:lang w:val="fr-FR"/>
        </w:rPr>
      </w:pPr>
    </w:p>
    <w:p w14:paraId="55A25854" w14:textId="77777777" w:rsidR="0061147A" w:rsidRDefault="0061147A" w:rsidP="00426FF9">
      <w:pPr>
        <w:pStyle w:val="Heading1"/>
      </w:pPr>
      <w:bookmarkStart w:id="1371" w:name="Sit_Katillotxu"/>
      <w:r>
        <w:t>KATILLOTXU</w:t>
      </w:r>
    </w:p>
    <w:bookmarkEnd w:id="1371"/>
    <w:p w14:paraId="502380A1" w14:textId="77777777" w:rsidR="0061147A" w:rsidRPr="00AE3691" w:rsidRDefault="0061147A" w:rsidP="00242C0F">
      <w:pPr>
        <w:jc w:val="both"/>
        <w:rPr>
          <w:sz w:val="20"/>
          <w:lang w:val="fr-FR"/>
        </w:rPr>
      </w:pPr>
      <w:r w:rsidRPr="00AE3691">
        <w:rPr>
          <w:sz w:val="20"/>
          <w:lang w:val="fr-FR"/>
        </w:rPr>
        <w:t>dolmen de Katillotxu</w:t>
      </w:r>
    </w:p>
    <w:p w14:paraId="7D0A92D3" w14:textId="77777777" w:rsidR="0061147A" w:rsidRDefault="0061147A" w:rsidP="00242C0F">
      <w:pPr>
        <w:jc w:val="both"/>
        <w:rPr>
          <w:lang w:val="fr-FR"/>
        </w:rPr>
      </w:pPr>
    </w:p>
    <w:p w14:paraId="19AFAFE7" w14:textId="12D5DB52" w:rsidR="0061147A" w:rsidRDefault="0061147A" w:rsidP="00242C0F">
      <w:pPr>
        <w:jc w:val="both"/>
        <w:rPr>
          <w:lang w:val="fr-FR"/>
        </w:rPr>
      </w:pPr>
      <w:r>
        <w:rPr>
          <w:lang w:val="fr-FR"/>
        </w:rPr>
        <w:t xml:space="preserve">Pays Basque. Représentation d'une </w:t>
      </w:r>
      <w:hyperlink r:id="rId3052" w:anchor="Cul_Palmella_pointe" w:history="1">
        <w:r w:rsidRPr="0061147A">
          <w:rPr>
            <w:rStyle w:val="Hyperlink"/>
            <w:lang w:val="fr-FR"/>
          </w:rPr>
          <w:t>pointe de Palmela</w:t>
        </w:r>
      </w:hyperlink>
      <w:r>
        <w:rPr>
          <w:lang w:val="fr-FR"/>
        </w:rPr>
        <w:t xml:space="preserve"> sur un orthostate </w:t>
      </w:r>
      <w:r w:rsidRPr="0061147A">
        <w:rPr>
          <w:lang w:val="fr-FR"/>
        </w:rPr>
        <w:t>(BIB 2980)</w:t>
      </w:r>
    </w:p>
    <w:p w14:paraId="32F39E3C" w14:textId="77777777" w:rsidR="00AE3691" w:rsidRDefault="00AE3691" w:rsidP="00242C0F">
      <w:pPr>
        <w:jc w:val="both"/>
        <w:rPr>
          <w:lang w:val="fr-FR"/>
        </w:rPr>
      </w:pPr>
    </w:p>
    <w:p w14:paraId="3EA595C6" w14:textId="2DF427E6" w:rsidR="00AE3691" w:rsidRDefault="00AE3691" w:rsidP="00AE3691">
      <w:pPr>
        <w:pStyle w:val="Heading1"/>
      </w:pPr>
      <w:bookmarkStart w:id="1372" w:name="Sit_Anana"/>
      <w:r>
        <w:t>ANANA</w:t>
      </w:r>
    </w:p>
    <w:bookmarkEnd w:id="1372"/>
    <w:p w14:paraId="6BACAD42" w14:textId="5A7FBE74" w:rsidR="00AE3691" w:rsidRPr="00AE3691" w:rsidRDefault="00AE3691" w:rsidP="00242C0F">
      <w:pPr>
        <w:jc w:val="both"/>
        <w:rPr>
          <w:sz w:val="20"/>
          <w:lang w:val="fr-FR"/>
        </w:rPr>
      </w:pPr>
      <w:r w:rsidRPr="00DF1C96">
        <w:rPr>
          <w:sz w:val="20"/>
          <w:lang w:val="fr-FR"/>
        </w:rPr>
        <w:t>Añana</w:t>
      </w:r>
    </w:p>
    <w:p w14:paraId="03FBDF27" w14:textId="77777777" w:rsidR="00EF7D5A" w:rsidRDefault="00EF7D5A" w:rsidP="00242C0F">
      <w:pPr>
        <w:jc w:val="both"/>
        <w:rPr>
          <w:lang w:val="fr-FR"/>
        </w:rPr>
      </w:pPr>
    </w:p>
    <w:p w14:paraId="17C28E35" w14:textId="45C7660F" w:rsidR="00AE3691" w:rsidRDefault="00652158" w:rsidP="00242C0F">
      <w:pPr>
        <w:jc w:val="both"/>
        <w:rPr>
          <w:lang w:val="fr-FR"/>
        </w:rPr>
      </w:pPr>
      <w:r>
        <w:rPr>
          <w:lang w:val="fr-FR"/>
        </w:rPr>
        <w:t>S</w:t>
      </w:r>
      <w:r w:rsidR="00AE3691" w:rsidRPr="00AE3691">
        <w:rPr>
          <w:lang w:val="fr-FR"/>
        </w:rPr>
        <w:t xml:space="preserve">alines d’Añana </w:t>
      </w:r>
      <w:r w:rsidRPr="00AC43A1">
        <w:rPr>
          <w:lang w:val="fr-FR"/>
        </w:rPr>
        <w:t>(Álava, Pays basque)</w:t>
      </w:r>
      <w:r w:rsidR="00AE3691" w:rsidRPr="00AE3691">
        <w:rPr>
          <w:lang w:val="fr-FR"/>
        </w:rPr>
        <w:t xml:space="preserve">: plus anciens témoins de production de </w:t>
      </w:r>
      <w:hyperlink r:id="rId3053" w:anchor="Sit_Sel" w:history="1">
        <w:r w:rsidR="008027EE" w:rsidRPr="008027EE">
          <w:rPr>
            <w:rStyle w:val="Hyperlink"/>
            <w:lang w:val="fr-FR"/>
          </w:rPr>
          <w:t>sel</w:t>
        </w:r>
      </w:hyperlink>
      <w:r w:rsidR="008027EE" w:rsidRPr="008027EE">
        <w:rPr>
          <w:lang w:val="fr-FR"/>
        </w:rPr>
        <w:t xml:space="preserve"> </w:t>
      </w:r>
      <w:r w:rsidR="00AE3691" w:rsidRPr="00AE3691">
        <w:rPr>
          <w:lang w:val="fr-FR"/>
        </w:rPr>
        <w:t>en Europe, soit dès le Néolithique (deuxième quart du Ve millénaire av. J.-C.)</w:t>
      </w:r>
      <w:r w:rsidR="00AE3691">
        <w:rPr>
          <w:lang w:val="fr-FR"/>
        </w:rPr>
        <w:t>(lab. Trajectoires)</w:t>
      </w:r>
    </w:p>
    <w:p w14:paraId="42973B91" w14:textId="77777777" w:rsidR="00AE3691" w:rsidRPr="0061147A" w:rsidRDefault="00AE3691" w:rsidP="00242C0F">
      <w:pPr>
        <w:jc w:val="both"/>
        <w:rPr>
          <w:lang w:val="fr-FR"/>
        </w:rPr>
      </w:pPr>
    </w:p>
    <w:p w14:paraId="70AC916A" w14:textId="77777777" w:rsidR="00772469" w:rsidRPr="00D52855" w:rsidRDefault="00772469" w:rsidP="00426FF9">
      <w:pPr>
        <w:pStyle w:val="Heading1"/>
        <w:rPr>
          <w:lang w:val="es-ES"/>
        </w:rPr>
      </w:pPr>
      <w:bookmarkStart w:id="1373" w:name="Sit_Orca_Juncais"/>
      <w:r w:rsidRPr="00D52855">
        <w:rPr>
          <w:lang w:val="es-ES"/>
        </w:rPr>
        <w:t>ORCA DOS JUNCAIS</w:t>
      </w:r>
    </w:p>
    <w:bookmarkEnd w:id="1373"/>
    <w:p w14:paraId="27537CD4" w14:textId="77777777" w:rsidR="00772469" w:rsidRPr="0061147A" w:rsidRDefault="00270CF6" w:rsidP="00242C0F">
      <w:pPr>
        <w:jc w:val="both"/>
        <w:rPr>
          <w:sz w:val="20"/>
          <w:lang w:val="es-ES"/>
        </w:rPr>
      </w:pPr>
      <w:r w:rsidRPr="0061147A">
        <w:rPr>
          <w:sz w:val="20"/>
          <w:lang w:val="es-ES"/>
        </w:rPr>
        <w:t>Orca dos Xuncais</w:t>
      </w:r>
      <w:r w:rsidR="006712FA" w:rsidRPr="0061147A">
        <w:rPr>
          <w:sz w:val="20"/>
          <w:lang w:val="es-ES"/>
        </w:rPr>
        <w:t>, dolmen de Juncais</w:t>
      </w:r>
    </w:p>
    <w:p w14:paraId="48E8AB74" w14:textId="77777777" w:rsidR="00184DC3" w:rsidRDefault="00184DC3" w:rsidP="00242C0F">
      <w:pPr>
        <w:jc w:val="both"/>
        <w:rPr>
          <w:lang w:val="es-ES"/>
        </w:rPr>
      </w:pPr>
    </w:p>
    <w:p w14:paraId="21066433" w14:textId="15C0DDBA" w:rsidR="0061147A" w:rsidRPr="0061147A" w:rsidRDefault="0061147A" w:rsidP="00242C0F">
      <w:pPr>
        <w:jc w:val="both"/>
        <w:rPr>
          <w:lang w:val="fr-FR"/>
        </w:rPr>
      </w:pPr>
      <w:r>
        <w:rPr>
          <w:lang w:val="fr-FR"/>
        </w:rPr>
        <w:t xml:space="preserve">Art rupestre </w:t>
      </w:r>
      <w:hyperlink r:id="rId3054" w:anchor="Cul_Galice" w:history="1">
        <w:r w:rsidRPr="0061147A">
          <w:rPr>
            <w:rStyle w:val="Hyperlink"/>
            <w:lang w:val="fr-FR"/>
          </w:rPr>
          <w:t>gr. de Galice</w:t>
        </w:r>
      </w:hyperlink>
      <w:r w:rsidRPr="0061147A">
        <w:rPr>
          <w:lang w:val="fr-FR"/>
        </w:rPr>
        <w:t xml:space="preserve"> (SS BIB)</w:t>
      </w:r>
    </w:p>
    <w:p w14:paraId="0D3EB0F4" w14:textId="77777777" w:rsidR="0061147A" w:rsidRPr="0061147A" w:rsidRDefault="0061147A" w:rsidP="00242C0F">
      <w:pPr>
        <w:jc w:val="both"/>
        <w:rPr>
          <w:lang w:val="fr-FR"/>
        </w:rPr>
      </w:pPr>
    </w:p>
    <w:p w14:paraId="39172B80" w14:textId="77777777" w:rsidR="00B251F2" w:rsidRPr="0032190F" w:rsidRDefault="0061147A" w:rsidP="00242C0F">
      <w:pPr>
        <w:jc w:val="both"/>
        <w:rPr>
          <w:lang w:val="fr-FR"/>
        </w:rPr>
      </w:pPr>
      <w:r>
        <w:rPr>
          <w:lang w:val="fr-FR"/>
        </w:rPr>
        <w:t>Dolmen d'</w:t>
      </w:r>
      <w:r w:rsidR="00772469" w:rsidRPr="0032190F">
        <w:rPr>
          <w:lang w:val="fr-FR"/>
        </w:rPr>
        <w:t>Orca de Juncais (Satão</w:t>
      </w:r>
      <w:r w:rsidR="00005AD2" w:rsidRPr="0032190F">
        <w:rPr>
          <w:lang w:val="fr-FR"/>
        </w:rPr>
        <w:t xml:space="preserve"> [Vila Nova de Paiva]</w:t>
      </w:r>
      <w:r w:rsidR="00772469" w:rsidRPr="0032190F">
        <w:rPr>
          <w:lang w:val="fr-FR"/>
        </w:rPr>
        <w:t xml:space="preserve">, Viseu, Portugal), </w:t>
      </w:r>
      <w:r w:rsidR="00B251F2" w:rsidRPr="0032190F">
        <w:rPr>
          <w:lang w:val="fr-FR"/>
        </w:rPr>
        <w:t>plusieurs dalles peintes:</w:t>
      </w:r>
    </w:p>
    <w:p w14:paraId="48ECA371" w14:textId="14B38A83" w:rsidR="00B251F2" w:rsidRPr="0032190F" w:rsidRDefault="00B251F2" w:rsidP="00242C0F">
      <w:pPr>
        <w:jc w:val="both"/>
        <w:rPr>
          <w:lang w:val="fr-FR"/>
        </w:rPr>
      </w:pPr>
      <w:r w:rsidRPr="0032190F">
        <w:rPr>
          <w:lang w:val="fr-FR"/>
        </w:rPr>
        <w:tab/>
        <w:t>-dalle:</w:t>
      </w:r>
      <w:r w:rsidR="008053FF" w:rsidRPr="0032190F">
        <w:rPr>
          <w:lang w:val="fr-FR"/>
        </w:rPr>
        <w:t xml:space="preserve"> </w:t>
      </w:r>
      <w:r w:rsidR="00772469" w:rsidRPr="0032190F">
        <w:rPr>
          <w:lang w:val="fr-FR"/>
        </w:rPr>
        <w:t xml:space="preserve">représentation de chasse au </w:t>
      </w:r>
      <w:hyperlink r:id="rId3055" w:anchor="Cul_Art_TAC_T_z_cervide" w:history="1">
        <w:r w:rsidR="00081B5F" w:rsidRPr="0032190F">
          <w:rPr>
            <w:rStyle w:val="Hyperlink"/>
            <w:lang w:val="fr-FR"/>
          </w:rPr>
          <w:t>cerf</w:t>
        </w:r>
      </w:hyperlink>
      <w:r w:rsidR="00081B5F" w:rsidRPr="0032190F">
        <w:rPr>
          <w:rStyle w:val="st"/>
          <w:lang w:val="fr-FR"/>
        </w:rPr>
        <w:t xml:space="preserve"> </w:t>
      </w:r>
      <w:r w:rsidR="00772469" w:rsidRPr="0032190F">
        <w:rPr>
          <w:lang w:val="fr-FR"/>
        </w:rPr>
        <w:t xml:space="preserve">peinte à l'ocre rouge : les chasseurs bandent leur arc </w:t>
      </w:r>
      <w:r w:rsidRPr="0032190F">
        <w:rPr>
          <w:lang w:val="fr-FR"/>
        </w:rPr>
        <w:tab/>
      </w:r>
      <w:r w:rsidR="00772469" w:rsidRPr="0032190F">
        <w:rPr>
          <w:lang w:val="fr-FR"/>
        </w:rPr>
        <w:t>armé d'une flèche à tranchant transversal</w:t>
      </w:r>
      <w:r w:rsidR="00B111D4" w:rsidRPr="0032190F">
        <w:rPr>
          <w:lang w:val="fr-FR"/>
        </w:rPr>
        <w:t xml:space="preserve"> et six chiens</w:t>
      </w:r>
      <w:r w:rsidR="00772469" w:rsidRPr="0032190F">
        <w:rPr>
          <w:lang w:val="fr-FR"/>
        </w:rPr>
        <w:t xml:space="preserve">, deux biches et deux </w:t>
      </w:r>
      <w:r w:rsidR="00B111D4" w:rsidRPr="0032190F">
        <w:rPr>
          <w:lang w:val="fr-FR"/>
        </w:rPr>
        <w:t>cerfs faisant face</w:t>
      </w:r>
    </w:p>
    <w:p w14:paraId="39470D01" w14:textId="77777777" w:rsidR="00B251F2" w:rsidRPr="0032190F" w:rsidRDefault="00B251F2" w:rsidP="00242C0F">
      <w:pPr>
        <w:jc w:val="both"/>
        <w:rPr>
          <w:lang w:val="fr-FR"/>
        </w:rPr>
      </w:pPr>
      <w:r w:rsidRPr="0032190F">
        <w:rPr>
          <w:lang w:val="fr-FR"/>
        </w:rPr>
        <w:tab/>
        <w:t>-</w:t>
      </w:r>
      <w:r w:rsidR="00B111D4" w:rsidRPr="0032190F">
        <w:rPr>
          <w:lang w:val="fr-FR"/>
        </w:rPr>
        <w:t xml:space="preserve"> </w:t>
      </w:r>
      <w:r w:rsidRPr="0032190F">
        <w:rPr>
          <w:lang w:val="fr-FR"/>
        </w:rPr>
        <w:t>dalle de chevet: décor à bandes sinueuses, cerf et ramure de cerf</w:t>
      </w:r>
    </w:p>
    <w:p w14:paraId="75CAA8DD" w14:textId="77777777" w:rsidR="00B251F2" w:rsidRPr="0032190F" w:rsidRDefault="00B251F2" w:rsidP="00242C0F">
      <w:pPr>
        <w:jc w:val="both"/>
        <w:rPr>
          <w:lang w:val="fr-FR"/>
        </w:rPr>
      </w:pPr>
      <w:r w:rsidRPr="0032190F">
        <w:rPr>
          <w:lang w:val="fr-FR"/>
        </w:rPr>
        <w:tab/>
        <w:t>-dalle: deux silhouettes de personnages vu de front, bras et jambes arqués</w:t>
      </w:r>
    </w:p>
    <w:p w14:paraId="7ABD2DC1" w14:textId="77777777" w:rsidR="00772469" w:rsidRPr="0032190F" w:rsidRDefault="00772469" w:rsidP="00242C0F">
      <w:pPr>
        <w:jc w:val="both"/>
        <w:rPr>
          <w:lang w:val="fr-FR"/>
        </w:rPr>
      </w:pPr>
      <w:r w:rsidRPr="0032190F">
        <w:rPr>
          <w:lang w:val="fr-FR"/>
        </w:rPr>
        <w:t>(BIB 1738 p. 71)</w:t>
      </w:r>
    </w:p>
    <w:p w14:paraId="46912E8A" w14:textId="0121D9CB" w:rsidR="00C8651C" w:rsidRPr="00715BD6" w:rsidRDefault="00C8651C" w:rsidP="00242C0F">
      <w:pPr>
        <w:jc w:val="both"/>
        <w:rPr>
          <w:lang w:val="fr-FR"/>
        </w:rPr>
      </w:pPr>
      <w:r w:rsidRPr="00715BD6">
        <w:rPr>
          <w:lang w:val="fr-FR"/>
        </w:rPr>
        <w:t>Dolmen Orca dos Juncais (Satao, Viseu, Portugal), gravé, appartient à l' "</w:t>
      </w:r>
      <w:hyperlink r:id="rId3056" w:anchor="Cul_Schemat_Espagne" w:history="1">
        <w:r w:rsidRPr="00715BD6">
          <w:rPr>
            <w:rStyle w:val="Hyperlink"/>
            <w:lang w:val="fr-FR"/>
          </w:rPr>
          <w:t>art schématique ibérique</w:t>
        </w:r>
      </w:hyperlink>
      <w:r w:rsidRPr="00715BD6">
        <w:rPr>
          <w:lang w:val="fr-FR"/>
        </w:rPr>
        <w:t xml:space="preserve">" pour J. Abelanet (BIB 1738 fig. 31) </w:t>
      </w:r>
    </w:p>
    <w:p w14:paraId="4AB32D7D" w14:textId="7397E64D" w:rsidR="0089730F" w:rsidRPr="0032190F" w:rsidRDefault="0089730F" w:rsidP="0089730F">
      <w:pPr>
        <w:jc w:val="both"/>
        <w:rPr>
          <w:lang w:val="fr-FR"/>
        </w:rPr>
      </w:pPr>
      <w:r w:rsidRPr="0032190F">
        <w:rPr>
          <w:lang w:val="fr-FR"/>
        </w:rPr>
        <w:lastRenderedPageBreak/>
        <w:t xml:space="preserve">Similitudes avec les gravures de </w:t>
      </w:r>
      <w:hyperlink r:id="rId3057" w:anchor="Sit_Pedra_Ferraduras" w:history="1">
        <w:r w:rsidRPr="0032190F">
          <w:rPr>
            <w:rStyle w:val="Hyperlink"/>
            <w:lang w:val="fr-FR"/>
          </w:rPr>
          <w:t>Laxe das Ferraduras</w:t>
        </w:r>
      </w:hyperlink>
      <w:r w:rsidRPr="0032190F">
        <w:rPr>
          <w:lang w:val="fr-FR"/>
        </w:rPr>
        <w:t xml:space="preserve"> (BIB 2395 p. 181)</w:t>
      </w:r>
    </w:p>
    <w:p w14:paraId="56E4E794" w14:textId="77777777" w:rsidR="0089730F" w:rsidRPr="0032190F" w:rsidRDefault="00D06D95" w:rsidP="00C44B2A">
      <w:pPr>
        <w:jc w:val="both"/>
        <w:rPr>
          <w:rFonts w:ascii="Times-Roman" w:hAnsi="Times-Roman" w:cs="Times-Roman"/>
          <w:lang w:val="fr-FR"/>
        </w:rPr>
      </w:pPr>
      <w:r w:rsidRPr="0032190F">
        <w:rPr>
          <w:lang w:val="fr-FR"/>
        </w:rPr>
        <w:t>Des hommes, escort</w:t>
      </w:r>
      <w:r w:rsidRPr="0032190F">
        <w:rPr>
          <w:rFonts w:hint="eastAsia"/>
          <w:lang w:val="fr-FR"/>
        </w:rPr>
        <w:t>é</w:t>
      </w:r>
      <w:r w:rsidRPr="0032190F">
        <w:rPr>
          <w:lang w:val="fr-FR"/>
        </w:rPr>
        <w:t>s d'une meute de chiens (?), attaquent des cerfs et des biches et sont arm</w:t>
      </w:r>
      <w:r w:rsidRPr="0032190F">
        <w:rPr>
          <w:rFonts w:hint="eastAsia"/>
          <w:lang w:val="fr-FR"/>
        </w:rPr>
        <w:t>é</w:t>
      </w:r>
      <w:r w:rsidRPr="0032190F">
        <w:rPr>
          <w:lang w:val="fr-FR"/>
        </w:rPr>
        <w:t>s d'arcs et de fl</w:t>
      </w:r>
      <w:r w:rsidRPr="0032190F">
        <w:rPr>
          <w:rFonts w:hint="eastAsia"/>
          <w:lang w:val="fr-FR"/>
        </w:rPr>
        <w:t>è</w:t>
      </w:r>
      <w:r w:rsidRPr="0032190F">
        <w:rPr>
          <w:lang w:val="fr-FR"/>
        </w:rPr>
        <w:t>ches munies d'armatures per</w:t>
      </w:r>
      <w:r w:rsidRPr="0032190F">
        <w:rPr>
          <w:rFonts w:hint="eastAsia"/>
          <w:lang w:val="fr-FR"/>
        </w:rPr>
        <w:t>ç</w:t>
      </w:r>
      <w:r w:rsidRPr="0032190F">
        <w:rPr>
          <w:lang w:val="fr-FR"/>
        </w:rPr>
        <w:t>antes (montant C2 de la chambre du dolmen de Juncais (Queiras, Portugal)). (BIB 2400)</w:t>
      </w:r>
      <w:r w:rsidR="00C44B2A" w:rsidRPr="0032190F">
        <w:rPr>
          <w:lang w:val="fr-FR"/>
        </w:rPr>
        <w:t xml:space="preserve"> une chasse au cerf peinte a l'ocre sur une dalle du dolmen de Orca dos Juncais (Satao, Viseou) (BIB 901)</w:t>
      </w:r>
    </w:p>
    <w:p w14:paraId="26950A6F" w14:textId="77777777" w:rsidR="00B251F2" w:rsidRPr="0032190F" w:rsidRDefault="00B251F2" w:rsidP="00242C0F">
      <w:pPr>
        <w:jc w:val="both"/>
        <w:rPr>
          <w:lang w:val="fr-FR"/>
        </w:rPr>
      </w:pPr>
    </w:p>
    <w:p w14:paraId="3EBE0CDB" w14:textId="77777777" w:rsidR="007C7582" w:rsidRPr="00566234" w:rsidRDefault="007C7582" w:rsidP="00242C0F">
      <w:pPr>
        <w:jc w:val="both"/>
        <w:rPr>
          <w:rFonts w:ascii="Times-Roman" w:hAnsi="Times-Roman" w:cs="Times-Roman"/>
          <w:lang w:val="es-ES"/>
        </w:rPr>
      </w:pPr>
    </w:p>
    <w:p w14:paraId="1C0000CE" w14:textId="77777777" w:rsidR="007C7582" w:rsidRPr="0032190F" w:rsidRDefault="007C7582" w:rsidP="00426FF9">
      <w:pPr>
        <w:pStyle w:val="Heading1"/>
      </w:pPr>
      <w:bookmarkStart w:id="1374" w:name="Sit_Soto"/>
      <w:r w:rsidRPr="0032190F">
        <w:t>SOTO</w:t>
      </w:r>
    </w:p>
    <w:bookmarkEnd w:id="1374"/>
    <w:p w14:paraId="472BB11B" w14:textId="77777777" w:rsidR="00B97B49" w:rsidRDefault="00B97B49" w:rsidP="00242C0F">
      <w:pPr>
        <w:jc w:val="both"/>
        <w:rPr>
          <w:lang w:val="fr-FR"/>
        </w:rPr>
      </w:pPr>
    </w:p>
    <w:p w14:paraId="72364394" w14:textId="1ECAB6C4" w:rsidR="007C7582" w:rsidRPr="00715BD6" w:rsidRDefault="007C7582" w:rsidP="00242C0F">
      <w:pPr>
        <w:jc w:val="both"/>
        <w:rPr>
          <w:lang w:val="fr-FR"/>
        </w:rPr>
      </w:pPr>
      <w:r w:rsidRPr="00715BD6">
        <w:rPr>
          <w:lang w:val="fr-FR"/>
        </w:rPr>
        <w:t xml:space="preserve">Dolmen de </w:t>
      </w:r>
      <w:r w:rsidR="00CF3460" w:rsidRPr="00715BD6">
        <w:rPr>
          <w:lang w:val="fr-FR"/>
        </w:rPr>
        <w:t>d</w:t>
      </w:r>
      <w:r w:rsidRPr="00715BD6">
        <w:rPr>
          <w:lang w:val="fr-FR"/>
        </w:rPr>
        <w:t xml:space="preserve">e Soto (Trigueros, Huelva), </w:t>
      </w:r>
      <w:r w:rsidR="00B87361" w:rsidRPr="00715BD6">
        <w:rPr>
          <w:lang w:val="fr-FR"/>
        </w:rPr>
        <w:t>d'un type évolué</w:t>
      </w:r>
      <w:r w:rsidR="00AB6E65" w:rsidRPr="00715BD6">
        <w:rPr>
          <w:lang w:val="fr-FR"/>
        </w:rPr>
        <w:t>,</w:t>
      </w:r>
      <w:r w:rsidR="00B87361" w:rsidRPr="00715BD6">
        <w:rPr>
          <w:lang w:val="fr-FR"/>
        </w:rPr>
        <w:t xml:space="preserve"> daté de vers 2700-2500 aec, </w:t>
      </w:r>
      <w:r w:rsidRPr="00715BD6">
        <w:rPr>
          <w:lang w:val="fr-FR"/>
        </w:rPr>
        <w:t xml:space="preserve">l'un des 69 piliers dudit dolmen montre des anthropomorphes à bras et jambes en arceau, cruciformes simples, motifs circulaires, etc. peints ou gravés. Un autre pilier sculpté d'un visage, sourcils et arceau, nez et </w:t>
      </w:r>
      <w:hyperlink r:id="rId3058" w:anchor="Cul_Art_TAC_T_a_yeux" w:history="1">
        <w:r w:rsidR="0051256D" w:rsidRPr="00715BD6">
          <w:rPr>
            <w:rStyle w:val="Hyperlink"/>
            <w:lang w:val="fr-FR"/>
          </w:rPr>
          <w:t>yeux</w:t>
        </w:r>
      </w:hyperlink>
      <w:r w:rsidRPr="00715BD6">
        <w:rPr>
          <w:lang w:val="fr-FR"/>
        </w:rPr>
        <w:t>, deux deux bras posés sur des seins a été planté tête en bas [remploi]</w:t>
      </w:r>
      <w:r w:rsidR="00B87361" w:rsidRPr="00715BD6">
        <w:rPr>
          <w:lang w:val="fr-FR"/>
        </w:rPr>
        <w:t xml:space="preserve"> et se rapproche des SM</w:t>
      </w:r>
      <w:r w:rsidR="00336870" w:rsidRPr="00715BD6">
        <w:rPr>
          <w:lang w:val="fr-FR"/>
        </w:rPr>
        <w:t xml:space="preserve"> (BIB 1738 p. 103)</w:t>
      </w:r>
    </w:p>
    <w:p w14:paraId="26CB7EC0" w14:textId="5F3F28CB" w:rsidR="00C8651C" w:rsidRPr="00715BD6" w:rsidRDefault="00C8651C" w:rsidP="00242C0F">
      <w:pPr>
        <w:jc w:val="both"/>
        <w:rPr>
          <w:lang w:val="fr-FR"/>
        </w:rPr>
      </w:pPr>
      <w:r w:rsidRPr="00715BD6">
        <w:rPr>
          <w:lang w:val="fr-FR"/>
        </w:rPr>
        <w:t>Dolmen de Soto (Trigueros, Huelva, Espagne), gravé, appartient à l' "</w:t>
      </w:r>
      <w:hyperlink r:id="rId3059" w:anchor="Cul_Schemat_Espagne" w:history="1">
        <w:r w:rsidRPr="00715BD6">
          <w:rPr>
            <w:rStyle w:val="Hyperlink"/>
            <w:lang w:val="fr-FR"/>
          </w:rPr>
          <w:t>art schématique ibérique</w:t>
        </w:r>
      </w:hyperlink>
      <w:r w:rsidRPr="00715BD6">
        <w:rPr>
          <w:lang w:val="fr-FR"/>
        </w:rPr>
        <w:t xml:space="preserve">" pour J. Abelant (BIB 1738 fig. 31) </w:t>
      </w:r>
      <w:r w:rsidR="00AE0E20">
        <w:rPr>
          <w:lang w:val="fr-FR"/>
        </w:rPr>
        <w:t>La stèle I-20 présente des lames de poignards pointes en bas avec soies apparentes (~ Campaniforme) (SS BIB)</w:t>
      </w:r>
    </w:p>
    <w:p w14:paraId="67CA5A7F" w14:textId="77777777" w:rsidR="00AB6E65" w:rsidRPr="00AE6EA1" w:rsidRDefault="00AB6E65" w:rsidP="00242C0F">
      <w:pPr>
        <w:jc w:val="both"/>
        <w:rPr>
          <w:lang w:val="fr-FR"/>
        </w:rPr>
      </w:pPr>
      <w:r w:rsidRPr="00AE6EA1">
        <w:rPr>
          <w:lang w:val="fr-FR"/>
        </w:rPr>
        <w:t>69 piliers (BIB 1738 p. 103)</w:t>
      </w:r>
    </w:p>
    <w:p w14:paraId="58FEB6AB" w14:textId="77777777" w:rsidR="00336870" w:rsidRPr="0032190F" w:rsidRDefault="00336870" w:rsidP="00242C0F">
      <w:pPr>
        <w:jc w:val="both"/>
        <w:rPr>
          <w:rFonts w:ascii="Times-Roman" w:hAnsi="Times-Roman" w:cs="Times-Roman"/>
          <w:lang w:val="fr-FR"/>
        </w:rPr>
      </w:pPr>
    </w:p>
    <w:p w14:paraId="3EB2939D" w14:textId="77777777" w:rsidR="00336870" w:rsidRPr="0032190F" w:rsidRDefault="00336870" w:rsidP="00426FF9">
      <w:pPr>
        <w:pStyle w:val="Heading1"/>
      </w:pPr>
      <w:bookmarkStart w:id="1375" w:name="Sit_Banos_Alicun"/>
      <w:r w:rsidRPr="0032190F">
        <w:t>BANOS DE ALICUN</w:t>
      </w:r>
    </w:p>
    <w:bookmarkEnd w:id="1375"/>
    <w:p w14:paraId="63D5D18A" w14:textId="77777777" w:rsidR="00336870" w:rsidRPr="00715BD6" w:rsidRDefault="00AB6E65" w:rsidP="00242C0F">
      <w:pPr>
        <w:jc w:val="both"/>
        <w:rPr>
          <w:lang w:val="fr-FR"/>
        </w:rPr>
      </w:pPr>
      <w:r w:rsidRPr="00715BD6">
        <w:rPr>
          <w:lang w:val="fr-FR"/>
        </w:rPr>
        <w:t>Banos d'Alicun, Bains d'Alicun</w:t>
      </w:r>
      <w:r w:rsidR="00571D37" w:rsidRPr="00715BD6">
        <w:rPr>
          <w:lang w:val="fr-FR"/>
        </w:rPr>
        <w:t>, Banos de Alicun</w:t>
      </w:r>
    </w:p>
    <w:p w14:paraId="1CD47D5E" w14:textId="77777777" w:rsidR="00AB6E65" w:rsidRPr="0032190F" w:rsidRDefault="00AB6E65" w:rsidP="00242C0F">
      <w:pPr>
        <w:jc w:val="both"/>
        <w:rPr>
          <w:rFonts w:ascii="Times-Roman" w:hAnsi="Times-Roman" w:cs="Times-Roman"/>
          <w:lang w:val="fr-FR"/>
        </w:rPr>
      </w:pPr>
    </w:p>
    <w:p w14:paraId="1EDA37A6" w14:textId="14B91860" w:rsidR="00571D37" w:rsidRPr="00715BD6" w:rsidRDefault="005058C2" w:rsidP="000E4EC3">
      <w:pPr>
        <w:jc w:val="both"/>
        <w:rPr>
          <w:lang w:val="fr-FR"/>
        </w:rPr>
      </w:pPr>
      <w:r w:rsidRPr="00715BD6">
        <w:rPr>
          <w:lang w:val="fr-FR"/>
        </w:rPr>
        <w:t>Les rochers gravés de Baños de Alicún (Granada, Espagne) témoignent de l'</w:t>
      </w:r>
      <w:hyperlink r:id="rId3060" w:anchor="Cul_Art" w:history="1">
        <w:r w:rsidRPr="00715BD6">
          <w:rPr>
            <w:rStyle w:val="Hyperlink"/>
            <w:lang w:val="fr-FR"/>
          </w:rPr>
          <w:t>art du Néolithique</w:t>
        </w:r>
      </w:hyperlink>
      <w:r w:rsidR="00571D37" w:rsidRPr="00715BD6">
        <w:rPr>
          <w:lang w:val="fr-FR"/>
        </w:rPr>
        <w:t xml:space="preserve">, </w:t>
      </w:r>
      <w:r w:rsidR="000E4EC3" w:rsidRPr="00715BD6">
        <w:rPr>
          <w:lang w:val="fr-FR"/>
        </w:rPr>
        <w:t>"</w:t>
      </w:r>
      <w:hyperlink r:id="rId3061" w:anchor="Cul_Schemat_Espagne" w:history="1">
        <w:r w:rsidR="000E4EC3" w:rsidRPr="00715BD6">
          <w:rPr>
            <w:rStyle w:val="Hyperlink"/>
            <w:lang w:val="fr-FR"/>
          </w:rPr>
          <w:t>art schématique ibérique</w:t>
        </w:r>
      </w:hyperlink>
      <w:r w:rsidR="000E4EC3" w:rsidRPr="00715BD6">
        <w:rPr>
          <w:lang w:val="fr-FR"/>
        </w:rPr>
        <w:t xml:space="preserve">" pour J. Abelanet (BIB 1738 fig. 31) </w:t>
      </w:r>
    </w:p>
    <w:p w14:paraId="34958D22" w14:textId="77777777" w:rsidR="00571D37" w:rsidRPr="0032190F" w:rsidRDefault="00571D37" w:rsidP="000E4EC3">
      <w:pPr>
        <w:jc w:val="both"/>
        <w:rPr>
          <w:rFonts w:ascii="Times-Roman" w:hAnsi="Times-Roman" w:cs="Times-Roman"/>
          <w:lang w:val="fr-FR"/>
        </w:rPr>
      </w:pPr>
    </w:p>
    <w:p w14:paraId="6854232C" w14:textId="77777777" w:rsidR="00571D37" w:rsidRPr="0032190F" w:rsidRDefault="00571D37" w:rsidP="00571D37">
      <w:pPr>
        <w:pStyle w:val="Heading2"/>
      </w:pPr>
      <w:r w:rsidRPr="0032190F">
        <w:t>contexte</w:t>
      </w:r>
    </w:p>
    <w:p w14:paraId="7ED6364F" w14:textId="77777777" w:rsidR="00571D37" w:rsidRPr="0032190F" w:rsidRDefault="00571D37" w:rsidP="00571D37">
      <w:pPr>
        <w:rPr>
          <w:lang w:val="fr-FR"/>
        </w:rPr>
      </w:pPr>
    </w:p>
    <w:p w14:paraId="7AEE610B" w14:textId="77777777" w:rsidR="00571D37" w:rsidRPr="00715BD6" w:rsidRDefault="00571D37" w:rsidP="00571D37">
      <w:pPr>
        <w:jc w:val="both"/>
        <w:rPr>
          <w:lang w:val="fr-FR"/>
        </w:rPr>
      </w:pPr>
      <w:r w:rsidRPr="00715BD6">
        <w:rPr>
          <w:lang w:val="fr-FR"/>
        </w:rPr>
        <w:t>De nombreux tessons ont été découverts au pied d'un des rochers, ils sont contemporains, et s'apparentent à ceux des dolmens de la vallée. Il s'agit de céramiques du Néolithique final (3000-2500 aec) ou du Chalcolithique (ca. 2500 aec) (BIB 1738 p. 103)</w:t>
      </w:r>
    </w:p>
    <w:p w14:paraId="260DD603" w14:textId="77777777" w:rsidR="00571D37" w:rsidRPr="0032190F" w:rsidRDefault="00571D37" w:rsidP="000E4EC3">
      <w:pPr>
        <w:jc w:val="both"/>
        <w:rPr>
          <w:rFonts w:ascii="Times-Roman" w:hAnsi="Times-Roman" w:cs="Times-Roman"/>
          <w:lang w:val="fr-FR"/>
        </w:rPr>
      </w:pPr>
    </w:p>
    <w:p w14:paraId="7BD80408" w14:textId="77777777" w:rsidR="00571D37" w:rsidRPr="0032190F" w:rsidRDefault="00571D37" w:rsidP="00571D37">
      <w:pPr>
        <w:pStyle w:val="Heading2"/>
      </w:pPr>
      <w:r w:rsidRPr="0032190F">
        <w:t>art rupestre</w:t>
      </w:r>
    </w:p>
    <w:p w14:paraId="291FAA08" w14:textId="77777777" w:rsidR="00571D37" w:rsidRPr="0032190F" w:rsidRDefault="00571D37" w:rsidP="000E4EC3">
      <w:pPr>
        <w:jc w:val="both"/>
        <w:rPr>
          <w:rFonts w:ascii="Times-Roman" w:hAnsi="Times-Roman" w:cs="Times-Roman"/>
          <w:lang w:val="fr-FR"/>
        </w:rPr>
      </w:pPr>
    </w:p>
    <w:p w14:paraId="3ECAC9F3" w14:textId="77777777" w:rsidR="00571D37" w:rsidRPr="00715BD6" w:rsidRDefault="00AB6E65" w:rsidP="000E4EC3">
      <w:pPr>
        <w:jc w:val="both"/>
        <w:rPr>
          <w:lang w:val="fr-FR"/>
        </w:rPr>
      </w:pPr>
      <w:r w:rsidRPr="00715BD6">
        <w:rPr>
          <w:lang w:val="fr-FR"/>
        </w:rPr>
        <w:t xml:space="preserve">Groupe de 4 blocs de grès dominant le rio Gorafle, vallée riche en dolmen (~200). </w:t>
      </w:r>
      <w:r w:rsidR="00571D37" w:rsidRPr="00715BD6">
        <w:rPr>
          <w:lang w:val="fr-FR"/>
        </w:rPr>
        <w:t>(BIB 1738 p. 103)</w:t>
      </w:r>
    </w:p>
    <w:p w14:paraId="04B24F57" w14:textId="77777777" w:rsidR="00571D37" w:rsidRPr="0032190F" w:rsidRDefault="00571D37" w:rsidP="000E4EC3">
      <w:pPr>
        <w:jc w:val="both"/>
        <w:rPr>
          <w:rFonts w:ascii="Times-Roman" w:hAnsi="Times-Roman" w:cs="Times-Roman"/>
          <w:lang w:val="fr-FR"/>
        </w:rPr>
      </w:pPr>
    </w:p>
    <w:p w14:paraId="479A6AD6" w14:textId="77777777" w:rsidR="00571D37" w:rsidRPr="0032190F" w:rsidRDefault="00571D37" w:rsidP="00571D37">
      <w:pPr>
        <w:pStyle w:val="Heading3"/>
      </w:pPr>
      <w:r w:rsidRPr="0032190F">
        <w:t>bloc 1</w:t>
      </w:r>
    </w:p>
    <w:p w14:paraId="0A01705B" w14:textId="77777777" w:rsidR="00571D37" w:rsidRPr="00715BD6" w:rsidRDefault="00AB6E65" w:rsidP="000E4EC3">
      <w:pPr>
        <w:jc w:val="both"/>
        <w:rPr>
          <w:lang w:val="fr-FR"/>
        </w:rPr>
      </w:pPr>
      <w:r w:rsidRPr="00715BD6">
        <w:rPr>
          <w:lang w:val="fr-FR"/>
        </w:rPr>
        <w:t xml:space="preserve">Sur le premier bloc un sillon circulaire est gravé à l'intérieur duquel ont été creusée 4 cupules peu profondes (4-10 cm). </w:t>
      </w:r>
      <w:r w:rsidR="00571D37" w:rsidRPr="00715BD6">
        <w:rPr>
          <w:lang w:val="fr-FR"/>
        </w:rPr>
        <w:t>(BIB 1738 p. 103)</w:t>
      </w:r>
    </w:p>
    <w:p w14:paraId="74401A03" w14:textId="77777777" w:rsidR="00571D37" w:rsidRPr="0032190F" w:rsidRDefault="00571D37" w:rsidP="000E4EC3">
      <w:pPr>
        <w:jc w:val="both"/>
        <w:rPr>
          <w:rFonts w:ascii="Times-Roman" w:hAnsi="Times-Roman" w:cs="Times-Roman"/>
          <w:lang w:val="fr-FR"/>
        </w:rPr>
      </w:pPr>
    </w:p>
    <w:p w14:paraId="5A32E5D1" w14:textId="77777777" w:rsidR="00571D37" w:rsidRPr="0032190F" w:rsidRDefault="00571D37" w:rsidP="00571D37">
      <w:pPr>
        <w:pStyle w:val="Heading3"/>
      </w:pPr>
      <w:r w:rsidRPr="0032190F">
        <w:t>bloc 2</w:t>
      </w:r>
    </w:p>
    <w:p w14:paraId="6DA75F29" w14:textId="77777777" w:rsidR="00571D37" w:rsidRPr="00715BD6" w:rsidRDefault="00AB6E65" w:rsidP="000E4EC3">
      <w:pPr>
        <w:jc w:val="both"/>
        <w:rPr>
          <w:lang w:val="fr-FR"/>
        </w:rPr>
      </w:pPr>
      <w:r w:rsidRPr="00715BD6">
        <w:rPr>
          <w:lang w:val="fr-FR"/>
        </w:rPr>
        <w:t xml:space="preserve">Sur un second bloc, un bassin ovoïde de 45 cm de large et 10 cm de prof, d'où partent 4 rigoles peu profondes aboutissant aux bords du bloc. </w:t>
      </w:r>
      <w:r w:rsidR="00571D37" w:rsidRPr="00715BD6">
        <w:rPr>
          <w:lang w:val="fr-FR"/>
        </w:rPr>
        <w:t>(BIB 1738 p. 103)</w:t>
      </w:r>
    </w:p>
    <w:p w14:paraId="48FA98BD" w14:textId="77777777" w:rsidR="00571D37" w:rsidRPr="0032190F" w:rsidRDefault="00571D37" w:rsidP="000E4EC3">
      <w:pPr>
        <w:jc w:val="both"/>
        <w:rPr>
          <w:rFonts w:ascii="Times-Roman" w:hAnsi="Times-Roman" w:cs="Times-Roman"/>
          <w:lang w:val="fr-FR"/>
        </w:rPr>
      </w:pPr>
    </w:p>
    <w:p w14:paraId="50C2536A" w14:textId="77777777" w:rsidR="00571D37" w:rsidRPr="0032190F" w:rsidRDefault="00571D37" w:rsidP="00571D37">
      <w:pPr>
        <w:pStyle w:val="Heading3"/>
        <w:rPr>
          <w:rFonts w:ascii="Times-Roman" w:hAnsi="Times-Roman" w:cs="Times-Roman"/>
        </w:rPr>
      </w:pPr>
      <w:r w:rsidRPr="0032190F">
        <w:t>blocs 3 et 4</w:t>
      </w:r>
    </w:p>
    <w:p w14:paraId="4A06F1A8" w14:textId="68F0DDF6" w:rsidR="00571D37" w:rsidRPr="00715BD6" w:rsidRDefault="00AB6E65" w:rsidP="000E4EC3">
      <w:pPr>
        <w:jc w:val="both"/>
        <w:rPr>
          <w:lang w:val="fr-FR"/>
        </w:rPr>
      </w:pPr>
      <w:r w:rsidRPr="00715BD6">
        <w:rPr>
          <w:lang w:val="fr-FR"/>
        </w:rPr>
        <w:t xml:space="preserve">Les deux autres rochers portent des antrhopomorphes : cruciforme simple, </w:t>
      </w:r>
      <w:hyperlink r:id="rId3062" w:anchor="Cul_Art_TAC_T_g_phi" w:history="1">
        <w:r w:rsidR="00975EA7" w:rsidRPr="00715BD6">
          <w:rPr>
            <w:rStyle w:val="Hyperlink"/>
            <w:lang w:val="fr-FR"/>
          </w:rPr>
          <w:t>signe en f</w:t>
        </w:r>
      </w:hyperlink>
      <w:r w:rsidRPr="00715BD6">
        <w:rPr>
          <w:lang w:val="fr-FR"/>
        </w:rPr>
        <w:t xml:space="preserve">, etc. (BIB 1738 p. 103). </w:t>
      </w:r>
    </w:p>
    <w:p w14:paraId="0771A64E" w14:textId="77777777" w:rsidR="00571D37" w:rsidRPr="0032190F" w:rsidRDefault="00571D37" w:rsidP="000E4EC3">
      <w:pPr>
        <w:jc w:val="both"/>
        <w:rPr>
          <w:rFonts w:ascii="Times-Roman" w:hAnsi="Times-Roman" w:cs="Times-Roman"/>
          <w:lang w:val="fr-FR"/>
        </w:rPr>
      </w:pPr>
    </w:p>
    <w:p w14:paraId="2E05C3DF" w14:textId="759A92AA" w:rsidR="00571D37" w:rsidRPr="00715BD6" w:rsidRDefault="00571D37" w:rsidP="00571D37">
      <w:pPr>
        <w:jc w:val="both"/>
        <w:rPr>
          <w:lang w:val="fr-FR"/>
        </w:rPr>
      </w:pPr>
      <w:r w:rsidRPr="00715BD6">
        <w:rPr>
          <w:lang w:val="fr-FR"/>
        </w:rPr>
        <w:t xml:space="preserve">Les gravures peuvent être rapprochées de celles de  la Cueva de la Higuera, de l'anthropomorphe de l'abri de </w:t>
      </w:r>
      <w:hyperlink r:id="rId3063" w:anchor="Sit_Tio_Labrador" w:history="1">
        <w:r w:rsidRPr="00715BD6">
          <w:rPr>
            <w:rStyle w:val="Hyperlink"/>
            <w:lang w:val="fr-FR"/>
          </w:rPr>
          <w:t>Tio Labrador</w:t>
        </w:r>
      </w:hyperlink>
      <w:r w:rsidRPr="00715BD6">
        <w:rPr>
          <w:lang w:val="fr-FR"/>
        </w:rPr>
        <w:t xml:space="preserve"> ou de l'</w:t>
      </w:r>
      <w:hyperlink r:id="rId3064" w:anchor="Sit_Piruetano" w:history="1">
        <w:r w:rsidRPr="00715BD6">
          <w:rPr>
            <w:rStyle w:val="Hyperlink"/>
            <w:lang w:val="fr-FR"/>
          </w:rPr>
          <w:t>abri Piruetano</w:t>
        </w:r>
      </w:hyperlink>
      <w:r w:rsidRPr="00715BD6">
        <w:rPr>
          <w:lang w:val="fr-FR"/>
        </w:rPr>
        <w:t xml:space="preserve"> (BIB 1738 p. 103) </w:t>
      </w:r>
      <w:hyperlink r:id="rId3065" w:anchor="Sit_Chaves" w:history="1">
        <w:r w:rsidRPr="00715BD6">
          <w:rPr>
            <w:rStyle w:val="Hyperlink"/>
            <w:lang w:val="fr-FR"/>
          </w:rPr>
          <w:t>Chaves</w:t>
        </w:r>
      </w:hyperlink>
      <w:r w:rsidRPr="00715BD6">
        <w:rPr>
          <w:lang w:val="fr-FR"/>
        </w:rPr>
        <w:t xml:space="preserve"> (SS BIB)</w:t>
      </w:r>
    </w:p>
    <w:p w14:paraId="2E380B11" w14:textId="77777777" w:rsidR="00C8651C" w:rsidRPr="0032190F" w:rsidRDefault="00C8651C" w:rsidP="00242C0F">
      <w:pPr>
        <w:jc w:val="both"/>
        <w:rPr>
          <w:rFonts w:ascii="Times-Roman" w:hAnsi="Times-Roman" w:cs="Times-Roman"/>
          <w:lang w:val="fr-FR"/>
        </w:rPr>
      </w:pPr>
    </w:p>
    <w:p w14:paraId="370D68D6" w14:textId="77777777" w:rsidR="00B87361" w:rsidRPr="0032190F" w:rsidRDefault="00B87361" w:rsidP="00426FF9">
      <w:pPr>
        <w:pStyle w:val="Heading1"/>
      </w:pPr>
      <w:bookmarkStart w:id="1376" w:name="Sit_Santa_Fe_Mondujar"/>
      <w:r w:rsidRPr="0032190F">
        <w:t>SANTA FE DE MONDUJAR</w:t>
      </w:r>
      <w:bookmarkEnd w:id="1376"/>
    </w:p>
    <w:p w14:paraId="187BB588" w14:textId="77777777" w:rsidR="00F17483" w:rsidRDefault="00F17483" w:rsidP="00242C0F">
      <w:pPr>
        <w:jc w:val="both"/>
        <w:rPr>
          <w:lang w:val="fr-FR"/>
        </w:rPr>
      </w:pPr>
    </w:p>
    <w:p w14:paraId="5CEFE970" w14:textId="66C5C7DF" w:rsidR="001C34F2" w:rsidRPr="00715BD6" w:rsidRDefault="006B1506" w:rsidP="00242C0F">
      <w:pPr>
        <w:jc w:val="both"/>
        <w:rPr>
          <w:lang w:val="fr-FR"/>
        </w:rPr>
      </w:pPr>
      <w:r w:rsidRPr="00715BD6">
        <w:rPr>
          <w:lang w:val="fr-FR"/>
        </w:rPr>
        <w:t xml:space="preserve">Le </w:t>
      </w:r>
      <w:hyperlink r:id="rId3066" w:anchor="Cul_Megalithisme_t_tholos" w:history="1">
        <w:r w:rsidR="00F17483" w:rsidRPr="00F17483">
          <w:rPr>
            <w:rStyle w:val="Hyperlink"/>
            <w:lang w:val="fr-FR"/>
          </w:rPr>
          <w:t>tholos</w:t>
        </w:r>
      </w:hyperlink>
      <w:r w:rsidR="00F17483">
        <w:rPr>
          <w:lang w:val="fr-FR"/>
        </w:rPr>
        <w:t xml:space="preserve"> </w:t>
      </w:r>
      <w:r w:rsidRPr="00715BD6">
        <w:rPr>
          <w:lang w:val="fr-FR"/>
        </w:rPr>
        <w:t>15 de Santa Fe de Mondujar (Almeria) a livré un v</w:t>
      </w:r>
      <w:r w:rsidR="00B87361" w:rsidRPr="00715BD6">
        <w:rPr>
          <w:lang w:val="fr-FR"/>
        </w:rPr>
        <w:t>ase à décor oculé</w:t>
      </w:r>
      <w:r w:rsidRPr="00715BD6">
        <w:rPr>
          <w:lang w:val="fr-FR"/>
        </w:rPr>
        <w:t xml:space="preserve"> [visage à "tatouage"</w:t>
      </w:r>
      <w:r w:rsidR="00C9032F" w:rsidRPr="00715BD6">
        <w:rPr>
          <w:lang w:val="fr-FR"/>
        </w:rPr>
        <w:t xml:space="preserve">, </w:t>
      </w:r>
      <w:hyperlink r:id="rId3067" w:anchor="Cul_Art_TAC_T_a_idole_cylindre" w:history="1">
        <w:r w:rsidR="00C9032F" w:rsidRPr="00715BD6">
          <w:rPr>
            <w:rStyle w:val="Hyperlink"/>
            <w:lang w:val="fr-FR"/>
          </w:rPr>
          <w:t>idoles cylindriques</w:t>
        </w:r>
      </w:hyperlink>
      <w:r w:rsidR="00C9032F" w:rsidRPr="00715BD6">
        <w:rPr>
          <w:lang w:val="fr-FR"/>
        </w:rPr>
        <w:t xml:space="preserve">] </w:t>
      </w:r>
      <w:r w:rsidRPr="00715BD6">
        <w:rPr>
          <w:lang w:val="fr-FR"/>
        </w:rPr>
        <w:t xml:space="preserve">et de </w:t>
      </w:r>
      <w:hyperlink r:id="rId3068" w:anchor="Cul_Art_TAC_T_z_cervide" w:history="1">
        <w:r w:rsidR="00081B5F" w:rsidRPr="00715BD6">
          <w:rPr>
            <w:rStyle w:val="Hyperlink"/>
            <w:lang w:val="fr-FR"/>
          </w:rPr>
          <w:t>cerf</w:t>
        </w:r>
      </w:hyperlink>
      <w:r w:rsidR="00081B5F" w:rsidRPr="00715BD6">
        <w:rPr>
          <w:rStyle w:val="st"/>
          <w:lang w:val="fr-FR"/>
        </w:rPr>
        <w:t xml:space="preserve"> </w:t>
      </w:r>
      <w:r w:rsidRPr="00715BD6">
        <w:rPr>
          <w:lang w:val="fr-FR"/>
        </w:rPr>
        <w:t xml:space="preserve">à ramure rectiligne et biches attribué à la culture de </w:t>
      </w:r>
      <w:hyperlink r:id="rId3069" w:anchor="Cul_Los_Millares" w:history="1">
        <w:r w:rsidRPr="00715BD6">
          <w:rPr>
            <w:rStyle w:val="Hyperlink"/>
            <w:lang w:val="fr-FR"/>
          </w:rPr>
          <w:t>Los Millares</w:t>
        </w:r>
      </w:hyperlink>
      <w:r w:rsidRPr="00715BD6">
        <w:rPr>
          <w:lang w:val="fr-FR"/>
        </w:rPr>
        <w:t xml:space="preserve"> (BIB 1738 fig. 16) </w:t>
      </w:r>
    </w:p>
    <w:p w14:paraId="7ADB4F04" w14:textId="77777777" w:rsidR="00D13F1B" w:rsidRPr="0032190F" w:rsidRDefault="00D13F1B" w:rsidP="00242C0F">
      <w:pPr>
        <w:jc w:val="both"/>
        <w:rPr>
          <w:rFonts w:ascii="Times-Roman" w:hAnsi="Times-Roman" w:cs="Times-Roman"/>
          <w:lang w:val="fr-FR"/>
        </w:rPr>
      </w:pPr>
    </w:p>
    <w:p w14:paraId="4A734AC8" w14:textId="77777777" w:rsidR="00D13F1B" w:rsidRPr="0032190F" w:rsidRDefault="00D13F1B" w:rsidP="00426FF9">
      <w:pPr>
        <w:pStyle w:val="Heading1"/>
      </w:pPr>
      <w:bookmarkStart w:id="1377" w:name="Sit_Corao"/>
      <w:r w:rsidRPr="0032190F">
        <w:t>CORAO</w:t>
      </w:r>
    </w:p>
    <w:bookmarkEnd w:id="1377"/>
    <w:p w14:paraId="4408BE16" w14:textId="5DFC763C" w:rsidR="00D13F1B" w:rsidRPr="00715BD6" w:rsidRDefault="00D13F1B" w:rsidP="00242C0F">
      <w:pPr>
        <w:jc w:val="both"/>
        <w:rPr>
          <w:lang w:val="fr-FR"/>
        </w:rPr>
      </w:pPr>
      <w:r w:rsidRPr="00715BD6">
        <w:rPr>
          <w:lang w:val="fr-FR"/>
        </w:rPr>
        <w:t xml:space="preserve">Le dolmen de Coraro (Asturies, Espagne) montre la gravure d'un anthropomorphe [orant] avec les membres en </w:t>
      </w:r>
      <w:hyperlink r:id="rId3070" w:anchor="Cul_Proto_Art_TAC_T_g_zigzag" w:history="1">
        <w:r w:rsidR="00E31D08" w:rsidRPr="00E31D08">
          <w:rPr>
            <w:rStyle w:val="Hyperlink"/>
            <w:lang w:val="fr-FR" w:eastAsia="en-GB"/>
          </w:rPr>
          <w:t>zigza</w:t>
        </w:r>
        <w:r w:rsidR="00E31D08">
          <w:rPr>
            <w:rStyle w:val="Hyperlink"/>
            <w:lang w:val="fr-FR" w:eastAsia="en-GB"/>
          </w:rPr>
          <w:t>gs</w:t>
        </w:r>
      </w:hyperlink>
      <w:r w:rsidR="00E31D08" w:rsidRPr="00715BD6">
        <w:rPr>
          <w:lang w:val="fr-FR"/>
        </w:rPr>
        <w:t xml:space="preserve"> </w:t>
      </w:r>
      <w:r w:rsidRPr="00715BD6">
        <w:rPr>
          <w:lang w:val="fr-FR"/>
        </w:rPr>
        <w:t>(BIB 1738 fig. 30)</w:t>
      </w:r>
    </w:p>
    <w:p w14:paraId="1E712D42" w14:textId="77777777" w:rsidR="001C34F2" w:rsidRPr="0032190F" w:rsidRDefault="001C34F2" w:rsidP="001C34F2">
      <w:pPr>
        <w:jc w:val="both"/>
        <w:rPr>
          <w:rFonts w:ascii="Times-Roman" w:hAnsi="Times-Roman" w:cs="Times-Roman"/>
          <w:lang w:val="fr-FR"/>
        </w:rPr>
      </w:pPr>
    </w:p>
    <w:p w14:paraId="76E1F997" w14:textId="77777777" w:rsidR="001C34F2" w:rsidRPr="0032190F" w:rsidRDefault="001C34F2" w:rsidP="00426FF9">
      <w:pPr>
        <w:pStyle w:val="Heading1"/>
      </w:pPr>
      <w:bookmarkStart w:id="1378" w:name="Sit_Cangas_Onis"/>
      <w:r w:rsidRPr="0032190F">
        <w:t>CANGAS DE ONIS</w:t>
      </w:r>
    </w:p>
    <w:bookmarkEnd w:id="1378"/>
    <w:p w14:paraId="56311409" w14:textId="08F495D8" w:rsidR="000E4EC3" w:rsidRPr="00715BD6" w:rsidRDefault="001C34F2" w:rsidP="000E4EC3">
      <w:pPr>
        <w:jc w:val="both"/>
        <w:rPr>
          <w:lang w:val="fr-FR"/>
        </w:rPr>
      </w:pPr>
      <w:r w:rsidRPr="00715BD6">
        <w:rPr>
          <w:lang w:val="fr-FR"/>
        </w:rPr>
        <w:t>Dolmen de Cangas de Onis (Capilla de Santa Cruz, Asturias, Espagne).</w:t>
      </w:r>
      <w:r w:rsidR="000E4EC3" w:rsidRPr="00715BD6">
        <w:rPr>
          <w:lang w:val="fr-FR"/>
        </w:rPr>
        <w:t xml:space="preserve"> , gravé, appartient à l' "</w:t>
      </w:r>
      <w:hyperlink r:id="rId3071" w:anchor="Cul_Schemat_Espagne" w:history="1">
        <w:r w:rsidR="000E4EC3" w:rsidRPr="00715BD6">
          <w:rPr>
            <w:rStyle w:val="Hyperlink"/>
            <w:lang w:val="fr-FR"/>
          </w:rPr>
          <w:t>art schématique ibérique</w:t>
        </w:r>
      </w:hyperlink>
      <w:r w:rsidR="000E4EC3" w:rsidRPr="00715BD6">
        <w:rPr>
          <w:lang w:val="fr-FR"/>
        </w:rPr>
        <w:t xml:space="preserve">" pour J. Abelanet (BIB 1738 fig. 31) </w:t>
      </w:r>
    </w:p>
    <w:p w14:paraId="33DA729D" w14:textId="77777777" w:rsidR="00421EEC" w:rsidRPr="0032190F" w:rsidRDefault="00421EEC" w:rsidP="000E4EC3">
      <w:pPr>
        <w:jc w:val="both"/>
        <w:rPr>
          <w:rFonts w:ascii="Times-Roman" w:hAnsi="Times-Roman" w:cs="Times-Roman"/>
          <w:lang w:val="fr-FR"/>
        </w:rPr>
      </w:pPr>
    </w:p>
    <w:p w14:paraId="5E6BC69A" w14:textId="77777777" w:rsidR="00421EEC" w:rsidRPr="0032190F" w:rsidRDefault="00421EEC" w:rsidP="00426FF9">
      <w:pPr>
        <w:pStyle w:val="Heading1"/>
      </w:pPr>
      <w:bookmarkStart w:id="1379" w:name="Sit_Tage"/>
      <w:r w:rsidRPr="0032190F">
        <w:t>TAGE (VALLEE DU)</w:t>
      </w:r>
    </w:p>
    <w:bookmarkEnd w:id="1379"/>
    <w:p w14:paraId="67AEEC6B" w14:textId="77777777" w:rsidR="00421EEC" w:rsidRPr="0032190F" w:rsidRDefault="00421EEC" w:rsidP="000E4EC3">
      <w:pPr>
        <w:jc w:val="both"/>
        <w:rPr>
          <w:rFonts w:ascii="Times-Roman" w:hAnsi="Times-Roman" w:cs="Times-Roman"/>
          <w:lang w:val="fr-FR"/>
        </w:rPr>
      </w:pPr>
    </w:p>
    <w:p w14:paraId="3CB0A2FB" w14:textId="211F26CF" w:rsidR="00421EEC" w:rsidRPr="004372FC" w:rsidRDefault="00421EEC" w:rsidP="000E4EC3">
      <w:pPr>
        <w:jc w:val="both"/>
        <w:rPr>
          <w:lang w:val="fr-FR"/>
        </w:rPr>
      </w:pPr>
      <w:r w:rsidRPr="004372FC">
        <w:rPr>
          <w:lang w:val="fr-FR"/>
        </w:rPr>
        <w:t xml:space="preserve">Sites: </w:t>
      </w:r>
      <w:hyperlink r:id="rId3072" w:anchor="Sit_Chao_Velha" w:history="1">
        <w:r w:rsidRPr="004372FC">
          <w:rPr>
            <w:rStyle w:val="Hyperlink"/>
            <w:lang w:val="fr-FR"/>
          </w:rPr>
          <w:t>Chao da Velha</w:t>
        </w:r>
      </w:hyperlink>
      <w:r w:rsidRPr="004372FC">
        <w:rPr>
          <w:lang w:val="fr-FR"/>
        </w:rPr>
        <w:t xml:space="preserve">, </w:t>
      </w:r>
      <w:hyperlink r:id="rId3073" w:anchor="Sit_Chao_Algrarve" w:history="1">
        <w:r w:rsidRPr="004372FC">
          <w:rPr>
            <w:rStyle w:val="Hyperlink"/>
            <w:lang w:val="fr-FR"/>
          </w:rPr>
          <w:t>C</w:t>
        </w:r>
        <w:r w:rsidR="002B6C88" w:rsidRPr="004372FC">
          <w:rPr>
            <w:rStyle w:val="Hyperlink"/>
            <w:lang w:val="fr-FR"/>
          </w:rPr>
          <w:t>ac</w:t>
        </w:r>
        <w:r w:rsidRPr="004372FC">
          <w:rPr>
            <w:rStyle w:val="Hyperlink"/>
            <w:lang w:val="fr-FR"/>
          </w:rPr>
          <w:t>hao do Algrave</w:t>
        </w:r>
      </w:hyperlink>
      <w:r w:rsidRPr="004372FC">
        <w:rPr>
          <w:lang w:val="fr-FR"/>
        </w:rPr>
        <w:t xml:space="preserve">, </w:t>
      </w:r>
      <w:hyperlink r:id="rId3074" w:anchor="Sit_Fratel" w:history="1">
        <w:r w:rsidRPr="004372FC">
          <w:rPr>
            <w:rStyle w:val="Hyperlink"/>
            <w:lang w:val="fr-FR"/>
          </w:rPr>
          <w:t>Fratel</w:t>
        </w:r>
      </w:hyperlink>
      <w:r w:rsidRPr="004372FC">
        <w:rPr>
          <w:lang w:val="fr-FR"/>
        </w:rPr>
        <w:t>, etc.</w:t>
      </w:r>
    </w:p>
    <w:p w14:paraId="5F69566A" w14:textId="77777777" w:rsidR="0020473A" w:rsidRPr="004372FC" w:rsidRDefault="0020473A" w:rsidP="000E4EC3">
      <w:pPr>
        <w:jc w:val="both"/>
        <w:rPr>
          <w:lang w:val="fr-FR"/>
        </w:rPr>
      </w:pPr>
    </w:p>
    <w:p w14:paraId="67251B8A" w14:textId="77777777" w:rsidR="0020473A" w:rsidRDefault="0020473A" w:rsidP="000E4EC3">
      <w:pPr>
        <w:jc w:val="both"/>
        <w:rPr>
          <w:lang w:val="fr-FR"/>
        </w:rPr>
      </w:pPr>
      <w:r>
        <w:rPr>
          <w:lang w:val="fr-FR"/>
        </w:rPr>
        <w:t>L'embouchure du Tage, comme l'Aveiro et le Mondego sont de quasi-fjord (BIB 3006)</w:t>
      </w:r>
    </w:p>
    <w:p w14:paraId="159E60B7" w14:textId="77777777" w:rsidR="0011780E" w:rsidRDefault="0011780E" w:rsidP="000E4EC3">
      <w:pPr>
        <w:jc w:val="both"/>
        <w:rPr>
          <w:lang w:val="fr-FR"/>
        </w:rPr>
      </w:pPr>
    </w:p>
    <w:p w14:paraId="77F10F50" w14:textId="77777777" w:rsidR="0011780E" w:rsidRDefault="0011780E" w:rsidP="00426FF9">
      <w:pPr>
        <w:pStyle w:val="Heading1"/>
      </w:pPr>
      <w:bookmarkStart w:id="1380" w:name="Sit_Fournos_Mouros"/>
      <w:r>
        <w:t>FORNOS DOS MOUROS</w:t>
      </w:r>
    </w:p>
    <w:bookmarkEnd w:id="1380"/>
    <w:p w14:paraId="75E57129" w14:textId="77777777" w:rsidR="0011780E" w:rsidRDefault="0011780E" w:rsidP="000E4EC3">
      <w:pPr>
        <w:jc w:val="both"/>
        <w:rPr>
          <w:lang w:val="fr-FR"/>
        </w:rPr>
      </w:pPr>
    </w:p>
    <w:p w14:paraId="7E3330E5" w14:textId="77777777" w:rsidR="0011780E" w:rsidRPr="0011780E" w:rsidRDefault="0011780E" w:rsidP="000E4EC3">
      <w:pPr>
        <w:jc w:val="both"/>
        <w:rPr>
          <w:lang w:val="fr-FR"/>
        </w:rPr>
      </w:pPr>
      <w:r w:rsidRPr="0011780E">
        <w:rPr>
          <w:sz w:val="23"/>
          <w:szCs w:val="23"/>
          <w:lang w:val="fr-FR"/>
        </w:rPr>
        <w:t>À Fornos dos Mouros (Aveiro, Portugal), l’affleurement gravé présente une morphologie tridimensionnelle et des caractéristiques géologiques qui ne sont pas sans évoquer l’environnement immédiat. L’affleurement est situé sur la pente occidentale du mont Arestal et domine le paysage jusqu’à l’Océan atlantique. Tout comme la montagne, cet affleurement est constitué d’une masse granitique émergeant de l’encaissant schisteux et présente un profil similaire (</w:t>
      </w:r>
      <w:r w:rsidRPr="0011780E">
        <w:rPr>
          <w:i/>
          <w:iCs/>
          <w:sz w:val="23"/>
          <w:szCs w:val="23"/>
          <w:lang w:val="fr-FR"/>
        </w:rPr>
        <w:t>ibid</w:t>
      </w:r>
      <w:r w:rsidRPr="0011780E">
        <w:rPr>
          <w:sz w:val="23"/>
          <w:szCs w:val="23"/>
          <w:lang w:val="fr-FR"/>
        </w:rPr>
        <w:t>.). Plusieurs phases de gravure ont été reconnues, la première consistant en des enlèvements de matière qui ont modifié la topographie de l’affleurement (</w:t>
      </w:r>
      <w:r w:rsidRPr="0011780E">
        <w:rPr>
          <w:i/>
          <w:iCs/>
          <w:sz w:val="23"/>
          <w:szCs w:val="23"/>
          <w:lang w:val="fr-FR"/>
        </w:rPr>
        <w:t>ibid</w:t>
      </w:r>
      <w:r w:rsidRPr="0011780E">
        <w:rPr>
          <w:sz w:val="23"/>
          <w:szCs w:val="23"/>
          <w:lang w:val="fr-FR"/>
        </w:rPr>
        <w:t>.). Les premiers signes gravés sont trois motifs réticulés quadrangulaires recoupés par une série de cupules. Celles-ci peuvent être, simples ou entourées d’un ou plusieurs cercles concentriques ou prolongées par une spirale. Enfin, un réseau formé d’un axe principal courbe, profondément marqué, et d’autres traits secondaires, joint les signes réticulés et la plupart des motifs circulaires. Ainsi, les gravures successives respectent les tracés précédents et semblent former une composition homogène (Alves, 2003 ; fig. 12, n° 11).</w:t>
      </w:r>
      <w:r>
        <w:rPr>
          <w:sz w:val="23"/>
          <w:szCs w:val="23"/>
          <w:lang w:val="fr-FR"/>
        </w:rPr>
        <w:t>(BIB 3244)</w:t>
      </w:r>
    </w:p>
    <w:p w14:paraId="0CE7BCE7" w14:textId="77777777" w:rsidR="0011780E" w:rsidRPr="00CD27DA" w:rsidRDefault="0011780E" w:rsidP="000E4EC3">
      <w:pPr>
        <w:jc w:val="both"/>
        <w:rPr>
          <w:lang w:val="fr-FR"/>
        </w:rPr>
      </w:pPr>
    </w:p>
    <w:p w14:paraId="31469933" w14:textId="77777777" w:rsidR="001C34F2" w:rsidRPr="00CD27DA" w:rsidRDefault="001C34F2" w:rsidP="001C34F2">
      <w:pPr>
        <w:jc w:val="both"/>
        <w:rPr>
          <w:rFonts w:ascii="Times-Roman" w:hAnsi="Times-Roman" w:cs="Times-Roman"/>
          <w:lang w:val="fr-FR"/>
        </w:rPr>
      </w:pPr>
    </w:p>
    <w:p w14:paraId="7C70049A" w14:textId="77777777" w:rsidR="001C34F2" w:rsidRPr="0032190F" w:rsidRDefault="001C34F2" w:rsidP="00426FF9">
      <w:pPr>
        <w:pStyle w:val="Heading1"/>
      </w:pPr>
      <w:bookmarkStart w:id="1381" w:name="Sit_Chao_Velha"/>
      <w:r w:rsidRPr="0032190F">
        <w:t>CHAO DA VELHA</w:t>
      </w:r>
    </w:p>
    <w:bookmarkEnd w:id="1381"/>
    <w:p w14:paraId="706D884B" w14:textId="05831DA8" w:rsidR="000E4EC3" w:rsidRPr="00715BD6" w:rsidRDefault="001C34F2" w:rsidP="000E4EC3">
      <w:pPr>
        <w:jc w:val="both"/>
        <w:rPr>
          <w:lang w:val="fr-FR"/>
        </w:rPr>
      </w:pPr>
      <w:r w:rsidRPr="00715BD6">
        <w:rPr>
          <w:lang w:val="fr-FR"/>
        </w:rPr>
        <w:t>Chao da Velha (</w:t>
      </w:r>
      <w:hyperlink r:id="rId3075" w:anchor="Sit_Tage" w:history="1">
        <w:r w:rsidR="00421EEC" w:rsidRPr="00715BD6">
          <w:rPr>
            <w:rStyle w:val="Hyperlink"/>
            <w:lang w:val="fr-FR"/>
          </w:rPr>
          <w:t>vallée du Tage</w:t>
        </w:r>
      </w:hyperlink>
      <w:r w:rsidRPr="00715BD6">
        <w:rPr>
          <w:lang w:val="fr-FR"/>
        </w:rPr>
        <w:t>, Portugal)</w:t>
      </w:r>
      <w:r w:rsidR="000E4EC3" w:rsidRPr="00715BD6">
        <w:rPr>
          <w:lang w:val="fr-FR"/>
        </w:rPr>
        <w:t xml:space="preserve"> , gravé, appartient à l' "</w:t>
      </w:r>
      <w:hyperlink r:id="rId3076" w:anchor="Cul_Schemat_Espagne" w:history="1">
        <w:r w:rsidR="000E4EC3" w:rsidRPr="00715BD6">
          <w:rPr>
            <w:rStyle w:val="Hyperlink"/>
            <w:lang w:val="fr-FR"/>
          </w:rPr>
          <w:t>art schématique ibérique</w:t>
        </w:r>
      </w:hyperlink>
      <w:r w:rsidR="000E4EC3" w:rsidRPr="00715BD6">
        <w:rPr>
          <w:lang w:val="fr-FR"/>
        </w:rPr>
        <w:t xml:space="preserve">" pour J. Abelanet (BIB 1738 fig. 31) </w:t>
      </w:r>
    </w:p>
    <w:p w14:paraId="3512AB4B" w14:textId="77777777" w:rsidR="001C34F2" w:rsidRPr="0032190F" w:rsidRDefault="001C34F2" w:rsidP="001C34F2">
      <w:pPr>
        <w:jc w:val="both"/>
        <w:rPr>
          <w:rFonts w:ascii="Times-Roman" w:hAnsi="Times-Roman" w:cs="Times-Roman"/>
          <w:lang w:val="fr-FR"/>
        </w:rPr>
      </w:pPr>
    </w:p>
    <w:p w14:paraId="28423470" w14:textId="77777777" w:rsidR="001C34F2" w:rsidRPr="00D52855" w:rsidRDefault="001C34F2" w:rsidP="00426FF9">
      <w:pPr>
        <w:pStyle w:val="Heading1"/>
        <w:rPr>
          <w:lang w:val="es-ES"/>
        </w:rPr>
      </w:pPr>
      <w:bookmarkStart w:id="1382" w:name="Sit_Chao_Algrarve"/>
      <w:r w:rsidRPr="00D52855">
        <w:rPr>
          <w:lang w:val="es-ES"/>
        </w:rPr>
        <w:t>CHAO DO ALGRARVE</w:t>
      </w:r>
    </w:p>
    <w:p w14:paraId="0EE27E83" w14:textId="77777777" w:rsidR="002B6C88" w:rsidRPr="00A5234E" w:rsidRDefault="002B6C88" w:rsidP="002B6C88">
      <w:pPr>
        <w:rPr>
          <w:sz w:val="20"/>
          <w:lang w:val="es-ES"/>
        </w:rPr>
      </w:pPr>
      <w:bookmarkStart w:id="1383" w:name="Sit_Cachao_Algarve"/>
      <w:bookmarkEnd w:id="1382"/>
      <w:r w:rsidRPr="00A5234E">
        <w:rPr>
          <w:sz w:val="20"/>
          <w:lang w:val="es-ES"/>
        </w:rPr>
        <w:t>CACHAO DO ALGARVE</w:t>
      </w:r>
      <w:bookmarkEnd w:id="1383"/>
      <w:r w:rsidRPr="00A5234E">
        <w:rPr>
          <w:sz w:val="20"/>
          <w:lang w:val="es-ES"/>
        </w:rPr>
        <w:t>, Cachão do Algarve, Chao do Alagarve</w:t>
      </w:r>
    </w:p>
    <w:p w14:paraId="221C288E" w14:textId="77777777" w:rsidR="004073E6" w:rsidRDefault="004073E6" w:rsidP="002B6C88">
      <w:pPr>
        <w:jc w:val="both"/>
        <w:rPr>
          <w:lang w:val="es-ES"/>
        </w:rPr>
      </w:pPr>
    </w:p>
    <w:p w14:paraId="2D4C9592" w14:textId="06DFF625" w:rsidR="002B6C88" w:rsidRDefault="002B6C88" w:rsidP="002B6C88">
      <w:pPr>
        <w:jc w:val="both"/>
        <w:rPr>
          <w:lang w:val="fr-FR"/>
        </w:rPr>
      </w:pPr>
      <w:r w:rsidRPr="002B6C88">
        <w:rPr>
          <w:lang w:val="es-ES"/>
        </w:rPr>
        <w:lastRenderedPageBreak/>
        <w:t>Vila Velha de Rodao</w:t>
      </w:r>
      <w:r>
        <w:rPr>
          <w:lang w:val="es-ES"/>
        </w:rPr>
        <w:t xml:space="preserve">, </w:t>
      </w:r>
      <w:r w:rsidRPr="002B6C88">
        <w:rPr>
          <w:lang w:val="es-ES"/>
        </w:rPr>
        <w:t xml:space="preserve">Portugal. </w:t>
      </w:r>
      <w:r>
        <w:rPr>
          <w:lang w:val="fr-FR"/>
        </w:rPr>
        <w:t xml:space="preserve">Art rupestre du gr. de la </w:t>
      </w:r>
      <w:hyperlink r:id="rId3077" w:anchor="Sit_Tage" w:history="1">
        <w:r w:rsidRPr="00715BD6">
          <w:rPr>
            <w:rStyle w:val="Hyperlink"/>
            <w:lang w:val="fr-FR"/>
          </w:rPr>
          <w:t>vallée du Tage</w:t>
        </w:r>
      </w:hyperlink>
      <w:r>
        <w:rPr>
          <w:lang w:val="fr-FR"/>
        </w:rPr>
        <w:t xml:space="preserve"> (SS BIB) Anthropomorphes, etc. (SS BIB) Représentation d'épée du BF probable sur la roche 53 (BIB 2892) G</w:t>
      </w:r>
      <w:r w:rsidRPr="00715BD6">
        <w:rPr>
          <w:lang w:val="fr-FR"/>
        </w:rPr>
        <w:t>ravé, appartient à l' "</w:t>
      </w:r>
      <w:hyperlink r:id="rId3078" w:anchor="Cul_Schemat_Espagne" w:history="1">
        <w:r w:rsidRPr="00715BD6">
          <w:rPr>
            <w:rStyle w:val="Hyperlink"/>
            <w:lang w:val="fr-FR"/>
          </w:rPr>
          <w:t>art schématique ibérique</w:t>
        </w:r>
      </w:hyperlink>
      <w:r w:rsidRPr="00715BD6">
        <w:rPr>
          <w:lang w:val="fr-FR"/>
        </w:rPr>
        <w:t xml:space="preserve">" pour J. Abelanet (BIB 1738 fig. 31) </w:t>
      </w:r>
      <w:hyperlink r:id="rId3079" w:anchor="Cul_Precoloniale_Obj_bouclier_echancrV" w:history="1">
        <w:r w:rsidRPr="002B6C88">
          <w:rPr>
            <w:rStyle w:val="Hyperlink"/>
            <w:lang w:val="fr-FR"/>
          </w:rPr>
          <w:t>bouclier en V</w:t>
        </w:r>
      </w:hyperlink>
    </w:p>
    <w:p w14:paraId="6E12CE8A" w14:textId="77777777" w:rsidR="002B6C88" w:rsidRDefault="002B6C88" w:rsidP="002B6C88">
      <w:pPr>
        <w:jc w:val="both"/>
        <w:rPr>
          <w:lang w:val="fr-FR"/>
        </w:rPr>
      </w:pPr>
    </w:p>
    <w:p w14:paraId="628A6F6E" w14:textId="77777777" w:rsidR="00D60816" w:rsidRDefault="00D60816" w:rsidP="002B6C88">
      <w:pPr>
        <w:jc w:val="both"/>
        <w:rPr>
          <w:lang w:val="fr-FR"/>
        </w:rPr>
      </w:pPr>
      <w:r w:rsidRPr="00A5234E">
        <w:rPr>
          <w:lang w:val="fr-FR"/>
        </w:rPr>
        <w:t>format B</w:t>
      </w:r>
      <w:r w:rsidRPr="00D60816">
        <w:rPr>
          <w:lang w:val="fr-FR"/>
        </w:rPr>
        <w:t xml:space="preserve"> (BIB 2172)</w:t>
      </w:r>
    </w:p>
    <w:p w14:paraId="73E1ACFE" w14:textId="77777777" w:rsidR="00D60816" w:rsidRDefault="00D60816" w:rsidP="002B6C88">
      <w:pPr>
        <w:jc w:val="both"/>
        <w:rPr>
          <w:lang w:val="fr-FR"/>
        </w:rPr>
      </w:pPr>
    </w:p>
    <w:p w14:paraId="33B68AE7" w14:textId="48E455DA" w:rsidR="002B6C88" w:rsidRPr="006A3AB6" w:rsidRDefault="002B6C88" w:rsidP="002B6C88">
      <w:pPr>
        <w:jc w:val="both"/>
        <w:rPr>
          <w:lang w:val="fr-FR"/>
        </w:rPr>
      </w:pPr>
      <w:r>
        <w:rPr>
          <w:lang w:val="fr-FR"/>
        </w:rPr>
        <w:t>v. gr.</w:t>
      </w:r>
      <w:r w:rsidRPr="006A3AB6">
        <w:rPr>
          <w:lang w:val="fr-FR"/>
        </w:rPr>
        <w:t xml:space="preserve"> </w:t>
      </w:r>
      <w:hyperlink r:id="rId3080" w:anchor="Cul_API_aclasser" w:history="1">
        <w:r w:rsidRPr="00C4505C">
          <w:rPr>
            <w:rStyle w:val="Hyperlink"/>
            <w:lang w:val="fr-FR"/>
          </w:rPr>
          <w:t>Aclasser</w:t>
        </w:r>
      </w:hyperlink>
      <w:r w:rsidRPr="00C4505C">
        <w:rPr>
          <w:lang w:val="fr-FR"/>
        </w:rPr>
        <w:t xml:space="preserve"> (SS BIB)</w:t>
      </w:r>
    </w:p>
    <w:p w14:paraId="7CFB98DB" w14:textId="77777777" w:rsidR="002B6C88" w:rsidRPr="00715BD6" w:rsidRDefault="002B6C88" w:rsidP="000E4EC3">
      <w:pPr>
        <w:jc w:val="both"/>
        <w:rPr>
          <w:lang w:val="fr-FR"/>
        </w:rPr>
      </w:pPr>
    </w:p>
    <w:p w14:paraId="5B23FAB3" w14:textId="77777777" w:rsidR="001C34F2" w:rsidRPr="0032190F" w:rsidRDefault="001C34F2" w:rsidP="001C34F2">
      <w:pPr>
        <w:jc w:val="both"/>
        <w:rPr>
          <w:rFonts w:ascii="Times-Roman" w:hAnsi="Times-Roman" w:cs="Times-Roman"/>
          <w:lang w:val="fr-FR"/>
        </w:rPr>
      </w:pPr>
    </w:p>
    <w:p w14:paraId="0E5589A9" w14:textId="77777777" w:rsidR="001C34F2" w:rsidRPr="0032190F" w:rsidRDefault="001C34F2" w:rsidP="00426FF9">
      <w:pPr>
        <w:pStyle w:val="Heading1"/>
      </w:pPr>
      <w:bookmarkStart w:id="1384" w:name="Sit_Menga"/>
      <w:r w:rsidRPr="0032190F">
        <w:t>MENGA</w:t>
      </w:r>
    </w:p>
    <w:bookmarkEnd w:id="1384"/>
    <w:p w14:paraId="028EC9B4" w14:textId="2B2A8885" w:rsidR="000E4EC3" w:rsidRPr="00715BD6" w:rsidRDefault="001C34F2" w:rsidP="004039C0">
      <w:pPr>
        <w:rPr>
          <w:lang w:val="fr-FR"/>
        </w:rPr>
      </w:pPr>
      <w:r w:rsidRPr="00715BD6">
        <w:rPr>
          <w:lang w:val="fr-FR"/>
        </w:rPr>
        <w:t>Dolmen Cueva de la Menga (Antequera, Malaga, Espagne).</w:t>
      </w:r>
      <w:r w:rsidR="000E4EC3" w:rsidRPr="00715BD6">
        <w:rPr>
          <w:lang w:val="fr-FR"/>
        </w:rPr>
        <w:t xml:space="preserve"> , gravé, appartient à l' "</w:t>
      </w:r>
      <w:hyperlink r:id="rId3081" w:anchor="Cul_Schemat_Espagne" w:history="1">
        <w:r w:rsidR="000E4EC3" w:rsidRPr="00715BD6">
          <w:rPr>
            <w:rStyle w:val="Hyperlink"/>
            <w:lang w:val="fr-FR"/>
          </w:rPr>
          <w:t>art schématique ibérique</w:t>
        </w:r>
      </w:hyperlink>
      <w:r w:rsidR="000E4EC3" w:rsidRPr="00715BD6">
        <w:rPr>
          <w:lang w:val="fr-FR"/>
        </w:rPr>
        <w:t xml:space="preserve">" pour J. Abelanet (BIB 1738 fig. 31) </w:t>
      </w:r>
      <w:r w:rsidR="004039C0" w:rsidRPr="00715BD6">
        <w:rPr>
          <w:lang w:val="fr-FR"/>
        </w:rPr>
        <w:t>Dolmen d'Antequera, Andalousie. La dalle de couverture mesure 8 m de long et pèse plus de 100 tonnes (BIB 1738 p. 60)</w:t>
      </w:r>
    </w:p>
    <w:p w14:paraId="3ADC9F6F" w14:textId="77777777" w:rsidR="001C34F2" w:rsidRPr="0032190F" w:rsidRDefault="001C34F2" w:rsidP="001C34F2">
      <w:pPr>
        <w:jc w:val="both"/>
        <w:rPr>
          <w:rFonts w:ascii="Times-Roman" w:hAnsi="Times-Roman" w:cs="Times-Roman"/>
          <w:lang w:val="fr-FR"/>
        </w:rPr>
      </w:pPr>
    </w:p>
    <w:p w14:paraId="3CDD4323" w14:textId="77777777" w:rsidR="001C34F2" w:rsidRPr="0032190F" w:rsidRDefault="001C34F2" w:rsidP="00426FF9">
      <w:pPr>
        <w:pStyle w:val="Heading1"/>
      </w:pPr>
      <w:bookmarkStart w:id="1385" w:name="Sit_Eira_Mouros"/>
      <w:r w:rsidRPr="0032190F">
        <w:t>EIRA DOS MOUROS</w:t>
      </w:r>
    </w:p>
    <w:bookmarkEnd w:id="1385"/>
    <w:p w14:paraId="0F657015" w14:textId="79500339" w:rsidR="000E4EC3" w:rsidRDefault="001C34F2" w:rsidP="000E4EC3">
      <w:pPr>
        <w:jc w:val="both"/>
        <w:rPr>
          <w:lang w:val="fr-FR"/>
        </w:rPr>
      </w:pPr>
      <w:r w:rsidRPr="00715BD6">
        <w:rPr>
          <w:lang w:val="fr-FR"/>
        </w:rPr>
        <w:t xml:space="preserve">Eira dos Mouros (Pontevedra, Espagne) : </w:t>
      </w:r>
      <w:r w:rsidR="000E4EC3" w:rsidRPr="00715BD6">
        <w:rPr>
          <w:lang w:val="fr-FR"/>
        </w:rPr>
        <w:t>rochers gravés, appartient à l' "</w:t>
      </w:r>
      <w:hyperlink r:id="rId3082" w:anchor="Cul_Schemat_Espagne" w:history="1">
        <w:r w:rsidR="000E4EC3" w:rsidRPr="00715BD6">
          <w:rPr>
            <w:rStyle w:val="Hyperlink"/>
            <w:lang w:val="fr-FR"/>
          </w:rPr>
          <w:t>art schématique ibérique</w:t>
        </w:r>
      </w:hyperlink>
      <w:r w:rsidR="000E4EC3" w:rsidRPr="00715BD6">
        <w:rPr>
          <w:lang w:val="fr-FR"/>
        </w:rPr>
        <w:t xml:space="preserve">" pour J. Abelanet (BIB 1738 fig. 31) </w:t>
      </w:r>
    </w:p>
    <w:p w14:paraId="41898B5A" w14:textId="77777777" w:rsidR="0078097B" w:rsidRPr="00715BD6" w:rsidRDefault="0078097B" w:rsidP="000E4EC3">
      <w:pPr>
        <w:jc w:val="both"/>
        <w:rPr>
          <w:lang w:val="fr-FR"/>
        </w:rPr>
      </w:pPr>
    </w:p>
    <w:p w14:paraId="54B3DE9A" w14:textId="77777777" w:rsidR="001C34F2" w:rsidRPr="0032190F" w:rsidRDefault="001C34F2" w:rsidP="001C34F2">
      <w:pPr>
        <w:jc w:val="both"/>
        <w:rPr>
          <w:rFonts w:ascii="Times-Roman" w:hAnsi="Times-Roman" w:cs="Times-Roman"/>
          <w:lang w:val="fr-FR"/>
        </w:rPr>
      </w:pPr>
    </w:p>
    <w:p w14:paraId="136F8ACC" w14:textId="77777777" w:rsidR="001C34F2" w:rsidRPr="0032190F" w:rsidRDefault="001C34F2" w:rsidP="00426FF9">
      <w:pPr>
        <w:pStyle w:val="Heading1"/>
      </w:pPr>
      <w:bookmarkStart w:id="1386" w:name="Sit_Eiro"/>
      <w:r w:rsidRPr="0032190F">
        <w:t>EIRO</w:t>
      </w:r>
    </w:p>
    <w:bookmarkEnd w:id="1386"/>
    <w:p w14:paraId="392C6736" w14:textId="586A29D0" w:rsidR="000E4EC3" w:rsidRPr="00715BD6" w:rsidRDefault="001C34F2" w:rsidP="000E4EC3">
      <w:pPr>
        <w:jc w:val="both"/>
        <w:rPr>
          <w:lang w:val="fr-FR"/>
        </w:rPr>
      </w:pPr>
      <w:r w:rsidRPr="00715BD6">
        <w:rPr>
          <w:lang w:val="fr-FR"/>
        </w:rPr>
        <w:t xml:space="preserve">Eiro (Marco de Canavezes, Portugal): bloc </w:t>
      </w:r>
      <w:r w:rsidR="000E4EC3" w:rsidRPr="00715BD6">
        <w:rPr>
          <w:lang w:val="fr-FR"/>
        </w:rPr>
        <w:t>gravé, appartient à l' "</w:t>
      </w:r>
      <w:hyperlink r:id="rId3083" w:anchor="Cul_Schemat_Espagne" w:history="1">
        <w:r w:rsidR="000E4EC3" w:rsidRPr="00715BD6">
          <w:rPr>
            <w:rStyle w:val="Hyperlink"/>
            <w:lang w:val="fr-FR"/>
          </w:rPr>
          <w:t>art schématique ibérique</w:t>
        </w:r>
      </w:hyperlink>
      <w:r w:rsidR="000E4EC3" w:rsidRPr="00715BD6">
        <w:rPr>
          <w:lang w:val="fr-FR"/>
        </w:rPr>
        <w:t xml:space="preserve">" pour J. Abelanet (BIB 1738 fig. 31) </w:t>
      </w:r>
    </w:p>
    <w:p w14:paraId="778057CF" w14:textId="77777777" w:rsidR="00714EAB" w:rsidRPr="00715BD6" w:rsidRDefault="00714EAB" w:rsidP="00714EAB">
      <w:pPr>
        <w:jc w:val="both"/>
        <w:rPr>
          <w:lang w:val="fr-FR"/>
        </w:rPr>
      </w:pPr>
      <w:r w:rsidRPr="00715BD6">
        <w:rPr>
          <w:lang w:val="fr-FR"/>
        </w:rPr>
        <w:t>Pedra de Eiro. Marco de Canavezes bloc gravé de spirales et de lignes sinueuses (BIB 1738 fig. 34)</w:t>
      </w:r>
    </w:p>
    <w:p w14:paraId="11B58E32" w14:textId="77777777" w:rsidR="001C34F2" w:rsidRPr="0032190F" w:rsidRDefault="001C34F2" w:rsidP="001C34F2">
      <w:pPr>
        <w:jc w:val="both"/>
        <w:rPr>
          <w:rFonts w:ascii="Times-Roman" w:hAnsi="Times-Roman" w:cs="Times-Roman"/>
          <w:lang w:val="fr-FR"/>
        </w:rPr>
      </w:pPr>
    </w:p>
    <w:p w14:paraId="7D1CE083" w14:textId="77777777" w:rsidR="001C34F2" w:rsidRPr="0032190F" w:rsidRDefault="001C34F2" w:rsidP="00426FF9">
      <w:pPr>
        <w:pStyle w:val="Heading1"/>
      </w:pPr>
      <w:bookmarkStart w:id="1387" w:name="Sit_Fratel"/>
      <w:r w:rsidRPr="0032190F">
        <w:t>FRATEL</w:t>
      </w:r>
      <w:bookmarkEnd w:id="1387"/>
    </w:p>
    <w:p w14:paraId="57DE0550" w14:textId="77777777" w:rsidR="00233937" w:rsidRDefault="00233937" w:rsidP="000E4EC3">
      <w:pPr>
        <w:jc w:val="both"/>
        <w:rPr>
          <w:rFonts w:ascii="Times-Roman" w:hAnsi="Times-Roman" w:cs="Times-Roman"/>
          <w:lang w:val="fr-FR"/>
        </w:rPr>
      </w:pPr>
    </w:p>
    <w:p w14:paraId="7B7EB47C" w14:textId="33C294F1" w:rsidR="000E4EC3" w:rsidRPr="00AB42DD" w:rsidRDefault="00060D47" w:rsidP="000E4EC3">
      <w:pPr>
        <w:jc w:val="both"/>
        <w:rPr>
          <w:lang w:val="fr-FR"/>
        </w:rPr>
      </w:pPr>
      <w:r w:rsidRPr="00AB42DD">
        <w:rPr>
          <w:lang w:val="fr-FR"/>
        </w:rPr>
        <w:t xml:space="preserve">Fratel dans la </w:t>
      </w:r>
      <w:hyperlink r:id="rId3084" w:anchor="Sit_Tage" w:history="1">
        <w:r w:rsidRPr="00AB42DD">
          <w:rPr>
            <w:rStyle w:val="Hyperlink"/>
            <w:lang w:val="fr-FR"/>
          </w:rPr>
          <w:t>vallée du Tage</w:t>
        </w:r>
      </w:hyperlink>
      <w:r w:rsidRPr="00AB42DD">
        <w:rPr>
          <w:lang w:val="fr-FR"/>
        </w:rPr>
        <w:t xml:space="preserve"> (Vila Velha de Rodão, </w:t>
      </w:r>
      <w:r w:rsidR="001C34F2" w:rsidRPr="00AB42DD">
        <w:rPr>
          <w:lang w:val="fr-FR"/>
        </w:rPr>
        <w:t>Portugal)</w:t>
      </w:r>
      <w:r w:rsidR="000E4EC3" w:rsidRPr="00AB42DD">
        <w:rPr>
          <w:lang w:val="fr-FR"/>
        </w:rPr>
        <w:t>, gravé, appartient à l' "</w:t>
      </w:r>
      <w:hyperlink r:id="rId3085" w:anchor="Cul_Schemat_Espagne" w:history="1">
        <w:r w:rsidR="000E4EC3" w:rsidRPr="00AB42DD">
          <w:rPr>
            <w:rStyle w:val="Hyperlink"/>
            <w:lang w:val="fr-FR"/>
          </w:rPr>
          <w:t>art schématique ibérique</w:t>
        </w:r>
      </w:hyperlink>
      <w:r w:rsidR="000E4EC3" w:rsidRPr="00AB42DD">
        <w:rPr>
          <w:lang w:val="fr-FR"/>
        </w:rPr>
        <w:t xml:space="preserve">" pour J. Abelanet (BIB 1738 fig. 31) </w:t>
      </w:r>
      <w:r w:rsidRPr="00AB42DD">
        <w:rPr>
          <w:lang w:val="fr-FR"/>
        </w:rPr>
        <w:t>motifs solaires, association d'anthropomorphes, spirale associée à un anthropomorphe, cercles concentriques (BIB 1738 fig. 32)</w:t>
      </w:r>
      <w:r w:rsidR="003F7688" w:rsidRPr="00AB42DD">
        <w:rPr>
          <w:lang w:val="fr-FR"/>
        </w:rPr>
        <w:t xml:space="preserve"> anthropomorphe associé à trois quadrupèdes (chiens ?) à deux lignes sinueuses et à une spirale, deux anthropomorphes associés à une spirale, tête de </w:t>
      </w:r>
      <w:hyperlink r:id="rId3086" w:anchor="Cul_Art_TAC_T_z_cervide" w:history="1">
        <w:r w:rsidR="00081B5F" w:rsidRPr="00AB42DD">
          <w:rPr>
            <w:rStyle w:val="Hyperlink"/>
            <w:lang w:val="fr-FR"/>
          </w:rPr>
          <w:t>cerf</w:t>
        </w:r>
      </w:hyperlink>
      <w:r w:rsidR="003F7688" w:rsidRPr="00AB42DD">
        <w:rPr>
          <w:lang w:val="fr-FR"/>
        </w:rPr>
        <w:t>, cerf à corps réticulé, etc. (BIB 1738 fig. 33)</w:t>
      </w:r>
    </w:p>
    <w:p w14:paraId="46DF04DD" w14:textId="3FA67D41" w:rsidR="00714EAB" w:rsidRDefault="00233937" w:rsidP="000E4EC3">
      <w:pPr>
        <w:jc w:val="both"/>
        <w:rPr>
          <w:lang w:val="fr-FR"/>
        </w:rPr>
      </w:pPr>
      <w:r w:rsidRPr="00AB42DD">
        <w:rPr>
          <w:lang w:val="fr-FR"/>
        </w:rPr>
        <w:t xml:space="preserve">Doubles </w:t>
      </w:r>
      <w:hyperlink r:id="rId3087" w:anchor="Cul_Art_TAC_T_g_soleil" w:history="1">
        <w:r w:rsidRPr="00AB42DD">
          <w:rPr>
            <w:rStyle w:val="Hyperlink"/>
            <w:lang w:val="fr-FR"/>
          </w:rPr>
          <w:t>soleils</w:t>
        </w:r>
      </w:hyperlink>
      <w:r w:rsidRPr="00AB42DD">
        <w:rPr>
          <w:lang w:val="fr-FR"/>
        </w:rPr>
        <w:t xml:space="preserve"> peints proches de ceux trouvés dans le S de la France (poster Martins et al. in BIB 2703)</w:t>
      </w:r>
    </w:p>
    <w:p w14:paraId="74CA6A06" w14:textId="77777777" w:rsidR="0086606B" w:rsidRPr="00AB42DD" w:rsidRDefault="0086606B" w:rsidP="000E4EC3">
      <w:pPr>
        <w:jc w:val="both"/>
        <w:rPr>
          <w:lang w:val="fr-FR"/>
        </w:rPr>
      </w:pPr>
      <w:r>
        <w:rPr>
          <w:lang w:val="fr-FR"/>
        </w:rPr>
        <w:t>Représentation d'épée du BF probable sur la roche 1 (BIB 2892)</w:t>
      </w:r>
    </w:p>
    <w:p w14:paraId="14525CEC" w14:textId="77777777" w:rsidR="00233937" w:rsidRPr="00AB42DD" w:rsidRDefault="00233937" w:rsidP="000E4EC3">
      <w:pPr>
        <w:jc w:val="both"/>
        <w:rPr>
          <w:lang w:val="fr-FR"/>
        </w:rPr>
      </w:pPr>
    </w:p>
    <w:p w14:paraId="36C37D36" w14:textId="36CA3315" w:rsidR="00714EAB" w:rsidRPr="00CD27DA" w:rsidRDefault="00714EAB" w:rsidP="000E4EC3">
      <w:pPr>
        <w:jc w:val="both"/>
        <w:rPr>
          <w:lang w:val="fr-FR"/>
        </w:rPr>
      </w:pPr>
      <w:r w:rsidRPr="00CD27DA">
        <w:rPr>
          <w:lang w:val="fr-FR"/>
        </w:rPr>
        <w:t xml:space="preserve">v. </w:t>
      </w:r>
      <w:hyperlink r:id="rId3088" w:anchor="Sit_Teberne" w:history="1">
        <w:r w:rsidRPr="00CD27DA">
          <w:rPr>
            <w:rStyle w:val="Hyperlink"/>
            <w:lang w:val="fr-FR"/>
          </w:rPr>
          <w:t>Teberne</w:t>
        </w:r>
      </w:hyperlink>
    </w:p>
    <w:p w14:paraId="04A7524B" w14:textId="77777777" w:rsidR="001C34F2" w:rsidRPr="0032190F" w:rsidRDefault="001C34F2" w:rsidP="001C34F2">
      <w:pPr>
        <w:jc w:val="both"/>
        <w:rPr>
          <w:rFonts w:ascii="Times-Roman" w:hAnsi="Times-Roman" w:cs="Times-Roman"/>
          <w:lang w:val="fr-FR"/>
        </w:rPr>
      </w:pPr>
    </w:p>
    <w:p w14:paraId="220CBA46" w14:textId="77777777" w:rsidR="001C34F2" w:rsidRPr="0032190F" w:rsidRDefault="001C34F2" w:rsidP="00426FF9">
      <w:pPr>
        <w:pStyle w:val="Heading1"/>
      </w:pPr>
      <w:bookmarkStart w:id="1388" w:name="Sit_Giao"/>
      <w:r w:rsidRPr="0032190F">
        <w:t>GIAO</w:t>
      </w:r>
    </w:p>
    <w:bookmarkEnd w:id="1388"/>
    <w:p w14:paraId="5D52DDA7" w14:textId="08DE6359" w:rsidR="000E4EC3" w:rsidRPr="00AB42DD" w:rsidRDefault="001C34F2" w:rsidP="000E4EC3">
      <w:pPr>
        <w:jc w:val="both"/>
        <w:rPr>
          <w:lang w:val="fr-FR"/>
        </w:rPr>
      </w:pPr>
      <w:r w:rsidRPr="00AB42DD">
        <w:rPr>
          <w:lang w:val="fr-FR"/>
        </w:rPr>
        <w:t xml:space="preserve">Giao (Arcos de Valdevez, Portugal): </w:t>
      </w:r>
      <w:r w:rsidR="000E4EC3" w:rsidRPr="00AB42DD">
        <w:rPr>
          <w:lang w:val="fr-FR"/>
        </w:rPr>
        <w:t>rochers gravés, appartient à l' "</w:t>
      </w:r>
      <w:hyperlink r:id="rId3089" w:anchor="Cul_Schemat_Espagne" w:history="1">
        <w:r w:rsidR="000E4EC3" w:rsidRPr="00AB42DD">
          <w:rPr>
            <w:rStyle w:val="Hyperlink"/>
            <w:lang w:val="fr-FR"/>
          </w:rPr>
          <w:t>art schématique ibérique</w:t>
        </w:r>
      </w:hyperlink>
      <w:r w:rsidR="000E4EC3" w:rsidRPr="00AB42DD">
        <w:rPr>
          <w:lang w:val="fr-FR"/>
        </w:rPr>
        <w:t xml:space="preserve">" pour J. Abelanet (BIB 1738 fig. 31) </w:t>
      </w:r>
    </w:p>
    <w:p w14:paraId="4F0E41C8" w14:textId="77777777" w:rsidR="001C34F2" w:rsidRPr="0032190F" w:rsidRDefault="001C34F2" w:rsidP="001C34F2">
      <w:pPr>
        <w:jc w:val="both"/>
        <w:rPr>
          <w:rFonts w:ascii="Times-Roman" w:hAnsi="Times-Roman" w:cs="Times-Roman"/>
          <w:lang w:val="fr-FR"/>
        </w:rPr>
      </w:pPr>
    </w:p>
    <w:p w14:paraId="70FE87FF" w14:textId="77777777" w:rsidR="001C34F2" w:rsidRPr="00D52855" w:rsidRDefault="001C34F2" w:rsidP="00426FF9">
      <w:pPr>
        <w:pStyle w:val="Heading1"/>
        <w:rPr>
          <w:lang w:val="es-ES"/>
        </w:rPr>
      </w:pPr>
      <w:bookmarkStart w:id="1389" w:name="Sit_Laje_Fogacas"/>
      <w:r w:rsidRPr="00D52855">
        <w:rPr>
          <w:lang w:val="es-ES"/>
        </w:rPr>
        <w:t>LAJE DAS FOGAÇAS</w:t>
      </w:r>
    </w:p>
    <w:bookmarkEnd w:id="1389"/>
    <w:p w14:paraId="6FB42284" w14:textId="77777777" w:rsidR="006F6323" w:rsidRPr="00AB42DD" w:rsidRDefault="006F6323" w:rsidP="001C34F2">
      <w:pPr>
        <w:jc w:val="both"/>
        <w:rPr>
          <w:lang w:val="es-ES"/>
        </w:rPr>
      </w:pPr>
      <w:r w:rsidRPr="00AB42DD">
        <w:rPr>
          <w:lang w:val="es-ES"/>
        </w:rPr>
        <w:t>Laje das Fogacas</w:t>
      </w:r>
    </w:p>
    <w:p w14:paraId="6C9D1CE8" w14:textId="77777777" w:rsidR="00714EAB" w:rsidRPr="00AB42DD" w:rsidRDefault="00714EAB" w:rsidP="001C34F2">
      <w:pPr>
        <w:jc w:val="both"/>
        <w:rPr>
          <w:lang w:val="es-ES"/>
        </w:rPr>
      </w:pPr>
    </w:p>
    <w:p w14:paraId="626AF354" w14:textId="13FB2313" w:rsidR="000E4EC3" w:rsidRPr="00F170E8" w:rsidRDefault="001C34F2" w:rsidP="000E4EC3">
      <w:pPr>
        <w:jc w:val="both"/>
        <w:rPr>
          <w:lang w:val="fr-FR"/>
        </w:rPr>
      </w:pPr>
      <w:r w:rsidRPr="00F170E8">
        <w:rPr>
          <w:lang w:val="fr-FR"/>
        </w:rPr>
        <w:t xml:space="preserve">Laje das Fogaças (Lanbelas, Viana do Castelo, Portugal): </w:t>
      </w:r>
      <w:r w:rsidR="000E4EC3" w:rsidRPr="00F170E8">
        <w:rPr>
          <w:lang w:val="fr-FR"/>
        </w:rPr>
        <w:t>rochers gravés, appartient à l' "</w:t>
      </w:r>
      <w:hyperlink r:id="rId3090" w:anchor="Cul_Schemat_Espagne" w:history="1">
        <w:r w:rsidR="000E4EC3" w:rsidRPr="00F170E8">
          <w:rPr>
            <w:rStyle w:val="Hyperlink"/>
            <w:lang w:val="fr-FR"/>
          </w:rPr>
          <w:t>art schématique ibérique</w:t>
        </w:r>
      </w:hyperlink>
      <w:r w:rsidR="000E4EC3" w:rsidRPr="00F170E8">
        <w:rPr>
          <w:lang w:val="fr-FR"/>
        </w:rPr>
        <w:t xml:space="preserve">" pour J. Abelanet (BIB 1738 fig. 31) </w:t>
      </w:r>
    </w:p>
    <w:p w14:paraId="3C05D1E1" w14:textId="77777777" w:rsidR="001C34F2" w:rsidRPr="00F170E8" w:rsidRDefault="001C34F2" w:rsidP="001C34F2">
      <w:pPr>
        <w:jc w:val="both"/>
        <w:rPr>
          <w:rFonts w:ascii="Times-Roman" w:hAnsi="Times-Roman" w:cs="Times-Roman"/>
          <w:lang w:val="fr-FR"/>
        </w:rPr>
      </w:pPr>
    </w:p>
    <w:p w14:paraId="465181F3" w14:textId="77777777" w:rsidR="001C34F2" w:rsidRPr="00D52855" w:rsidRDefault="001C34F2" w:rsidP="00426FF9">
      <w:pPr>
        <w:pStyle w:val="Heading1"/>
        <w:rPr>
          <w:lang w:val="es-ES"/>
        </w:rPr>
      </w:pPr>
      <w:bookmarkStart w:id="1390" w:name="Sit_Laxe_Rotea_Mende"/>
      <w:r w:rsidRPr="00D52855">
        <w:rPr>
          <w:lang w:val="es-ES"/>
        </w:rPr>
        <w:t>LAXE DA ROTEA DE MENDE</w:t>
      </w:r>
    </w:p>
    <w:bookmarkEnd w:id="1390"/>
    <w:p w14:paraId="3FF31F9E" w14:textId="6453D2FC" w:rsidR="00A363BF" w:rsidRPr="00F06B4A" w:rsidRDefault="00A363BF" w:rsidP="009A00FE">
      <w:pPr>
        <w:jc w:val="both"/>
        <w:rPr>
          <w:sz w:val="20"/>
          <w:lang w:val="es-ES"/>
        </w:rPr>
      </w:pPr>
      <w:r w:rsidRPr="00F06B4A">
        <w:rPr>
          <w:sz w:val="20"/>
          <w:lang w:val="es-ES"/>
        </w:rPr>
        <w:t>Laxe da Rotea de Mendo (</w:t>
      </w:r>
      <w:hyperlink r:id="rId3091" w:anchor="Sit_Campo_Lameiro" w:history="1">
        <w:r w:rsidR="00215980" w:rsidRPr="00F06B4A">
          <w:rPr>
            <w:rStyle w:val="Hyperlink"/>
            <w:sz w:val="20"/>
            <w:lang w:val="es-ES"/>
          </w:rPr>
          <w:t>Campo Lameiro</w:t>
        </w:r>
      </w:hyperlink>
      <w:r w:rsidRPr="00F06B4A">
        <w:rPr>
          <w:sz w:val="20"/>
          <w:lang w:val="es-ES"/>
        </w:rPr>
        <w:t>)</w:t>
      </w:r>
      <w:r w:rsidR="00F06B4A">
        <w:rPr>
          <w:sz w:val="20"/>
          <w:lang w:val="es-ES"/>
        </w:rPr>
        <w:t>, Rotea de Mendo</w:t>
      </w:r>
    </w:p>
    <w:p w14:paraId="6D10D028" w14:textId="77777777" w:rsidR="00A363BF" w:rsidRPr="00566234" w:rsidRDefault="00A363BF" w:rsidP="009A00FE">
      <w:pPr>
        <w:jc w:val="both"/>
        <w:rPr>
          <w:rFonts w:ascii="Times-Roman" w:hAnsi="Times-Roman" w:cs="Times-Roman"/>
          <w:lang w:val="es-ES"/>
        </w:rPr>
      </w:pPr>
    </w:p>
    <w:p w14:paraId="390E6D9E" w14:textId="0D207482" w:rsidR="009A00FE" w:rsidRPr="00AB42DD" w:rsidRDefault="001C34F2" w:rsidP="009A00FE">
      <w:pPr>
        <w:jc w:val="both"/>
        <w:rPr>
          <w:lang w:val="fr-FR"/>
        </w:rPr>
      </w:pPr>
      <w:r w:rsidRPr="00AB42DD">
        <w:rPr>
          <w:lang w:val="fr-FR"/>
        </w:rPr>
        <w:t>Laxe da Rotea de Mende (Minho, Espagne)</w:t>
      </w:r>
      <w:r w:rsidR="000E4EC3" w:rsidRPr="00AB42DD">
        <w:rPr>
          <w:lang w:val="fr-FR"/>
        </w:rPr>
        <w:t>, gravé, appartient à l' "</w:t>
      </w:r>
      <w:hyperlink r:id="rId3092" w:anchor="Cul_Schemat_Espagne" w:history="1">
        <w:r w:rsidR="000E4EC3" w:rsidRPr="00AB42DD">
          <w:rPr>
            <w:rStyle w:val="Hyperlink"/>
            <w:lang w:val="fr-FR"/>
          </w:rPr>
          <w:t>art schématique ibérique</w:t>
        </w:r>
      </w:hyperlink>
      <w:r w:rsidR="000E4EC3" w:rsidRPr="00AB42DD">
        <w:rPr>
          <w:lang w:val="fr-FR"/>
        </w:rPr>
        <w:t xml:space="preserve">" pour J. Abelanet (BIB 1738 fig. 31) </w:t>
      </w:r>
      <w:r w:rsidR="009A00FE" w:rsidRPr="00AB42DD">
        <w:rPr>
          <w:lang w:val="fr-FR"/>
        </w:rPr>
        <w:t xml:space="preserve">Pour Hameau, Des cas de </w:t>
      </w:r>
      <w:r w:rsidR="005B069F" w:rsidRPr="00AB42DD">
        <w:rPr>
          <w:lang w:val="fr-FR"/>
        </w:rPr>
        <w:t>"</w:t>
      </w:r>
      <w:r w:rsidR="009A00FE" w:rsidRPr="00AB42DD">
        <w:rPr>
          <w:lang w:val="fr-FR"/>
        </w:rPr>
        <w:t>contraction</w:t>
      </w:r>
      <w:r w:rsidR="005B069F" w:rsidRPr="00AB42DD">
        <w:rPr>
          <w:lang w:val="fr-FR"/>
        </w:rPr>
        <w:t>"</w:t>
      </w:r>
      <w:r w:rsidR="009A00FE" w:rsidRPr="00AB42DD">
        <w:rPr>
          <w:lang w:val="fr-FR"/>
        </w:rPr>
        <w:t xml:space="preserve"> de ces deux figures [</w:t>
      </w:r>
      <w:hyperlink r:id="rId3093" w:anchor="Cul_Art_TAC_T_z_cervide" w:history="1">
        <w:r w:rsidR="00081B5F" w:rsidRPr="00AB42DD">
          <w:rPr>
            <w:rStyle w:val="Hyperlink"/>
            <w:lang w:val="fr-FR"/>
          </w:rPr>
          <w:t>cerf</w:t>
        </w:r>
      </w:hyperlink>
      <w:r w:rsidR="009A00FE" w:rsidRPr="00AB42DD">
        <w:rPr>
          <w:lang w:val="fr-FR"/>
        </w:rPr>
        <w:t>, soleil</w:t>
      </w:r>
      <w:r w:rsidR="00F06B4A">
        <w:rPr>
          <w:lang w:val="fr-FR"/>
        </w:rPr>
        <w:t xml:space="preserve">, v. </w:t>
      </w:r>
      <w:r w:rsidR="00F06B4A" w:rsidRPr="00F06B4A">
        <w:rPr>
          <w:i/>
          <w:lang w:val="fr-FR"/>
        </w:rPr>
        <w:t>S</w:t>
      </w:r>
      <w:r w:rsidR="00F06B4A">
        <w:rPr>
          <w:i/>
          <w:lang w:val="fr-FR"/>
        </w:rPr>
        <w:t>u</w:t>
      </w:r>
      <w:r w:rsidR="00F06B4A" w:rsidRPr="00F06B4A">
        <w:rPr>
          <w:i/>
          <w:lang w:val="fr-FR"/>
        </w:rPr>
        <w:t>n-deer</w:t>
      </w:r>
      <w:r w:rsidR="009A00FE" w:rsidRPr="00AB42DD">
        <w:rPr>
          <w:lang w:val="fr-FR"/>
        </w:rPr>
        <w:t>] en un seul signe existent</w:t>
      </w:r>
      <w:r w:rsidR="00843796" w:rsidRPr="00AB42DD">
        <w:rPr>
          <w:lang w:val="fr-FR"/>
        </w:rPr>
        <w:t xml:space="preserve"> </w:t>
      </w:r>
      <w:r w:rsidR="009A00FE" w:rsidRPr="00AB42DD">
        <w:rPr>
          <w:lang w:val="fr-FR"/>
        </w:rPr>
        <w:t>aussi déterminant une sorte de rouelle surmontée de deux bois à Laxe da Rotea de Mende, Portugal (BIB 2400)</w:t>
      </w:r>
    </w:p>
    <w:p w14:paraId="79900D34" w14:textId="6F5ADA46" w:rsidR="00A363BF" w:rsidRDefault="00A363BF" w:rsidP="009A00FE">
      <w:pPr>
        <w:jc w:val="both"/>
        <w:rPr>
          <w:lang w:val="es-ES"/>
        </w:rPr>
      </w:pPr>
      <w:r w:rsidRPr="00AB42DD">
        <w:rPr>
          <w:lang w:val="fr-FR"/>
        </w:rPr>
        <w:t xml:space="preserve">Rouelles datable du deuxième âge du Fer. </w:t>
      </w:r>
      <w:r w:rsidRPr="00AB42DD">
        <w:rPr>
          <w:i/>
          <w:lang w:val="es-ES"/>
        </w:rPr>
        <w:t>Cruces inscritas en círculos (</w:t>
      </w:r>
      <w:hyperlink r:id="rId3094" w:anchor="Sit_Campo_Lameiro" w:history="1">
        <w:r w:rsidR="00215980" w:rsidRPr="00215980">
          <w:rPr>
            <w:rStyle w:val="Hyperlink"/>
            <w:i/>
            <w:lang w:val="es-ES"/>
          </w:rPr>
          <w:t>Campo Lameiro</w:t>
        </w:r>
      </w:hyperlink>
      <w:r w:rsidRPr="00AB42DD">
        <w:rPr>
          <w:i/>
          <w:lang w:val="es-ES"/>
        </w:rPr>
        <w:t>), este tipo de diseños son los más tardíos, posiblemente datables en la Segunda Edad del Hierro</w:t>
      </w:r>
      <w:r w:rsidRPr="00AB42DD">
        <w:rPr>
          <w:lang w:val="es-ES"/>
        </w:rPr>
        <w:t>.(BIB 2413)</w:t>
      </w:r>
    </w:p>
    <w:p w14:paraId="265776AF" w14:textId="77777777" w:rsidR="00F06B4A" w:rsidRDefault="00F06B4A" w:rsidP="009A00FE">
      <w:pPr>
        <w:jc w:val="both"/>
        <w:rPr>
          <w:lang w:val="es-ES"/>
        </w:rPr>
      </w:pPr>
    </w:p>
    <w:p w14:paraId="0470D58B" w14:textId="1BD704B7" w:rsidR="00F06B4A" w:rsidRPr="00F06B4A" w:rsidRDefault="00000000" w:rsidP="00F06B4A">
      <w:pPr>
        <w:jc w:val="both"/>
        <w:rPr>
          <w:lang w:val="fr-FR"/>
        </w:rPr>
      </w:pPr>
      <w:hyperlink r:id="rId3095" w:anchor="Cul_Galice_TAC_T_idole" w:history="1">
        <w:r w:rsidR="00F06B4A" w:rsidRPr="00F06B4A">
          <w:rPr>
            <w:rStyle w:val="Hyperlink"/>
            <w:lang w:val="fr-FR"/>
          </w:rPr>
          <w:t>idole</w:t>
        </w:r>
      </w:hyperlink>
      <w:r w:rsidR="00F06B4A" w:rsidRPr="00F06B4A">
        <w:rPr>
          <w:lang w:val="fr-FR"/>
        </w:rPr>
        <w:t xml:space="preserve"> en face </w:t>
      </w:r>
      <w:r w:rsidR="00F06B4A">
        <w:rPr>
          <w:lang w:val="fr-FR"/>
        </w:rPr>
        <w:t>de la principale représentation de cerf</w:t>
      </w:r>
      <w:r w:rsidR="00F06B4A" w:rsidRPr="00F06B4A">
        <w:rPr>
          <w:lang w:val="fr-FR"/>
        </w:rPr>
        <w:t xml:space="preserve"> (BIB 3011)</w:t>
      </w:r>
      <w:r w:rsidR="00F06B4A">
        <w:rPr>
          <w:lang w:val="fr-FR"/>
        </w:rPr>
        <w:t xml:space="preserve"> </w:t>
      </w:r>
      <w:hyperlink r:id="rId3096" w:anchor="Cul_Galice" w:history="1">
        <w:r w:rsidR="00F06B4A" w:rsidRPr="00F06B4A">
          <w:rPr>
            <w:rStyle w:val="Hyperlink"/>
            <w:lang w:val="fr-FR"/>
          </w:rPr>
          <w:t>gr. de Galice</w:t>
        </w:r>
      </w:hyperlink>
      <w:r w:rsidR="00F06B4A" w:rsidRPr="00F06B4A">
        <w:rPr>
          <w:lang w:val="fr-FR"/>
        </w:rPr>
        <w:t xml:space="preserve">, </w:t>
      </w:r>
      <w:hyperlink r:id="rId3097" w:anchor="Cul_Galice_TAC_c__complexe" w:history="1">
        <w:r w:rsidR="00F06B4A" w:rsidRPr="00F06B4A">
          <w:rPr>
            <w:rStyle w:val="Hyperlink"/>
            <w:lang w:val="fr-FR"/>
          </w:rPr>
          <w:t>scène complexe</w:t>
        </w:r>
      </w:hyperlink>
      <w:r w:rsidR="00F06B4A" w:rsidRPr="00F06B4A">
        <w:rPr>
          <w:lang w:val="fr-FR"/>
        </w:rPr>
        <w:t xml:space="preserve">: </w:t>
      </w:r>
      <w:hyperlink r:id="rId3098" w:anchor="Cul_Galice_TAC_T_idole" w:history="1">
        <w:r w:rsidR="00F06B4A" w:rsidRPr="00F06B4A">
          <w:rPr>
            <w:rStyle w:val="Hyperlink"/>
            <w:lang w:val="fr-FR"/>
          </w:rPr>
          <w:t>idole</w:t>
        </w:r>
      </w:hyperlink>
      <w:r w:rsidR="00F06B4A" w:rsidRPr="00F06B4A">
        <w:rPr>
          <w:lang w:val="fr-FR"/>
        </w:rPr>
        <w:t xml:space="preserve">, </w:t>
      </w:r>
      <w:hyperlink r:id="rId3099" w:anchor="Cul_Galice_TAC_T_z_cerf" w:history="1">
        <w:r w:rsidR="00F06B4A" w:rsidRPr="00F06B4A">
          <w:rPr>
            <w:rStyle w:val="Hyperlink"/>
            <w:lang w:val="fr-FR"/>
          </w:rPr>
          <w:t>grand cerf</w:t>
        </w:r>
      </w:hyperlink>
      <w:r w:rsidR="00F06B4A" w:rsidRPr="00F06B4A">
        <w:rPr>
          <w:lang w:val="fr-FR"/>
        </w:rPr>
        <w:t xml:space="preserve">, </w:t>
      </w:r>
      <w:hyperlink r:id="rId3100" w:anchor="Cul_Galice_TAC_T_z_cerf" w:history="1">
        <w:r w:rsidR="00F06B4A" w:rsidRPr="00F06B4A">
          <w:rPr>
            <w:rStyle w:val="Hyperlink"/>
            <w:lang w:val="fr-FR"/>
          </w:rPr>
          <w:t>cerfs</w:t>
        </w:r>
      </w:hyperlink>
      <w:r w:rsidR="00F06B4A" w:rsidRPr="00F06B4A">
        <w:rPr>
          <w:lang w:val="fr-FR"/>
        </w:rPr>
        <w:t xml:space="preserve"> orientés vers la </w:t>
      </w:r>
      <w:hyperlink r:id="rId3101" w:anchor="Cul_Galice_TAC_T_z_cerf_orient_droite" w:history="1">
        <w:r w:rsidR="00F06B4A" w:rsidRPr="00F06B4A">
          <w:rPr>
            <w:rStyle w:val="Hyperlink"/>
            <w:lang w:val="fr-FR"/>
          </w:rPr>
          <w:t>droite</w:t>
        </w:r>
      </w:hyperlink>
      <w:r w:rsidR="00F06B4A" w:rsidRPr="00F06B4A">
        <w:rPr>
          <w:lang w:val="fr-FR"/>
        </w:rPr>
        <w:t xml:space="preserve"> (BIB 3011)</w:t>
      </w:r>
    </w:p>
    <w:p w14:paraId="77BCF149" w14:textId="77777777" w:rsidR="00F06B4A" w:rsidRPr="00F06B4A" w:rsidRDefault="00F06B4A" w:rsidP="009A00FE">
      <w:pPr>
        <w:jc w:val="both"/>
        <w:rPr>
          <w:i/>
          <w:lang w:val="fr-FR"/>
        </w:rPr>
      </w:pPr>
    </w:p>
    <w:p w14:paraId="26817BC7" w14:textId="77777777" w:rsidR="001C34F2" w:rsidRPr="00F06B4A" w:rsidRDefault="001C34F2" w:rsidP="001C34F2">
      <w:pPr>
        <w:jc w:val="both"/>
        <w:rPr>
          <w:rFonts w:ascii="Times-Roman" w:hAnsi="Times-Roman" w:cs="Times-Roman"/>
          <w:lang w:val="fr-FR"/>
        </w:rPr>
      </w:pPr>
    </w:p>
    <w:p w14:paraId="50763751" w14:textId="77777777" w:rsidR="001C34F2" w:rsidRPr="0032190F" w:rsidRDefault="001C34F2" w:rsidP="00426FF9">
      <w:pPr>
        <w:pStyle w:val="Heading1"/>
      </w:pPr>
      <w:bookmarkStart w:id="1391" w:name="Sit_Laxe_Cebros"/>
      <w:r w:rsidRPr="0032190F">
        <w:t>LAXE DOS CEBROS</w:t>
      </w:r>
    </w:p>
    <w:p w14:paraId="6234F6D7" w14:textId="02B05DCB" w:rsidR="00320A5B" w:rsidRPr="00BD4BA6" w:rsidRDefault="00320A5B" w:rsidP="00BD4BA6">
      <w:pPr>
        <w:jc w:val="both"/>
        <w:rPr>
          <w:sz w:val="20"/>
          <w:lang w:val="fr-FR"/>
        </w:rPr>
      </w:pPr>
      <w:bookmarkStart w:id="1392" w:name="Sit_Auga_Cervos"/>
      <w:bookmarkEnd w:id="1391"/>
      <w:r w:rsidRPr="00BD4BA6">
        <w:rPr>
          <w:sz w:val="20"/>
          <w:lang w:val="fr-FR"/>
        </w:rPr>
        <w:t>AUGA DOS CERVOS</w:t>
      </w:r>
      <w:bookmarkEnd w:id="1392"/>
      <w:r w:rsidRPr="00BD4BA6">
        <w:rPr>
          <w:sz w:val="20"/>
          <w:lang w:val="fr-FR"/>
        </w:rPr>
        <w:t>, Laxe Auga dos Cervos, Laxe dos Cebros (SS BIB) Laxe dos Cebros (Fentans)(BIB 2999) Laxe Auga dos Cebros (BIB 3157)</w:t>
      </w:r>
      <w:r w:rsidR="00BD4BA6" w:rsidRPr="00BD4BA6">
        <w:rPr>
          <w:sz w:val="20"/>
          <w:lang w:val="fr-FR"/>
        </w:rPr>
        <w:t xml:space="preserve"> Auga dos Cebros (Oia, Pontevedra, Galice) (BIB 3158) Laxe dos Cebros (Minho, Espagne) (BIB 1738 fig. 31) </w:t>
      </w:r>
      <w:r w:rsidR="00BD4BA6" w:rsidRPr="00BD4BA6">
        <w:rPr>
          <w:strike/>
          <w:sz w:val="20"/>
          <w:lang w:val="fr-FR"/>
        </w:rPr>
        <w:t>(BIB 2400 fig. 7)</w:t>
      </w:r>
      <w:r w:rsidR="00BD4BA6" w:rsidRPr="00BD4BA6">
        <w:rPr>
          <w:sz w:val="20"/>
          <w:lang w:val="fr-FR"/>
        </w:rPr>
        <w:t xml:space="preserve">, ≠ </w:t>
      </w:r>
      <w:hyperlink r:id="rId3102" w:anchor="Sit_Auga_Laxe" w:history="1">
        <w:r w:rsidR="00BD4BA6" w:rsidRPr="00BD4BA6">
          <w:rPr>
            <w:rStyle w:val="Hyperlink"/>
            <w:sz w:val="20"/>
            <w:lang w:val="fr-FR"/>
          </w:rPr>
          <w:t>Auga da Laxe</w:t>
        </w:r>
      </w:hyperlink>
    </w:p>
    <w:p w14:paraId="24EE7CD6" w14:textId="77777777" w:rsidR="00320A5B" w:rsidRPr="00BD4BA6" w:rsidRDefault="00320A5B" w:rsidP="00320A5B">
      <w:pPr>
        <w:rPr>
          <w:sz w:val="20"/>
          <w:lang w:val="fr-FR"/>
        </w:rPr>
      </w:pPr>
    </w:p>
    <w:p w14:paraId="380801A6" w14:textId="706F583B" w:rsidR="00320A5B" w:rsidRPr="00320A5B" w:rsidRDefault="00320A5B" w:rsidP="00CE3279">
      <w:pPr>
        <w:rPr>
          <w:lang w:val="fr-FR"/>
        </w:rPr>
      </w:pPr>
      <w:r w:rsidRPr="007246FA">
        <w:rPr>
          <w:lang w:val="fr-FR"/>
        </w:rPr>
        <w:t xml:space="preserve">Rias Bajas. </w:t>
      </w:r>
      <w:r>
        <w:rPr>
          <w:lang w:val="fr-FR"/>
        </w:rPr>
        <w:t xml:space="preserve">Proche d'une crique, lieu propice de mouillage sur la baie de Oya. </w:t>
      </w:r>
      <w:r w:rsidR="00CE3279">
        <w:rPr>
          <w:lang w:val="fr-FR"/>
        </w:rPr>
        <w:t>(BIB 3157, BIB 3158)</w:t>
      </w:r>
    </w:p>
    <w:p w14:paraId="26341067" w14:textId="3D50B53D" w:rsidR="00320A5B" w:rsidRDefault="00320A5B" w:rsidP="000E4EC3">
      <w:pPr>
        <w:jc w:val="both"/>
        <w:rPr>
          <w:lang w:val="fr-FR"/>
        </w:rPr>
      </w:pPr>
    </w:p>
    <w:p w14:paraId="5C45B8B4" w14:textId="26B625AB" w:rsidR="00CE3279" w:rsidRDefault="00CE3279" w:rsidP="00CE3279">
      <w:pPr>
        <w:pStyle w:val="Heading2"/>
      </w:pPr>
      <w:r>
        <w:t>art rupestre</w:t>
      </w:r>
    </w:p>
    <w:p w14:paraId="4F6591C1" w14:textId="77777777" w:rsidR="00CE3279" w:rsidRDefault="00CE3279" w:rsidP="00CE3279">
      <w:pPr>
        <w:jc w:val="both"/>
        <w:rPr>
          <w:lang w:val="fr-FR"/>
        </w:rPr>
      </w:pPr>
    </w:p>
    <w:p w14:paraId="1A00741F" w14:textId="1E737BEA" w:rsidR="00CE3279" w:rsidRPr="00AB42DD" w:rsidRDefault="00CE3279" w:rsidP="00CE3279">
      <w:pPr>
        <w:jc w:val="both"/>
        <w:rPr>
          <w:lang w:val="fr-FR"/>
        </w:rPr>
      </w:pPr>
      <w:r>
        <w:rPr>
          <w:lang w:val="fr-FR"/>
        </w:rPr>
        <w:t xml:space="preserve">Art rupestre </w:t>
      </w:r>
      <w:r w:rsidRPr="00AB42DD">
        <w:rPr>
          <w:lang w:val="fr-FR"/>
        </w:rPr>
        <w:t>gravé, appartient à l' "</w:t>
      </w:r>
      <w:hyperlink r:id="rId3103" w:anchor="Cul_Schemat_Espagne" w:history="1">
        <w:r w:rsidRPr="00AB42DD">
          <w:rPr>
            <w:rStyle w:val="Hyperlink"/>
            <w:lang w:val="fr-FR"/>
          </w:rPr>
          <w:t>art schématique ibérique</w:t>
        </w:r>
      </w:hyperlink>
      <w:r w:rsidRPr="00AB42DD">
        <w:rPr>
          <w:lang w:val="fr-FR"/>
        </w:rPr>
        <w:t xml:space="preserve">" pour J. Abelanet (BIB 1738 fig. 31) </w:t>
      </w:r>
      <w:r w:rsidRPr="00BD4BA6">
        <w:rPr>
          <w:lang w:val="fr-FR"/>
        </w:rPr>
        <w:t>(BIB 2400 fig. 7)</w:t>
      </w:r>
      <w:r>
        <w:rPr>
          <w:lang w:val="fr-FR"/>
        </w:rPr>
        <w:t xml:space="preserve"> </w:t>
      </w:r>
      <w:hyperlink r:id="rId3104" w:anchor="Cul_Bronze_Moyen_Iberique" w:history="1">
        <w:r w:rsidRPr="00A13C46">
          <w:rPr>
            <w:rStyle w:val="Hyperlink"/>
            <w:lang w:val="fr-FR"/>
          </w:rPr>
          <w:t>Bronce Pleno</w:t>
        </w:r>
      </w:hyperlink>
      <w:r>
        <w:rPr>
          <w:lang w:val="fr-FR"/>
        </w:rPr>
        <w:t xml:space="preserve"> </w:t>
      </w:r>
      <w:r w:rsidRPr="00AB42DD">
        <w:rPr>
          <w:lang w:val="fr-FR"/>
        </w:rPr>
        <w:t>(BIB 1738</w:t>
      </w:r>
      <w:r>
        <w:rPr>
          <w:lang w:val="fr-FR"/>
        </w:rPr>
        <w:t>)</w:t>
      </w:r>
    </w:p>
    <w:p w14:paraId="1D29F4B8" w14:textId="77777777" w:rsidR="00CE3279" w:rsidRDefault="00CE3279" w:rsidP="00CE3279">
      <w:pPr>
        <w:rPr>
          <w:lang w:val="fr-FR"/>
        </w:rPr>
      </w:pPr>
      <w:r>
        <w:rPr>
          <w:lang w:val="fr-FR"/>
        </w:rPr>
        <w:t xml:space="preserve">Art rupestre montrant des cerfs et une </w:t>
      </w:r>
      <w:r w:rsidRPr="00BD4BA6">
        <w:rPr>
          <w:lang w:val="fr-FR"/>
        </w:rPr>
        <w:t>barque</w:t>
      </w:r>
      <w:r>
        <w:rPr>
          <w:lang w:val="fr-FR"/>
        </w:rPr>
        <w:t xml:space="preserve"> (BIB 3006) barque (BIB 3157, BIB 3158)</w:t>
      </w:r>
    </w:p>
    <w:p w14:paraId="34CFE15F" w14:textId="607AA335" w:rsidR="00CE3279" w:rsidRPr="00320A5B" w:rsidRDefault="00000000" w:rsidP="00CE3279">
      <w:pPr>
        <w:rPr>
          <w:lang w:val="fr-FR"/>
        </w:rPr>
      </w:pPr>
      <w:hyperlink r:id="rId3105" w:anchor="Cul_Art__Cups_Rings_TAC_t_pennal" w:history="1">
        <w:r w:rsidR="00CE3279" w:rsidRPr="00320A5B">
          <w:rPr>
            <w:rStyle w:val="Hyperlink"/>
            <w:i/>
            <w:lang w:val="fr-FR"/>
          </w:rPr>
          <w:t>pennanulars</w:t>
        </w:r>
      </w:hyperlink>
    </w:p>
    <w:p w14:paraId="366603C1" w14:textId="77777777" w:rsidR="00320A5B" w:rsidRPr="005C7208" w:rsidRDefault="00320A5B" w:rsidP="000E4EC3">
      <w:pPr>
        <w:jc w:val="both"/>
        <w:rPr>
          <w:lang w:val="fr-FR"/>
        </w:rPr>
      </w:pPr>
    </w:p>
    <w:p w14:paraId="02AACFC5" w14:textId="77777777" w:rsidR="00BD4BA6" w:rsidRDefault="00BD4BA6" w:rsidP="00CE3279">
      <w:pPr>
        <w:pStyle w:val="Heading3"/>
      </w:pPr>
      <w:bookmarkStart w:id="1393" w:name="Sit_Laxe_Cebros_thm"/>
      <w:r>
        <w:t>thèmes</w:t>
      </w:r>
    </w:p>
    <w:bookmarkEnd w:id="1393"/>
    <w:p w14:paraId="6B604C86" w14:textId="77777777" w:rsidR="00CE3279" w:rsidRDefault="00CE3279" w:rsidP="00CE3279">
      <w:pPr>
        <w:rPr>
          <w:lang w:val="fr-FR"/>
        </w:rPr>
      </w:pPr>
      <w:r>
        <w:fldChar w:fldCharType="begin"/>
      </w:r>
      <w:r w:rsidRPr="006F0549">
        <w:rPr>
          <w:lang w:val="fr-FR"/>
        </w:rPr>
        <w:instrText>HYPERLINK "file:///C:\\Users\\Thomas%20Huet\\Desktop\\Documentation%20archéologique%20liée%20à%20la%20thèse\\Sites.docx" \l "Sit_Laxe_Cebros_thm_barque"</w:instrText>
      </w:r>
      <w:r>
        <w:fldChar w:fldCharType="separate"/>
      </w:r>
      <w:r w:rsidRPr="00BD4BA6">
        <w:rPr>
          <w:rStyle w:val="Hyperlink"/>
          <w:lang w:val="fr-FR"/>
        </w:rPr>
        <w:t>barques</w:t>
      </w:r>
      <w:r>
        <w:rPr>
          <w:rStyle w:val="Hyperlink"/>
          <w:lang w:val="fr-FR"/>
        </w:rPr>
        <w:fldChar w:fldCharType="end"/>
      </w:r>
    </w:p>
    <w:p w14:paraId="6DF16512" w14:textId="77777777" w:rsidR="00BD4BA6" w:rsidRDefault="00BD4BA6" w:rsidP="000E4EC3">
      <w:pPr>
        <w:jc w:val="both"/>
        <w:rPr>
          <w:lang w:val="fr-FR"/>
        </w:rPr>
      </w:pPr>
    </w:p>
    <w:p w14:paraId="60BF5FB2" w14:textId="77777777" w:rsidR="00BD4BA6" w:rsidRDefault="00BD4BA6" w:rsidP="00CE3279">
      <w:pPr>
        <w:pStyle w:val="Heading4"/>
      </w:pPr>
      <w:bookmarkStart w:id="1394" w:name="Sit_Laxe_Cebros_thm_barque"/>
      <w:r>
        <w:t>barques</w:t>
      </w:r>
    </w:p>
    <w:bookmarkEnd w:id="1394"/>
    <w:p w14:paraId="28C71FAF" w14:textId="77777777" w:rsidR="00BD4BA6" w:rsidRDefault="00BD4BA6" w:rsidP="000E4EC3">
      <w:pPr>
        <w:jc w:val="both"/>
        <w:rPr>
          <w:lang w:val="fr-FR"/>
        </w:rPr>
      </w:pPr>
    </w:p>
    <w:p w14:paraId="7A174540" w14:textId="6AD68FF8" w:rsidR="00BD4BA6" w:rsidRDefault="00BD4BA6" w:rsidP="000E4EC3">
      <w:pPr>
        <w:jc w:val="both"/>
        <w:rPr>
          <w:lang w:val="fr-FR"/>
        </w:rPr>
      </w:pPr>
      <w:r w:rsidRPr="00BD4BA6">
        <w:rPr>
          <w:lang w:val="fr-FR"/>
        </w:rPr>
        <w:t>3 gravures de barques</w:t>
      </w:r>
      <w:r>
        <w:rPr>
          <w:lang w:val="fr-FR"/>
        </w:rPr>
        <w:t xml:space="preserve"> dont 1 détaillée</w:t>
      </w:r>
      <w:r w:rsidRPr="00BD4BA6">
        <w:rPr>
          <w:lang w:val="fr-FR"/>
        </w:rPr>
        <w:t xml:space="preserve"> </w:t>
      </w:r>
      <w:r>
        <w:rPr>
          <w:lang w:val="fr-FR"/>
        </w:rPr>
        <w:t>(</w:t>
      </w:r>
      <w:hyperlink r:id="rId3106" w:anchor="Sit_Laxe_Cebros_thm_barque1" w:history="1">
        <w:r w:rsidRPr="00BD4BA6">
          <w:rPr>
            <w:rStyle w:val="Hyperlink"/>
            <w:lang w:val="fr-FR"/>
          </w:rPr>
          <w:t>barque 1</w:t>
        </w:r>
      </w:hyperlink>
      <w:r>
        <w:rPr>
          <w:lang w:val="fr-FR"/>
        </w:rPr>
        <w:t xml:space="preserve">) </w:t>
      </w:r>
      <w:r w:rsidRPr="00BD4BA6">
        <w:rPr>
          <w:lang w:val="fr-FR"/>
        </w:rPr>
        <w:t>(BIB 3158)</w:t>
      </w:r>
    </w:p>
    <w:p w14:paraId="69C8AFCB" w14:textId="77777777" w:rsidR="00BD4BA6" w:rsidRDefault="00BD4BA6" w:rsidP="000E4EC3">
      <w:pPr>
        <w:jc w:val="both"/>
        <w:rPr>
          <w:lang w:val="fr-FR"/>
        </w:rPr>
      </w:pPr>
    </w:p>
    <w:p w14:paraId="530CEF36" w14:textId="77777777" w:rsidR="00BD4BA6" w:rsidRDefault="00BD4BA6" w:rsidP="00CE3279">
      <w:pPr>
        <w:pStyle w:val="Heading5"/>
      </w:pPr>
      <w:bookmarkStart w:id="1395" w:name="Sit_Laxe_Cebros_thm_barque1"/>
      <w:r>
        <w:t>barque 1</w:t>
      </w:r>
    </w:p>
    <w:bookmarkEnd w:id="1395"/>
    <w:p w14:paraId="3241DD1C" w14:textId="77777777" w:rsidR="00BD4BA6" w:rsidRPr="005C7208" w:rsidRDefault="00BD4BA6" w:rsidP="00BD4BA6">
      <w:pPr>
        <w:rPr>
          <w:lang w:val="fr-FR"/>
        </w:rPr>
      </w:pPr>
    </w:p>
    <w:p w14:paraId="23CC43A1" w14:textId="3787BFF2" w:rsidR="00BD4BA6" w:rsidRPr="00BD4BA6" w:rsidRDefault="00000000" w:rsidP="00BD4BA6">
      <w:pPr>
        <w:rPr>
          <w:lang w:val="fr-FR" w:eastAsia="fr-FR"/>
        </w:rPr>
      </w:pPr>
      <w:hyperlink r:id="rId3107" w:anchor="Cul_Art_TAC_T_t_barque" w:history="1">
        <w:r w:rsidR="00BD4BA6" w:rsidRPr="00FF7FAA">
          <w:rPr>
            <w:rStyle w:val="Hyperlink"/>
            <w:lang w:val="fr-FR"/>
          </w:rPr>
          <w:t>barque</w:t>
        </w:r>
      </w:hyperlink>
      <w:r w:rsidR="00A66029" w:rsidRPr="00A66029">
        <w:rPr>
          <w:lang w:val="fr-FR"/>
        </w:rPr>
        <w:t xml:space="preserve"> </w:t>
      </w:r>
      <w:r w:rsidR="00A66029">
        <w:rPr>
          <w:lang w:val="fr-FR"/>
        </w:rPr>
        <w:t>de type égéen qui trouve des // avec les représentations sur les céramiques mycéniennes du HRIIIB-C et d'autres sites, comme Medinet Aubu (BIB 3006)</w:t>
      </w:r>
    </w:p>
    <w:p w14:paraId="6E4B43C3" w14:textId="77777777" w:rsidR="00BD4BA6" w:rsidRDefault="00BD4BA6" w:rsidP="000E4EC3">
      <w:pPr>
        <w:jc w:val="both"/>
        <w:rPr>
          <w:lang w:val="fr-FR"/>
        </w:rPr>
      </w:pPr>
    </w:p>
    <w:p w14:paraId="58738C98" w14:textId="77777777" w:rsidR="00BD4BA6" w:rsidRDefault="00BD4BA6" w:rsidP="00CE3279">
      <w:pPr>
        <w:pStyle w:val="Heading4"/>
      </w:pPr>
      <w:r>
        <w:t>cerfs</w:t>
      </w:r>
    </w:p>
    <w:p w14:paraId="63E58DB1" w14:textId="77777777" w:rsidR="00A66029" w:rsidRDefault="00A66029" w:rsidP="00A66029">
      <w:pPr>
        <w:rPr>
          <w:lang w:val="fr-FR" w:eastAsia="fr-FR"/>
        </w:rPr>
      </w:pPr>
    </w:p>
    <w:p w14:paraId="78799D68" w14:textId="77777777" w:rsidR="00A66029" w:rsidRDefault="00A66029" w:rsidP="00CE3279">
      <w:pPr>
        <w:pStyle w:val="Heading4"/>
      </w:pPr>
      <w:r>
        <w:t>cachalot</w:t>
      </w:r>
    </w:p>
    <w:p w14:paraId="2A21ED07" w14:textId="77777777" w:rsidR="00D06015" w:rsidRDefault="00D06015" w:rsidP="00A66029">
      <w:pPr>
        <w:rPr>
          <w:lang w:val="fr-FR" w:eastAsia="fr-FR"/>
        </w:rPr>
      </w:pPr>
    </w:p>
    <w:p w14:paraId="6C98A460" w14:textId="28DC652B" w:rsidR="00A66029" w:rsidRPr="00A66029" w:rsidRDefault="00A66029" w:rsidP="00A66029">
      <w:pPr>
        <w:rPr>
          <w:lang w:val="fr-FR" w:eastAsia="fr-FR"/>
        </w:rPr>
      </w:pPr>
      <w:r>
        <w:rPr>
          <w:lang w:val="fr-FR" w:eastAsia="fr-FR"/>
        </w:rPr>
        <w:t>Possible cachalot (SS BIB)</w:t>
      </w:r>
    </w:p>
    <w:p w14:paraId="36E6F1FC" w14:textId="77777777" w:rsidR="00BD4BA6" w:rsidRDefault="00BD4BA6" w:rsidP="000E4EC3">
      <w:pPr>
        <w:jc w:val="both"/>
        <w:rPr>
          <w:lang w:val="fr-FR"/>
        </w:rPr>
      </w:pPr>
    </w:p>
    <w:p w14:paraId="54DE14CE" w14:textId="77777777" w:rsidR="00BD4BA6" w:rsidRDefault="00AC219C" w:rsidP="00CE3279">
      <w:pPr>
        <w:pStyle w:val="Heading3"/>
      </w:pPr>
      <w:r>
        <w:lastRenderedPageBreak/>
        <w:t>comparaisons</w:t>
      </w:r>
    </w:p>
    <w:p w14:paraId="66D10EE1" w14:textId="77777777" w:rsidR="00AC219C" w:rsidRDefault="00AC219C" w:rsidP="00AC219C">
      <w:pPr>
        <w:rPr>
          <w:lang w:val="fr-FR"/>
        </w:rPr>
      </w:pPr>
    </w:p>
    <w:p w14:paraId="7D34CB17" w14:textId="50EA7789" w:rsidR="00AC219C" w:rsidRPr="005A3047" w:rsidRDefault="00000000" w:rsidP="00AC219C">
      <w:hyperlink r:id="rId3108" w:anchor="Sizx_Old_Bewick_1a" w:history="1">
        <w:r w:rsidR="00783198" w:rsidRPr="005A3047">
          <w:rPr>
            <w:rStyle w:val="Hyperlink"/>
          </w:rPr>
          <w:t>Old Bewick</w:t>
        </w:r>
      </w:hyperlink>
      <w:r w:rsidR="00AC219C" w:rsidRPr="005A3047">
        <w:t xml:space="preserve"> (BIB 1522)</w:t>
      </w:r>
    </w:p>
    <w:p w14:paraId="6D602D22" w14:textId="77777777" w:rsidR="00AC219C" w:rsidRPr="005A3047" w:rsidRDefault="00AC219C" w:rsidP="000E4EC3">
      <w:pPr>
        <w:jc w:val="both"/>
      </w:pPr>
    </w:p>
    <w:p w14:paraId="1DB07441" w14:textId="77777777" w:rsidR="00BD4BA6" w:rsidRPr="005A3047" w:rsidRDefault="00BD4BA6" w:rsidP="000E4EC3">
      <w:pPr>
        <w:jc w:val="both"/>
      </w:pPr>
    </w:p>
    <w:p w14:paraId="1568A1AE" w14:textId="77777777" w:rsidR="009D03A3" w:rsidRPr="00D52855" w:rsidRDefault="009D03A3" w:rsidP="00426FF9">
      <w:pPr>
        <w:pStyle w:val="Heading1"/>
        <w:rPr>
          <w:lang w:val="en-US"/>
        </w:rPr>
      </w:pPr>
      <w:bookmarkStart w:id="1396" w:name="Sit_Chaves_Portugal"/>
      <w:r w:rsidRPr="00D52855">
        <w:rPr>
          <w:lang w:val="en-US"/>
        </w:rPr>
        <w:t>CHAVES</w:t>
      </w:r>
    </w:p>
    <w:bookmarkEnd w:id="1396"/>
    <w:p w14:paraId="6A0F4F4C" w14:textId="77777777" w:rsidR="009D03A3" w:rsidRPr="005A3047" w:rsidRDefault="009D03A3" w:rsidP="000E4EC3">
      <w:pPr>
        <w:jc w:val="both"/>
        <w:rPr>
          <w:sz w:val="20"/>
        </w:rPr>
      </w:pPr>
      <w:r w:rsidRPr="005A3047">
        <w:rPr>
          <w:sz w:val="20"/>
        </w:rPr>
        <w:t>Chaves_Portugal</w:t>
      </w:r>
    </w:p>
    <w:p w14:paraId="68621490" w14:textId="77777777" w:rsidR="009D03A3" w:rsidRPr="005A3047" w:rsidRDefault="009D03A3" w:rsidP="000E4EC3">
      <w:pPr>
        <w:jc w:val="both"/>
        <w:rPr>
          <w:rFonts w:ascii="Times-Roman" w:hAnsi="Times-Roman" w:cs="Times-Roman"/>
        </w:rPr>
      </w:pPr>
    </w:p>
    <w:p w14:paraId="15BBBF1E" w14:textId="23C64555" w:rsidR="00740B69" w:rsidRDefault="009D03A3" w:rsidP="00283AD3">
      <w:pPr>
        <w:jc w:val="both"/>
        <w:rPr>
          <w:lang w:val="fr-FR"/>
        </w:rPr>
      </w:pPr>
      <w:r>
        <w:rPr>
          <w:lang w:val="fr-FR"/>
        </w:rPr>
        <w:t xml:space="preserve">Portugal. </w:t>
      </w:r>
      <w:r w:rsidRPr="0032190F">
        <w:rPr>
          <w:lang w:val="fr-FR"/>
        </w:rPr>
        <w:t xml:space="preserve">Menhir phallique </w:t>
      </w:r>
      <w:r w:rsidRPr="009D03A3">
        <w:rPr>
          <w:rStyle w:val="st"/>
          <w:lang w:val="fr-FR"/>
        </w:rPr>
        <w:t>( Oliveira Jorge et Almeida , 1980 )</w:t>
      </w:r>
      <w:r w:rsidRPr="0032190F">
        <w:rPr>
          <w:lang w:val="fr-FR"/>
        </w:rPr>
        <w:t xml:space="preserve"> </w:t>
      </w:r>
      <w:r w:rsidRPr="009D03A3">
        <w:rPr>
          <w:rStyle w:val="st"/>
          <w:lang w:val="fr-FR"/>
        </w:rPr>
        <w:t>découvert dans le lit du Tâmega , un affluent du D</w:t>
      </w:r>
      <w:r>
        <w:rPr>
          <w:rStyle w:val="st"/>
          <w:lang w:val="fr-FR"/>
        </w:rPr>
        <w:t>uero</w:t>
      </w:r>
      <w:r w:rsidRPr="0032190F">
        <w:rPr>
          <w:lang w:val="fr-FR"/>
        </w:rPr>
        <w:t xml:space="preserve"> </w:t>
      </w:r>
      <w:r>
        <w:rPr>
          <w:lang w:val="fr-FR"/>
        </w:rPr>
        <w:t xml:space="preserve">(wiki) </w:t>
      </w:r>
      <w:r w:rsidRPr="0032190F">
        <w:rPr>
          <w:lang w:val="fr-FR"/>
        </w:rPr>
        <w:t xml:space="preserve">réutilisée au </w:t>
      </w:r>
      <w:r w:rsidR="00283AD3">
        <w:rPr>
          <w:lang w:val="fr-FR"/>
        </w:rPr>
        <w:t>BF</w:t>
      </w:r>
      <w:r w:rsidRPr="0032190F">
        <w:rPr>
          <w:lang w:val="fr-FR"/>
        </w:rPr>
        <w:t xml:space="preserve">, </w:t>
      </w:r>
      <w:hyperlink r:id="rId3109" w:anchor="Cul_API_aclasser_gr_NO" w:history="1">
        <w:r w:rsidR="00740B69" w:rsidRPr="00740B69">
          <w:rPr>
            <w:rStyle w:val="Hyperlink"/>
            <w:lang w:val="fr-FR"/>
          </w:rPr>
          <w:t>gr. du NO ibérique</w:t>
        </w:r>
      </w:hyperlink>
      <w:r w:rsidR="00740B69" w:rsidRPr="00C771E4">
        <w:rPr>
          <w:lang w:val="fr-FR"/>
        </w:rPr>
        <w:t xml:space="preserve"> (BIB </w:t>
      </w:r>
      <w:r w:rsidR="00740B69">
        <w:rPr>
          <w:lang w:val="fr-FR"/>
        </w:rPr>
        <w:t>2962)</w:t>
      </w:r>
      <w:r w:rsidRPr="0032190F">
        <w:rPr>
          <w:lang w:val="fr-FR"/>
        </w:rPr>
        <w:t xml:space="preserve">(BIB 202). </w:t>
      </w:r>
    </w:p>
    <w:p w14:paraId="5E9F9D77" w14:textId="77777777" w:rsidR="00740B69" w:rsidRDefault="00105893" w:rsidP="00283AD3">
      <w:pPr>
        <w:jc w:val="both"/>
        <w:rPr>
          <w:lang w:val="fr-FR"/>
        </w:rPr>
      </w:pPr>
      <w:r>
        <w:rPr>
          <w:lang w:val="fr-FR"/>
        </w:rPr>
        <w:t xml:space="preserve">Menhir phallique transformé [remploi] en statue-menhir (Bettencourt 2005) </w:t>
      </w:r>
      <w:r w:rsidRPr="00105893">
        <w:rPr>
          <w:lang w:val="fr-FR"/>
        </w:rPr>
        <w:t>(BIB 3079)</w:t>
      </w:r>
    </w:p>
    <w:p w14:paraId="2C68C795" w14:textId="77777777" w:rsidR="009D03A3" w:rsidRDefault="00283AD3" w:rsidP="00283AD3">
      <w:pPr>
        <w:jc w:val="both"/>
        <w:rPr>
          <w:lang w:val="fr-FR"/>
        </w:rPr>
      </w:pPr>
      <w:r>
        <w:rPr>
          <w:lang w:val="fr-FR"/>
        </w:rPr>
        <w:t>Deux possible phases de gravures pour Jorge y Almeida (1980). La réduction de la section marque le cou (BIB 2172)</w:t>
      </w:r>
    </w:p>
    <w:p w14:paraId="4ABD6171" w14:textId="77777777" w:rsidR="00C21E3F" w:rsidRDefault="00C21E3F" w:rsidP="00283AD3">
      <w:pPr>
        <w:jc w:val="both"/>
        <w:rPr>
          <w:lang w:val="fr-FR"/>
        </w:rPr>
      </w:pPr>
    </w:p>
    <w:p w14:paraId="5E4FFC5F" w14:textId="77777777" w:rsidR="00C21E3F" w:rsidRDefault="00C21E3F" w:rsidP="00283AD3">
      <w:pPr>
        <w:jc w:val="both"/>
        <w:rPr>
          <w:lang w:val="fr-FR"/>
        </w:rPr>
      </w:pPr>
      <w:r w:rsidRPr="00C21E3F">
        <w:rPr>
          <w:lang w:val="fr-FR"/>
        </w:rPr>
        <w:t>Actuellement dans le Musee Regional de Chaves, cette statue- menhir phalli que a ete trouve dans le lit du fleuve Tamega (qui croise Ia ville), pres dupont romain. Elle a pu etre reutilisee dans la construction, em epoque romaine (Auguste?), d'un gue qu 'y devait exister. Nous sommes dans le «concelho» de Chaves, district de Vila Real (Tras- os-Montes). Hauteur: 1,62 m.; larg. max.: 0,315 m.; ep. max.: 0,315 m. Gra;tit. Piece en forme de menhir a section mectianne subquadrangulaire, dont la partie superieur se detache pour representer l'extremite d'un phallus, laquelle, grace aux divers attributs graves dans la piece, s'identifie avec la teted'un personnage qu'on a voulu honorer. Ces attributs-la sont, notamment, une epee relativament longue (56 em), sur le cote gauche, et, sur la face opposee, un poignard ou couteau dissymetrique. La ceinture est nettement marquee sur deux faces, et suggeree dans celle du poignard. 11 est tres important de souligner la signification probable de l'attribut rectangulaire allonge du dos, sur lequel no us reviendrons, et qui est peut- etre un insigne d'une elite. L'envers montre, entre autres motifs, un stylisation de la face, des colliers, une possible troisieme arme, pendue de la ceinture et un signe allonge (encore un phallus en erection?). (BIB 3084)</w:t>
      </w:r>
    </w:p>
    <w:p w14:paraId="3D91BDED" w14:textId="77777777" w:rsidR="00283AD3" w:rsidRDefault="00283AD3" w:rsidP="009D03A3">
      <w:pPr>
        <w:rPr>
          <w:lang w:val="fr-FR"/>
        </w:rPr>
      </w:pPr>
    </w:p>
    <w:p w14:paraId="1B2FF8C7" w14:textId="77777777" w:rsidR="00283AD3" w:rsidRDefault="00283AD3" w:rsidP="00283AD3">
      <w:pPr>
        <w:pStyle w:val="Heading2"/>
      </w:pPr>
      <w:r>
        <w:t>face A</w:t>
      </w:r>
    </w:p>
    <w:p w14:paraId="1A67AF4E" w14:textId="77777777" w:rsidR="00283AD3" w:rsidRDefault="00283AD3" w:rsidP="00283AD3">
      <w:pPr>
        <w:rPr>
          <w:lang w:val="fr-FR"/>
        </w:rPr>
      </w:pPr>
    </w:p>
    <w:p w14:paraId="16BD01FB" w14:textId="77777777" w:rsidR="00283AD3" w:rsidRPr="00283AD3" w:rsidRDefault="00283AD3" w:rsidP="00BD0EBE">
      <w:pPr>
        <w:jc w:val="both"/>
        <w:rPr>
          <w:lang w:val="fr-FR"/>
        </w:rPr>
      </w:pPr>
      <w:r>
        <w:rPr>
          <w:lang w:val="fr-FR"/>
        </w:rPr>
        <w:t>Face avant (SS BIB). Représentation du visage pour Jorge y Almeida (1980) avec 4 grosses cupules et des traits insicés et convergents (BIB 2172). Un collier sous le cou. Une cannelure (</w:t>
      </w:r>
      <w:r w:rsidRPr="00283AD3">
        <w:rPr>
          <w:i/>
          <w:lang w:val="fr-FR"/>
        </w:rPr>
        <w:t>surco</w:t>
      </w:r>
      <w:r>
        <w:rPr>
          <w:lang w:val="fr-FR"/>
        </w:rPr>
        <w:t>) marque peut-être la ceinture et un trait oblique un baudrier (</w:t>
      </w:r>
      <w:r w:rsidRPr="00283AD3">
        <w:rPr>
          <w:i/>
          <w:lang w:val="fr-FR"/>
        </w:rPr>
        <w:t>correa</w:t>
      </w:r>
      <w:r>
        <w:rPr>
          <w:lang w:val="fr-FR"/>
        </w:rPr>
        <w:t>). Sous le trait horizontal un motif subtriangulaire (arme ?) et dessous un motif ellipsoidal ce qui pourrait être interprété comme  un organe sexuel pour Jorge y Almeida (1980) (BIB 2172)</w:t>
      </w:r>
    </w:p>
    <w:p w14:paraId="6C01A7F6" w14:textId="77777777" w:rsidR="00283AD3" w:rsidRDefault="00283AD3" w:rsidP="009D03A3">
      <w:pPr>
        <w:rPr>
          <w:lang w:val="fr-FR"/>
        </w:rPr>
      </w:pPr>
    </w:p>
    <w:p w14:paraId="169587E6" w14:textId="77777777" w:rsidR="00283AD3" w:rsidRDefault="00283AD3" w:rsidP="00283AD3">
      <w:pPr>
        <w:pStyle w:val="Heading2"/>
      </w:pPr>
      <w:r>
        <w:t xml:space="preserve">face </w:t>
      </w:r>
      <w:r w:rsidR="00105893">
        <w:t>2</w:t>
      </w:r>
    </w:p>
    <w:p w14:paraId="018B3C07" w14:textId="77777777" w:rsidR="00283AD3" w:rsidRPr="00283AD3" w:rsidRDefault="00283AD3" w:rsidP="00283AD3">
      <w:pPr>
        <w:rPr>
          <w:i/>
          <w:sz w:val="20"/>
          <w:lang w:val="fr-FR"/>
        </w:rPr>
      </w:pPr>
      <w:r w:rsidRPr="00283AD3">
        <w:rPr>
          <w:i/>
          <w:sz w:val="20"/>
          <w:lang w:val="fr-FR"/>
        </w:rPr>
        <w:t xml:space="preserve">cara 2 </w:t>
      </w:r>
      <w:r w:rsidRPr="00283AD3">
        <w:rPr>
          <w:sz w:val="20"/>
          <w:lang w:val="fr-FR"/>
        </w:rPr>
        <w:t>(BIB 2172)</w:t>
      </w:r>
    </w:p>
    <w:p w14:paraId="558A983B" w14:textId="77777777" w:rsidR="00283AD3" w:rsidRDefault="00283AD3" w:rsidP="009D03A3">
      <w:pPr>
        <w:rPr>
          <w:lang w:val="fr-FR"/>
        </w:rPr>
      </w:pPr>
    </w:p>
    <w:p w14:paraId="40FEF869" w14:textId="2A660E12" w:rsidR="00283AD3" w:rsidRDefault="00283AD3" w:rsidP="00283AD3">
      <w:pPr>
        <w:autoSpaceDE w:val="0"/>
        <w:autoSpaceDN w:val="0"/>
        <w:adjustRightInd w:val="0"/>
        <w:jc w:val="both"/>
        <w:rPr>
          <w:lang w:val="fr-FR"/>
        </w:rPr>
      </w:pPr>
      <w:r>
        <w:rPr>
          <w:lang w:val="fr-FR"/>
        </w:rPr>
        <w:t>Face latérale droite de la stèle (</w:t>
      </w:r>
      <w:r w:rsidRPr="00454D6B">
        <w:rPr>
          <w:lang w:val="fr-FR"/>
        </w:rPr>
        <w:t>BIB 2172</w:t>
      </w:r>
      <w:r>
        <w:rPr>
          <w:lang w:val="fr-FR"/>
        </w:rPr>
        <w:t xml:space="preserve">) Motif rectangulaire qui pend du possible ceinturon interprété comme une épée dans son fourreau par Jorge y Almeida (1980) (BIB 2172) </w:t>
      </w:r>
      <w:r w:rsidRPr="00454D6B">
        <w:rPr>
          <w:lang w:val="fr-FR"/>
        </w:rPr>
        <w:t xml:space="preserve">La disposition de l'épée dans son fourreau sur le flanc gauche est identique à </w:t>
      </w:r>
      <w:hyperlink r:id="rId3110" w:anchor="Sit_Tremedal_Tormes" w:history="1">
        <w:r w:rsidRPr="00454D6B">
          <w:rPr>
            <w:rStyle w:val="Hyperlink"/>
            <w:lang w:val="fr-FR"/>
          </w:rPr>
          <w:t>Tremedal</w:t>
        </w:r>
      </w:hyperlink>
      <w:r>
        <w:rPr>
          <w:lang w:val="fr-FR"/>
        </w:rPr>
        <w:t xml:space="preserve"> </w:t>
      </w:r>
      <w:r w:rsidRPr="00454D6B">
        <w:rPr>
          <w:lang w:val="fr-FR"/>
        </w:rPr>
        <w:t xml:space="preserve">et </w:t>
      </w:r>
      <w:hyperlink r:id="rId3111" w:anchor="Sit_Joao_Ver" w:history="1">
        <w:r w:rsidRPr="00454D6B">
          <w:rPr>
            <w:rStyle w:val="Hyperlink"/>
            <w:lang w:val="fr-FR"/>
          </w:rPr>
          <w:t>Sao Joao de Ver</w:t>
        </w:r>
      </w:hyperlink>
      <w:r w:rsidRPr="00454D6B">
        <w:rPr>
          <w:lang w:val="fr-FR"/>
        </w:rPr>
        <w:t xml:space="preserve"> (BIB 2172)</w:t>
      </w:r>
    </w:p>
    <w:p w14:paraId="108CA572" w14:textId="77777777" w:rsidR="00283AD3" w:rsidRDefault="00283AD3" w:rsidP="00283AD3">
      <w:pPr>
        <w:autoSpaceDE w:val="0"/>
        <w:autoSpaceDN w:val="0"/>
        <w:adjustRightInd w:val="0"/>
        <w:jc w:val="both"/>
        <w:rPr>
          <w:lang w:val="fr-FR"/>
        </w:rPr>
      </w:pPr>
      <w:r>
        <w:rPr>
          <w:lang w:val="fr-FR"/>
        </w:rPr>
        <w:t xml:space="preserve">Sous l'épée, 3 cercles reliés entre eux </w:t>
      </w:r>
      <w:r w:rsidRPr="00454D6B">
        <w:rPr>
          <w:lang w:val="fr-FR"/>
        </w:rPr>
        <w:t>(BIB 2172)</w:t>
      </w:r>
    </w:p>
    <w:p w14:paraId="7EB3BCF5" w14:textId="77777777" w:rsidR="00283AD3" w:rsidRDefault="00283AD3" w:rsidP="009D03A3">
      <w:pPr>
        <w:rPr>
          <w:lang w:val="fr-FR"/>
        </w:rPr>
      </w:pPr>
    </w:p>
    <w:p w14:paraId="50650C32" w14:textId="77777777" w:rsidR="00283AD3" w:rsidRDefault="00283AD3" w:rsidP="00283AD3">
      <w:pPr>
        <w:pStyle w:val="Heading2"/>
      </w:pPr>
      <w:r>
        <w:t>face C</w:t>
      </w:r>
    </w:p>
    <w:p w14:paraId="4F91CA7B" w14:textId="77777777" w:rsidR="00283AD3" w:rsidRDefault="00283AD3" w:rsidP="00283AD3">
      <w:pPr>
        <w:rPr>
          <w:lang w:val="fr-FR"/>
        </w:rPr>
      </w:pPr>
    </w:p>
    <w:p w14:paraId="2711B53D" w14:textId="7B936E32" w:rsidR="00283AD3" w:rsidRPr="00283AD3" w:rsidRDefault="00283AD3" w:rsidP="00283AD3">
      <w:pPr>
        <w:jc w:val="both"/>
        <w:rPr>
          <w:lang w:val="fr-FR"/>
        </w:rPr>
      </w:pPr>
      <w:r>
        <w:rPr>
          <w:lang w:val="fr-FR"/>
        </w:rPr>
        <w:lastRenderedPageBreak/>
        <w:t xml:space="preserve">Face arrière (SS BIB) </w:t>
      </w:r>
      <w:r w:rsidRPr="00454D6B">
        <w:rPr>
          <w:lang w:val="fr-FR"/>
        </w:rPr>
        <w:t xml:space="preserve">Motif </w:t>
      </w:r>
      <w:hyperlink r:id="rId3112" w:anchor="Cul_Art_TAC_T_x_MSRC" w:history="1">
        <w:r w:rsidRPr="0014497A">
          <w:rPr>
            <w:rStyle w:val="Hyperlink"/>
            <w:lang w:val="fr-FR"/>
          </w:rPr>
          <w:t>MSRC</w:t>
        </w:r>
      </w:hyperlink>
      <w:r w:rsidRPr="00454D6B">
        <w:rPr>
          <w:lang w:val="fr-FR"/>
        </w:rPr>
        <w:t xml:space="preserve"> </w:t>
      </w:r>
      <w:r>
        <w:rPr>
          <w:lang w:val="fr-FR"/>
        </w:rPr>
        <w:t>face postérieure (BIB 2172) (BIB 2962)</w:t>
      </w:r>
      <w:r w:rsidR="00BD0EBE">
        <w:rPr>
          <w:lang w:val="fr-FR"/>
        </w:rPr>
        <w:t xml:space="preserve"> aec un alignement vertical de cupules (SS BIB)</w:t>
      </w:r>
      <w:r>
        <w:rPr>
          <w:lang w:val="fr-FR"/>
        </w:rPr>
        <w:t xml:space="preserve"> </w:t>
      </w:r>
      <w:r w:rsidRPr="00454D6B">
        <w:rPr>
          <w:i/>
          <w:lang w:val="fr-FR"/>
        </w:rPr>
        <w:t>motivo muy erosionado de morfología subtrapezoidal</w:t>
      </w:r>
      <w:r w:rsidRPr="00454D6B">
        <w:rPr>
          <w:lang w:val="fr-FR"/>
        </w:rPr>
        <w:t xml:space="preserve"> (BIB 2172) </w:t>
      </w:r>
      <w:r w:rsidRPr="0032190F">
        <w:rPr>
          <w:lang w:val="fr-FR"/>
        </w:rPr>
        <w:t xml:space="preserve">motif assez semblable à celui de </w:t>
      </w:r>
      <w:hyperlink r:id="rId3113" w:anchor="Sit_Bouca" w:history="1">
        <w:r w:rsidRPr="007037DD">
          <w:rPr>
            <w:rStyle w:val="Hyperlink"/>
            <w:lang w:val="fr-FR"/>
          </w:rPr>
          <w:t>Bouça</w:t>
        </w:r>
      </w:hyperlink>
      <w:r w:rsidRPr="007037DD">
        <w:rPr>
          <w:lang w:val="fr-FR"/>
        </w:rPr>
        <w:t xml:space="preserve"> </w:t>
      </w:r>
      <w:r w:rsidRPr="0032190F">
        <w:rPr>
          <w:lang w:val="fr-FR"/>
        </w:rPr>
        <w:t>(BIB 202)</w:t>
      </w:r>
      <w:r>
        <w:rPr>
          <w:lang w:val="fr-FR"/>
        </w:rPr>
        <w:t xml:space="preserve"> </w:t>
      </w:r>
    </w:p>
    <w:p w14:paraId="6D62B5DB" w14:textId="77777777" w:rsidR="00283AD3" w:rsidRDefault="00283AD3" w:rsidP="009D03A3">
      <w:pPr>
        <w:rPr>
          <w:lang w:val="fr-FR"/>
        </w:rPr>
      </w:pPr>
    </w:p>
    <w:p w14:paraId="7EE78472" w14:textId="77777777" w:rsidR="00283AD3" w:rsidRDefault="00283AD3" w:rsidP="00283AD3">
      <w:pPr>
        <w:pStyle w:val="Heading2"/>
      </w:pPr>
      <w:r>
        <w:t>face D</w:t>
      </w:r>
    </w:p>
    <w:p w14:paraId="12D10D37" w14:textId="77777777" w:rsidR="00283AD3" w:rsidRPr="0032190F" w:rsidRDefault="00283AD3" w:rsidP="009D03A3">
      <w:pPr>
        <w:rPr>
          <w:lang w:val="fr-FR"/>
        </w:rPr>
      </w:pPr>
    </w:p>
    <w:p w14:paraId="78F4BDEF" w14:textId="77777777" w:rsidR="00454D6B" w:rsidRDefault="00283AD3" w:rsidP="00454D6B">
      <w:pPr>
        <w:autoSpaceDE w:val="0"/>
        <w:autoSpaceDN w:val="0"/>
        <w:adjustRightInd w:val="0"/>
        <w:jc w:val="both"/>
        <w:rPr>
          <w:lang w:val="fr-FR"/>
        </w:rPr>
      </w:pPr>
      <w:r>
        <w:rPr>
          <w:lang w:val="fr-FR"/>
        </w:rPr>
        <w:t xml:space="preserve">Face latérale (SS BIB). Motif indéterminé qui pourrait être un poignard pointe en bas (SS BIB) </w:t>
      </w:r>
      <w:r w:rsidR="0028674D">
        <w:rPr>
          <w:lang w:val="fr-FR"/>
        </w:rPr>
        <w:t xml:space="preserve">peut-être couteau à un seul tranchant du BF/Fer 1 (BIB 3084) </w:t>
      </w:r>
      <w:r>
        <w:rPr>
          <w:lang w:val="fr-FR"/>
        </w:rPr>
        <w:t>Un "</w:t>
      </w:r>
      <w:r w:rsidRPr="00283AD3">
        <w:rPr>
          <w:i/>
          <w:lang w:val="fr-FR"/>
        </w:rPr>
        <w:t>machete</w:t>
      </w:r>
      <w:r>
        <w:rPr>
          <w:lang w:val="fr-FR"/>
        </w:rPr>
        <w:t xml:space="preserve">" réalisé par gravure profonde </w:t>
      </w:r>
      <w:r w:rsidRPr="00454D6B">
        <w:rPr>
          <w:lang w:val="fr-FR"/>
        </w:rPr>
        <w:t>(BIB 2172)</w:t>
      </w:r>
    </w:p>
    <w:p w14:paraId="60277A8D" w14:textId="77777777" w:rsidR="00105893" w:rsidRDefault="00105893" w:rsidP="00454D6B">
      <w:pPr>
        <w:autoSpaceDE w:val="0"/>
        <w:autoSpaceDN w:val="0"/>
        <w:adjustRightInd w:val="0"/>
        <w:jc w:val="both"/>
        <w:rPr>
          <w:lang w:val="fr-FR"/>
        </w:rPr>
      </w:pPr>
    </w:p>
    <w:p w14:paraId="65954F75" w14:textId="77777777" w:rsidR="00105893" w:rsidRPr="00BE4758" w:rsidRDefault="00105893" w:rsidP="00105893">
      <w:pPr>
        <w:pStyle w:val="Heading2"/>
      </w:pPr>
      <w:r w:rsidRPr="00BE4758">
        <w:t>datation</w:t>
      </w:r>
    </w:p>
    <w:p w14:paraId="2C162C59" w14:textId="77777777" w:rsidR="00105893" w:rsidRPr="00BE4758" w:rsidRDefault="00105893" w:rsidP="00105893">
      <w:pPr>
        <w:jc w:val="both"/>
        <w:rPr>
          <w:lang w:val="fr-FR"/>
        </w:rPr>
      </w:pPr>
    </w:p>
    <w:p w14:paraId="69B01AEF" w14:textId="77777777" w:rsidR="00105893" w:rsidRPr="00105893" w:rsidRDefault="00105893" w:rsidP="00105893">
      <w:pPr>
        <w:jc w:val="both"/>
        <w:rPr>
          <w:lang w:val="fr-FR"/>
        </w:rPr>
      </w:pPr>
      <w:r w:rsidRPr="00105893">
        <w:rPr>
          <w:lang w:val="fr-FR"/>
        </w:rPr>
        <w:t>Fer 1 d'après le poignard (Jorge y Jorge 1990: 309; Almagro-Gorbea 1993: 130-133; Jorge 1999: 121) (BIB 3079)</w:t>
      </w:r>
      <w:r w:rsidR="0028674D">
        <w:rPr>
          <w:lang w:val="fr-FR"/>
        </w:rPr>
        <w:t xml:space="preserve"> </w:t>
      </w:r>
      <w:r w:rsidR="0028674D" w:rsidRPr="0028674D">
        <w:rPr>
          <w:lang w:val="fr-FR"/>
        </w:rPr>
        <w:t>Peut-être BF (BIB 3084)</w:t>
      </w:r>
    </w:p>
    <w:p w14:paraId="24064367" w14:textId="77777777" w:rsidR="00105893" w:rsidRPr="00105893" w:rsidRDefault="00105893" w:rsidP="00454D6B">
      <w:pPr>
        <w:autoSpaceDE w:val="0"/>
        <w:autoSpaceDN w:val="0"/>
        <w:adjustRightInd w:val="0"/>
        <w:jc w:val="both"/>
        <w:rPr>
          <w:lang w:val="fr-FR"/>
        </w:rPr>
      </w:pPr>
    </w:p>
    <w:p w14:paraId="1F549492" w14:textId="77777777" w:rsidR="00283AD3" w:rsidRPr="00105893" w:rsidRDefault="00283AD3" w:rsidP="00454D6B">
      <w:pPr>
        <w:autoSpaceDE w:val="0"/>
        <w:autoSpaceDN w:val="0"/>
        <w:adjustRightInd w:val="0"/>
        <w:jc w:val="both"/>
        <w:rPr>
          <w:lang w:val="fr-FR"/>
        </w:rPr>
      </w:pPr>
    </w:p>
    <w:p w14:paraId="0AD469D4" w14:textId="77777777" w:rsidR="00454D6B" w:rsidRDefault="00454D6B" w:rsidP="00426FF9">
      <w:pPr>
        <w:pStyle w:val="Heading1"/>
      </w:pPr>
      <w:bookmarkStart w:id="1397" w:name="Sit_Tameiron"/>
      <w:r>
        <w:t>TAMEIRON</w:t>
      </w:r>
    </w:p>
    <w:bookmarkEnd w:id="1397"/>
    <w:p w14:paraId="11EC93C1" w14:textId="77777777" w:rsidR="00454D6B" w:rsidRPr="00034C46" w:rsidRDefault="00034C46" w:rsidP="00454D6B">
      <w:pPr>
        <w:autoSpaceDE w:val="0"/>
        <w:autoSpaceDN w:val="0"/>
        <w:adjustRightInd w:val="0"/>
        <w:jc w:val="both"/>
        <w:rPr>
          <w:sz w:val="20"/>
          <w:lang w:val="fr-FR"/>
        </w:rPr>
      </w:pPr>
      <w:r w:rsidRPr="00034C46">
        <w:rPr>
          <w:sz w:val="20"/>
          <w:lang w:val="fr-FR"/>
        </w:rPr>
        <w:t>Tameirón</w:t>
      </w:r>
      <w:r>
        <w:rPr>
          <w:sz w:val="20"/>
          <w:lang w:val="fr-FR"/>
        </w:rPr>
        <w:t>, BIB 3041</w:t>
      </w:r>
    </w:p>
    <w:p w14:paraId="3BED0D42" w14:textId="77777777" w:rsidR="00034C46" w:rsidRDefault="00034C46" w:rsidP="00454D6B">
      <w:pPr>
        <w:autoSpaceDE w:val="0"/>
        <w:autoSpaceDN w:val="0"/>
        <w:adjustRightInd w:val="0"/>
        <w:jc w:val="both"/>
        <w:rPr>
          <w:lang w:val="fr-FR"/>
        </w:rPr>
      </w:pPr>
    </w:p>
    <w:p w14:paraId="10227505" w14:textId="7C1FFE05" w:rsidR="00454D6B" w:rsidRDefault="00454D6B" w:rsidP="00454D6B">
      <w:pPr>
        <w:autoSpaceDE w:val="0"/>
        <w:autoSpaceDN w:val="0"/>
        <w:adjustRightInd w:val="0"/>
        <w:jc w:val="both"/>
        <w:rPr>
          <w:lang w:val="fr-FR"/>
        </w:rPr>
      </w:pPr>
      <w:r>
        <w:rPr>
          <w:lang w:val="fr-FR"/>
        </w:rPr>
        <w:t xml:space="preserve">Nord du Portugal. Stèle avec un </w:t>
      </w:r>
      <w:r w:rsidRPr="00454D6B">
        <w:rPr>
          <w:i/>
          <w:lang w:val="fr-FR"/>
        </w:rPr>
        <w:t xml:space="preserve">emblema </w:t>
      </w:r>
      <w:r>
        <w:rPr>
          <w:i/>
          <w:lang w:val="fr-FR"/>
        </w:rPr>
        <w:t>rectangular</w:t>
      </w:r>
      <w:r>
        <w:rPr>
          <w:lang w:val="fr-FR"/>
        </w:rPr>
        <w:t xml:space="preserve"> [</w:t>
      </w:r>
      <w:hyperlink r:id="rId3114" w:anchor="Cul_Art_TAC_T_x_MSRC" w:history="1">
        <w:r w:rsidRPr="0014497A">
          <w:rPr>
            <w:rStyle w:val="Hyperlink"/>
            <w:lang w:val="fr-FR"/>
          </w:rPr>
          <w:t>MSRC</w:t>
        </w:r>
      </w:hyperlink>
      <w:r w:rsidRPr="00454D6B">
        <w:rPr>
          <w:lang w:val="fr-FR"/>
        </w:rPr>
        <w:t>] en bas-relief (BIB 2172)</w:t>
      </w:r>
      <w:r w:rsidR="00034C46">
        <w:rPr>
          <w:lang w:val="fr-FR"/>
        </w:rPr>
        <w:t xml:space="preserve"> probable carquois (SS BIB)</w:t>
      </w:r>
      <w:r w:rsidR="001023CC">
        <w:rPr>
          <w:lang w:val="fr-FR"/>
        </w:rPr>
        <w:t xml:space="preserve"> remployée à l'époque romaine</w:t>
      </w:r>
      <w:r w:rsidR="00FF77BF">
        <w:rPr>
          <w:lang w:val="fr-FR"/>
        </w:rPr>
        <w:t xml:space="preserve"> (BIB ?) gr. Aclasser</w:t>
      </w:r>
    </w:p>
    <w:p w14:paraId="14F004B4" w14:textId="77777777" w:rsidR="00DE0041" w:rsidRDefault="00DE0041" w:rsidP="00454D6B">
      <w:pPr>
        <w:autoSpaceDE w:val="0"/>
        <w:autoSpaceDN w:val="0"/>
        <w:adjustRightInd w:val="0"/>
        <w:jc w:val="both"/>
        <w:rPr>
          <w:lang w:val="fr-FR"/>
        </w:rPr>
      </w:pPr>
    </w:p>
    <w:p w14:paraId="56F13698" w14:textId="77777777" w:rsidR="00DE0041" w:rsidRDefault="00DE0041" w:rsidP="00DE0041">
      <w:pPr>
        <w:pStyle w:val="Heading2"/>
      </w:pPr>
      <w:r>
        <w:t>face arrière</w:t>
      </w:r>
    </w:p>
    <w:p w14:paraId="7EC850D0" w14:textId="77777777" w:rsidR="00DE0041" w:rsidRDefault="00DE0041" w:rsidP="00DE0041">
      <w:pPr>
        <w:rPr>
          <w:lang w:val="fr-FR"/>
        </w:rPr>
      </w:pPr>
    </w:p>
    <w:p w14:paraId="65D13578" w14:textId="77777777" w:rsidR="00DE0041" w:rsidRDefault="00DE0041" w:rsidP="00DE0041">
      <w:pPr>
        <w:pStyle w:val="Heading3"/>
      </w:pPr>
      <w:bookmarkStart w:id="1398" w:name="Sit_Tameiron_carquois"/>
      <w:r>
        <w:t>carquois</w:t>
      </w:r>
    </w:p>
    <w:bookmarkEnd w:id="1398"/>
    <w:p w14:paraId="25FD2AD1" w14:textId="0ABB0312" w:rsidR="00DE0041" w:rsidRDefault="00DE0041" w:rsidP="00DE0041">
      <w:pPr>
        <w:rPr>
          <w:lang w:val="fr-FR"/>
        </w:rPr>
      </w:pPr>
      <w:r>
        <w:rPr>
          <w:lang w:val="fr-FR"/>
        </w:rPr>
        <w:t xml:space="preserve">Motif subrectangulaire de style </w:t>
      </w:r>
      <w:r w:rsidRPr="00DE0041">
        <w:rPr>
          <w:i/>
          <w:lang w:val="fr-FR"/>
        </w:rPr>
        <w:t>stola</w:t>
      </w:r>
      <w:r>
        <w:rPr>
          <w:lang w:val="fr-FR"/>
        </w:rPr>
        <w:t xml:space="preserve"> allongée (BIB 3041)</w:t>
      </w:r>
      <w:r w:rsidR="001023CC">
        <w:rPr>
          <w:lang w:val="fr-FR"/>
        </w:rPr>
        <w:t xml:space="preserve"> rapproché de ceux de </w:t>
      </w:r>
      <w:r w:rsidR="001023CC">
        <w:rPr>
          <w:lang w:val="fr-FR" w:eastAsia="fr-FR"/>
        </w:rPr>
        <w:t xml:space="preserve">Faioes, Bouca, Joa de Ver, Munio, </w:t>
      </w:r>
      <w:hyperlink r:id="rId3115" w:anchor="Sit_Cruz_Cepos" w:history="1">
        <w:r w:rsidR="001023CC" w:rsidRPr="001023CC">
          <w:rPr>
            <w:rStyle w:val="Hyperlink"/>
            <w:lang w:val="fr-FR" w:eastAsia="fr-FR"/>
          </w:rPr>
          <w:t>Cruz de Cepos</w:t>
        </w:r>
      </w:hyperlink>
      <w:r w:rsidR="001023CC">
        <w:rPr>
          <w:lang w:val="fr-FR" w:eastAsia="fr-FR"/>
        </w:rPr>
        <w:t xml:space="preserve"> </w:t>
      </w:r>
      <w:r w:rsidR="001023CC">
        <w:rPr>
          <w:lang w:val="fr-FR"/>
        </w:rPr>
        <w:t>(BIB 3041)</w:t>
      </w:r>
    </w:p>
    <w:p w14:paraId="7C604ED1" w14:textId="77777777" w:rsidR="00DE0041" w:rsidRDefault="00DE0041" w:rsidP="00DE0041">
      <w:pPr>
        <w:rPr>
          <w:lang w:val="fr-FR"/>
        </w:rPr>
      </w:pPr>
    </w:p>
    <w:p w14:paraId="15BC9F4A" w14:textId="77777777" w:rsidR="00DE0041" w:rsidRDefault="00DE0041" w:rsidP="00DE0041">
      <w:pPr>
        <w:pStyle w:val="Heading4"/>
      </w:pPr>
      <w:bookmarkStart w:id="1399" w:name="Sit_Tameiron_carquois_tek"/>
      <w:r>
        <w:t>technique</w:t>
      </w:r>
    </w:p>
    <w:bookmarkEnd w:id="1399"/>
    <w:p w14:paraId="00379B00" w14:textId="77777777" w:rsidR="00DE0041" w:rsidRDefault="00DE0041" w:rsidP="00DE0041">
      <w:pPr>
        <w:rPr>
          <w:lang w:val="fr-FR"/>
        </w:rPr>
      </w:pPr>
    </w:p>
    <w:p w14:paraId="7041FC8E" w14:textId="77777777" w:rsidR="00DE0041" w:rsidRDefault="00DE0041" w:rsidP="00DE0041">
      <w:pPr>
        <w:rPr>
          <w:lang w:val="fr-FR"/>
        </w:rPr>
      </w:pPr>
      <w:r>
        <w:rPr>
          <w:lang w:val="fr-FR"/>
        </w:rPr>
        <w:t xml:space="preserve">en haut-relief reservé (BIB 3041) </w:t>
      </w:r>
    </w:p>
    <w:p w14:paraId="2E82BE36" w14:textId="2A1C07C9" w:rsidR="00DE0041" w:rsidRDefault="00DE0041" w:rsidP="00DE0041">
      <w:pPr>
        <w:jc w:val="both"/>
        <w:rPr>
          <w:szCs w:val="18"/>
          <w:lang w:val="fr-FR" w:eastAsia="en-GB"/>
        </w:rPr>
      </w:pPr>
      <w:r>
        <w:rPr>
          <w:szCs w:val="18"/>
          <w:lang w:val="fr-FR" w:eastAsia="en-GB"/>
        </w:rPr>
        <w:t xml:space="preserve">v. </w:t>
      </w:r>
      <w:hyperlink r:id="rId3116" w:anchor="Cul_Art_TAC_T_x_MSRC_tek" w:history="1">
        <w:r w:rsidRPr="00BD0EBE">
          <w:rPr>
            <w:rStyle w:val="Hyperlink"/>
            <w:szCs w:val="18"/>
            <w:lang w:val="fr-FR" w:eastAsia="en-GB"/>
          </w:rPr>
          <w:t>technique</w:t>
        </w:r>
      </w:hyperlink>
    </w:p>
    <w:p w14:paraId="68C7F1C2" w14:textId="77777777" w:rsidR="00DE0041" w:rsidRDefault="00DE0041" w:rsidP="00DE0041">
      <w:pPr>
        <w:rPr>
          <w:lang w:val="fr-FR" w:eastAsia="fr-FR"/>
        </w:rPr>
      </w:pPr>
    </w:p>
    <w:p w14:paraId="59929F01" w14:textId="77777777" w:rsidR="00DE0041" w:rsidRDefault="00DE0041" w:rsidP="00DE0041">
      <w:pPr>
        <w:pStyle w:val="Heading2"/>
        <w:rPr>
          <w:lang w:eastAsia="fr-FR"/>
        </w:rPr>
      </w:pPr>
      <w:r>
        <w:rPr>
          <w:lang w:eastAsia="fr-FR"/>
        </w:rPr>
        <w:t>comparaisons</w:t>
      </w:r>
    </w:p>
    <w:p w14:paraId="68EAC90B" w14:textId="77777777" w:rsidR="00DE0041" w:rsidRDefault="00DE0041" w:rsidP="00DE0041">
      <w:pPr>
        <w:rPr>
          <w:lang w:val="fr-FR" w:eastAsia="fr-FR"/>
        </w:rPr>
      </w:pPr>
    </w:p>
    <w:p w14:paraId="122FA97A" w14:textId="77777777" w:rsidR="00DE0041" w:rsidRDefault="00DE0041" w:rsidP="00DE0041">
      <w:pPr>
        <w:rPr>
          <w:lang w:val="fr-FR"/>
        </w:rPr>
      </w:pPr>
      <w:r>
        <w:rPr>
          <w:lang w:val="fr-FR" w:eastAsia="fr-FR"/>
        </w:rPr>
        <w:t>Peut être rapproc</w:t>
      </w:r>
      <w:r w:rsidR="001023CC">
        <w:rPr>
          <w:lang w:val="fr-FR" w:eastAsia="fr-FR"/>
        </w:rPr>
        <w:t>h</w:t>
      </w:r>
      <w:r>
        <w:rPr>
          <w:lang w:val="fr-FR" w:eastAsia="fr-FR"/>
        </w:rPr>
        <w:t>é de Faioes</w:t>
      </w:r>
      <w:r w:rsidR="001023CC">
        <w:rPr>
          <w:lang w:val="fr-FR" w:eastAsia="fr-FR"/>
        </w:rPr>
        <w:t xml:space="preserve"> </w:t>
      </w:r>
      <w:r w:rsidR="001023CC">
        <w:rPr>
          <w:lang w:val="fr-FR"/>
        </w:rPr>
        <w:t>(BIB 3041)</w:t>
      </w:r>
    </w:p>
    <w:p w14:paraId="4985782C" w14:textId="77777777" w:rsidR="001023CC" w:rsidRDefault="001023CC" w:rsidP="00DE0041">
      <w:pPr>
        <w:rPr>
          <w:lang w:val="fr-FR"/>
        </w:rPr>
      </w:pPr>
    </w:p>
    <w:p w14:paraId="20601B6F" w14:textId="77777777" w:rsidR="001023CC" w:rsidRDefault="001023CC" w:rsidP="00426FF9">
      <w:pPr>
        <w:pStyle w:val="Heading1"/>
      </w:pPr>
      <w:bookmarkStart w:id="1400" w:name="Sit_Cruz_Cepos"/>
      <w:r>
        <w:t>CRUZ DE CEPOS</w:t>
      </w:r>
    </w:p>
    <w:bookmarkEnd w:id="1400"/>
    <w:p w14:paraId="220936EF" w14:textId="77777777" w:rsidR="001023CC" w:rsidRPr="001023CC" w:rsidRDefault="001023CC" w:rsidP="00DE0041">
      <w:pPr>
        <w:rPr>
          <w:lang w:val="fr-FR" w:eastAsia="fr-FR"/>
        </w:rPr>
      </w:pPr>
    </w:p>
    <w:p w14:paraId="568D3ED9" w14:textId="77777777" w:rsidR="001023CC" w:rsidRDefault="001023CC" w:rsidP="001023CC">
      <w:pPr>
        <w:jc w:val="both"/>
        <w:rPr>
          <w:lang w:val="fr-FR"/>
        </w:rPr>
      </w:pPr>
      <w:r>
        <w:rPr>
          <w:lang w:val="fr-FR"/>
        </w:rPr>
        <w:t>Cervos, Montalegre, Vila Real dans la Serra de Leiranco. Stèle anthropomorphe (BIB 3060)</w:t>
      </w:r>
    </w:p>
    <w:p w14:paraId="03B0E460" w14:textId="6BC10965" w:rsidR="001023CC" w:rsidRDefault="001023CC" w:rsidP="001023CC">
      <w:pPr>
        <w:jc w:val="both"/>
        <w:rPr>
          <w:lang w:val="fr-FR"/>
        </w:rPr>
      </w:pPr>
      <w:r>
        <w:rPr>
          <w:lang w:val="fr-FR"/>
        </w:rPr>
        <w:t>à proximité</w:t>
      </w:r>
      <w:r w:rsidRPr="001023CC">
        <w:rPr>
          <w:lang w:val="fr-FR"/>
        </w:rPr>
        <w:t xml:space="preserve"> de </w:t>
      </w:r>
      <w:hyperlink r:id="rId3117" w:anchor="Sit_Tojais" w:history="1">
        <w:r w:rsidRPr="001023CC">
          <w:rPr>
            <w:rStyle w:val="Hyperlink"/>
            <w:lang w:val="fr-FR"/>
          </w:rPr>
          <w:t>Tojais</w:t>
        </w:r>
      </w:hyperlink>
      <w:r>
        <w:rPr>
          <w:lang w:val="fr-FR"/>
        </w:rPr>
        <w:t xml:space="preserve"> </w:t>
      </w:r>
      <w:r w:rsidRPr="001023CC">
        <w:rPr>
          <w:lang w:val="fr-FR"/>
        </w:rPr>
        <w:t xml:space="preserve">(BIB </w:t>
      </w:r>
      <w:r>
        <w:rPr>
          <w:lang w:val="fr-FR"/>
        </w:rPr>
        <w:t>3060</w:t>
      </w:r>
      <w:r w:rsidRPr="001023CC">
        <w:rPr>
          <w:lang w:val="fr-FR"/>
        </w:rPr>
        <w:t>)</w:t>
      </w:r>
      <w:r w:rsidR="004613CD">
        <w:rPr>
          <w:lang w:val="fr-FR"/>
        </w:rPr>
        <w:t xml:space="preserve"> Un sondage a été effectué à sa base, sans mobilier diagnostique </w:t>
      </w:r>
      <w:r w:rsidR="004613CD" w:rsidRPr="001023CC">
        <w:rPr>
          <w:lang w:val="fr-FR"/>
        </w:rPr>
        <w:t xml:space="preserve">(BIB </w:t>
      </w:r>
      <w:r w:rsidR="004613CD">
        <w:rPr>
          <w:lang w:val="fr-FR"/>
        </w:rPr>
        <w:t>3060</w:t>
      </w:r>
      <w:r w:rsidR="004613CD" w:rsidRPr="001023CC">
        <w:rPr>
          <w:lang w:val="fr-FR"/>
        </w:rPr>
        <w:t>)</w:t>
      </w:r>
      <w:r w:rsidR="004613CD">
        <w:rPr>
          <w:lang w:val="fr-FR"/>
        </w:rPr>
        <w:t xml:space="preserve"> gr. </w:t>
      </w:r>
      <w:hyperlink r:id="rId3118" w:anchor="Cul_API_aclasser" w:history="1">
        <w:r w:rsidR="004613CD" w:rsidRPr="00CE1E1C">
          <w:rPr>
            <w:rStyle w:val="Hyperlink"/>
            <w:lang w:val="fr-FR"/>
          </w:rPr>
          <w:t>Aclasser</w:t>
        </w:r>
      </w:hyperlink>
      <w:r w:rsidR="004613CD">
        <w:t xml:space="preserve"> (SS BIB)</w:t>
      </w:r>
    </w:p>
    <w:p w14:paraId="3435ECAD" w14:textId="77777777" w:rsidR="004613CD" w:rsidRDefault="004613CD" w:rsidP="001023CC">
      <w:pPr>
        <w:jc w:val="both"/>
        <w:rPr>
          <w:lang w:val="fr-FR"/>
        </w:rPr>
      </w:pPr>
    </w:p>
    <w:p w14:paraId="13C56C5C" w14:textId="77777777" w:rsidR="004613CD" w:rsidRDefault="004613CD" w:rsidP="004613CD">
      <w:pPr>
        <w:pStyle w:val="Heading2"/>
      </w:pPr>
      <w:r>
        <w:t>fouilles</w:t>
      </w:r>
    </w:p>
    <w:p w14:paraId="17DAD227" w14:textId="77777777" w:rsidR="004613CD" w:rsidRDefault="004613CD" w:rsidP="001023CC">
      <w:pPr>
        <w:jc w:val="both"/>
        <w:rPr>
          <w:lang w:val="fr-FR"/>
        </w:rPr>
      </w:pPr>
    </w:p>
    <w:tbl>
      <w:tblPr>
        <w:tblStyle w:val="TableGrid"/>
        <w:tblW w:w="0" w:type="auto"/>
        <w:jc w:val="center"/>
        <w:tblLook w:val="04A0" w:firstRow="1" w:lastRow="0" w:firstColumn="1" w:lastColumn="0" w:noHBand="0" w:noVBand="1"/>
      </w:tblPr>
      <w:tblGrid>
        <w:gridCol w:w="1016"/>
        <w:gridCol w:w="4185"/>
      </w:tblGrid>
      <w:tr w:rsidR="004613CD" w14:paraId="32EE1C6D" w14:textId="77777777" w:rsidTr="004613CD">
        <w:trPr>
          <w:jc w:val="center"/>
        </w:trPr>
        <w:tc>
          <w:tcPr>
            <w:tcW w:w="1016" w:type="dxa"/>
          </w:tcPr>
          <w:p w14:paraId="40BCD5A5" w14:textId="77777777" w:rsidR="004613CD" w:rsidRDefault="004613CD" w:rsidP="001023CC">
            <w:pPr>
              <w:jc w:val="both"/>
              <w:rPr>
                <w:lang w:val="fr-FR"/>
              </w:rPr>
            </w:pPr>
            <w:r>
              <w:rPr>
                <w:lang w:val="fr-FR"/>
              </w:rPr>
              <w:t>strati</w:t>
            </w:r>
          </w:p>
        </w:tc>
        <w:tc>
          <w:tcPr>
            <w:tcW w:w="4185" w:type="dxa"/>
          </w:tcPr>
          <w:p w14:paraId="275CEC9D" w14:textId="77777777" w:rsidR="004613CD" w:rsidRDefault="004613CD" w:rsidP="001023CC">
            <w:pPr>
              <w:jc w:val="both"/>
              <w:rPr>
                <w:lang w:val="fr-FR"/>
              </w:rPr>
            </w:pPr>
          </w:p>
        </w:tc>
      </w:tr>
      <w:tr w:rsidR="004613CD" w14:paraId="1438EAD6" w14:textId="77777777" w:rsidTr="004613CD">
        <w:trPr>
          <w:jc w:val="center"/>
        </w:trPr>
        <w:tc>
          <w:tcPr>
            <w:tcW w:w="1016" w:type="dxa"/>
          </w:tcPr>
          <w:p w14:paraId="73C54FD2" w14:textId="77777777" w:rsidR="004613CD" w:rsidRDefault="004613CD" w:rsidP="001023CC">
            <w:pPr>
              <w:jc w:val="both"/>
              <w:rPr>
                <w:lang w:val="fr-FR"/>
              </w:rPr>
            </w:pPr>
            <w:r>
              <w:rPr>
                <w:lang w:val="fr-FR"/>
              </w:rPr>
              <w:t>U.E.01</w:t>
            </w:r>
          </w:p>
        </w:tc>
        <w:tc>
          <w:tcPr>
            <w:tcW w:w="4185" w:type="dxa"/>
          </w:tcPr>
          <w:p w14:paraId="73941D67" w14:textId="77777777" w:rsidR="004613CD" w:rsidRDefault="004613CD" w:rsidP="001023CC">
            <w:pPr>
              <w:jc w:val="both"/>
              <w:rPr>
                <w:lang w:val="fr-FR"/>
              </w:rPr>
            </w:pPr>
          </w:p>
        </w:tc>
      </w:tr>
      <w:tr w:rsidR="004613CD" w14:paraId="2C00134A" w14:textId="77777777" w:rsidTr="004613CD">
        <w:trPr>
          <w:jc w:val="center"/>
        </w:trPr>
        <w:tc>
          <w:tcPr>
            <w:tcW w:w="1016" w:type="dxa"/>
          </w:tcPr>
          <w:p w14:paraId="6695D54D" w14:textId="77777777" w:rsidR="004613CD" w:rsidRDefault="004613CD" w:rsidP="004613CD">
            <w:pPr>
              <w:jc w:val="both"/>
              <w:rPr>
                <w:lang w:val="fr-FR"/>
              </w:rPr>
            </w:pPr>
            <w:r>
              <w:rPr>
                <w:lang w:val="fr-FR"/>
              </w:rPr>
              <w:t>U.E.02</w:t>
            </w:r>
          </w:p>
        </w:tc>
        <w:tc>
          <w:tcPr>
            <w:tcW w:w="4185" w:type="dxa"/>
          </w:tcPr>
          <w:p w14:paraId="1D24E8B4" w14:textId="77777777" w:rsidR="004613CD" w:rsidRDefault="004613CD" w:rsidP="001023CC">
            <w:pPr>
              <w:jc w:val="both"/>
              <w:rPr>
                <w:lang w:val="fr-FR"/>
              </w:rPr>
            </w:pPr>
          </w:p>
        </w:tc>
      </w:tr>
      <w:tr w:rsidR="004613CD" w14:paraId="1F7BA643" w14:textId="77777777" w:rsidTr="004613CD">
        <w:trPr>
          <w:jc w:val="center"/>
        </w:trPr>
        <w:tc>
          <w:tcPr>
            <w:tcW w:w="1016" w:type="dxa"/>
          </w:tcPr>
          <w:p w14:paraId="19F0C5D1" w14:textId="77777777" w:rsidR="004613CD" w:rsidRDefault="004613CD" w:rsidP="004613CD">
            <w:pPr>
              <w:jc w:val="both"/>
              <w:rPr>
                <w:lang w:val="fr-FR"/>
              </w:rPr>
            </w:pPr>
            <w:r>
              <w:rPr>
                <w:lang w:val="fr-FR"/>
              </w:rPr>
              <w:t>U.E.03</w:t>
            </w:r>
          </w:p>
        </w:tc>
        <w:tc>
          <w:tcPr>
            <w:tcW w:w="4185" w:type="dxa"/>
          </w:tcPr>
          <w:p w14:paraId="44E1A4CA" w14:textId="77777777" w:rsidR="004613CD" w:rsidRDefault="004613CD" w:rsidP="001023CC">
            <w:pPr>
              <w:jc w:val="both"/>
              <w:rPr>
                <w:lang w:val="fr-FR"/>
              </w:rPr>
            </w:pPr>
          </w:p>
        </w:tc>
      </w:tr>
      <w:tr w:rsidR="004613CD" w14:paraId="410510A3" w14:textId="77777777" w:rsidTr="004613CD">
        <w:trPr>
          <w:jc w:val="center"/>
        </w:trPr>
        <w:tc>
          <w:tcPr>
            <w:tcW w:w="1016" w:type="dxa"/>
          </w:tcPr>
          <w:p w14:paraId="65A619C0" w14:textId="77777777" w:rsidR="004613CD" w:rsidRDefault="004613CD" w:rsidP="004613CD">
            <w:pPr>
              <w:jc w:val="both"/>
              <w:rPr>
                <w:lang w:val="fr-FR"/>
              </w:rPr>
            </w:pPr>
            <w:r>
              <w:rPr>
                <w:lang w:val="fr-FR"/>
              </w:rPr>
              <w:lastRenderedPageBreak/>
              <w:t>U.E.04</w:t>
            </w:r>
          </w:p>
        </w:tc>
        <w:tc>
          <w:tcPr>
            <w:tcW w:w="4185" w:type="dxa"/>
          </w:tcPr>
          <w:p w14:paraId="3036CA8B" w14:textId="77777777" w:rsidR="004613CD" w:rsidRDefault="004613CD" w:rsidP="001023CC">
            <w:pPr>
              <w:jc w:val="both"/>
              <w:rPr>
                <w:lang w:val="fr-FR"/>
              </w:rPr>
            </w:pPr>
          </w:p>
        </w:tc>
      </w:tr>
      <w:tr w:rsidR="004613CD" w:rsidRPr="009A24C6" w14:paraId="1C1CFE2B" w14:textId="77777777" w:rsidTr="004613CD">
        <w:trPr>
          <w:jc w:val="center"/>
        </w:trPr>
        <w:tc>
          <w:tcPr>
            <w:tcW w:w="1016" w:type="dxa"/>
          </w:tcPr>
          <w:p w14:paraId="7A5C0465" w14:textId="77777777" w:rsidR="004613CD" w:rsidRDefault="004613CD" w:rsidP="004613CD">
            <w:pPr>
              <w:jc w:val="both"/>
              <w:rPr>
                <w:lang w:val="fr-FR"/>
              </w:rPr>
            </w:pPr>
            <w:r>
              <w:rPr>
                <w:lang w:val="fr-FR"/>
              </w:rPr>
              <w:t>U.E.05</w:t>
            </w:r>
          </w:p>
        </w:tc>
        <w:tc>
          <w:tcPr>
            <w:tcW w:w="4185" w:type="dxa"/>
          </w:tcPr>
          <w:p w14:paraId="372185F6" w14:textId="77777777" w:rsidR="004613CD" w:rsidRDefault="004613CD" w:rsidP="001023CC">
            <w:pPr>
              <w:jc w:val="both"/>
              <w:rPr>
                <w:lang w:val="fr-FR"/>
              </w:rPr>
            </w:pPr>
            <w:r>
              <w:rPr>
                <w:lang w:val="fr-FR"/>
              </w:rPr>
              <w:t>probable niveau d'installation de la stèle</w:t>
            </w:r>
          </w:p>
        </w:tc>
      </w:tr>
      <w:tr w:rsidR="004613CD" w14:paraId="16E4D178" w14:textId="77777777" w:rsidTr="004613CD">
        <w:trPr>
          <w:jc w:val="center"/>
        </w:trPr>
        <w:tc>
          <w:tcPr>
            <w:tcW w:w="1016" w:type="dxa"/>
          </w:tcPr>
          <w:p w14:paraId="1F4F7C42" w14:textId="77777777" w:rsidR="004613CD" w:rsidRDefault="004613CD" w:rsidP="004613CD">
            <w:pPr>
              <w:jc w:val="both"/>
              <w:rPr>
                <w:lang w:val="fr-FR"/>
              </w:rPr>
            </w:pPr>
            <w:r>
              <w:rPr>
                <w:lang w:val="fr-FR"/>
              </w:rPr>
              <w:t>U.E.06</w:t>
            </w:r>
          </w:p>
        </w:tc>
        <w:tc>
          <w:tcPr>
            <w:tcW w:w="4185" w:type="dxa"/>
          </w:tcPr>
          <w:p w14:paraId="475EB223" w14:textId="77777777" w:rsidR="004613CD" w:rsidRDefault="004613CD" w:rsidP="001023CC">
            <w:pPr>
              <w:jc w:val="both"/>
              <w:rPr>
                <w:lang w:val="fr-FR"/>
              </w:rPr>
            </w:pPr>
          </w:p>
        </w:tc>
      </w:tr>
    </w:tbl>
    <w:p w14:paraId="63449985" w14:textId="77777777" w:rsidR="004613CD" w:rsidRDefault="004613CD" w:rsidP="001023CC">
      <w:pPr>
        <w:jc w:val="both"/>
        <w:rPr>
          <w:lang w:val="fr-FR"/>
        </w:rPr>
      </w:pPr>
      <w:r w:rsidRPr="001023CC">
        <w:rPr>
          <w:lang w:val="fr-FR"/>
        </w:rPr>
        <w:t xml:space="preserve">(BIB </w:t>
      </w:r>
      <w:r>
        <w:rPr>
          <w:lang w:val="fr-FR"/>
        </w:rPr>
        <w:t>3060</w:t>
      </w:r>
      <w:r w:rsidRPr="001023CC">
        <w:rPr>
          <w:lang w:val="fr-FR"/>
        </w:rPr>
        <w:t>)</w:t>
      </w:r>
    </w:p>
    <w:p w14:paraId="59C2749B" w14:textId="77777777" w:rsidR="004613CD" w:rsidRDefault="004613CD" w:rsidP="001023CC">
      <w:pPr>
        <w:jc w:val="both"/>
        <w:rPr>
          <w:lang w:val="fr-FR"/>
        </w:rPr>
      </w:pPr>
    </w:p>
    <w:p w14:paraId="140050BA" w14:textId="77777777" w:rsidR="004613CD" w:rsidRDefault="004613CD" w:rsidP="004613CD">
      <w:pPr>
        <w:pStyle w:val="Heading2"/>
      </w:pPr>
      <w:r>
        <w:t>stèle</w:t>
      </w:r>
    </w:p>
    <w:p w14:paraId="6B25B10E" w14:textId="77777777" w:rsidR="004613CD" w:rsidRDefault="004613CD" w:rsidP="004613CD">
      <w:pPr>
        <w:jc w:val="both"/>
        <w:rPr>
          <w:lang w:val="fr-FR"/>
        </w:rPr>
      </w:pPr>
      <w:r>
        <w:rPr>
          <w:lang w:val="fr-FR"/>
        </w:rPr>
        <w:t xml:space="preserve">en granite local </w:t>
      </w:r>
      <w:r w:rsidRPr="001023CC">
        <w:rPr>
          <w:lang w:val="fr-FR"/>
        </w:rPr>
        <w:t xml:space="preserve">(BIB </w:t>
      </w:r>
      <w:r>
        <w:rPr>
          <w:lang w:val="fr-FR"/>
        </w:rPr>
        <w:t>3060</w:t>
      </w:r>
      <w:r w:rsidRPr="001023CC">
        <w:rPr>
          <w:lang w:val="fr-FR"/>
        </w:rPr>
        <w:t>)</w:t>
      </w:r>
    </w:p>
    <w:p w14:paraId="20065CD9" w14:textId="77777777" w:rsidR="001023CC" w:rsidRDefault="001023CC" w:rsidP="001023CC">
      <w:pPr>
        <w:jc w:val="both"/>
        <w:rPr>
          <w:lang w:val="fr-FR"/>
        </w:rPr>
      </w:pPr>
    </w:p>
    <w:p w14:paraId="2F24C6ED" w14:textId="77777777" w:rsidR="004613CD" w:rsidRDefault="001023CC" w:rsidP="004613CD">
      <w:pPr>
        <w:pStyle w:val="Heading3"/>
      </w:pPr>
      <w:r>
        <w:t xml:space="preserve">face latérale </w:t>
      </w:r>
      <w:r w:rsidR="004613CD">
        <w:t>droite</w:t>
      </w:r>
    </w:p>
    <w:p w14:paraId="30F040A0" w14:textId="77777777" w:rsidR="001023CC" w:rsidRPr="004613CD" w:rsidRDefault="004613CD" w:rsidP="004613CD">
      <w:pPr>
        <w:rPr>
          <w:sz w:val="20"/>
        </w:rPr>
      </w:pPr>
      <w:r w:rsidRPr="004613CD">
        <w:rPr>
          <w:sz w:val="20"/>
        </w:rPr>
        <w:t xml:space="preserve">face latérale </w:t>
      </w:r>
      <w:r w:rsidR="001023CC" w:rsidRPr="004613CD">
        <w:rPr>
          <w:sz w:val="20"/>
        </w:rPr>
        <w:t>A</w:t>
      </w:r>
      <w:r w:rsidRPr="004613CD">
        <w:rPr>
          <w:sz w:val="20"/>
        </w:rPr>
        <w:t xml:space="preserve"> </w:t>
      </w:r>
      <w:r w:rsidRPr="004613CD">
        <w:rPr>
          <w:sz w:val="20"/>
          <w:lang w:val="fr-FR"/>
        </w:rPr>
        <w:t>(BIB 3060)</w:t>
      </w:r>
    </w:p>
    <w:p w14:paraId="0BEBFB64" w14:textId="77777777" w:rsidR="001023CC" w:rsidRDefault="001023CC" w:rsidP="001023CC">
      <w:pPr>
        <w:jc w:val="both"/>
        <w:rPr>
          <w:lang w:val="fr-FR"/>
        </w:rPr>
      </w:pPr>
    </w:p>
    <w:p w14:paraId="7717E6D1" w14:textId="77777777" w:rsidR="001023CC" w:rsidRDefault="004613CD" w:rsidP="001023CC">
      <w:pPr>
        <w:jc w:val="both"/>
        <w:rPr>
          <w:lang w:val="fr-FR"/>
        </w:rPr>
      </w:pPr>
      <w:r>
        <w:rPr>
          <w:lang w:val="fr-FR"/>
        </w:rPr>
        <w:t>4</w:t>
      </w:r>
      <w:r w:rsidR="001023CC">
        <w:rPr>
          <w:lang w:val="fr-FR"/>
        </w:rPr>
        <w:t xml:space="preserve"> très largeur et profondes cupules alignées verticalement</w:t>
      </w:r>
      <w:r>
        <w:rPr>
          <w:lang w:val="fr-FR"/>
        </w:rPr>
        <w:t xml:space="preserve"> rajoutée à une époque postérieure</w:t>
      </w:r>
      <w:r w:rsidR="001023CC">
        <w:rPr>
          <w:lang w:val="fr-FR"/>
        </w:rPr>
        <w:t xml:space="preserve"> </w:t>
      </w:r>
      <w:r w:rsidR="001023CC" w:rsidRPr="001023CC">
        <w:rPr>
          <w:lang w:val="fr-FR"/>
        </w:rPr>
        <w:t xml:space="preserve">(BIB </w:t>
      </w:r>
      <w:r w:rsidR="001023CC">
        <w:rPr>
          <w:lang w:val="fr-FR"/>
        </w:rPr>
        <w:t>3060</w:t>
      </w:r>
      <w:r w:rsidR="001023CC" w:rsidRPr="001023CC">
        <w:rPr>
          <w:lang w:val="fr-FR"/>
        </w:rPr>
        <w:t>)</w:t>
      </w:r>
    </w:p>
    <w:p w14:paraId="6AFEE8AB" w14:textId="77777777" w:rsidR="004613CD" w:rsidRDefault="004613CD" w:rsidP="001023CC">
      <w:pPr>
        <w:jc w:val="both"/>
        <w:rPr>
          <w:lang w:val="fr-FR"/>
        </w:rPr>
      </w:pPr>
    </w:p>
    <w:p w14:paraId="5030D4FE" w14:textId="77777777" w:rsidR="004613CD" w:rsidRDefault="004613CD" w:rsidP="004613CD">
      <w:pPr>
        <w:pStyle w:val="Heading3"/>
      </w:pPr>
      <w:r>
        <w:t>face latérale gauche</w:t>
      </w:r>
    </w:p>
    <w:p w14:paraId="7C67EB43" w14:textId="77777777" w:rsidR="004613CD" w:rsidRDefault="004613CD" w:rsidP="001023CC">
      <w:pPr>
        <w:jc w:val="both"/>
        <w:rPr>
          <w:sz w:val="20"/>
          <w:lang w:val="fr-FR"/>
        </w:rPr>
      </w:pPr>
      <w:r w:rsidRPr="004613CD">
        <w:rPr>
          <w:sz w:val="20"/>
          <w:lang w:val="fr-FR"/>
        </w:rPr>
        <w:t>face latérale C (BIB 3060)</w:t>
      </w:r>
    </w:p>
    <w:p w14:paraId="39B9651F" w14:textId="77777777" w:rsidR="004613CD" w:rsidRDefault="004613CD" w:rsidP="001023CC">
      <w:pPr>
        <w:jc w:val="both"/>
        <w:rPr>
          <w:sz w:val="20"/>
          <w:lang w:val="fr-FR"/>
        </w:rPr>
      </w:pPr>
    </w:p>
    <w:p w14:paraId="186932CD" w14:textId="77777777" w:rsidR="004613CD" w:rsidRPr="004613CD" w:rsidRDefault="004613CD" w:rsidP="001023CC">
      <w:pPr>
        <w:jc w:val="both"/>
        <w:rPr>
          <w:lang w:val="fr-FR"/>
        </w:rPr>
      </w:pPr>
      <w:r>
        <w:rPr>
          <w:lang w:val="fr-FR"/>
        </w:rPr>
        <w:t xml:space="preserve">épée de 50 cm x 8 cm, légèrement inclinée. C'est le seul motif représenté en 'faux relief' </w:t>
      </w:r>
      <w:r w:rsidRPr="004613CD">
        <w:rPr>
          <w:lang w:val="fr-FR"/>
        </w:rPr>
        <w:t>(BIB 3060)</w:t>
      </w:r>
      <w:r>
        <w:rPr>
          <w:lang w:val="fr-FR"/>
        </w:rPr>
        <w:t xml:space="preserve"> Très proche de la représentation de Chaves </w:t>
      </w:r>
      <w:r w:rsidRPr="004613CD">
        <w:rPr>
          <w:lang w:val="fr-FR"/>
        </w:rPr>
        <w:t>(BIB 3060)</w:t>
      </w:r>
      <w:r>
        <w:rPr>
          <w:lang w:val="fr-FR"/>
        </w:rPr>
        <w:t xml:space="preserve"> dans ses dimensions proche de l'épée réel de Pinhal de Melos (Fornos de Algodres) du BA </w:t>
      </w:r>
      <w:r w:rsidRPr="004613CD">
        <w:rPr>
          <w:lang w:val="fr-FR"/>
        </w:rPr>
        <w:t>(BIB 3060)</w:t>
      </w:r>
    </w:p>
    <w:p w14:paraId="16CEA277" w14:textId="77777777" w:rsidR="001023CC" w:rsidRDefault="001023CC" w:rsidP="001023CC">
      <w:pPr>
        <w:jc w:val="both"/>
        <w:rPr>
          <w:lang w:val="fr-FR"/>
        </w:rPr>
      </w:pPr>
    </w:p>
    <w:p w14:paraId="103B675B" w14:textId="77777777" w:rsidR="001023CC" w:rsidRDefault="001023CC" w:rsidP="004613CD">
      <w:pPr>
        <w:pStyle w:val="Heading3"/>
      </w:pPr>
      <w:r>
        <w:t>face avant</w:t>
      </w:r>
    </w:p>
    <w:p w14:paraId="51F8C368" w14:textId="77777777" w:rsidR="001023CC" w:rsidRDefault="001023CC" w:rsidP="001023CC">
      <w:pPr>
        <w:rPr>
          <w:sz w:val="20"/>
          <w:lang w:val="fr-FR"/>
        </w:rPr>
      </w:pPr>
      <w:r w:rsidRPr="001023CC">
        <w:rPr>
          <w:sz w:val="20"/>
          <w:lang w:val="fr-FR"/>
        </w:rPr>
        <w:t>face B</w:t>
      </w:r>
      <w:r>
        <w:rPr>
          <w:sz w:val="20"/>
          <w:lang w:val="fr-FR"/>
        </w:rPr>
        <w:t>, f</w:t>
      </w:r>
      <w:r w:rsidR="004613CD">
        <w:rPr>
          <w:sz w:val="20"/>
          <w:lang w:val="fr-FR"/>
        </w:rPr>
        <w:t xml:space="preserve">ace avers </w:t>
      </w:r>
      <w:r w:rsidRPr="001023CC">
        <w:rPr>
          <w:sz w:val="20"/>
          <w:lang w:val="fr-FR"/>
        </w:rPr>
        <w:t>(BIB 3060)</w:t>
      </w:r>
    </w:p>
    <w:p w14:paraId="4F6D5335" w14:textId="77777777" w:rsidR="004613CD" w:rsidRDefault="004613CD" w:rsidP="001023CC">
      <w:pPr>
        <w:rPr>
          <w:sz w:val="20"/>
          <w:lang w:val="fr-FR"/>
        </w:rPr>
      </w:pPr>
    </w:p>
    <w:p w14:paraId="301DFDB5" w14:textId="77777777" w:rsidR="004613CD" w:rsidRPr="004613CD" w:rsidRDefault="004613CD" w:rsidP="001023CC">
      <w:pPr>
        <w:rPr>
          <w:lang w:val="es-ES"/>
        </w:rPr>
      </w:pPr>
      <w:r>
        <w:rPr>
          <w:lang w:val="es-ES"/>
        </w:rPr>
        <w:t>(</w:t>
      </w:r>
      <w:r w:rsidRPr="004613CD">
        <w:rPr>
          <w:i/>
          <w:lang w:val="es-ES"/>
        </w:rPr>
        <w:t>Aliás, concordamos com a ideia avançada por R. Vilaça e colaboradores de que se deverá considerar a superfície onde este motivo está representado como o anverso ou face principal na maioria peças conhecidas, incluindo Faiões</w:t>
      </w:r>
      <w:r>
        <w:rPr>
          <w:lang w:val="es-ES"/>
        </w:rPr>
        <w:t>)</w:t>
      </w:r>
      <w:r w:rsidRPr="004613CD">
        <w:rPr>
          <w:lang w:val="es-ES"/>
        </w:rPr>
        <w:t xml:space="preserve"> (BIB 3060)</w:t>
      </w:r>
    </w:p>
    <w:p w14:paraId="099AE059" w14:textId="77777777" w:rsidR="001023CC" w:rsidRPr="004613CD" w:rsidRDefault="001023CC" w:rsidP="001023CC">
      <w:pPr>
        <w:jc w:val="both"/>
        <w:rPr>
          <w:lang w:val="es-ES"/>
        </w:rPr>
      </w:pPr>
    </w:p>
    <w:p w14:paraId="159D76C6" w14:textId="77777777" w:rsidR="001023CC" w:rsidRDefault="001023CC" w:rsidP="004613CD">
      <w:pPr>
        <w:pStyle w:val="Heading5"/>
      </w:pPr>
      <w:r>
        <w:t>carquois</w:t>
      </w:r>
    </w:p>
    <w:p w14:paraId="54E2457F" w14:textId="77777777" w:rsidR="001023CC" w:rsidRDefault="001023CC" w:rsidP="001023CC">
      <w:pPr>
        <w:rPr>
          <w:lang w:val="fr-FR"/>
        </w:rPr>
      </w:pPr>
      <w:r>
        <w:rPr>
          <w:lang w:val="fr-FR"/>
        </w:rPr>
        <w:t>Motif rectangulaire allongé (BIB 3060)</w:t>
      </w:r>
    </w:p>
    <w:p w14:paraId="0791027D" w14:textId="77777777" w:rsidR="004613CD" w:rsidRDefault="004613CD" w:rsidP="001023CC">
      <w:pPr>
        <w:rPr>
          <w:lang w:val="fr-FR"/>
        </w:rPr>
      </w:pPr>
    </w:p>
    <w:p w14:paraId="611937B8" w14:textId="77777777" w:rsidR="004613CD" w:rsidRDefault="004613CD" w:rsidP="004613CD">
      <w:pPr>
        <w:pStyle w:val="Heading3"/>
      </w:pPr>
      <w:r>
        <w:t>face arrière</w:t>
      </w:r>
    </w:p>
    <w:p w14:paraId="1F7B8488" w14:textId="77777777" w:rsidR="004613CD" w:rsidRDefault="004613CD" w:rsidP="001023CC">
      <w:pPr>
        <w:rPr>
          <w:sz w:val="20"/>
          <w:lang w:val="fr-FR"/>
        </w:rPr>
      </w:pPr>
      <w:r w:rsidRPr="004613CD">
        <w:rPr>
          <w:sz w:val="20"/>
          <w:lang w:val="fr-FR"/>
        </w:rPr>
        <w:t>face D (BIB 3060)</w:t>
      </w:r>
    </w:p>
    <w:p w14:paraId="60982474" w14:textId="77777777" w:rsidR="004613CD" w:rsidRDefault="004613CD" w:rsidP="001023CC">
      <w:pPr>
        <w:rPr>
          <w:sz w:val="20"/>
          <w:lang w:val="fr-FR"/>
        </w:rPr>
      </w:pPr>
    </w:p>
    <w:p w14:paraId="47BB682E" w14:textId="77777777" w:rsidR="004613CD" w:rsidRDefault="004613CD" w:rsidP="001023CC">
      <w:pPr>
        <w:rPr>
          <w:lang w:val="fr-FR"/>
        </w:rPr>
      </w:pPr>
      <w:r>
        <w:rPr>
          <w:lang w:val="fr-FR"/>
        </w:rPr>
        <w:t xml:space="preserve">Composition géométrique complexe en forme de X qui rappellent Cabezo da Minha et Caparossa (BIB 3060) </w:t>
      </w:r>
    </w:p>
    <w:p w14:paraId="7B989814" w14:textId="77777777" w:rsidR="004613CD" w:rsidRDefault="004613CD" w:rsidP="001023CC">
      <w:pPr>
        <w:rPr>
          <w:lang w:val="fr-FR"/>
        </w:rPr>
      </w:pPr>
      <w:r>
        <w:rPr>
          <w:lang w:val="fr-FR"/>
        </w:rPr>
        <w:t>≠ courroies de suspensions [baudrier] car elle ne se prolonge pas sur les côtés (BIB 3060)</w:t>
      </w:r>
    </w:p>
    <w:p w14:paraId="280F42A2" w14:textId="77777777" w:rsidR="00724B92" w:rsidRDefault="00724B92" w:rsidP="001023CC">
      <w:pPr>
        <w:rPr>
          <w:lang w:val="fr-FR"/>
        </w:rPr>
      </w:pPr>
    </w:p>
    <w:p w14:paraId="6C7C14FE" w14:textId="77777777" w:rsidR="00724B92" w:rsidRDefault="00724B92" w:rsidP="00724B92">
      <w:pPr>
        <w:pStyle w:val="Heading3"/>
      </w:pPr>
      <w:r>
        <w:t>interprétation</w:t>
      </w:r>
    </w:p>
    <w:p w14:paraId="6F3E53CD" w14:textId="77777777" w:rsidR="00724B92" w:rsidRDefault="00724B92" w:rsidP="001023CC">
      <w:pPr>
        <w:rPr>
          <w:lang w:val="fr-FR"/>
        </w:rPr>
      </w:pPr>
    </w:p>
    <w:p w14:paraId="4521BF4E" w14:textId="77777777" w:rsidR="001023CC" w:rsidRDefault="00724B92" w:rsidP="001023CC">
      <w:pPr>
        <w:jc w:val="both"/>
        <w:rPr>
          <w:lang w:val="fr-FR"/>
        </w:rPr>
      </w:pPr>
      <w:r>
        <w:rPr>
          <w:lang w:val="fr-FR"/>
        </w:rPr>
        <w:t xml:space="preserve">proche des ressources métallifères des zones limitrophes du </w:t>
      </w:r>
      <w:r w:rsidRPr="00724B92">
        <w:rPr>
          <w:i/>
          <w:lang w:val="fr-FR"/>
        </w:rPr>
        <w:t>planalto</w:t>
      </w:r>
      <w:r>
        <w:rPr>
          <w:lang w:val="fr-FR"/>
        </w:rPr>
        <w:t>, particulièrement l'or (BIB 3060)</w:t>
      </w:r>
    </w:p>
    <w:p w14:paraId="3AB4F977" w14:textId="77777777" w:rsidR="00724B92" w:rsidRDefault="00724B92" w:rsidP="001023CC">
      <w:pPr>
        <w:jc w:val="both"/>
        <w:rPr>
          <w:lang w:val="fr-FR"/>
        </w:rPr>
      </w:pPr>
    </w:p>
    <w:p w14:paraId="4BD313CF" w14:textId="77777777" w:rsidR="001023CC" w:rsidRDefault="001023CC" w:rsidP="00426FF9">
      <w:pPr>
        <w:pStyle w:val="Heading1"/>
      </w:pPr>
      <w:bookmarkStart w:id="1401" w:name="Sit_Tojais"/>
      <w:r>
        <w:t>TOJAIS</w:t>
      </w:r>
    </w:p>
    <w:bookmarkEnd w:id="1401"/>
    <w:p w14:paraId="7BABD445" w14:textId="77777777" w:rsidR="001023CC" w:rsidRDefault="001023CC" w:rsidP="001023CC">
      <w:pPr>
        <w:jc w:val="both"/>
        <w:rPr>
          <w:lang w:val="fr-FR"/>
        </w:rPr>
      </w:pPr>
    </w:p>
    <w:p w14:paraId="09FB66BD" w14:textId="2A661EA9" w:rsidR="00FF77BF" w:rsidRDefault="001023CC" w:rsidP="00FF77BF">
      <w:pPr>
        <w:jc w:val="both"/>
        <w:rPr>
          <w:lang w:val="fr-FR"/>
        </w:rPr>
      </w:pPr>
      <w:r>
        <w:rPr>
          <w:lang w:val="fr-FR"/>
        </w:rPr>
        <w:t>Cervos, Montalegre, Vila Real dans la Serra de Leiranco. à proximité</w:t>
      </w:r>
      <w:r w:rsidRPr="001023CC">
        <w:rPr>
          <w:lang w:val="fr-FR"/>
        </w:rPr>
        <w:t xml:space="preserve"> de </w:t>
      </w:r>
      <w:hyperlink r:id="rId3119" w:anchor="Sit_Cruz_Cepos" w:history="1">
        <w:r w:rsidRPr="001023CC">
          <w:rPr>
            <w:rStyle w:val="Hyperlink"/>
            <w:lang w:val="fr-FR" w:eastAsia="fr-FR"/>
          </w:rPr>
          <w:t>Cruz de Cepos</w:t>
        </w:r>
      </w:hyperlink>
      <w:r w:rsidRPr="001023CC">
        <w:rPr>
          <w:lang w:val="fr-FR" w:eastAsia="fr-FR"/>
        </w:rPr>
        <w:t xml:space="preserve"> </w:t>
      </w:r>
      <w:r w:rsidRPr="001023CC">
        <w:rPr>
          <w:lang w:val="fr-FR"/>
        </w:rPr>
        <w:t xml:space="preserve">(BIB </w:t>
      </w:r>
      <w:r>
        <w:rPr>
          <w:lang w:val="fr-FR"/>
        </w:rPr>
        <w:t>3060</w:t>
      </w:r>
      <w:r w:rsidRPr="001023CC">
        <w:rPr>
          <w:lang w:val="fr-FR"/>
        </w:rPr>
        <w:t>)</w:t>
      </w:r>
      <w:r>
        <w:rPr>
          <w:lang w:val="fr-FR"/>
        </w:rPr>
        <w:t xml:space="preserve"> Composition du type stèle </w:t>
      </w:r>
      <w:r w:rsidR="004613CD">
        <w:rPr>
          <w:lang w:val="fr-FR"/>
        </w:rPr>
        <w:t xml:space="preserve">d' </w:t>
      </w:r>
      <w:hyperlink r:id="rId3120" w:anchor="Cul_Extremadura_steles" w:history="1">
        <w:r w:rsidR="004613CD" w:rsidRPr="004613CD">
          <w:rPr>
            <w:rStyle w:val="Hyperlink"/>
            <w:lang w:val="fr-FR"/>
          </w:rPr>
          <w:t>Extrémadure</w:t>
        </w:r>
      </w:hyperlink>
      <w:r>
        <w:rPr>
          <w:lang w:val="fr-FR"/>
        </w:rPr>
        <w:t xml:space="preserve"> (BIB 3060)</w:t>
      </w:r>
      <w:r w:rsidR="00FF77BF">
        <w:rPr>
          <w:lang w:val="fr-FR"/>
        </w:rPr>
        <w:t xml:space="preserve"> </w:t>
      </w:r>
    </w:p>
    <w:p w14:paraId="0CA103F4" w14:textId="77777777" w:rsidR="001023CC" w:rsidRDefault="001023CC" w:rsidP="001023CC">
      <w:pPr>
        <w:jc w:val="both"/>
        <w:rPr>
          <w:lang w:val="fr-FR"/>
        </w:rPr>
      </w:pPr>
    </w:p>
    <w:p w14:paraId="18217053" w14:textId="77777777" w:rsidR="004613CD" w:rsidRDefault="004613CD" w:rsidP="001023CC">
      <w:pPr>
        <w:jc w:val="both"/>
        <w:rPr>
          <w:lang w:val="fr-FR"/>
        </w:rPr>
      </w:pPr>
      <w:r>
        <w:rPr>
          <w:lang w:val="fr-FR"/>
        </w:rPr>
        <w:t>lié à un tumulus, peut-être remploi (BIB 3060)</w:t>
      </w:r>
    </w:p>
    <w:p w14:paraId="55DEDAF8" w14:textId="77777777" w:rsidR="001023CC" w:rsidRDefault="001023CC" w:rsidP="001023CC">
      <w:pPr>
        <w:jc w:val="both"/>
        <w:rPr>
          <w:lang w:val="fr-FR"/>
        </w:rPr>
      </w:pPr>
    </w:p>
    <w:p w14:paraId="61834C7C" w14:textId="77777777" w:rsidR="001023CC" w:rsidRPr="001023CC" w:rsidRDefault="001023CC" w:rsidP="001023CC">
      <w:pPr>
        <w:pStyle w:val="Heading2"/>
      </w:pPr>
      <w:r>
        <w:t>thèmes</w:t>
      </w:r>
    </w:p>
    <w:p w14:paraId="051A1C93" w14:textId="77777777" w:rsidR="001023CC" w:rsidRDefault="001023CC" w:rsidP="001023CC">
      <w:pPr>
        <w:jc w:val="both"/>
        <w:rPr>
          <w:lang w:val="fr-FR"/>
        </w:rPr>
      </w:pPr>
    </w:p>
    <w:p w14:paraId="55C6D99D" w14:textId="2E75C196" w:rsidR="004613CD" w:rsidRDefault="004613CD" w:rsidP="001023CC">
      <w:pPr>
        <w:jc w:val="both"/>
        <w:rPr>
          <w:lang w:val="fr-FR"/>
        </w:rPr>
      </w:pPr>
      <w:r>
        <w:rPr>
          <w:lang w:val="fr-FR"/>
        </w:rPr>
        <w:t xml:space="preserve">bouclier, </w:t>
      </w:r>
      <w:hyperlink r:id="rId3121" w:anchor="Cul_Extremadura_T_lance" w:history="1">
        <w:r w:rsidR="00DE55E6" w:rsidRPr="00DE55E6">
          <w:rPr>
            <w:rStyle w:val="Hyperlink"/>
            <w:lang w:val="fr-FR"/>
          </w:rPr>
          <w:t>lance</w:t>
        </w:r>
      </w:hyperlink>
      <w:r>
        <w:rPr>
          <w:lang w:val="fr-FR"/>
        </w:rPr>
        <w:t>, quadrupède, épée [?](BIB 3060)</w:t>
      </w:r>
    </w:p>
    <w:p w14:paraId="48974E4D" w14:textId="77777777" w:rsidR="004613CD" w:rsidRDefault="004613CD" w:rsidP="001023CC">
      <w:pPr>
        <w:jc w:val="both"/>
        <w:rPr>
          <w:lang w:val="fr-FR"/>
        </w:rPr>
      </w:pPr>
    </w:p>
    <w:p w14:paraId="6FA3B9E2" w14:textId="77777777" w:rsidR="001023CC" w:rsidRDefault="001023CC" w:rsidP="001023CC">
      <w:pPr>
        <w:pStyle w:val="Heading3"/>
      </w:pPr>
      <w:r>
        <w:t>bouclier</w:t>
      </w:r>
    </w:p>
    <w:p w14:paraId="771F121A" w14:textId="77777777" w:rsidR="001023CC" w:rsidRPr="001023CC" w:rsidRDefault="004613CD" w:rsidP="001023CC">
      <w:pPr>
        <w:rPr>
          <w:lang w:val="fr-FR" w:eastAsia="fr-FR"/>
        </w:rPr>
      </w:pPr>
      <w:r>
        <w:rPr>
          <w:lang w:val="fr-FR" w:eastAsia="fr-FR"/>
        </w:rPr>
        <w:t xml:space="preserve">3 cercles concentriques, </w:t>
      </w:r>
      <w:r w:rsidR="001023CC">
        <w:rPr>
          <w:lang w:val="fr-FR" w:eastAsia="fr-FR"/>
        </w:rPr>
        <w:t xml:space="preserve">bouclier en V </w:t>
      </w:r>
      <w:r w:rsidR="001023CC">
        <w:rPr>
          <w:lang w:val="fr-FR"/>
        </w:rPr>
        <w:t>(BIB 3060)</w:t>
      </w:r>
    </w:p>
    <w:p w14:paraId="7E066B26" w14:textId="77777777" w:rsidR="001023CC" w:rsidRDefault="001023CC" w:rsidP="001023CC">
      <w:pPr>
        <w:jc w:val="both"/>
        <w:rPr>
          <w:lang w:val="fr-FR"/>
        </w:rPr>
      </w:pPr>
    </w:p>
    <w:p w14:paraId="57498CCF" w14:textId="77777777" w:rsidR="001023CC" w:rsidRDefault="001023CC" w:rsidP="001023CC">
      <w:pPr>
        <w:pStyle w:val="Heading3"/>
      </w:pPr>
      <w:r>
        <w:t>lance</w:t>
      </w:r>
    </w:p>
    <w:p w14:paraId="3BABD2B7" w14:textId="1C76087F" w:rsidR="004613CD" w:rsidRDefault="00000000" w:rsidP="001023CC">
      <w:pPr>
        <w:rPr>
          <w:lang w:val="fr-FR"/>
        </w:rPr>
      </w:pPr>
      <w:hyperlink r:id="rId3122" w:anchor="Cul_Extremadura_T_lance" w:history="1">
        <w:r w:rsidR="00DE55E6" w:rsidRPr="00DE55E6">
          <w:rPr>
            <w:rStyle w:val="Hyperlink"/>
            <w:lang w:val="fr-FR"/>
          </w:rPr>
          <w:t>lance</w:t>
        </w:r>
      </w:hyperlink>
      <w:r w:rsidR="00DE55E6" w:rsidRPr="00DE55E6">
        <w:rPr>
          <w:lang w:val="fr-FR"/>
        </w:rPr>
        <w:t xml:space="preserve"> </w:t>
      </w:r>
      <w:r w:rsidR="004613CD">
        <w:rPr>
          <w:lang w:val="fr-FR"/>
        </w:rPr>
        <w:t xml:space="preserve">en feuille de laurier comme à </w:t>
      </w:r>
      <w:hyperlink r:id="rId3123" w:anchor="Sit_Baracal" w:history="1">
        <w:r w:rsidR="00B03B3D" w:rsidRPr="00F945E2">
          <w:rPr>
            <w:rStyle w:val="Hyperlink"/>
            <w:lang w:val="fr-FR"/>
          </w:rPr>
          <w:t>Baraca</w:t>
        </w:r>
        <w:r w:rsidR="00B03B3D">
          <w:rPr>
            <w:rStyle w:val="Hyperlink"/>
            <w:lang w:val="fr-FR"/>
          </w:rPr>
          <w:t>l 1</w:t>
        </w:r>
      </w:hyperlink>
      <w:r w:rsidR="00B03B3D" w:rsidRPr="00B03B3D">
        <w:rPr>
          <w:lang w:val="fr-FR"/>
        </w:rPr>
        <w:t xml:space="preserve"> </w:t>
      </w:r>
      <w:r w:rsidR="004613CD">
        <w:rPr>
          <w:lang w:val="fr-FR"/>
        </w:rPr>
        <w:t>et Pedro Abad (BIB 3060)</w:t>
      </w:r>
    </w:p>
    <w:p w14:paraId="49BF9770" w14:textId="77777777" w:rsidR="00F945E2" w:rsidRDefault="00F945E2" w:rsidP="001023CC">
      <w:pPr>
        <w:rPr>
          <w:lang w:val="fr-FR"/>
        </w:rPr>
      </w:pPr>
    </w:p>
    <w:p w14:paraId="56217F2D" w14:textId="77777777" w:rsidR="00F945E2" w:rsidRDefault="00F945E2" w:rsidP="00F945E2">
      <w:pPr>
        <w:pStyle w:val="Heading2"/>
      </w:pPr>
      <w:r>
        <w:t>comparaison</w:t>
      </w:r>
    </w:p>
    <w:p w14:paraId="5E18B2DE" w14:textId="77777777" w:rsidR="00F945E2" w:rsidRDefault="00F945E2" w:rsidP="001023CC">
      <w:pPr>
        <w:rPr>
          <w:lang w:val="fr-FR"/>
        </w:rPr>
      </w:pPr>
    </w:p>
    <w:p w14:paraId="7492E076" w14:textId="4D784597" w:rsidR="00F945E2" w:rsidRDefault="00F945E2" w:rsidP="001023CC">
      <w:pPr>
        <w:rPr>
          <w:lang w:val="fr-FR"/>
        </w:rPr>
      </w:pPr>
      <w:r>
        <w:rPr>
          <w:lang w:val="fr-FR"/>
        </w:rPr>
        <w:t xml:space="preserve">Les meilleures comparaisons se font aussi avec les stèles les plus proches: </w:t>
      </w:r>
      <w:hyperlink r:id="rId3124" w:anchor="Sit_Baracal" w:history="1">
        <w:r w:rsidRPr="00F945E2">
          <w:rPr>
            <w:rStyle w:val="Hyperlink"/>
            <w:lang w:val="fr-FR"/>
          </w:rPr>
          <w:t>Baraca</w:t>
        </w:r>
        <w:r w:rsidR="00B03B3D">
          <w:rPr>
            <w:rStyle w:val="Hyperlink"/>
            <w:lang w:val="fr-FR"/>
          </w:rPr>
          <w:t>l 1</w:t>
        </w:r>
      </w:hyperlink>
      <w:r>
        <w:rPr>
          <w:lang w:val="fr-FR"/>
        </w:rPr>
        <w:t xml:space="preserve">, </w:t>
      </w:r>
      <w:hyperlink r:id="rId3125" w:anchor="Sit_San_Martin_Trevejo" w:history="1">
        <w:r w:rsidRPr="00F945E2">
          <w:rPr>
            <w:rStyle w:val="Hyperlink"/>
            <w:lang w:val="fr-FR"/>
          </w:rPr>
          <w:t>San Martin de Trevejo</w:t>
        </w:r>
      </w:hyperlink>
      <w:r>
        <w:rPr>
          <w:lang w:val="fr-FR"/>
        </w:rPr>
        <w:t xml:space="preserve">, </w:t>
      </w:r>
      <w:hyperlink r:id="rId3126" w:anchor="Sit_Robleda" w:history="1">
        <w:r w:rsidRPr="00F945E2">
          <w:rPr>
            <w:rStyle w:val="Hyperlink"/>
            <w:lang w:val="fr-FR"/>
          </w:rPr>
          <w:t>Robleda</w:t>
        </w:r>
      </w:hyperlink>
      <w:r>
        <w:rPr>
          <w:lang w:val="fr-FR"/>
        </w:rPr>
        <w:t xml:space="preserve"> (BIB 3060) </w:t>
      </w:r>
    </w:p>
    <w:p w14:paraId="41BA0BB3" w14:textId="77777777" w:rsidR="004613CD" w:rsidRDefault="004613CD" w:rsidP="001023CC">
      <w:pPr>
        <w:rPr>
          <w:lang w:val="fr-FR"/>
        </w:rPr>
      </w:pPr>
    </w:p>
    <w:p w14:paraId="195F9D2F" w14:textId="77777777" w:rsidR="001023CC" w:rsidRDefault="001023CC" w:rsidP="001023CC">
      <w:pPr>
        <w:pStyle w:val="Heading2"/>
      </w:pPr>
      <w:r>
        <w:t>interprétation</w:t>
      </w:r>
    </w:p>
    <w:p w14:paraId="041DCEAC" w14:textId="77777777" w:rsidR="001023CC" w:rsidRDefault="001023CC" w:rsidP="001023CC">
      <w:pPr>
        <w:rPr>
          <w:lang w:val="fr-FR"/>
        </w:rPr>
      </w:pPr>
    </w:p>
    <w:p w14:paraId="068E519D" w14:textId="77777777" w:rsidR="00724B92" w:rsidRPr="004613CD" w:rsidRDefault="001023CC" w:rsidP="00724B92">
      <w:pPr>
        <w:rPr>
          <w:lang w:val="fr-FR"/>
        </w:rPr>
      </w:pPr>
      <w:r>
        <w:rPr>
          <w:lang w:val="fr-FR"/>
        </w:rPr>
        <w:t>c'est l'exemplaire de type stèle du bouclier trouvé le + au nord (BIB 3060)</w:t>
      </w:r>
      <w:r w:rsidR="00724B92">
        <w:rPr>
          <w:lang w:val="fr-FR"/>
        </w:rPr>
        <w:t xml:space="preserve"> dans un espace marginal et proche d'une voie de passage, ici une voie romaine (BIB 3060) proche des ressources métallifères des zones limitrophes du </w:t>
      </w:r>
      <w:r w:rsidR="00724B92" w:rsidRPr="00724B92">
        <w:rPr>
          <w:i/>
          <w:lang w:val="fr-FR"/>
        </w:rPr>
        <w:t>planalto</w:t>
      </w:r>
      <w:r w:rsidR="00724B92">
        <w:rPr>
          <w:lang w:val="fr-FR"/>
        </w:rPr>
        <w:t>, particulièrement l'or (BIB 3060)</w:t>
      </w:r>
      <w:r w:rsidR="00A84D62">
        <w:rPr>
          <w:lang w:val="fr-FR"/>
        </w:rPr>
        <w:t xml:space="preserve"> région riche en étain et or (BIB 3080)</w:t>
      </w:r>
    </w:p>
    <w:p w14:paraId="1CDD9F32" w14:textId="77777777" w:rsidR="001023CC" w:rsidRDefault="001023CC" w:rsidP="001023CC">
      <w:pPr>
        <w:rPr>
          <w:lang w:val="fr-FR"/>
        </w:rPr>
      </w:pPr>
    </w:p>
    <w:p w14:paraId="7D310C9D" w14:textId="77777777" w:rsidR="00F945E2" w:rsidRPr="00D52855" w:rsidRDefault="00F945E2" w:rsidP="00426FF9">
      <w:pPr>
        <w:pStyle w:val="Heading1"/>
        <w:rPr>
          <w:lang w:val="es-ES"/>
        </w:rPr>
      </w:pPr>
      <w:bookmarkStart w:id="1402" w:name="Sit_Aldeia_Vehla"/>
      <w:r w:rsidRPr="00D52855">
        <w:rPr>
          <w:lang w:val="es-ES"/>
        </w:rPr>
        <w:t>ALDEIA VEHLA</w:t>
      </w:r>
    </w:p>
    <w:bookmarkEnd w:id="1402"/>
    <w:p w14:paraId="5DBDDFDD" w14:textId="77777777" w:rsidR="00F945E2" w:rsidRPr="00FF77BF" w:rsidRDefault="00F945E2" w:rsidP="001023CC">
      <w:pPr>
        <w:rPr>
          <w:sz w:val="20"/>
          <w:lang w:val="es-ES"/>
        </w:rPr>
      </w:pPr>
      <w:r w:rsidRPr="00FF77BF">
        <w:rPr>
          <w:sz w:val="20"/>
          <w:lang w:val="es-ES"/>
        </w:rPr>
        <w:t>BIB 3061</w:t>
      </w:r>
    </w:p>
    <w:p w14:paraId="584212CD" w14:textId="77777777" w:rsidR="00F945E2" w:rsidRPr="003C6FF1" w:rsidRDefault="00F945E2" w:rsidP="001023CC">
      <w:pPr>
        <w:rPr>
          <w:lang w:val="es-ES"/>
        </w:rPr>
      </w:pPr>
    </w:p>
    <w:p w14:paraId="79D8236D" w14:textId="6F19BB08" w:rsidR="00F945E2" w:rsidRDefault="00F945E2" w:rsidP="001023CC">
      <w:pPr>
        <w:rPr>
          <w:lang w:val="fr-FR"/>
        </w:rPr>
      </w:pPr>
      <w:r w:rsidRPr="003C6FF1">
        <w:rPr>
          <w:lang w:val="es-ES"/>
        </w:rPr>
        <w:t xml:space="preserve">Aldeia Vehla, Sabugal. </w:t>
      </w:r>
      <w:r>
        <w:rPr>
          <w:lang w:val="fr-FR"/>
        </w:rPr>
        <w:t xml:space="preserve">Composition du type stèle d' </w:t>
      </w:r>
      <w:hyperlink r:id="rId3127" w:anchor="Cul_Extremadura_steles" w:history="1">
        <w:r w:rsidRPr="004613CD">
          <w:rPr>
            <w:rStyle w:val="Hyperlink"/>
            <w:lang w:val="fr-FR"/>
          </w:rPr>
          <w:t>Extrémadure</w:t>
        </w:r>
      </w:hyperlink>
      <w:r>
        <w:rPr>
          <w:lang w:val="fr-FR"/>
        </w:rPr>
        <w:t xml:space="preserve"> (BIB 3061)</w:t>
      </w:r>
    </w:p>
    <w:p w14:paraId="73D40E72" w14:textId="77777777" w:rsidR="00647A2A" w:rsidRDefault="00647A2A" w:rsidP="001023CC">
      <w:pPr>
        <w:rPr>
          <w:lang w:val="fr-FR"/>
        </w:rPr>
      </w:pPr>
    </w:p>
    <w:p w14:paraId="293B2360" w14:textId="5AD7BB77" w:rsidR="00647A2A" w:rsidRDefault="00000000" w:rsidP="00647A2A">
      <w:pPr>
        <w:rPr>
          <w:lang w:val="fr-FR"/>
        </w:rPr>
      </w:pPr>
      <w:hyperlink r:id="rId3128" w:anchor="Cul_Extremadura_per_Celestino2011_IB" w:history="1">
        <w:r w:rsidR="00647A2A" w:rsidRPr="00647A2A">
          <w:rPr>
            <w:rStyle w:val="Hyperlink"/>
            <w:lang w:val="fr-FR"/>
          </w:rPr>
          <w:t>type I</w:t>
        </w:r>
        <w:r w:rsidR="00647A2A">
          <w:rPr>
            <w:rStyle w:val="Hyperlink"/>
            <w:lang w:val="fr-FR"/>
          </w:rPr>
          <w:t>B</w:t>
        </w:r>
      </w:hyperlink>
      <w:r w:rsidR="00647A2A" w:rsidRPr="00647A2A">
        <w:rPr>
          <w:lang w:val="fr-FR"/>
        </w:rPr>
        <w:t xml:space="preserve"> (BIB 3063)</w:t>
      </w:r>
    </w:p>
    <w:p w14:paraId="5CC8EC5F" w14:textId="77777777" w:rsidR="00647A2A" w:rsidRDefault="00647A2A" w:rsidP="001023CC">
      <w:pPr>
        <w:rPr>
          <w:lang w:val="fr-FR"/>
        </w:rPr>
      </w:pPr>
    </w:p>
    <w:p w14:paraId="2320D1D4" w14:textId="77777777" w:rsidR="00850D8D" w:rsidRDefault="00850D8D" w:rsidP="001023CC">
      <w:pPr>
        <w:rPr>
          <w:lang w:val="fr-FR"/>
        </w:rPr>
      </w:pPr>
    </w:p>
    <w:p w14:paraId="3D1E7946" w14:textId="77777777" w:rsidR="00850D8D" w:rsidRDefault="00850D8D" w:rsidP="00850D8D">
      <w:pPr>
        <w:pStyle w:val="Heading2"/>
      </w:pPr>
      <w:r>
        <w:t>thèmes</w:t>
      </w:r>
    </w:p>
    <w:p w14:paraId="551F424D" w14:textId="77777777" w:rsidR="00850D8D" w:rsidRDefault="00850D8D" w:rsidP="001023CC">
      <w:pPr>
        <w:rPr>
          <w:lang w:val="fr-FR"/>
        </w:rPr>
      </w:pPr>
    </w:p>
    <w:p w14:paraId="2B3F75F1" w14:textId="77777777" w:rsidR="00850D8D" w:rsidRDefault="00850D8D" w:rsidP="00850D8D">
      <w:pPr>
        <w:pStyle w:val="Heading3"/>
      </w:pPr>
      <w:r>
        <w:t>casque</w:t>
      </w:r>
    </w:p>
    <w:p w14:paraId="3C9C5C98" w14:textId="77777777" w:rsidR="00850D8D" w:rsidRDefault="00850D8D" w:rsidP="001023CC">
      <w:pPr>
        <w:rPr>
          <w:lang w:val="fr-FR"/>
        </w:rPr>
      </w:pPr>
    </w:p>
    <w:p w14:paraId="5598F5FB" w14:textId="77777777" w:rsidR="00850D8D" w:rsidRDefault="00850D8D" w:rsidP="001023CC">
      <w:pPr>
        <w:rPr>
          <w:lang w:val="fr-FR"/>
        </w:rPr>
      </w:pPr>
      <w:r>
        <w:rPr>
          <w:lang w:val="fr-FR"/>
        </w:rPr>
        <w:t>casque conique au-dessus d'un visage (BIB 3061)</w:t>
      </w:r>
    </w:p>
    <w:p w14:paraId="682171F4" w14:textId="77777777" w:rsidR="00850D8D" w:rsidRDefault="00850D8D" w:rsidP="001023CC">
      <w:pPr>
        <w:rPr>
          <w:lang w:val="fr-FR"/>
        </w:rPr>
      </w:pPr>
    </w:p>
    <w:p w14:paraId="661D7A53" w14:textId="77777777" w:rsidR="00850D8D" w:rsidRDefault="00850D8D" w:rsidP="00850D8D">
      <w:pPr>
        <w:pStyle w:val="Heading3"/>
      </w:pPr>
      <w:r>
        <w:t>lance</w:t>
      </w:r>
    </w:p>
    <w:p w14:paraId="13EAB672" w14:textId="77777777" w:rsidR="00850D8D" w:rsidRDefault="00850D8D" w:rsidP="00850D8D">
      <w:pPr>
        <w:rPr>
          <w:lang w:val="fr-FR" w:eastAsia="fr-FR"/>
        </w:rPr>
      </w:pPr>
    </w:p>
    <w:p w14:paraId="2E65E34B" w14:textId="2EEA1DC5" w:rsidR="00850D8D" w:rsidRPr="00850D8D" w:rsidRDefault="00000000" w:rsidP="00850D8D">
      <w:pPr>
        <w:rPr>
          <w:lang w:val="fr-FR"/>
        </w:rPr>
      </w:pPr>
      <w:hyperlink r:id="rId3129" w:anchor="Cul_Extremadura_T_lance" w:history="1">
        <w:r w:rsidR="00DE55E6" w:rsidRPr="00DE55E6">
          <w:rPr>
            <w:rStyle w:val="Hyperlink"/>
            <w:lang w:val="fr-FR"/>
          </w:rPr>
          <w:t>lance</w:t>
        </w:r>
      </w:hyperlink>
      <w:r w:rsidR="00DE55E6" w:rsidRPr="00DE55E6">
        <w:rPr>
          <w:lang w:val="fr-FR"/>
        </w:rPr>
        <w:t xml:space="preserve"> à </w:t>
      </w:r>
      <w:r w:rsidR="00850D8D">
        <w:rPr>
          <w:lang w:val="fr-FR" w:eastAsia="fr-FR"/>
        </w:rPr>
        <w:t xml:space="preserve">lame foliacée </w:t>
      </w:r>
      <w:r w:rsidR="00850D8D">
        <w:rPr>
          <w:lang w:val="fr-FR"/>
        </w:rPr>
        <w:t>(BIB 3061)</w:t>
      </w:r>
    </w:p>
    <w:p w14:paraId="15CD90B6" w14:textId="77777777" w:rsidR="00850D8D" w:rsidRDefault="00850D8D" w:rsidP="001023CC">
      <w:pPr>
        <w:rPr>
          <w:lang w:val="fr-FR"/>
        </w:rPr>
      </w:pPr>
    </w:p>
    <w:p w14:paraId="0A354F24" w14:textId="77777777" w:rsidR="00850D8D" w:rsidRDefault="00850D8D" w:rsidP="00850D8D">
      <w:pPr>
        <w:pStyle w:val="Heading3"/>
      </w:pPr>
      <w:r>
        <w:t>bouclier</w:t>
      </w:r>
    </w:p>
    <w:p w14:paraId="3A29D452" w14:textId="77777777" w:rsidR="00850D8D" w:rsidRDefault="00850D8D" w:rsidP="00850D8D">
      <w:pPr>
        <w:rPr>
          <w:lang w:val="fr-FR" w:eastAsia="fr-FR"/>
        </w:rPr>
      </w:pPr>
    </w:p>
    <w:p w14:paraId="71C32920" w14:textId="77777777" w:rsidR="00850D8D" w:rsidRDefault="00850D8D" w:rsidP="00850D8D">
      <w:pPr>
        <w:rPr>
          <w:lang w:val="fr-FR"/>
        </w:rPr>
      </w:pPr>
      <w:r>
        <w:rPr>
          <w:lang w:val="fr-FR" w:eastAsia="fr-FR"/>
        </w:rPr>
        <w:t xml:space="preserve">en V </w:t>
      </w:r>
      <w:r>
        <w:rPr>
          <w:lang w:val="fr-FR"/>
        </w:rPr>
        <w:t>(BIB 3061)</w:t>
      </w:r>
    </w:p>
    <w:p w14:paraId="670D9A92" w14:textId="77777777" w:rsidR="00850D8D" w:rsidRPr="00850D8D" w:rsidRDefault="00850D8D" w:rsidP="00850D8D">
      <w:pPr>
        <w:rPr>
          <w:lang w:val="fr-FR" w:eastAsia="fr-FR"/>
        </w:rPr>
      </w:pPr>
    </w:p>
    <w:p w14:paraId="0FEFCD40" w14:textId="77777777" w:rsidR="00850D8D" w:rsidRDefault="00850D8D" w:rsidP="001023CC">
      <w:pPr>
        <w:rPr>
          <w:lang w:val="fr-FR"/>
        </w:rPr>
      </w:pPr>
    </w:p>
    <w:p w14:paraId="7DA1CD8A" w14:textId="77777777" w:rsidR="00850D8D" w:rsidRDefault="00850D8D" w:rsidP="00850D8D">
      <w:pPr>
        <w:pStyle w:val="Heading3"/>
      </w:pPr>
      <w:bookmarkStart w:id="1403" w:name="Sit_Aldeia_Vehla_T_epee"/>
      <w:r>
        <w:t>épée</w:t>
      </w:r>
    </w:p>
    <w:bookmarkEnd w:id="1403"/>
    <w:p w14:paraId="4357174D" w14:textId="77777777" w:rsidR="00850D8D" w:rsidRDefault="00850D8D" w:rsidP="001023CC">
      <w:pPr>
        <w:rPr>
          <w:lang w:val="fr-FR"/>
        </w:rPr>
      </w:pPr>
    </w:p>
    <w:p w14:paraId="7F25BBA9" w14:textId="528638BB" w:rsidR="00850D8D" w:rsidRDefault="00850D8D" w:rsidP="001023CC">
      <w:pPr>
        <w:rPr>
          <w:lang w:val="fr-FR"/>
        </w:rPr>
      </w:pPr>
      <w:r>
        <w:rPr>
          <w:lang w:val="fr-FR"/>
        </w:rPr>
        <w:t xml:space="preserve">proche de </w:t>
      </w:r>
      <w:hyperlink r:id="rId3130" w:anchor="Sit_Tres_Arroyos_thm_epee" w:history="1">
        <w:r w:rsidRPr="00406AFD">
          <w:rPr>
            <w:rStyle w:val="Hyperlink"/>
            <w:lang w:val="fr-FR"/>
          </w:rPr>
          <w:t>Tres Arroyo</w:t>
        </w:r>
      </w:hyperlink>
      <w:r>
        <w:rPr>
          <w:lang w:val="fr-FR"/>
        </w:rPr>
        <w:t xml:space="preserve"> ou </w:t>
      </w:r>
      <w:r w:rsidR="00406AFD" w:rsidRPr="00AE6FC9">
        <w:rPr>
          <w:szCs w:val="20"/>
          <w:lang w:val="fr-FR" w:eastAsia="en-GB"/>
        </w:rPr>
        <w:t>Albuquerque</w:t>
      </w:r>
      <w:r w:rsidR="00406AFD">
        <w:rPr>
          <w:lang w:val="fr-FR"/>
        </w:rPr>
        <w:t xml:space="preserve"> </w:t>
      </w:r>
      <w:r>
        <w:rPr>
          <w:lang w:val="fr-FR"/>
        </w:rPr>
        <w:t>(BIB 3061)</w:t>
      </w:r>
    </w:p>
    <w:p w14:paraId="659D48AA" w14:textId="77777777" w:rsidR="00B02A18" w:rsidRDefault="00B02A18" w:rsidP="001023CC">
      <w:pPr>
        <w:rPr>
          <w:lang w:val="fr-FR"/>
        </w:rPr>
      </w:pPr>
    </w:p>
    <w:p w14:paraId="5DF98EC7" w14:textId="77777777" w:rsidR="00B02A18" w:rsidRDefault="00B02A18" w:rsidP="00B02A18">
      <w:pPr>
        <w:pStyle w:val="Heading2"/>
      </w:pPr>
      <w:r>
        <w:t>comparaison</w:t>
      </w:r>
    </w:p>
    <w:p w14:paraId="49E74D25" w14:textId="77777777" w:rsidR="00B02A18" w:rsidRDefault="00B02A18" w:rsidP="001023CC">
      <w:pPr>
        <w:rPr>
          <w:lang w:val="fr-FR"/>
        </w:rPr>
      </w:pPr>
    </w:p>
    <w:p w14:paraId="49877103" w14:textId="77777777" w:rsidR="00B02A18" w:rsidRDefault="00B02A18" w:rsidP="001023CC">
      <w:pPr>
        <w:rPr>
          <w:lang w:val="fr-FR"/>
        </w:rPr>
      </w:pPr>
      <w:r>
        <w:rPr>
          <w:lang w:val="fr-FR"/>
        </w:rPr>
        <w:t>composition proche de Santa Ana de Trujillo (SS BIB)</w:t>
      </w:r>
    </w:p>
    <w:p w14:paraId="6C07617F" w14:textId="77777777" w:rsidR="00F945E2" w:rsidRDefault="00F945E2" w:rsidP="001023CC">
      <w:pPr>
        <w:rPr>
          <w:lang w:val="fr-FR"/>
        </w:rPr>
      </w:pPr>
    </w:p>
    <w:p w14:paraId="72342411" w14:textId="77777777" w:rsidR="00F945E2" w:rsidRDefault="00F945E2" w:rsidP="00426FF9">
      <w:pPr>
        <w:pStyle w:val="Heading1"/>
      </w:pPr>
      <w:bookmarkStart w:id="1404" w:name="Sit_Robleda"/>
      <w:r>
        <w:t>ROBLEDA</w:t>
      </w:r>
    </w:p>
    <w:bookmarkEnd w:id="1404"/>
    <w:p w14:paraId="5558A5C6" w14:textId="74C1838A" w:rsidR="00F945E2" w:rsidRDefault="00F945E2" w:rsidP="001023CC">
      <w:pPr>
        <w:rPr>
          <w:lang w:val="fr-FR"/>
        </w:rPr>
      </w:pPr>
      <w:r>
        <w:rPr>
          <w:lang w:val="fr-FR"/>
        </w:rPr>
        <w:br/>
        <w:t xml:space="preserve">Salamanca. Composition du type stèle d' </w:t>
      </w:r>
      <w:hyperlink r:id="rId3131" w:anchor="Cul_Extremadura_steles" w:history="1">
        <w:r w:rsidRPr="004613CD">
          <w:rPr>
            <w:rStyle w:val="Hyperlink"/>
            <w:lang w:val="fr-FR"/>
          </w:rPr>
          <w:t>Extrémadure</w:t>
        </w:r>
      </w:hyperlink>
      <w:r>
        <w:rPr>
          <w:lang w:val="fr-FR"/>
        </w:rPr>
        <w:t xml:space="preserve"> proche de </w:t>
      </w:r>
      <w:hyperlink r:id="rId3132" w:anchor="Sit_Tojais" w:history="1">
        <w:r w:rsidRPr="00F945E2">
          <w:rPr>
            <w:rStyle w:val="Hyperlink"/>
            <w:lang w:val="fr-FR"/>
          </w:rPr>
          <w:t>Tojais</w:t>
        </w:r>
      </w:hyperlink>
      <w:r>
        <w:rPr>
          <w:lang w:val="fr-FR"/>
        </w:rPr>
        <w:t xml:space="preserve"> (BIB 3060)</w:t>
      </w:r>
    </w:p>
    <w:p w14:paraId="44DC71AC" w14:textId="77777777" w:rsidR="00647A2A" w:rsidRDefault="00647A2A" w:rsidP="001023CC">
      <w:pPr>
        <w:rPr>
          <w:lang w:val="fr-FR"/>
        </w:rPr>
      </w:pPr>
    </w:p>
    <w:p w14:paraId="5801BE08" w14:textId="7D0CB1F3" w:rsidR="00647A2A" w:rsidRPr="00186A0D" w:rsidRDefault="00000000" w:rsidP="001023CC">
      <w:hyperlink r:id="rId3133" w:anchor="Cul_Extremadura_per_Celestino2011_IB" w:history="1">
        <w:r w:rsidR="00647A2A" w:rsidRPr="00647A2A">
          <w:rPr>
            <w:rStyle w:val="Hyperlink"/>
          </w:rPr>
          <w:t>type IB</w:t>
        </w:r>
      </w:hyperlink>
      <w:r w:rsidR="00647A2A" w:rsidRPr="00647A2A">
        <w:t xml:space="preserve"> (BIB 3063)</w:t>
      </w:r>
    </w:p>
    <w:p w14:paraId="55E41DFC" w14:textId="77777777" w:rsidR="001023CC" w:rsidRPr="00186A0D" w:rsidRDefault="001023CC" w:rsidP="001023CC">
      <w:pPr>
        <w:jc w:val="both"/>
      </w:pPr>
    </w:p>
    <w:p w14:paraId="2B5F27A9" w14:textId="77777777" w:rsidR="001C34F2" w:rsidRPr="00D52855" w:rsidRDefault="001C34F2" w:rsidP="00426FF9">
      <w:pPr>
        <w:pStyle w:val="Heading1"/>
        <w:rPr>
          <w:lang w:val="en-US"/>
        </w:rPr>
      </w:pPr>
      <w:bookmarkStart w:id="1405" w:name="Sit_Outeiro_Machado"/>
      <w:r w:rsidRPr="00D52855">
        <w:rPr>
          <w:lang w:val="en-US"/>
        </w:rPr>
        <w:t>OUTEIRO DO MACHADO</w:t>
      </w:r>
    </w:p>
    <w:bookmarkEnd w:id="1405"/>
    <w:p w14:paraId="7C81536F" w14:textId="54FA27CF" w:rsidR="000E4EC3" w:rsidRPr="00AE6EA1" w:rsidRDefault="001C34F2" w:rsidP="000E4EC3">
      <w:pPr>
        <w:jc w:val="both"/>
        <w:rPr>
          <w:lang w:val="fr-FR"/>
        </w:rPr>
      </w:pPr>
      <w:r w:rsidRPr="00AE6EA1">
        <w:rPr>
          <w:lang w:val="fr-FR"/>
        </w:rPr>
        <w:t xml:space="preserve">Outeiro do Machado (Chaves, Portugal): </w:t>
      </w:r>
      <w:r w:rsidR="000E4EC3" w:rsidRPr="00AE6EA1">
        <w:rPr>
          <w:lang w:val="fr-FR"/>
        </w:rPr>
        <w:t>rochers gravés, appartient à l' "</w:t>
      </w:r>
      <w:hyperlink r:id="rId3134" w:anchor="Cul_Schemat_Espagne" w:history="1">
        <w:r w:rsidR="000E4EC3" w:rsidRPr="00AE6EA1">
          <w:rPr>
            <w:rStyle w:val="Hyperlink"/>
            <w:lang w:val="fr-FR"/>
          </w:rPr>
          <w:t>art schématique ibérique</w:t>
        </w:r>
      </w:hyperlink>
      <w:r w:rsidR="000E4EC3" w:rsidRPr="00AE6EA1">
        <w:rPr>
          <w:lang w:val="fr-FR"/>
        </w:rPr>
        <w:t xml:space="preserve">" pour J. Abelanet (BIB 1738 fig. 31) </w:t>
      </w:r>
    </w:p>
    <w:p w14:paraId="086ACFC0" w14:textId="77777777" w:rsidR="001C34F2" w:rsidRPr="0032190F" w:rsidRDefault="001C34F2" w:rsidP="001C34F2">
      <w:pPr>
        <w:jc w:val="both"/>
        <w:rPr>
          <w:rFonts w:ascii="Times-Roman" w:hAnsi="Times-Roman" w:cs="Times-Roman"/>
          <w:lang w:val="fr-FR"/>
        </w:rPr>
      </w:pPr>
    </w:p>
    <w:p w14:paraId="04B0A722" w14:textId="77777777" w:rsidR="001C34F2" w:rsidRPr="0032190F" w:rsidRDefault="001C34F2" w:rsidP="00426FF9">
      <w:pPr>
        <w:pStyle w:val="Heading1"/>
      </w:pPr>
      <w:bookmarkStart w:id="1406" w:name="Sit_Outeiro_Riscos"/>
      <w:r w:rsidRPr="0032190F">
        <w:t>OUTEIRO DOS RISCOS</w:t>
      </w:r>
    </w:p>
    <w:bookmarkEnd w:id="1406"/>
    <w:p w14:paraId="0808878A" w14:textId="18CDA3E1" w:rsidR="000E4EC3" w:rsidRPr="00AE6EA1" w:rsidRDefault="001C34F2" w:rsidP="000E4EC3">
      <w:pPr>
        <w:jc w:val="both"/>
        <w:rPr>
          <w:lang w:val="fr-FR"/>
        </w:rPr>
      </w:pPr>
      <w:r w:rsidRPr="00AE6EA1">
        <w:rPr>
          <w:lang w:val="fr-FR"/>
        </w:rPr>
        <w:t>Outeiro dos Riscos (Vale de Cambra, Portugal):</w:t>
      </w:r>
      <w:r w:rsidR="000E4EC3" w:rsidRPr="00AE6EA1">
        <w:rPr>
          <w:lang w:val="fr-FR"/>
        </w:rPr>
        <w:t xml:space="preserve"> rochers gravés, appartient à l' "</w:t>
      </w:r>
      <w:hyperlink r:id="rId3135" w:anchor="Cul_Schemat_Espagne" w:history="1">
        <w:r w:rsidR="000E4EC3" w:rsidRPr="00AE6EA1">
          <w:rPr>
            <w:rStyle w:val="Hyperlink"/>
            <w:lang w:val="fr-FR"/>
          </w:rPr>
          <w:t>art schématique ibérique</w:t>
        </w:r>
      </w:hyperlink>
      <w:r w:rsidR="000E4EC3" w:rsidRPr="00AE6EA1">
        <w:rPr>
          <w:lang w:val="fr-FR"/>
        </w:rPr>
        <w:t xml:space="preserve">" pour J. Abelanet (BIB 1738 fig. 31) </w:t>
      </w:r>
      <w:r w:rsidR="00060D47" w:rsidRPr="00AE6EA1">
        <w:rPr>
          <w:lang w:val="fr-FR"/>
        </w:rPr>
        <w:t>cercles concentriques, cercle à 6 rayons (BIB 1738 fig. 32)</w:t>
      </w:r>
    </w:p>
    <w:p w14:paraId="4A4477D9" w14:textId="77777777" w:rsidR="00714EAB" w:rsidRDefault="00714EAB" w:rsidP="000E4EC3">
      <w:pPr>
        <w:jc w:val="both"/>
        <w:rPr>
          <w:rFonts w:ascii="Times-Roman" w:hAnsi="Times-Roman" w:cs="Times-Roman"/>
          <w:lang w:val="fr-FR"/>
        </w:rPr>
      </w:pPr>
    </w:p>
    <w:p w14:paraId="3FB69AF2" w14:textId="436769F1" w:rsidR="00714EAB" w:rsidRPr="00A0014D" w:rsidRDefault="00714EAB" w:rsidP="000E4EC3">
      <w:pPr>
        <w:jc w:val="both"/>
        <w:rPr>
          <w:lang w:val="en-GB"/>
        </w:rPr>
      </w:pPr>
      <w:r w:rsidRPr="00A0014D">
        <w:rPr>
          <w:lang w:val="en-GB"/>
        </w:rPr>
        <w:t xml:space="preserve">v. </w:t>
      </w:r>
      <w:hyperlink r:id="rId3136" w:anchor="Sit_Teberne" w:history="1">
        <w:r w:rsidRPr="00A0014D">
          <w:rPr>
            <w:rStyle w:val="Hyperlink"/>
            <w:lang w:val="en-GB"/>
          </w:rPr>
          <w:t>Teberne</w:t>
        </w:r>
      </w:hyperlink>
    </w:p>
    <w:p w14:paraId="5B630AF5" w14:textId="77777777" w:rsidR="00201773" w:rsidRPr="00A0014D" w:rsidRDefault="00201773" w:rsidP="000E4EC3">
      <w:pPr>
        <w:jc w:val="both"/>
        <w:rPr>
          <w:lang w:val="en-GB"/>
        </w:rPr>
      </w:pPr>
    </w:p>
    <w:p w14:paraId="01A83911" w14:textId="77777777" w:rsidR="00F06B4A" w:rsidRPr="00A0014D" w:rsidRDefault="00F06B4A" w:rsidP="00426FF9">
      <w:pPr>
        <w:pStyle w:val="Heading1"/>
        <w:rPr>
          <w:lang w:val="en-GB"/>
        </w:rPr>
      </w:pPr>
      <w:bookmarkStart w:id="1407" w:name="Sit_Outeiro_Cogoludo"/>
      <w:r w:rsidRPr="00A0014D">
        <w:rPr>
          <w:lang w:val="en-GB"/>
        </w:rPr>
        <w:t>OUTEIRO DO COGOLUDO</w:t>
      </w:r>
    </w:p>
    <w:bookmarkEnd w:id="1407"/>
    <w:p w14:paraId="2DA1EF68" w14:textId="77777777" w:rsidR="00F06B4A" w:rsidRPr="00A0014D" w:rsidRDefault="00F06B4A" w:rsidP="00F06B4A">
      <w:pPr>
        <w:jc w:val="both"/>
        <w:rPr>
          <w:sz w:val="20"/>
          <w:lang w:val="en-GB"/>
        </w:rPr>
      </w:pPr>
      <w:r w:rsidRPr="00A0014D">
        <w:rPr>
          <w:sz w:val="20"/>
          <w:lang w:val="en-GB"/>
        </w:rPr>
        <w:t>Outeiro do Cogoludo</w:t>
      </w:r>
    </w:p>
    <w:p w14:paraId="386A4565" w14:textId="77777777" w:rsidR="00F06B4A" w:rsidRPr="00A0014D" w:rsidRDefault="00F06B4A" w:rsidP="00F06B4A">
      <w:pPr>
        <w:jc w:val="both"/>
        <w:rPr>
          <w:lang w:val="en-GB"/>
        </w:rPr>
      </w:pPr>
    </w:p>
    <w:p w14:paraId="5FF50626" w14:textId="2CCA3D82" w:rsidR="00F06B4A" w:rsidRPr="00F06B4A" w:rsidRDefault="00F06B4A" w:rsidP="00F06B4A">
      <w:pPr>
        <w:jc w:val="both"/>
        <w:rPr>
          <w:i/>
          <w:lang w:val="fr-FR"/>
        </w:rPr>
      </w:pPr>
      <w:r w:rsidRPr="00F06B4A">
        <w:rPr>
          <w:lang w:val="fr-FR"/>
        </w:rPr>
        <w:t>gr</w:t>
      </w:r>
      <w:r>
        <w:rPr>
          <w:lang w:val="fr-FR"/>
        </w:rPr>
        <w:t xml:space="preserve">. Galice (SS BIB) </w:t>
      </w:r>
      <w:hyperlink r:id="rId3137" w:anchor="Cul_Galice_TAC_T_idole" w:history="1">
        <w:r w:rsidRPr="00F06B4A">
          <w:rPr>
            <w:rStyle w:val="Hyperlink"/>
            <w:lang w:val="fr-FR"/>
          </w:rPr>
          <w:t>idole</w:t>
        </w:r>
      </w:hyperlink>
      <w:r w:rsidRPr="00F06B4A">
        <w:rPr>
          <w:lang w:val="fr-FR"/>
        </w:rPr>
        <w:t xml:space="preserve"> en face </w:t>
      </w:r>
      <w:r>
        <w:rPr>
          <w:lang w:val="fr-FR"/>
        </w:rPr>
        <w:t>de la principale représentation de cerf</w:t>
      </w:r>
      <w:r w:rsidRPr="00F06B4A">
        <w:rPr>
          <w:lang w:val="fr-FR"/>
        </w:rPr>
        <w:t xml:space="preserve"> (BIB 3011)</w:t>
      </w:r>
      <w:r>
        <w:rPr>
          <w:lang w:val="fr-FR"/>
        </w:rPr>
        <w:t xml:space="preserve"> </w:t>
      </w:r>
      <w:hyperlink r:id="rId3138" w:anchor="Cul_Galice" w:history="1">
        <w:r w:rsidRPr="00F06B4A">
          <w:rPr>
            <w:rStyle w:val="Hyperlink"/>
            <w:lang w:val="fr-FR"/>
          </w:rPr>
          <w:t>gr. de Galice</w:t>
        </w:r>
      </w:hyperlink>
      <w:r w:rsidRPr="00F06B4A">
        <w:rPr>
          <w:lang w:val="fr-FR"/>
        </w:rPr>
        <w:t xml:space="preserve">, </w:t>
      </w:r>
      <w:hyperlink r:id="rId3139" w:anchor="Cul_Galice_TAC_c__complexe" w:history="1">
        <w:r w:rsidRPr="00F06B4A">
          <w:rPr>
            <w:rStyle w:val="Hyperlink"/>
            <w:lang w:val="fr-FR"/>
          </w:rPr>
          <w:t>scène complexe</w:t>
        </w:r>
      </w:hyperlink>
      <w:r w:rsidRPr="00F06B4A">
        <w:rPr>
          <w:lang w:val="fr-FR"/>
        </w:rPr>
        <w:t xml:space="preserve">: </w:t>
      </w:r>
      <w:hyperlink r:id="rId3140" w:anchor="Cul_Galice_TAC_a_cheval_x_personnage" w:history="1">
        <w:r w:rsidRPr="00F06B4A">
          <w:rPr>
            <w:rStyle w:val="Hyperlink"/>
            <w:lang w:val="fr-FR"/>
          </w:rPr>
          <w:t>équitation</w:t>
        </w:r>
      </w:hyperlink>
      <w:r w:rsidRPr="00F06B4A">
        <w:rPr>
          <w:lang w:val="fr-FR"/>
        </w:rPr>
        <w:t xml:space="preserve">, </w:t>
      </w:r>
      <w:hyperlink r:id="rId3141" w:anchor="Cul_Galice_TAC_T_idole" w:history="1">
        <w:r w:rsidRPr="00F06B4A">
          <w:rPr>
            <w:rStyle w:val="Hyperlink"/>
            <w:lang w:val="fr-FR"/>
          </w:rPr>
          <w:t>idole</w:t>
        </w:r>
      </w:hyperlink>
      <w:r w:rsidRPr="00F06B4A">
        <w:rPr>
          <w:lang w:val="fr-FR"/>
        </w:rPr>
        <w:t xml:space="preserve">, </w:t>
      </w:r>
      <w:hyperlink r:id="rId3142" w:anchor="Cul_Galice_TAC_T_z_cerf" w:history="1">
        <w:r w:rsidRPr="00F06B4A">
          <w:rPr>
            <w:rStyle w:val="Hyperlink"/>
            <w:lang w:val="fr-FR"/>
          </w:rPr>
          <w:t>grand cerf</w:t>
        </w:r>
      </w:hyperlink>
      <w:r w:rsidRPr="00F06B4A">
        <w:rPr>
          <w:lang w:val="fr-FR"/>
        </w:rPr>
        <w:t xml:space="preserve">, </w:t>
      </w:r>
      <w:hyperlink r:id="rId3143" w:anchor="Cul_Galice_TAC_T_z_cerf" w:history="1">
        <w:r w:rsidRPr="00F06B4A">
          <w:rPr>
            <w:rStyle w:val="Hyperlink"/>
            <w:lang w:val="fr-FR"/>
          </w:rPr>
          <w:t>cerfs</w:t>
        </w:r>
      </w:hyperlink>
      <w:r w:rsidRPr="00F06B4A">
        <w:rPr>
          <w:lang w:val="fr-FR"/>
        </w:rPr>
        <w:t xml:space="preserve"> orientés vers la </w:t>
      </w:r>
      <w:hyperlink r:id="rId3144" w:anchor="Cul_Galice_TAC_T_z_cerf_orient_droite" w:history="1">
        <w:r w:rsidRPr="00F06B4A">
          <w:rPr>
            <w:rStyle w:val="Hyperlink"/>
            <w:lang w:val="fr-FR"/>
          </w:rPr>
          <w:t>droite</w:t>
        </w:r>
      </w:hyperlink>
      <w:r w:rsidRPr="00F06B4A">
        <w:rPr>
          <w:lang w:val="fr-FR"/>
        </w:rPr>
        <w:t xml:space="preserve"> (BIB 3011)</w:t>
      </w:r>
    </w:p>
    <w:p w14:paraId="55F9C8DA" w14:textId="77777777" w:rsidR="00F06B4A" w:rsidRPr="00AC219C" w:rsidRDefault="00AC219C" w:rsidP="000E4EC3">
      <w:pPr>
        <w:jc w:val="both"/>
      </w:pPr>
      <w:r w:rsidRPr="00AC219C">
        <w:t>comparaison: Kinard East (</w:t>
      </w:r>
      <w:r>
        <w:t>Dingle</w:t>
      </w:r>
      <w:r w:rsidRPr="00AC219C">
        <w:t>, Irlande) (BIB 1522)</w:t>
      </w:r>
    </w:p>
    <w:p w14:paraId="6A9B465C" w14:textId="77777777" w:rsidR="00F06B4A" w:rsidRPr="00AC219C" w:rsidRDefault="00F06B4A" w:rsidP="000E4EC3">
      <w:pPr>
        <w:jc w:val="both"/>
      </w:pPr>
    </w:p>
    <w:p w14:paraId="61E7183A" w14:textId="77777777" w:rsidR="00201773" w:rsidRPr="00D52855" w:rsidRDefault="00201773" w:rsidP="00426FF9">
      <w:pPr>
        <w:pStyle w:val="Heading1"/>
        <w:rPr>
          <w:lang w:val="en-US"/>
        </w:rPr>
      </w:pPr>
      <w:bookmarkStart w:id="1408" w:name="Sit_Laxe_Outeiro_Loureiro"/>
      <w:r w:rsidRPr="00D52855">
        <w:rPr>
          <w:lang w:val="en-US"/>
        </w:rPr>
        <w:t>LAXE DO OUTEIRO</w:t>
      </w:r>
    </w:p>
    <w:bookmarkEnd w:id="1408"/>
    <w:p w14:paraId="79995CFB" w14:textId="77777777" w:rsidR="00201773" w:rsidRPr="00C771E4" w:rsidRDefault="00201773" w:rsidP="00201773">
      <w:pPr>
        <w:rPr>
          <w:sz w:val="20"/>
          <w:lang w:val="en-GB"/>
        </w:rPr>
      </w:pPr>
      <w:r w:rsidRPr="00C771E4">
        <w:rPr>
          <w:sz w:val="20"/>
          <w:lang w:val="en-GB"/>
        </w:rPr>
        <w:t>Laxe do Outeiro do Rio Loureiro</w:t>
      </w:r>
    </w:p>
    <w:p w14:paraId="0B910951" w14:textId="77777777" w:rsidR="00201773" w:rsidRPr="00201773" w:rsidRDefault="00201773" w:rsidP="000E4EC3">
      <w:pPr>
        <w:jc w:val="both"/>
        <w:rPr>
          <w:lang w:val="en-GB"/>
        </w:rPr>
      </w:pPr>
    </w:p>
    <w:p w14:paraId="561F0CEA" w14:textId="77777777" w:rsidR="00714EAB" w:rsidRPr="00F06B4A" w:rsidRDefault="00201773" w:rsidP="000E4EC3">
      <w:pPr>
        <w:jc w:val="both"/>
        <w:rPr>
          <w:lang w:val="fr-FR"/>
        </w:rPr>
      </w:pPr>
      <w:r w:rsidRPr="00F06B4A">
        <w:rPr>
          <w:lang w:val="fr-FR"/>
        </w:rPr>
        <w:t>Art rupestre</w:t>
      </w:r>
    </w:p>
    <w:p w14:paraId="003F5876" w14:textId="77777777" w:rsidR="00F06B4A" w:rsidRPr="00F06B4A" w:rsidRDefault="00F06B4A" w:rsidP="000E4EC3">
      <w:pPr>
        <w:jc w:val="both"/>
        <w:rPr>
          <w:lang w:val="fr-FR"/>
        </w:rPr>
      </w:pPr>
    </w:p>
    <w:p w14:paraId="1931461D" w14:textId="77777777" w:rsidR="00201773" w:rsidRPr="00F06B4A" w:rsidRDefault="00F06B4A" w:rsidP="00426FF9">
      <w:pPr>
        <w:pStyle w:val="Heading1"/>
      </w:pPr>
      <w:bookmarkStart w:id="1409" w:name="Sit_Os_Campos"/>
      <w:r w:rsidRPr="00F06B4A">
        <w:t>OS CAMPOS</w:t>
      </w:r>
    </w:p>
    <w:bookmarkEnd w:id="1409"/>
    <w:p w14:paraId="125B9690" w14:textId="77777777" w:rsidR="00F06B4A" w:rsidRDefault="00F06B4A" w:rsidP="000E4EC3">
      <w:pPr>
        <w:jc w:val="both"/>
        <w:rPr>
          <w:rFonts w:ascii="Times-Roman" w:hAnsi="Times-Roman" w:cs="Times-Roman"/>
          <w:lang w:val="fr-FR"/>
        </w:rPr>
      </w:pPr>
    </w:p>
    <w:p w14:paraId="5EABD3DB" w14:textId="12F10641" w:rsidR="00F06B4A" w:rsidRDefault="00340142" w:rsidP="000E4EC3">
      <w:pPr>
        <w:jc w:val="both"/>
        <w:rPr>
          <w:lang w:val="fr-FR"/>
        </w:rPr>
      </w:pPr>
      <w:r w:rsidRPr="00340142">
        <w:rPr>
          <w:lang w:val="fr-FR"/>
        </w:rPr>
        <w:t xml:space="preserve">Dans l'aire de </w:t>
      </w:r>
      <w:hyperlink r:id="rId3145" w:anchor="Sit_Rianxo" w:history="1">
        <w:r w:rsidRPr="00340142">
          <w:rPr>
            <w:rStyle w:val="Hyperlink"/>
            <w:lang w:val="fr-FR"/>
          </w:rPr>
          <w:t>Rianxo</w:t>
        </w:r>
      </w:hyperlink>
      <w:r>
        <w:rPr>
          <w:lang w:val="fr-FR"/>
        </w:rPr>
        <w:t xml:space="preserve"> </w:t>
      </w:r>
      <w:r w:rsidRPr="00F06B4A">
        <w:rPr>
          <w:lang w:val="fr-FR"/>
        </w:rPr>
        <w:t>(BIB 3011)</w:t>
      </w:r>
      <w:r>
        <w:rPr>
          <w:lang w:val="fr-FR"/>
        </w:rPr>
        <w:t xml:space="preserve"> </w:t>
      </w:r>
      <w:hyperlink r:id="rId3146" w:anchor="Cul_Galice" w:history="1">
        <w:r w:rsidR="00F06B4A" w:rsidRPr="00F06B4A">
          <w:rPr>
            <w:rStyle w:val="Hyperlink"/>
            <w:lang w:val="fr-FR"/>
          </w:rPr>
          <w:t>gr. de Galice</w:t>
        </w:r>
      </w:hyperlink>
      <w:r w:rsidR="00F06B4A" w:rsidRPr="00F06B4A">
        <w:rPr>
          <w:lang w:val="fr-FR"/>
        </w:rPr>
        <w:t xml:space="preserve">, </w:t>
      </w:r>
      <w:hyperlink r:id="rId3147" w:anchor="Cul_Galice_TAC_c__complexe" w:history="1">
        <w:r w:rsidR="00F06B4A" w:rsidRPr="00F06B4A">
          <w:rPr>
            <w:rStyle w:val="Hyperlink"/>
            <w:lang w:val="fr-FR"/>
          </w:rPr>
          <w:t>scène complexe</w:t>
        </w:r>
      </w:hyperlink>
      <w:r w:rsidR="00F06B4A" w:rsidRPr="00F06B4A">
        <w:rPr>
          <w:lang w:val="fr-FR"/>
        </w:rPr>
        <w:t xml:space="preserve">: </w:t>
      </w:r>
      <w:hyperlink r:id="rId3148" w:anchor="Cul_Galice_TAC_T_fig_arme_lance" w:history="1">
        <w:r w:rsidR="00DE55E6" w:rsidRPr="00DE55E6">
          <w:rPr>
            <w:rStyle w:val="Hyperlink"/>
            <w:lang w:val="fr-FR"/>
          </w:rPr>
          <w:t>lances</w:t>
        </w:r>
      </w:hyperlink>
      <w:r w:rsidR="00F06B4A" w:rsidRPr="00F06B4A">
        <w:rPr>
          <w:lang w:val="fr-FR"/>
        </w:rPr>
        <w:t xml:space="preserve">, </w:t>
      </w:r>
      <w:hyperlink r:id="rId3149" w:anchor="Cul_Galice_TAC_T_z_cerf" w:history="1">
        <w:r w:rsidR="00F06B4A" w:rsidRPr="00F06B4A">
          <w:rPr>
            <w:rStyle w:val="Hyperlink"/>
            <w:lang w:val="fr-FR"/>
          </w:rPr>
          <w:t>cerfs</w:t>
        </w:r>
      </w:hyperlink>
      <w:r w:rsidR="00F06B4A" w:rsidRPr="00F06B4A">
        <w:rPr>
          <w:lang w:val="fr-FR"/>
        </w:rPr>
        <w:t xml:space="preserve"> orientés vers la </w:t>
      </w:r>
      <w:hyperlink r:id="rId3150" w:anchor="Cul_Galice_TAC_T_z_cerf_orient_droite" w:history="1">
        <w:r w:rsidR="00F06B4A" w:rsidRPr="00F06B4A">
          <w:rPr>
            <w:rStyle w:val="Hyperlink"/>
            <w:lang w:val="fr-FR"/>
          </w:rPr>
          <w:t>droite</w:t>
        </w:r>
      </w:hyperlink>
      <w:r w:rsidR="00F06B4A" w:rsidRPr="00F06B4A">
        <w:rPr>
          <w:lang w:val="fr-FR"/>
        </w:rPr>
        <w:t xml:space="preserve"> (BIB 3011)</w:t>
      </w:r>
    </w:p>
    <w:p w14:paraId="00EB57C7" w14:textId="77777777" w:rsidR="00340142" w:rsidRDefault="00340142" w:rsidP="000E4EC3">
      <w:pPr>
        <w:jc w:val="both"/>
        <w:rPr>
          <w:lang w:val="fr-FR"/>
        </w:rPr>
      </w:pPr>
    </w:p>
    <w:p w14:paraId="5F932377" w14:textId="77777777" w:rsidR="00340142" w:rsidRPr="00F06B4A" w:rsidRDefault="00340142" w:rsidP="00340142">
      <w:pPr>
        <w:jc w:val="both"/>
        <w:rPr>
          <w:lang w:val="fr-FR"/>
        </w:rPr>
      </w:pPr>
      <w:r>
        <w:rPr>
          <w:lang w:val="fr-FR"/>
        </w:rPr>
        <w:t xml:space="preserve">20 roches gravées </w:t>
      </w:r>
      <w:r w:rsidRPr="00F06B4A">
        <w:rPr>
          <w:lang w:val="fr-FR"/>
        </w:rPr>
        <w:t>(BIB 3011)</w:t>
      </w:r>
    </w:p>
    <w:p w14:paraId="2AC47296" w14:textId="77777777" w:rsidR="00340142" w:rsidRDefault="00340142" w:rsidP="000E4EC3">
      <w:pPr>
        <w:jc w:val="both"/>
        <w:rPr>
          <w:lang w:val="fr-FR"/>
        </w:rPr>
      </w:pPr>
    </w:p>
    <w:p w14:paraId="4D6CA814" w14:textId="77777777" w:rsidR="00F06B4A" w:rsidRDefault="00F06B4A" w:rsidP="000E4EC3">
      <w:pPr>
        <w:jc w:val="both"/>
        <w:rPr>
          <w:lang w:val="fr-FR"/>
        </w:rPr>
      </w:pPr>
    </w:p>
    <w:p w14:paraId="5C78DAF6" w14:textId="77777777" w:rsidR="00F06B4A" w:rsidRDefault="00F06B4A" w:rsidP="00426FF9">
      <w:pPr>
        <w:pStyle w:val="Heading1"/>
      </w:pPr>
      <w:bookmarkStart w:id="1410" w:name="Sit_Os_Mouchos"/>
      <w:r>
        <w:lastRenderedPageBreak/>
        <w:t>OS MOUCHOS</w:t>
      </w:r>
    </w:p>
    <w:bookmarkEnd w:id="1410"/>
    <w:p w14:paraId="2374E516" w14:textId="77777777" w:rsidR="00F06B4A" w:rsidRDefault="00F06B4A" w:rsidP="000E4EC3">
      <w:pPr>
        <w:jc w:val="both"/>
        <w:rPr>
          <w:lang w:val="fr-FR"/>
        </w:rPr>
      </w:pPr>
    </w:p>
    <w:p w14:paraId="56854F0A" w14:textId="46B42CC6" w:rsidR="00F06B4A" w:rsidRDefault="00340142" w:rsidP="00F06B4A">
      <w:pPr>
        <w:jc w:val="both"/>
        <w:rPr>
          <w:lang w:val="fr-FR"/>
        </w:rPr>
      </w:pPr>
      <w:r w:rsidRPr="00340142">
        <w:rPr>
          <w:lang w:val="fr-FR"/>
        </w:rPr>
        <w:t xml:space="preserve">Dans l'aire de </w:t>
      </w:r>
      <w:hyperlink r:id="rId3151" w:anchor="Sit_Rianxo" w:history="1">
        <w:r w:rsidRPr="00340142">
          <w:rPr>
            <w:rStyle w:val="Hyperlink"/>
            <w:lang w:val="fr-FR"/>
          </w:rPr>
          <w:t>Rianxo</w:t>
        </w:r>
      </w:hyperlink>
      <w:r>
        <w:rPr>
          <w:lang w:val="fr-FR"/>
        </w:rPr>
        <w:t xml:space="preserve"> </w:t>
      </w:r>
      <w:r w:rsidRPr="00F06B4A">
        <w:rPr>
          <w:lang w:val="fr-FR"/>
        </w:rPr>
        <w:t>(BIB 3011)</w:t>
      </w:r>
      <w:r w:rsidRPr="00340142">
        <w:rPr>
          <w:lang w:val="fr-FR"/>
        </w:rPr>
        <w:t xml:space="preserve">, </w:t>
      </w:r>
      <w:hyperlink r:id="rId3152" w:anchor="Cul_Galice" w:history="1">
        <w:r w:rsidR="00F06B4A" w:rsidRPr="00F06B4A">
          <w:rPr>
            <w:rStyle w:val="Hyperlink"/>
            <w:lang w:val="fr-FR"/>
          </w:rPr>
          <w:t>gr. de Galice</w:t>
        </w:r>
      </w:hyperlink>
      <w:r w:rsidR="00F06B4A" w:rsidRPr="00F06B4A">
        <w:rPr>
          <w:lang w:val="fr-FR"/>
        </w:rPr>
        <w:t xml:space="preserve">, </w:t>
      </w:r>
      <w:hyperlink r:id="rId3153" w:anchor="Cul_Galice_TAC_c__complexe" w:history="1">
        <w:r w:rsidR="00F06B4A" w:rsidRPr="00F06B4A">
          <w:rPr>
            <w:rStyle w:val="Hyperlink"/>
            <w:lang w:val="fr-FR"/>
          </w:rPr>
          <w:t>scène complexe</w:t>
        </w:r>
      </w:hyperlink>
      <w:r w:rsidR="00F06B4A" w:rsidRPr="00F06B4A">
        <w:rPr>
          <w:lang w:val="fr-FR"/>
        </w:rPr>
        <w:t xml:space="preserve">: </w:t>
      </w:r>
      <w:hyperlink r:id="rId3154" w:anchor="Cul_Galice_TAC_a_cheval_x_personnage" w:history="1">
        <w:r w:rsidR="00F06B4A" w:rsidRPr="00F06B4A">
          <w:rPr>
            <w:rStyle w:val="Hyperlink"/>
            <w:lang w:val="fr-FR"/>
          </w:rPr>
          <w:t>équitation</w:t>
        </w:r>
      </w:hyperlink>
      <w:r w:rsidR="00F06B4A" w:rsidRPr="00F06B4A">
        <w:rPr>
          <w:lang w:val="fr-FR"/>
        </w:rPr>
        <w:t xml:space="preserve">, </w:t>
      </w:r>
      <w:hyperlink r:id="rId3155" w:anchor="Cul_Galice_TAC_T_z_cerf" w:history="1">
        <w:r w:rsidR="00F06B4A" w:rsidRPr="00F06B4A">
          <w:rPr>
            <w:rStyle w:val="Hyperlink"/>
            <w:lang w:val="fr-FR"/>
          </w:rPr>
          <w:t>grand cerf</w:t>
        </w:r>
      </w:hyperlink>
      <w:r w:rsidR="00F06B4A" w:rsidRPr="00F06B4A">
        <w:rPr>
          <w:lang w:val="fr-FR"/>
        </w:rPr>
        <w:t xml:space="preserve">, </w:t>
      </w:r>
      <w:hyperlink r:id="rId3156" w:anchor="Cul_Galice_TAC_T_z_cerf" w:history="1">
        <w:r w:rsidR="00F06B4A" w:rsidRPr="00F06B4A">
          <w:rPr>
            <w:rStyle w:val="Hyperlink"/>
            <w:lang w:val="fr-FR"/>
          </w:rPr>
          <w:t>cerfs</w:t>
        </w:r>
      </w:hyperlink>
      <w:r w:rsidR="00F06B4A" w:rsidRPr="00F06B4A">
        <w:rPr>
          <w:lang w:val="fr-FR"/>
        </w:rPr>
        <w:t xml:space="preserve"> orientés vers la </w:t>
      </w:r>
      <w:hyperlink r:id="rId3157" w:anchor="Cul_Galice_TAC_T_z_cerf_orient_gauche" w:history="1">
        <w:r w:rsidR="00F06B4A" w:rsidRPr="00F06B4A">
          <w:rPr>
            <w:rStyle w:val="Hyperlink"/>
            <w:lang w:val="fr-FR"/>
          </w:rPr>
          <w:t>gauche</w:t>
        </w:r>
      </w:hyperlink>
      <w:r w:rsidR="00F06B4A" w:rsidRPr="00F06B4A">
        <w:rPr>
          <w:lang w:val="fr-FR"/>
        </w:rPr>
        <w:t>/</w:t>
      </w:r>
      <w:hyperlink r:id="rId3158" w:anchor="Cul_Galice_TAC_T_z_cerf_orient_droite" w:history="1">
        <w:r w:rsidR="00F06B4A" w:rsidRPr="00F06B4A">
          <w:rPr>
            <w:rStyle w:val="Hyperlink"/>
            <w:lang w:val="fr-FR"/>
          </w:rPr>
          <w:t>droite</w:t>
        </w:r>
      </w:hyperlink>
      <w:r w:rsidR="00F06B4A" w:rsidRPr="00F06B4A">
        <w:rPr>
          <w:lang w:val="fr-FR"/>
        </w:rPr>
        <w:t xml:space="preserve"> (BIB 3011)</w:t>
      </w:r>
    </w:p>
    <w:p w14:paraId="53360880" w14:textId="77777777" w:rsidR="00340142" w:rsidRDefault="00340142" w:rsidP="00F06B4A">
      <w:pPr>
        <w:jc w:val="both"/>
        <w:rPr>
          <w:lang w:val="fr-FR"/>
        </w:rPr>
      </w:pPr>
    </w:p>
    <w:p w14:paraId="5AF0F67B" w14:textId="77777777" w:rsidR="00340142" w:rsidRPr="00F06B4A" w:rsidRDefault="00340142" w:rsidP="00F06B4A">
      <w:pPr>
        <w:jc w:val="both"/>
        <w:rPr>
          <w:lang w:val="fr-FR"/>
        </w:rPr>
      </w:pPr>
      <w:r>
        <w:rPr>
          <w:lang w:val="fr-FR"/>
        </w:rPr>
        <w:t xml:space="preserve">18 roches gravées de cerfs, cups-and-rings et scènes d'équitation </w:t>
      </w:r>
      <w:r w:rsidRPr="00F06B4A">
        <w:rPr>
          <w:lang w:val="fr-FR"/>
        </w:rPr>
        <w:t>(BIB 3011)</w:t>
      </w:r>
    </w:p>
    <w:p w14:paraId="692CC0AC" w14:textId="77777777" w:rsidR="00F06B4A" w:rsidRDefault="00F06B4A" w:rsidP="000E4EC3">
      <w:pPr>
        <w:jc w:val="both"/>
        <w:rPr>
          <w:lang w:val="fr-FR"/>
        </w:rPr>
      </w:pPr>
    </w:p>
    <w:p w14:paraId="74E86737" w14:textId="77777777" w:rsidR="00F06B4A" w:rsidRPr="00F06B4A" w:rsidRDefault="00F06B4A" w:rsidP="00426FF9">
      <w:pPr>
        <w:pStyle w:val="Heading1"/>
      </w:pPr>
      <w:bookmarkStart w:id="1411" w:name="Sit_Pina_Rei"/>
      <w:r w:rsidRPr="00F06B4A">
        <w:t>PINA DO REI</w:t>
      </w:r>
    </w:p>
    <w:bookmarkEnd w:id="1411"/>
    <w:p w14:paraId="12CC95EE" w14:textId="77777777" w:rsidR="00F06B4A" w:rsidRPr="00F06B4A" w:rsidRDefault="00F06B4A" w:rsidP="000E4EC3">
      <w:pPr>
        <w:jc w:val="both"/>
        <w:rPr>
          <w:lang w:val="fr-FR"/>
        </w:rPr>
      </w:pPr>
    </w:p>
    <w:p w14:paraId="4DA08322" w14:textId="21FD6D47" w:rsidR="00F06B4A" w:rsidRDefault="00000000" w:rsidP="000E4EC3">
      <w:pPr>
        <w:jc w:val="both"/>
        <w:rPr>
          <w:lang w:val="fr-FR"/>
        </w:rPr>
      </w:pPr>
      <w:hyperlink r:id="rId3159" w:anchor="Cul_Galice" w:history="1">
        <w:r w:rsidR="00F06B4A" w:rsidRPr="00F06B4A">
          <w:rPr>
            <w:rStyle w:val="Hyperlink"/>
            <w:lang w:val="fr-FR"/>
          </w:rPr>
          <w:t>gr. de Galice</w:t>
        </w:r>
      </w:hyperlink>
      <w:r w:rsidR="00F06B4A" w:rsidRPr="00F06B4A">
        <w:rPr>
          <w:lang w:val="fr-FR"/>
        </w:rPr>
        <w:t xml:space="preserve">, </w:t>
      </w:r>
      <w:hyperlink r:id="rId3160" w:anchor="Cul_Galice_TAC_c__complexe" w:history="1">
        <w:r w:rsidR="00F06B4A" w:rsidRPr="00F06B4A">
          <w:rPr>
            <w:rStyle w:val="Hyperlink"/>
            <w:lang w:val="fr-FR"/>
          </w:rPr>
          <w:t>scène complexe</w:t>
        </w:r>
      </w:hyperlink>
      <w:r w:rsidR="00F06B4A" w:rsidRPr="00F06B4A">
        <w:rPr>
          <w:lang w:val="fr-FR"/>
        </w:rPr>
        <w:t xml:space="preserve">: </w:t>
      </w:r>
      <w:hyperlink r:id="rId3161" w:anchor="Cul_Galice_TAC_a_cheval_x_personnage" w:history="1">
        <w:r w:rsidR="00F06B4A" w:rsidRPr="00F06B4A">
          <w:rPr>
            <w:rStyle w:val="Hyperlink"/>
            <w:lang w:val="fr-FR"/>
          </w:rPr>
          <w:t>équitation</w:t>
        </w:r>
      </w:hyperlink>
      <w:r w:rsidR="00F06B4A" w:rsidRPr="00F06B4A">
        <w:rPr>
          <w:lang w:val="fr-FR"/>
        </w:rPr>
        <w:t xml:space="preserve">, </w:t>
      </w:r>
      <w:hyperlink r:id="rId3162" w:anchor="Cul_Galice_TAC_T_z_cerf" w:history="1">
        <w:r w:rsidR="00F06B4A" w:rsidRPr="00F06B4A">
          <w:rPr>
            <w:rStyle w:val="Hyperlink"/>
            <w:lang w:val="fr-FR"/>
          </w:rPr>
          <w:t>grand cerf</w:t>
        </w:r>
      </w:hyperlink>
      <w:r w:rsidR="00F06B4A" w:rsidRPr="00F06B4A">
        <w:rPr>
          <w:lang w:val="fr-FR"/>
        </w:rPr>
        <w:t xml:space="preserve">, </w:t>
      </w:r>
      <w:hyperlink r:id="rId3163" w:anchor="Cul_Galice_TAC_T_z_cerf" w:history="1">
        <w:r w:rsidR="00F06B4A" w:rsidRPr="00F06B4A">
          <w:rPr>
            <w:rStyle w:val="Hyperlink"/>
            <w:lang w:val="fr-FR"/>
          </w:rPr>
          <w:t>cerfs</w:t>
        </w:r>
      </w:hyperlink>
      <w:r w:rsidR="00F06B4A" w:rsidRPr="00F06B4A">
        <w:rPr>
          <w:lang w:val="fr-FR"/>
        </w:rPr>
        <w:t xml:space="preserve"> orientés vers la </w:t>
      </w:r>
      <w:hyperlink r:id="rId3164" w:anchor="Cul_Galice_TAC_T_z_cerf_orient_gauche" w:history="1">
        <w:r w:rsidR="00F06B4A" w:rsidRPr="00F06B4A">
          <w:rPr>
            <w:rStyle w:val="Hyperlink"/>
            <w:lang w:val="fr-FR"/>
          </w:rPr>
          <w:t>gauche</w:t>
        </w:r>
      </w:hyperlink>
      <w:r w:rsidR="00F06B4A" w:rsidRPr="00F06B4A">
        <w:rPr>
          <w:lang w:val="fr-FR"/>
        </w:rPr>
        <w:t xml:space="preserve"> (BIB 3011)</w:t>
      </w:r>
    </w:p>
    <w:p w14:paraId="21D3879F" w14:textId="77777777" w:rsidR="00F06B4A" w:rsidRDefault="00F06B4A" w:rsidP="000E4EC3">
      <w:pPr>
        <w:jc w:val="both"/>
        <w:rPr>
          <w:lang w:val="fr-FR"/>
        </w:rPr>
      </w:pPr>
    </w:p>
    <w:p w14:paraId="4B069130" w14:textId="77777777" w:rsidR="00F06B4A" w:rsidRPr="00D52855" w:rsidRDefault="00F06B4A" w:rsidP="00426FF9">
      <w:pPr>
        <w:pStyle w:val="Heading1"/>
        <w:rPr>
          <w:lang w:val="es-ES"/>
        </w:rPr>
      </w:pPr>
      <w:bookmarkStart w:id="1412" w:name="Sit_Laxe_Sartana"/>
      <w:r w:rsidRPr="00D52855">
        <w:rPr>
          <w:lang w:val="es-ES"/>
        </w:rPr>
        <w:t>LAXE DA SARTANA</w:t>
      </w:r>
    </w:p>
    <w:bookmarkEnd w:id="1412"/>
    <w:p w14:paraId="55FCC1A4" w14:textId="77777777" w:rsidR="00F06B4A" w:rsidRDefault="00F06B4A" w:rsidP="000E4EC3">
      <w:pPr>
        <w:jc w:val="both"/>
        <w:rPr>
          <w:lang w:val="es-ES"/>
        </w:rPr>
      </w:pPr>
      <w:r>
        <w:rPr>
          <w:lang w:val="es-ES"/>
        </w:rPr>
        <w:t>Laxe</w:t>
      </w:r>
      <w:r w:rsidRPr="00F06B4A">
        <w:rPr>
          <w:lang w:val="es-ES"/>
        </w:rPr>
        <w:t xml:space="preserve"> da Sartaña</w:t>
      </w:r>
    </w:p>
    <w:p w14:paraId="5C9D9D4C" w14:textId="77777777" w:rsidR="00F06B4A" w:rsidRDefault="00F06B4A" w:rsidP="000E4EC3">
      <w:pPr>
        <w:jc w:val="both"/>
        <w:rPr>
          <w:lang w:val="es-ES"/>
        </w:rPr>
      </w:pPr>
    </w:p>
    <w:p w14:paraId="25A85BF4" w14:textId="60B845A7" w:rsidR="00F06B4A" w:rsidRPr="00F06B4A" w:rsidRDefault="00000000" w:rsidP="00F06B4A">
      <w:pPr>
        <w:jc w:val="both"/>
        <w:rPr>
          <w:lang w:val="fr-FR"/>
        </w:rPr>
      </w:pPr>
      <w:hyperlink r:id="rId3165" w:anchor="Cul_Galice" w:history="1">
        <w:r w:rsidR="00F06B4A" w:rsidRPr="00F06B4A">
          <w:rPr>
            <w:rStyle w:val="Hyperlink"/>
            <w:lang w:val="fr-FR"/>
          </w:rPr>
          <w:t>gr. de Galice</w:t>
        </w:r>
      </w:hyperlink>
      <w:r w:rsidR="00F06B4A" w:rsidRPr="00F06B4A">
        <w:rPr>
          <w:lang w:val="fr-FR"/>
        </w:rPr>
        <w:t xml:space="preserve">, </w:t>
      </w:r>
      <w:hyperlink r:id="rId3166" w:anchor="Cul_Galice_TAC_c__complexe" w:history="1">
        <w:r w:rsidR="00F06B4A" w:rsidRPr="00F06B4A">
          <w:rPr>
            <w:rStyle w:val="Hyperlink"/>
            <w:lang w:val="fr-FR"/>
          </w:rPr>
          <w:t>scène complexe</w:t>
        </w:r>
      </w:hyperlink>
      <w:r w:rsidR="00F06B4A" w:rsidRPr="00F06B4A">
        <w:rPr>
          <w:lang w:val="fr-FR"/>
        </w:rPr>
        <w:t xml:space="preserve">: </w:t>
      </w:r>
      <w:hyperlink r:id="rId3167" w:anchor="Cul_Galice_TAC_a_cheval_x_personnage" w:history="1">
        <w:r w:rsidR="00F06B4A" w:rsidRPr="00F06B4A">
          <w:rPr>
            <w:rStyle w:val="Hyperlink"/>
            <w:lang w:val="fr-FR"/>
          </w:rPr>
          <w:t>équitation</w:t>
        </w:r>
      </w:hyperlink>
      <w:r w:rsidR="00F06B4A" w:rsidRPr="00F06B4A">
        <w:rPr>
          <w:lang w:val="fr-FR"/>
        </w:rPr>
        <w:t xml:space="preserve">, </w:t>
      </w:r>
      <w:hyperlink r:id="rId3168" w:anchor="Cul_Galice_TAC_T_z_cerf" w:history="1">
        <w:r w:rsidR="00F06B4A" w:rsidRPr="00F06B4A">
          <w:rPr>
            <w:rStyle w:val="Hyperlink"/>
            <w:lang w:val="fr-FR"/>
          </w:rPr>
          <w:t>cerfs</w:t>
        </w:r>
      </w:hyperlink>
      <w:r w:rsidR="00F06B4A" w:rsidRPr="00F06B4A">
        <w:rPr>
          <w:lang w:val="fr-FR"/>
        </w:rPr>
        <w:t xml:space="preserve"> orientés vers la </w:t>
      </w:r>
      <w:hyperlink r:id="rId3169" w:anchor="Cul_Galice_TAC_T_z_cerf_orient_droite" w:history="1">
        <w:r w:rsidR="00F06B4A" w:rsidRPr="00F06B4A">
          <w:rPr>
            <w:rStyle w:val="Hyperlink"/>
            <w:lang w:val="fr-FR"/>
          </w:rPr>
          <w:t>droite</w:t>
        </w:r>
      </w:hyperlink>
      <w:r w:rsidR="00F06B4A" w:rsidRPr="00F06B4A">
        <w:rPr>
          <w:lang w:val="fr-FR"/>
        </w:rPr>
        <w:t xml:space="preserve"> (BIB 3011)</w:t>
      </w:r>
      <w:r w:rsidR="00340142">
        <w:rPr>
          <w:lang w:val="fr-FR"/>
        </w:rPr>
        <w:t xml:space="preserve"> Les représentations d' </w:t>
      </w:r>
      <w:hyperlink r:id="rId3170" w:anchor="Cul_Galice_TAC_a_cheval_x_personnage" w:history="1">
        <w:r w:rsidR="00340142" w:rsidRPr="00F06B4A">
          <w:rPr>
            <w:rStyle w:val="Hyperlink"/>
            <w:lang w:val="fr-FR"/>
          </w:rPr>
          <w:t>équitation</w:t>
        </w:r>
      </w:hyperlink>
      <w:r w:rsidR="00340142">
        <w:rPr>
          <w:lang w:val="fr-FR"/>
        </w:rPr>
        <w:t xml:space="preserve"> sont périphériques </w:t>
      </w:r>
      <w:r w:rsidR="00340142" w:rsidRPr="00340142">
        <w:rPr>
          <w:lang w:val="fr-FR"/>
        </w:rPr>
        <w:t>(BIB 3011)</w:t>
      </w:r>
    </w:p>
    <w:p w14:paraId="46DC7655" w14:textId="77777777" w:rsidR="00F06B4A" w:rsidRDefault="00F06B4A" w:rsidP="000E4EC3">
      <w:pPr>
        <w:jc w:val="both"/>
        <w:rPr>
          <w:lang w:val="fr-FR"/>
        </w:rPr>
      </w:pPr>
    </w:p>
    <w:p w14:paraId="12B47ACA" w14:textId="77777777" w:rsidR="00F06B4A" w:rsidRDefault="00F06B4A" w:rsidP="00426FF9">
      <w:pPr>
        <w:pStyle w:val="Heading1"/>
      </w:pPr>
      <w:bookmarkStart w:id="1413" w:name="Sit_Bruxa"/>
      <w:r>
        <w:t>BRUXA</w:t>
      </w:r>
    </w:p>
    <w:bookmarkEnd w:id="1413"/>
    <w:p w14:paraId="30D75E0B" w14:textId="77777777" w:rsidR="00F06B4A" w:rsidRPr="004219DD" w:rsidRDefault="00F06B4A" w:rsidP="000E4EC3">
      <w:pPr>
        <w:jc w:val="both"/>
        <w:rPr>
          <w:lang w:val="fr-FR"/>
        </w:rPr>
      </w:pPr>
      <w:r w:rsidRPr="004219DD">
        <w:rPr>
          <w:lang w:val="fr-FR"/>
        </w:rPr>
        <w:t>Cova da Bruxa</w:t>
      </w:r>
    </w:p>
    <w:p w14:paraId="513F8A7C" w14:textId="77777777" w:rsidR="00F06B4A" w:rsidRPr="004219DD" w:rsidRDefault="00F06B4A" w:rsidP="000E4EC3">
      <w:pPr>
        <w:jc w:val="both"/>
        <w:rPr>
          <w:lang w:val="fr-FR"/>
        </w:rPr>
      </w:pPr>
    </w:p>
    <w:p w14:paraId="0DB0A39F" w14:textId="748BDF38" w:rsidR="00F06B4A" w:rsidRPr="00F06B4A" w:rsidRDefault="00000000" w:rsidP="00F06B4A">
      <w:pPr>
        <w:jc w:val="both"/>
        <w:rPr>
          <w:lang w:val="fr-FR"/>
        </w:rPr>
      </w:pPr>
      <w:hyperlink r:id="rId3171" w:anchor="Cul_Galice" w:history="1">
        <w:r w:rsidR="00F06B4A" w:rsidRPr="00F06B4A">
          <w:rPr>
            <w:rStyle w:val="Hyperlink"/>
            <w:lang w:val="fr-FR"/>
          </w:rPr>
          <w:t>gr. de Galice</w:t>
        </w:r>
      </w:hyperlink>
      <w:r w:rsidR="00F06B4A" w:rsidRPr="00F06B4A">
        <w:rPr>
          <w:lang w:val="fr-FR"/>
        </w:rPr>
        <w:t xml:space="preserve">, </w:t>
      </w:r>
      <w:hyperlink r:id="rId3172" w:anchor="Cul_Galice_TAC_c__complexe" w:history="1">
        <w:r w:rsidR="00F06B4A" w:rsidRPr="00F06B4A">
          <w:rPr>
            <w:rStyle w:val="Hyperlink"/>
            <w:lang w:val="fr-FR"/>
          </w:rPr>
          <w:t>scène complexe</w:t>
        </w:r>
      </w:hyperlink>
      <w:r w:rsidR="00F06B4A" w:rsidRPr="00F06B4A">
        <w:rPr>
          <w:lang w:val="fr-FR"/>
        </w:rPr>
        <w:t xml:space="preserve">: </w:t>
      </w:r>
      <w:hyperlink r:id="rId3173" w:anchor="Cul_Galice_TAC_T_fig_arme_lance" w:history="1">
        <w:r w:rsidR="00DE55E6" w:rsidRPr="00DE55E6">
          <w:rPr>
            <w:rStyle w:val="Hyperlink"/>
            <w:lang w:val="fr-FR"/>
          </w:rPr>
          <w:t>lances</w:t>
        </w:r>
      </w:hyperlink>
      <w:r w:rsidR="00F06B4A" w:rsidRPr="00F06B4A">
        <w:rPr>
          <w:lang w:val="fr-FR"/>
        </w:rPr>
        <w:t xml:space="preserve">, </w:t>
      </w:r>
      <w:hyperlink r:id="rId3174" w:anchor="Cul_Galice_TAC_T_z_cerf" w:history="1">
        <w:r w:rsidR="00F06B4A" w:rsidRPr="00F06B4A">
          <w:rPr>
            <w:rStyle w:val="Hyperlink"/>
            <w:lang w:val="fr-FR"/>
          </w:rPr>
          <w:t>cerfs</w:t>
        </w:r>
      </w:hyperlink>
      <w:r w:rsidR="00F06B4A" w:rsidRPr="00F06B4A">
        <w:rPr>
          <w:lang w:val="fr-FR"/>
        </w:rPr>
        <w:t xml:space="preserve"> orientés vers la </w:t>
      </w:r>
      <w:hyperlink r:id="rId3175" w:anchor="Cul_Galice_TAC_T_z_cerf_orient_droite" w:history="1">
        <w:r w:rsidR="00F06B4A" w:rsidRPr="00F06B4A">
          <w:rPr>
            <w:rStyle w:val="Hyperlink"/>
            <w:lang w:val="fr-FR"/>
          </w:rPr>
          <w:t>droite</w:t>
        </w:r>
      </w:hyperlink>
      <w:r w:rsidR="00F06B4A" w:rsidRPr="00F06B4A">
        <w:rPr>
          <w:lang w:val="fr-FR"/>
        </w:rPr>
        <w:t xml:space="preserve"> (BIB 3011)</w:t>
      </w:r>
    </w:p>
    <w:p w14:paraId="4C81C5CE" w14:textId="77777777" w:rsidR="00F06B4A" w:rsidRPr="00F06B4A" w:rsidRDefault="00F06B4A" w:rsidP="000E4EC3">
      <w:pPr>
        <w:jc w:val="both"/>
        <w:rPr>
          <w:lang w:val="fr-FR"/>
        </w:rPr>
      </w:pPr>
    </w:p>
    <w:p w14:paraId="298E4EC6" w14:textId="77777777" w:rsidR="00F06B4A" w:rsidRDefault="00F06B4A" w:rsidP="00426FF9">
      <w:pPr>
        <w:pStyle w:val="Heading1"/>
      </w:pPr>
      <w:bookmarkStart w:id="1414" w:name="Sit_Anguieira"/>
      <w:r>
        <w:t>ANGUIEIRA</w:t>
      </w:r>
    </w:p>
    <w:bookmarkEnd w:id="1414"/>
    <w:p w14:paraId="5370BAB9" w14:textId="77777777" w:rsidR="00F06B4A" w:rsidRDefault="00F06B4A" w:rsidP="000E4EC3">
      <w:pPr>
        <w:jc w:val="both"/>
        <w:rPr>
          <w:lang w:val="fr-FR"/>
        </w:rPr>
      </w:pPr>
      <w:r w:rsidRPr="004219DD">
        <w:rPr>
          <w:lang w:val="fr-FR"/>
        </w:rPr>
        <w:t>Río Anguieira</w:t>
      </w:r>
    </w:p>
    <w:p w14:paraId="26B83F46" w14:textId="77777777" w:rsidR="00F06B4A" w:rsidRDefault="00F06B4A" w:rsidP="000E4EC3">
      <w:pPr>
        <w:jc w:val="both"/>
        <w:rPr>
          <w:lang w:val="fr-FR"/>
        </w:rPr>
      </w:pPr>
    </w:p>
    <w:p w14:paraId="056021C5" w14:textId="7A9D5CC9" w:rsidR="00F06B4A" w:rsidRDefault="00000000" w:rsidP="00F06B4A">
      <w:pPr>
        <w:jc w:val="both"/>
        <w:rPr>
          <w:lang w:val="fr-FR"/>
        </w:rPr>
      </w:pPr>
      <w:hyperlink r:id="rId3176" w:anchor="Cul_Galice" w:history="1">
        <w:r w:rsidR="00F06B4A" w:rsidRPr="00F06B4A">
          <w:rPr>
            <w:rStyle w:val="Hyperlink"/>
            <w:lang w:val="fr-FR"/>
          </w:rPr>
          <w:t>gr. de Galice</w:t>
        </w:r>
      </w:hyperlink>
      <w:r w:rsidR="00F06B4A" w:rsidRPr="00F06B4A">
        <w:rPr>
          <w:lang w:val="fr-FR"/>
        </w:rPr>
        <w:t xml:space="preserve">, </w:t>
      </w:r>
      <w:hyperlink r:id="rId3177" w:anchor="Cul_Galice_TAC_c__complexe" w:history="1">
        <w:r w:rsidR="00F06B4A" w:rsidRPr="00F06B4A">
          <w:rPr>
            <w:rStyle w:val="Hyperlink"/>
            <w:lang w:val="fr-FR"/>
          </w:rPr>
          <w:t>scène complexe</w:t>
        </w:r>
      </w:hyperlink>
      <w:r w:rsidR="00F06B4A" w:rsidRPr="00F06B4A">
        <w:rPr>
          <w:lang w:val="fr-FR"/>
        </w:rPr>
        <w:t xml:space="preserve">: </w:t>
      </w:r>
      <w:hyperlink r:id="rId3178" w:anchor="Cul_Galice_TAC_a_cheval_x_personnage" w:history="1">
        <w:r w:rsidR="00F06B4A" w:rsidRPr="00F06B4A">
          <w:rPr>
            <w:rStyle w:val="Hyperlink"/>
            <w:lang w:val="fr-FR"/>
          </w:rPr>
          <w:t>équitation</w:t>
        </w:r>
      </w:hyperlink>
      <w:r w:rsidR="00F06B4A" w:rsidRPr="00F06B4A">
        <w:rPr>
          <w:lang w:val="fr-FR"/>
        </w:rPr>
        <w:t xml:space="preserve">, </w:t>
      </w:r>
      <w:hyperlink r:id="rId3179" w:anchor="Cul_Galice_TAC_T_z_cerf" w:history="1">
        <w:r w:rsidR="00F06B4A" w:rsidRPr="00F06B4A">
          <w:rPr>
            <w:rStyle w:val="Hyperlink"/>
            <w:lang w:val="fr-FR"/>
          </w:rPr>
          <w:t>cerfs</w:t>
        </w:r>
      </w:hyperlink>
      <w:r w:rsidR="00F06B4A" w:rsidRPr="00F06B4A">
        <w:rPr>
          <w:lang w:val="fr-FR"/>
        </w:rPr>
        <w:t xml:space="preserve"> orientés vers la </w:t>
      </w:r>
      <w:hyperlink r:id="rId3180" w:anchor="Cul_Galice_TAC_T_z_cerf_orient_gauche" w:history="1">
        <w:r w:rsidR="00F06B4A" w:rsidRPr="00F06B4A">
          <w:rPr>
            <w:rStyle w:val="Hyperlink"/>
            <w:lang w:val="fr-FR"/>
          </w:rPr>
          <w:t>gauche</w:t>
        </w:r>
      </w:hyperlink>
      <w:r w:rsidR="00F06B4A" w:rsidRPr="00F06B4A">
        <w:rPr>
          <w:lang w:val="fr-FR"/>
        </w:rPr>
        <w:t xml:space="preserve"> (BIB 3011)</w:t>
      </w:r>
    </w:p>
    <w:p w14:paraId="53FC4507" w14:textId="77777777" w:rsidR="00F06B4A" w:rsidRDefault="00F06B4A" w:rsidP="000E4EC3">
      <w:pPr>
        <w:jc w:val="both"/>
        <w:rPr>
          <w:lang w:val="fr-FR"/>
        </w:rPr>
      </w:pPr>
    </w:p>
    <w:p w14:paraId="0FF0FBCE" w14:textId="77777777" w:rsidR="00F06B4A" w:rsidRDefault="00F06B4A" w:rsidP="00426FF9">
      <w:pPr>
        <w:pStyle w:val="Heading1"/>
      </w:pPr>
      <w:bookmarkStart w:id="1415" w:name="Sit_Pedra_Xestosa"/>
      <w:r>
        <w:t>PEDRA XESTOSA</w:t>
      </w:r>
    </w:p>
    <w:bookmarkEnd w:id="1415"/>
    <w:p w14:paraId="2AF8D4A5" w14:textId="77777777" w:rsidR="00F06B4A" w:rsidRPr="004219DD" w:rsidRDefault="00F06B4A" w:rsidP="000E4EC3">
      <w:pPr>
        <w:jc w:val="both"/>
        <w:rPr>
          <w:lang w:val="fr-FR"/>
        </w:rPr>
      </w:pPr>
      <w:r w:rsidRPr="004219DD">
        <w:rPr>
          <w:lang w:val="fr-FR"/>
        </w:rPr>
        <w:t>Pedra Xestosa</w:t>
      </w:r>
    </w:p>
    <w:p w14:paraId="27028A5F" w14:textId="77777777" w:rsidR="00F06B4A" w:rsidRPr="004219DD" w:rsidRDefault="00F06B4A" w:rsidP="000E4EC3">
      <w:pPr>
        <w:jc w:val="both"/>
        <w:rPr>
          <w:lang w:val="fr-FR"/>
        </w:rPr>
      </w:pPr>
    </w:p>
    <w:p w14:paraId="27831C7B" w14:textId="3864C1AC" w:rsidR="00F06B4A" w:rsidRPr="00F06B4A" w:rsidRDefault="00000000" w:rsidP="00F06B4A">
      <w:pPr>
        <w:jc w:val="both"/>
        <w:rPr>
          <w:lang w:val="fr-FR"/>
        </w:rPr>
      </w:pPr>
      <w:hyperlink r:id="rId3181" w:anchor="Cul_Galice" w:history="1">
        <w:r w:rsidR="00F06B4A" w:rsidRPr="00F06B4A">
          <w:rPr>
            <w:rStyle w:val="Hyperlink"/>
            <w:lang w:val="fr-FR"/>
          </w:rPr>
          <w:t>gr. de Galice</w:t>
        </w:r>
      </w:hyperlink>
      <w:r w:rsidR="00F06B4A" w:rsidRPr="00F06B4A">
        <w:rPr>
          <w:lang w:val="fr-FR"/>
        </w:rPr>
        <w:t xml:space="preserve">, </w:t>
      </w:r>
      <w:hyperlink r:id="rId3182" w:anchor="Cul_Galice_TAC_c__complexe" w:history="1">
        <w:r w:rsidR="00F06B4A" w:rsidRPr="00F06B4A">
          <w:rPr>
            <w:rStyle w:val="Hyperlink"/>
            <w:lang w:val="fr-FR"/>
          </w:rPr>
          <w:t>scène complexe</w:t>
        </w:r>
      </w:hyperlink>
      <w:r w:rsidR="00F06B4A" w:rsidRPr="00F06B4A">
        <w:rPr>
          <w:lang w:val="fr-FR"/>
        </w:rPr>
        <w:t xml:space="preserve">: </w:t>
      </w:r>
      <w:hyperlink r:id="rId3183" w:anchor="Cul_Galice_TAC_T_z_cerf" w:history="1">
        <w:r w:rsidR="00F06B4A" w:rsidRPr="00F06B4A">
          <w:rPr>
            <w:rStyle w:val="Hyperlink"/>
            <w:lang w:val="fr-FR"/>
          </w:rPr>
          <w:t>grand cerf</w:t>
        </w:r>
      </w:hyperlink>
      <w:r w:rsidR="00F06B4A" w:rsidRPr="00F06B4A">
        <w:rPr>
          <w:lang w:val="fr-FR"/>
        </w:rPr>
        <w:t xml:space="preserve">, </w:t>
      </w:r>
      <w:hyperlink r:id="rId3184" w:anchor="Cul_Galice_TAC_T_z_cerf" w:history="1">
        <w:r w:rsidR="00F06B4A" w:rsidRPr="00F06B4A">
          <w:rPr>
            <w:rStyle w:val="Hyperlink"/>
            <w:lang w:val="fr-FR"/>
          </w:rPr>
          <w:t>cerfs</w:t>
        </w:r>
      </w:hyperlink>
      <w:r w:rsidR="00F06B4A" w:rsidRPr="00F06B4A">
        <w:rPr>
          <w:lang w:val="fr-FR"/>
        </w:rPr>
        <w:t xml:space="preserve"> orientés vers la </w:t>
      </w:r>
      <w:hyperlink r:id="rId3185" w:anchor="Cul_Galice_TAC_T_z_cerf_orient_gauche" w:history="1">
        <w:r w:rsidR="00F06B4A" w:rsidRPr="00F06B4A">
          <w:rPr>
            <w:rStyle w:val="Hyperlink"/>
            <w:lang w:val="fr-FR"/>
          </w:rPr>
          <w:t>gauche</w:t>
        </w:r>
      </w:hyperlink>
      <w:r w:rsidR="00F06B4A" w:rsidRPr="00F06B4A">
        <w:rPr>
          <w:lang w:val="fr-FR"/>
        </w:rPr>
        <w:t>/</w:t>
      </w:r>
      <w:hyperlink r:id="rId3186" w:anchor="Cul_Galice_TAC_T_z_cerf_orient_droite" w:history="1">
        <w:r w:rsidR="00F06B4A" w:rsidRPr="00F06B4A">
          <w:rPr>
            <w:rStyle w:val="Hyperlink"/>
            <w:lang w:val="fr-FR"/>
          </w:rPr>
          <w:t>droite</w:t>
        </w:r>
      </w:hyperlink>
      <w:r w:rsidR="00F06B4A" w:rsidRPr="00F06B4A">
        <w:rPr>
          <w:lang w:val="fr-FR"/>
        </w:rPr>
        <w:t xml:space="preserve"> (BIB 3011)</w:t>
      </w:r>
    </w:p>
    <w:p w14:paraId="6BE85679" w14:textId="77777777" w:rsidR="00F06B4A" w:rsidRDefault="00F06B4A" w:rsidP="000E4EC3">
      <w:pPr>
        <w:jc w:val="both"/>
        <w:rPr>
          <w:lang w:val="fr-FR"/>
        </w:rPr>
      </w:pPr>
    </w:p>
    <w:p w14:paraId="4B4A5E36" w14:textId="77777777" w:rsidR="00F06B4A" w:rsidRPr="00F06B4A" w:rsidRDefault="00F06B4A" w:rsidP="000E4EC3">
      <w:pPr>
        <w:jc w:val="both"/>
        <w:rPr>
          <w:lang w:val="fr-FR"/>
        </w:rPr>
      </w:pPr>
    </w:p>
    <w:p w14:paraId="7F0D1A00" w14:textId="77777777" w:rsidR="00714EAB" w:rsidRPr="004219DD" w:rsidRDefault="00714EAB" w:rsidP="00426FF9">
      <w:pPr>
        <w:pStyle w:val="Heading1"/>
      </w:pPr>
      <w:bookmarkStart w:id="1416" w:name="Sit_Outeiro_Lameiros"/>
      <w:r w:rsidRPr="004219DD">
        <w:t>OUTEIRO DOS LAMEIROS</w:t>
      </w:r>
    </w:p>
    <w:bookmarkEnd w:id="1416"/>
    <w:p w14:paraId="34AB70C8" w14:textId="77777777" w:rsidR="00714EAB" w:rsidRPr="004219DD" w:rsidRDefault="00714EAB" w:rsidP="000E4EC3">
      <w:pPr>
        <w:jc w:val="both"/>
        <w:rPr>
          <w:szCs w:val="20"/>
          <w:lang w:val="fr-FR" w:eastAsia="en-GB"/>
        </w:rPr>
      </w:pPr>
    </w:p>
    <w:p w14:paraId="30126905" w14:textId="0F2D7279" w:rsidR="00714EAB" w:rsidRPr="00714EAB" w:rsidRDefault="00714EAB" w:rsidP="000E4EC3">
      <w:pPr>
        <w:jc w:val="both"/>
        <w:rPr>
          <w:lang w:val="fr-FR"/>
        </w:rPr>
      </w:pPr>
      <w:r w:rsidRPr="00F06B4A">
        <w:rPr>
          <w:szCs w:val="20"/>
          <w:lang w:val="fr-FR" w:eastAsia="en-GB"/>
        </w:rPr>
        <w:t>Outeiro dos Lameiros (Sabarís, Baiona) rocher gravé présentant une scène de chasse ou de capture d'</w:t>
      </w:r>
      <w:hyperlink r:id="rId3187" w:anchor="Cul_Proto_Art_TAC_T_z_equid" w:history="1">
        <w:r w:rsidRPr="00F06B4A">
          <w:rPr>
            <w:rStyle w:val="Hyperlink"/>
            <w:szCs w:val="20"/>
            <w:lang w:val="fr-FR" w:eastAsia="en-GB"/>
          </w:rPr>
          <w:t>équidés</w:t>
        </w:r>
      </w:hyperlink>
      <w:r w:rsidRPr="00F06B4A">
        <w:rPr>
          <w:szCs w:val="20"/>
          <w:lang w:val="fr-FR" w:eastAsia="en-GB"/>
        </w:rPr>
        <w:t xml:space="preserve"> avec</w:t>
      </w:r>
      <w:r>
        <w:rPr>
          <w:szCs w:val="20"/>
          <w:lang w:val="fr-FR" w:eastAsia="en-GB"/>
        </w:rPr>
        <w:t xml:space="preserve"> personnages à pieds, des </w:t>
      </w:r>
      <w:hyperlink r:id="rId3188" w:anchor="Cul_Art_TAC_a_cheval_x_personnage" w:history="1">
        <w:r w:rsidR="00931159" w:rsidRPr="00931159">
          <w:rPr>
            <w:rStyle w:val="Hyperlink"/>
            <w:lang w:val="fr-FR"/>
          </w:rPr>
          <w:t>cavalie</w:t>
        </w:r>
        <w:r w:rsidR="00931159">
          <w:rPr>
            <w:rStyle w:val="Hyperlink"/>
            <w:lang w:val="fr-FR"/>
          </w:rPr>
          <w:t>rs</w:t>
        </w:r>
      </w:hyperlink>
      <w:r w:rsidR="00931159">
        <w:rPr>
          <w:lang w:val="fr-FR"/>
        </w:rPr>
        <w:t xml:space="preserve"> </w:t>
      </w:r>
      <w:r>
        <w:rPr>
          <w:szCs w:val="20"/>
          <w:lang w:val="fr-FR" w:eastAsia="en-GB"/>
        </w:rPr>
        <w:t xml:space="preserve">et des chiens (BIB </w:t>
      </w:r>
      <w:r w:rsidR="002B5B87">
        <w:rPr>
          <w:szCs w:val="20"/>
          <w:lang w:val="fr-FR" w:eastAsia="en-GB"/>
        </w:rPr>
        <w:t>2700</w:t>
      </w:r>
      <w:r>
        <w:rPr>
          <w:szCs w:val="20"/>
          <w:lang w:val="fr-FR" w:eastAsia="en-GB"/>
        </w:rPr>
        <w:t>)</w:t>
      </w:r>
    </w:p>
    <w:p w14:paraId="4D53BFC7" w14:textId="77777777" w:rsidR="001C34F2" w:rsidRPr="00714EAB" w:rsidRDefault="001C34F2" w:rsidP="001C34F2">
      <w:pPr>
        <w:jc w:val="both"/>
        <w:rPr>
          <w:rFonts w:ascii="Times-Roman" w:hAnsi="Times-Roman" w:cs="Times-Roman"/>
          <w:lang w:val="fr-FR"/>
        </w:rPr>
      </w:pPr>
    </w:p>
    <w:p w14:paraId="20F122C4" w14:textId="77777777" w:rsidR="001C34F2" w:rsidRPr="0032190F" w:rsidRDefault="001C34F2" w:rsidP="00426FF9">
      <w:pPr>
        <w:pStyle w:val="Heading1"/>
      </w:pPr>
      <w:bookmarkStart w:id="1417" w:name="Sit_Pedra_Coberta"/>
      <w:r w:rsidRPr="0032190F">
        <w:t>PEDRA COBERTA</w:t>
      </w:r>
    </w:p>
    <w:bookmarkEnd w:id="1417"/>
    <w:p w14:paraId="5DCF7B23" w14:textId="3C7D3D16" w:rsidR="000E4EC3" w:rsidRPr="00AE6EA1" w:rsidRDefault="001C34F2" w:rsidP="000E4EC3">
      <w:pPr>
        <w:jc w:val="both"/>
        <w:rPr>
          <w:lang w:val="fr-FR"/>
        </w:rPr>
      </w:pPr>
      <w:r w:rsidRPr="00AE6EA1">
        <w:rPr>
          <w:lang w:val="fr-FR"/>
        </w:rPr>
        <w:t>Dolmen Pedra Coberta (Santiago de C</w:t>
      </w:r>
      <w:r w:rsidR="00C8651C" w:rsidRPr="00AE6EA1">
        <w:rPr>
          <w:lang w:val="fr-FR"/>
        </w:rPr>
        <w:t>ompostela, La Coruna, Espagne)</w:t>
      </w:r>
      <w:r w:rsidR="000E4EC3" w:rsidRPr="00AE6EA1">
        <w:rPr>
          <w:lang w:val="fr-FR"/>
        </w:rPr>
        <w:t xml:space="preserve"> gravé, appartient à l' "</w:t>
      </w:r>
      <w:hyperlink r:id="rId3189" w:anchor="Cul_Schemat_Espagne" w:history="1">
        <w:r w:rsidR="000E4EC3" w:rsidRPr="00AE6EA1">
          <w:rPr>
            <w:rStyle w:val="Hyperlink"/>
            <w:lang w:val="fr-FR"/>
          </w:rPr>
          <w:t>art schématique ibérique</w:t>
        </w:r>
      </w:hyperlink>
      <w:r w:rsidR="000E4EC3" w:rsidRPr="00AE6EA1">
        <w:rPr>
          <w:lang w:val="fr-FR"/>
        </w:rPr>
        <w:t xml:space="preserve">" pour J. Abelanet (BIB 1738 fig. 31) </w:t>
      </w:r>
    </w:p>
    <w:p w14:paraId="7BB3E7EB" w14:textId="77777777" w:rsidR="001C34F2" w:rsidRPr="0032190F" w:rsidRDefault="001C34F2" w:rsidP="001C34F2">
      <w:pPr>
        <w:jc w:val="both"/>
        <w:rPr>
          <w:rFonts w:ascii="Times-Roman" w:hAnsi="Times-Roman" w:cs="Times-Roman"/>
          <w:lang w:val="fr-FR"/>
        </w:rPr>
      </w:pPr>
    </w:p>
    <w:p w14:paraId="3FD52C64" w14:textId="77777777" w:rsidR="001C34F2" w:rsidRPr="00AE6EA1" w:rsidRDefault="001C34F2" w:rsidP="00426FF9">
      <w:pPr>
        <w:pStyle w:val="Heading1"/>
      </w:pPr>
      <w:bookmarkStart w:id="1418" w:name="Sit_Piedra_Ballotes"/>
      <w:r w:rsidRPr="00AE6EA1">
        <w:t>PIEDRA DE LOS BALLOTES</w:t>
      </w:r>
    </w:p>
    <w:bookmarkEnd w:id="1418"/>
    <w:p w14:paraId="7014C248" w14:textId="78E8E9FB" w:rsidR="000E4EC3" w:rsidRPr="00AE6EA1" w:rsidRDefault="001C34F2" w:rsidP="000E4EC3">
      <w:pPr>
        <w:jc w:val="both"/>
        <w:rPr>
          <w:lang w:val="fr-FR"/>
        </w:rPr>
      </w:pPr>
      <w:r w:rsidRPr="00AE6EA1">
        <w:rPr>
          <w:lang w:val="fr-FR"/>
        </w:rPr>
        <w:t>Piedra de los Ballotes (Minho, Espagne)</w:t>
      </w:r>
      <w:r w:rsidR="000E4EC3" w:rsidRPr="00AE6EA1">
        <w:rPr>
          <w:lang w:val="fr-FR"/>
        </w:rPr>
        <w:t xml:space="preserve"> , gravé, appartient à l' "</w:t>
      </w:r>
      <w:hyperlink r:id="rId3190" w:anchor="Cul_Schemat_Espagne" w:history="1">
        <w:r w:rsidR="000E4EC3" w:rsidRPr="00AE6EA1">
          <w:rPr>
            <w:rStyle w:val="Hyperlink"/>
            <w:lang w:val="fr-FR"/>
          </w:rPr>
          <w:t>art schématique ibérique</w:t>
        </w:r>
      </w:hyperlink>
      <w:r w:rsidR="000E4EC3" w:rsidRPr="00AE6EA1">
        <w:rPr>
          <w:lang w:val="fr-FR"/>
        </w:rPr>
        <w:t xml:space="preserve">" pour J. Abelanet (BIB 1738 fig. 31) </w:t>
      </w:r>
    </w:p>
    <w:p w14:paraId="676E28B5" w14:textId="77777777" w:rsidR="001C34F2" w:rsidRPr="0032190F" w:rsidRDefault="001C34F2" w:rsidP="001C34F2">
      <w:pPr>
        <w:jc w:val="both"/>
        <w:rPr>
          <w:rFonts w:ascii="Times-Roman" w:hAnsi="Times-Roman" w:cs="Times-Roman"/>
          <w:lang w:val="fr-FR"/>
        </w:rPr>
      </w:pPr>
    </w:p>
    <w:p w14:paraId="081C9EF8" w14:textId="77777777" w:rsidR="001C34F2" w:rsidRPr="0032190F" w:rsidRDefault="001C34F2" w:rsidP="00426FF9">
      <w:pPr>
        <w:pStyle w:val="Heading1"/>
      </w:pPr>
      <w:bookmarkStart w:id="1419" w:name="Sit_Polvorin"/>
      <w:r w:rsidRPr="0032190F">
        <w:lastRenderedPageBreak/>
        <w:t>POLVORIN (EL)</w:t>
      </w:r>
    </w:p>
    <w:bookmarkEnd w:id="1419"/>
    <w:p w14:paraId="4D0B4332" w14:textId="2A60F644" w:rsidR="000E4EC3" w:rsidRPr="00AE6EA1" w:rsidRDefault="001C34F2" w:rsidP="000E4EC3">
      <w:pPr>
        <w:jc w:val="both"/>
        <w:rPr>
          <w:lang w:val="fr-FR"/>
        </w:rPr>
      </w:pPr>
      <w:r w:rsidRPr="00AE6EA1">
        <w:rPr>
          <w:lang w:val="fr-FR"/>
        </w:rPr>
        <w:t xml:space="preserve">El Polvorin (Torres de Hercules, La Coruna, Espagne): </w:t>
      </w:r>
      <w:r w:rsidR="000E4EC3" w:rsidRPr="00AE6EA1">
        <w:rPr>
          <w:lang w:val="fr-FR"/>
        </w:rPr>
        <w:t>rochers gravés, appartient à l' "</w:t>
      </w:r>
      <w:hyperlink r:id="rId3191" w:anchor="Cul_Schemat_Espagne" w:history="1">
        <w:r w:rsidR="000E4EC3" w:rsidRPr="00AE6EA1">
          <w:rPr>
            <w:rStyle w:val="Hyperlink"/>
            <w:lang w:val="fr-FR"/>
          </w:rPr>
          <w:t>art schématique ibérique</w:t>
        </w:r>
      </w:hyperlink>
      <w:r w:rsidR="000E4EC3" w:rsidRPr="00AE6EA1">
        <w:rPr>
          <w:lang w:val="fr-FR"/>
        </w:rPr>
        <w:t xml:space="preserve">" pour J. Abelanet (BIB 1738 fig. 31) </w:t>
      </w:r>
    </w:p>
    <w:p w14:paraId="441DAA5C" w14:textId="77777777" w:rsidR="001C34F2" w:rsidRPr="0032190F" w:rsidRDefault="001C34F2" w:rsidP="001C34F2">
      <w:pPr>
        <w:jc w:val="both"/>
        <w:rPr>
          <w:rFonts w:ascii="Times-Roman" w:hAnsi="Times-Roman" w:cs="Times-Roman"/>
          <w:lang w:val="fr-FR"/>
        </w:rPr>
      </w:pPr>
    </w:p>
    <w:p w14:paraId="411D530E" w14:textId="77777777" w:rsidR="001C34F2" w:rsidRPr="0032190F" w:rsidRDefault="001C34F2" w:rsidP="00426FF9">
      <w:pPr>
        <w:pStyle w:val="Heading1"/>
      </w:pPr>
      <w:bookmarkStart w:id="1420" w:name="Sit_Serrazes"/>
      <w:r w:rsidRPr="0032190F">
        <w:t>SERRAZES</w:t>
      </w:r>
    </w:p>
    <w:bookmarkEnd w:id="1420"/>
    <w:p w14:paraId="1D080C71" w14:textId="662677CE" w:rsidR="000E4EC3" w:rsidRPr="00AE6EA1" w:rsidRDefault="001C34F2" w:rsidP="000E4EC3">
      <w:pPr>
        <w:jc w:val="both"/>
        <w:rPr>
          <w:lang w:val="fr-FR"/>
        </w:rPr>
      </w:pPr>
      <w:r w:rsidRPr="00AE6EA1">
        <w:rPr>
          <w:lang w:val="fr-FR"/>
        </w:rPr>
        <w:t xml:space="preserve">Serrazes (Pedro do Sul, Portugal): bloc </w:t>
      </w:r>
      <w:r w:rsidR="000E4EC3" w:rsidRPr="00AE6EA1">
        <w:rPr>
          <w:lang w:val="fr-FR"/>
        </w:rPr>
        <w:t>gravé, appartient à l' "</w:t>
      </w:r>
      <w:hyperlink r:id="rId3192" w:anchor="Cul_Schemat_Espagne" w:history="1">
        <w:r w:rsidR="000E4EC3" w:rsidRPr="00AE6EA1">
          <w:rPr>
            <w:rStyle w:val="Hyperlink"/>
            <w:lang w:val="fr-FR"/>
          </w:rPr>
          <w:t>art schématique ibérique</w:t>
        </w:r>
      </w:hyperlink>
      <w:r w:rsidR="000E4EC3" w:rsidRPr="00AE6EA1">
        <w:rPr>
          <w:lang w:val="fr-FR"/>
        </w:rPr>
        <w:t xml:space="preserve">" pour J. Abelanet (BIB 1738 fig. 31) </w:t>
      </w:r>
    </w:p>
    <w:p w14:paraId="58D2020C" w14:textId="77777777" w:rsidR="00C8651C" w:rsidRPr="0032190F" w:rsidRDefault="00C8651C" w:rsidP="00242C0F">
      <w:pPr>
        <w:jc w:val="both"/>
        <w:rPr>
          <w:rFonts w:ascii="Times-Roman" w:hAnsi="Times-Roman" w:cs="Times-Roman"/>
          <w:lang w:val="fr-FR"/>
        </w:rPr>
      </w:pPr>
    </w:p>
    <w:p w14:paraId="0BA56CA4" w14:textId="77777777" w:rsidR="00005AD2" w:rsidRPr="00D52855" w:rsidRDefault="00005AD2" w:rsidP="00426FF9">
      <w:pPr>
        <w:pStyle w:val="Heading1"/>
        <w:rPr>
          <w:lang w:val="es-ES"/>
        </w:rPr>
      </w:pPr>
      <w:bookmarkStart w:id="1421" w:name="Sit_Dombate"/>
      <w:r w:rsidRPr="00D52855">
        <w:rPr>
          <w:lang w:val="es-ES"/>
        </w:rPr>
        <w:t>DOMBATE</w:t>
      </w:r>
    </w:p>
    <w:bookmarkEnd w:id="1421"/>
    <w:p w14:paraId="644580BB" w14:textId="77777777" w:rsidR="00C21E3F" w:rsidRDefault="00C21E3F" w:rsidP="00CB48FC">
      <w:pPr>
        <w:jc w:val="both"/>
        <w:rPr>
          <w:lang w:val="es-ES"/>
        </w:rPr>
      </w:pPr>
    </w:p>
    <w:p w14:paraId="596865C4" w14:textId="42394F91" w:rsidR="00CB48FC" w:rsidRDefault="00005AD2" w:rsidP="00CB48FC">
      <w:pPr>
        <w:jc w:val="both"/>
        <w:rPr>
          <w:lang w:val="fr-FR"/>
        </w:rPr>
      </w:pPr>
      <w:r w:rsidRPr="00AE6EA1">
        <w:rPr>
          <w:lang w:val="es-ES"/>
        </w:rPr>
        <w:t>Dolmen de Dombat</w:t>
      </w:r>
      <w:r w:rsidR="00C21E3F">
        <w:rPr>
          <w:lang w:val="es-ES"/>
        </w:rPr>
        <w:t>e ([Borneiro, San Xoan], Galice</w:t>
      </w:r>
      <w:r w:rsidRPr="00AE6EA1">
        <w:rPr>
          <w:lang w:val="es-ES"/>
        </w:rPr>
        <w:t xml:space="preserve">). </w:t>
      </w:r>
      <w:r w:rsidR="005F6D99" w:rsidRPr="00AE6EA1">
        <w:rPr>
          <w:lang w:val="fr-FR"/>
        </w:rPr>
        <w:t>Plusieurs r</w:t>
      </w:r>
      <w:r w:rsidRPr="00AE6EA1">
        <w:rPr>
          <w:lang w:val="fr-FR"/>
        </w:rPr>
        <w:t>eprésentation</w:t>
      </w:r>
      <w:r w:rsidR="005F6D99" w:rsidRPr="00AE6EA1">
        <w:rPr>
          <w:lang w:val="fr-FR"/>
        </w:rPr>
        <w:t>s</w:t>
      </w:r>
      <w:r w:rsidRPr="00AE6EA1">
        <w:rPr>
          <w:lang w:val="fr-FR"/>
        </w:rPr>
        <w:t xml:space="preserve"> de </w:t>
      </w:r>
      <w:hyperlink r:id="rId3193" w:anchor="Cul_Art_TAC_T_z_cachalot" w:history="1">
        <w:r w:rsidRPr="00AE6EA1">
          <w:rPr>
            <w:rStyle w:val="Hyperlink"/>
            <w:lang w:val="fr-FR"/>
          </w:rPr>
          <w:t>cachalo</w:t>
        </w:r>
        <w:r w:rsidR="005F6D99" w:rsidRPr="00AE6EA1">
          <w:rPr>
            <w:rStyle w:val="Hyperlink"/>
            <w:lang w:val="fr-FR"/>
          </w:rPr>
          <w:t>ts</w:t>
        </w:r>
      </w:hyperlink>
      <w:r w:rsidRPr="00AE6EA1">
        <w:rPr>
          <w:lang w:val="fr-FR"/>
        </w:rPr>
        <w:t xml:space="preserve"> </w:t>
      </w:r>
      <w:r w:rsidR="005F6D99" w:rsidRPr="00AE6EA1">
        <w:rPr>
          <w:lang w:val="fr-FR"/>
        </w:rPr>
        <w:t xml:space="preserve">sur différentes </w:t>
      </w:r>
      <w:r w:rsidR="009D1FC9" w:rsidRPr="00AE6EA1">
        <w:rPr>
          <w:lang w:val="fr-FR"/>
        </w:rPr>
        <w:t>4 orthostates</w:t>
      </w:r>
      <w:r w:rsidR="005F6D99" w:rsidRPr="00AE6EA1">
        <w:rPr>
          <w:lang w:val="fr-FR"/>
        </w:rPr>
        <w:t xml:space="preserve"> de la chambre </w:t>
      </w:r>
      <w:r w:rsidRPr="00AE6EA1">
        <w:rPr>
          <w:lang w:val="fr-FR"/>
        </w:rPr>
        <w:t>(BIB 2353)</w:t>
      </w:r>
      <w:r w:rsidR="00CB48FC">
        <w:rPr>
          <w:lang w:val="fr-FR"/>
        </w:rPr>
        <w:t xml:space="preserve"> </w:t>
      </w:r>
      <w:r w:rsidR="00CB48FC" w:rsidRPr="00CB48FC">
        <w:rPr>
          <w:lang w:val="fr-FR"/>
        </w:rPr>
        <w:t xml:space="preserve">À Dombate, on a gravé des formes trapézoïdales avec une anse baptisée </w:t>
      </w:r>
      <w:r w:rsidR="00523A06">
        <w:rPr>
          <w:lang w:val="fr-FR"/>
        </w:rPr>
        <w:t>"</w:t>
      </w:r>
      <w:hyperlink r:id="rId3194" w:anchor="Cul_Art_TAC_T_x_thing" w:history="1">
        <w:r w:rsidR="00523A06" w:rsidRPr="00523A06">
          <w:rPr>
            <w:rStyle w:val="Hyperlink"/>
            <w:lang w:val="fr-FR"/>
          </w:rPr>
          <w:t>the thing</w:t>
        </w:r>
      </w:hyperlink>
      <w:r w:rsidR="00523A06">
        <w:rPr>
          <w:lang w:val="fr-FR"/>
        </w:rPr>
        <w:t>"</w:t>
      </w:r>
      <w:r w:rsidR="00CB48FC" w:rsidRPr="00CB48FC">
        <w:rPr>
          <w:lang w:val="fr-FR"/>
        </w:rPr>
        <w:t xml:space="preserve"> par (Shee Twohig 1981 : 30) et que, de notre part, nous proposons de mettre en rapport avec des haches. Elles occupent la zone centrale supérieure de trois orthostats qui, en plus des objets, sont « habillés » avec une cape aux triangles horizontaux rouges et noi</w:t>
      </w:r>
      <w:r w:rsidR="00CB48FC">
        <w:rPr>
          <w:lang w:val="fr-FR"/>
        </w:rPr>
        <w:t>rs réalisés avec de la peinture (BIB 2962) v. Casa dos Muros (BIB 2962)</w:t>
      </w:r>
    </w:p>
    <w:p w14:paraId="1514F642" w14:textId="2C9EA491" w:rsidR="00C21E3F" w:rsidRPr="00AE6EA1" w:rsidRDefault="00C21E3F" w:rsidP="00CB48FC">
      <w:pPr>
        <w:jc w:val="both"/>
        <w:rPr>
          <w:lang w:val="fr-FR"/>
        </w:rPr>
      </w:pPr>
      <w:r>
        <w:rPr>
          <w:lang w:val="fr-FR"/>
        </w:rPr>
        <w:t>dolmen</w:t>
      </w:r>
      <w:r w:rsidRPr="00C21E3F">
        <w:rPr>
          <w:lang w:val="fr-FR"/>
        </w:rPr>
        <w:t xml:space="preserve"> à couloir </w:t>
      </w:r>
      <w:r>
        <w:rPr>
          <w:lang w:val="fr-FR"/>
        </w:rPr>
        <w:t xml:space="preserve">avec des stèles de petites dimensions situées </w:t>
      </w:r>
      <w:r w:rsidRPr="00C21E3F">
        <w:rPr>
          <w:lang w:val="fr-FR"/>
        </w:rPr>
        <w:t>devant eta une certaine distance de !'entree du couloir, comme s'ils «presidaient» a un espace sacre</w:t>
      </w:r>
      <w:r>
        <w:rPr>
          <w:lang w:val="fr-FR"/>
        </w:rPr>
        <w:t xml:space="preserve"> </w:t>
      </w:r>
      <w:r w:rsidRPr="00C21E3F">
        <w:rPr>
          <w:lang w:val="fr-FR"/>
        </w:rPr>
        <w:t>(BIB 30</w:t>
      </w:r>
      <w:r>
        <w:rPr>
          <w:lang w:val="fr-FR"/>
        </w:rPr>
        <w:t xml:space="preserve">84) v. </w:t>
      </w:r>
      <w:hyperlink r:id="rId3195" w:anchor="Sit_Parxubeira" w:history="1">
        <w:r w:rsidRPr="00C21E3F">
          <w:rPr>
            <w:rStyle w:val="Hyperlink"/>
            <w:lang w:val="fr-FR"/>
          </w:rPr>
          <w:t>Parxubeira</w:t>
        </w:r>
      </w:hyperlink>
      <w:r>
        <w:rPr>
          <w:lang w:val="fr-FR"/>
        </w:rPr>
        <w:t xml:space="preserve"> </w:t>
      </w:r>
      <w:r w:rsidRPr="00C21E3F">
        <w:rPr>
          <w:lang w:val="fr-FR"/>
        </w:rPr>
        <w:t>(BIB 30</w:t>
      </w:r>
      <w:r>
        <w:rPr>
          <w:lang w:val="fr-FR"/>
        </w:rPr>
        <w:t>84)</w:t>
      </w:r>
    </w:p>
    <w:p w14:paraId="60380496" w14:textId="77777777" w:rsidR="00005AD2" w:rsidRDefault="00005AD2" w:rsidP="00242C0F">
      <w:pPr>
        <w:jc w:val="both"/>
        <w:rPr>
          <w:lang w:val="fr-FR"/>
        </w:rPr>
      </w:pPr>
    </w:p>
    <w:p w14:paraId="6014DAB0" w14:textId="77777777" w:rsidR="00280516" w:rsidRDefault="00280516" w:rsidP="00242C0F">
      <w:pPr>
        <w:jc w:val="both"/>
        <w:rPr>
          <w:lang w:val="fr-FR"/>
        </w:rPr>
      </w:pPr>
      <w:r>
        <w:rPr>
          <w:lang w:val="fr-FR"/>
        </w:rPr>
        <w:t>Une petite statue en pierre (BIB 2172)</w:t>
      </w:r>
    </w:p>
    <w:p w14:paraId="1B1676DE" w14:textId="77777777" w:rsidR="00C21E3F" w:rsidRDefault="00C21E3F" w:rsidP="00242C0F">
      <w:pPr>
        <w:jc w:val="both"/>
        <w:rPr>
          <w:lang w:val="fr-FR"/>
        </w:rPr>
      </w:pPr>
    </w:p>
    <w:p w14:paraId="47DAEFD3" w14:textId="77777777" w:rsidR="00C21E3F" w:rsidRDefault="00C21E3F" w:rsidP="00426FF9">
      <w:pPr>
        <w:pStyle w:val="Heading1"/>
      </w:pPr>
      <w:bookmarkStart w:id="1422" w:name="Sit_Parxubeira"/>
      <w:r>
        <w:t>PARXUBEIRA</w:t>
      </w:r>
    </w:p>
    <w:bookmarkEnd w:id="1422"/>
    <w:p w14:paraId="352F4EF0" w14:textId="77777777" w:rsidR="00C21E3F" w:rsidRDefault="00C21E3F" w:rsidP="00242C0F">
      <w:pPr>
        <w:jc w:val="both"/>
        <w:rPr>
          <w:lang w:val="fr-FR"/>
        </w:rPr>
      </w:pPr>
    </w:p>
    <w:p w14:paraId="72F42C7E" w14:textId="0F9FD887" w:rsidR="00C21E3F" w:rsidRPr="00F170E8" w:rsidRDefault="00C21E3F" w:rsidP="00242C0F">
      <w:pPr>
        <w:jc w:val="both"/>
        <w:rPr>
          <w:lang w:val="es-ES"/>
        </w:rPr>
      </w:pPr>
      <w:r w:rsidRPr="00C21E3F">
        <w:rPr>
          <w:lang w:val="fr-FR"/>
        </w:rPr>
        <w:t xml:space="preserve">Parxubeira (San Fins de Eirón, Galice), </w:t>
      </w:r>
      <w:r>
        <w:rPr>
          <w:lang w:val="fr-FR"/>
        </w:rPr>
        <w:t>dolmen</w:t>
      </w:r>
      <w:r w:rsidRPr="00C21E3F">
        <w:rPr>
          <w:lang w:val="fr-FR"/>
        </w:rPr>
        <w:t xml:space="preserve"> à couloir </w:t>
      </w:r>
      <w:r>
        <w:rPr>
          <w:lang w:val="fr-FR"/>
        </w:rPr>
        <w:t xml:space="preserve">avec des stèles de petites dimensions situées </w:t>
      </w:r>
      <w:r w:rsidRPr="00C21E3F">
        <w:rPr>
          <w:lang w:val="fr-FR"/>
        </w:rPr>
        <w:t>devant eta une certaine distance de !'entree du couloir, comme s'ils «presidaient» a un espace sacre</w:t>
      </w:r>
      <w:r>
        <w:rPr>
          <w:lang w:val="fr-FR"/>
        </w:rPr>
        <w:t xml:space="preserve"> </w:t>
      </w:r>
      <w:r w:rsidRPr="00C21E3F">
        <w:rPr>
          <w:lang w:val="fr-FR"/>
        </w:rPr>
        <w:t>(BIB 30</w:t>
      </w:r>
      <w:r>
        <w:rPr>
          <w:lang w:val="fr-FR"/>
        </w:rPr>
        <w:t xml:space="preserve">84) v. </w:t>
      </w:r>
      <w:hyperlink r:id="rId3196" w:anchor="Sit_Dombate" w:history="1">
        <w:r w:rsidRPr="00F170E8">
          <w:rPr>
            <w:rStyle w:val="Hyperlink"/>
            <w:lang w:val="es-ES"/>
          </w:rPr>
          <w:t>Dombate</w:t>
        </w:r>
      </w:hyperlink>
      <w:r w:rsidRPr="00F170E8">
        <w:rPr>
          <w:lang w:val="es-ES"/>
        </w:rPr>
        <w:t xml:space="preserve"> (BIB 3084)</w:t>
      </w:r>
    </w:p>
    <w:p w14:paraId="1C5BDFC7" w14:textId="77777777" w:rsidR="00005AD2" w:rsidRPr="00F170E8" w:rsidRDefault="00005AD2" w:rsidP="00242C0F">
      <w:pPr>
        <w:jc w:val="both"/>
        <w:rPr>
          <w:lang w:val="es-ES"/>
        </w:rPr>
      </w:pPr>
    </w:p>
    <w:p w14:paraId="0BA48E77" w14:textId="77777777" w:rsidR="00005AD2" w:rsidRPr="00D52855" w:rsidRDefault="00334725" w:rsidP="00426FF9">
      <w:pPr>
        <w:pStyle w:val="Heading1"/>
        <w:rPr>
          <w:lang w:val="es-ES"/>
        </w:rPr>
      </w:pPr>
      <w:bookmarkStart w:id="1423" w:name="Sit_Cha_Parada"/>
      <w:r w:rsidRPr="00D52855">
        <w:rPr>
          <w:lang w:val="es-ES"/>
        </w:rPr>
        <w:t>CHA DE PARADA</w:t>
      </w:r>
    </w:p>
    <w:bookmarkEnd w:id="1423"/>
    <w:p w14:paraId="42FA3569" w14:textId="77777777" w:rsidR="0069541B" w:rsidRPr="00C21E3F" w:rsidRDefault="00005AD2" w:rsidP="00242C0F">
      <w:pPr>
        <w:jc w:val="both"/>
        <w:rPr>
          <w:rStyle w:val="Emphasis"/>
          <w:i w:val="0"/>
          <w:sz w:val="20"/>
          <w:lang w:val="es-ES"/>
        </w:rPr>
      </w:pPr>
      <w:r w:rsidRPr="00C21E3F">
        <w:rPr>
          <w:rStyle w:val="st"/>
          <w:sz w:val="20"/>
          <w:lang w:val="es-ES"/>
        </w:rPr>
        <w:t xml:space="preserve">Anta da </w:t>
      </w:r>
      <w:r w:rsidRPr="00C21E3F">
        <w:rPr>
          <w:rStyle w:val="Emphasis"/>
          <w:i w:val="0"/>
          <w:sz w:val="20"/>
          <w:lang w:val="es-ES"/>
        </w:rPr>
        <w:t>Aboboreira</w:t>
      </w:r>
    </w:p>
    <w:p w14:paraId="13DFD03E" w14:textId="77777777" w:rsidR="00005AD2" w:rsidRPr="00566234" w:rsidRDefault="00005AD2" w:rsidP="00242C0F">
      <w:pPr>
        <w:jc w:val="both"/>
        <w:rPr>
          <w:rStyle w:val="Emphasis"/>
          <w:i w:val="0"/>
          <w:lang w:val="es-ES"/>
        </w:rPr>
      </w:pPr>
    </w:p>
    <w:p w14:paraId="0C449EDD" w14:textId="6F5A127B" w:rsidR="00005AD2" w:rsidRPr="00CB48FC" w:rsidRDefault="00596F5A" w:rsidP="00242C0F">
      <w:pPr>
        <w:jc w:val="both"/>
        <w:rPr>
          <w:lang w:val="fr-FR"/>
        </w:rPr>
      </w:pPr>
      <w:r w:rsidRPr="00CB48FC">
        <w:rPr>
          <w:rStyle w:val="Emphasis"/>
          <w:i w:val="0"/>
          <w:lang w:val="es-ES"/>
        </w:rPr>
        <w:t>Dolmen de Aboboreira (</w:t>
      </w:r>
      <w:r w:rsidRPr="00CB48FC">
        <w:rPr>
          <w:lang w:val="es-ES"/>
        </w:rPr>
        <w:t xml:space="preserve">Porto, Baião, Campelo e Ovil, </w:t>
      </w:r>
      <w:r w:rsidRPr="00CB48FC">
        <w:rPr>
          <w:rStyle w:val="Emphasis"/>
          <w:i w:val="0"/>
          <w:lang w:val="es-ES"/>
        </w:rPr>
        <w:t xml:space="preserve">Portugal). </w:t>
      </w:r>
      <w:r w:rsidRPr="00CB48FC">
        <w:rPr>
          <w:lang w:val="fr-FR"/>
        </w:rPr>
        <w:t xml:space="preserve">Représentation de </w:t>
      </w:r>
      <w:hyperlink r:id="rId3197" w:anchor="Cul_Art_TAC_T_z_cachalot" w:history="1">
        <w:r w:rsidRPr="00CB48FC">
          <w:rPr>
            <w:rStyle w:val="Hyperlink"/>
            <w:color w:val="auto"/>
            <w:lang w:val="fr-FR"/>
          </w:rPr>
          <w:t>cachalot</w:t>
        </w:r>
      </w:hyperlink>
      <w:r w:rsidRPr="00CB48FC">
        <w:rPr>
          <w:lang w:val="fr-FR"/>
        </w:rPr>
        <w:t xml:space="preserve"> (BIB 2353)</w:t>
      </w:r>
      <w:r w:rsidR="00334725" w:rsidRPr="00CB48FC">
        <w:rPr>
          <w:lang w:val="fr-FR"/>
        </w:rPr>
        <w:t xml:space="preserve"> = </w:t>
      </w:r>
      <w:r w:rsidR="00334725" w:rsidRPr="00CB48FC">
        <w:rPr>
          <w:szCs w:val="15"/>
          <w:lang w:val="fr-FR" w:eastAsia="en-GB"/>
        </w:rPr>
        <w:t>Cha de Parada I (Baião, Aboboreira, Portugal).</w:t>
      </w:r>
      <w:r w:rsidR="00334725" w:rsidRPr="00CB48FC">
        <w:rPr>
          <w:lang w:val="fr-FR"/>
        </w:rPr>
        <w:t xml:space="preserve"> Représentation de </w:t>
      </w:r>
      <w:hyperlink r:id="rId3198" w:anchor="Cul_Art_TAC_T_z_cachalot" w:history="1">
        <w:r w:rsidR="00334725" w:rsidRPr="00CB48FC">
          <w:rPr>
            <w:rStyle w:val="Hyperlink"/>
            <w:color w:val="auto"/>
            <w:u w:val="none"/>
            <w:lang w:val="fr-FR"/>
          </w:rPr>
          <w:t>cachalot</w:t>
        </w:r>
      </w:hyperlink>
      <w:r w:rsidR="00334725" w:rsidRPr="00CB48FC">
        <w:rPr>
          <w:lang w:val="fr-FR"/>
        </w:rPr>
        <w:t xml:space="preserve"> (BIB 2371) ?</w:t>
      </w:r>
    </w:p>
    <w:p w14:paraId="3F8F2A93" w14:textId="3328F694" w:rsidR="005F6D99" w:rsidRDefault="005F6D99" w:rsidP="005F6D99">
      <w:pPr>
        <w:jc w:val="both"/>
        <w:rPr>
          <w:lang w:val="fr-FR"/>
        </w:rPr>
      </w:pPr>
      <w:r w:rsidRPr="00CB48FC">
        <w:rPr>
          <w:lang w:val="fr-FR"/>
        </w:rPr>
        <w:t xml:space="preserve">La dalle de chevet d’une tombe à couloir présente quatre figures nettes de </w:t>
      </w:r>
      <w:hyperlink r:id="rId3199" w:anchor="Cul_Art_TAC_T_z_cachalot" w:history="1">
        <w:r w:rsidRPr="00CB48FC">
          <w:rPr>
            <w:rStyle w:val="Hyperlink"/>
            <w:lang w:val="fr-FR"/>
          </w:rPr>
          <w:t>cachalots</w:t>
        </w:r>
      </w:hyperlink>
      <w:r w:rsidRPr="00CB48FC">
        <w:rPr>
          <w:lang w:val="fr-FR"/>
        </w:rPr>
        <w:t xml:space="preserve"> (BIB 2389)</w:t>
      </w:r>
      <w:r w:rsidR="00CB48FC">
        <w:rPr>
          <w:lang w:val="fr-FR"/>
        </w:rPr>
        <w:t xml:space="preserve"> </w:t>
      </w:r>
      <w:r w:rsidR="00CB48FC" w:rsidRPr="00CB48FC">
        <w:rPr>
          <w:lang w:val="fr-FR"/>
        </w:rPr>
        <w:t xml:space="preserve">L’orthostat de chevet de Châ de Parada, à Aboboreira, montre une accumulation de </w:t>
      </w:r>
      <w:r w:rsidR="00523A06">
        <w:rPr>
          <w:lang w:val="fr-FR"/>
        </w:rPr>
        <w:t>"</w:t>
      </w:r>
      <w:hyperlink r:id="rId3200" w:anchor="Cul_Art_TAC_T_x_thing" w:history="1">
        <w:r w:rsidR="00523A06" w:rsidRPr="00523A06">
          <w:rPr>
            <w:rStyle w:val="Hyperlink"/>
            <w:lang w:val="fr-FR"/>
          </w:rPr>
          <w:t>the thing</w:t>
        </w:r>
      </w:hyperlink>
      <w:r w:rsidR="00523A06">
        <w:rPr>
          <w:lang w:val="fr-FR"/>
        </w:rPr>
        <w:t>"</w:t>
      </w:r>
      <w:r w:rsidR="00523A06" w:rsidRPr="00CB48FC">
        <w:rPr>
          <w:lang w:val="fr-FR"/>
        </w:rPr>
        <w:t xml:space="preserve"> </w:t>
      </w:r>
      <w:r w:rsidR="00CB48FC" w:rsidRPr="00CB48FC">
        <w:rPr>
          <w:lang w:val="fr-FR"/>
        </w:rPr>
        <w:t>gravés avec la même disposition</w:t>
      </w:r>
      <w:r w:rsidR="00CB48FC">
        <w:rPr>
          <w:lang w:val="fr-FR"/>
        </w:rPr>
        <w:t xml:space="preserve"> que </w:t>
      </w:r>
      <w:r w:rsidR="00CB48FC" w:rsidRPr="00CB48FC">
        <w:rPr>
          <w:lang w:val="fr-FR"/>
        </w:rPr>
        <w:t>Espiñaredo</w:t>
      </w:r>
      <w:r w:rsidR="00CB48FC">
        <w:rPr>
          <w:lang w:val="fr-FR"/>
        </w:rPr>
        <w:t xml:space="preserve"> (BIB 2962)</w:t>
      </w:r>
    </w:p>
    <w:p w14:paraId="72611C45" w14:textId="77777777" w:rsidR="00B97B49" w:rsidRDefault="00B97B49" w:rsidP="005F6D99">
      <w:pPr>
        <w:jc w:val="both"/>
        <w:rPr>
          <w:lang w:val="fr-FR"/>
        </w:rPr>
      </w:pPr>
    </w:p>
    <w:p w14:paraId="12867F3A" w14:textId="77777777" w:rsidR="00B97B49" w:rsidRDefault="00B97B49" w:rsidP="00426FF9">
      <w:pPr>
        <w:pStyle w:val="Heading1"/>
      </w:pPr>
      <w:bookmarkStart w:id="1424" w:name="Sit_Azutan"/>
      <w:r>
        <w:t>AZUTAN</w:t>
      </w:r>
    </w:p>
    <w:bookmarkEnd w:id="1424"/>
    <w:p w14:paraId="4CCB86CC" w14:textId="77777777" w:rsidR="00B97B49" w:rsidRDefault="00B97B49" w:rsidP="005F6D99">
      <w:pPr>
        <w:jc w:val="both"/>
        <w:rPr>
          <w:lang w:val="fr-FR"/>
        </w:rPr>
      </w:pPr>
    </w:p>
    <w:p w14:paraId="36FF18D3" w14:textId="11841DE5" w:rsidR="00B97B49" w:rsidRPr="00CB48FC" w:rsidRDefault="00B97B49" w:rsidP="005F6D99">
      <w:pPr>
        <w:jc w:val="both"/>
        <w:rPr>
          <w:lang w:val="fr-FR"/>
        </w:rPr>
      </w:pPr>
      <w:r>
        <w:rPr>
          <w:lang w:val="fr-FR"/>
        </w:rPr>
        <w:t xml:space="preserve">Espagne. Dolmen avec orthostate gravée. </w:t>
      </w:r>
      <w:r w:rsidRPr="00B97B49">
        <w:rPr>
          <w:lang w:val="fr-FR"/>
        </w:rPr>
        <w:t xml:space="preserve">l’orthostat de chevet du dolmen d’Azután montre un anthropomorphe schématique, dont la tête est ornée par des plumes. On y voit associer une forme trapézoïdale que nous interprétons comme une hache. La vérification de la présence dans la zone de chevet du monument d’un autre support avec une forme trapézoïdale à anse, dans le style de </w:t>
      </w:r>
      <w:r w:rsidR="00523A06">
        <w:rPr>
          <w:lang w:val="fr-FR"/>
        </w:rPr>
        <w:t>"</w:t>
      </w:r>
      <w:hyperlink r:id="rId3201" w:anchor="Cul_Art_TAC_T_x_thing" w:history="1">
        <w:r w:rsidR="00523A06" w:rsidRPr="00523A06">
          <w:rPr>
            <w:rStyle w:val="Hyperlink"/>
            <w:lang w:val="fr-FR"/>
          </w:rPr>
          <w:t>the thing</w:t>
        </w:r>
      </w:hyperlink>
      <w:r w:rsidR="00523A06">
        <w:rPr>
          <w:lang w:val="fr-FR"/>
        </w:rPr>
        <w:t>"</w:t>
      </w:r>
      <w:r w:rsidRPr="00B97B49">
        <w:rPr>
          <w:lang w:val="fr-FR"/>
        </w:rPr>
        <w:t xml:space="preserve">, est une autre des découvertes de notre révision récente de ce monument (Bueno Ramirez et al., 2005a) </w:t>
      </w:r>
      <w:r>
        <w:rPr>
          <w:lang w:val="fr-FR"/>
        </w:rPr>
        <w:t>(BIB 2962)</w:t>
      </w:r>
    </w:p>
    <w:p w14:paraId="736832E3" w14:textId="77777777" w:rsidR="00596F5A" w:rsidRPr="0032190F" w:rsidRDefault="00596F5A" w:rsidP="00242C0F">
      <w:pPr>
        <w:jc w:val="both"/>
        <w:rPr>
          <w:lang w:val="fr-FR"/>
        </w:rPr>
      </w:pPr>
    </w:p>
    <w:p w14:paraId="7F751F4E" w14:textId="77777777" w:rsidR="00596F5A" w:rsidRPr="00D52855" w:rsidRDefault="00596F5A" w:rsidP="00426FF9">
      <w:pPr>
        <w:pStyle w:val="Heading1"/>
        <w:rPr>
          <w:lang w:val="es-ES"/>
        </w:rPr>
      </w:pPr>
      <w:bookmarkStart w:id="1425" w:name="Sit_Casa_Muros"/>
      <w:r w:rsidRPr="00D52855">
        <w:rPr>
          <w:lang w:val="es-ES"/>
        </w:rPr>
        <w:t>CASA DOS MUROS</w:t>
      </w:r>
      <w:bookmarkEnd w:id="1425"/>
    </w:p>
    <w:p w14:paraId="4B3EE274" w14:textId="77777777" w:rsidR="00596F5A" w:rsidRPr="00C21E3F" w:rsidRDefault="00CB48FC" w:rsidP="00242C0F">
      <w:pPr>
        <w:jc w:val="both"/>
        <w:rPr>
          <w:sz w:val="20"/>
          <w:lang w:val="es-ES"/>
        </w:rPr>
      </w:pPr>
      <w:r w:rsidRPr="00C21E3F">
        <w:rPr>
          <w:sz w:val="20"/>
          <w:lang w:val="es-ES"/>
        </w:rPr>
        <w:t>Casa dos Mouros</w:t>
      </w:r>
      <w:r w:rsidR="00AE0E20" w:rsidRPr="00C21E3F">
        <w:rPr>
          <w:sz w:val="20"/>
          <w:lang w:val="es-ES"/>
        </w:rPr>
        <w:t xml:space="preserve"> (BIB 2962)</w:t>
      </w:r>
    </w:p>
    <w:p w14:paraId="4682645E" w14:textId="77777777" w:rsidR="00CB48FC" w:rsidRPr="00AC5B94" w:rsidRDefault="00CB48FC" w:rsidP="00242C0F">
      <w:pPr>
        <w:jc w:val="both"/>
        <w:rPr>
          <w:lang w:val="es-ES"/>
        </w:rPr>
      </w:pPr>
    </w:p>
    <w:p w14:paraId="13513707" w14:textId="744CCFB6" w:rsidR="00CB48FC" w:rsidRPr="00AE6EA1" w:rsidRDefault="00596F5A" w:rsidP="00CB48FC">
      <w:pPr>
        <w:jc w:val="both"/>
        <w:rPr>
          <w:lang w:val="fr-FR"/>
        </w:rPr>
      </w:pPr>
      <w:r w:rsidRPr="00AC5B94">
        <w:rPr>
          <w:lang w:val="es-ES"/>
        </w:rPr>
        <w:t>Dolmen de Casa dos Muros (</w:t>
      </w:r>
      <w:r w:rsidR="006371EC" w:rsidRPr="00AC5B94">
        <w:rPr>
          <w:lang w:val="es-ES"/>
        </w:rPr>
        <w:t xml:space="preserve">Bañas, </w:t>
      </w:r>
      <w:r w:rsidRPr="00AC5B94">
        <w:rPr>
          <w:lang w:val="es-ES"/>
        </w:rPr>
        <w:t xml:space="preserve">Galice, Espagne). </w:t>
      </w:r>
      <w:r w:rsidR="005F6D99" w:rsidRPr="00AE6EA1">
        <w:rPr>
          <w:lang w:val="fr-FR"/>
        </w:rPr>
        <w:t>Un orthostate gravé d'une r</w:t>
      </w:r>
      <w:r w:rsidRPr="00AE6EA1">
        <w:rPr>
          <w:lang w:val="fr-FR"/>
        </w:rPr>
        <w:t xml:space="preserve">eprésentation de </w:t>
      </w:r>
      <w:hyperlink r:id="rId3202" w:anchor="Cul_Art_TAC_T_z_cachalot" w:history="1">
        <w:r w:rsidRPr="00AE6EA1">
          <w:rPr>
            <w:rStyle w:val="Hyperlink"/>
            <w:lang w:val="fr-FR"/>
          </w:rPr>
          <w:t>cachalot</w:t>
        </w:r>
      </w:hyperlink>
      <w:r w:rsidRPr="00AE6EA1">
        <w:rPr>
          <w:lang w:val="fr-FR"/>
        </w:rPr>
        <w:t xml:space="preserve"> (BIB 2353)</w:t>
      </w:r>
      <w:r w:rsidR="00CB48FC">
        <w:rPr>
          <w:lang w:val="fr-FR"/>
        </w:rPr>
        <w:t xml:space="preserve"> </w:t>
      </w:r>
      <w:r w:rsidR="00CB48FC" w:rsidRPr="00CB48FC">
        <w:rPr>
          <w:lang w:val="fr-FR"/>
        </w:rPr>
        <w:t xml:space="preserve">Une autre pièce semblable </w:t>
      </w:r>
      <w:r w:rsidR="00CB48FC">
        <w:rPr>
          <w:lang w:val="fr-FR"/>
        </w:rPr>
        <w:t xml:space="preserve">à Dombate </w:t>
      </w:r>
      <w:r w:rsidR="00CB48FC" w:rsidRPr="00CB48FC">
        <w:rPr>
          <w:lang w:val="fr-FR"/>
        </w:rPr>
        <w:t xml:space="preserve">se trouve dans l’un des orthostats de Casa dos Mouros. Également gravée, on remarque sur le support peint qu’elle représente la cape du personnage qui porte la pièce sur la partie supérieure de son corps. </w:t>
      </w:r>
      <w:r w:rsidR="00CB48FC">
        <w:rPr>
          <w:lang w:val="fr-FR"/>
        </w:rPr>
        <w:t>(BIB 2962)</w:t>
      </w:r>
    </w:p>
    <w:p w14:paraId="2DB8C8F5" w14:textId="77777777" w:rsidR="00596F5A" w:rsidRPr="00AE6EA1" w:rsidRDefault="00596F5A" w:rsidP="00242C0F">
      <w:pPr>
        <w:jc w:val="both"/>
        <w:rPr>
          <w:lang w:val="fr-FR"/>
        </w:rPr>
      </w:pPr>
    </w:p>
    <w:p w14:paraId="25022870" w14:textId="77777777" w:rsidR="00334725" w:rsidRDefault="00334725" w:rsidP="00242C0F">
      <w:pPr>
        <w:jc w:val="both"/>
        <w:rPr>
          <w:lang w:val="fr-FR"/>
        </w:rPr>
      </w:pPr>
    </w:p>
    <w:p w14:paraId="5ED60476" w14:textId="77777777" w:rsidR="00AE0E20" w:rsidRDefault="00AE0E20" w:rsidP="00242C0F">
      <w:pPr>
        <w:jc w:val="both"/>
        <w:rPr>
          <w:lang w:val="fr-FR"/>
        </w:rPr>
      </w:pPr>
      <w:r>
        <w:rPr>
          <w:lang w:val="fr-FR"/>
        </w:rPr>
        <w:t>COTO DOS MOUROS</w:t>
      </w:r>
    </w:p>
    <w:p w14:paraId="53761069" w14:textId="77777777" w:rsidR="00AE0E20" w:rsidRDefault="00AE0E20" w:rsidP="00242C0F">
      <w:pPr>
        <w:jc w:val="both"/>
        <w:rPr>
          <w:lang w:val="fr-FR"/>
        </w:rPr>
      </w:pPr>
    </w:p>
    <w:p w14:paraId="73607B69" w14:textId="77777777" w:rsidR="00AE0E20" w:rsidRDefault="00AF4CBC" w:rsidP="00242C0F">
      <w:pPr>
        <w:jc w:val="both"/>
        <w:rPr>
          <w:lang w:val="fr-FR"/>
        </w:rPr>
      </w:pPr>
      <w:r w:rsidRPr="00AE0E20">
        <w:rPr>
          <w:lang w:val="fr-FR"/>
        </w:rPr>
        <w:t xml:space="preserve">Coto dos Mouros, </w:t>
      </w:r>
      <w:r>
        <w:rPr>
          <w:lang w:val="fr-FR"/>
        </w:rPr>
        <w:t>support gravé</w:t>
      </w:r>
      <w:r w:rsidRPr="00AE0E20">
        <w:rPr>
          <w:lang w:val="fr-FR"/>
        </w:rPr>
        <w:t xml:space="preserve"> </w:t>
      </w:r>
      <w:r>
        <w:rPr>
          <w:lang w:val="fr-FR"/>
        </w:rPr>
        <w:t>de type "idoles et des armes". U</w:t>
      </w:r>
      <w:r w:rsidR="00AE0E20" w:rsidRPr="00AE0E20">
        <w:rPr>
          <w:lang w:val="fr-FR"/>
        </w:rPr>
        <w:t>n personnage avec une cape cloisonnée semblable à celle de l’orthostat-stèle de Huerta de las Monjas (Balbín Behrmann et Bueno Ramirez, 1989), à Valencia de Alcántara, se présente accompagné d’armes emmanchées, de haches ou de hallebardes</w:t>
      </w:r>
      <w:r w:rsidR="00AE0E20">
        <w:rPr>
          <w:lang w:val="fr-FR"/>
        </w:rPr>
        <w:t xml:space="preserve"> </w:t>
      </w:r>
      <w:r w:rsidR="00AE0E20" w:rsidRPr="00CB48FC">
        <w:rPr>
          <w:lang w:val="fr-FR"/>
        </w:rPr>
        <w:t xml:space="preserve">. </w:t>
      </w:r>
      <w:r w:rsidR="00AE0E20">
        <w:rPr>
          <w:lang w:val="fr-FR"/>
        </w:rPr>
        <w:t>(BIB 2962)</w:t>
      </w:r>
      <w:r>
        <w:rPr>
          <w:lang w:val="fr-FR"/>
        </w:rPr>
        <w:t xml:space="preserve"> </w:t>
      </w:r>
    </w:p>
    <w:p w14:paraId="576B613B" w14:textId="77777777" w:rsidR="00AE0E20" w:rsidRPr="0032190F" w:rsidRDefault="00AE0E20" w:rsidP="00242C0F">
      <w:pPr>
        <w:jc w:val="both"/>
        <w:rPr>
          <w:lang w:val="fr-FR"/>
        </w:rPr>
      </w:pPr>
    </w:p>
    <w:p w14:paraId="4D7DF876" w14:textId="77777777" w:rsidR="00334725" w:rsidRPr="00AC5B94" w:rsidRDefault="00334725" w:rsidP="00426FF9">
      <w:pPr>
        <w:pStyle w:val="Heading1"/>
      </w:pPr>
      <w:bookmarkStart w:id="1426" w:name="Sit_Espinaredo_10"/>
      <w:r w:rsidRPr="00AC5B94">
        <w:t>ESPINAREDO 10</w:t>
      </w:r>
    </w:p>
    <w:bookmarkEnd w:id="1426"/>
    <w:p w14:paraId="74B1B383" w14:textId="7FCA65BF" w:rsidR="00334725" w:rsidRPr="00DA7F34" w:rsidRDefault="00334725" w:rsidP="00242C0F">
      <w:pPr>
        <w:jc w:val="both"/>
        <w:rPr>
          <w:rStyle w:val="Emphasis"/>
          <w:i w:val="0"/>
          <w:lang w:val="fr-FR"/>
        </w:rPr>
      </w:pPr>
      <w:r w:rsidRPr="00AC5B94">
        <w:rPr>
          <w:szCs w:val="15"/>
          <w:lang w:val="fr-FR" w:eastAsia="en-GB"/>
        </w:rPr>
        <w:t>Espiñaredo 10 (Xallas, Monte Corzán, Galice, Espagne).</w:t>
      </w:r>
      <w:r w:rsidRPr="00AC5B94">
        <w:rPr>
          <w:lang w:val="fr-FR"/>
        </w:rPr>
        <w:t xml:space="preserve"> </w:t>
      </w:r>
      <w:r w:rsidRPr="00DA7F34">
        <w:rPr>
          <w:lang w:val="fr-FR"/>
        </w:rPr>
        <w:t xml:space="preserve">Représentation de </w:t>
      </w:r>
      <w:hyperlink r:id="rId3203" w:anchor="Cul_Art_TAC_T_z_cachalot" w:history="1">
        <w:r w:rsidR="009D1FC9" w:rsidRPr="00DA7F34">
          <w:rPr>
            <w:rStyle w:val="Hyperlink"/>
            <w:lang w:val="fr-FR"/>
          </w:rPr>
          <w:t>cachalot</w:t>
        </w:r>
      </w:hyperlink>
      <w:r w:rsidR="009D1FC9" w:rsidRPr="00DA7F34">
        <w:rPr>
          <w:lang w:val="fr-FR"/>
        </w:rPr>
        <w:t xml:space="preserve"> </w:t>
      </w:r>
      <w:r w:rsidRPr="00DA7F34">
        <w:rPr>
          <w:lang w:val="fr-FR"/>
        </w:rPr>
        <w:t>(BIB 2371)</w:t>
      </w:r>
    </w:p>
    <w:p w14:paraId="604090F7" w14:textId="77777777" w:rsidR="00596F5A" w:rsidRDefault="00596F5A" w:rsidP="00242C0F">
      <w:pPr>
        <w:jc w:val="both"/>
        <w:rPr>
          <w:lang w:val="fr-FR"/>
        </w:rPr>
      </w:pPr>
    </w:p>
    <w:p w14:paraId="28062E9F" w14:textId="31B6AD7B" w:rsidR="00CB48FC" w:rsidRPr="00940479" w:rsidRDefault="00CB48FC" w:rsidP="00242C0F">
      <w:pPr>
        <w:jc w:val="both"/>
        <w:rPr>
          <w:lang w:val="es-ES"/>
        </w:rPr>
      </w:pPr>
      <w:r>
        <w:rPr>
          <w:lang w:val="fr-FR"/>
        </w:rPr>
        <w:t>"</w:t>
      </w:r>
      <w:r w:rsidRPr="00CB48FC">
        <w:rPr>
          <w:lang w:val="fr-FR"/>
        </w:rPr>
        <w:t xml:space="preserve">Les « couteaux » (Shee Twohig et García Martinez, 1973) de l’orthostat décoré d’Espiñaredo tendent également à se situer dans la même position supérieure centrale que nous avons signalée, et ils semblent être des représentations stylisées du même motif que </w:t>
      </w:r>
      <w:r w:rsidR="00523A06">
        <w:rPr>
          <w:lang w:val="fr-FR"/>
        </w:rPr>
        <w:t>"</w:t>
      </w:r>
      <w:hyperlink r:id="rId3204" w:anchor="Cul_Art_TAC_T_x_thing" w:history="1">
        <w:r w:rsidR="00523A06" w:rsidRPr="00523A06">
          <w:rPr>
            <w:rStyle w:val="Hyperlink"/>
            <w:lang w:val="fr-FR"/>
          </w:rPr>
          <w:t>the thing</w:t>
        </w:r>
      </w:hyperlink>
      <w:r w:rsidR="00523A06">
        <w:rPr>
          <w:lang w:val="fr-FR"/>
        </w:rPr>
        <w:t>"</w:t>
      </w:r>
      <w:r w:rsidRPr="00CB48FC">
        <w:rPr>
          <w:lang w:val="fr-FR"/>
        </w:rPr>
        <w:t>.</w:t>
      </w:r>
      <w:r>
        <w:rPr>
          <w:lang w:val="fr-FR"/>
        </w:rPr>
        <w:t xml:space="preserve"> </w:t>
      </w:r>
      <w:r w:rsidRPr="00940479">
        <w:rPr>
          <w:lang w:val="es-ES"/>
        </w:rPr>
        <w:t>(BIB 2962)</w:t>
      </w:r>
    </w:p>
    <w:p w14:paraId="103749E7" w14:textId="77777777" w:rsidR="00CB48FC" w:rsidRPr="00940479" w:rsidRDefault="00CB48FC" w:rsidP="00242C0F">
      <w:pPr>
        <w:jc w:val="both"/>
        <w:rPr>
          <w:lang w:val="es-ES"/>
        </w:rPr>
      </w:pPr>
    </w:p>
    <w:p w14:paraId="341AE8FA" w14:textId="77777777" w:rsidR="00334725" w:rsidRPr="00D52855" w:rsidRDefault="00334725" w:rsidP="00426FF9">
      <w:pPr>
        <w:pStyle w:val="Heading1"/>
        <w:rPr>
          <w:lang w:val="es-ES"/>
        </w:rPr>
      </w:pPr>
      <w:bookmarkStart w:id="1427" w:name="Sit_Lamoso"/>
      <w:r w:rsidRPr="00D52855">
        <w:rPr>
          <w:lang w:val="es-ES"/>
        </w:rPr>
        <w:t>LAMOSO</w:t>
      </w:r>
    </w:p>
    <w:bookmarkEnd w:id="1427"/>
    <w:p w14:paraId="0768924B" w14:textId="0A4A9A46" w:rsidR="00334725" w:rsidRPr="00940479" w:rsidRDefault="00334725" w:rsidP="00242C0F">
      <w:pPr>
        <w:jc w:val="both"/>
        <w:rPr>
          <w:lang w:val="es-ES"/>
        </w:rPr>
      </w:pPr>
      <w:r w:rsidRPr="00940479">
        <w:rPr>
          <w:lang w:val="es-ES"/>
        </w:rPr>
        <w:t>Lamoso (</w:t>
      </w:r>
      <w:r w:rsidRPr="00940479">
        <w:rPr>
          <w:szCs w:val="15"/>
          <w:lang w:val="es-ES" w:eastAsia="en-GB"/>
        </w:rPr>
        <w:t>Porto, Portugal) .</w:t>
      </w:r>
      <w:r w:rsidRPr="00940479">
        <w:rPr>
          <w:lang w:val="es-ES"/>
        </w:rPr>
        <w:t xml:space="preserve"> Représentation de </w:t>
      </w:r>
      <w:hyperlink r:id="rId3205" w:anchor="Cul_Art_TAC_T_z_cachalot" w:history="1">
        <w:r w:rsidR="00BC13DF" w:rsidRPr="00940479">
          <w:rPr>
            <w:rStyle w:val="Hyperlink"/>
            <w:lang w:val="es-ES"/>
          </w:rPr>
          <w:t>cachalot</w:t>
        </w:r>
      </w:hyperlink>
      <w:r w:rsidR="00BC13DF" w:rsidRPr="00940479">
        <w:rPr>
          <w:lang w:val="es-ES"/>
        </w:rPr>
        <w:t xml:space="preserve"> </w:t>
      </w:r>
      <w:r w:rsidR="003E4FF1" w:rsidRPr="00940479">
        <w:rPr>
          <w:lang w:val="es-ES"/>
        </w:rPr>
        <w:t xml:space="preserve">possible </w:t>
      </w:r>
      <w:r w:rsidRPr="00940479">
        <w:rPr>
          <w:lang w:val="es-ES"/>
        </w:rPr>
        <w:t>(BIB 2371)</w:t>
      </w:r>
    </w:p>
    <w:p w14:paraId="51C1080F" w14:textId="77777777" w:rsidR="00F36025" w:rsidRPr="00940479" w:rsidRDefault="00F36025" w:rsidP="00242C0F">
      <w:pPr>
        <w:jc w:val="both"/>
        <w:rPr>
          <w:lang w:val="es-ES"/>
        </w:rPr>
      </w:pPr>
    </w:p>
    <w:p w14:paraId="755F05DB" w14:textId="77777777" w:rsidR="00F36025" w:rsidRPr="00D52855" w:rsidRDefault="00F36025" w:rsidP="00426FF9">
      <w:pPr>
        <w:pStyle w:val="Heading1"/>
        <w:rPr>
          <w:lang w:val="es-ES"/>
        </w:rPr>
      </w:pPr>
      <w:bookmarkStart w:id="1428" w:name="Sit_Alto_Escrita"/>
      <w:r w:rsidRPr="00D52855">
        <w:rPr>
          <w:lang w:val="es-ES"/>
        </w:rPr>
        <w:t>ALTO DA ESCRITA</w:t>
      </w:r>
    </w:p>
    <w:bookmarkEnd w:id="1428"/>
    <w:p w14:paraId="59709DAA" w14:textId="77777777" w:rsidR="00334725" w:rsidRPr="00940479" w:rsidRDefault="00334725" w:rsidP="00242C0F">
      <w:pPr>
        <w:jc w:val="both"/>
        <w:rPr>
          <w:lang w:val="es-ES"/>
        </w:rPr>
      </w:pPr>
    </w:p>
    <w:p w14:paraId="505D6D61" w14:textId="1A76E69C" w:rsidR="00F36025" w:rsidRDefault="00F36025" w:rsidP="00242C0F">
      <w:pPr>
        <w:jc w:val="both"/>
        <w:rPr>
          <w:lang w:val="fr-FR"/>
        </w:rPr>
      </w:pPr>
      <w:r>
        <w:rPr>
          <w:lang w:val="fr-FR"/>
        </w:rPr>
        <w:t>Stèle</w:t>
      </w:r>
      <w:r w:rsidR="006062CB">
        <w:rPr>
          <w:lang w:val="fr-FR"/>
        </w:rPr>
        <w:t xml:space="preserve"> anthropomorphe</w:t>
      </w:r>
      <w:r>
        <w:rPr>
          <w:lang w:val="fr-FR"/>
        </w:rPr>
        <w:t>, collier, ceinture (SS BIB)</w:t>
      </w:r>
      <w:r w:rsidR="006062CB">
        <w:rPr>
          <w:lang w:val="fr-FR"/>
        </w:rPr>
        <w:t xml:space="preserve"> Peut-être datation </w:t>
      </w:r>
      <w:hyperlink r:id="rId3206" w:anchor="Cul_Bronze_Ancien_spat_MedOcc_Espa" w:history="1">
        <w:r w:rsidR="006062CB" w:rsidRPr="006062CB">
          <w:rPr>
            <w:rStyle w:val="Hyperlink"/>
            <w:lang w:val="fr-FR"/>
          </w:rPr>
          <w:t>Bronce Inicial</w:t>
        </w:r>
      </w:hyperlink>
      <w:r w:rsidR="006062CB" w:rsidRPr="006062CB">
        <w:rPr>
          <w:lang w:val="fr-FR"/>
        </w:rPr>
        <w:t xml:space="preserve"> et </w:t>
      </w:r>
      <w:hyperlink r:id="rId3207" w:anchor="Cul_Bronze_Moyen_Iberique" w:history="1">
        <w:r w:rsidR="006062CB" w:rsidRPr="006062CB">
          <w:rPr>
            <w:rStyle w:val="Hyperlink"/>
            <w:lang w:val="fr-FR"/>
          </w:rPr>
          <w:t>Bronce Pleno</w:t>
        </w:r>
      </w:hyperlink>
      <w:r w:rsidR="006062CB" w:rsidRPr="006062CB">
        <w:rPr>
          <w:lang w:val="fr-FR"/>
        </w:rPr>
        <w:t xml:space="preserve"> </w:t>
      </w:r>
      <w:r w:rsidR="006062CB">
        <w:rPr>
          <w:lang w:val="fr-FR"/>
        </w:rPr>
        <w:t>(BIB 2172)</w:t>
      </w:r>
    </w:p>
    <w:p w14:paraId="2B3A0E49" w14:textId="77777777" w:rsidR="00F36025" w:rsidRPr="0032190F" w:rsidRDefault="00F36025" w:rsidP="00242C0F">
      <w:pPr>
        <w:jc w:val="both"/>
        <w:rPr>
          <w:lang w:val="fr-FR"/>
        </w:rPr>
      </w:pPr>
    </w:p>
    <w:p w14:paraId="6D42DD82" w14:textId="77777777" w:rsidR="0069541B" w:rsidRPr="0032190F" w:rsidRDefault="0069541B" w:rsidP="00426FF9">
      <w:pPr>
        <w:pStyle w:val="Heading1"/>
      </w:pPr>
      <w:bookmarkStart w:id="1429" w:name="Sit_Nave"/>
      <w:r w:rsidRPr="0032190F">
        <w:t>NAVE</w:t>
      </w:r>
    </w:p>
    <w:bookmarkEnd w:id="1429"/>
    <w:p w14:paraId="3938C002" w14:textId="77777777" w:rsidR="0069541B" w:rsidRPr="0032190F" w:rsidRDefault="0069541B" w:rsidP="0069541B">
      <w:pPr>
        <w:jc w:val="both"/>
        <w:rPr>
          <w:lang w:val="fr-FR"/>
        </w:rPr>
      </w:pPr>
      <w:r w:rsidRPr="0032190F">
        <w:rPr>
          <w:lang w:val="fr-FR"/>
        </w:rPr>
        <w:t>stèle ibérique</w:t>
      </w:r>
    </w:p>
    <w:p w14:paraId="512AE943" w14:textId="77777777" w:rsidR="009A5577" w:rsidRDefault="009A5577" w:rsidP="0069541B">
      <w:pPr>
        <w:jc w:val="both"/>
        <w:rPr>
          <w:lang w:val="fr-FR"/>
        </w:rPr>
      </w:pPr>
    </w:p>
    <w:p w14:paraId="764395B0" w14:textId="494861E9" w:rsidR="0078097B" w:rsidRDefault="0078097B" w:rsidP="0069541B">
      <w:pPr>
        <w:jc w:val="both"/>
        <w:rPr>
          <w:lang w:val="fr-FR"/>
        </w:rPr>
      </w:pPr>
      <w:r>
        <w:rPr>
          <w:lang w:val="fr-FR"/>
        </w:rPr>
        <w:t xml:space="preserve">Stèles 1 et 2 </w:t>
      </w:r>
      <w:r w:rsidRPr="0078097B">
        <w:rPr>
          <w:lang w:val="fr-FR"/>
        </w:rPr>
        <w:t xml:space="preserve">de type </w:t>
      </w:r>
      <w:hyperlink r:id="rId3208" w:anchor="Cul_Extremadura_per_GuardaminoA" w:history="1">
        <w:r>
          <w:rPr>
            <w:rStyle w:val="Hyperlink"/>
            <w:lang w:val="fr-FR"/>
          </w:rPr>
          <w:t>A</w:t>
        </w:r>
      </w:hyperlink>
      <w:r>
        <w:rPr>
          <w:lang w:val="fr-FR"/>
        </w:rPr>
        <w:t xml:space="preserve"> (BIB ?)</w:t>
      </w:r>
    </w:p>
    <w:p w14:paraId="19D285CA" w14:textId="77777777" w:rsidR="00C4505C" w:rsidRDefault="00C4505C" w:rsidP="0069541B">
      <w:pPr>
        <w:jc w:val="both"/>
        <w:rPr>
          <w:lang w:val="fr-FR"/>
        </w:rPr>
      </w:pPr>
    </w:p>
    <w:p w14:paraId="3C634BCF" w14:textId="77777777" w:rsidR="00C4505C" w:rsidRDefault="00C4505C" w:rsidP="00C4505C">
      <w:pPr>
        <w:pStyle w:val="Heading2"/>
      </w:pPr>
      <w:r>
        <w:t>Nave 1</w:t>
      </w:r>
    </w:p>
    <w:p w14:paraId="48600B3B" w14:textId="77777777" w:rsidR="00C4505C" w:rsidRDefault="00C4505C" w:rsidP="0069541B">
      <w:pPr>
        <w:jc w:val="both"/>
        <w:rPr>
          <w:lang w:val="fr-FR"/>
        </w:rPr>
      </w:pPr>
    </w:p>
    <w:p w14:paraId="279BB7C4" w14:textId="34E23773" w:rsidR="00C4505C" w:rsidRDefault="00C4505C" w:rsidP="0069541B">
      <w:pPr>
        <w:jc w:val="both"/>
        <w:rPr>
          <w:lang w:val="fr-FR"/>
        </w:rPr>
      </w:pPr>
      <w:r>
        <w:rPr>
          <w:lang w:val="fr-FR"/>
        </w:rPr>
        <w:t xml:space="preserve">Stèle en forme de borne avec </w:t>
      </w:r>
      <w:hyperlink r:id="rId3209" w:anchor="Cul_Art_TAC_T_x_MSRC" w:history="1">
        <w:r w:rsidRPr="0014497A">
          <w:rPr>
            <w:rStyle w:val="Hyperlink"/>
            <w:lang w:val="fr-FR"/>
          </w:rPr>
          <w:t>MSRC</w:t>
        </w:r>
      </w:hyperlink>
      <w:r>
        <w:rPr>
          <w:lang w:val="fr-FR"/>
        </w:rPr>
        <w:t xml:space="preserve"> et cuirasse (SS BIB)</w:t>
      </w:r>
    </w:p>
    <w:p w14:paraId="1BE5B22C" w14:textId="77777777" w:rsidR="00C4505C" w:rsidRDefault="00C4505C" w:rsidP="0069541B">
      <w:pPr>
        <w:jc w:val="both"/>
        <w:rPr>
          <w:lang w:val="fr-FR"/>
        </w:rPr>
      </w:pPr>
    </w:p>
    <w:p w14:paraId="55F0FEE6" w14:textId="77777777" w:rsidR="00C4505C" w:rsidRDefault="00C4505C" w:rsidP="00C4505C">
      <w:pPr>
        <w:pStyle w:val="Heading2"/>
      </w:pPr>
      <w:r>
        <w:t>Nave 2</w:t>
      </w:r>
    </w:p>
    <w:p w14:paraId="196FB13F" w14:textId="77777777" w:rsidR="00C4505C" w:rsidRDefault="00C4505C" w:rsidP="0069541B">
      <w:pPr>
        <w:jc w:val="both"/>
        <w:rPr>
          <w:lang w:val="fr-FR"/>
        </w:rPr>
      </w:pPr>
    </w:p>
    <w:p w14:paraId="6CEF82BE" w14:textId="7E220E2B" w:rsidR="00C4505C" w:rsidRDefault="00C4505C" w:rsidP="0069541B">
      <w:pPr>
        <w:jc w:val="both"/>
        <w:rPr>
          <w:lang w:val="fr-FR"/>
        </w:rPr>
      </w:pPr>
      <w:r>
        <w:rPr>
          <w:lang w:val="fr-FR"/>
        </w:rPr>
        <w:t xml:space="preserve">Stèle anthropomorphe, visage, possible casque, cuirasse, ceinture, possible </w:t>
      </w:r>
      <w:hyperlink r:id="rId3210" w:anchor="Cul_Art_TAC_T_x_MSRC" w:history="1">
        <w:r w:rsidRPr="0014497A">
          <w:rPr>
            <w:rStyle w:val="Hyperlink"/>
            <w:lang w:val="fr-FR"/>
          </w:rPr>
          <w:t>MSRC</w:t>
        </w:r>
      </w:hyperlink>
      <w:r>
        <w:rPr>
          <w:lang w:val="fr-FR"/>
        </w:rPr>
        <w:t xml:space="preserve"> (SS BIB)</w:t>
      </w:r>
      <w:r w:rsidR="006062CB">
        <w:rPr>
          <w:lang w:val="fr-FR"/>
        </w:rPr>
        <w:t xml:space="preserve"> Peut-être datation </w:t>
      </w:r>
      <w:hyperlink r:id="rId3211" w:anchor="Cul_Bronze_Ancien_spat_MedOcc_Espa" w:history="1">
        <w:r w:rsidR="006062CB" w:rsidRPr="006062CB">
          <w:rPr>
            <w:rStyle w:val="Hyperlink"/>
            <w:lang w:val="fr-FR"/>
          </w:rPr>
          <w:t>Bronce Inicial</w:t>
        </w:r>
      </w:hyperlink>
      <w:r w:rsidR="006062CB" w:rsidRPr="006062CB">
        <w:rPr>
          <w:lang w:val="fr-FR"/>
        </w:rPr>
        <w:t xml:space="preserve"> et </w:t>
      </w:r>
      <w:hyperlink r:id="rId3212" w:anchor="Cul_Bronze_Moyen_Iberique" w:history="1">
        <w:r w:rsidR="006062CB" w:rsidRPr="006062CB">
          <w:rPr>
            <w:rStyle w:val="Hyperlink"/>
            <w:lang w:val="fr-FR"/>
          </w:rPr>
          <w:t>Bronce Pleno</w:t>
        </w:r>
      </w:hyperlink>
      <w:r w:rsidR="006062CB" w:rsidRPr="006062CB">
        <w:rPr>
          <w:lang w:val="fr-FR"/>
        </w:rPr>
        <w:t xml:space="preserve"> </w:t>
      </w:r>
      <w:r w:rsidR="006062CB">
        <w:rPr>
          <w:lang w:val="fr-FR"/>
        </w:rPr>
        <w:t>(BIB 2172)</w:t>
      </w:r>
    </w:p>
    <w:p w14:paraId="3B77B074" w14:textId="77777777" w:rsidR="00C4505C" w:rsidRPr="0032190F" w:rsidRDefault="00C4505C" w:rsidP="0069541B">
      <w:pPr>
        <w:jc w:val="both"/>
        <w:rPr>
          <w:lang w:val="fr-FR"/>
        </w:rPr>
      </w:pPr>
    </w:p>
    <w:p w14:paraId="79B92EAD" w14:textId="77777777" w:rsidR="0069541B" w:rsidRPr="00D52855" w:rsidRDefault="0069541B" w:rsidP="00426FF9">
      <w:pPr>
        <w:pStyle w:val="Heading1"/>
        <w:rPr>
          <w:lang w:val="es-ES"/>
        </w:rPr>
      </w:pPr>
      <w:bookmarkStart w:id="1430" w:name="Sit_Tremedal_Tormes"/>
      <w:r w:rsidRPr="00D52855">
        <w:rPr>
          <w:lang w:val="es-ES"/>
        </w:rPr>
        <w:t>TREMEDAL</w:t>
      </w:r>
      <w:bookmarkEnd w:id="1430"/>
    </w:p>
    <w:p w14:paraId="50408933" w14:textId="77777777" w:rsidR="0069541B" w:rsidRPr="00105893" w:rsidRDefault="001F1DE8" w:rsidP="00242C0F">
      <w:pPr>
        <w:jc w:val="both"/>
        <w:rPr>
          <w:sz w:val="20"/>
          <w:lang w:val="es-ES"/>
        </w:rPr>
      </w:pPr>
      <w:r w:rsidRPr="00105893">
        <w:rPr>
          <w:sz w:val="20"/>
          <w:lang w:val="es-ES"/>
        </w:rPr>
        <w:t>Tremedal de Tormes</w:t>
      </w:r>
      <w:r w:rsidR="00C17FD2" w:rsidRPr="00105893">
        <w:rPr>
          <w:sz w:val="20"/>
          <w:lang w:val="es-ES"/>
        </w:rPr>
        <w:t>, BIB=</w:t>
      </w:r>
      <w:r w:rsidR="00C17FD2" w:rsidRPr="00C17FD2">
        <w:rPr>
          <w:sz w:val="20"/>
          <w:lang w:val="es-ES"/>
        </w:rPr>
        <w:t>(López Plaza et Sevillano, 1996)</w:t>
      </w:r>
    </w:p>
    <w:p w14:paraId="56DC4829" w14:textId="77777777" w:rsidR="001F1DE8" w:rsidRPr="00105893" w:rsidRDefault="001F1DE8" w:rsidP="00242C0F">
      <w:pPr>
        <w:jc w:val="both"/>
        <w:rPr>
          <w:lang w:val="es-ES"/>
        </w:rPr>
      </w:pPr>
    </w:p>
    <w:p w14:paraId="5BC9368B" w14:textId="615CED17" w:rsidR="00740B69" w:rsidRPr="00DB1115" w:rsidRDefault="00C771E4" w:rsidP="00740B69">
      <w:pPr>
        <w:rPr>
          <w:lang w:val="fr-FR"/>
        </w:rPr>
      </w:pPr>
      <w:r>
        <w:rPr>
          <w:lang w:val="fr-FR"/>
        </w:rPr>
        <w:t xml:space="preserve">Salamanque. </w:t>
      </w:r>
      <w:hyperlink r:id="rId3213" w:anchor="Cul_API_aclasser_gr_CO" w:history="1">
        <w:r w:rsidR="00740B69" w:rsidRPr="00DB1115">
          <w:rPr>
            <w:rStyle w:val="Hyperlink"/>
            <w:lang w:val="fr-FR"/>
          </w:rPr>
          <w:t xml:space="preserve">gr. du </w:t>
        </w:r>
        <w:r w:rsidR="00740B69" w:rsidRPr="00740B69">
          <w:rPr>
            <w:rStyle w:val="Hyperlink"/>
            <w:lang w:val="fr-FR"/>
          </w:rPr>
          <w:t>C</w:t>
        </w:r>
        <w:r w:rsidR="00740B69" w:rsidRPr="00DB1115">
          <w:rPr>
            <w:rStyle w:val="Hyperlink"/>
            <w:lang w:val="fr-FR"/>
          </w:rPr>
          <w:t>O ibérique</w:t>
        </w:r>
      </w:hyperlink>
      <w:r w:rsidR="00740B69" w:rsidRPr="00DB1115">
        <w:rPr>
          <w:lang w:val="fr-FR"/>
        </w:rPr>
        <w:t xml:space="preserve"> (BIB 2962)</w:t>
      </w:r>
    </w:p>
    <w:p w14:paraId="513E50AE" w14:textId="57CF4ADD" w:rsidR="00DE3F10" w:rsidRPr="00740B69" w:rsidRDefault="00DA7F34" w:rsidP="00242C0F">
      <w:pPr>
        <w:jc w:val="both"/>
        <w:rPr>
          <w:lang w:val="fr-FR"/>
        </w:rPr>
      </w:pPr>
      <w:r w:rsidRPr="00740B69">
        <w:rPr>
          <w:lang w:val="fr-FR"/>
        </w:rPr>
        <w:t>S</w:t>
      </w:r>
      <w:r w:rsidR="0069541B" w:rsidRPr="00740B69">
        <w:rPr>
          <w:lang w:val="fr-FR"/>
        </w:rPr>
        <w:t>tèle ibérique</w:t>
      </w:r>
      <w:r w:rsidR="0078097B" w:rsidRPr="00740B69">
        <w:rPr>
          <w:lang w:val="fr-FR"/>
        </w:rPr>
        <w:t xml:space="preserve"> de type </w:t>
      </w:r>
      <w:hyperlink r:id="rId3214" w:anchor="Cul_Extremadura_per_GuardaminoA" w:history="1">
        <w:r w:rsidR="0078097B" w:rsidRPr="00740B69">
          <w:rPr>
            <w:rStyle w:val="Hyperlink"/>
            <w:lang w:val="fr-FR"/>
          </w:rPr>
          <w:t>A</w:t>
        </w:r>
      </w:hyperlink>
      <w:r w:rsidR="0078097B" w:rsidRPr="00740B69">
        <w:rPr>
          <w:lang w:val="fr-FR"/>
        </w:rPr>
        <w:t xml:space="preserve"> (BIB ?)</w:t>
      </w:r>
      <w:r w:rsidRPr="00740B69">
        <w:rPr>
          <w:lang w:val="fr-FR"/>
        </w:rPr>
        <w:t xml:space="preserve"> </w:t>
      </w:r>
    </w:p>
    <w:p w14:paraId="5EAA0969" w14:textId="77777777" w:rsidR="00DE3F10" w:rsidRDefault="00DE3F10" w:rsidP="00242C0F">
      <w:pPr>
        <w:jc w:val="both"/>
        <w:rPr>
          <w:lang w:val="fr-FR"/>
        </w:rPr>
      </w:pPr>
    </w:p>
    <w:p w14:paraId="3C37F80E" w14:textId="77777777" w:rsidR="00DE3F10" w:rsidRDefault="00DE3F10" w:rsidP="00DE3F10">
      <w:pPr>
        <w:pStyle w:val="Heading2"/>
      </w:pPr>
      <w:r>
        <w:t>thèmes</w:t>
      </w:r>
    </w:p>
    <w:p w14:paraId="4A34150A" w14:textId="77777777" w:rsidR="00DE3F10" w:rsidRDefault="00DE3F10" w:rsidP="00242C0F">
      <w:pPr>
        <w:jc w:val="both"/>
        <w:rPr>
          <w:lang w:val="fr-FR"/>
        </w:rPr>
      </w:pPr>
    </w:p>
    <w:p w14:paraId="4B18064F" w14:textId="77777777" w:rsidR="00DE3F10" w:rsidRDefault="00DE3F10" w:rsidP="00DE3F10">
      <w:pPr>
        <w:pStyle w:val="Heading3"/>
      </w:pPr>
      <w:r>
        <w:t>carquois</w:t>
      </w:r>
    </w:p>
    <w:p w14:paraId="73B6F131" w14:textId="182B6154" w:rsidR="00DE3F10" w:rsidRDefault="00DE3F10" w:rsidP="00242C0F">
      <w:pPr>
        <w:jc w:val="both"/>
        <w:rPr>
          <w:lang w:val="fr-FR"/>
        </w:rPr>
      </w:pPr>
      <w:r w:rsidRPr="00DA7F34">
        <w:rPr>
          <w:lang w:val="fr-FR"/>
        </w:rPr>
        <w:t xml:space="preserve">Motif </w:t>
      </w:r>
      <w:hyperlink r:id="rId3215" w:anchor="Cul_Art_TAC_T_x_MSRC" w:history="1">
        <w:r w:rsidRPr="0014497A">
          <w:rPr>
            <w:rStyle w:val="Hyperlink"/>
            <w:lang w:val="fr-FR"/>
          </w:rPr>
          <w:t>MSRC</w:t>
        </w:r>
      </w:hyperlink>
      <w:r>
        <w:rPr>
          <w:lang w:val="fr-FR"/>
        </w:rPr>
        <w:t xml:space="preserve"> </w:t>
      </w:r>
      <w:r w:rsidRPr="00DA7F34">
        <w:rPr>
          <w:szCs w:val="18"/>
          <w:lang w:val="fr-FR" w:eastAsia="en-GB"/>
        </w:rPr>
        <w:t>sur la face avant</w:t>
      </w:r>
      <w:r>
        <w:rPr>
          <w:szCs w:val="18"/>
          <w:lang w:val="fr-FR" w:eastAsia="en-GB"/>
        </w:rPr>
        <w:t xml:space="preserve"> avec nombreux traits horizontaux</w:t>
      </w:r>
      <w:r>
        <w:rPr>
          <w:lang w:val="fr-FR"/>
        </w:rPr>
        <w:t xml:space="preserve"> (BIB 2172)</w:t>
      </w:r>
    </w:p>
    <w:p w14:paraId="4C4FE59A" w14:textId="77777777" w:rsidR="00DE3F10" w:rsidRDefault="00DE3F10" w:rsidP="00242C0F">
      <w:pPr>
        <w:jc w:val="both"/>
        <w:rPr>
          <w:lang w:val="fr-FR"/>
        </w:rPr>
      </w:pPr>
    </w:p>
    <w:p w14:paraId="30282814" w14:textId="77777777" w:rsidR="00DE3F10" w:rsidRDefault="00DE3F10" w:rsidP="00DE3F10">
      <w:pPr>
        <w:pStyle w:val="Heading3"/>
      </w:pPr>
      <w:r>
        <w:t>cuirasse</w:t>
      </w:r>
    </w:p>
    <w:p w14:paraId="0F9646A9" w14:textId="77777777" w:rsidR="00DE3F10" w:rsidRDefault="00DE3F10" w:rsidP="00242C0F">
      <w:pPr>
        <w:jc w:val="both"/>
        <w:rPr>
          <w:lang w:val="fr-FR"/>
        </w:rPr>
      </w:pPr>
      <w:r>
        <w:rPr>
          <w:lang w:val="fr-FR"/>
        </w:rPr>
        <w:t>pectoral (SS BIB)</w:t>
      </w:r>
    </w:p>
    <w:p w14:paraId="13216823" w14:textId="77777777" w:rsidR="00DE3F10" w:rsidRDefault="00DE3F10" w:rsidP="00242C0F">
      <w:pPr>
        <w:jc w:val="both"/>
        <w:rPr>
          <w:lang w:val="fr-FR"/>
        </w:rPr>
      </w:pPr>
    </w:p>
    <w:p w14:paraId="03A4B6AC" w14:textId="77777777" w:rsidR="00DE3F10" w:rsidRDefault="00DE3F10" w:rsidP="00DE3F10">
      <w:pPr>
        <w:pStyle w:val="Heading3"/>
      </w:pPr>
      <w:r>
        <w:t>épée</w:t>
      </w:r>
    </w:p>
    <w:p w14:paraId="6100A18D" w14:textId="77777777" w:rsidR="00DE3F10" w:rsidRPr="00DE3F10" w:rsidRDefault="00DE3F10" w:rsidP="00DE3F10">
      <w:pPr>
        <w:rPr>
          <w:lang w:val="fr-FR" w:eastAsia="fr-FR"/>
        </w:rPr>
      </w:pPr>
      <w:r>
        <w:rPr>
          <w:lang w:val="fr-FR" w:eastAsia="fr-FR"/>
        </w:rPr>
        <w:t>Sur le flanc</w:t>
      </w:r>
    </w:p>
    <w:p w14:paraId="7042797C" w14:textId="77777777" w:rsidR="00DE3F10" w:rsidRDefault="00DE3F10" w:rsidP="00242C0F">
      <w:pPr>
        <w:jc w:val="both"/>
        <w:rPr>
          <w:lang w:val="fr-FR"/>
        </w:rPr>
      </w:pPr>
    </w:p>
    <w:p w14:paraId="413B6D07" w14:textId="77777777" w:rsidR="00DE3F10" w:rsidRDefault="00DE3F10" w:rsidP="00DE3F10">
      <w:pPr>
        <w:pStyle w:val="Heading3"/>
      </w:pPr>
      <w:r>
        <w:t>poignard</w:t>
      </w:r>
    </w:p>
    <w:p w14:paraId="1FD27D70" w14:textId="77777777" w:rsidR="00DE3F10" w:rsidRDefault="00DE3F10" w:rsidP="00242C0F">
      <w:pPr>
        <w:jc w:val="both"/>
        <w:rPr>
          <w:lang w:val="fr-FR"/>
        </w:rPr>
      </w:pPr>
      <w:r>
        <w:rPr>
          <w:lang w:val="fr-FR"/>
        </w:rPr>
        <w:t>Sur le flanc</w:t>
      </w:r>
    </w:p>
    <w:p w14:paraId="6922E7A2" w14:textId="77777777" w:rsidR="005A7AD5" w:rsidRDefault="005A7AD5" w:rsidP="00242C0F">
      <w:pPr>
        <w:jc w:val="both"/>
        <w:rPr>
          <w:lang w:val="fr-FR"/>
        </w:rPr>
      </w:pPr>
    </w:p>
    <w:p w14:paraId="7B1D29A9" w14:textId="77777777" w:rsidR="005A7AD5" w:rsidRDefault="005A7AD5" w:rsidP="005A7AD5">
      <w:pPr>
        <w:pStyle w:val="Heading3"/>
      </w:pPr>
      <w:r>
        <w:t>ceinture</w:t>
      </w:r>
    </w:p>
    <w:p w14:paraId="28D4233E" w14:textId="77777777" w:rsidR="005A7AD5" w:rsidRDefault="005A7AD5" w:rsidP="00242C0F">
      <w:pPr>
        <w:jc w:val="both"/>
        <w:rPr>
          <w:lang w:val="fr-FR"/>
        </w:rPr>
      </w:pPr>
    </w:p>
    <w:p w14:paraId="6D58DC42" w14:textId="77777777" w:rsidR="005A7AD5" w:rsidRDefault="005A7AD5" w:rsidP="00242C0F">
      <w:pPr>
        <w:jc w:val="both"/>
        <w:rPr>
          <w:lang w:val="fr-FR"/>
        </w:rPr>
      </w:pPr>
    </w:p>
    <w:p w14:paraId="0506CEE9" w14:textId="77777777" w:rsidR="005A7AD5" w:rsidRDefault="005A7AD5" w:rsidP="005A7AD5">
      <w:pPr>
        <w:pStyle w:val="Heading3"/>
      </w:pPr>
      <w:r>
        <w:t>jambes</w:t>
      </w:r>
    </w:p>
    <w:p w14:paraId="713C68BA" w14:textId="77777777" w:rsidR="005A7AD5" w:rsidRDefault="005A7AD5" w:rsidP="00242C0F">
      <w:pPr>
        <w:jc w:val="both"/>
        <w:rPr>
          <w:lang w:val="fr-FR"/>
        </w:rPr>
      </w:pPr>
    </w:p>
    <w:p w14:paraId="358AAE98" w14:textId="6E47F0F4" w:rsidR="005A7AD5" w:rsidRDefault="005A7AD5" w:rsidP="00242C0F">
      <w:pPr>
        <w:jc w:val="both"/>
        <w:rPr>
          <w:lang w:val="fr-FR"/>
        </w:rPr>
      </w:pPr>
      <w:r>
        <w:rPr>
          <w:lang w:val="fr-FR"/>
        </w:rPr>
        <w:t xml:space="preserve">cnémides ? v. </w:t>
      </w:r>
      <w:hyperlink r:id="rId3216" w:anchor="SIt_Valdefuentes" w:history="1">
        <w:r w:rsidRPr="005A7AD5">
          <w:rPr>
            <w:rStyle w:val="Hyperlink"/>
            <w:lang w:val="fr-FR"/>
          </w:rPr>
          <w:t>Valdefuentes</w:t>
        </w:r>
      </w:hyperlink>
      <w:r>
        <w:rPr>
          <w:lang w:val="fr-FR"/>
        </w:rPr>
        <w:t xml:space="preserve"> (SS BIB)</w:t>
      </w:r>
    </w:p>
    <w:p w14:paraId="2458BCFC" w14:textId="77777777" w:rsidR="001F1DE8" w:rsidRDefault="001F1DE8" w:rsidP="00242C0F">
      <w:pPr>
        <w:jc w:val="both"/>
        <w:rPr>
          <w:lang w:val="fr-FR"/>
        </w:rPr>
      </w:pPr>
    </w:p>
    <w:p w14:paraId="7B56D920" w14:textId="77777777" w:rsidR="001F1DE8" w:rsidRDefault="001F1DE8" w:rsidP="001F1DE8">
      <w:pPr>
        <w:pStyle w:val="Heading2"/>
      </w:pPr>
      <w:r>
        <w:t>technique</w:t>
      </w:r>
    </w:p>
    <w:p w14:paraId="4DD488B3" w14:textId="77777777" w:rsidR="001F1DE8" w:rsidRDefault="001F1DE8" w:rsidP="001F1DE8">
      <w:pPr>
        <w:rPr>
          <w:lang w:val="fr-FR"/>
        </w:rPr>
      </w:pPr>
    </w:p>
    <w:p w14:paraId="6D8D2067" w14:textId="77777777" w:rsidR="001F1DE8" w:rsidRDefault="001F1DE8" w:rsidP="001F1DE8">
      <w:pPr>
        <w:rPr>
          <w:lang w:val="fr-FR"/>
        </w:rPr>
      </w:pPr>
      <w:r>
        <w:rPr>
          <w:lang w:val="fr-FR"/>
        </w:rPr>
        <w:t xml:space="preserve">association de techniques différentes </w:t>
      </w:r>
      <w:r w:rsidRPr="001F1DE8">
        <w:rPr>
          <w:lang w:val="fr-FR"/>
        </w:rPr>
        <w:t>(BIB 2172)</w:t>
      </w:r>
    </w:p>
    <w:p w14:paraId="5A210667" w14:textId="77777777" w:rsidR="00DE3F10" w:rsidRDefault="00DE3F10" w:rsidP="00242C0F">
      <w:pPr>
        <w:jc w:val="both"/>
        <w:rPr>
          <w:lang w:val="fr-FR"/>
        </w:rPr>
      </w:pPr>
    </w:p>
    <w:p w14:paraId="3FFF8857" w14:textId="77777777" w:rsidR="00DE3F10" w:rsidRDefault="00DE3F10" w:rsidP="00DE3F10">
      <w:pPr>
        <w:pStyle w:val="Heading2"/>
      </w:pPr>
      <w:r>
        <w:t>comparaison</w:t>
      </w:r>
    </w:p>
    <w:p w14:paraId="491E5329" w14:textId="77777777" w:rsidR="00DE3F10" w:rsidRDefault="00DE3F10" w:rsidP="00242C0F">
      <w:pPr>
        <w:jc w:val="both"/>
        <w:rPr>
          <w:lang w:val="fr-FR"/>
        </w:rPr>
      </w:pPr>
    </w:p>
    <w:p w14:paraId="2B6938C4" w14:textId="2D60A1B7" w:rsidR="00454D6B" w:rsidRDefault="00DE3F10" w:rsidP="00DE3F10">
      <w:pPr>
        <w:jc w:val="both"/>
        <w:rPr>
          <w:lang w:val="fr-FR"/>
        </w:rPr>
      </w:pPr>
      <w:r>
        <w:rPr>
          <w:lang w:val="fr-FR"/>
        </w:rPr>
        <w:t xml:space="preserve">très proche iconographiquement de </w:t>
      </w:r>
      <w:hyperlink r:id="rId3217" w:anchor="Sit_Ataudes" w:history="1">
        <w:r w:rsidRPr="00DA7F34">
          <w:rPr>
            <w:rStyle w:val="Hyperlink"/>
            <w:lang w:val="fr-FR"/>
          </w:rPr>
          <w:t>Ataudes</w:t>
        </w:r>
      </w:hyperlink>
      <w:r>
        <w:rPr>
          <w:lang w:val="fr-FR"/>
        </w:rPr>
        <w:t xml:space="preserve"> (BIB 3033) </w:t>
      </w:r>
      <w:r w:rsidR="00454D6B" w:rsidRPr="00454D6B">
        <w:rPr>
          <w:lang w:val="fr-FR"/>
        </w:rPr>
        <w:t xml:space="preserve">La disposition de l'épée dans son fourreau sur le flanc gauche est identique à </w:t>
      </w:r>
      <w:hyperlink r:id="rId3218" w:anchor="Sit_Chaves_Portugal" w:history="1">
        <w:r w:rsidR="00454D6B" w:rsidRPr="00454D6B">
          <w:rPr>
            <w:rStyle w:val="Hyperlink"/>
            <w:lang w:val="fr-FR"/>
          </w:rPr>
          <w:t>Chaves (Portugal)</w:t>
        </w:r>
      </w:hyperlink>
      <w:r w:rsidR="00454D6B">
        <w:rPr>
          <w:lang w:val="fr-FR"/>
        </w:rPr>
        <w:t xml:space="preserve"> </w:t>
      </w:r>
      <w:r w:rsidR="00454D6B" w:rsidRPr="00454D6B">
        <w:rPr>
          <w:lang w:val="fr-FR"/>
        </w:rPr>
        <w:t xml:space="preserve">et </w:t>
      </w:r>
      <w:hyperlink r:id="rId3219" w:anchor="Sit_Joao_Ver" w:history="1">
        <w:r w:rsidR="00454D6B" w:rsidRPr="00454D6B">
          <w:rPr>
            <w:rStyle w:val="Hyperlink"/>
            <w:lang w:val="fr-FR"/>
          </w:rPr>
          <w:t>Joao de Ver</w:t>
        </w:r>
      </w:hyperlink>
      <w:r w:rsidR="00454D6B" w:rsidRPr="00454D6B">
        <w:rPr>
          <w:lang w:val="fr-FR"/>
        </w:rPr>
        <w:t xml:space="preserve"> (BIB 2172)</w:t>
      </w:r>
    </w:p>
    <w:p w14:paraId="7EB38E1E" w14:textId="77777777" w:rsidR="00504AFD" w:rsidRDefault="00504AFD" w:rsidP="00DE3F10">
      <w:pPr>
        <w:jc w:val="both"/>
        <w:rPr>
          <w:lang w:val="fr-FR"/>
        </w:rPr>
      </w:pPr>
    </w:p>
    <w:p w14:paraId="496009B6" w14:textId="77777777" w:rsidR="00504AFD" w:rsidRDefault="00504AFD" w:rsidP="00504AFD">
      <w:pPr>
        <w:pStyle w:val="Heading2"/>
      </w:pPr>
      <w:r>
        <w:t>interprétations</w:t>
      </w:r>
    </w:p>
    <w:p w14:paraId="04616BDB" w14:textId="77777777" w:rsidR="00504AFD" w:rsidRDefault="00504AFD" w:rsidP="00DE3F10">
      <w:pPr>
        <w:jc w:val="both"/>
        <w:rPr>
          <w:lang w:val="fr-FR"/>
        </w:rPr>
      </w:pPr>
    </w:p>
    <w:p w14:paraId="287350C8" w14:textId="77777777" w:rsidR="00504AFD" w:rsidRDefault="00504AFD" w:rsidP="00504AFD">
      <w:pPr>
        <w:rPr>
          <w:lang w:val="fr-FR"/>
        </w:rPr>
      </w:pPr>
      <w:r>
        <w:rPr>
          <w:lang w:val="fr-FR"/>
        </w:rPr>
        <w:t>proche de gites de minerais (BIB 3040)</w:t>
      </w:r>
    </w:p>
    <w:p w14:paraId="6AEEC02D" w14:textId="77777777" w:rsidR="00504AFD" w:rsidRPr="00454D6B" w:rsidRDefault="00504AFD" w:rsidP="00ED1F10">
      <w:pPr>
        <w:jc w:val="both"/>
        <w:rPr>
          <w:lang w:val="fr-FR"/>
        </w:rPr>
      </w:pPr>
    </w:p>
    <w:p w14:paraId="644F6F0A" w14:textId="77777777" w:rsidR="00711078" w:rsidRDefault="00711078" w:rsidP="00ED1F10">
      <w:pPr>
        <w:rPr>
          <w:lang w:val="fr-FR"/>
        </w:rPr>
      </w:pPr>
    </w:p>
    <w:p w14:paraId="5663B3AA" w14:textId="77777777" w:rsidR="00326440" w:rsidRDefault="00CC639F" w:rsidP="00ED1F10">
      <w:pPr>
        <w:pStyle w:val="Heading1"/>
        <w:spacing w:before="0"/>
      </w:pPr>
      <w:bookmarkStart w:id="1431" w:name="Sit_Metal"/>
      <w:r>
        <w:t>METAL</w:t>
      </w:r>
    </w:p>
    <w:bookmarkEnd w:id="1431"/>
    <w:p w14:paraId="49F06337" w14:textId="77777777" w:rsidR="00326440" w:rsidRPr="00C27F05" w:rsidRDefault="00BA150E" w:rsidP="00ED1F10">
      <w:pPr>
        <w:rPr>
          <w:sz w:val="20"/>
          <w:lang w:val="fr-FR"/>
        </w:rPr>
      </w:pPr>
      <w:r w:rsidRPr="00C27F05">
        <w:rPr>
          <w:sz w:val="20"/>
          <w:lang w:val="fr-FR"/>
        </w:rPr>
        <w:t>alliages</w:t>
      </w:r>
    </w:p>
    <w:p w14:paraId="261B0262" w14:textId="77777777" w:rsidR="00BA150E" w:rsidRDefault="00BA150E" w:rsidP="00ED1F10">
      <w:pPr>
        <w:rPr>
          <w:lang w:val="fr-FR"/>
        </w:rPr>
      </w:pPr>
    </w:p>
    <w:p w14:paraId="7537356D" w14:textId="426F3AC9" w:rsidR="00523A06" w:rsidRDefault="00C27F05" w:rsidP="00ED1F10">
      <w:pPr>
        <w:rPr>
          <w:lang w:val="fr-FR"/>
        </w:rPr>
      </w:pPr>
      <w:r>
        <w:rPr>
          <w:lang w:val="fr-FR"/>
        </w:rPr>
        <w:t xml:space="preserve">Fait partie des </w:t>
      </w:r>
      <w:hyperlink r:id="rId3220" w:anchor="Sit_MP_Dures" w:history="1">
        <w:r w:rsidRPr="00C27F05">
          <w:rPr>
            <w:rStyle w:val="Hyperlink"/>
            <w:lang w:val="fr-FR"/>
          </w:rPr>
          <w:t>MP dures</w:t>
        </w:r>
      </w:hyperlink>
      <w:r>
        <w:rPr>
          <w:lang w:val="fr-FR"/>
        </w:rPr>
        <w:t xml:space="preserve">. </w:t>
      </w:r>
      <w:r w:rsidR="00523A06" w:rsidRPr="00523A06">
        <w:rPr>
          <w:lang w:val="fr-FR"/>
        </w:rPr>
        <w:t xml:space="preserve">L'exploitation des métaux </w:t>
      </w:r>
      <w:r w:rsidR="00AC219C">
        <w:rPr>
          <w:lang w:val="fr-FR"/>
        </w:rPr>
        <w:t>(</w:t>
      </w:r>
      <w:hyperlink r:id="rId3221" w:anchor="Sit_Cuivre" w:history="1">
        <w:r w:rsidR="00AC219C" w:rsidRPr="00AC219C">
          <w:rPr>
            <w:rStyle w:val="Hyperlink"/>
            <w:lang w:val="fr-FR"/>
          </w:rPr>
          <w:t>cuivre</w:t>
        </w:r>
      </w:hyperlink>
      <w:r w:rsidR="00AC219C">
        <w:rPr>
          <w:lang w:val="fr-FR"/>
        </w:rPr>
        <w:t xml:space="preserve">, </w:t>
      </w:r>
      <w:hyperlink r:id="rId3222" w:anchor="Sit_Etain" w:history="1">
        <w:r w:rsidR="00AC219C" w:rsidRPr="00AC219C">
          <w:rPr>
            <w:rStyle w:val="Hyperlink"/>
            <w:lang w:val="fr-FR"/>
          </w:rPr>
          <w:t>étain</w:t>
        </w:r>
      </w:hyperlink>
      <w:r w:rsidR="00AC219C">
        <w:rPr>
          <w:lang w:val="fr-FR"/>
        </w:rPr>
        <w:t xml:space="preserve">, </w:t>
      </w:r>
      <w:hyperlink r:id="rId3223" w:anchor="Sit_Or" w:history="1">
        <w:r w:rsidR="00AC219C" w:rsidRPr="00AC219C">
          <w:rPr>
            <w:rStyle w:val="Hyperlink"/>
            <w:lang w:val="fr-FR"/>
          </w:rPr>
          <w:t>or</w:t>
        </w:r>
      </w:hyperlink>
      <w:r w:rsidR="00AC219C">
        <w:rPr>
          <w:lang w:val="fr-FR"/>
        </w:rPr>
        <w:t xml:space="preserve">, </w:t>
      </w:r>
      <w:hyperlink r:id="rId3224" w:anchor="Sit_Argent" w:history="1">
        <w:r w:rsidR="00AC219C" w:rsidRPr="00AC219C">
          <w:rPr>
            <w:rStyle w:val="Hyperlink"/>
            <w:lang w:val="fr-FR"/>
          </w:rPr>
          <w:t>argent</w:t>
        </w:r>
      </w:hyperlink>
      <w:r w:rsidR="00AC219C">
        <w:rPr>
          <w:lang w:val="fr-FR"/>
        </w:rPr>
        <w:t xml:space="preserve">, etc.) </w:t>
      </w:r>
      <w:r w:rsidR="00523A06" w:rsidRPr="00523A06">
        <w:rPr>
          <w:lang w:val="fr-FR"/>
        </w:rPr>
        <w:t xml:space="preserve">a donné son nom à </w:t>
      </w:r>
      <w:r w:rsidR="00523A06">
        <w:rPr>
          <w:lang w:val="fr-FR"/>
        </w:rPr>
        <w:t>l'</w:t>
      </w:r>
      <w:hyperlink r:id="rId3225" w:anchor="Cul_Metaux" w:history="1">
        <w:r w:rsidR="00523A06" w:rsidRPr="00523A06">
          <w:rPr>
            <w:rStyle w:val="Hyperlink"/>
            <w:lang w:val="fr-FR"/>
          </w:rPr>
          <w:t>âge des métaux</w:t>
        </w:r>
      </w:hyperlink>
      <w:r w:rsidR="00523A06" w:rsidRPr="00523A06">
        <w:rPr>
          <w:lang w:val="fr-FR"/>
        </w:rPr>
        <w:t>,</w:t>
      </w:r>
    </w:p>
    <w:p w14:paraId="62098FE8" w14:textId="7030356E" w:rsidR="00523A06" w:rsidRPr="00523A06" w:rsidRDefault="00523A06" w:rsidP="00ED1F10">
      <w:pPr>
        <w:rPr>
          <w:lang w:val="fr-FR"/>
        </w:rPr>
      </w:pPr>
      <w:r>
        <w:rPr>
          <w:lang w:val="fr-FR"/>
        </w:rPr>
        <w:t xml:space="preserve">v. </w:t>
      </w:r>
      <w:hyperlink r:id="rId3226" w:anchor="Sit_Metal_recycl" w:history="1">
        <w:r w:rsidRPr="00523A06">
          <w:rPr>
            <w:rStyle w:val="Hyperlink"/>
            <w:lang w:val="fr-FR"/>
          </w:rPr>
          <w:t>recyclage</w:t>
        </w:r>
      </w:hyperlink>
    </w:p>
    <w:p w14:paraId="23E2941F" w14:textId="77777777" w:rsidR="00523A06" w:rsidRDefault="00523A06" w:rsidP="00ED1F10">
      <w:pPr>
        <w:rPr>
          <w:lang w:val="fr-FR"/>
        </w:rPr>
      </w:pPr>
    </w:p>
    <w:p w14:paraId="46591EC3" w14:textId="77777777" w:rsidR="00CC639F" w:rsidRDefault="00CC639F" w:rsidP="00ED1F10">
      <w:pPr>
        <w:pStyle w:val="Heading2"/>
      </w:pPr>
      <w:r>
        <w:t>métaux</w:t>
      </w:r>
    </w:p>
    <w:p w14:paraId="63FDECD7" w14:textId="77777777" w:rsidR="00CC639F" w:rsidRDefault="00CC639F" w:rsidP="00ED1F10">
      <w:pPr>
        <w:rPr>
          <w:lang w:val="fr-FR"/>
        </w:rPr>
      </w:pPr>
    </w:p>
    <w:p w14:paraId="1F73D152" w14:textId="77777777" w:rsidR="007F3D5E" w:rsidRPr="003142E3" w:rsidRDefault="007F3D5E" w:rsidP="00ED1F10">
      <w:pPr>
        <w:pStyle w:val="Heading3"/>
        <w:spacing w:line="240" w:lineRule="auto"/>
      </w:pPr>
      <w:bookmarkStart w:id="1432" w:name="Sit_Argent"/>
      <w:r w:rsidRPr="003142E3">
        <w:lastRenderedPageBreak/>
        <w:t>argent</w:t>
      </w:r>
    </w:p>
    <w:bookmarkEnd w:id="1432"/>
    <w:p w14:paraId="3931E8C4" w14:textId="77777777" w:rsidR="00BA150E" w:rsidRDefault="00BA150E" w:rsidP="00ED1F10">
      <w:pPr>
        <w:rPr>
          <w:lang w:val="fr-FR"/>
        </w:rPr>
      </w:pPr>
      <w:r w:rsidRPr="0032190F">
        <w:rPr>
          <w:i/>
          <w:lang w:val="fr-FR"/>
        </w:rPr>
        <w:t>arganto-</w:t>
      </w:r>
      <w:r w:rsidRPr="0032190F">
        <w:rPr>
          <w:lang w:val="fr-FR"/>
        </w:rPr>
        <w:t xml:space="preserve"> est proche du celte </w:t>
      </w:r>
      <w:r w:rsidRPr="0032190F">
        <w:rPr>
          <w:i/>
          <w:lang w:val="fr-FR"/>
        </w:rPr>
        <w:t>arkanta</w:t>
      </w:r>
      <w:r w:rsidRPr="0032190F">
        <w:rPr>
          <w:lang w:val="fr-FR"/>
        </w:rPr>
        <w:t xml:space="preserve">, du haut irlandais </w:t>
      </w:r>
      <w:r w:rsidRPr="0032190F">
        <w:rPr>
          <w:i/>
          <w:lang w:val="fr-FR"/>
        </w:rPr>
        <w:t>airget</w:t>
      </w:r>
      <w:r w:rsidRPr="0032190F">
        <w:rPr>
          <w:lang w:val="fr-FR"/>
        </w:rPr>
        <w:t>, du moyen gallois (</w:t>
      </w:r>
      <w:r w:rsidRPr="0032190F">
        <w:rPr>
          <w:i/>
          <w:lang w:val="fr-FR"/>
        </w:rPr>
        <w:t>Middle Welsh</w:t>
      </w:r>
      <w:r w:rsidRPr="0032190F">
        <w:rPr>
          <w:lang w:val="fr-FR"/>
        </w:rPr>
        <w:t xml:space="preserve">) </w:t>
      </w:r>
      <w:r w:rsidRPr="0032190F">
        <w:rPr>
          <w:i/>
          <w:lang w:val="fr-FR"/>
        </w:rPr>
        <w:t>aryant</w:t>
      </w:r>
      <w:r w:rsidRPr="0032190F">
        <w:rPr>
          <w:lang w:val="fr-FR"/>
        </w:rPr>
        <w:t xml:space="preserve"> qui signifie ‘argent’ (</w:t>
      </w:r>
      <w:r w:rsidRPr="0032190F">
        <w:rPr>
          <w:i/>
          <w:lang w:val="fr-FR"/>
        </w:rPr>
        <w:t>sliver</w:t>
      </w:r>
      <w:r w:rsidRPr="0032190F">
        <w:rPr>
          <w:lang w:val="fr-FR"/>
        </w:rPr>
        <w:t xml:space="preserve">) et du latin </w:t>
      </w:r>
      <w:r w:rsidRPr="0032190F">
        <w:rPr>
          <w:i/>
          <w:lang w:val="fr-FR"/>
        </w:rPr>
        <w:t>argentum</w:t>
      </w:r>
      <w:r w:rsidRPr="0032190F">
        <w:rPr>
          <w:lang w:val="fr-FR"/>
        </w:rPr>
        <w:t xml:space="preserve"> (BIB 2185 p. 340)</w:t>
      </w:r>
      <w:r>
        <w:rPr>
          <w:lang w:val="fr-FR"/>
        </w:rPr>
        <w:t xml:space="preserve"> v. Tartessos</w:t>
      </w:r>
    </w:p>
    <w:p w14:paraId="4ABB86F6" w14:textId="77777777" w:rsidR="00BA150E" w:rsidRDefault="00BA150E" w:rsidP="00ED1F10">
      <w:pPr>
        <w:rPr>
          <w:lang w:val="fr-FR"/>
        </w:rPr>
      </w:pPr>
    </w:p>
    <w:p w14:paraId="17356A74" w14:textId="77777777" w:rsidR="007F3D5E" w:rsidRDefault="007F3D5E" w:rsidP="00ED1F10">
      <w:pPr>
        <w:rPr>
          <w:lang w:val="fr-FR"/>
        </w:rPr>
      </w:pPr>
    </w:p>
    <w:p w14:paraId="7741AADF" w14:textId="77777777" w:rsidR="007F3D5E" w:rsidRDefault="007F3D5E" w:rsidP="00ED1F10">
      <w:pPr>
        <w:pStyle w:val="Heading3"/>
        <w:spacing w:line="240" w:lineRule="auto"/>
      </w:pPr>
      <w:bookmarkStart w:id="1433" w:name="Sit_Cuivre"/>
      <w:r w:rsidRPr="00CC639F">
        <w:t>c</w:t>
      </w:r>
      <w:r>
        <w:t>uivre</w:t>
      </w:r>
      <w:bookmarkEnd w:id="1433"/>
    </w:p>
    <w:p w14:paraId="2D4518D6" w14:textId="77777777" w:rsidR="003142E3" w:rsidRPr="00CD36B9" w:rsidRDefault="003142E3" w:rsidP="00ED1F10">
      <w:pPr>
        <w:autoSpaceDE w:val="0"/>
        <w:autoSpaceDN w:val="0"/>
        <w:adjustRightInd w:val="0"/>
        <w:rPr>
          <w:rFonts w:ascii="Courier New" w:hAnsi="Courier New" w:cs="Courier New"/>
          <w:sz w:val="20"/>
          <w:lang w:val="fr-FR"/>
        </w:rPr>
      </w:pPr>
      <w:r w:rsidRPr="00CD36B9">
        <w:rPr>
          <w:rFonts w:ascii="Courier New" w:hAnsi="Courier New" w:cs="Courier New"/>
          <w:sz w:val="20"/>
          <w:lang w:val="fr-FR"/>
        </w:rPr>
        <w:t>Cu</w:t>
      </w:r>
      <w:r w:rsidR="008F1EA4">
        <w:rPr>
          <w:rFonts w:ascii="Courier New" w:hAnsi="Courier New" w:cs="Courier New"/>
          <w:sz w:val="20"/>
          <w:lang w:val="fr-FR"/>
        </w:rPr>
        <w:t xml:space="preserve">, </w:t>
      </w:r>
      <w:r w:rsidR="008F1EA4" w:rsidRPr="008F1EA4">
        <w:rPr>
          <w:sz w:val="20"/>
          <w:lang w:val="fr-FR"/>
        </w:rPr>
        <w:t>ressources cuprifères</w:t>
      </w:r>
    </w:p>
    <w:p w14:paraId="4ED68BE7" w14:textId="77777777" w:rsidR="003142E3" w:rsidRPr="00CD36B9" w:rsidRDefault="003142E3" w:rsidP="00ED1F10">
      <w:pPr>
        <w:autoSpaceDE w:val="0"/>
        <w:autoSpaceDN w:val="0"/>
        <w:adjustRightInd w:val="0"/>
        <w:rPr>
          <w:lang w:val="fr-FR"/>
        </w:rPr>
      </w:pPr>
    </w:p>
    <w:p w14:paraId="17C205AC" w14:textId="2668FAB1" w:rsidR="003142E3" w:rsidRPr="003142E3" w:rsidRDefault="003142E3" w:rsidP="00ED1F10">
      <w:pPr>
        <w:autoSpaceDE w:val="0"/>
        <w:autoSpaceDN w:val="0"/>
        <w:adjustRightInd w:val="0"/>
        <w:rPr>
          <w:lang w:val="fr-FR"/>
        </w:rPr>
      </w:pPr>
      <w:r w:rsidRPr="003142E3">
        <w:rPr>
          <w:lang w:val="fr-FR"/>
        </w:rPr>
        <w:t xml:space="preserve">L'exploitation </w:t>
      </w:r>
      <w:r w:rsidR="00ED1F10">
        <w:rPr>
          <w:lang w:val="fr-FR"/>
        </w:rPr>
        <w:t>(</w:t>
      </w:r>
      <w:hyperlink r:id="rId3227" w:anchor="CO_mp_metal_cu" w:history="1">
        <w:r w:rsidR="00ED1F10" w:rsidRPr="005472E1">
          <w:rPr>
            <w:rStyle w:val="Hyperlink"/>
            <w:lang w:val="fr-FR"/>
          </w:rPr>
          <w:t>CO</w:t>
        </w:r>
      </w:hyperlink>
      <w:r w:rsidR="00ED1F10">
        <w:rPr>
          <w:lang w:val="fr-FR"/>
        </w:rPr>
        <w:t xml:space="preserve">) </w:t>
      </w:r>
      <w:r w:rsidRPr="003142E3">
        <w:rPr>
          <w:lang w:val="fr-FR"/>
        </w:rPr>
        <w:t xml:space="preserve">du cuivre </w:t>
      </w:r>
      <w:r w:rsidR="00BA150E">
        <w:rPr>
          <w:lang w:val="fr-FR"/>
        </w:rPr>
        <w:t>donne son nom au</w:t>
      </w:r>
      <w:r w:rsidRPr="003142E3">
        <w:rPr>
          <w:lang w:val="fr-FR"/>
        </w:rPr>
        <w:t xml:space="preserve"> </w:t>
      </w:r>
      <w:hyperlink r:id="rId3228" w:anchor="Cul_Chalco" w:history="1">
        <w:r w:rsidRPr="003142E3">
          <w:rPr>
            <w:rStyle w:val="Hyperlink"/>
            <w:lang w:val="fr-FR"/>
          </w:rPr>
          <w:t>Chalcolithique</w:t>
        </w:r>
      </w:hyperlink>
      <w:r w:rsidR="00BA150E" w:rsidRPr="00BA150E">
        <w:rPr>
          <w:lang w:val="fr-FR"/>
        </w:rPr>
        <w:t>, à Chyrpe</w:t>
      </w:r>
      <w:r w:rsidRPr="003142E3">
        <w:rPr>
          <w:lang w:val="fr-FR"/>
        </w:rPr>
        <w:t xml:space="preserve"> (SS BIB)</w:t>
      </w:r>
      <w:r w:rsidR="008F1EA4">
        <w:rPr>
          <w:lang w:val="fr-FR"/>
        </w:rPr>
        <w:t xml:space="preserve"> v. </w:t>
      </w:r>
      <w:hyperlink r:id="rId3229" w:anchor="Cul_Indo_Europeen_diff" w:history="1">
        <w:r w:rsidR="008F1EA4" w:rsidRPr="008F1EA4">
          <w:rPr>
            <w:rStyle w:val="Hyperlink"/>
            <w:lang w:val="fr-FR"/>
          </w:rPr>
          <w:t>IE</w:t>
        </w:r>
      </w:hyperlink>
    </w:p>
    <w:p w14:paraId="0960486B" w14:textId="77777777" w:rsidR="003142E3" w:rsidRDefault="003142E3" w:rsidP="00ED1F10">
      <w:pPr>
        <w:autoSpaceDE w:val="0"/>
        <w:autoSpaceDN w:val="0"/>
        <w:adjustRightInd w:val="0"/>
        <w:rPr>
          <w:lang w:val="fr-FR"/>
        </w:rPr>
      </w:pPr>
    </w:p>
    <w:p w14:paraId="4DC6D570" w14:textId="7C26533D" w:rsidR="00BA150E" w:rsidRDefault="00BA150E" w:rsidP="00ED1F10">
      <w:pPr>
        <w:autoSpaceDE w:val="0"/>
        <w:autoSpaceDN w:val="0"/>
        <w:adjustRightInd w:val="0"/>
        <w:rPr>
          <w:lang w:val="fr-FR"/>
        </w:rPr>
      </w:pPr>
      <w:r>
        <w:rPr>
          <w:lang w:val="fr-FR"/>
        </w:rPr>
        <w:t xml:space="preserve">Attesté à </w:t>
      </w:r>
      <w:hyperlink r:id="rId3230" w:anchor="Sit_Halula_met" w:history="1">
        <w:r w:rsidRPr="00BA150E">
          <w:rPr>
            <w:rStyle w:val="Hyperlink"/>
            <w:lang w:val="fr-FR"/>
          </w:rPr>
          <w:t>Halula</w:t>
        </w:r>
      </w:hyperlink>
      <w:r>
        <w:rPr>
          <w:lang w:val="fr-FR"/>
        </w:rPr>
        <w:t xml:space="preserve">, </w:t>
      </w:r>
      <w:hyperlink r:id="rId3231" w:anchor="Sit_Cayonu_met" w:history="1">
        <w:r w:rsidRPr="00BA150E">
          <w:rPr>
            <w:rStyle w:val="Hyperlink"/>
            <w:lang w:val="fr-FR"/>
          </w:rPr>
          <w:t>Cayonu</w:t>
        </w:r>
      </w:hyperlink>
    </w:p>
    <w:p w14:paraId="5FF6F5BD" w14:textId="77777777" w:rsidR="00BA150E" w:rsidRDefault="00BA150E" w:rsidP="00ED1F10">
      <w:pPr>
        <w:autoSpaceDE w:val="0"/>
        <w:autoSpaceDN w:val="0"/>
        <w:adjustRightInd w:val="0"/>
        <w:rPr>
          <w:lang w:val="fr-FR"/>
        </w:rPr>
      </w:pPr>
    </w:p>
    <w:p w14:paraId="203E3B83" w14:textId="6C64BA84" w:rsidR="007F3D5E" w:rsidRDefault="00BA150E" w:rsidP="00ED1F10">
      <w:pPr>
        <w:autoSpaceDE w:val="0"/>
        <w:autoSpaceDN w:val="0"/>
        <w:adjustRightInd w:val="0"/>
        <w:rPr>
          <w:lang w:val="fr-FR"/>
        </w:rPr>
      </w:pPr>
      <w:r w:rsidRPr="0032190F">
        <w:rPr>
          <w:lang w:val="fr-FR"/>
        </w:rPr>
        <w:t xml:space="preserve">Les mines de </w:t>
      </w:r>
      <w:r w:rsidRPr="00BA150E">
        <w:rPr>
          <w:lang w:val="fr-FR"/>
        </w:rPr>
        <w:t>cuivre</w:t>
      </w:r>
      <w:r w:rsidRPr="0032190F">
        <w:rPr>
          <w:lang w:val="fr-FR"/>
        </w:rPr>
        <w:t xml:space="preserve"> de </w:t>
      </w:r>
      <w:hyperlink r:id="rId3232" w:anchor="Sit_Rudna_Gava" w:history="1">
        <w:r w:rsidRPr="00BA150E">
          <w:rPr>
            <w:rStyle w:val="Hyperlink"/>
            <w:lang w:val="fr-FR"/>
          </w:rPr>
          <w:t>Rudna Glava</w:t>
        </w:r>
      </w:hyperlink>
      <w:r w:rsidRPr="0032190F">
        <w:rPr>
          <w:lang w:val="fr-FR"/>
        </w:rPr>
        <w:t xml:space="preserve"> et </w:t>
      </w:r>
      <w:hyperlink w:anchor="Sit_Ai_Bunar" w:history="1">
        <w:r w:rsidRPr="0032190F">
          <w:rPr>
            <w:rStyle w:val="Hyperlink"/>
            <w:lang w:val="fr-FR"/>
          </w:rPr>
          <w:t>Aï Bunar</w:t>
        </w:r>
      </w:hyperlink>
      <w:r>
        <w:rPr>
          <w:lang w:val="fr-FR"/>
        </w:rPr>
        <w:t xml:space="preserve"> </w:t>
      </w:r>
      <w:r w:rsidRPr="0032190F">
        <w:rPr>
          <w:lang w:val="fr-FR"/>
        </w:rPr>
        <w:t>alimentent des réseaux de production de haches et d’épingles autour de la Mer Noire</w:t>
      </w:r>
      <w:r>
        <w:rPr>
          <w:lang w:val="fr-FR"/>
        </w:rPr>
        <w:t xml:space="preserve"> </w:t>
      </w:r>
      <w:r w:rsidRPr="0032190F">
        <w:rPr>
          <w:lang w:val="fr-FR"/>
        </w:rPr>
        <w:t>(BIB 52).</w:t>
      </w:r>
    </w:p>
    <w:p w14:paraId="0E7DE0FE" w14:textId="38B96969" w:rsidR="00552187" w:rsidRPr="003142E3" w:rsidRDefault="00552187" w:rsidP="00ED1F10">
      <w:pPr>
        <w:rPr>
          <w:lang w:val="fr-FR"/>
        </w:rPr>
      </w:pPr>
      <w:r>
        <w:rPr>
          <w:lang w:val="fr-FR"/>
        </w:rPr>
        <w:t>M</w:t>
      </w:r>
      <w:r w:rsidRPr="0032190F">
        <w:rPr>
          <w:lang w:val="fr-FR"/>
        </w:rPr>
        <w:t xml:space="preserve">inerais de cuivre altérés de type carbonates ou oxydes facilement </w:t>
      </w:r>
      <w:r>
        <w:rPr>
          <w:lang w:val="fr-FR"/>
        </w:rPr>
        <w:t xml:space="preserve">traités. </w:t>
      </w:r>
      <w:hyperlink w:anchor="Sit_Ai_Bunar" w:history="1">
        <w:r w:rsidRPr="00CD36B9">
          <w:rPr>
            <w:rStyle w:val="Hyperlink"/>
            <w:lang w:val="fr-FR"/>
          </w:rPr>
          <w:t>Aï Bunar</w:t>
        </w:r>
      </w:hyperlink>
      <w:r w:rsidRPr="00CD36B9">
        <w:rPr>
          <w:lang w:val="fr-FR"/>
        </w:rPr>
        <w:t xml:space="preserve">, </w:t>
      </w:r>
      <w:hyperlink r:id="rId3233" w:anchor="Sit_Rudna_Gava" w:history="1">
        <w:r w:rsidRPr="00CD36B9">
          <w:rPr>
            <w:rStyle w:val="Hyperlink"/>
            <w:lang w:val="fr-FR"/>
          </w:rPr>
          <w:t>Rudna Glava</w:t>
        </w:r>
      </w:hyperlink>
      <w:r w:rsidRPr="00CD36B9">
        <w:rPr>
          <w:lang w:val="fr-FR"/>
        </w:rPr>
        <w:t xml:space="preserve">, </w:t>
      </w:r>
      <w:hyperlink r:id="rId3234" w:anchor="Sit_Rio_Tinto" w:history="1">
        <w:r w:rsidRPr="00CD36B9">
          <w:rPr>
            <w:rStyle w:val="Hyperlink"/>
            <w:lang w:val="fr-FR"/>
          </w:rPr>
          <w:t>Rio Tinto</w:t>
        </w:r>
      </w:hyperlink>
      <w:r w:rsidRPr="00CD36B9">
        <w:rPr>
          <w:lang w:val="fr-FR"/>
        </w:rPr>
        <w:t xml:space="preserve">, </w:t>
      </w:r>
      <w:hyperlink r:id="rId3235" w:anchor="Sit_Cabrières" w:history="1">
        <w:r w:rsidRPr="00CD36B9">
          <w:rPr>
            <w:rStyle w:val="Hyperlink"/>
            <w:lang w:val="fr-FR"/>
          </w:rPr>
          <w:t>Cabrières</w:t>
        </w:r>
      </w:hyperlink>
      <w:r w:rsidRPr="00CD36B9">
        <w:rPr>
          <w:lang w:val="fr-FR"/>
        </w:rPr>
        <w:t xml:space="preserve"> (BIB 99 p. 30).</w:t>
      </w:r>
      <w:r w:rsidR="003142E3" w:rsidRPr="00CD36B9">
        <w:rPr>
          <w:lang w:val="fr-FR"/>
        </w:rPr>
        <w:t xml:space="preserve"> </w:t>
      </w:r>
      <w:r w:rsidR="003142E3" w:rsidRPr="003142E3">
        <w:rPr>
          <w:lang w:val="fr-FR"/>
        </w:rPr>
        <w:t xml:space="preserve">A partir de la malachite on pratique la première réduction (BIB 3017) </w:t>
      </w:r>
    </w:p>
    <w:p w14:paraId="0E2D1FEE" w14:textId="77777777" w:rsidR="00BA150E" w:rsidRPr="00D74220" w:rsidRDefault="00BA150E" w:rsidP="00ED1F10">
      <w:pPr>
        <w:autoSpaceDE w:val="0"/>
        <w:autoSpaceDN w:val="0"/>
        <w:adjustRightInd w:val="0"/>
        <w:rPr>
          <w:lang w:val="fr-FR"/>
        </w:rPr>
      </w:pPr>
    </w:p>
    <w:p w14:paraId="742EB504" w14:textId="2B6253B4" w:rsidR="00BA150E" w:rsidRPr="00D74220" w:rsidRDefault="00000000" w:rsidP="00ED1F10">
      <w:pPr>
        <w:autoSpaceDE w:val="0"/>
        <w:autoSpaceDN w:val="0"/>
        <w:adjustRightInd w:val="0"/>
        <w:rPr>
          <w:lang w:val="fr-FR"/>
        </w:rPr>
      </w:pPr>
      <w:hyperlink r:id="rId3236" w:anchor="Sit_Aramo" w:history="1">
        <w:r w:rsidR="00BA150E" w:rsidRPr="003D1108">
          <w:rPr>
            <w:rStyle w:val="Hyperlink"/>
            <w:lang w:val="fr-FR"/>
          </w:rPr>
          <w:t>Aramo</w:t>
        </w:r>
      </w:hyperlink>
      <w:r w:rsidR="00BA150E">
        <w:rPr>
          <w:lang w:val="fr-FR"/>
        </w:rPr>
        <w:t xml:space="preserve"> (BIB 2994) </w:t>
      </w:r>
      <w:hyperlink r:id="rId3237" w:anchor="Sit_Sierra_Morena" w:history="1">
        <w:r w:rsidR="00BA150E">
          <w:rPr>
            <w:rStyle w:val="Hyperlink"/>
            <w:lang w:val="fr-FR"/>
          </w:rPr>
          <w:t xml:space="preserve">Sierra </w:t>
        </w:r>
        <w:r w:rsidR="00BA150E" w:rsidRPr="007F3D5E">
          <w:rPr>
            <w:rStyle w:val="Hyperlink"/>
            <w:lang w:val="fr-FR"/>
          </w:rPr>
          <w:t>Morena</w:t>
        </w:r>
      </w:hyperlink>
    </w:p>
    <w:p w14:paraId="3EE34633" w14:textId="77777777" w:rsidR="00BA150E" w:rsidRPr="00D74220" w:rsidRDefault="00BA150E" w:rsidP="00ED1F10">
      <w:pPr>
        <w:autoSpaceDE w:val="0"/>
        <w:autoSpaceDN w:val="0"/>
        <w:adjustRightInd w:val="0"/>
        <w:rPr>
          <w:lang w:val="fr-FR"/>
        </w:rPr>
      </w:pPr>
    </w:p>
    <w:p w14:paraId="3008F429" w14:textId="77777777" w:rsidR="00BA150E" w:rsidRPr="00D74220" w:rsidRDefault="00BA150E" w:rsidP="00ED1F10">
      <w:pPr>
        <w:pStyle w:val="Heading4"/>
      </w:pPr>
      <w:bookmarkStart w:id="1434" w:name="Sit_Cuivre_typ"/>
      <w:r w:rsidRPr="00D74220">
        <w:t>types</w:t>
      </w:r>
    </w:p>
    <w:bookmarkEnd w:id="1434"/>
    <w:p w14:paraId="628B965E" w14:textId="77777777" w:rsidR="00BA150E" w:rsidRDefault="00BA150E" w:rsidP="00BA150E">
      <w:pPr>
        <w:autoSpaceDE w:val="0"/>
        <w:autoSpaceDN w:val="0"/>
        <w:adjustRightInd w:val="0"/>
        <w:rPr>
          <w:lang w:val="fr-FR"/>
        </w:rPr>
      </w:pPr>
    </w:p>
    <w:p w14:paraId="20148D4F" w14:textId="77777777" w:rsidR="00BA150E" w:rsidRDefault="00BA150E" w:rsidP="00BA150E">
      <w:pPr>
        <w:pStyle w:val="Heading5"/>
      </w:pPr>
      <w:bookmarkStart w:id="1435" w:name="Sit_Cuivre_typ_gris"/>
      <w:r>
        <w:t>cuivre gris</w:t>
      </w:r>
    </w:p>
    <w:bookmarkEnd w:id="1435"/>
    <w:p w14:paraId="4F7DDE86" w14:textId="77777777" w:rsidR="00BA150E" w:rsidRDefault="00BA150E" w:rsidP="00BA150E">
      <w:pPr>
        <w:rPr>
          <w:lang w:val="fr-FR"/>
        </w:rPr>
      </w:pPr>
    </w:p>
    <w:p w14:paraId="2ACE97D1" w14:textId="3401838F" w:rsidR="00BA150E" w:rsidRPr="00BA150E" w:rsidRDefault="00000000" w:rsidP="00BA150E">
      <w:pPr>
        <w:rPr>
          <w:lang w:val="fr-FR"/>
        </w:rPr>
      </w:pPr>
      <w:hyperlink r:id="rId3238" w:anchor="Sit_Grandes_Rousses" w:history="1">
        <w:r w:rsidR="00BA150E" w:rsidRPr="00BA150E">
          <w:rPr>
            <w:rStyle w:val="Hyperlink"/>
            <w:lang w:val="fr-FR"/>
          </w:rPr>
          <w:t>Grande</w:t>
        </w:r>
        <w:r w:rsidR="00BA150E">
          <w:rPr>
            <w:rStyle w:val="Hyperlink"/>
            <w:lang w:val="fr-FR"/>
          </w:rPr>
          <w:t>s</w:t>
        </w:r>
        <w:r w:rsidR="00BA150E" w:rsidRPr="00BA150E">
          <w:rPr>
            <w:rStyle w:val="Hyperlink"/>
            <w:lang w:val="fr-FR"/>
          </w:rPr>
          <w:t>-Rousses</w:t>
        </w:r>
      </w:hyperlink>
      <w:r w:rsidR="008F1EA4">
        <w:rPr>
          <w:lang w:val="fr-FR"/>
        </w:rPr>
        <w:t xml:space="preserve">, </w:t>
      </w:r>
      <w:hyperlink r:id="rId3239" w:anchor="Cul_Chalco_geo_Italie_centrale" w:history="1">
        <w:r w:rsidR="008F1EA4" w:rsidRPr="008F1EA4">
          <w:rPr>
            <w:rStyle w:val="Hyperlink"/>
            <w:lang w:val="fr-FR"/>
          </w:rPr>
          <w:t>Chalcolithique d'Italie centrale</w:t>
        </w:r>
      </w:hyperlink>
    </w:p>
    <w:p w14:paraId="52A2FE4C" w14:textId="77777777" w:rsidR="00BA150E" w:rsidRPr="00D74220" w:rsidRDefault="00BA150E" w:rsidP="00BA150E">
      <w:pPr>
        <w:autoSpaceDE w:val="0"/>
        <w:autoSpaceDN w:val="0"/>
        <w:adjustRightInd w:val="0"/>
        <w:rPr>
          <w:lang w:val="fr-FR"/>
        </w:rPr>
      </w:pPr>
    </w:p>
    <w:p w14:paraId="52028D7D" w14:textId="77777777" w:rsidR="00BA150E" w:rsidRPr="00BA150E" w:rsidRDefault="00BA150E" w:rsidP="00BA150E">
      <w:pPr>
        <w:pStyle w:val="Heading4"/>
      </w:pPr>
      <w:bookmarkStart w:id="1436" w:name="Sit_Cuivre_trait_reduc"/>
      <w:r w:rsidRPr="00BA150E">
        <w:t>réduction</w:t>
      </w:r>
    </w:p>
    <w:bookmarkEnd w:id="1436"/>
    <w:p w14:paraId="46FAD31F" w14:textId="77777777" w:rsidR="00BA150E" w:rsidRPr="00BA150E" w:rsidRDefault="00BA150E" w:rsidP="00BA150E">
      <w:pPr>
        <w:autoSpaceDE w:val="0"/>
        <w:autoSpaceDN w:val="0"/>
        <w:adjustRightInd w:val="0"/>
        <w:rPr>
          <w:sz w:val="20"/>
          <w:lang w:val="fr-FR"/>
        </w:rPr>
      </w:pPr>
      <w:r w:rsidRPr="00BA150E">
        <w:rPr>
          <w:sz w:val="20"/>
          <w:lang w:val="fr-FR"/>
        </w:rPr>
        <w:t xml:space="preserve">réduction de cuivre, </w:t>
      </w:r>
      <w:r w:rsidRPr="00BA150E">
        <w:rPr>
          <w:i/>
          <w:sz w:val="20"/>
          <w:lang w:val="fr-FR"/>
        </w:rPr>
        <w:t>smelting</w:t>
      </w:r>
    </w:p>
    <w:p w14:paraId="1F821685" w14:textId="77777777" w:rsidR="00BA150E" w:rsidRPr="00BA150E" w:rsidRDefault="00BA150E" w:rsidP="00BA150E">
      <w:pPr>
        <w:autoSpaceDE w:val="0"/>
        <w:autoSpaceDN w:val="0"/>
        <w:adjustRightInd w:val="0"/>
        <w:rPr>
          <w:lang w:val="fr-FR"/>
        </w:rPr>
      </w:pPr>
    </w:p>
    <w:p w14:paraId="5CA6A004" w14:textId="77777777" w:rsidR="00BA150E" w:rsidRPr="00BA150E" w:rsidRDefault="00BA150E" w:rsidP="00BA150E">
      <w:pPr>
        <w:pStyle w:val="Heading4"/>
      </w:pPr>
      <w:r w:rsidRPr="00BA150E">
        <w:t>recyclage</w:t>
      </w:r>
    </w:p>
    <w:p w14:paraId="7F55A007" w14:textId="77777777" w:rsidR="00BA150E" w:rsidRPr="00BA150E" w:rsidRDefault="00BA150E" w:rsidP="00BA150E">
      <w:pPr>
        <w:rPr>
          <w:lang w:val="fr-FR"/>
        </w:rPr>
      </w:pPr>
    </w:p>
    <w:p w14:paraId="12E91FF0" w14:textId="77777777" w:rsidR="00BA150E" w:rsidRPr="00D74220" w:rsidRDefault="00BA150E" w:rsidP="00BA150E">
      <w:pPr>
        <w:rPr>
          <w:lang w:val="fr-FR"/>
        </w:rPr>
      </w:pPr>
      <w:r w:rsidRPr="00D74220">
        <w:rPr>
          <w:lang w:val="fr-FR"/>
        </w:rPr>
        <w:t>Otzi</w:t>
      </w:r>
    </w:p>
    <w:p w14:paraId="147AE32D" w14:textId="77777777" w:rsidR="00CC639F" w:rsidRPr="003142E3" w:rsidRDefault="00CC639F" w:rsidP="00CC639F">
      <w:pPr>
        <w:autoSpaceDE w:val="0"/>
        <w:autoSpaceDN w:val="0"/>
        <w:adjustRightInd w:val="0"/>
        <w:rPr>
          <w:lang w:val="fr-FR"/>
        </w:rPr>
      </w:pPr>
    </w:p>
    <w:p w14:paraId="4969F689" w14:textId="77777777" w:rsidR="00CC639F" w:rsidRPr="00CD36B9" w:rsidRDefault="00CC639F" w:rsidP="00CC639F">
      <w:pPr>
        <w:pStyle w:val="Heading3"/>
        <w:rPr>
          <w:szCs w:val="22"/>
          <w:lang w:eastAsia="en-GB"/>
        </w:rPr>
      </w:pPr>
      <w:bookmarkStart w:id="1437" w:name="Sit_Etain"/>
      <w:r w:rsidRPr="00CD36B9">
        <w:t>étain</w:t>
      </w:r>
    </w:p>
    <w:bookmarkEnd w:id="1437"/>
    <w:p w14:paraId="0123C0A9" w14:textId="3F3A8F07" w:rsidR="00CC639F" w:rsidRPr="00CD36B9" w:rsidRDefault="003C03E9" w:rsidP="00CC639F">
      <w:pPr>
        <w:autoSpaceDE w:val="0"/>
        <w:autoSpaceDN w:val="0"/>
        <w:adjustRightInd w:val="0"/>
        <w:rPr>
          <w:sz w:val="20"/>
          <w:lang w:val="fr-FR"/>
        </w:rPr>
      </w:pPr>
      <w:r w:rsidRPr="00CD36B9">
        <w:rPr>
          <w:rFonts w:ascii="Courier New" w:hAnsi="Courier New" w:cs="Courier New"/>
          <w:sz w:val="20"/>
          <w:lang w:val="fr-FR"/>
        </w:rPr>
        <w:t>Sn</w:t>
      </w:r>
      <w:r w:rsidRPr="00CD36B9">
        <w:rPr>
          <w:sz w:val="20"/>
          <w:lang w:val="fr-FR"/>
        </w:rPr>
        <w:t>, gisements</w:t>
      </w:r>
      <w:r w:rsidR="00CC639F" w:rsidRPr="00CD36B9">
        <w:rPr>
          <w:sz w:val="20"/>
          <w:lang w:val="fr-FR"/>
        </w:rPr>
        <w:t xml:space="preserve"> d'étain, mines d'étain, gîte d'étain, stannifère, </w:t>
      </w:r>
      <w:r w:rsidR="00CC639F" w:rsidRPr="00D612B1">
        <w:rPr>
          <w:sz w:val="20"/>
          <w:lang w:val="fr-FR"/>
        </w:rPr>
        <w:t>gisement d’étain</w:t>
      </w:r>
      <w:r w:rsidR="00CC639F" w:rsidRPr="00CD36B9">
        <w:rPr>
          <w:sz w:val="20"/>
          <w:lang w:val="fr-FR"/>
        </w:rPr>
        <w:t xml:space="preserve">, </w:t>
      </w:r>
      <w:r w:rsidR="00CC639F" w:rsidRPr="00CD36B9">
        <w:rPr>
          <w:i/>
          <w:sz w:val="20"/>
          <w:lang w:val="fr-FR"/>
        </w:rPr>
        <w:t>estaño</w:t>
      </w:r>
      <w:r w:rsidR="00CC639F" w:rsidRPr="00CD36B9">
        <w:rPr>
          <w:sz w:val="20"/>
          <w:lang w:val="fr-FR"/>
        </w:rPr>
        <w:t xml:space="preserve">, </w:t>
      </w:r>
      <w:r w:rsidR="00CC639F" w:rsidRPr="00CD36B9">
        <w:rPr>
          <w:i/>
          <w:sz w:val="20"/>
          <w:lang w:val="fr-FR"/>
        </w:rPr>
        <w:t>tin</w:t>
      </w:r>
      <w:r w:rsidRPr="00CD36B9">
        <w:rPr>
          <w:i/>
          <w:sz w:val="20"/>
          <w:lang w:val="fr-FR"/>
        </w:rPr>
        <w:t xml:space="preserve">, </w:t>
      </w:r>
      <w:r w:rsidRPr="00CD36B9">
        <w:rPr>
          <w:sz w:val="20"/>
          <w:lang w:val="fr-FR"/>
        </w:rPr>
        <w:t xml:space="preserve">lat. </w:t>
      </w:r>
      <w:r w:rsidRPr="00CD36B9">
        <w:rPr>
          <w:i/>
          <w:sz w:val="20"/>
          <w:lang w:val="fr-FR"/>
        </w:rPr>
        <w:t>stannum</w:t>
      </w:r>
      <w:r w:rsidRPr="00CD36B9">
        <w:rPr>
          <w:sz w:val="20"/>
          <w:lang w:val="fr-FR"/>
        </w:rPr>
        <w:t xml:space="preserve">, grec </w:t>
      </w:r>
      <w:r w:rsidRPr="00CD36B9">
        <w:rPr>
          <w:i/>
          <w:sz w:val="20"/>
          <w:lang w:val="fr-FR"/>
        </w:rPr>
        <w:t>k</w:t>
      </w:r>
      <w:r w:rsidRPr="003C03E9">
        <w:rPr>
          <w:i/>
          <w:sz w:val="20"/>
          <w:lang w:val="fr-FR"/>
        </w:rPr>
        <w:t>ασσίτερος</w:t>
      </w:r>
      <w:r w:rsidRPr="00CD36B9">
        <w:rPr>
          <w:i/>
          <w:sz w:val="20"/>
          <w:lang w:val="fr-FR"/>
        </w:rPr>
        <w:t xml:space="preserve">/kassiteros </w:t>
      </w:r>
      <w:r w:rsidRPr="00CD36B9">
        <w:rPr>
          <w:sz w:val="20"/>
          <w:lang w:val="fr-FR"/>
        </w:rPr>
        <w:t xml:space="preserve">(≡ </w:t>
      </w:r>
      <w:hyperlink r:id="rId3240" w:anchor="Sit_Cassiterides" w:history="1">
        <w:r w:rsidRPr="00CD36B9">
          <w:rPr>
            <w:rStyle w:val="Hyperlink"/>
            <w:sz w:val="20"/>
            <w:lang w:val="fr-FR"/>
          </w:rPr>
          <w:t>Cassitérides</w:t>
        </w:r>
      </w:hyperlink>
      <w:r w:rsidRPr="00CD36B9">
        <w:rPr>
          <w:sz w:val="20"/>
          <w:lang w:val="fr-FR"/>
        </w:rPr>
        <w:t>)</w:t>
      </w:r>
    </w:p>
    <w:p w14:paraId="53A2D388" w14:textId="77777777" w:rsidR="00CC639F" w:rsidRPr="00CD36B9" w:rsidRDefault="00CC639F" w:rsidP="00CC639F">
      <w:pPr>
        <w:autoSpaceDE w:val="0"/>
        <w:autoSpaceDN w:val="0"/>
        <w:adjustRightInd w:val="0"/>
        <w:rPr>
          <w:lang w:val="fr-FR"/>
        </w:rPr>
      </w:pPr>
    </w:p>
    <w:p w14:paraId="2899F4D5" w14:textId="77777777" w:rsidR="00CC639F" w:rsidRDefault="00CC639F" w:rsidP="00CC639F">
      <w:pPr>
        <w:autoSpaceDE w:val="0"/>
        <w:autoSpaceDN w:val="0"/>
        <w:adjustRightInd w:val="0"/>
        <w:rPr>
          <w:lang w:val="fr-FR"/>
        </w:rPr>
      </w:pPr>
      <w:r>
        <w:rPr>
          <w:lang w:val="fr-FR"/>
        </w:rPr>
        <w:t>La cassitérite est la matière première de l'étain (BIB 2994)</w:t>
      </w:r>
    </w:p>
    <w:p w14:paraId="355247F3" w14:textId="77777777" w:rsidR="00CC639F" w:rsidRDefault="00CC639F" w:rsidP="00CC639F">
      <w:pPr>
        <w:autoSpaceDE w:val="0"/>
        <w:autoSpaceDN w:val="0"/>
        <w:adjustRightInd w:val="0"/>
        <w:rPr>
          <w:lang w:val="fr-FR"/>
        </w:rPr>
      </w:pPr>
    </w:p>
    <w:p w14:paraId="309F1470" w14:textId="59BF7034" w:rsidR="00CC639F" w:rsidRDefault="00CC639F" w:rsidP="00CC639F">
      <w:pPr>
        <w:autoSpaceDE w:val="0"/>
        <w:autoSpaceDN w:val="0"/>
        <w:adjustRightInd w:val="0"/>
        <w:rPr>
          <w:lang w:val="fr-FR"/>
        </w:rPr>
      </w:pPr>
      <w:r>
        <w:rPr>
          <w:lang w:val="fr-FR"/>
        </w:rPr>
        <w:t xml:space="preserve">La Galice, les </w:t>
      </w:r>
      <w:hyperlink r:id="rId3241" w:anchor="Sit_Cornouailles" w:history="1">
        <w:r w:rsidR="003C03E9" w:rsidRPr="006C13E3">
          <w:rPr>
            <w:rStyle w:val="Hyperlink"/>
            <w:lang w:val="fr-FR"/>
          </w:rPr>
          <w:t>Cornouailles</w:t>
        </w:r>
      </w:hyperlink>
      <w:r>
        <w:rPr>
          <w:lang w:val="fr-FR"/>
        </w:rPr>
        <w:t xml:space="preserve">/Devon sont connus pour être les gisements d'étain et de </w:t>
      </w:r>
      <w:hyperlink r:id="rId3242" w:anchor="Sit_Cuivre" w:history="1">
        <w:r w:rsidR="00BA150E" w:rsidRPr="00BA150E">
          <w:rPr>
            <w:rStyle w:val="Hyperlink"/>
            <w:lang w:val="fr-FR"/>
          </w:rPr>
          <w:t>cuivre</w:t>
        </w:r>
      </w:hyperlink>
      <w:r w:rsidR="00BA150E">
        <w:rPr>
          <w:lang w:val="fr-FR"/>
        </w:rPr>
        <w:t xml:space="preserve"> </w:t>
      </w:r>
      <w:r>
        <w:rPr>
          <w:lang w:val="fr-FR"/>
        </w:rPr>
        <w:t xml:space="preserve">natifs les plus abondant d'Europe atlantique </w:t>
      </w:r>
      <w:r w:rsidRPr="003D1108">
        <w:rPr>
          <w:lang w:val="fr-FR"/>
        </w:rPr>
        <w:t>(Obermaier 1925, 58, O’Brien 1994, 2, Comendador Rey 1998, 162–7, Ruiz-Gálvez Priego 1998, 107–9, Nash Briggs 2003, 245)</w:t>
      </w:r>
      <w:r>
        <w:rPr>
          <w:lang w:val="fr-FR"/>
        </w:rPr>
        <w:t xml:space="preserve"> (BIB 2994)</w:t>
      </w:r>
    </w:p>
    <w:p w14:paraId="61DFDA63" w14:textId="14929D84" w:rsidR="00AC33F5" w:rsidRDefault="00AC33F5" w:rsidP="009566A7">
      <w:pPr>
        <w:autoSpaceDE w:val="0"/>
        <w:autoSpaceDN w:val="0"/>
        <w:adjustRightInd w:val="0"/>
        <w:jc w:val="both"/>
        <w:rPr>
          <w:lang w:val="fr-FR"/>
        </w:rPr>
      </w:pPr>
      <w:r w:rsidRPr="00AC33F5">
        <w:rPr>
          <w:lang w:val="fr-FR"/>
        </w:rPr>
        <w:t xml:space="preserve">Le </w:t>
      </w:r>
      <w:r w:rsidR="00D612B1">
        <w:rPr>
          <w:lang w:val="fr-FR"/>
        </w:rPr>
        <w:t>NO</w:t>
      </w:r>
      <w:r w:rsidRPr="00AC33F5">
        <w:rPr>
          <w:lang w:val="fr-FR"/>
        </w:rPr>
        <w:t xml:space="preserve"> ibérique </w:t>
      </w:r>
      <w:r w:rsidR="009566A7">
        <w:rPr>
          <w:lang w:val="fr-FR"/>
        </w:rPr>
        <w:t>[</w:t>
      </w:r>
      <w:hyperlink r:id="rId3243" w:anchor="Sit_IPB_zone_GTMZ" w:history="1">
        <w:r w:rsidR="009566A7" w:rsidRPr="009566A7">
          <w:rPr>
            <w:rStyle w:val="Hyperlink"/>
            <w:lang w:val="fr-FR"/>
          </w:rPr>
          <w:t>GTMZ</w:t>
        </w:r>
      </w:hyperlink>
      <w:r w:rsidR="009566A7">
        <w:rPr>
          <w:lang w:val="fr-FR"/>
        </w:rPr>
        <w:t xml:space="preserve"> ?] </w:t>
      </w:r>
      <w:r w:rsidRPr="00AC33F5">
        <w:rPr>
          <w:lang w:val="fr-FR"/>
        </w:rPr>
        <w:t>est la région stannifère d’Europe la plus étendue. L’utilisation de ce minerai pour la production ancienne du Bronze est communément admise, tout comme sa diffusion vers les régions demandeuses. Malgré cela, les données permettant de valider les hypothèses sur les volumes d’extraction, les techniques de production, les usages et la circulation de l’étain sont toujours rares.</w:t>
      </w:r>
      <w:r w:rsidR="00D612B1">
        <w:rPr>
          <w:lang w:val="fr-FR"/>
        </w:rPr>
        <w:t xml:space="preserve"> </w:t>
      </w:r>
      <w:r w:rsidRPr="00AC33F5">
        <w:rPr>
          <w:lang w:val="fr-FR"/>
        </w:rPr>
        <w:t xml:space="preserve">Pour le 1er millénaire BC, au-delà du cas bien connu </w:t>
      </w:r>
      <w:r w:rsidR="00D612B1">
        <w:rPr>
          <w:lang w:val="fr-FR"/>
        </w:rPr>
        <w:t xml:space="preserve">de </w:t>
      </w:r>
      <w:hyperlink r:id="rId3244" w:anchor="Sit_San_Cristobal" w:history="1">
        <w:r w:rsidR="00D612B1" w:rsidRPr="00D37650">
          <w:rPr>
            <w:rStyle w:val="Hyperlink"/>
            <w:lang w:val="fr-FR"/>
          </w:rPr>
          <w:t>San Cristobal</w:t>
        </w:r>
      </w:hyperlink>
      <w:r w:rsidR="00D612B1" w:rsidRPr="00AC33F5">
        <w:rPr>
          <w:lang w:val="fr-FR"/>
        </w:rPr>
        <w:t xml:space="preserve"> </w:t>
      </w:r>
      <w:r w:rsidRPr="00AC33F5">
        <w:rPr>
          <w:lang w:val="fr-FR"/>
        </w:rPr>
        <w:t>(Logrosán, Cáceres), les exemples de mines de cassitérite et de métallurgie de l’étain commencent à apparaître. Nous présentons ici trois sites étudiés dans le cadre du projet IberianTin</w:t>
      </w:r>
      <w:r w:rsidR="009566A7">
        <w:rPr>
          <w:lang w:val="fr-FR"/>
        </w:rPr>
        <w:t xml:space="preserve"> </w:t>
      </w:r>
      <w:r w:rsidRPr="00AC33F5">
        <w:rPr>
          <w:lang w:val="fr-FR"/>
        </w:rPr>
        <w:t>(PTDC/HAR-</w:t>
      </w:r>
      <w:r w:rsidRPr="00AC33F5">
        <w:rPr>
          <w:lang w:val="fr-FR"/>
        </w:rPr>
        <w:lastRenderedPageBreak/>
        <w:t>ARQ/32290/2017), du point de vue de leurs caractéristiques géologiques et métallurgiques. Deux d’entre eux, les castros de Carvalhelhos (Boticas, Vila Real) et d’Outeiro de Baltar (Baltar, Ourense), sont situés tout près de gisements de cassitérite et on y a pratiqué une métallurgie de l’étain, entre le IIe s. BC et le Ier s. AD. Le troisième site est la mine d’Ervedosa (Vinhais, Bragança), sous concession de 1906 à 1969, où des outils en pierre ont été trouvés. La typologie de ces outils suggère une phase d’activité minière au début du 1er millénaire BC.Nos analyses élémentaires et microstructurales des vestiges métallurgiques, tels les scories ou les fragments de métal, ou des échantillons de cassitérite, montrent le traitement de cassitérites ayant différentes compositions. Ces résultats constituent des nouvelles indications de l’utilisation de l’étain par les communautés du NO ibérique pendant le 1ermillénaire BC.</w:t>
      </w:r>
      <w:r>
        <w:rPr>
          <w:lang w:val="fr-FR"/>
        </w:rPr>
        <w:t xml:space="preserve"> (BIB 3376)</w:t>
      </w:r>
    </w:p>
    <w:p w14:paraId="63C9EFAA" w14:textId="77777777" w:rsidR="00CC639F" w:rsidRDefault="00CC639F" w:rsidP="00CC639F">
      <w:pPr>
        <w:autoSpaceDE w:val="0"/>
        <w:autoSpaceDN w:val="0"/>
        <w:adjustRightInd w:val="0"/>
        <w:rPr>
          <w:lang w:val="fr-FR"/>
        </w:rPr>
      </w:pPr>
    </w:p>
    <w:p w14:paraId="54FC3595" w14:textId="5F555ECF" w:rsidR="00AF2AF8" w:rsidRPr="00994E1F" w:rsidRDefault="00CC639F" w:rsidP="00CC639F">
      <w:pPr>
        <w:autoSpaceDE w:val="0"/>
        <w:autoSpaceDN w:val="0"/>
        <w:adjustRightInd w:val="0"/>
        <w:rPr>
          <w:lang w:val="fr-FR"/>
        </w:rPr>
      </w:pPr>
      <w:r w:rsidRPr="004073E6">
        <w:rPr>
          <w:lang w:val="fr-FR"/>
        </w:rPr>
        <w:t>v.</w:t>
      </w:r>
      <w:r>
        <w:rPr>
          <w:lang w:val="fr-FR"/>
        </w:rPr>
        <w:t xml:space="preserve">, </w:t>
      </w:r>
      <w:hyperlink r:id="rId3245" w:anchor="Cul_Bronze_Ancien_spat_Europe_NO" w:history="1">
        <w:r w:rsidRPr="006C13E3">
          <w:rPr>
            <w:rStyle w:val="Hyperlink"/>
            <w:lang w:val="fr-FR"/>
          </w:rPr>
          <w:t>NO Europe</w:t>
        </w:r>
      </w:hyperlink>
      <w:r w:rsidRPr="006C13E3">
        <w:rPr>
          <w:lang w:val="fr-FR"/>
        </w:rPr>
        <w:t xml:space="preserve">, </w:t>
      </w:r>
      <w:hyperlink r:id="rId3246" w:anchor="Cul_Bronze_Moyen_g_Scandin_S" w:history="1">
        <w:r w:rsidRPr="006C13E3">
          <w:rPr>
            <w:rStyle w:val="Hyperlink"/>
            <w:lang w:val="fr-FR"/>
          </w:rPr>
          <w:t>Scandinavie du Sud</w:t>
        </w:r>
      </w:hyperlink>
      <w:r w:rsidRPr="006C13E3">
        <w:rPr>
          <w:lang w:val="fr-FR"/>
        </w:rPr>
        <w:t xml:space="preserve">, </w:t>
      </w:r>
      <w:hyperlink r:id="rId3247" w:anchor="Sit_Tartessos" w:history="1">
        <w:r w:rsidRPr="006C13E3">
          <w:rPr>
            <w:rStyle w:val="Hyperlink"/>
            <w:lang w:val="fr-FR"/>
          </w:rPr>
          <w:t>Tartessos</w:t>
        </w:r>
      </w:hyperlink>
      <w:r w:rsidRPr="006C13E3">
        <w:rPr>
          <w:lang w:val="fr-FR"/>
        </w:rPr>
        <w:t xml:space="preserve">, </w:t>
      </w:r>
      <w:hyperlink r:id="rId3248" w:anchor="Sit_Cornouailles" w:history="1">
        <w:r w:rsidRPr="006C13E3">
          <w:rPr>
            <w:rStyle w:val="Hyperlink"/>
            <w:lang w:val="fr-FR"/>
          </w:rPr>
          <w:t>Cornouailles</w:t>
        </w:r>
      </w:hyperlink>
      <w:r w:rsidRPr="006C13E3">
        <w:rPr>
          <w:lang w:val="fr-FR"/>
        </w:rPr>
        <w:t xml:space="preserve">, </w:t>
      </w:r>
      <w:hyperlink r:id="rId3249" w:anchor="Sit_Karnab" w:history="1">
        <w:r w:rsidRPr="006C13E3">
          <w:rPr>
            <w:rStyle w:val="Hyperlink"/>
            <w:lang w:val="fr-FR"/>
          </w:rPr>
          <w:t>Karnab</w:t>
        </w:r>
      </w:hyperlink>
      <w:r w:rsidRPr="006C13E3">
        <w:rPr>
          <w:lang w:val="fr-FR"/>
        </w:rPr>
        <w:t xml:space="preserve">, </w:t>
      </w:r>
      <w:hyperlink r:id="rId3250" w:anchor="Sit_Cassiterides" w:history="1">
        <w:r w:rsidRPr="006C13E3">
          <w:rPr>
            <w:rStyle w:val="Hyperlink"/>
            <w:lang w:val="fr-FR"/>
          </w:rPr>
          <w:t>Cassitérides</w:t>
        </w:r>
      </w:hyperlink>
      <w:r w:rsidRPr="006C13E3">
        <w:rPr>
          <w:lang w:val="fr-FR"/>
        </w:rPr>
        <w:t xml:space="preserve">, </w:t>
      </w:r>
      <w:r>
        <w:rPr>
          <w:lang w:val="fr-FR"/>
        </w:rPr>
        <w:t xml:space="preserve">, </w:t>
      </w:r>
      <w:hyperlink r:id="rId3251" w:anchor="Sit_Martinho_Mine" w:history="1">
        <w:r w:rsidR="00A84D62" w:rsidRPr="00A84D62">
          <w:rPr>
            <w:rStyle w:val="Hyperlink"/>
            <w:lang w:val="fr-FR"/>
          </w:rPr>
          <w:t>San Martinho (mine)</w:t>
        </w:r>
      </w:hyperlink>
      <w:r w:rsidR="00A84D62">
        <w:rPr>
          <w:lang w:val="fr-FR"/>
        </w:rPr>
        <w:t xml:space="preserve">, </w:t>
      </w:r>
      <w:r>
        <w:rPr>
          <w:lang w:val="fr-FR"/>
        </w:rPr>
        <w:t xml:space="preserve">gr. </w:t>
      </w:r>
      <w:hyperlink r:id="rId3252" w:anchor="Cul_Extremadura_ctxt_reg_grp_AlcanSalor" w:history="1">
        <w:r w:rsidRPr="00994E1F">
          <w:rPr>
            <w:rStyle w:val="Hyperlink"/>
            <w:lang w:val="fr-FR"/>
          </w:rPr>
          <w:t>Alcantara-Salor</w:t>
        </w:r>
      </w:hyperlink>
      <w:r w:rsidRPr="00994E1F">
        <w:rPr>
          <w:lang w:val="fr-FR"/>
        </w:rPr>
        <w:t xml:space="preserve">, Maroc, </w:t>
      </w:r>
      <w:hyperlink r:id="rId3253" w:anchor="Cul_Unetice_metal" w:history="1">
        <w:r w:rsidRPr="00994E1F">
          <w:rPr>
            <w:rStyle w:val="Hyperlink"/>
            <w:lang w:val="fr-FR"/>
          </w:rPr>
          <w:t>Unetice</w:t>
        </w:r>
      </w:hyperlink>
      <w:r w:rsidRPr="00994E1F">
        <w:rPr>
          <w:lang w:val="fr-FR"/>
        </w:rPr>
        <w:t>, San Fins</w:t>
      </w:r>
      <w:r w:rsidR="007F3D5E" w:rsidRPr="00994E1F">
        <w:rPr>
          <w:lang w:val="fr-FR"/>
        </w:rPr>
        <w:t xml:space="preserve">, </w:t>
      </w:r>
      <w:hyperlink r:id="rId3254" w:anchor="Sit_Sierra_Morena" w:history="1">
        <w:r w:rsidR="007F3D5E" w:rsidRPr="00994E1F">
          <w:rPr>
            <w:rStyle w:val="Hyperlink"/>
            <w:lang w:val="fr-FR"/>
          </w:rPr>
          <w:t>Sierra Morena</w:t>
        </w:r>
      </w:hyperlink>
    </w:p>
    <w:p w14:paraId="279606BC" w14:textId="77777777" w:rsidR="00D612B1" w:rsidRDefault="00D612B1" w:rsidP="00D612B1">
      <w:pPr>
        <w:autoSpaceDE w:val="0"/>
        <w:autoSpaceDN w:val="0"/>
        <w:adjustRightInd w:val="0"/>
        <w:rPr>
          <w:lang w:val="fr-FR"/>
        </w:rPr>
      </w:pPr>
      <w:r>
        <w:rPr>
          <w:lang w:val="fr-FR"/>
        </w:rPr>
        <w:t xml:space="preserve">v. </w:t>
      </w:r>
      <w:hyperlink r:id="rId3255" w:anchor="Aut_Herodote_Histoires_III_115" w:history="1">
        <w:r w:rsidRPr="00D612B1">
          <w:rPr>
            <w:rStyle w:val="Hyperlink"/>
            <w:lang w:val="fr-FR"/>
          </w:rPr>
          <w:t>Hérodote</w:t>
        </w:r>
      </w:hyperlink>
    </w:p>
    <w:p w14:paraId="6AA07363" w14:textId="77777777" w:rsidR="00AF2AF8" w:rsidRPr="00994E1F" w:rsidRDefault="00AF2AF8" w:rsidP="00CC639F">
      <w:pPr>
        <w:autoSpaceDE w:val="0"/>
        <w:autoSpaceDN w:val="0"/>
        <w:adjustRightInd w:val="0"/>
        <w:rPr>
          <w:lang w:val="fr-FR"/>
        </w:rPr>
      </w:pPr>
    </w:p>
    <w:p w14:paraId="28778A23" w14:textId="77777777" w:rsidR="00AC33F5" w:rsidRPr="00AC33F5" w:rsidRDefault="00AC33F5" w:rsidP="00AC33F5">
      <w:pPr>
        <w:pStyle w:val="Heading4"/>
      </w:pPr>
      <w:bookmarkStart w:id="1438" w:name="Sit_Route_Etain"/>
      <w:r w:rsidRPr="00AC33F5">
        <w:t>routes</w:t>
      </w:r>
    </w:p>
    <w:bookmarkEnd w:id="1438"/>
    <w:p w14:paraId="0CFB2D25" w14:textId="77777777" w:rsidR="00AC33F5" w:rsidRPr="00AC33F5" w:rsidRDefault="00AC33F5" w:rsidP="00AC33F5">
      <w:pPr>
        <w:rPr>
          <w:lang w:val="fr-FR"/>
        </w:rPr>
      </w:pPr>
    </w:p>
    <w:p w14:paraId="1AFFA269" w14:textId="6204AF83" w:rsidR="00AC33F5" w:rsidRDefault="00AC33F5" w:rsidP="00AC33F5">
      <w:pPr>
        <w:rPr>
          <w:lang w:val="fr-FR"/>
        </w:rPr>
      </w:pPr>
      <w:r>
        <w:rPr>
          <w:lang w:val="fr-FR"/>
        </w:rPr>
        <w:t xml:space="preserve">L'une des </w:t>
      </w:r>
      <w:hyperlink r:id="rId3256" w:anchor="Sit_Routes" w:history="1">
        <w:r w:rsidRPr="00366760">
          <w:rPr>
            <w:rStyle w:val="Hyperlink"/>
            <w:lang w:val="fr-FR"/>
          </w:rPr>
          <w:t>routes de commerce</w:t>
        </w:r>
      </w:hyperlink>
      <w:r>
        <w:rPr>
          <w:lang w:val="fr-FR"/>
        </w:rPr>
        <w:t xml:space="preserve"> international (SS BIB). Les routes de l'étain joignent l'Europe du Nord à l'Europe du Sud et perdurent du Bronze au Fer 2 (Rolley 2006) voire jusqu'à l'avénement des chemin de fer (BIB Clara Filet et al. com. pers.)</w:t>
      </w:r>
    </w:p>
    <w:p w14:paraId="5C0651F0" w14:textId="77777777" w:rsidR="00AC33F5" w:rsidRPr="00AC33F5" w:rsidRDefault="00AC33F5" w:rsidP="00CC639F">
      <w:pPr>
        <w:autoSpaceDE w:val="0"/>
        <w:autoSpaceDN w:val="0"/>
        <w:adjustRightInd w:val="0"/>
        <w:rPr>
          <w:lang w:val="fr-FR"/>
        </w:rPr>
      </w:pPr>
    </w:p>
    <w:p w14:paraId="79823C13" w14:textId="77777777" w:rsidR="00AC219C" w:rsidRPr="00AC33F5" w:rsidRDefault="00AC219C" w:rsidP="00CC639F">
      <w:pPr>
        <w:autoSpaceDE w:val="0"/>
        <w:autoSpaceDN w:val="0"/>
        <w:adjustRightInd w:val="0"/>
        <w:rPr>
          <w:lang w:val="fr-FR"/>
        </w:rPr>
      </w:pPr>
    </w:p>
    <w:p w14:paraId="1447A795" w14:textId="77777777" w:rsidR="00AC219C" w:rsidRPr="00994E1F" w:rsidRDefault="00AC219C" w:rsidP="00AC219C">
      <w:pPr>
        <w:pStyle w:val="Heading3"/>
      </w:pPr>
      <w:bookmarkStart w:id="1439" w:name="Sit_Or"/>
      <w:r w:rsidRPr="00994E1F">
        <w:t>or</w:t>
      </w:r>
    </w:p>
    <w:bookmarkEnd w:id="1439"/>
    <w:p w14:paraId="1BF4AA37" w14:textId="77777777" w:rsidR="00AC219C" w:rsidRPr="00994E1F" w:rsidRDefault="00AC219C" w:rsidP="00CC639F">
      <w:pPr>
        <w:autoSpaceDE w:val="0"/>
        <w:autoSpaceDN w:val="0"/>
        <w:adjustRightInd w:val="0"/>
        <w:rPr>
          <w:lang w:val="fr-FR"/>
        </w:rPr>
      </w:pPr>
    </w:p>
    <w:p w14:paraId="4925AAEB" w14:textId="09B7F505" w:rsidR="00D612B1" w:rsidRDefault="00D612B1" w:rsidP="00D612B1">
      <w:pPr>
        <w:autoSpaceDE w:val="0"/>
        <w:autoSpaceDN w:val="0"/>
        <w:adjustRightInd w:val="0"/>
        <w:rPr>
          <w:lang w:val="fr-FR"/>
        </w:rPr>
      </w:pPr>
      <w:r>
        <w:rPr>
          <w:lang w:val="fr-FR"/>
        </w:rPr>
        <w:t xml:space="preserve">v. </w:t>
      </w:r>
      <w:hyperlink r:id="rId3257" w:anchor="Aut_Herodote_Histoires_III_116" w:history="1">
        <w:r w:rsidRPr="00D612B1">
          <w:rPr>
            <w:rStyle w:val="Hyperlink"/>
            <w:lang w:val="fr-FR"/>
          </w:rPr>
          <w:t>Hérodote</w:t>
        </w:r>
      </w:hyperlink>
    </w:p>
    <w:p w14:paraId="1432C478" w14:textId="77777777" w:rsidR="00AC219C" w:rsidRPr="00994E1F" w:rsidRDefault="00AC219C" w:rsidP="00CC639F">
      <w:pPr>
        <w:autoSpaceDE w:val="0"/>
        <w:autoSpaceDN w:val="0"/>
        <w:adjustRightInd w:val="0"/>
        <w:rPr>
          <w:lang w:val="fr-FR"/>
        </w:rPr>
      </w:pPr>
    </w:p>
    <w:p w14:paraId="7AA7E3D1" w14:textId="77777777" w:rsidR="00D74220" w:rsidRPr="00994E1F" w:rsidRDefault="00D74220" w:rsidP="00CC639F">
      <w:pPr>
        <w:autoSpaceDE w:val="0"/>
        <w:autoSpaceDN w:val="0"/>
        <w:adjustRightInd w:val="0"/>
        <w:rPr>
          <w:lang w:val="fr-FR"/>
        </w:rPr>
      </w:pPr>
    </w:p>
    <w:p w14:paraId="15DBB9EC" w14:textId="77777777" w:rsidR="00D74220" w:rsidRPr="00994E1F" w:rsidRDefault="00D74220" w:rsidP="00D74220">
      <w:pPr>
        <w:pStyle w:val="Heading3"/>
      </w:pPr>
      <w:bookmarkStart w:id="1440" w:name="Sit_Plomb"/>
      <w:r w:rsidRPr="00994E1F">
        <w:t>plomb</w:t>
      </w:r>
    </w:p>
    <w:bookmarkEnd w:id="1440"/>
    <w:p w14:paraId="297842EA" w14:textId="77777777" w:rsidR="00D74220" w:rsidRPr="00994E1F" w:rsidRDefault="00D74220" w:rsidP="00CC639F">
      <w:pPr>
        <w:autoSpaceDE w:val="0"/>
        <w:autoSpaceDN w:val="0"/>
        <w:adjustRightInd w:val="0"/>
        <w:rPr>
          <w:lang w:val="fr-FR"/>
        </w:rPr>
      </w:pPr>
    </w:p>
    <w:p w14:paraId="05ABDCFC" w14:textId="77777777" w:rsidR="00D74220" w:rsidRPr="00994E1F" w:rsidRDefault="00D74220" w:rsidP="00CC639F">
      <w:pPr>
        <w:autoSpaceDE w:val="0"/>
        <w:autoSpaceDN w:val="0"/>
        <w:adjustRightInd w:val="0"/>
        <w:rPr>
          <w:lang w:val="fr-FR"/>
        </w:rPr>
      </w:pPr>
    </w:p>
    <w:p w14:paraId="2D495816" w14:textId="77777777" w:rsidR="00CC639F" w:rsidRPr="00994E1F" w:rsidRDefault="00CC639F" w:rsidP="00CC639F">
      <w:pPr>
        <w:autoSpaceDE w:val="0"/>
        <w:autoSpaceDN w:val="0"/>
        <w:adjustRightInd w:val="0"/>
        <w:rPr>
          <w:lang w:val="fr-FR"/>
        </w:rPr>
      </w:pPr>
    </w:p>
    <w:p w14:paraId="71C501BB" w14:textId="77777777" w:rsidR="00523A06" w:rsidRDefault="00523A06" w:rsidP="00CC639F">
      <w:pPr>
        <w:rPr>
          <w:lang w:val="fr-FR"/>
        </w:rPr>
      </w:pPr>
    </w:p>
    <w:p w14:paraId="2DE0568D" w14:textId="77777777" w:rsidR="00523A06" w:rsidRDefault="00523A06" w:rsidP="00523A06">
      <w:pPr>
        <w:pStyle w:val="Heading3"/>
      </w:pPr>
      <w:bookmarkStart w:id="1441" w:name="Sit_Fer"/>
      <w:r>
        <w:t>fer</w:t>
      </w:r>
    </w:p>
    <w:bookmarkEnd w:id="1441"/>
    <w:p w14:paraId="12651D31" w14:textId="651BF535" w:rsidR="00523A06" w:rsidRDefault="00AF2AF8" w:rsidP="00CC639F">
      <w:pPr>
        <w:rPr>
          <w:lang w:val="fr-FR"/>
        </w:rPr>
      </w:pPr>
      <w:r w:rsidRPr="00AF2AF8">
        <w:rPr>
          <w:lang w:val="fr-FR"/>
        </w:rPr>
        <w:t>Sur terre, le fer n'est présent que sous forme d'oxyde (BIB Carbone 14, l'Homme du fer, 2019) Le premier fer travaillé est du fer extra-terreste (</w:t>
      </w:r>
      <w:hyperlink r:id="rId3258" w:anchor="Cul_Nouvel_Empire__p_Toutankhamon" w:history="1">
        <w:r w:rsidRPr="00AF2AF8">
          <w:rPr>
            <w:rStyle w:val="Hyperlink"/>
            <w:szCs w:val="20"/>
            <w:lang w:val="fr-FR"/>
          </w:rPr>
          <w:t>Toutankhamon</w:t>
        </w:r>
      </w:hyperlink>
      <w:r w:rsidRPr="00AF2AF8">
        <w:rPr>
          <w:lang w:val="fr-FR"/>
        </w:rPr>
        <w:t xml:space="preserve">) (BIB Carbone 14, l'Homme du fer, 2019) </w:t>
      </w:r>
      <w:hyperlink r:id="rId3259" w:anchor="Cul_Hittite_fer" w:history="1">
        <w:r w:rsidRPr="00AF2AF8">
          <w:rPr>
            <w:rStyle w:val="Hyperlink"/>
            <w:lang w:val="fr-FR"/>
          </w:rPr>
          <w:t>hittites</w:t>
        </w:r>
      </w:hyperlink>
    </w:p>
    <w:p w14:paraId="4C1D9C98" w14:textId="77777777" w:rsidR="00AF2AF8" w:rsidRDefault="00AF2AF8" w:rsidP="00CC639F">
      <w:pPr>
        <w:rPr>
          <w:lang w:val="fr-FR"/>
        </w:rPr>
      </w:pPr>
    </w:p>
    <w:p w14:paraId="270D4B1D" w14:textId="490D01C9" w:rsidR="00AF2AF8" w:rsidRPr="0032190F" w:rsidRDefault="00AF2AF8" w:rsidP="00CC639F">
      <w:pPr>
        <w:rPr>
          <w:lang w:val="fr-FR"/>
        </w:rPr>
      </w:pPr>
      <w:r>
        <w:rPr>
          <w:lang w:val="fr-FR"/>
        </w:rPr>
        <w:t xml:space="preserve">v. </w:t>
      </w:r>
      <w:hyperlink r:id="rId3260" w:anchor="Cul_Fer_fer" w:history="1">
        <w:r w:rsidRPr="00AF2AF8">
          <w:rPr>
            <w:rStyle w:val="Hyperlink"/>
            <w:lang w:val="fr-FR"/>
          </w:rPr>
          <w:t>Fer</w:t>
        </w:r>
      </w:hyperlink>
    </w:p>
    <w:p w14:paraId="44074D7C" w14:textId="77777777" w:rsidR="00CC639F" w:rsidRDefault="00CC639F" w:rsidP="00CC639F">
      <w:pPr>
        <w:autoSpaceDE w:val="0"/>
        <w:autoSpaceDN w:val="0"/>
        <w:adjustRightInd w:val="0"/>
        <w:rPr>
          <w:lang w:val="fr-FR"/>
        </w:rPr>
      </w:pPr>
    </w:p>
    <w:p w14:paraId="67345F7E" w14:textId="77777777" w:rsidR="009A36BA" w:rsidRDefault="009A36BA" w:rsidP="009A36BA">
      <w:pPr>
        <w:pStyle w:val="Heading2"/>
      </w:pPr>
      <w:r>
        <w:t>alliages</w:t>
      </w:r>
    </w:p>
    <w:p w14:paraId="5F404F9F" w14:textId="77777777" w:rsidR="009A36BA" w:rsidRDefault="009A36BA" w:rsidP="009A36BA">
      <w:pPr>
        <w:rPr>
          <w:lang w:val="fr-FR"/>
        </w:rPr>
      </w:pPr>
    </w:p>
    <w:p w14:paraId="413B615A" w14:textId="77777777" w:rsidR="009A36BA" w:rsidRDefault="009A36BA" w:rsidP="009A36BA">
      <w:pPr>
        <w:rPr>
          <w:lang w:val="fr-FR"/>
        </w:rPr>
      </w:pPr>
    </w:p>
    <w:p w14:paraId="1E128454" w14:textId="77777777" w:rsidR="009A36BA" w:rsidRPr="00D74220" w:rsidRDefault="009A36BA" w:rsidP="009A36BA">
      <w:pPr>
        <w:pStyle w:val="Heading3"/>
      </w:pPr>
      <w:bookmarkStart w:id="1442" w:name="Sit_Metal_all_bronze"/>
      <w:r w:rsidRPr="00D74220">
        <w:t>bronze</w:t>
      </w:r>
    </w:p>
    <w:bookmarkEnd w:id="1442"/>
    <w:p w14:paraId="476B3AB2" w14:textId="77777777" w:rsidR="008F1EA4" w:rsidRPr="00D74220" w:rsidRDefault="008F1EA4" w:rsidP="008F1EA4">
      <w:pPr>
        <w:rPr>
          <w:lang w:val="fr-FR"/>
        </w:rPr>
      </w:pPr>
    </w:p>
    <w:p w14:paraId="77B790A2" w14:textId="7D23CBE7" w:rsidR="008F1EA4" w:rsidRPr="00C71734" w:rsidRDefault="008F1EA4" w:rsidP="008F1EA4">
      <w:pPr>
        <w:autoSpaceDE w:val="0"/>
        <w:autoSpaceDN w:val="0"/>
        <w:adjustRightInd w:val="0"/>
        <w:rPr>
          <w:lang w:val="fr-FR"/>
        </w:rPr>
      </w:pPr>
      <w:r>
        <w:rPr>
          <w:lang w:val="fr-FR"/>
        </w:rPr>
        <w:t xml:space="preserve">La présence d' étain en alliage avec le cuivre marque le </w:t>
      </w:r>
      <w:hyperlink r:id="rId3261" w:anchor="Cul_Chalco_fin" w:history="1">
        <w:r w:rsidRPr="008F1EA4">
          <w:rPr>
            <w:rStyle w:val="Hyperlink"/>
            <w:lang w:val="fr-FR"/>
          </w:rPr>
          <w:t>passage du Chalcolithique au Bronze</w:t>
        </w:r>
      </w:hyperlink>
      <w:r w:rsidR="00C71734" w:rsidRPr="00C71734">
        <w:rPr>
          <w:lang w:val="fr-FR"/>
        </w:rPr>
        <w:t xml:space="preserve"> (SS </w:t>
      </w:r>
      <w:r w:rsidR="00C71734">
        <w:rPr>
          <w:lang w:val="fr-FR"/>
        </w:rPr>
        <w:t>BIB)</w:t>
      </w:r>
    </w:p>
    <w:p w14:paraId="58348C1D" w14:textId="77777777" w:rsidR="008F1EA4" w:rsidRPr="008F1EA4" w:rsidRDefault="008F1EA4" w:rsidP="008F1EA4">
      <w:pPr>
        <w:rPr>
          <w:lang w:val="fr-FR"/>
        </w:rPr>
      </w:pPr>
    </w:p>
    <w:p w14:paraId="72F018B6" w14:textId="77777777" w:rsidR="008F1EA4" w:rsidRPr="008F1EA4" w:rsidRDefault="008F1EA4" w:rsidP="008F1EA4">
      <w:pPr>
        <w:pStyle w:val="Heading4"/>
      </w:pPr>
      <w:r w:rsidRPr="008F1EA4">
        <w:lastRenderedPageBreak/>
        <w:t>types</w:t>
      </w:r>
    </w:p>
    <w:p w14:paraId="7FF0F8B2" w14:textId="77777777" w:rsidR="008F1EA4" w:rsidRPr="008F1EA4" w:rsidRDefault="008F1EA4" w:rsidP="008F1EA4">
      <w:pPr>
        <w:rPr>
          <w:lang w:val="fr-FR"/>
        </w:rPr>
      </w:pPr>
    </w:p>
    <w:p w14:paraId="5A81CB29" w14:textId="77777777" w:rsidR="008F1EA4" w:rsidRPr="008F1EA4" w:rsidRDefault="008F1EA4" w:rsidP="008F1EA4">
      <w:pPr>
        <w:pStyle w:val="Heading5"/>
      </w:pPr>
      <w:bookmarkStart w:id="1443" w:name="Sit_Metal_all_bronze_typ_binaire"/>
      <w:r>
        <w:t>bronze binaire</w:t>
      </w:r>
    </w:p>
    <w:bookmarkEnd w:id="1443"/>
    <w:p w14:paraId="405BBF88" w14:textId="31A2E84B" w:rsidR="008F1EA4" w:rsidRPr="00452E7D" w:rsidRDefault="00911743" w:rsidP="009A36BA">
      <w:pPr>
        <w:rPr>
          <w:lang w:val="fr-FR"/>
        </w:rPr>
      </w:pPr>
      <w:r>
        <w:fldChar w:fldCharType="begin"/>
      </w:r>
      <w:r w:rsidR="00E30F13" w:rsidRPr="004F117B">
        <w:rPr>
          <w:lang w:val="fr-FR"/>
        </w:rPr>
        <w:instrText>HYPERLINK "C:\\Users\\Thomas Huet\\Desktop\\Documentation archéologique liée à la thèse\\Sites.docx" \l "Sit_Cuivre"</w:instrText>
      </w:r>
      <w:r>
        <w:fldChar w:fldCharType="separate"/>
      </w:r>
      <w:r w:rsidR="00C71734" w:rsidRPr="009A36BA">
        <w:rPr>
          <w:rStyle w:val="Hyperlink"/>
          <w:lang w:val="fr-FR"/>
        </w:rPr>
        <w:t>cuivre</w:t>
      </w:r>
      <w:r>
        <w:fldChar w:fldCharType="end"/>
      </w:r>
      <w:r w:rsidR="00C71734">
        <w:rPr>
          <w:lang w:val="fr-FR"/>
        </w:rPr>
        <w:t xml:space="preserve"> </w:t>
      </w:r>
      <w:r w:rsidR="008F1EA4" w:rsidRPr="00452E7D">
        <w:rPr>
          <w:lang w:val="fr-FR"/>
        </w:rPr>
        <w:t>+</w:t>
      </w:r>
      <w:r w:rsidR="00C71734" w:rsidRPr="00452E7D">
        <w:rPr>
          <w:lang w:val="fr-FR"/>
        </w:rPr>
        <w:t xml:space="preserve"> </w:t>
      </w:r>
      <w:hyperlink r:id="rId3262" w:anchor="Sit_Etain" w:history="1">
        <w:r w:rsidR="008F1EA4" w:rsidRPr="00452E7D">
          <w:rPr>
            <w:rStyle w:val="Hyperlink"/>
            <w:lang w:val="fr-FR"/>
          </w:rPr>
          <w:t>étain</w:t>
        </w:r>
      </w:hyperlink>
    </w:p>
    <w:p w14:paraId="1ACFA3DE" w14:textId="77777777" w:rsidR="008F1EA4" w:rsidRPr="00452E7D" w:rsidRDefault="008F1EA4" w:rsidP="009A36BA">
      <w:pPr>
        <w:rPr>
          <w:lang w:val="fr-FR"/>
        </w:rPr>
      </w:pPr>
    </w:p>
    <w:p w14:paraId="2ACE3EDC" w14:textId="77777777" w:rsidR="00C71734" w:rsidRPr="008F1EA4" w:rsidRDefault="00C71734" w:rsidP="00C71734">
      <w:pPr>
        <w:autoSpaceDE w:val="0"/>
        <w:autoSpaceDN w:val="0"/>
        <w:adjustRightInd w:val="0"/>
        <w:rPr>
          <w:lang w:val="fr-FR"/>
        </w:rPr>
      </w:pPr>
      <w:r>
        <w:rPr>
          <w:lang w:val="fr-FR"/>
        </w:rPr>
        <w:t>En Europe, les bronzes qui concentrent 8-10% d'étain se placent aux phase</w:t>
      </w:r>
      <w:r w:rsidR="008D0CE6">
        <w:rPr>
          <w:lang w:val="fr-FR"/>
        </w:rPr>
        <w:t>s</w:t>
      </w:r>
      <w:r>
        <w:rPr>
          <w:lang w:val="fr-FR"/>
        </w:rPr>
        <w:t xml:space="preserve"> finales du BM (BIB 2994)</w:t>
      </w:r>
    </w:p>
    <w:p w14:paraId="454E5523" w14:textId="77777777" w:rsidR="00C71734" w:rsidRPr="00C71734" w:rsidRDefault="00C71734" w:rsidP="009A36BA">
      <w:pPr>
        <w:rPr>
          <w:lang w:val="fr-FR"/>
        </w:rPr>
      </w:pPr>
    </w:p>
    <w:p w14:paraId="69250A09" w14:textId="765429E0" w:rsidR="008F1EA4" w:rsidRPr="00452E7D" w:rsidRDefault="00000000" w:rsidP="009A36BA">
      <w:pPr>
        <w:rPr>
          <w:lang w:val="fr-FR"/>
        </w:rPr>
      </w:pPr>
      <w:hyperlink r:id="rId3263" w:anchor="Sit_Juliana" w:history="1">
        <w:r w:rsidR="00C71734" w:rsidRPr="00C71734">
          <w:rPr>
            <w:rStyle w:val="Hyperlink"/>
            <w:lang w:val="es-ES"/>
          </w:rPr>
          <w:t>Mina Juliana</w:t>
        </w:r>
      </w:hyperlink>
      <w:r w:rsidR="00C71734" w:rsidRPr="00C71734">
        <w:rPr>
          <w:lang w:val="es-ES"/>
        </w:rPr>
        <w:t xml:space="preserve">, </w:t>
      </w:r>
      <w:hyperlink r:id="rId3264" w:anchor="Sit_Torre_Velha_3" w:history="1">
        <w:r w:rsidR="00C71734" w:rsidRPr="00C71734">
          <w:rPr>
            <w:rStyle w:val="Hyperlink"/>
            <w:lang w:val="es-ES"/>
          </w:rPr>
          <w:t>Torre Velha 3</w:t>
        </w:r>
      </w:hyperlink>
      <w:r w:rsidR="00C71734" w:rsidRPr="00C71734">
        <w:rPr>
          <w:lang w:val="es-ES"/>
        </w:rPr>
        <w:t xml:space="preserve">, </w:t>
      </w:r>
      <w:hyperlink r:id="rId3265" w:anchor="Sit_Cea" w:history="1">
        <w:r w:rsidR="00C71734" w:rsidRPr="00C71734">
          <w:rPr>
            <w:rStyle w:val="Hyperlink"/>
            <w:lang w:val="es-ES"/>
          </w:rPr>
          <w:t>Cea</w:t>
        </w:r>
      </w:hyperlink>
      <w:r w:rsidR="00C71734" w:rsidRPr="00C71734">
        <w:rPr>
          <w:lang w:val="es-ES"/>
        </w:rPr>
        <w:t>,</w:t>
      </w:r>
      <w:r w:rsidR="00DF3827">
        <w:rPr>
          <w:lang w:val="es-ES"/>
        </w:rPr>
        <w:t xml:space="preserve"> </w:t>
      </w:r>
      <w:hyperlink r:id="rId3266" w:anchor="Sit_Carmona" w:history="1">
        <w:r w:rsidR="00DF3827" w:rsidRPr="00DF3827">
          <w:rPr>
            <w:rStyle w:val="Hyperlink"/>
            <w:lang w:val="es-ES"/>
          </w:rPr>
          <w:t>Carmona</w:t>
        </w:r>
      </w:hyperlink>
      <w:r w:rsidR="00DF3827">
        <w:rPr>
          <w:lang w:val="es-ES"/>
        </w:rPr>
        <w:t>,</w:t>
      </w:r>
      <w:r w:rsidR="00C71734" w:rsidRPr="00C71734">
        <w:rPr>
          <w:lang w:val="es-ES"/>
        </w:rPr>
        <w:t xml:space="preserve"> </w:t>
      </w:r>
      <w:hyperlink r:id="rId3267" w:anchor="Sit_Figueiredo_Donas" w:history="1">
        <w:r w:rsidR="00DF3827" w:rsidRPr="00DF3827">
          <w:rPr>
            <w:rStyle w:val="Hyperlink"/>
            <w:lang w:val="es-ES"/>
          </w:rPr>
          <w:t>Figueiredo Donas</w:t>
        </w:r>
      </w:hyperlink>
      <w:r w:rsidR="00DF3827">
        <w:rPr>
          <w:lang w:val="es-ES"/>
        </w:rPr>
        <w:t xml:space="preserve">, </w:t>
      </w:r>
      <w:r w:rsidR="008F1EA4" w:rsidRPr="00C71734">
        <w:rPr>
          <w:lang w:val="es-ES"/>
        </w:rPr>
        <w:t xml:space="preserve">v. </w:t>
      </w:r>
      <w:hyperlink r:id="rId3268" w:anchor="Typ_Arm_Epees_g_iberique" w:history="1">
        <w:r w:rsidR="008F1EA4" w:rsidRPr="00452E7D">
          <w:rPr>
            <w:rStyle w:val="Hyperlink"/>
            <w:lang w:val="fr-FR"/>
          </w:rPr>
          <w:t>épées ibériques</w:t>
        </w:r>
      </w:hyperlink>
    </w:p>
    <w:p w14:paraId="4CFEF1CE" w14:textId="77777777" w:rsidR="008F1EA4" w:rsidRPr="00452E7D" w:rsidRDefault="008F1EA4" w:rsidP="009A36BA">
      <w:pPr>
        <w:rPr>
          <w:lang w:val="fr-FR"/>
        </w:rPr>
      </w:pPr>
    </w:p>
    <w:p w14:paraId="6B8F534F" w14:textId="77777777" w:rsidR="009A36BA" w:rsidRPr="00452E7D" w:rsidRDefault="009A36BA" w:rsidP="009A36BA">
      <w:pPr>
        <w:pStyle w:val="Heading4"/>
      </w:pPr>
      <w:r w:rsidRPr="00452E7D">
        <w:t>recyclage</w:t>
      </w:r>
    </w:p>
    <w:p w14:paraId="747BF7FB" w14:textId="77777777" w:rsidR="009A36BA" w:rsidRPr="00452E7D" w:rsidRDefault="009A36BA" w:rsidP="009A36BA">
      <w:pPr>
        <w:rPr>
          <w:lang w:val="fr-FR"/>
        </w:rPr>
      </w:pPr>
    </w:p>
    <w:p w14:paraId="52E542CE" w14:textId="3DE9163A" w:rsidR="009A36BA" w:rsidRPr="00452E7D" w:rsidRDefault="00000000" w:rsidP="009A36BA">
      <w:pPr>
        <w:rPr>
          <w:lang w:val="fr-FR"/>
        </w:rPr>
      </w:pPr>
      <w:hyperlink r:id="rId3269" w:anchor="Sit_Holme_Sea" w:history="1">
        <w:r w:rsidR="00C71734" w:rsidRPr="00452E7D">
          <w:rPr>
            <w:rStyle w:val="Hyperlink"/>
            <w:lang w:val="fr-FR"/>
          </w:rPr>
          <w:t>Holme-next</w:t>
        </w:r>
        <w:r w:rsidR="009A36BA" w:rsidRPr="00452E7D">
          <w:rPr>
            <w:rStyle w:val="Hyperlink"/>
            <w:lang w:val="fr-FR"/>
          </w:rPr>
          <w:t>-the-Sea</w:t>
        </w:r>
      </w:hyperlink>
    </w:p>
    <w:p w14:paraId="4040C4F5" w14:textId="77777777" w:rsidR="009A36BA" w:rsidRPr="00452E7D" w:rsidRDefault="009A36BA" w:rsidP="009A36BA">
      <w:pPr>
        <w:rPr>
          <w:lang w:val="fr-FR"/>
        </w:rPr>
      </w:pPr>
    </w:p>
    <w:p w14:paraId="0FD0C8F8" w14:textId="77777777" w:rsidR="009A36BA" w:rsidRPr="00452E7D" w:rsidRDefault="009A36BA" w:rsidP="009A36BA">
      <w:pPr>
        <w:pStyle w:val="Heading3"/>
      </w:pPr>
      <w:bookmarkStart w:id="1444" w:name="Sit_Metal_all_fahlore_smelt"/>
      <w:r w:rsidRPr="00452E7D">
        <w:t>fahlore smelting </w:t>
      </w:r>
    </w:p>
    <w:bookmarkEnd w:id="1444"/>
    <w:p w14:paraId="57BA7D07" w14:textId="77777777" w:rsidR="009A36BA" w:rsidRPr="00452E7D" w:rsidRDefault="009A36BA" w:rsidP="009A36BA">
      <w:pPr>
        <w:rPr>
          <w:lang w:val="fr-FR"/>
        </w:rPr>
      </w:pPr>
    </w:p>
    <w:p w14:paraId="285B5275" w14:textId="34D1DBEC" w:rsidR="009A36BA" w:rsidRPr="009A36BA" w:rsidRDefault="009A36BA" w:rsidP="009A36BA">
      <w:pPr>
        <w:rPr>
          <w:lang w:val="fr-FR"/>
        </w:rPr>
      </w:pPr>
      <w:r w:rsidRPr="0032190F">
        <w:rPr>
          <w:lang w:val="fr-FR"/>
        </w:rPr>
        <w:t>fusion d’un alliage d’antimoine et de</w:t>
      </w:r>
      <w:r>
        <w:rPr>
          <w:lang w:val="fr-FR"/>
        </w:rPr>
        <w:t xml:space="preserve"> </w:t>
      </w:r>
      <w:hyperlink r:id="rId3270" w:anchor="Sit_Cuivre" w:history="1">
        <w:r w:rsidRPr="009A36BA">
          <w:rPr>
            <w:rStyle w:val="Hyperlink"/>
            <w:lang w:val="fr-FR"/>
          </w:rPr>
          <w:t>cuivre</w:t>
        </w:r>
      </w:hyperlink>
      <w:r w:rsidRPr="0032190F">
        <w:rPr>
          <w:lang w:val="fr-FR"/>
        </w:rPr>
        <w:t xml:space="preserve"> (BIB 368 p. 75)</w:t>
      </w:r>
    </w:p>
    <w:p w14:paraId="52770EF8" w14:textId="51F751FD" w:rsidR="009A36BA" w:rsidRDefault="00000000" w:rsidP="009A36BA">
      <w:pPr>
        <w:rPr>
          <w:lang w:val="fr-FR"/>
        </w:rPr>
      </w:pPr>
      <w:hyperlink r:id="rId3271" w:anchor="Sit_Brixlegg" w:history="1">
        <w:r w:rsidR="009A36BA" w:rsidRPr="009A36BA">
          <w:rPr>
            <w:rStyle w:val="Hyperlink"/>
            <w:lang w:val="fr-FR"/>
          </w:rPr>
          <w:t>Brixlegg</w:t>
        </w:r>
      </w:hyperlink>
    </w:p>
    <w:p w14:paraId="3C863056" w14:textId="77777777" w:rsidR="008F1EA4" w:rsidRDefault="008F1EA4" w:rsidP="009A36BA">
      <w:pPr>
        <w:rPr>
          <w:lang w:val="fr-FR"/>
        </w:rPr>
      </w:pPr>
    </w:p>
    <w:p w14:paraId="02F930D5" w14:textId="77777777" w:rsidR="008F1EA4" w:rsidRDefault="008F1EA4" w:rsidP="008F1EA4">
      <w:pPr>
        <w:pStyle w:val="Heading3"/>
      </w:pPr>
      <w:bookmarkStart w:id="1445" w:name="Sit_Metal_all_orichal"/>
      <w:r>
        <w:t>orichalque</w:t>
      </w:r>
    </w:p>
    <w:bookmarkEnd w:id="1445"/>
    <w:p w14:paraId="2CD309D6" w14:textId="77777777" w:rsidR="008F1EA4" w:rsidRDefault="008F1EA4" w:rsidP="009A36BA">
      <w:pPr>
        <w:rPr>
          <w:lang w:val="fr-FR"/>
        </w:rPr>
      </w:pPr>
    </w:p>
    <w:p w14:paraId="372D21E6" w14:textId="2C5DD24E" w:rsidR="008F1EA4" w:rsidRDefault="00000000" w:rsidP="009A36BA">
      <w:pPr>
        <w:rPr>
          <w:lang w:val="fr-FR"/>
        </w:rPr>
      </w:pPr>
      <w:hyperlink r:id="rId3272" w:anchor="Sit_Cuivre" w:history="1">
        <w:r w:rsidR="008F1EA4" w:rsidRPr="009A36BA">
          <w:rPr>
            <w:rStyle w:val="Hyperlink"/>
            <w:lang w:val="fr-FR"/>
          </w:rPr>
          <w:t>cuivre</w:t>
        </w:r>
      </w:hyperlink>
      <w:r w:rsidR="008F1EA4">
        <w:rPr>
          <w:lang w:val="fr-FR"/>
        </w:rPr>
        <w:t xml:space="preserve"> + zinc</w:t>
      </w:r>
    </w:p>
    <w:p w14:paraId="597A4626" w14:textId="77777777" w:rsidR="00B833B3" w:rsidRDefault="00B833B3" w:rsidP="009A36BA">
      <w:pPr>
        <w:rPr>
          <w:lang w:val="fr-FR"/>
        </w:rPr>
      </w:pPr>
    </w:p>
    <w:p w14:paraId="42E21897" w14:textId="77777777" w:rsidR="00B833B3" w:rsidRDefault="00B833B3" w:rsidP="00B833B3">
      <w:pPr>
        <w:pStyle w:val="Heading2"/>
      </w:pPr>
      <w:bookmarkStart w:id="1446" w:name="Sit_Metal_metallur"/>
      <w:r>
        <w:t>métallurgie</w:t>
      </w:r>
    </w:p>
    <w:bookmarkEnd w:id="1446"/>
    <w:p w14:paraId="76D62B33" w14:textId="77777777" w:rsidR="00B833B3" w:rsidRDefault="00B833B3" w:rsidP="00B833B3">
      <w:pPr>
        <w:rPr>
          <w:lang w:val="fr-FR"/>
        </w:rPr>
      </w:pPr>
      <w:r w:rsidRPr="00B833B3">
        <w:rPr>
          <w:i/>
          <w:lang w:val="fr-FR"/>
        </w:rPr>
        <w:t>Copelacion</w:t>
      </w:r>
      <w:r>
        <w:rPr>
          <w:lang w:val="fr-FR"/>
        </w:rPr>
        <w:t>: usage du plomb pour extraire les métaux précieux, technique importée par les Phéniciens (BIB 3021)</w:t>
      </w:r>
    </w:p>
    <w:p w14:paraId="11443546" w14:textId="77777777" w:rsidR="00D343EF" w:rsidRDefault="00D343EF" w:rsidP="00B833B3">
      <w:pPr>
        <w:rPr>
          <w:lang w:val="fr-FR"/>
        </w:rPr>
      </w:pPr>
    </w:p>
    <w:p w14:paraId="00BC67B8" w14:textId="77777777" w:rsidR="00D343EF" w:rsidRDefault="00D343EF" w:rsidP="00D343EF">
      <w:pPr>
        <w:pStyle w:val="Heading3"/>
        <w:spacing w:line="240" w:lineRule="auto"/>
      </w:pPr>
      <w:bookmarkStart w:id="1447" w:name="Sit_Metal_metallur_rivet"/>
      <w:r>
        <w:t>rivetage</w:t>
      </w:r>
    </w:p>
    <w:bookmarkEnd w:id="1447"/>
    <w:p w14:paraId="56E3B48A" w14:textId="77777777" w:rsidR="00D343EF" w:rsidRPr="00D343EF" w:rsidRDefault="00D343EF" w:rsidP="00D343EF">
      <w:pPr>
        <w:rPr>
          <w:sz w:val="20"/>
          <w:lang w:val="fr-FR"/>
        </w:rPr>
      </w:pPr>
      <w:r w:rsidRPr="00D343EF">
        <w:rPr>
          <w:sz w:val="20"/>
          <w:lang w:val="fr-FR"/>
        </w:rPr>
        <w:t>rivets</w:t>
      </w:r>
    </w:p>
    <w:p w14:paraId="789202E6" w14:textId="77777777" w:rsidR="00D343EF" w:rsidRDefault="00D343EF" w:rsidP="00D343EF">
      <w:pPr>
        <w:rPr>
          <w:lang w:val="fr-FR"/>
        </w:rPr>
      </w:pPr>
    </w:p>
    <w:p w14:paraId="14862506" w14:textId="77777777" w:rsidR="00D343EF" w:rsidRDefault="00D343EF" w:rsidP="00D343EF">
      <w:pPr>
        <w:rPr>
          <w:lang w:val="fr-FR"/>
        </w:rPr>
      </w:pPr>
      <w:r>
        <w:rPr>
          <w:lang w:val="fr-FR"/>
        </w:rPr>
        <w:t>Dans le Sud du Portugal, c'est une innovation du BM (Hunt Ortiz 2003)(BIB 3073)</w:t>
      </w:r>
      <w:r w:rsidR="00EC349C">
        <w:rPr>
          <w:lang w:val="fr-FR"/>
        </w:rPr>
        <w:t>. Les rivets qui servent à joindre des parties sont en général dans des matériaux plus souple que les matériaux des parties (SS BIB). Par exemple: rivets en argent pour des parties en cuivre arsénié (SS BIB)</w:t>
      </w:r>
    </w:p>
    <w:p w14:paraId="79470735" w14:textId="77777777" w:rsidR="00D343EF" w:rsidRPr="00B833B3" w:rsidRDefault="00D343EF" w:rsidP="00B833B3">
      <w:pPr>
        <w:rPr>
          <w:lang w:val="fr-FR"/>
        </w:rPr>
      </w:pPr>
    </w:p>
    <w:p w14:paraId="34EC66A7" w14:textId="77777777" w:rsidR="00CC639F" w:rsidRPr="009A36BA" w:rsidRDefault="00CC639F" w:rsidP="00242C0F">
      <w:pPr>
        <w:rPr>
          <w:lang w:val="fr-FR"/>
        </w:rPr>
      </w:pPr>
    </w:p>
    <w:p w14:paraId="6C2AEBCF" w14:textId="77777777" w:rsidR="00D95C20" w:rsidRDefault="00D95C20" w:rsidP="00D95C20">
      <w:pPr>
        <w:pStyle w:val="Heading2"/>
      </w:pPr>
      <w:bookmarkStart w:id="1448" w:name="Sit_Metal_orogen"/>
      <w:r>
        <w:t>orogénèse</w:t>
      </w:r>
      <w:r w:rsidR="007F3D5E">
        <w:t>s</w:t>
      </w:r>
    </w:p>
    <w:bookmarkEnd w:id="1448"/>
    <w:p w14:paraId="45A5478E" w14:textId="77777777" w:rsidR="00D95C20" w:rsidRDefault="00D95C20" w:rsidP="00242C0F">
      <w:pPr>
        <w:rPr>
          <w:lang w:val="fr-FR"/>
        </w:rPr>
      </w:pPr>
    </w:p>
    <w:p w14:paraId="70B6E707" w14:textId="77777777" w:rsidR="00D95C20" w:rsidRDefault="00D95C20" w:rsidP="00D95C20">
      <w:pPr>
        <w:pStyle w:val="Heading3"/>
      </w:pPr>
      <w:bookmarkStart w:id="1449" w:name="Sit_Metal_orogen_VMS"/>
      <w:r>
        <w:t xml:space="preserve">VMS </w:t>
      </w:r>
    </w:p>
    <w:bookmarkEnd w:id="1449"/>
    <w:p w14:paraId="33C9EC95" w14:textId="77777777" w:rsidR="00D95C20" w:rsidRPr="00D95C20" w:rsidRDefault="00D95C20" w:rsidP="00D95C20">
      <w:pPr>
        <w:rPr>
          <w:sz w:val="20"/>
          <w:lang w:val="fr-FR"/>
        </w:rPr>
      </w:pPr>
      <w:r w:rsidRPr="00D95C20">
        <w:rPr>
          <w:i/>
          <w:sz w:val="20"/>
          <w:lang w:val="fr-FR"/>
        </w:rPr>
        <w:t>Volcanogenic Massive Sulfide</w:t>
      </w:r>
      <w:r w:rsidRPr="00D95C20">
        <w:rPr>
          <w:sz w:val="20"/>
          <w:lang w:val="fr-FR"/>
        </w:rPr>
        <w:t xml:space="preserve"> ore deposit, VHMS</w:t>
      </w:r>
    </w:p>
    <w:p w14:paraId="6485DF7A" w14:textId="77777777" w:rsidR="00D95C20" w:rsidRPr="00D95C20" w:rsidRDefault="00D95C20" w:rsidP="00D95C20">
      <w:pPr>
        <w:rPr>
          <w:lang w:val="fr-FR"/>
        </w:rPr>
      </w:pPr>
    </w:p>
    <w:p w14:paraId="7EDB32DE" w14:textId="793143A8" w:rsidR="00D95C20" w:rsidRDefault="00D95C20" w:rsidP="00D95C20">
      <w:pPr>
        <w:jc w:val="both"/>
        <w:rPr>
          <w:lang w:val="fr-FR"/>
        </w:rPr>
      </w:pPr>
      <w:r>
        <w:rPr>
          <w:lang w:val="fr-FR"/>
        </w:rPr>
        <w:t xml:space="preserve">Type de </w:t>
      </w:r>
      <w:r w:rsidRPr="00D95C20">
        <w:rPr>
          <w:i/>
          <w:lang w:val="fr-FR"/>
        </w:rPr>
        <w:t>metal sulfite ore deposit</w:t>
      </w:r>
      <w:r>
        <w:rPr>
          <w:lang w:val="fr-FR"/>
        </w:rPr>
        <w:t xml:space="preserve"> principalement composés de </w:t>
      </w:r>
      <w:hyperlink r:id="rId3273" w:anchor="Sit_Cuivre" w:history="1">
        <w:r w:rsidR="00BA150E" w:rsidRPr="00BA150E">
          <w:rPr>
            <w:rStyle w:val="Hyperlink"/>
            <w:lang w:val="fr-FR"/>
          </w:rPr>
          <w:t>cuivre</w:t>
        </w:r>
      </w:hyperlink>
      <w:r>
        <w:rPr>
          <w:lang w:val="fr-FR"/>
        </w:rPr>
        <w:t>-zinc et créés par le volcanisme (wiki). Ce sont ces gîtes qui fournissent abondamment cuivre, zinc, plomb, or et argent avec des composantes de cobalt, étain, barium, sulfure, manganèse, etc. (wiki)</w:t>
      </w:r>
    </w:p>
    <w:p w14:paraId="3A3B6FE7" w14:textId="77777777" w:rsidR="00326440" w:rsidRDefault="00326440" w:rsidP="00242C0F">
      <w:pPr>
        <w:rPr>
          <w:lang w:val="fr-FR"/>
        </w:rPr>
      </w:pPr>
    </w:p>
    <w:p w14:paraId="1540B122" w14:textId="77777777" w:rsidR="00CC639F" w:rsidRDefault="00CC639F" w:rsidP="00CC639F">
      <w:pPr>
        <w:pStyle w:val="Heading2"/>
      </w:pPr>
      <w:bookmarkStart w:id="1450" w:name="Sit_Metal_orogen_VMS_spat"/>
      <w:r>
        <w:t>répartition géographique</w:t>
      </w:r>
    </w:p>
    <w:p w14:paraId="6DD83260" w14:textId="77777777" w:rsidR="00CC639F" w:rsidRPr="00AC219C" w:rsidRDefault="00AC219C" w:rsidP="00242C0F">
      <w:pPr>
        <w:rPr>
          <w:sz w:val="20"/>
          <w:lang w:val="fr-FR"/>
        </w:rPr>
      </w:pPr>
      <w:bookmarkStart w:id="1451" w:name="Sit_Metal_spat"/>
      <w:bookmarkEnd w:id="1450"/>
      <w:r w:rsidRPr="00AC219C">
        <w:rPr>
          <w:sz w:val="20"/>
          <w:lang w:val="fr-FR"/>
        </w:rPr>
        <w:t>répartition spatiale</w:t>
      </w:r>
    </w:p>
    <w:bookmarkEnd w:id="1451"/>
    <w:p w14:paraId="1A118297" w14:textId="77777777" w:rsidR="00AC219C" w:rsidRDefault="00AC219C" w:rsidP="00242C0F">
      <w:pPr>
        <w:rPr>
          <w:lang w:val="fr-FR"/>
        </w:rPr>
      </w:pPr>
    </w:p>
    <w:p w14:paraId="2CCB9C1F" w14:textId="77777777" w:rsidR="00AC219C" w:rsidRDefault="00AC219C" w:rsidP="00AC219C"/>
    <w:tbl>
      <w:tblPr>
        <w:tblStyle w:val="TableGrid"/>
        <w:tblW w:w="11995" w:type="dxa"/>
        <w:tblLook w:val="04A0" w:firstRow="1" w:lastRow="0" w:firstColumn="1" w:lastColumn="0" w:noHBand="0" w:noVBand="1"/>
      </w:tblPr>
      <w:tblGrid>
        <w:gridCol w:w="1469"/>
        <w:gridCol w:w="1159"/>
        <w:gridCol w:w="546"/>
        <w:gridCol w:w="1394"/>
        <w:gridCol w:w="1565"/>
        <w:gridCol w:w="1845"/>
        <w:gridCol w:w="1389"/>
        <w:gridCol w:w="1390"/>
        <w:gridCol w:w="1238"/>
      </w:tblGrid>
      <w:tr w:rsidR="00AC219C" w:rsidRPr="00AC219C" w14:paraId="23792AAF" w14:textId="77777777" w:rsidTr="00AC219C">
        <w:tc>
          <w:tcPr>
            <w:tcW w:w="1469" w:type="dxa"/>
            <w:tcBorders>
              <w:bottom w:val="single" w:sz="4" w:space="0" w:color="auto"/>
            </w:tcBorders>
            <w:shd w:val="clear" w:color="auto" w:fill="B6DDE8" w:themeFill="accent5" w:themeFillTint="66"/>
          </w:tcPr>
          <w:p w14:paraId="1A310CC2" w14:textId="77777777" w:rsidR="00AC219C" w:rsidRPr="00AC219C" w:rsidRDefault="00AC219C" w:rsidP="007220EB">
            <w:pPr>
              <w:jc w:val="center"/>
              <w:rPr>
                <w:sz w:val="20"/>
              </w:rPr>
            </w:pPr>
          </w:p>
        </w:tc>
        <w:tc>
          <w:tcPr>
            <w:tcW w:w="1705" w:type="dxa"/>
            <w:gridSpan w:val="2"/>
            <w:tcBorders>
              <w:bottom w:val="single" w:sz="4" w:space="0" w:color="auto"/>
            </w:tcBorders>
            <w:shd w:val="clear" w:color="auto" w:fill="auto"/>
            <w:vAlign w:val="center"/>
          </w:tcPr>
          <w:p w14:paraId="66C32A7E" w14:textId="77777777" w:rsidR="00AC219C" w:rsidRPr="00AC219C" w:rsidRDefault="00AC219C" w:rsidP="007220EB">
            <w:pPr>
              <w:jc w:val="center"/>
              <w:rPr>
                <w:sz w:val="20"/>
              </w:rPr>
            </w:pPr>
          </w:p>
        </w:tc>
        <w:tc>
          <w:tcPr>
            <w:tcW w:w="2959" w:type="dxa"/>
            <w:gridSpan w:val="2"/>
            <w:tcBorders>
              <w:bottom w:val="single" w:sz="4" w:space="0" w:color="auto"/>
            </w:tcBorders>
            <w:shd w:val="clear" w:color="auto" w:fill="C6D9F1" w:themeFill="text2" w:themeFillTint="33"/>
            <w:vAlign w:val="center"/>
          </w:tcPr>
          <w:p w14:paraId="68421091" w14:textId="77777777" w:rsidR="00AC219C" w:rsidRPr="00AC219C" w:rsidRDefault="00AC219C" w:rsidP="007220EB">
            <w:pPr>
              <w:jc w:val="center"/>
              <w:rPr>
                <w:i/>
                <w:sz w:val="20"/>
              </w:rPr>
            </w:pPr>
          </w:p>
        </w:tc>
        <w:tc>
          <w:tcPr>
            <w:tcW w:w="1845" w:type="dxa"/>
            <w:tcBorders>
              <w:bottom w:val="single" w:sz="4" w:space="0" w:color="auto"/>
            </w:tcBorders>
            <w:shd w:val="clear" w:color="auto" w:fill="B6DDE8" w:themeFill="accent5" w:themeFillTint="66"/>
            <w:vAlign w:val="center"/>
          </w:tcPr>
          <w:p w14:paraId="498280FD" w14:textId="77777777" w:rsidR="00AC219C" w:rsidRPr="00AC219C" w:rsidRDefault="00AC219C" w:rsidP="007220EB">
            <w:pPr>
              <w:jc w:val="center"/>
              <w:rPr>
                <w:sz w:val="20"/>
              </w:rPr>
            </w:pPr>
          </w:p>
        </w:tc>
        <w:tc>
          <w:tcPr>
            <w:tcW w:w="1389" w:type="dxa"/>
            <w:tcBorders>
              <w:bottom w:val="single" w:sz="4" w:space="0" w:color="auto"/>
            </w:tcBorders>
            <w:vAlign w:val="center"/>
          </w:tcPr>
          <w:p w14:paraId="2E9B3C7C" w14:textId="77777777" w:rsidR="00AC219C" w:rsidRPr="00AC219C" w:rsidRDefault="00AC219C" w:rsidP="007220EB">
            <w:pPr>
              <w:jc w:val="center"/>
              <w:rPr>
                <w:sz w:val="20"/>
              </w:rPr>
            </w:pPr>
          </w:p>
        </w:tc>
        <w:tc>
          <w:tcPr>
            <w:tcW w:w="1390" w:type="dxa"/>
            <w:tcBorders>
              <w:bottom w:val="single" w:sz="4" w:space="0" w:color="auto"/>
            </w:tcBorders>
            <w:vAlign w:val="center"/>
          </w:tcPr>
          <w:p w14:paraId="146C1AF8" w14:textId="77777777" w:rsidR="00AC219C" w:rsidRPr="00AC219C" w:rsidRDefault="00AC219C" w:rsidP="007220EB">
            <w:pPr>
              <w:jc w:val="center"/>
              <w:rPr>
                <w:sz w:val="20"/>
              </w:rPr>
            </w:pPr>
          </w:p>
        </w:tc>
        <w:tc>
          <w:tcPr>
            <w:tcW w:w="1238" w:type="dxa"/>
            <w:tcBorders>
              <w:bottom w:val="single" w:sz="4" w:space="0" w:color="auto"/>
            </w:tcBorders>
            <w:vAlign w:val="center"/>
          </w:tcPr>
          <w:p w14:paraId="12535F3C" w14:textId="77777777" w:rsidR="00AC219C" w:rsidRPr="00AC219C" w:rsidRDefault="00AC219C" w:rsidP="007220EB">
            <w:pPr>
              <w:jc w:val="center"/>
              <w:rPr>
                <w:sz w:val="20"/>
              </w:rPr>
            </w:pPr>
          </w:p>
        </w:tc>
      </w:tr>
      <w:tr w:rsidR="00AC219C" w:rsidRPr="00AC219C" w14:paraId="0E06EE2A" w14:textId="77777777" w:rsidTr="00AC219C">
        <w:tc>
          <w:tcPr>
            <w:tcW w:w="1469" w:type="dxa"/>
            <w:tcBorders>
              <w:bottom w:val="single" w:sz="4" w:space="0" w:color="auto"/>
            </w:tcBorders>
          </w:tcPr>
          <w:p w14:paraId="7A6743A7" w14:textId="77777777" w:rsidR="00AC219C" w:rsidRPr="00AC219C" w:rsidRDefault="00AC219C" w:rsidP="00AC219C">
            <w:pPr>
              <w:jc w:val="center"/>
              <w:rPr>
                <w:sz w:val="20"/>
              </w:rPr>
            </w:pPr>
            <w:r w:rsidRPr="00AC219C">
              <w:rPr>
                <w:sz w:val="20"/>
              </w:rPr>
              <w:t>C</w:t>
            </w:r>
            <w:r>
              <w:rPr>
                <w:sz w:val="20"/>
              </w:rPr>
              <w:t>u</w:t>
            </w:r>
            <w:r w:rsidRPr="00AC219C">
              <w:rPr>
                <w:sz w:val="20"/>
              </w:rPr>
              <w:t>1</w:t>
            </w:r>
            <w:r>
              <w:rPr>
                <w:sz w:val="20"/>
              </w:rPr>
              <w:t>, Au1</w:t>
            </w:r>
          </w:p>
        </w:tc>
        <w:tc>
          <w:tcPr>
            <w:tcW w:w="1159" w:type="dxa"/>
            <w:tcBorders>
              <w:bottom w:val="single" w:sz="4" w:space="0" w:color="auto"/>
            </w:tcBorders>
            <w:shd w:val="clear" w:color="auto" w:fill="auto"/>
            <w:vAlign w:val="center"/>
          </w:tcPr>
          <w:p w14:paraId="669B53D4" w14:textId="77777777" w:rsidR="00AC219C" w:rsidRPr="00AC219C" w:rsidRDefault="00AC219C" w:rsidP="00AC219C">
            <w:pPr>
              <w:jc w:val="center"/>
              <w:rPr>
                <w:sz w:val="20"/>
              </w:rPr>
            </w:pPr>
            <w:r w:rsidRPr="00AC219C">
              <w:rPr>
                <w:sz w:val="20"/>
                <w:lang w:val="fr-FR"/>
              </w:rPr>
              <w:t>C</w:t>
            </w:r>
            <w:r>
              <w:rPr>
                <w:sz w:val="20"/>
                <w:lang w:val="fr-FR"/>
              </w:rPr>
              <w:t>u</w:t>
            </w:r>
            <w:r w:rsidRPr="00AC219C">
              <w:rPr>
                <w:sz w:val="20"/>
                <w:lang w:val="fr-FR"/>
              </w:rPr>
              <w:t>2, Sn2</w:t>
            </w:r>
          </w:p>
        </w:tc>
        <w:tc>
          <w:tcPr>
            <w:tcW w:w="546" w:type="dxa"/>
            <w:tcBorders>
              <w:bottom w:val="single" w:sz="4" w:space="0" w:color="auto"/>
            </w:tcBorders>
            <w:shd w:val="clear" w:color="auto" w:fill="auto"/>
            <w:vAlign w:val="center"/>
          </w:tcPr>
          <w:p w14:paraId="6FEBD716" w14:textId="77777777" w:rsidR="00AC219C" w:rsidRPr="00AC219C" w:rsidRDefault="00AC219C" w:rsidP="007220EB">
            <w:pPr>
              <w:jc w:val="center"/>
              <w:rPr>
                <w:sz w:val="20"/>
              </w:rPr>
            </w:pPr>
          </w:p>
        </w:tc>
        <w:tc>
          <w:tcPr>
            <w:tcW w:w="2959" w:type="dxa"/>
            <w:gridSpan w:val="2"/>
            <w:tcBorders>
              <w:bottom w:val="single" w:sz="4" w:space="0" w:color="auto"/>
            </w:tcBorders>
            <w:shd w:val="clear" w:color="auto" w:fill="C6D9F1" w:themeFill="text2" w:themeFillTint="33"/>
            <w:vAlign w:val="center"/>
          </w:tcPr>
          <w:p w14:paraId="45A7567C" w14:textId="77777777" w:rsidR="00AC219C" w:rsidRPr="00AC219C" w:rsidRDefault="00AC219C" w:rsidP="007220EB">
            <w:pPr>
              <w:jc w:val="center"/>
              <w:rPr>
                <w:i/>
                <w:sz w:val="20"/>
              </w:rPr>
            </w:pPr>
          </w:p>
        </w:tc>
        <w:tc>
          <w:tcPr>
            <w:tcW w:w="1845" w:type="dxa"/>
            <w:tcBorders>
              <w:bottom w:val="single" w:sz="4" w:space="0" w:color="auto"/>
            </w:tcBorders>
            <w:vAlign w:val="center"/>
          </w:tcPr>
          <w:p w14:paraId="3FADB7AD" w14:textId="77777777" w:rsidR="00AC219C" w:rsidRPr="00AC219C" w:rsidRDefault="00AC219C" w:rsidP="007220EB">
            <w:pPr>
              <w:jc w:val="center"/>
              <w:rPr>
                <w:sz w:val="20"/>
              </w:rPr>
            </w:pPr>
          </w:p>
        </w:tc>
        <w:tc>
          <w:tcPr>
            <w:tcW w:w="1389" w:type="dxa"/>
            <w:tcBorders>
              <w:bottom w:val="single" w:sz="4" w:space="0" w:color="auto"/>
            </w:tcBorders>
            <w:vAlign w:val="center"/>
          </w:tcPr>
          <w:p w14:paraId="066C3F85" w14:textId="77777777" w:rsidR="00AC219C" w:rsidRPr="00AC219C" w:rsidRDefault="00AC219C" w:rsidP="007220EB">
            <w:pPr>
              <w:jc w:val="center"/>
              <w:rPr>
                <w:sz w:val="20"/>
              </w:rPr>
            </w:pPr>
          </w:p>
        </w:tc>
        <w:tc>
          <w:tcPr>
            <w:tcW w:w="1390" w:type="dxa"/>
            <w:tcBorders>
              <w:bottom w:val="single" w:sz="4" w:space="0" w:color="auto"/>
            </w:tcBorders>
            <w:vAlign w:val="center"/>
          </w:tcPr>
          <w:p w14:paraId="01CD725D" w14:textId="77777777" w:rsidR="00AC219C" w:rsidRPr="00AC219C" w:rsidRDefault="00AC219C" w:rsidP="007220EB">
            <w:pPr>
              <w:jc w:val="center"/>
              <w:rPr>
                <w:sz w:val="20"/>
              </w:rPr>
            </w:pPr>
          </w:p>
        </w:tc>
        <w:tc>
          <w:tcPr>
            <w:tcW w:w="1238" w:type="dxa"/>
            <w:tcBorders>
              <w:bottom w:val="single" w:sz="4" w:space="0" w:color="auto"/>
            </w:tcBorders>
            <w:vAlign w:val="center"/>
          </w:tcPr>
          <w:p w14:paraId="41A9113B" w14:textId="77777777" w:rsidR="00AC219C" w:rsidRPr="00AC219C" w:rsidRDefault="00AC219C" w:rsidP="007220EB">
            <w:pPr>
              <w:jc w:val="center"/>
              <w:rPr>
                <w:sz w:val="20"/>
              </w:rPr>
            </w:pPr>
          </w:p>
        </w:tc>
      </w:tr>
      <w:tr w:rsidR="00AC219C" w:rsidRPr="00AC219C" w14:paraId="06E5728E" w14:textId="77777777" w:rsidTr="00AC219C">
        <w:tc>
          <w:tcPr>
            <w:tcW w:w="1469" w:type="dxa"/>
            <w:tcBorders>
              <w:bottom w:val="single" w:sz="4" w:space="0" w:color="auto"/>
            </w:tcBorders>
            <w:shd w:val="clear" w:color="auto" w:fill="C6D9F1" w:themeFill="text2" w:themeFillTint="33"/>
          </w:tcPr>
          <w:p w14:paraId="3AEB70B0" w14:textId="77777777" w:rsidR="00AC219C" w:rsidRPr="00AC219C" w:rsidRDefault="00AC219C" w:rsidP="007220EB">
            <w:pPr>
              <w:jc w:val="center"/>
              <w:rPr>
                <w:sz w:val="20"/>
              </w:rPr>
            </w:pPr>
          </w:p>
        </w:tc>
        <w:tc>
          <w:tcPr>
            <w:tcW w:w="1705" w:type="dxa"/>
            <w:gridSpan w:val="2"/>
            <w:tcBorders>
              <w:bottom w:val="single" w:sz="4" w:space="0" w:color="auto"/>
            </w:tcBorders>
            <w:shd w:val="clear" w:color="auto" w:fill="C6D9F1" w:themeFill="text2" w:themeFillTint="33"/>
            <w:vAlign w:val="center"/>
          </w:tcPr>
          <w:p w14:paraId="754EE8F3" w14:textId="77777777" w:rsidR="00AC219C" w:rsidRPr="00AC219C" w:rsidRDefault="00AC219C" w:rsidP="007220EB">
            <w:pPr>
              <w:jc w:val="center"/>
              <w:rPr>
                <w:sz w:val="20"/>
              </w:rPr>
            </w:pPr>
          </w:p>
        </w:tc>
        <w:tc>
          <w:tcPr>
            <w:tcW w:w="2959" w:type="dxa"/>
            <w:gridSpan w:val="2"/>
            <w:shd w:val="clear" w:color="auto" w:fill="FFFFFF" w:themeFill="background1"/>
            <w:vAlign w:val="center"/>
          </w:tcPr>
          <w:p w14:paraId="6F4BAA63" w14:textId="77777777" w:rsidR="00AC219C" w:rsidRPr="00AC219C" w:rsidRDefault="00AC219C" w:rsidP="007220EB">
            <w:pPr>
              <w:jc w:val="center"/>
              <w:rPr>
                <w:sz w:val="20"/>
              </w:rPr>
            </w:pPr>
          </w:p>
        </w:tc>
        <w:tc>
          <w:tcPr>
            <w:tcW w:w="1845" w:type="dxa"/>
            <w:shd w:val="clear" w:color="auto" w:fill="FFFFFF" w:themeFill="background1"/>
            <w:vAlign w:val="center"/>
          </w:tcPr>
          <w:p w14:paraId="44D47866" w14:textId="77777777" w:rsidR="00AC219C" w:rsidRPr="00AC219C" w:rsidRDefault="00AC219C" w:rsidP="007220EB">
            <w:pPr>
              <w:jc w:val="center"/>
              <w:rPr>
                <w:sz w:val="20"/>
              </w:rPr>
            </w:pPr>
          </w:p>
        </w:tc>
        <w:tc>
          <w:tcPr>
            <w:tcW w:w="1389" w:type="dxa"/>
            <w:shd w:val="clear" w:color="auto" w:fill="FFFFFF" w:themeFill="background1"/>
            <w:vAlign w:val="center"/>
          </w:tcPr>
          <w:p w14:paraId="261BB234" w14:textId="77777777" w:rsidR="00AC219C" w:rsidRPr="00AC219C" w:rsidRDefault="00AC219C" w:rsidP="007220EB">
            <w:pPr>
              <w:jc w:val="center"/>
              <w:rPr>
                <w:sz w:val="20"/>
              </w:rPr>
            </w:pPr>
          </w:p>
        </w:tc>
        <w:tc>
          <w:tcPr>
            <w:tcW w:w="1390" w:type="dxa"/>
            <w:shd w:val="clear" w:color="auto" w:fill="FFFFFF" w:themeFill="background1"/>
            <w:vAlign w:val="center"/>
          </w:tcPr>
          <w:p w14:paraId="0F9043DE" w14:textId="77777777" w:rsidR="00AC219C" w:rsidRPr="00AC219C" w:rsidRDefault="00AC219C" w:rsidP="007220EB">
            <w:pPr>
              <w:jc w:val="center"/>
              <w:rPr>
                <w:sz w:val="20"/>
              </w:rPr>
            </w:pPr>
          </w:p>
        </w:tc>
        <w:tc>
          <w:tcPr>
            <w:tcW w:w="1238" w:type="dxa"/>
            <w:shd w:val="clear" w:color="auto" w:fill="FFFFFF" w:themeFill="background1"/>
            <w:vAlign w:val="center"/>
          </w:tcPr>
          <w:p w14:paraId="2C88605C" w14:textId="77777777" w:rsidR="00AC219C" w:rsidRPr="00AC219C" w:rsidRDefault="00AC219C" w:rsidP="007220EB">
            <w:pPr>
              <w:jc w:val="center"/>
              <w:rPr>
                <w:sz w:val="20"/>
              </w:rPr>
            </w:pPr>
          </w:p>
        </w:tc>
      </w:tr>
      <w:tr w:rsidR="00AC219C" w:rsidRPr="00AC219C" w14:paraId="71876C62" w14:textId="77777777" w:rsidTr="00AC219C">
        <w:tc>
          <w:tcPr>
            <w:tcW w:w="1469" w:type="dxa"/>
            <w:tcBorders>
              <w:bottom w:val="single" w:sz="4" w:space="0" w:color="auto"/>
            </w:tcBorders>
            <w:shd w:val="clear" w:color="auto" w:fill="B6DDE8" w:themeFill="accent5" w:themeFillTint="66"/>
          </w:tcPr>
          <w:p w14:paraId="2B686FDA" w14:textId="77777777" w:rsidR="00AC219C" w:rsidRPr="00AC219C" w:rsidRDefault="00AC219C" w:rsidP="007220EB">
            <w:pPr>
              <w:jc w:val="center"/>
              <w:rPr>
                <w:sz w:val="20"/>
              </w:rPr>
            </w:pPr>
          </w:p>
        </w:tc>
        <w:tc>
          <w:tcPr>
            <w:tcW w:w="1705" w:type="dxa"/>
            <w:gridSpan w:val="2"/>
            <w:tcBorders>
              <w:bottom w:val="single" w:sz="4" w:space="0" w:color="auto"/>
            </w:tcBorders>
            <w:shd w:val="clear" w:color="auto" w:fill="auto"/>
            <w:vAlign w:val="center"/>
          </w:tcPr>
          <w:p w14:paraId="6097D5DC" w14:textId="77777777" w:rsidR="00AC219C" w:rsidRPr="00AC219C" w:rsidRDefault="00AC219C" w:rsidP="007220EB">
            <w:pPr>
              <w:jc w:val="center"/>
              <w:rPr>
                <w:sz w:val="20"/>
              </w:rPr>
            </w:pPr>
          </w:p>
        </w:tc>
        <w:tc>
          <w:tcPr>
            <w:tcW w:w="2959" w:type="dxa"/>
            <w:gridSpan w:val="2"/>
            <w:vAlign w:val="center"/>
          </w:tcPr>
          <w:p w14:paraId="3BF446B1" w14:textId="77777777" w:rsidR="00AC219C" w:rsidRPr="00AC219C" w:rsidRDefault="00AC219C" w:rsidP="007220EB">
            <w:pPr>
              <w:jc w:val="center"/>
              <w:rPr>
                <w:sz w:val="20"/>
              </w:rPr>
            </w:pPr>
          </w:p>
        </w:tc>
        <w:tc>
          <w:tcPr>
            <w:tcW w:w="1845" w:type="dxa"/>
            <w:vAlign w:val="center"/>
          </w:tcPr>
          <w:p w14:paraId="2548D21D" w14:textId="77777777" w:rsidR="00AC219C" w:rsidRPr="00AC219C" w:rsidRDefault="00AC219C" w:rsidP="007220EB">
            <w:pPr>
              <w:jc w:val="center"/>
              <w:rPr>
                <w:sz w:val="20"/>
              </w:rPr>
            </w:pPr>
          </w:p>
        </w:tc>
        <w:tc>
          <w:tcPr>
            <w:tcW w:w="1389" w:type="dxa"/>
            <w:vAlign w:val="center"/>
          </w:tcPr>
          <w:p w14:paraId="75B165E5" w14:textId="77777777" w:rsidR="00AC219C" w:rsidRPr="00AC219C" w:rsidRDefault="00AC219C" w:rsidP="007220EB">
            <w:pPr>
              <w:jc w:val="center"/>
              <w:rPr>
                <w:sz w:val="20"/>
              </w:rPr>
            </w:pPr>
          </w:p>
        </w:tc>
        <w:tc>
          <w:tcPr>
            <w:tcW w:w="1390" w:type="dxa"/>
            <w:vAlign w:val="center"/>
          </w:tcPr>
          <w:p w14:paraId="319EE759" w14:textId="77777777" w:rsidR="00AC219C" w:rsidRPr="00AC219C" w:rsidRDefault="00AC219C" w:rsidP="007220EB">
            <w:pPr>
              <w:jc w:val="center"/>
              <w:rPr>
                <w:sz w:val="20"/>
              </w:rPr>
            </w:pPr>
          </w:p>
        </w:tc>
        <w:tc>
          <w:tcPr>
            <w:tcW w:w="1238" w:type="dxa"/>
            <w:vAlign w:val="center"/>
          </w:tcPr>
          <w:p w14:paraId="381DFD33" w14:textId="77777777" w:rsidR="00AC219C" w:rsidRPr="00AC219C" w:rsidRDefault="00AC219C" w:rsidP="007220EB">
            <w:pPr>
              <w:jc w:val="center"/>
              <w:rPr>
                <w:sz w:val="20"/>
              </w:rPr>
            </w:pPr>
          </w:p>
        </w:tc>
      </w:tr>
      <w:tr w:rsidR="00AC219C" w:rsidRPr="00AC219C" w14:paraId="6D5D6248" w14:textId="77777777" w:rsidTr="00AC219C">
        <w:trPr>
          <w:trHeight w:val="571"/>
        </w:trPr>
        <w:tc>
          <w:tcPr>
            <w:tcW w:w="1469" w:type="dxa"/>
            <w:shd w:val="clear" w:color="auto" w:fill="C6D9F1" w:themeFill="text2" w:themeFillTint="33"/>
          </w:tcPr>
          <w:p w14:paraId="7355EA27" w14:textId="77777777" w:rsidR="00AC219C" w:rsidRPr="00AC219C" w:rsidRDefault="00AC219C" w:rsidP="007220EB">
            <w:pPr>
              <w:jc w:val="center"/>
              <w:rPr>
                <w:sz w:val="20"/>
              </w:rPr>
            </w:pPr>
          </w:p>
        </w:tc>
        <w:tc>
          <w:tcPr>
            <w:tcW w:w="1705" w:type="dxa"/>
            <w:gridSpan w:val="2"/>
            <w:shd w:val="clear" w:color="auto" w:fill="C6D9F1" w:themeFill="text2" w:themeFillTint="33"/>
            <w:vAlign w:val="center"/>
          </w:tcPr>
          <w:p w14:paraId="4204D26E" w14:textId="77777777" w:rsidR="00AC219C" w:rsidRPr="00AC219C" w:rsidRDefault="00AC219C" w:rsidP="007220EB">
            <w:pPr>
              <w:jc w:val="center"/>
              <w:rPr>
                <w:sz w:val="20"/>
              </w:rPr>
            </w:pPr>
          </w:p>
        </w:tc>
        <w:tc>
          <w:tcPr>
            <w:tcW w:w="1394" w:type="dxa"/>
            <w:vMerge w:val="restart"/>
            <w:vAlign w:val="center"/>
          </w:tcPr>
          <w:p w14:paraId="4E098DF7" w14:textId="77777777" w:rsidR="00AC219C" w:rsidRPr="00AC219C" w:rsidRDefault="00AC219C" w:rsidP="007220EB">
            <w:pPr>
              <w:jc w:val="center"/>
              <w:rPr>
                <w:sz w:val="20"/>
              </w:rPr>
            </w:pPr>
          </w:p>
        </w:tc>
        <w:tc>
          <w:tcPr>
            <w:tcW w:w="1565" w:type="dxa"/>
            <w:vAlign w:val="center"/>
          </w:tcPr>
          <w:p w14:paraId="5F982BEC" w14:textId="77777777" w:rsidR="00AC219C" w:rsidRPr="00AC219C" w:rsidRDefault="00AC219C" w:rsidP="007220EB">
            <w:pPr>
              <w:jc w:val="center"/>
              <w:rPr>
                <w:sz w:val="20"/>
              </w:rPr>
            </w:pPr>
          </w:p>
        </w:tc>
        <w:tc>
          <w:tcPr>
            <w:tcW w:w="1845" w:type="dxa"/>
            <w:vAlign w:val="center"/>
          </w:tcPr>
          <w:p w14:paraId="6BD9EBDA" w14:textId="77777777" w:rsidR="00AC219C" w:rsidRPr="00AC219C" w:rsidRDefault="00AC219C" w:rsidP="007220EB">
            <w:pPr>
              <w:jc w:val="center"/>
              <w:rPr>
                <w:sz w:val="20"/>
              </w:rPr>
            </w:pPr>
          </w:p>
        </w:tc>
        <w:tc>
          <w:tcPr>
            <w:tcW w:w="1389" w:type="dxa"/>
            <w:vAlign w:val="center"/>
          </w:tcPr>
          <w:p w14:paraId="2239F259" w14:textId="77777777" w:rsidR="00AC219C" w:rsidRPr="00AC219C" w:rsidRDefault="00AC219C" w:rsidP="007220EB">
            <w:pPr>
              <w:jc w:val="center"/>
              <w:rPr>
                <w:sz w:val="20"/>
              </w:rPr>
            </w:pPr>
          </w:p>
        </w:tc>
        <w:tc>
          <w:tcPr>
            <w:tcW w:w="1390" w:type="dxa"/>
            <w:vAlign w:val="center"/>
          </w:tcPr>
          <w:p w14:paraId="24130664" w14:textId="77777777" w:rsidR="00AC219C" w:rsidRPr="00AC219C" w:rsidRDefault="00AC219C" w:rsidP="007220EB">
            <w:pPr>
              <w:jc w:val="center"/>
              <w:rPr>
                <w:sz w:val="20"/>
              </w:rPr>
            </w:pPr>
          </w:p>
        </w:tc>
        <w:tc>
          <w:tcPr>
            <w:tcW w:w="1238" w:type="dxa"/>
            <w:vAlign w:val="center"/>
          </w:tcPr>
          <w:p w14:paraId="08E8FDCD" w14:textId="77777777" w:rsidR="00AC219C" w:rsidRPr="00AC219C" w:rsidRDefault="00AC219C" w:rsidP="007220EB">
            <w:pPr>
              <w:jc w:val="center"/>
              <w:rPr>
                <w:sz w:val="20"/>
              </w:rPr>
            </w:pPr>
          </w:p>
        </w:tc>
      </w:tr>
      <w:tr w:rsidR="00AC219C" w:rsidRPr="00AC219C" w14:paraId="53ECADD7" w14:textId="77777777" w:rsidTr="00AC219C">
        <w:trPr>
          <w:trHeight w:val="461"/>
        </w:trPr>
        <w:tc>
          <w:tcPr>
            <w:tcW w:w="1469" w:type="dxa"/>
            <w:shd w:val="clear" w:color="auto" w:fill="C6D9F1" w:themeFill="text2" w:themeFillTint="33"/>
          </w:tcPr>
          <w:p w14:paraId="329068EE" w14:textId="77777777" w:rsidR="00AC219C" w:rsidRPr="00AC219C" w:rsidRDefault="00AC219C" w:rsidP="007220EB">
            <w:pPr>
              <w:jc w:val="center"/>
              <w:rPr>
                <w:sz w:val="20"/>
              </w:rPr>
            </w:pPr>
          </w:p>
        </w:tc>
        <w:tc>
          <w:tcPr>
            <w:tcW w:w="1705" w:type="dxa"/>
            <w:gridSpan w:val="2"/>
            <w:vMerge w:val="restart"/>
            <w:shd w:val="clear" w:color="auto" w:fill="C6D9F1" w:themeFill="text2" w:themeFillTint="33"/>
            <w:vAlign w:val="center"/>
          </w:tcPr>
          <w:p w14:paraId="69164734" w14:textId="77777777" w:rsidR="00AC219C" w:rsidRPr="00AC219C" w:rsidRDefault="00AC219C" w:rsidP="007220EB">
            <w:pPr>
              <w:jc w:val="center"/>
              <w:rPr>
                <w:sz w:val="20"/>
              </w:rPr>
            </w:pPr>
          </w:p>
        </w:tc>
        <w:tc>
          <w:tcPr>
            <w:tcW w:w="1394" w:type="dxa"/>
            <w:vMerge/>
            <w:vAlign w:val="center"/>
          </w:tcPr>
          <w:p w14:paraId="16B68071" w14:textId="77777777" w:rsidR="00AC219C" w:rsidRPr="00AC219C" w:rsidRDefault="00AC219C" w:rsidP="007220EB">
            <w:pPr>
              <w:jc w:val="center"/>
              <w:rPr>
                <w:sz w:val="20"/>
              </w:rPr>
            </w:pPr>
          </w:p>
        </w:tc>
        <w:tc>
          <w:tcPr>
            <w:tcW w:w="1565" w:type="dxa"/>
            <w:vMerge w:val="restart"/>
            <w:vAlign w:val="center"/>
          </w:tcPr>
          <w:p w14:paraId="726A2DC3" w14:textId="77777777" w:rsidR="00AC219C" w:rsidRPr="00AC219C" w:rsidRDefault="00AC219C" w:rsidP="007220EB">
            <w:pPr>
              <w:jc w:val="center"/>
              <w:rPr>
                <w:sz w:val="20"/>
              </w:rPr>
            </w:pPr>
          </w:p>
        </w:tc>
        <w:tc>
          <w:tcPr>
            <w:tcW w:w="1845" w:type="dxa"/>
            <w:vAlign w:val="center"/>
          </w:tcPr>
          <w:p w14:paraId="6E6A9350" w14:textId="77777777" w:rsidR="00AC219C" w:rsidRPr="00AC219C" w:rsidRDefault="00AC219C" w:rsidP="007220EB">
            <w:pPr>
              <w:jc w:val="center"/>
              <w:rPr>
                <w:sz w:val="20"/>
              </w:rPr>
            </w:pPr>
          </w:p>
        </w:tc>
        <w:tc>
          <w:tcPr>
            <w:tcW w:w="1389" w:type="dxa"/>
            <w:vMerge w:val="restart"/>
            <w:vAlign w:val="center"/>
          </w:tcPr>
          <w:p w14:paraId="09A25F79" w14:textId="77777777" w:rsidR="00AC219C" w:rsidRPr="00AC219C" w:rsidRDefault="00AC219C" w:rsidP="007220EB">
            <w:pPr>
              <w:jc w:val="center"/>
              <w:rPr>
                <w:sz w:val="20"/>
              </w:rPr>
            </w:pPr>
          </w:p>
        </w:tc>
        <w:tc>
          <w:tcPr>
            <w:tcW w:w="1390" w:type="dxa"/>
            <w:vMerge w:val="restart"/>
            <w:vAlign w:val="center"/>
          </w:tcPr>
          <w:p w14:paraId="35355EBA" w14:textId="77777777" w:rsidR="00AC219C" w:rsidRPr="00AC219C" w:rsidRDefault="00AC219C" w:rsidP="007220EB">
            <w:pPr>
              <w:jc w:val="center"/>
              <w:rPr>
                <w:sz w:val="20"/>
              </w:rPr>
            </w:pPr>
          </w:p>
        </w:tc>
        <w:tc>
          <w:tcPr>
            <w:tcW w:w="1238" w:type="dxa"/>
            <w:vMerge w:val="restart"/>
            <w:vAlign w:val="center"/>
          </w:tcPr>
          <w:p w14:paraId="5B7FE122" w14:textId="77777777" w:rsidR="00AC219C" w:rsidRPr="00AC219C" w:rsidRDefault="00AC219C" w:rsidP="007220EB">
            <w:pPr>
              <w:jc w:val="center"/>
              <w:rPr>
                <w:sz w:val="20"/>
              </w:rPr>
            </w:pPr>
          </w:p>
        </w:tc>
      </w:tr>
      <w:tr w:rsidR="00AC219C" w:rsidRPr="00AC219C" w14:paraId="001B9720" w14:textId="77777777" w:rsidTr="00AC219C">
        <w:trPr>
          <w:trHeight w:val="274"/>
        </w:trPr>
        <w:tc>
          <w:tcPr>
            <w:tcW w:w="1469" w:type="dxa"/>
            <w:tcBorders>
              <w:bottom w:val="single" w:sz="4" w:space="0" w:color="auto"/>
            </w:tcBorders>
            <w:shd w:val="clear" w:color="auto" w:fill="C6D9F1" w:themeFill="text2" w:themeFillTint="33"/>
          </w:tcPr>
          <w:p w14:paraId="39D5FECD" w14:textId="77777777" w:rsidR="00AC219C" w:rsidRPr="00AC219C" w:rsidRDefault="00AC219C" w:rsidP="007220EB">
            <w:pPr>
              <w:jc w:val="center"/>
              <w:rPr>
                <w:sz w:val="20"/>
              </w:rPr>
            </w:pPr>
          </w:p>
        </w:tc>
        <w:tc>
          <w:tcPr>
            <w:tcW w:w="1705" w:type="dxa"/>
            <w:gridSpan w:val="2"/>
            <w:vMerge/>
            <w:tcBorders>
              <w:bottom w:val="single" w:sz="4" w:space="0" w:color="auto"/>
            </w:tcBorders>
            <w:shd w:val="clear" w:color="auto" w:fill="C6D9F1" w:themeFill="text2" w:themeFillTint="33"/>
            <w:vAlign w:val="center"/>
          </w:tcPr>
          <w:p w14:paraId="619CD550" w14:textId="77777777" w:rsidR="00AC219C" w:rsidRPr="00AC219C" w:rsidRDefault="00AC219C" w:rsidP="007220EB">
            <w:pPr>
              <w:jc w:val="center"/>
              <w:rPr>
                <w:sz w:val="20"/>
              </w:rPr>
            </w:pPr>
          </w:p>
        </w:tc>
        <w:tc>
          <w:tcPr>
            <w:tcW w:w="1394" w:type="dxa"/>
            <w:vMerge/>
            <w:vAlign w:val="center"/>
          </w:tcPr>
          <w:p w14:paraId="58B04BE8" w14:textId="77777777" w:rsidR="00AC219C" w:rsidRPr="00AC219C" w:rsidRDefault="00AC219C" w:rsidP="007220EB">
            <w:pPr>
              <w:jc w:val="center"/>
              <w:rPr>
                <w:sz w:val="20"/>
              </w:rPr>
            </w:pPr>
          </w:p>
        </w:tc>
        <w:tc>
          <w:tcPr>
            <w:tcW w:w="1565" w:type="dxa"/>
            <w:vMerge/>
            <w:tcBorders>
              <w:bottom w:val="single" w:sz="4" w:space="0" w:color="auto"/>
            </w:tcBorders>
            <w:vAlign w:val="center"/>
          </w:tcPr>
          <w:p w14:paraId="7E5CE80E" w14:textId="77777777" w:rsidR="00AC219C" w:rsidRPr="00AC219C" w:rsidRDefault="00AC219C" w:rsidP="007220EB">
            <w:pPr>
              <w:jc w:val="center"/>
              <w:rPr>
                <w:sz w:val="20"/>
              </w:rPr>
            </w:pPr>
          </w:p>
        </w:tc>
        <w:tc>
          <w:tcPr>
            <w:tcW w:w="1845" w:type="dxa"/>
            <w:tcBorders>
              <w:bottom w:val="single" w:sz="4" w:space="0" w:color="auto"/>
            </w:tcBorders>
            <w:vAlign w:val="center"/>
          </w:tcPr>
          <w:p w14:paraId="4D3F6D0D" w14:textId="77777777" w:rsidR="00AC219C" w:rsidRPr="00AC219C" w:rsidRDefault="00AC219C" w:rsidP="007220EB">
            <w:pPr>
              <w:jc w:val="center"/>
              <w:rPr>
                <w:sz w:val="20"/>
              </w:rPr>
            </w:pPr>
          </w:p>
        </w:tc>
        <w:tc>
          <w:tcPr>
            <w:tcW w:w="1389" w:type="dxa"/>
            <w:vMerge/>
            <w:tcBorders>
              <w:bottom w:val="single" w:sz="4" w:space="0" w:color="auto"/>
            </w:tcBorders>
            <w:vAlign w:val="center"/>
          </w:tcPr>
          <w:p w14:paraId="15477141" w14:textId="77777777" w:rsidR="00AC219C" w:rsidRPr="00AC219C" w:rsidRDefault="00AC219C" w:rsidP="007220EB">
            <w:pPr>
              <w:jc w:val="center"/>
              <w:rPr>
                <w:sz w:val="20"/>
              </w:rPr>
            </w:pPr>
          </w:p>
        </w:tc>
        <w:tc>
          <w:tcPr>
            <w:tcW w:w="1390" w:type="dxa"/>
            <w:vMerge/>
            <w:tcBorders>
              <w:bottom w:val="single" w:sz="4" w:space="0" w:color="auto"/>
            </w:tcBorders>
            <w:vAlign w:val="center"/>
          </w:tcPr>
          <w:p w14:paraId="70D082CF" w14:textId="77777777" w:rsidR="00AC219C" w:rsidRPr="00AC219C" w:rsidRDefault="00AC219C" w:rsidP="007220EB">
            <w:pPr>
              <w:jc w:val="center"/>
              <w:rPr>
                <w:sz w:val="20"/>
              </w:rPr>
            </w:pPr>
          </w:p>
        </w:tc>
        <w:tc>
          <w:tcPr>
            <w:tcW w:w="1238" w:type="dxa"/>
            <w:vMerge/>
            <w:vAlign w:val="center"/>
          </w:tcPr>
          <w:p w14:paraId="0A3721E2" w14:textId="77777777" w:rsidR="00AC219C" w:rsidRPr="00AC219C" w:rsidRDefault="00AC219C" w:rsidP="007220EB">
            <w:pPr>
              <w:jc w:val="center"/>
              <w:rPr>
                <w:sz w:val="20"/>
              </w:rPr>
            </w:pPr>
          </w:p>
        </w:tc>
      </w:tr>
      <w:tr w:rsidR="00AC219C" w:rsidRPr="00AC219C" w14:paraId="6307FECB" w14:textId="77777777" w:rsidTr="00AC219C">
        <w:trPr>
          <w:trHeight w:val="700"/>
        </w:trPr>
        <w:tc>
          <w:tcPr>
            <w:tcW w:w="1469" w:type="dxa"/>
            <w:shd w:val="clear" w:color="auto" w:fill="B6DDE8" w:themeFill="accent5" w:themeFillTint="66"/>
          </w:tcPr>
          <w:p w14:paraId="3D8146B2" w14:textId="77777777" w:rsidR="00AC219C" w:rsidRPr="00AC219C" w:rsidRDefault="00AC219C" w:rsidP="007220EB">
            <w:pPr>
              <w:jc w:val="center"/>
              <w:rPr>
                <w:i/>
                <w:sz w:val="20"/>
                <w:lang w:val="es-ES"/>
              </w:rPr>
            </w:pPr>
          </w:p>
        </w:tc>
        <w:tc>
          <w:tcPr>
            <w:tcW w:w="1705" w:type="dxa"/>
            <w:gridSpan w:val="2"/>
            <w:shd w:val="clear" w:color="auto" w:fill="auto"/>
            <w:vAlign w:val="center"/>
          </w:tcPr>
          <w:p w14:paraId="2381EA9E" w14:textId="77777777" w:rsidR="00AC219C" w:rsidRPr="00AC219C" w:rsidRDefault="00AC219C" w:rsidP="007220EB">
            <w:pPr>
              <w:jc w:val="center"/>
              <w:rPr>
                <w:sz w:val="20"/>
                <w:lang w:val="es-ES"/>
              </w:rPr>
            </w:pPr>
            <w:r w:rsidRPr="00AC219C">
              <w:rPr>
                <w:sz w:val="20"/>
                <w:lang w:val="es-ES"/>
              </w:rPr>
              <w:t>Sn1</w:t>
            </w:r>
            <w:r>
              <w:rPr>
                <w:sz w:val="20"/>
                <w:lang w:val="es-ES"/>
              </w:rPr>
              <w:t>, Au1</w:t>
            </w:r>
          </w:p>
        </w:tc>
        <w:tc>
          <w:tcPr>
            <w:tcW w:w="1394" w:type="dxa"/>
            <w:vAlign w:val="center"/>
          </w:tcPr>
          <w:p w14:paraId="4A1269FE" w14:textId="77777777" w:rsidR="00AC219C" w:rsidRPr="00AC219C" w:rsidRDefault="00AC219C" w:rsidP="007220EB">
            <w:pPr>
              <w:jc w:val="center"/>
              <w:rPr>
                <w:i/>
                <w:sz w:val="20"/>
              </w:rPr>
            </w:pPr>
          </w:p>
        </w:tc>
        <w:tc>
          <w:tcPr>
            <w:tcW w:w="1565" w:type="dxa"/>
            <w:shd w:val="clear" w:color="auto" w:fill="C6D9F1" w:themeFill="text2" w:themeFillTint="33"/>
            <w:vAlign w:val="center"/>
          </w:tcPr>
          <w:p w14:paraId="3F7910C3" w14:textId="77777777" w:rsidR="00AC219C" w:rsidRPr="00AC219C" w:rsidRDefault="00AC219C" w:rsidP="007220EB">
            <w:pPr>
              <w:jc w:val="center"/>
              <w:rPr>
                <w:sz w:val="20"/>
              </w:rPr>
            </w:pPr>
          </w:p>
        </w:tc>
        <w:tc>
          <w:tcPr>
            <w:tcW w:w="1845" w:type="dxa"/>
            <w:shd w:val="clear" w:color="auto" w:fill="C6D9F1" w:themeFill="text2" w:themeFillTint="33"/>
            <w:vAlign w:val="center"/>
          </w:tcPr>
          <w:p w14:paraId="2284DA5D" w14:textId="77777777" w:rsidR="00AC219C" w:rsidRPr="00AC219C" w:rsidRDefault="00AC219C" w:rsidP="007220EB">
            <w:pPr>
              <w:jc w:val="center"/>
              <w:rPr>
                <w:sz w:val="20"/>
              </w:rPr>
            </w:pPr>
          </w:p>
        </w:tc>
        <w:tc>
          <w:tcPr>
            <w:tcW w:w="1389" w:type="dxa"/>
            <w:tcBorders>
              <w:bottom w:val="single" w:sz="4" w:space="0" w:color="auto"/>
            </w:tcBorders>
            <w:shd w:val="clear" w:color="auto" w:fill="C6D9F1" w:themeFill="text2" w:themeFillTint="33"/>
            <w:vAlign w:val="center"/>
          </w:tcPr>
          <w:p w14:paraId="5DB9ED3D" w14:textId="77777777" w:rsidR="00AC219C" w:rsidRPr="00AC219C" w:rsidRDefault="00AC219C" w:rsidP="007220EB">
            <w:pPr>
              <w:jc w:val="center"/>
              <w:rPr>
                <w:sz w:val="20"/>
              </w:rPr>
            </w:pPr>
          </w:p>
        </w:tc>
        <w:tc>
          <w:tcPr>
            <w:tcW w:w="1390" w:type="dxa"/>
            <w:tcBorders>
              <w:bottom w:val="single" w:sz="4" w:space="0" w:color="auto"/>
            </w:tcBorders>
            <w:shd w:val="clear" w:color="auto" w:fill="auto"/>
            <w:vAlign w:val="center"/>
          </w:tcPr>
          <w:p w14:paraId="40CF13A1" w14:textId="77777777" w:rsidR="00AC219C" w:rsidRPr="00AC219C" w:rsidRDefault="00AC219C" w:rsidP="007220EB">
            <w:pPr>
              <w:jc w:val="center"/>
              <w:rPr>
                <w:sz w:val="20"/>
              </w:rPr>
            </w:pPr>
          </w:p>
        </w:tc>
        <w:tc>
          <w:tcPr>
            <w:tcW w:w="1238" w:type="dxa"/>
            <w:vAlign w:val="center"/>
          </w:tcPr>
          <w:p w14:paraId="6330D27D" w14:textId="77777777" w:rsidR="00AC219C" w:rsidRPr="00AC219C" w:rsidRDefault="00AC219C" w:rsidP="007220EB">
            <w:pPr>
              <w:jc w:val="center"/>
              <w:rPr>
                <w:sz w:val="20"/>
              </w:rPr>
            </w:pPr>
          </w:p>
        </w:tc>
      </w:tr>
      <w:tr w:rsidR="00AC219C" w:rsidRPr="00AC219C" w14:paraId="75BB9B12" w14:textId="77777777" w:rsidTr="00AC219C">
        <w:trPr>
          <w:trHeight w:val="700"/>
        </w:trPr>
        <w:tc>
          <w:tcPr>
            <w:tcW w:w="1469" w:type="dxa"/>
            <w:tcBorders>
              <w:top w:val="single" w:sz="4" w:space="0" w:color="auto"/>
            </w:tcBorders>
            <w:shd w:val="clear" w:color="auto" w:fill="B6DDE8" w:themeFill="accent5" w:themeFillTint="66"/>
          </w:tcPr>
          <w:p w14:paraId="44C6957A" w14:textId="77777777" w:rsidR="00AC219C" w:rsidRPr="00AC219C" w:rsidRDefault="00AC219C" w:rsidP="007220EB">
            <w:pPr>
              <w:jc w:val="center"/>
              <w:rPr>
                <w:sz w:val="20"/>
              </w:rPr>
            </w:pPr>
          </w:p>
        </w:tc>
        <w:tc>
          <w:tcPr>
            <w:tcW w:w="1705" w:type="dxa"/>
            <w:gridSpan w:val="2"/>
            <w:shd w:val="clear" w:color="auto" w:fill="auto"/>
            <w:vAlign w:val="center"/>
          </w:tcPr>
          <w:p w14:paraId="11613A19" w14:textId="77777777" w:rsidR="00AC219C" w:rsidRPr="00AC219C" w:rsidRDefault="00AC219C" w:rsidP="007220EB">
            <w:pPr>
              <w:jc w:val="center"/>
              <w:rPr>
                <w:sz w:val="20"/>
              </w:rPr>
            </w:pPr>
          </w:p>
        </w:tc>
        <w:tc>
          <w:tcPr>
            <w:tcW w:w="1394" w:type="dxa"/>
            <w:vAlign w:val="center"/>
          </w:tcPr>
          <w:p w14:paraId="59FE7D37" w14:textId="77777777" w:rsidR="00AC219C" w:rsidRPr="00AC219C" w:rsidRDefault="00AC219C" w:rsidP="007220EB">
            <w:pPr>
              <w:jc w:val="center"/>
              <w:rPr>
                <w:sz w:val="20"/>
              </w:rPr>
            </w:pPr>
          </w:p>
        </w:tc>
        <w:tc>
          <w:tcPr>
            <w:tcW w:w="1565" w:type="dxa"/>
            <w:shd w:val="clear" w:color="auto" w:fill="C6D9F1" w:themeFill="text2" w:themeFillTint="33"/>
            <w:vAlign w:val="center"/>
          </w:tcPr>
          <w:p w14:paraId="1316804C" w14:textId="77777777" w:rsidR="00AC219C" w:rsidRPr="00AC219C" w:rsidRDefault="00AC219C" w:rsidP="007220EB">
            <w:pPr>
              <w:jc w:val="center"/>
              <w:rPr>
                <w:sz w:val="20"/>
              </w:rPr>
            </w:pPr>
          </w:p>
        </w:tc>
        <w:tc>
          <w:tcPr>
            <w:tcW w:w="1845" w:type="dxa"/>
            <w:shd w:val="clear" w:color="auto" w:fill="C6D9F1" w:themeFill="text2" w:themeFillTint="33"/>
            <w:vAlign w:val="center"/>
          </w:tcPr>
          <w:p w14:paraId="6144AADD" w14:textId="77777777" w:rsidR="00AC219C" w:rsidRPr="00AC219C" w:rsidRDefault="00AC219C" w:rsidP="007220EB">
            <w:pPr>
              <w:jc w:val="center"/>
              <w:rPr>
                <w:sz w:val="20"/>
              </w:rPr>
            </w:pPr>
          </w:p>
        </w:tc>
        <w:tc>
          <w:tcPr>
            <w:tcW w:w="1389" w:type="dxa"/>
            <w:tcBorders>
              <w:bottom w:val="single" w:sz="4" w:space="0" w:color="auto"/>
            </w:tcBorders>
            <w:shd w:val="clear" w:color="auto" w:fill="auto"/>
            <w:vAlign w:val="center"/>
          </w:tcPr>
          <w:p w14:paraId="225BD686" w14:textId="77777777" w:rsidR="00AC219C" w:rsidRPr="00AC219C" w:rsidRDefault="00AC219C" w:rsidP="007220EB">
            <w:pPr>
              <w:jc w:val="center"/>
              <w:rPr>
                <w:sz w:val="20"/>
              </w:rPr>
            </w:pPr>
          </w:p>
        </w:tc>
        <w:tc>
          <w:tcPr>
            <w:tcW w:w="1390" w:type="dxa"/>
            <w:shd w:val="clear" w:color="auto" w:fill="C6D9F1" w:themeFill="text2" w:themeFillTint="33"/>
            <w:vAlign w:val="center"/>
          </w:tcPr>
          <w:p w14:paraId="38419E48" w14:textId="77777777" w:rsidR="00AC219C" w:rsidRPr="00AC219C" w:rsidRDefault="00AC219C" w:rsidP="007220EB">
            <w:pPr>
              <w:jc w:val="center"/>
              <w:rPr>
                <w:sz w:val="20"/>
              </w:rPr>
            </w:pPr>
          </w:p>
        </w:tc>
        <w:tc>
          <w:tcPr>
            <w:tcW w:w="1238" w:type="dxa"/>
            <w:vAlign w:val="center"/>
          </w:tcPr>
          <w:p w14:paraId="4862148F" w14:textId="77777777" w:rsidR="00AC219C" w:rsidRPr="00AC219C" w:rsidRDefault="00AC219C" w:rsidP="007220EB">
            <w:pPr>
              <w:jc w:val="center"/>
              <w:rPr>
                <w:sz w:val="20"/>
              </w:rPr>
            </w:pPr>
          </w:p>
        </w:tc>
      </w:tr>
      <w:tr w:rsidR="00AC219C" w:rsidRPr="00AC219C" w14:paraId="08C6A8A9" w14:textId="77777777" w:rsidTr="00AC219C">
        <w:trPr>
          <w:trHeight w:val="710"/>
        </w:trPr>
        <w:tc>
          <w:tcPr>
            <w:tcW w:w="1469" w:type="dxa"/>
            <w:tcBorders>
              <w:top w:val="single" w:sz="4" w:space="0" w:color="auto"/>
              <w:bottom w:val="single" w:sz="4" w:space="0" w:color="auto"/>
            </w:tcBorders>
            <w:shd w:val="clear" w:color="auto" w:fill="B6DDE8" w:themeFill="accent5" w:themeFillTint="66"/>
          </w:tcPr>
          <w:p w14:paraId="3938FBAC" w14:textId="77777777" w:rsidR="00AC219C" w:rsidRPr="00AC219C" w:rsidRDefault="00AC219C" w:rsidP="007220EB">
            <w:pPr>
              <w:jc w:val="center"/>
              <w:rPr>
                <w:sz w:val="20"/>
              </w:rPr>
            </w:pPr>
          </w:p>
        </w:tc>
        <w:tc>
          <w:tcPr>
            <w:tcW w:w="1705" w:type="dxa"/>
            <w:gridSpan w:val="2"/>
            <w:tcBorders>
              <w:bottom w:val="single" w:sz="4" w:space="0" w:color="auto"/>
            </w:tcBorders>
            <w:shd w:val="clear" w:color="auto" w:fill="auto"/>
            <w:vAlign w:val="center"/>
          </w:tcPr>
          <w:p w14:paraId="5A1BD252" w14:textId="77777777" w:rsidR="00AC219C" w:rsidRPr="00AC219C" w:rsidRDefault="00AC219C" w:rsidP="00AC219C">
            <w:pPr>
              <w:jc w:val="center"/>
              <w:rPr>
                <w:sz w:val="20"/>
              </w:rPr>
            </w:pPr>
            <w:r w:rsidRPr="00AC219C">
              <w:rPr>
                <w:sz w:val="20"/>
              </w:rPr>
              <w:t>C</w:t>
            </w:r>
            <w:r>
              <w:rPr>
                <w:sz w:val="20"/>
              </w:rPr>
              <w:t>u</w:t>
            </w:r>
            <w:r w:rsidRPr="00AC219C">
              <w:rPr>
                <w:sz w:val="20"/>
              </w:rPr>
              <w:t>3</w:t>
            </w:r>
            <w:r>
              <w:rPr>
                <w:sz w:val="20"/>
              </w:rPr>
              <w:t>, Ag1</w:t>
            </w:r>
          </w:p>
        </w:tc>
        <w:tc>
          <w:tcPr>
            <w:tcW w:w="1394" w:type="dxa"/>
            <w:tcBorders>
              <w:bottom w:val="single" w:sz="4" w:space="0" w:color="auto"/>
            </w:tcBorders>
            <w:vAlign w:val="center"/>
          </w:tcPr>
          <w:p w14:paraId="78606FA6" w14:textId="77777777" w:rsidR="00AC219C" w:rsidRPr="00AC219C" w:rsidRDefault="00AC219C" w:rsidP="007220EB">
            <w:pPr>
              <w:jc w:val="center"/>
              <w:rPr>
                <w:sz w:val="20"/>
              </w:rPr>
            </w:pPr>
          </w:p>
        </w:tc>
        <w:tc>
          <w:tcPr>
            <w:tcW w:w="1565" w:type="dxa"/>
            <w:tcBorders>
              <w:bottom w:val="single" w:sz="4" w:space="0" w:color="auto"/>
            </w:tcBorders>
            <w:shd w:val="clear" w:color="auto" w:fill="C6D9F1" w:themeFill="text2" w:themeFillTint="33"/>
            <w:vAlign w:val="center"/>
          </w:tcPr>
          <w:p w14:paraId="26A827AC" w14:textId="77777777" w:rsidR="00AC219C" w:rsidRPr="00AC219C" w:rsidRDefault="00AC219C" w:rsidP="007220EB">
            <w:pPr>
              <w:jc w:val="center"/>
              <w:rPr>
                <w:sz w:val="20"/>
              </w:rPr>
            </w:pPr>
          </w:p>
        </w:tc>
        <w:tc>
          <w:tcPr>
            <w:tcW w:w="1845" w:type="dxa"/>
            <w:tcBorders>
              <w:bottom w:val="single" w:sz="4" w:space="0" w:color="auto"/>
            </w:tcBorders>
            <w:shd w:val="clear" w:color="auto" w:fill="C6D9F1" w:themeFill="text2" w:themeFillTint="33"/>
            <w:vAlign w:val="center"/>
          </w:tcPr>
          <w:p w14:paraId="1C06A869" w14:textId="77777777" w:rsidR="00AC219C" w:rsidRPr="00AC219C" w:rsidRDefault="00AC219C" w:rsidP="007220EB">
            <w:pPr>
              <w:jc w:val="center"/>
              <w:rPr>
                <w:sz w:val="20"/>
              </w:rPr>
            </w:pPr>
          </w:p>
        </w:tc>
        <w:tc>
          <w:tcPr>
            <w:tcW w:w="1389" w:type="dxa"/>
            <w:tcBorders>
              <w:bottom w:val="single" w:sz="4" w:space="0" w:color="auto"/>
            </w:tcBorders>
            <w:shd w:val="clear" w:color="auto" w:fill="auto"/>
            <w:vAlign w:val="center"/>
          </w:tcPr>
          <w:p w14:paraId="46777D17" w14:textId="77777777" w:rsidR="00AC219C" w:rsidRPr="00AC219C" w:rsidRDefault="00AC219C" w:rsidP="007220EB">
            <w:pPr>
              <w:jc w:val="center"/>
              <w:rPr>
                <w:sz w:val="20"/>
              </w:rPr>
            </w:pPr>
          </w:p>
        </w:tc>
        <w:tc>
          <w:tcPr>
            <w:tcW w:w="1390" w:type="dxa"/>
            <w:tcBorders>
              <w:bottom w:val="single" w:sz="4" w:space="0" w:color="auto"/>
            </w:tcBorders>
            <w:shd w:val="clear" w:color="auto" w:fill="C6D9F1" w:themeFill="text2" w:themeFillTint="33"/>
            <w:vAlign w:val="center"/>
          </w:tcPr>
          <w:p w14:paraId="7106B6FD" w14:textId="77777777" w:rsidR="00AC219C" w:rsidRPr="00AC219C" w:rsidRDefault="00AC219C" w:rsidP="007220EB">
            <w:pPr>
              <w:jc w:val="center"/>
              <w:rPr>
                <w:sz w:val="20"/>
              </w:rPr>
            </w:pPr>
          </w:p>
        </w:tc>
        <w:tc>
          <w:tcPr>
            <w:tcW w:w="1238" w:type="dxa"/>
            <w:tcBorders>
              <w:bottom w:val="single" w:sz="4" w:space="0" w:color="auto"/>
            </w:tcBorders>
            <w:vAlign w:val="center"/>
          </w:tcPr>
          <w:p w14:paraId="29A70DBC" w14:textId="77777777" w:rsidR="00AC219C" w:rsidRPr="00AC219C" w:rsidRDefault="00AC219C" w:rsidP="007220EB">
            <w:pPr>
              <w:jc w:val="center"/>
              <w:rPr>
                <w:sz w:val="20"/>
              </w:rPr>
            </w:pPr>
          </w:p>
        </w:tc>
      </w:tr>
      <w:tr w:rsidR="00AC219C" w:rsidRPr="00AC219C" w14:paraId="479C3616" w14:textId="77777777" w:rsidTr="00AC219C">
        <w:tc>
          <w:tcPr>
            <w:tcW w:w="1469" w:type="dxa"/>
            <w:shd w:val="clear" w:color="auto" w:fill="C6D9F1" w:themeFill="text2" w:themeFillTint="33"/>
          </w:tcPr>
          <w:p w14:paraId="48411A2F" w14:textId="77777777" w:rsidR="00AC219C" w:rsidRPr="00AC219C" w:rsidRDefault="00AC219C" w:rsidP="007220EB">
            <w:pPr>
              <w:jc w:val="center"/>
              <w:rPr>
                <w:sz w:val="20"/>
              </w:rPr>
            </w:pPr>
          </w:p>
        </w:tc>
        <w:tc>
          <w:tcPr>
            <w:tcW w:w="1705" w:type="dxa"/>
            <w:gridSpan w:val="2"/>
            <w:shd w:val="clear" w:color="auto" w:fill="C6D9F1" w:themeFill="text2" w:themeFillTint="33"/>
            <w:vAlign w:val="center"/>
          </w:tcPr>
          <w:p w14:paraId="04965F29" w14:textId="77777777" w:rsidR="00AC219C" w:rsidRPr="00AC219C" w:rsidRDefault="00AC219C" w:rsidP="007220EB">
            <w:pPr>
              <w:jc w:val="center"/>
              <w:rPr>
                <w:sz w:val="20"/>
              </w:rPr>
            </w:pPr>
          </w:p>
        </w:tc>
        <w:tc>
          <w:tcPr>
            <w:tcW w:w="2959" w:type="dxa"/>
            <w:gridSpan w:val="2"/>
            <w:shd w:val="clear" w:color="auto" w:fill="C6D9F1" w:themeFill="text2" w:themeFillTint="33"/>
            <w:vAlign w:val="center"/>
          </w:tcPr>
          <w:p w14:paraId="17CD5275" w14:textId="77777777" w:rsidR="00AC219C" w:rsidRPr="00AC219C" w:rsidRDefault="00AC219C" w:rsidP="007220EB">
            <w:pPr>
              <w:jc w:val="center"/>
              <w:rPr>
                <w:sz w:val="20"/>
              </w:rPr>
            </w:pPr>
          </w:p>
        </w:tc>
        <w:tc>
          <w:tcPr>
            <w:tcW w:w="1845" w:type="dxa"/>
            <w:shd w:val="clear" w:color="auto" w:fill="C6D9F1" w:themeFill="text2" w:themeFillTint="33"/>
            <w:vAlign w:val="center"/>
          </w:tcPr>
          <w:p w14:paraId="3AE10C93" w14:textId="77777777" w:rsidR="00AC219C" w:rsidRPr="00AC219C" w:rsidRDefault="00AC219C" w:rsidP="007220EB">
            <w:pPr>
              <w:jc w:val="center"/>
              <w:rPr>
                <w:sz w:val="20"/>
              </w:rPr>
            </w:pPr>
          </w:p>
        </w:tc>
        <w:tc>
          <w:tcPr>
            <w:tcW w:w="1389" w:type="dxa"/>
            <w:shd w:val="clear" w:color="auto" w:fill="C6D9F1" w:themeFill="text2" w:themeFillTint="33"/>
            <w:vAlign w:val="center"/>
          </w:tcPr>
          <w:p w14:paraId="66AC3479" w14:textId="77777777" w:rsidR="00AC219C" w:rsidRPr="00AC219C" w:rsidRDefault="00AC219C" w:rsidP="007220EB">
            <w:pPr>
              <w:jc w:val="center"/>
              <w:rPr>
                <w:sz w:val="20"/>
              </w:rPr>
            </w:pPr>
          </w:p>
        </w:tc>
        <w:tc>
          <w:tcPr>
            <w:tcW w:w="1390" w:type="dxa"/>
            <w:shd w:val="clear" w:color="auto" w:fill="C6D9F1" w:themeFill="text2" w:themeFillTint="33"/>
            <w:vAlign w:val="center"/>
          </w:tcPr>
          <w:p w14:paraId="7765F453" w14:textId="77777777" w:rsidR="00AC219C" w:rsidRPr="00AC219C" w:rsidRDefault="00AC219C" w:rsidP="007220EB">
            <w:pPr>
              <w:jc w:val="center"/>
              <w:rPr>
                <w:sz w:val="20"/>
              </w:rPr>
            </w:pPr>
          </w:p>
        </w:tc>
        <w:tc>
          <w:tcPr>
            <w:tcW w:w="1238" w:type="dxa"/>
            <w:shd w:val="clear" w:color="auto" w:fill="C6D9F1" w:themeFill="text2" w:themeFillTint="33"/>
            <w:vAlign w:val="center"/>
          </w:tcPr>
          <w:p w14:paraId="1D5B0359" w14:textId="77777777" w:rsidR="00AC219C" w:rsidRPr="00AC219C" w:rsidRDefault="00AC219C" w:rsidP="007220EB">
            <w:pPr>
              <w:jc w:val="center"/>
              <w:rPr>
                <w:sz w:val="20"/>
              </w:rPr>
            </w:pPr>
          </w:p>
        </w:tc>
      </w:tr>
      <w:tr w:rsidR="00AC219C" w:rsidRPr="00AC219C" w14:paraId="32F2DD10" w14:textId="77777777" w:rsidTr="00AC219C">
        <w:tc>
          <w:tcPr>
            <w:tcW w:w="1469" w:type="dxa"/>
          </w:tcPr>
          <w:p w14:paraId="4ED3D224" w14:textId="77777777" w:rsidR="00AC219C" w:rsidRPr="00AC219C" w:rsidRDefault="00AC219C" w:rsidP="007220EB">
            <w:pPr>
              <w:jc w:val="center"/>
              <w:rPr>
                <w:sz w:val="20"/>
              </w:rPr>
            </w:pPr>
          </w:p>
        </w:tc>
        <w:tc>
          <w:tcPr>
            <w:tcW w:w="1705" w:type="dxa"/>
            <w:gridSpan w:val="2"/>
            <w:vAlign w:val="center"/>
          </w:tcPr>
          <w:p w14:paraId="2F319B5A" w14:textId="77777777" w:rsidR="00AC219C" w:rsidRPr="00AC219C" w:rsidRDefault="00AC219C" w:rsidP="007220EB">
            <w:pPr>
              <w:jc w:val="center"/>
              <w:rPr>
                <w:sz w:val="20"/>
              </w:rPr>
            </w:pPr>
          </w:p>
        </w:tc>
        <w:tc>
          <w:tcPr>
            <w:tcW w:w="2959" w:type="dxa"/>
            <w:gridSpan w:val="2"/>
            <w:vAlign w:val="center"/>
          </w:tcPr>
          <w:p w14:paraId="1D21913B" w14:textId="77777777" w:rsidR="00AC219C" w:rsidRPr="00AC219C" w:rsidRDefault="00AC219C" w:rsidP="007220EB">
            <w:pPr>
              <w:jc w:val="center"/>
              <w:rPr>
                <w:sz w:val="20"/>
              </w:rPr>
            </w:pPr>
          </w:p>
        </w:tc>
        <w:tc>
          <w:tcPr>
            <w:tcW w:w="1845" w:type="dxa"/>
            <w:vAlign w:val="center"/>
          </w:tcPr>
          <w:p w14:paraId="2BCD4D7E" w14:textId="77777777" w:rsidR="00AC219C" w:rsidRPr="00AC219C" w:rsidRDefault="00AC219C" w:rsidP="007220EB">
            <w:pPr>
              <w:jc w:val="center"/>
              <w:rPr>
                <w:sz w:val="20"/>
              </w:rPr>
            </w:pPr>
          </w:p>
        </w:tc>
        <w:tc>
          <w:tcPr>
            <w:tcW w:w="1389" w:type="dxa"/>
            <w:vAlign w:val="center"/>
          </w:tcPr>
          <w:p w14:paraId="7E229211" w14:textId="77777777" w:rsidR="00AC219C" w:rsidRPr="00AC219C" w:rsidRDefault="00AC219C" w:rsidP="007220EB">
            <w:pPr>
              <w:jc w:val="center"/>
              <w:rPr>
                <w:sz w:val="20"/>
              </w:rPr>
            </w:pPr>
          </w:p>
        </w:tc>
        <w:tc>
          <w:tcPr>
            <w:tcW w:w="1390" w:type="dxa"/>
            <w:vAlign w:val="center"/>
          </w:tcPr>
          <w:p w14:paraId="0F4A9854" w14:textId="77777777" w:rsidR="00AC219C" w:rsidRPr="00AC219C" w:rsidRDefault="00AC219C" w:rsidP="007220EB">
            <w:pPr>
              <w:jc w:val="center"/>
              <w:rPr>
                <w:sz w:val="20"/>
              </w:rPr>
            </w:pPr>
          </w:p>
        </w:tc>
        <w:tc>
          <w:tcPr>
            <w:tcW w:w="1238" w:type="dxa"/>
            <w:vAlign w:val="center"/>
          </w:tcPr>
          <w:p w14:paraId="3BC295A0" w14:textId="77777777" w:rsidR="00AC219C" w:rsidRPr="00AC219C" w:rsidRDefault="00AC219C" w:rsidP="007220EB">
            <w:pPr>
              <w:jc w:val="center"/>
              <w:rPr>
                <w:sz w:val="20"/>
              </w:rPr>
            </w:pPr>
          </w:p>
        </w:tc>
      </w:tr>
      <w:tr w:rsidR="00AC219C" w:rsidRPr="00AC219C" w14:paraId="1CED2C05" w14:textId="77777777" w:rsidTr="00AC219C">
        <w:tc>
          <w:tcPr>
            <w:tcW w:w="1469" w:type="dxa"/>
          </w:tcPr>
          <w:p w14:paraId="2A1782A9" w14:textId="77777777" w:rsidR="00AC219C" w:rsidRPr="00AC219C" w:rsidRDefault="00AC219C" w:rsidP="007220EB">
            <w:pPr>
              <w:jc w:val="center"/>
              <w:rPr>
                <w:sz w:val="20"/>
              </w:rPr>
            </w:pPr>
          </w:p>
        </w:tc>
        <w:tc>
          <w:tcPr>
            <w:tcW w:w="1705" w:type="dxa"/>
            <w:gridSpan w:val="2"/>
            <w:vAlign w:val="center"/>
          </w:tcPr>
          <w:p w14:paraId="62FC4AAF" w14:textId="77777777" w:rsidR="00AC219C" w:rsidRPr="00AC219C" w:rsidRDefault="00AC219C" w:rsidP="007220EB">
            <w:pPr>
              <w:jc w:val="center"/>
              <w:rPr>
                <w:sz w:val="20"/>
              </w:rPr>
            </w:pPr>
          </w:p>
        </w:tc>
        <w:tc>
          <w:tcPr>
            <w:tcW w:w="2959" w:type="dxa"/>
            <w:gridSpan w:val="2"/>
            <w:vAlign w:val="center"/>
          </w:tcPr>
          <w:p w14:paraId="03CA0BBF" w14:textId="77777777" w:rsidR="00AC219C" w:rsidRPr="00AC219C" w:rsidRDefault="00AC219C" w:rsidP="007220EB">
            <w:pPr>
              <w:jc w:val="center"/>
              <w:rPr>
                <w:sz w:val="20"/>
              </w:rPr>
            </w:pPr>
          </w:p>
        </w:tc>
        <w:tc>
          <w:tcPr>
            <w:tcW w:w="1845" w:type="dxa"/>
            <w:vAlign w:val="center"/>
          </w:tcPr>
          <w:p w14:paraId="79314EA3" w14:textId="77777777" w:rsidR="00AC219C" w:rsidRPr="00AC219C" w:rsidRDefault="00AC219C" w:rsidP="007220EB">
            <w:pPr>
              <w:jc w:val="center"/>
              <w:rPr>
                <w:sz w:val="20"/>
              </w:rPr>
            </w:pPr>
          </w:p>
        </w:tc>
        <w:tc>
          <w:tcPr>
            <w:tcW w:w="1389" w:type="dxa"/>
            <w:vAlign w:val="center"/>
          </w:tcPr>
          <w:p w14:paraId="73A2C284" w14:textId="77777777" w:rsidR="00AC219C" w:rsidRPr="00AC219C" w:rsidRDefault="00AC219C" w:rsidP="007220EB">
            <w:pPr>
              <w:jc w:val="center"/>
              <w:rPr>
                <w:sz w:val="20"/>
              </w:rPr>
            </w:pPr>
          </w:p>
        </w:tc>
        <w:tc>
          <w:tcPr>
            <w:tcW w:w="1390" w:type="dxa"/>
            <w:vAlign w:val="center"/>
          </w:tcPr>
          <w:p w14:paraId="460D332B" w14:textId="77777777" w:rsidR="00AC219C" w:rsidRPr="00AC219C" w:rsidRDefault="00AC219C" w:rsidP="007220EB">
            <w:pPr>
              <w:jc w:val="center"/>
              <w:rPr>
                <w:sz w:val="20"/>
              </w:rPr>
            </w:pPr>
          </w:p>
        </w:tc>
        <w:tc>
          <w:tcPr>
            <w:tcW w:w="1238" w:type="dxa"/>
            <w:vAlign w:val="center"/>
          </w:tcPr>
          <w:p w14:paraId="0370E426" w14:textId="77777777" w:rsidR="00AC219C" w:rsidRPr="00AC219C" w:rsidRDefault="00AC219C" w:rsidP="007220EB">
            <w:pPr>
              <w:jc w:val="center"/>
              <w:rPr>
                <w:sz w:val="20"/>
              </w:rPr>
            </w:pPr>
          </w:p>
        </w:tc>
      </w:tr>
    </w:tbl>
    <w:p w14:paraId="51BE87B8" w14:textId="3CB6CC7A" w:rsidR="00AC219C" w:rsidRPr="00AC219C" w:rsidRDefault="00000000" w:rsidP="00242C0F">
      <w:pPr>
        <w:rPr>
          <w:lang w:val="fr-FR"/>
        </w:rPr>
      </w:pPr>
      <w:hyperlink r:id="rId3274" w:anchor="Sit_Cuivre" w:history="1">
        <w:r w:rsidR="00AC219C" w:rsidRPr="00AC219C">
          <w:rPr>
            <w:rStyle w:val="Hyperlink"/>
            <w:lang w:val="fr-FR"/>
          </w:rPr>
          <w:t>cuivre</w:t>
        </w:r>
      </w:hyperlink>
      <w:r w:rsidR="00AC219C">
        <w:rPr>
          <w:lang w:val="fr-FR"/>
        </w:rPr>
        <w:t xml:space="preserve">: </w:t>
      </w:r>
      <w:r w:rsidR="00AC219C" w:rsidRPr="00AC219C">
        <w:rPr>
          <w:lang w:val="fr-FR"/>
        </w:rPr>
        <w:t>Cu1: SW de l' Irlande ; Cu2: SW de l'Angleterre ; Cu3: S de la Peninsule ibérique</w:t>
      </w:r>
    </w:p>
    <w:p w14:paraId="156977C3" w14:textId="77DED5C1" w:rsidR="00AC219C" w:rsidRPr="00AC219C" w:rsidRDefault="00000000" w:rsidP="00242C0F">
      <w:pPr>
        <w:rPr>
          <w:lang w:val="fr-FR"/>
        </w:rPr>
      </w:pPr>
      <w:hyperlink r:id="rId3275" w:anchor="Sit_Etain" w:history="1">
        <w:r w:rsidR="00AC219C" w:rsidRPr="00AC219C">
          <w:rPr>
            <w:rStyle w:val="Hyperlink"/>
            <w:lang w:val="fr-FR"/>
          </w:rPr>
          <w:t>étain</w:t>
        </w:r>
      </w:hyperlink>
      <w:r w:rsidR="00AC219C">
        <w:rPr>
          <w:lang w:val="fr-FR"/>
        </w:rPr>
        <w:t xml:space="preserve">: </w:t>
      </w:r>
      <w:r w:rsidR="00AC219C" w:rsidRPr="00AC219C">
        <w:rPr>
          <w:lang w:val="fr-FR"/>
        </w:rPr>
        <w:t>Sn1 : NW de la Peninsule ibérique ; Sn: SW de l'Angleterre</w:t>
      </w:r>
    </w:p>
    <w:p w14:paraId="0A24261F" w14:textId="4B83CF98" w:rsidR="00AC219C" w:rsidRPr="00AC219C" w:rsidRDefault="00000000" w:rsidP="00242C0F">
      <w:pPr>
        <w:rPr>
          <w:lang w:val="fr-FR"/>
        </w:rPr>
      </w:pPr>
      <w:hyperlink r:id="rId3276" w:anchor="Sit_Or" w:history="1">
        <w:r w:rsidR="00AC219C" w:rsidRPr="00AC219C">
          <w:rPr>
            <w:rStyle w:val="Hyperlink"/>
            <w:lang w:val="fr-FR"/>
          </w:rPr>
          <w:t>or</w:t>
        </w:r>
      </w:hyperlink>
      <w:r w:rsidR="00AC219C">
        <w:rPr>
          <w:lang w:val="fr-FR"/>
        </w:rPr>
        <w:t xml:space="preserve">: </w:t>
      </w:r>
      <w:r w:rsidR="00AC219C" w:rsidRPr="00AC219C">
        <w:rPr>
          <w:lang w:val="fr-FR"/>
        </w:rPr>
        <w:t>Au1: Irlande; Au2: NW de la Peninsule ibérique</w:t>
      </w:r>
    </w:p>
    <w:p w14:paraId="27D7222B" w14:textId="45E2CB3B" w:rsidR="00AC219C" w:rsidRDefault="00000000" w:rsidP="00242C0F">
      <w:pPr>
        <w:rPr>
          <w:lang w:val="fr-FR"/>
        </w:rPr>
      </w:pPr>
      <w:hyperlink r:id="rId3277" w:anchor="Sit_Argent" w:history="1">
        <w:r w:rsidR="00AC219C" w:rsidRPr="00AC219C">
          <w:rPr>
            <w:rStyle w:val="Hyperlink"/>
            <w:lang w:val="fr-FR"/>
          </w:rPr>
          <w:t>argent</w:t>
        </w:r>
      </w:hyperlink>
      <w:r w:rsidR="00AC219C">
        <w:rPr>
          <w:lang w:val="fr-FR"/>
        </w:rPr>
        <w:t xml:space="preserve">: </w:t>
      </w:r>
      <w:r w:rsidR="00AC219C" w:rsidRPr="00AC219C">
        <w:rPr>
          <w:lang w:val="fr-FR"/>
        </w:rPr>
        <w:t>Ag1: SW de la Peninsule ibérique</w:t>
      </w:r>
    </w:p>
    <w:p w14:paraId="03469A3A" w14:textId="77777777" w:rsidR="00AC219C" w:rsidRDefault="00AC219C" w:rsidP="00242C0F">
      <w:pPr>
        <w:rPr>
          <w:lang w:val="fr-FR"/>
        </w:rPr>
      </w:pPr>
      <w:r>
        <w:rPr>
          <w:lang w:val="fr-FR"/>
        </w:rPr>
        <w:t>Tylecote 1987 (BIB 1522)</w:t>
      </w:r>
    </w:p>
    <w:p w14:paraId="469744F0" w14:textId="77777777" w:rsidR="00AC219C" w:rsidRDefault="00AC219C" w:rsidP="00242C0F">
      <w:pPr>
        <w:rPr>
          <w:lang w:val="fr-FR"/>
        </w:rPr>
      </w:pPr>
    </w:p>
    <w:p w14:paraId="343C88ED" w14:textId="77777777" w:rsidR="00CC639F" w:rsidRPr="00CC639F" w:rsidRDefault="00EE4DDA" w:rsidP="00CC639F">
      <w:pPr>
        <w:pStyle w:val="Heading3"/>
      </w:pPr>
      <w:bookmarkStart w:id="1452" w:name="Sit_Metal_orogen_VMS_spat_PenIb"/>
      <w:r>
        <w:t>Péninsule ibérique</w:t>
      </w:r>
    </w:p>
    <w:p w14:paraId="5EA96757" w14:textId="77777777" w:rsidR="00FE3371" w:rsidRPr="00C16E14" w:rsidRDefault="00FE3371" w:rsidP="00FE3371">
      <w:pPr>
        <w:rPr>
          <w:sz w:val="20"/>
          <w:lang w:val="fr-FR"/>
        </w:rPr>
      </w:pPr>
      <w:bookmarkStart w:id="1453" w:name="Sit_IPB_zone"/>
      <w:bookmarkEnd w:id="1452"/>
      <w:r w:rsidRPr="00C16E14">
        <w:rPr>
          <w:sz w:val="20"/>
          <w:lang w:val="fr-FR"/>
        </w:rPr>
        <w:t>zones</w:t>
      </w:r>
    </w:p>
    <w:bookmarkEnd w:id="1453"/>
    <w:p w14:paraId="115DBF7F" w14:textId="77777777" w:rsidR="00CC639F" w:rsidRPr="00CC639F" w:rsidRDefault="00CC639F" w:rsidP="00CC639F">
      <w:pPr>
        <w:rPr>
          <w:lang w:val="fr-FR"/>
        </w:rPr>
      </w:pPr>
    </w:p>
    <w:p w14:paraId="548824FB" w14:textId="47A09640" w:rsidR="00CC639F" w:rsidRDefault="00CC639F" w:rsidP="00CC63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Cs w:val="20"/>
          <w:lang w:val="fr-FR"/>
        </w:rPr>
      </w:pPr>
      <w:r w:rsidRPr="00326440">
        <w:rPr>
          <w:szCs w:val="20"/>
          <w:lang w:val="fr-FR"/>
        </w:rPr>
        <w:t xml:space="preserve">Les gisements de minerai du centre-sud de l'Espagne sont divisés d'est en ouest en occurrences de la </w:t>
      </w:r>
      <w:bookmarkStart w:id="1454" w:name="_Hlk127467412"/>
      <w:r>
        <w:fldChar w:fldCharType="begin"/>
      </w:r>
      <w:r w:rsidRPr="00D612B1">
        <w:rPr>
          <w:lang w:val="fr-FR"/>
        </w:rPr>
        <w:instrText>HYPERLINK "Sites.docx" \l "Sit_IPB_zone_CIZ"</w:instrText>
      </w:r>
      <w:r>
        <w:fldChar w:fldCharType="separate"/>
      </w:r>
      <w:r w:rsidRPr="004351F7">
        <w:rPr>
          <w:rStyle w:val="Hyperlink"/>
          <w:szCs w:val="20"/>
          <w:lang w:val="fr-FR"/>
        </w:rPr>
        <w:t>CIZ</w:t>
      </w:r>
      <w:r>
        <w:rPr>
          <w:rStyle w:val="Hyperlink"/>
          <w:szCs w:val="20"/>
          <w:lang w:val="fr-FR"/>
        </w:rPr>
        <w:fldChar w:fldCharType="end"/>
      </w:r>
      <w:bookmarkEnd w:id="1454"/>
      <w:r w:rsidRPr="00326440">
        <w:rPr>
          <w:szCs w:val="20"/>
          <w:lang w:val="fr-FR"/>
        </w:rPr>
        <w:t xml:space="preserve">, de la zone </w:t>
      </w:r>
      <w:hyperlink r:id="rId3278" w:anchor="Sit_IPB_zone_OssaMorena" w:history="1">
        <w:r w:rsidRPr="00B87DB7">
          <w:rPr>
            <w:rStyle w:val="Hyperlink"/>
            <w:szCs w:val="20"/>
            <w:lang w:val="fr-FR"/>
          </w:rPr>
          <w:t>O</w:t>
        </w:r>
        <w:r w:rsidR="004351F7">
          <w:rPr>
            <w:rStyle w:val="Hyperlink"/>
            <w:szCs w:val="20"/>
            <w:lang w:val="fr-FR"/>
          </w:rPr>
          <w:t>MZ</w:t>
        </w:r>
      </w:hyperlink>
      <w:r w:rsidRPr="00326440">
        <w:rPr>
          <w:szCs w:val="20"/>
          <w:lang w:val="fr-FR"/>
        </w:rPr>
        <w:t xml:space="preserve"> et de </w:t>
      </w:r>
      <w:r>
        <w:rPr>
          <w:szCs w:val="20"/>
          <w:lang w:val="fr-FR"/>
        </w:rPr>
        <w:t xml:space="preserve">l' </w:t>
      </w:r>
      <w:hyperlink r:id="rId3279" w:anchor="Sit_IPB" w:history="1">
        <w:r w:rsidRPr="00B87DB7">
          <w:rPr>
            <w:rStyle w:val="Hyperlink"/>
            <w:szCs w:val="20"/>
            <w:lang w:val="fr-FR"/>
          </w:rPr>
          <w:t>IPB</w:t>
        </w:r>
      </w:hyperlink>
      <w:r>
        <w:rPr>
          <w:szCs w:val="20"/>
          <w:lang w:val="fr-FR"/>
        </w:rPr>
        <w:t xml:space="preserve"> (BIB ?)</w:t>
      </w:r>
    </w:p>
    <w:p w14:paraId="754DFA3C" w14:textId="77777777" w:rsidR="009E009E" w:rsidRDefault="009E009E" w:rsidP="00242C0F">
      <w:pPr>
        <w:rPr>
          <w:lang w:val="fr-FR"/>
        </w:rPr>
      </w:pPr>
    </w:p>
    <w:p w14:paraId="0444136C" w14:textId="23543EDC" w:rsidR="009E009E" w:rsidRDefault="009E009E" w:rsidP="009E009E">
      <w:pPr>
        <w:rPr>
          <w:lang w:val="fr-FR"/>
        </w:rPr>
      </w:pPr>
      <w:r>
        <w:rPr>
          <w:lang w:val="fr-FR"/>
        </w:rPr>
        <w:t xml:space="preserve">Environ 750 km de long NW - SE, divisé en différentes zones </w:t>
      </w:r>
      <w:r w:rsidRPr="009E009E">
        <w:rPr>
          <w:lang w:val="fr-FR"/>
        </w:rPr>
        <w:t>(BIB 2971)</w:t>
      </w:r>
      <w:r w:rsidR="00326440">
        <w:rPr>
          <w:lang w:val="fr-FR"/>
        </w:rPr>
        <w:t>(BIB 2977)</w:t>
      </w:r>
    </w:p>
    <w:p w14:paraId="42A9BF98" w14:textId="6522BB4B" w:rsidR="00CC639F" w:rsidRDefault="00CC639F" w:rsidP="009E009E">
      <w:pPr>
        <w:rPr>
          <w:lang w:val="fr-FR"/>
        </w:rPr>
      </w:pPr>
    </w:p>
    <w:p w14:paraId="007815E7" w14:textId="4572427B" w:rsidR="00A644EF" w:rsidRPr="00D612B1" w:rsidRDefault="00A644EF" w:rsidP="009E009E">
      <w:pPr>
        <w:rPr>
          <w:lang w:val="en-GB"/>
        </w:rPr>
      </w:pPr>
      <w:r w:rsidRPr="00D612B1">
        <w:rPr>
          <w:lang w:val="en-GB"/>
        </w:rPr>
        <w:t>v. BIB 3614</w:t>
      </w:r>
      <w:r w:rsidR="00EE0E61" w:rsidRPr="00D612B1">
        <w:rPr>
          <w:lang w:val="en-GB"/>
        </w:rPr>
        <w:t>, BIB 3615</w:t>
      </w:r>
    </w:p>
    <w:p w14:paraId="0FFB6C1C" w14:textId="77777777" w:rsidR="00FE3371" w:rsidRPr="00D612B1" w:rsidRDefault="00FE3371" w:rsidP="00FE33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Cs w:val="20"/>
          <w:lang w:val="en-GB"/>
        </w:rPr>
      </w:pPr>
    </w:p>
    <w:p w14:paraId="3B6F2ADD" w14:textId="77777777" w:rsidR="00FE3371" w:rsidRPr="00D612B1" w:rsidRDefault="00000000" w:rsidP="00FE33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en-GB"/>
        </w:rPr>
      </w:pPr>
      <w:hyperlink r:id="rId3280" w:anchor="Sit_Salcombe" w:history="1">
        <w:r w:rsidR="00FE3371" w:rsidRPr="00D612B1">
          <w:rPr>
            <w:rStyle w:val="Hyperlink"/>
            <w:szCs w:val="20"/>
            <w:lang w:val="en-GB"/>
          </w:rPr>
          <w:t>Salcombe</w:t>
        </w:r>
      </w:hyperlink>
    </w:p>
    <w:p w14:paraId="32CC3F12" w14:textId="77777777" w:rsidR="00FE3371" w:rsidRPr="009D484E" w:rsidRDefault="00FE3371" w:rsidP="00FE3371">
      <w:pPr>
        <w:jc w:val="both"/>
        <w:rPr>
          <w:lang w:val="fr-FR"/>
        </w:rPr>
      </w:pPr>
      <w:r w:rsidRPr="00D612B1">
        <w:rPr>
          <w:lang w:val="en-GB"/>
        </w:rPr>
        <w:t xml:space="preserve">v. </w:t>
      </w:r>
      <w:hyperlink r:id="rId3281" w:anchor="Cul_Argar__metal" w:history="1">
        <w:r w:rsidRPr="00D612B1">
          <w:rPr>
            <w:rStyle w:val="Hyperlink"/>
            <w:lang w:val="en-GB"/>
          </w:rPr>
          <w:t>Argar</w:t>
        </w:r>
      </w:hyperlink>
      <w:r w:rsidRPr="00D612B1">
        <w:rPr>
          <w:lang w:val="en-GB"/>
        </w:rPr>
        <w:t xml:space="preserve">, gr. </w:t>
      </w:r>
      <w:hyperlink r:id="rId3282" w:anchor="Cul_Extremadura_inter_mines" w:history="1">
        <w:r w:rsidRPr="000124BC">
          <w:rPr>
            <w:rStyle w:val="Hyperlink"/>
            <w:lang w:val="fr-FR"/>
          </w:rPr>
          <w:t>stèle Extrémadure</w:t>
        </w:r>
      </w:hyperlink>
    </w:p>
    <w:p w14:paraId="545D07A7" w14:textId="3E176EC4" w:rsidR="00FE3371" w:rsidRDefault="00FE3371" w:rsidP="009E009E">
      <w:pPr>
        <w:rPr>
          <w:lang w:val="fr-FR"/>
        </w:rPr>
      </w:pPr>
    </w:p>
    <w:p w14:paraId="24013C88" w14:textId="5A564CD1" w:rsidR="00FE3371" w:rsidRDefault="004C5A06" w:rsidP="00FE3371">
      <w:pPr>
        <w:pStyle w:val="Heading4"/>
      </w:pPr>
      <w:bookmarkStart w:id="1455" w:name="Sit_IPB_zone_GTMZ"/>
      <w:r>
        <w:t>GTMZ</w:t>
      </w:r>
    </w:p>
    <w:bookmarkEnd w:id="1455"/>
    <w:p w14:paraId="2A615549" w14:textId="110CFED4" w:rsidR="003672FC" w:rsidRDefault="003672FC" w:rsidP="003672FC">
      <w:pPr>
        <w:rPr>
          <w:lang w:val="fr-FR" w:eastAsia="fr-FR"/>
        </w:rPr>
      </w:pPr>
      <w:r>
        <w:rPr>
          <w:lang w:val="fr-FR" w:eastAsia="fr-FR"/>
        </w:rPr>
        <w:t>Tras-O-Montes Zone (BIB 3605)</w:t>
      </w:r>
      <w:r w:rsidR="004C5A06">
        <w:rPr>
          <w:lang w:val="fr-FR" w:eastAsia="fr-FR"/>
        </w:rPr>
        <w:t xml:space="preserve"> </w:t>
      </w:r>
      <w:r w:rsidR="004C5A06" w:rsidRPr="004C5A06">
        <w:rPr>
          <w:lang w:val="fr-FR" w:eastAsia="fr-FR"/>
        </w:rPr>
        <w:t>Galaico-trasmontane zone (GTMZ),</w:t>
      </w:r>
      <w:r w:rsidR="004C5A06">
        <w:rPr>
          <w:lang w:val="fr-FR" w:eastAsia="fr-FR"/>
        </w:rPr>
        <w:t xml:space="preserve"> </w:t>
      </w:r>
      <w:r w:rsidR="004C5A06" w:rsidRPr="004C5A06">
        <w:rPr>
          <w:lang w:val="fr-FR" w:eastAsia="fr-FR"/>
        </w:rPr>
        <w:t>Zona Galaico-trasmontana (ZGTM)</w:t>
      </w:r>
      <w:r w:rsidR="004C5A06">
        <w:rPr>
          <w:lang w:val="fr-FR" w:eastAsia="fr-FR"/>
        </w:rPr>
        <w:t>(BIB 3606)</w:t>
      </w:r>
      <w:r w:rsidR="004351F7" w:rsidRPr="004351F7">
        <w:rPr>
          <w:lang w:val="fr-FR"/>
        </w:rPr>
        <w:t xml:space="preserve"> Asturo-Galician</w:t>
      </w:r>
    </w:p>
    <w:p w14:paraId="7C2F1A88" w14:textId="5EFE625A" w:rsidR="004C5A06" w:rsidRDefault="004C5A06" w:rsidP="003672FC">
      <w:pPr>
        <w:rPr>
          <w:lang w:val="fr-FR" w:eastAsia="fr-FR"/>
        </w:rPr>
      </w:pPr>
    </w:p>
    <w:p w14:paraId="20E97852" w14:textId="77777777" w:rsidR="009566A7" w:rsidRPr="00D612B1" w:rsidRDefault="004C5A06" w:rsidP="009566A7">
      <w:pPr>
        <w:rPr>
          <w:rStyle w:val="Hyperlink"/>
          <w:lang w:val="fr-FR" w:eastAsia="en-GB"/>
        </w:rPr>
      </w:pPr>
      <w:r>
        <w:rPr>
          <w:lang w:val="fr-FR" w:eastAsia="fr-FR"/>
        </w:rPr>
        <w:t>Dans le NO ibérique</w:t>
      </w:r>
      <w:r w:rsidR="009566A7">
        <w:rPr>
          <w:lang w:val="fr-FR" w:eastAsia="fr-FR"/>
        </w:rPr>
        <w:t xml:space="preserve">, </w:t>
      </w:r>
      <w:hyperlink r:id="rId3283" w:anchor="Sit_Etain" w:history="1">
        <w:r w:rsidR="009566A7" w:rsidRPr="00D612B1">
          <w:rPr>
            <w:rStyle w:val="Hyperlink"/>
            <w:lang w:val="fr-FR" w:eastAsia="en-GB"/>
          </w:rPr>
          <w:t>étain</w:t>
        </w:r>
      </w:hyperlink>
    </w:p>
    <w:p w14:paraId="600FF2C8" w14:textId="37B9A6A6" w:rsidR="004C5A06" w:rsidRDefault="004C5A06" w:rsidP="003672FC">
      <w:pPr>
        <w:rPr>
          <w:lang w:val="fr-FR" w:eastAsia="fr-FR"/>
        </w:rPr>
      </w:pPr>
    </w:p>
    <w:p w14:paraId="148ABF72" w14:textId="3E17D31B" w:rsidR="004C5A06" w:rsidRPr="003672FC" w:rsidRDefault="004C5A06" w:rsidP="003672FC">
      <w:pPr>
        <w:rPr>
          <w:lang w:val="fr-FR" w:eastAsia="fr-FR"/>
        </w:rPr>
      </w:pPr>
      <w:r>
        <w:rPr>
          <w:lang w:val="fr-FR" w:eastAsia="fr-FR"/>
        </w:rPr>
        <w:t xml:space="preserve">= </w:t>
      </w:r>
      <w:hyperlink r:id="rId3284" w:anchor="Sit_Arco_Asturiano" w:history="1">
        <w:r w:rsidRPr="004C5A06">
          <w:rPr>
            <w:rStyle w:val="Hyperlink"/>
            <w:lang w:val="fr-FR" w:eastAsia="fr-FR"/>
          </w:rPr>
          <w:t>Arco Asturiano</w:t>
        </w:r>
      </w:hyperlink>
      <w:r>
        <w:rPr>
          <w:lang w:val="fr-FR" w:eastAsia="fr-FR"/>
        </w:rPr>
        <w:t xml:space="preserve"> ?</w:t>
      </w:r>
    </w:p>
    <w:p w14:paraId="1730921A" w14:textId="77777777" w:rsidR="00FE3371" w:rsidRDefault="00FE3371" w:rsidP="009E009E">
      <w:pPr>
        <w:rPr>
          <w:lang w:val="fr-FR"/>
        </w:rPr>
      </w:pPr>
    </w:p>
    <w:p w14:paraId="05280E40" w14:textId="0D8377C4" w:rsidR="00CC639F" w:rsidRDefault="004C5A06" w:rsidP="00FE3371">
      <w:pPr>
        <w:pStyle w:val="Heading4"/>
      </w:pPr>
      <w:bookmarkStart w:id="1456" w:name="Sit_IPB_zone_CIZ"/>
      <w:r>
        <w:t>CIZ</w:t>
      </w:r>
    </w:p>
    <w:bookmarkEnd w:id="1456"/>
    <w:p w14:paraId="6CB77388" w14:textId="53E44E79" w:rsidR="00CC639F" w:rsidRPr="00201CA8" w:rsidRDefault="004351F7" w:rsidP="009E009E">
      <w:pPr>
        <w:rPr>
          <w:sz w:val="20"/>
          <w:szCs w:val="20"/>
          <w:lang w:val="fr-FR"/>
        </w:rPr>
      </w:pPr>
      <w:r w:rsidRPr="00201CA8">
        <w:rPr>
          <w:sz w:val="20"/>
          <w:lang w:val="fr-FR"/>
        </w:rPr>
        <w:t xml:space="preserve">Central Iberian, </w:t>
      </w:r>
      <w:r w:rsidR="00CC639F" w:rsidRPr="00201CA8">
        <w:rPr>
          <w:sz w:val="20"/>
          <w:lang w:val="fr-FR"/>
        </w:rPr>
        <w:t>Central Iberian Zone, CIZ</w:t>
      </w:r>
      <w:r w:rsidR="003672FC" w:rsidRPr="00201CA8">
        <w:rPr>
          <w:sz w:val="20"/>
          <w:lang w:val="fr-FR"/>
        </w:rPr>
        <w:t xml:space="preserve">, </w:t>
      </w:r>
      <w:r w:rsidR="003672FC" w:rsidRPr="00201CA8">
        <w:rPr>
          <w:sz w:val="20"/>
          <w:lang w:val="fr-FR" w:eastAsia="fr-FR"/>
        </w:rPr>
        <w:t>(BIB 3605)</w:t>
      </w:r>
      <w:r w:rsidRPr="00201CA8">
        <w:rPr>
          <w:sz w:val="20"/>
          <w:lang w:val="fr-FR" w:eastAsia="fr-FR"/>
        </w:rPr>
        <w:t xml:space="preserve"> </w:t>
      </w:r>
      <w:r w:rsidRPr="00201CA8">
        <w:rPr>
          <w:sz w:val="20"/>
          <w:szCs w:val="20"/>
          <w:lang w:val="fr-FR"/>
        </w:rPr>
        <w:t>zone ibérique centrale</w:t>
      </w:r>
      <w:r w:rsidR="00201CA8" w:rsidRPr="00201CA8">
        <w:rPr>
          <w:sz w:val="20"/>
          <w:szCs w:val="20"/>
          <w:lang w:val="fr-FR"/>
        </w:rPr>
        <w:t xml:space="preserve">, </w:t>
      </w:r>
      <w:r w:rsidR="00201CA8" w:rsidRPr="00201CA8">
        <w:rPr>
          <w:sz w:val="20"/>
          <w:lang w:val="es-ES"/>
        </w:rPr>
        <w:t>district minier de la Ibérie centrale</w:t>
      </w:r>
    </w:p>
    <w:p w14:paraId="5BB2AA22" w14:textId="76BBBB0B" w:rsidR="00201CA8" w:rsidRDefault="00201CA8" w:rsidP="009E009E">
      <w:pPr>
        <w:rPr>
          <w:szCs w:val="20"/>
          <w:lang w:val="fr-FR"/>
        </w:rPr>
      </w:pPr>
    </w:p>
    <w:p w14:paraId="1B039008" w14:textId="138D288E" w:rsidR="00BE53EA" w:rsidRPr="00D612B1" w:rsidRDefault="00BE53EA" w:rsidP="00BE53EA">
      <w:pPr>
        <w:rPr>
          <w:szCs w:val="20"/>
          <w:lang w:val="es-ES"/>
        </w:rPr>
      </w:pPr>
      <w:r>
        <w:rPr>
          <w:szCs w:val="20"/>
          <w:lang w:val="fr-FR"/>
        </w:rPr>
        <w:lastRenderedPageBreak/>
        <w:t xml:space="preserve">Région </w:t>
      </w:r>
      <w:r w:rsidRPr="00BE53EA">
        <w:rPr>
          <w:szCs w:val="20"/>
          <w:lang w:val="fr-FR"/>
        </w:rPr>
        <w:t xml:space="preserve">où l'on peut trouver le cuivre employé dans la fabrication de certaines épées de type Huelva du magot éponyme (Montero et al. 2007), ainsi que certains artefacts métalliques du sud de la Scandinavie (Ling et al. 2014, 2019). En outre, c'est précisément par le </w:t>
      </w:r>
      <w:hyperlink r:id="rId3285" w:anchor="Cul_Extremadura_ctxt_reg_grp_Zujar" w:history="1">
        <w:r w:rsidRPr="00201CA8">
          <w:rPr>
            <w:rStyle w:val="Hyperlink"/>
            <w:szCs w:val="20"/>
            <w:lang w:val="fr-FR"/>
          </w:rPr>
          <w:t>Zujar</w:t>
        </w:r>
      </w:hyperlink>
      <w:r>
        <w:rPr>
          <w:szCs w:val="20"/>
          <w:lang w:val="fr-FR"/>
        </w:rPr>
        <w:t xml:space="preserve"> </w:t>
      </w:r>
      <w:r w:rsidRPr="00BE53EA">
        <w:rPr>
          <w:szCs w:val="20"/>
          <w:lang w:val="fr-FR"/>
        </w:rPr>
        <w:t>inférieur et supérieur que les deux tronçons navigables du fleuve Guadiana et, via le Guadiato, le fleuve Guadalquivir pouvaient être atteints depuis ces régions riches en métaux.</w:t>
      </w:r>
      <w:r w:rsidRPr="00BE53EA">
        <w:rPr>
          <w:lang w:val="es-ES"/>
        </w:rPr>
        <w:t xml:space="preserve"> </w:t>
      </w:r>
      <w:r>
        <w:rPr>
          <w:lang w:val="es-ES"/>
        </w:rPr>
        <w:t>(BIB 3611)</w:t>
      </w:r>
    </w:p>
    <w:p w14:paraId="26F33B13" w14:textId="77777777" w:rsidR="00BE53EA" w:rsidRPr="00D612B1" w:rsidRDefault="00BE53EA" w:rsidP="00BE53EA">
      <w:pPr>
        <w:rPr>
          <w:sz w:val="20"/>
          <w:lang w:val="es-ES"/>
        </w:rPr>
      </w:pPr>
    </w:p>
    <w:p w14:paraId="77F09A06" w14:textId="1C3D47FE" w:rsidR="00DB5882" w:rsidRPr="00D612B1" w:rsidRDefault="00000000" w:rsidP="009E009E">
      <w:pPr>
        <w:rPr>
          <w:szCs w:val="20"/>
          <w:lang w:val="es-ES"/>
        </w:rPr>
      </w:pPr>
      <w:hyperlink r:id="rId3286" w:anchor="Sit_Lomo_Perro" w:history="1">
        <w:r w:rsidR="00DB5882" w:rsidRPr="00D612B1">
          <w:rPr>
            <w:rStyle w:val="Hyperlink"/>
            <w:lang w:val="es-ES"/>
          </w:rPr>
          <w:t>Lomo del Perro</w:t>
        </w:r>
      </w:hyperlink>
      <w:r w:rsidR="00DB5882" w:rsidRPr="00D612B1">
        <w:rPr>
          <w:lang w:val="es-ES"/>
        </w:rPr>
        <w:t xml:space="preserve">, </w:t>
      </w:r>
      <w:hyperlink r:id="rId3287" w:anchor="Sit_Miraflores" w:history="1">
        <w:r w:rsidR="00DB5882" w:rsidRPr="00D612B1">
          <w:rPr>
            <w:rStyle w:val="Hyperlink"/>
            <w:lang w:val="es-ES"/>
          </w:rPr>
          <w:t>Miraflores</w:t>
        </w:r>
      </w:hyperlink>
      <w:r w:rsidR="00DB5882">
        <w:rPr>
          <w:lang w:val="es-ES"/>
        </w:rPr>
        <w:t xml:space="preserve"> (BIB 3611)</w:t>
      </w:r>
    </w:p>
    <w:p w14:paraId="54D810C8" w14:textId="77777777" w:rsidR="00CC639F" w:rsidRPr="00D612B1" w:rsidRDefault="00CC639F" w:rsidP="009E009E">
      <w:pPr>
        <w:rPr>
          <w:lang w:val="es-ES"/>
        </w:rPr>
      </w:pPr>
    </w:p>
    <w:p w14:paraId="0008A38C" w14:textId="7747FDCC" w:rsidR="00CC639F" w:rsidRPr="00D612B1" w:rsidRDefault="004C5A06" w:rsidP="00FE3371">
      <w:pPr>
        <w:pStyle w:val="Heading4"/>
        <w:rPr>
          <w:lang w:val="es-ES"/>
        </w:rPr>
      </w:pPr>
      <w:r w:rsidRPr="00D612B1">
        <w:rPr>
          <w:lang w:val="es-ES"/>
        </w:rPr>
        <w:t>BCSZ</w:t>
      </w:r>
    </w:p>
    <w:p w14:paraId="6676F1FF" w14:textId="51CB11F0" w:rsidR="00CC639F" w:rsidRPr="00D612B1" w:rsidRDefault="004351F7" w:rsidP="00CC639F">
      <w:pPr>
        <w:rPr>
          <w:sz w:val="20"/>
          <w:lang w:val="es-ES"/>
        </w:rPr>
      </w:pPr>
      <w:r w:rsidRPr="00D612B1">
        <w:rPr>
          <w:lang w:val="es-ES"/>
        </w:rPr>
        <w:t>Badajoz-Cordoba</w:t>
      </w:r>
      <w:r w:rsidRPr="00D612B1">
        <w:rPr>
          <w:i/>
          <w:sz w:val="20"/>
          <w:lang w:val="es-ES"/>
        </w:rPr>
        <w:t xml:space="preserve"> </w:t>
      </w:r>
      <w:r w:rsidR="00CC639F" w:rsidRPr="00D612B1">
        <w:rPr>
          <w:i/>
          <w:sz w:val="20"/>
          <w:lang w:val="es-ES"/>
        </w:rPr>
        <w:t>Badajoz-Codoba Shear Zone</w:t>
      </w:r>
      <w:r w:rsidR="00015812" w:rsidRPr="00D612B1">
        <w:rPr>
          <w:sz w:val="20"/>
          <w:lang w:val="es-ES"/>
        </w:rPr>
        <w:t>, BCSZ</w:t>
      </w:r>
    </w:p>
    <w:p w14:paraId="7C2EB00E" w14:textId="77777777" w:rsidR="00EF7884" w:rsidRPr="00D612B1" w:rsidRDefault="00EF7884" w:rsidP="00EF7884">
      <w:pPr>
        <w:rPr>
          <w:lang w:val="es-ES"/>
        </w:rPr>
      </w:pPr>
    </w:p>
    <w:p w14:paraId="2625108F" w14:textId="77777777" w:rsidR="002362E5" w:rsidRPr="00D612B1" w:rsidRDefault="002362E5" w:rsidP="00EF7884">
      <w:pPr>
        <w:rPr>
          <w:lang w:val="es-ES"/>
        </w:rPr>
      </w:pPr>
    </w:p>
    <w:p w14:paraId="4276BD83" w14:textId="77777777" w:rsidR="00586B7A" w:rsidRPr="00BE4758" w:rsidRDefault="00586B7A" w:rsidP="001F6874">
      <w:pPr>
        <w:rPr>
          <w:lang w:val="es-ES"/>
        </w:rPr>
      </w:pPr>
    </w:p>
    <w:p w14:paraId="660CDAA0" w14:textId="77777777" w:rsidR="00773D00" w:rsidRPr="00BE4758" w:rsidRDefault="00773D00" w:rsidP="001F6874">
      <w:pPr>
        <w:rPr>
          <w:lang w:val="es-ES"/>
        </w:rPr>
      </w:pPr>
    </w:p>
    <w:p w14:paraId="162C0E0F" w14:textId="77777777" w:rsidR="00773D00" w:rsidRPr="0061147A" w:rsidRDefault="00773D00" w:rsidP="00FE3371">
      <w:pPr>
        <w:pStyle w:val="Heading4"/>
      </w:pPr>
      <w:bookmarkStart w:id="1457" w:name="Sit_Sierra_Morena"/>
      <w:r w:rsidRPr="0061147A">
        <w:t>Sierra Morena</w:t>
      </w:r>
    </w:p>
    <w:bookmarkEnd w:id="1457"/>
    <w:p w14:paraId="33241870" w14:textId="77777777" w:rsidR="006C2202" w:rsidRPr="006C2202" w:rsidRDefault="00773D00" w:rsidP="006C2202">
      <w:pPr>
        <w:rPr>
          <w:sz w:val="20"/>
          <w:lang w:val="es-ES"/>
        </w:rPr>
      </w:pPr>
      <w:r w:rsidRPr="006C2202">
        <w:rPr>
          <w:strike/>
          <w:sz w:val="20"/>
          <w:lang w:val="es-ES"/>
        </w:rPr>
        <w:t>~</w:t>
      </w:r>
      <w:r w:rsidRPr="006C2202">
        <w:rPr>
          <w:strike/>
          <w:sz w:val="20"/>
          <w:szCs w:val="20"/>
          <w:lang w:val="es-ES"/>
        </w:rPr>
        <w:t xml:space="preserve"> Ossa-Morena ?</w:t>
      </w:r>
      <w:r w:rsidR="007F3D5E" w:rsidRPr="006C2202">
        <w:rPr>
          <w:strike/>
          <w:sz w:val="20"/>
          <w:szCs w:val="20"/>
          <w:lang w:val="es-ES"/>
        </w:rPr>
        <w:t>,</w:t>
      </w:r>
      <w:r w:rsidR="007F3D5E" w:rsidRPr="006C2202">
        <w:rPr>
          <w:sz w:val="20"/>
          <w:szCs w:val="20"/>
          <w:lang w:val="es-ES"/>
        </w:rPr>
        <w:t xml:space="preserve"> </w:t>
      </w:r>
      <w:r w:rsidR="006C2202" w:rsidRPr="006C2202">
        <w:rPr>
          <w:sz w:val="20"/>
          <w:szCs w:val="20"/>
          <w:lang w:val="es-ES"/>
        </w:rPr>
        <w:t xml:space="preserve"> </w:t>
      </w:r>
      <w:r w:rsidR="007F3D5E" w:rsidRPr="006C2202">
        <w:rPr>
          <w:sz w:val="20"/>
          <w:szCs w:val="20"/>
          <w:lang w:val="es-ES"/>
        </w:rPr>
        <w:t>Sierra-Morena</w:t>
      </w:r>
      <w:r w:rsidR="006C2202" w:rsidRPr="006C2202">
        <w:rPr>
          <w:sz w:val="20"/>
          <w:szCs w:val="20"/>
          <w:lang w:val="es-ES"/>
        </w:rPr>
        <w:t xml:space="preserve">, </w:t>
      </w:r>
      <w:r w:rsidR="006C2202" w:rsidRPr="006C2202">
        <w:rPr>
          <w:sz w:val="20"/>
          <w:lang w:val="es-ES"/>
        </w:rPr>
        <w:t>Vale de Alcudia ~ valle de Alcudia (BIB 2172)</w:t>
      </w:r>
    </w:p>
    <w:p w14:paraId="0ACA4301" w14:textId="08E8C301" w:rsidR="00773D00" w:rsidRDefault="00773D00" w:rsidP="00773D00">
      <w:pPr>
        <w:rPr>
          <w:lang w:val="es-ES"/>
        </w:rPr>
      </w:pPr>
    </w:p>
    <w:p w14:paraId="28EBC61D" w14:textId="72014ACE" w:rsidR="00586B7A" w:rsidRDefault="00586B7A" w:rsidP="00586B7A">
      <w:pPr>
        <w:jc w:val="both"/>
        <w:rPr>
          <w:lang w:val="fr-FR" w:eastAsia="fr-FR"/>
        </w:rPr>
      </w:pPr>
      <w:r>
        <w:rPr>
          <w:lang w:val="fr-FR" w:eastAsia="fr-FR"/>
        </w:rPr>
        <w:t xml:space="preserve">Dans le SO ibérique. Peu précis géographiquement (≠ </w:t>
      </w:r>
      <w:hyperlink r:id="rId3288" w:anchor="Sit_IPB_zone_OssaMorena" w:history="1">
        <w:r w:rsidRPr="00016C56">
          <w:rPr>
            <w:rStyle w:val="Hyperlink"/>
            <w:lang w:val="fr-FR" w:eastAsia="fr-FR"/>
          </w:rPr>
          <w:t>Ossa-Morena</w:t>
        </w:r>
      </w:hyperlink>
      <w:r>
        <w:rPr>
          <w:lang w:val="fr-FR" w:eastAsia="fr-FR"/>
        </w:rPr>
        <w:t xml:space="preserve">), </w:t>
      </w:r>
      <w:r>
        <w:rPr>
          <w:lang w:val="es-ES"/>
        </w:rPr>
        <w:t>c</w:t>
      </w:r>
      <w:r w:rsidRPr="00586B7A">
        <w:rPr>
          <w:lang w:val="es-ES"/>
        </w:rPr>
        <w:t>e nom est généralement appliqué aux crêtes formées par les anciens matériaux du Massif Hespérien lorsque leur grève frappe obliquement la dépression du fleuve Guadalquivir ; ces crêtes s'étendent du N de Séville jusqu'à la région d'Alcaraz dans la province d'Albacete et elles comprennent au moins quatre zones du Massif Hespérien</w:t>
      </w:r>
      <w:r>
        <w:rPr>
          <w:lang w:val="es-ES"/>
        </w:rPr>
        <w:t xml:space="preserve"> (BIB 3606)</w:t>
      </w:r>
    </w:p>
    <w:p w14:paraId="648DA47A" w14:textId="77777777" w:rsidR="00586B7A" w:rsidRPr="00CD36B9" w:rsidRDefault="00586B7A" w:rsidP="00773D00">
      <w:pPr>
        <w:rPr>
          <w:lang w:val="es-ES"/>
        </w:rPr>
      </w:pPr>
    </w:p>
    <w:p w14:paraId="1EE66A34" w14:textId="65C41224" w:rsidR="006E5D77" w:rsidRPr="007F3D5E" w:rsidRDefault="00586B7A" w:rsidP="00586B7A">
      <w:pPr>
        <w:jc w:val="both"/>
        <w:rPr>
          <w:lang w:val="fr-FR"/>
        </w:rPr>
      </w:pPr>
      <w:r>
        <w:rPr>
          <w:lang w:val="fr-FR"/>
        </w:rPr>
        <w:t>I</w:t>
      </w:r>
      <w:r w:rsidR="00773D00">
        <w:rPr>
          <w:lang w:val="fr-FR"/>
        </w:rPr>
        <w:t xml:space="preserve">mportantes ressources en </w:t>
      </w:r>
      <w:hyperlink r:id="rId3289" w:anchor="Sit_Cuivre" w:history="1">
        <w:r w:rsidR="00BA150E" w:rsidRPr="00BA150E">
          <w:rPr>
            <w:rStyle w:val="Hyperlink"/>
            <w:lang w:val="fr-FR"/>
          </w:rPr>
          <w:t>cuivre</w:t>
        </w:r>
      </w:hyperlink>
      <w:r w:rsidR="00BA150E">
        <w:rPr>
          <w:lang w:val="fr-FR"/>
        </w:rPr>
        <w:t xml:space="preserve"> </w:t>
      </w:r>
      <w:r w:rsidR="00773D00">
        <w:rPr>
          <w:lang w:val="fr-FR"/>
        </w:rPr>
        <w:t xml:space="preserve">(BIB 2889) Entre 1300-900 aec beaucoup de ce cuivre en </w:t>
      </w:r>
      <w:hyperlink r:id="rId3290" w:anchor="Cul_Bronze_Final__Nordique" w:history="1">
        <w:r w:rsidR="00773D00" w:rsidRPr="003C28EA">
          <w:rPr>
            <w:rStyle w:val="Hyperlink"/>
            <w:lang w:val="fr-FR"/>
          </w:rPr>
          <w:t>Scandinavie</w:t>
        </w:r>
      </w:hyperlink>
      <w:r w:rsidR="00773D00">
        <w:rPr>
          <w:lang w:val="fr-FR"/>
        </w:rPr>
        <w:t xml:space="preserve"> (BIB 2889)</w:t>
      </w:r>
      <w:r w:rsidR="00773D00" w:rsidRPr="006A08A0">
        <w:rPr>
          <w:lang w:val="fr-FR"/>
        </w:rPr>
        <w:t xml:space="preserve"> ~</w:t>
      </w:r>
      <w:hyperlink r:id="rId3291" w:anchor="Sit_IPB" w:history="1">
        <w:r w:rsidR="00773D00" w:rsidRPr="000329E9">
          <w:rPr>
            <w:rStyle w:val="Hyperlink"/>
            <w:lang w:val="fr-FR"/>
          </w:rPr>
          <w:t>IPB</w:t>
        </w:r>
      </w:hyperlink>
      <w:r w:rsidR="00773D00" w:rsidRPr="006A08A0">
        <w:rPr>
          <w:lang w:val="fr-FR"/>
        </w:rPr>
        <w:t xml:space="preserve"> ? </w:t>
      </w:r>
      <w:r w:rsidR="00773D00" w:rsidRPr="007F3D5E">
        <w:rPr>
          <w:lang w:val="fr-FR"/>
        </w:rPr>
        <w:t xml:space="preserve">(SS BIB) </w:t>
      </w:r>
      <w:r w:rsidR="007F3D5E" w:rsidRPr="007F3D5E">
        <w:rPr>
          <w:lang w:val="fr-FR"/>
        </w:rPr>
        <w:t xml:space="preserve">Riche en </w:t>
      </w:r>
      <w:hyperlink r:id="rId3292" w:anchor="Sit_Cuivre" w:history="1">
        <w:r w:rsidR="007F3D5E" w:rsidRPr="007F3D5E">
          <w:rPr>
            <w:rStyle w:val="Hyperlink"/>
            <w:lang w:val="fr-FR"/>
          </w:rPr>
          <w:t>cuivre</w:t>
        </w:r>
      </w:hyperlink>
      <w:r w:rsidR="007F3D5E" w:rsidRPr="007F3D5E">
        <w:rPr>
          <w:lang w:val="fr-FR"/>
        </w:rPr>
        <w:t xml:space="preserve"> et </w:t>
      </w:r>
      <w:hyperlink r:id="rId3293" w:anchor="Sit_Argent" w:history="1">
        <w:r w:rsidR="007F3D5E" w:rsidRPr="007F3D5E">
          <w:rPr>
            <w:rStyle w:val="Hyperlink"/>
            <w:lang w:val="fr-FR"/>
          </w:rPr>
          <w:t>argent</w:t>
        </w:r>
      </w:hyperlink>
      <w:r w:rsidR="007F3D5E" w:rsidRPr="007F3D5E">
        <w:rPr>
          <w:lang w:val="fr-FR"/>
        </w:rPr>
        <w:t xml:space="preserve"> (BIB 3021)</w:t>
      </w:r>
      <w:r w:rsidR="007F3D5E">
        <w:rPr>
          <w:lang w:val="fr-FR"/>
        </w:rPr>
        <w:t xml:space="preserve"> Présence d' </w:t>
      </w:r>
      <w:hyperlink r:id="rId3294" w:anchor="Sit_Etain" w:history="1">
        <w:r w:rsidR="007F3D5E" w:rsidRPr="006C13E3">
          <w:rPr>
            <w:rStyle w:val="Hyperlink"/>
            <w:lang w:val="fr-FR"/>
          </w:rPr>
          <w:t>étain</w:t>
        </w:r>
      </w:hyperlink>
      <w:r w:rsidR="007F3D5E">
        <w:rPr>
          <w:lang w:val="fr-FR"/>
        </w:rPr>
        <w:t xml:space="preserve"> dans le haut cours du Guadiana </w:t>
      </w:r>
      <w:r w:rsidR="007F3D5E" w:rsidRPr="007F3D5E">
        <w:rPr>
          <w:lang w:val="fr-FR"/>
        </w:rPr>
        <w:t>(BIB 3021)</w:t>
      </w:r>
      <w:r>
        <w:rPr>
          <w:lang w:val="fr-FR"/>
        </w:rPr>
        <w:t xml:space="preserve"> </w:t>
      </w:r>
      <w:hyperlink r:id="rId3295" w:anchor="Cul_Bronze_g_EuropeNord_ambre" w:history="1">
        <w:r w:rsidR="006E5D77" w:rsidRPr="006E5D77">
          <w:rPr>
            <w:rStyle w:val="Hyperlink"/>
            <w:lang w:val="fr-FR"/>
          </w:rPr>
          <w:t>Ambre de baltique</w:t>
        </w:r>
      </w:hyperlink>
      <w:r w:rsidR="006E5D77">
        <w:rPr>
          <w:lang w:val="fr-FR"/>
        </w:rPr>
        <w:t xml:space="preserve"> importée </w:t>
      </w:r>
      <w:r w:rsidR="006E5D77" w:rsidRPr="006E5D77">
        <w:rPr>
          <w:lang w:val="fr-FR"/>
        </w:rPr>
        <w:t>(BIB 2889)</w:t>
      </w:r>
    </w:p>
    <w:p w14:paraId="08851892" w14:textId="77777777" w:rsidR="007F3D5E" w:rsidRPr="007F3D5E" w:rsidRDefault="007F3D5E" w:rsidP="00773D00">
      <w:pPr>
        <w:rPr>
          <w:lang w:val="fr-FR"/>
        </w:rPr>
      </w:pPr>
    </w:p>
    <w:p w14:paraId="750C5E0C" w14:textId="3F8DB14A" w:rsidR="00773D00" w:rsidRPr="003C03E9" w:rsidRDefault="00773D00" w:rsidP="00773D00">
      <w:pPr>
        <w:rPr>
          <w:lang w:val="es-ES"/>
        </w:rPr>
      </w:pPr>
      <w:r w:rsidRPr="003C03E9">
        <w:rPr>
          <w:lang w:val="es-ES"/>
        </w:rPr>
        <w:t xml:space="preserve">v. </w:t>
      </w:r>
      <w:hyperlink r:id="rId3296" w:anchor="Cul_Argar__metal" w:history="1">
        <w:r w:rsidRPr="003C03E9">
          <w:rPr>
            <w:rStyle w:val="Hyperlink"/>
            <w:lang w:val="es-ES"/>
          </w:rPr>
          <w:t>Argar</w:t>
        </w:r>
      </w:hyperlink>
    </w:p>
    <w:p w14:paraId="47D2DEEE" w14:textId="44FD2506" w:rsidR="00467DA3" w:rsidRDefault="00467DA3" w:rsidP="00EF7884">
      <w:pPr>
        <w:rPr>
          <w:rStyle w:val="Hyperlink"/>
          <w:lang w:val="es-ES"/>
        </w:rPr>
      </w:pPr>
      <w:r w:rsidRPr="003C03E9">
        <w:rPr>
          <w:lang w:val="es-ES"/>
        </w:rPr>
        <w:t xml:space="preserve">v. </w:t>
      </w:r>
      <w:hyperlink r:id="rId3297" w:anchor="Sit_Penalosa" w:history="1">
        <w:r w:rsidRPr="003C03E9">
          <w:rPr>
            <w:rStyle w:val="Hyperlink"/>
            <w:lang w:val="es-ES"/>
          </w:rPr>
          <w:t>Penalosa</w:t>
        </w:r>
      </w:hyperlink>
      <w:r w:rsidR="007F3D5E" w:rsidRPr="003142E3">
        <w:rPr>
          <w:lang w:val="es-ES"/>
        </w:rPr>
        <w:t xml:space="preserve">, </w:t>
      </w:r>
      <w:hyperlink r:id="rId3298" w:anchor="Sit_Tartessos" w:history="1">
        <w:r w:rsidR="007F3D5E" w:rsidRPr="003142E3">
          <w:rPr>
            <w:rStyle w:val="Hyperlink"/>
            <w:lang w:val="es-ES"/>
          </w:rPr>
          <w:t>Tartessos</w:t>
        </w:r>
      </w:hyperlink>
    </w:p>
    <w:p w14:paraId="3E824267" w14:textId="263A407D" w:rsidR="0053189F" w:rsidRDefault="0053189F" w:rsidP="00EF7884">
      <w:pPr>
        <w:rPr>
          <w:rStyle w:val="Hyperlink"/>
          <w:lang w:val="es-ES"/>
        </w:rPr>
      </w:pPr>
    </w:p>
    <w:p w14:paraId="654BC7BD" w14:textId="77777777" w:rsidR="0053189F" w:rsidRPr="00695DAA" w:rsidRDefault="0053189F" w:rsidP="0053189F">
      <w:pPr>
        <w:pStyle w:val="Heading5"/>
      </w:pPr>
      <w:bookmarkStart w:id="1458" w:name="Sit_IPB_zone_OssaMorena"/>
      <w:r>
        <w:t>OMZ</w:t>
      </w:r>
    </w:p>
    <w:bookmarkEnd w:id="1458"/>
    <w:p w14:paraId="273A8464" w14:textId="77777777" w:rsidR="0053189F" w:rsidRPr="004C5A06" w:rsidRDefault="0053189F" w:rsidP="0053189F">
      <w:pPr>
        <w:rPr>
          <w:lang w:val="fr-FR"/>
        </w:rPr>
      </w:pPr>
      <w:r w:rsidRPr="00695DAA">
        <w:rPr>
          <w:sz w:val="20"/>
          <w:lang w:val="es-ES"/>
        </w:rPr>
        <w:t xml:space="preserve">Ossa Morena, </w:t>
      </w:r>
      <w:r w:rsidRPr="00695DAA">
        <w:rPr>
          <w:i/>
          <w:sz w:val="20"/>
          <w:lang w:val="es-ES"/>
        </w:rPr>
        <w:t>Ossa-Morena zone</w:t>
      </w:r>
      <w:r w:rsidRPr="00695DAA">
        <w:rPr>
          <w:sz w:val="20"/>
          <w:lang w:val="es-ES"/>
        </w:rPr>
        <w:t xml:space="preserve">, </w:t>
      </w:r>
      <w:r w:rsidRPr="00695DAA">
        <w:rPr>
          <w:sz w:val="20"/>
          <w:szCs w:val="20"/>
          <w:lang w:val="es-ES"/>
        </w:rPr>
        <w:t>OMZ</w:t>
      </w:r>
      <w:r>
        <w:rPr>
          <w:sz w:val="20"/>
          <w:szCs w:val="20"/>
          <w:lang w:val="es-ES"/>
        </w:rPr>
        <w:t xml:space="preserve"> </w:t>
      </w:r>
      <w:r>
        <w:rPr>
          <w:lang w:val="fr-FR" w:eastAsia="fr-FR"/>
        </w:rPr>
        <w:t>(BIB 3605)</w:t>
      </w:r>
      <w:r w:rsidRPr="00695DAA">
        <w:rPr>
          <w:sz w:val="20"/>
          <w:szCs w:val="20"/>
          <w:lang w:val="es-ES"/>
        </w:rPr>
        <w:t>, Ossa Moreno</w:t>
      </w:r>
      <w:r>
        <w:rPr>
          <w:sz w:val="20"/>
          <w:szCs w:val="20"/>
          <w:lang w:val="es-ES"/>
        </w:rPr>
        <w:t>,</w:t>
      </w:r>
      <w:r w:rsidRPr="003672FC">
        <w:rPr>
          <w:lang w:val="fr-FR" w:eastAsia="fr-FR"/>
        </w:rPr>
        <w:t xml:space="preserve"> </w:t>
      </w:r>
    </w:p>
    <w:p w14:paraId="0AF5A4EE" w14:textId="77777777" w:rsidR="0053189F" w:rsidRDefault="0053189F" w:rsidP="0053189F">
      <w:pPr>
        <w:rPr>
          <w:lang w:val="es-ES"/>
        </w:rPr>
      </w:pPr>
    </w:p>
    <w:p w14:paraId="0CC50592" w14:textId="7D4D6F57" w:rsidR="0053189F" w:rsidRDefault="0053189F" w:rsidP="0053189F">
      <w:pPr>
        <w:rPr>
          <w:lang w:val="fr-FR" w:eastAsia="fr-FR"/>
        </w:rPr>
      </w:pPr>
      <w:r>
        <w:rPr>
          <w:lang w:val="fr-FR" w:eastAsia="fr-FR"/>
        </w:rPr>
        <w:t>Dans le SO ibérique. Sous-ensemble de Sierra Morena (SS BIB)</w:t>
      </w:r>
    </w:p>
    <w:p w14:paraId="7D7373F9" w14:textId="77777777" w:rsidR="0053189F" w:rsidRDefault="0053189F" w:rsidP="0053189F">
      <w:pPr>
        <w:rPr>
          <w:lang w:val="es-ES"/>
        </w:rPr>
      </w:pPr>
    </w:p>
    <w:p w14:paraId="513511AA" w14:textId="77777777" w:rsidR="0053189F" w:rsidRDefault="0053189F" w:rsidP="0053189F">
      <w:pPr>
        <w:rPr>
          <w:lang w:val="fr-FR"/>
        </w:rPr>
      </w:pPr>
      <w:r>
        <w:rPr>
          <w:lang w:val="fr-FR"/>
        </w:rPr>
        <w:t xml:space="preserve">Beja-Badajoz (BIB 3080), zone géologique </w:t>
      </w:r>
      <w:r w:rsidRPr="009E009E">
        <w:rPr>
          <w:lang w:val="fr-FR"/>
        </w:rPr>
        <w:t>(BIB 2971)</w:t>
      </w:r>
      <w:r>
        <w:rPr>
          <w:lang w:val="fr-FR"/>
        </w:rPr>
        <w:t xml:space="preserve"> La partie sud est la </w:t>
      </w:r>
      <w:r w:rsidRPr="00D95C20">
        <w:rPr>
          <w:i/>
          <w:lang w:val="fr-FR"/>
        </w:rPr>
        <w:t>Aracena Metamorphic Belt</w:t>
      </w:r>
      <w:r>
        <w:rPr>
          <w:lang w:val="fr-FR"/>
        </w:rPr>
        <w:t xml:space="preserve"> de haut métamorphisme </w:t>
      </w:r>
      <w:r w:rsidRPr="009E009E">
        <w:rPr>
          <w:lang w:val="fr-FR"/>
        </w:rPr>
        <w:t>(BIB 2971</w:t>
      </w:r>
      <w:r>
        <w:rPr>
          <w:lang w:val="fr-FR"/>
        </w:rPr>
        <w:t xml:space="preserve">) </w:t>
      </w:r>
      <w:hyperlink r:id="rId3299" w:anchor="Sit_Cuivre" w:history="1">
        <w:r w:rsidRPr="001E115E">
          <w:rPr>
            <w:rStyle w:val="Hyperlink"/>
            <w:lang w:val="fr-FR"/>
          </w:rPr>
          <w:t>cuivre</w:t>
        </w:r>
      </w:hyperlink>
    </w:p>
    <w:p w14:paraId="7BF38A7C" w14:textId="77777777" w:rsidR="0053189F" w:rsidRDefault="0053189F" w:rsidP="0053189F">
      <w:pPr>
        <w:rPr>
          <w:lang w:val="fr-FR"/>
        </w:rPr>
      </w:pPr>
    </w:p>
    <w:p w14:paraId="4914AE2F" w14:textId="0D01BC6A" w:rsidR="0053189F" w:rsidRPr="00EE0E61" w:rsidRDefault="0053189F" w:rsidP="0053189F">
      <w:pPr>
        <w:rPr>
          <w:rStyle w:val="Hyperlink"/>
          <w:color w:val="auto"/>
          <w:u w:val="none"/>
          <w:lang w:val="es-ES"/>
        </w:rPr>
      </w:pPr>
      <w:r w:rsidRPr="0061147A">
        <w:rPr>
          <w:lang w:val="es-ES"/>
        </w:rPr>
        <w:t xml:space="preserve">v. </w:t>
      </w:r>
      <w:hyperlink r:id="rId3300" w:anchor="Sit_Cerro_Muriano" w:history="1">
        <w:r w:rsidRPr="0061147A">
          <w:rPr>
            <w:rStyle w:val="Hyperlink"/>
            <w:lang w:val="es-ES"/>
          </w:rPr>
          <w:t>Cerro Muriano</w:t>
        </w:r>
      </w:hyperlink>
      <w:r w:rsidRPr="0061147A">
        <w:rPr>
          <w:lang w:val="es-ES"/>
        </w:rPr>
        <w:t xml:space="preserve">, </w:t>
      </w:r>
      <w:hyperlink r:id="rId3301" w:anchor="Sit_Froslunda" w:history="1">
        <w:r w:rsidRPr="0061147A">
          <w:rPr>
            <w:rStyle w:val="Hyperlink"/>
            <w:lang w:val="es-ES"/>
          </w:rPr>
          <w:t>Froslunda</w:t>
        </w:r>
      </w:hyperlink>
      <w:r w:rsidRPr="00CD36B9">
        <w:rPr>
          <w:lang w:val="es-ES"/>
        </w:rPr>
        <w:t xml:space="preserve">, </w:t>
      </w:r>
      <w:hyperlink r:id="rId3302" w:anchor="Sit_Penedo" w:history="1">
        <w:r w:rsidRPr="003142E3">
          <w:rPr>
            <w:rStyle w:val="Hyperlink"/>
            <w:lang w:val="es-ES"/>
          </w:rPr>
          <w:t>Penedo</w:t>
        </w:r>
      </w:hyperlink>
      <w:r w:rsidRPr="00CD36B9">
        <w:rPr>
          <w:lang w:val="es-ES"/>
        </w:rPr>
        <w:t xml:space="preserve">, </w:t>
      </w:r>
      <w:hyperlink r:id="rId3303" w:anchor="Sit_Fornea" w:history="1">
        <w:r w:rsidRPr="003142E3">
          <w:rPr>
            <w:rStyle w:val="Hyperlink"/>
            <w:lang w:val="es-ES"/>
          </w:rPr>
          <w:t>Fornea</w:t>
        </w:r>
      </w:hyperlink>
      <w:r w:rsidRPr="006C2202">
        <w:rPr>
          <w:lang w:val="es-ES"/>
        </w:rPr>
        <w:t xml:space="preserve">, </w:t>
      </w:r>
      <w:hyperlink r:id="rId3304" w:anchor="Sit_Huelva__met" w:history="1">
        <w:r w:rsidRPr="006C2202">
          <w:rPr>
            <w:rStyle w:val="Hyperlink"/>
            <w:lang w:val="es-ES"/>
          </w:rPr>
          <w:t>Ria de Huelva</w:t>
        </w:r>
      </w:hyperlink>
      <w:r>
        <w:rPr>
          <w:lang w:val="es-ES"/>
        </w:rPr>
        <w:t xml:space="preserve">, </w:t>
      </w:r>
      <w:hyperlink r:id="rId3305" w:anchor="Sit_Siete_Cuevas" w:history="1">
        <w:r w:rsidRPr="00724725">
          <w:rPr>
            <w:rStyle w:val="Hyperlink"/>
            <w:lang w:val="es-ES"/>
          </w:rPr>
          <w:t>Siete Cuevas</w:t>
        </w:r>
      </w:hyperlink>
      <w:r w:rsidRPr="00A84D62">
        <w:rPr>
          <w:lang w:val="es-ES"/>
        </w:rPr>
        <w:t xml:space="preserve">, </w:t>
      </w:r>
      <w:hyperlink r:id="rId3306" w:anchor="Sit_Odsmal" w:history="1">
        <w:r w:rsidRPr="00A84D62">
          <w:rPr>
            <w:rStyle w:val="Hyperlink"/>
            <w:lang w:val="es-ES"/>
          </w:rPr>
          <w:t>Odsmal</w:t>
        </w:r>
      </w:hyperlink>
      <w:r w:rsidR="00EE0E61">
        <w:rPr>
          <w:rStyle w:val="Hyperlink"/>
          <w:color w:val="auto"/>
          <w:u w:val="none"/>
          <w:lang w:val="es-ES"/>
        </w:rPr>
        <w:t xml:space="preserve">, </w:t>
      </w:r>
      <w:hyperlink r:id="rId3307" w:anchor="Sit_Vastergotland" w:history="1">
        <w:r w:rsidR="00EE0E61" w:rsidRPr="00EE0E61">
          <w:rPr>
            <w:rStyle w:val="Hyperlink"/>
            <w:lang w:val="es-ES"/>
          </w:rPr>
          <w:t>Vastergotland</w:t>
        </w:r>
      </w:hyperlink>
      <w:r w:rsidR="00EE0E61">
        <w:rPr>
          <w:rStyle w:val="Hyperlink"/>
          <w:color w:val="auto"/>
          <w:u w:val="none"/>
          <w:lang w:val="es-ES"/>
        </w:rPr>
        <w:t xml:space="preserve">, </w:t>
      </w:r>
      <w:hyperlink r:id="rId3308" w:anchor="Sit_Tillinge" w:history="1">
        <w:r w:rsidR="00EE0E61" w:rsidRPr="00EE0E61">
          <w:rPr>
            <w:rStyle w:val="Hyperlink"/>
            <w:lang w:val="es-ES"/>
          </w:rPr>
          <w:t>Tillinge</w:t>
        </w:r>
      </w:hyperlink>
    </w:p>
    <w:p w14:paraId="308DC4AA" w14:textId="77777777" w:rsidR="0053189F" w:rsidRDefault="0053189F" w:rsidP="0053189F">
      <w:pPr>
        <w:jc w:val="both"/>
        <w:rPr>
          <w:lang w:val="es-ES"/>
        </w:rPr>
      </w:pPr>
    </w:p>
    <w:p w14:paraId="396B13B9" w14:textId="1EB5691A" w:rsidR="0053189F" w:rsidRPr="00586B7A" w:rsidRDefault="0053189F" w:rsidP="0053189F">
      <w:pPr>
        <w:jc w:val="both"/>
        <w:rPr>
          <w:rStyle w:val="Hyperlink"/>
          <w:color w:val="auto"/>
          <w:u w:val="none"/>
          <w:lang w:val="es-ES"/>
        </w:rPr>
      </w:pPr>
      <w:r w:rsidRPr="00586B7A">
        <w:rPr>
          <w:lang w:val="es-ES"/>
        </w:rPr>
        <w:t>Le nom de la zone Ossa-Morena provient sans doute d'une combinaison du nom géographique de la "Serra de Ossa", située au sud-ouest d'Estremoz au Portugal et de la Sierra Morena dans le sud de l'Espagne. Mais alors que la première composante du nom correspond à un emplacement géographique très précis, la seconde fait référence à un accident géographique de grande extension aux limites vagues</w:t>
      </w:r>
      <w:r>
        <w:rPr>
          <w:lang w:val="es-ES"/>
        </w:rPr>
        <w:t xml:space="preserve"> (BIB 3606)</w:t>
      </w:r>
    </w:p>
    <w:p w14:paraId="0D0F753A" w14:textId="4D98A2CB" w:rsidR="00CC639F" w:rsidRDefault="00CC639F" w:rsidP="00CC639F">
      <w:pPr>
        <w:rPr>
          <w:lang w:val="es-ES"/>
        </w:rPr>
      </w:pPr>
    </w:p>
    <w:p w14:paraId="73AA366F" w14:textId="783F5B1D" w:rsidR="00EE0E61" w:rsidRDefault="00EE0E61" w:rsidP="00EE0E61">
      <w:pPr>
        <w:pStyle w:val="Heading4"/>
      </w:pPr>
      <w:bookmarkStart w:id="1459" w:name="Sit_Perdoches_Los"/>
      <w:r>
        <w:t>Los Pedroches</w:t>
      </w:r>
    </w:p>
    <w:bookmarkEnd w:id="1459"/>
    <w:p w14:paraId="31974F76" w14:textId="14D03950" w:rsidR="00EE0E61" w:rsidRDefault="00EE0E61" w:rsidP="00CC639F">
      <w:pPr>
        <w:rPr>
          <w:lang w:val="es-ES"/>
        </w:rPr>
      </w:pPr>
    </w:p>
    <w:p w14:paraId="13336491" w14:textId="7FAE2E34" w:rsidR="00EE0E61" w:rsidRDefault="00EE0E61" w:rsidP="007B62F0">
      <w:pPr>
        <w:jc w:val="both"/>
        <w:rPr>
          <w:lang w:val="es-ES"/>
        </w:rPr>
      </w:pPr>
      <w:r>
        <w:rPr>
          <w:lang w:val="es-ES"/>
        </w:rPr>
        <w:lastRenderedPageBreak/>
        <w:t xml:space="preserve">District minier </w:t>
      </w:r>
      <w:r w:rsidRPr="00EE0E61">
        <w:rPr>
          <w:lang w:val="es-ES"/>
        </w:rPr>
        <w:t xml:space="preserve">entre le Guadiana moyen et le Guadalquivir moyen, avec indication des districts et secteurs miniers pertinents pour cette étude (OVD : Secteur de Los Pedroches, batholite exocontact, PBT : secteur de Los Pedroches, occurrences de batholite interne,. </w:t>
      </w:r>
      <w:r>
        <w:rPr>
          <w:lang w:val="es-ES"/>
        </w:rPr>
        <w:t>"</w:t>
      </w:r>
      <w:r w:rsidRPr="00EE0E61">
        <w:rPr>
          <w:i/>
          <w:iCs/>
          <w:lang w:val="es-ES"/>
        </w:rPr>
        <w:t>exocontact batholite, inner batholite</w:t>
      </w:r>
      <w:r>
        <w:rPr>
          <w:lang w:val="es-ES"/>
        </w:rPr>
        <w:t xml:space="preserve"> </w:t>
      </w:r>
      <w:r w:rsidRPr="00EE0E61">
        <w:rPr>
          <w:i/>
          <w:iCs/>
          <w:lang w:val="es-ES"/>
        </w:rPr>
        <w:t>occurences</w:t>
      </w:r>
      <w:r>
        <w:rPr>
          <w:lang w:val="es-ES"/>
        </w:rPr>
        <w:t xml:space="preserve">" (BIB 3611) Au contact du district minier de </w:t>
      </w:r>
      <w:r w:rsidRPr="00EE0E61">
        <w:rPr>
          <w:lang w:val="es-ES"/>
        </w:rPr>
        <w:t>AAC : Alcudia-Almadén-Castuera</w:t>
      </w:r>
      <w:r>
        <w:rPr>
          <w:lang w:val="es-ES"/>
        </w:rPr>
        <w:t xml:space="preserve"> (BIB 3611)</w:t>
      </w:r>
    </w:p>
    <w:p w14:paraId="7BCA33BC" w14:textId="172FA87D" w:rsidR="00EE0E61" w:rsidRDefault="00EE0E61" w:rsidP="00CC639F">
      <w:pPr>
        <w:rPr>
          <w:lang w:val="es-ES"/>
        </w:rPr>
      </w:pPr>
    </w:p>
    <w:p w14:paraId="1A5F7A2F" w14:textId="4A9EB742" w:rsidR="00EE0E61" w:rsidRPr="00552187" w:rsidRDefault="00EE0E61" w:rsidP="00CC639F">
      <w:pPr>
        <w:rPr>
          <w:lang w:val="es-ES"/>
        </w:rPr>
      </w:pPr>
      <w:r>
        <w:rPr>
          <w:lang w:val="es-ES"/>
        </w:rPr>
        <w:t xml:space="preserve">v. </w:t>
      </w:r>
      <w:hyperlink r:id="rId3309" w:anchor="Sit_Tillinge" w:history="1">
        <w:r w:rsidRPr="00EE0E61">
          <w:rPr>
            <w:rStyle w:val="Hyperlink"/>
            <w:lang w:val="es-ES"/>
          </w:rPr>
          <w:t>Tillinge</w:t>
        </w:r>
      </w:hyperlink>
    </w:p>
    <w:p w14:paraId="509B709E" w14:textId="763C3762" w:rsidR="004351F7" w:rsidRDefault="004351F7" w:rsidP="008D0CE6">
      <w:pPr>
        <w:jc w:val="both"/>
        <w:rPr>
          <w:lang w:val="fr-FR"/>
        </w:rPr>
      </w:pPr>
    </w:p>
    <w:p w14:paraId="7F25B092" w14:textId="1334D42F" w:rsidR="004351F7" w:rsidRDefault="004351F7" w:rsidP="004351F7">
      <w:pPr>
        <w:pStyle w:val="Heading4"/>
      </w:pPr>
      <w:bookmarkStart w:id="1460" w:name="Sit_IPB_IPB"/>
      <w:r>
        <w:t>IPB</w:t>
      </w:r>
    </w:p>
    <w:p w14:paraId="6CBCCDB6" w14:textId="29C9D183" w:rsidR="004351F7" w:rsidRDefault="004351F7" w:rsidP="008D0CE6">
      <w:pPr>
        <w:jc w:val="both"/>
        <w:rPr>
          <w:lang w:val="fr-FR"/>
        </w:rPr>
      </w:pPr>
      <w:bookmarkStart w:id="1461" w:name="Sit_IPB"/>
      <w:bookmarkEnd w:id="1460"/>
      <w:r w:rsidRPr="00552187">
        <w:rPr>
          <w:sz w:val="20"/>
          <w:lang w:val="es-ES"/>
        </w:rPr>
        <w:t>IPB</w:t>
      </w:r>
      <w:bookmarkEnd w:id="1461"/>
      <w:r w:rsidRPr="00552187">
        <w:rPr>
          <w:sz w:val="20"/>
          <w:lang w:val="es-ES"/>
        </w:rPr>
        <w:t xml:space="preserve">, </w:t>
      </w:r>
      <w:r w:rsidRPr="00552187">
        <w:rPr>
          <w:i/>
          <w:sz w:val="20"/>
          <w:lang w:val="es-ES"/>
        </w:rPr>
        <w:t xml:space="preserve">Iberian Pyrite Belt </w:t>
      </w:r>
      <w:r w:rsidRPr="00552187">
        <w:rPr>
          <w:sz w:val="20"/>
          <w:lang w:val="es-ES"/>
        </w:rPr>
        <w:t xml:space="preserve">(BIB 2971) </w:t>
      </w:r>
      <w:r w:rsidRPr="00552187">
        <w:rPr>
          <w:i/>
          <w:sz w:val="20"/>
          <w:lang w:val="es-ES"/>
        </w:rPr>
        <w:t>Faja Piritica</w:t>
      </w:r>
      <w:r w:rsidRPr="00552187">
        <w:rPr>
          <w:sz w:val="20"/>
          <w:lang w:val="es-ES"/>
        </w:rPr>
        <w:t xml:space="preserve"> (BIB 2172), IBP, </w:t>
      </w:r>
      <w:r w:rsidRPr="00552187">
        <w:rPr>
          <w:sz w:val="20"/>
          <w:szCs w:val="20"/>
          <w:lang w:val="es-ES"/>
        </w:rPr>
        <w:t xml:space="preserve">ceinture de pyrite ibérique, </w:t>
      </w:r>
      <w:r w:rsidRPr="00552187">
        <w:rPr>
          <w:i/>
          <w:sz w:val="20"/>
          <w:szCs w:val="20"/>
          <w:lang w:val="es-ES"/>
        </w:rPr>
        <w:t>Pyrite Belt</w:t>
      </w:r>
      <w:r w:rsidRPr="00552187">
        <w:rPr>
          <w:sz w:val="20"/>
          <w:szCs w:val="20"/>
          <w:lang w:val="es-ES"/>
        </w:rPr>
        <w:t xml:space="preserve">, </w:t>
      </w:r>
      <w:r w:rsidRPr="00552187">
        <w:rPr>
          <w:i/>
          <w:sz w:val="20"/>
          <w:lang w:val="es-ES"/>
        </w:rPr>
        <w:t>Faja Piritica</w:t>
      </w:r>
      <w:r w:rsidRPr="00552187">
        <w:rPr>
          <w:sz w:val="20"/>
          <w:lang w:val="es-ES"/>
        </w:rPr>
        <w:t xml:space="preserve"> </w:t>
      </w:r>
      <w:r w:rsidRPr="00552187">
        <w:rPr>
          <w:i/>
          <w:sz w:val="20"/>
          <w:szCs w:val="20"/>
          <w:lang w:val="es-ES"/>
        </w:rPr>
        <w:t xml:space="preserve">del Suroeste, </w:t>
      </w:r>
      <w:r>
        <w:rPr>
          <w:i/>
          <w:sz w:val="20"/>
          <w:szCs w:val="20"/>
          <w:lang w:val="es-ES"/>
        </w:rPr>
        <w:t xml:space="preserve">Pirita, </w:t>
      </w:r>
      <w:r w:rsidRPr="00552187">
        <w:rPr>
          <w:i/>
          <w:sz w:val="20"/>
          <w:szCs w:val="20"/>
          <w:lang w:val="es-ES"/>
        </w:rPr>
        <w:t>Cuenca Pirita del Suroeste</w:t>
      </w:r>
      <w:r>
        <w:rPr>
          <w:sz w:val="20"/>
          <w:szCs w:val="20"/>
          <w:lang w:val="es-ES"/>
        </w:rPr>
        <w:t xml:space="preserve">, </w:t>
      </w:r>
      <w:r w:rsidRPr="00552187">
        <w:rPr>
          <w:i/>
          <w:sz w:val="20"/>
          <w:szCs w:val="20"/>
          <w:lang w:val="es-ES"/>
        </w:rPr>
        <w:t>Cinturon Ibericon de Piritas</w:t>
      </w:r>
      <w:r>
        <w:rPr>
          <w:i/>
          <w:sz w:val="20"/>
          <w:szCs w:val="20"/>
          <w:lang w:val="es-ES"/>
        </w:rPr>
        <w:t xml:space="preserve"> </w:t>
      </w:r>
      <w:r>
        <w:rPr>
          <w:iCs/>
          <w:sz w:val="20"/>
          <w:szCs w:val="20"/>
          <w:lang w:val="es-ES"/>
        </w:rPr>
        <w:t>(BIB ?)</w:t>
      </w:r>
      <w:r>
        <w:rPr>
          <w:i/>
          <w:sz w:val="20"/>
          <w:szCs w:val="20"/>
          <w:lang w:val="es-ES"/>
        </w:rPr>
        <w:t>,</w:t>
      </w:r>
    </w:p>
    <w:p w14:paraId="05E29627" w14:textId="77777777" w:rsidR="004351F7" w:rsidRDefault="004351F7" w:rsidP="008D0CE6">
      <w:pPr>
        <w:jc w:val="both"/>
        <w:rPr>
          <w:lang w:val="fr-FR"/>
        </w:rPr>
      </w:pPr>
    </w:p>
    <w:p w14:paraId="32AC7DBF" w14:textId="77777777" w:rsidR="004351F7" w:rsidRDefault="004351F7" w:rsidP="004351F7">
      <w:pPr>
        <w:jc w:val="both"/>
        <w:rPr>
          <w:lang w:val="fr-FR"/>
        </w:rPr>
      </w:pPr>
      <w:r>
        <w:rPr>
          <w:lang w:val="fr-FR"/>
        </w:rPr>
        <w:t xml:space="preserve">Couvre le </w:t>
      </w:r>
      <w:hyperlink r:id="rId3310" w:anchor="Sit_IPB_zone_SouthPortug" w:history="1">
        <w:r w:rsidRPr="004351F7">
          <w:rPr>
            <w:rStyle w:val="Hyperlink"/>
            <w:lang w:val="fr-FR"/>
          </w:rPr>
          <w:t>SPZ</w:t>
        </w:r>
      </w:hyperlink>
      <w:r>
        <w:rPr>
          <w:lang w:val="fr-FR"/>
        </w:rPr>
        <w:t xml:space="preserve"> (SS BIB) </w:t>
      </w:r>
    </w:p>
    <w:p w14:paraId="04554DF2" w14:textId="77777777" w:rsidR="004351F7" w:rsidRDefault="004351F7" w:rsidP="004351F7">
      <w:pPr>
        <w:jc w:val="both"/>
        <w:rPr>
          <w:lang w:val="fr-FR"/>
        </w:rPr>
      </w:pPr>
    </w:p>
    <w:p w14:paraId="047E9609" w14:textId="1E60D843" w:rsidR="004351F7" w:rsidRPr="003142E3" w:rsidRDefault="004351F7" w:rsidP="004351F7">
      <w:pPr>
        <w:jc w:val="both"/>
        <w:rPr>
          <w:lang w:val="es-ES"/>
        </w:rPr>
      </w:pPr>
      <w:r w:rsidRPr="003142E3">
        <w:rPr>
          <w:lang w:val="es-ES"/>
        </w:rPr>
        <w:t>250 km de long et 25-70 km de large (BIB 2971) Les principaux gisements sont: Algares (Aljustrel), Canal Caveira, Chança, Cercal Odemira, Feitas (Aljustrel), Montinho, Neves Corvo, Salgadinho, São Domingos (BIB 2971)</w:t>
      </w:r>
    </w:p>
    <w:p w14:paraId="074E7877" w14:textId="77777777" w:rsidR="004351F7" w:rsidRPr="003142E3" w:rsidRDefault="004351F7" w:rsidP="004351F7">
      <w:pPr>
        <w:rPr>
          <w:lang w:val="es-ES"/>
        </w:rPr>
      </w:pPr>
    </w:p>
    <w:p w14:paraId="6870329D" w14:textId="77777777" w:rsidR="004351F7" w:rsidRDefault="004351F7" w:rsidP="004351F7">
      <w:pPr>
        <w:jc w:val="both"/>
        <w:rPr>
          <w:lang w:val="fr-FR"/>
        </w:rPr>
      </w:pPr>
      <w:r w:rsidRPr="006A08A0">
        <w:rPr>
          <w:lang w:val="fr-FR"/>
        </w:rPr>
        <w:t xml:space="preserve">La </w:t>
      </w:r>
      <w:r w:rsidRPr="009E009E">
        <w:rPr>
          <w:lang w:val="fr-FR"/>
        </w:rPr>
        <w:t>IPB</w:t>
      </w:r>
      <w:r w:rsidRPr="006A08A0">
        <w:rPr>
          <w:lang w:val="fr-FR"/>
        </w:rPr>
        <w:t xml:space="preserve"> est une</w:t>
      </w:r>
      <w:r>
        <w:rPr>
          <w:lang w:val="fr-FR"/>
        </w:rPr>
        <w:t xml:space="preserve"> des plus importante région minière d'Europe (BIB 2890) L'un des plus grand - sinon le plus grand - gisement de sulfite au monde </w:t>
      </w:r>
      <w:r w:rsidRPr="009E009E">
        <w:rPr>
          <w:lang w:val="fr-FR"/>
        </w:rPr>
        <w:t>(BIB 2971)</w:t>
      </w:r>
      <w:r>
        <w:rPr>
          <w:lang w:val="fr-FR"/>
        </w:rPr>
        <w:t xml:space="preserve"> </w:t>
      </w:r>
      <w:r w:rsidRPr="002362E5">
        <w:rPr>
          <w:lang w:val="fr-FR"/>
        </w:rPr>
        <w:t>pyrite</w:t>
      </w:r>
      <w:r>
        <w:rPr>
          <w:lang w:val="fr-FR"/>
        </w:rPr>
        <w:t xml:space="preserve">, </w:t>
      </w:r>
      <w:r w:rsidRPr="002362E5">
        <w:rPr>
          <w:lang w:val="fr-FR"/>
        </w:rPr>
        <w:t xml:space="preserve"> chalcopyrite, sphalerite, gal</w:t>
      </w:r>
      <w:r>
        <w:rPr>
          <w:lang w:val="fr-FR"/>
        </w:rPr>
        <w:t>ène</w:t>
      </w:r>
      <w:r w:rsidRPr="002362E5">
        <w:rPr>
          <w:lang w:val="fr-FR"/>
        </w:rPr>
        <w:t xml:space="preserve"> and cassiterite</w:t>
      </w:r>
      <w:r>
        <w:rPr>
          <w:lang w:val="fr-FR"/>
        </w:rPr>
        <w:t xml:space="preserve"> (wiki) Située principalement dans la région de Beja (</w:t>
      </w:r>
      <w:hyperlink r:id="rId3311" w:anchor="Sit_Aljustrel" w:history="1">
        <w:r w:rsidRPr="00D95C20">
          <w:rPr>
            <w:rStyle w:val="Hyperlink"/>
            <w:lang w:val="fr-FR"/>
          </w:rPr>
          <w:t>Aljustrel</w:t>
        </w:r>
      </w:hyperlink>
      <w:r>
        <w:rPr>
          <w:lang w:val="fr-FR"/>
        </w:rPr>
        <w:t xml:space="preserve">, </w:t>
      </w:r>
      <w:hyperlink r:id="rId3312" w:anchor="Sit_Castro_Verde" w:history="1">
        <w:r w:rsidRPr="003E4A9E">
          <w:rPr>
            <w:rStyle w:val="Hyperlink"/>
            <w:lang w:val="fr-FR"/>
          </w:rPr>
          <w:t>Castro Verde</w:t>
        </w:r>
      </w:hyperlink>
      <w:r>
        <w:rPr>
          <w:lang w:val="fr-FR"/>
        </w:rPr>
        <w:t xml:space="preserve">, </w:t>
      </w:r>
      <w:hyperlink r:id="rId3313" w:anchor="Sit_Neves" w:history="1">
        <w:r w:rsidRPr="00D95C20">
          <w:rPr>
            <w:rStyle w:val="Hyperlink"/>
            <w:lang w:val="fr-FR"/>
          </w:rPr>
          <w:t>Neves</w:t>
        </w:r>
      </w:hyperlink>
      <w:r>
        <w:rPr>
          <w:lang w:val="fr-FR"/>
        </w:rPr>
        <w:t xml:space="preserve">, Corvo, Mertola) (wiki) </w:t>
      </w:r>
    </w:p>
    <w:p w14:paraId="33529285" w14:textId="77777777" w:rsidR="004351F7" w:rsidRDefault="004351F7" w:rsidP="004351F7">
      <w:pPr>
        <w:jc w:val="both"/>
        <w:rPr>
          <w:lang w:val="fr-FR"/>
        </w:rPr>
      </w:pPr>
    </w:p>
    <w:p w14:paraId="01CBB7DC" w14:textId="77777777" w:rsidR="004351F7" w:rsidRDefault="004351F7" w:rsidP="004351F7">
      <w:pPr>
        <w:jc w:val="both"/>
        <w:rPr>
          <w:lang w:val="fr-FR"/>
        </w:rPr>
      </w:pPr>
      <w:r>
        <w:rPr>
          <w:lang w:val="fr-FR"/>
        </w:rPr>
        <w:t xml:space="preserve">Exploité dès le début du 3e millénaire. Principal district minier d'Europe (BIB 3022) dont les suflites ont été employés dès le Chalcolithique </w:t>
      </w:r>
      <w:r w:rsidRPr="009E009E">
        <w:rPr>
          <w:lang w:val="fr-FR"/>
        </w:rPr>
        <w:t>(BIB 2971)</w:t>
      </w:r>
      <w:r>
        <w:rPr>
          <w:lang w:val="fr-FR"/>
        </w:rPr>
        <w:t xml:space="preserve"> </w:t>
      </w:r>
    </w:p>
    <w:p w14:paraId="7F592798" w14:textId="77777777" w:rsidR="004351F7" w:rsidRDefault="004351F7" w:rsidP="004351F7">
      <w:pPr>
        <w:jc w:val="both"/>
        <w:rPr>
          <w:lang w:val="fr-FR"/>
        </w:rPr>
      </w:pPr>
    </w:p>
    <w:p w14:paraId="1A50E6AA" w14:textId="77777777" w:rsidR="004351F7" w:rsidRDefault="004351F7" w:rsidP="004351F7">
      <w:pPr>
        <w:jc w:val="both"/>
        <w:rPr>
          <w:lang w:val="fr-FR"/>
        </w:rPr>
      </w:pPr>
      <w:r w:rsidRPr="008D0CE6">
        <w:rPr>
          <w:lang w:val="es-ES"/>
        </w:rPr>
        <w:t xml:space="preserve">Comprend le site de Corta del Lago de </w:t>
      </w:r>
      <w:hyperlink r:id="rId3314" w:anchor="Sit_Rio_Tinto" w:history="1">
        <w:r w:rsidRPr="008D0CE6">
          <w:rPr>
            <w:rStyle w:val="Hyperlink"/>
            <w:lang w:val="es-ES"/>
          </w:rPr>
          <w:t>Rio Tinto</w:t>
        </w:r>
      </w:hyperlink>
      <w:r w:rsidRPr="008D0CE6">
        <w:rPr>
          <w:lang w:val="es-ES"/>
        </w:rPr>
        <w:t xml:space="preserve">, </w:t>
      </w:r>
      <w:hyperlink r:id="rId3315" w:anchor="Sit_Junta" w:history="1">
        <w:r w:rsidRPr="008D0CE6">
          <w:rPr>
            <w:rStyle w:val="Hyperlink"/>
            <w:lang w:val="es-ES"/>
          </w:rPr>
          <w:t>Junta</w:t>
        </w:r>
      </w:hyperlink>
      <w:r w:rsidRPr="008D0CE6">
        <w:rPr>
          <w:lang w:val="es-ES"/>
        </w:rPr>
        <w:t xml:space="preserve">, </w:t>
      </w:r>
      <w:hyperlink r:id="rId3316" w:anchor="Sit_Cabezo_Jure" w:history="1">
        <w:r w:rsidRPr="008D0CE6">
          <w:rPr>
            <w:rStyle w:val="Hyperlink"/>
            <w:lang w:val="es-ES"/>
          </w:rPr>
          <w:t>Cabezo Juré</w:t>
        </w:r>
      </w:hyperlink>
      <w:r w:rsidRPr="008D0CE6">
        <w:rPr>
          <w:lang w:val="es-ES"/>
        </w:rPr>
        <w:t xml:space="preserve"> (BIB 3022) v. </w:t>
      </w:r>
      <w:hyperlink r:id="rId3317" w:anchor="Sit_Juliana" w:history="1">
        <w:r w:rsidRPr="00B0304B">
          <w:rPr>
            <w:rStyle w:val="Hyperlink"/>
            <w:lang w:val="fr-FR"/>
          </w:rPr>
          <w:t>Mina Juliana</w:t>
        </w:r>
      </w:hyperlink>
      <w:r w:rsidRPr="00B0304B">
        <w:rPr>
          <w:lang w:val="fr-FR"/>
        </w:rPr>
        <w:t xml:space="preserve"> (SS BIB)</w:t>
      </w:r>
    </w:p>
    <w:p w14:paraId="6702AADA" w14:textId="68BEED2A" w:rsidR="004351F7" w:rsidRDefault="004351F7" w:rsidP="008D0CE6">
      <w:pPr>
        <w:jc w:val="both"/>
        <w:rPr>
          <w:lang w:val="fr-FR"/>
        </w:rPr>
      </w:pPr>
    </w:p>
    <w:p w14:paraId="515AF49C" w14:textId="77777777" w:rsidR="0053189F" w:rsidRPr="004351F7" w:rsidRDefault="0053189F" w:rsidP="0053189F">
      <w:pPr>
        <w:pStyle w:val="Heading5"/>
      </w:pPr>
      <w:bookmarkStart w:id="1462" w:name="Sit_IPB_zone_SouthPortug"/>
      <w:r w:rsidRPr="004351F7">
        <w:t>SPZ</w:t>
      </w:r>
    </w:p>
    <w:bookmarkEnd w:id="1462"/>
    <w:p w14:paraId="2966F6CA" w14:textId="77777777" w:rsidR="0053189F" w:rsidRPr="004C5A06" w:rsidRDefault="0053189F" w:rsidP="0053189F">
      <w:pPr>
        <w:jc w:val="both"/>
        <w:rPr>
          <w:iCs/>
          <w:sz w:val="20"/>
          <w:lang w:val="es-ES"/>
        </w:rPr>
      </w:pPr>
      <w:r w:rsidRPr="004C5A06">
        <w:rPr>
          <w:i/>
          <w:sz w:val="20"/>
          <w:szCs w:val="20"/>
          <w:lang w:val="es-ES"/>
        </w:rPr>
        <w:t>South Portuguese Zone (SPZ)</w:t>
      </w:r>
      <w:r>
        <w:rPr>
          <w:iCs/>
          <w:sz w:val="20"/>
          <w:szCs w:val="20"/>
          <w:lang w:val="es-ES"/>
        </w:rPr>
        <w:t xml:space="preserve">, </w:t>
      </w:r>
      <w:r w:rsidRPr="004C5A06">
        <w:rPr>
          <w:i/>
          <w:sz w:val="20"/>
          <w:szCs w:val="20"/>
          <w:lang w:val="es-ES"/>
        </w:rPr>
        <w:t>Zona Sur Portuguesa indiferenciada (ZSP</w:t>
      </w:r>
      <w:r w:rsidRPr="004C5A06">
        <w:rPr>
          <w:iCs/>
          <w:sz w:val="20"/>
          <w:szCs w:val="20"/>
          <w:lang w:val="es-ES"/>
        </w:rPr>
        <w:t xml:space="preserve">) </w:t>
      </w:r>
      <w:r>
        <w:rPr>
          <w:iCs/>
          <w:sz w:val="20"/>
          <w:szCs w:val="20"/>
          <w:lang w:val="es-ES"/>
        </w:rPr>
        <w:t>(BIB 3606)</w:t>
      </w:r>
    </w:p>
    <w:p w14:paraId="7F9D51E0" w14:textId="77777777" w:rsidR="0053189F" w:rsidRDefault="0053189F" w:rsidP="008D0CE6">
      <w:pPr>
        <w:jc w:val="both"/>
        <w:rPr>
          <w:lang w:val="fr-FR"/>
        </w:rPr>
      </w:pPr>
    </w:p>
    <w:p w14:paraId="288CF16D" w14:textId="77777777" w:rsidR="004351F7" w:rsidRPr="00B0304B" w:rsidRDefault="004351F7" w:rsidP="008D0CE6">
      <w:pPr>
        <w:jc w:val="both"/>
        <w:rPr>
          <w:lang w:val="fr-FR"/>
        </w:rPr>
      </w:pPr>
    </w:p>
    <w:p w14:paraId="5C970123" w14:textId="77777777" w:rsidR="00CC639F" w:rsidRPr="0061147A" w:rsidRDefault="00CC639F" w:rsidP="006F0549">
      <w:pPr>
        <w:pStyle w:val="Heading5"/>
      </w:pPr>
      <w:r w:rsidRPr="0061147A">
        <w:t>géologie</w:t>
      </w:r>
    </w:p>
    <w:p w14:paraId="28138238" w14:textId="3E28820D" w:rsidR="00CC639F" w:rsidRDefault="00CC639F" w:rsidP="00CC639F">
      <w:pPr>
        <w:rPr>
          <w:lang w:val="fr-FR"/>
        </w:rPr>
      </w:pPr>
      <w:r w:rsidRPr="009E009E">
        <w:rPr>
          <w:lang w:val="fr-FR"/>
        </w:rPr>
        <w:t xml:space="preserve">Partie du massif hercynien avec des formations </w:t>
      </w:r>
      <w:hyperlink r:id="rId3318" w:anchor="Sit_Metal_orogen_VMS" w:history="1">
        <w:r w:rsidR="00D95C20" w:rsidRPr="00D95C20">
          <w:rPr>
            <w:rStyle w:val="Hyperlink"/>
            <w:lang w:val="fr-FR"/>
          </w:rPr>
          <w:t>VMS</w:t>
        </w:r>
      </w:hyperlink>
      <w:r w:rsidR="00D95C20">
        <w:rPr>
          <w:lang w:val="fr-FR"/>
        </w:rPr>
        <w:t xml:space="preserve"> </w:t>
      </w:r>
      <w:r w:rsidRPr="009E009E">
        <w:rPr>
          <w:lang w:val="fr-FR"/>
        </w:rPr>
        <w:t>dans les étages Dévonien final - Carbonifère moyen (BIB 2971)</w:t>
      </w:r>
    </w:p>
    <w:p w14:paraId="0F776468" w14:textId="77777777" w:rsidR="00D95C20" w:rsidRDefault="00D95C20" w:rsidP="00CC639F">
      <w:pPr>
        <w:rPr>
          <w:lang w:val="fr-FR"/>
        </w:rPr>
      </w:pPr>
    </w:p>
    <w:p w14:paraId="725396E3" w14:textId="77777777" w:rsidR="00D95C20" w:rsidRDefault="00D95C20" w:rsidP="006F0549">
      <w:pPr>
        <w:pStyle w:val="Heading5"/>
      </w:pPr>
      <w:r>
        <w:t>principaux gîtes VMS</w:t>
      </w:r>
    </w:p>
    <w:p w14:paraId="0BD069A5" w14:textId="0ABA0EAE" w:rsidR="00D95C20" w:rsidRPr="00D95C20" w:rsidRDefault="00D95C20" w:rsidP="00D95C20">
      <w:pPr>
        <w:rPr>
          <w:lang w:val="fr-FR"/>
        </w:rPr>
      </w:pPr>
      <w:r>
        <w:rPr>
          <w:lang w:val="fr-FR"/>
        </w:rPr>
        <w:t xml:space="preserve">Principaux gîtes </w:t>
      </w:r>
      <w:hyperlink r:id="rId3319" w:anchor="Sit_Metal_orogen_VMS" w:history="1">
        <w:r w:rsidRPr="00D95C20">
          <w:rPr>
            <w:rStyle w:val="Hyperlink"/>
            <w:lang w:val="fr-FR"/>
          </w:rPr>
          <w:t>VMS</w:t>
        </w:r>
      </w:hyperlink>
    </w:p>
    <w:p w14:paraId="55719710" w14:textId="77777777" w:rsidR="00D95C20" w:rsidRDefault="00D95C20" w:rsidP="00D95C20">
      <w:pPr>
        <w:rPr>
          <w:lang w:val="fr-FR"/>
        </w:rPr>
      </w:pPr>
    </w:p>
    <w:p w14:paraId="01BD1C87" w14:textId="77777777" w:rsidR="00D95C20" w:rsidRPr="00D95C20" w:rsidRDefault="00D95C20" w:rsidP="00D95C20">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0"/>
      </w:tblGrid>
      <w:tr w:rsidR="00D95C20" w14:paraId="3A751C44" w14:textId="77777777" w:rsidTr="00C35EA7">
        <w:trPr>
          <w:jc w:val="center"/>
        </w:trPr>
        <w:tc>
          <w:tcPr>
            <w:tcW w:w="1810" w:type="dxa"/>
          </w:tcPr>
          <w:p w14:paraId="4EFC271B" w14:textId="5FA1DB8A" w:rsidR="00D95C20" w:rsidRPr="00C35EA7" w:rsidRDefault="00000000" w:rsidP="004741B1">
            <w:pPr>
              <w:rPr>
                <w:lang w:val="fr-FR"/>
              </w:rPr>
            </w:pPr>
            <w:hyperlink r:id="rId3320" w:anchor="Sit_Aljustrel" w:history="1">
              <w:r w:rsidR="00D95C20" w:rsidRPr="00C35EA7">
                <w:rPr>
                  <w:rStyle w:val="Hyperlink"/>
                  <w:lang w:val="fr-FR"/>
                </w:rPr>
                <w:t>Aljustrel</w:t>
              </w:r>
            </w:hyperlink>
          </w:p>
        </w:tc>
      </w:tr>
      <w:tr w:rsidR="00D95C20" w14:paraId="1AF7C290" w14:textId="77777777" w:rsidTr="00C35EA7">
        <w:trPr>
          <w:jc w:val="center"/>
        </w:trPr>
        <w:tc>
          <w:tcPr>
            <w:tcW w:w="1810" w:type="dxa"/>
          </w:tcPr>
          <w:p w14:paraId="39CA24EF" w14:textId="77D40C24" w:rsidR="00D95C20" w:rsidRPr="00C35EA7" w:rsidRDefault="00000000" w:rsidP="004741B1">
            <w:pPr>
              <w:rPr>
                <w:lang w:val="fr-FR"/>
              </w:rPr>
            </w:pPr>
            <w:hyperlink r:id="rId3321" w:anchor="Sit_Aznacollar" w:history="1">
              <w:r w:rsidR="00D95C20" w:rsidRPr="00C35EA7">
                <w:rPr>
                  <w:rStyle w:val="Hyperlink"/>
                  <w:lang w:val="fr-FR"/>
                </w:rPr>
                <w:t>Aznalcollar</w:t>
              </w:r>
            </w:hyperlink>
          </w:p>
        </w:tc>
      </w:tr>
      <w:tr w:rsidR="00D95C20" w14:paraId="634044AA" w14:textId="77777777" w:rsidTr="00C35EA7">
        <w:trPr>
          <w:jc w:val="center"/>
        </w:trPr>
        <w:tc>
          <w:tcPr>
            <w:tcW w:w="1810" w:type="dxa"/>
          </w:tcPr>
          <w:p w14:paraId="2DEFCAB5" w14:textId="7795DE18" w:rsidR="00D95C20" w:rsidRPr="00C35EA7" w:rsidRDefault="00000000" w:rsidP="004741B1">
            <w:pPr>
              <w:rPr>
                <w:lang w:val="fr-FR"/>
              </w:rPr>
            </w:pPr>
            <w:hyperlink r:id="rId3322" w:anchor="Sit_Concepcion" w:history="1">
              <w:r w:rsidR="00D95C20" w:rsidRPr="00C35EA7">
                <w:rPr>
                  <w:rStyle w:val="Hyperlink"/>
                  <w:lang w:val="fr-FR"/>
                </w:rPr>
                <w:t>Concepcion</w:t>
              </w:r>
            </w:hyperlink>
          </w:p>
        </w:tc>
      </w:tr>
      <w:tr w:rsidR="00D95C20" w14:paraId="45391CAD" w14:textId="77777777" w:rsidTr="00C35EA7">
        <w:trPr>
          <w:jc w:val="center"/>
        </w:trPr>
        <w:tc>
          <w:tcPr>
            <w:tcW w:w="1810" w:type="dxa"/>
          </w:tcPr>
          <w:p w14:paraId="33970F77" w14:textId="42E955F5" w:rsidR="00D95C20" w:rsidRPr="00C35EA7" w:rsidRDefault="00000000" w:rsidP="004741B1">
            <w:pPr>
              <w:rPr>
                <w:lang w:val="fr-FR"/>
              </w:rPr>
            </w:pPr>
            <w:hyperlink r:id="rId3323" w:anchor="Sit_Cruces" w:history="1">
              <w:r w:rsidR="00D95C20" w:rsidRPr="00C35EA7">
                <w:rPr>
                  <w:rStyle w:val="Hyperlink"/>
                  <w:lang w:val="fr-FR"/>
                </w:rPr>
                <w:t>Cruces</w:t>
              </w:r>
            </w:hyperlink>
          </w:p>
        </w:tc>
      </w:tr>
      <w:tr w:rsidR="00D95C20" w14:paraId="1F77CEE2" w14:textId="77777777" w:rsidTr="00C35EA7">
        <w:trPr>
          <w:jc w:val="center"/>
        </w:trPr>
        <w:tc>
          <w:tcPr>
            <w:tcW w:w="1810" w:type="dxa"/>
          </w:tcPr>
          <w:p w14:paraId="3B0DE786" w14:textId="008218F4" w:rsidR="00D95C20" w:rsidRPr="00C35EA7" w:rsidRDefault="00000000" w:rsidP="004741B1">
            <w:pPr>
              <w:rPr>
                <w:lang w:val="fr-FR"/>
              </w:rPr>
            </w:pPr>
            <w:hyperlink r:id="rId3324" w:anchor="Sit_Lagoa_Salgada" w:history="1">
              <w:r w:rsidR="00D95C20" w:rsidRPr="00C35EA7">
                <w:rPr>
                  <w:rStyle w:val="Hyperlink"/>
                  <w:lang w:val="fr-FR"/>
                </w:rPr>
                <w:t>Lagoa Salgada</w:t>
              </w:r>
            </w:hyperlink>
          </w:p>
        </w:tc>
      </w:tr>
      <w:tr w:rsidR="00D95C20" w14:paraId="3EB1CAD3" w14:textId="77777777" w:rsidTr="00C35EA7">
        <w:trPr>
          <w:jc w:val="center"/>
        </w:trPr>
        <w:tc>
          <w:tcPr>
            <w:tcW w:w="1810" w:type="dxa"/>
          </w:tcPr>
          <w:p w14:paraId="5248675A" w14:textId="6D27469B" w:rsidR="00D95C20" w:rsidRPr="00C35EA7" w:rsidRDefault="00000000" w:rsidP="004741B1">
            <w:pPr>
              <w:rPr>
                <w:lang w:val="fr-FR"/>
              </w:rPr>
            </w:pPr>
            <w:hyperlink r:id="rId3325" w:anchor="Sit_Lousal" w:history="1">
              <w:r w:rsidR="00D95C20" w:rsidRPr="00C35EA7">
                <w:rPr>
                  <w:rStyle w:val="Hyperlink"/>
                  <w:lang w:val="fr-FR"/>
                </w:rPr>
                <w:t>Lousal</w:t>
              </w:r>
            </w:hyperlink>
          </w:p>
        </w:tc>
      </w:tr>
      <w:tr w:rsidR="00D95C20" w14:paraId="4799F0E2" w14:textId="77777777" w:rsidTr="00C35EA7">
        <w:trPr>
          <w:jc w:val="center"/>
        </w:trPr>
        <w:tc>
          <w:tcPr>
            <w:tcW w:w="1810" w:type="dxa"/>
          </w:tcPr>
          <w:p w14:paraId="45BEE668" w14:textId="269458FE" w:rsidR="00D95C20" w:rsidRPr="00C35EA7" w:rsidRDefault="00000000" w:rsidP="004741B1">
            <w:pPr>
              <w:rPr>
                <w:lang w:val="fr-FR"/>
              </w:rPr>
            </w:pPr>
            <w:hyperlink r:id="rId3326" w:anchor="Sit_Masa_Valverde" w:history="1">
              <w:r w:rsidR="00D95C20" w:rsidRPr="00C35EA7">
                <w:rPr>
                  <w:rStyle w:val="Hyperlink"/>
                  <w:lang w:val="fr-FR"/>
                </w:rPr>
                <w:t>Masa Valverde</w:t>
              </w:r>
            </w:hyperlink>
          </w:p>
        </w:tc>
      </w:tr>
      <w:tr w:rsidR="00D95C20" w14:paraId="57D9C04D" w14:textId="77777777" w:rsidTr="00C35EA7">
        <w:trPr>
          <w:jc w:val="center"/>
        </w:trPr>
        <w:tc>
          <w:tcPr>
            <w:tcW w:w="1810" w:type="dxa"/>
          </w:tcPr>
          <w:p w14:paraId="77BAE46A" w14:textId="455BB2A1" w:rsidR="00D95C20" w:rsidRPr="00C35EA7" w:rsidRDefault="00000000" w:rsidP="004741B1">
            <w:pPr>
              <w:rPr>
                <w:lang w:val="fr-FR"/>
              </w:rPr>
            </w:pPr>
            <w:hyperlink r:id="rId3327" w:anchor="Sit_Neves" w:history="1">
              <w:r w:rsidR="00D95C20" w:rsidRPr="00C35EA7">
                <w:rPr>
                  <w:rStyle w:val="Hyperlink"/>
                  <w:lang w:val="fr-FR"/>
                </w:rPr>
                <w:t>Neves</w:t>
              </w:r>
            </w:hyperlink>
          </w:p>
        </w:tc>
      </w:tr>
      <w:tr w:rsidR="00D95C20" w14:paraId="0EAB31A7" w14:textId="77777777" w:rsidTr="00C35EA7">
        <w:trPr>
          <w:jc w:val="center"/>
        </w:trPr>
        <w:tc>
          <w:tcPr>
            <w:tcW w:w="1810" w:type="dxa"/>
          </w:tcPr>
          <w:p w14:paraId="57B3254F" w14:textId="4E834201" w:rsidR="00D95C20" w:rsidRPr="00C35EA7" w:rsidRDefault="00000000" w:rsidP="004741B1">
            <w:pPr>
              <w:rPr>
                <w:lang w:val="fr-FR"/>
              </w:rPr>
            </w:pPr>
            <w:hyperlink r:id="rId3328" w:anchor="Sit_Rio_Tinto" w:history="1">
              <w:r w:rsidR="00D95C20" w:rsidRPr="00C35EA7">
                <w:rPr>
                  <w:rStyle w:val="Hyperlink"/>
                  <w:lang w:val="fr-FR"/>
                </w:rPr>
                <w:t>Rio Tinto</w:t>
              </w:r>
            </w:hyperlink>
          </w:p>
        </w:tc>
      </w:tr>
      <w:tr w:rsidR="00D95C20" w14:paraId="070DB2B9" w14:textId="77777777" w:rsidTr="00C35EA7">
        <w:trPr>
          <w:jc w:val="center"/>
        </w:trPr>
        <w:tc>
          <w:tcPr>
            <w:tcW w:w="1810" w:type="dxa"/>
          </w:tcPr>
          <w:p w14:paraId="589C8100" w14:textId="77777777" w:rsidR="00D95C20" w:rsidRPr="00C35EA7" w:rsidRDefault="00D95C20" w:rsidP="004741B1">
            <w:pPr>
              <w:rPr>
                <w:lang w:val="fr-FR"/>
              </w:rPr>
            </w:pPr>
            <w:r w:rsidRPr="00C35EA7">
              <w:rPr>
                <w:lang w:val="fr-FR"/>
              </w:rPr>
              <w:t>Sotlel Migollas</w:t>
            </w:r>
          </w:p>
        </w:tc>
      </w:tr>
      <w:tr w:rsidR="00D95C20" w14:paraId="6BDE16B2" w14:textId="77777777" w:rsidTr="00C35EA7">
        <w:trPr>
          <w:jc w:val="center"/>
        </w:trPr>
        <w:tc>
          <w:tcPr>
            <w:tcW w:w="1810" w:type="dxa"/>
          </w:tcPr>
          <w:p w14:paraId="338E0EE4" w14:textId="76FB3F6E" w:rsidR="00D95C20" w:rsidRPr="00C35EA7" w:rsidRDefault="00000000" w:rsidP="004741B1">
            <w:pPr>
              <w:rPr>
                <w:lang w:val="fr-FR"/>
              </w:rPr>
            </w:pPr>
            <w:hyperlink r:id="rId3329" w:anchor="Sit_Tharsis" w:history="1">
              <w:r w:rsidR="00D95C20" w:rsidRPr="00C35EA7">
                <w:rPr>
                  <w:rStyle w:val="Hyperlink"/>
                  <w:lang w:val="fr-FR"/>
                </w:rPr>
                <w:t>Tharsis</w:t>
              </w:r>
            </w:hyperlink>
          </w:p>
        </w:tc>
      </w:tr>
      <w:tr w:rsidR="00D95C20" w14:paraId="68E8D001" w14:textId="77777777" w:rsidTr="00C35EA7">
        <w:trPr>
          <w:jc w:val="center"/>
        </w:trPr>
        <w:tc>
          <w:tcPr>
            <w:tcW w:w="1810" w:type="dxa"/>
          </w:tcPr>
          <w:p w14:paraId="42198AA6" w14:textId="5BC6E3B6" w:rsidR="00D95C20" w:rsidRPr="00C35EA7" w:rsidRDefault="00000000" w:rsidP="004741B1">
            <w:pPr>
              <w:rPr>
                <w:lang w:val="fr-FR"/>
              </w:rPr>
            </w:pPr>
            <w:hyperlink r:id="rId3330" w:anchor="Sit_Zarza_La" w:history="1">
              <w:r w:rsidR="00D95C20" w:rsidRPr="00C35EA7">
                <w:rPr>
                  <w:rStyle w:val="Hyperlink"/>
                  <w:lang w:val="fr-FR"/>
                </w:rPr>
                <w:t>Zarza</w:t>
              </w:r>
            </w:hyperlink>
          </w:p>
        </w:tc>
      </w:tr>
    </w:tbl>
    <w:p w14:paraId="46809E10" w14:textId="77777777" w:rsidR="00CC639F" w:rsidRDefault="00D95C20" w:rsidP="00EF7884">
      <w:pPr>
        <w:rPr>
          <w:lang w:val="fr-FR"/>
        </w:rPr>
      </w:pPr>
      <w:r>
        <w:rPr>
          <w:lang w:val="fr-FR"/>
        </w:rPr>
        <w:t>(BIB 2971)</w:t>
      </w:r>
    </w:p>
    <w:p w14:paraId="4F3CB4A3" w14:textId="77777777" w:rsidR="00CC639F" w:rsidRDefault="00D95C20" w:rsidP="006F0549">
      <w:pPr>
        <w:pStyle w:val="Heading5"/>
      </w:pPr>
      <w:r>
        <w:t>autres</w:t>
      </w:r>
      <w:r w:rsidR="00CC639F">
        <w:t xml:space="preserve"> gîtes</w:t>
      </w:r>
    </w:p>
    <w:p w14:paraId="66EAAF79" w14:textId="77777777" w:rsidR="00CC639F" w:rsidRDefault="00CC639F" w:rsidP="00CC639F">
      <w:pPr>
        <w:rPr>
          <w:lang w:val="es-E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76"/>
      </w:tblGrid>
      <w:tr w:rsidR="00CC639F" w14:paraId="340A986B" w14:textId="77777777" w:rsidTr="00C35EA7">
        <w:trPr>
          <w:jc w:val="center"/>
        </w:trPr>
        <w:tc>
          <w:tcPr>
            <w:tcW w:w="3376" w:type="dxa"/>
          </w:tcPr>
          <w:p w14:paraId="545AA220" w14:textId="77777777" w:rsidR="00CC639F" w:rsidRPr="00C35EA7" w:rsidRDefault="00CC639F" w:rsidP="00EE4DDA">
            <w:pPr>
              <w:rPr>
                <w:lang w:val="es-ES"/>
              </w:rPr>
            </w:pPr>
            <w:r w:rsidRPr="00C35EA7">
              <w:rPr>
                <w:lang w:val="es-ES"/>
              </w:rPr>
              <w:t>Aguas Teñidas</w:t>
            </w:r>
          </w:p>
        </w:tc>
      </w:tr>
      <w:tr w:rsidR="00CC639F" w14:paraId="508E39E6" w14:textId="77777777" w:rsidTr="00C35EA7">
        <w:trPr>
          <w:jc w:val="center"/>
        </w:trPr>
        <w:tc>
          <w:tcPr>
            <w:tcW w:w="3376" w:type="dxa"/>
          </w:tcPr>
          <w:p w14:paraId="1585FED7" w14:textId="77777777" w:rsidR="00CC639F" w:rsidRPr="00C35EA7" w:rsidRDefault="00CC639F" w:rsidP="00EE4DDA">
            <w:pPr>
              <w:rPr>
                <w:lang w:val="es-ES"/>
              </w:rPr>
            </w:pPr>
            <w:r w:rsidRPr="00C35EA7">
              <w:rPr>
                <w:lang w:val="es-ES"/>
              </w:rPr>
              <w:t>Almagrera</w:t>
            </w:r>
          </w:p>
        </w:tc>
      </w:tr>
      <w:tr w:rsidR="00CC639F" w14:paraId="47C765BA" w14:textId="77777777" w:rsidTr="00C35EA7">
        <w:trPr>
          <w:jc w:val="center"/>
        </w:trPr>
        <w:tc>
          <w:tcPr>
            <w:tcW w:w="3376" w:type="dxa"/>
          </w:tcPr>
          <w:p w14:paraId="7B500471" w14:textId="77777777" w:rsidR="00CC639F" w:rsidRPr="00C35EA7" w:rsidRDefault="00CC639F" w:rsidP="00EE4DDA">
            <w:pPr>
              <w:rPr>
                <w:lang w:val="es-ES"/>
              </w:rPr>
            </w:pPr>
            <w:r w:rsidRPr="00C35EA7">
              <w:rPr>
                <w:lang w:val="es-ES"/>
              </w:rPr>
              <w:t>Alznalcellar</w:t>
            </w:r>
          </w:p>
        </w:tc>
      </w:tr>
      <w:tr w:rsidR="00CC639F" w14:paraId="6F3B1E4C" w14:textId="77777777" w:rsidTr="00C35EA7">
        <w:trPr>
          <w:jc w:val="center"/>
        </w:trPr>
        <w:tc>
          <w:tcPr>
            <w:tcW w:w="3376" w:type="dxa"/>
          </w:tcPr>
          <w:p w14:paraId="47966204" w14:textId="77777777" w:rsidR="00CC639F" w:rsidRPr="00C35EA7" w:rsidRDefault="00CC639F" w:rsidP="00EE4DDA">
            <w:pPr>
              <w:rPr>
                <w:lang w:val="es-ES"/>
              </w:rPr>
            </w:pPr>
            <w:r w:rsidRPr="00C35EA7">
              <w:rPr>
                <w:lang w:val="es-ES"/>
              </w:rPr>
              <w:t>Angelita</w:t>
            </w:r>
          </w:p>
        </w:tc>
      </w:tr>
      <w:tr w:rsidR="00CC639F" w14:paraId="6E674103" w14:textId="77777777" w:rsidTr="00C35EA7">
        <w:trPr>
          <w:jc w:val="center"/>
        </w:trPr>
        <w:tc>
          <w:tcPr>
            <w:tcW w:w="3376" w:type="dxa"/>
          </w:tcPr>
          <w:p w14:paraId="4A064A90" w14:textId="77777777" w:rsidR="00CC639F" w:rsidRPr="00C35EA7" w:rsidRDefault="00CC639F" w:rsidP="00EE4DDA">
            <w:pPr>
              <w:rPr>
                <w:lang w:val="es-ES"/>
              </w:rPr>
            </w:pPr>
            <w:r w:rsidRPr="00C35EA7">
              <w:rPr>
                <w:lang w:val="es-ES"/>
              </w:rPr>
              <w:t>Angosta</w:t>
            </w:r>
          </w:p>
        </w:tc>
      </w:tr>
      <w:tr w:rsidR="00CC639F" w14:paraId="57A8B894" w14:textId="77777777" w:rsidTr="00C35EA7">
        <w:trPr>
          <w:jc w:val="center"/>
        </w:trPr>
        <w:tc>
          <w:tcPr>
            <w:tcW w:w="3376" w:type="dxa"/>
          </w:tcPr>
          <w:p w14:paraId="0A3613F8" w14:textId="77777777" w:rsidR="00CC639F" w:rsidRPr="00C35EA7" w:rsidRDefault="00CC639F" w:rsidP="00EE4DDA">
            <w:pPr>
              <w:rPr>
                <w:lang w:val="es-ES"/>
              </w:rPr>
            </w:pPr>
            <w:r w:rsidRPr="00C35EA7">
              <w:rPr>
                <w:lang w:val="es-ES"/>
              </w:rPr>
              <w:t>Aznalcollar</w:t>
            </w:r>
          </w:p>
        </w:tc>
      </w:tr>
      <w:tr w:rsidR="00CC639F" w14:paraId="59627F00" w14:textId="77777777" w:rsidTr="00C35EA7">
        <w:trPr>
          <w:jc w:val="center"/>
        </w:trPr>
        <w:tc>
          <w:tcPr>
            <w:tcW w:w="3376" w:type="dxa"/>
          </w:tcPr>
          <w:p w14:paraId="7EBDFB66" w14:textId="77777777" w:rsidR="00CC639F" w:rsidRPr="00C35EA7" w:rsidRDefault="00CC639F" w:rsidP="00EE4DDA">
            <w:pPr>
              <w:rPr>
                <w:lang w:val="es-ES"/>
              </w:rPr>
            </w:pPr>
            <w:r w:rsidRPr="00C35EA7">
              <w:rPr>
                <w:lang w:val="es-ES"/>
              </w:rPr>
              <w:t>Buitron</w:t>
            </w:r>
          </w:p>
        </w:tc>
      </w:tr>
      <w:tr w:rsidR="00CC639F" w14:paraId="7EEFCCB9" w14:textId="77777777" w:rsidTr="00C35EA7">
        <w:trPr>
          <w:jc w:val="center"/>
        </w:trPr>
        <w:tc>
          <w:tcPr>
            <w:tcW w:w="3376" w:type="dxa"/>
          </w:tcPr>
          <w:p w14:paraId="32AF0216" w14:textId="77777777" w:rsidR="00CC639F" w:rsidRPr="00C35EA7" w:rsidRDefault="00CC639F" w:rsidP="00EE4DDA">
            <w:pPr>
              <w:rPr>
                <w:lang w:val="es-ES"/>
              </w:rPr>
            </w:pPr>
            <w:r w:rsidRPr="00C35EA7">
              <w:rPr>
                <w:lang w:val="es-ES"/>
              </w:rPr>
              <w:t>Cabeza del Pasto</w:t>
            </w:r>
          </w:p>
        </w:tc>
      </w:tr>
      <w:tr w:rsidR="00CC639F" w14:paraId="69331211" w14:textId="77777777" w:rsidTr="00C35EA7">
        <w:trPr>
          <w:jc w:val="center"/>
        </w:trPr>
        <w:tc>
          <w:tcPr>
            <w:tcW w:w="3376" w:type="dxa"/>
          </w:tcPr>
          <w:p w14:paraId="508DC107" w14:textId="77777777" w:rsidR="00CC639F" w:rsidRPr="00C35EA7" w:rsidRDefault="00CC639F" w:rsidP="00EE4DDA">
            <w:pPr>
              <w:rPr>
                <w:lang w:val="es-ES"/>
              </w:rPr>
            </w:pPr>
            <w:r w:rsidRPr="00C35EA7">
              <w:rPr>
                <w:lang w:val="es-ES"/>
              </w:rPr>
              <w:t>Campanario Group</w:t>
            </w:r>
          </w:p>
        </w:tc>
      </w:tr>
      <w:tr w:rsidR="00CC639F" w14:paraId="7668A163" w14:textId="77777777" w:rsidTr="00C35EA7">
        <w:trPr>
          <w:jc w:val="center"/>
        </w:trPr>
        <w:tc>
          <w:tcPr>
            <w:tcW w:w="3376" w:type="dxa"/>
          </w:tcPr>
          <w:p w14:paraId="6748FEEC" w14:textId="77777777" w:rsidR="00CC639F" w:rsidRPr="00C35EA7" w:rsidRDefault="00CC639F" w:rsidP="00EE4DDA">
            <w:pPr>
              <w:rPr>
                <w:lang w:val="es-ES"/>
              </w:rPr>
            </w:pPr>
            <w:r w:rsidRPr="00C35EA7">
              <w:rPr>
                <w:lang w:val="es-ES"/>
              </w:rPr>
              <w:t>Carpio</w:t>
            </w:r>
          </w:p>
        </w:tc>
      </w:tr>
      <w:tr w:rsidR="00CC639F" w14:paraId="69BB6407" w14:textId="77777777" w:rsidTr="00C35EA7">
        <w:trPr>
          <w:jc w:val="center"/>
        </w:trPr>
        <w:tc>
          <w:tcPr>
            <w:tcW w:w="3376" w:type="dxa"/>
          </w:tcPr>
          <w:p w14:paraId="27044442" w14:textId="77777777" w:rsidR="00CC639F" w:rsidRPr="00C35EA7" w:rsidRDefault="00CC639F" w:rsidP="00EE4DDA">
            <w:pPr>
              <w:rPr>
                <w:lang w:val="es-ES"/>
              </w:rPr>
            </w:pPr>
            <w:r w:rsidRPr="00C35EA7">
              <w:rPr>
                <w:lang w:val="es-ES"/>
              </w:rPr>
              <w:t>Castillo de las Guardas</w:t>
            </w:r>
          </w:p>
        </w:tc>
      </w:tr>
      <w:tr w:rsidR="00CC639F" w14:paraId="7A5B1B16" w14:textId="77777777" w:rsidTr="00C35EA7">
        <w:trPr>
          <w:jc w:val="center"/>
        </w:trPr>
        <w:tc>
          <w:tcPr>
            <w:tcW w:w="3376" w:type="dxa"/>
          </w:tcPr>
          <w:p w14:paraId="54F94865" w14:textId="04E3AD4F" w:rsidR="00CC639F" w:rsidRPr="00C35EA7" w:rsidRDefault="00CC639F" w:rsidP="00EE4DDA">
            <w:pPr>
              <w:rPr>
                <w:lang w:val="es-ES"/>
              </w:rPr>
            </w:pPr>
            <w:r w:rsidRPr="00C35EA7">
              <w:rPr>
                <w:lang w:val="es-ES"/>
              </w:rPr>
              <w:t>Cerro Collado (</w:t>
            </w:r>
            <w:hyperlink r:id="rId3331" w:anchor="Sit_Rio_Tinto" w:history="1">
              <w:r w:rsidR="00552187" w:rsidRPr="00C35EA7">
                <w:rPr>
                  <w:rStyle w:val="Hyperlink"/>
                  <w:lang w:val="fr-FR"/>
                </w:rPr>
                <w:t>Rio Tinto</w:t>
              </w:r>
            </w:hyperlink>
            <w:r w:rsidRPr="00C35EA7">
              <w:rPr>
                <w:lang w:val="es-ES"/>
              </w:rPr>
              <w:t>)</w:t>
            </w:r>
          </w:p>
        </w:tc>
      </w:tr>
      <w:tr w:rsidR="00CC639F" w14:paraId="542C856E" w14:textId="77777777" w:rsidTr="00C35EA7">
        <w:trPr>
          <w:trHeight w:val="274"/>
          <w:jc w:val="center"/>
        </w:trPr>
        <w:tc>
          <w:tcPr>
            <w:tcW w:w="3376" w:type="dxa"/>
          </w:tcPr>
          <w:p w14:paraId="142B1760" w14:textId="77777777" w:rsidR="00CC639F" w:rsidRPr="00C35EA7" w:rsidRDefault="00CC639F" w:rsidP="00EE4DDA">
            <w:pPr>
              <w:rPr>
                <w:lang w:val="es-ES"/>
              </w:rPr>
            </w:pPr>
            <w:r w:rsidRPr="00C35EA7">
              <w:rPr>
                <w:lang w:val="es-ES"/>
              </w:rPr>
              <w:t>Chaparrita</w:t>
            </w:r>
          </w:p>
        </w:tc>
      </w:tr>
      <w:tr w:rsidR="00CC639F" w14:paraId="0245D93D" w14:textId="77777777" w:rsidTr="00C35EA7">
        <w:trPr>
          <w:trHeight w:val="274"/>
          <w:jc w:val="center"/>
        </w:trPr>
        <w:tc>
          <w:tcPr>
            <w:tcW w:w="3376" w:type="dxa"/>
          </w:tcPr>
          <w:p w14:paraId="4B07B8B5" w14:textId="77777777" w:rsidR="00CC639F" w:rsidRPr="00C35EA7" w:rsidRDefault="00D95C20" w:rsidP="00EE4DDA">
            <w:pPr>
              <w:rPr>
                <w:lang w:val="es-ES"/>
              </w:rPr>
            </w:pPr>
            <w:r w:rsidRPr="00C35EA7">
              <w:rPr>
                <w:lang w:val="es-ES"/>
              </w:rPr>
              <w:t>Concepc</w:t>
            </w:r>
            <w:r w:rsidR="00CC639F" w:rsidRPr="00C35EA7">
              <w:rPr>
                <w:lang w:val="es-ES"/>
              </w:rPr>
              <w:t>ion</w:t>
            </w:r>
          </w:p>
        </w:tc>
      </w:tr>
      <w:tr w:rsidR="00CC639F" w14:paraId="72D98611" w14:textId="77777777" w:rsidTr="00C35EA7">
        <w:trPr>
          <w:jc w:val="center"/>
        </w:trPr>
        <w:tc>
          <w:tcPr>
            <w:tcW w:w="3376" w:type="dxa"/>
          </w:tcPr>
          <w:p w14:paraId="4CABB8B3" w14:textId="77777777" w:rsidR="00CC639F" w:rsidRPr="00C35EA7" w:rsidRDefault="00CC639F" w:rsidP="00EE4DDA">
            <w:pPr>
              <w:rPr>
                <w:lang w:val="es-ES"/>
              </w:rPr>
            </w:pPr>
            <w:r w:rsidRPr="00C35EA7">
              <w:rPr>
                <w:lang w:val="es-ES"/>
              </w:rPr>
              <w:t>Confesionarios</w:t>
            </w:r>
          </w:p>
        </w:tc>
      </w:tr>
      <w:tr w:rsidR="00CC639F" w14:paraId="7930DBCC" w14:textId="77777777" w:rsidTr="00C35EA7">
        <w:trPr>
          <w:jc w:val="center"/>
        </w:trPr>
        <w:tc>
          <w:tcPr>
            <w:tcW w:w="3376" w:type="dxa"/>
          </w:tcPr>
          <w:p w14:paraId="1DF91F42" w14:textId="6E1B7B5F" w:rsidR="00CC639F" w:rsidRPr="00C35EA7" w:rsidRDefault="00CC639F" w:rsidP="00EE4DDA">
            <w:pPr>
              <w:rPr>
                <w:lang w:val="es-ES"/>
              </w:rPr>
            </w:pPr>
            <w:r w:rsidRPr="00C35EA7">
              <w:rPr>
                <w:lang w:val="es-ES"/>
              </w:rPr>
              <w:t>Corta Atalaya (</w:t>
            </w:r>
            <w:hyperlink r:id="rId3332" w:anchor="Sit_Rio_Tinto" w:history="1">
              <w:r w:rsidR="00552187" w:rsidRPr="00C35EA7">
                <w:rPr>
                  <w:rStyle w:val="Hyperlink"/>
                  <w:lang w:val="fr-FR"/>
                </w:rPr>
                <w:t>Rio Tinto</w:t>
              </w:r>
            </w:hyperlink>
            <w:r w:rsidRPr="00C35EA7">
              <w:rPr>
                <w:lang w:val="es-ES"/>
              </w:rPr>
              <w:t>)</w:t>
            </w:r>
          </w:p>
        </w:tc>
      </w:tr>
      <w:tr w:rsidR="00CC639F" w14:paraId="0FF727FD" w14:textId="77777777" w:rsidTr="00C35EA7">
        <w:trPr>
          <w:jc w:val="center"/>
        </w:trPr>
        <w:tc>
          <w:tcPr>
            <w:tcW w:w="3376" w:type="dxa"/>
          </w:tcPr>
          <w:p w14:paraId="626D237C" w14:textId="77777777" w:rsidR="00CC639F" w:rsidRPr="00C35EA7" w:rsidRDefault="00CC639F" w:rsidP="00EE4DDA">
            <w:pPr>
              <w:rPr>
                <w:lang w:val="es-ES"/>
              </w:rPr>
            </w:pPr>
            <w:r w:rsidRPr="00C35EA7">
              <w:rPr>
                <w:lang w:val="es-ES"/>
              </w:rPr>
              <w:t>Coto Vicario</w:t>
            </w:r>
          </w:p>
        </w:tc>
      </w:tr>
      <w:tr w:rsidR="00CC639F" w14:paraId="18EA780C" w14:textId="77777777" w:rsidTr="00C35EA7">
        <w:trPr>
          <w:jc w:val="center"/>
        </w:trPr>
        <w:tc>
          <w:tcPr>
            <w:tcW w:w="3376" w:type="dxa"/>
          </w:tcPr>
          <w:p w14:paraId="17C5C385" w14:textId="77777777" w:rsidR="00CC639F" w:rsidRPr="00C35EA7" w:rsidRDefault="00CC639F" w:rsidP="00EE4DDA">
            <w:pPr>
              <w:rPr>
                <w:lang w:val="es-ES"/>
              </w:rPr>
            </w:pPr>
            <w:r w:rsidRPr="00C35EA7">
              <w:rPr>
                <w:lang w:val="es-ES"/>
              </w:rPr>
              <w:t>Cueva de la Mora</w:t>
            </w:r>
          </w:p>
        </w:tc>
      </w:tr>
      <w:tr w:rsidR="00CC639F" w14:paraId="48D0205B" w14:textId="77777777" w:rsidTr="00C35EA7">
        <w:trPr>
          <w:jc w:val="center"/>
        </w:trPr>
        <w:tc>
          <w:tcPr>
            <w:tcW w:w="3376" w:type="dxa"/>
          </w:tcPr>
          <w:p w14:paraId="760C16B5" w14:textId="77777777" w:rsidR="00CC639F" w:rsidRPr="00C35EA7" w:rsidRDefault="00CC639F" w:rsidP="00EE4DDA">
            <w:pPr>
              <w:rPr>
                <w:lang w:val="es-ES"/>
              </w:rPr>
            </w:pPr>
            <w:r w:rsidRPr="00C35EA7">
              <w:rPr>
                <w:lang w:val="es-ES"/>
              </w:rPr>
              <w:t>Gloria</w:t>
            </w:r>
          </w:p>
        </w:tc>
      </w:tr>
      <w:tr w:rsidR="00CC639F" w14:paraId="12F50F9D" w14:textId="77777777" w:rsidTr="00C35EA7">
        <w:trPr>
          <w:jc w:val="center"/>
        </w:trPr>
        <w:tc>
          <w:tcPr>
            <w:tcW w:w="3376" w:type="dxa"/>
          </w:tcPr>
          <w:p w14:paraId="73760D9C" w14:textId="77777777" w:rsidR="00CC639F" w:rsidRPr="00C35EA7" w:rsidRDefault="00CC639F" w:rsidP="00EE4DDA">
            <w:pPr>
              <w:rPr>
                <w:lang w:val="es-ES"/>
              </w:rPr>
            </w:pPr>
            <w:r w:rsidRPr="00C35EA7">
              <w:rPr>
                <w:lang w:val="es-ES"/>
              </w:rPr>
              <w:t>Herrerias</w:t>
            </w:r>
          </w:p>
        </w:tc>
      </w:tr>
      <w:tr w:rsidR="00CC639F" w14:paraId="56D75278" w14:textId="77777777" w:rsidTr="00C35EA7">
        <w:trPr>
          <w:jc w:val="center"/>
        </w:trPr>
        <w:tc>
          <w:tcPr>
            <w:tcW w:w="3376" w:type="dxa"/>
          </w:tcPr>
          <w:p w14:paraId="5E64A9EA" w14:textId="77777777" w:rsidR="00CC639F" w:rsidRPr="00C35EA7" w:rsidRDefault="00CC639F" w:rsidP="00EE4DDA">
            <w:pPr>
              <w:rPr>
                <w:lang w:val="es-ES"/>
              </w:rPr>
            </w:pPr>
            <w:r w:rsidRPr="00C35EA7">
              <w:rPr>
                <w:lang w:val="es-ES"/>
              </w:rPr>
              <w:t>Lagoa</w:t>
            </w:r>
          </w:p>
        </w:tc>
      </w:tr>
      <w:tr w:rsidR="00CC639F" w14:paraId="5E5CED6D" w14:textId="77777777" w:rsidTr="00C35EA7">
        <w:trPr>
          <w:jc w:val="center"/>
        </w:trPr>
        <w:tc>
          <w:tcPr>
            <w:tcW w:w="3376" w:type="dxa"/>
          </w:tcPr>
          <w:p w14:paraId="1D83A4FB" w14:textId="77777777" w:rsidR="00CC639F" w:rsidRPr="00C35EA7" w:rsidRDefault="00CC639F" w:rsidP="00EE4DDA">
            <w:pPr>
              <w:rPr>
                <w:lang w:val="es-ES"/>
              </w:rPr>
            </w:pPr>
            <w:r w:rsidRPr="00C35EA7">
              <w:rPr>
                <w:lang w:val="es-ES"/>
              </w:rPr>
              <w:t>Lagunazo</w:t>
            </w:r>
          </w:p>
        </w:tc>
      </w:tr>
      <w:tr w:rsidR="00CC639F" w14:paraId="4EDA3FC6" w14:textId="77777777" w:rsidTr="00C35EA7">
        <w:trPr>
          <w:jc w:val="center"/>
        </w:trPr>
        <w:tc>
          <w:tcPr>
            <w:tcW w:w="3376" w:type="dxa"/>
          </w:tcPr>
          <w:p w14:paraId="2E0D49F0" w14:textId="77777777" w:rsidR="00CC639F" w:rsidRPr="00C35EA7" w:rsidRDefault="00CC639F" w:rsidP="00EE4DDA">
            <w:pPr>
              <w:rPr>
                <w:lang w:val="es-ES"/>
              </w:rPr>
            </w:pPr>
            <w:r w:rsidRPr="00C35EA7">
              <w:rPr>
                <w:lang w:val="es-ES"/>
              </w:rPr>
              <w:t>Las Cruces</w:t>
            </w:r>
          </w:p>
        </w:tc>
      </w:tr>
      <w:tr w:rsidR="00CC639F" w14:paraId="534D69D8" w14:textId="77777777" w:rsidTr="00C35EA7">
        <w:trPr>
          <w:jc w:val="center"/>
        </w:trPr>
        <w:tc>
          <w:tcPr>
            <w:tcW w:w="3376" w:type="dxa"/>
          </w:tcPr>
          <w:p w14:paraId="25CD62A0" w14:textId="313E3202" w:rsidR="00CC639F" w:rsidRPr="00C35EA7" w:rsidRDefault="00000000" w:rsidP="00EE4DDA">
            <w:pPr>
              <w:rPr>
                <w:lang w:val="es-ES"/>
              </w:rPr>
            </w:pPr>
            <w:hyperlink r:id="rId3333" w:anchor="Sit_Joya" w:history="1">
              <w:r w:rsidR="002141FA" w:rsidRPr="00C35EA7">
                <w:rPr>
                  <w:rStyle w:val="Hyperlink"/>
                  <w:lang w:val="fr-FR"/>
                </w:rPr>
                <w:t>Joya</w:t>
              </w:r>
            </w:hyperlink>
          </w:p>
        </w:tc>
      </w:tr>
      <w:tr w:rsidR="00CC639F" w14:paraId="14F77ED3" w14:textId="77777777" w:rsidTr="00C35EA7">
        <w:trPr>
          <w:jc w:val="center"/>
        </w:trPr>
        <w:tc>
          <w:tcPr>
            <w:tcW w:w="3376" w:type="dxa"/>
          </w:tcPr>
          <w:p w14:paraId="5BE25584" w14:textId="77777777" w:rsidR="00CC639F" w:rsidRPr="00C35EA7" w:rsidRDefault="00CC639F" w:rsidP="00EE4DDA">
            <w:pPr>
              <w:rPr>
                <w:lang w:val="es-ES"/>
              </w:rPr>
            </w:pPr>
            <w:r w:rsidRPr="00C35EA7">
              <w:rPr>
                <w:lang w:val="es-ES"/>
              </w:rPr>
              <w:t>La Zarza</w:t>
            </w:r>
          </w:p>
        </w:tc>
      </w:tr>
      <w:tr w:rsidR="00CC639F" w14:paraId="3F9B310E" w14:textId="77777777" w:rsidTr="00C35EA7">
        <w:trPr>
          <w:jc w:val="center"/>
        </w:trPr>
        <w:tc>
          <w:tcPr>
            <w:tcW w:w="3376" w:type="dxa"/>
          </w:tcPr>
          <w:p w14:paraId="75C91E45" w14:textId="77777777" w:rsidR="00CC639F" w:rsidRPr="00C35EA7" w:rsidRDefault="00CC639F" w:rsidP="00EE4DDA">
            <w:pPr>
              <w:rPr>
                <w:lang w:val="es-ES"/>
              </w:rPr>
            </w:pPr>
            <w:r w:rsidRPr="00C35EA7">
              <w:rPr>
                <w:lang w:val="es-ES"/>
              </w:rPr>
              <w:t>Lomeyo Poyatos</w:t>
            </w:r>
          </w:p>
        </w:tc>
      </w:tr>
      <w:tr w:rsidR="00CC639F" w14:paraId="3B992CDF" w14:textId="77777777" w:rsidTr="00C35EA7">
        <w:trPr>
          <w:jc w:val="center"/>
        </w:trPr>
        <w:tc>
          <w:tcPr>
            <w:tcW w:w="3376" w:type="dxa"/>
          </w:tcPr>
          <w:p w14:paraId="3FB5C6D2" w14:textId="77777777" w:rsidR="00CC639F" w:rsidRPr="00C35EA7" w:rsidRDefault="00CC639F" w:rsidP="00EE4DDA">
            <w:pPr>
              <w:rPr>
                <w:lang w:val="es-ES"/>
              </w:rPr>
            </w:pPr>
            <w:r w:rsidRPr="00C35EA7">
              <w:rPr>
                <w:lang w:val="es-ES"/>
              </w:rPr>
              <w:t>Lousal</w:t>
            </w:r>
          </w:p>
        </w:tc>
      </w:tr>
      <w:tr w:rsidR="00CC639F" w14:paraId="0E6EF5E3" w14:textId="77777777" w:rsidTr="00C35EA7">
        <w:trPr>
          <w:jc w:val="center"/>
        </w:trPr>
        <w:tc>
          <w:tcPr>
            <w:tcW w:w="3376" w:type="dxa"/>
          </w:tcPr>
          <w:p w14:paraId="7E5B44E5" w14:textId="77777777" w:rsidR="00CC639F" w:rsidRPr="00C35EA7" w:rsidRDefault="00CC639F" w:rsidP="00EE4DDA">
            <w:pPr>
              <w:rPr>
                <w:lang w:val="es-ES"/>
              </w:rPr>
            </w:pPr>
            <w:r w:rsidRPr="00C35EA7">
              <w:rPr>
                <w:lang w:val="es-ES"/>
              </w:rPr>
              <w:t>Los Frailes</w:t>
            </w:r>
          </w:p>
        </w:tc>
      </w:tr>
      <w:tr w:rsidR="00CC639F" w14:paraId="7666BACE" w14:textId="77777777" w:rsidTr="00C35EA7">
        <w:trPr>
          <w:jc w:val="center"/>
        </w:trPr>
        <w:tc>
          <w:tcPr>
            <w:tcW w:w="3376" w:type="dxa"/>
          </w:tcPr>
          <w:p w14:paraId="51DBC022" w14:textId="77777777" w:rsidR="00CC639F" w:rsidRPr="00C35EA7" w:rsidRDefault="00CC639F" w:rsidP="00EE4DDA">
            <w:pPr>
              <w:rPr>
                <w:lang w:val="es-ES"/>
              </w:rPr>
            </w:pPr>
            <w:r w:rsidRPr="00C35EA7">
              <w:rPr>
                <w:lang w:val="es-ES"/>
              </w:rPr>
              <w:t>Magalon Group</w:t>
            </w:r>
          </w:p>
        </w:tc>
      </w:tr>
      <w:tr w:rsidR="00CC639F" w14:paraId="0F3533DA" w14:textId="77777777" w:rsidTr="00C35EA7">
        <w:trPr>
          <w:jc w:val="center"/>
        </w:trPr>
        <w:tc>
          <w:tcPr>
            <w:tcW w:w="3376" w:type="dxa"/>
          </w:tcPr>
          <w:p w14:paraId="5E196499" w14:textId="77777777" w:rsidR="00CC639F" w:rsidRPr="00C35EA7" w:rsidRDefault="00CC639F" w:rsidP="00EE4DDA">
            <w:pPr>
              <w:rPr>
                <w:lang w:val="es-ES"/>
              </w:rPr>
            </w:pPr>
            <w:r w:rsidRPr="00C35EA7">
              <w:rPr>
                <w:lang w:val="es-ES"/>
              </w:rPr>
              <w:t>Masa Valverde</w:t>
            </w:r>
          </w:p>
        </w:tc>
      </w:tr>
      <w:tr w:rsidR="00CC639F" w14:paraId="7B04A906" w14:textId="77777777" w:rsidTr="00C35EA7">
        <w:trPr>
          <w:jc w:val="center"/>
        </w:trPr>
        <w:tc>
          <w:tcPr>
            <w:tcW w:w="3376" w:type="dxa"/>
          </w:tcPr>
          <w:p w14:paraId="0712E5C0" w14:textId="77777777" w:rsidR="00CC639F" w:rsidRPr="00C35EA7" w:rsidRDefault="00CC639F" w:rsidP="00EE4DDA">
            <w:pPr>
              <w:rPr>
                <w:lang w:val="es-ES"/>
              </w:rPr>
            </w:pPr>
            <w:r w:rsidRPr="00C35EA7">
              <w:rPr>
                <w:lang w:val="es-ES"/>
              </w:rPr>
              <w:t>Migollas</w:t>
            </w:r>
          </w:p>
        </w:tc>
      </w:tr>
      <w:tr w:rsidR="00CC639F" w14:paraId="1D0A6851" w14:textId="77777777" w:rsidTr="00C35EA7">
        <w:trPr>
          <w:jc w:val="center"/>
        </w:trPr>
        <w:tc>
          <w:tcPr>
            <w:tcW w:w="3376" w:type="dxa"/>
          </w:tcPr>
          <w:p w14:paraId="7CD546CF" w14:textId="77777777" w:rsidR="00CC639F" w:rsidRPr="00C35EA7" w:rsidRDefault="00CC639F" w:rsidP="00EE4DDA">
            <w:pPr>
              <w:rPr>
                <w:lang w:val="es-ES"/>
              </w:rPr>
            </w:pPr>
            <w:r w:rsidRPr="00C35EA7">
              <w:rPr>
                <w:lang w:val="es-ES"/>
              </w:rPr>
              <w:t>Monte Romero</w:t>
            </w:r>
          </w:p>
        </w:tc>
      </w:tr>
      <w:tr w:rsidR="00CC639F" w14:paraId="3662DBCC" w14:textId="77777777" w:rsidTr="00C35EA7">
        <w:trPr>
          <w:jc w:val="center"/>
        </w:trPr>
        <w:tc>
          <w:tcPr>
            <w:tcW w:w="3376" w:type="dxa"/>
          </w:tcPr>
          <w:p w14:paraId="33509B4E" w14:textId="77777777" w:rsidR="00CC639F" w:rsidRPr="00C35EA7" w:rsidRDefault="00CC639F" w:rsidP="00EE4DDA">
            <w:pPr>
              <w:rPr>
                <w:lang w:val="es-ES"/>
              </w:rPr>
            </w:pPr>
            <w:r w:rsidRPr="00C35EA7">
              <w:rPr>
                <w:lang w:val="es-ES"/>
              </w:rPr>
              <w:t>Nazaret</w:t>
            </w:r>
          </w:p>
        </w:tc>
      </w:tr>
      <w:tr w:rsidR="00CC639F" w14:paraId="00FAC462" w14:textId="77777777" w:rsidTr="00C35EA7">
        <w:trPr>
          <w:jc w:val="center"/>
        </w:trPr>
        <w:tc>
          <w:tcPr>
            <w:tcW w:w="3376" w:type="dxa"/>
          </w:tcPr>
          <w:p w14:paraId="0997007F" w14:textId="77777777" w:rsidR="00CC639F" w:rsidRPr="00C35EA7" w:rsidRDefault="00CC639F" w:rsidP="00EE4DDA">
            <w:pPr>
              <w:rPr>
                <w:lang w:val="es-ES"/>
              </w:rPr>
            </w:pPr>
            <w:r w:rsidRPr="00C35EA7">
              <w:rPr>
                <w:lang w:val="es-ES"/>
              </w:rPr>
              <w:t>Nostra Señora del Carmen</w:t>
            </w:r>
          </w:p>
        </w:tc>
      </w:tr>
      <w:tr w:rsidR="00CC639F" w14:paraId="2886295B" w14:textId="77777777" w:rsidTr="00C35EA7">
        <w:trPr>
          <w:jc w:val="center"/>
        </w:trPr>
        <w:tc>
          <w:tcPr>
            <w:tcW w:w="3376" w:type="dxa"/>
          </w:tcPr>
          <w:p w14:paraId="2F4C9894" w14:textId="77777777" w:rsidR="00CC639F" w:rsidRPr="00C35EA7" w:rsidRDefault="00CC639F" w:rsidP="00EE4DDA">
            <w:pPr>
              <w:rPr>
                <w:lang w:val="es-ES"/>
              </w:rPr>
            </w:pPr>
            <w:r w:rsidRPr="00C35EA7">
              <w:rPr>
                <w:lang w:val="es-ES"/>
              </w:rPr>
              <w:t>Nostra Señora de Lourdes</w:t>
            </w:r>
          </w:p>
        </w:tc>
      </w:tr>
      <w:tr w:rsidR="00CC639F" w14:paraId="51DF4F32" w14:textId="77777777" w:rsidTr="00C35EA7">
        <w:trPr>
          <w:jc w:val="center"/>
        </w:trPr>
        <w:tc>
          <w:tcPr>
            <w:tcW w:w="3376" w:type="dxa"/>
          </w:tcPr>
          <w:p w14:paraId="3DED40E4" w14:textId="77777777" w:rsidR="00CC639F" w:rsidRPr="00C35EA7" w:rsidRDefault="00CC639F" w:rsidP="00EE4DDA">
            <w:pPr>
              <w:rPr>
                <w:lang w:val="es-ES"/>
              </w:rPr>
            </w:pPr>
            <w:r w:rsidRPr="00C35EA7">
              <w:rPr>
                <w:lang w:val="es-ES"/>
              </w:rPr>
              <w:t>Paña de Hierro</w:t>
            </w:r>
          </w:p>
        </w:tc>
      </w:tr>
      <w:tr w:rsidR="00CC639F" w14:paraId="0C0C63D8" w14:textId="77777777" w:rsidTr="00C35EA7">
        <w:trPr>
          <w:jc w:val="center"/>
        </w:trPr>
        <w:tc>
          <w:tcPr>
            <w:tcW w:w="3376" w:type="dxa"/>
          </w:tcPr>
          <w:p w14:paraId="7EEE0395" w14:textId="77777777" w:rsidR="00CC639F" w:rsidRPr="00C35EA7" w:rsidRDefault="00CC639F" w:rsidP="00EE4DDA">
            <w:pPr>
              <w:rPr>
                <w:lang w:val="es-ES"/>
              </w:rPr>
            </w:pPr>
            <w:r w:rsidRPr="00C35EA7">
              <w:rPr>
                <w:lang w:val="es-ES"/>
              </w:rPr>
              <w:t>Peralejo</w:t>
            </w:r>
          </w:p>
        </w:tc>
      </w:tr>
      <w:tr w:rsidR="00CC639F" w14:paraId="20BF166B" w14:textId="77777777" w:rsidTr="00C35EA7">
        <w:trPr>
          <w:jc w:val="center"/>
        </w:trPr>
        <w:tc>
          <w:tcPr>
            <w:tcW w:w="3376" w:type="dxa"/>
          </w:tcPr>
          <w:p w14:paraId="525EFA8F" w14:textId="77777777" w:rsidR="00CC639F" w:rsidRPr="00C35EA7" w:rsidRDefault="00CC639F" w:rsidP="00EE4DDA">
            <w:pPr>
              <w:rPr>
                <w:lang w:val="es-ES"/>
              </w:rPr>
            </w:pPr>
            <w:r w:rsidRPr="00C35EA7">
              <w:rPr>
                <w:lang w:val="es-ES"/>
              </w:rPr>
              <w:t>Perunal (El)</w:t>
            </w:r>
          </w:p>
        </w:tc>
      </w:tr>
      <w:tr w:rsidR="00CC639F" w:rsidRPr="00B11413" w14:paraId="6F3F5165" w14:textId="77777777" w:rsidTr="00C35EA7">
        <w:trPr>
          <w:jc w:val="center"/>
        </w:trPr>
        <w:tc>
          <w:tcPr>
            <w:tcW w:w="3376" w:type="dxa"/>
          </w:tcPr>
          <w:p w14:paraId="5DCBD1DF" w14:textId="7A9FF469" w:rsidR="00CC639F" w:rsidRPr="00C35EA7" w:rsidRDefault="00CC639F" w:rsidP="00EE4DDA">
            <w:pPr>
              <w:rPr>
                <w:lang w:val="es-ES"/>
              </w:rPr>
            </w:pPr>
            <w:r w:rsidRPr="00C35EA7">
              <w:rPr>
                <w:lang w:val="es-ES"/>
              </w:rPr>
              <w:lastRenderedPageBreak/>
              <w:t>Planes San Antonio (</w:t>
            </w:r>
            <w:hyperlink r:id="rId3334" w:anchor="Sit_Rio_Tinto" w:history="1">
              <w:r w:rsidR="00552187" w:rsidRPr="00C35EA7">
                <w:rPr>
                  <w:rStyle w:val="Hyperlink"/>
                  <w:lang w:val="es-ES"/>
                </w:rPr>
                <w:t>Rio Tinto</w:t>
              </w:r>
            </w:hyperlink>
            <w:r w:rsidRPr="00C35EA7">
              <w:rPr>
                <w:lang w:val="es-ES"/>
              </w:rPr>
              <w:t>)</w:t>
            </w:r>
          </w:p>
        </w:tc>
      </w:tr>
      <w:tr w:rsidR="00CC639F" w14:paraId="23B2C716" w14:textId="77777777" w:rsidTr="00C35EA7">
        <w:trPr>
          <w:jc w:val="center"/>
        </w:trPr>
        <w:tc>
          <w:tcPr>
            <w:tcW w:w="3376" w:type="dxa"/>
          </w:tcPr>
          <w:p w14:paraId="6B22736B" w14:textId="77777777" w:rsidR="00CC639F" w:rsidRPr="00C35EA7" w:rsidRDefault="00CC639F" w:rsidP="00EE4DDA">
            <w:pPr>
              <w:rPr>
                <w:lang w:val="es-ES"/>
              </w:rPr>
            </w:pPr>
            <w:r w:rsidRPr="00C35EA7">
              <w:rPr>
                <w:lang w:val="es-ES"/>
              </w:rPr>
              <w:t>Poderosa</w:t>
            </w:r>
          </w:p>
        </w:tc>
      </w:tr>
      <w:tr w:rsidR="00CC639F" w14:paraId="4D062FC8" w14:textId="77777777" w:rsidTr="00C35EA7">
        <w:trPr>
          <w:jc w:val="center"/>
        </w:trPr>
        <w:tc>
          <w:tcPr>
            <w:tcW w:w="3376" w:type="dxa"/>
          </w:tcPr>
          <w:p w14:paraId="1C8C4A2C" w14:textId="77777777" w:rsidR="00CC639F" w:rsidRPr="00C35EA7" w:rsidRDefault="00CC639F" w:rsidP="00EE4DDA">
            <w:pPr>
              <w:rPr>
                <w:lang w:val="es-ES"/>
              </w:rPr>
            </w:pPr>
            <w:r w:rsidRPr="00C35EA7">
              <w:rPr>
                <w:lang w:val="es-ES"/>
              </w:rPr>
              <w:t>Rica (La)</w:t>
            </w:r>
          </w:p>
        </w:tc>
      </w:tr>
      <w:tr w:rsidR="00CC639F" w14:paraId="72CF2F21" w14:textId="77777777" w:rsidTr="00C35EA7">
        <w:trPr>
          <w:jc w:val="center"/>
        </w:trPr>
        <w:tc>
          <w:tcPr>
            <w:tcW w:w="3376" w:type="dxa"/>
          </w:tcPr>
          <w:p w14:paraId="0163F589" w14:textId="77777777" w:rsidR="00CC639F" w:rsidRPr="00C35EA7" w:rsidRDefault="00CC639F" w:rsidP="00EE4DDA">
            <w:pPr>
              <w:rPr>
                <w:lang w:val="es-ES"/>
              </w:rPr>
            </w:pPr>
            <w:r w:rsidRPr="00C35EA7">
              <w:rPr>
                <w:lang w:val="es-ES"/>
              </w:rPr>
              <w:t>Romanera</w:t>
            </w:r>
          </w:p>
        </w:tc>
      </w:tr>
      <w:tr w:rsidR="00CC639F" w14:paraId="45E40616" w14:textId="77777777" w:rsidTr="00C35EA7">
        <w:trPr>
          <w:jc w:val="center"/>
        </w:trPr>
        <w:tc>
          <w:tcPr>
            <w:tcW w:w="3376" w:type="dxa"/>
          </w:tcPr>
          <w:p w14:paraId="11500532" w14:textId="77777777" w:rsidR="00CC639F" w:rsidRPr="00C35EA7" w:rsidRDefault="00CC639F" w:rsidP="00EE4DDA">
            <w:pPr>
              <w:rPr>
                <w:lang w:val="es-ES"/>
              </w:rPr>
            </w:pPr>
            <w:r w:rsidRPr="00C35EA7">
              <w:rPr>
                <w:lang w:val="es-ES"/>
              </w:rPr>
              <w:t>Salgada</w:t>
            </w:r>
          </w:p>
        </w:tc>
      </w:tr>
      <w:tr w:rsidR="00CC639F" w14:paraId="08D0BA9D" w14:textId="77777777" w:rsidTr="00C35EA7">
        <w:trPr>
          <w:jc w:val="center"/>
        </w:trPr>
        <w:tc>
          <w:tcPr>
            <w:tcW w:w="3376" w:type="dxa"/>
          </w:tcPr>
          <w:p w14:paraId="57CA594D" w14:textId="77777777" w:rsidR="00CC639F" w:rsidRPr="00C35EA7" w:rsidRDefault="00CC639F" w:rsidP="00EE4DDA">
            <w:pPr>
              <w:rPr>
                <w:lang w:val="es-ES"/>
              </w:rPr>
            </w:pPr>
            <w:r w:rsidRPr="00C35EA7">
              <w:rPr>
                <w:lang w:val="es-ES"/>
              </w:rPr>
              <w:t>Santa Ana</w:t>
            </w:r>
          </w:p>
        </w:tc>
      </w:tr>
      <w:tr w:rsidR="00CC639F" w14:paraId="23F12590" w14:textId="77777777" w:rsidTr="00C35EA7">
        <w:trPr>
          <w:jc w:val="center"/>
        </w:trPr>
        <w:tc>
          <w:tcPr>
            <w:tcW w:w="3376" w:type="dxa"/>
          </w:tcPr>
          <w:p w14:paraId="4A93D221" w14:textId="77777777" w:rsidR="00CC639F" w:rsidRPr="00C35EA7" w:rsidRDefault="00CC639F" w:rsidP="00EE4DDA">
            <w:pPr>
              <w:rPr>
                <w:lang w:val="es-ES"/>
              </w:rPr>
            </w:pPr>
            <w:r w:rsidRPr="00C35EA7">
              <w:rPr>
                <w:lang w:val="es-ES"/>
              </w:rPr>
              <w:t>San Miguel</w:t>
            </w:r>
          </w:p>
        </w:tc>
      </w:tr>
      <w:tr w:rsidR="00CC639F" w14:paraId="6E2B115D" w14:textId="77777777" w:rsidTr="00C35EA7">
        <w:trPr>
          <w:jc w:val="center"/>
        </w:trPr>
        <w:tc>
          <w:tcPr>
            <w:tcW w:w="3376" w:type="dxa"/>
          </w:tcPr>
          <w:p w14:paraId="753ADC87" w14:textId="77777777" w:rsidR="00CC639F" w:rsidRPr="00C35EA7" w:rsidRDefault="00CC639F" w:rsidP="00EE4DDA">
            <w:pPr>
              <w:rPr>
                <w:lang w:val="es-ES"/>
              </w:rPr>
            </w:pPr>
            <w:r w:rsidRPr="00C35EA7">
              <w:rPr>
                <w:lang w:val="es-ES"/>
              </w:rPr>
              <w:t>San Platon</w:t>
            </w:r>
          </w:p>
        </w:tc>
      </w:tr>
      <w:tr w:rsidR="00CC639F" w14:paraId="6C62F835" w14:textId="77777777" w:rsidTr="00C35EA7">
        <w:trPr>
          <w:jc w:val="center"/>
        </w:trPr>
        <w:tc>
          <w:tcPr>
            <w:tcW w:w="3376" w:type="dxa"/>
          </w:tcPr>
          <w:p w14:paraId="05461367" w14:textId="77777777" w:rsidR="00CC639F" w:rsidRPr="00C35EA7" w:rsidRDefault="00CC639F" w:rsidP="00EE4DDA">
            <w:pPr>
              <w:rPr>
                <w:lang w:val="es-ES"/>
              </w:rPr>
            </w:pPr>
            <w:r w:rsidRPr="00C35EA7">
              <w:rPr>
                <w:lang w:val="es-ES"/>
              </w:rPr>
              <w:t>San Telmo</w:t>
            </w:r>
          </w:p>
        </w:tc>
      </w:tr>
      <w:tr w:rsidR="00CC639F" w14:paraId="3FD6C4A1" w14:textId="77777777" w:rsidTr="00C35EA7">
        <w:trPr>
          <w:jc w:val="center"/>
        </w:trPr>
        <w:tc>
          <w:tcPr>
            <w:tcW w:w="3376" w:type="dxa"/>
          </w:tcPr>
          <w:p w14:paraId="2BD90663" w14:textId="77777777" w:rsidR="00CC639F" w:rsidRPr="00C35EA7" w:rsidRDefault="00CC639F" w:rsidP="00EE4DDA">
            <w:pPr>
              <w:rPr>
                <w:lang w:val="es-ES"/>
              </w:rPr>
            </w:pPr>
            <w:r w:rsidRPr="00C35EA7">
              <w:rPr>
                <w:lang w:val="es-ES"/>
              </w:rPr>
              <w:t>Sierrecilla</w:t>
            </w:r>
          </w:p>
        </w:tc>
      </w:tr>
      <w:tr w:rsidR="00CC639F" w14:paraId="5D90CE5A" w14:textId="77777777" w:rsidTr="00C35EA7">
        <w:trPr>
          <w:jc w:val="center"/>
        </w:trPr>
        <w:tc>
          <w:tcPr>
            <w:tcW w:w="3376" w:type="dxa"/>
          </w:tcPr>
          <w:p w14:paraId="2D4224F6" w14:textId="77777777" w:rsidR="00CC639F" w:rsidRPr="00C35EA7" w:rsidRDefault="00CC639F" w:rsidP="00EE4DDA">
            <w:pPr>
              <w:rPr>
                <w:lang w:val="es-ES"/>
              </w:rPr>
            </w:pPr>
            <w:r w:rsidRPr="00C35EA7">
              <w:rPr>
                <w:lang w:val="es-ES"/>
              </w:rPr>
              <w:t>Soloviejo</w:t>
            </w:r>
          </w:p>
        </w:tc>
      </w:tr>
      <w:tr w:rsidR="00CC639F" w14:paraId="6FA299E4" w14:textId="77777777" w:rsidTr="00C35EA7">
        <w:trPr>
          <w:jc w:val="center"/>
        </w:trPr>
        <w:tc>
          <w:tcPr>
            <w:tcW w:w="3376" w:type="dxa"/>
          </w:tcPr>
          <w:p w14:paraId="17493C7F" w14:textId="77777777" w:rsidR="00CC639F" w:rsidRPr="00C35EA7" w:rsidRDefault="00CC639F" w:rsidP="00EE4DDA">
            <w:pPr>
              <w:rPr>
                <w:lang w:val="es-ES"/>
              </w:rPr>
            </w:pPr>
            <w:r w:rsidRPr="00C35EA7">
              <w:rPr>
                <w:lang w:val="es-ES"/>
              </w:rPr>
              <w:t>Soltel Migollas</w:t>
            </w:r>
          </w:p>
        </w:tc>
      </w:tr>
      <w:tr w:rsidR="00CC639F" w14:paraId="54CFDD9D" w14:textId="77777777" w:rsidTr="00C35EA7">
        <w:trPr>
          <w:jc w:val="center"/>
        </w:trPr>
        <w:tc>
          <w:tcPr>
            <w:tcW w:w="3376" w:type="dxa"/>
          </w:tcPr>
          <w:p w14:paraId="4BF6C427" w14:textId="77777777" w:rsidR="00CC639F" w:rsidRPr="00C35EA7" w:rsidRDefault="00CC639F" w:rsidP="00EE4DDA">
            <w:pPr>
              <w:rPr>
                <w:lang w:val="es-ES"/>
              </w:rPr>
            </w:pPr>
            <w:r w:rsidRPr="00C35EA7">
              <w:rPr>
                <w:lang w:val="es-ES"/>
              </w:rPr>
              <w:t>Sorpresa</w:t>
            </w:r>
          </w:p>
        </w:tc>
      </w:tr>
      <w:tr w:rsidR="00CC639F" w14:paraId="508F4AB0" w14:textId="77777777" w:rsidTr="00C35EA7">
        <w:trPr>
          <w:jc w:val="center"/>
        </w:trPr>
        <w:tc>
          <w:tcPr>
            <w:tcW w:w="3376" w:type="dxa"/>
          </w:tcPr>
          <w:p w14:paraId="4575BAE2" w14:textId="77777777" w:rsidR="00CC639F" w:rsidRPr="00C35EA7" w:rsidRDefault="00CC639F" w:rsidP="00EE4DDA">
            <w:pPr>
              <w:rPr>
                <w:lang w:val="es-ES"/>
              </w:rPr>
            </w:pPr>
            <w:r w:rsidRPr="00C35EA7">
              <w:rPr>
                <w:lang w:val="es-ES"/>
              </w:rPr>
              <w:t>Sotiel</w:t>
            </w:r>
          </w:p>
        </w:tc>
      </w:tr>
      <w:tr w:rsidR="00CC639F" w14:paraId="0E7BAB02" w14:textId="77777777" w:rsidTr="00C35EA7">
        <w:trPr>
          <w:jc w:val="center"/>
        </w:trPr>
        <w:tc>
          <w:tcPr>
            <w:tcW w:w="3376" w:type="dxa"/>
          </w:tcPr>
          <w:p w14:paraId="243132EE" w14:textId="68CB7C43" w:rsidR="00CC639F" w:rsidRPr="00C35EA7" w:rsidRDefault="00000000" w:rsidP="00EE4DDA">
            <w:pPr>
              <w:rPr>
                <w:lang w:val="es-ES"/>
              </w:rPr>
            </w:pPr>
            <w:hyperlink r:id="rId3335" w:anchor="Sit_Tharsis" w:history="1">
              <w:r w:rsidR="00D95C20" w:rsidRPr="00C35EA7">
                <w:rPr>
                  <w:rStyle w:val="Hyperlink"/>
                  <w:lang w:val="fr-FR"/>
                </w:rPr>
                <w:t>Tharsis</w:t>
              </w:r>
            </w:hyperlink>
          </w:p>
        </w:tc>
      </w:tr>
      <w:tr w:rsidR="00CC639F" w14:paraId="1CF80D25" w14:textId="77777777" w:rsidTr="00C35EA7">
        <w:trPr>
          <w:jc w:val="center"/>
        </w:trPr>
        <w:tc>
          <w:tcPr>
            <w:tcW w:w="3376" w:type="dxa"/>
          </w:tcPr>
          <w:p w14:paraId="395C1756" w14:textId="77777777" w:rsidR="00CC639F" w:rsidRPr="00C35EA7" w:rsidRDefault="00CC639F" w:rsidP="00EE4DDA">
            <w:pPr>
              <w:rPr>
                <w:lang w:val="es-ES"/>
              </w:rPr>
            </w:pPr>
            <w:r w:rsidRPr="00C35EA7">
              <w:rPr>
                <w:lang w:val="es-ES"/>
              </w:rPr>
              <w:t>Toretera</w:t>
            </w:r>
          </w:p>
        </w:tc>
      </w:tr>
      <w:tr w:rsidR="00CC639F" w14:paraId="3AE99253" w14:textId="77777777" w:rsidTr="00C35EA7">
        <w:trPr>
          <w:jc w:val="center"/>
        </w:trPr>
        <w:tc>
          <w:tcPr>
            <w:tcW w:w="3376" w:type="dxa"/>
          </w:tcPr>
          <w:p w14:paraId="731D022E" w14:textId="77777777" w:rsidR="00CC639F" w:rsidRPr="00C35EA7" w:rsidRDefault="00CC639F" w:rsidP="00EE4DDA">
            <w:pPr>
              <w:rPr>
                <w:lang w:val="es-ES"/>
              </w:rPr>
            </w:pPr>
            <w:r w:rsidRPr="00C35EA7">
              <w:rPr>
                <w:lang w:val="es-ES"/>
              </w:rPr>
              <w:t>Tinto Santa Rosa</w:t>
            </w:r>
          </w:p>
        </w:tc>
      </w:tr>
      <w:tr w:rsidR="00CC639F" w14:paraId="55F876D7" w14:textId="77777777" w:rsidTr="00C35EA7">
        <w:trPr>
          <w:jc w:val="center"/>
        </w:trPr>
        <w:tc>
          <w:tcPr>
            <w:tcW w:w="3376" w:type="dxa"/>
          </w:tcPr>
          <w:p w14:paraId="2D9F5E7C" w14:textId="77777777" w:rsidR="00CC639F" w:rsidRPr="00C35EA7" w:rsidRDefault="00CC639F" w:rsidP="00EE4DDA">
            <w:pPr>
              <w:rPr>
                <w:lang w:val="es-ES"/>
              </w:rPr>
            </w:pPr>
            <w:r w:rsidRPr="00C35EA7">
              <w:rPr>
                <w:lang w:val="es-ES"/>
              </w:rPr>
              <w:t>Vallejin</w:t>
            </w:r>
          </w:p>
        </w:tc>
      </w:tr>
      <w:tr w:rsidR="00CC639F" w14:paraId="23FE2BF3" w14:textId="77777777" w:rsidTr="00C35EA7">
        <w:trPr>
          <w:jc w:val="center"/>
        </w:trPr>
        <w:tc>
          <w:tcPr>
            <w:tcW w:w="3376" w:type="dxa"/>
          </w:tcPr>
          <w:p w14:paraId="37F3EDFF" w14:textId="77777777" w:rsidR="00CC639F" w:rsidRPr="00C35EA7" w:rsidRDefault="00CC639F" w:rsidP="00EE4DDA">
            <w:pPr>
              <w:rPr>
                <w:lang w:val="es-ES"/>
              </w:rPr>
            </w:pPr>
            <w:r w:rsidRPr="00C35EA7">
              <w:rPr>
                <w:lang w:val="es-ES"/>
              </w:rPr>
              <w:t>Vuelta Falsa</w:t>
            </w:r>
          </w:p>
        </w:tc>
      </w:tr>
    </w:tbl>
    <w:p w14:paraId="68E8DAB9" w14:textId="77777777" w:rsidR="00CC639F" w:rsidRDefault="00CC639F" w:rsidP="00EF7884">
      <w:pPr>
        <w:rPr>
          <w:lang w:val="es-ES"/>
        </w:rPr>
      </w:pPr>
      <w:r w:rsidRPr="00EF2C84">
        <w:rPr>
          <w:lang w:val="es-ES"/>
        </w:rPr>
        <w:t>(BIB 2971)</w:t>
      </w:r>
    </w:p>
    <w:p w14:paraId="481BD60E" w14:textId="77777777" w:rsidR="00D95C20" w:rsidRDefault="00D95C20" w:rsidP="00EF7884">
      <w:pPr>
        <w:rPr>
          <w:lang w:val="es-ES"/>
        </w:rPr>
      </w:pPr>
    </w:p>
    <w:p w14:paraId="6EEFB1AC" w14:textId="77777777" w:rsidR="00523A06" w:rsidRDefault="00523A06" w:rsidP="00523A06">
      <w:pPr>
        <w:pStyle w:val="Heading2"/>
      </w:pPr>
      <w:bookmarkStart w:id="1463" w:name="Sit_Metal_recycl"/>
      <w:r>
        <w:t>recylage</w:t>
      </w:r>
    </w:p>
    <w:bookmarkEnd w:id="1463"/>
    <w:p w14:paraId="7C800479" w14:textId="77777777" w:rsidR="00523A06" w:rsidRDefault="00523A06" w:rsidP="00EF7884">
      <w:pPr>
        <w:rPr>
          <w:lang w:val="es-ES"/>
        </w:rPr>
      </w:pPr>
    </w:p>
    <w:p w14:paraId="563892DD" w14:textId="139BBBA9" w:rsidR="00523A06" w:rsidRPr="00523A06" w:rsidRDefault="00523A06" w:rsidP="00523A06">
      <w:pPr>
        <w:rPr>
          <w:lang w:val="fr-FR"/>
        </w:rPr>
      </w:pPr>
      <w:r w:rsidRPr="00523A06">
        <w:rPr>
          <w:lang w:val="fr-FR"/>
        </w:rPr>
        <w:t xml:space="preserve">Le métal faisait l'objet d'un important recyclage: </w:t>
      </w:r>
      <w:hyperlink r:id="rId3336" w:anchor="Sit_Holme_Sea" w:history="1">
        <w:r w:rsidRPr="00523A06">
          <w:rPr>
            <w:rStyle w:val="Hyperlink"/>
            <w:lang w:val="fr-FR"/>
          </w:rPr>
          <w:t>Holme-next-the-Sea</w:t>
        </w:r>
      </w:hyperlink>
      <w:r w:rsidRPr="00523A06">
        <w:rPr>
          <w:lang w:val="fr-FR"/>
        </w:rPr>
        <w:t xml:space="preserve">, </w:t>
      </w:r>
      <w:hyperlink r:id="rId3337" w:anchor="Sit_Otzi" w:history="1">
        <w:r w:rsidRPr="00523A06">
          <w:rPr>
            <w:rStyle w:val="Hyperlink"/>
            <w:lang w:val="fr-FR"/>
          </w:rPr>
          <w:t>Otzi</w:t>
        </w:r>
      </w:hyperlink>
      <w:r w:rsidRPr="00523A06">
        <w:rPr>
          <w:lang w:val="fr-FR"/>
        </w:rPr>
        <w:t>,</w:t>
      </w:r>
      <w:r>
        <w:rPr>
          <w:lang w:val="fr-FR"/>
        </w:rPr>
        <w:t xml:space="preserve"> </w:t>
      </w:r>
      <w:hyperlink r:id="rId3338" w:anchor="Cul_Chalco_geo_Ligurie_Provence_met" w:history="1">
        <w:r w:rsidRPr="00523A06">
          <w:rPr>
            <w:rStyle w:val="Hyperlink"/>
            <w:lang w:val="fr-FR"/>
          </w:rPr>
          <w:t>métallurgie du Midi</w:t>
        </w:r>
      </w:hyperlink>
      <w:r>
        <w:rPr>
          <w:lang w:val="fr-FR"/>
        </w:rPr>
        <w:t xml:space="preserve">, d' </w:t>
      </w:r>
      <w:hyperlink r:id="rId3339" w:anchor="Cul_Chalco_geo_Italie" w:history="1">
        <w:r w:rsidRPr="00523A06">
          <w:rPr>
            <w:rStyle w:val="Hyperlink"/>
            <w:lang w:val="fr-FR"/>
          </w:rPr>
          <w:t>Italie</w:t>
        </w:r>
      </w:hyperlink>
      <w:r>
        <w:rPr>
          <w:lang w:val="fr-FR"/>
        </w:rPr>
        <w:t xml:space="preserve">, </w:t>
      </w:r>
      <w:hyperlink r:id="rId3340" w:anchor="Cul_Depots" w:history="1">
        <w:r w:rsidRPr="00523A06">
          <w:rPr>
            <w:rStyle w:val="Hyperlink"/>
            <w:lang w:val="fr-FR"/>
          </w:rPr>
          <w:t>dépots</w:t>
        </w:r>
      </w:hyperlink>
    </w:p>
    <w:p w14:paraId="5366FA55" w14:textId="7FC14799" w:rsidR="00523A06" w:rsidRDefault="00523A06" w:rsidP="00EF7884">
      <w:pPr>
        <w:rPr>
          <w:lang w:val="fr-FR"/>
        </w:rPr>
      </w:pPr>
    </w:p>
    <w:p w14:paraId="34E4C346" w14:textId="116DD055" w:rsidR="00A3089C" w:rsidRDefault="00A3089C" w:rsidP="00A3089C">
      <w:pPr>
        <w:pStyle w:val="Heading1"/>
      </w:pPr>
      <w:bookmarkStart w:id="1464" w:name="Sit_Lomo_Perro"/>
      <w:r>
        <w:t>LOMO DEL PERRO</w:t>
      </w:r>
    </w:p>
    <w:bookmarkEnd w:id="1464"/>
    <w:p w14:paraId="3CDE127D" w14:textId="67AC8484" w:rsidR="00A3089C" w:rsidRDefault="00A3089C" w:rsidP="00EF7884">
      <w:pPr>
        <w:rPr>
          <w:lang w:val="fr-FR"/>
        </w:rPr>
      </w:pPr>
    </w:p>
    <w:p w14:paraId="0B70B82D" w14:textId="12BECF67" w:rsidR="00A3089C" w:rsidRDefault="00A3089C" w:rsidP="00EF7884">
      <w:pPr>
        <w:rPr>
          <w:lang w:val="fr-FR"/>
        </w:rPr>
      </w:pPr>
      <w:r>
        <w:rPr>
          <w:lang w:val="fr-FR"/>
        </w:rPr>
        <w:t xml:space="preserve">Mine avec </w:t>
      </w:r>
      <w:r w:rsidRPr="00A3089C">
        <w:rPr>
          <w:lang w:val="fr-FR"/>
        </w:rPr>
        <w:t xml:space="preserve">galène et de la malachite argentifères, </w:t>
      </w:r>
      <w:r>
        <w:rPr>
          <w:lang w:val="fr-FR"/>
        </w:rPr>
        <w:t>et</w:t>
      </w:r>
      <w:r w:rsidRPr="00A3089C">
        <w:rPr>
          <w:lang w:val="fr-FR"/>
        </w:rPr>
        <w:t xml:space="preserve"> minéralisations de chalcopyrite</w:t>
      </w:r>
      <w:r>
        <w:rPr>
          <w:lang w:val="fr-FR"/>
        </w:rPr>
        <w:t>.</w:t>
      </w:r>
      <w:r w:rsidRPr="00A3089C">
        <w:rPr>
          <w:lang w:val="fr-FR"/>
        </w:rPr>
        <w:t xml:space="preserve"> Des marteaux-pierre </w:t>
      </w:r>
      <w:r>
        <w:rPr>
          <w:lang w:val="fr-FR"/>
        </w:rPr>
        <w:t xml:space="preserve">(stone hammer) </w:t>
      </w:r>
      <w:r w:rsidRPr="00A3089C">
        <w:rPr>
          <w:lang w:val="fr-FR"/>
        </w:rPr>
        <w:t xml:space="preserve">et des tranchées superficielles </w:t>
      </w:r>
      <w:r>
        <w:rPr>
          <w:lang w:val="fr-FR"/>
        </w:rPr>
        <w:t>(BIB 3611)</w:t>
      </w:r>
    </w:p>
    <w:p w14:paraId="3D275585" w14:textId="2908A483" w:rsidR="00A3089C" w:rsidRDefault="00A3089C" w:rsidP="00EF7884">
      <w:pPr>
        <w:rPr>
          <w:lang w:val="fr-FR"/>
        </w:rPr>
      </w:pPr>
    </w:p>
    <w:p w14:paraId="3DD2D826" w14:textId="0ADE72C3" w:rsidR="00A3089C" w:rsidRDefault="00A3089C" w:rsidP="00A3089C">
      <w:pPr>
        <w:rPr>
          <w:lang w:val="es-ES"/>
        </w:rPr>
      </w:pPr>
      <w:r>
        <w:rPr>
          <w:lang w:val="es-ES"/>
        </w:rPr>
        <w:t xml:space="preserve">proche ou dans le </w:t>
      </w:r>
      <w:hyperlink r:id="rId3341" w:anchor="Cul_Extremadura_ctxt_reg_grp_Zujar" w:history="1">
        <w:r>
          <w:rPr>
            <w:rStyle w:val="Hyperlink"/>
            <w:lang w:val="es-ES"/>
          </w:rPr>
          <w:t>Zujar</w:t>
        </w:r>
      </w:hyperlink>
      <w:r>
        <w:rPr>
          <w:lang w:val="es-ES"/>
        </w:rPr>
        <w:t xml:space="preserve"> </w:t>
      </w:r>
      <w:r>
        <w:rPr>
          <w:lang w:val="fr-FR"/>
        </w:rPr>
        <w:t>(BIB 3611)</w:t>
      </w:r>
    </w:p>
    <w:p w14:paraId="2AA8F030" w14:textId="77777777" w:rsidR="00A3089C" w:rsidRDefault="00A3089C" w:rsidP="00EF7884">
      <w:pPr>
        <w:rPr>
          <w:lang w:val="fr-FR"/>
        </w:rPr>
      </w:pPr>
    </w:p>
    <w:p w14:paraId="28A2CD4A" w14:textId="12E76D4A" w:rsidR="00A3089C" w:rsidRDefault="00A3089C" w:rsidP="00A3089C">
      <w:pPr>
        <w:pStyle w:val="Heading1"/>
      </w:pPr>
      <w:bookmarkStart w:id="1465" w:name="Sit_Miraflores"/>
      <w:r>
        <w:t>MIRAFLORES</w:t>
      </w:r>
    </w:p>
    <w:bookmarkEnd w:id="1465"/>
    <w:p w14:paraId="53585AAB" w14:textId="269EA069" w:rsidR="00A3089C" w:rsidRDefault="00A3089C" w:rsidP="00EF7884">
      <w:pPr>
        <w:rPr>
          <w:lang w:val="fr-FR"/>
        </w:rPr>
      </w:pPr>
    </w:p>
    <w:p w14:paraId="00899FCB" w14:textId="076E7A86" w:rsidR="00A3089C" w:rsidRDefault="00A3089C" w:rsidP="00A3089C">
      <w:pPr>
        <w:rPr>
          <w:lang w:val="fr-FR"/>
        </w:rPr>
      </w:pPr>
      <w:r>
        <w:rPr>
          <w:lang w:val="fr-FR"/>
        </w:rPr>
        <w:t xml:space="preserve">Mine avec </w:t>
      </w:r>
      <w:r w:rsidRPr="00A3089C">
        <w:rPr>
          <w:lang w:val="fr-FR"/>
        </w:rPr>
        <w:t>galène et de la malachite argentifères</w:t>
      </w:r>
      <w:r>
        <w:rPr>
          <w:lang w:val="fr-FR"/>
        </w:rPr>
        <w:t>.</w:t>
      </w:r>
      <w:r w:rsidRPr="00A3089C">
        <w:rPr>
          <w:lang w:val="fr-FR"/>
        </w:rPr>
        <w:t xml:space="preserve"> Des marteaux-pierre </w:t>
      </w:r>
      <w:r>
        <w:rPr>
          <w:lang w:val="fr-FR"/>
        </w:rPr>
        <w:t xml:space="preserve">(stone hammer) </w:t>
      </w:r>
      <w:r w:rsidRPr="00A3089C">
        <w:rPr>
          <w:lang w:val="fr-FR"/>
        </w:rPr>
        <w:t xml:space="preserve">et des tranchées superficielles </w:t>
      </w:r>
      <w:r>
        <w:rPr>
          <w:lang w:val="fr-FR"/>
        </w:rPr>
        <w:t>(BIB 3611)</w:t>
      </w:r>
    </w:p>
    <w:p w14:paraId="2F39CA17" w14:textId="77777777" w:rsidR="00DB5882" w:rsidRDefault="00DB5882" w:rsidP="00A3089C">
      <w:pPr>
        <w:rPr>
          <w:lang w:val="es-ES"/>
        </w:rPr>
      </w:pPr>
    </w:p>
    <w:p w14:paraId="2E7CB071" w14:textId="570AAF9E" w:rsidR="00A3089C" w:rsidRPr="00DB5882" w:rsidRDefault="00A3089C" w:rsidP="00EF7884">
      <w:pPr>
        <w:rPr>
          <w:lang w:val="es-ES"/>
        </w:rPr>
      </w:pPr>
      <w:r>
        <w:rPr>
          <w:lang w:val="es-ES"/>
        </w:rPr>
        <w:t xml:space="preserve">proche ou dans le </w:t>
      </w:r>
      <w:hyperlink r:id="rId3342" w:anchor="Cul_Extremadura_ctxt_reg_grp_Zujar" w:history="1">
        <w:r>
          <w:rPr>
            <w:rStyle w:val="Hyperlink"/>
            <w:lang w:val="es-ES"/>
          </w:rPr>
          <w:t>Zujar</w:t>
        </w:r>
      </w:hyperlink>
      <w:r>
        <w:rPr>
          <w:lang w:val="es-ES"/>
        </w:rPr>
        <w:t xml:space="preserve"> </w:t>
      </w:r>
      <w:r>
        <w:rPr>
          <w:lang w:val="fr-FR"/>
        </w:rPr>
        <w:t>(BIB 3611)</w:t>
      </w:r>
    </w:p>
    <w:p w14:paraId="7418B9F2" w14:textId="77777777" w:rsidR="00A3089C" w:rsidRPr="00523A06" w:rsidRDefault="00A3089C" w:rsidP="00EF7884">
      <w:pPr>
        <w:rPr>
          <w:lang w:val="fr-FR"/>
        </w:rPr>
      </w:pPr>
    </w:p>
    <w:p w14:paraId="309E64BF" w14:textId="77777777" w:rsidR="00552187" w:rsidRDefault="00552187" w:rsidP="00426FF9">
      <w:pPr>
        <w:pStyle w:val="Heading1"/>
      </w:pPr>
      <w:bookmarkStart w:id="1466" w:name="Sit_Junta"/>
      <w:r>
        <w:t>JUNTA</w:t>
      </w:r>
    </w:p>
    <w:bookmarkEnd w:id="1466"/>
    <w:p w14:paraId="478BD35F" w14:textId="77777777" w:rsidR="00552187" w:rsidRPr="00FE3371" w:rsidRDefault="00552187" w:rsidP="00EF7884">
      <w:pPr>
        <w:rPr>
          <w:sz w:val="20"/>
          <w:lang w:val="fr-FR"/>
        </w:rPr>
      </w:pPr>
      <w:r w:rsidRPr="00FE3371">
        <w:rPr>
          <w:sz w:val="20"/>
          <w:lang w:val="fr-FR"/>
        </w:rPr>
        <w:t>La Junta</w:t>
      </w:r>
    </w:p>
    <w:p w14:paraId="5A38B123" w14:textId="77777777" w:rsidR="00552187" w:rsidRPr="003142E3" w:rsidRDefault="00552187" w:rsidP="00EF7884">
      <w:pPr>
        <w:rPr>
          <w:lang w:val="fr-FR"/>
        </w:rPr>
      </w:pPr>
    </w:p>
    <w:p w14:paraId="4BF06C72" w14:textId="142F7A77" w:rsidR="00552187" w:rsidRDefault="00000000" w:rsidP="00EF7884">
      <w:pPr>
        <w:rPr>
          <w:lang w:val="fr-FR"/>
        </w:rPr>
      </w:pPr>
      <w:hyperlink r:id="rId3343" w:anchor="Sit_IPB" w:history="1">
        <w:r w:rsidR="00552187" w:rsidRPr="00552187">
          <w:rPr>
            <w:rStyle w:val="Hyperlink"/>
            <w:lang w:val="fr-FR"/>
          </w:rPr>
          <w:t>IPB</w:t>
        </w:r>
      </w:hyperlink>
      <w:r w:rsidR="00552187" w:rsidRPr="00552187">
        <w:rPr>
          <w:lang w:val="fr-FR"/>
        </w:rPr>
        <w:t>, site de 0.25 ha cont</w:t>
      </w:r>
      <w:r w:rsidR="00552187">
        <w:rPr>
          <w:lang w:val="fr-FR"/>
        </w:rPr>
        <w:t>rollant les ressources minières, 3e millénaire aec. Controle et gestion du métal  (BIB 3022)</w:t>
      </w:r>
    </w:p>
    <w:p w14:paraId="617D3E5C" w14:textId="77777777" w:rsidR="00552187" w:rsidRDefault="00552187" w:rsidP="00EF7884">
      <w:pPr>
        <w:rPr>
          <w:lang w:val="fr-FR"/>
        </w:rPr>
      </w:pPr>
    </w:p>
    <w:p w14:paraId="1CCE2D4F" w14:textId="77777777" w:rsidR="00552187" w:rsidRDefault="00552187" w:rsidP="00426FF9">
      <w:pPr>
        <w:pStyle w:val="Heading1"/>
      </w:pPr>
      <w:bookmarkStart w:id="1467" w:name="Sit_Cabezo_Jure"/>
      <w:r>
        <w:t>CABEZO JURE</w:t>
      </w:r>
    </w:p>
    <w:bookmarkEnd w:id="1467"/>
    <w:p w14:paraId="2CACFA08" w14:textId="77777777" w:rsidR="00552187" w:rsidRPr="00BA150E" w:rsidRDefault="00552187" w:rsidP="00EF7884">
      <w:pPr>
        <w:rPr>
          <w:sz w:val="20"/>
          <w:lang w:val="fr-FR"/>
        </w:rPr>
      </w:pPr>
      <w:r w:rsidRPr="00BA150E">
        <w:rPr>
          <w:sz w:val="20"/>
          <w:lang w:val="fr-FR"/>
        </w:rPr>
        <w:t>Cabezo Juré</w:t>
      </w:r>
    </w:p>
    <w:p w14:paraId="0300BF94" w14:textId="77777777" w:rsidR="00552187" w:rsidRDefault="00552187" w:rsidP="00EF7884">
      <w:pPr>
        <w:rPr>
          <w:lang w:val="fr-FR"/>
        </w:rPr>
      </w:pPr>
    </w:p>
    <w:p w14:paraId="4EC24CDC" w14:textId="0A0A330B" w:rsidR="00552187" w:rsidRPr="00552187" w:rsidRDefault="00000000" w:rsidP="00EF7884">
      <w:pPr>
        <w:rPr>
          <w:lang w:val="fr-FR"/>
        </w:rPr>
      </w:pPr>
      <w:hyperlink r:id="rId3344" w:anchor="Sit_IPB" w:history="1">
        <w:r w:rsidR="00552187" w:rsidRPr="00552187">
          <w:rPr>
            <w:rStyle w:val="Hyperlink"/>
            <w:lang w:val="fr-FR"/>
          </w:rPr>
          <w:t>IPB</w:t>
        </w:r>
      </w:hyperlink>
      <w:r w:rsidR="00552187">
        <w:rPr>
          <w:lang w:val="fr-FR"/>
        </w:rPr>
        <w:t xml:space="preserve">, site de 2 ha, atelier métallurgique, or et </w:t>
      </w:r>
      <w:hyperlink r:id="rId3345" w:anchor="Sit_Cuivre" w:history="1">
        <w:r w:rsidR="00BA150E" w:rsidRPr="00BA150E">
          <w:rPr>
            <w:rStyle w:val="Hyperlink"/>
            <w:lang w:val="fr-FR"/>
          </w:rPr>
          <w:t>cuivre</w:t>
        </w:r>
      </w:hyperlink>
      <w:r w:rsidR="00552187">
        <w:rPr>
          <w:lang w:val="fr-FR"/>
        </w:rPr>
        <w:t>, 3e millénaire aec.</w:t>
      </w:r>
      <w:r w:rsidR="00552187" w:rsidRPr="00552187">
        <w:rPr>
          <w:lang w:val="fr-FR"/>
        </w:rPr>
        <w:t xml:space="preserve"> </w:t>
      </w:r>
      <w:r w:rsidR="00552187">
        <w:rPr>
          <w:lang w:val="fr-FR"/>
        </w:rPr>
        <w:t>Controle et gestion du métal (BIB 3022)</w:t>
      </w:r>
      <w:r w:rsidR="003142E3">
        <w:rPr>
          <w:lang w:val="fr-FR"/>
        </w:rPr>
        <w:t xml:space="preserve"> "centre métallurgique" (BIB 3017)</w:t>
      </w:r>
    </w:p>
    <w:p w14:paraId="0F0B6154" w14:textId="77777777" w:rsidR="00D95C20" w:rsidRDefault="00D95C20" w:rsidP="00D95C20">
      <w:pPr>
        <w:rPr>
          <w:lang w:val="fr-FR"/>
        </w:rPr>
      </w:pPr>
    </w:p>
    <w:p w14:paraId="42A18FFC" w14:textId="77777777" w:rsidR="00D95C20" w:rsidRDefault="00D95C20" w:rsidP="00426FF9">
      <w:pPr>
        <w:pStyle w:val="Heading1"/>
      </w:pPr>
      <w:bookmarkStart w:id="1468" w:name="Sit_Aznacollar"/>
      <w:r>
        <w:t>AZNACOLLAR</w:t>
      </w:r>
    </w:p>
    <w:bookmarkEnd w:id="1468"/>
    <w:p w14:paraId="4B1D806D" w14:textId="77777777" w:rsidR="00D95C20" w:rsidRPr="00A3089C" w:rsidRDefault="00D95C20" w:rsidP="00D95C20">
      <w:pPr>
        <w:rPr>
          <w:sz w:val="20"/>
          <w:lang w:val="fr-FR"/>
        </w:rPr>
      </w:pPr>
      <w:r w:rsidRPr="00A3089C">
        <w:rPr>
          <w:sz w:val="20"/>
          <w:lang w:val="fr-FR"/>
        </w:rPr>
        <w:t>Aznalcollar Los Frailes</w:t>
      </w:r>
    </w:p>
    <w:p w14:paraId="45D4B32F" w14:textId="77777777" w:rsidR="00D95C20" w:rsidRDefault="00D95C20" w:rsidP="00D95C20">
      <w:pPr>
        <w:rPr>
          <w:lang w:val="fr-FR"/>
        </w:rPr>
      </w:pPr>
    </w:p>
    <w:p w14:paraId="0BEAE6E6" w14:textId="5A2139A8" w:rsidR="00D95C20" w:rsidRPr="00D95C20" w:rsidRDefault="00D95C20" w:rsidP="00D95C20">
      <w:pPr>
        <w:rPr>
          <w:lang w:val="fr-FR"/>
        </w:rPr>
      </w:pPr>
      <w:r>
        <w:rPr>
          <w:lang w:val="fr-FR"/>
        </w:rPr>
        <w:t xml:space="preserve">L'un des principaux gîtes </w:t>
      </w:r>
      <w:hyperlink r:id="rId3346" w:anchor="Sit_Metal_orogen_VMS" w:history="1">
        <w:r w:rsidRPr="00D95C20">
          <w:rPr>
            <w:rStyle w:val="Hyperlink"/>
            <w:lang w:val="fr-FR"/>
          </w:rPr>
          <w:t>VMS</w:t>
        </w:r>
      </w:hyperlink>
      <w:r>
        <w:rPr>
          <w:lang w:val="fr-FR"/>
        </w:rPr>
        <w:t xml:space="preserve"> de la zone métallifère du </w:t>
      </w:r>
      <w:hyperlink r:id="rId3347" w:anchor="Sit_IPB_zone_SouthPortug" w:history="1">
        <w:r w:rsidRPr="00D95C20">
          <w:rPr>
            <w:rStyle w:val="Hyperlink"/>
            <w:lang w:val="fr-FR"/>
          </w:rPr>
          <w:t>South Portuguese</w:t>
        </w:r>
      </w:hyperlink>
      <w:r w:rsidRPr="00D95C20">
        <w:rPr>
          <w:lang w:val="fr-FR"/>
        </w:rPr>
        <w:t xml:space="preserve"> (BIB 2971)</w:t>
      </w:r>
    </w:p>
    <w:p w14:paraId="4DA8AA58" w14:textId="77777777" w:rsidR="00D95C20" w:rsidRDefault="00D95C20" w:rsidP="00D95C20">
      <w:pPr>
        <w:rPr>
          <w:lang w:val="fr-FR"/>
        </w:rPr>
      </w:pPr>
    </w:p>
    <w:p w14:paraId="5A9BD2ED" w14:textId="77777777" w:rsidR="00D95C20" w:rsidRDefault="00D95C20" w:rsidP="00426FF9">
      <w:pPr>
        <w:pStyle w:val="Heading1"/>
      </w:pPr>
      <w:bookmarkStart w:id="1469" w:name="Sit_Lagoa_Salgada"/>
      <w:r>
        <w:t>LAGOA SALGADA</w:t>
      </w:r>
    </w:p>
    <w:bookmarkEnd w:id="1469"/>
    <w:p w14:paraId="26F7A996" w14:textId="77777777" w:rsidR="00D95C20" w:rsidRDefault="00D95C20" w:rsidP="00D95C20">
      <w:pPr>
        <w:rPr>
          <w:lang w:val="fr-FR"/>
        </w:rPr>
      </w:pPr>
    </w:p>
    <w:p w14:paraId="0631B105" w14:textId="05E8E03D" w:rsidR="00D95C20" w:rsidRDefault="00D95C20" w:rsidP="00D95C20">
      <w:pPr>
        <w:rPr>
          <w:lang w:val="fr-FR"/>
        </w:rPr>
      </w:pPr>
      <w:r>
        <w:rPr>
          <w:lang w:val="fr-FR"/>
        </w:rPr>
        <w:t xml:space="preserve">L'un des principaux gîtes </w:t>
      </w:r>
      <w:hyperlink r:id="rId3348" w:anchor="Sit_Metal_orogen_VMS" w:history="1">
        <w:r w:rsidRPr="00D95C20">
          <w:rPr>
            <w:rStyle w:val="Hyperlink"/>
            <w:lang w:val="fr-FR"/>
          </w:rPr>
          <w:t>VMS</w:t>
        </w:r>
      </w:hyperlink>
      <w:r>
        <w:rPr>
          <w:lang w:val="fr-FR"/>
        </w:rPr>
        <w:t xml:space="preserve"> de la zone métallifère du </w:t>
      </w:r>
      <w:hyperlink r:id="rId3349" w:anchor="Sit_IPB_zone_SouthPortug" w:history="1">
        <w:r w:rsidRPr="00D95C20">
          <w:rPr>
            <w:rStyle w:val="Hyperlink"/>
            <w:lang w:val="fr-FR"/>
          </w:rPr>
          <w:t>South Portuguese</w:t>
        </w:r>
      </w:hyperlink>
      <w:r w:rsidRPr="00D95C20">
        <w:rPr>
          <w:lang w:val="fr-FR"/>
        </w:rPr>
        <w:t xml:space="preserve"> (BIB 2971)</w:t>
      </w:r>
    </w:p>
    <w:p w14:paraId="3B60B1E8" w14:textId="77777777" w:rsidR="00D95C20" w:rsidRDefault="00D95C20" w:rsidP="00D95C20">
      <w:pPr>
        <w:rPr>
          <w:lang w:val="fr-FR"/>
        </w:rPr>
      </w:pPr>
    </w:p>
    <w:p w14:paraId="0795E7C1" w14:textId="77777777" w:rsidR="00D95C20" w:rsidRDefault="00D95C20" w:rsidP="00426FF9">
      <w:pPr>
        <w:pStyle w:val="Heading1"/>
      </w:pPr>
      <w:bookmarkStart w:id="1470" w:name="Sit_Lousal"/>
      <w:r>
        <w:t>LOUSAL</w:t>
      </w:r>
    </w:p>
    <w:bookmarkEnd w:id="1470"/>
    <w:p w14:paraId="1CE87BC1" w14:textId="6AFF707F" w:rsidR="00D95C20" w:rsidRPr="00D95C20" w:rsidRDefault="00D95C20" w:rsidP="00D95C20">
      <w:pPr>
        <w:rPr>
          <w:lang w:val="fr-FR"/>
        </w:rPr>
      </w:pPr>
      <w:r>
        <w:rPr>
          <w:lang w:val="fr-FR"/>
        </w:rPr>
        <w:t xml:space="preserve">L'un des principaux gîtes </w:t>
      </w:r>
      <w:hyperlink r:id="rId3350" w:anchor="Sit_Metal_orogen_VMS" w:history="1">
        <w:r w:rsidRPr="00D95C20">
          <w:rPr>
            <w:rStyle w:val="Hyperlink"/>
            <w:lang w:val="fr-FR"/>
          </w:rPr>
          <w:t>VMS</w:t>
        </w:r>
      </w:hyperlink>
      <w:r>
        <w:rPr>
          <w:lang w:val="fr-FR"/>
        </w:rPr>
        <w:t xml:space="preserve"> de la zone métallifère du </w:t>
      </w:r>
      <w:hyperlink r:id="rId3351" w:anchor="Sit_IPB_zone_SouthPortug" w:history="1">
        <w:r w:rsidRPr="00D95C20">
          <w:rPr>
            <w:rStyle w:val="Hyperlink"/>
            <w:lang w:val="fr-FR"/>
          </w:rPr>
          <w:t>South Portuguese</w:t>
        </w:r>
      </w:hyperlink>
      <w:r w:rsidRPr="00D95C20">
        <w:rPr>
          <w:lang w:val="fr-FR"/>
        </w:rPr>
        <w:t xml:space="preserve"> (BIB 2971)</w:t>
      </w:r>
    </w:p>
    <w:p w14:paraId="1DE06E23" w14:textId="77777777" w:rsidR="00D95C20" w:rsidRDefault="00D95C20" w:rsidP="00D95C20">
      <w:pPr>
        <w:rPr>
          <w:lang w:val="fr-FR"/>
        </w:rPr>
      </w:pPr>
    </w:p>
    <w:p w14:paraId="45EDF215" w14:textId="77777777" w:rsidR="00D95C20" w:rsidRDefault="00D95C20" w:rsidP="00426FF9">
      <w:pPr>
        <w:pStyle w:val="Heading1"/>
      </w:pPr>
      <w:bookmarkStart w:id="1471" w:name="Sit_Aljustrel"/>
      <w:r>
        <w:t>ALJUSTREL</w:t>
      </w:r>
    </w:p>
    <w:bookmarkEnd w:id="1471"/>
    <w:p w14:paraId="546CE067" w14:textId="0D28F939" w:rsidR="00D95C20" w:rsidRPr="00D95C20" w:rsidRDefault="00D95C20" w:rsidP="00D95C20">
      <w:pPr>
        <w:rPr>
          <w:lang w:val="fr-FR"/>
        </w:rPr>
      </w:pPr>
      <w:r>
        <w:rPr>
          <w:lang w:val="fr-FR"/>
        </w:rPr>
        <w:t xml:space="preserve">L'un des principaux gîtes </w:t>
      </w:r>
      <w:hyperlink r:id="rId3352" w:anchor="Sit_Metal_orogen_VMS" w:history="1">
        <w:r w:rsidRPr="00D95C20">
          <w:rPr>
            <w:rStyle w:val="Hyperlink"/>
            <w:lang w:val="fr-FR"/>
          </w:rPr>
          <w:t>VMS</w:t>
        </w:r>
      </w:hyperlink>
      <w:r>
        <w:rPr>
          <w:lang w:val="fr-FR"/>
        </w:rPr>
        <w:t xml:space="preserve"> de la zone métallifère du </w:t>
      </w:r>
      <w:hyperlink r:id="rId3353" w:anchor="Sit_IPB_zone_SouthPortug" w:history="1">
        <w:r w:rsidRPr="00D95C20">
          <w:rPr>
            <w:rStyle w:val="Hyperlink"/>
            <w:lang w:val="fr-FR"/>
          </w:rPr>
          <w:t>South Portuguese</w:t>
        </w:r>
      </w:hyperlink>
      <w:r w:rsidRPr="00D95C20">
        <w:rPr>
          <w:lang w:val="fr-FR"/>
        </w:rPr>
        <w:t xml:space="preserve"> (BIB 2971)</w:t>
      </w:r>
    </w:p>
    <w:p w14:paraId="6FE9A1E9" w14:textId="77777777" w:rsidR="00D95C20" w:rsidRDefault="00D95C20" w:rsidP="00D95C20">
      <w:pPr>
        <w:rPr>
          <w:lang w:val="fr-FR"/>
        </w:rPr>
      </w:pPr>
    </w:p>
    <w:p w14:paraId="70F56752" w14:textId="77777777" w:rsidR="00D95C20" w:rsidRPr="00D95C20" w:rsidRDefault="00D95C20" w:rsidP="00426FF9">
      <w:pPr>
        <w:pStyle w:val="Heading1"/>
      </w:pPr>
      <w:bookmarkStart w:id="1472" w:name="Sit_Neves"/>
      <w:r>
        <w:t>NEVES</w:t>
      </w:r>
    </w:p>
    <w:bookmarkEnd w:id="1472"/>
    <w:p w14:paraId="1189A26A" w14:textId="77777777" w:rsidR="00D95C20" w:rsidRDefault="00D95C20" w:rsidP="00D95C20">
      <w:pPr>
        <w:rPr>
          <w:lang w:val="fr-FR"/>
        </w:rPr>
      </w:pPr>
      <w:r>
        <w:rPr>
          <w:lang w:val="fr-FR"/>
        </w:rPr>
        <w:t>Neves Corvo</w:t>
      </w:r>
    </w:p>
    <w:p w14:paraId="68286617" w14:textId="77777777" w:rsidR="00D95C20" w:rsidRDefault="00D95C20" w:rsidP="00D95C20">
      <w:pPr>
        <w:rPr>
          <w:lang w:val="fr-FR"/>
        </w:rPr>
      </w:pPr>
    </w:p>
    <w:p w14:paraId="70E17949" w14:textId="1F6DA8EE" w:rsidR="00D95C20" w:rsidRPr="00D95C20" w:rsidRDefault="00D95C20" w:rsidP="00D95C20">
      <w:pPr>
        <w:rPr>
          <w:lang w:val="fr-FR"/>
        </w:rPr>
      </w:pPr>
      <w:r>
        <w:rPr>
          <w:lang w:val="fr-FR"/>
        </w:rPr>
        <w:t xml:space="preserve">L'un des principaux gîtes </w:t>
      </w:r>
      <w:hyperlink r:id="rId3354" w:anchor="Sit_Metal_orogen_VMS" w:history="1">
        <w:r w:rsidRPr="00D95C20">
          <w:rPr>
            <w:rStyle w:val="Hyperlink"/>
            <w:lang w:val="fr-FR"/>
          </w:rPr>
          <w:t>VMS</w:t>
        </w:r>
      </w:hyperlink>
      <w:r>
        <w:rPr>
          <w:lang w:val="fr-FR"/>
        </w:rPr>
        <w:t xml:space="preserve"> de la zone métallifère du </w:t>
      </w:r>
      <w:hyperlink r:id="rId3355" w:anchor="Sit_IPB_zone_SouthPortug" w:history="1">
        <w:r w:rsidRPr="00D95C20">
          <w:rPr>
            <w:rStyle w:val="Hyperlink"/>
            <w:lang w:val="fr-FR"/>
          </w:rPr>
          <w:t>South Portuguese</w:t>
        </w:r>
      </w:hyperlink>
      <w:r w:rsidRPr="00D95C20">
        <w:rPr>
          <w:lang w:val="fr-FR"/>
        </w:rPr>
        <w:t xml:space="preserve"> (BIB 2971)</w:t>
      </w:r>
    </w:p>
    <w:p w14:paraId="14F6EC2B" w14:textId="77777777" w:rsidR="009E009E" w:rsidRDefault="009E009E" w:rsidP="00242C0F">
      <w:pPr>
        <w:rPr>
          <w:lang w:val="fr-FR"/>
        </w:rPr>
      </w:pPr>
    </w:p>
    <w:p w14:paraId="5FCEF0D5" w14:textId="77777777" w:rsidR="00D95C20" w:rsidRDefault="00D95C20" w:rsidP="00426FF9">
      <w:pPr>
        <w:pStyle w:val="Heading1"/>
      </w:pPr>
      <w:bookmarkStart w:id="1473" w:name="Sit_Tharsis"/>
      <w:r>
        <w:t>THARSIS</w:t>
      </w:r>
    </w:p>
    <w:bookmarkEnd w:id="1473"/>
    <w:p w14:paraId="20F9F299" w14:textId="21B85598" w:rsidR="00D95C20" w:rsidRPr="00D95C20" w:rsidRDefault="00D95C20" w:rsidP="00D95C20">
      <w:pPr>
        <w:rPr>
          <w:lang w:val="fr-FR"/>
        </w:rPr>
      </w:pPr>
      <w:r>
        <w:rPr>
          <w:lang w:val="fr-FR"/>
        </w:rPr>
        <w:t xml:space="preserve">L'un des principaux gîtes </w:t>
      </w:r>
      <w:hyperlink r:id="rId3356" w:anchor="Sit_Metal_orogen_VMS" w:history="1">
        <w:r w:rsidRPr="00D95C20">
          <w:rPr>
            <w:rStyle w:val="Hyperlink"/>
            <w:lang w:val="fr-FR"/>
          </w:rPr>
          <w:t>VMS</w:t>
        </w:r>
      </w:hyperlink>
      <w:r>
        <w:rPr>
          <w:lang w:val="fr-FR"/>
        </w:rPr>
        <w:t xml:space="preserve"> de la zone métallifère du </w:t>
      </w:r>
      <w:hyperlink r:id="rId3357" w:anchor="Sit_IPB_zone_SouthPortug" w:history="1">
        <w:r w:rsidRPr="00D95C20">
          <w:rPr>
            <w:rStyle w:val="Hyperlink"/>
            <w:lang w:val="fr-FR"/>
          </w:rPr>
          <w:t>South Portuguese</w:t>
        </w:r>
      </w:hyperlink>
      <w:r w:rsidRPr="00D95C20">
        <w:rPr>
          <w:lang w:val="fr-FR"/>
        </w:rPr>
        <w:t xml:space="preserve"> (BIB 2971)</w:t>
      </w:r>
    </w:p>
    <w:p w14:paraId="2FDC9B8B" w14:textId="77777777" w:rsidR="00D95C20" w:rsidRDefault="00D95C20" w:rsidP="00242C0F">
      <w:pPr>
        <w:rPr>
          <w:lang w:val="fr-FR"/>
        </w:rPr>
      </w:pPr>
    </w:p>
    <w:p w14:paraId="3D47F3AB" w14:textId="77777777" w:rsidR="00D95C20" w:rsidRDefault="00D95C20" w:rsidP="00426FF9">
      <w:pPr>
        <w:pStyle w:val="Heading1"/>
      </w:pPr>
      <w:bookmarkStart w:id="1474" w:name="Sit_Zarza_La"/>
      <w:r>
        <w:t>ZARZA</w:t>
      </w:r>
    </w:p>
    <w:bookmarkEnd w:id="1474"/>
    <w:p w14:paraId="0C5BCE9A" w14:textId="77777777" w:rsidR="00D95C20" w:rsidRDefault="00D95C20" w:rsidP="00242C0F">
      <w:pPr>
        <w:rPr>
          <w:lang w:val="fr-FR"/>
        </w:rPr>
      </w:pPr>
      <w:r>
        <w:rPr>
          <w:lang w:val="fr-FR"/>
        </w:rPr>
        <w:t>La Zarza</w:t>
      </w:r>
    </w:p>
    <w:p w14:paraId="39119781" w14:textId="77777777" w:rsidR="00D95C20" w:rsidRDefault="00D95C20" w:rsidP="00242C0F">
      <w:pPr>
        <w:rPr>
          <w:lang w:val="fr-FR"/>
        </w:rPr>
      </w:pPr>
    </w:p>
    <w:p w14:paraId="72EDF41F" w14:textId="53DB6A55" w:rsidR="00D95C20" w:rsidRPr="00D95C20" w:rsidRDefault="00D95C20" w:rsidP="00D95C20">
      <w:pPr>
        <w:rPr>
          <w:lang w:val="fr-FR"/>
        </w:rPr>
      </w:pPr>
      <w:r>
        <w:rPr>
          <w:lang w:val="fr-FR"/>
        </w:rPr>
        <w:t xml:space="preserve">L'un des principaux gîtes </w:t>
      </w:r>
      <w:hyperlink r:id="rId3358" w:anchor="Sit_Metal_orogen_VMS" w:history="1">
        <w:r w:rsidRPr="00D95C20">
          <w:rPr>
            <w:rStyle w:val="Hyperlink"/>
            <w:lang w:val="fr-FR"/>
          </w:rPr>
          <w:t>VMS</w:t>
        </w:r>
      </w:hyperlink>
      <w:r>
        <w:rPr>
          <w:lang w:val="fr-FR"/>
        </w:rPr>
        <w:t xml:space="preserve"> de la zone métallifère du </w:t>
      </w:r>
      <w:hyperlink r:id="rId3359" w:anchor="Sit_IPB_zone_SouthPortug" w:history="1">
        <w:r w:rsidRPr="00D95C20">
          <w:rPr>
            <w:rStyle w:val="Hyperlink"/>
            <w:lang w:val="fr-FR"/>
          </w:rPr>
          <w:t>South Portuguese</w:t>
        </w:r>
      </w:hyperlink>
      <w:r w:rsidRPr="00D95C20">
        <w:rPr>
          <w:lang w:val="fr-FR"/>
        </w:rPr>
        <w:t xml:space="preserve"> (BIB 2971)</w:t>
      </w:r>
    </w:p>
    <w:p w14:paraId="2DBB354F" w14:textId="77777777" w:rsidR="00D95C20" w:rsidRDefault="00D95C20" w:rsidP="00242C0F">
      <w:pPr>
        <w:rPr>
          <w:lang w:val="fr-FR"/>
        </w:rPr>
      </w:pPr>
    </w:p>
    <w:p w14:paraId="01F8EED8" w14:textId="77777777" w:rsidR="00D95C20" w:rsidRDefault="00D95C20" w:rsidP="00242C0F">
      <w:pPr>
        <w:rPr>
          <w:lang w:val="fr-FR"/>
        </w:rPr>
      </w:pPr>
    </w:p>
    <w:p w14:paraId="45EF9176" w14:textId="77777777" w:rsidR="00D95C20" w:rsidRDefault="00D95C20" w:rsidP="00426FF9">
      <w:pPr>
        <w:pStyle w:val="Heading1"/>
      </w:pPr>
      <w:bookmarkStart w:id="1475" w:name="Sit_Concepcion"/>
      <w:r>
        <w:t>CONCEPCION</w:t>
      </w:r>
    </w:p>
    <w:bookmarkEnd w:id="1475"/>
    <w:p w14:paraId="12AC302B" w14:textId="062CEB61" w:rsidR="00D95C20" w:rsidRPr="00D95C20" w:rsidRDefault="00D95C20" w:rsidP="00D95C20">
      <w:pPr>
        <w:rPr>
          <w:lang w:val="fr-FR"/>
        </w:rPr>
      </w:pPr>
      <w:r>
        <w:rPr>
          <w:lang w:val="fr-FR"/>
        </w:rPr>
        <w:t xml:space="preserve">L'un des principaux gîtes </w:t>
      </w:r>
      <w:hyperlink r:id="rId3360" w:anchor="Sit_Metal_orogen_VMS" w:history="1">
        <w:r w:rsidRPr="00D95C20">
          <w:rPr>
            <w:rStyle w:val="Hyperlink"/>
            <w:lang w:val="fr-FR"/>
          </w:rPr>
          <w:t>VMS</w:t>
        </w:r>
      </w:hyperlink>
      <w:r>
        <w:rPr>
          <w:lang w:val="fr-FR"/>
        </w:rPr>
        <w:t xml:space="preserve"> de la zone métallifère du </w:t>
      </w:r>
      <w:hyperlink r:id="rId3361" w:anchor="Sit_IPB_zone_SouthPortug" w:history="1">
        <w:r w:rsidRPr="00D95C20">
          <w:rPr>
            <w:rStyle w:val="Hyperlink"/>
            <w:lang w:val="fr-FR"/>
          </w:rPr>
          <w:t>South Portuguese</w:t>
        </w:r>
      </w:hyperlink>
      <w:r w:rsidRPr="00D95C20">
        <w:rPr>
          <w:lang w:val="fr-FR"/>
        </w:rPr>
        <w:t xml:space="preserve"> (BIB 2971)</w:t>
      </w:r>
    </w:p>
    <w:p w14:paraId="72C092FF" w14:textId="77777777" w:rsidR="00D95C20" w:rsidRDefault="00D95C20" w:rsidP="00242C0F">
      <w:pPr>
        <w:rPr>
          <w:lang w:val="fr-FR"/>
        </w:rPr>
      </w:pPr>
    </w:p>
    <w:p w14:paraId="60D43560" w14:textId="77777777" w:rsidR="00D95C20" w:rsidRDefault="00D95C20" w:rsidP="00426FF9">
      <w:pPr>
        <w:pStyle w:val="Heading1"/>
      </w:pPr>
      <w:bookmarkStart w:id="1476" w:name="Sit_Cruces"/>
      <w:r>
        <w:t>CRUCES</w:t>
      </w:r>
    </w:p>
    <w:bookmarkEnd w:id="1476"/>
    <w:p w14:paraId="48107DB7" w14:textId="77777777" w:rsidR="00D95C20" w:rsidRDefault="00D95C20" w:rsidP="00242C0F">
      <w:pPr>
        <w:rPr>
          <w:lang w:val="fr-FR"/>
        </w:rPr>
      </w:pPr>
      <w:r>
        <w:rPr>
          <w:lang w:val="fr-FR"/>
        </w:rPr>
        <w:t>Las Cruces</w:t>
      </w:r>
    </w:p>
    <w:p w14:paraId="3BB3A727" w14:textId="77777777" w:rsidR="00D95C20" w:rsidRDefault="00D95C20" w:rsidP="00242C0F">
      <w:pPr>
        <w:rPr>
          <w:lang w:val="fr-FR"/>
        </w:rPr>
      </w:pPr>
    </w:p>
    <w:p w14:paraId="76205C8E" w14:textId="406D2590" w:rsidR="00D95C20" w:rsidRDefault="00D95C20" w:rsidP="00242C0F">
      <w:pPr>
        <w:rPr>
          <w:lang w:val="fr-FR"/>
        </w:rPr>
      </w:pPr>
      <w:r>
        <w:rPr>
          <w:lang w:val="fr-FR"/>
        </w:rPr>
        <w:t xml:space="preserve">L'un des principaux gîtes </w:t>
      </w:r>
      <w:hyperlink r:id="rId3362" w:anchor="Sit_Metal_orogen_VMS" w:history="1">
        <w:r w:rsidRPr="00D95C20">
          <w:rPr>
            <w:rStyle w:val="Hyperlink"/>
            <w:lang w:val="fr-FR"/>
          </w:rPr>
          <w:t>VMS</w:t>
        </w:r>
      </w:hyperlink>
      <w:r>
        <w:rPr>
          <w:lang w:val="fr-FR"/>
        </w:rPr>
        <w:t xml:space="preserve"> de la zone métallifère du </w:t>
      </w:r>
      <w:hyperlink r:id="rId3363" w:anchor="Sit_IPB_zone_SouthPortug" w:history="1">
        <w:r w:rsidRPr="00D95C20">
          <w:rPr>
            <w:rStyle w:val="Hyperlink"/>
            <w:lang w:val="fr-FR"/>
          </w:rPr>
          <w:t>South Portuguese</w:t>
        </w:r>
      </w:hyperlink>
      <w:r w:rsidRPr="00D95C20">
        <w:rPr>
          <w:lang w:val="fr-FR"/>
        </w:rPr>
        <w:t xml:space="preserve"> (BIB 2971)</w:t>
      </w:r>
    </w:p>
    <w:p w14:paraId="528BA82C" w14:textId="77777777" w:rsidR="00D95C20" w:rsidRDefault="00D95C20" w:rsidP="00242C0F">
      <w:pPr>
        <w:rPr>
          <w:lang w:val="fr-FR"/>
        </w:rPr>
      </w:pPr>
    </w:p>
    <w:p w14:paraId="52BF9219" w14:textId="77777777" w:rsidR="00D95C20" w:rsidRDefault="00D95C20" w:rsidP="00426FF9">
      <w:pPr>
        <w:pStyle w:val="Heading1"/>
      </w:pPr>
      <w:bookmarkStart w:id="1477" w:name="Sit_Masa_Valverde"/>
      <w:r>
        <w:t>MASA VALVERDE</w:t>
      </w:r>
    </w:p>
    <w:bookmarkEnd w:id="1477"/>
    <w:p w14:paraId="1A54BB6D" w14:textId="77777777" w:rsidR="00D95C20" w:rsidRDefault="00D95C20" w:rsidP="00242C0F">
      <w:pPr>
        <w:rPr>
          <w:lang w:val="fr-FR"/>
        </w:rPr>
      </w:pPr>
    </w:p>
    <w:p w14:paraId="3FA6FF1E" w14:textId="588B34A7" w:rsidR="00D95C20" w:rsidRPr="00D95C20" w:rsidRDefault="00D95C20" w:rsidP="00D95C20">
      <w:pPr>
        <w:rPr>
          <w:lang w:val="fr-FR"/>
        </w:rPr>
      </w:pPr>
      <w:r>
        <w:rPr>
          <w:lang w:val="fr-FR"/>
        </w:rPr>
        <w:t xml:space="preserve">L'un des principaux gîtes </w:t>
      </w:r>
      <w:hyperlink r:id="rId3364" w:anchor="Sit_Metal_orogen_VMS" w:history="1">
        <w:r w:rsidRPr="00D95C20">
          <w:rPr>
            <w:rStyle w:val="Hyperlink"/>
            <w:lang w:val="fr-FR"/>
          </w:rPr>
          <w:t>VMS</w:t>
        </w:r>
      </w:hyperlink>
      <w:r>
        <w:rPr>
          <w:lang w:val="fr-FR"/>
        </w:rPr>
        <w:t xml:space="preserve"> de la zone métallifère du </w:t>
      </w:r>
      <w:hyperlink r:id="rId3365" w:anchor="Sit_IPB_zone_SouthPortug" w:history="1">
        <w:r w:rsidRPr="00D95C20">
          <w:rPr>
            <w:rStyle w:val="Hyperlink"/>
            <w:lang w:val="fr-FR"/>
          </w:rPr>
          <w:t>South Portuguese</w:t>
        </w:r>
      </w:hyperlink>
      <w:r w:rsidRPr="00D95C20">
        <w:rPr>
          <w:lang w:val="fr-FR"/>
        </w:rPr>
        <w:t xml:space="preserve"> (BIB 2971)</w:t>
      </w:r>
    </w:p>
    <w:p w14:paraId="0495F66C" w14:textId="77777777" w:rsidR="00D95C20" w:rsidRPr="009E009E" w:rsidRDefault="00D95C20" w:rsidP="00242C0F">
      <w:pPr>
        <w:rPr>
          <w:lang w:val="fr-FR"/>
        </w:rPr>
      </w:pPr>
    </w:p>
    <w:p w14:paraId="081B3C85" w14:textId="77777777" w:rsidR="004453AB" w:rsidRDefault="004453AB" w:rsidP="00426FF9">
      <w:pPr>
        <w:pStyle w:val="Heading1"/>
      </w:pPr>
      <w:bookmarkStart w:id="1478" w:name="Sit_Rio_Tinto"/>
      <w:r>
        <w:lastRenderedPageBreak/>
        <w:t>RIO TINTO</w:t>
      </w:r>
    </w:p>
    <w:bookmarkEnd w:id="1478"/>
    <w:p w14:paraId="17ED5F09" w14:textId="77777777" w:rsidR="004453AB" w:rsidRPr="001F6874" w:rsidRDefault="004453AB" w:rsidP="00242C0F">
      <w:pPr>
        <w:rPr>
          <w:lang w:val="fr-FR"/>
        </w:rPr>
      </w:pPr>
    </w:p>
    <w:p w14:paraId="08638FE6" w14:textId="3073D123" w:rsidR="004453AB" w:rsidRDefault="00CC639F" w:rsidP="00242C0F">
      <w:pPr>
        <w:rPr>
          <w:lang w:val="fr-FR"/>
        </w:rPr>
      </w:pPr>
      <w:r>
        <w:rPr>
          <w:lang w:val="fr-FR"/>
        </w:rPr>
        <w:t xml:space="preserve">Espagne. </w:t>
      </w:r>
      <w:hyperlink r:id="rId3366" w:anchor="Sit_Cuivre" w:history="1">
        <w:r w:rsidR="00552187" w:rsidRPr="00552187">
          <w:rPr>
            <w:rStyle w:val="Hyperlink"/>
            <w:lang w:val="fr-FR"/>
          </w:rPr>
          <w:t>Cuivre</w:t>
        </w:r>
      </w:hyperlink>
      <w:r w:rsidR="00552187">
        <w:rPr>
          <w:lang w:val="fr-FR"/>
        </w:rPr>
        <w:t xml:space="preserve"> (SS BIB). </w:t>
      </w:r>
      <w:r w:rsidR="004453AB" w:rsidRPr="004453AB">
        <w:rPr>
          <w:lang w:val="fr-FR"/>
        </w:rPr>
        <w:t xml:space="preserve">L'un des plus important gisement de </w:t>
      </w:r>
      <w:r w:rsidR="004453AB">
        <w:rPr>
          <w:lang w:val="fr-FR"/>
        </w:rPr>
        <w:t>métal sulfite au monde (BIB 2970)</w:t>
      </w:r>
      <w:r w:rsidR="00D95C20">
        <w:rPr>
          <w:lang w:val="fr-FR"/>
        </w:rPr>
        <w:t xml:space="preserve"> L'un des principaux gîtes </w:t>
      </w:r>
      <w:hyperlink r:id="rId3367" w:anchor="Sit_Metal_orogen_VMS" w:history="1">
        <w:r w:rsidR="00D95C20" w:rsidRPr="00D95C20">
          <w:rPr>
            <w:rStyle w:val="Hyperlink"/>
            <w:lang w:val="fr-FR"/>
          </w:rPr>
          <w:t>VMS</w:t>
        </w:r>
      </w:hyperlink>
      <w:r w:rsidR="00D95C20">
        <w:rPr>
          <w:lang w:val="fr-FR"/>
        </w:rPr>
        <w:t xml:space="preserve"> de la zone métallifère du </w:t>
      </w:r>
      <w:hyperlink r:id="rId3368" w:anchor="Sit_IPB_zone_SouthPortug" w:history="1">
        <w:r w:rsidR="00D95C20" w:rsidRPr="00D95C20">
          <w:rPr>
            <w:rStyle w:val="Hyperlink"/>
            <w:lang w:val="fr-FR"/>
          </w:rPr>
          <w:t>South Portuguese</w:t>
        </w:r>
      </w:hyperlink>
      <w:r w:rsidR="00D95C20" w:rsidRPr="00D95C20">
        <w:rPr>
          <w:lang w:val="fr-FR"/>
        </w:rPr>
        <w:t xml:space="preserve"> (BIB 2971)</w:t>
      </w:r>
      <w:r w:rsidR="00552187">
        <w:rPr>
          <w:lang w:val="fr-FR"/>
        </w:rPr>
        <w:t xml:space="preserve"> </w:t>
      </w:r>
      <w:hyperlink r:id="rId3369" w:anchor="Sit_IPB" w:history="1">
        <w:r w:rsidR="00552187" w:rsidRPr="00552187">
          <w:rPr>
            <w:rStyle w:val="Hyperlink"/>
            <w:lang w:val="fr-FR"/>
          </w:rPr>
          <w:t>IPB</w:t>
        </w:r>
      </w:hyperlink>
      <w:r w:rsidR="00552187">
        <w:rPr>
          <w:lang w:val="fr-FR"/>
        </w:rPr>
        <w:t xml:space="preserve"> (BIB 3021)</w:t>
      </w:r>
      <w:r w:rsidR="00D74220">
        <w:rPr>
          <w:lang w:val="fr-FR"/>
        </w:rPr>
        <w:t xml:space="preserve"> Lié à </w:t>
      </w:r>
      <w:hyperlink r:id="rId3370" w:anchor="Sit_Tartessos" w:history="1">
        <w:r w:rsidR="00D74220" w:rsidRPr="00D74220">
          <w:rPr>
            <w:rStyle w:val="Hyperlink"/>
            <w:lang w:val="fr-FR"/>
          </w:rPr>
          <w:t>Tartessos</w:t>
        </w:r>
      </w:hyperlink>
      <w:r w:rsidR="00D74220">
        <w:rPr>
          <w:lang w:val="fr-FR"/>
        </w:rPr>
        <w:t xml:space="preserve"> (BIB Arqueomania, TV3, 2020)</w:t>
      </w:r>
    </w:p>
    <w:p w14:paraId="6E9423CC" w14:textId="77777777" w:rsidR="00CC639F" w:rsidRDefault="00CC639F" w:rsidP="00242C0F">
      <w:pPr>
        <w:rPr>
          <w:lang w:val="fr-FR"/>
        </w:rPr>
      </w:pPr>
    </w:p>
    <w:p w14:paraId="442E409F" w14:textId="77777777" w:rsidR="00CC639F" w:rsidRPr="00426FF9" w:rsidRDefault="00CC639F" w:rsidP="00426FF9">
      <w:pPr>
        <w:pStyle w:val="Heading1"/>
        <w:rPr>
          <w:lang w:val="es-ES"/>
        </w:rPr>
      </w:pPr>
      <w:bookmarkStart w:id="1479" w:name="Sit_Juliana"/>
      <w:r w:rsidRPr="00426FF9">
        <w:rPr>
          <w:lang w:val="es-ES"/>
        </w:rPr>
        <w:t>JULIANA</w:t>
      </w:r>
    </w:p>
    <w:bookmarkEnd w:id="1479"/>
    <w:p w14:paraId="3D71E2D0" w14:textId="77777777" w:rsidR="00CC639F" w:rsidRPr="0061147A" w:rsidRDefault="00CC639F" w:rsidP="00CC639F">
      <w:pPr>
        <w:jc w:val="both"/>
        <w:rPr>
          <w:sz w:val="20"/>
          <w:lang w:val="es-ES"/>
        </w:rPr>
      </w:pPr>
      <w:r w:rsidRPr="0061147A">
        <w:rPr>
          <w:sz w:val="20"/>
          <w:lang w:val="es-ES"/>
        </w:rPr>
        <w:t>Mina Juliana</w:t>
      </w:r>
      <w:r w:rsidR="006C2202">
        <w:rPr>
          <w:sz w:val="20"/>
          <w:lang w:val="es-ES"/>
        </w:rPr>
        <w:t>, Mina da Juliana</w:t>
      </w:r>
    </w:p>
    <w:p w14:paraId="5517113D" w14:textId="77777777" w:rsidR="00CC639F" w:rsidRPr="0061147A" w:rsidRDefault="00CC639F" w:rsidP="00CC639F">
      <w:pPr>
        <w:jc w:val="both"/>
        <w:rPr>
          <w:lang w:val="es-ES"/>
        </w:rPr>
      </w:pPr>
    </w:p>
    <w:p w14:paraId="70FD3C88" w14:textId="27A52B18" w:rsidR="008D0CE6" w:rsidRDefault="008D0CE6" w:rsidP="00D95C20">
      <w:pPr>
        <w:jc w:val="both"/>
        <w:rPr>
          <w:lang w:val="fr-FR"/>
        </w:rPr>
      </w:pPr>
      <w:r>
        <w:rPr>
          <w:lang w:val="fr-FR"/>
        </w:rPr>
        <w:t xml:space="preserve">Santa Vitoria. </w:t>
      </w:r>
      <w:r w:rsidR="00D95C20" w:rsidRPr="008D0CE6">
        <w:rPr>
          <w:lang w:val="fr-FR"/>
        </w:rPr>
        <w:t>Située dans l'</w:t>
      </w:r>
      <w:hyperlink r:id="rId3371" w:anchor="Sit_IPB" w:history="1">
        <w:r w:rsidR="00D95C20" w:rsidRPr="008D0CE6">
          <w:rPr>
            <w:rStyle w:val="Hyperlink"/>
            <w:lang w:val="fr-FR"/>
          </w:rPr>
          <w:t>IPB</w:t>
        </w:r>
      </w:hyperlink>
      <w:r w:rsidR="00D95C20" w:rsidRPr="008D0CE6">
        <w:rPr>
          <w:lang w:val="fr-FR"/>
        </w:rPr>
        <w:t xml:space="preserve"> (SS BIB). </w:t>
      </w:r>
      <w:r w:rsidR="00CC639F">
        <w:rPr>
          <w:lang w:val="fr-FR"/>
        </w:rPr>
        <w:t xml:space="preserve">Importante mine de </w:t>
      </w:r>
      <w:hyperlink r:id="rId3372" w:anchor="Sit_Cuivre" w:history="1">
        <w:r w:rsidR="00BA150E" w:rsidRPr="00BA150E">
          <w:rPr>
            <w:rStyle w:val="Hyperlink"/>
            <w:lang w:val="fr-FR"/>
          </w:rPr>
          <w:t>cuivre</w:t>
        </w:r>
      </w:hyperlink>
      <w:r w:rsidR="00BA150E">
        <w:rPr>
          <w:lang w:val="fr-FR"/>
        </w:rPr>
        <w:t xml:space="preserve"> </w:t>
      </w:r>
      <w:r w:rsidR="00CC639F">
        <w:rPr>
          <w:lang w:val="fr-FR"/>
        </w:rPr>
        <w:t xml:space="preserve">dans la pénisule ibérique </w:t>
      </w:r>
      <w:r w:rsidR="00141340">
        <w:rPr>
          <w:lang w:val="fr-FR"/>
        </w:rPr>
        <w:t>(BIB 2172) p</w:t>
      </w:r>
      <w:r>
        <w:rPr>
          <w:lang w:val="fr-FR"/>
        </w:rPr>
        <w:t xml:space="preserve">roche d' Assento, </w:t>
      </w:r>
      <w:hyperlink r:id="rId3373" w:anchor="Sit_Ervidel_1" w:history="1">
        <w:r w:rsidRPr="00BE734E">
          <w:rPr>
            <w:rStyle w:val="Hyperlink"/>
            <w:lang w:val="fr-FR"/>
          </w:rPr>
          <w:t>Ervidel 1</w:t>
        </w:r>
      </w:hyperlink>
      <w:r>
        <w:rPr>
          <w:lang w:val="fr-FR"/>
        </w:rPr>
        <w:t xml:space="preserve"> et </w:t>
      </w:r>
      <w:hyperlink r:id="rId3374" w:anchor="Sit_Santa_Vitoria" w:history="1">
        <w:r w:rsidRPr="009238E9">
          <w:rPr>
            <w:rStyle w:val="Hyperlink"/>
            <w:lang w:val="fr-FR"/>
          </w:rPr>
          <w:t>Santa Vitoria</w:t>
        </w:r>
      </w:hyperlink>
      <w:r>
        <w:rPr>
          <w:lang w:val="fr-FR"/>
        </w:rPr>
        <w:t xml:space="preserve"> (BIB 2172)</w:t>
      </w:r>
      <w:r w:rsidRPr="00B0304B">
        <w:rPr>
          <w:lang w:val="fr-FR"/>
        </w:rPr>
        <w:t xml:space="preserve"> </w:t>
      </w:r>
      <w:r w:rsidR="00DF3827">
        <w:rPr>
          <w:lang w:val="fr-FR"/>
        </w:rPr>
        <w:t>(</w:t>
      </w:r>
      <w:hyperlink r:id="rId3375" w:anchor="Cul_Alentejo_context_reg" w:history="1">
        <w:r w:rsidR="00DF3827">
          <w:rPr>
            <w:rStyle w:val="Hyperlink"/>
            <w:lang w:val="fr-FR"/>
          </w:rPr>
          <w:t xml:space="preserve">conc. </w:t>
        </w:r>
        <w:r w:rsidR="00DF3827" w:rsidRPr="00DF3827">
          <w:rPr>
            <w:rStyle w:val="Hyperlink"/>
            <w:lang w:val="fr-FR"/>
          </w:rPr>
          <w:t>SV</w:t>
        </w:r>
      </w:hyperlink>
      <w:r w:rsidR="00DF3827">
        <w:rPr>
          <w:lang w:val="fr-FR"/>
        </w:rPr>
        <w:t xml:space="preserve">) </w:t>
      </w:r>
      <w:hyperlink r:id="rId3376" w:anchor="Sit_Aljustrel" w:history="1">
        <w:r w:rsidRPr="00D95C20">
          <w:rPr>
            <w:rStyle w:val="Hyperlink"/>
            <w:lang w:val="fr-FR"/>
          </w:rPr>
          <w:t>Aljustrel</w:t>
        </w:r>
      </w:hyperlink>
      <w:r>
        <w:rPr>
          <w:lang w:val="fr-FR"/>
        </w:rPr>
        <w:t xml:space="preserve"> (SS BIB)</w:t>
      </w:r>
    </w:p>
    <w:p w14:paraId="3E081269" w14:textId="77777777" w:rsidR="00141340" w:rsidRDefault="00141340" w:rsidP="00D95C20">
      <w:pPr>
        <w:jc w:val="both"/>
        <w:rPr>
          <w:lang w:val="fr-FR"/>
        </w:rPr>
      </w:pPr>
    </w:p>
    <w:p w14:paraId="56B71A4A" w14:textId="77777777" w:rsidR="00141340" w:rsidRDefault="00141340" w:rsidP="00141340">
      <w:pPr>
        <w:pStyle w:val="Heading2"/>
      </w:pPr>
      <w:bookmarkStart w:id="1480" w:name="Sit_Juliana_mob"/>
      <w:r>
        <w:t>mobilier</w:t>
      </w:r>
    </w:p>
    <w:bookmarkEnd w:id="1480"/>
    <w:p w14:paraId="4978620C" w14:textId="77777777" w:rsidR="00141340" w:rsidRDefault="00141340" w:rsidP="00141340">
      <w:pPr>
        <w:rPr>
          <w:lang w:val="fr-FR"/>
        </w:rPr>
      </w:pPr>
    </w:p>
    <w:p w14:paraId="2A56460B" w14:textId="77777777" w:rsidR="00141340" w:rsidRPr="00141340" w:rsidRDefault="00141340" w:rsidP="00141340">
      <w:pPr>
        <w:jc w:val="both"/>
        <w:rPr>
          <w:lang w:val="fr-FR"/>
        </w:rPr>
      </w:pPr>
      <w:r>
        <w:rPr>
          <w:lang w:val="fr-FR"/>
        </w:rPr>
        <w:t>L'analyse métallographique (Bittel et al. 1988) montre 10% de Sn (BIB 3065)</w:t>
      </w:r>
    </w:p>
    <w:p w14:paraId="4AC9EC1D" w14:textId="77777777" w:rsidR="00141340" w:rsidRDefault="00141340" w:rsidP="00141340">
      <w:pPr>
        <w:rPr>
          <w:lang w:val="fr-FR"/>
        </w:rPr>
      </w:pPr>
    </w:p>
    <w:p w14:paraId="3F73DF64" w14:textId="77777777" w:rsidR="00141340" w:rsidRDefault="00141340" w:rsidP="00141340">
      <w:pPr>
        <w:pStyle w:val="Heading3"/>
      </w:pPr>
      <w:bookmarkStart w:id="1481" w:name="Sit_Juliana_mob_hache"/>
      <w:r>
        <w:t>haches en bronze</w:t>
      </w:r>
    </w:p>
    <w:bookmarkEnd w:id="1481"/>
    <w:p w14:paraId="5B4DC469" w14:textId="371BD3EA" w:rsidR="00141340" w:rsidRPr="00141340" w:rsidRDefault="00141340" w:rsidP="00141340">
      <w:pPr>
        <w:jc w:val="both"/>
        <w:rPr>
          <w:lang w:val="fr-FR" w:eastAsia="fr-FR"/>
        </w:rPr>
      </w:pPr>
      <w:r>
        <w:rPr>
          <w:lang w:val="fr-FR"/>
        </w:rPr>
        <w:t xml:space="preserve">haches plates (BIB 2172) Haches en </w:t>
      </w:r>
      <w:hyperlink r:id="rId3377" w:anchor="Sit_Metal_all_bronze_typ_binaire" w:history="1">
        <w:r w:rsidRPr="00C71734">
          <w:rPr>
            <w:rStyle w:val="Hyperlink"/>
            <w:lang w:val="fr-FR"/>
          </w:rPr>
          <w:t>bronze binaire</w:t>
        </w:r>
      </w:hyperlink>
      <w:r>
        <w:rPr>
          <w:lang w:val="fr-FR"/>
        </w:rPr>
        <w:t xml:space="preserve"> (10% d'étain)</w:t>
      </w:r>
      <w:r w:rsidRPr="008E4925">
        <w:rPr>
          <w:lang w:val="fr-FR"/>
        </w:rPr>
        <w:t xml:space="preserve"> </w:t>
      </w:r>
      <w:r>
        <w:rPr>
          <w:lang w:val="fr-FR"/>
        </w:rPr>
        <w:t xml:space="preserve">(BIB 2172) 2 haches de morphologie </w:t>
      </w:r>
      <w:hyperlink r:id="rId3378" w:anchor="Cul_Bronze_Ancien_spat_MedOcc_Espa" w:history="1">
        <w:r w:rsidRPr="006062CB">
          <w:rPr>
            <w:rStyle w:val="Hyperlink"/>
            <w:lang w:val="fr-FR"/>
          </w:rPr>
          <w:t>Bronce Inicial</w:t>
        </w:r>
      </w:hyperlink>
      <w:r w:rsidRPr="00B0304B">
        <w:rPr>
          <w:lang w:val="fr-FR"/>
        </w:rPr>
        <w:t xml:space="preserve"> (Schubart, 1975:67; Ruiz-Gálvez, 1979)</w:t>
      </w:r>
      <w:r>
        <w:rPr>
          <w:lang w:val="fr-FR"/>
        </w:rPr>
        <w:t xml:space="preserve"> en bronze binaire </w:t>
      </w:r>
      <w:r w:rsidRPr="00B0304B">
        <w:rPr>
          <w:lang w:val="fr-FR"/>
        </w:rPr>
        <w:t>(Junghans, Sangmeister y Schröder, 1968;1974)</w:t>
      </w:r>
      <w:r>
        <w:rPr>
          <w:lang w:val="fr-FR"/>
        </w:rPr>
        <w:t xml:space="preserve"> (BIB 2172) Hache à tranchant évasé (BIB 3065),</w:t>
      </w:r>
    </w:p>
    <w:p w14:paraId="5174DC1E" w14:textId="77777777" w:rsidR="00141340" w:rsidRDefault="00141340" w:rsidP="00D95C20">
      <w:pPr>
        <w:jc w:val="both"/>
        <w:rPr>
          <w:lang w:val="fr-FR"/>
        </w:rPr>
      </w:pPr>
    </w:p>
    <w:p w14:paraId="0B2D3AED" w14:textId="77777777" w:rsidR="00141340" w:rsidRDefault="00141340" w:rsidP="00141340">
      <w:pPr>
        <w:pStyle w:val="Heading3"/>
      </w:pPr>
      <w:bookmarkStart w:id="1482" w:name="Sit_Juliana_mob_ciseau"/>
      <w:r>
        <w:t>ciseaux en bronze</w:t>
      </w:r>
    </w:p>
    <w:bookmarkEnd w:id="1482"/>
    <w:p w14:paraId="613A4946" w14:textId="2ED969F1" w:rsidR="00141340" w:rsidRDefault="001E03EF" w:rsidP="00D95C20">
      <w:pPr>
        <w:jc w:val="both"/>
        <w:rPr>
          <w:lang w:val="fr-FR"/>
        </w:rPr>
      </w:pPr>
      <w:r>
        <w:rPr>
          <w:lang w:val="fr-FR"/>
        </w:rPr>
        <w:t>ciseaux</w:t>
      </w:r>
      <w:r w:rsidR="00141340">
        <w:rPr>
          <w:lang w:val="fr-FR"/>
        </w:rPr>
        <w:t xml:space="preserve">, (BIB 3065) ciseaux de bronze [v. </w:t>
      </w:r>
      <w:hyperlink r:id="rId3379" w:anchor="Cul_Argar__metal_ciseau_bz" w:history="1">
        <w:r w:rsidR="00141340" w:rsidRPr="008D0CE6">
          <w:rPr>
            <w:rStyle w:val="Hyperlink"/>
            <w:lang w:val="fr-FR"/>
          </w:rPr>
          <w:t>Argar</w:t>
        </w:r>
      </w:hyperlink>
      <w:r w:rsidR="00141340">
        <w:rPr>
          <w:lang w:val="fr-FR"/>
        </w:rPr>
        <w:t xml:space="preserve">, </w:t>
      </w:r>
      <w:hyperlink r:id="rId3380" w:anchor="Sit_Monte_Ulmo_anciforme_tek" w:history="1">
        <w:r w:rsidR="00141340" w:rsidRPr="00B0304B">
          <w:rPr>
            <w:rStyle w:val="Hyperlink"/>
            <w:lang w:val="fr-FR"/>
          </w:rPr>
          <w:t>Monte Ulmo</w:t>
        </w:r>
      </w:hyperlink>
      <w:r w:rsidR="00141340">
        <w:rPr>
          <w:lang w:val="fr-FR"/>
        </w:rPr>
        <w:t xml:space="preserve">, gr. </w:t>
      </w:r>
      <w:hyperlink r:id="rId3381" w:anchor="Cul_Alentejo_stele_o_ciseau" w:history="1">
        <w:r w:rsidR="00141340" w:rsidRPr="008D0CE6">
          <w:rPr>
            <w:rStyle w:val="Hyperlink"/>
            <w:lang w:val="fr-FR"/>
          </w:rPr>
          <w:t>Alentejo</w:t>
        </w:r>
      </w:hyperlink>
      <w:r w:rsidR="00141340">
        <w:rPr>
          <w:lang w:val="fr-FR"/>
        </w:rPr>
        <w:t xml:space="preserve">], (BIB 2172) </w:t>
      </w:r>
    </w:p>
    <w:p w14:paraId="1419DE98" w14:textId="77777777" w:rsidR="00141340" w:rsidRDefault="00141340" w:rsidP="00D95C20">
      <w:pPr>
        <w:jc w:val="both"/>
        <w:rPr>
          <w:lang w:val="fr-FR"/>
        </w:rPr>
      </w:pPr>
    </w:p>
    <w:p w14:paraId="3F7D30BB" w14:textId="77777777" w:rsidR="00141340" w:rsidRDefault="00141340" w:rsidP="00141340">
      <w:pPr>
        <w:pStyle w:val="Heading3"/>
      </w:pPr>
      <w:bookmarkStart w:id="1483" w:name="Sit_Juliana_mob_masse"/>
      <w:r>
        <w:t>masses de miniers</w:t>
      </w:r>
    </w:p>
    <w:bookmarkEnd w:id="1483"/>
    <w:p w14:paraId="40C342A9" w14:textId="42FC6895" w:rsidR="00141340" w:rsidRPr="004453AB" w:rsidRDefault="00141340" w:rsidP="00D95C20">
      <w:pPr>
        <w:jc w:val="both"/>
        <w:rPr>
          <w:lang w:val="fr-FR"/>
        </w:rPr>
      </w:pPr>
      <w:r>
        <w:rPr>
          <w:lang w:val="fr-FR"/>
        </w:rPr>
        <w:t xml:space="preserve">masses de miniers (marteaux) (BIB 2172) percuteurs lithique (BIB 3065) v. métal </w:t>
      </w:r>
      <w:hyperlink r:id="rId3382" w:anchor="Cul_Argar__metal" w:history="1">
        <w:r w:rsidRPr="00141340">
          <w:rPr>
            <w:rStyle w:val="Hyperlink"/>
            <w:lang w:val="fr-FR"/>
          </w:rPr>
          <w:t>Argar</w:t>
        </w:r>
      </w:hyperlink>
    </w:p>
    <w:p w14:paraId="1DE1273C" w14:textId="77777777" w:rsidR="00DF63BC" w:rsidRPr="004453AB" w:rsidRDefault="00DF63BC" w:rsidP="00242C0F">
      <w:pPr>
        <w:rPr>
          <w:lang w:val="fr-FR"/>
        </w:rPr>
      </w:pPr>
    </w:p>
    <w:p w14:paraId="61AAFA78" w14:textId="77777777" w:rsidR="00DF63BC" w:rsidRPr="00426FF9" w:rsidRDefault="00DF63BC" w:rsidP="00426FF9">
      <w:pPr>
        <w:pStyle w:val="Heading1"/>
        <w:rPr>
          <w:lang w:val="es-ES"/>
        </w:rPr>
      </w:pPr>
      <w:bookmarkStart w:id="1484" w:name="Sit_Torre_Velha_3"/>
      <w:r w:rsidRPr="00426FF9">
        <w:rPr>
          <w:lang w:val="es-ES"/>
        </w:rPr>
        <w:t>TORRE VELHA 3</w:t>
      </w:r>
    </w:p>
    <w:bookmarkEnd w:id="1484"/>
    <w:p w14:paraId="612FC793" w14:textId="77777777" w:rsidR="002C1943" w:rsidRDefault="00DF63BC" w:rsidP="002C1943">
      <w:pPr>
        <w:jc w:val="both"/>
        <w:rPr>
          <w:lang w:val="fr-FR"/>
        </w:rPr>
      </w:pPr>
      <w:r w:rsidRPr="00B871A1">
        <w:rPr>
          <w:lang w:val="es-ES"/>
        </w:rPr>
        <w:br/>
      </w:r>
      <w:r w:rsidR="00DF3827" w:rsidRPr="00B871A1">
        <w:rPr>
          <w:lang w:val="es-ES"/>
        </w:rPr>
        <w:t xml:space="preserve">Beja-Serpa </w:t>
      </w:r>
      <w:r w:rsidRPr="00B871A1">
        <w:rPr>
          <w:lang w:val="es-ES"/>
        </w:rPr>
        <w:t xml:space="preserve">Serpa/Beja. </w:t>
      </w:r>
      <w:r w:rsidRPr="00DF63BC">
        <w:rPr>
          <w:lang w:val="fr-FR"/>
        </w:rPr>
        <w:t>H</w:t>
      </w:r>
      <w:r>
        <w:rPr>
          <w:lang w:val="fr-FR"/>
        </w:rPr>
        <w:t>y</w:t>
      </w:r>
      <w:r w:rsidRPr="00DF63BC">
        <w:rPr>
          <w:lang w:val="fr-FR"/>
        </w:rPr>
        <w:t xml:space="preserve">pogée du </w:t>
      </w:r>
      <w:r w:rsidR="00467DA3">
        <w:rPr>
          <w:lang w:val="fr-FR"/>
        </w:rPr>
        <w:t xml:space="preserve">BM </w:t>
      </w:r>
      <w:r w:rsidRPr="00DF63BC">
        <w:rPr>
          <w:lang w:val="fr-FR"/>
        </w:rPr>
        <w:t>(BIB 2964)</w:t>
      </w:r>
      <w:r w:rsidR="00EC349C" w:rsidRPr="00EC349C">
        <w:rPr>
          <w:lang w:val="fr-FR"/>
        </w:rPr>
        <w:t xml:space="preserve"> </w:t>
      </w:r>
      <w:r w:rsidR="00EC349C">
        <w:rPr>
          <w:lang w:val="fr-FR"/>
        </w:rPr>
        <w:t>(BIB 3073)</w:t>
      </w:r>
      <w:r w:rsidR="00DF3827">
        <w:rPr>
          <w:lang w:val="fr-FR"/>
        </w:rPr>
        <w:t xml:space="preserve"> daté du </w:t>
      </w:r>
      <w:hyperlink r:id="rId3383" w:anchor="Cul_Bronze_Moyen_Iberique_SW" w:history="1">
        <w:r w:rsidR="00DF3827" w:rsidRPr="00DF3827">
          <w:rPr>
            <w:rStyle w:val="Hyperlink"/>
            <w:lang w:val="fr-FR"/>
          </w:rPr>
          <w:t>SWIB</w:t>
        </w:r>
      </w:hyperlink>
      <w:r w:rsidR="00DF3827">
        <w:rPr>
          <w:lang w:val="fr-FR"/>
        </w:rPr>
        <w:t xml:space="preserve"> (BIB 3114) 23 monuments identifiés (Alves et al. 2010) (BIB 3114) </w:t>
      </w:r>
      <w:r>
        <w:rPr>
          <w:lang w:val="fr-FR"/>
        </w:rPr>
        <w:t xml:space="preserve"> Les associations de faune dans des rituels de </w:t>
      </w:r>
      <w:r w:rsidRPr="00DF63BC">
        <w:rPr>
          <w:i/>
          <w:lang w:val="fr-FR"/>
        </w:rPr>
        <w:t>feasting</w:t>
      </w:r>
      <w:r>
        <w:rPr>
          <w:lang w:val="fr-FR"/>
        </w:rPr>
        <w:t xml:space="preserve">, </w:t>
      </w:r>
      <w:r w:rsidR="00467DA3" w:rsidRPr="00467DA3">
        <w:rPr>
          <w:lang w:val="fr-FR"/>
        </w:rPr>
        <w:t xml:space="preserve">Site associant viande et hypogée (BIB 2964) </w:t>
      </w:r>
      <w:r w:rsidR="00594806">
        <w:rPr>
          <w:lang w:val="fr-FR"/>
        </w:rPr>
        <w:t>3</w:t>
      </w:r>
      <w:r>
        <w:rPr>
          <w:lang w:val="fr-FR"/>
        </w:rPr>
        <w:t xml:space="preserve"> coupes à pieds</w:t>
      </w:r>
      <w:r w:rsidR="00184D51">
        <w:rPr>
          <w:lang w:val="fr-FR"/>
        </w:rPr>
        <w:t xml:space="preserve"> [</w:t>
      </w:r>
      <w:hyperlink r:id="rId3384" w:anchor="Cul_Argar_cer_coupePied" w:history="1">
        <w:r w:rsidR="00184D51" w:rsidRPr="00184D51">
          <w:rPr>
            <w:rStyle w:val="Hyperlink"/>
            <w:lang w:val="fr-FR"/>
          </w:rPr>
          <w:t>Argar</w:t>
        </w:r>
      </w:hyperlink>
      <w:r w:rsidR="00184D51">
        <w:rPr>
          <w:lang w:val="fr-FR"/>
        </w:rPr>
        <w:t>]</w:t>
      </w:r>
      <w:r>
        <w:rPr>
          <w:lang w:val="fr-FR"/>
        </w:rPr>
        <w:t xml:space="preserve">, des éléments en bronze ou </w:t>
      </w:r>
      <w:hyperlink r:id="rId3385" w:anchor="Sit_Cuivre" w:history="1">
        <w:r w:rsidR="00BA150E" w:rsidRPr="00BA150E">
          <w:rPr>
            <w:rStyle w:val="Hyperlink"/>
            <w:lang w:val="fr-FR"/>
          </w:rPr>
          <w:t>cuivre</w:t>
        </w:r>
      </w:hyperlink>
      <w:r w:rsidR="00BA150E">
        <w:rPr>
          <w:lang w:val="fr-FR"/>
        </w:rPr>
        <w:t xml:space="preserve"> </w:t>
      </w:r>
      <w:r>
        <w:rPr>
          <w:lang w:val="fr-FR"/>
        </w:rPr>
        <w:t xml:space="preserve">arsenié, se rapprochent des modèles d' </w:t>
      </w:r>
      <w:hyperlink r:id="rId3386" w:anchor="Cul_Argar" w:history="1">
        <w:r w:rsidRPr="00DF63BC">
          <w:rPr>
            <w:rStyle w:val="Hyperlink"/>
            <w:lang w:val="fr-FR"/>
          </w:rPr>
          <w:t>Argar</w:t>
        </w:r>
      </w:hyperlink>
      <w:r>
        <w:rPr>
          <w:lang w:val="fr-FR"/>
        </w:rPr>
        <w:t xml:space="preserve"> </w:t>
      </w:r>
      <w:r w:rsidRPr="00DF63BC">
        <w:rPr>
          <w:lang w:val="fr-FR"/>
        </w:rPr>
        <w:t>(BIB 2964)</w:t>
      </w:r>
      <w:r>
        <w:rPr>
          <w:lang w:val="fr-FR"/>
        </w:rPr>
        <w:t xml:space="preserve"> Probable contexte d'interactions </w:t>
      </w:r>
      <w:r w:rsidRPr="00DF63BC">
        <w:rPr>
          <w:lang w:val="fr-FR"/>
        </w:rPr>
        <w:t>(BIB 2964)</w:t>
      </w:r>
      <w:r>
        <w:rPr>
          <w:lang w:val="fr-FR"/>
        </w:rPr>
        <w:t xml:space="preserve"> Les inhumés étaient </w:t>
      </w:r>
      <w:r w:rsidR="00467DA3">
        <w:rPr>
          <w:lang w:val="fr-FR"/>
        </w:rPr>
        <w:t>accompagnés</w:t>
      </w:r>
      <w:r>
        <w:rPr>
          <w:lang w:val="fr-FR"/>
        </w:rPr>
        <w:t xml:space="preserve"> de dons comme des céramiques, dont des céramiques carénées de type </w:t>
      </w:r>
      <w:hyperlink r:id="rId3387" w:anchor="Cul_Atalaia" w:history="1">
        <w:r w:rsidR="00271DAE" w:rsidRPr="00141340">
          <w:rPr>
            <w:rStyle w:val="Hyperlink"/>
            <w:strike/>
            <w:lang w:val="fr-FR"/>
          </w:rPr>
          <w:t>Atalaia</w:t>
        </w:r>
      </w:hyperlink>
      <w:r w:rsidR="00271DAE" w:rsidRPr="00141340">
        <w:rPr>
          <w:strike/>
          <w:lang w:val="fr-FR"/>
        </w:rPr>
        <w:t xml:space="preserve"> </w:t>
      </w:r>
      <w:r w:rsidRPr="00141340">
        <w:rPr>
          <w:strike/>
          <w:lang w:val="fr-FR"/>
        </w:rPr>
        <w:t>et</w:t>
      </w:r>
      <w:r w:rsidRPr="00141340">
        <w:rPr>
          <w:lang w:val="fr-FR"/>
        </w:rPr>
        <w:t xml:space="preserve"> </w:t>
      </w:r>
      <w:r w:rsidR="00141340" w:rsidRPr="00141340">
        <w:rPr>
          <w:lang w:val="fr-FR"/>
        </w:rPr>
        <w:t xml:space="preserve"> </w:t>
      </w:r>
      <w:hyperlink r:id="rId3388" w:anchor="Cul_Odivelas" w:history="1">
        <w:r w:rsidRPr="00184D51">
          <w:rPr>
            <w:rStyle w:val="Hyperlink"/>
            <w:lang w:val="fr-FR"/>
          </w:rPr>
          <w:t>Odivelas</w:t>
        </w:r>
      </w:hyperlink>
      <w:r>
        <w:rPr>
          <w:lang w:val="fr-FR"/>
        </w:rPr>
        <w:t xml:space="preserve">. On compte en plus 2 vases à pieds qui attestent de contacts supra-régionaux. 40 artefacts en métal dont 4 alènes et 1 </w:t>
      </w:r>
      <w:hyperlink r:id="rId3389" w:anchor="Sit_Torre_Velha_3_mob_poig" w:history="1">
        <w:r w:rsidR="002C1943" w:rsidRPr="004D4DF8">
          <w:rPr>
            <w:rStyle w:val="Hyperlink"/>
            <w:lang w:val="fr-FR"/>
          </w:rPr>
          <w:t>poignard</w:t>
        </w:r>
      </w:hyperlink>
    </w:p>
    <w:p w14:paraId="7757A6FB" w14:textId="24256602" w:rsidR="00DF63BC" w:rsidRDefault="00DF63BC" w:rsidP="00184D51">
      <w:pPr>
        <w:jc w:val="both"/>
        <w:rPr>
          <w:lang w:val="fr-FR"/>
        </w:rPr>
      </w:pPr>
      <w:r>
        <w:rPr>
          <w:lang w:val="fr-FR"/>
        </w:rPr>
        <w:t xml:space="preserve">en </w:t>
      </w:r>
      <w:hyperlink r:id="rId3390" w:anchor="Sit_Metal_all_bronze_typ_binaire" w:history="1">
        <w:r w:rsidR="00C71734" w:rsidRPr="00C71734">
          <w:rPr>
            <w:rStyle w:val="Hyperlink"/>
            <w:lang w:val="fr-FR"/>
          </w:rPr>
          <w:t>bronze binaire</w:t>
        </w:r>
      </w:hyperlink>
      <w:r w:rsidR="002C1943">
        <w:rPr>
          <w:lang w:val="fr-FR"/>
        </w:rPr>
        <w:t xml:space="preserve">, (sinon </w:t>
      </w:r>
      <w:r>
        <w:rPr>
          <w:lang w:val="fr-FR"/>
        </w:rPr>
        <w:t>beaucoup sont en cuivre arsénié)</w:t>
      </w:r>
      <w:r w:rsidRPr="00DF63BC">
        <w:rPr>
          <w:lang w:val="fr-FR"/>
        </w:rPr>
        <w:t xml:space="preserve"> (BIB 2964)</w:t>
      </w:r>
      <w:r>
        <w:rPr>
          <w:lang w:val="fr-FR"/>
        </w:rPr>
        <w:t xml:space="preserve"> </w:t>
      </w:r>
      <w:r w:rsidR="0098123A">
        <w:rPr>
          <w:lang w:val="fr-FR"/>
        </w:rPr>
        <w:t>Plusieurs fosses sans inhumation montre un total de 11 instruments en métaux, alènes, ciseaux, poignards, scie (</w:t>
      </w:r>
      <w:r w:rsidR="0098123A" w:rsidRPr="0098123A">
        <w:rPr>
          <w:i/>
          <w:lang w:val="fr-FR"/>
        </w:rPr>
        <w:t>saw</w:t>
      </w:r>
      <w:r w:rsidR="0098123A">
        <w:rPr>
          <w:lang w:val="fr-FR"/>
        </w:rPr>
        <w:t>)</w:t>
      </w:r>
    </w:p>
    <w:p w14:paraId="78ADDFC5" w14:textId="77777777" w:rsidR="00467DA3" w:rsidRDefault="00467DA3" w:rsidP="00184D51">
      <w:pPr>
        <w:jc w:val="both"/>
        <w:rPr>
          <w:lang w:val="fr-FR"/>
        </w:rPr>
      </w:pPr>
    </w:p>
    <w:p w14:paraId="416E7AAF" w14:textId="77777777" w:rsidR="00DF3827" w:rsidRDefault="00DF3827" w:rsidP="00184D51">
      <w:pPr>
        <w:jc w:val="both"/>
        <w:rPr>
          <w:lang w:val="fr-FR"/>
        </w:rPr>
      </w:pPr>
      <w:r>
        <w:rPr>
          <w:lang w:val="fr-FR"/>
        </w:rPr>
        <w:t>Datation 14C entre 1700-1400 BC (BIB 3114)</w:t>
      </w:r>
    </w:p>
    <w:p w14:paraId="466557A0" w14:textId="77777777" w:rsidR="00DF3827" w:rsidRPr="00DF63BC" w:rsidRDefault="00DF3827" w:rsidP="00184D51">
      <w:pPr>
        <w:jc w:val="both"/>
        <w:rPr>
          <w:lang w:val="fr-FR"/>
        </w:rPr>
      </w:pPr>
    </w:p>
    <w:p w14:paraId="38DF7CFA" w14:textId="542F1085" w:rsidR="0009502E" w:rsidRPr="00885374" w:rsidRDefault="00DF63BC" w:rsidP="00242C0F">
      <w:pPr>
        <w:rPr>
          <w:lang w:val="es-ES"/>
        </w:rPr>
      </w:pPr>
      <w:r w:rsidRPr="0054297E">
        <w:rPr>
          <w:lang w:val="es-ES"/>
        </w:rPr>
        <w:t xml:space="preserve">v. </w:t>
      </w:r>
      <w:r w:rsidR="00594806" w:rsidRPr="0054297E">
        <w:rPr>
          <w:lang w:val="es-ES"/>
        </w:rPr>
        <w:t xml:space="preserve">gr. </w:t>
      </w:r>
      <w:hyperlink r:id="rId3391" w:anchor="Cul_Alentejo_context_loc" w:history="1">
        <w:r w:rsidR="00594806" w:rsidRPr="0054297E">
          <w:rPr>
            <w:rStyle w:val="Hyperlink"/>
            <w:lang w:val="es-ES"/>
          </w:rPr>
          <w:t>Alentejo</w:t>
        </w:r>
      </w:hyperlink>
      <w:r w:rsidRPr="0054297E">
        <w:rPr>
          <w:lang w:val="es-ES"/>
        </w:rPr>
        <w:t xml:space="preserve">, </w:t>
      </w:r>
      <w:hyperlink r:id="rId3392" w:anchor="Sit_Belmeque" w:history="1">
        <w:r w:rsidRPr="0054297E">
          <w:rPr>
            <w:rStyle w:val="Hyperlink"/>
            <w:lang w:val="es-ES"/>
          </w:rPr>
          <w:t>Belmeque</w:t>
        </w:r>
      </w:hyperlink>
      <w:r w:rsidRPr="0054297E">
        <w:rPr>
          <w:lang w:val="es-ES"/>
        </w:rPr>
        <w:t xml:space="preserve">, </w:t>
      </w:r>
      <w:hyperlink r:id="rId3393" w:anchor="Sit_Horta_Folgao" w:history="1">
        <w:r w:rsidRPr="0054297E">
          <w:rPr>
            <w:rStyle w:val="Hyperlink"/>
            <w:lang w:val="es-ES"/>
          </w:rPr>
          <w:t>Horta do Folgao</w:t>
        </w:r>
      </w:hyperlink>
      <w:r w:rsidRPr="0054297E">
        <w:rPr>
          <w:lang w:val="es-ES"/>
        </w:rPr>
        <w:t xml:space="preserve"> (BIB 2964)</w:t>
      </w:r>
      <w:r w:rsidR="0009502E" w:rsidRPr="0054297E">
        <w:rPr>
          <w:lang w:val="es-ES"/>
        </w:rPr>
        <w:t xml:space="preserve"> </w:t>
      </w:r>
      <w:hyperlink r:id="rId3394" w:anchor="Sit_Pessegueiro" w:history="1">
        <w:r w:rsidR="00885374" w:rsidRPr="00885374">
          <w:rPr>
            <w:rStyle w:val="Hyperlink"/>
            <w:lang w:val="es-ES"/>
          </w:rPr>
          <w:t>Pessegueiro</w:t>
        </w:r>
      </w:hyperlink>
      <w:r w:rsidR="00885374">
        <w:rPr>
          <w:lang w:val="es-ES"/>
        </w:rPr>
        <w:t xml:space="preserve">, </w:t>
      </w:r>
      <w:hyperlink r:id="rId3395" w:anchor="Sit_Traviesa" w:history="1">
        <w:r w:rsidR="00885374" w:rsidRPr="00467DA3">
          <w:rPr>
            <w:rStyle w:val="Hyperlink"/>
            <w:lang w:val="es-ES"/>
          </w:rPr>
          <w:t>Traviesa</w:t>
        </w:r>
      </w:hyperlink>
      <w:r w:rsidR="00885374">
        <w:rPr>
          <w:lang w:val="es-ES"/>
        </w:rPr>
        <w:t xml:space="preserve"> ciste 5, ciste 2 </w:t>
      </w:r>
      <w:hyperlink r:id="rId3396" w:anchor="Sit_Atalaia" w:history="1">
        <w:r w:rsidR="00885374" w:rsidRPr="00885374">
          <w:rPr>
            <w:rStyle w:val="Hyperlink"/>
            <w:lang w:val="es-ES"/>
          </w:rPr>
          <w:t>Atalaia</w:t>
        </w:r>
      </w:hyperlink>
      <w:r w:rsidR="00885374">
        <w:rPr>
          <w:lang w:val="es-ES"/>
        </w:rPr>
        <w:t xml:space="preserve">, </w:t>
      </w:r>
      <w:r w:rsidR="00885374" w:rsidRPr="0054297E">
        <w:rPr>
          <w:lang w:val="es-ES"/>
        </w:rPr>
        <w:t xml:space="preserve">stèles </w:t>
      </w:r>
      <w:r w:rsidR="00885374" w:rsidRPr="00885374">
        <w:rPr>
          <w:lang w:val="es-ES"/>
        </w:rPr>
        <w:t>(BIB 2978)</w:t>
      </w:r>
    </w:p>
    <w:p w14:paraId="70CA5337" w14:textId="77777777" w:rsidR="00467DA3" w:rsidRPr="0054297E" w:rsidRDefault="00467DA3" w:rsidP="00242C0F">
      <w:pPr>
        <w:rPr>
          <w:lang w:val="es-ES"/>
        </w:rPr>
      </w:pPr>
    </w:p>
    <w:p w14:paraId="1CE7615D" w14:textId="212DAB88" w:rsidR="00DF63BC" w:rsidRDefault="0009502E" w:rsidP="00242C0F">
      <w:pPr>
        <w:rPr>
          <w:lang w:val="fr-FR"/>
        </w:rPr>
      </w:pPr>
      <w:r w:rsidRPr="0054297E">
        <w:rPr>
          <w:lang w:val="es-ES"/>
        </w:rPr>
        <w:t xml:space="preserve">v. autre </w:t>
      </w:r>
      <w:r w:rsidR="00467DA3">
        <w:rPr>
          <w:lang w:val="es-ES"/>
        </w:rPr>
        <w:t>S</w:t>
      </w:r>
      <w:r w:rsidRPr="0054297E">
        <w:rPr>
          <w:lang w:val="es-ES"/>
        </w:rPr>
        <w:t>ites associant viande et hypogée</w:t>
      </w:r>
      <w:r w:rsidR="00467DA3">
        <w:rPr>
          <w:lang w:val="es-ES"/>
        </w:rPr>
        <w:t xml:space="preserve"> </w:t>
      </w:r>
      <w:r w:rsidR="00467DA3" w:rsidRPr="00467DA3">
        <w:rPr>
          <w:lang w:val="es-ES"/>
        </w:rPr>
        <w:t>(BIB 2964)</w:t>
      </w:r>
      <w:r w:rsidRPr="0054297E">
        <w:rPr>
          <w:lang w:val="es-ES"/>
        </w:rPr>
        <w:t xml:space="preserve">: Outeiro Alto 2/Monte do Gato de Cima 3 (Valera and Filipe 2010 and Filipe et al. 2013), </w:t>
      </w:r>
      <w:hyperlink r:id="rId3397" w:anchor="Sit_Montinhos_6" w:history="1">
        <w:r w:rsidRPr="00D343EF">
          <w:rPr>
            <w:rStyle w:val="Hyperlink"/>
            <w:lang w:val="es-ES"/>
          </w:rPr>
          <w:t>Montinhos 6</w:t>
        </w:r>
      </w:hyperlink>
      <w:r w:rsidRPr="0054297E">
        <w:rPr>
          <w:lang w:val="es-ES"/>
        </w:rPr>
        <w:t xml:space="preserve"> (Baptista et al. 2012), </w:t>
      </w:r>
      <w:hyperlink r:id="rId3398" w:anchor="Sit_Torre_Velha_12" w:history="1">
        <w:r w:rsidRPr="00D343EF">
          <w:rPr>
            <w:rStyle w:val="Hyperlink"/>
            <w:lang w:val="es-ES"/>
          </w:rPr>
          <w:t>Torre Velha 12</w:t>
        </w:r>
      </w:hyperlink>
      <w:r w:rsidRPr="0054297E">
        <w:rPr>
          <w:lang w:val="es-ES"/>
        </w:rPr>
        <w:t xml:space="preserve"> (Gomes et al. 2013). </w:t>
      </w:r>
      <w:r w:rsidRPr="0009502E">
        <w:rPr>
          <w:lang w:val="fr-FR"/>
        </w:rPr>
        <w:t>(BIB 2964)</w:t>
      </w:r>
    </w:p>
    <w:p w14:paraId="738EF457" w14:textId="77777777" w:rsidR="00EC349C" w:rsidRDefault="00EC349C" w:rsidP="00D343EF">
      <w:pPr>
        <w:jc w:val="both"/>
        <w:rPr>
          <w:lang w:val="fr-FR"/>
        </w:rPr>
      </w:pPr>
    </w:p>
    <w:p w14:paraId="4E40995A" w14:textId="12C4ACDC" w:rsidR="00EC349C" w:rsidRDefault="00EC349C" w:rsidP="00D343EF">
      <w:pPr>
        <w:jc w:val="both"/>
        <w:rPr>
          <w:lang w:val="fr-FR"/>
        </w:rPr>
      </w:pPr>
      <w:r>
        <w:rPr>
          <w:lang w:val="fr-FR"/>
        </w:rPr>
        <w:lastRenderedPageBreak/>
        <w:t xml:space="preserve">Le poignard et les alènes signent </w:t>
      </w:r>
      <w:bookmarkStart w:id="1485" w:name="_Hlk123703950"/>
      <w:r>
        <w:rPr>
          <w:lang w:val="fr-FR"/>
        </w:rPr>
        <w:t>l'une des premières évidence de bronze dans la région (</w:t>
      </w:r>
      <w:hyperlink r:id="rId3399" w:anchor="Cul_Bronze_Moyen_Iberique_SW" w:history="1">
        <w:r w:rsidRPr="00EC349C">
          <w:rPr>
            <w:rStyle w:val="Hyperlink"/>
            <w:lang w:val="fr-FR"/>
          </w:rPr>
          <w:t>SW ibérique</w:t>
        </w:r>
      </w:hyperlink>
      <w:r>
        <w:rPr>
          <w:lang w:val="fr-FR"/>
        </w:rPr>
        <w:t>) au 2e quart du 2e millénaire BC</w:t>
      </w:r>
      <w:r w:rsidRPr="00EC349C">
        <w:rPr>
          <w:lang w:val="fr-FR" w:eastAsia="fr-FR"/>
        </w:rPr>
        <w:t xml:space="preserve"> </w:t>
      </w:r>
      <w:bookmarkEnd w:id="1485"/>
      <w:r w:rsidRPr="00EC349C">
        <w:rPr>
          <w:lang w:val="fr-FR"/>
        </w:rPr>
        <w:t>(BIB 3075)</w:t>
      </w:r>
    </w:p>
    <w:p w14:paraId="33CA2A0C" w14:textId="77777777" w:rsidR="002C1943" w:rsidRDefault="002C1943" w:rsidP="002C1943">
      <w:pPr>
        <w:jc w:val="both"/>
        <w:rPr>
          <w:lang w:val="fr-FR"/>
        </w:rPr>
      </w:pPr>
    </w:p>
    <w:p w14:paraId="762D466B" w14:textId="41F37487" w:rsidR="002C1943" w:rsidRDefault="002C1943" w:rsidP="002C1943">
      <w:pPr>
        <w:jc w:val="both"/>
        <w:rPr>
          <w:lang w:val="fr-FR"/>
        </w:rPr>
      </w:pPr>
      <w:r>
        <w:rPr>
          <w:lang w:val="fr-FR"/>
        </w:rPr>
        <w:t xml:space="preserve">poignard avec deux rivets en argents </w:t>
      </w:r>
      <w:r w:rsidRPr="00EC349C">
        <w:rPr>
          <w:lang w:val="fr-FR"/>
        </w:rPr>
        <w:t>(BIB 3075)</w:t>
      </w:r>
    </w:p>
    <w:p w14:paraId="1F47F354" w14:textId="77777777" w:rsidR="0098123A" w:rsidRDefault="0098123A" w:rsidP="00D343EF">
      <w:pPr>
        <w:jc w:val="both"/>
        <w:rPr>
          <w:lang w:val="fr-FR"/>
        </w:rPr>
      </w:pPr>
    </w:p>
    <w:p w14:paraId="7CA8F34C" w14:textId="5EA69964" w:rsidR="004D4DF8" w:rsidRDefault="004D4DF8" w:rsidP="00D343EF">
      <w:pPr>
        <w:jc w:val="both"/>
        <w:rPr>
          <w:lang w:val="fr-FR"/>
        </w:rPr>
      </w:pPr>
    </w:p>
    <w:p w14:paraId="38577BF4" w14:textId="671434D4" w:rsidR="004D4DF8" w:rsidRDefault="004D4DF8" w:rsidP="004D4DF8">
      <w:pPr>
        <w:pStyle w:val="Heading2"/>
      </w:pPr>
      <w:bookmarkStart w:id="1486" w:name="Sit_Torre_Velha_3_mob"/>
      <w:r>
        <w:t>mobilier</w:t>
      </w:r>
    </w:p>
    <w:bookmarkEnd w:id="1486"/>
    <w:p w14:paraId="66481824" w14:textId="1FCDA043" w:rsidR="004D4DF8" w:rsidRDefault="004D4DF8" w:rsidP="00D343EF">
      <w:pPr>
        <w:jc w:val="both"/>
        <w:rPr>
          <w:lang w:val="fr-FR"/>
        </w:rPr>
      </w:pPr>
    </w:p>
    <w:p w14:paraId="2E89FE90" w14:textId="77FA5C1F" w:rsidR="004D4DF8" w:rsidRDefault="00000000" w:rsidP="00D343EF">
      <w:pPr>
        <w:jc w:val="both"/>
        <w:rPr>
          <w:lang w:val="fr-FR"/>
        </w:rPr>
      </w:pPr>
      <w:hyperlink r:id="rId3400" w:anchor="Sit_Torre_Velha_3_mob_poig" w:history="1">
        <w:r w:rsidR="004D4DF8" w:rsidRPr="004D4DF8">
          <w:rPr>
            <w:rStyle w:val="Hyperlink"/>
            <w:lang w:val="fr-FR"/>
          </w:rPr>
          <w:t>poignard</w:t>
        </w:r>
      </w:hyperlink>
    </w:p>
    <w:p w14:paraId="7AF8C530" w14:textId="77777777" w:rsidR="004D4DF8" w:rsidRDefault="004D4DF8" w:rsidP="00D343EF">
      <w:pPr>
        <w:jc w:val="both"/>
        <w:rPr>
          <w:lang w:val="fr-FR"/>
        </w:rPr>
      </w:pPr>
    </w:p>
    <w:p w14:paraId="7735A86F" w14:textId="5C90D25B" w:rsidR="004D4DF8" w:rsidRDefault="004D4DF8" w:rsidP="004D4DF8">
      <w:pPr>
        <w:pStyle w:val="Heading3"/>
      </w:pPr>
      <w:bookmarkStart w:id="1487" w:name="Sit_Torre_Velha_3_mob_poig"/>
      <w:r>
        <w:t>poignard</w:t>
      </w:r>
      <w:r w:rsidR="002C1943">
        <w:t xml:space="preserve"> en bronze binaire</w:t>
      </w:r>
    </w:p>
    <w:bookmarkEnd w:id="1487"/>
    <w:p w14:paraId="425C5799" w14:textId="7D869787" w:rsidR="004D4DF8" w:rsidRDefault="004D4DF8" w:rsidP="00D343EF">
      <w:pPr>
        <w:jc w:val="both"/>
        <w:rPr>
          <w:lang w:val="fr-FR"/>
        </w:rPr>
      </w:pPr>
    </w:p>
    <w:p w14:paraId="2F6FFFC5" w14:textId="2D2839AA" w:rsidR="004D4DF8" w:rsidRDefault="002C1943" w:rsidP="00D343EF">
      <w:pPr>
        <w:jc w:val="both"/>
        <w:rPr>
          <w:lang w:val="fr-FR"/>
        </w:rPr>
      </w:pPr>
      <w:r>
        <w:rPr>
          <w:lang w:val="fr-FR"/>
        </w:rPr>
        <w:t xml:space="preserve">en </w:t>
      </w:r>
      <w:hyperlink r:id="rId3401" w:anchor="Sit_Metal_all_bronze_typ_binaire" w:history="1">
        <w:r w:rsidRPr="00C71734">
          <w:rPr>
            <w:rStyle w:val="Hyperlink"/>
            <w:lang w:val="fr-FR"/>
          </w:rPr>
          <w:t>bronze binaire</w:t>
        </w:r>
      </w:hyperlink>
      <w:r w:rsidRPr="00DF63BC">
        <w:rPr>
          <w:lang w:val="fr-FR"/>
        </w:rPr>
        <w:t xml:space="preserve"> (BIB 2964)</w:t>
      </w:r>
    </w:p>
    <w:p w14:paraId="74D20CE1" w14:textId="77777777" w:rsidR="004D4DF8" w:rsidRPr="0032190F" w:rsidRDefault="004D4DF8" w:rsidP="00D343EF">
      <w:pPr>
        <w:jc w:val="both"/>
        <w:rPr>
          <w:szCs w:val="20"/>
          <w:lang w:val="fr-FR" w:eastAsia="en-GB"/>
        </w:rPr>
      </w:pPr>
    </w:p>
    <w:p w14:paraId="3302A512" w14:textId="77777777" w:rsidR="00D343EF" w:rsidRPr="0009502E" w:rsidRDefault="00D343EF" w:rsidP="00242C0F">
      <w:pPr>
        <w:rPr>
          <w:lang w:val="fr-FR"/>
        </w:rPr>
      </w:pPr>
    </w:p>
    <w:p w14:paraId="0783725E" w14:textId="77777777" w:rsidR="00DF63BC" w:rsidRDefault="00D343EF" w:rsidP="00426FF9">
      <w:pPr>
        <w:pStyle w:val="Heading1"/>
      </w:pPr>
      <w:bookmarkStart w:id="1488" w:name="Sit_Torre_Velha_12"/>
      <w:r>
        <w:t>TORRE VE</w:t>
      </w:r>
      <w:r w:rsidR="00141340">
        <w:t>LH</w:t>
      </w:r>
      <w:r>
        <w:t>A 12</w:t>
      </w:r>
    </w:p>
    <w:bookmarkEnd w:id="1488"/>
    <w:p w14:paraId="58C736EB" w14:textId="77777777" w:rsidR="00D343EF" w:rsidRDefault="00D343EF" w:rsidP="00242C0F">
      <w:pPr>
        <w:rPr>
          <w:lang w:val="fr-FR"/>
        </w:rPr>
      </w:pPr>
    </w:p>
    <w:p w14:paraId="6D92CD1B" w14:textId="666452E9" w:rsidR="00D343EF" w:rsidRPr="0032190F" w:rsidRDefault="00D343EF" w:rsidP="00D343EF">
      <w:pPr>
        <w:jc w:val="both"/>
        <w:rPr>
          <w:szCs w:val="20"/>
          <w:lang w:val="fr-FR" w:eastAsia="en-GB"/>
        </w:rPr>
      </w:pPr>
      <w:r>
        <w:rPr>
          <w:lang w:val="fr-FR"/>
        </w:rPr>
        <w:t>Hypogée [</w:t>
      </w:r>
      <w:r w:rsidRPr="00D343EF">
        <w:rPr>
          <w:i/>
          <w:lang w:val="fr-FR"/>
        </w:rPr>
        <w:t>covacha</w:t>
      </w:r>
      <w:r>
        <w:rPr>
          <w:lang w:val="fr-FR"/>
        </w:rPr>
        <w:t xml:space="preserve"> ?] du </w:t>
      </w:r>
      <w:r w:rsidR="004D4DF8">
        <w:rPr>
          <w:szCs w:val="20"/>
          <w:lang w:val="fr-FR" w:eastAsia="en-GB"/>
        </w:rPr>
        <w:t>BM</w:t>
      </w:r>
      <w:r>
        <w:rPr>
          <w:szCs w:val="20"/>
          <w:lang w:val="fr-FR" w:eastAsia="en-GB"/>
        </w:rPr>
        <w:t xml:space="preserve"> </w:t>
      </w:r>
      <w:r>
        <w:rPr>
          <w:lang w:val="fr-FR"/>
        </w:rPr>
        <w:t>(BIB 3073)</w:t>
      </w:r>
    </w:p>
    <w:p w14:paraId="33D368B0" w14:textId="77777777" w:rsidR="00D343EF" w:rsidRDefault="00D343EF" w:rsidP="00242C0F">
      <w:pPr>
        <w:rPr>
          <w:lang w:val="fr-FR"/>
        </w:rPr>
      </w:pPr>
    </w:p>
    <w:p w14:paraId="506406B9" w14:textId="77777777" w:rsidR="00D343EF" w:rsidRDefault="00D343EF" w:rsidP="00426FF9">
      <w:pPr>
        <w:pStyle w:val="Heading1"/>
      </w:pPr>
      <w:r>
        <w:t>OUTEIRO ALTO</w:t>
      </w:r>
    </w:p>
    <w:p w14:paraId="2862B86E" w14:textId="77777777" w:rsidR="00D343EF" w:rsidRDefault="00D343EF" w:rsidP="00242C0F">
      <w:pPr>
        <w:rPr>
          <w:lang w:val="fr-FR"/>
        </w:rPr>
      </w:pPr>
    </w:p>
    <w:p w14:paraId="6E4A29E7" w14:textId="04EF516D" w:rsidR="00D343EF" w:rsidRDefault="00D343EF" w:rsidP="00D343EF">
      <w:pPr>
        <w:jc w:val="both"/>
        <w:rPr>
          <w:lang w:val="fr-FR"/>
        </w:rPr>
      </w:pPr>
      <w:r>
        <w:rPr>
          <w:lang w:val="fr-FR"/>
        </w:rPr>
        <w:t>Hypogée [</w:t>
      </w:r>
      <w:r w:rsidRPr="00D343EF">
        <w:rPr>
          <w:i/>
          <w:lang w:val="fr-FR"/>
        </w:rPr>
        <w:t>covacha</w:t>
      </w:r>
      <w:r>
        <w:rPr>
          <w:lang w:val="fr-FR"/>
        </w:rPr>
        <w:t xml:space="preserve"> ?] du </w:t>
      </w:r>
      <w:r w:rsidR="004D4DF8">
        <w:rPr>
          <w:szCs w:val="20"/>
          <w:lang w:val="fr-FR" w:eastAsia="en-GB"/>
        </w:rPr>
        <w:t xml:space="preserve">BM </w:t>
      </w:r>
      <w:r>
        <w:rPr>
          <w:lang w:val="fr-FR"/>
        </w:rPr>
        <w:t>(BIB 3073)</w:t>
      </w:r>
    </w:p>
    <w:p w14:paraId="2E3669DF" w14:textId="77777777" w:rsidR="00D343EF" w:rsidRDefault="00D343EF" w:rsidP="00D343EF">
      <w:pPr>
        <w:jc w:val="both"/>
        <w:rPr>
          <w:lang w:val="fr-FR"/>
        </w:rPr>
      </w:pPr>
    </w:p>
    <w:p w14:paraId="788859AA" w14:textId="77777777" w:rsidR="00D343EF" w:rsidRDefault="00D343EF" w:rsidP="00426FF9">
      <w:pPr>
        <w:pStyle w:val="Heading1"/>
      </w:pPr>
      <w:r>
        <w:t>PEXEM</w:t>
      </w:r>
    </w:p>
    <w:p w14:paraId="21E4BDCE" w14:textId="77777777" w:rsidR="00D343EF" w:rsidRDefault="00D343EF" w:rsidP="00D343EF">
      <w:pPr>
        <w:jc w:val="both"/>
        <w:rPr>
          <w:lang w:val="fr-FR"/>
        </w:rPr>
      </w:pPr>
    </w:p>
    <w:p w14:paraId="5F5242CE" w14:textId="437FD33C" w:rsidR="00D343EF" w:rsidRPr="0032190F" w:rsidRDefault="00D343EF" w:rsidP="00D343EF">
      <w:pPr>
        <w:jc w:val="both"/>
        <w:rPr>
          <w:szCs w:val="20"/>
          <w:lang w:val="fr-FR" w:eastAsia="en-GB"/>
        </w:rPr>
      </w:pPr>
      <w:r>
        <w:rPr>
          <w:lang w:val="fr-FR"/>
        </w:rPr>
        <w:t>Hypogée [</w:t>
      </w:r>
      <w:r w:rsidRPr="00D343EF">
        <w:rPr>
          <w:i/>
          <w:lang w:val="fr-FR"/>
        </w:rPr>
        <w:t>covacha</w:t>
      </w:r>
      <w:r>
        <w:rPr>
          <w:lang w:val="fr-FR"/>
        </w:rPr>
        <w:t xml:space="preserve"> ?] du </w:t>
      </w:r>
      <w:r w:rsidR="004D4DF8">
        <w:rPr>
          <w:szCs w:val="20"/>
          <w:lang w:val="fr-FR" w:eastAsia="en-GB"/>
        </w:rPr>
        <w:t xml:space="preserve">BM </w:t>
      </w:r>
      <w:r>
        <w:rPr>
          <w:lang w:val="fr-FR"/>
        </w:rPr>
        <w:t>(BIB 3073)</w:t>
      </w:r>
    </w:p>
    <w:p w14:paraId="71D9B0CD" w14:textId="77777777" w:rsidR="00D343EF" w:rsidRDefault="00D343EF" w:rsidP="00242C0F">
      <w:pPr>
        <w:rPr>
          <w:lang w:val="fr-FR"/>
        </w:rPr>
      </w:pPr>
    </w:p>
    <w:p w14:paraId="47608BC1" w14:textId="77777777" w:rsidR="00D343EF" w:rsidRDefault="00D343EF" w:rsidP="00426FF9">
      <w:pPr>
        <w:pStyle w:val="Heading1"/>
      </w:pPr>
      <w:bookmarkStart w:id="1489" w:name="Sit_Montinhos_6"/>
      <w:r>
        <w:t>MONTINHOS 6</w:t>
      </w:r>
    </w:p>
    <w:bookmarkEnd w:id="1489"/>
    <w:p w14:paraId="5DDE3883" w14:textId="77777777" w:rsidR="00D343EF" w:rsidRDefault="00D343EF" w:rsidP="00242C0F">
      <w:pPr>
        <w:rPr>
          <w:lang w:val="fr-FR"/>
        </w:rPr>
      </w:pPr>
    </w:p>
    <w:p w14:paraId="312AEBC8" w14:textId="77777777" w:rsidR="00D343EF" w:rsidRPr="0032190F" w:rsidRDefault="00D343EF" w:rsidP="00D343EF">
      <w:pPr>
        <w:jc w:val="both"/>
        <w:rPr>
          <w:szCs w:val="20"/>
          <w:lang w:val="fr-FR" w:eastAsia="en-GB"/>
        </w:rPr>
      </w:pPr>
      <w:r>
        <w:rPr>
          <w:lang w:val="fr-FR"/>
        </w:rPr>
        <w:t>Hypogée [</w:t>
      </w:r>
      <w:r w:rsidRPr="00D343EF">
        <w:rPr>
          <w:i/>
          <w:lang w:val="fr-FR"/>
        </w:rPr>
        <w:t>covacha</w:t>
      </w:r>
      <w:r>
        <w:rPr>
          <w:lang w:val="fr-FR"/>
        </w:rPr>
        <w:t xml:space="preserve"> ?] du </w:t>
      </w:r>
      <w:r>
        <w:rPr>
          <w:szCs w:val="20"/>
          <w:lang w:val="fr-FR" w:eastAsia="en-GB"/>
        </w:rPr>
        <w:t xml:space="preserve">Bronze Moyen </w:t>
      </w:r>
      <w:r>
        <w:rPr>
          <w:lang w:val="fr-FR"/>
        </w:rPr>
        <w:t>(BIB 3073)</w:t>
      </w:r>
    </w:p>
    <w:p w14:paraId="56A42A9A" w14:textId="77777777" w:rsidR="00D343EF" w:rsidRPr="0009502E" w:rsidRDefault="00D343EF" w:rsidP="00242C0F">
      <w:pPr>
        <w:rPr>
          <w:lang w:val="fr-FR"/>
        </w:rPr>
      </w:pPr>
    </w:p>
    <w:p w14:paraId="730332B4" w14:textId="77777777" w:rsidR="00DF63BC" w:rsidRPr="0009502E" w:rsidRDefault="00DF63BC" w:rsidP="00242C0F">
      <w:pPr>
        <w:rPr>
          <w:lang w:val="fr-FR"/>
        </w:rPr>
      </w:pPr>
    </w:p>
    <w:p w14:paraId="5CBD1EA5" w14:textId="77777777" w:rsidR="00DF63BC" w:rsidRPr="00647A2A" w:rsidRDefault="00DF63BC" w:rsidP="00426FF9">
      <w:pPr>
        <w:pStyle w:val="Heading1"/>
      </w:pPr>
      <w:bookmarkStart w:id="1490" w:name="Sit_Belmeque"/>
      <w:r w:rsidRPr="00647A2A">
        <w:t>BELMEQUE</w:t>
      </w:r>
    </w:p>
    <w:p w14:paraId="5E4D9880" w14:textId="77777777" w:rsidR="00496DB8" w:rsidRPr="00647A2A" w:rsidRDefault="00496DB8" w:rsidP="00496DB8">
      <w:pPr>
        <w:rPr>
          <w:sz w:val="20"/>
          <w:lang w:val="fr-FR"/>
        </w:rPr>
      </w:pPr>
      <w:bookmarkStart w:id="1491" w:name="Sit_Herdade_Belmeque"/>
      <w:bookmarkEnd w:id="1490"/>
      <w:r w:rsidRPr="00647A2A">
        <w:rPr>
          <w:sz w:val="20"/>
          <w:lang w:val="fr-FR"/>
        </w:rPr>
        <w:t>HERDADE DE BELMEQUE</w:t>
      </w:r>
    </w:p>
    <w:bookmarkEnd w:id="1491"/>
    <w:p w14:paraId="61E04A4E" w14:textId="77777777" w:rsidR="00496DB8" w:rsidRPr="0032190F" w:rsidRDefault="00496DB8" w:rsidP="00496DB8">
      <w:pPr>
        <w:jc w:val="both"/>
        <w:rPr>
          <w:lang w:val="fr-FR"/>
        </w:rPr>
      </w:pPr>
    </w:p>
    <w:p w14:paraId="748F6A13" w14:textId="77777777" w:rsidR="00496DB8" w:rsidRDefault="00496DB8" w:rsidP="00496DB8">
      <w:pPr>
        <w:jc w:val="both"/>
        <w:rPr>
          <w:szCs w:val="20"/>
          <w:lang w:val="fr-FR" w:eastAsia="en-GB"/>
        </w:rPr>
      </w:pPr>
      <w:r>
        <w:rPr>
          <w:lang w:val="fr-FR"/>
        </w:rPr>
        <w:t xml:space="preserve">Herdade de Belmeque (Serpa, Beja), </w:t>
      </w:r>
      <w:r w:rsidRPr="0032190F">
        <w:rPr>
          <w:lang w:val="fr-FR"/>
        </w:rPr>
        <w:t>cavité [artificielle ?] avec des inhumations de 2 individus sans tête, associés à un récipient céramique, rivets (</w:t>
      </w:r>
      <w:r w:rsidRPr="0032190F">
        <w:rPr>
          <w:i/>
          <w:lang w:val="fr-FR"/>
        </w:rPr>
        <w:t>remaches</w:t>
      </w:r>
      <w:r w:rsidRPr="0032190F">
        <w:rPr>
          <w:lang w:val="fr-FR"/>
        </w:rPr>
        <w:t>), deux poignards, une lame de couteau courbe (</w:t>
      </w:r>
      <w:r w:rsidRPr="0032190F">
        <w:rPr>
          <w:i/>
          <w:szCs w:val="20"/>
          <w:lang w:val="fr-FR" w:eastAsia="en-GB"/>
        </w:rPr>
        <w:t>cuchillo de hoja curva</w:t>
      </w:r>
      <w:r w:rsidRPr="0032190F">
        <w:rPr>
          <w:rFonts w:ascii="TimesNewRomanPSMT" w:hAnsi="TimesNewRomanPSMT" w:cs="TimesNewRomanPSMT"/>
          <w:sz w:val="20"/>
          <w:szCs w:val="20"/>
          <w:lang w:val="fr-FR" w:eastAsia="en-GB"/>
        </w:rPr>
        <w:t xml:space="preserve">) </w:t>
      </w:r>
      <w:r w:rsidRPr="0032190F">
        <w:rPr>
          <w:szCs w:val="20"/>
          <w:lang w:val="fr-FR" w:eastAsia="en-GB"/>
        </w:rPr>
        <w:t>en bronze proche des exemplaires mycéniens. Une datation C14 renvoit au 14e s. aec</w:t>
      </w:r>
      <w:r>
        <w:rPr>
          <w:szCs w:val="20"/>
          <w:lang w:val="fr-FR" w:eastAsia="en-GB"/>
        </w:rPr>
        <w:t xml:space="preserve"> </w:t>
      </w:r>
      <w:r w:rsidRPr="0032190F">
        <w:rPr>
          <w:szCs w:val="20"/>
          <w:lang w:val="fr-FR" w:eastAsia="en-GB"/>
        </w:rPr>
        <w:t>(BIB 2187 p. 399)</w:t>
      </w:r>
    </w:p>
    <w:p w14:paraId="3CE54FA4" w14:textId="77777777" w:rsidR="00496DB8" w:rsidRDefault="00496DB8" w:rsidP="00496DB8">
      <w:pPr>
        <w:jc w:val="both"/>
        <w:rPr>
          <w:szCs w:val="20"/>
          <w:lang w:val="fr-FR" w:eastAsia="en-GB"/>
        </w:rPr>
      </w:pPr>
    </w:p>
    <w:tbl>
      <w:tblPr>
        <w:tblW w:w="855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120"/>
        <w:gridCol w:w="1420"/>
        <w:gridCol w:w="1018"/>
        <w:gridCol w:w="992"/>
        <w:gridCol w:w="1040"/>
        <w:gridCol w:w="1040"/>
        <w:gridCol w:w="1927"/>
      </w:tblGrid>
      <w:tr w:rsidR="00496DB8" w:rsidRPr="007F709C" w14:paraId="3724DB2F" w14:textId="77777777" w:rsidTr="00647A2A">
        <w:trPr>
          <w:trHeight w:val="288"/>
          <w:jc w:val="center"/>
        </w:trPr>
        <w:tc>
          <w:tcPr>
            <w:tcW w:w="1120" w:type="dxa"/>
            <w:shd w:val="clear" w:color="auto" w:fill="auto"/>
            <w:noWrap/>
            <w:vAlign w:val="center"/>
            <w:hideMark/>
          </w:tcPr>
          <w:p w14:paraId="442D206B" w14:textId="77777777" w:rsidR="00496DB8" w:rsidRPr="007F709C" w:rsidRDefault="00496DB8" w:rsidP="00647A2A">
            <w:pPr>
              <w:jc w:val="both"/>
              <w:rPr>
                <w:b/>
                <w:bCs/>
                <w:sz w:val="20"/>
                <w:szCs w:val="20"/>
                <w:lang w:val="fr-FR" w:eastAsia="en-GB"/>
              </w:rPr>
            </w:pPr>
            <w:r w:rsidRPr="007F709C">
              <w:rPr>
                <w:b/>
                <w:bCs/>
                <w:sz w:val="20"/>
                <w:szCs w:val="20"/>
                <w:lang w:val="fr-FR" w:eastAsia="en-GB"/>
              </w:rPr>
              <w:t>n° lab.</w:t>
            </w:r>
          </w:p>
        </w:tc>
        <w:tc>
          <w:tcPr>
            <w:tcW w:w="1420" w:type="dxa"/>
            <w:shd w:val="clear" w:color="auto" w:fill="auto"/>
            <w:noWrap/>
            <w:vAlign w:val="center"/>
            <w:hideMark/>
          </w:tcPr>
          <w:p w14:paraId="12417A8C" w14:textId="77777777" w:rsidR="00496DB8" w:rsidRPr="007F709C" w:rsidRDefault="00496DB8" w:rsidP="00647A2A">
            <w:pPr>
              <w:jc w:val="both"/>
              <w:rPr>
                <w:b/>
                <w:bCs/>
                <w:sz w:val="20"/>
                <w:szCs w:val="20"/>
                <w:lang w:val="fr-FR" w:eastAsia="en-GB"/>
              </w:rPr>
            </w:pPr>
            <w:r w:rsidRPr="007F709C">
              <w:rPr>
                <w:b/>
                <w:bCs/>
                <w:sz w:val="20"/>
                <w:szCs w:val="20"/>
                <w:lang w:val="fr-FR" w:eastAsia="en-GB"/>
              </w:rPr>
              <w:t>Taxon</w:t>
            </w:r>
          </w:p>
        </w:tc>
        <w:tc>
          <w:tcPr>
            <w:tcW w:w="1018" w:type="dxa"/>
            <w:shd w:val="clear" w:color="auto" w:fill="auto"/>
            <w:noWrap/>
            <w:vAlign w:val="center"/>
            <w:hideMark/>
          </w:tcPr>
          <w:p w14:paraId="7506FFE2" w14:textId="77777777" w:rsidR="00496DB8" w:rsidRPr="007F709C" w:rsidRDefault="00496DB8" w:rsidP="00647A2A">
            <w:pPr>
              <w:jc w:val="both"/>
              <w:rPr>
                <w:b/>
                <w:bCs/>
                <w:sz w:val="20"/>
                <w:szCs w:val="20"/>
                <w:lang w:val="fr-FR" w:eastAsia="en-GB"/>
              </w:rPr>
            </w:pPr>
            <w:r w:rsidRPr="007F709C">
              <w:rPr>
                <w:b/>
                <w:bCs/>
                <w:sz w:val="20"/>
                <w:szCs w:val="20"/>
                <w:lang w:val="fr-FR" w:eastAsia="en-GB"/>
              </w:rPr>
              <w:t>Contexte</w:t>
            </w:r>
          </w:p>
        </w:tc>
        <w:tc>
          <w:tcPr>
            <w:tcW w:w="992" w:type="dxa"/>
            <w:shd w:val="clear" w:color="auto" w:fill="auto"/>
            <w:noWrap/>
            <w:vAlign w:val="center"/>
            <w:hideMark/>
          </w:tcPr>
          <w:p w14:paraId="289375B1" w14:textId="77777777" w:rsidR="00496DB8" w:rsidRPr="007F709C" w:rsidRDefault="00496DB8" w:rsidP="00647A2A">
            <w:pPr>
              <w:jc w:val="both"/>
              <w:rPr>
                <w:b/>
                <w:bCs/>
                <w:sz w:val="20"/>
                <w:szCs w:val="20"/>
                <w:lang w:val="fr-FR" w:eastAsia="en-GB"/>
              </w:rPr>
            </w:pPr>
            <w:r w:rsidRPr="007F709C">
              <w:rPr>
                <w:b/>
                <w:bCs/>
                <w:sz w:val="20"/>
                <w:szCs w:val="20"/>
                <w:lang w:val="fr-FR" w:eastAsia="en-GB"/>
              </w:rPr>
              <w:t>BP</w:t>
            </w:r>
          </w:p>
        </w:tc>
        <w:tc>
          <w:tcPr>
            <w:tcW w:w="1040" w:type="dxa"/>
            <w:shd w:val="clear" w:color="auto" w:fill="auto"/>
            <w:noWrap/>
            <w:vAlign w:val="center"/>
            <w:hideMark/>
          </w:tcPr>
          <w:p w14:paraId="3C16D30E" w14:textId="77777777" w:rsidR="00496DB8" w:rsidRPr="007F709C" w:rsidRDefault="00496DB8" w:rsidP="00647A2A">
            <w:pPr>
              <w:jc w:val="both"/>
              <w:rPr>
                <w:b/>
                <w:bCs/>
                <w:sz w:val="20"/>
                <w:szCs w:val="20"/>
                <w:lang w:val="fr-FR" w:eastAsia="en-GB"/>
              </w:rPr>
            </w:pPr>
            <w:r w:rsidRPr="007F709C">
              <w:rPr>
                <w:b/>
                <w:bCs/>
                <w:sz w:val="20"/>
                <w:szCs w:val="20"/>
                <w:lang w:val="fr-FR" w:eastAsia="en-GB"/>
              </w:rPr>
              <w:t>1s (cal BC)</w:t>
            </w:r>
          </w:p>
        </w:tc>
        <w:tc>
          <w:tcPr>
            <w:tcW w:w="1040" w:type="dxa"/>
            <w:shd w:val="clear" w:color="auto" w:fill="auto"/>
            <w:noWrap/>
            <w:vAlign w:val="center"/>
            <w:hideMark/>
          </w:tcPr>
          <w:p w14:paraId="52AB8C10" w14:textId="77777777" w:rsidR="00496DB8" w:rsidRPr="007F709C" w:rsidRDefault="00496DB8" w:rsidP="00647A2A">
            <w:pPr>
              <w:jc w:val="both"/>
              <w:rPr>
                <w:b/>
                <w:bCs/>
                <w:sz w:val="20"/>
                <w:szCs w:val="20"/>
                <w:lang w:val="fr-FR" w:eastAsia="en-GB"/>
              </w:rPr>
            </w:pPr>
            <w:r w:rsidRPr="007F709C">
              <w:rPr>
                <w:b/>
                <w:bCs/>
                <w:sz w:val="20"/>
                <w:szCs w:val="20"/>
                <w:lang w:val="fr-FR" w:eastAsia="en-GB"/>
              </w:rPr>
              <w:t>2s (cal BC)</w:t>
            </w:r>
          </w:p>
        </w:tc>
        <w:tc>
          <w:tcPr>
            <w:tcW w:w="1927" w:type="dxa"/>
            <w:shd w:val="clear" w:color="auto" w:fill="auto"/>
            <w:noWrap/>
            <w:vAlign w:val="center"/>
            <w:hideMark/>
          </w:tcPr>
          <w:p w14:paraId="1A2922B3" w14:textId="77777777" w:rsidR="00496DB8" w:rsidRPr="007F709C" w:rsidRDefault="00496DB8" w:rsidP="00647A2A">
            <w:pPr>
              <w:jc w:val="both"/>
              <w:rPr>
                <w:b/>
                <w:bCs/>
                <w:sz w:val="20"/>
                <w:szCs w:val="20"/>
                <w:lang w:val="fr-FR" w:eastAsia="en-GB"/>
              </w:rPr>
            </w:pPr>
            <w:r w:rsidRPr="007F709C">
              <w:rPr>
                <w:b/>
                <w:bCs/>
                <w:sz w:val="20"/>
                <w:szCs w:val="20"/>
                <w:lang w:val="fr-FR" w:eastAsia="en-GB"/>
              </w:rPr>
              <w:t>BIB</w:t>
            </w:r>
          </w:p>
        </w:tc>
      </w:tr>
      <w:tr w:rsidR="00496DB8" w:rsidRPr="007F709C" w14:paraId="23BE11E9" w14:textId="77777777" w:rsidTr="00647A2A">
        <w:trPr>
          <w:trHeight w:val="288"/>
          <w:jc w:val="center"/>
        </w:trPr>
        <w:tc>
          <w:tcPr>
            <w:tcW w:w="1120" w:type="dxa"/>
            <w:shd w:val="clear" w:color="auto" w:fill="auto"/>
            <w:noWrap/>
            <w:vAlign w:val="bottom"/>
            <w:hideMark/>
          </w:tcPr>
          <w:p w14:paraId="1BF96FB8" w14:textId="77777777" w:rsidR="00496DB8" w:rsidRPr="007F709C" w:rsidRDefault="00496DB8" w:rsidP="00647A2A">
            <w:pPr>
              <w:jc w:val="both"/>
              <w:rPr>
                <w:sz w:val="20"/>
                <w:szCs w:val="20"/>
                <w:lang w:val="fr-FR" w:eastAsia="en-GB"/>
              </w:rPr>
            </w:pPr>
            <w:r w:rsidRPr="007F709C">
              <w:rPr>
                <w:sz w:val="20"/>
                <w:szCs w:val="20"/>
                <w:lang w:val="fr-FR" w:eastAsia="en-GB"/>
              </w:rPr>
              <w:t>ICEN-142</w:t>
            </w:r>
          </w:p>
        </w:tc>
        <w:tc>
          <w:tcPr>
            <w:tcW w:w="1420" w:type="dxa"/>
            <w:shd w:val="clear" w:color="auto" w:fill="auto"/>
            <w:noWrap/>
            <w:vAlign w:val="bottom"/>
            <w:hideMark/>
          </w:tcPr>
          <w:p w14:paraId="4B3FB0EC" w14:textId="77777777" w:rsidR="00496DB8" w:rsidRPr="007F709C" w:rsidRDefault="00496DB8" w:rsidP="00647A2A">
            <w:pPr>
              <w:jc w:val="both"/>
              <w:rPr>
                <w:sz w:val="20"/>
                <w:szCs w:val="20"/>
                <w:lang w:val="fr-FR" w:eastAsia="en-GB"/>
              </w:rPr>
            </w:pPr>
            <w:r w:rsidRPr="007F709C">
              <w:rPr>
                <w:sz w:val="20"/>
                <w:szCs w:val="20"/>
                <w:lang w:val="fr-FR" w:eastAsia="en-GB"/>
              </w:rPr>
              <w:t>Hueso humano</w:t>
            </w:r>
          </w:p>
        </w:tc>
        <w:tc>
          <w:tcPr>
            <w:tcW w:w="1018" w:type="dxa"/>
            <w:shd w:val="clear" w:color="auto" w:fill="auto"/>
            <w:noWrap/>
            <w:vAlign w:val="bottom"/>
            <w:hideMark/>
          </w:tcPr>
          <w:p w14:paraId="657327B9" w14:textId="77777777" w:rsidR="00496DB8" w:rsidRPr="007F709C" w:rsidRDefault="00496DB8" w:rsidP="00647A2A">
            <w:pPr>
              <w:jc w:val="both"/>
              <w:rPr>
                <w:sz w:val="20"/>
                <w:szCs w:val="20"/>
                <w:lang w:val="fr-FR" w:eastAsia="en-GB"/>
              </w:rPr>
            </w:pPr>
            <w:r w:rsidRPr="007F709C">
              <w:rPr>
                <w:sz w:val="20"/>
                <w:szCs w:val="20"/>
                <w:lang w:val="fr-FR" w:eastAsia="en-GB"/>
              </w:rPr>
              <w:t>Funerario</w:t>
            </w:r>
          </w:p>
        </w:tc>
        <w:tc>
          <w:tcPr>
            <w:tcW w:w="992" w:type="dxa"/>
            <w:shd w:val="clear" w:color="auto" w:fill="auto"/>
            <w:noWrap/>
            <w:vAlign w:val="bottom"/>
            <w:hideMark/>
          </w:tcPr>
          <w:p w14:paraId="0DC7C3D2" w14:textId="77777777" w:rsidR="00496DB8" w:rsidRPr="007F709C" w:rsidRDefault="00496DB8" w:rsidP="00647A2A">
            <w:pPr>
              <w:jc w:val="both"/>
              <w:rPr>
                <w:sz w:val="20"/>
                <w:szCs w:val="20"/>
                <w:lang w:val="fr-FR" w:eastAsia="en-GB"/>
              </w:rPr>
            </w:pPr>
            <w:r w:rsidRPr="007F709C">
              <w:rPr>
                <w:sz w:val="20"/>
                <w:szCs w:val="20"/>
                <w:lang w:val="fr-FR" w:eastAsia="en-GB"/>
              </w:rPr>
              <w:t>3230±60</w:t>
            </w:r>
          </w:p>
        </w:tc>
        <w:tc>
          <w:tcPr>
            <w:tcW w:w="1040" w:type="dxa"/>
            <w:shd w:val="clear" w:color="auto" w:fill="auto"/>
            <w:noWrap/>
            <w:vAlign w:val="bottom"/>
            <w:hideMark/>
          </w:tcPr>
          <w:p w14:paraId="43AFFA13" w14:textId="77777777" w:rsidR="00496DB8" w:rsidRPr="007F709C" w:rsidRDefault="00496DB8" w:rsidP="00647A2A">
            <w:pPr>
              <w:jc w:val="both"/>
              <w:rPr>
                <w:sz w:val="20"/>
                <w:szCs w:val="20"/>
                <w:lang w:val="fr-FR" w:eastAsia="en-GB"/>
              </w:rPr>
            </w:pPr>
            <w:r w:rsidRPr="007F709C">
              <w:rPr>
                <w:sz w:val="20"/>
                <w:szCs w:val="20"/>
                <w:lang w:val="fr-FR" w:eastAsia="en-GB"/>
              </w:rPr>
              <w:t>1605-1432</w:t>
            </w:r>
          </w:p>
        </w:tc>
        <w:tc>
          <w:tcPr>
            <w:tcW w:w="1040" w:type="dxa"/>
            <w:shd w:val="clear" w:color="auto" w:fill="auto"/>
            <w:noWrap/>
            <w:vAlign w:val="bottom"/>
            <w:hideMark/>
          </w:tcPr>
          <w:p w14:paraId="511979E0" w14:textId="77777777" w:rsidR="00496DB8" w:rsidRPr="007F709C" w:rsidRDefault="00496DB8" w:rsidP="00647A2A">
            <w:pPr>
              <w:jc w:val="both"/>
              <w:rPr>
                <w:sz w:val="20"/>
                <w:szCs w:val="20"/>
                <w:lang w:val="fr-FR" w:eastAsia="en-GB"/>
              </w:rPr>
            </w:pPr>
            <w:r w:rsidRPr="007F709C">
              <w:rPr>
                <w:sz w:val="20"/>
                <w:szCs w:val="20"/>
                <w:lang w:val="fr-FR" w:eastAsia="en-GB"/>
              </w:rPr>
              <w:t>1663-1397</w:t>
            </w:r>
          </w:p>
        </w:tc>
        <w:tc>
          <w:tcPr>
            <w:tcW w:w="1927" w:type="dxa"/>
            <w:shd w:val="clear" w:color="auto" w:fill="auto"/>
            <w:noWrap/>
            <w:vAlign w:val="bottom"/>
            <w:hideMark/>
          </w:tcPr>
          <w:p w14:paraId="59657172" w14:textId="77777777" w:rsidR="00496DB8" w:rsidRPr="007F709C" w:rsidRDefault="00496DB8" w:rsidP="00647A2A">
            <w:pPr>
              <w:jc w:val="both"/>
              <w:rPr>
                <w:sz w:val="20"/>
                <w:szCs w:val="20"/>
                <w:lang w:val="fr-FR" w:eastAsia="en-GB"/>
              </w:rPr>
            </w:pPr>
            <w:r w:rsidRPr="007F709C">
              <w:rPr>
                <w:sz w:val="20"/>
                <w:szCs w:val="20"/>
                <w:lang w:val="fr-FR" w:eastAsia="en-GB"/>
              </w:rPr>
              <w:t>Soares 1994: 183</w:t>
            </w:r>
          </w:p>
        </w:tc>
      </w:tr>
    </w:tbl>
    <w:p w14:paraId="4DC1D5E9" w14:textId="77777777" w:rsidR="00496DB8" w:rsidRPr="007F709C" w:rsidRDefault="00496DB8" w:rsidP="00496DB8">
      <w:pPr>
        <w:jc w:val="both"/>
        <w:rPr>
          <w:szCs w:val="20"/>
          <w:lang w:val="fr-FR" w:eastAsia="en-GB"/>
        </w:rPr>
      </w:pPr>
      <w:r w:rsidRPr="007F709C">
        <w:rPr>
          <w:szCs w:val="20"/>
          <w:lang w:val="fr-FR" w:eastAsia="en-GB"/>
        </w:rPr>
        <w:t>(BIB 2187 tab. 1)</w:t>
      </w:r>
    </w:p>
    <w:p w14:paraId="20382350" w14:textId="77777777" w:rsidR="00DF63BC" w:rsidRPr="00136141" w:rsidRDefault="00DF63BC" w:rsidP="00242C0F">
      <w:pPr>
        <w:rPr>
          <w:lang w:val="es-ES"/>
        </w:rPr>
      </w:pPr>
    </w:p>
    <w:p w14:paraId="24AF7B79" w14:textId="782FD3DB" w:rsidR="00DF63BC" w:rsidRDefault="00DF3827" w:rsidP="00885374">
      <w:pPr>
        <w:jc w:val="both"/>
        <w:rPr>
          <w:lang w:val="fr-FR"/>
        </w:rPr>
      </w:pPr>
      <w:r w:rsidRPr="00136141">
        <w:rPr>
          <w:lang w:val="es-ES"/>
        </w:rPr>
        <w:t xml:space="preserve">Beja-Serpa, </w:t>
      </w:r>
      <w:r w:rsidR="00DF63BC" w:rsidRPr="00136141">
        <w:rPr>
          <w:lang w:val="es-ES"/>
        </w:rPr>
        <w:t xml:space="preserve">Serpa/Beja. </w:t>
      </w:r>
      <w:r w:rsidR="00885374" w:rsidRPr="00647A2A">
        <w:rPr>
          <w:lang w:val="es-ES"/>
        </w:rPr>
        <w:t>Hypogée (BIB 2978)</w:t>
      </w:r>
      <w:r w:rsidR="00DF63BC" w:rsidRPr="00647A2A">
        <w:rPr>
          <w:lang w:val="es-ES"/>
        </w:rPr>
        <w:t xml:space="preserve">. </w:t>
      </w:r>
      <w:r w:rsidR="00DF63BC">
        <w:rPr>
          <w:lang w:val="fr-FR"/>
        </w:rPr>
        <w:t xml:space="preserve">Couteau en electrum (or/argent) probablement exogène. Bonnes comparaisons avec </w:t>
      </w:r>
      <w:hyperlink r:id="rId3402" w:anchor="Sit_Antas" w:history="1">
        <w:r w:rsidR="00DF63BC" w:rsidRPr="00467DA3">
          <w:rPr>
            <w:rStyle w:val="Hyperlink"/>
            <w:lang w:val="fr-FR"/>
          </w:rPr>
          <w:t>Antas</w:t>
        </w:r>
      </w:hyperlink>
      <w:r w:rsidR="00DF63BC">
        <w:rPr>
          <w:lang w:val="fr-FR"/>
        </w:rPr>
        <w:t xml:space="preserve"> </w:t>
      </w:r>
      <w:r w:rsidR="00DF63BC" w:rsidRPr="00DF63BC">
        <w:rPr>
          <w:lang w:val="fr-FR"/>
        </w:rPr>
        <w:t>(BIB 2964)</w:t>
      </w:r>
      <w:r w:rsidR="00594806">
        <w:rPr>
          <w:lang w:val="fr-FR"/>
        </w:rPr>
        <w:t xml:space="preserve"> Le couteau serait de provenance/d'influence </w:t>
      </w:r>
      <w:r w:rsidR="00594806">
        <w:rPr>
          <w:lang w:val="fr-FR"/>
        </w:rPr>
        <w:lastRenderedPageBreak/>
        <w:t xml:space="preserve">mycénienne pour certains auteurs </w:t>
      </w:r>
      <w:r w:rsidR="00594806" w:rsidRPr="00594806">
        <w:rPr>
          <w:lang w:val="fr-FR"/>
        </w:rPr>
        <w:t>(Schubart 1975, 91, Torres Ortiz 2008 and Mederos Martín 2009)</w:t>
      </w:r>
      <w:r w:rsidR="00594806">
        <w:rPr>
          <w:lang w:val="fr-FR"/>
        </w:rPr>
        <w:t>(BIB 2964)</w:t>
      </w:r>
    </w:p>
    <w:p w14:paraId="7B208867" w14:textId="77777777" w:rsidR="00D343EF" w:rsidRDefault="00D343EF" w:rsidP="00885374">
      <w:pPr>
        <w:jc w:val="both"/>
        <w:rPr>
          <w:lang w:val="fr-FR"/>
        </w:rPr>
      </w:pPr>
    </w:p>
    <w:p w14:paraId="2A1DC125" w14:textId="039EB11F" w:rsidR="00D343EF" w:rsidRDefault="00D343EF" w:rsidP="00885374">
      <w:pPr>
        <w:jc w:val="both"/>
        <w:rPr>
          <w:lang w:val="fr-FR"/>
        </w:rPr>
      </w:pPr>
      <w:r>
        <w:rPr>
          <w:lang w:val="fr-FR"/>
        </w:rPr>
        <w:t>Hypogée [</w:t>
      </w:r>
      <w:r w:rsidRPr="00D343EF">
        <w:rPr>
          <w:i/>
          <w:lang w:val="fr-FR"/>
        </w:rPr>
        <w:t>covacha</w:t>
      </w:r>
      <w:r>
        <w:rPr>
          <w:lang w:val="fr-FR"/>
        </w:rPr>
        <w:t xml:space="preserve"> ?] du </w:t>
      </w:r>
      <w:r w:rsidR="00DF3827">
        <w:rPr>
          <w:szCs w:val="20"/>
          <w:lang w:val="fr-FR" w:eastAsia="en-GB"/>
        </w:rPr>
        <w:t>BM</w:t>
      </w:r>
      <w:r>
        <w:rPr>
          <w:szCs w:val="20"/>
          <w:lang w:val="fr-FR" w:eastAsia="en-GB"/>
        </w:rPr>
        <w:t xml:space="preserve"> </w:t>
      </w:r>
      <w:r>
        <w:rPr>
          <w:lang w:val="fr-FR"/>
        </w:rPr>
        <w:t>(BIB 3073)</w:t>
      </w:r>
      <w:r w:rsidR="00DF3827">
        <w:rPr>
          <w:lang w:val="fr-FR"/>
        </w:rPr>
        <w:t xml:space="preserve"> daté du </w:t>
      </w:r>
      <w:hyperlink r:id="rId3403" w:anchor="Cul_Bronze_Moyen_Iberique_SW" w:history="1">
        <w:r w:rsidR="00DF3827" w:rsidRPr="00DF3827">
          <w:rPr>
            <w:rStyle w:val="Hyperlink"/>
            <w:lang w:val="fr-FR"/>
          </w:rPr>
          <w:t>SWIB</w:t>
        </w:r>
      </w:hyperlink>
      <w:r w:rsidR="00DF3827">
        <w:rPr>
          <w:lang w:val="fr-FR"/>
        </w:rPr>
        <w:t xml:space="preserve"> (BIB 3114)</w:t>
      </w:r>
    </w:p>
    <w:p w14:paraId="5287674E" w14:textId="77777777" w:rsidR="0098123A" w:rsidRDefault="0098123A" w:rsidP="00885374">
      <w:pPr>
        <w:jc w:val="both"/>
        <w:rPr>
          <w:lang w:val="fr-FR"/>
        </w:rPr>
      </w:pPr>
    </w:p>
    <w:p w14:paraId="2F930463" w14:textId="77777777" w:rsidR="0098123A" w:rsidRPr="00D343EF" w:rsidRDefault="0098123A" w:rsidP="00885374">
      <w:pPr>
        <w:jc w:val="both"/>
        <w:rPr>
          <w:szCs w:val="20"/>
          <w:lang w:val="fr-FR" w:eastAsia="en-GB"/>
        </w:rPr>
      </w:pPr>
      <w:r>
        <w:rPr>
          <w:lang w:val="fr-FR"/>
        </w:rPr>
        <w:t>2 inhumations avec une céramique fine décorée, un couteau en bronze avec des rivets en or, une parie de poignards en cuivre et bronze avec des rivets en argent et plusieurs clous (</w:t>
      </w:r>
      <w:r w:rsidRPr="0098123A">
        <w:rPr>
          <w:i/>
          <w:lang w:val="fr-FR"/>
        </w:rPr>
        <w:t>nails</w:t>
      </w:r>
      <w:r>
        <w:rPr>
          <w:lang w:val="fr-FR"/>
        </w:rPr>
        <w:t xml:space="preserve">) en argent </w:t>
      </w:r>
      <w:r w:rsidRPr="00EC349C">
        <w:rPr>
          <w:lang w:val="fr-FR"/>
        </w:rPr>
        <w:t>(BIB 3075)</w:t>
      </w:r>
    </w:p>
    <w:p w14:paraId="361C16C4" w14:textId="77777777" w:rsidR="00D343EF" w:rsidRDefault="00D343EF" w:rsidP="00885374">
      <w:pPr>
        <w:jc w:val="both"/>
        <w:rPr>
          <w:lang w:val="fr-FR"/>
        </w:rPr>
      </w:pPr>
    </w:p>
    <w:p w14:paraId="6EA23E02" w14:textId="6149A738" w:rsidR="00DF3827" w:rsidRPr="00136141" w:rsidRDefault="00DF3827" w:rsidP="00885374">
      <w:pPr>
        <w:jc w:val="both"/>
        <w:rPr>
          <w:lang w:val="es-ES"/>
        </w:rPr>
      </w:pPr>
      <w:r w:rsidRPr="00136141">
        <w:rPr>
          <w:lang w:val="es-ES"/>
        </w:rPr>
        <w:t xml:space="preserve">v. </w:t>
      </w:r>
      <w:hyperlink r:id="rId3404" w:anchor="Sit_Torre_Velha_3" w:history="1">
        <w:r w:rsidRPr="00136141">
          <w:rPr>
            <w:rStyle w:val="Hyperlink"/>
            <w:lang w:val="es-ES"/>
          </w:rPr>
          <w:t>Torre Velha 3</w:t>
        </w:r>
      </w:hyperlink>
      <w:r w:rsidRPr="00136141">
        <w:rPr>
          <w:lang w:val="es-ES"/>
        </w:rPr>
        <w:t xml:space="preserve"> (BIB 3114)</w:t>
      </w:r>
    </w:p>
    <w:p w14:paraId="6131C6A4" w14:textId="77777777" w:rsidR="00DF3827" w:rsidRPr="00136141" w:rsidRDefault="00DF3827" w:rsidP="00885374">
      <w:pPr>
        <w:jc w:val="both"/>
        <w:rPr>
          <w:lang w:val="es-ES"/>
        </w:rPr>
      </w:pPr>
    </w:p>
    <w:p w14:paraId="4D9E5B6B" w14:textId="77777777" w:rsidR="00DF63BC" w:rsidRPr="00426FF9" w:rsidRDefault="00DF63BC" w:rsidP="00426FF9">
      <w:pPr>
        <w:pStyle w:val="Heading1"/>
        <w:rPr>
          <w:lang w:val="es-ES"/>
        </w:rPr>
      </w:pPr>
      <w:bookmarkStart w:id="1492" w:name="Sit_Antas"/>
      <w:r w:rsidRPr="00426FF9">
        <w:rPr>
          <w:lang w:val="es-ES"/>
        </w:rPr>
        <w:t>ANTAS</w:t>
      </w:r>
      <w:bookmarkEnd w:id="1492"/>
    </w:p>
    <w:p w14:paraId="4F25E98B" w14:textId="1DA1ED10" w:rsidR="00DF63BC" w:rsidRPr="00136141" w:rsidRDefault="00DF63BC" w:rsidP="00242C0F">
      <w:pPr>
        <w:rPr>
          <w:lang w:val="fr-FR"/>
        </w:rPr>
      </w:pPr>
      <w:r w:rsidRPr="00136141">
        <w:rPr>
          <w:lang w:val="es-ES"/>
        </w:rPr>
        <w:br/>
        <w:t xml:space="preserve">Almeria. </w:t>
      </w:r>
      <w:r>
        <w:rPr>
          <w:lang w:val="fr-FR"/>
        </w:rPr>
        <w:t xml:space="preserve">Couteau en or et </w:t>
      </w:r>
      <w:hyperlink r:id="rId3405" w:anchor="Sit_Cuivre" w:history="1">
        <w:r w:rsidR="00BA150E" w:rsidRPr="00BA150E">
          <w:rPr>
            <w:rStyle w:val="Hyperlink"/>
            <w:lang w:val="fr-FR"/>
          </w:rPr>
          <w:t>cuivre</w:t>
        </w:r>
      </w:hyperlink>
      <w:r>
        <w:rPr>
          <w:lang w:val="fr-FR"/>
        </w:rPr>
        <w:t xml:space="preserve">, v.   </w:t>
      </w:r>
      <w:hyperlink r:id="rId3406" w:anchor="Sit_Belmeque" w:history="1">
        <w:r w:rsidRPr="00136141">
          <w:rPr>
            <w:rStyle w:val="Hyperlink"/>
            <w:lang w:val="fr-FR"/>
          </w:rPr>
          <w:t>Belmeque</w:t>
        </w:r>
      </w:hyperlink>
      <w:r w:rsidRPr="00136141">
        <w:rPr>
          <w:lang w:val="fr-FR"/>
        </w:rPr>
        <w:t xml:space="preserve">  (BIB 2964)</w:t>
      </w:r>
    </w:p>
    <w:p w14:paraId="7C7D52E2" w14:textId="77777777" w:rsidR="00885374" w:rsidRPr="00136141" w:rsidRDefault="00885374" w:rsidP="00242C0F">
      <w:pPr>
        <w:rPr>
          <w:lang w:val="fr-FR"/>
        </w:rPr>
      </w:pPr>
    </w:p>
    <w:p w14:paraId="6EE19CB0" w14:textId="77777777" w:rsidR="00885374" w:rsidRPr="00136141" w:rsidRDefault="00885374" w:rsidP="00426FF9">
      <w:pPr>
        <w:pStyle w:val="Heading1"/>
      </w:pPr>
      <w:bookmarkStart w:id="1493" w:name="Sit_Pessegueiro"/>
      <w:r w:rsidRPr="00136141">
        <w:t>PESSEGUEIRO</w:t>
      </w:r>
    </w:p>
    <w:bookmarkEnd w:id="1493"/>
    <w:p w14:paraId="6044FE0D" w14:textId="77777777" w:rsidR="00885374" w:rsidRPr="00136141" w:rsidRDefault="00885374" w:rsidP="00242C0F">
      <w:pPr>
        <w:rPr>
          <w:lang w:val="fr-FR"/>
        </w:rPr>
      </w:pPr>
    </w:p>
    <w:p w14:paraId="51D32B23" w14:textId="0248A037" w:rsidR="00885374" w:rsidRPr="00DF3827" w:rsidRDefault="00885374" w:rsidP="00242C0F">
      <w:pPr>
        <w:rPr>
          <w:lang w:val="fr-FR"/>
        </w:rPr>
      </w:pPr>
      <w:r w:rsidRPr="00DF3827">
        <w:rPr>
          <w:lang w:val="fr-FR"/>
        </w:rPr>
        <w:t>ciste 7 du monument II: armes (BIB 2978)</w:t>
      </w:r>
      <w:r w:rsidR="00DF3827" w:rsidRPr="00DF3827">
        <w:rPr>
          <w:lang w:val="fr-FR"/>
        </w:rPr>
        <w:t xml:space="preserve"> </w:t>
      </w:r>
      <w:r w:rsidR="00DF3827">
        <w:rPr>
          <w:lang w:val="fr-FR"/>
        </w:rPr>
        <w:t xml:space="preserve">daté du  </w:t>
      </w:r>
      <w:hyperlink r:id="rId3407" w:anchor="Cul_Bronze_Moyen_Iberique_SW_fun" w:history="1">
        <w:r w:rsidR="00DF3827" w:rsidRPr="00DF3827">
          <w:rPr>
            <w:rStyle w:val="Hyperlink"/>
            <w:lang w:val="fr-FR"/>
          </w:rPr>
          <w:t>SWIB</w:t>
        </w:r>
      </w:hyperlink>
      <w:r w:rsidR="00DF3827">
        <w:rPr>
          <w:lang w:val="fr-FR"/>
        </w:rPr>
        <w:t xml:space="preserve"> (BIB 3114)</w:t>
      </w:r>
    </w:p>
    <w:p w14:paraId="2D2AC591" w14:textId="77777777" w:rsidR="00DF63BC" w:rsidRPr="00DF3827" w:rsidRDefault="00DF63BC" w:rsidP="00242C0F">
      <w:pPr>
        <w:rPr>
          <w:lang w:val="fr-FR"/>
        </w:rPr>
      </w:pPr>
    </w:p>
    <w:p w14:paraId="5CEA1C13" w14:textId="77777777" w:rsidR="00DF63BC" w:rsidRPr="00A0014D" w:rsidRDefault="00DF63BC" w:rsidP="00426FF9">
      <w:pPr>
        <w:pStyle w:val="Heading1"/>
        <w:rPr>
          <w:lang w:val="en-GB"/>
        </w:rPr>
      </w:pPr>
      <w:bookmarkStart w:id="1494" w:name="Sit_Horta_Folgao"/>
      <w:r w:rsidRPr="00A0014D">
        <w:rPr>
          <w:lang w:val="en-GB"/>
        </w:rPr>
        <w:t>HORTA DO FOLGAO</w:t>
      </w:r>
    </w:p>
    <w:bookmarkEnd w:id="1494"/>
    <w:p w14:paraId="1C43DAEC" w14:textId="77777777" w:rsidR="00DF63BC" w:rsidRPr="00A0014D" w:rsidRDefault="00DF63BC" w:rsidP="00242C0F">
      <w:pPr>
        <w:rPr>
          <w:sz w:val="20"/>
          <w:lang w:val="en-GB"/>
        </w:rPr>
      </w:pPr>
      <w:r w:rsidRPr="00A0014D">
        <w:rPr>
          <w:sz w:val="20"/>
          <w:lang w:val="en-GB"/>
        </w:rPr>
        <w:t>Horta do Folgão</w:t>
      </w:r>
      <w:r w:rsidR="00CE58E8" w:rsidRPr="00A0014D">
        <w:rPr>
          <w:sz w:val="20"/>
          <w:lang w:val="en-GB"/>
        </w:rPr>
        <w:t>, BIB 3078</w:t>
      </w:r>
    </w:p>
    <w:p w14:paraId="7232574A" w14:textId="720930EA" w:rsidR="00DF63BC" w:rsidRDefault="00DF63BC" w:rsidP="00467DA3">
      <w:pPr>
        <w:jc w:val="both"/>
        <w:rPr>
          <w:lang w:val="fr-FR"/>
        </w:rPr>
      </w:pPr>
      <w:r w:rsidRPr="009A24C6">
        <w:rPr>
          <w:lang w:val="fr-FR"/>
        </w:rPr>
        <w:br/>
      </w:r>
      <w:r w:rsidR="001F1DE8" w:rsidRPr="00136141">
        <w:rPr>
          <w:lang w:val="fr-FR"/>
        </w:rPr>
        <w:t xml:space="preserve">Serpa. </w:t>
      </w:r>
      <w:r w:rsidR="00885374" w:rsidRPr="00136141">
        <w:rPr>
          <w:lang w:val="fr-FR"/>
        </w:rPr>
        <w:t xml:space="preserve">Hypogée (BIB 2978) </w:t>
      </w:r>
      <w:r w:rsidR="00B124E4" w:rsidRPr="00136141">
        <w:rPr>
          <w:lang w:val="fr-FR"/>
        </w:rPr>
        <w:t xml:space="preserve">Vidigueira, </w:t>
      </w:r>
      <w:r w:rsidRPr="00136141">
        <w:rPr>
          <w:lang w:val="fr-FR"/>
        </w:rPr>
        <w:t>Bej</w:t>
      </w:r>
      <w:r w:rsidR="00B124E4" w:rsidRPr="00136141">
        <w:rPr>
          <w:lang w:val="fr-FR"/>
        </w:rPr>
        <w:t>a</w:t>
      </w:r>
      <w:r w:rsidRPr="00136141">
        <w:rPr>
          <w:lang w:val="fr-FR"/>
        </w:rPr>
        <w:t xml:space="preserve">. épée en </w:t>
      </w:r>
      <w:hyperlink r:id="rId3408" w:anchor="Sit_Cuivre" w:history="1">
        <w:r w:rsidR="00BA150E" w:rsidRPr="00136141">
          <w:rPr>
            <w:rStyle w:val="Hyperlink"/>
            <w:lang w:val="fr-FR"/>
          </w:rPr>
          <w:t>cuivre</w:t>
        </w:r>
      </w:hyperlink>
      <w:r w:rsidR="00BA150E" w:rsidRPr="00136141">
        <w:rPr>
          <w:lang w:val="fr-FR"/>
        </w:rPr>
        <w:t xml:space="preserve"> </w:t>
      </w:r>
      <w:r w:rsidRPr="00136141">
        <w:rPr>
          <w:lang w:val="fr-FR"/>
        </w:rPr>
        <w:t xml:space="preserve">arsénié dans l'hypogée 3: 46,6 cm à lame triangulaire et section hexgonale. </w:t>
      </w:r>
      <w:r>
        <w:rPr>
          <w:lang w:val="fr-FR"/>
        </w:rPr>
        <w:t xml:space="preserve">2 rivets trouvés en place + 4 autres perdus [?] </w:t>
      </w:r>
      <w:r w:rsidRPr="00DF63BC">
        <w:rPr>
          <w:lang w:val="fr-FR"/>
        </w:rPr>
        <w:t>(BIB 2964)</w:t>
      </w:r>
      <w:r>
        <w:rPr>
          <w:lang w:val="fr-FR"/>
        </w:rPr>
        <w:t xml:space="preserve">. Le meilleur parallèle se fait avec l'épée de la </w:t>
      </w:r>
      <w:hyperlink r:id="rId3409" w:anchor="Sit_Setefilla_Mesa" w:history="1">
        <w:r w:rsidRPr="00DF63BC">
          <w:rPr>
            <w:rStyle w:val="Hyperlink"/>
            <w:lang w:val="fr-FR"/>
          </w:rPr>
          <w:t>Mesa de Setefilla</w:t>
        </w:r>
      </w:hyperlink>
      <w:r>
        <w:rPr>
          <w:lang w:val="fr-FR"/>
        </w:rPr>
        <w:t xml:space="preserve"> </w:t>
      </w:r>
      <w:r w:rsidRPr="00DF63BC">
        <w:rPr>
          <w:lang w:val="fr-FR"/>
        </w:rPr>
        <w:t>(BIB 2964)</w:t>
      </w:r>
      <w:r w:rsidR="00B124E4">
        <w:rPr>
          <w:lang w:val="fr-FR"/>
        </w:rPr>
        <w:t xml:space="preserve"> Un anneau en plomb </w:t>
      </w:r>
      <w:r w:rsidR="00B124E4" w:rsidRPr="00DF63BC">
        <w:rPr>
          <w:lang w:val="fr-FR"/>
        </w:rPr>
        <w:t>(BIB 2964)</w:t>
      </w:r>
      <w:r w:rsidR="00B124E4">
        <w:rPr>
          <w:lang w:val="fr-FR"/>
        </w:rPr>
        <w:t xml:space="preserve"> datation 14C: première moitié 2e millénaire </w:t>
      </w:r>
      <w:r w:rsidR="00B124E4" w:rsidRPr="00DF63BC">
        <w:rPr>
          <w:lang w:val="fr-FR"/>
        </w:rPr>
        <w:t>(BIB 2964)</w:t>
      </w:r>
      <w:r w:rsidR="00B124E4">
        <w:rPr>
          <w:lang w:val="fr-FR"/>
        </w:rPr>
        <w:t xml:space="preserve"> v. </w:t>
      </w:r>
      <w:hyperlink r:id="rId3410" w:anchor="Sit_Palomas_San_Servan" w:history="1">
        <w:r w:rsidR="00B124E4" w:rsidRPr="00B124E4">
          <w:rPr>
            <w:rStyle w:val="Hyperlink"/>
            <w:lang w:val="fr-FR"/>
          </w:rPr>
          <w:t>Las Palomas</w:t>
        </w:r>
      </w:hyperlink>
      <w:r w:rsidR="00B124E4">
        <w:rPr>
          <w:lang w:val="fr-FR"/>
        </w:rPr>
        <w:t xml:space="preserve"> </w:t>
      </w:r>
      <w:r w:rsidR="00B124E4" w:rsidRPr="00DF63BC">
        <w:rPr>
          <w:lang w:val="fr-FR"/>
        </w:rPr>
        <w:t>(BIB 2964)</w:t>
      </w:r>
    </w:p>
    <w:p w14:paraId="104B9DA2" w14:textId="77777777" w:rsidR="00467DA3" w:rsidRDefault="00467DA3" w:rsidP="00467DA3">
      <w:pPr>
        <w:jc w:val="both"/>
        <w:rPr>
          <w:lang w:val="fr-FR"/>
        </w:rPr>
      </w:pPr>
    </w:p>
    <w:p w14:paraId="3FEB0B1F" w14:textId="77777777" w:rsidR="00467DA3" w:rsidRDefault="00467DA3" w:rsidP="00467DA3">
      <w:pPr>
        <w:jc w:val="both"/>
        <w:rPr>
          <w:lang w:val="fr-FR"/>
        </w:rPr>
      </w:pPr>
      <w:r w:rsidRPr="00467DA3">
        <w:rPr>
          <w:lang w:val="fr-FR"/>
        </w:rPr>
        <w:t>Site associant viande et hypogée (</w:t>
      </w:r>
      <w:r w:rsidR="007B1642">
        <w:rPr>
          <w:lang w:val="fr-FR"/>
        </w:rPr>
        <w:t>BIB 3078</w:t>
      </w:r>
      <w:r w:rsidRPr="00467DA3">
        <w:rPr>
          <w:lang w:val="fr-FR"/>
        </w:rPr>
        <w:t>) (BIB 2964)</w:t>
      </w:r>
    </w:p>
    <w:p w14:paraId="371671BD" w14:textId="77777777" w:rsidR="00D343EF" w:rsidRDefault="00D343EF" w:rsidP="00467DA3">
      <w:pPr>
        <w:jc w:val="both"/>
        <w:rPr>
          <w:lang w:val="fr-FR"/>
        </w:rPr>
      </w:pPr>
    </w:p>
    <w:p w14:paraId="73163274" w14:textId="77777777" w:rsidR="00D343EF" w:rsidRPr="00D343EF" w:rsidRDefault="00D343EF" w:rsidP="00467DA3">
      <w:pPr>
        <w:jc w:val="both"/>
        <w:rPr>
          <w:szCs w:val="20"/>
          <w:lang w:val="fr-FR" w:eastAsia="en-GB"/>
        </w:rPr>
      </w:pPr>
      <w:r>
        <w:rPr>
          <w:lang w:val="fr-FR"/>
        </w:rPr>
        <w:t>Hypogée [</w:t>
      </w:r>
      <w:r w:rsidRPr="00D343EF">
        <w:rPr>
          <w:i/>
          <w:lang w:val="fr-FR"/>
        </w:rPr>
        <w:t>covacha</w:t>
      </w:r>
      <w:r>
        <w:rPr>
          <w:lang w:val="fr-FR"/>
        </w:rPr>
        <w:t xml:space="preserve"> ?] du </w:t>
      </w:r>
      <w:r>
        <w:rPr>
          <w:szCs w:val="20"/>
          <w:lang w:val="fr-FR" w:eastAsia="en-GB"/>
        </w:rPr>
        <w:t xml:space="preserve">Bronze Moyen </w:t>
      </w:r>
      <w:r>
        <w:rPr>
          <w:lang w:val="fr-FR"/>
        </w:rPr>
        <w:t>(BIB 3073)</w:t>
      </w:r>
    </w:p>
    <w:p w14:paraId="359A8154" w14:textId="77777777" w:rsidR="00D34B5A" w:rsidRDefault="00D34B5A" w:rsidP="00242C0F">
      <w:pPr>
        <w:rPr>
          <w:lang w:val="fr-FR"/>
        </w:rPr>
      </w:pPr>
    </w:p>
    <w:p w14:paraId="036050A8" w14:textId="77777777" w:rsidR="00D34B5A" w:rsidRPr="00426FF9" w:rsidRDefault="00D34B5A" w:rsidP="00426FF9">
      <w:pPr>
        <w:pStyle w:val="Heading1"/>
        <w:rPr>
          <w:lang w:val="es-ES"/>
        </w:rPr>
      </w:pPr>
      <w:bookmarkStart w:id="1495" w:name="Sit_Casaro_Mesquita_3"/>
      <w:r w:rsidRPr="00426FF9">
        <w:rPr>
          <w:lang w:val="es-ES"/>
        </w:rPr>
        <w:t>CASARO DA MESQUITA 3</w:t>
      </w:r>
    </w:p>
    <w:bookmarkEnd w:id="1495"/>
    <w:p w14:paraId="2102E80B" w14:textId="77777777" w:rsidR="00D34B5A" w:rsidRPr="003C03E9" w:rsidRDefault="00D34B5A" w:rsidP="00242C0F">
      <w:pPr>
        <w:rPr>
          <w:lang w:val="es-ES"/>
        </w:rPr>
      </w:pPr>
    </w:p>
    <w:p w14:paraId="078CAB84" w14:textId="0234EB89" w:rsidR="00D34B5A" w:rsidRDefault="00D34B5A" w:rsidP="00242C0F">
      <w:pPr>
        <w:rPr>
          <w:lang w:val="fr-FR"/>
        </w:rPr>
      </w:pPr>
      <w:r w:rsidRPr="008B4B82">
        <w:rPr>
          <w:lang w:val="es-ES"/>
        </w:rPr>
        <w:t xml:space="preserve">São Manços, Evora. </w:t>
      </w:r>
      <w:r>
        <w:rPr>
          <w:lang w:val="fr-FR"/>
        </w:rPr>
        <w:t xml:space="preserve">Fragments de céramiques carénées d'un décor peut-être lié à la tradition </w:t>
      </w:r>
      <w:hyperlink r:id="rId3411" w:anchor="Cul_Protocogotas" w:history="1">
        <w:r w:rsidRPr="00F9236F">
          <w:rPr>
            <w:rStyle w:val="Hyperlink"/>
            <w:lang w:val="fr-FR"/>
          </w:rPr>
          <w:t>Proto</w:t>
        </w:r>
        <w:r w:rsidR="00F9236F" w:rsidRPr="00F9236F">
          <w:rPr>
            <w:rStyle w:val="Hyperlink"/>
            <w:lang w:val="fr-FR"/>
          </w:rPr>
          <w:t>c</w:t>
        </w:r>
        <w:r w:rsidRPr="00F9236F">
          <w:rPr>
            <w:rStyle w:val="Hyperlink"/>
            <w:lang w:val="fr-FR"/>
          </w:rPr>
          <w:t>ogotas</w:t>
        </w:r>
      </w:hyperlink>
      <w:r>
        <w:rPr>
          <w:lang w:val="fr-FR"/>
        </w:rPr>
        <w:t xml:space="preserve"> (BIB 2964) interactions extra-régionales (BIB 2964)</w:t>
      </w:r>
    </w:p>
    <w:p w14:paraId="3A9C9F4D" w14:textId="77777777" w:rsidR="00504AFD" w:rsidRDefault="00504AFD" w:rsidP="00242C0F">
      <w:pPr>
        <w:rPr>
          <w:lang w:val="fr-FR"/>
        </w:rPr>
      </w:pPr>
    </w:p>
    <w:p w14:paraId="2598173B" w14:textId="77777777" w:rsidR="00504AFD" w:rsidRPr="00426FF9" w:rsidRDefault="00504AFD" w:rsidP="00426FF9">
      <w:pPr>
        <w:pStyle w:val="Heading1"/>
        <w:rPr>
          <w:lang w:val="es-ES"/>
        </w:rPr>
      </w:pPr>
      <w:bookmarkStart w:id="1496" w:name="Sit_Castello_Velho"/>
      <w:r w:rsidRPr="00426FF9">
        <w:rPr>
          <w:lang w:val="es-ES"/>
        </w:rPr>
        <w:t>CASTELO VELHO</w:t>
      </w:r>
    </w:p>
    <w:bookmarkEnd w:id="1496"/>
    <w:p w14:paraId="56BFE622" w14:textId="77777777" w:rsidR="00504AFD" w:rsidRPr="009A6514" w:rsidRDefault="009A6514" w:rsidP="00242C0F">
      <w:pPr>
        <w:rPr>
          <w:sz w:val="20"/>
          <w:lang w:val="es-ES"/>
        </w:rPr>
      </w:pPr>
      <w:r w:rsidRPr="009A6514">
        <w:rPr>
          <w:sz w:val="20"/>
          <w:lang w:val="es-ES"/>
        </w:rPr>
        <w:t>Castello Velho</w:t>
      </w:r>
    </w:p>
    <w:p w14:paraId="1AEC8CEE" w14:textId="77777777" w:rsidR="009A6514" w:rsidRPr="00940479" w:rsidRDefault="009A6514" w:rsidP="00242C0F">
      <w:pPr>
        <w:rPr>
          <w:lang w:val="es-ES"/>
        </w:rPr>
      </w:pPr>
    </w:p>
    <w:p w14:paraId="7FE7537C" w14:textId="648164B8" w:rsidR="00504AFD" w:rsidRPr="005A3047" w:rsidRDefault="00504AFD" w:rsidP="00242C0F">
      <w:pPr>
        <w:rPr>
          <w:lang w:val="es-ES"/>
        </w:rPr>
      </w:pPr>
      <w:r w:rsidRPr="008B4B82">
        <w:rPr>
          <w:lang w:val="es-ES"/>
        </w:rPr>
        <w:t xml:space="preserve">Freixo de Numao. </w:t>
      </w:r>
      <w:r>
        <w:rPr>
          <w:lang w:val="fr-FR"/>
        </w:rPr>
        <w:t xml:space="preserve">Céramique </w:t>
      </w:r>
      <w:hyperlink r:id="rId3412" w:anchor="Cul_Cogotas" w:history="1">
        <w:r w:rsidRPr="00504AFD">
          <w:rPr>
            <w:rStyle w:val="Hyperlink"/>
            <w:lang w:val="fr-FR"/>
          </w:rPr>
          <w:t>Cogotas</w:t>
        </w:r>
      </w:hyperlink>
      <w:r>
        <w:rPr>
          <w:lang w:val="fr-FR"/>
        </w:rPr>
        <w:t>-</w:t>
      </w:r>
      <w:hyperlink r:id="rId3413" w:anchor="Cul_Protocogotas" w:history="1">
        <w:r w:rsidRPr="00504AFD">
          <w:rPr>
            <w:rStyle w:val="Hyperlink"/>
            <w:lang w:val="fr-FR"/>
          </w:rPr>
          <w:t>Protocogotas</w:t>
        </w:r>
      </w:hyperlink>
      <w:r>
        <w:rPr>
          <w:lang w:val="fr-FR"/>
        </w:rPr>
        <w:t xml:space="preserve"> dans les niveaux de </w:t>
      </w:r>
      <w:r w:rsidRPr="00504AFD">
        <w:rPr>
          <w:lang w:val="fr-FR"/>
        </w:rPr>
        <w:t>2e et 3e phase</w:t>
      </w:r>
      <w:r>
        <w:rPr>
          <w:lang w:val="fr-FR"/>
        </w:rPr>
        <w:t xml:space="preserve"> (BIB 3040) v. </w:t>
      </w:r>
      <w:hyperlink r:id="rId3414" w:anchor="Sit_Longroiva" w:history="1">
        <w:r w:rsidRPr="005A3047">
          <w:rPr>
            <w:rStyle w:val="Hyperlink"/>
            <w:lang w:val="es-ES"/>
          </w:rPr>
          <w:t>Longroiva</w:t>
        </w:r>
      </w:hyperlink>
      <w:r w:rsidRPr="005A3047">
        <w:rPr>
          <w:lang w:val="es-ES"/>
        </w:rPr>
        <w:t xml:space="preserve"> (BIB 3040)</w:t>
      </w:r>
      <w:r w:rsidR="009A6514" w:rsidRPr="005A3047">
        <w:rPr>
          <w:lang w:val="es-ES"/>
        </w:rPr>
        <w:t xml:space="preserve"> Céramique </w:t>
      </w:r>
      <w:hyperlink r:id="rId3415" w:anchor="Cul_Cogotas" w:history="1">
        <w:r w:rsidR="009A6514" w:rsidRPr="005A3047">
          <w:rPr>
            <w:rStyle w:val="Hyperlink"/>
            <w:lang w:val="es-ES"/>
          </w:rPr>
          <w:t>Cogotas</w:t>
        </w:r>
      </w:hyperlink>
      <w:r w:rsidR="009A6514" w:rsidRPr="005A3047">
        <w:rPr>
          <w:lang w:val="es-ES"/>
        </w:rPr>
        <w:t>-</w:t>
      </w:r>
      <w:hyperlink r:id="rId3416" w:anchor="Cul_Protocogotas" w:history="1">
        <w:r w:rsidR="009A6514" w:rsidRPr="005A3047">
          <w:rPr>
            <w:rStyle w:val="Hyperlink"/>
            <w:lang w:val="es-ES"/>
          </w:rPr>
          <w:t>Protocogotas</w:t>
        </w:r>
      </w:hyperlink>
      <w:r w:rsidR="009A6514" w:rsidRPr="005A3047">
        <w:rPr>
          <w:lang w:val="es-ES"/>
        </w:rPr>
        <w:t xml:space="preserve"> (BIB 3266)</w:t>
      </w:r>
    </w:p>
    <w:p w14:paraId="687AB1C2" w14:textId="77777777" w:rsidR="00C21E3F" w:rsidRPr="005A3047" w:rsidRDefault="00C21E3F" w:rsidP="00242C0F">
      <w:pPr>
        <w:rPr>
          <w:lang w:val="es-ES"/>
        </w:rPr>
      </w:pPr>
    </w:p>
    <w:p w14:paraId="4602471A" w14:textId="77777777" w:rsidR="00C21E3F" w:rsidRPr="00D52855" w:rsidRDefault="00C21E3F" w:rsidP="00426FF9">
      <w:pPr>
        <w:pStyle w:val="Heading1"/>
        <w:rPr>
          <w:lang w:val="es-ES"/>
        </w:rPr>
      </w:pPr>
      <w:bookmarkStart w:id="1497" w:name="Sit_Cha_Brinco"/>
      <w:r w:rsidRPr="00D52855">
        <w:rPr>
          <w:lang w:val="es-ES"/>
        </w:rPr>
        <w:t>CHA DO BRINCO</w:t>
      </w:r>
    </w:p>
    <w:bookmarkEnd w:id="1497"/>
    <w:p w14:paraId="606E924D" w14:textId="77777777" w:rsidR="00C21E3F" w:rsidRPr="005A3047" w:rsidRDefault="00C21E3F" w:rsidP="00242C0F">
      <w:pPr>
        <w:rPr>
          <w:sz w:val="20"/>
          <w:lang w:val="es-ES"/>
        </w:rPr>
      </w:pPr>
      <w:r w:rsidRPr="005A3047">
        <w:rPr>
          <w:sz w:val="20"/>
          <w:lang w:val="es-ES"/>
        </w:rPr>
        <w:t>Chã do Brinco</w:t>
      </w:r>
    </w:p>
    <w:p w14:paraId="0CEF765B" w14:textId="77777777" w:rsidR="00C21E3F" w:rsidRPr="005A3047" w:rsidRDefault="00C21E3F" w:rsidP="00242C0F">
      <w:pPr>
        <w:rPr>
          <w:lang w:val="es-ES"/>
        </w:rPr>
      </w:pPr>
    </w:p>
    <w:p w14:paraId="599C477D" w14:textId="77777777" w:rsidR="00C21E3F" w:rsidRDefault="00C21E3F" w:rsidP="00242C0F">
      <w:pPr>
        <w:rPr>
          <w:lang w:val="fr-FR"/>
        </w:rPr>
      </w:pPr>
      <w:r w:rsidRPr="00C21E3F">
        <w:rPr>
          <w:lang w:val="fr-FR"/>
        </w:rPr>
        <w:t xml:space="preserve">«Stele» anthropomorfe, en granit (hauter: 1,16 m.), trouvee par E. J. Lopes da Silva dans Ia chambre (bouleversee) du dolmen 1 de Chii do Brinco, situe dans Ia montagne de Montemuro ( </w:t>
      </w:r>
      <w:r w:rsidRPr="00C21E3F">
        <w:rPr>
          <w:lang w:val="fr-FR"/>
        </w:rPr>
        <w:lastRenderedPageBreak/>
        <w:t xml:space="preserve">«concelho» de Cinfaes, district de Viseu). Ce monument megalithique appartient a un noyau de </w:t>
      </w:r>
      <w:r>
        <w:rPr>
          <w:lang w:val="fr-FR"/>
        </w:rPr>
        <w:t>trois tumulus, en cours d'etude (BIB 3084)</w:t>
      </w:r>
    </w:p>
    <w:p w14:paraId="5B6F7CB8" w14:textId="77777777" w:rsidR="0028674D" w:rsidRDefault="0028674D" w:rsidP="00242C0F">
      <w:pPr>
        <w:rPr>
          <w:lang w:val="fr-FR"/>
        </w:rPr>
      </w:pPr>
    </w:p>
    <w:p w14:paraId="5F1097C7" w14:textId="77777777" w:rsidR="0028674D" w:rsidRDefault="0028674D" w:rsidP="0028674D">
      <w:pPr>
        <w:pStyle w:val="Heading2"/>
      </w:pPr>
      <w:r>
        <w:t>datation</w:t>
      </w:r>
    </w:p>
    <w:p w14:paraId="1A9B8D94" w14:textId="77777777" w:rsidR="0028674D" w:rsidRDefault="0028674D" w:rsidP="00242C0F">
      <w:pPr>
        <w:rPr>
          <w:lang w:val="fr-FR"/>
        </w:rPr>
      </w:pPr>
    </w:p>
    <w:p w14:paraId="5C9329E6" w14:textId="77777777" w:rsidR="0028674D" w:rsidRDefault="0028674D" w:rsidP="00242C0F">
      <w:pPr>
        <w:rPr>
          <w:lang w:val="fr-FR"/>
        </w:rPr>
      </w:pPr>
      <w:r>
        <w:rPr>
          <w:lang w:val="fr-FR"/>
        </w:rPr>
        <w:t>NF/Chalcolithique (BIB 3084)</w:t>
      </w:r>
    </w:p>
    <w:p w14:paraId="14BB532B" w14:textId="77777777" w:rsidR="00DF63BC" w:rsidRPr="00DF63BC" w:rsidRDefault="00DF63BC" w:rsidP="00242C0F">
      <w:pPr>
        <w:rPr>
          <w:lang w:val="fr-FR"/>
        </w:rPr>
      </w:pPr>
    </w:p>
    <w:p w14:paraId="717260B3" w14:textId="77777777" w:rsidR="00E655EB" w:rsidRPr="0032190F" w:rsidRDefault="00E655EB" w:rsidP="00426FF9">
      <w:pPr>
        <w:pStyle w:val="Heading1"/>
      </w:pPr>
      <w:bookmarkStart w:id="1498" w:name="Sit_Longroiva"/>
      <w:r w:rsidRPr="0032190F">
        <w:t>LONGROIVA</w:t>
      </w:r>
      <w:bookmarkEnd w:id="1498"/>
    </w:p>
    <w:p w14:paraId="4BF4A930" w14:textId="77777777" w:rsidR="001538E3" w:rsidRPr="0032190F" w:rsidRDefault="001538E3" w:rsidP="00242C0F">
      <w:pPr>
        <w:jc w:val="both"/>
        <w:rPr>
          <w:lang w:val="fr-FR"/>
        </w:rPr>
      </w:pPr>
    </w:p>
    <w:p w14:paraId="040B8184" w14:textId="5E903CAD" w:rsidR="00504AFD" w:rsidRDefault="00D31DDD" w:rsidP="00C4505C">
      <w:pPr>
        <w:jc w:val="both"/>
        <w:rPr>
          <w:strike/>
          <w:lang w:val="fr-FR"/>
        </w:rPr>
      </w:pPr>
      <w:r>
        <w:rPr>
          <w:lang w:val="fr-FR"/>
        </w:rPr>
        <w:t>S</w:t>
      </w:r>
      <w:r w:rsidR="00E655EB" w:rsidRPr="0032190F">
        <w:rPr>
          <w:lang w:val="fr-FR"/>
        </w:rPr>
        <w:t>tèle de Lo</w:t>
      </w:r>
      <w:r w:rsidR="009B3348" w:rsidRPr="0032190F">
        <w:rPr>
          <w:lang w:val="fr-FR"/>
        </w:rPr>
        <w:t>ngroiva (Guarda</w:t>
      </w:r>
      <w:r w:rsidR="00C4505C">
        <w:rPr>
          <w:lang w:val="fr-FR"/>
        </w:rPr>
        <w:t xml:space="preserve">, </w:t>
      </w:r>
      <w:r w:rsidR="00C4505C" w:rsidRPr="0032190F">
        <w:rPr>
          <w:lang w:val="fr-FR"/>
        </w:rPr>
        <w:t>Portugal</w:t>
      </w:r>
      <w:r w:rsidR="00C4505C">
        <w:rPr>
          <w:lang w:val="fr-FR"/>
        </w:rPr>
        <w:t>), r</w:t>
      </w:r>
      <w:r w:rsidR="00C4505C" w:rsidRPr="0032190F">
        <w:rPr>
          <w:lang w:val="fr-FR"/>
        </w:rPr>
        <w:t>etrouvée sur la rive droite du Douro, au Nord du Portugal dans un contexte archéologique incertain</w:t>
      </w:r>
      <w:r w:rsidR="00E6695F">
        <w:rPr>
          <w:lang w:val="fr-FR"/>
        </w:rPr>
        <w:t xml:space="preserve"> </w:t>
      </w:r>
      <w:r w:rsidR="00C4505C" w:rsidRPr="0032190F">
        <w:rPr>
          <w:lang w:val="fr-FR"/>
        </w:rPr>
        <w:t>(BIB 202).</w:t>
      </w:r>
      <w:r w:rsidRPr="00D31DDD">
        <w:rPr>
          <w:lang w:val="fr-FR"/>
        </w:rPr>
        <w:t xml:space="preserve"> </w:t>
      </w:r>
      <w:r w:rsidRPr="00201773">
        <w:rPr>
          <w:rStyle w:val="Hyperlink"/>
          <w:color w:val="auto"/>
          <w:u w:val="none"/>
          <w:lang w:val="fr-FR"/>
        </w:rPr>
        <w:t xml:space="preserve">Stèle du </w:t>
      </w:r>
      <w:r w:rsidRPr="00201773">
        <w:rPr>
          <w:lang w:val="fr-FR"/>
        </w:rPr>
        <w:t xml:space="preserve">gr. </w:t>
      </w:r>
      <w:hyperlink r:id="rId3417" w:anchor="Cul_API_aclasser" w:history="1">
        <w:r w:rsidRPr="003C6FF1">
          <w:rPr>
            <w:rStyle w:val="Hyperlink"/>
            <w:lang w:val="fr-FR"/>
          </w:rPr>
          <w:t>Aclasser</w:t>
        </w:r>
      </w:hyperlink>
      <w:r w:rsidRPr="003C6FF1">
        <w:rPr>
          <w:lang w:val="fr-FR"/>
        </w:rPr>
        <w:t xml:space="preserve"> (SS BIB), </w:t>
      </w:r>
      <w:r w:rsidR="00504AFD" w:rsidRPr="003C6FF1">
        <w:rPr>
          <w:lang w:val="fr-FR"/>
        </w:rPr>
        <w:t xml:space="preserve">Proche des contextes </w:t>
      </w:r>
      <w:hyperlink r:id="rId3418" w:anchor="Sit_Castello_Velho" w:history="1">
        <w:r w:rsidR="00504AFD" w:rsidRPr="003C6FF1">
          <w:rPr>
            <w:rStyle w:val="Hyperlink"/>
            <w:lang w:val="fr-FR"/>
          </w:rPr>
          <w:t>Castelo Velho</w:t>
        </w:r>
      </w:hyperlink>
      <w:r w:rsidR="00504AFD" w:rsidRPr="003C6FF1">
        <w:rPr>
          <w:lang w:val="fr-FR"/>
        </w:rPr>
        <w:t xml:space="preserve"> 2e et 3e phase, et de Castanheiro do Vento (Horta do Douro) (BIB 3040)</w:t>
      </w:r>
      <w:r w:rsidR="00E6695F" w:rsidRPr="003C6FF1">
        <w:rPr>
          <w:lang w:val="fr-FR"/>
        </w:rPr>
        <w:t xml:space="preserve"> </w:t>
      </w:r>
      <w:r w:rsidR="00F04985">
        <w:rPr>
          <w:lang w:val="fr-FR"/>
        </w:rPr>
        <w:t xml:space="preserve"> </w:t>
      </w:r>
      <w:r w:rsidR="00F04985" w:rsidRPr="00F04985">
        <w:rPr>
          <w:i/>
          <w:lang w:val="fr-FR"/>
        </w:rPr>
        <w:t xml:space="preserve">Stèle de type </w:t>
      </w:r>
      <w:hyperlink r:id="rId3419" w:anchor="Cul_Extremadura_per_GuardaminoA" w:history="1">
        <w:r w:rsidR="00F04985" w:rsidRPr="00F04985">
          <w:rPr>
            <w:rStyle w:val="Hyperlink"/>
            <w:i/>
            <w:lang w:val="fr-FR"/>
          </w:rPr>
          <w:t>A</w:t>
        </w:r>
      </w:hyperlink>
      <w:r w:rsidR="00F04985" w:rsidRPr="00F04985">
        <w:rPr>
          <w:i/>
          <w:lang w:val="fr-FR"/>
        </w:rPr>
        <w:t xml:space="preserve"> (BIB ?)</w:t>
      </w:r>
      <w:r w:rsidR="00F04985">
        <w:rPr>
          <w:lang w:val="fr-FR"/>
        </w:rPr>
        <w:t xml:space="preserve"> </w:t>
      </w:r>
      <w:r w:rsidR="00E6695F" w:rsidRPr="003C6FF1">
        <w:rPr>
          <w:strike/>
          <w:lang w:val="fr-FR"/>
        </w:rPr>
        <w:t xml:space="preserve">v. </w:t>
      </w:r>
      <w:hyperlink r:id="rId3420" w:anchor="Cul_Extremadura" w:history="1">
        <w:r w:rsidR="00E6695F" w:rsidRPr="00CE1E1C">
          <w:rPr>
            <w:rStyle w:val="Hyperlink"/>
            <w:strike/>
            <w:lang w:val="fr-FR"/>
          </w:rPr>
          <w:t>gr.des stèles d’Extrémadure</w:t>
        </w:r>
      </w:hyperlink>
      <w:r w:rsidR="00E6695F" w:rsidRPr="00CE1E1C">
        <w:rPr>
          <w:strike/>
          <w:lang w:val="fr-FR"/>
        </w:rPr>
        <w:t> (</w:t>
      </w:r>
      <w:r w:rsidR="00E6695F" w:rsidRPr="00CE1E1C">
        <w:rPr>
          <w:strike/>
          <w:bdr w:val="single" w:sz="4" w:space="0" w:color="auto"/>
          <w:lang w:val="fr-FR"/>
        </w:rPr>
        <w:t>!</w:t>
      </w:r>
      <w:r w:rsidR="00E6695F" w:rsidRPr="00CE1E1C">
        <w:rPr>
          <w:strike/>
          <w:lang w:val="fr-FR"/>
        </w:rPr>
        <w:t xml:space="preserve"> datation ≠)</w:t>
      </w:r>
    </w:p>
    <w:p w14:paraId="487447B8" w14:textId="77777777" w:rsidR="00C21E3F" w:rsidRDefault="00C21E3F" w:rsidP="00C4505C">
      <w:pPr>
        <w:jc w:val="both"/>
        <w:rPr>
          <w:strike/>
          <w:lang w:val="fr-FR"/>
        </w:rPr>
      </w:pPr>
    </w:p>
    <w:p w14:paraId="2FF04279" w14:textId="77777777" w:rsidR="00C21E3F" w:rsidRPr="00C21E3F" w:rsidRDefault="00C21E3F" w:rsidP="00C4505C">
      <w:pPr>
        <w:jc w:val="both"/>
        <w:rPr>
          <w:lang w:val="fr-FR"/>
        </w:rPr>
      </w:pPr>
      <w:r w:rsidRPr="00C21E3F">
        <w:rPr>
          <w:lang w:val="fr-FR"/>
        </w:rPr>
        <w:t>Ce monument a ete trouve a Ia paroisse de Longroiva, «</w:t>
      </w:r>
      <w:r w:rsidRPr="00E02A48">
        <w:rPr>
          <w:i/>
          <w:lang w:val="fr-FR"/>
        </w:rPr>
        <w:t>concelho</w:t>
      </w:r>
      <w:r w:rsidRPr="00C21E3F">
        <w:rPr>
          <w:lang w:val="fr-FR"/>
        </w:rPr>
        <w:t>» de Meda (district de Guarda, Beira Alta), dans une vallee fertile, au site de Quinta do Cruzeiro. Conserve maintenant dans le jardin d'une propriete privee, on envisage son exposition dans le Musee de Guarda. La publication qu' Almagro Basch ( 1966: l 09) en a faite ne montre pas le contour reel du bloc ou les gravures ont ete pratiquees, lequel est subelliptique. II s'agit encore d'un cas qui exige une etude de revision. Hauteur: 2,40 m.; larg.: env. 1,40 m. Granit. On a profite de Ia face lisse d'un gros bloc pour y graver, au centre, une figure humaine, masculine, d'un guerrier accompagne de ses armes: hallebarde, arc, poignard a lame triangulaire. Un relief superieur</w:t>
      </w:r>
      <w:r w:rsidR="00E02A48">
        <w:rPr>
          <w:lang w:val="fr-FR"/>
        </w:rPr>
        <w:t xml:space="preserve"> </w:t>
      </w:r>
      <w:r w:rsidRPr="00C21E3F">
        <w:rPr>
          <w:lang w:val="fr-FR"/>
        </w:rPr>
        <w:t xml:space="preserve">du support contribue a delimiter le visage, avec ses yeux, son nez, sa bouche et peut-etre, au moins, une des oreilles. Le corps est rectangulaire (vetement du type tunique?) et termine inferieurement par quatre traits verticaux figurant les jambes. II est possible que le personnage ait une barbe; sous celle-ci, on voit Ia probable figuration du cou, tres large, et, plus en bas, un collier ou autre omement, sous forme d'un demi-cercle. Le tres grand interet de ce monument decoule, d'une part, de l'iconographie des </w:t>
      </w:r>
      <w:r w:rsidR="00E02A48">
        <w:rPr>
          <w:lang w:val="fr-FR"/>
        </w:rPr>
        <w:t>armes</w:t>
      </w:r>
      <w:r w:rsidRPr="00C21E3F">
        <w:rPr>
          <w:lang w:val="fr-FR"/>
        </w:rPr>
        <w:t>, bien identifiables et avec une chronologie pas controvers</w:t>
      </w:r>
      <w:r w:rsidR="00E02A48">
        <w:rPr>
          <w:lang w:val="fr-FR"/>
        </w:rPr>
        <w:t>é</w:t>
      </w:r>
      <w:r w:rsidRPr="00C21E3F">
        <w:rPr>
          <w:lang w:val="fr-FR"/>
        </w:rPr>
        <w:t xml:space="preserve">e. D'autre part, surtout par </w:t>
      </w:r>
      <w:r w:rsidR="00E02A48">
        <w:rPr>
          <w:lang w:val="fr-FR"/>
        </w:rPr>
        <w:t>l</w:t>
      </w:r>
      <w:r w:rsidRPr="00C21E3F">
        <w:rPr>
          <w:lang w:val="fr-FR"/>
        </w:rPr>
        <w:t xml:space="preserve">a position centrale de </w:t>
      </w:r>
      <w:r w:rsidR="00E02A48">
        <w:rPr>
          <w:lang w:val="fr-FR"/>
        </w:rPr>
        <w:t>l</w:t>
      </w:r>
      <w:r w:rsidRPr="00C21E3F">
        <w:rPr>
          <w:lang w:val="fr-FR"/>
        </w:rPr>
        <w:t xml:space="preserve">a figure humaine dans </w:t>
      </w:r>
      <w:r w:rsidR="00E02A48">
        <w:rPr>
          <w:lang w:val="fr-FR"/>
        </w:rPr>
        <w:t>l</w:t>
      </w:r>
      <w:r w:rsidRPr="00C21E3F">
        <w:rPr>
          <w:lang w:val="fr-FR"/>
        </w:rPr>
        <w:t xml:space="preserve">' ensemble de </w:t>
      </w:r>
      <w:r w:rsidR="00E02A48">
        <w:rPr>
          <w:lang w:val="fr-FR"/>
        </w:rPr>
        <w:t>l</w:t>
      </w:r>
      <w:r w:rsidRPr="00C21E3F">
        <w:rPr>
          <w:lang w:val="fr-FR"/>
        </w:rPr>
        <w:t xml:space="preserve">a surface elliptique gravee et </w:t>
      </w:r>
      <w:r w:rsidR="00E02A48">
        <w:rPr>
          <w:lang w:val="fr-FR"/>
        </w:rPr>
        <w:t>par le fait que Ia salience dis</w:t>
      </w:r>
      <w:r w:rsidRPr="00C21E3F">
        <w:rPr>
          <w:lang w:val="fr-FR"/>
        </w:rPr>
        <w:t xml:space="preserve">tale du bloc co·incide avec le sommet de </w:t>
      </w:r>
      <w:r w:rsidR="00E02A48">
        <w:rPr>
          <w:lang w:val="fr-FR"/>
        </w:rPr>
        <w:t>l</w:t>
      </w:r>
      <w:r w:rsidRPr="00C21E3F">
        <w:rPr>
          <w:lang w:val="fr-FR"/>
        </w:rPr>
        <w:t>a tete, on comprend qu 'on a voulu identifier la totalite du bloc avec le personnage lui-meme (comme s 'il s 'agissait d 'une dalle antropomorphe ou d 'une statue-menhir)</w:t>
      </w:r>
      <w:r w:rsidR="00E02A48">
        <w:rPr>
          <w:lang w:val="fr-FR"/>
        </w:rPr>
        <w:t xml:space="preserve"> (BIB 3084)</w:t>
      </w:r>
      <w:r w:rsidRPr="00C21E3F">
        <w:rPr>
          <w:lang w:val="fr-FR"/>
        </w:rPr>
        <w:t xml:space="preserve">. </w:t>
      </w:r>
    </w:p>
    <w:p w14:paraId="2F32F3A0" w14:textId="77777777" w:rsidR="00D31DDD" w:rsidRPr="00CE1E1C" w:rsidRDefault="00D31DDD" w:rsidP="00242C0F">
      <w:pPr>
        <w:rPr>
          <w:lang w:val="fr-FR"/>
        </w:rPr>
      </w:pPr>
    </w:p>
    <w:p w14:paraId="50B90888" w14:textId="77777777" w:rsidR="00D31DDD" w:rsidRDefault="00D31DDD" w:rsidP="00D31DDD">
      <w:pPr>
        <w:pStyle w:val="Heading2"/>
      </w:pPr>
      <w:r>
        <w:t>thèmes</w:t>
      </w:r>
    </w:p>
    <w:p w14:paraId="65892737" w14:textId="77777777" w:rsidR="00D31DDD" w:rsidRDefault="00D31DDD" w:rsidP="00D31DDD">
      <w:pPr>
        <w:rPr>
          <w:lang w:val="fr-FR"/>
        </w:rPr>
      </w:pPr>
    </w:p>
    <w:p w14:paraId="59B252B4" w14:textId="01BF2CE6" w:rsidR="00E6695F" w:rsidRDefault="00E6695F" w:rsidP="00E6695F">
      <w:pPr>
        <w:jc w:val="both"/>
        <w:rPr>
          <w:lang w:val="fr-FR"/>
        </w:rPr>
      </w:pPr>
      <w:r w:rsidRPr="0032190F">
        <w:rPr>
          <w:lang w:val="fr-FR"/>
        </w:rPr>
        <w:t>Elle est constituée d’un large bloc de granit scultpté pour former un contour anthropomorphique. Le visage est suggéré, le corps recouvert d’une tunique, dans la partie inférieure, 4 traits figurent les jambes</w:t>
      </w:r>
      <w:r>
        <w:rPr>
          <w:lang w:val="fr-FR"/>
        </w:rPr>
        <w:t xml:space="preserve"> </w:t>
      </w:r>
      <w:r w:rsidRPr="0032190F">
        <w:rPr>
          <w:lang w:val="fr-FR"/>
        </w:rPr>
        <w:t>(BIB 202). Le personnage</w:t>
      </w:r>
      <w:r>
        <w:rPr>
          <w:lang w:val="fr-FR"/>
        </w:rPr>
        <w:t xml:space="preserve"> </w:t>
      </w:r>
      <w:r w:rsidRPr="0032190F">
        <w:rPr>
          <w:lang w:val="fr-FR"/>
        </w:rPr>
        <w:t>tient plusieurs arme</w:t>
      </w:r>
      <w:r>
        <w:rPr>
          <w:lang w:val="fr-FR"/>
        </w:rPr>
        <w:t xml:space="preserve">s identifiées typologiquement: </w:t>
      </w:r>
      <w:hyperlink r:id="rId3421" w:anchor="Sit_Longroiva_t_hallebarde" w:history="1">
        <w:r w:rsidRPr="00D31DDD">
          <w:rPr>
            <w:rStyle w:val="Hyperlink"/>
            <w:lang w:val="fr-FR"/>
          </w:rPr>
          <w:t>hallebarde</w:t>
        </w:r>
      </w:hyperlink>
      <w:r>
        <w:rPr>
          <w:lang w:val="fr-FR"/>
        </w:rPr>
        <w:t xml:space="preserve">, </w:t>
      </w:r>
      <w:r w:rsidRPr="0032190F">
        <w:rPr>
          <w:lang w:val="fr-FR"/>
        </w:rPr>
        <w:t>arc</w:t>
      </w:r>
      <w:r>
        <w:rPr>
          <w:lang w:val="fr-FR"/>
        </w:rPr>
        <w:t xml:space="preserve">, </w:t>
      </w:r>
      <w:hyperlink r:id="rId3422" w:anchor="Sit_Longroiva_t_poignard" w:history="1">
        <w:r w:rsidRPr="00D31DDD">
          <w:rPr>
            <w:rStyle w:val="Hyperlink"/>
            <w:lang w:val="fr-FR"/>
          </w:rPr>
          <w:t>poignard</w:t>
        </w:r>
      </w:hyperlink>
      <w:r w:rsidRPr="0032190F">
        <w:rPr>
          <w:lang w:val="fr-FR"/>
        </w:rPr>
        <w:t xml:space="preserve"> (V. et S. Oliveira Jorge 1993) (BIB 202)</w:t>
      </w:r>
      <w:r w:rsidRPr="00C4505C">
        <w:rPr>
          <w:lang w:val="fr-FR"/>
        </w:rPr>
        <w:t xml:space="preserve"> </w:t>
      </w:r>
      <w:r w:rsidRPr="0032190F">
        <w:rPr>
          <w:lang w:val="fr-FR"/>
        </w:rPr>
        <w:t>(BIB Schuhmacher, 2002, p. 269-271 in BIB 1616 p. 209)</w:t>
      </w:r>
      <w:r>
        <w:rPr>
          <w:lang w:val="fr-FR"/>
        </w:rPr>
        <w:t xml:space="preserve">, </w:t>
      </w:r>
      <w:hyperlink r:id="rId3423" w:anchor="Cul_Art_TAC_T_t_carquois" w:history="1">
        <w:r w:rsidRPr="00F91A93">
          <w:rPr>
            <w:rStyle w:val="Hyperlink"/>
            <w:lang w:val="fr-FR"/>
          </w:rPr>
          <w:t>carquois</w:t>
        </w:r>
      </w:hyperlink>
      <w:r w:rsidRPr="00F91A93">
        <w:rPr>
          <w:lang w:val="fr-FR"/>
        </w:rPr>
        <w:t xml:space="preserve"> </w:t>
      </w:r>
      <w:r>
        <w:rPr>
          <w:lang w:val="fr-FR"/>
        </w:rPr>
        <w:t xml:space="preserve">et </w:t>
      </w:r>
      <w:hyperlink r:id="rId3424" w:anchor="Sit_Longroiva_t_arc" w:history="1">
        <w:r w:rsidRPr="00B019F4">
          <w:rPr>
            <w:rStyle w:val="Hyperlink"/>
            <w:lang w:val="fr-FR"/>
          </w:rPr>
          <w:t>arc</w:t>
        </w:r>
      </w:hyperlink>
      <w:r>
        <w:rPr>
          <w:lang w:val="fr-FR"/>
        </w:rPr>
        <w:t xml:space="preserve"> </w:t>
      </w:r>
      <w:r w:rsidRPr="000329E9">
        <w:rPr>
          <w:lang w:val="fr-FR"/>
        </w:rPr>
        <w:t>sur la face avant</w:t>
      </w:r>
      <w:r w:rsidRPr="00AC5B94">
        <w:rPr>
          <w:i/>
          <w:lang w:val="fr-FR"/>
        </w:rPr>
        <w:t xml:space="preserve"> </w:t>
      </w:r>
      <w:r w:rsidRPr="000329E9">
        <w:rPr>
          <w:lang w:val="fr-FR"/>
        </w:rPr>
        <w:t>(SS BIB)</w:t>
      </w:r>
    </w:p>
    <w:p w14:paraId="291BA88C" w14:textId="77777777" w:rsidR="00E6695F" w:rsidRDefault="00E6695F" w:rsidP="00D31DDD">
      <w:pPr>
        <w:rPr>
          <w:lang w:val="fr-FR"/>
        </w:rPr>
      </w:pPr>
    </w:p>
    <w:p w14:paraId="251DBE94" w14:textId="77777777" w:rsidR="00D31DDD" w:rsidRDefault="00D31DDD" w:rsidP="00242C0F">
      <w:pPr>
        <w:rPr>
          <w:lang w:val="fr-FR"/>
        </w:rPr>
      </w:pPr>
    </w:p>
    <w:p w14:paraId="012504B1" w14:textId="77777777" w:rsidR="00D31DDD" w:rsidRDefault="00D31DDD" w:rsidP="00D31DDD">
      <w:pPr>
        <w:pStyle w:val="Heading3"/>
      </w:pPr>
      <w:bookmarkStart w:id="1499" w:name="Sit_Longroiva_t_hallebarde"/>
      <w:r>
        <w:t>hallebarde</w:t>
      </w:r>
    </w:p>
    <w:bookmarkEnd w:id="1499"/>
    <w:p w14:paraId="0431B460" w14:textId="0CF7DBEC" w:rsidR="00D31DDD" w:rsidRDefault="00D31DDD" w:rsidP="00D31DDD">
      <w:pPr>
        <w:rPr>
          <w:szCs w:val="31"/>
          <w:lang w:val="fr-FR"/>
        </w:rPr>
      </w:pPr>
      <w:r w:rsidRPr="00D31DDD">
        <w:rPr>
          <w:lang w:val="fr-FR"/>
        </w:rPr>
        <w:t xml:space="preserve">Hallebarde de type </w:t>
      </w:r>
      <w:hyperlink r:id="rId3425" w:anchor="Typ_Arm_Hallebardes_typ_Carrapatas" w:history="1">
        <w:r w:rsidRPr="00D31DDD">
          <w:rPr>
            <w:rStyle w:val="Hyperlink"/>
            <w:lang w:val="fr-FR"/>
          </w:rPr>
          <w:t>Carrapatas</w:t>
        </w:r>
      </w:hyperlink>
      <w:r w:rsidRPr="00D31DDD">
        <w:rPr>
          <w:lang w:val="fr-FR"/>
        </w:rPr>
        <w:t xml:space="preserve"> (V. et S. Oliveira Jorge 1993) (BIB 202) (</w:t>
      </w:r>
      <w:r>
        <w:rPr>
          <w:szCs w:val="31"/>
          <w:lang w:val="fr-FR"/>
        </w:rPr>
        <w:t>BIB 2979</w:t>
      </w:r>
      <w:r w:rsidRPr="00D31DDD">
        <w:rPr>
          <w:szCs w:val="31"/>
          <w:lang w:val="fr-FR"/>
        </w:rPr>
        <w:t>)</w:t>
      </w:r>
      <w:r w:rsidR="005C15F9">
        <w:rPr>
          <w:szCs w:val="31"/>
          <w:lang w:val="fr-FR"/>
        </w:rPr>
        <w:t>(BIB 3053)</w:t>
      </w:r>
      <w:r w:rsidR="00E02A48" w:rsidRPr="00E02A48">
        <w:rPr>
          <w:lang w:val="fr-FR"/>
        </w:rPr>
        <w:t xml:space="preserve"> </w:t>
      </w:r>
      <w:r w:rsidR="00E02A48" w:rsidRPr="00C21E3F">
        <w:rPr>
          <w:lang w:val="fr-FR"/>
        </w:rPr>
        <w:t xml:space="preserve">hallebarde vraisemblablement du type Carrapatas, attribuable au </w:t>
      </w:r>
      <w:r w:rsidR="00A66029">
        <w:rPr>
          <w:lang w:val="fr-FR"/>
        </w:rPr>
        <w:t>BA</w:t>
      </w:r>
      <w:r w:rsidR="00E02A48">
        <w:rPr>
          <w:lang w:val="fr-FR"/>
        </w:rPr>
        <w:t xml:space="preserve"> (BIB 3084)</w:t>
      </w:r>
    </w:p>
    <w:p w14:paraId="01E17197" w14:textId="77777777" w:rsidR="00D31DDD" w:rsidRDefault="00D31DDD" w:rsidP="00D31DDD">
      <w:pPr>
        <w:rPr>
          <w:szCs w:val="31"/>
          <w:lang w:val="fr-FR"/>
        </w:rPr>
      </w:pPr>
    </w:p>
    <w:p w14:paraId="40CF5AFF" w14:textId="77777777" w:rsidR="00D31DDD" w:rsidRDefault="00D31DDD" w:rsidP="00D31DDD">
      <w:pPr>
        <w:pStyle w:val="Heading3"/>
      </w:pPr>
      <w:bookmarkStart w:id="1500" w:name="Sit_Longroiva_t_poignard"/>
      <w:r>
        <w:t>poignard</w:t>
      </w:r>
    </w:p>
    <w:bookmarkEnd w:id="1500"/>
    <w:p w14:paraId="6DE2B87D" w14:textId="48090368" w:rsidR="00D31DDD" w:rsidRDefault="00D31DDD" w:rsidP="00D31DDD">
      <w:pPr>
        <w:rPr>
          <w:lang w:val="fr-FR"/>
        </w:rPr>
      </w:pPr>
      <w:r>
        <w:rPr>
          <w:lang w:val="fr-FR"/>
        </w:rPr>
        <w:t>P</w:t>
      </w:r>
      <w:r w:rsidRPr="00D31DDD">
        <w:rPr>
          <w:lang w:val="fr-FR"/>
        </w:rPr>
        <w:t>oignard</w:t>
      </w:r>
      <w:r w:rsidRPr="0032190F">
        <w:rPr>
          <w:lang w:val="fr-FR"/>
        </w:rPr>
        <w:t xml:space="preserve"> à lame triangulaire de type </w:t>
      </w:r>
      <w:hyperlink r:id="rId3426" w:anchor="Cul_Ciempozuelos_poig" w:history="1">
        <w:r w:rsidR="00B11413" w:rsidRPr="0032190F">
          <w:rPr>
            <w:rStyle w:val="Hyperlink"/>
            <w:lang w:val="fr-FR"/>
          </w:rPr>
          <w:t>Ciempozuelos</w:t>
        </w:r>
      </w:hyperlink>
      <w:r w:rsidRPr="0032190F">
        <w:rPr>
          <w:lang w:val="fr-FR"/>
        </w:rPr>
        <w:t xml:space="preserve">, plaide en faveur d'une datation vers l'extrême fin de la culture campaniforme (BIB </w:t>
      </w:r>
      <w:r w:rsidR="00E02A48">
        <w:rPr>
          <w:lang w:val="fr-FR"/>
        </w:rPr>
        <w:t>3156</w:t>
      </w:r>
      <w:r w:rsidRPr="0032190F">
        <w:rPr>
          <w:lang w:val="fr-FR"/>
        </w:rPr>
        <w:t xml:space="preserve"> in BIB 1616 p. 209)</w:t>
      </w:r>
    </w:p>
    <w:p w14:paraId="2DCC763E" w14:textId="77777777" w:rsidR="00B019F4" w:rsidRDefault="00B019F4" w:rsidP="00D31DDD">
      <w:pPr>
        <w:rPr>
          <w:lang w:val="fr-FR"/>
        </w:rPr>
      </w:pPr>
    </w:p>
    <w:p w14:paraId="17E0F27B" w14:textId="77777777" w:rsidR="00B019F4" w:rsidRDefault="00B019F4" w:rsidP="00B019F4">
      <w:pPr>
        <w:pStyle w:val="Heading3"/>
      </w:pPr>
      <w:bookmarkStart w:id="1501" w:name="Sit_Longroiva_t_arc"/>
      <w:r>
        <w:t>arc</w:t>
      </w:r>
    </w:p>
    <w:bookmarkEnd w:id="1501"/>
    <w:p w14:paraId="2BC316E0" w14:textId="77777777" w:rsidR="00B019F4" w:rsidRPr="00B019F4" w:rsidRDefault="00B019F4" w:rsidP="00B019F4">
      <w:pPr>
        <w:rPr>
          <w:lang w:val="fr-FR" w:eastAsia="fr-FR"/>
        </w:rPr>
      </w:pPr>
    </w:p>
    <w:p w14:paraId="76516012" w14:textId="77777777" w:rsidR="00E6695F" w:rsidRDefault="00E6695F" w:rsidP="00D31DDD">
      <w:pPr>
        <w:rPr>
          <w:lang w:val="fr-FR"/>
        </w:rPr>
      </w:pPr>
    </w:p>
    <w:p w14:paraId="2ADF846F" w14:textId="77777777" w:rsidR="00E6695F" w:rsidRDefault="00E6695F" w:rsidP="00E6695F">
      <w:pPr>
        <w:pStyle w:val="Heading2"/>
      </w:pPr>
      <w:r>
        <w:t>datation</w:t>
      </w:r>
    </w:p>
    <w:p w14:paraId="5BE84D65" w14:textId="77777777" w:rsidR="00E6695F" w:rsidRDefault="00E6695F" w:rsidP="00D31DDD">
      <w:pPr>
        <w:rPr>
          <w:lang w:val="fr-FR"/>
        </w:rPr>
      </w:pPr>
    </w:p>
    <w:p w14:paraId="79EE08EF" w14:textId="16632E35" w:rsidR="00E6695F" w:rsidRDefault="00E6695F" w:rsidP="00D31DDD">
      <w:pPr>
        <w:rPr>
          <w:lang w:val="fr-FR"/>
        </w:rPr>
      </w:pPr>
      <w:r w:rsidRPr="0032190F">
        <w:rPr>
          <w:lang w:val="fr-FR"/>
        </w:rPr>
        <w:t xml:space="preserve">Cette stèle semble poursuivre la tradition des </w:t>
      </w:r>
      <w:r>
        <w:rPr>
          <w:lang w:val="fr-FR"/>
        </w:rPr>
        <w:t>SM</w:t>
      </w:r>
      <w:r w:rsidRPr="0032190F">
        <w:rPr>
          <w:lang w:val="fr-FR"/>
        </w:rPr>
        <w:t xml:space="preserve"> d’ « affiliation méditerranéene » du </w:t>
      </w:r>
      <w:hyperlink r:id="rId3427" w:anchor="Cul_Neo_Recent" w:history="1">
        <w:r w:rsidRPr="0032190F">
          <w:rPr>
            <w:rStyle w:val="Hyperlink"/>
            <w:lang w:val="fr-FR"/>
          </w:rPr>
          <w:t>N</w:t>
        </w:r>
        <w:r>
          <w:rPr>
            <w:rStyle w:val="Hyperlink"/>
            <w:lang w:val="fr-FR"/>
          </w:rPr>
          <w:t>R</w:t>
        </w:r>
      </w:hyperlink>
      <w:r w:rsidRPr="0032190F">
        <w:rPr>
          <w:lang w:val="fr-FR"/>
        </w:rPr>
        <w:t xml:space="preserve"> et du Chalcolithique (BIB 202)</w:t>
      </w:r>
      <w:r>
        <w:rPr>
          <w:lang w:val="fr-FR"/>
        </w:rPr>
        <w:t xml:space="preserve"> </w:t>
      </w:r>
      <w:r w:rsidRPr="0032190F">
        <w:rPr>
          <w:lang w:val="fr-FR"/>
        </w:rPr>
        <w:t xml:space="preserve">attribuée </w:t>
      </w:r>
      <w:r>
        <w:rPr>
          <w:lang w:val="fr-FR"/>
        </w:rPr>
        <w:t>au</w:t>
      </w:r>
      <w:r w:rsidRPr="0032190F">
        <w:rPr>
          <w:lang w:val="fr-FR"/>
        </w:rPr>
        <w:t xml:space="preserve"> </w:t>
      </w:r>
      <w:hyperlink r:id="rId3428" w:anchor="Cul_Bronze_Inicial_NW" w:history="1">
        <w:r w:rsidRPr="0037103B">
          <w:rPr>
            <w:rStyle w:val="Hyperlink"/>
            <w:lang w:val="fr-FR"/>
          </w:rPr>
          <w:t>BA</w:t>
        </w:r>
      </w:hyperlink>
      <w:r w:rsidRPr="0032190F">
        <w:rPr>
          <w:lang w:val="fr-FR"/>
        </w:rPr>
        <w:t xml:space="preserve"> et </w:t>
      </w:r>
      <w:r>
        <w:rPr>
          <w:lang w:val="fr-FR"/>
        </w:rPr>
        <w:t>au</w:t>
      </w:r>
      <w:r w:rsidRPr="0032190F">
        <w:rPr>
          <w:lang w:val="fr-FR"/>
        </w:rPr>
        <w:t xml:space="preserve"> </w:t>
      </w:r>
      <w:hyperlink r:id="rId3429" w:anchor="Cul_Bronze_Moyen_Iberique" w:history="1">
        <w:r w:rsidRPr="0037103B">
          <w:rPr>
            <w:rStyle w:val="Hyperlink"/>
            <w:lang w:val="fr-FR"/>
          </w:rPr>
          <w:t>BM</w:t>
        </w:r>
      </w:hyperlink>
      <w:r>
        <w:rPr>
          <w:lang w:val="fr-FR"/>
        </w:rPr>
        <w:t xml:space="preserve"> </w:t>
      </w:r>
      <w:r w:rsidRPr="0032190F">
        <w:rPr>
          <w:lang w:val="fr-FR"/>
        </w:rPr>
        <w:t>ibérique (soit entre 2000 et 1300 avant). (V. et S. Oliveira Jorge 1993) (BIB 202)</w:t>
      </w:r>
      <w:r w:rsidR="0028674D">
        <w:rPr>
          <w:lang w:val="fr-FR"/>
        </w:rPr>
        <w:t xml:space="preserve"> BA (BIB 3084)</w:t>
      </w:r>
    </w:p>
    <w:p w14:paraId="3BD9B295" w14:textId="2ACBA3B2" w:rsidR="00E6695F" w:rsidRDefault="00E6695F" w:rsidP="00D31DDD">
      <w:pPr>
        <w:rPr>
          <w:lang w:val="fr-FR"/>
        </w:rPr>
      </w:pPr>
      <w:r>
        <w:rPr>
          <w:lang w:val="fr-FR"/>
        </w:rPr>
        <w:t xml:space="preserve">v. </w:t>
      </w:r>
      <w:hyperlink r:id="rId3430" w:anchor="Sit_Longroiva_t_poignard" w:history="1">
        <w:r w:rsidRPr="00D31DDD">
          <w:rPr>
            <w:rStyle w:val="Hyperlink"/>
            <w:lang w:val="fr-FR"/>
          </w:rPr>
          <w:t>poignard</w:t>
        </w:r>
      </w:hyperlink>
    </w:p>
    <w:p w14:paraId="29A4DE6A" w14:textId="77777777" w:rsidR="00E6695F" w:rsidRDefault="00E6695F" w:rsidP="00D31DDD">
      <w:pPr>
        <w:rPr>
          <w:lang w:val="fr-FR"/>
        </w:rPr>
      </w:pPr>
    </w:p>
    <w:p w14:paraId="34F54BA5" w14:textId="77777777" w:rsidR="00E6695F" w:rsidRDefault="00E6695F" w:rsidP="00E6695F">
      <w:pPr>
        <w:pStyle w:val="Heading2"/>
      </w:pPr>
      <w:r>
        <w:t>comparaison</w:t>
      </w:r>
    </w:p>
    <w:p w14:paraId="4163C931" w14:textId="77777777" w:rsidR="00E6695F" w:rsidRDefault="00E6695F" w:rsidP="00D31DDD">
      <w:pPr>
        <w:rPr>
          <w:lang w:val="fr-FR"/>
        </w:rPr>
      </w:pPr>
    </w:p>
    <w:p w14:paraId="2C2A24E2" w14:textId="5E2CAEE2" w:rsidR="00E6695F" w:rsidRDefault="00000000" w:rsidP="00D31DDD">
      <w:pPr>
        <w:rPr>
          <w:lang w:val="fr-FR"/>
        </w:rPr>
      </w:pPr>
      <w:hyperlink r:id="rId3431" w:anchor="Sit_Preixana" w:history="1">
        <w:r w:rsidR="00E6695F" w:rsidRPr="00E6695F">
          <w:rPr>
            <w:rStyle w:val="Hyperlink"/>
            <w:lang w:val="fr-FR"/>
          </w:rPr>
          <w:t>Preixana</w:t>
        </w:r>
      </w:hyperlink>
      <w:r w:rsidR="00E6695F">
        <w:rPr>
          <w:lang w:val="fr-FR"/>
        </w:rPr>
        <w:t xml:space="preserve"> (BIB ?) </w:t>
      </w:r>
      <w:r w:rsidR="00E6695F" w:rsidRPr="00F91A93">
        <w:rPr>
          <w:lang w:val="fr-FR"/>
        </w:rPr>
        <w:t xml:space="preserve">même association de hallebarde–poignard que </w:t>
      </w:r>
      <w:hyperlink r:id="rId3432" w:anchor="Sit_Tabuyo_Monte" w:history="1">
        <w:r w:rsidR="00E6695F" w:rsidRPr="00F91A93">
          <w:rPr>
            <w:rStyle w:val="Hyperlink"/>
            <w:lang w:val="fr-FR"/>
          </w:rPr>
          <w:t>Tabuyo</w:t>
        </w:r>
      </w:hyperlink>
      <w:r w:rsidR="00E6695F" w:rsidRPr="00F91A93">
        <w:rPr>
          <w:lang w:val="fr-FR"/>
        </w:rPr>
        <w:t>, à laquelle on a ajouté un arc</w:t>
      </w:r>
      <w:r w:rsidR="00E6695F">
        <w:rPr>
          <w:lang w:val="fr-FR"/>
        </w:rPr>
        <w:t xml:space="preserve"> (BIB 2962)</w:t>
      </w:r>
    </w:p>
    <w:p w14:paraId="67D5C1E6" w14:textId="77777777" w:rsidR="00D31DDD" w:rsidRPr="00D31DDD" w:rsidRDefault="00D31DDD" w:rsidP="00D31DDD">
      <w:pPr>
        <w:rPr>
          <w:lang w:val="fr-FR"/>
        </w:rPr>
      </w:pPr>
    </w:p>
    <w:p w14:paraId="0E7C7F8E" w14:textId="77777777" w:rsidR="007F3D5E" w:rsidRDefault="00504AFD" w:rsidP="00504AFD">
      <w:pPr>
        <w:pStyle w:val="Heading2"/>
      </w:pPr>
      <w:r>
        <w:t>intérprétation</w:t>
      </w:r>
    </w:p>
    <w:p w14:paraId="59362CBF" w14:textId="77777777" w:rsidR="00504AFD" w:rsidRDefault="00504AFD" w:rsidP="00242C0F">
      <w:pPr>
        <w:rPr>
          <w:lang w:val="fr-FR"/>
        </w:rPr>
      </w:pPr>
    </w:p>
    <w:p w14:paraId="0E5F8424" w14:textId="77777777" w:rsidR="00504AFD" w:rsidRPr="005C7208" w:rsidRDefault="00504AFD" w:rsidP="00242C0F">
      <w:pPr>
        <w:rPr>
          <w:lang w:val="es-ES"/>
        </w:rPr>
      </w:pPr>
      <w:r>
        <w:rPr>
          <w:lang w:val="fr-FR"/>
        </w:rPr>
        <w:t xml:space="preserve">Héroisation </w:t>
      </w:r>
      <w:r w:rsidRPr="007F3D5E">
        <w:rPr>
          <w:lang w:val="fr-FR"/>
        </w:rPr>
        <w:t>(BIB 3010)</w:t>
      </w:r>
      <w:r>
        <w:rPr>
          <w:lang w:val="fr-FR"/>
        </w:rPr>
        <w:t xml:space="preserve"> proche de gites de minerais : étain d'alluvions (BIB 3040)</w:t>
      </w:r>
      <w:r w:rsidR="00E02A48">
        <w:rPr>
          <w:lang w:val="fr-FR"/>
        </w:rPr>
        <w:t xml:space="preserve"> </w:t>
      </w:r>
      <w:r w:rsidR="00E02A48" w:rsidRPr="00C21E3F">
        <w:rPr>
          <w:lang w:val="fr-FR"/>
        </w:rPr>
        <w:t>Vu de loin, ce monument «signifiait» ainsi une entite importante (chef, heros, divinite) qu 'y etait figuree.</w:t>
      </w:r>
      <w:r w:rsidR="00E02A48">
        <w:rPr>
          <w:lang w:val="fr-FR"/>
        </w:rPr>
        <w:t xml:space="preserve"> </w:t>
      </w:r>
      <w:r w:rsidR="00E02A48" w:rsidRPr="005C7208">
        <w:rPr>
          <w:lang w:val="es-ES"/>
        </w:rPr>
        <w:t>(BIB 3084)</w:t>
      </w:r>
    </w:p>
    <w:p w14:paraId="015D0A03" w14:textId="77777777" w:rsidR="00D429EB" w:rsidRPr="005C7208" w:rsidRDefault="00D429EB" w:rsidP="00242C0F">
      <w:pPr>
        <w:rPr>
          <w:lang w:val="es-ES"/>
        </w:rPr>
      </w:pPr>
    </w:p>
    <w:p w14:paraId="6955B9A7" w14:textId="77777777" w:rsidR="00D429EB" w:rsidRPr="00D52855" w:rsidRDefault="00D429EB" w:rsidP="00426FF9">
      <w:pPr>
        <w:pStyle w:val="Heading1"/>
        <w:rPr>
          <w:lang w:val="es-ES"/>
        </w:rPr>
      </w:pPr>
      <w:r w:rsidRPr="00D52855">
        <w:rPr>
          <w:lang w:val="es-ES"/>
        </w:rPr>
        <w:t>RIBEIRO DAS FRARE</w:t>
      </w:r>
    </w:p>
    <w:p w14:paraId="18C02E16" w14:textId="77777777" w:rsidR="00D429EB" w:rsidRPr="00D71927" w:rsidRDefault="00D429EB" w:rsidP="00242C0F">
      <w:pPr>
        <w:rPr>
          <w:lang w:val="es-ES"/>
        </w:rPr>
      </w:pPr>
    </w:p>
    <w:p w14:paraId="1FB4CEF2" w14:textId="77777777" w:rsidR="00D429EB" w:rsidRPr="00D71927" w:rsidRDefault="00D71927" w:rsidP="00242C0F">
      <w:pPr>
        <w:rPr>
          <w:lang w:val="es-ES"/>
        </w:rPr>
      </w:pPr>
      <w:r w:rsidRPr="00D71927">
        <w:rPr>
          <w:lang w:val="es-ES"/>
        </w:rPr>
        <w:t xml:space="preserve">Almofala. </w:t>
      </w:r>
      <w:r w:rsidR="00D429EB" w:rsidRPr="00D71927">
        <w:rPr>
          <w:lang w:val="es-ES"/>
        </w:rPr>
        <w:t>mine (BIB 3040)</w:t>
      </w:r>
    </w:p>
    <w:p w14:paraId="7673E24B" w14:textId="77777777" w:rsidR="00D429EB" w:rsidRPr="00D71927" w:rsidRDefault="00D429EB" w:rsidP="00242C0F">
      <w:pPr>
        <w:rPr>
          <w:lang w:val="es-ES"/>
        </w:rPr>
      </w:pPr>
    </w:p>
    <w:p w14:paraId="56BD42EB" w14:textId="77777777" w:rsidR="00D429EB" w:rsidRPr="00D52855" w:rsidRDefault="00D429EB" w:rsidP="00426FF9">
      <w:pPr>
        <w:pStyle w:val="Heading1"/>
        <w:rPr>
          <w:lang w:val="es-ES"/>
        </w:rPr>
      </w:pPr>
      <w:r w:rsidRPr="00D52855">
        <w:rPr>
          <w:lang w:val="es-ES"/>
        </w:rPr>
        <w:t>VALE DO TORNO</w:t>
      </w:r>
    </w:p>
    <w:p w14:paraId="35BD0BF6" w14:textId="77777777" w:rsidR="00D429EB" w:rsidRPr="00D71927" w:rsidRDefault="00D429EB" w:rsidP="00242C0F">
      <w:pPr>
        <w:rPr>
          <w:lang w:val="es-ES"/>
        </w:rPr>
      </w:pPr>
    </w:p>
    <w:p w14:paraId="3080A6FF" w14:textId="77777777" w:rsidR="00D429EB" w:rsidRPr="004372FC" w:rsidRDefault="00D71927" w:rsidP="00D429EB">
      <w:pPr>
        <w:rPr>
          <w:lang w:val="es-ES"/>
        </w:rPr>
      </w:pPr>
      <w:r w:rsidRPr="004372FC">
        <w:rPr>
          <w:lang w:val="es-ES"/>
        </w:rPr>
        <w:t xml:space="preserve">Almofala. </w:t>
      </w:r>
      <w:r w:rsidR="00D429EB" w:rsidRPr="004372FC">
        <w:rPr>
          <w:lang w:val="es-ES"/>
        </w:rPr>
        <w:t>mine (BIB 3040)</w:t>
      </w:r>
    </w:p>
    <w:p w14:paraId="52935B2E" w14:textId="77777777" w:rsidR="00D429EB" w:rsidRPr="004372FC" w:rsidRDefault="00D429EB" w:rsidP="00242C0F">
      <w:pPr>
        <w:rPr>
          <w:lang w:val="es-ES"/>
        </w:rPr>
      </w:pPr>
    </w:p>
    <w:p w14:paraId="7A1DC5AE" w14:textId="77777777" w:rsidR="007F3D5E" w:rsidRPr="004372FC" w:rsidRDefault="007F3D5E" w:rsidP="00242C0F">
      <w:pPr>
        <w:rPr>
          <w:lang w:val="es-ES"/>
        </w:rPr>
      </w:pPr>
    </w:p>
    <w:p w14:paraId="63359979" w14:textId="77777777" w:rsidR="00894CE0" w:rsidRPr="00D52855" w:rsidRDefault="00894CE0" w:rsidP="00426FF9">
      <w:pPr>
        <w:pStyle w:val="Heading1"/>
        <w:rPr>
          <w:lang w:val="es-ES"/>
        </w:rPr>
      </w:pPr>
      <w:bookmarkStart w:id="1502" w:name="Sit_Valencia_Alcantara"/>
      <w:r w:rsidRPr="00D52855">
        <w:rPr>
          <w:lang w:val="es-ES"/>
        </w:rPr>
        <w:t>VALENCIA DE ALCANTARA</w:t>
      </w:r>
    </w:p>
    <w:bookmarkEnd w:id="1502"/>
    <w:p w14:paraId="1A4D9B24" w14:textId="77777777" w:rsidR="0069541B" w:rsidRPr="004372FC" w:rsidRDefault="0069541B" w:rsidP="00242C0F">
      <w:pPr>
        <w:rPr>
          <w:lang w:val="es-ES"/>
        </w:rPr>
      </w:pPr>
    </w:p>
    <w:p w14:paraId="2E4561F0" w14:textId="478092F2" w:rsidR="0031728B" w:rsidRPr="006552D0" w:rsidRDefault="00894CE0" w:rsidP="00AE6FC9">
      <w:pPr>
        <w:jc w:val="both"/>
        <w:rPr>
          <w:lang w:val="es-ES"/>
        </w:rPr>
      </w:pPr>
      <w:r w:rsidRPr="00940479">
        <w:rPr>
          <w:lang w:val="fr-FR"/>
        </w:rPr>
        <w:t>Valencia de Alcántara, stèles ibériques</w:t>
      </w:r>
      <w:r w:rsidR="0031728B" w:rsidRPr="00940479">
        <w:rPr>
          <w:lang w:val="fr-FR"/>
        </w:rPr>
        <w:t xml:space="preserve"> (SS BIB) Groupés près du barr</w:t>
      </w:r>
      <w:r w:rsidR="0031728B" w:rsidRPr="0031728B">
        <w:rPr>
          <w:lang w:val="fr-FR"/>
        </w:rPr>
        <w:t>age de Zamores, ainsi que de la route moderne d'Alcantara dans la vers l'ouest jusqu'à Ciceres à l'est, qui suit un passage naturel à travers les collines de Médine et Colorado.</w:t>
      </w:r>
      <w:r w:rsidR="0031728B" w:rsidRPr="0031728B">
        <w:rPr>
          <w:lang w:val="fr-FR" w:eastAsia="fr-FR"/>
        </w:rPr>
        <w:t xml:space="preserve"> </w:t>
      </w:r>
      <w:r w:rsidR="0031728B" w:rsidRPr="006552D0">
        <w:rPr>
          <w:lang w:val="es-ES"/>
        </w:rPr>
        <w:t xml:space="preserve">(BIB 2868) Appartient au </w:t>
      </w:r>
      <w:hyperlink r:id="rId3433" w:anchor="Cul_Extremadura_ctxt_reg_grp_AlcanSalor" w:history="1">
        <w:r w:rsidR="0031728B" w:rsidRPr="006552D0">
          <w:rPr>
            <w:rStyle w:val="Hyperlink"/>
            <w:lang w:val="es-ES"/>
          </w:rPr>
          <w:t>gr. Alcantara-Salor</w:t>
        </w:r>
      </w:hyperlink>
      <w:r w:rsidR="0031728B" w:rsidRPr="006552D0">
        <w:rPr>
          <w:lang w:val="es-ES"/>
        </w:rPr>
        <w:t xml:space="preserve"> (BIB 2868)</w:t>
      </w:r>
    </w:p>
    <w:p w14:paraId="36CAEDF5" w14:textId="77777777" w:rsidR="00894CE0" w:rsidRPr="006552D0" w:rsidRDefault="00894CE0" w:rsidP="00242C0F">
      <w:pPr>
        <w:rPr>
          <w:lang w:val="es-ES"/>
        </w:rPr>
      </w:pPr>
    </w:p>
    <w:p w14:paraId="2217AB92" w14:textId="77777777" w:rsidR="002537F0" w:rsidRPr="006552D0" w:rsidRDefault="002537F0" w:rsidP="00242C0F">
      <w:pPr>
        <w:rPr>
          <w:lang w:val="es-ES"/>
        </w:rPr>
      </w:pPr>
    </w:p>
    <w:p w14:paraId="011DB22C" w14:textId="77777777" w:rsidR="002537F0" w:rsidRPr="00566234" w:rsidRDefault="002537F0" w:rsidP="002537F0">
      <w:pPr>
        <w:pStyle w:val="Heading2"/>
        <w:rPr>
          <w:lang w:val="es-ES"/>
        </w:rPr>
      </w:pPr>
      <w:bookmarkStart w:id="1503" w:name="Sit_Valencia_Alcantara_1"/>
      <w:r w:rsidRPr="00566234">
        <w:rPr>
          <w:lang w:val="es-ES"/>
        </w:rPr>
        <w:t>Valencia de Alcantara 1</w:t>
      </w:r>
    </w:p>
    <w:bookmarkEnd w:id="1503"/>
    <w:p w14:paraId="6B48E2F3" w14:textId="77777777" w:rsidR="002537F0" w:rsidRDefault="002537F0" w:rsidP="002537F0">
      <w:pPr>
        <w:rPr>
          <w:lang w:val="es-ES"/>
        </w:rPr>
      </w:pPr>
    </w:p>
    <w:p w14:paraId="6637817B" w14:textId="77777777" w:rsidR="00647A2A" w:rsidRPr="00D60816" w:rsidRDefault="00AE6FC9" w:rsidP="004A191B">
      <w:r w:rsidRPr="001D3A17">
        <w:rPr>
          <w:lang w:val="fr-FR"/>
        </w:rPr>
        <w:t>Stèle ibérique fragmentaire</w:t>
      </w:r>
      <w:r w:rsidRPr="00AE6FC9">
        <w:rPr>
          <w:lang w:val="fr-FR"/>
        </w:rPr>
        <w:t xml:space="preserve">. Bouclier avec rivets, lames, etc. </w:t>
      </w:r>
      <w:r w:rsidRPr="00D60816">
        <w:t xml:space="preserve">(SS BIB) </w:t>
      </w:r>
    </w:p>
    <w:p w14:paraId="7A6F4524" w14:textId="77777777" w:rsidR="00647A2A" w:rsidRPr="00D60816" w:rsidRDefault="00647A2A" w:rsidP="004A191B"/>
    <w:p w14:paraId="19BC60C7" w14:textId="66423054" w:rsidR="00647A2A" w:rsidRPr="00D60816" w:rsidRDefault="00000000" w:rsidP="004A191B">
      <w:hyperlink r:id="rId3434" w:anchor="Cul_Extremadura_per_Celestino2011_IB" w:history="1">
        <w:r w:rsidR="00647A2A" w:rsidRPr="00D60816">
          <w:rPr>
            <w:rStyle w:val="Hyperlink"/>
          </w:rPr>
          <w:t>type IB</w:t>
        </w:r>
      </w:hyperlink>
      <w:r w:rsidR="00647A2A" w:rsidRPr="00D60816">
        <w:t xml:space="preserve"> (BIB 3063)</w:t>
      </w:r>
      <w:r w:rsidR="00D60816">
        <w:t xml:space="preserve"> </w:t>
      </w:r>
      <w:hyperlink r:id="rId3435" w:anchor="Cul_Extremadura_per_GuardaminoBO" w:history="1">
        <w:r w:rsidR="00D60816" w:rsidRPr="00D60816">
          <w:rPr>
            <w:rStyle w:val="Hyperlink"/>
          </w:rPr>
          <w:t>format B+O</w:t>
        </w:r>
      </w:hyperlink>
      <w:r w:rsidR="00D60816" w:rsidRPr="00D60816">
        <w:t xml:space="preserve"> (BIB 2172)</w:t>
      </w:r>
    </w:p>
    <w:p w14:paraId="6AD97EF1" w14:textId="77777777" w:rsidR="00647A2A" w:rsidRPr="00D60816" w:rsidRDefault="00647A2A" w:rsidP="004A191B"/>
    <w:p w14:paraId="34E7DCC9" w14:textId="77777777" w:rsidR="00647A2A" w:rsidRDefault="00647A2A" w:rsidP="00647A2A">
      <w:pPr>
        <w:pStyle w:val="Heading3"/>
      </w:pPr>
      <w:r>
        <w:t>thème</w:t>
      </w:r>
    </w:p>
    <w:p w14:paraId="3E0DE0F6" w14:textId="77777777" w:rsidR="00647A2A" w:rsidRDefault="00647A2A" w:rsidP="004A191B">
      <w:pPr>
        <w:rPr>
          <w:lang w:val="fr-FR"/>
        </w:rPr>
      </w:pPr>
    </w:p>
    <w:p w14:paraId="357C2452" w14:textId="77777777" w:rsidR="00647A2A" w:rsidRDefault="00647A2A" w:rsidP="00647A2A">
      <w:pPr>
        <w:pStyle w:val="Heading4"/>
      </w:pPr>
      <w:r>
        <w:lastRenderedPageBreak/>
        <w:t>épée</w:t>
      </w:r>
    </w:p>
    <w:p w14:paraId="768A274A" w14:textId="14DA64B4" w:rsidR="004A191B" w:rsidRPr="00AE6FC9" w:rsidRDefault="00000000" w:rsidP="004A191B">
      <w:pPr>
        <w:rPr>
          <w:i/>
          <w:lang w:val="fr-FR"/>
        </w:rPr>
      </w:pPr>
      <w:hyperlink r:id="rId3436" w:anchor="Typ_Arm_Epees_pistiliforme" w:history="1">
        <w:r w:rsidR="004A191B" w:rsidRPr="00AE6FC9">
          <w:rPr>
            <w:rStyle w:val="Hyperlink"/>
            <w:lang w:val="fr-FR"/>
          </w:rPr>
          <w:t>épées pistilliforme</w:t>
        </w:r>
      </w:hyperlink>
      <w:r w:rsidR="004A191B" w:rsidRPr="00AE6FC9">
        <w:rPr>
          <w:lang w:val="fr-FR"/>
        </w:rPr>
        <w:t xml:space="preserve"> (BIB 2198 p. 460)</w:t>
      </w:r>
      <w:r w:rsidR="009E4D1D">
        <w:rPr>
          <w:lang w:val="fr-FR"/>
        </w:rPr>
        <w:t xml:space="preserve"> </w:t>
      </w:r>
      <w:r w:rsidR="009E4D1D" w:rsidRPr="009E4D1D">
        <w:rPr>
          <w:lang w:val="fr-FR"/>
        </w:rPr>
        <w:t xml:space="preserve">épée gr. </w:t>
      </w:r>
      <w:hyperlink r:id="rId3437" w:anchor="Cul_Extremadura_T_epee_typ_Brandherm07_M" w:history="1">
        <w:r w:rsidR="009E4D1D" w:rsidRPr="00F36377">
          <w:rPr>
            <w:rStyle w:val="Hyperlink"/>
            <w:lang w:val="fr-FR"/>
          </w:rPr>
          <w:t>M</w:t>
        </w:r>
      </w:hyperlink>
      <w:r w:rsidR="009E4D1D" w:rsidRPr="00F36377">
        <w:rPr>
          <w:lang w:val="fr-FR"/>
        </w:rPr>
        <w:t xml:space="preserve"> (Brandhem 2007)</w:t>
      </w:r>
    </w:p>
    <w:p w14:paraId="2D12495B" w14:textId="77777777" w:rsidR="004A191B" w:rsidRPr="00AE6FC9" w:rsidRDefault="004A191B" w:rsidP="002537F0">
      <w:pPr>
        <w:rPr>
          <w:lang w:val="fr-FR"/>
        </w:rPr>
      </w:pPr>
    </w:p>
    <w:p w14:paraId="3194EB1F" w14:textId="77777777" w:rsidR="00A16B95" w:rsidRPr="00E80E1E" w:rsidRDefault="00A16B95" w:rsidP="00CD009A">
      <w:pPr>
        <w:pStyle w:val="Heading2"/>
      </w:pPr>
      <w:bookmarkStart w:id="1504" w:name="Sit_Valencia_Alcantara_2"/>
      <w:r w:rsidRPr="00E80E1E">
        <w:t>Valencia de Alcantara 2</w:t>
      </w:r>
    </w:p>
    <w:bookmarkEnd w:id="1504"/>
    <w:p w14:paraId="390CCD8B" w14:textId="77777777" w:rsidR="0031728B" w:rsidRPr="00E80E1E" w:rsidRDefault="0031728B" w:rsidP="00242C0F">
      <w:pPr>
        <w:rPr>
          <w:lang w:val="fr-FR"/>
        </w:rPr>
      </w:pPr>
    </w:p>
    <w:p w14:paraId="3B3619B3" w14:textId="17A0DE2C" w:rsidR="00894CE0" w:rsidRPr="0032190F" w:rsidRDefault="001D3A17" w:rsidP="00242C0F">
      <w:pPr>
        <w:rPr>
          <w:lang w:val="fr-FR"/>
        </w:rPr>
      </w:pPr>
      <w:r w:rsidRPr="001D3A17">
        <w:rPr>
          <w:lang w:val="fr-FR"/>
        </w:rPr>
        <w:t xml:space="preserve">Stèle ibérique fragmentaire. </w:t>
      </w:r>
      <w:r w:rsidR="00A16B95" w:rsidRPr="0032190F">
        <w:rPr>
          <w:lang w:val="fr-FR"/>
        </w:rPr>
        <w:t xml:space="preserve">Représentation </w:t>
      </w:r>
      <w:r>
        <w:rPr>
          <w:lang w:val="fr-FR"/>
        </w:rPr>
        <w:t xml:space="preserve">: </w:t>
      </w:r>
      <w:hyperlink r:id="rId3438" w:anchor="Cul_Art_TAC_T_t_bouclier" w:history="1">
        <w:r w:rsidRPr="006E48F7">
          <w:rPr>
            <w:rStyle w:val="Hyperlink"/>
            <w:lang w:val="fr-FR"/>
          </w:rPr>
          <w:t>bouclier</w:t>
        </w:r>
      </w:hyperlink>
      <w:r w:rsidRPr="001D3A17">
        <w:rPr>
          <w:lang w:val="fr-FR"/>
        </w:rPr>
        <w:t xml:space="preserve"> (</w:t>
      </w:r>
      <w:r>
        <w:rPr>
          <w:lang w:val="fr-FR"/>
        </w:rPr>
        <w:t xml:space="preserve">incomplet), </w:t>
      </w:r>
      <w:hyperlink r:id="rId3439" w:anchor="Cul_Art_TAC_T_t_epee" w:history="1">
        <w:r w:rsidRPr="00666BEE">
          <w:rPr>
            <w:rStyle w:val="Hyperlink"/>
            <w:lang w:val="fr-FR"/>
          </w:rPr>
          <w:t>épée</w:t>
        </w:r>
      </w:hyperlink>
      <w:r>
        <w:rPr>
          <w:lang w:val="fr-FR"/>
        </w:rPr>
        <w:t xml:space="preserve"> (incomplet) (SS BIB) </w:t>
      </w:r>
      <w:r w:rsidR="00A16B95" w:rsidRPr="0032190F">
        <w:rPr>
          <w:lang w:val="fr-FR"/>
        </w:rPr>
        <w:t xml:space="preserve">de </w:t>
      </w:r>
      <w:hyperlink r:id="rId3440" w:anchor="Cul_Extremadura_T_char" w:history="1">
        <w:r w:rsidR="00A16B95" w:rsidRPr="0032190F">
          <w:rPr>
            <w:rStyle w:val="Hyperlink"/>
            <w:lang w:val="fr-FR"/>
          </w:rPr>
          <w:t>char</w:t>
        </w:r>
      </w:hyperlink>
      <w:r w:rsidR="00A16B95" w:rsidRPr="0032190F">
        <w:rPr>
          <w:lang w:val="fr-FR"/>
        </w:rPr>
        <w:t xml:space="preserve">  </w:t>
      </w:r>
      <w:r>
        <w:rPr>
          <w:lang w:val="fr-FR"/>
        </w:rPr>
        <w:t>(incomplet)</w:t>
      </w:r>
      <w:r w:rsidR="00A16B95" w:rsidRPr="0032190F">
        <w:rPr>
          <w:lang w:val="fr-FR"/>
        </w:rPr>
        <w:t>(BIB 2198 p. 460)</w:t>
      </w:r>
      <w:r w:rsidR="009E4D1D">
        <w:rPr>
          <w:lang w:val="fr-FR"/>
        </w:rPr>
        <w:t xml:space="preserve"> </w:t>
      </w:r>
      <w:r w:rsidR="009E4D1D" w:rsidRPr="009E4D1D">
        <w:rPr>
          <w:lang w:val="fr-FR"/>
        </w:rPr>
        <w:t xml:space="preserve">épée gr. </w:t>
      </w:r>
      <w:hyperlink r:id="rId3441" w:anchor="Cul_Extremadura_T_epee_typ_Brandherm07_M" w:history="1">
        <w:r w:rsidR="009E4D1D" w:rsidRPr="00F36377">
          <w:rPr>
            <w:rStyle w:val="Hyperlink"/>
            <w:lang w:val="fr-FR"/>
          </w:rPr>
          <w:t>M</w:t>
        </w:r>
      </w:hyperlink>
      <w:r w:rsidR="009E4D1D" w:rsidRPr="00F36377">
        <w:rPr>
          <w:lang w:val="fr-FR"/>
        </w:rPr>
        <w:t xml:space="preserve"> (Brandhem 2007)</w:t>
      </w:r>
    </w:p>
    <w:p w14:paraId="2584B774" w14:textId="77777777" w:rsidR="00A16B95" w:rsidRPr="0032190F" w:rsidRDefault="00A16B95" w:rsidP="00242C0F">
      <w:pPr>
        <w:rPr>
          <w:lang w:val="fr-FR"/>
        </w:rPr>
      </w:pPr>
    </w:p>
    <w:p w14:paraId="6F7EA54B" w14:textId="77777777" w:rsidR="00894CE0" w:rsidRPr="0032190F" w:rsidRDefault="00894CE0" w:rsidP="00CD009A">
      <w:pPr>
        <w:pStyle w:val="Heading2"/>
      </w:pPr>
      <w:bookmarkStart w:id="1505" w:name="Sit_Valencia_Alcantara_3"/>
      <w:r w:rsidRPr="0032190F">
        <w:t>Valencia de Alcantara 3</w:t>
      </w:r>
    </w:p>
    <w:bookmarkEnd w:id="1505"/>
    <w:p w14:paraId="68982B60" w14:textId="77777777" w:rsidR="0031728B" w:rsidRDefault="0031728B" w:rsidP="00894CE0">
      <w:pPr>
        <w:rPr>
          <w:lang w:val="fr-FR"/>
        </w:rPr>
      </w:pPr>
    </w:p>
    <w:p w14:paraId="30C4E8E7" w14:textId="38CDC4D4" w:rsidR="00894CE0" w:rsidRDefault="00336B63" w:rsidP="00336B63">
      <w:pPr>
        <w:jc w:val="both"/>
        <w:rPr>
          <w:lang w:val="fr-FR"/>
        </w:rPr>
      </w:pPr>
      <w:r w:rsidRPr="001D3A17">
        <w:rPr>
          <w:lang w:val="fr-FR"/>
        </w:rPr>
        <w:t xml:space="preserve">Stèle ibérique fragmentaire. </w:t>
      </w:r>
      <w:r w:rsidR="003F6BBD">
        <w:rPr>
          <w:lang w:val="fr-FR"/>
        </w:rPr>
        <w:t xml:space="preserve">casque </w:t>
      </w:r>
      <w:r w:rsidR="00894CE0" w:rsidRPr="0032190F">
        <w:rPr>
          <w:lang w:val="fr-FR"/>
        </w:rPr>
        <w:t>(BIB 2187 p. 397)</w:t>
      </w:r>
      <w:r w:rsidR="0023369B">
        <w:rPr>
          <w:lang w:val="fr-FR"/>
        </w:rPr>
        <w:t xml:space="preserve"> </w:t>
      </w:r>
      <w:r w:rsidR="00295CE0">
        <w:rPr>
          <w:lang w:val="fr-FR"/>
        </w:rPr>
        <w:t xml:space="preserve">Ce casque fait penser à la représentation incomplète de </w:t>
      </w:r>
      <w:hyperlink r:id="rId3442" w:anchor="Sit_Salvatierra_Santiago_2" w:history="1">
        <w:r w:rsidR="00295CE0" w:rsidRPr="00295CE0">
          <w:rPr>
            <w:rStyle w:val="Hyperlink"/>
            <w:lang w:val="fr-FR"/>
          </w:rPr>
          <w:t>Salvatierra Santiago 2</w:t>
        </w:r>
      </w:hyperlink>
      <w:r w:rsidR="00295CE0" w:rsidRPr="00295CE0">
        <w:rPr>
          <w:lang w:val="fr-FR"/>
        </w:rPr>
        <w:t xml:space="preserve"> </w:t>
      </w:r>
      <w:r w:rsidR="00295CE0">
        <w:rPr>
          <w:lang w:val="fr-FR"/>
        </w:rPr>
        <w:t xml:space="preserve">(SS BIB) </w:t>
      </w:r>
      <w:r w:rsidR="0023369B">
        <w:rPr>
          <w:lang w:val="fr-FR"/>
        </w:rPr>
        <w:t xml:space="preserve">Représentation de </w:t>
      </w:r>
      <w:hyperlink r:id="rId3443" w:anchor="Cul_Precoloniale_Obj_fibule_arco_violin" w:history="1">
        <w:r w:rsidR="0023369B" w:rsidRPr="0023369B">
          <w:rPr>
            <w:rStyle w:val="Hyperlink"/>
            <w:lang w:val="fr-FR"/>
          </w:rPr>
          <w:t>fibule de arco</w:t>
        </w:r>
      </w:hyperlink>
      <w:r w:rsidR="0023369B">
        <w:rPr>
          <w:lang w:val="fr-FR"/>
        </w:rPr>
        <w:t xml:space="preserve"> </w:t>
      </w:r>
      <w:r w:rsidR="00AE6FC9">
        <w:rPr>
          <w:lang w:val="fr-FR"/>
        </w:rPr>
        <w:t>possible, mais problème: la fibule est aussi grande que le casque (SS BIB)</w:t>
      </w:r>
      <w:r w:rsidR="009E4D1D">
        <w:rPr>
          <w:lang w:val="fr-FR"/>
        </w:rPr>
        <w:t xml:space="preserve"> </w:t>
      </w:r>
      <w:r w:rsidR="009E4D1D" w:rsidRPr="009E4D1D">
        <w:rPr>
          <w:lang w:val="fr-FR"/>
        </w:rPr>
        <w:t xml:space="preserve">épée gr. </w:t>
      </w:r>
      <w:hyperlink r:id="rId3444" w:anchor="Cul_Extremadura_T_epee_typ_Brandherm07_M" w:history="1">
        <w:r w:rsidR="009E4D1D" w:rsidRPr="00F36377">
          <w:rPr>
            <w:rStyle w:val="Hyperlink"/>
            <w:lang w:val="fr-FR"/>
          </w:rPr>
          <w:t>M</w:t>
        </w:r>
      </w:hyperlink>
      <w:r w:rsidR="009E4D1D" w:rsidRPr="00F36377">
        <w:rPr>
          <w:lang w:val="fr-FR"/>
        </w:rPr>
        <w:t xml:space="preserve"> (Brandhem 2007)</w:t>
      </w:r>
    </w:p>
    <w:p w14:paraId="0D27B665" w14:textId="77777777" w:rsidR="003F6BBD" w:rsidRDefault="003F6BBD" w:rsidP="00336B63">
      <w:pPr>
        <w:jc w:val="both"/>
        <w:rPr>
          <w:lang w:val="fr-FR"/>
        </w:rPr>
      </w:pPr>
    </w:p>
    <w:p w14:paraId="478CF750" w14:textId="77777777" w:rsidR="003F6BBD" w:rsidRDefault="003F6BBD" w:rsidP="003F6BBD">
      <w:pPr>
        <w:pStyle w:val="Heading3"/>
      </w:pPr>
      <w:bookmarkStart w:id="1506" w:name="Sit_Valencia_Alcantara_3_thm"/>
      <w:r>
        <w:t>thèmes</w:t>
      </w:r>
    </w:p>
    <w:bookmarkEnd w:id="1506"/>
    <w:p w14:paraId="05F8A1DD" w14:textId="77777777" w:rsidR="003F6BBD" w:rsidRDefault="003F6BBD" w:rsidP="00336B63">
      <w:pPr>
        <w:jc w:val="both"/>
        <w:rPr>
          <w:lang w:val="fr-FR"/>
        </w:rPr>
      </w:pPr>
    </w:p>
    <w:p w14:paraId="2E66610B" w14:textId="77777777" w:rsidR="003F6BBD" w:rsidRDefault="003F6BBD" w:rsidP="003F6BBD">
      <w:pPr>
        <w:pStyle w:val="Heading4"/>
      </w:pPr>
      <w:bookmarkStart w:id="1507" w:name="Sit_Valencia_Alcantara_3_thm_casque"/>
      <w:r>
        <w:t>casque</w:t>
      </w:r>
    </w:p>
    <w:bookmarkEnd w:id="1507"/>
    <w:p w14:paraId="28A5C0F5" w14:textId="0C9589C7" w:rsidR="003F6BBD" w:rsidRDefault="003F6BBD" w:rsidP="00336B63">
      <w:pPr>
        <w:jc w:val="both"/>
        <w:rPr>
          <w:lang w:val="fr-FR"/>
        </w:rPr>
      </w:pPr>
      <w:r w:rsidRPr="0032190F">
        <w:rPr>
          <w:lang w:val="fr-FR"/>
        </w:rPr>
        <w:t xml:space="preserve">Représentation d’un casque sur une stèle </w:t>
      </w:r>
      <w:hyperlink r:id="rId3445" w:anchor="Cul_Extremadura_per_GuardaminoBO" w:history="1">
        <w:r w:rsidRPr="006929E9">
          <w:rPr>
            <w:rStyle w:val="Hyperlink"/>
            <w:lang w:val="fr-FR"/>
          </w:rPr>
          <w:t>B+O</w:t>
        </w:r>
      </w:hyperlink>
      <w:r>
        <w:rPr>
          <w:lang w:val="fr-FR"/>
        </w:rPr>
        <w:t xml:space="preserve"> </w:t>
      </w:r>
      <w:r w:rsidRPr="0032190F">
        <w:rPr>
          <w:lang w:val="fr-FR"/>
        </w:rPr>
        <w:t xml:space="preserve">correspondant à un exemplaire découvert à la </w:t>
      </w:r>
      <w:hyperlink r:id="rId3446" w:anchor="Sit_Huelva_Ria" w:history="1">
        <w:r w:rsidRPr="0032190F">
          <w:rPr>
            <w:rStyle w:val="Hyperlink"/>
            <w:lang w:val="fr-FR"/>
          </w:rPr>
          <w:t>Ria de Huelva</w:t>
        </w:r>
      </w:hyperlink>
      <w:r w:rsidRPr="0032190F">
        <w:rPr>
          <w:lang w:val="fr-FR"/>
        </w:rPr>
        <w:t xml:space="preserve"> (BIB 2187 p. 397)</w:t>
      </w:r>
    </w:p>
    <w:p w14:paraId="79E8484C" w14:textId="77777777" w:rsidR="003F6BBD" w:rsidRDefault="003F6BBD" w:rsidP="00336B63">
      <w:pPr>
        <w:jc w:val="both"/>
        <w:rPr>
          <w:lang w:val="fr-FR"/>
        </w:rPr>
      </w:pPr>
    </w:p>
    <w:p w14:paraId="5F2A8EE2" w14:textId="77777777" w:rsidR="00EC7C95" w:rsidRDefault="00EC7C95" w:rsidP="00894CE0">
      <w:pPr>
        <w:rPr>
          <w:lang w:val="fr-FR"/>
        </w:rPr>
      </w:pPr>
    </w:p>
    <w:p w14:paraId="7EB856EE" w14:textId="77777777" w:rsidR="00EC7C95" w:rsidRPr="0032190F" w:rsidRDefault="00EC7C95" w:rsidP="00EC7C95">
      <w:pPr>
        <w:pStyle w:val="Heading2"/>
      </w:pPr>
      <w:bookmarkStart w:id="1508" w:name="Sit_Valencia_Alcantara_4"/>
      <w:r>
        <w:t>Valencia de Alcantara 4</w:t>
      </w:r>
    </w:p>
    <w:bookmarkEnd w:id="1508"/>
    <w:p w14:paraId="00EBD8B5" w14:textId="77777777" w:rsidR="00894CE0" w:rsidRDefault="00894CE0" w:rsidP="00894CE0">
      <w:pPr>
        <w:rPr>
          <w:lang w:val="fr-FR"/>
        </w:rPr>
      </w:pPr>
    </w:p>
    <w:p w14:paraId="72E54F20" w14:textId="77777777" w:rsidR="00EC7C95" w:rsidRDefault="001F74CC" w:rsidP="00894CE0">
      <w:pPr>
        <w:rPr>
          <w:lang w:val="fr-FR"/>
        </w:rPr>
      </w:pPr>
      <w:r>
        <w:rPr>
          <w:lang w:val="fr-FR"/>
        </w:rPr>
        <w:t xml:space="preserve">Trois représentations en haut-relief vaguement arciforme d'interprétation difficile que Beltran interpréte comme fibules (BIB 2172) </w:t>
      </w:r>
    </w:p>
    <w:p w14:paraId="62196161" w14:textId="77777777" w:rsidR="00EC7C95" w:rsidRPr="0032190F" w:rsidRDefault="00EC7C95" w:rsidP="00894CE0">
      <w:pPr>
        <w:rPr>
          <w:lang w:val="fr-FR"/>
        </w:rPr>
      </w:pPr>
    </w:p>
    <w:p w14:paraId="02B9BB0E" w14:textId="77777777" w:rsidR="00894CE0" w:rsidRPr="0032190F" w:rsidRDefault="00894CE0" w:rsidP="00426FF9">
      <w:pPr>
        <w:pStyle w:val="Heading1"/>
      </w:pPr>
      <w:bookmarkStart w:id="1509" w:name="Sit_Santa_Ana_Trujillo"/>
      <w:r w:rsidRPr="0032190F">
        <w:t>SANTA ANA DE TRUJILLO</w:t>
      </w:r>
    </w:p>
    <w:bookmarkEnd w:id="1509"/>
    <w:p w14:paraId="2A49C262" w14:textId="77777777" w:rsidR="00894CE0" w:rsidRPr="00647A2A" w:rsidRDefault="00647A2A" w:rsidP="00242C0F">
      <w:pPr>
        <w:rPr>
          <w:sz w:val="20"/>
          <w:lang w:val="fr-FR"/>
        </w:rPr>
      </w:pPr>
      <w:r w:rsidRPr="00647A2A">
        <w:rPr>
          <w:sz w:val="20"/>
          <w:lang w:val="fr-FR"/>
        </w:rPr>
        <w:t>Trujillo</w:t>
      </w:r>
    </w:p>
    <w:p w14:paraId="6AB2E937" w14:textId="77777777" w:rsidR="00647A2A" w:rsidRPr="0032190F" w:rsidRDefault="00647A2A" w:rsidP="00242C0F">
      <w:pPr>
        <w:rPr>
          <w:lang w:val="fr-FR"/>
        </w:rPr>
      </w:pPr>
    </w:p>
    <w:p w14:paraId="6CA9DBFD" w14:textId="1D090DDF" w:rsidR="00647A2A" w:rsidRDefault="00647A2A" w:rsidP="00894CE0">
      <w:pPr>
        <w:rPr>
          <w:lang w:val="fr-FR"/>
        </w:rPr>
      </w:pPr>
      <w:r>
        <w:rPr>
          <w:lang w:val="fr-FR"/>
        </w:rPr>
        <w:t>casque</w:t>
      </w:r>
      <w:r w:rsidR="003D1597">
        <w:rPr>
          <w:lang w:val="fr-FR"/>
        </w:rPr>
        <w:t xml:space="preserve">, </w:t>
      </w:r>
      <w:hyperlink r:id="rId3447" w:anchor="Cul_Extremadura_T_lance" w:history="1">
        <w:r w:rsidR="00DE55E6" w:rsidRPr="00DE55E6">
          <w:rPr>
            <w:rStyle w:val="Hyperlink"/>
            <w:lang w:val="fr-FR"/>
          </w:rPr>
          <w:t>lance</w:t>
        </w:r>
      </w:hyperlink>
      <w:r w:rsidR="003D1597">
        <w:rPr>
          <w:lang w:val="fr-FR"/>
        </w:rPr>
        <w:t xml:space="preserve">, </w:t>
      </w:r>
      <w:hyperlink r:id="rId3448" w:anchor="Cul_Art_TAC_T_t_bouclier" w:history="1">
        <w:r w:rsidR="003D1597" w:rsidRPr="006E48F7">
          <w:rPr>
            <w:rStyle w:val="Hyperlink"/>
            <w:lang w:val="fr-FR"/>
          </w:rPr>
          <w:t>bouclier</w:t>
        </w:r>
      </w:hyperlink>
      <w:r w:rsidR="003D1597" w:rsidRPr="003D1597">
        <w:rPr>
          <w:lang w:val="fr-FR"/>
        </w:rPr>
        <w:t xml:space="preserve"> </w:t>
      </w:r>
      <w:r w:rsidR="00902365">
        <w:rPr>
          <w:lang w:val="fr-FR"/>
        </w:rPr>
        <w:t>en V</w:t>
      </w:r>
      <w:r w:rsidR="003D1597">
        <w:rPr>
          <w:lang w:val="fr-FR"/>
        </w:rPr>
        <w:t xml:space="preserve">, </w:t>
      </w:r>
      <w:hyperlink r:id="rId3449" w:anchor="Cul_Art_TAC_T_t_epee" w:history="1">
        <w:r w:rsidR="003D1597" w:rsidRPr="00666BEE">
          <w:rPr>
            <w:rStyle w:val="Hyperlink"/>
            <w:lang w:val="fr-FR"/>
          </w:rPr>
          <w:t>épée</w:t>
        </w:r>
      </w:hyperlink>
      <w:r w:rsidR="003D1597" w:rsidRPr="003D1597">
        <w:rPr>
          <w:lang w:val="fr-FR"/>
        </w:rPr>
        <w:t xml:space="preserve"> et probable </w:t>
      </w:r>
      <w:hyperlink r:id="rId3450" w:anchor="Cul_Extremadura_T_miroir" w:history="1">
        <w:r w:rsidR="00F93E01" w:rsidRPr="0053189F">
          <w:rPr>
            <w:rStyle w:val="Hyperlink"/>
            <w:lang w:val="fr-FR"/>
          </w:rPr>
          <w:t>miroir</w:t>
        </w:r>
      </w:hyperlink>
      <w:r w:rsidR="00F93E01" w:rsidRPr="003D1597">
        <w:rPr>
          <w:lang w:val="fr-FR"/>
        </w:rPr>
        <w:t xml:space="preserve"> </w:t>
      </w:r>
      <w:r w:rsidR="003D1597" w:rsidRPr="003D1597">
        <w:rPr>
          <w:lang w:val="fr-FR"/>
        </w:rPr>
        <w:t>(SS BIB)</w:t>
      </w:r>
    </w:p>
    <w:p w14:paraId="4B696029" w14:textId="77777777" w:rsidR="00647A2A" w:rsidRDefault="009E4D1D" w:rsidP="00894CE0">
      <w:pPr>
        <w:rPr>
          <w:lang w:val="fr-FR"/>
        </w:rPr>
      </w:pPr>
      <w:r>
        <w:rPr>
          <w:lang w:val="fr-FR"/>
        </w:rPr>
        <w:t xml:space="preserve"> </w:t>
      </w:r>
    </w:p>
    <w:p w14:paraId="249AEA6D" w14:textId="6D9C3649" w:rsidR="00647A2A" w:rsidRDefault="00000000" w:rsidP="00D60816">
      <w:pPr>
        <w:rPr>
          <w:lang w:val="fr-FR"/>
        </w:rPr>
      </w:pPr>
      <w:hyperlink r:id="rId3451" w:anchor="Cul_Extremadura_per_Celestino2011_IB" w:history="1">
        <w:r w:rsidR="00647A2A" w:rsidRPr="00647A2A">
          <w:rPr>
            <w:rStyle w:val="Hyperlink"/>
            <w:lang w:val="fr-FR"/>
          </w:rPr>
          <w:t>type IB</w:t>
        </w:r>
      </w:hyperlink>
      <w:r w:rsidR="00647A2A" w:rsidRPr="00647A2A">
        <w:rPr>
          <w:lang w:val="fr-FR"/>
        </w:rPr>
        <w:t xml:space="preserve"> (BIB 3063)</w:t>
      </w:r>
      <w:r w:rsidR="00647A2A">
        <w:rPr>
          <w:lang w:val="fr-FR"/>
        </w:rPr>
        <w:t xml:space="preserve">, groupe II (IIB) de Almagro (BIB 2868), </w:t>
      </w:r>
      <w:hyperlink r:id="rId3452" w:anchor="Cul_Extremadura_per_GuardaminoBO" w:history="1">
        <w:r w:rsidR="00D60816" w:rsidRPr="004372FC">
          <w:rPr>
            <w:rStyle w:val="Hyperlink"/>
            <w:lang w:val="fr-FR"/>
          </w:rPr>
          <w:t>format B+O</w:t>
        </w:r>
      </w:hyperlink>
      <w:r w:rsidR="00D60816" w:rsidRPr="004372FC">
        <w:rPr>
          <w:lang w:val="fr-FR"/>
        </w:rPr>
        <w:t xml:space="preserve"> (BIB 2172, </w:t>
      </w:r>
      <w:r w:rsidR="00647A2A" w:rsidRPr="0032190F">
        <w:rPr>
          <w:lang w:val="fr-FR"/>
        </w:rPr>
        <w:t>BIB 2187)</w:t>
      </w:r>
      <w:r w:rsidR="00647A2A">
        <w:rPr>
          <w:lang w:val="fr-FR"/>
        </w:rPr>
        <w:t xml:space="preserve">, </w:t>
      </w:r>
      <w:hyperlink r:id="rId3453" w:anchor="Cul_Extremadura_per_fases_Antigua" w:history="1">
        <w:r w:rsidR="00647A2A" w:rsidRPr="006929E9">
          <w:rPr>
            <w:rStyle w:val="Hyperlink"/>
            <w:lang w:val="fr-FR"/>
          </w:rPr>
          <w:t>Phase ancienne</w:t>
        </w:r>
      </w:hyperlink>
      <w:r w:rsidR="00647A2A" w:rsidRPr="00647A2A">
        <w:rPr>
          <w:lang w:val="fr-FR"/>
        </w:rPr>
        <w:t xml:space="preserve"> </w:t>
      </w:r>
      <w:r w:rsidR="00647A2A">
        <w:rPr>
          <w:lang w:val="fr-FR"/>
        </w:rPr>
        <w:t>(BIB 2868)</w:t>
      </w:r>
    </w:p>
    <w:p w14:paraId="66200FCB" w14:textId="77777777" w:rsidR="00647A2A" w:rsidRDefault="00647A2A" w:rsidP="00894CE0">
      <w:pPr>
        <w:rPr>
          <w:lang w:val="fr-FR"/>
        </w:rPr>
      </w:pPr>
    </w:p>
    <w:p w14:paraId="770AC16C" w14:textId="77777777" w:rsidR="00647A2A" w:rsidRDefault="00647A2A" w:rsidP="00647A2A">
      <w:pPr>
        <w:pStyle w:val="Heading2"/>
      </w:pPr>
      <w:bookmarkStart w:id="1510" w:name="Sit_Santa_Ana_Trujillo_thm"/>
      <w:r>
        <w:t>thèmes</w:t>
      </w:r>
    </w:p>
    <w:bookmarkEnd w:id="1510"/>
    <w:p w14:paraId="72AB54E7" w14:textId="77777777" w:rsidR="00647A2A" w:rsidRDefault="00647A2A" w:rsidP="00894CE0">
      <w:pPr>
        <w:rPr>
          <w:lang w:val="fr-FR"/>
        </w:rPr>
      </w:pPr>
    </w:p>
    <w:p w14:paraId="31E507BF" w14:textId="77777777" w:rsidR="00647A2A" w:rsidRDefault="00647A2A" w:rsidP="00647A2A">
      <w:pPr>
        <w:pStyle w:val="Heading3"/>
      </w:pPr>
      <w:bookmarkStart w:id="1511" w:name="Sit_Santa_Ana_Trujillo_thm_casque"/>
      <w:r>
        <w:t>casque</w:t>
      </w:r>
    </w:p>
    <w:bookmarkEnd w:id="1511"/>
    <w:p w14:paraId="3A66FE88" w14:textId="076001F1" w:rsidR="00647A2A" w:rsidRDefault="00647A2A" w:rsidP="00894CE0">
      <w:pPr>
        <w:rPr>
          <w:lang w:val="fr-FR"/>
        </w:rPr>
      </w:pPr>
      <w:r w:rsidRPr="0032190F">
        <w:rPr>
          <w:lang w:val="fr-FR"/>
        </w:rPr>
        <w:t xml:space="preserve">Représentation d’un </w:t>
      </w:r>
      <w:hyperlink r:id="rId3454" w:anchor="Cul_Art_TAC_T_t_casque" w:history="1">
        <w:r w:rsidRPr="006929E9">
          <w:rPr>
            <w:rStyle w:val="Hyperlink"/>
            <w:lang w:val="fr-FR"/>
          </w:rPr>
          <w:t>casque</w:t>
        </w:r>
      </w:hyperlink>
      <w:r w:rsidRPr="0032190F">
        <w:rPr>
          <w:lang w:val="fr-FR"/>
        </w:rPr>
        <w:t xml:space="preserve"> correspondant à un exemplaire découvert à la </w:t>
      </w:r>
      <w:hyperlink r:id="rId3455" w:anchor="Sit_Huelva_Ria_mob_casque" w:history="1">
        <w:r w:rsidRPr="0032190F">
          <w:rPr>
            <w:rStyle w:val="Hyperlink"/>
            <w:lang w:val="fr-FR"/>
          </w:rPr>
          <w:t>Ria de Huelva</w:t>
        </w:r>
      </w:hyperlink>
      <w:r w:rsidRPr="0032190F">
        <w:rPr>
          <w:lang w:val="fr-FR"/>
        </w:rPr>
        <w:t xml:space="preserve"> (BIB 2187 p. 397)</w:t>
      </w:r>
      <w:r>
        <w:rPr>
          <w:lang w:val="fr-FR"/>
        </w:rPr>
        <w:t xml:space="preserve"> casque à crète (SS BIB)</w:t>
      </w:r>
    </w:p>
    <w:p w14:paraId="1C3F8093" w14:textId="77777777" w:rsidR="003F6BBD" w:rsidRDefault="003F6BBD" w:rsidP="00894CE0">
      <w:pPr>
        <w:rPr>
          <w:lang w:val="fr-FR"/>
        </w:rPr>
      </w:pPr>
    </w:p>
    <w:p w14:paraId="4B3440B9" w14:textId="77777777" w:rsidR="00647A2A" w:rsidRDefault="00647A2A" w:rsidP="00647A2A">
      <w:pPr>
        <w:pStyle w:val="Heading3"/>
      </w:pPr>
      <w:r>
        <w:t>épée</w:t>
      </w:r>
    </w:p>
    <w:p w14:paraId="2EA3D153" w14:textId="1DFBE50D" w:rsidR="00647A2A" w:rsidRDefault="00647A2A" w:rsidP="00647A2A">
      <w:pPr>
        <w:rPr>
          <w:lang w:val="fr-FR"/>
        </w:rPr>
      </w:pPr>
      <w:r w:rsidRPr="009E4D1D">
        <w:rPr>
          <w:lang w:val="fr-FR"/>
        </w:rPr>
        <w:t xml:space="preserve">épée gr. </w:t>
      </w:r>
      <w:hyperlink r:id="rId3456" w:anchor="Cul_Extremadura_T_epee_typ_Brandherm07_L" w:history="1">
        <w:r w:rsidRPr="009E4D1D">
          <w:rPr>
            <w:rStyle w:val="Hyperlink"/>
            <w:lang w:val="fr-FR"/>
          </w:rPr>
          <w:t>L</w:t>
        </w:r>
      </w:hyperlink>
      <w:r w:rsidRPr="009E4D1D">
        <w:rPr>
          <w:lang w:val="fr-FR"/>
        </w:rPr>
        <w:t xml:space="preserve"> (Brandhem 2007)</w:t>
      </w:r>
    </w:p>
    <w:p w14:paraId="5DA22801" w14:textId="77777777" w:rsidR="00B02A18" w:rsidRDefault="00B02A18" w:rsidP="00894CE0">
      <w:pPr>
        <w:rPr>
          <w:lang w:val="fr-FR"/>
        </w:rPr>
      </w:pPr>
    </w:p>
    <w:p w14:paraId="30E599D0" w14:textId="77777777" w:rsidR="00B02A18" w:rsidRDefault="00B02A18" w:rsidP="00B02A18">
      <w:pPr>
        <w:pStyle w:val="Heading2"/>
      </w:pPr>
      <w:r>
        <w:t>comparaison</w:t>
      </w:r>
    </w:p>
    <w:p w14:paraId="734A862B" w14:textId="77777777" w:rsidR="00B02A18" w:rsidRDefault="00B02A18" w:rsidP="00894CE0">
      <w:pPr>
        <w:rPr>
          <w:lang w:val="fr-FR"/>
        </w:rPr>
      </w:pPr>
    </w:p>
    <w:p w14:paraId="0D0A1603" w14:textId="7FA207A4" w:rsidR="00B02A18" w:rsidRDefault="00B02A18" w:rsidP="00894CE0">
      <w:pPr>
        <w:rPr>
          <w:lang w:val="fr-FR"/>
        </w:rPr>
      </w:pPr>
      <w:r>
        <w:rPr>
          <w:lang w:val="fr-FR"/>
        </w:rPr>
        <w:t xml:space="preserve">Composition proche de </w:t>
      </w:r>
      <w:hyperlink r:id="rId3457" w:anchor="Sit_Aldeia_Vehla" w:history="1">
        <w:r w:rsidRPr="00B02A18">
          <w:rPr>
            <w:rStyle w:val="Hyperlink"/>
            <w:lang w:val="fr-FR"/>
          </w:rPr>
          <w:t>Aldeia</w:t>
        </w:r>
      </w:hyperlink>
      <w:r>
        <w:rPr>
          <w:lang w:val="fr-FR"/>
        </w:rPr>
        <w:t xml:space="preserve"> (SS BIB)</w:t>
      </w:r>
    </w:p>
    <w:p w14:paraId="56FB2444" w14:textId="77777777" w:rsidR="00866860" w:rsidRPr="00F06B4A" w:rsidRDefault="00866860" w:rsidP="006929E9">
      <w:pPr>
        <w:rPr>
          <w:lang w:val="fr-FR"/>
        </w:rPr>
      </w:pPr>
    </w:p>
    <w:p w14:paraId="7BAB20DD" w14:textId="77777777" w:rsidR="006929E9" w:rsidRPr="006929E9" w:rsidRDefault="006929E9" w:rsidP="006929E9">
      <w:pPr>
        <w:rPr>
          <w:lang w:val="fr-FR"/>
        </w:rPr>
      </w:pPr>
    </w:p>
    <w:p w14:paraId="6F18A828" w14:textId="77777777" w:rsidR="00894CE0" w:rsidRPr="0032190F" w:rsidRDefault="00894CE0" w:rsidP="00242C0F">
      <w:pPr>
        <w:rPr>
          <w:lang w:val="fr-FR"/>
        </w:rPr>
      </w:pPr>
    </w:p>
    <w:p w14:paraId="1FF7F9B3" w14:textId="77777777" w:rsidR="0069541B" w:rsidRPr="0032190F" w:rsidRDefault="0069541B" w:rsidP="00426FF9">
      <w:pPr>
        <w:pStyle w:val="Heading1"/>
      </w:pPr>
      <w:bookmarkStart w:id="1512" w:name="Sit_Faioes"/>
      <w:r w:rsidRPr="0032190F">
        <w:t>FAIOES</w:t>
      </w:r>
    </w:p>
    <w:bookmarkEnd w:id="1512"/>
    <w:p w14:paraId="0733028D" w14:textId="77777777" w:rsidR="0069541B" w:rsidRPr="00102F2B" w:rsidRDefault="00102F2B" w:rsidP="0069541B">
      <w:pPr>
        <w:rPr>
          <w:sz w:val="20"/>
          <w:lang w:val="fr-FR"/>
        </w:rPr>
      </w:pPr>
      <w:r w:rsidRPr="00102F2B">
        <w:rPr>
          <w:sz w:val="20"/>
          <w:lang w:val="fr-FR"/>
        </w:rPr>
        <w:t>Faiões</w:t>
      </w:r>
    </w:p>
    <w:p w14:paraId="4AF58961" w14:textId="77777777" w:rsidR="00102F2B" w:rsidRDefault="00102F2B" w:rsidP="00DA7F34">
      <w:pPr>
        <w:jc w:val="both"/>
        <w:rPr>
          <w:lang w:val="fr-FR"/>
        </w:rPr>
      </w:pPr>
    </w:p>
    <w:p w14:paraId="48A423E2" w14:textId="77777777" w:rsidR="00102F2B" w:rsidRDefault="00102F2B" w:rsidP="00DA7F34">
      <w:pPr>
        <w:jc w:val="both"/>
        <w:rPr>
          <w:lang w:val="fr-FR"/>
        </w:rPr>
      </w:pPr>
    </w:p>
    <w:p w14:paraId="5C01602E" w14:textId="18C30ABB" w:rsidR="00102F2B" w:rsidRDefault="00102F2B" w:rsidP="00DA7F34">
      <w:pPr>
        <w:jc w:val="both"/>
        <w:rPr>
          <w:lang w:val="fr-FR"/>
        </w:rPr>
      </w:pPr>
      <w:r>
        <w:rPr>
          <w:lang w:val="fr-FR"/>
        </w:rPr>
        <w:t xml:space="preserve">Stèle anthropomorphe (BIB 2172) </w:t>
      </w:r>
      <w:hyperlink r:id="rId3458" w:anchor="Cul_API_aclasser_gr_NO" w:history="1">
        <w:r w:rsidR="00740B69" w:rsidRPr="00740B69">
          <w:rPr>
            <w:rStyle w:val="Hyperlink"/>
            <w:lang w:val="fr-FR"/>
          </w:rPr>
          <w:t>gr. du NO ibérique</w:t>
        </w:r>
      </w:hyperlink>
      <w:r w:rsidR="00740B69" w:rsidRPr="00C771E4">
        <w:rPr>
          <w:lang w:val="fr-FR"/>
        </w:rPr>
        <w:t xml:space="preserve"> (BIB </w:t>
      </w:r>
      <w:r w:rsidR="00740B69">
        <w:rPr>
          <w:lang w:val="fr-FR"/>
        </w:rPr>
        <w:t>2962</w:t>
      </w:r>
      <w:r w:rsidR="00740B69" w:rsidRPr="00C771E4">
        <w:rPr>
          <w:lang w:val="fr-FR"/>
        </w:rPr>
        <w:t xml:space="preserve">) </w:t>
      </w:r>
      <w:r w:rsidR="0069541B" w:rsidRPr="00DA7F34">
        <w:rPr>
          <w:lang w:val="fr-FR"/>
        </w:rPr>
        <w:t xml:space="preserve"> (BIB 202)</w:t>
      </w:r>
      <w:r w:rsidR="00DA7F34" w:rsidRPr="00DA7F34">
        <w:rPr>
          <w:lang w:val="fr-FR"/>
        </w:rPr>
        <w:t xml:space="preserve"> </w:t>
      </w:r>
      <w:r w:rsidR="0069541B" w:rsidRPr="0032190F">
        <w:rPr>
          <w:lang w:val="fr-FR"/>
        </w:rPr>
        <w:t xml:space="preserve">Statue-menhir 1,61 m de haut, montre un profil stylisé : </w:t>
      </w:r>
      <w:r>
        <w:rPr>
          <w:lang w:val="fr-FR"/>
        </w:rPr>
        <w:t>anches</w:t>
      </w:r>
      <w:r w:rsidR="0069541B" w:rsidRPr="0032190F">
        <w:rPr>
          <w:lang w:val="fr-FR"/>
        </w:rPr>
        <w:t xml:space="preserve"> marquées, tête et bras suggérés peut-être proche des idoles en violon du monde égéen (enfin moi je trouve</w:t>
      </w:r>
      <w:r>
        <w:rPr>
          <w:lang w:val="fr-FR"/>
        </w:rPr>
        <w:t xml:space="preserve"> [?]</w:t>
      </w:r>
      <w:r w:rsidR="0069541B" w:rsidRPr="0032190F">
        <w:rPr>
          <w:lang w:val="fr-FR"/>
        </w:rPr>
        <w:t>)</w:t>
      </w:r>
      <w:r>
        <w:rPr>
          <w:lang w:val="fr-FR"/>
        </w:rPr>
        <w:t xml:space="preserve"> </w:t>
      </w:r>
      <w:r w:rsidRPr="0032190F">
        <w:rPr>
          <w:lang w:val="fr-FR"/>
        </w:rPr>
        <w:t>(BIB 202).</w:t>
      </w:r>
    </w:p>
    <w:p w14:paraId="3BD39EB3" w14:textId="77777777" w:rsidR="00C21E3F" w:rsidRDefault="00C21E3F" w:rsidP="00DA7F34">
      <w:pPr>
        <w:jc w:val="both"/>
        <w:rPr>
          <w:lang w:val="fr-FR"/>
        </w:rPr>
      </w:pPr>
    </w:p>
    <w:p w14:paraId="407C18A3" w14:textId="77777777" w:rsidR="00C21E3F" w:rsidRDefault="00C21E3F" w:rsidP="00DA7F34">
      <w:pPr>
        <w:jc w:val="both"/>
        <w:rPr>
          <w:lang w:val="fr-FR"/>
        </w:rPr>
      </w:pPr>
      <w:r w:rsidRPr="00C21E3F">
        <w:rPr>
          <w:lang w:val="fr-FR"/>
        </w:rPr>
        <w:t>Aujourd'hui aussi au Musee Regional de Chaves, cette piece a ete trouvee par hasard aux environs de la ville, exhumee par un «cater-pillar» dans les riches terrains de la vallee du Tamega, a la paroisse de Fai6es ( «concelho» de Chaves, district de Vila Real). Hauteur: 1,61 m.; larg. max.: 0,66 m.; ep. max.: 0,19 m. Granit. La statue-menhir a ete sculptee dans une dalle, dans laquelle on a ebaucM laceinture, les bras (reduits a des moignons) et la tete, dontnous ignorons la forme, carla piece est cassee dans son extremite distale; mais il est probable qu'elle n'ait ete originellement qu'une salience symbolique, ala maniere des bras. L'anvers, au-dela de nombreuses fossettes et de lignes ondulantes ou meandriques, present, sur la «poi trine», ce qui semble etre la stylisation d'un plissement, en plusieurs !ignes concentriques. L'interpretation de ce motif comme collier multiple semble moins vraisemblable, etant du que plusieurs de ces plis recoupent le decor terminal des saliences des bras, lequel, ici et dans sa continuation au revers, est constitue par plusieurs cercles concentriques, ayant une fossette au centre. Le braudrier qui croise la «poi trine» tient Ia petite arme dans sa gaine, du cote gauche, et il se lie, aussi, au motif «ceremoniel» ou de prestige figure sur le dos. Celui-ci semble a voir ete prolonge a un certain moment.</w:t>
      </w:r>
      <w:r>
        <w:rPr>
          <w:lang w:val="fr-FR"/>
        </w:rPr>
        <w:t>(BIB 3084)</w:t>
      </w:r>
    </w:p>
    <w:p w14:paraId="73C9F65C" w14:textId="77777777" w:rsidR="00102F2B" w:rsidRDefault="00102F2B" w:rsidP="00DA7F34">
      <w:pPr>
        <w:jc w:val="both"/>
        <w:rPr>
          <w:lang w:val="fr-FR"/>
        </w:rPr>
      </w:pPr>
    </w:p>
    <w:p w14:paraId="25FD1CC3" w14:textId="77777777" w:rsidR="00102F2B" w:rsidRDefault="00102F2B" w:rsidP="00102F2B">
      <w:pPr>
        <w:pStyle w:val="Heading2"/>
      </w:pPr>
      <w:r>
        <w:t>face avant</w:t>
      </w:r>
    </w:p>
    <w:p w14:paraId="7A4529B2" w14:textId="77777777" w:rsidR="00102F2B" w:rsidRDefault="00102F2B" w:rsidP="00102F2B">
      <w:pPr>
        <w:rPr>
          <w:lang w:val="fr-FR"/>
        </w:rPr>
      </w:pPr>
    </w:p>
    <w:p w14:paraId="4A5D8F18" w14:textId="77777777" w:rsidR="00102F2B" w:rsidRPr="00102F2B" w:rsidRDefault="00102F2B" w:rsidP="00102F2B">
      <w:pPr>
        <w:rPr>
          <w:lang w:val="fr-FR"/>
        </w:rPr>
      </w:pPr>
      <w:r w:rsidRPr="0032190F">
        <w:rPr>
          <w:lang w:val="fr-FR"/>
        </w:rPr>
        <w:t>Des lignes en arc de cercle passant par les épaules suggèrent un collier</w:t>
      </w:r>
      <w:r>
        <w:rPr>
          <w:lang w:val="fr-FR"/>
        </w:rPr>
        <w:t xml:space="preserve"> </w:t>
      </w:r>
      <w:r w:rsidRPr="0032190F">
        <w:rPr>
          <w:lang w:val="fr-FR"/>
        </w:rPr>
        <w:t>(BIB 202).</w:t>
      </w:r>
      <w:r>
        <w:rPr>
          <w:lang w:val="fr-FR"/>
        </w:rPr>
        <w:t xml:space="preserve"> En bas, de nombreuses cupules (BIB 2172)</w:t>
      </w:r>
    </w:p>
    <w:p w14:paraId="02476842" w14:textId="77777777" w:rsidR="00102F2B" w:rsidRDefault="00102F2B" w:rsidP="00DA7F34">
      <w:pPr>
        <w:jc w:val="both"/>
        <w:rPr>
          <w:lang w:val="fr-FR"/>
        </w:rPr>
      </w:pPr>
    </w:p>
    <w:p w14:paraId="08776BF8" w14:textId="77777777" w:rsidR="00102F2B" w:rsidRDefault="00102F2B" w:rsidP="00102F2B">
      <w:pPr>
        <w:pStyle w:val="Heading2"/>
      </w:pPr>
      <w:r>
        <w:t>face latérale</w:t>
      </w:r>
    </w:p>
    <w:p w14:paraId="6875C137" w14:textId="77777777" w:rsidR="00102F2B" w:rsidRDefault="00102F2B" w:rsidP="00102F2B">
      <w:pPr>
        <w:rPr>
          <w:lang w:val="fr-FR"/>
        </w:rPr>
      </w:pPr>
    </w:p>
    <w:p w14:paraId="08824DB1" w14:textId="77777777" w:rsidR="00102F2B" w:rsidRPr="00102F2B" w:rsidRDefault="00102F2B" w:rsidP="00102F2B">
      <w:pPr>
        <w:rPr>
          <w:lang w:val="fr-FR"/>
        </w:rPr>
      </w:pPr>
      <w:r>
        <w:rPr>
          <w:lang w:val="fr-FR"/>
        </w:rPr>
        <w:t>poignard dans son fourreau, pendant sur le flanc de la stèle, pointe en bas, attaché à un baudrier pour Almeida y Jorge (1979) (BIB 2172), ou, d'après les relevés récent: représentation du bras pendant (BIB 2172)</w:t>
      </w:r>
    </w:p>
    <w:p w14:paraId="09EB2704" w14:textId="77777777" w:rsidR="00102F2B" w:rsidRDefault="00102F2B" w:rsidP="00DA7F34">
      <w:pPr>
        <w:jc w:val="both"/>
        <w:rPr>
          <w:lang w:val="fr-FR"/>
        </w:rPr>
      </w:pPr>
    </w:p>
    <w:p w14:paraId="1D448245" w14:textId="77777777" w:rsidR="00102F2B" w:rsidRDefault="00102F2B" w:rsidP="00102F2B">
      <w:pPr>
        <w:pStyle w:val="Heading2"/>
      </w:pPr>
      <w:r>
        <w:t>face arrière</w:t>
      </w:r>
    </w:p>
    <w:p w14:paraId="68466549" w14:textId="77777777" w:rsidR="00102F2B" w:rsidRDefault="00102F2B" w:rsidP="00102F2B">
      <w:pPr>
        <w:rPr>
          <w:lang w:val="fr-FR"/>
        </w:rPr>
      </w:pPr>
    </w:p>
    <w:p w14:paraId="6FA881A6" w14:textId="1D930474" w:rsidR="00102F2B" w:rsidRDefault="00102F2B" w:rsidP="00102F2B">
      <w:pPr>
        <w:jc w:val="both"/>
        <w:rPr>
          <w:lang w:val="fr-FR"/>
        </w:rPr>
      </w:pPr>
      <w:r w:rsidRPr="0032190F">
        <w:rPr>
          <w:lang w:val="fr-FR"/>
        </w:rPr>
        <w:t xml:space="preserve">Sur le derrière, on retouve un motif similaire aux pièces de </w:t>
      </w:r>
      <w:hyperlink r:id="rId3459" w:anchor="Sit_Bouca" w:history="1">
        <w:r w:rsidRPr="009D03A3">
          <w:rPr>
            <w:rStyle w:val="Hyperlink"/>
            <w:lang w:val="fr-FR"/>
          </w:rPr>
          <w:t>Bouça</w:t>
        </w:r>
      </w:hyperlink>
      <w:r w:rsidRPr="0032190F">
        <w:rPr>
          <w:lang w:val="fr-FR"/>
        </w:rPr>
        <w:t xml:space="preserve"> et de </w:t>
      </w:r>
      <w:hyperlink r:id="rId3460" w:anchor="Sit_Chaves_Portugal" w:history="1">
        <w:r w:rsidRPr="009D03A3">
          <w:rPr>
            <w:rStyle w:val="Hyperlink"/>
            <w:lang w:val="fr-FR"/>
          </w:rPr>
          <w:t>Chaves</w:t>
        </w:r>
      </w:hyperlink>
      <w:r w:rsidRPr="009D03A3">
        <w:rPr>
          <w:lang w:val="fr-FR"/>
        </w:rPr>
        <w:t xml:space="preserve"> </w:t>
      </w:r>
      <w:r w:rsidRPr="0032190F">
        <w:rPr>
          <w:lang w:val="fr-FR"/>
        </w:rPr>
        <w:t>(BIB 202)</w:t>
      </w:r>
      <w:r>
        <w:rPr>
          <w:lang w:val="fr-FR"/>
        </w:rPr>
        <w:t xml:space="preserve"> motif </w:t>
      </w:r>
      <w:hyperlink r:id="rId3461" w:anchor="Cul_Art_TAC_T_x_MSRC" w:history="1">
        <w:r w:rsidRPr="0014497A">
          <w:rPr>
            <w:rStyle w:val="Hyperlink"/>
            <w:lang w:val="fr-FR"/>
          </w:rPr>
          <w:t>MSRC</w:t>
        </w:r>
      </w:hyperlink>
      <w:r>
        <w:rPr>
          <w:lang w:val="fr-FR"/>
        </w:rPr>
        <w:t xml:space="preserve"> sur la face postérieure (BIB 2962) en bas-relief (BIB 2172)</w:t>
      </w:r>
    </w:p>
    <w:p w14:paraId="2E82BF3B" w14:textId="77777777" w:rsidR="00105893" w:rsidRDefault="00105893" w:rsidP="00102F2B">
      <w:pPr>
        <w:jc w:val="both"/>
        <w:rPr>
          <w:lang w:val="fr-FR"/>
        </w:rPr>
      </w:pPr>
    </w:p>
    <w:p w14:paraId="68EF1312" w14:textId="77777777" w:rsidR="00105893" w:rsidRPr="00F170E8" w:rsidRDefault="00105893" w:rsidP="00105893">
      <w:pPr>
        <w:pStyle w:val="Heading2"/>
      </w:pPr>
      <w:r w:rsidRPr="00F170E8">
        <w:t>datation</w:t>
      </w:r>
    </w:p>
    <w:p w14:paraId="36BB952C" w14:textId="77777777" w:rsidR="00105893" w:rsidRPr="00F170E8" w:rsidRDefault="00105893" w:rsidP="00105893">
      <w:pPr>
        <w:jc w:val="both"/>
        <w:rPr>
          <w:lang w:val="fr-FR"/>
        </w:rPr>
      </w:pPr>
    </w:p>
    <w:p w14:paraId="55568795" w14:textId="77777777" w:rsidR="00105893" w:rsidRPr="0028674D" w:rsidRDefault="00105893" w:rsidP="00105893">
      <w:pPr>
        <w:jc w:val="both"/>
        <w:rPr>
          <w:lang w:val="fr-FR"/>
        </w:rPr>
      </w:pPr>
      <w:r w:rsidRPr="0028674D">
        <w:rPr>
          <w:lang w:val="fr-FR"/>
        </w:rPr>
        <w:t>Bronze final/Fer 1(BIB 3079)</w:t>
      </w:r>
      <w:r w:rsidR="0028674D" w:rsidRPr="0028674D">
        <w:rPr>
          <w:lang w:val="fr-FR"/>
        </w:rPr>
        <w:t xml:space="preserve"> Peut-être BF (BIB 3084)</w:t>
      </w:r>
    </w:p>
    <w:p w14:paraId="739C4DB8" w14:textId="77777777" w:rsidR="00105893" w:rsidRPr="0028674D" w:rsidRDefault="00105893" w:rsidP="00102F2B">
      <w:pPr>
        <w:jc w:val="both"/>
        <w:rPr>
          <w:lang w:val="fr-FR"/>
        </w:rPr>
      </w:pPr>
    </w:p>
    <w:p w14:paraId="4E5E8FF1" w14:textId="77777777" w:rsidR="0069541B" w:rsidRPr="0028674D" w:rsidRDefault="0069541B" w:rsidP="00242C0F">
      <w:pPr>
        <w:rPr>
          <w:lang w:val="fr-FR"/>
        </w:rPr>
      </w:pPr>
    </w:p>
    <w:p w14:paraId="1CC4F362" w14:textId="77777777" w:rsidR="0069541B" w:rsidRPr="0032190F" w:rsidRDefault="0069541B" w:rsidP="00426FF9">
      <w:pPr>
        <w:pStyle w:val="Heading1"/>
      </w:pPr>
      <w:bookmarkStart w:id="1513" w:name="Sit_Bouca"/>
      <w:r w:rsidRPr="0032190F">
        <w:t>BOUCA</w:t>
      </w:r>
    </w:p>
    <w:bookmarkEnd w:id="1513"/>
    <w:p w14:paraId="4AB9C07B" w14:textId="77777777" w:rsidR="0069541B" w:rsidRPr="007037DD" w:rsidRDefault="00A13C46" w:rsidP="00242C0F">
      <w:pPr>
        <w:rPr>
          <w:sz w:val="20"/>
          <w:lang w:val="fr-FR"/>
        </w:rPr>
      </w:pPr>
      <w:r w:rsidRPr="007037DD">
        <w:rPr>
          <w:sz w:val="20"/>
          <w:lang w:val="fr-FR"/>
        </w:rPr>
        <w:t>Bouça</w:t>
      </w:r>
    </w:p>
    <w:p w14:paraId="531A0C45" w14:textId="77777777" w:rsidR="00A13C46" w:rsidRDefault="00A13C46" w:rsidP="0069541B">
      <w:pPr>
        <w:rPr>
          <w:lang w:val="fr-FR"/>
        </w:rPr>
      </w:pPr>
    </w:p>
    <w:p w14:paraId="295587E3" w14:textId="4E90611C" w:rsidR="00283AD3" w:rsidRDefault="00984837" w:rsidP="00105893">
      <w:pPr>
        <w:jc w:val="both"/>
        <w:rPr>
          <w:lang w:val="fr-FR"/>
        </w:rPr>
      </w:pPr>
      <w:r w:rsidRPr="00283AD3">
        <w:rPr>
          <w:lang w:val="fr-FR"/>
        </w:rPr>
        <w:lastRenderedPageBreak/>
        <w:t xml:space="preserve">Bouça Mirandela (Bouça do Vale de Telhas, Mirandela). </w:t>
      </w:r>
      <w:r w:rsidRPr="0032190F">
        <w:rPr>
          <w:lang w:val="fr-FR"/>
        </w:rPr>
        <w:t>Stèle ibérique (BIB 2172)</w:t>
      </w:r>
      <w:r w:rsidR="00283AD3">
        <w:rPr>
          <w:lang w:val="fr-FR"/>
        </w:rPr>
        <w:t xml:space="preserve"> </w:t>
      </w:r>
      <w:hyperlink r:id="rId3462" w:anchor="Cul_API_aclasser_gr_NO" w:history="1">
        <w:r w:rsidR="00740B69" w:rsidRPr="00740B69">
          <w:rPr>
            <w:rStyle w:val="Hyperlink"/>
            <w:lang w:val="fr-FR"/>
          </w:rPr>
          <w:t>gr. du NO ibérique</w:t>
        </w:r>
      </w:hyperlink>
      <w:r w:rsidR="00740B69" w:rsidRPr="00C771E4">
        <w:rPr>
          <w:lang w:val="fr-FR"/>
        </w:rPr>
        <w:t xml:space="preserve"> (BIB </w:t>
      </w:r>
      <w:r w:rsidR="00740B69">
        <w:rPr>
          <w:lang w:val="fr-FR"/>
        </w:rPr>
        <w:t>2962</w:t>
      </w:r>
      <w:r w:rsidR="00740B69" w:rsidRPr="00C771E4">
        <w:rPr>
          <w:lang w:val="fr-FR"/>
        </w:rPr>
        <w:t xml:space="preserve">) </w:t>
      </w:r>
      <w:r w:rsidR="00283AD3" w:rsidRPr="0032190F">
        <w:rPr>
          <w:lang w:val="fr-FR"/>
        </w:rPr>
        <w:t xml:space="preserve"> (BIB 202)</w:t>
      </w:r>
      <w:r w:rsidR="00283AD3">
        <w:rPr>
          <w:lang w:val="fr-FR"/>
        </w:rPr>
        <w:t xml:space="preserve"> </w:t>
      </w:r>
      <w:r w:rsidR="00283AD3" w:rsidRPr="0032190F">
        <w:rPr>
          <w:lang w:val="fr-FR"/>
        </w:rPr>
        <w:t>Statue-menhir 2,45 m de haut et affecte la forme d’un phallus</w:t>
      </w:r>
      <w:r w:rsidR="00283AD3">
        <w:rPr>
          <w:lang w:val="fr-FR"/>
        </w:rPr>
        <w:t xml:space="preserve"> </w:t>
      </w:r>
      <w:r w:rsidR="00283AD3" w:rsidRPr="0032190F">
        <w:rPr>
          <w:lang w:val="fr-FR"/>
        </w:rPr>
        <w:t>(BIB 202)</w:t>
      </w:r>
      <w:r w:rsidR="00105893">
        <w:rPr>
          <w:lang w:val="fr-FR"/>
        </w:rPr>
        <w:t xml:space="preserve"> Menhir phallique transformé [remploi] en statue-menhir (Bettencourt 2005) </w:t>
      </w:r>
      <w:r w:rsidR="00105893" w:rsidRPr="00105893">
        <w:rPr>
          <w:lang w:val="fr-FR"/>
        </w:rPr>
        <w:t>(BIB 3079)</w:t>
      </w:r>
    </w:p>
    <w:p w14:paraId="514ADA9E" w14:textId="77777777" w:rsidR="00C21E3F" w:rsidRDefault="00C21E3F" w:rsidP="00105893">
      <w:pPr>
        <w:jc w:val="both"/>
        <w:rPr>
          <w:lang w:val="fr-FR"/>
        </w:rPr>
      </w:pPr>
    </w:p>
    <w:p w14:paraId="3FB1C05B" w14:textId="77777777" w:rsidR="00C21E3F" w:rsidRDefault="00C21E3F" w:rsidP="00105893">
      <w:pPr>
        <w:jc w:val="both"/>
        <w:rPr>
          <w:lang w:val="fr-FR"/>
        </w:rPr>
      </w:pPr>
      <w:r w:rsidRPr="00C21E3F">
        <w:rPr>
          <w:lang w:val="fr-FR"/>
        </w:rPr>
        <w:t>Le menhir grave de Bou~a a ete decouvert dans les environs de cette paroisse du «concelho» de Mirandela (district de Bragan~a), pres du STATUES-MENHIRS ET STELES DU NORD DU PORTUGAL 303 fleuve Rabac;al; I' endroit exact n 'est pas certain, mais il est possible qu 'il so it un habitat fortifie («castro») eventuellement protohistorique. Pour son etude et conservation, le monolithe a ete redresse au village, oil on peut maintenant }'admirer devant Ia «maison du peuple» local. Hauteur: 2,45 m.; larg. max.: 0,57 m.; ep. max.: 0,75 m. Granit. L'anvers de Ia piece est plat, et ne present que deux fossettes comme attributs significatifs; pourtant, c'est sur l'anvers, bombe, que nous retrouvons le motif vertical subrectangulaire allonge, a base trapezo'idale, present dans les exemplaires de Chaves et Fai6es. Ce menhir, ou cet amorce de statue-menhir, comme on voudra, a aussi un caractere nettement phallique, lequel lui est donne par le cercle superieur (meat uretral probable) et par le sill on situe au-dessous, possible delimitation du gland penien).</w:t>
      </w:r>
      <w:r>
        <w:rPr>
          <w:lang w:val="fr-FR"/>
        </w:rPr>
        <w:t>(BIB 3084)</w:t>
      </w:r>
    </w:p>
    <w:p w14:paraId="212D3E8C" w14:textId="77777777" w:rsidR="00283AD3" w:rsidRDefault="00283AD3" w:rsidP="00283AD3">
      <w:pPr>
        <w:rPr>
          <w:lang w:val="fr-FR"/>
        </w:rPr>
      </w:pPr>
    </w:p>
    <w:p w14:paraId="5FC55261" w14:textId="77777777" w:rsidR="00283AD3" w:rsidRDefault="00283AD3" w:rsidP="00283AD3">
      <w:pPr>
        <w:pStyle w:val="Heading2"/>
      </w:pPr>
      <w:r>
        <w:t>carquois</w:t>
      </w:r>
    </w:p>
    <w:p w14:paraId="2FF6450E" w14:textId="77777777" w:rsidR="0028674D" w:rsidRPr="0028674D" w:rsidRDefault="0028674D" w:rsidP="0028674D">
      <w:pPr>
        <w:rPr>
          <w:lang w:val="fr-FR"/>
        </w:rPr>
      </w:pPr>
    </w:p>
    <w:p w14:paraId="15C4008E" w14:textId="295BAB31" w:rsidR="0069541B" w:rsidRDefault="00000000" w:rsidP="00BD0EBE">
      <w:pPr>
        <w:jc w:val="both"/>
        <w:rPr>
          <w:lang w:val="fr-FR"/>
        </w:rPr>
      </w:pPr>
      <w:hyperlink r:id="rId3463" w:anchor="Cul_Art_TAC_T_x_MSRC" w:history="1">
        <w:r w:rsidR="0028674D" w:rsidRPr="0014497A">
          <w:rPr>
            <w:rStyle w:val="Hyperlink"/>
            <w:lang w:val="fr-FR"/>
          </w:rPr>
          <w:t>MSRC</w:t>
        </w:r>
      </w:hyperlink>
      <w:r w:rsidR="0028674D" w:rsidRPr="00454D6B">
        <w:rPr>
          <w:lang w:val="fr-FR"/>
        </w:rPr>
        <w:t xml:space="preserve"> </w:t>
      </w:r>
      <w:r w:rsidR="00322A6F">
        <w:rPr>
          <w:lang w:val="fr-FR"/>
        </w:rPr>
        <w:t xml:space="preserve">(SS BIB) </w:t>
      </w:r>
      <w:r w:rsidR="0069541B" w:rsidRPr="0032190F">
        <w:rPr>
          <w:lang w:val="fr-FR"/>
        </w:rPr>
        <w:t xml:space="preserve">Le motif particulier interprété comme un insigne (une </w:t>
      </w:r>
      <w:r w:rsidR="0069541B" w:rsidRPr="00C4505C">
        <w:rPr>
          <w:i/>
          <w:lang w:val="fr-FR"/>
        </w:rPr>
        <w:t>stola</w:t>
      </w:r>
      <w:r w:rsidR="0069541B" w:rsidRPr="0032190F">
        <w:rPr>
          <w:lang w:val="fr-FR"/>
        </w:rPr>
        <w:t xml:space="preserve"> ?) est gravé sur sa face postérieure (BIB 202)</w:t>
      </w:r>
      <w:r w:rsidR="00C4505C">
        <w:rPr>
          <w:lang w:val="fr-FR"/>
        </w:rPr>
        <w:t xml:space="preserve"> </w:t>
      </w:r>
      <w:hyperlink r:id="rId3464" w:anchor="Cul_Art_TAC_T_t_carquois" w:history="1">
        <w:r w:rsidR="00A032C2" w:rsidRPr="00A032C2">
          <w:rPr>
            <w:rStyle w:val="Hyperlink"/>
            <w:lang w:val="fr-FR"/>
          </w:rPr>
          <w:t>carquois</w:t>
        </w:r>
      </w:hyperlink>
      <w:r w:rsidR="00A032C2" w:rsidRPr="00A032C2">
        <w:rPr>
          <w:lang w:val="fr-FR"/>
        </w:rPr>
        <w:t xml:space="preserve"> </w:t>
      </w:r>
      <w:r w:rsidR="00C4505C" w:rsidRPr="00C4505C">
        <w:rPr>
          <w:lang w:val="fr-FR"/>
        </w:rPr>
        <w:t>(SS BIB)</w:t>
      </w:r>
      <w:r w:rsidR="00C4505C">
        <w:rPr>
          <w:lang w:val="fr-FR"/>
        </w:rPr>
        <w:t xml:space="preserve"> Grand motif </w:t>
      </w:r>
      <w:r w:rsidR="00C4505C" w:rsidRPr="00C4505C">
        <w:rPr>
          <w:i/>
          <w:lang w:val="fr-FR"/>
        </w:rPr>
        <w:t>subtrapezoidal/rectangular</w:t>
      </w:r>
      <w:r w:rsidR="00C4505C">
        <w:rPr>
          <w:lang w:val="fr-FR"/>
        </w:rPr>
        <w:t xml:space="preserve"> sur une face qui pourrait être considérée comme l'avers de la stèle (</w:t>
      </w:r>
      <w:r w:rsidR="00C4505C" w:rsidRPr="00C4505C">
        <w:rPr>
          <w:i/>
          <w:lang w:val="fr-FR"/>
        </w:rPr>
        <w:t>gran motivo subtrapezoidal/rectangular en una cara que por la morfología del soporte podría ser considerada "anverso", al contrario de la opinión de los autores que publican la pieza (Sanches y Jorge, 1987: 80)</w:t>
      </w:r>
      <w:r w:rsidR="00C4505C" w:rsidRPr="00C4505C">
        <w:rPr>
          <w:lang w:val="fr-FR"/>
        </w:rPr>
        <w:t xml:space="preserve"> </w:t>
      </w:r>
      <w:r w:rsidR="00C4505C">
        <w:rPr>
          <w:lang w:val="fr-FR"/>
        </w:rPr>
        <w:t>)(BIB 2172)</w:t>
      </w:r>
    </w:p>
    <w:p w14:paraId="1B561297" w14:textId="77777777" w:rsidR="00322A6F" w:rsidRDefault="00322A6F" w:rsidP="00BD0EBE">
      <w:pPr>
        <w:jc w:val="both"/>
        <w:rPr>
          <w:lang w:val="fr-FR"/>
        </w:rPr>
      </w:pPr>
      <w:r>
        <w:rPr>
          <w:lang w:val="fr-FR"/>
        </w:rPr>
        <w:t>Comparé à un lingot PDB (BIB 3080)</w:t>
      </w:r>
    </w:p>
    <w:p w14:paraId="5013FDE0" w14:textId="77777777" w:rsidR="00105893" w:rsidRDefault="00105893" w:rsidP="00BD0EBE">
      <w:pPr>
        <w:jc w:val="both"/>
        <w:rPr>
          <w:lang w:val="fr-FR"/>
        </w:rPr>
      </w:pPr>
    </w:p>
    <w:p w14:paraId="29FF5E1B" w14:textId="77777777" w:rsidR="00105893" w:rsidRPr="00F170E8" w:rsidRDefault="00105893" w:rsidP="00105893">
      <w:pPr>
        <w:pStyle w:val="Heading2"/>
      </w:pPr>
      <w:r w:rsidRPr="00F170E8">
        <w:t>datation</w:t>
      </w:r>
    </w:p>
    <w:p w14:paraId="44CA0295" w14:textId="77777777" w:rsidR="00105893" w:rsidRPr="00F170E8" w:rsidRDefault="00105893" w:rsidP="00105893">
      <w:pPr>
        <w:jc w:val="both"/>
        <w:rPr>
          <w:lang w:val="fr-FR"/>
        </w:rPr>
      </w:pPr>
    </w:p>
    <w:p w14:paraId="14D1E0A1" w14:textId="77777777" w:rsidR="00105893" w:rsidRPr="0028674D" w:rsidRDefault="00105893" w:rsidP="00105893">
      <w:pPr>
        <w:jc w:val="both"/>
        <w:rPr>
          <w:lang w:val="fr-FR"/>
        </w:rPr>
      </w:pPr>
      <w:r w:rsidRPr="0028674D">
        <w:rPr>
          <w:lang w:val="fr-FR"/>
        </w:rPr>
        <w:t>Bronze final/Fer 1(BIB 3079)</w:t>
      </w:r>
      <w:r w:rsidR="0028674D" w:rsidRPr="0028674D">
        <w:rPr>
          <w:lang w:val="fr-FR"/>
        </w:rPr>
        <w:t xml:space="preserve"> Peut-être BF (BIB 3084)</w:t>
      </w:r>
    </w:p>
    <w:p w14:paraId="52A33370" w14:textId="77777777" w:rsidR="00105893" w:rsidRPr="0028674D" w:rsidRDefault="00105893" w:rsidP="00BD0EBE">
      <w:pPr>
        <w:jc w:val="both"/>
        <w:rPr>
          <w:lang w:val="fr-FR"/>
        </w:rPr>
      </w:pPr>
    </w:p>
    <w:p w14:paraId="59F93D4E" w14:textId="77777777" w:rsidR="0069541B" w:rsidRPr="0028674D" w:rsidRDefault="0069541B" w:rsidP="00242C0F">
      <w:pPr>
        <w:rPr>
          <w:lang w:val="fr-FR"/>
        </w:rPr>
      </w:pPr>
    </w:p>
    <w:p w14:paraId="49B1CF93" w14:textId="77777777" w:rsidR="00B32328" w:rsidRPr="00D52855" w:rsidRDefault="00B32328" w:rsidP="00426FF9">
      <w:pPr>
        <w:pStyle w:val="Heading1"/>
        <w:rPr>
          <w:lang w:val="es-ES"/>
        </w:rPr>
      </w:pPr>
      <w:bookmarkStart w:id="1514" w:name="Sit_Guarda"/>
      <w:r w:rsidRPr="00D52855">
        <w:rPr>
          <w:lang w:val="es-ES"/>
        </w:rPr>
        <w:t>GUARDA</w:t>
      </w:r>
    </w:p>
    <w:bookmarkEnd w:id="1514"/>
    <w:p w14:paraId="45750601" w14:textId="77777777" w:rsidR="00B32328" w:rsidRPr="00566234" w:rsidRDefault="00B32328" w:rsidP="00242C0F">
      <w:pPr>
        <w:rPr>
          <w:lang w:val="es-ES"/>
        </w:rPr>
      </w:pPr>
    </w:p>
    <w:p w14:paraId="357438C5" w14:textId="0CEEB7C4" w:rsidR="00B32328" w:rsidRDefault="00B32328" w:rsidP="00B32328">
      <w:pPr>
        <w:rPr>
          <w:lang w:val="fr-FR"/>
        </w:rPr>
      </w:pPr>
      <w:r w:rsidRPr="00566234">
        <w:rPr>
          <w:lang w:val="es-ES"/>
        </w:rPr>
        <w:t>Guarda (</w:t>
      </w:r>
      <w:r w:rsidRPr="00566234">
        <w:rPr>
          <w:szCs w:val="20"/>
          <w:lang w:val="es-ES" w:eastAsia="en-GB"/>
        </w:rPr>
        <w:t>Beira Alta</w:t>
      </w:r>
      <w:r w:rsidR="00320089" w:rsidRPr="00566234">
        <w:rPr>
          <w:szCs w:val="20"/>
          <w:lang w:val="es-ES" w:eastAsia="en-GB"/>
        </w:rPr>
        <w:t>, Portugal</w:t>
      </w:r>
      <w:r w:rsidRPr="00566234">
        <w:rPr>
          <w:lang w:val="es-ES"/>
        </w:rPr>
        <w:t xml:space="preserve">). </w:t>
      </w:r>
      <w:r w:rsidRPr="0032190F">
        <w:rPr>
          <w:lang w:val="fr-FR"/>
        </w:rPr>
        <w:t xml:space="preserve">Stèle ibérique de </w:t>
      </w:r>
      <w:hyperlink r:id="rId3465" w:anchor="Cul_Extremadura_per_GuardaminoA" w:history="1">
        <w:r w:rsidRPr="0078097B">
          <w:rPr>
            <w:rStyle w:val="Hyperlink"/>
            <w:lang w:val="fr-FR"/>
          </w:rPr>
          <w:t>type A</w:t>
        </w:r>
      </w:hyperlink>
      <w:r w:rsidRPr="0032190F">
        <w:rPr>
          <w:lang w:val="fr-FR"/>
        </w:rPr>
        <w:t xml:space="preserve"> plus (+) naturaliste (BIB 2187 p. 390)</w:t>
      </w:r>
      <w:r w:rsidR="0078097B">
        <w:rPr>
          <w:lang w:val="fr-FR"/>
        </w:rPr>
        <w:t xml:space="preserve"> </w:t>
      </w:r>
      <w:hyperlink r:id="rId3466" w:anchor="Cul_Diademe" w:history="1">
        <w:r w:rsidR="0078097B" w:rsidRPr="0078097B">
          <w:rPr>
            <w:rStyle w:val="Hyperlink"/>
            <w:lang w:val="fr-FR"/>
          </w:rPr>
          <w:t>stèle du diadème</w:t>
        </w:r>
      </w:hyperlink>
      <w:r w:rsidR="0078097B">
        <w:rPr>
          <w:lang w:val="fr-FR"/>
        </w:rPr>
        <w:t xml:space="preserve"> (SS BIB)</w:t>
      </w:r>
      <w:r w:rsidR="00201773">
        <w:rPr>
          <w:lang w:val="fr-FR"/>
        </w:rPr>
        <w:t xml:space="preserve"> Le support est un menhir (SS BIB)</w:t>
      </w:r>
    </w:p>
    <w:p w14:paraId="46B2A054" w14:textId="77777777" w:rsidR="002B6C88" w:rsidRDefault="002B6C88" w:rsidP="00B32328">
      <w:pPr>
        <w:rPr>
          <w:lang w:val="fr-FR"/>
        </w:rPr>
      </w:pPr>
    </w:p>
    <w:p w14:paraId="4DBD8A49" w14:textId="77777777" w:rsidR="002B6C88" w:rsidRDefault="002B6C88" w:rsidP="00426FF9">
      <w:pPr>
        <w:pStyle w:val="Heading1"/>
      </w:pPr>
      <w:bookmarkStart w:id="1515" w:name="Sit_Serrezuela"/>
      <w:r>
        <w:t>SERREZUELA</w:t>
      </w:r>
    </w:p>
    <w:bookmarkEnd w:id="1515"/>
    <w:p w14:paraId="7B6EEF34" w14:textId="77777777" w:rsidR="002B6C88" w:rsidRPr="00067879" w:rsidRDefault="002B6C88" w:rsidP="00B32328">
      <w:pPr>
        <w:rPr>
          <w:sz w:val="20"/>
          <w:lang w:val="fr-FR"/>
        </w:rPr>
      </w:pPr>
      <w:r w:rsidRPr="00067879">
        <w:rPr>
          <w:sz w:val="20"/>
          <w:lang w:val="fr-FR"/>
        </w:rPr>
        <w:t>La Serrezuela</w:t>
      </w:r>
    </w:p>
    <w:p w14:paraId="69DB922D" w14:textId="77777777" w:rsidR="00B32328" w:rsidRDefault="00B32328" w:rsidP="00242C0F">
      <w:pPr>
        <w:rPr>
          <w:lang w:val="fr-FR"/>
        </w:rPr>
      </w:pPr>
    </w:p>
    <w:p w14:paraId="2783C4F5" w14:textId="77777777" w:rsidR="00067879" w:rsidRDefault="002B6C88" w:rsidP="00067879">
      <w:pPr>
        <w:rPr>
          <w:lang w:val="fr-FR"/>
        </w:rPr>
      </w:pPr>
      <w:r>
        <w:rPr>
          <w:lang w:val="fr-FR"/>
        </w:rPr>
        <w:t xml:space="preserve">Art rupestre, </w:t>
      </w:r>
      <w:r w:rsidR="00067879" w:rsidRPr="002B6C88">
        <w:rPr>
          <w:lang w:val="fr-FR"/>
        </w:rPr>
        <w:t>(BIB 2172)</w:t>
      </w:r>
    </w:p>
    <w:p w14:paraId="0527A11B" w14:textId="77777777" w:rsidR="00067879" w:rsidRDefault="00067879" w:rsidP="00067879">
      <w:pPr>
        <w:rPr>
          <w:lang w:val="fr-FR"/>
        </w:rPr>
      </w:pPr>
    </w:p>
    <w:p w14:paraId="5C5C41D4" w14:textId="77777777" w:rsidR="00067879" w:rsidRDefault="00067879" w:rsidP="00067879">
      <w:pPr>
        <w:rPr>
          <w:lang w:val="fr-FR"/>
        </w:rPr>
      </w:pPr>
    </w:p>
    <w:p w14:paraId="5A56449F" w14:textId="77777777" w:rsidR="00067879" w:rsidRDefault="00067879" w:rsidP="00067879">
      <w:pPr>
        <w:pStyle w:val="Heading2"/>
      </w:pPr>
      <w:r>
        <w:t>roches</w:t>
      </w:r>
    </w:p>
    <w:p w14:paraId="3A93631A" w14:textId="77777777" w:rsidR="00067879" w:rsidRDefault="00067879" w:rsidP="00067879">
      <w:pPr>
        <w:rPr>
          <w:lang w:val="fr-FR"/>
        </w:rPr>
      </w:pPr>
    </w:p>
    <w:p w14:paraId="434DA008" w14:textId="77777777" w:rsidR="00067879" w:rsidRDefault="00067879" w:rsidP="00067879">
      <w:pPr>
        <w:pStyle w:val="Heading3"/>
      </w:pPr>
      <w:bookmarkStart w:id="1516" w:name="Sit_Serrezuela_r1"/>
      <w:r>
        <w:t>r. 1</w:t>
      </w:r>
    </w:p>
    <w:bookmarkEnd w:id="1516"/>
    <w:p w14:paraId="1401269B" w14:textId="6F7B455A" w:rsidR="00067879" w:rsidRDefault="00067879" w:rsidP="00067879">
      <w:pPr>
        <w:rPr>
          <w:lang w:val="fr-FR"/>
        </w:rPr>
      </w:pPr>
      <w:r>
        <w:rPr>
          <w:lang w:val="fr-FR"/>
        </w:rPr>
        <w:t xml:space="preserve">inclinée de ~10° </w:t>
      </w:r>
      <w:hyperlink r:id="rId3467" w:anchor="Cul_Proto_Art_TAC_T_t_bouclier_echancrV" w:history="1">
        <w:r w:rsidRPr="00067879">
          <w:rPr>
            <w:rStyle w:val="Hyperlink"/>
            <w:lang w:val="fr-FR"/>
          </w:rPr>
          <w:t>bouclier en V</w:t>
        </w:r>
      </w:hyperlink>
      <w:r w:rsidRPr="002B6C88">
        <w:rPr>
          <w:lang w:val="fr-FR"/>
        </w:rPr>
        <w:t xml:space="preserve"> (BIB 2172)</w:t>
      </w:r>
      <w:r>
        <w:rPr>
          <w:lang w:val="fr-FR"/>
        </w:rPr>
        <w:t xml:space="preserve"> proche des représentations du </w:t>
      </w:r>
      <w:hyperlink r:id="rId3468" w:anchor="Cul_Extremadura_T_bouclier_V" w:history="1">
        <w:r w:rsidRPr="00067879">
          <w:rPr>
            <w:rStyle w:val="Hyperlink"/>
            <w:lang w:val="fr-FR"/>
          </w:rPr>
          <w:t>gr. stèles Extrémadures</w:t>
        </w:r>
      </w:hyperlink>
    </w:p>
    <w:p w14:paraId="0B32B7AB" w14:textId="18FA7D72" w:rsidR="002B6C88" w:rsidRPr="002B6C88" w:rsidRDefault="00067879" w:rsidP="00067879">
      <w:pPr>
        <w:rPr>
          <w:lang w:val="fr-FR"/>
        </w:rPr>
      </w:pPr>
      <w:r>
        <w:rPr>
          <w:lang w:val="fr-FR"/>
        </w:rPr>
        <w:t xml:space="preserve">v. </w:t>
      </w:r>
      <w:hyperlink r:id="rId3469" w:anchor="Cul_Precoloniale_Obj_bouclier_echancrV" w:history="1">
        <w:r w:rsidRPr="00067879">
          <w:rPr>
            <w:rStyle w:val="Hyperlink"/>
            <w:lang w:val="fr-FR"/>
          </w:rPr>
          <w:t>bouclier à échancure en V (Protohistoire)</w:t>
        </w:r>
      </w:hyperlink>
      <w:r w:rsidRPr="002D1AD2">
        <w:rPr>
          <w:lang w:val="fr-FR"/>
        </w:rPr>
        <w:t xml:space="preserve"> (SS BIB)</w:t>
      </w:r>
    </w:p>
    <w:p w14:paraId="33BCC6CE" w14:textId="77777777" w:rsidR="002B6C88" w:rsidRDefault="002B6C88" w:rsidP="00242C0F">
      <w:pPr>
        <w:rPr>
          <w:lang w:val="fr-FR"/>
        </w:rPr>
      </w:pPr>
    </w:p>
    <w:p w14:paraId="6C23A2B4" w14:textId="77777777" w:rsidR="00484E29" w:rsidRDefault="00484E29" w:rsidP="00426FF9">
      <w:pPr>
        <w:pStyle w:val="Heading1"/>
      </w:pPr>
      <w:bookmarkStart w:id="1517" w:name="Sit_Arroyo_Tamujoso"/>
      <w:r>
        <w:t>ARROYO TAMUJOSO</w:t>
      </w:r>
    </w:p>
    <w:bookmarkEnd w:id="1517"/>
    <w:p w14:paraId="2E25B360" w14:textId="77777777" w:rsidR="00484E29" w:rsidRDefault="00484E29" w:rsidP="00242C0F">
      <w:pPr>
        <w:rPr>
          <w:lang w:val="fr-FR"/>
        </w:rPr>
      </w:pPr>
    </w:p>
    <w:p w14:paraId="775F3793" w14:textId="77777777" w:rsidR="00484E29" w:rsidRDefault="00484E29" w:rsidP="00242C0F">
      <w:pPr>
        <w:rPr>
          <w:lang w:val="fr-FR"/>
        </w:rPr>
      </w:pPr>
      <w:r w:rsidRPr="00484E29">
        <w:rPr>
          <w:lang w:val="fr-FR"/>
        </w:rPr>
        <w:lastRenderedPageBreak/>
        <w:t xml:space="preserve">Arroyo Tamujoso </w:t>
      </w:r>
      <w:r w:rsidR="00075281">
        <w:rPr>
          <w:lang w:val="fr-FR"/>
        </w:rPr>
        <w:t xml:space="preserve">(Campanario) est un site d'art rupestre (ardoise) ibérique </w:t>
      </w:r>
      <w:r w:rsidR="00075281" w:rsidRPr="00484E29">
        <w:rPr>
          <w:lang w:val="fr-FR"/>
        </w:rPr>
        <w:t xml:space="preserve">(BIB 2172) </w:t>
      </w:r>
      <w:r w:rsidR="00075281">
        <w:rPr>
          <w:lang w:val="fr-FR"/>
        </w:rPr>
        <w:t>(BIB 2172)</w:t>
      </w:r>
    </w:p>
    <w:p w14:paraId="1AE3EA1B" w14:textId="77777777" w:rsidR="00E13081" w:rsidRDefault="00E13081" w:rsidP="00242C0F">
      <w:pPr>
        <w:rPr>
          <w:lang w:val="fr-FR"/>
        </w:rPr>
      </w:pPr>
    </w:p>
    <w:p w14:paraId="3498D045" w14:textId="77777777" w:rsidR="00E13081" w:rsidRPr="00A644EF" w:rsidRDefault="00E13081" w:rsidP="00E13081">
      <w:pPr>
        <w:pStyle w:val="Heading2"/>
        <w:rPr>
          <w:lang w:val="en-GB"/>
        </w:rPr>
      </w:pPr>
      <w:r w:rsidRPr="00A644EF">
        <w:rPr>
          <w:lang w:val="en-GB"/>
        </w:rPr>
        <w:t>roches</w:t>
      </w:r>
    </w:p>
    <w:p w14:paraId="657AC553" w14:textId="77777777" w:rsidR="00484E29" w:rsidRPr="00A644EF" w:rsidRDefault="00484E29" w:rsidP="00242C0F">
      <w:pPr>
        <w:rPr>
          <w:lang w:val="en-GB"/>
        </w:rPr>
      </w:pPr>
    </w:p>
    <w:p w14:paraId="31F0EE53" w14:textId="77777777" w:rsidR="00484E29" w:rsidRPr="00A644EF" w:rsidRDefault="00E13081" w:rsidP="00E13081">
      <w:pPr>
        <w:pStyle w:val="Heading3"/>
        <w:rPr>
          <w:lang w:val="en-GB"/>
        </w:rPr>
      </w:pPr>
      <w:bookmarkStart w:id="1518" w:name="Sit_Arroyo_Tamujoso_r8"/>
      <w:r w:rsidRPr="00A644EF">
        <w:rPr>
          <w:lang w:val="en-GB"/>
        </w:rPr>
        <w:t>r.</w:t>
      </w:r>
      <w:r w:rsidR="00484E29" w:rsidRPr="00A644EF">
        <w:rPr>
          <w:lang w:val="en-GB"/>
        </w:rPr>
        <w:t xml:space="preserve"> 8</w:t>
      </w:r>
    </w:p>
    <w:bookmarkEnd w:id="1518"/>
    <w:p w14:paraId="02F3B295" w14:textId="17B42EAC" w:rsidR="00484E29" w:rsidRPr="00A644EF" w:rsidRDefault="00406AFD" w:rsidP="00242C0F">
      <w:pPr>
        <w:rPr>
          <w:sz w:val="20"/>
          <w:lang w:val="en-GB"/>
        </w:rPr>
      </w:pPr>
      <w:r w:rsidRPr="00A644EF">
        <w:rPr>
          <w:sz w:val="20"/>
          <w:lang w:val="en-GB"/>
        </w:rPr>
        <w:t>AT 8 (BIB 3611), Arroyo Tamujoso r8</w:t>
      </w:r>
    </w:p>
    <w:p w14:paraId="2AB502CC" w14:textId="41ADEACA" w:rsidR="00406AFD" w:rsidRPr="00DF1C96" w:rsidRDefault="00406AFD" w:rsidP="00242C0F">
      <w:pPr>
        <w:rPr>
          <w:lang w:val="en-GB"/>
        </w:rPr>
      </w:pPr>
    </w:p>
    <w:p w14:paraId="082F429B" w14:textId="181AEBFC" w:rsidR="00406AFD" w:rsidRPr="00DF1C96" w:rsidRDefault="00406AFD" w:rsidP="007350DA">
      <w:pPr>
        <w:rPr>
          <w:lang w:val="en-GB"/>
        </w:rPr>
      </w:pPr>
    </w:p>
    <w:p w14:paraId="5BDBD473" w14:textId="39714152" w:rsidR="00406AFD" w:rsidRDefault="00406AFD" w:rsidP="00406AFD">
      <w:pPr>
        <w:pStyle w:val="Heading4"/>
      </w:pPr>
      <w:r>
        <w:t>thèmes</w:t>
      </w:r>
    </w:p>
    <w:p w14:paraId="48E3BAEF" w14:textId="3A818E0F" w:rsidR="00406AFD" w:rsidRDefault="00406AFD" w:rsidP="00406AFD">
      <w:pPr>
        <w:rPr>
          <w:lang w:val="fr-FR" w:eastAsia="fr-FR"/>
        </w:rPr>
      </w:pPr>
    </w:p>
    <w:p w14:paraId="352BD7CE" w14:textId="77777777" w:rsidR="00406AFD" w:rsidRDefault="00406AFD" w:rsidP="00406AFD">
      <w:pPr>
        <w:rPr>
          <w:lang w:val="fr-FR"/>
        </w:rPr>
      </w:pPr>
      <w:r>
        <w:rPr>
          <w:lang w:val="fr-FR"/>
        </w:rPr>
        <w:t xml:space="preserve">Personnage schématique avec épée à la ceinture, mirroir, </w:t>
      </w:r>
      <w:hyperlink r:id="rId3470" w:anchor="Cul_Extremadura_T_lance" w:history="1">
        <w:r w:rsidRPr="00DE55E6">
          <w:rPr>
            <w:rStyle w:val="Hyperlink"/>
            <w:lang w:val="fr-FR"/>
          </w:rPr>
          <w:t>lance</w:t>
        </w:r>
      </w:hyperlink>
      <w:r>
        <w:rPr>
          <w:lang w:val="fr-FR"/>
        </w:rPr>
        <w:t xml:space="preserve"> [pointe en bas ?] (SS BIB)</w:t>
      </w:r>
    </w:p>
    <w:p w14:paraId="1733B177" w14:textId="77777777" w:rsidR="00406AFD" w:rsidRDefault="00406AFD" w:rsidP="00406AFD">
      <w:pPr>
        <w:rPr>
          <w:lang w:val="fr-FR" w:eastAsia="fr-FR"/>
        </w:rPr>
      </w:pPr>
    </w:p>
    <w:p w14:paraId="56153898" w14:textId="2618D38D" w:rsidR="00406AFD" w:rsidRDefault="00406AFD" w:rsidP="00406AFD">
      <w:pPr>
        <w:pStyle w:val="Heading5"/>
        <w:rPr>
          <w:lang w:eastAsia="fr-FR"/>
        </w:rPr>
      </w:pPr>
      <w:r>
        <w:rPr>
          <w:lang w:eastAsia="fr-FR"/>
        </w:rPr>
        <w:t>bouclier</w:t>
      </w:r>
    </w:p>
    <w:p w14:paraId="21788A03" w14:textId="28535B00" w:rsidR="00406AFD" w:rsidRDefault="00406AFD" w:rsidP="00406AFD">
      <w:pPr>
        <w:rPr>
          <w:lang w:val="fr-FR" w:eastAsia="fr-FR"/>
        </w:rPr>
      </w:pPr>
    </w:p>
    <w:p w14:paraId="7FFFA2F6" w14:textId="77777777" w:rsidR="00406AFD" w:rsidRDefault="00406AFD" w:rsidP="00406AFD">
      <w:pPr>
        <w:rPr>
          <w:lang w:val="fr-FR"/>
        </w:rPr>
      </w:pPr>
      <w:r>
        <w:rPr>
          <w:lang w:val="fr-FR"/>
        </w:rPr>
        <w:t>On peut interpreter le double cercle concentrique ponctué au centre comme un bouclier après avoir vue la roche 21 (SS BIB)</w:t>
      </w:r>
    </w:p>
    <w:p w14:paraId="20D6D489" w14:textId="77777777" w:rsidR="00406AFD" w:rsidRPr="00406AFD" w:rsidRDefault="00406AFD" w:rsidP="00406AFD">
      <w:pPr>
        <w:rPr>
          <w:lang w:val="fr-FR" w:eastAsia="fr-FR"/>
        </w:rPr>
      </w:pPr>
    </w:p>
    <w:p w14:paraId="46DCC2B1" w14:textId="1E25E5E8" w:rsidR="00406AFD" w:rsidRDefault="00406AFD" w:rsidP="007350DA">
      <w:pPr>
        <w:rPr>
          <w:lang w:val="fr-FR"/>
        </w:rPr>
      </w:pPr>
    </w:p>
    <w:p w14:paraId="2EF1B472" w14:textId="514BBAF8" w:rsidR="00406AFD" w:rsidRDefault="00406AFD" w:rsidP="00406AFD">
      <w:pPr>
        <w:pStyle w:val="Heading4"/>
      </w:pPr>
      <w:r>
        <w:t>composition</w:t>
      </w:r>
    </w:p>
    <w:p w14:paraId="61508DD7" w14:textId="0F8450D6" w:rsidR="00406AFD" w:rsidRDefault="00406AFD" w:rsidP="007350DA">
      <w:pPr>
        <w:rPr>
          <w:lang w:val="fr-FR"/>
        </w:rPr>
      </w:pPr>
    </w:p>
    <w:p w14:paraId="2FBCFDAB" w14:textId="77777777" w:rsidR="00A644EF" w:rsidRDefault="00A644EF" w:rsidP="00A644EF">
      <w:pPr>
        <w:rPr>
          <w:lang w:val="fr-FR"/>
        </w:rPr>
      </w:pPr>
      <w:r w:rsidRPr="00092E9B">
        <w:rPr>
          <w:lang w:val="fr-FR"/>
        </w:rPr>
        <w:t>La seule superposition semble être celle du corps humain et de l'épée, car le premier semble être sculpté sur le second, mais une inspection plus attentive révèle que le corps humain a été sculpté en premier, puis la lame de l'épée de chaque côté du corps, sans le traverser.</w:t>
      </w:r>
      <w:r w:rsidRPr="00A644EF">
        <w:rPr>
          <w:lang w:val="fr-FR"/>
        </w:rPr>
        <w:t xml:space="preserve"> </w:t>
      </w:r>
      <w:r>
        <w:rPr>
          <w:lang w:val="fr-FR"/>
        </w:rPr>
        <w:t>(BIB 3611)</w:t>
      </w:r>
    </w:p>
    <w:p w14:paraId="621DE3E7" w14:textId="77777777" w:rsidR="00A644EF" w:rsidRDefault="00A644EF" w:rsidP="007350DA">
      <w:pPr>
        <w:rPr>
          <w:lang w:val="fr-FR"/>
        </w:rPr>
      </w:pPr>
    </w:p>
    <w:p w14:paraId="7CC55595" w14:textId="6C4433CE" w:rsidR="00406AFD" w:rsidRDefault="00406AFD" w:rsidP="00406AFD">
      <w:pPr>
        <w:rPr>
          <w:lang w:val="fr-FR"/>
        </w:rPr>
      </w:pPr>
      <w:r w:rsidRPr="00BA23B0">
        <w:rPr>
          <w:lang w:val="fr-FR"/>
        </w:rPr>
        <w:t xml:space="preserve">Composition proche de </w:t>
      </w:r>
      <w:hyperlink r:id="rId3471" w:anchor="Sit_Cabeza_Buey_2" w:history="1">
        <w:r w:rsidRPr="00BA23B0">
          <w:rPr>
            <w:rStyle w:val="Hyperlink"/>
            <w:lang w:val="fr-FR"/>
          </w:rPr>
          <w:t>Cabeza de Buey 2</w:t>
        </w:r>
      </w:hyperlink>
      <w:r w:rsidRPr="00BA23B0">
        <w:rPr>
          <w:lang w:val="fr-FR"/>
        </w:rPr>
        <w:t xml:space="preserve"> (BIB 2887)</w:t>
      </w:r>
      <w:r w:rsidR="00A644EF">
        <w:rPr>
          <w:lang w:val="fr-FR"/>
        </w:rPr>
        <w:t xml:space="preserve"> </w:t>
      </w:r>
    </w:p>
    <w:p w14:paraId="73D44D1D" w14:textId="329F3F02" w:rsidR="00406AFD" w:rsidRDefault="00406AFD" w:rsidP="00406AFD">
      <w:pPr>
        <w:rPr>
          <w:lang w:val="fr-FR"/>
        </w:rPr>
      </w:pPr>
    </w:p>
    <w:p w14:paraId="2240F1BE" w14:textId="720559E6" w:rsidR="00406AFD" w:rsidRDefault="00406AFD" w:rsidP="00406AFD">
      <w:pPr>
        <w:pStyle w:val="Heading4"/>
      </w:pPr>
      <w:bookmarkStart w:id="1519" w:name="Sit_Arroyo_Tamujoso_r8_supp"/>
      <w:r>
        <w:t>support</w:t>
      </w:r>
    </w:p>
    <w:bookmarkEnd w:id="1519"/>
    <w:p w14:paraId="5256C809" w14:textId="6644E84B" w:rsidR="00406AFD" w:rsidRDefault="00406AFD" w:rsidP="00406AFD">
      <w:pPr>
        <w:rPr>
          <w:lang w:val="fr-FR" w:eastAsia="fr-FR"/>
        </w:rPr>
      </w:pPr>
    </w:p>
    <w:p w14:paraId="7C907C14" w14:textId="122AD1CD" w:rsidR="00406AFD" w:rsidRPr="00406AFD" w:rsidRDefault="00406AFD" w:rsidP="00406AFD">
      <w:pPr>
        <w:rPr>
          <w:lang w:val="fr-FR" w:eastAsia="fr-FR"/>
        </w:rPr>
      </w:pPr>
      <w:r w:rsidRPr="00406AFD">
        <w:rPr>
          <w:lang w:val="fr-FR"/>
        </w:rPr>
        <w:t>panneau horizontal (5%) orienté vers le sud-est</w:t>
      </w:r>
      <w:r>
        <w:rPr>
          <w:lang w:val="fr-FR"/>
        </w:rPr>
        <w:t xml:space="preserve"> (BIB 3611)</w:t>
      </w:r>
      <w:r w:rsidR="00092E9B">
        <w:rPr>
          <w:lang w:val="fr-FR"/>
        </w:rPr>
        <w:t xml:space="preserve">. Pas de traces de </w:t>
      </w:r>
      <w:hyperlink r:id="rId3472" w:anchor="Cul_Extremadura_support_prep" w:history="1">
        <w:r w:rsidR="00092E9B" w:rsidRPr="00A644EF">
          <w:rPr>
            <w:rStyle w:val="Hyperlink"/>
            <w:lang w:val="fr-FR"/>
          </w:rPr>
          <w:t>préparation du support</w:t>
        </w:r>
      </w:hyperlink>
      <w:r w:rsidR="00092E9B">
        <w:rPr>
          <w:lang w:val="fr-FR"/>
        </w:rPr>
        <w:t xml:space="preserve"> (BIB 3611).</w:t>
      </w:r>
    </w:p>
    <w:p w14:paraId="3F680C56" w14:textId="4A152F47" w:rsidR="00406AFD" w:rsidRDefault="00406AFD" w:rsidP="007350DA">
      <w:pPr>
        <w:rPr>
          <w:lang w:val="fr-FR"/>
        </w:rPr>
      </w:pPr>
    </w:p>
    <w:p w14:paraId="4DAA72DE" w14:textId="77777777" w:rsidR="00A644EF" w:rsidRDefault="00A644EF" w:rsidP="00A644EF">
      <w:pPr>
        <w:pStyle w:val="Heading4"/>
      </w:pPr>
      <w:r>
        <w:t>contexte</w:t>
      </w:r>
    </w:p>
    <w:p w14:paraId="1F059ED2" w14:textId="77777777" w:rsidR="00A644EF" w:rsidRDefault="00A644EF" w:rsidP="00A644EF">
      <w:pPr>
        <w:jc w:val="both"/>
        <w:rPr>
          <w:lang w:val="fr-FR"/>
        </w:rPr>
      </w:pPr>
    </w:p>
    <w:p w14:paraId="35AA8E8B" w14:textId="56FB7A50" w:rsidR="00A644EF" w:rsidRDefault="00A644EF" w:rsidP="00A644EF">
      <w:pPr>
        <w:jc w:val="both"/>
        <w:rPr>
          <w:lang w:val="fr-FR"/>
        </w:rPr>
      </w:pPr>
      <w:r w:rsidRPr="00406AFD">
        <w:rPr>
          <w:lang w:val="fr-FR"/>
        </w:rPr>
        <w:t>Le site de l'AT 8 est situé dans une ferme, à environ 800 m de la route la plus proche</w:t>
      </w:r>
      <w:r>
        <w:rPr>
          <w:lang w:val="fr-FR"/>
        </w:rPr>
        <w:t xml:space="preserve">, </w:t>
      </w:r>
      <w:r w:rsidRPr="00406AFD">
        <w:rPr>
          <w:lang w:val="fr-FR"/>
        </w:rPr>
        <w:t>tout près du ruisseau Tamujoso, dans un énorme affleurement d'ardoise donnant sur un passage de ruisseau (Fig. 5) (Domínguez &amp; Aldecoa 2007 : 349-352).</w:t>
      </w:r>
      <w:r>
        <w:rPr>
          <w:lang w:val="fr-FR"/>
        </w:rPr>
        <w:t>(BIB 3611) proche</w:t>
      </w:r>
      <w:r w:rsidR="00843232">
        <w:rPr>
          <w:lang w:val="fr-FR"/>
        </w:rPr>
        <w:t>/forte relation</w:t>
      </w:r>
      <w:r>
        <w:rPr>
          <w:lang w:val="fr-FR"/>
        </w:rPr>
        <w:t xml:space="preserve"> </w:t>
      </w:r>
      <w:r w:rsidR="00843232">
        <w:rPr>
          <w:lang w:val="fr-FR"/>
        </w:rPr>
        <w:t>avec</w:t>
      </w:r>
      <w:r>
        <w:rPr>
          <w:lang w:val="fr-FR"/>
        </w:rPr>
        <w:t xml:space="preserve"> l'eau (BIB 3611)</w:t>
      </w:r>
    </w:p>
    <w:p w14:paraId="29C38AA4" w14:textId="77777777" w:rsidR="00A644EF" w:rsidRPr="00BA23B0" w:rsidRDefault="00A644EF" w:rsidP="007350DA">
      <w:pPr>
        <w:rPr>
          <w:lang w:val="fr-FR"/>
        </w:rPr>
      </w:pPr>
    </w:p>
    <w:p w14:paraId="4B4F2050" w14:textId="77777777" w:rsidR="00484E29" w:rsidRDefault="00484E29" w:rsidP="00242C0F">
      <w:pPr>
        <w:rPr>
          <w:lang w:val="fr-FR"/>
        </w:rPr>
      </w:pPr>
    </w:p>
    <w:p w14:paraId="35976F56" w14:textId="77777777" w:rsidR="00484E29" w:rsidRPr="00494601" w:rsidRDefault="00E13081" w:rsidP="00E13081">
      <w:pPr>
        <w:pStyle w:val="Heading3"/>
      </w:pPr>
      <w:bookmarkStart w:id="1520" w:name="Sit_Arroyo_Tamujoso_r21"/>
      <w:r w:rsidRPr="00494601">
        <w:t xml:space="preserve">r. </w:t>
      </w:r>
      <w:r w:rsidR="00484E29" w:rsidRPr="00494601">
        <w:t>21</w:t>
      </w:r>
    </w:p>
    <w:bookmarkEnd w:id="1520"/>
    <w:p w14:paraId="0D96FAA8" w14:textId="77777777" w:rsidR="00484E29" w:rsidRDefault="00484E29" w:rsidP="00242C0F">
      <w:pPr>
        <w:rPr>
          <w:lang w:val="fr-FR"/>
        </w:rPr>
      </w:pPr>
    </w:p>
    <w:p w14:paraId="741AAC49" w14:textId="77777777" w:rsidR="00484E29" w:rsidRDefault="00484E29" w:rsidP="00242C0F">
      <w:pPr>
        <w:rPr>
          <w:lang w:val="fr-FR"/>
        </w:rPr>
      </w:pPr>
      <w:r>
        <w:rPr>
          <w:lang w:val="fr-FR"/>
        </w:rPr>
        <w:t>Roche subhorizontale (~5%) gravée par les différents côtés, les gravures se concentrent au centre (BIB 2172)</w:t>
      </w:r>
    </w:p>
    <w:p w14:paraId="3E5061A2" w14:textId="01F312BE" w:rsidR="00484E29" w:rsidRDefault="00E13081" w:rsidP="00242C0F">
      <w:pPr>
        <w:rPr>
          <w:lang w:val="fr-FR"/>
        </w:rPr>
      </w:pPr>
      <w:r w:rsidRPr="00A644EF">
        <w:rPr>
          <w:lang w:val="fr-FR"/>
        </w:rPr>
        <w:t>bouclier en V</w:t>
      </w:r>
      <w:r w:rsidR="00484E29" w:rsidRPr="00484E29">
        <w:rPr>
          <w:lang w:val="fr-FR"/>
        </w:rPr>
        <w:t>, rectangles ponctués aux angles et bordures (</w:t>
      </w:r>
      <w:r w:rsidR="00484E29">
        <w:rPr>
          <w:lang w:val="fr-FR"/>
        </w:rPr>
        <w:t xml:space="preserve">~ plaque métal), épée, petit poignard base rectiligne. Nombreuses superpositions (SS BIB) Les bouclier </w:t>
      </w:r>
      <w:r w:rsidR="00902365">
        <w:rPr>
          <w:lang w:val="fr-FR"/>
        </w:rPr>
        <w:t>en V</w:t>
      </w:r>
      <w:r w:rsidR="00484E29">
        <w:rPr>
          <w:lang w:val="fr-FR"/>
        </w:rPr>
        <w:t xml:space="preserve"> font penser aux gravures </w:t>
      </w:r>
      <w:r w:rsidR="00484E29" w:rsidRPr="007350DA">
        <w:rPr>
          <w:i/>
          <w:lang w:val="fr-FR"/>
        </w:rPr>
        <w:t>cup-and-rings</w:t>
      </w:r>
      <w:r w:rsidR="00484E29">
        <w:rPr>
          <w:lang w:val="fr-FR"/>
        </w:rPr>
        <w:t xml:space="preserve"> (SS BIB) </w:t>
      </w:r>
    </w:p>
    <w:p w14:paraId="2CBE5A18" w14:textId="40630EFC" w:rsidR="00484E29" w:rsidRDefault="00484E29" w:rsidP="00242C0F">
      <w:pPr>
        <w:rPr>
          <w:lang w:val="fr-FR"/>
        </w:rPr>
      </w:pPr>
      <w:r>
        <w:rPr>
          <w:lang w:val="fr-FR"/>
        </w:rPr>
        <w:t xml:space="preserve">Pour Diaz-Guardamino: 2 épées, un poignard et une </w:t>
      </w:r>
      <w:hyperlink r:id="rId3473" w:anchor="Cul_Extremadura_T_lance" w:history="1">
        <w:r w:rsidR="00DE55E6" w:rsidRPr="00DE55E6">
          <w:rPr>
            <w:rStyle w:val="Hyperlink"/>
            <w:lang w:val="fr-FR"/>
          </w:rPr>
          <w:t>lance</w:t>
        </w:r>
      </w:hyperlink>
      <w:r w:rsidR="00DE55E6">
        <w:rPr>
          <w:lang w:val="fr-FR"/>
        </w:rPr>
        <w:t xml:space="preserve"> </w:t>
      </w:r>
      <w:r>
        <w:rPr>
          <w:lang w:val="fr-FR"/>
        </w:rPr>
        <w:t>(BIB 2172)</w:t>
      </w:r>
    </w:p>
    <w:p w14:paraId="1D93272F" w14:textId="77777777" w:rsidR="007350DA" w:rsidRDefault="007350DA" w:rsidP="00242C0F">
      <w:pPr>
        <w:rPr>
          <w:lang w:val="fr-FR"/>
        </w:rPr>
      </w:pPr>
    </w:p>
    <w:p w14:paraId="3152EF19" w14:textId="77777777" w:rsidR="00B32328" w:rsidRPr="00BA23B0" w:rsidRDefault="00B32328" w:rsidP="00242C0F">
      <w:pPr>
        <w:rPr>
          <w:lang w:val="fr-FR"/>
        </w:rPr>
      </w:pPr>
    </w:p>
    <w:p w14:paraId="55AB4E53" w14:textId="77777777" w:rsidR="00B32328" w:rsidRDefault="00B32328" w:rsidP="00426FF9">
      <w:pPr>
        <w:pStyle w:val="Heading1"/>
      </w:pPr>
      <w:bookmarkStart w:id="1521" w:name="Sit_Capilla"/>
      <w:r w:rsidRPr="0032190F">
        <w:lastRenderedPageBreak/>
        <w:t>CAPILLA</w:t>
      </w:r>
    </w:p>
    <w:bookmarkEnd w:id="1521"/>
    <w:p w14:paraId="27E8A17E" w14:textId="77777777" w:rsidR="00164D36" w:rsidRDefault="00164D36" w:rsidP="00164D36">
      <w:pPr>
        <w:rPr>
          <w:lang w:val="fr-FR"/>
        </w:rPr>
      </w:pPr>
    </w:p>
    <w:p w14:paraId="5B9AF71E" w14:textId="25E10E1E" w:rsidR="00B32328" w:rsidRDefault="00164D36" w:rsidP="00242C0F">
      <w:pPr>
        <w:rPr>
          <w:lang w:val="fr-FR"/>
        </w:rPr>
      </w:pPr>
      <w:r>
        <w:rPr>
          <w:lang w:val="fr-FR"/>
        </w:rPr>
        <w:t>Plusieurs stèles</w:t>
      </w:r>
      <w:r w:rsidR="00671807">
        <w:rPr>
          <w:lang w:val="fr-FR"/>
        </w:rPr>
        <w:t xml:space="preserve"> très fragmentaires. </w:t>
      </w:r>
      <w:r w:rsidRPr="009E4D1D">
        <w:rPr>
          <w:lang w:val="fr-FR"/>
        </w:rPr>
        <w:t xml:space="preserve">épée gr. </w:t>
      </w:r>
      <w:hyperlink r:id="rId3474" w:anchor="Cul_Extremadura_T_epee_typ_Brandherm07_D" w:history="1">
        <w:r w:rsidRPr="009E4D1D">
          <w:rPr>
            <w:rStyle w:val="Hyperlink"/>
            <w:lang w:val="fr-FR"/>
          </w:rPr>
          <w:t>D</w:t>
        </w:r>
      </w:hyperlink>
      <w:r w:rsidRPr="009E4D1D">
        <w:rPr>
          <w:lang w:val="fr-FR"/>
        </w:rPr>
        <w:t xml:space="preserve"> (Brandhem 2007)</w:t>
      </w:r>
    </w:p>
    <w:p w14:paraId="63070F9D" w14:textId="77777777" w:rsidR="00164D36" w:rsidRPr="0032190F" w:rsidRDefault="00164D36" w:rsidP="00242C0F">
      <w:pPr>
        <w:rPr>
          <w:lang w:val="fr-FR"/>
        </w:rPr>
      </w:pPr>
    </w:p>
    <w:p w14:paraId="20EEF272" w14:textId="77777777" w:rsidR="00B32328" w:rsidRPr="0032190F" w:rsidRDefault="00B32328" w:rsidP="00B32328">
      <w:pPr>
        <w:pStyle w:val="Heading2"/>
      </w:pPr>
      <w:bookmarkStart w:id="1522" w:name="Sit_Capilla_1"/>
      <w:r w:rsidRPr="0032190F">
        <w:t>Capilla 1</w:t>
      </w:r>
    </w:p>
    <w:bookmarkEnd w:id="1522"/>
    <w:p w14:paraId="09D7D549" w14:textId="77777777" w:rsidR="00363FD9" w:rsidRPr="0032190F" w:rsidRDefault="00363FD9" w:rsidP="00242C0F">
      <w:pPr>
        <w:rPr>
          <w:lang w:val="fr-FR"/>
        </w:rPr>
      </w:pPr>
    </w:p>
    <w:p w14:paraId="381E0B24" w14:textId="77777777" w:rsidR="009E4D1D" w:rsidRDefault="00164D36" w:rsidP="009E4D1D">
      <w:pPr>
        <w:jc w:val="both"/>
        <w:rPr>
          <w:lang w:val="fr-FR"/>
        </w:rPr>
      </w:pPr>
      <w:r>
        <w:rPr>
          <w:lang w:val="fr-FR"/>
        </w:rPr>
        <w:t>Personnage avec énorme coiffe (SS BIB)</w:t>
      </w:r>
      <w:r w:rsidR="004219DD">
        <w:rPr>
          <w:lang w:val="fr-FR"/>
        </w:rPr>
        <w:t xml:space="preserve">, collier et à la main ce qui pourrait être un </w:t>
      </w:r>
      <w:r w:rsidR="004219DD" w:rsidRPr="004219DD">
        <w:rPr>
          <w:lang w:val="fr-FR"/>
        </w:rPr>
        <w:t>"ceinturon" (Enríquez y Celestino, 1981-82: 206) un instrument musical (Celestino, 2001: 372), ou possibilement un lingot (Murillo et alii, 2005)(BIB 2172)</w:t>
      </w:r>
    </w:p>
    <w:p w14:paraId="739E31B3" w14:textId="77777777" w:rsidR="002E3DE4" w:rsidRDefault="002E3DE4" w:rsidP="009E4D1D">
      <w:pPr>
        <w:jc w:val="both"/>
        <w:rPr>
          <w:lang w:val="fr-FR"/>
        </w:rPr>
      </w:pPr>
    </w:p>
    <w:p w14:paraId="16E5A720" w14:textId="6F4A8CBB" w:rsidR="002E3DE4" w:rsidRPr="002E3DE4" w:rsidRDefault="00000000" w:rsidP="002E3DE4">
      <w:pPr>
        <w:rPr>
          <w:lang w:val="fr-FR"/>
        </w:rPr>
      </w:pPr>
      <w:hyperlink r:id="rId3475" w:anchor="Cul_Extremadura_per_Celestino2011_IVA2" w:history="1">
        <w:r w:rsidR="002E3DE4" w:rsidRPr="002E3DE4">
          <w:rPr>
            <w:rStyle w:val="Hyperlink"/>
            <w:lang w:val="fr-FR"/>
          </w:rPr>
          <w:t>type IVA.2</w:t>
        </w:r>
      </w:hyperlink>
      <w:r w:rsidR="002E3DE4" w:rsidRPr="002E3DE4">
        <w:rPr>
          <w:lang w:val="fr-FR"/>
        </w:rPr>
        <w:t xml:space="preserve"> (BIB 3063) </w:t>
      </w:r>
      <w:r w:rsidR="002E3DE4">
        <w:rPr>
          <w:lang w:val="fr-FR"/>
        </w:rPr>
        <w:t>s</w:t>
      </w:r>
      <w:r w:rsidR="002E3DE4" w:rsidRPr="0032190F">
        <w:rPr>
          <w:lang w:val="fr-FR"/>
        </w:rPr>
        <w:t>tèle de type A moins naturaliste (BIB 2187 p. 390)</w:t>
      </w:r>
    </w:p>
    <w:p w14:paraId="03493D49" w14:textId="77777777" w:rsidR="00B32328" w:rsidRPr="0032190F" w:rsidRDefault="00B32328" w:rsidP="00242C0F">
      <w:pPr>
        <w:rPr>
          <w:lang w:val="fr-FR"/>
        </w:rPr>
      </w:pPr>
    </w:p>
    <w:p w14:paraId="2BC0D803" w14:textId="77777777" w:rsidR="002F6F8E" w:rsidRPr="0032190F" w:rsidRDefault="002F6F8E" w:rsidP="00242C0F">
      <w:pPr>
        <w:rPr>
          <w:lang w:val="fr-FR"/>
        </w:rPr>
      </w:pPr>
    </w:p>
    <w:p w14:paraId="202BB14D" w14:textId="77777777" w:rsidR="002F6F8E" w:rsidRPr="0032190F" w:rsidRDefault="002F6F8E" w:rsidP="002F6F8E">
      <w:pPr>
        <w:pStyle w:val="Heading2"/>
      </w:pPr>
      <w:bookmarkStart w:id="1523" w:name="Sit_Capilla_3"/>
      <w:r w:rsidRPr="0032190F">
        <w:t>Capilla 3</w:t>
      </w:r>
    </w:p>
    <w:bookmarkEnd w:id="1523"/>
    <w:p w14:paraId="473DA905" w14:textId="752C2D3E" w:rsidR="007E7323" w:rsidRDefault="007E7323" w:rsidP="002F6F8E">
      <w:pPr>
        <w:rPr>
          <w:lang w:val="fr-FR"/>
        </w:rPr>
      </w:pPr>
    </w:p>
    <w:p w14:paraId="3AD09172" w14:textId="3DC0233F" w:rsidR="00671807" w:rsidRDefault="00000000" w:rsidP="002F6F8E">
      <w:pPr>
        <w:rPr>
          <w:lang w:val="fr-FR"/>
        </w:rPr>
      </w:pPr>
      <w:hyperlink r:id="rId3476" w:anchor="Sit_Capilla_3_T_epee" w:history="1">
        <w:r w:rsidR="00671807" w:rsidRPr="00671807">
          <w:rPr>
            <w:rStyle w:val="Hyperlink"/>
            <w:lang w:val="fr-FR"/>
          </w:rPr>
          <w:t>épée</w:t>
        </w:r>
      </w:hyperlink>
      <w:r w:rsidR="00671807">
        <w:rPr>
          <w:lang w:val="fr-FR"/>
        </w:rPr>
        <w:t>, personnage, arc, rasoir/tranchet, etc. (SS BIB)</w:t>
      </w:r>
    </w:p>
    <w:p w14:paraId="6C7DDA22" w14:textId="77777777" w:rsidR="002E3DE4" w:rsidRDefault="002E3DE4" w:rsidP="00FA4F65">
      <w:pPr>
        <w:rPr>
          <w:lang w:val="fr-FR"/>
        </w:rPr>
      </w:pPr>
    </w:p>
    <w:p w14:paraId="3326374C" w14:textId="45E76153" w:rsidR="002E3DE4" w:rsidRDefault="00000000" w:rsidP="002E3DE4">
      <w:pPr>
        <w:jc w:val="both"/>
        <w:rPr>
          <w:lang w:val="fr-FR"/>
        </w:rPr>
      </w:pPr>
      <w:hyperlink r:id="rId3477" w:anchor="Cul_Extremadura_per_Celestino2011_IVA1" w:history="1">
        <w:r w:rsidR="002E3DE4" w:rsidRPr="002E3DE4">
          <w:rPr>
            <w:rStyle w:val="Hyperlink"/>
            <w:lang w:val="fr-FR"/>
          </w:rPr>
          <w:t>type IVA.1</w:t>
        </w:r>
      </w:hyperlink>
      <w:r w:rsidR="002E3DE4" w:rsidRPr="002E3DE4">
        <w:rPr>
          <w:lang w:val="fr-FR"/>
        </w:rPr>
        <w:t xml:space="preserve"> (BIB 3063), </w:t>
      </w:r>
      <w:hyperlink r:id="rId3478" w:anchor="Cul_Extremadura_per_fases_Intermed" w:history="1">
        <w:r w:rsidR="002E3DE4" w:rsidRPr="006929E9">
          <w:rPr>
            <w:rStyle w:val="Hyperlink"/>
            <w:lang w:val="fr-FR"/>
          </w:rPr>
          <w:t>Phase intermédiaire</w:t>
        </w:r>
      </w:hyperlink>
      <w:r w:rsidR="002E3DE4">
        <w:rPr>
          <w:lang w:val="fr-FR"/>
        </w:rPr>
        <w:t xml:space="preserve"> (BIB 2868)</w:t>
      </w:r>
    </w:p>
    <w:p w14:paraId="588D917B" w14:textId="4A12FDD7" w:rsidR="00671807" w:rsidRDefault="00671807" w:rsidP="002E3DE4">
      <w:pPr>
        <w:jc w:val="both"/>
        <w:rPr>
          <w:lang w:val="fr-FR"/>
        </w:rPr>
      </w:pPr>
    </w:p>
    <w:p w14:paraId="55A0F8FF" w14:textId="4A62E578" w:rsidR="00671807" w:rsidRDefault="00671807" w:rsidP="00671807">
      <w:pPr>
        <w:pStyle w:val="Heading3"/>
      </w:pPr>
      <w:r>
        <w:t>thèmes</w:t>
      </w:r>
    </w:p>
    <w:p w14:paraId="4F0A1C16" w14:textId="55BA8F67" w:rsidR="00671807" w:rsidRDefault="00671807" w:rsidP="00671807">
      <w:pPr>
        <w:rPr>
          <w:lang w:val="fr-FR"/>
        </w:rPr>
      </w:pPr>
      <w:r>
        <w:rPr>
          <w:lang w:val="fr-FR"/>
        </w:rPr>
        <w:t xml:space="preserve">Une </w:t>
      </w:r>
      <w:r w:rsidRPr="00FA4F65">
        <w:rPr>
          <w:lang w:val="fr-FR"/>
        </w:rPr>
        <w:t>d’un rasoir</w:t>
      </w:r>
      <w:r>
        <w:rPr>
          <w:lang w:val="fr-FR"/>
        </w:rPr>
        <w:t xml:space="preserve"> [</w:t>
      </w:r>
      <w:hyperlink r:id="rId3479" w:anchor="Cul_Extremadura_T_rasoir" w:history="1">
        <w:r>
          <w:rPr>
            <w:rStyle w:val="Hyperlink"/>
            <w:lang w:val="fr-FR"/>
          </w:rPr>
          <w:t>rasoir</w:t>
        </w:r>
      </w:hyperlink>
      <w:r>
        <w:rPr>
          <w:lang w:val="fr-FR"/>
        </w:rPr>
        <w:t>]</w:t>
      </w:r>
      <w:r w:rsidRPr="00FA4F65">
        <w:rPr>
          <w:lang w:val="fr-FR"/>
        </w:rPr>
        <w:t xml:space="preserve"> (</w:t>
      </w:r>
      <w:r w:rsidRPr="00FA4F65">
        <w:rPr>
          <w:i/>
          <w:lang w:val="fr-FR"/>
        </w:rPr>
        <w:t xml:space="preserve">una navaja o </w:t>
      </w:r>
      <w:r w:rsidRPr="00FA4F65">
        <w:rPr>
          <w:lang w:val="fr-FR"/>
        </w:rPr>
        <w:t>tranchet</w:t>
      </w:r>
      <w:r w:rsidRPr="00FA4F65">
        <w:rPr>
          <w:i/>
          <w:lang w:val="fr-FR"/>
        </w:rPr>
        <w:t xml:space="preserve"> está claramente representadaen la estela de Capilla 3</w:t>
      </w:r>
      <w:r w:rsidRPr="00FA4F65">
        <w:rPr>
          <w:lang w:val="fr-FR"/>
        </w:rPr>
        <w:t>) (BIB 2187 p. 396)</w:t>
      </w:r>
      <w:r>
        <w:rPr>
          <w:lang w:val="fr-FR"/>
        </w:rPr>
        <w:t xml:space="preserve"> peut-être rasoir (BIB 2172). Tranchet: v. </w:t>
      </w:r>
      <w:hyperlink r:id="rId3480" w:anchor="Sit_Monte_Trigo" w:history="1">
        <w:r w:rsidRPr="00CE1E41">
          <w:rPr>
            <w:rStyle w:val="Hyperlink"/>
            <w:lang w:val="fr-FR"/>
          </w:rPr>
          <w:t>Monte do Trigo</w:t>
        </w:r>
      </w:hyperlink>
      <w:r w:rsidRPr="00CE1E41">
        <w:rPr>
          <w:lang w:val="fr-FR"/>
        </w:rPr>
        <w:t xml:space="preserve">, </w:t>
      </w:r>
      <w:hyperlink r:id="rId3481" w:anchor="Sit_Nossa_Senhora_Guia" w:history="1">
        <w:r w:rsidRPr="00CE1E41">
          <w:rPr>
            <w:rStyle w:val="Hyperlink"/>
            <w:lang w:val="fr-FR"/>
          </w:rPr>
          <w:t>Sra da Guia</w:t>
        </w:r>
      </w:hyperlink>
      <w:r w:rsidRPr="00CE1E41">
        <w:rPr>
          <w:lang w:val="fr-FR"/>
        </w:rPr>
        <w:t xml:space="preserve">, </w:t>
      </w:r>
      <w:hyperlink r:id="rId3482" w:anchor="Sit_Monte_Frade" w:history="1">
        <w:r w:rsidRPr="00CE1E41">
          <w:rPr>
            <w:rStyle w:val="Hyperlink"/>
            <w:lang w:val="fr-FR"/>
          </w:rPr>
          <w:t>Monte do Frade</w:t>
        </w:r>
      </w:hyperlink>
      <w:r w:rsidRPr="00CE1E41">
        <w:rPr>
          <w:lang w:val="fr-FR"/>
        </w:rPr>
        <w:t xml:space="preserve"> (BIB 2172)</w:t>
      </w:r>
      <w:r>
        <w:rPr>
          <w:lang w:val="fr-FR"/>
        </w:rPr>
        <w:t xml:space="preserve"> Possible lingot PDB pour Celestino </w:t>
      </w:r>
      <w:r w:rsidRPr="00287454">
        <w:rPr>
          <w:lang w:val="fr-FR"/>
        </w:rPr>
        <w:t>(BIB 3063)</w:t>
      </w:r>
      <w:r>
        <w:rPr>
          <w:lang w:val="fr-FR"/>
        </w:rPr>
        <w:t xml:space="preserve"> Possible rasoir, comme celui du dépôt de Nules (SS BIB) v. BIB 3043</w:t>
      </w:r>
    </w:p>
    <w:p w14:paraId="2EB76FE1" w14:textId="2BA48EA0" w:rsidR="00671807" w:rsidRDefault="00671807" w:rsidP="002E3DE4">
      <w:pPr>
        <w:jc w:val="both"/>
        <w:rPr>
          <w:lang w:val="fr-FR"/>
        </w:rPr>
      </w:pPr>
    </w:p>
    <w:p w14:paraId="63004DDD" w14:textId="4B11B6FA" w:rsidR="00671807" w:rsidRDefault="00671807" w:rsidP="00671807">
      <w:pPr>
        <w:pStyle w:val="Heading4"/>
      </w:pPr>
      <w:bookmarkStart w:id="1524" w:name="Sit_Capilla_3_T_epee"/>
      <w:r>
        <w:t>épée</w:t>
      </w:r>
    </w:p>
    <w:bookmarkEnd w:id="1524"/>
    <w:p w14:paraId="4C56E3EF" w14:textId="2565EE54" w:rsidR="00671807" w:rsidRDefault="00671807" w:rsidP="002E3DE4">
      <w:pPr>
        <w:jc w:val="both"/>
        <w:rPr>
          <w:lang w:val="fr-FR"/>
        </w:rPr>
      </w:pPr>
    </w:p>
    <w:p w14:paraId="5274CDC7" w14:textId="2C18B19F" w:rsidR="00671807" w:rsidRPr="0032190F" w:rsidRDefault="00671807" w:rsidP="002E3DE4">
      <w:pPr>
        <w:jc w:val="both"/>
        <w:rPr>
          <w:lang w:val="fr-FR"/>
        </w:rPr>
      </w:pPr>
      <w:r>
        <w:rPr>
          <w:lang w:val="fr-FR"/>
        </w:rPr>
        <w:t xml:space="preserve">épée en </w:t>
      </w:r>
      <w:hyperlink r:id="rId3483" w:anchor="Typ_Arm_Epees_langue_carpe" w:history="1">
        <w:r w:rsidRPr="00584291">
          <w:rPr>
            <w:rStyle w:val="Hyperlink"/>
            <w:lang w:val="fr-FR"/>
          </w:rPr>
          <w:t>langue de carpe</w:t>
        </w:r>
      </w:hyperlink>
      <w:r w:rsidRPr="00924AC1">
        <w:rPr>
          <w:lang w:val="fr-FR"/>
        </w:rPr>
        <w:t xml:space="preserve"> </w:t>
      </w:r>
      <w:r>
        <w:rPr>
          <w:lang w:val="fr-FR"/>
        </w:rPr>
        <w:t>dans son fourreau (SS BIB)</w:t>
      </w:r>
      <w:r w:rsidRPr="00FA4F65">
        <w:rPr>
          <w:lang w:val="fr-FR"/>
        </w:rPr>
        <w:t xml:space="preserve"> </w:t>
      </w:r>
      <w:r>
        <w:rPr>
          <w:lang w:val="fr-FR"/>
        </w:rPr>
        <w:t xml:space="preserve">de </w:t>
      </w:r>
      <w:r w:rsidRPr="0032190F">
        <w:rPr>
          <w:lang w:val="fr-FR"/>
        </w:rPr>
        <w:t xml:space="preserve"> type </w:t>
      </w:r>
      <w:hyperlink r:id="rId3484" w:anchor="Cul_Safara" w:history="1">
        <w:r w:rsidRPr="006F6A73">
          <w:rPr>
            <w:rStyle w:val="Hyperlink"/>
            <w:szCs w:val="20"/>
            <w:lang w:val="fr-FR" w:eastAsia="en-GB"/>
          </w:rPr>
          <w:t>Safara</w:t>
        </w:r>
      </w:hyperlink>
      <w:r>
        <w:rPr>
          <w:lang w:val="fr-FR"/>
        </w:rPr>
        <w:t xml:space="preserve"> </w:t>
      </w:r>
      <w:r w:rsidRPr="0032190F">
        <w:rPr>
          <w:lang w:val="fr-FR"/>
        </w:rPr>
        <w:t>(BIB 2187 p. 396)</w:t>
      </w:r>
      <w:r>
        <w:rPr>
          <w:lang w:val="fr-FR"/>
        </w:rPr>
        <w:t xml:space="preserve">, </w:t>
      </w:r>
      <w:r w:rsidRPr="00F36377">
        <w:rPr>
          <w:lang w:val="fr-FR"/>
        </w:rPr>
        <w:t xml:space="preserve">épée gr. </w:t>
      </w:r>
      <w:hyperlink r:id="rId3485" w:anchor="Cul_Extremadura_T_epee_typ_Brandherm07_K" w:history="1">
        <w:r w:rsidRPr="00F36377">
          <w:rPr>
            <w:rStyle w:val="Hyperlink"/>
            <w:lang w:val="fr-FR"/>
          </w:rPr>
          <w:t>K</w:t>
        </w:r>
      </w:hyperlink>
      <w:r w:rsidRPr="00F36377">
        <w:rPr>
          <w:lang w:val="fr-FR"/>
        </w:rPr>
        <w:t xml:space="preserve"> (Brandhem 2007</w:t>
      </w:r>
      <w:r>
        <w:rPr>
          <w:lang w:val="fr-FR"/>
        </w:rPr>
        <w:t>)</w:t>
      </w:r>
    </w:p>
    <w:p w14:paraId="5C243CA5" w14:textId="77777777" w:rsidR="00DF74AE" w:rsidRPr="0032190F" w:rsidRDefault="00DF74AE" w:rsidP="002F6F8E">
      <w:pPr>
        <w:ind w:left="709"/>
        <w:rPr>
          <w:lang w:val="fr-FR"/>
        </w:rPr>
      </w:pPr>
    </w:p>
    <w:p w14:paraId="75375E34" w14:textId="77777777" w:rsidR="00DF74AE" w:rsidRPr="0032190F" w:rsidRDefault="00DF74AE" w:rsidP="00DF74AE">
      <w:pPr>
        <w:pStyle w:val="Heading2"/>
      </w:pPr>
      <w:bookmarkStart w:id="1525" w:name="Sit_Capilla_4"/>
      <w:r w:rsidRPr="0032190F">
        <w:t>Capilla 4</w:t>
      </w:r>
    </w:p>
    <w:bookmarkEnd w:id="1525"/>
    <w:p w14:paraId="6825F00B" w14:textId="77777777" w:rsidR="00DF74AE" w:rsidRPr="004372FC" w:rsidRDefault="00DF74AE" w:rsidP="00DF74AE">
      <w:pPr>
        <w:jc w:val="both"/>
        <w:rPr>
          <w:lang w:val="fr-FR"/>
        </w:rPr>
      </w:pPr>
      <w:r w:rsidRPr="004372FC">
        <w:rPr>
          <w:i/>
          <w:lang w:val="fr-FR"/>
        </w:rPr>
        <w:t>Lyre (BIB 2198 p. 457)</w:t>
      </w:r>
    </w:p>
    <w:p w14:paraId="1276B947" w14:textId="77777777" w:rsidR="002E3DE4" w:rsidRPr="004372FC" w:rsidRDefault="002E3DE4" w:rsidP="00DF74AE">
      <w:pPr>
        <w:jc w:val="both"/>
        <w:rPr>
          <w:lang w:val="fr-FR"/>
        </w:rPr>
      </w:pPr>
    </w:p>
    <w:p w14:paraId="6FAEA61E" w14:textId="3D68CDD5" w:rsidR="002E3DE4" w:rsidRPr="004372FC" w:rsidRDefault="00000000" w:rsidP="00DF74AE">
      <w:pPr>
        <w:jc w:val="both"/>
        <w:rPr>
          <w:lang w:val="fr-FR"/>
        </w:rPr>
      </w:pPr>
      <w:hyperlink r:id="rId3486" w:anchor="Cul_Extremadura_per_Celestino2011_IIIc" w:history="1">
        <w:r w:rsidR="002E3DE4" w:rsidRPr="004372FC">
          <w:rPr>
            <w:rStyle w:val="Hyperlink"/>
            <w:lang w:val="fr-FR"/>
          </w:rPr>
          <w:t>type IIIC</w:t>
        </w:r>
      </w:hyperlink>
      <w:r w:rsidR="002E3DE4" w:rsidRPr="004372FC">
        <w:rPr>
          <w:lang w:val="fr-FR"/>
        </w:rPr>
        <w:t xml:space="preserve"> (BIB 3063)</w:t>
      </w:r>
    </w:p>
    <w:p w14:paraId="1A27B820" w14:textId="77777777" w:rsidR="00A16B95" w:rsidRPr="004372FC" w:rsidRDefault="00A16B95" w:rsidP="00DF74AE">
      <w:pPr>
        <w:jc w:val="both"/>
        <w:rPr>
          <w:lang w:val="fr-FR"/>
        </w:rPr>
      </w:pPr>
    </w:p>
    <w:p w14:paraId="00CF5468" w14:textId="77777777" w:rsidR="00A16B95" w:rsidRPr="0032190F" w:rsidRDefault="00A16B95" w:rsidP="00A16B95">
      <w:pPr>
        <w:pStyle w:val="Heading2"/>
      </w:pPr>
      <w:bookmarkStart w:id="1526" w:name="Sit_Capilla_5"/>
      <w:r w:rsidRPr="0032190F">
        <w:t>Capilla 5</w:t>
      </w:r>
    </w:p>
    <w:bookmarkEnd w:id="1526"/>
    <w:p w14:paraId="2CE5D6C6" w14:textId="77777777" w:rsidR="00A16B95" w:rsidRPr="0032190F" w:rsidRDefault="00A16B95" w:rsidP="00DF74AE">
      <w:pPr>
        <w:jc w:val="both"/>
        <w:rPr>
          <w:lang w:val="fr-FR"/>
        </w:rPr>
      </w:pPr>
    </w:p>
    <w:p w14:paraId="086D3E3B" w14:textId="77777777" w:rsidR="00A16B95" w:rsidRPr="00236C8C" w:rsidRDefault="00A16B95" w:rsidP="00A16B95">
      <w:pPr>
        <w:pStyle w:val="Heading2"/>
      </w:pPr>
      <w:bookmarkStart w:id="1527" w:name="Sit_Capilla_6"/>
      <w:r w:rsidRPr="00236C8C">
        <w:t>Capilla 6</w:t>
      </w:r>
    </w:p>
    <w:bookmarkEnd w:id="1527"/>
    <w:p w14:paraId="18B74712" w14:textId="77777777" w:rsidR="00671807" w:rsidRDefault="00671807" w:rsidP="00DF74AE">
      <w:pPr>
        <w:jc w:val="both"/>
        <w:rPr>
          <w:lang w:val="fr-FR"/>
        </w:rPr>
      </w:pPr>
    </w:p>
    <w:p w14:paraId="61F9034F" w14:textId="46C10A82" w:rsidR="00267B68" w:rsidRPr="004372FC" w:rsidRDefault="00671807" w:rsidP="00DF74AE">
      <w:pPr>
        <w:jc w:val="both"/>
        <w:rPr>
          <w:lang w:val="fr-FR"/>
        </w:rPr>
      </w:pPr>
      <w:r>
        <w:rPr>
          <w:lang w:val="fr-FR"/>
        </w:rPr>
        <w:t xml:space="preserve">Fragmentaire. </w:t>
      </w:r>
      <w:r w:rsidR="00A16B95" w:rsidRPr="00236C8C">
        <w:rPr>
          <w:lang w:val="fr-FR"/>
        </w:rPr>
        <w:t xml:space="preserve">Représentation de </w:t>
      </w:r>
      <w:hyperlink r:id="rId3487" w:anchor="Cul_Extremadura_T_char" w:history="1">
        <w:r w:rsidR="00A16B95" w:rsidRPr="00236C8C">
          <w:rPr>
            <w:rStyle w:val="Hyperlink"/>
            <w:lang w:val="fr-FR"/>
          </w:rPr>
          <w:t>char</w:t>
        </w:r>
      </w:hyperlink>
    </w:p>
    <w:p w14:paraId="2900D3CA" w14:textId="77777777" w:rsidR="002E3DE4" w:rsidRPr="004372FC" w:rsidRDefault="002E3DE4" w:rsidP="00DF74AE">
      <w:pPr>
        <w:jc w:val="both"/>
        <w:rPr>
          <w:lang w:val="fr-FR"/>
        </w:rPr>
      </w:pPr>
    </w:p>
    <w:p w14:paraId="1FC9C5B3" w14:textId="77777777" w:rsidR="002E3DE4" w:rsidRDefault="002E3DE4" w:rsidP="002E3DE4">
      <w:pPr>
        <w:pStyle w:val="Heading2"/>
      </w:pPr>
      <w:r>
        <w:t>Capilla 7</w:t>
      </w:r>
    </w:p>
    <w:p w14:paraId="1AB22B49" w14:textId="77777777" w:rsidR="002E3DE4" w:rsidRPr="002E3DE4" w:rsidRDefault="002E3DE4" w:rsidP="002E3DE4">
      <w:pPr>
        <w:rPr>
          <w:lang w:val="fr-FR"/>
        </w:rPr>
      </w:pPr>
    </w:p>
    <w:p w14:paraId="40335F65" w14:textId="3F28FE96" w:rsidR="002E3DE4" w:rsidRPr="004372FC" w:rsidRDefault="00000000" w:rsidP="002E3DE4">
      <w:pPr>
        <w:rPr>
          <w:lang w:val="fr-FR"/>
        </w:rPr>
      </w:pPr>
      <w:hyperlink r:id="rId3488" w:anchor="Cul_Extremadura_per_Celestino2011_IIId" w:history="1">
        <w:r w:rsidR="002E3DE4" w:rsidRPr="004372FC">
          <w:rPr>
            <w:rStyle w:val="Hyperlink"/>
            <w:lang w:val="fr-FR"/>
          </w:rPr>
          <w:t>type IIID</w:t>
        </w:r>
      </w:hyperlink>
      <w:r w:rsidR="002E3DE4" w:rsidRPr="004372FC">
        <w:rPr>
          <w:lang w:val="fr-FR"/>
        </w:rPr>
        <w:t xml:space="preserve"> (BIB 3063)</w:t>
      </w:r>
    </w:p>
    <w:p w14:paraId="0DDF714C" w14:textId="77777777" w:rsidR="00512844" w:rsidRPr="001972AD" w:rsidRDefault="00512844" w:rsidP="00DF74AE">
      <w:pPr>
        <w:jc w:val="both"/>
        <w:rPr>
          <w:lang w:val="fr-FR"/>
        </w:rPr>
      </w:pPr>
    </w:p>
    <w:p w14:paraId="500A2EA6" w14:textId="77777777" w:rsidR="00512844" w:rsidRPr="00236C8C" w:rsidRDefault="00512844" w:rsidP="00512844">
      <w:pPr>
        <w:pStyle w:val="Heading2"/>
      </w:pPr>
      <w:bookmarkStart w:id="1528" w:name="Sit_Capilla_8"/>
      <w:r>
        <w:t>Capilla 8</w:t>
      </w:r>
    </w:p>
    <w:bookmarkEnd w:id="1528"/>
    <w:p w14:paraId="31AC7F6E" w14:textId="77777777" w:rsidR="006929E9" w:rsidRDefault="006929E9" w:rsidP="00DF74AE">
      <w:pPr>
        <w:jc w:val="both"/>
        <w:rPr>
          <w:lang w:val="fr-FR"/>
        </w:rPr>
      </w:pPr>
    </w:p>
    <w:p w14:paraId="41A172BB" w14:textId="18CF0512" w:rsidR="00512844" w:rsidRDefault="00512844" w:rsidP="00DF74AE">
      <w:pPr>
        <w:jc w:val="both"/>
        <w:rPr>
          <w:lang w:val="fr-FR"/>
        </w:rPr>
      </w:pPr>
      <w:r>
        <w:rPr>
          <w:lang w:val="fr-FR"/>
        </w:rPr>
        <w:t xml:space="preserve">2 personnages avec épées à la ceinture et jambières/cnémides, possible fibule </w:t>
      </w:r>
      <w:r w:rsidRPr="006677FC">
        <w:rPr>
          <w:i/>
          <w:lang w:val="fr-FR"/>
        </w:rPr>
        <w:t>arco violin</w:t>
      </w:r>
      <w:r>
        <w:rPr>
          <w:lang w:val="fr-FR"/>
        </w:rPr>
        <w:t xml:space="preserve">, bouclier </w:t>
      </w:r>
      <w:r w:rsidR="006677FC">
        <w:rPr>
          <w:lang w:val="fr-FR"/>
        </w:rPr>
        <w:t xml:space="preserve">~ </w:t>
      </w:r>
      <w:r>
        <w:rPr>
          <w:lang w:val="fr-FR"/>
        </w:rPr>
        <w:t xml:space="preserve">en V, </w:t>
      </w:r>
      <w:hyperlink r:id="rId3489" w:anchor="Cul_Extremadura_T_lance" w:history="1">
        <w:r w:rsidR="00DE55E6" w:rsidRPr="00DE55E6">
          <w:rPr>
            <w:rStyle w:val="Hyperlink"/>
            <w:lang w:val="fr-FR"/>
          </w:rPr>
          <w:t>lance</w:t>
        </w:r>
      </w:hyperlink>
      <w:r w:rsidR="00DE55E6">
        <w:rPr>
          <w:lang w:val="fr-FR"/>
        </w:rPr>
        <w:t xml:space="preserve"> </w:t>
      </w:r>
      <w:r>
        <w:rPr>
          <w:lang w:val="fr-FR"/>
        </w:rPr>
        <w:t>avec talon (SS BIB)</w:t>
      </w:r>
    </w:p>
    <w:p w14:paraId="69BB4C9E" w14:textId="77777777" w:rsidR="002E3DE4" w:rsidRDefault="002E3DE4" w:rsidP="00DF74AE">
      <w:pPr>
        <w:jc w:val="both"/>
        <w:rPr>
          <w:lang w:val="fr-FR"/>
        </w:rPr>
      </w:pPr>
    </w:p>
    <w:p w14:paraId="51773DB0" w14:textId="7720B15F" w:rsidR="002E3DE4" w:rsidRPr="004372FC" w:rsidRDefault="00000000" w:rsidP="002E3DE4">
      <w:pPr>
        <w:rPr>
          <w:lang w:val="es-ES"/>
        </w:rPr>
      </w:pPr>
      <w:hyperlink r:id="rId3490" w:anchor="Cul_Extremadura_per_Celestino2011_IIId" w:history="1">
        <w:r w:rsidR="002E3DE4" w:rsidRPr="004372FC">
          <w:rPr>
            <w:rStyle w:val="Hyperlink"/>
            <w:lang w:val="es-ES"/>
          </w:rPr>
          <w:t>type IIID</w:t>
        </w:r>
      </w:hyperlink>
      <w:r w:rsidR="002E3DE4" w:rsidRPr="004372FC">
        <w:rPr>
          <w:lang w:val="es-ES"/>
        </w:rPr>
        <w:t xml:space="preserve"> (BIB 3063)</w:t>
      </w:r>
    </w:p>
    <w:p w14:paraId="66865F2E" w14:textId="77777777" w:rsidR="002E3DE4" w:rsidRPr="004372FC" w:rsidRDefault="002E3DE4" w:rsidP="00DF74AE">
      <w:pPr>
        <w:jc w:val="both"/>
        <w:rPr>
          <w:lang w:val="es-ES"/>
        </w:rPr>
      </w:pPr>
    </w:p>
    <w:p w14:paraId="4BFE442C" w14:textId="77777777" w:rsidR="00512844" w:rsidRPr="004372FC" w:rsidRDefault="00512844" w:rsidP="00DF74AE">
      <w:pPr>
        <w:jc w:val="both"/>
        <w:rPr>
          <w:lang w:val="es-ES"/>
        </w:rPr>
      </w:pPr>
    </w:p>
    <w:p w14:paraId="748A2B5D" w14:textId="77777777" w:rsidR="006929E9" w:rsidRPr="00D52855" w:rsidRDefault="006929E9" w:rsidP="00426FF9">
      <w:pPr>
        <w:pStyle w:val="Heading1"/>
        <w:rPr>
          <w:lang w:val="es-ES"/>
        </w:rPr>
      </w:pPr>
      <w:bookmarkStart w:id="1529" w:name="Sit_Esparragosa_Lares"/>
      <w:r w:rsidRPr="00D52855">
        <w:rPr>
          <w:lang w:val="es-ES"/>
        </w:rPr>
        <w:t>ESPARRAGOSA DE LARES</w:t>
      </w:r>
    </w:p>
    <w:bookmarkEnd w:id="1529"/>
    <w:p w14:paraId="73AE97C0" w14:textId="77777777" w:rsidR="007F709C" w:rsidRPr="0066290E" w:rsidRDefault="007F709C" w:rsidP="007F709C">
      <w:pPr>
        <w:jc w:val="both"/>
        <w:rPr>
          <w:sz w:val="20"/>
          <w:lang w:val="es-ES"/>
        </w:rPr>
      </w:pPr>
      <w:r w:rsidRPr="0066290E">
        <w:rPr>
          <w:sz w:val="20"/>
          <w:lang w:val="es-ES"/>
        </w:rPr>
        <w:t>Esparragosa de Lares</w:t>
      </w:r>
      <w:r w:rsidR="0066290E" w:rsidRPr="0066290E">
        <w:rPr>
          <w:sz w:val="20"/>
          <w:lang w:val="es-ES"/>
        </w:rPr>
        <w:t xml:space="preserve">, </w:t>
      </w:r>
    </w:p>
    <w:p w14:paraId="0C00A274" w14:textId="77777777" w:rsidR="006929E9" w:rsidRPr="001972AD" w:rsidRDefault="006929E9" w:rsidP="00DF74AE">
      <w:pPr>
        <w:jc w:val="both"/>
        <w:rPr>
          <w:lang w:val="es-ES"/>
        </w:rPr>
      </w:pPr>
    </w:p>
    <w:p w14:paraId="0F64FFCE" w14:textId="77777777" w:rsidR="006929E9" w:rsidRPr="001972AD" w:rsidRDefault="006929E9" w:rsidP="00DF74AE">
      <w:pPr>
        <w:jc w:val="both"/>
        <w:rPr>
          <w:lang w:val="es-ES"/>
        </w:rPr>
      </w:pPr>
    </w:p>
    <w:p w14:paraId="30B63623" w14:textId="77777777" w:rsidR="006929E9" w:rsidRPr="00786664" w:rsidRDefault="006929E9" w:rsidP="006929E9">
      <w:pPr>
        <w:pStyle w:val="Heading2"/>
      </w:pPr>
      <w:bookmarkStart w:id="1530" w:name="Sit_Esparragosa_Lares_1"/>
      <w:r w:rsidRPr="00786664">
        <w:t>Esparr</w:t>
      </w:r>
      <w:r w:rsidR="007F709C" w:rsidRPr="00786664">
        <w:t>a</w:t>
      </w:r>
      <w:r w:rsidRPr="00786664">
        <w:t>gosa de Lares 1</w:t>
      </w:r>
    </w:p>
    <w:bookmarkEnd w:id="1530"/>
    <w:p w14:paraId="5947AE4F" w14:textId="77777777" w:rsidR="006929E9" w:rsidRPr="00786664" w:rsidRDefault="006929E9" w:rsidP="00DF74AE">
      <w:pPr>
        <w:jc w:val="both"/>
        <w:rPr>
          <w:lang w:val="fr-FR"/>
        </w:rPr>
      </w:pPr>
    </w:p>
    <w:p w14:paraId="2DF7057C" w14:textId="54CCFFB7" w:rsidR="006929E9" w:rsidRDefault="006929E9" w:rsidP="00DF74AE">
      <w:pPr>
        <w:jc w:val="both"/>
        <w:rPr>
          <w:lang w:val="fr-FR"/>
        </w:rPr>
      </w:pPr>
      <w:r w:rsidRPr="006929E9">
        <w:rPr>
          <w:lang w:val="fr-FR"/>
        </w:rPr>
        <w:t xml:space="preserve">Personnage, bouclier, </w:t>
      </w:r>
      <w:hyperlink r:id="rId3491" w:anchor="Cul_Extremadura_T_lance" w:history="1">
        <w:r w:rsidR="00DE55E6" w:rsidRPr="00DE55E6">
          <w:rPr>
            <w:rStyle w:val="Hyperlink"/>
            <w:lang w:val="fr-FR"/>
          </w:rPr>
          <w:t>lance</w:t>
        </w:r>
      </w:hyperlink>
      <w:r w:rsidRPr="006929E9">
        <w:rPr>
          <w:lang w:val="fr-FR"/>
        </w:rPr>
        <w:t xml:space="preserve">, </w:t>
      </w:r>
      <w:hyperlink r:id="rId3492" w:anchor="Cul_Extremadura_T_miroir" w:history="1">
        <w:r w:rsidR="00F93E01" w:rsidRPr="0053189F">
          <w:rPr>
            <w:rStyle w:val="Hyperlink"/>
            <w:lang w:val="fr-FR"/>
          </w:rPr>
          <w:t>miroir</w:t>
        </w:r>
      </w:hyperlink>
      <w:r w:rsidRPr="006929E9">
        <w:rPr>
          <w:lang w:val="fr-FR"/>
        </w:rPr>
        <w:t xml:space="preserve">, </w:t>
      </w:r>
      <w:hyperlink r:id="rId3493" w:anchor="Cul_Extremadura_T_fibule" w:history="1">
        <w:r w:rsidR="00673BF4" w:rsidRPr="00673BF4">
          <w:rPr>
            <w:rStyle w:val="Hyperlink"/>
            <w:lang w:val="fr-FR" w:eastAsia="fr-FR"/>
          </w:rPr>
          <w:t>fibule</w:t>
        </w:r>
      </w:hyperlink>
      <w:r w:rsidR="00673BF4">
        <w:rPr>
          <w:lang w:val="fr-FR" w:eastAsia="fr-FR"/>
        </w:rPr>
        <w:t xml:space="preserve"> </w:t>
      </w:r>
      <w:r w:rsidRPr="006929E9">
        <w:rPr>
          <w:lang w:val="fr-FR"/>
        </w:rPr>
        <w:t>(SS BIB)</w:t>
      </w:r>
      <w:r w:rsidR="007F709C">
        <w:rPr>
          <w:lang w:val="fr-FR"/>
        </w:rPr>
        <w:t xml:space="preserve"> </w:t>
      </w:r>
      <w:r w:rsidR="007F709C" w:rsidRPr="007F709C">
        <w:rPr>
          <w:lang w:val="fr-FR"/>
        </w:rPr>
        <w:t xml:space="preserve">fibule </w:t>
      </w:r>
      <w:hyperlink r:id="rId3494" w:anchor="Cul_Precoloniale_Obj_fibule_codo" w:history="1">
        <w:r w:rsidR="007F709C" w:rsidRPr="007F709C">
          <w:rPr>
            <w:rStyle w:val="Hyperlink"/>
            <w:i/>
            <w:lang w:val="fr-FR"/>
          </w:rPr>
          <w:t>de codo</w:t>
        </w:r>
      </w:hyperlink>
      <w:r w:rsidR="007F709C">
        <w:rPr>
          <w:lang w:val="fr-FR"/>
        </w:rPr>
        <w:t xml:space="preserve"> (BIB 2172)</w:t>
      </w:r>
      <w:r w:rsidR="009E4D1D">
        <w:rPr>
          <w:lang w:val="fr-FR"/>
        </w:rPr>
        <w:t xml:space="preserve"> </w:t>
      </w:r>
      <w:r w:rsidR="009E4D1D" w:rsidRPr="009E4D1D">
        <w:rPr>
          <w:lang w:val="fr-FR"/>
        </w:rPr>
        <w:t xml:space="preserve">épée gr. </w:t>
      </w:r>
      <w:hyperlink r:id="rId3495" w:anchor="Cul_Extremadura_T_epee_typ_Brandherm07_L" w:history="1">
        <w:r w:rsidR="009E4D1D" w:rsidRPr="009E4D1D">
          <w:rPr>
            <w:rStyle w:val="Hyperlink"/>
            <w:lang w:val="fr-FR"/>
          </w:rPr>
          <w:t>L</w:t>
        </w:r>
      </w:hyperlink>
      <w:r w:rsidR="009E4D1D" w:rsidRPr="009E4D1D">
        <w:rPr>
          <w:lang w:val="fr-FR"/>
        </w:rPr>
        <w:t xml:space="preserve"> (Brandhem 2007)</w:t>
      </w:r>
      <w:r w:rsidR="00096D28">
        <w:rPr>
          <w:lang w:val="fr-FR"/>
        </w:rPr>
        <w:t xml:space="preserve"> possible pince sous le bouclier (BIB 2172)</w:t>
      </w:r>
    </w:p>
    <w:p w14:paraId="789A3864" w14:textId="77777777" w:rsidR="002E3DE4" w:rsidRDefault="002E3DE4" w:rsidP="00DF74AE">
      <w:pPr>
        <w:jc w:val="both"/>
        <w:rPr>
          <w:lang w:val="fr-FR"/>
        </w:rPr>
      </w:pPr>
    </w:p>
    <w:p w14:paraId="4F724612" w14:textId="11F2384D" w:rsidR="002E3DE4" w:rsidRDefault="00000000" w:rsidP="002E3DE4">
      <w:pPr>
        <w:jc w:val="both"/>
        <w:rPr>
          <w:lang w:val="fr-FR"/>
        </w:rPr>
      </w:pPr>
      <w:hyperlink r:id="rId3496" w:anchor="Cul_Extremadura_per_Celestino2011_IVA1" w:history="1">
        <w:r w:rsidR="002E3DE4" w:rsidRPr="002E3DE4">
          <w:rPr>
            <w:rStyle w:val="Hyperlink"/>
            <w:lang w:val="fr-FR"/>
          </w:rPr>
          <w:t>type IVA.1</w:t>
        </w:r>
      </w:hyperlink>
      <w:r w:rsidR="002E3DE4" w:rsidRPr="002E3DE4">
        <w:rPr>
          <w:lang w:val="fr-FR"/>
        </w:rPr>
        <w:t xml:space="preserve"> (BIB 3063)</w:t>
      </w:r>
      <w:r w:rsidR="002E3DE4">
        <w:rPr>
          <w:lang w:val="fr-FR"/>
        </w:rPr>
        <w:t xml:space="preserve"> </w:t>
      </w:r>
      <w:hyperlink r:id="rId3497" w:anchor="Cul_Extremadura_per_fases_Intermed" w:history="1">
        <w:r w:rsidR="002E3DE4">
          <w:rPr>
            <w:rStyle w:val="Hyperlink"/>
            <w:lang w:val="fr-FR"/>
          </w:rPr>
          <w:t>p</w:t>
        </w:r>
        <w:r w:rsidR="002E3DE4" w:rsidRPr="006929E9">
          <w:rPr>
            <w:rStyle w:val="Hyperlink"/>
            <w:lang w:val="fr-FR"/>
          </w:rPr>
          <w:t>hase intermédiaire</w:t>
        </w:r>
      </w:hyperlink>
      <w:r w:rsidR="002E3DE4">
        <w:rPr>
          <w:lang w:val="fr-FR"/>
        </w:rPr>
        <w:t xml:space="preserve"> (BIB 2868)</w:t>
      </w:r>
    </w:p>
    <w:p w14:paraId="14669BAC" w14:textId="3F6EC3B7" w:rsidR="00E45DE3" w:rsidRDefault="00E45DE3" w:rsidP="002E3DE4">
      <w:pPr>
        <w:jc w:val="both"/>
        <w:rPr>
          <w:lang w:val="fr-FR"/>
        </w:rPr>
      </w:pPr>
    </w:p>
    <w:p w14:paraId="17572018" w14:textId="4A65E149" w:rsidR="00E45DE3" w:rsidRDefault="00E45DE3" w:rsidP="00E45DE3">
      <w:pPr>
        <w:pStyle w:val="Heading3"/>
      </w:pPr>
      <w:r>
        <w:t>thèmes</w:t>
      </w:r>
    </w:p>
    <w:p w14:paraId="41809B84" w14:textId="7DDAE34D" w:rsidR="00E45DE3" w:rsidRDefault="00E45DE3" w:rsidP="002E3DE4">
      <w:pPr>
        <w:jc w:val="both"/>
        <w:rPr>
          <w:lang w:val="fr-FR"/>
        </w:rPr>
      </w:pPr>
    </w:p>
    <w:p w14:paraId="514F04B2" w14:textId="5BD4A281" w:rsidR="00E45DE3" w:rsidRDefault="00E45DE3" w:rsidP="00E45DE3">
      <w:pPr>
        <w:pStyle w:val="Heading4"/>
      </w:pPr>
      <w:r>
        <w:t>personnage</w:t>
      </w:r>
    </w:p>
    <w:p w14:paraId="6DF6F02F" w14:textId="36AB178F" w:rsidR="002E3DE4" w:rsidRDefault="002E3DE4" w:rsidP="002E3DE4">
      <w:pPr>
        <w:rPr>
          <w:lang w:val="fr-FR"/>
        </w:rPr>
      </w:pPr>
    </w:p>
    <w:p w14:paraId="5CB3AB54" w14:textId="663C8C18" w:rsidR="00E45DE3" w:rsidRDefault="00E45DE3" w:rsidP="002E3DE4">
      <w:pPr>
        <w:rPr>
          <w:lang w:val="fr-FR"/>
        </w:rPr>
      </w:pPr>
      <w:r w:rsidRPr="006929E9">
        <w:rPr>
          <w:lang w:val="fr-FR"/>
        </w:rPr>
        <w:t>Personnage, casque à cornes</w:t>
      </w:r>
      <w:r>
        <w:rPr>
          <w:lang w:val="fr-FR"/>
        </w:rPr>
        <w:t xml:space="preserve"> (SS BIB) casque à cornes de cerf. Le bassin est épaissi, ce qui – avec un élargissement au niveau de la poitrine pourrait signaler une femme (BIB 3592)</w:t>
      </w:r>
      <w:r w:rsidRPr="006929E9">
        <w:rPr>
          <w:lang w:val="fr-FR"/>
        </w:rPr>
        <w:t>,</w:t>
      </w:r>
    </w:p>
    <w:p w14:paraId="35693E80" w14:textId="77777777" w:rsidR="002E3DE4" w:rsidRPr="006929E9" w:rsidRDefault="002E3DE4" w:rsidP="00DF74AE">
      <w:pPr>
        <w:jc w:val="both"/>
        <w:rPr>
          <w:lang w:val="fr-FR"/>
        </w:rPr>
      </w:pPr>
    </w:p>
    <w:p w14:paraId="218F7F0E" w14:textId="77777777" w:rsidR="007F709C" w:rsidRDefault="007F709C" w:rsidP="006929E9">
      <w:pPr>
        <w:jc w:val="both"/>
        <w:rPr>
          <w:lang w:val="fr-FR"/>
        </w:rPr>
      </w:pPr>
    </w:p>
    <w:p w14:paraId="190A0BAA" w14:textId="77777777" w:rsidR="007F709C" w:rsidRDefault="007F709C" w:rsidP="007F709C">
      <w:pPr>
        <w:pStyle w:val="Heading2"/>
      </w:pPr>
      <w:bookmarkStart w:id="1531" w:name="Sit_Esparragosa_Lares_2"/>
      <w:r>
        <w:t>Esparragosa de Lares 2</w:t>
      </w:r>
    </w:p>
    <w:bookmarkEnd w:id="1531"/>
    <w:p w14:paraId="316E287D" w14:textId="77777777" w:rsidR="007F709C" w:rsidRPr="003C6FF1" w:rsidRDefault="0066290E" w:rsidP="006929E9">
      <w:pPr>
        <w:jc w:val="both"/>
        <w:rPr>
          <w:sz w:val="20"/>
          <w:lang w:val="fr-FR"/>
        </w:rPr>
      </w:pPr>
      <w:r w:rsidRPr="003C6FF1">
        <w:rPr>
          <w:sz w:val="20"/>
          <w:lang w:val="fr-FR"/>
        </w:rPr>
        <w:t>Castuera</w:t>
      </w:r>
    </w:p>
    <w:p w14:paraId="6A1411EF" w14:textId="77777777" w:rsidR="0066290E" w:rsidRPr="003C6FF1" w:rsidRDefault="0066290E" w:rsidP="006929E9">
      <w:pPr>
        <w:jc w:val="both"/>
        <w:rPr>
          <w:sz w:val="20"/>
          <w:lang w:val="fr-FR"/>
        </w:rPr>
      </w:pPr>
    </w:p>
    <w:p w14:paraId="1F00E574" w14:textId="77777777" w:rsidR="0066290E" w:rsidRPr="0066290E" w:rsidRDefault="0066290E" w:rsidP="006929E9">
      <w:pPr>
        <w:jc w:val="both"/>
        <w:rPr>
          <w:lang w:val="fr-FR"/>
        </w:rPr>
      </w:pPr>
      <w:r>
        <w:rPr>
          <w:lang w:val="fr-FR"/>
        </w:rPr>
        <w:t>Trouvée la commune de Castuera (BIB 3063)</w:t>
      </w:r>
    </w:p>
    <w:p w14:paraId="006F4EA3" w14:textId="77777777" w:rsidR="007F709C" w:rsidRDefault="007F709C" w:rsidP="006929E9">
      <w:pPr>
        <w:jc w:val="both"/>
        <w:rPr>
          <w:lang w:val="fr-FR"/>
        </w:rPr>
      </w:pPr>
      <w:r>
        <w:rPr>
          <w:lang w:val="fr-FR"/>
        </w:rPr>
        <w:t>2 personnages avec un objet non identifié au-dessus de la tête</w:t>
      </w:r>
      <w:r w:rsidR="00D54806">
        <w:rPr>
          <w:lang w:val="fr-FR"/>
        </w:rPr>
        <w:t xml:space="preserve"> (coiffes ?)</w:t>
      </w:r>
      <w:r>
        <w:rPr>
          <w:lang w:val="fr-FR"/>
        </w:rPr>
        <w:t xml:space="preserve"> (SS BIB)</w:t>
      </w:r>
      <w:r w:rsidR="00D54806">
        <w:rPr>
          <w:lang w:val="fr-FR"/>
        </w:rPr>
        <w:t xml:space="preserve"> nombreuses cupules/ponctuations (BIB 2172)</w:t>
      </w:r>
    </w:p>
    <w:p w14:paraId="49287F3B" w14:textId="77777777" w:rsidR="002E3DE4" w:rsidRDefault="002E3DE4" w:rsidP="006929E9">
      <w:pPr>
        <w:jc w:val="both"/>
        <w:rPr>
          <w:lang w:val="fr-FR"/>
        </w:rPr>
      </w:pPr>
    </w:p>
    <w:p w14:paraId="31A5E73B" w14:textId="2496FAFA" w:rsidR="002E3DE4" w:rsidRDefault="00000000" w:rsidP="006929E9">
      <w:pPr>
        <w:jc w:val="both"/>
        <w:rPr>
          <w:lang w:val="fr-FR"/>
        </w:rPr>
      </w:pPr>
      <w:hyperlink r:id="rId3498" w:anchor="Cul_Extremadura_per_Celestino2011_IIIc" w:history="1">
        <w:r w:rsidR="002E3DE4" w:rsidRPr="00647A2A">
          <w:rPr>
            <w:rStyle w:val="Hyperlink"/>
            <w:lang w:val="fr-FR"/>
          </w:rPr>
          <w:t>type I</w:t>
        </w:r>
        <w:r w:rsidR="002E3DE4">
          <w:rPr>
            <w:rStyle w:val="Hyperlink"/>
            <w:lang w:val="fr-FR"/>
          </w:rPr>
          <w:t>IIC</w:t>
        </w:r>
      </w:hyperlink>
      <w:r w:rsidR="002E3DE4" w:rsidRPr="00647A2A">
        <w:rPr>
          <w:lang w:val="fr-FR"/>
        </w:rPr>
        <w:t xml:space="preserve"> (BIB 3063)</w:t>
      </w:r>
    </w:p>
    <w:p w14:paraId="44A49DD9" w14:textId="77777777" w:rsidR="007F709C" w:rsidRDefault="007F709C" w:rsidP="006929E9">
      <w:pPr>
        <w:jc w:val="both"/>
        <w:rPr>
          <w:lang w:val="fr-FR"/>
        </w:rPr>
      </w:pPr>
    </w:p>
    <w:p w14:paraId="7A485862" w14:textId="77777777" w:rsidR="007F709C" w:rsidRPr="00866860" w:rsidRDefault="007F709C" w:rsidP="007F709C">
      <w:pPr>
        <w:pStyle w:val="Heading2"/>
      </w:pPr>
      <w:bookmarkStart w:id="1532" w:name="Sit_Esparragosa_Lares_3"/>
      <w:r w:rsidRPr="00866860">
        <w:t>Esparragosa de Lares 3</w:t>
      </w:r>
    </w:p>
    <w:bookmarkEnd w:id="1532"/>
    <w:p w14:paraId="44739D8A" w14:textId="77777777" w:rsidR="007F709C" w:rsidRPr="00866860" w:rsidRDefault="007F709C" w:rsidP="006929E9">
      <w:pPr>
        <w:jc w:val="both"/>
        <w:rPr>
          <w:lang w:val="fr-FR"/>
        </w:rPr>
      </w:pPr>
    </w:p>
    <w:p w14:paraId="226F8D61" w14:textId="77777777" w:rsidR="006929E9" w:rsidRPr="00D54806" w:rsidRDefault="00D54806" w:rsidP="00DF74AE">
      <w:pPr>
        <w:jc w:val="both"/>
        <w:rPr>
          <w:lang w:val="fr-FR"/>
        </w:rPr>
      </w:pPr>
      <w:r w:rsidRPr="00D54806">
        <w:rPr>
          <w:lang w:val="fr-FR"/>
        </w:rPr>
        <w:t>Pas de relevé (SS BIB)</w:t>
      </w:r>
    </w:p>
    <w:p w14:paraId="2C8F7857" w14:textId="77777777" w:rsidR="00D54806" w:rsidRPr="00D54806" w:rsidRDefault="00D54806" w:rsidP="00DF74AE">
      <w:pPr>
        <w:jc w:val="both"/>
        <w:rPr>
          <w:lang w:val="fr-FR"/>
        </w:rPr>
      </w:pPr>
    </w:p>
    <w:p w14:paraId="17085AA1" w14:textId="77777777" w:rsidR="0078097B" w:rsidRPr="00866860" w:rsidRDefault="0078097B" w:rsidP="00426FF9">
      <w:pPr>
        <w:pStyle w:val="Heading1"/>
      </w:pPr>
      <w:bookmarkStart w:id="1533" w:name="Sit_Arroyo_Bonaval"/>
      <w:r w:rsidRPr="00866860">
        <w:t>ARROYO BONAVAL</w:t>
      </w:r>
    </w:p>
    <w:bookmarkEnd w:id="1533"/>
    <w:p w14:paraId="36898EBB" w14:textId="77777777" w:rsidR="0078097B" w:rsidRPr="00DE55E6" w:rsidRDefault="0078097B" w:rsidP="00DF74AE">
      <w:pPr>
        <w:jc w:val="both"/>
        <w:rPr>
          <w:sz w:val="20"/>
          <w:lang w:val="fr-FR"/>
        </w:rPr>
      </w:pPr>
      <w:r w:rsidRPr="00DE55E6">
        <w:rPr>
          <w:sz w:val="20"/>
          <w:lang w:val="fr-FR"/>
        </w:rPr>
        <w:t>Arroyo Bonaval</w:t>
      </w:r>
    </w:p>
    <w:p w14:paraId="56357745" w14:textId="77777777" w:rsidR="0078097B" w:rsidRPr="00866860" w:rsidRDefault="0078097B" w:rsidP="00DF74AE">
      <w:pPr>
        <w:jc w:val="both"/>
        <w:rPr>
          <w:lang w:val="fr-FR"/>
        </w:rPr>
      </w:pPr>
    </w:p>
    <w:p w14:paraId="599F8946" w14:textId="69734A19" w:rsidR="0036570E" w:rsidRDefault="00000000" w:rsidP="00D60816">
      <w:pPr>
        <w:rPr>
          <w:lang w:val="fr-FR"/>
        </w:rPr>
      </w:pPr>
      <w:hyperlink r:id="rId3499" w:anchor="Cul_Extremadura_steles" w:history="1">
        <w:r w:rsidR="00D60816">
          <w:rPr>
            <w:rStyle w:val="Hyperlink"/>
            <w:lang w:val="fr-FR"/>
          </w:rPr>
          <w:t>s</w:t>
        </w:r>
        <w:r w:rsidR="00D60816" w:rsidRPr="0078097B">
          <w:rPr>
            <w:rStyle w:val="Hyperlink"/>
            <w:lang w:val="fr-FR"/>
          </w:rPr>
          <w:t xml:space="preserve">tèle </w:t>
        </w:r>
        <w:r w:rsidR="00D60816">
          <w:rPr>
            <w:rStyle w:val="Hyperlink"/>
            <w:lang w:val="fr-FR"/>
          </w:rPr>
          <w:t>d'Extremadure</w:t>
        </w:r>
      </w:hyperlink>
      <w:r w:rsidR="00D60816" w:rsidRPr="00D60816">
        <w:rPr>
          <w:lang w:val="fr-FR"/>
        </w:rPr>
        <w:t xml:space="preserve">, </w:t>
      </w:r>
      <w:hyperlink r:id="rId3500" w:anchor="D:Documentation archéologique liée à la thèseCultures.docx" w:history="1">
        <w:r w:rsidR="00D60816" w:rsidRPr="00D60816">
          <w:rPr>
            <w:rStyle w:val="Hyperlink"/>
            <w:lang w:val="fr-FR"/>
          </w:rPr>
          <w:t>format B</w:t>
        </w:r>
      </w:hyperlink>
      <w:r w:rsidR="00D60816" w:rsidRPr="00D60816">
        <w:rPr>
          <w:lang w:val="fr-FR"/>
        </w:rPr>
        <w:t xml:space="preserve"> </w:t>
      </w:r>
      <w:r w:rsidR="00D60816">
        <w:rPr>
          <w:lang w:val="fr-FR"/>
        </w:rPr>
        <w:t xml:space="preserve">possible </w:t>
      </w:r>
      <w:r w:rsidR="00D60816" w:rsidRPr="00D60816">
        <w:rPr>
          <w:lang w:val="fr-FR"/>
        </w:rPr>
        <w:t>(BIB 2172)</w:t>
      </w:r>
      <w:r w:rsidR="00D60816">
        <w:rPr>
          <w:lang w:val="fr-FR"/>
        </w:rPr>
        <w:t xml:space="preserve"> </w:t>
      </w:r>
      <w:hyperlink r:id="rId3501" w:anchor="Cul_Extremadura_per_Huet2020_cmp_gr1" w:history="1">
        <w:r w:rsidR="00334CBF" w:rsidRPr="00334CBF">
          <w:rPr>
            <w:rStyle w:val="Hyperlink"/>
            <w:lang w:val="fr-FR"/>
          </w:rPr>
          <w:t>Groupe 1</w:t>
        </w:r>
      </w:hyperlink>
      <w:r w:rsidR="00334CBF">
        <w:rPr>
          <w:lang w:val="fr-FR"/>
        </w:rPr>
        <w:t xml:space="preserve"> (SS BIB)</w:t>
      </w:r>
      <w:r w:rsidR="0078097B">
        <w:rPr>
          <w:lang w:val="fr-FR"/>
        </w:rPr>
        <w:t xml:space="preserve">. </w:t>
      </w:r>
      <w:hyperlink r:id="rId3502" w:anchor="Sit_Arroyo_Bonaval_T_lance" w:history="1">
        <w:r w:rsidR="00DE55E6" w:rsidRPr="009314A9">
          <w:rPr>
            <w:rStyle w:val="Hyperlink"/>
            <w:lang w:val="fr-FR"/>
          </w:rPr>
          <w:t>lance</w:t>
        </w:r>
      </w:hyperlink>
      <w:r w:rsidR="0078097B">
        <w:rPr>
          <w:lang w:val="fr-FR"/>
        </w:rPr>
        <w:t xml:space="preserve">, bouclier, </w:t>
      </w:r>
      <w:hyperlink r:id="rId3503" w:anchor="Sit_Arroyo_Bonaval_T_epee" w:history="1">
        <w:r w:rsidR="009E4D1D" w:rsidRPr="0036570E">
          <w:rPr>
            <w:rStyle w:val="Hyperlink"/>
            <w:lang w:val="fr-FR"/>
          </w:rPr>
          <w:t>épée</w:t>
        </w:r>
      </w:hyperlink>
      <w:r w:rsidR="009E4D1D" w:rsidRPr="009E4D1D">
        <w:rPr>
          <w:lang w:val="fr-FR"/>
        </w:rPr>
        <w:t xml:space="preserve"> </w:t>
      </w:r>
    </w:p>
    <w:p w14:paraId="4B332314" w14:textId="77777777" w:rsidR="0036570E" w:rsidRDefault="0036570E" w:rsidP="00D60816">
      <w:pPr>
        <w:rPr>
          <w:lang w:val="fr-FR"/>
        </w:rPr>
      </w:pPr>
    </w:p>
    <w:p w14:paraId="3184FED0" w14:textId="2838D0ED" w:rsidR="0036570E" w:rsidRDefault="0036570E" w:rsidP="0036570E">
      <w:pPr>
        <w:pStyle w:val="Heading2"/>
      </w:pPr>
      <w:bookmarkStart w:id="1534" w:name="Sit_Arroyo_Bonaval_T_epee"/>
      <w:r>
        <w:t>épée</w:t>
      </w:r>
    </w:p>
    <w:bookmarkEnd w:id="1534"/>
    <w:p w14:paraId="123D28F6" w14:textId="77777777" w:rsidR="0036570E" w:rsidRDefault="0036570E" w:rsidP="00D60816">
      <w:pPr>
        <w:rPr>
          <w:lang w:val="fr-FR"/>
        </w:rPr>
      </w:pPr>
    </w:p>
    <w:p w14:paraId="5C2D7C03" w14:textId="35566972" w:rsidR="0078097B" w:rsidRDefault="009E4D1D" w:rsidP="00D60816">
      <w:pPr>
        <w:rPr>
          <w:lang w:val="fr-FR"/>
        </w:rPr>
      </w:pPr>
      <w:r w:rsidRPr="009E4D1D">
        <w:rPr>
          <w:lang w:val="fr-FR"/>
        </w:rPr>
        <w:t xml:space="preserve">gr. </w:t>
      </w:r>
      <w:hyperlink r:id="rId3504" w:anchor="Cul_Extremadura_T_epee_typ_Brandherm07_M" w:history="1">
        <w:r w:rsidRPr="009E4D1D">
          <w:rPr>
            <w:rStyle w:val="Hyperlink"/>
            <w:lang w:val="fr-FR"/>
          </w:rPr>
          <w:t>M</w:t>
        </w:r>
      </w:hyperlink>
      <w:r w:rsidRPr="009E4D1D">
        <w:rPr>
          <w:lang w:val="fr-FR"/>
        </w:rPr>
        <w:t xml:space="preserve"> (Brandhem 2007)</w:t>
      </w:r>
    </w:p>
    <w:p w14:paraId="4F18105B" w14:textId="69385A02" w:rsidR="009314A9" w:rsidRDefault="009314A9" w:rsidP="00D60816">
      <w:pPr>
        <w:rPr>
          <w:lang w:val="fr-FR"/>
        </w:rPr>
      </w:pPr>
    </w:p>
    <w:p w14:paraId="31E1EE98" w14:textId="7400ABD0" w:rsidR="009314A9" w:rsidRDefault="009314A9" w:rsidP="009314A9">
      <w:pPr>
        <w:pStyle w:val="Heading2"/>
      </w:pPr>
      <w:bookmarkStart w:id="1535" w:name="Sit_Arroyo_Bonaval_T_lance"/>
      <w:r>
        <w:t>lance</w:t>
      </w:r>
    </w:p>
    <w:bookmarkEnd w:id="1535"/>
    <w:p w14:paraId="58CC47B1" w14:textId="2FE73854" w:rsidR="009314A9" w:rsidRDefault="009314A9" w:rsidP="00D60816">
      <w:pPr>
        <w:rPr>
          <w:lang w:val="fr-FR"/>
        </w:rPr>
      </w:pPr>
    </w:p>
    <w:p w14:paraId="5468BEFD" w14:textId="237E1409" w:rsidR="009314A9" w:rsidRDefault="00000000" w:rsidP="00D60816">
      <w:pPr>
        <w:rPr>
          <w:lang w:val="fr-FR"/>
        </w:rPr>
      </w:pPr>
      <w:hyperlink r:id="rId3505" w:anchor="Cul_Extremadura_T_lance" w:history="1">
        <w:r w:rsidR="009314A9" w:rsidRPr="00DE55E6">
          <w:rPr>
            <w:rStyle w:val="Hyperlink"/>
            <w:lang w:val="fr-FR"/>
          </w:rPr>
          <w:t>lance</w:t>
        </w:r>
      </w:hyperlink>
    </w:p>
    <w:p w14:paraId="57FB7926" w14:textId="77777777" w:rsidR="0078097B" w:rsidRDefault="0078097B" w:rsidP="00DF74AE">
      <w:pPr>
        <w:jc w:val="both"/>
        <w:rPr>
          <w:lang w:val="fr-FR"/>
        </w:rPr>
      </w:pPr>
    </w:p>
    <w:p w14:paraId="65637C85" w14:textId="77777777" w:rsidR="0078097B" w:rsidRPr="0078097B" w:rsidRDefault="0078097B" w:rsidP="00426FF9">
      <w:pPr>
        <w:pStyle w:val="Heading1"/>
      </w:pPr>
      <w:bookmarkStart w:id="1536" w:name="Sit_Belalcazar"/>
      <w:r>
        <w:lastRenderedPageBreak/>
        <w:t>BELACAZAR</w:t>
      </w:r>
    </w:p>
    <w:bookmarkEnd w:id="1536"/>
    <w:p w14:paraId="34ACF2BA" w14:textId="77777777" w:rsidR="00A16B95" w:rsidRDefault="00A16B95" w:rsidP="00DF74AE">
      <w:pPr>
        <w:jc w:val="both"/>
        <w:rPr>
          <w:lang w:val="fr-FR"/>
        </w:rPr>
      </w:pPr>
    </w:p>
    <w:p w14:paraId="69E89F70" w14:textId="3360467A" w:rsidR="00201773" w:rsidRDefault="00201773" w:rsidP="00DF74AE">
      <w:pPr>
        <w:jc w:val="both"/>
        <w:rPr>
          <w:lang w:val="fr-FR"/>
        </w:rPr>
      </w:pPr>
      <w:r>
        <w:rPr>
          <w:lang w:val="fr-FR"/>
        </w:rPr>
        <w:t xml:space="preserve">Personnage type </w:t>
      </w:r>
      <w:hyperlink r:id="rId3506" w:anchor="Cul_Extremadura_steles" w:history="1">
        <w:r>
          <w:rPr>
            <w:rStyle w:val="Hyperlink"/>
            <w:lang w:val="fr-FR"/>
          </w:rPr>
          <w:t>s</w:t>
        </w:r>
        <w:r w:rsidRPr="0078097B">
          <w:rPr>
            <w:rStyle w:val="Hyperlink"/>
            <w:lang w:val="fr-FR"/>
          </w:rPr>
          <w:t xml:space="preserve">tèle </w:t>
        </w:r>
        <w:r>
          <w:rPr>
            <w:rStyle w:val="Hyperlink"/>
            <w:lang w:val="fr-FR"/>
          </w:rPr>
          <w:t>d'Extremadure</w:t>
        </w:r>
      </w:hyperlink>
      <w:r w:rsidRPr="00201773">
        <w:rPr>
          <w:lang w:val="fr-FR"/>
        </w:rPr>
        <w:t xml:space="preserve"> avec une coiffe style </w:t>
      </w:r>
      <w:hyperlink r:id="rId3507" w:anchor="Cul_Diademe" w:history="1">
        <w:r w:rsidRPr="00201773">
          <w:rPr>
            <w:rStyle w:val="Hyperlink"/>
            <w:lang w:val="fr-FR"/>
          </w:rPr>
          <w:t>stèles du diadème</w:t>
        </w:r>
      </w:hyperlink>
      <w:r w:rsidR="00164D36" w:rsidRPr="00164D36">
        <w:rPr>
          <w:lang w:val="fr-FR"/>
        </w:rPr>
        <w:t>, en partie incomplet</w:t>
      </w:r>
      <w:r>
        <w:rPr>
          <w:lang w:val="fr-FR"/>
        </w:rPr>
        <w:t xml:space="preserve"> </w:t>
      </w:r>
      <w:r w:rsidR="00164D36">
        <w:rPr>
          <w:lang w:val="fr-FR"/>
        </w:rPr>
        <w:t xml:space="preserve">Le personnage à quelque chose à hauteur du torse </w:t>
      </w:r>
      <w:r>
        <w:rPr>
          <w:lang w:val="fr-FR"/>
        </w:rPr>
        <w:t>(SS BIB)</w:t>
      </w:r>
    </w:p>
    <w:p w14:paraId="1C396BAC" w14:textId="77777777" w:rsidR="002E3DE4" w:rsidRDefault="002E3DE4" w:rsidP="00DF74AE">
      <w:pPr>
        <w:jc w:val="both"/>
        <w:rPr>
          <w:lang w:val="fr-FR"/>
        </w:rPr>
      </w:pPr>
    </w:p>
    <w:p w14:paraId="61E4731C" w14:textId="69089935" w:rsidR="002E3DE4" w:rsidRPr="004372FC" w:rsidRDefault="00000000" w:rsidP="002E3DE4">
      <w:pPr>
        <w:rPr>
          <w:lang w:val="es-ES"/>
        </w:rPr>
      </w:pPr>
      <w:hyperlink r:id="rId3508" w:anchor="Cul_Extremadura_per_Celestino2011_IVA2" w:history="1">
        <w:r w:rsidR="002E3DE4" w:rsidRPr="004372FC">
          <w:rPr>
            <w:rStyle w:val="Hyperlink"/>
            <w:lang w:val="es-ES"/>
          </w:rPr>
          <w:t>type IVA.2</w:t>
        </w:r>
      </w:hyperlink>
      <w:r w:rsidR="002E3DE4" w:rsidRPr="004372FC">
        <w:rPr>
          <w:lang w:val="es-ES"/>
        </w:rPr>
        <w:t xml:space="preserve"> (BIB 3063)</w:t>
      </w:r>
    </w:p>
    <w:p w14:paraId="1420D9E8" w14:textId="77777777" w:rsidR="002E3DE4" w:rsidRPr="004372FC" w:rsidRDefault="002E3DE4" w:rsidP="00DF74AE">
      <w:pPr>
        <w:jc w:val="both"/>
        <w:rPr>
          <w:lang w:val="es-ES"/>
        </w:rPr>
      </w:pPr>
    </w:p>
    <w:p w14:paraId="4B545FDD" w14:textId="77777777" w:rsidR="00201773" w:rsidRPr="004372FC" w:rsidRDefault="00201773" w:rsidP="00DF74AE">
      <w:pPr>
        <w:jc w:val="both"/>
        <w:rPr>
          <w:lang w:val="es-ES"/>
        </w:rPr>
      </w:pPr>
    </w:p>
    <w:p w14:paraId="7EEE7F2B" w14:textId="77777777" w:rsidR="0078097B" w:rsidRPr="00D52855" w:rsidRDefault="0078097B" w:rsidP="00426FF9">
      <w:pPr>
        <w:pStyle w:val="Heading1"/>
        <w:rPr>
          <w:lang w:val="es-ES"/>
        </w:rPr>
      </w:pPr>
      <w:bookmarkStart w:id="1537" w:name="Sit_Benquerencia"/>
      <w:r w:rsidRPr="00D52855">
        <w:rPr>
          <w:lang w:val="es-ES"/>
        </w:rPr>
        <w:t>BENQUERENCIA</w:t>
      </w:r>
    </w:p>
    <w:bookmarkEnd w:id="1537"/>
    <w:p w14:paraId="1E918551" w14:textId="77777777" w:rsidR="0078097B" w:rsidRPr="004372FC" w:rsidRDefault="002E3DE4" w:rsidP="00DF74AE">
      <w:pPr>
        <w:jc w:val="both"/>
        <w:rPr>
          <w:sz w:val="20"/>
          <w:lang w:val="es-ES"/>
        </w:rPr>
      </w:pPr>
      <w:r w:rsidRPr="004372FC">
        <w:rPr>
          <w:sz w:val="20"/>
          <w:lang w:val="es-ES"/>
        </w:rPr>
        <w:t>Benquerencia de la Serena</w:t>
      </w:r>
    </w:p>
    <w:p w14:paraId="4FB42F18" w14:textId="77777777" w:rsidR="002E3DE4" w:rsidRPr="004372FC" w:rsidRDefault="002E3DE4" w:rsidP="00DF74AE">
      <w:pPr>
        <w:jc w:val="both"/>
        <w:rPr>
          <w:lang w:val="es-ES"/>
        </w:rPr>
      </w:pPr>
    </w:p>
    <w:p w14:paraId="4E7F8E2D" w14:textId="40C72ACE" w:rsidR="00201773" w:rsidRPr="002E3DE4" w:rsidRDefault="00201773" w:rsidP="00DF74AE">
      <w:pPr>
        <w:jc w:val="both"/>
        <w:rPr>
          <w:lang w:val="fr-FR"/>
        </w:rPr>
      </w:pPr>
      <w:r w:rsidRPr="00201773">
        <w:rPr>
          <w:lang w:val="fr-FR"/>
        </w:rPr>
        <w:t xml:space="preserve">Personnage, </w:t>
      </w:r>
      <w:hyperlink r:id="rId3509" w:anchor="Cul_Extremadura_T_ponctuat" w:history="1">
        <w:r w:rsidRPr="00201773">
          <w:rPr>
            <w:rStyle w:val="Hyperlink"/>
            <w:lang w:val="fr-FR"/>
          </w:rPr>
          <w:t>ponctuations</w:t>
        </w:r>
      </w:hyperlink>
      <w:r w:rsidRPr="00201773">
        <w:rPr>
          <w:lang w:val="fr-FR"/>
        </w:rPr>
        <w:t xml:space="preserve">, bouclier en V, </w:t>
      </w:r>
      <w:hyperlink r:id="rId3510" w:anchor="Cul_Extremadura_T_lance" w:history="1">
        <w:r w:rsidR="00DE55E6" w:rsidRPr="00DE55E6">
          <w:rPr>
            <w:rStyle w:val="Hyperlink"/>
            <w:lang w:val="fr-FR"/>
          </w:rPr>
          <w:t>lance</w:t>
        </w:r>
      </w:hyperlink>
      <w:r w:rsidR="00DE55E6">
        <w:rPr>
          <w:lang w:val="fr-FR"/>
        </w:rPr>
        <w:t xml:space="preserve"> </w:t>
      </w:r>
      <w:r w:rsidRPr="00201773">
        <w:rPr>
          <w:lang w:val="fr-FR"/>
        </w:rPr>
        <w:t>probable (SS BIB)</w:t>
      </w:r>
      <w:r w:rsidR="009E4D1D">
        <w:rPr>
          <w:lang w:val="fr-FR"/>
        </w:rPr>
        <w:t xml:space="preserve"> </w:t>
      </w:r>
      <w:r w:rsidR="009E4D1D" w:rsidRPr="009E4D1D">
        <w:rPr>
          <w:lang w:val="fr-FR"/>
        </w:rPr>
        <w:t xml:space="preserve">épée gr. </w:t>
      </w:r>
      <w:hyperlink r:id="rId3511" w:anchor="Cul_Extremadura_T_epee_typ_Brandherm07_L" w:history="1">
        <w:r w:rsidR="009E4D1D" w:rsidRPr="002E3DE4">
          <w:rPr>
            <w:rStyle w:val="Hyperlink"/>
            <w:lang w:val="fr-FR"/>
          </w:rPr>
          <w:t>L</w:t>
        </w:r>
      </w:hyperlink>
      <w:r w:rsidR="009E4D1D" w:rsidRPr="002E3DE4">
        <w:rPr>
          <w:lang w:val="fr-FR"/>
        </w:rPr>
        <w:t xml:space="preserve"> (Brandhem 2007)</w:t>
      </w:r>
    </w:p>
    <w:p w14:paraId="0E7E21C0" w14:textId="77777777" w:rsidR="002E3DE4" w:rsidRPr="002E3DE4" w:rsidRDefault="002E3DE4" w:rsidP="00DF74AE">
      <w:pPr>
        <w:jc w:val="both"/>
        <w:rPr>
          <w:lang w:val="fr-FR"/>
        </w:rPr>
      </w:pPr>
    </w:p>
    <w:p w14:paraId="17E18E95" w14:textId="3B0E75C0" w:rsidR="002E3DE4" w:rsidRPr="002E3DE4" w:rsidRDefault="00000000" w:rsidP="00DF74AE">
      <w:pPr>
        <w:jc w:val="both"/>
        <w:rPr>
          <w:lang w:val="fr-FR"/>
        </w:rPr>
      </w:pPr>
      <w:hyperlink r:id="rId3512" w:anchor="Cul_Extremadura_per_Celestino2011_IIIc" w:history="1">
        <w:r w:rsidR="002E3DE4" w:rsidRPr="00647A2A">
          <w:rPr>
            <w:rStyle w:val="Hyperlink"/>
            <w:lang w:val="fr-FR"/>
          </w:rPr>
          <w:t>type I</w:t>
        </w:r>
        <w:r w:rsidR="002E3DE4">
          <w:rPr>
            <w:rStyle w:val="Hyperlink"/>
            <w:lang w:val="fr-FR"/>
          </w:rPr>
          <w:t>IIC</w:t>
        </w:r>
      </w:hyperlink>
      <w:r w:rsidR="002E3DE4" w:rsidRPr="00647A2A">
        <w:rPr>
          <w:lang w:val="fr-FR"/>
        </w:rPr>
        <w:t xml:space="preserve"> (BIB 3063)</w:t>
      </w:r>
    </w:p>
    <w:p w14:paraId="432796B6" w14:textId="77777777" w:rsidR="00201773" w:rsidRPr="002E3DE4" w:rsidRDefault="00201773" w:rsidP="00DF74AE">
      <w:pPr>
        <w:jc w:val="both"/>
        <w:rPr>
          <w:lang w:val="fr-FR"/>
        </w:rPr>
      </w:pPr>
    </w:p>
    <w:p w14:paraId="60CDA0E0" w14:textId="77777777" w:rsidR="0078097B" w:rsidRPr="002E3DE4" w:rsidRDefault="0078097B" w:rsidP="00426FF9">
      <w:pPr>
        <w:pStyle w:val="Heading1"/>
      </w:pPr>
      <w:bookmarkStart w:id="1538" w:name="Sit_Burguillos"/>
      <w:r w:rsidRPr="002E3DE4">
        <w:t>BURGUILLOS</w:t>
      </w:r>
    </w:p>
    <w:bookmarkEnd w:id="1538"/>
    <w:p w14:paraId="4BA1ACA2" w14:textId="77777777" w:rsidR="0078097B" w:rsidRPr="002E3DE4" w:rsidRDefault="0078097B" w:rsidP="00DF74AE">
      <w:pPr>
        <w:jc w:val="both"/>
        <w:rPr>
          <w:sz w:val="20"/>
          <w:lang w:val="fr-FR"/>
        </w:rPr>
      </w:pPr>
      <w:r w:rsidRPr="002E3DE4">
        <w:rPr>
          <w:sz w:val="20"/>
          <w:lang w:val="fr-FR"/>
        </w:rPr>
        <w:t>Burguillos</w:t>
      </w:r>
    </w:p>
    <w:p w14:paraId="146894FA" w14:textId="77777777" w:rsidR="0078097B" w:rsidRPr="002E3DE4" w:rsidRDefault="0078097B" w:rsidP="00DF74AE">
      <w:pPr>
        <w:jc w:val="both"/>
        <w:rPr>
          <w:lang w:val="fr-FR"/>
        </w:rPr>
      </w:pPr>
    </w:p>
    <w:p w14:paraId="0B27F14C" w14:textId="229F00AE" w:rsidR="006D3F48" w:rsidRPr="002E3DE4" w:rsidRDefault="006D3F48" w:rsidP="00DF74AE">
      <w:pPr>
        <w:jc w:val="both"/>
        <w:rPr>
          <w:lang w:val="fr-FR"/>
        </w:rPr>
      </w:pPr>
      <w:r w:rsidRPr="002E3DE4">
        <w:rPr>
          <w:lang w:val="fr-FR"/>
        </w:rPr>
        <w:t xml:space="preserve">2 personnages, 1 </w:t>
      </w:r>
      <w:hyperlink r:id="rId3513" w:anchor="Cul_Extremadura_T_lance" w:history="1">
        <w:r w:rsidR="00DE55E6" w:rsidRPr="00DE55E6">
          <w:rPr>
            <w:rStyle w:val="Hyperlink"/>
            <w:lang w:val="fr-FR"/>
          </w:rPr>
          <w:t>lance</w:t>
        </w:r>
      </w:hyperlink>
      <w:r w:rsidRPr="002E3DE4">
        <w:rPr>
          <w:lang w:val="fr-FR"/>
        </w:rPr>
        <w:t xml:space="preserve">, 1 </w:t>
      </w:r>
      <w:r w:rsidR="009E4D1D" w:rsidRPr="002E3DE4">
        <w:rPr>
          <w:lang w:val="fr-FR"/>
        </w:rPr>
        <w:t xml:space="preserve">épée gr. </w:t>
      </w:r>
      <w:hyperlink r:id="rId3514" w:anchor="Cul_Extremadura_T_epee_typ_Brandherm07_I" w:history="1">
        <w:r w:rsidR="009E4D1D" w:rsidRPr="002E3DE4">
          <w:rPr>
            <w:rStyle w:val="Hyperlink"/>
            <w:lang w:val="fr-FR"/>
          </w:rPr>
          <w:t>I</w:t>
        </w:r>
      </w:hyperlink>
      <w:r w:rsidR="009E4D1D" w:rsidRPr="002E3DE4">
        <w:rPr>
          <w:lang w:val="fr-FR"/>
        </w:rPr>
        <w:t xml:space="preserve"> (Brandhem 2007)</w:t>
      </w:r>
      <w:r w:rsidRPr="002E3DE4">
        <w:rPr>
          <w:lang w:val="fr-FR"/>
        </w:rPr>
        <w:t>, 1 bouclier</w:t>
      </w:r>
    </w:p>
    <w:p w14:paraId="1660A61C" w14:textId="77777777" w:rsidR="002E3DE4" w:rsidRPr="002E3DE4" w:rsidRDefault="002E3DE4" w:rsidP="00DF74AE">
      <w:pPr>
        <w:jc w:val="both"/>
        <w:rPr>
          <w:lang w:val="fr-FR"/>
        </w:rPr>
      </w:pPr>
    </w:p>
    <w:p w14:paraId="14D14E2D" w14:textId="0AA2517C" w:rsidR="002E3DE4" w:rsidRPr="002E3DE4" w:rsidRDefault="00000000" w:rsidP="00DF74AE">
      <w:pPr>
        <w:jc w:val="both"/>
        <w:rPr>
          <w:lang w:val="fr-FR"/>
        </w:rPr>
      </w:pPr>
      <w:hyperlink r:id="rId3515" w:anchor="Cul_Extremadura_per_Celestino2011_IIIc" w:history="1">
        <w:r w:rsidR="002E3DE4" w:rsidRPr="00647A2A">
          <w:rPr>
            <w:rStyle w:val="Hyperlink"/>
            <w:lang w:val="fr-FR"/>
          </w:rPr>
          <w:t>type I</w:t>
        </w:r>
        <w:r w:rsidR="002E3DE4">
          <w:rPr>
            <w:rStyle w:val="Hyperlink"/>
            <w:lang w:val="fr-FR"/>
          </w:rPr>
          <w:t>IIC</w:t>
        </w:r>
      </w:hyperlink>
      <w:r w:rsidR="002E3DE4" w:rsidRPr="00647A2A">
        <w:rPr>
          <w:lang w:val="fr-FR"/>
        </w:rPr>
        <w:t xml:space="preserve"> (BIB 3063)</w:t>
      </w:r>
    </w:p>
    <w:p w14:paraId="3CB0CB32" w14:textId="77777777" w:rsidR="006D3F48" w:rsidRPr="002E3DE4" w:rsidRDefault="006D3F48" w:rsidP="00DF74AE">
      <w:pPr>
        <w:jc w:val="both"/>
        <w:rPr>
          <w:lang w:val="fr-FR"/>
        </w:rPr>
      </w:pPr>
    </w:p>
    <w:p w14:paraId="65701581" w14:textId="77777777" w:rsidR="00267B68" w:rsidRPr="002E3DE4" w:rsidRDefault="00267B68" w:rsidP="00426FF9">
      <w:pPr>
        <w:pStyle w:val="Heading1"/>
      </w:pPr>
      <w:bookmarkStart w:id="1539" w:name="Sit_Almaden"/>
      <w:bookmarkStart w:id="1540" w:name="Sit_Almaden_Plata"/>
      <w:r w:rsidRPr="002E3DE4">
        <w:t>ALMADEN DE LA PLATA</w:t>
      </w:r>
    </w:p>
    <w:bookmarkEnd w:id="1539"/>
    <w:bookmarkEnd w:id="1540"/>
    <w:p w14:paraId="17F5D5A0" w14:textId="77777777" w:rsidR="002F6F8E" w:rsidRPr="002E3DE4" w:rsidRDefault="002F6F8E" w:rsidP="002F6F8E">
      <w:pPr>
        <w:rPr>
          <w:lang w:val="fr-FR"/>
        </w:rPr>
      </w:pPr>
    </w:p>
    <w:p w14:paraId="4D1113D8" w14:textId="24FE2007" w:rsidR="00267B68" w:rsidRPr="0032190F" w:rsidRDefault="00711811" w:rsidP="00040BC1">
      <w:pPr>
        <w:jc w:val="both"/>
        <w:rPr>
          <w:lang w:val="fr-FR"/>
        </w:rPr>
      </w:pPr>
      <w:r w:rsidRPr="002E3DE4">
        <w:rPr>
          <w:lang w:val="fr-FR"/>
        </w:rPr>
        <w:t xml:space="preserve">Séville </w:t>
      </w:r>
      <w:r w:rsidR="00267B68" w:rsidRPr="002E3DE4">
        <w:rPr>
          <w:lang w:val="fr-FR"/>
        </w:rPr>
        <w:t xml:space="preserve">Sud de la </w:t>
      </w:r>
      <w:hyperlink r:id="rId3516" w:anchor="Sit_Sierra_Morena" w:history="1">
        <w:r w:rsidR="00267B68" w:rsidRPr="002E3DE4">
          <w:rPr>
            <w:rStyle w:val="Hyperlink"/>
            <w:lang w:val="fr-FR"/>
          </w:rPr>
          <w:t>Sierra Morena</w:t>
        </w:r>
      </w:hyperlink>
      <w:r w:rsidR="00267B68" w:rsidRPr="002E3DE4">
        <w:rPr>
          <w:lang w:val="fr-FR"/>
        </w:rPr>
        <w:t xml:space="preserve">. Stèles ibériques. </w:t>
      </w:r>
      <w:r w:rsidR="00267B68" w:rsidRPr="00566234">
        <w:rPr>
          <w:lang w:val="es-ES"/>
        </w:rPr>
        <w:t xml:space="preserve">Situées sur un chemin de </w:t>
      </w:r>
      <w:hyperlink r:id="rId3517" w:anchor="Cul_Neo__domestic_elevag_transhu" w:history="1">
        <w:r w:rsidR="004F64F8" w:rsidRPr="004F64F8">
          <w:rPr>
            <w:rStyle w:val="Hyperlink"/>
            <w:lang w:val="es-ES"/>
          </w:rPr>
          <w:t>transhumance</w:t>
        </w:r>
      </w:hyperlink>
      <w:r w:rsidR="004F64F8" w:rsidRPr="004F64F8">
        <w:rPr>
          <w:lang w:val="es-ES"/>
        </w:rPr>
        <w:t xml:space="preserve"> </w:t>
      </w:r>
      <w:r w:rsidR="00267B68" w:rsidRPr="00566234">
        <w:rPr>
          <w:lang w:val="es-ES"/>
        </w:rPr>
        <w:t>(</w:t>
      </w:r>
      <w:r w:rsidR="00267B68" w:rsidRPr="00566234">
        <w:rPr>
          <w:i/>
          <w:lang w:val="es-ES"/>
        </w:rPr>
        <w:t>dos estelas de guerrero en las inmediaciones de Almadén de la Plata (García Sanjuán et al. 2006), situadas precisamente junto a una cañada ganadera que baja desde Sierra Morena al valle del Guadalquivir y que ha sido básica para la trashumancia ganadera en los últimos siglos (Ibídem: 148)</w:t>
      </w:r>
      <w:r w:rsidR="00267B68" w:rsidRPr="00566234">
        <w:rPr>
          <w:lang w:val="es-ES"/>
        </w:rPr>
        <w:t xml:space="preserve">. </w:t>
      </w:r>
      <w:r w:rsidR="00267B68" w:rsidRPr="0032190F">
        <w:rPr>
          <w:lang w:val="fr-FR"/>
        </w:rPr>
        <w:t>(BIB 2198 p. 466)</w:t>
      </w:r>
      <w:r w:rsidR="000040D5" w:rsidRPr="0032190F">
        <w:rPr>
          <w:lang w:val="fr-FR"/>
        </w:rPr>
        <w:t xml:space="preserve"> </w:t>
      </w:r>
      <w:r w:rsidR="000040D5" w:rsidRPr="0032190F">
        <w:rPr>
          <w:rFonts w:eastAsia="Code2000"/>
          <w:lang w:val="fr-FR" w:eastAsia="en-GB"/>
        </w:rPr>
        <w:t>en Nouvelle-Castille (SS BIB)</w:t>
      </w:r>
      <w:r>
        <w:rPr>
          <w:rFonts w:eastAsia="Code2000"/>
          <w:lang w:val="fr-FR" w:eastAsia="en-GB"/>
        </w:rPr>
        <w:t xml:space="preserve"> Probable marquage de draille del Cordel del Pedroso connu à l'époque médiévale (BIB 2976)</w:t>
      </w:r>
    </w:p>
    <w:p w14:paraId="23333291" w14:textId="77777777" w:rsidR="00267B68" w:rsidRPr="0032190F" w:rsidRDefault="00267B68" w:rsidP="00267B68">
      <w:pPr>
        <w:rPr>
          <w:lang w:val="fr-FR"/>
        </w:rPr>
      </w:pPr>
    </w:p>
    <w:p w14:paraId="7E27AA21" w14:textId="77777777" w:rsidR="00267B68" w:rsidRPr="004372FC" w:rsidRDefault="00267B68" w:rsidP="00267B68">
      <w:pPr>
        <w:pStyle w:val="Heading2"/>
        <w:rPr>
          <w:lang w:val="es-ES"/>
        </w:rPr>
      </w:pPr>
      <w:bookmarkStart w:id="1541" w:name="Sit_Almaden_Plata_1"/>
      <w:r w:rsidRPr="004372FC">
        <w:rPr>
          <w:lang w:val="es-ES"/>
        </w:rPr>
        <w:t>Almaden de la Plata 1</w:t>
      </w:r>
    </w:p>
    <w:bookmarkEnd w:id="1541"/>
    <w:p w14:paraId="52B6C2CD" w14:textId="77777777" w:rsidR="00267B68" w:rsidRPr="004372FC" w:rsidRDefault="00267B68" w:rsidP="002F6F8E">
      <w:pPr>
        <w:rPr>
          <w:lang w:val="es-ES"/>
        </w:rPr>
      </w:pPr>
    </w:p>
    <w:p w14:paraId="485C1467" w14:textId="77777777" w:rsidR="00267B68" w:rsidRPr="004372FC" w:rsidRDefault="00267B68" w:rsidP="002F6F8E">
      <w:pPr>
        <w:rPr>
          <w:lang w:val="es-ES"/>
        </w:rPr>
      </w:pPr>
      <w:r w:rsidRPr="004372FC">
        <w:rPr>
          <w:lang w:val="es-ES"/>
        </w:rPr>
        <w:t>Bou</w:t>
      </w:r>
      <w:r w:rsidR="00040BC1" w:rsidRPr="004372FC">
        <w:rPr>
          <w:lang w:val="es-ES"/>
        </w:rPr>
        <w:t>cl</w:t>
      </w:r>
      <w:r w:rsidRPr="004372FC">
        <w:rPr>
          <w:lang w:val="es-ES"/>
        </w:rPr>
        <w:t>ier</w:t>
      </w:r>
    </w:p>
    <w:p w14:paraId="0F879CC5" w14:textId="77777777" w:rsidR="002E3DE4" w:rsidRPr="004372FC" w:rsidRDefault="002E3DE4" w:rsidP="002F6F8E">
      <w:pPr>
        <w:rPr>
          <w:lang w:val="es-ES"/>
        </w:rPr>
      </w:pPr>
    </w:p>
    <w:p w14:paraId="6095F3E0" w14:textId="5E4A448C" w:rsidR="002E3DE4" w:rsidRPr="004372FC" w:rsidRDefault="00000000" w:rsidP="002F6F8E">
      <w:pPr>
        <w:rPr>
          <w:lang w:val="es-ES"/>
        </w:rPr>
      </w:pPr>
      <w:hyperlink r:id="rId3518" w:anchor="Cul_Extremadura_per_Celestino2011_IIIc" w:history="1">
        <w:r w:rsidR="002E3DE4" w:rsidRPr="004372FC">
          <w:rPr>
            <w:rStyle w:val="Hyperlink"/>
            <w:lang w:val="es-ES"/>
          </w:rPr>
          <w:t>type IIIC</w:t>
        </w:r>
      </w:hyperlink>
      <w:r w:rsidR="002E3DE4" w:rsidRPr="004372FC">
        <w:rPr>
          <w:lang w:val="es-ES"/>
        </w:rPr>
        <w:t xml:space="preserve"> (BIB 3063)</w:t>
      </w:r>
    </w:p>
    <w:p w14:paraId="73B9CF0F" w14:textId="77777777" w:rsidR="00267B68" w:rsidRPr="004372FC" w:rsidRDefault="00267B68" w:rsidP="002F6F8E">
      <w:pPr>
        <w:rPr>
          <w:lang w:val="es-ES"/>
        </w:rPr>
      </w:pPr>
    </w:p>
    <w:p w14:paraId="3A4967DD" w14:textId="77777777" w:rsidR="00267B68" w:rsidRPr="004372FC" w:rsidRDefault="00267B68" w:rsidP="00267B68">
      <w:pPr>
        <w:pStyle w:val="Heading2"/>
        <w:rPr>
          <w:lang w:val="es-ES"/>
        </w:rPr>
      </w:pPr>
      <w:bookmarkStart w:id="1542" w:name="Sit_Almaden_Plata_2"/>
      <w:r w:rsidRPr="004372FC">
        <w:rPr>
          <w:lang w:val="es-ES"/>
        </w:rPr>
        <w:t>Almaden de la Plata 2</w:t>
      </w:r>
    </w:p>
    <w:bookmarkEnd w:id="1542"/>
    <w:p w14:paraId="2D22550A" w14:textId="77777777" w:rsidR="00BE4758" w:rsidRPr="00D60816" w:rsidRDefault="00D60816" w:rsidP="002F6F8E">
      <w:pPr>
        <w:rPr>
          <w:sz w:val="20"/>
          <w:lang w:val="es-ES"/>
        </w:rPr>
      </w:pPr>
      <w:r w:rsidRPr="00D60816">
        <w:rPr>
          <w:sz w:val="20"/>
          <w:lang w:val="es-ES"/>
        </w:rPr>
        <w:t>(Blanco y Gª Bueno, e.p.)(Gª Sanjuán et al., 2006)</w:t>
      </w:r>
    </w:p>
    <w:p w14:paraId="19252C9D" w14:textId="77777777" w:rsidR="00D60816" w:rsidRPr="004372FC" w:rsidRDefault="00D60816" w:rsidP="002F6F8E">
      <w:pPr>
        <w:rPr>
          <w:lang w:val="es-ES"/>
        </w:rPr>
      </w:pPr>
    </w:p>
    <w:p w14:paraId="422D3D8E" w14:textId="1448DA63" w:rsidR="00BE4758" w:rsidRDefault="00BE4758" w:rsidP="00934A22">
      <w:pPr>
        <w:jc w:val="both"/>
        <w:rPr>
          <w:lang w:val="fr-FR"/>
        </w:rPr>
      </w:pPr>
      <w:r>
        <w:rPr>
          <w:lang w:val="fr-FR"/>
        </w:rPr>
        <w:t xml:space="preserve">2 personnages isocéphales: 1 avec une coiffe et 1 à casque à cornes longues, un bouclier et une épée (SS BIB) Le personnage à coiffe se rapproche des stèles du </w:t>
      </w:r>
      <w:hyperlink r:id="rId3519" w:anchor="Cul_Diademe" w:history="1">
        <w:r w:rsidRPr="00BE4758">
          <w:rPr>
            <w:rStyle w:val="Hyperlink"/>
            <w:lang w:val="fr-FR"/>
          </w:rPr>
          <w:t>Diadème</w:t>
        </w:r>
      </w:hyperlink>
      <w:r>
        <w:rPr>
          <w:lang w:val="fr-FR"/>
        </w:rPr>
        <w:t xml:space="preserve"> tandis que le personnage à casque à cornes appartient au groupe d' </w:t>
      </w:r>
      <w:hyperlink r:id="rId3520" w:anchor="Cul_Extremadura" w:history="1">
        <w:r w:rsidRPr="00BE4758">
          <w:rPr>
            <w:rStyle w:val="Hyperlink"/>
            <w:lang w:val="fr-FR"/>
          </w:rPr>
          <w:t>Extrémadure</w:t>
        </w:r>
      </w:hyperlink>
      <w:r w:rsidRPr="00BE4758">
        <w:rPr>
          <w:lang w:val="fr-FR"/>
        </w:rPr>
        <w:t xml:space="preserve"> </w:t>
      </w:r>
      <w:r>
        <w:rPr>
          <w:lang w:val="fr-FR"/>
        </w:rPr>
        <w:t>(SS BIB)</w:t>
      </w:r>
    </w:p>
    <w:p w14:paraId="5C9F451B" w14:textId="77777777" w:rsidR="00D60816" w:rsidRDefault="00D60816" w:rsidP="002F6F8E">
      <w:pPr>
        <w:rPr>
          <w:lang w:val="fr-FR"/>
        </w:rPr>
      </w:pPr>
    </w:p>
    <w:p w14:paraId="652AF273" w14:textId="1E50D71F" w:rsidR="00D60816" w:rsidRPr="004372FC" w:rsidRDefault="00000000" w:rsidP="002F6F8E">
      <w:pPr>
        <w:rPr>
          <w:lang w:val="fr-FR"/>
        </w:rPr>
      </w:pPr>
      <w:hyperlink r:id="rId3521" w:anchor="Cul_Extremadura_per_Celestino2011_IVB1b" w:history="1">
        <w:r w:rsidR="00D60816" w:rsidRPr="004372FC">
          <w:rPr>
            <w:rStyle w:val="Hyperlink"/>
            <w:lang w:val="fr-FR"/>
          </w:rPr>
          <w:t>type IVB.1.b</w:t>
        </w:r>
      </w:hyperlink>
      <w:r w:rsidR="00D60816" w:rsidRPr="004372FC">
        <w:rPr>
          <w:lang w:val="fr-FR"/>
        </w:rPr>
        <w:t xml:space="preserve"> (BIB 3063)</w:t>
      </w:r>
    </w:p>
    <w:p w14:paraId="3BA41738" w14:textId="77777777" w:rsidR="00496DB8" w:rsidRDefault="00496DB8" w:rsidP="002F6F8E">
      <w:pPr>
        <w:rPr>
          <w:lang w:val="fr-FR"/>
        </w:rPr>
      </w:pPr>
    </w:p>
    <w:p w14:paraId="211B9956" w14:textId="77777777" w:rsidR="00496DB8" w:rsidRDefault="00496DB8" w:rsidP="00496DB8">
      <w:pPr>
        <w:pStyle w:val="Heading3"/>
      </w:pPr>
      <w:bookmarkStart w:id="1543" w:name="Sit_Almaden_Plata_2_sup"/>
      <w:r>
        <w:t>support</w:t>
      </w:r>
    </w:p>
    <w:bookmarkEnd w:id="1543"/>
    <w:p w14:paraId="3AD6317D" w14:textId="77777777" w:rsidR="00496DB8" w:rsidRDefault="00496DB8" w:rsidP="002F6F8E">
      <w:pPr>
        <w:rPr>
          <w:lang w:val="fr-FR"/>
        </w:rPr>
      </w:pPr>
    </w:p>
    <w:p w14:paraId="4635598F" w14:textId="77777777" w:rsidR="00496DB8" w:rsidRDefault="00496DB8" w:rsidP="00496DB8">
      <w:pPr>
        <w:pStyle w:val="Heading4"/>
      </w:pPr>
      <w:bookmarkStart w:id="1544" w:name="Sit_Almaden_Plata_2_sup_prep"/>
      <w:r>
        <w:lastRenderedPageBreak/>
        <w:t>surface</w:t>
      </w:r>
    </w:p>
    <w:bookmarkEnd w:id="1544"/>
    <w:p w14:paraId="07B991ED" w14:textId="77777777" w:rsidR="00496DB8" w:rsidRDefault="00496DB8" w:rsidP="002F6F8E">
      <w:pPr>
        <w:rPr>
          <w:lang w:val="fr-FR"/>
        </w:rPr>
      </w:pPr>
    </w:p>
    <w:p w14:paraId="751FF5CE" w14:textId="77777777" w:rsidR="00711811" w:rsidRDefault="00B85159" w:rsidP="002F6F8E">
      <w:pPr>
        <w:rPr>
          <w:lang w:val="fr-FR"/>
        </w:rPr>
      </w:pPr>
      <w:r>
        <w:rPr>
          <w:lang w:val="fr-FR"/>
        </w:rPr>
        <w:t xml:space="preserve">Cette stèle, </w:t>
      </w:r>
      <w:r w:rsidR="00040BC1" w:rsidRPr="0032190F">
        <w:rPr>
          <w:lang w:val="fr-FR"/>
        </w:rPr>
        <w:t>étudiée par RTI</w:t>
      </w:r>
      <w:r>
        <w:rPr>
          <w:lang w:val="fr-FR"/>
        </w:rPr>
        <w:t>, montre des traces de préparation de la surface</w:t>
      </w:r>
      <w:r w:rsidR="00040BC1" w:rsidRPr="0032190F">
        <w:rPr>
          <w:lang w:val="fr-FR"/>
        </w:rPr>
        <w:t xml:space="preserve"> (BIB 2544)</w:t>
      </w:r>
    </w:p>
    <w:p w14:paraId="6625CF54" w14:textId="77777777" w:rsidR="00DA7F34" w:rsidRDefault="00DA7F34" w:rsidP="002F6F8E">
      <w:pPr>
        <w:rPr>
          <w:lang w:val="fr-FR"/>
        </w:rPr>
      </w:pPr>
    </w:p>
    <w:p w14:paraId="538FAE25" w14:textId="77777777" w:rsidR="00DA7F34" w:rsidRDefault="00DA7F34" w:rsidP="00426FF9">
      <w:pPr>
        <w:pStyle w:val="Heading1"/>
      </w:pPr>
      <w:bookmarkStart w:id="1545" w:name="Sit_Soalar"/>
      <w:r>
        <w:t>SOALAR</w:t>
      </w:r>
    </w:p>
    <w:bookmarkEnd w:id="1545"/>
    <w:p w14:paraId="4A18991B" w14:textId="77777777" w:rsidR="00DA7F34" w:rsidRDefault="00DA7F34" w:rsidP="002F6F8E">
      <w:pPr>
        <w:rPr>
          <w:lang w:val="fr-FR"/>
        </w:rPr>
      </w:pPr>
    </w:p>
    <w:p w14:paraId="2CB68E94" w14:textId="0A8F23CE" w:rsidR="00DA7F34" w:rsidRDefault="00DA7F34" w:rsidP="00EA007A">
      <w:pPr>
        <w:jc w:val="both"/>
        <w:rPr>
          <w:lang w:val="fr-FR"/>
        </w:rPr>
      </w:pPr>
      <w:r>
        <w:rPr>
          <w:lang w:val="fr-FR"/>
        </w:rPr>
        <w:t xml:space="preserve">Stèle. Navarre. ~ 5 m de hauteur. Associée à une nécropole mégalithique (menhir de Burga, etc.)  (BIB 2908). Proche typologiquement de la stèle de </w:t>
      </w:r>
      <w:hyperlink r:id="rId3522" w:anchor="Sit_Boulhosa" w:history="1">
        <w:r w:rsidRPr="00DA7F34">
          <w:rPr>
            <w:rStyle w:val="Hyperlink"/>
            <w:lang w:val="fr-FR"/>
          </w:rPr>
          <w:t>Boulhosa</w:t>
        </w:r>
      </w:hyperlink>
      <w:r>
        <w:rPr>
          <w:lang w:val="fr-FR"/>
        </w:rPr>
        <w:t xml:space="preserve">, </w:t>
      </w:r>
      <w:hyperlink r:id="rId3523" w:anchor="Sit_Ermida" w:history="1">
        <w:r w:rsidRPr="00DA7F34">
          <w:rPr>
            <w:rStyle w:val="Hyperlink"/>
            <w:lang w:val="fr-FR"/>
          </w:rPr>
          <w:t>Ermida</w:t>
        </w:r>
      </w:hyperlink>
      <w:r>
        <w:rPr>
          <w:lang w:val="fr-FR"/>
        </w:rPr>
        <w:t xml:space="preserve"> (BIB 2908)</w:t>
      </w:r>
      <w:r w:rsidR="007F20A4">
        <w:rPr>
          <w:lang w:val="fr-FR"/>
        </w:rPr>
        <w:t xml:space="preserve"> En interv</w:t>
      </w:r>
      <w:r w:rsidR="00C771E4">
        <w:rPr>
          <w:lang w:val="fr-FR"/>
        </w:rPr>
        <w:t>i</w:t>
      </w:r>
      <w:r w:rsidR="007F20A4">
        <w:rPr>
          <w:lang w:val="fr-FR"/>
        </w:rPr>
        <w:t>sibilité avec la vallée de Baztan. En grès de Baztán (BIB 3033)</w:t>
      </w:r>
    </w:p>
    <w:p w14:paraId="7288A193" w14:textId="0146CBB2" w:rsidR="003E4A9E" w:rsidRPr="00B80071" w:rsidRDefault="00000000" w:rsidP="003E4A9E">
      <w:pPr>
        <w:rPr>
          <w:lang w:val="fr-FR"/>
        </w:rPr>
      </w:pPr>
      <w:hyperlink r:id="rId3524" w:anchor="Cul_Art_TAC_T_t_hallebarde" w:history="1">
        <w:r w:rsidR="003E4A9E" w:rsidRPr="003E4A9E">
          <w:rPr>
            <w:rStyle w:val="Hyperlink"/>
            <w:lang w:val="fr-FR"/>
          </w:rPr>
          <w:t>hallebarde</w:t>
        </w:r>
      </w:hyperlink>
      <w:r w:rsidR="003E4A9E" w:rsidRPr="003E4A9E">
        <w:rPr>
          <w:lang w:val="fr-FR"/>
        </w:rPr>
        <w:t xml:space="preserve"> </w:t>
      </w:r>
      <w:r w:rsidR="00DA7F34">
        <w:rPr>
          <w:lang w:val="fr-FR"/>
        </w:rPr>
        <w:t>(BIB 2908)</w:t>
      </w:r>
      <w:r w:rsidR="003E4A9E">
        <w:rPr>
          <w:lang w:val="fr-FR"/>
        </w:rPr>
        <w:t xml:space="preserve">(BIB 2172) </w:t>
      </w:r>
      <w:r w:rsidR="00833314">
        <w:rPr>
          <w:lang w:val="fr-FR"/>
        </w:rPr>
        <w:t xml:space="preserve">accrochée à une ceinture (SS BIB) à rapprocher de celle de Valdefuentes (BIB 3033), </w:t>
      </w:r>
      <w:r w:rsidR="007F20A4">
        <w:rPr>
          <w:lang w:val="fr-FR"/>
        </w:rPr>
        <w:t xml:space="preserve">motif serpentiforme, le traitement du buste avec deux formes protubérantes est très proche de celle d' </w:t>
      </w:r>
      <w:hyperlink r:id="rId3525" w:anchor="Sit_Ermida" w:history="1">
        <w:r w:rsidR="007F20A4" w:rsidRPr="007F20A4">
          <w:rPr>
            <w:rStyle w:val="Hyperlink"/>
            <w:lang w:val="fr-FR"/>
          </w:rPr>
          <w:t>Ermida</w:t>
        </w:r>
      </w:hyperlink>
      <w:r w:rsidR="007F20A4">
        <w:rPr>
          <w:lang w:val="fr-FR"/>
        </w:rPr>
        <w:t xml:space="preserve"> (BIB 3033) </w:t>
      </w:r>
      <w:r w:rsidR="003E4A9E">
        <w:rPr>
          <w:lang w:val="fr-FR"/>
        </w:rPr>
        <w:t xml:space="preserve">v. </w:t>
      </w:r>
      <w:r w:rsidR="003E4A9E" w:rsidRPr="003E4A9E">
        <w:rPr>
          <w:lang w:val="fr-FR"/>
        </w:rPr>
        <w:t xml:space="preserve">gr. </w:t>
      </w:r>
      <w:hyperlink r:id="rId3526" w:anchor="Cul_API_aclasser" w:history="1">
        <w:r w:rsidR="003E4A9E" w:rsidRPr="00B80071">
          <w:rPr>
            <w:rStyle w:val="Hyperlink"/>
            <w:lang w:val="fr-FR"/>
          </w:rPr>
          <w:t>Aclasser</w:t>
        </w:r>
      </w:hyperlink>
      <w:r w:rsidR="003E4A9E" w:rsidRPr="00B80071">
        <w:rPr>
          <w:lang w:val="fr-FR"/>
        </w:rPr>
        <w:t xml:space="preserve"> (SS BIB)</w:t>
      </w:r>
      <w:r w:rsidR="00C771E4" w:rsidRPr="00B80071">
        <w:rPr>
          <w:lang w:val="fr-FR"/>
        </w:rPr>
        <w:t xml:space="preserve"> </w:t>
      </w:r>
      <w:r w:rsidR="00C771E4" w:rsidRPr="00C771E4">
        <w:rPr>
          <w:i/>
          <w:lang w:val="fr-FR"/>
        </w:rPr>
        <w:t>chestplates</w:t>
      </w:r>
      <w:r w:rsidR="00C771E4" w:rsidRPr="00C771E4">
        <w:rPr>
          <w:lang w:val="fr-FR"/>
        </w:rPr>
        <w:t xml:space="preserve"> </w:t>
      </w:r>
      <w:r w:rsidR="00C771E4">
        <w:rPr>
          <w:lang w:val="fr-FR"/>
        </w:rPr>
        <w:t>(BIB 3033)</w:t>
      </w:r>
    </w:p>
    <w:p w14:paraId="7EAB6E1F" w14:textId="77777777" w:rsidR="00DA7F34" w:rsidRDefault="00DA7F34" w:rsidP="002F6F8E">
      <w:pPr>
        <w:rPr>
          <w:lang w:val="fr-FR"/>
        </w:rPr>
      </w:pPr>
    </w:p>
    <w:p w14:paraId="11ACA6DB" w14:textId="77777777" w:rsidR="001F1DE8" w:rsidRDefault="001F1DE8" w:rsidP="001F1DE8">
      <w:pPr>
        <w:pStyle w:val="Heading2"/>
      </w:pPr>
      <w:r>
        <w:t>technique</w:t>
      </w:r>
    </w:p>
    <w:p w14:paraId="2789E252" w14:textId="77777777" w:rsidR="001F1DE8" w:rsidRDefault="001F1DE8" w:rsidP="001F1DE8">
      <w:pPr>
        <w:rPr>
          <w:lang w:val="fr-FR"/>
        </w:rPr>
      </w:pPr>
    </w:p>
    <w:p w14:paraId="6FBC378E" w14:textId="77777777" w:rsidR="001F1DE8" w:rsidRPr="00B80071" w:rsidRDefault="001F1DE8" w:rsidP="002F6F8E">
      <w:pPr>
        <w:rPr>
          <w:lang w:val="fr-FR"/>
        </w:rPr>
      </w:pPr>
      <w:r>
        <w:rPr>
          <w:lang w:val="fr-FR"/>
        </w:rPr>
        <w:t xml:space="preserve">association de techniques différentes </w:t>
      </w:r>
      <w:r w:rsidRPr="001F1DE8">
        <w:rPr>
          <w:lang w:val="fr-FR"/>
        </w:rPr>
        <w:t>(BIB 2172)</w:t>
      </w:r>
    </w:p>
    <w:p w14:paraId="22AC45A3" w14:textId="77777777" w:rsidR="00DA7F34" w:rsidRPr="00B80071" w:rsidRDefault="00DA7F34" w:rsidP="002F6F8E">
      <w:pPr>
        <w:rPr>
          <w:lang w:val="fr-FR"/>
        </w:rPr>
      </w:pPr>
    </w:p>
    <w:p w14:paraId="45F84C37" w14:textId="77777777" w:rsidR="00DA7F34" w:rsidRPr="00B80071" w:rsidRDefault="00DA7F34" w:rsidP="00426FF9">
      <w:pPr>
        <w:pStyle w:val="Heading1"/>
      </w:pPr>
      <w:bookmarkStart w:id="1546" w:name="Sit_Ermida"/>
      <w:r w:rsidRPr="00B80071">
        <w:t>ERMIDA</w:t>
      </w:r>
    </w:p>
    <w:bookmarkEnd w:id="1546"/>
    <w:p w14:paraId="6190B731" w14:textId="77777777" w:rsidR="00DA7F34" w:rsidRPr="00740B69" w:rsidRDefault="00740B69" w:rsidP="002F6F8E">
      <w:pPr>
        <w:rPr>
          <w:sz w:val="20"/>
          <w:lang w:val="fr-FR"/>
        </w:rPr>
      </w:pPr>
      <w:r w:rsidRPr="00740B69">
        <w:rPr>
          <w:sz w:val="20"/>
          <w:lang w:val="fr-FR"/>
        </w:rPr>
        <w:t>BIB=(Baptista, 1985)</w:t>
      </w:r>
    </w:p>
    <w:p w14:paraId="07D0AB25" w14:textId="77777777" w:rsidR="00740B69" w:rsidRPr="00B80071" w:rsidRDefault="00740B69" w:rsidP="002F6F8E">
      <w:pPr>
        <w:rPr>
          <w:lang w:val="fr-FR"/>
        </w:rPr>
      </w:pPr>
    </w:p>
    <w:p w14:paraId="6B4263D6" w14:textId="6778BD88" w:rsidR="00DA7F34" w:rsidRDefault="00DA7F34" w:rsidP="0028674D">
      <w:pPr>
        <w:jc w:val="both"/>
        <w:rPr>
          <w:lang w:val="fr-FR"/>
        </w:rPr>
      </w:pPr>
      <w:r w:rsidRPr="00C771E4">
        <w:rPr>
          <w:lang w:val="fr-FR"/>
        </w:rPr>
        <w:t xml:space="preserve">Ermida (Ponte da Barca), stèle anthropomorphe, ~1,5 m de haut, personnage avec armure (BIB 2908) </w:t>
      </w:r>
      <w:r w:rsidR="00C771E4" w:rsidRPr="00C771E4">
        <w:rPr>
          <w:i/>
          <w:lang w:val="fr-FR"/>
        </w:rPr>
        <w:t>chestplates</w:t>
      </w:r>
      <w:r w:rsidR="00C771E4" w:rsidRPr="00C771E4">
        <w:rPr>
          <w:lang w:val="fr-FR"/>
        </w:rPr>
        <w:t xml:space="preserve"> </w:t>
      </w:r>
      <w:r w:rsidR="00C771E4">
        <w:rPr>
          <w:lang w:val="fr-FR"/>
        </w:rPr>
        <w:t xml:space="preserve">(BIB 3033) </w:t>
      </w:r>
      <w:hyperlink r:id="rId3527" w:anchor="Cul_API_aclasser_gr_NO" w:history="1">
        <w:r w:rsidR="00740B69" w:rsidRPr="00740B69">
          <w:rPr>
            <w:rStyle w:val="Hyperlink"/>
            <w:lang w:val="fr-FR"/>
          </w:rPr>
          <w:t>gr. du NO ibérique</w:t>
        </w:r>
      </w:hyperlink>
      <w:r w:rsidR="003E4A9E" w:rsidRPr="00C771E4">
        <w:rPr>
          <w:lang w:val="fr-FR"/>
        </w:rPr>
        <w:t xml:space="preserve"> (BIB </w:t>
      </w:r>
      <w:r w:rsidR="00740B69">
        <w:rPr>
          <w:lang w:val="fr-FR"/>
        </w:rPr>
        <w:t>2962</w:t>
      </w:r>
      <w:r w:rsidR="003E4A9E" w:rsidRPr="00C771E4">
        <w:rPr>
          <w:lang w:val="fr-FR"/>
        </w:rPr>
        <w:t xml:space="preserve">) </w:t>
      </w:r>
      <w:r w:rsidR="007F20A4">
        <w:rPr>
          <w:lang w:val="fr-FR"/>
        </w:rPr>
        <w:t xml:space="preserve">v. </w:t>
      </w:r>
      <w:hyperlink r:id="rId3528" w:anchor="Sit_Soalar" w:history="1">
        <w:r w:rsidR="007F20A4" w:rsidRPr="007F20A4">
          <w:rPr>
            <w:rStyle w:val="Hyperlink"/>
            <w:lang w:val="fr-FR"/>
          </w:rPr>
          <w:t>Soalar</w:t>
        </w:r>
      </w:hyperlink>
      <w:r w:rsidR="007F20A4">
        <w:rPr>
          <w:lang w:val="fr-FR"/>
        </w:rPr>
        <w:t xml:space="preserve"> (BIB 3033)</w:t>
      </w:r>
    </w:p>
    <w:p w14:paraId="6CFCE7D3" w14:textId="77777777" w:rsidR="006062CB" w:rsidRDefault="00105893" w:rsidP="0028674D">
      <w:pPr>
        <w:jc w:val="both"/>
        <w:rPr>
          <w:lang w:val="fr-FR"/>
        </w:rPr>
      </w:pPr>
      <w:r>
        <w:rPr>
          <w:lang w:val="fr-FR"/>
        </w:rPr>
        <w:t>Interprété comme figure masculine avec cuirasse (Bueno Ramirez et al. 2005a)</w:t>
      </w:r>
      <w:r w:rsidRPr="00105893">
        <w:rPr>
          <w:lang w:val="fr-FR" w:eastAsia="fr-FR"/>
        </w:rPr>
        <w:t xml:space="preserve"> </w:t>
      </w:r>
      <w:r w:rsidRPr="00105893">
        <w:rPr>
          <w:lang w:val="fr-FR"/>
        </w:rPr>
        <w:t>(BIB 3079)</w:t>
      </w:r>
    </w:p>
    <w:p w14:paraId="3D5676D3" w14:textId="77777777" w:rsidR="00C21E3F" w:rsidRDefault="00C21E3F" w:rsidP="0028674D">
      <w:pPr>
        <w:jc w:val="both"/>
        <w:rPr>
          <w:lang w:val="fr-FR"/>
        </w:rPr>
      </w:pPr>
      <w:r w:rsidRPr="00C21E3F">
        <w:rPr>
          <w:lang w:val="fr-FR"/>
        </w:rPr>
        <w:t xml:space="preserve">Malgre son apparence fruste, avec seulement 1 'anvers grave, no us sommes ici deja devant une piece relativement evoluee, dont toutes les surfaces ont ete regularisees et lissees. La tete se separe du corps par un «cou» extremement large, bien marque autour de la sculpture; les epaules et la suggestion de bras sont reduits a des moignons. La face est gravee dans presque tout ses details, contour superieur (ou arcade sourcilere), yeux, bouche, oreilles, contours lateraux et menton. Les seins sont donnes par deux cercles concentriques et une cupule. La division centrale de la poi trine se continue inferieurement par un decor «en epine» double, jusqu' a la ceinture. </w:t>
      </w:r>
      <w:r w:rsidRPr="008A36B4">
        <w:rPr>
          <w:lang w:val="fr-FR"/>
        </w:rPr>
        <w:t>(BIB 3084)</w:t>
      </w:r>
    </w:p>
    <w:p w14:paraId="39194928" w14:textId="77777777" w:rsidR="00C21E3F" w:rsidRDefault="00C21E3F" w:rsidP="002F6F8E">
      <w:pPr>
        <w:rPr>
          <w:lang w:val="fr-FR"/>
        </w:rPr>
      </w:pPr>
    </w:p>
    <w:p w14:paraId="1A184878" w14:textId="77777777" w:rsidR="00C21E3F" w:rsidRDefault="00C21E3F" w:rsidP="00C21E3F">
      <w:pPr>
        <w:pStyle w:val="Heading2"/>
      </w:pPr>
      <w:r>
        <w:t>contexte</w:t>
      </w:r>
    </w:p>
    <w:p w14:paraId="30A0DB44" w14:textId="77777777" w:rsidR="00C21E3F" w:rsidRDefault="00C21E3F" w:rsidP="00C21E3F">
      <w:pPr>
        <w:rPr>
          <w:lang w:val="fr-FR"/>
        </w:rPr>
      </w:pPr>
    </w:p>
    <w:p w14:paraId="260897F8" w14:textId="77777777" w:rsidR="00C21E3F" w:rsidRPr="00C21E3F" w:rsidRDefault="00C21E3F" w:rsidP="00C21E3F">
      <w:pPr>
        <w:rPr>
          <w:lang w:val="fr-FR"/>
        </w:rPr>
      </w:pPr>
      <w:r>
        <w:rPr>
          <w:lang w:val="fr-FR"/>
        </w:rPr>
        <w:t xml:space="preserve">SM en contexte de remploi dans un mur d'une maison, dans le villa di "concelho" de Ponte da Barca </w:t>
      </w:r>
      <w:r w:rsidRPr="008A36B4">
        <w:rPr>
          <w:lang w:val="fr-FR"/>
        </w:rPr>
        <w:t>(BIB 3084)</w:t>
      </w:r>
    </w:p>
    <w:p w14:paraId="32BADDE3" w14:textId="77777777" w:rsidR="00105893" w:rsidRDefault="00105893" w:rsidP="002F6F8E">
      <w:pPr>
        <w:rPr>
          <w:lang w:val="fr-FR"/>
        </w:rPr>
      </w:pPr>
    </w:p>
    <w:p w14:paraId="45DF0A4E" w14:textId="77777777" w:rsidR="00105893" w:rsidRPr="00F170E8" w:rsidRDefault="00105893" w:rsidP="00105893">
      <w:pPr>
        <w:pStyle w:val="Heading2"/>
      </w:pPr>
      <w:r w:rsidRPr="00F170E8">
        <w:t>datation</w:t>
      </w:r>
    </w:p>
    <w:p w14:paraId="189B3F0F" w14:textId="77777777" w:rsidR="00105893" w:rsidRPr="00F170E8" w:rsidRDefault="00105893" w:rsidP="00105893">
      <w:pPr>
        <w:jc w:val="both"/>
        <w:rPr>
          <w:lang w:val="fr-FR"/>
        </w:rPr>
      </w:pPr>
    </w:p>
    <w:p w14:paraId="16CEEB6F" w14:textId="77777777" w:rsidR="00105893" w:rsidRPr="0028674D" w:rsidRDefault="00105893" w:rsidP="00105893">
      <w:pPr>
        <w:jc w:val="both"/>
        <w:rPr>
          <w:lang w:val="fr-FR"/>
        </w:rPr>
      </w:pPr>
      <w:r w:rsidRPr="0028674D">
        <w:rPr>
          <w:lang w:val="fr-FR"/>
        </w:rPr>
        <w:t>Bronze final/Fer 1</w:t>
      </w:r>
      <w:r w:rsidR="00C21E3F" w:rsidRPr="0028674D">
        <w:rPr>
          <w:lang w:val="fr-FR"/>
        </w:rPr>
        <w:t xml:space="preserve"> </w:t>
      </w:r>
      <w:r w:rsidRPr="0028674D">
        <w:rPr>
          <w:lang w:val="fr-FR"/>
        </w:rPr>
        <w:t>(BIB 3079)</w:t>
      </w:r>
      <w:r w:rsidR="0028674D" w:rsidRPr="0028674D">
        <w:rPr>
          <w:lang w:val="fr-FR"/>
        </w:rPr>
        <w:t xml:space="preserve"> Peut-être BF (BIB 3084)</w:t>
      </w:r>
    </w:p>
    <w:p w14:paraId="1B2AB1A8" w14:textId="77777777" w:rsidR="00C21E3F" w:rsidRPr="0028674D" w:rsidRDefault="00C21E3F" w:rsidP="00105893">
      <w:pPr>
        <w:jc w:val="both"/>
        <w:rPr>
          <w:lang w:val="fr-FR"/>
        </w:rPr>
      </w:pPr>
    </w:p>
    <w:p w14:paraId="4FEE3393" w14:textId="77777777" w:rsidR="00C21E3F" w:rsidRPr="00105893" w:rsidRDefault="00C21E3F" w:rsidP="00426FF9">
      <w:pPr>
        <w:pStyle w:val="Heading1"/>
      </w:pPr>
      <w:bookmarkStart w:id="1547" w:name="Sit_San_Bartolomeu_Mar"/>
      <w:r>
        <w:t>SAN BARTOLOMEU DO MAR</w:t>
      </w:r>
    </w:p>
    <w:bookmarkEnd w:id="1547"/>
    <w:p w14:paraId="003D7B6D" w14:textId="77777777" w:rsidR="00105893" w:rsidRPr="00F170E8" w:rsidRDefault="00105893" w:rsidP="002F6F8E">
      <w:pPr>
        <w:rPr>
          <w:lang w:val="fr-FR"/>
        </w:rPr>
      </w:pPr>
    </w:p>
    <w:p w14:paraId="51B4C316" w14:textId="77777777" w:rsidR="00C21E3F" w:rsidRDefault="00C21E3F" w:rsidP="002F6F8E">
      <w:pPr>
        <w:rPr>
          <w:lang w:val="fr-FR"/>
        </w:rPr>
      </w:pPr>
      <w:r w:rsidRPr="00C21E3F">
        <w:rPr>
          <w:lang w:val="fr-FR"/>
        </w:rPr>
        <w:t xml:space="preserve">Ce menhir se trouve in situ, pres de 1 'eglise paroissiale, a quelques dizaines de metres de la route Porto-Viana, laquelle se dirige vers 1 'Espagne ( «concelho» de Esposende, district de Braga). Malgre cette localisation, il n'a ete reconnu comme menhir que dans les annees 80. Tres pres de lamer (750 m. env.), il s'implante dans les sables de plage ancienne de 15-25 m. d'hauteur. La tradition racconte qu'il ete fichee dans le sol par lamer; si on le fait tomber, celle-laretoumeraet recouvrera ces lieux. Hauteur: 2,10 m.; larg. max.: 0,72 m.; esp. max.: 0,42 m. Granit. Au-dela des </w:t>
      </w:r>
      <w:r w:rsidRPr="00C21E3F">
        <w:rPr>
          <w:lang w:val="fr-FR"/>
        </w:rPr>
        <w:lastRenderedPageBreak/>
        <w:t>quatre paires de fossettes de sa face sud, ce menhir presente une evidente allure anthropomorphe, due surtout aux deux saliences laterales superieures de Ia meme face (favon intentionelle, symbolique, d'indiquer les bras) eta la «tete» bien degagee, bien que, peut-etre, partiellement coupee dans son extremite, en date incertaine. La section triangulaire du menhir accentue sa «lecture» antropomorphique, dans Ia mesure ou les deux faces qui convergent vers Ia face sud suggerent le dos du personnage.</w:t>
      </w:r>
      <w:r w:rsidRPr="008A36B4">
        <w:rPr>
          <w:lang w:val="fr-FR"/>
        </w:rPr>
        <w:t>(BIB 3084)</w:t>
      </w:r>
    </w:p>
    <w:p w14:paraId="1EAD0F91" w14:textId="77777777" w:rsidR="0028674D" w:rsidRDefault="0028674D" w:rsidP="002F6F8E">
      <w:pPr>
        <w:rPr>
          <w:lang w:val="fr-FR"/>
        </w:rPr>
      </w:pPr>
    </w:p>
    <w:p w14:paraId="703AF71A" w14:textId="77777777" w:rsidR="0028674D" w:rsidRPr="0028674D" w:rsidRDefault="0028674D" w:rsidP="002F6F8E">
      <w:pPr>
        <w:rPr>
          <w:lang w:val="fr-FR"/>
        </w:rPr>
      </w:pPr>
      <w:r>
        <w:rPr>
          <w:lang w:val="fr-FR"/>
        </w:rPr>
        <w:t>datation difficile (BIB 3084)</w:t>
      </w:r>
    </w:p>
    <w:p w14:paraId="2126A0F3" w14:textId="77777777" w:rsidR="00105893" w:rsidRPr="0028674D" w:rsidRDefault="00105893" w:rsidP="002F6F8E">
      <w:pPr>
        <w:rPr>
          <w:lang w:val="fr-FR"/>
        </w:rPr>
      </w:pPr>
    </w:p>
    <w:p w14:paraId="61F95188" w14:textId="77777777" w:rsidR="006062CB" w:rsidRDefault="006062CB" w:rsidP="00426FF9">
      <w:pPr>
        <w:pStyle w:val="Heading1"/>
      </w:pPr>
      <w:r>
        <w:t>MUNOGALINDO</w:t>
      </w:r>
    </w:p>
    <w:p w14:paraId="34B9C4A5" w14:textId="77777777" w:rsidR="006062CB" w:rsidRPr="00DD0C08" w:rsidRDefault="006062CB" w:rsidP="002F6F8E">
      <w:pPr>
        <w:rPr>
          <w:sz w:val="20"/>
          <w:lang w:val="fr-FR"/>
        </w:rPr>
      </w:pPr>
      <w:r w:rsidRPr="00DD0C08">
        <w:rPr>
          <w:sz w:val="20"/>
          <w:lang w:val="fr-FR"/>
        </w:rPr>
        <w:t>Muñugalindo</w:t>
      </w:r>
    </w:p>
    <w:p w14:paraId="55B9B98B" w14:textId="77777777" w:rsidR="006062CB" w:rsidRDefault="006062CB" w:rsidP="002F6F8E">
      <w:pPr>
        <w:rPr>
          <w:lang w:val="fr-FR"/>
        </w:rPr>
      </w:pPr>
    </w:p>
    <w:p w14:paraId="510FEDE6" w14:textId="77777777" w:rsidR="006062CB" w:rsidRDefault="006062CB" w:rsidP="002F6F8E">
      <w:pPr>
        <w:rPr>
          <w:lang w:val="fr-FR"/>
        </w:rPr>
      </w:pPr>
      <w:r>
        <w:rPr>
          <w:lang w:val="fr-FR"/>
        </w:rPr>
        <w:t>Stèle subrectangulaire avec un réticulé (?) quadrangulaire (BIB 2172)</w:t>
      </w:r>
    </w:p>
    <w:p w14:paraId="6B2679AD" w14:textId="77777777" w:rsidR="000153D3" w:rsidRDefault="000153D3" w:rsidP="002F6F8E">
      <w:pPr>
        <w:rPr>
          <w:lang w:val="fr-FR"/>
        </w:rPr>
      </w:pPr>
    </w:p>
    <w:p w14:paraId="3E16DBFB" w14:textId="77777777" w:rsidR="00E6435F" w:rsidRPr="00D52855" w:rsidRDefault="00E6435F" w:rsidP="00426FF9">
      <w:pPr>
        <w:pStyle w:val="Heading1"/>
        <w:rPr>
          <w:lang w:val="es-ES"/>
        </w:rPr>
      </w:pPr>
      <w:bookmarkStart w:id="1548" w:name="Sit_Os_Muinos"/>
      <w:r w:rsidRPr="00D52855">
        <w:rPr>
          <w:lang w:val="es-ES"/>
        </w:rPr>
        <w:t>OS MUINOS</w:t>
      </w:r>
    </w:p>
    <w:bookmarkEnd w:id="1548"/>
    <w:p w14:paraId="0E020906" w14:textId="77777777" w:rsidR="00E6435F" w:rsidRDefault="00E6435F" w:rsidP="002F6F8E">
      <w:pPr>
        <w:rPr>
          <w:sz w:val="20"/>
          <w:lang w:val="es-ES"/>
        </w:rPr>
      </w:pPr>
      <w:r w:rsidRPr="000153D3">
        <w:rPr>
          <w:sz w:val="20"/>
          <w:lang w:val="es-ES"/>
        </w:rPr>
        <w:t>Os Muiños</w:t>
      </w:r>
    </w:p>
    <w:p w14:paraId="7F20E0AD" w14:textId="77777777" w:rsidR="00E6435F" w:rsidRDefault="00E6435F" w:rsidP="002F6F8E">
      <w:pPr>
        <w:rPr>
          <w:sz w:val="20"/>
          <w:lang w:val="es-ES"/>
        </w:rPr>
      </w:pPr>
    </w:p>
    <w:p w14:paraId="2B584136" w14:textId="77777777" w:rsidR="00E6435F" w:rsidRPr="004A09EB" w:rsidRDefault="00E6435F" w:rsidP="002F6F8E">
      <w:pPr>
        <w:rPr>
          <w:lang w:val="es-ES"/>
        </w:rPr>
      </w:pPr>
      <w:r w:rsidRPr="00E6435F">
        <w:rPr>
          <w:lang w:val="es-ES"/>
        </w:rPr>
        <w:t xml:space="preserve">Bidueiros, San Pedro de Ferreiroa, Agolada. </w:t>
      </w:r>
      <w:r w:rsidRPr="00A0014D">
        <w:rPr>
          <w:lang w:val="en-GB"/>
        </w:rPr>
        <w:t xml:space="preserve">Orthostate C7. </w:t>
      </w:r>
      <w:r>
        <w:rPr>
          <w:lang w:val="fr-FR"/>
        </w:rPr>
        <w:t xml:space="preserve">Partie de la chambre et située à l'entrée. </w:t>
      </w:r>
      <w:r w:rsidRPr="004A09EB">
        <w:rPr>
          <w:lang w:val="es-ES"/>
        </w:rPr>
        <w:t>Silhouette anthropomorphe possible (BIB 2172)</w:t>
      </w:r>
    </w:p>
    <w:p w14:paraId="73CA91E6" w14:textId="77777777" w:rsidR="00E6435F" w:rsidRPr="004A09EB" w:rsidRDefault="00E6435F" w:rsidP="002F6F8E">
      <w:pPr>
        <w:rPr>
          <w:lang w:val="es-ES"/>
        </w:rPr>
      </w:pPr>
    </w:p>
    <w:p w14:paraId="3D4C2A3A" w14:textId="77777777" w:rsidR="000153D3" w:rsidRPr="00D52855" w:rsidRDefault="000153D3" w:rsidP="00426FF9">
      <w:pPr>
        <w:pStyle w:val="Heading1"/>
        <w:rPr>
          <w:lang w:val="es-ES"/>
        </w:rPr>
      </w:pPr>
      <w:bookmarkStart w:id="1549" w:name="Sit_Muinos"/>
      <w:r w:rsidRPr="00D52855">
        <w:rPr>
          <w:lang w:val="es-ES"/>
        </w:rPr>
        <w:t>MUINOS</w:t>
      </w:r>
    </w:p>
    <w:bookmarkEnd w:id="1549"/>
    <w:p w14:paraId="2DFCCEB6" w14:textId="77777777" w:rsidR="000153D3" w:rsidRDefault="000153D3" w:rsidP="002F6F8E">
      <w:pPr>
        <w:rPr>
          <w:sz w:val="20"/>
          <w:lang w:val="es-ES"/>
        </w:rPr>
      </w:pPr>
      <w:r w:rsidRPr="000153D3">
        <w:rPr>
          <w:sz w:val="20"/>
          <w:lang w:val="es-ES"/>
        </w:rPr>
        <w:t xml:space="preserve">Muinos de </w:t>
      </w:r>
      <w:r w:rsidR="00E6435F">
        <w:rPr>
          <w:sz w:val="20"/>
          <w:lang w:val="es-ES"/>
        </w:rPr>
        <w:t>San Pedro, Muiños de San Pedro</w:t>
      </w:r>
      <w:r w:rsidR="00740B69">
        <w:rPr>
          <w:sz w:val="20"/>
          <w:lang w:val="es-ES"/>
        </w:rPr>
        <w:t>, Muino de San Pedro</w:t>
      </w:r>
    </w:p>
    <w:p w14:paraId="5692D536" w14:textId="77777777" w:rsidR="000153D3" w:rsidRDefault="000153D3" w:rsidP="002F6F8E">
      <w:pPr>
        <w:rPr>
          <w:sz w:val="20"/>
          <w:lang w:val="es-ES"/>
        </w:rPr>
      </w:pPr>
    </w:p>
    <w:p w14:paraId="5A0A6231" w14:textId="77777777" w:rsidR="00105893" w:rsidRDefault="004613CD" w:rsidP="00105893">
      <w:pPr>
        <w:jc w:val="both"/>
        <w:rPr>
          <w:lang w:val="fr-FR"/>
        </w:rPr>
      </w:pPr>
      <w:r>
        <w:rPr>
          <w:lang w:val="fr-FR"/>
        </w:rPr>
        <w:t xml:space="preserve">Ourense. </w:t>
      </w:r>
      <w:r w:rsidR="000153D3">
        <w:rPr>
          <w:lang w:val="fr-FR"/>
        </w:rPr>
        <w:t>Stèle</w:t>
      </w:r>
      <w:r w:rsidR="00034C46">
        <w:rPr>
          <w:lang w:val="fr-FR"/>
        </w:rPr>
        <w:t xml:space="preserve"> anthropomorphe</w:t>
      </w:r>
      <w:r w:rsidR="000153D3">
        <w:rPr>
          <w:lang w:val="fr-FR"/>
        </w:rPr>
        <w:t xml:space="preserve">. </w:t>
      </w:r>
      <w:r w:rsidR="00E6435F" w:rsidRPr="00E6435F">
        <w:rPr>
          <w:lang w:val="fr-FR"/>
        </w:rPr>
        <w:t xml:space="preserve">Support de morphologie anthropomorphe, </w:t>
      </w:r>
      <w:r w:rsidR="00E6435F">
        <w:rPr>
          <w:lang w:val="fr-FR"/>
        </w:rPr>
        <w:t>section</w:t>
      </w:r>
      <w:r w:rsidR="00E6435F" w:rsidRPr="00E6435F">
        <w:rPr>
          <w:lang w:val="fr-FR"/>
        </w:rPr>
        <w:t xml:space="preserve"> tronconique, avec gravures sur toutes ses faces</w:t>
      </w:r>
      <w:r w:rsidR="00E6435F">
        <w:rPr>
          <w:lang w:val="fr-FR"/>
        </w:rPr>
        <w:t xml:space="preserve"> </w:t>
      </w:r>
      <w:r w:rsidR="00E6435F" w:rsidRPr="00E6435F">
        <w:rPr>
          <w:lang w:val="fr-FR"/>
        </w:rPr>
        <w:t xml:space="preserve"> </w:t>
      </w:r>
      <w:r w:rsidR="00E6435F" w:rsidRPr="000153D3">
        <w:rPr>
          <w:lang w:val="fr-FR"/>
        </w:rPr>
        <w:t>(</w:t>
      </w:r>
      <w:r w:rsidR="00E6435F">
        <w:rPr>
          <w:lang w:val="fr-FR"/>
        </w:rPr>
        <w:t>BIB 2172)</w:t>
      </w:r>
      <w:r w:rsidR="00105893" w:rsidRPr="00105893">
        <w:rPr>
          <w:lang w:val="fr-FR"/>
        </w:rPr>
        <w:t xml:space="preserve"> </w:t>
      </w:r>
      <w:r w:rsidR="00105893">
        <w:rPr>
          <w:lang w:val="fr-FR"/>
        </w:rPr>
        <w:t xml:space="preserve">Menhir phallique transformé [remploi] en statue-menhir (Bettencourt 2005) </w:t>
      </w:r>
      <w:r w:rsidR="00105893" w:rsidRPr="00105893">
        <w:rPr>
          <w:lang w:val="fr-FR"/>
        </w:rPr>
        <w:t>(BIB 3079)</w:t>
      </w:r>
    </w:p>
    <w:p w14:paraId="5B65C904" w14:textId="77777777" w:rsidR="00105893" w:rsidRDefault="00105893" w:rsidP="00105893">
      <w:pPr>
        <w:jc w:val="both"/>
        <w:rPr>
          <w:lang w:val="fr-FR"/>
        </w:rPr>
      </w:pPr>
    </w:p>
    <w:p w14:paraId="6ADD88C6" w14:textId="77777777" w:rsidR="00E6435F" w:rsidRDefault="00FF77BF" w:rsidP="00E6435F">
      <w:pPr>
        <w:jc w:val="both"/>
        <w:rPr>
          <w:lang w:val="fr-FR"/>
        </w:rPr>
      </w:pPr>
      <w:r>
        <w:rPr>
          <w:lang w:val="fr-FR"/>
        </w:rPr>
        <w:t xml:space="preserve"> gr. Aclasser</w:t>
      </w:r>
    </w:p>
    <w:p w14:paraId="4FD50A77" w14:textId="77777777" w:rsidR="00E6435F" w:rsidRDefault="00E6435F" w:rsidP="00E6435F">
      <w:pPr>
        <w:jc w:val="both"/>
        <w:rPr>
          <w:lang w:val="fr-FR"/>
        </w:rPr>
      </w:pPr>
    </w:p>
    <w:p w14:paraId="3AFF5EDB" w14:textId="77777777" w:rsidR="00E6435F" w:rsidRDefault="00E6435F" w:rsidP="00E6435F">
      <w:pPr>
        <w:pStyle w:val="Heading2"/>
      </w:pPr>
      <w:r>
        <w:t>face avant</w:t>
      </w:r>
    </w:p>
    <w:p w14:paraId="71E6D96A" w14:textId="77777777" w:rsidR="00E6435F" w:rsidRPr="00FF77BF" w:rsidRDefault="00FF77BF" w:rsidP="00E6435F">
      <w:pPr>
        <w:jc w:val="both"/>
        <w:rPr>
          <w:sz w:val="20"/>
          <w:lang w:val="fr-FR"/>
        </w:rPr>
      </w:pPr>
      <w:r w:rsidRPr="00FF77BF">
        <w:rPr>
          <w:sz w:val="20"/>
          <w:lang w:val="fr-FR"/>
        </w:rPr>
        <w:t>remploi</w:t>
      </w:r>
    </w:p>
    <w:p w14:paraId="402F99E4" w14:textId="77777777" w:rsidR="00FF77BF" w:rsidRPr="000153D3" w:rsidRDefault="00FF77BF" w:rsidP="00E6435F">
      <w:pPr>
        <w:jc w:val="both"/>
        <w:rPr>
          <w:lang w:val="fr-FR"/>
        </w:rPr>
      </w:pPr>
    </w:p>
    <w:p w14:paraId="7D2F8655" w14:textId="77777777" w:rsidR="00DE0041" w:rsidRDefault="00DE0041" w:rsidP="00DE0041">
      <w:pPr>
        <w:jc w:val="both"/>
        <w:rPr>
          <w:lang w:val="fr-FR"/>
        </w:rPr>
      </w:pPr>
      <w:r w:rsidRPr="00E6435F">
        <w:rPr>
          <w:lang w:val="fr-FR"/>
        </w:rPr>
        <w:t>La</w:t>
      </w:r>
      <w:r>
        <w:rPr>
          <w:lang w:val="fr-FR"/>
        </w:rPr>
        <w:t xml:space="preserve"> </w:t>
      </w:r>
      <w:r w:rsidRPr="00E6435F">
        <w:rPr>
          <w:lang w:val="fr-FR"/>
        </w:rPr>
        <w:t xml:space="preserve">pièce réutilisée à l'époque romaine </w:t>
      </w:r>
      <w:r w:rsidR="00FF77BF" w:rsidRPr="000153D3">
        <w:rPr>
          <w:lang w:val="fr-FR"/>
        </w:rPr>
        <w:t>(</w:t>
      </w:r>
      <w:r w:rsidR="00FF77BF">
        <w:rPr>
          <w:lang w:val="fr-FR"/>
        </w:rPr>
        <w:t xml:space="preserve">BIB 2172) </w:t>
      </w:r>
      <w:r w:rsidR="00FF77BF" w:rsidRPr="00E6435F">
        <w:rPr>
          <w:lang w:val="fr-FR"/>
        </w:rPr>
        <w:t>La tête est délimitée par</w:t>
      </w:r>
      <w:r w:rsidR="00FF77BF">
        <w:rPr>
          <w:lang w:val="fr-FR"/>
        </w:rPr>
        <w:t xml:space="preserve"> </w:t>
      </w:r>
      <w:r w:rsidR="00FF77BF" w:rsidRPr="00E6435F">
        <w:rPr>
          <w:lang w:val="fr-FR"/>
        </w:rPr>
        <w:t>une ligne continue faite avec une large gravure</w:t>
      </w:r>
      <w:r w:rsidR="00FF77BF">
        <w:rPr>
          <w:lang w:val="fr-FR"/>
        </w:rPr>
        <w:t xml:space="preserve"> </w:t>
      </w:r>
      <w:r w:rsidR="00FF77BF" w:rsidRPr="00E6435F">
        <w:rPr>
          <w:lang w:val="fr-FR"/>
        </w:rPr>
        <w:t xml:space="preserve"> ., il a des oreilles,les yeux et la bouche, tous représentés par une large gravure</w:t>
      </w:r>
      <w:r w:rsidR="00FF77BF">
        <w:rPr>
          <w:lang w:val="fr-FR"/>
        </w:rPr>
        <w:t xml:space="preserve"> </w:t>
      </w:r>
      <w:r w:rsidR="00FF77BF" w:rsidRPr="000153D3">
        <w:rPr>
          <w:lang w:val="fr-FR"/>
        </w:rPr>
        <w:t>(</w:t>
      </w:r>
      <w:r w:rsidR="00FF77BF">
        <w:rPr>
          <w:lang w:val="fr-FR"/>
        </w:rPr>
        <w:t>BIB 2172)</w:t>
      </w:r>
      <w:r w:rsidR="00FF77BF" w:rsidRPr="00E6435F">
        <w:rPr>
          <w:lang w:val="fr-FR"/>
        </w:rPr>
        <w:t xml:space="preserve"> </w:t>
      </w:r>
      <w:r w:rsidR="00FF77BF">
        <w:rPr>
          <w:lang w:val="fr-FR"/>
        </w:rPr>
        <w:t xml:space="preserve">d'époque romaine </w:t>
      </w:r>
      <w:r w:rsidR="00FF77BF" w:rsidRPr="004613CD">
        <w:rPr>
          <w:lang w:val="fr-FR"/>
        </w:rPr>
        <w:t>(BIB 3060)</w:t>
      </w:r>
      <w:r w:rsidR="00FF77BF">
        <w:rPr>
          <w:lang w:val="fr-FR"/>
        </w:rPr>
        <w:t xml:space="preserve"> réutilisée </w:t>
      </w:r>
      <w:r w:rsidRPr="00E6435F">
        <w:rPr>
          <w:lang w:val="fr-FR"/>
        </w:rPr>
        <w:t>comme stèle épigraphique funéraire. L'inscription suivante est gravée sur l'avers</w:t>
      </w:r>
      <w:r>
        <w:rPr>
          <w:lang w:val="fr-FR"/>
        </w:rPr>
        <w:t>:</w:t>
      </w:r>
    </w:p>
    <w:p w14:paraId="23416829" w14:textId="77777777" w:rsidR="00DE0041" w:rsidRDefault="00DE0041" w:rsidP="00DE0041">
      <w:pPr>
        <w:jc w:val="both"/>
        <w:rPr>
          <w:lang w:val="fr-FR"/>
        </w:rPr>
      </w:pPr>
    </w:p>
    <w:p w14:paraId="1F45BB59" w14:textId="77777777" w:rsidR="00DE0041" w:rsidRPr="004A09EB" w:rsidRDefault="00DE0041" w:rsidP="00DE0041">
      <w:pPr>
        <w:jc w:val="center"/>
        <w:rPr>
          <w:i/>
          <w:lang w:val="fr-FR"/>
        </w:rPr>
      </w:pPr>
      <w:r w:rsidRPr="00E6435F">
        <w:rPr>
          <w:i/>
          <w:lang w:val="fr-FR"/>
        </w:rPr>
        <w:t>Lat</w:t>
      </w:r>
      <w:r w:rsidRPr="004A09EB">
        <w:rPr>
          <w:i/>
          <w:lang w:val="fr-FR"/>
        </w:rPr>
        <w:t>ronius Celtiati F(ilius) - H(ic) S(itus) E(st)</w:t>
      </w:r>
    </w:p>
    <w:p w14:paraId="5130FFA0" w14:textId="77777777" w:rsidR="00E6435F" w:rsidRDefault="00DE0041" w:rsidP="00E6435F">
      <w:pPr>
        <w:jc w:val="both"/>
        <w:rPr>
          <w:lang w:val="fr-FR"/>
        </w:rPr>
      </w:pPr>
      <w:r w:rsidRPr="004A09EB">
        <w:rPr>
          <w:lang w:val="fr-FR"/>
        </w:rPr>
        <w:t xml:space="preserve"> </w:t>
      </w:r>
      <w:r w:rsidRPr="000153D3">
        <w:rPr>
          <w:lang w:val="fr-FR"/>
        </w:rPr>
        <w:t>(</w:t>
      </w:r>
      <w:r>
        <w:rPr>
          <w:lang w:val="fr-FR"/>
        </w:rPr>
        <w:t>BIB 2172)</w:t>
      </w:r>
    </w:p>
    <w:p w14:paraId="5FCB831A" w14:textId="77777777" w:rsidR="00BD0EBE" w:rsidRDefault="00BD0EBE" w:rsidP="00E6435F">
      <w:pPr>
        <w:jc w:val="both"/>
        <w:rPr>
          <w:lang w:val="fr-FR"/>
        </w:rPr>
      </w:pPr>
    </w:p>
    <w:p w14:paraId="1D715E74" w14:textId="77777777" w:rsidR="00E6435F" w:rsidRDefault="00E6435F" w:rsidP="00E6435F">
      <w:pPr>
        <w:pStyle w:val="Heading2"/>
      </w:pPr>
      <w:r>
        <w:t>face arrière</w:t>
      </w:r>
    </w:p>
    <w:p w14:paraId="21415219" w14:textId="77777777" w:rsidR="00E6435F" w:rsidRDefault="00E6435F" w:rsidP="00E6435F">
      <w:pPr>
        <w:rPr>
          <w:lang w:val="fr-FR"/>
        </w:rPr>
      </w:pPr>
    </w:p>
    <w:p w14:paraId="61F74745" w14:textId="77777777" w:rsidR="000153D3" w:rsidRDefault="00E6435F" w:rsidP="00DE0041">
      <w:pPr>
        <w:jc w:val="both"/>
        <w:rPr>
          <w:lang w:val="fr-FR"/>
        </w:rPr>
      </w:pPr>
      <w:r w:rsidRPr="00E6435F">
        <w:rPr>
          <w:lang w:val="fr-FR"/>
        </w:rPr>
        <w:t>A l'avers le visage est délimité par un ovale</w:t>
      </w:r>
      <w:r>
        <w:rPr>
          <w:lang w:val="fr-FR"/>
        </w:rPr>
        <w:t xml:space="preserve"> </w:t>
      </w:r>
      <w:r w:rsidRPr="00E6435F">
        <w:rPr>
          <w:lang w:val="fr-FR"/>
        </w:rPr>
        <w:t>Sur sa tête, il a une coiffe, également gravée, qui est</w:t>
      </w:r>
      <w:r>
        <w:rPr>
          <w:lang w:val="fr-FR"/>
        </w:rPr>
        <w:t xml:space="preserve"> </w:t>
      </w:r>
      <w:r w:rsidRPr="00E6435F">
        <w:rPr>
          <w:lang w:val="fr-FR"/>
        </w:rPr>
        <w:t>réticulé au revers</w:t>
      </w:r>
      <w:r w:rsidR="00DE0041">
        <w:rPr>
          <w:lang w:val="fr-FR"/>
        </w:rPr>
        <w:t xml:space="preserve"> </w:t>
      </w:r>
      <w:r w:rsidR="00DE0041" w:rsidRPr="004A09EB">
        <w:rPr>
          <w:lang w:val="fr-FR"/>
        </w:rPr>
        <w:t xml:space="preserve"> </w:t>
      </w:r>
      <w:r w:rsidR="00DE0041" w:rsidRPr="000153D3">
        <w:rPr>
          <w:lang w:val="fr-FR"/>
        </w:rPr>
        <w:t>(</w:t>
      </w:r>
      <w:r w:rsidR="00DE0041">
        <w:rPr>
          <w:lang w:val="fr-FR"/>
        </w:rPr>
        <w:t>BIB 2172)</w:t>
      </w:r>
      <w:r w:rsidR="00DE0041" w:rsidRPr="00DE0041">
        <w:rPr>
          <w:lang w:val="fr-FR"/>
        </w:rPr>
        <w:t xml:space="preserve"> </w:t>
      </w:r>
      <w:r w:rsidR="00DE0041">
        <w:rPr>
          <w:lang w:val="fr-FR"/>
        </w:rPr>
        <w:t>carquois (SS BIB).</w:t>
      </w:r>
    </w:p>
    <w:p w14:paraId="66761920" w14:textId="77777777" w:rsidR="00BD0EBE" w:rsidRDefault="00BD0EBE" w:rsidP="00E6435F">
      <w:pPr>
        <w:jc w:val="both"/>
        <w:rPr>
          <w:lang w:val="fr-FR"/>
        </w:rPr>
      </w:pPr>
    </w:p>
    <w:p w14:paraId="5BAED284" w14:textId="77777777" w:rsidR="00BD0EBE" w:rsidRDefault="00BD0EBE" w:rsidP="00DE0041">
      <w:pPr>
        <w:pStyle w:val="Heading3"/>
      </w:pPr>
      <w:bookmarkStart w:id="1550" w:name="Sit_Muinos_carquois"/>
      <w:r>
        <w:t>carquois</w:t>
      </w:r>
    </w:p>
    <w:bookmarkEnd w:id="1550"/>
    <w:p w14:paraId="5CCEEF63" w14:textId="77777777" w:rsidR="00BD0EBE" w:rsidRDefault="00BD0EBE" w:rsidP="00E6435F">
      <w:pPr>
        <w:jc w:val="both"/>
        <w:rPr>
          <w:lang w:val="fr-FR"/>
        </w:rPr>
      </w:pPr>
    </w:p>
    <w:p w14:paraId="09C29637" w14:textId="55165268" w:rsidR="00DE0041" w:rsidRDefault="00DE0041" w:rsidP="00E6435F">
      <w:pPr>
        <w:jc w:val="both"/>
        <w:rPr>
          <w:lang w:val="fr-FR"/>
        </w:rPr>
      </w:pPr>
      <w:r w:rsidRPr="00E6435F">
        <w:rPr>
          <w:lang w:val="fr-FR"/>
        </w:rPr>
        <w:t>Au centre du</w:t>
      </w:r>
      <w:r>
        <w:rPr>
          <w:lang w:val="fr-FR"/>
        </w:rPr>
        <w:t xml:space="preserve"> </w:t>
      </w:r>
      <w:r w:rsidRPr="00E6435F">
        <w:rPr>
          <w:lang w:val="fr-FR"/>
        </w:rPr>
        <w:t xml:space="preserve">support au dos est un emblème rectangulaire </w:t>
      </w:r>
      <w:r>
        <w:rPr>
          <w:lang w:val="fr-FR"/>
        </w:rPr>
        <w:t xml:space="preserve">MSRC </w:t>
      </w:r>
      <w:r w:rsidRPr="00E6435F">
        <w:rPr>
          <w:lang w:val="fr-FR"/>
        </w:rPr>
        <w:t xml:space="preserve">qui part du contour qui définit la tête. </w:t>
      </w:r>
      <w:r w:rsidRPr="000153D3">
        <w:rPr>
          <w:lang w:val="fr-FR"/>
        </w:rPr>
        <w:t xml:space="preserve">Motif rectangulaire proche du </w:t>
      </w:r>
      <w:hyperlink r:id="rId3529" w:anchor="Cul_Art_TAC_T_x_MSRC" w:history="1">
        <w:r w:rsidRPr="0020473A">
          <w:rPr>
            <w:rStyle w:val="Hyperlink"/>
            <w:lang w:val="fr-FR"/>
          </w:rPr>
          <w:t>MSRC</w:t>
        </w:r>
      </w:hyperlink>
      <w:r w:rsidRPr="0020473A">
        <w:rPr>
          <w:i/>
          <w:lang w:val="fr-FR"/>
        </w:rPr>
        <w:t xml:space="preserve"> </w:t>
      </w:r>
      <w:r w:rsidRPr="000153D3">
        <w:rPr>
          <w:lang w:val="fr-FR"/>
        </w:rPr>
        <w:t>(</w:t>
      </w:r>
      <w:r>
        <w:rPr>
          <w:lang w:val="fr-FR"/>
        </w:rPr>
        <w:t xml:space="preserve">BIB 2172) </w:t>
      </w:r>
    </w:p>
    <w:p w14:paraId="09096904" w14:textId="77777777" w:rsidR="00DE0041" w:rsidRDefault="00DE0041" w:rsidP="00E6435F">
      <w:pPr>
        <w:jc w:val="both"/>
        <w:rPr>
          <w:lang w:val="fr-FR"/>
        </w:rPr>
      </w:pPr>
    </w:p>
    <w:p w14:paraId="490E784C" w14:textId="77777777" w:rsidR="00DE0041" w:rsidRDefault="00DE0041" w:rsidP="00DE0041">
      <w:pPr>
        <w:pStyle w:val="Heading4"/>
      </w:pPr>
      <w:bookmarkStart w:id="1551" w:name="Sit_Muinos_carquois_tek"/>
      <w:r>
        <w:t>technique</w:t>
      </w:r>
    </w:p>
    <w:bookmarkEnd w:id="1551"/>
    <w:p w14:paraId="4B29DE24" w14:textId="77777777" w:rsidR="00DE0041" w:rsidRDefault="00DE0041" w:rsidP="00E6435F">
      <w:pPr>
        <w:jc w:val="both"/>
        <w:rPr>
          <w:lang w:val="fr-FR"/>
        </w:rPr>
      </w:pPr>
    </w:p>
    <w:p w14:paraId="203BDF73" w14:textId="77777777" w:rsidR="00DE0041" w:rsidRDefault="00DE0041" w:rsidP="00E6435F">
      <w:pPr>
        <w:jc w:val="both"/>
        <w:rPr>
          <w:lang w:val="fr-FR"/>
        </w:rPr>
      </w:pPr>
      <w:r w:rsidRPr="00E6435F">
        <w:rPr>
          <w:lang w:val="fr-FR"/>
        </w:rPr>
        <w:t>en bas-relief</w:t>
      </w:r>
      <w:r>
        <w:rPr>
          <w:lang w:val="fr-FR"/>
        </w:rPr>
        <w:t xml:space="preserve"> (BIB 2172) </w:t>
      </w:r>
      <w:r w:rsidRPr="00E6435F">
        <w:rPr>
          <w:lang w:val="fr-FR"/>
        </w:rPr>
        <w:t xml:space="preserve">Sur la photo publiée, un éventuel bras de </w:t>
      </w:r>
      <w:r>
        <w:rPr>
          <w:lang w:val="fr-FR"/>
        </w:rPr>
        <w:t>en relief</w:t>
      </w:r>
      <w:r w:rsidRPr="00E6435F">
        <w:rPr>
          <w:lang w:val="fr-FR"/>
        </w:rPr>
        <w:t xml:space="preserve"> est identifié </w:t>
      </w:r>
      <w:r w:rsidRPr="000153D3">
        <w:rPr>
          <w:lang w:val="fr-FR"/>
        </w:rPr>
        <w:t>(</w:t>
      </w:r>
      <w:r>
        <w:rPr>
          <w:lang w:val="fr-FR"/>
        </w:rPr>
        <w:t>BIB 2172)</w:t>
      </w:r>
      <w:r w:rsidRPr="00E6435F">
        <w:rPr>
          <w:lang w:val="fr-FR"/>
        </w:rPr>
        <w:t>.</w:t>
      </w:r>
    </w:p>
    <w:p w14:paraId="33F8067C" w14:textId="77777777" w:rsidR="00DE0041" w:rsidRDefault="00DE0041" w:rsidP="00DE0041">
      <w:pPr>
        <w:jc w:val="both"/>
        <w:rPr>
          <w:szCs w:val="18"/>
          <w:lang w:val="fr-FR" w:eastAsia="en-GB"/>
        </w:rPr>
      </w:pPr>
    </w:p>
    <w:p w14:paraId="4D1D965E" w14:textId="798C03AE" w:rsidR="00DE0041" w:rsidRDefault="00DE0041" w:rsidP="00DE0041">
      <w:pPr>
        <w:jc w:val="both"/>
        <w:rPr>
          <w:szCs w:val="18"/>
          <w:lang w:val="fr-FR" w:eastAsia="en-GB"/>
        </w:rPr>
      </w:pPr>
      <w:r>
        <w:rPr>
          <w:szCs w:val="18"/>
          <w:lang w:val="fr-FR" w:eastAsia="en-GB"/>
        </w:rPr>
        <w:t xml:space="preserve">v. </w:t>
      </w:r>
      <w:hyperlink r:id="rId3530" w:anchor="Cul_Art_TAC_T_x_MSRC_tek" w:history="1">
        <w:r w:rsidRPr="00BD0EBE">
          <w:rPr>
            <w:rStyle w:val="Hyperlink"/>
            <w:szCs w:val="18"/>
            <w:lang w:val="fr-FR" w:eastAsia="en-GB"/>
          </w:rPr>
          <w:t>technique</w:t>
        </w:r>
      </w:hyperlink>
    </w:p>
    <w:p w14:paraId="031E6D64" w14:textId="77777777" w:rsidR="00DE0041" w:rsidRDefault="00DE0041" w:rsidP="00E6435F">
      <w:pPr>
        <w:jc w:val="both"/>
        <w:rPr>
          <w:lang w:val="fr-FR"/>
        </w:rPr>
      </w:pPr>
    </w:p>
    <w:p w14:paraId="4157559E" w14:textId="77777777" w:rsidR="00105893" w:rsidRDefault="00105893" w:rsidP="00105893">
      <w:pPr>
        <w:pStyle w:val="Heading2"/>
      </w:pPr>
      <w:r>
        <w:t>datation</w:t>
      </w:r>
    </w:p>
    <w:p w14:paraId="4E7C6265" w14:textId="77777777" w:rsidR="00105893" w:rsidRDefault="00105893" w:rsidP="00E6435F">
      <w:pPr>
        <w:jc w:val="both"/>
        <w:rPr>
          <w:lang w:val="fr-FR"/>
        </w:rPr>
      </w:pPr>
    </w:p>
    <w:p w14:paraId="14D79EED" w14:textId="77777777" w:rsidR="00105893" w:rsidRPr="000153D3" w:rsidRDefault="00105893" w:rsidP="00E6435F">
      <w:pPr>
        <w:jc w:val="both"/>
        <w:rPr>
          <w:lang w:val="fr-FR"/>
        </w:rPr>
      </w:pPr>
      <w:r>
        <w:rPr>
          <w:lang w:val="fr-FR"/>
        </w:rPr>
        <w:t>Bronze final/Fer 1</w:t>
      </w:r>
      <w:r w:rsidRPr="00105893">
        <w:rPr>
          <w:lang w:val="fr-FR"/>
        </w:rPr>
        <w:t>(BIB 3079)</w:t>
      </w:r>
    </w:p>
    <w:p w14:paraId="2EF8A298" w14:textId="77777777" w:rsidR="00DD0C08" w:rsidRPr="000153D3" w:rsidRDefault="00DD0C08" w:rsidP="002F6F8E">
      <w:pPr>
        <w:rPr>
          <w:lang w:val="fr-FR"/>
        </w:rPr>
      </w:pPr>
    </w:p>
    <w:p w14:paraId="1382796A" w14:textId="77777777" w:rsidR="00DD0C08" w:rsidRDefault="00DD0C08" w:rsidP="00426FF9">
      <w:pPr>
        <w:pStyle w:val="Heading1"/>
      </w:pPr>
      <w:bookmarkStart w:id="1552" w:name="Sit_Millaron"/>
      <w:r>
        <w:t>MILLARON</w:t>
      </w:r>
    </w:p>
    <w:bookmarkEnd w:id="1552"/>
    <w:p w14:paraId="0F7882F8" w14:textId="77777777" w:rsidR="00DD0C08" w:rsidRDefault="00DD0C08" w:rsidP="002F6F8E">
      <w:pPr>
        <w:rPr>
          <w:lang w:val="fr-FR"/>
        </w:rPr>
      </w:pPr>
    </w:p>
    <w:p w14:paraId="1D45250F" w14:textId="13BBFF6F" w:rsidR="00DD0C08" w:rsidRPr="00C4505C" w:rsidRDefault="00DD0C08" w:rsidP="000E2B6A">
      <w:pPr>
        <w:jc w:val="both"/>
        <w:rPr>
          <w:lang w:val="fr-FR"/>
        </w:rPr>
      </w:pPr>
      <w:r>
        <w:rPr>
          <w:lang w:val="fr-FR"/>
        </w:rPr>
        <w:t xml:space="preserve">Stèle. Probable carquois avec des franges (SS BIB) </w:t>
      </w:r>
      <w:r w:rsidR="000E2B6A" w:rsidRPr="000E2B6A">
        <w:rPr>
          <w:lang w:val="fr-FR"/>
        </w:rPr>
        <w:t xml:space="preserve">Possible </w:t>
      </w:r>
      <w:r w:rsidR="000E2B6A">
        <w:rPr>
          <w:lang w:val="fr-FR"/>
        </w:rPr>
        <w:t>SM</w:t>
      </w:r>
      <w:r w:rsidR="000E2B6A" w:rsidRPr="000E2B6A">
        <w:rPr>
          <w:lang w:val="fr-FR"/>
        </w:rPr>
        <w:t xml:space="preserve">. Son côté droit est fragmenté. La partie conservée présente de son côté à gauche, une série d'incisions horizontales parallèles qui </w:t>
      </w:r>
      <w:r w:rsidR="000E2B6A">
        <w:rPr>
          <w:lang w:val="fr-FR"/>
        </w:rPr>
        <w:t>montre</w:t>
      </w:r>
      <w:r w:rsidR="000E2B6A" w:rsidRPr="000E2B6A">
        <w:rPr>
          <w:lang w:val="fr-FR"/>
        </w:rPr>
        <w:t xml:space="preserve"> </w:t>
      </w:r>
      <w:r w:rsidR="000E2B6A">
        <w:rPr>
          <w:lang w:val="fr-FR"/>
        </w:rPr>
        <w:t>des</w:t>
      </w:r>
      <w:r w:rsidR="000E2B6A" w:rsidRPr="000E2B6A">
        <w:rPr>
          <w:lang w:val="fr-FR"/>
        </w:rPr>
        <w:t xml:space="preserve"> </w:t>
      </w:r>
      <w:r w:rsidR="000E2B6A" w:rsidRPr="000E2B6A">
        <w:rPr>
          <w:i/>
          <w:lang w:val="fr-FR"/>
        </w:rPr>
        <w:t>corazas</w:t>
      </w:r>
      <w:r w:rsidR="000E2B6A" w:rsidRPr="000E2B6A">
        <w:rPr>
          <w:lang w:val="fr-FR"/>
        </w:rPr>
        <w:t xml:space="preserve"> </w:t>
      </w:r>
      <w:r w:rsidR="000E2B6A">
        <w:rPr>
          <w:lang w:val="fr-FR"/>
        </w:rPr>
        <w:t>proches</w:t>
      </w:r>
      <w:r w:rsidR="000E2B6A" w:rsidRPr="000E2B6A">
        <w:rPr>
          <w:lang w:val="fr-FR"/>
        </w:rPr>
        <w:t xml:space="preserve"> de Valdefuentes ou d'</w:t>
      </w:r>
      <w:r w:rsidR="00504AFD">
        <w:rPr>
          <w:lang w:val="fr-FR"/>
        </w:rPr>
        <w:t xml:space="preserve"> </w:t>
      </w:r>
      <w:hyperlink r:id="rId3531" w:anchor="Sit_Ataudes" w:history="1">
        <w:r w:rsidR="000E2B6A" w:rsidRPr="00A2736D">
          <w:rPr>
            <w:rStyle w:val="Hyperlink"/>
            <w:lang w:val="fr-FR"/>
          </w:rPr>
          <w:t>Ataudes</w:t>
        </w:r>
      </w:hyperlink>
      <w:r w:rsidR="000E2B6A" w:rsidRPr="000E2B6A">
        <w:rPr>
          <w:lang w:val="fr-FR"/>
        </w:rPr>
        <w:t xml:space="preserve">. Dans le centre de la surface préservée présente un motif rectangulaire </w:t>
      </w:r>
      <w:r w:rsidR="000E2B6A">
        <w:rPr>
          <w:lang w:val="fr-FR"/>
        </w:rPr>
        <w:t xml:space="preserve">[carquois] </w:t>
      </w:r>
      <w:r w:rsidR="000E2B6A" w:rsidRPr="000E2B6A">
        <w:rPr>
          <w:lang w:val="fr-FR"/>
        </w:rPr>
        <w:t>fait avec des</w:t>
      </w:r>
      <w:r w:rsidR="000E2B6A">
        <w:rPr>
          <w:lang w:val="fr-FR"/>
        </w:rPr>
        <w:t xml:space="preserve"> incisions plus minces qui a une bordure (</w:t>
      </w:r>
      <w:r w:rsidR="000E2B6A" w:rsidRPr="000E2B6A">
        <w:rPr>
          <w:i/>
          <w:lang w:val="fr-FR"/>
        </w:rPr>
        <w:t>faja</w:t>
      </w:r>
      <w:r w:rsidR="000E2B6A">
        <w:rPr>
          <w:lang w:val="fr-FR"/>
        </w:rPr>
        <w:t xml:space="preserve">) </w:t>
      </w:r>
      <w:r w:rsidR="000E2B6A" w:rsidRPr="000E2B6A">
        <w:rPr>
          <w:lang w:val="fr-FR"/>
        </w:rPr>
        <w:t xml:space="preserve">à motifs triangulaires à laquelle pend une série de lignes verticales. En raison de la place occupée par ce motif rectangulaire et par la technique dans laquelle il est exécuté, différent du reste, on peut dire que ce motif a été exécuté à la fois après la rupture du support et, par conséquent, il est postérieur aux autres </w:t>
      </w:r>
      <w:r w:rsidR="000E2B6A">
        <w:rPr>
          <w:lang w:val="fr-FR"/>
        </w:rPr>
        <w:t>[superposition]</w:t>
      </w:r>
      <w:r w:rsidR="000E2B6A" w:rsidRPr="000E2B6A">
        <w:rPr>
          <w:lang w:val="fr-FR"/>
        </w:rPr>
        <w:t xml:space="preserve">. </w:t>
      </w:r>
      <w:r>
        <w:rPr>
          <w:lang w:val="fr-FR"/>
        </w:rPr>
        <w:t>(BIB 2172)</w:t>
      </w:r>
    </w:p>
    <w:p w14:paraId="00AB7670" w14:textId="77777777" w:rsidR="00DA7F34" w:rsidRDefault="00DA7F34" w:rsidP="00426FF9">
      <w:pPr>
        <w:pStyle w:val="Heading1"/>
      </w:pPr>
      <w:r>
        <w:br/>
      </w:r>
      <w:bookmarkStart w:id="1553" w:name="Sit_Ataudes"/>
      <w:r>
        <w:t>ATAUDES</w:t>
      </w:r>
      <w:bookmarkEnd w:id="1553"/>
    </w:p>
    <w:p w14:paraId="4CEB4CD3" w14:textId="77777777" w:rsidR="00DA7F34" w:rsidRPr="00C17FD2" w:rsidRDefault="006329D6" w:rsidP="002F6F8E">
      <w:pPr>
        <w:rPr>
          <w:sz w:val="20"/>
          <w:szCs w:val="18"/>
          <w:lang w:val="fr-FR" w:eastAsia="en-GB"/>
        </w:rPr>
      </w:pPr>
      <w:r>
        <w:rPr>
          <w:sz w:val="20"/>
          <w:szCs w:val="18"/>
          <w:lang w:val="fr-FR" w:eastAsia="en-GB"/>
        </w:rPr>
        <w:t>Ataúdes</w:t>
      </w:r>
      <w:r w:rsidR="00504AFD">
        <w:rPr>
          <w:sz w:val="20"/>
          <w:szCs w:val="18"/>
          <w:lang w:val="fr-FR" w:eastAsia="en-GB"/>
        </w:rPr>
        <w:t xml:space="preserve">, </w:t>
      </w:r>
      <w:r w:rsidR="00C17FD2">
        <w:rPr>
          <w:sz w:val="20"/>
          <w:szCs w:val="18"/>
          <w:lang w:val="fr-FR" w:eastAsia="en-GB"/>
        </w:rPr>
        <w:t>BIB=</w:t>
      </w:r>
      <w:r w:rsidR="007E63F0" w:rsidRPr="007E63F0">
        <w:rPr>
          <w:sz w:val="20"/>
          <w:szCs w:val="18"/>
          <w:lang w:val="fr-FR" w:eastAsia="en-GB"/>
        </w:rPr>
        <w:t>3040</w:t>
      </w:r>
      <w:r w:rsidR="00C17FD2">
        <w:rPr>
          <w:sz w:val="20"/>
          <w:szCs w:val="18"/>
          <w:lang w:val="fr-FR" w:eastAsia="en-GB"/>
        </w:rPr>
        <w:t>, BIB=</w:t>
      </w:r>
      <w:r w:rsidR="00C17FD2" w:rsidRPr="00C17FD2">
        <w:rPr>
          <w:sz w:val="20"/>
          <w:szCs w:val="18"/>
          <w:lang w:val="fr-FR" w:eastAsia="en-GB"/>
        </w:rPr>
        <w:t>(Vilaça et al., 2001)</w:t>
      </w:r>
    </w:p>
    <w:p w14:paraId="79EF25F3" w14:textId="77777777" w:rsidR="007E63F0" w:rsidRDefault="007E63F0" w:rsidP="002F6F8E">
      <w:pPr>
        <w:rPr>
          <w:lang w:val="fr-FR"/>
        </w:rPr>
      </w:pPr>
    </w:p>
    <w:p w14:paraId="668FC4C6" w14:textId="230AA85F" w:rsidR="00740B69" w:rsidRPr="00DB1115" w:rsidRDefault="00000000" w:rsidP="00740B69">
      <w:pPr>
        <w:rPr>
          <w:lang w:val="fr-FR"/>
        </w:rPr>
      </w:pPr>
      <w:hyperlink r:id="rId3532" w:anchor="Cul_API_aclasser_gr_CO" w:history="1">
        <w:r w:rsidR="00740B69" w:rsidRPr="00DB1115">
          <w:rPr>
            <w:rStyle w:val="Hyperlink"/>
            <w:lang w:val="fr-FR"/>
          </w:rPr>
          <w:t xml:space="preserve">gr. du </w:t>
        </w:r>
        <w:r w:rsidR="00740B69" w:rsidRPr="00740B69">
          <w:rPr>
            <w:rStyle w:val="Hyperlink"/>
            <w:lang w:val="fr-FR"/>
          </w:rPr>
          <w:t>C</w:t>
        </w:r>
        <w:r w:rsidR="00740B69" w:rsidRPr="00DB1115">
          <w:rPr>
            <w:rStyle w:val="Hyperlink"/>
            <w:lang w:val="fr-FR"/>
          </w:rPr>
          <w:t>O ibérique</w:t>
        </w:r>
      </w:hyperlink>
      <w:r w:rsidR="00740B69" w:rsidRPr="00DB1115">
        <w:rPr>
          <w:lang w:val="fr-FR"/>
        </w:rPr>
        <w:t xml:space="preserve"> (BIB 2962)</w:t>
      </w:r>
    </w:p>
    <w:p w14:paraId="347CD68B" w14:textId="77777777" w:rsidR="0020473A" w:rsidRDefault="0020473A" w:rsidP="002F6F8E">
      <w:pPr>
        <w:rPr>
          <w:lang w:val="fr-FR"/>
        </w:rPr>
      </w:pPr>
    </w:p>
    <w:p w14:paraId="343F5A94" w14:textId="77777777" w:rsidR="0020473A" w:rsidRDefault="0020473A" w:rsidP="0020473A">
      <w:pPr>
        <w:pStyle w:val="Heading2"/>
      </w:pPr>
      <w:bookmarkStart w:id="1554" w:name="Sit_Ataudes_fA"/>
      <w:r>
        <w:t>face A</w:t>
      </w:r>
    </w:p>
    <w:bookmarkEnd w:id="1554"/>
    <w:p w14:paraId="7D82AF90" w14:textId="77777777" w:rsidR="0020473A" w:rsidRDefault="0020473A" w:rsidP="0020473A">
      <w:pPr>
        <w:rPr>
          <w:lang w:val="fr-FR"/>
        </w:rPr>
      </w:pPr>
    </w:p>
    <w:p w14:paraId="19961250" w14:textId="5F107E0C" w:rsidR="0020473A" w:rsidRPr="007E63F0" w:rsidRDefault="00000000" w:rsidP="0056047F">
      <w:pPr>
        <w:jc w:val="both"/>
        <w:rPr>
          <w:lang w:val="fr-FR"/>
        </w:rPr>
      </w:pPr>
      <w:hyperlink r:id="rId3533" w:anchor="Cul_Art_TAC_T_t_epee" w:history="1">
        <w:r w:rsidR="00504AFD" w:rsidRPr="0056047F">
          <w:rPr>
            <w:rStyle w:val="Hyperlink"/>
            <w:szCs w:val="18"/>
            <w:lang w:val="fr-FR" w:eastAsia="en-GB"/>
          </w:rPr>
          <w:t>épée</w:t>
        </w:r>
      </w:hyperlink>
      <w:r w:rsidR="00504AFD">
        <w:rPr>
          <w:szCs w:val="18"/>
          <w:lang w:val="fr-FR" w:eastAsia="en-GB"/>
        </w:rPr>
        <w:t xml:space="preserve"> en en bas-relief (BIB 3040)</w:t>
      </w:r>
      <w:r w:rsidR="0056047F" w:rsidRPr="0056047F">
        <w:rPr>
          <w:szCs w:val="18"/>
          <w:lang w:val="fr-FR" w:eastAsia="en-GB"/>
        </w:rPr>
        <w:t xml:space="preserve"> </w:t>
      </w:r>
      <w:r w:rsidR="0056047F">
        <w:rPr>
          <w:szCs w:val="18"/>
          <w:lang w:val="fr-FR" w:eastAsia="en-GB"/>
        </w:rPr>
        <w:t xml:space="preserve">de type </w:t>
      </w:r>
      <w:hyperlink r:id="rId3534" w:anchor="Cul_Argar__arm_epee" w:history="1">
        <w:r w:rsidR="0056047F" w:rsidRPr="0056047F">
          <w:rPr>
            <w:rStyle w:val="Hyperlink"/>
            <w:lang w:val="fr-FR"/>
          </w:rPr>
          <w:t>Argar</w:t>
        </w:r>
      </w:hyperlink>
      <w:r w:rsidR="0056047F">
        <w:rPr>
          <w:lang w:val="fr-FR"/>
        </w:rPr>
        <w:t xml:space="preserve"> possible. </w:t>
      </w:r>
      <w:r w:rsidR="0056047F">
        <w:rPr>
          <w:szCs w:val="18"/>
          <w:lang w:val="fr-FR" w:eastAsia="en-GB"/>
        </w:rPr>
        <w:t xml:space="preserve">La bouterolle du fourreau de l'épée, avec deux demi-cercles, est très proche de celle de </w:t>
      </w:r>
      <w:hyperlink r:id="rId3535" w:anchor="Sit_Mouricos" w:history="1">
        <w:r w:rsidR="0056047F" w:rsidRPr="00DF5828">
          <w:rPr>
            <w:rStyle w:val="Hyperlink"/>
            <w:szCs w:val="18"/>
            <w:lang w:val="fr-FR" w:eastAsia="en-GB"/>
          </w:rPr>
          <w:t>Mouri</w:t>
        </w:r>
        <w:r w:rsidR="0056047F">
          <w:rPr>
            <w:rStyle w:val="Hyperlink"/>
            <w:szCs w:val="18"/>
            <w:lang w:val="fr-FR" w:eastAsia="en-GB"/>
          </w:rPr>
          <w:t>c</w:t>
        </w:r>
        <w:r w:rsidR="0056047F" w:rsidRPr="00DF5828">
          <w:rPr>
            <w:rStyle w:val="Hyperlink"/>
            <w:szCs w:val="18"/>
            <w:lang w:val="fr-FR" w:eastAsia="en-GB"/>
          </w:rPr>
          <w:t>os</w:t>
        </w:r>
      </w:hyperlink>
      <w:r w:rsidR="0056047F">
        <w:rPr>
          <w:szCs w:val="18"/>
          <w:lang w:val="fr-FR" w:eastAsia="en-GB"/>
        </w:rPr>
        <w:t xml:space="preserve"> (SS BIB) </w:t>
      </w:r>
      <w:hyperlink r:id="rId3536" w:anchor="Cul_Art_TAC_T_t_baudrier" w:history="1">
        <w:r w:rsidR="0056047F" w:rsidRPr="00D64745">
          <w:rPr>
            <w:rStyle w:val="Hyperlink"/>
            <w:lang w:val="fr-FR"/>
          </w:rPr>
          <w:t>baudrier</w:t>
        </w:r>
      </w:hyperlink>
      <w:r w:rsidR="0056047F">
        <w:rPr>
          <w:lang w:val="fr-FR"/>
        </w:rPr>
        <w:t xml:space="preserve"> (BIB 2172) courroie de suspension ou baudier </w:t>
      </w:r>
      <w:r w:rsidR="0056047F">
        <w:rPr>
          <w:szCs w:val="18"/>
          <w:lang w:val="fr-FR" w:eastAsia="en-GB"/>
        </w:rPr>
        <w:t>(BIB 3040)</w:t>
      </w:r>
      <w:r w:rsidR="00CE1E1C">
        <w:rPr>
          <w:szCs w:val="18"/>
          <w:lang w:val="fr-FR" w:eastAsia="en-GB"/>
        </w:rPr>
        <w:t xml:space="preserve"> poignard à bouterolle en éventail (PYM com. pers.)</w:t>
      </w:r>
    </w:p>
    <w:p w14:paraId="2D49493A" w14:textId="77777777" w:rsidR="0020473A" w:rsidRDefault="0020473A" w:rsidP="002F6F8E">
      <w:pPr>
        <w:rPr>
          <w:lang w:val="fr-FR"/>
        </w:rPr>
      </w:pPr>
    </w:p>
    <w:p w14:paraId="6F8AF874" w14:textId="77777777" w:rsidR="0020473A" w:rsidRDefault="0020473A" w:rsidP="0020473A">
      <w:pPr>
        <w:pStyle w:val="Heading2"/>
      </w:pPr>
      <w:bookmarkStart w:id="1555" w:name="Sit_Ataudes_fB"/>
      <w:r>
        <w:t>face B</w:t>
      </w:r>
    </w:p>
    <w:bookmarkEnd w:id="1555"/>
    <w:p w14:paraId="416A77CC" w14:textId="77777777" w:rsidR="0020473A" w:rsidRPr="0056047F" w:rsidRDefault="00504AFD" w:rsidP="002F6F8E">
      <w:pPr>
        <w:rPr>
          <w:sz w:val="20"/>
          <w:szCs w:val="18"/>
          <w:lang w:val="fr-FR" w:eastAsia="en-GB"/>
        </w:rPr>
      </w:pPr>
      <w:r w:rsidRPr="0056047F">
        <w:rPr>
          <w:sz w:val="20"/>
          <w:szCs w:val="18"/>
          <w:lang w:val="fr-FR" w:eastAsia="en-GB"/>
        </w:rPr>
        <w:t>face avers (BIB 3040)</w:t>
      </w:r>
    </w:p>
    <w:p w14:paraId="2C82981D" w14:textId="77777777" w:rsidR="00504AFD" w:rsidRDefault="00504AFD" w:rsidP="002F6F8E">
      <w:pPr>
        <w:rPr>
          <w:szCs w:val="18"/>
          <w:lang w:val="fr-FR" w:eastAsia="en-GB"/>
        </w:rPr>
      </w:pPr>
    </w:p>
    <w:p w14:paraId="2912638F" w14:textId="77777777" w:rsidR="00BD0EBE" w:rsidRDefault="00BD0EBE" w:rsidP="002F6F8E">
      <w:pPr>
        <w:rPr>
          <w:szCs w:val="18"/>
          <w:lang w:val="fr-FR" w:eastAsia="en-GB"/>
        </w:rPr>
      </w:pPr>
      <w:r>
        <w:rPr>
          <w:szCs w:val="18"/>
          <w:lang w:val="fr-FR" w:eastAsia="en-GB"/>
        </w:rPr>
        <w:t>Face avant (SS BIB)</w:t>
      </w:r>
    </w:p>
    <w:p w14:paraId="41822251" w14:textId="77777777" w:rsidR="00BD0EBE" w:rsidRDefault="00BD0EBE" w:rsidP="002F6F8E">
      <w:pPr>
        <w:rPr>
          <w:szCs w:val="18"/>
          <w:lang w:val="fr-FR" w:eastAsia="en-GB"/>
        </w:rPr>
      </w:pPr>
    </w:p>
    <w:p w14:paraId="386B4E33" w14:textId="77777777" w:rsidR="00BD0EBE" w:rsidRDefault="00BD0EBE" w:rsidP="00BD0EBE">
      <w:pPr>
        <w:pStyle w:val="Heading3"/>
      </w:pPr>
      <w:r>
        <w:t>carquois</w:t>
      </w:r>
    </w:p>
    <w:p w14:paraId="07A3CD07" w14:textId="07CC1FE8" w:rsidR="0056047F" w:rsidRDefault="007E63F0" w:rsidP="0056047F">
      <w:pPr>
        <w:jc w:val="both"/>
        <w:rPr>
          <w:szCs w:val="18"/>
          <w:lang w:val="fr-FR" w:eastAsia="en-GB"/>
        </w:rPr>
      </w:pPr>
      <w:r>
        <w:rPr>
          <w:szCs w:val="18"/>
          <w:lang w:val="fr-FR" w:eastAsia="en-GB"/>
        </w:rPr>
        <w:t xml:space="preserve">Motif subtrapézoidal (BIB 3040) </w:t>
      </w:r>
      <w:r w:rsidR="00866860">
        <w:rPr>
          <w:szCs w:val="18"/>
          <w:lang w:val="fr-FR" w:eastAsia="en-GB"/>
        </w:rPr>
        <w:t xml:space="preserve">Motif </w:t>
      </w:r>
      <w:hyperlink r:id="rId3537" w:anchor="Cul_Art_TAC_T_x_MSRC" w:history="1">
        <w:r w:rsidR="00866860" w:rsidRPr="0020473A">
          <w:rPr>
            <w:rStyle w:val="Hyperlink"/>
            <w:lang w:val="fr-FR"/>
          </w:rPr>
          <w:t>MSRC</w:t>
        </w:r>
      </w:hyperlink>
      <w:r w:rsidR="00866860" w:rsidRPr="0020473A">
        <w:rPr>
          <w:i/>
          <w:lang w:val="fr-FR"/>
        </w:rPr>
        <w:t xml:space="preserve"> </w:t>
      </w:r>
      <w:r w:rsidR="00504AFD">
        <w:rPr>
          <w:lang w:val="fr-FR"/>
        </w:rPr>
        <w:t>[</w:t>
      </w:r>
      <w:r w:rsidR="00866860">
        <w:rPr>
          <w:lang w:val="fr-FR"/>
        </w:rPr>
        <w:t>sur la face postérieure</w:t>
      </w:r>
      <w:r w:rsidR="00504AFD">
        <w:rPr>
          <w:lang w:val="fr-FR"/>
        </w:rPr>
        <w:t xml:space="preserve"> ?]</w:t>
      </w:r>
      <w:r w:rsidR="00866860">
        <w:rPr>
          <w:lang w:val="fr-FR"/>
        </w:rPr>
        <w:t xml:space="preserve"> superposé à des</w:t>
      </w:r>
      <w:r w:rsidR="0020473A">
        <w:rPr>
          <w:szCs w:val="18"/>
          <w:lang w:val="fr-FR" w:eastAsia="en-GB"/>
        </w:rPr>
        <w:t xml:space="preserve"> </w:t>
      </w:r>
      <w:r w:rsidR="00BD0EBE">
        <w:rPr>
          <w:szCs w:val="18"/>
          <w:lang w:val="fr-FR" w:eastAsia="en-GB"/>
        </w:rPr>
        <w:t xml:space="preserve">trait </w:t>
      </w:r>
      <w:r w:rsidR="0020473A">
        <w:rPr>
          <w:szCs w:val="18"/>
          <w:lang w:val="fr-FR" w:eastAsia="en-GB"/>
        </w:rPr>
        <w:t>proche de</w:t>
      </w:r>
      <w:r w:rsidR="00866860" w:rsidRPr="0020473A">
        <w:rPr>
          <w:i/>
          <w:szCs w:val="18"/>
          <w:lang w:val="fr-FR" w:eastAsia="en-GB"/>
        </w:rPr>
        <w:t>.</w:t>
      </w:r>
      <w:r w:rsidR="00866860">
        <w:rPr>
          <w:lang w:val="fr-FR"/>
        </w:rPr>
        <w:t xml:space="preserve">. </w:t>
      </w:r>
      <w:r w:rsidR="00BD0EBE" w:rsidRPr="0020473A">
        <w:rPr>
          <w:i/>
          <w:lang w:val="fr-FR"/>
        </w:rPr>
        <w:t xml:space="preserve">Motif </w:t>
      </w:r>
      <w:hyperlink r:id="rId3538" w:anchor="Cul_Art_TAC_T_x_MSRC" w:history="1">
        <w:r w:rsidR="00BD0EBE" w:rsidRPr="0020473A">
          <w:rPr>
            <w:rStyle w:val="Hyperlink"/>
            <w:i/>
            <w:lang w:val="fr-FR"/>
          </w:rPr>
          <w:t>MSRC</w:t>
        </w:r>
      </w:hyperlink>
      <w:r w:rsidR="00BD0EBE" w:rsidRPr="0020473A">
        <w:rPr>
          <w:i/>
          <w:lang w:val="fr-FR"/>
        </w:rPr>
        <w:t xml:space="preserve"> </w:t>
      </w:r>
      <w:r w:rsidR="00BD0EBE" w:rsidRPr="0020473A">
        <w:rPr>
          <w:i/>
          <w:szCs w:val="18"/>
          <w:lang w:val="fr-FR" w:eastAsia="en-GB"/>
        </w:rPr>
        <w:t>sur la face avant avec nombreux traits horizontaux</w:t>
      </w:r>
      <w:r w:rsidR="00BD0EBE" w:rsidRPr="0020473A">
        <w:rPr>
          <w:i/>
          <w:lang w:val="fr-FR"/>
        </w:rPr>
        <w:t xml:space="preserve"> </w:t>
      </w:r>
      <w:r w:rsidR="00BD0EBE" w:rsidRPr="0020473A">
        <w:rPr>
          <w:i/>
          <w:szCs w:val="18"/>
          <w:lang w:val="fr-FR" w:eastAsia="en-GB"/>
        </w:rPr>
        <w:t>(BIB 2172)</w:t>
      </w:r>
    </w:p>
    <w:p w14:paraId="31FD387F" w14:textId="77777777" w:rsidR="00866860" w:rsidRDefault="00866860" w:rsidP="00866860">
      <w:pPr>
        <w:jc w:val="both"/>
        <w:rPr>
          <w:lang w:val="fr-FR"/>
        </w:rPr>
      </w:pPr>
    </w:p>
    <w:p w14:paraId="5A6D2764" w14:textId="77777777" w:rsidR="00BD0EBE" w:rsidRDefault="00BD0EBE" w:rsidP="00BD0EBE">
      <w:pPr>
        <w:pStyle w:val="Heading4"/>
      </w:pPr>
      <w:bookmarkStart w:id="1556" w:name="Sit_Ataudes_fB_carquois_tek"/>
      <w:r>
        <w:t>technique</w:t>
      </w:r>
    </w:p>
    <w:bookmarkEnd w:id="1556"/>
    <w:p w14:paraId="288D1D91" w14:textId="77777777" w:rsidR="00BD0EBE" w:rsidRDefault="00BD0EBE" w:rsidP="00866860">
      <w:pPr>
        <w:jc w:val="both"/>
        <w:rPr>
          <w:lang w:val="fr-FR"/>
        </w:rPr>
      </w:pPr>
    </w:p>
    <w:p w14:paraId="48B40F47" w14:textId="77777777" w:rsidR="00BD0EBE" w:rsidRDefault="00BD0EBE" w:rsidP="00866860">
      <w:pPr>
        <w:jc w:val="both"/>
        <w:rPr>
          <w:szCs w:val="18"/>
          <w:lang w:val="fr-FR" w:eastAsia="en-GB"/>
        </w:rPr>
      </w:pPr>
      <w:r>
        <w:rPr>
          <w:szCs w:val="18"/>
          <w:lang w:val="fr-FR" w:eastAsia="en-GB"/>
        </w:rPr>
        <w:t>bas-relief, les entours ont été abaissé. C'est donc que ce motif a été gravé en premier (BIB 3040)</w:t>
      </w:r>
    </w:p>
    <w:p w14:paraId="3EBAFB33" w14:textId="3224AB2B" w:rsidR="00BD0EBE" w:rsidRDefault="00BD0EBE" w:rsidP="00866860">
      <w:pPr>
        <w:jc w:val="both"/>
        <w:rPr>
          <w:szCs w:val="18"/>
          <w:lang w:val="fr-FR" w:eastAsia="en-GB"/>
        </w:rPr>
      </w:pPr>
      <w:r>
        <w:rPr>
          <w:szCs w:val="18"/>
          <w:lang w:val="fr-FR" w:eastAsia="en-GB"/>
        </w:rPr>
        <w:t xml:space="preserve">v. </w:t>
      </w:r>
      <w:hyperlink r:id="rId3539" w:anchor="Cul_Art_TAC_T_x_MSRC_tek" w:history="1">
        <w:r w:rsidRPr="00BD0EBE">
          <w:rPr>
            <w:rStyle w:val="Hyperlink"/>
            <w:szCs w:val="18"/>
            <w:lang w:val="fr-FR" w:eastAsia="en-GB"/>
          </w:rPr>
          <w:t>technique</w:t>
        </w:r>
      </w:hyperlink>
    </w:p>
    <w:p w14:paraId="2643964A" w14:textId="77777777" w:rsidR="00BD0EBE" w:rsidRDefault="00BD0EBE" w:rsidP="00866860">
      <w:pPr>
        <w:jc w:val="both"/>
        <w:rPr>
          <w:szCs w:val="18"/>
          <w:lang w:val="fr-FR" w:eastAsia="en-GB"/>
        </w:rPr>
      </w:pPr>
    </w:p>
    <w:p w14:paraId="09E968A8" w14:textId="77777777" w:rsidR="00BD0EBE" w:rsidRDefault="00BD0EBE" w:rsidP="00BD0EBE">
      <w:pPr>
        <w:pStyle w:val="Heading4"/>
      </w:pPr>
      <w:r>
        <w:t>interprétation</w:t>
      </w:r>
    </w:p>
    <w:p w14:paraId="5A60AB5A" w14:textId="77777777" w:rsidR="00BD0EBE" w:rsidRDefault="00BD0EBE" w:rsidP="00BD0EBE">
      <w:pPr>
        <w:rPr>
          <w:lang w:val="fr-FR" w:eastAsia="fr-FR"/>
        </w:rPr>
      </w:pPr>
    </w:p>
    <w:p w14:paraId="499A8FFC" w14:textId="77777777" w:rsidR="00BD0EBE" w:rsidRDefault="00BD0EBE" w:rsidP="00BD0EBE">
      <w:pPr>
        <w:rPr>
          <w:szCs w:val="18"/>
          <w:lang w:val="fr-FR" w:eastAsia="en-GB"/>
        </w:rPr>
      </w:pPr>
      <w:r>
        <w:rPr>
          <w:szCs w:val="18"/>
          <w:lang w:val="fr-FR" w:eastAsia="en-GB"/>
        </w:rPr>
        <w:lastRenderedPageBreak/>
        <w:t>Le motif subtrapézoidal peut être est interprété comme un insigne de pouvoir (BIB 3040)</w:t>
      </w:r>
    </w:p>
    <w:p w14:paraId="49928CCA" w14:textId="77777777" w:rsidR="00BD0EBE" w:rsidRDefault="00BD0EBE" w:rsidP="00BD0EBE">
      <w:pPr>
        <w:rPr>
          <w:szCs w:val="18"/>
          <w:lang w:val="fr-FR" w:eastAsia="en-GB"/>
        </w:rPr>
      </w:pPr>
    </w:p>
    <w:p w14:paraId="162FFDD9" w14:textId="77777777" w:rsidR="00BD0EBE" w:rsidRDefault="00BD0EBE" w:rsidP="00BD0EBE">
      <w:pPr>
        <w:pStyle w:val="Heading3"/>
      </w:pPr>
      <w:r>
        <w:t>cuirasse</w:t>
      </w:r>
    </w:p>
    <w:p w14:paraId="4A2A26DA" w14:textId="3E9AEB4E" w:rsidR="00BD0EBE" w:rsidRPr="00BD0EBE" w:rsidRDefault="00BD0EBE" w:rsidP="00BD0EBE">
      <w:pPr>
        <w:rPr>
          <w:szCs w:val="18"/>
          <w:lang w:val="fr-FR" w:eastAsia="en-GB"/>
        </w:rPr>
      </w:pPr>
      <w:r>
        <w:rPr>
          <w:szCs w:val="18"/>
          <w:lang w:val="fr-FR" w:eastAsia="en-GB"/>
        </w:rPr>
        <w:t>possible pectoral (</w:t>
      </w:r>
      <w:r w:rsidRPr="007E63F0">
        <w:rPr>
          <w:i/>
          <w:szCs w:val="18"/>
          <w:lang w:val="fr-FR" w:eastAsia="en-GB"/>
        </w:rPr>
        <w:t>curaça</w:t>
      </w:r>
      <w:r>
        <w:rPr>
          <w:szCs w:val="18"/>
          <w:lang w:val="fr-FR" w:eastAsia="en-GB"/>
        </w:rPr>
        <w:t xml:space="preserve">) (BIB 3040) traits qui font penser à une </w:t>
      </w:r>
      <w:hyperlink r:id="rId3540" w:anchor="Cul_Art_TAC_T_t_cuirasse" w:history="1">
        <w:r w:rsidRPr="007E63F0">
          <w:rPr>
            <w:rStyle w:val="Hyperlink"/>
            <w:szCs w:val="18"/>
            <w:lang w:val="fr-FR" w:eastAsia="en-GB"/>
          </w:rPr>
          <w:t>cuirasse</w:t>
        </w:r>
      </w:hyperlink>
      <w:r>
        <w:rPr>
          <w:szCs w:val="18"/>
          <w:lang w:val="fr-FR" w:eastAsia="en-GB"/>
        </w:rPr>
        <w:t xml:space="preserve"> (SS BIB) </w:t>
      </w:r>
      <w:r w:rsidRPr="0020473A">
        <w:rPr>
          <w:i/>
          <w:szCs w:val="18"/>
          <w:lang w:val="fr-FR" w:eastAsia="en-GB"/>
        </w:rPr>
        <w:t>face avant avec nombreux traits horizontaux</w:t>
      </w:r>
      <w:r w:rsidRPr="0020473A">
        <w:rPr>
          <w:i/>
          <w:lang w:val="fr-FR"/>
        </w:rPr>
        <w:t xml:space="preserve"> </w:t>
      </w:r>
      <w:r w:rsidRPr="0020473A">
        <w:rPr>
          <w:i/>
          <w:szCs w:val="18"/>
          <w:lang w:val="fr-FR" w:eastAsia="en-GB"/>
        </w:rPr>
        <w:t>(BIB 2172)</w:t>
      </w:r>
      <w:r>
        <w:rPr>
          <w:szCs w:val="18"/>
          <w:lang w:val="fr-FR" w:eastAsia="en-GB"/>
        </w:rPr>
        <w:t xml:space="preserve"> v. </w:t>
      </w:r>
      <w:hyperlink r:id="rId3541" w:anchor="Sit_Valdefuentes" w:history="1">
        <w:r w:rsidRPr="0020473A">
          <w:rPr>
            <w:rStyle w:val="Hyperlink"/>
            <w:szCs w:val="18"/>
            <w:lang w:val="fr-FR" w:eastAsia="en-GB"/>
          </w:rPr>
          <w:t>Valdefuentes</w:t>
        </w:r>
      </w:hyperlink>
      <w:r>
        <w:rPr>
          <w:szCs w:val="18"/>
          <w:lang w:val="fr-FR" w:eastAsia="en-GB"/>
        </w:rPr>
        <w:t xml:space="preserve"> (SS BIB)</w:t>
      </w:r>
    </w:p>
    <w:p w14:paraId="4E215BCD" w14:textId="77777777" w:rsidR="00BD0EBE" w:rsidRDefault="00BD0EBE" w:rsidP="00BD0EBE">
      <w:pPr>
        <w:rPr>
          <w:lang w:val="fr-FR" w:eastAsia="fr-FR"/>
        </w:rPr>
      </w:pPr>
    </w:p>
    <w:p w14:paraId="70CBA2CF" w14:textId="77777777" w:rsidR="001F1DE8" w:rsidRDefault="001F1DE8" w:rsidP="001F1DE8">
      <w:pPr>
        <w:pStyle w:val="Heading2"/>
      </w:pPr>
      <w:r>
        <w:t>technique</w:t>
      </w:r>
    </w:p>
    <w:p w14:paraId="4F31C926" w14:textId="77777777" w:rsidR="001F1DE8" w:rsidRDefault="001F1DE8" w:rsidP="001F1DE8">
      <w:pPr>
        <w:rPr>
          <w:lang w:val="fr-FR"/>
        </w:rPr>
      </w:pPr>
      <w:r>
        <w:rPr>
          <w:lang w:val="fr-FR"/>
        </w:rPr>
        <w:t xml:space="preserve">association de techniques différentes </w:t>
      </w:r>
      <w:r w:rsidRPr="001F1DE8">
        <w:rPr>
          <w:lang w:val="fr-FR"/>
        </w:rPr>
        <w:t>(BIB 2172)</w:t>
      </w:r>
    </w:p>
    <w:p w14:paraId="43FE8AA6" w14:textId="77777777" w:rsidR="001F1DE8" w:rsidRPr="00BD0EBE" w:rsidRDefault="001F1DE8" w:rsidP="00BD0EBE">
      <w:pPr>
        <w:rPr>
          <w:lang w:val="fr-FR" w:eastAsia="fr-FR"/>
        </w:rPr>
      </w:pPr>
    </w:p>
    <w:p w14:paraId="1719E5F6" w14:textId="77777777" w:rsidR="00504AFD" w:rsidRDefault="00504AFD" w:rsidP="00866860">
      <w:pPr>
        <w:jc w:val="both"/>
        <w:rPr>
          <w:lang w:val="fr-FR"/>
        </w:rPr>
      </w:pPr>
    </w:p>
    <w:p w14:paraId="5797D82C" w14:textId="77777777" w:rsidR="00504AFD" w:rsidRDefault="00504AFD" w:rsidP="00504AFD">
      <w:pPr>
        <w:pStyle w:val="Heading2"/>
      </w:pPr>
      <w:r>
        <w:t>datation</w:t>
      </w:r>
    </w:p>
    <w:p w14:paraId="774CE699" w14:textId="77777777" w:rsidR="00504AFD" w:rsidRDefault="00504AFD" w:rsidP="00866860">
      <w:pPr>
        <w:jc w:val="both"/>
        <w:rPr>
          <w:lang w:val="fr-FR"/>
        </w:rPr>
      </w:pPr>
      <w:r>
        <w:rPr>
          <w:lang w:val="fr-FR"/>
        </w:rPr>
        <w:t>Transition BA/BM d'après la typologie de l'épée, proche du type II de Almagro (1972) attribué au BM (BIB 3040)</w:t>
      </w:r>
    </w:p>
    <w:p w14:paraId="5C377AE2" w14:textId="77777777" w:rsidR="007E63F0" w:rsidRDefault="007E63F0" w:rsidP="00866860">
      <w:pPr>
        <w:jc w:val="both"/>
        <w:rPr>
          <w:lang w:val="fr-FR"/>
        </w:rPr>
      </w:pPr>
    </w:p>
    <w:p w14:paraId="57722151" w14:textId="77777777" w:rsidR="000B6B51" w:rsidRDefault="000B6B51" w:rsidP="00866860">
      <w:pPr>
        <w:jc w:val="both"/>
        <w:rPr>
          <w:lang w:val="fr-FR"/>
        </w:rPr>
      </w:pPr>
    </w:p>
    <w:p w14:paraId="50750BDF" w14:textId="77777777" w:rsidR="000B6B51" w:rsidRDefault="000B6B51" w:rsidP="00504AFD">
      <w:pPr>
        <w:pStyle w:val="Heading2"/>
      </w:pPr>
      <w:r>
        <w:t>interprétation</w:t>
      </w:r>
    </w:p>
    <w:p w14:paraId="355555FC" w14:textId="77777777" w:rsidR="000B6B51" w:rsidRDefault="000B6B51" w:rsidP="000B6B51">
      <w:pPr>
        <w:rPr>
          <w:lang w:val="fr-FR"/>
        </w:rPr>
      </w:pPr>
    </w:p>
    <w:p w14:paraId="25D07492" w14:textId="320BB5BC" w:rsidR="000B6B51" w:rsidRDefault="000B6B51" w:rsidP="00504AFD">
      <w:pPr>
        <w:jc w:val="both"/>
        <w:rPr>
          <w:szCs w:val="18"/>
          <w:lang w:val="fr-FR" w:eastAsia="en-GB"/>
        </w:rPr>
      </w:pPr>
      <w:r>
        <w:rPr>
          <w:szCs w:val="18"/>
          <w:lang w:val="fr-FR" w:eastAsia="en-GB"/>
        </w:rPr>
        <w:t xml:space="preserve">A rapprocher du gr. de l'Alentejo pour le motif </w:t>
      </w:r>
      <w:hyperlink r:id="rId3542" w:anchor="Cul_Art_TAC_T_x_MSRC" w:history="1">
        <w:r w:rsidRPr="0020473A">
          <w:rPr>
            <w:rStyle w:val="Hyperlink"/>
            <w:lang w:val="fr-FR"/>
          </w:rPr>
          <w:t>MSRC</w:t>
        </w:r>
      </w:hyperlink>
      <w:r w:rsidRPr="0020473A">
        <w:rPr>
          <w:i/>
          <w:lang w:val="fr-FR"/>
        </w:rPr>
        <w:t xml:space="preserve"> </w:t>
      </w:r>
      <w:r>
        <w:rPr>
          <w:lang w:val="fr-FR"/>
        </w:rPr>
        <w:t xml:space="preserve">et l'épée (SS BIB) </w:t>
      </w:r>
      <w:r w:rsidRPr="00DA7F34">
        <w:rPr>
          <w:szCs w:val="18"/>
          <w:lang w:val="fr-FR" w:eastAsia="en-GB"/>
        </w:rPr>
        <w:t>T</w:t>
      </w:r>
      <w:r>
        <w:rPr>
          <w:szCs w:val="18"/>
          <w:lang w:val="fr-FR" w:eastAsia="en-GB"/>
        </w:rPr>
        <w:t>r</w:t>
      </w:r>
      <w:r w:rsidRPr="00DA7F34">
        <w:rPr>
          <w:szCs w:val="18"/>
          <w:lang w:val="fr-FR" w:eastAsia="en-GB"/>
        </w:rPr>
        <w:t>ès</w:t>
      </w:r>
      <w:r>
        <w:rPr>
          <w:szCs w:val="18"/>
          <w:lang w:val="fr-FR" w:eastAsia="en-GB"/>
        </w:rPr>
        <w:t xml:space="preserve"> proche iconographiquemement de </w:t>
      </w:r>
      <w:hyperlink r:id="rId3543" w:anchor="Sit_Tremedal_Tormes" w:history="1">
        <w:r w:rsidRPr="00DA7F34">
          <w:rPr>
            <w:rStyle w:val="Hyperlink"/>
            <w:szCs w:val="18"/>
            <w:lang w:val="fr-FR" w:eastAsia="en-GB"/>
          </w:rPr>
          <w:t>Tremedal</w:t>
        </w:r>
      </w:hyperlink>
      <w:r>
        <w:rPr>
          <w:szCs w:val="18"/>
          <w:lang w:val="fr-FR" w:eastAsia="en-GB"/>
        </w:rPr>
        <w:t xml:space="preserve"> (BIB 3033)</w:t>
      </w:r>
    </w:p>
    <w:p w14:paraId="4914DE94" w14:textId="77777777" w:rsidR="007E63F0" w:rsidRPr="00FB5C7F" w:rsidRDefault="00504AFD" w:rsidP="00504AFD">
      <w:pPr>
        <w:jc w:val="both"/>
        <w:rPr>
          <w:lang w:val="es-ES"/>
        </w:rPr>
      </w:pPr>
      <w:r w:rsidRPr="00FB5C7F">
        <w:rPr>
          <w:lang w:val="es-ES"/>
        </w:rPr>
        <w:t xml:space="preserve">proche de gites de minerais: mine de cuivre </w:t>
      </w:r>
      <w:r w:rsidR="0056047F" w:rsidRPr="00FB5C7F">
        <w:rPr>
          <w:lang w:val="es-ES"/>
        </w:rPr>
        <w:t xml:space="preserve">[v. Vale do Torno, Ribeiro dos Frades] </w:t>
      </w:r>
      <w:r w:rsidRPr="00FB5C7F">
        <w:rPr>
          <w:lang w:val="es-ES"/>
        </w:rPr>
        <w:t>(BIB 3040)</w:t>
      </w:r>
    </w:p>
    <w:p w14:paraId="40ABAFED" w14:textId="77777777" w:rsidR="000B6B51" w:rsidRPr="00FB5C7F" w:rsidRDefault="000B6B51" w:rsidP="000B6B51">
      <w:pPr>
        <w:rPr>
          <w:lang w:val="es-ES"/>
        </w:rPr>
      </w:pPr>
    </w:p>
    <w:p w14:paraId="158900F9" w14:textId="77777777" w:rsidR="0020473A" w:rsidRPr="00FB5C7F" w:rsidRDefault="0020473A" w:rsidP="002F6F8E">
      <w:pPr>
        <w:rPr>
          <w:lang w:val="es-ES"/>
        </w:rPr>
      </w:pPr>
    </w:p>
    <w:p w14:paraId="43F71D2F" w14:textId="77777777" w:rsidR="0020473A" w:rsidRPr="00D52855" w:rsidRDefault="008E2BA7" w:rsidP="00426FF9">
      <w:pPr>
        <w:pStyle w:val="Heading1"/>
        <w:rPr>
          <w:lang w:val="es-ES"/>
        </w:rPr>
      </w:pPr>
      <w:bookmarkStart w:id="1557" w:name="Sit_Paredes_Abajo"/>
      <w:r w:rsidRPr="00D52855">
        <w:rPr>
          <w:lang w:val="es-ES"/>
        </w:rPr>
        <w:t>PAREDES DE ABAJO</w:t>
      </w:r>
    </w:p>
    <w:bookmarkEnd w:id="1557"/>
    <w:p w14:paraId="7A276DE9" w14:textId="77777777" w:rsidR="008E2BA7" w:rsidRPr="00FB5C7F" w:rsidRDefault="008E2BA7" w:rsidP="002F6F8E">
      <w:pPr>
        <w:rPr>
          <w:lang w:val="es-ES"/>
        </w:rPr>
      </w:pPr>
    </w:p>
    <w:p w14:paraId="55B07BAE" w14:textId="77777777" w:rsidR="0027717B" w:rsidRPr="00FB5C7F" w:rsidRDefault="008E2BA7" w:rsidP="0027717B">
      <w:pPr>
        <w:jc w:val="both"/>
        <w:rPr>
          <w:rStyle w:val="Hyperlink"/>
          <w:color w:val="auto"/>
          <w:u w:val="none"/>
          <w:lang w:val="es-ES"/>
        </w:rPr>
      </w:pPr>
      <w:r w:rsidRPr="00FB5C7F">
        <w:rPr>
          <w:lang w:val="es-ES"/>
        </w:rPr>
        <w:t>Petite stèle anthropomorphe (BIB 2172)</w:t>
      </w:r>
    </w:p>
    <w:p w14:paraId="6E859BBF" w14:textId="77777777" w:rsidR="0027717B" w:rsidRPr="00FB5C7F" w:rsidRDefault="0027717B" w:rsidP="0027717B">
      <w:pPr>
        <w:jc w:val="both"/>
        <w:rPr>
          <w:rStyle w:val="Hyperlink"/>
          <w:color w:val="auto"/>
          <w:u w:val="none"/>
          <w:lang w:val="es-ES"/>
        </w:rPr>
      </w:pPr>
    </w:p>
    <w:p w14:paraId="16B4F0EA" w14:textId="16B705E9" w:rsidR="0027717B" w:rsidRPr="00FB5C7F" w:rsidRDefault="0027717B" w:rsidP="0027717B">
      <w:pPr>
        <w:jc w:val="both"/>
        <w:rPr>
          <w:rStyle w:val="Hyperlink"/>
          <w:color w:val="auto"/>
          <w:u w:val="none"/>
          <w:lang w:val="es-ES"/>
        </w:rPr>
      </w:pPr>
      <w:r w:rsidRPr="00FB5C7F">
        <w:rPr>
          <w:rStyle w:val="Hyperlink"/>
          <w:color w:val="auto"/>
          <w:u w:val="none"/>
          <w:lang w:val="es-ES"/>
        </w:rPr>
        <w:t>Paredes de Abaixo (Paradela, Lugo) Représentation d'une "idole" (</w:t>
      </w:r>
      <w:r w:rsidRPr="00FB5C7F">
        <w:rPr>
          <w:lang w:val="es-ES"/>
        </w:rPr>
        <w:t>32 x 16 cm)</w:t>
      </w:r>
      <w:r w:rsidRPr="00FB5C7F">
        <w:rPr>
          <w:rStyle w:val="Hyperlink"/>
          <w:color w:val="auto"/>
          <w:u w:val="none"/>
          <w:lang w:val="es-ES"/>
        </w:rPr>
        <w:t xml:space="preserve"> proche de celles de </w:t>
      </w:r>
      <w:hyperlink r:id="rId3544" w:anchor="Sit_Basonas" w:history="1">
        <w:r w:rsidRPr="00FB5C7F">
          <w:rPr>
            <w:rStyle w:val="Hyperlink"/>
            <w:lang w:val="es-ES"/>
          </w:rPr>
          <w:t>Basonas</w:t>
        </w:r>
      </w:hyperlink>
      <w:r w:rsidRPr="00FB5C7F">
        <w:rPr>
          <w:rStyle w:val="Hyperlink"/>
          <w:color w:val="auto"/>
          <w:u w:val="none"/>
          <w:lang w:val="es-ES"/>
        </w:rPr>
        <w:t xml:space="preserve">, </w:t>
      </w:r>
      <w:hyperlink r:id="rId3545" w:anchor="Sit_Outeiro_Corno" w:history="1">
        <w:r w:rsidR="003D5F59" w:rsidRPr="003D5F59">
          <w:rPr>
            <w:rStyle w:val="Hyperlink"/>
            <w:lang w:val="es-ES"/>
          </w:rPr>
          <w:t>Outeiro do Corno</w:t>
        </w:r>
      </w:hyperlink>
      <w:r w:rsidRPr="00FB5C7F">
        <w:rPr>
          <w:rStyle w:val="Hyperlink"/>
          <w:color w:val="auto"/>
          <w:u w:val="none"/>
          <w:lang w:val="es-ES"/>
        </w:rPr>
        <w:t xml:space="preserve">, Collado de Sejos, etc. (BIB 2980) </w:t>
      </w:r>
      <w:hyperlink r:id="rId3546" w:anchor="Cul_Pena_Tu" w:history="1">
        <w:r w:rsidRPr="00FB5C7F">
          <w:rPr>
            <w:rStyle w:val="Hyperlink"/>
            <w:lang w:val="es-ES"/>
          </w:rPr>
          <w:t>style Pena Tu</w:t>
        </w:r>
      </w:hyperlink>
      <w:r w:rsidRPr="00FB5C7F">
        <w:rPr>
          <w:lang w:val="es-ES"/>
        </w:rPr>
        <w:t xml:space="preserve"> (SS BIB).</w:t>
      </w:r>
    </w:p>
    <w:p w14:paraId="368B04AB" w14:textId="77777777" w:rsidR="008E2BA7" w:rsidRPr="00FB5C7F" w:rsidRDefault="008E2BA7" w:rsidP="002F6F8E">
      <w:pPr>
        <w:rPr>
          <w:lang w:val="es-ES"/>
        </w:rPr>
      </w:pPr>
    </w:p>
    <w:p w14:paraId="0E3EEECA" w14:textId="77777777" w:rsidR="00C4505C" w:rsidRPr="00FB5C7F" w:rsidRDefault="00C4505C" w:rsidP="002F6F8E">
      <w:pPr>
        <w:rPr>
          <w:lang w:val="es-ES"/>
        </w:rPr>
      </w:pPr>
    </w:p>
    <w:p w14:paraId="1F5B669E" w14:textId="77777777" w:rsidR="00C4505C" w:rsidRPr="00D52855" w:rsidRDefault="00C4505C" w:rsidP="00426FF9">
      <w:pPr>
        <w:pStyle w:val="Heading1"/>
        <w:rPr>
          <w:lang w:val="es-ES"/>
        </w:rPr>
      </w:pPr>
      <w:bookmarkStart w:id="1558" w:name="Sit_Outeiro_Corno"/>
      <w:r w:rsidRPr="00D52855">
        <w:rPr>
          <w:lang w:val="es-ES"/>
        </w:rPr>
        <w:t>OUTEIRO DO CORNO</w:t>
      </w:r>
    </w:p>
    <w:bookmarkEnd w:id="1558"/>
    <w:p w14:paraId="107C8DD3" w14:textId="77777777" w:rsidR="00C4505C" w:rsidRPr="00FB5C7F" w:rsidRDefault="008E2BA7" w:rsidP="002F6F8E">
      <w:pPr>
        <w:rPr>
          <w:sz w:val="20"/>
          <w:lang w:val="es-ES"/>
        </w:rPr>
      </w:pPr>
      <w:r w:rsidRPr="00FB5C7F">
        <w:rPr>
          <w:sz w:val="20"/>
          <w:lang w:val="es-ES"/>
        </w:rPr>
        <w:t>O. do Corno</w:t>
      </w:r>
    </w:p>
    <w:p w14:paraId="155983A3" w14:textId="77777777" w:rsidR="008E2BA7" w:rsidRPr="00FB5C7F" w:rsidRDefault="008E2BA7" w:rsidP="002F6F8E">
      <w:pPr>
        <w:rPr>
          <w:lang w:val="es-ES"/>
        </w:rPr>
      </w:pPr>
    </w:p>
    <w:p w14:paraId="261BCF98" w14:textId="65E18789" w:rsidR="008E2BA7" w:rsidRPr="007D60E4" w:rsidRDefault="00C4505C" w:rsidP="002F6F8E">
      <w:pPr>
        <w:rPr>
          <w:lang w:val="es-ES"/>
        </w:rPr>
      </w:pPr>
      <w:r w:rsidRPr="00FB5C7F">
        <w:rPr>
          <w:lang w:val="es-ES"/>
        </w:rPr>
        <w:t xml:space="preserve">Regoufe, Luou, Teo. </w:t>
      </w:r>
      <w:hyperlink r:id="rId3547" w:anchor="Cul_Pena_Tu" w:history="1">
        <w:r w:rsidR="00A36898" w:rsidRPr="007D60E4">
          <w:rPr>
            <w:rStyle w:val="Hyperlink"/>
            <w:lang w:val="es-ES"/>
          </w:rPr>
          <w:t>style Pena Tu</w:t>
        </w:r>
      </w:hyperlink>
      <w:r w:rsidR="00A36898" w:rsidRPr="007D60E4">
        <w:rPr>
          <w:lang w:val="es-ES"/>
        </w:rPr>
        <w:t xml:space="preserve"> (SS BIB)</w:t>
      </w:r>
      <w:r w:rsidRPr="007D60E4">
        <w:rPr>
          <w:lang w:val="es-ES"/>
        </w:rPr>
        <w:t xml:space="preserve">. </w:t>
      </w:r>
      <w:r w:rsidR="00A36898" w:rsidRPr="007D60E4">
        <w:rPr>
          <w:lang w:val="es-ES"/>
        </w:rPr>
        <w:t>art rupestre</w:t>
      </w:r>
      <w:r w:rsidR="001E1088" w:rsidRPr="007D60E4">
        <w:rPr>
          <w:lang w:val="es-ES"/>
        </w:rPr>
        <w:t xml:space="preserve"> (BIB 2172) paroi subverticale (BIB 2172)</w:t>
      </w:r>
    </w:p>
    <w:p w14:paraId="13F7C9B8" w14:textId="77777777" w:rsidR="001E1088" w:rsidRPr="007D60E4" w:rsidRDefault="001E1088" w:rsidP="002F6F8E">
      <w:pPr>
        <w:rPr>
          <w:lang w:val="es-ES"/>
        </w:rPr>
      </w:pPr>
    </w:p>
    <w:p w14:paraId="240266F8" w14:textId="77777777" w:rsidR="001E1088" w:rsidRDefault="001E1088" w:rsidP="001E1088">
      <w:pPr>
        <w:pStyle w:val="Heading2"/>
      </w:pPr>
      <w:r>
        <w:t>scutiforme</w:t>
      </w:r>
    </w:p>
    <w:p w14:paraId="0B350ABE" w14:textId="77777777" w:rsidR="001E1088" w:rsidRPr="007D60E4" w:rsidRDefault="001E1088" w:rsidP="002F6F8E">
      <w:pPr>
        <w:rPr>
          <w:lang w:val="fr-FR"/>
        </w:rPr>
      </w:pPr>
    </w:p>
    <w:p w14:paraId="0CE9DBEA" w14:textId="5F1FA60D" w:rsidR="001E1088" w:rsidRDefault="00000000" w:rsidP="002F6F8E">
      <w:pPr>
        <w:rPr>
          <w:lang w:val="fr-FR"/>
        </w:rPr>
      </w:pPr>
      <w:hyperlink r:id="rId3548" w:anchor="Cul_Pena_Tu_TAC_t_scuti" w:history="1">
        <w:r w:rsidR="001E1088" w:rsidRPr="003D5F59">
          <w:rPr>
            <w:rStyle w:val="Hyperlink"/>
            <w:lang w:val="fr-FR"/>
          </w:rPr>
          <w:t>scutiforme</w:t>
        </w:r>
      </w:hyperlink>
      <w:r w:rsidR="001E1088" w:rsidRPr="001E1088">
        <w:rPr>
          <w:lang w:val="fr-FR"/>
        </w:rPr>
        <w:t xml:space="preserve"> (SS BIB) bouclier rectangulaire (BIB 2172)</w:t>
      </w:r>
    </w:p>
    <w:p w14:paraId="02A65F07" w14:textId="77777777" w:rsidR="001E1088" w:rsidRDefault="001E1088" w:rsidP="002F6F8E">
      <w:pPr>
        <w:rPr>
          <w:lang w:val="fr-FR"/>
        </w:rPr>
      </w:pPr>
    </w:p>
    <w:p w14:paraId="439839CD" w14:textId="77777777" w:rsidR="001E1088" w:rsidRDefault="001E1088" w:rsidP="001E1088">
      <w:pPr>
        <w:pStyle w:val="Heading2"/>
      </w:pPr>
      <w:r>
        <w:t>poignard</w:t>
      </w:r>
    </w:p>
    <w:p w14:paraId="41EE5866" w14:textId="77777777" w:rsidR="001E1088" w:rsidRDefault="001E1088" w:rsidP="002F6F8E">
      <w:pPr>
        <w:rPr>
          <w:lang w:val="fr-FR"/>
        </w:rPr>
      </w:pPr>
    </w:p>
    <w:p w14:paraId="6FC21340" w14:textId="77777777" w:rsidR="001E1088" w:rsidRPr="001E1088" w:rsidRDefault="001E1088" w:rsidP="002F6F8E">
      <w:pPr>
        <w:rPr>
          <w:lang w:val="fr-FR"/>
        </w:rPr>
      </w:pPr>
      <w:r w:rsidRPr="001E1088">
        <w:rPr>
          <w:lang w:val="fr-FR"/>
        </w:rPr>
        <w:t>poignard schématique (BIB 2172) pointe en bas (SS BIB)</w:t>
      </w:r>
    </w:p>
    <w:p w14:paraId="0369620F" w14:textId="77777777" w:rsidR="003E4A9E" w:rsidRPr="001E1088" w:rsidRDefault="003E4A9E" w:rsidP="002F6F8E">
      <w:pPr>
        <w:rPr>
          <w:szCs w:val="18"/>
          <w:lang w:val="fr-FR" w:eastAsia="en-GB"/>
        </w:rPr>
      </w:pPr>
    </w:p>
    <w:p w14:paraId="7CE38AD3" w14:textId="77777777" w:rsidR="003E4A9E" w:rsidRPr="00D52855" w:rsidRDefault="003E4A9E" w:rsidP="00426FF9">
      <w:pPr>
        <w:pStyle w:val="Heading1"/>
        <w:rPr>
          <w:lang w:val="es-ES"/>
        </w:rPr>
      </w:pPr>
      <w:bookmarkStart w:id="1559" w:name="Sit_Valdefuentes"/>
      <w:r w:rsidRPr="00D52855">
        <w:rPr>
          <w:lang w:val="es-ES"/>
        </w:rPr>
        <w:t>VALDEFUENTES</w:t>
      </w:r>
    </w:p>
    <w:bookmarkEnd w:id="1559"/>
    <w:p w14:paraId="4051B564" w14:textId="77777777" w:rsidR="00C17FD2" w:rsidRPr="00C17FD2" w:rsidRDefault="00C17FD2" w:rsidP="002F6F8E">
      <w:pPr>
        <w:rPr>
          <w:sz w:val="20"/>
          <w:lang w:val="es-ES"/>
        </w:rPr>
      </w:pPr>
      <w:r w:rsidRPr="00C17FD2">
        <w:rPr>
          <w:sz w:val="20"/>
          <w:lang w:val="es-ES"/>
        </w:rPr>
        <w:t>Valdefuentes de Sangusín</w:t>
      </w:r>
    </w:p>
    <w:p w14:paraId="19A8972B" w14:textId="77777777" w:rsidR="00C17FD2" w:rsidRPr="00C17FD2" w:rsidRDefault="00C17FD2" w:rsidP="002F6F8E">
      <w:pPr>
        <w:rPr>
          <w:sz w:val="20"/>
          <w:lang w:val="es-ES"/>
        </w:rPr>
      </w:pPr>
      <w:r w:rsidRPr="00C17FD2">
        <w:rPr>
          <w:sz w:val="20"/>
          <w:lang w:val="es-ES"/>
        </w:rPr>
        <w:t>BIB=(Santonja et Santonja, 1978)</w:t>
      </w:r>
    </w:p>
    <w:p w14:paraId="73BC1E4A" w14:textId="77777777" w:rsidR="00C17FD2" w:rsidRPr="00F766D3" w:rsidRDefault="00C17FD2" w:rsidP="002F6F8E">
      <w:pPr>
        <w:rPr>
          <w:lang w:val="es-ES"/>
        </w:rPr>
      </w:pPr>
    </w:p>
    <w:p w14:paraId="12E2FCA3" w14:textId="21784F95" w:rsidR="00740B69" w:rsidRPr="00DB1115" w:rsidRDefault="007F3D5E" w:rsidP="00740B69">
      <w:pPr>
        <w:rPr>
          <w:lang w:val="fr-FR"/>
        </w:rPr>
      </w:pPr>
      <w:r>
        <w:rPr>
          <w:lang w:val="es-ES"/>
        </w:rPr>
        <w:lastRenderedPageBreak/>
        <w:t xml:space="preserve">. </w:t>
      </w:r>
      <w:r w:rsidR="003E4A9E" w:rsidRPr="007F3D5E">
        <w:rPr>
          <w:lang w:val="es-ES"/>
        </w:rPr>
        <w:t xml:space="preserve">Salamanca. </w:t>
      </w:r>
      <w:r w:rsidR="003E4A9E">
        <w:rPr>
          <w:lang w:val="fr-FR"/>
        </w:rPr>
        <w:t xml:space="preserve">Stèle </w:t>
      </w:r>
      <w:r w:rsidR="0057038B" w:rsidRPr="0057038B">
        <w:rPr>
          <w:lang w:val="fr-FR"/>
        </w:rPr>
        <w:t xml:space="preserve">anthropomorphe avec une tête différenciée sur les quatre faces. Le revers </w:t>
      </w:r>
      <w:r w:rsidR="0057038B">
        <w:rPr>
          <w:lang w:val="fr-FR"/>
        </w:rPr>
        <w:t>est seulement dégrossit</w:t>
      </w:r>
      <w:r w:rsidR="0057038B" w:rsidRPr="0057038B">
        <w:rPr>
          <w:lang w:val="fr-FR"/>
        </w:rPr>
        <w:t>. L'avers et les côtés ils présentent des gravures qui marquent la tête, le tronc et les jambes</w:t>
      </w:r>
      <w:r w:rsidR="005A7AD5">
        <w:rPr>
          <w:lang w:val="fr-FR"/>
        </w:rPr>
        <w:t xml:space="preserve"> (BIB 2172)</w:t>
      </w:r>
      <w:r w:rsidR="00350787">
        <w:rPr>
          <w:lang w:val="fr-FR"/>
        </w:rPr>
        <w:t xml:space="preserve"> </w:t>
      </w:r>
      <w:hyperlink r:id="rId3549" w:anchor="Cul_API_aclasser_gr_CO" w:history="1">
        <w:r w:rsidR="00740B69" w:rsidRPr="00DB1115">
          <w:rPr>
            <w:rStyle w:val="Hyperlink"/>
            <w:lang w:val="fr-FR"/>
          </w:rPr>
          <w:t xml:space="preserve">gr. du </w:t>
        </w:r>
        <w:r w:rsidR="00740B69" w:rsidRPr="00740B69">
          <w:rPr>
            <w:rStyle w:val="Hyperlink"/>
            <w:lang w:val="fr-FR"/>
          </w:rPr>
          <w:t>C</w:t>
        </w:r>
        <w:r w:rsidR="00740B69" w:rsidRPr="00DB1115">
          <w:rPr>
            <w:rStyle w:val="Hyperlink"/>
            <w:lang w:val="fr-FR"/>
          </w:rPr>
          <w:t>O ibérique</w:t>
        </w:r>
      </w:hyperlink>
      <w:r w:rsidR="00740B69" w:rsidRPr="00DB1115">
        <w:rPr>
          <w:lang w:val="fr-FR"/>
        </w:rPr>
        <w:t xml:space="preserve"> (BIB 2962)</w:t>
      </w:r>
    </w:p>
    <w:p w14:paraId="2902C784" w14:textId="77777777" w:rsidR="005A7AD5" w:rsidRDefault="005A7AD5" w:rsidP="00350787">
      <w:pPr>
        <w:rPr>
          <w:lang w:val="fr-FR"/>
        </w:rPr>
      </w:pPr>
    </w:p>
    <w:p w14:paraId="6AACE5AC" w14:textId="77777777" w:rsidR="005A7AD5" w:rsidRDefault="005A7AD5" w:rsidP="0057038B">
      <w:pPr>
        <w:jc w:val="both"/>
        <w:rPr>
          <w:lang w:val="fr-FR"/>
        </w:rPr>
      </w:pPr>
    </w:p>
    <w:p w14:paraId="05F3E5B5" w14:textId="77777777" w:rsidR="005A7AD5" w:rsidRDefault="005A7AD5" w:rsidP="005A7AD5">
      <w:pPr>
        <w:pStyle w:val="Heading2"/>
      </w:pPr>
      <w:r>
        <w:t>thèmes</w:t>
      </w:r>
    </w:p>
    <w:p w14:paraId="78C00BA5" w14:textId="77777777" w:rsidR="005A7AD5" w:rsidRDefault="005A7AD5" w:rsidP="0057038B">
      <w:pPr>
        <w:jc w:val="both"/>
        <w:rPr>
          <w:lang w:val="fr-FR"/>
        </w:rPr>
      </w:pPr>
    </w:p>
    <w:p w14:paraId="7A8BB04D" w14:textId="77777777" w:rsidR="005A7AD5" w:rsidRDefault="005A7AD5" w:rsidP="005A7AD5">
      <w:pPr>
        <w:pStyle w:val="Heading3"/>
      </w:pPr>
      <w:r>
        <w:t>casque</w:t>
      </w:r>
    </w:p>
    <w:p w14:paraId="5BF76172" w14:textId="77777777" w:rsidR="005A7AD5" w:rsidRPr="005A7AD5" w:rsidRDefault="005A7AD5" w:rsidP="005A7AD5">
      <w:pPr>
        <w:rPr>
          <w:sz w:val="20"/>
          <w:lang w:val="fr-FR" w:eastAsia="fr-FR"/>
        </w:rPr>
      </w:pPr>
      <w:r w:rsidRPr="005A7AD5">
        <w:rPr>
          <w:sz w:val="20"/>
          <w:lang w:val="fr-FR" w:eastAsia="fr-FR"/>
        </w:rPr>
        <w:t>tête</w:t>
      </w:r>
    </w:p>
    <w:p w14:paraId="3C624CC6" w14:textId="77777777" w:rsidR="005A7AD5" w:rsidRPr="005A7AD5" w:rsidRDefault="005A7AD5" w:rsidP="005A7AD5">
      <w:pPr>
        <w:rPr>
          <w:lang w:val="fr-FR" w:eastAsia="fr-FR"/>
        </w:rPr>
      </w:pPr>
    </w:p>
    <w:p w14:paraId="22281329" w14:textId="77777777" w:rsidR="005A7AD5" w:rsidRDefault="005A7AD5" w:rsidP="0057038B">
      <w:pPr>
        <w:jc w:val="both"/>
        <w:rPr>
          <w:lang w:val="fr-FR"/>
        </w:rPr>
      </w:pPr>
      <w:r>
        <w:rPr>
          <w:lang w:val="fr-FR"/>
        </w:rPr>
        <w:t xml:space="preserve">casque possible (SS BIB) </w:t>
      </w:r>
      <w:r w:rsidRPr="0057038B">
        <w:rPr>
          <w:lang w:val="fr-FR"/>
        </w:rPr>
        <w:t xml:space="preserve">Le cou est marqué par de profondes rainures gravées et </w:t>
      </w:r>
      <w:r>
        <w:rPr>
          <w:lang w:val="fr-FR"/>
        </w:rPr>
        <w:t>polies</w:t>
      </w:r>
      <w:r w:rsidRPr="0057038B">
        <w:rPr>
          <w:lang w:val="fr-FR"/>
        </w:rPr>
        <w:t xml:space="preserve">. Les yeux et la bouche sont marqués par une gravure plus fine. </w:t>
      </w:r>
      <w:r>
        <w:rPr>
          <w:lang w:val="fr-FR"/>
        </w:rPr>
        <w:t xml:space="preserve">(BIB 2172) </w:t>
      </w:r>
      <w:r w:rsidRPr="0057038B">
        <w:rPr>
          <w:lang w:val="fr-FR"/>
        </w:rPr>
        <w:t xml:space="preserve">Sur la tête, il y a un motif </w:t>
      </w:r>
      <w:r>
        <w:rPr>
          <w:lang w:val="fr-FR"/>
        </w:rPr>
        <w:t>gravé</w:t>
      </w:r>
      <w:r w:rsidRPr="0057038B">
        <w:rPr>
          <w:lang w:val="fr-FR"/>
        </w:rPr>
        <w:t xml:space="preserve"> en relief qui, </w:t>
      </w:r>
      <w:r>
        <w:rPr>
          <w:lang w:val="fr-FR"/>
        </w:rPr>
        <w:t>avec un autre motif en relief mais</w:t>
      </w:r>
      <w:r w:rsidRPr="0057038B">
        <w:rPr>
          <w:lang w:val="fr-FR"/>
        </w:rPr>
        <w:t xml:space="preserve"> presque perdu sur le côté de la tête, pourrait faire partie d'un casque. Il y a un autre </w:t>
      </w:r>
      <w:r>
        <w:rPr>
          <w:lang w:val="fr-FR"/>
        </w:rPr>
        <w:t>tracé</w:t>
      </w:r>
      <w:r w:rsidRPr="0057038B">
        <w:rPr>
          <w:lang w:val="fr-FR"/>
        </w:rPr>
        <w:t xml:space="preserve"> </w:t>
      </w:r>
      <w:r>
        <w:rPr>
          <w:lang w:val="fr-FR"/>
        </w:rPr>
        <w:t>en relief</w:t>
      </w:r>
      <w:r w:rsidRPr="0057038B">
        <w:rPr>
          <w:lang w:val="fr-FR"/>
        </w:rPr>
        <w:t xml:space="preserve"> qui il sort de l'épaule droite de la figure et se perd à la hauteur de la poignée de l'épée.</w:t>
      </w:r>
      <w:r>
        <w:rPr>
          <w:lang w:val="fr-FR"/>
        </w:rPr>
        <w:t>(BIB 2172)</w:t>
      </w:r>
    </w:p>
    <w:p w14:paraId="7673CD74" w14:textId="77777777" w:rsidR="005A7AD5" w:rsidRDefault="005A7AD5" w:rsidP="0057038B">
      <w:pPr>
        <w:jc w:val="both"/>
        <w:rPr>
          <w:lang w:val="fr-FR"/>
        </w:rPr>
      </w:pPr>
    </w:p>
    <w:p w14:paraId="539DD8DF" w14:textId="77777777" w:rsidR="005A7AD5" w:rsidRDefault="005A7AD5" w:rsidP="005A7AD5">
      <w:pPr>
        <w:pStyle w:val="Heading3"/>
      </w:pPr>
      <w:r>
        <w:t>armes</w:t>
      </w:r>
    </w:p>
    <w:p w14:paraId="6995B50E" w14:textId="77777777" w:rsidR="005A7AD5" w:rsidRDefault="005A7AD5" w:rsidP="0057038B">
      <w:pPr>
        <w:jc w:val="both"/>
        <w:rPr>
          <w:lang w:val="fr-FR"/>
        </w:rPr>
      </w:pPr>
      <w:r w:rsidRPr="0057038B">
        <w:rPr>
          <w:lang w:val="fr-FR"/>
        </w:rPr>
        <w:t xml:space="preserve">Au centre du </w:t>
      </w:r>
      <w:r>
        <w:rPr>
          <w:lang w:val="fr-FR"/>
        </w:rPr>
        <w:t>buste</w:t>
      </w:r>
      <w:r w:rsidRPr="0057038B">
        <w:rPr>
          <w:lang w:val="fr-FR"/>
        </w:rPr>
        <w:t xml:space="preserve"> se trouvent deux armes en position </w:t>
      </w:r>
      <w:r>
        <w:rPr>
          <w:lang w:val="fr-FR"/>
        </w:rPr>
        <w:t>de parade</w:t>
      </w:r>
      <w:r w:rsidRPr="0057038B">
        <w:rPr>
          <w:lang w:val="fr-FR"/>
        </w:rPr>
        <w:t>: une épée et une hallebarde</w:t>
      </w:r>
      <w:r>
        <w:rPr>
          <w:lang w:val="fr-FR"/>
        </w:rPr>
        <w:t xml:space="preserve"> (BIB 2172)</w:t>
      </w:r>
    </w:p>
    <w:p w14:paraId="2F4FD652" w14:textId="77777777" w:rsidR="005A7AD5" w:rsidRDefault="005A7AD5" w:rsidP="0057038B">
      <w:pPr>
        <w:jc w:val="both"/>
        <w:rPr>
          <w:lang w:val="fr-FR"/>
        </w:rPr>
      </w:pPr>
    </w:p>
    <w:p w14:paraId="24DDC169" w14:textId="77777777" w:rsidR="005A7AD5" w:rsidRDefault="005A7AD5" w:rsidP="005A7AD5">
      <w:pPr>
        <w:pStyle w:val="Heading4"/>
      </w:pPr>
      <w:r>
        <w:t>épée</w:t>
      </w:r>
    </w:p>
    <w:p w14:paraId="6A51A6C5" w14:textId="77777777" w:rsidR="005A7AD5" w:rsidRDefault="005A7AD5" w:rsidP="005A7AD5">
      <w:pPr>
        <w:rPr>
          <w:lang w:val="fr-FR" w:eastAsia="fr-FR"/>
        </w:rPr>
      </w:pPr>
    </w:p>
    <w:p w14:paraId="5977B44C" w14:textId="77777777" w:rsidR="005A7AD5" w:rsidRPr="005A7AD5" w:rsidRDefault="005A7AD5" w:rsidP="005A7AD5">
      <w:pPr>
        <w:rPr>
          <w:lang w:val="fr-FR" w:eastAsia="fr-FR"/>
        </w:rPr>
      </w:pPr>
      <w:r w:rsidRPr="0057038B">
        <w:rPr>
          <w:lang w:val="fr-FR"/>
        </w:rPr>
        <w:t>L'épée est longue et large, et il pourrait être fixé à la poignée par des rivets. La poignée, surmontée d'un bouton, est représentée en bas-relief (Santonja et Santonja, 1978: 20)</w:t>
      </w:r>
      <w:r>
        <w:rPr>
          <w:lang w:val="fr-FR"/>
        </w:rPr>
        <w:t xml:space="preserve"> (BIB 2172)</w:t>
      </w:r>
    </w:p>
    <w:p w14:paraId="604CB48E" w14:textId="77777777" w:rsidR="005A7AD5" w:rsidRDefault="005A7AD5" w:rsidP="0057038B">
      <w:pPr>
        <w:jc w:val="both"/>
        <w:rPr>
          <w:lang w:val="fr-FR"/>
        </w:rPr>
      </w:pPr>
    </w:p>
    <w:p w14:paraId="79B78978" w14:textId="77777777" w:rsidR="005A7AD5" w:rsidRDefault="005A7AD5" w:rsidP="005A7AD5">
      <w:pPr>
        <w:pStyle w:val="Heading4"/>
      </w:pPr>
      <w:r>
        <w:t>hallebarde</w:t>
      </w:r>
    </w:p>
    <w:p w14:paraId="1121B14A" w14:textId="77777777" w:rsidR="005A7AD5" w:rsidRDefault="005A7AD5" w:rsidP="0057038B">
      <w:pPr>
        <w:jc w:val="both"/>
        <w:rPr>
          <w:lang w:val="fr-FR"/>
        </w:rPr>
      </w:pPr>
    </w:p>
    <w:p w14:paraId="549B1E8D" w14:textId="7F896A1C" w:rsidR="005A7AD5" w:rsidRDefault="005A7AD5" w:rsidP="0057038B">
      <w:pPr>
        <w:jc w:val="both"/>
        <w:rPr>
          <w:lang w:val="fr-FR"/>
        </w:rPr>
      </w:pPr>
      <w:r w:rsidRPr="0057038B">
        <w:rPr>
          <w:lang w:val="fr-FR"/>
        </w:rPr>
        <w:t xml:space="preserve">Attachée à l'épée se trouve une </w:t>
      </w:r>
      <w:hyperlink r:id="rId3550" w:anchor="Cul_Art_TAC_T_t_hallebarde" w:history="1">
        <w:r w:rsidRPr="003E4A9E">
          <w:rPr>
            <w:rStyle w:val="Hyperlink"/>
            <w:lang w:val="fr-FR"/>
          </w:rPr>
          <w:t>hallebarde</w:t>
        </w:r>
      </w:hyperlink>
      <w:r w:rsidRPr="005A7AD5">
        <w:rPr>
          <w:lang w:val="fr-FR"/>
        </w:rPr>
        <w:t xml:space="preserve"> </w:t>
      </w:r>
      <w:r>
        <w:rPr>
          <w:lang w:val="fr-FR"/>
        </w:rPr>
        <w:t>courte</w:t>
      </w:r>
      <w:r w:rsidRPr="0057038B">
        <w:rPr>
          <w:lang w:val="fr-FR"/>
        </w:rPr>
        <w:t xml:space="preserve"> à lame triangulaire</w:t>
      </w:r>
      <w:r>
        <w:rPr>
          <w:lang w:val="fr-FR"/>
        </w:rPr>
        <w:t xml:space="preserve"> (BIB 2172)</w:t>
      </w:r>
      <w:r w:rsidRPr="0057038B">
        <w:rPr>
          <w:lang w:val="fr-FR"/>
        </w:rPr>
        <w:t>.</w:t>
      </w:r>
    </w:p>
    <w:p w14:paraId="5DEFE9AD" w14:textId="77777777" w:rsidR="005A7AD5" w:rsidRDefault="005A7AD5" w:rsidP="0057038B">
      <w:pPr>
        <w:jc w:val="both"/>
        <w:rPr>
          <w:lang w:val="fr-FR"/>
        </w:rPr>
      </w:pPr>
    </w:p>
    <w:p w14:paraId="57E4859C" w14:textId="77777777" w:rsidR="005A7AD5" w:rsidRDefault="005A7AD5" w:rsidP="005A7AD5">
      <w:pPr>
        <w:pStyle w:val="Heading3"/>
      </w:pPr>
      <w:r>
        <w:t>cuirasse</w:t>
      </w:r>
    </w:p>
    <w:p w14:paraId="74E6A3DC" w14:textId="77777777" w:rsidR="005A7AD5" w:rsidRPr="005A7AD5" w:rsidRDefault="005A7AD5" w:rsidP="005A7AD5">
      <w:pPr>
        <w:jc w:val="both"/>
        <w:rPr>
          <w:sz w:val="20"/>
          <w:lang w:val="fr-FR"/>
        </w:rPr>
      </w:pPr>
      <w:r w:rsidRPr="005A7AD5">
        <w:rPr>
          <w:sz w:val="20"/>
          <w:lang w:val="fr-FR"/>
        </w:rPr>
        <w:t>pectoral</w:t>
      </w:r>
    </w:p>
    <w:p w14:paraId="4F29283B" w14:textId="77777777" w:rsidR="005A7AD5" w:rsidRPr="005A7AD5" w:rsidRDefault="005A7AD5" w:rsidP="005A7AD5">
      <w:pPr>
        <w:rPr>
          <w:lang w:val="fr-FR" w:eastAsia="fr-FR"/>
        </w:rPr>
      </w:pPr>
    </w:p>
    <w:p w14:paraId="78F93C44" w14:textId="77777777" w:rsidR="005A7AD5" w:rsidRDefault="005A7AD5" w:rsidP="0057038B">
      <w:pPr>
        <w:jc w:val="both"/>
        <w:rPr>
          <w:lang w:val="fr-FR"/>
        </w:rPr>
      </w:pPr>
      <w:r w:rsidRPr="0057038B">
        <w:rPr>
          <w:lang w:val="fr-FR"/>
        </w:rPr>
        <w:t xml:space="preserve">Chaque côté a 9 rainures horizontales qui ne viennent </w:t>
      </w:r>
      <w:r>
        <w:rPr>
          <w:lang w:val="fr-FR"/>
        </w:rPr>
        <w:t>pas sur</w:t>
      </w:r>
      <w:r w:rsidRPr="0057038B">
        <w:rPr>
          <w:lang w:val="fr-FR"/>
        </w:rPr>
        <w:t xml:space="preserve"> l'avers</w:t>
      </w:r>
      <w:r>
        <w:rPr>
          <w:lang w:val="fr-FR"/>
        </w:rPr>
        <w:t xml:space="preserve"> (BIB 2172)</w:t>
      </w:r>
      <w:r w:rsidRPr="0057038B">
        <w:rPr>
          <w:lang w:val="fr-FR"/>
        </w:rPr>
        <w:t xml:space="preserve">. Les </w:t>
      </w:r>
      <w:r>
        <w:rPr>
          <w:lang w:val="fr-FR"/>
        </w:rPr>
        <w:t>jambes</w:t>
      </w:r>
      <w:r w:rsidRPr="0057038B">
        <w:rPr>
          <w:lang w:val="fr-FR"/>
        </w:rPr>
        <w:t xml:space="preserve"> sont indiquées par une rainure qui marque leur séparation</w:t>
      </w:r>
      <w:r>
        <w:rPr>
          <w:lang w:val="fr-FR"/>
        </w:rPr>
        <w:t xml:space="preserve"> (BIB 2172)</w:t>
      </w:r>
      <w:r w:rsidRPr="0057038B">
        <w:rPr>
          <w:lang w:val="fr-FR"/>
        </w:rPr>
        <w:t>.</w:t>
      </w:r>
    </w:p>
    <w:p w14:paraId="0C89FEEF" w14:textId="445F5A5B" w:rsidR="005A7AD5" w:rsidRDefault="005A7AD5" w:rsidP="0057038B">
      <w:pPr>
        <w:jc w:val="both"/>
        <w:rPr>
          <w:lang w:val="fr-FR"/>
        </w:rPr>
      </w:pPr>
      <w:r>
        <w:rPr>
          <w:lang w:val="fr-FR"/>
        </w:rPr>
        <w:t xml:space="preserve">sur les cotés, traits horizontaux // probable cuirasse proches d' </w:t>
      </w:r>
      <w:hyperlink r:id="rId3551" w:anchor="Sit_Ataudes" w:history="1">
        <w:r w:rsidRPr="0020473A">
          <w:rPr>
            <w:rStyle w:val="Hyperlink"/>
            <w:lang w:val="fr-FR"/>
          </w:rPr>
          <w:t>Ataudes</w:t>
        </w:r>
      </w:hyperlink>
      <w:r>
        <w:rPr>
          <w:lang w:val="fr-FR"/>
        </w:rPr>
        <w:t xml:space="preserve"> (SS BIB)</w:t>
      </w:r>
    </w:p>
    <w:p w14:paraId="2505BE9D" w14:textId="77777777" w:rsidR="005A7AD5" w:rsidRDefault="005A7AD5" w:rsidP="0057038B">
      <w:pPr>
        <w:jc w:val="both"/>
        <w:rPr>
          <w:lang w:val="fr-FR"/>
        </w:rPr>
      </w:pPr>
    </w:p>
    <w:p w14:paraId="686E51D1" w14:textId="77777777" w:rsidR="005A7AD5" w:rsidRDefault="005A7AD5" w:rsidP="005A7AD5">
      <w:pPr>
        <w:pStyle w:val="Heading3"/>
      </w:pPr>
      <w:r>
        <w:t>ceinture</w:t>
      </w:r>
    </w:p>
    <w:p w14:paraId="6B45B563" w14:textId="77777777" w:rsidR="005A7AD5" w:rsidRPr="005A7AD5" w:rsidRDefault="005A7AD5" w:rsidP="005A7AD5">
      <w:pPr>
        <w:rPr>
          <w:lang w:val="fr-FR" w:eastAsia="fr-FR"/>
        </w:rPr>
      </w:pPr>
      <w:r w:rsidRPr="0057038B">
        <w:rPr>
          <w:lang w:val="fr-FR"/>
        </w:rPr>
        <w:t>A la hauteur de la taille présente une ligne gravée comme une ceinture</w:t>
      </w:r>
      <w:r>
        <w:rPr>
          <w:lang w:val="fr-FR"/>
        </w:rPr>
        <w:t xml:space="preserve"> (BIB 2172)</w:t>
      </w:r>
      <w:r w:rsidRPr="0057038B">
        <w:rPr>
          <w:lang w:val="fr-FR"/>
        </w:rPr>
        <w:t>.</w:t>
      </w:r>
    </w:p>
    <w:p w14:paraId="6C4C7778" w14:textId="77777777" w:rsidR="005A7AD5" w:rsidRDefault="005A7AD5" w:rsidP="0057038B">
      <w:pPr>
        <w:jc w:val="both"/>
        <w:rPr>
          <w:lang w:val="fr-FR"/>
        </w:rPr>
      </w:pPr>
    </w:p>
    <w:p w14:paraId="4C9034FF" w14:textId="77777777" w:rsidR="005A7AD5" w:rsidRDefault="005A7AD5" w:rsidP="005A7AD5">
      <w:pPr>
        <w:pStyle w:val="Heading3"/>
      </w:pPr>
      <w:r>
        <w:t>jambe</w:t>
      </w:r>
    </w:p>
    <w:p w14:paraId="534E04F6" w14:textId="77777777" w:rsidR="005A7AD5" w:rsidRDefault="005A7AD5" w:rsidP="005A7AD5">
      <w:r>
        <w:rPr>
          <w:lang w:val="fr-FR" w:eastAsia="fr-FR"/>
        </w:rPr>
        <w:t xml:space="preserve">cnémides (?) (SS BIB) </w:t>
      </w:r>
      <w:r w:rsidRPr="00C771E4">
        <w:rPr>
          <w:i/>
          <w:lang w:val="fr-FR"/>
        </w:rPr>
        <w:t>knee protections</w:t>
      </w:r>
      <w:r>
        <w:rPr>
          <w:lang w:val="fr-FR"/>
        </w:rPr>
        <w:t xml:space="preserve"> [cnémides ?] </w:t>
      </w:r>
      <w:r w:rsidRPr="00504AFD">
        <w:t>(BIB 3033)</w:t>
      </w:r>
      <w:r w:rsidR="00504AFD" w:rsidRPr="00504AFD">
        <w:t xml:space="preserve"> v. Tremedal (SS BIB)</w:t>
      </w:r>
    </w:p>
    <w:p w14:paraId="7321218A" w14:textId="77777777" w:rsidR="001F1DE8" w:rsidRDefault="001F1DE8" w:rsidP="005A7AD5"/>
    <w:p w14:paraId="5910929C" w14:textId="77777777" w:rsidR="001F1DE8" w:rsidRDefault="001F1DE8" w:rsidP="001F1DE8">
      <w:pPr>
        <w:pStyle w:val="Heading2"/>
      </w:pPr>
      <w:r>
        <w:t>technique</w:t>
      </w:r>
    </w:p>
    <w:p w14:paraId="6BD53EAA" w14:textId="77777777" w:rsidR="001F1DE8" w:rsidRDefault="001F1DE8" w:rsidP="001F1DE8">
      <w:pPr>
        <w:rPr>
          <w:lang w:val="fr-FR"/>
        </w:rPr>
      </w:pPr>
    </w:p>
    <w:p w14:paraId="6ED1F159" w14:textId="77777777" w:rsidR="001F1DE8" w:rsidRDefault="001F1DE8" w:rsidP="001F1DE8">
      <w:pPr>
        <w:rPr>
          <w:lang w:val="fr-FR"/>
        </w:rPr>
      </w:pPr>
      <w:r>
        <w:rPr>
          <w:lang w:val="fr-FR"/>
        </w:rPr>
        <w:t xml:space="preserve">association de techniques différentes </w:t>
      </w:r>
      <w:r w:rsidRPr="001F1DE8">
        <w:rPr>
          <w:lang w:val="fr-FR"/>
        </w:rPr>
        <w:t>(BIB 2172)</w:t>
      </w:r>
    </w:p>
    <w:p w14:paraId="0724CB43" w14:textId="77777777" w:rsidR="001F1DE8" w:rsidRPr="001F1DE8" w:rsidRDefault="001F1DE8" w:rsidP="005A7AD5">
      <w:pPr>
        <w:rPr>
          <w:lang w:val="fr-FR"/>
        </w:rPr>
      </w:pPr>
    </w:p>
    <w:p w14:paraId="29967A6B" w14:textId="77777777" w:rsidR="005A7AD5" w:rsidRPr="001F1DE8" w:rsidRDefault="005A7AD5" w:rsidP="0057038B">
      <w:pPr>
        <w:jc w:val="both"/>
        <w:rPr>
          <w:lang w:val="fr-FR"/>
        </w:rPr>
      </w:pPr>
    </w:p>
    <w:p w14:paraId="0CE333BD" w14:textId="77777777" w:rsidR="005A7AD5" w:rsidRDefault="005A7AD5" w:rsidP="005A7AD5">
      <w:pPr>
        <w:pStyle w:val="Heading2"/>
      </w:pPr>
      <w:r>
        <w:lastRenderedPageBreak/>
        <w:t>comparaison</w:t>
      </w:r>
    </w:p>
    <w:p w14:paraId="03449D79" w14:textId="77777777" w:rsidR="005A7AD5" w:rsidRDefault="005A7AD5" w:rsidP="0057038B">
      <w:pPr>
        <w:jc w:val="both"/>
        <w:rPr>
          <w:lang w:val="fr-FR"/>
        </w:rPr>
      </w:pPr>
    </w:p>
    <w:p w14:paraId="7A59ED31" w14:textId="77777777" w:rsidR="005A7AD5" w:rsidRDefault="005A7AD5" w:rsidP="005A7AD5">
      <w:pPr>
        <w:pStyle w:val="Heading2"/>
      </w:pPr>
      <w:r>
        <w:t>datation</w:t>
      </w:r>
    </w:p>
    <w:p w14:paraId="66ED6085" w14:textId="77777777" w:rsidR="005A7AD5" w:rsidRDefault="005A7AD5" w:rsidP="005A7AD5">
      <w:pPr>
        <w:rPr>
          <w:lang w:val="fr-FR"/>
        </w:rPr>
      </w:pPr>
    </w:p>
    <w:p w14:paraId="3B9CB87E" w14:textId="169A2AE7" w:rsidR="005A7AD5" w:rsidRDefault="00000000" w:rsidP="005A7AD5">
      <w:pPr>
        <w:rPr>
          <w:lang w:val="fr-FR"/>
        </w:rPr>
      </w:pPr>
      <w:hyperlink r:id="rId3552" w:anchor="Cul_Bronze_Inicial" w:history="1">
        <w:r w:rsidR="005A7AD5" w:rsidRPr="0020473A">
          <w:rPr>
            <w:rStyle w:val="Hyperlink"/>
            <w:lang w:val="fr-FR"/>
          </w:rPr>
          <w:t>Bronze Inicial</w:t>
        </w:r>
      </w:hyperlink>
      <w:r w:rsidR="005A7AD5">
        <w:rPr>
          <w:lang w:val="fr-FR"/>
        </w:rPr>
        <w:t xml:space="preserve"> (BIB 3006)</w:t>
      </w:r>
    </w:p>
    <w:p w14:paraId="065E7C04" w14:textId="77777777" w:rsidR="005A7AD5" w:rsidRDefault="005A7AD5" w:rsidP="005A7AD5">
      <w:pPr>
        <w:rPr>
          <w:lang w:val="fr-FR"/>
        </w:rPr>
      </w:pPr>
    </w:p>
    <w:p w14:paraId="71C84871" w14:textId="77777777" w:rsidR="005A7AD5" w:rsidRDefault="005A7AD5" w:rsidP="005A7AD5">
      <w:pPr>
        <w:pStyle w:val="Heading2"/>
      </w:pPr>
      <w:r>
        <w:t>interprétations</w:t>
      </w:r>
    </w:p>
    <w:p w14:paraId="2B901096" w14:textId="77777777" w:rsidR="005A7AD5" w:rsidRDefault="005A7AD5" w:rsidP="005A7AD5">
      <w:pPr>
        <w:rPr>
          <w:lang w:val="fr-FR"/>
        </w:rPr>
      </w:pPr>
    </w:p>
    <w:p w14:paraId="50D915F2" w14:textId="77777777" w:rsidR="005A7AD5" w:rsidRPr="005A7AD5" w:rsidRDefault="005A7AD5" w:rsidP="005A7AD5">
      <w:pPr>
        <w:rPr>
          <w:lang w:val="fr-FR"/>
        </w:rPr>
      </w:pPr>
      <w:r>
        <w:rPr>
          <w:lang w:val="fr-FR"/>
        </w:rPr>
        <w:t xml:space="preserve">Héroisation </w:t>
      </w:r>
      <w:r w:rsidRPr="007F3D5E">
        <w:rPr>
          <w:lang w:val="fr-FR"/>
        </w:rPr>
        <w:t>(BIB 3010)</w:t>
      </w:r>
      <w:r>
        <w:rPr>
          <w:lang w:val="fr-FR"/>
        </w:rPr>
        <w:t xml:space="preserve"> interactions extra-régionales (BIB 2964)</w:t>
      </w:r>
    </w:p>
    <w:p w14:paraId="332BBB62" w14:textId="77777777" w:rsidR="00A36898" w:rsidRDefault="00A36898" w:rsidP="002F6F8E">
      <w:pPr>
        <w:rPr>
          <w:lang w:val="fr-FR"/>
        </w:rPr>
      </w:pPr>
    </w:p>
    <w:p w14:paraId="2FC0699B" w14:textId="77777777" w:rsidR="00A36898" w:rsidRPr="00D52855" w:rsidRDefault="00A36898" w:rsidP="00426FF9">
      <w:pPr>
        <w:pStyle w:val="Heading1"/>
        <w:rPr>
          <w:lang w:val="es-ES"/>
        </w:rPr>
      </w:pPr>
      <w:bookmarkStart w:id="1560" w:name="Sit_Salcedo"/>
      <w:r w:rsidRPr="00D52855">
        <w:rPr>
          <w:lang w:val="es-ES"/>
        </w:rPr>
        <w:t>SALCEDO</w:t>
      </w:r>
    </w:p>
    <w:bookmarkEnd w:id="1560"/>
    <w:p w14:paraId="03A03255" w14:textId="77777777" w:rsidR="00A36898" w:rsidRDefault="00C17FD2" w:rsidP="002F6F8E">
      <w:pPr>
        <w:rPr>
          <w:sz w:val="20"/>
          <w:lang w:val="es-ES"/>
        </w:rPr>
      </w:pPr>
      <w:r w:rsidRPr="00C17FD2">
        <w:rPr>
          <w:sz w:val="20"/>
          <w:lang w:val="es-ES"/>
        </w:rPr>
        <w:t>BIB=(Romero Carnicero, 1981)</w:t>
      </w:r>
    </w:p>
    <w:p w14:paraId="33B7A43F" w14:textId="77777777" w:rsidR="00C17FD2" w:rsidRPr="00C17FD2" w:rsidRDefault="00C17FD2" w:rsidP="002F6F8E">
      <w:pPr>
        <w:rPr>
          <w:sz w:val="20"/>
          <w:lang w:val="es-ES"/>
        </w:rPr>
      </w:pPr>
    </w:p>
    <w:p w14:paraId="2724D5A9" w14:textId="6D5972B4" w:rsidR="00A36898" w:rsidRDefault="00A36898" w:rsidP="0061147A">
      <w:pPr>
        <w:jc w:val="both"/>
        <w:rPr>
          <w:lang w:val="fr-FR"/>
        </w:rPr>
      </w:pPr>
      <w:r w:rsidRPr="000153D3">
        <w:rPr>
          <w:lang w:val="es-ES"/>
        </w:rPr>
        <w:t xml:space="preserve">Valderredible, Cantabrie. </w:t>
      </w:r>
      <w:r w:rsidRPr="00105893">
        <w:rPr>
          <w:lang w:val="fr-FR"/>
        </w:rPr>
        <w:t xml:space="preserve">Stèle de </w:t>
      </w:r>
      <w:hyperlink r:id="rId3553" w:anchor="Cul_Monte_Hijido" w:history="1">
        <w:r w:rsidRPr="00105893">
          <w:rPr>
            <w:rStyle w:val="Hyperlink"/>
            <w:lang w:val="fr-FR"/>
          </w:rPr>
          <w:t>style Monte Hijido</w:t>
        </w:r>
      </w:hyperlink>
      <w:r w:rsidRPr="00105893">
        <w:rPr>
          <w:lang w:val="fr-FR"/>
        </w:rPr>
        <w:t xml:space="preserve">. </w:t>
      </w:r>
      <w:r>
        <w:rPr>
          <w:lang w:val="fr-FR"/>
        </w:rPr>
        <w:t>Poignard à pommeau semi-lunaire couché horizontalement et porté à la ceinture attribué à la transition 3e-2e millénaire aec (BIB 2980)</w:t>
      </w:r>
      <w:r w:rsidR="0061147A">
        <w:rPr>
          <w:lang w:val="fr-FR"/>
        </w:rPr>
        <w:t xml:space="preserve"> Poignard de type Remedello proche de celui de </w:t>
      </w:r>
      <w:hyperlink r:id="rId3554" w:anchor="Sit_Ca_Estrada" w:history="1">
        <w:r w:rsidR="0061147A" w:rsidRPr="0061147A">
          <w:rPr>
            <w:rStyle w:val="Hyperlink"/>
            <w:lang w:val="fr-FR"/>
          </w:rPr>
          <w:t>Ca l'Estrada</w:t>
        </w:r>
      </w:hyperlink>
      <w:r w:rsidR="0061147A">
        <w:rPr>
          <w:lang w:val="fr-FR"/>
        </w:rPr>
        <w:t xml:space="preserve"> (BIB 2980)</w:t>
      </w:r>
    </w:p>
    <w:p w14:paraId="4B2586E4" w14:textId="57BB7592" w:rsidR="0020473A" w:rsidRDefault="0061147A" w:rsidP="0020473A">
      <w:pPr>
        <w:jc w:val="both"/>
        <w:rPr>
          <w:lang w:val="es-ES"/>
        </w:rPr>
      </w:pPr>
      <w:r w:rsidRPr="0061147A">
        <w:rPr>
          <w:lang w:val="es-ES"/>
        </w:rPr>
        <w:t>T</w:t>
      </w:r>
      <w:r w:rsidR="0020473A">
        <w:rPr>
          <w:lang w:val="es-ES"/>
        </w:rPr>
        <w:t>r</w:t>
      </w:r>
      <w:r w:rsidRPr="0061147A">
        <w:rPr>
          <w:lang w:val="es-ES"/>
        </w:rPr>
        <w:t xml:space="preserve">ouve des // avec Pena Lostroso, Musulaza (Zalduondo), </w:t>
      </w:r>
      <w:hyperlink r:id="rId3555" w:anchor="Sit_Villar_Ala" w:history="1">
        <w:r w:rsidRPr="0061147A">
          <w:rPr>
            <w:rStyle w:val="Hyperlink"/>
            <w:lang w:val="es-ES"/>
          </w:rPr>
          <w:t>Villar del Ala</w:t>
        </w:r>
      </w:hyperlink>
      <w:r w:rsidRPr="0061147A">
        <w:rPr>
          <w:lang w:val="es-ES"/>
        </w:rPr>
        <w:t xml:space="preserve"> (BIB 2980)</w:t>
      </w:r>
    </w:p>
    <w:p w14:paraId="79B4B224" w14:textId="77777777" w:rsidR="0061147A" w:rsidRPr="00D52855" w:rsidRDefault="0061147A" w:rsidP="00426FF9">
      <w:pPr>
        <w:pStyle w:val="Heading1"/>
        <w:rPr>
          <w:lang w:val="es-ES"/>
        </w:rPr>
      </w:pPr>
      <w:r w:rsidRPr="00D52855">
        <w:rPr>
          <w:lang w:val="es-ES"/>
        </w:rPr>
        <w:br/>
      </w:r>
      <w:bookmarkStart w:id="1561" w:name="Sit_Serna"/>
      <w:r w:rsidRPr="00D52855">
        <w:rPr>
          <w:lang w:val="es-ES"/>
        </w:rPr>
        <w:t>SERNA</w:t>
      </w:r>
      <w:bookmarkEnd w:id="1561"/>
    </w:p>
    <w:p w14:paraId="2422FCB3" w14:textId="77777777" w:rsidR="0061147A" w:rsidRPr="00532D8E" w:rsidRDefault="0061147A" w:rsidP="002F6F8E">
      <w:pPr>
        <w:rPr>
          <w:sz w:val="20"/>
          <w:lang w:val="es-ES"/>
        </w:rPr>
      </w:pPr>
      <w:r w:rsidRPr="00532D8E">
        <w:rPr>
          <w:sz w:val="20"/>
          <w:lang w:val="es-ES"/>
        </w:rPr>
        <w:t>La Serna</w:t>
      </w:r>
    </w:p>
    <w:p w14:paraId="6D452EF9" w14:textId="77777777" w:rsidR="0061147A" w:rsidRPr="00AE0A9B" w:rsidRDefault="0061147A" w:rsidP="002F6F8E">
      <w:pPr>
        <w:rPr>
          <w:lang w:val="es-ES"/>
        </w:rPr>
      </w:pPr>
    </w:p>
    <w:p w14:paraId="1227FF65" w14:textId="5D1365D2" w:rsidR="003E4A9E" w:rsidRDefault="0061147A" w:rsidP="002F6F8E">
      <w:pPr>
        <w:rPr>
          <w:lang w:val="fr-FR"/>
        </w:rPr>
      </w:pPr>
      <w:r w:rsidRPr="0020473A">
        <w:rPr>
          <w:lang w:val="es-ES"/>
        </w:rPr>
        <w:t xml:space="preserve">Valderredible, Cantabrie. </w:t>
      </w:r>
      <w:r>
        <w:rPr>
          <w:lang w:val="fr-FR"/>
        </w:rPr>
        <w:t xml:space="preserve">Stèle de </w:t>
      </w:r>
      <w:hyperlink r:id="rId3556" w:anchor="Cul_Monte_Hijido" w:history="1">
        <w:r w:rsidRPr="00A36898">
          <w:rPr>
            <w:rStyle w:val="Hyperlink"/>
            <w:lang w:val="fr-FR"/>
          </w:rPr>
          <w:t>style Monte Hijido</w:t>
        </w:r>
      </w:hyperlink>
      <w:r w:rsidRPr="0061147A">
        <w:rPr>
          <w:lang w:val="fr-FR"/>
        </w:rPr>
        <w:t xml:space="preserve"> (SS BIB). </w:t>
      </w:r>
      <w:r>
        <w:rPr>
          <w:lang w:val="fr-FR"/>
        </w:rPr>
        <w:t>Deux stelliformes géminés (BIB 2980)</w:t>
      </w:r>
    </w:p>
    <w:p w14:paraId="237D7FC3" w14:textId="77777777" w:rsidR="0020473A" w:rsidRDefault="0020473A" w:rsidP="002F6F8E">
      <w:pPr>
        <w:rPr>
          <w:lang w:val="fr-FR"/>
        </w:rPr>
      </w:pPr>
    </w:p>
    <w:p w14:paraId="209B2CEA" w14:textId="77777777" w:rsidR="0020473A" w:rsidRDefault="0020473A" w:rsidP="00426FF9">
      <w:pPr>
        <w:pStyle w:val="Heading1"/>
      </w:pPr>
      <w:bookmarkStart w:id="1562" w:name="Sit_Roufeiro"/>
      <w:r>
        <w:t>ROUFEIRO</w:t>
      </w:r>
    </w:p>
    <w:bookmarkEnd w:id="1562"/>
    <w:p w14:paraId="7C16D503" w14:textId="77777777" w:rsidR="0020473A" w:rsidRDefault="0020473A" w:rsidP="002F6F8E">
      <w:pPr>
        <w:rPr>
          <w:lang w:val="fr-FR"/>
        </w:rPr>
      </w:pPr>
    </w:p>
    <w:p w14:paraId="12F6C349" w14:textId="48C2F93D" w:rsidR="0020473A" w:rsidRDefault="0020473A" w:rsidP="003142E3">
      <w:pPr>
        <w:jc w:val="both"/>
        <w:rPr>
          <w:lang w:val="fr-FR"/>
        </w:rPr>
      </w:pPr>
      <w:r>
        <w:rPr>
          <w:lang w:val="fr-FR"/>
        </w:rPr>
        <w:t xml:space="preserve">Orense. Dépôt daté du </w:t>
      </w:r>
      <w:hyperlink r:id="rId3557" w:anchor="Cul_Bronze_Inicial" w:history="1">
        <w:r w:rsidR="00E774C4" w:rsidRPr="0020473A">
          <w:rPr>
            <w:rStyle w:val="Hyperlink"/>
            <w:lang w:val="fr-FR"/>
          </w:rPr>
          <w:t>Bronze Inicial</w:t>
        </w:r>
      </w:hyperlink>
      <w:r>
        <w:rPr>
          <w:lang w:val="fr-FR"/>
        </w:rPr>
        <w:t>, associé à une nécropole ou un habitat (BIB 3006)</w:t>
      </w:r>
      <w:r w:rsidR="003142E3">
        <w:rPr>
          <w:lang w:val="fr-FR"/>
        </w:rPr>
        <w:t xml:space="preserve"> Sud-Est de la Galice. Objets en </w:t>
      </w:r>
      <w:hyperlink r:id="rId3558" w:anchor="Sit_Cuivre" w:history="1">
        <w:r w:rsidR="00BA150E" w:rsidRPr="00BA150E">
          <w:rPr>
            <w:rStyle w:val="Hyperlink"/>
            <w:lang w:val="fr-FR"/>
          </w:rPr>
          <w:t>cuivre</w:t>
        </w:r>
      </w:hyperlink>
      <w:r w:rsidR="00BA150E">
        <w:rPr>
          <w:lang w:val="fr-FR"/>
        </w:rPr>
        <w:t xml:space="preserve"> </w:t>
      </w:r>
      <w:r w:rsidR="003142E3">
        <w:rPr>
          <w:lang w:val="fr-FR"/>
        </w:rPr>
        <w:t xml:space="preserve">avec i) des taux élevés de Ni, Sb et Ag qui renvoient à la zone de Limia, toute proche, ii) des taux élevés de Ni qui envoient aux mines de Salinas de Léniz (Avala) </w:t>
      </w:r>
      <w:r w:rsidR="003142E3" w:rsidRPr="003142E3">
        <w:rPr>
          <w:lang w:val="fr-FR"/>
        </w:rPr>
        <w:t>(BIB 3017)</w:t>
      </w:r>
    </w:p>
    <w:p w14:paraId="1FAE9047" w14:textId="77777777" w:rsidR="0020473A" w:rsidRDefault="0020473A" w:rsidP="002F6F8E">
      <w:pPr>
        <w:rPr>
          <w:lang w:val="fr-FR"/>
        </w:rPr>
      </w:pPr>
    </w:p>
    <w:p w14:paraId="06E1B595" w14:textId="77777777" w:rsidR="0020473A" w:rsidRDefault="0020473A" w:rsidP="00426FF9">
      <w:pPr>
        <w:pStyle w:val="Heading1"/>
      </w:pPr>
      <w:bookmarkStart w:id="1563" w:name="Sit_Cuevallusa"/>
      <w:r>
        <w:t>CUEVALLUSA</w:t>
      </w:r>
    </w:p>
    <w:bookmarkEnd w:id="1563"/>
    <w:p w14:paraId="1BFFDB0A" w14:textId="77777777" w:rsidR="0020473A" w:rsidRDefault="0020473A" w:rsidP="002F6F8E">
      <w:pPr>
        <w:rPr>
          <w:lang w:val="fr-FR"/>
        </w:rPr>
      </w:pPr>
    </w:p>
    <w:p w14:paraId="4182D42B" w14:textId="1E2DEA27" w:rsidR="0020473A" w:rsidRDefault="0020473A" w:rsidP="002F6F8E">
      <w:pPr>
        <w:rPr>
          <w:lang w:val="fr-FR"/>
        </w:rPr>
      </w:pPr>
      <w:r>
        <w:rPr>
          <w:lang w:val="fr-FR"/>
        </w:rPr>
        <w:t xml:space="preserve">Cantabrie. épée en grotte datée du </w:t>
      </w:r>
      <w:hyperlink r:id="rId3559" w:anchor="Cul_Bronze_Inicial" w:history="1">
        <w:r w:rsidR="00E774C4" w:rsidRPr="0020473A">
          <w:rPr>
            <w:rStyle w:val="Hyperlink"/>
            <w:lang w:val="fr-FR"/>
          </w:rPr>
          <w:t>Bronze Inicial</w:t>
        </w:r>
      </w:hyperlink>
      <w:r w:rsidR="00E774C4">
        <w:rPr>
          <w:lang w:val="fr-FR"/>
        </w:rPr>
        <w:t xml:space="preserve"> </w:t>
      </w:r>
      <w:r>
        <w:rPr>
          <w:lang w:val="fr-FR"/>
        </w:rPr>
        <w:t>(BIB 3006)</w:t>
      </w:r>
    </w:p>
    <w:p w14:paraId="53123EAD" w14:textId="77777777" w:rsidR="0020473A" w:rsidRDefault="0020473A" w:rsidP="002F6F8E">
      <w:pPr>
        <w:rPr>
          <w:lang w:val="fr-FR"/>
        </w:rPr>
      </w:pPr>
    </w:p>
    <w:p w14:paraId="7DFB5081" w14:textId="77777777" w:rsidR="0020473A" w:rsidRDefault="0020473A" w:rsidP="00426FF9">
      <w:pPr>
        <w:pStyle w:val="Heading1"/>
      </w:pPr>
      <w:bookmarkStart w:id="1564" w:name="Sit_Sabero"/>
      <w:r>
        <w:t>SABERO</w:t>
      </w:r>
    </w:p>
    <w:bookmarkEnd w:id="1564"/>
    <w:p w14:paraId="2D4C6704" w14:textId="77777777" w:rsidR="0020473A" w:rsidRDefault="0020473A" w:rsidP="002F6F8E">
      <w:pPr>
        <w:rPr>
          <w:lang w:val="fr-FR"/>
        </w:rPr>
      </w:pPr>
    </w:p>
    <w:p w14:paraId="6718CB8F" w14:textId="0BE128A9" w:rsidR="0020473A" w:rsidRDefault="0020473A" w:rsidP="002F6F8E">
      <w:pPr>
        <w:rPr>
          <w:lang w:val="fr-FR"/>
        </w:rPr>
      </w:pPr>
      <w:r>
        <w:rPr>
          <w:lang w:val="fr-FR"/>
        </w:rPr>
        <w:t xml:space="preserve">Leon. </w:t>
      </w:r>
      <w:r w:rsidR="00C71734">
        <w:rPr>
          <w:lang w:val="fr-FR"/>
        </w:rPr>
        <w:t xml:space="preserve">long poignard à soie courte et deux rivets (BIB 3054) </w:t>
      </w:r>
      <w:r w:rsidR="00C71734" w:rsidRPr="00C71734">
        <w:rPr>
          <w:i/>
          <w:lang w:val="fr-FR"/>
        </w:rPr>
        <w:t>épée (BIB 3006)</w:t>
      </w:r>
      <w:r w:rsidR="00C71734">
        <w:rPr>
          <w:lang w:val="fr-FR"/>
        </w:rPr>
        <w:t xml:space="preserve"> daté</w:t>
      </w:r>
      <w:r>
        <w:rPr>
          <w:lang w:val="fr-FR"/>
        </w:rPr>
        <w:t xml:space="preserve"> du </w:t>
      </w:r>
      <w:hyperlink r:id="rId3560" w:anchor="Cul_Bronze_Inicial" w:history="1">
        <w:r w:rsidR="00E774C4" w:rsidRPr="0020473A">
          <w:rPr>
            <w:rStyle w:val="Hyperlink"/>
            <w:lang w:val="fr-FR"/>
          </w:rPr>
          <w:t>Bronze Inicial</w:t>
        </w:r>
      </w:hyperlink>
      <w:r w:rsidR="00E774C4" w:rsidRPr="00E774C4">
        <w:rPr>
          <w:lang w:val="fr-FR"/>
        </w:rPr>
        <w:t xml:space="preserve"> </w:t>
      </w:r>
      <w:r w:rsidR="00C71734">
        <w:rPr>
          <w:lang w:val="fr-FR"/>
        </w:rPr>
        <w:t>trouvé</w:t>
      </w:r>
      <w:r>
        <w:rPr>
          <w:lang w:val="fr-FR"/>
        </w:rPr>
        <w:t xml:space="preserve"> sur un promontoire (BIB 3006)</w:t>
      </w:r>
      <w:r w:rsidR="00C71734">
        <w:rPr>
          <w:lang w:val="fr-FR"/>
        </w:rPr>
        <w:t xml:space="preserve"> comparé à </w:t>
      </w:r>
      <w:hyperlink r:id="rId3561" w:anchor="Sit_Pena_Tu" w:history="1">
        <w:r w:rsidR="00C71734" w:rsidRPr="00C71734">
          <w:rPr>
            <w:rStyle w:val="Hyperlink"/>
            <w:lang w:val="fr-FR"/>
          </w:rPr>
          <w:t>Pena Tu</w:t>
        </w:r>
      </w:hyperlink>
      <w:r w:rsidR="00C71734">
        <w:rPr>
          <w:lang w:val="fr-FR"/>
        </w:rPr>
        <w:t xml:space="preserve"> (BIB 3054)</w:t>
      </w:r>
    </w:p>
    <w:p w14:paraId="3D461540" w14:textId="77777777" w:rsidR="00C71734" w:rsidRDefault="00C71734" w:rsidP="002F6F8E">
      <w:pPr>
        <w:rPr>
          <w:lang w:val="fr-FR"/>
        </w:rPr>
      </w:pPr>
    </w:p>
    <w:p w14:paraId="44AA0C18" w14:textId="77777777" w:rsidR="00C71734" w:rsidRDefault="00C71734" w:rsidP="00426FF9">
      <w:pPr>
        <w:pStyle w:val="Heading1"/>
      </w:pPr>
      <w:bookmarkStart w:id="1565" w:name="Sit_Cea"/>
      <w:r>
        <w:t>CEA</w:t>
      </w:r>
    </w:p>
    <w:bookmarkEnd w:id="1565"/>
    <w:p w14:paraId="4A9ED860" w14:textId="77777777" w:rsidR="00C71734" w:rsidRDefault="00C71734" w:rsidP="002F6F8E">
      <w:pPr>
        <w:rPr>
          <w:lang w:val="fr-FR"/>
        </w:rPr>
      </w:pPr>
    </w:p>
    <w:p w14:paraId="4ADFA4AE" w14:textId="3B28E72B" w:rsidR="00C71734" w:rsidRDefault="00C71734" w:rsidP="002F6F8E">
      <w:pPr>
        <w:rPr>
          <w:lang w:val="fr-FR"/>
        </w:rPr>
      </w:pPr>
      <w:r>
        <w:rPr>
          <w:lang w:val="fr-FR"/>
        </w:rPr>
        <w:t xml:space="preserve">León. épée argarique à section lenticulaire à 5 rivets reconstitués. Type IIc de Almagro Gorbea (BIB 3054) en </w:t>
      </w:r>
      <w:hyperlink r:id="rId3562" w:anchor="Sit_Metal_all_bronze_typ_binaire" w:history="1">
        <w:r w:rsidRPr="00C71734">
          <w:rPr>
            <w:rStyle w:val="Hyperlink"/>
            <w:lang w:val="fr-FR"/>
          </w:rPr>
          <w:t>bronze binaire</w:t>
        </w:r>
      </w:hyperlink>
      <w:r>
        <w:rPr>
          <w:lang w:val="fr-FR"/>
        </w:rPr>
        <w:t xml:space="preserve">, v. </w:t>
      </w:r>
      <w:hyperlink r:id="rId3563" w:anchor="Typ_Arm_Epees_g_iberique" w:history="1">
        <w:r w:rsidRPr="00C71734">
          <w:rPr>
            <w:rStyle w:val="Hyperlink"/>
            <w:lang w:val="fr-FR"/>
          </w:rPr>
          <w:t>épée ibérique</w:t>
        </w:r>
      </w:hyperlink>
      <w:r>
        <w:rPr>
          <w:lang w:val="fr-FR"/>
        </w:rPr>
        <w:t xml:space="preserve"> (SS BIB)</w:t>
      </w:r>
    </w:p>
    <w:p w14:paraId="00BD7DD5" w14:textId="77777777" w:rsidR="00A5234E" w:rsidRDefault="00A5234E" w:rsidP="002F6F8E">
      <w:pPr>
        <w:rPr>
          <w:lang w:val="fr-FR"/>
        </w:rPr>
      </w:pPr>
      <w:r>
        <w:rPr>
          <w:lang w:val="fr-FR"/>
        </w:rPr>
        <w:t>Orense, épée (BIB 3265)</w:t>
      </w:r>
    </w:p>
    <w:p w14:paraId="009106F6" w14:textId="77777777" w:rsidR="0020473A" w:rsidRDefault="0020473A" w:rsidP="002F6F8E">
      <w:pPr>
        <w:rPr>
          <w:lang w:val="fr-FR"/>
        </w:rPr>
      </w:pPr>
    </w:p>
    <w:p w14:paraId="56C4AFC8" w14:textId="77777777" w:rsidR="0020473A" w:rsidRDefault="0020473A" w:rsidP="00426FF9">
      <w:pPr>
        <w:pStyle w:val="Heading1"/>
      </w:pPr>
      <w:bookmarkStart w:id="1566" w:name="Sit_Forcas_Leon"/>
      <w:r>
        <w:t>FORCAS</w:t>
      </w:r>
    </w:p>
    <w:bookmarkEnd w:id="1566"/>
    <w:p w14:paraId="52987BA2" w14:textId="77777777" w:rsidR="0020473A" w:rsidRDefault="0020473A" w:rsidP="002F6F8E">
      <w:pPr>
        <w:rPr>
          <w:lang w:val="fr-FR"/>
        </w:rPr>
      </w:pPr>
    </w:p>
    <w:p w14:paraId="3ECBDDA1" w14:textId="0B78FA14" w:rsidR="0020473A" w:rsidRDefault="0020473A" w:rsidP="0020473A">
      <w:pPr>
        <w:rPr>
          <w:lang w:val="fr-FR"/>
        </w:rPr>
      </w:pPr>
      <w:r>
        <w:rPr>
          <w:lang w:val="fr-FR"/>
        </w:rPr>
        <w:lastRenderedPageBreak/>
        <w:t xml:space="preserve">Leon. épée datée du </w:t>
      </w:r>
      <w:hyperlink r:id="rId3564" w:anchor="Cul_Bronze_Inicial" w:history="1">
        <w:r w:rsidR="00E774C4" w:rsidRPr="0020473A">
          <w:rPr>
            <w:rStyle w:val="Hyperlink"/>
            <w:lang w:val="fr-FR"/>
          </w:rPr>
          <w:t>Bronze Inicial</w:t>
        </w:r>
      </w:hyperlink>
      <w:r w:rsidR="00E774C4" w:rsidRPr="00E774C4">
        <w:rPr>
          <w:lang w:val="fr-FR"/>
        </w:rPr>
        <w:t xml:space="preserve"> </w:t>
      </w:r>
      <w:r>
        <w:rPr>
          <w:lang w:val="fr-FR"/>
        </w:rPr>
        <w:t>trouvée sur un promontoire (BIB 3006)</w:t>
      </w:r>
      <w:r w:rsidR="00C71734">
        <w:rPr>
          <w:lang w:val="fr-FR"/>
        </w:rPr>
        <w:t xml:space="preserve"> épée à nervure centrale d'un type avancé (BIB 3054)</w:t>
      </w:r>
    </w:p>
    <w:p w14:paraId="2E0232EB" w14:textId="77777777" w:rsidR="0020473A" w:rsidRDefault="0020473A" w:rsidP="002F6F8E">
      <w:pPr>
        <w:rPr>
          <w:lang w:val="fr-FR"/>
        </w:rPr>
      </w:pPr>
    </w:p>
    <w:p w14:paraId="25683B83" w14:textId="77777777" w:rsidR="0061147A" w:rsidRDefault="0061147A" w:rsidP="002F6F8E">
      <w:pPr>
        <w:rPr>
          <w:lang w:val="fr-FR"/>
        </w:rPr>
      </w:pPr>
    </w:p>
    <w:p w14:paraId="2ABFD7C6" w14:textId="77777777" w:rsidR="0061147A" w:rsidRPr="00D52855" w:rsidRDefault="0061147A" w:rsidP="00426FF9">
      <w:pPr>
        <w:pStyle w:val="Heading1"/>
        <w:rPr>
          <w:lang w:val="es-ES"/>
        </w:rPr>
      </w:pPr>
      <w:bookmarkStart w:id="1567" w:name="Sit_Villar_Ala"/>
      <w:r w:rsidRPr="00D52855">
        <w:rPr>
          <w:lang w:val="es-ES"/>
        </w:rPr>
        <w:t>VILLAR DEL ALA</w:t>
      </w:r>
    </w:p>
    <w:bookmarkEnd w:id="1567"/>
    <w:p w14:paraId="1CC58FD6" w14:textId="77777777" w:rsidR="0061147A" w:rsidRPr="00532D8E" w:rsidRDefault="0061147A" w:rsidP="002F6F8E">
      <w:pPr>
        <w:rPr>
          <w:sz w:val="20"/>
          <w:lang w:val="es-ES"/>
        </w:rPr>
      </w:pPr>
      <w:r w:rsidRPr="00532D8E">
        <w:rPr>
          <w:sz w:val="20"/>
          <w:lang w:val="es-ES"/>
        </w:rPr>
        <w:t>Villar de Ala</w:t>
      </w:r>
    </w:p>
    <w:p w14:paraId="622BD477" w14:textId="77777777" w:rsidR="0061147A" w:rsidRPr="00C9320F" w:rsidRDefault="0061147A" w:rsidP="002F6F8E">
      <w:pPr>
        <w:rPr>
          <w:lang w:val="es-ES"/>
        </w:rPr>
      </w:pPr>
    </w:p>
    <w:p w14:paraId="4682BD42" w14:textId="647ABE1D" w:rsidR="0061147A" w:rsidRPr="0061147A" w:rsidRDefault="0061147A" w:rsidP="002F6F8E">
      <w:pPr>
        <w:rPr>
          <w:lang w:val="fr-FR"/>
        </w:rPr>
      </w:pPr>
      <w:r w:rsidRPr="0061147A">
        <w:rPr>
          <w:lang w:val="fr-FR"/>
        </w:rPr>
        <w:t xml:space="preserve">(Soria) Stèle </w:t>
      </w:r>
      <w:r w:rsidR="007455D8">
        <w:rPr>
          <w:lang w:val="fr-FR"/>
        </w:rPr>
        <w:t xml:space="preserve">anthropomorphe </w:t>
      </w:r>
      <w:r w:rsidRPr="0061147A">
        <w:rPr>
          <w:lang w:val="fr-FR"/>
        </w:rPr>
        <w:t>avec représentation de poignard à pommeau semi-lunaire (BIB 2980)</w:t>
      </w:r>
      <w:r w:rsidR="007455D8">
        <w:rPr>
          <w:lang w:val="fr-FR"/>
        </w:rPr>
        <w:t xml:space="preserve"> Rapproché des </w:t>
      </w:r>
      <w:hyperlink r:id="rId3565" w:anchor="Cul_Art_TAC_T_x_anciforme" w:history="1">
        <w:r w:rsidR="007455D8" w:rsidRPr="007455D8">
          <w:rPr>
            <w:rStyle w:val="Hyperlink"/>
            <w:lang w:val="fr-FR"/>
          </w:rPr>
          <w:t>anciformes</w:t>
        </w:r>
      </w:hyperlink>
      <w:r w:rsidR="007455D8">
        <w:rPr>
          <w:lang w:val="fr-FR"/>
        </w:rPr>
        <w:t xml:space="preserve"> (BIB 3005)</w:t>
      </w:r>
      <w:r w:rsidR="00740B69">
        <w:rPr>
          <w:lang w:val="fr-FR"/>
        </w:rPr>
        <w:t xml:space="preserve"> </w:t>
      </w:r>
      <w:hyperlink r:id="rId3566" w:anchor="Cul_API_aclasser_gr_CO" w:history="1">
        <w:r w:rsidR="00740B69" w:rsidRPr="00DB1115">
          <w:rPr>
            <w:rStyle w:val="Hyperlink"/>
            <w:lang w:val="fr-FR"/>
          </w:rPr>
          <w:t xml:space="preserve">gr. du </w:t>
        </w:r>
        <w:r w:rsidR="00740B69" w:rsidRPr="00740B69">
          <w:rPr>
            <w:rStyle w:val="Hyperlink"/>
            <w:lang w:val="fr-FR"/>
          </w:rPr>
          <w:t>C</w:t>
        </w:r>
        <w:r w:rsidR="00740B69" w:rsidRPr="00DB1115">
          <w:rPr>
            <w:rStyle w:val="Hyperlink"/>
            <w:lang w:val="fr-FR"/>
          </w:rPr>
          <w:t>O ibérique</w:t>
        </w:r>
      </w:hyperlink>
      <w:r w:rsidR="00740B69" w:rsidRPr="00DB1115">
        <w:rPr>
          <w:lang w:val="fr-FR"/>
        </w:rPr>
        <w:t xml:space="preserve"> (BIB 2962)</w:t>
      </w:r>
    </w:p>
    <w:p w14:paraId="20A379A0" w14:textId="77777777" w:rsidR="0061147A" w:rsidRPr="0061147A" w:rsidRDefault="0061147A" w:rsidP="002F6F8E">
      <w:pPr>
        <w:rPr>
          <w:lang w:val="fr-FR"/>
        </w:rPr>
      </w:pPr>
    </w:p>
    <w:p w14:paraId="3A7DB123" w14:textId="132CAE62" w:rsidR="0061147A" w:rsidRPr="0061147A" w:rsidRDefault="0061147A" w:rsidP="002F6F8E">
      <w:pPr>
        <w:rPr>
          <w:lang w:val="es-ES"/>
        </w:rPr>
      </w:pPr>
      <w:r>
        <w:rPr>
          <w:lang w:val="es-ES"/>
        </w:rPr>
        <w:t xml:space="preserve">v. </w:t>
      </w:r>
      <w:hyperlink r:id="rId3567" w:anchor="Sit_Salcedo" w:history="1">
        <w:r w:rsidRPr="0061147A">
          <w:rPr>
            <w:rStyle w:val="Hyperlink"/>
            <w:lang w:val="es-ES"/>
          </w:rPr>
          <w:t>Salcedo</w:t>
        </w:r>
      </w:hyperlink>
      <w:r>
        <w:rPr>
          <w:lang w:val="es-ES"/>
        </w:rPr>
        <w:t xml:space="preserve">, </w:t>
      </w:r>
      <w:hyperlink r:id="rId3568" w:anchor="Sit_Ruanales" w:history="1">
        <w:r w:rsidRPr="0061147A">
          <w:rPr>
            <w:rStyle w:val="Hyperlink"/>
            <w:lang w:val="es-ES"/>
          </w:rPr>
          <w:t>Ruanales</w:t>
        </w:r>
      </w:hyperlink>
    </w:p>
    <w:p w14:paraId="03016688" w14:textId="77777777" w:rsidR="0061147A" w:rsidRPr="0061147A" w:rsidRDefault="0061147A" w:rsidP="002F6F8E">
      <w:pPr>
        <w:rPr>
          <w:lang w:val="es-ES"/>
        </w:rPr>
      </w:pPr>
    </w:p>
    <w:p w14:paraId="67C72893" w14:textId="77777777" w:rsidR="002F6F8E" w:rsidRPr="00D52855" w:rsidRDefault="002F6F8E" w:rsidP="00426FF9">
      <w:pPr>
        <w:pStyle w:val="Heading1"/>
        <w:rPr>
          <w:lang w:val="es-ES"/>
        </w:rPr>
      </w:pPr>
      <w:bookmarkStart w:id="1568" w:name="Sit_Aldea_Rey"/>
      <w:r w:rsidRPr="00D52855">
        <w:rPr>
          <w:lang w:val="es-ES"/>
        </w:rPr>
        <w:t>ALDEA DEL REY</w:t>
      </w:r>
    </w:p>
    <w:bookmarkEnd w:id="1568"/>
    <w:p w14:paraId="5E6C7FF2" w14:textId="77777777" w:rsidR="002F6F8E" w:rsidRPr="00AE0A9B" w:rsidRDefault="002F6F8E" w:rsidP="002F6F8E">
      <w:pPr>
        <w:rPr>
          <w:lang w:val="es-ES"/>
        </w:rPr>
      </w:pPr>
    </w:p>
    <w:p w14:paraId="03755104" w14:textId="77777777" w:rsidR="00D53EA9" w:rsidRPr="0061147A" w:rsidRDefault="00D53EA9" w:rsidP="00D53EA9">
      <w:pPr>
        <w:pStyle w:val="Heading2"/>
      </w:pPr>
      <w:bookmarkStart w:id="1569" w:name="Sit_Aldea_Rey_1"/>
      <w:r w:rsidRPr="0061147A">
        <w:t>Aldea del Rey 1</w:t>
      </w:r>
    </w:p>
    <w:bookmarkEnd w:id="1569"/>
    <w:p w14:paraId="46B1C1B9" w14:textId="77777777" w:rsidR="00D53EA9" w:rsidRPr="0061147A" w:rsidRDefault="00D53EA9" w:rsidP="002F6F8E">
      <w:pPr>
        <w:rPr>
          <w:lang w:val="fr-FR"/>
        </w:rPr>
      </w:pPr>
    </w:p>
    <w:p w14:paraId="2C61A3AF" w14:textId="4C2E528F" w:rsidR="00D53EA9" w:rsidRDefault="00D53EA9" w:rsidP="002F6F8E">
      <w:pPr>
        <w:rPr>
          <w:lang w:val="fr-FR"/>
        </w:rPr>
      </w:pPr>
      <w:r w:rsidRPr="00D53EA9">
        <w:rPr>
          <w:lang w:val="fr-FR"/>
        </w:rPr>
        <w:t xml:space="preserve">Fragment, la partie supérieure est absente (SS BIB), </w:t>
      </w:r>
      <w:r w:rsidR="00AC04B1">
        <w:rPr>
          <w:lang w:val="fr-FR"/>
        </w:rPr>
        <w:t>boulier, épées</w:t>
      </w:r>
      <w:r w:rsidRPr="00D53EA9">
        <w:rPr>
          <w:lang w:val="fr-FR"/>
        </w:rPr>
        <w:t xml:space="preserve">, </w:t>
      </w:r>
      <w:hyperlink r:id="rId3569" w:anchor="Cul_Art_TAC_T_t_miroir" w:history="1">
        <w:r w:rsidRPr="00666BEE">
          <w:rPr>
            <w:rStyle w:val="Hyperlink"/>
            <w:lang w:val="fr-FR"/>
          </w:rPr>
          <w:t>miroir</w:t>
        </w:r>
      </w:hyperlink>
      <w:r w:rsidRPr="00D53EA9">
        <w:rPr>
          <w:lang w:val="fr-FR"/>
        </w:rPr>
        <w:t xml:space="preserve">, </w:t>
      </w:r>
      <w:r w:rsidR="00AC04B1">
        <w:rPr>
          <w:lang w:val="fr-FR"/>
        </w:rPr>
        <w:t>etc.</w:t>
      </w:r>
    </w:p>
    <w:p w14:paraId="38D1435F" w14:textId="77777777" w:rsidR="00647A2A" w:rsidRDefault="00647A2A" w:rsidP="002F6F8E">
      <w:pPr>
        <w:rPr>
          <w:lang w:val="fr-FR"/>
        </w:rPr>
      </w:pPr>
    </w:p>
    <w:p w14:paraId="4F126256" w14:textId="5308AA7B" w:rsidR="00647A2A" w:rsidRPr="00D60816" w:rsidRDefault="00000000" w:rsidP="002F6F8E">
      <w:hyperlink r:id="rId3570" w:anchor="Cul_Extremadura_per_Celestino2011_IB" w:history="1">
        <w:r w:rsidR="00647A2A" w:rsidRPr="00D60816">
          <w:rPr>
            <w:rStyle w:val="Hyperlink"/>
          </w:rPr>
          <w:t>type IB</w:t>
        </w:r>
      </w:hyperlink>
      <w:r w:rsidR="00647A2A" w:rsidRPr="00D60816">
        <w:t xml:space="preserve"> (BIB 3063)</w:t>
      </w:r>
      <w:r w:rsidR="00D60816" w:rsidRPr="00D60816">
        <w:t xml:space="preserve"> </w:t>
      </w:r>
      <w:hyperlink r:id="rId3571" w:anchor="Cul_Extremadura_per_GuardaminoBO" w:history="1">
        <w:r w:rsidR="00D60816" w:rsidRPr="00D60816">
          <w:rPr>
            <w:rStyle w:val="Hyperlink"/>
          </w:rPr>
          <w:t xml:space="preserve">format </w:t>
        </w:r>
        <w:r w:rsidR="00D60816">
          <w:rPr>
            <w:rStyle w:val="Hyperlink"/>
          </w:rPr>
          <w:t>B+O</w:t>
        </w:r>
      </w:hyperlink>
      <w:r w:rsidR="00D60816" w:rsidRPr="00D60816">
        <w:t xml:space="preserve"> (BIB 2172</w:t>
      </w:r>
      <w:r w:rsidR="00D60816">
        <w:t>)</w:t>
      </w:r>
    </w:p>
    <w:p w14:paraId="0F535A62" w14:textId="77777777" w:rsidR="000329E9" w:rsidRPr="00D60816" w:rsidRDefault="000329E9" w:rsidP="002F6F8E"/>
    <w:p w14:paraId="0BBF0C9D" w14:textId="77777777" w:rsidR="000329E9" w:rsidRDefault="000329E9" w:rsidP="000329E9">
      <w:pPr>
        <w:pStyle w:val="Heading3"/>
      </w:pPr>
      <w:bookmarkStart w:id="1570" w:name="Sit_Aldea_Rey_1_t"/>
      <w:r>
        <w:t>thèmes</w:t>
      </w:r>
    </w:p>
    <w:bookmarkEnd w:id="1570"/>
    <w:p w14:paraId="3B53A08D" w14:textId="77777777" w:rsidR="000329E9" w:rsidRDefault="000329E9" w:rsidP="000329E9">
      <w:pPr>
        <w:rPr>
          <w:lang w:val="fr-FR"/>
        </w:rPr>
      </w:pPr>
    </w:p>
    <w:p w14:paraId="12431FEF" w14:textId="77777777" w:rsidR="000329E9" w:rsidRDefault="000329E9" w:rsidP="000329E9">
      <w:pPr>
        <w:pStyle w:val="Heading4"/>
      </w:pPr>
      <w:bookmarkStart w:id="1571" w:name="Sit_Aldea_Rey_1_t_bouclierV"/>
      <w:r>
        <w:t>bouclier en v</w:t>
      </w:r>
    </w:p>
    <w:bookmarkEnd w:id="1571"/>
    <w:p w14:paraId="342CDE14" w14:textId="77777777" w:rsidR="000329E9" w:rsidRDefault="000329E9" w:rsidP="000329E9">
      <w:pPr>
        <w:rPr>
          <w:lang w:val="fr-FR"/>
        </w:rPr>
      </w:pPr>
    </w:p>
    <w:p w14:paraId="38507F55" w14:textId="2D567DF3" w:rsidR="000329E9" w:rsidRDefault="00000000" w:rsidP="000329E9">
      <w:pPr>
        <w:jc w:val="both"/>
        <w:rPr>
          <w:szCs w:val="20"/>
          <w:lang w:val="fr-FR" w:eastAsia="en-GB"/>
        </w:rPr>
      </w:pPr>
      <w:hyperlink r:id="rId3572" w:anchor="Cul_Art_TAC_T_t_bouclier" w:history="1">
        <w:r w:rsidR="00AC04B1" w:rsidRPr="006E48F7">
          <w:rPr>
            <w:rStyle w:val="Hyperlink"/>
            <w:lang w:val="fr-FR"/>
          </w:rPr>
          <w:t>bouclier</w:t>
        </w:r>
      </w:hyperlink>
      <w:r w:rsidR="00AC04B1" w:rsidRPr="00D53EA9">
        <w:rPr>
          <w:lang w:val="fr-FR"/>
        </w:rPr>
        <w:t xml:space="preserve"> en </w:t>
      </w:r>
      <w:r w:rsidR="00AC04B1">
        <w:rPr>
          <w:lang w:val="fr-FR"/>
        </w:rPr>
        <w:t>V à 3 cercles et x2 et x3 rivets dans les cerles extérieurs (SS BIB)</w:t>
      </w:r>
      <w:r w:rsidR="00AC04B1" w:rsidRPr="00AC04B1">
        <w:rPr>
          <w:lang w:val="fr-FR"/>
        </w:rPr>
        <w:t xml:space="preserve"> </w:t>
      </w:r>
      <w:r w:rsidR="00AC04B1">
        <w:rPr>
          <w:lang w:val="fr-FR"/>
        </w:rPr>
        <w:t>poignée du bouclier trournée vers l'extérieur (SS BIB)</w:t>
      </w:r>
      <w:r w:rsidR="00AC04B1" w:rsidRPr="00AC04B1">
        <w:rPr>
          <w:szCs w:val="20"/>
          <w:lang w:val="fr-FR" w:eastAsia="en-GB"/>
        </w:rPr>
        <w:t xml:space="preserve"> </w:t>
      </w:r>
      <w:r w:rsidR="00AC04B1" w:rsidRPr="000329E9">
        <w:rPr>
          <w:szCs w:val="20"/>
          <w:lang w:val="fr-FR" w:eastAsia="en-GB"/>
        </w:rPr>
        <w:t xml:space="preserve">bouclier très proche de </w:t>
      </w:r>
      <w:r w:rsidR="00AC04B1">
        <w:rPr>
          <w:szCs w:val="20"/>
          <w:lang w:val="fr-FR" w:eastAsia="en-GB"/>
        </w:rPr>
        <w:t xml:space="preserve">celui </w:t>
      </w:r>
      <w:r w:rsidR="00AC04B1" w:rsidRPr="000329E9">
        <w:rPr>
          <w:szCs w:val="20"/>
          <w:lang w:val="fr-FR" w:eastAsia="en-GB"/>
        </w:rPr>
        <w:t xml:space="preserve">de </w:t>
      </w:r>
      <w:hyperlink r:id="rId3573" w:anchor="Sit_Cloonbrin" w:history="1">
        <w:r w:rsidR="00AC04B1" w:rsidRPr="000329E9">
          <w:rPr>
            <w:rStyle w:val="Hyperlink"/>
            <w:szCs w:val="20"/>
            <w:lang w:val="fr-FR" w:eastAsia="en-GB"/>
          </w:rPr>
          <w:t>Cloonbrin</w:t>
        </w:r>
      </w:hyperlink>
      <w:r w:rsidR="00AC04B1" w:rsidRPr="000329E9">
        <w:rPr>
          <w:szCs w:val="20"/>
          <w:lang w:val="fr-FR" w:eastAsia="en-GB"/>
        </w:rPr>
        <w:t xml:space="preserve"> (BIB 2954)</w:t>
      </w:r>
    </w:p>
    <w:p w14:paraId="0331A019" w14:textId="77777777" w:rsidR="00AC04B1" w:rsidRDefault="00AC04B1" w:rsidP="000329E9">
      <w:pPr>
        <w:jc w:val="both"/>
        <w:rPr>
          <w:szCs w:val="20"/>
          <w:lang w:val="fr-FR" w:eastAsia="en-GB"/>
        </w:rPr>
      </w:pPr>
    </w:p>
    <w:p w14:paraId="21D785BF" w14:textId="77777777" w:rsidR="00AC04B1" w:rsidRPr="00AC04B1" w:rsidRDefault="00AC04B1" w:rsidP="00AC04B1">
      <w:pPr>
        <w:pStyle w:val="Heading4"/>
        <w:rPr>
          <w:lang w:eastAsia="en-GB"/>
        </w:rPr>
      </w:pPr>
      <w:r w:rsidRPr="00AC04B1">
        <w:rPr>
          <w:lang w:eastAsia="en-GB"/>
        </w:rPr>
        <w:t>épées</w:t>
      </w:r>
    </w:p>
    <w:p w14:paraId="6432BFBC" w14:textId="77777777" w:rsidR="00AC04B1" w:rsidRDefault="00AC04B1" w:rsidP="00AC04B1">
      <w:pPr>
        <w:rPr>
          <w:lang w:val="fr-FR"/>
        </w:rPr>
      </w:pPr>
    </w:p>
    <w:p w14:paraId="09F28DDB" w14:textId="0272ADEE" w:rsidR="00AC04B1" w:rsidRPr="00AC04B1" w:rsidRDefault="00AC04B1" w:rsidP="00AC04B1">
      <w:pPr>
        <w:rPr>
          <w:lang w:val="fr-FR" w:eastAsia="en-GB"/>
        </w:rPr>
      </w:pPr>
      <w:r>
        <w:rPr>
          <w:lang w:val="fr-FR"/>
        </w:rPr>
        <w:t xml:space="preserve">2 </w:t>
      </w:r>
      <w:hyperlink r:id="rId3574" w:anchor="Cul_Extremadura_T_epee" w:history="1">
        <w:r w:rsidRPr="00666BEE">
          <w:rPr>
            <w:rStyle w:val="Hyperlink"/>
            <w:lang w:val="fr-FR"/>
          </w:rPr>
          <w:t>épé</w:t>
        </w:r>
        <w:r>
          <w:rPr>
            <w:rStyle w:val="Hyperlink"/>
            <w:lang w:val="fr-FR"/>
          </w:rPr>
          <w:t>es</w:t>
        </w:r>
      </w:hyperlink>
      <w:r w:rsidRPr="00D53EA9">
        <w:rPr>
          <w:lang w:val="fr-FR"/>
        </w:rPr>
        <w:t xml:space="preserve"> dont une pointe en bas plus petite</w:t>
      </w:r>
      <w:r>
        <w:rPr>
          <w:lang w:val="fr-FR"/>
        </w:rPr>
        <w:t xml:space="preserve"> (SS BIB) à lame </w:t>
      </w:r>
      <w:hyperlink r:id="rId3575" w:anchor="Typ_Arm_Epees_pistiliforme" w:history="1">
        <w:r w:rsidRPr="008B59BA">
          <w:rPr>
            <w:rStyle w:val="Hyperlink"/>
            <w:lang w:val="fr-FR"/>
          </w:rPr>
          <w:t>pistilliforme</w:t>
        </w:r>
      </w:hyperlink>
      <w:r>
        <w:rPr>
          <w:lang w:val="fr-FR"/>
        </w:rPr>
        <w:t xml:space="preserve"> (BIB 2172)</w:t>
      </w:r>
      <w:r w:rsidRPr="00A3757F">
        <w:rPr>
          <w:lang w:val="fr-FR"/>
        </w:rPr>
        <w:t xml:space="preserve"> </w:t>
      </w:r>
      <w:r w:rsidRPr="00D53EA9">
        <w:rPr>
          <w:lang w:val="fr-FR"/>
        </w:rPr>
        <w:t>, une hor</w:t>
      </w:r>
      <w:r>
        <w:rPr>
          <w:lang w:val="fr-FR"/>
        </w:rPr>
        <w:t>i</w:t>
      </w:r>
      <w:r w:rsidRPr="00D53EA9">
        <w:rPr>
          <w:lang w:val="fr-FR"/>
        </w:rPr>
        <w:t xml:space="preserve">zontale plus grande </w:t>
      </w:r>
      <w:r>
        <w:rPr>
          <w:lang w:val="fr-FR"/>
        </w:rPr>
        <w:t>(SS BIB) à lame pistilliforme (BIB 2172)</w:t>
      </w:r>
      <w:r w:rsidRPr="00A3757F">
        <w:rPr>
          <w:lang w:val="fr-FR"/>
        </w:rPr>
        <w:t xml:space="preserve"> </w:t>
      </w:r>
      <w:r w:rsidRPr="006E48F7">
        <w:rPr>
          <w:lang w:val="fr-FR"/>
        </w:rPr>
        <w:t xml:space="preserve"> </w:t>
      </w:r>
    </w:p>
    <w:p w14:paraId="3938B605" w14:textId="49063F8A" w:rsidR="00AC04B1" w:rsidRPr="00866860" w:rsidRDefault="00AC04B1" w:rsidP="00AC04B1">
      <w:pPr>
        <w:rPr>
          <w:lang w:val="es-ES"/>
        </w:rPr>
      </w:pPr>
      <w:r w:rsidRPr="00866860">
        <w:rPr>
          <w:lang w:val="es-ES"/>
        </w:rPr>
        <w:t xml:space="preserve">épée gr. </w:t>
      </w:r>
      <w:hyperlink r:id="rId3576" w:anchor="Cul_Extremadura_T_epee_typ_Brandherm07_G" w:history="1">
        <w:r w:rsidRPr="00866860">
          <w:rPr>
            <w:rStyle w:val="Hyperlink"/>
            <w:lang w:val="es-ES"/>
          </w:rPr>
          <w:t>G</w:t>
        </w:r>
      </w:hyperlink>
      <w:r w:rsidRPr="00866860">
        <w:rPr>
          <w:lang w:val="es-ES"/>
        </w:rPr>
        <w:t xml:space="preserve"> (Brandhem 2007)</w:t>
      </w:r>
    </w:p>
    <w:p w14:paraId="4FAB9EC7" w14:textId="77777777" w:rsidR="00AC04B1" w:rsidRPr="00866860" w:rsidRDefault="00AC04B1" w:rsidP="00AC04B1">
      <w:pPr>
        <w:rPr>
          <w:lang w:val="es-ES" w:eastAsia="en-GB"/>
        </w:rPr>
      </w:pPr>
    </w:p>
    <w:p w14:paraId="05F724A5" w14:textId="77777777" w:rsidR="00D53EA9" w:rsidRPr="00866860" w:rsidRDefault="00D53EA9" w:rsidP="002F6F8E">
      <w:pPr>
        <w:rPr>
          <w:lang w:val="es-ES"/>
        </w:rPr>
      </w:pPr>
    </w:p>
    <w:p w14:paraId="75457414" w14:textId="77777777" w:rsidR="002F6F8E" w:rsidRPr="00566234" w:rsidRDefault="002F6F8E" w:rsidP="002F6F8E">
      <w:pPr>
        <w:pStyle w:val="Heading2"/>
        <w:rPr>
          <w:lang w:val="es-ES"/>
        </w:rPr>
      </w:pPr>
      <w:bookmarkStart w:id="1572" w:name="Sit_Aldea_Rey_2"/>
      <w:r w:rsidRPr="00566234">
        <w:rPr>
          <w:lang w:val="es-ES"/>
        </w:rPr>
        <w:t>Aldea del Rey 2</w:t>
      </w:r>
    </w:p>
    <w:bookmarkEnd w:id="1572"/>
    <w:p w14:paraId="04830E91" w14:textId="77777777" w:rsidR="002F6F8E" w:rsidRPr="00566234" w:rsidRDefault="002F6F8E" w:rsidP="002F6F8E">
      <w:pPr>
        <w:rPr>
          <w:lang w:val="es-ES"/>
        </w:rPr>
      </w:pPr>
    </w:p>
    <w:p w14:paraId="32D28859" w14:textId="086C602A" w:rsidR="002F6F8E" w:rsidRDefault="002F6F8E" w:rsidP="002F6F8E">
      <w:pPr>
        <w:rPr>
          <w:lang w:val="fr-FR"/>
        </w:rPr>
      </w:pPr>
      <w:r w:rsidRPr="00866860">
        <w:rPr>
          <w:lang w:val="fr-FR"/>
        </w:rPr>
        <w:t xml:space="preserve">Stèle ibérique. </w:t>
      </w:r>
      <w:r w:rsidRPr="0032190F">
        <w:rPr>
          <w:lang w:val="fr-FR"/>
        </w:rPr>
        <w:t>Possible représentation d’une pince à épiler (</w:t>
      </w:r>
      <w:r w:rsidRPr="0032190F">
        <w:rPr>
          <w:i/>
          <w:lang w:val="fr-FR"/>
        </w:rPr>
        <w:t>pinza</w:t>
      </w:r>
      <w:r w:rsidRPr="0032190F">
        <w:rPr>
          <w:lang w:val="fr-FR"/>
        </w:rPr>
        <w:t>) attribuable au 10</w:t>
      </w:r>
      <w:r w:rsidRPr="0032190F">
        <w:rPr>
          <w:vertAlign w:val="superscript"/>
          <w:lang w:val="fr-FR"/>
        </w:rPr>
        <w:t>e</w:t>
      </w:r>
      <w:r w:rsidRPr="0032190F">
        <w:rPr>
          <w:lang w:val="fr-FR"/>
        </w:rPr>
        <w:t xml:space="preserve"> s. aec (BIB 2187 p. 396)</w:t>
      </w:r>
      <w:r w:rsidR="002E2DDD">
        <w:rPr>
          <w:lang w:val="fr-FR"/>
        </w:rPr>
        <w:t xml:space="preserve"> v. </w:t>
      </w:r>
      <w:hyperlink r:id="rId3577" w:anchor="Cul_Extremadura_T_rasoir" w:history="1">
        <w:r w:rsidR="002E2DDD" w:rsidRPr="002E2DDD">
          <w:rPr>
            <w:rStyle w:val="Hyperlink"/>
            <w:lang w:val="fr-FR"/>
          </w:rPr>
          <w:t>rasoir</w:t>
        </w:r>
      </w:hyperlink>
      <w:r w:rsidR="009E4D1D" w:rsidRPr="00F36377">
        <w:rPr>
          <w:lang w:val="fr-FR"/>
        </w:rPr>
        <w:t xml:space="preserve"> épée gr. </w:t>
      </w:r>
      <w:hyperlink r:id="rId3578" w:anchor="Cul_Extremadura_T_epee_typ_Brandherm07_M" w:history="1">
        <w:r w:rsidR="009E4D1D" w:rsidRPr="00F36377">
          <w:rPr>
            <w:rStyle w:val="Hyperlink"/>
            <w:lang w:val="fr-FR"/>
          </w:rPr>
          <w:t>M</w:t>
        </w:r>
      </w:hyperlink>
      <w:r w:rsidR="009E4D1D" w:rsidRPr="00F36377">
        <w:rPr>
          <w:lang w:val="fr-FR"/>
        </w:rPr>
        <w:t xml:space="preserve"> (Brandhem 2007)</w:t>
      </w:r>
    </w:p>
    <w:p w14:paraId="51C59699" w14:textId="77777777" w:rsidR="00D60816" w:rsidRPr="0032190F" w:rsidRDefault="00D60816" w:rsidP="002F6F8E">
      <w:pPr>
        <w:rPr>
          <w:lang w:val="fr-FR"/>
        </w:rPr>
      </w:pPr>
    </w:p>
    <w:p w14:paraId="242F4460" w14:textId="77777777" w:rsidR="00C87DF1" w:rsidRPr="0032190F" w:rsidRDefault="00C87DF1" w:rsidP="00C87DF1">
      <w:pPr>
        <w:pStyle w:val="Heading2"/>
      </w:pPr>
      <w:bookmarkStart w:id="1573" w:name="Sit_Aldea_Rey_3"/>
      <w:r w:rsidRPr="0032190F">
        <w:t>Aldea del Rey 3</w:t>
      </w:r>
      <w:bookmarkEnd w:id="1573"/>
    </w:p>
    <w:p w14:paraId="445ED3B8" w14:textId="468E01CC" w:rsidR="002F6F8E" w:rsidRDefault="00C87DF1" w:rsidP="002F6F8E">
      <w:pPr>
        <w:rPr>
          <w:lang w:val="fr-FR"/>
        </w:rPr>
      </w:pPr>
      <w:r w:rsidRPr="0032190F">
        <w:rPr>
          <w:lang w:val="fr-FR"/>
        </w:rPr>
        <w:br/>
      </w:r>
      <w:r w:rsidR="00D53EA9">
        <w:rPr>
          <w:lang w:val="fr-FR"/>
        </w:rPr>
        <w:t>En haut un personnage avec les mains levées tient un truc (SS BIB)</w:t>
      </w:r>
      <w:r w:rsidR="00D53EA9" w:rsidRPr="00D53EA9">
        <w:rPr>
          <w:i/>
          <w:lang w:val="fr-FR"/>
        </w:rPr>
        <w:t xml:space="preserve"> </w:t>
      </w:r>
      <w:hyperlink r:id="rId3579" w:anchor="Cul_Extremadura_T_char" w:history="1">
        <w:r w:rsidR="00D53EA9" w:rsidRPr="00D53EA9">
          <w:rPr>
            <w:rStyle w:val="Hyperlink"/>
            <w:i/>
            <w:lang w:val="fr-FR"/>
          </w:rPr>
          <w:t>char</w:t>
        </w:r>
      </w:hyperlink>
      <w:r w:rsidR="00D53EA9" w:rsidRPr="00D53EA9">
        <w:rPr>
          <w:rStyle w:val="Hyperlink"/>
          <w:i/>
          <w:color w:val="000000" w:themeColor="text1"/>
          <w:u w:val="none"/>
          <w:lang w:val="fr-FR"/>
        </w:rPr>
        <w:t xml:space="preserve"> à 2 roues (BIB 2187 p. 399, 400)</w:t>
      </w:r>
      <w:r w:rsidR="00D53EA9">
        <w:rPr>
          <w:lang w:val="fr-FR"/>
        </w:rPr>
        <w:t>, en-dessous, frise de personnages x3 avec un personnage, peut-être associé à un 4e. Le personnage le plus à gauche tient un bâton (trait) (SS BIB)</w:t>
      </w:r>
    </w:p>
    <w:p w14:paraId="04ED0035" w14:textId="77777777" w:rsidR="00D60816" w:rsidRDefault="00D60816" w:rsidP="002F6F8E">
      <w:pPr>
        <w:rPr>
          <w:lang w:val="fr-FR"/>
        </w:rPr>
      </w:pPr>
    </w:p>
    <w:p w14:paraId="132D93E0" w14:textId="354953E7" w:rsidR="00D60816" w:rsidRPr="004372FC" w:rsidRDefault="00000000" w:rsidP="002F6F8E">
      <w:pPr>
        <w:rPr>
          <w:lang w:val="es-ES"/>
        </w:rPr>
      </w:pPr>
      <w:hyperlink r:id="rId3580" w:anchor="Cul_Extremadura_per_Celestino2011_IVB3" w:history="1">
        <w:r w:rsidR="00D60816" w:rsidRPr="004372FC">
          <w:rPr>
            <w:rStyle w:val="Hyperlink"/>
            <w:lang w:val="es-ES"/>
          </w:rPr>
          <w:t>type IVB.3</w:t>
        </w:r>
      </w:hyperlink>
      <w:r w:rsidR="00D60816" w:rsidRPr="004372FC">
        <w:rPr>
          <w:lang w:val="es-ES"/>
        </w:rPr>
        <w:t xml:space="preserve"> (BIB 3063)</w:t>
      </w:r>
    </w:p>
    <w:p w14:paraId="568EA8B4" w14:textId="77777777" w:rsidR="00C25B24" w:rsidRPr="004372FC" w:rsidRDefault="00C25B24" w:rsidP="002F6F8E">
      <w:pPr>
        <w:rPr>
          <w:lang w:val="es-ES"/>
        </w:rPr>
      </w:pPr>
    </w:p>
    <w:p w14:paraId="39EAE14D" w14:textId="77777777" w:rsidR="00C25B24" w:rsidRPr="00D52855" w:rsidRDefault="00C25B24" w:rsidP="00426FF9">
      <w:pPr>
        <w:pStyle w:val="Heading1"/>
        <w:rPr>
          <w:lang w:val="es-ES"/>
        </w:rPr>
      </w:pPr>
      <w:bookmarkStart w:id="1574" w:name="Sit_Abela"/>
      <w:r w:rsidRPr="00D52855">
        <w:rPr>
          <w:lang w:val="es-ES"/>
        </w:rPr>
        <w:t>ABELA</w:t>
      </w:r>
    </w:p>
    <w:bookmarkEnd w:id="1574"/>
    <w:p w14:paraId="02D20DA2" w14:textId="77777777" w:rsidR="00C25B24" w:rsidRPr="00366B79" w:rsidRDefault="00C25B24" w:rsidP="002F6F8E">
      <w:pPr>
        <w:rPr>
          <w:lang w:val="es-ES"/>
        </w:rPr>
      </w:pPr>
    </w:p>
    <w:p w14:paraId="4F61BE57" w14:textId="6F2AD40A" w:rsidR="00C25B24" w:rsidRPr="00223542" w:rsidRDefault="00223542" w:rsidP="00C25B24">
      <w:pPr>
        <w:jc w:val="both"/>
        <w:rPr>
          <w:lang w:val="fr-FR"/>
        </w:rPr>
      </w:pPr>
      <w:r w:rsidRPr="00223542">
        <w:rPr>
          <w:szCs w:val="27"/>
          <w:lang w:val="es-ES"/>
        </w:rPr>
        <w:lastRenderedPageBreak/>
        <w:t xml:space="preserve">Abela, Santiago do Cacém, Portugal. </w:t>
      </w:r>
      <w:r w:rsidR="00C25B24" w:rsidRPr="00223542">
        <w:rPr>
          <w:lang w:val="fr-FR"/>
        </w:rPr>
        <w:t>Stèle i</w:t>
      </w:r>
      <w:r w:rsidR="005B3364" w:rsidRPr="00223542">
        <w:rPr>
          <w:lang w:val="fr-FR"/>
        </w:rPr>
        <w:t>bérique, gr. de l'</w:t>
      </w:r>
      <w:hyperlink r:id="rId3581" w:anchor="Cul_Alentejo" w:history="1">
        <w:r w:rsidR="005B3364" w:rsidRPr="00223542">
          <w:rPr>
            <w:rStyle w:val="Hyperlink"/>
            <w:lang w:val="fr-FR"/>
          </w:rPr>
          <w:t>Alentejo</w:t>
        </w:r>
      </w:hyperlink>
      <w:r w:rsidR="005B3364" w:rsidRPr="00223542">
        <w:rPr>
          <w:lang w:val="fr-FR"/>
        </w:rPr>
        <w:t xml:space="preserve"> (BIB 2172)</w:t>
      </w:r>
      <w:r w:rsidR="00CA0790" w:rsidRPr="00223542">
        <w:rPr>
          <w:lang w:val="fr-FR"/>
        </w:rPr>
        <w:t xml:space="preserve">, s-gr. </w:t>
      </w:r>
      <w:hyperlink r:id="rId3582" w:anchor="Cul_Alentejo_grA" w:history="1">
        <w:r w:rsidR="00CA0790" w:rsidRPr="00223542">
          <w:rPr>
            <w:rStyle w:val="Hyperlink"/>
            <w:lang w:val="fr-FR"/>
          </w:rPr>
          <w:t>A</w:t>
        </w:r>
      </w:hyperlink>
      <w:r w:rsidR="00CA0790" w:rsidRPr="00223542">
        <w:rPr>
          <w:lang w:val="fr-FR"/>
        </w:rPr>
        <w:t xml:space="preserve"> (BIB 2868)</w:t>
      </w:r>
      <w:r w:rsidR="005B3364" w:rsidRPr="00223542">
        <w:rPr>
          <w:lang w:val="fr-FR"/>
        </w:rPr>
        <w:t xml:space="preserve"> </w:t>
      </w:r>
      <w:hyperlink r:id="rId3583" w:anchor="Sit_Abela_t_anciforme" w:history="1">
        <w:r w:rsidR="00C25B24" w:rsidRPr="00223542">
          <w:rPr>
            <w:rStyle w:val="Hyperlink"/>
            <w:lang w:val="fr-FR"/>
          </w:rPr>
          <w:t>anciforme</w:t>
        </w:r>
      </w:hyperlink>
      <w:r w:rsidR="00C25B24" w:rsidRPr="00223542">
        <w:rPr>
          <w:lang w:val="fr-FR"/>
        </w:rPr>
        <w:t xml:space="preserve">, </w:t>
      </w:r>
      <w:hyperlink r:id="rId3584" w:anchor="Sit_Abela_t_hallebarde" w:history="1">
        <w:r w:rsidR="00C25B24" w:rsidRPr="00223542">
          <w:rPr>
            <w:rStyle w:val="Hyperlink"/>
            <w:lang w:val="fr-FR"/>
          </w:rPr>
          <w:t>hallebarde</w:t>
        </w:r>
      </w:hyperlink>
      <w:r w:rsidR="00C25B24" w:rsidRPr="00223542">
        <w:rPr>
          <w:lang w:val="fr-FR"/>
        </w:rPr>
        <w:t>,</w:t>
      </w:r>
      <w:r w:rsidR="009A1ABA" w:rsidRPr="00223542">
        <w:rPr>
          <w:lang w:val="fr-FR"/>
        </w:rPr>
        <w:t xml:space="preserve"> </w:t>
      </w:r>
      <w:hyperlink r:id="rId3585" w:anchor="Sit_Abela_t_epee" w:history="1">
        <w:r w:rsidR="003C4FB5" w:rsidRPr="00223542">
          <w:rPr>
            <w:rStyle w:val="Hyperlink"/>
            <w:lang w:val="fr-FR"/>
          </w:rPr>
          <w:t>épée</w:t>
        </w:r>
      </w:hyperlink>
      <w:r w:rsidR="003C4FB5" w:rsidRPr="00223542">
        <w:rPr>
          <w:lang w:val="fr-FR"/>
        </w:rPr>
        <w:t xml:space="preserve"> </w:t>
      </w:r>
      <w:r w:rsidR="00C25B24" w:rsidRPr="00223542">
        <w:rPr>
          <w:lang w:val="fr-FR"/>
        </w:rPr>
        <w:t xml:space="preserve">accrochée à </w:t>
      </w:r>
      <w:r w:rsidR="00C25B24" w:rsidRPr="00223542">
        <w:rPr>
          <w:strike/>
          <w:lang w:val="fr-FR"/>
        </w:rPr>
        <w:t xml:space="preserve">une </w:t>
      </w:r>
      <w:hyperlink r:id="rId3586" w:anchor="Cul_Art_TAC_T_t_ceinture" w:history="1">
        <w:r w:rsidR="00C709BE" w:rsidRPr="00223542">
          <w:rPr>
            <w:rStyle w:val="Hyperlink"/>
            <w:strike/>
            <w:lang w:val="fr-FR"/>
          </w:rPr>
          <w:t>ceinture</w:t>
        </w:r>
      </w:hyperlink>
      <w:r w:rsidR="00C709BE" w:rsidRPr="00223542">
        <w:rPr>
          <w:strike/>
          <w:lang w:val="fr-FR"/>
        </w:rPr>
        <w:t xml:space="preserve"> </w:t>
      </w:r>
      <w:r w:rsidR="00C25B24" w:rsidRPr="00223542">
        <w:rPr>
          <w:strike/>
          <w:lang w:val="fr-FR"/>
        </w:rPr>
        <w:t xml:space="preserve">ou </w:t>
      </w:r>
      <w:r w:rsidR="000F4079" w:rsidRPr="00223542">
        <w:rPr>
          <w:lang w:val="fr-FR"/>
        </w:rPr>
        <w:t xml:space="preserve"> </w:t>
      </w:r>
      <w:r w:rsidR="00C25B24" w:rsidRPr="00223542">
        <w:rPr>
          <w:lang w:val="fr-FR"/>
        </w:rPr>
        <w:t xml:space="preserve">un </w:t>
      </w:r>
      <w:hyperlink r:id="rId3587" w:anchor="Cul_Art_TAC_T_t_baudrier" w:history="1">
        <w:r w:rsidR="00D64745" w:rsidRPr="00223542">
          <w:rPr>
            <w:rStyle w:val="Hyperlink"/>
            <w:lang w:val="fr-FR"/>
          </w:rPr>
          <w:t>baudrier</w:t>
        </w:r>
      </w:hyperlink>
      <w:r w:rsidR="00D64745" w:rsidRPr="00223542">
        <w:rPr>
          <w:lang w:val="fr-FR"/>
        </w:rPr>
        <w:t xml:space="preserve"> </w:t>
      </w:r>
      <w:r w:rsidR="00C25B24" w:rsidRPr="00223542">
        <w:rPr>
          <w:lang w:val="fr-FR"/>
        </w:rPr>
        <w:t>(SS BIB)</w:t>
      </w:r>
    </w:p>
    <w:p w14:paraId="73CFFC2D" w14:textId="77777777" w:rsidR="00D31DDD" w:rsidRDefault="00D31DDD" w:rsidP="00C25B24">
      <w:pPr>
        <w:jc w:val="both"/>
        <w:rPr>
          <w:lang w:val="fr-FR"/>
        </w:rPr>
      </w:pPr>
    </w:p>
    <w:p w14:paraId="0D0A42C3" w14:textId="77777777" w:rsidR="00D31DDD" w:rsidRDefault="00D31DDD" w:rsidP="00D31DDD">
      <w:pPr>
        <w:pStyle w:val="Heading2"/>
      </w:pPr>
      <w:r>
        <w:t>thèmes</w:t>
      </w:r>
    </w:p>
    <w:p w14:paraId="5DAFE26B" w14:textId="77777777" w:rsidR="00D31DDD" w:rsidRDefault="00D31DDD" w:rsidP="00C25B24">
      <w:pPr>
        <w:jc w:val="both"/>
        <w:rPr>
          <w:lang w:val="fr-FR"/>
        </w:rPr>
      </w:pPr>
    </w:p>
    <w:p w14:paraId="3F8E09D3" w14:textId="77777777" w:rsidR="00D31DDD" w:rsidRDefault="00D31DDD" w:rsidP="00B0304B">
      <w:pPr>
        <w:pStyle w:val="Heading3"/>
      </w:pPr>
      <w:bookmarkStart w:id="1575" w:name="Sit_Abela_t_anciforme"/>
      <w:r>
        <w:t>anciforme</w:t>
      </w:r>
    </w:p>
    <w:bookmarkEnd w:id="1575"/>
    <w:p w14:paraId="471BAD28" w14:textId="77777777" w:rsidR="00D31DDD" w:rsidRDefault="00D31DDD" w:rsidP="00D31DDD">
      <w:pPr>
        <w:jc w:val="both"/>
        <w:rPr>
          <w:lang w:val="fr-FR"/>
        </w:rPr>
      </w:pPr>
    </w:p>
    <w:p w14:paraId="0BCEB8A4" w14:textId="1D093D38" w:rsidR="00D31DDD" w:rsidRDefault="00D31DDD" w:rsidP="00D31DDD">
      <w:pPr>
        <w:jc w:val="both"/>
        <w:rPr>
          <w:lang w:val="fr-FR"/>
        </w:rPr>
      </w:pPr>
      <w:r>
        <w:rPr>
          <w:lang w:val="fr-FR"/>
        </w:rPr>
        <w:t>L'</w:t>
      </w:r>
      <w:hyperlink r:id="rId3588" w:anchor="Cul_Art_TAC_T_x_anciforme" w:history="1">
        <w:r w:rsidRPr="000F4079">
          <w:rPr>
            <w:rStyle w:val="Hyperlink"/>
            <w:lang w:val="fr-FR"/>
          </w:rPr>
          <w:t>anciforme</w:t>
        </w:r>
      </w:hyperlink>
      <w:r>
        <w:rPr>
          <w:lang w:val="fr-FR"/>
        </w:rPr>
        <w:t xml:space="preserve"> est central </w:t>
      </w:r>
      <w:r w:rsidR="007246FA">
        <w:rPr>
          <w:lang w:val="fr-FR"/>
        </w:rPr>
        <w:t>et parait être dans un fourreau (SS BIB)</w:t>
      </w:r>
    </w:p>
    <w:p w14:paraId="148E2EA4" w14:textId="77777777" w:rsidR="00D31DDD" w:rsidRDefault="00D31DDD" w:rsidP="00D31DDD">
      <w:pPr>
        <w:jc w:val="both"/>
        <w:rPr>
          <w:lang w:val="fr-FR"/>
        </w:rPr>
      </w:pPr>
    </w:p>
    <w:p w14:paraId="2DA012DC" w14:textId="77777777" w:rsidR="00D31DDD" w:rsidRDefault="00D31DDD" w:rsidP="00B0304B">
      <w:pPr>
        <w:pStyle w:val="Heading4"/>
      </w:pPr>
      <w:bookmarkStart w:id="1576" w:name="Sit_Abela_t_epee"/>
      <w:r>
        <w:t>épée</w:t>
      </w:r>
    </w:p>
    <w:bookmarkEnd w:id="1576"/>
    <w:p w14:paraId="71004E1F" w14:textId="77777777" w:rsidR="009952C7" w:rsidRDefault="009952C7" w:rsidP="00D31DDD">
      <w:pPr>
        <w:rPr>
          <w:lang w:val="fr-FR"/>
        </w:rPr>
      </w:pPr>
    </w:p>
    <w:p w14:paraId="33C1F10D" w14:textId="34940FD6" w:rsidR="00D31DDD" w:rsidRPr="00D31DDD" w:rsidRDefault="00D31DDD" w:rsidP="00D31DDD">
      <w:pPr>
        <w:rPr>
          <w:lang w:val="fr-FR"/>
        </w:rPr>
      </w:pPr>
      <w:r>
        <w:rPr>
          <w:lang w:val="fr-FR"/>
        </w:rPr>
        <w:t xml:space="preserve">épée à 8 rivets disposés sur deux bandes, poignée étroite, pommeau arrondi de type </w:t>
      </w:r>
      <w:hyperlink r:id="rId3589" w:anchor="Cul_Alentejo_stele_o_epee_TypeA" w:history="1">
        <w:r>
          <w:rPr>
            <w:rStyle w:val="Hyperlink"/>
            <w:lang w:val="fr-FR"/>
          </w:rPr>
          <w:t>a</w:t>
        </w:r>
        <w:r w:rsidRPr="001A0F46">
          <w:rPr>
            <w:rStyle w:val="Hyperlink"/>
            <w:lang w:val="fr-FR"/>
          </w:rPr>
          <w:t>rgarique</w:t>
        </w:r>
      </w:hyperlink>
      <w:r>
        <w:rPr>
          <w:lang w:val="fr-FR"/>
        </w:rPr>
        <w:t xml:space="preserve"> (PYM com. pers., 2019)</w:t>
      </w:r>
    </w:p>
    <w:p w14:paraId="324947E1" w14:textId="77777777" w:rsidR="00D31DDD" w:rsidRDefault="00D31DDD" w:rsidP="00C25B24">
      <w:pPr>
        <w:jc w:val="both"/>
        <w:rPr>
          <w:lang w:val="fr-FR"/>
        </w:rPr>
      </w:pPr>
    </w:p>
    <w:p w14:paraId="40575981" w14:textId="77777777" w:rsidR="00D31DDD" w:rsidRDefault="00D31DDD" w:rsidP="00B0304B">
      <w:pPr>
        <w:pStyle w:val="Heading4"/>
      </w:pPr>
      <w:bookmarkStart w:id="1577" w:name="Sit_Abela_t_hallebarde"/>
      <w:r>
        <w:t>hallebarde</w:t>
      </w:r>
    </w:p>
    <w:bookmarkEnd w:id="1577"/>
    <w:p w14:paraId="721190BD" w14:textId="77777777" w:rsidR="009952C7" w:rsidRDefault="009952C7" w:rsidP="00C25B24">
      <w:pPr>
        <w:jc w:val="both"/>
        <w:rPr>
          <w:lang w:val="fr-FR"/>
        </w:rPr>
      </w:pPr>
    </w:p>
    <w:p w14:paraId="26EA8B90" w14:textId="3144A614" w:rsidR="00D31DDD" w:rsidRDefault="00D31DDD" w:rsidP="00C25B24">
      <w:pPr>
        <w:jc w:val="both"/>
        <w:rPr>
          <w:lang w:val="fr-FR"/>
        </w:rPr>
      </w:pPr>
      <w:r>
        <w:rPr>
          <w:lang w:val="fr-FR"/>
        </w:rPr>
        <w:t xml:space="preserve">Type </w:t>
      </w:r>
      <w:hyperlink r:id="rId3590" w:anchor="Typ_Arm_Hallebardes_typ_Cano" w:history="1">
        <w:r w:rsidRPr="009952C7">
          <w:rPr>
            <w:rStyle w:val="Hyperlink"/>
            <w:lang w:val="fr-FR"/>
          </w:rPr>
          <w:t>Cano</w:t>
        </w:r>
      </w:hyperlink>
      <w:r>
        <w:rPr>
          <w:lang w:val="fr-FR"/>
        </w:rPr>
        <w:t xml:space="preserve"> </w:t>
      </w:r>
      <w:r w:rsidRPr="00D31DDD">
        <w:rPr>
          <w:lang w:val="fr-FR"/>
        </w:rPr>
        <w:t>(</w:t>
      </w:r>
      <w:r>
        <w:rPr>
          <w:szCs w:val="31"/>
          <w:lang w:val="fr-FR"/>
        </w:rPr>
        <w:t>BIB 2979</w:t>
      </w:r>
      <w:r w:rsidRPr="00D31DDD">
        <w:rPr>
          <w:szCs w:val="31"/>
          <w:lang w:val="fr-FR"/>
        </w:rPr>
        <w:t>)</w:t>
      </w:r>
      <w:r w:rsidRPr="00D31DDD">
        <w:rPr>
          <w:lang w:val="fr-FR"/>
        </w:rPr>
        <w:t xml:space="preserve"> </w:t>
      </w:r>
      <w:r>
        <w:rPr>
          <w:lang w:val="fr-FR"/>
        </w:rPr>
        <w:t xml:space="preserve">de type argarique ou </w:t>
      </w:r>
      <w:hyperlink r:id="rId3591" w:anchor="Typ_Arm_Hallebardes_typ_Carrapatas" w:history="1">
        <w:r w:rsidRPr="0041594A">
          <w:rPr>
            <w:rStyle w:val="Hyperlink"/>
            <w:lang w:val="fr-FR"/>
          </w:rPr>
          <w:t>Carrapatas</w:t>
        </w:r>
      </w:hyperlink>
      <w:r>
        <w:rPr>
          <w:lang w:val="fr-FR"/>
        </w:rPr>
        <w:t xml:space="preserve"> (SS BIB)</w:t>
      </w:r>
    </w:p>
    <w:p w14:paraId="0EF8D22E" w14:textId="77777777" w:rsidR="00B0304B" w:rsidRDefault="00B0304B" w:rsidP="00C25B24">
      <w:pPr>
        <w:jc w:val="both"/>
        <w:rPr>
          <w:lang w:val="fr-FR"/>
        </w:rPr>
      </w:pPr>
    </w:p>
    <w:p w14:paraId="7AA3F165" w14:textId="77777777" w:rsidR="00B0304B" w:rsidRDefault="00B0304B" w:rsidP="00B0304B">
      <w:pPr>
        <w:pStyle w:val="Heading2"/>
      </w:pPr>
      <w:r>
        <w:t>technique</w:t>
      </w:r>
    </w:p>
    <w:p w14:paraId="7E70A2DA" w14:textId="77777777" w:rsidR="00B0304B" w:rsidRDefault="00B0304B" w:rsidP="00C25B24">
      <w:pPr>
        <w:jc w:val="both"/>
        <w:rPr>
          <w:lang w:val="fr-FR"/>
        </w:rPr>
      </w:pPr>
    </w:p>
    <w:p w14:paraId="42248C71" w14:textId="4EE2160E" w:rsidR="00B0304B" w:rsidRDefault="00000000" w:rsidP="00C25B24">
      <w:pPr>
        <w:jc w:val="both"/>
        <w:rPr>
          <w:lang w:val="fr-FR"/>
        </w:rPr>
      </w:pPr>
      <w:hyperlink r:id="rId3592" w:anchor="Cul_Alentejo_tek" w:history="1">
        <w:r w:rsidR="00B0304B" w:rsidRPr="00B0304B">
          <w:rPr>
            <w:rStyle w:val="Hyperlink"/>
            <w:lang w:val="fr-FR"/>
          </w:rPr>
          <w:t>technique</w:t>
        </w:r>
      </w:hyperlink>
    </w:p>
    <w:p w14:paraId="0F2C9FA6" w14:textId="77777777" w:rsidR="00D53EA9" w:rsidRPr="00D53EA9" w:rsidRDefault="00D53EA9" w:rsidP="002F6F8E">
      <w:pPr>
        <w:rPr>
          <w:color w:val="000000" w:themeColor="text1"/>
          <w:lang w:val="fr-FR"/>
        </w:rPr>
      </w:pPr>
    </w:p>
    <w:p w14:paraId="3DF5598E" w14:textId="77777777" w:rsidR="002F6F8E" w:rsidRPr="00584291" w:rsidRDefault="002F6F8E" w:rsidP="00426FF9">
      <w:pPr>
        <w:pStyle w:val="Heading1"/>
      </w:pPr>
      <w:bookmarkStart w:id="1578" w:name="Sit_Ecija"/>
      <w:r w:rsidRPr="00584291">
        <w:t>ECIJA</w:t>
      </w:r>
    </w:p>
    <w:bookmarkEnd w:id="1578"/>
    <w:p w14:paraId="0879638C" w14:textId="77777777" w:rsidR="000321E3" w:rsidRPr="000A3C34" w:rsidRDefault="000321E3" w:rsidP="002F6F8E">
      <w:pPr>
        <w:rPr>
          <w:sz w:val="20"/>
          <w:lang w:val="fr-FR"/>
        </w:rPr>
      </w:pPr>
      <w:r w:rsidRPr="000A3C34">
        <w:rPr>
          <w:sz w:val="20"/>
          <w:lang w:val="fr-FR"/>
        </w:rPr>
        <w:t>Écija</w:t>
      </w:r>
    </w:p>
    <w:p w14:paraId="33ECA5DC" w14:textId="77777777" w:rsidR="009774B2" w:rsidRPr="00584291" w:rsidRDefault="009774B2" w:rsidP="002F6F8E">
      <w:pPr>
        <w:rPr>
          <w:lang w:val="fr-FR"/>
        </w:rPr>
      </w:pPr>
    </w:p>
    <w:p w14:paraId="18A3C503" w14:textId="45BC0B6D" w:rsidR="002E2DDD" w:rsidRDefault="0075744C" w:rsidP="000321E3">
      <w:pPr>
        <w:rPr>
          <w:lang w:val="fr-FR"/>
        </w:rPr>
      </w:pPr>
      <w:r w:rsidRPr="0075744C">
        <w:rPr>
          <w:lang w:val="fr-FR"/>
        </w:rPr>
        <w:t xml:space="preserve">A livré une hallebarde </w:t>
      </w:r>
      <w:r w:rsidRPr="00695E10">
        <w:rPr>
          <w:lang w:val="fr-FR"/>
        </w:rPr>
        <w:t xml:space="preserve">de type </w:t>
      </w:r>
      <w:hyperlink r:id="rId3593" w:anchor="Typ_Arm_Hallebardes_typ_Montejicar" w:history="1">
        <w:r w:rsidRPr="00695E10">
          <w:rPr>
            <w:rStyle w:val="Hyperlink"/>
            <w:szCs w:val="18"/>
            <w:lang w:val="fr-FR" w:eastAsia="en-GB"/>
          </w:rPr>
          <w:t>Montejicar</w:t>
        </w:r>
      </w:hyperlink>
      <w:r>
        <w:rPr>
          <w:szCs w:val="18"/>
          <w:lang w:val="fr-FR" w:eastAsia="en-GB"/>
        </w:rPr>
        <w:t xml:space="preserve"> </w:t>
      </w:r>
      <w:r w:rsidR="003E4A9E">
        <w:rPr>
          <w:szCs w:val="18"/>
          <w:lang w:val="fr-FR" w:eastAsia="en-GB"/>
        </w:rPr>
        <w:t xml:space="preserve">dans un contexte mal défini </w:t>
      </w:r>
      <w:r w:rsidRPr="0075744C">
        <w:rPr>
          <w:lang w:val="fr-FR"/>
        </w:rPr>
        <w:t>(BIB 2172)</w:t>
      </w:r>
      <w:r w:rsidR="00DA7F34">
        <w:rPr>
          <w:lang w:val="fr-FR"/>
        </w:rPr>
        <w:t xml:space="preserve"> </w:t>
      </w:r>
    </w:p>
    <w:p w14:paraId="5DC9C0A1" w14:textId="77777777" w:rsidR="002E2DDD" w:rsidRDefault="002E2DDD" w:rsidP="000321E3">
      <w:pPr>
        <w:rPr>
          <w:lang w:val="fr-FR"/>
        </w:rPr>
      </w:pPr>
    </w:p>
    <w:p w14:paraId="1FEFD7B4" w14:textId="77777777" w:rsidR="002E2DDD" w:rsidRDefault="00AF0AA0" w:rsidP="002E2DDD">
      <w:pPr>
        <w:pStyle w:val="Heading2"/>
      </w:pPr>
      <w:bookmarkStart w:id="1579" w:name="Sit_Ecija_1"/>
      <w:r>
        <w:t>Ecija 1</w:t>
      </w:r>
      <w:r w:rsidR="00DA7F34">
        <w:t xml:space="preserve"> </w:t>
      </w:r>
    </w:p>
    <w:bookmarkEnd w:id="1579"/>
    <w:p w14:paraId="4F32C77E" w14:textId="77777777" w:rsidR="002E2DDD" w:rsidRDefault="002E2DDD" w:rsidP="000321E3">
      <w:pPr>
        <w:rPr>
          <w:lang w:val="fr-FR"/>
        </w:rPr>
      </w:pPr>
    </w:p>
    <w:p w14:paraId="6A1C01F7" w14:textId="239A6657" w:rsidR="002E2DDD" w:rsidRDefault="00AF0AA0" w:rsidP="000321E3">
      <w:pPr>
        <w:rPr>
          <w:lang w:val="fr-FR"/>
        </w:rPr>
      </w:pPr>
      <w:r>
        <w:rPr>
          <w:lang w:val="fr-FR"/>
        </w:rPr>
        <w:t>Probable personnage féminin (SS BIB)</w:t>
      </w:r>
      <w:r w:rsidR="009E4D1D">
        <w:rPr>
          <w:lang w:val="fr-FR"/>
        </w:rPr>
        <w:t xml:space="preserve"> </w:t>
      </w:r>
      <w:r w:rsidR="009E4D1D" w:rsidRPr="009E4D1D">
        <w:rPr>
          <w:lang w:val="fr-FR"/>
        </w:rPr>
        <w:t xml:space="preserve">épée gr. </w:t>
      </w:r>
      <w:hyperlink r:id="rId3594" w:anchor="Cul_Extremadura_T_epee_typ_Brandherm07_M" w:history="1">
        <w:r w:rsidR="009E4D1D" w:rsidRPr="009E4D1D">
          <w:rPr>
            <w:rStyle w:val="Hyperlink"/>
            <w:lang w:val="fr-FR"/>
          </w:rPr>
          <w:t>M</w:t>
        </w:r>
      </w:hyperlink>
      <w:r w:rsidR="009E4D1D" w:rsidRPr="009E4D1D">
        <w:rPr>
          <w:lang w:val="fr-FR"/>
        </w:rPr>
        <w:t xml:space="preserve"> (Brandhem 2007)</w:t>
      </w:r>
      <w:r w:rsidR="006677FC">
        <w:rPr>
          <w:lang w:val="fr-FR"/>
        </w:rPr>
        <w:t xml:space="preserve">, bouclier, </w:t>
      </w:r>
      <w:hyperlink r:id="rId3595" w:anchor="Cul_Extremadura_T_lance" w:history="1">
        <w:r w:rsidR="00DE55E6" w:rsidRPr="00DE55E6">
          <w:rPr>
            <w:rStyle w:val="Hyperlink"/>
            <w:lang w:val="fr-FR"/>
          </w:rPr>
          <w:t>lance</w:t>
        </w:r>
      </w:hyperlink>
      <w:r w:rsidR="006677FC">
        <w:rPr>
          <w:lang w:val="fr-FR"/>
        </w:rPr>
        <w:t xml:space="preserve">, peigne, </w:t>
      </w:r>
      <w:hyperlink r:id="rId3596" w:anchor="Cul_Extremadura_T_miroir" w:history="1">
        <w:r w:rsidR="00F93E01" w:rsidRPr="0053189F">
          <w:rPr>
            <w:rStyle w:val="Hyperlink"/>
            <w:lang w:val="fr-FR"/>
          </w:rPr>
          <w:t>miroir</w:t>
        </w:r>
      </w:hyperlink>
      <w:r w:rsidR="00F93E01" w:rsidRPr="003D1597">
        <w:rPr>
          <w:lang w:val="fr-FR"/>
        </w:rPr>
        <w:t xml:space="preserve"> </w:t>
      </w:r>
      <w:r w:rsidR="006677FC">
        <w:rPr>
          <w:lang w:val="fr-FR"/>
        </w:rPr>
        <w:t>(SS BIB)</w:t>
      </w:r>
      <w:r w:rsidR="002E3DE4">
        <w:rPr>
          <w:lang w:val="fr-FR"/>
        </w:rPr>
        <w:t xml:space="preserve"> </w:t>
      </w:r>
      <w:hyperlink r:id="rId3597" w:anchor="Cul_Extremadura_per_Celestino2011_IVA1" w:history="1">
        <w:r w:rsidR="002E3DE4" w:rsidRPr="002E3DE4">
          <w:rPr>
            <w:rStyle w:val="Hyperlink"/>
            <w:lang w:val="fr-FR"/>
          </w:rPr>
          <w:t>type IVA.1</w:t>
        </w:r>
      </w:hyperlink>
      <w:r w:rsidR="002E3DE4" w:rsidRPr="002E3DE4">
        <w:rPr>
          <w:lang w:val="fr-FR"/>
        </w:rPr>
        <w:t xml:space="preserve"> (BIB 3063)</w:t>
      </w:r>
    </w:p>
    <w:p w14:paraId="4F844EB9" w14:textId="77777777" w:rsidR="0078097B" w:rsidRDefault="0078097B" w:rsidP="000321E3">
      <w:pPr>
        <w:rPr>
          <w:lang w:val="fr-FR"/>
        </w:rPr>
      </w:pPr>
    </w:p>
    <w:p w14:paraId="21CD01ED" w14:textId="77777777" w:rsidR="0078097B" w:rsidRDefault="0078097B" w:rsidP="0078097B">
      <w:pPr>
        <w:pStyle w:val="Heading2"/>
      </w:pPr>
      <w:bookmarkStart w:id="1580" w:name="Sit_Ecija_2"/>
      <w:r>
        <w:t>Ecija 2</w:t>
      </w:r>
    </w:p>
    <w:bookmarkEnd w:id="1580"/>
    <w:p w14:paraId="50CF9818" w14:textId="77777777" w:rsidR="0078097B" w:rsidRDefault="0078097B" w:rsidP="0078097B">
      <w:pPr>
        <w:rPr>
          <w:lang w:val="fr-FR"/>
        </w:rPr>
      </w:pPr>
    </w:p>
    <w:p w14:paraId="470AB6FF" w14:textId="52A92329" w:rsidR="0078097B" w:rsidRDefault="0078097B" w:rsidP="0078097B">
      <w:pPr>
        <w:rPr>
          <w:lang w:val="fr-FR"/>
        </w:rPr>
      </w:pPr>
      <w:r>
        <w:rPr>
          <w:lang w:val="fr-FR"/>
        </w:rPr>
        <w:t>Personnage casque à cornes (SS BIB)</w:t>
      </w:r>
      <w:r w:rsidR="009E4D1D">
        <w:rPr>
          <w:lang w:val="fr-FR"/>
        </w:rPr>
        <w:t xml:space="preserve"> </w:t>
      </w:r>
      <w:r w:rsidR="009E4D1D" w:rsidRPr="009E4D1D">
        <w:rPr>
          <w:lang w:val="fr-FR"/>
        </w:rPr>
        <w:t xml:space="preserve">épée gr. </w:t>
      </w:r>
      <w:hyperlink r:id="rId3598" w:anchor="Cul_Extremadura_T_epee_typ_Brandherm07_I" w:history="1">
        <w:r w:rsidR="009E4D1D" w:rsidRPr="009E4D1D">
          <w:rPr>
            <w:rStyle w:val="Hyperlink"/>
            <w:lang w:val="fr-FR"/>
          </w:rPr>
          <w:t>I</w:t>
        </w:r>
      </w:hyperlink>
      <w:r w:rsidR="009E4D1D" w:rsidRPr="009E4D1D">
        <w:rPr>
          <w:lang w:val="fr-FR"/>
        </w:rPr>
        <w:t xml:space="preserve"> (Brandhem 2007)</w:t>
      </w:r>
      <w:r w:rsidR="006677FC">
        <w:rPr>
          <w:lang w:val="fr-FR"/>
        </w:rPr>
        <w:t xml:space="preserve">, bouclier, </w:t>
      </w:r>
      <w:hyperlink r:id="rId3599" w:anchor="Cul_Extremadura_T_miroir" w:history="1">
        <w:r w:rsidR="00F93E01" w:rsidRPr="0053189F">
          <w:rPr>
            <w:rStyle w:val="Hyperlink"/>
            <w:lang w:val="fr-FR"/>
          </w:rPr>
          <w:t>miroir</w:t>
        </w:r>
      </w:hyperlink>
      <w:r w:rsidR="00F93E01" w:rsidRPr="003D1597">
        <w:rPr>
          <w:lang w:val="fr-FR"/>
        </w:rPr>
        <w:t xml:space="preserve"> </w:t>
      </w:r>
      <w:r w:rsidR="006677FC">
        <w:rPr>
          <w:lang w:val="fr-FR"/>
        </w:rPr>
        <w:t>(SS BIB)</w:t>
      </w:r>
      <w:r w:rsidR="002E3DE4">
        <w:rPr>
          <w:lang w:val="fr-FR"/>
        </w:rPr>
        <w:t xml:space="preserve"> </w:t>
      </w:r>
      <w:hyperlink r:id="rId3600" w:anchor="Cul_Extremadura_per_Celestino2011_IVA1" w:history="1">
        <w:r w:rsidR="002E3DE4" w:rsidRPr="002E3DE4">
          <w:rPr>
            <w:rStyle w:val="Hyperlink"/>
            <w:lang w:val="fr-FR"/>
          </w:rPr>
          <w:t>type IVA.1</w:t>
        </w:r>
      </w:hyperlink>
      <w:r w:rsidR="002E3DE4" w:rsidRPr="002E3DE4">
        <w:rPr>
          <w:lang w:val="fr-FR"/>
        </w:rPr>
        <w:t xml:space="preserve"> (BIB 3063)</w:t>
      </w:r>
    </w:p>
    <w:p w14:paraId="011B2C28" w14:textId="77777777" w:rsidR="000A3C34" w:rsidRDefault="000A3C34" w:rsidP="0078097B">
      <w:pPr>
        <w:rPr>
          <w:lang w:val="fr-FR"/>
        </w:rPr>
      </w:pPr>
    </w:p>
    <w:p w14:paraId="0A79B401" w14:textId="77777777" w:rsidR="000A3C34" w:rsidRDefault="000A3C34" w:rsidP="000A3C34">
      <w:pPr>
        <w:pStyle w:val="Heading3"/>
      </w:pPr>
      <w:bookmarkStart w:id="1581" w:name="Sit_Ecija_2_ctx"/>
      <w:r>
        <w:t>contexte</w:t>
      </w:r>
    </w:p>
    <w:bookmarkEnd w:id="1581"/>
    <w:p w14:paraId="79FB4A0D" w14:textId="77777777" w:rsidR="000A3C34" w:rsidRPr="0078097B" w:rsidRDefault="000A3C34" w:rsidP="0078097B">
      <w:pPr>
        <w:rPr>
          <w:lang w:val="fr-FR"/>
        </w:rPr>
      </w:pPr>
      <w:r>
        <w:rPr>
          <w:lang w:val="fr-FR"/>
        </w:rPr>
        <w:t>Trouvée dans un établissement LBA (BIB 3081)</w:t>
      </w:r>
    </w:p>
    <w:p w14:paraId="3854C933" w14:textId="77777777" w:rsidR="002E2DDD" w:rsidRDefault="002E2DDD" w:rsidP="000321E3">
      <w:pPr>
        <w:rPr>
          <w:lang w:val="fr-FR"/>
        </w:rPr>
      </w:pPr>
    </w:p>
    <w:p w14:paraId="27B77E20" w14:textId="77777777" w:rsidR="002E2DDD" w:rsidRDefault="002F6F8E" w:rsidP="002E2DDD">
      <w:pPr>
        <w:pStyle w:val="Heading2"/>
      </w:pPr>
      <w:bookmarkStart w:id="1582" w:name="Sit_Ecija_3"/>
      <w:r w:rsidRPr="00584291">
        <w:t>Ecija 3</w:t>
      </w:r>
      <w:r w:rsidR="00DA7F34">
        <w:t xml:space="preserve"> </w:t>
      </w:r>
      <w:bookmarkEnd w:id="1582"/>
      <w:r w:rsidR="00DA7F34">
        <w:t xml:space="preserve"> </w:t>
      </w:r>
    </w:p>
    <w:p w14:paraId="456E47E0" w14:textId="77777777" w:rsidR="002E2DDD" w:rsidRDefault="002E2DDD" w:rsidP="000321E3">
      <w:pPr>
        <w:rPr>
          <w:lang w:val="fr-FR"/>
        </w:rPr>
      </w:pPr>
    </w:p>
    <w:p w14:paraId="32C82355" w14:textId="25F0B8C3" w:rsidR="002E2DDD" w:rsidRPr="00F36377" w:rsidRDefault="002F6F8E" w:rsidP="000321E3">
      <w:pPr>
        <w:rPr>
          <w:lang w:val="fr-FR"/>
        </w:rPr>
      </w:pPr>
      <w:r w:rsidRPr="00584291">
        <w:rPr>
          <w:lang w:val="fr-FR"/>
        </w:rPr>
        <w:t xml:space="preserve">Stèle ibérique. </w:t>
      </w:r>
      <w:r w:rsidR="006677FC">
        <w:rPr>
          <w:lang w:val="fr-FR"/>
        </w:rPr>
        <w:t xml:space="preserve">Personanage à casque à cones longues (SS BIB) </w:t>
      </w:r>
      <w:r w:rsidRPr="0032190F">
        <w:rPr>
          <w:lang w:val="fr-FR"/>
        </w:rPr>
        <w:t>Possible représentation d’une pince à épiler (</w:t>
      </w:r>
      <w:r w:rsidRPr="0032190F">
        <w:rPr>
          <w:i/>
          <w:lang w:val="fr-FR"/>
        </w:rPr>
        <w:t>pinza</w:t>
      </w:r>
      <w:r w:rsidRPr="0032190F">
        <w:rPr>
          <w:lang w:val="fr-FR"/>
        </w:rPr>
        <w:t>) attribuable au 10</w:t>
      </w:r>
      <w:r w:rsidRPr="0032190F">
        <w:rPr>
          <w:vertAlign w:val="superscript"/>
          <w:lang w:val="fr-FR"/>
        </w:rPr>
        <w:t>e</w:t>
      </w:r>
      <w:r w:rsidRPr="0032190F">
        <w:rPr>
          <w:lang w:val="fr-FR"/>
        </w:rPr>
        <w:t xml:space="preserve"> s. aec (BIB 2187 p. 396)</w:t>
      </w:r>
      <w:r w:rsidR="00DA7F34">
        <w:rPr>
          <w:lang w:val="fr-FR"/>
        </w:rPr>
        <w:t xml:space="preserve"> </w:t>
      </w:r>
      <w:r w:rsidR="006677FC">
        <w:rPr>
          <w:lang w:val="fr-FR"/>
        </w:rPr>
        <w:t xml:space="preserve">une possible pince (BIB 2172) </w:t>
      </w:r>
      <w:r w:rsidR="002E2DDD">
        <w:rPr>
          <w:lang w:val="fr-FR"/>
        </w:rPr>
        <w:t xml:space="preserve">v. </w:t>
      </w:r>
      <w:hyperlink r:id="rId3601" w:anchor="Cul_Extremadura_T_rasoir" w:history="1">
        <w:r w:rsidR="002E2DDD" w:rsidRPr="002E2DDD">
          <w:rPr>
            <w:rStyle w:val="Hyperlink"/>
            <w:lang w:val="fr-FR"/>
          </w:rPr>
          <w:t>rasoir</w:t>
        </w:r>
      </w:hyperlink>
      <w:r w:rsidR="006677FC" w:rsidRPr="006677FC">
        <w:rPr>
          <w:lang w:val="fr-FR"/>
        </w:rPr>
        <w:t xml:space="preserve"> (SS BIB) </w:t>
      </w:r>
      <w:hyperlink r:id="rId3602" w:anchor="Cul_Extremadura_T_miroir" w:history="1">
        <w:r w:rsidR="00F93E01" w:rsidRPr="0053189F">
          <w:rPr>
            <w:rStyle w:val="Hyperlink"/>
            <w:lang w:val="fr-FR"/>
          </w:rPr>
          <w:t>miroir</w:t>
        </w:r>
      </w:hyperlink>
      <w:r w:rsidR="006677FC" w:rsidRPr="006677FC">
        <w:rPr>
          <w:lang w:val="fr-FR"/>
        </w:rPr>
        <w:t>, peigne, fibule, arc</w:t>
      </w:r>
      <w:r w:rsidR="006677FC">
        <w:rPr>
          <w:lang w:val="fr-FR"/>
        </w:rPr>
        <w:t>, possibles ponctuations (SS BIB)</w:t>
      </w:r>
      <w:r w:rsidR="002E3DE4">
        <w:rPr>
          <w:lang w:val="fr-FR"/>
        </w:rPr>
        <w:t xml:space="preserve"> </w:t>
      </w:r>
      <w:hyperlink r:id="rId3603" w:anchor="Cul_Extremadura_per_Celestino2011_IVA1" w:history="1">
        <w:r w:rsidR="002E3DE4" w:rsidRPr="002E3DE4">
          <w:rPr>
            <w:rStyle w:val="Hyperlink"/>
            <w:lang w:val="fr-FR"/>
          </w:rPr>
          <w:t>type IVA.1</w:t>
        </w:r>
      </w:hyperlink>
      <w:r w:rsidR="002E3DE4" w:rsidRPr="002E3DE4">
        <w:rPr>
          <w:lang w:val="fr-FR"/>
        </w:rPr>
        <w:t xml:space="preserve"> (BIB 3063)</w:t>
      </w:r>
    </w:p>
    <w:p w14:paraId="43004E3E" w14:textId="77777777" w:rsidR="009E4D1D" w:rsidRPr="005C62A5" w:rsidRDefault="009E4D1D" w:rsidP="009E4D1D">
      <w:pPr>
        <w:pStyle w:val="Heading2"/>
      </w:pPr>
      <w:r w:rsidRPr="005C62A5">
        <w:br/>
      </w:r>
      <w:bookmarkStart w:id="1583" w:name="Sit_Ecija_4"/>
      <w:r w:rsidRPr="005C62A5">
        <w:t>Ecija 4</w:t>
      </w:r>
    </w:p>
    <w:bookmarkEnd w:id="1583"/>
    <w:p w14:paraId="7DC67C9B" w14:textId="77777777" w:rsidR="000A3C34" w:rsidRPr="005C62A5" w:rsidRDefault="000A3C34" w:rsidP="000321E3">
      <w:pPr>
        <w:rPr>
          <w:lang w:val="fr-FR"/>
        </w:rPr>
      </w:pPr>
    </w:p>
    <w:p w14:paraId="42A74F94" w14:textId="17959DE7" w:rsidR="009E4D1D" w:rsidRPr="005C62A5" w:rsidRDefault="009E4D1D" w:rsidP="000321E3">
      <w:pPr>
        <w:rPr>
          <w:lang w:val="fr-FR"/>
        </w:rPr>
      </w:pPr>
      <w:r w:rsidRPr="005C62A5">
        <w:rPr>
          <w:lang w:val="fr-FR"/>
        </w:rPr>
        <w:t xml:space="preserve">épée gr. </w:t>
      </w:r>
      <w:hyperlink r:id="rId3604" w:anchor="Cul_Extremadura_T_epee_typ_Brandherm07_M" w:history="1">
        <w:r w:rsidRPr="005C62A5">
          <w:rPr>
            <w:rStyle w:val="Hyperlink"/>
            <w:lang w:val="fr-FR"/>
          </w:rPr>
          <w:t>M</w:t>
        </w:r>
      </w:hyperlink>
      <w:r w:rsidRPr="005C62A5">
        <w:rPr>
          <w:lang w:val="fr-FR"/>
        </w:rPr>
        <w:t xml:space="preserve"> (Brandhem 2007)</w:t>
      </w:r>
      <w:r w:rsidR="002E3DE4">
        <w:rPr>
          <w:lang w:val="fr-FR"/>
        </w:rPr>
        <w:t xml:space="preserve"> </w:t>
      </w:r>
      <w:hyperlink r:id="rId3605" w:anchor="Cul_Extremadura_per_Celestino2011_IVA1" w:history="1">
        <w:r w:rsidR="002E3DE4" w:rsidRPr="002E3DE4">
          <w:rPr>
            <w:rStyle w:val="Hyperlink"/>
            <w:lang w:val="fr-FR"/>
          </w:rPr>
          <w:t>type IVA.1</w:t>
        </w:r>
      </w:hyperlink>
      <w:r w:rsidR="002E3DE4" w:rsidRPr="002E3DE4">
        <w:rPr>
          <w:lang w:val="fr-FR"/>
        </w:rPr>
        <w:t xml:space="preserve"> (BIB 3063)</w:t>
      </w:r>
    </w:p>
    <w:p w14:paraId="27A4B19D" w14:textId="77777777" w:rsidR="000A3C34" w:rsidRPr="005C62A5" w:rsidRDefault="000A3C34" w:rsidP="000321E3">
      <w:pPr>
        <w:rPr>
          <w:lang w:val="fr-FR"/>
        </w:rPr>
      </w:pPr>
    </w:p>
    <w:p w14:paraId="743EAD7F" w14:textId="77777777" w:rsidR="000A3C34" w:rsidRDefault="000A3C34" w:rsidP="000A3C34">
      <w:pPr>
        <w:pStyle w:val="Heading3"/>
      </w:pPr>
      <w:bookmarkStart w:id="1584" w:name="Sit_Ecija_4_ctx"/>
      <w:r>
        <w:t>contexte</w:t>
      </w:r>
    </w:p>
    <w:bookmarkEnd w:id="1584"/>
    <w:p w14:paraId="2392DCB2" w14:textId="77777777" w:rsidR="000A3C34" w:rsidRDefault="000A3C34" w:rsidP="000A3C34">
      <w:pPr>
        <w:rPr>
          <w:lang w:val="fr-FR"/>
        </w:rPr>
      </w:pPr>
    </w:p>
    <w:p w14:paraId="5429605F" w14:textId="77777777" w:rsidR="000A3C34" w:rsidRPr="0078097B" w:rsidRDefault="000A3C34" w:rsidP="000A3C34">
      <w:pPr>
        <w:rPr>
          <w:lang w:val="fr-FR"/>
        </w:rPr>
      </w:pPr>
      <w:r>
        <w:rPr>
          <w:lang w:val="fr-FR"/>
        </w:rPr>
        <w:t>Trouvée dans un établissement LBA (BIB 3081)</w:t>
      </w:r>
    </w:p>
    <w:p w14:paraId="5262EFD5" w14:textId="77777777" w:rsidR="000A3C34" w:rsidRPr="000A3C34" w:rsidRDefault="000A3C34" w:rsidP="000321E3">
      <w:pPr>
        <w:rPr>
          <w:lang w:val="fr-FR"/>
        </w:rPr>
      </w:pPr>
    </w:p>
    <w:p w14:paraId="3897979F" w14:textId="77777777" w:rsidR="009E4D1D" w:rsidRPr="000A3C34" w:rsidRDefault="009E4D1D" w:rsidP="000321E3">
      <w:pPr>
        <w:rPr>
          <w:lang w:val="fr-FR"/>
        </w:rPr>
      </w:pPr>
    </w:p>
    <w:p w14:paraId="2AA06F0D" w14:textId="77777777" w:rsidR="002E2DDD" w:rsidRPr="005C62A5" w:rsidRDefault="000321E3" w:rsidP="002E2DDD">
      <w:pPr>
        <w:pStyle w:val="Heading2"/>
      </w:pPr>
      <w:bookmarkStart w:id="1585" w:name="Sit_Ecija_5"/>
      <w:r w:rsidRPr="005C62A5">
        <w:t>Ecija 5</w:t>
      </w:r>
      <w:bookmarkEnd w:id="1585"/>
      <w:r w:rsidR="00DA7F34" w:rsidRPr="005C62A5">
        <w:t xml:space="preserve">  </w:t>
      </w:r>
    </w:p>
    <w:p w14:paraId="67D119B7" w14:textId="77777777" w:rsidR="002E2DDD" w:rsidRPr="005C62A5" w:rsidRDefault="002E2DDD" w:rsidP="000321E3">
      <w:pPr>
        <w:rPr>
          <w:lang w:val="fr-FR"/>
        </w:rPr>
      </w:pPr>
    </w:p>
    <w:p w14:paraId="5BD47312" w14:textId="00FCB202" w:rsidR="00CC342B" w:rsidRDefault="00CC342B" w:rsidP="00CC342B">
      <w:pPr>
        <w:rPr>
          <w:lang w:val="fr-FR"/>
        </w:rPr>
      </w:pPr>
      <w:r>
        <w:rPr>
          <w:lang w:val="fr-FR"/>
        </w:rPr>
        <w:t xml:space="preserve">Personnage (SS BIB), à la hauteur de la tête du personnage, un cercle reconnu par Monge, mais pas par Diaz-Guardamino, est un possible </w:t>
      </w:r>
      <w:hyperlink r:id="rId3606" w:anchor="Cul_Extremadura_T_miroir" w:history="1">
        <w:r w:rsidR="00F93E01" w:rsidRPr="0053189F">
          <w:rPr>
            <w:rStyle w:val="Hyperlink"/>
            <w:lang w:val="fr-FR"/>
          </w:rPr>
          <w:t>miroir</w:t>
        </w:r>
      </w:hyperlink>
      <w:r w:rsidR="00F93E01" w:rsidRPr="003D1597">
        <w:rPr>
          <w:lang w:val="fr-FR"/>
        </w:rPr>
        <w:t xml:space="preserve"> </w:t>
      </w:r>
      <w:r>
        <w:rPr>
          <w:lang w:val="fr-FR"/>
        </w:rPr>
        <w:t xml:space="preserve">avec le manche disparu (zone abimée) (BIB 2985) chein à hauteur du genou du personnage (BIB 2985) épée, </w:t>
      </w:r>
      <w:hyperlink r:id="rId3607" w:anchor="Cul_Extremadura_T_lance" w:history="1">
        <w:r w:rsidR="00DE55E6" w:rsidRPr="00DE55E6">
          <w:rPr>
            <w:rStyle w:val="Hyperlink"/>
            <w:lang w:val="fr-FR"/>
          </w:rPr>
          <w:t>lance</w:t>
        </w:r>
      </w:hyperlink>
      <w:r>
        <w:rPr>
          <w:lang w:val="fr-FR"/>
        </w:rPr>
        <w:t>,</w:t>
      </w:r>
      <w:r w:rsidRPr="0032190F">
        <w:rPr>
          <w:lang w:val="fr-FR"/>
        </w:rPr>
        <w:t xml:space="preserve"> </w:t>
      </w:r>
      <w:r>
        <w:rPr>
          <w:lang w:val="fr-FR"/>
        </w:rPr>
        <w:t xml:space="preserve">bouclier, </w:t>
      </w:r>
      <w:hyperlink r:id="rId3608" w:anchor="Cul_Extremadura_T_char" w:history="1">
        <w:r w:rsidRPr="0032190F">
          <w:rPr>
            <w:rStyle w:val="Hyperlink"/>
            <w:lang w:val="fr-FR"/>
          </w:rPr>
          <w:t>char</w:t>
        </w:r>
      </w:hyperlink>
      <w:r w:rsidRPr="0032190F">
        <w:rPr>
          <w:lang w:val="fr-FR"/>
        </w:rPr>
        <w:t xml:space="preserve"> (SS BIB) </w:t>
      </w:r>
    </w:p>
    <w:p w14:paraId="004F6178" w14:textId="77777777" w:rsidR="00CC342B" w:rsidRDefault="00CC342B" w:rsidP="00CC342B">
      <w:pPr>
        <w:jc w:val="both"/>
        <w:rPr>
          <w:lang w:val="fr-FR"/>
        </w:rPr>
      </w:pPr>
    </w:p>
    <w:p w14:paraId="005AE99A" w14:textId="77777777" w:rsidR="00CC342B" w:rsidRPr="00096D28" w:rsidRDefault="00CC342B" w:rsidP="00CC342B">
      <w:pPr>
        <w:pStyle w:val="Heading3"/>
      </w:pPr>
      <w:r w:rsidRPr="00096D28">
        <w:t>personnage</w:t>
      </w:r>
    </w:p>
    <w:p w14:paraId="3AC0647B" w14:textId="77777777" w:rsidR="00CC342B" w:rsidRDefault="00CC342B" w:rsidP="000321E3">
      <w:pPr>
        <w:rPr>
          <w:lang w:val="fr-FR"/>
        </w:rPr>
      </w:pPr>
      <w:r>
        <w:rPr>
          <w:lang w:val="fr-FR"/>
        </w:rPr>
        <w:t>personnage à casque à cornes lyriforme (BIB 2985)</w:t>
      </w:r>
    </w:p>
    <w:p w14:paraId="01DB98FE" w14:textId="77777777" w:rsidR="00CC342B" w:rsidRDefault="00CC342B" w:rsidP="000321E3">
      <w:pPr>
        <w:rPr>
          <w:lang w:val="fr-FR"/>
        </w:rPr>
      </w:pPr>
    </w:p>
    <w:p w14:paraId="6088FFB8" w14:textId="77777777" w:rsidR="00CC342B" w:rsidRDefault="00CC342B" w:rsidP="00CC342B">
      <w:pPr>
        <w:pStyle w:val="Heading3"/>
      </w:pPr>
      <w:r>
        <w:t>épée</w:t>
      </w:r>
    </w:p>
    <w:p w14:paraId="02C71F93" w14:textId="38F53A2E" w:rsidR="000321E3" w:rsidRDefault="000321E3" w:rsidP="00CC342B">
      <w:pPr>
        <w:jc w:val="both"/>
        <w:rPr>
          <w:lang w:val="fr-FR"/>
        </w:rPr>
      </w:pPr>
      <w:r w:rsidRPr="0032190F">
        <w:rPr>
          <w:lang w:val="fr-FR"/>
        </w:rPr>
        <w:t>D’après la forme de l’épée, cette dernière peut être datée vers 1175/1150-1050 AC ce qui serait contradictoire avec le reste des éléments gravés sur la stèle (BIB 2187 p. 400)</w:t>
      </w:r>
      <w:r w:rsidR="00CC342B" w:rsidRPr="00CC342B">
        <w:rPr>
          <w:lang w:val="fr-FR"/>
        </w:rPr>
        <w:t xml:space="preserve"> </w:t>
      </w:r>
      <w:r w:rsidR="00CC342B" w:rsidRPr="009E4D1D">
        <w:rPr>
          <w:lang w:val="fr-FR"/>
        </w:rPr>
        <w:t xml:space="preserve">épée gr. </w:t>
      </w:r>
      <w:hyperlink r:id="rId3609" w:anchor="Cul_Extremadura_T_epee_typ_Brandherm07_E" w:history="1">
        <w:r w:rsidR="00CC342B" w:rsidRPr="009E4D1D">
          <w:rPr>
            <w:rStyle w:val="Hyperlink"/>
            <w:lang w:val="fr-FR"/>
          </w:rPr>
          <w:t>E</w:t>
        </w:r>
      </w:hyperlink>
      <w:r w:rsidR="00CC342B" w:rsidRPr="009E4D1D">
        <w:rPr>
          <w:lang w:val="fr-FR"/>
        </w:rPr>
        <w:t xml:space="preserve"> (Brandhem 2007)</w:t>
      </w:r>
      <w:r w:rsidR="00CC342B">
        <w:rPr>
          <w:lang w:val="fr-FR"/>
        </w:rPr>
        <w:t xml:space="preserve"> épée pistilliforme de type Huelva mais peut-être aussi de type Hemigkofen d'après le </w:t>
      </w:r>
      <w:r w:rsidR="00CC342B" w:rsidRPr="00CC342B">
        <w:rPr>
          <w:i/>
          <w:lang w:val="fr-FR"/>
        </w:rPr>
        <w:t>pomo rematado</w:t>
      </w:r>
      <w:r w:rsidR="00CC342B">
        <w:rPr>
          <w:lang w:val="fr-FR"/>
        </w:rPr>
        <w:t xml:space="preserve"> (BIB 2985) v. Los Castellares (Herrera) (BIB 2985)</w:t>
      </w:r>
    </w:p>
    <w:p w14:paraId="2C12F9D5" w14:textId="77777777" w:rsidR="00CC342B" w:rsidRDefault="00CC342B" w:rsidP="000321E3">
      <w:pPr>
        <w:rPr>
          <w:lang w:val="fr-FR"/>
        </w:rPr>
      </w:pPr>
    </w:p>
    <w:p w14:paraId="6F073965" w14:textId="77777777" w:rsidR="00CC342B" w:rsidRDefault="00CC342B" w:rsidP="00CC342B">
      <w:pPr>
        <w:pStyle w:val="Heading3"/>
      </w:pPr>
      <w:r>
        <w:t>lance</w:t>
      </w:r>
    </w:p>
    <w:p w14:paraId="0331C072" w14:textId="77777777" w:rsidR="00CC342B" w:rsidRDefault="00CC342B" w:rsidP="000321E3">
      <w:pPr>
        <w:rPr>
          <w:lang w:val="fr-FR"/>
        </w:rPr>
      </w:pPr>
    </w:p>
    <w:p w14:paraId="26B0867E" w14:textId="31A110C6" w:rsidR="00CC342B" w:rsidRDefault="00000000" w:rsidP="000321E3">
      <w:pPr>
        <w:rPr>
          <w:lang w:val="fr-FR"/>
        </w:rPr>
      </w:pPr>
      <w:hyperlink r:id="rId3610" w:anchor="Cul_Extremadura_T_lance" w:history="1">
        <w:r w:rsidR="00DE55E6" w:rsidRPr="00DE55E6">
          <w:rPr>
            <w:rStyle w:val="Hyperlink"/>
            <w:lang w:val="fr-FR"/>
          </w:rPr>
          <w:t>lance</w:t>
        </w:r>
      </w:hyperlink>
      <w:r w:rsidR="00DE55E6">
        <w:rPr>
          <w:lang w:val="fr-FR"/>
        </w:rPr>
        <w:t xml:space="preserve"> </w:t>
      </w:r>
      <w:r w:rsidR="00CC342B">
        <w:rPr>
          <w:lang w:val="fr-FR"/>
        </w:rPr>
        <w:t>à lame en forme de laurier (BIB 2985) v. Los Castellares (Herrera) (BIB 2985)</w:t>
      </w:r>
    </w:p>
    <w:p w14:paraId="5D2468A4" w14:textId="77777777" w:rsidR="00E54342" w:rsidRDefault="00E54342" w:rsidP="000321E3">
      <w:pPr>
        <w:rPr>
          <w:lang w:val="fr-FR"/>
        </w:rPr>
      </w:pPr>
    </w:p>
    <w:p w14:paraId="58CF3664" w14:textId="77777777" w:rsidR="002E3DE4" w:rsidRDefault="002E3DE4" w:rsidP="002E3DE4">
      <w:pPr>
        <w:pStyle w:val="Heading2"/>
      </w:pPr>
      <w:r>
        <w:t>Ecija 6</w:t>
      </w:r>
    </w:p>
    <w:p w14:paraId="206679DD" w14:textId="77777777" w:rsidR="002E3DE4" w:rsidRDefault="002E3DE4" w:rsidP="000321E3">
      <w:pPr>
        <w:rPr>
          <w:lang w:val="fr-FR"/>
        </w:rPr>
      </w:pPr>
    </w:p>
    <w:p w14:paraId="165DDD78" w14:textId="7B055EB1" w:rsidR="002E3DE4" w:rsidRDefault="00000000" w:rsidP="000321E3">
      <w:pPr>
        <w:rPr>
          <w:lang w:val="fr-FR"/>
        </w:rPr>
      </w:pPr>
      <w:hyperlink r:id="rId3611" w:anchor="Cul_Extremadura_per_Celestino2011_IVA1" w:history="1">
        <w:r w:rsidR="002E3DE4" w:rsidRPr="002E3DE4">
          <w:rPr>
            <w:rStyle w:val="Hyperlink"/>
            <w:lang w:val="fr-FR"/>
          </w:rPr>
          <w:t>type IVA.1</w:t>
        </w:r>
      </w:hyperlink>
      <w:r w:rsidR="002E3DE4" w:rsidRPr="002E3DE4">
        <w:rPr>
          <w:lang w:val="fr-FR"/>
        </w:rPr>
        <w:t xml:space="preserve"> (BIB 3063)</w:t>
      </w:r>
    </w:p>
    <w:p w14:paraId="2A05F154" w14:textId="77777777" w:rsidR="002F6F8E" w:rsidRPr="0032190F" w:rsidRDefault="002F6F8E" w:rsidP="00242C0F">
      <w:pPr>
        <w:rPr>
          <w:lang w:val="fr-FR"/>
        </w:rPr>
      </w:pPr>
    </w:p>
    <w:p w14:paraId="4107E7DA" w14:textId="77777777" w:rsidR="0069541B" w:rsidRPr="0032190F" w:rsidRDefault="0069541B" w:rsidP="00426FF9">
      <w:pPr>
        <w:pStyle w:val="Heading1"/>
      </w:pPr>
      <w:bookmarkStart w:id="1586" w:name="Sit_Boulhosa"/>
      <w:r w:rsidRPr="0032190F">
        <w:t>BOULHOSA</w:t>
      </w:r>
    </w:p>
    <w:bookmarkEnd w:id="1586"/>
    <w:p w14:paraId="675662D8" w14:textId="77777777" w:rsidR="0069541B" w:rsidRPr="00E54342" w:rsidRDefault="000153D3" w:rsidP="00242C0F">
      <w:pPr>
        <w:rPr>
          <w:sz w:val="20"/>
          <w:lang w:val="fr-FR"/>
        </w:rPr>
      </w:pPr>
      <w:r w:rsidRPr="00E54342">
        <w:rPr>
          <w:sz w:val="20"/>
          <w:lang w:val="fr-FR"/>
        </w:rPr>
        <w:t>Serra Boulhosa, Serra-Boulhosa</w:t>
      </w:r>
    </w:p>
    <w:p w14:paraId="781AF1B3" w14:textId="77777777" w:rsidR="000153D3" w:rsidRDefault="000153D3" w:rsidP="00242C0F">
      <w:pPr>
        <w:rPr>
          <w:lang w:val="fr-FR"/>
        </w:rPr>
      </w:pPr>
    </w:p>
    <w:p w14:paraId="3CB75C2F" w14:textId="2A0352E9" w:rsidR="00E54342" w:rsidRPr="00E54342" w:rsidRDefault="00E54342" w:rsidP="00E54342">
      <w:pPr>
        <w:rPr>
          <w:rFonts w:eastAsia="HiddenHorzOCR"/>
          <w:color w:val="000000" w:themeColor="text1"/>
          <w:szCs w:val="15"/>
          <w:lang w:val="fr-FR"/>
        </w:rPr>
      </w:pPr>
      <w:r w:rsidRPr="00940479">
        <w:rPr>
          <w:color w:val="000000" w:themeColor="text1"/>
          <w:szCs w:val="19"/>
          <w:lang w:val="fr-FR"/>
        </w:rPr>
        <w:t xml:space="preserve">Paredes de Coura, </w:t>
      </w:r>
      <w:r w:rsidRPr="00940479">
        <w:rPr>
          <w:rFonts w:eastAsia="HiddenHorzOCR"/>
          <w:color w:val="000000" w:themeColor="text1"/>
          <w:szCs w:val="15"/>
          <w:lang w:val="fr-FR"/>
        </w:rPr>
        <w:t xml:space="preserve">Monção, </w:t>
      </w:r>
      <w:r w:rsidR="000153D3" w:rsidRPr="00E54342">
        <w:rPr>
          <w:lang w:val="fr-FR"/>
        </w:rPr>
        <w:t>Stèle ibérique</w:t>
      </w:r>
      <w:r w:rsidR="00DA7F34" w:rsidRPr="00E54342">
        <w:rPr>
          <w:lang w:val="fr-FR"/>
        </w:rPr>
        <w:t>. Associée à une nécropole mégalithique</w:t>
      </w:r>
      <w:r w:rsidR="000153D3" w:rsidRPr="00E54342">
        <w:rPr>
          <w:lang w:val="fr-FR"/>
        </w:rPr>
        <w:t xml:space="preserve"> (BIB 2908)</w:t>
      </w:r>
      <w:r w:rsidR="00DA7F34" w:rsidRPr="00E54342">
        <w:rPr>
          <w:lang w:val="fr-FR"/>
        </w:rPr>
        <w:t xml:space="preserve">, </w:t>
      </w:r>
      <w:r w:rsidR="0078097B" w:rsidRPr="00E54342">
        <w:rPr>
          <w:lang w:val="fr-FR"/>
        </w:rPr>
        <w:t xml:space="preserve">Stèle de de type </w:t>
      </w:r>
      <w:hyperlink r:id="rId3612" w:anchor="Cul_Extremadura_per_GuardaminoA" w:history="1">
        <w:r w:rsidR="0078097B" w:rsidRPr="00E54342">
          <w:rPr>
            <w:rStyle w:val="Hyperlink"/>
            <w:lang w:val="fr-FR"/>
          </w:rPr>
          <w:t>A</w:t>
        </w:r>
      </w:hyperlink>
      <w:r w:rsidR="0078097B" w:rsidRPr="00E54342">
        <w:rPr>
          <w:lang w:val="fr-FR"/>
        </w:rPr>
        <w:t xml:space="preserve"> (BIB ?)</w:t>
      </w:r>
      <w:r w:rsidR="003E4A9E" w:rsidRPr="00E54342">
        <w:rPr>
          <w:lang w:val="fr-FR"/>
        </w:rPr>
        <w:t xml:space="preserve"> gr. </w:t>
      </w:r>
      <w:hyperlink r:id="rId3613" w:anchor="Cul_API_aclasser" w:history="1">
        <w:r w:rsidR="003E4A9E" w:rsidRPr="00E54342">
          <w:rPr>
            <w:rStyle w:val="Hyperlink"/>
            <w:lang w:val="fr-FR"/>
          </w:rPr>
          <w:t>Aclasser</w:t>
        </w:r>
      </w:hyperlink>
      <w:r w:rsidR="003E4A9E" w:rsidRPr="00E54342">
        <w:rPr>
          <w:lang w:val="fr-FR"/>
        </w:rPr>
        <w:t xml:space="preserve"> (SS BIB)</w:t>
      </w:r>
      <w:r w:rsidR="00F91A93" w:rsidRPr="00E54342">
        <w:rPr>
          <w:lang w:val="fr-FR"/>
        </w:rPr>
        <w:t xml:space="preserve"> Une analyse récente montre un personnage avec une ceinture où l’on </w:t>
      </w:r>
      <w:r w:rsidR="000153D3" w:rsidRPr="00E54342">
        <w:rPr>
          <w:lang w:val="fr-FR"/>
        </w:rPr>
        <w:t>voit</w:t>
      </w:r>
      <w:r w:rsidR="00F91A93" w:rsidRPr="00E54342">
        <w:rPr>
          <w:lang w:val="fr-FR"/>
        </w:rPr>
        <w:t xml:space="preserve"> ce qui semble être une lame de couteau. C’est ainsi que </w:t>
      </w:r>
      <w:r w:rsidR="000153D3" w:rsidRPr="00E54342">
        <w:rPr>
          <w:lang w:val="fr-FR"/>
        </w:rPr>
        <w:t>cette stèle</w:t>
      </w:r>
      <w:r w:rsidR="00F91A93" w:rsidRPr="00E54342">
        <w:rPr>
          <w:lang w:val="fr-FR"/>
        </w:rPr>
        <w:t>, associée traditionnellement à un milieu mégalithique, apparaît elle aussi comme une pièce « armée » (BIB 2962)</w:t>
      </w:r>
      <w:r w:rsidR="006062CB" w:rsidRPr="00E54342">
        <w:rPr>
          <w:lang w:val="fr-FR"/>
        </w:rPr>
        <w:t xml:space="preserve"> </w:t>
      </w:r>
      <w:r w:rsidRPr="00E54342">
        <w:rPr>
          <w:rFonts w:eastAsia="HiddenHorzOCR"/>
          <w:color w:val="000000" w:themeColor="text1"/>
          <w:szCs w:val="15"/>
          <w:lang w:val="fr-FR"/>
        </w:rPr>
        <w:t>Motif proche du MSRC</w:t>
      </w:r>
      <w:r>
        <w:rPr>
          <w:rFonts w:eastAsia="HiddenHorzOCR"/>
          <w:color w:val="000000" w:themeColor="text1"/>
          <w:szCs w:val="15"/>
          <w:lang w:val="fr-FR"/>
        </w:rPr>
        <w:t xml:space="preserve"> sur la face ventrale</w:t>
      </w:r>
      <w:r w:rsidRPr="00E54342">
        <w:rPr>
          <w:rFonts w:eastAsia="HiddenHorzOCR"/>
          <w:color w:val="000000" w:themeColor="text1"/>
          <w:szCs w:val="15"/>
          <w:lang w:val="fr-FR"/>
        </w:rPr>
        <w:t xml:space="preserve"> (BIB 3040)</w:t>
      </w:r>
    </w:p>
    <w:p w14:paraId="6158502A" w14:textId="77777777" w:rsidR="00DA7F34" w:rsidRDefault="00DA7F34" w:rsidP="000153D3">
      <w:pPr>
        <w:rPr>
          <w:lang w:val="fr-FR"/>
        </w:rPr>
      </w:pPr>
    </w:p>
    <w:p w14:paraId="140833FA" w14:textId="77777777" w:rsidR="008A36B4" w:rsidRPr="00E54342" w:rsidRDefault="008A36B4" w:rsidP="008A36B4">
      <w:pPr>
        <w:pStyle w:val="Heading2"/>
      </w:pPr>
      <w:bookmarkStart w:id="1587" w:name="Sit_Boulhosa_ctx"/>
      <w:r>
        <w:t>contexte</w:t>
      </w:r>
    </w:p>
    <w:bookmarkEnd w:id="1587"/>
    <w:p w14:paraId="19BEB3B2" w14:textId="77777777" w:rsidR="000153D3" w:rsidRDefault="000153D3" w:rsidP="00C771E4">
      <w:pPr>
        <w:jc w:val="both"/>
        <w:rPr>
          <w:lang w:val="fr-FR"/>
        </w:rPr>
      </w:pPr>
    </w:p>
    <w:p w14:paraId="44007E25" w14:textId="77777777" w:rsidR="008A36B4" w:rsidRDefault="008A36B4" w:rsidP="00C771E4">
      <w:pPr>
        <w:jc w:val="both"/>
        <w:rPr>
          <w:lang w:val="fr-FR"/>
        </w:rPr>
      </w:pPr>
      <w:r w:rsidRPr="008A36B4">
        <w:rPr>
          <w:lang w:val="fr-FR"/>
        </w:rPr>
        <w:t>Elle provient de Serra da Boulhosa, un plateau ou se trouvent les «concelhos» de Mon&lt;;ao et de Paredes de Coura, dans le Haut-Minho (district de Viana do Castelo). Maintenant exposee ao Musee National d' Archeologie, cette piece a ete recueillie par L. de Vasconcelos; selon cet auteur elle gisait a «quelques hectares» d 'un dolmen pres duquelles paysans ont dit qu'elle avait ete trouvee. En fait, Vasconcelos a etudie 5 tumulus megalithiques dans cette zone.  (BIB 3084)</w:t>
      </w:r>
    </w:p>
    <w:p w14:paraId="61F41A0C" w14:textId="77777777" w:rsidR="008A36B4" w:rsidRDefault="008A36B4" w:rsidP="00C771E4">
      <w:pPr>
        <w:jc w:val="both"/>
        <w:rPr>
          <w:lang w:val="fr-FR"/>
        </w:rPr>
      </w:pPr>
    </w:p>
    <w:p w14:paraId="6C981892" w14:textId="77777777" w:rsidR="000153D3" w:rsidRDefault="000153D3" w:rsidP="000153D3">
      <w:pPr>
        <w:pStyle w:val="Heading2"/>
      </w:pPr>
      <w:r>
        <w:t>comparaison</w:t>
      </w:r>
    </w:p>
    <w:p w14:paraId="21F38D8E" w14:textId="77777777" w:rsidR="000153D3" w:rsidRDefault="000153D3" w:rsidP="00C771E4">
      <w:pPr>
        <w:jc w:val="both"/>
        <w:rPr>
          <w:lang w:val="fr-FR"/>
        </w:rPr>
      </w:pPr>
    </w:p>
    <w:p w14:paraId="178A4573" w14:textId="033D65D1" w:rsidR="000153D3" w:rsidRDefault="000153D3" w:rsidP="00C771E4">
      <w:pPr>
        <w:jc w:val="both"/>
        <w:rPr>
          <w:lang w:val="fr-FR"/>
        </w:rPr>
      </w:pPr>
      <w:r>
        <w:rPr>
          <w:lang w:val="fr-FR"/>
        </w:rPr>
        <w:lastRenderedPageBreak/>
        <w:t xml:space="preserve">proche iconographiquement de </w:t>
      </w:r>
      <w:hyperlink r:id="rId3614" w:anchor="Sit_Soalar" w:history="1">
        <w:r>
          <w:rPr>
            <w:rStyle w:val="Hyperlink"/>
            <w:lang w:val="fr-FR"/>
          </w:rPr>
          <w:t>Soa</w:t>
        </w:r>
        <w:r w:rsidRPr="00DA7F34">
          <w:rPr>
            <w:rStyle w:val="Hyperlink"/>
            <w:lang w:val="fr-FR"/>
          </w:rPr>
          <w:t>lar</w:t>
        </w:r>
      </w:hyperlink>
      <w:r>
        <w:rPr>
          <w:lang w:val="fr-FR"/>
        </w:rPr>
        <w:t xml:space="preserve"> (BIB 2908) (BIB 2962)</w:t>
      </w:r>
    </w:p>
    <w:p w14:paraId="2E96FD7B" w14:textId="77777777" w:rsidR="000153D3" w:rsidRDefault="000153D3" w:rsidP="00C771E4">
      <w:pPr>
        <w:jc w:val="both"/>
        <w:rPr>
          <w:lang w:val="fr-FR"/>
        </w:rPr>
      </w:pPr>
    </w:p>
    <w:p w14:paraId="71873411" w14:textId="77777777" w:rsidR="000153D3" w:rsidRDefault="000153D3" w:rsidP="000153D3">
      <w:pPr>
        <w:pStyle w:val="Heading2"/>
      </w:pPr>
      <w:r>
        <w:t>datation</w:t>
      </w:r>
    </w:p>
    <w:p w14:paraId="6AE56EF4" w14:textId="77777777" w:rsidR="000153D3" w:rsidRDefault="000153D3" w:rsidP="00C771E4">
      <w:pPr>
        <w:jc w:val="both"/>
        <w:rPr>
          <w:lang w:val="fr-FR"/>
        </w:rPr>
      </w:pPr>
    </w:p>
    <w:p w14:paraId="7EDE6D5D" w14:textId="32ACB858" w:rsidR="0028674D" w:rsidRDefault="000153D3" w:rsidP="0028674D">
      <w:pPr>
        <w:rPr>
          <w:lang w:val="fr-FR"/>
        </w:rPr>
      </w:pPr>
      <w:r>
        <w:rPr>
          <w:lang w:val="fr-FR"/>
        </w:rPr>
        <w:t xml:space="preserve">Peut-être datation </w:t>
      </w:r>
      <w:hyperlink r:id="rId3615" w:anchor="Cul_Bronze_Ancien_spat_MedOcc_Espa" w:history="1">
        <w:r w:rsidRPr="006062CB">
          <w:rPr>
            <w:rStyle w:val="Hyperlink"/>
            <w:lang w:val="fr-FR"/>
          </w:rPr>
          <w:t>Bronce Inicial</w:t>
        </w:r>
      </w:hyperlink>
      <w:r w:rsidRPr="006062CB">
        <w:rPr>
          <w:lang w:val="fr-FR"/>
        </w:rPr>
        <w:t xml:space="preserve"> et </w:t>
      </w:r>
      <w:hyperlink r:id="rId3616" w:anchor="Cul_Bronze_Moyen_Iberique" w:history="1">
        <w:r w:rsidRPr="006062CB">
          <w:rPr>
            <w:rStyle w:val="Hyperlink"/>
            <w:lang w:val="fr-FR"/>
          </w:rPr>
          <w:t>Bronce Pleno</w:t>
        </w:r>
      </w:hyperlink>
      <w:r w:rsidRPr="006062CB">
        <w:rPr>
          <w:lang w:val="fr-FR"/>
        </w:rPr>
        <w:t xml:space="preserve"> </w:t>
      </w:r>
      <w:r>
        <w:rPr>
          <w:lang w:val="fr-FR"/>
        </w:rPr>
        <w:t>(BIB 2172)</w:t>
      </w:r>
      <w:r w:rsidR="0028674D">
        <w:rPr>
          <w:lang w:val="fr-FR"/>
        </w:rPr>
        <w:t xml:space="preserve"> Peut-être NF/Chalcolithique (BIB 3084)</w:t>
      </w:r>
    </w:p>
    <w:p w14:paraId="36168A30" w14:textId="77777777" w:rsidR="00C21E3F" w:rsidRDefault="00C21E3F" w:rsidP="00C771E4">
      <w:pPr>
        <w:jc w:val="both"/>
        <w:rPr>
          <w:lang w:val="fr-FR"/>
        </w:rPr>
      </w:pPr>
    </w:p>
    <w:p w14:paraId="19C02197" w14:textId="77777777" w:rsidR="00C21E3F" w:rsidRDefault="00C21E3F" w:rsidP="00426FF9">
      <w:pPr>
        <w:pStyle w:val="Heading1"/>
      </w:pPr>
      <w:bookmarkStart w:id="1588" w:name="Sit_Casal"/>
      <w:r>
        <w:t>CASAL</w:t>
      </w:r>
    </w:p>
    <w:bookmarkEnd w:id="1588"/>
    <w:p w14:paraId="7AD562A3" w14:textId="77777777" w:rsidR="00C21E3F" w:rsidRDefault="00C21E3F" w:rsidP="00C771E4">
      <w:pPr>
        <w:jc w:val="both"/>
        <w:rPr>
          <w:lang w:val="fr-FR"/>
        </w:rPr>
      </w:pPr>
    </w:p>
    <w:p w14:paraId="6735FDAD" w14:textId="77777777" w:rsidR="00C21E3F" w:rsidRPr="00C4505C" w:rsidRDefault="00C21E3F" w:rsidP="00C771E4">
      <w:pPr>
        <w:jc w:val="both"/>
        <w:rPr>
          <w:lang w:val="fr-FR"/>
        </w:rPr>
      </w:pPr>
      <w:r w:rsidRPr="00C21E3F">
        <w:rPr>
          <w:lang w:val="fr-FR"/>
        </w:rPr>
        <w:t xml:space="preserve">Cette dalle a ete trouvee dans un champ de maYs, dans Ia paroise d'Insalde, «concelho» de Paredes de Coura (district de Viana do Castelo); L. de Vasconcelos !'a deposee dans le Musee National, ou elle a ete transportee demierement dans uns espace qui donne acces a Ia nouvelle exposition des collections. Elle aurait bien pu etre le support d'un dolmen; mais, evidemment, on n'exclut pas qu'il s'agisse d'un monolithe a fonction different. Hauteur: 1,78 m:; larg. max.: 0,79 m.; ep. max.: 0,19 m. Granit. Seule Ia moitie superieure de I' anvers de Ia pierre a eu sa surface regularisee et gravee. Nous y trouvons 15 rectangles emboltes et, au dessus, une bande superieure avec des !ignes gravees et des cupules centrales, dans une disposition symetrique. Cette organisation decorative suggere, bien que d'une fa~on tres abstraite, et simplement par Ia gravure, une schematisation de Ia figure humaine. Cette schematisation, meme si nous etions devant un support de dolmen, ne serait pas surprenante. En fait, Ia partie superieure de pas mal de ces dalles semble parfois etre taillee de fa~on a de gager, de fa~on tres sommaire, une «tete» et des «epaules». </w:t>
      </w:r>
      <w:r w:rsidRPr="008A36B4">
        <w:rPr>
          <w:lang w:val="fr-FR"/>
        </w:rPr>
        <w:t>(BIB 3084)</w:t>
      </w:r>
    </w:p>
    <w:p w14:paraId="1D51B66F" w14:textId="77777777" w:rsidR="00DA7F34" w:rsidRDefault="00DA7F34" w:rsidP="00242C0F">
      <w:pPr>
        <w:rPr>
          <w:lang w:val="fr-FR"/>
        </w:rPr>
      </w:pPr>
    </w:p>
    <w:p w14:paraId="62D078F8" w14:textId="77777777" w:rsidR="0028674D" w:rsidRDefault="0028674D" w:rsidP="0028674D">
      <w:pPr>
        <w:pStyle w:val="Heading2"/>
      </w:pPr>
      <w:r>
        <w:t>datation</w:t>
      </w:r>
    </w:p>
    <w:p w14:paraId="72BDA838" w14:textId="77777777" w:rsidR="0028674D" w:rsidRDefault="0028674D" w:rsidP="00242C0F">
      <w:pPr>
        <w:rPr>
          <w:lang w:val="fr-FR"/>
        </w:rPr>
      </w:pPr>
    </w:p>
    <w:p w14:paraId="70EB5C49" w14:textId="77777777" w:rsidR="0028674D" w:rsidRDefault="0028674D" w:rsidP="0028674D">
      <w:pPr>
        <w:rPr>
          <w:lang w:val="fr-FR"/>
        </w:rPr>
      </w:pPr>
      <w:r>
        <w:rPr>
          <w:lang w:val="fr-FR"/>
        </w:rPr>
        <w:t>Peut-être NF/Chalcolithique (BIB 3084)</w:t>
      </w:r>
    </w:p>
    <w:p w14:paraId="104044BF" w14:textId="77777777" w:rsidR="0028674D" w:rsidRDefault="0028674D" w:rsidP="00242C0F">
      <w:pPr>
        <w:rPr>
          <w:lang w:val="fr-FR"/>
        </w:rPr>
      </w:pPr>
    </w:p>
    <w:p w14:paraId="0C9A2057" w14:textId="77777777" w:rsidR="0028674D" w:rsidRPr="0032190F" w:rsidRDefault="0028674D" w:rsidP="00242C0F">
      <w:pPr>
        <w:rPr>
          <w:lang w:val="fr-FR"/>
        </w:rPr>
      </w:pPr>
    </w:p>
    <w:p w14:paraId="0FD771FD" w14:textId="77777777" w:rsidR="0069541B" w:rsidRPr="006702EA" w:rsidRDefault="0069541B" w:rsidP="00426FF9">
      <w:pPr>
        <w:pStyle w:val="Heading1"/>
      </w:pPr>
      <w:bookmarkStart w:id="1589" w:name="Sit_Riomalo"/>
      <w:r w:rsidRPr="006702EA">
        <w:t>RIOMALO</w:t>
      </w:r>
    </w:p>
    <w:bookmarkEnd w:id="1589"/>
    <w:p w14:paraId="573CBC38" w14:textId="2FFA11BE" w:rsidR="0069541B" w:rsidRPr="0078097B" w:rsidRDefault="0069541B" w:rsidP="0069541B">
      <w:pPr>
        <w:rPr>
          <w:lang w:val="fr-FR"/>
        </w:rPr>
      </w:pPr>
      <w:r w:rsidRPr="0078097B">
        <w:rPr>
          <w:lang w:val="fr-FR"/>
        </w:rPr>
        <w:t>Stèle ibérique</w:t>
      </w:r>
      <w:r w:rsidR="0078097B" w:rsidRPr="0078097B">
        <w:rPr>
          <w:lang w:val="fr-FR"/>
        </w:rPr>
        <w:t xml:space="preserve"> de type </w:t>
      </w:r>
      <w:hyperlink r:id="rId3617" w:anchor="Cul_Extremadura_per_GuardaminoA" w:history="1">
        <w:r w:rsidR="0078097B">
          <w:rPr>
            <w:rStyle w:val="Hyperlink"/>
            <w:lang w:val="fr-FR"/>
          </w:rPr>
          <w:t>A</w:t>
        </w:r>
      </w:hyperlink>
      <w:r w:rsidR="0078097B">
        <w:rPr>
          <w:lang w:val="fr-FR"/>
        </w:rPr>
        <w:t xml:space="preserve"> (BIB ?)</w:t>
      </w:r>
    </w:p>
    <w:p w14:paraId="500D8ADB" w14:textId="77777777" w:rsidR="0069541B" w:rsidRPr="0078097B" w:rsidRDefault="0069541B" w:rsidP="00242C0F">
      <w:pPr>
        <w:rPr>
          <w:lang w:val="fr-FR"/>
        </w:rPr>
      </w:pPr>
    </w:p>
    <w:p w14:paraId="3294DD95" w14:textId="77777777" w:rsidR="00DA7F34" w:rsidRPr="00D52855" w:rsidRDefault="00DA7F34" w:rsidP="00426FF9">
      <w:pPr>
        <w:pStyle w:val="Heading1"/>
        <w:rPr>
          <w:lang w:val="es-ES"/>
        </w:rPr>
      </w:pPr>
      <w:bookmarkStart w:id="1590" w:name="Sit_Garabandal"/>
      <w:r w:rsidRPr="00D52855">
        <w:rPr>
          <w:lang w:val="es-ES"/>
        </w:rPr>
        <w:t>GARABANDAL</w:t>
      </w:r>
    </w:p>
    <w:bookmarkEnd w:id="1590"/>
    <w:p w14:paraId="140577CC" w14:textId="77777777" w:rsidR="00DA7F34" w:rsidRPr="00A36898" w:rsidRDefault="00F36377" w:rsidP="00242C0F">
      <w:pPr>
        <w:rPr>
          <w:sz w:val="20"/>
          <w:lang w:val="es-ES"/>
        </w:rPr>
      </w:pPr>
      <w:r w:rsidRPr="00A36898">
        <w:rPr>
          <w:sz w:val="20"/>
          <w:lang w:val="es-ES"/>
        </w:rPr>
        <w:t>San Sebastian de Garabandal, Hoya de la Gandara</w:t>
      </w:r>
      <w:r w:rsidR="00A36898" w:rsidRPr="00A36898">
        <w:rPr>
          <w:sz w:val="20"/>
          <w:lang w:val="es-ES"/>
        </w:rPr>
        <w:t>, Hoyo de la Grandara</w:t>
      </w:r>
    </w:p>
    <w:p w14:paraId="30D17858" w14:textId="77777777" w:rsidR="00F36377" w:rsidRPr="007B747D" w:rsidRDefault="00F36377" w:rsidP="00242C0F">
      <w:pPr>
        <w:rPr>
          <w:lang w:val="es-ES"/>
        </w:rPr>
      </w:pPr>
    </w:p>
    <w:p w14:paraId="6F029A63" w14:textId="1B648690" w:rsidR="00A36898" w:rsidRPr="00E13081" w:rsidRDefault="00000000" w:rsidP="00201773">
      <w:pPr>
        <w:autoSpaceDE w:val="0"/>
        <w:autoSpaceDN w:val="0"/>
        <w:adjustRightInd w:val="0"/>
        <w:jc w:val="both"/>
        <w:rPr>
          <w:lang w:val="fr-FR"/>
        </w:rPr>
      </w:pPr>
      <w:hyperlink r:id="rId3618" w:anchor="Cul_Pena_Tu" w:history="1">
        <w:r w:rsidR="00A36898" w:rsidRPr="00E13081">
          <w:rPr>
            <w:rStyle w:val="Hyperlink"/>
            <w:lang w:val="fr-FR"/>
          </w:rPr>
          <w:t>style Pena Tu</w:t>
        </w:r>
      </w:hyperlink>
      <w:r w:rsidR="00A36898" w:rsidRPr="00E13081">
        <w:rPr>
          <w:lang w:val="fr-FR"/>
        </w:rPr>
        <w:t xml:space="preserve"> (BIB 2962)</w:t>
      </w:r>
      <w:r w:rsidR="00DA7F34" w:rsidRPr="00E13081">
        <w:rPr>
          <w:szCs w:val="18"/>
          <w:lang w:val="fr-FR" w:eastAsia="en-GB"/>
        </w:rPr>
        <w:t xml:space="preserve">. </w:t>
      </w:r>
      <w:r w:rsidR="00A36898" w:rsidRPr="00E13081">
        <w:rPr>
          <w:lang w:val="fr-FR"/>
        </w:rPr>
        <w:t>support naturel subvertical ~ stèle (BIB 2962)</w:t>
      </w:r>
      <w:r w:rsidR="0061147A">
        <w:rPr>
          <w:lang w:val="fr-FR"/>
        </w:rPr>
        <w:t xml:space="preserve"> </w:t>
      </w:r>
    </w:p>
    <w:p w14:paraId="51E9C0AC" w14:textId="77777777" w:rsidR="00A36898" w:rsidRDefault="00A36898" w:rsidP="00201773">
      <w:pPr>
        <w:autoSpaceDE w:val="0"/>
        <w:autoSpaceDN w:val="0"/>
        <w:adjustRightInd w:val="0"/>
        <w:jc w:val="both"/>
        <w:rPr>
          <w:lang w:val="fr-FR"/>
        </w:rPr>
      </w:pPr>
    </w:p>
    <w:p w14:paraId="0F91784E" w14:textId="77777777" w:rsidR="0061147A" w:rsidRPr="00C771E4" w:rsidRDefault="0061147A" w:rsidP="0061147A">
      <w:pPr>
        <w:pStyle w:val="Heading2"/>
      </w:pPr>
      <w:r w:rsidRPr="00C771E4">
        <w:t>thèmes</w:t>
      </w:r>
    </w:p>
    <w:p w14:paraId="5AC0F870" w14:textId="77777777" w:rsidR="0061147A" w:rsidRPr="00C771E4" w:rsidRDefault="0061147A" w:rsidP="00201773">
      <w:pPr>
        <w:autoSpaceDE w:val="0"/>
        <w:autoSpaceDN w:val="0"/>
        <w:adjustRightInd w:val="0"/>
        <w:jc w:val="both"/>
        <w:rPr>
          <w:lang w:val="fr-FR"/>
        </w:rPr>
      </w:pPr>
    </w:p>
    <w:p w14:paraId="3807D20E" w14:textId="77777777" w:rsidR="0061147A" w:rsidRPr="00C771E4" w:rsidRDefault="0061147A" w:rsidP="0061147A">
      <w:pPr>
        <w:pStyle w:val="Heading3"/>
      </w:pPr>
      <w:bookmarkStart w:id="1591" w:name="Sit_Garabandal_thm_scuti"/>
      <w:r w:rsidRPr="00C771E4">
        <w:t>pseudo-anthropomorphe</w:t>
      </w:r>
    </w:p>
    <w:bookmarkEnd w:id="1591"/>
    <w:p w14:paraId="1F12361C" w14:textId="3A460DF5" w:rsidR="00DA7F34" w:rsidRDefault="00911743" w:rsidP="00201773">
      <w:pPr>
        <w:autoSpaceDE w:val="0"/>
        <w:autoSpaceDN w:val="0"/>
        <w:adjustRightInd w:val="0"/>
        <w:jc w:val="both"/>
        <w:rPr>
          <w:lang w:val="fr-FR"/>
        </w:rPr>
      </w:pPr>
      <w:r w:rsidRPr="003D5F59">
        <w:rPr>
          <w:lang w:val="fr-FR"/>
        </w:rPr>
        <w:fldChar w:fldCharType="begin"/>
      </w:r>
      <w:r w:rsidR="00E30F13">
        <w:rPr>
          <w:lang w:val="fr-FR"/>
        </w:rPr>
        <w:instrText>HYPERLINK "C:\\Users\\Thomas Huet\\Desktop\\Documentation archéologique liée à la thèse\\Cultures.docx" \l "Cul_Pena_Tu_TAC_t_scuti"</w:instrText>
      </w:r>
      <w:r w:rsidRPr="003D5F59">
        <w:rPr>
          <w:lang w:val="fr-FR"/>
        </w:rPr>
      </w:r>
      <w:r w:rsidRPr="003D5F59">
        <w:rPr>
          <w:lang w:val="fr-FR"/>
        </w:rPr>
        <w:fldChar w:fldCharType="separate"/>
      </w:r>
      <w:r w:rsidR="003D5F59" w:rsidRPr="003D5F59">
        <w:rPr>
          <w:rStyle w:val="Hyperlink"/>
          <w:lang w:val="fr-FR"/>
        </w:rPr>
        <w:t>scutiforme</w:t>
      </w:r>
      <w:r w:rsidRPr="003D5F59">
        <w:fldChar w:fldCharType="end"/>
      </w:r>
      <w:r w:rsidR="003D5F59" w:rsidRPr="003D5F59">
        <w:rPr>
          <w:lang w:val="fr-FR"/>
        </w:rPr>
        <w:t xml:space="preserve"> (SS BIB) </w:t>
      </w:r>
      <w:r w:rsidR="00A36898" w:rsidRPr="00C771E4">
        <w:rPr>
          <w:lang w:val="fr-FR"/>
        </w:rPr>
        <w:t>Motif anthropomorphe (BIB 2962)</w:t>
      </w:r>
      <w:r w:rsidR="0061147A" w:rsidRPr="00C771E4">
        <w:rPr>
          <w:lang w:val="fr-FR"/>
        </w:rPr>
        <w:t xml:space="preserve"> pseudo-anthropomorphe (BIB 2980)</w:t>
      </w:r>
      <w:r w:rsidR="002C39C7" w:rsidRPr="00C771E4">
        <w:rPr>
          <w:lang w:val="fr-FR"/>
        </w:rPr>
        <w:t xml:space="preserve"> motif type stèle-plaque (BIB 3033)</w:t>
      </w:r>
      <w:r w:rsidR="0061147A" w:rsidRPr="00C771E4">
        <w:rPr>
          <w:lang w:val="fr-FR"/>
        </w:rPr>
        <w:t xml:space="preserve"> </w:t>
      </w:r>
      <w:r w:rsidR="00DA7F34" w:rsidRPr="00C771E4">
        <w:rPr>
          <w:szCs w:val="18"/>
          <w:lang w:val="fr-FR" w:eastAsia="en-GB"/>
        </w:rPr>
        <w:t>motif "</w:t>
      </w:r>
      <w:r w:rsidR="00DA7F34" w:rsidRPr="00C771E4">
        <w:rPr>
          <w:i/>
          <w:szCs w:val="18"/>
          <w:lang w:val="fr-FR" w:eastAsia="en-GB"/>
        </w:rPr>
        <w:t xml:space="preserve">rectangular subdividido internamente en 9 pisos horizontales en cuyo interior se desarrollan series continuas de </w:t>
      </w:r>
      <w:hyperlink r:id="rId3619" w:anchor="Cul_Proto_Art_TAC_T_g_zigzag" w:history="1">
        <w:r w:rsidR="00E31D08" w:rsidRPr="00C771E4">
          <w:rPr>
            <w:rStyle w:val="Hyperlink"/>
            <w:lang w:val="fr-FR" w:eastAsia="en-GB"/>
          </w:rPr>
          <w:t>zigzags</w:t>
        </w:r>
      </w:hyperlink>
      <w:r w:rsidR="00DA7F34" w:rsidRPr="00C771E4">
        <w:rPr>
          <w:i/>
          <w:szCs w:val="18"/>
          <w:lang w:val="fr-FR" w:eastAsia="en-GB"/>
        </w:rPr>
        <w:t xml:space="preserve">. </w:t>
      </w:r>
      <w:r w:rsidR="00DA7F34" w:rsidRPr="00DA7F34">
        <w:rPr>
          <w:i/>
          <w:szCs w:val="18"/>
          <w:lang w:val="es-ES" w:eastAsia="en-GB"/>
        </w:rPr>
        <w:t>Los laterales aparecen flanqueados por sendas calles, una de las cuales, a modo de remate en la parte superior, se cierra en arco, determinando así el décimo piso de la representación</w:t>
      </w:r>
      <w:r w:rsidR="00DA7F34" w:rsidRPr="00DA7F34">
        <w:rPr>
          <w:szCs w:val="18"/>
          <w:lang w:val="es-ES" w:eastAsia="en-GB"/>
        </w:rPr>
        <w:t>."</w:t>
      </w:r>
      <w:r w:rsidR="00DA7F34">
        <w:rPr>
          <w:szCs w:val="18"/>
          <w:lang w:val="es-ES" w:eastAsia="en-GB"/>
        </w:rPr>
        <w:t xml:space="preserve"> </w:t>
      </w:r>
      <w:r w:rsidR="00DA7F34" w:rsidRPr="007B747D">
        <w:rPr>
          <w:szCs w:val="18"/>
          <w:lang w:val="fr-FR" w:eastAsia="en-GB"/>
        </w:rPr>
        <w:t>(BIB 2172)</w:t>
      </w:r>
    </w:p>
    <w:p w14:paraId="18B28D8A" w14:textId="77777777" w:rsidR="00A36898" w:rsidRDefault="00A36898" w:rsidP="00201773">
      <w:pPr>
        <w:autoSpaceDE w:val="0"/>
        <w:autoSpaceDN w:val="0"/>
        <w:adjustRightInd w:val="0"/>
        <w:jc w:val="both"/>
        <w:rPr>
          <w:lang w:val="fr-FR"/>
        </w:rPr>
      </w:pPr>
    </w:p>
    <w:p w14:paraId="14ECB7E9" w14:textId="77777777" w:rsidR="0061147A" w:rsidRPr="007B747D" w:rsidRDefault="0061147A" w:rsidP="0061147A">
      <w:pPr>
        <w:pStyle w:val="Heading3"/>
      </w:pPr>
      <w:r>
        <w:t>poignard</w:t>
      </w:r>
    </w:p>
    <w:p w14:paraId="585811C7" w14:textId="77777777" w:rsidR="00CB48FC" w:rsidRDefault="00A36898" w:rsidP="00CB48FC">
      <w:pPr>
        <w:rPr>
          <w:lang w:val="fr-FR"/>
        </w:rPr>
      </w:pPr>
      <w:r>
        <w:rPr>
          <w:lang w:val="fr-FR"/>
        </w:rPr>
        <w:t>pas de poignard (BIB 2980) p</w:t>
      </w:r>
      <w:r w:rsidR="00DA7F34" w:rsidRPr="00A36898">
        <w:rPr>
          <w:i/>
          <w:lang w:val="fr-FR"/>
        </w:rPr>
        <w:t>oignard possible (BIB 2172)</w:t>
      </w:r>
      <w:r w:rsidR="00CB48FC">
        <w:rPr>
          <w:lang w:val="fr-FR"/>
        </w:rPr>
        <w:t xml:space="preserve"> </w:t>
      </w:r>
      <w:r w:rsidRPr="00A36898">
        <w:rPr>
          <w:i/>
          <w:lang w:val="fr-FR"/>
        </w:rPr>
        <w:t>(BIB 2962)</w:t>
      </w:r>
      <w:r>
        <w:rPr>
          <w:i/>
          <w:lang w:val="fr-FR"/>
        </w:rPr>
        <w:t xml:space="preserve"> </w:t>
      </w:r>
    </w:p>
    <w:p w14:paraId="45AED89C" w14:textId="77777777" w:rsidR="0061147A" w:rsidRDefault="0061147A" w:rsidP="00CB48FC">
      <w:pPr>
        <w:rPr>
          <w:lang w:val="fr-FR"/>
        </w:rPr>
      </w:pPr>
    </w:p>
    <w:p w14:paraId="5FB89FED" w14:textId="77777777" w:rsidR="0061147A" w:rsidRPr="00AE0A9B" w:rsidRDefault="0061147A" w:rsidP="0061147A">
      <w:pPr>
        <w:pStyle w:val="Heading2"/>
        <w:rPr>
          <w:lang w:val="es-ES"/>
        </w:rPr>
      </w:pPr>
      <w:r w:rsidRPr="00AE0A9B">
        <w:rPr>
          <w:lang w:val="es-ES"/>
        </w:rPr>
        <w:lastRenderedPageBreak/>
        <w:t>comparaisons</w:t>
      </w:r>
    </w:p>
    <w:p w14:paraId="48DC3D56" w14:textId="77777777" w:rsidR="0061147A" w:rsidRPr="00AE0A9B" w:rsidRDefault="0061147A" w:rsidP="00CB48FC">
      <w:pPr>
        <w:rPr>
          <w:lang w:val="es-ES"/>
        </w:rPr>
      </w:pPr>
    </w:p>
    <w:p w14:paraId="4429D7D8" w14:textId="4B6A416F" w:rsidR="0061147A" w:rsidRPr="0061147A" w:rsidRDefault="00000000" w:rsidP="00CB48FC">
      <w:pPr>
        <w:rPr>
          <w:lang w:val="es-ES"/>
        </w:rPr>
      </w:pPr>
      <w:hyperlink r:id="rId3620" w:anchor="Sit_Tabuyo_Monte" w:history="1">
        <w:r w:rsidR="0061147A" w:rsidRPr="0061147A">
          <w:rPr>
            <w:rStyle w:val="Hyperlink"/>
            <w:lang w:val="es-ES"/>
          </w:rPr>
          <w:t>Tabuyo del Monte</w:t>
        </w:r>
      </w:hyperlink>
      <w:r w:rsidR="0061147A" w:rsidRPr="0061147A">
        <w:rPr>
          <w:lang w:val="es-ES"/>
        </w:rPr>
        <w:t xml:space="preserve">, </w:t>
      </w:r>
      <w:hyperlink r:id="rId3621" w:anchor="Sit_Pena_Tu" w:history="1">
        <w:r w:rsidR="0061147A" w:rsidRPr="0061147A">
          <w:rPr>
            <w:rStyle w:val="Hyperlink"/>
            <w:lang w:val="es-ES"/>
          </w:rPr>
          <w:t>Pena Tu</w:t>
        </w:r>
      </w:hyperlink>
      <w:r w:rsidR="0061147A" w:rsidRPr="0061147A">
        <w:rPr>
          <w:lang w:val="es-ES"/>
        </w:rPr>
        <w:t xml:space="preserve">, </w:t>
      </w:r>
      <w:hyperlink r:id="rId3622" w:anchor="Sit_Outeiro_Corno" w:history="1">
        <w:r w:rsidR="0061147A" w:rsidRPr="0061147A">
          <w:rPr>
            <w:rStyle w:val="Hyperlink"/>
            <w:lang w:val="es-ES"/>
          </w:rPr>
          <w:t>Outeiro do Corno</w:t>
        </w:r>
      </w:hyperlink>
      <w:r w:rsidR="0061147A" w:rsidRPr="0061147A">
        <w:rPr>
          <w:lang w:val="es-ES"/>
        </w:rPr>
        <w:t xml:space="preserve"> </w:t>
      </w:r>
      <w:r w:rsidR="0061147A">
        <w:rPr>
          <w:lang w:val="es-ES"/>
        </w:rPr>
        <w:t xml:space="preserve">(Bueno et al. 2010) </w:t>
      </w:r>
      <w:r w:rsidR="0061147A" w:rsidRPr="0061147A">
        <w:rPr>
          <w:lang w:val="es-ES"/>
        </w:rPr>
        <w:t>(BIB 2980)</w:t>
      </w:r>
    </w:p>
    <w:p w14:paraId="144A5DE0" w14:textId="77777777" w:rsidR="0061147A" w:rsidRPr="0061147A" w:rsidRDefault="0061147A" w:rsidP="00CB48FC">
      <w:pPr>
        <w:rPr>
          <w:lang w:val="es-ES"/>
        </w:rPr>
      </w:pPr>
    </w:p>
    <w:p w14:paraId="04001D24" w14:textId="77777777" w:rsidR="0061147A" w:rsidRDefault="0061147A" w:rsidP="0061147A">
      <w:pPr>
        <w:pStyle w:val="Heading2"/>
      </w:pPr>
      <w:r>
        <w:t>datation</w:t>
      </w:r>
    </w:p>
    <w:p w14:paraId="136A9B7D" w14:textId="77777777" w:rsidR="0061147A" w:rsidRDefault="0061147A" w:rsidP="00CB48FC">
      <w:pPr>
        <w:rPr>
          <w:lang w:val="fr-FR"/>
        </w:rPr>
      </w:pPr>
    </w:p>
    <w:p w14:paraId="7BDBC0BB" w14:textId="77777777" w:rsidR="0061147A" w:rsidRDefault="0061147A" w:rsidP="00CB48FC">
      <w:pPr>
        <w:rPr>
          <w:lang w:val="fr-FR"/>
        </w:rPr>
      </w:pPr>
      <w:r>
        <w:rPr>
          <w:lang w:val="fr-FR"/>
        </w:rPr>
        <w:t xml:space="preserve">Chalcolithique </w:t>
      </w:r>
      <w:r w:rsidRPr="0061147A">
        <w:rPr>
          <w:lang w:val="fr-FR"/>
        </w:rPr>
        <w:t>(BIB 2980)</w:t>
      </w:r>
    </w:p>
    <w:p w14:paraId="387DBA39" w14:textId="77777777" w:rsidR="0061147A" w:rsidRDefault="0061147A" w:rsidP="00CB48FC">
      <w:pPr>
        <w:rPr>
          <w:lang w:val="fr-FR"/>
        </w:rPr>
      </w:pPr>
    </w:p>
    <w:p w14:paraId="4A5DF2F3" w14:textId="77777777" w:rsidR="0061147A" w:rsidRDefault="0061147A" w:rsidP="0061147A">
      <w:pPr>
        <w:pStyle w:val="Heading2"/>
      </w:pPr>
      <w:r>
        <w:t>interprétations</w:t>
      </w:r>
    </w:p>
    <w:p w14:paraId="113E30BE" w14:textId="77777777" w:rsidR="0061147A" w:rsidRDefault="0061147A" w:rsidP="00CB48FC">
      <w:pPr>
        <w:rPr>
          <w:lang w:val="fr-FR"/>
        </w:rPr>
      </w:pPr>
    </w:p>
    <w:p w14:paraId="19E0A20C" w14:textId="77777777" w:rsidR="0061147A" w:rsidRPr="0061147A" w:rsidRDefault="0061147A" w:rsidP="00CB48FC">
      <w:pPr>
        <w:rPr>
          <w:lang w:val="fr-FR"/>
        </w:rPr>
      </w:pPr>
      <w:r>
        <w:rPr>
          <w:lang w:val="fr-FR"/>
        </w:rPr>
        <w:t xml:space="preserve">motif ~anthropomorphe à vocation protectrice </w:t>
      </w:r>
      <w:r w:rsidRPr="0061147A">
        <w:rPr>
          <w:lang w:val="fr-FR"/>
        </w:rPr>
        <w:t>(BIB 2980)</w:t>
      </w:r>
      <w:r>
        <w:rPr>
          <w:lang w:val="fr-FR"/>
        </w:rPr>
        <w:t xml:space="preserve"> Support associé à un lieu de culte encore fréquenté actuellement </w:t>
      </w:r>
      <w:r w:rsidRPr="0061147A">
        <w:rPr>
          <w:lang w:val="fr-FR"/>
        </w:rPr>
        <w:t>(BIB 2980)</w:t>
      </w:r>
    </w:p>
    <w:p w14:paraId="59B5629A" w14:textId="77777777" w:rsidR="00DA7F34" w:rsidRPr="007B747D" w:rsidRDefault="00DA7F34" w:rsidP="00242C0F">
      <w:pPr>
        <w:rPr>
          <w:lang w:val="fr-FR"/>
        </w:rPr>
      </w:pPr>
    </w:p>
    <w:p w14:paraId="1E948949" w14:textId="77777777" w:rsidR="0069541B" w:rsidRPr="0032190F" w:rsidRDefault="0069541B" w:rsidP="00426FF9">
      <w:pPr>
        <w:pStyle w:val="Heading1"/>
      </w:pPr>
      <w:bookmarkStart w:id="1592" w:name="Sit_Tabuyo_Monte"/>
      <w:r w:rsidRPr="0032190F">
        <w:t>TABUYO DEL MONTE</w:t>
      </w:r>
    </w:p>
    <w:bookmarkEnd w:id="1592"/>
    <w:p w14:paraId="4363791B" w14:textId="77777777" w:rsidR="005D311B" w:rsidRPr="0032190F" w:rsidRDefault="005D311B" w:rsidP="00242C0F">
      <w:pPr>
        <w:rPr>
          <w:lang w:val="fr-FR"/>
        </w:rPr>
      </w:pPr>
    </w:p>
    <w:bookmarkStart w:id="1593" w:name="_Hlk125666436"/>
    <w:p w14:paraId="5A29D481" w14:textId="0DB197A0" w:rsidR="005D311B" w:rsidRPr="007B747D" w:rsidRDefault="001F462F" w:rsidP="00242C0F">
      <w:pPr>
        <w:rPr>
          <w:lang w:val="fr-FR"/>
        </w:rPr>
      </w:pPr>
      <w:r>
        <w:fldChar w:fldCharType="begin"/>
      </w:r>
      <w:r w:rsidRPr="004C5A06">
        <w:rPr>
          <w:lang w:val="fr-FR"/>
        </w:rPr>
        <w:instrText>HYPERLINK "file:///C:\\Users\\Thomas%20Huet\\Desktop\\Documentation%20archéologique%20liée%20à%20la%20thèse\\Cultures.docx" \l "Cul_Pena_Tu"</w:instrText>
      </w:r>
      <w:r>
        <w:fldChar w:fldCharType="separate"/>
      </w:r>
      <w:r w:rsidR="00A36898" w:rsidRPr="00A36898">
        <w:rPr>
          <w:rStyle w:val="Hyperlink"/>
          <w:lang w:val="fr-FR"/>
        </w:rPr>
        <w:t>style Pena Tu</w:t>
      </w:r>
      <w:r>
        <w:rPr>
          <w:rStyle w:val="Hyperlink"/>
          <w:lang w:val="fr-FR"/>
        </w:rPr>
        <w:fldChar w:fldCharType="end"/>
      </w:r>
      <w:r w:rsidR="00A36898">
        <w:rPr>
          <w:lang w:val="fr-FR"/>
        </w:rPr>
        <w:t xml:space="preserve"> </w:t>
      </w:r>
      <w:bookmarkEnd w:id="1593"/>
      <w:r w:rsidR="00A36898" w:rsidRPr="00A36898">
        <w:rPr>
          <w:lang w:val="fr-FR"/>
        </w:rPr>
        <w:t>(BIB 2962)</w:t>
      </w:r>
      <w:r w:rsidR="00A36898">
        <w:rPr>
          <w:lang w:val="fr-FR"/>
        </w:rPr>
        <w:t xml:space="preserve"> </w:t>
      </w:r>
      <w:r w:rsidR="005D311B" w:rsidRPr="0032190F">
        <w:rPr>
          <w:lang w:val="fr-FR"/>
        </w:rPr>
        <w:t xml:space="preserve">Datée du </w:t>
      </w:r>
      <w:r w:rsidR="00E6695F">
        <w:rPr>
          <w:lang w:val="fr-FR"/>
        </w:rPr>
        <w:t>BA</w:t>
      </w:r>
      <w:r w:rsidR="005D311B" w:rsidRPr="0032190F">
        <w:rPr>
          <w:lang w:val="fr-FR"/>
        </w:rPr>
        <w:t xml:space="preserve"> d'après l'arme représentée pour Bueno, Piñón y Prados (1985: 46-47) (BIB 2172) </w:t>
      </w:r>
    </w:p>
    <w:p w14:paraId="11CA2E96" w14:textId="4F8CF54C" w:rsidR="00DA7F34" w:rsidRDefault="00DA7F34" w:rsidP="00DA7F34">
      <w:pPr>
        <w:rPr>
          <w:lang w:val="fr-FR"/>
        </w:rPr>
      </w:pPr>
      <w:r>
        <w:rPr>
          <w:lang w:val="fr-FR"/>
        </w:rPr>
        <w:t>P</w:t>
      </w:r>
      <w:r w:rsidR="008B59BA">
        <w:rPr>
          <w:lang w:val="fr-FR"/>
        </w:rPr>
        <w:t xml:space="preserve">oignard (BIB 2172), v. épée </w:t>
      </w:r>
      <w:hyperlink r:id="rId3623" w:anchor="Typ_Arm_Epees_pistiliforme" w:history="1">
        <w:r w:rsidR="008B59BA" w:rsidRPr="008B59BA">
          <w:rPr>
            <w:rStyle w:val="Hyperlink"/>
            <w:lang w:val="fr-FR"/>
          </w:rPr>
          <w:t>pistilliforme</w:t>
        </w:r>
      </w:hyperlink>
      <w:r w:rsidR="008B59BA">
        <w:rPr>
          <w:lang w:val="fr-FR"/>
        </w:rPr>
        <w:t xml:space="preserve"> ? </w:t>
      </w:r>
      <w:r w:rsidR="008B59BA" w:rsidRPr="00CE1E1C">
        <w:rPr>
          <w:lang w:val="fr-FR"/>
        </w:rPr>
        <w:t>(SS BIB)</w:t>
      </w:r>
      <w:r w:rsidR="00903D72" w:rsidRPr="00CE1E1C">
        <w:rPr>
          <w:lang w:val="fr-FR"/>
        </w:rPr>
        <w:t xml:space="preserve">, </w:t>
      </w:r>
      <w:r w:rsidR="007350DA" w:rsidRPr="00CE1E1C">
        <w:rPr>
          <w:lang w:val="fr-FR"/>
        </w:rPr>
        <w:t xml:space="preserve"> hallebarde (SS BIB)</w:t>
      </w:r>
      <w:r w:rsidRPr="00CE1E1C">
        <w:rPr>
          <w:lang w:val="fr-FR"/>
        </w:rPr>
        <w:t xml:space="preserve"> </w:t>
      </w:r>
      <w:r w:rsidR="00E6695F" w:rsidRPr="00F91A93">
        <w:rPr>
          <w:lang w:val="fr-FR"/>
        </w:rPr>
        <w:t>association de hallebarde–poignard</w:t>
      </w:r>
    </w:p>
    <w:p w14:paraId="1469DC2E" w14:textId="77777777" w:rsidR="00201773" w:rsidRPr="00CE1E1C" w:rsidRDefault="00201773" w:rsidP="00242C0F">
      <w:pPr>
        <w:rPr>
          <w:lang w:val="fr-FR"/>
        </w:rPr>
      </w:pPr>
    </w:p>
    <w:p w14:paraId="1BA8FD0E" w14:textId="77777777" w:rsidR="0094273B" w:rsidRDefault="0094273B" w:rsidP="0094273B">
      <w:pPr>
        <w:rPr>
          <w:lang w:val="fr-FR"/>
        </w:rPr>
      </w:pPr>
      <w:r>
        <w:rPr>
          <w:lang w:val="fr-FR"/>
        </w:rPr>
        <w:t xml:space="preserve">stèles anthropomorphes </w:t>
      </w:r>
      <w:r w:rsidRPr="006B197F">
        <w:rPr>
          <w:lang w:val="fr-FR"/>
        </w:rPr>
        <w:t>(BIB 381)</w:t>
      </w:r>
    </w:p>
    <w:p w14:paraId="2BB39DF7" w14:textId="77777777" w:rsidR="001E1088" w:rsidRDefault="001E1088" w:rsidP="00242C0F">
      <w:pPr>
        <w:rPr>
          <w:lang w:val="fr-FR"/>
        </w:rPr>
      </w:pPr>
    </w:p>
    <w:p w14:paraId="24BFDA5C" w14:textId="77777777" w:rsidR="001E1088" w:rsidRDefault="001E1088" w:rsidP="001E1088">
      <w:pPr>
        <w:pStyle w:val="Heading2"/>
      </w:pPr>
      <w:r>
        <w:t>thème</w:t>
      </w:r>
    </w:p>
    <w:p w14:paraId="6F28B5CA" w14:textId="77777777" w:rsidR="0028674D" w:rsidRDefault="0028674D" w:rsidP="0028674D">
      <w:pPr>
        <w:rPr>
          <w:lang w:val="fr-FR"/>
        </w:rPr>
      </w:pPr>
    </w:p>
    <w:p w14:paraId="07D2F355" w14:textId="77777777" w:rsidR="0028674D" w:rsidRPr="0028674D" w:rsidRDefault="0028674D" w:rsidP="0028674D">
      <w:pPr>
        <w:pStyle w:val="Heading3"/>
      </w:pPr>
      <w:r>
        <w:t>hallebarde</w:t>
      </w:r>
    </w:p>
    <w:p w14:paraId="42CDBB8D" w14:textId="77777777" w:rsidR="001E1088" w:rsidRDefault="001E1088" w:rsidP="001E1088">
      <w:pPr>
        <w:rPr>
          <w:lang w:val="fr-FR"/>
        </w:rPr>
      </w:pPr>
    </w:p>
    <w:p w14:paraId="69A0E87C" w14:textId="77777777" w:rsidR="001E1088" w:rsidRDefault="001E1088" w:rsidP="001E1088">
      <w:pPr>
        <w:pStyle w:val="Heading3"/>
      </w:pPr>
      <w:r>
        <w:t>poignard</w:t>
      </w:r>
    </w:p>
    <w:p w14:paraId="5D03DC33" w14:textId="77777777" w:rsidR="001E1088" w:rsidRDefault="001E1088" w:rsidP="001E1088">
      <w:pPr>
        <w:rPr>
          <w:lang w:val="fr-FR" w:eastAsia="fr-FR"/>
        </w:rPr>
      </w:pPr>
    </w:p>
    <w:p w14:paraId="782373BB" w14:textId="77777777" w:rsidR="001E1088" w:rsidRDefault="001E1088" w:rsidP="001E1088">
      <w:pPr>
        <w:pStyle w:val="Heading3"/>
      </w:pPr>
      <w:r>
        <w:t>scutiforme</w:t>
      </w:r>
    </w:p>
    <w:p w14:paraId="031BB9A9" w14:textId="41D399E9" w:rsidR="001E1088" w:rsidRDefault="00000000" w:rsidP="001E1088">
      <w:pPr>
        <w:rPr>
          <w:lang w:val="fr-FR"/>
        </w:rPr>
      </w:pPr>
      <w:hyperlink r:id="rId3624" w:anchor="Cul_Art_TAC_T_a_idole_INPI" w:history="1">
        <w:r w:rsidR="001E1088" w:rsidRPr="00CE1E1C">
          <w:rPr>
            <w:rStyle w:val="Hyperlink"/>
            <w:lang w:val="fr-FR"/>
          </w:rPr>
          <w:t>idole INPI</w:t>
        </w:r>
      </w:hyperlink>
      <w:r w:rsidR="001E1088" w:rsidRPr="00CE1E1C">
        <w:rPr>
          <w:lang w:val="fr-FR"/>
        </w:rPr>
        <w:t xml:space="preserve"> (SS BIB) "</w:t>
      </w:r>
      <w:hyperlink r:id="rId3625" w:anchor="Cul_Art_TAC_T_a_idole" w:history="1">
        <w:r w:rsidR="001E1088" w:rsidRPr="00CE1E1C">
          <w:rPr>
            <w:rStyle w:val="Hyperlink"/>
            <w:lang w:val="fr-FR"/>
          </w:rPr>
          <w:t>idole</w:t>
        </w:r>
      </w:hyperlink>
      <w:r w:rsidR="001E1088" w:rsidRPr="00CE1E1C">
        <w:rPr>
          <w:lang w:val="fr-FR"/>
        </w:rPr>
        <w:t xml:space="preserve">" (BIB 2172)  </w:t>
      </w:r>
      <w:r w:rsidR="0028674D">
        <w:rPr>
          <w:lang w:val="fr-FR"/>
        </w:rPr>
        <w:t>"idoliforme" (BIB 3084)</w:t>
      </w:r>
    </w:p>
    <w:p w14:paraId="6DC4659F" w14:textId="086A9BE0" w:rsidR="00A3198F" w:rsidRDefault="00A3198F" w:rsidP="001E1088">
      <w:pPr>
        <w:rPr>
          <w:lang w:val="fr-FR"/>
        </w:rPr>
      </w:pPr>
    </w:p>
    <w:p w14:paraId="7CEA8ADB" w14:textId="0FD6103E" w:rsidR="00A3198F" w:rsidRDefault="00A3198F" w:rsidP="00A3198F">
      <w:pPr>
        <w:pStyle w:val="Heading3"/>
      </w:pPr>
      <w:bookmarkStart w:id="1594" w:name="Sit_Tabuyo_Monte_compos"/>
      <w:r>
        <w:t>composition</w:t>
      </w:r>
    </w:p>
    <w:bookmarkEnd w:id="1594"/>
    <w:p w14:paraId="59AE2B16" w14:textId="0A117ABB" w:rsidR="001E1088" w:rsidRPr="004C5A06" w:rsidRDefault="00A3198F" w:rsidP="001E1088">
      <w:pPr>
        <w:rPr>
          <w:color w:val="000000"/>
          <w:szCs w:val="22"/>
          <w:lang w:val="fr-FR"/>
        </w:rPr>
      </w:pPr>
      <w:r>
        <w:rPr>
          <w:color w:val="000000"/>
          <w:szCs w:val="22"/>
        </w:rPr>
        <w:fldChar w:fldCharType="begin"/>
      </w:r>
      <w:r w:rsidRPr="004C5A06">
        <w:rPr>
          <w:color w:val="000000"/>
          <w:szCs w:val="22"/>
          <w:lang w:val="fr-FR"/>
        </w:rPr>
        <w:instrText xml:space="preserve"> HYPERLINK "file:///C:\\Users\\Thomas%20Huet\\Desktop\\Documentation%20archéologique%20liée%20à%20la%20thèse\\Cultures.docx" \l "Cul_Pena_Tu_TAC_c_panoplie_vHalScuPoig" </w:instrText>
      </w:r>
      <w:r>
        <w:rPr>
          <w:color w:val="000000"/>
          <w:szCs w:val="22"/>
        </w:rPr>
      </w:r>
      <w:r>
        <w:rPr>
          <w:color w:val="000000"/>
          <w:szCs w:val="22"/>
        </w:rPr>
        <w:fldChar w:fldCharType="separate"/>
      </w:r>
      <w:r w:rsidRPr="004C5A06">
        <w:rPr>
          <w:rStyle w:val="Hyperlink"/>
          <w:szCs w:val="22"/>
          <w:lang w:val="fr-FR"/>
        </w:rPr>
        <w:t>v(hallebarde-scutiforme-poignard)</w:t>
      </w:r>
      <w:r>
        <w:rPr>
          <w:color w:val="000000"/>
          <w:szCs w:val="22"/>
        </w:rPr>
        <w:fldChar w:fldCharType="end"/>
      </w:r>
    </w:p>
    <w:p w14:paraId="5B9E1D9E" w14:textId="77777777" w:rsidR="00A3198F" w:rsidRDefault="00A3198F" w:rsidP="001E1088">
      <w:pPr>
        <w:rPr>
          <w:lang w:val="fr-FR" w:eastAsia="fr-FR"/>
        </w:rPr>
      </w:pPr>
    </w:p>
    <w:p w14:paraId="219208D8" w14:textId="3AD4EC0D" w:rsidR="00A3198F" w:rsidRDefault="00A3198F" w:rsidP="00A3198F">
      <w:pPr>
        <w:pStyle w:val="Heading3"/>
      </w:pPr>
      <w:bookmarkStart w:id="1595" w:name="Sit_Tabuyo_Monte_compar"/>
      <w:r>
        <w:t>comparaison</w:t>
      </w:r>
    </w:p>
    <w:bookmarkEnd w:id="1595"/>
    <w:p w14:paraId="1570789B" w14:textId="16CF8989" w:rsidR="00A3198F" w:rsidRDefault="00A3198F" w:rsidP="001E1088">
      <w:pPr>
        <w:rPr>
          <w:lang w:val="fr-FR" w:eastAsia="fr-FR"/>
        </w:rPr>
      </w:pPr>
    </w:p>
    <w:p w14:paraId="09B7C8A9" w14:textId="77777777" w:rsidR="00A36898" w:rsidRDefault="00A36898" w:rsidP="00242C0F">
      <w:pPr>
        <w:rPr>
          <w:lang w:val="fr-FR"/>
        </w:rPr>
      </w:pPr>
    </w:p>
    <w:p w14:paraId="6A99A175" w14:textId="77777777" w:rsidR="000C189C" w:rsidRDefault="000C189C" w:rsidP="00426FF9">
      <w:pPr>
        <w:pStyle w:val="Heading1"/>
      </w:pPr>
      <w:bookmarkStart w:id="1596" w:name="Sit_Pena_Lostroso"/>
      <w:r>
        <w:t>PENA LOSTROSO</w:t>
      </w:r>
    </w:p>
    <w:bookmarkEnd w:id="1596"/>
    <w:p w14:paraId="22D3E9D6" w14:textId="77777777" w:rsidR="000C189C" w:rsidRPr="00740B69" w:rsidRDefault="00A36898" w:rsidP="00242C0F">
      <w:pPr>
        <w:rPr>
          <w:sz w:val="20"/>
          <w:lang w:val="fr-FR"/>
        </w:rPr>
      </w:pPr>
      <w:r w:rsidRPr="00740B69">
        <w:rPr>
          <w:sz w:val="20"/>
          <w:lang w:val="fr-FR"/>
        </w:rPr>
        <w:t>Peña Lostroso</w:t>
      </w:r>
    </w:p>
    <w:p w14:paraId="36BE7289" w14:textId="77777777" w:rsidR="00F37E9B" w:rsidRDefault="00F37E9B" w:rsidP="00A36898">
      <w:pPr>
        <w:jc w:val="both"/>
        <w:rPr>
          <w:lang w:val="fr-FR"/>
        </w:rPr>
      </w:pPr>
    </w:p>
    <w:p w14:paraId="433CC9A9" w14:textId="2DB073C5" w:rsidR="000C189C" w:rsidRDefault="00A36898" w:rsidP="00A36898">
      <w:pPr>
        <w:jc w:val="both"/>
        <w:rPr>
          <w:lang w:val="fr-FR"/>
        </w:rPr>
      </w:pPr>
      <w:r>
        <w:rPr>
          <w:lang w:val="fr-FR"/>
        </w:rPr>
        <w:t xml:space="preserve">Art rupestre de </w:t>
      </w:r>
      <w:hyperlink r:id="rId3626" w:anchor="Cul_Monte_Hijido" w:history="1">
        <w:r w:rsidRPr="00A36898">
          <w:rPr>
            <w:rStyle w:val="Hyperlink"/>
            <w:lang w:val="fr-FR"/>
          </w:rPr>
          <w:t>style Monte Hijido</w:t>
        </w:r>
      </w:hyperlink>
      <w:r>
        <w:rPr>
          <w:lang w:val="fr-FR"/>
        </w:rPr>
        <w:t xml:space="preserve"> (BIB 2980) </w:t>
      </w:r>
      <w:r w:rsidR="000C189C" w:rsidRPr="000C189C">
        <w:rPr>
          <w:lang w:val="fr-FR"/>
        </w:rPr>
        <w:t>À Monte Hijedo</w:t>
      </w:r>
      <w:r>
        <w:rPr>
          <w:lang w:val="fr-FR"/>
        </w:rPr>
        <w:t xml:space="preserve"> </w:t>
      </w:r>
      <w:r w:rsidRPr="00A36898">
        <w:rPr>
          <w:lang w:val="fr-FR"/>
        </w:rPr>
        <w:t>(Las Rozas de Valdearroyo)</w:t>
      </w:r>
      <w:r w:rsidR="000C189C" w:rsidRPr="000C189C">
        <w:rPr>
          <w:lang w:val="fr-FR"/>
        </w:rPr>
        <w:t>, le panneau-stèle montre un groupe d’anthropomorphes stéliformes, parmi lesquels il y en a un qui se détache par sa plus grande taille et parce qu’il porte une arme sur le tiers inférieur de la pièce. À nouveau, l’individu armé se fait remarquer dans le cadre d’un ensemble plus vaste.</w:t>
      </w:r>
      <w:r w:rsidR="000C189C">
        <w:rPr>
          <w:lang w:val="fr-FR"/>
        </w:rPr>
        <w:t xml:space="preserve"> </w:t>
      </w:r>
      <w:r w:rsidR="000C189C" w:rsidRPr="000C189C">
        <w:rPr>
          <w:lang w:val="fr-FR"/>
        </w:rPr>
        <w:t xml:space="preserve">L’arme de Monte Hijedo a été interprétée (Teira Mayolini et Ontañón Peredo 1997 : 571) comme un poignard « </w:t>
      </w:r>
      <w:r w:rsidR="000C189C" w:rsidRPr="00A36898">
        <w:rPr>
          <w:i/>
          <w:lang w:val="fr-FR"/>
        </w:rPr>
        <w:t>unato</w:t>
      </w:r>
      <w:r w:rsidR="000C189C" w:rsidRPr="000C189C">
        <w:rPr>
          <w:lang w:val="fr-FR"/>
        </w:rPr>
        <w:t xml:space="preserve"> », dans le cadre donc de la première métallurgie de la Péninsule italienne. Bien que nous-mêmes nous ayons défendu l’air « méditerranéen » (Bueno Ramirez, 1990, 1991, 1995) de </w:t>
      </w:r>
      <w:r w:rsidR="000C189C" w:rsidRPr="000C189C">
        <w:rPr>
          <w:lang w:val="fr-FR"/>
        </w:rPr>
        <w:lastRenderedPageBreak/>
        <w:t xml:space="preserve">certaines stèles péninsulaires et du Sud de la France, nous ne disposons d’aucune évidence d’éléments métalliques de cette tournure dans ce qui est connu jusqu’à présent. Une autre hypothèse plausible pour l’arme de Peña Lostroso consisterait à l’interpréter comme une hallebarde. Ceci expliquerait la hampe verticale que l’on distingue dans son latéral gauche. Sa lame triangulaire est orientée vers la droite, comme les hallebardes de </w:t>
      </w:r>
      <w:hyperlink r:id="rId3627" w:anchor="Sit_Valdefuentes" w:history="1">
        <w:r w:rsidR="000C189C" w:rsidRPr="007F3D5E">
          <w:rPr>
            <w:rStyle w:val="Hyperlink"/>
            <w:lang w:val="fr-FR"/>
          </w:rPr>
          <w:t>Valdefuentes</w:t>
        </w:r>
      </w:hyperlink>
      <w:r w:rsidR="000C189C" w:rsidRPr="000C189C">
        <w:rPr>
          <w:lang w:val="fr-FR"/>
        </w:rPr>
        <w:t xml:space="preserve"> et de Soalar, et la forme semi-circulaire dessinée sur la lame rappelle énormément les demi-cercles gravés sur la hallebarde de </w:t>
      </w:r>
      <w:hyperlink r:id="rId3628" w:anchor="Sit_Longroiva" w:history="1">
        <w:r w:rsidR="00B019F4" w:rsidRPr="00D31DDD">
          <w:rPr>
            <w:rStyle w:val="Hyperlink"/>
            <w:lang w:val="fr-FR"/>
          </w:rPr>
          <w:t>Longroiva</w:t>
        </w:r>
      </w:hyperlink>
      <w:r w:rsidR="000C189C" w:rsidRPr="000C189C">
        <w:rPr>
          <w:lang w:val="fr-FR"/>
        </w:rPr>
        <w:t xml:space="preserve">. </w:t>
      </w:r>
      <w:r w:rsidR="000C189C">
        <w:rPr>
          <w:lang w:val="fr-FR"/>
        </w:rPr>
        <w:t>(BIB 2962)</w:t>
      </w:r>
    </w:p>
    <w:p w14:paraId="0E1134B6" w14:textId="77777777" w:rsidR="000C189C" w:rsidRDefault="000C189C" w:rsidP="00242C0F">
      <w:pPr>
        <w:rPr>
          <w:lang w:val="fr-FR"/>
        </w:rPr>
      </w:pPr>
    </w:p>
    <w:p w14:paraId="451FD533" w14:textId="77777777" w:rsidR="00A36898" w:rsidRDefault="00A36898" w:rsidP="00242C0F">
      <w:pPr>
        <w:rPr>
          <w:lang w:val="fr-FR"/>
        </w:rPr>
      </w:pPr>
      <w:r>
        <w:rPr>
          <w:lang w:val="fr-FR"/>
        </w:rPr>
        <w:t xml:space="preserve">22 figures en arceau alignées dont 1 centrale avec un poignard. Iconographiquement proche de La Cespedera, Navazal, etc. (BIB 2980)  </w:t>
      </w:r>
    </w:p>
    <w:p w14:paraId="7142F05F" w14:textId="77777777" w:rsidR="00A36898" w:rsidRDefault="00A36898" w:rsidP="00242C0F">
      <w:pPr>
        <w:rPr>
          <w:lang w:val="fr-FR"/>
        </w:rPr>
      </w:pPr>
    </w:p>
    <w:p w14:paraId="300C6D77" w14:textId="77777777" w:rsidR="00A36898" w:rsidRDefault="00A36898" w:rsidP="00242C0F">
      <w:pPr>
        <w:rPr>
          <w:lang w:val="fr-FR"/>
        </w:rPr>
      </w:pPr>
      <w:r>
        <w:rPr>
          <w:lang w:val="fr-FR"/>
        </w:rPr>
        <w:t>Situé à 19km du groupe mégalithique de La Lora (BIB 2980) l'alignement des arceaux pourrait reproduire un alignement de menhir (SS BIB)</w:t>
      </w:r>
    </w:p>
    <w:p w14:paraId="67D038EF" w14:textId="77777777" w:rsidR="00A36898" w:rsidRDefault="00A36898" w:rsidP="00242C0F">
      <w:pPr>
        <w:rPr>
          <w:lang w:val="fr-FR"/>
        </w:rPr>
      </w:pPr>
    </w:p>
    <w:p w14:paraId="3A250656" w14:textId="77777777" w:rsidR="000C189C" w:rsidRDefault="000C189C" w:rsidP="00426FF9">
      <w:pPr>
        <w:pStyle w:val="Heading1"/>
      </w:pPr>
      <w:bookmarkStart w:id="1597" w:name="Sit_Ruanales"/>
      <w:r>
        <w:t>RUANALES</w:t>
      </w:r>
    </w:p>
    <w:bookmarkEnd w:id="1597"/>
    <w:p w14:paraId="3970DF18" w14:textId="77777777" w:rsidR="000C189C" w:rsidRDefault="000C189C" w:rsidP="00242C0F">
      <w:pPr>
        <w:rPr>
          <w:lang w:val="fr-FR"/>
        </w:rPr>
      </w:pPr>
    </w:p>
    <w:p w14:paraId="3A2B6AFE" w14:textId="77227BC5" w:rsidR="000C189C" w:rsidRPr="00FB5C7F" w:rsidRDefault="00A36898" w:rsidP="00A36898">
      <w:pPr>
        <w:jc w:val="both"/>
        <w:rPr>
          <w:lang w:val="fr-FR"/>
        </w:rPr>
      </w:pPr>
      <w:r>
        <w:rPr>
          <w:lang w:val="fr-FR"/>
        </w:rPr>
        <w:t xml:space="preserve">Art rupestre de </w:t>
      </w:r>
      <w:hyperlink r:id="rId3629" w:anchor="Cul_Monte_Hijido" w:history="1">
        <w:r w:rsidRPr="00A36898">
          <w:rPr>
            <w:rStyle w:val="Hyperlink"/>
            <w:lang w:val="fr-FR"/>
          </w:rPr>
          <w:t>style Monte Hijido</w:t>
        </w:r>
      </w:hyperlink>
      <w:r>
        <w:rPr>
          <w:lang w:val="fr-FR"/>
        </w:rPr>
        <w:t xml:space="preserve"> (BIB 2980). </w:t>
      </w:r>
      <w:r w:rsidR="000C189C" w:rsidRPr="000C189C">
        <w:rPr>
          <w:lang w:val="fr-FR"/>
        </w:rPr>
        <w:t xml:space="preserve">À orientation verticale comme </w:t>
      </w:r>
      <w:r w:rsidR="0061147A">
        <w:rPr>
          <w:lang w:val="fr-FR"/>
        </w:rPr>
        <w:t>Pena Tu</w:t>
      </w:r>
      <w:r w:rsidR="000C189C" w:rsidRPr="000C189C">
        <w:rPr>
          <w:lang w:val="fr-FR"/>
        </w:rPr>
        <w:t xml:space="preserve"> et Garabandal, il faut y remarquer une figure profondément gravée, presque un bas-relief, qui reproduit des formes classiques chez les menhirs en plein air. Dedans, à la hauteur de la ceinture, on a représenté une lame de poignard ou de couteau avec l’emmanchement orienté vers la droite du spectateur. Dehors, une forme qui rappelle celle du poignard, mais avec une patine différente, pourrait répondre à des réutilisations plus récentes (Bueno Ramirez et Balbín Behrmann, 1998a : 53). </w:t>
      </w:r>
      <w:r w:rsidR="000C189C" w:rsidRPr="00FB5C7F">
        <w:rPr>
          <w:lang w:val="fr-FR"/>
        </w:rPr>
        <w:t>(BIB 2962)</w:t>
      </w:r>
    </w:p>
    <w:p w14:paraId="2EB472DB" w14:textId="77777777" w:rsidR="0061147A" w:rsidRPr="00FB5C7F" w:rsidRDefault="0061147A" w:rsidP="00A36898">
      <w:pPr>
        <w:jc w:val="both"/>
        <w:rPr>
          <w:lang w:val="fr-FR"/>
        </w:rPr>
      </w:pPr>
    </w:p>
    <w:p w14:paraId="5BA71A91" w14:textId="1D782EDE" w:rsidR="0061147A" w:rsidRPr="00FB5C7F" w:rsidRDefault="0061147A" w:rsidP="00A36898">
      <w:pPr>
        <w:jc w:val="both"/>
        <w:rPr>
          <w:lang w:val="fr-FR"/>
        </w:rPr>
      </w:pPr>
      <w:r w:rsidRPr="00FB5C7F">
        <w:rPr>
          <w:lang w:val="fr-FR"/>
        </w:rPr>
        <w:t xml:space="preserve">Ceinturon, disposition </w:t>
      </w:r>
      <w:r w:rsidRPr="00FB5C7F">
        <w:rPr>
          <w:i/>
          <w:lang w:val="fr-FR"/>
        </w:rPr>
        <w:t>armamentistica</w:t>
      </w:r>
      <w:r w:rsidRPr="00FB5C7F">
        <w:rPr>
          <w:lang w:val="fr-FR"/>
        </w:rPr>
        <w:t xml:space="preserve"> (BIB 2980) Trouve des // avec </w:t>
      </w:r>
      <w:hyperlink r:id="rId3630" w:anchor="Sit_Villar_Ala" w:history="1">
        <w:r w:rsidRPr="00FB5C7F">
          <w:rPr>
            <w:rStyle w:val="Hyperlink"/>
            <w:lang w:val="fr-FR"/>
          </w:rPr>
          <w:t>Villar del Ala</w:t>
        </w:r>
      </w:hyperlink>
      <w:r w:rsidRPr="00FB5C7F">
        <w:rPr>
          <w:lang w:val="fr-FR"/>
        </w:rPr>
        <w:t xml:space="preserve">, </w:t>
      </w:r>
      <w:hyperlink r:id="rId3631" w:anchor="Sit_Pena_Lostroso" w:history="1">
        <w:r w:rsidRPr="00FB5C7F">
          <w:rPr>
            <w:rStyle w:val="Hyperlink"/>
            <w:lang w:val="fr-FR"/>
          </w:rPr>
          <w:t>Pena Lostroso</w:t>
        </w:r>
      </w:hyperlink>
      <w:r w:rsidRPr="00FB5C7F">
        <w:rPr>
          <w:lang w:val="fr-FR"/>
        </w:rPr>
        <w:t>, Serna de Valderredible (BIB 2980)</w:t>
      </w:r>
    </w:p>
    <w:p w14:paraId="34B312CE" w14:textId="77777777" w:rsidR="0061147A" w:rsidRPr="00FB5C7F" w:rsidRDefault="0061147A" w:rsidP="00A36898">
      <w:pPr>
        <w:jc w:val="both"/>
        <w:rPr>
          <w:lang w:val="fr-FR"/>
        </w:rPr>
      </w:pPr>
    </w:p>
    <w:p w14:paraId="54E5326A" w14:textId="77777777" w:rsidR="0061147A" w:rsidRPr="00FB5C7F" w:rsidRDefault="0061147A" w:rsidP="00426FF9">
      <w:pPr>
        <w:pStyle w:val="Heading1"/>
      </w:pPr>
      <w:bookmarkStart w:id="1598" w:name="Sit_Ciprian"/>
      <w:r w:rsidRPr="00FB5C7F">
        <w:t>CIPRIAN</w:t>
      </w:r>
    </w:p>
    <w:bookmarkEnd w:id="1598"/>
    <w:p w14:paraId="77CBF495" w14:textId="77777777" w:rsidR="0061147A" w:rsidRPr="00FB5C7F" w:rsidRDefault="0061147A" w:rsidP="00A36898">
      <w:pPr>
        <w:jc w:val="both"/>
        <w:rPr>
          <w:sz w:val="20"/>
          <w:lang w:val="fr-FR"/>
        </w:rPr>
      </w:pPr>
      <w:r w:rsidRPr="00FB5C7F">
        <w:rPr>
          <w:sz w:val="20"/>
          <w:lang w:val="fr-FR"/>
        </w:rPr>
        <w:t>San Ciprián</w:t>
      </w:r>
      <w:r w:rsidR="00A97B4A" w:rsidRPr="00FB5C7F">
        <w:rPr>
          <w:sz w:val="20"/>
          <w:lang w:val="fr-FR"/>
        </w:rPr>
        <w:t>, San Ciprian</w:t>
      </w:r>
    </w:p>
    <w:p w14:paraId="6672DD6E" w14:textId="77777777" w:rsidR="0061147A" w:rsidRPr="00FB5C7F" w:rsidRDefault="0061147A" w:rsidP="00A36898">
      <w:pPr>
        <w:jc w:val="both"/>
        <w:rPr>
          <w:lang w:val="fr-FR"/>
        </w:rPr>
      </w:pPr>
    </w:p>
    <w:p w14:paraId="5FA5B4FA" w14:textId="77777777" w:rsidR="0027717B" w:rsidRPr="0027717B" w:rsidRDefault="0027717B" w:rsidP="00A36898">
      <w:pPr>
        <w:jc w:val="both"/>
        <w:rPr>
          <w:lang w:val="es-ES"/>
        </w:rPr>
      </w:pPr>
      <w:r w:rsidRPr="0027717B">
        <w:rPr>
          <w:lang w:val="es-ES"/>
        </w:rPr>
        <w:t>San Ciprian (Santibáñez, Cabezón de la Sal)</w:t>
      </w:r>
    </w:p>
    <w:p w14:paraId="731CC9DC" w14:textId="77777777" w:rsidR="0027717B" w:rsidRPr="0027717B" w:rsidRDefault="0027717B" w:rsidP="00A36898">
      <w:pPr>
        <w:jc w:val="both"/>
        <w:rPr>
          <w:lang w:val="es-ES"/>
        </w:rPr>
      </w:pPr>
    </w:p>
    <w:p w14:paraId="32790478" w14:textId="77777777" w:rsidR="0061147A" w:rsidRDefault="0061147A" w:rsidP="0061147A">
      <w:pPr>
        <w:pStyle w:val="Heading2"/>
      </w:pPr>
      <w:r>
        <w:t>stèles</w:t>
      </w:r>
    </w:p>
    <w:p w14:paraId="67AD39B2" w14:textId="77777777" w:rsidR="0061147A" w:rsidRDefault="0061147A" w:rsidP="00A36898">
      <w:pPr>
        <w:jc w:val="both"/>
        <w:rPr>
          <w:lang w:val="fr-FR"/>
        </w:rPr>
      </w:pPr>
    </w:p>
    <w:p w14:paraId="7B8B5427" w14:textId="77777777" w:rsidR="0061147A" w:rsidRDefault="0061147A" w:rsidP="0061147A">
      <w:pPr>
        <w:pStyle w:val="Heading3"/>
      </w:pPr>
      <w:bookmarkStart w:id="1599" w:name="Sit_Ciprian_stele1"/>
      <w:r>
        <w:t>stèle 1</w:t>
      </w:r>
    </w:p>
    <w:bookmarkEnd w:id="1599"/>
    <w:p w14:paraId="2B284AFD" w14:textId="77777777" w:rsidR="0061147A" w:rsidRPr="0061147A" w:rsidRDefault="0061147A" w:rsidP="00A36898">
      <w:pPr>
        <w:jc w:val="both"/>
        <w:rPr>
          <w:sz w:val="20"/>
          <w:lang w:val="fr-FR"/>
        </w:rPr>
      </w:pPr>
      <w:r w:rsidRPr="0061147A">
        <w:rPr>
          <w:sz w:val="20"/>
          <w:lang w:val="fr-FR"/>
        </w:rPr>
        <w:t>Losa 1</w:t>
      </w:r>
    </w:p>
    <w:p w14:paraId="43D19843" w14:textId="77777777" w:rsidR="0061147A" w:rsidRDefault="0061147A" w:rsidP="00A36898">
      <w:pPr>
        <w:jc w:val="both"/>
        <w:rPr>
          <w:lang w:val="fr-FR"/>
        </w:rPr>
      </w:pPr>
    </w:p>
    <w:p w14:paraId="5ACB1FB3" w14:textId="2791BBE1" w:rsidR="0061147A" w:rsidRDefault="0061147A" w:rsidP="00A36898">
      <w:pPr>
        <w:jc w:val="both"/>
        <w:rPr>
          <w:lang w:val="fr-FR"/>
        </w:rPr>
      </w:pPr>
      <w:r>
        <w:rPr>
          <w:lang w:val="fr-FR"/>
        </w:rPr>
        <w:t xml:space="preserve">Grès. 2 </w:t>
      </w:r>
      <w:hyperlink r:id="rId3632" w:anchor="Cul_Art_TAC_T_a_empreinte_pied" w:history="1">
        <w:r w:rsidRPr="0061147A">
          <w:rPr>
            <w:rStyle w:val="Hyperlink"/>
            <w:lang w:val="fr-FR"/>
          </w:rPr>
          <w:t>empreintes de pieds</w:t>
        </w:r>
      </w:hyperlink>
      <w:r>
        <w:rPr>
          <w:lang w:val="fr-FR"/>
        </w:rPr>
        <w:t xml:space="preserve"> (BIB 2980)</w:t>
      </w:r>
    </w:p>
    <w:p w14:paraId="3D8BFC4E" w14:textId="77777777" w:rsidR="0061147A" w:rsidRDefault="0061147A" w:rsidP="00A36898">
      <w:pPr>
        <w:jc w:val="both"/>
        <w:rPr>
          <w:lang w:val="fr-FR"/>
        </w:rPr>
      </w:pPr>
    </w:p>
    <w:p w14:paraId="3E5B13DA" w14:textId="77777777" w:rsidR="0061147A" w:rsidRDefault="0061147A" w:rsidP="0061147A">
      <w:pPr>
        <w:pStyle w:val="Heading3"/>
      </w:pPr>
      <w:bookmarkStart w:id="1600" w:name="Sit_Ciprian_stele2"/>
      <w:r>
        <w:t>stèle 2</w:t>
      </w:r>
    </w:p>
    <w:bookmarkEnd w:id="1600"/>
    <w:p w14:paraId="47157207" w14:textId="77777777" w:rsidR="0061147A" w:rsidRPr="0061147A" w:rsidRDefault="0061147A" w:rsidP="00A36898">
      <w:pPr>
        <w:jc w:val="both"/>
        <w:rPr>
          <w:sz w:val="20"/>
          <w:lang w:val="fr-FR"/>
        </w:rPr>
      </w:pPr>
      <w:r w:rsidRPr="0061147A">
        <w:rPr>
          <w:sz w:val="20"/>
          <w:lang w:val="fr-FR"/>
        </w:rPr>
        <w:t>Losa 2</w:t>
      </w:r>
    </w:p>
    <w:p w14:paraId="1CC45C99" w14:textId="77777777" w:rsidR="0061147A" w:rsidRDefault="0061147A" w:rsidP="00A36898">
      <w:pPr>
        <w:jc w:val="both"/>
        <w:rPr>
          <w:lang w:val="fr-FR"/>
        </w:rPr>
      </w:pPr>
    </w:p>
    <w:p w14:paraId="34211C32" w14:textId="2B54B918" w:rsidR="0061147A" w:rsidRPr="0061147A" w:rsidRDefault="0061147A" w:rsidP="00A36898">
      <w:pPr>
        <w:jc w:val="both"/>
        <w:rPr>
          <w:lang w:val="fr-FR"/>
        </w:rPr>
      </w:pPr>
      <w:r>
        <w:rPr>
          <w:lang w:val="fr-FR"/>
        </w:rPr>
        <w:t xml:space="preserve">Grès. </w:t>
      </w:r>
      <w:r w:rsidRPr="0061147A">
        <w:rPr>
          <w:lang w:val="fr-FR"/>
        </w:rPr>
        <w:t xml:space="preserve">Fragmentaire. </w:t>
      </w:r>
      <w:r>
        <w:rPr>
          <w:lang w:val="fr-FR"/>
        </w:rPr>
        <w:t xml:space="preserve">Sur la face A des gravures tracées à la pointe métallique. </w:t>
      </w:r>
      <w:r w:rsidRPr="0061147A">
        <w:rPr>
          <w:lang w:val="fr-FR"/>
        </w:rPr>
        <w:t xml:space="preserve">La silouette de la figure de droite, pourrait </w:t>
      </w:r>
      <w:r>
        <w:rPr>
          <w:lang w:val="fr-FR"/>
        </w:rPr>
        <w:t xml:space="preserve">être un ciseau ou l'insigne </w:t>
      </w:r>
      <w:hyperlink r:id="rId3633" w:anchor="Cul_Art_TAC_T_x_MSRC" w:history="1">
        <w:r w:rsidRPr="0014497A">
          <w:rPr>
            <w:rStyle w:val="Hyperlink"/>
            <w:lang w:val="fr-FR"/>
          </w:rPr>
          <w:t>MSRC</w:t>
        </w:r>
      </w:hyperlink>
      <w:r>
        <w:rPr>
          <w:lang w:val="fr-FR"/>
        </w:rPr>
        <w:t xml:space="preserve"> (</w:t>
      </w:r>
      <w:r w:rsidRPr="0061147A">
        <w:rPr>
          <w:i/>
          <w:lang w:val="fr-FR"/>
        </w:rPr>
        <w:t>insigne subtrapezoidal</w:t>
      </w:r>
      <w:r>
        <w:rPr>
          <w:lang w:val="fr-FR"/>
        </w:rPr>
        <w:t xml:space="preserve">) qui trouve des // avec les stèles du BF de </w:t>
      </w:r>
      <w:hyperlink r:id="rId3634" w:anchor="Sit_Faioes" w:history="1">
        <w:r w:rsidRPr="0061147A">
          <w:rPr>
            <w:rStyle w:val="Hyperlink"/>
            <w:lang w:val="fr-FR"/>
          </w:rPr>
          <w:t>Faioes</w:t>
        </w:r>
      </w:hyperlink>
      <w:r>
        <w:rPr>
          <w:lang w:val="fr-FR"/>
        </w:rPr>
        <w:t xml:space="preserve">, </w:t>
      </w:r>
      <w:hyperlink r:id="rId3635" w:anchor="Sit_Bouca" w:history="1">
        <w:r w:rsidR="007037DD" w:rsidRPr="007037DD">
          <w:rPr>
            <w:rStyle w:val="Hyperlink"/>
            <w:lang w:val="fr-FR"/>
          </w:rPr>
          <w:t>Bouça</w:t>
        </w:r>
      </w:hyperlink>
      <w:r>
        <w:rPr>
          <w:lang w:val="fr-FR"/>
        </w:rPr>
        <w:t xml:space="preserve">, </w:t>
      </w:r>
      <w:hyperlink r:id="rId3636" w:anchor="Sit_Ataudes" w:history="1">
        <w:r w:rsidR="0020473A" w:rsidRPr="00DF5828">
          <w:rPr>
            <w:rStyle w:val="Hyperlink"/>
            <w:lang w:val="fr-FR"/>
          </w:rPr>
          <w:t>Ataudes</w:t>
        </w:r>
      </w:hyperlink>
      <w:r>
        <w:rPr>
          <w:lang w:val="fr-FR"/>
        </w:rPr>
        <w:t>, Tremedal (BIB 2980). La face B est très érodée (BIB 2980)</w:t>
      </w:r>
    </w:p>
    <w:p w14:paraId="75436FFF" w14:textId="77777777" w:rsidR="00F37E9B" w:rsidRPr="0061147A" w:rsidRDefault="00F37E9B" w:rsidP="00A36898">
      <w:pPr>
        <w:jc w:val="both"/>
        <w:rPr>
          <w:lang w:val="fr-FR"/>
        </w:rPr>
      </w:pPr>
    </w:p>
    <w:p w14:paraId="372C6E91" w14:textId="77777777" w:rsidR="00F37E9B" w:rsidRPr="00AE0A9B" w:rsidRDefault="00F37E9B" w:rsidP="00426FF9">
      <w:pPr>
        <w:pStyle w:val="Heading1"/>
      </w:pPr>
      <w:bookmarkStart w:id="1601" w:name="Sit_Portillo_Viejo"/>
      <w:r w:rsidRPr="00AE0A9B">
        <w:lastRenderedPageBreak/>
        <w:t>PORTILLO VIEJO</w:t>
      </w:r>
    </w:p>
    <w:bookmarkEnd w:id="1601"/>
    <w:p w14:paraId="3E9A7DED" w14:textId="77777777" w:rsidR="00F37E9B" w:rsidRPr="00AE0A9B" w:rsidRDefault="00F37E9B" w:rsidP="00A36898">
      <w:pPr>
        <w:jc w:val="both"/>
        <w:rPr>
          <w:lang w:val="fr-FR"/>
        </w:rPr>
      </w:pPr>
    </w:p>
    <w:p w14:paraId="47DDD15A" w14:textId="14343DAD" w:rsidR="00F37E9B" w:rsidRPr="00AE0A9B" w:rsidRDefault="00F37E9B" w:rsidP="00A36898">
      <w:pPr>
        <w:jc w:val="both"/>
        <w:rPr>
          <w:lang w:val="fr-FR"/>
        </w:rPr>
      </w:pPr>
      <w:r w:rsidRPr="00AE0A9B">
        <w:rPr>
          <w:lang w:val="fr-FR"/>
        </w:rPr>
        <w:t xml:space="preserve">Art rupestre de </w:t>
      </w:r>
      <w:hyperlink r:id="rId3637" w:anchor="Cul_Monte_Hijido" w:history="1">
        <w:r w:rsidRPr="00AE0A9B">
          <w:rPr>
            <w:rStyle w:val="Hyperlink"/>
            <w:lang w:val="fr-FR"/>
          </w:rPr>
          <w:t>style Monte Hijido</w:t>
        </w:r>
      </w:hyperlink>
      <w:r w:rsidRPr="00AE0A9B">
        <w:rPr>
          <w:lang w:val="fr-FR"/>
        </w:rPr>
        <w:t xml:space="preserve"> (SS BIB)</w:t>
      </w:r>
    </w:p>
    <w:p w14:paraId="23B544E3" w14:textId="77777777" w:rsidR="00201773" w:rsidRPr="00AE0A9B" w:rsidRDefault="00201773" w:rsidP="00242C0F">
      <w:pPr>
        <w:rPr>
          <w:lang w:val="fr-FR"/>
        </w:rPr>
      </w:pPr>
    </w:p>
    <w:p w14:paraId="7C206E1C" w14:textId="77777777" w:rsidR="005D311B" w:rsidRPr="0032190F" w:rsidRDefault="005D311B" w:rsidP="00426FF9">
      <w:pPr>
        <w:pStyle w:val="Heading1"/>
      </w:pPr>
      <w:bookmarkStart w:id="1602" w:name="Sit_Fresnedo"/>
      <w:r w:rsidRPr="0032190F">
        <w:t>FRESNEDO</w:t>
      </w:r>
    </w:p>
    <w:bookmarkEnd w:id="1602"/>
    <w:p w14:paraId="032D2A7A" w14:textId="77777777" w:rsidR="005D311B" w:rsidRPr="0032190F" w:rsidRDefault="005D311B" w:rsidP="00242C0F">
      <w:pPr>
        <w:rPr>
          <w:lang w:val="fr-FR"/>
        </w:rPr>
      </w:pPr>
    </w:p>
    <w:p w14:paraId="76C338FF" w14:textId="77777777" w:rsidR="005D311B" w:rsidRDefault="005D311B" w:rsidP="00242C0F">
      <w:pPr>
        <w:rPr>
          <w:lang w:val="fr-FR"/>
        </w:rPr>
      </w:pPr>
      <w:r w:rsidRPr="0032190F">
        <w:rPr>
          <w:lang w:val="fr-FR"/>
        </w:rPr>
        <w:t>Stèle anthropomorphe datée du pré-Campaniforme d'après l'arme représentée pour Bueno, Piñón y Prados (1985: 46-47) (BIB 2172)</w:t>
      </w:r>
    </w:p>
    <w:p w14:paraId="3A6E9510" w14:textId="77777777" w:rsidR="00201773" w:rsidRDefault="00201773" w:rsidP="00242C0F">
      <w:pPr>
        <w:rPr>
          <w:lang w:val="fr-FR"/>
        </w:rPr>
      </w:pPr>
    </w:p>
    <w:p w14:paraId="3F594C1F" w14:textId="77777777" w:rsidR="00201773" w:rsidRPr="00201773" w:rsidRDefault="00201773" w:rsidP="00242C0F">
      <w:pPr>
        <w:rPr>
          <w:lang w:val="fr-FR"/>
        </w:rPr>
      </w:pPr>
      <w:r w:rsidRPr="00201773">
        <w:rPr>
          <w:lang w:val="fr-FR"/>
        </w:rPr>
        <w:t xml:space="preserve">Cette région comprend les sites de Ganado et de Trechacueva </w:t>
      </w:r>
      <w:r w:rsidRPr="0032190F">
        <w:rPr>
          <w:lang w:val="fr-FR"/>
        </w:rPr>
        <w:t>(BIB 2172)</w:t>
      </w:r>
    </w:p>
    <w:p w14:paraId="5FCA1BC6" w14:textId="77777777" w:rsidR="00201773" w:rsidRPr="00201773" w:rsidRDefault="00201773" w:rsidP="00242C0F">
      <w:pPr>
        <w:rPr>
          <w:lang w:val="fr-FR"/>
        </w:rPr>
      </w:pPr>
    </w:p>
    <w:p w14:paraId="679864F3" w14:textId="77777777" w:rsidR="00201773" w:rsidRPr="00D52855" w:rsidRDefault="00201773" w:rsidP="00426FF9">
      <w:pPr>
        <w:pStyle w:val="Heading1"/>
        <w:rPr>
          <w:lang w:val="es-ES"/>
        </w:rPr>
      </w:pPr>
      <w:bookmarkStart w:id="1603" w:name="Sit_Ganado"/>
      <w:r w:rsidRPr="00D52855">
        <w:rPr>
          <w:lang w:val="es-ES"/>
        </w:rPr>
        <w:t>GANADO</w:t>
      </w:r>
    </w:p>
    <w:bookmarkEnd w:id="1603"/>
    <w:p w14:paraId="5C65BF4D" w14:textId="77777777" w:rsidR="00201773" w:rsidRPr="00201773" w:rsidRDefault="00201773" w:rsidP="00242C0F">
      <w:pPr>
        <w:rPr>
          <w:lang w:val="es-ES"/>
        </w:rPr>
      </w:pPr>
      <w:r w:rsidRPr="00201773">
        <w:rPr>
          <w:lang w:val="es-ES"/>
        </w:rPr>
        <w:t>Abrigo del Ganado</w:t>
      </w:r>
    </w:p>
    <w:p w14:paraId="4668E4EF" w14:textId="77777777" w:rsidR="00201773" w:rsidRDefault="00201773" w:rsidP="00242C0F">
      <w:pPr>
        <w:rPr>
          <w:lang w:val="es-ES"/>
        </w:rPr>
      </w:pPr>
    </w:p>
    <w:p w14:paraId="4123773F" w14:textId="2BDBA7A4" w:rsidR="005D311B" w:rsidRDefault="00201773" w:rsidP="00242C0F">
      <w:pPr>
        <w:rPr>
          <w:lang w:val="fr-FR"/>
        </w:rPr>
      </w:pPr>
      <w:r>
        <w:rPr>
          <w:lang w:val="es-ES"/>
        </w:rPr>
        <w:t xml:space="preserve">art rupestre du </w:t>
      </w:r>
      <w:r w:rsidRPr="00E80E1E">
        <w:rPr>
          <w:lang w:val="es-ES"/>
        </w:rPr>
        <w:t xml:space="preserve">gr. </w:t>
      </w:r>
      <w:hyperlink r:id="rId3638" w:anchor="Cul_API_aclasser" w:history="1">
        <w:r w:rsidRPr="00201773">
          <w:rPr>
            <w:rStyle w:val="Hyperlink"/>
            <w:lang w:val="fr-FR"/>
          </w:rPr>
          <w:t>Aclasser</w:t>
        </w:r>
      </w:hyperlink>
      <w:r w:rsidRPr="00201773">
        <w:rPr>
          <w:lang w:val="fr-FR"/>
        </w:rPr>
        <w:t xml:space="preserve"> </w:t>
      </w:r>
      <w:r>
        <w:rPr>
          <w:lang w:val="fr-FR"/>
        </w:rPr>
        <w:t xml:space="preserve">possible </w:t>
      </w:r>
      <w:r w:rsidRPr="00201773">
        <w:rPr>
          <w:lang w:val="fr-FR"/>
        </w:rPr>
        <w:t>(SS BIB)</w:t>
      </w:r>
    </w:p>
    <w:p w14:paraId="08A27E3D" w14:textId="77777777" w:rsidR="00201773" w:rsidRPr="00201773" w:rsidRDefault="00201773" w:rsidP="00242C0F">
      <w:pPr>
        <w:rPr>
          <w:lang w:val="fr-FR"/>
        </w:rPr>
      </w:pPr>
    </w:p>
    <w:p w14:paraId="5CD18F2C" w14:textId="77777777" w:rsidR="005D311B" w:rsidRPr="0032190F" w:rsidRDefault="005D311B" w:rsidP="00426FF9">
      <w:pPr>
        <w:pStyle w:val="Heading1"/>
      </w:pPr>
      <w:bookmarkStart w:id="1604" w:name="Sit_Picu_Berrudia"/>
      <w:r w:rsidRPr="0032190F">
        <w:t>PICU BERRUDIA</w:t>
      </w:r>
    </w:p>
    <w:bookmarkEnd w:id="1604"/>
    <w:p w14:paraId="6E6E80D8" w14:textId="77777777" w:rsidR="005D311B" w:rsidRPr="0032190F" w:rsidRDefault="005D311B" w:rsidP="005D311B">
      <w:pPr>
        <w:rPr>
          <w:lang w:val="fr-FR"/>
        </w:rPr>
      </w:pPr>
    </w:p>
    <w:p w14:paraId="2051D3F5" w14:textId="77777777" w:rsidR="005D311B" w:rsidRPr="0032190F" w:rsidRDefault="005D311B" w:rsidP="00242C0F">
      <w:pPr>
        <w:rPr>
          <w:lang w:val="fr-FR"/>
        </w:rPr>
      </w:pPr>
      <w:r w:rsidRPr="0032190F">
        <w:rPr>
          <w:lang w:val="fr-FR"/>
        </w:rPr>
        <w:t>Stèle anthropomorphe datée du pré-Campaniforme d'après l'arme représentée pour Bueno, Piñón y Prados (1985: 46-47) (BIB 2172)</w:t>
      </w:r>
    </w:p>
    <w:p w14:paraId="7E3D30A5" w14:textId="77777777" w:rsidR="005D311B" w:rsidRPr="0032190F" w:rsidRDefault="005D311B" w:rsidP="00242C0F">
      <w:pPr>
        <w:rPr>
          <w:lang w:val="fr-FR"/>
        </w:rPr>
      </w:pPr>
    </w:p>
    <w:p w14:paraId="0C80378F" w14:textId="77777777" w:rsidR="0069541B" w:rsidRPr="00D52855" w:rsidRDefault="0069541B" w:rsidP="00426FF9">
      <w:pPr>
        <w:pStyle w:val="Heading1"/>
        <w:rPr>
          <w:lang w:val="es-ES"/>
        </w:rPr>
      </w:pPr>
      <w:bookmarkStart w:id="1605" w:name="Sit_Cabezo_Mina"/>
      <w:r w:rsidRPr="00D52855">
        <w:rPr>
          <w:lang w:val="es-ES"/>
        </w:rPr>
        <w:t>CABEZO DA MINHA</w:t>
      </w:r>
    </w:p>
    <w:bookmarkEnd w:id="1605"/>
    <w:p w14:paraId="2DE0281D" w14:textId="77777777" w:rsidR="00CB48FC" w:rsidRPr="001B3402" w:rsidRDefault="00CB48FC" w:rsidP="00242C0F">
      <w:pPr>
        <w:rPr>
          <w:sz w:val="20"/>
          <w:lang w:val="es-ES"/>
        </w:rPr>
      </w:pPr>
      <w:r w:rsidRPr="001B3402">
        <w:rPr>
          <w:sz w:val="20"/>
          <w:lang w:val="es-ES"/>
        </w:rPr>
        <w:t>Cabeço da Mina</w:t>
      </w:r>
      <w:r w:rsidR="00951D91" w:rsidRPr="001B3402">
        <w:rPr>
          <w:sz w:val="20"/>
          <w:lang w:val="es-ES"/>
        </w:rPr>
        <w:t>, Cabeco da Minha</w:t>
      </w:r>
      <w:r w:rsidR="001B3402">
        <w:rPr>
          <w:sz w:val="20"/>
          <w:lang w:val="es-ES"/>
        </w:rPr>
        <w:t>, Cabezo da Mina</w:t>
      </w:r>
    </w:p>
    <w:p w14:paraId="0B6FBF19" w14:textId="77777777" w:rsidR="00CB48FC" w:rsidRPr="00AC5B94" w:rsidRDefault="00CB48FC" w:rsidP="00242C0F">
      <w:pPr>
        <w:rPr>
          <w:lang w:val="es-ES"/>
        </w:rPr>
      </w:pPr>
    </w:p>
    <w:p w14:paraId="5902DE66" w14:textId="62A26B8B" w:rsidR="00CB48FC" w:rsidRDefault="00951D91" w:rsidP="00242C0F">
      <w:pPr>
        <w:rPr>
          <w:i/>
          <w:lang w:val="fr-FR"/>
        </w:rPr>
      </w:pPr>
      <w:r>
        <w:rPr>
          <w:lang w:val="fr-FR"/>
        </w:rPr>
        <w:t xml:space="preserve">Nombreuses stèles (SS BIB) </w:t>
      </w:r>
      <w:r w:rsidR="00CB48FC" w:rsidRPr="00951D91">
        <w:rPr>
          <w:i/>
          <w:lang w:val="fr-FR"/>
        </w:rPr>
        <w:t xml:space="preserve">Proche iconographiquement des stèles de l' </w:t>
      </w:r>
      <w:hyperlink r:id="rId3639" w:anchor="Cul_Alentejo" w:history="1">
        <w:r w:rsidR="00CB48FC" w:rsidRPr="00951D91">
          <w:rPr>
            <w:rStyle w:val="Hyperlink"/>
            <w:i/>
            <w:lang w:val="fr-FR"/>
          </w:rPr>
          <w:t>Alentejo</w:t>
        </w:r>
      </w:hyperlink>
      <w:r w:rsidR="00CB48FC" w:rsidRPr="00951D91">
        <w:rPr>
          <w:i/>
          <w:lang w:val="fr-FR"/>
        </w:rPr>
        <w:t xml:space="preserve"> (BIB 2962)</w:t>
      </w:r>
    </w:p>
    <w:p w14:paraId="5E1AD15C" w14:textId="77777777" w:rsidR="00C21E3F" w:rsidRDefault="00C21E3F" w:rsidP="00242C0F">
      <w:pPr>
        <w:rPr>
          <w:i/>
          <w:lang w:val="fr-FR"/>
        </w:rPr>
      </w:pPr>
    </w:p>
    <w:p w14:paraId="45DE9C40" w14:textId="41083171" w:rsidR="00C21E3F" w:rsidRPr="00C21E3F" w:rsidRDefault="00C21E3F" w:rsidP="00262C89">
      <w:pPr>
        <w:jc w:val="both"/>
        <w:rPr>
          <w:lang w:val="fr-FR"/>
        </w:rPr>
      </w:pPr>
      <w:r w:rsidRPr="00C21E3F">
        <w:rPr>
          <w:lang w:val="fr-FR"/>
        </w:rPr>
        <w:t>II s'agit d'un important gisement en cours d'etude par une equipe du Service Regional d' Archeologie de la Region Nord (</w:t>
      </w:r>
      <w:r w:rsidR="009270BF">
        <w:rPr>
          <w:lang w:val="fr-FR"/>
        </w:rPr>
        <w:t>I</w:t>
      </w:r>
      <w:r w:rsidRPr="00C21E3F">
        <w:rPr>
          <w:lang w:val="fr-FR"/>
        </w:rPr>
        <w:t xml:space="preserve">nstitut Portugais du Patrimoine Culturel), sous </w:t>
      </w:r>
      <w:r w:rsidR="009270BF">
        <w:rPr>
          <w:lang w:val="fr-FR"/>
        </w:rPr>
        <w:t>l</w:t>
      </w:r>
      <w:r w:rsidRPr="00C21E3F">
        <w:rPr>
          <w:lang w:val="fr-FR"/>
        </w:rPr>
        <w:t>a direction de 0. Sousa. II appartient ala paroisse d' Ac;ares, du «concelho» de Vila Flor (pres des limites du «concelho» voisin de Alfandega da Fe), dans le district de Braganc;a. L' interet du site consiste dans le fait, malheureusement rare, de qu' on y trouve plusieurs exemplaires de «statues-menhirs» ou «steles», en granit, quelques-unes d'un style tres «classique», apparement associees a d'autres specimens en schiste, ceux-ci parfois de tres petites dimensions. Pieces de l'un et de I' autre type ont ete exhumees, pendant Ia fouille, dans une aire oil il y a un mur de pierre, sans destination connue, et dans lequel to us auraient ete reutilisees. Quoi que ce so it, ce cas suggere deux possibilites: que nous soyons devant un local a destination, tout au moins partiellement, rituelle (type sanctuaire?); et que dans celui-ci aient existe, cote a cote, des «steles» e/ou «statues-menhirs» de types divers, dans un polymorphisme qui met en cause des schemas rigides, ou des evolutions typologiques lineaires qui feraient le plaisir de certains. II est tres interessant de trouver, parmi les exemplaires d' A&lt;_;:ares, des «colliers», formant plusieurs !ignes concentriques; des «ceintures» bien marquees, parfois par une double ligne de sillons (ceux-ci peuvent definir une bande remplie par une ligne brisee, formant une serie horizon tale de triangles, en disposition altemee ); Ia schematisation de Ia face humaine, redllite a deux cupules et sill on central vertical, lequel peut se prolongerde !'tin et de !'autre cote de fa&lt;;on aesquisser les sourcils; un decor pectoral constitue par deux demi-cercles disposes verticalement, et se prolongeant sur le revers par un dispositif en croix , etc. Enfin, nous ne pouvons pas nous allonger ici sur un sujet sur lequel on attend une premiere publication des responsables, mais il est tout de meme important d 'appeler I' attention des chercheurs vers cet important gisement, qui s'integre, sans doute, dans le monde des figurations humaines sculptees du III" millenaire tardif, question sur laquelle nous reviendrons plus loin.</w:t>
      </w:r>
      <w:r>
        <w:rPr>
          <w:lang w:val="fr-FR"/>
        </w:rPr>
        <w:t>(BIB 3084)</w:t>
      </w:r>
    </w:p>
    <w:p w14:paraId="081D1753" w14:textId="77777777" w:rsidR="00C771E4" w:rsidRDefault="00C771E4" w:rsidP="00242C0F">
      <w:pPr>
        <w:rPr>
          <w:lang w:val="fr-FR"/>
        </w:rPr>
      </w:pPr>
    </w:p>
    <w:p w14:paraId="5F1476FC" w14:textId="77777777" w:rsidR="0069541B" w:rsidRDefault="00951D91" w:rsidP="00951D91">
      <w:pPr>
        <w:pStyle w:val="Heading2"/>
      </w:pPr>
      <w:r>
        <w:t>stèles</w:t>
      </w:r>
    </w:p>
    <w:p w14:paraId="2F25855A" w14:textId="77777777" w:rsidR="00951D91" w:rsidRPr="006702EA" w:rsidRDefault="00951D91" w:rsidP="00242C0F">
      <w:pPr>
        <w:rPr>
          <w:lang w:val="fr-FR"/>
        </w:rPr>
      </w:pPr>
    </w:p>
    <w:p w14:paraId="4D79A570" w14:textId="1D8005AD" w:rsidR="0078097B" w:rsidRDefault="0078097B" w:rsidP="00242C0F">
      <w:pPr>
        <w:rPr>
          <w:lang w:val="fr-FR"/>
        </w:rPr>
      </w:pPr>
      <w:r w:rsidRPr="0078097B">
        <w:rPr>
          <w:lang w:val="fr-FR"/>
        </w:rPr>
        <w:t xml:space="preserve">Stéles 4 et 21: de type </w:t>
      </w:r>
      <w:hyperlink r:id="rId3640" w:anchor="Cul_Extremadura_per_GuardaminoA" w:history="1">
        <w:r>
          <w:rPr>
            <w:rStyle w:val="Hyperlink"/>
            <w:lang w:val="fr-FR"/>
          </w:rPr>
          <w:t>A</w:t>
        </w:r>
      </w:hyperlink>
      <w:r>
        <w:rPr>
          <w:lang w:val="fr-FR"/>
        </w:rPr>
        <w:t xml:space="preserve"> (BIB ?)</w:t>
      </w:r>
      <w:r w:rsidR="00B0042B">
        <w:rPr>
          <w:lang w:val="fr-FR"/>
        </w:rPr>
        <w:t>.</w:t>
      </w:r>
    </w:p>
    <w:p w14:paraId="4ECC8810" w14:textId="77777777" w:rsidR="00B0042B" w:rsidRDefault="00B0042B" w:rsidP="00242C0F">
      <w:pPr>
        <w:rPr>
          <w:lang w:val="fr-FR"/>
        </w:rPr>
      </w:pPr>
    </w:p>
    <w:p w14:paraId="178CA781" w14:textId="77777777" w:rsidR="00B0042B" w:rsidRDefault="00B0042B" w:rsidP="00242C0F">
      <w:pPr>
        <w:rPr>
          <w:lang w:val="fr-FR"/>
        </w:rPr>
      </w:pPr>
      <w:r>
        <w:rPr>
          <w:lang w:val="fr-FR"/>
        </w:rPr>
        <w:t>Sur stèles en bornes. Les cuirasses sont représentées en 8 couché (margé ou non) ou en X quand incomplètes, les ceintures sont à zigzags. Les diadèmes ne s'associent jamais avec les cuirasses (SS BIB)</w:t>
      </w:r>
    </w:p>
    <w:p w14:paraId="0A02C39A" w14:textId="77777777" w:rsidR="00951D91" w:rsidRDefault="00951D91" w:rsidP="00242C0F">
      <w:pPr>
        <w:rPr>
          <w:lang w:val="fr-FR"/>
        </w:rPr>
      </w:pPr>
    </w:p>
    <w:p w14:paraId="2716A637" w14:textId="77777777" w:rsidR="00951D91" w:rsidRDefault="00951D91" w:rsidP="00951D91">
      <w:pPr>
        <w:pStyle w:val="Heading3"/>
      </w:pPr>
      <w:r w:rsidRPr="00951D91">
        <w:t>1</w:t>
      </w:r>
    </w:p>
    <w:p w14:paraId="2AF35975" w14:textId="71838347" w:rsidR="00951D91" w:rsidRDefault="00951D91" w:rsidP="00951D91">
      <w:pPr>
        <w:rPr>
          <w:lang w:val="fr-FR"/>
        </w:rPr>
      </w:pPr>
      <w:r>
        <w:rPr>
          <w:lang w:val="fr-FR"/>
        </w:rPr>
        <w:t>visage,</w:t>
      </w:r>
      <w:r w:rsidRPr="00951D91">
        <w:rPr>
          <w:lang w:val="fr-FR"/>
        </w:rPr>
        <w:t xml:space="preserve"> </w:t>
      </w:r>
      <w:hyperlink r:id="rId3641" w:anchor="Cul_Art_TAC_T_t_cuirasse" w:history="1">
        <w:r w:rsidRPr="001B3402">
          <w:rPr>
            <w:rStyle w:val="Hyperlink"/>
            <w:lang w:val="fr-FR"/>
          </w:rPr>
          <w:t>cuirasse</w:t>
        </w:r>
      </w:hyperlink>
      <w:r>
        <w:rPr>
          <w:lang w:val="fr-FR"/>
        </w:rPr>
        <w:t xml:space="preserve"> ~ </w:t>
      </w:r>
      <w:hyperlink r:id="rId3642" w:anchor="Sit_Castellucio_Sauri" w:history="1">
        <w:r w:rsidRPr="00B0042B">
          <w:rPr>
            <w:rStyle w:val="Hyperlink"/>
            <w:lang w:val="fr-FR"/>
          </w:rPr>
          <w:t>Castellucio dei Sauri</w:t>
        </w:r>
      </w:hyperlink>
      <w:r>
        <w:rPr>
          <w:lang w:val="fr-FR"/>
        </w:rPr>
        <w:t xml:space="preserve">, ceinture </w:t>
      </w:r>
      <w:r w:rsidR="00B0042B">
        <w:rPr>
          <w:lang w:val="fr-FR"/>
        </w:rPr>
        <w:t>de deux traits // sur stèle en borne (SS BIB)</w:t>
      </w:r>
    </w:p>
    <w:p w14:paraId="54BBB04C" w14:textId="77777777" w:rsidR="00B0042B" w:rsidRPr="00951D91" w:rsidRDefault="00B0042B" w:rsidP="00951D91">
      <w:pPr>
        <w:rPr>
          <w:lang w:val="fr-FR"/>
        </w:rPr>
      </w:pPr>
    </w:p>
    <w:p w14:paraId="3F6748CC" w14:textId="77777777" w:rsidR="00951D91" w:rsidRDefault="00951D91" w:rsidP="00951D91">
      <w:pPr>
        <w:pStyle w:val="Heading3"/>
        <w:tabs>
          <w:tab w:val="left" w:pos="1273"/>
        </w:tabs>
      </w:pPr>
      <w:r w:rsidRPr="00951D91">
        <w:t>2</w:t>
      </w:r>
    </w:p>
    <w:p w14:paraId="7860973E" w14:textId="77777777" w:rsidR="001B3402" w:rsidRDefault="00951D91" w:rsidP="00951D91">
      <w:pPr>
        <w:rPr>
          <w:lang w:val="fr-FR"/>
        </w:rPr>
      </w:pPr>
      <w:r>
        <w:rPr>
          <w:lang w:val="fr-FR"/>
        </w:rPr>
        <w:t xml:space="preserve">Représentation </w:t>
      </w:r>
      <w:r w:rsidR="00B0042B">
        <w:rPr>
          <w:lang w:val="fr-FR"/>
        </w:rPr>
        <w:t>8 couché margé</w:t>
      </w:r>
      <w:r>
        <w:rPr>
          <w:lang w:val="fr-FR"/>
        </w:rPr>
        <w:t>. Dessous: représentation zoomorphe avec une technique différente (très fin) (BIB 2172) Probable cheval (SS BIB)</w:t>
      </w:r>
    </w:p>
    <w:p w14:paraId="2C971D43" w14:textId="77777777" w:rsidR="00951D91" w:rsidRPr="00951D91" w:rsidRDefault="00951D91" w:rsidP="00951D91">
      <w:pPr>
        <w:rPr>
          <w:lang w:val="fr-FR"/>
        </w:rPr>
      </w:pPr>
      <w:r>
        <w:rPr>
          <w:lang w:val="fr-FR"/>
        </w:rPr>
        <w:t xml:space="preserve"> </w:t>
      </w:r>
    </w:p>
    <w:p w14:paraId="3C4A5102" w14:textId="77777777" w:rsidR="00951D91" w:rsidRDefault="00951D91" w:rsidP="00951D91">
      <w:pPr>
        <w:pStyle w:val="Heading3"/>
      </w:pPr>
      <w:r w:rsidRPr="00951D91">
        <w:t>3</w:t>
      </w:r>
    </w:p>
    <w:p w14:paraId="0A128003" w14:textId="77777777" w:rsidR="00951D91" w:rsidRPr="00951D91" w:rsidRDefault="00951D91" w:rsidP="00951D91">
      <w:pPr>
        <w:rPr>
          <w:lang w:val="fr-FR"/>
        </w:rPr>
      </w:pPr>
      <w:r>
        <w:rPr>
          <w:lang w:val="fr-FR"/>
        </w:rPr>
        <w:t>Collier, ~ stèle du diadème (SS BIB)</w:t>
      </w:r>
    </w:p>
    <w:p w14:paraId="02C5B51B" w14:textId="77777777" w:rsidR="00951D91" w:rsidRPr="00951D91" w:rsidRDefault="00951D91" w:rsidP="00951D91">
      <w:pPr>
        <w:rPr>
          <w:lang w:val="fr-FR"/>
        </w:rPr>
      </w:pPr>
    </w:p>
    <w:p w14:paraId="75C18141" w14:textId="77777777" w:rsidR="00951D91" w:rsidRDefault="00951D91" w:rsidP="00951D91">
      <w:pPr>
        <w:pStyle w:val="Heading3"/>
      </w:pPr>
      <w:r w:rsidRPr="00951D91">
        <w:t>4</w:t>
      </w:r>
    </w:p>
    <w:p w14:paraId="1B88A084" w14:textId="77777777" w:rsidR="00951D91" w:rsidRPr="00951D91" w:rsidRDefault="00951D91" w:rsidP="00951D91">
      <w:pPr>
        <w:rPr>
          <w:lang w:val="fr-FR"/>
        </w:rPr>
      </w:pPr>
      <w:r>
        <w:rPr>
          <w:lang w:val="fr-FR"/>
        </w:rPr>
        <w:t>Visage et collier sur stèle en borne, ~ stèle du diadème (SS BIB)</w:t>
      </w:r>
    </w:p>
    <w:p w14:paraId="6382A2C5" w14:textId="77777777" w:rsidR="00951D91" w:rsidRPr="00951D91" w:rsidRDefault="00951D91" w:rsidP="00951D91">
      <w:pPr>
        <w:rPr>
          <w:lang w:val="fr-FR"/>
        </w:rPr>
      </w:pPr>
    </w:p>
    <w:p w14:paraId="25AB4FF6" w14:textId="77777777" w:rsidR="00951D91" w:rsidRDefault="00951D91" w:rsidP="00951D91">
      <w:pPr>
        <w:pStyle w:val="Heading3"/>
      </w:pPr>
      <w:r w:rsidRPr="00951D91">
        <w:t>5</w:t>
      </w:r>
    </w:p>
    <w:p w14:paraId="38275587" w14:textId="77777777" w:rsidR="00951D91" w:rsidRPr="00951D91" w:rsidRDefault="00951D91" w:rsidP="00951D91">
      <w:pPr>
        <w:rPr>
          <w:lang w:val="fr-FR"/>
        </w:rPr>
      </w:pPr>
      <w:r>
        <w:rPr>
          <w:lang w:val="fr-FR"/>
        </w:rPr>
        <w:t xml:space="preserve">Fragmentaire, </w:t>
      </w:r>
      <w:r w:rsidR="00B0042B">
        <w:rPr>
          <w:lang w:val="fr-FR"/>
        </w:rPr>
        <w:t xml:space="preserve">une double ligne // </w:t>
      </w:r>
      <w:r>
        <w:rPr>
          <w:lang w:val="fr-FR"/>
        </w:rPr>
        <w:t>possible ceinture (SS BIB)</w:t>
      </w:r>
    </w:p>
    <w:p w14:paraId="5808E89E" w14:textId="77777777" w:rsidR="00951D91" w:rsidRPr="00951D91" w:rsidRDefault="00951D91" w:rsidP="00951D91">
      <w:pPr>
        <w:rPr>
          <w:lang w:val="fr-FR"/>
        </w:rPr>
      </w:pPr>
    </w:p>
    <w:p w14:paraId="68D0E7A9" w14:textId="77777777" w:rsidR="00951D91" w:rsidRDefault="00951D91" w:rsidP="00951D91">
      <w:pPr>
        <w:pStyle w:val="Heading3"/>
      </w:pPr>
      <w:r w:rsidRPr="00951D91">
        <w:t>6</w:t>
      </w:r>
    </w:p>
    <w:p w14:paraId="31543EAC" w14:textId="77777777" w:rsidR="00951D91" w:rsidRPr="00951D91" w:rsidRDefault="00951D91" w:rsidP="00951D91">
      <w:pPr>
        <w:rPr>
          <w:lang w:val="fr-FR"/>
        </w:rPr>
      </w:pPr>
      <w:r>
        <w:rPr>
          <w:lang w:val="fr-FR"/>
        </w:rPr>
        <w:t>Deux cupules sur haut d'une stèle en borne, possible yeux (BIB 2172)</w:t>
      </w:r>
    </w:p>
    <w:p w14:paraId="07F52521" w14:textId="77777777" w:rsidR="00951D91" w:rsidRPr="00951D91" w:rsidRDefault="00951D91" w:rsidP="00951D91">
      <w:pPr>
        <w:rPr>
          <w:lang w:val="fr-FR"/>
        </w:rPr>
      </w:pPr>
    </w:p>
    <w:p w14:paraId="629E11E4" w14:textId="77777777" w:rsidR="00951D91" w:rsidRDefault="00951D91" w:rsidP="00951D91">
      <w:pPr>
        <w:pStyle w:val="Heading3"/>
      </w:pPr>
      <w:r w:rsidRPr="00951D91">
        <w:t>7</w:t>
      </w:r>
    </w:p>
    <w:p w14:paraId="65214CCA" w14:textId="77777777" w:rsidR="00951D91" w:rsidRPr="00951D91" w:rsidRDefault="00951D91" w:rsidP="00951D91">
      <w:pPr>
        <w:rPr>
          <w:lang w:val="fr-FR"/>
        </w:rPr>
      </w:pPr>
      <w:r>
        <w:rPr>
          <w:lang w:val="fr-FR"/>
        </w:rPr>
        <w:t>Deux cupules sur haut d'une stèle en borne, possible yeux (BIB 2172)</w:t>
      </w:r>
    </w:p>
    <w:p w14:paraId="498BCFFA" w14:textId="77777777" w:rsidR="00951D91" w:rsidRPr="00951D91" w:rsidRDefault="00951D91" w:rsidP="00951D91">
      <w:pPr>
        <w:rPr>
          <w:lang w:val="fr-FR"/>
        </w:rPr>
      </w:pPr>
    </w:p>
    <w:p w14:paraId="13B6878F" w14:textId="77777777" w:rsidR="00951D91" w:rsidRDefault="00951D91" w:rsidP="00951D91">
      <w:pPr>
        <w:pStyle w:val="Heading3"/>
      </w:pPr>
      <w:r w:rsidRPr="00951D91">
        <w:t>8</w:t>
      </w:r>
    </w:p>
    <w:p w14:paraId="5C7B3557" w14:textId="66A42000" w:rsidR="00951D91" w:rsidRPr="00951D91" w:rsidRDefault="00000000" w:rsidP="00951D91">
      <w:pPr>
        <w:rPr>
          <w:lang w:val="fr-FR"/>
        </w:rPr>
      </w:pPr>
      <w:hyperlink r:id="rId3643" w:anchor="Cul_Art_TAC_T_t_cuirasse" w:history="1">
        <w:r w:rsidR="001B3402" w:rsidRPr="001B3402">
          <w:rPr>
            <w:rStyle w:val="Hyperlink"/>
            <w:lang w:val="fr-FR"/>
          </w:rPr>
          <w:t>cuirasse</w:t>
        </w:r>
      </w:hyperlink>
      <w:r w:rsidR="001B3402">
        <w:rPr>
          <w:lang w:val="fr-FR"/>
        </w:rPr>
        <w:t xml:space="preserve"> </w:t>
      </w:r>
      <w:r w:rsidR="00951D91">
        <w:rPr>
          <w:lang w:val="fr-FR"/>
        </w:rPr>
        <w:t xml:space="preserve">en </w:t>
      </w:r>
      <w:r w:rsidR="00B0042B">
        <w:rPr>
          <w:lang w:val="fr-FR"/>
        </w:rPr>
        <w:t>8 couché</w:t>
      </w:r>
      <w:r w:rsidR="00951D91">
        <w:rPr>
          <w:lang w:val="fr-FR"/>
        </w:rPr>
        <w:t xml:space="preserve"> margé</w:t>
      </w:r>
      <w:r w:rsidR="00B0042B">
        <w:rPr>
          <w:lang w:val="fr-FR"/>
        </w:rPr>
        <w:t xml:space="preserve"> (SS BIB)</w:t>
      </w:r>
      <w:r w:rsidR="00951D91">
        <w:rPr>
          <w:lang w:val="fr-FR"/>
        </w:rPr>
        <w:t xml:space="preserve"> </w:t>
      </w:r>
    </w:p>
    <w:p w14:paraId="7DBA33E0" w14:textId="77777777" w:rsidR="00951D91" w:rsidRPr="00951D91" w:rsidRDefault="00951D91" w:rsidP="00951D91">
      <w:pPr>
        <w:rPr>
          <w:lang w:val="fr-FR"/>
        </w:rPr>
      </w:pPr>
    </w:p>
    <w:p w14:paraId="6B652071" w14:textId="77777777" w:rsidR="00951D91" w:rsidRDefault="00951D91" w:rsidP="00951D91">
      <w:pPr>
        <w:pStyle w:val="Heading3"/>
      </w:pPr>
      <w:r w:rsidRPr="00951D91">
        <w:t>9</w:t>
      </w:r>
    </w:p>
    <w:p w14:paraId="219A89DC" w14:textId="77777777" w:rsidR="00B0042B" w:rsidRDefault="00B0042B" w:rsidP="00951D91">
      <w:pPr>
        <w:rPr>
          <w:lang w:val="fr-FR"/>
        </w:rPr>
      </w:pPr>
      <w:r>
        <w:rPr>
          <w:lang w:val="fr-FR"/>
        </w:rPr>
        <w:t>Très fragmentaire, une double ligne // possible ceinture (SS BIB)</w:t>
      </w:r>
    </w:p>
    <w:p w14:paraId="40A78BAC" w14:textId="77777777" w:rsidR="00B0042B" w:rsidRPr="00951D91" w:rsidRDefault="00B0042B" w:rsidP="00951D91">
      <w:pPr>
        <w:rPr>
          <w:lang w:val="fr-FR"/>
        </w:rPr>
      </w:pPr>
    </w:p>
    <w:p w14:paraId="76A61BA6" w14:textId="77777777" w:rsidR="00951D91" w:rsidRDefault="00951D91" w:rsidP="00951D91">
      <w:pPr>
        <w:pStyle w:val="Heading3"/>
      </w:pPr>
      <w:r w:rsidRPr="00951D91">
        <w:t>10</w:t>
      </w:r>
    </w:p>
    <w:p w14:paraId="5D7FAB29" w14:textId="77777777" w:rsidR="00B0042B" w:rsidRDefault="00B0042B" w:rsidP="00B0042B">
      <w:pPr>
        <w:rPr>
          <w:lang w:val="fr-FR"/>
        </w:rPr>
      </w:pPr>
    </w:p>
    <w:p w14:paraId="05D6277A" w14:textId="3F916174" w:rsidR="00B0042B" w:rsidRPr="00B0042B" w:rsidRDefault="00000000" w:rsidP="00B0042B">
      <w:pPr>
        <w:rPr>
          <w:lang w:val="fr-FR"/>
        </w:rPr>
      </w:pPr>
      <w:hyperlink r:id="rId3644" w:anchor="Cul_Art_TAC_T_t_cuirasse" w:history="1">
        <w:r w:rsidR="001B3402" w:rsidRPr="001B3402">
          <w:rPr>
            <w:rStyle w:val="Hyperlink"/>
            <w:lang w:val="fr-FR"/>
          </w:rPr>
          <w:t>cuirasse</w:t>
        </w:r>
      </w:hyperlink>
      <w:r w:rsidR="001B3402">
        <w:rPr>
          <w:lang w:val="fr-FR"/>
        </w:rPr>
        <w:t xml:space="preserve"> </w:t>
      </w:r>
      <w:r w:rsidR="00B0042B">
        <w:rPr>
          <w:lang w:val="fr-FR"/>
        </w:rPr>
        <w:t>en 8 couché et ceinture à zigzag sur stèle en borne (SS BIB)</w:t>
      </w:r>
    </w:p>
    <w:p w14:paraId="03B53629" w14:textId="77777777" w:rsidR="00951D91" w:rsidRPr="00951D91" w:rsidRDefault="00951D91" w:rsidP="00951D91">
      <w:pPr>
        <w:rPr>
          <w:lang w:val="fr-FR"/>
        </w:rPr>
      </w:pPr>
    </w:p>
    <w:p w14:paraId="59EB7745" w14:textId="77777777" w:rsidR="00951D91" w:rsidRDefault="00951D91" w:rsidP="00951D91">
      <w:pPr>
        <w:pStyle w:val="Heading3"/>
      </w:pPr>
      <w:r w:rsidRPr="00951D91">
        <w:t>11</w:t>
      </w:r>
    </w:p>
    <w:p w14:paraId="394B6AA2" w14:textId="77777777" w:rsidR="00951D91" w:rsidRDefault="00B0042B" w:rsidP="00951D91">
      <w:pPr>
        <w:rPr>
          <w:lang w:val="fr-FR"/>
        </w:rPr>
      </w:pPr>
      <w:r>
        <w:rPr>
          <w:lang w:val="fr-FR"/>
        </w:rPr>
        <w:t>Très fragmentaire, une ligne (BIB 2172)</w:t>
      </w:r>
    </w:p>
    <w:p w14:paraId="1D469727" w14:textId="77777777" w:rsidR="00B0042B" w:rsidRPr="00951D91" w:rsidRDefault="00B0042B" w:rsidP="00951D91">
      <w:pPr>
        <w:rPr>
          <w:lang w:val="fr-FR"/>
        </w:rPr>
      </w:pPr>
    </w:p>
    <w:p w14:paraId="382185E4" w14:textId="77777777" w:rsidR="00951D91" w:rsidRDefault="00951D91" w:rsidP="00951D91">
      <w:pPr>
        <w:pStyle w:val="Heading3"/>
      </w:pPr>
      <w:r w:rsidRPr="00951D91">
        <w:lastRenderedPageBreak/>
        <w:t>12</w:t>
      </w:r>
    </w:p>
    <w:p w14:paraId="791A43AE" w14:textId="77777777" w:rsidR="00B0042B" w:rsidRPr="00B0042B" w:rsidRDefault="00B0042B" w:rsidP="00B0042B">
      <w:pPr>
        <w:rPr>
          <w:lang w:val="fr-FR"/>
        </w:rPr>
      </w:pPr>
      <w:r>
        <w:rPr>
          <w:lang w:val="fr-FR"/>
        </w:rPr>
        <w:t>Deux cupules sur haut d'une stèle en borne, possible yeux (BIB 2172)</w:t>
      </w:r>
    </w:p>
    <w:p w14:paraId="7FA371D4" w14:textId="77777777" w:rsidR="00951D91" w:rsidRPr="00951D91" w:rsidRDefault="00951D91" w:rsidP="00951D91">
      <w:pPr>
        <w:rPr>
          <w:lang w:val="fr-FR"/>
        </w:rPr>
      </w:pPr>
    </w:p>
    <w:p w14:paraId="3C52C987" w14:textId="77777777" w:rsidR="00951D91" w:rsidRDefault="00951D91" w:rsidP="00951D91">
      <w:pPr>
        <w:pStyle w:val="Heading3"/>
      </w:pPr>
      <w:r w:rsidRPr="00951D91">
        <w:t>13</w:t>
      </w:r>
    </w:p>
    <w:p w14:paraId="4F0A0F17" w14:textId="77777777" w:rsidR="00B0042B" w:rsidRDefault="00B0042B" w:rsidP="00B0042B">
      <w:pPr>
        <w:rPr>
          <w:lang w:val="fr-FR"/>
        </w:rPr>
      </w:pPr>
      <w:r>
        <w:rPr>
          <w:lang w:val="fr-FR"/>
        </w:rPr>
        <w:t>une double ligne // possible ceinture sur une stèle en borne (SS BIB)</w:t>
      </w:r>
    </w:p>
    <w:p w14:paraId="4FF1D765" w14:textId="77777777" w:rsidR="00B0042B" w:rsidRPr="00B0042B" w:rsidRDefault="00B0042B" w:rsidP="00B0042B">
      <w:pPr>
        <w:rPr>
          <w:lang w:val="fr-FR"/>
        </w:rPr>
      </w:pPr>
    </w:p>
    <w:p w14:paraId="0BE12911" w14:textId="77777777" w:rsidR="00951D91" w:rsidRPr="00951D91" w:rsidRDefault="00951D91" w:rsidP="00951D91">
      <w:pPr>
        <w:rPr>
          <w:lang w:val="fr-FR"/>
        </w:rPr>
      </w:pPr>
    </w:p>
    <w:p w14:paraId="57F12FD1" w14:textId="77777777" w:rsidR="00951D91" w:rsidRDefault="00951D91" w:rsidP="00951D91">
      <w:pPr>
        <w:pStyle w:val="Heading3"/>
      </w:pPr>
      <w:r w:rsidRPr="00951D91">
        <w:t>14</w:t>
      </w:r>
    </w:p>
    <w:p w14:paraId="5AC43912" w14:textId="77777777" w:rsidR="00B0042B" w:rsidRPr="00B0042B" w:rsidRDefault="00B0042B" w:rsidP="00B0042B">
      <w:pPr>
        <w:rPr>
          <w:lang w:val="fr-FR"/>
        </w:rPr>
      </w:pPr>
      <w:r>
        <w:rPr>
          <w:lang w:val="fr-FR"/>
        </w:rPr>
        <w:t>Fragmentaire, ceinture à zigzag (SS BIB)</w:t>
      </w:r>
    </w:p>
    <w:p w14:paraId="34CE40B4" w14:textId="77777777" w:rsidR="00951D91" w:rsidRPr="00951D91" w:rsidRDefault="00951D91" w:rsidP="00951D91">
      <w:pPr>
        <w:rPr>
          <w:lang w:val="fr-FR"/>
        </w:rPr>
      </w:pPr>
    </w:p>
    <w:p w14:paraId="67951912" w14:textId="77777777" w:rsidR="00951D91" w:rsidRDefault="00951D91" w:rsidP="00951D91">
      <w:pPr>
        <w:pStyle w:val="Heading3"/>
      </w:pPr>
      <w:r w:rsidRPr="00951D91">
        <w:t>15</w:t>
      </w:r>
    </w:p>
    <w:p w14:paraId="5DEFC604" w14:textId="77777777" w:rsidR="00B0042B" w:rsidRPr="00B0042B" w:rsidRDefault="00B0042B" w:rsidP="00B0042B">
      <w:pPr>
        <w:rPr>
          <w:lang w:val="fr-FR"/>
        </w:rPr>
      </w:pPr>
      <w:r>
        <w:rPr>
          <w:lang w:val="fr-FR"/>
        </w:rPr>
        <w:t>Fragmentaire, ceinture à zigzag (SS BIB)</w:t>
      </w:r>
    </w:p>
    <w:p w14:paraId="528C78AB" w14:textId="77777777" w:rsidR="00951D91" w:rsidRPr="00951D91" w:rsidRDefault="00951D91" w:rsidP="00951D91">
      <w:pPr>
        <w:rPr>
          <w:lang w:val="fr-FR"/>
        </w:rPr>
      </w:pPr>
    </w:p>
    <w:p w14:paraId="71FE2391" w14:textId="77777777" w:rsidR="00951D91" w:rsidRDefault="00951D91" w:rsidP="00951D91">
      <w:pPr>
        <w:pStyle w:val="Heading3"/>
      </w:pPr>
      <w:r w:rsidRPr="00951D91">
        <w:t>16</w:t>
      </w:r>
    </w:p>
    <w:p w14:paraId="3DA75DA6" w14:textId="77777777" w:rsidR="00B0042B" w:rsidRPr="00B0042B" w:rsidRDefault="00B0042B" w:rsidP="00B0042B">
      <w:pPr>
        <w:rPr>
          <w:lang w:val="fr-FR"/>
        </w:rPr>
      </w:pPr>
      <w:r>
        <w:rPr>
          <w:lang w:val="fr-FR"/>
        </w:rPr>
        <w:t>Fragmentaire, ceinture à zigzag (SS BIB)</w:t>
      </w:r>
    </w:p>
    <w:p w14:paraId="58C07967" w14:textId="77777777" w:rsidR="00951D91" w:rsidRPr="00951D91" w:rsidRDefault="00951D91" w:rsidP="00951D91">
      <w:pPr>
        <w:rPr>
          <w:lang w:val="fr-FR"/>
        </w:rPr>
      </w:pPr>
    </w:p>
    <w:p w14:paraId="6AFE44EC" w14:textId="77777777" w:rsidR="00951D91" w:rsidRDefault="00951D91" w:rsidP="00951D91">
      <w:pPr>
        <w:pStyle w:val="Heading3"/>
      </w:pPr>
      <w:r w:rsidRPr="00951D91">
        <w:t>17</w:t>
      </w:r>
    </w:p>
    <w:p w14:paraId="37A71024" w14:textId="77777777" w:rsidR="00B0042B" w:rsidRPr="00B0042B" w:rsidRDefault="00B0042B" w:rsidP="00B0042B">
      <w:pPr>
        <w:rPr>
          <w:lang w:val="fr-FR"/>
        </w:rPr>
      </w:pPr>
      <w:r>
        <w:rPr>
          <w:lang w:val="fr-FR"/>
        </w:rPr>
        <w:t>Fragmentaire, ceinture à zigzag (SS BIB)</w:t>
      </w:r>
    </w:p>
    <w:p w14:paraId="1F22F90A" w14:textId="77777777" w:rsidR="00951D91" w:rsidRPr="00951D91" w:rsidRDefault="00951D91" w:rsidP="00951D91">
      <w:pPr>
        <w:rPr>
          <w:lang w:val="fr-FR"/>
        </w:rPr>
      </w:pPr>
    </w:p>
    <w:p w14:paraId="1BB8C4CF" w14:textId="77777777" w:rsidR="00951D91" w:rsidRDefault="00951D91" w:rsidP="00951D91">
      <w:pPr>
        <w:pStyle w:val="Heading3"/>
      </w:pPr>
      <w:r w:rsidRPr="00951D91">
        <w:t>18</w:t>
      </w:r>
    </w:p>
    <w:p w14:paraId="1A62FA51" w14:textId="77777777" w:rsidR="00B0042B" w:rsidRPr="00B0042B" w:rsidRDefault="00B0042B" w:rsidP="00B0042B">
      <w:pPr>
        <w:rPr>
          <w:lang w:val="fr-FR"/>
        </w:rPr>
      </w:pPr>
      <w:r>
        <w:rPr>
          <w:lang w:val="fr-FR"/>
        </w:rPr>
        <w:t>ceinture à zigzag sur stèle en borne (SS BIB)</w:t>
      </w:r>
    </w:p>
    <w:p w14:paraId="6229A2FB" w14:textId="77777777" w:rsidR="00951D91" w:rsidRPr="00951D91" w:rsidRDefault="00951D91" w:rsidP="00951D91">
      <w:pPr>
        <w:rPr>
          <w:lang w:val="fr-FR"/>
        </w:rPr>
      </w:pPr>
    </w:p>
    <w:p w14:paraId="725E61CE" w14:textId="77777777" w:rsidR="00951D91" w:rsidRDefault="00951D91" w:rsidP="00951D91">
      <w:pPr>
        <w:pStyle w:val="Heading3"/>
      </w:pPr>
      <w:r w:rsidRPr="00951D91">
        <w:t>19</w:t>
      </w:r>
    </w:p>
    <w:p w14:paraId="29DB07E2" w14:textId="77777777" w:rsidR="00951D91" w:rsidRPr="00951D91" w:rsidRDefault="00B0042B" w:rsidP="00951D91">
      <w:pPr>
        <w:rPr>
          <w:lang w:val="fr-FR"/>
        </w:rPr>
      </w:pPr>
      <w:r>
        <w:rPr>
          <w:lang w:val="fr-FR"/>
        </w:rPr>
        <w:t xml:space="preserve">Collier, </w:t>
      </w:r>
      <w:r w:rsidR="00951D91">
        <w:rPr>
          <w:lang w:val="fr-FR"/>
        </w:rPr>
        <w:t>~ stèle du diadème (SS BIB)</w:t>
      </w:r>
    </w:p>
    <w:p w14:paraId="52CA403E" w14:textId="77777777" w:rsidR="00951D91" w:rsidRPr="00951D91" w:rsidRDefault="00951D91" w:rsidP="00951D91">
      <w:pPr>
        <w:rPr>
          <w:lang w:val="fr-FR"/>
        </w:rPr>
      </w:pPr>
    </w:p>
    <w:p w14:paraId="340F6DE1" w14:textId="77777777" w:rsidR="00951D91" w:rsidRDefault="00951D91" w:rsidP="00951D91">
      <w:pPr>
        <w:pStyle w:val="Heading3"/>
      </w:pPr>
      <w:r w:rsidRPr="00951D91">
        <w:t>20</w:t>
      </w:r>
    </w:p>
    <w:p w14:paraId="4EF72508" w14:textId="54D4E52F" w:rsidR="00B0042B" w:rsidRPr="00B0042B" w:rsidRDefault="001B3402" w:rsidP="00B0042B">
      <w:pPr>
        <w:rPr>
          <w:lang w:val="fr-FR"/>
        </w:rPr>
      </w:pPr>
      <w:r>
        <w:rPr>
          <w:lang w:val="fr-FR"/>
        </w:rPr>
        <w:t xml:space="preserve">probable </w:t>
      </w:r>
      <w:hyperlink r:id="rId3645" w:anchor="Cul_Art_TAC_T_t_cuirasse" w:history="1">
        <w:r w:rsidRPr="001B3402">
          <w:rPr>
            <w:rStyle w:val="Hyperlink"/>
            <w:lang w:val="fr-FR"/>
          </w:rPr>
          <w:t>cuirasse</w:t>
        </w:r>
      </w:hyperlink>
      <w:r>
        <w:rPr>
          <w:lang w:val="fr-FR"/>
        </w:rPr>
        <w:t xml:space="preserve"> 8 couché sur l'arrière </w:t>
      </w:r>
      <w:r w:rsidR="00B0042B">
        <w:rPr>
          <w:lang w:val="fr-FR"/>
        </w:rPr>
        <w:t>(SS BIB)</w:t>
      </w:r>
    </w:p>
    <w:p w14:paraId="7A548B01" w14:textId="77777777" w:rsidR="00951D91" w:rsidRPr="00951D91" w:rsidRDefault="00951D91" w:rsidP="00951D91">
      <w:pPr>
        <w:rPr>
          <w:lang w:val="fr-FR"/>
        </w:rPr>
      </w:pPr>
    </w:p>
    <w:p w14:paraId="1865A32C" w14:textId="77777777" w:rsidR="00951D91" w:rsidRDefault="00951D91" w:rsidP="00951D91">
      <w:pPr>
        <w:pStyle w:val="Heading3"/>
      </w:pPr>
      <w:r w:rsidRPr="00951D91">
        <w:t>21</w:t>
      </w:r>
    </w:p>
    <w:p w14:paraId="0E318190" w14:textId="77777777" w:rsidR="00951D91" w:rsidRDefault="00B0042B" w:rsidP="00951D91">
      <w:pPr>
        <w:rPr>
          <w:lang w:val="fr-FR"/>
        </w:rPr>
      </w:pPr>
      <w:r>
        <w:rPr>
          <w:lang w:val="fr-FR"/>
        </w:rPr>
        <w:t xml:space="preserve">Visage, collier, ceinture et début de franges sous la ceinture sur stèle en borne, </w:t>
      </w:r>
      <w:r w:rsidR="00951D91">
        <w:rPr>
          <w:lang w:val="fr-FR"/>
        </w:rPr>
        <w:t>~ stèle du diadème (SS BIB)</w:t>
      </w:r>
    </w:p>
    <w:p w14:paraId="1C443C18" w14:textId="77777777" w:rsidR="008A36B4" w:rsidRDefault="008A36B4" w:rsidP="00951D91">
      <w:pPr>
        <w:rPr>
          <w:lang w:val="fr-FR"/>
        </w:rPr>
      </w:pPr>
    </w:p>
    <w:p w14:paraId="00C222D7" w14:textId="77777777" w:rsidR="008A36B4" w:rsidRDefault="008A36B4" w:rsidP="008A36B4">
      <w:pPr>
        <w:pStyle w:val="Heading3"/>
      </w:pPr>
      <w:r>
        <w:t>datation</w:t>
      </w:r>
    </w:p>
    <w:p w14:paraId="32BF3579" w14:textId="77777777" w:rsidR="008A36B4" w:rsidRDefault="008A36B4" w:rsidP="00951D91">
      <w:pPr>
        <w:rPr>
          <w:lang w:val="fr-FR"/>
        </w:rPr>
      </w:pPr>
    </w:p>
    <w:p w14:paraId="6C73329B" w14:textId="77777777" w:rsidR="008A36B4" w:rsidRDefault="008A36B4" w:rsidP="00951D91">
      <w:pPr>
        <w:rPr>
          <w:lang w:val="fr-FR"/>
        </w:rPr>
      </w:pPr>
      <w:r>
        <w:rPr>
          <w:lang w:val="fr-FR"/>
        </w:rPr>
        <w:t>Peut-être du Chalcolithique (BIB 3084)</w:t>
      </w:r>
    </w:p>
    <w:p w14:paraId="1A694CE0" w14:textId="77777777" w:rsidR="0028674D" w:rsidRDefault="0028674D" w:rsidP="00951D91">
      <w:pPr>
        <w:rPr>
          <w:lang w:val="fr-FR"/>
        </w:rPr>
      </w:pPr>
    </w:p>
    <w:p w14:paraId="54B6E01A" w14:textId="77777777" w:rsidR="0028674D" w:rsidRDefault="0028674D" w:rsidP="0028674D">
      <w:pPr>
        <w:pStyle w:val="Heading2"/>
      </w:pPr>
      <w:r>
        <w:t>interprétation</w:t>
      </w:r>
    </w:p>
    <w:p w14:paraId="06C01E2A" w14:textId="77777777" w:rsidR="0028674D" w:rsidRDefault="0028674D" w:rsidP="00951D91">
      <w:pPr>
        <w:rPr>
          <w:lang w:val="fr-FR"/>
        </w:rPr>
      </w:pPr>
    </w:p>
    <w:p w14:paraId="1351E722" w14:textId="77777777" w:rsidR="0028674D" w:rsidRPr="00951D91" w:rsidRDefault="0028674D" w:rsidP="00951D91">
      <w:pPr>
        <w:rPr>
          <w:lang w:val="fr-FR"/>
        </w:rPr>
      </w:pPr>
      <w:r>
        <w:rPr>
          <w:lang w:val="fr-FR"/>
        </w:rPr>
        <w:t xml:space="preserve">Un </w:t>
      </w:r>
      <w:r w:rsidRPr="0028674D">
        <w:rPr>
          <w:lang w:val="fr-FR"/>
        </w:rPr>
        <w:t>site comme Cabe&lt;;;o da Mina nous indiquent Ia possibilite d'existence de vrais sanctuaires «chalcolithiques» d' air libre, ou des «statues-menhirs» et des «steles» pourraient etre rassembles, facilitant peut-etre un culte (des ancetres et/ou de divinites telluriennes?) detache des e</w:t>
      </w:r>
      <w:r>
        <w:rPr>
          <w:lang w:val="fr-FR"/>
        </w:rPr>
        <w:t>spaces funeraires traditionnels (BIB 3084)</w:t>
      </w:r>
    </w:p>
    <w:p w14:paraId="481CCDD5" w14:textId="77777777" w:rsidR="00AE6FC9" w:rsidRDefault="00AE6FC9" w:rsidP="00242C0F">
      <w:pPr>
        <w:rPr>
          <w:lang w:val="fr-FR"/>
        </w:rPr>
      </w:pPr>
    </w:p>
    <w:p w14:paraId="14112CFD" w14:textId="77777777" w:rsidR="007455D8" w:rsidRPr="00D52855" w:rsidRDefault="007455D8" w:rsidP="00426FF9">
      <w:pPr>
        <w:pStyle w:val="Heading1"/>
        <w:rPr>
          <w:lang w:val="es-ES"/>
        </w:rPr>
      </w:pPr>
      <w:bookmarkStart w:id="1606" w:name="Sit_Toninuelo"/>
      <w:r w:rsidRPr="00D52855">
        <w:rPr>
          <w:lang w:val="es-ES"/>
        </w:rPr>
        <w:lastRenderedPageBreak/>
        <w:t>TONINUELO</w:t>
      </w:r>
    </w:p>
    <w:bookmarkEnd w:id="1606"/>
    <w:p w14:paraId="71F799C2" w14:textId="77777777" w:rsidR="007455D8" w:rsidRPr="00D74220" w:rsidRDefault="007455D8" w:rsidP="00242C0F">
      <w:pPr>
        <w:rPr>
          <w:sz w:val="20"/>
          <w:lang w:val="es-ES"/>
        </w:rPr>
      </w:pPr>
      <w:r w:rsidRPr="00D74220">
        <w:rPr>
          <w:sz w:val="20"/>
          <w:lang w:val="es-ES"/>
        </w:rPr>
        <w:t>Grande de Toniñuelo</w:t>
      </w:r>
      <w:r w:rsidR="003D51B0" w:rsidRPr="00D74220">
        <w:rPr>
          <w:sz w:val="20"/>
          <w:lang w:val="es-ES"/>
        </w:rPr>
        <w:t>, Granja de Toniñuelo</w:t>
      </w:r>
    </w:p>
    <w:p w14:paraId="42D29BFD" w14:textId="77777777" w:rsidR="007455D8" w:rsidRPr="007455D8" w:rsidRDefault="007455D8" w:rsidP="00242C0F">
      <w:pPr>
        <w:rPr>
          <w:lang w:val="es-ES"/>
        </w:rPr>
      </w:pPr>
    </w:p>
    <w:p w14:paraId="24B72422" w14:textId="0B71236C" w:rsidR="007455D8" w:rsidRPr="003D51B0" w:rsidRDefault="007455D8" w:rsidP="00C73B8B">
      <w:pPr>
        <w:jc w:val="both"/>
        <w:rPr>
          <w:lang w:val="fr-FR"/>
        </w:rPr>
      </w:pPr>
      <w:r w:rsidRPr="003D51B0">
        <w:rPr>
          <w:lang w:val="fr-FR"/>
        </w:rPr>
        <w:t xml:space="preserve">Grande de Toninuelo (Jerez de los Caballeros, Badajoz), </w:t>
      </w:r>
      <w:hyperlink r:id="rId3646" w:anchor="Cul_Diademe" w:history="1">
        <w:r w:rsidRPr="003D51B0">
          <w:rPr>
            <w:rStyle w:val="Hyperlink"/>
            <w:lang w:val="fr-FR"/>
          </w:rPr>
          <w:t>stèle du diadème</w:t>
        </w:r>
      </w:hyperlink>
      <w:r w:rsidRPr="003D51B0">
        <w:rPr>
          <w:lang w:val="fr-FR"/>
        </w:rPr>
        <w:t xml:space="preserve"> (SS BIB)</w:t>
      </w:r>
      <w:r w:rsidR="003D51B0" w:rsidRPr="003D51B0">
        <w:rPr>
          <w:lang w:val="fr-FR"/>
        </w:rPr>
        <w:t xml:space="preserve"> qui rappelle grandemement celle de </w:t>
      </w:r>
      <w:hyperlink r:id="rId3647" w:anchor="Sit_Torrejon_Rubio_2" w:history="1">
        <w:r w:rsidR="003D51B0" w:rsidRPr="00DE1ED0">
          <w:rPr>
            <w:rStyle w:val="Hyperlink"/>
            <w:lang w:val="fr-FR"/>
          </w:rPr>
          <w:t>Torrejon Rubio 2</w:t>
        </w:r>
      </w:hyperlink>
      <w:r w:rsidR="003D51B0">
        <w:rPr>
          <w:lang w:val="fr-FR"/>
        </w:rPr>
        <w:t xml:space="preserve"> </w:t>
      </w:r>
      <w:r w:rsidR="003D51B0" w:rsidRPr="003D51B0">
        <w:rPr>
          <w:lang w:val="fr-FR"/>
        </w:rPr>
        <w:t>(BIB 3005)</w:t>
      </w:r>
      <w:r w:rsidR="003D51B0">
        <w:rPr>
          <w:lang w:val="fr-FR"/>
        </w:rPr>
        <w:t xml:space="preserve"> </w:t>
      </w:r>
      <w:r w:rsidR="00F17483">
        <w:rPr>
          <w:lang w:val="fr-FR"/>
        </w:rPr>
        <w:t xml:space="preserve">Dolmen de type </w:t>
      </w:r>
      <w:hyperlink r:id="rId3648" w:anchor="Cul_Megalithisme_t_tholos" w:history="1">
        <w:r w:rsidR="00F17483" w:rsidRPr="00F17483">
          <w:rPr>
            <w:rStyle w:val="Hyperlink"/>
            <w:lang w:val="fr-FR"/>
          </w:rPr>
          <w:t>tholos</w:t>
        </w:r>
      </w:hyperlink>
      <w:r w:rsidR="003D51B0" w:rsidRPr="003D51B0">
        <w:rPr>
          <w:lang w:val="fr-FR"/>
        </w:rPr>
        <w:t xml:space="preserve"> (BIB 3005)</w:t>
      </w:r>
      <w:r w:rsidR="00D74220">
        <w:rPr>
          <w:lang w:val="fr-FR"/>
        </w:rPr>
        <w:t xml:space="preserve"> Lié à Tartessos </w:t>
      </w:r>
      <w:r w:rsidR="00D74220" w:rsidRPr="00D74220">
        <w:rPr>
          <w:lang w:val="fr-FR"/>
        </w:rPr>
        <w:t>(BIB Arqueomania, TV3, 2020)</w:t>
      </w:r>
      <w:r w:rsidR="00C73B8B">
        <w:rPr>
          <w:lang w:val="fr-FR"/>
        </w:rPr>
        <w:t xml:space="preserve"> Trace de penture rouge </w:t>
      </w:r>
      <w:r w:rsidR="00C73B8B" w:rsidRPr="00C73B8B">
        <w:rPr>
          <w:lang w:val="fr-FR"/>
        </w:rPr>
        <w:t>(Bueno Ramirez et Balbín Behrmann, 1997a : 107) (BIB 2962)</w:t>
      </w:r>
    </w:p>
    <w:p w14:paraId="20F2036C" w14:textId="77777777" w:rsidR="007455D8" w:rsidRDefault="007455D8" w:rsidP="00242C0F">
      <w:pPr>
        <w:rPr>
          <w:lang w:val="fr-FR"/>
        </w:rPr>
      </w:pPr>
    </w:p>
    <w:p w14:paraId="7F79FC41" w14:textId="77777777" w:rsidR="003D51B0" w:rsidRDefault="003D51B0" w:rsidP="00242C0F">
      <w:pPr>
        <w:rPr>
          <w:lang w:val="fr-FR"/>
        </w:rPr>
      </w:pPr>
      <w:r>
        <w:rPr>
          <w:lang w:val="fr-FR"/>
        </w:rPr>
        <w:t>ceinture avec rivets (SS BIB)</w:t>
      </w:r>
    </w:p>
    <w:p w14:paraId="05CF4865" w14:textId="77777777" w:rsidR="00326C46" w:rsidRPr="00D52855" w:rsidRDefault="00326C46" w:rsidP="00426FF9">
      <w:pPr>
        <w:pStyle w:val="Heading1"/>
        <w:rPr>
          <w:lang w:val="es-ES"/>
        </w:rPr>
      </w:pPr>
      <w:r w:rsidRPr="00B11413">
        <w:rPr>
          <w:lang w:val="es-ES"/>
        </w:rPr>
        <w:br/>
      </w:r>
      <w:bookmarkStart w:id="1607" w:name="Sit_Alto_Cruz"/>
      <w:r w:rsidRPr="00D52855">
        <w:rPr>
          <w:lang w:val="es-ES"/>
        </w:rPr>
        <w:t>ALTO DE LA CRUZ</w:t>
      </w:r>
      <w:bookmarkEnd w:id="1607"/>
    </w:p>
    <w:p w14:paraId="7C190B0D" w14:textId="77777777" w:rsidR="00326C46" w:rsidRPr="00326C46" w:rsidRDefault="00326C46" w:rsidP="00242C0F">
      <w:pPr>
        <w:rPr>
          <w:sz w:val="20"/>
          <w:lang w:val="es-ES"/>
        </w:rPr>
      </w:pPr>
      <w:r w:rsidRPr="00326C46">
        <w:rPr>
          <w:sz w:val="20"/>
          <w:lang w:val="es-ES"/>
        </w:rPr>
        <w:t>Alto de la Cruz de Piedra</w:t>
      </w:r>
    </w:p>
    <w:p w14:paraId="67C9F30C" w14:textId="77777777" w:rsidR="00326C46" w:rsidRDefault="00326C46" w:rsidP="00242C0F">
      <w:pPr>
        <w:rPr>
          <w:lang w:val="es-ES"/>
        </w:rPr>
      </w:pPr>
    </w:p>
    <w:p w14:paraId="497E00FB" w14:textId="77777777" w:rsidR="00326C46" w:rsidRPr="005C15F9" w:rsidRDefault="00326C46" w:rsidP="00242C0F">
      <w:pPr>
        <w:rPr>
          <w:lang w:val="fr-FR"/>
        </w:rPr>
      </w:pPr>
      <w:r w:rsidRPr="00C40171">
        <w:rPr>
          <w:lang w:val="fr-FR"/>
        </w:rPr>
        <w:t xml:space="preserve">Jerez de los Caballeros. </w:t>
      </w:r>
      <w:r w:rsidRPr="005C15F9">
        <w:rPr>
          <w:lang w:val="fr-FR"/>
        </w:rPr>
        <w:t xml:space="preserve">Stèle ibérique </w:t>
      </w:r>
      <w:r w:rsidR="005C15F9" w:rsidRPr="005C15F9">
        <w:rPr>
          <w:lang w:val="fr-FR"/>
        </w:rPr>
        <w:t xml:space="preserve">en relation avec un "paysage funéraire" </w:t>
      </w:r>
      <w:r w:rsidRPr="005C15F9">
        <w:rPr>
          <w:lang w:val="fr-FR"/>
        </w:rPr>
        <w:t>(BIB 3053)</w:t>
      </w:r>
    </w:p>
    <w:p w14:paraId="01F86D10" w14:textId="77777777" w:rsidR="007455D8" w:rsidRPr="005C15F9" w:rsidRDefault="007455D8" w:rsidP="00242C0F">
      <w:pPr>
        <w:rPr>
          <w:lang w:val="fr-FR"/>
        </w:rPr>
      </w:pPr>
    </w:p>
    <w:p w14:paraId="327CA40E" w14:textId="77777777" w:rsidR="00363FD9" w:rsidRPr="00D52855" w:rsidRDefault="00363FD9" w:rsidP="00426FF9">
      <w:pPr>
        <w:pStyle w:val="Heading1"/>
        <w:rPr>
          <w:lang w:val="es-ES"/>
        </w:rPr>
      </w:pPr>
      <w:bookmarkStart w:id="1608" w:name="Sit_Torrejon_Rubio"/>
      <w:r w:rsidRPr="00D52855">
        <w:rPr>
          <w:lang w:val="es-ES"/>
        </w:rPr>
        <w:t>TORREJON RUBIO</w:t>
      </w:r>
    </w:p>
    <w:bookmarkEnd w:id="1608"/>
    <w:p w14:paraId="72AE6B20" w14:textId="77777777" w:rsidR="00BD0E00" w:rsidRPr="009E4D1D" w:rsidRDefault="00BD0E00" w:rsidP="00BD0E00">
      <w:pPr>
        <w:rPr>
          <w:sz w:val="20"/>
          <w:lang w:val="es-ES"/>
        </w:rPr>
      </w:pPr>
      <w:r w:rsidRPr="009E4D1D">
        <w:rPr>
          <w:sz w:val="20"/>
          <w:lang w:val="es-ES"/>
        </w:rPr>
        <w:t>Torrejon del Rubio</w:t>
      </w:r>
      <w:r w:rsidR="0021273C" w:rsidRPr="009E4D1D">
        <w:rPr>
          <w:sz w:val="20"/>
          <w:lang w:val="es-ES"/>
        </w:rPr>
        <w:t>, Torrejon el Rubbio</w:t>
      </w:r>
      <w:r w:rsidR="003D51B0">
        <w:rPr>
          <w:sz w:val="20"/>
          <w:lang w:val="es-ES"/>
        </w:rPr>
        <w:t xml:space="preserve">, Torrejón el Rubbio, </w:t>
      </w:r>
    </w:p>
    <w:p w14:paraId="2850AAC1" w14:textId="77777777" w:rsidR="006552D0" w:rsidRPr="007F709C" w:rsidRDefault="006552D0" w:rsidP="00242C0F">
      <w:pPr>
        <w:rPr>
          <w:lang w:val="es-ES"/>
        </w:rPr>
      </w:pPr>
    </w:p>
    <w:p w14:paraId="39B378F8" w14:textId="67D71701" w:rsidR="006552D0" w:rsidRDefault="006552D0" w:rsidP="006552D0">
      <w:pPr>
        <w:jc w:val="both"/>
        <w:rPr>
          <w:lang w:val="fr-FR"/>
        </w:rPr>
      </w:pPr>
      <w:r w:rsidRPr="006552D0">
        <w:rPr>
          <w:lang w:val="es-ES"/>
        </w:rPr>
        <w:t xml:space="preserve">Torrejon el Rubbio (Caceres). </w:t>
      </w:r>
      <w:hyperlink r:id="rId3649" w:anchor="Cul_Extremadura_ctxt_reg_grp_Tage1" w:history="1">
        <w:r w:rsidRPr="006552D0">
          <w:rPr>
            <w:rStyle w:val="Hyperlink"/>
            <w:lang w:val="es-ES"/>
          </w:rPr>
          <w:t>gr. du Tage 1</w:t>
        </w:r>
      </w:hyperlink>
      <w:r>
        <w:rPr>
          <w:lang w:val="es-ES"/>
        </w:rPr>
        <w:t xml:space="preserve">. </w:t>
      </w:r>
      <w:r w:rsidRPr="006552D0">
        <w:rPr>
          <w:lang w:val="fr-FR"/>
        </w:rPr>
        <w:t xml:space="preserve">Stèles regroupées du côté sud du Tage, au point où l’affluent du Ti6tar s’éloigne du nord. Torrejón del Rubio </w:t>
      </w:r>
      <w:r w:rsidR="003D51B0">
        <w:rPr>
          <w:lang w:val="fr-FR"/>
        </w:rPr>
        <w:t>4</w:t>
      </w:r>
      <w:r w:rsidRPr="006552D0">
        <w:rPr>
          <w:lang w:val="fr-FR"/>
        </w:rPr>
        <w:t xml:space="preserve"> est situé à 8</w:t>
      </w:r>
      <w:r w:rsidR="003D51B0">
        <w:rPr>
          <w:lang w:val="fr-FR"/>
        </w:rPr>
        <w:t xml:space="preserve"> km </w:t>
      </w:r>
      <w:r w:rsidRPr="006552D0">
        <w:rPr>
          <w:lang w:val="fr-FR"/>
        </w:rPr>
        <w:t>directement au sud de Torrej</w:t>
      </w:r>
      <w:r w:rsidR="003D51B0">
        <w:rPr>
          <w:lang w:val="fr-FR"/>
        </w:rPr>
        <w:t>o</w:t>
      </w:r>
      <w:r w:rsidRPr="006552D0">
        <w:rPr>
          <w:lang w:val="fr-FR"/>
        </w:rPr>
        <w:t xml:space="preserve">n del Rubio </w:t>
      </w:r>
      <w:r w:rsidR="003D51B0">
        <w:rPr>
          <w:lang w:val="fr-FR"/>
        </w:rPr>
        <w:t>2</w:t>
      </w:r>
      <w:r w:rsidRPr="006552D0">
        <w:rPr>
          <w:lang w:val="fr-FR"/>
        </w:rPr>
        <w:t>, sur une route à travers les collines de MonfrAgue et Platones jusqu'à Trujillo (BIB 2868).</w:t>
      </w:r>
    </w:p>
    <w:p w14:paraId="3534872E" w14:textId="77777777" w:rsidR="006552D0" w:rsidRDefault="006552D0" w:rsidP="00242C0F">
      <w:pPr>
        <w:rPr>
          <w:lang w:val="fr-FR"/>
        </w:rPr>
      </w:pPr>
    </w:p>
    <w:p w14:paraId="3B32B552" w14:textId="7A192F0E" w:rsidR="006552D0" w:rsidRDefault="006552D0" w:rsidP="006552D0">
      <w:pPr>
        <w:rPr>
          <w:lang w:val="fr-FR"/>
        </w:rPr>
      </w:pPr>
      <w:r w:rsidRPr="0032190F">
        <w:rPr>
          <w:lang w:val="fr-FR"/>
        </w:rPr>
        <w:t xml:space="preserve">L’une des stèles porte une </w:t>
      </w:r>
      <w:hyperlink r:id="rId3650" w:anchor="Obj_Do_Per_Fibules_ABEG19952" w:history="1">
        <w:r w:rsidRPr="004601E0">
          <w:rPr>
            <w:rStyle w:val="Hyperlink"/>
            <w:lang w:val="fr-FR"/>
          </w:rPr>
          <w:t>fibule à double ressort</w:t>
        </w:r>
      </w:hyperlink>
      <w:r>
        <w:rPr>
          <w:lang w:val="fr-FR"/>
        </w:rPr>
        <w:t xml:space="preserve"> </w:t>
      </w:r>
      <w:r w:rsidRPr="0032190F">
        <w:rPr>
          <w:lang w:val="fr-FR"/>
        </w:rPr>
        <w:t>qui trouve des comparaisons archéologiques et permet la datation de la stèle (Barcelo, com. pers.)</w:t>
      </w:r>
    </w:p>
    <w:p w14:paraId="2362DAD1" w14:textId="77777777" w:rsidR="0078097B" w:rsidRDefault="0078097B" w:rsidP="006552D0">
      <w:pPr>
        <w:rPr>
          <w:lang w:val="fr-FR"/>
        </w:rPr>
      </w:pPr>
    </w:p>
    <w:p w14:paraId="2271371B" w14:textId="57F08982" w:rsidR="0078097B" w:rsidRDefault="0078097B" w:rsidP="006552D0">
      <w:pPr>
        <w:rPr>
          <w:lang w:val="fr-FR"/>
        </w:rPr>
      </w:pPr>
      <w:r>
        <w:rPr>
          <w:lang w:val="fr-FR"/>
        </w:rPr>
        <w:t xml:space="preserve">Association entre les </w:t>
      </w:r>
      <w:hyperlink r:id="rId3651" w:anchor="Cul_Extremadura" w:history="1">
        <w:r w:rsidRPr="0032190F">
          <w:rPr>
            <w:rStyle w:val="Hyperlink"/>
            <w:lang w:val="fr-FR"/>
          </w:rPr>
          <w:t>gr</w:t>
        </w:r>
        <w:r>
          <w:rPr>
            <w:rStyle w:val="Hyperlink"/>
            <w:lang w:val="fr-FR"/>
          </w:rPr>
          <w:t>.</w:t>
        </w:r>
        <w:r w:rsidRPr="0032190F">
          <w:rPr>
            <w:rStyle w:val="Hyperlink"/>
            <w:lang w:val="fr-FR"/>
          </w:rPr>
          <w:t>des stèles d’Extrémadure</w:t>
        </w:r>
      </w:hyperlink>
      <w:r>
        <w:rPr>
          <w:lang w:val="fr-FR"/>
        </w:rPr>
        <w:t xml:space="preserve"> et les </w:t>
      </w:r>
      <w:hyperlink r:id="rId3652" w:anchor="Cul_Diademe" w:history="1">
        <w:r w:rsidRPr="0078097B">
          <w:rPr>
            <w:rStyle w:val="Hyperlink"/>
            <w:lang w:val="fr-FR"/>
          </w:rPr>
          <w:t>stèle du diadème</w:t>
        </w:r>
      </w:hyperlink>
      <w:r>
        <w:rPr>
          <w:lang w:val="fr-FR"/>
        </w:rPr>
        <w:t xml:space="preserve"> (SS BIB)</w:t>
      </w:r>
    </w:p>
    <w:p w14:paraId="6C5BBC9B" w14:textId="77777777" w:rsidR="006552D0" w:rsidRPr="0032190F" w:rsidRDefault="006552D0" w:rsidP="00242C0F">
      <w:pPr>
        <w:rPr>
          <w:lang w:val="fr-FR"/>
        </w:rPr>
      </w:pPr>
    </w:p>
    <w:p w14:paraId="165F702F" w14:textId="77777777" w:rsidR="008F49CA" w:rsidRPr="0032190F" w:rsidRDefault="008F49CA" w:rsidP="00242C0F">
      <w:pPr>
        <w:rPr>
          <w:lang w:val="fr-FR"/>
        </w:rPr>
      </w:pPr>
    </w:p>
    <w:p w14:paraId="665F87E0" w14:textId="77777777" w:rsidR="00BD0E00" w:rsidRPr="00566234" w:rsidRDefault="00BD0E00" w:rsidP="00BD0E00">
      <w:pPr>
        <w:pStyle w:val="Heading2"/>
        <w:rPr>
          <w:lang w:val="es-ES"/>
        </w:rPr>
      </w:pPr>
      <w:bookmarkStart w:id="1609" w:name="Sit_Torrejon_Rubio_1"/>
      <w:r w:rsidRPr="00566234">
        <w:rPr>
          <w:lang w:val="es-ES"/>
        </w:rPr>
        <w:t>Torrejón del Rubbio 1</w:t>
      </w:r>
    </w:p>
    <w:bookmarkEnd w:id="1609"/>
    <w:p w14:paraId="79EC7D2E" w14:textId="77777777" w:rsidR="000321E3" w:rsidRPr="004C03AE" w:rsidRDefault="0086606B" w:rsidP="00242C0F">
      <w:pPr>
        <w:rPr>
          <w:sz w:val="20"/>
          <w:lang w:val="es-ES"/>
        </w:rPr>
      </w:pPr>
      <w:r w:rsidRPr="004C03AE">
        <w:rPr>
          <w:sz w:val="20"/>
          <w:lang w:val="es-ES"/>
        </w:rPr>
        <w:t>El Oreganal 1</w:t>
      </w:r>
      <w:r w:rsidR="004C03AE" w:rsidRPr="004C03AE">
        <w:rPr>
          <w:sz w:val="20"/>
          <w:lang w:val="es-ES"/>
        </w:rPr>
        <w:t>, Torrejón del Rubbio 1</w:t>
      </w:r>
    </w:p>
    <w:p w14:paraId="008B41A1" w14:textId="77777777" w:rsidR="0086606B" w:rsidRPr="00566234" w:rsidRDefault="0086606B" w:rsidP="00242C0F">
      <w:pPr>
        <w:rPr>
          <w:lang w:val="es-ES"/>
        </w:rPr>
      </w:pPr>
    </w:p>
    <w:p w14:paraId="796170F6" w14:textId="49146538" w:rsidR="000C0ACA" w:rsidRPr="00D60816" w:rsidRDefault="00000000" w:rsidP="00D60816">
      <w:pPr>
        <w:rPr>
          <w:lang w:val="fr-FR"/>
        </w:rPr>
      </w:pPr>
      <w:hyperlink r:id="rId3653" w:anchor="Cul_Extremadura" w:history="1">
        <w:r w:rsidR="00D60816" w:rsidRPr="0032190F">
          <w:rPr>
            <w:rStyle w:val="Hyperlink"/>
            <w:lang w:val="fr-FR"/>
          </w:rPr>
          <w:t>gr</w:t>
        </w:r>
        <w:r w:rsidR="00D60816">
          <w:rPr>
            <w:rStyle w:val="Hyperlink"/>
            <w:lang w:val="fr-FR"/>
          </w:rPr>
          <w:t>.</w:t>
        </w:r>
        <w:r w:rsidR="00D60816" w:rsidRPr="0032190F">
          <w:rPr>
            <w:rStyle w:val="Hyperlink"/>
            <w:lang w:val="fr-FR"/>
          </w:rPr>
          <w:t>des stèles d’Extrémadure</w:t>
        </w:r>
      </w:hyperlink>
      <w:r w:rsidR="00D60816" w:rsidRPr="0032190F">
        <w:rPr>
          <w:lang w:val="fr-FR"/>
        </w:rPr>
        <w:t>.</w:t>
      </w:r>
      <w:r w:rsidR="00D60816">
        <w:rPr>
          <w:lang w:val="fr-FR"/>
        </w:rPr>
        <w:t xml:space="preserve"> </w:t>
      </w:r>
      <w:hyperlink r:id="rId3654" w:anchor="Cul_Extremadura_per_Celestino2011_IB" w:history="1">
        <w:r w:rsidR="00647A2A" w:rsidRPr="00D60816">
          <w:rPr>
            <w:rStyle w:val="Hyperlink"/>
            <w:lang w:val="fr-FR"/>
          </w:rPr>
          <w:t>type IB</w:t>
        </w:r>
      </w:hyperlink>
      <w:r w:rsidR="00647A2A" w:rsidRPr="00D60816">
        <w:rPr>
          <w:lang w:val="fr-FR"/>
        </w:rPr>
        <w:t xml:space="preserve"> (BIB 3063), </w:t>
      </w:r>
      <w:hyperlink r:id="rId3655" w:anchor="Cul_Extremadura_per_GuardaminoBO" w:history="1">
        <w:r w:rsidR="00D60816" w:rsidRPr="00D60816">
          <w:rPr>
            <w:rStyle w:val="Hyperlink"/>
            <w:lang w:val="fr-FR"/>
          </w:rPr>
          <w:t>format B+O</w:t>
        </w:r>
      </w:hyperlink>
      <w:r w:rsidR="00D60816" w:rsidRPr="00D60816">
        <w:rPr>
          <w:lang w:val="fr-FR"/>
        </w:rPr>
        <w:t xml:space="preserve"> (BIB 2172, </w:t>
      </w:r>
      <w:r w:rsidR="00D60816">
        <w:rPr>
          <w:lang w:val="fr-FR"/>
        </w:rPr>
        <w:t>BIB 2187</w:t>
      </w:r>
      <w:r w:rsidR="00E538E9" w:rsidRPr="002141FA">
        <w:rPr>
          <w:lang w:val="fr-FR"/>
        </w:rPr>
        <w:t>)</w:t>
      </w:r>
      <w:r w:rsidR="00363FD9" w:rsidRPr="0032190F">
        <w:rPr>
          <w:lang w:val="fr-FR"/>
        </w:rPr>
        <w:t xml:space="preserve"> </w:t>
      </w:r>
    </w:p>
    <w:p w14:paraId="2A378568" w14:textId="77777777" w:rsidR="004A191B" w:rsidRDefault="004A191B" w:rsidP="00242C0F">
      <w:pPr>
        <w:rPr>
          <w:lang w:val="fr-FR"/>
        </w:rPr>
      </w:pPr>
    </w:p>
    <w:p w14:paraId="2F05A559" w14:textId="77777777" w:rsidR="004C03AE" w:rsidRDefault="004C03AE" w:rsidP="004C03AE">
      <w:pPr>
        <w:pStyle w:val="Heading3"/>
      </w:pPr>
      <w:r>
        <w:t>thèmes</w:t>
      </w:r>
    </w:p>
    <w:p w14:paraId="06A51483" w14:textId="77777777" w:rsidR="004C03AE" w:rsidRDefault="004C03AE" w:rsidP="004C03AE">
      <w:pPr>
        <w:rPr>
          <w:lang w:val="fr-FR" w:eastAsia="fr-FR"/>
        </w:rPr>
      </w:pPr>
    </w:p>
    <w:p w14:paraId="06109C84" w14:textId="77777777" w:rsidR="004C03AE" w:rsidRDefault="004C03AE" w:rsidP="004C03AE">
      <w:pPr>
        <w:jc w:val="both"/>
        <w:rPr>
          <w:lang w:val="fr-FR"/>
        </w:rPr>
      </w:pPr>
      <w:r w:rsidRPr="004C03AE">
        <w:rPr>
          <w:lang w:val="fr-FR"/>
        </w:rPr>
        <w:t>P</w:t>
      </w:r>
      <w:r>
        <w:rPr>
          <w:lang w:val="fr-FR"/>
        </w:rPr>
        <w:t>o</w:t>
      </w:r>
      <w:r w:rsidRPr="004C03AE">
        <w:rPr>
          <w:lang w:val="fr-FR"/>
        </w:rPr>
        <w:t>ur Diaz-Guardamino, la fibule et certains autres éléments ont été ajouté dans une deuxième phase (BIB 2172)</w:t>
      </w:r>
    </w:p>
    <w:p w14:paraId="46512CE6" w14:textId="77777777" w:rsidR="004C03AE" w:rsidRDefault="004C03AE" w:rsidP="004C03AE">
      <w:pPr>
        <w:rPr>
          <w:lang w:val="fr-FR" w:eastAsia="fr-FR"/>
        </w:rPr>
      </w:pPr>
    </w:p>
    <w:p w14:paraId="33344F31" w14:textId="77777777" w:rsidR="004C03AE" w:rsidRDefault="004C03AE" w:rsidP="004C03AE">
      <w:pPr>
        <w:pStyle w:val="Heading4"/>
      </w:pPr>
      <w:r>
        <w:t>bouclier</w:t>
      </w:r>
    </w:p>
    <w:p w14:paraId="78CEEA42" w14:textId="77777777" w:rsidR="004C03AE" w:rsidRPr="002A5631" w:rsidRDefault="004C03AE" w:rsidP="004C03AE">
      <w:pPr>
        <w:rPr>
          <w:lang w:val="fr-FR"/>
        </w:rPr>
      </w:pPr>
    </w:p>
    <w:p w14:paraId="34FDCF8D" w14:textId="1B2D3F51" w:rsidR="004C03AE" w:rsidRDefault="00000000" w:rsidP="004C03AE">
      <w:pPr>
        <w:rPr>
          <w:lang w:val="fr-FR"/>
        </w:rPr>
      </w:pPr>
      <w:hyperlink r:id="rId3656" w:anchor="Cul_Proto_Art_TAC_T_t_bouclier" w:history="1">
        <w:r w:rsidR="004C03AE" w:rsidRPr="0032190F">
          <w:rPr>
            <w:rStyle w:val="Hyperlink"/>
            <w:szCs w:val="20"/>
            <w:lang w:val="fr-FR"/>
          </w:rPr>
          <w:t>Bouclier</w:t>
        </w:r>
      </w:hyperlink>
      <w:r w:rsidR="004C03AE" w:rsidRPr="00AE6FC9">
        <w:rPr>
          <w:lang w:val="fr-FR"/>
        </w:rPr>
        <w:t xml:space="preserve"> </w:t>
      </w:r>
      <w:r w:rsidR="004C03AE" w:rsidRPr="0032190F">
        <w:rPr>
          <w:lang w:val="fr-FR"/>
        </w:rPr>
        <w:t>à échancrure en V</w:t>
      </w:r>
      <w:r w:rsidR="005500ED">
        <w:rPr>
          <w:lang w:val="fr-FR"/>
        </w:rPr>
        <w:t xml:space="preserve">, central </w:t>
      </w:r>
      <w:bookmarkStart w:id="1610" w:name="_Hlk123365351"/>
      <w:r w:rsidR="005500ED">
        <w:rPr>
          <w:lang w:val="fr-FR"/>
        </w:rPr>
        <w:t>(BIB 3591)</w:t>
      </w:r>
      <w:bookmarkEnd w:id="1610"/>
    </w:p>
    <w:p w14:paraId="08102B85" w14:textId="77777777" w:rsidR="004C03AE" w:rsidRDefault="004C03AE" w:rsidP="004C03AE">
      <w:pPr>
        <w:rPr>
          <w:lang w:val="fr-FR" w:eastAsia="fr-FR"/>
        </w:rPr>
      </w:pPr>
    </w:p>
    <w:p w14:paraId="6F6231E1" w14:textId="77777777" w:rsidR="004C03AE" w:rsidRDefault="004C03AE" w:rsidP="004C03AE">
      <w:pPr>
        <w:pStyle w:val="Heading4"/>
      </w:pPr>
      <w:r>
        <w:t>lance</w:t>
      </w:r>
    </w:p>
    <w:p w14:paraId="25207728" w14:textId="77777777" w:rsidR="004C03AE" w:rsidRPr="004C03AE" w:rsidRDefault="004C03AE" w:rsidP="004C03AE">
      <w:pPr>
        <w:rPr>
          <w:lang w:val="fr-FR"/>
        </w:rPr>
      </w:pPr>
    </w:p>
    <w:p w14:paraId="6987FB17" w14:textId="754820C0" w:rsidR="004C03AE" w:rsidRPr="006B197F" w:rsidRDefault="00000000" w:rsidP="00242C0F">
      <w:pPr>
        <w:rPr>
          <w:lang w:val="fr-FR"/>
        </w:rPr>
      </w:pPr>
      <w:hyperlink r:id="rId3657" w:anchor="Cul_Extremadura_T_lance" w:history="1">
        <w:r w:rsidR="00DE55E6" w:rsidRPr="00DE55E6">
          <w:rPr>
            <w:rStyle w:val="Hyperlink"/>
            <w:lang w:val="fr-FR"/>
          </w:rPr>
          <w:t>lance</w:t>
        </w:r>
      </w:hyperlink>
    </w:p>
    <w:p w14:paraId="20B89F16" w14:textId="77777777" w:rsidR="00DE55E6" w:rsidRDefault="00DE55E6" w:rsidP="00242C0F">
      <w:pPr>
        <w:rPr>
          <w:lang w:val="fr-FR"/>
        </w:rPr>
      </w:pPr>
    </w:p>
    <w:p w14:paraId="65BBE0E3" w14:textId="77777777" w:rsidR="004C03AE" w:rsidRDefault="004C03AE" w:rsidP="004C03AE">
      <w:pPr>
        <w:pStyle w:val="Heading4"/>
      </w:pPr>
      <w:r>
        <w:t>épée</w:t>
      </w:r>
    </w:p>
    <w:p w14:paraId="73AF52C2" w14:textId="77777777" w:rsidR="004C03AE" w:rsidRPr="0032190F" w:rsidRDefault="004C03AE" w:rsidP="00242C0F">
      <w:pPr>
        <w:rPr>
          <w:lang w:val="fr-FR"/>
        </w:rPr>
      </w:pPr>
    </w:p>
    <w:p w14:paraId="2806C4B4" w14:textId="7D1EBE40" w:rsidR="004C03AE" w:rsidRPr="002A5631" w:rsidRDefault="00534D82" w:rsidP="004C03AE">
      <w:pPr>
        <w:jc w:val="both"/>
        <w:rPr>
          <w:lang w:val="fr-FR"/>
        </w:rPr>
      </w:pPr>
      <w:r w:rsidRPr="0032190F">
        <w:rPr>
          <w:lang w:val="fr-FR"/>
        </w:rPr>
        <w:lastRenderedPageBreak/>
        <w:t>U</w:t>
      </w:r>
      <w:r w:rsidR="000C0ACA" w:rsidRPr="0032190F">
        <w:rPr>
          <w:lang w:val="fr-FR"/>
        </w:rPr>
        <w:t xml:space="preserve">ne </w:t>
      </w:r>
      <w:hyperlink r:id="rId3658" w:anchor="Cul_Proto_Art_TAC_T_t_epee" w:history="1">
        <w:r w:rsidR="004A191B" w:rsidRPr="0032190F">
          <w:rPr>
            <w:rStyle w:val="Hyperlink"/>
            <w:lang w:val="fr-FR"/>
          </w:rPr>
          <w:t>épée</w:t>
        </w:r>
      </w:hyperlink>
      <w:r w:rsidR="00330A4A" w:rsidRPr="00330A4A">
        <w:rPr>
          <w:lang w:val="fr-FR"/>
        </w:rPr>
        <w:t xml:space="preserve"> </w:t>
      </w:r>
      <w:r w:rsidR="000C0ACA" w:rsidRPr="0032190F">
        <w:rPr>
          <w:lang w:val="fr-FR"/>
        </w:rPr>
        <w:t>de type [Huelva ?] B (BIB 2187 p. 395).</w:t>
      </w:r>
      <w:r w:rsidR="00924AC1">
        <w:rPr>
          <w:lang w:val="fr-FR"/>
        </w:rPr>
        <w:t xml:space="preserve"> </w:t>
      </w:r>
      <w:r w:rsidR="000C0ACA" w:rsidRPr="0032190F">
        <w:rPr>
          <w:lang w:val="fr-FR"/>
        </w:rPr>
        <w:t>Epée de type transition Cheta-</w:t>
      </w:r>
      <w:hyperlink r:id="rId3659" w:anchor="Cul_Huerta_Arriba" w:history="1">
        <w:r w:rsidR="000C0ACA" w:rsidRPr="0032190F">
          <w:rPr>
            <w:rStyle w:val="Hyperlink"/>
            <w:szCs w:val="22"/>
            <w:lang w:val="fr-FR"/>
          </w:rPr>
          <w:t>Huerta de Arriba</w:t>
        </w:r>
      </w:hyperlink>
      <w:r w:rsidR="00330A4A" w:rsidRPr="00330A4A">
        <w:rPr>
          <w:lang w:val="fr-FR"/>
        </w:rPr>
        <w:t xml:space="preserve"> </w:t>
      </w:r>
      <w:r w:rsidR="000C0ACA" w:rsidRPr="0032190F">
        <w:rPr>
          <w:lang w:val="fr-FR"/>
        </w:rPr>
        <w:t>selon Brandherm (BIB 2198)</w:t>
      </w:r>
      <w:r w:rsidR="00330A4A">
        <w:rPr>
          <w:lang w:val="fr-FR"/>
        </w:rPr>
        <w:t xml:space="preserve"> </w:t>
      </w:r>
      <w:hyperlink r:id="rId3660" w:anchor="Typ_Arm_Epees_pistiliforme" w:history="1">
        <w:r w:rsidR="004A191B" w:rsidRPr="0032190F">
          <w:rPr>
            <w:rStyle w:val="Hyperlink"/>
            <w:lang w:val="fr-FR"/>
          </w:rPr>
          <w:t>épées pistilliforme</w:t>
        </w:r>
      </w:hyperlink>
      <w:r w:rsidR="004A191B" w:rsidRPr="0032190F">
        <w:rPr>
          <w:lang w:val="fr-FR"/>
        </w:rPr>
        <w:t xml:space="preserve"> (BIB 2198 p. 460)</w:t>
      </w:r>
      <w:r w:rsidR="004C03AE" w:rsidRPr="004C03AE">
        <w:rPr>
          <w:lang w:val="fr-FR"/>
        </w:rPr>
        <w:t xml:space="preserve"> épée gr. </w:t>
      </w:r>
      <w:hyperlink r:id="rId3661" w:anchor="Cul_Extremadura_T_epee_typ_Brandherm07_B" w:history="1">
        <w:r w:rsidR="004C03AE" w:rsidRPr="002A5631">
          <w:rPr>
            <w:rStyle w:val="Hyperlink"/>
            <w:lang w:val="fr-FR"/>
          </w:rPr>
          <w:t>B</w:t>
        </w:r>
      </w:hyperlink>
      <w:r w:rsidR="004C03AE" w:rsidRPr="002A5631">
        <w:rPr>
          <w:lang w:val="fr-FR"/>
        </w:rPr>
        <w:t xml:space="preserve"> (Brandhem 2007)</w:t>
      </w:r>
    </w:p>
    <w:p w14:paraId="26B4FA58" w14:textId="77777777" w:rsidR="004A191B" w:rsidRDefault="004A191B" w:rsidP="003D51B0">
      <w:pPr>
        <w:jc w:val="both"/>
        <w:rPr>
          <w:i/>
          <w:lang w:val="fr-FR"/>
        </w:rPr>
      </w:pPr>
    </w:p>
    <w:p w14:paraId="07F4CA5A" w14:textId="77777777" w:rsidR="004C03AE" w:rsidRPr="004C03AE" w:rsidRDefault="004C03AE" w:rsidP="004C03AE">
      <w:pPr>
        <w:pStyle w:val="Heading4"/>
      </w:pPr>
      <w:bookmarkStart w:id="1611" w:name="Sit_Torrejon_Rubio_1_thm_fibule"/>
      <w:r>
        <w:t>fibule</w:t>
      </w:r>
    </w:p>
    <w:bookmarkEnd w:id="1611"/>
    <w:p w14:paraId="5503A401" w14:textId="77777777" w:rsidR="004C03AE" w:rsidRPr="0032190F" w:rsidRDefault="004C03AE" w:rsidP="003D51B0">
      <w:pPr>
        <w:jc w:val="both"/>
        <w:rPr>
          <w:i/>
          <w:lang w:val="fr-FR"/>
        </w:rPr>
      </w:pPr>
    </w:p>
    <w:p w14:paraId="07B794E1" w14:textId="60EB0380" w:rsidR="000C0ACA" w:rsidRDefault="00000000" w:rsidP="003D51B0">
      <w:pPr>
        <w:autoSpaceDE w:val="0"/>
        <w:autoSpaceDN w:val="0"/>
        <w:adjustRightInd w:val="0"/>
        <w:jc w:val="both"/>
        <w:rPr>
          <w:lang w:val="fr-FR"/>
        </w:rPr>
      </w:pPr>
      <w:hyperlink r:id="rId3662" w:anchor="Cul_Extremadura_T_fibule" w:history="1">
        <w:r w:rsidR="00673BF4" w:rsidRPr="00673BF4">
          <w:rPr>
            <w:rStyle w:val="Hyperlink"/>
            <w:lang w:val="fr-FR" w:eastAsia="fr-FR"/>
          </w:rPr>
          <w:t>fibule</w:t>
        </w:r>
      </w:hyperlink>
      <w:r w:rsidR="00673BF4">
        <w:rPr>
          <w:lang w:val="fr-FR" w:eastAsia="fr-FR"/>
        </w:rPr>
        <w:t xml:space="preserve"> (SS BIB) </w:t>
      </w:r>
      <w:r w:rsidR="00534D82" w:rsidRPr="0032190F">
        <w:rPr>
          <w:lang w:val="fr-FR"/>
        </w:rPr>
        <w:t xml:space="preserve">Une </w:t>
      </w:r>
      <w:hyperlink r:id="rId3663" w:anchor="Cul_Proto_Art_TAC_T_t_fibule_codo" w:history="1">
        <w:r w:rsidR="000C51D6" w:rsidRPr="0032190F">
          <w:rPr>
            <w:rStyle w:val="Hyperlink"/>
            <w:lang w:val="fr-FR"/>
          </w:rPr>
          <w:t xml:space="preserve">fibule </w:t>
        </w:r>
        <w:r w:rsidR="000C51D6" w:rsidRPr="0032190F">
          <w:rPr>
            <w:rStyle w:val="Hyperlink"/>
            <w:i/>
            <w:lang w:val="fr-FR"/>
          </w:rPr>
          <w:t>de codo</w:t>
        </w:r>
      </w:hyperlink>
      <w:r w:rsidR="007350DA" w:rsidRPr="007350DA">
        <w:rPr>
          <w:lang w:val="fr-FR"/>
        </w:rPr>
        <w:t xml:space="preserve"> </w:t>
      </w:r>
      <w:r w:rsidR="000C0ACA" w:rsidRPr="0032190F">
        <w:rPr>
          <w:lang w:val="fr-FR"/>
        </w:rPr>
        <w:t>(BIB 2187 p. 395, BIB 2198 p. 460)</w:t>
      </w:r>
      <w:r w:rsidR="007350DA">
        <w:rPr>
          <w:lang w:val="fr-FR"/>
        </w:rPr>
        <w:t xml:space="preserve"> proche des modèles siciliens (BIB 2886)</w:t>
      </w:r>
      <w:r w:rsidR="00673BF4">
        <w:rPr>
          <w:lang w:val="fr-FR"/>
        </w:rPr>
        <w:t xml:space="preserve"> placée à hauteur d'épaule (SS BIB)</w:t>
      </w:r>
    </w:p>
    <w:p w14:paraId="28D73F66" w14:textId="77777777" w:rsidR="004C03AE" w:rsidRDefault="004C03AE" w:rsidP="003D51B0">
      <w:pPr>
        <w:autoSpaceDE w:val="0"/>
        <w:autoSpaceDN w:val="0"/>
        <w:adjustRightInd w:val="0"/>
        <w:jc w:val="both"/>
        <w:rPr>
          <w:lang w:val="fr-FR"/>
        </w:rPr>
      </w:pPr>
    </w:p>
    <w:p w14:paraId="64A806B7" w14:textId="77777777" w:rsidR="004C03AE" w:rsidRDefault="004C03AE" w:rsidP="004C03AE">
      <w:pPr>
        <w:pStyle w:val="Heading4"/>
      </w:pPr>
      <w:r>
        <w:t>char</w:t>
      </w:r>
    </w:p>
    <w:p w14:paraId="1D169271" w14:textId="41DC2AD6" w:rsidR="004C03AE" w:rsidRPr="0032190F" w:rsidRDefault="00C6073E" w:rsidP="003D51B0">
      <w:pPr>
        <w:autoSpaceDE w:val="0"/>
        <w:autoSpaceDN w:val="0"/>
        <w:adjustRightInd w:val="0"/>
        <w:jc w:val="both"/>
        <w:rPr>
          <w:lang w:val="fr-FR"/>
        </w:rPr>
      </w:pPr>
      <w:r>
        <w:rPr>
          <w:lang w:val="fr-FR"/>
        </w:rPr>
        <w:t>`</w:t>
      </w:r>
    </w:p>
    <w:p w14:paraId="05FCCB7A" w14:textId="15E47CB4" w:rsidR="000C0ACA" w:rsidRPr="00F36377" w:rsidRDefault="00000000" w:rsidP="003D51B0">
      <w:pPr>
        <w:jc w:val="both"/>
        <w:rPr>
          <w:lang w:val="fr-FR"/>
        </w:rPr>
      </w:pPr>
      <w:hyperlink r:id="rId3664" w:anchor="Cul_Proto_Art_TAC_A_att" w:history="1">
        <w:r w:rsidR="000C0ACA" w:rsidRPr="0032190F">
          <w:rPr>
            <w:rStyle w:val="Hyperlink"/>
            <w:lang w:val="fr-FR"/>
          </w:rPr>
          <w:t>char</w:t>
        </w:r>
      </w:hyperlink>
      <w:r w:rsidR="000C0ACA" w:rsidRPr="0032190F">
        <w:rPr>
          <w:lang w:val="fr-FR"/>
        </w:rPr>
        <w:t xml:space="preserve"> (BIB 2187 p. 400) vers 1050 AC (BIB 2187 p. 410) vu du dessus très proche de celui de Sublaines : caisse vu du dessus, </w:t>
      </w:r>
      <w:hyperlink r:id="rId3665" w:anchor="Cul_Proto_Art_TAC_T_z_chev" w:history="1">
        <w:r w:rsidR="000C0ACA" w:rsidRPr="0032190F">
          <w:rPr>
            <w:rStyle w:val="Hyperlink"/>
            <w:lang w:val="fr-FR" w:eastAsia="en-GB"/>
          </w:rPr>
          <w:t>chevaux</w:t>
        </w:r>
      </w:hyperlink>
      <w:r w:rsidR="00330A4A" w:rsidRPr="00330A4A">
        <w:rPr>
          <w:lang w:val="fr-FR"/>
        </w:rPr>
        <w:t xml:space="preserve"> </w:t>
      </w:r>
      <w:r w:rsidR="000C0ACA" w:rsidRPr="0032190F">
        <w:rPr>
          <w:lang w:val="fr-FR"/>
        </w:rPr>
        <w:t>en symétrie de part et d’autre du timon (SS BIB)</w:t>
      </w:r>
      <w:r w:rsidR="0037116C">
        <w:rPr>
          <w:lang w:val="fr-FR"/>
        </w:rPr>
        <w:t xml:space="preserve"> </w:t>
      </w:r>
      <w:r w:rsidR="005500ED">
        <w:rPr>
          <w:lang w:val="fr-FR"/>
        </w:rPr>
        <w:t xml:space="preserve">Sur le haut de la stèle. La caisse du char affecte une forme en lyre (BIB 3591) </w:t>
      </w:r>
    </w:p>
    <w:p w14:paraId="4E16B34D" w14:textId="77777777" w:rsidR="004C03AE" w:rsidRPr="002A5631" w:rsidRDefault="004C03AE" w:rsidP="003D51B0">
      <w:pPr>
        <w:jc w:val="both"/>
        <w:rPr>
          <w:lang w:val="fr-FR"/>
        </w:rPr>
      </w:pPr>
    </w:p>
    <w:p w14:paraId="57E982B6" w14:textId="77777777" w:rsidR="009E4D1D" w:rsidRPr="004C03AE" w:rsidRDefault="009E4D1D" w:rsidP="0037116C">
      <w:pPr>
        <w:jc w:val="both"/>
        <w:rPr>
          <w:lang w:val="fr-FR"/>
        </w:rPr>
      </w:pPr>
    </w:p>
    <w:p w14:paraId="344875FB" w14:textId="77777777" w:rsidR="009774B2" w:rsidRPr="004C03AE" w:rsidRDefault="009774B2" w:rsidP="00242C0F">
      <w:pPr>
        <w:rPr>
          <w:lang w:val="fr-FR"/>
        </w:rPr>
      </w:pPr>
    </w:p>
    <w:p w14:paraId="5AE2ED4E" w14:textId="77777777" w:rsidR="008F49CA" w:rsidRPr="002A5631" w:rsidRDefault="008F49CA" w:rsidP="008F49CA">
      <w:pPr>
        <w:pStyle w:val="Heading2"/>
      </w:pPr>
      <w:bookmarkStart w:id="1612" w:name="Sit_Torrejon_Rubio_2"/>
      <w:r w:rsidRPr="002A5631">
        <w:t>Torrejon Rubbio 2</w:t>
      </w:r>
    </w:p>
    <w:bookmarkEnd w:id="1612"/>
    <w:p w14:paraId="4EB6C258" w14:textId="77777777" w:rsidR="00CD36B9" w:rsidRPr="002A5631" w:rsidRDefault="00CD36B9" w:rsidP="00CD36B9">
      <w:pPr>
        <w:rPr>
          <w:sz w:val="20"/>
          <w:lang w:val="fr-FR"/>
        </w:rPr>
      </w:pPr>
      <w:r w:rsidRPr="002A5631">
        <w:rPr>
          <w:sz w:val="20"/>
          <w:lang w:val="fr-FR"/>
        </w:rPr>
        <w:t>El Oreganal 2</w:t>
      </w:r>
    </w:p>
    <w:p w14:paraId="544A9138" w14:textId="77777777" w:rsidR="008F49CA" w:rsidRPr="002A5631" w:rsidRDefault="008F49CA" w:rsidP="008F49CA">
      <w:pPr>
        <w:rPr>
          <w:lang w:val="fr-FR"/>
        </w:rPr>
      </w:pPr>
    </w:p>
    <w:p w14:paraId="4BB1F6B9" w14:textId="162B18BA" w:rsidR="008F49CA" w:rsidRDefault="008F49CA" w:rsidP="008F49CA">
      <w:pPr>
        <w:rPr>
          <w:lang w:val="fr-FR"/>
        </w:rPr>
      </w:pPr>
      <w:r w:rsidRPr="0032190F">
        <w:rPr>
          <w:lang w:val="fr-FR"/>
        </w:rPr>
        <w:t xml:space="preserve">Possible </w:t>
      </w:r>
      <w:hyperlink r:id="rId3666" w:anchor="Obj_Do_Per_Fibules_ABEG19951" w:history="1">
        <w:r w:rsidR="00CC609F" w:rsidRPr="00CC609F">
          <w:rPr>
            <w:rStyle w:val="Hyperlink"/>
            <w:lang w:val="fr-FR"/>
          </w:rPr>
          <w:t>fibule à pivot</w:t>
        </w:r>
      </w:hyperlink>
      <w:r w:rsidRPr="0032190F">
        <w:rPr>
          <w:lang w:val="fr-FR"/>
        </w:rPr>
        <w:t xml:space="preserve"> qui indiquerait une datation très basse (récente) (BIB 2177 p. 41)</w:t>
      </w:r>
      <w:r w:rsidR="00993A68">
        <w:rPr>
          <w:lang w:val="fr-FR"/>
        </w:rPr>
        <w:t xml:space="preserve"> (BIB 2172)</w:t>
      </w:r>
      <w:r w:rsidR="00E538E9" w:rsidRPr="0032190F">
        <w:rPr>
          <w:lang w:val="fr-FR"/>
        </w:rPr>
        <w:t>. Figure humaine schématique à coiffe, possible peigne. Daterait du 9</w:t>
      </w:r>
      <w:r w:rsidR="00E538E9" w:rsidRPr="0032190F">
        <w:rPr>
          <w:vertAlign w:val="superscript"/>
          <w:lang w:val="fr-FR"/>
        </w:rPr>
        <w:t>e</w:t>
      </w:r>
      <w:r w:rsidR="00E538E9" w:rsidRPr="0032190F">
        <w:rPr>
          <w:lang w:val="fr-FR"/>
        </w:rPr>
        <w:t xml:space="preserve"> / 8</w:t>
      </w:r>
      <w:r w:rsidR="00E538E9" w:rsidRPr="0032190F">
        <w:rPr>
          <w:vertAlign w:val="superscript"/>
          <w:lang w:val="fr-FR"/>
        </w:rPr>
        <w:t>e</w:t>
      </w:r>
      <w:r w:rsidR="00E538E9" w:rsidRPr="0032190F">
        <w:rPr>
          <w:lang w:val="fr-FR"/>
        </w:rPr>
        <w:t xml:space="preserve"> s. aec</w:t>
      </w:r>
      <w:r w:rsidR="00993A68">
        <w:rPr>
          <w:lang w:val="fr-FR"/>
        </w:rPr>
        <w:t xml:space="preserve"> </w:t>
      </w:r>
      <w:r w:rsidR="007455D8">
        <w:rPr>
          <w:lang w:val="fr-FR"/>
        </w:rPr>
        <w:t>(BIB ?)</w:t>
      </w:r>
    </w:p>
    <w:p w14:paraId="0552E7D5" w14:textId="77777777" w:rsidR="007455D8" w:rsidRDefault="007455D8" w:rsidP="008F49CA">
      <w:pPr>
        <w:rPr>
          <w:lang w:val="fr-FR"/>
        </w:rPr>
      </w:pPr>
    </w:p>
    <w:p w14:paraId="58949AF0" w14:textId="3DDE696C" w:rsidR="007455D8" w:rsidRDefault="007455D8" w:rsidP="007455D8">
      <w:pPr>
        <w:jc w:val="both"/>
        <w:rPr>
          <w:lang w:val="fr-FR"/>
        </w:rPr>
      </w:pPr>
      <w:r>
        <w:rPr>
          <w:lang w:val="fr-FR"/>
        </w:rPr>
        <w:t xml:space="preserve">Le cercle radié [diadème] rappelle fortement la SM de </w:t>
      </w:r>
      <w:hyperlink r:id="rId3667" w:anchor="Sit_Toninuelo" w:history="1">
        <w:r w:rsidRPr="007455D8">
          <w:rPr>
            <w:rStyle w:val="Hyperlink"/>
            <w:lang w:val="fr-FR"/>
          </w:rPr>
          <w:t>Toninuelo</w:t>
        </w:r>
      </w:hyperlink>
      <w:r>
        <w:rPr>
          <w:lang w:val="fr-FR"/>
        </w:rPr>
        <w:t xml:space="preserve"> mais aussi les "idoles" de Ciudad Rodrigo, Corao et de </w:t>
      </w:r>
      <w:hyperlink r:id="rId3668" w:anchor="Sit_Crato" w:history="1">
        <w:r w:rsidRPr="007455D8">
          <w:rPr>
            <w:rStyle w:val="Hyperlink"/>
            <w:lang w:val="fr-FR"/>
          </w:rPr>
          <w:t>Crato</w:t>
        </w:r>
      </w:hyperlink>
      <w:r w:rsidRPr="007455D8">
        <w:rPr>
          <w:lang w:val="fr-FR"/>
        </w:rPr>
        <w:t xml:space="preserve"> </w:t>
      </w:r>
      <w:r>
        <w:rPr>
          <w:lang w:val="fr-FR"/>
        </w:rPr>
        <w:t>(BIB 3005)</w:t>
      </w:r>
    </w:p>
    <w:p w14:paraId="5808CABE" w14:textId="77777777" w:rsidR="007455D8" w:rsidRDefault="007455D8" w:rsidP="007455D8">
      <w:pPr>
        <w:jc w:val="both"/>
        <w:rPr>
          <w:lang w:val="fr-FR"/>
        </w:rPr>
      </w:pPr>
    </w:p>
    <w:p w14:paraId="6456C7E4" w14:textId="0782ED63" w:rsidR="002E3DE4" w:rsidRPr="002E3DE4" w:rsidRDefault="00000000" w:rsidP="002E3DE4">
      <w:pPr>
        <w:rPr>
          <w:lang w:val="fr-FR" w:eastAsia="fr-FR"/>
        </w:rPr>
      </w:pPr>
      <w:hyperlink r:id="rId3669" w:anchor="Cul_Extremadura_per_Celestino2011_IVA2" w:history="1">
        <w:r w:rsidR="002E3DE4" w:rsidRPr="002E3DE4">
          <w:rPr>
            <w:rStyle w:val="Hyperlink"/>
            <w:lang w:val="fr-FR"/>
          </w:rPr>
          <w:t>type IVA.2</w:t>
        </w:r>
      </w:hyperlink>
      <w:r w:rsidR="002E3DE4" w:rsidRPr="002E3DE4">
        <w:rPr>
          <w:lang w:val="fr-FR"/>
        </w:rPr>
        <w:t xml:space="preserve"> (BIB 3063) </w:t>
      </w:r>
      <w:r w:rsidR="002E3DE4">
        <w:rPr>
          <w:lang w:val="fr-FR"/>
        </w:rPr>
        <w:t>s</w:t>
      </w:r>
      <w:r w:rsidR="002E3DE4" w:rsidRPr="0032190F">
        <w:rPr>
          <w:lang w:val="fr-FR"/>
        </w:rPr>
        <w:t>tèle de type A moins naturaliste (BIB 2187 p. 390)</w:t>
      </w:r>
      <w:r w:rsidR="002E3DE4">
        <w:rPr>
          <w:lang w:val="fr-FR"/>
        </w:rPr>
        <w:t xml:space="preserve">, </w:t>
      </w:r>
      <w:hyperlink r:id="rId3670" w:anchor="Cul_Diademe" w:history="1">
        <w:r w:rsidR="002E3DE4" w:rsidRPr="0078097B">
          <w:rPr>
            <w:rStyle w:val="Hyperlink"/>
            <w:lang w:val="fr-FR"/>
          </w:rPr>
          <w:t>stèle du diadème</w:t>
        </w:r>
      </w:hyperlink>
      <w:r w:rsidR="002E3DE4">
        <w:rPr>
          <w:lang w:val="fr-FR"/>
        </w:rPr>
        <w:t xml:space="preserve"> (SS BIB)</w:t>
      </w:r>
    </w:p>
    <w:p w14:paraId="703F731B" w14:textId="77777777" w:rsidR="002E3DE4" w:rsidRDefault="002E3DE4" w:rsidP="007455D8">
      <w:pPr>
        <w:jc w:val="both"/>
        <w:rPr>
          <w:lang w:val="fr-FR"/>
        </w:rPr>
      </w:pPr>
    </w:p>
    <w:p w14:paraId="4D2FC79F" w14:textId="77777777" w:rsidR="0069541B" w:rsidRPr="0032190F" w:rsidRDefault="0069541B" w:rsidP="008F49CA">
      <w:pPr>
        <w:rPr>
          <w:lang w:val="fr-FR"/>
        </w:rPr>
      </w:pPr>
    </w:p>
    <w:p w14:paraId="3D09FF7F" w14:textId="77777777" w:rsidR="0069541B" w:rsidRPr="0032190F" w:rsidRDefault="0069541B" w:rsidP="0069541B">
      <w:pPr>
        <w:pStyle w:val="Heading2"/>
      </w:pPr>
      <w:bookmarkStart w:id="1613" w:name="Sit_Torrejon_Rubio_3"/>
      <w:r w:rsidRPr="0032190F">
        <w:t>Torrejon Rubbio 3</w:t>
      </w:r>
    </w:p>
    <w:bookmarkEnd w:id="1613"/>
    <w:p w14:paraId="439B71B8" w14:textId="77777777" w:rsidR="0069541B" w:rsidRPr="0032190F" w:rsidRDefault="0069541B" w:rsidP="008F49CA">
      <w:pPr>
        <w:rPr>
          <w:lang w:val="fr-FR"/>
        </w:rPr>
      </w:pPr>
    </w:p>
    <w:p w14:paraId="3D667DBB" w14:textId="75BBEA10" w:rsidR="00E538E9" w:rsidRDefault="00AE6FC9" w:rsidP="008F49CA">
      <w:pPr>
        <w:rPr>
          <w:lang w:val="es-ES"/>
        </w:rPr>
      </w:pPr>
      <w:r>
        <w:rPr>
          <w:lang w:val="fr-FR"/>
        </w:rPr>
        <w:t xml:space="preserve">Personnage avec un visage, des bracelets et une ceinture. Epée, </w:t>
      </w:r>
      <w:hyperlink r:id="rId3671" w:anchor="Cul_Extremadura_T_lance" w:history="1">
        <w:r w:rsidR="00DE55E6" w:rsidRPr="00DE55E6">
          <w:rPr>
            <w:rStyle w:val="Hyperlink"/>
            <w:lang w:val="fr-FR"/>
          </w:rPr>
          <w:t>lance</w:t>
        </w:r>
      </w:hyperlink>
      <w:r>
        <w:rPr>
          <w:lang w:val="fr-FR"/>
        </w:rPr>
        <w:t xml:space="preserve">, bouclier (SS BIB) </w:t>
      </w:r>
      <w:r w:rsidR="00E538E9" w:rsidRPr="0032190F">
        <w:rPr>
          <w:lang w:val="fr-FR"/>
        </w:rPr>
        <w:t xml:space="preserve">D’après la forme de l’épée, elle daterait de vers 1050 </w:t>
      </w:r>
      <w:r>
        <w:rPr>
          <w:lang w:val="fr-FR"/>
        </w:rPr>
        <w:t>B</w:t>
      </w:r>
      <w:r w:rsidR="00E538E9" w:rsidRPr="0032190F">
        <w:rPr>
          <w:lang w:val="fr-FR"/>
        </w:rPr>
        <w:t>C (BIB 2187 p. 410)</w:t>
      </w:r>
      <w:r w:rsidR="009E4D1D">
        <w:rPr>
          <w:lang w:val="fr-FR"/>
        </w:rPr>
        <w:t xml:space="preserve"> </w:t>
      </w:r>
      <w:r w:rsidR="009E4D1D" w:rsidRPr="009E4D1D">
        <w:rPr>
          <w:lang w:val="fr-FR"/>
        </w:rPr>
        <w:t xml:space="preserve">épée gr. </w:t>
      </w:r>
      <w:hyperlink r:id="rId3672" w:anchor="Cul_Extremadura_T_epee_typ_Brandherm07_H" w:history="1">
        <w:r w:rsidR="009E4D1D" w:rsidRPr="00F36377">
          <w:rPr>
            <w:rStyle w:val="Hyperlink"/>
            <w:lang w:val="es-ES"/>
          </w:rPr>
          <w:t>H</w:t>
        </w:r>
      </w:hyperlink>
      <w:r w:rsidR="009E4D1D" w:rsidRPr="00F36377">
        <w:rPr>
          <w:lang w:val="es-ES"/>
        </w:rPr>
        <w:t xml:space="preserve"> (Brandhem 2007)</w:t>
      </w:r>
    </w:p>
    <w:p w14:paraId="1FF23944" w14:textId="77777777" w:rsidR="002E3DE4" w:rsidRPr="004372FC" w:rsidRDefault="002E3DE4" w:rsidP="008F49CA">
      <w:pPr>
        <w:rPr>
          <w:lang w:val="es-ES"/>
        </w:rPr>
      </w:pPr>
    </w:p>
    <w:p w14:paraId="2A8BA060" w14:textId="597AC520" w:rsidR="002E3DE4" w:rsidRPr="00F36377" w:rsidRDefault="00000000" w:rsidP="008F49CA">
      <w:pPr>
        <w:rPr>
          <w:lang w:val="es-ES"/>
        </w:rPr>
      </w:pPr>
      <w:hyperlink r:id="rId3673" w:anchor="Cul_Extremadura_per_Celestino2011_IVA1" w:history="1">
        <w:r w:rsidR="002E3DE4" w:rsidRPr="004372FC">
          <w:rPr>
            <w:rStyle w:val="Hyperlink"/>
            <w:lang w:val="es-ES"/>
          </w:rPr>
          <w:t>type IVA.1</w:t>
        </w:r>
      </w:hyperlink>
      <w:r w:rsidR="002E3DE4" w:rsidRPr="004372FC">
        <w:rPr>
          <w:lang w:val="es-ES"/>
        </w:rPr>
        <w:t xml:space="preserve"> (BIB 3063)</w:t>
      </w:r>
    </w:p>
    <w:p w14:paraId="49943EF8" w14:textId="77777777" w:rsidR="0069541B" w:rsidRPr="00F36377" w:rsidRDefault="0069541B" w:rsidP="008F49CA">
      <w:pPr>
        <w:rPr>
          <w:lang w:val="es-ES"/>
        </w:rPr>
      </w:pPr>
    </w:p>
    <w:p w14:paraId="57407D7E" w14:textId="77777777" w:rsidR="0069541B" w:rsidRPr="009E4D1D" w:rsidRDefault="0069541B" w:rsidP="0069541B">
      <w:pPr>
        <w:pStyle w:val="Heading2"/>
        <w:rPr>
          <w:lang w:val="es-ES"/>
        </w:rPr>
      </w:pPr>
      <w:bookmarkStart w:id="1614" w:name="Sit_Torrejon_Rubio_4"/>
      <w:r w:rsidRPr="009E4D1D">
        <w:rPr>
          <w:lang w:val="es-ES"/>
        </w:rPr>
        <w:t>Torrejon Rubbio 4</w:t>
      </w:r>
    </w:p>
    <w:bookmarkEnd w:id="1614"/>
    <w:p w14:paraId="601B3CF6" w14:textId="77777777" w:rsidR="0069541B" w:rsidRPr="00CD36B9" w:rsidRDefault="0086606B" w:rsidP="008F49CA">
      <w:pPr>
        <w:rPr>
          <w:sz w:val="20"/>
          <w:szCs w:val="18"/>
          <w:lang w:val="es-ES" w:eastAsia="en-GB"/>
        </w:rPr>
      </w:pPr>
      <w:r w:rsidRPr="00CD36B9">
        <w:rPr>
          <w:sz w:val="20"/>
          <w:szCs w:val="18"/>
          <w:lang w:val="es-ES" w:eastAsia="en-GB"/>
        </w:rPr>
        <w:t>El Majar de los Puercos</w:t>
      </w:r>
    </w:p>
    <w:p w14:paraId="0FFEA2AE" w14:textId="77777777" w:rsidR="0086606B" w:rsidRDefault="0086606B" w:rsidP="008F49CA">
      <w:pPr>
        <w:rPr>
          <w:lang w:val="es-ES"/>
        </w:rPr>
      </w:pPr>
    </w:p>
    <w:p w14:paraId="36B3A39C" w14:textId="7F1980D7" w:rsidR="009E4D1D" w:rsidRPr="009E4D1D" w:rsidRDefault="009E4D1D" w:rsidP="008F49CA">
      <w:pPr>
        <w:rPr>
          <w:lang w:val="es-ES"/>
        </w:rPr>
      </w:pPr>
      <w:r w:rsidRPr="00F36377">
        <w:rPr>
          <w:lang w:val="es-ES"/>
        </w:rPr>
        <w:t xml:space="preserve">épée gr. </w:t>
      </w:r>
      <w:hyperlink r:id="rId3674" w:anchor="Cul_Extremadura_T_epee_typ_Brandherm07_K" w:history="1">
        <w:r w:rsidRPr="00F36377">
          <w:rPr>
            <w:rStyle w:val="Hyperlink"/>
            <w:lang w:val="es-ES"/>
          </w:rPr>
          <w:t>K</w:t>
        </w:r>
      </w:hyperlink>
      <w:r w:rsidRPr="00F36377">
        <w:rPr>
          <w:lang w:val="es-ES"/>
        </w:rPr>
        <w:t xml:space="preserve"> (Brandhem 2007)</w:t>
      </w:r>
    </w:p>
    <w:p w14:paraId="24986C91" w14:textId="77777777" w:rsidR="00E538E9" w:rsidRPr="009E4D1D" w:rsidRDefault="00E538E9" w:rsidP="008F49CA">
      <w:pPr>
        <w:rPr>
          <w:lang w:val="es-ES"/>
        </w:rPr>
      </w:pPr>
    </w:p>
    <w:p w14:paraId="0689C8CD" w14:textId="77777777" w:rsidR="0086606B" w:rsidRPr="009E4D1D" w:rsidRDefault="0086606B" w:rsidP="006A3AB6">
      <w:pPr>
        <w:pStyle w:val="Heading3"/>
        <w:rPr>
          <w:lang w:val="es-ES"/>
        </w:rPr>
      </w:pPr>
      <w:bookmarkStart w:id="1615" w:name="Sit_Torrejon_Rubio_4_phase"/>
      <w:r w:rsidRPr="009E4D1D">
        <w:rPr>
          <w:lang w:val="es-ES"/>
        </w:rPr>
        <w:t>phases</w:t>
      </w:r>
    </w:p>
    <w:bookmarkEnd w:id="1615"/>
    <w:p w14:paraId="6EE916F1" w14:textId="77777777" w:rsidR="0086606B" w:rsidRDefault="0086606B" w:rsidP="0086606B">
      <w:pPr>
        <w:rPr>
          <w:lang w:val="es-ES"/>
        </w:rPr>
      </w:pPr>
    </w:p>
    <w:p w14:paraId="7F221DC6" w14:textId="77777777" w:rsidR="0086606B" w:rsidRPr="00566234" w:rsidRDefault="00FA0280" w:rsidP="00D60816">
      <w:pPr>
        <w:rPr>
          <w:szCs w:val="20"/>
          <w:lang w:val="es-ES" w:eastAsia="en-GB"/>
        </w:rPr>
      </w:pPr>
      <w:r>
        <w:rPr>
          <w:lang w:val="es-ES"/>
        </w:rPr>
        <w:t xml:space="preserve">Pour </w:t>
      </w:r>
      <w:r w:rsidR="004C03AE">
        <w:rPr>
          <w:lang w:val="es-ES"/>
        </w:rPr>
        <w:t>C</w:t>
      </w:r>
      <w:r>
        <w:rPr>
          <w:lang w:val="es-ES"/>
        </w:rPr>
        <w:t>elestino, 2 phases (Celestino, 2001a: 333)(BIB 2172)</w:t>
      </w:r>
      <w:r w:rsidR="00D60816">
        <w:rPr>
          <w:lang w:val="es-ES"/>
        </w:rPr>
        <w:t>. 2</w:t>
      </w:r>
      <w:r w:rsidR="0086606B" w:rsidRPr="00566234">
        <w:rPr>
          <w:lang w:val="es-ES"/>
        </w:rPr>
        <w:t xml:space="preserve"> phases (</w:t>
      </w:r>
      <w:r w:rsidR="0086606B" w:rsidRPr="00566234">
        <w:rPr>
          <w:i/>
          <w:szCs w:val="20"/>
          <w:lang w:val="es-ES" w:eastAsia="en-GB"/>
        </w:rPr>
        <w:t>en un primer momento se elabora una estela de formato B que podria ser situada a partir de ca. 1425/1260 AC, segun las diferentes propuestas; en una segunda fase que podria ser situada a partir de ca. 1325/1200 AC esta estela es modificada con la integracion de una figura humana, espejo y espada</w:t>
      </w:r>
      <w:r w:rsidR="0086606B" w:rsidRPr="00566234">
        <w:rPr>
          <w:szCs w:val="20"/>
          <w:lang w:val="es-ES" w:eastAsia="en-GB"/>
        </w:rPr>
        <w:t>) (BIB 2187 p. 410)</w:t>
      </w:r>
    </w:p>
    <w:p w14:paraId="5ADD2971" w14:textId="77777777" w:rsidR="0086606B" w:rsidRPr="00566234" w:rsidRDefault="0086606B" w:rsidP="0086606B">
      <w:pPr>
        <w:autoSpaceDE w:val="0"/>
        <w:autoSpaceDN w:val="0"/>
        <w:adjustRightInd w:val="0"/>
        <w:rPr>
          <w:szCs w:val="20"/>
          <w:lang w:val="es-ES" w:eastAsia="en-GB"/>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6"/>
        <w:gridCol w:w="3075"/>
        <w:gridCol w:w="1710"/>
      </w:tblGrid>
      <w:tr w:rsidR="0086606B" w:rsidRPr="00E538E9" w14:paraId="2DDC2FD6" w14:textId="77777777" w:rsidTr="00C35EA7">
        <w:trPr>
          <w:jc w:val="center"/>
        </w:trPr>
        <w:tc>
          <w:tcPr>
            <w:tcW w:w="976" w:type="dxa"/>
          </w:tcPr>
          <w:p w14:paraId="718BBF45" w14:textId="77777777" w:rsidR="0086606B" w:rsidRPr="00C35EA7" w:rsidRDefault="0086606B" w:rsidP="00C35EA7">
            <w:pPr>
              <w:autoSpaceDE w:val="0"/>
              <w:autoSpaceDN w:val="0"/>
              <w:adjustRightInd w:val="0"/>
              <w:jc w:val="center"/>
              <w:rPr>
                <w:b/>
              </w:rPr>
            </w:pPr>
            <w:r w:rsidRPr="00C35EA7">
              <w:rPr>
                <w:b/>
              </w:rPr>
              <w:t>phases</w:t>
            </w:r>
          </w:p>
        </w:tc>
        <w:tc>
          <w:tcPr>
            <w:tcW w:w="3075" w:type="dxa"/>
          </w:tcPr>
          <w:p w14:paraId="1935B780" w14:textId="77777777" w:rsidR="0086606B" w:rsidRPr="00C35EA7" w:rsidRDefault="0086606B" w:rsidP="00C35EA7">
            <w:pPr>
              <w:autoSpaceDE w:val="0"/>
              <w:autoSpaceDN w:val="0"/>
              <w:adjustRightInd w:val="0"/>
              <w:jc w:val="center"/>
              <w:rPr>
                <w:b/>
              </w:rPr>
            </w:pPr>
            <w:r w:rsidRPr="00C35EA7">
              <w:rPr>
                <w:b/>
              </w:rPr>
              <w:t>description</w:t>
            </w:r>
          </w:p>
        </w:tc>
        <w:tc>
          <w:tcPr>
            <w:tcW w:w="1710" w:type="dxa"/>
          </w:tcPr>
          <w:p w14:paraId="3CCD5FAC" w14:textId="77777777" w:rsidR="0086606B" w:rsidRPr="00C35EA7" w:rsidRDefault="0086606B" w:rsidP="00C35EA7">
            <w:pPr>
              <w:autoSpaceDE w:val="0"/>
              <w:autoSpaceDN w:val="0"/>
              <w:adjustRightInd w:val="0"/>
              <w:jc w:val="center"/>
              <w:rPr>
                <w:b/>
              </w:rPr>
            </w:pPr>
            <w:r w:rsidRPr="00C35EA7">
              <w:rPr>
                <w:b/>
              </w:rPr>
              <w:t>datation AC</w:t>
            </w:r>
          </w:p>
        </w:tc>
      </w:tr>
      <w:tr w:rsidR="0086606B" w14:paraId="52100915" w14:textId="77777777" w:rsidTr="00C35EA7">
        <w:trPr>
          <w:jc w:val="center"/>
        </w:trPr>
        <w:tc>
          <w:tcPr>
            <w:tcW w:w="976" w:type="dxa"/>
          </w:tcPr>
          <w:p w14:paraId="73240339" w14:textId="77777777" w:rsidR="0086606B" w:rsidRDefault="0086606B" w:rsidP="00C35EA7">
            <w:pPr>
              <w:autoSpaceDE w:val="0"/>
              <w:autoSpaceDN w:val="0"/>
              <w:adjustRightInd w:val="0"/>
              <w:jc w:val="center"/>
            </w:pPr>
            <w:r>
              <w:lastRenderedPageBreak/>
              <w:t>2</w:t>
            </w:r>
          </w:p>
        </w:tc>
        <w:tc>
          <w:tcPr>
            <w:tcW w:w="3075" w:type="dxa"/>
          </w:tcPr>
          <w:p w14:paraId="479CA3C8" w14:textId="01ECCF91" w:rsidR="0086606B" w:rsidRDefault="0086606B" w:rsidP="00C35EA7">
            <w:pPr>
              <w:autoSpaceDE w:val="0"/>
              <w:autoSpaceDN w:val="0"/>
              <w:adjustRightInd w:val="0"/>
            </w:pPr>
            <w:r>
              <w:t xml:space="preserve">figure humaine, </w:t>
            </w:r>
            <w:hyperlink r:id="rId3675" w:anchor="Cul_Extremadura_T_miroir" w:history="1">
              <w:r w:rsidR="00F93E01">
                <w:rPr>
                  <w:rStyle w:val="Hyperlink"/>
                </w:rPr>
                <w:t>miroir</w:t>
              </w:r>
            </w:hyperlink>
            <w:r>
              <w:t>, épée</w:t>
            </w:r>
          </w:p>
        </w:tc>
        <w:tc>
          <w:tcPr>
            <w:tcW w:w="1710" w:type="dxa"/>
          </w:tcPr>
          <w:p w14:paraId="5F441615" w14:textId="77777777" w:rsidR="0086606B" w:rsidRPr="00E538E9" w:rsidRDefault="0086606B" w:rsidP="00C35EA7">
            <w:pPr>
              <w:autoSpaceDE w:val="0"/>
              <w:autoSpaceDN w:val="0"/>
              <w:adjustRightInd w:val="0"/>
            </w:pPr>
            <w:r w:rsidRPr="00C35EA7">
              <w:rPr>
                <w:szCs w:val="20"/>
                <w:lang w:eastAsia="en-GB"/>
              </w:rPr>
              <w:t>ca. 1325/1200</w:t>
            </w:r>
          </w:p>
        </w:tc>
      </w:tr>
      <w:tr w:rsidR="0086606B" w14:paraId="3CBFEBDD" w14:textId="77777777" w:rsidTr="00C35EA7">
        <w:trPr>
          <w:jc w:val="center"/>
        </w:trPr>
        <w:tc>
          <w:tcPr>
            <w:tcW w:w="976" w:type="dxa"/>
          </w:tcPr>
          <w:p w14:paraId="4C394238" w14:textId="77777777" w:rsidR="0086606B" w:rsidRDefault="0086606B" w:rsidP="00C35EA7">
            <w:pPr>
              <w:autoSpaceDE w:val="0"/>
              <w:autoSpaceDN w:val="0"/>
              <w:adjustRightInd w:val="0"/>
              <w:jc w:val="center"/>
            </w:pPr>
            <w:r>
              <w:t>1</w:t>
            </w:r>
          </w:p>
        </w:tc>
        <w:tc>
          <w:tcPr>
            <w:tcW w:w="3075" w:type="dxa"/>
          </w:tcPr>
          <w:p w14:paraId="4BAE4525" w14:textId="77777777" w:rsidR="0086606B" w:rsidRDefault="0086606B" w:rsidP="00C35EA7">
            <w:pPr>
              <w:autoSpaceDE w:val="0"/>
              <w:autoSpaceDN w:val="0"/>
              <w:adjustRightInd w:val="0"/>
            </w:pPr>
            <w:r>
              <w:t>stèle de format B</w:t>
            </w:r>
          </w:p>
        </w:tc>
        <w:tc>
          <w:tcPr>
            <w:tcW w:w="1710" w:type="dxa"/>
          </w:tcPr>
          <w:p w14:paraId="779F7E5F" w14:textId="77777777" w:rsidR="0086606B" w:rsidRPr="00E538E9" w:rsidRDefault="0086606B" w:rsidP="00C35EA7">
            <w:pPr>
              <w:autoSpaceDE w:val="0"/>
              <w:autoSpaceDN w:val="0"/>
              <w:adjustRightInd w:val="0"/>
            </w:pPr>
            <w:r w:rsidRPr="00C35EA7">
              <w:rPr>
                <w:szCs w:val="20"/>
                <w:lang w:eastAsia="en-GB"/>
              </w:rPr>
              <w:t>ca. 1425/1260</w:t>
            </w:r>
          </w:p>
        </w:tc>
      </w:tr>
    </w:tbl>
    <w:p w14:paraId="29C83FC0" w14:textId="77777777" w:rsidR="0086606B" w:rsidRPr="00E538E9" w:rsidRDefault="0086606B" w:rsidP="0086606B">
      <w:pPr>
        <w:autoSpaceDE w:val="0"/>
        <w:autoSpaceDN w:val="0"/>
        <w:adjustRightInd w:val="0"/>
      </w:pPr>
      <w:r>
        <w:t>(BIB 2187 p. 410)</w:t>
      </w:r>
    </w:p>
    <w:p w14:paraId="024260A7" w14:textId="77777777" w:rsidR="0086606B" w:rsidRPr="0086606B" w:rsidRDefault="0086606B" w:rsidP="0086606B">
      <w:pPr>
        <w:rPr>
          <w:lang w:val="fr-FR"/>
        </w:rPr>
      </w:pPr>
    </w:p>
    <w:p w14:paraId="4782871D" w14:textId="77777777" w:rsidR="0086606B" w:rsidRDefault="0086606B" w:rsidP="008F49CA"/>
    <w:p w14:paraId="75862FF6" w14:textId="77777777" w:rsidR="0086606B" w:rsidRDefault="0086606B" w:rsidP="006A3AB6">
      <w:pPr>
        <w:pStyle w:val="Heading4"/>
      </w:pPr>
      <w:bookmarkStart w:id="1616" w:name="Sit_Torrejon_Rubio_4_phase_1"/>
      <w:r>
        <w:t>phase 1</w:t>
      </w:r>
    </w:p>
    <w:bookmarkEnd w:id="1616"/>
    <w:p w14:paraId="37EAEBB3" w14:textId="77777777" w:rsidR="0086606B" w:rsidRDefault="0086606B" w:rsidP="0086606B">
      <w:pPr>
        <w:rPr>
          <w:lang w:val="fr-FR"/>
        </w:rPr>
      </w:pPr>
    </w:p>
    <w:p w14:paraId="4A610B44" w14:textId="77777777" w:rsidR="009E4D1D" w:rsidRPr="0031728B" w:rsidRDefault="0086606B" w:rsidP="009E4D1D">
      <w:pPr>
        <w:jc w:val="both"/>
        <w:rPr>
          <w:szCs w:val="20"/>
          <w:lang w:val="fr-FR" w:eastAsia="en-GB"/>
        </w:rPr>
      </w:pPr>
      <w:r w:rsidRPr="0032190F">
        <w:rPr>
          <w:lang w:val="fr-FR"/>
        </w:rPr>
        <w:t>La phase 1 [il existe des superpositions] de cette stèle représente un bouclier échancré en V et une épée (BIB 2187 p. 406)</w:t>
      </w:r>
    </w:p>
    <w:p w14:paraId="07FA165C" w14:textId="77777777" w:rsidR="00D60816" w:rsidRPr="00D60816" w:rsidRDefault="00D60816" w:rsidP="0086606B">
      <w:pPr>
        <w:rPr>
          <w:lang w:val="fr-FR"/>
        </w:rPr>
      </w:pPr>
    </w:p>
    <w:p w14:paraId="2038750E" w14:textId="7BA05E07" w:rsidR="0086606B" w:rsidRPr="004372FC" w:rsidRDefault="00000000" w:rsidP="0086606B">
      <w:pPr>
        <w:rPr>
          <w:lang w:val="fr-FR"/>
        </w:rPr>
      </w:pPr>
      <w:hyperlink r:id="rId3676" w:anchor="D:Documentation archéologique liée à la thèseCultures.docx" w:history="1">
        <w:r w:rsidR="00D60816" w:rsidRPr="004372FC">
          <w:rPr>
            <w:rStyle w:val="Hyperlink"/>
            <w:lang w:val="fr-FR"/>
          </w:rPr>
          <w:t>format B</w:t>
        </w:r>
      </w:hyperlink>
      <w:r w:rsidR="00D60816" w:rsidRPr="004372FC">
        <w:rPr>
          <w:lang w:val="fr-FR"/>
        </w:rPr>
        <w:t xml:space="preserve"> (BIB 2172, </w:t>
      </w:r>
      <w:r w:rsidR="00D60816" w:rsidRPr="0032190F">
        <w:rPr>
          <w:lang w:val="fr-FR"/>
        </w:rPr>
        <w:t>BIB 2187</w:t>
      </w:r>
      <w:r w:rsidR="00D60816" w:rsidRPr="004372FC">
        <w:rPr>
          <w:lang w:val="fr-FR"/>
        </w:rPr>
        <w:t>)</w:t>
      </w:r>
    </w:p>
    <w:p w14:paraId="30EF6551" w14:textId="77777777" w:rsidR="00D60816" w:rsidRPr="004372FC" w:rsidRDefault="00D60816" w:rsidP="0086606B">
      <w:pPr>
        <w:rPr>
          <w:lang w:val="fr-FR"/>
        </w:rPr>
      </w:pPr>
    </w:p>
    <w:p w14:paraId="6B0E95FC" w14:textId="77777777" w:rsidR="00D60816" w:rsidRDefault="00D60816" w:rsidP="00D60816">
      <w:pPr>
        <w:pStyle w:val="Heading5"/>
      </w:pPr>
      <w:r>
        <w:t>thème</w:t>
      </w:r>
    </w:p>
    <w:p w14:paraId="299CE247" w14:textId="77777777" w:rsidR="00D60816" w:rsidRPr="004372FC" w:rsidRDefault="00D60816" w:rsidP="0086606B">
      <w:pPr>
        <w:rPr>
          <w:lang w:val="fr-FR"/>
        </w:rPr>
      </w:pPr>
    </w:p>
    <w:p w14:paraId="02A18FD8" w14:textId="77777777" w:rsidR="00D60816" w:rsidRDefault="00D60816" w:rsidP="00D60816">
      <w:pPr>
        <w:pStyle w:val="Heading6"/>
      </w:pPr>
      <w:r>
        <w:t>épée</w:t>
      </w:r>
    </w:p>
    <w:p w14:paraId="0B1800FA" w14:textId="6CB84EDA" w:rsidR="00D60816" w:rsidRPr="0032190F" w:rsidRDefault="00D60816" w:rsidP="0086606B">
      <w:pPr>
        <w:rPr>
          <w:lang w:val="fr-FR"/>
        </w:rPr>
      </w:pPr>
      <w:r w:rsidRPr="0032190F">
        <w:rPr>
          <w:lang w:val="fr-FR"/>
        </w:rPr>
        <w:t xml:space="preserve">épée de type </w:t>
      </w:r>
      <w:hyperlink r:id="rId3677" w:anchor="Cul_Rosnoen" w:history="1">
        <w:r w:rsidRPr="0032190F">
          <w:rPr>
            <w:rStyle w:val="Hyperlink"/>
            <w:lang w:val="fr-FR"/>
          </w:rPr>
          <w:t>Rosno</w:t>
        </w:r>
        <w:r>
          <w:rPr>
            <w:rStyle w:val="Hyperlink"/>
            <w:lang w:val="fr-FR"/>
          </w:rPr>
          <w:t>e</w:t>
        </w:r>
        <w:r w:rsidRPr="0032190F">
          <w:rPr>
            <w:rStyle w:val="Hyperlink"/>
            <w:lang w:val="fr-FR"/>
          </w:rPr>
          <w:t>n</w:t>
        </w:r>
      </w:hyperlink>
      <w:r w:rsidRPr="0032190F">
        <w:rPr>
          <w:lang w:val="fr-FR"/>
        </w:rPr>
        <w:t xml:space="preserve"> (BIB 2187 p. 406).</w:t>
      </w:r>
      <w:r w:rsidRPr="009E4D1D">
        <w:rPr>
          <w:szCs w:val="20"/>
          <w:lang w:val="fr-FR" w:eastAsia="en-GB"/>
        </w:rPr>
        <w:t xml:space="preserve"> épée gr. </w:t>
      </w:r>
      <w:hyperlink r:id="rId3678" w:anchor="Cul_Extremadura_T_epee_typ_Brandherm07_A" w:history="1">
        <w:r w:rsidRPr="009E4D1D">
          <w:rPr>
            <w:rStyle w:val="Hyperlink"/>
            <w:szCs w:val="20"/>
            <w:lang w:val="fr-FR" w:eastAsia="en-GB"/>
          </w:rPr>
          <w:t>A</w:t>
        </w:r>
      </w:hyperlink>
      <w:r w:rsidRPr="009E4D1D">
        <w:rPr>
          <w:szCs w:val="20"/>
          <w:lang w:val="fr-FR" w:eastAsia="en-GB"/>
        </w:rPr>
        <w:t xml:space="preserve"> (Brandhem 2007)</w:t>
      </w:r>
    </w:p>
    <w:p w14:paraId="32EA3072" w14:textId="77777777" w:rsidR="0086606B" w:rsidRPr="0086606B" w:rsidRDefault="0086606B" w:rsidP="008F49CA">
      <w:pPr>
        <w:rPr>
          <w:lang w:val="fr-FR"/>
        </w:rPr>
      </w:pPr>
    </w:p>
    <w:p w14:paraId="5D5143AB" w14:textId="77777777" w:rsidR="0086606B" w:rsidRPr="00F36377" w:rsidRDefault="0086606B" w:rsidP="006A3AB6">
      <w:pPr>
        <w:pStyle w:val="Heading4"/>
      </w:pPr>
      <w:bookmarkStart w:id="1617" w:name="Sit_Torrejon_Rubio_4_phase_2"/>
      <w:r w:rsidRPr="00F36377">
        <w:t>phase 2</w:t>
      </w:r>
    </w:p>
    <w:bookmarkEnd w:id="1617"/>
    <w:p w14:paraId="119DE5E8" w14:textId="3FD9D7C6" w:rsidR="0086606B" w:rsidRPr="00F36377" w:rsidRDefault="009E4D1D" w:rsidP="008F49CA">
      <w:pPr>
        <w:rPr>
          <w:lang w:val="fr-FR"/>
        </w:rPr>
      </w:pPr>
      <w:r w:rsidRPr="009E4D1D">
        <w:rPr>
          <w:lang w:val="fr-FR"/>
        </w:rPr>
        <w:t xml:space="preserve">épée gr. </w:t>
      </w:r>
      <w:hyperlink r:id="rId3679" w:anchor="Cul_Extremadura_T_epee_typ_Brandherm07_B" w:history="1">
        <w:r w:rsidRPr="009E4D1D">
          <w:rPr>
            <w:rStyle w:val="Hyperlink"/>
            <w:lang w:val="fr-FR"/>
          </w:rPr>
          <w:t>B</w:t>
        </w:r>
      </w:hyperlink>
      <w:r w:rsidRPr="009E4D1D">
        <w:rPr>
          <w:lang w:val="fr-FR"/>
        </w:rPr>
        <w:t xml:space="preserve"> (Brandhem 2007)</w:t>
      </w:r>
    </w:p>
    <w:p w14:paraId="7189AAED" w14:textId="77777777" w:rsidR="0086606B" w:rsidRPr="00F36377" w:rsidRDefault="0086606B" w:rsidP="008F49CA">
      <w:pPr>
        <w:rPr>
          <w:lang w:val="fr-FR"/>
        </w:rPr>
      </w:pPr>
    </w:p>
    <w:p w14:paraId="496F4866" w14:textId="77777777" w:rsidR="00B32328" w:rsidRPr="00F36377" w:rsidRDefault="00B32328" w:rsidP="008F49CA">
      <w:pPr>
        <w:rPr>
          <w:lang w:val="fr-FR"/>
        </w:rPr>
      </w:pPr>
    </w:p>
    <w:p w14:paraId="4D394619" w14:textId="77777777" w:rsidR="00B32328" w:rsidRDefault="007455D8" w:rsidP="00B32328">
      <w:pPr>
        <w:pStyle w:val="Heading2"/>
      </w:pPr>
      <w:bookmarkStart w:id="1618" w:name="Sit_Torrejon_Rubio_5"/>
      <w:r>
        <w:t xml:space="preserve">Torrejon </w:t>
      </w:r>
      <w:r w:rsidR="00B32328">
        <w:t>Rubbio 5</w:t>
      </w:r>
    </w:p>
    <w:bookmarkEnd w:id="1618"/>
    <w:p w14:paraId="29430D24" w14:textId="77777777" w:rsidR="00B32328" w:rsidRPr="0086606B" w:rsidRDefault="00B32328" w:rsidP="008F49CA">
      <w:pPr>
        <w:rPr>
          <w:lang w:val="fr-FR"/>
        </w:rPr>
      </w:pPr>
    </w:p>
    <w:p w14:paraId="0C5BF2AD" w14:textId="7F4BBC1E" w:rsidR="0078097B" w:rsidRPr="0032190F" w:rsidRDefault="00000000" w:rsidP="0078097B">
      <w:pPr>
        <w:rPr>
          <w:lang w:val="fr-FR"/>
        </w:rPr>
      </w:pPr>
      <w:hyperlink r:id="rId3680" w:anchor="Cul_Diademe" w:history="1">
        <w:r w:rsidR="00AE6FC9" w:rsidRPr="0078097B">
          <w:rPr>
            <w:rStyle w:val="Hyperlink"/>
            <w:lang w:val="fr-FR"/>
          </w:rPr>
          <w:t>stèle du diadème</w:t>
        </w:r>
      </w:hyperlink>
      <w:r w:rsidR="00AE6FC9">
        <w:rPr>
          <w:lang w:val="fr-FR"/>
        </w:rPr>
        <w:t xml:space="preserve"> (SS BIB) s</w:t>
      </w:r>
      <w:r w:rsidR="00B32328" w:rsidRPr="0032190F">
        <w:rPr>
          <w:lang w:val="fr-FR"/>
        </w:rPr>
        <w:t xml:space="preserve">tèle ibérique de type </w:t>
      </w:r>
      <w:hyperlink r:id="rId3681" w:anchor="Cul_Extremadura_per_GuardaminoA" w:history="1">
        <w:r w:rsidR="0078097B">
          <w:rPr>
            <w:rStyle w:val="Hyperlink"/>
            <w:lang w:val="fr-FR"/>
          </w:rPr>
          <w:t>A</w:t>
        </w:r>
      </w:hyperlink>
      <w:r w:rsidR="00B32328" w:rsidRPr="0032190F">
        <w:rPr>
          <w:lang w:val="fr-FR"/>
        </w:rPr>
        <w:t xml:space="preserve"> plus (+) naturaliste (BIB 2187 p. 390)</w:t>
      </w:r>
      <w:r w:rsidR="0078097B">
        <w:rPr>
          <w:lang w:val="fr-FR"/>
        </w:rPr>
        <w:t xml:space="preserve"> </w:t>
      </w:r>
    </w:p>
    <w:p w14:paraId="3E798D19" w14:textId="77777777" w:rsidR="0064470D" w:rsidRDefault="0064470D" w:rsidP="008F49CA">
      <w:pPr>
        <w:rPr>
          <w:lang w:val="fr-FR"/>
        </w:rPr>
      </w:pPr>
    </w:p>
    <w:p w14:paraId="5826BF0A" w14:textId="77777777" w:rsidR="006A3AB6" w:rsidRPr="00AE6FC9" w:rsidRDefault="006A3AB6" w:rsidP="00426FF9">
      <w:pPr>
        <w:pStyle w:val="Heading1"/>
      </w:pPr>
      <w:bookmarkStart w:id="1619" w:name="Sit_ALmoharin"/>
      <w:r>
        <w:t>ALMOHARIN</w:t>
      </w:r>
    </w:p>
    <w:bookmarkEnd w:id="1619"/>
    <w:p w14:paraId="617BBCFF" w14:textId="77777777" w:rsidR="006A3AB6" w:rsidRDefault="006A3AB6" w:rsidP="008F49CA">
      <w:pPr>
        <w:rPr>
          <w:lang w:val="fr-FR"/>
        </w:rPr>
      </w:pPr>
    </w:p>
    <w:p w14:paraId="630E5EB9" w14:textId="1C24852A" w:rsidR="006A3AB6" w:rsidRDefault="006A3AB6" w:rsidP="008F49CA">
      <w:pPr>
        <w:rPr>
          <w:lang w:val="fr-FR"/>
        </w:rPr>
      </w:pPr>
      <w:r>
        <w:rPr>
          <w:lang w:val="fr-FR"/>
        </w:rPr>
        <w:t>Stèle avec un bouclier en V en grande partie incomplet (BIB 2172)</w:t>
      </w:r>
      <w:r w:rsidR="00647A2A">
        <w:rPr>
          <w:lang w:val="fr-FR"/>
        </w:rPr>
        <w:t xml:space="preserve"> </w:t>
      </w:r>
      <w:hyperlink r:id="rId3682" w:anchor="Cul_Extremadura_per_Celestino2011_IA" w:history="1">
        <w:r w:rsidR="00647A2A" w:rsidRPr="00647A2A">
          <w:rPr>
            <w:rStyle w:val="Hyperlink"/>
            <w:lang w:val="fr-FR"/>
          </w:rPr>
          <w:t>type IA</w:t>
        </w:r>
      </w:hyperlink>
      <w:r w:rsidR="00647A2A">
        <w:rPr>
          <w:lang w:val="fr-FR"/>
        </w:rPr>
        <w:t xml:space="preserve"> (BIB 3063)</w:t>
      </w:r>
      <w:r w:rsidR="00D60816">
        <w:rPr>
          <w:lang w:val="fr-FR"/>
        </w:rPr>
        <w:t xml:space="preserve"> </w:t>
      </w:r>
      <w:hyperlink r:id="rId3683" w:anchor="D:Documentation archéologique liée à la thèseCultures.docx" w:history="1">
        <w:r w:rsidR="00D60816" w:rsidRPr="00D60816">
          <w:rPr>
            <w:rStyle w:val="Hyperlink"/>
            <w:lang w:val="fr-FR"/>
          </w:rPr>
          <w:t>format B</w:t>
        </w:r>
      </w:hyperlink>
      <w:r w:rsidR="00D60816" w:rsidRPr="00D60816">
        <w:rPr>
          <w:lang w:val="fr-FR"/>
        </w:rPr>
        <w:t xml:space="preserve"> (BIB 2172)</w:t>
      </w:r>
    </w:p>
    <w:p w14:paraId="401555CE" w14:textId="77777777" w:rsidR="001125D5" w:rsidRDefault="001125D5" w:rsidP="008F49CA">
      <w:pPr>
        <w:rPr>
          <w:lang w:val="fr-FR"/>
        </w:rPr>
      </w:pPr>
    </w:p>
    <w:p w14:paraId="6AD45975" w14:textId="6F78D3AA" w:rsidR="001125D5" w:rsidRDefault="001125D5" w:rsidP="008F49CA">
      <w:pPr>
        <w:rPr>
          <w:lang w:val="fr-FR"/>
        </w:rPr>
      </w:pPr>
    </w:p>
    <w:p w14:paraId="095D0BD6" w14:textId="5516D316" w:rsidR="001125D5" w:rsidRDefault="001125D5" w:rsidP="001125D5">
      <w:pPr>
        <w:pStyle w:val="Heading1"/>
      </w:pPr>
      <w:bookmarkStart w:id="1620" w:name="Sit_Valdehuncar"/>
      <w:r>
        <w:t>VALDEHUNCAR</w:t>
      </w:r>
    </w:p>
    <w:bookmarkEnd w:id="1620"/>
    <w:p w14:paraId="3CBF90D8" w14:textId="77777777" w:rsidR="001125D5" w:rsidRDefault="001125D5" w:rsidP="008F49CA">
      <w:pPr>
        <w:rPr>
          <w:lang w:val="fr-FR"/>
        </w:rPr>
      </w:pPr>
    </w:p>
    <w:p w14:paraId="67ACCB41" w14:textId="7B6F51E6" w:rsidR="001125D5" w:rsidRDefault="001125D5" w:rsidP="008F49CA">
      <w:pPr>
        <w:rPr>
          <w:lang w:val="fr-FR"/>
        </w:rPr>
      </w:pPr>
      <w:r w:rsidRPr="001125D5">
        <w:rPr>
          <w:lang w:val="fr-FR"/>
        </w:rPr>
        <w:t>Valdehúncar (Cáceres).</w:t>
      </w:r>
      <w:r w:rsidRPr="000B0953">
        <w:rPr>
          <w:lang w:val="fr-FR"/>
        </w:rPr>
        <w:t xml:space="preserve"> </w:t>
      </w:r>
      <w:hyperlink r:id="rId3684" w:anchor="Cul_Extremadura" w:history="1">
        <w:r w:rsidRPr="0032190F">
          <w:rPr>
            <w:rStyle w:val="Hyperlink"/>
            <w:lang w:val="fr-FR"/>
          </w:rPr>
          <w:t>stèles Extrémadure</w:t>
        </w:r>
      </w:hyperlink>
    </w:p>
    <w:p w14:paraId="3954C21D" w14:textId="77777777" w:rsidR="006A3AB6" w:rsidRDefault="006A3AB6" w:rsidP="008F49CA">
      <w:pPr>
        <w:rPr>
          <w:lang w:val="fr-FR"/>
        </w:rPr>
      </w:pPr>
    </w:p>
    <w:p w14:paraId="03A7A363" w14:textId="77777777" w:rsidR="0064470D" w:rsidRPr="00E80E1E" w:rsidRDefault="0064470D" w:rsidP="00426FF9">
      <w:pPr>
        <w:pStyle w:val="Heading1"/>
      </w:pPr>
      <w:bookmarkStart w:id="1621" w:name="Sit_Valdetorres"/>
      <w:r w:rsidRPr="00E80E1E">
        <w:t>VALDETORRES</w:t>
      </w:r>
    </w:p>
    <w:bookmarkEnd w:id="1621"/>
    <w:p w14:paraId="5133C011" w14:textId="77777777" w:rsidR="0064470D" w:rsidRPr="00E80E1E" w:rsidRDefault="0064470D" w:rsidP="008F49CA">
      <w:pPr>
        <w:rPr>
          <w:lang w:val="fr-FR"/>
        </w:rPr>
      </w:pPr>
    </w:p>
    <w:p w14:paraId="495C215E" w14:textId="76D1B3B2" w:rsidR="0064470D" w:rsidRDefault="0064470D" w:rsidP="008F49CA">
      <w:pPr>
        <w:rPr>
          <w:lang w:val="fr-FR"/>
        </w:rPr>
      </w:pPr>
      <w:r w:rsidRPr="0032190F">
        <w:rPr>
          <w:lang w:val="fr-FR"/>
        </w:rPr>
        <w:t>Stèle</w:t>
      </w:r>
      <w:r w:rsidR="006552D0">
        <w:rPr>
          <w:lang w:val="fr-FR"/>
        </w:rPr>
        <w:t>s</w:t>
      </w:r>
      <w:r w:rsidRPr="0032190F">
        <w:rPr>
          <w:lang w:val="fr-FR"/>
        </w:rPr>
        <w:t xml:space="preserve"> ibérique</w:t>
      </w:r>
      <w:r w:rsidR="006552D0">
        <w:rPr>
          <w:lang w:val="fr-FR"/>
        </w:rPr>
        <w:t xml:space="preserve">s, </w:t>
      </w:r>
      <w:hyperlink r:id="rId3685" w:anchor="Cul_Extremadura_ctxt_reg_grp_Guadiana" w:history="1">
        <w:r w:rsidR="006552D0" w:rsidRPr="006552D0">
          <w:rPr>
            <w:rStyle w:val="Hyperlink"/>
            <w:lang w:val="fr-FR"/>
          </w:rPr>
          <w:t>gr. de Guadiana</w:t>
        </w:r>
      </w:hyperlink>
      <w:r w:rsidR="006552D0">
        <w:rPr>
          <w:lang w:val="fr-FR"/>
        </w:rPr>
        <w:t xml:space="preserve">. </w:t>
      </w:r>
      <w:r w:rsidR="006552D0" w:rsidRPr="006552D0">
        <w:rPr>
          <w:lang w:val="fr-FR"/>
        </w:rPr>
        <w:t xml:space="preserve">situés à 25 km au sud de Almoharin du </w:t>
      </w:r>
      <w:hyperlink r:id="rId3686" w:anchor="Cul_Extremadura_ctxt_reg_grp_SierMontsan" w:history="1">
        <w:r w:rsidR="006552D0" w:rsidRPr="006552D0">
          <w:rPr>
            <w:rStyle w:val="Hyperlink"/>
            <w:lang w:val="fr-FR"/>
          </w:rPr>
          <w:t>gr. de la Sierra de Montsanchez</w:t>
        </w:r>
      </w:hyperlink>
      <w:r w:rsidR="006552D0" w:rsidRPr="006552D0">
        <w:rPr>
          <w:lang w:val="fr-FR"/>
        </w:rPr>
        <w:t>, et semblent lier ce groupe à un groupe fluvial route ouest-est (BIB 2868)</w:t>
      </w:r>
      <w:r w:rsidR="006552D0">
        <w:rPr>
          <w:lang w:val="fr-FR"/>
        </w:rPr>
        <w:t xml:space="preserve"> </w:t>
      </w:r>
    </w:p>
    <w:p w14:paraId="6E790124" w14:textId="77777777" w:rsidR="006552D0" w:rsidRDefault="006552D0" w:rsidP="008F49CA">
      <w:pPr>
        <w:rPr>
          <w:lang w:val="fr-FR"/>
        </w:rPr>
      </w:pPr>
    </w:p>
    <w:p w14:paraId="332DB4CB" w14:textId="77777777" w:rsidR="006552D0" w:rsidRPr="0032190F" w:rsidRDefault="006552D0" w:rsidP="006552D0">
      <w:pPr>
        <w:pStyle w:val="Heading2"/>
      </w:pPr>
      <w:bookmarkStart w:id="1622" w:name="Sit_Valdetorres_1"/>
      <w:r>
        <w:t>Valdetorres 1</w:t>
      </w:r>
    </w:p>
    <w:bookmarkEnd w:id="1622"/>
    <w:p w14:paraId="7B7DAD2E" w14:textId="77777777" w:rsidR="00A16B95" w:rsidRDefault="00A16B95" w:rsidP="008F49CA">
      <w:pPr>
        <w:rPr>
          <w:lang w:val="fr-FR"/>
        </w:rPr>
      </w:pPr>
    </w:p>
    <w:p w14:paraId="1F69AAF5" w14:textId="34987DDE" w:rsidR="006A3AB6" w:rsidRDefault="006552D0" w:rsidP="008F49CA">
      <w:pPr>
        <w:rPr>
          <w:lang w:val="fr-FR"/>
        </w:rPr>
      </w:pPr>
      <w:r>
        <w:rPr>
          <w:lang w:val="fr-FR"/>
        </w:rPr>
        <w:t>2</w:t>
      </w:r>
      <w:r w:rsidR="0078097B">
        <w:rPr>
          <w:lang w:val="fr-FR"/>
        </w:rPr>
        <w:t xml:space="preserve"> </w:t>
      </w:r>
      <w:r>
        <w:rPr>
          <w:lang w:val="fr-FR"/>
        </w:rPr>
        <w:t xml:space="preserve">personnages, 2 </w:t>
      </w:r>
      <w:hyperlink r:id="rId3687" w:anchor="Cul_Extremadura_T_lance" w:history="1">
        <w:r w:rsidR="00DE55E6" w:rsidRPr="00DE55E6">
          <w:rPr>
            <w:rStyle w:val="Hyperlink"/>
            <w:lang w:val="fr-FR"/>
          </w:rPr>
          <w:t>lanc</w:t>
        </w:r>
        <w:r w:rsidR="00DE55E6">
          <w:rPr>
            <w:rStyle w:val="Hyperlink"/>
            <w:lang w:val="fr-FR"/>
          </w:rPr>
          <w:t>es</w:t>
        </w:r>
      </w:hyperlink>
      <w:r>
        <w:rPr>
          <w:lang w:val="fr-FR"/>
        </w:rPr>
        <w:t xml:space="preserve">, </w:t>
      </w:r>
      <w:r w:rsidR="0078097B">
        <w:rPr>
          <w:lang w:val="fr-FR"/>
        </w:rPr>
        <w:t xml:space="preserve">1 épée, </w:t>
      </w:r>
      <w:r>
        <w:rPr>
          <w:lang w:val="fr-FR"/>
        </w:rPr>
        <w:t xml:space="preserve">1 </w:t>
      </w:r>
      <w:hyperlink r:id="rId3688" w:anchor="Cul_Extremadura_T_bouclier_V" w:history="1">
        <w:r w:rsidR="0035562A">
          <w:rPr>
            <w:rStyle w:val="Hyperlink"/>
            <w:lang w:val="fr-FR"/>
          </w:rPr>
          <w:t>bouclier en V</w:t>
        </w:r>
      </w:hyperlink>
      <w:r w:rsidR="0078097B">
        <w:rPr>
          <w:lang w:val="fr-FR"/>
        </w:rPr>
        <w:t xml:space="preserve"> </w:t>
      </w:r>
      <w:r>
        <w:rPr>
          <w:lang w:val="fr-FR"/>
        </w:rPr>
        <w:t>(SS BIB)</w:t>
      </w:r>
      <w:r w:rsidR="0078097B">
        <w:rPr>
          <w:lang w:val="fr-FR"/>
        </w:rPr>
        <w:t xml:space="preserve"> </w:t>
      </w:r>
    </w:p>
    <w:p w14:paraId="59217188" w14:textId="730D5DF9" w:rsidR="009A3B77" w:rsidRDefault="009A3B77" w:rsidP="008F49CA">
      <w:pPr>
        <w:rPr>
          <w:lang w:val="fr-FR"/>
        </w:rPr>
      </w:pPr>
    </w:p>
    <w:p w14:paraId="62DB050D" w14:textId="567DAD6A" w:rsidR="009A3B77" w:rsidRDefault="009A3B77" w:rsidP="009A3B77">
      <w:pPr>
        <w:pStyle w:val="Heading3"/>
      </w:pPr>
      <w:r>
        <w:t>thèmes</w:t>
      </w:r>
    </w:p>
    <w:p w14:paraId="2E72A54F" w14:textId="7F3C8D74" w:rsidR="009A3B77" w:rsidRDefault="009A3B77" w:rsidP="008F49CA">
      <w:pPr>
        <w:rPr>
          <w:lang w:val="fr-FR"/>
        </w:rPr>
      </w:pPr>
    </w:p>
    <w:p w14:paraId="510B9F77" w14:textId="373066DE" w:rsidR="009A3B77" w:rsidRDefault="009A3B77" w:rsidP="008F49CA">
      <w:pPr>
        <w:rPr>
          <w:lang w:val="fr-FR"/>
        </w:rPr>
      </w:pPr>
      <w:r>
        <w:rPr>
          <w:lang w:val="fr-FR"/>
        </w:rPr>
        <w:lastRenderedPageBreak/>
        <w:t>Sur l'un des personnages, les cornes sont peut sûres (BIB 3592)</w:t>
      </w:r>
    </w:p>
    <w:p w14:paraId="33D04C8D" w14:textId="77777777" w:rsidR="006A3AB6" w:rsidRDefault="006A3AB6" w:rsidP="008F49CA">
      <w:pPr>
        <w:rPr>
          <w:lang w:val="fr-FR"/>
        </w:rPr>
      </w:pPr>
    </w:p>
    <w:p w14:paraId="59158501" w14:textId="77777777" w:rsidR="006A3AB6" w:rsidRDefault="006A3AB6" w:rsidP="006A3AB6">
      <w:pPr>
        <w:pStyle w:val="Heading3"/>
      </w:pPr>
      <w:bookmarkStart w:id="1623" w:name="Sit_Valdetorres_1_phase"/>
      <w:r>
        <w:t>phases</w:t>
      </w:r>
    </w:p>
    <w:bookmarkEnd w:id="1623"/>
    <w:p w14:paraId="299C51A7" w14:textId="5AAD3239" w:rsidR="006A3AB6" w:rsidRPr="006A3AB6" w:rsidRDefault="006A3AB6" w:rsidP="009A3B77">
      <w:pPr>
        <w:jc w:val="both"/>
        <w:rPr>
          <w:lang w:val="fr-FR"/>
        </w:rPr>
      </w:pPr>
      <w:r>
        <w:rPr>
          <w:lang w:val="fr-FR"/>
        </w:rPr>
        <w:t>Superpositions possible des personnages sur le bouclier (BIB 2172)</w:t>
      </w:r>
      <w:r w:rsidR="001800FD">
        <w:rPr>
          <w:lang w:val="fr-FR"/>
        </w:rPr>
        <w:t xml:space="preserve"> Superposition de 2 personnages, une épée, une </w:t>
      </w:r>
      <w:hyperlink r:id="rId3689" w:anchor="Cul_Extremadura_T_lance" w:history="1">
        <w:r w:rsidR="00DE55E6" w:rsidRPr="00DE55E6">
          <w:rPr>
            <w:rStyle w:val="Hyperlink"/>
            <w:lang w:val="fr-FR"/>
          </w:rPr>
          <w:t>lance</w:t>
        </w:r>
      </w:hyperlink>
      <w:r w:rsidR="001800FD">
        <w:rPr>
          <w:lang w:val="fr-FR"/>
        </w:rPr>
        <w:t xml:space="preserve">, un </w:t>
      </w:r>
      <w:hyperlink r:id="rId3690" w:anchor="Cul_Extremadura_T_miroir" w:history="1">
        <w:r w:rsidR="00F93E01" w:rsidRPr="0053189F">
          <w:rPr>
            <w:rStyle w:val="Hyperlink"/>
            <w:lang w:val="fr-FR"/>
          </w:rPr>
          <w:t>miroir</w:t>
        </w:r>
      </w:hyperlink>
      <w:r w:rsidR="00F93E01" w:rsidRPr="003D1597">
        <w:rPr>
          <w:lang w:val="fr-FR"/>
        </w:rPr>
        <w:t xml:space="preserve"> </w:t>
      </w:r>
      <w:r w:rsidR="001800FD">
        <w:rPr>
          <w:lang w:val="fr-FR"/>
        </w:rPr>
        <w:t>et une lame de rasoir (</w:t>
      </w:r>
      <w:r w:rsidR="001800FD" w:rsidRPr="001800FD">
        <w:rPr>
          <w:i/>
          <w:lang w:val="fr-FR"/>
        </w:rPr>
        <w:t>razo</w:t>
      </w:r>
      <w:r w:rsidR="001800FD">
        <w:rPr>
          <w:i/>
          <w:lang w:val="fr-FR"/>
        </w:rPr>
        <w:t>r</w:t>
      </w:r>
      <w:r w:rsidR="001800FD" w:rsidRPr="001800FD">
        <w:rPr>
          <w:i/>
          <w:lang w:val="fr-FR"/>
        </w:rPr>
        <w:t xml:space="preserve"> blade</w:t>
      </w:r>
      <w:r w:rsidR="001800FD">
        <w:rPr>
          <w:lang w:val="fr-FR"/>
        </w:rPr>
        <w:t xml:space="preserve">) sur une composition avec un bouclier, une épée et une lance </w:t>
      </w:r>
      <w:r w:rsidR="001800FD" w:rsidRPr="001800FD">
        <w:rPr>
          <w:lang w:val="fr-FR"/>
        </w:rPr>
        <w:t>(Domínguez de la Concha et al. 2005, pp. 32–33; Díaz-</w:t>
      </w:r>
      <w:r w:rsidR="001800FD">
        <w:rPr>
          <w:lang w:val="fr-FR"/>
        </w:rPr>
        <w:t>Guardamino 2019)(BIB 3081)</w:t>
      </w:r>
      <w:r w:rsidR="009A3B77">
        <w:rPr>
          <w:lang w:val="fr-FR"/>
        </w:rPr>
        <w:t xml:space="preserve"> Superposition difficile à confimer mais d'après la centralié du bouclier: les personnages sont postérieurs (BIB 3592)</w:t>
      </w:r>
    </w:p>
    <w:p w14:paraId="6CF548C9" w14:textId="77777777" w:rsidR="006A3AB6" w:rsidRDefault="006A3AB6" w:rsidP="008F49CA">
      <w:pPr>
        <w:rPr>
          <w:lang w:val="fr-FR"/>
        </w:rPr>
      </w:pPr>
    </w:p>
    <w:p w14:paraId="18F62E0C" w14:textId="77777777" w:rsidR="006A3AB6" w:rsidRPr="00FA0280" w:rsidRDefault="006A3AB6" w:rsidP="006A3AB6">
      <w:pPr>
        <w:pStyle w:val="Heading4"/>
      </w:pPr>
      <w:bookmarkStart w:id="1624" w:name="Sit_Valdetorres_1_phase_1"/>
      <w:r w:rsidRPr="00FA0280">
        <w:t>phase 1</w:t>
      </w:r>
    </w:p>
    <w:bookmarkEnd w:id="1624"/>
    <w:p w14:paraId="375152E8" w14:textId="77777777" w:rsidR="00FF5731" w:rsidRDefault="00FF5731" w:rsidP="008F49CA">
      <w:pPr>
        <w:rPr>
          <w:sz w:val="20"/>
          <w:lang w:val="fr-FR"/>
        </w:rPr>
      </w:pPr>
      <w:r w:rsidRPr="00FF5731">
        <w:rPr>
          <w:sz w:val="20"/>
          <w:lang w:val="fr-FR"/>
        </w:rPr>
        <w:t>format B (BIB 2172)</w:t>
      </w:r>
    </w:p>
    <w:p w14:paraId="45E6723C" w14:textId="77777777" w:rsidR="00FF5731" w:rsidRPr="00FF5731" w:rsidRDefault="00FF5731" w:rsidP="008F49CA">
      <w:pPr>
        <w:rPr>
          <w:sz w:val="20"/>
          <w:lang w:val="fr-FR"/>
        </w:rPr>
      </w:pPr>
    </w:p>
    <w:p w14:paraId="34B94D7A" w14:textId="2CAAC070" w:rsidR="006A3AB6" w:rsidRDefault="006A3AB6" w:rsidP="008F49CA">
      <w:pPr>
        <w:rPr>
          <w:lang w:val="fr-FR"/>
        </w:rPr>
      </w:pPr>
      <w:r>
        <w:rPr>
          <w:lang w:val="fr-FR"/>
        </w:rPr>
        <w:t xml:space="preserve">Bouclier, épée et les 2 pointes de </w:t>
      </w:r>
      <w:hyperlink r:id="rId3691" w:anchor="Cul_Extremadura_T_lance" w:history="1">
        <w:r w:rsidR="00DE55E6" w:rsidRPr="00DE55E6">
          <w:rPr>
            <w:rStyle w:val="Hyperlink"/>
            <w:lang w:val="fr-FR"/>
          </w:rPr>
          <w:t>lance</w:t>
        </w:r>
      </w:hyperlink>
      <w:r w:rsidR="00DE55E6">
        <w:rPr>
          <w:lang w:val="fr-FR"/>
        </w:rPr>
        <w:t xml:space="preserve"> </w:t>
      </w:r>
      <w:r>
        <w:rPr>
          <w:lang w:val="fr-FR"/>
        </w:rPr>
        <w:t>(BIB 2172)</w:t>
      </w:r>
      <w:r w:rsidRPr="006A3AB6">
        <w:rPr>
          <w:lang w:val="fr-FR"/>
        </w:rPr>
        <w:t xml:space="preserve"> </w:t>
      </w:r>
      <w:r w:rsidRPr="009E4D1D">
        <w:rPr>
          <w:lang w:val="fr-FR"/>
        </w:rPr>
        <w:t xml:space="preserve">épée gr. </w:t>
      </w:r>
      <w:hyperlink r:id="rId3692" w:anchor="Cul_Extremadura_T_epee_typ_Brandherm07_G" w:history="1">
        <w:r w:rsidRPr="009E4D1D">
          <w:rPr>
            <w:rStyle w:val="Hyperlink"/>
            <w:lang w:val="fr-FR"/>
          </w:rPr>
          <w:t>G</w:t>
        </w:r>
      </w:hyperlink>
      <w:r w:rsidRPr="009E4D1D">
        <w:rPr>
          <w:lang w:val="fr-FR"/>
        </w:rPr>
        <w:t xml:space="preserve"> (Brandhem 2007)</w:t>
      </w:r>
    </w:p>
    <w:p w14:paraId="43DE0774" w14:textId="77777777" w:rsidR="00D60816" w:rsidRDefault="00D60816" w:rsidP="008F49CA">
      <w:pPr>
        <w:rPr>
          <w:lang w:val="fr-FR"/>
        </w:rPr>
      </w:pPr>
    </w:p>
    <w:p w14:paraId="37D0C794" w14:textId="55D3995D" w:rsidR="00D60816" w:rsidRDefault="00000000" w:rsidP="008F49CA">
      <w:pPr>
        <w:rPr>
          <w:lang w:val="fr-FR"/>
        </w:rPr>
      </w:pPr>
      <w:hyperlink r:id="rId3693" w:anchor="D:Documentation archéologique liée à la thèseCultures.docx" w:history="1">
        <w:r w:rsidR="00D60816" w:rsidRPr="004372FC">
          <w:rPr>
            <w:rStyle w:val="Hyperlink"/>
            <w:lang w:val="fr-FR"/>
          </w:rPr>
          <w:t>format B</w:t>
        </w:r>
      </w:hyperlink>
      <w:r w:rsidR="00D60816" w:rsidRPr="004372FC">
        <w:rPr>
          <w:lang w:val="fr-FR"/>
        </w:rPr>
        <w:t xml:space="preserve"> (BIB 2172)</w:t>
      </w:r>
    </w:p>
    <w:p w14:paraId="5F855BD2" w14:textId="77777777" w:rsidR="006A3AB6" w:rsidRDefault="006A3AB6" w:rsidP="008F49CA">
      <w:pPr>
        <w:rPr>
          <w:lang w:val="fr-FR"/>
        </w:rPr>
      </w:pPr>
    </w:p>
    <w:p w14:paraId="1A206613" w14:textId="77777777" w:rsidR="006A3AB6" w:rsidRPr="00FA0280" w:rsidRDefault="006A3AB6" w:rsidP="006A3AB6">
      <w:pPr>
        <w:pStyle w:val="Heading4"/>
      </w:pPr>
      <w:bookmarkStart w:id="1625" w:name="Sit_Valdetorres_1_phase_2"/>
      <w:r w:rsidRPr="00FA0280">
        <w:t>phase 2</w:t>
      </w:r>
    </w:p>
    <w:bookmarkEnd w:id="1625"/>
    <w:p w14:paraId="67F8B81F" w14:textId="77777777" w:rsidR="00FF5731" w:rsidRDefault="00FF5731" w:rsidP="00FF5731">
      <w:pPr>
        <w:rPr>
          <w:sz w:val="20"/>
          <w:lang w:val="fr-FR"/>
        </w:rPr>
      </w:pPr>
      <w:r w:rsidRPr="00FF5731">
        <w:rPr>
          <w:sz w:val="20"/>
          <w:lang w:val="fr-FR"/>
        </w:rPr>
        <w:t xml:space="preserve">format </w:t>
      </w:r>
      <w:r>
        <w:rPr>
          <w:sz w:val="20"/>
          <w:lang w:val="fr-FR"/>
        </w:rPr>
        <w:t>A</w:t>
      </w:r>
      <w:r w:rsidRPr="00FF5731">
        <w:rPr>
          <w:sz w:val="20"/>
          <w:lang w:val="fr-FR"/>
        </w:rPr>
        <w:t xml:space="preserve"> (BIB 2172)</w:t>
      </w:r>
    </w:p>
    <w:p w14:paraId="4BBC7991" w14:textId="77777777" w:rsidR="006A3AB6" w:rsidRDefault="006A3AB6" w:rsidP="008F49CA">
      <w:pPr>
        <w:rPr>
          <w:lang w:val="fr-FR"/>
        </w:rPr>
      </w:pPr>
    </w:p>
    <w:p w14:paraId="189096A1" w14:textId="77777777" w:rsidR="006552D0" w:rsidRDefault="00FF5731" w:rsidP="008F49CA">
      <w:pPr>
        <w:rPr>
          <w:lang w:val="fr-FR"/>
        </w:rPr>
      </w:pPr>
      <w:r>
        <w:rPr>
          <w:lang w:val="fr-FR"/>
        </w:rPr>
        <w:t xml:space="preserve">2 personnages ajoutés (BIB 2172) </w:t>
      </w:r>
      <w:r w:rsidR="0078097B">
        <w:rPr>
          <w:lang w:val="fr-FR"/>
        </w:rPr>
        <w:t>Un des deux personnages à une "poitrine"</w:t>
      </w:r>
      <w:r w:rsidR="00AE6FC9">
        <w:rPr>
          <w:lang w:val="fr-FR"/>
        </w:rPr>
        <w:t xml:space="preserve"> (seins)</w:t>
      </w:r>
      <w:r w:rsidR="0078097B">
        <w:rPr>
          <w:lang w:val="fr-FR"/>
        </w:rPr>
        <w:t>, l'autre un casque à cornes</w:t>
      </w:r>
      <w:r w:rsidR="00AE6FC9">
        <w:rPr>
          <w:lang w:val="fr-FR"/>
        </w:rPr>
        <w:t xml:space="preserve"> (SS BIB)</w:t>
      </w:r>
      <w:r w:rsidR="009E4D1D">
        <w:rPr>
          <w:lang w:val="fr-FR"/>
        </w:rPr>
        <w:t xml:space="preserve"> </w:t>
      </w:r>
    </w:p>
    <w:p w14:paraId="7DEF67FD" w14:textId="77777777" w:rsidR="006552D0" w:rsidRPr="0032190F" w:rsidRDefault="006552D0" w:rsidP="008F49CA">
      <w:pPr>
        <w:rPr>
          <w:lang w:val="fr-FR"/>
        </w:rPr>
      </w:pPr>
    </w:p>
    <w:p w14:paraId="64755C61" w14:textId="77777777" w:rsidR="00A16B95" w:rsidRPr="0032190F" w:rsidRDefault="00A16B95" w:rsidP="00A16B95">
      <w:pPr>
        <w:pStyle w:val="Heading2"/>
      </w:pPr>
      <w:bookmarkStart w:id="1626" w:name="Sit_Valdetorres_2"/>
      <w:r w:rsidRPr="0032190F">
        <w:rPr>
          <w:lang w:eastAsia="en-GB"/>
        </w:rPr>
        <w:t>Valdetorres 2</w:t>
      </w:r>
    </w:p>
    <w:bookmarkEnd w:id="1626"/>
    <w:p w14:paraId="0565DEAB" w14:textId="77777777" w:rsidR="006552D0" w:rsidRDefault="006552D0" w:rsidP="00A16B95">
      <w:pPr>
        <w:rPr>
          <w:lang w:val="fr-FR"/>
        </w:rPr>
      </w:pPr>
    </w:p>
    <w:p w14:paraId="301BE90A" w14:textId="40E43778" w:rsidR="00A16B95" w:rsidRDefault="00A16B95" w:rsidP="00A16B95">
      <w:pPr>
        <w:rPr>
          <w:lang w:val="fr-FR"/>
        </w:rPr>
      </w:pPr>
      <w:r w:rsidRPr="0032190F">
        <w:rPr>
          <w:lang w:val="fr-FR"/>
        </w:rPr>
        <w:t xml:space="preserve">Représentation </w:t>
      </w:r>
      <w:r w:rsidR="00AE6FC9">
        <w:rPr>
          <w:lang w:val="fr-FR"/>
        </w:rPr>
        <w:t>d'un bouclier et d'un</w:t>
      </w:r>
      <w:r w:rsidRPr="0032190F">
        <w:rPr>
          <w:lang w:val="fr-FR"/>
        </w:rPr>
        <w:t xml:space="preserve"> </w:t>
      </w:r>
      <w:hyperlink r:id="rId3694" w:anchor="Cul_Extremadura_T_char" w:history="1">
        <w:r w:rsidRPr="0032190F">
          <w:rPr>
            <w:rStyle w:val="Hyperlink"/>
            <w:lang w:val="fr-FR"/>
          </w:rPr>
          <w:t>char</w:t>
        </w:r>
      </w:hyperlink>
      <w:r w:rsidRPr="0032190F">
        <w:rPr>
          <w:lang w:val="fr-FR"/>
        </w:rPr>
        <w:t xml:space="preserve"> (SS BIB)</w:t>
      </w:r>
      <w:r w:rsidR="006552D0">
        <w:rPr>
          <w:lang w:val="fr-FR"/>
        </w:rPr>
        <w:t xml:space="preserve"> </w:t>
      </w:r>
    </w:p>
    <w:p w14:paraId="39C7F0D6" w14:textId="77777777" w:rsidR="00647A2A" w:rsidRDefault="00647A2A" w:rsidP="00A16B95">
      <w:pPr>
        <w:rPr>
          <w:lang w:val="fr-FR"/>
        </w:rPr>
      </w:pPr>
    </w:p>
    <w:p w14:paraId="466F112B" w14:textId="7DC3D3F9" w:rsidR="00647A2A" w:rsidRPr="0032190F" w:rsidRDefault="00000000" w:rsidP="00A16B95">
      <w:pPr>
        <w:rPr>
          <w:lang w:val="fr-FR"/>
        </w:rPr>
      </w:pPr>
      <w:hyperlink r:id="rId3695" w:anchor="Cul_Extremadura_per_Celestino2011_IB" w:history="1">
        <w:r w:rsidR="00647A2A" w:rsidRPr="00647A2A">
          <w:rPr>
            <w:rStyle w:val="Hyperlink"/>
            <w:lang w:val="fr-FR"/>
          </w:rPr>
          <w:t>type IB</w:t>
        </w:r>
      </w:hyperlink>
      <w:r w:rsidR="00647A2A" w:rsidRPr="00647A2A">
        <w:rPr>
          <w:lang w:val="fr-FR"/>
        </w:rPr>
        <w:t xml:space="preserve"> (BIB 3063)</w:t>
      </w:r>
    </w:p>
    <w:p w14:paraId="2DF266C7" w14:textId="77777777" w:rsidR="00AA4752" w:rsidRPr="0032190F" w:rsidRDefault="00AA4752" w:rsidP="00426FF9">
      <w:pPr>
        <w:pStyle w:val="Heading1"/>
      </w:pPr>
      <w:r w:rsidRPr="0032190F">
        <w:br/>
      </w:r>
      <w:bookmarkStart w:id="1627" w:name="Sit_Foios"/>
      <w:r w:rsidRPr="0032190F">
        <w:t>FOIOS</w:t>
      </w:r>
      <w:bookmarkEnd w:id="1627"/>
    </w:p>
    <w:p w14:paraId="475DB70F" w14:textId="77777777" w:rsidR="00AA4752" w:rsidRPr="0032190F" w:rsidRDefault="00AA4752" w:rsidP="008F49CA">
      <w:pPr>
        <w:rPr>
          <w:lang w:val="fr-FR"/>
        </w:rPr>
      </w:pPr>
    </w:p>
    <w:p w14:paraId="7144A153" w14:textId="08AF19CD" w:rsidR="00783198" w:rsidRDefault="00000000" w:rsidP="00783198">
      <w:pPr>
        <w:jc w:val="both"/>
        <w:rPr>
          <w:szCs w:val="20"/>
          <w:lang w:val="fr-FR" w:eastAsia="en-GB"/>
        </w:rPr>
      </w:pPr>
      <w:hyperlink r:id="rId3696" w:anchor="Cul_Extremadura_C_panoplie_vLancBoucEpee" w:history="1">
        <w:r w:rsidR="008C3748" w:rsidRPr="00C16E14">
          <w:rPr>
            <w:rStyle w:val="Hyperlink"/>
            <w:lang w:val="fr-FR"/>
          </w:rPr>
          <w:t>v(lance-bouclier-épée)</w:t>
        </w:r>
      </w:hyperlink>
      <w:r w:rsidR="008C3748" w:rsidRPr="00C16E14">
        <w:rPr>
          <w:lang w:val="fr-FR"/>
        </w:rPr>
        <w:t xml:space="preserve"> </w:t>
      </w:r>
      <w:r w:rsidR="0031728B">
        <w:rPr>
          <w:szCs w:val="20"/>
          <w:lang w:val="fr-FR" w:eastAsia="en-GB"/>
        </w:rPr>
        <w:t xml:space="preserve">Appartient au </w:t>
      </w:r>
      <w:hyperlink r:id="rId3697" w:anchor="Cul_Extremadura_ctxt_reg_grp_CoaSierGata" w:history="1">
        <w:r w:rsidR="0031728B" w:rsidRPr="0031728B">
          <w:rPr>
            <w:rStyle w:val="Hyperlink"/>
            <w:szCs w:val="20"/>
            <w:lang w:val="fr-FR" w:eastAsia="en-GB"/>
          </w:rPr>
          <w:t>gr. Sierra Gata</w:t>
        </w:r>
      </w:hyperlink>
      <w:r w:rsidR="0031728B">
        <w:rPr>
          <w:szCs w:val="20"/>
          <w:lang w:val="fr-FR" w:eastAsia="en-GB"/>
        </w:rPr>
        <w:t xml:space="preserve"> </w:t>
      </w:r>
      <w:r w:rsidR="0031728B" w:rsidRPr="0031728B">
        <w:rPr>
          <w:szCs w:val="20"/>
          <w:lang w:val="fr-FR" w:eastAsia="en-GB"/>
        </w:rPr>
        <w:t>(BIB 2868)</w:t>
      </w:r>
      <w:r w:rsidR="0031728B">
        <w:rPr>
          <w:szCs w:val="20"/>
          <w:lang w:val="fr-FR" w:eastAsia="en-GB"/>
        </w:rPr>
        <w:t xml:space="preserve"> </w:t>
      </w:r>
      <w:r w:rsidR="00783198">
        <w:rPr>
          <w:szCs w:val="20"/>
          <w:lang w:val="fr-FR" w:eastAsia="en-GB"/>
        </w:rPr>
        <w:t xml:space="preserve">Bloc de schiste </w:t>
      </w:r>
      <w:r w:rsidR="00783198" w:rsidRPr="0031728B">
        <w:rPr>
          <w:szCs w:val="20"/>
          <w:lang w:val="fr-FR" w:eastAsia="en-GB"/>
        </w:rPr>
        <w:t>associée à la rivière Côa</w:t>
      </w:r>
      <w:r w:rsidR="00783198">
        <w:rPr>
          <w:szCs w:val="20"/>
          <w:lang w:val="fr-FR" w:eastAsia="en-GB"/>
        </w:rPr>
        <w:t xml:space="preserve"> (BIB 3265) gravé par piquetage suivi d'incision (BIB 3265) 93 x 66 x 7/9 cm d'épaisseur (BIB 3265)</w:t>
      </w:r>
      <w:r w:rsidR="008C3748">
        <w:rPr>
          <w:szCs w:val="20"/>
          <w:lang w:val="fr-FR" w:eastAsia="en-GB"/>
        </w:rPr>
        <w:t xml:space="preserve"> </w:t>
      </w:r>
      <w:r w:rsidR="008C3748" w:rsidRPr="00C16E14">
        <w:rPr>
          <w:lang w:val="fr-FR"/>
        </w:rPr>
        <w:t xml:space="preserve">(SS BIB) </w:t>
      </w:r>
      <w:r w:rsidR="008C3748" w:rsidRPr="008C3748">
        <w:rPr>
          <w:i/>
          <w:iCs/>
          <w:lang w:val="fr-FR"/>
        </w:rPr>
        <w:t>Bouclier échancré en V et une épée (BIB 2187 p. 406)</w:t>
      </w:r>
    </w:p>
    <w:p w14:paraId="70EDD60D" w14:textId="77777777" w:rsidR="00647A2A" w:rsidRDefault="00647A2A" w:rsidP="0031728B">
      <w:pPr>
        <w:jc w:val="both"/>
        <w:rPr>
          <w:szCs w:val="20"/>
          <w:lang w:val="fr-FR" w:eastAsia="en-GB"/>
        </w:rPr>
      </w:pPr>
    </w:p>
    <w:p w14:paraId="6F3995F3" w14:textId="5697AF54" w:rsidR="00783198" w:rsidRDefault="00000000" w:rsidP="00783198">
      <w:pPr>
        <w:jc w:val="both"/>
        <w:rPr>
          <w:szCs w:val="20"/>
          <w:lang w:val="fr-FR" w:eastAsia="en-GB"/>
        </w:rPr>
      </w:pPr>
      <w:hyperlink r:id="rId3698" w:anchor="Cul_Extremadura_per_Celestino2011_IA" w:history="1">
        <w:r w:rsidR="00647A2A" w:rsidRPr="00647A2A">
          <w:rPr>
            <w:rStyle w:val="Hyperlink"/>
            <w:lang w:val="fr-FR"/>
          </w:rPr>
          <w:t>type IA</w:t>
        </w:r>
      </w:hyperlink>
      <w:r w:rsidR="00647A2A" w:rsidRPr="00647A2A">
        <w:rPr>
          <w:lang w:val="fr-FR"/>
        </w:rPr>
        <w:t xml:space="preserve"> (BIB 3063) </w:t>
      </w:r>
      <w:hyperlink r:id="rId3699" w:anchor="D:Documentation archéologique liée à la thèseCultures.docx" w:history="1">
        <w:r w:rsidR="00D60816" w:rsidRPr="00D60816">
          <w:rPr>
            <w:rStyle w:val="Hyperlink"/>
            <w:lang w:val="fr-FR"/>
          </w:rPr>
          <w:t>format B</w:t>
        </w:r>
      </w:hyperlink>
      <w:r w:rsidR="00D60816" w:rsidRPr="00D60816">
        <w:rPr>
          <w:lang w:val="fr-FR"/>
        </w:rPr>
        <w:t xml:space="preserve"> (BIB 2172</w:t>
      </w:r>
      <w:r w:rsidR="00D60816">
        <w:rPr>
          <w:lang w:val="fr-FR"/>
        </w:rPr>
        <w:t xml:space="preserve">, </w:t>
      </w:r>
      <w:r w:rsidR="00647A2A" w:rsidRPr="0032190F">
        <w:rPr>
          <w:lang w:val="fr-FR"/>
        </w:rPr>
        <w:t>BIB 2187)</w:t>
      </w:r>
      <w:r w:rsidR="00647A2A">
        <w:rPr>
          <w:lang w:val="fr-FR"/>
        </w:rPr>
        <w:t xml:space="preserve"> </w:t>
      </w:r>
      <w:hyperlink r:id="rId3700" w:anchor="Cul_Extremadura_per_Huet2020_cmp_gr1" w:history="1">
        <w:r w:rsidR="00647A2A" w:rsidRPr="00334CBF">
          <w:rPr>
            <w:rStyle w:val="Hyperlink"/>
            <w:lang w:val="fr-FR"/>
          </w:rPr>
          <w:t>Groupe 1</w:t>
        </w:r>
      </w:hyperlink>
      <w:r w:rsidR="00647A2A">
        <w:rPr>
          <w:lang w:val="fr-FR"/>
        </w:rPr>
        <w:t xml:space="preserve"> (SS BIB)</w:t>
      </w:r>
      <w:r w:rsidR="00783198">
        <w:rPr>
          <w:lang w:val="fr-FR"/>
        </w:rPr>
        <w:t xml:space="preserve"> </w:t>
      </w:r>
      <w:hyperlink r:id="rId3701" w:anchor="Cul_Extremadura_per_AlmagroBasch_II" w:history="1">
        <w:r w:rsidR="00783198" w:rsidRPr="005A3047">
          <w:rPr>
            <w:rStyle w:val="Hyperlink"/>
            <w:lang w:val="fr-FR"/>
          </w:rPr>
          <w:t>Tipo II</w:t>
        </w:r>
      </w:hyperlink>
      <w:r w:rsidR="00783198">
        <w:rPr>
          <w:lang w:val="fr-FR"/>
        </w:rPr>
        <w:t xml:space="preserve"> </w:t>
      </w:r>
      <w:r w:rsidR="00783198">
        <w:rPr>
          <w:szCs w:val="20"/>
          <w:lang w:val="fr-FR" w:eastAsia="en-GB"/>
        </w:rPr>
        <w:t>(BIB 3265)</w:t>
      </w:r>
    </w:p>
    <w:p w14:paraId="0F3A7468" w14:textId="77777777" w:rsidR="00647A2A" w:rsidRDefault="00647A2A" w:rsidP="0031728B">
      <w:pPr>
        <w:jc w:val="both"/>
        <w:rPr>
          <w:lang w:val="fr-FR"/>
        </w:rPr>
      </w:pPr>
    </w:p>
    <w:p w14:paraId="50906743" w14:textId="77777777" w:rsidR="001714A7" w:rsidRDefault="001714A7" w:rsidP="0031728B">
      <w:pPr>
        <w:jc w:val="both"/>
        <w:rPr>
          <w:lang w:val="fr-FR"/>
        </w:rPr>
      </w:pPr>
    </w:p>
    <w:p w14:paraId="4ED658FE" w14:textId="77777777" w:rsidR="001714A7" w:rsidRDefault="001714A7" w:rsidP="001714A7">
      <w:pPr>
        <w:pStyle w:val="Heading2"/>
      </w:pPr>
      <w:bookmarkStart w:id="1628" w:name="Sit_Foios_thm"/>
      <w:r>
        <w:t>thèmes</w:t>
      </w:r>
    </w:p>
    <w:bookmarkEnd w:id="1628"/>
    <w:p w14:paraId="1020F872" w14:textId="77777777" w:rsidR="00783198" w:rsidRDefault="00783198" w:rsidP="00783198">
      <w:pPr>
        <w:rPr>
          <w:lang w:val="fr-FR"/>
        </w:rPr>
      </w:pPr>
    </w:p>
    <w:p w14:paraId="5BE7DDAB" w14:textId="77777777" w:rsidR="00783198" w:rsidRDefault="00783198" w:rsidP="00783198">
      <w:pPr>
        <w:pStyle w:val="Heading3"/>
      </w:pPr>
      <w:r>
        <w:t>lance</w:t>
      </w:r>
    </w:p>
    <w:p w14:paraId="692FC20F" w14:textId="77777777" w:rsidR="00783198" w:rsidRDefault="00783198" w:rsidP="00783198">
      <w:pPr>
        <w:rPr>
          <w:lang w:val="fr-FR"/>
        </w:rPr>
      </w:pPr>
    </w:p>
    <w:p w14:paraId="6834AA97" w14:textId="2377949A" w:rsidR="00783198" w:rsidRDefault="00783198" w:rsidP="00783198">
      <w:pPr>
        <w:jc w:val="both"/>
        <w:rPr>
          <w:szCs w:val="20"/>
          <w:lang w:val="fr-FR" w:eastAsia="en-GB"/>
        </w:rPr>
      </w:pPr>
      <w:r>
        <w:rPr>
          <w:lang w:val="fr-FR"/>
        </w:rPr>
        <w:t xml:space="preserve">la pointe </w:t>
      </w:r>
      <w:r w:rsidR="00DE55E6">
        <w:rPr>
          <w:lang w:val="fr-FR"/>
        </w:rPr>
        <w:t xml:space="preserve">de </w:t>
      </w:r>
      <w:hyperlink r:id="rId3702" w:anchor="Cul_Extremadura_T_lance" w:history="1">
        <w:r w:rsidR="00DE55E6" w:rsidRPr="00DE55E6">
          <w:rPr>
            <w:rStyle w:val="Hyperlink"/>
            <w:lang w:val="fr-FR"/>
          </w:rPr>
          <w:t>lance</w:t>
        </w:r>
      </w:hyperlink>
      <w:r w:rsidR="00DE55E6">
        <w:rPr>
          <w:lang w:val="fr-FR"/>
        </w:rPr>
        <w:t xml:space="preserve">  </w:t>
      </w:r>
      <w:r>
        <w:rPr>
          <w:lang w:val="fr-FR"/>
        </w:rPr>
        <w:t xml:space="preserve">a disparue avec la fracture de la stèle </w:t>
      </w:r>
      <w:r>
        <w:rPr>
          <w:szCs w:val="20"/>
          <w:lang w:val="fr-FR" w:eastAsia="en-GB"/>
        </w:rPr>
        <w:t>(BIB 3265)</w:t>
      </w:r>
    </w:p>
    <w:p w14:paraId="47814756" w14:textId="77777777" w:rsidR="00783198" w:rsidRDefault="00783198" w:rsidP="00783198">
      <w:pPr>
        <w:jc w:val="both"/>
        <w:rPr>
          <w:szCs w:val="20"/>
          <w:lang w:val="fr-FR" w:eastAsia="en-GB"/>
        </w:rPr>
      </w:pPr>
    </w:p>
    <w:p w14:paraId="459A77F9" w14:textId="77777777" w:rsidR="00783198" w:rsidRDefault="00783198" w:rsidP="00783198">
      <w:pPr>
        <w:pStyle w:val="Heading3"/>
      </w:pPr>
      <w:r>
        <w:t>bouclier</w:t>
      </w:r>
    </w:p>
    <w:p w14:paraId="51F95B1B" w14:textId="77777777" w:rsidR="00783198" w:rsidRDefault="00783198" w:rsidP="00783198">
      <w:pPr>
        <w:jc w:val="both"/>
        <w:rPr>
          <w:szCs w:val="20"/>
          <w:lang w:val="fr-FR" w:eastAsia="en-GB"/>
        </w:rPr>
      </w:pPr>
      <w:r>
        <w:rPr>
          <w:szCs w:val="20"/>
          <w:lang w:val="fr-FR" w:eastAsia="en-GB"/>
        </w:rPr>
        <w:t>4 anneaux dont les deux centraux avec une encoche en U (BIB 3265) La meilleure comparaison se fait avec la stèle de Torres Alocaz (BIB 3265)</w:t>
      </w:r>
    </w:p>
    <w:p w14:paraId="6628F7DE" w14:textId="77777777" w:rsidR="00783198" w:rsidRDefault="00783198" w:rsidP="00783198">
      <w:pPr>
        <w:jc w:val="both"/>
        <w:rPr>
          <w:szCs w:val="20"/>
          <w:lang w:val="fr-FR" w:eastAsia="en-GB"/>
        </w:rPr>
      </w:pPr>
    </w:p>
    <w:p w14:paraId="4CB9F06A" w14:textId="77777777" w:rsidR="001714A7" w:rsidRDefault="001714A7" w:rsidP="001714A7">
      <w:pPr>
        <w:pStyle w:val="Heading3"/>
      </w:pPr>
      <w:bookmarkStart w:id="1629" w:name="Sit_Foios_thm_epee"/>
      <w:r>
        <w:lastRenderedPageBreak/>
        <w:t>épée</w:t>
      </w:r>
    </w:p>
    <w:bookmarkEnd w:id="1629"/>
    <w:p w14:paraId="1448FA83" w14:textId="171B163C" w:rsidR="00647A2A" w:rsidRPr="001714A7" w:rsidRDefault="00783198" w:rsidP="0031728B">
      <w:pPr>
        <w:jc w:val="both"/>
        <w:rPr>
          <w:lang w:val="fr-FR"/>
        </w:rPr>
      </w:pPr>
      <w:r w:rsidRPr="0032190F">
        <w:rPr>
          <w:lang w:val="fr-FR"/>
        </w:rPr>
        <w:t xml:space="preserve">type </w:t>
      </w:r>
      <w:hyperlink r:id="rId3703" w:anchor="Cul_Rosnoen" w:history="1">
        <w:r w:rsidRPr="0032190F">
          <w:rPr>
            <w:rStyle w:val="Hyperlink"/>
            <w:lang w:val="fr-FR"/>
          </w:rPr>
          <w:t>Rosno</w:t>
        </w:r>
        <w:r w:rsidR="00B8300D">
          <w:rPr>
            <w:rStyle w:val="Hyperlink"/>
            <w:lang w:val="fr-FR"/>
          </w:rPr>
          <w:t>e</w:t>
        </w:r>
        <w:r w:rsidRPr="0032190F">
          <w:rPr>
            <w:rStyle w:val="Hyperlink"/>
            <w:lang w:val="fr-FR"/>
          </w:rPr>
          <w:t>n</w:t>
        </w:r>
      </w:hyperlink>
      <w:r w:rsidRPr="0032190F">
        <w:rPr>
          <w:lang w:val="fr-FR"/>
        </w:rPr>
        <w:t xml:space="preserve"> </w:t>
      </w:r>
      <w:r>
        <w:rPr>
          <w:lang w:val="fr-FR"/>
        </w:rPr>
        <w:t xml:space="preserve">ou du type poignard </w:t>
      </w:r>
      <w:hyperlink r:id="rId3704" w:anchor="Typ_Arm_Epees_Porto_Mos" w:history="1">
        <w:r w:rsidRPr="00A5234E">
          <w:rPr>
            <w:rStyle w:val="Hyperlink"/>
            <w:lang w:val="fr-FR"/>
          </w:rPr>
          <w:t>Porto de M</w:t>
        </w:r>
        <w:r w:rsidR="00A5234E" w:rsidRPr="00A5234E">
          <w:rPr>
            <w:rStyle w:val="Hyperlink"/>
            <w:lang w:val="fr-FR"/>
          </w:rPr>
          <w:t>o</w:t>
        </w:r>
        <w:r w:rsidRPr="00A5234E">
          <w:rPr>
            <w:rStyle w:val="Hyperlink"/>
            <w:lang w:val="fr-FR"/>
          </w:rPr>
          <w:t>s</w:t>
        </w:r>
      </w:hyperlink>
      <w:r>
        <w:rPr>
          <w:lang w:val="fr-FR"/>
        </w:rPr>
        <w:t xml:space="preserve"> (Barcelo 1989) (BIB 3265) </w:t>
      </w:r>
      <w:r w:rsidR="001714A7" w:rsidRPr="009E4D1D">
        <w:rPr>
          <w:szCs w:val="20"/>
          <w:lang w:val="fr-FR" w:eastAsia="en-GB"/>
        </w:rPr>
        <w:t xml:space="preserve">épée gr. </w:t>
      </w:r>
      <w:hyperlink r:id="rId3705" w:anchor="Cul_Extremadura_T_epee_typ_Brandherm07_A" w:history="1">
        <w:r w:rsidR="001714A7" w:rsidRPr="009E4D1D">
          <w:rPr>
            <w:rStyle w:val="Hyperlink"/>
            <w:szCs w:val="20"/>
            <w:lang w:val="fr-FR" w:eastAsia="en-GB"/>
          </w:rPr>
          <w:t>A</w:t>
        </w:r>
      </w:hyperlink>
      <w:r w:rsidR="001714A7" w:rsidRPr="009E4D1D">
        <w:rPr>
          <w:szCs w:val="20"/>
          <w:lang w:val="fr-FR" w:eastAsia="en-GB"/>
        </w:rPr>
        <w:t xml:space="preserve"> (Brandhem 2007)</w:t>
      </w:r>
      <w:r w:rsidR="001714A7">
        <w:rPr>
          <w:szCs w:val="20"/>
          <w:lang w:val="fr-FR" w:eastAsia="en-GB"/>
        </w:rPr>
        <w:t xml:space="preserve">, </w:t>
      </w:r>
      <w:r w:rsidR="001714A7" w:rsidRPr="0032190F">
        <w:rPr>
          <w:lang w:val="fr-FR"/>
        </w:rPr>
        <w:t xml:space="preserve">épée de type </w:t>
      </w:r>
      <w:hyperlink r:id="rId3706" w:anchor="Cul_Rosnoen" w:history="1">
        <w:r w:rsidR="001714A7" w:rsidRPr="0032190F">
          <w:rPr>
            <w:rStyle w:val="Hyperlink"/>
            <w:lang w:val="fr-FR"/>
          </w:rPr>
          <w:t>Rosno</w:t>
        </w:r>
        <w:r w:rsidR="00B8300D">
          <w:rPr>
            <w:rStyle w:val="Hyperlink"/>
            <w:lang w:val="fr-FR"/>
          </w:rPr>
          <w:t>e</w:t>
        </w:r>
        <w:r w:rsidR="001714A7" w:rsidRPr="0032190F">
          <w:rPr>
            <w:rStyle w:val="Hyperlink"/>
            <w:lang w:val="fr-FR"/>
          </w:rPr>
          <w:t>n</w:t>
        </w:r>
      </w:hyperlink>
      <w:r w:rsidR="001714A7" w:rsidRPr="0032190F">
        <w:rPr>
          <w:lang w:val="fr-FR"/>
        </w:rPr>
        <w:t xml:space="preserve"> (BIB 2187 p. 406)</w:t>
      </w:r>
      <w:r w:rsidR="00975155">
        <w:rPr>
          <w:lang w:val="fr-FR"/>
        </w:rPr>
        <w:t xml:space="preserve"> </w:t>
      </w:r>
      <w:hyperlink r:id="rId3707" w:anchor="Cul_Appleby" w:history="1">
        <w:r w:rsidR="00975155" w:rsidRPr="00975155">
          <w:rPr>
            <w:rStyle w:val="Hyperlink"/>
            <w:lang w:val="fr-FR"/>
          </w:rPr>
          <w:t>Appleby</w:t>
        </w:r>
      </w:hyperlink>
      <w:r w:rsidR="00975155">
        <w:rPr>
          <w:lang w:val="fr-FR"/>
        </w:rPr>
        <w:t xml:space="preserve"> (PYM com. pers.)</w:t>
      </w:r>
    </w:p>
    <w:p w14:paraId="4EBF2B90" w14:textId="77777777" w:rsidR="00C06119" w:rsidRDefault="00C06119" w:rsidP="0031728B">
      <w:pPr>
        <w:jc w:val="both"/>
        <w:rPr>
          <w:szCs w:val="20"/>
          <w:lang w:val="fr-FR" w:eastAsia="en-GB"/>
        </w:rPr>
      </w:pPr>
    </w:p>
    <w:p w14:paraId="16F70117" w14:textId="77777777" w:rsidR="00C06119" w:rsidRDefault="00C06119" w:rsidP="00C06119">
      <w:pPr>
        <w:pStyle w:val="Heading2"/>
        <w:rPr>
          <w:lang w:eastAsia="en-GB"/>
        </w:rPr>
      </w:pPr>
      <w:bookmarkStart w:id="1630" w:name="Sit_Foios_inter"/>
      <w:r>
        <w:rPr>
          <w:lang w:eastAsia="en-GB"/>
        </w:rPr>
        <w:t>interprétation</w:t>
      </w:r>
    </w:p>
    <w:bookmarkEnd w:id="1630"/>
    <w:p w14:paraId="1CF197AA" w14:textId="77777777" w:rsidR="00C06119" w:rsidRDefault="00C06119" w:rsidP="0031728B">
      <w:pPr>
        <w:jc w:val="both"/>
        <w:rPr>
          <w:szCs w:val="20"/>
          <w:lang w:val="fr-FR" w:eastAsia="en-GB"/>
        </w:rPr>
      </w:pPr>
    </w:p>
    <w:p w14:paraId="7B541318" w14:textId="67C190D5" w:rsidR="00C06119" w:rsidRPr="00C06119" w:rsidRDefault="00C06119" w:rsidP="00C06119">
      <w:pPr>
        <w:rPr>
          <w:lang w:val="fr-FR"/>
        </w:rPr>
      </w:pPr>
      <w:r w:rsidRPr="00C06119">
        <w:rPr>
          <w:lang w:val="fr-FR"/>
        </w:rPr>
        <w:t>Pour Fernando Curado, la zone de Foios est riche en minerais d'étain de cuivre et d'or permettant de privilégier l'</w:t>
      </w:r>
      <w:r>
        <w:rPr>
          <w:lang w:val="fr-FR"/>
        </w:rPr>
        <w:t xml:space="preserve"> </w:t>
      </w:r>
      <w:hyperlink r:id="rId3708" w:anchor="Cul_Extremadura_inter_mines" w:history="1">
        <w:r w:rsidRPr="00C06119">
          <w:rPr>
            <w:rStyle w:val="Hyperlink"/>
            <w:lang w:val="fr-FR"/>
          </w:rPr>
          <w:t>interprétation minière</w:t>
        </w:r>
      </w:hyperlink>
      <w:r w:rsidRPr="00C06119">
        <w:rPr>
          <w:lang w:val="fr-FR"/>
        </w:rPr>
        <w:t xml:space="preserve"> (Curado, 1986: 108; Vilaça, 1995: 71; 1998a: 351-352) (BIB 3061)</w:t>
      </w:r>
    </w:p>
    <w:p w14:paraId="636D84B7" w14:textId="5C3A2366" w:rsidR="00C06119" w:rsidRDefault="00783198" w:rsidP="0031728B">
      <w:pPr>
        <w:jc w:val="both"/>
        <w:rPr>
          <w:szCs w:val="20"/>
          <w:lang w:val="fr-FR" w:eastAsia="en-GB"/>
        </w:rPr>
      </w:pPr>
      <w:r>
        <w:rPr>
          <w:szCs w:val="20"/>
          <w:lang w:val="fr-FR" w:eastAsia="en-GB"/>
        </w:rPr>
        <w:t>Proche de la voie romaine de la Vía de la Plata (Bendala 1985)(BIB 3265)</w:t>
      </w:r>
    </w:p>
    <w:p w14:paraId="3D6CD89F" w14:textId="13BF1A11" w:rsidR="00A03D3E" w:rsidRDefault="00A03D3E" w:rsidP="0031728B">
      <w:pPr>
        <w:jc w:val="both"/>
        <w:rPr>
          <w:szCs w:val="20"/>
          <w:lang w:val="fr-FR" w:eastAsia="en-GB"/>
        </w:rPr>
      </w:pPr>
    </w:p>
    <w:p w14:paraId="2557AA89" w14:textId="502B9063" w:rsidR="00A03D3E" w:rsidRPr="0031728B" w:rsidRDefault="00A03D3E" w:rsidP="0031728B">
      <w:pPr>
        <w:jc w:val="both"/>
        <w:rPr>
          <w:szCs w:val="20"/>
          <w:lang w:val="fr-FR" w:eastAsia="en-GB"/>
        </w:rPr>
      </w:pPr>
      <w:r>
        <w:rPr>
          <w:szCs w:val="20"/>
          <w:lang w:val="fr-FR" w:eastAsia="en-GB"/>
        </w:rPr>
        <w:t xml:space="preserve">v. </w:t>
      </w:r>
      <w:hyperlink r:id="rId3709" w:anchor="Sit_Baracal" w:history="1">
        <w:r w:rsidRPr="0031728B">
          <w:rPr>
            <w:rStyle w:val="Hyperlink"/>
            <w:lang w:val="fr-FR"/>
          </w:rPr>
          <w:t>Baracal</w:t>
        </w:r>
      </w:hyperlink>
    </w:p>
    <w:p w14:paraId="7B894A33" w14:textId="77777777" w:rsidR="00700142" w:rsidRPr="0032190F" w:rsidRDefault="00700142" w:rsidP="00426FF9">
      <w:pPr>
        <w:pStyle w:val="Heading1"/>
      </w:pPr>
      <w:r w:rsidRPr="0032190F">
        <w:br/>
      </w:r>
      <w:bookmarkStart w:id="1631" w:name="Sit_Meimao"/>
      <w:r w:rsidRPr="0032190F">
        <w:t>MEIMAO</w:t>
      </w:r>
      <w:bookmarkEnd w:id="1631"/>
    </w:p>
    <w:p w14:paraId="5CF0920B" w14:textId="77777777" w:rsidR="0031728B" w:rsidRPr="00C771E4" w:rsidRDefault="0031728B" w:rsidP="008F49CA">
      <w:pPr>
        <w:rPr>
          <w:sz w:val="20"/>
          <w:lang w:val="fr-FR"/>
        </w:rPr>
      </w:pPr>
      <w:r w:rsidRPr="00C771E4">
        <w:rPr>
          <w:sz w:val="20"/>
          <w:lang w:val="fr-FR"/>
        </w:rPr>
        <w:t>Meimão</w:t>
      </w:r>
      <w:r w:rsidR="00700142" w:rsidRPr="00C771E4">
        <w:rPr>
          <w:sz w:val="20"/>
          <w:lang w:val="fr-FR"/>
        </w:rPr>
        <w:t xml:space="preserve"> </w:t>
      </w:r>
    </w:p>
    <w:p w14:paraId="141F923B" w14:textId="77777777" w:rsidR="0031728B" w:rsidRDefault="0031728B" w:rsidP="008F49CA">
      <w:pPr>
        <w:rPr>
          <w:lang w:val="fr-FR"/>
        </w:rPr>
      </w:pPr>
    </w:p>
    <w:p w14:paraId="1A3999EF" w14:textId="23BB50FE" w:rsidR="00700142" w:rsidRDefault="0031728B" w:rsidP="0031728B">
      <w:pPr>
        <w:jc w:val="both"/>
        <w:rPr>
          <w:szCs w:val="20"/>
          <w:lang w:val="fr-FR" w:eastAsia="en-GB"/>
        </w:rPr>
      </w:pPr>
      <w:r w:rsidRPr="0031728B">
        <w:rPr>
          <w:lang w:val="fr-FR"/>
        </w:rPr>
        <w:t xml:space="preserve">Située à 1 km au sud de </w:t>
      </w:r>
      <w:hyperlink r:id="rId3710" w:anchor="Sit_Baracal" w:history="1">
        <w:r w:rsidRPr="0031728B">
          <w:rPr>
            <w:rStyle w:val="Hyperlink"/>
            <w:lang w:val="fr-FR"/>
          </w:rPr>
          <w:t>Baracal</w:t>
        </w:r>
      </w:hyperlink>
      <w:r w:rsidRPr="0031728B">
        <w:rPr>
          <w:lang w:val="fr-FR"/>
        </w:rPr>
        <w:t>, au confluent de la fluviale (Ribeira  da Meimoa) et terrestres (</w:t>
      </w:r>
      <w:r>
        <w:rPr>
          <w:lang w:val="fr-FR"/>
        </w:rPr>
        <w:t>à travers la Serra de Malcata). A</w:t>
      </w:r>
      <w:r>
        <w:rPr>
          <w:szCs w:val="20"/>
          <w:lang w:val="fr-FR" w:eastAsia="en-GB"/>
        </w:rPr>
        <w:t xml:space="preserve">ppartient au </w:t>
      </w:r>
      <w:hyperlink r:id="rId3711" w:anchor="Cul_Extremadura_ctxt_reg_grp_CoaSierGata" w:history="1">
        <w:r w:rsidRPr="0031728B">
          <w:rPr>
            <w:rStyle w:val="Hyperlink"/>
            <w:szCs w:val="20"/>
            <w:lang w:val="fr-FR" w:eastAsia="en-GB"/>
          </w:rPr>
          <w:t>gr. Sierra Gata</w:t>
        </w:r>
      </w:hyperlink>
      <w:r>
        <w:rPr>
          <w:szCs w:val="20"/>
          <w:lang w:val="fr-FR" w:eastAsia="en-GB"/>
        </w:rPr>
        <w:t xml:space="preserve"> </w:t>
      </w:r>
      <w:r w:rsidRPr="0031728B">
        <w:rPr>
          <w:szCs w:val="20"/>
          <w:lang w:val="fr-FR" w:eastAsia="en-GB"/>
        </w:rPr>
        <w:t>(BIB 2868)</w:t>
      </w:r>
      <w:r w:rsidR="009E4D1D">
        <w:rPr>
          <w:szCs w:val="20"/>
          <w:lang w:val="fr-FR" w:eastAsia="en-GB"/>
        </w:rPr>
        <w:t xml:space="preserve"> </w:t>
      </w:r>
    </w:p>
    <w:p w14:paraId="2ED317A7" w14:textId="77777777" w:rsidR="00647A2A" w:rsidRDefault="00647A2A" w:rsidP="0031728B">
      <w:pPr>
        <w:jc w:val="both"/>
        <w:rPr>
          <w:szCs w:val="20"/>
          <w:lang w:val="fr-FR" w:eastAsia="en-GB"/>
        </w:rPr>
      </w:pPr>
    </w:p>
    <w:p w14:paraId="733F337D" w14:textId="350842C5" w:rsidR="00647A2A" w:rsidRDefault="00000000" w:rsidP="0031728B">
      <w:pPr>
        <w:jc w:val="both"/>
        <w:rPr>
          <w:lang w:val="fr-FR"/>
        </w:rPr>
      </w:pPr>
      <w:hyperlink r:id="rId3712" w:anchor="Cul_Extremadura_per_Celestino2011_IA" w:history="1">
        <w:r w:rsidR="00647A2A" w:rsidRPr="00647A2A">
          <w:rPr>
            <w:rStyle w:val="Hyperlink"/>
            <w:lang w:val="fr-FR"/>
          </w:rPr>
          <w:t>type IA</w:t>
        </w:r>
      </w:hyperlink>
      <w:r w:rsidR="00647A2A" w:rsidRPr="00647A2A">
        <w:rPr>
          <w:lang w:val="fr-FR"/>
        </w:rPr>
        <w:t xml:space="preserve"> (BIB 3063)</w:t>
      </w:r>
      <w:r w:rsidR="00647A2A">
        <w:rPr>
          <w:lang w:val="fr-FR"/>
        </w:rPr>
        <w:t xml:space="preserve"> </w:t>
      </w:r>
      <w:hyperlink r:id="rId3713" w:anchor="D:Documentation archéologique liée à la thèseCultures.docx" w:history="1">
        <w:r w:rsidR="00D60816" w:rsidRPr="00D60816">
          <w:rPr>
            <w:rStyle w:val="Hyperlink"/>
            <w:lang w:val="fr-FR"/>
          </w:rPr>
          <w:t>format B</w:t>
        </w:r>
      </w:hyperlink>
      <w:r w:rsidR="00D60816" w:rsidRPr="00D60816">
        <w:rPr>
          <w:lang w:val="fr-FR"/>
        </w:rPr>
        <w:t xml:space="preserve"> (BIB 2172, BIB 2187)</w:t>
      </w:r>
      <w:r w:rsidR="00647A2A">
        <w:rPr>
          <w:lang w:val="fr-FR"/>
        </w:rPr>
        <w:t xml:space="preserve">, </w:t>
      </w:r>
      <w:hyperlink r:id="rId3714" w:anchor="Cul_Extremadura_per_Huet2020_cmp_gr1" w:history="1">
        <w:r w:rsidR="00647A2A" w:rsidRPr="00334CBF">
          <w:rPr>
            <w:rStyle w:val="Hyperlink"/>
            <w:lang w:val="fr-FR"/>
          </w:rPr>
          <w:t>Groupe 1</w:t>
        </w:r>
      </w:hyperlink>
      <w:r w:rsidR="00647A2A">
        <w:rPr>
          <w:lang w:val="fr-FR"/>
        </w:rPr>
        <w:t xml:space="preserve"> (SS BIB),</w:t>
      </w:r>
    </w:p>
    <w:p w14:paraId="5AA729BC" w14:textId="77777777" w:rsidR="00647A2A" w:rsidRDefault="00647A2A" w:rsidP="0031728B">
      <w:pPr>
        <w:jc w:val="both"/>
        <w:rPr>
          <w:lang w:val="fr-FR"/>
        </w:rPr>
      </w:pPr>
    </w:p>
    <w:p w14:paraId="59F8FDB8" w14:textId="77777777" w:rsidR="00647A2A" w:rsidRDefault="00647A2A" w:rsidP="00647A2A">
      <w:pPr>
        <w:pStyle w:val="Heading2"/>
      </w:pPr>
      <w:r>
        <w:t>thème</w:t>
      </w:r>
    </w:p>
    <w:p w14:paraId="402A4F50" w14:textId="77777777" w:rsidR="00647A2A" w:rsidRDefault="00647A2A" w:rsidP="0031728B">
      <w:pPr>
        <w:jc w:val="both"/>
        <w:rPr>
          <w:lang w:val="fr-FR"/>
        </w:rPr>
      </w:pPr>
    </w:p>
    <w:p w14:paraId="3231973D" w14:textId="77777777" w:rsidR="00647A2A" w:rsidRDefault="00647A2A" w:rsidP="00647A2A">
      <w:pPr>
        <w:pStyle w:val="Heading3"/>
      </w:pPr>
      <w:r>
        <w:t>épée</w:t>
      </w:r>
    </w:p>
    <w:p w14:paraId="3383DD92" w14:textId="06630482" w:rsidR="00647A2A" w:rsidRDefault="00647A2A" w:rsidP="0031728B">
      <w:pPr>
        <w:jc w:val="both"/>
        <w:rPr>
          <w:szCs w:val="20"/>
          <w:lang w:val="fr-FR" w:eastAsia="en-GB"/>
        </w:rPr>
      </w:pPr>
      <w:r w:rsidRPr="009E4D1D">
        <w:rPr>
          <w:szCs w:val="20"/>
          <w:lang w:val="fr-FR" w:eastAsia="en-GB"/>
        </w:rPr>
        <w:t xml:space="preserve">épée gr. </w:t>
      </w:r>
      <w:hyperlink r:id="rId3715" w:anchor="Cul_Extremadura_T_epee_typ_Brandherm07_K" w:history="1">
        <w:r w:rsidRPr="009E4D1D">
          <w:rPr>
            <w:rStyle w:val="Hyperlink"/>
            <w:szCs w:val="20"/>
            <w:lang w:val="fr-FR" w:eastAsia="en-GB"/>
          </w:rPr>
          <w:t>K</w:t>
        </w:r>
      </w:hyperlink>
      <w:r w:rsidRPr="009E4D1D">
        <w:rPr>
          <w:szCs w:val="20"/>
          <w:lang w:val="fr-FR" w:eastAsia="en-GB"/>
        </w:rPr>
        <w:t xml:space="preserve"> (Brandhem 2007)</w:t>
      </w:r>
      <w:r>
        <w:rPr>
          <w:szCs w:val="20"/>
          <w:lang w:val="fr-FR" w:eastAsia="en-GB"/>
        </w:rPr>
        <w:t xml:space="preserve">, </w:t>
      </w:r>
      <w:r>
        <w:rPr>
          <w:lang w:val="fr-FR"/>
        </w:rPr>
        <w:t xml:space="preserve">épée </w:t>
      </w:r>
      <w:r w:rsidRPr="0032190F">
        <w:rPr>
          <w:lang w:val="fr-FR"/>
        </w:rPr>
        <w:t xml:space="preserve">de type </w:t>
      </w:r>
      <w:hyperlink r:id="rId3716" w:anchor="Cul_Rosnoen" w:history="1">
        <w:r w:rsidRPr="0032190F">
          <w:rPr>
            <w:rStyle w:val="Hyperlink"/>
            <w:lang w:val="fr-FR"/>
          </w:rPr>
          <w:t>Rosno</w:t>
        </w:r>
        <w:r w:rsidR="00B8300D">
          <w:rPr>
            <w:rStyle w:val="Hyperlink"/>
            <w:lang w:val="fr-FR"/>
          </w:rPr>
          <w:t>e</w:t>
        </w:r>
        <w:r w:rsidRPr="0032190F">
          <w:rPr>
            <w:rStyle w:val="Hyperlink"/>
            <w:lang w:val="fr-FR"/>
          </w:rPr>
          <w:t>n</w:t>
        </w:r>
      </w:hyperlink>
      <w:r w:rsidRPr="0032190F">
        <w:rPr>
          <w:lang w:val="fr-FR"/>
        </w:rPr>
        <w:t xml:space="preserve"> (BIB 2187 p. 406)</w:t>
      </w:r>
    </w:p>
    <w:p w14:paraId="64D7FEC8" w14:textId="77777777" w:rsidR="00647A2A" w:rsidRDefault="00647A2A" w:rsidP="0031728B">
      <w:pPr>
        <w:jc w:val="both"/>
        <w:rPr>
          <w:szCs w:val="20"/>
          <w:lang w:val="fr-FR" w:eastAsia="en-GB"/>
        </w:rPr>
      </w:pPr>
    </w:p>
    <w:p w14:paraId="4D562934" w14:textId="77777777" w:rsidR="00BE4758" w:rsidRDefault="00BE4758" w:rsidP="0031728B">
      <w:pPr>
        <w:jc w:val="both"/>
        <w:rPr>
          <w:szCs w:val="20"/>
          <w:lang w:val="fr-FR" w:eastAsia="en-GB"/>
        </w:rPr>
      </w:pPr>
    </w:p>
    <w:p w14:paraId="7D7794F7" w14:textId="77777777" w:rsidR="00BE4758" w:rsidRDefault="00BE4758" w:rsidP="00BE4758">
      <w:pPr>
        <w:pStyle w:val="Heading2"/>
        <w:rPr>
          <w:lang w:eastAsia="en-GB"/>
        </w:rPr>
      </w:pPr>
      <w:bookmarkStart w:id="1632" w:name="Sit_Arrocerezo"/>
      <w:r>
        <w:rPr>
          <w:lang w:eastAsia="en-GB"/>
        </w:rPr>
        <w:t>ARROCEREZO</w:t>
      </w:r>
    </w:p>
    <w:bookmarkEnd w:id="1632"/>
    <w:p w14:paraId="6F9AC934" w14:textId="77777777" w:rsidR="00BE4758" w:rsidRDefault="00BE4758" w:rsidP="0031728B">
      <w:pPr>
        <w:jc w:val="both"/>
        <w:rPr>
          <w:szCs w:val="20"/>
          <w:lang w:val="fr-FR" w:eastAsia="en-GB"/>
        </w:rPr>
      </w:pPr>
    </w:p>
    <w:p w14:paraId="2025CB4D" w14:textId="60905F64" w:rsidR="00B32328" w:rsidRPr="00BE4758" w:rsidRDefault="00000000" w:rsidP="008F49CA">
      <w:pPr>
        <w:rPr>
          <w:lang w:val="fr-FR"/>
        </w:rPr>
      </w:pPr>
      <w:hyperlink r:id="rId3717" w:anchor="Cul_Diademe" w:history="1">
        <w:r w:rsidR="00BE4758" w:rsidRPr="0078097B">
          <w:rPr>
            <w:rStyle w:val="Hyperlink"/>
            <w:lang w:val="fr-FR"/>
          </w:rPr>
          <w:t>stèle du diadème</w:t>
        </w:r>
      </w:hyperlink>
      <w:r w:rsidR="00BE4758">
        <w:rPr>
          <w:lang w:val="fr-FR"/>
        </w:rPr>
        <w:t xml:space="preserve"> (BIB 2172) sur bloc arrondi (SS BIB) Un personnage à diadème, visage, collier, bras, mains (SS BIB) Harrison suppose que cette stèle était en connexion avec des monuments mégalithiques (BIB 2172)</w:t>
      </w:r>
    </w:p>
    <w:p w14:paraId="64F502BE" w14:textId="77777777" w:rsidR="00BE4758" w:rsidRPr="0032190F" w:rsidRDefault="00BE4758" w:rsidP="008F49CA">
      <w:pPr>
        <w:rPr>
          <w:lang w:val="fr-FR"/>
        </w:rPr>
      </w:pPr>
    </w:p>
    <w:p w14:paraId="26770E96" w14:textId="77777777" w:rsidR="00B32328" w:rsidRPr="0032190F" w:rsidRDefault="00B32328" w:rsidP="00426FF9">
      <w:pPr>
        <w:pStyle w:val="Heading1"/>
      </w:pPr>
      <w:bookmarkStart w:id="1633" w:name="Sit_Crato"/>
      <w:r w:rsidRPr="0032190F">
        <w:t>CRATO</w:t>
      </w:r>
    </w:p>
    <w:bookmarkEnd w:id="1633"/>
    <w:p w14:paraId="407768FC" w14:textId="77777777" w:rsidR="00B32328" w:rsidRPr="00C771E4" w:rsidRDefault="007455D8" w:rsidP="00B32328">
      <w:pPr>
        <w:rPr>
          <w:sz w:val="20"/>
          <w:lang w:val="fr-FR"/>
        </w:rPr>
      </w:pPr>
      <w:r w:rsidRPr="00C771E4">
        <w:rPr>
          <w:sz w:val="20"/>
          <w:lang w:val="fr-FR"/>
        </w:rPr>
        <w:t>O Crato</w:t>
      </w:r>
    </w:p>
    <w:p w14:paraId="400352E1" w14:textId="77777777" w:rsidR="007455D8" w:rsidRPr="0032190F" w:rsidRDefault="007455D8" w:rsidP="00B32328">
      <w:pPr>
        <w:rPr>
          <w:lang w:val="fr-FR"/>
        </w:rPr>
      </w:pPr>
    </w:p>
    <w:p w14:paraId="5A8F5894" w14:textId="3989327F" w:rsidR="00B32328" w:rsidRPr="0032190F" w:rsidRDefault="008C2538" w:rsidP="00B32328">
      <w:pPr>
        <w:rPr>
          <w:lang w:val="fr-FR"/>
        </w:rPr>
      </w:pPr>
      <w:r w:rsidRPr="0032190F">
        <w:rPr>
          <w:lang w:val="fr-FR"/>
        </w:rPr>
        <w:t xml:space="preserve">Portugal. </w:t>
      </w:r>
      <w:r w:rsidR="00B32328" w:rsidRPr="0032190F">
        <w:rPr>
          <w:lang w:val="fr-FR"/>
        </w:rPr>
        <w:t xml:space="preserve">Stèle ibérique de type </w:t>
      </w:r>
      <w:hyperlink r:id="rId3718" w:anchor="Cul_Extremadura_per_GuardaminoA" w:history="1">
        <w:r w:rsidR="0078097B">
          <w:rPr>
            <w:rStyle w:val="Hyperlink"/>
            <w:lang w:val="fr-FR"/>
          </w:rPr>
          <w:t>A</w:t>
        </w:r>
      </w:hyperlink>
      <w:r w:rsidR="00B32328" w:rsidRPr="0032190F">
        <w:rPr>
          <w:lang w:val="fr-FR"/>
        </w:rPr>
        <w:t xml:space="preserve"> plus (+) naturaliste (BIB 2187 p. 390)</w:t>
      </w:r>
      <w:r w:rsidR="00BA4F02" w:rsidRPr="0032190F">
        <w:rPr>
          <w:lang w:val="fr-FR"/>
        </w:rPr>
        <w:t>. Le collier semble indiquer une stèle féminine (BIB 1738 fig. 46)</w:t>
      </w:r>
      <w:r w:rsidR="0078097B">
        <w:rPr>
          <w:lang w:val="fr-FR"/>
        </w:rPr>
        <w:t xml:space="preserve"> </w:t>
      </w:r>
      <w:hyperlink r:id="rId3719" w:anchor="Cul_Diademe" w:history="1">
        <w:r w:rsidR="0078097B" w:rsidRPr="0078097B">
          <w:rPr>
            <w:rStyle w:val="Hyperlink"/>
            <w:lang w:val="fr-FR"/>
          </w:rPr>
          <w:t>stèle du diadème</w:t>
        </w:r>
      </w:hyperlink>
      <w:r w:rsidR="0078097B">
        <w:rPr>
          <w:lang w:val="fr-FR"/>
        </w:rPr>
        <w:t xml:space="preserve"> (SS BIB)</w:t>
      </w:r>
      <w:r w:rsidR="007455D8">
        <w:rPr>
          <w:lang w:val="fr-FR"/>
        </w:rPr>
        <w:t xml:space="preserve"> Rapprochée de </w:t>
      </w:r>
      <w:hyperlink r:id="rId3720" w:anchor="Sit_Substantio" w:history="1">
        <w:r w:rsidR="0065431E" w:rsidRPr="0032190F">
          <w:rPr>
            <w:rStyle w:val="Hyperlink"/>
            <w:szCs w:val="22"/>
            <w:lang w:val="fr-FR" w:eastAsia="en-GB"/>
          </w:rPr>
          <w:t>Substantio</w:t>
        </w:r>
      </w:hyperlink>
      <w:r w:rsidR="0065431E" w:rsidRPr="0065431E">
        <w:rPr>
          <w:lang w:val="fr-FR"/>
        </w:rPr>
        <w:t xml:space="preserve"> </w:t>
      </w:r>
      <w:r w:rsidR="007455D8">
        <w:rPr>
          <w:lang w:val="fr-FR"/>
        </w:rPr>
        <w:t>par Almagro Bash (BIB 3005)</w:t>
      </w:r>
    </w:p>
    <w:p w14:paraId="4846139C" w14:textId="77777777" w:rsidR="008F49CA" w:rsidRPr="0032190F" w:rsidRDefault="008F49CA" w:rsidP="00242C0F">
      <w:pPr>
        <w:rPr>
          <w:lang w:val="fr-FR"/>
        </w:rPr>
      </w:pPr>
    </w:p>
    <w:p w14:paraId="436B2C73" w14:textId="77777777" w:rsidR="00D544D2" w:rsidRPr="00D52855" w:rsidRDefault="00D544D2" w:rsidP="00426FF9">
      <w:pPr>
        <w:pStyle w:val="Heading1"/>
        <w:rPr>
          <w:lang w:val="es-ES"/>
        </w:rPr>
      </w:pPr>
      <w:bookmarkStart w:id="1634" w:name="Sit_Cortijo_Reina"/>
      <w:r w:rsidRPr="00D52855">
        <w:rPr>
          <w:lang w:val="es-ES"/>
        </w:rPr>
        <w:t>CORTIJO DE LA REINA</w:t>
      </w:r>
    </w:p>
    <w:bookmarkEnd w:id="1634"/>
    <w:p w14:paraId="01951D62" w14:textId="77777777" w:rsidR="00D544D2" w:rsidRPr="006702EA" w:rsidRDefault="00D544D2" w:rsidP="00242C0F">
      <w:pPr>
        <w:rPr>
          <w:lang w:val="es-ES"/>
        </w:rPr>
      </w:pPr>
    </w:p>
    <w:p w14:paraId="5094F7C4" w14:textId="77777777" w:rsidR="00D544D2" w:rsidRPr="006702EA" w:rsidRDefault="00D544D2" w:rsidP="00242C0F">
      <w:pPr>
        <w:rPr>
          <w:lang w:val="es-ES"/>
        </w:rPr>
      </w:pPr>
      <w:r w:rsidRPr="006702EA">
        <w:rPr>
          <w:lang w:val="es-ES"/>
        </w:rPr>
        <w:t>Stèle ibérique (BIB 2186 p. 138)</w:t>
      </w:r>
    </w:p>
    <w:p w14:paraId="7DF1F8C3" w14:textId="77777777" w:rsidR="009268CD" w:rsidRPr="006702EA" w:rsidRDefault="009268CD" w:rsidP="00242C0F">
      <w:pPr>
        <w:rPr>
          <w:lang w:val="es-ES"/>
        </w:rPr>
      </w:pPr>
    </w:p>
    <w:p w14:paraId="46E13EFC" w14:textId="77777777" w:rsidR="009268CD" w:rsidRPr="006702EA" w:rsidRDefault="009268CD" w:rsidP="009268CD">
      <w:pPr>
        <w:pStyle w:val="Heading2"/>
        <w:rPr>
          <w:lang w:val="es-ES"/>
        </w:rPr>
      </w:pPr>
      <w:bookmarkStart w:id="1635" w:name="Sit_Cortijo_Reina_1"/>
      <w:r w:rsidRPr="006702EA">
        <w:rPr>
          <w:lang w:val="es-ES"/>
        </w:rPr>
        <w:t>Cortijo de la Reina 1</w:t>
      </w:r>
      <w:bookmarkEnd w:id="1635"/>
    </w:p>
    <w:p w14:paraId="4A3A23FC" w14:textId="77777777" w:rsidR="009268CD" w:rsidRPr="006702EA" w:rsidRDefault="009268CD" w:rsidP="009268CD">
      <w:pPr>
        <w:rPr>
          <w:lang w:val="es-ES"/>
        </w:rPr>
      </w:pPr>
    </w:p>
    <w:p w14:paraId="33835D9A" w14:textId="37A1B65B" w:rsidR="00CA4462" w:rsidRDefault="006A3AB6" w:rsidP="001800FD">
      <w:pPr>
        <w:rPr>
          <w:lang w:val="fr-FR"/>
        </w:rPr>
      </w:pPr>
      <w:r w:rsidRPr="006A3AB6">
        <w:rPr>
          <w:lang w:val="fr-FR"/>
        </w:rPr>
        <w:lastRenderedPageBreak/>
        <w:t xml:space="preserve">représentation de bouclier plus excentrique et petit, un personnage à casque à cornes, une </w:t>
      </w:r>
      <w:hyperlink r:id="rId3721" w:anchor="Cul_Extremadura_T_lance" w:history="1">
        <w:r w:rsidR="00DE55E6" w:rsidRPr="00DE55E6">
          <w:rPr>
            <w:rStyle w:val="Hyperlink"/>
            <w:lang w:val="fr-FR"/>
          </w:rPr>
          <w:t>lance</w:t>
        </w:r>
      </w:hyperlink>
      <w:r w:rsidRPr="006A3AB6">
        <w:rPr>
          <w:lang w:val="fr-FR"/>
        </w:rPr>
        <w:t xml:space="preserve">, lyre, </w:t>
      </w:r>
      <w:hyperlink r:id="rId3722" w:anchor="Cul_Extremadura_T_miroir" w:history="1">
        <w:r w:rsidR="00F93E01" w:rsidRPr="0053189F">
          <w:rPr>
            <w:rStyle w:val="Hyperlink"/>
            <w:lang w:val="fr-FR"/>
          </w:rPr>
          <w:t>miroir</w:t>
        </w:r>
      </w:hyperlink>
      <w:r w:rsidR="00F93E01" w:rsidRPr="003D1597">
        <w:rPr>
          <w:lang w:val="fr-FR"/>
        </w:rPr>
        <w:t xml:space="preserve"> </w:t>
      </w:r>
      <w:r w:rsidRPr="006A3AB6">
        <w:rPr>
          <w:lang w:val="fr-FR"/>
        </w:rPr>
        <w:t>et peigne</w:t>
      </w:r>
      <w:r>
        <w:rPr>
          <w:lang w:val="fr-FR"/>
        </w:rPr>
        <w:t xml:space="preserve">, deux </w:t>
      </w:r>
      <w:r w:rsidR="007D2118">
        <w:rPr>
          <w:lang w:val="fr-FR"/>
        </w:rPr>
        <w:t>petits</w:t>
      </w:r>
      <w:r>
        <w:rPr>
          <w:lang w:val="fr-FR"/>
        </w:rPr>
        <w:t xml:space="preserve"> personnages isocéphales</w:t>
      </w:r>
      <w:r w:rsidRPr="006A3AB6">
        <w:rPr>
          <w:lang w:val="fr-FR"/>
        </w:rPr>
        <w:t xml:space="preserve"> </w:t>
      </w:r>
      <w:r w:rsidR="00AA4752" w:rsidRPr="0032190F">
        <w:rPr>
          <w:lang w:val="fr-FR"/>
        </w:rPr>
        <w:t>(SS BIB)</w:t>
      </w:r>
      <w:r w:rsidR="00E91A6C" w:rsidRPr="0032190F">
        <w:rPr>
          <w:lang w:val="fr-FR"/>
        </w:rPr>
        <w:t xml:space="preserve">. </w:t>
      </w:r>
      <w:r w:rsidR="001800FD">
        <w:rPr>
          <w:lang w:val="fr-FR"/>
        </w:rPr>
        <w:t xml:space="preserve">Composition très proche de </w:t>
      </w:r>
      <w:hyperlink r:id="rId3723" w:anchor="Sit_Cerro_Muriano_1" w:history="1">
        <w:r w:rsidR="001800FD" w:rsidRPr="00AB7F9D">
          <w:rPr>
            <w:rStyle w:val="Hyperlink"/>
            <w:lang w:val="fr-FR"/>
          </w:rPr>
          <w:t>Cerro Muriano 1</w:t>
        </w:r>
      </w:hyperlink>
      <w:r w:rsidR="001800FD">
        <w:rPr>
          <w:lang w:val="fr-FR"/>
        </w:rPr>
        <w:t xml:space="preserve"> (SS BIB)</w:t>
      </w:r>
    </w:p>
    <w:p w14:paraId="51AABBBB" w14:textId="77777777" w:rsidR="002E3DE4" w:rsidRDefault="002E3DE4" w:rsidP="001800FD">
      <w:pPr>
        <w:rPr>
          <w:lang w:val="fr-FR"/>
        </w:rPr>
      </w:pPr>
    </w:p>
    <w:p w14:paraId="1DF0C629" w14:textId="2DAC2CA2" w:rsidR="002E3DE4" w:rsidRDefault="00000000" w:rsidP="001800FD">
      <w:pPr>
        <w:rPr>
          <w:lang w:val="fr-FR"/>
        </w:rPr>
      </w:pPr>
      <w:hyperlink r:id="rId3724" w:anchor="Cul_Extremadura_per_Celestino2011_IVA1" w:history="1">
        <w:r w:rsidR="002E3DE4" w:rsidRPr="002E3DE4">
          <w:rPr>
            <w:rStyle w:val="Hyperlink"/>
            <w:lang w:val="fr-FR"/>
          </w:rPr>
          <w:t>type IVA.1</w:t>
        </w:r>
      </w:hyperlink>
      <w:r w:rsidR="002E3DE4" w:rsidRPr="002E3DE4">
        <w:rPr>
          <w:lang w:val="fr-FR"/>
        </w:rPr>
        <w:t xml:space="preserve"> (BIB 3063)</w:t>
      </w:r>
      <w:r w:rsidR="002E3DE4">
        <w:rPr>
          <w:lang w:val="fr-FR"/>
        </w:rPr>
        <w:t xml:space="preserve"> s</w:t>
      </w:r>
      <w:r w:rsidR="002E3DE4" w:rsidRPr="0032190F">
        <w:rPr>
          <w:lang w:val="fr-FR"/>
        </w:rPr>
        <w:t xml:space="preserve">tèle de type </w:t>
      </w:r>
      <w:hyperlink r:id="rId3725" w:anchor="Cul_Extremadura_per_GuardaminoA" w:history="1">
        <w:r w:rsidR="002E3DE4">
          <w:rPr>
            <w:rStyle w:val="Hyperlink"/>
            <w:lang w:val="fr-FR"/>
          </w:rPr>
          <w:t>A</w:t>
        </w:r>
      </w:hyperlink>
      <w:r w:rsidR="002E3DE4" w:rsidRPr="0032190F">
        <w:rPr>
          <w:lang w:val="fr-FR"/>
        </w:rPr>
        <w:t xml:space="preserve"> (BIB 2187 tab. 3)</w:t>
      </w:r>
    </w:p>
    <w:p w14:paraId="38EEC27A" w14:textId="77777777" w:rsidR="00CA4462" w:rsidRDefault="00CA4462" w:rsidP="009774B2">
      <w:pPr>
        <w:jc w:val="both"/>
        <w:rPr>
          <w:lang w:val="fr-FR"/>
        </w:rPr>
      </w:pPr>
    </w:p>
    <w:p w14:paraId="3AA782E9" w14:textId="77777777" w:rsidR="00CA4462" w:rsidRPr="00CA4462" w:rsidRDefault="00CA4462" w:rsidP="00CA4462">
      <w:pPr>
        <w:pStyle w:val="Heading3"/>
      </w:pPr>
      <w:bookmarkStart w:id="1636" w:name="Sit_Cortijo_Reina_1_ctx"/>
      <w:r w:rsidRPr="00CA4462">
        <w:t>contexte</w:t>
      </w:r>
    </w:p>
    <w:bookmarkEnd w:id="1636"/>
    <w:p w14:paraId="4755EE26" w14:textId="6F153BB5" w:rsidR="00AA4752" w:rsidRDefault="009268CD" w:rsidP="009774B2">
      <w:pPr>
        <w:jc w:val="both"/>
        <w:rPr>
          <w:lang w:val="fr-FR"/>
        </w:rPr>
      </w:pPr>
      <w:r w:rsidRPr="0032190F">
        <w:rPr>
          <w:lang w:val="fr-FR"/>
        </w:rPr>
        <w:t xml:space="preserve">Découverte à 80 cm de profondeur, retournée. Sous </w:t>
      </w:r>
      <w:r w:rsidR="001800FD">
        <w:rPr>
          <w:lang w:val="fr-FR"/>
        </w:rPr>
        <w:t>la stèle</w:t>
      </w:r>
      <w:r w:rsidRPr="0032190F">
        <w:rPr>
          <w:lang w:val="fr-FR"/>
        </w:rPr>
        <w:t>, 3 urnes et du sédiment mélé d’os</w:t>
      </w:r>
      <w:r w:rsidR="00AA4752" w:rsidRPr="0032190F">
        <w:rPr>
          <w:lang w:val="fr-FR"/>
        </w:rPr>
        <w:t>s</w:t>
      </w:r>
      <w:r w:rsidRPr="0032190F">
        <w:rPr>
          <w:lang w:val="fr-FR"/>
        </w:rPr>
        <w:t xml:space="preserve">ements brûlés </w:t>
      </w:r>
      <w:r w:rsidR="001800FD">
        <w:rPr>
          <w:lang w:val="fr-FR"/>
        </w:rPr>
        <w:t>[</w:t>
      </w:r>
      <w:hyperlink r:id="rId3726" w:anchor="Cul_Extremadura_inter_funeraire" w:history="1">
        <w:r w:rsidR="001800FD" w:rsidRPr="001800FD">
          <w:rPr>
            <w:rStyle w:val="Hyperlink"/>
            <w:lang w:val="fr-FR"/>
          </w:rPr>
          <w:t>funéraire</w:t>
        </w:r>
      </w:hyperlink>
      <w:r w:rsidR="001800FD">
        <w:rPr>
          <w:lang w:val="fr-FR"/>
        </w:rPr>
        <w:t xml:space="preserve">] </w:t>
      </w:r>
      <w:r w:rsidRPr="0032190F">
        <w:rPr>
          <w:lang w:val="fr-FR"/>
        </w:rPr>
        <w:t>(BIB 2187 tab. 3)</w:t>
      </w:r>
      <w:r w:rsidR="001800FD">
        <w:rPr>
          <w:lang w:val="fr-FR"/>
        </w:rPr>
        <w:t xml:space="preserve"> (Murillo 1994)(BIB 3081) </w:t>
      </w:r>
    </w:p>
    <w:p w14:paraId="469E08E9" w14:textId="77777777" w:rsidR="001800FD" w:rsidRDefault="001800FD" w:rsidP="009774B2">
      <w:pPr>
        <w:jc w:val="both"/>
        <w:rPr>
          <w:lang w:val="fr-FR"/>
        </w:rPr>
      </w:pPr>
    </w:p>
    <w:p w14:paraId="37C8BC12" w14:textId="77777777" w:rsidR="001800FD" w:rsidRDefault="001800FD" w:rsidP="001800FD">
      <w:pPr>
        <w:pStyle w:val="Heading4"/>
      </w:pPr>
      <w:bookmarkStart w:id="1637" w:name="Sit_Cortijo_Reina_1_ctx_urn"/>
      <w:r>
        <w:t>urnes</w:t>
      </w:r>
    </w:p>
    <w:bookmarkEnd w:id="1637"/>
    <w:p w14:paraId="2AE3C7D2" w14:textId="16C67138" w:rsidR="001800FD" w:rsidRDefault="001800FD" w:rsidP="009774B2">
      <w:pPr>
        <w:jc w:val="both"/>
        <w:rPr>
          <w:lang w:val="fr-FR"/>
        </w:rPr>
      </w:pPr>
      <w:r w:rsidRPr="0032190F">
        <w:rPr>
          <w:lang w:val="fr-FR"/>
        </w:rPr>
        <w:t xml:space="preserve">3 </w:t>
      </w:r>
      <w:r w:rsidR="00186A0D" w:rsidRPr="0032190F">
        <w:rPr>
          <w:lang w:val="fr-FR"/>
        </w:rPr>
        <w:t xml:space="preserve">urnes réalisées au tour </w:t>
      </w:r>
      <w:r w:rsidR="00186A0D">
        <w:rPr>
          <w:lang w:val="fr-FR"/>
        </w:rPr>
        <w:t xml:space="preserve">de type </w:t>
      </w:r>
      <w:hyperlink r:id="rId3727" w:anchor="Cul_Bronze_Moyen_Iberique_SW_cer_GMB2" w:history="1">
        <w:r w:rsidR="00186A0D" w:rsidRPr="00186A0D">
          <w:rPr>
            <w:rStyle w:val="Hyperlink"/>
            <w:lang w:val="fr-FR"/>
          </w:rPr>
          <w:t>GMB2</w:t>
        </w:r>
      </w:hyperlink>
      <w:r w:rsidR="00186A0D">
        <w:rPr>
          <w:lang w:val="fr-FR"/>
        </w:rPr>
        <w:t xml:space="preserve"> </w:t>
      </w:r>
      <w:r w:rsidRPr="0032190F">
        <w:rPr>
          <w:lang w:val="fr-FR"/>
        </w:rPr>
        <w:t>(BIB 2187 tab. 3)</w:t>
      </w:r>
      <w:r>
        <w:rPr>
          <w:lang w:val="fr-FR"/>
        </w:rPr>
        <w:t xml:space="preserve"> (Murillo 1994)(BIB 3081)</w:t>
      </w:r>
      <w:r w:rsidRPr="001800FD">
        <w:rPr>
          <w:lang w:val="fr-FR"/>
        </w:rPr>
        <w:t xml:space="preserve"> </w:t>
      </w:r>
    </w:p>
    <w:p w14:paraId="7F758F7D" w14:textId="01DB5388" w:rsidR="001800FD" w:rsidRPr="004372FC" w:rsidRDefault="001800FD" w:rsidP="009774B2">
      <w:pPr>
        <w:jc w:val="both"/>
        <w:rPr>
          <w:lang w:val="es-ES"/>
        </w:rPr>
      </w:pPr>
      <w:r w:rsidRPr="004372FC">
        <w:rPr>
          <w:lang w:val="es-ES"/>
        </w:rPr>
        <w:t xml:space="preserve">// </w:t>
      </w:r>
      <w:hyperlink r:id="rId3728" w:anchor="Sit_Setefilla" w:history="1">
        <w:r w:rsidRPr="004372FC">
          <w:rPr>
            <w:rStyle w:val="Hyperlink"/>
            <w:lang w:val="es-ES"/>
          </w:rPr>
          <w:t>Setefilla</w:t>
        </w:r>
      </w:hyperlink>
      <w:r w:rsidRPr="004372FC">
        <w:rPr>
          <w:lang w:val="es-ES"/>
        </w:rPr>
        <w:t xml:space="preserve"> (BIB 3081)</w:t>
      </w:r>
    </w:p>
    <w:p w14:paraId="5C0EA432" w14:textId="77777777" w:rsidR="001800FD" w:rsidRPr="004372FC" w:rsidRDefault="001800FD" w:rsidP="009774B2">
      <w:pPr>
        <w:jc w:val="both"/>
        <w:rPr>
          <w:lang w:val="es-ES"/>
        </w:rPr>
      </w:pPr>
    </w:p>
    <w:p w14:paraId="38BE00AF" w14:textId="77777777" w:rsidR="009268CD" w:rsidRPr="004372FC" w:rsidRDefault="009268CD" w:rsidP="009268CD">
      <w:pPr>
        <w:rPr>
          <w:lang w:val="es-ES"/>
        </w:rPr>
      </w:pPr>
    </w:p>
    <w:p w14:paraId="6C2D1057" w14:textId="77777777" w:rsidR="009268CD" w:rsidRPr="004372FC" w:rsidRDefault="009268CD" w:rsidP="009268CD">
      <w:pPr>
        <w:pStyle w:val="Heading2"/>
        <w:rPr>
          <w:lang w:val="es-ES"/>
        </w:rPr>
      </w:pPr>
      <w:bookmarkStart w:id="1638" w:name="Sit_Cortijo_Reina_2"/>
      <w:r w:rsidRPr="004372FC">
        <w:rPr>
          <w:lang w:val="es-ES"/>
        </w:rPr>
        <w:t>Cortijo de la Reina 2</w:t>
      </w:r>
    </w:p>
    <w:bookmarkEnd w:id="1638"/>
    <w:p w14:paraId="17D8C07C" w14:textId="77777777" w:rsidR="00003D52" w:rsidRPr="004372FC" w:rsidRDefault="00003D52" w:rsidP="009774B2">
      <w:pPr>
        <w:jc w:val="both"/>
        <w:rPr>
          <w:lang w:val="es-ES"/>
        </w:rPr>
      </w:pPr>
    </w:p>
    <w:p w14:paraId="715D17A8" w14:textId="63111468" w:rsidR="009268CD" w:rsidRDefault="00000000" w:rsidP="009774B2">
      <w:pPr>
        <w:jc w:val="both"/>
        <w:rPr>
          <w:lang w:val="fr-FR"/>
        </w:rPr>
      </w:pPr>
      <w:hyperlink r:id="rId3729" w:anchor="Cul_Extremadura_per_Celestino2011_IVA1" w:history="1">
        <w:r w:rsidR="002E3DE4" w:rsidRPr="002E3DE4">
          <w:rPr>
            <w:rStyle w:val="Hyperlink"/>
            <w:lang w:val="fr-FR"/>
          </w:rPr>
          <w:t>type IVA.1</w:t>
        </w:r>
      </w:hyperlink>
      <w:r w:rsidR="002E3DE4" w:rsidRPr="002E3DE4">
        <w:rPr>
          <w:lang w:val="fr-FR"/>
        </w:rPr>
        <w:t xml:space="preserve"> (BIB 3063)</w:t>
      </w:r>
      <w:r w:rsidR="002E3DE4">
        <w:rPr>
          <w:lang w:val="fr-FR"/>
        </w:rPr>
        <w:t xml:space="preserve"> s</w:t>
      </w:r>
      <w:r w:rsidR="00E91A6C" w:rsidRPr="0032190F">
        <w:rPr>
          <w:lang w:val="fr-FR"/>
        </w:rPr>
        <w:t xml:space="preserve">tèle de type </w:t>
      </w:r>
      <w:r w:rsidR="0078097B" w:rsidRPr="0078097B">
        <w:rPr>
          <w:lang w:val="fr-FR"/>
        </w:rPr>
        <w:t>A</w:t>
      </w:r>
      <w:r w:rsidR="001800FD">
        <w:rPr>
          <w:lang w:val="fr-FR"/>
        </w:rPr>
        <w:t xml:space="preserve"> </w:t>
      </w:r>
      <w:r w:rsidR="001800FD" w:rsidRPr="0032190F">
        <w:rPr>
          <w:lang w:val="fr-FR"/>
        </w:rPr>
        <w:t>(BIB 2187 tab. 3)</w:t>
      </w:r>
      <w:r w:rsidR="00003D52">
        <w:rPr>
          <w:lang w:val="fr-FR"/>
        </w:rPr>
        <w:t xml:space="preserve">. </w:t>
      </w:r>
    </w:p>
    <w:p w14:paraId="1B61743B" w14:textId="77777777" w:rsidR="00003D52" w:rsidRDefault="00003D52" w:rsidP="009774B2">
      <w:pPr>
        <w:jc w:val="both"/>
        <w:rPr>
          <w:lang w:val="fr-FR"/>
        </w:rPr>
      </w:pPr>
    </w:p>
    <w:p w14:paraId="04B4BA01" w14:textId="77777777" w:rsidR="00003D52" w:rsidRDefault="00003D52" w:rsidP="00003D52">
      <w:pPr>
        <w:pStyle w:val="Heading3"/>
      </w:pPr>
      <w:bookmarkStart w:id="1639" w:name="Sit_Cortijo_Reina_2_t"/>
      <w:r>
        <w:t>thèmes</w:t>
      </w:r>
    </w:p>
    <w:bookmarkEnd w:id="1639"/>
    <w:p w14:paraId="24505F2E" w14:textId="77777777" w:rsidR="00003D52" w:rsidRDefault="00003D52" w:rsidP="009774B2">
      <w:pPr>
        <w:jc w:val="both"/>
        <w:rPr>
          <w:lang w:val="fr-FR"/>
        </w:rPr>
      </w:pPr>
    </w:p>
    <w:p w14:paraId="3A601EA2" w14:textId="77777777" w:rsidR="00003D52" w:rsidRDefault="00003D52" w:rsidP="009774B2">
      <w:pPr>
        <w:jc w:val="both"/>
        <w:rPr>
          <w:lang w:val="fr-FR"/>
        </w:rPr>
      </w:pPr>
      <w:r>
        <w:rPr>
          <w:lang w:val="fr-FR"/>
        </w:rPr>
        <w:t>De haut en bas</w:t>
      </w:r>
    </w:p>
    <w:p w14:paraId="14840C2A" w14:textId="77777777" w:rsidR="00003D52" w:rsidRDefault="00003D52" w:rsidP="009774B2">
      <w:pPr>
        <w:jc w:val="both"/>
        <w:rPr>
          <w:lang w:val="fr-FR"/>
        </w:rPr>
      </w:pPr>
    </w:p>
    <w:p w14:paraId="28D35C89" w14:textId="77777777" w:rsidR="00003D52" w:rsidRDefault="00003D52" w:rsidP="00003D52">
      <w:pPr>
        <w:pStyle w:val="Heading4"/>
      </w:pPr>
      <w:r>
        <w:t>lance</w:t>
      </w:r>
    </w:p>
    <w:p w14:paraId="4F91ACDD" w14:textId="77777777" w:rsidR="00DE55E6" w:rsidRDefault="00DE55E6" w:rsidP="00DE55E6">
      <w:pPr>
        <w:rPr>
          <w:lang w:val="fr-FR" w:eastAsia="fr-FR"/>
        </w:rPr>
      </w:pPr>
    </w:p>
    <w:p w14:paraId="22A183DC" w14:textId="0FAF56F5" w:rsidR="00DE55E6" w:rsidRPr="00DE55E6" w:rsidRDefault="00000000" w:rsidP="00DE55E6">
      <w:pPr>
        <w:rPr>
          <w:lang w:val="fr-FR" w:eastAsia="fr-FR"/>
        </w:rPr>
      </w:pPr>
      <w:hyperlink r:id="rId3730" w:anchor="Cul_Extremadura_T_lance" w:history="1">
        <w:r w:rsidR="00DE55E6" w:rsidRPr="00DE55E6">
          <w:rPr>
            <w:rStyle w:val="Hyperlink"/>
            <w:lang w:val="fr-FR"/>
          </w:rPr>
          <w:t>lance</w:t>
        </w:r>
      </w:hyperlink>
    </w:p>
    <w:p w14:paraId="294C6624" w14:textId="77777777" w:rsidR="00003D52" w:rsidRDefault="00003D52" w:rsidP="009774B2">
      <w:pPr>
        <w:jc w:val="both"/>
        <w:rPr>
          <w:lang w:val="fr-FR"/>
        </w:rPr>
      </w:pPr>
    </w:p>
    <w:p w14:paraId="72F73709" w14:textId="77777777" w:rsidR="00003D52" w:rsidRDefault="00003D52" w:rsidP="00003D52">
      <w:pPr>
        <w:pStyle w:val="Heading4"/>
      </w:pPr>
      <w:r w:rsidRPr="00003D52">
        <w:t>alignement</w:t>
      </w:r>
      <w:r>
        <w:t xml:space="preserve"> de points</w:t>
      </w:r>
    </w:p>
    <w:p w14:paraId="11074ACF" w14:textId="77777777" w:rsidR="00003D52" w:rsidRDefault="00003D52" w:rsidP="00003D52">
      <w:pPr>
        <w:rPr>
          <w:lang w:val="fr-FR" w:eastAsia="fr-FR"/>
        </w:rPr>
      </w:pPr>
    </w:p>
    <w:p w14:paraId="5FCDA876" w14:textId="5F19E5EF" w:rsidR="00003D52" w:rsidRPr="00003D52" w:rsidRDefault="00000000" w:rsidP="00003D52">
      <w:pPr>
        <w:rPr>
          <w:lang w:val="fr-FR" w:eastAsia="fr-FR"/>
        </w:rPr>
      </w:pPr>
      <w:hyperlink r:id="rId3731" w:anchor="Cul_Extremadura_T_ponctuat" w:history="1">
        <w:r w:rsidR="00003D52" w:rsidRPr="00512844">
          <w:rPr>
            <w:rStyle w:val="Hyperlink"/>
            <w:lang w:val="fr-FR"/>
          </w:rPr>
          <w:t>ponctuations</w:t>
        </w:r>
      </w:hyperlink>
      <w:r w:rsidR="00003D52" w:rsidRPr="006677FC">
        <w:rPr>
          <w:lang w:val="fr-FR"/>
        </w:rPr>
        <w:t xml:space="preserve"> qui forment un possible système pondéral</w:t>
      </w:r>
      <w:r w:rsidR="00003D52">
        <w:rPr>
          <w:lang w:val="fr-FR"/>
        </w:rPr>
        <w:t xml:space="preserve"> (SS BIB)</w:t>
      </w:r>
    </w:p>
    <w:p w14:paraId="6FC498B9" w14:textId="77777777" w:rsidR="00003D52" w:rsidRDefault="00003D52" w:rsidP="009774B2">
      <w:pPr>
        <w:jc w:val="both"/>
        <w:rPr>
          <w:lang w:val="fr-FR"/>
        </w:rPr>
      </w:pPr>
    </w:p>
    <w:p w14:paraId="6423D396" w14:textId="77777777" w:rsidR="00003D52" w:rsidRDefault="00003D52" w:rsidP="00003D52">
      <w:pPr>
        <w:pStyle w:val="Heading4"/>
      </w:pPr>
      <w:bookmarkStart w:id="1640" w:name="Sit_Cortijo_Reina_2_t_perso"/>
      <w:r>
        <w:t>personnage</w:t>
      </w:r>
    </w:p>
    <w:bookmarkEnd w:id="1640"/>
    <w:p w14:paraId="4D790E5D" w14:textId="77777777" w:rsidR="00003D52" w:rsidRDefault="00003D52" w:rsidP="00003D52">
      <w:pPr>
        <w:rPr>
          <w:lang w:val="fr-FR" w:eastAsia="fr-FR"/>
        </w:rPr>
      </w:pPr>
    </w:p>
    <w:p w14:paraId="3828DCB4" w14:textId="2D62F287" w:rsidR="00003D52" w:rsidRPr="00003D52" w:rsidRDefault="00003D52" w:rsidP="00003D52">
      <w:pPr>
        <w:jc w:val="both"/>
        <w:rPr>
          <w:lang w:val="fr-FR" w:eastAsia="fr-FR"/>
        </w:rPr>
      </w:pPr>
      <w:r>
        <w:rPr>
          <w:lang w:val="fr-FR"/>
        </w:rPr>
        <w:t>personnage au corps carré, avec un casque à cornes longues, une cuirasse/cardiophylax, une ceinture (SS BIB) La gravures du corps du personnage est d'incision plus fine que le reste, application d'une argile rouge [</w:t>
      </w:r>
      <w:hyperlink r:id="rId3732" w:anchor="Cul_Extremadura_tech_peint" w:history="1">
        <w:r w:rsidRPr="00776C91">
          <w:rPr>
            <w:rStyle w:val="Hyperlink"/>
            <w:lang w:val="fr-FR"/>
          </w:rPr>
          <w:t>peinture</w:t>
        </w:r>
      </w:hyperlink>
      <w:r>
        <w:rPr>
          <w:lang w:val="fr-FR"/>
        </w:rPr>
        <w:t>] sur ce corps (BIB 2172)</w:t>
      </w:r>
    </w:p>
    <w:p w14:paraId="12A7B3D8" w14:textId="77777777" w:rsidR="00003D52" w:rsidRDefault="00003D52" w:rsidP="009774B2">
      <w:pPr>
        <w:jc w:val="both"/>
        <w:rPr>
          <w:lang w:val="fr-FR"/>
        </w:rPr>
      </w:pPr>
    </w:p>
    <w:p w14:paraId="46AB1FC3" w14:textId="77777777" w:rsidR="00003D52" w:rsidRDefault="00003D52" w:rsidP="00003D52">
      <w:pPr>
        <w:pStyle w:val="Heading4"/>
      </w:pPr>
      <w:r>
        <w:t>epées</w:t>
      </w:r>
    </w:p>
    <w:p w14:paraId="2DEE61D2" w14:textId="77777777" w:rsidR="00003D52" w:rsidRDefault="00003D52" w:rsidP="00003D52">
      <w:pPr>
        <w:rPr>
          <w:lang w:val="fr-FR" w:eastAsia="fr-FR"/>
        </w:rPr>
      </w:pPr>
    </w:p>
    <w:p w14:paraId="2D2B70EF" w14:textId="77777777" w:rsidR="00003D52" w:rsidRPr="00003D52" w:rsidRDefault="00003D52" w:rsidP="00003D52">
      <w:pPr>
        <w:rPr>
          <w:lang w:val="fr-FR" w:eastAsia="fr-FR"/>
        </w:rPr>
      </w:pPr>
      <w:r>
        <w:rPr>
          <w:lang w:val="fr-FR" w:eastAsia="fr-FR"/>
        </w:rPr>
        <w:t xml:space="preserve">2 épées </w:t>
      </w:r>
      <w:r>
        <w:rPr>
          <w:lang w:val="fr-FR"/>
        </w:rPr>
        <w:t>(SS BIB)</w:t>
      </w:r>
    </w:p>
    <w:p w14:paraId="76984AC7" w14:textId="77777777" w:rsidR="00003D52" w:rsidRDefault="00003D52" w:rsidP="009774B2">
      <w:pPr>
        <w:jc w:val="both"/>
        <w:rPr>
          <w:lang w:val="fr-FR"/>
        </w:rPr>
      </w:pPr>
    </w:p>
    <w:p w14:paraId="4B7998D9" w14:textId="77777777" w:rsidR="00003D52" w:rsidRDefault="00003D52" w:rsidP="00003D52">
      <w:pPr>
        <w:pStyle w:val="Heading4"/>
      </w:pPr>
      <w:r>
        <w:t>fibule</w:t>
      </w:r>
    </w:p>
    <w:p w14:paraId="12E98DAF" w14:textId="77777777" w:rsidR="00003D52" w:rsidRDefault="00003D52" w:rsidP="00003D52">
      <w:pPr>
        <w:rPr>
          <w:lang w:val="fr-FR" w:eastAsia="fr-FR"/>
        </w:rPr>
      </w:pPr>
    </w:p>
    <w:p w14:paraId="24ED25AD" w14:textId="77777777" w:rsidR="00003D52" w:rsidRPr="00003D52" w:rsidRDefault="00003D52" w:rsidP="00003D52">
      <w:pPr>
        <w:rPr>
          <w:lang w:val="fr-FR" w:eastAsia="fr-FR"/>
        </w:rPr>
      </w:pPr>
      <w:r>
        <w:rPr>
          <w:lang w:val="fr-FR"/>
        </w:rPr>
        <w:t>1 fibule (SS BIB)</w:t>
      </w:r>
    </w:p>
    <w:p w14:paraId="38CB330B" w14:textId="77777777" w:rsidR="00003D52" w:rsidRDefault="00003D52" w:rsidP="009774B2">
      <w:pPr>
        <w:jc w:val="both"/>
        <w:rPr>
          <w:lang w:val="fr-FR"/>
        </w:rPr>
      </w:pPr>
    </w:p>
    <w:p w14:paraId="6671F4A0" w14:textId="77777777" w:rsidR="00003D52" w:rsidRDefault="00003D52" w:rsidP="00003D52">
      <w:pPr>
        <w:pStyle w:val="Heading4"/>
      </w:pPr>
      <w:r>
        <w:t>peigne</w:t>
      </w:r>
    </w:p>
    <w:p w14:paraId="3CC290D7" w14:textId="77777777" w:rsidR="00003D52" w:rsidRDefault="00003D52" w:rsidP="00003D52">
      <w:pPr>
        <w:rPr>
          <w:lang w:val="fr-FR" w:eastAsia="fr-FR"/>
        </w:rPr>
      </w:pPr>
    </w:p>
    <w:p w14:paraId="0F3B6578" w14:textId="77777777" w:rsidR="00003D52" w:rsidRPr="00003D52" w:rsidRDefault="00003D52" w:rsidP="00003D52">
      <w:pPr>
        <w:rPr>
          <w:lang w:val="fr-FR" w:eastAsia="fr-FR"/>
        </w:rPr>
      </w:pPr>
      <w:r>
        <w:rPr>
          <w:lang w:val="fr-FR"/>
        </w:rPr>
        <w:t>1 peigne (SS BIB)</w:t>
      </w:r>
    </w:p>
    <w:p w14:paraId="74B06C81" w14:textId="77777777" w:rsidR="00003D52" w:rsidRDefault="00003D52" w:rsidP="009774B2">
      <w:pPr>
        <w:jc w:val="both"/>
        <w:rPr>
          <w:lang w:val="fr-FR"/>
        </w:rPr>
      </w:pPr>
    </w:p>
    <w:p w14:paraId="2F3F8EBF" w14:textId="77777777" w:rsidR="00003D52" w:rsidRDefault="00003D52" w:rsidP="00003D52">
      <w:pPr>
        <w:pStyle w:val="Heading4"/>
      </w:pPr>
      <w:r>
        <w:lastRenderedPageBreak/>
        <w:t>bouclier</w:t>
      </w:r>
    </w:p>
    <w:p w14:paraId="3453EEDC" w14:textId="77777777" w:rsidR="00003D52" w:rsidRDefault="00003D52" w:rsidP="009774B2">
      <w:pPr>
        <w:jc w:val="both"/>
        <w:rPr>
          <w:lang w:val="fr-FR"/>
        </w:rPr>
      </w:pPr>
    </w:p>
    <w:p w14:paraId="12FF2D9D" w14:textId="77777777" w:rsidR="00003D52" w:rsidRDefault="00003D52" w:rsidP="009774B2">
      <w:pPr>
        <w:jc w:val="both"/>
        <w:rPr>
          <w:lang w:val="fr-FR"/>
        </w:rPr>
      </w:pPr>
      <w:r>
        <w:rPr>
          <w:lang w:val="fr-FR"/>
        </w:rPr>
        <w:t>un bouclier avec des séries de 2 ou 3 rivets (SS BIB)</w:t>
      </w:r>
    </w:p>
    <w:p w14:paraId="6285A2A5" w14:textId="77777777" w:rsidR="00003D52" w:rsidRDefault="00003D52" w:rsidP="009774B2">
      <w:pPr>
        <w:jc w:val="both"/>
        <w:rPr>
          <w:lang w:val="fr-FR"/>
        </w:rPr>
      </w:pPr>
    </w:p>
    <w:p w14:paraId="3BBD8023" w14:textId="77777777" w:rsidR="00003D52" w:rsidRDefault="00003D52" w:rsidP="001F5817">
      <w:pPr>
        <w:pStyle w:val="Heading3"/>
      </w:pPr>
      <w:bookmarkStart w:id="1641" w:name="Sit_Cortijo_Reina_2_tek"/>
      <w:r>
        <w:t>technique</w:t>
      </w:r>
    </w:p>
    <w:bookmarkEnd w:id="1641"/>
    <w:p w14:paraId="6FE9A3A4" w14:textId="77777777" w:rsidR="00003D52" w:rsidRDefault="00003D52" w:rsidP="009774B2">
      <w:pPr>
        <w:jc w:val="both"/>
        <w:rPr>
          <w:lang w:val="fr-FR"/>
        </w:rPr>
      </w:pPr>
    </w:p>
    <w:p w14:paraId="7137BE1D" w14:textId="2D2F0C0E" w:rsidR="00003D52" w:rsidRDefault="00003D52" w:rsidP="009774B2">
      <w:pPr>
        <w:jc w:val="both"/>
        <w:rPr>
          <w:lang w:val="fr-FR"/>
        </w:rPr>
      </w:pPr>
      <w:r>
        <w:rPr>
          <w:lang w:val="fr-FR"/>
        </w:rPr>
        <w:t xml:space="preserve">différentes </w:t>
      </w:r>
      <w:hyperlink r:id="rId3733" w:anchor="Cul_Extremadura_tech" w:history="1">
        <w:r w:rsidRPr="003F0289">
          <w:rPr>
            <w:rStyle w:val="Hyperlink"/>
            <w:szCs w:val="20"/>
            <w:lang w:val="fr-FR" w:eastAsia="en-GB"/>
          </w:rPr>
          <w:t>techniques de gravures</w:t>
        </w:r>
      </w:hyperlink>
      <w:r>
        <w:rPr>
          <w:lang w:val="fr-FR"/>
        </w:rPr>
        <w:t xml:space="preserve"> (BIB 2172): </w:t>
      </w:r>
      <w:hyperlink r:id="rId3734" w:anchor="Sit_Cortijo_Reina_2_t_perso" w:history="1">
        <w:r w:rsidRPr="00003D52">
          <w:rPr>
            <w:rStyle w:val="Hyperlink"/>
            <w:lang w:val="fr-FR"/>
          </w:rPr>
          <w:t>personnage</w:t>
        </w:r>
      </w:hyperlink>
      <w:r>
        <w:rPr>
          <w:lang w:val="fr-FR"/>
        </w:rPr>
        <w:t xml:space="preserve"> (SS BIB)</w:t>
      </w:r>
    </w:p>
    <w:p w14:paraId="02856257" w14:textId="77777777" w:rsidR="00003D52" w:rsidRDefault="00003D52" w:rsidP="009774B2">
      <w:pPr>
        <w:jc w:val="both"/>
        <w:rPr>
          <w:lang w:val="fr-FR"/>
        </w:rPr>
      </w:pPr>
    </w:p>
    <w:p w14:paraId="521A4433" w14:textId="77777777" w:rsidR="001800FD" w:rsidRDefault="001800FD" w:rsidP="009774B2">
      <w:pPr>
        <w:jc w:val="both"/>
        <w:rPr>
          <w:lang w:val="fr-FR"/>
        </w:rPr>
      </w:pPr>
    </w:p>
    <w:p w14:paraId="54B732E4" w14:textId="77777777" w:rsidR="001800FD" w:rsidRDefault="001800FD" w:rsidP="001800FD">
      <w:pPr>
        <w:pStyle w:val="Heading3"/>
      </w:pPr>
      <w:bookmarkStart w:id="1642" w:name="Sit_Cortijo_Reina_2_ctx"/>
      <w:r>
        <w:t>contexte</w:t>
      </w:r>
    </w:p>
    <w:bookmarkEnd w:id="1642"/>
    <w:p w14:paraId="132847EC" w14:textId="77777777" w:rsidR="001800FD" w:rsidRPr="001800FD" w:rsidRDefault="001800FD" w:rsidP="001800FD">
      <w:pPr>
        <w:rPr>
          <w:lang w:val="fr-FR" w:eastAsia="fr-FR"/>
        </w:rPr>
      </w:pPr>
      <w:r w:rsidRPr="0032190F">
        <w:rPr>
          <w:lang w:val="fr-FR"/>
        </w:rPr>
        <w:t>Découverte 6 m au Nord de la première, enterrée à 80 cm de profondeur et retournée (BIB 2187 tab. 3)</w:t>
      </w:r>
      <w:r>
        <w:rPr>
          <w:lang w:val="fr-FR"/>
        </w:rPr>
        <w:t>(BIB 3081)</w:t>
      </w:r>
    </w:p>
    <w:p w14:paraId="0B5BDC37" w14:textId="77777777" w:rsidR="00E91A6C" w:rsidRPr="0032190F" w:rsidRDefault="00E91A6C" w:rsidP="00426FF9">
      <w:pPr>
        <w:pStyle w:val="Heading1"/>
      </w:pPr>
      <w:r w:rsidRPr="0032190F">
        <w:br/>
      </w:r>
      <w:bookmarkStart w:id="1643" w:name="Sit_Haza_Trillo_Toya"/>
      <w:r w:rsidRPr="0032190F">
        <w:t>HAZA DE TRILLO-TOYA</w:t>
      </w:r>
      <w:bookmarkEnd w:id="1643"/>
    </w:p>
    <w:p w14:paraId="5E1BD54A" w14:textId="77777777" w:rsidR="00E91A6C" w:rsidRPr="0032190F" w:rsidRDefault="00E91A6C" w:rsidP="00242C0F">
      <w:pPr>
        <w:rPr>
          <w:lang w:val="fr-FR"/>
        </w:rPr>
      </w:pPr>
    </w:p>
    <w:p w14:paraId="6CD25145" w14:textId="77777777" w:rsidR="00CA4462" w:rsidRDefault="006A3AB6" w:rsidP="009774B2">
      <w:pPr>
        <w:jc w:val="both"/>
        <w:rPr>
          <w:lang w:val="fr-FR"/>
        </w:rPr>
      </w:pPr>
      <w:r>
        <w:rPr>
          <w:lang w:val="fr-FR"/>
        </w:rPr>
        <w:t>Un unique bouclier en V (SS BIB)</w:t>
      </w:r>
    </w:p>
    <w:p w14:paraId="5B84B8A7" w14:textId="77777777" w:rsidR="00D60816" w:rsidRDefault="00D60816" w:rsidP="009774B2">
      <w:pPr>
        <w:jc w:val="both"/>
        <w:rPr>
          <w:lang w:val="fr-FR"/>
        </w:rPr>
      </w:pPr>
    </w:p>
    <w:p w14:paraId="0DACD0CA" w14:textId="52A59BE9" w:rsidR="00D60816" w:rsidRDefault="00000000" w:rsidP="009774B2">
      <w:pPr>
        <w:jc w:val="both"/>
        <w:rPr>
          <w:lang w:val="fr-FR"/>
        </w:rPr>
      </w:pPr>
      <w:hyperlink r:id="rId3735" w:anchor="D:Documentation archéologique liée à la thèseCultures.docx" w:history="1">
        <w:r w:rsidR="00D60816" w:rsidRPr="004372FC">
          <w:rPr>
            <w:rStyle w:val="Hyperlink"/>
            <w:lang w:val="fr-FR"/>
          </w:rPr>
          <w:t>format B</w:t>
        </w:r>
      </w:hyperlink>
      <w:r w:rsidR="00D60816" w:rsidRPr="004372FC">
        <w:rPr>
          <w:lang w:val="fr-FR"/>
        </w:rPr>
        <w:t xml:space="preserve"> (BIB 2172, BIB 2187).</w:t>
      </w:r>
    </w:p>
    <w:p w14:paraId="39D27AFF" w14:textId="77777777" w:rsidR="00CA4462" w:rsidRDefault="00CA4462" w:rsidP="009774B2">
      <w:pPr>
        <w:jc w:val="both"/>
        <w:rPr>
          <w:lang w:val="fr-FR"/>
        </w:rPr>
      </w:pPr>
    </w:p>
    <w:p w14:paraId="5AC56985" w14:textId="77777777" w:rsidR="00CA4462" w:rsidRDefault="00CA4462" w:rsidP="00CA4462">
      <w:pPr>
        <w:pStyle w:val="Heading2"/>
      </w:pPr>
      <w:bookmarkStart w:id="1644" w:name="Sit_Haza_Trillo_Toya_ctx"/>
      <w:r>
        <w:t>contexte</w:t>
      </w:r>
    </w:p>
    <w:bookmarkEnd w:id="1644"/>
    <w:p w14:paraId="626DE7D5" w14:textId="77777777" w:rsidR="00CA4462" w:rsidRDefault="00CA4462" w:rsidP="009774B2">
      <w:pPr>
        <w:jc w:val="both"/>
        <w:rPr>
          <w:lang w:val="fr-FR"/>
        </w:rPr>
      </w:pPr>
    </w:p>
    <w:p w14:paraId="698AEB0A" w14:textId="4B0656A5" w:rsidR="00E91A6C" w:rsidRDefault="00CA4462" w:rsidP="00BA150E">
      <w:pPr>
        <w:jc w:val="both"/>
        <w:rPr>
          <w:lang w:val="fr-FR"/>
        </w:rPr>
      </w:pPr>
      <w:r>
        <w:rPr>
          <w:lang w:val="fr-FR"/>
        </w:rPr>
        <w:t>U</w:t>
      </w:r>
      <w:r w:rsidR="00E91A6C" w:rsidRPr="0032190F">
        <w:rPr>
          <w:lang w:val="fr-FR"/>
        </w:rPr>
        <w:t>tilisée pour fermer une cavité souterraine de plan circulaire. Peut-être associée à des fragments de</w:t>
      </w:r>
      <w:r w:rsidR="006A3AB6">
        <w:rPr>
          <w:lang w:val="fr-FR"/>
        </w:rPr>
        <w:t xml:space="preserve"> </w:t>
      </w:r>
      <w:r w:rsidR="00E91A6C" w:rsidRPr="0032190F">
        <w:rPr>
          <w:lang w:val="fr-FR"/>
        </w:rPr>
        <w:t>céramique noire fine et d’un vase à céramique noire polie (</w:t>
      </w:r>
      <w:r w:rsidR="00E91A6C" w:rsidRPr="0032190F">
        <w:rPr>
          <w:i/>
          <w:lang w:val="fr-FR"/>
        </w:rPr>
        <w:t>pulimentos</w:t>
      </w:r>
      <w:r w:rsidR="00E91A6C" w:rsidRPr="0032190F">
        <w:rPr>
          <w:lang w:val="fr-FR"/>
        </w:rPr>
        <w:t xml:space="preserve">). La cavité compte au moins 5 individus inhumés qui l’on peut-être été en deux phases. Dans le mobilier: 5 bracelets et une boucle, tous en </w:t>
      </w:r>
      <w:hyperlink r:id="rId3736" w:anchor="Sit_Cuivre" w:history="1">
        <w:r w:rsidR="00BA150E" w:rsidRPr="00BA150E">
          <w:rPr>
            <w:rStyle w:val="Hyperlink"/>
            <w:lang w:val="fr-FR"/>
          </w:rPr>
          <w:t>cuivre</w:t>
        </w:r>
      </w:hyperlink>
      <w:r w:rsidR="00E91A6C" w:rsidRPr="0032190F">
        <w:rPr>
          <w:lang w:val="fr-FR"/>
        </w:rPr>
        <w:t>. Les bracelets sont associés à deux individus (BIB 2187 tab. 3)</w:t>
      </w:r>
      <w:r w:rsidR="000A7C3E">
        <w:rPr>
          <w:lang w:val="fr-FR"/>
        </w:rPr>
        <w:t xml:space="preserve"> </w:t>
      </w:r>
      <w:r w:rsidR="00E91A6C" w:rsidRPr="0032190F">
        <w:rPr>
          <w:lang w:val="fr-FR"/>
        </w:rPr>
        <w:t xml:space="preserve">L’attribution chronologique est celle du </w:t>
      </w:r>
      <w:r>
        <w:rPr>
          <w:lang w:val="fr-FR"/>
        </w:rPr>
        <w:t>BF</w:t>
      </w:r>
      <w:r w:rsidR="00E91A6C" w:rsidRPr="0032190F">
        <w:rPr>
          <w:lang w:val="fr-FR"/>
        </w:rPr>
        <w:t xml:space="preserve"> (1300-900/800 aec) (BIB 2187 tab. 3)</w:t>
      </w:r>
    </w:p>
    <w:p w14:paraId="1167DEFD" w14:textId="77777777" w:rsidR="005C0B98" w:rsidRDefault="005C0B98" w:rsidP="00242C0F">
      <w:pPr>
        <w:rPr>
          <w:lang w:val="fr-FR"/>
        </w:rPr>
      </w:pPr>
    </w:p>
    <w:p w14:paraId="58E24927" w14:textId="77777777" w:rsidR="005C0B98" w:rsidRPr="00D52855" w:rsidRDefault="005C0B98" w:rsidP="00426FF9">
      <w:pPr>
        <w:pStyle w:val="Heading1"/>
        <w:rPr>
          <w:lang w:val="es-ES"/>
        </w:rPr>
      </w:pPr>
      <w:bookmarkStart w:id="1645" w:name="Sit_Quinta_Ervedal"/>
      <w:r w:rsidRPr="00D52855">
        <w:rPr>
          <w:lang w:val="es-ES"/>
        </w:rPr>
        <w:t>QUINTA DE ERVEDAL</w:t>
      </w:r>
    </w:p>
    <w:bookmarkEnd w:id="1645"/>
    <w:p w14:paraId="7C1D54AD" w14:textId="77777777" w:rsidR="005C0B98" w:rsidRPr="00A02AD1" w:rsidRDefault="005C0B98" w:rsidP="00242C0F">
      <w:pPr>
        <w:rPr>
          <w:sz w:val="20"/>
          <w:lang w:val="es-ES"/>
        </w:rPr>
      </w:pPr>
      <w:r w:rsidRPr="00A02AD1">
        <w:rPr>
          <w:sz w:val="20"/>
          <w:lang w:val="es-ES"/>
        </w:rPr>
        <w:t>Quinta de Ervedal</w:t>
      </w:r>
    </w:p>
    <w:p w14:paraId="0C466630" w14:textId="77777777" w:rsidR="005C0B98" w:rsidRPr="005C0B98" w:rsidRDefault="005C0B98" w:rsidP="00242C0F">
      <w:pPr>
        <w:rPr>
          <w:lang w:val="es-ES"/>
        </w:rPr>
      </w:pPr>
    </w:p>
    <w:p w14:paraId="03CB044D" w14:textId="45A905EC" w:rsidR="005C0B98" w:rsidRPr="005A3047" w:rsidRDefault="005C0B98" w:rsidP="00CA2434">
      <w:pPr>
        <w:jc w:val="both"/>
        <w:rPr>
          <w:lang w:val="es-ES"/>
        </w:rPr>
      </w:pPr>
      <w:r w:rsidRPr="00067879">
        <w:rPr>
          <w:lang w:val="fr-FR"/>
        </w:rPr>
        <w:t xml:space="preserve">Castelo Branco, Portugal. </w:t>
      </w:r>
      <w:r w:rsidRPr="005C0B98">
        <w:rPr>
          <w:lang w:val="fr-FR"/>
        </w:rPr>
        <w:t>Dép</w:t>
      </w:r>
      <w:r>
        <w:rPr>
          <w:lang w:val="fr-FR"/>
        </w:rPr>
        <w:t xml:space="preserve">ôt de </w:t>
      </w:r>
      <w:r w:rsidRPr="005C0B98">
        <w:rPr>
          <w:lang w:val="fr-FR"/>
        </w:rPr>
        <w:t xml:space="preserve">13 kg de métal, 5 </w:t>
      </w:r>
      <w:hyperlink r:id="rId3737" w:anchor="Cul_Precoloniale_Obj_ling_plano_conv" w:history="1">
        <w:r w:rsidR="00765F49" w:rsidRPr="00765F49">
          <w:rPr>
            <w:rStyle w:val="Hyperlink"/>
            <w:lang w:val="fr-FR"/>
          </w:rPr>
          <w:t>lingots plano-convexes</w:t>
        </w:r>
      </w:hyperlink>
      <w:r w:rsidRPr="005C0B98">
        <w:rPr>
          <w:lang w:val="fr-FR"/>
        </w:rPr>
        <w:t xml:space="preserve"> entiers</w:t>
      </w:r>
      <w:r>
        <w:rPr>
          <w:lang w:val="fr-FR"/>
        </w:rPr>
        <w:t xml:space="preserve"> et</w:t>
      </w:r>
      <w:r w:rsidRPr="005C0B98">
        <w:rPr>
          <w:lang w:val="fr-FR"/>
        </w:rPr>
        <w:t xml:space="preserve"> 18 fragments </w:t>
      </w:r>
      <w:r>
        <w:rPr>
          <w:lang w:val="fr-FR"/>
        </w:rPr>
        <w:t>4 haches</w:t>
      </w:r>
      <w:r w:rsidR="00765F49">
        <w:rPr>
          <w:lang w:val="fr-FR"/>
        </w:rPr>
        <w:t xml:space="preserve"> (</w:t>
      </w:r>
      <w:r w:rsidR="00765F49" w:rsidRPr="00765F49">
        <w:rPr>
          <w:i/>
          <w:lang w:val="fr-FR"/>
        </w:rPr>
        <w:t>machacados</w:t>
      </w:r>
      <w:r w:rsidR="00765F49">
        <w:rPr>
          <w:lang w:val="fr-FR"/>
        </w:rPr>
        <w:t>)</w:t>
      </w:r>
      <w:r>
        <w:rPr>
          <w:lang w:val="fr-FR"/>
        </w:rPr>
        <w:t xml:space="preserve"> </w:t>
      </w:r>
      <w:r w:rsidRPr="005C0B98">
        <w:rPr>
          <w:i/>
          <w:lang w:val="fr-FR"/>
        </w:rPr>
        <w:t>heeled</w:t>
      </w:r>
      <w:r>
        <w:rPr>
          <w:lang w:val="fr-FR"/>
        </w:rPr>
        <w:t xml:space="preserve"> </w:t>
      </w:r>
      <w:r w:rsidR="00765F49">
        <w:rPr>
          <w:lang w:val="fr-FR"/>
        </w:rPr>
        <w:t>[</w:t>
      </w:r>
      <w:hyperlink r:id="rId3738" w:anchor="Typ_Hache_douille" w:history="1">
        <w:r w:rsidR="00765F49" w:rsidRPr="00765F49">
          <w:rPr>
            <w:rStyle w:val="Hyperlink"/>
            <w:lang w:val="fr-FR"/>
          </w:rPr>
          <w:t>hache à douille</w:t>
        </w:r>
      </w:hyperlink>
      <w:r w:rsidR="00765F49">
        <w:rPr>
          <w:lang w:val="fr-FR"/>
        </w:rPr>
        <w:t xml:space="preserve">] </w:t>
      </w:r>
      <w:r>
        <w:rPr>
          <w:lang w:val="fr-FR"/>
        </w:rPr>
        <w:t xml:space="preserve">entières et 8 fragments, 2 épées fragmentaires </w:t>
      </w:r>
      <w:r w:rsidRPr="005C0B98">
        <w:rPr>
          <w:lang w:val="fr-FR"/>
        </w:rPr>
        <w:t xml:space="preserve">(BIB 2868) </w:t>
      </w:r>
      <w:r>
        <w:rPr>
          <w:lang w:val="fr-FR"/>
        </w:rPr>
        <w:t xml:space="preserve">v. </w:t>
      </w:r>
      <w:r w:rsidRPr="006552D0">
        <w:rPr>
          <w:lang w:val="fr-FR"/>
        </w:rPr>
        <w:t xml:space="preserve">gr. de </w:t>
      </w:r>
      <w:hyperlink r:id="rId3739" w:anchor="Cul_Extremadura_ctxt_reg_grp_CasBraAlcSa" w:history="1">
        <w:r w:rsidRPr="006552D0">
          <w:rPr>
            <w:rStyle w:val="Hyperlink"/>
            <w:lang w:val="fr-FR"/>
          </w:rPr>
          <w:t>Castelo Branco et Alcantara-Salor</w:t>
        </w:r>
      </w:hyperlink>
      <w:r>
        <w:rPr>
          <w:lang w:val="fr-FR"/>
        </w:rPr>
        <w:t xml:space="preserve"> </w:t>
      </w:r>
      <w:r w:rsidRPr="0031728B">
        <w:rPr>
          <w:lang w:val="fr-FR"/>
        </w:rPr>
        <w:t>(BIB 2868)</w:t>
      </w:r>
      <w:r>
        <w:rPr>
          <w:lang w:val="fr-FR"/>
        </w:rPr>
        <w:t xml:space="preserve"> v. </w:t>
      </w:r>
      <w:hyperlink r:id="rId3740" w:anchor="Sit_Fonte_Velha" w:history="1">
        <w:r w:rsidRPr="005A3047">
          <w:rPr>
            <w:rStyle w:val="Hyperlink"/>
            <w:lang w:val="es-ES"/>
          </w:rPr>
          <w:t>Fonte Velha</w:t>
        </w:r>
      </w:hyperlink>
      <w:r w:rsidRPr="005A3047">
        <w:rPr>
          <w:lang w:val="es-ES"/>
        </w:rPr>
        <w:t xml:space="preserve"> (BIB 2868)</w:t>
      </w:r>
      <w:r w:rsidR="00765F49" w:rsidRPr="005A3047">
        <w:rPr>
          <w:lang w:val="es-ES"/>
        </w:rPr>
        <w:t xml:space="preserve"> v. </w:t>
      </w:r>
      <w:hyperlink r:id="rId3741" w:anchor="Sit_Moreirinha" w:history="1">
        <w:r w:rsidR="00765F49" w:rsidRPr="005A3047">
          <w:rPr>
            <w:rStyle w:val="Hyperlink"/>
            <w:lang w:val="es-ES"/>
          </w:rPr>
          <w:t>Moreirinha</w:t>
        </w:r>
      </w:hyperlink>
    </w:p>
    <w:p w14:paraId="1E70AEAE" w14:textId="77777777" w:rsidR="00765F49" w:rsidRPr="005A3047" w:rsidRDefault="00765F49" w:rsidP="00242C0F">
      <w:pPr>
        <w:rPr>
          <w:lang w:val="es-ES"/>
        </w:rPr>
      </w:pPr>
    </w:p>
    <w:p w14:paraId="63E9FF3B" w14:textId="77777777" w:rsidR="00765F49" w:rsidRPr="00D52855" w:rsidRDefault="00765F49" w:rsidP="00426FF9">
      <w:pPr>
        <w:pStyle w:val="Heading1"/>
        <w:rPr>
          <w:lang w:val="es-ES"/>
        </w:rPr>
      </w:pPr>
      <w:bookmarkStart w:id="1646" w:name="Sit_Montforte"/>
      <w:r w:rsidRPr="00D52855">
        <w:rPr>
          <w:lang w:val="es-ES"/>
        </w:rPr>
        <w:t>MONTFORTE Y JONCAL</w:t>
      </w:r>
    </w:p>
    <w:bookmarkEnd w:id="1646"/>
    <w:p w14:paraId="22F17937" w14:textId="77777777" w:rsidR="00765F49" w:rsidRPr="005A3047" w:rsidRDefault="00765F49" w:rsidP="00242C0F">
      <w:pPr>
        <w:rPr>
          <w:lang w:val="es-ES"/>
        </w:rPr>
      </w:pPr>
    </w:p>
    <w:p w14:paraId="24C3F359" w14:textId="77777777" w:rsidR="00765F49" w:rsidRPr="00765F49" w:rsidRDefault="00765F49" w:rsidP="00242C0F">
      <w:pPr>
        <w:rPr>
          <w:lang w:val="es-ES"/>
        </w:rPr>
      </w:pPr>
      <w:r w:rsidRPr="00765F49">
        <w:rPr>
          <w:lang w:val="es-ES"/>
        </w:rPr>
        <w:t>Castelo Branco, mines de métal (BIB 3265)</w:t>
      </w:r>
    </w:p>
    <w:p w14:paraId="0C5B51EF" w14:textId="77777777" w:rsidR="00A84D62" w:rsidRPr="00765F49" w:rsidRDefault="00A84D62" w:rsidP="00242C0F">
      <w:pPr>
        <w:rPr>
          <w:lang w:val="es-ES"/>
        </w:rPr>
      </w:pPr>
    </w:p>
    <w:p w14:paraId="266304EF" w14:textId="77777777" w:rsidR="00A84D62" w:rsidRDefault="00A84D62" w:rsidP="00426FF9">
      <w:pPr>
        <w:pStyle w:val="Heading1"/>
      </w:pPr>
      <w:bookmarkStart w:id="1647" w:name="Sit_Martinho_Mine"/>
      <w:r>
        <w:t>SAN MARTINHO (Mine)</w:t>
      </w:r>
    </w:p>
    <w:bookmarkEnd w:id="1647"/>
    <w:p w14:paraId="3FC106C3" w14:textId="77777777" w:rsidR="00A84D62" w:rsidRPr="00BE4758" w:rsidRDefault="00A84D62" w:rsidP="00242C0F">
      <w:pPr>
        <w:rPr>
          <w:lang w:val="fr-FR"/>
        </w:rPr>
      </w:pPr>
    </w:p>
    <w:p w14:paraId="6B2D3AAF" w14:textId="7B643D39" w:rsidR="00A84D62" w:rsidRPr="00A84D62" w:rsidRDefault="00A84D62" w:rsidP="00242C0F">
      <w:pPr>
        <w:rPr>
          <w:lang w:val="fr-FR"/>
        </w:rPr>
      </w:pPr>
      <w:r w:rsidRPr="00A84D62">
        <w:rPr>
          <w:lang w:val="fr-FR"/>
        </w:rPr>
        <w:t xml:space="preserve">Orgens, Viseu. exploitation d' </w:t>
      </w:r>
      <w:hyperlink r:id="rId3742" w:anchor="Sit_Etain" w:history="1">
        <w:r w:rsidRPr="00A84D62">
          <w:rPr>
            <w:rStyle w:val="Hyperlink"/>
            <w:lang w:val="fr-FR"/>
          </w:rPr>
          <w:t>étain</w:t>
        </w:r>
      </w:hyperlink>
      <w:r w:rsidRPr="00A84D62">
        <w:rPr>
          <w:lang w:val="fr-FR"/>
        </w:rPr>
        <w:t xml:space="preserve"> (Correia et al. 1979) (BIB 3080)</w:t>
      </w:r>
      <w:r>
        <w:rPr>
          <w:lang w:val="fr-FR"/>
        </w:rPr>
        <w:t xml:space="preserve"> Découverte d'un poignard de type </w:t>
      </w:r>
      <w:hyperlink r:id="rId3743" w:anchor="Typ_Arm_Epees_Porto_Mos" w:history="1">
        <w:r w:rsidR="00765F49" w:rsidRPr="00765F49">
          <w:rPr>
            <w:rStyle w:val="Hyperlink"/>
            <w:lang w:val="fr-FR"/>
          </w:rPr>
          <w:t>Porto de Mos</w:t>
        </w:r>
      </w:hyperlink>
      <w:r>
        <w:rPr>
          <w:lang w:val="fr-FR"/>
        </w:rPr>
        <w:t xml:space="preserve"> sous les déblais attestant d'une exploitation -probablement de cassitérite- postérieure au BF (Gomes et al. 2013) </w:t>
      </w:r>
      <w:r w:rsidRPr="00A84D62">
        <w:rPr>
          <w:lang w:val="fr-FR"/>
        </w:rPr>
        <w:t>(BIB 3080)</w:t>
      </w:r>
    </w:p>
    <w:p w14:paraId="41312F3B" w14:textId="77777777" w:rsidR="00E91A6C" w:rsidRPr="00A84D62" w:rsidRDefault="00E91A6C" w:rsidP="00242C0F">
      <w:pPr>
        <w:rPr>
          <w:lang w:val="fr-FR"/>
        </w:rPr>
      </w:pPr>
    </w:p>
    <w:p w14:paraId="16EDB464" w14:textId="77777777" w:rsidR="00E91A6C" w:rsidRPr="00D52855" w:rsidRDefault="00E91A6C" w:rsidP="00426FF9">
      <w:pPr>
        <w:pStyle w:val="Heading1"/>
        <w:rPr>
          <w:lang w:val="en-US"/>
        </w:rPr>
      </w:pPr>
      <w:bookmarkStart w:id="1648" w:name="Sit_San_Martinho"/>
      <w:r w:rsidRPr="00D52855">
        <w:rPr>
          <w:lang w:val="en-US"/>
        </w:rPr>
        <w:t>SAN MARTINHO</w:t>
      </w:r>
    </w:p>
    <w:bookmarkEnd w:id="1648"/>
    <w:p w14:paraId="382E1E85" w14:textId="77777777" w:rsidR="00E91A6C" w:rsidRPr="00BE4758" w:rsidRDefault="00E91A6C" w:rsidP="00242C0F">
      <w:pPr>
        <w:rPr>
          <w:sz w:val="20"/>
        </w:rPr>
      </w:pPr>
      <w:r w:rsidRPr="00BE4758">
        <w:rPr>
          <w:sz w:val="20"/>
        </w:rPr>
        <w:t>Sao Martinho</w:t>
      </w:r>
      <w:r w:rsidR="00322A6F" w:rsidRPr="00BE4758">
        <w:rPr>
          <w:sz w:val="20"/>
        </w:rPr>
        <w:t>, San Marinho</w:t>
      </w:r>
    </w:p>
    <w:p w14:paraId="5C55A503" w14:textId="77777777" w:rsidR="0031728B" w:rsidRPr="00BE4758" w:rsidRDefault="0031728B" w:rsidP="00242C0F"/>
    <w:p w14:paraId="5CA855FB" w14:textId="76F9732D" w:rsidR="0078097B" w:rsidRDefault="005C0B98" w:rsidP="00A84D62">
      <w:pPr>
        <w:jc w:val="both"/>
        <w:rPr>
          <w:lang w:val="fr-FR"/>
        </w:rPr>
      </w:pPr>
      <w:r w:rsidRPr="00067879">
        <w:rPr>
          <w:lang w:val="es-ES"/>
        </w:rPr>
        <w:t xml:space="preserve">Castelo Branco, </w:t>
      </w:r>
      <w:r w:rsidR="00A84D62">
        <w:rPr>
          <w:lang w:val="es-ES"/>
        </w:rPr>
        <w:t xml:space="preserve">Beira Baixa, </w:t>
      </w:r>
      <w:r w:rsidRPr="00067879">
        <w:rPr>
          <w:lang w:val="es-ES"/>
        </w:rPr>
        <w:t xml:space="preserve">Portugal. </w:t>
      </w:r>
      <w:r w:rsidR="00A84D62" w:rsidRPr="00BE4758">
        <w:rPr>
          <w:lang w:val="fr-FR"/>
        </w:rPr>
        <w:t xml:space="preserve">3 </w:t>
      </w:r>
      <w:hyperlink r:id="rId3744" w:anchor="Sit_San_Martinho_steles" w:history="1">
        <w:r w:rsidR="00A84D62" w:rsidRPr="00A84D62">
          <w:rPr>
            <w:rStyle w:val="Hyperlink"/>
            <w:lang w:val="fr-FR"/>
          </w:rPr>
          <w:t>stèles</w:t>
        </w:r>
      </w:hyperlink>
      <w:r w:rsidR="00A84D62">
        <w:rPr>
          <w:lang w:val="fr-FR"/>
        </w:rPr>
        <w:t xml:space="preserve"> trouvées sur les pentes du </w:t>
      </w:r>
      <w:hyperlink r:id="rId3745" w:anchor="Sit_San_Martinho_castro" w:history="1">
        <w:r w:rsidR="00A84D62" w:rsidRPr="00A84D62">
          <w:rPr>
            <w:rStyle w:val="Hyperlink"/>
            <w:lang w:val="fr-FR"/>
          </w:rPr>
          <w:t>castro</w:t>
        </w:r>
      </w:hyperlink>
      <w:r w:rsidR="00A84D62">
        <w:rPr>
          <w:lang w:val="fr-FR"/>
        </w:rPr>
        <w:t xml:space="preserve"> (BIB 3080)</w:t>
      </w:r>
    </w:p>
    <w:p w14:paraId="40F75B9F" w14:textId="77777777" w:rsidR="0031728B" w:rsidRDefault="0031728B" w:rsidP="00242C0F">
      <w:pPr>
        <w:rPr>
          <w:lang w:val="fr-FR"/>
        </w:rPr>
      </w:pPr>
    </w:p>
    <w:p w14:paraId="6C82A9A4" w14:textId="77777777" w:rsidR="0078097B" w:rsidRPr="0031728B" w:rsidRDefault="00E751A0" w:rsidP="0078097B">
      <w:pPr>
        <w:pStyle w:val="Heading2"/>
      </w:pPr>
      <w:bookmarkStart w:id="1649" w:name="Sit_San_Martinho_steles"/>
      <w:r>
        <w:t>s</w:t>
      </w:r>
      <w:r w:rsidR="0078097B">
        <w:t>tèles</w:t>
      </w:r>
    </w:p>
    <w:bookmarkEnd w:id="1649"/>
    <w:p w14:paraId="6BB2F256" w14:textId="77777777" w:rsidR="0078097B" w:rsidRDefault="0078097B" w:rsidP="0078097B">
      <w:pPr>
        <w:jc w:val="both"/>
        <w:rPr>
          <w:lang w:val="fr-FR"/>
        </w:rPr>
      </w:pPr>
    </w:p>
    <w:p w14:paraId="4B07AD86" w14:textId="77777777" w:rsidR="0078097B" w:rsidRPr="0032190F" w:rsidRDefault="0078097B" w:rsidP="0078097B">
      <w:pPr>
        <w:jc w:val="both"/>
        <w:rPr>
          <w:lang w:val="fr-FR"/>
        </w:rPr>
      </w:pPr>
      <w:r w:rsidRPr="0031728B">
        <w:rPr>
          <w:lang w:val="fr-FR"/>
        </w:rPr>
        <w:t xml:space="preserve">Stèles </w:t>
      </w:r>
      <w:r>
        <w:rPr>
          <w:lang w:val="fr-FR"/>
        </w:rPr>
        <w:t>situées</w:t>
      </w:r>
      <w:r w:rsidRPr="0031728B">
        <w:rPr>
          <w:lang w:val="fr-FR"/>
        </w:rPr>
        <w:t xml:space="preserve"> à moins de deux kilomètres</w:t>
      </w:r>
      <w:r>
        <w:rPr>
          <w:lang w:val="fr-FR"/>
        </w:rPr>
        <w:t xml:space="preserve"> d'un </w:t>
      </w:r>
      <w:r w:rsidRPr="0031728B">
        <w:rPr>
          <w:lang w:val="fr-FR"/>
        </w:rPr>
        <w:t xml:space="preserve">site de l'âge du </w:t>
      </w:r>
      <w:r w:rsidR="00E751A0">
        <w:rPr>
          <w:lang w:val="fr-FR"/>
        </w:rPr>
        <w:t>BF</w:t>
      </w:r>
      <w:r>
        <w:rPr>
          <w:lang w:val="fr-FR"/>
        </w:rPr>
        <w:t xml:space="preserve"> </w:t>
      </w:r>
      <w:r w:rsidRPr="0031728B">
        <w:rPr>
          <w:lang w:val="fr-FR"/>
        </w:rPr>
        <w:t xml:space="preserve">peuvent fournir une raison au groupe en </w:t>
      </w:r>
      <w:r w:rsidRPr="0031728B">
        <w:rPr>
          <w:i/>
          <w:lang w:val="fr-FR"/>
        </w:rPr>
        <w:t>cluster</w:t>
      </w:r>
      <w:r w:rsidRPr="0031728B">
        <w:rPr>
          <w:lang w:val="fr-FR"/>
        </w:rPr>
        <w:t>; comme démarcation territoriale autour d'un complexe de peuplement.(BIB 2868)</w:t>
      </w:r>
      <w:r w:rsidRPr="0078097B">
        <w:rPr>
          <w:lang w:val="fr-FR"/>
        </w:rPr>
        <w:t xml:space="preserve"> </w:t>
      </w:r>
      <w:r>
        <w:rPr>
          <w:lang w:val="fr-FR"/>
        </w:rPr>
        <w:t>S</w:t>
      </w:r>
      <w:r w:rsidRPr="0031728B">
        <w:rPr>
          <w:lang w:val="fr-FR"/>
        </w:rPr>
        <w:t>itués à moins d'un kilomètre les uns des autres près de la rive nord de la rivière Ponsul (BIB 2868)</w:t>
      </w:r>
    </w:p>
    <w:p w14:paraId="0098D742" w14:textId="77777777" w:rsidR="0078097B" w:rsidRDefault="0078097B" w:rsidP="0078097B">
      <w:pPr>
        <w:rPr>
          <w:lang w:val="fr-FR"/>
        </w:rPr>
      </w:pPr>
    </w:p>
    <w:p w14:paraId="0286AFD5" w14:textId="7F8E0B61" w:rsidR="0078097B" w:rsidRPr="006552D0" w:rsidRDefault="0078097B" w:rsidP="0078097B">
      <w:pPr>
        <w:rPr>
          <w:lang w:val="fr-FR"/>
        </w:rPr>
      </w:pPr>
      <w:r>
        <w:rPr>
          <w:lang w:val="fr-FR"/>
        </w:rPr>
        <w:t xml:space="preserve">Appartient au </w:t>
      </w:r>
      <w:r w:rsidRPr="006552D0">
        <w:rPr>
          <w:lang w:val="fr-FR"/>
        </w:rPr>
        <w:t xml:space="preserve">gr. de </w:t>
      </w:r>
      <w:hyperlink r:id="rId3746" w:anchor="Cul_Extremadura_ctxt_reg_grp_CasBraAlcSa" w:history="1">
        <w:r w:rsidRPr="006552D0">
          <w:rPr>
            <w:rStyle w:val="Hyperlink"/>
            <w:lang w:val="fr-FR"/>
          </w:rPr>
          <w:t>Castelo Branco et Alcantara-Salor</w:t>
        </w:r>
      </w:hyperlink>
      <w:r>
        <w:rPr>
          <w:lang w:val="fr-FR"/>
        </w:rPr>
        <w:t xml:space="preserve"> </w:t>
      </w:r>
      <w:r w:rsidRPr="0031728B">
        <w:rPr>
          <w:lang w:val="fr-FR"/>
        </w:rPr>
        <w:t>(BIB 2868)</w:t>
      </w:r>
    </w:p>
    <w:p w14:paraId="04144258" w14:textId="77777777" w:rsidR="0078097B" w:rsidRPr="0031728B" w:rsidRDefault="0078097B" w:rsidP="0078097B">
      <w:pPr>
        <w:rPr>
          <w:lang w:val="fr-FR"/>
        </w:rPr>
      </w:pPr>
    </w:p>
    <w:p w14:paraId="1841DF48" w14:textId="2601AFD6" w:rsidR="0078097B" w:rsidRDefault="00000000" w:rsidP="0078097B">
      <w:pPr>
        <w:jc w:val="both"/>
        <w:rPr>
          <w:lang w:val="fr-FR"/>
        </w:rPr>
      </w:pPr>
      <w:hyperlink r:id="rId3747" w:anchor="Sit_San_Martinho_1" w:history="1">
        <w:r w:rsidR="0078097B" w:rsidRPr="0031728B">
          <w:rPr>
            <w:rStyle w:val="Hyperlink"/>
            <w:lang w:val="fr-FR"/>
          </w:rPr>
          <w:t xml:space="preserve">San Martinho </w:t>
        </w:r>
        <w:r w:rsidR="0078097B">
          <w:rPr>
            <w:rStyle w:val="Hyperlink"/>
            <w:lang w:val="fr-FR"/>
          </w:rPr>
          <w:t>1</w:t>
        </w:r>
      </w:hyperlink>
      <w:r w:rsidR="0078097B">
        <w:rPr>
          <w:lang w:val="fr-FR"/>
        </w:rPr>
        <w:t xml:space="preserve">, </w:t>
      </w:r>
      <w:hyperlink r:id="rId3748" w:anchor="Sit_San_Martinho_3" w:history="1">
        <w:r w:rsidR="0078097B">
          <w:rPr>
            <w:rStyle w:val="Hyperlink"/>
            <w:lang w:val="fr-FR"/>
          </w:rPr>
          <w:t>3</w:t>
        </w:r>
      </w:hyperlink>
      <w:r w:rsidR="0078097B" w:rsidRPr="0031728B">
        <w:rPr>
          <w:lang w:val="fr-FR"/>
        </w:rPr>
        <w:t xml:space="preserve"> affichent un élément inhabituel unique à cette groupe géographique. Il peut être décrit comme un motif d'échelle horizontale placé dans le partie inférieure des stèles. (BIB 2868)</w:t>
      </w:r>
      <w:r w:rsidR="0078097B" w:rsidRPr="0078097B">
        <w:rPr>
          <w:lang w:val="fr-FR"/>
        </w:rPr>
        <w:t xml:space="preserve"> </w:t>
      </w:r>
      <w:r w:rsidR="0078097B">
        <w:rPr>
          <w:lang w:val="fr-FR"/>
        </w:rPr>
        <w:t>ceinture ou pagne (SS BIB)</w:t>
      </w:r>
    </w:p>
    <w:p w14:paraId="321F85ED" w14:textId="77777777" w:rsidR="00E91A6C" w:rsidRPr="0031728B" w:rsidRDefault="00E91A6C" w:rsidP="00242C0F">
      <w:pPr>
        <w:rPr>
          <w:lang w:val="fr-FR"/>
        </w:rPr>
      </w:pPr>
    </w:p>
    <w:p w14:paraId="7E619B60" w14:textId="77777777" w:rsidR="00E91A6C" w:rsidRPr="006702EA" w:rsidRDefault="00E91A6C" w:rsidP="0078097B">
      <w:pPr>
        <w:pStyle w:val="Heading3"/>
      </w:pPr>
      <w:bookmarkStart w:id="1650" w:name="Sit_San_Martinho_1"/>
      <w:r w:rsidRPr="006702EA">
        <w:t>San Martinho 1</w:t>
      </w:r>
    </w:p>
    <w:bookmarkEnd w:id="1650"/>
    <w:p w14:paraId="0192C09E" w14:textId="6921EDF9" w:rsidR="00CA4462" w:rsidRDefault="00CA4462" w:rsidP="00CA4462">
      <w:pPr>
        <w:jc w:val="both"/>
        <w:rPr>
          <w:lang w:val="fr-FR"/>
        </w:rPr>
      </w:pPr>
      <w:r w:rsidRPr="0032190F">
        <w:rPr>
          <w:lang w:val="fr-FR"/>
        </w:rPr>
        <w:t xml:space="preserve">Stèle de type </w:t>
      </w:r>
      <w:hyperlink r:id="rId3749" w:anchor="Cul_Extremadura_per_GuardaminoA" w:history="1">
        <w:r>
          <w:rPr>
            <w:rStyle w:val="Hyperlink"/>
            <w:lang w:val="fr-FR"/>
          </w:rPr>
          <w:t>A</w:t>
        </w:r>
      </w:hyperlink>
      <w:r w:rsidRPr="0032190F">
        <w:rPr>
          <w:lang w:val="fr-FR"/>
        </w:rPr>
        <w:t xml:space="preserve"> (BIB 2187)</w:t>
      </w:r>
    </w:p>
    <w:p w14:paraId="75F421EC" w14:textId="77777777" w:rsidR="00CA4462" w:rsidRDefault="0078097B" w:rsidP="00242C0F">
      <w:pPr>
        <w:rPr>
          <w:lang w:val="fr-FR"/>
        </w:rPr>
      </w:pPr>
      <w:r>
        <w:rPr>
          <w:lang w:val="fr-FR"/>
        </w:rPr>
        <w:t>2 personnages</w:t>
      </w:r>
      <w:r w:rsidR="00866860">
        <w:rPr>
          <w:lang w:val="fr-FR"/>
        </w:rPr>
        <w:t xml:space="preserve"> isocéphales à casques</w:t>
      </w:r>
      <w:r>
        <w:rPr>
          <w:lang w:val="fr-FR"/>
        </w:rPr>
        <w:t xml:space="preserve"> à cornes</w:t>
      </w:r>
      <w:r w:rsidR="00866860">
        <w:rPr>
          <w:lang w:val="fr-FR"/>
        </w:rPr>
        <w:t xml:space="preserve">, séparé par un motif géométrique probable élément de décor d'une cuirasse, </w:t>
      </w:r>
      <w:r>
        <w:rPr>
          <w:lang w:val="fr-FR"/>
        </w:rPr>
        <w:t xml:space="preserve"> au-dessus d'une ceinture ou pagne (SS BIB)</w:t>
      </w:r>
      <w:r w:rsidR="00B51AA7" w:rsidRPr="00B51AA7">
        <w:rPr>
          <w:lang w:val="fr-FR"/>
        </w:rPr>
        <w:t xml:space="preserve"> </w:t>
      </w:r>
    </w:p>
    <w:p w14:paraId="31C6413D" w14:textId="77777777" w:rsidR="00B51AA7" w:rsidRDefault="00B51AA7" w:rsidP="00242C0F">
      <w:pPr>
        <w:rPr>
          <w:lang w:val="fr-FR"/>
        </w:rPr>
      </w:pPr>
    </w:p>
    <w:p w14:paraId="1DC192C2" w14:textId="77777777" w:rsidR="00CA4462" w:rsidRPr="0086606B" w:rsidRDefault="00CA4462" w:rsidP="00CA4462">
      <w:pPr>
        <w:pStyle w:val="Heading4"/>
      </w:pPr>
      <w:bookmarkStart w:id="1651" w:name="Sit_San_Martinho_1_ctx"/>
      <w:r w:rsidRPr="0086606B">
        <w:t>contexte</w:t>
      </w:r>
    </w:p>
    <w:bookmarkEnd w:id="1651"/>
    <w:p w14:paraId="2627EEE6" w14:textId="77777777" w:rsidR="00B51AA7" w:rsidRDefault="00B51AA7" w:rsidP="009774B2">
      <w:pPr>
        <w:jc w:val="both"/>
        <w:rPr>
          <w:lang w:val="fr-FR"/>
        </w:rPr>
      </w:pPr>
    </w:p>
    <w:p w14:paraId="6504BFE6" w14:textId="77777777" w:rsidR="00E91A6C" w:rsidRDefault="00B51AA7" w:rsidP="009774B2">
      <w:pPr>
        <w:jc w:val="both"/>
        <w:rPr>
          <w:lang w:val="fr-FR"/>
        </w:rPr>
      </w:pPr>
      <w:r w:rsidRPr="0032190F">
        <w:rPr>
          <w:lang w:val="fr-FR"/>
        </w:rPr>
        <w:t>Stèle ibérique qui est le remploi d’un menhir ou d’une statues-menhir (BIB 2187 p. 409)</w:t>
      </w:r>
      <w:r>
        <w:rPr>
          <w:lang w:val="fr-FR"/>
        </w:rPr>
        <w:t xml:space="preserve">. D'abord, </w:t>
      </w:r>
      <w:r w:rsidRPr="0032190F">
        <w:rPr>
          <w:lang w:val="fr-FR"/>
        </w:rPr>
        <w:t xml:space="preserve">probablement </w:t>
      </w:r>
      <w:r>
        <w:rPr>
          <w:lang w:val="fr-FR"/>
        </w:rPr>
        <w:t>SM</w:t>
      </w:r>
      <w:r w:rsidRPr="0032190F">
        <w:rPr>
          <w:lang w:val="fr-FR"/>
        </w:rPr>
        <w:t xml:space="preserve"> remployée</w:t>
      </w:r>
      <w:r>
        <w:rPr>
          <w:lang w:val="fr-FR"/>
        </w:rPr>
        <w:t xml:space="preserve"> </w:t>
      </w:r>
      <w:r w:rsidRPr="0032190F">
        <w:rPr>
          <w:lang w:val="fr-FR"/>
        </w:rPr>
        <w:t>(BIB 2187 tab. 3)</w:t>
      </w:r>
      <w:r>
        <w:rPr>
          <w:lang w:val="fr-FR"/>
        </w:rPr>
        <w:t xml:space="preserve"> Trouvée dans un habitat, d</w:t>
      </w:r>
      <w:r w:rsidR="00E91A6C" w:rsidRPr="0032190F">
        <w:rPr>
          <w:lang w:val="fr-FR"/>
        </w:rPr>
        <w:t xml:space="preserve">ans l’emprise du </w:t>
      </w:r>
      <w:r w:rsidR="00E91A6C" w:rsidRPr="0032190F">
        <w:rPr>
          <w:i/>
          <w:lang w:val="fr-FR"/>
        </w:rPr>
        <w:t>castro</w:t>
      </w:r>
      <w:r w:rsidR="00E91A6C" w:rsidRPr="0032190F">
        <w:rPr>
          <w:lang w:val="fr-FR"/>
        </w:rPr>
        <w:t xml:space="preserve"> de Sao Martinho, à mi-pente, à proximité (</w:t>
      </w:r>
      <w:r w:rsidR="00E91A6C" w:rsidRPr="0032190F">
        <w:rPr>
          <w:i/>
          <w:lang w:val="fr-FR"/>
        </w:rPr>
        <w:t>junto</w:t>
      </w:r>
      <w:r w:rsidR="00E91A6C" w:rsidRPr="0032190F">
        <w:rPr>
          <w:lang w:val="fr-FR"/>
        </w:rPr>
        <w:t>) de l’extérieur de la muraille. Dans la zone haute de la colline (</w:t>
      </w:r>
      <w:r w:rsidR="00E91A6C" w:rsidRPr="0032190F">
        <w:rPr>
          <w:i/>
          <w:lang w:val="fr-FR"/>
        </w:rPr>
        <w:t>monte</w:t>
      </w:r>
      <w:r w:rsidR="00E91A6C" w:rsidRPr="0032190F">
        <w:rPr>
          <w:lang w:val="fr-FR"/>
        </w:rPr>
        <w:t xml:space="preserve">) est documentée une occupation du </w:t>
      </w:r>
      <w:r w:rsidR="004219DD">
        <w:rPr>
          <w:lang w:val="fr-FR"/>
        </w:rPr>
        <w:t>BF</w:t>
      </w:r>
      <w:r w:rsidR="00E91A6C" w:rsidRPr="0032190F">
        <w:rPr>
          <w:lang w:val="fr-FR"/>
        </w:rPr>
        <w:t xml:space="preserve"> (BIB 2187 tab. 3). En contexte </w:t>
      </w:r>
      <w:r w:rsidR="004219DD">
        <w:rPr>
          <w:lang w:val="fr-FR"/>
        </w:rPr>
        <w:t>BF</w:t>
      </w:r>
      <w:r w:rsidR="00E91A6C" w:rsidRPr="0032190F">
        <w:rPr>
          <w:lang w:val="fr-FR"/>
        </w:rPr>
        <w:t xml:space="preserve"> /début du Fer 1 (BIB 2187 tab. 3)</w:t>
      </w:r>
      <w:r w:rsidR="00D47F44" w:rsidRPr="0032190F">
        <w:rPr>
          <w:lang w:val="fr-FR"/>
        </w:rPr>
        <w:t>.</w:t>
      </w:r>
    </w:p>
    <w:p w14:paraId="0242CC4D" w14:textId="77777777" w:rsidR="00EA34C5" w:rsidRPr="0032190F" w:rsidRDefault="00EA34C5" w:rsidP="009774B2">
      <w:pPr>
        <w:jc w:val="both"/>
        <w:rPr>
          <w:lang w:val="fr-FR"/>
        </w:rPr>
      </w:pPr>
    </w:p>
    <w:p w14:paraId="57A44F1B" w14:textId="77777777" w:rsidR="00E91A6C" w:rsidRPr="006702EA" w:rsidRDefault="00E91A6C" w:rsidP="0078097B">
      <w:pPr>
        <w:pStyle w:val="Heading3"/>
      </w:pPr>
      <w:bookmarkStart w:id="1652" w:name="Sit_San_Martinho_2"/>
      <w:r w:rsidRPr="006702EA">
        <w:t>San Martinho 2</w:t>
      </w:r>
    </w:p>
    <w:bookmarkEnd w:id="1652"/>
    <w:p w14:paraId="557BB44C" w14:textId="23243FE4" w:rsidR="00CA4462" w:rsidRDefault="00866860" w:rsidP="00CA4462">
      <w:pPr>
        <w:jc w:val="both"/>
        <w:rPr>
          <w:lang w:val="fr-FR"/>
        </w:rPr>
      </w:pPr>
      <w:r>
        <w:rPr>
          <w:lang w:val="fr-FR"/>
        </w:rPr>
        <w:t>Tr</w:t>
      </w:r>
      <w:r w:rsidR="00CA4462" w:rsidRPr="0031728B">
        <w:rPr>
          <w:lang w:val="fr-FR"/>
        </w:rPr>
        <w:t xml:space="preserve">adition du sud-ouest. Il est également unique à un autre égard; il représente une </w:t>
      </w:r>
      <w:hyperlink r:id="rId3750" w:anchor="Cul_Proto_Art_TAC_C_chasse_cerf_arc" w:history="1">
        <w:r w:rsidR="00CA4462" w:rsidRPr="00866860">
          <w:rPr>
            <w:rStyle w:val="Hyperlink"/>
            <w:lang w:val="fr-FR"/>
          </w:rPr>
          <w:t>scène de chasse</w:t>
        </w:r>
        <w:r w:rsidRPr="00866860">
          <w:rPr>
            <w:rStyle w:val="Hyperlink"/>
            <w:lang w:val="fr-FR"/>
          </w:rPr>
          <w:t xml:space="preserve"> au cerf à l'arc</w:t>
        </w:r>
      </w:hyperlink>
      <w:r w:rsidR="00CA4462" w:rsidRPr="0031728B">
        <w:rPr>
          <w:lang w:val="fr-FR"/>
        </w:rPr>
        <w:t>, avec une figure humaine tirant un cerf avec un chien claquant sur ses talons. (BIB 2868)</w:t>
      </w:r>
    </w:p>
    <w:p w14:paraId="05C0B143" w14:textId="61BF6B67" w:rsidR="00AA4752" w:rsidRDefault="00AA4752" w:rsidP="00CA4462">
      <w:pPr>
        <w:jc w:val="both"/>
        <w:rPr>
          <w:lang w:val="fr-FR"/>
        </w:rPr>
      </w:pPr>
      <w:r w:rsidRPr="0032190F">
        <w:rPr>
          <w:lang w:val="fr-FR"/>
        </w:rPr>
        <w:t xml:space="preserve">Représentation d’une </w:t>
      </w:r>
      <w:hyperlink r:id="rId3751" w:anchor="Cul_Proto_Art_TAC_T_t_fibule_codo" w:history="1">
        <w:r w:rsidR="000C51D6" w:rsidRPr="0032190F">
          <w:rPr>
            <w:rStyle w:val="Hyperlink"/>
            <w:lang w:val="fr-FR"/>
          </w:rPr>
          <w:t xml:space="preserve">fibule </w:t>
        </w:r>
        <w:r w:rsidR="000C51D6" w:rsidRPr="0032190F">
          <w:rPr>
            <w:rStyle w:val="Hyperlink"/>
            <w:i/>
            <w:lang w:val="fr-FR"/>
          </w:rPr>
          <w:t>de codo</w:t>
        </w:r>
      </w:hyperlink>
      <w:r w:rsidR="00786664" w:rsidRPr="00786664">
        <w:rPr>
          <w:lang w:val="fr-FR"/>
        </w:rPr>
        <w:t xml:space="preserve"> </w:t>
      </w:r>
      <w:r w:rsidRPr="0032190F">
        <w:rPr>
          <w:lang w:val="fr-FR"/>
        </w:rPr>
        <w:t>(BIB 2187 p. 402)</w:t>
      </w:r>
      <w:r w:rsidR="00CA4462" w:rsidRPr="00CA4462">
        <w:rPr>
          <w:lang w:val="fr-FR"/>
        </w:rPr>
        <w:t xml:space="preserve"> </w:t>
      </w:r>
      <w:r w:rsidR="00CA4462" w:rsidRPr="0032190F">
        <w:rPr>
          <w:lang w:val="fr-FR"/>
        </w:rPr>
        <w:t xml:space="preserve">La stèle, d’après la représentation de la fibule </w:t>
      </w:r>
      <w:r w:rsidR="00CA4462" w:rsidRPr="0032190F">
        <w:rPr>
          <w:i/>
          <w:lang w:val="fr-FR"/>
        </w:rPr>
        <w:t>de codo</w:t>
      </w:r>
      <w:r w:rsidR="00CA4462" w:rsidRPr="0032190F">
        <w:rPr>
          <w:lang w:val="fr-FR"/>
        </w:rPr>
        <w:t>, pourrait être attribuée à 1050 voir 1150 aec (BIB 2187 p. 402)</w:t>
      </w:r>
      <w:r w:rsidR="00A84D62">
        <w:rPr>
          <w:lang w:val="fr-FR"/>
        </w:rPr>
        <w:t xml:space="preserve"> </w:t>
      </w:r>
      <w:r w:rsidR="00A84D62" w:rsidRPr="00A84D62">
        <w:rPr>
          <w:i/>
          <w:lang w:val="fr-FR"/>
        </w:rPr>
        <w:t>elbow</w:t>
      </w:r>
      <w:r w:rsidR="00A84D62">
        <w:rPr>
          <w:lang w:val="fr-FR"/>
        </w:rPr>
        <w:t xml:space="preserve"> fibula (BIB 3080)</w:t>
      </w:r>
    </w:p>
    <w:p w14:paraId="4C5D0F29" w14:textId="77777777" w:rsidR="008F7BFC" w:rsidRDefault="008F7BFC" w:rsidP="00CA4462">
      <w:pPr>
        <w:jc w:val="both"/>
        <w:rPr>
          <w:lang w:val="fr-FR"/>
        </w:rPr>
      </w:pPr>
    </w:p>
    <w:p w14:paraId="291B7E19" w14:textId="22892D93" w:rsidR="008F7BFC" w:rsidRPr="0032190F" w:rsidRDefault="008F7BFC" w:rsidP="008F7BFC">
      <w:pPr>
        <w:jc w:val="both"/>
        <w:rPr>
          <w:lang w:val="fr-FR"/>
        </w:rPr>
      </w:pPr>
      <w:r w:rsidRPr="0032190F">
        <w:rPr>
          <w:lang w:val="fr-FR"/>
        </w:rPr>
        <w:t xml:space="preserve">Stèle de type </w:t>
      </w:r>
      <w:hyperlink r:id="rId3752" w:anchor="Cul_Extremadura_per_GuardaminoA" w:history="1">
        <w:r>
          <w:rPr>
            <w:rStyle w:val="Hyperlink"/>
            <w:lang w:val="fr-FR"/>
          </w:rPr>
          <w:t>A</w:t>
        </w:r>
      </w:hyperlink>
      <w:r w:rsidRPr="0032190F">
        <w:rPr>
          <w:lang w:val="fr-FR"/>
        </w:rPr>
        <w:t xml:space="preserve"> (BIB 2187 tab. 3)</w:t>
      </w:r>
      <w:r>
        <w:rPr>
          <w:lang w:val="fr-FR"/>
        </w:rPr>
        <w:t xml:space="preserve">, </w:t>
      </w:r>
      <w:hyperlink r:id="rId3753" w:anchor="Cul_Extremadura_per_fases_Final" w:history="1">
        <w:r>
          <w:rPr>
            <w:rStyle w:val="Hyperlink"/>
            <w:lang w:val="fr-FR"/>
          </w:rPr>
          <w:t>p</w:t>
        </w:r>
        <w:r w:rsidRPr="001F0B99">
          <w:rPr>
            <w:rStyle w:val="Hyperlink"/>
            <w:lang w:val="fr-FR"/>
          </w:rPr>
          <w:t>hase finale</w:t>
        </w:r>
      </w:hyperlink>
      <w:r>
        <w:rPr>
          <w:lang w:val="fr-FR"/>
        </w:rPr>
        <w:t xml:space="preserve"> (BIB 2868) Stèle tardive, sous-type III ou D de Almagro Gorbea 1977 (BIB 2868)</w:t>
      </w:r>
    </w:p>
    <w:p w14:paraId="1EC155A2" w14:textId="77777777" w:rsidR="008F7BFC" w:rsidRDefault="008F7BFC" w:rsidP="00CA4462">
      <w:pPr>
        <w:jc w:val="both"/>
        <w:rPr>
          <w:lang w:val="fr-FR"/>
        </w:rPr>
      </w:pPr>
    </w:p>
    <w:p w14:paraId="79FEE570" w14:textId="77777777" w:rsidR="00CA4462" w:rsidRDefault="00CA4462" w:rsidP="00242C0F">
      <w:pPr>
        <w:rPr>
          <w:lang w:val="fr-FR"/>
        </w:rPr>
      </w:pPr>
    </w:p>
    <w:p w14:paraId="42B505BB" w14:textId="77777777" w:rsidR="00CA4462" w:rsidRPr="0086606B" w:rsidRDefault="00CA4462" w:rsidP="00CA4462">
      <w:pPr>
        <w:pStyle w:val="Heading4"/>
      </w:pPr>
      <w:bookmarkStart w:id="1653" w:name="Sit_San_Martinho_2_ctx"/>
      <w:r w:rsidRPr="0086606B">
        <w:t>contexte</w:t>
      </w:r>
    </w:p>
    <w:bookmarkEnd w:id="1653"/>
    <w:p w14:paraId="35A99D24" w14:textId="77777777" w:rsidR="00B51AA7" w:rsidRDefault="00B51AA7" w:rsidP="00242C0F">
      <w:pPr>
        <w:rPr>
          <w:lang w:val="fr-FR"/>
        </w:rPr>
      </w:pPr>
    </w:p>
    <w:p w14:paraId="46FE4F7C" w14:textId="073E1DBA" w:rsidR="00B51AA7" w:rsidRDefault="00B51AA7" w:rsidP="00B51AA7">
      <w:pPr>
        <w:rPr>
          <w:lang w:val="fr-FR"/>
        </w:rPr>
      </w:pPr>
      <w:r w:rsidRPr="0032190F">
        <w:rPr>
          <w:lang w:val="fr-FR"/>
        </w:rPr>
        <w:t>Stèle ibérique qui est le remploi d’un menhir ou d’une statues-menhir (BIB 2187 p. 409)</w:t>
      </w:r>
      <w:r>
        <w:rPr>
          <w:lang w:val="fr-FR"/>
        </w:rPr>
        <w:t xml:space="preserve"> </w:t>
      </w:r>
      <w:r w:rsidRPr="0032190F">
        <w:rPr>
          <w:lang w:val="fr-FR"/>
        </w:rPr>
        <w:t>d’un menhir phallique (BIB 2187 tab. 3)</w:t>
      </w:r>
      <w:r>
        <w:rPr>
          <w:lang w:val="fr-FR"/>
        </w:rPr>
        <w:t xml:space="preserve"> </w:t>
      </w:r>
      <w:hyperlink r:id="rId3754" w:anchor="Cul_Extremadura_support_dim" w:history="1">
        <w:r w:rsidRPr="007D60E4">
          <w:rPr>
            <w:rStyle w:val="Hyperlink"/>
            <w:lang w:val="fr-FR"/>
          </w:rPr>
          <w:t>dimensions</w:t>
        </w:r>
      </w:hyperlink>
      <w:r>
        <w:rPr>
          <w:lang w:val="fr-FR"/>
        </w:rPr>
        <w:t xml:space="preserve"> hors distribution (SS BIB) </w:t>
      </w:r>
      <w:r w:rsidRPr="00866860">
        <w:rPr>
          <w:i/>
          <w:lang w:val="fr-FR"/>
        </w:rPr>
        <w:t>Seule stèle de forme distincte phallique connue dans le monde (BIB 2868).</w:t>
      </w:r>
    </w:p>
    <w:p w14:paraId="253C26FC" w14:textId="77777777" w:rsidR="00B51AA7" w:rsidRPr="00B51AA7" w:rsidRDefault="00B51AA7" w:rsidP="00B51AA7">
      <w:pPr>
        <w:rPr>
          <w:lang w:val="fr-FR"/>
        </w:rPr>
      </w:pPr>
      <w:r>
        <w:rPr>
          <w:lang w:val="fr-FR"/>
        </w:rPr>
        <w:t xml:space="preserve">Puis remploi dans </w:t>
      </w:r>
      <w:r w:rsidR="00E91A6C" w:rsidRPr="0032190F">
        <w:rPr>
          <w:lang w:val="fr-FR"/>
        </w:rPr>
        <w:t>un habitat. Découverte au mêm</w:t>
      </w:r>
      <w:r w:rsidR="00AA4752" w:rsidRPr="0032190F">
        <w:rPr>
          <w:lang w:val="fr-FR"/>
        </w:rPr>
        <w:t>e</w:t>
      </w:r>
      <w:r w:rsidR="00E91A6C" w:rsidRPr="0032190F">
        <w:rPr>
          <w:lang w:val="fr-FR"/>
        </w:rPr>
        <w:t xml:space="preserve"> endroit que la précédente à 60 cm de profondeur. En contexte </w:t>
      </w:r>
      <w:r w:rsidR="008F7BFC">
        <w:rPr>
          <w:lang w:val="fr-FR"/>
        </w:rPr>
        <w:t>BF</w:t>
      </w:r>
      <w:r w:rsidR="00E91A6C" w:rsidRPr="0032190F">
        <w:rPr>
          <w:lang w:val="fr-FR"/>
        </w:rPr>
        <w:t xml:space="preserve"> /début du Fer 1 (BIB 2187 tab. 3)</w:t>
      </w:r>
    </w:p>
    <w:p w14:paraId="0FB04A59" w14:textId="77777777" w:rsidR="0031728B" w:rsidRDefault="0031728B" w:rsidP="00777A47">
      <w:pPr>
        <w:rPr>
          <w:lang w:val="fr-FR"/>
        </w:rPr>
      </w:pPr>
    </w:p>
    <w:p w14:paraId="7920DFAB" w14:textId="77777777" w:rsidR="0031728B" w:rsidRDefault="0031728B" w:rsidP="00777A47">
      <w:pPr>
        <w:rPr>
          <w:lang w:val="fr-FR"/>
        </w:rPr>
      </w:pPr>
    </w:p>
    <w:p w14:paraId="7D318AD2" w14:textId="77777777" w:rsidR="0031728B" w:rsidRPr="006702EA" w:rsidRDefault="0031728B" w:rsidP="0078097B">
      <w:pPr>
        <w:pStyle w:val="Heading3"/>
      </w:pPr>
      <w:bookmarkStart w:id="1654" w:name="Sit_San_Martinho_3"/>
      <w:r w:rsidRPr="006702EA">
        <w:lastRenderedPageBreak/>
        <w:t>San Martinho 3</w:t>
      </w:r>
    </w:p>
    <w:bookmarkEnd w:id="1654"/>
    <w:p w14:paraId="70A7831C" w14:textId="77777777" w:rsidR="0031728B" w:rsidRDefault="0031728B" w:rsidP="0031728B">
      <w:pPr>
        <w:rPr>
          <w:lang w:val="fr-FR"/>
        </w:rPr>
      </w:pPr>
    </w:p>
    <w:p w14:paraId="655DCDDE" w14:textId="4846F99B" w:rsidR="0078097B" w:rsidRPr="0031728B" w:rsidRDefault="0078097B" w:rsidP="0031728B">
      <w:pPr>
        <w:rPr>
          <w:lang w:val="fr-FR"/>
        </w:rPr>
      </w:pPr>
      <w:r>
        <w:rPr>
          <w:lang w:val="fr-FR"/>
        </w:rPr>
        <w:t>Stèle.</w:t>
      </w:r>
      <w:r w:rsidR="00866860">
        <w:rPr>
          <w:lang w:val="fr-FR"/>
        </w:rPr>
        <w:t xml:space="preserve"> Sur la face postérieure (BIB 2172) Bas d'un probable carquois </w:t>
      </w:r>
      <w:r w:rsidR="00866860" w:rsidRPr="00866860">
        <w:rPr>
          <w:lang w:val="fr-FR"/>
        </w:rPr>
        <w:t>(SS BIB)</w:t>
      </w:r>
      <w:r w:rsidR="00866860">
        <w:rPr>
          <w:lang w:val="fr-FR"/>
        </w:rPr>
        <w:t xml:space="preserve"> = </w:t>
      </w:r>
      <w:r w:rsidR="00866860">
        <w:rPr>
          <w:szCs w:val="18"/>
          <w:lang w:val="fr-FR" w:eastAsia="en-GB"/>
        </w:rPr>
        <w:t xml:space="preserve">motif </w:t>
      </w:r>
      <w:hyperlink r:id="rId3755" w:anchor="Cul_Art_TAC_T_x_MSRC" w:history="1">
        <w:r w:rsidR="00866860" w:rsidRPr="0020473A">
          <w:rPr>
            <w:rStyle w:val="Hyperlink"/>
            <w:lang w:val="fr-FR"/>
          </w:rPr>
          <w:t>MSRC</w:t>
        </w:r>
      </w:hyperlink>
      <w:r w:rsidR="00866860" w:rsidRPr="00866860">
        <w:rPr>
          <w:lang w:val="fr-FR"/>
        </w:rPr>
        <w:t xml:space="preserve"> </w:t>
      </w:r>
      <w:r w:rsidR="00866860">
        <w:rPr>
          <w:lang w:val="fr-FR"/>
        </w:rPr>
        <w:t xml:space="preserve">(BIB 2172) </w:t>
      </w:r>
      <w:r>
        <w:rPr>
          <w:lang w:val="fr-FR"/>
        </w:rPr>
        <w:t xml:space="preserve"> </w:t>
      </w:r>
      <w:r w:rsidRPr="00866860">
        <w:rPr>
          <w:strike/>
          <w:lang w:val="fr-FR"/>
        </w:rPr>
        <w:t>Possible bas de fourreau d'épée ou anciforme</w:t>
      </w:r>
      <w:r>
        <w:rPr>
          <w:lang w:val="fr-FR"/>
        </w:rPr>
        <w:t>, ceinture ou pagne (SS BIB)</w:t>
      </w:r>
      <w:r w:rsidR="00175A7C">
        <w:rPr>
          <w:lang w:val="fr-FR"/>
        </w:rPr>
        <w:t xml:space="preserve"> </w:t>
      </w:r>
      <w:r w:rsidR="00175A7C" w:rsidRPr="00C73B8B">
        <w:rPr>
          <w:i/>
          <w:lang w:val="fr-FR"/>
        </w:rPr>
        <w:t xml:space="preserve">Proche de </w:t>
      </w:r>
      <w:hyperlink r:id="rId3756" w:anchor="Sit_Preixana" w:history="1">
        <w:r w:rsidR="00175A7C" w:rsidRPr="00C73B8B">
          <w:rPr>
            <w:rStyle w:val="Hyperlink"/>
            <w:i/>
            <w:lang w:val="fr-FR"/>
          </w:rPr>
          <w:t>Preixana</w:t>
        </w:r>
      </w:hyperlink>
      <w:r w:rsidR="00175A7C" w:rsidRPr="00C73B8B">
        <w:rPr>
          <w:i/>
          <w:lang w:val="fr-FR"/>
        </w:rPr>
        <w:t xml:space="preserve"> (BIB 2172)</w:t>
      </w:r>
      <w:r w:rsidR="00866860">
        <w:rPr>
          <w:lang w:val="fr-FR"/>
        </w:rPr>
        <w:t xml:space="preserve"> </w:t>
      </w:r>
      <w:r w:rsidR="00866860" w:rsidRPr="003E4A9E">
        <w:rPr>
          <w:lang w:val="fr-FR"/>
        </w:rPr>
        <w:t xml:space="preserve">gr. </w:t>
      </w:r>
      <w:hyperlink r:id="rId3757" w:anchor="Cul_API_aclasser" w:history="1">
        <w:r w:rsidR="00866860" w:rsidRPr="00E13081">
          <w:rPr>
            <w:rStyle w:val="Hyperlink"/>
            <w:lang w:val="fr-FR"/>
          </w:rPr>
          <w:t>Aclasser</w:t>
        </w:r>
      </w:hyperlink>
      <w:r w:rsidR="00866860" w:rsidRPr="00E13081">
        <w:rPr>
          <w:lang w:val="fr-FR"/>
        </w:rPr>
        <w:t xml:space="preserve"> (SS BIB)</w:t>
      </w:r>
    </w:p>
    <w:p w14:paraId="5AAFB1DC" w14:textId="77777777" w:rsidR="001F0B99" w:rsidRDefault="001F0B99" w:rsidP="00777A47">
      <w:pPr>
        <w:rPr>
          <w:lang w:val="fr-FR"/>
        </w:rPr>
      </w:pPr>
    </w:p>
    <w:p w14:paraId="21473A90" w14:textId="77777777" w:rsidR="00E91A6C" w:rsidRDefault="00E91A6C" w:rsidP="00242C0F">
      <w:pPr>
        <w:rPr>
          <w:lang w:val="fr-FR"/>
        </w:rPr>
      </w:pPr>
    </w:p>
    <w:p w14:paraId="449E6088" w14:textId="77777777" w:rsidR="0078097B" w:rsidRPr="009E4D1D" w:rsidRDefault="0078097B" w:rsidP="0078097B">
      <w:pPr>
        <w:pStyle w:val="Heading2"/>
      </w:pPr>
      <w:bookmarkStart w:id="1655" w:name="Sit_San_Martinho_castro"/>
      <w:r w:rsidRPr="009E4D1D">
        <w:rPr>
          <w:i/>
        </w:rPr>
        <w:t>castro</w:t>
      </w:r>
      <w:r w:rsidRPr="009E4D1D">
        <w:t xml:space="preserve"> de Sao Martinho</w:t>
      </w:r>
    </w:p>
    <w:bookmarkEnd w:id="1655"/>
    <w:p w14:paraId="0AEA206B" w14:textId="77777777" w:rsidR="0078097B" w:rsidRPr="009E4D1D" w:rsidRDefault="0078097B" w:rsidP="00242C0F">
      <w:pPr>
        <w:rPr>
          <w:lang w:val="fr-FR"/>
        </w:rPr>
      </w:pPr>
    </w:p>
    <w:p w14:paraId="52EA68A2" w14:textId="494FF394" w:rsidR="001F0B99" w:rsidRDefault="00A84D62" w:rsidP="00242C0F">
      <w:pPr>
        <w:rPr>
          <w:lang w:val="fr-FR"/>
        </w:rPr>
      </w:pPr>
      <w:r>
        <w:rPr>
          <w:lang w:val="fr-FR"/>
        </w:rPr>
        <w:t>Oppidum (</w:t>
      </w:r>
      <w:r w:rsidRPr="00A84D62">
        <w:rPr>
          <w:i/>
          <w:lang w:val="fr-FR"/>
        </w:rPr>
        <w:t>hillfort</w:t>
      </w:r>
      <w:r>
        <w:rPr>
          <w:lang w:val="fr-FR"/>
        </w:rPr>
        <w:t xml:space="preserve">) du LBA (BIB 3080) site de l'âge du Bronze final </w:t>
      </w:r>
      <w:r w:rsidR="0078097B" w:rsidRPr="009E4D1D">
        <w:rPr>
          <w:lang w:val="fr-FR"/>
        </w:rPr>
        <w:t>(BIB 2868)</w:t>
      </w:r>
      <w:r>
        <w:rPr>
          <w:lang w:val="fr-FR"/>
        </w:rPr>
        <w:t xml:space="preserve"> </w:t>
      </w:r>
      <w:hyperlink r:id="rId3758" w:anchor="Typ_Hache_talon" w:history="1">
        <w:r w:rsidRPr="00A84D62">
          <w:rPr>
            <w:rStyle w:val="Hyperlink"/>
            <w:lang w:val="fr-FR"/>
          </w:rPr>
          <w:t>haches à talons</w:t>
        </w:r>
      </w:hyperlink>
      <w:r>
        <w:rPr>
          <w:lang w:val="fr-FR"/>
        </w:rPr>
        <w:t xml:space="preserve"> (</w:t>
      </w:r>
      <w:r w:rsidRPr="00A84D62">
        <w:rPr>
          <w:i/>
          <w:lang w:val="fr-FR"/>
        </w:rPr>
        <w:t>palstaves</w:t>
      </w:r>
      <w:r>
        <w:rPr>
          <w:lang w:val="fr-FR"/>
        </w:rPr>
        <w:t xml:space="preserve">), haches </w:t>
      </w:r>
      <w:r w:rsidRPr="00A84D62">
        <w:rPr>
          <w:i/>
          <w:lang w:val="fr-FR"/>
        </w:rPr>
        <w:t>tunnion</w:t>
      </w:r>
      <w:r>
        <w:rPr>
          <w:lang w:val="fr-FR"/>
        </w:rPr>
        <w:t>, objets en or méditerranéens décoré avec des motifs en arète de poisson (</w:t>
      </w:r>
      <w:r w:rsidRPr="00A84D62">
        <w:rPr>
          <w:i/>
          <w:lang w:val="fr-FR"/>
        </w:rPr>
        <w:t>fishbone pattern</w:t>
      </w:r>
      <w:r>
        <w:rPr>
          <w:lang w:val="fr-FR"/>
        </w:rPr>
        <w:t xml:space="preserve">) (BIB 3080) </w:t>
      </w:r>
    </w:p>
    <w:p w14:paraId="6B2D9F79" w14:textId="77777777" w:rsidR="00AE3DE7" w:rsidRDefault="00AE3DE7" w:rsidP="00242C0F">
      <w:pPr>
        <w:rPr>
          <w:lang w:val="fr-FR"/>
        </w:rPr>
      </w:pPr>
    </w:p>
    <w:p w14:paraId="0955B6A6" w14:textId="795C05D7" w:rsidR="00AE3DE7" w:rsidRPr="00AE3DE7" w:rsidRDefault="00AE3DE7" w:rsidP="00AE3DE7">
      <w:pPr>
        <w:pStyle w:val="Heading1"/>
      </w:pPr>
      <w:bookmarkStart w:id="1656" w:name="Sit_Tolede"/>
      <w:r w:rsidRPr="00AE3DE7">
        <w:t>TOLEDO</w:t>
      </w:r>
    </w:p>
    <w:bookmarkEnd w:id="1656"/>
    <w:p w14:paraId="2484D059" w14:textId="0E4E6411" w:rsidR="00AE3DE7" w:rsidRPr="00AE3DE7" w:rsidRDefault="00AE3DE7" w:rsidP="00242C0F">
      <w:pPr>
        <w:rPr>
          <w:sz w:val="20"/>
          <w:lang w:val="fr-FR"/>
        </w:rPr>
      </w:pPr>
      <w:r w:rsidRPr="00AE3DE7">
        <w:rPr>
          <w:sz w:val="20"/>
          <w:lang w:val="fr-FR"/>
        </w:rPr>
        <w:t>Tolède, Tolede</w:t>
      </w:r>
    </w:p>
    <w:p w14:paraId="69E610CA" w14:textId="77777777" w:rsidR="00AE3DE7" w:rsidRDefault="00AE3DE7" w:rsidP="00242C0F">
      <w:pPr>
        <w:rPr>
          <w:lang w:val="fr-FR"/>
        </w:rPr>
      </w:pPr>
    </w:p>
    <w:p w14:paraId="51981AB0" w14:textId="60A8F05B" w:rsidR="00AE3DE7" w:rsidRDefault="00AE3DE7" w:rsidP="00242C0F">
      <w:pPr>
        <w:rPr>
          <w:lang w:val="fr-FR"/>
        </w:rPr>
      </w:pPr>
      <w:r>
        <w:rPr>
          <w:lang w:val="fr-FR"/>
        </w:rPr>
        <w:t>Dans le centre de la péninsule ibérique "Ville des trois cultures" (chrétienne, musulmane et juive). Grande école de traduction sous le règne d' Alfonso X de Castille (Musée des Sciences d' Oxford)</w:t>
      </w:r>
    </w:p>
    <w:p w14:paraId="13B5D48C" w14:textId="77777777" w:rsidR="00AE3DE7" w:rsidRDefault="00AE3DE7" w:rsidP="00242C0F">
      <w:pPr>
        <w:rPr>
          <w:lang w:val="fr-FR"/>
        </w:rPr>
      </w:pPr>
    </w:p>
    <w:p w14:paraId="754BF7F8" w14:textId="77777777" w:rsidR="00AE3DE7" w:rsidRPr="005C62A5" w:rsidRDefault="00AE3DE7" w:rsidP="00AE3DE7">
      <w:pPr>
        <w:pStyle w:val="Heading1"/>
      </w:pPr>
      <w:bookmarkStart w:id="1657" w:name="Sit_Cordoue"/>
      <w:r w:rsidRPr="005C62A5">
        <w:t>CORDOUE</w:t>
      </w:r>
    </w:p>
    <w:bookmarkEnd w:id="1657"/>
    <w:p w14:paraId="7E74ECEF" w14:textId="77777777" w:rsidR="00AE3DE7" w:rsidRPr="005C62A5" w:rsidRDefault="00AE3DE7" w:rsidP="00AE3DE7">
      <w:pPr>
        <w:rPr>
          <w:lang w:val="fr-FR"/>
        </w:rPr>
      </w:pPr>
      <w:r w:rsidRPr="005C62A5">
        <w:rPr>
          <w:lang w:val="fr-FR"/>
        </w:rPr>
        <w:t xml:space="preserve">Céramique </w:t>
      </w:r>
      <w:hyperlink r:id="rId3759" w:anchor="Cul_Mycenien" w:history="1">
        <w:r w:rsidRPr="005C62A5">
          <w:rPr>
            <w:rStyle w:val="Hyperlink"/>
            <w:lang w:val="fr-FR"/>
          </w:rPr>
          <w:t>mycénienne</w:t>
        </w:r>
      </w:hyperlink>
      <w:r w:rsidRPr="005C62A5">
        <w:rPr>
          <w:lang w:val="fr-FR"/>
        </w:rPr>
        <w:t xml:space="preserve"> à Cordoue (BIB 1996)</w:t>
      </w:r>
    </w:p>
    <w:p w14:paraId="6CAAC256" w14:textId="77777777" w:rsidR="00AE3DE7" w:rsidRPr="00A84D62" w:rsidRDefault="00AE3DE7" w:rsidP="00242C0F">
      <w:pPr>
        <w:rPr>
          <w:lang w:val="fr-FR"/>
        </w:rPr>
      </w:pPr>
    </w:p>
    <w:p w14:paraId="05BCFECC" w14:textId="77777777" w:rsidR="0078097B" w:rsidRPr="009E4D1D" w:rsidRDefault="0078097B" w:rsidP="00242C0F">
      <w:pPr>
        <w:rPr>
          <w:lang w:val="fr-FR"/>
        </w:rPr>
      </w:pPr>
    </w:p>
    <w:p w14:paraId="3E8799D2" w14:textId="77777777" w:rsidR="0086606B" w:rsidRPr="006702EA" w:rsidRDefault="0086606B" w:rsidP="00426FF9">
      <w:pPr>
        <w:pStyle w:val="Heading1"/>
      </w:pPr>
      <w:bookmarkStart w:id="1658" w:name="Sit_Cordoba"/>
      <w:r>
        <w:t>CORDOBA</w:t>
      </w:r>
    </w:p>
    <w:bookmarkEnd w:id="1658"/>
    <w:p w14:paraId="7324F297" w14:textId="0B583E7A" w:rsidR="00D544D2" w:rsidRPr="00AE3DE7" w:rsidRDefault="00AE3DE7" w:rsidP="00242C0F">
      <w:pPr>
        <w:rPr>
          <w:sz w:val="20"/>
          <w:lang w:val="fr-FR"/>
        </w:rPr>
      </w:pPr>
      <w:r w:rsidRPr="00AE3DE7">
        <w:rPr>
          <w:sz w:val="20"/>
          <w:lang w:val="fr-FR"/>
        </w:rPr>
        <w:t>Cordova</w:t>
      </w:r>
    </w:p>
    <w:p w14:paraId="5F91F736" w14:textId="77777777" w:rsidR="00AE3DE7" w:rsidRPr="009E4D1D" w:rsidRDefault="00AE3DE7" w:rsidP="00242C0F">
      <w:pPr>
        <w:rPr>
          <w:lang w:val="fr-FR"/>
        </w:rPr>
      </w:pPr>
    </w:p>
    <w:p w14:paraId="6B7B7ADF" w14:textId="3526A1D5" w:rsidR="00D544D2" w:rsidRDefault="00D544D2" w:rsidP="00D544D2">
      <w:pPr>
        <w:rPr>
          <w:lang w:val="fr-FR"/>
        </w:rPr>
      </w:pPr>
      <w:r w:rsidRPr="0032190F">
        <w:rPr>
          <w:lang w:val="fr-FR"/>
        </w:rPr>
        <w:t xml:space="preserve">A Cordoue. Stèle ibérique (BIB 2186 p. 138) retrouvée associées à de la vaisselle funéraire (BIB 2186 p. 138) comme à </w:t>
      </w:r>
      <w:hyperlink r:id="rId3760" w:anchor="Sit_Salen" w:history="1">
        <w:r w:rsidR="00B955C1" w:rsidRPr="0032190F">
          <w:rPr>
            <w:rStyle w:val="Hyperlink"/>
            <w:lang w:val="fr-FR"/>
          </w:rPr>
          <w:t>Salen</w:t>
        </w:r>
      </w:hyperlink>
      <w:r w:rsidR="0086606B" w:rsidRPr="0086606B">
        <w:rPr>
          <w:lang w:val="fr-FR"/>
        </w:rPr>
        <w:t xml:space="preserve"> </w:t>
      </w:r>
      <w:r w:rsidRPr="0032190F">
        <w:rPr>
          <w:lang w:val="fr-FR"/>
        </w:rPr>
        <w:t>(SS BIB)</w:t>
      </w:r>
    </w:p>
    <w:p w14:paraId="7B25AC21" w14:textId="77777777" w:rsidR="0086606B" w:rsidRDefault="0086606B" w:rsidP="00D544D2">
      <w:pPr>
        <w:rPr>
          <w:lang w:val="fr-FR"/>
        </w:rPr>
      </w:pPr>
    </w:p>
    <w:p w14:paraId="6F495636" w14:textId="77777777" w:rsidR="0086606B" w:rsidRPr="002E3DE4" w:rsidRDefault="0086606B" w:rsidP="0086606B">
      <w:pPr>
        <w:pStyle w:val="Heading2"/>
      </w:pPr>
      <w:bookmarkStart w:id="1659" w:name="Sit_Cordoba_1"/>
      <w:r w:rsidRPr="002E3DE4">
        <w:t>Cordoba 1</w:t>
      </w:r>
    </w:p>
    <w:p w14:paraId="6B7D48EE" w14:textId="77777777" w:rsidR="0086606B" w:rsidRPr="002E3DE4" w:rsidRDefault="0086606B" w:rsidP="0086606B">
      <w:pPr>
        <w:rPr>
          <w:sz w:val="20"/>
          <w:lang w:val="fr-FR"/>
        </w:rPr>
      </w:pPr>
      <w:bookmarkStart w:id="1660" w:name="Sit_Vega_La"/>
      <w:bookmarkEnd w:id="1659"/>
      <w:r w:rsidRPr="002E3DE4">
        <w:rPr>
          <w:sz w:val="20"/>
          <w:lang w:val="fr-FR"/>
        </w:rPr>
        <w:t>VEGA (LA)</w:t>
      </w:r>
    </w:p>
    <w:bookmarkEnd w:id="1660"/>
    <w:p w14:paraId="4063C148" w14:textId="77777777" w:rsidR="0086606B" w:rsidRPr="002E3DE4" w:rsidRDefault="0086606B" w:rsidP="0086606B">
      <w:pPr>
        <w:jc w:val="both"/>
        <w:rPr>
          <w:lang w:val="fr-FR"/>
        </w:rPr>
      </w:pPr>
    </w:p>
    <w:p w14:paraId="4DFAB382" w14:textId="00C988EC" w:rsidR="00B51AA7" w:rsidRPr="00A0014D" w:rsidRDefault="0086606B" w:rsidP="0086606B">
      <w:pPr>
        <w:rPr>
          <w:lang w:val="en-GB"/>
        </w:rPr>
      </w:pPr>
      <w:r w:rsidRPr="002E3DE4">
        <w:rPr>
          <w:lang w:val="fr-FR"/>
        </w:rPr>
        <w:t xml:space="preserve">Stèle ibérique (v. </w:t>
      </w:r>
      <w:hyperlink r:id="rId3761" w:anchor="Sit_Castello_Ticino" w:history="1">
        <w:r w:rsidRPr="00A0014D">
          <w:rPr>
            <w:rStyle w:val="Hyperlink"/>
            <w:lang w:val="en-GB"/>
          </w:rPr>
          <w:t>Castello Ticino</w:t>
        </w:r>
      </w:hyperlink>
      <w:r w:rsidRPr="00A0014D">
        <w:rPr>
          <w:lang w:val="en-GB"/>
        </w:rPr>
        <w:t xml:space="preserve">) (SS BIB) </w:t>
      </w:r>
      <w:r w:rsidR="00647A2A" w:rsidRPr="00A0014D">
        <w:rPr>
          <w:lang w:val="en-GB"/>
        </w:rPr>
        <w:t xml:space="preserve"> </w:t>
      </w:r>
      <w:hyperlink r:id="rId3762" w:anchor="Cul_Extremadura_per_Celestino2011_IA" w:history="1">
        <w:r w:rsidR="00647A2A" w:rsidRPr="00A0014D">
          <w:rPr>
            <w:rStyle w:val="Hyperlink"/>
            <w:lang w:val="en-GB"/>
          </w:rPr>
          <w:t>type IA</w:t>
        </w:r>
      </w:hyperlink>
      <w:r w:rsidR="00647A2A" w:rsidRPr="00A0014D">
        <w:rPr>
          <w:lang w:val="en-GB"/>
        </w:rPr>
        <w:t xml:space="preserve"> (BIB 3063)</w:t>
      </w:r>
      <w:r w:rsidR="00D60816" w:rsidRPr="00A0014D">
        <w:rPr>
          <w:lang w:val="en-GB"/>
        </w:rPr>
        <w:t xml:space="preserve"> </w:t>
      </w:r>
      <w:hyperlink r:id="rId3763" w:anchor="D:Documentation archéologique liée à la thèseCultures.docx" w:history="1">
        <w:r w:rsidR="00D60816" w:rsidRPr="00A0014D">
          <w:rPr>
            <w:rStyle w:val="Hyperlink"/>
            <w:lang w:val="en-GB"/>
          </w:rPr>
          <w:t>format B</w:t>
        </w:r>
      </w:hyperlink>
      <w:r w:rsidR="00D60816" w:rsidRPr="00A0014D">
        <w:rPr>
          <w:lang w:val="en-GB"/>
        </w:rPr>
        <w:t xml:space="preserve"> possible (BIB 2172)</w:t>
      </w:r>
    </w:p>
    <w:p w14:paraId="25C55F97" w14:textId="77777777" w:rsidR="00B51AA7" w:rsidRPr="00A0014D" w:rsidRDefault="00B51AA7" w:rsidP="0086606B">
      <w:pPr>
        <w:rPr>
          <w:lang w:val="en-GB"/>
        </w:rPr>
      </w:pPr>
    </w:p>
    <w:p w14:paraId="1FF0E3C6" w14:textId="77777777" w:rsidR="00B51AA7" w:rsidRDefault="00B51AA7" w:rsidP="00B51AA7">
      <w:pPr>
        <w:pStyle w:val="Heading3"/>
      </w:pPr>
      <w:bookmarkStart w:id="1661" w:name="Sit_Cordoba_1_ctx"/>
      <w:r>
        <w:t>contexte</w:t>
      </w:r>
    </w:p>
    <w:bookmarkEnd w:id="1661"/>
    <w:p w14:paraId="775ED414" w14:textId="77777777" w:rsidR="0086606B" w:rsidRPr="0032190F" w:rsidRDefault="0086606B" w:rsidP="0086606B">
      <w:pPr>
        <w:rPr>
          <w:lang w:val="fr-FR"/>
        </w:rPr>
      </w:pPr>
      <w:r w:rsidRPr="0032190F">
        <w:rPr>
          <w:lang w:val="fr-FR"/>
        </w:rPr>
        <w:t xml:space="preserve">Stèle qui est le </w:t>
      </w:r>
      <w:r w:rsidR="00B51AA7">
        <w:rPr>
          <w:lang w:val="fr-FR"/>
        </w:rPr>
        <w:t xml:space="preserve">possible </w:t>
      </w:r>
      <w:r w:rsidRPr="0032190F">
        <w:rPr>
          <w:lang w:val="fr-FR"/>
        </w:rPr>
        <w:t>remploi d’un menhir ou d’une statues-menhir (BIB 2187 p. 409)</w:t>
      </w:r>
    </w:p>
    <w:p w14:paraId="0BFB0977" w14:textId="77777777" w:rsidR="0086606B" w:rsidRDefault="0086606B" w:rsidP="00D544D2">
      <w:pPr>
        <w:rPr>
          <w:lang w:val="fr-FR"/>
        </w:rPr>
      </w:pPr>
    </w:p>
    <w:p w14:paraId="38A6D9FF" w14:textId="77777777" w:rsidR="0086606B" w:rsidRPr="002E3DE4" w:rsidRDefault="0086606B" w:rsidP="0086606B">
      <w:pPr>
        <w:pStyle w:val="Heading2"/>
        <w:rPr>
          <w:lang w:val="es-ES"/>
        </w:rPr>
      </w:pPr>
      <w:bookmarkStart w:id="1662" w:name="Sit_Cordoba_2"/>
      <w:r w:rsidRPr="002E3DE4">
        <w:rPr>
          <w:lang w:val="es-ES"/>
        </w:rPr>
        <w:t>Cordoba 2</w:t>
      </w:r>
    </w:p>
    <w:p w14:paraId="7405D537" w14:textId="77777777" w:rsidR="0086606B" w:rsidRPr="002E3DE4" w:rsidRDefault="0086606B" w:rsidP="0086606B">
      <w:pPr>
        <w:rPr>
          <w:sz w:val="20"/>
          <w:lang w:val="es-ES"/>
        </w:rPr>
      </w:pPr>
      <w:bookmarkStart w:id="1663" w:name="Sit_Ribera_Alta"/>
      <w:bookmarkEnd w:id="1662"/>
      <w:r w:rsidRPr="002E3DE4">
        <w:rPr>
          <w:sz w:val="20"/>
          <w:lang w:val="es-ES"/>
        </w:rPr>
        <w:t>RIBERA ALTA</w:t>
      </w:r>
    </w:p>
    <w:bookmarkEnd w:id="1663"/>
    <w:p w14:paraId="1ED1870F" w14:textId="77777777" w:rsidR="0086606B" w:rsidRPr="002E3DE4" w:rsidRDefault="0086606B" w:rsidP="00D544D2">
      <w:pPr>
        <w:rPr>
          <w:lang w:val="es-ES"/>
        </w:rPr>
      </w:pPr>
    </w:p>
    <w:p w14:paraId="67370976" w14:textId="33CBC3AF" w:rsidR="00647A2A" w:rsidRDefault="00000000" w:rsidP="00D544D2">
      <w:pPr>
        <w:rPr>
          <w:lang w:val="fr-FR"/>
        </w:rPr>
      </w:pPr>
      <w:hyperlink r:id="rId3764" w:anchor="Cul_Extremadura_T_lance" w:history="1">
        <w:r w:rsidR="00DE55E6" w:rsidRPr="006B197F">
          <w:rPr>
            <w:rStyle w:val="Hyperlink"/>
            <w:lang w:val="es-ES"/>
          </w:rPr>
          <w:t>lance</w:t>
        </w:r>
      </w:hyperlink>
      <w:r w:rsidR="0086606B" w:rsidRPr="002E3DE4">
        <w:rPr>
          <w:lang w:val="es-ES"/>
        </w:rPr>
        <w:t xml:space="preserve">, </w:t>
      </w:r>
      <w:r w:rsidR="009E4D1D" w:rsidRPr="002E3DE4">
        <w:rPr>
          <w:lang w:val="es-ES"/>
        </w:rPr>
        <w:t>épée</w:t>
      </w:r>
      <w:r w:rsidR="009314A9">
        <w:rPr>
          <w:lang w:val="es-ES"/>
        </w:rPr>
        <w:t xml:space="preserve">, </w:t>
      </w:r>
      <w:r w:rsidR="0086606B" w:rsidRPr="009E4D1D">
        <w:rPr>
          <w:lang w:val="fr-FR"/>
        </w:rPr>
        <w:t>bouclier en V</w:t>
      </w:r>
      <w:r w:rsidR="00647A2A">
        <w:rPr>
          <w:lang w:val="fr-FR"/>
        </w:rPr>
        <w:t xml:space="preserve"> (SS BIB) </w:t>
      </w:r>
    </w:p>
    <w:p w14:paraId="4572EADA" w14:textId="77777777" w:rsidR="00647A2A" w:rsidRDefault="00647A2A" w:rsidP="00D544D2">
      <w:pPr>
        <w:rPr>
          <w:lang w:val="fr-FR"/>
        </w:rPr>
      </w:pPr>
    </w:p>
    <w:p w14:paraId="64A8981E" w14:textId="16B76FE6" w:rsidR="0086606B" w:rsidRPr="009314A9" w:rsidRDefault="00000000" w:rsidP="00D544D2">
      <w:pPr>
        <w:rPr>
          <w:lang w:val="en-GB"/>
        </w:rPr>
      </w:pPr>
      <w:hyperlink r:id="rId3765" w:anchor="Cul_Extremadura_per_Celestino2011_IA" w:history="1">
        <w:r w:rsidR="00647A2A" w:rsidRPr="009314A9">
          <w:rPr>
            <w:rStyle w:val="Hyperlink"/>
            <w:lang w:val="en-GB"/>
          </w:rPr>
          <w:t>type IA</w:t>
        </w:r>
      </w:hyperlink>
      <w:r w:rsidR="00647A2A" w:rsidRPr="009314A9">
        <w:rPr>
          <w:lang w:val="en-GB"/>
        </w:rPr>
        <w:t xml:space="preserve"> (BIB 3063) </w:t>
      </w:r>
      <w:hyperlink r:id="rId3766" w:anchor="D:Documentation archéologique liée à la thèseCultures.docx" w:history="1">
        <w:r w:rsidR="00D60816" w:rsidRPr="009314A9">
          <w:rPr>
            <w:rStyle w:val="Hyperlink"/>
            <w:lang w:val="en-GB"/>
          </w:rPr>
          <w:t>format B</w:t>
        </w:r>
      </w:hyperlink>
      <w:r w:rsidR="00D60816" w:rsidRPr="009314A9">
        <w:rPr>
          <w:lang w:val="en-GB"/>
        </w:rPr>
        <w:t xml:space="preserve"> (BIB 2172) </w:t>
      </w:r>
      <w:hyperlink r:id="rId3767" w:anchor="Cul_Extremadura_per_Huet2020_cmp_gr1" w:history="1">
        <w:r w:rsidR="00647A2A" w:rsidRPr="009314A9">
          <w:rPr>
            <w:rStyle w:val="Hyperlink"/>
            <w:lang w:val="en-GB"/>
          </w:rPr>
          <w:t>gr. 1</w:t>
        </w:r>
      </w:hyperlink>
      <w:r w:rsidR="00647A2A" w:rsidRPr="009314A9">
        <w:rPr>
          <w:lang w:val="en-GB"/>
        </w:rPr>
        <w:t xml:space="preserve"> (SS BIB)</w:t>
      </w:r>
    </w:p>
    <w:p w14:paraId="164C7A10" w14:textId="0EF37170" w:rsidR="009314A9" w:rsidRPr="009314A9" w:rsidRDefault="009314A9" w:rsidP="00D544D2">
      <w:pPr>
        <w:rPr>
          <w:lang w:val="en-GB"/>
        </w:rPr>
      </w:pPr>
    </w:p>
    <w:p w14:paraId="2C537CF4" w14:textId="48234963" w:rsidR="009314A9" w:rsidRDefault="009314A9" w:rsidP="009314A9">
      <w:pPr>
        <w:pStyle w:val="Heading3"/>
      </w:pPr>
      <w:r>
        <w:t>épée</w:t>
      </w:r>
    </w:p>
    <w:p w14:paraId="0CC326CC" w14:textId="2B1EEDC9" w:rsidR="009314A9" w:rsidRDefault="009314A9" w:rsidP="00D544D2">
      <w:pPr>
        <w:rPr>
          <w:lang w:val="fr-FR"/>
        </w:rPr>
      </w:pPr>
    </w:p>
    <w:p w14:paraId="5C95105C" w14:textId="5DA1792E" w:rsidR="009314A9" w:rsidRDefault="009314A9" w:rsidP="00D544D2">
      <w:pPr>
        <w:rPr>
          <w:lang w:val="fr-FR"/>
        </w:rPr>
      </w:pPr>
      <w:r w:rsidRPr="002E3DE4">
        <w:rPr>
          <w:lang w:val="es-ES"/>
        </w:rPr>
        <w:t xml:space="preserve">épée gr. </w:t>
      </w:r>
      <w:hyperlink r:id="rId3768" w:anchor="Cul_Extremadura_T_epee_typ_Brandherm07_F" w:history="1">
        <w:r w:rsidRPr="009E4D1D">
          <w:rPr>
            <w:rStyle w:val="Hyperlink"/>
            <w:lang w:val="fr-FR"/>
          </w:rPr>
          <w:t>F</w:t>
        </w:r>
      </w:hyperlink>
      <w:r w:rsidRPr="009E4D1D">
        <w:rPr>
          <w:lang w:val="fr-FR"/>
        </w:rPr>
        <w:t xml:space="preserve"> (Brandhem 2007)</w:t>
      </w:r>
    </w:p>
    <w:p w14:paraId="5757BF10" w14:textId="77777777" w:rsidR="009314A9" w:rsidRPr="004372FC" w:rsidRDefault="009314A9" w:rsidP="00D544D2">
      <w:pPr>
        <w:rPr>
          <w:lang w:val="fr-FR"/>
        </w:rPr>
      </w:pPr>
    </w:p>
    <w:p w14:paraId="32E09875" w14:textId="77777777" w:rsidR="00B51AA7" w:rsidRPr="004372FC" w:rsidRDefault="00B51AA7" w:rsidP="00D544D2">
      <w:pPr>
        <w:rPr>
          <w:lang w:val="fr-FR"/>
        </w:rPr>
      </w:pPr>
    </w:p>
    <w:p w14:paraId="6D458702" w14:textId="77777777" w:rsidR="00B51AA7" w:rsidRDefault="00B51AA7" w:rsidP="00B51AA7">
      <w:pPr>
        <w:pStyle w:val="Heading3"/>
      </w:pPr>
      <w:bookmarkStart w:id="1664" w:name="Sit_Cordoba_2_ctx"/>
      <w:r>
        <w:t>contexte</w:t>
      </w:r>
    </w:p>
    <w:bookmarkEnd w:id="1664"/>
    <w:p w14:paraId="1F595502" w14:textId="77777777" w:rsidR="00B51AA7" w:rsidRDefault="00B51AA7" w:rsidP="00D544D2">
      <w:pPr>
        <w:rPr>
          <w:lang w:val="fr-FR"/>
        </w:rPr>
      </w:pPr>
    </w:p>
    <w:p w14:paraId="411EFC2D" w14:textId="71758ED6" w:rsidR="006A3AB6" w:rsidRDefault="001800FD" w:rsidP="00D544D2">
      <w:pPr>
        <w:rPr>
          <w:lang w:val="fr-FR"/>
        </w:rPr>
      </w:pPr>
      <w:r>
        <w:rPr>
          <w:lang w:val="fr-FR"/>
        </w:rPr>
        <w:t xml:space="preserve">A 40 cm de profondeur, couvrant une couche de terre noire et cendres (Murillo 1994) </w:t>
      </w:r>
      <w:r>
        <w:rPr>
          <w:lang w:val="fr-FR" w:eastAsia="fr-FR"/>
        </w:rPr>
        <w:t>(BIB 3081)</w:t>
      </w:r>
      <w:r>
        <w:rPr>
          <w:lang w:val="fr-FR"/>
        </w:rPr>
        <w:t xml:space="preserve">. </w:t>
      </w:r>
      <w:r w:rsidR="006A3AB6">
        <w:rPr>
          <w:lang w:val="fr-FR"/>
        </w:rPr>
        <w:t xml:space="preserve">Possible contexte </w:t>
      </w:r>
      <w:hyperlink r:id="rId3769" w:anchor="Cul_Extremadura_inter_funeraire" w:history="1">
        <w:r w:rsidRPr="001800FD">
          <w:rPr>
            <w:rStyle w:val="Hyperlink"/>
            <w:lang w:val="fr-FR"/>
          </w:rPr>
          <w:t>funéraire</w:t>
        </w:r>
      </w:hyperlink>
      <w:r w:rsidRPr="006A3AB6">
        <w:rPr>
          <w:lang w:val="fr-FR"/>
        </w:rPr>
        <w:t xml:space="preserve"> </w:t>
      </w:r>
      <w:r w:rsidR="00496DB8">
        <w:rPr>
          <w:lang w:val="fr-FR"/>
        </w:rPr>
        <w:t xml:space="preserve">[incinération] </w:t>
      </w:r>
      <w:r w:rsidR="006A3AB6" w:rsidRPr="006A3AB6">
        <w:rPr>
          <w:lang w:val="fr-FR"/>
        </w:rPr>
        <w:t>(BIB 2186 p. 138)</w:t>
      </w:r>
      <w:r>
        <w:rPr>
          <w:lang w:val="fr-FR" w:eastAsia="fr-FR"/>
        </w:rPr>
        <w:t xml:space="preserve"> (BIB 3081)</w:t>
      </w:r>
    </w:p>
    <w:p w14:paraId="5CBD2B01" w14:textId="77777777" w:rsidR="00FC763B" w:rsidRDefault="00FC763B" w:rsidP="00D544D2">
      <w:pPr>
        <w:rPr>
          <w:lang w:val="fr-FR"/>
        </w:rPr>
      </w:pPr>
    </w:p>
    <w:p w14:paraId="6027AB57" w14:textId="77777777" w:rsidR="00FC763B" w:rsidRDefault="00FC763B" w:rsidP="00426FF9">
      <w:pPr>
        <w:pStyle w:val="Heading1"/>
      </w:pPr>
      <w:bookmarkStart w:id="1665" w:name="Sit_Monte_Forninhos"/>
      <w:r>
        <w:t>MONTE DE FORNINHOS</w:t>
      </w:r>
    </w:p>
    <w:bookmarkEnd w:id="1665"/>
    <w:p w14:paraId="6CE50A9C" w14:textId="77777777" w:rsidR="00FC763B" w:rsidRDefault="00FC763B" w:rsidP="00D544D2">
      <w:pPr>
        <w:rPr>
          <w:lang w:val="fr-FR"/>
        </w:rPr>
      </w:pPr>
    </w:p>
    <w:p w14:paraId="29D4F2FE" w14:textId="6A37934F" w:rsidR="00FC763B" w:rsidRDefault="00FC763B" w:rsidP="00D544D2">
      <w:pPr>
        <w:rPr>
          <w:lang w:val="fr-FR"/>
        </w:rPr>
      </w:pPr>
      <w:r w:rsidRPr="00FC763B">
        <w:rPr>
          <w:lang w:val="fr-FR"/>
        </w:rPr>
        <w:t xml:space="preserve">Monte de Forninhos </w:t>
      </w:r>
      <w:r>
        <w:rPr>
          <w:lang w:val="fr-FR"/>
        </w:rPr>
        <w:t>(Castelões</w:t>
      </w:r>
      <w:r w:rsidR="00753DB9">
        <w:rPr>
          <w:lang w:val="fr-FR"/>
        </w:rPr>
        <w:t>, Portugal</w:t>
      </w:r>
      <w:r>
        <w:rPr>
          <w:lang w:val="fr-FR"/>
        </w:rPr>
        <w:t xml:space="preserve">) 2 stèles du </w:t>
      </w:r>
      <w:r w:rsidRPr="0035562A">
        <w:rPr>
          <w:lang w:val="fr-FR"/>
        </w:rPr>
        <w:t xml:space="preserve">gr. des </w:t>
      </w:r>
      <w:hyperlink r:id="rId3770" w:anchor="Cul_Extremadura" w:history="1">
        <w:r w:rsidRPr="0032190F">
          <w:rPr>
            <w:rStyle w:val="Hyperlink"/>
            <w:lang w:val="fr-FR"/>
          </w:rPr>
          <w:t>stèles d’Extrémadure</w:t>
        </w:r>
      </w:hyperlink>
      <w:r w:rsidRPr="00FC763B">
        <w:rPr>
          <w:lang w:val="fr-FR"/>
        </w:rPr>
        <w:t xml:space="preserve"> (BIB 3069)</w:t>
      </w:r>
    </w:p>
    <w:p w14:paraId="697AB889" w14:textId="77777777" w:rsidR="00753DB9" w:rsidRDefault="00753DB9" w:rsidP="00D544D2">
      <w:pPr>
        <w:rPr>
          <w:lang w:val="fr-FR"/>
        </w:rPr>
      </w:pPr>
    </w:p>
    <w:p w14:paraId="24065DCD" w14:textId="77777777" w:rsidR="00753DB9" w:rsidRDefault="00753DB9" w:rsidP="00753DB9">
      <w:pPr>
        <w:pStyle w:val="Heading2"/>
      </w:pPr>
      <w:r>
        <w:t>Monte de Forninhos 1</w:t>
      </w:r>
    </w:p>
    <w:p w14:paraId="234948E2" w14:textId="77777777" w:rsidR="00753DB9" w:rsidRDefault="00753DB9" w:rsidP="00753DB9">
      <w:pPr>
        <w:rPr>
          <w:lang w:val="fr-FR"/>
        </w:rPr>
      </w:pPr>
    </w:p>
    <w:p w14:paraId="4D7DBD8C" w14:textId="429C48DF" w:rsidR="00753DB9" w:rsidRPr="00753DB9" w:rsidRDefault="00000000" w:rsidP="00753DB9">
      <w:pPr>
        <w:rPr>
          <w:lang w:val="fr-FR"/>
        </w:rPr>
      </w:pPr>
      <w:hyperlink r:id="rId3771" w:anchor="Cul_Extremadura_T_lance" w:history="1">
        <w:r w:rsidR="00DE55E6" w:rsidRPr="00DE55E6">
          <w:rPr>
            <w:rStyle w:val="Hyperlink"/>
            <w:lang w:val="fr-FR"/>
          </w:rPr>
          <w:t>lance</w:t>
        </w:r>
      </w:hyperlink>
      <w:r w:rsidR="00753DB9">
        <w:rPr>
          <w:lang w:val="fr-FR"/>
        </w:rPr>
        <w:t xml:space="preserve">, bouclier, épée, </w:t>
      </w:r>
      <w:hyperlink r:id="rId3772" w:anchor="Cul_Extremadura_T_miroir" w:history="1">
        <w:r w:rsidR="00F93E01" w:rsidRPr="0053189F">
          <w:rPr>
            <w:rStyle w:val="Hyperlink"/>
            <w:lang w:val="fr-FR"/>
          </w:rPr>
          <w:t>miroir</w:t>
        </w:r>
      </w:hyperlink>
      <w:r w:rsidR="00F93E01" w:rsidRPr="003D1597">
        <w:rPr>
          <w:lang w:val="fr-FR"/>
        </w:rPr>
        <w:t xml:space="preserve"> </w:t>
      </w:r>
      <w:r w:rsidR="00753DB9">
        <w:rPr>
          <w:lang w:val="fr-FR"/>
        </w:rPr>
        <w:t>(SS BIB)</w:t>
      </w:r>
    </w:p>
    <w:p w14:paraId="6BDD8D95" w14:textId="77777777" w:rsidR="00753DB9" w:rsidRDefault="00753DB9" w:rsidP="00D544D2">
      <w:pPr>
        <w:rPr>
          <w:lang w:val="fr-FR"/>
        </w:rPr>
      </w:pPr>
    </w:p>
    <w:p w14:paraId="2D8D7249" w14:textId="77777777" w:rsidR="00753DB9" w:rsidRDefault="00753DB9" w:rsidP="00753DB9">
      <w:pPr>
        <w:pStyle w:val="Heading2"/>
      </w:pPr>
      <w:r>
        <w:t>Monte de Forninhos 2</w:t>
      </w:r>
    </w:p>
    <w:p w14:paraId="26661664" w14:textId="77777777" w:rsidR="00753DB9" w:rsidRDefault="00753DB9" w:rsidP="00D544D2">
      <w:pPr>
        <w:rPr>
          <w:lang w:val="fr-FR"/>
        </w:rPr>
      </w:pPr>
    </w:p>
    <w:p w14:paraId="3575B2D3" w14:textId="3DC2E672" w:rsidR="00A84D62" w:rsidRDefault="00000000" w:rsidP="00D544D2">
      <w:pPr>
        <w:rPr>
          <w:lang w:val="fr-FR"/>
        </w:rPr>
      </w:pPr>
      <w:hyperlink r:id="rId3773" w:anchor="Cul_Extremadura_T_lance" w:history="1">
        <w:r w:rsidR="00DE55E6" w:rsidRPr="00DE55E6">
          <w:rPr>
            <w:rStyle w:val="Hyperlink"/>
            <w:lang w:val="fr-FR"/>
          </w:rPr>
          <w:t>lance</w:t>
        </w:r>
      </w:hyperlink>
      <w:r w:rsidR="00753DB9">
        <w:rPr>
          <w:lang w:val="fr-FR"/>
        </w:rPr>
        <w:t xml:space="preserve">, bouclier, personnage, épée, </w:t>
      </w:r>
      <w:hyperlink r:id="rId3774" w:anchor="Cul_Extremadura_T_miroir" w:history="1">
        <w:r w:rsidR="00F93E01" w:rsidRPr="0053189F">
          <w:rPr>
            <w:rStyle w:val="Hyperlink"/>
            <w:lang w:val="fr-FR"/>
          </w:rPr>
          <w:t>miroir</w:t>
        </w:r>
      </w:hyperlink>
      <w:r w:rsidR="00F93E01" w:rsidRPr="003D1597">
        <w:rPr>
          <w:lang w:val="fr-FR"/>
        </w:rPr>
        <w:t xml:space="preserve"> </w:t>
      </w:r>
      <w:r w:rsidR="00753DB9">
        <w:rPr>
          <w:lang w:val="fr-FR"/>
        </w:rPr>
        <w:t>(?)(SS BIB)</w:t>
      </w:r>
    </w:p>
    <w:p w14:paraId="7F5A20D7" w14:textId="77777777" w:rsidR="00753DB9" w:rsidRDefault="00753DB9" w:rsidP="00D544D2">
      <w:pPr>
        <w:rPr>
          <w:lang w:val="fr-FR"/>
        </w:rPr>
      </w:pPr>
    </w:p>
    <w:p w14:paraId="3FAAD04A" w14:textId="77777777" w:rsidR="00A84D62" w:rsidRDefault="00A84D62" w:rsidP="00426FF9">
      <w:pPr>
        <w:pStyle w:val="Heading1"/>
      </w:pPr>
      <w:bookmarkStart w:id="1666" w:name="Sit_Barranca_Aguila"/>
      <w:r>
        <w:t>BARRANCA DEL AGUILA</w:t>
      </w:r>
    </w:p>
    <w:bookmarkEnd w:id="1666"/>
    <w:p w14:paraId="17058E36" w14:textId="77777777" w:rsidR="00A84D62" w:rsidRDefault="00A84D62" w:rsidP="00D544D2">
      <w:pPr>
        <w:rPr>
          <w:lang w:val="fr-FR"/>
        </w:rPr>
      </w:pPr>
    </w:p>
    <w:p w14:paraId="4B2D739A" w14:textId="452E57BB" w:rsidR="00A84D62" w:rsidRPr="00FC763B" w:rsidRDefault="00A84D62" w:rsidP="00D544D2">
      <w:pPr>
        <w:rPr>
          <w:lang w:val="fr-FR"/>
        </w:rPr>
      </w:pPr>
      <w:r>
        <w:rPr>
          <w:lang w:val="fr-FR"/>
        </w:rPr>
        <w:t xml:space="preserve">Talavera (Celestino 2001: 355) statue-menhir rapprochée de celle de </w:t>
      </w:r>
      <w:hyperlink r:id="rId3775" w:anchor="Sit_Pedra_Alta" w:history="1">
        <w:r w:rsidRPr="00A84D62">
          <w:rPr>
            <w:rStyle w:val="Hyperlink"/>
            <w:lang w:val="fr-FR"/>
          </w:rPr>
          <w:t>Pedra Alta</w:t>
        </w:r>
      </w:hyperlink>
      <w:r>
        <w:rPr>
          <w:lang w:val="fr-FR"/>
        </w:rPr>
        <w:t xml:space="preserve"> et du </w:t>
      </w:r>
      <w:r w:rsidRPr="0035562A">
        <w:rPr>
          <w:lang w:val="fr-FR"/>
        </w:rPr>
        <w:t xml:space="preserve">gr. des </w:t>
      </w:r>
      <w:hyperlink r:id="rId3776" w:anchor="Cul_Extremadura" w:history="1">
        <w:r w:rsidRPr="0032190F">
          <w:rPr>
            <w:rStyle w:val="Hyperlink"/>
            <w:lang w:val="fr-FR"/>
          </w:rPr>
          <w:t>stèles d’Extrémadure</w:t>
        </w:r>
      </w:hyperlink>
      <w:r>
        <w:rPr>
          <w:lang w:val="fr-FR"/>
        </w:rPr>
        <w:t xml:space="preserve"> (BIB 3080)</w:t>
      </w:r>
    </w:p>
    <w:p w14:paraId="29B8A773" w14:textId="77777777" w:rsidR="00D333FB" w:rsidRPr="00FC763B" w:rsidRDefault="00D333FB" w:rsidP="00D544D2">
      <w:pPr>
        <w:rPr>
          <w:lang w:val="fr-FR"/>
        </w:rPr>
      </w:pPr>
    </w:p>
    <w:p w14:paraId="2BFCABB7" w14:textId="77777777" w:rsidR="00D333FB" w:rsidRPr="00B0304B" w:rsidRDefault="00D333FB" w:rsidP="00426FF9">
      <w:pPr>
        <w:pStyle w:val="Heading1"/>
      </w:pPr>
      <w:bookmarkStart w:id="1667" w:name="Sit_Pedra_Alta"/>
      <w:r w:rsidRPr="00B0304B">
        <w:t>PEDRA ALTA</w:t>
      </w:r>
    </w:p>
    <w:bookmarkEnd w:id="1667"/>
    <w:p w14:paraId="17544328" w14:textId="77777777" w:rsidR="00D333FB" w:rsidRPr="00B0304B" w:rsidRDefault="00D333FB" w:rsidP="00D544D2">
      <w:pPr>
        <w:rPr>
          <w:lang w:val="fr-FR"/>
        </w:rPr>
      </w:pPr>
    </w:p>
    <w:p w14:paraId="16A10770" w14:textId="1F07E29E" w:rsidR="00D333FB" w:rsidRDefault="00A84D62" w:rsidP="00D544D2">
      <w:pPr>
        <w:rPr>
          <w:lang w:val="fr-FR"/>
        </w:rPr>
      </w:pPr>
      <w:r>
        <w:rPr>
          <w:lang w:val="fr-FR"/>
        </w:rPr>
        <w:t xml:space="preserve">Castrelo do Val, Ourense, </w:t>
      </w:r>
      <w:r w:rsidR="00D333FB">
        <w:rPr>
          <w:lang w:val="fr-FR"/>
        </w:rPr>
        <w:t xml:space="preserve">Galice. </w:t>
      </w:r>
      <w:r w:rsidR="00D333FB" w:rsidRPr="0035562A">
        <w:rPr>
          <w:lang w:val="fr-FR"/>
        </w:rPr>
        <w:t xml:space="preserve">gr. des </w:t>
      </w:r>
      <w:hyperlink r:id="rId3777" w:anchor="Cul_Extremadura" w:history="1">
        <w:r w:rsidR="00D333FB" w:rsidRPr="0032190F">
          <w:rPr>
            <w:rStyle w:val="Hyperlink"/>
            <w:lang w:val="fr-FR"/>
          </w:rPr>
          <w:t>stèles d’Extrémadure</w:t>
        </w:r>
      </w:hyperlink>
      <w:r w:rsidR="00D333FB" w:rsidRPr="00D333FB">
        <w:rPr>
          <w:lang w:val="fr-FR"/>
        </w:rPr>
        <w:t xml:space="preserve"> (BIB 3069)</w:t>
      </w:r>
      <w:r>
        <w:rPr>
          <w:lang w:val="fr-FR"/>
        </w:rPr>
        <w:t xml:space="preserve"> la forme du support est proche de celle d'une SM mais se rapproche du </w:t>
      </w:r>
      <w:r w:rsidRPr="0035562A">
        <w:rPr>
          <w:lang w:val="fr-FR"/>
        </w:rPr>
        <w:t xml:space="preserve">gr. des </w:t>
      </w:r>
      <w:hyperlink r:id="rId3778" w:anchor="Cul_Extremadura" w:history="1">
        <w:r w:rsidRPr="0032190F">
          <w:rPr>
            <w:rStyle w:val="Hyperlink"/>
            <w:lang w:val="fr-FR"/>
          </w:rPr>
          <w:t>stèles d’Extrémadure</w:t>
        </w:r>
      </w:hyperlink>
      <w:r>
        <w:rPr>
          <w:lang w:val="fr-FR"/>
        </w:rPr>
        <w:t xml:space="preserve"> (BIB 3080)</w:t>
      </w:r>
    </w:p>
    <w:p w14:paraId="3AA7061D" w14:textId="77777777" w:rsidR="00D333FB" w:rsidRDefault="00D333FB" w:rsidP="00D544D2">
      <w:pPr>
        <w:rPr>
          <w:lang w:val="fr-FR"/>
        </w:rPr>
      </w:pPr>
      <w:r>
        <w:rPr>
          <w:lang w:val="fr-FR"/>
        </w:rPr>
        <w:t xml:space="preserve">Contexte mal connu, peut-être à proximité d'une voie romaine </w:t>
      </w:r>
      <w:r w:rsidRPr="00D333FB">
        <w:rPr>
          <w:lang w:val="fr-FR"/>
        </w:rPr>
        <w:t>(BIB 3069)</w:t>
      </w:r>
    </w:p>
    <w:p w14:paraId="34A269BE" w14:textId="77777777" w:rsidR="00D333FB" w:rsidRDefault="00D333FB" w:rsidP="00D544D2">
      <w:pPr>
        <w:rPr>
          <w:lang w:val="fr-FR"/>
        </w:rPr>
      </w:pPr>
    </w:p>
    <w:p w14:paraId="55BF6461" w14:textId="77777777" w:rsidR="00D333FB" w:rsidRDefault="00D333FB" w:rsidP="00D333FB">
      <w:pPr>
        <w:pStyle w:val="Heading2"/>
      </w:pPr>
      <w:r>
        <w:t>thème</w:t>
      </w:r>
    </w:p>
    <w:p w14:paraId="2A7ACC95" w14:textId="77777777" w:rsidR="00D333FB" w:rsidRDefault="00D333FB" w:rsidP="00D333FB">
      <w:pPr>
        <w:rPr>
          <w:lang w:val="fr-FR"/>
        </w:rPr>
      </w:pPr>
    </w:p>
    <w:p w14:paraId="440746D2" w14:textId="77777777" w:rsidR="00D333FB" w:rsidRPr="00D333FB" w:rsidRDefault="00D333FB" w:rsidP="00D333FB">
      <w:pPr>
        <w:pStyle w:val="Heading3"/>
      </w:pPr>
      <w:bookmarkStart w:id="1668" w:name="Sit_Pedra_Alta_thm_epee"/>
      <w:r>
        <w:t>épée</w:t>
      </w:r>
    </w:p>
    <w:bookmarkEnd w:id="1668"/>
    <w:p w14:paraId="6634C632" w14:textId="77777777" w:rsidR="00D333FB" w:rsidRDefault="00D333FB" w:rsidP="00D544D2">
      <w:pPr>
        <w:rPr>
          <w:lang w:val="fr-FR"/>
        </w:rPr>
      </w:pPr>
    </w:p>
    <w:p w14:paraId="11A45930" w14:textId="77777777" w:rsidR="00D333FB" w:rsidRDefault="00D333FB" w:rsidP="00D333FB">
      <w:pPr>
        <w:pStyle w:val="Heading3"/>
      </w:pPr>
      <w:bookmarkStart w:id="1669" w:name="Sit_Pedra_Alta_thm_bouclier"/>
      <w:r>
        <w:t>bouclier</w:t>
      </w:r>
    </w:p>
    <w:bookmarkEnd w:id="1669"/>
    <w:p w14:paraId="68FE44ED" w14:textId="5BBE29EB" w:rsidR="00D333FB" w:rsidRDefault="00A84D62" w:rsidP="00D333FB">
      <w:pPr>
        <w:jc w:val="both"/>
        <w:rPr>
          <w:lang w:val="es-ES"/>
        </w:rPr>
      </w:pPr>
      <w:r>
        <w:rPr>
          <w:lang w:val="fr-FR" w:eastAsia="fr-FR"/>
        </w:rPr>
        <w:t xml:space="preserve">Bouclier en V (SS BIB) </w:t>
      </w:r>
      <w:r w:rsidR="00D333FB">
        <w:rPr>
          <w:lang w:val="fr-FR" w:eastAsia="fr-FR"/>
        </w:rPr>
        <w:t xml:space="preserve">La concentricité des cercles rappelle l'art rupestre atlantique [gr. de Galice, cups-and-rings] </w:t>
      </w:r>
      <w:r w:rsidR="00D333FB" w:rsidRPr="00D333FB">
        <w:rPr>
          <w:lang w:val="fr-FR"/>
        </w:rPr>
        <w:t>(BIB 3069)</w:t>
      </w:r>
      <w:r w:rsidR="00D333FB">
        <w:rPr>
          <w:lang w:val="fr-FR"/>
        </w:rPr>
        <w:t xml:space="preserve"> On observe la même chose à </w:t>
      </w:r>
      <w:hyperlink r:id="rId3779" w:anchor="Sit_Tojais" w:history="1">
        <w:r w:rsidR="00D333FB" w:rsidRPr="00A84D62">
          <w:rPr>
            <w:rStyle w:val="Hyperlink"/>
            <w:lang w:val="fr-FR"/>
          </w:rPr>
          <w:t>Tojais</w:t>
        </w:r>
      </w:hyperlink>
      <w:r w:rsidR="00D333FB">
        <w:rPr>
          <w:lang w:val="fr-FR"/>
        </w:rPr>
        <w:t xml:space="preserve"> et Casteloes </w:t>
      </w:r>
      <w:r w:rsidR="00D333FB" w:rsidRPr="00D333FB">
        <w:rPr>
          <w:lang w:val="fr-FR"/>
        </w:rPr>
        <w:t>(BIB 3069)</w:t>
      </w:r>
      <w:r w:rsidR="00D333FB">
        <w:rPr>
          <w:lang w:val="fr-FR"/>
        </w:rPr>
        <w:t xml:space="preserve"> L'iconographie te la technique montrent que le bouclier prendrait peut-être sa source dans les cercles concentriques de l'art atlantique [v. </w:t>
      </w:r>
      <w:hyperlink r:id="rId3780" w:anchor="Cul_Extremadura_T_bouclier_V_inter" w:history="1">
        <w:r w:rsidR="00D333FB" w:rsidRPr="00D333FB">
          <w:rPr>
            <w:rStyle w:val="Hyperlink"/>
            <w:lang w:val="es-ES"/>
          </w:rPr>
          <w:t>interprétation bouclier</w:t>
        </w:r>
      </w:hyperlink>
      <w:r w:rsidR="00D333FB" w:rsidRPr="00D333FB">
        <w:rPr>
          <w:lang w:val="es-ES"/>
        </w:rPr>
        <w:t>] (</w:t>
      </w:r>
      <w:r w:rsidR="00D333FB" w:rsidRPr="00D333FB">
        <w:rPr>
          <w:i/>
          <w:lang w:val="es-ES"/>
        </w:rPr>
        <w:t>Quizás no deberíamos descartar la posibilidad de que este diseño formase parte también de un grabado rupestre, al que posteriormente se le practicase la escotadura en V para darle una forma semejante a un escudo</w:t>
      </w:r>
      <w:r w:rsidR="00D333FB" w:rsidRPr="00D333FB">
        <w:rPr>
          <w:lang w:val="es-ES"/>
        </w:rPr>
        <w:t>) (BIB 3069)</w:t>
      </w:r>
    </w:p>
    <w:p w14:paraId="7DA724AA" w14:textId="77777777" w:rsidR="00A84D62" w:rsidRDefault="00A84D62" w:rsidP="00D333FB">
      <w:pPr>
        <w:jc w:val="both"/>
        <w:rPr>
          <w:lang w:val="es-ES"/>
        </w:rPr>
      </w:pPr>
    </w:p>
    <w:p w14:paraId="10369588" w14:textId="77777777" w:rsidR="00A84D62" w:rsidRDefault="00A84D62" w:rsidP="00A84D62">
      <w:pPr>
        <w:pStyle w:val="Heading3"/>
      </w:pPr>
      <w:r>
        <w:t>char</w:t>
      </w:r>
    </w:p>
    <w:p w14:paraId="19133AFB" w14:textId="77777777" w:rsidR="00A84D62" w:rsidRPr="00A84D62" w:rsidRDefault="00A84D62" w:rsidP="00A84D62">
      <w:pPr>
        <w:rPr>
          <w:lang w:val="fr-FR" w:eastAsia="fr-FR"/>
        </w:rPr>
      </w:pPr>
      <w:r>
        <w:rPr>
          <w:lang w:val="fr-FR" w:eastAsia="fr-FR"/>
        </w:rPr>
        <w:t>char (Reboreda et Nieto 2012)(BIB 3080)</w:t>
      </w:r>
    </w:p>
    <w:p w14:paraId="11CA67FB" w14:textId="77777777" w:rsidR="00D333FB" w:rsidRPr="00BE4758" w:rsidRDefault="00D333FB" w:rsidP="00D544D2">
      <w:pPr>
        <w:rPr>
          <w:lang w:val="fr-FR"/>
        </w:rPr>
      </w:pPr>
    </w:p>
    <w:p w14:paraId="1D03D5E3" w14:textId="77777777" w:rsidR="00D333FB" w:rsidRDefault="00D333FB" w:rsidP="00D333FB">
      <w:pPr>
        <w:pStyle w:val="Heading2"/>
      </w:pPr>
      <w:bookmarkStart w:id="1670" w:name="Sit_Pedra_Alta_tek"/>
      <w:r>
        <w:t>technique</w:t>
      </w:r>
    </w:p>
    <w:bookmarkEnd w:id="1670"/>
    <w:p w14:paraId="373126CE" w14:textId="77777777" w:rsidR="00D333FB" w:rsidRDefault="00D333FB" w:rsidP="00D544D2">
      <w:pPr>
        <w:rPr>
          <w:lang w:val="fr-FR"/>
        </w:rPr>
      </w:pPr>
    </w:p>
    <w:p w14:paraId="73AA6F4B" w14:textId="394FEBE9" w:rsidR="00D333FB" w:rsidRDefault="00D333FB" w:rsidP="00D544D2">
      <w:pPr>
        <w:rPr>
          <w:lang w:val="fr-FR"/>
        </w:rPr>
      </w:pPr>
      <w:r>
        <w:rPr>
          <w:lang w:val="fr-FR"/>
        </w:rPr>
        <w:lastRenderedPageBreak/>
        <w:t xml:space="preserve">technique locale </w:t>
      </w:r>
      <w:r w:rsidRPr="00D333FB">
        <w:rPr>
          <w:lang w:val="fr-FR"/>
        </w:rPr>
        <w:t>(BIB 3069)</w:t>
      </w:r>
      <w:r>
        <w:rPr>
          <w:lang w:val="fr-FR"/>
        </w:rPr>
        <w:t xml:space="preserve"> technique du "contour" (seul le contour des gravures est effectué) et abrasion de la surface (</w:t>
      </w:r>
      <w:hyperlink r:id="rId3781" w:anchor="Sit_Pedra_Alta_thm_bouclier" w:history="1">
        <w:r w:rsidRPr="00D333FB">
          <w:rPr>
            <w:rStyle w:val="Hyperlink"/>
            <w:lang w:val="fr-FR"/>
          </w:rPr>
          <w:t>bouclier</w:t>
        </w:r>
      </w:hyperlink>
      <w:r>
        <w:rPr>
          <w:lang w:val="fr-FR"/>
        </w:rPr>
        <w:t xml:space="preserve">, etc.) comme c'est commun dans l'art atlantique ≠ technique du "remplissage" des </w:t>
      </w:r>
      <w:hyperlink r:id="rId3782" w:anchor="Cul_Extremadura_tech" w:history="1">
        <w:r w:rsidRPr="0032190F">
          <w:rPr>
            <w:rStyle w:val="Hyperlink"/>
            <w:lang w:val="fr-FR"/>
          </w:rPr>
          <w:t>stèles d’Extrémadure</w:t>
        </w:r>
      </w:hyperlink>
      <w:r w:rsidRPr="00D333FB">
        <w:rPr>
          <w:lang w:val="fr-FR"/>
        </w:rPr>
        <w:t xml:space="preserve"> (BIB 3069)</w:t>
      </w:r>
    </w:p>
    <w:p w14:paraId="6C7C94DE" w14:textId="77777777" w:rsidR="00D333FB" w:rsidRDefault="00D333FB" w:rsidP="00D544D2">
      <w:pPr>
        <w:rPr>
          <w:lang w:val="fr-FR"/>
        </w:rPr>
      </w:pPr>
    </w:p>
    <w:p w14:paraId="0267F5F9" w14:textId="77777777" w:rsidR="00D333FB" w:rsidRDefault="00D333FB" w:rsidP="00D333FB">
      <w:pPr>
        <w:pStyle w:val="Heading2"/>
      </w:pPr>
      <w:bookmarkStart w:id="1671" w:name="Sit_Pedra_Alta_inter"/>
      <w:r>
        <w:t>interprétation</w:t>
      </w:r>
    </w:p>
    <w:bookmarkEnd w:id="1671"/>
    <w:p w14:paraId="69540588" w14:textId="77777777" w:rsidR="00D333FB" w:rsidRDefault="00D333FB" w:rsidP="00D544D2">
      <w:pPr>
        <w:rPr>
          <w:lang w:val="fr-FR"/>
        </w:rPr>
      </w:pPr>
    </w:p>
    <w:p w14:paraId="57651576" w14:textId="63BAE992" w:rsidR="00D333FB" w:rsidRPr="00D333FB" w:rsidRDefault="00D333FB" w:rsidP="00D544D2">
      <w:pPr>
        <w:rPr>
          <w:lang w:val="fr-FR"/>
        </w:rPr>
      </w:pPr>
      <w:r>
        <w:rPr>
          <w:lang w:val="fr-FR"/>
        </w:rPr>
        <w:t xml:space="preserve">Technique locale mais thématique étrangère </w:t>
      </w:r>
      <w:r w:rsidRPr="00D333FB">
        <w:rPr>
          <w:lang w:val="fr-FR"/>
        </w:rPr>
        <w:t>(BIB 3069)</w:t>
      </w:r>
      <w:r>
        <w:rPr>
          <w:lang w:val="fr-FR"/>
        </w:rPr>
        <w:t xml:space="preserve"> La stèle a dans un premier temps peut-être était un orthostate ou une roche naturelle (art rupestre) comme le suggère le dessin du </w:t>
      </w:r>
      <w:hyperlink r:id="rId3783" w:anchor="Sit_Pedra_Alta_thm_bouclier" w:history="1">
        <w:r w:rsidRPr="00D333FB">
          <w:rPr>
            <w:rStyle w:val="Hyperlink"/>
            <w:lang w:val="fr-FR"/>
          </w:rPr>
          <w:t>bouclier</w:t>
        </w:r>
      </w:hyperlink>
      <w:r w:rsidRPr="00D333FB">
        <w:rPr>
          <w:lang w:val="fr-FR"/>
        </w:rPr>
        <w:t xml:space="preserve"> (BIB 3069)</w:t>
      </w:r>
    </w:p>
    <w:p w14:paraId="5BF545A7" w14:textId="77777777" w:rsidR="0086606B" w:rsidRPr="009E4D1D" w:rsidRDefault="0086606B" w:rsidP="00D544D2">
      <w:pPr>
        <w:rPr>
          <w:lang w:val="fr-FR"/>
        </w:rPr>
      </w:pPr>
    </w:p>
    <w:p w14:paraId="6B7E062F" w14:textId="77777777" w:rsidR="0086606B" w:rsidRPr="00F36377" w:rsidRDefault="0086606B" w:rsidP="00426FF9">
      <w:pPr>
        <w:pStyle w:val="Heading1"/>
      </w:pPr>
      <w:bookmarkStart w:id="1672" w:name="Sit_Pedro_Abad"/>
      <w:r w:rsidRPr="00F36377">
        <w:t>PEDRO ABAD</w:t>
      </w:r>
    </w:p>
    <w:bookmarkEnd w:id="1672"/>
    <w:p w14:paraId="5CC03634" w14:textId="77777777" w:rsidR="0086606B" w:rsidRPr="00F36377" w:rsidRDefault="0086606B" w:rsidP="00D544D2">
      <w:pPr>
        <w:rPr>
          <w:lang w:val="fr-FR"/>
        </w:rPr>
      </w:pPr>
    </w:p>
    <w:p w14:paraId="54EC4FEB" w14:textId="63CED208" w:rsidR="0086606B" w:rsidRDefault="009E4D1D" w:rsidP="00D544D2">
      <w:pPr>
        <w:rPr>
          <w:lang w:val="fr-FR"/>
        </w:rPr>
      </w:pPr>
      <w:r w:rsidRPr="009E4D1D">
        <w:rPr>
          <w:lang w:val="fr-FR"/>
        </w:rPr>
        <w:t xml:space="preserve">épée gr. </w:t>
      </w:r>
      <w:hyperlink r:id="rId3784" w:anchor="Cul_Extremadura_T_epee_typ_Brandherm07_G" w:history="1">
        <w:r w:rsidRPr="009E4D1D">
          <w:rPr>
            <w:rStyle w:val="Hyperlink"/>
            <w:lang w:val="fr-FR"/>
          </w:rPr>
          <w:t>G</w:t>
        </w:r>
      </w:hyperlink>
      <w:r w:rsidRPr="009E4D1D">
        <w:rPr>
          <w:lang w:val="fr-FR"/>
        </w:rPr>
        <w:t xml:space="preserve"> (Brandhem 2007)</w:t>
      </w:r>
      <w:r w:rsidR="0086606B">
        <w:rPr>
          <w:lang w:val="fr-FR"/>
        </w:rPr>
        <w:t xml:space="preserve">, </w:t>
      </w:r>
      <w:r w:rsidR="00866860">
        <w:rPr>
          <w:lang w:val="fr-FR"/>
        </w:rPr>
        <w:t xml:space="preserve">personnages, </w:t>
      </w:r>
      <w:hyperlink r:id="rId3785" w:anchor="Cul_Extremadura_T_lance" w:history="1">
        <w:r w:rsidR="00DE55E6" w:rsidRPr="00DE55E6">
          <w:rPr>
            <w:rStyle w:val="Hyperlink"/>
            <w:lang w:val="fr-FR"/>
          </w:rPr>
          <w:t>lance</w:t>
        </w:r>
      </w:hyperlink>
      <w:r w:rsidR="0086606B">
        <w:rPr>
          <w:lang w:val="fr-FR"/>
        </w:rPr>
        <w:t xml:space="preserve">, peigne, </w:t>
      </w:r>
      <w:hyperlink r:id="rId3786" w:anchor="Cul_Extremadura_T_miroir" w:history="1">
        <w:r w:rsidR="00F93E01" w:rsidRPr="0053189F">
          <w:rPr>
            <w:rStyle w:val="Hyperlink"/>
            <w:lang w:val="fr-FR"/>
          </w:rPr>
          <w:t>miroir</w:t>
        </w:r>
      </w:hyperlink>
      <w:r w:rsidR="0086606B">
        <w:rPr>
          <w:lang w:val="fr-FR"/>
        </w:rPr>
        <w:t>, bouclier, etc.</w:t>
      </w:r>
    </w:p>
    <w:p w14:paraId="08C2BAD9" w14:textId="77777777" w:rsidR="002E3DE4" w:rsidRDefault="002E3DE4" w:rsidP="00D544D2">
      <w:pPr>
        <w:rPr>
          <w:lang w:val="fr-FR"/>
        </w:rPr>
      </w:pPr>
    </w:p>
    <w:p w14:paraId="3186CD75" w14:textId="00C4B916" w:rsidR="002E3DE4" w:rsidRPr="004372FC" w:rsidRDefault="00000000" w:rsidP="00D544D2">
      <w:pPr>
        <w:rPr>
          <w:lang w:val="fr-FR"/>
        </w:rPr>
      </w:pPr>
      <w:hyperlink r:id="rId3787" w:anchor="Cul_Extremadura_per_Celestino2011_IIId" w:history="1">
        <w:r w:rsidR="002E3DE4" w:rsidRPr="004372FC">
          <w:rPr>
            <w:rStyle w:val="Hyperlink"/>
            <w:lang w:val="fr-FR"/>
          </w:rPr>
          <w:t>type IIID</w:t>
        </w:r>
      </w:hyperlink>
      <w:r w:rsidR="002E3DE4" w:rsidRPr="004372FC">
        <w:rPr>
          <w:lang w:val="fr-FR"/>
        </w:rPr>
        <w:t xml:space="preserve"> (BIB 3063)</w:t>
      </w:r>
    </w:p>
    <w:p w14:paraId="1B84C4F1" w14:textId="77777777" w:rsidR="006677FC" w:rsidRDefault="006677FC" w:rsidP="00D544D2">
      <w:pPr>
        <w:rPr>
          <w:lang w:val="fr-FR"/>
        </w:rPr>
      </w:pPr>
    </w:p>
    <w:p w14:paraId="4F84174F" w14:textId="77777777" w:rsidR="006677FC" w:rsidRDefault="006677FC" w:rsidP="00426FF9">
      <w:pPr>
        <w:pStyle w:val="Heading1"/>
      </w:pPr>
      <w:bookmarkStart w:id="1673" w:name="Sit_Coronil"/>
      <w:r>
        <w:t>CORONIL</w:t>
      </w:r>
    </w:p>
    <w:bookmarkEnd w:id="1673"/>
    <w:p w14:paraId="197F0FA9" w14:textId="77777777" w:rsidR="006677FC" w:rsidRPr="00920E4F" w:rsidRDefault="006677FC" w:rsidP="00D544D2">
      <w:pPr>
        <w:rPr>
          <w:sz w:val="20"/>
          <w:lang w:val="fr-FR"/>
        </w:rPr>
      </w:pPr>
      <w:r w:rsidRPr="00920E4F">
        <w:rPr>
          <w:sz w:val="20"/>
          <w:lang w:val="fr-FR"/>
        </w:rPr>
        <w:t>El Coronil</w:t>
      </w:r>
    </w:p>
    <w:p w14:paraId="3A8897B1" w14:textId="77777777" w:rsidR="006677FC" w:rsidRDefault="006677FC" w:rsidP="00D544D2">
      <w:pPr>
        <w:rPr>
          <w:lang w:val="fr-FR"/>
        </w:rPr>
      </w:pPr>
    </w:p>
    <w:p w14:paraId="25303E37" w14:textId="5F6E5F36" w:rsidR="006677FC" w:rsidRDefault="007D60E4" w:rsidP="00D544D2">
      <w:pPr>
        <w:rPr>
          <w:lang w:val="fr-FR"/>
        </w:rPr>
      </w:pPr>
      <w:r>
        <w:rPr>
          <w:lang w:val="fr-FR"/>
        </w:rPr>
        <w:t xml:space="preserve">L'une des plus grande </w:t>
      </w:r>
      <w:hyperlink r:id="rId3788" w:anchor="Cul_Extremadura_support_dim" w:history="1">
        <w:r w:rsidRPr="007D60E4">
          <w:rPr>
            <w:rStyle w:val="Hyperlink"/>
            <w:lang w:val="fr-FR"/>
          </w:rPr>
          <w:t>dimensions</w:t>
        </w:r>
      </w:hyperlink>
      <w:r>
        <w:rPr>
          <w:lang w:val="fr-FR"/>
        </w:rPr>
        <w:t xml:space="preserve"> </w:t>
      </w:r>
      <w:r w:rsidRPr="0035562A">
        <w:rPr>
          <w:lang w:val="fr-FR"/>
        </w:rPr>
        <w:t xml:space="preserve">du gr. des </w:t>
      </w:r>
      <w:hyperlink r:id="rId3789" w:anchor="Cul_Extremadura" w:history="1">
        <w:r w:rsidRPr="0032190F">
          <w:rPr>
            <w:rStyle w:val="Hyperlink"/>
            <w:lang w:val="fr-FR"/>
          </w:rPr>
          <w:t>stèles d’Extrémadure</w:t>
        </w:r>
      </w:hyperlink>
      <w:r>
        <w:rPr>
          <w:lang w:val="fr-FR"/>
        </w:rPr>
        <w:t xml:space="preserve"> (SS BIB) Surface préparée par abrasion (BIB 2172) </w:t>
      </w:r>
      <w:r w:rsidR="006677FC">
        <w:rPr>
          <w:lang w:val="fr-FR"/>
        </w:rPr>
        <w:t>Personnage à casque à cornes longues, peigne, bouclier, etc. (SS BIB)</w:t>
      </w:r>
    </w:p>
    <w:p w14:paraId="46CF8073" w14:textId="77777777" w:rsidR="006C2202" w:rsidRDefault="006C2202" w:rsidP="00D544D2">
      <w:pPr>
        <w:rPr>
          <w:lang w:val="fr-FR"/>
        </w:rPr>
      </w:pPr>
    </w:p>
    <w:p w14:paraId="217F85A9" w14:textId="15D6BA3B" w:rsidR="002E3DE4" w:rsidRDefault="00000000" w:rsidP="00D544D2">
      <w:pPr>
        <w:rPr>
          <w:lang w:val="fr-FR"/>
        </w:rPr>
      </w:pPr>
      <w:hyperlink r:id="rId3790" w:anchor="Cul_Extremadura_per_Celestino2011_IVA1" w:history="1">
        <w:r w:rsidR="002E3DE4" w:rsidRPr="002E3DE4">
          <w:rPr>
            <w:rStyle w:val="Hyperlink"/>
            <w:lang w:val="fr-FR"/>
          </w:rPr>
          <w:t>type IVA.1</w:t>
        </w:r>
      </w:hyperlink>
      <w:r w:rsidR="002E3DE4" w:rsidRPr="002E3DE4">
        <w:rPr>
          <w:lang w:val="fr-FR"/>
        </w:rPr>
        <w:t xml:space="preserve"> (BIB 3063)</w:t>
      </w:r>
    </w:p>
    <w:p w14:paraId="34375B9E" w14:textId="77777777" w:rsidR="002E3DE4" w:rsidRDefault="002E3DE4" w:rsidP="00D544D2">
      <w:pPr>
        <w:rPr>
          <w:lang w:val="fr-FR"/>
        </w:rPr>
      </w:pPr>
    </w:p>
    <w:p w14:paraId="4AC29138" w14:textId="77777777" w:rsidR="006C2202" w:rsidRDefault="006C2202" w:rsidP="00426FF9">
      <w:pPr>
        <w:pStyle w:val="Heading1"/>
      </w:pPr>
      <w:bookmarkStart w:id="1674" w:name="Sit_Siete_Cuevas"/>
      <w:r>
        <w:t>SIETE CUEVAS</w:t>
      </w:r>
    </w:p>
    <w:bookmarkEnd w:id="1674"/>
    <w:p w14:paraId="2549DC80" w14:textId="77777777" w:rsidR="006C2202" w:rsidRDefault="006C2202" w:rsidP="00D544D2">
      <w:pPr>
        <w:rPr>
          <w:lang w:val="fr-FR"/>
        </w:rPr>
      </w:pPr>
    </w:p>
    <w:p w14:paraId="1D9CD519" w14:textId="51DEF95E" w:rsidR="006C2202" w:rsidRDefault="006C2202" w:rsidP="00D544D2">
      <w:pPr>
        <w:rPr>
          <w:lang w:val="fr-FR"/>
        </w:rPr>
      </w:pPr>
      <w:r>
        <w:rPr>
          <w:lang w:val="fr-FR"/>
        </w:rPr>
        <w:t xml:space="preserve">Mine de cuivre dans la zone métallifère d' </w:t>
      </w:r>
      <w:hyperlink r:id="rId3791" w:anchor="Sit_IPB_zone_OssaMorena" w:history="1">
        <w:r w:rsidRPr="00175810">
          <w:rPr>
            <w:rStyle w:val="Hyperlink"/>
            <w:lang w:val="fr-FR"/>
          </w:rPr>
          <w:t>Ossa-Morena</w:t>
        </w:r>
      </w:hyperlink>
      <w:r w:rsidRPr="006C2202">
        <w:rPr>
          <w:lang w:val="fr-FR"/>
        </w:rPr>
        <w:t xml:space="preserve">, exploitée au BF (Penco 2009), proche de </w:t>
      </w:r>
      <w:hyperlink r:id="rId3792" w:anchor="Sit_Cerro_Muriano" w:history="1">
        <w:r w:rsidRPr="006C2202">
          <w:rPr>
            <w:rStyle w:val="Hyperlink"/>
            <w:lang w:val="fr-FR"/>
          </w:rPr>
          <w:t>Cerro Muriano</w:t>
        </w:r>
      </w:hyperlink>
      <w:r>
        <w:rPr>
          <w:lang w:val="fr-FR"/>
        </w:rPr>
        <w:t xml:space="preserve"> (BIB 2172)</w:t>
      </w:r>
      <w:r w:rsidR="00724725">
        <w:rPr>
          <w:lang w:val="fr-FR"/>
        </w:rPr>
        <w:t xml:space="preserve"> Filon cuprifère situé à  507 m.s.n.m compte parmi les 6 filons qui constituent le </w:t>
      </w:r>
      <w:r w:rsidR="00724725" w:rsidRPr="00724725">
        <w:rPr>
          <w:i/>
          <w:lang w:val="fr-FR"/>
        </w:rPr>
        <w:t>Campo filoniano de Cerro Muriano</w:t>
      </w:r>
      <w:r w:rsidR="00724725">
        <w:rPr>
          <w:lang w:val="fr-FR"/>
        </w:rPr>
        <w:t xml:space="preserve"> (BIB 3072)</w:t>
      </w:r>
    </w:p>
    <w:p w14:paraId="24A7D535" w14:textId="77777777" w:rsidR="00724725" w:rsidRDefault="00724725" w:rsidP="00D544D2">
      <w:pPr>
        <w:rPr>
          <w:lang w:val="fr-FR"/>
        </w:rPr>
      </w:pPr>
      <w:r>
        <w:rPr>
          <w:lang w:val="fr-FR"/>
        </w:rPr>
        <w:t>Une pointe de Palmella a été fabriquée en cuivre des mines du complexe minier de Cerro Muriano (BIB 3072)</w:t>
      </w:r>
    </w:p>
    <w:p w14:paraId="55AB23C6" w14:textId="77777777" w:rsidR="00D544D2" w:rsidRPr="0032190F" w:rsidRDefault="00D544D2" w:rsidP="00426FF9">
      <w:pPr>
        <w:pStyle w:val="Heading1"/>
      </w:pPr>
      <w:r w:rsidRPr="0032190F">
        <w:br/>
      </w:r>
      <w:bookmarkStart w:id="1675" w:name="Sit_Cerro_Muriano"/>
      <w:r w:rsidRPr="0032190F">
        <w:t>CERRO MURIANO</w:t>
      </w:r>
      <w:bookmarkEnd w:id="1675"/>
    </w:p>
    <w:p w14:paraId="218854BF" w14:textId="77777777" w:rsidR="00D544D2" w:rsidRPr="0032190F" w:rsidRDefault="00D544D2" w:rsidP="00D544D2">
      <w:pPr>
        <w:rPr>
          <w:lang w:val="fr-FR"/>
        </w:rPr>
      </w:pPr>
    </w:p>
    <w:p w14:paraId="0627F9DC" w14:textId="6E8CEEB9" w:rsidR="004D2209" w:rsidRPr="0078097B" w:rsidRDefault="00B63CD0" w:rsidP="0053189F">
      <w:pPr>
        <w:jc w:val="both"/>
        <w:rPr>
          <w:szCs w:val="20"/>
          <w:lang w:val="fr-FR" w:eastAsia="en-GB"/>
        </w:rPr>
      </w:pPr>
      <w:r>
        <w:rPr>
          <w:lang w:val="fr-FR"/>
        </w:rPr>
        <w:t xml:space="preserve">Cordoba, Andalousie. </w:t>
      </w:r>
      <w:r w:rsidR="00175810">
        <w:rPr>
          <w:lang w:val="fr-FR"/>
        </w:rPr>
        <w:t xml:space="preserve">Vale del Guadiato, </w:t>
      </w:r>
      <w:r w:rsidR="00065950">
        <w:rPr>
          <w:lang w:val="fr-FR"/>
        </w:rPr>
        <w:t xml:space="preserve">zone minière (BIB 2198) </w:t>
      </w:r>
      <w:r w:rsidR="00175810">
        <w:rPr>
          <w:lang w:val="fr-FR"/>
        </w:rPr>
        <w:t>dans la zone mét</w:t>
      </w:r>
      <w:r w:rsidR="00065950">
        <w:rPr>
          <w:lang w:val="fr-FR"/>
        </w:rPr>
        <w:t>a</w:t>
      </w:r>
      <w:r w:rsidR="00175810">
        <w:rPr>
          <w:lang w:val="fr-FR"/>
        </w:rPr>
        <w:t xml:space="preserve">llifère d' </w:t>
      </w:r>
      <w:hyperlink r:id="rId3793" w:anchor="Sit_IPB_zone_OssaMorena" w:history="1">
        <w:r w:rsidR="00175810" w:rsidRPr="00175810">
          <w:rPr>
            <w:rStyle w:val="Hyperlink"/>
            <w:lang w:val="fr-FR"/>
          </w:rPr>
          <w:t>Ossa-Morena</w:t>
        </w:r>
      </w:hyperlink>
      <w:r w:rsidR="00175810">
        <w:rPr>
          <w:lang w:val="fr-FR"/>
        </w:rPr>
        <w:t xml:space="preserve"> (BIB 2172) </w:t>
      </w:r>
      <w:r w:rsidR="004D2209" w:rsidRPr="0078097B">
        <w:rPr>
          <w:lang w:val="fr-FR"/>
        </w:rPr>
        <w:t xml:space="preserve">Peut-être il existe un dépôt du même nom v. </w:t>
      </w:r>
      <w:r w:rsidR="004D2209" w:rsidRPr="0078097B">
        <w:rPr>
          <w:szCs w:val="20"/>
          <w:lang w:val="fr-FR" w:eastAsia="en-GB"/>
        </w:rPr>
        <w:t>(BIB 2198 p. 466)</w:t>
      </w:r>
      <w:r w:rsidR="00175810">
        <w:rPr>
          <w:szCs w:val="20"/>
          <w:lang w:val="fr-FR" w:eastAsia="en-GB"/>
        </w:rPr>
        <w:t xml:space="preserve"> Proche de la mine de </w:t>
      </w:r>
      <w:hyperlink r:id="rId3794" w:anchor="Sit_Siete_Cuevas" w:history="1">
        <w:r w:rsidR="00175810" w:rsidRPr="006C2202">
          <w:rPr>
            <w:rStyle w:val="Hyperlink"/>
            <w:szCs w:val="20"/>
            <w:lang w:val="fr-FR" w:eastAsia="en-GB"/>
          </w:rPr>
          <w:t>Siete Cuevas</w:t>
        </w:r>
      </w:hyperlink>
      <w:r w:rsidR="00175810">
        <w:rPr>
          <w:szCs w:val="20"/>
          <w:lang w:val="fr-FR" w:eastAsia="en-GB"/>
        </w:rPr>
        <w:t xml:space="preserve"> </w:t>
      </w:r>
      <w:r w:rsidR="00175810">
        <w:rPr>
          <w:lang w:val="fr-FR"/>
        </w:rPr>
        <w:t>(BIB 2172)</w:t>
      </w:r>
    </w:p>
    <w:p w14:paraId="46A91190" w14:textId="77777777" w:rsidR="00A16B95" w:rsidRPr="0032190F" w:rsidRDefault="00A16B95" w:rsidP="00D544D2">
      <w:pPr>
        <w:rPr>
          <w:lang w:val="fr-FR"/>
        </w:rPr>
      </w:pPr>
    </w:p>
    <w:p w14:paraId="5F139455" w14:textId="77777777" w:rsidR="00D544D2" w:rsidRPr="00743CB8" w:rsidRDefault="00A16B95" w:rsidP="00D544D2">
      <w:pPr>
        <w:pStyle w:val="Heading2"/>
        <w:rPr>
          <w:lang w:val="en-GB"/>
        </w:rPr>
      </w:pPr>
      <w:bookmarkStart w:id="1676" w:name="Sit_Cerro_Muriano_1"/>
      <w:r>
        <w:rPr>
          <w:lang w:val="en-GB"/>
        </w:rPr>
        <w:t>Cerro Muriano 1</w:t>
      </w:r>
    </w:p>
    <w:bookmarkEnd w:id="1676"/>
    <w:p w14:paraId="0D2E649D" w14:textId="77777777" w:rsidR="00A13C46" w:rsidRDefault="00A13C46" w:rsidP="00512844">
      <w:pPr>
        <w:jc w:val="both"/>
        <w:rPr>
          <w:lang w:val="en-GB"/>
        </w:rPr>
      </w:pPr>
    </w:p>
    <w:p w14:paraId="47D68572" w14:textId="5F0037F9" w:rsidR="00D544D2" w:rsidRDefault="0078097B" w:rsidP="00512844">
      <w:pPr>
        <w:jc w:val="both"/>
        <w:rPr>
          <w:lang w:val="en-GB"/>
        </w:rPr>
      </w:pPr>
      <w:r>
        <w:rPr>
          <w:lang w:val="en-GB"/>
        </w:rPr>
        <w:t xml:space="preserve">possible </w:t>
      </w:r>
      <w:hyperlink r:id="rId3795" w:anchor="Cul_Art_TAC_T_t_lingot_peau_boeuf" w:history="1">
        <w:r w:rsidRPr="00467DA3">
          <w:rPr>
            <w:rStyle w:val="Hyperlink"/>
            <w:lang w:val="en-GB"/>
          </w:rPr>
          <w:t xml:space="preserve">lingot </w:t>
        </w:r>
        <w:r w:rsidR="00920E4F">
          <w:rPr>
            <w:rStyle w:val="Hyperlink"/>
            <w:lang w:val="en-GB"/>
          </w:rPr>
          <w:t>PDB</w:t>
        </w:r>
      </w:hyperlink>
      <w:r>
        <w:rPr>
          <w:lang w:val="en-GB"/>
        </w:rPr>
        <w:t xml:space="preserve"> (</w:t>
      </w:r>
      <w:r w:rsidR="00512844">
        <w:rPr>
          <w:lang w:val="en-GB"/>
        </w:rPr>
        <w:t>BIB 2172</w:t>
      </w:r>
      <w:r>
        <w:rPr>
          <w:lang w:val="en-GB"/>
        </w:rPr>
        <w:t>)</w:t>
      </w:r>
      <w:r w:rsidR="00A13C46">
        <w:rPr>
          <w:lang w:val="en-GB"/>
        </w:rPr>
        <w:t xml:space="preserve"> d'après les dimensions relative, possible lingot en peau de boeuf (SS BIB)</w:t>
      </w:r>
      <w:r w:rsidR="00A13C46" w:rsidRPr="00A13C46">
        <w:rPr>
          <w:lang w:val="en-GB"/>
        </w:rPr>
        <w:t xml:space="preserve"> </w:t>
      </w:r>
      <w:r w:rsidR="00A13C46" w:rsidRPr="00D544D2">
        <w:rPr>
          <w:lang w:val="en-GB"/>
        </w:rPr>
        <w:t>« </w:t>
      </w:r>
      <w:r w:rsidR="00A13C46" w:rsidRPr="00D544D2">
        <w:rPr>
          <w:i/>
          <w:lang w:val="en-GB"/>
        </w:rPr>
        <w:t>on the upper part there is an element with the shape of a stretched out bull hide next to the warrior, which opens up endless interpretative possibilities</w:t>
      </w:r>
      <w:r w:rsidR="00A13C46">
        <w:rPr>
          <w:lang w:val="en-GB"/>
        </w:rPr>
        <w:t>” (BIB 2186 p. 138)</w:t>
      </w:r>
    </w:p>
    <w:p w14:paraId="0BCA38EA" w14:textId="5259D3E3" w:rsidR="00287454" w:rsidRDefault="00287454" w:rsidP="00512844">
      <w:pPr>
        <w:jc w:val="both"/>
        <w:rPr>
          <w:lang w:val="fr-FR"/>
        </w:rPr>
      </w:pPr>
      <w:r w:rsidRPr="00287454">
        <w:rPr>
          <w:lang w:val="fr-FR"/>
        </w:rPr>
        <w:t>Forme très claire de lingot chypriote (BIB 3063)</w:t>
      </w:r>
      <w:r w:rsidR="00AB7F9D">
        <w:rPr>
          <w:lang w:val="fr-FR"/>
        </w:rPr>
        <w:t xml:space="preserve"> Composition très proche de </w:t>
      </w:r>
      <w:hyperlink r:id="rId3796" w:anchor="Sit_Cortijo_Reina_1" w:history="1">
        <w:r w:rsidR="00AB7F9D" w:rsidRPr="00AB7F9D">
          <w:rPr>
            <w:rStyle w:val="Hyperlink"/>
            <w:lang w:val="fr-FR"/>
          </w:rPr>
          <w:t xml:space="preserve">Cortijo de la </w:t>
        </w:r>
        <w:r w:rsidR="00AB7F9D">
          <w:rPr>
            <w:rStyle w:val="Hyperlink"/>
            <w:lang w:val="fr-FR"/>
          </w:rPr>
          <w:t>Re</w:t>
        </w:r>
        <w:r w:rsidR="00AB7F9D" w:rsidRPr="00AB7F9D">
          <w:rPr>
            <w:rStyle w:val="Hyperlink"/>
            <w:lang w:val="fr-FR"/>
          </w:rPr>
          <w:t>in</w:t>
        </w:r>
        <w:r w:rsidR="00AB7F9D">
          <w:rPr>
            <w:rStyle w:val="Hyperlink"/>
            <w:lang w:val="fr-FR"/>
          </w:rPr>
          <w:t>a 1</w:t>
        </w:r>
      </w:hyperlink>
      <w:r w:rsidR="00AB7F9D">
        <w:rPr>
          <w:lang w:val="fr-FR"/>
        </w:rPr>
        <w:t xml:space="preserve"> (SS BIB)</w:t>
      </w:r>
    </w:p>
    <w:p w14:paraId="67F61BF5" w14:textId="77777777" w:rsidR="002E3DE4" w:rsidRDefault="002E3DE4" w:rsidP="00512844">
      <w:pPr>
        <w:jc w:val="both"/>
        <w:rPr>
          <w:lang w:val="fr-FR"/>
        </w:rPr>
      </w:pPr>
    </w:p>
    <w:p w14:paraId="679B739F" w14:textId="4DC8C246" w:rsidR="002E3DE4" w:rsidRPr="004372FC" w:rsidRDefault="00000000" w:rsidP="00512844">
      <w:pPr>
        <w:jc w:val="both"/>
        <w:rPr>
          <w:lang w:val="es-ES"/>
        </w:rPr>
      </w:pPr>
      <w:hyperlink r:id="rId3797" w:anchor="Cul_Extremadura_per_Celestino2011_IVA1" w:history="1">
        <w:r w:rsidR="002E3DE4" w:rsidRPr="004372FC">
          <w:rPr>
            <w:rStyle w:val="Hyperlink"/>
            <w:lang w:val="es-ES"/>
          </w:rPr>
          <w:t>type IVA.1</w:t>
        </w:r>
      </w:hyperlink>
      <w:r w:rsidR="002E3DE4" w:rsidRPr="004372FC">
        <w:rPr>
          <w:lang w:val="es-ES"/>
        </w:rPr>
        <w:t xml:space="preserve"> (BIB 3063)</w:t>
      </w:r>
    </w:p>
    <w:p w14:paraId="51AF90FF" w14:textId="77777777" w:rsidR="00A16B95" w:rsidRPr="004372FC" w:rsidRDefault="00A16B95" w:rsidP="00D544D2">
      <w:pPr>
        <w:rPr>
          <w:lang w:val="es-ES"/>
        </w:rPr>
      </w:pPr>
    </w:p>
    <w:p w14:paraId="575A789A" w14:textId="77777777" w:rsidR="00A16B95" w:rsidRPr="004372FC" w:rsidRDefault="00A16B95" w:rsidP="00A16B95">
      <w:pPr>
        <w:pStyle w:val="Heading2"/>
        <w:rPr>
          <w:lang w:val="es-ES"/>
        </w:rPr>
      </w:pPr>
      <w:bookmarkStart w:id="1677" w:name="Sit_Cerro_Muriano_2"/>
      <w:r w:rsidRPr="004372FC">
        <w:rPr>
          <w:lang w:val="es-ES"/>
        </w:rPr>
        <w:lastRenderedPageBreak/>
        <w:t>Cerro Muriano 2</w:t>
      </w:r>
    </w:p>
    <w:bookmarkEnd w:id="1677"/>
    <w:p w14:paraId="44D19059" w14:textId="77777777" w:rsidR="00A16B95" w:rsidRPr="004372FC" w:rsidRDefault="00A16B95" w:rsidP="00242C0F">
      <w:pPr>
        <w:rPr>
          <w:lang w:val="es-ES"/>
        </w:rPr>
      </w:pPr>
    </w:p>
    <w:p w14:paraId="369B8F75" w14:textId="229E7C9B" w:rsidR="00A14783" w:rsidRPr="004372FC" w:rsidRDefault="00A16B95" w:rsidP="00242C0F">
      <w:pPr>
        <w:rPr>
          <w:lang w:val="fr-FR"/>
        </w:rPr>
      </w:pPr>
      <w:r w:rsidRPr="0078097B">
        <w:rPr>
          <w:lang w:val="fr-FR"/>
        </w:rPr>
        <w:t xml:space="preserve">Représentation de </w:t>
      </w:r>
      <w:hyperlink r:id="rId3798" w:anchor="Cul_Extremadura_T_char" w:history="1">
        <w:r w:rsidRPr="0078097B">
          <w:rPr>
            <w:rStyle w:val="Hyperlink"/>
            <w:lang w:val="fr-FR"/>
          </w:rPr>
          <w:t>char</w:t>
        </w:r>
      </w:hyperlink>
      <w:r w:rsidR="0078097B" w:rsidRPr="0078097B">
        <w:rPr>
          <w:lang w:val="fr-FR"/>
        </w:rPr>
        <w:t>, casque à</w:t>
      </w:r>
      <w:r w:rsidR="0078097B">
        <w:rPr>
          <w:lang w:val="fr-FR"/>
        </w:rPr>
        <w:t xml:space="preserve"> </w:t>
      </w:r>
      <w:r w:rsidR="0078097B" w:rsidRPr="0078097B">
        <w:rPr>
          <w:lang w:val="fr-FR"/>
        </w:rPr>
        <w:t>cornes,</w:t>
      </w:r>
      <w:r w:rsidR="0078097B">
        <w:rPr>
          <w:lang w:val="fr-FR"/>
        </w:rPr>
        <w:t xml:space="preserve"> </w:t>
      </w:r>
      <w:hyperlink r:id="rId3799" w:anchor="Cul_Extremadura_T_bouclier_V" w:history="1">
        <w:r w:rsidR="0035562A">
          <w:rPr>
            <w:rStyle w:val="Hyperlink"/>
            <w:lang w:val="fr-FR"/>
          </w:rPr>
          <w:t>bouclier en V</w:t>
        </w:r>
      </w:hyperlink>
    </w:p>
    <w:p w14:paraId="08DB4F47" w14:textId="77777777" w:rsidR="002E3DE4" w:rsidRPr="004372FC" w:rsidRDefault="002E3DE4" w:rsidP="00242C0F">
      <w:pPr>
        <w:rPr>
          <w:lang w:val="fr-FR"/>
        </w:rPr>
      </w:pPr>
    </w:p>
    <w:p w14:paraId="607D0D1D" w14:textId="33075CBA" w:rsidR="002E3DE4" w:rsidRDefault="00000000" w:rsidP="00242C0F">
      <w:pPr>
        <w:rPr>
          <w:u w:val="single"/>
          <w:lang w:val="fr-FR"/>
        </w:rPr>
      </w:pPr>
      <w:hyperlink r:id="rId3800" w:anchor="Cul_Extremadura_per_Celestino2011_IVA1" w:history="1">
        <w:r w:rsidR="002E3DE4" w:rsidRPr="002E3DE4">
          <w:rPr>
            <w:rStyle w:val="Hyperlink"/>
            <w:lang w:val="fr-FR"/>
          </w:rPr>
          <w:t>type IVA.1</w:t>
        </w:r>
      </w:hyperlink>
      <w:r w:rsidR="002E3DE4" w:rsidRPr="002E3DE4">
        <w:rPr>
          <w:lang w:val="fr-FR"/>
        </w:rPr>
        <w:t xml:space="preserve"> (BIB 3063)</w:t>
      </w:r>
    </w:p>
    <w:p w14:paraId="386D05D3" w14:textId="77777777" w:rsidR="001800FD" w:rsidRDefault="001800FD" w:rsidP="00242C0F">
      <w:pPr>
        <w:rPr>
          <w:lang w:val="fr-FR"/>
        </w:rPr>
      </w:pPr>
    </w:p>
    <w:p w14:paraId="498545E5" w14:textId="77777777" w:rsidR="001800FD" w:rsidRDefault="001800FD" w:rsidP="001800FD">
      <w:pPr>
        <w:pStyle w:val="Heading3"/>
      </w:pPr>
      <w:bookmarkStart w:id="1678" w:name="Sit_Cerro_Muriano_2_ctx"/>
      <w:r>
        <w:t>contexte</w:t>
      </w:r>
    </w:p>
    <w:bookmarkEnd w:id="1678"/>
    <w:p w14:paraId="18D73EA8" w14:textId="01254DF7" w:rsidR="001800FD" w:rsidRPr="001800FD" w:rsidRDefault="001800FD" w:rsidP="001800FD">
      <w:pPr>
        <w:rPr>
          <w:lang w:eastAsia="fr-FR"/>
        </w:rPr>
      </w:pPr>
      <w:r>
        <w:rPr>
          <w:lang w:val="fr-FR" w:eastAsia="fr-FR"/>
        </w:rPr>
        <w:t>Lié à des cendres, des ossement d'animaux, 20 m de distance d'une stèle épigraphique avec des inscriptions du SW [</w:t>
      </w:r>
      <w:hyperlink r:id="rId3801" w:anchor="Cul_Extremadura_inter_funeraire" w:history="1">
        <w:r w:rsidRPr="001800FD">
          <w:rPr>
            <w:rStyle w:val="Hyperlink"/>
            <w:lang w:val="fr-FR"/>
          </w:rPr>
          <w:t>funéraire</w:t>
        </w:r>
      </w:hyperlink>
      <w:r>
        <w:rPr>
          <w:lang w:val="fr-FR" w:eastAsia="fr-FR"/>
        </w:rPr>
        <w:t xml:space="preserve">?] </w:t>
      </w:r>
      <w:r w:rsidRPr="001800FD">
        <w:rPr>
          <w:lang w:eastAsia="fr-FR"/>
        </w:rPr>
        <w:t>(</w:t>
      </w:r>
      <w:r w:rsidRPr="001800FD">
        <w:rPr>
          <w:i/>
          <w:lang w:eastAsia="fr-FR"/>
        </w:rPr>
        <w:t>20 m away from an epigraphic stela with southwestern script</w:t>
      </w:r>
      <w:r>
        <w:rPr>
          <w:lang w:eastAsia="fr-FR"/>
        </w:rPr>
        <w:t xml:space="preserve">) (Murillo et al. 2005) </w:t>
      </w:r>
      <w:r w:rsidRPr="001800FD">
        <w:rPr>
          <w:lang w:eastAsia="fr-FR"/>
        </w:rPr>
        <w:t>(BIB 3081)</w:t>
      </w:r>
    </w:p>
    <w:p w14:paraId="148B6C0E" w14:textId="77777777" w:rsidR="00534D82" w:rsidRPr="001800FD" w:rsidRDefault="00534D82" w:rsidP="00242C0F"/>
    <w:p w14:paraId="43BD1154" w14:textId="77777777" w:rsidR="001823E9" w:rsidRPr="006702EA" w:rsidRDefault="001823E9" w:rsidP="00426FF9">
      <w:pPr>
        <w:pStyle w:val="Heading1"/>
      </w:pPr>
      <w:bookmarkStart w:id="1679" w:name="Sit_Cuatro_Casas"/>
      <w:r w:rsidRPr="006702EA">
        <w:t>CUATRO CASAS</w:t>
      </w:r>
    </w:p>
    <w:bookmarkEnd w:id="1679"/>
    <w:p w14:paraId="474E9EDA" w14:textId="77777777" w:rsidR="001823E9" w:rsidRPr="006702EA" w:rsidRDefault="001823E9" w:rsidP="00242C0F">
      <w:pPr>
        <w:rPr>
          <w:lang w:val="fr-FR"/>
        </w:rPr>
      </w:pPr>
    </w:p>
    <w:p w14:paraId="2E30FB25" w14:textId="748DB5F5" w:rsidR="001823E9" w:rsidRPr="0035562A" w:rsidRDefault="001823E9" w:rsidP="00673F0D">
      <w:pPr>
        <w:jc w:val="both"/>
        <w:rPr>
          <w:lang w:val="fr-FR"/>
        </w:rPr>
      </w:pPr>
      <w:r w:rsidRPr="0035562A">
        <w:rPr>
          <w:lang w:val="fr-FR"/>
        </w:rPr>
        <w:t>La stèle de Cuatro Casa</w:t>
      </w:r>
      <w:r w:rsidR="00E232F4" w:rsidRPr="0035562A">
        <w:rPr>
          <w:lang w:val="fr-FR"/>
        </w:rPr>
        <w:t>s (</w:t>
      </w:r>
      <w:r w:rsidR="00E232F4" w:rsidRPr="0035562A">
        <w:rPr>
          <w:rStyle w:val="st"/>
          <w:lang w:val="fr-FR"/>
        </w:rPr>
        <w:t>Carmona)</w:t>
      </w:r>
      <w:r w:rsidRPr="0035562A">
        <w:rPr>
          <w:lang w:val="fr-FR"/>
        </w:rPr>
        <w:t xml:space="preserve">, du </w:t>
      </w:r>
      <w:r w:rsidR="0035562A" w:rsidRPr="0035562A">
        <w:rPr>
          <w:lang w:val="fr-FR"/>
        </w:rPr>
        <w:t xml:space="preserve">gr. des </w:t>
      </w:r>
      <w:hyperlink r:id="rId3802" w:anchor="Cul_Extremadura" w:history="1">
        <w:r w:rsidRPr="0032190F">
          <w:rPr>
            <w:rStyle w:val="Hyperlink"/>
            <w:lang w:val="fr-FR"/>
          </w:rPr>
          <w:t>stèles d’Extrémadure</w:t>
        </w:r>
      </w:hyperlink>
      <w:r w:rsidRPr="0032190F">
        <w:rPr>
          <w:lang w:val="fr-FR"/>
        </w:rPr>
        <w:t xml:space="preserve">, montre un </w:t>
      </w:r>
      <w:hyperlink r:id="rId3803" w:anchor="Cul_Extremadura_T_char" w:history="1">
        <w:r w:rsidR="00C87DF1" w:rsidRPr="0032190F">
          <w:rPr>
            <w:rStyle w:val="Hyperlink"/>
            <w:lang w:val="fr-FR"/>
          </w:rPr>
          <w:t>char</w:t>
        </w:r>
      </w:hyperlink>
      <w:r w:rsidR="0035562A" w:rsidRPr="0035562A">
        <w:rPr>
          <w:lang w:val="fr-FR"/>
        </w:rPr>
        <w:t xml:space="preserve"> </w:t>
      </w:r>
      <w:r w:rsidRPr="0032190F">
        <w:rPr>
          <w:lang w:val="fr-FR"/>
        </w:rPr>
        <w:t>vu du dessus très proche de celui de Sublaines : caisse vu du dessu</w:t>
      </w:r>
      <w:r w:rsidR="00673F0D" w:rsidRPr="0032190F">
        <w:rPr>
          <w:lang w:val="fr-FR"/>
        </w:rPr>
        <w:t>s</w:t>
      </w:r>
      <w:r w:rsidRPr="0032190F">
        <w:rPr>
          <w:lang w:val="fr-FR"/>
        </w:rPr>
        <w:t xml:space="preserve">, </w:t>
      </w:r>
      <w:hyperlink r:id="rId3804" w:anchor="Cul_Proto_Art_TAC_T_z_chev" w:history="1">
        <w:r w:rsidR="002372BC" w:rsidRPr="0032190F">
          <w:rPr>
            <w:rStyle w:val="Hyperlink"/>
            <w:lang w:val="fr-FR" w:eastAsia="en-GB"/>
          </w:rPr>
          <w:t>chevaux</w:t>
        </w:r>
      </w:hyperlink>
      <w:r w:rsidR="00552187" w:rsidRPr="00552187">
        <w:rPr>
          <w:lang w:val="fr-FR"/>
        </w:rPr>
        <w:t xml:space="preserve"> </w:t>
      </w:r>
      <w:r w:rsidRPr="0032190F">
        <w:rPr>
          <w:lang w:val="fr-FR"/>
        </w:rPr>
        <w:t xml:space="preserve">en symétrie de part et d’autre du timon. </w:t>
      </w:r>
      <w:r w:rsidRPr="0035562A">
        <w:rPr>
          <w:lang w:val="fr-FR"/>
        </w:rPr>
        <w:t>Représentations sur la stèle :</w:t>
      </w:r>
    </w:p>
    <w:p w14:paraId="281F8E23" w14:textId="77777777" w:rsidR="000948E5" w:rsidRPr="0035562A" w:rsidRDefault="000948E5" w:rsidP="00673F0D">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95"/>
      </w:tblGrid>
      <w:tr w:rsidR="001823E9" w:rsidRPr="009A24C6" w14:paraId="5E43365F" w14:textId="77777777" w:rsidTr="00C35EA7">
        <w:trPr>
          <w:jc w:val="center"/>
        </w:trPr>
        <w:tc>
          <w:tcPr>
            <w:tcW w:w="3795" w:type="dxa"/>
          </w:tcPr>
          <w:p w14:paraId="5D9CAA6E" w14:textId="77777777" w:rsidR="001823E9" w:rsidRPr="00C35EA7" w:rsidRDefault="001823E9" w:rsidP="001823E9">
            <w:pPr>
              <w:rPr>
                <w:lang w:val="fr-FR"/>
              </w:rPr>
            </w:pPr>
            <w:r w:rsidRPr="00C35EA7">
              <w:rPr>
                <w:lang w:val="fr-FR"/>
              </w:rPr>
              <w:t>char conduit par des chevaux</w:t>
            </w:r>
          </w:p>
        </w:tc>
      </w:tr>
      <w:tr w:rsidR="001823E9" w:rsidRPr="00534D82" w14:paraId="64405938" w14:textId="77777777" w:rsidTr="00C35EA7">
        <w:trPr>
          <w:jc w:val="center"/>
        </w:trPr>
        <w:tc>
          <w:tcPr>
            <w:tcW w:w="3795" w:type="dxa"/>
          </w:tcPr>
          <w:p w14:paraId="5389B061" w14:textId="2D0BD555" w:rsidR="001823E9" w:rsidRPr="00534D82" w:rsidRDefault="00000000" w:rsidP="001823E9">
            <w:hyperlink r:id="rId3805" w:anchor="Cul_Proto_Art_TAC_T_t_bouclier" w:history="1">
              <w:r w:rsidR="000948E5" w:rsidRPr="00C35EA7">
                <w:rPr>
                  <w:rStyle w:val="Hyperlink"/>
                  <w:szCs w:val="20"/>
                </w:rPr>
                <w:t>bouclier</w:t>
              </w:r>
            </w:hyperlink>
            <w:r w:rsidR="001823E9" w:rsidRPr="00534D82">
              <w:t>( ?) à cercles concentriques</w:t>
            </w:r>
          </w:p>
        </w:tc>
      </w:tr>
      <w:tr w:rsidR="001823E9" w:rsidRPr="00534D82" w14:paraId="3C25769D" w14:textId="77777777" w:rsidTr="00C35EA7">
        <w:trPr>
          <w:jc w:val="center"/>
        </w:trPr>
        <w:tc>
          <w:tcPr>
            <w:tcW w:w="3795" w:type="dxa"/>
          </w:tcPr>
          <w:p w14:paraId="13ABAD56" w14:textId="77777777" w:rsidR="001823E9" w:rsidRPr="00534D82" w:rsidRDefault="001823E9" w:rsidP="001823E9">
            <w:r w:rsidRPr="00534D82">
              <w:t>arc</w:t>
            </w:r>
          </w:p>
        </w:tc>
      </w:tr>
      <w:tr w:rsidR="001823E9" w:rsidRPr="00534D82" w14:paraId="464A2A49" w14:textId="77777777" w:rsidTr="00C35EA7">
        <w:trPr>
          <w:jc w:val="center"/>
        </w:trPr>
        <w:tc>
          <w:tcPr>
            <w:tcW w:w="3795" w:type="dxa"/>
          </w:tcPr>
          <w:p w14:paraId="04442B9F" w14:textId="6DDD03D6" w:rsidR="001823E9" w:rsidRPr="00534D82" w:rsidRDefault="00000000" w:rsidP="001823E9">
            <w:hyperlink r:id="rId3806" w:anchor="Cul_Extremadura_T_lance" w:history="1">
              <w:r w:rsidR="00DE55E6" w:rsidRPr="00DE55E6">
                <w:rPr>
                  <w:rStyle w:val="Hyperlink"/>
                  <w:lang w:val="fr-FR"/>
                </w:rPr>
                <w:t>lance</w:t>
              </w:r>
            </w:hyperlink>
          </w:p>
        </w:tc>
      </w:tr>
      <w:tr w:rsidR="001823E9" w:rsidRPr="00534D82" w14:paraId="3FA4F1DD" w14:textId="77777777" w:rsidTr="00C35EA7">
        <w:trPr>
          <w:jc w:val="center"/>
        </w:trPr>
        <w:tc>
          <w:tcPr>
            <w:tcW w:w="3795" w:type="dxa"/>
          </w:tcPr>
          <w:p w14:paraId="2644FCDA" w14:textId="4741719C" w:rsidR="001823E9" w:rsidRPr="00534D82" w:rsidRDefault="001823E9" w:rsidP="00673F0D">
            <w:r w:rsidRPr="00534D82">
              <w:t xml:space="preserve">2 </w:t>
            </w:r>
            <w:hyperlink r:id="rId3807" w:anchor="Cul_Proto_Art_TAC_T_a" w:history="1">
              <w:r w:rsidR="00673F0D" w:rsidRPr="00534D82">
                <w:rPr>
                  <w:rStyle w:val="Hyperlink"/>
                </w:rPr>
                <w:t>personnages</w:t>
              </w:r>
            </w:hyperlink>
          </w:p>
        </w:tc>
      </w:tr>
      <w:tr w:rsidR="001823E9" w:rsidRPr="00534D82" w14:paraId="5C4D7F6C" w14:textId="77777777" w:rsidTr="00C35EA7">
        <w:trPr>
          <w:jc w:val="center"/>
        </w:trPr>
        <w:tc>
          <w:tcPr>
            <w:tcW w:w="3795" w:type="dxa"/>
          </w:tcPr>
          <w:p w14:paraId="35DF8DBE" w14:textId="33910485" w:rsidR="001823E9" w:rsidRPr="00534D82" w:rsidRDefault="00000000" w:rsidP="001823E9">
            <w:hyperlink r:id="rId3808" w:anchor="Cul_Proto_Art_TAC_T_t_epee" w:history="1">
              <w:r w:rsidR="00382A85" w:rsidRPr="00534D82">
                <w:rPr>
                  <w:rStyle w:val="Hyperlink"/>
                </w:rPr>
                <w:t>épée</w:t>
              </w:r>
            </w:hyperlink>
          </w:p>
        </w:tc>
      </w:tr>
    </w:tbl>
    <w:p w14:paraId="241E446D" w14:textId="77777777" w:rsidR="001823E9" w:rsidRDefault="001823E9" w:rsidP="001823E9">
      <w:r>
        <w:t>(SS BIB)</w:t>
      </w:r>
    </w:p>
    <w:p w14:paraId="3833DC8B" w14:textId="7B2D181F" w:rsidR="00EA296E" w:rsidRDefault="009E4D1D" w:rsidP="00242C0F">
      <w:r w:rsidRPr="009E4D1D">
        <w:t xml:space="preserve">épée gr. </w:t>
      </w:r>
      <w:hyperlink r:id="rId3809" w:anchor="Cul_Extremadura_T_epee_typ_Brandherm07_I" w:history="1">
        <w:r w:rsidRPr="009E4D1D">
          <w:rPr>
            <w:rStyle w:val="Hyperlink"/>
          </w:rPr>
          <w:t>I</w:t>
        </w:r>
      </w:hyperlink>
      <w:r w:rsidRPr="009E4D1D">
        <w:t xml:space="preserve"> (Brandhem 2007)</w:t>
      </w:r>
    </w:p>
    <w:p w14:paraId="38A09D42" w14:textId="77777777" w:rsidR="009E4D1D" w:rsidRPr="009E4D1D" w:rsidRDefault="009E4D1D" w:rsidP="00242C0F"/>
    <w:p w14:paraId="04BDC1E0" w14:textId="77777777" w:rsidR="00894CE0" w:rsidRPr="009E4D1D" w:rsidRDefault="00894CE0" w:rsidP="00426FF9">
      <w:pPr>
        <w:pStyle w:val="Heading1"/>
      </w:pPr>
      <w:bookmarkStart w:id="1680" w:name="Sit_Almargen"/>
      <w:r w:rsidRPr="009E4D1D">
        <w:t>ALMARGEN</w:t>
      </w:r>
    </w:p>
    <w:bookmarkEnd w:id="1680"/>
    <w:p w14:paraId="7EC35A21" w14:textId="77777777" w:rsidR="00894CE0" w:rsidRDefault="00894CE0" w:rsidP="00242C0F"/>
    <w:p w14:paraId="2765A731" w14:textId="77777777" w:rsidR="00E538E9" w:rsidRDefault="00894CE0" w:rsidP="00673BF4">
      <w:pPr>
        <w:jc w:val="both"/>
        <w:rPr>
          <w:lang w:val="fr-FR"/>
        </w:rPr>
      </w:pPr>
      <w:r w:rsidRPr="0032190F">
        <w:rPr>
          <w:lang w:val="fr-FR"/>
        </w:rPr>
        <w:t>Stèle ibérique</w:t>
      </w:r>
      <w:r w:rsidR="005677E2">
        <w:rPr>
          <w:lang w:val="fr-FR"/>
        </w:rPr>
        <w:t xml:space="preserve"> /</w:t>
      </w:r>
      <w:r w:rsidRPr="0032190F">
        <w:rPr>
          <w:lang w:val="fr-FR"/>
        </w:rPr>
        <w:t>.</w:t>
      </w:r>
    </w:p>
    <w:p w14:paraId="01CBB861" w14:textId="77777777" w:rsidR="002E3DE4" w:rsidRDefault="002E3DE4" w:rsidP="00673BF4">
      <w:pPr>
        <w:jc w:val="both"/>
        <w:rPr>
          <w:lang w:val="fr-FR"/>
        </w:rPr>
      </w:pPr>
    </w:p>
    <w:p w14:paraId="7F6D0FD7" w14:textId="71F09C94" w:rsidR="002E3DE4" w:rsidRPr="00195A6F" w:rsidRDefault="00000000" w:rsidP="002E3DE4">
      <w:hyperlink r:id="rId3810" w:anchor="Cul_Extremadura_per_Celestino2011_IIIc" w:history="1">
        <w:r w:rsidR="002E3DE4" w:rsidRPr="00195A6F">
          <w:rPr>
            <w:rStyle w:val="Hyperlink"/>
          </w:rPr>
          <w:t>type IIIC</w:t>
        </w:r>
      </w:hyperlink>
      <w:r w:rsidR="002E3DE4" w:rsidRPr="00195A6F">
        <w:t xml:space="preserve"> (BIB 3063) </w:t>
      </w:r>
      <w:hyperlink r:id="rId3811" w:anchor="Cul_Extremadura_per_GuardaminoA" w:history="1">
        <w:r w:rsidR="00195A6F" w:rsidRPr="00195A6F">
          <w:rPr>
            <w:rStyle w:val="Hyperlink"/>
          </w:rPr>
          <w:t>format A</w:t>
        </w:r>
      </w:hyperlink>
      <w:r w:rsidR="00195A6F" w:rsidRPr="00195A6F">
        <w:t xml:space="preserve"> (BIB 2172, BIB 2187)</w:t>
      </w:r>
    </w:p>
    <w:p w14:paraId="1605AA90" w14:textId="77777777" w:rsidR="00E80E1E" w:rsidRPr="00195A6F" w:rsidRDefault="00E80E1E" w:rsidP="00242C0F"/>
    <w:p w14:paraId="726D1FAA" w14:textId="77777777" w:rsidR="00673BF4" w:rsidRDefault="00673BF4" w:rsidP="00673BF4">
      <w:pPr>
        <w:pStyle w:val="Heading2"/>
      </w:pPr>
      <w:r>
        <w:t>thèmes</w:t>
      </w:r>
    </w:p>
    <w:p w14:paraId="5F64B64A" w14:textId="626FA4D0" w:rsidR="00673BF4" w:rsidRDefault="002E3DE4" w:rsidP="00673BF4">
      <w:pPr>
        <w:rPr>
          <w:lang w:val="fr-FR"/>
        </w:rPr>
      </w:pPr>
      <w:r>
        <w:rPr>
          <w:lang w:val="fr-FR"/>
        </w:rPr>
        <w:t xml:space="preserve">casque, </w:t>
      </w:r>
      <w:hyperlink r:id="rId3812" w:anchor="Cul_Art_TAC_T_a_personnage" w:history="1">
        <w:r w:rsidRPr="00666BEE">
          <w:rPr>
            <w:rStyle w:val="Hyperlink"/>
            <w:lang w:val="fr-FR"/>
          </w:rPr>
          <w:t>personnage</w:t>
        </w:r>
      </w:hyperlink>
      <w:r w:rsidRPr="005677E2">
        <w:rPr>
          <w:lang w:val="fr-FR"/>
        </w:rPr>
        <w:t xml:space="preserve">, </w:t>
      </w:r>
      <w:r w:rsidRPr="00673BF4">
        <w:rPr>
          <w:lang w:val="fr-FR" w:eastAsia="fr-FR"/>
        </w:rPr>
        <w:t>fibule</w:t>
      </w:r>
      <w:r>
        <w:rPr>
          <w:lang w:val="fr-FR"/>
        </w:rPr>
        <w:t xml:space="preserve">, </w:t>
      </w:r>
      <w:hyperlink r:id="rId3813" w:anchor="Cul_Art_TAC_T_t_bouclier" w:history="1">
        <w:r w:rsidRPr="006E48F7">
          <w:rPr>
            <w:rStyle w:val="Hyperlink"/>
            <w:lang w:val="fr-FR"/>
          </w:rPr>
          <w:t>bouclier</w:t>
        </w:r>
      </w:hyperlink>
      <w:r>
        <w:rPr>
          <w:lang w:val="fr-FR"/>
        </w:rPr>
        <w:t xml:space="preserve"> en V (BIB 2172)</w:t>
      </w:r>
    </w:p>
    <w:p w14:paraId="35B226B3" w14:textId="77777777" w:rsidR="002E3DE4" w:rsidRDefault="002E3DE4" w:rsidP="00673BF4">
      <w:pPr>
        <w:rPr>
          <w:lang w:val="fr-FR"/>
        </w:rPr>
      </w:pPr>
    </w:p>
    <w:p w14:paraId="0E83777F" w14:textId="77777777" w:rsidR="00673BF4" w:rsidRDefault="00673BF4" w:rsidP="00673BF4">
      <w:pPr>
        <w:pStyle w:val="Heading3"/>
      </w:pPr>
      <w:r>
        <w:t>casque</w:t>
      </w:r>
    </w:p>
    <w:p w14:paraId="648C0E23" w14:textId="454D3ACF" w:rsidR="00673BF4" w:rsidRPr="00673BF4" w:rsidRDefault="00000000" w:rsidP="00673BF4">
      <w:pPr>
        <w:rPr>
          <w:lang w:val="fr-FR"/>
        </w:rPr>
      </w:pPr>
      <w:hyperlink r:id="rId3814" w:anchor="Cul_Art_TAC_T_t_casque" w:history="1">
        <w:r w:rsidR="00673BF4" w:rsidRPr="006E48F7">
          <w:rPr>
            <w:rStyle w:val="Hyperlink"/>
            <w:lang w:val="fr-FR"/>
          </w:rPr>
          <w:t>casque</w:t>
        </w:r>
      </w:hyperlink>
      <w:r w:rsidR="00673BF4" w:rsidRPr="005677E2">
        <w:rPr>
          <w:lang w:val="fr-FR"/>
        </w:rPr>
        <w:t xml:space="preserve"> </w:t>
      </w:r>
      <w:r w:rsidR="00673BF4" w:rsidRPr="0032190F">
        <w:rPr>
          <w:lang w:val="fr-FR"/>
        </w:rPr>
        <w:t xml:space="preserve">correspondant à un exemplaire découvert à la </w:t>
      </w:r>
      <w:hyperlink r:id="rId3815" w:anchor="Sit_Huelva_Ria" w:history="1">
        <w:r w:rsidR="00673BF4" w:rsidRPr="0032190F">
          <w:rPr>
            <w:rStyle w:val="Hyperlink"/>
            <w:lang w:val="fr-FR"/>
          </w:rPr>
          <w:t>Ria de Huelva</w:t>
        </w:r>
      </w:hyperlink>
      <w:r w:rsidR="00673BF4" w:rsidRPr="0032190F">
        <w:rPr>
          <w:lang w:val="fr-FR"/>
        </w:rPr>
        <w:t xml:space="preserve"> (BIB 2187 p. 397)</w:t>
      </w:r>
    </w:p>
    <w:p w14:paraId="6C074E19" w14:textId="77777777" w:rsidR="00673BF4" w:rsidRDefault="00673BF4" w:rsidP="00242C0F">
      <w:pPr>
        <w:rPr>
          <w:lang w:val="fr-FR"/>
        </w:rPr>
      </w:pPr>
    </w:p>
    <w:p w14:paraId="6F4BF8CF" w14:textId="77777777" w:rsidR="00673BF4" w:rsidRPr="00647A2A" w:rsidRDefault="00673BF4" w:rsidP="00673BF4">
      <w:pPr>
        <w:pStyle w:val="Heading3"/>
      </w:pPr>
      <w:r w:rsidRPr="00647A2A">
        <w:t>fibule</w:t>
      </w:r>
    </w:p>
    <w:p w14:paraId="50951469" w14:textId="1B453E6B" w:rsidR="00673BF4" w:rsidRPr="00647A2A" w:rsidRDefault="00000000" w:rsidP="00242C0F">
      <w:pPr>
        <w:rPr>
          <w:lang w:val="fr-FR"/>
        </w:rPr>
      </w:pPr>
      <w:hyperlink r:id="rId3816" w:anchor="Cul_Extremadura_T_fibule" w:history="1">
        <w:r w:rsidR="00673BF4" w:rsidRPr="00647A2A">
          <w:rPr>
            <w:rStyle w:val="Hyperlink"/>
            <w:lang w:val="fr-FR" w:eastAsia="fr-FR"/>
          </w:rPr>
          <w:t>fibule</w:t>
        </w:r>
      </w:hyperlink>
      <w:r w:rsidR="00673BF4" w:rsidRPr="00647A2A">
        <w:rPr>
          <w:lang w:val="fr-FR" w:eastAsia="fr-FR"/>
        </w:rPr>
        <w:t xml:space="preserve"> </w:t>
      </w:r>
      <w:r w:rsidR="00673BF4" w:rsidRPr="00647A2A">
        <w:rPr>
          <w:i/>
          <w:lang w:val="fr-FR"/>
        </w:rPr>
        <w:t xml:space="preserve">acodada </w:t>
      </w:r>
      <w:r w:rsidR="00673BF4" w:rsidRPr="00647A2A">
        <w:rPr>
          <w:lang w:val="fr-FR"/>
        </w:rPr>
        <w:t>(BIB 2172)</w:t>
      </w:r>
    </w:p>
    <w:p w14:paraId="023CD9B0" w14:textId="77777777" w:rsidR="00496DB8" w:rsidRPr="00647A2A" w:rsidRDefault="00496DB8" w:rsidP="00242C0F">
      <w:pPr>
        <w:rPr>
          <w:lang w:val="fr-FR"/>
        </w:rPr>
      </w:pPr>
    </w:p>
    <w:p w14:paraId="7377EABC" w14:textId="77777777" w:rsidR="00496DB8" w:rsidRDefault="00496DB8" w:rsidP="00496DB8">
      <w:pPr>
        <w:pStyle w:val="Heading2"/>
      </w:pPr>
      <w:bookmarkStart w:id="1681" w:name="Sit_Almargen_sup"/>
      <w:r>
        <w:t>support</w:t>
      </w:r>
    </w:p>
    <w:bookmarkEnd w:id="1681"/>
    <w:p w14:paraId="5A75182C" w14:textId="77777777" w:rsidR="00496DB8" w:rsidRDefault="00496DB8" w:rsidP="00496DB8">
      <w:pPr>
        <w:rPr>
          <w:lang w:val="fr-FR"/>
        </w:rPr>
      </w:pPr>
    </w:p>
    <w:p w14:paraId="592D33B6" w14:textId="77777777" w:rsidR="00496DB8" w:rsidRPr="00496DB8" w:rsidRDefault="00496DB8" w:rsidP="00496DB8">
      <w:pPr>
        <w:pStyle w:val="Heading3"/>
      </w:pPr>
      <w:bookmarkStart w:id="1682" w:name="Sit_Almargen_sup_prep"/>
      <w:r>
        <w:t>surface</w:t>
      </w:r>
    </w:p>
    <w:bookmarkEnd w:id="1682"/>
    <w:p w14:paraId="3625C441" w14:textId="7494B706" w:rsidR="00673BF4" w:rsidRDefault="00496DB8" w:rsidP="00242C0F">
      <w:pPr>
        <w:rPr>
          <w:lang w:val="fr-FR"/>
        </w:rPr>
      </w:pPr>
      <w:r w:rsidRPr="00496DB8">
        <w:rPr>
          <w:lang w:val="fr-FR"/>
        </w:rPr>
        <w:t>Préparation de la surface (BIB 3081)</w:t>
      </w:r>
    </w:p>
    <w:p w14:paraId="083E632F" w14:textId="5C6FBB3E" w:rsidR="00C9019C" w:rsidRDefault="00C9019C" w:rsidP="00242C0F">
      <w:pPr>
        <w:rPr>
          <w:lang w:val="fr-FR"/>
        </w:rPr>
      </w:pPr>
    </w:p>
    <w:p w14:paraId="456F2A11" w14:textId="455FA196" w:rsidR="00C9019C" w:rsidRDefault="00C9019C" w:rsidP="00C9019C">
      <w:pPr>
        <w:pStyle w:val="Heading2"/>
      </w:pPr>
      <w:r>
        <w:lastRenderedPageBreak/>
        <w:t>interprétation</w:t>
      </w:r>
    </w:p>
    <w:p w14:paraId="00C6DADA" w14:textId="67C68B20" w:rsidR="00C9019C" w:rsidRDefault="00C9019C" w:rsidP="00242C0F">
      <w:pPr>
        <w:rPr>
          <w:lang w:val="fr-FR"/>
        </w:rPr>
      </w:pPr>
    </w:p>
    <w:p w14:paraId="46D431BA" w14:textId="56032530" w:rsidR="00C9019C" w:rsidRPr="00496DB8" w:rsidRDefault="00C9019C" w:rsidP="00242C0F">
      <w:pPr>
        <w:rPr>
          <w:lang w:val="fr-FR"/>
        </w:rPr>
      </w:pPr>
      <w:r>
        <w:rPr>
          <w:lang w:val="fr-FR"/>
        </w:rPr>
        <w:t>'persitent place' (BIB 3600)</w:t>
      </w:r>
    </w:p>
    <w:p w14:paraId="61E6C41C" w14:textId="77777777" w:rsidR="00496DB8" w:rsidRPr="00496DB8" w:rsidRDefault="00496DB8" w:rsidP="00242C0F">
      <w:pPr>
        <w:rPr>
          <w:lang w:val="fr-FR"/>
        </w:rPr>
      </w:pPr>
    </w:p>
    <w:p w14:paraId="6CFE3F7C" w14:textId="77777777" w:rsidR="00E80E1E" w:rsidRPr="00647A2A" w:rsidRDefault="00E80E1E" w:rsidP="00426FF9">
      <w:pPr>
        <w:pStyle w:val="Heading1"/>
      </w:pPr>
      <w:bookmarkStart w:id="1683" w:name="Sit_Abia_Obispalia"/>
      <w:r w:rsidRPr="00647A2A">
        <w:t>ABIA DE L'OBISPALIA</w:t>
      </w:r>
    </w:p>
    <w:bookmarkEnd w:id="1683"/>
    <w:p w14:paraId="70D665AA" w14:textId="77777777" w:rsidR="00E80E1E" w:rsidRPr="00647A2A" w:rsidRDefault="00E80E1E" w:rsidP="00242C0F">
      <w:pPr>
        <w:rPr>
          <w:lang w:val="fr-FR"/>
        </w:rPr>
      </w:pPr>
    </w:p>
    <w:p w14:paraId="6C072111" w14:textId="7C3D8526" w:rsidR="00E80E1E" w:rsidRDefault="00E80E1E" w:rsidP="00242C0F">
      <w:pPr>
        <w:rPr>
          <w:lang w:val="fr-FR"/>
        </w:rPr>
      </w:pPr>
      <w:r>
        <w:rPr>
          <w:lang w:val="fr-FR"/>
        </w:rPr>
        <w:t>Cuenca. A livré des éléments montrant que les haches à emmanchement direct perdurent jusqu'à la fin du Bronze (</w:t>
      </w:r>
      <w:r w:rsidRPr="00E80E1E">
        <w:rPr>
          <w:i/>
          <w:lang w:val="fr-FR"/>
        </w:rPr>
        <w:t>Bronzo Tardio</w:t>
      </w:r>
      <w:r>
        <w:rPr>
          <w:lang w:val="fr-FR"/>
        </w:rPr>
        <w:t>: 1400-1150 BC) (BIB 2172)</w:t>
      </w:r>
      <w:r w:rsidR="001767E8" w:rsidRPr="001767E8">
        <w:rPr>
          <w:lang w:val="fr-FR"/>
        </w:rPr>
        <w:t xml:space="preserve"> 2 appliques en or (~ </w:t>
      </w:r>
      <w:hyperlink r:id="rId3817" w:anchor="Sit_Guadalajara" w:history="1">
        <w:r w:rsidR="001767E8" w:rsidRPr="001767E8">
          <w:rPr>
            <w:rStyle w:val="Hyperlink"/>
            <w:lang w:val="fr-FR"/>
          </w:rPr>
          <w:t>Guadalajara</w:t>
        </w:r>
      </w:hyperlink>
      <w:r w:rsidR="001767E8" w:rsidRPr="001767E8">
        <w:rPr>
          <w:lang w:val="fr-FR"/>
        </w:rPr>
        <w:t>) (BIB 2955)</w:t>
      </w:r>
    </w:p>
    <w:p w14:paraId="688C822F" w14:textId="5B890150" w:rsidR="00552187" w:rsidRDefault="00552187" w:rsidP="00552187">
      <w:pPr>
        <w:jc w:val="both"/>
        <w:rPr>
          <w:lang w:val="fr-FR"/>
        </w:rPr>
      </w:pPr>
      <w:r>
        <w:rPr>
          <w:lang w:val="fr-FR"/>
        </w:rPr>
        <w:t xml:space="preserve">Trésor d' </w:t>
      </w:r>
      <w:hyperlink r:id="rId3818" w:anchor="Cul_Precoloniale_Obj_ors" w:history="1">
        <w:r w:rsidRPr="00552187">
          <w:rPr>
            <w:rStyle w:val="Hyperlink"/>
            <w:lang w:val="fr-FR"/>
          </w:rPr>
          <w:t>objets en or</w:t>
        </w:r>
      </w:hyperlink>
      <w:r>
        <w:rPr>
          <w:lang w:val="fr-FR"/>
        </w:rPr>
        <w:t xml:space="preserve"> (BIB 3021)</w:t>
      </w:r>
    </w:p>
    <w:p w14:paraId="716B2C66" w14:textId="77777777" w:rsidR="00E80E1E" w:rsidRDefault="00E80E1E" w:rsidP="00242C0F">
      <w:pPr>
        <w:rPr>
          <w:lang w:val="fr-FR"/>
        </w:rPr>
      </w:pPr>
    </w:p>
    <w:p w14:paraId="37933167" w14:textId="66BA83B8" w:rsidR="00E80E1E" w:rsidRPr="00E80E1E" w:rsidRDefault="00E80E1E" w:rsidP="00242C0F">
      <w:pPr>
        <w:rPr>
          <w:lang w:val="es-ES"/>
        </w:rPr>
      </w:pPr>
      <w:r w:rsidRPr="00E80E1E">
        <w:rPr>
          <w:lang w:val="es-ES"/>
        </w:rPr>
        <w:t>v. gr. de l'</w:t>
      </w:r>
      <w:hyperlink r:id="rId3819" w:anchor="Cul_Alentejo_stele_o_hache_mcht_direct" w:history="1">
        <w:r w:rsidRPr="00E80E1E">
          <w:rPr>
            <w:rStyle w:val="Hyperlink"/>
            <w:lang w:val="es-ES"/>
          </w:rPr>
          <w:t>Alentejo</w:t>
        </w:r>
      </w:hyperlink>
      <w:r w:rsidRPr="00E80E1E">
        <w:rPr>
          <w:lang w:val="es-ES"/>
        </w:rPr>
        <w:t xml:space="preserve"> (BIB 2172)</w:t>
      </w:r>
      <w:r w:rsidR="001767E8">
        <w:rPr>
          <w:lang w:val="es-ES"/>
        </w:rPr>
        <w:t xml:space="preserve">, </w:t>
      </w:r>
    </w:p>
    <w:p w14:paraId="24DB0912" w14:textId="77777777" w:rsidR="00E80E1E" w:rsidRPr="00E80E1E" w:rsidRDefault="00E80E1E" w:rsidP="00242C0F">
      <w:pPr>
        <w:rPr>
          <w:lang w:val="es-ES"/>
        </w:rPr>
      </w:pPr>
    </w:p>
    <w:p w14:paraId="01F7CA6A" w14:textId="77777777" w:rsidR="00E538E9" w:rsidRPr="0032190F" w:rsidRDefault="00E538E9" w:rsidP="00426FF9">
      <w:pPr>
        <w:pStyle w:val="Heading1"/>
      </w:pPr>
      <w:bookmarkStart w:id="1684" w:name="Sit_Monte_Abaixo"/>
      <w:r w:rsidRPr="0032190F">
        <w:t>ABAIXO (MONTE DE)</w:t>
      </w:r>
    </w:p>
    <w:bookmarkEnd w:id="1684"/>
    <w:p w14:paraId="1A1CF3F1" w14:textId="77777777" w:rsidR="00E538E9" w:rsidRPr="0032190F" w:rsidRDefault="00E538E9" w:rsidP="00242C0F">
      <w:pPr>
        <w:rPr>
          <w:lang w:val="fr-FR"/>
        </w:rPr>
      </w:pPr>
    </w:p>
    <w:p w14:paraId="63C71734" w14:textId="7B02D454" w:rsidR="00594806" w:rsidRDefault="00454D6B" w:rsidP="00454D6B">
      <w:pPr>
        <w:jc w:val="both"/>
        <w:rPr>
          <w:lang w:val="fr-FR"/>
        </w:rPr>
      </w:pPr>
      <w:r>
        <w:rPr>
          <w:lang w:val="fr-FR"/>
        </w:rPr>
        <w:t>Stèle anthropomorphe (SS BIB) du</w:t>
      </w:r>
      <w:r w:rsidR="009067E6" w:rsidRPr="009067E6">
        <w:rPr>
          <w:lang w:val="fr-FR"/>
        </w:rPr>
        <w:t xml:space="preserve"> gr. de l'</w:t>
      </w:r>
      <w:hyperlink r:id="rId3820" w:anchor="Cul_Alentejo" w:history="1">
        <w:r w:rsidR="009067E6" w:rsidRPr="009067E6">
          <w:rPr>
            <w:rStyle w:val="Hyperlink"/>
            <w:lang w:val="fr-FR"/>
          </w:rPr>
          <w:t>Alentejo</w:t>
        </w:r>
      </w:hyperlink>
      <w:r w:rsidR="009067E6" w:rsidRPr="009067E6">
        <w:rPr>
          <w:lang w:val="fr-FR"/>
        </w:rPr>
        <w:t xml:space="preserve"> (BIB 2172) </w:t>
      </w:r>
      <w:r w:rsidR="00E538E9" w:rsidRPr="009067E6">
        <w:rPr>
          <w:lang w:val="fr-FR"/>
        </w:rPr>
        <w:t xml:space="preserve">. </w:t>
      </w:r>
      <w:hyperlink r:id="rId3821" w:anchor="Cul_Art_TAC_T_t_epee" w:history="1">
        <w:r w:rsidR="009067E6" w:rsidRPr="00666BEE">
          <w:rPr>
            <w:rStyle w:val="Hyperlink"/>
            <w:lang w:val="fr-FR"/>
          </w:rPr>
          <w:t>épée</w:t>
        </w:r>
      </w:hyperlink>
      <w:r w:rsidR="009067E6" w:rsidRPr="00A3757F">
        <w:rPr>
          <w:lang w:val="fr-FR"/>
        </w:rPr>
        <w:t xml:space="preserve"> </w:t>
      </w:r>
      <w:r w:rsidR="009067E6" w:rsidRPr="009067E6">
        <w:rPr>
          <w:lang w:val="fr-FR"/>
        </w:rPr>
        <w:t xml:space="preserve">dans son fourreau, </w:t>
      </w:r>
      <w:r w:rsidR="00594806">
        <w:rPr>
          <w:lang w:val="fr-FR"/>
        </w:rPr>
        <w:t>hache</w:t>
      </w:r>
    </w:p>
    <w:p w14:paraId="67D20EA3" w14:textId="77777777" w:rsidR="007246FA" w:rsidRDefault="007246FA" w:rsidP="00454D6B">
      <w:pPr>
        <w:jc w:val="both"/>
        <w:rPr>
          <w:lang w:val="fr-FR"/>
        </w:rPr>
      </w:pPr>
      <w:r>
        <w:rPr>
          <w:lang w:val="fr-FR"/>
        </w:rPr>
        <w:t>possibles ciseaux (SS BIB)</w:t>
      </w:r>
    </w:p>
    <w:p w14:paraId="008880E0" w14:textId="77777777" w:rsidR="007246FA" w:rsidRDefault="007246FA" w:rsidP="00454D6B">
      <w:pPr>
        <w:jc w:val="both"/>
        <w:rPr>
          <w:lang w:val="fr-FR"/>
        </w:rPr>
      </w:pPr>
    </w:p>
    <w:p w14:paraId="0FC4B5F1" w14:textId="77777777" w:rsidR="007246FA" w:rsidRDefault="007246FA" w:rsidP="007246FA">
      <w:pPr>
        <w:pStyle w:val="Heading2"/>
      </w:pPr>
      <w:r>
        <w:t>anciforme</w:t>
      </w:r>
    </w:p>
    <w:p w14:paraId="0884AA9C" w14:textId="77777777" w:rsidR="007246FA" w:rsidRPr="007246FA" w:rsidRDefault="007246FA" w:rsidP="007246FA">
      <w:pPr>
        <w:rPr>
          <w:lang w:val="fr-FR"/>
        </w:rPr>
      </w:pPr>
    </w:p>
    <w:p w14:paraId="6491C94C" w14:textId="5C92796C" w:rsidR="00594806" w:rsidRDefault="00000000" w:rsidP="00454D6B">
      <w:pPr>
        <w:jc w:val="both"/>
        <w:rPr>
          <w:lang w:val="fr-FR"/>
        </w:rPr>
      </w:pPr>
      <w:hyperlink r:id="rId3822" w:anchor="Cul_Alentejo_stele_o_anciforme" w:history="1">
        <w:r w:rsidR="007246FA" w:rsidRPr="00655BD7">
          <w:rPr>
            <w:rStyle w:val="Hyperlink"/>
            <w:lang w:val="fr-FR"/>
          </w:rPr>
          <w:t>anciforme</w:t>
        </w:r>
      </w:hyperlink>
      <w:r w:rsidR="007246FA" w:rsidRPr="00655BD7">
        <w:rPr>
          <w:lang w:val="fr-FR"/>
        </w:rPr>
        <w:t xml:space="preserve"> </w:t>
      </w:r>
      <w:r w:rsidR="007246FA" w:rsidRPr="009067E6">
        <w:rPr>
          <w:lang w:val="fr-FR"/>
        </w:rPr>
        <w:t xml:space="preserve">en </w:t>
      </w:r>
      <w:hyperlink r:id="rId3823" w:anchor="Cul_Art_TAC_T_t_pendentif" w:history="1">
        <w:r w:rsidR="007246FA" w:rsidRPr="007E4365">
          <w:rPr>
            <w:rStyle w:val="Hyperlink"/>
            <w:lang w:val="fr-FR"/>
          </w:rPr>
          <w:t>pendentif</w:t>
        </w:r>
      </w:hyperlink>
      <w:r w:rsidR="007246FA" w:rsidRPr="007E4365">
        <w:rPr>
          <w:lang w:val="fr-FR"/>
        </w:rPr>
        <w:t xml:space="preserve"> </w:t>
      </w:r>
      <w:r w:rsidR="007246FA">
        <w:rPr>
          <w:lang w:val="fr-FR"/>
        </w:rPr>
        <w:t xml:space="preserve">avec deux trous dans la partie supérieure </w:t>
      </w:r>
      <w:r w:rsidR="007246FA" w:rsidRPr="009067E6">
        <w:rPr>
          <w:lang w:val="fr-FR"/>
        </w:rPr>
        <w:t>(BIB 2172)</w:t>
      </w:r>
    </w:p>
    <w:p w14:paraId="47E447A8" w14:textId="77777777" w:rsidR="007246FA" w:rsidRDefault="007246FA" w:rsidP="00454D6B">
      <w:pPr>
        <w:jc w:val="both"/>
        <w:rPr>
          <w:lang w:val="fr-FR"/>
        </w:rPr>
      </w:pPr>
    </w:p>
    <w:p w14:paraId="1B9DCE80" w14:textId="77777777" w:rsidR="00594806" w:rsidRDefault="00594806" w:rsidP="00594806">
      <w:pPr>
        <w:pStyle w:val="Heading2"/>
      </w:pPr>
      <w:r>
        <w:t>hache</w:t>
      </w:r>
    </w:p>
    <w:p w14:paraId="1007CF82" w14:textId="77777777" w:rsidR="00594806" w:rsidRDefault="00594806" w:rsidP="00454D6B">
      <w:pPr>
        <w:jc w:val="both"/>
        <w:rPr>
          <w:lang w:val="fr-FR"/>
        </w:rPr>
      </w:pPr>
    </w:p>
    <w:p w14:paraId="16B05AE3" w14:textId="70A469F2" w:rsidR="00594806" w:rsidRDefault="00000000" w:rsidP="00594806">
      <w:pPr>
        <w:jc w:val="both"/>
        <w:rPr>
          <w:lang w:val="fr-FR"/>
        </w:rPr>
      </w:pPr>
      <w:hyperlink r:id="rId3824" w:anchor="Cul_Alentejo_stele_o_hache" w:history="1">
        <w:r w:rsidR="00B0304B" w:rsidRPr="00B0304B">
          <w:rPr>
            <w:rStyle w:val="Hyperlink"/>
            <w:lang w:val="fr-FR"/>
          </w:rPr>
          <w:t>hache</w:t>
        </w:r>
      </w:hyperlink>
      <w:r w:rsidR="00B0304B">
        <w:rPr>
          <w:lang w:val="fr-FR"/>
        </w:rPr>
        <w:t xml:space="preserve"> (SS BIB) </w:t>
      </w:r>
      <w:r w:rsidR="00594806">
        <w:rPr>
          <w:lang w:val="fr-FR"/>
        </w:rPr>
        <w:t>U</w:t>
      </w:r>
      <w:r w:rsidR="00E538E9" w:rsidRPr="009067E6">
        <w:rPr>
          <w:lang w:val="fr-FR"/>
        </w:rPr>
        <w:t xml:space="preserve">ne </w:t>
      </w:r>
      <w:hyperlink r:id="rId3825" w:anchor="Cul_Alentejo_stele_o_hache_mcht_direct" w:history="1">
        <w:r w:rsidR="00E538E9" w:rsidRPr="00E80E1E">
          <w:rPr>
            <w:rStyle w:val="Hyperlink"/>
            <w:lang w:val="fr-FR"/>
          </w:rPr>
          <w:t xml:space="preserve">hache </w:t>
        </w:r>
        <w:r w:rsidR="009067E6" w:rsidRPr="00E80E1E">
          <w:rPr>
            <w:rStyle w:val="Hyperlink"/>
            <w:lang w:val="fr-FR"/>
          </w:rPr>
          <w:t>à</w:t>
        </w:r>
        <w:r w:rsidR="00E538E9" w:rsidRPr="00E80E1E">
          <w:rPr>
            <w:rStyle w:val="Hyperlink"/>
            <w:lang w:val="fr-FR"/>
          </w:rPr>
          <w:t xml:space="preserve"> enmanchement direct</w:t>
        </w:r>
      </w:hyperlink>
      <w:r w:rsidR="00E538E9" w:rsidRPr="009067E6">
        <w:rPr>
          <w:lang w:val="fr-FR"/>
        </w:rPr>
        <w:t xml:space="preserve"> (BIB 2187)</w:t>
      </w:r>
      <w:r w:rsidR="009067E6" w:rsidRPr="009067E6">
        <w:rPr>
          <w:szCs w:val="18"/>
          <w:lang w:val="fr-FR" w:eastAsia="en-GB"/>
        </w:rPr>
        <w:t xml:space="preserve"> </w:t>
      </w:r>
      <w:r w:rsidR="009067E6" w:rsidRPr="009067E6">
        <w:rPr>
          <w:i/>
          <w:szCs w:val="18"/>
          <w:lang w:val="fr-FR" w:eastAsia="en-GB"/>
        </w:rPr>
        <w:t>hacha de enmangue directo</w:t>
      </w:r>
      <w:r w:rsidR="009067E6" w:rsidRPr="009067E6">
        <w:rPr>
          <w:lang w:val="fr-FR"/>
        </w:rPr>
        <w:t xml:space="preserve"> </w:t>
      </w:r>
      <w:r w:rsidR="00594806" w:rsidRPr="009067E6">
        <w:rPr>
          <w:lang w:val="fr-FR"/>
        </w:rPr>
        <w:t>(BIB 2172)</w:t>
      </w:r>
      <w:r w:rsidR="00594806">
        <w:rPr>
          <w:lang w:val="fr-FR"/>
        </w:rPr>
        <w:t xml:space="preserve"> </w:t>
      </w:r>
      <w:hyperlink r:id="rId3826" w:anchor="Typ_Hache_douille" w:history="1">
        <w:r w:rsidR="005C0B98" w:rsidRPr="005C0B98">
          <w:rPr>
            <w:rStyle w:val="Hyperlink"/>
            <w:lang w:val="fr-FR"/>
          </w:rPr>
          <w:t>haches à douilles</w:t>
        </w:r>
      </w:hyperlink>
      <w:r w:rsidR="003C4FB5">
        <w:rPr>
          <w:i/>
          <w:lang w:val="fr-FR"/>
        </w:rPr>
        <w:t xml:space="preserve"> </w:t>
      </w:r>
      <w:r w:rsidR="00594806">
        <w:rPr>
          <w:lang w:val="fr-FR"/>
        </w:rPr>
        <w:t xml:space="preserve">peut-être liée au vecteur mycénien (BIB 2964) </w:t>
      </w:r>
    </w:p>
    <w:p w14:paraId="069B73D6" w14:textId="77777777" w:rsidR="00594806" w:rsidRDefault="00594806" w:rsidP="00454D6B">
      <w:pPr>
        <w:jc w:val="both"/>
        <w:rPr>
          <w:lang w:val="fr-FR"/>
        </w:rPr>
      </w:pPr>
      <w:r>
        <w:rPr>
          <w:lang w:val="fr-FR"/>
        </w:rPr>
        <w:t xml:space="preserve">Hache </w:t>
      </w:r>
      <w:r w:rsidR="00454D6B">
        <w:rPr>
          <w:lang w:val="fr-FR"/>
        </w:rPr>
        <w:t xml:space="preserve">proche d'un ciseau </w:t>
      </w:r>
      <w:r w:rsidR="009067E6" w:rsidRPr="009067E6">
        <w:rPr>
          <w:lang w:val="fr-FR"/>
        </w:rPr>
        <w:t xml:space="preserve">(BIB 2172) </w:t>
      </w:r>
    </w:p>
    <w:p w14:paraId="14B78328" w14:textId="77777777" w:rsidR="00AB2DA6" w:rsidRDefault="00AB2DA6" w:rsidP="00E538E9">
      <w:pPr>
        <w:rPr>
          <w:lang w:val="fr-FR"/>
        </w:rPr>
      </w:pPr>
    </w:p>
    <w:p w14:paraId="5F2F41AA" w14:textId="77777777" w:rsidR="00AB2DA6" w:rsidRDefault="00AB2DA6" w:rsidP="00426FF9">
      <w:pPr>
        <w:pStyle w:val="Heading1"/>
      </w:pPr>
      <w:bookmarkStart w:id="1685" w:name="Sit_Mouricos"/>
      <w:r>
        <w:t>MOURICOS</w:t>
      </w:r>
    </w:p>
    <w:bookmarkEnd w:id="1685"/>
    <w:p w14:paraId="32F6F013" w14:textId="77777777" w:rsidR="00AB2DA6" w:rsidRPr="00DE1ED0" w:rsidRDefault="00DE1ED0" w:rsidP="00E538E9">
      <w:pPr>
        <w:rPr>
          <w:sz w:val="20"/>
          <w:lang w:val="fr-FR"/>
        </w:rPr>
      </w:pPr>
      <w:r w:rsidRPr="00DE1ED0">
        <w:rPr>
          <w:sz w:val="20"/>
          <w:lang w:val="fr-FR"/>
        </w:rPr>
        <w:t>Mouriços</w:t>
      </w:r>
    </w:p>
    <w:p w14:paraId="4664D029" w14:textId="77777777" w:rsidR="00CE58E8" w:rsidRDefault="00CE58E8" w:rsidP="00096971">
      <w:pPr>
        <w:jc w:val="both"/>
        <w:rPr>
          <w:lang w:val="fr-FR"/>
        </w:rPr>
      </w:pPr>
    </w:p>
    <w:p w14:paraId="249284C5" w14:textId="567CB90E" w:rsidR="00504AFD" w:rsidRDefault="00AB2DA6" w:rsidP="00096971">
      <w:pPr>
        <w:jc w:val="both"/>
        <w:rPr>
          <w:lang w:val="fr-FR"/>
        </w:rPr>
      </w:pPr>
      <w:r w:rsidRPr="009067E6">
        <w:rPr>
          <w:lang w:val="fr-FR"/>
        </w:rPr>
        <w:t>Stèle ibérique, gr. de l'</w:t>
      </w:r>
      <w:hyperlink r:id="rId3827" w:anchor="Cul_Alentejo" w:history="1">
        <w:r w:rsidRPr="009067E6">
          <w:rPr>
            <w:rStyle w:val="Hyperlink"/>
            <w:lang w:val="fr-FR"/>
          </w:rPr>
          <w:t>Alentejo</w:t>
        </w:r>
      </w:hyperlink>
      <w:r w:rsidR="00DE1ED0">
        <w:rPr>
          <w:lang w:val="fr-FR"/>
        </w:rPr>
        <w:t>, remployées (BIB 2172)</w:t>
      </w:r>
      <w:r w:rsidR="00DE1ED0" w:rsidRPr="009067E6">
        <w:rPr>
          <w:lang w:val="fr-FR"/>
        </w:rPr>
        <w:t xml:space="preserve"> </w:t>
      </w:r>
      <w:r w:rsidRPr="009067E6">
        <w:rPr>
          <w:lang w:val="fr-FR"/>
        </w:rPr>
        <w:t>(BIB 2172)</w:t>
      </w:r>
      <w:r>
        <w:rPr>
          <w:lang w:val="fr-FR"/>
        </w:rPr>
        <w:t>. Seule la partie inférieur de la stèle est conservée: bas d'un fourreau d'</w:t>
      </w:r>
      <w:hyperlink r:id="rId3828" w:anchor="Cul_Art_TAC_T_t_epee" w:history="1">
        <w:r w:rsidRPr="00666BEE">
          <w:rPr>
            <w:rStyle w:val="Hyperlink"/>
            <w:lang w:val="fr-FR"/>
          </w:rPr>
          <w:t>épée</w:t>
        </w:r>
      </w:hyperlink>
      <w:r w:rsidRPr="00A3757F">
        <w:rPr>
          <w:lang w:val="fr-FR"/>
        </w:rPr>
        <w:t xml:space="preserve"> </w:t>
      </w:r>
      <w:r>
        <w:rPr>
          <w:lang w:val="fr-FR"/>
        </w:rPr>
        <w:t xml:space="preserve">ou </w:t>
      </w:r>
      <w:hyperlink r:id="rId3829" w:anchor="Cul_Art_TAC_T_x_anciforme" w:history="1">
        <w:r w:rsidRPr="0032190F">
          <w:rPr>
            <w:rStyle w:val="Hyperlink"/>
            <w:lang w:val="fr-FR"/>
          </w:rPr>
          <w:t>anciforme</w:t>
        </w:r>
      </w:hyperlink>
      <w:r w:rsidRPr="00AB2DA6">
        <w:rPr>
          <w:lang w:val="fr-FR"/>
        </w:rPr>
        <w:t xml:space="preserve">. </w:t>
      </w:r>
      <w:r>
        <w:rPr>
          <w:lang w:val="fr-FR"/>
        </w:rPr>
        <w:t xml:space="preserve">Le bas de cette figure montre une bouterolle de </w:t>
      </w:r>
      <w:r w:rsidR="00DF5828">
        <w:rPr>
          <w:lang w:val="fr-FR"/>
        </w:rPr>
        <w:t xml:space="preserve">fourreau avec </w:t>
      </w:r>
      <w:r>
        <w:rPr>
          <w:lang w:val="fr-FR"/>
        </w:rPr>
        <w:t>deux demi-cercles</w:t>
      </w:r>
      <w:r w:rsidR="00DF5828">
        <w:rPr>
          <w:lang w:val="fr-FR"/>
        </w:rPr>
        <w:t xml:space="preserve"> sembable à celle de </w:t>
      </w:r>
      <w:hyperlink r:id="rId3830" w:anchor="Sit_Ataudes" w:history="1">
        <w:r w:rsidR="00DF5828" w:rsidRPr="00DF5828">
          <w:rPr>
            <w:rStyle w:val="Hyperlink"/>
            <w:lang w:val="fr-FR"/>
          </w:rPr>
          <w:t>Ataudes</w:t>
        </w:r>
      </w:hyperlink>
      <w:r w:rsidRPr="00AB2DA6">
        <w:rPr>
          <w:lang w:val="fr-FR"/>
        </w:rPr>
        <w:t xml:space="preserve"> (</w:t>
      </w:r>
      <w:r>
        <w:rPr>
          <w:lang w:val="fr-FR"/>
        </w:rPr>
        <w:t>SS BIB</w:t>
      </w:r>
      <w:r w:rsidRPr="00AB2DA6">
        <w:rPr>
          <w:lang w:val="fr-FR"/>
        </w:rPr>
        <w:t>)</w:t>
      </w:r>
      <w:r w:rsidR="00DF5828">
        <w:rPr>
          <w:lang w:val="fr-FR"/>
        </w:rPr>
        <w:t xml:space="preserve"> Bouterolle pour Gomes (BIB 2172)</w:t>
      </w:r>
      <w:r w:rsidR="00504AFD">
        <w:rPr>
          <w:lang w:val="fr-FR"/>
        </w:rPr>
        <w:t xml:space="preserve"> épée du sous-type C (1300-1200/1100 BC) (</w:t>
      </w:r>
      <w:r w:rsidR="00504AFD" w:rsidRPr="00504AFD">
        <w:rPr>
          <w:lang w:val="fr-FR"/>
        </w:rPr>
        <w:t>Gomes, 1994: 131, contra Jorge, 1999: 114-115</w:t>
      </w:r>
      <w:r w:rsidR="00504AFD">
        <w:rPr>
          <w:lang w:val="fr-FR"/>
        </w:rPr>
        <w:t>)</w:t>
      </w:r>
      <w:r w:rsidR="00CE1E1C">
        <w:rPr>
          <w:lang w:val="fr-FR"/>
        </w:rPr>
        <w:t xml:space="preserve"> </w:t>
      </w:r>
      <w:r w:rsidR="00504AFD">
        <w:rPr>
          <w:lang w:val="fr-FR"/>
        </w:rPr>
        <w:t>(BIB 3040)</w:t>
      </w:r>
    </w:p>
    <w:p w14:paraId="23FC452C" w14:textId="77777777" w:rsidR="00A03E05" w:rsidRDefault="00A03E05" w:rsidP="00096971">
      <w:pPr>
        <w:jc w:val="both"/>
        <w:rPr>
          <w:lang w:val="fr-FR"/>
        </w:rPr>
      </w:pPr>
    </w:p>
    <w:p w14:paraId="1FF66707" w14:textId="77777777" w:rsidR="00A03E05" w:rsidRDefault="00A03E05" w:rsidP="00A03E05">
      <w:pPr>
        <w:pStyle w:val="Heading2"/>
      </w:pPr>
      <w:bookmarkStart w:id="1686" w:name="Sit_Mouricos_ctx"/>
      <w:r>
        <w:t>contexte</w:t>
      </w:r>
    </w:p>
    <w:bookmarkEnd w:id="1686"/>
    <w:p w14:paraId="4ADB3A4E" w14:textId="77777777" w:rsidR="00A03E05" w:rsidRDefault="00A03E05" w:rsidP="00096971">
      <w:pPr>
        <w:jc w:val="both"/>
        <w:rPr>
          <w:lang w:val="fr-FR"/>
        </w:rPr>
      </w:pPr>
    </w:p>
    <w:p w14:paraId="5758961B" w14:textId="77777777" w:rsidR="00A03E05" w:rsidRDefault="00A03E05" w:rsidP="00096971">
      <w:pPr>
        <w:jc w:val="both"/>
        <w:rPr>
          <w:lang w:val="fr-FR"/>
        </w:rPr>
      </w:pPr>
      <w:r>
        <w:rPr>
          <w:lang w:val="fr-FR"/>
        </w:rPr>
        <w:t>L</w:t>
      </w:r>
      <w:r w:rsidRPr="00A03E05">
        <w:rPr>
          <w:lang w:val="fr-FR"/>
        </w:rPr>
        <w:t xml:space="preserve">a stèle fragmentée </w:t>
      </w:r>
      <w:r w:rsidR="00BE4758">
        <w:rPr>
          <w:lang w:val="fr-FR"/>
        </w:rPr>
        <w:t>a été</w:t>
      </w:r>
      <w:r w:rsidRPr="00A03E05">
        <w:rPr>
          <w:lang w:val="fr-FR"/>
        </w:rPr>
        <w:t xml:space="preserve"> trouvé</w:t>
      </w:r>
      <w:r w:rsidR="00BE4758">
        <w:rPr>
          <w:lang w:val="fr-FR"/>
        </w:rPr>
        <w:t>e</w:t>
      </w:r>
      <w:r w:rsidRPr="00A03E05">
        <w:rPr>
          <w:lang w:val="fr-FR"/>
        </w:rPr>
        <w:t xml:space="preserve"> à la surface d'une nécropole du </w:t>
      </w:r>
      <w:r>
        <w:rPr>
          <w:lang w:val="fr-FR"/>
        </w:rPr>
        <w:t>Fer 1</w:t>
      </w:r>
      <w:r w:rsidRPr="00A03E05">
        <w:rPr>
          <w:lang w:val="fr-FR"/>
        </w:rPr>
        <w:t xml:space="preserve"> (Gomes, 1994b: 116; Parreira, 1995a: 99)</w:t>
      </w:r>
      <w:r>
        <w:rPr>
          <w:lang w:val="fr-FR"/>
        </w:rPr>
        <w:t xml:space="preserve"> (BIB 2172)</w:t>
      </w:r>
      <w:r w:rsidRPr="00A03E05">
        <w:rPr>
          <w:lang w:val="fr-FR"/>
        </w:rPr>
        <w:t xml:space="preserve">. </w:t>
      </w:r>
    </w:p>
    <w:p w14:paraId="7C83667E" w14:textId="77777777" w:rsidR="00DE1ED0" w:rsidRDefault="00DE1ED0" w:rsidP="00096971">
      <w:pPr>
        <w:jc w:val="both"/>
        <w:rPr>
          <w:lang w:val="fr-FR"/>
        </w:rPr>
      </w:pPr>
    </w:p>
    <w:p w14:paraId="57FFE410" w14:textId="77777777" w:rsidR="00DE1ED0" w:rsidRDefault="00DE1ED0" w:rsidP="00DE1ED0">
      <w:pPr>
        <w:pStyle w:val="Heading2"/>
      </w:pPr>
      <w:bookmarkStart w:id="1687" w:name="Sit_Mouricos_mp"/>
      <w:r>
        <w:t>matière première</w:t>
      </w:r>
    </w:p>
    <w:bookmarkEnd w:id="1687"/>
    <w:p w14:paraId="0EDD100F" w14:textId="77777777" w:rsidR="00DE1ED0" w:rsidRDefault="00DE1ED0" w:rsidP="00DE1ED0">
      <w:pPr>
        <w:rPr>
          <w:lang w:val="fr-FR"/>
        </w:rPr>
      </w:pPr>
    </w:p>
    <w:p w14:paraId="51BDC58C" w14:textId="77777777" w:rsidR="00DE1ED0" w:rsidRPr="00DE1ED0" w:rsidRDefault="00DE1ED0" w:rsidP="00DE1ED0">
      <w:pPr>
        <w:rPr>
          <w:lang w:val="fr-FR"/>
        </w:rPr>
      </w:pPr>
      <w:r>
        <w:rPr>
          <w:lang w:val="fr-FR"/>
        </w:rPr>
        <w:t>schiste dans un environnement où le schiste prédomine (BIB 2172)</w:t>
      </w:r>
    </w:p>
    <w:p w14:paraId="78506B3D" w14:textId="77777777" w:rsidR="00DE1ED0" w:rsidRDefault="00DE1ED0" w:rsidP="00096971">
      <w:pPr>
        <w:jc w:val="both"/>
        <w:rPr>
          <w:lang w:val="fr-FR"/>
        </w:rPr>
      </w:pPr>
    </w:p>
    <w:p w14:paraId="402F0C21" w14:textId="77777777" w:rsidR="00AB2DA6" w:rsidRDefault="00AB2DA6" w:rsidP="00E538E9">
      <w:pPr>
        <w:rPr>
          <w:lang w:val="fr-FR"/>
        </w:rPr>
      </w:pPr>
    </w:p>
    <w:p w14:paraId="67F12953" w14:textId="77777777" w:rsidR="00AB2DA6" w:rsidRDefault="00AB2DA6" w:rsidP="00426FF9">
      <w:pPr>
        <w:pStyle w:val="Heading1"/>
      </w:pPr>
      <w:bookmarkStart w:id="1688" w:name="Sit_Panoias"/>
      <w:r>
        <w:t>PANOIAS</w:t>
      </w:r>
    </w:p>
    <w:bookmarkEnd w:id="1688"/>
    <w:p w14:paraId="29CB3F1A" w14:textId="77777777" w:rsidR="00AB2DA6" w:rsidRPr="00A03E05" w:rsidRDefault="007455D8" w:rsidP="00E538E9">
      <w:pPr>
        <w:rPr>
          <w:sz w:val="20"/>
          <w:lang w:val="fr-FR"/>
        </w:rPr>
      </w:pPr>
      <w:r w:rsidRPr="00A03E05">
        <w:rPr>
          <w:sz w:val="20"/>
          <w:lang w:val="fr-FR"/>
        </w:rPr>
        <w:t>Panoias de Ourique</w:t>
      </w:r>
    </w:p>
    <w:p w14:paraId="75409C23" w14:textId="77777777" w:rsidR="007455D8" w:rsidRDefault="007455D8" w:rsidP="00E538E9">
      <w:pPr>
        <w:rPr>
          <w:lang w:val="fr-FR"/>
        </w:rPr>
      </w:pPr>
    </w:p>
    <w:p w14:paraId="4AB2E6CC" w14:textId="3D9DC476" w:rsidR="00AB2DA6" w:rsidRDefault="00AB2DA6" w:rsidP="00E538E9">
      <w:pPr>
        <w:rPr>
          <w:lang w:val="fr-FR"/>
        </w:rPr>
      </w:pPr>
      <w:r w:rsidRPr="009067E6">
        <w:rPr>
          <w:lang w:val="fr-FR"/>
        </w:rPr>
        <w:t xml:space="preserve">Stèle </w:t>
      </w:r>
      <w:r w:rsidR="004564DC">
        <w:rPr>
          <w:lang w:val="fr-FR"/>
        </w:rPr>
        <w:t>du</w:t>
      </w:r>
      <w:r w:rsidRPr="009067E6">
        <w:rPr>
          <w:lang w:val="fr-FR"/>
        </w:rPr>
        <w:t xml:space="preserve"> gr. de l'</w:t>
      </w:r>
      <w:hyperlink r:id="rId3831" w:anchor="Cul_Alentejo" w:history="1">
        <w:r w:rsidRPr="009067E6">
          <w:rPr>
            <w:rStyle w:val="Hyperlink"/>
            <w:lang w:val="fr-FR"/>
          </w:rPr>
          <w:t>Alentejo</w:t>
        </w:r>
      </w:hyperlink>
      <w:r w:rsidR="00DE1ED0" w:rsidRPr="00DE1ED0">
        <w:rPr>
          <w:lang w:val="fr-FR"/>
        </w:rPr>
        <w:t xml:space="preserve">, </w:t>
      </w:r>
      <w:r w:rsidR="00DE1ED0">
        <w:rPr>
          <w:lang w:val="fr-FR"/>
        </w:rPr>
        <w:t>remployée</w:t>
      </w:r>
      <w:r w:rsidRPr="009067E6">
        <w:rPr>
          <w:lang w:val="fr-FR"/>
        </w:rPr>
        <w:t xml:space="preserve"> (BIB 2172)</w:t>
      </w:r>
      <w:r>
        <w:rPr>
          <w:lang w:val="fr-FR"/>
        </w:rPr>
        <w:t xml:space="preserve">. </w:t>
      </w:r>
      <w:hyperlink r:id="rId3832" w:anchor="Cul_Alentejo_stele_o_anciforme" w:history="1">
        <w:r w:rsidRPr="0032190F">
          <w:rPr>
            <w:rStyle w:val="Hyperlink"/>
            <w:lang w:val="fr-FR"/>
          </w:rPr>
          <w:t>anciforme</w:t>
        </w:r>
      </w:hyperlink>
      <w:r w:rsidRPr="00584291">
        <w:rPr>
          <w:lang w:val="fr-FR"/>
        </w:rPr>
        <w:t xml:space="preserve"> </w:t>
      </w:r>
      <w:r w:rsidR="00096971">
        <w:rPr>
          <w:lang w:val="fr-FR"/>
        </w:rPr>
        <w:t xml:space="preserve">avec trous de </w:t>
      </w:r>
      <w:r w:rsidR="00DE1ED0">
        <w:rPr>
          <w:lang w:val="fr-FR"/>
        </w:rPr>
        <w:t>suspension</w:t>
      </w:r>
      <w:r w:rsidR="00096971">
        <w:rPr>
          <w:lang w:val="fr-FR"/>
        </w:rPr>
        <w:t xml:space="preserve"> peut-être </w:t>
      </w:r>
      <w:r w:rsidRPr="00584291">
        <w:rPr>
          <w:lang w:val="fr-FR"/>
        </w:rPr>
        <w:t xml:space="preserve">suspendu en </w:t>
      </w:r>
      <w:hyperlink r:id="rId3833" w:anchor="Cul_Art_TAC_T_t_baudrier" w:history="1">
        <w:r w:rsidRPr="00D64745">
          <w:rPr>
            <w:rStyle w:val="Hyperlink"/>
            <w:lang w:val="fr-FR"/>
          </w:rPr>
          <w:t>baudrier</w:t>
        </w:r>
      </w:hyperlink>
      <w:r w:rsidRPr="00D64745">
        <w:rPr>
          <w:lang w:val="fr-FR"/>
        </w:rPr>
        <w:t xml:space="preserve"> </w:t>
      </w:r>
      <w:r w:rsidRPr="00584291">
        <w:rPr>
          <w:lang w:val="fr-FR"/>
        </w:rPr>
        <w:t>(SS BIB)</w:t>
      </w:r>
      <w:r w:rsidR="007455D8">
        <w:rPr>
          <w:lang w:val="fr-FR"/>
        </w:rPr>
        <w:t xml:space="preserve"> Les trous sont à l'évidence des yeux de l'idole pour Almagro Bash (BIB 3005)</w:t>
      </w:r>
      <w:r w:rsidR="004564DC">
        <w:rPr>
          <w:lang w:val="fr-FR"/>
        </w:rPr>
        <w:t xml:space="preserve"> Fragmentaire</w:t>
      </w:r>
    </w:p>
    <w:p w14:paraId="4C4CF228" w14:textId="77777777" w:rsidR="00DE1ED0" w:rsidRDefault="00DE1ED0" w:rsidP="00E538E9">
      <w:pPr>
        <w:rPr>
          <w:lang w:val="fr-FR"/>
        </w:rPr>
      </w:pPr>
    </w:p>
    <w:p w14:paraId="3EF2BE66" w14:textId="77777777" w:rsidR="00DE1ED0" w:rsidRDefault="00DE1ED0" w:rsidP="00DE1ED0">
      <w:pPr>
        <w:pStyle w:val="Heading2"/>
      </w:pPr>
      <w:r>
        <w:t>matière première</w:t>
      </w:r>
    </w:p>
    <w:p w14:paraId="017F2F0B" w14:textId="77777777" w:rsidR="00DE1ED0" w:rsidRDefault="00DE1ED0" w:rsidP="00DE1ED0">
      <w:pPr>
        <w:rPr>
          <w:lang w:val="fr-FR"/>
        </w:rPr>
      </w:pPr>
    </w:p>
    <w:p w14:paraId="073C6043" w14:textId="77777777" w:rsidR="00DE1ED0" w:rsidRPr="00DE1ED0" w:rsidRDefault="00DE1ED0" w:rsidP="00DE1ED0">
      <w:pPr>
        <w:rPr>
          <w:lang w:val="fr-FR"/>
        </w:rPr>
      </w:pPr>
      <w:r>
        <w:rPr>
          <w:lang w:val="fr-FR"/>
        </w:rPr>
        <w:t>schiste dans un environnement où le schiste prédomine (BIB 2172)</w:t>
      </w:r>
    </w:p>
    <w:p w14:paraId="3245A4B6" w14:textId="77777777" w:rsidR="00B0304B" w:rsidRDefault="00B0304B" w:rsidP="00E538E9">
      <w:pPr>
        <w:rPr>
          <w:lang w:val="fr-FR"/>
        </w:rPr>
      </w:pPr>
    </w:p>
    <w:p w14:paraId="34CCAC34" w14:textId="77777777" w:rsidR="00B0304B" w:rsidRDefault="00B0304B" w:rsidP="00B0304B">
      <w:pPr>
        <w:pStyle w:val="Heading2"/>
      </w:pPr>
      <w:r>
        <w:t>technique</w:t>
      </w:r>
    </w:p>
    <w:p w14:paraId="2AF70D10" w14:textId="3482DA00" w:rsidR="00B0304B" w:rsidRDefault="00000000" w:rsidP="00B0304B">
      <w:pPr>
        <w:jc w:val="both"/>
        <w:rPr>
          <w:lang w:val="fr-FR"/>
        </w:rPr>
      </w:pPr>
      <w:hyperlink r:id="rId3834" w:anchor="Cul_Alentejo_tek" w:history="1">
        <w:r w:rsidR="00B0304B" w:rsidRPr="00B0304B">
          <w:rPr>
            <w:rStyle w:val="Hyperlink"/>
            <w:lang w:val="fr-FR"/>
          </w:rPr>
          <w:t>technique</w:t>
        </w:r>
      </w:hyperlink>
    </w:p>
    <w:p w14:paraId="62BCE98D" w14:textId="77777777" w:rsidR="00B0304B" w:rsidRDefault="00B0304B" w:rsidP="00E538E9">
      <w:pPr>
        <w:rPr>
          <w:lang w:val="fr-FR"/>
        </w:rPr>
      </w:pPr>
    </w:p>
    <w:p w14:paraId="0458BA67" w14:textId="77777777" w:rsidR="00A03E05" w:rsidRDefault="00A03E05" w:rsidP="00E538E9">
      <w:pPr>
        <w:rPr>
          <w:lang w:val="fr-FR"/>
        </w:rPr>
      </w:pPr>
    </w:p>
    <w:p w14:paraId="5AF3BA10" w14:textId="77777777" w:rsidR="00A03E05" w:rsidRDefault="00A03E05" w:rsidP="00A03E05">
      <w:pPr>
        <w:pStyle w:val="Heading2"/>
      </w:pPr>
      <w:bookmarkStart w:id="1689" w:name="Sit_Panoias_ctx"/>
      <w:r>
        <w:t>contexte</w:t>
      </w:r>
    </w:p>
    <w:bookmarkEnd w:id="1689"/>
    <w:p w14:paraId="5335DDF0" w14:textId="77777777" w:rsidR="00A03E05" w:rsidRDefault="00A03E05" w:rsidP="00E538E9">
      <w:pPr>
        <w:rPr>
          <w:lang w:val="fr-FR"/>
        </w:rPr>
      </w:pPr>
    </w:p>
    <w:p w14:paraId="54903021" w14:textId="70851E32" w:rsidR="00A03E05" w:rsidRPr="00584291" w:rsidRDefault="00A03E05" w:rsidP="00E538E9">
      <w:pPr>
        <w:rPr>
          <w:lang w:val="fr-FR"/>
        </w:rPr>
      </w:pPr>
      <w:r>
        <w:rPr>
          <w:lang w:val="fr-FR"/>
        </w:rPr>
        <w:t xml:space="preserve">Le découvreur signale que la stèle a été découverte dans une nécropole détruite </w:t>
      </w:r>
      <w:r w:rsidRPr="00A03E05">
        <w:rPr>
          <w:lang w:val="fr-FR"/>
        </w:rPr>
        <w:t>(Vasconcelos, 1908: 304)</w:t>
      </w:r>
      <w:r>
        <w:rPr>
          <w:lang w:val="fr-FR"/>
        </w:rPr>
        <w:t xml:space="preserve"> (BIB 2172)</w:t>
      </w:r>
      <w:r w:rsidR="00BC725D">
        <w:rPr>
          <w:lang w:val="fr-FR"/>
        </w:rPr>
        <w:t xml:space="preserve"> du </w:t>
      </w:r>
      <w:hyperlink r:id="rId3835" w:anchor="Cul_Bronze_Moyen_Iberique_SW_fun" w:history="1">
        <w:r w:rsidR="00BC725D" w:rsidRPr="00DF6A47">
          <w:rPr>
            <w:rStyle w:val="Hyperlink"/>
            <w:lang w:val="fr-FR"/>
          </w:rPr>
          <w:t>SWIB</w:t>
        </w:r>
      </w:hyperlink>
      <w:r w:rsidR="00BC725D" w:rsidRPr="00DF6A47">
        <w:rPr>
          <w:lang w:val="fr-FR"/>
        </w:rPr>
        <w:t xml:space="preserve"> (BIB 3114)</w:t>
      </w:r>
    </w:p>
    <w:p w14:paraId="3A934A10" w14:textId="77777777" w:rsidR="00AB2DA6" w:rsidRPr="00584291" w:rsidRDefault="00AB2DA6" w:rsidP="00E538E9">
      <w:pPr>
        <w:rPr>
          <w:lang w:val="fr-FR"/>
        </w:rPr>
      </w:pPr>
    </w:p>
    <w:p w14:paraId="3F8D2D1E" w14:textId="77777777" w:rsidR="00AB2DA6" w:rsidRDefault="00AB2DA6" w:rsidP="00426FF9">
      <w:pPr>
        <w:pStyle w:val="Heading1"/>
      </w:pPr>
      <w:bookmarkStart w:id="1690" w:name="Sit_Passadeiras"/>
      <w:r>
        <w:t>PASSADEIRAS</w:t>
      </w:r>
    </w:p>
    <w:bookmarkEnd w:id="1690"/>
    <w:p w14:paraId="2608A18E" w14:textId="77777777" w:rsidR="00AB2DA6" w:rsidRDefault="00AB2DA6" w:rsidP="00AB2DA6">
      <w:pPr>
        <w:rPr>
          <w:lang w:val="fr-FR"/>
        </w:rPr>
      </w:pPr>
    </w:p>
    <w:p w14:paraId="342A8D44" w14:textId="494E2028" w:rsidR="00AB2DA6" w:rsidRDefault="00000000" w:rsidP="00AB2DA6">
      <w:pPr>
        <w:rPr>
          <w:lang w:val="fr-FR"/>
        </w:rPr>
      </w:pPr>
      <w:hyperlink r:id="rId3836" w:anchor="Sit_Passadeiras__fun" w:history="1">
        <w:r w:rsidR="00BE4758" w:rsidRPr="00BE4758">
          <w:rPr>
            <w:rStyle w:val="Hyperlink"/>
            <w:lang w:val="fr-FR"/>
          </w:rPr>
          <w:t>nécropole</w:t>
        </w:r>
      </w:hyperlink>
      <w:r w:rsidR="00BE4758">
        <w:rPr>
          <w:lang w:val="fr-FR"/>
        </w:rPr>
        <w:t xml:space="preserve"> et stèles</w:t>
      </w:r>
    </w:p>
    <w:p w14:paraId="5F7A4AE2" w14:textId="77777777" w:rsidR="00BE4758" w:rsidRDefault="00BE4758" w:rsidP="00AB2DA6">
      <w:pPr>
        <w:rPr>
          <w:lang w:val="fr-FR"/>
        </w:rPr>
      </w:pPr>
    </w:p>
    <w:p w14:paraId="7197B07E" w14:textId="77777777" w:rsidR="00BE4758" w:rsidRPr="00AB2DA6" w:rsidRDefault="00BE4758" w:rsidP="00BE4758">
      <w:pPr>
        <w:pStyle w:val="Heading2"/>
      </w:pPr>
      <w:r>
        <w:t>stèles</w:t>
      </w:r>
    </w:p>
    <w:p w14:paraId="635ABD4B" w14:textId="77777777" w:rsidR="00BE4758" w:rsidRDefault="00BE4758" w:rsidP="00BE4758">
      <w:pPr>
        <w:jc w:val="both"/>
        <w:rPr>
          <w:lang w:val="fr-FR"/>
        </w:rPr>
      </w:pPr>
    </w:p>
    <w:p w14:paraId="2B1CD943" w14:textId="515904BB" w:rsidR="00BE4758" w:rsidRDefault="00BE4758" w:rsidP="00BE4758">
      <w:pPr>
        <w:jc w:val="both"/>
        <w:rPr>
          <w:lang w:val="fr-FR"/>
        </w:rPr>
      </w:pPr>
      <w:r w:rsidRPr="009067E6">
        <w:rPr>
          <w:lang w:val="fr-FR"/>
        </w:rPr>
        <w:t>Stèle</w:t>
      </w:r>
      <w:r>
        <w:rPr>
          <w:lang w:val="fr-FR"/>
        </w:rPr>
        <w:t>s</w:t>
      </w:r>
      <w:r w:rsidRPr="009067E6">
        <w:rPr>
          <w:lang w:val="fr-FR"/>
        </w:rPr>
        <w:t xml:space="preserve"> </w:t>
      </w:r>
      <w:r>
        <w:rPr>
          <w:lang w:val="fr-FR"/>
        </w:rPr>
        <w:t>du</w:t>
      </w:r>
      <w:r w:rsidRPr="009067E6">
        <w:rPr>
          <w:lang w:val="fr-FR"/>
        </w:rPr>
        <w:t xml:space="preserve"> gr. de l'</w:t>
      </w:r>
      <w:hyperlink r:id="rId3837" w:anchor="Cul_Alentejo" w:history="1">
        <w:r w:rsidRPr="009067E6">
          <w:rPr>
            <w:rStyle w:val="Hyperlink"/>
            <w:lang w:val="fr-FR"/>
          </w:rPr>
          <w:t>Alentejo</w:t>
        </w:r>
      </w:hyperlink>
      <w:r w:rsidRPr="009067E6">
        <w:rPr>
          <w:lang w:val="fr-FR"/>
        </w:rPr>
        <w:t xml:space="preserve"> (BIB 2172)</w:t>
      </w:r>
      <w:r>
        <w:rPr>
          <w:lang w:val="fr-FR"/>
        </w:rPr>
        <w:t xml:space="preserve"> probable menhir remployé (BIB 2172)</w:t>
      </w:r>
    </w:p>
    <w:p w14:paraId="0CC7B237" w14:textId="77777777" w:rsidR="00AB2DA6" w:rsidRPr="00AB2DA6" w:rsidRDefault="00AB2DA6" w:rsidP="00E538E9">
      <w:pPr>
        <w:rPr>
          <w:lang w:val="fr-FR"/>
        </w:rPr>
      </w:pPr>
    </w:p>
    <w:p w14:paraId="640C9769" w14:textId="77777777" w:rsidR="00AB2DA6" w:rsidRDefault="00AB2DA6" w:rsidP="00BE4758">
      <w:pPr>
        <w:pStyle w:val="Heading3"/>
      </w:pPr>
      <w:bookmarkStart w:id="1691" w:name="Sit_Passadeiras_1"/>
      <w:r w:rsidRPr="00AB2DA6">
        <w:t>Passadeiras</w:t>
      </w:r>
      <w:r>
        <w:t xml:space="preserve"> 1</w:t>
      </w:r>
    </w:p>
    <w:bookmarkEnd w:id="1691"/>
    <w:p w14:paraId="52197029" w14:textId="77777777" w:rsidR="004564DC" w:rsidRDefault="004564DC" w:rsidP="00AB2DA6">
      <w:pPr>
        <w:rPr>
          <w:lang w:val="fr-FR"/>
        </w:rPr>
      </w:pPr>
    </w:p>
    <w:p w14:paraId="34F0A6A4" w14:textId="77777777" w:rsidR="00AB2DA6" w:rsidRDefault="004564DC" w:rsidP="00AB2DA6">
      <w:pPr>
        <w:rPr>
          <w:lang w:val="fr-FR"/>
        </w:rPr>
      </w:pPr>
      <w:r>
        <w:rPr>
          <w:lang w:val="fr-FR"/>
        </w:rPr>
        <w:t xml:space="preserve">Hormis la hallebarde, les autres motifs sont estompés en bas (~incomplets) (SS BIB). </w:t>
      </w:r>
      <w:r w:rsidR="00AB2DA6">
        <w:rPr>
          <w:lang w:val="fr-FR"/>
        </w:rPr>
        <w:t xml:space="preserve">Monolithe gravé sur 3 faces: </w:t>
      </w:r>
    </w:p>
    <w:p w14:paraId="0F35C1F0" w14:textId="77777777" w:rsidR="00B0304B" w:rsidRDefault="00B0304B" w:rsidP="00AB2DA6">
      <w:pPr>
        <w:rPr>
          <w:lang w:val="fr-FR"/>
        </w:rPr>
      </w:pPr>
    </w:p>
    <w:p w14:paraId="1C5DDE4B" w14:textId="77777777" w:rsidR="00B0304B" w:rsidRDefault="00B0304B" w:rsidP="00BE4758">
      <w:pPr>
        <w:pStyle w:val="Heading4"/>
      </w:pPr>
      <w:r>
        <w:t>faces</w:t>
      </w:r>
    </w:p>
    <w:p w14:paraId="5825AF5F" w14:textId="77777777" w:rsidR="004564DC" w:rsidRDefault="004564DC" w:rsidP="00AB2DA6">
      <w:pPr>
        <w:rPr>
          <w:lang w:val="fr-FR"/>
        </w:rPr>
      </w:pPr>
    </w:p>
    <w:p w14:paraId="38C5BE55" w14:textId="77777777" w:rsidR="004564DC" w:rsidRDefault="004564DC" w:rsidP="00BE4758">
      <w:pPr>
        <w:pStyle w:val="Heading5"/>
      </w:pPr>
      <w:bookmarkStart w:id="1692" w:name="Sit_Passadeiras_1_front"/>
      <w:r>
        <w:t>front</w:t>
      </w:r>
    </w:p>
    <w:bookmarkEnd w:id="1692"/>
    <w:p w14:paraId="15238F29" w14:textId="470D96C5" w:rsidR="00AB2DA6" w:rsidRPr="004564DC" w:rsidRDefault="00911743" w:rsidP="00AB2DA6">
      <w:pPr>
        <w:rPr>
          <w:lang w:val="fr-FR"/>
        </w:rPr>
      </w:pPr>
      <w:r>
        <w:fldChar w:fldCharType="begin"/>
      </w:r>
      <w:r w:rsidR="00E30F13" w:rsidRPr="004F117B">
        <w:rPr>
          <w:lang w:val="fr-FR"/>
        </w:rPr>
        <w:instrText>HYPERLINK "C:\\Users\\Thomas Huet\\Desktop\\Documentation archéologique liée à la thèse\\Cultures.docx" \l "Cul_Alentejo_stele_o_anciforme"</w:instrText>
      </w:r>
      <w:r>
        <w:fldChar w:fldCharType="separate"/>
      </w:r>
      <w:r w:rsidR="00AB2DA6" w:rsidRPr="0032190F">
        <w:rPr>
          <w:rStyle w:val="Hyperlink"/>
          <w:lang w:val="fr-FR"/>
        </w:rPr>
        <w:t>anciforme</w:t>
      </w:r>
      <w:r>
        <w:fldChar w:fldCharType="end"/>
      </w:r>
      <w:r w:rsidR="004564DC" w:rsidRPr="004564DC">
        <w:rPr>
          <w:lang w:val="fr-FR"/>
        </w:rPr>
        <w:t xml:space="preserve"> </w:t>
      </w:r>
      <w:r w:rsidR="004564DC" w:rsidRPr="00AB2DA6">
        <w:rPr>
          <w:szCs w:val="18"/>
          <w:lang w:val="fr-FR" w:eastAsia="en-GB"/>
        </w:rPr>
        <w:t>(BIB 2172)</w:t>
      </w:r>
    </w:p>
    <w:p w14:paraId="1037C7ED" w14:textId="77777777" w:rsidR="004564DC" w:rsidRPr="004564DC" w:rsidRDefault="004564DC" w:rsidP="00AB2DA6">
      <w:pPr>
        <w:rPr>
          <w:lang w:val="fr-FR"/>
        </w:rPr>
      </w:pPr>
    </w:p>
    <w:p w14:paraId="46FD9322" w14:textId="77777777" w:rsidR="004564DC" w:rsidRPr="004564DC" w:rsidRDefault="004564DC" w:rsidP="00BE4758">
      <w:pPr>
        <w:pStyle w:val="Heading5"/>
      </w:pPr>
      <w:bookmarkStart w:id="1693" w:name="Sit_Passadeiras_1_gauche"/>
      <w:r w:rsidRPr="004564DC">
        <w:t>gauche</w:t>
      </w:r>
    </w:p>
    <w:bookmarkEnd w:id="1693"/>
    <w:p w14:paraId="0902567F" w14:textId="672A0A3F" w:rsidR="00AB2DA6" w:rsidRDefault="00AB2DA6" w:rsidP="00AB2DA6">
      <w:pPr>
        <w:rPr>
          <w:lang w:val="fr-FR"/>
        </w:rPr>
      </w:pPr>
      <w:r>
        <w:rPr>
          <w:lang w:val="fr-FR"/>
        </w:rPr>
        <w:t xml:space="preserve"> poignée arrondie d'</w:t>
      </w:r>
      <w:hyperlink r:id="rId3838" w:anchor="Cul_Art_TAC_T_t_epee" w:history="1">
        <w:r w:rsidRPr="00666BEE">
          <w:rPr>
            <w:rStyle w:val="Hyperlink"/>
            <w:lang w:val="fr-FR"/>
          </w:rPr>
          <w:t>épée</w:t>
        </w:r>
      </w:hyperlink>
      <w:r w:rsidRPr="00AB2DA6">
        <w:rPr>
          <w:lang w:val="fr-FR"/>
        </w:rPr>
        <w:t xml:space="preserve"> </w:t>
      </w:r>
      <w:r w:rsidR="0078097B">
        <w:rPr>
          <w:lang w:val="fr-FR"/>
        </w:rPr>
        <w:t>[</w:t>
      </w:r>
      <w:hyperlink r:id="rId3839" w:anchor="Cul_Alentejo_stele_o_epee_TypeA" w:history="1">
        <w:r w:rsidR="0078097B" w:rsidRPr="000F4079">
          <w:rPr>
            <w:rStyle w:val="Hyperlink"/>
            <w:lang w:val="fr-FR"/>
          </w:rPr>
          <w:t>épée TypeA</w:t>
        </w:r>
      </w:hyperlink>
      <w:r w:rsidR="0078097B">
        <w:rPr>
          <w:lang w:val="fr-FR"/>
        </w:rPr>
        <w:t xml:space="preserve"> ?] </w:t>
      </w:r>
      <w:r>
        <w:rPr>
          <w:lang w:val="fr-FR"/>
        </w:rPr>
        <w:t>avec les restes de ce qui semble être une suspension (pendentif)</w:t>
      </w:r>
      <w:r w:rsidR="004564DC" w:rsidRPr="004564DC">
        <w:rPr>
          <w:szCs w:val="18"/>
          <w:lang w:val="fr-FR" w:eastAsia="en-GB"/>
        </w:rPr>
        <w:t xml:space="preserve"> </w:t>
      </w:r>
      <w:r w:rsidR="004564DC" w:rsidRPr="00AB2DA6">
        <w:rPr>
          <w:szCs w:val="18"/>
          <w:lang w:val="fr-FR" w:eastAsia="en-GB"/>
        </w:rPr>
        <w:t>(BIB 2172)</w:t>
      </w:r>
    </w:p>
    <w:p w14:paraId="39BD0321" w14:textId="77777777" w:rsidR="004564DC" w:rsidRDefault="004564DC" w:rsidP="00AB2DA6">
      <w:pPr>
        <w:rPr>
          <w:lang w:val="fr-FR"/>
        </w:rPr>
      </w:pPr>
    </w:p>
    <w:p w14:paraId="232DDD49" w14:textId="77777777" w:rsidR="004564DC" w:rsidRDefault="004564DC" w:rsidP="00BE4758">
      <w:pPr>
        <w:pStyle w:val="Heading5"/>
      </w:pPr>
      <w:bookmarkStart w:id="1694" w:name="Sit_Passadeiras_1_droit"/>
      <w:r>
        <w:t>droit</w:t>
      </w:r>
    </w:p>
    <w:bookmarkEnd w:id="1694"/>
    <w:p w14:paraId="318EFA42" w14:textId="77777777" w:rsidR="00CE58E8" w:rsidRDefault="00CE58E8" w:rsidP="00AB2DA6">
      <w:pPr>
        <w:rPr>
          <w:lang w:val="fr-FR"/>
        </w:rPr>
      </w:pPr>
    </w:p>
    <w:p w14:paraId="55238D6B" w14:textId="083349F5" w:rsidR="00AB2DA6" w:rsidRDefault="00000000" w:rsidP="00AB2DA6">
      <w:pPr>
        <w:rPr>
          <w:szCs w:val="18"/>
          <w:lang w:val="fr-FR" w:eastAsia="en-GB"/>
        </w:rPr>
      </w:pPr>
      <w:hyperlink r:id="rId3840" w:anchor="Cul_Alentejo_stele_o_hallebarde" w:history="1">
        <w:r w:rsidR="00D079B0" w:rsidRPr="00D079B0">
          <w:rPr>
            <w:rStyle w:val="Hyperlink"/>
            <w:lang w:val="fr-FR"/>
          </w:rPr>
          <w:t>hallebarde</w:t>
        </w:r>
      </w:hyperlink>
      <w:r w:rsidR="00D079B0">
        <w:rPr>
          <w:lang w:val="fr-FR"/>
        </w:rPr>
        <w:t xml:space="preserve"> </w:t>
      </w:r>
      <w:r w:rsidR="00AB2DA6" w:rsidRPr="00AB2DA6">
        <w:rPr>
          <w:lang w:val="fr-FR"/>
        </w:rPr>
        <w:t xml:space="preserve">de type </w:t>
      </w:r>
      <w:hyperlink r:id="rId3841" w:anchor="Typ_Arm_Hallebardes_typ_Montejicar" w:history="1">
        <w:r w:rsidR="0064275C" w:rsidRPr="0064275C">
          <w:rPr>
            <w:rStyle w:val="Hyperlink"/>
            <w:szCs w:val="18"/>
            <w:lang w:val="fr-FR" w:eastAsia="en-GB"/>
          </w:rPr>
          <w:t>Montejicar</w:t>
        </w:r>
      </w:hyperlink>
      <w:r w:rsidR="003E4A9E" w:rsidRPr="003E4A9E">
        <w:rPr>
          <w:lang w:val="fr-FR"/>
        </w:rPr>
        <w:t xml:space="preserve"> </w:t>
      </w:r>
      <w:r w:rsidR="00AB2DA6" w:rsidRPr="00AB2DA6">
        <w:rPr>
          <w:szCs w:val="18"/>
          <w:lang w:val="fr-FR" w:eastAsia="en-GB"/>
        </w:rPr>
        <w:t>(BIB 2172)</w:t>
      </w:r>
    </w:p>
    <w:p w14:paraId="4FF51ABC" w14:textId="77777777" w:rsidR="00B0304B" w:rsidRDefault="00B0304B" w:rsidP="00AB2DA6">
      <w:pPr>
        <w:rPr>
          <w:szCs w:val="18"/>
          <w:lang w:val="fr-FR" w:eastAsia="en-GB"/>
        </w:rPr>
      </w:pPr>
    </w:p>
    <w:p w14:paraId="090F8879" w14:textId="77777777" w:rsidR="00B0304B" w:rsidRDefault="00B0304B" w:rsidP="00BE4758">
      <w:pPr>
        <w:pStyle w:val="Heading4"/>
      </w:pPr>
      <w:r>
        <w:t>technique</w:t>
      </w:r>
    </w:p>
    <w:p w14:paraId="33F34C32" w14:textId="6609D5BF" w:rsidR="00B0304B" w:rsidRDefault="00000000" w:rsidP="00B0304B">
      <w:pPr>
        <w:jc w:val="both"/>
        <w:rPr>
          <w:lang w:val="fr-FR"/>
        </w:rPr>
      </w:pPr>
      <w:hyperlink r:id="rId3842" w:anchor="Cul_Alentejo_tek" w:history="1">
        <w:r w:rsidR="00B0304B" w:rsidRPr="00D079B0">
          <w:rPr>
            <w:rStyle w:val="Hyperlink"/>
            <w:lang w:val="fr-FR"/>
          </w:rPr>
          <w:t>2 techniques différentes</w:t>
        </w:r>
      </w:hyperlink>
      <w:r w:rsidR="00B0304B">
        <w:rPr>
          <w:lang w:val="fr-FR"/>
        </w:rPr>
        <w:t xml:space="preserve">: hallebarde gravée, épée et anciforme en bas-refief </w:t>
      </w:r>
      <w:r w:rsidR="00B0304B" w:rsidRPr="00E80E1E">
        <w:rPr>
          <w:lang w:val="fr-FR"/>
        </w:rPr>
        <w:t>(BIB 2172)</w:t>
      </w:r>
    </w:p>
    <w:p w14:paraId="17BEE386" w14:textId="50D6EC99" w:rsidR="00B0304B" w:rsidRPr="009952C7" w:rsidRDefault="00000000" w:rsidP="00B0304B">
      <w:pPr>
        <w:jc w:val="both"/>
        <w:rPr>
          <w:lang w:val="fr-FR"/>
        </w:rPr>
      </w:pPr>
      <w:hyperlink r:id="rId3843" w:anchor="Cul_Alentejo_tek" w:history="1">
        <w:r w:rsidR="00B0304B" w:rsidRPr="00B0304B">
          <w:rPr>
            <w:rStyle w:val="Hyperlink"/>
            <w:lang w:val="fr-FR"/>
          </w:rPr>
          <w:t>technique</w:t>
        </w:r>
      </w:hyperlink>
    </w:p>
    <w:p w14:paraId="112B387D" w14:textId="77777777" w:rsidR="00DE1ED0" w:rsidRPr="009952C7" w:rsidRDefault="00DE1ED0" w:rsidP="00B0304B">
      <w:pPr>
        <w:jc w:val="both"/>
        <w:rPr>
          <w:lang w:val="fr-FR"/>
        </w:rPr>
      </w:pPr>
    </w:p>
    <w:p w14:paraId="4222DEB7" w14:textId="77777777" w:rsidR="00DE1ED0" w:rsidRDefault="00DE1ED0" w:rsidP="00BE4758">
      <w:pPr>
        <w:pStyle w:val="Heading4"/>
      </w:pPr>
      <w:r>
        <w:t>matière première</w:t>
      </w:r>
    </w:p>
    <w:p w14:paraId="4EC6DB03" w14:textId="77777777" w:rsidR="00DE1ED0" w:rsidRDefault="00DE1ED0" w:rsidP="00DE1ED0">
      <w:pPr>
        <w:rPr>
          <w:lang w:val="fr-FR" w:eastAsia="fr-FR"/>
        </w:rPr>
      </w:pPr>
    </w:p>
    <w:p w14:paraId="3DCCD556" w14:textId="77777777" w:rsidR="00DE1ED0" w:rsidRDefault="00DE1ED0" w:rsidP="00DE1ED0">
      <w:pPr>
        <w:rPr>
          <w:lang w:val="fr-FR" w:eastAsia="fr-FR"/>
        </w:rPr>
      </w:pPr>
      <w:r>
        <w:rPr>
          <w:lang w:val="fr-FR" w:eastAsia="fr-FR"/>
        </w:rPr>
        <w:t xml:space="preserve">matière première exogène </w:t>
      </w:r>
      <w:r>
        <w:rPr>
          <w:lang w:val="fr-FR"/>
        </w:rPr>
        <w:t>(BIB 2172)</w:t>
      </w:r>
    </w:p>
    <w:p w14:paraId="76211683" w14:textId="77777777" w:rsidR="00B0304B" w:rsidRDefault="00B0304B" w:rsidP="00AB2DA6">
      <w:pPr>
        <w:rPr>
          <w:szCs w:val="18"/>
          <w:lang w:val="fr-FR" w:eastAsia="en-GB"/>
        </w:rPr>
      </w:pPr>
    </w:p>
    <w:p w14:paraId="6E698A5C" w14:textId="77777777" w:rsidR="00AB2DA6" w:rsidRDefault="00AB2DA6" w:rsidP="00AB2DA6">
      <w:pPr>
        <w:rPr>
          <w:lang w:val="fr-FR"/>
        </w:rPr>
      </w:pPr>
    </w:p>
    <w:p w14:paraId="61EDE57A" w14:textId="77777777" w:rsidR="00AB2DA6" w:rsidRPr="00AB2DA6" w:rsidRDefault="00AB2DA6" w:rsidP="00BE4758">
      <w:pPr>
        <w:pStyle w:val="Heading3"/>
      </w:pPr>
      <w:bookmarkStart w:id="1695" w:name="Sit_Passadeiras_2"/>
      <w:r w:rsidRPr="00AB2DA6">
        <w:t>Passadeiras</w:t>
      </w:r>
      <w:r>
        <w:t xml:space="preserve"> 2</w:t>
      </w:r>
    </w:p>
    <w:bookmarkEnd w:id="1695"/>
    <w:p w14:paraId="7E897579" w14:textId="77777777" w:rsidR="00AB2DA6" w:rsidRDefault="00AB2DA6" w:rsidP="00AB2DA6">
      <w:pPr>
        <w:rPr>
          <w:lang w:val="fr-FR"/>
        </w:rPr>
      </w:pPr>
    </w:p>
    <w:p w14:paraId="7A6CA255" w14:textId="77777777" w:rsidR="00AB2DA6" w:rsidRDefault="001F74CC" w:rsidP="00AB2DA6">
      <w:pPr>
        <w:rPr>
          <w:lang w:val="fr-FR"/>
        </w:rPr>
      </w:pPr>
      <w:r>
        <w:rPr>
          <w:lang w:val="fr-FR"/>
        </w:rPr>
        <w:t xml:space="preserve">Fragments d'une représentation en relief [haut-relief ?] (BIB 2172) </w:t>
      </w:r>
    </w:p>
    <w:p w14:paraId="349C8EFD" w14:textId="77777777" w:rsidR="001F74CC" w:rsidRDefault="001F74CC" w:rsidP="00AB2DA6">
      <w:pPr>
        <w:rPr>
          <w:lang w:val="fr-FR"/>
        </w:rPr>
      </w:pPr>
    </w:p>
    <w:p w14:paraId="75266057" w14:textId="77777777" w:rsidR="00AB2DA6" w:rsidRPr="00AB2DA6" w:rsidRDefault="00AB2DA6" w:rsidP="00BE4758">
      <w:pPr>
        <w:pStyle w:val="Heading3"/>
      </w:pPr>
      <w:bookmarkStart w:id="1696" w:name="Sit_Passadeiras_3"/>
      <w:r w:rsidRPr="00AB2DA6">
        <w:t>Passadeiras</w:t>
      </w:r>
      <w:r>
        <w:t xml:space="preserve"> 3</w:t>
      </w:r>
    </w:p>
    <w:bookmarkEnd w:id="1696"/>
    <w:p w14:paraId="5C4AE10A" w14:textId="77777777" w:rsidR="00AB2DA6" w:rsidRDefault="00AB2DA6" w:rsidP="00AB2DA6">
      <w:pPr>
        <w:rPr>
          <w:lang w:val="fr-FR"/>
        </w:rPr>
      </w:pPr>
    </w:p>
    <w:p w14:paraId="3FA82B27" w14:textId="77777777" w:rsidR="001F74CC" w:rsidRDefault="001F74CC" w:rsidP="00AB2DA6">
      <w:pPr>
        <w:rPr>
          <w:lang w:val="fr-FR"/>
        </w:rPr>
      </w:pPr>
      <w:r>
        <w:rPr>
          <w:lang w:val="fr-FR"/>
        </w:rPr>
        <w:t>Petit fragment avec une représentation en relief [haut-relief ?] très difficile à lire (BIB 2172)</w:t>
      </w:r>
    </w:p>
    <w:p w14:paraId="318C4DF0" w14:textId="77777777" w:rsidR="00A03E05" w:rsidRDefault="00A03E05" w:rsidP="00AB2DA6">
      <w:pPr>
        <w:rPr>
          <w:lang w:val="fr-FR"/>
        </w:rPr>
      </w:pPr>
    </w:p>
    <w:p w14:paraId="6E96B0B3" w14:textId="77777777" w:rsidR="00A03E05" w:rsidRDefault="00A03E05" w:rsidP="00BE4758">
      <w:pPr>
        <w:pStyle w:val="Heading3"/>
      </w:pPr>
      <w:bookmarkStart w:id="1697" w:name="Sit_Passadeiras_ctx"/>
      <w:r>
        <w:t>contexte</w:t>
      </w:r>
    </w:p>
    <w:bookmarkEnd w:id="1697"/>
    <w:p w14:paraId="2605ABEE" w14:textId="77777777" w:rsidR="00A03E05" w:rsidRDefault="00A03E05" w:rsidP="00AB2DA6">
      <w:pPr>
        <w:rPr>
          <w:lang w:val="fr-FR"/>
        </w:rPr>
      </w:pPr>
    </w:p>
    <w:p w14:paraId="42A18853" w14:textId="54682CD6" w:rsidR="00A03E05" w:rsidRDefault="00A03E05" w:rsidP="004F40E3">
      <w:pPr>
        <w:jc w:val="both"/>
        <w:rPr>
          <w:lang w:val="es-ES"/>
        </w:rPr>
      </w:pPr>
      <w:r w:rsidRPr="00A03E05">
        <w:rPr>
          <w:lang w:val="fr-FR"/>
        </w:rPr>
        <w:t xml:space="preserve">Une stèle avec un support similaire a </w:t>
      </w:r>
      <w:hyperlink r:id="rId3844" w:anchor="Sit_Alfarrobeira_stele_ctx" w:history="1">
        <w:r w:rsidR="00BE4758" w:rsidRPr="00BE4758">
          <w:rPr>
            <w:rStyle w:val="Hyperlink"/>
            <w:lang w:val="fr-FR"/>
          </w:rPr>
          <w:t>Alfarrobeira</w:t>
        </w:r>
      </w:hyperlink>
      <w:r w:rsidRPr="00A03E05">
        <w:rPr>
          <w:lang w:val="fr-FR"/>
        </w:rPr>
        <w:t xml:space="preserve">, ainsi que fragments de deux autres, </w:t>
      </w:r>
      <w:r>
        <w:rPr>
          <w:lang w:val="fr-FR"/>
        </w:rPr>
        <w:t xml:space="preserve">a été trouvé </w:t>
      </w:r>
      <w:r w:rsidRPr="00A03E05">
        <w:rPr>
          <w:lang w:val="fr-FR"/>
        </w:rPr>
        <w:t xml:space="preserve">dans la nécropole (Gomes, 1994b: 86-89). </w:t>
      </w:r>
      <w:r w:rsidRPr="00B0304B">
        <w:rPr>
          <w:lang w:val="es-ES"/>
        </w:rPr>
        <w:t xml:space="preserve">(BIB 2172) </w:t>
      </w:r>
    </w:p>
    <w:p w14:paraId="49F7C134" w14:textId="77777777" w:rsidR="00BE4758" w:rsidRDefault="00BE4758" w:rsidP="004F40E3">
      <w:pPr>
        <w:jc w:val="both"/>
        <w:rPr>
          <w:lang w:val="es-ES"/>
        </w:rPr>
      </w:pPr>
    </w:p>
    <w:p w14:paraId="40BBB4B1" w14:textId="77777777" w:rsidR="00BE4758" w:rsidRPr="002A5631" w:rsidRDefault="00BE4758" w:rsidP="00BE4758">
      <w:pPr>
        <w:pStyle w:val="Heading2"/>
        <w:rPr>
          <w:lang w:val="es-ES"/>
        </w:rPr>
      </w:pPr>
      <w:bookmarkStart w:id="1698" w:name="Sit_Passadeiras__fun"/>
      <w:r w:rsidRPr="002A5631">
        <w:rPr>
          <w:lang w:val="es-ES"/>
        </w:rPr>
        <w:t>nécropole</w:t>
      </w:r>
    </w:p>
    <w:bookmarkEnd w:id="1698"/>
    <w:p w14:paraId="7C0FCB1B" w14:textId="77777777" w:rsidR="001F74CC" w:rsidRDefault="001F74CC" w:rsidP="00AB2DA6">
      <w:pPr>
        <w:rPr>
          <w:lang w:val="es-ES"/>
        </w:rPr>
      </w:pPr>
    </w:p>
    <w:p w14:paraId="04EFBEBA" w14:textId="77777777" w:rsidR="00BE4758" w:rsidRDefault="00BE4758" w:rsidP="00AB2DA6">
      <w:pPr>
        <w:rPr>
          <w:lang w:val="es-ES"/>
        </w:rPr>
      </w:pPr>
      <w:r>
        <w:rPr>
          <w:lang w:val="es-ES"/>
        </w:rPr>
        <w:t>nécropole (BIB 2172)</w:t>
      </w:r>
    </w:p>
    <w:p w14:paraId="7C74990B" w14:textId="77777777" w:rsidR="00BE4758" w:rsidRPr="00B0304B" w:rsidRDefault="00BE4758" w:rsidP="00AB2DA6">
      <w:pPr>
        <w:rPr>
          <w:lang w:val="es-ES"/>
        </w:rPr>
      </w:pPr>
    </w:p>
    <w:p w14:paraId="20203309" w14:textId="77777777" w:rsidR="004C737B" w:rsidRPr="00D52855" w:rsidRDefault="004C737B" w:rsidP="00426FF9">
      <w:pPr>
        <w:pStyle w:val="Heading1"/>
        <w:rPr>
          <w:lang w:val="es-ES"/>
        </w:rPr>
      </w:pPr>
      <w:bookmarkStart w:id="1699" w:name="Sit_Negrilhos"/>
      <w:r w:rsidRPr="00D52855">
        <w:rPr>
          <w:lang w:val="es-ES"/>
        </w:rPr>
        <w:t>NEGRILHOS</w:t>
      </w:r>
    </w:p>
    <w:bookmarkEnd w:id="1699"/>
    <w:p w14:paraId="0E529373" w14:textId="77777777" w:rsidR="004C737B" w:rsidRPr="001F1DE8" w:rsidRDefault="00AC04B1" w:rsidP="00AB2DA6">
      <w:pPr>
        <w:rPr>
          <w:sz w:val="20"/>
          <w:lang w:val="es-ES"/>
        </w:rPr>
      </w:pPr>
      <w:r w:rsidRPr="001F1DE8">
        <w:rPr>
          <w:sz w:val="20"/>
          <w:lang w:val="es-ES"/>
        </w:rPr>
        <w:t xml:space="preserve">Joao de Negrilhos, </w:t>
      </w:r>
      <w:r w:rsidR="004D73B0" w:rsidRPr="001F1DE8">
        <w:rPr>
          <w:sz w:val="20"/>
          <w:lang w:val="es-ES"/>
        </w:rPr>
        <w:t>Sao Joao de Negrilhos</w:t>
      </w:r>
      <w:r w:rsidR="0078097B" w:rsidRPr="001F1DE8">
        <w:rPr>
          <w:sz w:val="20"/>
          <w:lang w:val="es-ES"/>
        </w:rPr>
        <w:t>, San Juan de Negrilhos</w:t>
      </w:r>
      <w:r w:rsidR="001F1DE8">
        <w:rPr>
          <w:sz w:val="20"/>
          <w:lang w:val="es-ES"/>
        </w:rPr>
        <w:t>,</w:t>
      </w:r>
      <w:r w:rsidR="001F1DE8" w:rsidRPr="001F1DE8">
        <w:rPr>
          <w:lang w:val="es-ES"/>
        </w:rPr>
        <w:t xml:space="preserve"> </w:t>
      </w:r>
      <w:r w:rsidR="001F1DE8" w:rsidRPr="001F1DE8">
        <w:rPr>
          <w:sz w:val="20"/>
          <w:lang w:val="es-ES"/>
        </w:rPr>
        <w:t>São João de Negrilhos</w:t>
      </w:r>
    </w:p>
    <w:p w14:paraId="10EF5894" w14:textId="77777777" w:rsidR="004D73B0" w:rsidRPr="00806EB4" w:rsidRDefault="004D73B0" w:rsidP="00AB2DA6">
      <w:pPr>
        <w:rPr>
          <w:lang w:val="es-ES"/>
        </w:rPr>
      </w:pPr>
    </w:p>
    <w:p w14:paraId="4925E947" w14:textId="21494D0A" w:rsidR="00E538E9" w:rsidRDefault="004C737B" w:rsidP="00DF5828">
      <w:pPr>
        <w:jc w:val="both"/>
        <w:rPr>
          <w:lang w:val="fr-FR"/>
        </w:rPr>
      </w:pPr>
      <w:r w:rsidRPr="006702EA">
        <w:rPr>
          <w:lang w:val="fr-FR"/>
        </w:rPr>
        <w:t>S</w:t>
      </w:r>
      <w:r w:rsidR="003934D6" w:rsidRPr="006702EA">
        <w:rPr>
          <w:lang w:val="fr-FR"/>
        </w:rPr>
        <w:t>an</w:t>
      </w:r>
      <w:r w:rsidRPr="006702EA">
        <w:rPr>
          <w:lang w:val="fr-FR"/>
        </w:rPr>
        <w:t xml:space="preserve"> Joao de Negrilhos</w:t>
      </w:r>
      <w:r w:rsidR="00CA0790" w:rsidRPr="006702EA">
        <w:rPr>
          <w:lang w:val="fr-FR"/>
        </w:rPr>
        <w:t>, s</w:t>
      </w:r>
      <w:r w:rsidRPr="006702EA">
        <w:rPr>
          <w:lang w:val="fr-FR"/>
        </w:rPr>
        <w:t>tèle ibérique, gr. de l'</w:t>
      </w:r>
      <w:hyperlink r:id="rId3845" w:anchor="Cul_Alentejo" w:history="1">
        <w:r w:rsidRPr="006702EA">
          <w:rPr>
            <w:rStyle w:val="Hyperlink"/>
            <w:lang w:val="fr-FR"/>
          </w:rPr>
          <w:t>Alentejo</w:t>
        </w:r>
      </w:hyperlink>
      <w:r w:rsidRPr="006702EA">
        <w:rPr>
          <w:lang w:val="fr-FR"/>
        </w:rPr>
        <w:t xml:space="preserve"> (BIB 2172) </w:t>
      </w:r>
      <w:r w:rsidR="00CA0790" w:rsidRPr="006702EA">
        <w:rPr>
          <w:lang w:val="fr-FR"/>
        </w:rPr>
        <w:t xml:space="preserve">s.-gr. </w:t>
      </w:r>
      <w:hyperlink r:id="rId3846" w:anchor="Cul_Alentejo_grC" w:history="1">
        <w:r w:rsidR="00CA0790" w:rsidRPr="00CA0790">
          <w:rPr>
            <w:rStyle w:val="Hyperlink"/>
            <w:lang w:val="fr-FR"/>
          </w:rPr>
          <w:t>C</w:t>
        </w:r>
      </w:hyperlink>
      <w:r w:rsidR="00CA0790">
        <w:rPr>
          <w:lang w:val="fr-FR"/>
        </w:rPr>
        <w:t xml:space="preserve"> (BIB 2868) </w:t>
      </w:r>
      <w:r>
        <w:rPr>
          <w:lang w:val="fr-FR"/>
        </w:rPr>
        <w:t xml:space="preserve">Une </w:t>
      </w:r>
      <w:hyperlink r:id="rId3847" w:anchor="Cul_Art_TAC_T_t_epee" w:history="1">
        <w:r w:rsidR="003934D6" w:rsidRPr="00666BEE">
          <w:rPr>
            <w:rStyle w:val="Hyperlink"/>
            <w:lang w:val="fr-FR"/>
          </w:rPr>
          <w:t>épée</w:t>
        </w:r>
      </w:hyperlink>
      <w:r>
        <w:rPr>
          <w:lang w:val="fr-FR"/>
        </w:rPr>
        <w:t xml:space="preserve"> portée en </w:t>
      </w:r>
      <w:hyperlink r:id="rId3848" w:anchor="Cul_Art_TAC_T_t_baudrier" w:history="1">
        <w:r w:rsidR="003934D6" w:rsidRPr="00D64745">
          <w:rPr>
            <w:rStyle w:val="Hyperlink"/>
            <w:lang w:val="fr-FR"/>
          </w:rPr>
          <w:t>baudrier</w:t>
        </w:r>
      </w:hyperlink>
      <w:r w:rsidR="003934D6" w:rsidRPr="00D64745">
        <w:rPr>
          <w:lang w:val="fr-FR"/>
        </w:rPr>
        <w:t xml:space="preserve"> </w:t>
      </w:r>
      <w:r>
        <w:rPr>
          <w:lang w:val="fr-FR"/>
        </w:rPr>
        <w:t xml:space="preserve">et une </w:t>
      </w:r>
      <w:r w:rsidRPr="004C737B">
        <w:rPr>
          <w:lang w:val="fr-FR"/>
        </w:rPr>
        <w:t>hallebarde (SS BIB)</w:t>
      </w:r>
    </w:p>
    <w:p w14:paraId="4E731585" w14:textId="77777777" w:rsidR="009952C7" w:rsidRDefault="009952C7" w:rsidP="00DF5828">
      <w:pPr>
        <w:jc w:val="both"/>
        <w:rPr>
          <w:lang w:val="fr-FR"/>
        </w:rPr>
      </w:pPr>
    </w:p>
    <w:p w14:paraId="300D6928" w14:textId="77777777" w:rsidR="009952C7" w:rsidRDefault="009952C7" w:rsidP="009952C7">
      <w:pPr>
        <w:pStyle w:val="Heading3"/>
      </w:pPr>
      <w:bookmarkStart w:id="1700" w:name="Sit_Negrilhos_thm_halleb"/>
      <w:r>
        <w:t>hallebarde</w:t>
      </w:r>
    </w:p>
    <w:bookmarkEnd w:id="1700"/>
    <w:p w14:paraId="0D87F535" w14:textId="77777777" w:rsidR="009952C7" w:rsidRDefault="009952C7" w:rsidP="00DF5828">
      <w:pPr>
        <w:jc w:val="both"/>
        <w:rPr>
          <w:lang w:val="fr-FR"/>
        </w:rPr>
      </w:pPr>
    </w:p>
    <w:p w14:paraId="33D6A548" w14:textId="46D2BF2F" w:rsidR="00CE58E8" w:rsidRDefault="00CE58E8" w:rsidP="00CE58E8">
      <w:pPr>
        <w:jc w:val="both"/>
        <w:rPr>
          <w:lang w:val="fr-FR"/>
        </w:rPr>
      </w:pPr>
      <w:r w:rsidRPr="004C737B">
        <w:rPr>
          <w:lang w:val="fr-FR"/>
        </w:rPr>
        <w:t xml:space="preserve">hallebarde de type </w:t>
      </w:r>
      <w:hyperlink r:id="rId3849" w:anchor="Typ_Arm_Hallebardes_typ_Cano" w:history="1">
        <w:r w:rsidRPr="005565B3">
          <w:rPr>
            <w:rStyle w:val="Hyperlink"/>
            <w:lang w:val="fr-FR"/>
          </w:rPr>
          <w:t>Cano</w:t>
        </w:r>
      </w:hyperlink>
      <w:r w:rsidRPr="005565B3">
        <w:rPr>
          <w:lang w:val="fr-FR"/>
        </w:rPr>
        <w:t xml:space="preserve"> </w:t>
      </w:r>
      <w:r w:rsidRPr="004C737B">
        <w:rPr>
          <w:lang w:val="fr-FR"/>
        </w:rPr>
        <w:t>(</w:t>
      </w:r>
      <w:r w:rsidR="00604CD6">
        <w:rPr>
          <w:lang w:val="fr-FR"/>
        </w:rPr>
        <w:t>BIB 3120</w:t>
      </w:r>
      <w:r w:rsidRPr="004C737B">
        <w:rPr>
          <w:lang w:val="fr-FR"/>
        </w:rPr>
        <w:t>) que Pavon rapproche de celle d'</w:t>
      </w:r>
      <w:hyperlink r:id="rId3850" w:anchor="Sit_Alange_strat_horiz_II_hallebarde" w:history="1">
        <w:r w:rsidRPr="004C737B">
          <w:rPr>
            <w:rStyle w:val="Hyperlink"/>
            <w:lang w:val="fr-FR"/>
          </w:rPr>
          <w:t>Alanche</w:t>
        </w:r>
      </w:hyperlink>
      <w:r w:rsidRPr="004C737B">
        <w:rPr>
          <w:lang w:val="fr-FR"/>
        </w:rPr>
        <w:t xml:space="preserve"> (BIB 2858)</w:t>
      </w:r>
    </w:p>
    <w:p w14:paraId="4C8F8962" w14:textId="77777777" w:rsidR="00CE58E8" w:rsidRDefault="00CE58E8" w:rsidP="00DF5828">
      <w:pPr>
        <w:jc w:val="both"/>
        <w:rPr>
          <w:lang w:val="fr-FR"/>
        </w:rPr>
      </w:pPr>
    </w:p>
    <w:p w14:paraId="3996405B" w14:textId="77777777" w:rsidR="00B0304B" w:rsidRDefault="00B0304B" w:rsidP="00DF5828">
      <w:pPr>
        <w:jc w:val="both"/>
        <w:rPr>
          <w:lang w:val="fr-FR"/>
        </w:rPr>
      </w:pPr>
    </w:p>
    <w:p w14:paraId="542FAF09" w14:textId="77777777" w:rsidR="00B0304B" w:rsidRDefault="00B0304B" w:rsidP="00B0304B">
      <w:pPr>
        <w:pStyle w:val="Heading2"/>
      </w:pPr>
      <w:bookmarkStart w:id="1701" w:name="Sit_Negrilhos_tek"/>
      <w:r>
        <w:t>technique</w:t>
      </w:r>
    </w:p>
    <w:bookmarkEnd w:id="1701"/>
    <w:p w14:paraId="445ACD27" w14:textId="2ABBC6DC" w:rsidR="00B0304B" w:rsidRPr="005A3047" w:rsidRDefault="00911743" w:rsidP="00B0304B">
      <w:pPr>
        <w:jc w:val="both"/>
        <w:rPr>
          <w:lang w:val="fr-FR"/>
        </w:rPr>
      </w:pPr>
      <w:r>
        <w:fldChar w:fldCharType="begin"/>
      </w:r>
      <w:r w:rsidR="00E30F13" w:rsidRPr="004F117B">
        <w:rPr>
          <w:lang w:val="fr-FR"/>
        </w:rPr>
        <w:instrText>HYPERLINK "C:\\Users\\Thomas Huet\\Desktop\\Documentation archéologique liée à la thèse\\Cultures.docx" \l "Cul_Alentejo_tek"</w:instrText>
      </w:r>
      <w:r>
        <w:fldChar w:fldCharType="separate"/>
      </w:r>
      <w:r w:rsidR="00B0304B" w:rsidRPr="00B0304B">
        <w:rPr>
          <w:rStyle w:val="Hyperlink"/>
          <w:lang w:val="fr-FR"/>
        </w:rPr>
        <w:t>technique</w:t>
      </w:r>
      <w:r>
        <w:fldChar w:fldCharType="end"/>
      </w:r>
    </w:p>
    <w:p w14:paraId="6A7D25AF" w14:textId="77777777" w:rsidR="00A5234E" w:rsidRPr="005A3047" w:rsidRDefault="00A5234E" w:rsidP="00B0304B">
      <w:pPr>
        <w:jc w:val="both"/>
        <w:rPr>
          <w:lang w:val="fr-FR"/>
        </w:rPr>
      </w:pPr>
    </w:p>
    <w:p w14:paraId="5E1BA694" w14:textId="42FFC522" w:rsidR="00A5234E" w:rsidRPr="00A5234E" w:rsidRDefault="00A5234E" w:rsidP="00B0304B">
      <w:pPr>
        <w:jc w:val="both"/>
        <w:rPr>
          <w:lang w:val="fr-FR"/>
        </w:rPr>
      </w:pPr>
      <w:r w:rsidRPr="00A5234E">
        <w:rPr>
          <w:lang w:val="fr-FR"/>
        </w:rPr>
        <w:t xml:space="preserve">Différente du reste des stèle du </w:t>
      </w:r>
      <w:r w:rsidRPr="006702EA">
        <w:rPr>
          <w:lang w:val="fr-FR"/>
        </w:rPr>
        <w:t>gr. de l'</w:t>
      </w:r>
      <w:hyperlink r:id="rId3851" w:anchor="Cul_Alentejo" w:history="1">
        <w:r w:rsidRPr="006702EA">
          <w:rPr>
            <w:rStyle w:val="Hyperlink"/>
            <w:lang w:val="fr-FR"/>
          </w:rPr>
          <w:t>Alentejo</w:t>
        </w:r>
      </w:hyperlink>
      <w:r w:rsidRPr="00A5234E">
        <w:rPr>
          <w:lang w:val="fr-FR"/>
        </w:rPr>
        <w:t xml:space="preserve"> </w:t>
      </w:r>
      <w:r>
        <w:rPr>
          <w:lang w:val="fr-FR"/>
        </w:rPr>
        <w:t>car gravures incisées (BIB 3265)</w:t>
      </w:r>
    </w:p>
    <w:p w14:paraId="65D26D34" w14:textId="77777777" w:rsidR="00B0304B" w:rsidRDefault="00B0304B" w:rsidP="00DF5828">
      <w:pPr>
        <w:jc w:val="both"/>
        <w:rPr>
          <w:lang w:val="fr-FR"/>
        </w:rPr>
      </w:pPr>
    </w:p>
    <w:p w14:paraId="54B4643E" w14:textId="77777777" w:rsidR="003934D6" w:rsidRDefault="003934D6" w:rsidP="00242C0F">
      <w:pPr>
        <w:rPr>
          <w:lang w:val="fr-FR"/>
        </w:rPr>
      </w:pPr>
    </w:p>
    <w:p w14:paraId="27767E22" w14:textId="77777777" w:rsidR="003934D6" w:rsidRDefault="003934D6" w:rsidP="00426FF9">
      <w:pPr>
        <w:pStyle w:val="Heading1"/>
      </w:pPr>
      <w:bookmarkStart w:id="1702" w:name="Sit_Pedreirinha"/>
      <w:r>
        <w:t>PEDREIRINHA</w:t>
      </w:r>
    </w:p>
    <w:bookmarkEnd w:id="1702"/>
    <w:p w14:paraId="07D1AF81" w14:textId="77777777" w:rsidR="003934D6" w:rsidRDefault="003934D6" w:rsidP="00242C0F">
      <w:pPr>
        <w:rPr>
          <w:lang w:val="fr-FR"/>
        </w:rPr>
      </w:pPr>
    </w:p>
    <w:p w14:paraId="1246907A" w14:textId="6647FB67" w:rsidR="003934D6" w:rsidRDefault="003934D6" w:rsidP="00242C0F">
      <w:pPr>
        <w:rPr>
          <w:lang w:val="fr-FR"/>
        </w:rPr>
      </w:pPr>
      <w:r w:rsidRPr="003934D6">
        <w:rPr>
          <w:lang w:val="fr-FR"/>
        </w:rPr>
        <w:t>Pedreirinha</w:t>
      </w:r>
      <w:r>
        <w:rPr>
          <w:lang w:val="fr-FR"/>
        </w:rPr>
        <w:t xml:space="preserve"> </w:t>
      </w:r>
      <w:r w:rsidRPr="009067E6">
        <w:rPr>
          <w:lang w:val="fr-FR"/>
        </w:rPr>
        <w:t>Stèle ibérique, gr. de l'</w:t>
      </w:r>
      <w:hyperlink r:id="rId3852" w:anchor="Cul_Alentejo" w:history="1">
        <w:r w:rsidRPr="009067E6">
          <w:rPr>
            <w:rStyle w:val="Hyperlink"/>
            <w:lang w:val="fr-FR"/>
          </w:rPr>
          <w:t>Alentejo</w:t>
        </w:r>
      </w:hyperlink>
      <w:r w:rsidRPr="009067E6">
        <w:rPr>
          <w:lang w:val="fr-FR"/>
        </w:rPr>
        <w:t xml:space="preserve"> </w:t>
      </w:r>
      <w:r w:rsidR="00DF3827">
        <w:rPr>
          <w:lang w:val="fr-FR"/>
        </w:rPr>
        <w:t>(</w:t>
      </w:r>
      <w:hyperlink r:id="rId3853" w:anchor="Cul_Alentejo_context_reg_SV" w:history="1">
        <w:r w:rsidR="009238E9">
          <w:rPr>
            <w:rStyle w:val="Hyperlink"/>
            <w:lang w:val="fr-FR"/>
          </w:rPr>
          <w:t xml:space="preserve">conc. </w:t>
        </w:r>
        <w:r w:rsidR="009238E9" w:rsidRPr="00DF3827">
          <w:rPr>
            <w:rStyle w:val="Hyperlink"/>
            <w:lang w:val="fr-FR"/>
          </w:rPr>
          <w:t>SV</w:t>
        </w:r>
      </w:hyperlink>
      <w:r w:rsidR="00DF3827">
        <w:rPr>
          <w:lang w:val="fr-FR"/>
        </w:rPr>
        <w:t xml:space="preserve">) </w:t>
      </w:r>
      <w:r w:rsidRPr="009067E6">
        <w:rPr>
          <w:lang w:val="fr-FR"/>
        </w:rPr>
        <w:t>(BIB 2172)</w:t>
      </w:r>
      <w:r>
        <w:rPr>
          <w:lang w:val="fr-FR"/>
        </w:rPr>
        <w:t xml:space="preserve"> </w:t>
      </w:r>
    </w:p>
    <w:p w14:paraId="38215D08" w14:textId="77777777" w:rsidR="00B0304B" w:rsidRDefault="00B0304B" w:rsidP="00242C0F">
      <w:pPr>
        <w:rPr>
          <w:lang w:val="fr-FR"/>
        </w:rPr>
      </w:pPr>
    </w:p>
    <w:p w14:paraId="72FAC509" w14:textId="77777777" w:rsidR="00B0304B" w:rsidRDefault="00B0304B" w:rsidP="00B0304B">
      <w:pPr>
        <w:pStyle w:val="Heading2"/>
      </w:pPr>
      <w:r>
        <w:t>thèmes</w:t>
      </w:r>
    </w:p>
    <w:p w14:paraId="1965CEE7" w14:textId="77777777" w:rsidR="004564DC" w:rsidRDefault="004564DC" w:rsidP="00242C0F">
      <w:pPr>
        <w:rPr>
          <w:lang w:val="fr-FR"/>
        </w:rPr>
      </w:pPr>
    </w:p>
    <w:p w14:paraId="71BF254B" w14:textId="77777777" w:rsidR="004564DC" w:rsidRDefault="004564DC" w:rsidP="00B0304B">
      <w:pPr>
        <w:pStyle w:val="Heading3"/>
      </w:pPr>
      <w:r>
        <w:lastRenderedPageBreak/>
        <w:t>épée</w:t>
      </w:r>
    </w:p>
    <w:p w14:paraId="4D06A2FC" w14:textId="602C4F34" w:rsidR="004564DC" w:rsidRPr="004564DC" w:rsidRDefault="004564DC" w:rsidP="00242C0F">
      <w:pPr>
        <w:rPr>
          <w:lang w:val="fr-FR"/>
        </w:rPr>
      </w:pPr>
      <w:r>
        <w:rPr>
          <w:lang w:val="fr-FR"/>
        </w:rPr>
        <w:t xml:space="preserve">Une </w:t>
      </w:r>
      <w:hyperlink r:id="rId3854" w:anchor="Cul_Art_TAC_T_t_epee" w:history="1">
        <w:r w:rsidRPr="00666BEE">
          <w:rPr>
            <w:rStyle w:val="Hyperlink"/>
            <w:lang w:val="fr-FR"/>
          </w:rPr>
          <w:t>épée</w:t>
        </w:r>
      </w:hyperlink>
      <w:r w:rsidRPr="003934D6">
        <w:rPr>
          <w:lang w:val="fr-FR"/>
        </w:rPr>
        <w:t xml:space="preserve"> </w:t>
      </w:r>
      <w:r>
        <w:rPr>
          <w:lang w:val="fr-FR"/>
        </w:rPr>
        <w:t xml:space="preserve">portée en </w:t>
      </w:r>
      <w:hyperlink r:id="rId3855" w:anchor="Cul_Art_TAC_T_t_baudrier" w:history="1">
        <w:r w:rsidRPr="00D64745">
          <w:rPr>
            <w:rStyle w:val="Hyperlink"/>
            <w:lang w:val="fr-FR"/>
          </w:rPr>
          <w:t>baudrier</w:t>
        </w:r>
      </w:hyperlink>
      <w:r w:rsidRPr="004564DC">
        <w:rPr>
          <w:lang w:val="fr-FR"/>
        </w:rPr>
        <w:t>/</w:t>
      </w:r>
      <w:hyperlink r:id="rId3856" w:anchor="Cul_Art_TAC_T_t_ceinture" w:history="1">
        <w:r w:rsidRPr="00801BF1">
          <w:rPr>
            <w:rStyle w:val="Hyperlink"/>
            <w:lang w:val="fr-FR"/>
          </w:rPr>
          <w:t>ceinture</w:t>
        </w:r>
      </w:hyperlink>
      <w:r w:rsidRPr="004564DC">
        <w:rPr>
          <w:lang w:val="fr-FR"/>
        </w:rPr>
        <w:t xml:space="preserve"> </w:t>
      </w:r>
      <w:r>
        <w:rPr>
          <w:lang w:val="fr-FR"/>
        </w:rPr>
        <w:t>réalisé en relief (BIB 2172)</w:t>
      </w:r>
    </w:p>
    <w:p w14:paraId="12A77764" w14:textId="77777777" w:rsidR="004564DC" w:rsidRDefault="004564DC" w:rsidP="00242C0F">
      <w:pPr>
        <w:rPr>
          <w:lang w:val="fr-FR"/>
        </w:rPr>
      </w:pPr>
    </w:p>
    <w:p w14:paraId="3D9BE2A3" w14:textId="77777777" w:rsidR="004564DC" w:rsidRDefault="004564DC" w:rsidP="00B0304B">
      <w:pPr>
        <w:pStyle w:val="Heading3"/>
      </w:pPr>
      <w:r>
        <w:t>anciforme</w:t>
      </w:r>
    </w:p>
    <w:p w14:paraId="2052609B" w14:textId="3FE74D79" w:rsidR="004564DC" w:rsidRPr="004564DC" w:rsidRDefault="004564DC" w:rsidP="00242C0F">
      <w:pPr>
        <w:rPr>
          <w:lang w:val="fr-FR"/>
        </w:rPr>
      </w:pPr>
      <w:r>
        <w:rPr>
          <w:lang w:val="fr-FR"/>
        </w:rPr>
        <w:t xml:space="preserve">un </w:t>
      </w:r>
      <w:hyperlink r:id="rId3857" w:anchor="Cul_Alentejo_stele_o_anciforme" w:history="1">
        <w:r w:rsidRPr="0032190F">
          <w:rPr>
            <w:rStyle w:val="Hyperlink"/>
            <w:lang w:val="fr-FR"/>
          </w:rPr>
          <w:t>anciforme</w:t>
        </w:r>
      </w:hyperlink>
      <w:r>
        <w:rPr>
          <w:lang w:val="fr-FR"/>
        </w:rPr>
        <w:t xml:space="preserve"> en </w:t>
      </w:r>
      <w:hyperlink r:id="rId3858" w:anchor="Cul_Art_TAC_T_t_pendentif" w:history="1">
        <w:r w:rsidRPr="00801BF1">
          <w:rPr>
            <w:rStyle w:val="Hyperlink"/>
            <w:lang w:val="fr-FR"/>
          </w:rPr>
          <w:t>pendentif</w:t>
        </w:r>
      </w:hyperlink>
      <w:r w:rsidRPr="004564DC">
        <w:rPr>
          <w:lang w:val="fr-FR"/>
        </w:rPr>
        <w:t xml:space="preserve"> </w:t>
      </w:r>
      <w:r>
        <w:rPr>
          <w:lang w:val="fr-FR"/>
        </w:rPr>
        <w:t>réalisé en relief (BIB 2172)</w:t>
      </w:r>
      <w:r w:rsidRPr="004564DC">
        <w:rPr>
          <w:lang w:val="fr-FR"/>
        </w:rPr>
        <w:t xml:space="preserve"> L'anciforme passe devant le </w:t>
      </w:r>
      <w:hyperlink r:id="rId3859" w:anchor="Cul_Art_TAC_T_t_baudrier" w:history="1">
        <w:r w:rsidRPr="00D64745">
          <w:rPr>
            <w:rStyle w:val="Hyperlink"/>
            <w:lang w:val="fr-FR"/>
          </w:rPr>
          <w:t>baudrier</w:t>
        </w:r>
      </w:hyperlink>
      <w:r w:rsidRPr="004564DC">
        <w:rPr>
          <w:lang w:val="fr-FR"/>
        </w:rPr>
        <w:t>/</w:t>
      </w:r>
      <w:hyperlink r:id="rId3860" w:anchor="Cul_Art_TAC_T_t_ceinture" w:history="1">
        <w:r w:rsidRPr="00801BF1">
          <w:rPr>
            <w:rStyle w:val="Hyperlink"/>
            <w:lang w:val="fr-FR"/>
          </w:rPr>
          <w:t>ceinture</w:t>
        </w:r>
      </w:hyperlink>
      <w:r w:rsidRPr="004564DC">
        <w:rPr>
          <w:lang w:val="fr-FR"/>
        </w:rPr>
        <w:t xml:space="preserve"> (SS BIB)</w:t>
      </w:r>
    </w:p>
    <w:p w14:paraId="1350E889" w14:textId="77777777" w:rsidR="004564DC" w:rsidRDefault="004564DC" w:rsidP="00242C0F">
      <w:pPr>
        <w:rPr>
          <w:lang w:val="fr-FR"/>
        </w:rPr>
      </w:pPr>
    </w:p>
    <w:p w14:paraId="21F59B86" w14:textId="77777777" w:rsidR="004564DC" w:rsidRDefault="004564DC" w:rsidP="00B0304B">
      <w:pPr>
        <w:pStyle w:val="Heading3"/>
      </w:pPr>
      <w:r>
        <w:t>trousse</w:t>
      </w:r>
    </w:p>
    <w:p w14:paraId="665C2FA8" w14:textId="77777777" w:rsidR="004564DC" w:rsidRPr="004564DC" w:rsidRDefault="004564DC" w:rsidP="00242C0F">
      <w:pPr>
        <w:rPr>
          <w:lang w:val="fr-FR"/>
        </w:rPr>
      </w:pPr>
      <w:r>
        <w:rPr>
          <w:lang w:val="fr-FR"/>
        </w:rPr>
        <w:t xml:space="preserve">trousse affaires personnelles ? </w:t>
      </w:r>
      <w:r w:rsidRPr="004564DC">
        <w:rPr>
          <w:lang w:val="fr-FR"/>
        </w:rPr>
        <w:t>(SS BIB)</w:t>
      </w:r>
      <w:r>
        <w:rPr>
          <w:lang w:val="fr-FR"/>
        </w:rPr>
        <w:t xml:space="preserve"> objet rectangulaire divisié par des lignes (indéterminé) réalisé en relief (BIB 2172)</w:t>
      </w:r>
    </w:p>
    <w:p w14:paraId="799D20E9" w14:textId="77777777" w:rsidR="0078097B" w:rsidRDefault="0078097B" w:rsidP="00242C0F">
      <w:pPr>
        <w:rPr>
          <w:lang w:val="fr-FR"/>
        </w:rPr>
      </w:pPr>
    </w:p>
    <w:p w14:paraId="1C048588" w14:textId="77777777" w:rsidR="00B0304B" w:rsidRDefault="00B0304B" w:rsidP="00B0304B">
      <w:pPr>
        <w:pStyle w:val="Heading2"/>
      </w:pPr>
      <w:r>
        <w:t>technique</w:t>
      </w:r>
    </w:p>
    <w:p w14:paraId="748361AF" w14:textId="77777777" w:rsidR="00B0304B" w:rsidRDefault="00B0304B" w:rsidP="00B0304B">
      <w:pPr>
        <w:jc w:val="both"/>
        <w:rPr>
          <w:lang w:val="fr-FR"/>
        </w:rPr>
      </w:pPr>
    </w:p>
    <w:p w14:paraId="6F476803" w14:textId="72EAF49D" w:rsidR="00B0304B" w:rsidRDefault="00000000" w:rsidP="00B0304B">
      <w:pPr>
        <w:jc w:val="both"/>
        <w:rPr>
          <w:lang w:val="fr-FR"/>
        </w:rPr>
      </w:pPr>
      <w:hyperlink r:id="rId3861" w:anchor="Cul_Alentejo_tek" w:history="1">
        <w:r w:rsidR="00B0304B" w:rsidRPr="00B0304B">
          <w:rPr>
            <w:rStyle w:val="Hyperlink"/>
            <w:lang w:val="fr-FR"/>
          </w:rPr>
          <w:t>technique</w:t>
        </w:r>
      </w:hyperlink>
    </w:p>
    <w:p w14:paraId="216E3B98" w14:textId="77777777" w:rsidR="00B0304B" w:rsidRDefault="00B0304B" w:rsidP="00242C0F">
      <w:pPr>
        <w:rPr>
          <w:lang w:val="fr-FR"/>
        </w:rPr>
      </w:pPr>
    </w:p>
    <w:p w14:paraId="1CF0FD7A" w14:textId="77777777" w:rsidR="00B0304B" w:rsidRPr="004564DC" w:rsidRDefault="00B0304B" w:rsidP="00242C0F">
      <w:pPr>
        <w:rPr>
          <w:lang w:val="fr-FR"/>
        </w:rPr>
      </w:pPr>
    </w:p>
    <w:p w14:paraId="64390131" w14:textId="77777777" w:rsidR="0078097B" w:rsidRPr="00B9536F" w:rsidRDefault="0078097B" w:rsidP="00426FF9">
      <w:pPr>
        <w:pStyle w:val="Heading1"/>
      </w:pPr>
      <w:bookmarkStart w:id="1703" w:name="Sit_Primadorno"/>
      <w:r w:rsidRPr="00B9536F">
        <w:t>PRIMADO</w:t>
      </w:r>
      <w:r w:rsidR="00201773" w:rsidRPr="00B9536F">
        <w:t>R</w:t>
      </w:r>
      <w:r w:rsidRPr="00B9536F">
        <w:t>NO</w:t>
      </w:r>
    </w:p>
    <w:bookmarkEnd w:id="1703"/>
    <w:p w14:paraId="79EFA6C3" w14:textId="77777777" w:rsidR="0078097B" w:rsidRPr="00B9536F" w:rsidRDefault="0078097B" w:rsidP="00242C0F">
      <w:pPr>
        <w:rPr>
          <w:sz w:val="20"/>
          <w:lang w:val="fr-FR"/>
        </w:rPr>
      </w:pPr>
      <w:r w:rsidRPr="00B9536F">
        <w:rPr>
          <w:sz w:val="20"/>
          <w:lang w:val="fr-FR"/>
        </w:rPr>
        <w:t>Primadono</w:t>
      </w:r>
    </w:p>
    <w:p w14:paraId="79DD919B" w14:textId="77777777" w:rsidR="00201773" w:rsidRPr="00B9536F" w:rsidRDefault="00201773" w:rsidP="00242C0F">
      <w:pPr>
        <w:rPr>
          <w:lang w:val="fr-FR"/>
        </w:rPr>
      </w:pPr>
    </w:p>
    <w:p w14:paraId="4427D06F" w14:textId="4B9854FC" w:rsidR="00201773" w:rsidRPr="00B9536F" w:rsidRDefault="00201773" w:rsidP="00242C0F">
      <w:pPr>
        <w:rPr>
          <w:lang w:val="fr-FR"/>
        </w:rPr>
      </w:pPr>
      <w:r w:rsidRPr="00B9536F">
        <w:rPr>
          <w:lang w:val="fr-FR"/>
        </w:rPr>
        <w:t xml:space="preserve">art rupestre. v. gr. des </w:t>
      </w:r>
      <w:hyperlink r:id="rId3862" w:anchor="Cul_Galice" w:history="1">
        <w:r w:rsidRPr="00B9536F">
          <w:rPr>
            <w:rStyle w:val="Hyperlink"/>
            <w:lang w:val="fr-FR"/>
          </w:rPr>
          <w:t>gravures de Galice</w:t>
        </w:r>
      </w:hyperlink>
    </w:p>
    <w:p w14:paraId="4674062B" w14:textId="77777777" w:rsidR="003934D6" w:rsidRPr="00B9536F" w:rsidRDefault="003934D6" w:rsidP="00242C0F">
      <w:pPr>
        <w:rPr>
          <w:lang w:val="fr-FR"/>
        </w:rPr>
      </w:pPr>
    </w:p>
    <w:p w14:paraId="6C1D8346" w14:textId="77777777" w:rsidR="003934D6" w:rsidRPr="00D52855" w:rsidRDefault="003934D6" w:rsidP="00426FF9">
      <w:pPr>
        <w:pStyle w:val="Heading1"/>
        <w:rPr>
          <w:lang w:val="es-ES"/>
        </w:rPr>
      </w:pPr>
      <w:bookmarkStart w:id="1704" w:name="Sit_San_Salvador"/>
      <w:r w:rsidRPr="00D52855">
        <w:rPr>
          <w:lang w:val="es-ES"/>
        </w:rPr>
        <w:t>SAN SALVADOR</w:t>
      </w:r>
    </w:p>
    <w:bookmarkEnd w:id="1704"/>
    <w:p w14:paraId="43420499" w14:textId="77777777" w:rsidR="003934D6" w:rsidRPr="00CA054C" w:rsidRDefault="003E4A9E" w:rsidP="00242C0F">
      <w:pPr>
        <w:rPr>
          <w:sz w:val="20"/>
          <w:lang w:val="es-ES"/>
        </w:rPr>
      </w:pPr>
      <w:r w:rsidRPr="00CA054C">
        <w:rPr>
          <w:sz w:val="20"/>
          <w:lang w:val="es-ES"/>
        </w:rPr>
        <w:t>Sao Salvador</w:t>
      </w:r>
    </w:p>
    <w:p w14:paraId="56B73846" w14:textId="77777777" w:rsidR="003E4A9E" w:rsidRPr="00806EB4" w:rsidRDefault="003E4A9E" w:rsidP="00242C0F">
      <w:pPr>
        <w:rPr>
          <w:lang w:val="es-ES"/>
        </w:rPr>
      </w:pPr>
    </w:p>
    <w:p w14:paraId="4DF6B556" w14:textId="40E1534E" w:rsidR="003934D6" w:rsidRDefault="003934D6" w:rsidP="00DE1ED0">
      <w:pPr>
        <w:jc w:val="both"/>
        <w:rPr>
          <w:lang w:val="fr-FR"/>
        </w:rPr>
      </w:pPr>
      <w:r w:rsidRPr="009952C7">
        <w:rPr>
          <w:lang w:val="es-ES"/>
        </w:rPr>
        <w:t>Stèle ibérique, gr. de l'</w:t>
      </w:r>
      <w:hyperlink r:id="rId3863" w:anchor="Cul_Alentejo" w:history="1">
        <w:r w:rsidRPr="009952C7">
          <w:rPr>
            <w:rStyle w:val="Hyperlink"/>
            <w:lang w:val="es-ES"/>
          </w:rPr>
          <w:t>Alentejo</w:t>
        </w:r>
      </w:hyperlink>
      <w:r w:rsidRPr="009952C7">
        <w:rPr>
          <w:lang w:val="es-ES"/>
        </w:rPr>
        <w:t xml:space="preserve"> (BIB 2172)</w:t>
      </w:r>
      <w:r w:rsidR="00CA0790" w:rsidRPr="009952C7">
        <w:rPr>
          <w:lang w:val="es-ES"/>
        </w:rPr>
        <w:t xml:space="preserve"> s-gr. </w:t>
      </w:r>
      <w:hyperlink r:id="rId3864" w:anchor="Cul_Alentejo_grB" w:history="1">
        <w:r w:rsidR="00CA0790" w:rsidRPr="00E80E1E">
          <w:rPr>
            <w:rStyle w:val="Hyperlink"/>
            <w:lang w:val="fr-FR"/>
          </w:rPr>
          <w:t>B</w:t>
        </w:r>
      </w:hyperlink>
      <w:r w:rsidRPr="00E80E1E">
        <w:rPr>
          <w:lang w:val="fr-FR"/>
        </w:rPr>
        <w:t xml:space="preserve"> </w:t>
      </w:r>
      <w:r w:rsidR="00CA0790" w:rsidRPr="00E80E1E">
        <w:rPr>
          <w:lang w:val="fr-FR"/>
        </w:rPr>
        <w:t>(BIB 2868</w:t>
      </w:r>
      <w:r w:rsidR="00CA0790">
        <w:rPr>
          <w:lang w:val="fr-FR"/>
        </w:rPr>
        <w:t xml:space="preserve">) </w:t>
      </w:r>
      <w:r>
        <w:rPr>
          <w:lang w:val="fr-FR"/>
        </w:rPr>
        <w:t xml:space="preserve">décor en haut relief, un </w:t>
      </w:r>
      <w:hyperlink r:id="rId3865" w:anchor="Cul_Alentejo_stele_o_anciforme" w:history="1">
        <w:r w:rsidRPr="0032190F">
          <w:rPr>
            <w:rStyle w:val="Hyperlink"/>
            <w:lang w:val="fr-FR"/>
          </w:rPr>
          <w:t>anciforme</w:t>
        </w:r>
      </w:hyperlink>
      <w:r>
        <w:rPr>
          <w:lang w:val="fr-FR"/>
        </w:rPr>
        <w:t xml:space="preserve"> en pendentif, le bas de ce qui semble être un fourreau (BIB 2172)</w:t>
      </w:r>
      <w:r w:rsidR="003E4A9E">
        <w:rPr>
          <w:lang w:val="fr-FR"/>
        </w:rPr>
        <w:t xml:space="preserve"> Un cercle qui pourrait être un élément pondéral (BIB 2172) </w:t>
      </w:r>
      <w:r w:rsidR="000A4914">
        <w:rPr>
          <w:lang w:val="fr-FR"/>
        </w:rPr>
        <w:t xml:space="preserve">ce cercle reprend une forme proches de celles de </w:t>
      </w:r>
      <w:hyperlink r:id="rId3866" w:anchor="Sit_Valencia_Alcantara" w:history="1">
        <w:r w:rsidR="000A4914" w:rsidRPr="00D31DD5">
          <w:rPr>
            <w:rStyle w:val="Hyperlink"/>
            <w:lang w:val="fr-FR"/>
          </w:rPr>
          <w:t>Valencia de Alcantara</w:t>
        </w:r>
      </w:hyperlink>
      <w:r w:rsidR="000A4914">
        <w:rPr>
          <w:lang w:val="fr-FR"/>
        </w:rPr>
        <w:t xml:space="preserve"> (SS BIB) </w:t>
      </w:r>
      <w:r w:rsidR="003E4A9E">
        <w:rPr>
          <w:lang w:val="fr-FR"/>
        </w:rPr>
        <w:t xml:space="preserve">v. </w:t>
      </w:r>
      <w:hyperlink r:id="rId3867" w:anchor="Sit_Castro_Verde" w:history="1">
        <w:r w:rsidR="00AC04B1" w:rsidRPr="00AC04B1">
          <w:rPr>
            <w:rStyle w:val="Hyperlink"/>
            <w:lang w:val="fr-FR"/>
          </w:rPr>
          <w:t>Castro Verde</w:t>
        </w:r>
      </w:hyperlink>
    </w:p>
    <w:p w14:paraId="0C979144" w14:textId="77777777" w:rsidR="003934D6" w:rsidRDefault="003934D6" w:rsidP="00242C0F">
      <w:pPr>
        <w:rPr>
          <w:lang w:val="fr-FR"/>
        </w:rPr>
      </w:pPr>
    </w:p>
    <w:p w14:paraId="2DAC9C32" w14:textId="77777777" w:rsidR="003934D6" w:rsidRDefault="003934D6" w:rsidP="00426FF9">
      <w:pPr>
        <w:pStyle w:val="Heading1"/>
      </w:pPr>
      <w:bookmarkStart w:id="1705" w:name="Sit_Tapada_Moita"/>
      <w:r>
        <w:t>TAPADA DA MOITA</w:t>
      </w:r>
    </w:p>
    <w:bookmarkEnd w:id="1705"/>
    <w:p w14:paraId="51F0F05F" w14:textId="77777777" w:rsidR="003934D6" w:rsidRPr="00A03E05" w:rsidRDefault="00AE05A7" w:rsidP="00242C0F">
      <w:pPr>
        <w:rPr>
          <w:sz w:val="20"/>
          <w:lang w:val="fr-FR"/>
        </w:rPr>
      </w:pPr>
      <w:r w:rsidRPr="00A03E05">
        <w:rPr>
          <w:sz w:val="20"/>
          <w:lang w:val="fr-FR"/>
        </w:rPr>
        <w:t>Tapada de Moita</w:t>
      </w:r>
    </w:p>
    <w:p w14:paraId="23424DEC" w14:textId="77777777" w:rsidR="00AE05A7" w:rsidRDefault="00AE05A7" w:rsidP="00CA0790">
      <w:pPr>
        <w:jc w:val="both"/>
        <w:rPr>
          <w:lang w:val="fr-FR"/>
        </w:rPr>
      </w:pPr>
    </w:p>
    <w:p w14:paraId="41B40F4E" w14:textId="5EB3AAC0" w:rsidR="00E5553C" w:rsidRDefault="00CA0790" w:rsidP="00E5553C">
      <w:pPr>
        <w:jc w:val="both"/>
        <w:rPr>
          <w:lang w:val="fr-FR"/>
        </w:rPr>
      </w:pPr>
      <w:r>
        <w:rPr>
          <w:lang w:val="fr-FR"/>
        </w:rPr>
        <w:t xml:space="preserve"> </w:t>
      </w:r>
      <w:r w:rsidR="00AE05A7" w:rsidRPr="003934D6">
        <w:rPr>
          <w:lang w:val="fr-FR"/>
        </w:rPr>
        <w:t>Tapada da Moita</w:t>
      </w:r>
      <w:r w:rsidR="00AE05A7">
        <w:rPr>
          <w:lang w:val="fr-FR"/>
        </w:rPr>
        <w:t xml:space="preserve"> </w:t>
      </w:r>
      <w:r>
        <w:rPr>
          <w:lang w:val="fr-FR"/>
        </w:rPr>
        <w:t>(Portalegre), s</w:t>
      </w:r>
      <w:r w:rsidR="003934D6" w:rsidRPr="003934D6">
        <w:rPr>
          <w:lang w:val="fr-FR"/>
        </w:rPr>
        <w:t>tèle ibérique</w:t>
      </w:r>
      <w:r>
        <w:rPr>
          <w:lang w:val="fr-FR"/>
        </w:rPr>
        <w:t xml:space="preserve"> anthropomorphe (les épaules sont dégagées)</w:t>
      </w:r>
      <w:r w:rsidR="003934D6" w:rsidRPr="003934D6">
        <w:rPr>
          <w:lang w:val="fr-FR"/>
        </w:rPr>
        <w:t>, gr. de l'</w:t>
      </w:r>
      <w:hyperlink r:id="rId3868" w:anchor="Cul_Alentejo" w:history="1">
        <w:r w:rsidR="003934D6" w:rsidRPr="003934D6">
          <w:rPr>
            <w:rStyle w:val="Hyperlink"/>
            <w:lang w:val="fr-FR"/>
          </w:rPr>
          <w:t>Alentejo</w:t>
        </w:r>
      </w:hyperlink>
      <w:r w:rsidR="003934D6" w:rsidRPr="003934D6">
        <w:rPr>
          <w:lang w:val="fr-FR"/>
        </w:rPr>
        <w:t xml:space="preserve"> (BIB 2172), un </w:t>
      </w:r>
      <w:hyperlink r:id="rId3869" w:anchor="Cul_Alentejo_stele_o_anciforme" w:history="1">
        <w:r w:rsidR="003934D6" w:rsidRPr="0032190F">
          <w:rPr>
            <w:rStyle w:val="Hyperlink"/>
            <w:lang w:val="fr-FR"/>
          </w:rPr>
          <w:t>anciforme</w:t>
        </w:r>
      </w:hyperlink>
      <w:r w:rsidR="003934D6">
        <w:rPr>
          <w:lang w:val="fr-FR"/>
        </w:rPr>
        <w:t xml:space="preserve"> superposant une sur une stèle anthropomorphe. L'ensemble de la composition à l'air synchrone (SS BIB)</w:t>
      </w:r>
      <w:r w:rsidR="00AF4CBC">
        <w:rPr>
          <w:lang w:val="fr-FR"/>
        </w:rPr>
        <w:t xml:space="preserve"> </w:t>
      </w:r>
      <w:r w:rsidR="00E5553C">
        <w:rPr>
          <w:lang w:val="fr-FR"/>
        </w:rPr>
        <w:t xml:space="preserve"> S</w:t>
      </w:r>
      <w:r w:rsidR="00E5553C" w:rsidRPr="00A03E05">
        <w:rPr>
          <w:lang w:val="fr-FR"/>
        </w:rPr>
        <w:t xml:space="preserve">upport qui a probablement été fait </w:t>
      </w:r>
      <w:r w:rsidR="00E5553C">
        <w:rPr>
          <w:lang w:val="fr-FR"/>
        </w:rPr>
        <w:t>pour être enclavé</w:t>
      </w:r>
      <w:r w:rsidR="00E5553C" w:rsidRPr="00A03E05">
        <w:rPr>
          <w:lang w:val="fr-FR"/>
        </w:rPr>
        <w:t xml:space="preserve"> est celui de Tapada da Moita, qui pour sa la morphologie semble plutôt être une statue-menhir (Oliveira, 1986; 1995a et b).</w:t>
      </w:r>
      <w:r w:rsidR="00E5553C">
        <w:rPr>
          <w:lang w:val="fr-FR"/>
        </w:rPr>
        <w:t>(BIB 2172)</w:t>
      </w:r>
    </w:p>
    <w:p w14:paraId="33BC027F" w14:textId="77777777" w:rsidR="003934D6" w:rsidRDefault="003934D6" w:rsidP="00CA0790">
      <w:pPr>
        <w:jc w:val="both"/>
        <w:rPr>
          <w:lang w:val="fr-FR"/>
        </w:rPr>
      </w:pPr>
    </w:p>
    <w:p w14:paraId="4EB88FD6" w14:textId="77777777" w:rsidR="00A03E05" w:rsidRDefault="00A03E05" w:rsidP="00CA0790">
      <w:pPr>
        <w:jc w:val="both"/>
        <w:rPr>
          <w:lang w:val="fr-FR"/>
        </w:rPr>
      </w:pPr>
    </w:p>
    <w:p w14:paraId="1972EC72" w14:textId="77777777" w:rsidR="00A03E05" w:rsidRPr="003C6FF1" w:rsidRDefault="00A03E05" w:rsidP="00A03E05">
      <w:pPr>
        <w:pStyle w:val="Heading2"/>
      </w:pPr>
      <w:r>
        <w:t>thèmes</w:t>
      </w:r>
    </w:p>
    <w:p w14:paraId="68E593E0" w14:textId="77777777" w:rsidR="00AE05A7" w:rsidRPr="003C6FF1" w:rsidRDefault="00AE05A7" w:rsidP="00CA0790">
      <w:pPr>
        <w:jc w:val="both"/>
        <w:rPr>
          <w:lang w:val="fr-FR"/>
        </w:rPr>
      </w:pPr>
    </w:p>
    <w:p w14:paraId="4A66D6A2" w14:textId="77777777" w:rsidR="00AE05A7" w:rsidRDefault="00AE05A7" w:rsidP="00A03E05">
      <w:pPr>
        <w:pStyle w:val="Heading3"/>
      </w:pPr>
      <w:r>
        <w:t>anciforme</w:t>
      </w:r>
    </w:p>
    <w:p w14:paraId="6644F205" w14:textId="77777777" w:rsidR="00AE05A7" w:rsidRPr="003C6FF1" w:rsidRDefault="00AE05A7" w:rsidP="00AE05A7">
      <w:pPr>
        <w:rPr>
          <w:lang w:val="fr-FR"/>
        </w:rPr>
      </w:pPr>
    </w:p>
    <w:p w14:paraId="7E059C9A" w14:textId="6B22A058" w:rsidR="00AE05A7" w:rsidRPr="00AE05A7" w:rsidRDefault="00000000" w:rsidP="00AE05A7">
      <w:pPr>
        <w:rPr>
          <w:lang w:val="fr-FR"/>
        </w:rPr>
      </w:pPr>
      <w:hyperlink r:id="rId3870" w:anchor="Cul_Alentejo_stele_o_anciforme" w:history="1">
        <w:r w:rsidR="00AE05A7" w:rsidRPr="0032190F">
          <w:rPr>
            <w:rStyle w:val="Hyperlink"/>
            <w:lang w:val="fr-FR"/>
          </w:rPr>
          <w:t>anciforme</w:t>
        </w:r>
      </w:hyperlink>
      <w:r w:rsidR="00AE05A7" w:rsidRPr="00AE05A7">
        <w:rPr>
          <w:lang w:val="fr-FR"/>
        </w:rPr>
        <w:t xml:space="preserve"> </w:t>
      </w:r>
      <w:r w:rsidR="00AE05A7">
        <w:rPr>
          <w:lang w:val="fr-FR"/>
        </w:rPr>
        <w:t xml:space="preserve">en pendentif </w:t>
      </w:r>
      <w:r w:rsidR="00AE05A7" w:rsidRPr="00AE05A7">
        <w:rPr>
          <w:lang w:val="fr-FR"/>
        </w:rPr>
        <w:t>(SS BIB)</w:t>
      </w:r>
      <w:r w:rsidR="00AE05A7">
        <w:rPr>
          <w:lang w:val="fr-FR"/>
        </w:rPr>
        <w:t xml:space="preserve"> "idole" porté par une bande (BIB 2962)</w:t>
      </w:r>
    </w:p>
    <w:p w14:paraId="3855CAA3" w14:textId="77777777" w:rsidR="009F02F0" w:rsidRPr="00AE05A7" w:rsidRDefault="009F02F0" w:rsidP="00CA0790">
      <w:pPr>
        <w:jc w:val="both"/>
        <w:rPr>
          <w:lang w:val="fr-FR"/>
        </w:rPr>
      </w:pPr>
    </w:p>
    <w:p w14:paraId="4E4BB172" w14:textId="77777777" w:rsidR="009F02F0" w:rsidRDefault="009F02F0" w:rsidP="00A03E05">
      <w:pPr>
        <w:pStyle w:val="Heading3"/>
      </w:pPr>
      <w:r>
        <w:t>épée</w:t>
      </w:r>
    </w:p>
    <w:p w14:paraId="48E34146" w14:textId="77777777" w:rsidR="00AE05A7" w:rsidRDefault="00AE05A7" w:rsidP="00CA0790">
      <w:pPr>
        <w:jc w:val="both"/>
        <w:rPr>
          <w:lang w:val="fr-FR"/>
        </w:rPr>
      </w:pPr>
    </w:p>
    <w:p w14:paraId="514BF29F" w14:textId="77777777" w:rsidR="00A03E05" w:rsidRDefault="00AE05A7" w:rsidP="00CA0790">
      <w:pPr>
        <w:jc w:val="both"/>
        <w:rPr>
          <w:lang w:val="fr-FR"/>
        </w:rPr>
      </w:pPr>
      <w:r>
        <w:rPr>
          <w:lang w:val="fr-FR"/>
        </w:rPr>
        <w:lastRenderedPageBreak/>
        <w:t>épée en baudrier</w:t>
      </w:r>
      <w:r w:rsidRPr="00AE05A7">
        <w:rPr>
          <w:lang w:val="fr-FR"/>
        </w:rPr>
        <w:t xml:space="preserve"> type argarique (SS BIB)</w:t>
      </w:r>
      <w:r>
        <w:rPr>
          <w:lang w:val="fr-FR"/>
        </w:rPr>
        <w:t xml:space="preserve"> portée par une bande (BIB 2962)</w:t>
      </w:r>
    </w:p>
    <w:p w14:paraId="69A78F95" w14:textId="77777777" w:rsidR="00AE05A7" w:rsidRDefault="00AE05A7" w:rsidP="00CA0790">
      <w:pPr>
        <w:jc w:val="both"/>
        <w:rPr>
          <w:lang w:val="fr-FR"/>
        </w:rPr>
      </w:pPr>
    </w:p>
    <w:p w14:paraId="5C3C2E74" w14:textId="77777777" w:rsidR="00AE05A7" w:rsidRDefault="00AE05A7" w:rsidP="00AE05A7">
      <w:pPr>
        <w:pStyle w:val="Heading2"/>
      </w:pPr>
      <w:r>
        <w:t>comparaisons</w:t>
      </w:r>
    </w:p>
    <w:p w14:paraId="0BCF047E" w14:textId="77777777" w:rsidR="00AE05A7" w:rsidRPr="00AE05A7" w:rsidRDefault="00AE05A7" w:rsidP="00AE05A7">
      <w:pPr>
        <w:rPr>
          <w:lang w:val="fr-FR"/>
        </w:rPr>
      </w:pPr>
    </w:p>
    <w:p w14:paraId="1FEBFBEA" w14:textId="1E3B6BD2" w:rsidR="00AE05A7" w:rsidRPr="00B0304B" w:rsidRDefault="00AE05A7" w:rsidP="00AE05A7">
      <w:pPr>
        <w:rPr>
          <w:lang w:val="fr-FR"/>
        </w:rPr>
      </w:pPr>
      <w:r>
        <w:rPr>
          <w:lang w:val="fr-FR"/>
        </w:rPr>
        <w:t xml:space="preserve">v. </w:t>
      </w:r>
      <w:hyperlink r:id="rId3871" w:anchor="Sit_Apazzu_1" w:history="1">
        <w:r w:rsidRPr="003C6FF1">
          <w:rPr>
            <w:rStyle w:val="Hyperlink"/>
            <w:lang w:val="fr-FR"/>
          </w:rPr>
          <w:t>Apazzu 1</w:t>
        </w:r>
      </w:hyperlink>
    </w:p>
    <w:p w14:paraId="3B2C04F1" w14:textId="77777777" w:rsidR="00A03E05" w:rsidRPr="00B0304B" w:rsidRDefault="00A03E05" w:rsidP="00AE05A7">
      <w:pPr>
        <w:rPr>
          <w:lang w:val="fr-FR"/>
        </w:rPr>
      </w:pPr>
    </w:p>
    <w:p w14:paraId="22C66F97" w14:textId="77777777" w:rsidR="00A03E05" w:rsidRPr="00AE05A7" w:rsidRDefault="00A03E05" w:rsidP="00AE05A7">
      <w:pPr>
        <w:rPr>
          <w:lang w:val="fr-FR"/>
        </w:rPr>
      </w:pPr>
    </w:p>
    <w:p w14:paraId="31B3A5C2" w14:textId="77777777" w:rsidR="00AE05A7" w:rsidRDefault="00AE05A7" w:rsidP="00CA0790">
      <w:pPr>
        <w:jc w:val="both"/>
        <w:rPr>
          <w:lang w:val="fr-FR"/>
        </w:rPr>
      </w:pPr>
    </w:p>
    <w:p w14:paraId="53EADC44" w14:textId="77777777" w:rsidR="00AE05A7" w:rsidRPr="00AE05A7" w:rsidRDefault="00AE05A7" w:rsidP="00AE05A7">
      <w:pPr>
        <w:pStyle w:val="Heading2"/>
      </w:pPr>
      <w:r>
        <w:t>interprétation</w:t>
      </w:r>
    </w:p>
    <w:p w14:paraId="7410FFE8" w14:textId="77777777" w:rsidR="0078097B" w:rsidRDefault="00AE05A7" w:rsidP="00CA0790">
      <w:pPr>
        <w:jc w:val="both"/>
        <w:rPr>
          <w:lang w:val="fr-FR"/>
        </w:rPr>
      </w:pPr>
      <w:r>
        <w:rPr>
          <w:lang w:val="fr-FR"/>
        </w:rPr>
        <w:t>interactions extra-régionales (BIB 2964)</w:t>
      </w:r>
    </w:p>
    <w:p w14:paraId="4B365400" w14:textId="77777777" w:rsidR="00AE05A7" w:rsidRPr="00AE05A7" w:rsidRDefault="00AE05A7" w:rsidP="00CA0790">
      <w:pPr>
        <w:jc w:val="both"/>
        <w:rPr>
          <w:lang w:val="fr-FR"/>
        </w:rPr>
      </w:pPr>
    </w:p>
    <w:p w14:paraId="7E41736A" w14:textId="77777777" w:rsidR="0078097B" w:rsidRPr="00D52855" w:rsidRDefault="0078097B" w:rsidP="00426FF9">
      <w:pPr>
        <w:pStyle w:val="Heading1"/>
        <w:rPr>
          <w:lang w:val="es-ES"/>
        </w:rPr>
      </w:pPr>
      <w:bookmarkStart w:id="1706" w:name="Sit_Tesido_Cuchillos"/>
      <w:r w:rsidRPr="00D52855">
        <w:rPr>
          <w:lang w:val="es-ES"/>
        </w:rPr>
        <w:t>TESI</w:t>
      </w:r>
      <w:r w:rsidR="00201773" w:rsidRPr="00D52855">
        <w:rPr>
          <w:lang w:val="es-ES"/>
        </w:rPr>
        <w:t>T</w:t>
      </w:r>
      <w:r w:rsidRPr="00D52855">
        <w:rPr>
          <w:lang w:val="es-ES"/>
        </w:rPr>
        <w:t>O DE LOS CUCHILLOS</w:t>
      </w:r>
    </w:p>
    <w:bookmarkEnd w:id="1706"/>
    <w:p w14:paraId="2FF5AD88" w14:textId="77777777" w:rsidR="0078097B" w:rsidRPr="009F02F0" w:rsidRDefault="0078097B" w:rsidP="00CA0790">
      <w:pPr>
        <w:jc w:val="both"/>
        <w:rPr>
          <w:sz w:val="20"/>
          <w:lang w:val="es-ES"/>
        </w:rPr>
      </w:pPr>
      <w:r w:rsidRPr="009F02F0">
        <w:rPr>
          <w:sz w:val="20"/>
          <w:lang w:val="es-ES"/>
        </w:rPr>
        <w:t>Tesi</w:t>
      </w:r>
      <w:r w:rsidR="00201773" w:rsidRPr="009F02F0">
        <w:rPr>
          <w:sz w:val="20"/>
          <w:lang w:val="es-ES"/>
        </w:rPr>
        <w:t>d</w:t>
      </w:r>
      <w:r w:rsidRPr="009F02F0">
        <w:rPr>
          <w:sz w:val="20"/>
          <w:lang w:val="es-ES"/>
        </w:rPr>
        <w:t>o de los Cuchillos</w:t>
      </w:r>
      <w:r w:rsidR="00201773" w:rsidRPr="009F02F0">
        <w:rPr>
          <w:sz w:val="20"/>
          <w:lang w:val="es-ES"/>
        </w:rPr>
        <w:t>, Tesito de los Cuchillos</w:t>
      </w:r>
      <w:r w:rsidR="009F02F0">
        <w:rPr>
          <w:sz w:val="20"/>
          <w:lang w:val="es-ES"/>
        </w:rPr>
        <w:t>, Las pisas de los Moros</w:t>
      </w:r>
    </w:p>
    <w:p w14:paraId="7F0F1657" w14:textId="77777777" w:rsidR="003934D6" w:rsidRDefault="009F02F0" w:rsidP="00242C0F">
      <w:pPr>
        <w:rPr>
          <w:lang w:val="es-ES"/>
        </w:rPr>
      </w:pPr>
      <w:r>
        <w:rPr>
          <w:lang w:val="es-ES"/>
        </w:rPr>
        <w:t>BIB 3059</w:t>
      </w:r>
    </w:p>
    <w:p w14:paraId="00D902F1" w14:textId="77777777" w:rsidR="009F02F0" w:rsidRDefault="009F02F0" w:rsidP="00242C0F">
      <w:pPr>
        <w:rPr>
          <w:lang w:val="es-ES"/>
        </w:rPr>
      </w:pPr>
    </w:p>
    <w:p w14:paraId="20528A6E" w14:textId="77777777" w:rsidR="0078097B" w:rsidRDefault="00201773" w:rsidP="00242C0F">
      <w:pPr>
        <w:rPr>
          <w:lang w:val="es-ES"/>
        </w:rPr>
      </w:pPr>
      <w:r>
        <w:rPr>
          <w:lang w:val="es-ES"/>
        </w:rPr>
        <w:t xml:space="preserve">art rupestre. </w:t>
      </w:r>
      <w:r w:rsidR="0078097B">
        <w:rPr>
          <w:lang w:val="es-ES"/>
        </w:rPr>
        <w:t>Epée gravée</w:t>
      </w:r>
    </w:p>
    <w:p w14:paraId="19955E41" w14:textId="77777777" w:rsidR="0078097B" w:rsidRPr="0078097B" w:rsidRDefault="0078097B" w:rsidP="00242C0F">
      <w:pPr>
        <w:rPr>
          <w:lang w:val="es-ES"/>
        </w:rPr>
      </w:pPr>
    </w:p>
    <w:p w14:paraId="124D9CC0" w14:textId="77777777" w:rsidR="0078097B" w:rsidRPr="00D52855" w:rsidRDefault="0078097B" w:rsidP="00426FF9">
      <w:pPr>
        <w:pStyle w:val="Heading1"/>
        <w:rPr>
          <w:lang w:val="es-ES"/>
        </w:rPr>
      </w:pPr>
      <w:bookmarkStart w:id="1707" w:name="Sit_Robledillo_Trujillo"/>
      <w:r w:rsidRPr="00D52855">
        <w:rPr>
          <w:lang w:val="es-ES"/>
        </w:rPr>
        <w:t>ROBLEDILLO DE TRUJILLO</w:t>
      </w:r>
    </w:p>
    <w:bookmarkEnd w:id="1707"/>
    <w:p w14:paraId="46832543" w14:textId="77777777" w:rsidR="0078097B" w:rsidRPr="004372FC" w:rsidRDefault="0078097B" w:rsidP="00242C0F">
      <w:pPr>
        <w:rPr>
          <w:sz w:val="20"/>
          <w:lang w:val="es-ES"/>
        </w:rPr>
      </w:pPr>
      <w:r w:rsidRPr="004372FC">
        <w:rPr>
          <w:sz w:val="20"/>
          <w:lang w:val="es-ES"/>
        </w:rPr>
        <w:t>Robedillo de Trujillo</w:t>
      </w:r>
    </w:p>
    <w:p w14:paraId="303963AE" w14:textId="77777777" w:rsidR="0078097B" w:rsidRPr="004372FC" w:rsidRDefault="0078097B" w:rsidP="00242C0F">
      <w:pPr>
        <w:rPr>
          <w:lang w:val="es-ES"/>
        </w:rPr>
      </w:pPr>
    </w:p>
    <w:p w14:paraId="24B1CE66" w14:textId="4D212924" w:rsidR="00647A2A" w:rsidRPr="00A0014D" w:rsidRDefault="00000000" w:rsidP="000329E9">
      <w:pPr>
        <w:jc w:val="both"/>
        <w:rPr>
          <w:lang w:val="es-ES"/>
        </w:rPr>
      </w:pPr>
      <w:hyperlink r:id="rId3872" w:anchor="Cul_Extremadura_per_Celestino2011_IA" w:history="1">
        <w:r w:rsidR="00647A2A" w:rsidRPr="004372FC">
          <w:rPr>
            <w:rStyle w:val="Hyperlink"/>
            <w:lang w:val="es-ES"/>
          </w:rPr>
          <w:t>type IA</w:t>
        </w:r>
      </w:hyperlink>
      <w:r w:rsidR="00647A2A" w:rsidRPr="004372FC">
        <w:rPr>
          <w:lang w:val="es-ES"/>
        </w:rPr>
        <w:t xml:space="preserve"> (BIB 3063), </w:t>
      </w:r>
      <w:hyperlink r:id="rId3873" w:anchor="D:Documentation archéologique liée à la thèseCultures.docx" w:history="1">
        <w:r w:rsidR="00D60816" w:rsidRPr="004372FC">
          <w:rPr>
            <w:rStyle w:val="Hyperlink"/>
            <w:lang w:val="es-ES"/>
          </w:rPr>
          <w:t>format B</w:t>
        </w:r>
      </w:hyperlink>
      <w:r w:rsidR="00D60816" w:rsidRPr="004372FC">
        <w:rPr>
          <w:lang w:val="es-ES"/>
        </w:rPr>
        <w:t xml:space="preserve"> (BIB 2172). </w:t>
      </w:r>
      <w:hyperlink r:id="rId3874" w:anchor="Cul_Extremadura_per_Huet2020_cmp_gr1" w:history="1">
        <w:r w:rsidR="00647A2A" w:rsidRPr="00A0014D">
          <w:rPr>
            <w:rStyle w:val="Hyperlink"/>
            <w:lang w:val="es-ES"/>
          </w:rPr>
          <w:t>Groupe 1</w:t>
        </w:r>
      </w:hyperlink>
      <w:r w:rsidR="00647A2A" w:rsidRPr="00A0014D">
        <w:rPr>
          <w:lang w:val="es-ES"/>
        </w:rPr>
        <w:t xml:space="preserve"> (SS BIB)</w:t>
      </w:r>
    </w:p>
    <w:p w14:paraId="5447DDC5" w14:textId="77777777" w:rsidR="00647A2A" w:rsidRPr="00A0014D" w:rsidRDefault="00647A2A" w:rsidP="000329E9">
      <w:pPr>
        <w:jc w:val="both"/>
        <w:rPr>
          <w:lang w:val="es-ES"/>
        </w:rPr>
      </w:pPr>
    </w:p>
    <w:p w14:paraId="6413A9AD" w14:textId="23DCE09C" w:rsidR="00647A2A" w:rsidRDefault="00647A2A" w:rsidP="00647A2A">
      <w:pPr>
        <w:pStyle w:val="Heading2"/>
      </w:pPr>
      <w:r>
        <w:t>thème</w:t>
      </w:r>
      <w:r w:rsidR="009270BF">
        <w:t>s</w:t>
      </w:r>
    </w:p>
    <w:p w14:paraId="6BA182C2" w14:textId="2E222E42" w:rsidR="009270BF" w:rsidRDefault="009270BF" w:rsidP="009270BF">
      <w:pPr>
        <w:rPr>
          <w:lang w:val="fr-FR"/>
        </w:rPr>
      </w:pPr>
    </w:p>
    <w:p w14:paraId="448908DC" w14:textId="45145270" w:rsidR="009270BF" w:rsidRPr="009270BF" w:rsidRDefault="00000000" w:rsidP="009270BF">
      <w:pPr>
        <w:rPr>
          <w:lang w:val="fr-FR"/>
        </w:rPr>
      </w:pPr>
      <w:hyperlink r:id="rId3875" w:anchor="Sit_Robledillo_Trujillo_T_lance" w:history="1">
        <w:r w:rsidR="009270BF" w:rsidRPr="009270BF">
          <w:rPr>
            <w:rStyle w:val="Hyperlink"/>
            <w:lang w:val="fr-FR"/>
          </w:rPr>
          <w:t>lance</w:t>
        </w:r>
      </w:hyperlink>
    </w:p>
    <w:p w14:paraId="61614D41" w14:textId="77777777" w:rsidR="00647A2A" w:rsidRDefault="00647A2A" w:rsidP="000329E9">
      <w:pPr>
        <w:jc w:val="both"/>
        <w:rPr>
          <w:lang w:val="fr-FR"/>
        </w:rPr>
      </w:pPr>
    </w:p>
    <w:p w14:paraId="6CDD96AB" w14:textId="77777777" w:rsidR="00647A2A" w:rsidRDefault="00647A2A" w:rsidP="00647A2A">
      <w:pPr>
        <w:pStyle w:val="Heading3"/>
      </w:pPr>
      <w:r>
        <w:t>bouclier</w:t>
      </w:r>
    </w:p>
    <w:p w14:paraId="0BEA1915" w14:textId="44AEFCBF" w:rsidR="00512844" w:rsidRDefault="00647A2A" w:rsidP="000329E9">
      <w:pPr>
        <w:jc w:val="both"/>
        <w:rPr>
          <w:szCs w:val="20"/>
          <w:lang w:val="fr-FR" w:eastAsia="en-GB"/>
        </w:rPr>
      </w:pPr>
      <w:r>
        <w:rPr>
          <w:lang w:val="fr-FR"/>
        </w:rPr>
        <w:t>B</w:t>
      </w:r>
      <w:r w:rsidRPr="000329E9">
        <w:rPr>
          <w:lang w:val="fr-FR"/>
        </w:rPr>
        <w:t>ouclier en V</w:t>
      </w:r>
      <w:r w:rsidRPr="000329E9">
        <w:rPr>
          <w:szCs w:val="20"/>
          <w:lang w:val="fr-FR" w:eastAsia="en-GB"/>
        </w:rPr>
        <w:t xml:space="preserve"> très proche de </w:t>
      </w:r>
      <w:r>
        <w:rPr>
          <w:szCs w:val="20"/>
          <w:lang w:val="fr-FR" w:eastAsia="en-GB"/>
        </w:rPr>
        <w:t xml:space="preserve">celui </w:t>
      </w:r>
      <w:r w:rsidRPr="000329E9">
        <w:rPr>
          <w:szCs w:val="20"/>
          <w:lang w:val="fr-FR" w:eastAsia="en-GB"/>
        </w:rPr>
        <w:t xml:space="preserve">de </w:t>
      </w:r>
      <w:hyperlink r:id="rId3876" w:anchor="Sit_Cloonbrin" w:history="1">
        <w:r w:rsidRPr="000329E9">
          <w:rPr>
            <w:rStyle w:val="Hyperlink"/>
            <w:szCs w:val="20"/>
            <w:lang w:val="fr-FR" w:eastAsia="en-GB"/>
          </w:rPr>
          <w:t>Cloonbrin</w:t>
        </w:r>
      </w:hyperlink>
      <w:r w:rsidRPr="00312BA4">
        <w:rPr>
          <w:lang w:val="fr-FR"/>
        </w:rPr>
        <w:t>,</w:t>
      </w:r>
      <w:r w:rsidRPr="000329E9">
        <w:rPr>
          <w:szCs w:val="20"/>
          <w:lang w:val="fr-FR" w:eastAsia="en-GB"/>
        </w:rPr>
        <w:t>(BIB 2954)</w:t>
      </w:r>
      <w:r>
        <w:rPr>
          <w:szCs w:val="20"/>
          <w:lang w:val="fr-FR" w:eastAsia="en-GB"/>
        </w:rPr>
        <w:t xml:space="preserve"> </w:t>
      </w:r>
      <w:r w:rsidR="00312BA4" w:rsidRPr="00F06B4A">
        <w:rPr>
          <w:lang w:val="fr-FR"/>
        </w:rPr>
        <w:t xml:space="preserve">v. </w:t>
      </w:r>
      <w:hyperlink r:id="rId3877" w:anchor="Sit_Froslunda" w:history="1">
        <w:r w:rsidR="00312BA4" w:rsidRPr="00F06B4A">
          <w:rPr>
            <w:rStyle w:val="Hyperlink"/>
            <w:lang w:val="fr-FR"/>
          </w:rPr>
          <w:t>Froslunda</w:t>
        </w:r>
      </w:hyperlink>
      <w:r w:rsidR="00312BA4" w:rsidRPr="00F06B4A">
        <w:rPr>
          <w:szCs w:val="20"/>
          <w:lang w:val="fr-FR" w:eastAsia="en-GB"/>
        </w:rPr>
        <w:t xml:space="preserve"> (BIB 2954)</w:t>
      </w:r>
    </w:p>
    <w:p w14:paraId="2ED0F0F4" w14:textId="77777777" w:rsidR="00647A2A" w:rsidRDefault="00647A2A" w:rsidP="000329E9">
      <w:pPr>
        <w:jc w:val="both"/>
        <w:rPr>
          <w:szCs w:val="20"/>
          <w:lang w:val="fr-FR" w:eastAsia="en-GB"/>
        </w:rPr>
      </w:pPr>
    </w:p>
    <w:p w14:paraId="20B88E91" w14:textId="77777777" w:rsidR="00647A2A" w:rsidRDefault="00647A2A" w:rsidP="00647A2A">
      <w:pPr>
        <w:pStyle w:val="Heading3"/>
      </w:pPr>
      <w:r>
        <w:t>épée</w:t>
      </w:r>
    </w:p>
    <w:p w14:paraId="634226EB" w14:textId="11D88A69" w:rsidR="00647A2A" w:rsidRDefault="00647A2A" w:rsidP="000329E9">
      <w:pPr>
        <w:jc w:val="both"/>
        <w:rPr>
          <w:lang w:val="fr-FR"/>
        </w:rPr>
      </w:pPr>
      <w:r w:rsidRPr="009E4D1D">
        <w:rPr>
          <w:lang w:val="fr-FR"/>
        </w:rPr>
        <w:t xml:space="preserve">épée gr. </w:t>
      </w:r>
      <w:hyperlink r:id="rId3878" w:anchor="Cul_Extremadura_T_epee_typ_Brandherm07_K" w:history="1">
        <w:r w:rsidRPr="00F06B4A">
          <w:rPr>
            <w:rStyle w:val="Hyperlink"/>
            <w:lang w:val="fr-FR"/>
          </w:rPr>
          <w:t>K</w:t>
        </w:r>
      </w:hyperlink>
      <w:r w:rsidRPr="00F06B4A">
        <w:rPr>
          <w:lang w:val="fr-FR"/>
        </w:rPr>
        <w:t xml:space="preserve"> (Brandhem 2007)</w:t>
      </w:r>
    </w:p>
    <w:p w14:paraId="7BDBE1D4" w14:textId="77777777" w:rsidR="00647A2A" w:rsidRDefault="00647A2A" w:rsidP="000329E9">
      <w:pPr>
        <w:jc w:val="both"/>
        <w:rPr>
          <w:lang w:val="fr-FR"/>
        </w:rPr>
      </w:pPr>
    </w:p>
    <w:p w14:paraId="3D7387C3" w14:textId="77777777" w:rsidR="00647A2A" w:rsidRDefault="00647A2A" w:rsidP="00647A2A">
      <w:pPr>
        <w:pStyle w:val="Heading3"/>
      </w:pPr>
      <w:bookmarkStart w:id="1708" w:name="Sit_Robledillo_Trujillo_T_lance"/>
      <w:r>
        <w:t>lance</w:t>
      </w:r>
    </w:p>
    <w:bookmarkEnd w:id="1708"/>
    <w:p w14:paraId="142C2686" w14:textId="344F4705" w:rsidR="00647A2A" w:rsidRPr="00F06B4A" w:rsidRDefault="00647A2A" w:rsidP="00647A2A">
      <w:pPr>
        <w:jc w:val="both"/>
        <w:rPr>
          <w:lang w:val="fr-FR"/>
        </w:rPr>
      </w:pPr>
      <w:r w:rsidRPr="00F06B4A">
        <w:rPr>
          <w:lang w:val="fr-FR"/>
        </w:rPr>
        <w:t xml:space="preserve">1 </w:t>
      </w:r>
      <w:hyperlink r:id="rId3879" w:anchor="Cul_Extremadura_T_lance" w:history="1">
        <w:r w:rsidR="00DE55E6" w:rsidRPr="00DE55E6">
          <w:rPr>
            <w:rStyle w:val="Hyperlink"/>
            <w:lang w:val="fr-FR"/>
          </w:rPr>
          <w:t>lance</w:t>
        </w:r>
      </w:hyperlink>
      <w:r w:rsidR="00DE55E6">
        <w:rPr>
          <w:lang w:val="fr-FR"/>
        </w:rPr>
        <w:t xml:space="preserve"> </w:t>
      </w:r>
      <w:r w:rsidRPr="00F06B4A">
        <w:rPr>
          <w:lang w:val="fr-FR"/>
        </w:rPr>
        <w:t>(SS BIB)</w:t>
      </w:r>
    </w:p>
    <w:p w14:paraId="7CCE9E9E" w14:textId="77777777" w:rsidR="00647A2A" w:rsidRPr="00F06B4A" w:rsidRDefault="00647A2A" w:rsidP="000329E9">
      <w:pPr>
        <w:jc w:val="both"/>
        <w:rPr>
          <w:szCs w:val="20"/>
          <w:lang w:val="fr-FR" w:eastAsia="en-GB"/>
        </w:rPr>
      </w:pPr>
    </w:p>
    <w:p w14:paraId="1DA81F97" w14:textId="77777777" w:rsidR="00866860" w:rsidRPr="00F06B4A" w:rsidRDefault="00866860" w:rsidP="000329E9">
      <w:pPr>
        <w:jc w:val="both"/>
        <w:rPr>
          <w:szCs w:val="20"/>
          <w:lang w:val="fr-FR" w:eastAsia="en-GB"/>
        </w:rPr>
      </w:pPr>
    </w:p>
    <w:p w14:paraId="55D0B800" w14:textId="77777777" w:rsidR="00866860" w:rsidRDefault="00866860" w:rsidP="00426FF9">
      <w:pPr>
        <w:pStyle w:val="Heading1"/>
      </w:pPr>
      <w:bookmarkStart w:id="1709" w:name="Sit_Salvatierra_Santiago"/>
      <w:r>
        <w:t>SALVATIERRA DE SANTIAGO</w:t>
      </w:r>
    </w:p>
    <w:bookmarkEnd w:id="1709"/>
    <w:p w14:paraId="432FB12A" w14:textId="77777777" w:rsidR="00866860" w:rsidRPr="00F06B4A" w:rsidRDefault="00866860" w:rsidP="000329E9">
      <w:pPr>
        <w:jc w:val="both"/>
        <w:rPr>
          <w:szCs w:val="20"/>
          <w:lang w:val="fr-FR" w:eastAsia="en-GB"/>
        </w:rPr>
      </w:pPr>
    </w:p>
    <w:p w14:paraId="17AC77F2" w14:textId="77777777" w:rsidR="00201773" w:rsidRPr="00F06B4A" w:rsidRDefault="00201773" w:rsidP="00242C0F">
      <w:pPr>
        <w:rPr>
          <w:lang w:val="fr-FR"/>
        </w:rPr>
      </w:pPr>
    </w:p>
    <w:p w14:paraId="4E8230AA" w14:textId="77777777" w:rsidR="00866860" w:rsidRDefault="00866860" w:rsidP="00866860">
      <w:pPr>
        <w:pStyle w:val="Heading2"/>
      </w:pPr>
      <w:r>
        <w:t>stèle 1</w:t>
      </w:r>
    </w:p>
    <w:p w14:paraId="7391DAF9" w14:textId="77777777" w:rsidR="00866860" w:rsidRPr="00F06B4A" w:rsidRDefault="00866860" w:rsidP="00242C0F">
      <w:pPr>
        <w:rPr>
          <w:lang w:val="fr-FR"/>
        </w:rPr>
      </w:pPr>
    </w:p>
    <w:p w14:paraId="3D8A6DE8" w14:textId="77777777" w:rsidR="00866860" w:rsidRPr="00866860" w:rsidRDefault="00866860" w:rsidP="00242C0F">
      <w:pPr>
        <w:rPr>
          <w:lang w:val="fr-FR"/>
        </w:rPr>
      </w:pPr>
      <w:r w:rsidRPr="00866860">
        <w:rPr>
          <w:lang w:val="fr-FR"/>
        </w:rPr>
        <w:t>stèle du diadème (SS BIB)</w:t>
      </w:r>
    </w:p>
    <w:p w14:paraId="02A7230B" w14:textId="77777777" w:rsidR="00866860" w:rsidRPr="00866860" w:rsidRDefault="00866860" w:rsidP="00242C0F">
      <w:pPr>
        <w:rPr>
          <w:lang w:val="fr-FR"/>
        </w:rPr>
      </w:pPr>
    </w:p>
    <w:p w14:paraId="60F81497" w14:textId="77777777" w:rsidR="00866860" w:rsidRDefault="00866860" w:rsidP="00866860">
      <w:pPr>
        <w:pStyle w:val="Heading2"/>
      </w:pPr>
      <w:bookmarkStart w:id="1710" w:name="Sit_Salvatierra_Santiago_2"/>
      <w:r>
        <w:t>stèle 2</w:t>
      </w:r>
    </w:p>
    <w:bookmarkEnd w:id="1710"/>
    <w:p w14:paraId="283ADC85" w14:textId="77777777" w:rsidR="00866860" w:rsidRPr="00F06B4A" w:rsidRDefault="00866860" w:rsidP="00242C0F">
      <w:pPr>
        <w:rPr>
          <w:lang w:val="fr-FR"/>
        </w:rPr>
      </w:pPr>
    </w:p>
    <w:p w14:paraId="752AA7DD" w14:textId="30B69BBF" w:rsidR="00866860" w:rsidRPr="00866860" w:rsidRDefault="00866860" w:rsidP="00242C0F">
      <w:pPr>
        <w:rPr>
          <w:lang w:val="fr-FR"/>
        </w:rPr>
      </w:pPr>
      <w:r w:rsidRPr="00866860">
        <w:rPr>
          <w:lang w:val="fr-FR"/>
        </w:rPr>
        <w:t>stèle d'Extrémadure</w:t>
      </w:r>
      <w:r>
        <w:rPr>
          <w:lang w:val="fr-FR"/>
        </w:rPr>
        <w:t xml:space="preserve"> </w:t>
      </w:r>
      <w:r w:rsidRPr="00866860">
        <w:rPr>
          <w:lang w:val="fr-FR"/>
        </w:rPr>
        <w:t xml:space="preserve">(SS BIB). </w:t>
      </w:r>
      <w:r w:rsidR="00295CE0">
        <w:rPr>
          <w:lang w:val="fr-FR"/>
        </w:rPr>
        <w:t xml:space="preserve">Probable casque, proche de </w:t>
      </w:r>
      <w:hyperlink r:id="rId3880" w:anchor="Sit_Valencia_Alcantara_3" w:history="1">
        <w:r w:rsidR="00295CE0" w:rsidRPr="00295CE0">
          <w:rPr>
            <w:rStyle w:val="Hyperlink"/>
            <w:lang w:val="fr-FR"/>
          </w:rPr>
          <w:t>Valencia de Alcantara 3</w:t>
        </w:r>
      </w:hyperlink>
      <w:r w:rsidR="00295CE0">
        <w:rPr>
          <w:lang w:val="fr-FR"/>
        </w:rPr>
        <w:t xml:space="preserve"> (SS BIB) </w:t>
      </w:r>
      <w:r w:rsidRPr="00866860">
        <w:rPr>
          <w:lang w:val="fr-FR"/>
        </w:rPr>
        <w:t>Possible fibule</w:t>
      </w:r>
      <w:r>
        <w:rPr>
          <w:lang w:val="fr-FR"/>
        </w:rPr>
        <w:t>, ou épée, ou...</w:t>
      </w:r>
      <w:r w:rsidRPr="00866860">
        <w:rPr>
          <w:lang w:val="fr-FR"/>
        </w:rPr>
        <w:t xml:space="preserve"> (BIB 2172)</w:t>
      </w:r>
    </w:p>
    <w:p w14:paraId="0076C96B" w14:textId="77777777" w:rsidR="00866860" w:rsidRPr="00866860" w:rsidRDefault="00866860" w:rsidP="00242C0F">
      <w:pPr>
        <w:rPr>
          <w:lang w:val="fr-FR"/>
        </w:rPr>
      </w:pPr>
    </w:p>
    <w:p w14:paraId="6819B25C" w14:textId="77777777" w:rsidR="00201773" w:rsidRPr="00F06B4A" w:rsidRDefault="00201773" w:rsidP="00426FF9">
      <w:pPr>
        <w:pStyle w:val="Heading1"/>
      </w:pPr>
      <w:bookmarkStart w:id="1711" w:name="Sit_Monte_Laje"/>
      <w:r w:rsidRPr="00F06B4A">
        <w:lastRenderedPageBreak/>
        <w:t>MONTE DA LAJE</w:t>
      </w:r>
    </w:p>
    <w:bookmarkEnd w:id="1711"/>
    <w:p w14:paraId="3CDC5EDF" w14:textId="77777777" w:rsidR="00201773" w:rsidRPr="00F06B4A" w:rsidRDefault="00201773" w:rsidP="00242C0F">
      <w:pPr>
        <w:rPr>
          <w:lang w:val="fr-FR"/>
        </w:rPr>
      </w:pPr>
    </w:p>
    <w:p w14:paraId="6D306215" w14:textId="3FD55CFF" w:rsidR="00201773" w:rsidRDefault="00201773" w:rsidP="00242C0F">
      <w:pPr>
        <w:rPr>
          <w:lang w:val="fr-FR"/>
        </w:rPr>
      </w:pPr>
      <w:r w:rsidRPr="00AC5B94">
        <w:rPr>
          <w:lang w:val="fr-FR"/>
        </w:rPr>
        <w:t xml:space="preserve">Gandra, Valença. </w:t>
      </w:r>
      <w:r>
        <w:rPr>
          <w:lang w:val="fr-FR"/>
        </w:rPr>
        <w:t>Art rupestre, grand motif rectangulaire [~</w:t>
      </w:r>
      <w:hyperlink r:id="rId3881" w:anchor="Cul_Art_TAC_T_a_idole_INPI" w:history="1">
        <w:r w:rsidRPr="00201773">
          <w:rPr>
            <w:rStyle w:val="Hyperlink"/>
            <w:lang w:val="fr-FR"/>
          </w:rPr>
          <w:t>idole INPI</w:t>
        </w:r>
      </w:hyperlink>
      <w:r>
        <w:rPr>
          <w:lang w:val="fr-FR"/>
        </w:rPr>
        <w:t xml:space="preserve"> (SS BIB)]  associé à des armes et des motifs circulaires (BIB 2172) </w:t>
      </w:r>
      <w:hyperlink r:id="rId3882" w:anchor="Cul_Pena_Tu" w:history="1">
        <w:r w:rsidR="00A36898" w:rsidRPr="00A36898">
          <w:rPr>
            <w:rStyle w:val="Hyperlink"/>
            <w:lang w:val="fr-FR"/>
          </w:rPr>
          <w:t>style Pena Tu</w:t>
        </w:r>
      </w:hyperlink>
      <w:r w:rsidR="00A36898">
        <w:rPr>
          <w:lang w:val="fr-FR"/>
        </w:rPr>
        <w:t xml:space="preserve"> </w:t>
      </w:r>
      <w:r w:rsidR="00A36898" w:rsidRPr="00A36898">
        <w:rPr>
          <w:lang w:val="fr-FR"/>
        </w:rPr>
        <w:t>(BIB 2962)</w:t>
      </w:r>
      <w:r w:rsidR="00CB48FC">
        <w:rPr>
          <w:lang w:val="fr-FR"/>
        </w:rPr>
        <w:t xml:space="preserve"> support naturel ~ stèle (BIB 2962)</w:t>
      </w:r>
    </w:p>
    <w:p w14:paraId="742FADFF" w14:textId="77777777" w:rsidR="00201773" w:rsidRPr="00512844" w:rsidRDefault="00201773" w:rsidP="00242C0F">
      <w:pPr>
        <w:rPr>
          <w:lang w:val="fr-FR"/>
        </w:rPr>
      </w:pPr>
    </w:p>
    <w:p w14:paraId="6432FEE7" w14:textId="77777777" w:rsidR="003934D6" w:rsidRDefault="003934D6" w:rsidP="00426FF9">
      <w:pPr>
        <w:pStyle w:val="Heading1"/>
      </w:pPr>
      <w:bookmarkStart w:id="1712" w:name="Sit_Trigaxes"/>
      <w:r>
        <w:t>TRIGAXES</w:t>
      </w:r>
    </w:p>
    <w:bookmarkEnd w:id="1712"/>
    <w:p w14:paraId="1369DA15" w14:textId="77777777" w:rsidR="00A03E05" w:rsidRDefault="00A03E05" w:rsidP="003934D6">
      <w:pPr>
        <w:rPr>
          <w:lang w:val="fr-FR"/>
        </w:rPr>
      </w:pPr>
    </w:p>
    <w:p w14:paraId="5EE01C43" w14:textId="522A19F3" w:rsidR="003934D6" w:rsidRPr="003934D6" w:rsidRDefault="003934D6" w:rsidP="003934D6">
      <w:pPr>
        <w:rPr>
          <w:lang w:val="fr-FR"/>
        </w:rPr>
      </w:pPr>
      <w:r w:rsidRPr="003934D6">
        <w:rPr>
          <w:lang w:val="fr-FR"/>
        </w:rPr>
        <w:t>Stèle</w:t>
      </w:r>
      <w:r>
        <w:rPr>
          <w:lang w:val="fr-FR"/>
        </w:rPr>
        <w:t>s</w:t>
      </w:r>
      <w:r w:rsidRPr="003934D6">
        <w:rPr>
          <w:lang w:val="fr-FR"/>
        </w:rPr>
        <w:t xml:space="preserve"> ibérique</w:t>
      </w:r>
      <w:r>
        <w:rPr>
          <w:lang w:val="fr-FR"/>
        </w:rPr>
        <w:t>s</w:t>
      </w:r>
      <w:r w:rsidRPr="003934D6">
        <w:rPr>
          <w:lang w:val="fr-FR"/>
        </w:rPr>
        <w:t>, gr. de l'</w:t>
      </w:r>
      <w:hyperlink r:id="rId3883" w:anchor="Cul_Alentejo" w:history="1">
        <w:r w:rsidRPr="003934D6">
          <w:rPr>
            <w:rStyle w:val="Hyperlink"/>
            <w:lang w:val="fr-FR"/>
          </w:rPr>
          <w:t>Alentejo</w:t>
        </w:r>
      </w:hyperlink>
      <w:r w:rsidRPr="003934D6">
        <w:rPr>
          <w:lang w:val="fr-FR"/>
        </w:rPr>
        <w:t xml:space="preserve"> (BIB 2172)</w:t>
      </w:r>
    </w:p>
    <w:p w14:paraId="56A91EDD" w14:textId="77777777" w:rsidR="003934D6" w:rsidRDefault="003934D6" w:rsidP="00242C0F">
      <w:pPr>
        <w:rPr>
          <w:lang w:val="fr-FR"/>
        </w:rPr>
      </w:pPr>
    </w:p>
    <w:p w14:paraId="3111ED09" w14:textId="77777777" w:rsidR="003934D6" w:rsidRDefault="003934D6" w:rsidP="003934D6">
      <w:pPr>
        <w:pStyle w:val="Heading2"/>
      </w:pPr>
      <w:bookmarkStart w:id="1713" w:name="Sit_Trigaxes_1"/>
      <w:r>
        <w:t>Trigaxes 1</w:t>
      </w:r>
    </w:p>
    <w:bookmarkEnd w:id="1713"/>
    <w:p w14:paraId="17BF4990" w14:textId="77777777" w:rsidR="003934D6" w:rsidRDefault="003934D6" w:rsidP="00242C0F">
      <w:pPr>
        <w:rPr>
          <w:lang w:val="fr-FR"/>
        </w:rPr>
      </w:pPr>
    </w:p>
    <w:p w14:paraId="2075E43E" w14:textId="23A6643A" w:rsidR="003934D6" w:rsidRDefault="00CA0790" w:rsidP="00242C0F">
      <w:pPr>
        <w:rPr>
          <w:lang w:val="fr-FR"/>
        </w:rPr>
      </w:pPr>
      <w:r>
        <w:rPr>
          <w:lang w:val="fr-FR"/>
        </w:rPr>
        <w:t xml:space="preserve">s-gr. </w:t>
      </w:r>
      <w:hyperlink r:id="rId3884" w:anchor="Cul_Alentejo_grB" w:history="1">
        <w:r w:rsidRPr="00CA0790">
          <w:rPr>
            <w:rStyle w:val="Hyperlink"/>
            <w:lang w:val="fr-FR"/>
          </w:rPr>
          <w:t>B</w:t>
        </w:r>
      </w:hyperlink>
      <w:r w:rsidRPr="003934D6">
        <w:rPr>
          <w:lang w:val="fr-FR"/>
        </w:rPr>
        <w:t xml:space="preserve"> </w:t>
      </w:r>
      <w:r>
        <w:rPr>
          <w:lang w:val="fr-FR"/>
        </w:rPr>
        <w:t xml:space="preserve">(BIB 2868) </w:t>
      </w:r>
      <w:r w:rsidR="003934D6">
        <w:rPr>
          <w:lang w:val="fr-FR"/>
        </w:rPr>
        <w:t xml:space="preserve">épée en </w:t>
      </w:r>
      <w:hyperlink r:id="rId3885" w:anchor="Cul_Art_TAC_T_t_baudrier" w:history="1">
        <w:r w:rsidR="00801BF1" w:rsidRPr="00801BF1">
          <w:rPr>
            <w:rStyle w:val="Hyperlink"/>
            <w:lang w:val="fr-FR"/>
          </w:rPr>
          <w:t>baudrier</w:t>
        </w:r>
      </w:hyperlink>
      <w:r w:rsidR="003934D6">
        <w:rPr>
          <w:lang w:val="fr-FR"/>
        </w:rPr>
        <w:t xml:space="preserve">, </w:t>
      </w:r>
      <w:hyperlink r:id="rId3886" w:anchor="Sit_Trigaxes_1_t_hallebarde" w:history="1">
        <w:r w:rsidR="003934D6" w:rsidRPr="00AF183B">
          <w:rPr>
            <w:rStyle w:val="Hyperlink"/>
            <w:lang w:val="fr-FR"/>
          </w:rPr>
          <w:t>hallebarde</w:t>
        </w:r>
      </w:hyperlink>
      <w:r w:rsidR="003934D6">
        <w:rPr>
          <w:lang w:val="fr-FR"/>
        </w:rPr>
        <w:t xml:space="preserve">, un rectangle divisé par des lignes vertical </w:t>
      </w:r>
      <w:r w:rsidR="00E80E1E">
        <w:rPr>
          <w:lang w:val="fr-FR"/>
        </w:rPr>
        <w:t>en relief</w:t>
      </w:r>
      <w:r w:rsidR="003934D6">
        <w:rPr>
          <w:lang w:val="fr-FR"/>
        </w:rPr>
        <w:t xml:space="preserve"> </w:t>
      </w:r>
      <w:r w:rsidR="00655BD7" w:rsidRPr="00655BD7">
        <w:rPr>
          <w:lang w:val="fr-FR"/>
        </w:rPr>
        <w:t>(BIB 2172)</w:t>
      </w:r>
      <w:r w:rsidR="0078097B">
        <w:rPr>
          <w:lang w:val="fr-FR"/>
        </w:rPr>
        <w:t xml:space="preserve"> possible trousse personnelle (SS BIB)</w:t>
      </w:r>
    </w:p>
    <w:p w14:paraId="65C1EA93" w14:textId="77777777" w:rsidR="00AF183B" w:rsidRDefault="00AF183B" w:rsidP="00242C0F">
      <w:pPr>
        <w:rPr>
          <w:lang w:val="fr-FR"/>
        </w:rPr>
      </w:pPr>
    </w:p>
    <w:p w14:paraId="5B50F140" w14:textId="77777777" w:rsidR="00AF183B" w:rsidRDefault="00AF183B" w:rsidP="00AF183B">
      <w:pPr>
        <w:pStyle w:val="Heading3"/>
      </w:pPr>
      <w:r>
        <w:t>thèmes</w:t>
      </w:r>
    </w:p>
    <w:p w14:paraId="4B441B03" w14:textId="77777777" w:rsidR="00AF183B" w:rsidRDefault="00AF183B" w:rsidP="00AF183B">
      <w:pPr>
        <w:rPr>
          <w:lang w:val="fr-FR"/>
        </w:rPr>
      </w:pPr>
    </w:p>
    <w:p w14:paraId="0ECD181C" w14:textId="77777777" w:rsidR="00AF183B" w:rsidRDefault="00AF183B" w:rsidP="00AF183B">
      <w:pPr>
        <w:pStyle w:val="Heading4"/>
      </w:pPr>
      <w:bookmarkStart w:id="1714" w:name="Sit_Trigaxes_1_t_hallebarde"/>
      <w:r>
        <w:t>hallebarde</w:t>
      </w:r>
    </w:p>
    <w:bookmarkEnd w:id="1714"/>
    <w:p w14:paraId="6D22B1BA" w14:textId="77777777" w:rsidR="00AF183B" w:rsidRDefault="00AF183B" w:rsidP="00AF183B">
      <w:pPr>
        <w:rPr>
          <w:lang w:val="fr-FR"/>
        </w:rPr>
      </w:pPr>
    </w:p>
    <w:p w14:paraId="67091851" w14:textId="6B87510F" w:rsidR="00AF183B" w:rsidRDefault="00AF183B" w:rsidP="00AF183B">
      <w:pPr>
        <w:rPr>
          <w:lang w:val="fr-FR"/>
        </w:rPr>
      </w:pPr>
      <w:r>
        <w:rPr>
          <w:lang w:val="fr-FR"/>
        </w:rPr>
        <w:t>H</w:t>
      </w:r>
      <w:r w:rsidRPr="00AF183B">
        <w:rPr>
          <w:lang w:val="fr-FR"/>
        </w:rPr>
        <w:t>allebarde</w:t>
      </w:r>
      <w:r>
        <w:rPr>
          <w:lang w:val="fr-FR"/>
        </w:rPr>
        <w:t xml:space="preserve"> de type </w:t>
      </w:r>
      <w:hyperlink r:id="rId3887" w:anchor="Typ_Arm_Hallebardes_typ_Cano" w:history="1">
        <w:r w:rsidRPr="00AF183B">
          <w:rPr>
            <w:rStyle w:val="Hyperlink"/>
            <w:lang w:val="fr-FR"/>
          </w:rPr>
          <w:t>Cano</w:t>
        </w:r>
      </w:hyperlink>
      <w:r w:rsidRPr="00AF183B">
        <w:rPr>
          <w:lang w:val="fr-FR"/>
        </w:rPr>
        <w:t xml:space="preserve"> </w:t>
      </w:r>
      <w:r w:rsidRPr="00655BD7">
        <w:rPr>
          <w:lang w:val="fr-FR"/>
        </w:rPr>
        <w:t>(BIB 2172)</w:t>
      </w:r>
      <w:r>
        <w:rPr>
          <w:lang w:val="fr-FR"/>
        </w:rPr>
        <w:t>(BIB 2979)</w:t>
      </w:r>
      <w:r w:rsidR="00AC04B1">
        <w:rPr>
          <w:lang w:val="fr-FR"/>
        </w:rPr>
        <w:t xml:space="preserve"> partie bas manquante (SS BIB)</w:t>
      </w:r>
    </w:p>
    <w:p w14:paraId="62F6BD0E" w14:textId="77777777" w:rsidR="00B0304B" w:rsidRDefault="00B0304B" w:rsidP="00AF183B">
      <w:pPr>
        <w:rPr>
          <w:lang w:val="fr-FR"/>
        </w:rPr>
      </w:pPr>
    </w:p>
    <w:p w14:paraId="2EBFB5ED" w14:textId="77777777" w:rsidR="00B0304B" w:rsidRDefault="00B0304B" w:rsidP="00B0304B">
      <w:pPr>
        <w:pStyle w:val="Heading3"/>
      </w:pPr>
      <w:r>
        <w:t>technique</w:t>
      </w:r>
    </w:p>
    <w:p w14:paraId="0BB317E6" w14:textId="39E1E402" w:rsidR="00B0304B" w:rsidRDefault="00000000" w:rsidP="00B0304B">
      <w:pPr>
        <w:jc w:val="both"/>
        <w:rPr>
          <w:lang w:val="fr-FR"/>
        </w:rPr>
      </w:pPr>
      <w:hyperlink r:id="rId3888" w:anchor="Cul_Alentejo_tek" w:history="1">
        <w:r w:rsidR="00B0304B" w:rsidRPr="00B0304B">
          <w:rPr>
            <w:rStyle w:val="Hyperlink"/>
            <w:lang w:val="fr-FR"/>
          </w:rPr>
          <w:t>technique</w:t>
        </w:r>
      </w:hyperlink>
    </w:p>
    <w:p w14:paraId="70A87B03" w14:textId="77777777" w:rsidR="00B0304B" w:rsidRDefault="00B0304B" w:rsidP="00AF183B">
      <w:pPr>
        <w:rPr>
          <w:lang w:val="fr-FR"/>
        </w:rPr>
      </w:pPr>
    </w:p>
    <w:p w14:paraId="0A842598" w14:textId="6F0532D6" w:rsidR="00B0304B" w:rsidRDefault="00000000" w:rsidP="00B0304B">
      <w:pPr>
        <w:rPr>
          <w:lang w:val="fr-FR"/>
        </w:rPr>
      </w:pPr>
      <w:hyperlink r:id="rId3889" w:anchor="Cul_Alentejo_tek" w:history="1">
        <w:r w:rsidR="00B0304B" w:rsidRPr="00D079B0">
          <w:rPr>
            <w:rStyle w:val="Hyperlink"/>
            <w:lang w:val="fr-FR"/>
          </w:rPr>
          <w:t>2 techniques différentes</w:t>
        </w:r>
      </w:hyperlink>
      <w:r w:rsidR="00B0304B">
        <w:rPr>
          <w:lang w:val="fr-FR"/>
        </w:rPr>
        <w:t xml:space="preserve"> (BIB ?)</w:t>
      </w:r>
    </w:p>
    <w:p w14:paraId="0AA2E34E" w14:textId="77777777" w:rsidR="00AF183B" w:rsidRPr="00AF183B" w:rsidRDefault="00AF183B" w:rsidP="00AF183B">
      <w:pPr>
        <w:rPr>
          <w:lang w:val="fr-FR"/>
        </w:rPr>
      </w:pPr>
    </w:p>
    <w:p w14:paraId="25F6EBD3" w14:textId="77777777" w:rsidR="003934D6" w:rsidRDefault="003934D6" w:rsidP="00242C0F">
      <w:pPr>
        <w:rPr>
          <w:lang w:val="fr-FR"/>
        </w:rPr>
      </w:pPr>
    </w:p>
    <w:p w14:paraId="0CC1B1E1" w14:textId="77777777" w:rsidR="003934D6" w:rsidRPr="003934D6" w:rsidRDefault="003934D6" w:rsidP="003934D6">
      <w:pPr>
        <w:pStyle w:val="Heading2"/>
      </w:pPr>
      <w:bookmarkStart w:id="1715" w:name="Sit_Trigaxes_2"/>
      <w:r>
        <w:t>Trigaxes 2</w:t>
      </w:r>
    </w:p>
    <w:bookmarkEnd w:id="1715"/>
    <w:p w14:paraId="7DD1CF5D" w14:textId="77777777" w:rsidR="003934D6" w:rsidRDefault="003934D6" w:rsidP="00242C0F">
      <w:pPr>
        <w:rPr>
          <w:lang w:val="fr-FR"/>
        </w:rPr>
      </w:pPr>
    </w:p>
    <w:p w14:paraId="750D1FB0" w14:textId="4FA58E2E" w:rsidR="003934D6" w:rsidRDefault="003934D6" w:rsidP="00242C0F">
      <w:pPr>
        <w:rPr>
          <w:lang w:val="fr-FR"/>
        </w:rPr>
      </w:pPr>
      <w:r>
        <w:rPr>
          <w:lang w:val="fr-FR"/>
        </w:rPr>
        <w:t xml:space="preserve">Fragmentaire. le bas d'un </w:t>
      </w:r>
      <w:hyperlink r:id="rId3890" w:anchor="Cul_Art_TAC_T_x_anciforme" w:history="1">
        <w:r w:rsidRPr="0032190F">
          <w:rPr>
            <w:rStyle w:val="Hyperlink"/>
            <w:lang w:val="fr-FR"/>
          </w:rPr>
          <w:t>anciforme</w:t>
        </w:r>
      </w:hyperlink>
      <w:r w:rsidRPr="003934D6">
        <w:rPr>
          <w:lang w:val="fr-FR"/>
        </w:rPr>
        <w:t xml:space="preserve"> (BIB 2172) </w:t>
      </w:r>
    </w:p>
    <w:p w14:paraId="13859B5A" w14:textId="77777777" w:rsidR="00A03E05" w:rsidRDefault="00A03E05" w:rsidP="00242C0F">
      <w:pPr>
        <w:rPr>
          <w:lang w:val="fr-FR"/>
        </w:rPr>
      </w:pPr>
    </w:p>
    <w:p w14:paraId="07A57B47" w14:textId="77777777" w:rsidR="00A03E05" w:rsidRDefault="00A03E05" w:rsidP="00A03E05">
      <w:pPr>
        <w:pStyle w:val="Heading2"/>
      </w:pPr>
      <w:bookmarkStart w:id="1716" w:name="Sit_Trigaxes_ctx"/>
      <w:r>
        <w:t>contextes</w:t>
      </w:r>
    </w:p>
    <w:bookmarkEnd w:id="1716"/>
    <w:p w14:paraId="72771361" w14:textId="77777777" w:rsidR="00A03E05" w:rsidRDefault="00A03E05" w:rsidP="00242C0F">
      <w:pPr>
        <w:rPr>
          <w:lang w:val="fr-FR"/>
        </w:rPr>
      </w:pPr>
    </w:p>
    <w:p w14:paraId="5D2F601B" w14:textId="6A188718" w:rsidR="00A03E05" w:rsidRPr="003934D6" w:rsidRDefault="00A03E05" w:rsidP="00A03E05">
      <w:pPr>
        <w:jc w:val="both"/>
        <w:rPr>
          <w:lang w:val="fr-FR"/>
        </w:rPr>
      </w:pPr>
      <w:r w:rsidRPr="00A03E05">
        <w:rPr>
          <w:lang w:val="fr-FR"/>
        </w:rPr>
        <w:t xml:space="preserve">Les références orales indiquent que </w:t>
      </w:r>
      <w:hyperlink r:id="rId3891" w:anchor="Sit_Trigaxes_1" w:history="1">
        <w:r w:rsidRPr="00A03E05">
          <w:rPr>
            <w:rStyle w:val="Hyperlink"/>
            <w:lang w:val="fr-FR"/>
          </w:rPr>
          <w:t>Trigaxes 1</w:t>
        </w:r>
      </w:hyperlink>
      <w:r w:rsidRPr="00A03E05">
        <w:rPr>
          <w:lang w:val="fr-FR"/>
        </w:rPr>
        <w:t xml:space="preserve"> couvrait </w:t>
      </w:r>
      <w:r>
        <w:rPr>
          <w:lang w:val="fr-FR"/>
        </w:rPr>
        <w:t>la tombe D</w:t>
      </w:r>
      <w:r w:rsidRPr="00A03E05">
        <w:rPr>
          <w:lang w:val="fr-FR"/>
        </w:rPr>
        <w:t xml:space="preserve"> dans le deuxième groupe de tombes qui </w:t>
      </w:r>
      <w:r>
        <w:rPr>
          <w:lang w:val="fr-FR"/>
        </w:rPr>
        <w:t xml:space="preserve">est </w:t>
      </w:r>
      <w:r w:rsidRPr="00A03E05">
        <w:rPr>
          <w:lang w:val="fr-FR"/>
        </w:rPr>
        <w:t xml:space="preserve">décrit </w:t>
      </w:r>
      <w:r>
        <w:rPr>
          <w:lang w:val="fr-FR"/>
        </w:rPr>
        <w:t xml:space="preserve">par </w:t>
      </w:r>
      <w:r w:rsidRPr="00A03E05">
        <w:rPr>
          <w:lang w:val="fr-FR"/>
        </w:rPr>
        <w:t>Vasconcelos. Dans cette même nécropole, il y a une autre stèle (</w:t>
      </w:r>
      <w:hyperlink r:id="rId3892" w:anchor="Sit_Trigaxes_2" w:history="1">
        <w:r w:rsidRPr="00A03E05">
          <w:rPr>
            <w:rStyle w:val="Hyperlink"/>
            <w:lang w:val="fr-FR"/>
          </w:rPr>
          <w:t xml:space="preserve">Trigaxes </w:t>
        </w:r>
        <w:r>
          <w:rPr>
            <w:rStyle w:val="Hyperlink"/>
            <w:lang w:val="fr-FR"/>
          </w:rPr>
          <w:t>2</w:t>
        </w:r>
      </w:hyperlink>
      <w:r w:rsidRPr="00A03E05">
        <w:rPr>
          <w:lang w:val="fr-FR"/>
        </w:rPr>
        <w:t xml:space="preserve">) couvrant </w:t>
      </w:r>
      <w:r>
        <w:rPr>
          <w:lang w:val="fr-FR"/>
        </w:rPr>
        <w:t>la tombe E</w:t>
      </w:r>
      <w:r w:rsidRPr="00A03E05">
        <w:rPr>
          <w:lang w:val="fr-FR"/>
        </w:rPr>
        <w:t xml:space="preserve">. Les références sur la tombe D, ils sont imprécis (Schubart, 1975: 255). Vasconcelos souligne qu'il savait à peine que la tombe contenait des os humains fragmentés et une plaque de bronze, tandis qu'Almagro Basch pense qu'il pourrait s'agir d'une </w:t>
      </w:r>
      <w:r>
        <w:rPr>
          <w:lang w:val="fr-FR"/>
        </w:rPr>
        <w:t>ciste</w:t>
      </w:r>
      <w:r w:rsidRPr="00A03E05">
        <w:rPr>
          <w:lang w:val="fr-FR"/>
        </w:rPr>
        <w:t xml:space="preserve"> (Almagro 1966: 44)</w:t>
      </w:r>
      <w:r>
        <w:rPr>
          <w:lang w:val="fr-FR"/>
        </w:rPr>
        <w:t>(BIB 2172)</w:t>
      </w:r>
    </w:p>
    <w:p w14:paraId="7D86CCFD" w14:textId="77777777" w:rsidR="003934D6" w:rsidRPr="003934D6" w:rsidRDefault="003934D6" w:rsidP="00242C0F">
      <w:pPr>
        <w:rPr>
          <w:lang w:val="fr-FR"/>
        </w:rPr>
      </w:pPr>
    </w:p>
    <w:p w14:paraId="3772F64E" w14:textId="77777777" w:rsidR="00E538E9" w:rsidRPr="00D52855" w:rsidRDefault="00E538E9" w:rsidP="00426FF9">
      <w:pPr>
        <w:pStyle w:val="Heading1"/>
        <w:rPr>
          <w:lang w:val="es-ES"/>
        </w:rPr>
      </w:pPr>
      <w:bookmarkStart w:id="1717" w:name="Sit_Santa_Vitoria"/>
      <w:r w:rsidRPr="00D52855">
        <w:rPr>
          <w:lang w:val="es-ES"/>
        </w:rPr>
        <w:t>SANTA VITORIA</w:t>
      </w:r>
    </w:p>
    <w:bookmarkEnd w:id="1717"/>
    <w:p w14:paraId="505FD37E" w14:textId="77777777" w:rsidR="00E538E9" w:rsidRPr="00F11FC4" w:rsidRDefault="00B55A6F" w:rsidP="00E538E9">
      <w:pPr>
        <w:rPr>
          <w:sz w:val="20"/>
          <w:lang w:val="es-ES"/>
        </w:rPr>
      </w:pPr>
      <w:r w:rsidRPr="00F11FC4">
        <w:rPr>
          <w:sz w:val="20"/>
          <w:lang w:val="es-ES"/>
        </w:rPr>
        <w:t>Santa Vitória</w:t>
      </w:r>
    </w:p>
    <w:p w14:paraId="07417BB8" w14:textId="77777777" w:rsidR="00B55A6F" w:rsidRPr="00F11FC4" w:rsidRDefault="00B55A6F" w:rsidP="00E538E9">
      <w:pPr>
        <w:rPr>
          <w:lang w:val="es-ES"/>
        </w:rPr>
      </w:pPr>
    </w:p>
    <w:p w14:paraId="7633E761" w14:textId="3A67FA12" w:rsidR="00E538E9" w:rsidRDefault="003C4FB5" w:rsidP="009774B2">
      <w:pPr>
        <w:jc w:val="both"/>
        <w:rPr>
          <w:lang w:val="es-ES"/>
        </w:rPr>
      </w:pPr>
      <w:r w:rsidRPr="00865331">
        <w:rPr>
          <w:lang w:val="es-ES"/>
        </w:rPr>
        <w:t>Stèle ibérique, gr. de l'</w:t>
      </w:r>
      <w:hyperlink r:id="rId3893" w:anchor="Cul_Alentejo" w:history="1">
        <w:r w:rsidRPr="00865331">
          <w:rPr>
            <w:rStyle w:val="Hyperlink"/>
            <w:lang w:val="es-ES"/>
          </w:rPr>
          <w:t>Alentejo</w:t>
        </w:r>
      </w:hyperlink>
      <w:r w:rsidR="0037103B" w:rsidRPr="00865331">
        <w:rPr>
          <w:lang w:val="es-ES"/>
        </w:rPr>
        <w:t xml:space="preserve"> </w:t>
      </w:r>
      <w:r w:rsidR="00DF3827" w:rsidRPr="00865331">
        <w:rPr>
          <w:lang w:val="es-ES"/>
        </w:rPr>
        <w:t>(</w:t>
      </w:r>
      <w:hyperlink r:id="rId3894" w:anchor="Cul_Alentejo_context_reg_SV" w:history="1">
        <w:r w:rsidR="00DF3827" w:rsidRPr="00865331">
          <w:rPr>
            <w:rStyle w:val="Hyperlink"/>
            <w:lang w:val="es-ES"/>
          </w:rPr>
          <w:t xml:space="preserve">conc. </w:t>
        </w:r>
        <w:r w:rsidR="00DF3827" w:rsidRPr="00DF3827">
          <w:rPr>
            <w:rStyle w:val="Hyperlink"/>
            <w:lang w:val="fr-FR"/>
          </w:rPr>
          <w:t>SV</w:t>
        </w:r>
      </w:hyperlink>
      <w:r w:rsidR="00DF3827">
        <w:rPr>
          <w:lang w:val="fr-FR"/>
        </w:rPr>
        <w:t xml:space="preserve">) </w:t>
      </w:r>
      <w:r w:rsidR="0037103B" w:rsidRPr="0037103B">
        <w:rPr>
          <w:lang w:val="fr-FR"/>
        </w:rPr>
        <w:t>(SS BIB)</w:t>
      </w:r>
      <w:r w:rsidR="00E538E9" w:rsidRPr="0032190F">
        <w:rPr>
          <w:lang w:val="fr-FR"/>
        </w:rPr>
        <w:t xml:space="preserve">. </w:t>
      </w:r>
      <w:r w:rsidR="0037103B">
        <w:rPr>
          <w:lang w:val="fr-FR"/>
        </w:rPr>
        <w:t xml:space="preserve">A donné son nom au </w:t>
      </w:r>
      <w:hyperlink r:id="rId3895" w:anchor="Cul_Santa_Vitoria" w:history="1">
        <w:r w:rsidR="0037103B" w:rsidRPr="0037103B">
          <w:rPr>
            <w:rStyle w:val="Hyperlink"/>
            <w:lang w:val="fr-FR"/>
          </w:rPr>
          <w:t>Santa Vitoria</w:t>
        </w:r>
      </w:hyperlink>
      <w:r w:rsidR="0037103B" w:rsidRPr="0037103B">
        <w:rPr>
          <w:lang w:val="fr-FR"/>
        </w:rPr>
        <w:t xml:space="preserve"> </w:t>
      </w:r>
      <w:r w:rsidR="0037103B">
        <w:rPr>
          <w:lang w:val="fr-FR"/>
        </w:rPr>
        <w:t xml:space="preserve">(BIB 2868) </w:t>
      </w:r>
      <w:r w:rsidR="00E538E9" w:rsidRPr="0032190F">
        <w:rPr>
          <w:lang w:val="fr-FR"/>
        </w:rPr>
        <w:t xml:space="preserve">Figuration </w:t>
      </w:r>
      <w:r w:rsidRPr="0032190F">
        <w:rPr>
          <w:lang w:val="fr-FR"/>
        </w:rPr>
        <w:t>d’un</w:t>
      </w:r>
      <w:r>
        <w:rPr>
          <w:lang w:val="fr-FR"/>
        </w:rPr>
        <w:t xml:space="preserve"> motif</w:t>
      </w:r>
      <w:r w:rsidRPr="0032190F">
        <w:rPr>
          <w:lang w:val="fr-FR"/>
        </w:rPr>
        <w:t xml:space="preserve"> </w:t>
      </w:r>
      <w:hyperlink r:id="rId3896" w:anchor="Cul_Alentejo_stele_o_anciforme" w:history="1">
        <w:r w:rsidRPr="0032190F">
          <w:rPr>
            <w:rStyle w:val="Hyperlink"/>
            <w:lang w:val="fr-FR"/>
          </w:rPr>
          <w:t>anciforme</w:t>
        </w:r>
      </w:hyperlink>
      <w:r w:rsidRPr="0032190F">
        <w:rPr>
          <w:lang w:val="fr-FR"/>
        </w:rPr>
        <w:t xml:space="preserve">, </w:t>
      </w:r>
      <w:r>
        <w:rPr>
          <w:lang w:val="fr-FR"/>
        </w:rPr>
        <w:t xml:space="preserve">un arc, </w:t>
      </w:r>
      <w:r w:rsidRPr="0032190F">
        <w:rPr>
          <w:lang w:val="fr-FR"/>
        </w:rPr>
        <w:t>épée</w:t>
      </w:r>
      <w:r>
        <w:rPr>
          <w:lang w:val="fr-FR"/>
        </w:rPr>
        <w:t xml:space="preserve"> dans son fourreau</w:t>
      </w:r>
      <w:r w:rsidRPr="0032190F">
        <w:rPr>
          <w:lang w:val="fr-FR"/>
        </w:rPr>
        <w:t xml:space="preserve">, </w:t>
      </w:r>
      <w:r>
        <w:rPr>
          <w:lang w:val="fr-FR"/>
        </w:rPr>
        <w:t xml:space="preserve">une </w:t>
      </w:r>
      <w:r w:rsidR="00E538E9" w:rsidRPr="0032190F">
        <w:rPr>
          <w:lang w:val="fr-FR"/>
        </w:rPr>
        <w:t xml:space="preserve">hache avec enmanchement direct, </w:t>
      </w:r>
      <w:hyperlink r:id="rId3897" w:anchor="Cul_Art_TAC_T_t_ceinture" w:history="1">
        <w:r w:rsidR="00C709BE" w:rsidRPr="00683577">
          <w:rPr>
            <w:rStyle w:val="Hyperlink"/>
            <w:lang w:val="fr-FR"/>
          </w:rPr>
          <w:t>ceintur</w:t>
        </w:r>
        <w:r w:rsidR="00C709BE">
          <w:rPr>
            <w:rStyle w:val="Hyperlink"/>
            <w:lang w:val="fr-FR"/>
          </w:rPr>
          <w:t>on</w:t>
        </w:r>
      </w:hyperlink>
      <w:r w:rsidR="00C709BE" w:rsidRPr="0032190F">
        <w:rPr>
          <w:lang w:val="fr-FR"/>
        </w:rPr>
        <w:t xml:space="preserve"> </w:t>
      </w:r>
      <w:r w:rsidR="00E538E9" w:rsidRPr="0032190F">
        <w:rPr>
          <w:lang w:val="fr-FR"/>
        </w:rPr>
        <w:t xml:space="preserve">(BIB 2187). </w:t>
      </w:r>
      <w:r w:rsidR="00E538E9" w:rsidRPr="00566234">
        <w:rPr>
          <w:i/>
          <w:lang w:val="es-ES"/>
        </w:rPr>
        <w:t>Esta estela incluye en su iconografía un emblema ancoriforme, espada y tahalí, un arco y un hacha que ha sido</w:t>
      </w:r>
      <w:r w:rsidR="009238E9">
        <w:rPr>
          <w:i/>
          <w:lang w:val="es-ES"/>
        </w:rPr>
        <w:t xml:space="preserve"> </w:t>
      </w:r>
      <w:r w:rsidR="00E538E9" w:rsidRPr="00566234">
        <w:rPr>
          <w:i/>
          <w:lang w:val="es-ES"/>
        </w:rPr>
        <w:t>interpretada como la posible representación de un modelo de enmangue directo</w:t>
      </w:r>
      <w:r w:rsidR="00E538E9" w:rsidRPr="00566234">
        <w:rPr>
          <w:lang w:val="es-ES"/>
        </w:rPr>
        <w:t xml:space="preserve"> (Gomes 1994: 94-95, cuadro 1) (BIB 2187)</w:t>
      </w:r>
      <w:r w:rsidR="005F0A72">
        <w:rPr>
          <w:lang w:val="es-ES"/>
        </w:rPr>
        <w:t xml:space="preserve"> à proximité de </w:t>
      </w:r>
      <w:hyperlink r:id="rId3898" w:anchor="Sit_Assento" w:history="1">
        <w:r w:rsidR="005F0A72" w:rsidRPr="005F0A72">
          <w:rPr>
            <w:rStyle w:val="Hyperlink"/>
            <w:lang w:val="es-ES"/>
          </w:rPr>
          <w:t>Assento</w:t>
        </w:r>
      </w:hyperlink>
      <w:r w:rsidR="009E1159">
        <w:rPr>
          <w:lang w:val="es-ES"/>
        </w:rPr>
        <w:t xml:space="preserve"> (BIB 2172)</w:t>
      </w:r>
    </w:p>
    <w:p w14:paraId="40407484" w14:textId="77777777" w:rsidR="00594806" w:rsidRDefault="00594806" w:rsidP="009774B2">
      <w:pPr>
        <w:jc w:val="both"/>
        <w:rPr>
          <w:lang w:val="es-ES"/>
        </w:rPr>
      </w:pPr>
    </w:p>
    <w:p w14:paraId="03C2C499" w14:textId="135B35F1" w:rsidR="00B55A6F" w:rsidRPr="00F11FC4" w:rsidRDefault="00B55A6F" w:rsidP="009774B2">
      <w:pPr>
        <w:jc w:val="both"/>
        <w:rPr>
          <w:lang w:val="fr-FR"/>
        </w:rPr>
      </w:pPr>
      <w:r w:rsidRPr="00F11FC4">
        <w:rPr>
          <w:lang w:val="fr-FR"/>
        </w:rPr>
        <w:t xml:space="preserve">v. </w:t>
      </w:r>
      <w:hyperlink r:id="rId3899" w:anchor="Cul_Chalco_geo_Portugal" w:history="1">
        <w:r w:rsidRPr="00B55A6F">
          <w:rPr>
            <w:rStyle w:val="Hyperlink"/>
            <w:lang w:val="fr-FR"/>
          </w:rPr>
          <w:t>Chalcolithique du Portugal</w:t>
        </w:r>
      </w:hyperlink>
    </w:p>
    <w:p w14:paraId="61FCD07C" w14:textId="77777777" w:rsidR="00B55A6F" w:rsidRDefault="00B55A6F" w:rsidP="009774B2">
      <w:pPr>
        <w:jc w:val="both"/>
        <w:rPr>
          <w:lang w:val="fr-FR"/>
        </w:rPr>
      </w:pPr>
    </w:p>
    <w:p w14:paraId="3AD71A03" w14:textId="77777777" w:rsidR="00DF6A47" w:rsidRDefault="00DF6A47" w:rsidP="009774B2">
      <w:pPr>
        <w:jc w:val="both"/>
        <w:rPr>
          <w:lang w:val="fr-FR"/>
        </w:rPr>
      </w:pPr>
    </w:p>
    <w:p w14:paraId="690DAD52" w14:textId="77777777" w:rsidR="00594806" w:rsidRDefault="00594806" w:rsidP="00594806">
      <w:pPr>
        <w:pStyle w:val="Heading2"/>
      </w:pPr>
      <w:r>
        <w:t>thèmes</w:t>
      </w:r>
    </w:p>
    <w:p w14:paraId="4CBF0086" w14:textId="77777777" w:rsidR="003C4FB5" w:rsidRDefault="003C4FB5" w:rsidP="003C4FB5">
      <w:pPr>
        <w:rPr>
          <w:lang w:val="fr-FR"/>
        </w:rPr>
      </w:pPr>
    </w:p>
    <w:p w14:paraId="5683F76F" w14:textId="77777777" w:rsidR="003C4FB5" w:rsidRPr="003C4FB5" w:rsidRDefault="003C4FB5" w:rsidP="003C4FB5">
      <w:pPr>
        <w:rPr>
          <w:lang w:val="fr-FR"/>
        </w:rPr>
      </w:pPr>
      <w:r>
        <w:rPr>
          <w:lang w:val="fr-FR"/>
        </w:rPr>
        <w:t>anciforme et épée de taille ≈ identique (SS BIB)</w:t>
      </w:r>
    </w:p>
    <w:p w14:paraId="1FB8469A" w14:textId="77777777" w:rsidR="00594806" w:rsidRPr="001A0F46" w:rsidRDefault="00594806" w:rsidP="009774B2">
      <w:pPr>
        <w:jc w:val="both"/>
        <w:rPr>
          <w:lang w:val="fr-FR"/>
        </w:rPr>
      </w:pPr>
    </w:p>
    <w:p w14:paraId="7B793D49" w14:textId="77777777" w:rsidR="00594806" w:rsidRPr="00594806" w:rsidRDefault="00594806" w:rsidP="00594806">
      <w:pPr>
        <w:pStyle w:val="Heading3"/>
      </w:pPr>
      <w:r w:rsidRPr="00594806">
        <w:t>hache</w:t>
      </w:r>
    </w:p>
    <w:p w14:paraId="75311453" w14:textId="77777777" w:rsidR="00594806" w:rsidRPr="00594806" w:rsidRDefault="00594806" w:rsidP="009774B2">
      <w:pPr>
        <w:jc w:val="both"/>
        <w:rPr>
          <w:lang w:val="fr-FR"/>
        </w:rPr>
      </w:pPr>
    </w:p>
    <w:p w14:paraId="76E5A943" w14:textId="47E8C7E7" w:rsidR="00651415" w:rsidRDefault="00000000" w:rsidP="009774B2">
      <w:pPr>
        <w:jc w:val="both"/>
        <w:rPr>
          <w:lang w:val="fr-FR"/>
        </w:rPr>
      </w:pPr>
      <w:hyperlink r:id="rId3900" w:anchor="Cul_Alentejo_stele_o_hache" w:history="1">
        <w:r w:rsidR="00B0304B" w:rsidRPr="00B0304B">
          <w:rPr>
            <w:rStyle w:val="Hyperlink"/>
            <w:lang w:val="fr-FR"/>
          </w:rPr>
          <w:t>hache</w:t>
        </w:r>
      </w:hyperlink>
      <w:r w:rsidR="00B0304B">
        <w:rPr>
          <w:lang w:val="fr-FR"/>
        </w:rPr>
        <w:t xml:space="preserve"> (SS BIB) </w:t>
      </w:r>
      <w:r w:rsidR="00651415" w:rsidRPr="0032190F">
        <w:rPr>
          <w:lang w:val="fr-FR"/>
        </w:rPr>
        <w:t xml:space="preserve">La </w:t>
      </w:r>
      <w:hyperlink r:id="rId3901" w:anchor="Cul_Alentejo_stele_o_hache_mcht_direct" w:history="1">
        <w:r w:rsidR="00651415" w:rsidRPr="00DF5828">
          <w:rPr>
            <w:rStyle w:val="Hyperlink"/>
            <w:lang w:val="fr-FR"/>
          </w:rPr>
          <w:t>hache à enmanchement direct</w:t>
        </w:r>
      </w:hyperlink>
      <w:r w:rsidR="00651415" w:rsidRPr="0032190F">
        <w:rPr>
          <w:lang w:val="fr-FR"/>
        </w:rPr>
        <w:t xml:space="preserve"> renvoi</w:t>
      </w:r>
      <w:r w:rsidR="00DF5828">
        <w:rPr>
          <w:lang w:val="fr-FR"/>
        </w:rPr>
        <w:t>e</w:t>
      </w:r>
      <w:r w:rsidR="00651415" w:rsidRPr="0032190F">
        <w:rPr>
          <w:lang w:val="fr-FR"/>
        </w:rPr>
        <w:t xml:space="preserve"> à des datations vers 1400-1200 aec si on accepte que la hache représentée renvoit à des modèles connus dans la Péninsule grace à des vecteurs mycéniens (BIB 2187)</w:t>
      </w:r>
      <w:r w:rsidR="002F16D0" w:rsidRPr="0032190F">
        <w:rPr>
          <w:lang w:val="fr-FR"/>
        </w:rPr>
        <w:t xml:space="preserve">. </w:t>
      </w:r>
      <w:hyperlink r:id="rId3902" w:anchor="Typ_Hache_douille" w:history="1">
        <w:r w:rsidR="005C0B98">
          <w:rPr>
            <w:rStyle w:val="Hyperlink"/>
            <w:lang w:val="fr-FR"/>
          </w:rPr>
          <w:t>hache</w:t>
        </w:r>
        <w:r w:rsidR="005C0B98" w:rsidRPr="005C0B98">
          <w:rPr>
            <w:rStyle w:val="Hyperlink"/>
            <w:lang w:val="fr-FR"/>
          </w:rPr>
          <w:t xml:space="preserve"> à douille</w:t>
        </w:r>
      </w:hyperlink>
      <w:r w:rsidR="005C0B98">
        <w:rPr>
          <w:i/>
          <w:lang w:val="fr-FR"/>
        </w:rPr>
        <w:t xml:space="preserve"> </w:t>
      </w:r>
      <w:r w:rsidR="00594806">
        <w:rPr>
          <w:lang w:val="fr-FR"/>
        </w:rPr>
        <w:t>peut-être liée au vecteur mycénien (BIB 2964)</w:t>
      </w:r>
      <w:r w:rsidR="00594806" w:rsidRPr="00594806">
        <w:rPr>
          <w:lang w:val="fr-FR"/>
        </w:rPr>
        <w:t xml:space="preserve"> </w:t>
      </w:r>
      <w:r w:rsidR="00594806" w:rsidRPr="0032190F">
        <w:rPr>
          <w:lang w:val="fr-FR"/>
        </w:rPr>
        <w:t>Haches métalliques selon Diaz-Guardamino 2011 (BIB 2278 p. 895)</w:t>
      </w:r>
    </w:p>
    <w:p w14:paraId="639B6BF2" w14:textId="77777777" w:rsidR="00B0304B" w:rsidRDefault="00B0304B" w:rsidP="009774B2">
      <w:pPr>
        <w:jc w:val="both"/>
        <w:rPr>
          <w:lang w:val="fr-FR"/>
        </w:rPr>
      </w:pPr>
    </w:p>
    <w:p w14:paraId="5C88FF73" w14:textId="77777777" w:rsidR="00B0304B" w:rsidRDefault="00B0304B" w:rsidP="00B0304B">
      <w:pPr>
        <w:pStyle w:val="Heading2"/>
      </w:pPr>
      <w:r>
        <w:t>technique</w:t>
      </w:r>
    </w:p>
    <w:p w14:paraId="0EBCC522" w14:textId="77777777" w:rsidR="00B0304B" w:rsidRDefault="00B0304B" w:rsidP="00B0304B">
      <w:pPr>
        <w:jc w:val="both"/>
        <w:rPr>
          <w:lang w:val="fr-FR"/>
        </w:rPr>
      </w:pPr>
    </w:p>
    <w:p w14:paraId="7AE36178" w14:textId="50C50DE5" w:rsidR="00B0304B" w:rsidRDefault="00000000" w:rsidP="009774B2">
      <w:pPr>
        <w:jc w:val="both"/>
        <w:rPr>
          <w:lang w:val="fr-FR"/>
        </w:rPr>
      </w:pPr>
      <w:hyperlink r:id="rId3903" w:anchor="Cul_Alentejo_tek" w:history="1">
        <w:r w:rsidR="00B0304B" w:rsidRPr="00B0304B">
          <w:rPr>
            <w:rStyle w:val="Hyperlink"/>
            <w:lang w:val="fr-FR"/>
          </w:rPr>
          <w:t>technique</w:t>
        </w:r>
      </w:hyperlink>
    </w:p>
    <w:p w14:paraId="001F3AAC" w14:textId="77777777" w:rsidR="00CA4462" w:rsidRDefault="00CA4462" w:rsidP="009774B2">
      <w:pPr>
        <w:jc w:val="both"/>
        <w:rPr>
          <w:lang w:val="fr-FR"/>
        </w:rPr>
      </w:pPr>
    </w:p>
    <w:p w14:paraId="491A988C" w14:textId="77777777" w:rsidR="00CA4462" w:rsidRDefault="00CA4462" w:rsidP="00CA4462">
      <w:pPr>
        <w:pStyle w:val="Heading2"/>
      </w:pPr>
      <w:bookmarkStart w:id="1718" w:name="Sit_Santa_Vitoria_ctx"/>
      <w:r>
        <w:t>contexte</w:t>
      </w:r>
    </w:p>
    <w:bookmarkEnd w:id="1718"/>
    <w:p w14:paraId="1C5B1851" w14:textId="77777777" w:rsidR="00B0304B" w:rsidRDefault="00B0304B" w:rsidP="00CA4462">
      <w:pPr>
        <w:rPr>
          <w:lang w:val="fr-FR"/>
        </w:rPr>
      </w:pPr>
    </w:p>
    <w:p w14:paraId="6DC09B0A" w14:textId="77777777" w:rsidR="00CA4462" w:rsidRPr="00CA4462" w:rsidRDefault="00CA4462" w:rsidP="00CA4462">
      <w:pPr>
        <w:rPr>
          <w:lang w:val="fr-FR"/>
        </w:rPr>
      </w:pPr>
      <w:r>
        <w:rPr>
          <w:lang w:val="fr-FR"/>
        </w:rPr>
        <w:t>Le groupe des sépultures de Santa Vitoria fait peut-être partie de la nécropole de Môs (BIB 2187)</w:t>
      </w:r>
    </w:p>
    <w:p w14:paraId="1108B0A4" w14:textId="4E68ACB1" w:rsidR="00651415" w:rsidRDefault="00651415" w:rsidP="009774B2">
      <w:pPr>
        <w:jc w:val="both"/>
        <w:rPr>
          <w:lang w:val="fr-FR"/>
        </w:rPr>
      </w:pPr>
      <w:r w:rsidRPr="0032190F">
        <w:rPr>
          <w:lang w:val="fr-FR"/>
        </w:rPr>
        <w:t xml:space="preserve">La stèle a été retrouvée recouvrant une sépulture (dite ‘sépulture C’) parmi un ensemble. La sépulture </w:t>
      </w:r>
      <w:r w:rsidR="00DF5828">
        <w:rPr>
          <w:lang w:val="fr-FR"/>
        </w:rPr>
        <w:t>C avait une paroi de briques (</w:t>
      </w:r>
      <w:r w:rsidRPr="0032190F">
        <w:rPr>
          <w:i/>
          <w:lang w:val="fr-FR"/>
        </w:rPr>
        <w:t>ladrillo</w:t>
      </w:r>
      <w:r w:rsidRPr="0032190F">
        <w:rPr>
          <w:lang w:val="fr-FR"/>
        </w:rPr>
        <w:t xml:space="preserve">) et, avec les restes osseux humains, une céramique à carène basse de type </w:t>
      </w:r>
      <w:hyperlink r:id="rId3904" w:anchor="Cul_Odivelas" w:history="1">
        <w:r w:rsidR="00184D51" w:rsidRPr="00184D51">
          <w:rPr>
            <w:rStyle w:val="Hyperlink"/>
            <w:lang w:val="fr-FR"/>
          </w:rPr>
          <w:t>Odivelas</w:t>
        </w:r>
      </w:hyperlink>
      <w:r w:rsidR="00271DAE">
        <w:rPr>
          <w:lang w:val="fr-FR"/>
        </w:rPr>
        <w:t xml:space="preserve"> </w:t>
      </w:r>
      <w:r w:rsidR="00271DAE" w:rsidRPr="0032190F">
        <w:rPr>
          <w:lang w:val="fr-FR"/>
        </w:rPr>
        <w:t>(BIB 2187)</w:t>
      </w:r>
      <w:r w:rsidR="00271DAE">
        <w:rPr>
          <w:lang w:val="fr-FR"/>
        </w:rPr>
        <w:t xml:space="preserve"> </w:t>
      </w:r>
      <w:r w:rsidR="00DF5828">
        <w:rPr>
          <w:lang w:val="fr-FR"/>
        </w:rPr>
        <w:t xml:space="preserve">vase type </w:t>
      </w:r>
      <w:r w:rsidR="00DF5828" w:rsidRPr="0032190F">
        <w:rPr>
          <w:lang w:val="fr-FR"/>
        </w:rPr>
        <w:t>Odivelas</w:t>
      </w:r>
      <w:r w:rsidR="00DF5828">
        <w:rPr>
          <w:lang w:val="fr-FR"/>
        </w:rPr>
        <w:t xml:space="preserve"> (BIB 2172)</w:t>
      </w:r>
      <w:r w:rsidR="00271DAE">
        <w:rPr>
          <w:lang w:val="fr-FR"/>
        </w:rPr>
        <w:t xml:space="preserve"> Une perle sphéroïdale en talc et un vase de type </w:t>
      </w:r>
      <w:hyperlink r:id="rId3905" w:anchor="Cul_Atalaia" w:history="1">
        <w:r w:rsidR="00271DAE" w:rsidRPr="00271DAE">
          <w:rPr>
            <w:rStyle w:val="Hyperlink"/>
            <w:lang w:val="fr-FR"/>
          </w:rPr>
          <w:t>Atalaia</w:t>
        </w:r>
      </w:hyperlink>
      <w:r w:rsidR="00271DAE">
        <w:rPr>
          <w:lang w:val="fr-FR"/>
        </w:rPr>
        <w:t xml:space="preserve"> (Gonçalves et al. 2005) (BIB 2964)</w:t>
      </w:r>
      <w:r w:rsidR="00B317E6">
        <w:rPr>
          <w:lang w:val="fr-FR"/>
        </w:rPr>
        <w:t xml:space="preserve"> </w:t>
      </w:r>
    </w:p>
    <w:p w14:paraId="156D4D89" w14:textId="77777777" w:rsidR="00DF6A47" w:rsidRDefault="00DF6A47" w:rsidP="009774B2">
      <w:pPr>
        <w:jc w:val="both"/>
        <w:rPr>
          <w:lang w:val="fr-FR"/>
        </w:rPr>
      </w:pPr>
    </w:p>
    <w:p w14:paraId="1D443EF6" w14:textId="77777777" w:rsidR="00DF6A47" w:rsidRDefault="00DF6A47" w:rsidP="00DF6A47">
      <w:pPr>
        <w:pStyle w:val="Heading2"/>
      </w:pPr>
      <w:bookmarkStart w:id="1719" w:name="Sit_Santa_Vitoria_cer"/>
      <w:r>
        <w:t>céramiques</w:t>
      </w:r>
    </w:p>
    <w:bookmarkEnd w:id="1719"/>
    <w:p w14:paraId="5E303410" w14:textId="77777777" w:rsidR="00DF6A47" w:rsidRDefault="00DF6A47" w:rsidP="009774B2">
      <w:pPr>
        <w:jc w:val="both"/>
        <w:rPr>
          <w:lang w:val="fr-FR"/>
        </w:rPr>
      </w:pPr>
    </w:p>
    <w:p w14:paraId="7A4A3BB3" w14:textId="77777777" w:rsidR="00DF6A47" w:rsidRPr="000A41B9" w:rsidRDefault="00DF6A47" w:rsidP="00DF6A47">
      <w:pPr>
        <w:rPr>
          <w:lang w:val="fr-FR"/>
        </w:rPr>
      </w:pPr>
      <w:r w:rsidRPr="000A41B9">
        <w:rPr>
          <w:lang w:val="fr-FR"/>
        </w:rPr>
        <w:t>vases à carènes basses, urnes à col évasé et décors imprimés</w:t>
      </w:r>
      <w:r w:rsidRPr="00DF6A47">
        <w:rPr>
          <w:lang w:val="fr-FR"/>
        </w:rPr>
        <w:t xml:space="preserve">, bols, etc.  </w:t>
      </w:r>
      <w:r w:rsidRPr="000A41B9">
        <w:rPr>
          <w:lang w:val="fr-FR"/>
        </w:rPr>
        <w:t>(SS BIB) céramiques jugées comme typiques de la période argarique ("</w:t>
      </w:r>
      <w:r w:rsidRPr="00DF6A47">
        <w:rPr>
          <w:i/>
          <w:lang w:val="fr-FR"/>
        </w:rPr>
        <w:t>vasos de tipo argarico</w:t>
      </w:r>
      <w:r w:rsidRPr="000A41B9">
        <w:rPr>
          <w:lang w:val="fr-FR"/>
        </w:rPr>
        <w:t>") par Abel Vian et Nunes Ribeiro (1956) (BIB 3114)</w:t>
      </w:r>
      <w:r>
        <w:rPr>
          <w:lang w:val="fr-FR"/>
        </w:rPr>
        <w:t xml:space="preserve"> </w:t>
      </w:r>
    </w:p>
    <w:p w14:paraId="0CE145D4" w14:textId="0EC271A8" w:rsidR="00DF6A47" w:rsidRDefault="00000000" w:rsidP="009774B2">
      <w:pPr>
        <w:jc w:val="both"/>
        <w:rPr>
          <w:lang w:val="fr-FR"/>
        </w:rPr>
      </w:pPr>
      <w:hyperlink r:id="rId3906" w:anchor="Cul_SWIB" w:history="1">
        <w:r w:rsidR="00DF6A47" w:rsidRPr="00DF6A47">
          <w:rPr>
            <w:rStyle w:val="Hyperlink"/>
            <w:lang w:val="fr-FR"/>
          </w:rPr>
          <w:t>SWI</w:t>
        </w:r>
        <w:r w:rsidR="00DF6A47">
          <w:rPr>
            <w:rStyle w:val="Hyperlink"/>
            <w:lang w:val="fr-FR"/>
          </w:rPr>
          <w:t>B 2</w:t>
        </w:r>
      </w:hyperlink>
      <w:r w:rsidR="00DF6A47" w:rsidRPr="00DF6A47">
        <w:rPr>
          <w:lang w:val="fr-FR"/>
        </w:rPr>
        <w:t xml:space="preserve"> (BIB 3114)</w:t>
      </w:r>
    </w:p>
    <w:p w14:paraId="39409CF9" w14:textId="77777777" w:rsidR="001F1DE8" w:rsidRDefault="001F1DE8" w:rsidP="009774B2">
      <w:pPr>
        <w:jc w:val="both"/>
        <w:rPr>
          <w:lang w:val="fr-FR"/>
        </w:rPr>
      </w:pPr>
    </w:p>
    <w:p w14:paraId="7ED2D6D1" w14:textId="77777777" w:rsidR="001F1DE8" w:rsidRDefault="001F1DE8" w:rsidP="00426FF9">
      <w:pPr>
        <w:pStyle w:val="Heading1"/>
      </w:pPr>
      <w:bookmarkStart w:id="1720" w:name="Sit_Monte_Carniceira"/>
      <w:r>
        <w:t>MONTE DA CARNICEIRA</w:t>
      </w:r>
    </w:p>
    <w:bookmarkEnd w:id="1720"/>
    <w:p w14:paraId="7988125F" w14:textId="77777777" w:rsidR="001F1DE8" w:rsidRPr="00B0304B" w:rsidRDefault="001F1DE8" w:rsidP="009774B2">
      <w:pPr>
        <w:jc w:val="both"/>
        <w:rPr>
          <w:lang w:val="fr-FR"/>
        </w:rPr>
      </w:pPr>
    </w:p>
    <w:p w14:paraId="7435CFDA" w14:textId="75A83D2E" w:rsidR="001F1DE8" w:rsidRPr="00773306" w:rsidRDefault="001F1DE8" w:rsidP="009774B2">
      <w:pPr>
        <w:jc w:val="both"/>
        <w:rPr>
          <w:lang w:val="fr-FR"/>
        </w:rPr>
      </w:pPr>
      <w:r w:rsidRPr="00773306">
        <w:rPr>
          <w:lang w:val="fr-FR"/>
        </w:rPr>
        <w:t>Monte da Carniceira (São João de Negrilhos, Aljustrel),</w:t>
      </w:r>
      <w:r w:rsidR="00773306" w:rsidRPr="00773306">
        <w:rPr>
          <w:lang w:val="fr-FR"/>
        </w:rPr>
        <w:t xml:space="preserve"> stèle du</w:t>
      </w:r>
      <w:r w:rsidRPr="00773306">
        <w:rPr>
          <w:lang w:val="fr-FR"/>
        </w:rPr>
        <w:t xml:space="preserve"> gr. de l'</w:t>
      </w:r>
      <w:hyperlink r:id="rId3907" w:anchor="Cul_Alentejo" w:history="1">
        <w:r w:rsidRPr="00773306">
          <w:rPr>
            <w:rStyle w:val="Hyperlink"/>
            <w:lang w:val="fr-FR"/>
          </w:rPr>
          <w:t>Alentejo</w:t>
        </w:r>
      </w:hyperlink>
      <w:r w:rsidRPr="00773306">
        <w:rPr>
          <w:lang w:val="fr-FR"/>
        </w:rPr>
        <w:t xml:space="preserve"> (BIB 3065)</w:t>
      </w:r>
      <w:r w:rsidR="00773306" w:rsidRPr="00773306">
        <w:rPr>
          <w:lang w:val="fr-FR"/>
        </w:rPr>
        <w:t xml:space="preserve"> dans un contexte funéraire (Musée de Aljustrel)</w:t>
      </w:r>
    </w:p>
    <w:p w14:paraId="4F73DC73" w14:textId="77777777" w:rsidR="001F1DE8" w:rsidRPr="00773306" w:rsidRDefault="001F1DE8" w:rsidP="009774B2">
      <w:pPr>
        <w:jc w:val="both"/>
        <w:rPr>
          <w:lang w:val="fr-FR"/>
        </w:rPr>
      </w:pPr>
    </w:p>
    <w:p w14:paraId="2ADD042A" w14:textId="69FC0420" w:rsidR="001F1DE8" w:rsidRPr="00773306" w:rsidRDefault="001F1DE8" w:rsidP="009774B2">
      <w:pPr>
        <w:jc w:val="both"/>
        <w:rPr>
          <w:lang w:val="fr-FR"/>
        </w:rPr>
      </w:pPr>
      <w:r w:rsidRPr="00773306">
        <w:rPr>
          <w:lang w:val="fr-FR"/>
        </w:rPr>
        <w:t xml:space="preserve">arc, anciforme, hache, 3 probables </w:t>
      </w:r>
      <w:hyperlink r:id="rId3908" w:anchor="Cul_Alentejo_stele_o_ciseau" w:history="1">
        <w:r w:rsidRPr="00773306">
          <w:rPr>
            <w:rStyle w:val="Hyperlink"/>
            <w:lang w:val="fr-FR"/>
          </w:rPr>
          <w:t>ciseaux</w:t>
        </w:r>
      </w:hyperlink>
      <w:r w:rsidRPr="00773306">
        <w:rPr>
          <w:lang w:val="fr-FR"/>
        </w:rPr>
        <w:t xml:space="preserve"> (Musée de Aljustrel)</w:t>
      </w:r>
    </w:p>
    <w:p w14:paraId="7BF597AB" w14:textId="77777777" w:rsidR="00E5553C" w:rsidRPr="00773306" w:rsidRDefault="00E5553C" w:rsidP="009774B2">
      <w:pPr>
        <w:jc w:val="both"/>
        <w:rPr>
          <w:lang w:val="fr-FR"/>
        </w:rPr>
      </w:pPr>
    </w:p>
    <w:p w14:paraId="17C88837" w14:textId="77777777" w:rsidR="00E5553C" w:rsidRPr="00D52855" w:rsidRDefault="00E5553C" w:rsidP="00426FF9">
      <w:pPr>
        <w:pStyle w:val="Heading1"/>
        <w:rPr>
          <w:lang w:val="es-ES"/>
        </w:rPr>
      </w:pPr>
      <w:bookmarkStart w:id="1721" w:name="Sit_Monte_Ulmo"/>
      <w:r w:rsidRPr="00D52855">
        <w:rPr>
          <w:lang w:val="es-ES"/>
        </w:rPr>
        <w:t>MONTE DO ULMO</w:t>
      </w:r>
    </w:p>
    <w:bookmarkEnd w:id="1721"/>
    <w:p w14:paraId="031E5AA9" w14:textId="77777777" w:rsidR="00E5553C" w:rsidRPr="001F1DE8" w:rsidRDefault="00E5553C" w:rsidP="009774B2">
      <w:pPr>
        <w:jc w:val="both"/>
        <w:rPr>
          <w:lang w:val="es-ES"/>
        </w:rPr>
      </w:pPr>
    </w:p>
    <w:p w14:paraId="3E88AD1B" w14:textId="599414B6" w:rsidR="00E5553C" w:rsidRDefault="00E5553C" w:rsidP="009774B2">
      <w:pPr>
        <w:jc w:val="both"/>
        <w:rPr>
          <w:lang w:val="fr-FR"/>
        </w:rPr>
      </w:pPr>
      <w:r w:rsidRPr="00B0304B">
        <w:rPr>
          <w:lang w:val="es-ES"/>
        </w:rPr>
        <w:t xml:space="preserve">Santa Vitoria. </w:t>
      </w:r>
      <w:r w:rsidRPr="005B3364">
        <w:rPr>
          <w:lang w:val="fr-FR"/>
        </w:rPr>
        <w:t>Stèle ibérique, gr. de l'</w:t>
      </w:r>
      <w:hyperlink r:id="rId3909" w:anchor="Cul_Alentejo" w:history="1">
        <w:r w:rsidRPr="005B3364">
          <w:rPr>
            <w:rStyle w:val="Hyperlink"/>
            <w:lang w:val="fr-FR"/>
          </w:rPr>
          <w:t>Alentejo</w:t>
        </w:r>
      </w:hyperlink>
      <w:r w:rsidRPr="0048378D">
        <w:rPr>
          <w:lang w:val="fr-FR"/>
        </w:rPr>
        <w:t xml:space="preserve"> </w:t>
      </w:r>
      <w:r w:rsidR="00DF3827">
        <w:rPr>
          <w:lang w:val="fr-FR"/>
        </w:rPr>
        <w:t>(</w:t>
      </w:r>
      <w:hyperlink r:id="rId3910" w:anchor="Cul_Alentejo_context_reg_SV" w:history="1">
        <w:r w:rsidR="009238E9">
          <w:rPr>
            <w:rStyle w:val="Hyperlink"/>
            <w:lang w:val="fr-FR"/>
          </w:rPr>
          <w:t xml:space="preserve">conc. </w:t>
        </w:r>
        <w:r w:rsidR="009238E9" w:rsidRPr="00DF3827">
          <w:rPr>
            <w:rStyle w:val="Hyperlink"/>
            <w:lang w:val="fr-FR"/>
          </w:rPr>
          <w:t>SV</w:t>
        </w:r>
      </w:hyperlink>
      <w:r w:rsidR="00DF3827">
        <w:rPr>
          <w:lang w:val="fr-FR"/>
        </w:rPr>
        <w:t xml:space="preserve">) </w:t>
      </w:r>
      <w:r w:rsidR="00DF3827" w:rsidRPr="0037103B">
        <w:rPr>
          <w:lang w:val="fr-FR"/>
        </w:rPr>
        <w:t>(SS BIB)</w:t>
      </w:r>
      <w:r w:rsidR="00DF3827">
        <w:rPr>
          <w:lang w:val="fr-FR"/>
        </w:rPr>
        <w:t xml:space="preserve"> </w:t>
      </w:r>
      <w:r w:rsidRPr="0048378D">
        <w:rPr>
          <w:lang w:val="fr-FR"/>
        </w:rPr>
        <w:t xml:space="preserve">avec un </w:t>
      </w:r>
      <w:r w:rsidR="0048378D">
        <w:rPr>
          <w:lang w:val="fr-FR"/>
        </w:rPr>
        <w:t xml:space="preserve">unique </w:t>
      </w:r>
      <w:r w:rsidRPr="0048378D">
        <w:rPr>
          <w:lang w:val="fr-FR"/>
        </w:rPr>
        <w:t>a</w:t>
      </w:r>
      <w:r w:rsidR="0048378D" w:rsidRPr="0048378D">
        <w:rPr>
          <w:lang w:val="fr-FR"/>
        </w:rPr>
        <w:t>ncifor</w:t>
      </w:r>
      <w:r w:rsidR="0048378D">
        <w:rPr>
          <w:lang w:val="fr-FR"/>
        </w:rPr>
        <w:t xml:space="preserve">me </w:t>
      </w:r>
      <w:r w:rsidRPr="0048378D">
        <w:rPr>
          <w:lang w:val="fr-FR"/>
        </w:rPr>
        <w:t xml:space="preserve">(BIB 3065) </w:t>
      </w:r>
    </w:p>
    <w:p w14:paraId="1C65C8FE" w14:textId="77777777" w:rsidR="0048378D" w:rsidRDefault="0048378D" w:rsidP="009774B2">
      <w:pPr>
        <w:jc w:val="both"/>
        <w:rPr>
          <w:lang w:val="fr-FR"/>
        </w:rPr>
      </w:pPr>
    </w:p>
    <w:p w14:paraId="07DC7D23" w14:textId="77777777" w:rsidR="0048378D" w:rsidRDefault="0048378D" w:rsidP="0048378D">
      <w:pPr>
        <w:pStyle w:val="Heading2"/>
      </w:pPr>
      <w:r>
        <w:t>anciforme</w:t>
      </w:r>
    </w:p>
    <w:p w14:paraId="30B9586B" w14:textId="77777777" w:rsidR="0048378D" w:rsidRDefault="0048378D" w:rsidP="0048378D">
      <w:pPr>
        <w:rPr>
          <w:lang w:val="fr-FR"/>
        </w:rPr>
      </w:pPr>
    </w:p>
    <w:p w14:paraId="5181DD42" w14:textId="77777777" w:rsidR="0048378D" w:rsidRPr="0048378D" w:rsidRDefault="0048378D" w:rsidP="0048378D">
      <w:pPr>
        <w:rPr>
          <w:lang w:val="fr-FR"/>
        </w:rPr>
      </w:pPr>
      <w:r w:rsidRPr="0048378D">
        <w:rPr>
          <w:lang w:val="fr-FR"/>
        </w:rPr>
        <w:t>bi-ancifor</w:t>
      </w:r>
      <w:r>
        <w:rPr>
          <w:lang w:val="fr-FR"/>
        </w:rPr>
        <w:t xml:space="preserve">me </w:t>
      </w:r>
      <w:r w:rsidRPr="0048378D">
        <w:rPr>
          <w:lang w:val="fr-FR"/>
        </w:rPr>
        <w:t>(BIB 3065)</w:t>
      </w:r>
    </w:p>
    <w:p w14:paraId="7E120563" w14:textId="77777777" w:rsidR="0048378D" w:rsidRDefault="0048378D" w:rsidP="009774B2">
      <w:pPr>
        <w:jc w:val="both"/>
        <w:rPr>
          <w:lang w:val="fr-FR"/>
        </w:rPr>
      </w:pPr>
    </w:p>
    <w:p w14:paraId="1465B40F" w14:textId="77777777" w:rsidR="0048378D" w:rsidRPr="0032190F" w:rsidRDefault="0048378D" w:rsidP="0048378D">
      <w:pPr>
        <w:pStyle w:val="Heading3"/>
      </w:pPr>
      <w:bookmarkStart w:id="1722" w:name="Sit_Monte_Ulmo_anciforme_tek"/>
      <w:r>
        <w:t>technique</w:t>
      </w:r>
    </w:p>
    <w:bookmarkEnd w:id="1722"/>
    <w:p w14:paraId="1CB95820" w14:textId="135E6F15" w:rsidR="00B0304B" w:rsidRDefault="0048378D" w:rsidP="00E538E9">
      <w:pPr>
        <w:rPr>
          <w:lang w:val="fr-FR"/>
        </w:rPr>
      </w:pPr>
      <w:r>
        <w:rPr>
          <w:lang w:val="fr-FR"/>
        </w:rPr>
        <w:t xml:space="preserve">En matière première locale </w:t>
      </w:r>
      <w:r w:rsidRPr="0048378D">
        <w:rPr>
          <w:lang w:val="fr-FR"/>
        </w:rPr>
        <w:t>(BIB 3065)</w:t>
      </w:r>
      <w:r>
        <w:rPr>
          <w:lang w:val="fr-FR"/>
        </w:rPr>
        <w:t xml:space="preserve"> </w:t>
      </w:r>
      <w:hyperlink r:id="rId3911" w:anchor="Cul_Alentejo_tek" w:history="1">
        <w:r w:rsidRPr="0048378D">
          <w:rPr>
            <w:rStyle w:val="Hyperlink"/>
            <w:lang w:val="fr-FR"/>
          </w:rPr>
          <w:t>technique</w:t>
        </w:r>
      </w:hyperlink>
      <w:r>
        <w:rPr>
          <w:lang w:val="fr-FR"/>
        </w:rPr>
        <w:t xml:space="preserve"> en haut relief, traces de marques de ciseau</w:t>
      </w:r>
      <w:r w:rsidR="00B0304B">
        <w:rPr>
          <w:lang w:val="fr-FR"/>
        </w:rPr>
        <w:t xml:space="preserve"> [v. </w:t>
      </w:r>
      <w:hyperlink r:id="rId3912" w:anchor="Sit_Juliana" w:history="1">
        <w:r w:rsidR="00141340" w:rsidRPr="00C17FD2">
          <w:rPr>
            <w:rStyle w:val="Hyperlink"/>
            <w:lang w:val="fr-FR"/>
          </w:rPr>
          <w:t>Mina Juliana</w:t>
        </w:r>
      </w:hyperlink>
      <w:r w:rsidR="00B9536F">
        <w:rPr>
          <w:lang w:val="fr-FR"/>
        </w:rPr>
        <w:t xml:space="preserve">, </w:t>
      </w:r>
      <w:hyperlink r:id="rId3913" w:anchor="Cul_Alentejo_stele_o_ciseau" w:history="1">
        <w:r w:rsidR="00B9536F" w:rsidRPr="00B9536F">
          <w:rPr>
            <w:rStyle w:val="Hyperlink"/>
            <w:lang w:val="fr-FR"/>
          </w:rPr>
          <w:t>représentation ciseau</w:t>
        </w:r>
      </w:hyperlink>
      <w:r w:rsidR="00B0304B">
        <w:rPr>
          <w:lang w:val="fr-FR"/>
        </w:rPr>
        <w:t>]</w:t>
      </w:r>
      <w:r>
        <w:rPr>
          <w:lang w:val="fr-FR"/>
        </w:rPr>
        <w:t xml:space="preserve">, utilisation d'un polissage </w:t>
      </w:r>
      <w:r w:rsidRPr="0048378D">
        <w:rPr>
          <w:lang w:val="fr-FR"/>
        </w:rPr>
        <w:t>(BIB 3065)</w:t>
      </w:r>
    </w:p>
    <w:p w14:paraId="0D7691B4" w14:textId="77777777" w:rsidR="0048378D" w:rsidRDefault="0048378D" w:rsidP="00E538E9">
      <w:pPr>
        <w:rPr>
          <w:lang w:val="fr-FR"/>
        </w:rPr>
      </w:pPr>
    </w:p>
    <w:p w14:paraId="18C06436" w14:textId="77777777" w:rsidR="0048378D" w:rsidRDefault="0048378D" w:rsidP="0048378D">
      <w:pPr>
        <w:pStyle w:val="Heading2"/>
      </w:pPr>
      <w:bookmarkStart w:id="1723" w:name="Sit_Monte_Ulmo_ctx"/>
      <w:r>
        <w:t>contexte</w:t>
      </w:r>
    </w:p>
    <w:bookmarkEnd w:id="1723"/>
    <w:p w14:paraId="27D1197A" w14:textId="77777777" w:rsidR="0048378D" w:rsidRDefault="0048378D" w:rsidP="00E538E9">
      <w:pPr>
        <w:rPr>
          <w:lang w:val="fr-FR"/>
        </w:rPr>
      </w:pPr>
    </w:p>
    <w:p w14:paraId="1BCB1718" w14:textId="5FD9B934" w:rsidR="0048378D" w:rsidRDefault="0048378D" w:rsidP="00BE4758">
      <w:pPr>
        <w:jc w:val="both"/>
        <w:rPr>
          <w:lang w:val="fr-FR"/>
        </w:rPr>
      </w:pPr>
      <w:r>
        <w:rPr>
          <w:lang w:val="fr-FR"/>
        </w:rPr>
        <w:t xml:space="preserve">A proximité d'une nécropole de cistes de localisation imprécise mais signalée par Abel Viana (1941) </w:t>
      </w:r>
      <w:r w:rsidRPr="0048378D">
        <w:rPr>
          <w:lang w:val="fr-FR"/>
        </w:rPr>
        <w:t>(Viana 1947 : 10-11)</w:t>
      </w:r>
      <w:r>
        <w:rPr>
          <w:lang w:val="fr-FR"/>
        </w:rPr>
        <w:t xml:space="preserve"> </w:t>
      </w:r>
      <w:r w:rsidRPr="0048378D">
        <w:rPr>
          <w:lang w:val="fr-FR"/>
        </w:rPr>
        <w:t>(Viana et Ribeiro 1956 :</w:t>
      </w:r>
      <w:r>
        <w:rPr>
          <w:lang w:val="fr-FR"/>
        </w:rPr>
        <w:t xml:space="preserve"> </w:t>
      </w:r>
      <w:r w:rsidRPr="0048378D">
        <w:rPr>
          <w:lang w:val="fr-FR"/>
        </w:rPr>
        <w:t>158-160)</w:t>
      </w:r>
      <w:r>
        <w:rPr>
          <w:lang w:val="fr-FR"/>
        </w:rPr>
        <w:t xml:space="preserve"> </w:t>
      </w:r>
      <w:r w:rsidRPr="0048378D">
        <w:rPr>
          <w:lang w:val="fr-FR"/>
        </w:rPr>
        <w:t>(BIB 3065)</w:t>
      </w:r>
      <w:r>
        <w:rPr>
          <w:lang w:val="fr-FR"/>
        </w:rPr>
        <w:t xml:space="preserve"> v. nécropole de </w:t>
      </w:r>
      <w:hyperlink r:id="rId3914" w:anchor="Sit_Corte_Azinha" w:history="1">
        <w:r w:rsidRPr="004F40E3">
          <w:rPr>
            <w:rStyle w:val="Hyperlink"/>
            <w:lang w:val="fr-FR"/>
          </w:rPr>
          <w:t>Corte da Azinha</w:t>
        </w:r>
      </w:hyperlink>
      <w:r>
        <w:rPr>
          <w:lang w:val="fr-FR"/>
        </w:rPr>
        <w:t xml:space="preserve"> (Viana 1954: 19) à 400 m du lieu de découverte de la stèle </w:t>
      </w:r>
      <w:r w:rsidRPr="0048378D">
        <w:rPr>
          <w:lang w:val="fr-FR"/>
        </w:rPr>
        <w:t>(BIB 3065)</w:t>
      </w:r>
      <w:r w:rsidR="001F1DE8">
        <w:rPr>
          <w:lang w:val="fr-FR"/>
        </w:rPr>
        <w:t xml:space="preserve"> </w:t>
      </w:r>
      <w:r w:rsidR="00DF6A47">
        <w:rPr>
          <w:lang w:val="fr-FR"/>
        </w:rPr>
        <w:t>Découverte d'une ciste avec 4 individus (multiple) dans la nécropole d'</w:t>
      </w:r>
      <w:r w:rsidR="00BD4A6A">
        <w:rPr>
          <w:lang w:val="fr-FR"/>
        </w:rPr>
        <w:t xml:space="preserve"> </w:t>
      </w:r>
      <w:hyperlink r:id="rId3915" w:anchor="Sit_Ulmo" w:history="1">
        <w:r w:rsidR="00DF6A47" w:rsidRPr="00BD4A6A">
          <w:rPr>
            <w:rStyle w:val="Hyperlink"/>
            <w:lang w:val="fr-FR"/>
          </w:rPr>
          <w:t>Ulmo</w:t>
        </w:r>
      </w:hyperlink>
      <w:r w:rsidR="00DF6A47">
        <w:rPr>
          <w:lang w:val="fr-FR"/>
        </w:rPr>
        <w:t xml:space="preserve"> </w:t>
      </w:r>
      <w:r w:rsidR="00DF6A47" w:rsidRPr="00DF6A47">
        <w:rPr>
          <w:lang w:val="fr-FR"/>
        </w:rPr>
        <w:t>(BIB 3114)</w:t>
      </w:r>
      <w:r w:rsidR="00DF6A47">
        <w:rPr>
          <w:lang w:val="fr-FR"/>
        </w:rPr>
        <w:t xml:space="preserve"> </w:t>
      </w:r>
      <w:r w:rsidR="001F1DE8">
        <w:rPr>
          <w:lang w:val="fr-FR"/>
        </w:rPr>
        <w:t xml:space="preserve">v. </w:t>
      </w:r>
      <w:hyperlink r:id="rId3916" w:anchor="Sit_Assento_ctx" w:history="1">
        <w:r w:rsidR="001F1DE8" w:rsidRPr="001F1DE8">
          <w:rPr>
            <w:rStyle w:val="Hyperlink"/>
            <w:lang w:val="fr-FR"/>
          </w:rPr>
          <w:t>Assento</w:t>
        </w:r>
      </w:hyperlink>
      <w:r w:rsidR="001F1DE8">
        <w:rPr>
          <w:lang w:val="fr-FR"/>
        </w:rPr>
        <w:t xml:space="preserve"> </w:t>
      </w:r>
      <w:r w:rsidR="001F1DE8" w:rsidRPr="0048378D">
        <w:rPr>
          <w:lang w:val="fr-FR"/>
        </w:rPr>
        <w:t>(BIB 3065)</w:t>
      </w:r>
    </w:p>
    <w:p w14:paraId="5941A8EB" w14:textId="49CC9D00" w:rsidR="001F1DE8" w:rsidRDefault="001F1DE8" w:rsidP="0048378D">
      <w:pPr>
        <w:rPr>
          <w:lang w:val="fr-FR"/>
        </w:rPr>
      </w:pPr>
      <w:r>
        <w:rPr>
          <w:lang w:val="fr-FR"/>
        </w:rPr>
        <w:t xml:space="preserve">v. </w:t>
      </w:r>
      <w:hyperlink r:id="rId3917" w:anchor="Cul_Alentejo_context_loc" w:history="1">
        <w:r w:rsidRPr="001F1DE8">
          <w:rPr>
            <w:rStyle w:val="Hyperlink"/>
            <w:lang w:val="fr-FR"/>
          </w:rPr>
          <w:t>contexte</w:t>
        </w:r>
      </w:hyperlink>
    </w:p>
    <w:p w14:paraId="46FA17DC" w14:textId="77777777" w:rsidR="0048378D" w:rsidRDefault="0048378D" w:rsidP="00E538E9">
      <w:pPr>
        <w:rPr>
          <w:lang w:val="fr-FR"/>
        </w:rPr>
      </w:pPr>
    </w:p>
    <w:p w14:paraId="0372409F" w14:textId="77777777" w:rsidR="0048378D" w:rsidRDefault="0048378D" w:rsidP="0048378D">
      <w:pPr>
        <w:pStyle w:val="Heading2"/>
      </w:pPr>
      <w:r>
        <w:t>datation</w:t>
      </w:r>
    </w:p>
    <w:p w14:paraId="5125C43D" w14:textId="77777777" w:rsidR="0048378D" w:rsidRDefault="0048378D" w:rsidP="00E538E9">
      <w:pPr>
        <w:rPr>
          <w:lang w:val="fr-FR"/>
        </w:rPr>
      </w:pPr>
    </w:p>
    <w:p w14:paraId="30E64602" w14:textId="77777777" w:rsidR="0048378D" w:rsidRDefault="0048378D" w:rsidP="00E538E9">
      <w:pPr>
        <w:rPr>
          <w:lang w:val="fr-FR"/>
        </w:rPr>
      </w:pPr>
      <w:r>
        <w:rPr>
          <w:lang w:val="fr-FR"/>
        </w:rPr>
        <w:t xml:space="preserve">1600-1400 BC selon la chronologie de Gomes 2006 </w:t>
      </w:r>
      <w:r w:rsidRPr="0048378D">
        <w:rPr>
          <w:lang w:val="fr-FR"/>
        </w:rPr>
        <w:t>(BIB 3065)</w:t>
      </w:r>
    </w:p>
    <w:p w14:paraId="0D187925" w14:textId="77777777" w:rsidR="00BC725D" w:rsidRDefault="00BC725D" w:rsidP="00E538E9">
      <w:pPr>
        <w:rPr>
          <w:lang w:val="fr-FR"/>
        </w:rPr>
      </w:pPr>
    </w:p>
    <w:p w14:paraId="7EEC3FAD" w14:textId="77777777" w:rsidR="00BC725D" w:rsidRDefault="00BC725D" w:rsidP="00426FF9">
      <w:pPr>
        <w:pStyle w:val="Heading1"/>
      </w:pPr>
      <w:bookmarkStart w:id="1724" w:name="Sit_Ulmo"/>
      <w:r>
        <w:t>ULMO</w:t>
      </w:r>
      <w:bookmarkEnd w:id="1724"/>
    </w:p>
    <w:p w14:paraId="4853DBBD" w14:textId="77777777" w:rsidR="00BC725D" w:rsidRDefault="00BC725D" w:rsidP="00BC725D">
      <w:pPr>
        <w:rPr>
          <w:lang w:val="fr-FR"/>
        </w:rPr>
      </w:pPr>
    </w:p>
    <w:p w14:paraId="5421C04B" w14:textId="41CF555C" w:rsidR="00BC725D" w:rsidRDefault="00BC725D" w:rsidP="00E538E9">
      <w:pPr>
        <w:rPr>
          <w:lang w:val="fr-FR"/>
        </w:rPr>
      </w:pPr>
      <w:r w:rsidRPr="00BC725D">
        <w:rPr>
          <w:lang w:val="fr-FR"/>
        </w:rPr>
        <w:t xml:space="preserve">Santa Vitoria. </w:t>
      </w:r>
      <w:r>
        <w:rPr>
          <w:lang w:val="fr-FR"/>
        </w:rPr>
        <w:t xml:space="preserve">nécropole à cistes (BIB 3065) du </w:t>
      </w:r>
      <w:hyperlink r:id="rId3918" w:anchor="Cul_Bronze_Moyen_Iberique_SW_fun" w:history="1">
        <w:r w:rsidRPr="00DF6A47">
          <w:rPr>
            <w:rStyle w:val="Hyperlink"/>
            <w:lang w:val="fr-FR"/>
          </w:rPr>
          <w:t>SWIB</w:t>
        </w:r>
      </w:hyperlink>
      <w:r w:rsidRPr="00DF6A47">
        <w:rPr>
          <w:lang w:val="fr-FR"/>
        </w:rPr>
        <w:t xml:space="preserve"> (BIB 3114)</w:t>
      </w:r>
      <w:r>
        <w:rPr>
          <w:lang w:val="fr-FR"/>
        </w:rPr>
        <w:t xml:space="preserve">. proche de la stèle de </w:t>
      </w:r>
      <w:hyperlink r:id="rId3919" w:anchor="Sit_Monte_Ulmo_ctx" w:history="1">
        <w:r w:rsidRPr="00BC725D">
          <w:rPr>
            <w:rStyle w:val="Hyperlink"/>
            <w:lang w:val="fr-FR"/>
          </w:rPr>
          <w:t>Monte do Ulmo</w:t>
        </w:r>
      </w:hyperlink>
      <w:r>
        <w:rPr>
          <w:lang w:val="fr-FR"/>
        </w:rPr>
        <w:t xml:space="preserve"> (SS BIB)</w:t>
      </w:r>
    </w:p>
    <w:p w14:paraId="2DDAE6E5" w14:textId="77777777" w:rsidR="0048378D" w:rsidRPr="0032190F" w:rsidRDefault="0048378D" w:rsidP="00E538E9">
      <w:pPr>
        <w:rPr>
          <w:lang w:val="fr-FR"/>
        </w:rPr>
      </w:pPr>
    </w:p>
    <w:p w14:paraId="41D8BD60" w14:textId="77777777" w:rsidR="00E538E9" w:rsidRPr="0032190F" w:rsidRDefault="00E538E9" w:rsidP="00426FF9">
      <w:pPr>
        <w:pStyle w:val="Heading1"/>
      </w:pPr>
      <w:bookmarkStart w:id="1725" w:name="Sit_Assento"/>
      <w:r w:rsidRPr="0032190F">
        <w:t>ASSENTO</w:t>
      </w:r>
      <w:bookmarkEnd w:id="1725"/>
    </w:p>
    <w:p w14:paraId="32E5F214" w14:textId="77777777" w:rsidR="00E538E9" w:rsidRPr="0032190F" w:rsidRDefault="00E538E9" w:rsidP="00242C0F">
      <w:pPr>
        <w:rPr>
          <w:lang w:val="fr-FR"/>
        </w:rPr>
      </w:pPr>
    </w:p>
    <w:p w14:paraId="3A84B9D0" w14:textId="2AA6E6CB" w:rsidR="00E538E9" w:rsidRDefault="005F0A72" w:rsidP="00242C0F">
      <w:pPr>
        <w:rPr>
          <w:lang w:val="fr-FR"/>
        </w:rPr>
      </w:pPr>
      <w:r>
        <w:rPr>
          <w:lang w:val="fr-FR"/>
        </w:rPr>
        <w:t xml:space="preserve">Santa Vitoria. </w:t>
      </w:r>
      <w:r w:rsidR="005B3364" w:rsidRPr="005B3364">
        <w:rPr>
          <w:lang w:val="fr-FR"/>
        </w:rPr>
        <w:t>Stèle ibérique, gr. de l'</w:t>
      </w:r>
      <w:hyperlink r:id="rId3920" w:anchor="Cul_Alentejo" w:history="1">
        <w:r w:rsidR="005B3364" w:rsidRPr="005B3364">
          <w:rPr>
            <w:rStyle w:val="Hyperlink"/>
            <w:lang w:val="fr-FR"/>
          </w:rPr>
          <w:t>Alentejo</w:t>
        </w:r>
      </w:hyperlink>
      <w:r w:rsidR="005B3364">
        <w:rPr>
          <w:lang w:val="fr-FR"/>
        </w:rPr>
        <w:t xml:space="preserve"> </w:t>
      </w:r>
      <w:r w:rsidR="00DF3827">
        <w:rPr>
          <w:lang w:val="fr-FR"/>
        </w:rPr>
        <w:t>(</w:t>
      </w:r>
      <w:hyperlink r:id="rId3921" w:anchor="Cul_Alentejo_context_reg_SV" w:history="1">
        <w:r w:rsidR="009238E9">
          <w:rPr>
            <w:rStyle w:val="Hyperlink"/>
            <w:lang w:val="fr-FR"/>
          </w:rPr>
          <w:t xml:space="preserve">conc. </w:t>
        </w:r>
        <w:r w:rsidR="009238E9" w:rsidRPr="00DF3827">
          <w:rPr>
            <w:rStyle w:val="Hyperlink"/>
            <w:lang w:val="fr-FR"/>
          </w:rPr>
          <w:t>SV</w:t>
        </w:r>
      </w:hyperlink>
      <w:r w:rsidR="00DF3827">
        <w:rPr>
          <w:lang w:val="fr-FR"/>
        </w:rPr>
        <w:t xml:space="preserve">)  </w:t>
      </w:r>
      <w:r w:rsidR="005B3364">
        <w:rPr>
          <w:lang w:val="fr-FR"/>
        </w:rPr>
        <w:t>(BIB 2172)</w:t>
      </w:r>
      <w:r w:rsidR="00CA0790">
        <w:rPr>
          <w:lang w:val="fr-FR"/>
        </w:rPr>
        <w:t xml:space="preserve"> s-gr. </w:t>
      </w:r>
      <w:hyperlink r:id="rId3922" w:anchor="Cul_Alentejo_grB" w:history="1">
        <w:r w:rsidR="00CA0790" w:rsidRPr="00CA0790">
          <w:rPr>
            <w:rStyle w:val="Hyperlink"/>
            <w:lang w:val="fr-FR"/>
          </w:rPr>
          <w:t>B</w:t>
        </w:r>
      </w:hyperlink>
      <w:r w:rsidR="00CA0790" w:rsidRPr="003934D6">
        <w:rPr>
          <w:lang w:val="fr-FR"/>
        </w:rPr>
        <w:t xml:space="preserve"> </w:t>
      </w:r>
      <w:r w:rsidR="00CA0790">
        <w:rPr>
          <w:lang w:val="fr-FR"/>
        </w:rPr>
        <w:t>(BIB 2868)</w:t>
      </w:r>
      <w:r w:rsidR="00E538E9" w:rsidRPr="0032190F">
        <w:rPr>
          <w:lang w:val="fr-FR"/>
        </w:rPr>
        <w:t xml:space="preserve">. </w:t>
      </w:r>
      <w:r w:rsidR="005B3364" w:rsidRPr="00E51988">
        <w:rPr>
          <w:lang w:val="fr-FR"/>
        </w:rPr>
        <w:t>anciforme</w:t>
      </w:r>
      <w:r w:rsidR="005B3364">
        <w:rPr>
          <w:lang w:val="fr-FR"/>
        </w:rPr>
        <w:t xml:space="preserve">, </w:t>
      </w:r>
      <w:r w:rsidR="005B3364" w:rsidRPr="00E51988">
        <w:rPr>
          <w:lang w:val="fr-FR"/>
        </w:rPr>
        <w:t>épée</w:t>
      </w:r>
      <w:r w:rsidR="005B3364">
        <w:rPr>
          <w:lang w:val="fr-FR"/>
        </w:rPr>
        <w:t>,</w:t>
      </w:r>
      <w:r w:rsidR="00E51988">
        <w:rPr>
          <w:lang w:val="fr-FR"/>
        </w:rPr>
        <w:t xml:space="preserve"> hallebarde (SS BIB)</w:t>
      </w:r>
      <w:r w:rsidR="005B3364">
        <w:rPr>
          <w:lang w:val="fr-FR"/>
        </w:rPr>
        <w:t xml:space="preserve"> </w:t>
      </w:r>
    </w:p>
    <w:p w14:paraId="10D94485" w14:textId="51F33C42" w:rsidR="005F0A72" w:rsidRDefault="005F0A72" w:rsidP="00242C0F">
      <w:pPr>
        <w:rPr>
          <w:lang w:val="fr-FR"/>
        </w:rPr>
      </w:pPr>
      <w:r>
        <w:rPr>
          <w:lang w:val="fr-FR"/>
        </w:rPr>
        <w:t xml:space="preserve">trouvée à proximité de </w:t>
      </w:r>
      <w:hyperlink r:id="rId3923" w:anchor="Sit_Santa_Vitoria" w:history="1">
        <w:r w:rsidRPr="009E1159">
          <w:rPr>
            <w:rStyle w:val="Hyperlink"/>
            <w:lang w:val="fr-FR"/>
          </w:rPr>
          <w:t>Santa Vitoria</w:t>
        </w:r>
      </w:hyperlink>
      <w:r>
        <w:rPr>
          <w:lang w:val="fr-FR"/>
        </w:rPr>
        <w:t xml:space="preserve"> (BIB 2172)</w:t>
      </w:r>
    </w:p>
    <w:p w14:paraId="7A2661A1" w14:textId="77777777" w:rsidR="001F1DE8" w:rsidRDefault="001F1DE8" w:rsidP="00242C0F">
      <w:pPr>
        <w:rPr>
          <w:lang w:val="fr-FR"/>
        </w:rPr>
      </w:pPr>
    </w:p>
    <w:p w14:paraId="2D7C49FC" w14:textId="77777777" w:rsidR="001F1DE8" w:rsidRDefault="001F1DE8" w:rsidP="001F1DE8">
      <w:pPr>
        <w:pStyle w:val="Heading2"/>
      </w:pPr>
      <w:bookmarkStart w:id="1726" w:name="Sit_Assento_thm"/>
      <w:r>
        <w:t>thèmes</w:t>
      </w:r>
    </w:p>
    <w:bookmarkEnd w:id="1726"/>
    <w:p w14:paraId="142F22FD" w14:textId="77777777" w:rsidR="008451A7" w:rsidRDefault="008451A7" w:rsidP="00242C0F">
      <w:pPr>
        <w:rPr>
          <w:lang w:val="fr-FR"/>
        </w:rPr>
      </w:pPr>
    </w:p>
    <w:p w14:paraId="6F5E0099" w14:textId="77777777" w:rsidR="0039042A" w:rsidRDefault="0039042A" w:rsidP="001F1DE8">
      <w:pPr>
        <w:pStyle w:val="Heading3"/>
      </w:pPr>
      <w:r>
        <w:t>hache</w:t>
      </w:r>
    </w:p>
    <w:p w14:paraId="0449F2BC" w14:textId="77777777" w:rsidR="0039042A" w:rsidRDefault="0039042A" w:rsidP="0039042A">
      <w:pPr>
        <w:rPr>
          <w:lang w:val="fr-FR"/>
        </w:rPr>
      </w:pPr>
    </w:p>
    <w:p w14:paraId="23F1C13C" w14:textId="6AF4E819" w:rsidR="0039042A" w:rsidRDefault="0039042A" w:rsidP="0039042A">
      <w:pPr>
        <w:rPr>
          <w:lang w:val="fr-FR"/>
        </w:rPr>
      </w:pPr>
      <w:r w:rsidRPr="0032190F">
        <w:rPr>
          <w:lang w:val="fr-FR"/>
        </w:rPr>
        <w:t xml:space="preserve">Figuration d’une </w:t>
      </w:r>
      <w:hyperlink r:id="rId3924" w:anchor="Cul_Alentejo_stele_o_hache_mcht_direct" w:history="1">
        <w:r w:rsidRPr="00DF5828">
          <w:rPr>
            <w:rStyle w:val="Hyperlink"/>
            <w:lang w:val="fr-FR"/>
          </w:rPr>
          <w:t>hache à enmanchement direct</w:t>
        </w:r>
      </w:hyperlink>
      <w:r w:rsidRPr="0032190F">
        <w:rPr>
          <w:lang w:val="fr-FR"/>
        </w:rPr>
        <w:t xml:space="preserve"> (BIB 2187)</w:t>
      </w:r>
      <w:r>
        <w:rPr>
          <w:lang w:val="fr-FR"/>
        </w:rPr>
        <w:t xml:space="preserve"> </w:t>
      </w:r>
      <w:hyperlink r:id="rId3925" w:anchor="Typ_Hache_douille" w:history="1">
        <w:r w:rsidR="005C0B98">
          <w:rPr>
            <w:rStyle w:val="Hyperlink"/>
            <w:lang w:val="fr-FR"/>
          </w:rPr>
          <w:t>hache</w:t>
        </w:r>
        <w:r w:rsidR="005C0B98" w:rsidRPr="005C0B98">
          <w:rPr>
            <w:rStyle w:val="Hyperlink"/>
            <w:lang w:val="fr-FR"/>
          </w:rPr>
          <w:t xml:space="preserve"> à douille</w:t>
        </w:r>
      </w:hyperlink>
      <w:r w:rsidR="005C0B98">
        <w:rPr>
          <w:i/>
          <w:lang w:val="fr-FR"/>
        </w:rPr>
        <w:t xml:space="preserve"> </w:t>
      </w:r>
      <w:r>
        <w:rPr>
          <w:lang w:val="fr-FR"/>
        </w:rPr>
        <w:t>peut-être liée au vecteur mycénien (BIB 2964)</w:t>
      </w:r>
    </w:p>
    <w:p w14:paraId="0C8ED159" w14:textId="77777777" w:rsidR="0039042A" w:rsidRDefault="0039042A" w:rsidP="0039042A">
      <w:pPr>
        <w:rPr>
          <w:lang w:val="fr-FR"/>
        </w:rPr>
      </w:pPr>
    </w:p>
    <w:p w14:paraId="5E01FFCC" w14:textId="77777777" w:rsidR="0039042A" w:rsidRPr="001F1DE8" w:rsidRDefault="0039042A" w:rsidP="001F1DE8">
      <w:pPr>
        <w:pStyle w:val="Heading3"/>
      </w:pPr>
      <w:bookmarkStart w:id="1727" w:name="Sit_Assento_thm_epee"/>
      <w:r w:rsidRPr="001F1DE8">
        <w:t>épée</w:t>
      </w:r>
    </w:p>
    <w:bookmarkEnd w:id="1727"/>
    <w:p w14:paraId="0DBF255B" w14:textId="11604E31" w:rsidR="00DE1ED0" w:rsidRDefault="008B3E60" w:rsidP="00DE1ED0">
      <w:pPr>
        <w:rPr>
          <w:lang w:val="fr-FR"/>
        </w:rPr>
      </w:pPr>
      <w:r>
        <w:fldChar w:fldCharType="begin"/>
      </w:r>
      <w:r w:rsidRPr="00FD441D">
        <w:rPr>
          <w:lang w:val="fr-FR"/>
        </w:rPr>
        <w:instrText>HYPERLINK "file:///C:\\Users\\Thomas%20Huet\\Desktop\\Documentation%20archéologique%20liée%20à%20la%20thèse\\Cultures.docx" \l "Cul_Art_TAC_T_t_epee"</w:instrText>
      </w:r>
      <w:r>
        <w:fldChar w:fldCharType="separate"/>
      </w:r>
      <w:r w:rsidR="00DE1ED0" w:rsidRPr="00666BEE">
        <w:rPr>
          <w:rStyle w:val="Hyperlink"/>
          <w:lang w:val="fr-FR"/>
        </w:rPr>
        <w:t>épée</w:t>
      </w:r>
      <w:r>
        <w:rPr>
          <w:rStyle w:val="Hyperlink"/>
          <w:lang w:val="fr-FR"/>
        </w:rPr>
        <w:fldChar w:fldCharType="end"/>
      </w:r>
      <w:r w:rsidR="00DE1ED0" w:rsidRPr="00DE1ED0">
        <w:rPr>
          <w:lang w:val="fr-FR"/>
        </w:rPr>
        <w:t xml:space="preserve"> </w:t>
      </w:r>
      <w:bookmarkStart w:id="1728" w:name="_Hlk123991661"/>
      <w:r w:rsidR="00DE1ED0">
        <w:rPr>
          <w:lang w:val="fr-FR"/>
        </w:rPr>
        <w:t xml:space="preserve">de type </w:t>
      </w:r>
      <w:hyperlink r:id="rId3926" w:anchor="Typ_Arm_Epees_Cheylhonnet" w:history="1">
        <w:r w:rsidR="00DE1ED0" w:rsidRPr="00C2514E">
          <w:rPr>
            <w:rStyle w:val="Hyperlink"/>
            <w:lang w:val="fr-FR"/>
          </w:rPr>
          <w:t>Cheylonnet</w:t>
        </w:r>
      </w:hyperlink>
      <w:bookmarkEnd w:id="1728"/>
      <w:r w:rsidR="00DE1ED0">
        <w:rPr>
          <w:lang w:val="fr-FR"/>
        </w:rPr>
        <w:t xml:space="preserve"> à bouterollle en matière organique probable (PYM com. pers., 2019)</w:t>
      </w:r>
    </w:p>
    <w:p w14:paraId="7908CB47" w14:textId="55D8CBED" w:rsidR="00E51988" w:rsidRDefault="00DE1ED0" w:rsidP="00E51988">
      <w:pPr>
        <w:rPr>
          <w:lang w:val="fr-FR"/>
        </w:rPr>
      </w:pPr>
      <w:r>
        <w:rPr>
          <w:lang w:val="fr-FR"/>
        </w:rPr>
        <w:t xml:space="preserve">portée </w:t>
      </w:r>
      <w:r w:rsidR="00E51988">
        <w:rPr>
          <w:lang w:val="fr-FR"/>
        </w:rPr>
        <w:t xml:space="preserve">en </w:t>
      </w:r>
      <w:hyperlink r:id="rId3927" w:anchor="Cul_Art_TAC_T_t_baudrier" w:history="1">
        <w:r w:rsidR="00E51988" w:rsidRPr="00D64745">
          <w:rPr>
            <w:rStyle w:val="Hyperlink"/>
            <w:lang w:val="fr-FR"/>
          </w:rPr>
          <w:t>baudrier</w:t>
        </w:r>
      </w:hyperlink>
      <w:r w:rsidR="00E51988" w:rsidRPr="00D64745">
        <w:rPr>
          <w:lang w:val="fr-FR"/>
        </w:rPr>
        <w:t xml:space="preserve"> </w:t>
      </w:r>
      <w:r w:rsidR="00E51988">
        <w:rPr>
          <w:lang w:val="fr-FR"/>
        </w:rPr>
        <w:t xml:space="preserve">ou attaché à </w:t>
      </w:r>
      <w:hyperlink r:id="rId3928" w:anchor="Cul_Art_TAC_T_t_ceinture" w:history="1">
        <w:r w:rsidR="00E51988" w:rsidRPr="00683577">
          <w:rPr>
            <w:rStyle w:val="Hyperlink"/>
            <w:lang w:val="fr-FR"/>
          </w:rPr>
          <w:t>ceintur</w:t>
        </w:r>
        <w:r w:rsidR="00E51988">
          <w:rPr>
            <w:rStyle w:val="Hyperlink"/>
            <w:lang w:val="fr-FR"/>
          </w:rPr>
          <w:t>e</w:t>
        </w:r>
      </w:hyperlink>
      <w:r w:rsidR="00E51988">
        <w:rPr>
          <w:lang w:val="fr-FR"/>
        </w:rPr>
        <w:t xml:space="preserve"> (SS BIB) </w:t>
      </w:r>
    </w:p>
    <w:p w14:paraId="616B5DF9" w14:textId="77777777" w:rsidR="00E51988" w:rsidRDefault="00E51988" w:rsidP="0039042A">
      <w:pPr>
        <w:rPr>
          <w:lang w:val="fr-FR"/>
        </w:rPr>
      </w:pPr>
    </w:p>
    <w:p w14:paraId="6F010AF9" w14:textId="77777777" w:rsidR="00E51988" w:rsidRDefault="00E51988" w:rsidP="001F1DE8">
      <w:pPr>
        <w:pStyle w:val="Heading3"/>
      </w:pPr>
      <w:bookmarkStart w:id="1729" w:name="Sit_Assento_thm_halleb"/>
      <w:r>
        <w:t>hallebarde</w:t>
      </w:r>
    </w:p>
    <w:bookmarkEnd w:id="1729"/>
    <w:p w14:paraId="160ED36B" w14:textId="05CB61CE" w:rsidR="00E51988" w:rsidRDefault="00911743" w:rsidP="0039042A">
      <w:pPr>
        <w:rPr>
          <w:lang w:val="fr-FR"/>
        </w:rPr>
      </w:pPr>
      <w:r>
        <w:fldChar w:fldCharType="begin"/>
      </w:r>
      <w:r w:rsidR="00E30F13" w:rsidRPr="004F117B">
        <w:rPr>
          <w:lang w:val="fr-FR"/>
        </w:rPr>
        <w:instrText>HYPERLINK "C:\\Users\\Thomas Huet\\Desktop\\Documentation archéologique liée à la thèse\\Cultures.docx" \l "Cul_Art_TAC_T_t_hallebarde"</w:instrText>
      </w:r>
      <w:r>
        <w:fldChar w:fldCharType="separate"/>
      </w:r>
      <w:r w:rsidR="00E51988">
        <w:rPr>
          <w:rStyle w:val="Hyperlink"/>
          <w:lang w:val="fr-FR"/>
        </w:rPr>
        <w:t>hallebarde</w:t>
      </w:r>
      <w:r>
        <w:fldChar w:fldCharType="end"/>
      </w:r>
      <w:r w:rsidR="00E51988" w:rsidRPr="00A3757F">
        <w:rPr>
          <w:lang w:val="fr-FR"/>
        </w:rPr>
        <w:t xml:space="preserve"> </w:t>
      </w:r>
      <w:r w:rsidR="00E51988" w:rsidRPr="006E48F7">
        <w:rPr>
          <w:lang w:val="fr-FR"/>
        </w:rPr>
        <w:t xml:space="preserve"> </w:t>
      </w:r>
      <w:r w:rsidR="00E51988">
        <w:rPr>
          <w:lang w:val="fr-FR"/>
        </w:rPr>
        <w:t>(SS BIB)</w:t>
      </w:r>
    </w:p>
    <w:p w14:paraId="51D16525" w14:textId="77777777" w:rsidR="00E51988" w:rsidRDefault="00E51988" w:rsidP="0039042A">
      <w:pPr>
        <w:rPr>
          <w:lang w:val="fr-FR"/>
        </w:rPr>
      </w:pPr>
    </w:p>
    <w:p w14:paraId="69221BE6" w14:textId="77777777" w:rsidR="00E51988" w:rsidRDefault="00E51988" w:rsidP="001F1DE8">
      <w:pPr>
        <w:pStyle w:val="Heading3"/>
      </w:pPr>
      <w:r>
        <w:t>anciforme</w:t>
      </w:r>
    </w:p>
    <w:p w14:paraId="5C953021" w14:textId="44DA32F0" w:rsidR="00E51988" w:rsidRPr="00DE1ED0" w:rsidRDefault="00000000" w:rsidP="0039042A">
      <w:pPr>
        <w:rPr>
          <w:lang w:val="fr-FR"/>
        </w:rPr>
      </w:pPr>
      <w:hyperlink r:id="rId3929" w:anchor="Cul_Art_TAC_T_x_anciforme" w:history="1">
        <w:r w:rsidR="00E51988" w:rsidRPr="005B3364">
          <w:rPr>
            <w:rStyle w:val="Hyperlink"/>
            <w:lang w:val="fr-FR"/>
          </w:rPr>
          <w:t>anciforme</w:t>
        </w:r>
      </w:hyperlink>
    </w:p>
    <w:p w14:paraId="62643934" w14:textId="77777777" w:rsidR="00B9536F" w:rsidRPr="00DE1ED0" w:rsidRDefault="00B9536F" w:rsidP="0039042A">
      <w:pPr>
        <w:rPr>
          <w:lang w:val="fr-FR"/>
        </w:rPr>
      </w:pPr>
    </w:p>
    <w:p w14:paraId="39F36A37" w14:textId="77777777" w:rsidR="00D343EF" w:rsidRDefault="00D343EF" w:rsidP="00D343EF">
      <w:pPr>
        <w:pStyle w:val="Heading3"/>
      </w:pPr>
      <w:bookmarkStart w:id="1730" w:name="Sit_Assento_thm_ciseau"/>
      <w:r>
        <w:lastRenderedPageBreak/>
        <w:t>ciseau</w:t>
      </w:r>
    </w:p>
    <w:bookmarkEnd w:id="1730"/>
    <w:p w14:paraId="4A3E9027" w14:textId="77777777" w:rsidR="00D343EF" w:rsidRPr="00DE1ED0" w:rsidRDefault="00D343EF" w:rsidP="0039042A">
      <w:pPr>
        <w:rPr>
          <w:lang w:val="fr-FR"/>
        </w:rPr>
      </w:pPr>
    </w:p>
    <w:p w14:paraId="5D2D0FA4" w14:textId="77777777" w:rsidR="00D343EF" w:rsidRPr="00D343EF" w:rsidRDefault="00D343EF" w:rsidP="0039042A">
      <w:pPr>
        <w:rPr>
          <w:lang w:val="fr-FR"/>
        </w:rPr>
      </w:pPr>
      <w:r>
        <w:rPr>
          <w:lang w:val="fr-FR"/>
        </w:rPr>
        <w:t xml:space="preserve">ciseau </w:t>
      </w:r>
      <w:r w:rsidRPr="00D343EF">
        <w:rPr>
          <w:lang w:val="fr-FR"/>
        </w:rPr>
        <w:t xml:space="preserve">à côté d'une hache et d'une possible gouge </w:t>
      </w:r>
      <w:r>
        <w:rPr>
          <w:lang w:val="fr-FR"/>
        </w:rPr>
        <w:t>(</w:t>
      </w:r>
      <w:r w:rsidRPr="00D343EF">
        <w:rPr>
          <w:i/>
          <w:lang w:val="fr-FR"/>
        </w:rPr>
        <w:t>gubia</w:t>
      </w:r>
      <w:r>
        <w:rPr>
          <w:lang w:val="fr-FR"/>
        </w:rPr>
        <w:t xml:space="preserve">) (Almagro Basch 1966) </w:t>
      </w:r>
      <w:r w:rsidRPr="00D343EF">
        <w:rPr>
          <w:lang w:val="fr-FR"/>
        </w:rPr>
        <w:t>(BIB 2172)</w:t>
      </w:r>
    </w:p>
    <w:p w14:paraId="24BE00DD" w14:textId="77777777" w:rsidR="00D343EF" w:rsidRPr="00D343EF" w:rsidRDefault="00D343EF" w:rsidP="0039042A">
      <w:pPr>
        <w:rPr>
          <w:lang w:val="fr-FR"/>
        </w:rPr>
      </w:pPr>
    </w:p>
    <w:p w14:paraId="2833E28C" w14:textId="77777777" w:rsidR="00B9536F" w:rsidRDefault="00B9536F" w:rsidP="00B9536F">
      <w:pPr>
        <w:pStyle w:val="Heading2"/>
      </w:pPr>
      <w:r>
        <w:t>technique</w:t>
      </w:r>
    </w:p>
    <w:p w14:paraId="6986DA8A" w14:textId="0FCC134E" w:rsidR="00B9536F" w:rsidRPr="00B0304B" w:rsidRDefault="00000000" w:rsidP="00B9536F">
      <w:pPr>
        <w:jc w:val="both"/>
        <w:rPr>
          <w:lang w:val="fr-FR"/>
        </w:rPr>
      </w:pPr>
      <w:hyperlink r:id="rId3930" w:anchor="Cul_Alentejo_tek" w:history="1">
        <w:r w:rsidR="00B9536F" w:rsidRPr="00B0304B">
          <w:rPr>
            <w:rStyle w:val="Hyperlink"/>
            <w:lang w:val="fr-FR"/>
          </w:rPr>
          <w:t>technique</w:t>
        </w:r>
      </w:hyperlink>
    </w:p>
    <w:p w14:paraId="757ADD7C" w14:textId="77777777" w:rsidR="001F1DE8" w:rsidRPr="00B0304B" w:rsidRDefault="001F1DE8" w:rsidP="0039042A">
      <w:pPr>
        <w:rPr>
          <w:lang w:val="fr-FR"/>
        </w:rPr>
      </w:pPr>
    </w:p>
    <w:p w14:paraId="058FD9D5" w14:textId="77777777" w:rsidR="001F1DE8" w:rsidRDefault="001F1DE8" w:rsidP="001F1DE8">
      <w:pPr>
        <w:pStyle w:val="Heading2"/>
      </w:pPr>
      <w:bookmarkStart w:id="1731" w:name="Sit_Assento_ctx"/>
      <w:r>
        <w:t>contexte</w:t>
      </w:r>
    </w:p>
    <w:bookmarkEnd w:id="1731"/>
    <w:p w14:paraId="7AA4768C" w14:textId="77777777" w:rsidR="001F1DE8" w:rsidRPr="00B0304B" w:rsidRDefault="001F1DE8" w:rsidP="0039042A">
      <w:pPr>
        <w:rPr>
          <w:lang w:val="fr-FR"/>
        </w:rPr>
      </w:pPr>
    </w:p>
    <w:p w14:paraId="1264E594" w14:textId="5DEBEF25" w:rsidR="0039042A" w:rsidRDefault="001F1DE8" w:rsidP="00242C0F">
      <w:pPr>
        <w:rPr>
          <w:lang w:val="fr-FR"/>
        </w:rPr>
      </w:pPr>
      <w:r>
        <w:rPr>
          <w:lang w:val="fr-FR"/>
        </w:rPr>
        <w:t xml:space="preserve">Découverte à proximité du chemin d'accès au Monte de Ulmo [v. </w:t>
      </w:r>
      <w:hyperlink r:id="rId3931" w:anchor="Sit_Monte_Ulmo_ctx" w:history="1">
        <w:r w:rsidRPr="001F1DE8">
          <w:rPr>
            <w:rStyle w:val="Hyperlink"/>
            <w:lang w:val="fr-FR"/>
          </w:rPr>
          <w:t>Monte do Ulmo</w:t>
        </w:r>
      </w:hyperlink>
      <w:r>
        <w:rPr>
          <w:lang w:val="fr-FR"/>
        </w:rPr>
        <w:t xml:space="preserve">] </w:t>
      </w:r>
      <w:r w:rsidRPr="0048378D">
        <w:rPr>
          <w:lang w:val="fr-FR"/>
        </w:rPr>
        <w:t>(BIB 3065)</w:t>
      </w:r>
    </w:p>
    <w:p w14:paraId="43C81709" w14:textId="77777777" w:rsidR="001F1DE8" w:rsidRDefault="001F1DE8" w:rsidP="00242C0F">
      <w:pPr>
        <w:rPr>
          <w:lang w:val="fr-FR"/>
        </w:rPr>
      </w:pPr>
    </w:p>
    <w:p w14:paraId="6E289DEA" w14:textId="77777777" w:rsidR="004F40E3" w:rsidRDefault="004F40E3" w:rsidP="00426FF9">
      <w:pPr>
        <w:pStyle w:val="Heading1"/>
      </w:pPr>
      <w:bookmarkStart w:id="1732" w:name="Sit_Corte_Azinha"/>
      <w:r>
        <w:t>CORTE DA AZINHA</w:t>
      </w:r>
    </w:p>
    <w:bookmarkEnd w:id="1732"/>
    <w:p w14:paraId="273F1E8F" w14:textId="77777777" w:rsidR="004F40E3" w:rsidRDefault="004F40E3" w:rsidP="00242C0F">
      <w:pPr>
        <w:rPr>
          <w:lang w:val="fr-FR"/>
        </w:rPr>
      </w:pPr>
    </w:p>
    <w:p w14:paraId="3B8413DD" w14:textId="7D24564C" w:rsidR="004F40E3" w:rsidRDefault="004F40E3" w:rsidP="00242C0F">
      <w:pPr>
        <w:rPr>
          <w:lang w:val="fr-FR"/>
        </w:rPr>
      </w:pPr>
      <w:r>
        <w:rPr>
          <w:lang w:val="fr-FR"/>
        </w:rPr>
        <w:t xml:space="preserve">nécropole à cistes (BIB 3065) v. </w:t>
      </w:r>
      <w:hyperlink r:id="rId3932" w:anchor="Sit_Monte_Ulmo_ctx" w:history="1">
        <w:r w:rsidRPr="004F40E3">
          <w:rPr>
            <w:rStyle w:val="Hyperlink"/>
            <w:lang w:val="fr-FR"/>
          </w:rPr>
          <w:t>Monte do Ulmo</w:t>
        </w:r>
      </w:hyperlink>
      <w:r w:rsidR="00BE4758" w:rsidRPr="002A5631">
        <w:rPr>
          <w:lang w:val="fr-FR"/>
        </w:rPr>
        <w:t xml:space="preserve">, </w:t>
      </w:r>
      <w:hyperlink r:id="rId3933" w:anchor="Sit_Assento_ctx" w:history="1">
        <w:r w:rsidR="00BE4758" w:rsidRPr="00BE4758">
          <w:rPr>
            <w:rStyle w:val="Hyperlink"/>
            <w:lang w:val="fr-FR"/>
          </w:rPr>
          <w:t>Assento</w:t>
        </w:r>
      </w:hyperlink>
    </w:p>
    <w:p w14:paraId="54FADCCD" w14:textId="77777777" w:rsidR="004F40E3" w:rsidRDefault="004F40E3" w:rsidP="00242C0F">
      <w:pPr>
        <w:rPr>
          <w:lang w:val="fr-FR"/>
        </w:rPr>
      </w:pPr>
    </w:p>
    <w:p w14:paraId="36F5844F" w14:textId="77777777" w:rsidR="004F40E3" w:rsidRDefault="004F40E3" w:rsidP="00426FF9">
      <w:pPr>
        <w:pStyle w:val="Heading1"/>
      </w:pPr>
      <w:bookmarkStart w:id="1733" w:name="Sit_Mos"/>
      <w:r>
        <w:t>MOS</w:t>
      </w:r>
    </w:p>
    <w:bookmarkEnd w:id="1733"/>
    <w:p w14:paraId="03E18A64" w14:textId="77777777" w:rsidR="004F40E3" w:rsidRPr="004F40E3" w:rsidRDefault="004F40E3" w:rsidP="00242C0F">
      <w:pPr>
        <w:rPr>
          <w:sz w:val="20"/>
          <w:lang w:val="fr-FR"/>
        </w:rPr>
      </w:pPr>
      <w:r w:rsidRPr="004F40E3">
        <w:rPr>
          <w:sz w:val="20"/>
          <w:lang w:val="fr-FR"/>
        </w:rPr>
        <w:t>Mós, Môs</w:t>
      </w:r>
    </w:p>
    <w:p w14:paraId="7E86E0F0" w14:textId="77777777" w:rsidR="004F40E3" w:rsidRDefault="004F40E3" w:rsidP="00242C0F">
      <w:pPr>
        <w:rPr>
          <w:lang w:val="fr-FR"/>
        </w:rPr>
      </w:pPr>
    </w:p>
    <w:p w14:paraId="17704363" w14:textId="5C48AEC8" w:rsidR="004F40E3" w:rsidRDefault="00BC725D" w:rsidP="00242C0F">
      <w:pPr>
        <w:rPr>
          <w:lang w:val="fr-FR"/>
        </w:rPr>
      </w:pPr>
      <w:r>
        <w:rPr>
          <w:lang w:val="fr-FR"/>
        </w:rPr>
        <w:t xml:space="preserve">Beja. </w:t>
      </w:r>
      <w:r w:rsidR="004F40E3">
        <w:rPr>
          <w:lang w:val="fr-FR"/>
        </w:rPr>
        <w:t>nécropole à cistes (BIB 3065)</w:t>
      </w:r>
      <w:r w:rsidR="00A5234E">
        <w:rPr>
          <w:lang w:val="fr-FR"/>
        </w:rPr>
        <w:t xml:space="preserve"> v. </w:t>
      </w:r>
      <w:hyperlink r:id="rId3934" w:anchor="Cul_Santa_Vitoria" w:history="1">
        <w:r w:rsidR="00BD4A6A" w:rsidRPr="00BD4A6A">
          <w:rPr>
            <w:rStyle w:val="Hyperlink"/>
            <w:lang w:val="fr-FR"/>
          </w:rPr>
          <w:t>Santa Vitoria</w:t>
        </w:r>
      </w:hyperlink>
      <w:r w:rsidR="00BD4A6A">
        <w:rPr>
          <w:lang w:val="fr-FR"/>
        </w:rPr>
        <w:t xml:space="preserve">, </w:t>
      </w:r>
      <w:hyperlink r:id="rId3935" w:anchor="Typ_Arm_Epees_Porto_Mos" w:history="1">
        <w:r w:rsidR="00A5234E" w:rsidRPr="00A5234E">
          <w:rPr>
            <w:rStyle w:val="Hyperlink"/>
            <w:lang w:val="fr-FR"/>
          </w:rPr>
          <w:t>Porto de Mos</w:t>
        </w:r>
      </w:hyperlink>
      <w:r w:rsidR="00A5234E">
        <w:rPr>
          <w:lang w:val="fr-FR"/>
        </w:rPr>
        <w:t xml:space="preserve"> ?</w:t>
      </w:r>
    </w:p>
    <w:p w14:paraId="48D5EB88" w14:textId="77777777" w:rsidR="004F40E3" w:rsidRDefault="004F40E3" w:rsidP="00242C0F">
      <w:pPr>
        <w:rPr>
          <w:lang w:val="fr-FR"/>
        </w:rPr>
      </w:pPr>
    </w:p>
    <w:p w14:paraId="51B98D95" w14:textId="77777777" w:rsidR="008451A7" w:rsidRDefault="008451A7" w:rsidP="00426FF9">
      <w:pPr>
        <w:pStyle w:val="Heading1"/>
      </w:pPr>
      <w:bookmarkStart w:id="1734" w:name="Sit_Atalaia"/>
      <w:r>
        <w:t>ATALAIA</w:t>
      </w:r>
    </w:p>
    <w:bookmarkEnd w:id="1734"/>
    <w:p w14:paraId="56796A6A" w14:textId="77777777" w:rsidR="00271DAE" w:rsidRDefault="00271DAE" w:rsidP="00242C0F">
      <w:pPr>
        <w:rPr>
          <w:lang w:val="fr-FR"/>
        </w:rPr>
      </w:pPr>
    </w:p>
    <w:p w14:paraId="0AF443D2" w14:textId="41AC597B" w:rsidR="00271DAE" w:rsidRDefault="00271DAE" w:rsidP="00242C0F">
      <w:pPr>
        <w:rPr>
          <w:lang w:val="fr-FR"/>
        </w:rPr>
      </w:pPr>
      <w:r>
        <w:rPr>
          <w:lang w:val="fr-FR"/>
        </w:rPr>
        <w:t>Ourique, Beja.</w:t>
      </w:r>
      <w:r w:rsidR="00EC349C">
        <w:rPr>
          <w:lang w:val="fr-FR"/>
        </w:rPr>
        <w:t xml:space="preserve"> </w:t>
      </w:r>
      <w:hyperlink r:id="rId3936" w:anchor="Cul_Bronze_Moyen_Iberique_SW" w:history="1">
        <w:r w:rsidR="00EC349C" w:rsidRPr="00EC349C">
          <w:rPr>
            <w:rStyle w:val="Hyperlink"/>
            <w:lang w:val="fr-FR"/>
          </w:rPr>
          <w:t>BM du SW ibérique</w:t>
        </w:r>
      </w:hyperlink>
      <w:r w:rsidR="00D71AF3" w:rsidRPr="00D71AF3">
        <w:rPr>
          <w:lang w:val="fr-FR"/>
        </w:rPr>
        <w:t xml:space="preserve"> (BIB ?) nécropole Atalaia = MBA (Gomes in BIB 3373)</w:t>
      </w:r>
    </w:p>
    <w:p w14:paraId="57DA8490" w14:textId="77777777" w:rsidR="00271DAE" w:rsidRDefault="00271DAE" w:rsidP="00524D82">
      <w:pPr>
        <w:jc w:val="both"/>
        <w:rPr>
          <w:lang w:val="fr-FR"/>
        </w:rPr>
      </w:pPr>
    </w:p>
    <w:p w14:paraId="751C67C5" w14:textId="77777777" w:rsidR="00271DAE" w:rsidRDefault="00271DAE" w:rsidP="00271DAE">
      <w:pPr>
        <w:pStyle w:val="Heading2"/>
      </w:pPr>
      <w:bookmarkStart w:id="1735" w:name="Sit_Atalaia_necr"/>
      <w:r>
        <w:t>nécropole</w:t>
      </w:r>
    </w:p>
    <w:bookmarkEnd w:id="1735"/>
    <w:p w14:paraId="5DC5DA24" w14:textId="6FEF479C" w:rsidR="00271DAE" w:rsidRDefault="0043525A" w:rsidP="00271DAE">
      <w:pPr>
        <w:rPr>
          <w:lang w:val="fr-FR"/>
        </w:rPr>
      </w:pPr>
      <w:r>
        <w:rPr>
          <w:lang w:val="fr-FR"/>
        </w:rPr>
        <w:t xml:space="preserve">Nécropole, </w:t>
      </w:r>
      <w:r w:rsidR="00271DAE">
        <w:rPr>
          <w:lang w:val="fr-FR"/>
        </w:rPr>
        <w:t xml:space="preserve">A donné son nom au type de vase </w:t>
      </w:r>
      <w:hyperlink r:id="rId3937" w:anchor="Cul_Atalaia" w:history="1">
        <w:r w:rsidR="00271DAE" w:rsidRPr="00271DAE">
          <w:rPr>
            <w:rStyle w:val="Hyperlink"/>
            <w:lang w:val="fr-FR"/>
          </w:rPr>
          <w:t>Atalaia</w:t>
        </w:r>
      </w:hyperlink>
      <w:r w:rsidR="00271DAE">
        <w:rPr>
          <w:lang w:val="fr-FR"/>
        </w:rPr>
        <w:t xml:space="preserve"> (BIB 2964) </w:t>
      </w:r>
      <w:r>
        <w:rPr>
          <w:lang w:val="fr-FR"/>
        </w:rPr>
        <w:t>certaines tombes entourée d'un cercle de pierre et recouvertes par un tumulus (BIB 2965)</w:t>
      </w:r>
      <w:r w:rsidR="00271DAE" w:rsidRPr="00271DAE">
        <w:rPr>
          <w:lang w:val="fr-FR"/>
        </w:rPr>
        <w:t xml:space="preserve"> </w:t>
      </w:r>
    </w:p>
    <w:p w14:paraId="0A4E6E60" w14:textId="77777777" w:rsidR="00417231" w:rsidRDefault="00711811" w:rsidP="00271DAE">
      <w:pPr>
        <w:rPr>
          <w:lang w:val="fr-FR"/>
        </w:rPr>
      </w:pPr>
      <w:r>
        <w:rPr>
          <w:lang w:val="fr-FR"/>
        </w:rPr>
        <w:t>147 tombes individuelles en ciste et en fosse (BIB 2978)</w:t>
      </w:r>
      <w:r w:rsidR="00136141">
        <w:rPr>
          <w:lang w:val="fr-FR"/>
        </w:rPr>
        <w:t xml:space="preserve"> </w:t>
      </w:r>
      <w:r w:rsidR="00DF6A47">
        <w:rPr>
          <w:lang w:val="fr-FR"/>
        </w:rPr>
        <w:t>100 tumulus et 151 sépultures publiées (BIB 3114)</w:t>
      </w:r>
    </w:p>
    <w:p w14:paraId="7DECFD70" w14:textId="77777777" w:rsidR="00EC349C" w:rsidRDefault="00EC349C" w:rsidP="00271DAE">
      <w:pPr>
        <w:rPr>
          <w:lang w:val="fr-FR"/>
        </w:rPr>
      </w:pPr>
      <w:r>
        <w:rPr>
          <w:lang w:val="fr-FR"/>
        </w:rPr>
        <w:t>cistes (BIB 3073)</w:t>
      </w:r>
    </w:p>
    <w:p w14:paraId="07C3A41B" w14:textId="77777777" w:rsidR="00DF6A47" w:rsidRDefault="00DF6A47" w:rsidP="00271DAE">
      <w:pPr>
        <w:rPr>
          <w:lang w:val="fr-FR"/>
        </w:rPr>
      </w:pPr>
    </w:p>
    <w:p w14:paraId="777B615E" w14:textId="77777777" w:rsidR="00DF6A47" w:rsidRPr="00647A2A" w:rsidRDefault="00DF6A47" w:rsidP="00271DAE">
      <w:pPr>
        <w:rPr>
          <w:lang w:val="fr-FR"/>
        </w:rPr>
      </w:pPr>
      <w:r w:rsidRPr="00647A2A">
        <w:rPr>
          <w:lang w:val="fr-FR"/>
        </w:rPr>
        <w:t xml:space="preserve">ciste 7: datation 14C (KN-1201, 2770 +/- 50 BP, 990-850 BC 1s) (BIB 3114) </w:t>
      </w:r>
    </w:p>
    <w:p w14:paraId="535350E1" w14:textId="77777777" w:rsidR="00136141" w:rsidRPr="00647A2A" w:rsidRDefault="00136141" w:rsidP="00271DAE">
      <w:pPr>
        <w:rPr>
          <w:lang w:val="fr-FR"/>
        </w:rPr>
      </w:pPr>
    </w:p>
    <w:p w14:paraId="3E5299C9" w14:textId="4C0FEAD9" w:rsidR="00136141" w:rsidRPr="00136141" w:rsidRDefault="00136141" w:rsidP="00271DAE">
      <w:pPr>
        <w:rPr>
          <w:i/>
          <w:lang w:val="fr-FR"/>
        </w:rPr>
      </w:pPr>
      <w:r w:rsidRPr="00136141">
        <w:rPr>
          <w:i/>
          <w:lang w:val="fr-FR"/>
        </w:rPr>
        <w:t xml:space="preserve">La partie centrale de la nécropole serait caractéristique du SW II (phase </w:t>
      </w:r>
      <w:hyperlink r:id="rId3938" w:anchor="Cul_Santa_Vitoria" w:history="1">
        <w:r w:rsidRPr="00136141">
          <w:rPr>
            <w:rStyle w:val="Hyperlink"/>
            <w:i/>
            <w:lang w:val="fr-FR"/>
          </w:rPr>
          <w:t>Santa Vitoria</w:t>
        </w:r>
      </w:hyperlink>
      <w:r w:rsidRPr="00136141">
        <w:rPr>
          <w:i/>
          <w:lang w:val="fr-FR"/>
        </w:rPr>
        <w:t>) (BIB 2868)</w:t>
      </w:r>
    </w:p>
    <w:p w14:paraId="01E289E4" w14:textId="77777777" w:rsidR="00417231" w:rsidRPr="00136141" w:rsidRDefault="00417231" w:rsidP="00417231">
      <w:pPr>
        <w:jc w:val="both"/>
        <w:rPr>
          <w:lang w:val="fr-FR"/>
        </w:rPr>
      </w:pPr>
    </w:p>
    <w:p w14:paraId="6AD0A972" w14:textId="77777777" w:rsidR="00417231" w:rsidRDefault="00417231" w:rsidP="00417231">
      <w:pPr>
        <w:pStyle w:val="Heading2"/>
      </w:pPr>
      <w:r>
        <w:t>stèle</w:t>
      </w:r>
    </w:p>
    <w:p w14:paraId="62016E67" w14:textId="77777777" w:rsidR="00417231" w:rsidRPr="00D71AF3" w:rsidRDefault="00417231" w:rsidP="00417231">
      <w:pPr>
        <w:rPr>
          <w:sz w:val="20"/>
          <w:lang w:val="fr-FR"/>
        </w:rPr>
      </w:pPr>
      <w:r w:rsidRPr="00D71AF3">
        <w:rPr>
          <w:sz w:val="20"/>
          <w:lang w:val="fr-FR"/>
        </w:rPr>
        <w:t>ciste 2</w:t>
      </w:r>
    </w:p>
    <w:p w14:paraId="6BF55D3A" w14:textId="77777777" w:rsidR="00417231" w:rsidRDefault="00417231" w:rsidP="00417231">
      <w:pPr>
        <w:rPr>
          <w:lang w:val="fr-FR"/>
        </w:rPr>
      </w:pPr>
    </w:p>
    <w:p w14:paraId="3F0664EB" w14:textId="59A7C3D0" w:rsidR="00136141" w:rsidRDefault="00417231" w:rsidP="00136141">
      <w:pPr>
        <w:jc w:val="both"/>
        <w:rPr>
          <w:lang w:val="fr-FR"/>
        </w:rPr>
      </w:pPr>
      <w:r w:rsidRPr="005B3364">
        <w:rPr>
          <w:lang w:val="fr-FR"/>
        </w:rPr>
        <w:t xml:space="preserve">Stèle ibérique, </w:t>
      </w:r>
      <w:r w:rsidRPr="008451A7">
        <w:rPr>
          <w:lang w:val="fr-FR"/>
        </w:rPr>
        <w:t>gr. de l'</w:t>
      </w:r>
      <w:hyperlink r:id="rId3939" w:anchor="Cul_Alentejo" w:history="1">
        <w:r w:rsidRPr="008451A7">
          <w:rPr>
            <w:rStyle w:val="Hyperlink"/>
            <w:lang w:val="fr-FR"/>
          </w:rPr>
          <w:t>Alentejo</w:t>
        </w:r>
      </w:hyperlink>
      <w:r w:rsidR="00DE1ED0">
        <w:rPr>
          <w:lang w:val="fr-FR"/>
        </w:rPr>
        <w:t xml:space="preserve">, remployée (BIB 2172) </w:t>
      </w:r>
      <w:r>
        <w:rPr>
          <w:lang w:val="fr-FR"/>
        </w:rPr>
        <w:t>un seul motif qui épouse les coutour de la stèle vaguement anthropomorphe (</w:t>
      </w:r>
      <w:r w:rsidR="001344ED">
        <w:rPr>
          <w:lang w:val="fr-FR"/>
        </w:rPr>
        <w:t>BIB 2172</w:t>
      </w:r>
      <w:r>
        <w:rPr>
          <w:lang w:val="fr-FR"/>
        </w:rPr>
        <w:t xml:space="preserve">) </w:t>
      </w:r>
      <w:r w:rsidR="00136141">
        <w:rPr>
          <w:lang w:val="fr-FR"/>
        </w:rPr>
        <w:t>De forme rectangulaire, plus étroit à la base, peut-être un visage casqué d'après les comparaison avec Tapada da Moita et Mombeja qui montrent tous deux des espaces rectangulaires pour le visage (SS BIB)</w:t>
      </w:r>
      <w:r w:rsidR="00136141" w:rsidRPr="00136141">
        <w:rPr>
          <w:lang w:val="fr-FR"/>
        </w:rPr>
        <w:t xml:space="preserve"> </w:t>
      </w:r>
    </w:p>
    <w:p w14:paraId="735A661B" w14:textId="77777777" w:rsidR="00136141" w:rsidRPr="00136141" w:rsidRDefault="00136141" w:rsidP="00136141">
      <w:pPr>
        <w:jc w:val="both"/>
        <w:rPr>
          <w:i/>
          <w:lang w:val="fr-FR"/>
        </w:rPr>
      </w:pPr>
      <w:r w:rsidRPr="00136141">
        <w:rPr>
          <w:i/>
          <w:lang w:val="fr-FR"/>
        </w:rPr>
        <w:t>Jugée douteuse par Diaz Guardamino car différente iconoraphiquement des autres stèles (morphologie, Ø armes, etc.) (BIB 2172)</w:t>
      </w:r>
    </w:p>
    <w:p w14:paraId="6E0C18BC" w14:textId="77777777" w:rsidR="00136141" w:rsidRDefault="00136141" w:rsidP="001344ED">
      <w:pPr>
        <w:jc w:val="both"/>
        <w:rPr>
          <w:lang w:val="fr-FR"/>
        </w:rPr>
      </w:pPr>
    </w:p>
    <w:p w14:paraId="611DD91C" w14:textId="77777777" w:rsidR="00136141" w:rsidRDefault="00136141" w:rsidP="001344ED">
      <w:pPr>
        <w:jc w:val="both"/>
        <w:rPr>
          <w:lang w:val="fr-FR"/>
        </w:rPr>
      </w:pPr>
    </w:p>
    <w:p w14:paraId="511EE7E7" w14:textId="77777777" w:rsidR="00136141" w:rsidRDefault="00136141" w:rsidP="00136141">
      <w:pPr>
        <w:pStyle w:val="Heading3"/>
      </w:pPr>
      <w:r>
        <w:lastRenderedPageBreak/>
        <w:t>contexte</w:t>
      </w:r>
    </w:p>
    <w:p w14:paraId="29B375DE" w14:textId="77777777" w:rsidR="00136141" w:rsidRDefault="00417231" w:rsidP="001344ED">
      <w:pPr>
        <w:jc w:val="both"/>
        <w:rPr>
          <w:lang w:val="fr-FR"/>
        </w:rPr>
      </w:pPr>
      <w:r>
        <w:rPr>
          <w:lang w:val="fr-FR"/>
        </w:rPr>
        <w:t>stèle funéraire d'un groupe de tombe (</w:t>
      </w:r>
      <w:r w:rsidRPr="008451A7">
        <w:rPr>
          <w:i/>
          <w:lang w:val="fr-FR"/>
        </w:rPr>
        <w:t>tumbas V</w:t>
      </w:r>
      <w:r>
        <w:rPr>
          <w:lang w:val="fr-FR"/>
        </w:rPr>
        <w:t>) (BIB 2172)</w:t>
      </w:r>
      <w:r w:rsidR="0098368A">
        <w:rPr>
          <w:lang w:val="fr-FR"/>
        </w:rPr>
        <w:t xml:space="preserve"> </w:t>
      </w:r>
      <w:r w:rsidR="001344ED">
        <w:rPr>
          <w:lang w:val="fr-FR"/>
        </w:rPr>
        <w:t>Stèle apparue</w:t>
      </w:r>
      <w:r w:rsidR="001344ED" w:rsidRPr="001344ED">
        <w:rPr>
          <w:lang w:val="fr-FR"/>
        </w:rPr>
        <w:t xml:space="preserve"> dans le secteur ouest de la butte VY (</w:t>
      </w:r>
      <w:r w:rsidR="001344ED">
        <w:rPr>
          <w:lang w:val="fr-FR"/>
        </w:rPr>
        <w:t xml:space="preserve">n° </w:t>
      </w:r>
      <w:r w:rsidR="001344ED" w:rsidRPr="001344ED">
        <w:rPr>
          <w:lang w:val="fr-FR"/>
        </w:rPr>
        <w:t xml:space="preserve">31 dans la séquence proposée pour ce groupement), sous son remplissage. </w:t>
      </w:r>
      <w:r w:rsidR="001344ED">
        <w:rPr>
          <w:lang w:val="fr-FR"/>
        </w:rPr>
        <w:t xml:space="preserve">Ce </w:t>
      </w:r>
      <w:r w:rsidR="001344ED" w:rsidRPr="001344ED">
        <w:rPr>
          <w:lang w:val="fr-FR"/>
        </w:rPr>
        <w:t>tumulus a été partiellement détruit et aucun vestige de réceptacle funéraire ou de biens funéraires n'a été documenté. Il s'agit d'une des</w:t>
      </w:r>
      <w:r w:rsidR="001344ED">
        <w:rPr>
          <w:lang w:val="fr-FR"/>
        </w:rPr>
        <w:t xml:space="preserve"> t</w:t>
      </w:r>
      <w:r w:rsidR="001344ED" w:rsidRPr="001344ED">
        <w:rPr>
          <w:lang w:val="fr-FR"/>
        </w:rPr>
        <w:t xml:space="preserve">umulus </w:t>
      </w:r>
      <w:r w:rsidR="001344ED">
        <w:rPr>
          <w:lang w:val="fr-FR"/>
        </w:rPr>
        <w:t>les plus tardifs du regroupeemnt</w:t>
      </w:r>
      <w:r w:rsidR="001344ED" w:rsidRPr="001344ED">
        <w:rPr>
          <w:lang w:val="fr-FR"/>
        </w:rPr>
        <w:t xml:space="preserve">. Le groupe V est le </w:t>
      </w:r>
      <w:r w:rsidR="001344ED">
        <w:rPr>
          <w:lang w:val="fr-FR"/>
        </w:rPr>
        <w:t xml:space="preserve">celui de la </w:t>
      </w:r>
      <w:r w:rsidR="001344ED" w:rsidRPr="001344ED">
        <w:rPr>
          <w:lang w:val="fr-FR"/>
        </w:rPr>
        <w:t>nécropole</w:t>
      </w:r>
      <w:r w:rsidR="001344ED">
        <w:rPr>
          <w:lang w:val="fr-FR"/>
        </w:rPr>
        <w:t xml:space="preserve"> ayant la plus longue durée </w:t>
      </w:r>
      <w:r w:rsidR="00136141">
        <w:rPr>
          <w:lang w:val="fr-FR"/>
        </w:rPr>
        <w:t xml:space="preserve">(Schubart 1975) </w:t>
      </w:r>
      <w:r w:rsidR="001344ED">
        <w:rPr>
          <w:lang w:val="fr-FR"/>
        </w:rPr>
        <w:t>(BIB 2172)</w:t>
      </w:r>
    </w:p>
    <w:p w14:paraId="64BD7D2B" w14:textId="77777777" w:rsidR="00DE1ED0" w:rsidRDefault="00DE1ED0" w:rsidP="00417231">
      <w:pPr>
        <w:jc w:val="both"/>
        <w:rPr>
          <w:lang w:val="fr-FR"/>
        </w:rPr>
      </w:pPr>
    </w:p>
    <w:p w14:paraId="5477CB50" w14:textId="77777777" w:rsidR="00DE1ED0" w:rsidRDefault="00DE1ED0" w:rsidP="00DE1ED0">
      <w:pPr>
        <w:pStyle w:val="Heading3"/>
      </w:pPr>
      <w:r>
        <w:t>matière première</w:t>
      </w:r>
    </w:p>
    <w:p w14:paraId="12BF9D19" w14:textId="77777777" w:rsidR="00417231" w:rsidRDefault="00DE1ED0" w:rsidP="001344ED">
      <w:pPr>
        <w:rPr>
          <w:lang w:val="fr-FR"/>
        </w:rPr>
      </w:pPr>
      <w:r>
        <w:rPr>
          <w:lang w:val="fr-FR"/>
        </w:rPr>
        <w:t>schiste dans un environnement où le schiste prédomine (BIB 2172)</w:t>
      </w:r>
    </w:p>
    <w:p w14:paraId="5BFA842C" w14:textId="77777777" w:rsidR="00136141" w:rsidRDefault="00136141" w:rsidP="001344ED">
      <w:pPr>
        <w:rPr>
          <w:lang w:val="fr-FR"/>
        </w:rPr>
      </w:pPr>
    </w:p>
    <w:p w14:paraId="34AD7FC0" w14:textId="77777777" w:rsidR="00136141" w:rsidRDefault="00136141" w:rsidP="00136141">
      <w:pPr>
        <w:pStyle w:val="Heading2"/>
      </w:pPr>
      <w:r>
        <w:t>mobilier</w:t>
      </w:r>
    </w:p>
    <w:p w14:paraId="7F0AB493" w14:textId="77777777" w:rsidR="00136141" w:rsidRDefault="00136141" w:rsidP="001344ED">
      <w:pPr>
        <w:rPr>
          <w:lang w:val="fr-FR"/>
        </w:rPr>
      </w:pPr>
    </w:p>
    <w:p w14:paraId="58BE64B6" w14:textId="60DDA611" w:rsidR="00136141" w:rsidRDefault="00136141" w:rsidP="001344ED">
      <w:pPr>
        <w:rPr>
          <w:lang w:val="fr-FR"/>
        </w:rPr>
      </w:pPr>
      <w:r>
        <w:rPr>
          <w:lang w:val="fr-FR"/>
        </w:rPr>
        <w:t xml:space="preserve">pointe de flèche en cuivre arsenié dans un contexte funéraire associé à un type de vase Atalaia (BIB 2172) // nécropole à ciste de Zambujeira (BIB 2172) </w:t>
      </w:r>
      <w:hyperlink r:id="rId3940" w:anchor="Cul_Precoloniale_Obj_perle_verre" w:history="1">
        <w:r w:rsidRPr="00136141">
          <w:rPr>
            <w:rStyle w:val="Hyperlink"/>
            <w:lang w:val="fr-FR"/>
          </w:rPr>
          <w:t>perles en pâte de verre</w:t>
        </w:r>
      </w:hyperlink>
      <w:r>
        <w:rPr>
          <w:lang w:val="fr-FR"/>
        </w:rPr>
        <w:t xml:space="preserve"> </w:t>
      </w:r>
      <w:r w:rsidRPr="00136141">
        <w:rPr>
          <w:lang w:val="fr-FR"/>
        </w:rPr>
        <w:t xml:space="preserve">(Schubart 1975 and Cardoso 2007) </w:t>
      </w:r>
      <w:r>
        <w:rPr>
          <w:lang w:val="fr-FR"/>
        </w:rPr>
        <w:t>(BIB 2964)</w:t>
      </w:r>
    </w:p>
    <w:p w14:paraId="1B2A76F5" w14:textId="77777777" w:rsidR="00136141" w:rsidRDefault="00136141" w:rsidP="001344ED">
      <w:pPr>
        <w:rPr>
          <w:lang w:val="fr-FR"/>
        </w:rPr>
      </w:pPr>
    </w:p>
    <w:p w14:paraId="47224A81" w14:textId="77777777" w:rsidR="00136141" w:rsidRDefault="00136141" w:rsidP="00136141">
      <w:pPr>
        <w:pStyle w:val="Heading2"/>
      </w:pPr>
      <w:r>
        <w:t>contexte</w:t>
      </w:r>
    </w:p>
    <w:p w14:paraId="099104DE" w14:textId="26247967" w:rsidR="00136141" w:rsidRPr="00136141" w:rsidRDefault="00136141" w:rsidP="00136141">
      <w:pPr>
        <w:rPr>
          <w:lang w:val="fr-FR"/>
        </w:rPr>
      </w:pPr>
      <w:r w:rsidRPr="00136141">
        <w:rPr>
          <w:lang w:val="fr-FR"/>
        </w:rPr>
        <w:t xml:space="preserve">A proximité, découverte d' </w:t>
      </w:r>
      <w:hyperlink r:id="rId3941" w:anchor="Sit_Ambre" w:history="1">
        <w:r w:rsidRPr="00136141">
          <w:rPr>
            <w:rStyle w:val="Hyperlink"/>
            <w:lang w:val="fr-FR"/>
          </w:rPr>
          <w:t>ambre</w:t>
        </w:r>
      </w:hyperlink>
      <w:r w:rsidRPr="00136141">
        <w:rPr>
          <w:lang w:val="fr-FR"/>
        </w:rPr>
        <w:t xml:space="preserve"> (Malha Nova, Favela Nova, Fonte Santa) (BIB</w:t>
      </w:r>
      <w:r>
        <w:rPr>
          <w:lang w:val="fr-FR"/>
        </w:rPr>
        <w:t xml:space="preserve"> 2995</w:t>
      </w:r>
      <w:r w:rsidRPr="00136141">
        <w:rPr>
          <w:lang w:val="fr-FR"/>
        </w:rPr>
        <w:t>)</w:t>
      </w:r>
    </w:p>
    <w:p w14:paraId="1B746F80" w14:textId="77777777" w:rsidR="00136141" w:rsidRPr="00271DAE" w:rsidRDefault="00136141" w:rsidP="001344ED">
      <w:pPr>
        <w:rPr>
          <w:lang w:val="fr-FR"/>
        </w:rPr>
      </w:pPr>
    </w:p>
    <w:p w14:paraId="5CE6337A" w14:textId="77777777" w:rsidR="00271DAE" w:rsidRDefault="00271DAE" w:rsidP="00271DAE">
      <w:pPr>
        <w:rPr>
          <w:lang w:val="fr-FR"/>
        </w:rPr>
      </w:pPr>
    </w:p>
    <w:p w14:paraId="0651AF15" w14:textId="77777777" w:rsidR="00271DAE" w:rsidRDefault="00271DAE" w:rsidP="00426FF9">
      <w:pPr>
        <w:pStyle w:val="Heading1"/>
      </w:pPr>
      <w:bookmarkStart w:id="1736" w:name="Sit_Odivelas"/>
      <w:r>
        <w:t>ODIVELAS</w:t>
      </w:r>
    </w:p>
    <w:bookmarkEnd w:id="1736"/>
    <w:p w14:paraId="06B6715A" w14:textId="77777777" w:rsidR="00271DAE" w:rsidRDefault="00271DAE" w:rsidP="00242C0F">
      <w:pPr>
        <w:rPr>
          <w:lang w:val="fr-FR"/>
        </w:rPr>
      </w:pPr>
    </w:p>
    <w:p w14:paraId="2027506E" w14:textId="21E5A59A" w:rsidR="00271DAE" w:rsidRDefault="00271DAE" w:rsidP="00242C0F">
      <w:pPr>
        <w:rPr>
          <w:lang w:val="fr-FR"/>
        </w:rPr>
      </w:pPr>
      <w:r>
        <w:rPr>
          <w:lang w:val="fr-FR"/>
        </w:rPr>
        <w:t xml:space="preserve">A donné son nom au type de vase </w:t>
      </w:r>
      <w:hyperlink r:id="rId3942" w:anchor="Cul_Odivelas" w:history="1">
        <w:r w:rsidRPr="00184D51">
          <w:rPr>
            <w:rStyle w:val="Hyperlink"/>
            <w:lang w:val="fr-FR"/>
          </w:rPr>
          <w:t>Odivelas</w:t>
        </w:r>
      </w:hyperlink>
      <w:r>
        <w:rPr>
          <w:lang w:val="fr-FR"/>
        </w:rPr>
        <w:t xml:space="preserve"> (BIB 2964) </w:t>
      </w:r>
    </w:p>
    <w:p w14:paraId="1F45516C" w14:textId="77777777" w:rsidR="005C0B98" w:rsidRDefault="005C0B98" w:rsidP="00242C0F">
      <w:pPr>
        <w:rPr>
          <w:lang w:val="fr-FR"/>
        </w:rPr>
      </w:pPr>
    </w:p>
    <w:p w14:paraId="41515E52" w14:textId="77777777" w:rsidR="005C0B98" w:rsidRDefault="005C0B98" w:rsidP="00426FF9">
      <w:pPr>
        <w:pStyle w:val="Heading1"/>
      </w:pPr>
      <w:bookmarkStart w:id="1737" w:name="Sit_Fonte_Velha"/>
      <w:r>
        <w:t>FONTE VELHA</w:t>
      </w:r>
    </w:p>
    <w:bookmarkEnd w:id="1737"/>
    <w:p w14:paraId="699C5191" w14:textId="77777777" w:rsidR="005C0B98" w:rsidRDefault="005C0B98" w:rsidP="00242C0F">
      <w:pPr>
        <w:rPr>
          <w:lang w:val="fr-FR"/>
        </w:rPr>
      </w:pPr>
    </w:p>
    <w:p w14:paraId="2CF22974" w14:textId="1E3C6524" w:rsidR="005C0B98" w:rsidRDefault="005C0B98" w:rsidP="00C979B5">
      <w:pPr>
        <w:jc w:val="both"/>
        <w:rPr>
          <w:lang w:val="fr-FR"/>
        </w:rPr>
      </w:pPr>
      <w:r w:rsidRPr="005C0B98">
        <w:rPr>
          <w:lang w:val="fr-FR"/>
        </w:rPr>
        <w:t>(Bensafrim) Fonte Velha</w:t>
      </w:r>
      <w:r>
        <w:rPr>
          <w:lang w:val="fr-FR"/>
        </w:rPr>
        <w:t xml:space="preserve">. Dépôt avec 4 </w:t>
      </w:r>
      <w:hyperlink r:id="rId3943" w:anchor="Cul_Precoloniale_Obj_ling_plano_conv" w:history="1">
        <w:r w:rsidRPr="005C0B98">
          <w:rPr>
            <w:rStyle w:val="Hyperlink"/>
            <w:lang w:val="fr-FR"/>
          </w:rPr>
          <w:t>lingots plano-convexes</w:t>
        </w:r>
      </w:hyperlink>
      <w:r>
        <w:rPr>
          <w:lang w:val="fr-FR"/>
        </w:rPr>
        <w:t xml:space="preserve"> brulés, 15 </w:t>
      </w:r>
      <w:r w:rsidRPr="005C0B98">
        <w:rPr>
          <w:i/>
          <w:lang w:val="fr-FR"/>
        </w:rPr>
        <w:t>double ringed heeled axes</w:t>
      </w:r>
      <w:r>
        <w:rPr>
          <w:lang w:val="fr-FR"/>
        </w:rPr>
        <w:t xml:space="preserve"> (</w:t>
      </w:r>
      <w:hyperlink r:id="rId3944" w:anchor="Typ_Hache_douille" w:history="1">
        <w:r w:rsidRPr="005C0B98">
          <w:rPr>
            <w:rStyle w:val="Hyperlink"/>
            <w:lang w:val="fr-FR"/>
          </w:rPr>
          <w:t>haches à douilles</w:t>
        </w:r>
      </w:hyperlink>
      <w:r>
        <w:rPr>
          <w:lang w:val="fr-FR"/>
        </w:rPr>
        <w:t>)</w:t>
      </w:r>
      <w:r w:rsidRPr="005C0B98">
        <w:rPr>
          <w:lang w:val="fr-FR"/>
        </w:rPr>
        <w:t xml:space="preserve"> </w:t>
      </w:r>
      <w:r>
        <w:rPr>
          <w:lang w:val="fr-FR"/>
        </w:rPr>
        <w:t xml:space="preserve">(BIB 2868) v. gr. </w:t>
      </w:r>
      <w:hyperlink r:id="rId3945" w:anchor="Cul_Extremadura_fin" w:history="1">
        <w:r w:rsidRPr="005C0B98">
          <w:rPr>
            <w:rStyle w:val="Hyperlink"/>
            <w:lang w:val="fr-FR"/>
          </w:rPr>
          <w:t>stèles Extrémadure</w:t>
        </w:r>
      </w:hyperlink>
      <w:r>
        <w:rPr>
          <w:lang w:val="fr-FR"/>
        </w:rPr>
        <w:t xml:space="preserve"> (SS BIB) v. </w:t>
      </w:r>
      <w:hyperlink r:id="rId3946" w:anchor="Sit_Quinta_Ervedal" w:history="1">
        <w:r w:rsidRPr="005C0B98">
          <w:rPr>
            <w:rStyle w:val="Hyperlink"/>
            <w:lang w:val="fr-FR"/>
          </w:rPr>
          <w:t>Quinta de Ervedal</w:t>
        </w:r>
      </w:hyperlink>
    </w:p>
    <w:p w14:paraId="612D11B1" w14:textId="54333D5D" w:rsidR="005C0B98" w:rsidRDefault="005C0B98" w:rsidP="00C979B5">
      <w:pPr>
        <w:jc w:val="both"/>
        <w:rPr>
          <w:lang w:val="fr-FR"/>
        </w:rPr>
      </w:pPr>
      <w:r>
        <w:rPr>
          <w:lang w:val="fr-FR"/>
        </w:rPr>
        <w:t xml:space="preserve">Le métal des lingots a été analysé: 97%-98,4% de </w:t>
      </w:r>
      <w:hyperlink r:id="rId3947" w:anchor="Sit_Cuivre" w:history="1">
        <w:r w:rsidR="00BA150E" w:rsidRPr="00BA150E">
          <w:rPr>
            <w:rStyle w:val="Hyperlink"/>
            <w:lang w:val="fr-FR"/>
          </w:rPr>
          <w:t>cuivre</w:t>
        </w:r>
      </w:hyperlink>
      <w:r>
        <w:rPr>
          <w:lang w:val="fr-FR"/>
        </w:rPr>
        <w:t>. D'après leur poids (213-120g et 214-1280g) et pour le troisième (212-1400g) indique peut-être un proto-</w:t>
      </w:r>
      <w:hyperlink r:id="rId3948" w:anchor="Cul_Homo_Econ_echang_premonn_ling" w:history="1">
        <w:r w:rsidRPr="005C0B98">
          <w:rPr>
            <w:rStyle w:val="Hyperlink"/>
            <w:lang w:val="fr-FR"/>
          </w:rPr>
          <w:t>système pondéral</w:t>
        </w:r>
      </w:hyperlink>
      <w:r>
        <w:rPr>
          <w:lang w:val="fr-FR"/>
        </w:rPr>
        <w:t xml:space="preserve"> (BIB 2868)</w:t>
      </w:r>
    </w:p>
    <w:p w14:paraId="190CA93E" w14:textId="77777777" w:rsidR="00E5553C" w:rsidRDefault="00E5553C" w:rsidP="00C979B5">
      <w:pPr>
        <w:jc w:val="both"/>
        <w:rPr>
          <w:lang w:val="fr-FR"/>
        </w:rPr>
      </w:pPr>
      <w:r>
        <w:rPr>
          <w:lang w:val="fr-FR"/>
        </w:rPr>
        <w:t>Nécropole du Fer avec de nombreuses écritures sur stèles: nom de particuliers, etc. (BIB 3064)</w:t>
      </w:r>
    </w:p>
    <w:p w14:paraId="15C55F41" w14:textId="141D52A3" w:rsidR="00E5553C" w:rsidRDefault="00E5553C" w:rsidP="00C979B5">
      <w:pPr>
        <w:jc w:val="both"/>
        <w:rPr>
          <w:lang w:val="fr-FR"/>
        </w:rPr>
      </w:pPr>
      <w:r>
        <w:rPr>
          <w:lang w:val="fr-FR"/>
        </w:rPr>
        <w:t xml:space="preserve">v. </w:t>
      </w:r>
      <w:hyperlink r:id="rId3949" w:anchor="Sit_Bensafrim_ctx" w:history="1">
        <w:r w:rsidRPr="00E5553C">
          <w:rPr>
            <w:rStyle w:val="Hyperlink"/>
            <w:lang w:val="fr-FR"/>
          </w:rPr>
          <w:t>Bensafrim</w:t>
        </w:r>
      </w:hyperlink>
    </w:p>
    <w:p w14:paraId="4FE40F23" w14:textId="77777777" w:rsidR="0043525A" w:rsidRDefault="005C0B98" w:rsidP="00242C0F">
      <w:pPr>
        <w:rPr>
          <w:lang w:val="fr-FR"/>
        </w:rPr>
      </w:pPr>
      <w:r>
        <w:rPr>
          <w:lang w:val="fr-FR"/>
        </w:rPr>
        <w:t xml:space="preserve"> </w:t>
      </w:r>
    </w:p>
    <w:p w14:paraId="7B259956" w14:textId="77777777" w:rsidR="008451A7" w:rsidRDefault="008451A7" w:rsidP="00426FF9">
      <w:pPr>
        <w:pStyle w:val="Heading1"/>
      </w:pPr>
      <w:bookmarkStart w:id="1738" w:name="Sit_Bensafrim"/>
      <w:r>
        <w:t>BENSAFRIM</w:t>
      </w:r>
    </w:p>
    <w:bookmarkEnd w:id="1738"/>
    <w:p w14:paraId="6C788076" w14:textId="77777777" w:rsidR="008451A7" w:rsidRDefault="008451A7" w:rsidP="00242C0F">
      <w:pPr>
        <w:rPr>
          <w:lang w:val="fr-FR"/>
        </w:rPr>
      </w:pPr>
    </w:p>
    <w:p w14:paraId="65E51165" w14:textId="3379D3C0" w:rsidR="00E5553C" w:rsidRDefault="00E5553C" w:rsidP="00242C0F">
      <w:pPr>
        <w:rPr>
          <w:lang w:val="fr-FR"/>
        </w:rPr>
      </w:pPr>
      <w:r>
        <w:rPr>
          <w:lang w:val="fr-FR"/>
        </w:rPr>
        <w:t xml:space="preserve">Lagos, Algarve, </w:t>
      </w:r>
      <w:r w:rsidR="008451A7" w:rsidRPr="008451A7">
        <w:rPr>
          <w:lang w:val="fr-FR"/>
        </w:rPr>
        <w:t>Bensafrim Stèle ibérique, gr. de l'</w:t>
      </w:r>
      <w:hyperlink r:id="rId3950" w:anchor="Cul_Alentejo" w:history="1">
        <w:r w:rsidR="008451A7" w:rsidRPr="008451A7">
          <w:rPr>
            <w:rStyle w:val="Hyperlink"/>
            <w:lang w:val="fr-FR"/>
          </w:rPr>
          <w:t>Alentejo</w:t>
        </w:r>
      </w:hyperlink>
      <w:r w:rsidR="008451A7" w:rsidRPr="008451A7">
        <w:rPr>
          <w:lang w:val="fr-FR"/>
        </w:rPr>
        <w:t xml:space="preserve"> </w:t>
      </w:r>
      <w:r>
        <w:rPr>
          <w:lang w:val="fr-FR"/>
        </w:rPr>
        <w:t xml:space="preserve">douteux </w:t>
      </w:r>
      <w:r w:rsidR="008451A7" w:rsidRPr="008451A7">
        <w:rPr>
          <w:lang w:val="fr-FR"/>
        </w:rPr>
        <w:t>(BIB 2172)</w:t>
      </w:r>
      <w:r>
        <w:rPr>
          <w:lang w:val="fr-FR"/>
        </w:rPr>
        <w:t xml:space="preserve">, rattaché aux stèles du bouclier par Gomes et Monteiro (1977) </w:t>
      </w:r>
    </w:p>
    <w:p w14:paraId="1FD94A80" w14:textId="77777777" w:rsidR="00E5553C" w:rsidRDefault="00E5553C" w:rsidP="00242C0F">
      <w:pPr>
        <w:rPr>
          <w:lang w:val="fr-FR"/>
        </w:rPr>
      </w:pPr>
    </w:p>
    <w:p w14:paraId="6E0BDF2C" w14:textId="77777777" w:rsidR="00E5553C" w:rsidRDefault="00E5553C" w:rsidP="00E5553C">
      <w:pPr>
        <w:pStyle w:val="Heading2"/>
      </w:pPr>
      <w:r>
        <w:t>thèmes</w:t>
      </w:r>
    </w:p>
    <w:p w14:paraId="587D908C" w14:textId="77777777" w:rsidR="00894CE0" w:rsidRDefault="008451A7" w:rsidP="00242C0F">
      <w:pPr>
        <w:rPr>
          <w:lang w:val="fr-FR"/>
        </w:rPr>
      </w:pPr>
      <w:r>
        <w:rPr>
          <w:lang w:val="fr-FR"/>
        </w:rPr>
        <w:t xml:space="preserve"> un emmanchement d'épée ou de poignard (BIB 2172) </w:t>
      </w:r>
      <w:r w:rsidR="00E80E1E">
        <w:rPr>
          <w:lang w:val="fr-FR"/>
        </w:rPr>
        <w:t>possible épée (BIB 2172)</w:t>
      </w:r>
    </w:p>
    <w:p w14:paraId="641F248C" w14:textId="77777777" w:rsidR="001F1DE8" w:rsidRDefault="001F1DE8" w:rsidP="00242C0F">
      <w:pPr>
        <w:rPr>
          <w:lang w:val="fr-FR"/>
        </w:rPr>
      </w:pPr>
    </w:p>
    <w:p w14:paraId="19C9F8F6" w14:textId="77777777" w:rsidR="001F1DE8" w:rsidRDefault="001F1DE8" w:rsidP="001F1DE8">
      <w:pPr>
        <w:pStyle w:val="Heading2"/>
      </w:pPr>
      <w:r>
        <w:t>technique</w:t>
      </w:r>
    </w:p>
    <w:p w14:paraId="7460B0A2" w14:textId="77777777" w:rsidR="001F1DE8" w:rsidRDefault="001F1DE8" w:rsidP="00242C0F">
      <w:pPr>
        <w:rPr>
          <w:lang w:val="fr-FR"/>
        </w:rPr>
      </w:pPr>
    </w:p>
    <w:p w14:paraId="3C652AB1" w14:textId="77777777" w:rsidR="001F1DE8" w:rsidRDefault="001F1DE8" w:rsidP="00242C0F">
      <w:pPr>
        <w:rPr>
          <w:lang w:val="fr-FR"/>
        </w:rPr>
      </w:pPr>
      <w:r>
        <w:rPr>
          <w:lang w:val="fr-FR"/>
        </w:rPr>
        <w:t>gravure (BIB 2172)</w:t>
      </w:r>
    </w:p>
    <w:p w14:paraId="10239B40" w14:textId="77777777" w:rsidR="00E5553C" w:rsidRDefault="00E5553C" w:rsidP="00242C0F">
      <w:pPr>
        <w:rPr>
          <w:lang w:val="fr-FR"/>
        </w:rPr>
      </w:pPr>
    </w:p>
    <w:p w14:paraId="41079CA6" w14:textId="77777777" w:rsidR="00E5553C" w:rsidRDefault="00E5553C" w:rsidP="00E5553C">
      <w:pPr>
        <w:pStyle w:val="Heading2"/>
      </w:pPr>
      <w:bookmarkStart w:id="1739" w:name="Sit_Bensafrim_ctx"/>
      <w:r>
        <w:t>contexte</w:t>
      </w:r>
    </w:p>
    <w:bookmarkEnd w:id="1739"/>
    <w:p w14:paraId="5C116132" w14:textId="0E2088B2" w:rsidR="00E5553C" w:rsidRDefault="00E5553C" w:rsidP="00242C0F">
      <w:pPr>
        <w:rPr>
          <w:lang w:val="fr-FR"/>
        </w:rPr>
      </w:pPr>
      <w:r>
        <w:rPr>
          <w:lang w:val="fr-FR"/>
        </w:rPr>
        <w:t xml:space="preserve">Pourrait provenir de la nécropole de </w:t>
      </w:r>
      <w:hyperlink r:id="rId3951" w:anchor="Sit_Fonte_Velha" w:history="1">
        <w:r w:rsidRPr="00E5553C">
          <w:rPr>
            <w:rStyle w:val="Hyperlink"/>
            <w:lang w:val="fr-FR"/>
          </w:rPr>
          <w:t>Fonte Velha</w:t>
        </w:r>
      </w:hyperlink>
      <w:r>
        <w:rPr>
          <w:lang w:val="fr-FR"/>
        </w:rPr>
        <w:t xml:space="preserve"> pour Almagro Bash (BIB 2172)</w:t>
      </w:r>
    </w:p>
    <w:p w14:paraId="21CAB3A7" w14:textId="77777777" w:rsidR="00E5553C" w:rsidRDefault="00E5553C" w:rsidP="00242C0F">
      <w:pPr>
        <w:rPr>
          <w:lang w:val="fr-FR"/>
        </w:rPr>
      </w:pPr>
    </w:p>
    <w:p w14:paraId="785AC423" w14:textId="77777777" w:rsidR="008451A7" w:rsidRDefault="008451A7" w:rsidP="00242C0F">
      <w:pPr>
        <w:rPr>
          <w:lang w:val="fr-FR"/>
        </w:rPr>
      </w:pPr>
    </w:p>
    <w:p w14:paraId="4D2374F1" w14:textId="77777777" w:rsidR="008451A7" w:rsidRDefault="008451A7" w:rsidP="00426FF9">
      <w:pPr>
        <w:pStyle w:val="Heading1"/>
      </w:pPr>
      <w:bookmarkStart w:id="1740" w:name="Sit_Castro_Verde"/>
      <w:r>
        <w:t>CASTRO VERDE</w:t>
      </w:r>
    </w:p>
    <w:bookmarkEnd w:id="1740"/>
    <w:p w14:paraId="644A0FB3" w14:textId="77777777" w:rsidR="008451A7" w:rsidRPr="00E5553C" w:rsidRDefault="0078097B" w:rsidP="00242C0F">
      <w:pPr>
        <w:rPr>
          <w:sz w:val="20"/>
          <w:lang w:val="fr-FR"/>
        </w:rPr>
      </w:pPr>
      <w:r w:rsidRPr="00E5553C">
        <w:rPr>
          <w:sz w:val="20"/>
          <w:lang w:val="fr-FR"/>
        </w:rPr>
        <w:t>Castroverde</w:t>
      </w:r>
    </w:p>
    <w:p w14:paraId="0849312E" w14:textId="77777777" w:rsidR="0078097B" w:rsidRDefault="0078097B" w:rsidP="00242C0F">
      <w:pPr>
        <w:rPr>
          <w:lang w:val="fr-FR"/>
        </w:rPr>
      </w:pPr>
    </w:p>
    <w:p w14:paraId="7AF05B71" w14:textId="26FD9DF7" w:rsidR="008451A7" w:rsidRDefault="008451A7" w:rsidP="00242C0F">
      <w:pPr>
        <w:rPr>
          <w:lang w:val="fr-FR"/>
        </w:rPr>
      </w:pPr>
      <w:r>
        <w:rPr>
          <w:lang w:val="fr-FR"/>
        </w:rPr>
        <w:t>Castro Verde</w:t>
      </w:r>
      <w:r w:rsidRPr="008451A7">
        <w:rPr>
          <w:lang w:val="fr-FR"/>
        </w:rPr>
        <w:t xml:space="preserve"> Stèle </w:t>
      </w:r>
      <w:r w:rsidR="00E54299">
        <w:rPr>
          <w:lang w:val="fr-FR"/>
        </w:rPr>
        <w:t>du</w:t>
      </w:r>
      <w:r w:rsidRPr="008451A7">
        <w:rPr>
          <w:lang w:val="fr-FR"/>
        </w:rPr>
        <w:t xml:space="preserve"> gr. de l'</w:t>
      </w:r>
      <w:hyperlink r:id="rId3952" w:anchor="Cul_Alentejo" w:history="1">
        <w:r w:rsidRPr="008451A7">
          <w:rPr>
            <w:rStyle w:val="Hyperlink"/>
            <w:lang w:val="fr-FR"/>
          </w:rPr>
          <w:t>Alentejo</w:t>
        </w:r>
      </w:hyperlink>
      <w:r w:rsidRPr="008451A7">
        <w:rPr>
          <w:lang w:val="fr-FR"/>
        </w:rPr>
        <w:t xml:space="preserve"> (BIB 2172)</w:t>
      </w:r>
      <w:r>
        <w:rPr>
          <w:lang w:val="fr-FR"/>
        </w:rPr>
        <w:t xml:space="preserve"> un </w:t>
      </w:r>
      <w:hyperlink r:id="rId3953" w:anchor="Cul_Art_TAC_T_x_anciforme" w:history="1">
        <w:r w:rsidRPr="005B422A">
          <w:rPr>
            <w:rStyle w:val="Hyperlink"/>
            <w:lang w:val="fr-FR"/>
          </w:rPr>
          <w:t>anciforme</w:t>
        </w:r>
      </w:hyperlink>
      <w:r w:rsidRPr="008451A7">
        <w:rPr>
          <w:lang w:val="fr-FR"/>
        </w:rPr>
        <w:t xml:space="preserve"> porté en </w:t>
      </w:r>
      <w:hyperlink r:id="rId3954" w:anchor="Cul_Art_TAC_T_t_pendentif" w:history="1">
        <w:r w:rsidR="007E4365" w:rsidRPr="007E4365">
          <w:rPr>
            <w:rStyle w:val="Hyperlink"/>
            <w:lang w:val="fr-FR"/>
          </w:rPr>
          <w:t>pendentif</w:t>
        </w:r>
      </w:hyperlink>
      <w:r w:rsidR="007E4365">
        <w:rPr>
          <w:lang w:val="fr-FR"/>
        </w:rPr>
        <w:t xml:space="preserve"> </w:t>
      </w:r>
      <w:r w:rsidRPr="008451A7">
        <w:rPr>
          <w:lang w:val="fr-FR"/>
        </w:rPr>
        <w:t xml:space="preserve">et deux objets allongé en rectangle (couteau pour Santos) indéterminés </w:t>
      </w:r>
      <w:r>
        <w:rPr>
          <w:lang w:val="fr-FR"/>
        </w:rPr>
        <w:t>(BIB 2172)</w:t>
      </w:r>
      <w:r w:rsidRPr="008451A7">
        <w:rPr>
          <w:lang w:val="fr-FR"/>
        </w:rPr>
        <w:t xml:space="preserve"> </w:t>
      </w:r>
      <w:r w:rsidR="003E4A9E">
        <w:rPr>
          <w:lang w:val="fr-FR"/>
        </w:rPr>
        <w:t xml:space="preserve">Un cercle qui pourrait être un élément pondéral (BIB 2172) v. </w:t>
      </w:r>
      <w:hyperlink r:id="rId3955" w:anchor="Sit_San_Salvador" w:history="1">
        <w:r w:rsidR="00AC04B1" w:rsidRPr="00AC04B1">
          <w:rPr>
            <w:rStyle w:val="Hyperlink"/>
            <w:lang w:val="fr-FR"/>
          </w:rPr>
          <w:t>San Salvador</w:t>
        </w:r>
      </w:hyperlink>
    </w:p>
    <w:p w14:paraId="71F104EB" w14:textId="77777777" w:rsidR="00E54299" w:rsidRDefault="00E54299" w:rsidP="00242C0F">
      <w:pPr>
        <w:rPr>
          <w:lang w:val="fr-FR"/>
        </w:rPr>
      </w:pPr>
      <w:r>
        <w:rPr>
          <w:lang w:val="fr-FR"/>
        </w:rPr>
        <w:t>frgmentaire (SS BIB)</w:t>
      </w:r>
    </w:p>
    <w:p w14:paraId="4656A9C6" w14:textId="77777777" w:rsidR="00454D6B" w:rsidRDefault="00454D6B" w:rsidP="00242C0F">
      <w:pPr>
        <w:rPr>
          <w:lang w:val="fr-FR"/>
        </w:rPr>
      </w:pPr>
    </w:p>
    <w:p w14:paraId="05BBFB42" w14:textId="77777777" w:rsidR="00454D6B" w:rsidRPr="000329E9" w:rsidRDefault="00454D6B" w:rsidP="00426FF9">
      <w:pPr>
        <w:pStyle w:val="Heading1"/>
      </w:pPr>
      <w:bookmarkStart w:id="1741" w:name="Sit_Corgas"/>
      <w:r w:rsidRPr="000329E9">
        <w:t>CORGAS</w:t>
      </w:r>
    </w:p>
    <w:bookmarkEnd w:id="1741"/>
    <w:p w14:paraId="17A2BCCA" w14:textId="77777777" w:rsidR="00454D6B" w:rsidRDefault="00454D6B" w:rsidP="00242C0F">
      <w:pPr>
        <w:rPr>
          <w:lang w:val="fr-FR"/>
        </w:rPr>
      </w:pPr>
    </w:p>
    <w:p w14:paraId="5931527F" w14:textId="76E8419B" w:rsidR="003552B4" w:rsidRDefault="00454D6B" w:rsidP="002F60A4">
      <w:pPr>
        <w:jc w:val="both"/>
        <w:rPr>
          <w:lang w:val="fr-FR"/>
        </w:rPr>
      </w:pPr>
      <w:r>
        <w:rPr>
          <w:lang w:val="fr-FR"/>
        </w:rPr>
        <w:t xml:space="preserve">Donas, Fundão, Portugal. Stèle anthropomorphe </w:t>
      </w:r>
      <w:r w:rsidR="00A03E05">
        <w:rPr>
          <w:lang w:val="fr-FR"/>
        </w:rPr>
        <w:t xml:space="preserve">du </w:t>
      </w:r>
      <w:r w:rsidR="00A03E05" w:rsidRPr="00A03E05">
        <w:rPr>
          <w:lang w:val="fr-FR"/>
        </w:rPr>
        <w:t>gr. de l'</w:t>
      </w:r>
      <w:hyperlink r:id="rId3956" w:anchor="Cul_Alentejo" w:history="1">
        <w:r w:rsidR="00A03E05" w:rsidRPr="00A03E05">
          <w:rPr>
            <w:rStyle w:val="Hyperlink"/>
            <w:lang w:val="fr-FR"/>
          </w:rPr>
          <w:t>Alentejo</w:t>
        </w:r>
      </w:hyperlink>
      <w:r w:rsidR="00A03E05" w:rsidRPr="00A03E05">
        <w:rPr>
          <w:lang w:val="fr-FR"/>
        </w:rPr>
        <w:t xml:space="preserve"> </w:t>
      </w:r>
      <w:r>
        <w:rPr>
          <w:lang w:val="fr-FR"/>
        </w:rPr>
        <w:t xml:space="preserve">(SS BIB) phallique remployée, avec des gravures sur la face avant et celle du côté: </w:t>
      </w:r>
      <w:hyperlink r:id="rId3957" w:anchor="Cul_Art_TAC_T_x_anciforme" w:history="1">
        <w:r w:rsidRPr="005B422A">
          <w:rPr>
            <w:rStyle w:val="Hyperlink"/>
            <w:lang w:val="fr-FR"/>
          </w:rPr>
          <w:t>anciforme</w:t>
        </w:r>
      </w:hyperlink>
      <w:r w:rsidRPr="008451A7">
        <w:rPr>
          <w:lang w:val="fr-FR"/>
        </w:rPr>
        <w:t xml:space="preserve"> </w:t>
      </w:r>
      <w:r>
        <w:rPr>
          <w:lang w:val="fr-FR"/>
        </w:rPr>
        <w:t xml:space="preserve">et </w:t>
      </w:r>
      <w:hyperlink r:id="rId3958" w:anchor="Cul_Art_TAC_T_t_epee" w:history="1">
        <w:r w:rsidRPr="00666BEE">
          <w:rPr>
            <w:rStyle w:val="Hyperlink"/>
            <w:lang w:val="fr-FR"/>
          </w:rPr>
          <w:t>épée</w:t>
        </w:r>
      </w:hyperlink>
      <w:r>
        <w:rPr>
          <w:lang w:val="fr-FR"/>
        </w:rPr>
        <w:t xml:space="preserve"> suspendus (BIB 2952) ancoriforme en collier, épée en baudrier probablement (sur le côté) (SS BIB). </w:t>
      </w:r>
    </w:p>
    <w:p w14:paraId="5436A60E" w14:textId="77777777" w:rsidR="003552B4" w:rsidRDefault="003552B4" w:rsidP="002F60A4">
      <w:pPr>
        <w:jc w:val="both"/>
        <w:rPr>
          <w:lang w:val="fr-FR"/>
        </w:rPr>
      </w:pPr>
    </w:p>
    <w:p w14:paraId="4F8D51B5" w14:textId="38012D5D" w:rsidR="003552B4" w:rsidRDefault="00454D6B" w:rsidP="002F60A4">
      <w:pPr>
        <w:jc w:val="both"/>
        <w:rPr>
          <w:lang w:val="fr-FR"/>
        </w:rPr>
      </w:pPr>
      <w:r w:rsidRPr="008451A7">
        <w:rPr>
          <w:lang w:val="fr-FR"/>
        </w:rPr>
        <w:t>gr. de l'</w:t>
      </w:r>
      <w:r w:rsidRPr="003552B4">
        <w:rPr>
          <w:lang w:val="fr-FR"/>
        </w:rPr>
        <w:t>Alentejo</w:t>
      </w:r>
      <w:r w:rsidRPr="008451A7">
        <w:rPr>
          <w:lang w:val="fr-FR"/>
        </w:rPr>
        <w:t xml:space="preserve"> </w:t>
      </w:r>
      <w:r>
        <w:rPr>
          <w:lang w:val="fr-FR"/>
        </w:rPr>
        <w:t xml:space="preserve">de type I (sous-type </w:t>
      </w:r>
      <w:hyperlink r:id="rId3959" w:anchor="Cul_Alentejo_grAI" w:history="1">
        <w:r w:rsidRPr="002F60A4">
          <w:rPr>
            <w:rStyle w:val="Hyperlink"/>
            <w:lang w:val="fr-FR"/>
          </w:rPr>
          <w:t>IA</w:t>
        </w:r>
      </w:hyperlink>
      <w:r>
        <w:rPr>
          <w:lang w:val="fr-FR"/>
        </w:rPr>
        <w:t xml:space="preserve">) attribuable au milieu du 2e millénaire aec (BIB 2952) Cette stèle est a rapprocher de </w:t>
      </w:r>
      <w:hyperlink r:id="rId3960" w:anchor="Sit_Tapada_Moita" w:history="1">
        <w:r w:rsidR="002F60A4" w:rsidRPr="002F60A4">
          <w:rPr>
            <w:rStyle w:val="Hyperlink"/>
            <w:lang w:val="fr-FR"/>
          </w:rPr>
          <w:t>Tapada da Moita</w:t>
        </w:r>
      </w:hyperlink>
      <w:r>
        <w:rPr>
          <w:lang w:val="fr-FR"/>
        </w:rPr>
        <w:t xml:space="preserve">, Castelo de Vide </w:t>
      </w:r>
      <w:r w:rsidR="009F02F0">
        <w:rPr>
          <w:lang w:val="fr-FR"/>
        </w:rPr>
        <w:t>[</w:t>
      </w:r>
      <w:hyperlink r:id="rId3961" w:anchor="Sit_Meada" w:history="1">
        <w:r w:rsidR="009F02F0" w:rsidRPr="009F02F0">
          <w:rPr>
            <w:rStyle w:val="Hyperlink"/>
            <w:lang w:val="fr-FR"/>
          </w:rPr>
          <w:t>Meada</w:t>
        </w:r>
      </w:hyperlink>
      <w:r w:rsidR="009F02F0">
        <w:rPr>
          <w:lang w:val="fr-FR"/>
        </w:rPr>
        <w:t xml:space="preserve"> ?]</w:t>
      </w:r>
      <w:r>
        <w:rPr>
          <w:lang w:val="fr-FR"/>
        </w:rPr>
        <w:t>(BIB 2952)</w:t>
      </w:r>
      <w:r w:rsidR="001A7C45">
        <w:rPr>
          <w:lang w:val="fr-FR"/>
        </w:rPr>
        <w:t xml:space="preserve"> </w:t>
      </w:r>
    </w:p>
    <w:p w14:paraId="7B8478CC" w14:textId="77777777" w:rsidR="003552B4" w:rsidRDefault="003552B4" w:rsidP="002F60A4">
      <w:pPr>
        <w:jc w:val="both"/>
        <w:rPr>
          <w:lang w:val="fr-FR"/>
        </w:rPr>
      </w:pPr>
    </w:p>
    <w:p w14:paraId="241B2777" w14:textId="0B58D8FD" w:rsidR="00454D6B" w:rsidRDefault="003552B4" w:rsidP="002F60A4">
      <w:pPr>
        <w:jc w:val="both"/>
        <w:rPr>
          <w:lang w:val="fr-FR"/>
        </w:rPr>
      </w:pPr>
      <w:r>
        <w:rPr>
          <w:lang w:val="fr-FR"/>
        </w:rPr>
        <w:t xml:space="preserve">Eloignée des autres stèles </w:t>
      </w:r>
      <w:r w:rsidRPr="008451A7">
        <w:rPr>
          <w:lang w:val="fr-FR"/>
        </w:rPr>
        <w:t>de l'</w:t>
      </w:r>
      <w:hyperlink r:id="rId3962" w:anchor="Cul_Alentejo" w:history="1">
        <w:r w:rsidRPr="008451A7">
          <w:rPr>
            <w:rStyle w:val="Hyperlink"/>
            <w:lang w:val="fr-FR"/>
          </w:rPr>
          <w:t>Alentejo</w:t>
        </w:r>
      </w:hyperlink>
      <w:r w:rsidRPr="003552B4">
        <w:rPr>
          <w:lang w:val="fr-FR"/>
        </w:rPr>
        <w:t xml:space="preserve"> (BIB 2978)</w:t>
      </w:r>
      <w:r>
        <w:rPr>
          <w:lang w:val="fr-FR"/>
        </w:rPr>
        <w:t xml:space="preserve">. </w:t>
      </w:r>
      <w:r w:rsidR="001A7C45">
        <w:rPr>
          <w:lang w:val="fr-FR"/>
        </w:rPr>
        <w:t>interactions extra-régionales (BIB 2964)</w:t>
      </w:r>
    </w:p>
    <w:p w14:paraId="40C5D5B9" w14:textId="77777777" w:rsidR="00454D6B" w:rsidRDefault="00454D6B" w:rsidP="00242C0F">
      <w:pPr>
        <w:rPr>
          <w:lang w:val="fr-FR"/>
        </w:rPr>
      </w:pPr>
    </w:p>
    <w:p w14:paraId="00A4FDB7" w14:textId="77777777" w:rsidR="008451A7" w:rsidRPr="00D52855" w:rsidRDefault="008451A7" w:rsidP="00426FF9">
      <w:pPr>
        <w:pStyle w:val="Heading1"/>
        <w:rPr>
          <w:lang w:val="es-ES"/>
        </w:rPr>
      </w:pPr>
      <w:bookmarkStart w:id="1742" w:name="Sit_Defesa"/>
      <w:r w:rsidRPr="00D52855">
        <w:rPr>
          <w:lang w:val="es-ES"/>
        </w:rPr>
        <w:t>DEFESA</w:t>
      </w:r>
      <w:bookmarkEnd w:id="1742"/>
    </w:p>
    <w:p w14:paraId="54A61159" w14:textId="77777777" w:rsidR="008451A7" w:rsidRPr="000329E9" w:rsidRDefault="008451A7" w:rsidP="00242C0F">
      <w:pPr>
        <w:rPr>
          <w:lang w:val="es-ES"/>
        </w:rPr>
      </w:pPr>
    </w:p>
    <w:p w14:paraId="01F46232" w14:textId="440D7DA6" w:rsidR="008451A7" w:rsidRDefault="008451A7" w:rsidP="008451A7">
      <w:pPr>
        <w:jc w:val="both"/>
        <w:rPr>
          <w:lang w:val="fr-FR"/>
        </w:rPr>
      </w:pPr>
      <w:r w:rsidRPr="00806EB4">
        <w:rPr>
          <w:lang w:val="es-ES"/>
        </w:rPr>
        <w:t>Defesa Stèle ibérique, gr. de l'</w:t>
      </w:r>
      <w:hyperlink r:id="rId3963" w:anchor="Cul_Alentejo" w:history="1">
        <w:r w:rsidRPr="00806EB4">
          <w:rPr>
            <w:rStyle w:val="Hyperlink"/>
            <w:lang w:val="es-ES"/>
          </w:rPr>
          <w:t>Alentejo</w:t>
        </w:r>
      </w:hyperlink>
      <w:r w:rsidRPr="00806EB4">
        <w:rPr>
          <w:lang w:val="es-ES"/>
        </w:rPr>
        <w:t xml:space="preserve"> (BIB 2172) </w:t>
      </w:r>
      <w:r w:rsidR="00CA0790" w:rsidRPr="00806EB4">
        <w:rPr>
          <w:lang w:val="es-ES"/>
        </w:rPr>
        <w:t xml:space="preserve">s-gr. </w:t>
      </w:r>
      <w:hyperlink r:id="rId3964" w:anchor="Cul_Alentejo_grA" w:history="1">
        <w:r w:rsidR="00CA0790" w:rsidRPr="00CA0790">
          <w:rPr>
            <w:rStyle w:val="Hyperlink"/>
            <w:lang w:val="fr-FR"/>
          </w:rPr>
          <w:t>A</w:t>
        </w:r>
      </w:hyperlink>
      <w:r w:rsidR="00CA0790">
        <w:rPr>
          <w:lang w:val="fr-FR"/>
        </w:rPr>
        <w:t xml:space="preserve"> (BIB 2868) </w:t>
      </w:r>
      <w:r>
        <w:rPr>
          <w:lang w:val="fr-FR"/>
        </w:rPr>
        <w:t xml:space="preserve">un </w:t>
      </w:r>
      <w:hyperlink r:id="rId3965" w:anchor="Cul_Art_TAC_T_x_anciforme" w:history="1">
        <w:r w:rsidRPr="005B422A">
          <w:rPr>
            <w:rStyle w:val="Hyperlink"/>
            <w:lang w:val="fr-FR"/>
          </w:rPr>
          <w:t>anciforme</w:t>
        </w:r>
      </w:hyperlink>
      <w:r w:rsidRPr="008451A7">
        <w:rPr>
          <w:lang w:val="fr-FR"/>
        </w:rPr>
        <w:t xml:space="preserve"> porté en </w:t>
      </w:r>
      <w:hyperlink r:id="rId3966" w:anchor="Cul_Art_TAC_T_t_pendentif" w:history="1">
        <w:r w:rsidR="007E4365" w:rsidRPr="007E4365">
          <w:rPr>
            <w:rStyle w:val="Hyperlink"/>
            <w:lang w:val="fr-FR"/>
          </w:rPr>
          <w:t>pendentif</w:t>
        </w:r>
      </w:hyperlink>
      <w:r w:rsidR="007E4365">
        <w:rPr>
          <w:lang w:val="fr-FR"/>
        </w:rPr>
        <w:t xml:space="preserve"> </w:t>
      </w:r>
      <w:r>
        <w:rPr>
          <w:lang w:val="fr-FR"/>
        </w:rPr>
        <w:t xml:space="preserve">et une épée à garde arrondie poignée fine, portée à la </w:t>
      </w:r>
      <w:hyperlink r:id="rId3967" w:anchor="Cul_Art_TAC_T_t_ceinture" w:history="1">
        <w:r w:rsidR="00C709BE" w:rsidRPr="00683577">
          <w:rPr>
            <w:rStyle w:val="Hyperlink"/>
            <w:lang w:val="fr-FR"/>
          </w:rPr>
          <w:t>ceintur</w:t>
        </w:r>
        <w:r w:rsidR="00C709BE">
          <w:rPr>
            <w:rStyle w:val="Hyperlink"/>
            <w:lang w:val="fr-FR"/>
          </w:rPr>
          <w:t>e</w:t>
        </w:r>
      </w:hyperlink>
      <w:r>
        <w:rPr>
          <w:lang w:val="fr-FR"/>
        </w:rPr>
        <w:t>, l'anciforme recouvre l'</w:t>
      </w:r>
      <w:hyperlink r:id="rId3968" w:anchor="Cul_Art_TAC_T_t_epee" w:history="1">
        <w:r w:rsidRPr="00666BEE">
          <w:rPr>
            <w:rStyle w:val="Hyperlink"/>
            <w:lang w:val="fr-FR"/>
          </w:rPr>
          <w:t>épée</w:t>
        </w:r>
      </w:hyperlink>
      <w:r>
        <w:rPr>
          <w:lang w:val="fr-FR"/>
        </w:rPr>
        <w:t xml:space="preserve"> et la ceinture. L'ensemble à l'air synchrone (association) (SS BIB) </w:t>
      </w:r>
      <w:r w:rsidR="005C0B98">
        <w:rPr>
          <w:lang w:val="fr-FR"/>
        </w:rPr>
        <w:t xml:space="preserve">v. horizon de </w:t>
      </w:r>
      <w:hyperlink r:id="rId3969" w:anchor="Cul_Santa_Vitoria_fun" w:history="1">
        <w:r w:rsidR="005C0B98" w:rsidRPr="0037103B">
          <w:rPr>
            <w:rStyle w:val="Hyperlink"/>
            <w:lang w:val="fr-FR"/>
          </w:rPr>
          <w:t>Santa Vitoria</w:t>
        </w:r>
      </w:hyperlink>
      <w:r w:rsidR="005C0B98">
        <w:rPr>
          <w:lang w:val="fr-FR"/>
        </w:rPr>
        <w:t xml:space="preserve"> (BIB 2868)</w:t>
      </w:r>
    </w:p>
    <w:p w14:paraId="1767D575" w14:textId="77777777" w:rsidR="00DB45F1" w:rsidRDefault="00DB45F1" w:rsidP="008451A7">
      <w:pPr>
        <w:jc w:val="both"/>
        <w:rPr>
          <w:lang w:val="fr-FR"/>
        </w:rPr>
      </w:pPr>
    </w:p>
    <w:p w14:paraId="0574B351" w14:textId="77777777" w:rsidR="00DB45F1" w:rsidRDefault="00DB45F1" w:rsidP="00426FF9">
      <w:pPr>
        <w:pStyle w:val="Heading1"/>
      </w:pPr>
      <w:bookmarkStart w:id="1743" w:name="Sit_Torcal"/>
      <w:r>
        <w:t>TORCAL</w:t>
      </w:r>
    </w:p>
    <w:bookmarkEnd w:id="1743"/>
    <w:p w14:paraId="1B53A30A" w14:textId="77777777" w:rsidR="00CA0B4E" w:rsidRPr="00CA0B4E" w:rsidRDefault="00CA0B4E" w:rsidP="008451A7">
      <w:pPr>
        <w:jc w:val="both"/>
        <w:rPr>
          <w:sz w:val="20"/>
          <w:lang w:val="fr-FR"/>
        </w:rPr>
      </w:pPr>
      <w:r w:rsidRPr="00CA0B4E">
        <w:rPr>
          <w:sz w:val="20"/>
          <w:lang w:val="fr-FR"/>
        </w:rPr>
        <w:t>El Torcal</w:t>
      </w:r>
    </w:p>
    <w:p w14:paraId="690FCB51" w14:textId="49D56A16" w:rsidR="0078097B" w:rsidRDefault="00DB45F1" w:rsidP="008451A7">
      <w:pPr>
        <w:jc w:val="both"/>
        <w:rPr>
          <w:lang w:val="fr-FR"/>
        </w:rPr>
      </w:pPr>
      <w:r>
        <w:rPr>
          <w:lang w:val="fr-FR"/>
        </w:rPr>
        <w:br/>
        <w:t>El Torcal</w:t>
      </w:r>
      <w:r w:rsidR="001A7C45">
        <w:rPr>
          <w:lang w:val="fr-FR"/>
        </w:rPr>
        <w:t>, Cordoba</w:t>
      </w:r>
      <w:r>
        <w:rPr>
          <w:lang w:val="fr-FR"/>
        </w:rPr>
        <w:t xml:space="preserve">, </w:t>
      </w:r>
      <w:r w:rsidRPr="008451A7">
        <w:rPr>
          <w:lang w:val="fr-FR"/>
        </w:rPr>
        <w:t>Stèle ibérique, gr. de l'</w:t>
      </w:r>
      <w:hyperlink r:id="rId3970" w:anchor="Cul_Alentejo" w:history="1">
        <w:r w:rsidRPr="008451A7">
          <w:rPr>
            <w:rStyle w:val="Hyperlink"/>
            <w:lang w:val="fr-FR"/>
          </w:rPr>
          <w:t>Alentejo</w:t>
        </w:r>
      </w:hyperlink>
      <w:r w:rsidRPr="008451A7">
        <w:rPr>
          <w:lang w:val="fr-FR"/>
        </w:rPr>
        <w:t xml:space="preserve"> (BIB 2172)</w:t>
      </w:r>
      <w:r>
        <w:rPr>
          <w:lang w:val="fr-FR"/>
        </w:rPr>
        <w:t xml:space="preserve"> </w:t>
      </w:r>
      <w:hyperlink r:id="rId3971" w:anchor="Cul_Art_TAC_T_x_anciforme" w:history="1">
        <w:r w:rsidRPr="005B422A">
          <w:rPr>
            <w:rStyle w:val="Hyperlink"/>
            <w:lang w:val="fr-FR"/>
          </w:rPr>
          <w:t>anciforme</w:t>
        </w:r>
      </w:hyperlink>
      <w:r w:rsidRPr="00DB45F1">
        <w:rPr>
          <w:lang w:val="fr-FR"/>
        </w:rPr>
        <w:t xml:space="preserve"> sur une face, peut-</w:t>
      </w:r>
      <w:r>
        <w:rPr>
          <w:lang w:val="fr-FR"/>
        </w:rPr>
        <w:t>être une hache sur une autre</w:t>
      </w:r>
      <w:r w:rsidRPr="00DB45F1">
        <w:rPr>
          <w:lang w:val="fr-FR"/>
        </w:rPr>
        <w:t xml:space="preserve"> (BIB 2172) </w:t>
      </w:r>
      <w:r w:rsidR="001A7C45">
        <w:rPr>
          <w:lang w:val="fr-FR"/>
        </w:rPr>
        <w:t xml:space="preserve"> </w:t>
      </w:r>
      <w:r w:rsidR="00AC04B1">
        <w:rPr>
          <w:lang w:val="fr-FR"/>
        </w:rPr>
        <w:t xml:space="preserve"> Fragmentaire</w:t>
      </w:r>
    </w:p>
    <w:p w14:paraId="1DF7D8AA" w14:textId="77777777" w:rsidR="003552B4" w:rsidRDefault="003552B4" w:rsidP="008451A7">
      <w:pPr>
        <w:jc w:val="both"/>
        <w:rPr>
          <w:lang w:val="fr-FR"/>
        </w:rPr>
      </w:pPr>
    </w:p>
    <w:p w14:paraId="483FBD5C" w14:textId="7D487176" w:rsidR="003552B4" w:rsidRDefault="003552B4" w:rsidP="003552B4">
      <w:pPr>
        <w:jc w:val="both"/>
        <w:rPr>
          <w:lang w:val="fr-FR"/>
        </w:rPr>
      </w:pPr>
      <w:r>
        <w:rPr>
          <w:lang w:val="fr-FR"/>
        </w:rPr>
        <w:t xml:space="preserve">Eloignée des autres stèles </w:t>
      </w:r>
      <w:r w:rsidRPr="008451A7">
        <w:rPr>
          <w:lang w:val="fr-FR"/>
        </w:rPr>
        <w:t>de l'</w:t>
      </w:r>
      <w:hyperlink r:id="rId3972" w:anchor="Cul_Alentejo" w:history="1">
        <w:r w:rsidRPr="008451A7">
          <w:rPr>
            <w:rStyle w:val="Hyperlink"/>
            <w:lang w:val="fr-FR"/>
          </w:rPr>
          <w:t>Alentejo</w:t>
        </w:r>
      </w:hyperlink>
      <w:r w:rsidRPr="003552B4">
        <w:rPr>
          <w:lang w:val="fr-FR"/>
        </w:rPr>
        <w:t xml:space="preserve"> (BIB 2978)</w:t>
      </w:r>
      <w:r>
        <w:rPr>
          <w:lang w:val="fr-FR"/>
        </w:rPr>
        <w:t>. interactions extra-régionales (BIB 2964)</w:t>
      </w:r>
    </w:p>
    <w:p w14:paraId="505056D3" w14:textId="77777777" w:rsidR="003552B4" w:rsidRDefault="003552B4" w:rsidP="008451A7">
      <w:pPr>
        <w:jc w:val="both"/>
        <w:rPr>
          <w:lang w:val="fr-FR"/>
        </w:rPr>
      </w:pPr>
    </w:p>
    <w:p w14:paraId="351FC5C7" w14:textId="77777777" w:rsidR="0078097B" w:rsidRDefault="0078097B" w:rsidP="00426FF9">
      <w:pPr>
        <w:pStyle w:val="Heading1"/>
      </w:pPr>
      <w:bookmarkStart w:id="1744" w:name="Sit_Torres_Alocaz"/>
      <w:r>
        <w:t>TORRES ALOCAZ</w:t>
      </w:r>
    </w:p>
    <w:bookmarkEnd w:id="1744"/>
    <w:p w14:paraId="1EF33711" w14:textId="77777777" w:rsidR="0078097B" w:rsidRDefault="0078097B" w:rsidP="008451A7">
      <w:pPr>
        <w:jc w:val="both"/>
        <w:rPr>
          <w:lang w:val="fr-FR"/>
        </w:rPr>
      </w:pPr>
      <w:r w:rsidRPr="0078097B">
        <w:rPr>
          <w:lang w:val="fr-FR"/>
        </w:rPr>
        <w:t>Torres Alocaz</w:t>
      </w:r>
    </w:p>
    <w:p w14:paraId="73943D7F" w14:textId="77777777" w:rsidR="00DB45F1" w:rsidRDefault="00DB45F1" w:rsidP="008451A7">
      <w:pPr>
        <w:jc w:val="both"/>
        <w:rPr>
          <w:lang w:val="fr-FR"/>
        </w:rPr>
      </w:pPr>
    </w:p>
    <w:p w14:paraId="1908256E" w14:textId="2CC1480C" w:rsidR="0078097B" w:rsidRDefault="0078097B" w:rsidP="008451A7">
      <w:pPr>
        <w:jc w:val="both"/>
        <w:rPr>
          <w:lang w:val="fr-FR"/>
        </w:rPr>
      </w:pPr>
      <w:r>
        <w:rPr>
          <w:lang w:val="fr-FR"/>
        </w:rPr>
        <w:t xml:space="preserve">Bouclier et deux personnages à l'épée à la ceinture </w:t>
      </w:r>
      <w:r w:rsidR="009E4D1D" w:rsidRPr="009E4D1D">
        <w:rPr>
          <w:lang w:val="fr-FR"/>
        </w:rPr>
        <w:t xml:space="preserve">épée gr. </w:t>
      </w:r>
      <w:hyperlink r:id="rId3973" w:anchor="Cul_Extremadura_T_epee_typ_Brandherm07_L" w:history="1">
        <w:r w:rsidR="009E4D1D" w:rsidRPr="009E4D1D">
          <w:rPr>
            <w:rStyle w:val="Hyperlink"/>
            <w:lang w:val="fr-FR"/>
          </w:rPr>
          <w:t>L</w:t>
        </w:r>
      </w:hyperlink>
      <w:r w:rsidR="009E4D1D" w:rsidRPr="009E4D1D">
        <w:rPr>
          <w:lang w:val="fr-FR"/>
        </w:rPr>
        <w:t xml:space="preserve"> (Brandhem 2007)</w:t>
      </w:r>
    </w:p>
    <w:p w14:paraId="68909CD7" w14:textId="77777777" w:rsidR="0078097B" w:rsidRDefault="0078097B" w:rsidP="008451A7">
      <w:pPr>
        <w:jc w:val="both"/>
        <w:rPr>
          <w:lang w:val="fr-FR"/>
        </w:rPr>
      </w:pPr>
    </w:p>
    <w:p w14:paraId="0EDDC092" w14:textId="77777777" w:rsidR="0078097B" w:rsidRPr="006702EA" w:rsidRDefault="0078097B" w:rsidP="00426FF9">
      <w:pPr>
        <w:pStyle w:val="Heading1"/>
      </w:pPr>
      <w:bookmarkStart w:id="1745" w:name="Sit_Xan_Deus"/>
      <w:r w:rsidRPr="006702EA">
        <w:t>XAN DE DEUS</w:t>
      </w:r>
    </w:p>
    <w:bookmarkEnd w:id="1745"/>
    <w:p w14:paraId="6C315A0F" w14:textId="77777777" w:rsidR="0078097B" w:rsidRPr="00E80E1E" w:rsidRDefault="0078097B" w:rsidP="008451A7">
      <w:pPr>
        <w:jc w:val="both"/>
        <w:rPr>
          <w:lang w:val="fr-FR"/>
        </w:rPr>
      </w:pPr>
    </w:p>
    <w:p w14:paraId="3C58D40E" w14:textId="77777777" w:rsidR="0078097B" w:rsidRPr="00661F91" w:rsidRDefault="0078097B" w:rsidP="008451A7">
      <w:pPr>
        <w:jc w:val="both"/>
        <w:rPr>
          <w:lang w:val="fr-FR"/>
        </w:rPr>
      </w:pPr>
      <w:r w:rsidRPr="00661F91">
        <w:rPr>
          <w:lang w:val="fr-FR"/>
        </w:rPr>
        <w:t>Art rupestre, hallebarde</w:t>
      </w:r>
      <w:r w:rsidR="00201773" w:rsidRPr="00661F91">
        <w:rPr>
          <w:lang w:val="fr-FR"/>
        </w:rPr>
        <w:t>, cercle concentrique ~cups and ring, ~bouclier (SS BIB)</w:t>
      </w:r>
    </w:p>
    <w:p w14:paraId="36CBF86D" w14:textId="77777777" w:rsidR="008E4925" w:rsidRPr="00661F91" w:rsidRDefault="008E4925" w:rsidP="008451A7">
      <w:pPr>
        <w:jc w:val="both"/>
        <w:rPr>
          <w:lang w:val="fr-FR"/>
        </w:rPr>
      </w:pPr>
    </w:p>
    <w:p w14:paraId="4A06312F" w14:textId="77777777" w:rsidR="008E4925" w:rsidRPr="00D52855" w:rsidRDefault="008E4925" w:rsidP="00426FF9">
      <w:pPr>
        <w:pStyle w:val="Heading1"/>
        <w:rPr>
          <w:lang w:val="es-ES"/>
        </w:rPr>
      </w:pPr>
      <w:bookmarkStart w:id="1746" w:name="Sit_Herdade_Pomar"/>
      <w:r w:rsidRPr="00D52855">
        <w:rPr>
          <w:lang w:val="es-ES"/>
        </w:rPr>
        <w:t>HERDADE DO POMAR</w:t>
      </w:r>
    </w:p>
    <w:bookmarkEnd w:id="1746"/>
    <w:p w14:paraId="6A99ABC4" w14:textId="77777777" w:rsidR="008E4925" w:rsidRPr="00661F91" w:rsidRDefault="008E4925" w:rsidP="008E49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0"/>
          <w:szCs w:val="20"/>
          <w:lang w:val="es-ES"/>
        </w:rPr>
      </w:pPr>
      <w:r w:rsidRPr="00661F91">
        <w:rPr>
          <w:sz w:val="20"/>
          <w:szCs w:val="20"/>
          <w:lang w:val="es-ES"/>
        </w:rPr>
        <w:t>Herdade do Pomar</w:t>
      </w:r>
    </w:p>
    <w:p w14:paraId="245F7A49" w14:textId="77777777" w:rsidR="008E4925" w:rsidRPr="00661F91" w:rsidRDefault="008E4925" w:rsidP="008451A7">
      <w:pPr>
        <w:jc w:val="both"/>
        <w:rPr>
          <w:lang w:val="es-ES"/>
        </w:rPr>
      </w:pPr>
    </w:p>
    <w:p w14:paraId="7DE31490" w14:textId="45EFBB5B" w:rsidR="00322A6F" w:rsidRDefault="008E4925" w:rsidP="008451A7">
      <w:pPr>
        <w:jc w:val="both"/>
        <w:rPr>
          <w:lang w:val="fr-FR"/>
        </w:rPr>
      </w:pPr>
      <w:r>
        <w:rPr>
          <w:lang w:val="fr-FR"/>
        </w:rPr>
        <w:t xml:space="preserve">Proche </w:t>
      </w:r>
      <w:hyperlink r:id="rId3974" w:anchor="Sit_Ervidel" w:history="1">
        <w:r w:rsidR="006B565C" w:rsidRPr="00BE734E">
          <w:rPr>
            <w:rStyle w:val="Hyperlink"/>
            <w:lang w:val="fr-FR"/>
          </w:rPr>
          <w:t>Ervidel</w:t>
        </w:r>
      </w:hyperlink>
      <w:r>
        <w:rPr>
          <w:lang w:val="fr-FR"/>
        </w:rPr>
        <w:t xml:space="preserve">. Liés à des cistes. </w:t>
      </w:r>
    </w:p>
    <w:p w14:paraId="0B98D48C" w14:textId="77777777" w:rsidR="00E3119A" w:rsidRDefault="00E3119A" w:rsidP="008451A7">
      <w:pPr>
        <w:jc w:val="both"/>
        <w:rPr>
          <w:lang w:val="fr-FR"/>
        </w:rPr>
      </w:pPr>
    </w:p>
    <w:p w14:paraId="011EB8A2" w14:textId="77777777" w:rsidR="00E3119A" w:rsidRDefault="00E3119A" w:rsidP="00E3119A">
      <w:pPr>
        <w:pStyle w:val="Heading2"/>
      </w:pPr>
      <w:bookmarkStart w:id="1747" w:name="Sit_Herdade_Pomar_fun_ciste1"/>
      <w:r>
        <w:t>ciste 1</w:t>
      </w:r>
    </w:p>
    <w:bookmarkEnd w:id="1747"/>
    <w:p w14:paraId="129DD40E" w14:textId="77777777" w:rsidR="00E3119A" w:rsidRDefault="00E3119A" w:rsidP="008451A7">
      <w:pPr>
        <w:jc w:val="both"/>
        <w:rPr>
          <w:lang w:val="fr-FR"/>
        </w:rPr>
      </w:pPr>
    </w:p>
    <w:p w14:paraId="4BDCCF37" w14:textId="410E1F2B" w:rsidR="0078097B" w:rsidRDefault="008E4925" w:rsidP="008451A7">
      <w:pPr>
        <w:jc w:val="both"/>
        <w:rPr>
          <w:lang w:val="fr-FR"/>
        </w:rPr>
      </w:pPr>
      <w:r>
        <w:rPr>
          <w:lang w:val="fr-FR"/>
        </w:rPr>
        <w:t xml:space="preserve">jeune femme avec deux vases de type </w:t>
      </w:r>
      <w:hyperlink r:id="rId3975" w:anchor="Cul_Odivelas" w:history="1">
        <w:r w:rsidR="00E3119A" w:rsidRPr="00184D51">
          <w:rPr>
            <w:rStyle w:val="Hyperlink"/>
            <w:lang w:val="fr-FR"/>
          </w:rPr>
          <w:t>Odivelas</w:t>
        </w:r>
      </w:hyperlink>
      <w:r>
        <w:rPr>
          <w:lang w:val="fr-FR"/>
        </w:rPr>
        <w:t>, datation calibrée entre 1560-1380 BC (BIB 2172)</w:t>
      </w:r>
    </w:p>
    <w:p w14:paraId="710643D0" w14:textId="77777777" w:rsidR="008E4925" w:rsidRPr="00E80E1E" w:rsidRDefault="008E4925" w:rsidP="008451A7">
      <w:pPr>
        <w:jc w:val="both"/>
        <w:rPr>
          <w:lang w:val="fr-FR"/>
        </w:rPr>
      </w:pPr>
    </w:p>
    <w:p w14:paraId="18646805" w14:textId="77777777" w:rsidR="00DB45F1" w:rsidRPr="00E80E1E" w:rsidRDefault="00DB45F1" w:rsidP="00426FF9">
      <w:pPr>
        <w:pStyle w:val="Heading1"/>
      </w:pPr>
      <w:bookmarkStart w:id="1748" w:name="Sit_Ervidel"/>
      <w:r w:rsidRPr="00E80E1E">
        <w:t>ERVIDEL</w:t>
      </w:r>
    </w:p>
    <w:bookmarkEnd w:id="1748"/>
    <w:p w14:paraId="5EF73931" w14:textId="77777777" w:rsidR="0078097B" w:rsidRDefault="0078097B" w:rsidP="0078097B">
      <w:pPr>
        <w:rPr>
          <w:lang w:val="fr-FR"/>
        </w:rPr>
      </w:pPr>
    </w:p>
    <w:p w14:paraId="4D5A018A" w14:textId="77777777" w:rsidR="0037103B" w:rsidRDefault="0037103B" w:rsidP="0078097B">
      <w:pPr>
        <w:rPr>
          <w:lang w:val="fr-FR"/>
        </w:rPr>
      </w:pPr>
      <w:r>
        <w:rPr>
          <w:lang w:val="fr-FR"/>
        </w:rPr>
        <w:t xml:space="preserve">Ervidel, Aljustrel. Stèles et nécropole </w:t>
      </w:r>
    </w:p>
    <w:p w14:paraId="10F9E4D3" w14:textId="77777777" w:rsidR="0037103B" w:rsidRDefault="0037103B" w:rsidP="0078097B">
      <w:pPr>
        <w:rPr>
          <w:lang w:val="fr-FR"/>
        </w:rPr>
      </w:pPr>
    </w:p>
    <w:p w14:paraId="5DCC3663" w14:textId="77777777" w:rsidR="0037103B" w:rsidRDefault="0037103B" w:rsidP="0037103B">
      <w:pPr>
        <w:pStyle w:val="Heading2"/>
      </w:pPr>
      <w:r>
        <w:t>stèles</w:t>
      </w:r>
    </w:p>
    <w:p w14:paraId="7E4F5598" w14:textId="77777777" w:rsidR="0037103B" w:rsidRPr="00E80E1E" w:rsidRDefault="0037103B" w:rsidP="0078097B">
      <w:pPr>
        <w:rPr>
          <w:lang w:val="fr-FR"/>
        </w:rPr>
      </w:pPr>
    </w:p>
    <w:p w14:paraId="44939C0F" w14:textId="21657598" w:rsidR="0078097B" w:rsidRPr="00A0014D" w:rsidRDefault="0078097B" w:rsidP="0078097B">
      <w:pPr>
        <w:rPr>
          <w:lang w:val="en-GB"/>
        </w:rPr>
      </w:pPr>
      <w:r>
        <w:rPr>
          <w:lang w:val="fr-FR"/>
        </w:rPr>
        <w:t xml:space="preserve">Fait rare, </w:t>
      </w:r>
      <w:r w:rsidR="00DF5828">
        <w:rPr>
          <w:lang w:val="fr-FR"/>
        </w:rPr>
        <w:t>c</w:t>
      </w:r>
      <w:r>
        <w:rPr>
          <w:lang w:val="fr-FR"/>
        </w:rPr>
        <w:t xml:space="preserve">es deux stèles appartiennent à deux traditions différentes: Ervidel 1 </w:t>
      </w:r>
      <w:r w:rsidRPr="008451A7">
        <w:rPr>
          <w:lang w:val="fr-FR"/>
        </w:rPr>
        <w:t>gr. de l'</w:t>
      </w:r>
      <w:hyperlink r:id="rId3976" w:anchor="Cul_Alentejo" w:history="1">
        <w:r w:rsidRPr="008451A7">
          <w:rPr>
            <w:rStyle w:val="Hyperlink"/>
            <w:lang w:val="fr-FR"/>
          </w:rPr>
          <w:t>Alentejo</w:t>
        </w:r>
      </w:hyperlink>
      <w:r w:rsidR="00DF5828" w:rsidRPr="00DF5828">
        <w:rPr>
          <w:lang w:val="fr-FR"/>
        </w:rPr>
        <w:t xml:space="preserve"> et</w:t>
      </w:r>
      <w:r w:rsidRPr="0078097B">
        <w:rPr>
          <w:lang w:val="fr-FR"/>
        </w:rPr>
        <w:t xml:space="preserve"> Ervidel 2 gr. </w:t>
      </w:r>
      <w:hyperlink r:id="rId3977" w:anchor="Cul_Extremadura" w:history="1">
        <w:r w:rsidR="00DF5828" w:rsidRPr="00A0014D">
          <w:rPr>
            <w:rStyle w:val="Hyperlink"/>
            <w:lang w:val="en-GB"/>
          </w:rPr>
          <w:t>Extrémadure</w:t>
        </w:r>
      </w:hyperlink>
      <w:r w:rsidR="004141FA" w:rsidRPr="00A0014D">
        <w:rPr>
          <w:lang w:val="en-GB"/>
        </w:rPr>
        <w:t xml:space="preserve">, v. </w:t>
      </w:r>
      <w:hyperlink r:id="rId3978" w:anchor="Cul_ASPI_rel" w:history="1">
        <w:r w:rsidR="004141FA" w:rsidRPr="00A0014D">
          <w:rPr>
            <w:rStyle w:val="Hyperlink"/>
            <w:lang w:val="en-GB"/>
          </w:rPr>
          <w:t>STEPI relations</w:t>
        </w:r>
      </w:hyperlink>
      <w:r w:rsidR="004141FA" w:rsidRPr="00A0014D">
        <w:rPr>
          <w:lang w:val="en-GB"/>
        </w:rPr>
        <w:t xml:space="preserve"> (SS BIB) </w:t>
      </w:r>
      <w:r w:rsidRPr="00A0014D">
        <w:rPr>
          <w:lang w:val="en-GB"/>
        </w:rPr>
        <w:t xml:space="preserve"> </w:t>
      </w:r>
      <w:r w:rsidR="00E3119A" w:rsidRPr="00A0014D">
        <w:rPr>
          <w:lang w:val="en-GB"/>
        </w:rPr>
        <w:t xml:space="preserve">v. </w:t>
      </w:r>
      <w:hyperlink r:id="rId3979" w:anchor="Sit_Herdade_Pomar" w:history="1">
        <w:r w:rsidR="00E3119A" w:rsidRPr="00A0014D">
          <w:rPr>
            <w:rStyle w:val="Hyperlink"/>
            <w:lang w:val="en-GB"/>
          </w:rPr>
          <w:t>Herdade do Pomar</w:t>
        </w:r>
      </w:hyperlink>
    </w:p>
    <w:p w14:paraId="6DD6BE64" w14:textId="77777777" w:rsidR="00DB45F1" w:rsidRPr="00A0014D" w:rsidRDefault="00DB45F1" w:rsidP="00DB45F1">
      <w:pPr>
        <w:rPr>
          <w:lang w:val="en-GB"/>
        </w:rPr>
      </w:pPr>
    </w:p>
    <w:p w14:paraId="62530573" w14:textId="77777777" w:rsidR="00DB45F1" w:rsidRPr="00A0014D" w:rsidRDefault="00DB45F1" w:rsidP="0037103B">
      <w:pPr>
        <w:pStyle w:val="Heading3"/>
        <w:rPr>
          <w:lang w:val="en-GB"/>
        </w:rPr>
      </w:pPr>
      <w:bookmarkStart w:id="1749" w:name="Sit_Ervidel_1"/>
      <w:r w:rsidRPr="00A0014D">
        <w:rPr>
          <w:lang w:val="en-GB"/>
        </w:rPr>
        <w:t>Ervidel 1</w:t>
      </w:r>
    </w:p>
    <w:bookmarkEnd w:id="1749"/>
    <w:p w14:paraId="26050830" w14:textId="77777777" w:rsidR="00DF5828" w:rsidRPr="00A0014D" w:rsidRDefault="00DF5828" w:rsidP="00DB45F1">
      <w:pPr>
        <w:rPr>
          <w:lang w:val="en-GB"/>
        </w:rPr>
      </w:pPr>
    </w:p>
    <w:p w14:paraId="2A17D322" w14:textId="47FE31E9" w:rsidR="00DB45F1" w:rsidRPr="005C7208" w:rsidRDefault="00DB45F1" w:rsidP="00DB45F1">
      <w:pPr>
        <w:rPr>
          <w:lang w:val="fr-FR"/>
        </w:rPr>
      </w:pPr>
      <w:r w:rsidRPr="005C7208">
        <w:rPr>
          <w:lang w:val="fr-FR"/>
        </w:rPr>
        <w:t>Stèle ibérique, gr. de l'</w:t>
      </w:r>
      <w:hyperlink r:id="rId3980" w:anchor="Cul_Alentejo" w:history="1">
        <w:r w:rsidRPr="005C7208">
          <w:rPr>
            <w:rStyle w:val="Hyperlink"/>
            <w:lang w:val="fr-FR"/>
          </w:rPr>
          <w:t>Alentejo</w:t>
        </w:r>
      </w:hyperlink>
      <w:r w:rsidRPr="005C7208">
        <w:rPr>
          <w:lang w:val="fr-FR"/>
        </w:rPr>
        <w:t xml:space="preserve"> </w:t>
      </w:r>
      <w:r w:rsidR="00DF3827" w:rsidRPr="005C7208">
        <w:rPr>
          <w:lang w:val="fr-FR"/>
        </w:rPr>
        <w:t>(</w:t>
      </w:r>
      <w:hyperlink r:id="rId3981" w:anchor="Cul_Alentejo_context_reg_SV" w:history="1">
        <w:r w:rsidR="009238E9">
          <w:rPr>
            <w:rStyle w:val="Hyperlink"/>
            <w:lang w:val="fr-FR"/>
          </w:rPr>
          <w:t xml:space="preserve">conc. </w:t>
        </w:r>
        <w:r w:rsidR="009238E9" w:rsidRPr="00DF3827">
          <w:rPr>
            <w:rStyle w:val="Hyperlink"/>
            <w:lang w:val="fr-FR"/>
          </w:rPr>
          <w:t>SV</w:t>
        </w:r>
      </w:hyperlink>
      <w:r w:rsidR="00DF3827" w:rsidRPr="005C7208">
        <w:rPr>
          <w:lang w:val="fr-FR"/>
        </w:rPr>
        <w:t xml:space="preserve">) </w:t>
      </w:r>
      <w:r w:rsidRPr="005C7208">
        <w:rPr>
          <w:lang w:val="fr-FR"/>
        </w:rPr>
        <w:t xml:space="preserve">(BIB 2172) </w:t>
      </w:r>
      <w:hyperlink r:id="rId3982" w:anchor="Cul_Art_TAC_T_x_anciforme" w:history="1">
        <w:r w:rsidRPr="005C7208">
          <w:rPr>
            <w:rStyle w:val="Hyperlink"/>
            <w:lang w:val="fr-FR"/>
          </w:rPr>
          <w:t>anciforme</w:t>
        </w:r>
      </w:hyperlink>
      <w:r w:rsidRPr="005C7208">
        <w:rPr>
          <w:lang w:val="fr-FR"/>
        </w:rPr>
        <w:t xml:space="preserve">, </w:t>
      </w:r>
      <w:hyperlink r:id="rId3983" w:anchor="Cul_Art_TAC_T_a_empreinte_pied" w:history="1">
        <w:r w:rsidRPr="005C7208">
          <w:rPr>
            <w:rStyle w:val="Hyperlink"/>
            <w:lang w:val="fr-FR"/>
          </w:rPr>
          <w:t>empreintes de pieds</w:t>
        </w:r>
      </w:hyperlink>
      <w:r w:rsidRPr="005C7208">
        <w:rPr>
          <w:lang w:val="fr-FR"/>
        </w:rPr>
        <w:t xml:space="preserve"> (BIB 2172) </w:t>
      </w:r>
      <w:r w:rsidR="005565B3" w:rsidRPr="005C7208">
        <w:rPr>
          <w:lang w:val="fr-FR"/>
        </w:rPr>
        <w:t xml:space="preserve">// </w:t>
      </w:r>
      <w:hyperlink r:id="rId3984" w:anchor="Sit_Gomes_Aires" w:history="1">
        <w:r w:rsidR="005565B3" w:rsidRPr="005C7208">
          <w:rPr>
            <w:rStyle w:val="Hyperlink"/>
            <w:lang w:val="fr-FR"/>
          </w:rPr>
          <w:t>Gomes Aires</w:t>
        </w:r>
      </w:hyperlink>
    </w:p>
    <w:p w14:paraId="6F0B93F1" w14:textId="77777777" w:rsidR="004564DC" w:rsidRPr="00866860" w:rsidRDefault="004564DC" w:rsidP="00DB45F1">
      <w:pPr>
        <w:rPr>
          <w:lang w:val="fr-FR"/>
        </w:rPr>
      </w:pPr>
      <w:r w:rsidRPr="00866860">
        <w:rPr>
          <w:lang w:val="fr-FR"/>
        </w:rPr>
        <w:t>Fragmentaire</w:t>
      </w:r>
    </w:p>
    <w:p w14:paraId="2A378787" w14:textId="77777777" w:rsidR="00594806" w:rsidRPr="00866860" w:rsidRDefault="00594806" w:rsidP="00DB45F1">
      <w:pPr>
        <w:rPr>
          <w:lang w:val="fr-FR"/>
        </w:rPr>
      </w:pPr>
    </w:p>
    <w:p w14:paraId="2F570D00" w14:textId="77777777" w:rsidR="00594806" w:rsidRPr="00594806" w:rsidRDefault="00594806" w:rsidP="0037103B">
      <w:pPr>
        <w:pStyle w:val="Heading4"/>
      </w:pPr>
      <w:r w:rsidRPr="00594806">
        <w:t>hache</w:t>
      </w:r>
    </w:p>
    <w:p w14:paraId="399A935D" w14:textId="77777777" w:rsidR="0037103B" w:rsidRDefault="0037103B" w:rsidP="00DB45F1">
      <w:pPr>
        <w:rPr>
          <w:lang w:val="fr-FR"/>
        </w:rPr>
      </w:pPr>
    </w:p>
    <w:p w14:paraId="7A1432DE" w14:textId="3DD55990" w:rsidR="00594806" w:rsidRPr="0032190F" w:rsidRDefault="00000000" w:rsidP="00DB45F1">
      <w:pPr>
        <w:rPr>
          <w:lang w:val="fr-FR"/>
        </w:rPr>
      </w:pPr>
      <w:hyperlink r:id="rId3985" w:anchor="Cul_Alentejo_stele_o_hache" w:history="1">
        <w:r w:rsidR="00B0304B" w:rsidRPr="00B0304B">
          <w:rPr>
            <w:rStyle w:val="Hyperlink"/>
            <w:lang w:val="fr-FR"/>
          </w:rPr>
          <w:t>hache</w:t>
        </w:r>
      </w:hyperlink>
      <w:r w:rsidR="00B0304B" w:rsidRPr="00B0304B">
        <w:rPr>
          <w:lang w:val="fr-FR"/>
        </w:rPr>
        <w:t xml:space="preserve">, </w:t>
      </w:r>
      <w:hyperlink r:id="rId3986" w:anchor="Typ_Hache_douille" w:history="1">
        <w:r w:rsidR="005C0B98" w:rsidRPr="005C0B98">
          <w:rPr>
            <w:rStyle w:val="Hyperlink"/>
            <w:lang w:val="fr-FR"/>
          </w:rPr>
          <w:t>hache à douille</w:t>
        </w:r>
      </w:hyperlink>
      <w:r w:rsidR="005C0B98">
        <w:rPr>
          <w:i/>
          <w:lang w:val="fr-FR"/>
        </w:rPr>
        <w:t xml:space="preserve"> </w:t>
      </w:r>
      <w:r w:rsidR="00594806">
        <w:rPr>
          <w:lang w:val="fr-FR"/>
        </w:rPr>
        <w:t xml:space="preserve">peut-être liée au vecteur mycénien (BIB 2964) </w:t>
      </w:r>
      <w:r w:rsidR="00594806" w:rsidRPr="0032190F">
        <w:rPr>
          <w:lang w:val="fr-FR"/>
        </w:rPr>
        <w:t xml:space="preserve">Possible figuration d’une </w:t>
      </w:r>
      <w:hyperlink r:id="rId3987" w:anchor="Cul_Art_TAC_T_t_hache_lame_emmanchee" w:history="1">
        <w:r w:rsidR="00594806" w:rsidRPr="00DF5828">
          <w:rPr>
            <w:rStyle w:val="Hyperlink"/>
            <w:lang w:val="fr-FR"/>
          </w:rPr>
          <w:t>hache avec enmanchement direct</w:t>
        </w:r>
      </w:hyperlink>
      <w:r w:rsidR="00594806" w:rsidRPr="0032190F">
        <w:rPr>
          <w:lang w:val="fr-FR"/>
        </w:rPr>
        <w:t xml:space="preserve"> (BIB 2187)</w:t>
      </w:r>
    </w:p>
    <w:p w14:paraId="73F077EA" w14:textId="77777777" w:rsidR="00DB45F1" w:rsidRPr="0032190F" w:rsidRDefault="00DB45F1" w:rsidP="00DB45F1">
      <w:pPr>
        <w:rPr>
          <w:lang w:val="fr-FR"/>
        </w:rPr>
      </w:pPr>
    </w:p>
    <w:p w14:paraId="6B354337" w14:textId="77777777" w:rsidR="00DB45F1" w:rsidRPr="00067879" w:rsidRDefault="00DB45F1" w:rsidP="0037103B">
      <w:pPr>
        <w:pStyle w:val="Heading3"/>
      </w:pPr>
      <w:bookmarkStart w:id="1750" w:name="Sit_Ervidel_2"/>
      <w:r w:rsidRPr="00067879">
        <w:t>Ervidel 2</w:t>
      </w:r>
    </w:p>
    <w:bookmarkEnd w:id="1750"/>
    <w:p w14:paraId="756094E1" w14:textId="77777777" w:rsidR="0078097B" w:rsidRDefault="0078097B" w:rsidP="00DB45F1">
      <w:pPr>
        <w:jc w:val="both"/>
        <w:rPr>
          <w:lang w:val="fr-FR"/>
        </w:rPr>
      </w:pPr>
    </w:p>
    <w:p w14:paraId="153C7E57" w14:textId="3C04E8E0" w:rsidR="002E3DE4" w:rsidRDefault="004564DC" w:rsidP="002E3DE4">
      <w:pPr>
        <w:jc w:val="both"/>
        <w:rPr>
          <w:lang w:val="fr-FR"/>
        </w:rPr>
      </w:pPr>
      <w:r w:rsidRPr="0078097B">
        <w:rPr>
          <w:lang w:val="fr-FR"/>
        </w:rPr>
        <w:t xml:space="preserve">gr. </w:t>
      </w:r>
      <w:hyperlink r:id="rId3988" w:anchor="Cul_Extremadura" w:history="1">
        <w:r w:rsidRPr="00866860">
          <w:rPr>
            <w:rStyle w:val="Hyperlink"/>
            <w:lang w:val="fr-FR"/>
          </w:rPr>
          <w:t>Extrémadure</w:t>
        </w:r>
      </w:hyperlink>
      <w:r w:rsidRPr="00866860">
        <w:rPr>
          <w:lang w:val="fr-FR"/>
        </w:rPr>
        <w:t xml:space="preserve"> </w:t>
      </w:r>
      <w:r w:rsidR="0078097B">
        <w:rPr>
          <w:lang w:val="fr-FR"/>
        </w:rPr>
        <w:t>(SS BIB)</w:t>
      </w:r>
      <w:r w:rsidR="00F613CE">
        <w:rPr>
          <w:lang w:val="fr-FR"/>
        </w:rPr>
        <w:t>,</w:t>
      </w:r>
      <w:r w:rsidR="0078097B">
        <w:rPr>
          <w:lang w:val="fr-FR"/>
        </w:rPr>
        <w:t xml:space="preserve"> </w:t>
      </w:r>
      <w:hyperlink r:id="rId3989" w:anchor="Cul_Extremadura_per_Celestino2011_IIIc" w:history="1">
        <w:r w:rsidR="002E3DE4" w:rsidRPr="00647A2A">
          <w:rPr>
            <w:rStyle w:val="Hyperlink"/>
            <w:lang w:val="fr-FR"/>
          </w:rPr>
          <w:t>type I</w:t>
        </w:r>
        <w:r w:rsidR="002E3DE4">
          <w:rPr>
            <w:rStyle w:val="Hyperlink"/>
            <w:lang w:val="fr-FR"/>
          </w:rPr>
          <w:t>IIC</w:t>
        </w:r>
      </w:hyperlink>
      <w:r w:rsidR="002E3DE4" w:rsidRPr="00647A2A">
        <w:rPr>
          <w:lang w:val="fr-FR"/>
        </w:rPr>
        <w:t xml:space="preserve"> (BIB 3063)</w:t>
      </w:r>
      <w:r w:rsidR="00F613CE">
        <w:rPr>
          <w:lang w:val="fr-FR"/>
        </w:rPr>
        <w:t xml:space="preserve"> </w:t>
      </w:r>
    </w:p>
    <w:p w14:paraId="4CC79A29" w14:textId="77777777" w:rsidR="002E3DE4" w:rsidRDefault="002E3DE4" w:rsidP="002E3DE4">
      <w:pPr>
        <w:rPr>
          <w:lang w:val="fr-FR"/>
        </w:rPr>
      </w:pPr>
    </w:p>
    <w:p w14:paraId="2071E678" w14:textId="77777777" w:rsidR="002E3DE4" w:rsidRDefault="002E3DE4" w:rsidP="002E3DE4">
      <w:pPr>
        <w:pStyle w:val="Heading4"/>
      </w:pPr>
      <w:r>
        <w:t>thème</w:t>
      </w:r>
    </w:p>
    <w:p w14:paraId="4CA35FB0" w14:textId="77777777" w:rsidR="002E3DE4" w:rsidRDefault="002E3DE4" w:rsidP="002E3DE4">
      <w:pPr>
        <w:rPr>
          <w:lang w:val="fr-FR"/>
        </w:rPr>
      </w:pPr>
    </w:p>
    <w:p w14:paraId="329AB177" w14:textId="41D4AAEC" w:rsidR="002E3DE4" w:rsidRDefault="00000000" w:rsidP="002E3DE4">
      <w:pPr>
        <w:jc w:val="both"/>
        <w:rPr>
          <w:lang w:val="fr-FR"/>
        </w:rPr>
      </w:pPr>
      <w:hyperlink r:id="rId3990" w:anchor="Cul_Extremadura_T_lance" w:history="1">
        <w:r w:rsidR="00DE55E6" w:rsidRPr="00DE55E6">
          <w:rPr>
            <w:rStyle w:val="Hyperlink"/>
            <w:lang w:val="fr-FR"/>
          </w:rPr>
          <w:t>lance</w:t>
        </w:r>
      </w:hyperlink>
      <w:r w:rsidR="002E3DE4" w:rsidRPr="00A3757F">
        <w:rPr>
          <w:lang w:val="fr-FR"/>
        </w:rPr>
        <w:t xml:space="preserve">, </w:t>
      </w:r>
      <w:hyperlink r:id="rId3991" w:anchor="Cul_Art_TAC_T_a_personnage_masc" w:history="1">
        <w:r w:rsidR="002E3DE4">
          <w:rPr>
            <w:rStyle w:val="Hyperlink"/>
            <w:lang w:val="fr-FR"/>
          </w:rPr>
          <w:t>p</w:t>
        </w:r>
        <w:r w:rsidR="002E3DE4" w:rsidRPr="006E48F7">
          <w:rPr>
            <w:rStyle w:val="Hyperlink"/>
            <w:lang w:val="fr-FR"/>
          </w:rPr>
          <w:t>ersonnage masculin</w:t>
        </w:r>
      </w:hyperlink>
      <w:r w:rsidR="002E3DE4" w:rsidRPr="00A3757F">
        <w:rPr>
          <w:lang w:val="fr-FR"/>
        </w:rPr>
        <w:t xml:space="preserve"> avec une </w:t>
      </w:r>
      <w:hyperlink r:id="rId3992" w:anchor="Cul_Art_TAC_T_t_epee" w:history="1">
        <w:r w:rsidR="002E3DE4" w:rsidRPr="00666BEE">
          <w:rPr>
            <w:rStyle w:val="Hyperlink"/>
            <w:lang w:val="fr-FR"/>
          </w:rPr>
          <w:t>épée</w:t>
        </w:r>
      </w:hyperlink>
      <w:r w:rsidR="002E3DE4" w:rsidRPr="00A3757F">
        <w:rPr>
          <w:lang w:val="fr-FR"/>
        </w:rPr>
        <w:t xml:space="preserve"> à la </w:t>
      </w:r>
      <w:hyperlink r:id="rId3993" w:anchor="Cul_Art_TAC_T_t_ceinture" w:history="1">
        <w:r w:rsidR="002E3DE4" w:rsidRPr="00683577">
          <w:rPr>
            <w:rStyle w:val="Hyperlink"/>
            <w:lang w:val="fr-FR"/>
          </w:rPr>
          <w:t>ceintur</w:t>
        </w:r>
        <w:r w:rsidR="002E3DE4">
          <w:rPr>
            <w:rStyle w:val="Hyperlink"/>
            <w:lang w:val="fr-FR"/>
          </w:rPr>
          <w:t>e</w:t>
        </w:r>
      </w:hyperlink>
      <w:r w:rsidR="002E3DE4">
        <w:rPr>
          <w:lang w:val="fr-FR"/>
        </w:rPr>
        <w:t xml:space="preserve">, </w:t>
      </w:r>
      <w:hyperlink r:id="rId3994" w:anchor="Cul_Extremadura_T_fibule" w:history="1">
        <w:r w:rsidR="002E3DE4" w:rsidRPr="00673BF4">
          <w:rPr>
            <w:rStyle w:val="Hyperlink"/>
            <w:lang w:val="fr-FR" w:eastAsia="fr-FR"/>
          </w:rPr>
          <w:t>fibule</w:t>
        </w:r>
      </w:hyperlink>
      <w:r w:rsidR="002E3DE4">
        <w:rPr>
          <w:lang w:val="fr-FR" w:eastAsia="fr-FR"/>
        </w:rPr>
        <w:t xml:space="preserve"> </w:t>
      </w:r>
      <w:r w:rsidR="002E3DE4">
        <w:rPr>
          <w:lang w:val="fr-FR"/>
        </w:rPr>
        <w:t xml:space="preserve">(SS BIB), </w:t>
      </w:r>
      <w:hyperlink r:id="rId3995" w:anchor="Cul_Art_TAC_T_z_canide_chien" w:history="1">
        <w:r w:rsidR="002E3DE4" w:rsidRPr="006E48F7">
          <w:rPr>
            <w:rStyle w:val="Hyperlink"/>
            <w:lang w:val="fr-FR"/>
          </w:rPr>
          <w:t>chien</w:t>
        </w:r>
      </w:hyperlink>
      <w:r w:rsidR="002E3DE4">
        <w:rPr>
          <w:lang w:val="fr-FR"/>
        </w:rPr>
        <w:t xml:space="preserve">, </w:t>
      </w:r>
      <w:hyperlink r:id="rId3996" w:anchor="Cul_Art_TAC_T_t_peigne" w:history="1">
        <w:r w:rsidR="002E3DE4" w:rsidRPr="00666BEE">
          <w:rPr>
            <w:rStyle w:val="Hyperlink"/>
            <w:lang w:val="fr-FR"/>
          </w:rPr>
          <w:t>peigne</w:t>
        </w:r>
      </w:hyperlink>
      <w:r w:rsidR="002E3DE4" w:rsidRPr="00D12C45">
        <w:rPr>
          <w:lang w:val="fr-FR"/>
        </w:rPr>
        <w:t xml:space="preserve">, </w:t>
      </w:r>
      <w:hyperlink r:id="rId3997" w:anchor="Cul_Extremadura_T_miroir" w:history="1">
        <w:r w:rsidR="00F93E01" w:rsidRPr="0053189F">
          <w:rPr>
            <w:rStyle w:val="Hyperlink"/>
            <w:lang w:val="fr-FR"/>
          </w:rPr>
          <w:t>miroir</w:t>
        </w:r>
      </w:hyperlink>
      <w:r w:rsidR="002E3DE4" w:rsidRPr="00D12C45">
        <w:rPr>
          <w:lang w:val="fr-FR"/>
        </w:rPr>
        <w:t xml:space="preserve">, </w:t>
      </w:r>
      <w:hyperlink r:id="rId3998" w:anchor="Cul_Art_TAC_T_t_bouclier" w:history="1">
        <w:r w:rsidR="002E3DE4" w:rsidRPr="006E48F7">
          <w:rPr>
            <w:rStyle w:val="Hyperlink"/>
            <w:lang w:val="fr-FR"/>
          </w:rPr>
          <w:t>bouclier</w:t>
        </w:r>
      </w:hyperlink>
      <w:r w:rsidR="002E3DE4" w:rsidRPr="00D12C45">
        <w:rPr>
          <w:lang w:val="fr-FR"/>
        </w:rPr>
        <w:t xml:space="preserve"> en </w:t>
      </w:r>
      <w:r w:rsidR="002E3DE4">
        <w:rPr>
          <w:lang w:val="fr-FR"/>
        </w:rPr>
        <w:t>V</w:t>
      </w:r>
      <w:r w:rsidR="002E3DE4" w:rsidRPr="00D12C45">
        <w:rPr>
          <w:lang w:val="fr-FR"/>
        </w:rPr>
        <w:t xml:space="preserve">, </w:t>
      </w:r>
      <w:r w:rsidR="002E3DE4">
        <w:rPr>
          <w:lang w:val="fr-FR"/>
        </w:rPr>
        <w:t xml:space="preserve">deux </w:t>
      </w:r>
      <w:hyperlink r:id="rId3999" w:anchor="Cul_Art_TAC_T_a_personnage" w:history="1">
        <w:r w:rsidR="002E3DE4" w:rsidRPr="00D12C45">
          <w:rPr>
            <w:rStyle w:val="Hyperlink"/>
            <w:lang w:val="fr-FR"/>
          </w:rPr>
          <w:t>personnag</w:t>
        </w:r>
        <w:r w:rsidR="002E3DE4">
          <w:rPr>
            <w:rStyle w:val="Hyperlink"/>
            <w:lang w:val="fr-FR"/>
          </w:rPr>
          <w:t>es</w:t>
        </w:r>
      </w:hyperlink>
      <w:r w:rsidR="002E3DE4" w:rsidRPr="00D12C45">
        <w:rPr>
          <w:lang w:val="fr-FR"/>
        </w:rPr>
        <w:t xml:space="preserve"> renversés</w:t>
      </w:r>
      <w:r w:rsidR="002E3DE4">
        <w:rPr>
          <w:lang w:val="fr-FR"/>
        </w:rPr>
        <w:t xml:space="preserve"> dont un masculin, le second a ce qui semble être une coiffe, ponctuations</w:t>
      </w:r>
      <w:r w:rsidR="002E3DE4" w:rsidRPr="00D12C45">
        <w:rPr>
          <w:lang w:val="fr-FR"/>
        </w:rPr>
        <w:t xml:space="preserve"> (</w:t>
      </w:r>
      <w:r w:rsidR="002E3DE4">
        <w:rPr>
          <w:lang w:val="fr-FR"/>
        </w:rPr>
        <w:t>SS BIB</w:t>
      </w:r>
      <w:r w:rsidR="002E3DE4" w:rsidRPr="00D12C45">
        <w:rPr>
          <w:lang w:val="fr-FR"/>
        </w:rPr>
        <w:t>)</w:t>
      </w:r>
    </w:p>
    <w:p w14:paraId="7396E37D" w14:textId="77777777" w:rsidR="00F613CE" w:rsidRDefault="00F613CE" w:rsidP="002E3DE4">
      <w:pPr>
        <w:jc w:val="both"/>
        <w:rPr>
          <w:lang w:val="fr-FR"/>
        </w:rPr>
      </w:pPr>
    </w:p>
    <w:p w14:paraId="7EA23AA0" w14:textId="77777777" w:rsidR="00F613CE" w:rsidRDefault="00F613CE" w:rsidP="00F613CE">
      <w:pPr>
        <w:pStyle w:val="Heading5"/>
      </w:pPr>
      <w:r>
        <w:t>personnage</w:t>
      </w:r>
    </w:p>
    <w:p w14:paraId="30B01505" w14:textId="2B15DA0A" w:rsidR="002E3DE4" w:rsidRDefault="00000000" w:rsidP="002E3DE4">
      <w:pPr>
        <w:rPr>
          <w:lang w:val="fr-FR"/>
        </w:rPr>
      </w:pPr>
      <w:hyperlink r:id="rId4000" w:anchor="Cul_Art_TAC_T_a_personnage_masc" w:history="1">
        <w:r w:rsidR="00F613CE">
          <w:rPr>
            <w:rStyle w:val="Hyperlink"/>
            <w:lang w:val="fr-FR"/>
          </w:rPr>
          <w:t>p</w:t>
        </w:r>
        <w:r w:rsidR="00F613CE" w:rsidRPr="006E48F7">
          <w:rPr>
            <w:rStyle w:val="Hyperlink"/>
            <w:lang w:val="fr-FR"/>
          </w:rPr>
          <w:t>ersonnage masculin</w:t>
        </w:r>
      </w:hyperlink>
      <w:r w:rsidR="00F613CE" w:rsidRPr="00D12C45">
        <w:rPr>
          <w:lang w:val="fr-FR"/>
        </w:rPr>
        <w:t xml:space="preserve"> </w:t>
      </w:r>
      <w:r w:rsidR="00F613CE" w:rsidRPr="00A3757F">
        <w:rPr>
          <w:lang w:val="fr-FR"/>
        </w:rPr>
        <w:t>en position dynamique</w:t>
      </w:r>
      <w:r w:rsidR="00F613CE">
        <w:rPr>
          <w:lang w:val="fr-FR"/>
        </w:rPr>
        <w:t xml:space="preserve"> (SS BIB)</w:t>
      </w:r>
    </w:p>
    <w:p w14:paraId="6E233542" w14:textId="77777777" w:rsidR="002E3DE4" w:rsidRDefault="002E3DE4" w:rsidP="002E3DE4">
      <w:pPr>
        <w:pStyle w:val="Heading5"/>
      </w:pPr>
      <w:r>
        <w:t>fibule</w:t>
      </w:r>
    </w:p>
    <w:p w14:paraId="57BF1A03" w14:textId="3E758B61" w:rsidR="002E3DE4" w:rsidRDefault="00000000" w:rsidP="00DB45F1">
      <w:pPr>
        <w:jc w:val="both"/>
        <w:rPr>
          <w:lang w:val="fr-FR"/>
        </w:rPr>
      </w:pPr>
      <w:hyperlink r:id="rId4001" w:anchor="Cul_Proto_Art_TAC_T_t_fibule_codo" w:history="1">
        <w:r w:rsidR="002E3DE4" w:rsidRPr="0032190F">
          <w:rPr>
            <w:rStyle w:val="Hyperlink"/>
            <w:lang w:val="fr-FR"/>
          </w:rPr>
          <w:t xml:space="preserve">fibule </w:t>
        </w:r>
        <w:r w:rsidR="002E3DE4" w:rsidRPr="0032190F">
          <w:rPr>
            <w:rStyle w:val="Hyperlink"/>
            <w:i/>
            <w:lang w:val="fr-FR"/>
          </w:rPr>
          <w:t>de codo</w:t>
        </w:r>
      </w:hyperlink>
      <w:r w:rsidR="002E3DE4">
        <w:rPr>
          <w:lang w:val="fr-FR"/>
        </w:rPr>
        <w:t xml:space="preserve">, </w:t>
      </w:r>
      <w:r w:rsidR="002E3DE4" w:rsidRPr="00BA58E0">
        <w:rPr>
          <w:lang w:val="fr-FR"/>
        </w:rPr>
        <w:t>(BIB 2172)</w:t>
      </w:r>
      <w:r w:rsidR="002E3DE4">
        <w:rPr>
          <w:lang w:val="fr-FR"/>
        </w:rPr>
        <w:t>,</w:t>
      </w:r>
    </w:p>
    <w:p w14:paraId="5955DACD" w14:textId="77777777" w:rsidR="001F0B99" w:rsidRDefault="001F0B99" w:rsidP="00DB45F1">
      <w:pPr>
        <w:jc w:val="both"/>
        <w:rPr>
          <w:lang w:val="fr-FR"/>
        </w:rPr>
      </w:pPr>
    </w:p>
    <w:p w14:paraId="4DB7D206" w14:textId="77777777" w:rsidR="001F0B99" w:rsidRPr="000329E9" w:rsidRDefault="001F0B99" w:rsidP="0037103B">
      <w:pPr>
        <w:pStyle w:val="Heading4"/>
      </w:pPr>
      <w:r w:rsidRPr="000329E9">
        <w:t>datation</w:t>
      </w:r>
    </w:p>
    <w:p w14:paraId="20010B12" w14:textId="554E3785" w:rsidR="00E82A5D" w:rsidRDefault="00F613CE" w:rsidP="008451A7">
      <w:pPr>
        <w:jc w:val="both"/>
        <w:rPr>
          <w:lang w:val="fr-FR"/>
        </w:rPr>
      </w:pPr>
      <w:r w:rsidRPr="00F613CE">
        <w:rPr>
          <w:lang w:val="fr-FR"/>
        </w:rPr>
        <w:t>Récente (latéralisation du personnage</w:t>
      </w:r>
      <w:r>
        <w:rPr>
          <w:lang w:val="fr-FR"/>
        </w:rPr>
        <w:t xml:space="preserve">) (SS BIB) </w:t>
      </w:r>
      <w:hyperlink r:id="rId4002" w:anchor="Cul_Extremadura_per_fases_Intermed" w:history="1">
        <w:r w:rsidR="001F0B99" w:rsidRPr="006929E9">
          <w:rPr>
            <w:rStyle w:val="Hyperlink"/>
            <w:lang w:val="fr-FR"/>
          </w:rPr>
          <w:t>Phase intermédiaire</w:t>
        </w:r>
      </w:hyperlink>
      <w:r w:rsidR="001F0B99">
        <w:rPr>
          <w:lang w:val="fr-FR"/>
        </w:rPr>
        <w:t xml:space="preserve"> (BIB 2868) </w:t>
      </w:r>
      <w:r w:rsidR="00E82A5D">
        <w:rPr>
          <w:lang w:val="fr-FR"/>
        </w:rPr>
        <w:t>Stèle tardive, sous-type III ou D de Almagro Gorbea 1977 (BIB 2868)</w:t>
      </w:r>
    </w:p>
    <w:p w14:paraId="631271AD" w14:textId="77777777" w:rsidR="002E3DE4" w:rsidRDefault="002E3DE4" w:rsidP="008451A7">
      <w:pPr>
        <w:jc w:val="both"/>
        <w:rPr>
          <w:lang w:val="fr-FR"/>
        </w:rPr>
      </w:pPr>
    </w:p>
    <w:p w14:paraId="559FE645" w14:textId="77777777" w:rsidR="002E3DE4" w:rsidRDefault="002E3DE4" w:rsidP="002E3DE4">
      <w:pPr>
        <w:pStyle w:val="Heading4"/>
      </w:pPr>
      <w:r>
        <w:t>contexte</w:t>
      </w:r>
    </w:p>
    <w:p w14:paraId="7251B889" w14:textId="77777777" w:rsidR="002E3DE4" w:rsidRPr="002E3DE4" w:rsidRDefault="002E3DE4" w:rsidP="002E3DE4">
      <w:pPr>
        <w:rPr>
          <w:lang w:val="fr-FR" w:eastAsia="fr-FR"/>
        </w:rPr>
      </w:pPr>
    </w:p>
    <w:p w14:paraId="442146F2" w14:textId="1749F846" w:rsidR="002E3DE4" w:rsidRDefault="002E3DE4" w:rsidP="008451A7">
      <w:pPr>
        <w:jc w:val="both"/>
        <w:rPr>
          <w:lang w:val="fr-FR"/>
        </w:rPr>
      </w:pPr>
      <w:r>
        <w:rPr>
          <w:lang w:val="fr-FR"/>
        </w:rPr>
        <w:lastRenderedPageBreak/>
        <w:t xml:space="preserve">Identifié proche de la nécropole de </w:t>
      </w:r>
      <w:hyperlink r:id="rId4003" w:anchor="Sit_Herdade_Pomar" w:history="1">
        <w:r w:rsidRPr="00322A6F">
          <w:rPr>
            <w:rStyle w:val="Hyperlink"/>
            <w:lang w:val="fr-FR"/>
          </w:rPr>
          <w:t>Herdade do Pomar</w:t>
        </w:r>
      </w:hyperlink>
      <w:r w:rsidRPr="00322A6F">
        <w:rPr>
          <w:lang w:val="fr-FR"/>
        </w:rPr>
        <w:t xml:space="preserve"> </w:t>
      </w:r>
      <w:r>
        <w:rPr>
          <w:lang w:val="fr-FR"/>
        </w:rPr>
        <w:t xml:space="preserve">où des datations renvoient à des contextes un peu plus anciens que le BF (BIB 3060) </w:t>
      </w:r>
      <w:r w:rsidRPr="0032190F">
        <w:rPr>
          <w:lang w:val="fr-FR"/>
        </w:rPr>
        <w:t>Pour cette stèle, Almagro (1977) pour appuyer sa thèse, a supposé une relation avec des enterrements en ciste, ce qui est très douteux (BIB 2177 p. 17)</w:t>
      </w:r>
    </w:p>
    <w:p w14:paraId="4BAB9066" w14:textId="77777777" w:rsidR="0037103B" w:rsidRDefault="0037103B" w:rsidP="008451A7">
      <w:pPr>
        <w:jc w:val="both"/>
        <w:rPr>
          <w:lang w:val="fr-FR"/>
        </w:rPr>
      </w:pPr>
    </w:p>
    <w:p w14:paraId="0FCF74C5" w14:textId="77777777" w:rsidR="0037103B" w:rsidRDefault="0037103B" w:rsidP="0037103B">
      <w:pPr>
        <w:pStyle w:val="Heading2"/>
      </w:pPr>
      <w:bookmarkStart w:id="1751" w:name="Sit_Ervidel__fun"/>
      <w:r>
        <w:t>nécropole</w:t>
      </w:r>
    </w:p>
    <w:bookmarkEnd w:id="1751"/>
    <w:p w14:paraId="24BF69A2" w14:textId="77777777" w:rsidR="007F709C" w:rsidRDefault="007F709C" w:rsidP="008451A7">
      <w:pPr>
        <w:jc w:val="both"/>
        <w:rPr>
          <w:lang w:val="fr-FR"/>
        </w:rPr>
      </w:pPr>
    </w:p>
    <w:p w14:paraId="5E442AF1" w14:textId="2FE02B6C" w:rsidR="0037103B" w:rsidRDefault="0037103B" w:rsidP="008451A7">
      <w:pPr>
        <w:jc w:val="both"/>
        <w:rPr>
          <w:lang w:val="fr-FR"/>
        </w:rPr>
      </w:pPr>
      <w:r>
        <w:rPr>
          <w:lang w:val="fr-FR"/>
        </w:rPr>
        <w:t xml:space="preserve">Horizon de </w:t>
      </w:r>
      <w:hyperlink r:id="rId4004" w:anchor="Cul_Santa_Vitoria_fun" w:history="1">
        <w:r w:rsidRPr="0037103B">
          <w:rPr>
            <w:rStyle w:val="Hyperlink"/>
            <w:lang w:val="fr-FR"/>
          </w:rPr>
          <w:t>Santa Vitoria</w:t>
        </w:r>
      </w:hyperlink>
      <w:r>
        <w:rPr>
          <w:lang w:val="fr-FR"/>
        </w:rPr>
        <w:t xml:space="preserve"> (BIB 2868)</w:t>
      </w:r>
    </w:p>
    <w:p w14:paraId="78303724" w14:textId="77777777" w:rsidR="0037103B" w:rsidRPr="00786664" w:rsidRDefault="0037103B" w:rsidP="008451A7">
      <w:pPr>
        <w:jc w:val="both"/>
        <w:rPr>
          <w:lang w:val="fr-FR"/>
        </w:rPr>
      </w:pPr>
    </w:p>
    <w:p w14:paraId="6CC046E1" w14:textId="77777777" w:rsidR="00DB45F1" w:rsidRPr="00786664" w:rsidRDefault="00DB45F1" w:rsidP="00426FF9">
      <w:pPr>
        <w:pStyle w:val="Heading1"/>
      </w:pPr>
      <w:bookmarkStart w:id="1752" w:name="Sit_Gomes_Aires"/>
      <w:r w:rsidRPr="00786664">
        <w:t>GOMES AIRES</w:t>
      </w:r>
    </w:p>
    <w:bookmarkEnd w:id="1752"/>
    <w:p w14:paraId="276C07AC" w14:textId="77777777" w:rsidR="008451A7" w:rsidRPr="00786664" w:rsidRDefault="008451A7" w:rsidP="00242C0F">
      <w:pPr>
        <w:rPr>
          <w:lang w:val="fr-FR"/>
        </w:rPr>
      </w:pPr>
    </w:p>
    <w:p w14:paraId="766F148B" w14:textId="247B99A7" w:rsidR="00DB45F1" w:rsidRDefault="00790D63" w:rsidP="00242C0F">
      <w:pPr>
        <w:rPr>
          <w:lang w:val="fr-FR"/>
        </w:rPr>
      </w:pPr>
      <w:r w:rsidRPr="008451A7">
        <w:rPr>
          <w:lang w:val="fr-FR"/>
        </w:rPr>
        <w:t>Stèle ibérique, gr. de l'</w:t>
      </w:r>
      <w:hyperlink r:id="rId4005" w:anchor="Cul_Alentejo" w:history="1">
        <w:r w:rsidRPr="008451A7">
          <w:rPr>
            <w:rStyle w:val="Hyperlink"/>
            <w:lang w:val="fr-FR"/>
          </w:rPr>
          <w:t>Alentejo</w:t>
        </w:r>
      </w:hyperlink>
      <w:r w:rsidRPr="008451A7">
        <w:rPr>
          <w:lang w:val="fr-FR"/>
        </w:rPr>
        <w:t xml:space="preserve"> (BIB 2172)</w:t>
      </w:r>
      <w:r w:rsidR="00CA0790">
        <w:rPr>
          <w:lang w:val="fr-FR"/>
        </w:rPr>
        <w:t xml:space="preserve"> s.-gr. </w:t>
      </w:r>
      <w:hyperlink r:id="rId4006" w:anchor="Cul_Alentejo_grC" w:history="1">
        <w:r w:rsidR="00CA0790" w:rsidRPr="00CA0790">
          <w:rPr>
            <w:rStyle w:val="Hyperlink"/>
            <w:lang w:val="fr-FR"/>
          </w:rPr>
          <w:t>C</w:t>
        </w:r>
      </w:hyperlink>
      <w:r w:rsidR="00CA0790">
        <w:rPr>
          <w:lang w:val="fr-FR"/>
        </w:rPr>
        <w:t xml:space="preserve"> (BIB 2868) </w:t>
      </w:r>
      <w:r>
        <w:rPr>
          <w:lang w:val="fr-FR"/>
        </w:rPr>
        <w:t xml:space="preserve"> </w:t>
      </w:r>
      <w:r w:rsidRPr="00790D63">
        <w:rPr>
          <w:i/>
          <w:lang w:val="fr-FR"/>
        </w:rPr>
        <w:t>représentation d'une épée très schématique</w:t>
      </w:r>
      <w:r w:rsidR="00C709BE">
        <w:rPr>
          <w:lang w:val="fr-FR"/>
        </w:rPr>
        <w:t xml:space="preserve"> (BIB 2172)</w:t>
      </w:r>
      <w:r>
        <w:rPr>
          <w:lang w:val="fr-FR"/>
        </w:rPr>
        <w:t xml:space="preserve">, un probable fourreau à la </w:t>
      </w:r>
      <w:hyperlink r:id="rId4007" w:anchor="Cul_Art_TAC_T_t_ceinture" w:history="1">
        <w:r w:rsidR="00C709BE" w:rsidRPr="00683577">
          <w:rPr>
            <w:rStyle w:val="Hyperlink"/>
            <w:lang w:val="fr-FR"/>
          </w:rPr>
          <w:t>ceintur</w:t>
        </w:r>
        <w:r w:rsidR="00C709BE">
          <w:rPr>
            <w:rStyle w:val="Hyperlink"/>
            <w:lang w:val="fr-FR"/>
          </w:rPr>
          <w:t>e</w:t>
        </w:r>
      </w:hyperlink>
      <w:r w:rsidR="00C709BE" w:rsidRPr="0032190F">
        <w:rPr>
          <w:lang w:val="fr-FR"/>
        </w:rPr>
        <w:t xml:space="preserve"> </w:t>
      </w:r>
      <w:r>
        <w:rPr>
          <w:lang w:val="fr-FR"/>
        </w:rPr>
        <w:t xml:space="preserve">(SS BIB) </w:t>
      </w:r>
      <w:hyperlink r:id="rId4008" w:anchor="Cul_Art_TAC_T_a_empreinte_pied" w:history="1">
        <w:r w:rsidRPr="00790D63">
          <w:rPr>
            <w:rStyle w:val="Hyperlink"/>
            <w:lang w:val="fr-FR"/>
          </w:rPr>
          <w:t>empreintes de pieds</w:t>
        </w:r>
      </w:hyperlink>
      <w:r>
        <w:rPr>
          <w:lang w:val="fr-FR"/>
        </w:rPr>
        <w:t xml:space="preserve"> </w:t>
      </w:r>
      <w:r w:rsidR="005565B3">
        <w:rPr>
          <w:lang w:val="fr-FR"/>
        </w:rPr>
        <w:t xml:space="preserve">[sandales ?] </w:t>
      </w:r>
      <w:r>
        <w:rPr>
          <w:lang w:val="fr-FR"/>
        </w:rPr>
        <w:t xml:space="preserve">(BIB 2172) // </w:t>
      </w:r>
      <w:hyperlink r:id="rId4009" w:anchor="Sit_Ervidel_1" w:history="1">
        <w:r w:rsidRPr="005565B3">
          <w:rPr>
            <w:rStyle w:val="Hyperlink"/>
            <w:lang w:val="fr-FR"/>
          </w:rPr>
          <w:t>Ervidel 1</w:t>
        </w:r>
      </w:hyperlink>
      <w:r w:rsidR="0078097B" w:rsidRPr="006702EA">
        <w:rPr>
          <w:lang w:val="fr-FR"/>
        </w:rPr>
        <w:t xml:space="preserve"> (SS BIB) stèle anthropomorphe</w:t>
      </w:r>
      <w:r w:rsidR="00E80E1E">
        <w:rPr>
          <w:lang w:val="fr-FR"/>
        </w:rPr>
        <w:t xml:space="preserve"> (SS BIB). Associé à une écriture </w:t>
      </w:r>
      <w:r w:rsidR="00E80E1E" w:rsidRPr="00E80E1E">
        <w:rPr>
          <w:lang w:val="fr-FR"/>
        </w:rPr>
        <w:t>(BIB 2172)</w:t>
      </w:r>
    </w:p>
    <w:p w14:paraId="1E740824" w14:textId="77777777" w:rsidR="00A03E05" w:rsidRDefault="00A03E05" w:rsidP="00242C0F">
      <w:pPr>
        <w:rPr>
          <w:lang w:val="fr-FR"/>
        </w:rPr>
      </w:pPr>
    </w:p>
    <w:p w14:paraId="6469196E" w14:textId="77777777" w:rsidR="00A03E05" w:rsidRDefault="00A03E05" w:rsidP="00A03E05">
      <w:pPr>
        <w:pStyle w:val="Heading2"/>
      </w:pPr>
      <w:bookmarkStart w:id="1753" w:name="Sit_Gomes_Aires_ctx"/>
      <w:r>
        <w:t>contexte</w:t>
      </w:r>
    </w:p>
    <w:bookmarkEnd w:id="1753"/>
    <w:p w14:paraId="2F016E53" w14:textId="77777777" w:rsidR="00A03E05" w:rsidRDefault="00A03E05" w:rsidP="00242C0F">
      <w:pPr>
        <w:rPr>
          <w:lang w:val="fr-FR"/>
        </w:rPr>
      </w:pPr>
    </w:p>
    <w:p w14:paraId="64F22610" w14:textId="77777777" w:rsidR="00A03E05" w:rsidRDefault="00A03E05" w:rsidP="00242C0F">
      <w:pPr>
        <w:rPr>
          <w:lang w:val="fr-FR"/>
        </w:rPr>
      </w:pPr>
      <w:r>
        <w:rPr>
          <w:lang w:val="fr-FR"/>
        </w:rPr>
        <w:t xml:space="preserve">Découverte dans une zone où on connait deux nécropoles, une du Bronze, l'autre du Fer </w:t>
      </w:r>
      <w:r w:rsidRPr="00A03E05">
        <w:rPr>
          <w:lang w:val="fr-FR"/>
        </w:rPr>
        <w:t xml:space="preserve">(Paço, Ribeiro y Franco, 1965: 99; Coelho, 1975: 196) </w:t>
      </w:r>
      <w:r>
        <w:rPr>
          <w:lang w:val="fr-FR"/>
        </w:rPr>
        <w:t>(BIB 2172)</w:t>
      </w:r>
    </w:p>
    <w:p w14:paraId="38AB31B1" w14:textId="77777777" w:rsidR="00DB45F1" w:rsidRDefault="00DB45F1" w:rsidP="00242C0F">
      <w:pPr>
        <w:rPr>
          <w:lang w:val="fr-FR"/>
        </w:rPr>
      </w:pPr>
    </w:p>
    <w:p w14:paraId="1A9E3323" w14:textId="77777777" w:rsidR="00790D63" w:rsidRDefault="00790D63" w:rsidP="00426FF9">
      <w:pPr>
        <w:pStyle w:val="Heading1"/>
      </w:pPr>
      <w:bookmarkStart w:id="1754" w:name="Sit_Maremelete"/>
      <w:r>
        <w:t>MARMELETE</w:t>
      </w:r>
    </w:p>
    <w:bookmarkEnd w:id="1754"/>
    <w:p w14:paraId="421C8567" w14:textId="77777777" w:rsidR="00790D63" w:rsidRDefault="00790D63" w:rsidP="00242C0F">
      <w:pPr>
        <w:rPr>
          <w:lang w:val="fr-FR"/>
        </w:rPr>
      </w:pPr>
    </w:p>
    <w:p w14:paraId="5B36A964" w14:textId="28C938D6" w:rsidR="00790D63" w:rsidRDefault="00790D63" w:rsidP="00242C0F">
      <w:pPr>
        <w:rPr>
          <w:lang w:val="fr-FR"/>
        </w:rPr>
      </w:pPr>
      <w:r w:rsidRPr="008451A7">
        <w:rPr>
          <w:lang w:val="fr-FR"/>
        </w:rPr>
        <w:t>Stèle ibérique, gr. de l'</w:t>
      </w:r>
      <w:hyperlink r:id="rId4010" w:anchor="Cul_Alentejo" w:history="1">
        <w:r w:rsidRPr="008451A7">
          <w:rPr>
            <w:rStyle w:val="Hyperlink"/>
            <w:lang w:val="fr-FR"/>
          </w:rPr>
          <w:t>Alentejo</w:t>
        </w:r>
      </w:hyperlink>
      <w:r w:rsidRPr="008451A7">
        <w:rPr>
          <w:lang w:val="fr-FR"/>
        </w:rPr>
        <w:t xml:space="preserve"> (BIB 2172)</w:t>
      </w:r>
      <w:r>
        <w:rPr>
          <w:lang w:val="fr-FR"/>
        </w:rPr>
        <w:t xml:space="preserve"> deux probable bout inférieur d'objets (SS BIB)</w:t>
      </w:r>
      <w:r w:rsidR="004564DC">
        <w:rPr>
          <w:lang w:val="fr-FR"/>
        </w:rPr>
        <w:t xml:space="preserve"> F</w:t>
      </w:r>
      <w:r w:rsidR="00A03E05">
        <w:rPr>
          <w:lang w:val="fr-FR"/>
        </w:rPr>
        <w:t>r</w:t>
      </w:r>
      <w:r w:rsidR="004564DC">
        <w:rPr>
          <w:lang w:val="fr-FR"/>
        </w:rPr>
        <w:t>agmentaire</w:t>
      </w:r>
    </w:p>
    <w:p w14:paraId="5B0D4D86" w14:textId="77777777" w:rsidR="00A03E05" w:rsidRDefault="00A03E05" w:rsidP="00242C0F">
      <w:pPr>
        <w:rPr>
          <w:lang w:val="fr-FR"/>
        </w:rPr>
      </w:pPr>
    </w:p>
    <w:p w14:paraId="2863F29C" w14:textId="77777777" w:rsidR="00A03E05" w:rsidRDefault="00A03E05" w:rsidP="00A03E05">
      <w:pPr>
        <w:pStyle w:val="Heading2"/>
      </w:pPr>
      <w:bookmarkStart w:id="1755" w:name="Sit_Maremelete_ctx"/>
      <w:r>
        <w:t>contexte</w:t>
      </w:r>
    </w:p>
    <w:bookmarkEnd w:id="1755"/>
    <w:p w14:paraId="1D5F17DA" w14:textId="77777777" w:rsidR="00A03E05" w:rsidRDefault="00A03E05" w:rsidP="00A03E05">
      <w:pPr>
        <w:rPr>
          <w:lang w:val="fr-FR"/>
        </w:rPr>
      </w:pPr>
    </w:p>
    <w:p w14:paraId="6422BD1E" w14:textId="77777777" w:rsidR="00A03E05" w:rsidRPr="00A03E05" w:rsidRDefault="00A03E05" w:rsidP="00A03E05">
      <w:pPr>
        <w:rPr>
          <w:lang w:val="fr-FR"/>
        </w:rPr>
      </w:pPr>
      <w:r>
        <w:rPr>
          <w:lang w:val="fr-FR"/>
        </w:rPr>
        <w:t>Faisait</w:t>
      </w:r>
      <w:r w:rsidRPr="00A03E05">
        <w:rPr>
          <w:lang w:val="fr-FR"/>
        </w:rPr>
        <w:t xml:space="preserve"> partie d'une tombe selon son découvreur, comme indiqué Vasconcelos (1906: 188-189)</w:t>
      </w:r>
      <w:r>
        <w:rPr>
          <w:lang w:val="fr-FR"/>
        </w:rPr>
        <w:t xml:space="preserve"> (BIB 2172)</w:t>
      </w:r>
      <w:r w:rsidRPr="00A03E05">
        <w:rPr>
          <w:lang w:val="fr-FR"/>
        </w:rPr>
        <w:t>.</w:t>
      </w:r>
    </w:p>
    <w:p w14:paraId="23BE0736" w14:textId="77777777" w:rsidR="00866860" w:rsidRDefault="00866860" w:rsidP="00242C0F">
      <w:pPr>
        <w:rPr>
          <w:lang w:val="fr-FR"/>
        </w:rPr>
      </w:pPr>
    </w:p>
    <w:p w14:paraId="4C2757E4" w14:textId="77777777" w:rsidR="00866860" w:rsidRDefault="00866860" w:rsidP="00426FF9">
      <w:pPr>
        <w:pStyle w:val="Heading1"/>
      </w:pPr>
      <w:bookmarkStart w:id="1756" w:name="Sit_Montemayor"/>
      <w:r>
        <w:t>MONTEMAYOR</w:t>
      </w:r>
    </w:p>
    <w:bookmarkEnd w:id="1756"/>
    <w:p w14:paraId="1C63A54A" w14:textId="77777777" w:rsidR="00866860" w:rsidRDefault="00866860" w:rsidP="00242C0F">
      <w:pPr>
        <w:rPr>
          <w:lang w:val="fr-FR"/>
        </w:rPr>
      </w:pPr>
    </w:p>
    <w:p w14:paraId="35C8CB18" w14:textId="28B72BD2" w:rsidR="00866860" w:rsidRDefault="00866860" w:rsidP="00242C0F">
      <w:pPr>
        <w:rPr>
          <w:lang w:val="fr-FR"/>
        </w:rPr>
      </w:pPr>
      <w:r>
        <w:rPr>
          <w:lang w:val="fr-FR"/>
        </w:rPr>
        <w:t xml:space="preserve">Personnage à casque à cornes longues, épées à la </w:t>
      </w:r>
      <w:r w:rsidR="00DE55E6">
        <w:rPr>
          <w:lang w:val="fr-FR"/>
        </w:rPr>
        <w:t>ceinture</w:t>
      </w:r>
      <w:r>
        <w:rPr>
          <w:lang w:val="fr-FR"/>
        </w:rPr>
        <w:t xml:space="preserve">, </w:t>
      </w:r>
      <w:hyperlink r:id="rId4011" w:anchor="Cul_Extremadura_T_lance" w:history="1">
        <w:r w:rsidR="00DE55E6" w:rsidRPr="00DE55E6">
          <w:rPr>
            <w:rStyle w:val="Hyperlink"/>
            <w:lang w:val="fr-FR"/>
          </w:rPr>
          <w:t>lance</w:t>
        </w:r>
      </w:hyperlink>
      <w:r w:rsidR="00DE55E6">
        <w:rPr>
          <w:lang w:val="fr-FR"/>
        </w:rPr>
        <w:t xml:space="preserve"> </w:t>
      </w:r>
      <w:r>
        <w:rPr>
          <w:lang w:val="fr-FR"/>
        </w:rPr>
        <w:t xml:space="preserve">pointe en bas, bouclier en V, </w:t>
      </w:r>
      <w:hyperlink r:id="rId4012" w:anchor="Cul_Extremadura_T_miroir" w:history="1">
        <w:r w:rsidR="00F93E01" w:rsidRPr="0053189F">
          <w:rPr>
            <w:rStyle w:val="Hyperlink"/>
            <w:lang w:val="fr-FR"/>
          </w:rPr>
          <w:t>miroir</w:t>
        </w:r>
      </w:hyperlink>
      <w:r w:rsidR="00F93E01" w:rsidRPr="003D1597">
        <w:rPr>
          <w:lang w:val="fr-FR"/>
        </w:rPr>
        <w:t xml:space="preserve"> </w:t>
      </w:r>
      <w:r>
        <w:rPr>
          <w:lang w:val="fr-FR"/>
        </w:rPr>
        <w:t>et peigne, un probable chien à ses peids et un autre personnage (BIB 2172)</w:t>
      </w:r>
    </w:p>
    <w:p w14:paraId="73242EEF" w14:textId="77777777" w:rsidR="0078097B" w:rsidRDefault="0078097B" w:rsidP="00242C0F">
      <w:pPr>
        <w:rPr>
          <w:lang w:val="fr-FR"/>
        </w:rPr>
      </w:pPr>
    </w:p>
    <w:p w14:paraId="4E297126" w14:textId="6578F8A3" w:rsidR="002E3DE4" w:rsidRDefault="00000000" w:rsidP="00242C0F">
      <w:pPr>
        <w:rPr>
          <w:lang w:val="fr-FR"/>
        </w:rPr>
      </w:pPr>
      <w:hyperlink r:id="rId4013" w:anchor="Cul_Extremadura_per_Celestino2011_IVA1" w:history="1">
        <w:r w:rsidR="002E3DE4" w:rsidRPr="002E3DE4">
          <w:rPr>
            <w:rStyle w:val="Hyperlink"/>
            <w:lang w:val="fr-FR"/>
          </w:rPr>
          <w:t>type IVA.1</w:t>
        </w:r>
      </w:hyperlink>
      <w:r w:rsidR="002E3DE4" w:rsidRPr="002E3DE4">
        <w:rPr>
          <w:lang w:val="fr-FR"/>
        </w:rPr>
        <w:t xml:space="preserve"> (BIB 3063)</w:t>
      </w:r>
    </w:p>
    <w:p w14:paraId="26E68F0E" w14:textId="77777777" w:rsidR="002E3DE4" w:rsidRDefault="002E3DE4" w:rsidP="00242C0F">
      <w:pPr>
        <w:rPr>
          <w:lang w:val="fr-FR"/>
        </w:rPr>
      </w:pPr>
    </w:p>
    <w:p w14:paraId="760AD42A" w14:textId="77777777" w:rsidR="0078097B" w:rsidRDefault="0078097B" w:rsidP="00426FF9">
      <w:pPr>
        <w:pStyle w:val="Heading1"/>
      </w:pPr>
      <w:bookmarkStart w:id="1757" w:name="Sit_Montemolin"/>
      <w:r>
        <w:t>MONTEMOLIN</w:t>
      </w:r>
    </w:p>
    <w:bookmarkEnd w:id="1757"/>
    <w:p w14:paraId="187A456C" w14:textId="77777777" w:rsidR="009067E6" w:rsidRDefault="009067E6" w:rsidP="00242C0F">
      <w:pPr>
        <w:rPr>
          <w:lang w:val="fr-FR"/>
        </w:rPr>
      </w:pPr>
    </w:p>
    <w:p w14:paraId="25C604F2" w14:textId="5426E4D6" w:rsidR="0078097B" w:rsidRDefault="0078097B" w:rsidP="00242C0F">
      <w:pPr>
        <w:rPr>
          <w:lang w:val="fr-FR"/>
        </w:rPr>
      </w:pPr>
      <w:r w:rsidRPr="008451A7">
        <w:rPr>
          <w:lang w:val="fr-FR"/>
        </w:rPr>
        <w:t>Stèle ibérique</w:t>
      </w:r>
      <w:r>
        <w:rPr>
          <w:lang w:val="fr-FR"/>
        </w:rPr>
        <w:t xml:space="preserve">, </w:t>
      </w:r>
      <w:hyperlink r:id="rId4014" w:anchor="Cul_Extremadura_T_miroir" w:history="1">
        <w:r w:rsidR="00F93E01" w:rsidRPr="0053189F">
          <w:rPr>
            <w:rStyle w:val="Hyperlink"/>
            <w:lang w:val="fr-FR"/>
          </w:rPr>
          <w:t>miroir</w:t>
        </w:r>
      </w:hyperlink>
      <w:r w:rsidR="00866860">
        <w:rPr>
          <w:lang w:val="fr-FR"/>
        </w:rPr>
        <w:t>,</w:t>
      </w:r>
      <w:r>
        <w:rPr>
          <w:lang w:val="fr-FR"/>
        </w:rPr>
        <w:t xml:space="preserve"> </w:t>
      </w:r>
      <w:r w:rsidR="00866860">
        <w:rPr>
          <w:lang w:val="fr-FR"/>
        </w:rPr>
        <w:t>personnage, peoigne, arc et flèche</w:t>
      </w:r>
      <w:r>
        <w:rPr>
          <w:lang w:val="fr-FR"/>
        </w:rPr>
        <w:t xml:space="preserve"> </w:t>
      </w:r>
    </w:p>
    <w:p w14:paraId="38B8810B" w14:textId="77777777" w:rsidR="00F766D3" w:rsidRDefault="00F766D3" w:rsidP="00242C0F">
      <w:pPr>
        <w:rPr>
          <w:lang w:val="fr-FR"/>
        </w:rPr>
      </w:pPr>
    </w:p>
    <w:p w14:paraId="193B67A1" w14:textId="77777777" w:rsidR="00F766D3" w:rsidRDefault="00F766D3" w:rsidP="00242C0F">
      <w:pPr>
        <w:rPr>
          <w:lang w:val="fr-FR"/>
        </w:rPr>
      </w:pPr>
      <w:r>
        <w:rPr>
          <w:lang w:val="fr-FR"/>
        </w:rPr>
        <w:t>Montemollin (Marchena, Sevilla) acropole, céramique peinte à décor Orientalisant (BIB 3021)</w:t>
      </w:r>
    </w:p>
    <w:p w14:paraId="17033CCB" w14:textId="77777777" w:rsidR="002E3DE4" w:rsidRDefault="002E3DE4" w:rsidP="00242C0F">
      <w:pPr>
        <w:rPr>
          <w:lang w:val="fr-FR"/>
        </w:rPr>
      </w:pPr>
    </w:p>
    <w:p w14:paraId="723FFF26" w14:textId="562E80D5" w:rsidR="002E3DE4" w:rsidRDefault="00000000" w:rsidP="00242C0F">
      <w:pPr>
        <w:rPr>
          <w:lang w:val="fr-FR"/>
        </w:rPr>
      </w:pPr>
      <w:hyperlink r:id="rId4015" w:anchor="Cul_Extremadura_per_Celestino2011_IVA1" w:history="1">
        <w:r w:rsidR="002E3DE4" w:rsidRPr="002E3DE4">
          <w:rPr>
            <w:rStyle w:val="Hyperlink"/>
            <w:lang w:val="fr-FR"/>
          </w:rPr>
          <w:t>type IVA.1</w:t>
        </w:r>
      </w:hyperlink>
      <w:r w:rsidR="002E3DE4" w:rsidRPr="002E3DE4">
        <w:rPr>
          <w:lang w:val="fr-FR"/>
        </w:rPr>
        <w:t xml:space="preserve"> (BIB 3063)</w:t>
      </w:r>
    </w:p>
    <w:p w14:paraId="1C2C58FB" w14:textId="77777777" w:rsidR="000A3C34" w:rsidRDefault="000A3C34" w:rsidP="00242C0F">
      <w:pPr>
        <w:rPr>
          <w:lang w:val="fr-FR"/>
        </w:rPr>
      </w:pPr>
    </w:p>
    <w:p w14:paraId="6C5E588B" w14:textId="77777777" w:rsidR="000A3C34" w:rsidRDefault="000A3C34" w:rsidP="000A3C34">
      <w:pPr>
        <w:pStyle w:val="Heading2"/>
      </w:pPr>
      <w:bookmarkStart w:id="1758" w:name="Sit_Montemolin_ctx"/>
      <w:r>
        <w:t>contexte</w:t>
      </w:r>
    </w:p>
    <w:bookmarkEnd w:id="1758"/>
    <w:p w14:paraId="7A77B1A5" w14:textId="77777777" w:rsidR="000A3C34" w:rsidRDefault="000A3C34" w:rsidP="00242C0F">
      <w:pPr>
        <w:rPr>
          <w:lang w:val="fr-FR"/>
        </w:rPr>
      </w:pPr>
    </w:p>
    <w:p w14:paraId="5CE70F89" w14:textId="77777777" w:rsidR="000A3C34" w:rsidRDefault="000A3C34" w:rsidP="000A3C34">
      <w:pPr>
        <w:rPr>
          <w:lang w:val="fr-FR"/>
        </w:rPr>
      </w:pPr>
      <w:r>
        <w:rPr>
          <w:lang w:val="fr-FR"/>
        </w:rPr>
        <w:t>Au pied d'une importante colline sur laquelle des traces d'occupation ont été identifiées (BIB 3081)</w:t>
      </w:r>
    </w:p>
    <w:p w14:paraId="274BD9B5" w14:textId="77777777" w:rsidR="000A3C34" w:rsidRDefault="000A3C34" w:rsidP="00242C0F">
      <w:pPr>
        <w:rPr>
          <w:lang w:val="fr-FR"/>
        </w:rPr>
      </w:pPr>
    </w:p>
    <w:p w14:paraId="23EBAD8D" w14:textId="77777777" w:rsidR="004A0C9D" w:rsidRDefault="004A0C9D" w:rsidP="00242C0F">
      <w:pPr>
        <w:rPr>
          <w:lang w:val="fr-FR"/>
        </w:rPr>
      </w:pPr>
    </w:p>
    <w:p w14:paraId="236DC7ED" w14:textId="77777777" w:rsidR="004A0C9D" w:rsidRDefault="004A0C9D" w:rsidP="00426FF9">
      <w:pPr>
        <w:pStyle w:val="Heading1"/>
      </w:pPr>
      <w:bookmarkStart w:id="1759" w:name="Sit_Milrei"/>
      <w:r>
        <w:t>MILREI</w:t>
      </w:r>
    </w:p>
    <w:bookmarkEnd w:id="1759"/>
    <w:p w14:paraId="459B906F" w14:textId="77777777" w:rsidR="004A0C9D" w:rsidRDefault="004A0C9D" w:rsidP="00242C0F">
      <w:pPr>
        <w:rPr>
          <w:lang w:val="fr-FR"/>
        </w:rPr>
      </w:pPr>
    </w:p>
    <w:p w14:paraId="7C00DB25" w14:textId="4ACB7DB4" w:rsidR="004A0C9D" w:rsidRPr="004A0C9D" w:rsidRDefault="004A0C9D" w:rsidP="00242C0F">
      <w:pPr>
        <w:rPr>
          <w:szCs w:val="22"/>
          <w:lang w:val="fr-FR" w:eastAsia="en-GB"/>
        </w:rPr>
      </w:pPr>
      <w:r w:rsidRPr="004A0C9D">
        <w:rPr>
          <w:szCs w:val="22"/>
          <w:lang w:val="fr-FR" w:eastAsia="en-GB"/>
        </w:rPr>
        <w:t xml:space="preserve">Milrei 1 (Vila do Bispo), </w:t>
      </w:r>
      <w:r w:rsidRPr="008451A7">
        <w:rPr>
          <w:lang w:val="fr-FR"/>
        </w:rPr>
        <w:t>gr. de l'</w:t>
      </w:r>
      <w:hyperlink r:id="rId4016" w:anchor="Cul_Alentejo" w:history="1">
        <w:r w:rsidRPr="008451A7">
          <w:rPr>
            <w:rStyle w:val="Hyperlink"/>
            <w:lang w:val="fr-FR"/>
          </w:rPr>
          <w:t>Alentejo</w:t>
        </w:r>
      </w:hyperlink>
      <w:r>
        <w:rPr>
          <w:lang w:val="fr-FR"/>
        </w:rPr>
        <w:t xml:space="preserve">, </w:t>
      </w:r>
      <w:r w:rsidRPr="004A0C9D">
        <w:rPr>
          <w:szCs w:val="22"/>
          <w:lang w:val="fr-FR" w:eastAsia="en-GB"/>
        </w:rPr>
        <w:t>au moins 1 anciforme</w:t>
      </w:r>
      <w:r>
        <w:rPr>
          <w:szCs w:val="22"/>
          <w:lang w:val="fr-FR" w:eastAsia="en-GB"/>
        </w:rPr>
        <w:t xml:space="preserve"> (BIB 3065)</w:t>
      </w:r>
    </w:p>
    <w:p w14:paraId="47E41F10" w14:textId="77777777" w:rsidR="0078097B" w:rsidRPr="004A0C9D" w:rsidRDefault="0078097B" w:rsidP="00242C0F">
      <w:pPr>
        <w:rPr>
          <w:lang w:val="fr-FR"/>
        </w:rPr>
      </w:pPr>
    </w:p>
    <w:p w14:paraId="15889623" w14:textId="77777777" w:rsidR="009067E6" w:rsidRDefault="009067E6" w:rsidP="00426FF9">
      <w:pPr>
        <w:pStyle w:val="Heading1"/>
      </w:pPr>
      <w:bookmarkStart w:id="1760" w:name="Sit_Mombeja"/>
      <w:r>
        <w:t>MOMBEJA</w:t>
      </w:r>
      <w:bookmarkEnd w:id="1760"/>
    </w:p>
    <w:p w14:paraId="33F470B7" w14:textId="77777777" w:rsidR="009067E6" w:rsidRDefault="009067E6" w:rsidP="00242C0F">
      <w:pPr>
        <w:rPr>
          <w:lang w:val="fr-FR"/>
        </w:rPr>
      </w:pPr>
    </w:p>
    <w:p w14:paraId="4394F891" w14:textId="7B80B8D6" w:rsidR="005C0B98" w:rsidRDefault="009067E6" w:rsidP="005C0B98">
      <w:pPr>
        <w:jc w:val="both"/>
        <w:rPr>
          <w:lang w:val="fr-FR"/>
        </w:rPr>
      </w:pPr>
      <w:r w:rsidRPr="008451A7">
        <w:rPr>
          <w:lang w:val="fr-FR"/>
        </w:rPr>
        <w:t>Stèle</w:t>
      </w:r>
      <w:r>
        <w:rPr>
          <w:lang w:val="fr-FR"/>
        </w:rPr>
        <w:t>s</w:t>
      </w:r>
      <w:r w:rsidRPr="008451A7">
        <w:rPr>
          <w:lang w:val="fr-FR"/>
        </w:rPr>
        <w:t xml:space="preserve"> ibérique</w:t>
      </w:r>
      <w:r>
        <w:rPr>
          <w:lang w:val="fr-FR"/>
        </w:rPr>
        <w:t>s</w:t>
      </w:r>
      <w:r w:rsidRPr="008451A7">
        <w:rPr>
          <w:lang w:val="fr-FR"/>
        </w:rPr>
        <w:t>, gr. de l'</w:t>
      </w:r>
      <w:hyperlink r:id="rId4017" w:anchor="Cul_Alentejo" w:history="1">
        <w:r w:rsidRPr="008451A7">
          <w:rPr>
            <w:rStyle w:val="Hyperlink"/>
            <w:lang w:val="fr-FR"/>
          </w:rPr>
          <w:t>Alentejo</w:t>
        </w:r>
      </w:hyperlink>
      <w:r w:rsidRPr="008451A7">
        <w:rPr>
          <w:lang w:val="fr-FR"/>
        </w:rPr>
        <w:t xml:space="preserve"> </w:t>
      </w:r>
      <w:r w:rsidR="00DF3827">
        <w:rPr>
          <w:lang w:val="fr-FR"/>
        </w:rPr>
        <w:t>(</w:t>
      </w:r>
      <w:hyperlink r:id="rId4018" w:anchor="Cul_Alentejo_context_reg_SV" w:history="1">
        <w:r w:rsidR="009238E9">
          <w:rPr>
            <w:rStyle w:val="Hyperlink"/>
            <w:lang w:val="fr-FR"/>
          </w:rPr>
          <w:t xml:space="preserve">conc. </w:t>
        </w:r>
        <w:r w:rsidR="009238E9" w:rsidRPr="00DF3827">
          <w:rPr>
            <w:rStyle w:val="Hyperlink"/>
            <w:lang w:val="fr-FR"/>
          </w:rPr>
          <w:t>SV</w:t>
        </w:r>
      </w:hyperlink>
      <w:r w:rsidR="00DF3827">
        <w:rPr>
          <w:lang w:val="fr-FR"/>
        </w:rPr>
        <w:t xml:space="preserve">)  </w:t>
      </w:r>
      <w:r w:rsidRPr="008451A7">
        <w:rPr>
          <w:lang w:val="fr-FR"/>
        </w:rPr>
        <w:t>(BIB 2172)</w:t>
      </w:r>
      <w:r w:rsidR="005C0B98">
        <w:rPr>
          <w:lang w:val="fr-FR"/>
        </w:rPr>
        <w:t xml:space="preserve"> v. horizon de </w:t>
      </w:r>
      <w:hyperlink r:id="rId4019" w:anchor="Cul_Santa_Vitoria_fun" w:history="1">
        <w:r w:rsidR="005C0B98" w:rsidRPr="0037103B">
          <w:rPr>
            <w:rStyle w:val="Hyperlink"/>
            <w:lang w:val="fr-FR"/>
          </w:rPr>
          <w:t>Santa Vitoria</w:t>
        </w:r>
      </w:hyperlink>
      <w:r w:rsidR="005C0B98">
        <w:rPr>
          <w:lang w:val="fr-FR"/>
        </w:rPr>
        <w:t xml:space="preserve"> (BIB 2868)</w:t>
      </w:r>
      <w:r w:rsidR="00DE1ED0">
        <w:rPr>
          <w:lang w:val="fr-FR"/>
        </w:rPr>
        <w:t>. Stèles remployées (BIB 2172)</w:t>
      </w:r>
    </w:p>
    <w:p w14:paraId="4510B595" w14:textId="77777777" w:rsidR="009067E6" w:rsidRDefault="009067E6" w:rsidP="00242C0F">
      <w:pPr>
        <w:rPr>
          <w:lang w:val="fr-FR"/>
        </w:rPr>
      </w:pPr>
    </w:p>
    <w:p w14:paraId="2D12E5FA" w14:textId="77777777" w:rsidR="009067E6" w:rsidRDefault="009067E6" w:rsidP="00242C0F">
      <w:pPr>
        <w:rPr>
          <w:lang w:val="fr-FR"/>
        </w:rPr>
      </w:pPr>
    </w:p>
    <w:p w14:paraId="490D8149" w14:textId="77777777" w:rsidR="009067E6" w:rsidRDefault="009067E6" w:rsidP="009067E6">
      <w:pPr>
        <w:pStyle w:val="Heading2"/>
      </w:pPr>
      <w:bookmarkStart w:id="1761" w:name="Sit_Mombeja_1"/>
      <w:r w:rsidRPr="009067E6">
        <w:t>Mombeja</w:t>
      </w:r>
      <w:r>
        <w:t xml:space="preserve"> 1</w:t>
      </w:r>
    </w:p>
    <w:bookmarkEnd w:id="1761"/>
    <w:p w14:paraId="2625A2B7" w14:textId="77777777" w:rsidR="009067E6" w:rsidRDefault="009067E6" w:rsidP="009067E6">
      <w:pPr>
        <w:rPr>
          <w:lang w:val="fr-FR"/>
        </w:rPr>
      </w:pPr>
    </w:p>
    <w:p w14:paraId="0CE00E1E" w14:textId="2FD66DC1" w:rsidR="009067E6" w:rsidRDefault="00CA0790" w:rsidP="007455D8">
      <w:pPr>
        <w:jc w:val="both"/>
        <w:rPr>
          <w:lang w:val="fr-FR"/>
        </w:rPr>
      </w:pPr>
      <w:r>
        <w:rPr>
          <w:lang w:val="fr-FR"/>
        </w:rPr>
        <w:t xml:space="preserve">s.-gr. </w:t>
      </w:r>
      <w:hyperlink r:id="rId4020" w:anchor="Cul_Alentejo_grC" w:history="1">
        <w:r w:rsidRPr="00CA0790">
          <w:rPr>
            <w:rStyle w:val="Hyperlink"/>
            <w:lang w:val="fr-FR"/>
          </w:rPr>
          <w:t>C</w:t>
        </w:r>
      </w:hyperlink>
      <w:r>
        <w:rPr>
          <w:lang w:val="fr-FR"/>
        </w:rPr>
        <w:t xml:space="preserve"> (BIB 2868) </w:t>
      </w:r>
      <w:r w:rsidR="009067E6">
        <w:rPr>
          <w:lang w:val="fr-FR"/>
        </w:rPr>
        <w:t>Fragment de stèle (</w:t>
      </w:r>
      <w:r w:rsidR="009067E6" w:rsidRPr="008451A7">
        <w:rPr>
          <w:lang w:val="fr-FR"/>
        </w:rPr>
        <w:t>BIB 2172</w:t>
      </w:r>
      <w:r w:rsidR="009067E6">
        <w:rPr>
          <w:lang w:val="fr-FR"/>
        </w:rPr>
        <w:t xml:space="preserve">). Il reste les parties supérieurs d'un </w:t>
      </w:r>
      <w:hyperlink r:id="rId4021" w:anchor="Cul_Art_TAC_T_x_anciforme" w:history="1">
        <w:r w:rsidR="009067E6" w:rsidRPr="005B422A">
          <w:rPr>
            <w:rStyle w:val="Hyperlink"/>
            <w:lang w:val="fr-FR"/>
          </w:rPr>
          <w:t>anciforme</w:t>
        </w:r>
      </w:hyperlink>
      <w:r w:rsidR="009067E6" w:rsidRPr="009067E6">
        <w:rPr>
          <w:lang w:val="fr-FR"/>
        </w:rPr>
        <w:t xml:space="preserve"> et </w:t>
      </w:r>
      <w:r w:rsidR="009067E6">
        <w:rPr>
          <w:lang w:val="fr-FR"/>
        </w:rPr>
        <w:t xml:space="preserve">d'une </w:t>
      </w:r>
      <w:r w:rsidR="009067E6" w:rsidRPr="009067E6">
        <w:rPr>
          <w:lang w:val="fr-FR"/>
        </w:rPr>
        <w:t>épée d</w:t>
      </w:r>
      <w:r w:rsidR="009067E6">
        <w:rPr>
          <w:lang w:val="fr-FR"/>
        </w:rPr>
        <w:t xml:space="preserve">ans son fourreau les deux portés </w:t>
      </w:r>
      <w:r w:rsidR="009067E6" w:rsidRPr="009067E6">
        <w:rPr>
          <w:lang w:val="fr-FR"/>
        </w:rPr>
        <w:t>en pendentif</w:t>
      </w:r>
      <w:r w:rsidR="009067E6">
        <w:rPr>
          <w:lang w:val="fr-FR"/>
        </w:rPr>
        <w:t>. La garde de</w:t>
      </w:r>
      <w:r w:rsidR="005565B3">
        <w:rPr>
          <w:lang w:val="fr-FR"/>
        </w:rPr>
        <w:t xml:space="preserve"> </w:t>
      </w:r>
      <w:r w:rsidR="009067E6">
        <w:rPr>
          <w:lang w:val="fr-FR"/>
        </w:rPr>
        <w:t xml:space="preserve">l'épée est très proche de celle d'autres stèle de </w:t>
      </w:r>
      <w:r w:rsidR="009067E6" w:rsidRPr="008451A7">
        <w:rPr>
          <w:lang w:val="fr-FR"/>
        </w:rPr>
        <w:t>l'</w:t>
      </w:r>
      <w:hyperlink r:id="rId4022" w:anchor="Cul_Alentejo" w:history="1">
        <w:r w:rsidR="009067E6" w:rsidRPr="008451A7">
          <w:rPr>
            <w:rStyle w:val="Hyperlink"/>
            <w:lang w:val="fr-FR"/>
          </w:rPr>
          <w:t>Alentejo</w:t>
        </w:r>
      </w:hyperlink>
      <w:r w:rsidR="009067E6" w:rsidRPr="009067E6">
        <w:rPr>
          <w:lang w:val="fr-FR"/>
        </w:rPr>
        <w:t xml:space="preserve">: </w:t>
      </w:r>
      <w:r w:rsidR="009067E6">
        <w:rPr>
          <w:lang w:val="fr-FR"/>
        </w:rPr>
        <w:t xml:space="preserve">garde arrondie à rangs de </w:t>
      </w:r>
      <w:r w:rsidR="009067E6" w:rsidRPr="009067E6">
        <w:rPr>
          <w:lang w:val="fr-FR"/>
        </w:rPr>
        <w:t>rivets</w:t>
      </w:r>
      <w:r w:rsidR="009067E6">
        <w:rPr>
          <w:lang w:val="fr-FR"/>
        </w:rPr>
        <w:t xml:space="preserve"> superposés, poignée étroite à pommeau </w:t>
      </w:r>
      <w:r w:rsidR="005565B3">
        <w:rPr>
          <w:lang w:val="fr-FR"/>
        </w:rPr>
        <w:t>[</w:t>
      </w:r>
      <w:hyperlink r:id="rId4023" w:anchor="Cul_Alentejo_stele_o_epee_TypeA" w:history="1">
        <w:r w:rsidR="005565B3" w:rsidRPr="000F4079">
          <w:rPr>
            <w:rStyle w:val="Hyperlink"/>
            <w:lang w:val="fr-FR"/>
          </w:rPr>
          <w:t>épée TypeA</w:t>
        </w:r>
      </w:hyperlink>
      <w:r w:rsidR="005565B3">
        <w:rPr>
          <w:lang w:val="fr-FR"/>
        </w:rPr>
        <w:t xml:space="preserve"> ?] </w:t>
      </w:r>
      <w:r w:rsidR="009067E6">
        <w:rPr>
          <w:lang w:val="fr-FR"/>
        </w:rPr>
        <w:t>(SS BIB)</w:t>
      </w:r>
      <w:r w:rsidR="007455D8">
        <w:rPr>
          <w:lang w:val="fr-FR"/>
        </w:rPr>
        <w:t xml:space="preserve"> Une bande de 4 lignes fines décore le haut de l'anciforme (BIB 3005)</w:t>
      </w:r>
    </w:p>
    <w:p w14:paraId="0A8A3AE4" w14:textId="77777777" w:rsidR="004564DC" w:rsidRDefault="004564DC" w:rsidP="007455D8">
      <w:pPr>
        <w:jc w:val="both"/>
        <w:rPr>
          <w:lang w:val="fr-FR"/>
        </w:rPr>
      </w:pPr>
      <w:r>
        <w:rPr>
          <w:lang w:val="fr-FR"/>
        </w:rPr>
        <w:t>Fragmentaire</w:t>
      </w:r>
    </w:p>
    <w:p w14:paraId="7401F3D3" w14:textId="77777777" w:rsidR="00B0304B" w:rsidRDefault="00B0304B" w:rsidP="007455D8">
      <w:pPr>
        <w:jc w:val="both"/>
        <w:rPr>
          <w:lang w:val="fr-FR"/>
        </w:rPr>
      </w:pPr>
    </w:p>
    <w:p w14:paraId="09F3CBEF" w14:textId="77777777" w:rsidR="00DE1ED0" w:rsidRDefault="00DE1ED0" w:rsidP="00DE1ED0">
      <w:pPr>
        <w:pStyle w:val="Heading2"/>
      </w:pPr>
      <w:r>
        <w:t>matière première</w:t>
      </w:r>
    </w:p>
    <w:p w14:paraId="68E3410D" w14:textId="77777777" w:rsidR="00DE1ED0" w:rsidRDefault="00DE1ED0" w:rsidP="00DE1ED0">
      <w:pPr>
        <w:rPr>
          <w:lang w:val="fr-FR"/>
        </w:rPr>
      </w:pPr>
    </w:p>
    <w:p w14:paraId="71437686" w14:textId="77777777" w:rsidR="00DE1ED0" w:rsidRPr="00DE1ED0" w:rsidRDefault="00DE1ED0" w:rsidP="00DE1ED0">
      <w:pPr>
        <w:rPr>
          <w:lang w:val="fr-FR"/>
        </w:rPr>
      </w:pPr>
      <w:r>
        <w:rPr>
          <w:lang w:val="fr-FR"/>
        </w:rPr>
        <w:t>schiste dans un environnement où le schiste prédomine (BIB 2172)</w:t>
      </w:r>
    </w:p>
    <w:p w14:paraId="4426D49C" w14:textId="77777777" w:rsidR="00DE1ED0" w:rsidRDefault="00DE1ED0" w:rsidP="007455D8">
      <w:pPr>
        <w:jc w:val="both"/>
        <w:rPr>
          <w:lang w:val="fr-FR"/>
        </w:rPr>
      </w:pPr>
    </w:p>
    <w:p w14:paraId="20B74E19" w14:textId="77777777" w:rsidR="00B0304B" w:rsidRDefault="00B0304B" w:rsidP="00B0304B">
      <w:pPr>
        <w:pStyle w:val="Heading3"/>
      </w:pPr>
      <w:r>
        <w:t>technique</w:t>
      </w:r>
    </w:p>
    <w:p w14:paraId="333BDE5D" w14:textId="77777777" w:rsidR="00B0304B" w:rsidRDefault="00B0304B" w:rsidP="00B0304B">
      <w:pPr>
        <w:jc w:val="both"/>
        <w:rPr>
          <w:lang w:val="fr-FR"/>
        </w:rPr>
      </w:pPr>
    </w:p>
    <w:p w14:paraId="1ACE61FD" w14:textId="726A5C3D" w:rsidR="00B0304B" w:rsidRDefault="00000000" w:rsidP="00B0304B">
      <w:pPr>
        <w:jc w:val="both"/>
        <w:rPr>
          <w:lang w:val="fr-FR"/>
        </w:rPr>
      </w:pPr>
      <w:hyperlink r:id="rId4024" w:anchor="Cul_Alentejo_tek" w:history="1">
        <w:r w:rsidR="00B0304B" w:rsidRPr="00B0304B">
          <w:rPr>
            <w:rStyle w:val="Hyperlink"/>
            <w:lang w:val="fr-FR"/>
          </w:rPr>
          <w:t>technique</w:t>
        </w:r>
      </w:hyperlink>
    </w:p>
    <w:p w14:paraId="7A91F655" w14:textId="77777777" w:rsidR="00B0304B" w:rsidRPr="009067E6" w:rsidRDefault="00B0304B" w:rsidP="007455D8">
      <w:pPr>
        <w:jc w:val="both"/>
        <w:rPr>
          <w:lang w:val="fr-FR"/>
        </w:rPr>
      </w:pPr>
    </w:p>
    <w:p w14:paraId="4CA40966" w14:textId="77777777" w:rsidR="009067E6" w:rsidRDefault="009067E6" w:rsidP="009067E6">
      <w:pPr>
        <w:rPr>
          <w:lang w:val="fr-FR"/>
        </w:rPr>
      </w:pPr>
    </w:p>
    <w:p w14:paraId="4C0964E5" w14:textId="77777777" w:rsidR="009067E6" w:rsidRDefault="009067E6" w:rsidP="009067E6">
      <w:pPr>
        <w:pStyle w:val="Heading2"/>
      </w:pPr>
      <w:bookmarkStart w:id="1762" w:name="Sit_Mombeja_2"/>
      <w:r w:rsidRPr="009067E6">
        <w:t>Mombeja</w:t>
      </w:r>
      <w:r>
        <w:t xml:space="preserve"> 2</w:t>
      </w:r>
    </w:p>
    <w:bookmarkEnd w:id="1762"/>
    <w:p w14:paraId="1F70930A" w14:textId="77777777" w:rsidR="009067E6" w:rsidRDefault="009067E6" w:rsidP="009067E6">
      <w:pPr>
        <w:rPr>
          <w:lang w:val="fr-FR"/>
        </w:rPr>
      </w:pPr>
    </w:p>
    <w:p w14:paraId="3CC5A50C" w14:textId="01680D47" w:rsidR="009067E6" w:rsidRPr="009067E6" w:rsidRDefault="009067E6" w:rsidP="009067E6">
      <w:pPr>
        <w:rPr>
          <w:lang w:val="fr-FR"/>
        </w:rPr>
      </w:pPr>
      <w:r>
        <w:rPr>
          <w:lang w:val="fr-FR"/>
        </w:rPr>
        <w:t>Fragment de stèle (</w:t>
      </w:r>
      <w:r w:rsidRPr="008451A7">
        <w:rPr>
          <w:lang w:val="fr-FR"/>
        </w:rPr>
        <w:t>BIB 2172</w:t>
      </w:r>
      <w:r>
        <w:rPr>
          <w:lang w:val="fr-FR"/>
        </w:rPr>
        <w:t xml:space="preserve">). Il reste la partie inférieur de ce qui doit être un </w:t>
      </w:r>
      <w:hyperlink r:id="rId4025" w:anchor="Cul_Alentejo_stele_o_anciforme" w:history="1">
        <w:r w:rsidRPr="005B422A">
          <w:rPr>
            <w:rStyle w:val="Hyperlink"/>
            <w:lang w:val="fr-FR"/>
          </w:rPr>
          <w:t>anciforme</w:t>
        </w:r>
      </w:hyperlink>
      <w:r w:rsidRPr="009067E6">
        <w:rPr>
          <w:lang w:val="fr-FR"/>
        </w:rPr>
        <w:t xml:space="preserve"> </w:t>
      </w:r>
      <w:r>
        <w:rPr>
          <w:lang w:val="fr-FR"/>
        </w:rPr>
        <w:t>(SS BIB)</w:t>
      </w:r>
      <w:r w:rsidR="007455D8">
        <w:rPr>
          <w:lang w:val="fr-FR"/>
        </w:rPr>
        <w:t xml:space="preserve"> à pied droit // </w:t>
      </w:r>
      <w:hyperlink r:id="rId4026" w:anchor="Sit_Sabatey_Ouest" w:history="1">
        <w:r w:rsidR="007455D8" w:rsidRPr="007455D8">
          <w:rPr>
            <w:rStyle w:val="Hyperlink"/>
            <w:lang w:val="fr-FR"/>
          </w:rPr>
          <w:t>Sabatey</w:t>
        </w:r>
      </w:hyperlink>
      <w:r w:rsidR="007455D8">
        <w:rPr>
          <w:lang w:val="fr-FR"/>
        </w:rPr>
        <w:t xml:space="preserve"> (BIB 3005)</w:t>
      </w:r>
    </w:p>
    <w:p w14:paraId="0559A2F7" w14:textId="77777777" w:rsidR="009067E6" w:rsidRDefault="009067E6" w:rsidP="009067E6">
      <w:pPr>
        <w:rPr>
          <w:lang w:val="fr-FR"/>
        </w:rPr>
      </w:pPr>
    </w:p>
    <w:p w14:paraId="5ACD9CE5" w14:textId="77777777" w:rsidR="009067E6" w:rsidRDefault="009067E6" w:rsidP="009067E6">
      <w:pPr>
        <w:pStyle w:val="Heading2"/>
      </w:pPr>
      <w:bookmarkStart w:id="1763" w:name="Sit_Mombeja_3"/>
      <w:r w:rsidRPr="009067E6">
        <w:t>Mombeja</w:t>
      </w:r>
      <w:r>
        <w:t xml:space="preserve"> 3</w:t>
      </w:r>
    </w:p>
    <w:bookmarkEnd w:id="1763"/>
    <w:p w14:paraId="1D08DBC1" w14:textId="77777777" w:rsidR="009067E6" w:rsidRDefault="009067E6" w:rsidP="009067E6">
      <w:pPr>
        <w:rPr>
          <w:lang w:val="fr-FR"/>
        </w:rPr>
      </w:pPr>
    </w:p>
    <w:p w14:paraId="77E3376D" w14:textId="77777777" w:rsidR="009067E6" w:rsidRDefault="009067E6" w:rsidP="009067E6">
      <w:pPr>
        <w:rPr>
          <w:lang w:val="fr-FR"/>
        </w:rPr>
      </w:pPr>
      <w:r>
        <w:rPr>
          <w:lang w:val="fr-FR"/>
        </w:rPr>
        <w:t>Petit fragment (BIB 2172) Une seule gravure d'identification pas claire, possible épée pour Diaz-Guardamino (BIB 2172)</w:t>
      </w:r>
    </w:p>
    <w:p w14:paraId="62D25944" w14:textId="77777777" w:rsidR="00A03E05" w:rsidRDefault="00A03E05" w:rsidP="009067E6">
      <w:pPr>
        <w:rPr>
          <w:lang w:val="fr-FR"/>
        </w:rPr>
      </w:pPr>
    </w:p>
    <w:p w14:paraId="3AB76B88" w14:textId="77777777" w:rsidR="00A03E05" w:rsidRDefault="00A03E05" w:rsidP="00A03E05">
      <w:pPr>
        <w:pStyle w:val="Heading2"/>
      </w:pPr>
      <w:bookmarkStart w:id="1764" w:name="Sit_Mombeja_ctx"/>
      <w:r>
        <w:t>contexte</w:t>
      </w:r>
    </w:p>
    <w:bookmarkEnd w:id="1764"/>
    <w:p w14:paraId="29A5147A" w14:textId="77777777" w:rsidR="00BE4758" w:rsidRDefault="00BE4758" w:rsidP="00A03E05">
      <w:pPr>
        <w:jc w:val="both"/>
        <w:rPr>
          <w:lang w:val="fr-FR"/>
        </w:rPr>
      </w:pPr>
    </w:p>
    <w:p w14:paraId="3D0F5E84" w14:textId="77777777" w:rsidR="00A03E05" w:rsidRDefault="00BE4758" w:rsidP="00A03E05">
      <w:pPr>
        <w:jc w:val="both"/>
        <w:rPr>
          <w:lang w:val="fr-FR"/>
        </w:rPr>
      </w:pPr>
      <w:r>
        <w:rPr>
          <w:lang w:val="fr-FR"/>
        </w:rPr>
        <w:t xml:space="preserve">Dalle de couverte au moment de leur découvertes (BIB 2172). </w:t>
      </w:r>
      <w:r w:rsidR="00A03E05">
        <w:rPr>
          <w:lang w:val="fr-FR"/>
        </w:rPr>
        <w:t>Découvertes sur le site de "Alcarias". V</w:t>
      </w:r>
      <w:r w:rsidR="00A03E05" w:rsidRPr="00A03E05">
        <w:rPr>
          <w:lang w:val="fr-FR"/>
        </w:rPr>
        <w:t>asconcelos apprend que les stèles ont été trouvées avec d'autres dalles lisses. Comme indiqué, les dalles les décorations recouvraient plusieurs tombes avec seulement des cendres, ce que Vasconcelos interprète comme de possibles restes squelettiques très détérioré. Sur cette nécropole d'Alcarias, il y a des références très imprécises que</w:t>
      </w:r>
      <w:r w:rsidR="00A03E05">
        <w:rPr>
          <w:lang w:val="fr-FR"/>
        </w:rPr>
        <w:t xml:space="preserve"> Schubart (1975: 250) recueille (BIB 2172)</w:t>
      </w:r>
    </w:p>
    <w:p w14:paraId="11A9D1C3" w14:textId="77777777" w:rsidR="001344ED" w:rsidRDefault="001344ED" w:rsidP="00A03E05">
      <w:pPr>
        <w:jc w:val="both"/>
        <w:rPr>
          <w:lang w:val="fr-FR"/>
        </w:rPr>
      </w:pPr>
    </w:p>
    <w:p w14:paraId="3AE0D738" w14:textId="77777777" w:rsidR="001344ED" w:rsidRDefault="00BC725D" w:rsidP="00426FF9">
      <w:pPr>
        <w:pStyle w:val="Heading1"/>
      </w:pPr>
      <w:bookmarkStart w:id="1765" w:name="Sit_Alcaria"/>
      <w:r>
        <w:lastRenderedPageBreak/>
        <w:t>ALCARIA</w:t>
      </w:r>
    </w:p>
    <w:bookmarkEnd w:id="1765"/>
    <w:p w14:paraId="5EAD4DB8" w14:textId="77777777" w:rsidR="001344ED" w:rsidRPr="00BC725D" w:rsidRDefault="00BC725D" w:rsidP="00A03E05">
      <w:pPr>
        <w:jc w:val="both"/>
        <w:rPr>
          <w:sz w:val="20"/>
          <w:lang w:val="fr-FR"/>
        </w:rPr>
      </w:pPr>
      <w:r w:rsidRPr="00BC725D">
        <w:rPr>
          <w:sz w:val="20"/>
          <w:lang w:val="fr-FR"/>
        </w:rPr>
        <w:t>Alcaria do Pocinho</w:t>
      </w:r>
    </w:p>
    <w:p w14:paraId="398B6589" w14:textId="77777777" w:rsidR="00BC725D" w:rsidRDefault="00BC725D" w:rsidP="00A03E05">
      <w:pPr>
        <w:jc w:val="both"/>
        <w:rPr>
          <w:lang w:val="fr-FR"/>
        </w:rPr>
      </w:pPr>
    </w:p>
    <w:p w14:paraId="33C2FC81" w14:textId="2489FBE3" w:rsidR="00DF6A47" w:rsidRDefault="001344ED" w:rsidP="00A03E05">
      <w:pPr>
        <w:jc w:val="both"/>
        <w:rPr>
          <w:lang w:val="fr-FR"/>
        </w:rPr>
      </w:pPr>
      <w:r>
        <w:rPr>
          <w:lang w:val="fr-FR"/>
        </w:rPr>
        <w:t xml:space="preserve">Nécropole à cistes du </w:t>
      </w:r>
      <w:hyperlink r:id="rId4027" w:anchor="Cul_Bronze_Moyen_Iberique_SW_fun" w:history="1">
        <w:r w:rsidR="00DF6A47" w:rsidRPr="00DF6A47">
          <w:rPr>
            <w:rStyle w:val="Hyperlink"/>
            <w:lang w:val="fr-FR"/>
          </w:rPr>
          <w:t>SWIB</w:t>
        </w:r>
      </w:hyperlink>
      <w:r w:rsidR="00DF6A47" w:rsidRPr="00DF6A47">
        <w:rPr>
          <w:lang w:val="fr-FR"/>
        </w:rPr>
        <w:t xml:space="preserve"> (BIB 3114)</w:t>
      </w:r>
      <w:r w:rsidR="00BC725D">
        <w:rPr>
          <w:lang w:val="fr-FR"/>
        </w:rPr>
        <w:t xml:space="preserve">. </w:t>
      </w:r>
      <w:r w:rsidR="00DF6A47">
        <w:rPr>
          <w:lang w:val="fr-FR"/>
        </w:rPr>
        <w:t xml:space="preserve">Nécropole de Alcaria (Monchique): ciste avec des os humains en connexion anatomique. Le crâne était séparés des os longs et placé dans un petit compartiment à l'intérieur de la ciste </w:t>
      </w:r>
      <w:r w:rsidR="00DF6A47" w:rsidRPr="00DF6A47">
        <w:rPr>
          <w:lang w:val="fr-FR"/>
        </w:rPr>
        <w:t>(BIB 3114)</w:t>
      </w:r>
    </w:p>
    <w:p w14:paraId="5A5DC27E" w14:textId="77777777" w:rsidR="006D3F48" w:rsidRDefault="006D3F48" w:rsidP="009067E6">
      <w:pPr>
        <w:rPr>
          <w:lang w:val="fr-FR"/>
        </w:rPr>
      </w:pPr>
    </w:p>
    <w:p w14:paraId="59FB4F9C" w14:textId="77777777" w:rsidR="006D3F48" w:rsidRPr="00D52855" w:rsidRDefault="006D3F48" w:rsidP="00426FF9">
      <w:pPr>
        <w:pStyle w:val="Heading1"/>
        <w:rPr>
          <w:lang w:val="es-ES"/>
        </w:rPr>
      </w:pPr>
      <w:bookmarkStart w:id="1766" w:name="Sit_Guadajira"/>
      <w:r w:rsidRPr="00D52855">
        <w:rPr>
          <w:lang w:val="es-ES"/>
        </w:rPr>
        <w:t>GUADAJIRA</w:t>
      </w:r>
    </w:p>
    <w:bookmarkEnd w:id="1766"/>
    <w:p w14:paraId="192A0CD5" w14:textId="77777777" w:rsidR="006D3F48" w:rsidRPr="00DF6A47" w:rsidRDefault="006D3F48" w:rsidP="009067E6">
      <w:pPr>
        <w:rPr>
          <w:sz w:val="20"/>
          <w:lang w:val="es-ES"/>
        </w:rPr>
      </w:pPr>
      <w:r w:rsidRPr="00DF6A47">
        <w:rPr>
          <w:sz w:val="20"/>
          <w:lang w:val="es-ES"/>
        </w:rPr>
        <w:t>Castillo de Guadajira</w:t>
      </w:r>
    </w:p>
    <w:p w14:paraId="7D3B1633" w14:textId="77777777" w:rsidR="006D3F48" w:rsidRPr="006D3F48" w:rsidRDefault="006D3F48" w:rsidP="009067E6">
      <w:pPr>
        <w:rPr>
          <w:lang w:val="es-ES"/>
        </w:rPr>
      </w:pPr>
    </w:p>
    <w:p w14:paraId="5ECFA606" w14:textId="77777777" w:rsidR="006D3F48" w:rsidRPr="009067E6" w:rsidRDefault="006D3F48" w:rsidP="009067E6">
      <w:pPr>
        <w:rPr>
          <w:lang w:val="fr-FR"/>
        </w:rPr>
      </w:pPr>
      <w:r w:rsidRPr="002E3DE4">
        <w:rPr>
          <w:lang w:val="es-ES"/>
        </w:rPr>
        <w:t xml:space="preserve">Lobon, Badajoz. </w:t>
      </w:r>
      <w:r>
        <w:rPr>
          <w:lang w:val="fr-FR"/>
        </w:rPr>
        <w:t>Découverte d'une fibule de codo (BIB 2886)</w:t>
      </w:r>
    </w:p>
    <w:p w14:paraId="5F212BFD" w14:textId="77777777" w:rsidR="00790D63" w:rsidRPr="0032190F" w:rsidRDefault="00790D63" w:rsidP="00242C0F">
      <w:pPr>
        <w:rPr>
          <w:lang w:val="fr-FR"/>
        </w:rPr>
      </w:pPr>
    </w:p>
    <w:p w14:paraId="16A173C3" w14:textId="77777777" w:rsidR="001823E9" w:rsidRPr="0032190F" w:rsidRDefault="001823E9" w:rsidP="00426FF9">
      <w:pPr>
        <w:pStyle w:val="Heading1"/>
      </w:pPr>
      <w:bookmarkStart w:id="1767" w:name="Sit_Ategua"/>
      <w:r w:rsidRPr="0032190F">
        <w:t>ATEGUA</w:t>
      </w:r>
    </w:p>
    <w:bookmarkEnd w:id="1767"/>
    <w:p w14:paraId="4AE2B411" w14:textId="77777777" w:rsidR="00894CE0" w:rsidRPr="0032190F" w:rsidRDefault="00894CE0" w:rsidP="001823E9">
      <w:pPr>
        <w:rPr>
          <w:lang w:val="fr-FR"/>
        </w:rPr>
      </w:pPr>
    </w:p>
    <w:p w14:paraId="7622BACD" w14:textId="22CD1FA5" w:rsidR="006D3F48" w:rsidRPr="00647A2A" w:rsidRDefault="001823E9" w:rsidP="00A17D47">
      <w:pPr>
        <w:jc w:val="both"/>
        <w:rPr>
          <w:i/>
          <w:lang w:val="fr-FR"/>
        </w:rPr>
      </w:pPr>
      <w:r w:rsidRPr="0032190F">
        <w:rPr>
          <w:lang w:val="fr-FR"/>
        </w:rPr>
        <w:t>La stèle d’Ategua</w:t>
      </w:r>
      <w:r w:rsidR="003E605C" w:rsidRPr="0032190F">
        <w:rPr>
          <w:lang w:val="fr-FR"/>
        </w:rPr>
        <w:t xml:space="preserve"> (</w:t>
      </w:r>
      <w:r w:rsidR="0021273C" w:rsidRPr="0032190F">
        <w:rPr>
          <w:lang w:val="fr-FR"/>
        </w:rPr>
        <w:t>Cordoue, Espagne</w:t>
      </w:r>
      <w:r w:rsidR="003E605C" w:rsidRPr="0032190F">
        <w:rPr>
          <w:lang w:val="fr-FR"/>
        </w:rPr>
        <w:t>)</w:t>
      </w:r>
      <w:r w:rsidRPr="0032190F">
        <w:rPr>
          <w:lang w:val="fr-FR"/>
        </w:rPr>
        <w:t xml:space="preserve"> du </w:t>
      </w:r>
      <w:hyperlink r:id="rId4028" w:anchor="Cul_Extremadura" w:history="1">
        <w:r w:rsidRPr="0032190F">
          <w:rPr>
            <w:rStyle w:val="Hyperlink"/>
            <w:lang w:val="fr-FR"/>
          </w:rPr>
          <w:t>gr</w:t>
        </w:r>
        <w:r w:rsidR="00A17D47">
          <w:rPr>
            <w:rStyle w:val="Hyperlink"/>
            <w:lang w:val="fr-FR"/>
          </w:rPr>
          <w:t xml:space="preserve">. </w:t>
        </w:r>
        <w:r w:rsidRPr="0032190F">
          <w:rPr>
            <w:rStyle w:val="Hyperlink"/>
            <w:lang w:val="fr-FR"/>
          </w:rPr>
          <w:t>stèles d’Extrémadure</w:t>
        </w:r>
      </w:hyperlink>
      <w:r w:rsidR="00A17D47">
        <w:rPr>
          <w:lang w:val="fr-FR"/>
        </w:rPr>
        <w:t xml:space="preserve"> (SS BIB)</w:t>
      </w:r>
      <w:r w:rsidRPr="0032190F">
        <w:rPr>
          <w:lang w:val="fr-FR"/>
        </w:rPr>
        <w:t xml:space="preserve"> </w:t>
      </w:r>
    </w:p>
    <w:p w14:paraId="2D654761" w14:textId="77777777" w:rsidR="006D3F48" w:rsidRDefault="006D3F48" w:rsidP="00A17D47">
      <w:pPr>
        <w:jc w:val="both"/>
        <w:rPr>
          <w:lang w:val="fr-FR"/>
        </w:rPr>
      </w:pPr>
    </w:p>
    <w:p w14:paraId="21702649" w14:textId="794C7AA9" w:rsidR="00D60816" w:rsidRDefault="00D60816" w:rsidP="00D60816">
      <w:pPr>
        <w:rPr>
          <w:lang w:val="fr-FR"/>
        </w:rPr>
      </w:pPr>
      <w:r>
        <w:rPr>
          <w:lang w:val="fr-FR"/>
        </w:rPr>
        <w:t xml:space="preserve">Stèle tardive, sous-type III ou D de Almagro Gorbea 1977 (BIB 2868), </w:t>
      </w:r>
      <w:hyperlink r:id="rId4029" w:anchor="Cul_Extremadura_per_Celestino2011_IVB2" w:history="1">
        <w:r w:rsidRPr="00D60816">
          <w:rPr>
            <w:rStyle w:val="Hyperlink"/>
            <w:lang w:val="fr-FR"/>
          </w:rPr>
          <w:t>type IVB.2</w:t>
        </w:r>
      </w:hyperlink>
      <w:r w:rsidRPr="00D60816">
        <w:rPr>
          <w:lang w:val="fr-FR"/>
        </w:rPr>
        <w:t xml:space="preserve"> (BIB 3063) </w:t>
      </w:r>
      <w:hyperlink r:id="rId4030" w:anchor="Cul_Extremadura_per_GuardaminoA" w:history="1">
        <w:r w:rsidR="00195A6F" w:rsidRPr="00195A6F">
          <w:rPr>
            <w:rStyle w:val="Hyperlink"/>
            <w:lang w:val="fr-FR"/>
          </w:rPr>
          <w:t>format A</w:t>
        </w:r>
      </w:hyperlink>
      <w:r w:rsidR="00195A6F" w:rsidRPr="00195A6F">
        <w:rPr>
          <w:lang w:val="fr-FR"/>
        </w:rPr>
        <w:t xml:space="preserve"> (BIB 2172, BIB 2187)</w:t>
      </w:r>
    </w:p>
    <w:p w14:paraId="332C36CF" w14:textId="77777777" w:rsidR="00DE0C7E" w:rsidRPr="00D60816" w:rsidRDefault="00DE0C7E" w:rsidP="00D60816">
      <w:pPr>
        <w:rPr>
          <w:lang w:val="fr-FR"/>
        </w:rPr>
      </w:pPr>
    </w:p>
    <w:p w14:paraId="613E79F2" w14:textId="77777777" w:rsidR="006D3F48" w:rsidRDefault="000A3C34" w:rsidP="006D3F48">
      <w:pPr>
        <w:pStyle w:val="Heading2"/>
      </w:pPr>
      <w:r>
        <w:t>stèle</w:t>
      </w:r>
    </w:p>
    <w:p w14:paraId="34D92CE7" w14:textId="77777777" w:rsidR="006D3F48" w:rsidRDefault="006D3F48" w:rsidP="006D3F48">
      <w:pPr>
        <w:rPr>
          <w:lang w:val="fr-FR"/>
        </w:rPr>
      </w:pPr>
    </w:p>
    <w:p w14:paraId="0A9C7AA7" w14:textId="77777777" w:rsidR="000A3C34" w:rsidRDefault="000A3C34" w:rsidP="000A3C34">
      <w:pPr>
        <w:pStyle w:val="Heading3"/>
      </w:pPr>
      <w:bookmarkStart w:id="1768" w:name="Sit_Ategua_ctx"/>
      <w:r>
        <w:t>contexte</w:t>
      </w:r>
    </w:p>
    <w:bookmarkEnd w:id="1768"/>
    <w:p w14:paraId="301A1F40" w14:textId="77777777" w:rsidR="000A3C34" w:rsidRDefault="000A3C34" w:rsidP="006D3F48">
      <w:pPr>
        <w:rPr>
          <w:lang w:val="fr-FR"/>
        </w:rPr>
      </w:pPr>
    </w:p>
    <w:p w14:paraId="752DB822" w14:textId="77777777" w:rsidR="000A3C34" w:rsidRDefault="000A3C34" w:rsidP="006D3F48">
      <w:pPr>
        <w:rPr>
          <w:lang w:val="fr-FR"/>
        </w:rPr>
      </w:pPr>
      <w:r>
        <w:rPr>
          <w:lang w:val="fr-FR"/>
        </w:rPr>
        <w:t>Au pied d'une importante colline sur laquelle des traces d'occupation ont été identifiées (BIB 3081)</w:t>
      </w:r>
    </w:p>
    <w:p w14:paraId="75FDE10A" w14:textId="77777777" w:rsidR="009E4D1D" w:rsidRDefault="009E4D1D" w:rsidP="00A17D47">
      <w:pPr>
        <w:jc w:val="both"/>
        <w:rPr>
          <w:lang w:val="fr-FR"/>
        </w:rPr>
      </w:pPr>
    </w:p>
    <w:p w14:paraId="27AF4408" w14:textId="77777777" w:rsidR="000A3C34" w:rsidRDefault="000A3C34" w:rsidP="000A3C34">
      <w:pPr>
        <w:pStyle w:val="Heading3"/>
      </w:pPr>
      <w:bookmarkStart w:id="1769" w:name="Sit_Ategua_TAC_T"/>
      <w:r>
        <w:t>thèmes</w:t>
      </w:r>
    </w:p>
    <w:bookmarkEnd w:id="1769"/>
    <w:p w14:paraId="09D1A314" w14:textId="1D2E4A17" w:rsidR="000A3C34" w:rsidRPr="00464BD0" w:rsidRDefault="000A3C34" w:rsidP="000A3C34">
      <w:pPr>
        <w:rPr>
          <w:lang w:val="fr-FR"/>
        </w:rPr>
      </w:pPr>
      <w:r>
        <w:rPr>
          <w:lang w:val="fr-FR"/>
        </w:rPr>
        <w:t>De haut en bas</w:t>
      </w:r>
      <w:r w:rsidR="00464BD0">
        <w:rPr>
          <w:lang w:val="fr-FR"/>
        </w:rPr>
        <w:t xml:space="preserve">: </w:t>
      </w:r>
      <w:hyperlink r:id="rId4031" w:anchor="Sit_Ategua_TAC_T_perso1" w:history="1">
        <w:r w:rsidR="00464BD0" w:rsidRPr="00464BD0">
          <w:rPr>
            <w:rStyle w:val="Hyperlink"/>
            <w:lang w:val="fr-FR"/>
          </w:rPr>
          <w:t>grand personnage</w:t>
        </w:r>
      </w:hyperlink>
      <w:r w:rsidR="00464BD0">
        <w:rPr>
          <w:lang w:val="fr-FR"/>
        </w:rPr>
        <w:t xml:space="preserve">, </w:t>
      </w:r>
      <w:hyperlink r:id="rId4032" w:anchor="Sit_Ategua_TAC_T_fibule" w:history="1">
        <w:r w:rsidR="00464BD0" w:rsidRPr="00464BD0">
          <w:rPr>
            <w:rStyle w:val="Hyperlink"/>
            <w:lang w:val="fr-FR"/>
          </w:rPr>
          <w:t>fibule</w:t>
        </w:r>
      </w:hyperlink>
      <w:r w:rsidR="00464BD0">
        <w:rPr>
          <w:lang w:val="fr-FR"/>
        </w:rPr>
        <w:t xml:space="preserve">, </w:t>
      </w:r>
      <w:hyperlink r:id="rId4033" w:anchor="Sit_Ategua_TAC_T_fibule" w:history="1">
        <w:r w:rsidR="00464BD0" w:rsidRPr="00464BD0">
          <w:rPr>
            <w:rStyle w:val="Hyperlink"/>
            <w:lang w:val="fr-FR"/>
          </w:rPr>
          <w:t>lance</w:t>
        </w:r>
      </w:hyperlink>
      <w:r w:rsidR="00464BD0">
        <w:rPr>
          <w:lang w:val="fr-FR"/>
        </w:rPr>
        <w:t>, etc.</w:t>
      </w:r>
    </w:p>
    <w:p w14:paraId="4A69E445" w14:textId="77777777" w:rsidR="000A3C34" w:rsidRDefault="000A3C34" w:rsidP="00A17D47">
      <w:pPr>
        <w:jc w:val="both"/>
        <w:rPr>
          <w:lang w:val="fr-FR"/>
        </w:rPr>
      </w:pPr>
    </w:p>
    <w:p w14:paraId="5B671922" w14:textId="7BAB7FEB" w:rsidR="006D3F48" w:rsidRDefault="006A3AB6" w:rsidP="000A3C34">
      <w:pPr>
        <w:pStyle w:val="Heading4"/>
      </w:pPr>
      <w:bookmarkStart w:id="1770" w:name="Sit_Ategua_TAC_T_perso1"/>
      <w:r>
        <w:t>p</w:t>
      </w:r>
      <w:r w:rsidR="006D3F48">
        <w:t>ersonnage</w:t>
      </w:r>
      <w:r w:rsidR="009E4D1D">
        <w:t xml:space="preserve"> central</w:t>
      </w:r>
    </w:p>
    <w:bookmarkEnd w:id="1770"/>
    <w:p w14:paraId="7D57607D" w14:textId="77777777" w:rsidR="008C3748" w:rsidRPr="008C3748" w:rsidRDefault="008C3748" w:rsidP="008C3748">
      <w:pPr>
        <w:rPr>
          <w:lang w:val="fr-FR" w:eastAsia="fr-FR"/>
        </w:rPr>
      </w:pPr>
    </w:p>
    <w:p w14:paraId="1D3C270A" w14:textId="300E45BB" w:rsidR="005D1879" w:rsidRDefault="00000000" w:rsidP="00A17D47">
      <w:pPr>
        <w:rPr>
          <w:lang w:val="fr-FR"/>
        </w:rPr>
      </w:pPr>
      <w:hyperlink r:id="rId4034" w:anchor="Cul_Art_TAC_T_a_personnage_masc" w:history="1">
        <w:r w:rsidR="00A17D47">
          <w:rPr>
            <w:rStyle w:val="Hyperlink"/>
            <w:lang w:val="fr-FR"/>
          </w:rPr>
          <w:t>P</w:t>
        </w:r>
        <w:r w:rsidR="00A17D47" w:rsidRPr="00666BEE">
          <w:rPr>
            <w:rStyle w:val="Hyperlink"/>
            <w:lang w:val="fr-FR"/>
          </w:rPr>
          <w:t>ersonnag</w:t>
        </w:r>
        <w:r w:rsidR="00A17D47">
          <w:rPr>
            <w:rStyle w:val="Hyperlink"/>
            <w:lang w:val="fr-FR"/>
          </w:rPr>
          <w:t xml:space="preserve">e </w:t>
        </w:r>
        <w:r w:rsidR="006D3F48">
          <w:rPr>
            <w:rStyle w:val="Hyperlink"/>
            <w:lang w:val="fr-FR"/>
          </w:rPr>
          <w:t xml:space="preserve">avec sexe </w:t>
        </w:r>
        <w:r w:rsidR="00A17D47">
          <w:rPr>
            <w:rStyle w:val="Hyperlink"/>
            <w:lang w:val="fr-FR"/>
          </w:rPr>
          <w:t>masculin</w:t>
        </w:r>
      </w:hyperlink>
      <w:r w:rsidR="00A17D47" w:rsidRPr="00A17D47">
        <w:rPr>
          <w:lang w:val="fr-FR"/>
        </w:rPr>
        <w:t xml:space="preserve"> avec </w:t>
      </w:r>
      <w:r w:rsidR="00894CE0" w:rsidRPr="0032190F">
        <w:rPr>
          <w:lang w:val="fr-FR"/>
        </w:rPr>
        <w:t xml:space="preserve">un </w:t>
      </w:r>
      <w:hyperlink r:id="rId4035" w:anchor="Cul_Art_TAC_T_t_casque" w:history="1">
        <w:r w:rsidR="00427C81" w:rsidRPr="00427C81">
          <w:rPr>
            <w:rStyle w:val="Hyperlink"/>
            <w:lang w:val="fr-FR"/>
          </w:rPr>
          <w:t>casque</w:t>
        </w:r>
      </w:hyperlink>
      <w:r w:rsidR="00427C81">
        <w:rPr>
          <w:lang w:val="fr-FR"/>
        </w:rPr>
        <w:t xml:space="preserve"> </w:t>
      </w:r>
      <w:r w:rsidR="00894CE0" w:rsidRPr="0032190F">
        <w:rPr>
          <w:lang w:val="fr-FR"/>
        </w:rPr>
        <w:t xml:space="preserve">correspondant à un exemplaire découvert à la </w:t>
      </w:r>
      <w:hyperlink r:id="rId4036" w:anchor="Sit_Huelva_Ria" w:history="1">
        <w:r w:rsidR="00894CE0" w:rsidRPr="0032190F">
          <w:rPr>
            <w:rStyle w:val="Hyperlink"/>
            <w:lang w:val="fr-FR"/>
          </w:rPr>
          <w:t>Ria de Huelva</w:t>
        </w:r>
      </w:hyperlink>
      <w:r w:rsidR="00894CE0" w:rsidRPr="0032190F">
        <w:rPr>
          <w:lang w:val="fr-FR"/>
        </w:rPr>
        <w:t xml:space="preserve"> [v. type </w:t>
      </w:r>
      <w:hyperlink r:id="rId4037" w:anchor="Cul_Huelva" w:history="1">
        <w:r w:rsidR="00894CE0" w:rsidRPr="0032190F">
          <w:rPr>
            <w:rStyle w:val="Hyperlink"/>
            <w:lang w:val="fr-FR"/>
          </w:rPr>
          <w:t>Huelva</w:t>
        </w:r>
      </w:hyperlink>
      <w:r w:rsidR="00427C81">
        <w:rPr>
          <w:lang w:val="fr-FR"/>
        </w:rPr>
        <w:t>] (BIB 2187 p. 397), boucles d'oreilles, bracelet de bras (SS BIB)</w:t>
      </w:r>
    </w:p>
    <w:p w14:paraId="27B25D83" w14:textId="77777777" w:rsidR="00427C81" w:rsidRDefault="009B1889" w:rsidP="00A17D47">
      <w:pPr>
        <w:rPr>
          <w:lang w:val="fr-FR"/>
        </w:rPr>
      </w:pPr>
      <w:r w:rsidRPr="009B1889">
        <w:rPr>
          <w:lang w:val="fr-FR"/>
        </w:rPr>
        <w:t xml:space="preserve"> </w:t>
      </w:r>
    </w:p>
    <w:p w14:paraId="00BA2AE2" w14:textId="77777777" w:rsidR="006A3AB6" w:rsidRDefault="006A3AB6" w:rsidP="00A17D47">
      <w:pPr>
        <w:rPr>
          <w:lang w:val="fr-FR"/>
        </w:rPr>
      </w:pPr>
    </w:p>
    <w:p w14:paraId="010BCDBD" w14:textId="77777777" w:rsidR="006A3AB6" w:rsidRDefault="006A3AB6" w:rsidP="000A3C34">
      <w:pPr>
        <w:pStyle w:val="Heading4"/>
      </w:pPr>
      <w:bookmarkStart w:id="1771" w:name="Sit_Ategua_TAC_T_fibule"/>
      <w:r>
        <w:t>fibule</w:t>
      </w:r>
    </w:p>
    <w:bookmarkEnd w:id="1771"/>
    <w:p w14:paraId="3CE07087" w14:textId="7E6F1F84" w:rsidR="006A3AB6" w:rsidRPr="008C3748" w:rsidRDefault="008B3E60" w:rsidP="00A17D47">
      <w:pPr>
        <w:rPr>
          <w:sz w:val="20"/>
          <w:lang w:val="fr-FR"/>
        </w:rPr>
      </w:pPr>
      <w:r>
        <w:fldChar w:fldCharType="begin"/>
      </w:r>
      <w:r w:rsidR="00464BD0" w:rsidRPr="00464BD0">
        <w:rPr>
          <w:lang w:val="fr-FR"/>
        </w:rPr>
        <w:instrText>HYPERLINK "C:\\Users\\Thomas Huet\\Desktop\\Documentation archéologique liée à la thèse\\Cultures.docx" \l "Cul_Extremadura_T_fibule"</w:instrText>
      </w:r>
      <w:r>
        <w:fldChar w:fldCharType="separate"/>
      </w:r>
      <w:r w:rsidR="006A3AB6" w:rsidRPr="008C3748">
        <w:rPr>
          <w:rStyle w:val="Hyperlink"/>
          <w:sz w:val="20"/>
          <w:lang w:val="fr-FR"/>
        </w:rPr>
        <w:t>fibule</w:t>
      </w:r>
      <w:r>
        <w:rPr>
          <w:rStyle w:val="Hyperlink"/>
          <w:sz w:val="20"/>
          <w:lang w:val="fr-FR"/>
        </w:rPr>
        <w:fldChar w:fldCharType="end"/>
      </w:r>
      <w:r w:rsidR="006A3AB6" w:rsidRPr="008C3748">
        <w:rPr>
          <w:sz w:val="20"/>
          <w:lang w:val="fr-FR"/>
        </w:rPr>
        <w:t xml:space="preserve"> (SS BIB)</w:t>
      </w:r>
    </w:p>
    <w:p w14:paraId="0949B81C" w14:textId="77777777" w:rsidR="006A3AB6" w:rsidRPr="006A3AB6" w:rsidRDefault="006A3AB6" w:rsidP="00A17D47">
      <w:pPr>
        <w:rPr>
          <w:lang w:val="fr-FR"/>
        </w:rPr>
      </w:pPr>
    </w:p>
    <w:p w14:paraId="6C28B2DB" w14:textId="77777777" w:rsidR="006A3AB6" w:rsidRPr="006A3AB6" w:rsidRDefault="006A3AB6" w:rsidP="000A3C34">
      <w:pPr>
        <w:pStyle w:val="Heading4"/>
      </w:pPr>
      <w:bookmarkStart w:id="1772" w:name="Sit_Ategua_TAC_T_lance"/>
      <w:r w:rsidRPr="006A3AB6">
        <w:t>lance</w:t>
      </w:r>
    </w:p>
    <w:bookmarkEnd w:id="1772"/>
    <w:p w14:paraId="70626D99" w14:textId="754CA43E" w:rsidR="006A3AB6" w:rsidRDefault="008B3E60" w:rsidP="00A17D47">
      <w:pPr>
        <w:rPr>
          <w:lang w:val="fr-FR"/>
        </w:rPr>
      </w:pPr>
      <w:r>
        <w:fldChar w:fldCharType="begin"/>
      </w:r>
      <w:r w:rsidRPr="00464BD0">
        <w:rPr>
          <w:lang w:val="fr-FR"/>
        </w:rPr>
        <w:instrText>HYPERLINK "file:///C:\\Users\\Thomas%20Huet\\Desktop\\Documentation%20archéologique%20liée%20à%20la%20thèse\\Cultures.docx" \l "Cul_Extremadura_T_lance"</w:instrText>
      </w:r>
      <w:r>
        <w:fldChar w:fldCharType="separate"/>
      </w:r>
      <w:r w:rsidR="00DE55E6" w:rsidRPr="00DE55E6">
        <w:rPr>
          <w:rStyle w:val="Hyperlink"/>
          <w:lang w:val="fr-FR"/>
        </w:rPr>
        <w:t>lance</w:t>
      </w:r>
      <w:r>
        <w:rPr>
          <w:rStyle w:val="Hyperlink"/>
          <w:lang w:val="fr-FR"/>
        </w:rPr>
        <w:fldChar w:fldCharType="end"/>
      </w:r>
      <w:r w:rsidR="00DE55E6">
        <w:rPr>
          <w:lang w:val="fr-FR"/>
        </w:rPr>
        <w:t xml:space="preserve"> </w:t>
      </w:r>
      <w:r w:rsidR="006A3AB6">
        <w:rPr>
          <w:lang w:val="fr-FR"/>
        </w:rPr>
        <w:t>de type Huelva (SS BIB)</w:t>
      </w:r>
    </w:p>
    <w:p w14:paraId="0B13721C" w14:textId="77777777" w:rsidR="006A3AB6" w:rsidRDefault="006A3AB6" w:rsidP="00A17D47">
      <w:pPr>
        <w:rPr>
          <w:lang w:val="fr-FR"/>
        </w:rPr>
      </w:pPr>
    </w:p>
    <w:p w14:paraId="040D4277" w14:textId="77777777" w:rsidR="006A3AB6" w:rsidRDefault="006A3AB6" w:rsidP="000A3C34">
      <w:pPr>
        <w:pStyle w:val="Heading4"/>
      </w:pPr>
      <w:r>
        <w:t>peigne</w:t>
      </w:r>
    </w:p>
    <w:p w14:paraId="0BBB7BBE" w14:textId="47465D92" w:rsidR="006A3AB6" w:rsidRPr="008C3748" w:rsidRDefault="00000000" w:rsidP="006A3AB6">
      <w:pPr>
        <w:rPr>
          <w:sz w:val="20"/>
          <w:lang w:val="fr-FR"/>
        </w:rPr>
      </w:pPr>
      <w:hyperlink r:id="rId4038" w:anchor="Cul_Art_TAC_T_t_peigne" w:history="1">
        <w:r w:rsidR="006A3AB6" w:rsidRPr="008C3748">
          <w:rPr>
            <w:rStyle w:val="Hyperlink"/>
            <w:sz w:val="20"/>
            <w:lang w:val="fr-FR"/>
          </w:rPr>
          <w:t>peigne</w:t>
        </w:r>
      </w:hyperlink>
      <w:r w:rsidR="006A3AB6" w:rsidRPr="008C3748">
        <w:rPr>
          <w:sz w:val="20"/>
          <w:lang w:val="fr-FR"/>
        </w:rPr>
        <w:t xml:space="preserve"> (SS BIB)</w:t>
      </w:r>
    </w:p>
    <w:p w14:paraId="3286D774" w14:textId="77777777" w:rsidR="006A3AB6" w:rsidRDefault="006A3AB6" w:rsidP="006A3AB6">
      <w:pPr>
        <w:rPr>
          <w:lang w:val="fr-FR"/>
        </w:rPr>
      </w:pPr>
    </w:p>
    <w:p w14:paraId="7A045627" w14:textId="77777777" w:rsidR="006A3AB6" w:rsidRDefault="006A3AB6" w:rsidP="000A3C34">
      <w:pPr>
        <w:pStyle w:val="Heading4"/>
      </w:pPr>
      <w:r>
        <w:t>miroir</w:t>
      </w:r>
    </w:p>
    <w:p w14:paraId="136A0E48" w14:textId="2C42CD5E" w:rsidR="006A3AB6" w:rsidRPr="008C3748" w:rsidRDefault="00000000" w:rsidP="006A3AB6">
      <w:pPr>
        <w:rPr>
          <w:sz w:val="20"/>
          <w:lang w:val="fr-FR"/>
        </w:rPr>
      </w:pPr>
      <w:hyperlink r:id="rId4039" w:anchor="Cul_Art_TAC_T_t_miroir" w:history="1">
        <w:r w:rsidR="006A3AB6" w:rsidRPr="008C3748">
          <w:rPr>
            <w:rStyle w:val="Hyperlink"/>
            <w:sz w:val="20"/>
            <w:lang w:val="fr-FR"/>
          </w:rPr>
          <w:t>miroir</w:t>
        </w:r>
      </w:hyperlink>
      <w:r w:rsidR="006A3AB6" w:rsidRPr="008C3748">
        <w:rPr>
          <w:sz w:val="20"/>
          <w:lang w:val="fr-FR"/>
        </w:rPr>
        <w:t xml:space="preserve"> (SS BIB)</w:t>
      </w:r>
    </w:p>
    <w:p w14:paraId="66B29A39" w14:textId="77777777" w:rsidR="006A3AB6" w:rsidRDefault="006A3AB6" w:rsidP="00A17D47">
      <w:pPr>
        <w:rPr>
          <w:lang w:val="fr-FR"/>
        </w:rPr>
      </w:pPr>
    </w:p>
    <w:p w14:paraId="6CD37424" w14:textId="77777777" w:rsidR="006A3AB6" w:rsidRDefault="006A3AB6" w:rsidP="000A3C34">
      <w:pPr>
        <w:pStyle w:val="Heading4"/>
      </w:pPr>
      <w:r>
        <w:t>épée</w:t>
      </w:r>
    </w:p>
    <w:p w14:paraId="071B7774" w14:textId="5FDFA267" w:rsidR="006D3F48" w:rsidRDefault="006A3AB6" w:rsidP="006A3AB6">
      <w:pPr>
        <w:jc w:val="both"/>
        <w:rPr>
          <w:lang w:val="fr-FR"/>
        </w:rPr>
      </w:pPr>
      <w:r w:rsidRPr="009E4D1D">
        <w:rPr>
          <w:lang w:val="fr-FR"/>
        </w:rPr>
        <w:t xml:space="preserve">épée gr. </w:t>
      </w:r>
      <w:hyperlink r:id="rId4040" w:anchor="Cul_Extremadura_T_epee_typ_Brandherm07_K" w:history="1">
        <w:r w:rsidRPr="009E4D1D">
          <w:rPr>
            <w:rStyle w:val="Hyperlink"/>
            <w:lang w:val="fr-FR"/>
          </w:rPr>
          <w:t>K</w:t>
        </w:r>
      </w:hyperlink>
      <w:r w:rsidRPr="009E4D1D">
        <w:rPr>
          <w:lang w:val="fr-FR"/>
        </w:rPr>
        <w:t xml:space="preserve"> (Brandhem 2007)</w:t>
      </w:r>
      <w:r>
        <w:rPr>
          <w:lang w:val="fr-FR"/>
        </w:rPr>
        <w:t xml:space="preserve"> </w:t>
      </w:r>
      <w:hyperlink r:id="rId4041" w:anchor="Cul_Art_TAC_T_t_epee" w:history="1">
        <w:r>
          <w:rPr>
            <w:rStyle w:val="Hyperlink"/>
            <w:lang w:val="fr-FR"/>
          </w:rPr>
          <w:t>é</w:t>
        </w:r>
        <w:r w:rsidRPr="00666BEE">
          <w:rPr>
            <w:rStyle w:val="Hyperlink"/>
            <w:lang w:val="fr-FR"/>
          </w:rPr>
          <w:t>pée</w:t>
        </w:r>
      </w:hyperlink>
      <w:r w:rsidRPr="005D1879">
        <w:rPr>
          <w:lang w:val="fr-FR"/>
        </w:rPr>
        <w:t xml:space="preserve"> </w:t>
      </w:r>
      <w:r w:rsidRPr="0032190F">
        <w:rPr>
          <w:lang w:val="fr-FR"/>
        </w:rPr>
        <w:t xml:space="preserve">de type </w:t>
      </w:r>
      <w:hyperlink r:id="rId4042" w:anchor="Cul_Huelva" w:history="1">
        <w:r w:rsidRPr="0032190F">
          <w:rPr>
            <w:rStyle w:val="Hyperlink"/>
            <w:lang w:val="fr-FR"/>
          </w:rPr>
          <w:t>Huelva</w:t>
        </w:r>
      </w:hyperlink>
      <w:r w:rsidRPr="0032190F">
        <w:rPr>
          <w:lang w:val="fr-FR"/>
        </w:rPr>
        <w:t xml:space="preserve"> (BIB 2187 p. 398)</w:t>
      </w:r>
    </w:p>
    <w:p w14:paraId="43C23FAF" w14:textId="77777777" w:rsidR="006A3AB6" w:rsidRDefault="006A3AB6" w:rsidP="006A3AB6">
      <w:pPr>
        <w:jc w:val="both"/>
        <w:rPr>
          <w:lang w:val="fr-FR"/>
        </w:rPr>
      </w:pPr>
    </w:p>
    <w:p w14:paraId="0E11EC4D" w14:textId="77777777" w:rsidR="006A3AB6" w:rsidRDefault="006A3AB6" w:rsidP="000A3C34">
      <w:pPr>
        <w:pStyle w:val="Heading4"/>
      </w:pPr>
      <w:r>
        <w:lastRenderedPageBreak/>
        <w:t>bouclier</w:t>
      </w:r>
    </w:p>
    <w:p w14:paraId="60A303A3" w14:textId="34407B55" w:rsidR="006A3AB6" w:rsidRDefault="00000000" w:rsidP="00A17D47">
      <w:pPr>
        <w:rPr>
          <w:lang w:val="fr-FR"/>
        </w:rPr>
      </w:pPr>
      <w:hyperlink r:id="rId4043" w:anchor="Cul_Art_TAC_T_t_bouclier" w:history="1">
        <w:r w:rsidR="006A3AB6" w:rsidRPr="00427C81">
          <w:rPr>
            <w:rStyle w:val="Hyperlink"/>
            <w:lang w:val="fr-FR"/>
          </w:rPr>
          <w:t>bouclier</w:t>
        </w:r>
      </w:hyperlink>
      <w:r w:rsidR="006A3AB6" w:rsidRPr="00427C81">
        <w:rPr>
          <w:lang w:val="fr-FR"/>
        </w:rPr>
        <w:t xml:space="preserve"> </w:t>
      </w:r>
      <w:r w:rsidR="006A3AB6">
        <w:rPr>
          <w:lang w:val="fr-FR"/>
        </w:rPr>
        <w:t xml:space="preserve">(≠ bouclier </w:t>
      </w:r>
      <w:r w:rsidR="00902365">
        <w:rPr>
          <w:lang w:val="fr-FR"/>
        </w:rPr>
        <w:t>en V</w:t>
      </w:r>
      <w:r w:rsidR="006A3AB6">
        <w:rPr>
          <w:lang w:val="fr-FR"/>
        </w:rPr>
        <w:t>)</w:t>
      </w:r>
    </w:p>
    <w:p w14:paraId="68CF70DC" w14:textId="77777777" w:rsidR="006A3AB6" w:rsidRDefault="006A3AB6" w:rsidP="00A17D47">
      <w:pPr>
        <w:rPr>
          <w:lang w:val="fr-FR"/>
        </w:rPr>
      </w:pPr>
    </w:p>
    <w:p w14:paraId="7929904B" w14:textId="77777777" w:rsidR="006A3AB6" w:rsidRDefault="006A3AB6" w:rsidP="000A3C34">
      <w:pPr>
        <w:pStyle w:val="Heading4"/>
      </w:pPr>
      <w:r>
        <w:t>animaux</w:t>
      </w:r>
    </w:p>
    <w:p w14:paraId="4A918E6C" w14:textId="2D916F51" w:rsidR="006A3AB6" w:rsidRDefault="00000000" w:rsidP="00A17D47">
      <w:pPr>
        <w:rPr>
          <w:lang w:val="fr-FR"/>
        </w:rPr>
      </w:pPr>
      <w:hyperlink r:id="rId4044" w:anchor="Cul_Art_TAC_T_z_canide_chien" w:history="1">
        <w:r w:rsidR="006A3AB6" w:rsidRPr="006E48F7">
          <w:rPr>
            <w:rStyle w:val="Hyperlink"/>
            <w:lang w:val="fr-FR"/>
          </w:rPr>
          <w:t>chien</w:t>
        </w:r>
      </w:hyperlink>
      <w:r w:rsidR="006A3AB6">
        <w:rPr>
          <w:lang w:val="fr-FR"/>
        </w:rPr>
        <w:t xml:space="preserve"> (SS BIB)</w:t>
      </w:r>
    </w:p>
    <w:p w14:paraId="4D11A4C4" w14:textId="77777777" w:rsidR="006A3AB6" w:rsidRDefault="006A3AB6" w:rsidP="00A17D47">
      <w:pPr>
        <w:rPr>
          <w:lang w:val="fr-FR"/>
        </w:rPr>
      </w:pPr>
    </w:p>
    <w:p w14:paraId="38EAE3BF" w14:textId="77777777" w:rsidR="006D3F48" w:rsidRPr="009B1889" w:rsidRDefault="006A3AB6" w:rsidP="000A3C34">
      <w:pPr>
        <w:pStyle w:val="Heading4"/>
      </w:pPr>
      <w:r>
        <w:t>c</w:t>
      </w:r>
      <w:r w:rsidR="006D3F48">
        <w:t>har</w:t>
      </w:r>
    </w:p>
    <w:p w14:paraId="262FE97C" w14:textId="61628BDB" w:rsidR="00427C81" w:rsidRDefault="00000000" w:rsidP="00427C81">
      <w:pPr>
        <w:jc w:val="both"/>
        <w:rPr>
          <w:lang w:val="fr-FR"/>
        </w:rPr>
      </w:pPr>
      <w:hyperlink r:id="rId4045" w:anchor="Cul_Extremadura_T_char" w:history="1">
        <w:r w:rsidR="00427C81">
          <w:rPr>
            <w:rStyle w:val="Hyperlink"/>
            <w:lang w:val="fr-FR"/>
          </w:rPr>
          <w:t>C</w:t>
        </w:r>
        <w:r w:rsidR="00427C81" w:rsidRPr="0032190F">
          <w:rPr>
            <w:rStyle w:val="Hyperlink"/>
            <w:lang w:val="fr-FR"/>
          </w:rPr>
          <w:t>har</w:t>
        </w:r>
      </w:hyperlink>
      <w:r w:rsidR="00427C81" w:rsidRPr="00A17D47">
        <w:rPr>
          <w:lang w:val="fr-FR"/>
        </w:rPr>
        <w:t xml:space="preserve"> </w:t>
      </w:r>
      <w:r w:rsidR="00427C81" w:rsidRPr="0032190F">
        <w:rPr>
          <w:lang w:val="fr-FR"/>
        </w:rPr>
        <w:t>vu du dessus très proche de celui de Sublaines : caisse vu du dessus, chevaux en symétrie de part et d’autre du timon (SS BIB). Ce char est au centre de la composition, ce qui est rare (BIB 2214 p. 52)</w:t>
      </w:r>
      <w:r w:rsidR="009E4D1D">
        <w:rPr>
          <w:lang w:val="fr-FR"/>
        </w:rPr>
        <w:t xml:space="preserve"> Comme à </w:t>
      </w:r>
      <w:hyperlink r:id="rId4046" w:anchor="Sit_Cabeza_Buey_4" w:history="1">
        <w:r w:rsidR="009E4D1D" w:rsidRPr="009E4D1D">
          <w:rPr>
            <w:rStyle w:val="Hyperlink"/>
            <w:lang w:val="fr-FR"/>
          </w:rPr>
          <w:t xml:space="preserve">Cabeza de Buey </w:t>
        </w:r>
        <w:r w:rsidR="009E4D1D">
          <w:rPr>
            <w:rStyle w:val="Hyperlink"/>
            <w:lang w:val="fr-FR"/>
          </w:rPr>
          <w:t>4</w:t>
        </w:r>
      </w:hyperlink>
      <w:r w:rsidR="009E4D1D">
        <w:rPr>
          <w:lang w:val="fr-FR"/>
        </w:rPr>
        <w:t>, un personnage tient le char par un drago</w:t>
      </w:r>
      <w:r w:rsidR="006A3AB6">
        <w:rPr>
          <w:lang w:val="fr-FR"/>
        </w:rPr>
        <w:t>n</w:t>
      </w:r>
      <w:r w:rsidR="009E4D1D">
        <w:rPr>
          <w:lang w:val="fr-FR"/>
        </w:rPr>
        <w:t>ne (SS BIB)</w:t>
      </w:r>
    </w:p>
    <w:p w14:paraId="171CFE62" w14:textId="77777777" w:rsidR="006D3F48" w:rsidRDefault="006D3F48" w:rsidP="00427C81">
      <w:pPr>
        <w:jc w:val="both"/>
        <w:rPr>
          <w:lang w:val="fr-FR"/>
        </w:rPr>
      </w:pPr>
    </w:p>
    <w:p w14:paraId="4E57C241" w14:textId="77777777" w:rsidR="006D3F48" w:rsidRDefault="006A3AB6" w:rsidP="000A3C34">
      <w:pPr>
        <w:pStyle w:val="Heading4"/>
      </w:pPr>
      <w:r>
        <w:t>fr</w:t>
      </w:r>
      <w:r w:rsidR="006D3F48">
        <w:t>ise de personnages</w:t>
      </w:r>
    </w:p>
    <w:p w14:paraId="17C40A7D" w14:textId="52559A07" w:rsidR="006D3F48" w:rsidRDefault="006D3F48" w:rsidP="006D3F48">
      <w:pPr>
        <w:jc w:val="both"/>
        <w:rPr>
          <w:lang w:val="fr-FR"/>
        </w:rPr>
      </w:pPr>
      <w:r>
        <w:rPr>
          <w:lang w:val="fr-FR"/>
        </w:rPr>
        <w:t xml:space="preserve">Deux </w:t>
      </w:r>
      <w:hyperlink r:id="rId4047" w:anchor="Cul_Art_TAC_c_frise_personnages" w:history="1">
        <w:r w:rsidRPr="009B1889">
          <w:rPr>
            <w:rStyle w:val="Hyperlink"/>
            <w:lang w:val="fr-FR"/>
          </w:rPr>
          <w:t>frise</w:t>
        </w:r>
        <w:r>
          <w:rPr>
            <w:rStyle w:val="Hyperlink"/>
            <w:lang w:val="fr-FR"/>
          </w:rPr>
          <w:t>s</w:t>
        </w:r>
        <w:r w:rsidRPr="009B1889">
          <w:rPr>
            <w:rStyle w:val="Hyperlink"/>
            <w:lang w:val="fr-FR"/>
          </w:rPr>
          <w:t xml:space="preserve"> de personnages</w:t>
        </w:r>
      </w:hyperlink>
      <w:r w:rsidRPr="009B1889">
        <w:rPr>
          <w:lang w:val="fr-FR"/>
        </w:rPr>
        <w:t xml:space="preserve"> </w:t>
      </w:r>
      <w:r>
        <w:rPr>
          <w:lang w:val="fr-FR"/>
        </w:rPr>
        <w:t>(SS BIB)</w:t>
      </w:r>
    </w:p>
    <w:p w14:paraId="56D30CD7" w14:textId="77777777" w:rsidR="000A3C34" w:rsidRDefault="000A3C34" w:rsidP="006D3F48">
      <w:pPr>
        <w:jc w:val="both"/>
        <w:rPr>
          <w:lang w:val="fr-FR"/>
        </w:rPr>
      </w:pPr>
    </w:p>
    <w:p w14:paraId="79A06D1E" w14:textId="3DCB2CDF" w:rsidR="000A3C34" w:rsidRDefault="000A3C34" w:rsidP="000A3C34">
      <w:pPr>
        <w:pStyle w:val="Heading3"/>
      </w:pPr>
      <w:r>
        <w:t>composition</w:t>
      </w:r>
    </w:p>
    <w:p w14:paraId="36852A73" w14:textId="4D411E0B" w:rsidR="00773FF6" w:rsidRPr="00773FF6" w:rsidRDefault="00773FF6" w:rsidP="00773FF6">
      <w:pPr>
        <w:rPr>
          <w:lang w:val="fr-FR" w:eastAsia="fr-FR"/>
        </w:rPr>
      </w:pPr>
      <w:r>
        <w:rPr>
          <w:lang w:val="fr-FR" w:eastAsia="fr-FR"/>
        </w:rPr>
        <w:br/>
        <w:t xml:space="preserve">Scène pour Celestino </w:t>
      </w:r>
      <w:r w:rsidRPr="00FD441D">
        <w:rPr>
          <w:lang w:val="fr-FR"/>
        </w:rPr>
        <w:t>(BIB 3063)</w:t>
      </w:r>
    </w:p>
    <w:p w14:paraId="1A871003" w14:textId="77777777" w:rsidR="005D1879" w:rsidRDefault="005D1879" w:rsidP="00A17D47">
      <w:pPr>
        <w:rPr>
          <w:lang w:val="fr-FR"/>
        </w:rPr>
      </w:pPr>
    </w:p>
    <w:p w14:paraId="4A7DFD29" w14:textId="77777777" w:rsidR="005D1879" w:rsidRDefault="009656C0" w:rsidP="000A3C34">
      <w:pPr>
        <w:pStyle w:val="Heading3"/>
      </w:pPr>
      <w:r>
        <w:t>c</w:t>
      </w:r>
      <w:r w:rsidR="005D1879">
        <w:t>omparaisons</w:t>
      </w:r>
    </w:p>
    <w:p w14:paraId="5E65DEF7" w14:textId="77777777" w:rsidR="005D1879" w:rsidRPr="0032190F" w:rsidRDefault="005D1879" w:rsidP="00A17D47">
      <w:pPr>
        <w:rPr>
          <w:lang w:val="fr-FR"/>
        </w:rPr>
      </w:pPr>
    </w:p>
    <w:p w14:paraId="0527981B" w14:textId="4AA2DBE4" w:rsidR="00AA4752" w:rsidRDefault="00AA4752" w:rsidP="00A17D47">
      <w:pPr>
        <w:autoSpaceDE w:val="0"/>
        <w:autoSpaceDN w:val="0"/>
        <w:adjustRightInd w:val="0"/>
        <w:jc w:val="both"/>
        <w:rPr>
          <w:szCs w:val="20"/>
          <w:lang w:val="fr-FR" w:eastAsia="en-GB"/>
        </w:rPr>
      </w:pPr>
      <w:r w:rsidRPr="0032190F">
        <w:rPr>
          <w:lang w:val="fr-FR"/>
        </w:rPr>
        <w:t xml:space="preserve">L’iconographie de la stèle a été mise en relation avec les productions céramiques du </w:t>
      </w:r>
      <w:hyperlink r:id="rId4048" w:anchor="Sit_Dipylon" w:history="1">
        <w:r w:rsidRPr="0032190F">
          <w:rPr>
            <w:rStyle w:val="Hyperlink"/>
            <w:lang w:val="fr-FR"/>
          </w:rPr>
          <w:t>Dipylon</w:t>
        </w:r>
      </w:hyperlink>
      <w:r w:rsidRPr="0032190F">
        <w:rPr>
          <w:lang w:val="fr-FR"/>
        </w:rPr>
        <w:t xml:space="preserve"> (BIB 2187 p. 402)</w:t>
      </w:r>
      <w:r w:rsidR="009774B2" w:rsidRPr="0032190F">
        <w:rPr>
          <w:lang w:val="fr-FR"/>
        </w:rPr>
        <w:t xml:space="preserve"> [</w:t>
      </w:r>
      <w:hyperlink r:id="rId4049" w:anchor="Cul_Grecs_Geometrique_recent" w:history="1">
        <w:r w:rsidR="009774B2" w:rsidRPr="0032190F">
          <w:rPr>
            <w:rStyle w:val="Hyperlink"/>
            <w:lang w:val="fr-FR"/>
          </w:rPr>
          <w:t>Géométrique récent</w:t>
        </w:r>
      </w:hyperlink>
      <w:r w:rsidR="009774B2" w:rsidRPr="0032190F">
        <w:rPr>
          <w:lang w:val="fr-FR"/>
        </w:rPr>
        <w:t xml:space="preserve">] </w:t>
      </w:r>
      <w:r w:rsidRPr="0032190F">
        <w:rPr>
          <w:lang w:val="fr-FR"/>
        </w:rPr>
        <w:t xml:space="preserve">et adopte une syntaxe proche de la </w:t>
      </w:r>
      <w:r w:rsidRPr="0032190F">
        <w:rPr>
          <w:i/>
          <w:lang w:val="fr-FR"/>
        </w:rPr>
        <w:t>parataxis</w:t>
      </w:r>
      <w:r w:rsidRPr="0032190F">
        <w:rPr>
          <w:lang w:val="fr-FR"/>
        </w:rPr>
        <w:t xml:space="preserve"> (BIB 2187 p. 406). Pour M. Diaz-Guardamino, </w:t>
      </w:r>
      <w:bookmarkStart w:id="1773" w:name="_Hlk123984626"/>
      <w:r w:rsidRPr="0032190F">
        <w:rPr>
          <w:lang w:val="fr-FR"/>
        </w:rPr>
        <w:t xml:space="preserve">la composition de la stèle a une forme ordonnée en registres, semblant suivre un ordre narratif et séquentiel </w:t>
      </w:r>
      <w:bookmarkEnd w:id="1773"/>
      <w:r w:rsidRPr="0032190F">
        <w:rPr>
          <w:lang w:val="fr-FR"/>
        </w:rPr>
        <w:t>(</w:t>
      </w:r>
      <w:r w:rsidRPr="0032190F">
        <w:rPr>
          <w:i/>
          <w:szCs w:val="20"/>
          <w:lang w:val="fr-FR" w:eastAsia="en-GB"/>
        </w:rPr>
        <w:t>la composicion esta ordenada en registros, sino que estos parecen seguir un orden narrativo o temporal</w:t>
      </w:r>
      <w:r w:rsidRPr="0032190F">
        <w:rPr>
          <w:szCs w:val="20"/>
          <w:lang w:val="fr-FR" w:eastAsia="en-GB"/>
        </w:rPr>
        <w:t>) (BIB 2187 p. 406)</w:t>
      </w:r>
      <w:r w:rsidR="00B27D2E" w:rsidRPr="0032190F">
        <w:rPr>
          <w:szCs w:val="20"/>
          <w:lang w:val="fr-FR" w:eastAsia="en-GB"/>
        </w:rPr>
        <w:t xml:space="preserve">. </w:t>
      </w:r>
      <w:bookmarkStart w:id="1774" w:name="_Hlk123984719"/>
      <w:r w:rsidR="00B27D2E" w:rsidRPr="0032190F">
        <w:rPr>
          <w:szCs w:val="20"/>
          <w:lang w:val="fr-FR" w:eastAsia="en-GB"/>
        </w:rPr>
        <w:t>Pour Celestino Perez, le regis</w:t>
      </w:r>
      <w:r w:rsidR="005D1879">
        <w:rPr>
          <w:szCs w:val="20"/>
          <w:lang w:val="fr-FR" w:eastAsia="en-GB"/>
        </w:rPr>
        <w:t>t</w:t>
      </w:r>
      <w:r w:rsidR="00B27D2E" w:rsidRPr="0032190F">
        <w:rPr>
          <w:szCs w:val="20"/>
          <w:lang w:val="fr-FR" w:eastAsia="en-GB"/>
        </w:rPr>
        <w:t xml:space="preserve">re inférieur de la stèle représente une </w:t>
      </w:r>
      <w:r w:rsidR="00B27D2E" w:rsidRPr="0032190F">
        <w:rPr>
          <w:i/>
          <w:szCs w:val="20"/>
          <w:lang w:val="fr-FR" w:eastAsia="en-GB"/>
        </w:rPr>
        <w:t>prothesis</w:t>
      </w:r>
      <w:r w:rsidR="005D1879">
        <w:rPr>
          <w:i/>
          <w:szCs w:val="20"/>
          <w:lang w:val="fr-FR" w:eastAsia="en-GB"/>
        </w:rPr>
        <w:t xml:space="preserve"> </w:t>
      </w:r>
      <w:r w:rsidR="00B27D2E" w:rsidRPr="0032190F">
        <w:rPr>
          <w:szCs w:val="20"/>
          <w:lang w:val="fr-FR" w:eastAsia="en-GB"/>
        </w:rPr>
        <w:t>(BIB 2214 p. 52)</w:t>
      </w:r>
      <w:bookmarkEnd w:id="1774"/>
    </w:p>
    <w:p w14:paraId="5B02E646" w14:textId="77777777" w:rsidR="00EB7813" w:rsidRDefault="00EB7813" w:rsidP="00A17D47">
      <w:pPr>
        <w:autoSpaceDE w:val="0"/>
        <w:autoSpaceDN w:val="0"/>
        <w:adjustRightInd w:val="0"/>
        <w:jc w:val="both"/>
        <w:rPr>
          <w:szCs w:val="20"/>
          <w:lang w:val="fr-FR" w:eastAsia="en-GB"/>
        </w:rPr>
      </w:pPr>
    </w:p>
    <w:p w14:paraId="1948FA8D" w14:textId="4CE91721" w:rsidR="0098293D" w:rsidRDefault="00000000" w:rsidP="00A17D47">
      <w:pPr>
        <w:autoSpaceDE w:val="0"/>
        <w:autoSpaceDN w:val="0"/>
        <w:adjustRightInd w:val="0"/>
        <w:jc w:val="both"/>
        <w:rPr>
          <w:szCs w:val="20"/>
          <w:lang w:val="fr-FR" w:eastAsia="en-GB"/>
        </w:rPr>
      </w:pPr>
      <w:hyperlink r:id="rId4050" w:anchor="Cul_Art_TAC_c_scene" w:history="1">
        <w:r w:rsidR="00EB7813" w:rsidRPr="00EB7813">
          <w:rPr>
            <w:rStyle w:val="Hyperlink"/>
            <w:szCs w:val="20"/>
            <w:lang w:val="fr-FR" w:eastAsia="en-GB"/>
          </w:rPr>
          <w:t>scène</w:t>
        </w:r>
      </w:hyperlink>
    </w:p>
    <w:p w14:paraId="1FC0B503" w14:textId="77777777" w:rsidR="00EB7813" w:rsidRDefault="00EB7813" w:rsidP="00A17D47">
      <w:pPr>
        <w:autoSpaceDE w:val="0"/>
        <w:autoSpaceDN w:val="0"/>
        <w:adjustRightInd w:val="0"/>
        <w:jc w:val="both"/>
        <w:rPr>
          <w:szCs w:val="20"/>
          <w:lang w:val="fr-FR" w:eastAsia="en-GB"/>
        </w:rPr>
      </w:pPr>
    </w:p>
    <w:p w14:paraId="3EECFA00" w14:textId="41F96AD8" w:rsidR="0098293D" w:rsidRPr="0032190F" w:rsidRDefault="0098293D" w:rsidP="00A17D47">
      <w:pPr>
        <w:autoSpaceDE w:val="0"/>
        <w:autoSpaceDN w:val="0"/>
        <w:adjustRightInd w:val="0"/>
        <w:jc w:val="both"/>
        <w:rPr>
          <w:szCs w:val="20"/>
          <w:lang w:val="fr-FR" w:eastAsia="en-GB"/>
        </w:rPr>
      </w:pPr>
      <w:r>
        <w:rPr>
          <w:szCs w:val="20"/>
          <w:lang w:val="fr-FR" w:eastAsia="en-GB"/>
        </w:rPr>
        <w:t xml:space="preserve">v. </w:t>
      </w:r>
      <w:hyperlink r:id="rId4051" w:anchor="Sit_Salamine_Chypre" w:history="1">
        <w:r w:rsidRPr="0098293D">
          <w:rPr>
            <w:rStyle w:val="Hyperlink"/>
            <w:szCs w:val="20"/>
            <w:lang w:val="fr-FR" w:eastAsia="en-GB"/>
          </w:rPr>
          <w:t>Salamine de Chypre</w:t>
        </w:r>
      </w:hyperlink>
    </w:p>
    <w:p w14:paraId="243F9789" w14:textId="77777777" w:rsidR="00427C81" w:rsidRDefault="00427C81" w:rsidP="00A17D47">
      <w:pPr>
        <w:autoSpaceDE w:val="0"/>
        <w:autoSpaceDN w:val="0"/>
        <w:adjustRightInd w:val="0"/>
        <w:jc w:val="both"/>
        <w:rPr>
          <w:lang w:val="fr-FR"/>
        </w:rPr>
      </w:pPr>
    </w:p>
    <w:p w14:paraId="36A52BD3" w14:textId="77777777" w:rsidR="00427C81" w:rsidRDefault="009656C0" w:rsidP="000A3C34">
      <w:pPr>
        <w:pStyle w:val="Heading3"/>
      </w:pPr>
      <w:r>
        <w:t>d</w:t>
      </w:r>
      <w:r w:rsidR="00427C81">
        <w:t>atations</w:t>
      </w:r>
    </w:p>
    <w:p w14:paraId="798F1B4F" w14:textId="4E3B9124" w:rsidR="00427C81" w:rsidRDefault="00427C81" w:rsidP="00E9782F">
      <w:pPr>
        <w:autoSpaceDE w:val="0"/>
        <w:autoSpaceDN w:val="0"/>
        <w:adjustRightInd w:val="0"/>
        <w:jc w:val="both"/>
        <w:rPr>
          <w:lang w:val="fr-FR"/>
        </w:rPr>
      </w:pPr>
      <w:r>
        <w:rPr>
          <w:lang w:val="fr-FR"/>
        </w:rPr>
        <w:t xml:space="preserve">Les objets de typologie </w:t>
      </w:r>
      <w:hyperlink r:id="rId4052" w:anchor="Cul_Huelva" w:history="1">
        <w:r w:rsidR="00E9782F" w:rsidRPr="0032190F">
          <w:rPr>
            <w:rStyle w:val="Hyperlink"/>
            <w:lang w:val="fr-FR"/>
          </w:rPr>
          <w:t>Huelva</w:t>
        </w:r>
      </w:hyperlink>
      <w:r w:rsidR="00E9782F" w:rsidRPr="00E9782F">
        <w:rPr>
          <w:lang w:val="fr-FR"/>
        </w:rPr>
        <w:t xml:space="preserve"> </w:t>
      </w:r>
      <w:r>
        <w:rPr>
          <w:lang w:val="fr-FR"/>
        </w:rPr>
        <w:t xml:space="preserve">renvoient au </w:t>
      </w:r>
      <w:r w:rsidR="00BB40BE">
        <w:rPr>
          <w:lang w:val="fr-FR"/>
        </w:rPr>
        <w:t>BF</w:t>
      </w:r>
      <w:r>
        <w:rPr>
          <w:lang w:val="fr-FR"/>
        </w:rPr>
        <w:t xml:space="preserve">  (SS BIB) Géométrique récent </w:t>
      </w:r>
      <w:r w:rsidRPr="0032190F">
        <w:rPr>
          <w:lang w:val="fr-FR"/>
        </w:rPr>
        <w:t>(BIB 2187</w:t>
      </w:r>
      <w:r>
        <w:rPr>
          <w:lang w:val="fr-FR"/>
        </w:rPr>
        <w:t xml:space="preserve">, </w:t>
      </w:r>
      <w:r w:rsidRPr="0032190F">
        <w:rPr>
          <w:szCs w:val="20"/>
          <w:lang w:val="fr-FR" w:eastAsia="en-GB"/>
        </w:rPr>
        <w:t>2214</w:t>
      </w:r>
      <w:r w:rsidRPr="0032190F">
        <w:rPr>
          <w:lang w:val="fr-FR"/>
        </w:rPr>
        <w:t>)</w:t>
      </w:r>
      <w:r>
        <w:rPr>
          <w:lang w:val="fr-FR"/>
        </w:rPr>
        <w:t xml:space="preserve">. </w:t>
      </w:r>
      <w:r w:rsidRPr="0032190F">
        <w:rPr>
          <w:lang w:val="fr-FR"/>
        </w:rPr>
        <w:t>Il est possible que cette stèle appartienne à l’</w:t>
      </w:r>
      <w:hyperlink r:id="rId4053" w:anchor="Cul_Orientalisant" w:history="1">
        <w:r w:rsidRPr="0032190F">
          <w:rPr>
            <w:rStyle w:val="Hyperlink"/>
            <w:lang w:val="fr-FR"/>
          </w:rPr>
          <w:t>Orientalisant</w:t>
        </w:r>
      </w:hyperlink>
      <w:r w:rsidRPr="0032190F">
        <w:rPr>
          <w:lang w:val="fr-FR"/>
        </w:rPr>
        <w:t>, vers le milieu du 9e s. aec (BIB 2187 p. 398)</w:t>
      </w:r>
      <w:r w:rsidR="00E9782F">
        <w:rPr>
          <w:lang w:val="fr-FR"/>
        </w:rPr>
        <w:t xml:space="preserve">. </w:t>
      </w:r>
    </w:p>
    <w:p w14:paraId="0217A7DB" w14:textId="77777777" w:rsidR="00B10020" w:rsidRDefault="00B10020" w:rsidP="00E9782F">
      <w:pPr>
        <w:autoSpaceDE w:val="0"/>
        <w:autoSpaceDN w:val="0"/>
        <w:adjustRightInd w:val="0"/>
        <w:jc w:val="both"/>
        <w:rPr>
          <w:lang w:val="fr-FR"/>
        </w:rPr>
      </w:pPr>
    </w:p>
    <w:p w14:paraId="608F1D4D" w14:textId="77777777" w:rsidR="00B10020" w:rsidRPr="00D52855" w:rsidRDefault="00B10020" w:rsidP="00426FF9">
      <w:pPr>
        <w:pStyle w:val="Heading1"/>
        <w:rPr>
          <w:lang w:val="es-ES"/>
        </w:rPr>
      </w:pPr>
      <w:bookmarkStart w:id="1775" w:name="Sit_Pedra_Atalaia"/>
      <w:r w:rsidRPr="00D52855">
        <w:rPr>
          <w:lang w:val="es-ES"/>
        </w:rPr>
        <w:t>PEDRA DA ATALAIA</w:t>
      </w:r>
    </w:p>
    <w:bookmarkEnd w:id="1775"/>
    <w:p w14:paraId="6D63FB46" w14:textId="77777777" w:rsidR="00B10020" w:rsidRPr="005A3047" w:rsidRDefault="00B10020" w:rsidP="00E9782F">
      <w:pPr>
        <w:autoSpaceDE w:val="0"/>
        <w:autoSpaceDN w:val="0"/>
        <w:adjustRightInd w:val="0"/>
        <w:jc w:val="both"/>
        <w:rPr>
          <w:lang w:val="es-ES"/>
        </w:rPr>
      </w:pPr>
    </w:p>
    <w:p w14:paraId="2FAB9747" w14:textId="08BDD99E" w:rsidR="00B10020" w:rsidRPr="005A3047" w:rsidRDefault="00B10020" w:rsidP="00647A2A">
      <w:pPr>
        <w:rPr>
          <w:lang w:val="es-ES"/>
        </w:rPr>
      </w:pPr>
      <w:r w:rsidRPr="005A3047">
        <w:rPr>
          <w:lang w:val="es-ES"/>
        </w:rPr>
        <w:t xml:space="preserve">Bouclier en V, épée, </w:t>
      </w:r>
      <w:hyperlink r:id="rId4054" w:anchor="Cul_Extremadura_T_miroir" w:history="1">
        <w:r w:rsidR="00F93E01" w:rsidRPr="0053189F">
          <w:rPr>
            <w:rStyle w:val="Hyperlink"/>
            <w:lang w:val="fr-FR"/>
          </w:rPr>
          <w:t>miroir</w:t>
        </w:r>
      </w:hyperlink>
      <w:r w:rsidR="00F93E01" w:rsidRPr="003D1597">
        <w:rPr>
          <w:lang w:val="fr-FR"/>
        </w:rPr>
        <w:t xml:space="preserve"> </w:t>
      </w:r>
      <w:r w:rsidRPr="005A3047">
        <w:rPr>
          <w:lang w:val="es-ES"/>
        </w:rPr>
        <w:t>(SS BIB)</w:t>
      </w:r>
    </w:p>
    <w:p w14:paraId="64D75987" w14:textId="77777777" w:rsidR="00647A2A" w:rsidRPr="005A3047" w:rsidRDefault="00647A2A" w:rsidP="00647A2A">
      <w:pPr>
        <w:rPr>
          <w:lang w:val="es-ES"/>
        </w:rPr>
      </w:pPr>
    </w:p>
    <w:p w14:paraId="34928EF9" w14:textId="1217B5DC" w:rsidR="00647A2A" w:rsidRPr="005A3047" w:rsidRDefault="00000000" w:rsidP="00647A2A">
      <w:pPr>
        <w:rPr>
          <w:lang w:val="es-ES"/>
        </w:rPr>
      </w:pPr>
      <w:hyperlink r:id="rId4055" w:anchor="Cul_Extremadura_per_Celestino2011_IB" w:history="1">
        <w:r w:rsidR="00647A2A" w:rsidRPr="005A3047">
          <w:rPr>
            <w:rStyle w:val="Hyperlink"/>
            <w:lang w:val="es-ES"/>
          </w:rPr>
          <w:t>type IB</w:t>
        </w:r>
      </w:hyperlink>
      <w:r w:rsidR="00647A2A" w:rsidRPr="005A3047">
        <w:rPr>
          <w:lang w:val="es-ES"/>
        </w:rPr>
        <w:t xml:space="preserve"> (BIB 3063), </w:t>
      </w:r>
      <w:hyperlink r:id="rId4056" w:anchor="Cul_Extremadura_per_GuardaminoBO" w:history="1">
        <w:r w:rsidR="00D60816" w:rsidRPr="005A3047">
          <w:rPr>
            <w:rStyle w:val="Hyperlink"/>
            <w:lang w:val="es-ES"/>
          </w:rPr>
          <w:t>format B+O</w:t>
        </w:r>
      </w:hyperlink>
      <w:r w:rsidR="00D60816" w:rsidRPr="005A3047">
        <w:rPr>
          <w:lang w:val="es-ES"/>
        </w:rPr>
        <w:t xml:space="preserve"> (BIB 2172)</w:t>
      </w:r>
    </w:p>
    <w:p w14:paraId="7583B4C1" w14:textId="77777777" w:rsidR="009A6514" w:rsidRPr="005A3047" w:rsidRDefault="009A6514" w:rsidP="00647A2A">
      <w:pPr>
        <w:rPr>
          <w:lang w:val="es-ES"/>
        </w:rPr>
      </w:pPr>
    </w:p>
    <w:p w14:paraId="58BA4932" w14:textId="77777777" w:rsidR="009A6514" w:rsidRPr="00D52855" w:rsidRDefault="009A6514" w:rsidP="00426FF9">
      <w:pPr>
        <w:pStyle w:val="Heading1"/>
        <w:rPr>
          <w:lang w:val="es-ES"/>
        </w:rPr>
      </w:pPr>
      <w:bookmarkStart w:id="1776" w:name="Sit_Tolmos"/>
      <w:r w:rsidRPr="00D52855">
        <w:rPr>
          <w:lang w:val="es-ES"/>
        </w:rPr>
        <w:t>TOLMOS</w:t>
      </w:r>
    </w:p>
    <w:bookmarkEnd w:id="1776"/>
    <w:p w14:paraId="7D96F161" w14:textId="77777777" w:rsidR="009A6514" w:rsidRPr="005A3047" w:rsidRDefault="009A6514" w:rsidP="00647A2A">
      <w:pPr>
        <w:rPr>
          <w:sz w:val="20"/>
          <w:lang w:val="es-ES"/>
        </w:rPr>
      </w:pPr>
      <w:r w:rsidRPr="005A3047">
        <w:rPr>
          <w:sz w:val="20"/>
          <w:lang w:val="es-ES"/>
        </w:rPr>
        <w:t>Los Tolmos</w:t>
      </w:r>
    </w:p>
    <w:p w14:paraId="22B71DDC" w14:textId="77777777" w:rsidR="009A6514" w:rsidRPr="005A3047" w:rsidRDefault="009A6514" w:rsidP="00647A2A">
      <w:pPr>
        <w:rPr>
          <w:lang w:val="es-ES"/>
        </w:rPr>
      </w:pPr>
    </w:p>
    <w:p w14:paraId="66015211" w14:textId="77777777" w:rsidR="009A6514" w:rsidRPr="00A0014D" w:rsidRDefault="009A6514" w:rsidP="00647A2A">
      <w:pPr>
        <w:rPr>
          <w:lang w:val="en-GB"/>
        </w:rPr>
      </w:pPr>
      <w:r w:rsidRPr="00A0014D">
        <w:rPr>
          <w:lang w:val="en-GB"/>
        </w:rPr>
        <w:t>Funéraire, Cogotas I (BIB 3267)</w:t>
      </w:r>
    </w:p>
    <w:p w14:paraId="5BB64B83" w14:textId="77777777" w:rsidR="00A5234E" w:rsidRPr="00A0014D" w:rsidRDefault="00A5234E" w:rsidP="00647A2A">
      <w:pPr>
        <w:rPr>
          <w:lang w:val="en-GB"/>
        </w:rPr>
      </w:pPr>
    </w:p>
    <w:p w14:paraId="7B7BCBA9" w14:textId="77777777" w:rsidR="00A5234E" w:rsidRPr="00A0014D" w:rsidRDefault="00A5234E" w:rsidP="00426FF9">
      <w:pPr>
        <w:pStyle w:val="Heading1"/>
        <w:rPr>
          <w:lang w:val="en-GB"/>
        </w:rPr>
      </w:pPr>
      <w:bookmarkStart w:id="1777" w:name="Sit_Vilar_Maior"/>
      <w:r w:rsidRPr="00A0014D">
        <w:rPr>
          <w:lang w:val="en-GB"/>
        </w:rPr>
        <w:lastRenderedPageBreak/>
        <w:t>VILAR MAIOR</w:t>
      </w:r>
    </w:p>
    <w:bookmarkEnd w:id="1777"/>
    <w:p w14:paraId="574101E3" w14:textId="77777777" w:rsidR="00A5234E" w:rsidRPr="00765F49" w:rsidRDefault="00A5234E" w:rsidP="00647A2A">
      <w:pPr>
        <w:rPr>
          <w:sz w:val="20"/>
          <w:lang w:val="fr-FR"/>
        </w:rPr>
      </w:pPr>
      <w:r w:rsidRPr="00765F49">
        <w:rPr>
          <w:sz w:val="20"/>
          <w:lang w:val="fr-FR"/>
        </w:rPr>
        <w:t>Sabugal</w:t>
      </w:r>
    </w:p>
    <w:p w14:paraId="73F24617" w14:textId="77777777" w:rsidR="00A5234E" w:rsidRDefault="00A5234E" w:rsidP="00647A2A">
      <w:pPr>
        <w:rPr>
          <w:lang w:val="fr-FR"/>
        </w:rPr>
      </w:pPr>
    </w:p>
    <w:p w14:paraId="4AAF638E" w14:textId="785D83D9" w:rsidR="003909C4" w:rsidRDefault="00765F49" w:rsidP="003909C4">
      <w:pPr>
        <w:autoSpaceDE w:val="0"/>
        <w:autoSpaceDN w:val="0"/>
        <w:adjustRightInd w:val="0"/>
        <w:jc w:val="both"/>
        <w:rPr>
          <w:lang w:val="fr-FR"/>
        </w:rPr>
      </w:pPr>
      <w:r>
        <w:rPr>
          <w:lang w:val="fr-FR"/>
        </w:rPr>
        <w:t xml:space="preserve">Sabugal, </w:t>
      </w:r>
      <w:r w:rsidR="00A5234E">
        <w:rPr>
          <w:lang w:val="fr-FR"/>
        </w:rPr>
        <w:t xml:space="preserve">Guarda Portugal. </w:t>
      </w:r>
      <w:hyperlink r:id="rId4057" w:anchor="Typ_Arm_Epees_pistiliforme" w:history="1">
        <w:r w:rsidR="003909C4" w:rsidRPr="00765F49">
          <w:rPr>
            <w:rStyle w:val="Hyperlink"/>
            <w:lang w:val="fr-FR"/>
          </w:rPr>
          <w:t>épée pistilliforme</w:t>
        </w:r>
      </w:hyperlink>
      <w:r w:rsidR="003909C4">
        <w:rPr>
          <w:lang w:val="fr-FR"/>
        </w:rPr>
        <w:t xml:space="preserve"> </w:t>
      </w:r>
      <w:r w:rsidR="003909C4" w:rsidRPr="00765F49">
        <w:rPr>
          <w:lang w:val="fr-FR"/>
        </w:rPr>
        <w:t>(BIB 3006)</w:t>
      </w:r>
      <w:r w:rsidR="00A5234E">
        <w:rPr>
          <w:lang w:val="fr-FR"/>
        </w:rPr>
        <w:t xml:space="preserve">(BIB 3265). Très proche de celle découverte à Cognac et de </w:t>
      </w:r>
      <w:hyperlink r:id="rId4058" w:anchor="Sit_Baracal_1_thm_epee" w:history="1">
        <w:r w:rsidR="00A5234E" w:rsidRPr="00A5234E">
          <w:rPr>
            <w:rStyle w:val="Hyperlink"/>
            <w:lang w:val="fr-FR"/>
          </w:rPr>
          <w:t>Baracal</w:t>
        </w:r>
      </w:hyperlink>
      <w:r w:rsidR="00A5234E">
        <w:rPr>
          <w:lang w:val="fr-FR"/>
        </w:rPr>
        <w:t xml:space="preserve"> (BIB 3265)</w:t>
      </w:r>
      <w:r>
        <w:rPr>
          <w:lang w:val="fr-FR"/>
        </w:rPr>
        <w:t xml:space="preserve"> </w:t>
      </w:r>
      <w:r w:rsidR="003909C4">
        <w:rPr>
          <w:lang w:val="fr-FR"/>
        </w:rPr>
        <w:t xml:space="preserve">commune proche de </w:t>
      </w:r>
      <w:hyperlink r:id="rId4059" w:anchor="Sit_Baracal" w:history="1">
        <w:r w:rsidR="003909C4" w:rsidRPr="00765F49">
          <w:rPr>
            <w:rStyle w:val="Hyperlink"/>
            <w:lang w:val="fr-FR"/>
          </w:rPr>
          <w:t>Baracal</w:t>
        </w:r>
      </w:hyperlink>
      <w:r w:rsidR="003909C4">
        <w:rPr>
          <w:lang w:val="fr-FR"/>
        </w:rPr>
        <w:t xml:space="preserve"> (SS BIB)</w:t>
      </w:r>
    </w:p>
    <w:p w14:paraId="3077DE63" w14:textId="458B2BD5" w:rsidR="00A5234E" w:rsidRPr="004372FC" w:rsidRDefault="00A5234E" w:rsidP="003909C4">
      <w:pPr>
        <w:autoSpaceDE w:val="0"/>
        <w:autoSpaceDN w:val="0"/>
        <w:adjustRightInd w:val="0"/>
        <w:jc w:val="both"/>
        <w:rPr>
          <w:lang w:val="fr-FR"/>
        </w:rPr>
      </w:pPr>
    </w:p>
    <w:p w14:paraId="3C7A3110" w14:textId="56A8AA08" w:rsidR="00765F49" w:rsidRDefault="00765F49" w:rsidP="00E9782F">
      <w:pPr>
        <w:autoSpaceDE w:val="0"/>
        <w:autoSpaceDN w:val="0"/>
        <w:adjustRightInd w:val="0"/>
        <w:jc w:val="both"/>
        <w:rPr>
          <w:lang w:val="fr-FR"/>
        </w:rPr>
      </w:pPr>
      <w:r>
        <w:rPr>
          <w:lang w:val="fr-FR"/>
        </w:rPr>
        <w:t xml:space="preserve">céramique </w:t>
      </w:r>
      <w:hyperlink r:id="rId4060" w:anchor="Cul_Cogotas" w:history="1">
        <w:r w:rsidRPr="00765F49">
          <w:rPr>
            <w:rStyle w:val="Hyperlink"/>
            <w:lang w:val="fr-FR"/>
          </w:rPr>
          <w:t>Cogotas I</w:t>
        </w:r>
      </w:hyperlink>
      <w:r>
        <w:rPr>
          <w:lang w:val="fr-FR"/>
        </w:rPr>
        <w:t xml:space="preserve"> (BIB 3266)</w:t>
      </w:r>
    </w:p>
    <w:p w14:paraId="1F8FE048" w14:textId="6D9BE8CB" w:rsidR="00C42ECE" w:rsidRDefault="00C42ECE" w:rsidP="00E9782F">
      <w:pPr>
        <w:autoSpaceDE w:val="0"/>
        <w:autoSpaceDN w:val="0"/>
        <w:adjustRightInd w:val="0"/>
        <w:jc w:val="both"/>
        <w:rPr>
          <w:lang w:val="fr-FR"/>
        </w:rPr>
      </w:pPr>
    </w:p>
    <w:p w14:paraId="7E5FB4E9" w14:textId="059AD8B0" w:rsidR="00C42ECE" w:rsidRDefault="00C42ECE" w:rsidP="00C42ECE">
      <w:pPr>
        <w:autoSpaceDE w:val="0"/>
        <w:autoSpaceDN w:val="0"/>
        <w:adjustRightInd w:val="0"/>
        <w:jc w:val="both"/>
        <w:rPr>
          <w:lang w:val="fr-FR"/>
        </w:rPr>
      </w:pPr>
      <w:r>
        <w:rPr>
          <w:lang w:val="fr-FR"/>
        </w:rPr>
        <w:t>E</w:t>
      </w:r>
      <w:r w:rsidRPr="00C42ECE">
        <w:rPr>
          <w:lang w:val="fr-FR"/>
        </w:rPr>
        <w:t>pée en bronze à lame pistil, accompagnée de céramiques et de scories (Nunes et Rodrigues 1957 : 279-285 ; Rodrigues 1961 : 3-13). Elle a récemment été réévaluée d'un point de vue typologique dans un ouvrage sur les épées de l'âge du bronze tardif de la péninsule ibérique (Brandherm 2007 : 39-40). En raison de son état de conservation et de son symbolisme, l'objet, exposé au musée de Guarda, est l'une des plus importantes découvertes métalliques de l'âge du bronze tardif au Portugal (Coffyn 1985 ; Vilaça 1995 : 333-334 ; 2008 : 45). .</w:t>
      </w:r>
      <w:r>
        <w:rPr>
          <w:lang w:val="fr-FR"/>
        </w:rPr>
        <w:t>(BIB 3625)</w:t>
      </w:r>
      <w:r w:rsidRPr="00C42ECE">
        <w:rPr>
          <w:lang w:val="fr-FR"/>
        </w:rPr>
        <w:t xml:space="preserve"> D'autre part, l'association de la céramique de Vilar Maior avec un représentant légitime de la métallurgie dite "atlantique", incarnée par la célèbre épée, revêt une signification particulière. Les corrélations entre ces deux "visages culturels", l'un de caractère international indéniable, l'autre d'indigénat marqué dont témoigne la céramique, bien qu'à l'échelle péninsulaire, soulèvent le problème de l'existence d'une "métallurgie de </w:t>
      </w:r>
      <w:hyperlink r:id="rId4061" w:anchor="Cul_Cogotas" w:history="1">
        <w:r w:rsidRPr="00765F49">
          <w:rPr>
            <w:rStyle w:val="Hyperlink"/>
            <w:lang w:val="fr-FR"/>
          </w:rPr>
          <w:t>Cogotas I</w:t>
        </w:r>
      </w:hyperlink>
      <w:r w:rsidRPr="00C42ECE">
        <w:rPr>
          <w:lang w:val="fr-FR"/>
        </w:rPr>
        <w:t>" différenciée des autres productions métalliques liées au "Bronze Atlantique", aspect qui a mérité des analyses de grand intérêt (v. Cet aspect a mérité des analyses de grand intérêt (v. g. Delibes de Castro et al. 2001 ; Delibes de Castro et al. 2007 ; Fernández Manzano &amp; Herrán Martínez 2012) et mérite d'être poursuivi et approfondi.</w:t>
      </w:r>
      <w:r>
        <w:rPr>
          <w:lang w:val="fr-FR"/>
        </w:rPr>
        <w:t>(BIB 3625)</w:t>
      </w:r>
    </w:p>
    <w:p w14:paraId="48B1945D" w14:textId="38AC4B7A" w:rsidR="00C42ECE" w:rsidRDefault="00C42ECE" w:rsidP="00E9782F">
      <w:pPr>
        <w:autoSpaceDE w:val="0"/>
        <w:autoSpaceDN w:val="0"/>
        <w:adjustRightInd w:val="0"/>
        <w:jc w:val="both"/>
        <w:rPr>
          <w:lang w:val="fr-FR"/>
        </w:rPr>
      </w:pPr>
    </w:p>
    <w:p w14:paraId="09D9A89C" w14:textId="77777777" w:rsidR="00C42ECE" w:rsidRDefault="00C42ECE" w:rsidP="00E9782F">
      <w:pPr>
        <w:autoSpaceDE w:val="0"/>
        <w:autoSpaceDN w:val="0"/>
        <w:adjustRightInd w:val="0"/>
        <w:jc w:val="both"/>
        <w:rPr>
          <w:lang w:val="fr-FR"/>
        </w:rPr>
      </w:pPr>
    </w:p>
    <w:p w14:paraId="682FDE8A" w14:textId="5F959DF5" w:rsidR="00C42ECE" w:rsidRDefault="00C42ECE" w:rsidP="00E9782F">
      <w:pPr>
        <w:autoSpaceDE w:val="0"/>
        <w:autoSpaceDN w:val="0"/>
        <w:adjustRightInd w:val="0"/>
        <w:jc w:val="both"/>
        <w:rPr>
          <w:lang w:val="fr-FR"/>
        </w:rPr>
      </w:pPr>
      <w:r w:rsidRPr="00C42ECE">
        <w:rPr>
          <w:lang w:val="fr-FR"/>
        </w:rPr>
        <w:t>Il était alors admis que l'unicité de la trouvaille révélerait, malgré l'absence d'autres preuves matérielles cohérentes et connues1, l'existence d'une probable occupation humaine ancienne au sommet du relief (Vilaça 1995 : 86 et 396). Les interventions archéologiques ont permis de confirmer le potentiel indéniable du site de Vilar Maior dans le contexte de la Protohistoire du Haut-Côa. L'analyse de la dispersion des matériaux le long du relief, notamment ceux qui ont été insérés dans des niveaux stratigraphiques scellés, montre une délimitation d'un site qui peut atteindre 4,5 hectares. Il s'agit, bien qu'il s'agisse d'une simple estimation, d'une superficie crédible, bien que considérable, pour l'occupation primitive du site. Cette occupation a pu s'étendre du sommet, où se dresse le château, jusqu'à la base du relief, la plate-forme où se dresse aujourd'hui l'église paroissiale correspondant à l'un des emplacements privilégiés en raison de la plus grande densité de trouvailles qui s'y trouvent, mais aussi de la meilleure qualité de celles-ci. Il est possible de penser, à titre d'hypothèse, que la crête assumerait un rôle distinct en termes fonctionnels et symboliques, étant donné la découverte de l'épée et l'existence de la gravure. .</w:t>
      </w:r>
      <w:r>
        <w:rPr>
          <w:lang w:val="fr-FR"/>
        </w:rPr>
        <w:t>(BIB 3625)</w:t>
      </w:r>
    </w:p>
    <w:p w14:paraId="39833CFF" w14:textId="77777777" w:rsidR="00C42ECE" w:rsidRDefault="00C42ECE" w:rsidP="00E9782F">
      <w:pPr>
        <w:autoSpaceDE w:val="0"/>
        <w:autoSpaceDN w:val="0"/>
        <w:adjustRightInd w:val="0"/>
        <w:jc w:val="both"/>
        <w:rPr>
          <w:lang w:val="fr-FR"/>
        </w:rPr>
      </w:pPr>
    </w:p>
    <w:p w14:paraId="754C729C" w14:textId="77777777" w:rsidR="00765F49" w:rsidRPr="004372FC" w:rsidRDefault="00765F49" w:rsidP="00E9782F">
      <w:pPr>
        <w:autoSpaceDE w:val="0"/>
        <w:autoSpaceDN w:val="0"/>
        <w:adjustRightInd w:val="0"/>
        <w:jc w:val="both"/>
        <w:rPr>
          <w:lang w:val="fr-FR"/>
        </w:rPr>
      </w:pPr>
    </w:p>
    <w:p w14:paraId="10D5C40F" w14:textId="77777777" w:rsidR="0031728B" w:rsidRDefault="0031728B" w:rsidP="00426FF9">
      <w:pPr>
        <w:pStyle w:val="Heading1"/>
      </w:pPr>
      <w:bookmarkStart w:id="1778" w:name="Sit_Baracal"/>
      <w:r>
        <w:t>BARACAL</w:t>
      </w:r>
    </w:p>
    <w:bookmarkEnd w:id="1778"/>
    <w:p w14:paraId="73CF30D0" w14:textId="77777777" w:rsidR="0031728B" w:rsidRPr="00B10020" w:rsidRDefault="00B10020" w:rsidP="00E9782F">
      <w:pPr>
        <w:autoSpaceDE w:val="0"/>
        <w:autoSpaceDN w:val="0"/>
        <w:adjustRightInd w:val="0"/>
        <w:jc w:val="both"/>
        <w:rPr>
          <w:sz w:val="20"/>
          <w:lang w:val="fr-FR"/>
        </w:rPr>
      </w:pPr>
      <w:r w:rsidRPr="00B10020">
        <w:rPr>
          <w:sz w:val="20"/>
          <w:lang w:val="fr-FR"/>
        </w:rPr>
        <w:t>Baraçal</w:t>
      </w:r>
    </w:p>
    <w:p w14:paraId="6E9092B2" w14:textId="77777777" w:rsidR="00B10020" w:rsidRDefault="00B10020" w:rsidP="00E9782F">
      <w:pPr>
        <w:autoSpaceDE w:val="0"/>
        <w:autoSpaceDN w:val="0"/>
        <w:adjustRightInd w:val="0"/>
        <w:jc w:val="both"/>
        <w:rPr>
          <w:lang w:val="fr-FR"/>
        </w:rPr>
      </w:pPr>
    </w:p>
    <w:p w14:paraId="3B58AFAD" w14:textId="7645C481" w:rsidR="009E4D1D" w:rsidRDefault="00000000" w:rsidP="00B03B3D">
      <w:pPr>
        <w:jc w:val="both"/>
        <w:rPr>
          <w:lang w:val="fr-FR"/>
        </w:rPr>
      </w:pPr>
      <w:hyperlink r:id="rId4062" w:anchor="Cul_Extremadura_per_Huet2020_cmp_gr1" w:history="1">
        <w:r w:rsidR="00334CBF" w:rsidRPr="00334CBF">
          <w:rPr>
            <w:rStyle w:val="Hyperlink"/>
            <w:lang w:val="fr-FR"/>
          </w:rPr>
          <w:t>Groupe 1</w:t>
        </w:r>
      </w:hyperlink>
      <w:r w:rsidR="00334CBF">
        <w:rPr>
          <w:lang w:val="fr-FR"/>
        </w:rPr>
        <w:t xml:space="preserve"> (SS BIB)</w:t>
      </w:r>
      <w:r w:rsidR="00B03B3D">
        <w:rPr>
          <w:lang w:val="fr-FR"/>
        </w:rPr>
        <w:t xml:space="preserve"> </w:t>
      </w:r>
    </w:p>
    <w:p w14:paraId="545840CF" w14:textId="77777777" w:rsidR="00765F49" w:rsidRDefault="00765F49" w:rsidP="00B03B3D">
      <w:pPr>
        <w:jc w:val="both"/>
        <w:rPr>
          <w:lang w:val="fr-FR"/>
        </w:rPr>
      </w:pPr>
    </w:p>
    <w:p w14:paraId="58BB318B" w14:textId="08205D5C" w:rsidR="00765F49" w:rsidRPr="00DE1ED0" w:rsidRDefault="00765F49" w:rsidP="00B03B3D">
      <w:pPr>
        <w:jc w:val="both"/>
        <w:rPr>
          <w:szCs w:val="20"/>
          <w:lang w:val="fr-FR" w:eastAsia="en-GB"/>
        </w:rPr>
      </w:pPr>
      <w:r>
        <w:rPr>
          <w:lang w:val="fr-FR"/>
        </w:rPr>
        <w:t xml:space="preserve">commune </w:t>
      </w:r>
      <w:r w:rsidR="00C979B5">
        <w:rPr>
          <w:lang w:val="fr-FR"/>
        </w:rPr>
        <w:t>proche</w:t>
      </w:r>
      <w:r>
        <w:rPr>
          <w:lang w:val="fr-FR"/>
        </w:rPr>
        <w:t xml:space="preserve"> de Sabugal (v. </w:t>
      </w:r>
      <w:hyperlink r:id="rId4063" w:anchor="Sit_Vilar_Maior" w:history="1">
        <w:r w:rsidRPr="00765F49">
          <w:rPr>
            <w:rStyle w:val="Hyperlink"/>
            <w:lang w:val="fr-FR"/>
          </w:rPr>
          <w:t>Vilar Maior</w:t>
        </w:r>
      </w:hyperlink>
      <w:r>
        <w:rPr>
          <w:lang w:val="fr-FR"/>
        </w:rPr>
        <w:t>)</w:t>
      </w:r>
    </w:p>
    <w:p w14:paraId="2068945D" w14:textId="77777777" w:rsidR="00B03B3D" w:rsidRPr="00DE1ED0" w:rsidRDefault="00B03B3D" w:rsidP="006D3F48">
      <w:pPr>
        <w:jc w:val="both"/>
        <w:rPr>
          <w:szCs w:val="20"/>
          <w:lang w:val="fr-FR" w:eastAsia="en-GB"/>
        </w:rPr>
      </w:pPr>
    </w:p>
    <w:p w14:paraId="671078B8" w14:textId="77777777" w:rsidR="00B03B3D" w:rsidRDefault="00B03B3D" w:rsidP="00B03B3D">
      <w:pPr>
        <w:pStyle w:val="Heading2"/>
        <w:rPr>
          <w:lang w:eastAsia="en-GB"/>
        </w:rPr>
      </w:pPr>
      <w:bookmarkStart w:id="1779" w:name="Sit_Baracal_1"/>
      <w:r>
        <w:rPr>
          <w:lang w:eastAsia="en-GB"/>
        </w:rPr>
        <w:t>Baracal 1</w:t>
      </w:r>
    </w:p>
    <w:bookmarkEnd w:id="1779"/>
    <w:p w14:paraId="7DF408E0" w14:textId="77777777" w:rsidR="00B03B3D" w:rsidRDefault="00B03B3D" w:rsidP="00B03B3D">
      <w:pPr>
        <w:jc w:val="both"/>
        <w:rPr>
          <w:lang w:val="fr-FR"/>
        </w:rPr>
      </w:pPr>
    </w:p>
    <w:p w14:paraId="16057802" w14:textId="7F5564B7" w:rsidR="00B03B3D" w:rsidRDefault="00B03B3D" w:rsidP="00B03B3D">
      <w:pPr>
        <w:jc w:val="both"/>
        <w:rPr>
          <w:szCs w:val="20"/>
          <w:lang w:val="fr-FR" w:eastAsia="en-GB"/>
        </w:rPr>
      </w:pPr>
      <w:r w:rsidRPr="0032190F">
        <w:rPr>
          <w:lang w:val="fr-FR"/>
        </w:rPr>
        <w:t>Stèle ibérique</w:t>
      </w:r>
      <w:r>
        <w:rPr>
          <w:lang w:val="fr-FR"/>
        </w:rPr>
        <w:t xml:space="preserve">, </w:t>
      </w:r>
      <w:hyperlink r:id="rId4064" w:anchor="Sit_Baracal_1_thm_lance" w:history="1">
        <w:r w:rsidR="00DE55E6" w:rsidRPr="00DE55E6">
          <w:rPr>
            <w:rStyle w:val="Hyperlink"/>
            <w:lang w:val="fr-FR"/>
          </w:rPr>
          <w:t>lance</w:t>
        </w:r>
      </w:hyperlink>
      <w:r>
        <w:rPr>
          <w:lang w:val="fr-FR"/>
        </w:rPr>
        <w:t xml:space="preserve">, </w:t>
      </w:r>
      <w:hyperlink r:id="rId4065" w:anchor="Sit_Baracal_1_thm_bouclier" w:history="1">
        <w:r w:rsidRPr="009314A9">
          <w:rPr>
            <w:rStyle w:val="Hyperlink"/>
            <w:lang w:val="fr-FR"/>
          </w:rPr>
          <w:t>bouclier</w:t>
        </w:r>
      </w:hyperlink>
      <w:r>
        <w:rPr>
          <w:lang w:val="fr-FR"/>
        </w:rPr>
        <w:t xml:space="preserve"> en V, </w:t>
      </w:r>
      <w:hyperlink r:id="rId4066" w:anchor="Sit_Baracal_1_thm_epee" w:history="1">
        <w:r w:rsidRPr="00783198">
          <w:rPr>
            <w:rStyle w:val="Hyperlink"/>
            <w:lang w:val="fr-FR"/>
          </w:rPr>
          <w:t xml:space="preserve">épée </w:t>
        </w:r>
      </w:hyperlink>
      <w:r>
        <w:rPr>
          <w:lang w:val="fr-FR"/>
        </w:rPr>
        <w:t xml:space="preserve">(SS BIB) </w:t>
      </w:r>
      <w:r>
        <w:rPr>
          <w:szCs w:val="20"/>
          <w:lang w:val="fr-FR" w:eastAsia="en-GB"/>
        </w:rPr>
        <w:t xml:space="preserve">Appartient au </w:t>
      </w:r>
      <w:hyperlink r:id="rId4067" w:anchor="Cul_Extremadura_ctxt_reg_grp_CoaSierGata" w:history="1">
        <w:r w:rsidRPr="0031728B">
          <w:rPr>
            <w:rStyle w:val="Hyperlink"/>
            <w:szCs w:val="20"/>
            <w:lang w:val="fr-FR" w:eastAsia="en-GB"/>
          </w:rPr>
          <w:t>gr. Sierra Gata</w:t>
        </w:r>
      </w:hyperlink>
      <w:r>
        <w:rPr>
          <w:szCs w:val="20"/>
          <w:lang w:val="fr-FR" w:eastAsia="en-GB"/>
        </w:rPr>
        <w:t xml:space="preserve"> </w:t>
      </w:r>
      <w:r w:rsidRPr="0031728B">
        <w:rPr>
          <w:szCs w:val="20"/>
          <w:lang w:val="fr-FR" w:eastAsia="en-GB"/>
        </w:rPr>
        <w:t>(BIB 2868)</w:t>
      </w:r>
      <w:r>
        <w:rPr>
          <w:szCs w:val="20"/>
          <w:lang w:val="fr-FR" w:eastAsia="en-GB"/>
        </w:rPr>
        <w:t xml:space="preserve"> P</w:t>
      </w:r>
      <w:r w:rsidRPr="0031728B">
        <w:rPr>
          <w:szCs w:val="20"/>
          <w:lang w:val="fr-FR" w:eastAsia="en-GB"/>
        </w:rPr>
        <w:t xml:space="preserve">lacé près du confluent des routes terrestres à travers la Serra de Malcata et  Sierra de Gata qui se </w:t>
      </w:r>
      <w:r w:rsidRPr="0031728B">
        <w:rPr>
          <w:szCs w:val="20"/>
          <w:lang w:val="fr-FR" w:eastAsia="en-GB"/>
        </w:rPr>
        <w:lastRenderedPageBreak/>
        <w:t xml:space="preserve">connectent aux stèles de </w:t>
      </w:r>
      <w:hyperlink r:id="rId4068" w:anchor="Sit_San_Martin_Trevejo" w:history="1">
        <w:r w:rsidRPr="0031728B">
          <w:rPr>
            <w:rStyle w:val="Hyperlink"/>
            <w:szCs w:val="20"/>
            <w:lang w:val="fr-FR" w:eastAsia="en-GB"/>
          </w:rPr>
          <w:t>San Martin de Trevero</w:t>
        </w:r>
      </w:hyperlink>
      <w:r w:rsidRPr="0031728B">
        <w:rPr>
          <w:szCs w:val="20"/>
          <w:lang w:val="fr-FR" w:eastAsia="en-GB"/>
        </w:rPr>
        <w:t xml:space="preserve"> (12 km plus au sud) et  </w:t>
      </w:r>
      <w:hyperlink r:id="rId4069" w:anchor="Sit_Hernan_Perez" w:history="1">
        <w:r w:rsidRPr="0031728B">
          <w:rPr>
            <w:rStyle w:val="Hyperlink"/>
            <w:szCs w:val="20"/>
            <w:lang w:val="fr-FR" w:eastAsia="en-GB"/>
          </w:rPr>
          <w:t>Hernan Perez</w:t>
        </w:r>
      </w:hyperlink>
      <w:r w:rsidRPr="0031728B">
        <w:rPr>
          <w:szCs w:val="20"/>
          <w:lang w:val="fr-FR" w:eastAsia="en-GB"/>
        </w:rPr>
        <w:t xml:space="preserve"> (32 km plus à l'est) respectivement</w:t>
      </w:r>
      <w:r>
        <w:rPr>
          <w:szCs w:val="20"/>
          <w:lang w:val="fr-FR" w:eastAsia="en-GB"/>
        </w:rPr>
        <w:t xml:space="preserve"> </w:t>
      </w:r>
      <w:r w:rsidRPr="0031728B">
        <w:rPr>
          <w:szCs w:val="20"/>
          <w:lang w:val="fr-FR" w:eastAsia="en-GB"/>
        </w:rPr>
        <w:t>(BIB 2868)</w:t>
      </w:r>
      <w:r>
        <w:rPr>
          <w:szCs w:val="20"/>
          <w:lang w:val="fr-FR" w:eastAsia="en-GB"/>
        </w:rPr>
        <w:t xml:space="preserve"> </w:t>
      </w:r>
      <w:r w:rsidRPr="0031728B">
        <w:rPr>
          <w:szCs w:val="20"/>
          <w:lang w:val="fr-FR" w:eastAsia="en-GB"/>
        </w:rPr>
        <w:t>associée à la rivière Côa</w:t>
      </w:r>
      <w:r>
        <w:rPr>
          <w:szCs w:val="20"/>
          <w:lang w:val="fr-FR" w:eastAsia="en-GB"/>
        </w:rPr>
        <w:t xml:space="preserve">, </w:t>
      </w:r>
      <w:r w:rsidRPr="0031728B">
        <w:rPr>
          <w:szCs w:val="20"/>
          <w:lang w:val="fr-FR" w:eastAsia="en-GB"/>
        </w:rPr>
        <w:t>située à proximité d’un gué de la rive gauche de  cette rivière</w:t>
      </w:r>
      <w:r>
        <w:rPr>
          <w:szCs w:val="20"/>
          <w:lang w:val="fr-FR" w:eastAsia="en-GB"/>
        </w:rPr>
        <w:t xml:space="preserve"> </w:t>
      </w:r>
      <w:r w:rsidRPr="0031728B">
        <w:rPr>
          <w:szCs w:val="20"/>
          <w:lang w:val="fr-FR" w:eastAsia="en-GB"/>
        </w:rPr>
        <w:t>(BIB 2868)</w:t>
      </w:r>
    </w:p>
    <w:p w14:paraId="6AD9974D" w14:textId="77777777" w:rsidR="00D60816" w:rsidRDefault="00D60816" w:rsidP="00B03B3D">
      <w:pPr>
        <w:jc w:val="both"/>
        <w:rPr>
          <w:szCs w:val="20"/>
          <w:lang w:val="fr-FR" w:eastAsia="en-GB"/>
        </w:rPr>
      </w:pPr>
    </w:p>
    <w:p w14:paraId="388E561D" w14:textId="31238213" w:rsidR="00647A2A" w:rsidRPr="005A3047" w:rsidRDefault="00000000" w:rsidP="00B03B3D">
      <w:pPr>
        <w:jc w:val="both"/>
        <w:rPr>
          <w:szCs w:val="20"/>
          <w:lang w:eastAsia="en-GB"/>
        </w:rPr>
      </w:pPr>
      <w:hyperlink r:id="rId4070" w:anchor="Cul_Extremadura_per_Celestino2011_IA" w:history="1">
        <w:r w:rsidR="00647A2A" w:rsidRPr="005A3047">
          <w:rPr>
            <w:rStyle w:val="Hyperlink"/>
          </w:rPr>
          <w:t>type IA</w:t>
        </w:r>
      </w:hyperlink>
      <w:r w:rsidR="00647A2A" w:rsidRPr="005A3047">
        <w:t xml:space="preserve"> (BIB 3063)</w:t>
      </w:r>
      <w:r w:rsidR="00D60816" w:rsidRPr="005A3047">
        <w:t xml:space="preserve">, </w:t>
      </w:r>
      <w:hyperlink r:id="rId4071" w:anchor="D:Documentation archéologique liée à la thèseCultures.docx" w:history="1">
        <w:r w:rsidR="00D60816" w:rsidRPr="005A3047">
          <w:rPr>
            <w:rStyle w:val="Hyperlink"/>
          </w:rPr>
          <w:t>format B</w:t>
        </w:r>
      </w:hyperlink>
      <w:r w:rsidR="00D60816" w:rsidRPr="005A3047">
        <w:t xml:space="preserve"> (BIB 2172)</w:t>
      </w:r>
      <w:r w:rsidR="00783198" w:rsidRPr="005A3047">
        <w:t xml:space="preserve"> </w:t>
      </w:r>
      <w:hyperlink r:id="rId4072" w:anchor="Cul_Extremadura_per_AlmagroBasch_II" w:history="1">
        <w:r w:rsidR="00783198" w:rsidRPr="005A3047">
          <w:rPr>
            <w:rStyle w:val="Hyperlink"/>
          </w:rPr>
          <w:t>Tipo I</w:t>
        </w:r>
        <w:r w:rsidR="00A5234E" w:rsidRPr="005A3047">
          <w:rPr>
            <w:rStyle w:val="Hyperlink"/>
          </w:rPr>
          <w:t>I</w:t>
        </w:r>
      </w:hyperlink>
      <w:r w:rsidR="00783198" w:rsidRPr="005A3047">
        <w:t xml:space="preserve"> </w:t>
      </w:r>
      <w:r w:rsidR="00783198" w:rsidRPr="005A3047">
        <w:rPr>
          <w:szCs w:val="20"/>
          <w:lang w:eastAsia="en-GB"/>
        </w:rPr>
        <w:t>(BIB 3265)</w:t>
      </w:r>
    </w:p>
    <w:p w14:paraId="478A7B2A" w14:textId="77777777" w:rsidR="00783198" w:rsidRPr="005A3047" w:rsidRDefault="00783198" w:rsidP="00B03B3D">
      <w:pPr>
        <w:jc w:val="both"/>
        <w:rPr>
          <w:szCs w:val="20"/>
          <w:lang w:eastAsia="en-GB"/>
        </w:rPr>
      </w:pPr>
    </w:p>
    <w:p w14:paraId="26A3D1ED" w14:textId="77777777" w:rsidR="00783198" w:rsidRPr="005A3047" w:rsidRDefault="00783198" w:rsidP="00783198">
      <w:pPr>
        <w:pStyle w:val="Heading3"/>
        <w:rPr>
          <w:lang w:val="en-US"/>
        </w:rPr>
      </w:pPr>
      <w:r w:rsidRPr="005A3047">
        <w:rPr>
          <w:lang w:val="en-US"/>
        </w:rPr>
        <w:t>mp</w:t>
      </w:r>
    </w:p>
    <w:p w14:paraId="75B93880" w14:textId="77777777" w:rsidR="00783198" w:rsidRPr="005A3047" w:rsidRDefault="00783198" w:rsidP="00B03B3D">
      <w:pPr>
        <w:jc w:val="both"/>
        <w:rPr>
          <w:szCs w:val="20"/>
          <w:lang w:eastAsia="en-GB"/>
        </w:rPr>
      </w:pPr>
    </w:p>
    <w:p w14:paraId="5DB98AAC" w14:textId="77777777" w:rsidR="00783198" w:rsidRDefault="00783198" w:rsidP="00B03B3D">
      <w:pPr>
        <w:jc w:val="both"/>
        <w:rPr>
          <w:szCs w:val="20"/>
          <w:lang w:val="fr-FR" w:eastAsia="en-GB"/>
        </w:rPr>
      </w:pPr>
      <w:r>
        <w:rPr>
          <w:szCs w:val="20"/>
          <w:lang w:val="fr-FR" w:eastAsia="en-GB"/>
        </w:rPr>
        <w:t>granite (BIB 3265)</w:t>
      </w:r>
    </w:p>
    <w:p w14:paraId="3209D236" w14:textId="77777777" w:rsidR="00B03B3D" w:rsidRPr="00DE1ED0" w:rsidRDefault="00B03B3D" w:rsidP="00B03B3D">
      <w:pPr>
        <w:jc w:val="both"/>
        <w:rPr>
          <w:szCs w:val="20"/>
          <w:lang w:val="fr-FR" w:eastAsia="en-GB"/>
        </w:rPr>
      </w:pPr>
    </w:p>
    <w:p w14:paraId="3DD22068" w14:textId="77777777" w:rsidR="00B03B3D" w:rsidRDefault="00B03B3D" w:rsidP="00B03B3D">
      <w:pPr>
        <w:pStyle w:val="Heading3"/>
      </w:pPr>
      <w:r>
        <w:t>thèmes</w:t>
      </w:r>
    </w:p>
    <w:p w14:paraId="413217DD" w14:textId="77777777" w:rsidR="00B03B3D" w:rsidRPr="00DE1ED0" w:rsidRDefault="00B03B3D" w:rsidP="00B03B3D">
      <w:pPr>
        <w:jc w:val="both"/>
        <w:rPr>
          <w:szCs w:val="20"/>
          <w:lang w:val="fr-FR" w:eastAsia="en-GB"/>
        </w:rPr>
      </w:pPr>
    </w:p>
    <w:p w14:paraId="39CA4A35" w14:textId="77777777" w:rsidR="00B03B3D" w:rsidRDefault="00B03B3D" w:rsidP="00B03B3D">
      <w:pPr>
        <w:pStyle w:val="Heading4"/>
      </w:pPr>
      <w:bookmarkStart w:id="1780" w:name="Sit_Baracal_1_thm_lance"/>
      <w:r>
        <w:t>lance</w:t>
      </w:r>
    </w:p>
    <w:bookmarkEnd w:id="1780"/>
    <w:p w14:paraId="208DB3B0" w14:textId="77777777" w:rsidR="00B03B3D" w:rsidRDefault="00B03B3D" w:rsidP="00B03B3D">
      <w:pPr>
        <w:jc w:val="both"/>
        <w:rPr>
          <w:szCs w:val="20"/>
          <w:lang w:val="fr-FR" w:eastAsia="en-GB"/>
        </w:rPr>
      </w:pPr>
    </w:p>
    <w:p w14:paraId="77333802" w14:textId="1A1D4601" w:rsidR="00783198" w:rsidRDefault="00000000" w:rsidP="00B03B3D">
      <w:pPr>
        <w:jc w:val="both"/>
        <w:rPr>
          <w:szCs w:val="20"/>
          <w:lang w:val="fr-FR" w:eastAsia="en-GB"/>
        </w:rPr>
      </w:pPr>
      <w:hyperlink r:id="rId4073" w:anchor="Cul_Extremadura_T_lance" w:history="1">
        <w:r w:rsidR="00DE55E6" w:rsidRPr="00DE55E6">
          <w:rPr>
            <w:rStyle w:val="Hyperlink"/>
            <w:lang w:val="fr-FR"/>
          </w:rPr>
          <w:t>lance</w:t>
        </w:r>
      </w:hyperlink>
      <w:r w:rsidR="00DE55E6">
        <w:rPr>
          <w:lang w:val="fr-FR"/>
        </w:rPr>
        <w:t xml:space="preserve"> à </w:t>
      </w:r>
      <w:r w:rsidR="00A03D3E">
        <w:rPr>
          <w:szCs w:val="20"/>
          <w:lang w:val="fr-FR" w:eastAsia="en-GB"/>
        </w:rPr>
        <w:t>l</w:t>
      </w:r>
      <w:r w:rsidR="00783198">
        <w:rPr>
          <w:szCs w:val="20"/>
          <w:lang w:val="fr-FR" w:eastAsia="en-GB"/>
        </w:rPr>
        <w:t>ame ovalaire (SS BIB) Lame longue et étroite (BIB 3265)</w:t>
      </w:r>
    </w:p>
    <w:p w14:paraId="02F8931A" w14:textId="77777777" w:rsidR="00783198" w:rsidRPr="00DE1ED0" w:rsidRDefault="00783198" w:rsidP="00B03B3D">
      <w:pPr>
        <w:jc w:val="both"/>
        <w:rPr>
          <w:szCs w:val="20"/>
          <w:lang w:val="fr-FR" w:eastAsia="en-GB"/>
        </w:rPr>
      </w:pPr>
    </w:p>
    <w:p w14:paraId="152FEEFD" w14:textId="77777777" w:rsidR="00B03B3D" w:rsidRDefault="00B03B3D" w:rsidP="00B03B3D">
      <w:pPr>
        <w:pStyle w:val="Heading4"/>
      </w:pPr>
      <w:bookmarkStart w:id="1781" w:name="Sit_Baracal_1_thm_bouclier"/>
      <w:r>
        <w:t>bouclier</w:t>
      </w:r>
    </w:p>
    <w:bookmarkEnd w:id="1781"/>
    <w:p w14:paraId="6AF02FA2" w14:textId="0115C622" w:rsidR="00783198" w:rsidRPr="00783198" w:rsidRDefault="00783198" w:rsidP="00783198">
      <w:pPr>
        <w:rPr>
          <w:lang w:val="fr-FR" w:eastAsia="fr-FR"/>
        </w:rPr>
      </w:pPr>
      <w:r>
        <w:rPr>
          <w:lang w:val="fr-FR" w:eastAsia="fr-FR"/>
        </w:rPr>
        <w:br/>
      </w:r>
      <w:r w:rsidR="009314A9">
        <w:rPr>
          <w:lang w:val="fr-FR" w:eastAsia="fr-FR"/>
        </w:rPr>
        <w:t xml:space="preserve">Bouclier </w:t>
      </w:r>
      <w:r w:rsidR="009314A9">
        <w:rPr>
          <w:lang w:val="fr-FR"/>
        </w:rPr>
        <w:t>en V</w:t>
      </w:r>
      <w:r w:rsidR="009314A9">
        <w:rPr>
          <w:lang w:val="fr-FR" w:eastAsia="fr-FR"/>
        </w:rPr>
        <w:t xml:space="preserve">. </w:t>
      </w:r>
      <w:r>
        <w:rPr>
          <w:lang w:val="fr-FR" w:eastAsia="fr-FR"/>
        </w:rPr>
        <w:t xml:space="preserve">A encoche en V, 3 anneaux concentriques </w:t>
      </w:r>
      <w:r>
        <w:rPr>
          <w:szCs w:val="20"/>
          <w:lang w:val="fr-FR" w:eastAsia="en-GB"/>
        </w:rPr>
        <w:t>(BIB 3265)</w:t>
      </w:r>
    </w:p>
    <w:p w14:paraId="1B6054E3" w14:textId="77777777" w:rsidR="00B03B3D" w:rsidRPr="00DE1ED0" w:rsidRDefault="00B03B3D" w:rsidP="00B03B3D">
      <w:pPr>
        <w:jc w:val="both"/>
        <w:rPr>
          <w:szCs w:val="20"/>
          <w:lang w:val="fr-FR" w:eastAsia="en-GB"/>
        </w:rPr>
      </w:pPr>
    </w:p>
    <w:p w14:paraId="59A545D4" w14:textId="77777777" w:rsidR="00B03B3D" w:rsidRDefault="00B03B3D" w:rsidP="00B03B3D">
      <w:pPr>
        <w:pStyle w:val="Heading4"/>
      </w:pPr>
      <w:bookmarkStart w:id="1782" w:name="Sit_Baracal_1_thm_epee"/>
      <w:r>
        <w:t>épée</w:t>
      </w:r>
    </w:p>
    <w:bookmarkEnd w:id="1782"/>
    <w:p w14:paraId="3474CD27" w14:textId="77777777" w:rsidR="00783198" w:rsidRDefault="00783198" w:rsidP="00B03B3D">
      <w:pPr>
        <w:jc w:val="both"/>
        <w:rPr>
          <w:szCs w:val="20"/>
          <w:lang w:val="fr-FR" w:eastAsia="en-GB"/>
        </w:rPr>
      </w:pPr>
    </w:p>
    <w:p w14:paraId="7FEF23A9" w14:textId="1EF0A587" w:rsidR="00B03B3D" w:rsidRPr="00DE1ED0" w:rsidRDefault="00B03B3D" w:rsidP="00B03B3D">
      <w:pPr>
        <w:jc w:val="both"/>
        <w:rPr>
          <w:szCs w:val="20"/>
          <w:lang w:val="fr-FR" w:eastAsia="en-GB"/>
        </w:rPr>
      </w:pPr>
      <w:r w:rsidRPr="00DE1ED0">
        <w:rPr>
          <w:szCs w:val="20"/>
          <w:lang w:val="fr-FR" w:eastAsia="en-GB"/>
        </w:rPr>
        <w:t xml:space="preserve">épée gr. </w:t>
      </w:r>
      <w:hyperlink r:id="rId4074" w:anchor="Cul_Extremadura_T_epee_typ_Brandherm07_C" w:history="1">
        <w:r w:rsidRPr="00DE1ED0">
          <w:rPr>
            <w:rStyle w:val="Hyperlink"/>
            <w:szCs w:val="20"/>
            <w:lang w:val="fr-FR" w:eastAsia="en-GB"/>
          </w:rPr>
          <w:t>C</w:t>
        </w:r>
      </w:hyperlink>
      <w:r w:rsidRPr="00DE1ED0">
        <w:rPr>
          <w:szCs w:val="20"/>
          <w:lang w:val="fr-FR" w:eastAsia="en-GB"/>
        </w:rPr>
        <w:t xml:space="preserve"> (Brandhem 2007)</w:t>
      </w:r>
      <w:r w:rsidR="00783198">
        <w:rPr>
          <w:szCs w:val="20"/>
          <w:lang w:val="fr-FR" w:eastAsia="en-GB"/>
        </w:rPr>
        <w:t xml:space="preserve"> </w:t>
      </w:r>
      <w:hyperlink r:id="rId4075" w:anchor="Typ_Arm_Epees_pistiliforme" w:history="1">
        <w:r w:rsidR="0036570E" w:rsidRPr="00765F49">
          <w:rPr>
            <w:rStyle w:val="Hyperlink"/>
            <w:lang w:val="fr-FR"/>
          </w:rPr>
          <w:t>épée pistilliforme</w:t>
        </w:r>
      </w:hyperlink>
      <w:r w:rsidR="0036570E" w:rsidRPr="0036570E">
        <w:rPr>
          <w:rStyle w:val="Hyperlink"/>
          <w:color w:val="auto"/>
          <w:u w:val="none"/>
          <w:lang w:val="fr-FR"/>
        </w:rPr>
        <w:t xml:space="preserve"> </w:t>
      </w:r>
      <w:r w:rsidR="00783198">
        <w:rPr>
          <w:szCs w:val="20"/>
          <w:lang w:val="fr-FR" w:eastAsia="en-GB"/>
        </w:rPr>
        <w:t xml:space="preserve">à comparer avec delle de </w:t>
      </w:r>
      <w:hyperlink r:id="rId4076" w:anchor="Sit_Vilar_Maior" w:history="1">
        <w:r w:rsidR="00783198" w:rsidRPr="00A5234E">
          <w:rPr>
            <w:rStyle w:val="Hyperlink"/>
            <w:szCs w:val="20"/>
            <w:lang w:val="fr-FR" w:eastAsia="en-GB"/>
          </w:rPr>
          <w:t>Vilar Maior</w:t>
        </w:r>
      </w:hyperlink>
      <w:r w:rsidR="00783198">
        <w:rPr>
          <w:szCs w:val="20"/>
          <w:lang w:val="fr-FR" w:eastAsia="en-GB"/>
        </w:rPr>
        <w:t xml:space="preserve"> (Sabugal) (BIB 3265)</w:t>
      </w:r>
      <w:r w:rsidR="007705A9">
        <w:rPr>
          <w:szCs w:val="20"/>
          <w:lang w:val="fr-FR" w:eastAsia="en-GB"/>
        </w:rPr>
        <w:t xml:space="preserve"> et Saint-Hilaire-la-Palud (SS BIB)</w:t>
      </w:r>
    </w:p>
    <w:p w14:paraId="14380A13" w14:textId="77777777" w:rsidR="00B03B3D" w:rsidRDefault="00B03B3D" w:rsidP="00B03B3D">
      <w:pPr>
        <w:rPr>
          <w:lang w:val="fr-FR" w:eastAsia="en-GB"/>
        </w:rPr>
      </w:pPr>
    </w:p>
    <w:p w14:paraId="44E74229" w14:textId="77777777" w:rsidR="00B03B3D" w:rsidRPr="00F36377" w:rsidRDefault="00B03B3D" w:rsidP="00B03B3D">
      <w:pPr>
        <w:pStyle w:val="Heading3"/>
      </w:pPr>
      <w:bookmarkStart w:id="1783" w:name="Sit_Baracal_1_tek"/>
      <w:r>
        <w:t>technique</w:t>
      </w:r>
      <w:r w:rsidR="00A5234E">
        <w:t>/rendu</w:t>
      </w:r>
    </w:p>
    <w:bookmarkEnd w:id="1783"/>
    <w:p w14:paraId="76E1EEC4" w14:textId="55C75E36" w:rsidR="00B03B3D" w:rsidRDefault="00B03B3D" w:rsidP="006D3F48">
      <w:pPr>
        <w:jc w:val="both"/>
        <w:rPr>
          <w:szCs w:val="20"/>
          <w:lang w:val="fr-FR" w:eastAsia="en-GB"/>
        </w:rPr>
      </w:pPr>
      <w:r>
        <w:rPr>
          <w:lang w:val="fr-FR" w:eastAsia="en-GB"/>
        </w:rPr>
        <w:t xml:space="preserve">C'est la seule stèle du gr. d'Extrémadure à avoir des gravures </w:t>
      </w:r>
      <w:hyperlink r:id="rId4077" w:anchor="Cul_Extremadura_rendu" w:history="1">
        <w:r w:rsidRPr="00A5234E">
          <w:rPr>
            <w:rStyle w:val="Hyperlink"/>
            <w:lang w:val="fr-FR" w:eastAsia="en-GB"/>
          </w:rPr>
          <w:t>en relief</w:t>
        </w:r>
      </w:hyperlink>
      <w:r>
        <w:rPr>
          <w:lang w:val="fr-FR" w:eastAsia="en-GB"/>
        </w:rPr>
        <w:t xml:space="preserve"> (BIB 3062)</w:t>
      </w:r>
      <w:r w:rsidR="00783198">
        <w:rPr>
          <w:lang w:val="fr-FR" w:eastAsia="en-GB"/>
        </w:rPr>
        <w:t xml:space="preserve"> </w:t>
      </w:r>
      <w:r w:rsidR="00A5234E">
        <w:rPr>
          <w:szCs w:val="20"/>
          <w:lang w:val="fr-FR" w:eastAsia="en-GB"/>
        </w:rPr>
        <w:t xml:space="preserve">(BIB 3265) </w:t>
      </w:r>
      <w:r w:rsidR="00783198">
        <w:rPr>
          <w:lang w:val="fr-FR" w:eastAsia="en-GB"/>
        </w:rPr>
        <w:t xml:space="preserve">Gravure en relief, préparation de la surface </w:t>
      </w:r>
      <w:r w:rsidR="00783198">
        <w:rPr>
          <w:szCs w:val="20"/>
          <w:lang w:val="fr-FR" w:eastAsia="en-GB"/>
        </w:rPr>
        <w:t>(BIB 3265)</w:t>
      </w:r>
      <w:r w:rsidR="00A5234E">
        <w:rPr>
          <w:szCs w:val="20"/>
          <w:lang w:val="fr-FR" w:eastAsia="en-GB"/>
        </w:rPr>
        <w:t xml:space="preserve"> fait </w:t>
      </w:r>
      <w:bookmarkStart w:id="1784" w:name="_Hlk123901143"/>
      <w:r w:rsidR="00A5234E">
        <w:rPr>
          <w:szCs w:val="20"/>
          <w:lang w:val="fr-FR" w:eastAsia="en-GB"/>
        </w:rPr>
        <w:t>le lien avec les stèles alentejanes (BIB 3265)</w:t>
      </w:r>
    </w:p>
    <w:bookmarkEnd w:id="1784"/>
    <w:p w14:paraId="5491C72B" w14:textId="77777777" w:rsidR="00A5234E" w:rsidRDefault="00A5234E" w:rsidP="006D3F48">
      <w:pPr>
        <w:jc w:val="both"/>
        <w:rPr>
          <w:szCs w:val="20"/>
          <w:lang w:val="fr-FR" w:eastAsia="en-GB"/>
        </w:rPr>
      </w:pPr>
    </w:p>
    <w:p w14:paraId="7792A119" w14:textId="77777777" w:rsidR="00A5234E" w:rsidRDefault="00A5234E" w:rsidP="00A5234E">
      <w:pPr>
        <w:pStyle w:val="Heading3"/>
      </w:pPr>
      <w:r>
        <w:t>comparaison</w:t>
      </w:r>
    </w:p>
    <w:p w14:paraId="4F3B2C2D" w14:textId="77777777" w:rsidR="00A5234E" w:rsidRDefault="00A5234E" w:rsidP="006D3F48">
      <w:pPr>
        <w:jc w:val="both"/>
        <w:rPr>
          <w:szCs w:val="20"/>
          <w:lang w:val="fr-FR" w:eastAsia="en-GB"/>
        </w:rPr>
      </w:pPr>
      <w:r>
        <w:rPr>
          <w:szCs w:val="20"/>
          <w:lang w:val="fr-FR" w:eastAsia="en-GB"/>
        </w:rPr>
        <w:t>Substantio (BIB 3265)</w:t>
      </w:r>
    </w:p>
    <w:p w14:paraId="2C1A89FF" w14:textId="77777777" w:rsidR="00A5234E" w:rsidRDefault="00A5234E" w:rsidP="006D3F48">
      <w:pPr>
        <w:jc w:val="both"/>
        <w:rPr>
          <w:lang w:val="fr-FR" w:eastAsia="en-GB"/>
        </w:rPr>
      </w:pPr>
    </w:p>
    <w:p w14:paraId="112CD8B3" w14:textId="77777777" w:rsidR="00E24014" w:rsidRPr="00B03B3D" w:rsidRDefault="00E24014" w:rsidP="006D3F48">
      <w:pPr>
        <w:jc w:val="both"/>
        <w:rPr>
          <w:szCs w:val="20"/>
          <w:lang w:val="fr-FR" w:eastAsia="en-GB"/>
        </w:rPr>
      </w:pPr>
    </w:p>
    <w:p w14:paraId="0082156F" w14:textId="77777777" w:rsidR="00B03B3D" w:rsidRPr="005A3047" w:rsidRDefault="00B03B3D" w:rsidP="00B03B3D">
      <w:pPr>
        <w:pStyle w:val="Heading2"/>
      </w:pPr>
      <w:bookmarkStart w:id="1785" w:name="Sit_Baracal_2"/>
      <w:r w:rsidRPr="005A3047">
        <w:t>Baracal 2</w:t>
      </w:r>
    </w:p>
    <w:bookmarkEnd w:id="1785"/>
    <w:p w14:paraId="197D04F7" w14:textId="77777777" w:rsidR="00647A2A" w:rsidRPr="005A3047" w:rsidRDefault="00647A2A" w:rsidP="00647A2A">
      <w:pPr>
        <w:rPr>
          <w:lang w:val="fr-FR"/>
        </w:rPr>
      </w:pPr>
    </w:p>
    <w:p w14:paraId="6C342FB3" w14:textId="449B28DF" w:rsidR="00B03B3D" w:rsidRPr="005A3047" w:rsidRDefault="00000000" w:rsidP="00647A2A">
      <w:pPr>
        <w:rPr>
          <w:lang w:val="fr-FR"/>
        </w:rPr>
      </w:pPr>
      <w:hyperlink r:id="rId4078" w:anchor="Cul_Extremadura_per_Celestino2011_IB" w:history="1">
        <w:r w:rsidR="00647A2A" w:rsidRPr="005A3047">
          <w:rPr>
            <w:rStyle w:val="Hyperlink"/>
            <w:lang w:val="fr-FR"/>
          </w:rPr>
          <w:t>type IB</w:t>
        </w:r>
      </w:hyperlink>
      <w:r w:rsidR="00647A2A" w:rsidRPr="005A3047">
        <w:rPr>
          <w:lang w:val="fr-FR"/>
        </w:rPr>
        <w:t xml:space="preserve"> (BIB 3063)</w:t>
      </w:r>
    </w:p>
    <w:p w14:paraId="2916E5AB" w14:textId="77777777" w:rsidR="0031728B" w:rsidRPr="005A3047" w:rsidRDefault="0031728B" w:rsidP="00E9782F">
      <w:pPr>
        <w:autoSpaceDE w:val="0"/>
        <w:autoSpaceDN w:val="0"/>
        <w:adjustRightInd w:val="0"/>
        <w:jc w:val="both"/>
        <w:rPr>
          <w:lang w:val="fr-FR"/>
        </w:rPr>
      </w:pPr>
    </w:p>
    <w:p w14:paraId="6E75A81C" w14:textId="77777777" w:rsidR="00B00E6E" w:rsidRPr="005A3047" w:rsidRDefault="00B00E6E" w:rsidP="00426FF9">
      <w:pPr>
        <w:pStyle w:val="Heading1"/>
      </w:pPr>
      <w:bookmarkStart w:id="1786" w:name="Sit_Aldeanueva_San_Bartolome"/>
      <w:r w:rsidRPr="005A3047">
        <w:t>ALDEANUEVA DE SAN BARTOLOME</w:t>
      </w:r>
      <w:bookmarkEnd w:id="1786"/>
    </w:p>
    <w:p w14:paraId="32BF35F4" w14:textId="77777777" w:rsidR="001823E9" w:rsidRPr="005A3047" w:rsidRDefault="001823E9" w:rsidP="001823E9">
      <w:pPr>
        <w:rPr>
          <w:lang w:val="fr-FR"/>
        </w:rPr>
      </w:pPr>
    </w:p>
    <w:p w14:paraId="6C85AE2D" w14:textId="76D53A94" w:rsidR="00B00E6E" w:rsidRDefault="005978AA" w:rsidP="001823E9">
      <w:pPr>
        <w:rPr>
          <w:color w:val="000000" w:themeColor="text1"/>
          <w:lang w:val="fr-FR"/>
        </w:rPr>
      </w:pPr>
      <w:r w:rsidRPr="0032190F">
        <w:rPr>
          <w:lang w:val="fr-FR"/>
        </w:rPr>
        <w:t xml:space="preserve">Stèle ibérique qui </w:t>
      </w:r>
      <w:r w:rsidR="00B00E6E" w:rsidRPr="0032190F">
        <w:rPr>
          <w:lang w:val="fr-FR"/>
        </w:rPr>
        <w:t>montre un</w:t>
      </w:r>
      <w:r w:rsidR="008642AE">
        <w:rPr>
          <w:lang w:val="fr-FR"/>
        </w:rPr>
        <w:t xml:space="preserve"> personnage, bouclier, </w:t>
      </w:r>
      <w:hyperlink r:id="rId4079" w:anchor="Sit_Aldeanueva_San_Bartolome_T_char" w:history="1">
        <w:r w:rsidR="008642AE" w:rsidRPr="008642AE">
          <w:rPr>
            <w:rStyle w:val="Hyperlink"/>
            <w:lang w:val="fr-FR"/>
          </w:rPr>
          <w:t>char</w:t>
        </w:r>
      </w:hyperlink>
      <w:r w:rsidR="008642AE">
        <w:rPr>
          <w:lang w:val="fr-FR"/>
        </w:rPr>
        <w:t xml:space="preserve">, </w:t>
      </w:r>
      <w:hyperlink r:id="rId4080" w:anchor="Sit_Aldeanueva_San_Bartolome_T_chien" w:history="1">
        <w:r w:rsidR="008642AE" w:rsidRPr="008642AE">
          <w:rPr>
            <w:rStyle w:val="Hyperlink"/>
            <w:lang w:val="fr-FR"/>
          </w:rPr>
          <w:t>chien</w:t>
        </w:r>
      </w:hyperlink>
      <w:r w:rsidR="008642AE">
        <w:rPr>
          <w:lang w:val="fr-FR"/>
        </w:rPr>
        <w:t xml:space="preserve"> </w:t>
      </w:r>
      <w:r w:rsidR="00B00E6E" w:rsidRPr="0032190F">
        <w:rPr>
          <w:rStyle w:val="Hyperlink"/>
          <w:color w:val="000000" w:themeColor="text1"/>
          <w:u w:val="none"/>
          <w:lang w:val="fr-FR"/>
        </w:rPr>
        <w:t>(SS BIB)</w:t>
      </w:r>
      <w:r w:rsidR="00C87D46" w:rsidRPr="0032190F">
        <w:rPr>
          <w:rStyle w:val="Hyperlink"/>
          <w:color w:val="000000" w:themeColor="text1"/>
          <w:u w:val="none"/>
          <w:lang w:val="fr-FR"/>
        </w:rPr>
        <w:t>, une</w:t>
      </w:r>
      <w:r w:rsidR="008642AE">
        <w:rPr>
          <w:rStyle w:val="Hyperlink"/>
          <w:color w:val="000000" w:themeColor="text1"/>
          <w:u w:val="none"/>
          <w:lang w:val="fr-FR"/>
        </w:rPr>
        <w:t xml:space="preserve"> </w:t>
      </w:r>
      <w:hyperlink r:id="rId4081" w:anchor="Sit_Aldeanueva_San_Bartolome_T_epee" w:history="1">
        <w:r w:rsidR="008642AE" w:rsidRPr="008642AE">
          <w:rPr>
            <w:rStyle w:val="Hyperlink"/>
            <w:lang w:val="fr-FR"/>
          </w:rPr>
          <w:t>épée</w:t>
        </w:r>
      </w:hyperlink>
      <w:r w:rsidR="008642AE">
        <w:rPr>
          <w:rStyle w:val="Hyperlink"/>
          <w:color w:val="000000" w:themeColor="text1"/>
          <w:u w:val="none"/>
          <w:lang w:val="fr-FR"/>
        </w:rPr>
        <w:t>,</w:t>
      </w:r>
      <w:r w:rsidR="00C87D46" w:rsidRPr="0032190F">
        <w:rPr>
          <w:rStyle w:val="Hyperlink"/>
          <w:color w:val="000000" w:themeColor="text1"/>
          <w:u w:val="none"/>
          <w:lang w:val="fr-FR"/>
        </w:rPr>
        <w:t xml:space="preserve"> éventuelle fibule (BIB 2172), </w:t>
      </w:r>
      <w:hyperlink r:id="rId4082" w:anchor="Sit_Aldeanueva_San_Bartolome_T_lance" w:history="1">
        <w:r w:rsidR="008642AE" w:rsidRPr="008642AE">
          <w:rPr>
            <w:rStyle w:val="Hyperlink"/>
            <w:lang w:val="fr-FR"/>
          </w:rPr>
          <w:t>lance</w:t>
        </w:r>
      </w:hyperlink>
      <w:r w:rsidR="008642AE">
        <w:rPr>
          <w:rStyle w:val="Hyperlink"/>
          <w:color w:val="000000" w:themeColor="text1"/>
          <w:u w:val="none"/>
          <w:lang w:val="fr-FR"/>
        </w:rPr>
        <w:t xml:space="preserve"> </w:t>
      </w:r>
      <w:r w:rsidR="008642AE" w:rsidRPr="009E4D1D">
        <w:rPr>
          <w:color w:val="000000" w:themeColor="text1"/>
          <w:lang w:val="fr-FR"/>
        </w:rPr>
        <w:t>(Brandhem 2007)</w:t>
      </w:r>
    </w:p>
    <w:p w14:paraId="5F77DAB3" w14:textId="77777777" w:rsidR="002E3DE4" w:rsidRDefault="002E3DE4" w:rsidP="001823E9">
      <w:pPr>
        <w:rPr>
          <w:color w:val="000000" w:themeColor="text1"/>
          <w:lang w:val="fr-FR"/>
        </w:rPr>
      </w:pPr>
    </w:p>
    <w:p w14:paraId="140DE3AA" w14:textId="5365C93B" w:rsidR="002E3DE4" w:rsidRDefault="00000000" w:rsidP="001823E9">
      <w:pPr>
        <w:rPr>
          <w:lang w:val="fr-FR"/>
        </w:rPr>
      </w:pPr>
      <w:hyperlink r:id="rId4083" w:anchor="Cul_Extremadura_per_Celestino2011_IVA1" w:history="1">
        <w:r w:rsidR="002E3DE4" w:rsidRPr="004372FC">
          <w:rPr>
            <w:rStyle w:val="Hyperlink"/>
            <w:lang w:val="fr-FR"/>
          </w:rPr>
          <w:t>type IVA.1</w:t>
        </w:r>
      </w:hyperlink>
      <w:r w:rsidR="002E3DE4" w:rsidRPr="004372FC">
        <w:rPr>
          <w:lang w:val="fr-FR"/>
        </w:rPr>
        <w:t xml:space="preserve"> (BIB 3063)</w:t>
      </w:r>
    </w:p>
    <w:p w14:paraId="02E5D0E0" w14:textId="0BBA9FD9" w:rsidR="008642AE" w:rsidRDefault="008642AE" w:rsidP="001823E9">
      <w:pPr>
        <w:rPr>
          <w:lang w:val="fr-FR"/>
        </w:rPr>
      </w:pPr>
    </w:p>
    <w:p w14:paraId="11930DD1" w14:textId="612EE3C3" w:rsidR="008642AE" w:rsidRDefault="008642AE" w:rsidP="008642AE">
      <w:pPr>
        <w:pStyle w:val="Heading2"/>
      </w:pPr>
      <w:r>
        <w:t>thèmes</w:t>
      </w:r>
    </w:p>
    <w:p w14:paraId="5EE49B10" w14:textId="031D8BE2" w:rsidR="008642AE" w:rsidRDefault="008642AE" w:rsidP="001823E9">
      <w:pPr>
        <w:rPr>
          <w:lang w:val="fr-FR"/>
        </w:rPr>
      </w:pPr>
    </w:p>
    <w:p w14:paraId="1F8C1321" w14:textId="66ABFB27" w:rsidR="008642AE" w:rsidRDefault="008642AE" w:rsidP="008642AE">
      <w:pPr>
        <w:pStyle w:val="Heading3"/>
      </w:pPr>
      <w:bookmarkStart w:id="1787" w:name="Sit_Aldeanueva_San_Bartolome_T_epee"/>
      <w:r>
        <w:lastRenderedPageBreak/>
        <w:t>épée</w:t>
      </w:r>
    </w:p>
    <w:bookmarkEnd w:id="1787"/>
    <w:p w14:paraId="7BA12F05" w14:textId="769B3462" w:rsidR="008642AE" w:rsidRDefault="008642AE" w:rsidP="001823E9">
      <w:pPr>
        <w:rPr>
          <w:color w:val="000000" w:themeColor="text1"/>
          <w:lang w:val="fr-FR"/>
        </w:rPr>
      </w:pPr>
      <w:r>
        <w:fldChar w:fldCharType="begin"/>
      </w:r>
      <w:r w:rsidRPr="008642AE">
        <w:rPr>
          <w:lang w:val="fr-FR"/>
        </w:rPr>
        <w:instrText>HYPERLINK "file:///C:\\Users\\Thomas%20Huet\\Desktop\\Documentation%20archéologique%20liée%20à%20la%20thèse\\Cultures.docx" \l "Typ_Arm_Epees_pistiliforme"</w:instrText>
      </w:r>
      <w:r>
        <w:fldChar w:fldCharType="separate"/>
      </w:r>
      <w:r w:rsidRPr="0032190F">
        <w:rPr>
          <w:rStyle w:val="Hyperlink"/>
          <w:lang w:val="fr-FR"/>
        </w:rPr>
        <w:t>épées pistilliforme</w:t>
      </w:r>
      <w:r>
        <w:rPr>
          <w:rStyle w:val="Hyperlink"/>
          <w:lang w:val="fr-FR"/>
        </w:rPr>
        <w:fldChar w:fldCharType="end"/>
      </w:r>
      <w:r w:rsidRPr="0032190F">
        <w:rPr>
          <w:rStyle w:val="Hyperlink"/>
          <w:color w:val="000000" w:themeColor="text1"/>
          <w:u w:val="none"/>
          <w:lang w:val="fr-FR"/>
        </w:rPr>
        <w:t xml:space="preserve"> (BIB 2172)</w:t>
      </w:r>
      <w:r>
        <w:rPr>
          <w:rStyle w:val="Hyperlink"/>
          <w:color w:val="000000" w:themeColor="text1"/>
          <w:u w:val="none"/>
          <w:lang w:val="fr-FR"/>
        </w:rPr>
        <w:t xml:space="preserve"> </w:t>
      </w:r>
      <w:r w:rsidRPr="009E4D1D">
        <w:rPr>
          <w:color w:val="000000" w:themeColor="text1"/>
          <w:lang w:val="fr-FR"/>
        </w:rPr>
        <w:t xml:space="preserve">épée gr. </w:t>
      </w:r>
      <w:hyperlink r:id="rId4084" w:anchor="Cul_Extremadura_T_epee_typ_Brandherm07_H" w:history="1">
        <w:r w:rsidRPr="009E4D1D">
          <w:rPr>
            <w:rStyle w:val="Hyperlink"/>
            <w:lang w:val="fr-FR"/>
          </w:rPr>
          <w:t>H</w:t>
        </w:r>
      </w:hyperlink>
      <w:r w:rsidRPr="009E4D1D">
        <w:rPr>
          <w:color w:val="000000" w:themeColor="text1"/>
          <w:lang w:val="fr-FR"/>
        </w:rPr>
        <w:t xml:space="preserve"> (Brandhem 2007)</w:t>
      </w:r>
    </w:p>
    <w:p w14:paraId="3B3590F5" w14:textId="1106DC80" w:rsidR="008642AE" w:rsidRDefault="008642AE" w:rsidP="001823E9">
      <w:pPr>
        <w:rPr>
          <w:color w:val="000000" w:themeColor="text1"/>
          <w:lang w:val="fr-FR"/>
        </w:rPr>
      </w:pPr>
    </w:p>
    <w:p w14:paraId="73D7AA04" w14:textId="3E70DC3B" w:rsidR="008642AE" w:rsidRDefault="008642AE" w:rsidP="008642AE">
      <w:pPr>
        <w:pStyle w:val="Heading3"/>
      </w:pPr>
      <w:bookmarkStart w:id="1788" w:name="Sit_Aldeanueva_San_Bartolome_T_lance"/>
      <w:r>
        <w:t>lance</w:t>
      </w:r>
      <w:bookmarkEnd w:id="1788"/>
    </w:p>
    <w:p w14:paraId="5B89AA11" w14:textId="29C3250B" w:rsidR="008642AE" w:rsidRPr="008642AE" w:rsidRDefault="00000000" w:rsidP="008642AE">
      <w:pPr>
        <w:rPr>
          <w:color w:val="000000" w:themeColor="text1"/>
          <w:lang w:val="fr-FR"/>
        </w:rPr>
      </w:pPr>
      <w:hyperlink r:id="rId4085" w:anchor="Cul_Extremadura_T_lance" w:history="1">
        <w:r w:rsidR="008642AE" w:rsidRPr="00DE55E6">
          <w:rPr>
            <w:rStyle w:val="Hyperlink"/>
            <w:lang w:val="fr-FR"/>
          </w:rPr>
          <w:t>lance</w:t>
        </w:r>
      </w:hyperlink>
      <w:r w:rsidR="008642AE">
        <w:rPr>
          <w:lang w:val="fr-FR"/>
        </w:rPr>
        <w:t xml:space="preserve"> </w:t>
      </w:r>
      <w:r w:rsidR="008642AE">
        <w:rPr>
          <w:rStyle w:val="Hyperlink"/>
          <w:color w:val="000000" w:themeColor="text1"/>
          <w:u w:val="none"/>
          <w:lang w:val="fr-FR"/>
        </w:rPr>
        <w:t xml:space="preserve">de type Huelva, </w:t>
      </w:r>
      <w:r w:rsidR="008642AE" w:rsidRPr="0032190F">
        <w:rPr>
          <w:rStyle w:val="Hyperlink"/>
          <w:color w:val="000000" w:themeColor="text1"/>
          <w:u w:val="none"/>
          <w:lang w:val="fr-FR"/>
        </w:rPr>
        <w:t>etc</w:t>
      </w:r>
      <w:r w:rsidR="008642AE" w:rsidRPr="009E4D1D">
        <w:rPr>
          <w:color w:val="000000" w:themeColor="text1"/>
          <w:lang w:val="fr-FR"/>
        </w:rPr>
        <w:t xml:space="preserve"> (Brandhem 2007)</w:t>
      </w:r>
    </w:p>
    <w:p w14:paraId="3F233BF1" w14:textId="45BF5455" w:rsidR="008642AE" w:rsidRDefault="008642AE" w:rsidP="001823E9">
      <w:pPr>
        <w:rPr>
          <w:color w:val="000000" w:themeColor="text1"/>
          <w:lang w:val="fr-FR"/>
        </w:rPr>
      </w:pPr>
    </w:p>
    <w:p w14:paraId="58131B2B" w14:textId="01732B88" w:rsidR="008642AE" w:rsidRDefault="008642AE" w:rsidP="008642AE">
      <w:pPr>
        <w:pStyle w:val="Heading3"/>
      </w:pPr>
      <w:r>
        <w:t>bouclier</w:t>
      </w:r>
    </w:p>
    <w:p w14:paraId="3A59AB44" w14:textId="1D0C25A6" w:rsidR="008642AE" w:rsidRDefault="008642AE" w:rsidP="001823E9">
      <w:pPr>
        <w:rPr>
          <w:color w:val="000000" w:themeColor="text1"/>
          <w:lang w:val="fr-FR"/>
        </w:rPr>
      </w:pPr>
    </w:p>
    <w:p w14:paraId="760D1D5B" w14:textId="67EFECE3" w:rsidR="008642AE" w:rsidRDefault="008642AE" w:rsidP="001823E9">
      <w:pPr>
        <w:rPr>
          <w:color w:val="000000" w:themeColor="text1"/>
          <w:lang w:val="fr-FR"/>
        </w:rPr>
      </w:pPr>
      <w:r>
        <w:rPr>
          <w:color w:val="000000" w:themeColor="text1"/>
          <w:lang w:val="fr-FR"/>
        </w:rPr>
        <w:t xml:space="preserve">bouclier dimensionné à la taille du personnage </w:t>
      </w:r>
      <w:r>
        <w:rPr>
          <w:rStyle w:val="Hyperlink"/>
          <w:color w:val="000000" w:themeColor="text1"/>
          <w:u w:val="none"/>
          <w:lang w:val="fr-FR"/>
        </w:rPr>
        <w:t>(SS BIB)</w:t>
      </w:r>
    </w:p>
    <w:p w14:paraId="5E2E2764" w14:textId="2BAA1793" w:rsidR="008642AE" w:rsidRDefault="008642AE" w:rsidP="001823E9">
      <w:pPr>
        <w:rPr>
          <w:color w:val="000000" w:themeColor="text1"/>
          <w:lang w:val="fr-FR"/>
        </w:rPr>
      </w:pPr>
    </w:p>
    <w:p w14:paraId="375719A0" w14:textId="30F383A1" w:rsidR="008642AE" w:rsidRDefault="008642AE" w:rsidP="008642AE">
      <w:pPr>
        <w:pStyle w:val="Heading3"/>
      </w:pPr>
      <w:bookmarkStart w:id="1789" w:name="Sit_Aldeanueva_San_Bartolome_T_char"/>
      <w:r>
        <w:t>char</w:t>
      </w:r>
    </w:p>
    <w:bookmarkEnd w:id="1789"/>
    <w:p w14:paraId="090D82F2" w14:textId="44897F98" w:rsidR="008642AE" w:rsidRDefault="008642AE" w:rsidP="001823E9">
      <w:pPr>
        <w:rPr>
          <w:rStyle w:val="Hyperlink"/>
          <w:color w:val="000000" w:themeColor="text1"/>
          <w:u w:val="none"/>
          <w:lang w:val="fr-FR"/>
        </w:rPr>
      </w:pPr>
      <w:r>
        <w:fldChar w:fldCharType="begin"/>
      </w:r>
      <w:r w:rsidRPr="008642AE">
        <w:rPr>
          <w:lang w:val="fr-FR"/>
        </w:rPr>
        <w:instrText>HYPERLINK "file:///C:\\Users\\Thomas%20Huet\\Desktop\\Documentation%20archéologique%20liée%20à%20la%20thèse\\Cultures.docx" \l "Cul_Extremadura_T_char"</w:instrText>
      </w:r>
      <w:r>
        <w:fldChar w:fldCharType="separate"/>
      </w:r>
      <w:r w:rsidRPr="0032190F">
        <w:rPr>
          <w:rStyle w:val="Hyperlink"/>
          <w:lang w:val="fr-FR"/>
        </w:rPr>
        <w:t>char</w:t>
      </w:r>
      <w:r>
        <w:rPr>
          <w:rStyle w:val="Hyperlink"/>
          <w:lang w:val="fr-FR"/>
        </w:rPr>
        <w:fldChar w:fldCharType="end"/>
      </w:r>
      <w:r w:rsidRPr="0032190F">
        <w:rPr>
          <w:rStyle w:val="Hyperlink"/>
          <w:color w:val="000000" w:themeColor="text1"/>
          <w:u w:val="none"/>
          <w:lang w:val="fr-FR"/>
        </w:rPr>
        <w:t xml:space="preserve"> à </w:t>
      </w:r>
      <w:r>
        <w:rPr>
          <w:rStyle w:val="Hyperlink"/>
          <w:color w:val="000000" w:themeColor="text1"/>
          <w:u w:val="none"/>
          <w:lang w:val="fr-FR"/>
        </w:rPr>
        <w:t>2</w:t>
      </w:r>
      <w:r w:rsidRPr="0032190F">
        <w:rPr>
          <w:rStyle w:val="Hyperlink"/>
          <w:color w:val="000000" w:themeColor="text1"/>
          <w:u w:val="none"/>
          <w:lang w:val="fr-FR"/>
        </w:rPr>
        <w:t xml:space="preserve"> roues</w:t>
      </w:r>
      <w:r>
        <w:rPr>
          <w:rStyle w:val="Hyperlink"/>
          <w:color w:val="000000" w:themeColor="text1"/>
          <w:u w:val="none"/>
          <w:lang w:val="fr-FR"/>
        </w:rPr>
        <w:t xml:space="preserve"> sans attelage, roche d'un </w:t>
      </w:r>
      <w:hyperlink r:id="rId4086" w:anchor="Sit_Aldeanueva_San_Bartolome_T_chien" w:history="1">
        <w:r w:rsidRPr="008642AE">
          <w:rPr>
            <w:rStyle w:val="Hyperlink"/>
            <w:lang w:val="fr-FR"/>
          </w:rPr>
          <w:t>chien</w:t>
        </w:r>
      </w:hyperlink>
      <w:r>
        <w:rPr>
          <w:lang w:val="fr-FR"/>
        </w:rPr>
        <w:t xml:space="preserve"> </w:t>
      </w:r>
      <w:r>
        <w:rPr>
          <w:rStyle w:val="Hyperlink"/>
          <w:color w:val="000000" w:themeColor="text1"/>
          <w:u w:val="none"/>
          <w:lang w:val="fr-FR"/>
        </w:rPr>
        <w:t>(SS BIB)</w:t>
      </w:r>
    </w:p>
    <w:p w14:paraId="0022CD4E" w14:textId="522AC7C2" w:rsidR="008642AE" w:rsidRDefault="008642AE" w:rsidP="001823E9">
      <w:pPr>
        <w:rPr>
          <w:rStyle w:val="Hyperlink"/>
          <w:color w:val="000000" w:themeColor="text1"/>
          <w:u w:val="none"/>
          <w:lang w:val="fr-FR"/>
        </w:rPr>
      </w:pPr>
    </w:p>
    <w:p w14:paraId="4E3E2D93" w14:textId="7215D91C" w:rsidR="008642AE" w:rsidRDefault="008642AE" w:rsidP="008642AE">
      <w:pPr>
        <w:pStyle w:val="Heading3"/>
        <w:rPr>
          <w:rStyle w:val="Hyperlink"/>
          <w:color w:val="000000" w:themeColor="text1"/>
          <w:u w:val="none"/>
        </w:rPr>
      </w:pPr>
      <w:bookmarkStart w:id="1790" w:name="Sit_Aldeanueva_San_Bartolome_T_chien"/>
      <w:r>
        <w:rPr>
          <w:rStyle w:val="Hyperlink"/>
          <w:color w:val="000000" w:themeColor="text1"/>
          <w:u w:val="none"/>
        </w:rPr>
        <w:t>chien</w:t>
      </w:r>
    </w:p>
    <w:bookmarkEnd w:id="1790"/>
    <w:p w14:paraId="4B3703B4" w14:textId="1895E609" w:rsidR="008642AE" w:rsidRDefault="008642AE" w:rsidP="001823E9">
      <w:pPr>
        <w:rPr>
          <w:rStyle w:val="Hyperlink"/>
          <w:color w:val="000000" w:themeColor="text1"/>
          <w:u w:val="none"/>
          <w:lang w:val="fr-FR"/>
        </w:rPr>
      </w:pPr>
    </w:p>
    <w:p w14:paraId="49A6B259" w14:textId="3D155644" w:rsidR="008642AE" w:rsidRDefault="008642AE" w:rsidP="001823E9">
      <w:pPr>
        <w:rPr>
          <w:color w:val="000000" w:themeColor="text1"/>
          <w:lang w:val="fr-FR"/>
        </w:rPr>
      </w:pPr>
      <w:r>
        <w:rPr>
          <w:rStyle w:val="Hyperlink"/>
          <w:color w:val="000000" w:themeColor="text1"/>
          <w:u w:val="none"/>
          <w:lang w:val="fr-FR"/>
        </w:rPr>
        <w:t xml:space="preserve">représenté renversé, comme accompagnat le </w:t>
      </w:r>
      <w:hyperlink r:id="rId4087" w:anchor="Sit_Aldeanueva_San_Bartolome_T_char" w:history="1">
        <w:r w:rsidRPr="008642AE">
          <w:rPr>
            <w:rStyle w:val="Hyperlink"/>
            <w:lang w:val="fr-FR"/>
          </w:rPr>
          <w:t>char</w:t>
        </w:r>
      </w:hyperlink>
      <w:r>
        <w:rPr>
          <w:rStyle w:val="Hyperlink"/>
          <w:color w:val="000000" w:themeColor="text1"/>
          <w:u w:val="none"/>
          <w:lang w:val="fr-FR"/>
        </w:rPr>
        <w:t xml:space="preserve"> (~ Ategua)</w:t>
      </w:r>
      <w:r w:rsidRPr="008642AE">
        <w:rPr>
          <w:rStyle w:val="Hyperlink"/>
          <w:color w:val="000000" w:themeColor="text1"/>
          <w:u w:val="none"/>
          <w:lang w:val="fr-FR"/>
        </w:rPr>
        <w:t xml:space="preserve"> </w:t>
      </w:r>
      <w:r>
        <w:rPr>
          <w:rStyle w:val="Hyperlink"/>
          <w:color w:val="000000" w:themeColor="text1"/>
          <w:u w:val="none"/>
          <w:lang w:val="fr-FR"/>
        </w:rPr>
        <w:t>(SS BIB)</w:t>
      </w:r>
    </w:p>
    <w:p w14:paraId="52A340D2" w14:textId="77777777" w:rsidR="008642AE" w:rsidRPr="004372FC" w:rsidRDefault="008642AE" w:rsidP="001823E9">
      <w:pPr>
        <w:rPr>
          <w:rStyle w:val="Hyperlink"/>
          <w:color w:val="auto"/>
          <w:u w:val="none"/>
          <w:lang w:val="fr-FR"/>
        </w:rPr>
      </w:pPr>
    </w:p>
    <w:p w14:paraId="73E3B40A" w14:textId="77777777" w:rsidR="005978AA" w:rsidRPr="0032190F" w:rsidRDefault="005978AA" w:rsidP="001823E9">
      <w:pPr>
        <w:rPr>
          <w:rStyle w:val="Hyperlink"/>
          <w:color w:val="000000" w:themeColor="text1"/>
          <w:u w:val="none"/>
          <w:lang w:val="fr-FR"/>
        </w:rPr>
      </w:pPr>
    </w:p>
    <w:p w14:paraId="017EE82F" w14:textId="77777777" w:rsidR="005978AA" w:rsidRPr="0032190F" w:rsidRDefault="005978AA" w:rsidP="00426FF9">
      <w:pPr>
        <w:pStyle w:val="Heading1"/>
        <w:rPr>
          <w:rStyle w:val="Hyperlink"/>
          <w:color w:val="000000" w:themeColor="text1"/>
          <w:u w:val="none"/>
        </w:rPr>
      </w:pPr>
      <w:bookmarkStart w:id="1791" w:name="Sit_Meleagro"/>
      <w:r w:rsidRPr="0032190F">
        <w:rPr>
          <w:rStyle w:val="Hyperlink"/>
          <w:color w:val="000000" w:themeColor="text1"/>
          <w:u w:val="none"/>
        </w:rPr>
        <w:t>MELEAGRO</w:t>
      </w:r>
    </w:p>
    <w:bookmarkEnd w:id="1791"/>
    <w:p w14:paraId="7C9E12FC" w14:textId="77777777" w:rsidR="005978AA" w:rsidRPr="0032190F" w:rsidRDefault="005978AA" w:rsidP="001823E9">
      <w:pPr>
        <w:rPr>
          <w:rStyle w:val="Hyperlink"/>
          <w:color w:val="000000" w:themeColor="text1"/>
          <w:u w:val="none"/>
          <w:lang w:val="fr-FR"/>
        </w:rPr>
      </w:pPr>
    </w:p>
    <w:p w14:paraId="574B4B6D" w14:textId="77777777" w:rsidR="005978AA" w:rsidRPr="0032190F" w:rsidRDefault="005978AA" w:rsidP="001823E9">
      <w:pPr>
        <w:rPr>
          <w:rStyle w:val="Hyperlink"/>
          <w:color w:val="000000" w:themeColor="text1"/>
          <w:u w:val="none"/>
          <w:lang w:val="fr-FR"/>
        </w:rPr>
      </w:pPr>
      <w:r w:rsidRPr="0032190F">
        <w:rPr>
          <w:rStyle w:val="Hyperlink"/>
          <w:color w:val="000000" w:themeColor="text1"/>
          <w:u w:val="none"/>
          <w:lang w:val="fr-FR"/>
        </w:rPr>
        <w:t xml:space="preserve">Méléagro (Mérida) a livré un modèle réduit de char en Bronze (BIB 2214, BIB 2235). Ce char est actuellement conservé au Musée de Saint-Germain-en-l’Haye (BIB 2235) </w:t>
      </w:r>
    </w:p>
    <w:p w14:paraId="7E997FF7" w14:textId="77777777" w:rsidR="005978AA" w:rsidRPr="0032190F" w:rsidRDefault="005978AA" w:rsidP="001823E9">
      <w:pPr>
        <w:rPr>
          <w:rStyle w:val="Hyperlink"/>
          <w:color w:val="000000" w:themeColor="text1"/>
          <w:u w:val="none"/>
          <w:lang w:val="fr-FR"/>
        </w:rPr>
      </w:pPr>
    </w:p>
    <w:p w14:paraId="61CF3218" w14:textId="77777777" w:rsidR="005978AA" w:rsidRPr="009067E6" w:rsidRDefault="005978AA" w:rsidP="00426FF9">
      <w:pPr>
        <w:pStyle w:val="Heading1"/>
      </w:pPr>
      <w:bookmarkStart w:id="1792" w:name="Sit_Almorchon"/>
      <w:r w:rsidRPr="009067E6">
        <w:t>ALMORCHON</w:t>
      </w:r>
    </w:p>
    <w:bookmarkEnd w:id="1792"/>
    <w:p w14:paraId="64C1BD39" w14:textId="6C8A99EA" w:rsidR="005978AA" w:rsidRPr="00A3089C" w:rsidRDefault="00A3089C" w:rsidP="001823E9">
      <w:pPr>
        <w:rPr>
          <w:color w:val="000000" w:themeColor="text1"/>
          <w:sz w:val="20"/>
          <w:lang w:val="fr-FR"/>
        </w:rPr>
      </w:pPr>
      <w:r w:rsidRPr="00A3089C">
        <w:rPr>
          <w:color w:val="000000" w:themeColor="text1"/>
          <w:sz w:val="20"/>
          <w:lang w:val="fr-FR"/>
        </w:rPr>
        <w:t>Almorchón</w:t>
      </w:r>
    </w:p>
    <w:p w14:paraId="5059BD0E" w14:textId="77777777" w:rsidR="00A3089C" w:rsidRDefault="00A3089C" w:rsidP="001823E9">
      <w:pPr>
        <w:rPr>
          <w:color w:val="000000" w:themeColor="text1"/>
          <w:lang w:val="fr-FR"/>
        </w:rPr>
      </w:pPr>
    </w:p>
    <w:p w14:paraId="7785333B" w14:textId="2F6CE230" w:rsidR="005978AA" w:rsidRDefault="00A3089C" w:rsidP="001823E9">
      <w:pPr>
        <w:rPr>
          <w:rStyle w:val="Hyperlink"/>
          <w:color w:val="000000" w:themeColor="text1"/>
          <w:u w:val="none"/>
          <w:lang w:val="fr-FR"/>
        </w:rPr>
      </w:pPr>
      <w:r>
        <w:rPr>
          <w:color w:val="000000" w:themeColor="text1"/>
          <w:lang w:val="fr-FR"/>
        </w:rPr>
        <w:t>Almorcho</w:t>
      </w:r>
      <w:r w:rsidR="005978AA" w:rsidRPr="009B1889">
        <w:rPr>
          <w:color w:val="000000" w:themeColor="text1"/>
          <w:lang w:val="fr-FR"/>
        </w:rPr>
        <w:t xml:space="preserve">, près de </w:t>
      </w:r>
      <w:hyperlink r:id="rId4088" w:anchor="Sit_Cabeza_Buey" w:history="1">
        <w:r w:rsidR="009B1889" w:rsidRPr="0032190F">
          <w:rPr>
            <w:rStyle w:val="Hyperlink"/>
            <w:lang w:val="fr-FR"/>
          </w:rPr>
          <w:t>Cabeza de Buey</w:t>
        </w:r>
      </w:hyperlink>
      <w:r w:rsidR="005978AA" w:rsidRPr="0032190F">
        <w:rPr>
          <w:color w:val="000000" w:themeColor="text1"/>
          <w:lang w:val="fr-FR"/>
        </w:rPr>
        <w:t xml:space="preserve">, </w:t>
      </w:r>
      <w:r w:rsidR="005978AA" w:rsidRPr="0032190F">
        <w:rPr>
          <w:rStyle w:val="Hyperlink"/>
          <w:color w:val="000000" w:themeColor="text1"/>
          <w:u w:val="none"/>
          <w:lang w:val="fr-FR"/>
        </w:rPr>
        <w:t>a livré un modèle réduit de char en Bronze (BIB 2214, BIB 2235).</w:t>
      </w:r>
      <w:r>
        <w:rPr>
          <w:rStyle w:val="Hyperlink"/>
          <w:color w:val="000000" w:themeColor="text1"/>
          <w:u w:val="none"/>
          <w:lang w:val="fr-FR"/>
        </w:rPr>
        <w:t xml:space="preserve"> </w:t>
      </w:r>
    </w:p>
    <w:p w14:paraId="274D927E" w14:textId="6F62384F" w:rsidR="00A3089C" w:rsidRPr="0032190F" w:rsidRDefault="00A3089C" w:rsidP="00A3089C">
      <w:pPr>
        <w:jc w:val="both"/>
        <w:rPr>
          <w:lang w:val="fr-FR"/>
        </w:rPr>
      </w:pPr>
      <w:r>
        <w:rPr>
          <w:rStyle w:val="Hyperlink"/>
          <w:color w:val="000000" w:themeColor="text1"/>
          <w:u w:val="none"/>
          <w:lang w:val="fr-FR"/>
        </w:rPr>
        <w:t xml:space="preserve">Épée réelle de </w:t>
      </w:r>
      <w:hyperlink r:id="rId4089" w:anchor="Cul_Huelva_epee" w:history="1">
        <w:r w:rsidRPr="00A3089C">
          <w:rPr>
            <w:rStyle w:val="Hyperlink"/>
            <w:lang w:val="fr-FR"/>
          </w:rPr>
          <w:t>type Huelva</w:t>
        </w:r>
      </w:hyperlink>
      <w:r>
        <w:rPr>
          <w:rStyle w:val="Hyperlink"/>
          <w:color w:val="000000" w:themeColor="text1"/>
          <w:u w:val="none"/>
          <w:lang w:val="fr-FR"/>
        </w:rPr>
        <w:t xml:space="preserve"> (BIB 3611)</w:t>
      </w:r>
    </w:p>
    <w:p w14:paraId="7F2E1E4E" w14:textId="77777777" w:rsidR="00A3089C" w:rsidRPr="0032190F" w:rsidRDefault="00A3089C" w:rsidP="001823E9">
      <w:pPr>
        <w:rPr>
          <w:color w:val="000000" w:themeColor="text1"/>
          <w:lang w:val="fr-FR"/>
        </w:rPr>
      </w:pPr>
    </w:p>
    <w:p w14:paraId="4C0B647B" w14:textId="77777777" w:rsidR="00B00E6E" w:rsidRPr="0032190F" w:rsidRDefault="00B00E6E" w:rsidP="001823E9">
      <w:pPr>
        <w:rPr>
          <w:lang w:val="fr-FR"/>
        </w:rPr>
      </w:pPr>
    </w:p>
    <w:p w14:paraId="6C1A9ADF" w14:textId="77777777" w:rsidR="001823E9" w:rsidRPr="00D52855" w:rsidRDefault="001823E9" w:rsidP="00426FF9">
      <w:pPr>
        <w:pStyle w:val="Heading1"/>
        <w:rPr>
          <w:lang w:val="es-ES"/>
        </w:rPr>
      </w:pPr>
      <w:bookmarkStart w:id="1793" w:name="Sit_Cabeza_Buey"/>
      <w:r w:rsidRPr="00D52855">
        <w:rPr>
          <w:lang w:val="es-ES"/>
        </w:rPr>
        <w:t>CABEZ</w:t>
      </w:r>
      <w:r w:rsidR="00EA6DAD" w:rsidRPr="00D52855">
        <w:rPr>
          <w:lang w:val="es-ES"/>
        </w:rPr>
        <w:t>A</w:t>
      </w:r>
      <w:r w:rsidRPr="00D52855">
        <w:rPr>
          <w:lang w:val="es-ES"/>
        </w:rPr>
        <w:t xml:space="preserve"> DE BUEY</w:t>
      </w:r>
    </w:p>
    <w:bookmarkEnd w:id="1793"/>
    <w:p w14:paraId="53B45532" w14:textId="77777777" w:rsidR="00A31473" w:rsidRPr="00E45DE3" w:rsidRDefault="00A31473" w:rsidP="00EA6DAD">
      <w:pPr>
        <w:jc w:val="both"/>
        <w:rPr>
          <w:sz w:val="20"/>
          <w:lang w:val="es-ES"/>
        </w:rPr>
      </w:pPr>
      <w:r w:rsidRPr="00E45DE3">
        <w:rPr>
          <w:sz w:val="20"/>
          <w:lang w:val="es-ES"/>
        </w:rPr>
        <w:t>Cabeza de</w:t>
      </w:r>
      <w:r w:rsidR="00534D82" w:rsidRPr="00E45DE3">
        <w:rPr>
          <w:sz w:val="20"/>
          <w:lang w:val="es-ES"/>
        </w:rPr>
        <w:t>l</w:t>
      </w:r>
      <w:r w:rsidRPr="00E45DE3">
        <w:rPr>
          <w:sz w:val="20"/>
          <w:lang w:val="es-ES"/>
        </w:rPr>
        <w:t xml:space="preserve"> Buey</w:t>
      </w:r>
    </w:p>
    <w:p w14:paraId="4835467D" w14:textId="77777777" w:rsidR="00A31473" w:rsidRPr="00566234" w:rsidRDefault="00A31473" w:rsidP="00EA6DAD">
      <w:pPr>
        <w:jc w:val="both"/>
        <w:rPr>
          <w:lang w:val="es-ES"/>
        </w:rPr>
      </w:pPr>
    </w:p>
    <w:p w14:paraId="3EDE15C2" w14:textId="7FC95338" w:rsidR="00F31C6C" w:rsidRDefault="00866860" w:rsidP="00EA6DAD">
      <w:pPr>
        <w:jc w:val="both"/>
        <w:rPr>
          <w:rStyle w:val="Hyperlink"/>
          <w:color w:val="000000" w:themeColor="text1"/>
          <w:u w:val="none"/>
          <w:lang w:val="fr-FR"/>
        </w:rPr>
      </w:pPr>
      <w:r w:rsidRPr="00F06B4A">
        <w:rPr>
          <w:lang w:val="fr-FR"/>
        </w:rPr>
        <w:t>Stèle</w:t>
      </w:r>
      <w:r w:rsidR="00671807">
        <w:rPr>
          <w:lang w:val="fr-FR"/>
        </w:rPr>
        <w:t>s</w:t>
      </w:r>
      <w:r w:rsidRPr="00F06B4A">
        <w:rPr>
          <w:lang w:val="fr-FR"/>
        </w:rPr>
        <w:t xml:space="preserve"> du </w:t>
      </w:r>
      <w:hyperlink r:id="rId4090" w:anchor="Cul_Extremadura" w:history="1">
        <w:r>
          <w:rPr>
            <w:rStyle w:val="Hyperlink"/>
            <w:lang w:val="fr-FR"/>
          </w:rPr>
          <w:t xml:space="preserve">gr. </w:t>
        </w:r>
        <w:r w:rsidR="001823E9" w:rsidRPr="0032190F">
          <w:rPr>
            <w:rStyle w:val="Hyperlink"/>
            <w:lang w:val="fr-FR"/>
          </w:rPr>
          <w:t>d’Extrémadure</w:t>
        </w:r>
      </w:hyperlink>
      <w:r w:rsidR="009774B2" w:rsidRPr="0032190F">
        <w:rPr>
          <w:lang w:val="fr-FR"/>
        </w:rPr>
        <w:t xml:space="preserve">. </w:t>
      </w:r>
      <w:r w:rsidR="00F31C6C" w:rsidRPr="0032190F">
        <w:rPr>
          <w:lang w:val="fr-FR"/>
        </w:rPr>
        <w:t>Les stèles sont placées sur des proéminences (</w:t>
      </w:r>
      <w:r w:rsidR="00F31C6C" w:rsidRPr="0032190F">
        <w:rPr>
          <w:i/>
          <w:lang w:val="fr-FR"/>
        </w:rPr>
        <w:t>placed</w:t>
      </w:r>
      <w:r w:rsidR="00E45DE3">
        <w:rPr>
          <w:i/>
          <w:lang w:val="fr-FR"/>
        </w:rPr>
        <w:t xml:space="preserve"> </w:t>
      </w:r>
      <w:r w:rsidR="00F31C6C" w:rsidRPr="0032190F">
        <w:rPr>
          <w:i/>
          <w:lang w:val="fr-FR"/>
        </w:rPr>
        <w:t>in a prominent position</w:t>
      </w:r>
      <w:r w:rsidR="00F31C6C" w:rsidRPr="0032190F">
        <w:rPr>
          <w:lang w:val="fr-FR"/>
        </w:rPr>
        <w:t>) et peut-être accompagnées de stèles aniconiques signalant leur position (BIB 2186 p. 148)</w:t>
      </w:r>
      <w:r w:rsidR="009B1889">
        <w:rPr>
          <w:lang w:val="fr-FR"/>
        </w:rPr>
        <w:t xml:space="preserve"> Proche de </w:t>
      </w:r>
      <w:hyperlink r:id="rId4091" w:anchor="Sit_Almorchon" w:history="1">
        <w:r w:rsidR="009B1889" w:rsidRPr="009B1889">
          <w:rPr>
            <w:rStyle w:val="Hyperlink"/>
            <w:lang w:val="fr-FR"/>
          </w:rPr>
          <w:t>Almorchon</w:t>
        </w:r>
      </w:hyperlink>
      <w:r w:rsidR="009B1889">
        <w:rPr>
          <w:lang w:val="fr-FR"/>
        </w:rPr>
        <w:t xml:space="preserve"> </w:t>
      </w:r>
      <w:r w:rsidR="009B1889" w:rsidRPr="0032190F">
        <w:rPr>
          <w:rStyle w:val="Hyperlink"/>
          <w:color w:val="000000" w:themeColor="text1"/>
          <w:u w:val="none"/>
          <w:lang w:val="fr-FR"/>
        </w:rPr>
        <w:t>(BIB 2214, BIB 2235)</w:t>
      </w:r>
      <w:r w:rsidR="00A3089C">
        <w:rPr>
          <w:rStyle w:val="Hyperlink"/>
          <w:color w:val="000000" w:themeColor="text1"/>
          <w:u w:val="none"/>
          <w:lang w:val="fr-FR"/>
        </w:rPr>
        <w:t xml:space="preserve"> </w:t>
      </w:r>
    </w:p>
    <w:p w14:paraId="698A7E5B" w14:textId="011E625F" w:rsidR="00A3089C" w:rsidRDefault="00A3089C" w:rsidP="00EA6DAD">
      <w:pPr>
        <w:jc w:val="both"/>
        <w:rPr>
          <w:rStyle w:val="Hyperlink"/>
          <w:color w:val="000000" w:themeColor="text1"/>
          <w:u w:val="none"/>
          <w:lang w:val="fr-FR"/>
        </w:rPr>
      </w:pPr>
    </w:p>
    <w:p w14:paraId="00B47B7E" w14:textId="26F2454D" w:rsidR="00A3089C" w:rsidRDefault="00A3089C" w:rsidP="00EA6DAD">
      <w:pPr>
        <w:jc w:val="both"/>
        <w:rPr>
          <w:rStyle w:val="Hyperlink"/>
          <w:color w:val="000000" w:themeColor="text1"/>
          <w:u w:val="none"/>
          <w:lang w:val="fr-FR"/>
        </w:rPr>
      </w:pPr>
    </w:p>
    <w:p w14:paraId="68F57FFA" w14:textId="77777777" w:rsidR="00F31C6C" w:rsidRPr="0032190F" w:rsidRDefault="00F31C6C" w:rsidP="00EA6DAD">
      <w:pPr>
        <w:jc w:val="both"/>
        <w:rPr>
          <w:lang w:val="fr-FR"/>
        </w:rPr>
      </w:pPr>
    </w:p>
    <w:p w14:paraId="2D3B851E" w14:textId="77777777" w:rsidR="009774B2" w:rsidRPr="0032190F" w:rsidRDefault="009774B2" w:rsidP="009774B2">
      <w:pPr>
        <w:pStyle w:val="Heading2"/>
      </w:pPr>
      <w:bookmarkStart w:id="1794" w:name="Sit_Cabeza_Buey_1"/>
      <w:r w:rsidRPr="0032190F">
        <w:t>Cabeza de Buey 1</w:t>
      </w:r>
    </w:p>
    <w:bookmarkEnd w:id="1794"/>
    <w:p w14:paraId="5F6EADEF" w14:textId="77777777" w:rsidR="009774B2" w:rsidRDefault="009774B2" w:rsidP="00EA6DAD">
      <w:pPr>
        <w:jc w:val="both"/>
        <w:rPr>
          <w:lang w:val="fr-FR"/>
        </w:rPr>
      </w:pPr>
    </w:p>
    <w:p w14:paraId="34138217" w14:textId="7C2894C8" w:rsidR="002E3DE4" w:rsidRDefault="00000000" w:rsidP="00B76DDD">
      <w:pPr>
        <w:jc w:val="both"/>
        <w:rPr>
          <w:lang w:val="fr-FR"/>
        </w:rPr>
      </w:pPr>
      <w:hyperlink r:id="rId4092" w:anchor="Cul_Extremadura_per_Celestino2011_IIIc" w:history="1">
        <w:r w:rsidR="003E688E" w:rsidRPr="00647A2A">
          <w:rPr>
            <w:rStyle w:val="Hyperlink"/>
            <w:lang w:val="fr-FR"/>
          </w:rPr>
          <w:t>type I</w:t>
        </w:r>
        <w:r w:rsidR="003E688E">
          <w:rPr>
            <w:rStyle w:val="Hyperlink"/>
            <w:lang w:val="fr-FR"/>
          </w:rPr>
          <w:t>IIC</w:t>
        </w:r>
      </w:hyperlink>
      <w:r w:rsidR="003E688E" w:rsidRPr="00647A2A">
        <w:rPr>
          <w:lang w:val="fr-FR"/>
        </w:rPr>
        <w:t xml:space="preserve"> (BIB 3063)</w:t>
      </w:r>
      <w:r w:rsidR="003E688E">
        <w:rPr>
          <w:lang w:val="fr-FR"/>
        </w:rPr>
        <w:t xml:space="preserve"> </w:t>
      </w:r>
      <w:r w:rsidR="002E3DE4" w:rsidRPr="00C40171">
        <w:rPr>
          <w:lang w:val="fr-FR"/>
        </w:rPr>
        <w:t>Stèle de type ancien (Ramón y Fernández Oxea, 1950: 298, 301 fig. 11, fig. 23; Almagro Basch, 1966: 69-71, fig. 21; Celestino, 2001: 362; Harrison, 2004: 234) (BIB 3053)</w:t>
      </w:r>
      <w:r w:rsidR="002E3DE4">
        <w:rPr>
          <w:lang w:val="fr-FR"/>
        </w:rPr>
        <w:t xml:space="preserve">, </w:t>
      </w:r>
    </w:p>
    <w:p w14:paraId="6B728525" w14:textId="77777777" w:rsidR="002E3DE4" w:rsidRDefault="002E3DE4" w:rsidP="00B76DDD">
      <w:pPr>
        <w:jc w:val="both"/>
        <w:rPr>
          <w:lang w:val="fr-FR"/>
        </w:rPr>
      </w:pPr>
    </w:p>
    <w:p w14:paraId="236ABFA6" w14:textId="77C483B6" w:rsidR="002E3DE4" w:rsidRDefault="002E3DE4" w:rsidP="002E3DE4">
      <w:pPr>
        <w:pStyle w:val="Heading3"/>
      </w:pPr>
      <w:r>
        <w:lastRenderedPageBreak/>
        <w:t>thème</w:t>
      </w:r>
      <w:r w:rsidR="009C26F5">
        <w:t>s</w:t>
      </w:r>
    </w:p>
    <w:p w14:paraId="514709A9" w14:textId="2EC00F54" w:rsidR="002E3DE4" w:rsidRPr="002E3DE4" w:rsidRDefault="00000000" w:rsidP="002E3DE4">
      <w:pPr>
        <w:jc w:val="both"/>
        <w:rPr>
          <w:lang w:val="fr-FR"/>
        </w:rPr>
      </w:pPr>
      <w:hyperlink r:id="rId4093" w:anchor="Cul_Extremadura_T_lance" w:history="1">
        <w:r w:rsidR="00DE55E6" w:rsidRPr="00DE55E6">
          <w:rPr>
            <w:rStyle w:val="Hyperlink"/>
            <w:lang w:val="fr-FR"/>
          </w:rPr>
          <w:t>lance</w:t>
        </w:r>
      </w:hyperlink>
      <w:r w:rsidR="002E3DE4">
        <w:rPr>
          <w:lang w:val="fr-FR"/>
        </w:rPr>
        <w:t xml:space="preserve">, </w:t>
      </w:r>
      <w:hyperlink r:id="rId4094" w:anchor="Sit_Cabeza_Buey_1_thm_bouclier" w:history="1">
        <w:r w:rsidR="002E3DE4" w:rsidRPr="003E688E">
          <w:rPr>
            <w:rStyle w:val="Hyperlink"/>
            <w:lang w:val="fr-FR"/>
          </w:rPr>
          <w:t>bouclier</w:t>
        </w:r>
      </w:hyperlink>
      <w:r w:rsidR="002E3DE4">
        <w:rPr>
          <w:lang w:val="fr-FR"/>
        </w:rPr>
        <w:t xml:space="preserve">, </w:t>
      </w:r>
      <w:hyperlink r:id="rId4095" w:anchor="Sit_Cabeza_Buey_1_thm_perso" w:history="1">
        <w:r w:rsidR="002E3DE4" w:rsidRPr="009C26F5">
          <w:rPr>
            <w:rStyle w:val="Hyperlink"/>
            <w:lang w:val="fr-FR"/>
          </w:rPr>
          <w:t>personnage</w:t>
        </w:r>
      </w:hyperlink>
      <w:r w:rsidR="002E3DE4">
        <w:rPr>
          <w:lang w:val="fr-FR"/>
        </w:rPr>
        <w:t xml:space="preserve">, </w:t>
      </w:r>
      <w:hyperlink r:id="rId4096" w:anchor="Sit_Cabeza_Buey_1_thm_miroir" w:history="1">
        <w:r w:rsidR="002E3DE4" w:rsidRPr="003E688E">
          <w:rPr>
            <w:rStyle w:val="Hyperlink"/>
            <w:lang w:val="fr-FR"/>
          </w:rPr>
          <w:t>miroir</w:t>
        </w:r>
      </w:hyperlink>
      <w:r w:rsidR="002E3DE4">
        <w:rPr>
          <w:lang w:val="fr-FR"/>
        </w:rPr>
        <w:t xml:space="preserve">, fibule </w:t>
      </w:r>
      <w:hyperlink r:id="rId4097" w:anchor="Sit_Cabeza_Buey_1_thm_epee" w:history="1">
        <w:r w:rsidR="002E3DE4" w:rsidRPr="00B76DDD">
          <w:rPr>
            <w:rStyle w:val="Hyperlink"/>
            <w:lang w:val="fr-FR"/>
          </w:rPr>
          <w:t>épée</w:t>
        </w:r>
      </w:hyperlink>
      <w:r w:rsidR="002E3DE4">
        <w:rPr>
          <w:lang w:val="fr-FR"/>
        </w:rPr>
        <w:t xml:space="preserve">, ..., </w:t>
      </w:r>
      <w:hyperlink r:id="rId4098" w:anchor="Sit_Cabeza_Buey_1_thm_char" w:history="1">
        <w:r w:rsidR="002E3DE4" w:rsidRPr="00B76DDD">
          <w:rPr>
            <w:rStyle w:val="Hyperlink"/>
            <w:lang w:val="fr-FR"/>
          </w:rPr>
          <w:t>char</w:t>
        </w:r>
      </w:hyperlink>
      <w:r w:rsidR="002E3DE4">
        <w:rPr>
          <w:lang w:val="fr-FR"/>
        </w:rPr>
        <w:t xml:space="preserve"> (SS BIB)</w:t>
      </w:r>
    </w:p>
    <w:p w14:paraId="2D4A87BD" w14:textId="77777777" w:rsidR="00B76DDD" w:rsidRPr="00C40171" w:rsidRDefault="00B76DDD" w:rsidP="00F417E7">
      <w:pPr>
        <w:jc w:val="both"/>
        <w:rPr>
          <w:lang w:val="fr-FR"/>
        </w:rPr>
      </w:pPr>
    </w:p>
    <w:p w14:paraId="1F46345B" w14:textId="77777777" w:rsidR="00B76DDD" w:rsidRDefault="00B76DDD" w:rsidP="002E3DE4">
      <w:pPr>
        <w:pStyle w:val="Heading4"/>
      </w:pPr>
      <w:bookmarkStart w:id="1795" w:name="Sit_Cabeza_Buey_1_thm_bouclier"/>
      <w:r>
        <w:t>bouclier</w:t>
      </w:r>
    </w:p>
    <w:bookmarkEnd w:id="1795"/>
    <w:p w14:paraId="6353409A" w14:textId="1C006651" w:rsidR="00B76DDD" w:rsidRDefault="00C9019C" w:rsidP="00B76DDD">
      <w:pPr>
        <w:rPr>
          <w:lang w:val="fr-FR"/>
        </w:rPr>
      </w:pPr>
      <w:r>
        <w:fldChar w:fldCharType="begin"/>
      </w:r>
      <w:r w:rsidRPr="008642AE">
        <w:rPr>
          <w:lang w:val="fr-FR"/>
        </w:rPr>
        <w:instrText>HYPERLINK "file:///C:\\Users\\Thomas%20Huet\\Desktop\\Documentation%20archéologique%20liée%20à%20la%20thèse\\Cultures.docx" \l "Cul_Art_TAC_T_t_bouclier"</w:instrText>
      </w:r>
      <w:r>
        <w:fldChar w:fldCharType="separate"/>
      </w:r>
      <w:r w:rsidR="00B76DDD">
        <w:rPr>
          <w:rStyle w:val="Hyperlink"/>
          <w:lang w:val="fr-FR"/>
        </w:rPr>
        <w:t>b</w:t>
      </w:r>
      <w:r w:rsidR="00B76DDD" w:rsidRPr="006E48F7">
        <w:rPr>
          <w:rStyle w:val="Hyperlink"/>
          <w:lang w:val="fr-FR"/>
        </w:rPr>
        <w:t>ouclier</w:t>
      </w:r>
      <w:r>
        <w:rPr>
          <w:rStyle w:val="Hyperlink"/>
          <w:lang w:val="fr-FR"/>
        </w:rPr>
        <w:fldChar w:fldCharType="end"/>
      </w:r>
      <w:r w:rsidR="00B76DDD" w:rsidRPr="00F417E7">
        <w:rPr>
          <w:lang w:val="fr-FR"/>
        </w:rPr>
        <w:t xml:space="preserve"> à échancrure en V (SS BIB)</w:t>
      </w:r>
      <w:r w:rsidR="009C26F5">
        <w:rPr>
          <w:lang w:val="fr-FR"/>
        </w:rPr>
        <w:t xml:space="preserve"> </w:t>
      </w:r>
    </w:p>
    <w:p w14:paraId="0BE240F8" w14:textId="77777777" w:rsidR="00B76DDD" w:rsidRDefault="00B76DDD" w:rsidP="00B76DDD">
      <w:pPr>
        <w:rPr>
          <w:lang w:val="fr-FR"/>
        </w:rPr>
      </w:pPr>
    </w:p>
    <w:p w14:paraId="01E32897" w14:textId="77777777" w:rsidR="00B76DDD" w:rsidRDefault="00B76DDD" w:rsidP="002E3DE4">
      <w:pPr>
        <w:pStyle w:val="Heading4"/>
      </w:pPr>
      <w:bookmarkStart w:id="1796" w:name="Sit_Cabeza_Buey_1_thm_perso"/>
      <w:r>
        <w:t>personnage</w:t>
      </w:r>
    </w:p>
    <w:bookmarkEnd w:id="1796"/>
    <w:p w14:paraId="0298C8B4" w14:textId="7046EBFE" w:rsidR="00B76DDD" w:rsidRPr="00B76DDD" w:rsidRDefault="006F6A73" w:rsidP="00B76DDD">
      <w:pPr>
        <w:rPr>
          <w:lang w:val="fr-FR"/>
        </w:rPr>
      </w:pPr>
      <w:r>
        <w:fldChar w:fldCharType="begin"/>
      </w:r>
      <w:r w:rsidRPr="006F6A73">
        <w:rPr>
          <w:lang w:val="fr-FR"/>
        </w:rPr>
        <w:instrText>HYPERLINK "file:///C:\\Users\\Thomas%20Huet\\Desktop\\Documentation%20archéologique%20liée%20à%20la%20thèse\\Cultures.docx" \l "Cul_Art_TAC_T_a_personnage"</w:instrText>
      </w:r>
      <w:r>
        <w:fldChar w:fldCharType="separate"/>
      </w:r>
      <w:r w:rsidR="00B76DDD">
        <w:rPr>
          <w:rStyle w:val="Hyperlink"/>
          <w:lang w:val="fr-FR"/>
        </w:rPr>
        <w:t>p</w:t>
      </w:r>
      <w:r w:rsidR="00B76DDD" w:rsidRPr="00666BEE">
        <w:rPr>
          <w:rStyle w:val="Hyperlink"/>
          <w:lang w:val="fr-FR"/>
        </w:rPr>
        <w:t>ersonnage</w:t>
      </w:r>
      <w:r>
        <w:rPr>
          <w:rStyle w:val="Hyperlink"/>
          <w:lang w:val="fr-FR"/>
        </w:rPr>
        <w:fldChar w:fldCharType="end"/>
      </w:r>
      <w:r w:rsidR="00B76DDD" w:rsidRPr="009B1889">
        <w:rPr>
          <w:lang w:val="fr-FR"/>
        </w:rPr>
        <w:t xml:space="preserve"> avec une</w:t>
      </w:r>
      <w:r w:rsidR="00B76DDD">
        <w:rPr>
          <w:lang w:val="fr-FR"/>
        </w:rPr>
        <w:t xml:space="preserve"> coiffe (ou un casque), un collier (ou des boucles d'oreilles) </w:t>
      </w:r>
      <w:r w:rsidR="00B76DDD" w:rsidRPr="0032190F">
        <w:rPr>
          <w:lang w:val="fr-FR"/>
        </w:rPr>
        <w:t>(BIB 2198 p. 460)</w:t>
      </w:r>
      <w:r w:rsidR="009C26F5">
        <w:rPr>
          <w:lang w:val="fr-FR"/>
        </w:rPr>
        <w:t xml:space="preserve"> Ses doigts incisés se superposent à la garde de l'épée </w:t>
      </w:r>
      <w:bookmarkStart w:id="1797" w:name="_Hlk123460726"/>
      <w:r w:rsidR="009C26F5">
        <w:rPr>
          <w:lang w:val="fr-FR"/>
        </w:rPr>
        <w:t>(BIB 3592)</w:t>
      </w:r>
      <w:bookmarkEnd w:id="1797"/>
    </w:p>
    <w:p w14:paraId="6ADF0441" w14:textId="77777777" w:rsidR="00B76DDD" w:rsidRDefault="00B76DDD" w:rsidP="00F417E7">
      <w:pPr>
        <w:jc w:val="both"/>
        <w:rPr>
          <w:lang w:val="fr-FR"/>
        </w:rPr>
      </w:pPr>
    </w:p>
    <w:p w14:paraId="08B3266E" w14:textId="77777777" w:rsidR="00B76DDD" w:rsidRDefault="00B76DDD" w:rsidP="002E3DE4">
      <w:pPr>
        <w:pStyle w:val="Heading4"/>
      </w:pPr>
      <w:bookmarkStart w:id="1798" w:name="Sit_Cabeza_Buey_1_thm_epee"/>
      <w:r>
        <w:t>épée</w:t>
      </w:r>
    </w:p>
    <w:bookmarkEnd w:id="1798"/>
    <w:p w14:paraId="5BD60454" w14:textId="6EBEDA41" w:rsidR="00B76DDD" w:rsidRDefault="00911743" w:rsidP="00B76DDD">
      <w:pPr>
        <w:rPr>
          <w:lang w:val="fr-FR"/>
        </w:rPr>
      </w:pPr>
      <w:r>
        <w:fldChar w:fldCharType="begin"/>
      </w:r>
      <w:r w:rsidR="00E30F13" w:rsidRPr="00F21B41">
        <w:rPr>
          <w:lang w:val="fr-FR"/>
        </w:rPr>
        <w:instrText>HYPERLINK "C:\\Users\\Thomas Huet\\Desktop\\Documentation archéologique liée à la thèse\\Cultures.docx" \l "Typ_Arm_Epees_pistiliforme"</w:instrText>
      </w:r>
      <w:r>
        <w:fldChar w:fldCharType="separate"/>
      </w:r>
      <w:r w:rsidR="00B76DDD" w:rsidRPr="0032190F">
        <w:rPr>
          <w:rStyle w:val="Hyperlink"/>
          <w:lang w:val="fr-FR"/>
        </w:rPr>
        <w:t>épée pistilliforme</w:t>
      </w:r>
      <w:r>
        <w:fldChar w:fldCharType="end"/>
      </w:r>
      <w:r w:rsidR="00B76DDD" w:rsidRPr="0032190F">
        <w:rPr>
          <w:lang w:val="fr-FR"/>
        </w:rPr>
        <w:t xml:space="preserve"> (BIB 2198 p. 460)</w:t>
      </w:r>
      <w:r w:rsidR="00B76DDD" w:rsidRPr="00B76DDD">
        <w:rPr>
          <w:lang w:val="fr-FR"/>
        </w:rPr>
        <w:t xml:space="preserve"> </w:t>
      </w:r>
      <w:r w:rsidR="00B76DDD" w:rsidRPr="009E4D1D">
        <w:rPr>
          <w:lang w:val="fr-FR"/>
        </w:rPr>
        <w:t xml:space="preserve">épée gr. </w:t>
      </w:r>
      <w:hyperlink r:id="rId4099" w:anchor="Cul_Extremadura_T_epee_typ_Brandherm07_G" w:history="1">
        <w:r w:rsidR="00B76DDD" w:rsidRPr="009E4D1D">
          <w:rPr>
            <w:rStyle w:val="Hyperlink"/>
            <w:lang w:val="fr-FR"/>
          </w:rPr>
          <w:t>G</w:t>
        </w:r>
      </w:hyperlink>
      <w:r w:rsidR="00B76DDD" w:rsidRPr="009E4D1D">
        <w:rPr>
          <w:lang w:val="fr-FR"/>
        </w:rPr>
        <w:t xml:space="preserve"> (Brandhem 2007)</w:t>
      </w:r>
      <w:r w:rsidR="00B76DDD">
        <w:rPr>
          <w:lang w:val="fr-FR"/>
        </w:rPr>
        <w:t xml:space="preserve"> garde débordante et pommeau (SS BIB)</w:t>
      </w:r>
    </w:p>
    <w:p w14:paraId="3C70F776" w14:textId="77777777" w:rsidR="00B76DDD" w:rsidRDefault="00B76DDD" w:rsidP="00B76DDD">
      <w:pPr>
        <w:rPr>
          <w:lang w:val="fr-FR"/>
        </w:rPr>
      </w:pPr>
    </w:p>
    <w:p w14:paraId="54D247C0" w14:textId="77777777" w:rsidR="00B76DDD" w:rsidRDefault="00B76DDD" w:rsidP="002E3DE4">
      <w:pPr>
        <w:pStyle w:val="Heading4"/>
      </w:pPr>
      <w:bookmarkStart w:id="1799" w:name="Sit_Cabeza_Buey_1_thm_miroir"/>
      <w:r>
        <w:t>miroir</w:t>
      </w:r>
    </w:p>
    <w:bookmarkEnd w:id="1799"/>
    <w:p w14:paraId="22178172" w14:textId="2538B798" w:rsidR="00B76DDD" w:rsidRDefault="00C9019C" w:rsidP="00B76DDD">
      <w:pPr>
        <w:rPr>
          <w:lang w:val="fr-FR"/>
        </w:rPr>
      </w:pPr>
      <w:r>
        <w:fldChar w:fldCharType="begin"/>
      </w:r>
      <w:r w:rsidRPr="008642AE">
        <w:rPr>
          <w:lang w:val="fr-FR"/>
        </w:rPr>
        <w:instrText>HYPERLINK "file:///C:\\Users\\Thomas%20Huet\\Desktop\\Documentation%20archéologique%20liée%20à%20la%20thèse\\Cultures.docx" \l "Cul_Art_TAC_T_t_miroir"</w:instrText>
      </w:r>
      <w:r>
        <w:fldChar w:fldCharType="separate"/>
      </w:r>
      <w:r w:rsidR="00B76DDD" w:rsidRPr="00666BEE">
        <w:rPr>
          <w:rStyle w:val="Hyperlink"/>
          <w:lang w:val="fr-FR"/>
        </w:rPr>
        <w:t>miroir</w:t>
      </w:r>
      <w:r>
        <w:rPr>
          <w:rStyle w:val="Hyperlink"/>
          <w:lang w:val="fr-FR"/>
        </w:rPr>
        <w:fldChar w:fldCharType="end"/>
      </w:r>
      <w:r w:rsidR="00B76DDD" w:rsidRPr="00F417E7">
        <w:rPr>
          <w:lang w:val="fr-FR"/>
        </w:rPr>
        <w:t xml:space="preserve"> rectan</w:t>
      </w:r>
      <w:r w:rsidR="00B76DDD">
        <w:rPr>
          <w:lang w:val="fr-FR"/>
        </w:rPr>
        <w:t xml:space="preserve">gulaire avec appendices latéraux </w:t>
      </w:r>
      <w:r w:rsidR="00B76DDD" w:rsidRPr="0032190F">
        <w:rPr>
          <w:lang w:val="fr-FR"/>
        </w:rPr>
        <w:t>(BIB 2198 p. 460)</w:t>
      </w:r>
    </w:p>
    <w:p w14:paraId="7ACDAD14" w14:textId="77777777" w:rsidR="00B76DDD" w:rsidRDefault="00B76DDD" w:rsidP="00B76DDD">
      <w:pPr>
        <w:rPr>
          <w:lang w:val="fr-FR"/>
        </w:rPr>
      </w:pPr>
    </w:p>
    <w:p w14:paraId="3F75E116" w14:textId="77777777" w:rsidR="00B76DDD" w:rsidRDefault="00B76DDD" w:rsidP="002E3DE4">
      <w:pPr>
        <w:pStyle w:val="Heading4"/>
      </w:pPr>
      <w:r>
        <w:t>fibule</w:t>
      </w:r>
    </w:p>
    <w:p w14:paraId="2848D68B" w14:textId="5CD81481" w:rsidR="00B76DDD" w:rsidRDefault="00000000" w:rsidP="00B76DDD">
      <w:pPr>
        <w:rPr>
          <w:lang w:val="fr-FR"/>
        </w:rPr>
      </w:pPr>
      <w:hyperlink r:id="rId4100" w:anchor="Cul_Extremadura_T_fibule" w:history="1">
        <w:r w:rsidR="00673BF4" w:rsidRPr="00673BF4">
          <w:rPr>
            <w:rStyle w:val="Hyperlink"/>
            <w:lang w:val="fr-FR" w:eastAsia="fr-FR"/>
          </w:rPr>
          <w:t>fibule</w:t>
        </w:r>
      </w:hyperlink>
      <w:r w:rsidR="00673BF4">
        <w:rPr>
          <w:lang w:val="fr-FR" w:eastAsia="fr-FR"/>
        </w:rPr>
        <w:t xml:space="preserve"> (SS BIB) </w:t>
      </w:r>
      <w:hyperlink r:id="rId4101" w:anchor="Cul_Proto_Art_TAC_T_t_fibule_codo" w:history="1">
        <w:r w:rsidR="00B76DDD">
          <w:rPr>
            <w:rStyle w:val="Hyperlink"/>
            <w:lang w:val="fr-FR"/>
          </w:rPr>
          <w:t>f</w:t>
        </w:r>
        <w:r w:rsidR="00B76DDD" w:rsidRPr="0032190F">
          <w:rPr>
            <w:rStyle w:val="Hyperlink"/>
            <w:lang w:val="fr-FR"/>
          </w:rPr>
          <w:t xml:space="preserve">ibule </w:t>
        </w:r>
        <w:r w:rsidR="00B76DDD" w:rsidRPr="0032190F">
          <w:rPr>
            <w:rStyle w:val="Hyperlink"/>
            <w:i/>
            <w:lang w:val="fr-FR"/>
          </w:rPr>
          <w:t>de codo</w:t>
        </w:r>
      </w:hyperlink>
      <w:r w:rsidR="00B76DDD" w:rsidRPr="009B1889">
        <w:rPr>
          <w:lang w:val="fr-FR"/>
        </w:rPr>
        <w:t xml:space="preserve"> </w:t>
      </w:r>
      <w:r w:rsidR="00B76DDD" w:rsidRPr="0032190F">
        <w:rPr>
          <w:lang w:val="fr-FR"/>
        </w:rPr>
        <w:t>(BIB 2198 p. 460)</w:t>
      </w:r>
    </w:p>
    <w:p w14:paraId="0D5B6C43" w14:textId="77777777" w:rsidR="00B76DDD" w:rsidRPr="00B76DDD" w:rsidRDefault="00B76DDD" w:rsidP="00B76DDD">
      <w:pPr>
        <w:rPr>
          <w:lang w:val="fr-FR"/>
        </w:rPr>
      </w:pPr>
    </w:p>
    <w:p w14:paraId="0755110C" w14:textId="77777777" w:rsidR="00B76DDD" w:rsidRDefault="00B76DDD" w:rsidP="00B76DDD">
      <w:pPr>
        <w:rPr>
          <w:lang w:val="fr-FR"/>
        </w:rPr>
      </w:pPr>
    </w:p>
    <w:p w14:paraId="657BB081" w14:textId="77777777" w:rsidR="00B76DDD" w:rsidRDefault="00B76DDD" w:rsidP="002E3DE4">
      <w:pPr>
        <w:pStyle w:val="Heading4"/>
      </w:pPr>
      <w:bookmarkStart w:id="1800" w:name="Sit_Cabeza_Buey_1_thm_char"/>
      <w:r>
        <w:t>char</w:t>
      </w:r>
    </w:p>
    <w:bookmarkEnd w:id="1800"/>
    <w:p w14:paraId="552F3913" w14:textId="23817D2F" w:rsidR="00B76DDD" w:rsidRDefault="009C26F5" w:rsidP="00B76DDD">
      <w:pPr>
        <w:rPr>
          <w:lang w:val="fr-FR"/>
        </w:rPr>
      </w:pPr>
      <w:r>
        <w:rPr>
          <w:lang w:val="fr-FR"/>
        </w:rPr>
        <w:t xml:space="preserve">Sur la périphérie de la stèle, probablement sur une autre face (SS BIB), sur un changement de face (BIB 3592) </w:t>
      </w:r>
      <w:r w:rsidR="00B76DDD">
        <w:rPr>
          <w:lang w:val="fr-FR"/>
        </w:rPr>
        <w:t>R</w:t>
      </w:r>
      <w:r w:rsidR="00B76DDD" w:rsidRPr="0032190F">
        <w:rPr>
          <w:lang w:val="fr-FR"/>
        </w:rPr>
        <w:t xml:space="preserve">eprésentation de </w:t>
      </w:r>
      <w:hyperlink r:id="rId4102" w:anchor="Cul_Extremadura_T_char" w:history="1">
        <w:r w:rsidR="00B76DDD" w:rsidRPr="0032190F">
          <w:rPr>
            <w:rStyle w:val="Hyperlink"/>
            <w:lang w:val="fr-FR"/>
          </w:rPr>
          <w:t>char</w:t>
        </w:r>
      </w:hyperlink>
      <w:r w:rsidR="00B76DDD" w:rsidRPr="00F417E7">
        <w:rPr>
          <w:lang w:val="fr-FR"/>
        </w:rPr>
        <w:t xml:space="preserve"> </w:t>
      </w:r>
      <w:r w:rsidR="00B76DDD" w:rsidRPr="0032190F">
        <w:rPr>
          <w:lang w:val="fr-FR"/>
        </w:rPr>
        <w:t xml:space="preserve">vu du dessus très proche de celui de Sublaines : caisse vu du dessus, </w:t>
      </w:r>
      <w:hyperlink r:id="rId4103" w:anchor="Cul_Proto_Art_TAC_T_z_chev" w:history="1">
        <w:r w:rsidR="00B76DDD" w:rsidRPr="0032190F">
          <w:rPr>
            <w:rStyle w:val="Hyperlink"/>
            <w:lang w:val="fr-FR" w:eastAsia="en-GB"/>
          </w:rPr>
          <w:t>chevaux</w:t>
        </w:r>
      </w:hyperlink>
      <w:r w:rsidR="00B76DDD" w:rsidRPr="00B76DDD">
        <w:rPr>
          <w:lang w:val="fr-FR"/>
        </w:rPr>
        <w:t>,</w:t>
      </w:r>
      <w:r w:rsidR="00B76DDD">
        <w:rPr>
          <w:lang w:val="fr-FR"/>
        </w:rPr>
        <w:t xml:space="preserve"> </w:t>
      </w:r>
      <w:r w:rsidR="00B76DDD" w:rsidRPr="0032190F">
        <w:rPr>
          <w:lang w:val="fr-FR"/>
        </w:rPr>
        <w:t>en symétrie de part et d’autre du timon (SS BIB)</w:t>
      </w:r>
    </w:p>
    <w:p w14:paraId="0FAD838B" w14:textId="77777777" w:rsidR="00B76DDD" w:rsidRPr="00B76DDD" w:rsidRDefault="00B76DDD" w:rsidP="00B76DDD">
      <w:pPr>
        <w:rPr>
          <w:lang w:val="fr-FR"/>
        </w:rPr>
      </w:pPr>
    </w:p>
    <w:p w14:paraId="0E9C25B8" w14:textId="77777777" w:rsidR="009774B2" w:rsidRPr="0032190F" w:rsidRDefault="009774B2" w:rsidP="00EA6DAD">
      <w:pPr>
        <w:jc w:val="both"/>
        <w:rPr>
          <w:lang w:val="fr-FR"/>
        </w:rPr>
      </w:pPr>
    </w:p>
    <w:p w14:paraId="175FBC7E" w14:textId="77777777" w:rsidR="009774B2" w:rsidRPr="0032190F" w:rsidRDefault="009774B2" w:rsidP="009774B2">
      <w:pPr>
        <w:pStyle w:val="Heading2"/>
      </w:pPr>
      <w:bookmarkStart w:id="1801" w:name="Sit_Cabeza_Buey_2"/>
      <w:r w:rsidRPr="0032190F">
        <w:t>Cabeza de Buey 2</w:t>
      </w:r>
    </w:p>
    <w:bookmarkEnd w:id="1801"/>
    <w:p w14:paraId="4ECEED89" w14:textId="77777777" w:rsidR="00003D52" w:rsidRDefault="00003D52" w:rsidP="00EA6DAD">
      <w:pPr>
        <w:jc w:val="both"/>
        <w:rPr>
          <w:lang w:val="fr-FR"/>
        </w:rPr>
      </w:pPr>
    </w:p>
    <w:p w14:paraId="737B90B6" w14:textId="77777777" w:rsidR="00003D52" w:rsidRDefault="00003D52" w:rsidP="00EA6DAD">
      <w:pPr>
        <w:jc w:val="both"/>
        <w:rPr>
          <w:lang w:val="fr-FR"/>
        </w:rPr>
      </w:pPr>
    </w:p>
    <w:p w14:paraId="666B7E31" w14:textId="77777777" w:rsidR="00003D52" w:rsidRDefault="00003D52" w:rsidP="00003D52">
      <w:pPr>
        <w:pStyle w:val="Heading3"/>
      </w:pPr>
      <w:bookmarkStart w:id="1802" w:name="Sit_Cabeza_Buey_2_t"/>
      <w:r>
        <w:t>thèmes</w:t>
      </w:r>
    </w:p>
    <w:bookmarkEnd w:id="1802"/>
    <w:p w14:paraId="44D5032E" w14:textId="77777777" w:rsidR="00003D52" w:rsidRDefault="00003D52" w:rsidP="00003D52">
      <w:pPr>
        <w:rPr>
          <w:lang w:val="fr-FR" w:eastAsia="fr-FR"/>
        </w:rPr>
      </w:pPr>
      <w:r>
        <w:rPr>
          <w:lang w:val="fr-FR" w:eastAsia="fr-FR"/>
        </w:rPr>
        <w:t>De haut en bas</w:t>
      </w:r>
    </w:p>
    <w:p w14:paraId="3AE7CC56" w14:textId="77777777" w:rsidR="00003D52" w:rsidRDefault="00003D52" w:rsidP="00003D52">
      <w:pPr>
        <w:rPr>
          <w:lang w:val="fr-FR" w:eastAsia="fr-FR"/>
        </w:rPr>
      </w:pPr>
    </w:p>
    <w:p w14:paraId="6996C3CD" w14:textId="77777777" w:rsidR="00003D52" w:rsidRDefault="00003D52" w:rsidP="00003D52">
      <w:pPr>
        <w:pStyle w:val="Heading4"/>
      </w:pPr>
      <w:bookmarkStart w:id="1803" w:name="Sit_Cabeza_Buey_2_t_char1"/>
      <w:r>
        <w:t>char (1)</w:t>
      </w:r>
    </w:p>
    <w:bookmarkEnd w:id="1803"/>
    <w:p w14:paraId="57E27107" w14:textId="77777777" w:rsidR="00003D52" w:rsidRDefault="00003D52" w:rsidP="00003D52">
      <w:pPr>
        <w:jc w:val="both"/>
        <w:rPr>
          <w:lang w:val="fr-FR"/>
        </w:rPr>
      </w:pPr>
    </w:p>
    <w:p w14:paraId="2517066A" w14:textId="17E1D93D" w:rsidR="00003D52" w:rsidRPr="00003D52" w:rsidRDefault="00003D52" w:rsidP="00003D52">
      <w:pPr>
        <w:rPr>
          <w:lang w:val="fr-FR" w:eastAsia="fr-FR"/>
        </w:rPr>
      </w:pPr>
      <w:r>
        <w:rPr>
          <w:lang w:val="fr-FR"/>
        </w:rPr>
        <w:t>Sur la périphérie de la stèle, r</w:t>
      </w:r>
      <w:r w:rsidRPr="0032190F">
        <w:rPr>
          <w:lang w:val="fr-FR"/>
        </w:rPr>
        <w:t xml:space="preserve">eprésentation de </w:t>
      </w:r>
      <w:hyperlink r:id="rId4104" w:anchor="Cul_Extremadura_T_char" w:history="1">
        <w:r w:rsidRPr="0032190F">
          <w:rPr>
            <w:rStyle w:val="Hyperlink"/>
            <w:lang w:val="fr-FR"/>
          </w:rPr>
          <w:t>char</w:t>
        </w:r>
      </w:hyperlink>
      <w:r w:rsidRPr="009B1889">
        <w:rPr>
          <w:lang w:val="fr-FR"/>
        </w:rPr>
        <w:t xml:space="preserve"> </w:t>
      </w:r>
      <w:r w:rsidRPr="0032190F">
        <w:rPr>
          <w:lang w:val="fr-FR"/>
        </w:rPr>
        <w:t xml:space="preserve">vu du dessus très proche de celui de Sublaines : caisse vu du dessus, </w:t>
      </w:r>
      <w:hyperlink r:id="rId4105" w:anchor="Cul_Proto_Art_TAC_T_z_chev" w:history="1">
        <w:r w:rsidRPr="0032190F">
          <w:rPr>
            <w:rStyle w:val="Hyperlink"/>
            <w:lang w:val="fr-FR" w:eastAsia="en-GB"/>
          </w:rPr>
          <w:t>chevaux</w:t>
        </w:r>
      </w:hyperlink>
      <w:r w:rsidRPr="009B1889">
        <w:rPr>
          <w:lang w:val="fr-FR"/>
        </w:rPr>
        <w:t xml:space="preserve"> </w:t>
      </w:r>
      <w:r w:rsidRPr="0032190F">
        <w:rPr>
          <w:lang w:val="fr-FR"/>
        </w:rPr>
        <w:t>en symétrie de part et d’autre du timon (SS BIB).</w:t>
      </w:r>
      <w:r>
        <w:rPr>
          <w:lang w:val="fr-FR"/>
        </w:rPr>
        <w:t xml:space="preserve"> Chevaux réalisé par</w:t>
      </w:r>
      <w:r w:rsidRPr="00003D52">
        <w:rPr>
          <w:lang w:val="fr-FR"/>
        </w:rPr>
        <w:t xml:space="preserve"> </w:t>
      </w:r>
      <w:hyperlink r:id="rId4106" w:anchor="Cul_Extremadura_tech_incision" w:history="1">
        <w:r w:rsidRPr="003F0289">
          <w:rPr>
            <w:rStyle w:val="Hyperlink"/>
            <w:lang w:val="fr-FR"/>
          </w:rPr>
          <w:t>incision</w:t>
        </w:r>
      </w:hyperlink>
      <w:r w:rsidRPr="000454F4">
        <w:rPr>
          <w:lang w:val="fr-FR"/>
        </w:rPr>
        <w:t xml:space="preserve"> </w:t>
      </w:r>
      <w:r>
        <w:rPr>
          <w:lang w:val="fr-FR"/>
        </w:rPr>
        <w:t xml:space="preserve"> (SS BIB et BIB 2172)</w:t>
      </w:r>
    </w:p>
    <w:p w14:paraId="7F5DE76C" w14:textId="77777777" w:rsidR="00003D52" w:rsidRDefault="00003D52" w:rsidP="00003D52">
      <w:pPr>
        <w:rPr>
          <w:lang w:val="fr-FR" w:eastAsia="fr-FR"/>
        </w:rPr>
      </w:pPr>
    </w:p>
    <w:p w14:paraId="50840F0C" w14:textId="77777777" w:rsidR="00003D52" w:rsidRDefault="00003D52" w:rsidP="00003D52">
      <w:pPr>
        <w:pStyle w:val="Heading4"/>
      </w:pPr>
      <w:r>
        <w:t>personnage</w:t>
      </w:r>
    </w:p>
    <w:p w14:paraId="75422017" w14:textId="77777777" w:rsidR="00003D52" w:rsidRDefault="00003D52" w:rsidP="00003D52">
      <w:pPr>
        <w:rPr>
          <w:lang w:val="fr-FR" w:eastAsia="fr-FR"/>
        </w:rPr>
      </w:pPr>
    </w:p>
    <w:p w14:paraId="04D5FF4E" w14:textId="586E8D36" w:rsidR="00003D52" w:rsidRPr="00003D52" w:rsidRDefault="00000000" w:rsidP="00003D52">
      <w:pPr>
        <w:jc w:val="both"/>
        <w:rPr>
          <w:lang w:val="fr-FR"/>
        </w:rPr>
      </w:pPr>
      <w:hyperlink r:id="rId4107" w:anchor="Cul_Art_TAC_T_a_personnage" w:history="1">
        <w:r w:rsidR="00003D52">
          <w:rPr>
            <w:rStyle w:val="Hyperlink"/>
            <w:lang w:val="fr-FR"/>
          </w:rPr>
          <w:t>P</w:t>
        </w:r>
        <w:r w:rsidR="00003D52" w:rsidRPr="00666BEE">
          <w:rPr>
            <w:rStyle w:val="Hyperlink"/>
            <w:lang w:val="fr-FR"/>
          </w:rPr>
          <w:t>ersonnage</w:t>
        </w:r>
      </w:hyperlink>
      <w:r w:rsidR="00003D52" w:rsidRPr="009B1889">
        <w:rPr>
          <w:lang w:val="fr-FR"/>
        </w:rPr>
        <w:t xml:space="preserve"> avec une </w:t>
      </w:r>
      <w:hyperlink r:id="rId4108" w:anchor="Cul_Art_TAC_T_t_epee" w:history="1">
        <w:r w:rsidR="00003D52" w:rsidRPr="00666BEE">
          <w:rPr>
            <w:rStyle w:val="Hyperlink"/>
            <w:lang w:val="fr-FR"/>
          </w:rPr>
          <w:t>épée</w:t>
        </w:r>
      </w:hyperlink>
      <w:r w:rsidR="00003D52" w:rsidRPr="009B1889">
        <w:rPr>
          <w:lang w:val="fr-FR"/>
        </w:rPr>
        <w:t xml:space="preserve"> à la </w:t>
      </w:r>
      <w:hyperlink r:id="rId4109" w:anchor="Cul_Art_TAC_T_t_ceinture" w:history="1">
        <w:r w:rsidR="00003D52" w:rsidRPr="00683577">
          <w:rPr>
            <w:rStyle w:val="Hyperlink"/>
            <w:lang w:val="fr-FR"/>
          </w:rPr>
          <w:t>ceintur</w:t>
        </w:r>
        <w:r w:rsidR="00003D52">
          <w:rPr>
            <w:rStyle w:val="Hyperlink"/>
            <w:lang w:val="fr-FR"/>
          </w:rPr>
          <w:t>e</w:t>
        </w:r>
      </w:hyperlink>
      <w:r w:rsidR="00003D52">
        <w:rPr>
          <w:lang w:val="fr-FR"/>
        </w:rPr>
        <w:t xml:space="preserve">, deux traits sous les aisselles font penser [à Ari] à une femme (?)(SS BIB) </w:t>
      </w:r>
      <w:r w:rsidR="00003D52" w:rsidRPr="009E4D1D">
        <w:rPr>
          <w:lang w:val="fr-FR"/>
        </w:rPr>
        <w:t xml:space="preserve">épée gr. </w:t>
      </w:r>
      <w:hyperlink r:id="rId4110" w:anchor="Cul_Extremadura_T_epee_typ_Brandherm07_L" w:history="1">
        <w:r w:rsidR="00003D52" w:rsidRPr="009E4D1D">
          <w:rPr>
            <w:rStyle w:val="Hyperlink"/>
            <w:lang w:val="fr-FR"/>
          </w:rPr>
          <w:t>L</w:t>
        </w:r>
      </w:hyperlink>
      <w:r w:rsidR="00003D52" w:rsidRPr="009E4D1D">
        <w:rPr>
          <w:lang w:val="fr-FR"/>
        </w:rPr>
        <w:t xml:space="preserve"> (Brandhem 2007)</w:t>
      </w:r>
    </w:p>
    <w:p w14:paraId="20B00B03" w14:textId="77777777" w:rsidR="00003D52" w:rsidRDefault="00003D52" w:rsidP="00003D52">
      <w:pPr>
        <w:rPr>
          <w:lang w:val="fr-FR" w:eastAsia="fr-FR"/>
        </w:rPr>
      </w:pPr>
    </w:p>
    <w:p w14:paraId="1CA323FF" w14:textId="77777777" w:rsidR="00003D52" w:rsidRDefault="00003D52" w:rsidP="00003D52">
      <w:pPr>
        <w:pStyle w:val="Heading4"/>
      </w:pPr>
      <w:r>
        <w:t>fibule</w:t>
      </w:r>
    </w:p>
    <w:p w14:paraId="39A8A010" w14:textId="77777777" w:rsidR="00003D52" w:rsidRDefault="00003D52" w:rsidP="00003D52">
      <w:pPr>
        <w:rPr>
          <w:lang w:val="fr-FR" w:eastAsia="fr-FR"/>
        </w:rPr>
      </w:pPr>
    </w:p>
    <w:p w14:paraId="15116905" w14:textId="619C5F01" w:rsidR="00003D52" w:rsidRDefault="00003D52" w:rsidP="00003D52">
      <w:pPr>
        <w:jc w:val="both"/>
        <w:rPr>
          <w:lang w:val="fr-FR"/>
        </w:rPr>
      </w:pPr>
      <w:r>
        <w:rPr>
          <w:lang w:val="fr-FR"/>
        </w:rPr>
        <w:t>P</w:t>
      </w:r>
      <w:r w:rsidRPr="009B1889">
        <w:rPr>
          <w:lang w:val="fr-FR"/>
        </w:rPr>
        <w:t xml:space="preserve">robablement </w:t>
      </w:r>
      <w:hyperlink r:id="rId4111" w:anchor="Cul_Proto_Art_TAC_T_t_fibule" w:history="1">
        <w:r w:rsidRPr="00666BEE">
          <w:rPr>
            <w:rStyle w:val="Hyperlink"/>
            <w:lang w:val="fr-FR"/>
          </w:rPr>
          <w:t>fibule</w:t>
        </w:r>
      </w:hyperlink>
      <w:r w:rsidRPr="009B1889">
        <w:rPr>
          <w:lang w:val="fr-FR"/>
        </w:rPr>
        <w:t xml:space="preserve"> (BIB 2172)</w:t>
      </w:r>
      <w:r w:rsidRPr="009E4D1D">
        <w:rPr>
          <w:lang w:val="fr-FR" w:eastAsia="fr-FR"/>
        </w:rPr>
        <w:t xml:space="preserve"> </w:t>
      </w:r>
      <w:r w:rsidRPr="009B1889">
        <w:rPr>
          <w:i/>
          <w:lang w:val="fr-FR"/>
        </w:rPr>
        <w:t xml:space="preserve">Lyre pour </w:t>
      </w:r>
      <w:r w:rsidRPr="009B1889">
        <w:rPr>
          <w:i/>
          <w:szCs w:val="18"/>
          <w:lang w:val="fr-FR" w:eastAsia="en-GB"/>
        </w:rPr>
        <w:t>(Celestino, 2001: 365; también Domínguez de la Concha et alii, 2005: 18)</w:t>
      </w:r>
      <w:r w:rsidRPr="009B1889">
        <w:rPr>
          <w:i/>
          <w:lang w:val="fr-FR"/>
        </w:rPr>
        <w:t xml:space="preserve"> (BIB 2198 p. 457)</w:t>
      </w:r>
      <w:r w:rsidRPr="009B1889">
        <w:rPr>
          <w:lang w:val="fr-FR"/>
        </w:rPr>
        <w:t xml:space="preserve">, </w:t>
      </w:r>
    </w:p>
    <w:p w14:paraId="57F6AB2C" w14:textId="54EDC33D" w:rsidR="00003D52" w:rsidRPr="00003D52" w:rsidRDefault="00000000" w:rsidP="00003D52">
      <w:pPr>
        <w:rPr>
          <w:lang w:val="fr-FR" w:eastAsia="fr-FR"/>
        </w:rPr>
      </w:pPr>
      <w:hyperlink r:id="rId4112" w:anchor="Cul_Proto_Art_TAC_T_t_fibule" w:history="1">
        <w:r w:rsidR="00003D52" w:rsidRPr="00666BEE">
          <w:rPr>
            <w:rStyle w:val="Hyperlink"/>
            <w:lang w:val="fr-FR"/>
          </w:rPr>
          <w:t>fibule</w:t>
        </w:r>
      </w:hyperlink>
    </w:p>
    <w:p w14:paraId="2D11A654" w14:textId="77777777" w:rsidR="00003D52" w:rsidRDefault="00003D52" w:rsidP="00003D52">
      <w:pPr>
        <w:rPr>
          <w:lang w:val="fr-FR" w:eastAsia="fr-FR"/>
        </w:rPr>
      </w:pPr>
    </w:p>
    <w:p w14:paraId="1926BB36" w14:textId="77777777" w:rsidR="00003D52" w:rsidRDefault="00003D52" w:rsidP="00003D52">
      <w:pPr>
        <w:pStyle w:val="Heading4"/>
      </w:pPr>
      <w:r>
        <w:t>miroir</w:t>
      </w:r>
    </w:p>
    <w:p w14:paraId="7DE8C029" w14:textId="77777777" w:rsidR="00003D52" w:rsidRDefault="00003D52" w:rsidP="00003D52">
      <w:pPr>
        <w:rPr>
          <w:lang w:val="fr-FR" w:eastAsia="fr-FR"/>
        </w:rPr>
      </w:pPr>
    </w:p>
    <w:p w14:paraId="6520D1EA" w14:textId="1C5CDB92" w:rsidR="00003D52" w:rsidRPr="00003D52" w:rsidRDefault="00000000" w:rsidP="00003D52">
      <w:pPr>
        <w:rPr>
          <w:lang w:val="fr-FR" w:eastAsia="fr-FR"/>
        </w:rPr>
      </w:pPr>
      <w:hyperlink r:id="rId4113" w:anchor="Cul_Art_TAC_T_t_miroir" w:history="1">
        <w:r w:rsidR="00003D52" w:rsidRPr="00666BEE">
          <w:rPr>
            <w:rStyle w:val="Hyperlink"/>
            <w:lang w:val="fr-FR"/>
          </w:rPr>
          <w:t>miroir</w:t>
        </w:r>
      </w:hyperlink>
    </w:p>
    <w:p w14:paraId="3721E2F0" w14:textId="77777777" w:rsidR="00003D52" w:rsidRDefault="00003D52" w:rsidP="00003D52">
      <w:pPr>
        <w:rPr>
          <w:lang w:val="fr-FR" w:eastAsia="fr-FR"/>
        </w:rPr>
      </w:pPr>
    </w:p>
    <w:p w14:paraId="2A0BDE5E" w14:textId="77777777" w:rsidR="00003D52" w:rsidRDefault="00003D52" w:rsidP="00003D52">
      <w:pPr>
        <w:pStyle w:val="Heading4"/>
      </w:pPr>
      <w:bookmarkStart w:id="1804" w:name="Sit_Cabeza_Buey_2_t_peigne"/>
      <w:r>
        <w:t>peigne</w:t>
      </w:r>
    </w:p>
    <w:bookmarkEnd w:id="1804"/>
    <w:p w14:paraId="245E7313" w14:textId="77777777" w:rsidR="00003D52" w:rsidRDefault="00003D52" w:rsidP="00003D52">
      <w:pPr>
        <w:rPr>
          <w:lang w:val="fr-FR" w:eastAsia="fr-FR"/>
        </w:rPr>
      </w:pPr>
    </w:p>
    <w:p w14:paraId="567158D9" w14:textId="4036E7CA" w:rsidR="00003D52" w:rsidRPr="00003D52" w:rsidRDefault="00000000" w:rsidP="00003D52">
      <w:pPr>
        <w:rPr>
          <w:lang w:val="fr-FR" w:eastAsia="fr-FR"/>
        </w:rPr>
      </w:pPr>
      <w:hyperlink r:id="rId4114" w:anchor="Cul_Art_TAC_T_t_peigne" w:history="1">
        <w:r w:rsidR="00003D52" w:rsidRPr="00666BEE">
          <w:rPr>
            <w:rStyle w:val="Hyperlink"/>
            <w:lang w:val="fr-FR"/>
          </w:rPr>
          <w:t>peigne</w:t>
        </w:r>
      </w:hyperlink>
      <w:r w:rsidR="00003D52" w:rsidRPr="00003D52">
        <w:rPr>
          <w:lang w:val="fr-FR"/>
        </w:rPr>
        <w:t xml:space="preserve"> </w:t>
      </w:r>
      <w:r w:rsidR="00003D52">
        <w:rPr>
          <w:lang w:val="fr-FR"/>
        </w:rPr>
        <w:t xml:space="preserve">réalisé par </w:t>
      </w:r>
      <w:hyperlink r:id="rId4115" w:anchor="Cul_Extremadura_tech_incision" w:history="1">
        <w:r w:rsidR="00003D52" w:rsidRPr="003F0289">
          <w:rPr>
            <w:rStyle w:val="Hyperlink"/>
            <w:lang w:val="fr-FR"/>
          </w:rPr>
          <w:t>incision</w:t>
        </w:r>
      </w:hyperlink>
      <w:r w:rsidR="00003D52" w:rsidRPr="00003D52">
        <w:rPr>
          <w:lang w:val="fr-FR"/>
        </w:rPr>
        <w:t xml:space="preserve"> </w:t>
      </w:r>
      <w:r w:rsidR="00003D52">
        <w:rPr>
          <w:lang w:val="fr-FR"/>
        </w:rPr>
        <w:t>(SS BIB et BIB 2172)</w:t>
      </w:r>
    </w:p>
    <w:p w14:paraId="556A5878" w14:textId="77777777" w:rsidR="00003D52" w:rsidRDefault="00003D52" w:rsidP="00003D52">
      <w:pPr>
        <w:rPr>
          <w:lang w:val="fr-FR" w:eastAsia="fr-FR"/>
        </w:rPr>
      </w:pPr>
    </w:p>
    <w:p w14:paraId="6BD0D30D" w14:textId="77777777" w:rsidR="00003D52" w:rsidRDefault="00003D52" w:rsidP="00003D52">
      <w:pPr>
        <w:pStyle w:val="Heading4"/>
      </w:pPr>
      <w:r>
        <w:t>lance</w:t>
      </w:r>
    </w:p>
    <w:p w14:paraId="453D834C" w14:textId="77777777" w:rsidR="00003D52" w:rsidRDefault="00003D52" w:rsidP="00003D52">
      <w:pPr>
        <w:rPr>
          <w:lang w:val="fr-FR" w:eastAsia="fr-FR"/>
        </w:rPr>
      </w:pPr>
    </w:p>
    <w:p w14:paraId="63E2D1E6" w14:textId="0E727D06" w:rsidR="00003D52" w:rsidRPr="006B197F" w:rsidRDefault="00000000" w:rsidP="00003D52">
      <w:pPr>
        <w:rPr>
          <w:lang w:val="fr-FR"/>
        </w:rPr>
      </w:pPr>
      <w:hyperlink r:id="rId4116" w:anchor="Cul_Extremadura_T_lance" w:history="1">
        <w:r w:rsidR="00DE55E6" w:rsidRPr="00DE55E6">
          <w:rPr>
            <w:rStyle w:val="Hyperlink"/>
            <w:lang w:val="fr-FR"/>
          </w:rPr>
          <w:t>lance</w:t>
        </w:r>
      </w:hyperlink>
    </w:p>
    <w:p w14:paraId="0F9B55D9" w14:textId="77777777" w:rsidR="00DE55E6" w:rsidRDefault="00DE55E6" w:rsidP="00003D52">
      <w:pPr>
        <w:rPr>
          <w:lang w:val="fr-FR" w:eastAsia="fr-FR"/>
        </w:rPr>
      </w:pPr>
    </w:p>
    <w:p w14:paraId="553931E2" w14:textId="77777777" w:rsidR="00003D52" w:rsidRDefault="00003D52" w:rsidP="00003D52">
      <w:pPr>
        <w:pStyle w:val="Heading4"/>
      </w:pPr>
      <w:r>
        <w:t>bouclier</w:t>
      </w:r>
    </w:p>
    <w:p w14:paraId="0E3B92F5" w14:textId="77777777" w:rsidR="00003D52" w:rsidRDefault="00003D52" w:rsidP="00003D52">
      <w:pPr>
        <w:rPr>
          <w:lang w:val="fr-FR" w:eastAsia="fr-FR"/>
        </w:rPr>
      </w:pPr>
    </w:p>
    <w:p w14:paraId="09122FFE" w14:textId="77777777" w:rsidR="00671807" w:rsidRDefault="00003D52" w:rsidP="00671807">
      <w:pPr>
        <w:rPr>
          <w:lang w:val="fr-FR"/>
        </w:rPr>
      </w:pPr>
      <w:r>
        <w:rPr>
          <w:lang w:val="fr-FR" w:eastAsia="fr-FR"/>
        </w:rPr>
        <w:t>bouclier en V</w:t>
      </w:r>
      <w:r w:rsidR="00671807">
        <w:rPr>
          <w:lang w:val="fr-FR" w:eastAsia="fr-FR"/>
        </w:rPr>
        <w:t xml:space="preserve"> </w:t>
      </w:r>
      <w:r w:rsidR="00671807">
        <w:rPr>
          <w:lang w:val="fr-FR"/>
        </w:rPr>
        <w:t>La poignée, vue de l'intérieur, est la plus profondément gravée (BIB 3592)</w:t>
      </w:r>
    </w:p>
    <w:p w14:paraId="1E816B0B" w14:textId="19C7DB9F" w:rsidR="00003D52" w:rsidRPr="00003D52" w:rsidRDefault="00003D52" w:rsidP="00003D52">
      <w:pPr>
        <w:rPr>
          <w:lang w:val="fr-FR" w:eastAsia="fr-FR"/>
        </w:rPr>
      </w:pPr>
    </w:p>
    <w:p w14:paraId="65F434A6" w14:textId="77777777" w:rsidR="00003D52" w:rsidRDefault="00003D52" w:rsidP="00003D52">
      <w:pPr>
        <w:rPr>
          <w:lang w:val="fr-FR" w:eastAsia="fr-FR"/>
        </w:rPr>
      </w:pPr>
    </w:p>
    <w:p w14:paraId="6494B239" w14:textId="77777777" w:rsidR="00003D52" w:rsidRDefault="00003D52" w:rsidP="00003D52">
      <w:pPr>
        <w:pStyle w:val="Heading4"/>
      </w:pPr>
      <w:r w:rsidRPr="00003D52">
        <w:t>char</w:t>
      </w:r>
      <w:r>
        <w:t xml:space="preserve"> (</w:t>
      </w:r>
      <w:r w:rsidRPr="00003D52">
        <w:t>2</w:t>
      </w:r>
      <w:r>
        <w:t>)</w:t>
      </w:r>
    </w:p>
    <w:p w14:paraId="37862074" w14:textId="77777777" w:rsidR="00003D52" w:rsidRDefault="00003D52" w:rsidP="00003D52">
      <w:pPr>
        <w:rPr>
          <w:lang w:val="fr-FR" w:eastAsia="fr-FR"/>
        </w:rPr>
      </w:pPr>
    </w:p>
    <w:p w14:paraId="2F97E3A0" w14:textId="77777777" w:rsidR="00003D52" w:rsidRDefault="00003D52" w:rsidP="0036427E">
      <w:pPr>
        <w:pStyle w:val="Heading3"/>
      </w:pPr>
      <w:r>
        <w:t>technique</w:t>
      </w:r>
    </w:p>
    <w:p w14:paraId="4C499442" w14:textId="4E2BE405" w:rsidR="00003D52" w:rsidRPr="00003D52" w:rsidRDefault="00003D52" w:rsidP="009C26F5">
      <w:pPr>
        <w:jc w:val="both"/>
        <w:rPr>
          <w:lang w:val="fr-FR" w:eastAsia="fr-FR"/>
        </w:rPr>
      </w:pPr>
      <w:r>
        <w:rPr>
          <w:lang w:val="fr-FR"/>
        </w:rPr>
        <w:t xml:space="preserve">Il y a au moins deux </w:t>
      </w:r>
      <w:hyperlink r:id="rId4117" w:anchor="Cul_Extremadura_tech" w:history="1">
        <w:r w:rsidRPr="003F0289">
          <w:rPr>
            <w:rStyle w:val="Hyperlink"/>
            <w:szCs w:val="20"/>
            <w:lang w:val="fr-FR" w:eastAsia="en-GB"/>
          </w:rPr>
          <w:t>techniques de gravures</w:t>
        </w:r>
      </w:hyperlink>
      <w:r w:rsidRPr="004B7475">
        <w:rPr>
          <w:lang w:val="fr-FR"/>
        </w:rPr>
        <w:t xml:space="preserve"> </w:t>
      </w:r>
      <w:r>
        <w:rPr>
          <w:lang w:val="fr-FR"/>
        </w:rPr>
        <w:t>: incisé (</w:t>
      </w:r>
      <w:hyperlink r:id="rId4118" w:anchor="Sit_Cabeza_Buey_2_t_peigne" w:history="1">
        <w:r w:rsidRPr="00003D52">
          <w:rPr>
            <w:rStyle w:val="Hyperlink"/>
            <w:lang w:val="fr-FR"/>
          </w:rPr>
          <w:t>peigne</w:t>
        </w:r>
      </w:hyperlink>
      <w:r>
        <w:rPr>
          <w:lang w:val="fr-FR"/>
        </w:rPr>
        <w:t xml:space="preserve">, </w:t>
      </w:r>
      <w:hyperlink r:id="rId4119" w:anchor="Sit_Cabeza_Buey_2_t_char1" w:history="1">
        <w:r w:rsidRPr="00003D52">
          <w:rPr>
            <w:rStyle w:val="Hyperlink"/>
            <w:lang w:val="fr-FR"/>
          </w:rPr>
          <w:t>chevaux</w:t>
        </w:r>
      </w:hyperlink>
      <w:r>
        <w:rPr>
          <w:lang w:val="fr-FR"/>
        </w:rPr>
        <w:t>), piqueté (le reste) (SS BIB et BIB 2172)</w:t>
      </w:r>
    </w:p>
    <w:p w14:paraId="3DC99320" w14:textId="77777777" w:rsidR="00003D52" w:rsidRDefault="00003D52" w:rsidP="00EA6DAD">
      <w:pPr>
        <w:jc w:val="both"/>
        <w:rPr>
          <w:lang w:val="fr-FR"/>
        </w:rPr>
      </w:pPr>
    </w:p>
    <w:p w14:paraId="791E02B8" w14:textId="77777777" w:rsidR="00003D52" w:rsidRPr="0036427E" w:rsidRDefault="00003D52" w:rsidP="0036427E">
      <w:pPr>
        <w:pStyle w:val="Heading3"/>
      </w:pPr>
      <w:r w:rsidRPr="0036427E">
        <w:t>composition</w:t>
      </w:r>
    </w:p>
    <w:p w14:paraId="0F5B53B8" w14:textId="3C80D09A" w:rsidR="00003D52" w:rsidRPr="0032190F" w:rsidRDefault="00003D52" w:rsidP="00003D52">
      <w:pPr>
        <w:jc w:val="both"/>
        <w:rPr>
          <w:lang w:val="fr-FR"/>
        </w:rPr>
      </w:pPr>
      <w:r w:rsidRPr="001972AD">
        <w:rPr>
          <w:lang w:val="fr-FR"/>
        </w:rPr>
        <w:t xml:space="preserve">composition proche de celle de </w:t>
      </w:r>
      <w:hyperlink r:id="rId4120" w:anchor="Sit_Arroyo_Tamujoso_r8" w:history="1">
        <w:r w:rsidRPr="001972AD">
          <w:rPr>
            <w:rStyle w:val="Hyperlink"/>
            <w:lang w:val="fr-FR"/>
          </w:rPr>
          <w:t>Arroyo Tamujoso r8</w:t>
        </w:r>
      </w:hyperlink>
      <w:r w:rsidRPr="001972AD">
        <w:rPr>
          <w:lang w:val="fr-FR"/>
        </w:rPr>
        <w:t xml:space="preserve"> (BIB 2887)</w:t>
      </w:r>
      <w:r>
        <w:rPr>
          <w:lang w:val="fr-FR"/>
        </w:rPr>
        <w:t xml:space="preserve"> </w:t>
      </w:r>
      <w:r w:rsidRPr="0032190F">
        <w:rPr>
          <w:lang w:val="fr-FR"/>
        </w:rPr>
        <w:t xml:space="preserve">Le char est représenté sur une autre face que les autres gravures, ce qui illustre bien le fait que les chars sont généralement deconnectés des autres types de gravures </w:t>
      </w:r>
      <w:r w:rsidR="00671807">
        <w:rPr>
          <w:lang w:val="fr-FR"/>
        </w:rPr>
        <w:t>[</w:t>
      </w:r>
      <w:hyperlink r:id="rId4121" w:anchor="Cul_Extremadura_T_char_loc" w:history="1">
        <w:r w:rsidR="00671807" w:rsidRPr="00671807">
          <w:rPr>
            <w:rStyle w:val="Hyperlink"/>
            <w:lang w:val="fr-FR"/>
          </w:rPr>
          <w:t>loc</w:t>
        </w:r>
      </w:hyperlink>
      <w:r w:rsidR="00671807">
        <w:rPr>
          <w:lang w:val="fr-FR"/>
        </w:rPr>
        <w:t xml:space="preserve">] </w:t>
      </w:r>
      <w:r w:rsidRPr="0032190F">
        <w:rPr>
          <w:lang w:val="fr-FR"/>
        </w:rPr>
        <w:t>(BIB 2214 p. 52)</w:t>
      </w:r>
    </w:p>
    <w:p w14:paraId="3DA76B86" w14:textId="77777777" w:rsidR="009B1889" w:rsidRPr="001972AD" w:rsidRDefault="009B1889" w:rsidP="00EA6DAD">
      <w:pPr>
        <w:jc w:val="both"/>
        <w:rPr>
          <w:lang w:val="fr-FR"/>
        </w:rPr>
      </w:pPr>
    </w:p>
    <w:p w14:paraId="5AD4B790" w14:textId="77777777" w:rsidR="00BE7DA4" w:rsidRPr="001972AD" w:rsidRDefault="00BE7DA4" w:rsidP="00BE7DA4">
      <w:pPr>
        <w:pStyle w:val="Heading2"/>
      </w:pPr>
      <w:bookmarkStart w:id="1805" w:name="Sit_Cabeza_Buey_3"/>
      <w:r w:rsidRPr="001972AD">
        <w:t>Cabeza de Buey 3</w:t>
      </w:r>
    </w:p>
    <w:bookmarkEnd w:id="1805"/>
    <w:p w14:paraId="2D92FEE2" w14:textId="77777777" w:rsidR="00BE7DA4" w:rsidRPr="001972AD" w:rsidRDefault="00BE7DA4" w:rsidP="00BE7DA4">
      <w:pPr>
        <w:rPr>
          <w:lang w:val="fr-FR"/>
        </w:rPr>
      </w:pPr>
    </w:p>
    <w:p w14:paraId="7B48E955" w14:textId="48DADC47" w:rsidR="00A31473" w:rsidRPr="00F36377" w:rsidRDefault="00000000" w:rsidP="00EA6DAD">
      <w:pPr>
        <w:jc w:val="both"/>
        <w:rPr>
          <w:lang w:val="es-ES"/>
        </w:rPr>
      </w:pPr>
      <w:hyperlink r:id="rId4122" w:anchor="Cul_Art_TAC_T_t_bouclier" w:history="1">
        <w:r w:rsidR="00BE7DA4" w:rsidRPr="006E48F7">
          <w:rPr>
            <w:rStyle w:val="Hyperlink"/>
            <w:lang w:val="fr-FR"/>
          </w:rPr>
          <w:t>bouclier</w:t>
        </w:r>
      </w:hyperlink>
      <w:r w:rsidR="00BE7DA4" w:rsidRPr="00BE7DA4">
        <w:rPr>
          <w:lang w:val="fr-FR"/>
        </w:rPr>
        <w:t xml:space="preserve">, probable </w:t>
      </w:r>
      <w:hyperlink r:id="rId4123" w:anchor="Cul_Extremadura_T_lance" w:history="1">
        <w:r w:rsidR="00DE55E6" w:rsidRPr="00DE55E6">
          <w:rPr>
            <w:rStyle w:val="Hyperlink"/>
            <w:lang w:val="fr-FR"/>
          </w:rPr>
          <w:t>lance</w:t>
        </w:r>
      </w:hyperlink>
      <w:r w:rsidR="00DE55E6">
        <w:rPr>
          <w:lang w:val="fr-FR"/>
        </w:rPr>
        <w:t xml:space="preserve"> </w:t>
      </w:r>
      <w:r w:rsidR="00BE7DA4" w:rsidRPr="00BE7DA4">
        <w:rPr>
          <w:lang w:val="fr-FR"/>
        </w:rPr>
        <w:t xml:space="preserve">(incomplète), </w:t>
      </w:r>
      <w:hyperlink r:id="rId4124" w:anchor="Cul_Proto_Art_TAC_T_t_fibule" w:history="1">
        <w:r w:rsidR="00BE7DA4" w:rsidRPr="00666BEE">
          <w:rPr>
            <w:rStyle w:val="Hyperlink"/>
            <w:lang w:val="fr-FR"/>
          </w:rPr>
          <w:t>fibule</w:t>
        </w:r>
      </w:hyperlink>
      <w:r w:rsidR="00BE7DA4" w:rsidRPr="00BE7DA4">
        <w:rPr>
          <w:lang w:val="fr-FR"/>
        </w:rPr>
        <w:t xml:space="preserve"> (SS BIB), </w:t>
      </w:r>
      <w:hyperlink r:id="rId4125" w:anchor="Cul_Art_TAC_T_a_personnage" w:history="1">
        <w:r w:rsidR="00BE7DA4" w:rsidRPr="00666BEE">
          <w:rPr>
            <w:rStyle w:val="Hyperlink"/>
            <w:lang w:val="fr-FR"/>
          </w:rPr>
          <w:t>personnage</w:t>
        </w:r>
      </w:hyperlink>
      <w:r w:rsidR="00BE7DA4" w:rsidRPr="00BE7DA4">
        <w:rPr>
          <w:lang w:val="fr-FR"/>
        </w:rPr>
        <w:t xml:space="preserve"> avec une épée de type </w:t>
      </w:r>
      <w:hyperlink r:id="rId4126" w:anchor="Typ_Arm_Epees_langue_carpe" w:history="1">
        <w:r w:rsidR="00584291" w:rsidRPr="00584291">
          <w:rPr>
            <w:rStyle w:val="Hyperlink"/>
            <w:lang w:val="fr-FR"/>
          </w:rPr>
          <w:t>langue de carpe</w:t>
        </w:r>
      </w:hyperlink>
      <w:r w:rsidR="00584291">
        <w:rPr>
          <w:lang w:val="fr-FR"/>
        </w:rPr>
        <w:t xml:space="preserve"> </w:t>
      </w:r>
      <w:r w:rsidR="00BE7DA4" w:rsidRPr="00BE7DA4">
        <w:rPr>
          <w:lang w:val="fr-FR"/>
        </w:rPr>
        <w:t xml:space="preserve">à la </w:t>
      </w:r>
      <w:hyperlink r:id="rId4127" w:anchor="Cul_Art_TAC_T_t_ceinture" w:history="1">
        <w:r w:rsidR="00C709BE" w:rsidRPr="00683577">
          <w:rPr>
            <w:rStyle w:val="Hyperlink"/>
            <w:lang w:val="fr-FR"/>
          </w:rPr>
          <w:t>ceintur</w:t>
        </w:r>
        <w:r w:rsidR="00C709BE">
          <w:rPr>
            <w:rStyle w:val="Hyperlink"/>
            <w:lang w:val="fr-FR"/>
          </w:rPr>
          <w:t>e</w:t>
        </w:r>
      </w:hyperlink>
      <w:r w:rsidR="00C709BE" w:rsidRPr="0032190F">
        <w:rPr>
          <w:lang w:val="fr-FR"/>
        </w:rPr>
        <w:t xml:space="preserve"> </w:t>
      </w:r>
      <w:r w:rsidR="00BE7DA4" w:rsidRPr="00BE7DA4">
        <w:rPr>
          <w:lang w:val="fr-FR"/>
        </w:rPr>
        <w:t>(BIB 2172)</w:t>
      </w:r>
      <w:r w:rsidR="00E45DE3">
        <w:rPr>
          <w:lang w:val="fr-FR"/>
        </w:rPr>
        <w:t xml:space="preserve"> l'épée se superpose au personnage (BIB 3592)</w:t>
      </w:r>
      <w:r w:rsidR="00BE7DA4" w:rsidRPr="00BE7DA4">
        <w:rPr>
          <w:lang w:val="fr-FR"/>
        </w:rPr>
        <w:t xml:space="preserve">, </w:t>
      </w:r>
      <w:hyperlink r:id="rId4128" w:anchor="Cul_Art_TAC_T_t_peigne" w:history="1">
        <w:r w:rsidR="00BE7DA4" w:rsidRPr="00666BEE">
          <w:rPr>
            <w:rStyle w:val="Hyperlink"/>
            <w:lang w:val="fr-FR"/>
          </w:rPr>
          <w:t>peigne</w:t>
        </w:r>
      </w:hyperlink>
      <w:r w:rsidR="00BE7DA4" w:rsidRPr="00BE7DA4">
        <w:rPr>
          <w:lang w:val="fr-FR"/>
        </w:rPr>
        <w:t xml:space="preserve">, </w:t>
      </w:r>
      <w:hyperlink r:id="rId4129" w:anchor="Cul_Art_TAC_T_t_miroir" w:history="1">
        <w:r w:rsidR="00BE7DA4" w:rsidRPr="00666BEE">
          <w:rPr>
            <w:rStyle w:val="Hyperlink"/>
            <w:lang w:val="fr-FR"/>
          </w:rPr>
          <w:t>miroir</w:t>
        </w:r>
      </w:hyperlink>
      <w:r w:rsidR="00BE7DA4">
        <w:rPr>
          <w:lang w:val="fr-FR"/>
        </w:rPr>
        <w:t xml:space="preserve">, </w:t>
      </w:r>
      <w:hyperlink r:id="rId4130" w:anchor="Cul_Extremadura_T_ponctuat" w:history="1">
        <w:r w:rsidR="00BE7DA4" w:rsidRPr="006D3F48">
          <w:rPr>
            <w:rStyle w:val="Hyperlink"/>
            <w:lang w:val="fr-FR"/>
          </w:rPr>
          <w:t>ponctuations</w:t>
        </w:r>
      </w:hyperlink>
      <w:r w:rsidR="00BE7DA4">
        <w:rPr>
          <w:lang w:val="fr-FR"/>
        </w:rPr>
        <w:t>, (SS BIB)</w:t>
      </w:r>
      <w:r w:rsidR="009E4D1D">
        <w:rPr>
          <w:lang w:val="fr-FR"/>
        </w:rPr>
        <w:t xml:space="preserve"> </w:t>
      </w:r>
      <w:r w:rsidR="009E4D1D" w:rsidRPr="009E4D1D">
        <w:rPr>
          <w:lang w:val="fr-FR"/>
        </w:rPr>
        <w:t xml:space="preserve">épée gr. </w:t>
      </w:r>
      <w:hyperlink r:id="rId4131" w:anchor="Cul_Extremadura_T_epee_typ_Brandherm07_H" w:history="1">
        <w:r w:rsidR="009E4D1D" w:rsidRPr="00F36377">
          <w:rPr>
            <w:rStyle w:val="Hyperlink"/>
            <w:lang w:val="es-ES"/>
          </w:rPr>
          <w:t>H</w:t>
        </w:r>
      </w:hyperlink>
      <w:r w:rsidR="009E4D1D" w:rsidRPr="00F36377">
        <w:rPr>
          <w:lang w:val="es-ES"/>
        </w:rPr>
        <w:t xml:space="preserve"> (Brandhem 2007)</w:t>
      </w:r>
    </w:p>
    <w:p w14:paraId="372C5BCA" w14:textId="77777777" w:rsidR="00BE7DA4" w:rsidRPr="00F36377" w:rsidRDefault="00BE7DA4" w:rsidP="00EA6DAD">
      <w:pPr>
        <w:jc w:val="both"/>
        <w:rPr>
          <w:lang w:val="es-ES"/>
        </w:rPr>
      </w:pPr>
    </w:p>
    <w:p w14:paraId="3BCA1C3D" w14:textId="77777777" w:rsidR="00A31473" w:rsidRPr="00566234" w:rsidRDefault="00A31473" w:rsidP="00A31473">
      <w:pPr>
        <w:pStyle w:val="Heading2"/>
        <w:rPr>
          <w:lang w:val="es-ES"/>
        </w:rPr>
      </w:pPr>
      <w:bookmarkStart w:id="1806" w:name="Sit_Cabeza_Buey_4"/>
      <w:r w:rsidRPr="00566234">
        <w:rPr>
          <w:lang w:val="es-ES"/>
        </w:rPr>
        <w:t>Cabeza de Buey 4</w:t>
      </w:r>
    </w:p>
    <w:bookmarkEnd w:id="1806"/>
    <w:p w14:paraId="53AA316B" w14:textId="77777777" w:rsidR="00C87DF1" w:rsidRPr="00BE4758" w:rsidRDefault="00C87DF1" w:rsidP="00A31473">
      <w:pPr>
        <w:rPr>
          <w:sz w:val="20"/>
          <w:lang w:val="es-ES"/>
        </w:rPr>
      </w:pPr>
      <w:r w:rsidRPr="00BE4758">
        <w:rPr>
          <w:sz w:val="20"/>
          <w:lang w:val="es-ES"/>
        </w:rPr>
        <w:t>Cabez</w:t>
      </w:r>
      <w:r w:rsidR="00CA4462" w:rsidRPr="00BE4758">
        <w:rPr>
          <w:sz w:val="20"/>
          <w:lang w:val="es-ES"/>
        </w:rPr>
        <w:t>a</w:t>
      </w:r>
      <w:r w:rsidRPr="00BE4758">
        <w:rPr>
          <w:sz w:val="20"/>
          <w:lang w:val="es-ES"/>
        </w:rPr>
        <w:t xml:space="preserve"> del Buey/</w:t>
      </w:r>
      <w:r w:rsidRPr="00BE4758">
        <w:rPr>
          <w:bCs/>
          <w:iCs/>
          <w:sz w:val="20"/>
          <w:lang w:val="es-ES" w:eastAsia="en-GB"/>
        </w:rPr>
        <w:t>Majada Honda (BIB 2172)</w:t>
      </w:r>
    </w:p>
    <w:p w14:paraId="4336A6DE" w14:textId="77777777" w:rsidR="00BE7DA4" w:rsidRPr="009067E6" w:rsidRDefault="00BE7DA4" w:rsidP="00A31473">
      <w:pPr>
        <w:rPr>
          <w:lang w:val="es-ES"/>
        </w:rPr>
      </w:pPr>
    </w:p>
    <w:p w14:paraId="22AC7A0D" w14:textId="6C7BE114" w:rsidR="00BE7DA4" w:rsidRDefault="00CA4462" w:rsidP="00BE7DA4">
      <w:pPr>
        <w:jc w:val="both"/>
        <w:rPr>
          <w:lang w:val="fr-FR"/>
        </w:rPr>
      </w:pPr>
      <w:r>
        <w:rPr>
          <w:lang w:val="fr-FR"/>
        </w:rPr>
        <w:t xml:space="preserve">stèle de type </w:t>
      </w:r>
      <w:hyperlink r:id="rId4132" w:anchor="Cul_Extremadura_per_GuardaminoA" w:history="1">
        <w:r w:rsidRPr="00CA4462">
          <w:rPr>
            <w:rStyle w:val="Hyperlink"/>
            <w:lang w:val="fr-FR"/>
          </w:rPr>
          <w:t>A</w:t>
        </w:r>
      </w:hyperlink>
      <w:r>
        <w:rPr>
          <w:lang w:val="fr-FR"/>
        </w:rPr>
        <w:t xml:space="preserve"> (BIB 2187) </w:t>
      </w:r>
      <w:r w:rsidR="00A31473" w:rsidRPr="00BE7DA4">
        <w:rPr>
          <w:lang w:val="fr-FR"/>
        </w:rPr>
        <w:t>Stèle ibérique réemployée (BIB 2172 p. 262)</w:t>
      </w:r>
      <w:r w:rsidR="00BE7DA4" w:rsidRPr="00BE7DA4">
        <w:rPr>
          <w:lang w:val="fr-FR"/>
        </w:rPr>
        <w:t xml:space="preserve"> </w:t>
      </w:r>
    </w:p>
    <w:p w14:paraId="3BD10262" w14:textId="5C554A1C" w:rsidR="00E5452D" w:rsidRDefault="00E5452D" w:rsidP="00BE7DA4">
      <w:pPr>
        <w:jc w:val="both"/>
        <w:rPr>
          <w:lang w:val="fr-FR"/>
        </w:rPr>
      </w:pPr>
    </w:p>
    <w:p w14:paraId="245ABDDE" w14:textId="77777777" w:rsidR="00E5452D" w:rsidRDefault="00E5452D" w:rsidP="00E5452D">
      <w:pPr>
        <w:pStyle w:val="Heading3"/>
      </w:pPr>
      <w:bookmarkStart w:id="1807" w:name="Sit_Cabeza_Buey_4_ctx"/>
      <w:r>
        <w:t>phases</w:t>
      </w:r>
    </w:p>
    <w:bookmarkEnd w:id="1807"/>
    <w:p w14:paraId="4832B6DA" w14:textId="77777777" w:rsidR="00E5452D" w:rsidRPr="001800FD" w:rsidRDefault="00E5452D" w:rsidP="00E5452D">
      <w:pPr>
        <w:rPr>
          <w:lang w:val="fr-FR"/>
        </w:rPr>
      </w:pPr>
      <w:r w:rsidRPr="00BE7DA4">
        <w:rPr>
          <w:lang w:val="fr-FR"/>
        </w:rPr>
        <w:t>Dans la seconde phase</w:t>
      </w:r>
      <w:r>
        <w:rPr>
          <w:lang w:val="fr-FR"/>
        </w:rPr>
        <w:t xml:space="preserve"> de gravure: </w:t>
      </w:r>
      <w:hyperlink r:id="rId4133" w:anchor="Sit_Cabeza_Buey_4_T_ecrit" w:history="1">
        <w:r w:rsidRPr="00E5452D">
          <w:rPr>
            <w:rStyle w:val="Hyperlink"/>
            <w:lang w:val="fr-FR"/>
          </w:rPr>
          <w:t>écriture</w:t>
        </w:r>
      </w:hyperlink>
    </w:p>
    <w:p w14:paraId="6EF69771" w14:textId="051CC131" w:rsidR="00CD1F71" w:rsidRDefault="00CD1F71" w:rsidP="00BE7DA4">
      <w:pPr>
        <w:jc w:val="both"/>
        <w:rPr>
          <w:lang w:val="fr-FR"/>
        </w:rPr>
      </w:pPr>
    </w:p>
    <w:p w14:paraId="3B2C2116" w14:textId="319C8B9D" w:rsidR="00CD1F71" w:rsidRDefault="00CD1F71" w:rsidP="00CD1F71">
      <w:pPr>
        <w:pStyle w:val="Heading3"/>
      </w:pPr>
      <w:r>
        <w:t>thèmes</w:t>
      </w:r>
    </w:p>
    <w:p w14:paraId="5DA4D47C" w14:textId="094AA3BC" w:rsidR="00CD1F71" w:rsidRDefault="00E5452D" w:rsidP="00BE7DA4">
      <w:pPr>
        <w:jc w:val="both"/>
        <w:rPr>
          <w:lang w:val="fr-FR"/>
        </w:rPr>
      </w:pPr>
      <w:r>
        <w:rPr>
          <w:lang w:val="fr-FR"/>
        </w:rPr>
        <w:t xml:space="preserve">Différents </w:t>
      </w:r>
      <w:hyperlink r:id="rId4134" w:anchor="Cul_Art_TAC_T_a_personnage" w:history="1">
        <w:r w:rsidRPr="00666BEE">
          <w:rPr>
            <w:rStyle w:val="Hyperlink"/>
            <w:lang w:val="fr-FR"/>
          </w:rPr>
          <w:t>personnag</w:t>
        </w:r>
        <w:r>
          <w:rPr>
            <w:rStyle w:val="Hyperlink"/>
            <w:lang w:val="fr-FR"/>
          </w:rPr>
          <w:t>es</w:t>
        </w:r>
      </w:hyperlink>
      <w:r w:rsidRPr="007C4E6B">
        <w:rPr>
          <w:lang w:val="fr-FR"/>
        </w:rPr>
        <w:t xml:space="preserve"> </w:t>
      </w:r>
      <w:r>
        <w:rPr>
          <w:lang w:val="fr-FR"/>
        </w:rPr>
        <w:t xml:space="preserve">et </w:t>
      </w:r>
      <w:hyperlink r:id="rId4135" w:anchor="Cul_Art_TAC_T_a_personnage_cornes" w:history="1">
        <w:r>
          <w:rPr>
            <w:rStyle w:val="Hyperlink"/>
            <w:lang w:val="fr-FR"/>
          </w:rPr>
          <w:t>p</w:t>
        </w:r>
        <w:r w:rsidRPr="00666BEE">
          <w:rPr>
            <w:rStyle w:val="Hyperlink"/>
            <w:lang w:val="fr-FR"/>
          </w:rPr>
          <w:t>ersonnage à cornes</w:t>
        </w:r>
      </w:hyperlink>
      <w:r w:rsidRPr="007C4E6B">
        <w:rPr>
          <w:lang w:val="fr-FR"/>
        </w:rPr>
        <w:t xml:space="preserve">, </w:t>
      </w:r>
      <w:hyperlink r:id="rId4136" w:anchor="Cul_Extremadura_T_char" w:history="1">
        <w:r w:rsidRPr="0032190F">
          <w:rPr>
            <w:rStyle w:val="Hyperlink"/>
            <w:lang w:val="fr-FR"/>
          </w:rPr>
          <w:t>char</w:t>
        </w:r>
      </w:hyperlink>
      <w:r w:rsidRPr="0032190F">
        <w:rPr>
          <w:lang w:val="fr-FR"/>
        </w:rPr>
        <w:t xml:space="preserve"> </w:t>
      </w:r>
      <w:r>
        <w:rPr>
          <w:lang w:val="fr-FR"/>
        </w:rPr>
        <w:t xml:space="preserve">avec attelage de </w:t>
      </w:r>
      <w:hyperlink r:id="rId4137" w:anchor="Cul_Proto_Art_TAC_T_z_chev" w:history="1">
        <w:r w:rsidRPr="0050426B">
          <w:rPr>
            <w:rStyle w:val="Hyperlink"/>
            <w:lang w:val="fr-FR"/>
          </w:rPr>
          <w:t>cheva</w:t>
        </w:r>
        <w:r>
          <w:rPr>
            <w:rStyle w:val="Hyperlink"/>
            <w:lang w:val="fr-FR"/>
          </w:rPr>
          <w:t>ux</w:t>
        </w:r>
      </w:hyperlink>
      <w:r>
        <w:rPr>
          <w:lang w:val="fr-FR"/>
        </w:rPr>
        <w:t xml:space="preserve">, des gravures indéterminées, </w:t>
      </w:r>
      <w:hyperlink r:id="rId4138" w:anchor="Sit_Cabeza_Buey_4_T_ecrit" w:history="1">
        <w:r w:rsidRPr="003526EA">
          <w:rPr>
            <w:rStyle w:val="Hyperlink"/>
            <w:lang w:val="fr-FR"/>
          </w:rPr>
          <w:t>écriture</w:t>
        </w:r>
      </w:hyperlink>
      <w:r>
        <w:rPr>
          <w:lang w:val="fr-FR"/>
        </w:rPr>
        <w:t xml:space="preserve"> </w:t>
      </w:r>
      <w:r w:rsidRPr="0032190F">
        <w:rPr>
          <w:lang w:val="fr-FR"/>
        </w:rPr>
        <w:t>(SS BIB)</w:t>
      </w:r>
      <w:r w:rsidRPr="00E5452D">
        <w:rPr>
          <w:lang w:val="fr-FR"/>
        </w:rPr>
        <w:t xml:space="preserve"> </w:t>
      </w:r>
    </w:p>
    <w:p w14:paraId="75306F75" w14:textId="5E30D87C" w:rsidR="00E5452D" w:rsidRDefault="00E5452D" w:rsidP="00BE7DA4">
      <w:pPr>
        <w:jc w:val="both"/>
        <w:rPr>
          <w:lang w:val="fr-FR"/>
        </w:rPr>
      </w:pPr>
    </w:p>
    <w:p w14:paraId="12EDE5FD" w14:textId="27050B5B" w:rsidR="00E5452D" w:rsidRDefault="00E5452D" w:rsidP="00E5452D">
      <w:pPr>
        <w:pStyle w:val="Heading4"/>
      </w:pPr>
      <w:r>
        <w:lastRenderedPageBreak/>
        <w:t>personnages</w:t>
      </w:r>
    </w:p>
    <w:p w14:paraId="7FD70DCF" w14:textId="77777777" w:rsidR="00E5452D" w:rsidRDefault="00E5452D" w:rsidP="00BE7DA4">
      <w:pPr>
        <w:jc w:val="both"/>
        <w:rPr>
          <w:lang w:val="fr-FR"/>
        </w:rPr>
      </w:pPr>
    </w:p>
    <w:p w14:paraId="03E1D45F" w14:textId="501A44A0" w:rsidR="00CD1F71" w:rsidRDefault="00E5452D" w:rsidP="00E5452D">
      <w:pPr>
        <w:pStyle w:val="Heading5"/>
      </w:pPr>
      <w:bookmarkStart w:id="1808" w:name="Sit_Cabeza_Buey_4_T_perso"/>
      <w:r>
        <w:t xml:space="preserve">petit </w:t>
      </w:r>
      <w:r w:rsidR="00CD1F71">
        <w:t>personnage</w:t>
      </w:r>
    </w:p>
    <w:bookmarkEnd w:id="1808"/>
    <w:p w14:paraId="6ED29288" w14:textId="1F4C5AD4" w:rsidR="00CD1F71" w:rsidRDefault="00CD1F71" w:rsidP="00CD1F71">
      <w:pPr>
        <w:rPr>
          <w:lang w:val="fr-FR" w:eastAsia="fr-FR"/>
        </w:rPr>
      </w:pPr>
    </w:p>
    <w:p w14:paraId="2C116EB9" w14:textId="252A60EC" w:rsidR="00CD1F71" w:rsidRDefault="00CD1F71" w:rsidP="00CD1F71">
      <w:pPr>
        <w:rPr>
          <w:lang w:val="fr-FR"/>
        </w:rPr>
      </w:pPr>
      <w:r>
        <w:rPr>
          <w:lang w:val="fr-FR"/>
        </w:rPr>
        <w:t>Petit personnage en biais, décentré (périphérique) tenant un bord de la caisse du char (</w:t>
      </w:r>
      <w:r w:rsidRPr="00B6089E">
        <w:rPr>
          <w:i/>
          <w:iCs/>
          <w:lang w:val="fr-FR"/>
        </w:rPr>
        <w:t>auriga</w:t>
      </w:r>
      <w:r>
        <w:rPr>
          <w:lang w:val="fr-FR"/>
        </w:rPr>
        <w:t xml:space="preserve">) // </w:t>
      </w:r>
      <w:hyperlink r:id="rId4139" w:anchor="Sit_Ategua" w:history="1">
        <w:r w:rsidRPr="009E4D1D">
          <w:rPr>
            <w:rStyle w:val="Hyperlink"/>
            <w:lang w:val="fr-FR"/>
          </w:rPr>
          <w:t>Ategua</w:t>
        </w:r>
      </w:hyperlink>
      <w:r>
        <w:rPr>
          <w:lang w:val="fr-FR"/>
        </w:rPr>
        <w:t xml:space="preserve">, </w:t>
      </w:r>
      <w:hyperlink r:id="rId4140" w:anchor="Sit_Capote_T_ecrit" w:history="1">
        <w:r w:rsidR="00C216FD">
          <w:rPr>
            <w:rStyle w:val="Hyperlink"/>
            <w:lang w:val="fr-FR"/>
          </w:rPr>
          <w:t>Capote</w:t>
        </w:r>
      </w:hyperlink>
      <w:r w:rsidR="00C216FD">
        <w:rPr>
          <w:lang w:val="fr-FR"/>
        </w:rPr>
        <w:t xml:space="preserve"> </w:t>
      </w:r>
      <w:r>
        <w:rPr>
          <w:lang w:val="fr-FR"/>
        </w:rPr>
        <w:t xml:space="preserve">(BIB 3952) </w:t>
      </w:r>
      <w:r w:rsidR="00E5452D">
        <w:rPr>
          <w:lang w:val="fr-FR"/>
        </w:rPr>
        <w:t xml:space="preserve">Comme à </w:t>
      </w:r>
      <w:hyperlink r:id="rId4141" w:anchor="Sit_Ategua" w:history="1">
        <w:r w:rsidR="00E5452D" w:rsidRPr="009E4D1D">
          <w:rPr>
            <w:rStyle w:val="Hyperlink"/>
            <w:lang w:val="fr-FR"/>
          </w:rPr>
          <w:t>Ategua</w:t>
        </w:r>
      </w:hyperlink>
      <w:r w:rsidR="00E5452D">
        <w:rPr>
          <w:lang w:val="fr-FR"/>
        </w:rPr>
        <w:t>, un personnage tient le char par un dragonne (SS BIB)</w:t>
      </w:r>
    </w:p>
    <w:p w14:paraId="7E3A5184" w14:textId="1E5629FE" w:rsidR="00CD1F71" w:rsidRDefault="00CD1F71" w:rsidP="00CD1F71">
      <w:pPr>
        <w:rPr>
          <w:lang w:val="fr-FR"/>
        </w:rPr>
      </w:pPr>
    </w:p>
    <w:p w14:paraId="6A95C49F" w14:textId="18EF67F4" w:rsidR="00CD1F71" w:rsidRDefault="00CD1F71" w:rsidP="00E5452D">
      <w:pPr>
        <w:pStyle w:val="Heading4"/>
      </w:pPr>
      <w:r>
        <w:t>char</w:t>
      </w:r>
    </w:p>
    <w:p w14:paraId="3373BC9B" w14:textId="7A174C4A" w:rsidR="00CD1F71" w:rsidRDefault="00CD1F71" w:rsidP="00CD1F71">
      <w:pPr>
        <w:rPr>
          <w:lang w:val="fr-FR"/>
        </w:rPr>
      </w:pPr>
    </w:p>
    <w:p w14:paraId="65E87AF9" w14:textId="77777777" w:rsidR="00CD1F71" w:rsidRDefault="00CD1F71" w:rsidP="00CD1F71">
      <w:pPr>
        <w:rPr>
          <w:lang w:val="fr-FR"/>
        </w:rPr>
      </w:pPr>
      <w:r>
        <w:rPr>
          <w:lang w:val="fr-FR"/>
        </w:rPr>
        <w:t xml:space="preserve">Les roues et la caisse du char montre une forte géométrie/symétrie axiale (char) et radiale (roues). ~ compas  (BIB 3952) </w:t>
      </w:r>
    </w:p>
    <w:p w14:paraId="4F452E63" w14:textId="77777777" w:rsidR="00CD1F71" w:rsidRPr="00CD1F71" w:rsidRDefault="00CD1F71" w:rsidP="00CD1F71">
      <w:pPr>
        <w:rPr>
          <w:lang w:val="fr-FR" w:eastAsia="fr-FR"/>
        </w:rPr>
      </w:pPr>
    </w:p>
    <w:p w14:paraId="118CE105" w14:textId="64A13709" w:rsidR="00CD1F71" w:rsidRDefault="00CD1F71" w:rsidP="00BE7DA4">
      <w:pPr>
        <w:jc w:val="both"/>
        <w:rPr>
          <w:lang w:val="fr-FR"/>
        </w:rPr>
      </w:pPr>
    </w:p>
    <w:p w14:paraId="17C93348" w14:textId="03FA4B64" w:rsidR="00CD1F71" w:rsidRDefault="00CD1F71" w:rsidP="00E5452D">
      <w:pPr>
        <w:pStyle w:val="Heading4"/>
      </w:pPr>
      <w:bookmarkStart w:id="1809" w:name="Sit_Cabeza_Buey_4_T_ecrit"/>
      <w:r>
        <w:t>écriture</w:t>
      </w:r>
    </w:p>
    <w:bookmarkEnd w:id="1809"/>
    <w:p w14:paraId="342AE297" w14:textId="20118ECA" w:rsidR="003526EA" w:rsidRDefault="003526EA" w:rsidP="003526EA">
      <w:pPr>
        <w:rPr>
          <w:lang w:val="fr-FR" w:eastAsia="fr-FR"/>
        </w:rPr>
      </w:pPr>
    </w:p>
    <w:p w14:paraId="726EA61D" w14:textId="2C93667F" w:rsidR="00E5452D" w:rsidRDefault="00000000" w:rsidP="00E5452D">
      <w:pPr>
        <w:rPr>
          <w:szCs w:val="18"/>
          <w:lang w:val="fr-FR" w:eastAsia="en-GB"/>
        </w:rPr>
      </w:pPr>
      <w:hyperlink r:id="rId4142" w:anchor="Sit_Tartessos_alphabet" w:history="1">
        <w:r w:rsidR="00E5452D" w:rsidRPr="00E5452D">
          <w:rPr>
            <w:rStyle w:val="Hyperlink"/>
            <w:lang w:val="fr-FR"/>
          </w:rPr>
          <w:t>écriture funéraire tartesine</w:t>
        </w:r>
      </w:hyperlink>
      <w:r w:rsidR="00E5452D">
        <w:rPr>
          <w:lang w:val="fr-FR"/>
        </w:rPr>
        <w:t xml:space="preserve"> (</w:t>
      </w:r>
      <w:r w:rsidR="00E5452D" w:rsidRPr="00E5452D">
        <w:rPr>
          <w:lang w:val="fr-FR"/>
        </w:rPr>
        <w:t>Tartessos</w:t>
      </w:r>
      <w:r w:rsidR="00E5452D">
        <w:rPr>
          <w:lang w:val="fr-FR"/>
        </w:rPr>
        <w:t xml:space="preserve">) que </w:t>
      </w:r>
      <w:r w:rsidR="00E5452D" w:rsidRPr="00BE7DA4">
        <w:rPr>
          <w:szCs w:val="18"/>
          <w:lang w:val="fr-FR" w:eastAsia="en-GB"/>
        </w:rPr>
        <w:t xml:space="preserve">De Hoz </w:t>
      </w:r>
      <w:r w:rsidR="00E5452D">
        <w:rPr>
          <w:szCs w:val="18"/>
          <w:lang w:val="fr-FR" w:eastAsia="en-GB"/>
        </w:rPr>
        <w:t>traduit comme suit</w:t>
      </w:r>
      <w:r w:rsidR="00E5452D" w:rsidRPr="00BE7DA4">
        <w:rPr>
          <w:szCs w:val="18"/>
          <w:lang w:val="fr-FR" w:eastAsia="en-GB"/>
        </w:rPr>
        <w:t xml:space="preserve">: </w:t>
      </w:r>
    </w:p>
    <w:p w14:paraId="19E7A012" w14:textId="77777777" w:rsidR="00E5452D" w:rsidRDefault="00E5452D" w:rsidP="00E5452D">
      <w:pPr>
        <w:rPr>
          <w:szCs w:val="18"/>
          <w:lang w:val="fr-FR" w:eastAsia="en-GB"/>
        </w:rPr>
      </w:pPr>
    </w:p>
    <w:tbl>
      <w:tblPr>
        <w:tblStyle w:val="TableGrid"/>
        <w:tblW w:w="0" w:type="auto"/>
        <w:jc w:val="center"/>
        <w:tblLook w:val="04A0" w:firstRow="1" w:lastRow="0" w:firstColumn="1" w:lastColumn="0" w:noHBand="0" w:noVBand="1"/>
      </w:tblPr>
      <w:tblGrid>
        <w:gridCol w:w="2772"/>
      </w:tblGrid>
      <w:tr w:rsidR="00E5452D" w:rsidRPr="00B11413" w14:paraId="745DEFBD" w14:textId="77777777" w:rsidTr="0036009A">
        <w:trPr>
          <w:jc w:val="center"/>
        </w:trPr>
        <w:tc>
          <w:tcPr>
            <w:tcW w:w="2772" w:type="dxa"/>
          </w:tcPr>
          <w:p w14:paraId="65F49DFD" w14:textId="77777777" w:rsidR="00E5452D" w:rsidRPr="001800FD" w:rsidRDefault="00E5452D" w:rsidP="0036009A">
            <w:pPr>
              <w:jc w:val="center"/>
              <w:rPr>
                <w:lang w:val="es-ES"/>
              </w:rPr>
            </w:pPr>
            <w:r w:rsidRPr="00BE7DA4">
              <w:rPr>
                <w:szCs w:val="18"/>
                <w:lang w:val="es-ES" w:eastAsia="en-GB"/>
              </w:rPr>
              <w:t>[k(i)iu (c. 3) k(e)e]i≥la≥k</w:t>
            </w:r>
          </w:p>
        </w:tc>
      </w:tr>
    </w:tbl>
    <w:p w14:paraId="52C31707" w14:textId="77777777" w:rsidR="00E5452D" w:rsidRPr="001800FD" w:rsidRDefault="00E5452D" w:rsidP="00E5452D">
      <w:pPr>
        <w:rPr>
          <w:szCs w:val="18"/>
          <w:lang w:val="es-ES" w:eastAsia="en-GB"/>
        </w:rPr>
      </w:pPr>
    </w:p>
    <w:p w14:paraId="21573AA4" w14:textId="77777777" w:rsidR="00E5452D" w:rsidRDefault="00E5452D" w:rsidP="00E5452D">
      <w:pPr>
        <w:jc w:val="both"/>
        <w:rPr>
          <w:szCs w:val="18"/>
          <w:lang w:val="fr-FR" w:eastAsia="en-GB"/>
        </w:rPr>
      </w:pPr>
      <w:r w:rsidRPr="001800FD">
        <w:rPr>
          <w:szCs w:val="18"/>
          <w:lang w:val="es-ES" w:eastAsia="en-GB"/>
        </w:rPr>
        <w:t xml:space="preserve"> </w:t>
      </w:r>
      <w:r>
        <w:rPr>
          <w:szCs w:val="18"/>
          <w:lang w:val="fr-FR" w:eastAsia="en-GB"/>
        </w:rPr>
        <w:t>(BIB 2172)</w:t>
      </w:r>
    </w:p>
    <w:p w14:paraId="2A7169EA" w14:textId="77777777" w:rsidR="00E5452D" w:rsidRDefault="00E5452D" w:rsidP="00E5452D">
      <w:pPr>
        <w:jc w:val="both"/>
        <w:rPr>
          <w:lang w:val="fr-FR"/>
        </w:rPr>
      </w:pPr>
    </w:p>
    <w:p w14:paraId="5BF902A8" w14:textId="77777777" w:rsidR="00E5452D" w:rsidRDefault="00E5452D" w:rsidP="00E5452D">
      <w:pPr>
        <w:jc w:val="both"/>
        <w:rPr>
          <w:lang w:val="fr-FR"/>
        </w:rPr>
      </w:pPr>
      <w:r>
        <w:rPr>
          <w:lang w:val="fr-FR"/>
        </w:rPr>
        <w:t xml:space="preserve">Cette écriture se lit dans le sens inverse des autres gravures (renversement de la stèle) </w:t>
      </w:r>
      <w:r w:rsidRPr="001800FD">
        <w:rPr>
          <w:lang w:val="fr-FR"/>
        </w:rPr>
        <w:t xml:space="preserve">// </w:t>
      </w:r>
      <w:hyperlink r:id="rId4143" w:anchor="Sit_Capote" w:history="1">
        <w:r w:rsidRPr="00CA4462">
          <w:rPr>
            <w:rStyle w:val="Hyperlink"/>
            <w:lang w:val="fr-FR"/>
          </w:rPr>
          <w:t>Capote</w:t>
        </w:r>
      </w:hyperlink>
      <w:r>
        <w:rPr>
          <w:lang w:val="fr-FR"/>
        </w:rPr>
        <w:t xml:space="preserve"> (BIB 3592)</w:t>
      </w:r>
    </w:p>
    <w:p w14:paraId="4DD311AC" w14:textId="0F28036C" w:rsidR="00BE4758" w:rsidRDefault="00E5452D" w:rsidP="00BE7DA4">
      <w:pPr>
        <w:jc w:val="both"/>
        <w:rPr>
          <w:lang w:val="fr-FR"/>
        </w:rPr>
      </w:pPr>
      <w:r>
        <w:rPr>
          <w:lang w:val="fr-FR"/>
        </w:rPr>
        <w:t xml:space="preserve">Ecriture du SO sur la partie inférieure, à dater entre le 8e-6e aec  </w:t>
      </w:r>
      <w:r w:rsidRPr="00CA4462">
        <w:rPr>
          <w:lang w:val="fr-FR"/>
        </w:rPr>
        <w:t>(BIB 2187)</w:t>
      </w:r>
      <w:r>
        <w:rPr>
          <w:lang w:val="fr-FR"/>
        </w:rPr>
        <w:t xml:space="preserve">. </w:t>
      </w:r>
      <w:r w:rsidRPr="001800FD">
        <w:rPr>
          <w:lang w:val="fr-FR"/>
        </w:rPr>
        <w:t xml:space="preserve">Ecriture funéraire de l'EIA // </w:t>
      </w:r>
      <w:hyperlink r:id="rId4144" w:anchor="Sit_Capote_T_ecrit" w:history="1">
        <w:r>
          <w:rPr>
            <w:rStyle w:val="Hyperlink"/>
            <w:lang w:val="fr-FR"/>
          </w:rPr>
          <w:t>Capote</w:t>
        </w:r>
      </w:hyperlink>
      <w:r>
        <w:rPr>
          <w:lang w:val="fr-FR"/>
        </w:rPr>
        <w:t xml:space="preserve"> </w:t>
      </w:r>
      <w:r w:rsidRPr="001800FD">
        <w:rPr>
          <w:lang w:val="fr-FR"/>
        </w:rPr>
        <w:t>(García-Sanjuán and Díaz-Guardamino 2015, pp. 190–192) (BIB 3081)</w:t>
      </w:r>
      <w:r>
        <w:rPr>
          <w:lang w:val="fr-FR"/>
        </w:rPr>
        <w:t xml:space="preserve"> </w:t>
      </w:r>
      <w:r w:rsidRPr="00B6089E">
        <w:rPr>
          <w:i/>
          <w:iCs/>
          <w:lang w:val="fr-FR"/>
        </w:rPr>
        <w:t>Ecriture du SO sur la partie destinée à être enterrée (BIB 2187).</w:t>
      </w:r>
      <w:r>
        <w:rPr>
          <w:lang w:val="fr-FR"/>
        </w:rPr>
        <w:t xml:space="preserve"> </w:t>
      </w:r>
      <w:r w:rsidRPr="00B6089E">
        <w:rPr>
          <w:i/>
          <w:iCs/>
          <w:lang w:val="fr-FR"/>
        </w:rPr>
        <w:t>Il est possible que l'anthropomorphe face au char ait été gravé en même temps que l'écriture (BIB 2187) ≡</w:t>
      </w:r>
      <w:r w:rsidRPr="00B6089E">
        <w:rPr>
          <w:i/>
          <w:iCs/>
          <w:lang w:val="fr-FR" w:eastAsia="fr-FR"/>
        </w:rPr>
        <w:t xml:space="preserve"> </w:t>
      </w:r>
      <w:hyperlink r:id="rId4145" w:anchor="Sit_Capote" w:history="1">
        <w:r w:rsidRPr="00B6089E">
          <w:rPr>
            <w:rStyle w:val="Hyperlink"/>
            <w:i/>
            <w:iCs/>
            <w:lang w:val="fr-FR"/>
          </w:rPr>
          <w:t>Capote</w:t>
        </w:r>
      </w:hyperlink>
      <w:r w:rsidRPr="00B6089E">
        <w:rPr>
          <w:i/>
          <w:iCs/>
          <w:lang w:val="fr-FR"/>
        </w:rPr>
        <w:t xml:space="preserve"> (BIB 2187)</w:t>
      </w:r>
    </w:p>
    <w:p w14:paraId="6D3DB6D7" w14:textId="77777777" w:rsidR="00CA4462" w:rsidRDefault="00CA4462" w:rsidP="00EA6DAD">
      <w:pPr>
        <w:jc w:val="both"/>
        <w:rPr>
          <w:lang w:val="fr-FR"/>
        </w:rPr>
      </w:pPr>
    </w:p>
    <w:p w14:paraId="739C4B97" w14:textId="77777777" w:rsidR="00A31473" w:rsidRPr="0032190F" w:rsidRDefault="00A31473" w:rsidP="00EA6DAD">
      <w:pPr>
        <w:jc w:val="both"/>
        <w:rPr>
          <w:lang w:val="fr-FR"/>
        </w:rPr>
      </w:pPr>
    </w:p>
    <w:p w14:paraId="4E0CD8DD" w14:textId="77777777" w:rsidR="00A31473" w:rsidRPr="0032190F" w:rsidRDefault="00A31473" w:rsidP="00426FF9">
      <w:pPr>
        <w:pStyle w:val="Heading1"/>
      </w:pPr>
      <w:bookmarkStart w:id="1810" w:name="Sit_Pocito_Chico"/>
      <w:r w:rsidRPr="0032190F">
        <w:t>POCITO CHICO</w:t>
      </w:r>
    </w:p>
    <w:bookmarkEnd w:id="1810"/>
    <w:p w14:paraId="5DE87D9C" w14:textId="77777777" w:rsidR="00A31473" w:rsidRDefault="00A31473" w:rsidP="00EA6DAD">
      <w:pPr>
        <w:jc w:val="both"/>
        <w:rPr>
          <w:lang w:val="fr-FR"/>
        </w:rPr>
      </w:pPr>
    </w:p>
    <w:p w14:paraId="3B27B605" w14:textId="3B6C1149" w:rsidR="00CA4462" w:rsidRDefault="00CA4462" w:rsidP="00EA6DAD">
      <w:pPr>
        <w:jc w:val="both"/>
        <w:rPr>
          <w:lang w:val="fr-FR"/>
        </w:rPr>
      </w:pPr>
      <w:r>
        <w:rPr>
          <w:lang w:val="fr-FR"/>
        </w:rPr>
        <w:t xml:space="preserve">stèle de type </w:t>
      </w:r>
      <w:hyperlink r:id="rId4146" w:anchor="Cul_Extremadura_per_GuardaminoA" w:history="1">
        <w:r w:rsidRPr="00CA4462">
          <w:rPr>
            <w:rStyle w:val="Hyperlink"/>
            <w:lang w:val="fr-FR"/>
          </w:rPr>
          <w:t>A</w:t>
        </w:r>
      </w:hyperlink>
      <w:r>
        <w:rPr>
          <w:lang w:val="fr-FR"/>
        </w:rPr>
        <w:t xml:space="preserve"> (BIB 2187). Reste d'un casque à cornes (BIB 2187)</w:t>
      </w:r>
    </w:p>
    <w:p w14:paraId="7D7EAA51" w14:textId="77777777" w:rsidR="00CA4462" w:rsidRDefault="00CA4462" w:rsidP="00EA6DAD">
      <w:pPr>
        <w:jc w:val="both"/>
        <w:rPr>
          <w:lang w:val="fr-FR"/>
        </w:rPr>
      </w:pPr>
    </w:p>
    <w:p w14:paraId="7F58D0B8" w14:textId="77777777" w:rsidR="00CA4462" w:rsidRDefault="00CA4462" w:rsidP="00CA4462">
      <w:pPr>
        <w:pStyle w:val="Heading2"/>
      </w:pPr>
      <w:bookmarkStart w:id="1811" w:name="Sit_Pocito_Chico_ctx"/>
      <w:r>
        <w:t>contexte</w:t>
      </w:r>
    </w:p>
    <w:bookmarkEnd w:id="1811"/>
    <w:p w14:paraId="0D4C273F" w14:textId="77777777" w:rsidR="00CA4462" w:rsidRPr="0032190F" w:rsidRDefault="00CA4462" w:rsidP="00EA6DAD">
      <w:pPr>
        <w:jc w:val="both"/>
        <w:rPr>
          <w:lang w:val="fr-FR"/>
        </w:rPr>
      </w:pPr>
    </w:p>
    <w:p w14:paraId="3D8A4DDD" w14:textId="77777777" w:rsidR="00A31473" w:rsidRDefault="00A31473" w:rsidP="00EA6DAD">
      <w:pPr>
        <w:jc w:val="both"/>
        <w:rPr>
          <w:lang w:val="fr-FR"/>
        </w:rPr>
      </w:pPr>
      <w:r w:rsidRPr="0032190F">
        <w:rPr>
          <w:lang w:val="fr-FR"/>
        </w:rPr>
        <w:t xml:space="preserve">Stèle ibérique réemployée (BIB 2172)  </w:t>
      </w:r>
      <w:r w:rsidR="00CA4462">
        <w:rPr>
          <w:lang w:val="fr-FR"/>
        </w:rPr>
        <w:t xml:space="preserve">dans un parement d'une </w:t>
      </w:r>
      <w:r w:rsidR="00CA4462" w:rsidRPr="00CA4462">
        <w:rPr>
          <w:i/>
          <w:lang w:val="fr-FR"/>
        </w:rPr>
        <w:t>covach</w:t>
      </w:r>
      <w:r w:rsidR="00CA4462">
        <w:rPr>
          <w:i/>
          <w:lang w:val="fr-FR"/>
        </w:rPr>
        <w:t>a</w:t>
      </w:r>
      <w:r w:rsidR="00CA4462">
        <w:rPr>
          <w:lang w:val="fr-FR"/>
        </w:rPr>
        <w:t>, aussi réutilisée comme mortier</w:t>
      </w:r>
      <w:r w:rsidR="000A3C34">
        <w:rPr>
          <w:lang w:val="fr-FR"/>
        </w:rPr>
        <w:t xml:space="preserve"> </w:t>
      </w:r>
      <w:r w:rsidR="00CA4462">
        <w:rPr>
          <w:lang w:val="fr-FR"/>
        </w:rPr>
        <w:t xml:space="preserve">(BIB 2187) </w:t>
      </w:r>
      <w:r w:rsidRPr="0032190F">
        <w:rPr>
          <w:lang w:val="fr-FR"/>
        </w:rPr>
        <w:t>au 5</w:t>
      </w:r>
      <w:r w:rsidRPr="0032190F">
        <w:rPr>
          <w:vertAlign w:val="superscript"/>
          <w:lang w:val="fr-FR"/>
        </w:rPr>
        <w:t>e</w:t>
      </w:r>
      <w:r w:rsidRPr="0032190F">
        <w:rPr>
          <w:lang w:val="fr-FR"/>
        </w:rPr>
        <w:t xml:space="preserve"> s. BC (BIB 2186 p. 139)</w:t>
      </w:r>
      <w:r w:rsidR="00CA4462">
        <w:rPr>
          <w:lang w:val="fr-FR"/>
        </w:rPr>
        <w:t xml:space="preserve"> avant le 8e (BIB 2187)</w:t>
      </w:r>
      <w:r w:rsidR="00FF5731">
        <w:rPr>
          <w:lang w:val="fr-FR"/>
        </w:rPr>
        <w:t>(BIB 2172)</w:t>
      </w:r>
    </w:p>
    <w:p w14:paraId="7DD9F70A" w14:textId="77777777" w:rsidR="007F709C" w:rsidRDefault="007F709C" w:rsidP="00EA6DAD">
      <w:pPr>
        <w:jc w:val="both"/>
        <w:rPr>
          <w:lang w:val="fr-FR"/>
        </w:rPr>
      </w:pPr>
    </w:p>
    <w:tbl>
      <w:tblPr>
        <w:tblW w:w="832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120"/>
        <w:gridCol w:w="851"/>
        <w:gridCol w:w="1460"/>
        <w:gridCol w:w="1050"/>
        <w:gridCol w:w="1040"/>
        <w:gridCol w:w="1040"/>
        <w:gridCol w:w="1768"/>
      </w:tblGrid>
      <w:tr w:rsidR="007F709C" w:rsidRPr="007F709C" w14:paraId="2B6E13BC" w14:textId="77777777" w:rsidTr="00866860">
        <w:trPr>
          <w:trHeight w:val="288"/>
          <w:jc w:val="center"/>
        </w:trPr>
        <w:tc>
          <w:tcPr>
            <w:tcW w:w="1120" w:type="dxa"/>
            <w:shd w:val="clear" w:color="auto" w:fill="auto"/>
            <w:noWrap/>
            <w:vAlign w:val="center"/>
            <w:hideMark/>
          </w:tcPr>
          <w:p w14:paraId="2DE74015" w14:textId="77777777" w:rsidR="007F709C" w:rsidRPr="007F709C" w:rsidRDefault="007F709C" w:rsidP="007F709C">
            <w:pPr>
              <w:jc w:val="both"/>
              <w:rPr>
                <w:b/>
                <w:bCs/>
                <w:sz w:val="20"/>
                <w:lang w:val="fr-FR"/>
              </w:rPr>
            </w:pPr>
            <w:r w:rsidRPr="007F709C">
              <w:rPr>
                <w:b/>
                <w:bCs/>
                <w:sz w:val="20"/>
                <w:lang w:val="fr-FR"/>
              </w:rPr>
              <w:t>n° lab.</w:t>
            </w:r>
          </w:p>
        </w:tc>
        <w:tc>
          <w:tcPr>
            <w:tcW w:w="851" w:type="dxa"/>
            <w:shd w:val="clear" w:color="auto" w:fill="auto"/>
            <w:noWrap/>
            <w:vAlign w:val="center"/>
            <w:hideMark/>
          </w:tcPr>
          <w:p w14:paraId="1B922C70" w14:textId="77777777" w:rsidR="007F709C" w:rsidRPr="007F709C" w:rsidRDefault="007F709C" w:rsidP="007F709C">
            <w:pPr>
              <w:jc w:val="both"/>
              <w:rPr>
                <w:b/>
                <w:bCs/>
                <w:sz w:val="20"/>
                <w:lang w:val="fr-FR"/>
              </w:rPr>
            </w:pPr>
            <w:r w:rsidRPr="007F709C">
              <w:rPr>
                <w:b/>
                <w:bCs/>
                <w:sz w:val="20"/>
                <w:lang w:val="fr-FR"/>
              </w:rPr>
              <w:t>Taxon</w:t>
            </w:r>
          </w:p>
        </w:tc>
        <w:tc>
          <w:tcPr>
            <w:tcW w:w="1460" w:type="dxa"/>
            <w:shd w:val="clear" w:color="auto" w:fill="auto"/>
            <w:noWrap/>
            <w:vAlign w:val="center"/>
            <w:hideMark/>
          </w:tcPr>
          <w:p w14:paraId="51BF911D" w14:textId="77777777" w:rsidR="007F709C" w:rsidRPr="007F709C" w:rsidRDefault="007F709C" w:rsidP="007F709C">
            <w:pPr>
              <w:jc w:val="both"/>
              <w:rPr>
                <w:b/>
                <w:bCs/>
                <w:sz w:val="20"/>
                <w:lang w:val="fr-FR"/>
              </w:rPr>
            </w:pPr>
            <w:r w:rsidRPr="007F709C">
              <w:rPr>
                <w:b/>
                <w:bCs/>
                <w:sz w:val="20"/>
                <w:lang w:val="fr-FR"/>
              </w:rPr>
              <w:t>Contexte</w:t>
            </w:r>
          </w:p>
        </w:tc>
        <w:tc>
          <w:tcPr>
            <w:tcW w:w="1050" w:type="dxa"/>
            <w:shd w:val="clear" w:color="auto" w:fill="auto"/>
            <w:noWrap/>
            <w:vAlign w:val="center"/>
            <w:hideMark/>
          </w:tcPr>
          <w:p w14:paraId="3D2EE9DD" w14:textId="77777777" w:rsidR="007F709C" w:rsidRPr="007F709C" w:rsidRDefault="007F709C" w:rsidP="007F709C">
            <w:pPr>
              <w:jc w:val="both"/>
              <w:rPr>
                <w:b/>
                <w:bCs/>
                <w:sz w:val="20"/>
                <w:lang w:val="fr-FR"/>
              </w:rPr>
            </w:pPr>
            <w:r w:rsidRPr="007F709C">
              <w:rPr>
                <w:b/>
                <w:bCs/>
                <w:sz w:val="20"/>
                <w:lang w:val="fr-FR"/>
              </w:rPr>
              <w:t>BP</w:t>
            </w:r>
          </w:p>
        </w:tc>
        <w:tc>
          <w:tcPr>
            <w:tcW w:w="1040" w:type="dxa"/>
            <w:shd w:val="clear" w:color="auto" w:fill="auto"/>
            <w:noWrap/>
            <w:vAlign w:val="center"/>
            <w:hideMark/>
          </w:tcPr>
          <w:p w14:paraId="4BCEA571" w14:textId="77777777" w:rsidR="007F709C" w:rsidRPr="007F709C" w:rsidRDefault="007F709C" w:rsidP="007F709C">
            <w:pPr>
              <w:jc w:val="both"/>
              <w:rPr>
                <w:b/>
                <w:bCs/>
                <w:sz w:val="20"/>
                <w:lang w:val="fr-FR"/>
              </w:rPr>
            </w:pPr>
            <w:r w:rsidRPr="007F709C">
              <w:rPr>
                <w:b/>
                <w:bCs/>
                <w:sz w:val="20"/>
                <w:lang w:val="fr-FR"/>
              </w:rPr>
              <w:t>1s (cal BC)</w:t>
            </w:r>
          </w:p>
        </w:tc>
        <w:tc>
          <w:tcPr>
            <w:tcW w:w="1040" w:type="dxa"/>
            <w:shd w:val="clear" w:color="auto" w:fill="auto"/>
            <w:noWrap/>
            <w:vAlign w:val="center"/>
            <w:hideMark/>
          </w:tcPr>
          <w:p w14:paraId="51ADB7F1" w14:textId="77777777" w:rsidR="007F709C" w:rsidRPr="007F709C" w:rsidRDefault="007F709C" w:rsidP="007F709C">
            <w:pPr>
              <w:jc w:val="both"/>
              <w:rPr>
                <w:b/>
                <w:bCs/>
                <w:sz w:val="20"/>
                <w:lang w:val="fr-FR"/>
              </w:rPr>
            </w:pPr>
            <w:r w:rsidRPr="007F709C">
              <w:rPr>
                <w:b/>
                <w:bCs/>
                <w:sz w:val="20"/>
                <w:lang w:val="fr-FR"/>
              </w:rPr>
              <w:t>2s (cal BC)</w:t>
            </w:r>
          </w:p>
        </w:tc>
        <w:tc>
          <w:tcPr>
            <w:tcW w:w="1768" w:type="dxa"/>
            <w:shd w:val="clear" w:color="auto" w:fill="auto"/>
            <w:noWrap/>
            <w:vAlign w:val="center"/>
            <w:hideMark/>
          </w:tcPr>
          <w:p w14:paraId="107674DE" w14:textId="77777777" w:rsidR="007F709C" w:rsidRPr="007F709C" w:rsidRDefault="007F709C" w:rsidP="007F709C">
            <w:pPr>
              <w:jc w:val="both"/>
              <w:rPr>
                <w:b/>
                <w:bCs/>
                <w:sz w:val="20"/>
                <w:lang w:val="fr-FR"/>
              </w:rPr>
            </w:pPr>
            <w:r w:rsidRPr="007F709C">
              <w:rPr>
                <w:b/>
                <w:bCs/>
                <w:sz w:val="20"/>
                <w:lang w:val="fr-FR"/>
              </w:rPr>
              <w:t>BIB</w:t>
            </w:r>
          </w:p>
        </w:tc>
      </w:tr>
      <w:tr w:rsidR="007F709C" w:rsidRPr="007F709C" w14:paraId="27D2FB23" w14:textId="77777777" w:rsidTr="00866860">
        <w:trPr>
          <w:trHeight w:val="288"/>
          <w:jc w:val="center"/>
        </w:trPr>
        <w:tc>
          <w:tcPr>
            <w:tcW w:w="1120" w:type="dxa"/>
            <w:shd w:val="clear" w:color="auto" w:fill="auto"/>
            <w:noWrap/>
            <w:vAlign w:val="bottom"/>
            <w:hideMark/>
          </w:tcPr>
          <w:p w14:paraId="38F7D7C8" w14:textId="77777777" w:rsidR="007F709C" w:rsidRPr="007F709C" w:rsidRDefault="007F709C" w:rsidP="007F709C">
            <w:pPr>
              <w:jc w:val="both"/>
              <w:rPr>
                <w:sz w:val="20"/>
                <w:lang w:val="fr-FR"/>
              </w:rPr>
            </w:pPr>
            <w:r w:rsidRPr="007F709C">
              <w:rPr>
                <w:sz w:val="20"/>
                <w:lang w:val="fr-FR"/>
              </w:rPr>
              <w:t>UGRA-551</w:t>
            </w:r>
          </w:p>
        </w:tc>
        <w:tc>
          <w:tcPr>
            <w:tcW w:w="851" w:type="dxa"/>
            <w:shd w:val="clear" w:color="auto" w:fill="auto"/>
            <w:noWrap/>
            <w:vAlign w:val="bottom"/>
            <w:hideMark/>
          </w:tcPr>
          <w:p w14:paraId="171DEE3F" w14:textId="77777777" w:rsidR="007F709C" w:rsidRPr="007F709C" w:rsidRDefault="007F709C" w:rsidP="007F709C">
            <w:pPr>
              <w:jc w:val="both"/>
              <w:rPr>
                <w:sz w:val="20"/>
                <w:lang w:val="fr-FR"/>
              </w:rPr>
            </w:pPr>
            <w:r w:rsidRPr="007F709C">
              <w:rPr>
                <w:sz w:val="20"/>
                <w:lang w:val="fr-FR"/>
              </w:rPr>
              <w:t>Concha</w:t>
            </w:r>
          </w:p>
        </w:tc>
        <w:tc>
          <w:tcPr>
            <w:tcW w:w="1460" w:type="dxa"/>
            <w:shd w:val="clear" w:color="auto" w:fill="auto"/>
            <w:noWrap/>
            <w:vAlign w:val="bottom"/>
            <w:hideMark/>
          </w:tcPr>
          <w:p w14:paraId="7249B183" w14:textId="77777777" w:rsidR="007F709C" w:rsidRPr="007F709C" w:rsidRDefault="007F709C" w:rsidP="007F709C">
            <w:pPr>
              <w:jc w:val="both"/>
              <w:rPr>
                <w:sz w:val="20"/>
                <w:lang w:val="fr-FR"/>
              </w:rPr>
            </w:pPr>
            <w:r w:rsidRPr="007F709C">
              <w:rPr>
                <w:sz w:val="20"/>
                <w:lang w:val="fr-FR"/>
              </w:rPr>
              <w:t>Relleno cabana</w:t>
            </w:r>
          </w:p>
        </w:tc>
        <w:tc>
          <w:tcPr>
            <w:tcW w:w="1050" w:type="dxa"/>
            <w:shd w:val="clear" w:color="auto" w:fill="auto"/>
            <w:noWrap/>
            <w:vAlign w:val="bottom"/>
            <w:hideMark/>
          </w:tcPr>
          <w:p w14:paraId="102BEB80" w14:textId="77777777" w:rsidR="007F709C" w:rsidRPr="007F709C" w:rsidRDefault="007F709C" w:rsidP="007F709C">
            <w:pPr>
              <w:jc w:val="both"/>
              <w:rPr>
                <w:sz w:val="20"/>
                <w:lang w:val="fr-FR"/>
              </w:rPr>
            </w:pPr>
            <w:r w:rsidRPr="007F709C">
              <w:rPr>
                <w:sz w:val="20"/>
                <w:lang w:val="fr-FR"/>
              </w:rPr>
              <w:t>3350±80</w:t>
            </w:r>
          </w:p>
        </w:tc>
        <w:tc>
          <w:tcPr>
            <w:tcW w:w="1040" w:type="dxa"/>
            <w:shd w:val="clear" w:color="auto" w:fill="auto"/>
            <w:noWrap/>
            <w:vAlign w:val="bottom"/>
            <w:hideMark/>
          </w:tcPr>
          <w:p w14:paraId="7FF6392E" w14:textId="77777777" w:rsidR="007F709C" w:rsidRPr="007F709C" w:rsidRDefault="007F709C" w:rsidP="007F709C">
            <w:pPr>
              <w:jc w:val="both"/>
              <w:rPr>
                <w:sz w:val="20"/>
                <w:lang w:val="fr-FR"/>
              </w:rPr>
            </w:pPr>
            <w:r w:rsidRPr="007F709C">
              <w:rPr>
                <w:sz w:val="20"/>
                <w:lang w:val="fr-FR"/>
              </w:rPr>
              <w:t>1375-1160</w:t>
            </w:r>
          </w:p>
        </w:tc>
        <w:tc>
          <w:tcPr>
            <w:tcW w:w="1040" w:type="dxa"/>
            <w:shd w:val="clear" w:color="auto" w:fill="auto"/>
            <w:noWrap/>
            <w:vAlign w:val="bottom"/>
            <w:hideMark/>
          </w:tcPr>
          <w:p w14:paraId="23FC95F2" w14:textId="77777777" w:rsidR="007F709C" w:rsidRPr="007F709C" w:rsidRDefault="007F709C" w:rsidP="007F709C">
            <w:pPr>
              <w:jc w:val="both"/>
              <w:rPr>
                <w:sz w:val="20"/>
                <w:lang w:val="fr-FR"/>
              </w:rPr>
            </w:pPr>
            <w:r w:rsidRPr="007F709C">
              <w:rPr>
                <w:sz w:val="20"/>
                <w:lang w:val="fr-FR"/>
              </w:rPr>
              <w:t>1444-1025</w:t>
            </w:r>
          </w:p>
        </w:tc>
        <w:tc>
          <w:tcPr>
            <w:tcW w:w="1768" w:type="dxa"/>
            <w:shd w:val="clear" w:color="auto" w:fill="auto"/>
            <w:noWrap/>
            <w:vAlign w:val="bottom"/>
            <w:hideMark/>
          </w:tcPr>
          <w:p w14:paraId="2C111EAF" w14:textId="77777777" w:rsidR="007F709C" w:rsidRPr="007F709C" w:rsidRDefault="007F709C" w:rsidP="007F709C">
            <w:pPr>
              <w:jc w:val="both"/>
              <w:rPr>
                <w:sz w:val="20"/>
                <w:lang w:val="fr-FR"/>
              </w:rPr>
            </w:pPr>
            <w:r w:rsidRPr="007F709C">
              <w:rPr>
                <w:sz w:val="20"/>
                <w:lang w:val="fr-FR"/>
              </w:rPr>
              <w:t>Ruiz y Lopez 2001</w:t>
            </w:r>
          </w:p>
        </w:tc>
      </w:tr>
      <w:tr w:rsidR="007F709C" w:rsidRPr="007F709C" w14:paraId="1B8B6098" w14:textId="77777777" w:rsidTr="00866860">
        <w:trPr>
          <w:trHeight w:val="288"/>
          <w:jc w:val="center"/>
        </w:trPr>
        <w:tc>
          <w:tcPr>
            <w:tcW w:w="1120" w:type="dxa"/>
            <w:shd w:val="clear" w:color="auto" w:fill="auto"/>
            <w:noWrap/>
            <w:vAlign w:val="bottom"/>
            <w:hideMark/>
          </w:tcPr>
          <w:p w14:paraId="63F94634" w14:textId="77777777" w:rsidR="007F709C" w:rsidRPr="007F709C" w:rsidRDefault="007F709C" w:rsidP="007F709C">
            <w:pPr>
              <w:jc w:val="both"/>
              <w:rPr>
                <w:sz w:val="20"/>
                <w:lang w:val="fr-FR"/>
              </w:rPr>
            </w:pPr>
            <w:r w:rsidRPr="007F709C">
              <w:rPr>
                <w:sz w:val="20"/>
                <w:lang w:val="fr-FR"/>
              </w:rPr>
              <w:t>UGRA-550</w:t>
            </w:r>
          </w:p>
        </w:tc>
        <w:tc>
          <w:tcPr>
            <w:tcW w:w="851" w:type="dxa"/>
            <w:shd w:val="clear" w:color="auto" w:fill="auto"/>
            <w:noWrap/>
            <w:vAlign w:val="bottom"/>
            <w:hideMark/>
          </w:tcPr>
          <w:p w14:paraId="6D072695" w14:textId="77777777" w:rsidR="007F709C" w:rsidRPr="007F709C" w:rsidRDefault="007F709C" w:rsidP="007F709C">
            <w:pPr>
              <w:jc w:val="both"/>
              <w:rPr>
                <w:sz w:val="20"/>
                <w:lang w:val="fr-FR"/>
              </w:rPr>
            </w:pPr>
            <w:r w:rsidRPr="007F709C">
              <w:rPr>
                <w:sz w:val="20"/>
                <w:lang w:val="fr-FR"/>
              </w:rPr>
              <w:t>Hueso</w:t>
            </w:r>
          </w:p>
        </w:tc>
        <w:tc>
          <w:tcPr>
            <w:tcW w:w="1460" w:type="dxa"/>
            <w:shd w:val="clear" w:color="auto" w:fill="auto"/>
            <w:noWrap/>
            <w:vAlign w:val="bottom"/>
            <w:hideMark/>
          </w:tcPr>
          <w:p w14:paraId="46601F56" w14:textId="77777777" w:rsidR="007F709C" w:rsidRPr="007F709C" w:rsidRDefault="007F709C" w:rsidP="007F709C">
            <w:pPr>
              <w:jc w:val="both"/>
              <w:rPr>
                <w:sz w:val="20"/>
                <w:lang w:val="fr-FR"/>
              </w:rPr>
            </w:pPr>
            <w:r w:rsidRPr="007F709C">
              <w:rPr>
                <w:sz w:val="20"/>
                <w:lang w:val="fr-FR"/>
              </w:rPr>
              <w:t>Relleno cabana</w:t>
            </w:r>
          </w:p>
        </w:tc>
        <w:tc>
          <w:tcPr>
            <w:tcW w:w="1050" w:type="dxa"/>
            <w:shd w:val="clear" w:color="auto" w:fill="auto"/>
            <w:noWrap/>
            <w:vAlign w:val="bottom"/>
            <w:hideMark/>
          </w:tcPr>
          <w:p w14:paraId="709EEDCC" w14:textId="77777777" w:rsidR="007F709C" w:rsidRPr="007F709C" w:rsidRDefault="007F709C" w:rsidP="007F709C">
            <w:pPr>
              <w:jc w:val="both"/>
              <w:rPr>
                <w:sz w:val="20"/>
                <w:lang w:val="fr-FR"/>
              </w:rPr>
            </w:pPr>
            <w:r w:rsidRPr="007F709C">
              <w:rPr>
                <w:sz w:val="20"/>
                <w:lang w:val="fr-FR"/>
              </w:rPr>
              <w:t>2540±100</w:t>
            </w:r>
          </w:p>
        </w:tc>
        <w:tc>
          <w:tcPr>
            <w:tcW w:w="1040" w:type="dxa"/>
            <w:shd w:val="clear" w:color="auto" w:fill="auto"/>
            <w:noWrap/>
            <w:vAlign w:val="bottom"/>
            <w:hideMark/>
          </w:tcPr>
          <w:p w14:paraId="1C1596DC" w14:textId="77777777" w:rsidR="007F709C" w:rsidRPr="007F709C" w:rsidRDefault="007F709C" w:rsidP="007F709C">
            <w:pPr>
              <w:jc w:val="both"/>
              <w:rPr>
                <w:sz w:val="20"/>
                <w:lang w:val="fr-FR"/>
              </w:rPr>
            </w:pPr>
            <w:r w:rsidRPr="007F709C">
              <w:rPr>
                <w:sz w:val="20"/>
                <w:lang w:val="fr-FR"/>
              </w:rPr>
              <w:t>803-538</w:t>
            </w:r>
          </w:p>
        </w:tc>
        <w:tc>
          <w:tcPr>
            <w:tcW w:w="1040" w:type="dxa"/>
            <w:shd w:val="clear" w:color="auto" w:fill="auto"/>
            <w:noWrap/>
            <w:vAlign w:val="bottom"/>
            <w:hideMark/>
          </w:tcPr>
          <w:p w14:paraId="03493132" w14:textId="77777777" w:rsidR="007F709C" w:rsidRPr="007F709C" w:rsidRDefault="007F709C" w:rsidP="007F709C">
            <w:pPr>
              <w:jc w:val="both"/>
              <w:rPr>
                <w:sz w:val="20"/>
                <w:lang w:val="fr-FR"/>
              </w:rPr>
            </w:pPr>
            <w:r w:rsidRPr="007F709C">
              <w:rPr>
                <w:sz w:val="20"/>
                <w:lang w:val="fr-FR"/>
              </w:rPr>
              <w:t>891-402</w:t>
            </w:r>
          </w:p>
        </w:tc>
        <w:tc>
          <w:tcPr>
            <w:tcW w:w="1768" w:type="dxa"/>
            <w:shd w:val="clear" w:color="auto" w:fill="auto"/>
            <w:noWrap/>
            <w:vAlign w:val="bottom"/>
            <w:hideMark/>
          </w:tcPr>
          <w:p w14:paraId="29F0F247" w14:textId="77777777" w:rsidR="007F709C" w:rsidRPr="007F709C" w:rsidRDefault="007F709C" w:rsidP="007F709C">
            <w:pPr>
              <w:jc w:val="both"/>
              <w:rPr>
                <w:sz w:val="20"/>
                <w:lang w:val="fr-FR"/>
              </w:rPr>
            </w:pPr>
            <w:r w:rsidRPr="007F709C">
              <w:rPr>
                <w:sz w:val="20"/>
                <w:lang w:val="fr-FR"/>
              </w:rPr>
              <w:t>Ruiz y Lopez 2001</w:t>
            </w:r>
          </w:p>
        </w:tc>
      </w:tr>
      <w:tr w:rsidR="007F709C" w:rsidRPr="007F709C" w14:paraId="17299FB5" w14:textId="77777777" w:rsidTr="00866860">
        <w:trPr>
          <w:trHeight w:val="288"/>
          <w:jc w:val="center"/>
        </w:trPr>
        <w:tc>
          <w:tcPr>
            <w:tcW w:w="1120" w:type="dxa"/>
            <w:shd w:val="clear" w:color="auto" w:fill="auto"/>
            <w:noWrap/>
            <w:vAlign w:val="bottom"/>
            <w:hideMark/>
          </w:tcPr>
          <w:p w14:paraId="4D0566AF" w14:textId="77777777" w:rsidR="007F709C" w:rsidRPr="007F709C" w:rsidRDefault="007F709C" w:rsidP="007F709C">
            <w:pPr>
              <w:jc w:val="both"/>
              <w:rPr>
                <w:sz w:val="20"/>
                <w:lang w:val="fr-FR"/>
              </w:rPr>
            </w:pPr>
            <w:r w:rsidRPr="007F709C">
              <w:rPr>
                <w:sz w:val="20"/>
                <w:lang w:val="fr-FR"/>
              </w:rPr>
              <w:t>UGRA-549</w:t>
            </w:r>
          </w:p>
        </w:tc>
        <w:tc>
          <w:tcPr>
            <w:tcW w:w="851" w:type="dxa"/>
            <w:shd w:val="clear" w:color="auto" w:fill="auto"/>
            <w:noWrap/>
            <w:vAlign w:val="bottom"/>
            <w:hideMark/>
          </w:tcPr>
          <w:p w14:paraId="63411BA4" w14:textId="77777777" w:rsidR="007F709C" w:rsidRPr="007F709C" w:rsidRDefault="007F709C" w:rsidP="007F709C">
            <w:pPr>
              <w:jc w:val="both"/>
              <w:rPr>
                <w:sz w:val="20"/>
                <w:lang w:val="fr-FR"/>
              </w:rPr>
            </w:pPr>
            <w:r w:rsidRPr="007F709C">
              <w:rPr>
                <w:sz w:val="20"/>
                <w:lang w:val="fr-FR"/>
              </w:rPr>
              <w:t>Carbon</w:t>
            </w:r>
          </w:p>
        </w:tc>
        <w:tc>
          <w:tcPr>
            <w:tcW w:w="1460" w:type="dxa"/>
            <w:shd w:val="clear" w:color="auto" w:fill="auto"/>
            <w:noWrap/>
            <w:vAlign w:val="bottom"/>
            <w:hideMark/>
          </w:tcPr>
          <w:p w14:paraId="53CE5B23" w14:textId="77777777" w:rsidR="007F709C" w:rsidRPr="007F709C" w:rsidRDefault="007F709C" w:rsidP="007F709C">
            <w:pPr>
              <w:jc w:val="both"/>
              <w:rPr>
                <w:sz w:val="20"/>
                <w:lang w:val="fr-FR"/>
              </w:rPr>
            </w:pPr>
            <w:r w:rsidRPr="007F709C">
              <w:rPr>
                <w:sz w:val="20"/>
                <w:lang w:val="fr-FR"/>
              </w:rPr>
              <w:t>Relleno cabana</w:t>
            </w:r>
          </w:p>
        </w:tc>
        <w:tc>
          <w:tcPr>
            <w:tcW w:w="1050" w:type="dxa"/>
            <w:shd w:val="clear" w:color="auto" w:fill="auto"/>
            <w:noWrap/>
            <w:vAlign w:val="bottom"/>
            <w:hideMark/>
          </w:tcPr>
          <w:p w14:paraId="2E8B3185" w14:textId="77777777" w:rsidR="007F709C" w:rsidRPr="007F709C" w:rsidRDefault="007F709C" w:rsidP="007F709C">
            <w:pPr>
              <w:jc w:val="both"/>
              <w:rPr>
                <w:sz w:val="20"/>
                <w:lang w:val="fr-FR"/>
              </w:rPr>
            </w:pPr>
            <w:r w:rsidRPr="007F709C">
              <w:rPr>
                <w:sz w:val="20"/>
                <w:lang w:val="fr-FR"/>
              </w:rPr>
              <w:t>2340±100</w:t>
            </w:r>
          </w:p>
        </w:tc>
        <w:tc>
          <w:tcPr>
            <w:tcW w:w="1040" w:type="dxa"/>
            <w:shd w:val="clear" w:color="auto" w:fill="auto"/>
            <w:noWrap/>
            <w:vAlign w:val="bottom"/>
            <w:hideMark/>
          </w:tcPr>
          <w:p w14:paraId="2CF7930F" w14:textId="77777777" w:rsidR="007F709C" w:rsidRPr="007F709C" w:rsidRDefault="007F709C" w:rsidP="007F709C">
            <w:pPr>
              <w:jc w:val="both"/>
              <w:rPr>
                <w:sz w:val="20"/>
                <w:lang w:val="fr-FR"/>
              </w:rPr>
            </w:pPr>
            <w:r w:rsidRPr="007F709C">
              <w:rPr>
                <w:sz w:val="20"/>
                <w:lang w:val="fr-FR"/>
              </w:rPr>
              <w:t>733-213</w:t>
            </w:r>
          </w:p>
        </w:tc>
        <w:tc>
          <w:tcPr>
            <w:tcW w:w="1040" w:type="dxa"/>
            <w:shd w:val="clear" w:color="auto" w:fill="auto"/>
            <w:noWrap/>
            <w:vAlign w:val="bottom"/>
            <w:hideMark/>
          </w:tcPr>
          <w:p w14:paraId="30D174D3" w14:textId="77777777" w:rsidR="007F709C" w:rsidRPr="007F709C" w:rsidRDefault="007F709C" w:rsidP="007F709C">
            <w:pPr>
              <w:jc w:val="both"/>
              <w:rPr>
                <w:sz w:val="20"/>
                <w:lang w:val="fr-FR"/>
              </w:rPr>
            </w:pPr>
            <w:r w:rsidRPr="007F709C">
              <w:rPr>
                <w:sz w:val="20"/>
                <w:lang w:val="fr-FR"/>
              </w:rPr>
              <w:t>767-198</w:t>
            </w:r>
          </w:p>
        </w:tc>
        <w:tc>
          <w:tcPr>
            <w:tcW w:w="1768" w:type="dxa"/>
            <w:shd w:val="clear" w:color="auto" w:fill="auto"/>
            <w:noWrap/>
            <w:vAlign w:val="bottom"/>
            <w:hideMark/>
          </w:tcPr>
          <w:p w14:paraId="6E7B9C57" w14:textId="77777777" w:rsidR="007F709C" w:rsidRPr="007F709C" w:rsidRDefault="007F709C" w:rsidP="007F709C">
            <w:pPr>
              <w:jc w:val="both"/>
              <w:rPr>
                <w:sz w:val="20"/>
                <w:lang w:val="fr-FR"/>
              </w:rPr>
            </w:pPr>
            <w:r w:rsidRPr="007F709C">
              <w:rPr>
                <w:sz w:val="20"/>
                <w:lang w:val="fr-FR"/>
              </w:rPr>
              <w:t>Ruiz y Lopez 2001</w:t>
            </w:r>
          </w:p>
        </w:tc>
      </w:tr>
    </w:tbl>
    <w:p w14:paraId="32E09E06" w14:textId="77777777" w:rsidR="007F709C" w:rsidRPr="007F709C" w:rsidRDefault="007F709C" w:rsidP="007F709C">
      <w:pPr>
        <w:jc w:val="both"/>
        <w:rPr>
          <w:lang w:val="fr-FR"/>
        </w:rPr>
      </w:pPr>
      <w:r w:rsidRPr="007F709C">
        <w:rPr>
          <w:lang w:val="fr-FR"/>
        </w:rPr>
        <w:t>(BIB 2187 tab. 1)</w:t>
      </w:r>
    </w:p>
    <w:p w14:paraId="6E1B19A7" w14:textId="77777777" w:rsidR="007F709C" w:rsidRDefault="007F709C" w:rsidP="00EA6DAD">
      <w:pPr>
        <w:jc w:val="both"/>
        <w:rPr>
          <w:lang w:val="fr-FR"/>
        </w:rPr>
      </w:pPr>
    </w:p>
    <w:p w14:paraId="20B414D4" w14:textId="77777777" w:rsidR="000A3C34" w:rsidRPr="0078097B" w:rsidRDefault="000A3C34" w:rsidP="000A3C34">
      <w:pPr>
        <w:rPr>
          <w:lang w:val="fr-FR"/>
        </w:rPr>
      </w:pPr>
      <w:r>
        <w:rPr>
          <w:lang w:val="fr-FR"/>
        </w:rPr>
        <w:t>Trouvée dans un établissement LBA, remployée dans la fabrication d'une cabane (</w:t>
      </w:r>
      <w:r w:rsidRPr="000A3C34">
        <w:rPr>
          <w:i/>
          <w:lang w:val="fr-FR"/>
        </w:rPr>
        <w:t>hut</w:t>
      </w:r>
      <w:r>
        <w:rPr>
          <w:lang w:val="fr-FR"/>
        </w:rPr>
        <w:t>) du LBA (BIB 3081)</w:t>
      </w:r>
    </w:p>
    <w:p w14:paraId="378FD7EA" w14:textId="77777777" w:rsidR="000A3C34" w:rsidRPr="0032190F" w:rsidRDefault="000A3C34" w:rsidP="00EA6DAD">
      <w:pPr>
        <w:jc w:val="both"/>
        <w:rPr>
          <w:lang w:val="fr-FR"/>
        </w:rPr>
      </w:pPr>
    </w:p>
    <w:p w14:paraId="245B101D" w14:textId="77777777" w:rsidR="00D47F44" w:rsidRPr="0032190F" w:rsidRDefault="00D47F44" w:rsidP="00EA6DAD">
      <w:pPr>
        <w:jc w:val="both"/>
        <w:rPr>
          <w:lang w:val="fr-FR"/>
        </w:rPr>
      </w:pPr>
    </w:p>
    <w:p w14:paraId="5485F5C9" w14:textId="77777777" w:rsidR="00D47F44" w:rsidRPr="00D52855" w:rsidRDefault="00D47F44" w:rsidP="00426FF9">
      <w:pPr>
        <w:pStyle w:val="Heading1"/>
        <w:rPr>
          <w:lang w:val="es-ES"/>
        </w:rPr>
      </w:pPr>
      <w:bookmarkStart w:id="1812" w:name="Sit_Talavera"/>
      <w:r w:rsidRPr="00D52855">
        <w:rPr>
          <w:lang w:val="es-ES"/>
        </w:rPr>
        <w:t>TALAVERA</w:t>
      </w:r>
      <w:r w:rsidR="00777A47" w:rsidRPr="00D52855">
        <w:rPr>
          <w:lang w:val="es-ES"/>
        </w:rPr>
        <w:t xml:space="preserve"> DE LA REINA</w:t>
      </w:r>
    </w:p>
    <w:bookmarkEnd w:id="1812"/>
    <w:p w14:paraId="32330446" w14:textId="77777777" w:rsidR="00D47F44" w:rsidRPr="00566234" w:rsidRDefault="00D47F44" w:rsidP="00EA6DAD">
      <w:pPr>
        <w:jc w:val="both"/>
        <w:rPr>
          <w:lang w:val="es-ES"/>
        </w:rPr>
      </w:pPr>
    </w:p>
    <w:p w14:paraId="6A37CC9D" w14:textId="7A9E13DA" w:rsidR="006552D0" w:rsidRDefault="00D47F44" w:rsidP="00AE6FC9">
      <w:pPr>
        <w:jc w:val="both"/>
        <w:rPr>
          <w:lang w:val="fr-FR"/>
        </w:rPr>
      </w:pPr>
      <w:r w:rsidRPr="005C62A5">
        <w:rPr>
          <w:lang w:val="es-ES"/>
        </w:rPr>
        <w:t xml:space="preserve">Talavera de la Reina. </w:t>
      </w:r>
      <w:r w:rsidR="006552D0" w:rsidRPr="006552D0">
        <w:rPr>
          <w:lang w:val="fr-FR"/>
        </w:rPr>
        <w:t xml:space="preserve">La stèle de Talavera de la Reina elle-même est située à 2,5 km au nord de la rivière, à la jonction avec l’affluent de l’Alberche (BIB 2868). </w:t>
      </w:r>
      <w:hyperlink r:id="rId4147" w:anchor="Cul_Extremadura_ctxt_reg_grp_Tage2" w:history="1">
        <w:r w:rsidR="006552D0" w:rsidRPr="007F709C">
          <w:rPr>
            <w:rStyle w:val="Hyperlink"/>
            <w:lang w:val="fr-FR"/>
          </w:rPr>
          <w:t>gr. du Tage 2</w:t>
        </w:r>
      </w:hyperlink>
      <w:r w:rsidR="006552D0" w:rsidRPr="007F709C">
        <w:rPr>
          <w:lang w:val="fr-FR"/>
        </w:rPr>
        <w:t xml:space="preserve"> </w:t>
      </w:r>
      <w:r w:rsidR="006552D0" w:rsidRPr="006552D0">
        <w:rPr>
          <w:lang w:val="fr-FR"/>
        </w:rPr>
        <w:t>(BIB 2868)</w:t>
      </w:r>
    </w:p>
    <w:p w14:paraId="79B1A568" w14:textId="77777777" w:rsidR="006552D0" w:rsidRDefault="006552D0" w:rsidP="00AE6FC9">
      <w:pPr>
        <w:jc w:val="both"/>
        <w:rPr>
          <w:lang w:val="fr-FR"/>
        </w:rPr>
      </w:pPr>
    </w:p>
    <w:p w14:paraId="2F238915" w14:textId="2BF1DDA6" w:rsidR="00D47F44" w:rsidRDefault="00B51AA7" w:rsidP="00EA6DAD">
      <w:pPr>
        <w:jc w:val="both"/>
        <w:rPr>
          <w:lang w:val="fr-FR"/>
        </w:rPr>
      </w:pPr>
      <w:r>
        <w:rPr>
          <w:lang w:val="fr-FR"/>
        </w:rPr>
        <w:t>R</w:t>
      </w:r>
      <w:r w:rsidR="00A16B95" w:rsidRPr="0032190F">
        <w:rPr>
          <w:lang w:val="fr-FR"/>
        </w:rPr>
        <w:t xml:space="preserve">eprésentation de </w:t>
      </w:r>
      <w:hyperlink r:id="rId4148" w:anchor="Cul_Extremadura_T_char" w:history="1">
        <w:r w:rsidR="00A16B95" w:rsidRPr="0032190F">
          <w:rPr>
            <w:rStyle w:val="Hyperlink"/>
            <w:lang w:val="fr-FR"/>
          </w:rPr>
          <w:t>char</w:t>
        </w:r>
      </w:hyperlink>
      <w:r w:rsidR="00CD5F57" w:rsidRPr="00CD5F57">
        <w:rPr>
          <w:lang w:val="fr-FR"/>
        </w:rPr>
        <w:t xml:space="preserve">, </w:t>
      </w:r>
      <w:hyperlink r:id="rId4149" w:anchor="Cul_Art_TAC_T_a_personnage" w:history="1">
        <w:r w:rsidR="00CD5F57" w:rsidRPr="00666BEE">
          <w:rPr>
            <w:rStyle w:val="Hyperlink"/>
            <w:lang w:val="fr-FR"/>
          </w:rPr>
          <w:t>personnage</w:t>
        </w:r>
      </w:hyperlink>
      <w:r w:rsidR="00CD5F57" w:rsidRPr="00CD5F57">
        <w:rPr>
          <w:lang w:val="fr-FR"/>
        </w:rPr>
        <w:t xml:space="preserve"> (peut-être à cornes)</w:t>
      </w:r>
      <w:r w:rsidR="002F064B">
        <w:rPr>
          <w:lang w:val="fr-FR"/>
        </w:rPr>
        <w:t xml:space="preserve"> peut-être vétu</w:t>
      </w:r>
      <w:r w:rsidR="00CD5F57" w:rsidRPr="00CD5F57">
        <w:rPr>
          <w:lang w:val="fr-FR"/>
        </w:rPr>
        <w:t xml:space="preserve">, </w:t>
      </w:r>
      <w:hyperlink r:id="rId4150" w:anchor="Cul_Art_TAC_T_t_lance" w:history="1">
        <w:r w:rsidR="00CD5F57" w:rsidRPr="00666BEE">
          <w:rPr>
            <w:rStyle w:val="Hyperlink"/>
            <w:lang w:val="fr-FR"/>
          </w:rPr>
          <w:t>lance</w:t>
        </w:r>
      </w:hyperlink>
      <w:r w:rsidR="00CD5F57" w:rsidRPr="00CD5F57">
        <w:rPr>
          <w:lang w:val="fr-FR"/>
        </w:rPr>
        <w:t xml:space="preserve"> pro</w:t>
      </w:r>
      <w:r w:rsidR="00CD5F57">
        <w:rPr>
          <w:lang w:val="fr-FR"/>
        </w:rPr>
        <w:t xml:space="preserve">bable, </w:t>
      </w:r>
      <w:hyperlink r:id="rId4151" w:anchor="Cul_Art_TAC_T_t_bouclier" w:history="1">
        <w:r w:rsidR="00CD5F57" w:rsidRPr="006E48F7">
          <w:rPr>
            <w:rStyle w:val="Hyperlink"/>
            <w:lang w:val="fr-FR"/>
          </w:rPr>
          <w:t>bouclier</w:t>
        </w:r>
      </w:hyperlink>
      <w:r w:rsidR="00CD5F57" w:rsidRPr="00CD5F57">
        <w:rPr>
          <w:lang w:val="fr-FR"/>
        </w:rPr>
        <w:t xml:space="preserve"> </w:t>
      </w:r>
      <w:r w:rsidR="00902365">
        <w:rPr>
          <w:lang w:val="fr-FR"/>
        </w:rPr>
        <w:t>en V</w:t>
      </w:r>
      <w:r w:rsidR="00CD5F57">
        <w:rPr>
          <w:lang w:val="fr-FR"/>
        </w:rPr>
        <w:t xml:space="preserve">, </w:t>
      </w:r>
      <w:hyperlink r:id="rId4152" w:anchor="Cul_Art_TAC_T_t_miroir" w:history="1">
        <w:r w:rsidR="00CD5F57" w:rsidRPr="00666BEE">
          <w:rPr>
            <w:rStyle w:val="Hyperlink"/>
            <w:lang w:val="fr-FR"/>
          </w:rPr>
          <w:t>miroir</w:t>
        </w:r>
      </w:hyperlink>
      <w:r w:rsidR="00A16B95" w:rsidRPr="0032190F">
        <w:rPr>
          <w:lang w:val="fr-FR"/>
        </w:rPr>
        <w:t xml:space="preserve"> (SS BIB)</w:t>
      </w:r>
      <w:r>
        <w:rPr>
          <w:lang w:val="fr-FR"/>
        </w:rPr>
        <w:t xml:space="preserve"> </w:t>
      </w:r>
      <w:r w:rsidR="009E4D1D" w:rsidRPr="009E4D1D">
        <w:rPr>
          <w:lang w:val="fr-FR"/>
        </w:rPr>
        <w:t xml:space="preserve">épée gr. </w:t>
      </w:r>
      <w:hyperlink r:id="rId4153" w:anchor="Cul_Extremadura_T_epee_typ_Brandherm07_M" w:history="1">
        <w:r w:rsidR="009E4D1D" w:rsidRPr="009E4D1D">
          <w:rPr>
            <w:rStyle w:val="Hyperlink"/>
            <w:lang w:val="fr-FR"/>
          </w:rPr>
          <w:t>M</w:t>
        </w:r>
      </w:hyperlink>
      <w:r w:rsidR="009E4D1D" w:rsidRPr="009E4D1D">
        <w:rPr>
          <w:lang w:val="fr-FR"/>
        </w:rPr>
        <w:t xml:space="preserve"> (Brandhem 2007)</w:t>
      </w:r>
    </w:p>
    <w:p w14:paraId="014EBFAD" w14:textId="77777777" w:rsidR="002E3DE4" w:rsidRDefault="002E3DE4" w:rsidP="00EA6DAD">
      <w:pPr>
        <w:jc w:val="both"/>
        <w:rPr>
          <w:lang w:val="fr-FR"/>
        </w:rPr>
      </w:pPr>
    </w:p>
    <w:p w14:paraId="451C098B" w14:textId="71FB0CFB" w:rsidR="002E3DE4" w:rsidRDefault="00000000" w:rsidP="00EA6DAD">
      <w:pPr>
        <w:jc w:val="both"/>
        <w:rPr>
          <w:lang w:val="fr-FR"/>
        </w:rPr>
      </w:pPr>
      <w:hyperlink r:id="rId4154" w:anchor="Cul_Extremadura_per_Celestino2011_IIIc" w:history="1">
        <w:r w:rsidR="002E3DE4" w:rsidRPr="00647A2A">
          <w:rPr>
            <w:rStyle w:val="Hyperlink"/>
            <w:lang w:val="fr-FR"/>
          </w:rPr>
          <w:t>type I</w:t>
        </w:r>
        <w:r w:rsidR="002E3DE4">
          <w:rPr>
            <w:rStyle w:val="Hyperlink"/>
            <w:lang w:val="fr-FR"/>
          </w:rPr>
          <w:t>IIC</w:t>
        </w:r>
      </w:hyperlink>
      <w:r w:rsidR="002E3DE4" w:rsidRPr="00647A2A">
        <w:rPr>
          <w:lang w:val="fr-FR"/>
        </w:rPr>
        <w:t xml:space="preserve"> (BIB 3063)</w:t>
      </w:r>
    </w:p>
    <w:p w14:paraId="5FA6EE17" w14:textId="77777777" w:rsidR="002E3DE4" w:rsidRDefault="002E3DE4" w:rsidP="00EA6DAD">
      <w:pPr>
        <w:jc w:val="both"/>
        <w:rPr>
          <w:lang w:val="fr-FR"/>
        </w:rPr>
      </w:pPr>
    </w:p>
    <w:p w14:paraId="2208D06F" w14:textId="77777777" w:rsidR="00B51AA7" w:rsidRDefault="00B51AA7" w:rsidP="00EA6DAD">
      <w:pPr>
        <w:jc w:val="both"/>
        <w:rPr>
          <w:lang w:val="fr-FR"/>
        </w:rPr>
      </w:pPr>
    </w:p>
    <w:p w14:paraId="4730F144" w14:textId="77777777" w:rsidR="00B51AA7" w:rsidRDefault="00B51AA7" w:rsidP="00B51AA7">
      <w:pPr>
        <w:pStyle w:val="Heading2"/>
      </w:pPr>
      <w:bookmarkStart w:id="1813" w:name="Sit_Talavera_mp"/>
      <w:r>
        <w:t>matière première</w:t>
      </w:r>
    </w:p>
    <w:bookmarkEnd w:id="1813"/>
    <w:p w14:paraId="3BA4875C" w14:textId="77777777" w:rsidR="00B51AA7" w:rsidRDefault="00B51AA7" w:rsidP="00EA6DAD">
      <w:pPr>
        <w:jc w:val="both"/>
        <w:rPr>
          <w:lang w:val="fr-FR"/>
        </w:rPr>
      </w:pPr>
      <w:r>
        <w:rPr>
          <w:lang w:val="fr-FR"/>
        </w:rPr>
        <w:t xml:space="preserve">La matière première du support vient de 20/25 km du site de découverte (BIB 2172) </w:t>
      </w:r>
    </w:p>
    <w:p w14:paraId="31E99D1A" w14:textId="77777777" w:rsidR="00B51AA7" w:rsidRDefault="00B51AA7" w:rsidP="00EA6DAD">
      <w:pPr>
        <w:jc w:val="both"/>
        <w:rPr>
          <w:lang w:val="fr-FR"/>
        </w:rPr>
      </w:pPr>
    </w:p>
    <w:p w14:paraId="6A3CCFA0" w14:textId="77777777" w:rsidR="00B51AA7" w:rsidRDefault="00B51AA7" w:rsidP="00B51AA7">
      <w:pPr>
        <w:pStyle w:val="Heading2"/>
      </w:pPr>
      <w:r>
        <w:t>contexte</w:t>
      </w:r>
    </w:p>
    <w:p w14:paraId="39F61D85" w14:textId="77777777" w:rsidR="00B51AA7" w:rsidRDefault="00B51AA7" w:rsidP="00EA6DAD">
      <w:pPr>
        <w:jc w:val="both"/>
        <w:rPr>
          <w:lang w:val="fr-FR"/>
        </w:rPr>
      </w:pPr>
      <w:r w:rsidRPr="0032190F">
        <w:rPr>
          <w:lang w:val="fr-FR"/>
        </w:rPr>
        <w:t xml:space="preserve">Stèle ibérique qui est le remploi d’un menhir ou d’une statues-menhir (BIB 2172) </w:t>
      </w:r>
      <w:r>
        <w:rPr>
          <w:lang w:val="fr-FR"/>
        </w:rPr>
        <w:t>datée du Néolithique final ? (SS BIB).</w:t>
      </w:r>
    </w:p>
    <w:p w14:paraId="31D73C7A" w14:textId="77777777" w:rsidR="00B51AA7" w:rsidRPr="0032190F" w:rsidRDefault="00B51AA7" w:rsidP="00EA6DAD">
      <w:pPr>
        <w:jc w:val="both"/>
        <w:rPr>
          <w:lang w:val="fr-FR"/>
        </w:rPr>
      </w:pPr>
    </w:p>
    <w:p w14:paraId="2937E0E6" w14:textId="77777777" w:rsidR="00D47F44" w:rsidRPr="0032190F" w:rsidRDefault="00D47F44" w:rsidP="00426FF9">
      <w:pPr>
        <w:pStyle w:val="Heading1"/>
      </w:pPr>
      <w:bookmarkStart w:id="1814" w:name="Sit_Magacela"/>
      <w:r w:rsidRPr="0032190F">
        <w:t>MAGACELA</w:t>
      </w:r>
    </w:p>
    <w:bookmarkEnd w:id="1814"/>
    <w:p w14:paraId="5FBBA375" w14:textId="77777777" w:rsidR="00A31473" w:rsidRPr="0032190F" w:rsidRDefault="00A31473" w:rsidP="00EA6DAD">
      <w:pPr>
        <w:jc w:val="both"/>
        <w:rPr>
          <w:lang w:val="fr-FR"/>
        </w:rPr>
      </w:pPr>
    </w:p>
    <w:p w14:paraId="3C7A996B" w14:textId="77777777" w:rsidR="00D47F44" w:rsidRDefault="00D47F44" w:rsidP="00EA6DAD">
      <w:pPr>
        <w:jc w:val="both"/>
        <w:rPr>
          <w:lang w:val="fr-FR"/>
        </w:rPr>
      </w:pPr>
      <w:r w:rsidRPr="0032190F">
        <w:rPr>
          <w:lang w:val="fr-FR"/>
        </w:rPr>
        <w:t xml:space="preserve">Stèle ibérique qui est le </w:t>
      </w:r>
      <w:r w:rsidR="00AF0AA0">
        <w:rPr>
          <w:lang w:val="fr-FR"/>
        </w:rPr>
        <w:t xml:space="preserve">Personnage avec un casque à cornes (SS BIB) talon de lance et fer de lance de type Huelva (PYM com. pers., 2019) </w:t>
      </w:r>
    </w:p>
    <w:p w14:paraId="465C7683" w14:textId="7E3A45CD" w:rsidR="001F0B99" w:rsidRDefault="00512844" w:rsidP="00EA6DAD">
      <w:pPr>
        <w:jc w:val="both"/>
        <w:rPr>
          <w:lang w:val="fr-FR"/>
        </w:rPr>
      </w:pPr>
      <w:r>
        <w:rPr>
          <w:lang w:val="fr-FR"/>
        </w:rPr>
        <w:t>ponctations (SS BIB)</w:t>
      </w:r>
      <w:r w:rsidR="009E4D1D">
        <w:rPr>
          <w:lang w:val="fr-FR"/>
        </w:rPr>
        <w:t xml:space="preserve"> </w:t>
      </w:r>
      <w:r w:rsidR="009E4D1D" w:rsidRPr="009E4D1D">
        <w:rPr>
          <w:lang w:val="fr-FR"/>
        </w:rPr>
        <w:t xml:space="preserve">épée gr. </w:t>
      </w:r>
      <w:hyperlink r:id="rId4155" w:anchor="Cul_Extremadura_T_epee_typ_Brandherm07_K" w:history="1">
        <w:r w:rsidR="009E4D1D" w:rsidRPr="005C62A5">
          <w:rPr>
            <w:rStyle w:val="Hyperlink"/>
            <w:lang w:val="fr-FR"/>
          </w:rPr>
          <w:t>K</w:t>
        </w:r>
      </w:hyperlink>
      <w:r w:rsidR="009E4D1D" w:rsidRPr="005C62A5">
        <w:rPr>
          <w:lang w:val="fr-FR"/>
        </w:rPr>
        <w:t xml:space="preserve"> (Brandhem 2007)</w:t>
      </w:r>
    </w:p>
    <w:p w14:paraId="643B54DB" w14:textId="77777777" w:rsidR="002E3DE4" w:rsidRDefault="002E3DE4" w:rsidP="00EA6DAD">
      <w:pPr>
        <w:jc w:val="both"/>
        <w:rPr>
          <w:lang w:val="fr-FR"/>
        </w:rPr>
      </w:pPr>
    </w:p>
    <w:p w14:paraId="53334A85" w14:textId="01A3DA0D" w:rsidR="002E3DE4" w:rsidRPr="005C62A5" w:rsidRDefault="00000000" w:rsidP="00EA6DAD">
      <w:pPr>
        <w:jc w:val="both"/>
        <w:rPr>
          <w:lang w:val="fr-FR"/>
        </w:rPr>
      </w:pPr>
      <w:hyperlink r:id="rId4156" w:anchor="Cul_Extremadura_per_Celestino2011_IIIc" w:history="1">
        <w:r w:rsidR="002E3DE4" w:rsidRPr="00647A2A">
          <w:rPr>
            <w:rStyle w:val="Hyperlink"/>
            <w:lang w:val="fr-FR"/>
          </w:rPr>
          <w:t>type I</w:t>
        </w:r>
        <w:r w:rsidR="002E3DE4">
          <w:rPr>
            <w:rStyle w:val="Hyperlink"/>
            <w:lang w:val="fr-FR"/>
          </w:rPr>
          <w:t>IIC</w:t>
        </w:r>
      </w:hyperlink>
      <w:r w:rsidR="002E3DE4" w:rsidRPr="00647A2A">
        <w:rPr>
          <w:lang w:val="fr-FR"/>
        </w:rPr>
        <w:t xml:space="preserve"> (BIB 3063)</w:t>
      </w:r>
    </w:p>
    <w:p w14:paraId="71BEBEE8" w14:textId="77777777" w:rsidR="000A3C34" w:rsidRPr="005C62A5" w:rsidRDefault="000A3C34" w:rsidP="00EA6DAD">
      <w:pPr>
        <w:jc w:val="both"/>
        <w:rPr>
          <w:lang w:val="fr-FR"/>
        </w:rPr>
      </w:pPr>
    </w:p>
    <w:p w14:paraId="3DAECE61" w14:textId="77777777" w:rsidR="000A3C34" w:rsidRDefault="000A3C34" w:rsidP="000A3C34">
      <w:pPr>
        <w:pStyle w:val="Heading2"/>
      </w:pPr>
      <w:bookmarkStart w:id="1815" w:name="Sit_Magacela_ctx"/>
      <w:r>
        <w:t>contexte</w:t>
      </w:r>
    </w:p>
    <w:bookmarkEnd w:id="1815"/>
    <w:p w14:paraId="76304211" w14:textId="77777777" w:rsidR="000A3C34" w:rsidRPr="000A3C34" w:rsidRDefault="000A3C34" w:rsidP="00EA6DAD">
      <w:pPr>
        <w:jc w:val="both"/>
        <w:rPr>
          <w:lang w:val="fr-FR"/>
        </w:rPr>
      </w:pPr>
      <w:r w:rsidRPr="0032190F">
        <w:rPr>
          <w:lang w:val="fr-FR"/>
        </w:rPr>
        <w:t>remploi d’un menhir ou d’une statues-menhir (BIB 2172)</w:t>
      </w:r>
      <w:r w:rsidR="005C62A5">
        <w:rPr>
          <w:lang w:val="fr-FR"/>
        </w:rPr>
        <w:t xml:space="preserve"> </w:t>
      </w:r>
      <w:r>
        <w:rPr>
          <w:lang w:val="fr-FR"/>
        </w:rPr>
        <w:t>Au pied d'une colline montrant un chateau médieval et auparavant des traces d'occupations dès le LBA (BIB 3081)</w:t>
      </w:r>
    </w:p>
    <w:p w14:paraId="3463766B" w14:textId="77777777" w:rsidR="00512844" w:rsidRPr="000A3C34" w:rsidRDefault="00512844" w:rsidP="00EA6DAD">
      <w:pPr>
        <w:jc w:val="both"/>
        <w:rPr>
          <w:lang w:val="fr-FR"/>
        </w:rPr>
      </w:pPr>
    </w:p>
    <w:p w14:paraId="66C2C49B" w14:textId="77777777" w:rsidR="001F0B99" w:rsidRPr="005C62A5" w:rsidRDefault="001F0B99" w:rsidP="001F0B99">
      <w:pPr>
        <w:pStyle w:val="Heading2"/>
      </w:pPr>
      <w:r w:rsidRPr="005C62A5">
        <w:t>datation</w:t>
      </w:r>
    </w:p>
    <w:p w14:paraId="58FD5110" w14:textId="5FA5518D" w:rsidR="001F0B99" w:rsidRPr="005C62A5" w:rsidRDefault="00000000" w:rsidP="001F0B99">
      <w:pPr>
        <w:rPr>
          <w:lang w:val="fr-FR"/>
        </w:rPr>
      </w:pPr>
      <w:hyperlink r:id="rId4157" w:anchor="Cul_Extremadura_per_fases_Final" w:history="1">
        <w:r w:rsidR="001F0B99" w:rsidRPr="005C62A5">
          <w:rPr>
            <w:rStyle w:val="Hyperlink"/>
            <w:lang w:val="fr-FR"/>
          </w:rPr>
          <w:t>Phase finale</w:t>
        </w:r>
      </w:hyperlink>
      <w:r w:rsidR="001F0B99" w:rsidRPr="005C62A5">
        <w:rPr>
          <w:lang w:val="fr-FR"/>
        </w:rPr>
        <w:t xml:space="preserve"> (BIB 2868)</w:t>
      </w:r>
    </w:p>
    <w:p w14:paraId="091BBC17" w14:textId="77777777" w:rsidR="001F0B99" w:rsidRPr="005C62A5" w:rsidRDefault="001F0B99" w:rsidP="00EA6DAD">
      <w:pPr>
        <w:jc w:val="both"/>
        <w:rPr>
          <w:lang w:val="fr-FR"/>
        </w:rPr>
      </w:pPr>
    </w:p>
    <w:p w14:paraId="080B79B4" w14:textId="77777777" w:rsidR="00D47F44" w:rsidRPr="005C62A5" w:rsidRDefault="00D47F44" w:rsidP="00EA6DAD">
      <w:pPr>
        <w:jc w:val="both"/>
        <w:rPr>
          <w:lang w:val="fr-FR"/>
        </w:rPr>
      </w:pPr>
    </w:p>
    <w:p w14:paraId="3B489C79" w14:textId="77777777" w:rsidR="0078097B" w:rsidRPr="005C62A5" w:rsidRDefault="0078097B" w:rsidP="00426FF9">
      <w:pPr>
        <w:pStyle w:val="Heading1"/>
      </w:pPr>
      <w:bookmarkStart w:id="1816" w:name="Sit_Mogelos"/>
      <w:r w:rsidRPr="005C62A5">
        <w:t>MOGUELOS</w:t>
      </w:r>
      <w:bookmarkEnd w:id="1816"/>
    </w:p>
    <w:p w14:paraId="6BA79CA1" w14:textId="77777777" w:rsidR="0078097B" w:rsidRPr="005C62A5" w:rsidRDefault="0078097B" w:rsidP="00EA6DAD">
      <w:pPr>
        <w:jc w:val="both"/>
        <w:rPr>
          <w:sz w:val="20"/>
          <w:lang w:val="fr-FR"/>
        </w:rPr>
      </w:pPr>
      <w:r w:rsidRPr="005C62A5">
        <w:rPr>
          <w:sz w:val="20"/>
          <w:lang w:val="fr-FR"/>
        </w:rPr>
        <w:t>Moguëlos</w:t>
      </w:r>
    </w:p>
    <w:p w14:paraId="1830C20E" w14:textId="77777777" w:rsidR="0078097B" w:rsidRPr="005C62A5" w:rsidRDefault="0078097B" w:rsidP="00EA6DAD">
      <w:pPr>
        <w:jc w:val="both"/>
        <w:rPr>
          <w:lang w:val="fr-FR"/>
        </w:rPr>
      </w:pPr>
    </w:p>
    <w:p w14:paraId="2191466A" w14:textId="77777777" w:rsidR="0078097B" w:rsidRPr="005C62A5" w:rsidRDefault="0078097B" w:rsidP="00EA6DAD">
      <w:pPr>
        <w:jc w:val="both"/>
        <w:rPr>
          <w:lang w:val="fr-FR"/>
        </w:rPr>
      </w:pPr>
      <w:r w:rsidRPr="005C62A5">
        <w:rPr>
          <w:lang w:val="fr-FR"/>
        </w:rPr>
        <w:t xml:space="preserve">Art rupestre poignards </w:t>
      </w:r>
      <w:r w:rsidR="00201773" w:rsidRPr="005C62A5">
        <w:rPr>
          <w:lang w:val="fr-FR"/>
        </w:rPr>
        <w:t xml:space="preserve">campaniformes </w:t>
      </w:r>
    </w:p>
    <w:p w14:paraId="5D47143E" w14:textId="77777777" w:rsidR="0078097B" w:rsidRPr="005C62A5" w:rsidRDefault="0078097B" w:rsidP="00EA6DAD">
      <w:pPr>
        <w:jc w:val="both"/>
        <w:rPr>
          <w:lang w:val="fr-FR"/>
        </w:rPr>
      </w:pPr>
    </w:p>
    <w:p w14:paraId="0AE07029" w14:textId="77777777" w:rsidR="00A31473" w:rsidRPr="005C62A5" w:rsidRDefault="00A31473" w:rsidP="00426FF9">
      <w:pPr>
        <w:pStyle w:val="Heading1"/>
      </w:pPr>
      <w:bookmarkStart w:id="1817" w:name="Sit_Cancho_Roano"/>
      <w:r w:rsidRPr="005C62A5">
        <w:t>CANCHO ROANO</w:t>
      </w:r>
    </w:p>
    <w:bookmarkEnd w:id="1817"/>
    <w:p w14:paraId="5F3B7C01" w14:textId="77777777" w:rsidR="00A31473" w:rsidRPr="005C62A5" w:rsidRDefault="00A31473" w:rsidP="00EA6DAD">
      <w:pPr>
        <w:jc w:val="both"/>
        <w:rPr>
          <w:lang w:val="fr-FR"/>
        </w:rPr>
      </w:pPr>
    </w:p>
    <w:p w14:paraId="08112B87" w14:textId="77777777" w:rsidR="008D5BFA" w:rsidRPr="005C62A5" w:rsidRDefault="00B27D2E" w:rsidP="00A31473">
      <w:pPr>
        <w:jc w:val="both"/>
        <w:rPr>
          <w:lang w:val="fr-FR"/>
        </w:rPr>
      </w:pPr>
      <w:r w:rsidRPr="005C62A5">
        <w:rPr>
          <w:lang w:val="fr-FR"/>
        </w:rPr>
        <w:t>Cancho Roano (</w:t>
      </w:r>
      <w:r w:rsidRPr="005C62A5">
        <w:rPr>
          <w:szCs w:val="18"/>
          <w:lang w:val="fr-FR" w:eastAsia="en-GB"/>
        </w:rPr>
        <w:t>Zalamea de la Serena</w:t>
      </w:r>
      <w:r w:rsidR="001972AD" w:rsidRPr="005C62A5">
        <w:rPr>
          <w:szCs w:val="18"/>
          <w:lang w:val="fr-FR" w:eastAsia="en-GB"/>
        </w:rPr>
        <w:t>, Badajoz</w:t>
      </w:r>
      <w:r w:rsidRPr="005C62A5">
        <w:rPr>
          <w:szCs w:val="18"/>
          <w:lang w:val="fr-FR" w:eastAsia="en-GB"/>
        </w:rPr>
        <w:t>)</w:t>
      </w:r>
      <w:r w:rsidR="008D5BFA" w:rsidRPr="005C62A5">
        <w:rPr>
          <w:szCs w:val="18"/>
          <w:lang w:val="fr-FR" w:eastAsia="en-GB"/>
        </w:rPr>
        <w:t xml:space="preserve"> </w:t>
      </w:r>
    </w:p>
    <w:p w14:paraId="15BF8282" w14:textId="77777777" w:rsidR="00FF7FAA" w:rsidRPr="005C62A5" w:rsidRDefault="00FF7FAA" w:rsidP="00A31473">
      <w:pPr>
        <w:jc w:val="both"/>
        <w:rPr>
          <w:lang w:val="fr-FR"/>
        </w:rPr>
      </w:pPr>
    </w:p>
    <w:p w14:paraId="6EFE6BFF" w14:textId="77777777" w:rsidR="00FF7FAA" w:rsidRDefault="00FF7FAA" w:rsidP="00A31473">
      <w:pPr>
        <w:jc w:val="both"/>
        <w:rPr>
          <w:lang w:val="fr-FR"/>
        </w:rPr>
      </w:pPr>
      <w:r>
        <w:rPr>
          <w:lang w:val="fr-FR"/>
        </w:rPr>
        <w:t>présence de système pondéral phénicien (BIB 3006)</w:t>
      </w:r>
    </w:p>
    <w:p w14:paraId="31820D60" w14:textId="523F48F5" w:rsidR="00D74220" w:rsidRDefault="00D74220" w:rsidP="00A31473">
      <w:pPr>
        <w:jc w:val="both"/>
        <w:rPr>
          <w:lang w:val="fr-FR"/>
        </w:rPr>
      </w:pPr>
    </w:p>
    <w:p w14:paraId="60DEB0C0" w14:textId="5A7FED65" w:rsidR="00630C4A" w:rsidRDefault="00630C4A" w:rsidP="00630C4A">
      <w:pPr>
        <w:pStyle w:val="Heading2"/>
      </w:pPr>
      <w:bookmarkStart w:id="1818" w:name="Sit_Cancho_Roano_palais"/>
      <w:r>
        <w:t>palais-sanctuaire</w:t>
      </w:r>
    </w:p>
    <w:bookmarkEnd w:id="1818"/>
    <w:p w14:paraId="78C330CD" w14:textId="660ECC96" w:rsidR="00630C4A" w:rsidRPr="00630C4A" w:rsidRDefault="00630C4A" w:rsidP="00A31473">
      <w:pPr>
        <w:jc w:val="both"/>
        <w:rPr>
          <w:sz w:val="20"/>
          <w:lang w:val="fr-FR"/>
        </w:rPr>
      </w:pPr>
      <w:r w:rsidRPr="00630C4A">
        <w:rPr>
          <w:i/>
          <w:iCs/>
          <w:sz w:val="20"/>
          <w:lang w:val="fr-FR"/>
        </w:rPr>
        <w:t>palace-sanctuary</w:t>
      </w:r>
      <w:r w:rsidRPr="00630C4A">
        <w:rPr>
          <w:sz w:val="20"/>
          <w:lang w:val="fr-FR"/>
        </w:rPr>
        <w:t xml:space="preserve"> (BIB 3611)</w:t>
      </w:r>
    </w:p>
    <w:p w14:paraId="6E9E7A46" w14:textId="4A2947B4" w:rsidR="00630C4A" w:rsidRDefault="00630C4A" w:rsidP="00A31473">
      <w:pPr>
        <w:jc w:val="both"/>
        <w:rPr>
          <w:lang w:val="fr-FR"/>
        </w:rPr>
      </w:pPr>
    </w:p>
    <w:p w14:paraId="2CB09517" w14:textId="3DD3B06D" w:rsidR="00406AFD" w:rsidRDefault="00406AFD" w:rsidP="00A31473">
      <w:pPr>
        <w:jc w:val="both"/>
        <w:rPr>
          <w:lang w:val="fr-FR"/>
        </w:rPr>
      </w:pPr>
      <w:r>
        <w:rPr>
          <w:lang w:val="fr-FR"/>
        </w:rPr>
        <w:lastRenderedPageBreak/>
        <w:t>C</w:t>
      </w:r>
      <w:r w:rsidRPr="00406AFD">
        <w:rPr>
          <w:lang w:val="fr-FR"/>
        </w:rPr>
        <w:t xml:space="preserve">onstruit au Ve siècle av. </w:t>
      </w:r>
      <w:r w:rsidRPr="00406AFD">
        <w:rPr>
          <w:lang w:val="en-GB"/>
        </w:rPr>
        <w:t xml:space="preserve">J.-C. (CR A) (Fig. 3) (Celestino 2001a : 387, 2001b : 54). </w:t>
      </w:r>
      <w:r w:rsidRPr="00406AFD">
        <w:rPr>
          <w:lang w:val="fr-FR"/>
        </w:rPr>
        <w:t xml:space="preserve">Le palais-sanctuaire a connu plusieurs phases de construction entre le VIIe et le début du Ve siècle avant J.-C. et trouve son origine dans une structure circulaire en pierre et torchis de 3 m de diamètre (CR D) datant de la fin du IXe et du début du VIIIe siècle avant J.-C.2. Cette structure a été interprétée comme un bâtiment sacré ou un aménagement monumental en pierre (Celestino 2001c : 21-26 ; Jiménez Ávila 2009 : 71-74). </w:t>
      </w:r>
      <w:r>
        <w:rPr>
          <w:lang w:val="fr-FR"/>
        </w:rPr>
        <w:t>(BIB 3611)</w:t>
      </w:r>
    </w:p>
    <w:p w14:paraId="6547D98A" w14:textId="46EEE8CE" w:rsidR="00D74220" w:rsidRDefault="00D74220" w:rsidP="00A31473">
      <w:pPr>
        <w:jc w:val="both"/>
        <w:rPr>
          <w:lang w:val="fr-FR"/>
        </w:rPr>
      </w:pPr>
      <w:r>
        <w:rPr>
          <w:lang w:val="fr-FR"/>
        </w:rPr>
        <w:t xml:space="preserve">Le </w:t>
      </w:r>
      <w:r w:rsidRPr="00D74220">
        <w:rPr>
          <w:i/>
          <w:lang w:val="fr-FR"/>
        </w:rPr>
        <w:t>Sancta Santorum</w:t>
      </w:r>
      <w:r>
        <w:rPr>
          <w:lang w:val="fr-FR"/>
        </w:rPr>
        <w:t xml:space="preserve"> est un sanctuaire situé très au Nord de la sphère de Tartessos mais qui lui serait lié </w:t>
      </w:r>
      <w:r w:rsidRPr="00D74220">
        <w:rPr>
          <w:lang w:val="fr-FR"/>
        </w:rPr>
        <w:t>(BIB Arqueomania, TV3, 2020)</w:t>
      </w:r>
      <w:r>
        <w:rPr>
          <w:lang w:val="fr-FR"/>
        </w:rPr>
        <w:t xml:space="preserve">. Superposition d'un autel en peau de boeuf sur un autel, plus ancien, en </w:t>
      </w:r>
      <w:r w:rsidRPr="00D74220">
        <w:rPr>
          <w:rFonts w:ascii="Symbol" w:hAnsi="Symbol"/>
          <w:lang w:val="fr-FR"/>
        </w:rPr>
        <w:t></w:t>
      </w:r>
      <w:r>
        <w:rPr>
          <w:lang w:val="fr-FR"/>
        </w:rPr>
        <w:t xml:space="preserve"> [proche des signes du Mailhac I</w:t>
      </w:r>
      <w:r w:rsidR="00BE4758">
        <w:rPr>
          <w:lang w:val="fr-FR"/>
        </w:rPr>
        <w:t>, v. Scandinavie</w:t>
      </w:r>
      <w:r>
        <w:rPr>
          <w:lang w:val="fr-FR"/>
        </w:rPr>
        <w:t xml:space="preserve">] </w:t>
      </w:r>
      <w:r w:rsidRPr="00D74220">
        <w:rPr>
          <w:lang w:val="fr-FR"/>
        </w:rPr>
        <w:t>(BIB Arqueomania, TV3, 2020)</w:t>
      </w:r>
      <w:r w:rsidR="00BE4758">
        <w:rPr>
          <w:lang w:val="fr-FR"/>
        </w:rPr>
        <w:t xml:space="preserve"> </w:t>
      </w:r>
      <w:r w:rsidR="00BE4758" w:rsidRPr="00BE4758">
        <w:rPr>
          <w:lang w:val="fr-FR"/>
        </w:rPr>
        <w:t xml:space="preserve">[ ? </w:t>
      </w:r>
      <w:r w:rsidR="00BE4758" w:rsidRPr="0032190F">
        <w:rPr>
          <w:lang w:val="fr-FR"/>
        </w:rPr>
        <w:t xml:space="preserve">Fin du 8e aec, autel en forme de </w:t>
      </w:r>
      <w:hyperlink r:id="rId4158" w:anchor="Cul_Precoloniale_Obj_ling_peau_boeuf" w:history="1">
        <w:r w:rsidR="00BE4758">
          <w:rPr>
            <w:rStyle w:val="Hyperlink"/>
            <w:lang w:val="fr-FR"/>
          </w:rPr>
          <w:t>p</w:t>
        </w:r>
        <w:r w:rsidR="00BE4758" w:rsidRPr="00BA23B0">
          <w:rPr>
            <w:rStyle w:val="Hyperlink"/>
            <w:lang w:val="fr-FR"/>
          </w:rPr>
          <w:t>eau de boeu</w:t>
        </w:r>
        <w:r w:rsidR="001800FD">
          <w:rPr>
            <w:rStyle w:val="Hyperlink"/>
            <w:lang w:val="fr-FR"/>
          </w:rPr>
          <w:t>f (PDB)</w:t>
        </w:r>
      </w:hyperlink>
      <w:r w:rsidR="00BE4758" w:rsidRPr="0032190F">
        <w:rPr>
          <w:lang w:val="fr-FR"/>
        </w:rPr>
        <w:t>, première phase médio-orientale ? ] (BIB "Territorio, poblament a plana occidentale ...", 2017, groupe d'archéologie du Ponent)</w:t>
      </w:r>
      <w:r w:rsidR="00BE4758">
        <w:rPr>
          <w:lang w:val="fr-FR"/>
        </w:rPr>
        <w:t xml:space="preserve">, v. </w:t>
      </w:r>
      <w:hyperlink r:id="rId4159" w:anchor="Sit_Salamine_Chypre" w:history="1">
        <w:r w:rsidR="00BE4758" w:rsidRPr="00CA4462">
          <w:rPr>
            <w:rStyle w:val="Hyperlink"/>
            <w:lang w:val="fr-FR"/>
          </w:rPr>
          <w:t>Salamine</w:t>
        </w:r>
      </w:hyperlink>
    </w:p>
    <w:p w14:paraId="10716FC8" w14:textId="07054916" w:rsidR="00BE4758" w:rsidRDefault="00630C4A" w:rsidP="00A31473">
      <w:pPr>
        <w:jc w:val="both"/>
        <w:rPr>
          <w:lang w:val="fr-FR"/>
        </w:rPr>
      </w:pPr>
      <w:r>
        <w:rPr>
          <w:lang w:val="fr-FR"/>
        </w:rPr>
        <w:t xml:space="preserve">v. </w:t>
      </w:r>
      <w:hyperlink r:id="rId4160" w:anchor="Sit_Tartessos" w:history="1">
        <w:r w:rsidRPr="00630C4A">
          <w:rPr>
            <w:rStyle w:val="Hyperlink"/>
            <w:lang w:val="fr-FR"/>
          </w:rPr>
          <w:t>Tartessos</w:t>
        </w:r>
      </w:hyperlink>
    </w:p>
    <w:p w14:paraId="668B3C9A" w14:textId="77777777" w:rsidR="00630C4A" w:rsidRDefault="00630C4A" w:rsidP="00A31473">
      <w:pPr>
        <w:jc w:val="both"/>
        <w:rPr>
          <w:lang w:val="fr-FR"/>
        </w:rPr>
      </w:pPr>
    </w:p>
    <w:p w14:paraId="6ADA0DAA" w14:textId="77777777" w:rsidR="00BE4758" w:rsidRDefault="00BE4758" w:rsidP="00BE4758">
      <w:pPr>
        <w:pStyle w:val="Heading2"/>
      </w:pPr>
      <w:bookmarkStart w:id="1819" w:name="Sit_Cancho_Roano_stele"/>
      <w:r>
        <w:t>stèle</w:t>
      </w:r>
    </w:p>
    <w:bookmarkEnd w:id="1819"/>
    <w:p w14:paraId="4A4B33EF" w14:textId="77777777" w:rsidR="00BE4758" w:rsidRDefault="00BE4758" w:rsidP="00BE4758">
      <w:pPr>
        <w:rPr>
          <w:lang w:val="fr-FR"/>
        </w:rPr>
      </w:pPr>
    </w:p>
    <w:p w14:paraId="4214375C" w14:textId="07C5F61A" w:rsidR="00BE4758" w:rsidRDefault="00000000" w:rsidP="00BE4758">
      <w:pPr>
        <w:jc w:val="both"/>
        <w:rPr>
          <w:lang w:val="fr-FR"/>
        </w:rPr>
      </w:pPr>
      <w:hyperlink r:id="rId4161" w:anchor="Cul_Art_TAC_T_a_personnage" w:history="1">
        <w:r w:rsidR="00BE4758" w:rsidRPr="00666BEE">
          <w:rPr>
            <w:rStyle w:val="Hyperlink"/>
            <w:lang w:val="fr-FR"/>
          </w:rPr>
          <w:t>personnage</w:t>
        </w:r>
      </w:hyperlink>
      <w:r w:rsidR="00BE4758" w:rsidRPr="00437967">
        <w:rPr>
          <w:lang w:val="fr-FR"/>
        </w:rPr>
        <w:t xml:space="preserve">, </w:t>
      </w:r>
      <w:hyperlink r:id="rId4162" w:anchor="Cul_Art_TAC_T_t_bouclier" w:history="1">
        <w:r w:rsidR="00BE4758" w:rsidRPr="006E48F7">
          <w:rPr>
            <w:rStyle w:val="Hyperlink"/>
            <w:lang w:val="fr-FR"/>
          </w:rPr>
          <w:t>bouclier</w:t>
        </w:r>
      </w:hyperlink>
      <w:r w:rsidR="00BE4758" w:rsidRPr="00437967">
        <w:rPr>
          <w:lang w:val="fr-FR"/>
        </w:rPr>
        <w:t xml:space="preserve">, </w:t>
      </w:r>
      <w:hyperlink r:id="rId4163" w:anchor="Cul_Art_TAC_T_t_epee" w:history="1">
        <w:r w:rsidR="00BE4758" w:rsidRPr="00666BEE">
          <w:rPr>
            <w:rStyle w:val="Hyperlink"/>
            <w:lang w:val="fr-FR"/>
          </w:rPr>
          <w:t>épée</w:t>
        </w:r>
      </w:hyperlink>
      <w:r w:rsidR="00BE4758" w:rsidRPr="00437967">
        <w:rPr>
          <w:lang w:val="fr-FR"/>
        </w:rPr>
        <w:t xml:space="preserve">, </w:t>
      </w:r>
      <w:hyperlink r:id="rId4164" w:anchor="Cul_Art_TAC_T_t_miroir" w:history="1">
        <w:r w:rsidR="00BE4758" w:rsidRPr="00666BEE">
          <w:rPr>
            <w:rStyle w:val="Hyperlink"/>
            <w:lang w:val="fr-FR"/>
          </w:rPr>
          <w:t>miroir</w:t>
        </w:r>
      </w:hyperlink>
      <w:r w:rsidR="00BE4758" w:rsidRPr="00437967">
        <w:rPr>
          <w:lang w:val="fr-FR"/>
        </w:rPr>
        <w:t xml:space="preserve"> (SS BIB)</w:t>
      </w:r>
      <w:r w:rsidR="00BE4758">
        <w:rPr>
          <w:lang w:val="fr-FR"/>
        </w:rPr>
        <w:t xml:space="preserve"> </w:t>
      </w:r>
      <w:r w:rsidR="00BE4758" w:rsidRPr="009E4D1D">
        <w:rPr>
          <w:lang w:val="fr-FR"/>
        </w:rPr>
        <w:t xml:space="preserve">épée gr. </w:t>
      </w:r>
      <w:hyperlink r:id="rId4165" w:anchor="Cul_Extremadura_T_epee_typ_Brandherm07_H" w:history="1">
        <w:r w:rsidR="00BE4758" w:rsidRPr="009E4D1D">
          <w:rPr>
            <w:rStyle w:val="Hyperlink"/>
            <w:lang w:val="fr-FR"/>
          </w:rPr>
          <w:t>H</w:t>
        </w:r>
      </w:hyperlink>
      <w:r w:rsidR="00BE4758" w:rsidRPr="009E4D1D">
        <w:rPr>
          <w:lang w:val="fr-FR"/>
        </w:rPr>
        <w:t xml:space="preserve"> (Brandhem 2007)</w:t>
      </w:r>
    </w:p>
    <w:p w14:paraId="1C9C8E9A" w14:textId="77777777" w:rsidR="002E3DE4" w:rsidRDefault="002E3DE4" w:rsidP="00BE4758">
      <w:pPr>
        <w:jc w:val="both"/>
        <w:rPr>
          <w:lang w:val="fr-FR"/>
        </w:rPr>
      </w:pPr>
    </w:p>
    <w:p w14:paraId="3D177D0B" w14:textId="70D186F0" w:rsidR="002E3DE4" w:rsidRDefault="00000000" w:rsidP="00BE4758">
      <w:pPr>
        <w:jc w:val="both"/>
        <w:rPr>
          <w:lang w:val="fr-FR"/>
        </w:rPr>
      </w:pPr>
      <w:hyperlink r:id="rId4166" w:anchor="Cul_Extremadura_per_Celestino2011_IIIc" w:history="1">
        <w:r w:rsidR="002E3DE4" w:rsidRPr="00647A2A">
          <w:rPr>
            <w:rStyle w:val="Hyperlink"/>
            <w:lang w:val="fr-FR"/>
          </w:rPr>
          <w:t>type I</w:t>
        </w:r>
        <w:r w:rsidR="002E3DE4">
          <w:rPr>
            <w:rStyle w:val="Hyperlink"/>
            <w:lang w:val="fr-FR"/>
          </w:rPr>
          <w:t>IIC</w:t>
        </w:r>
      </w:hyperlink>
      <w:r w:rsidR="002E3DE4" w:rsidRPr="00647A2A">
        <w:rPr>
          <w:lang w:val="fr-FR"/>
        </w:rPr>
        <w:t xml:space="preserve"> (BIB 3063)</w:t>
      </w:r>
      <w:r w:rsidR="002E3DE4">
        <w:rPr>
          <w:lang w:val="fr-FR"/>
        </w:rPr>
        <w:t xml:space="preserve"> </w:t>
      </w:r>
      <w:r w:rsidR="002E3DE4" w:rsidRPr="00BE4758">
        <w:rPr>
          <w:lang w:val="fr-FR"/>
        </w:rPr>
        <w:t xml:space="preserve">stèle de type </w:t>
      </w:r>
      <w:hyperlink r:id="rId4167" w:anchor="Cul_Extremadura_per_GuardaminoA" w:history="1">
        <w:r w:rsidR="002E3DE4" w:rsidRPr="00BE4758">
          <w:rPr>
            <w:rStyle w:val="Hyperlink"/>
            <w:lang w:val="fr-FR"/>
          </w:rPr>
          <w:t>A</w:t>
        </w:r>
      </w:hyperlink>
      <w:r w:rsidR="002E3DE4" w:rsidRPr="00BE4758">
        <w:rPr>
          <w:lang w:val="fr-FR"/>
        </w:rPr>
        <w:t xml:space="preserve"> (BIB 2187).</w:t>
      </w:r>
    </w:p>
    <w:p w14:paraId="31329D00" w14:textId="7DBDCD8E" w:rsidR="00630C4A" w:rsidRDefault="00630C4A" w:rsidP="00BE4758">
      <w:pPr>
        <w:jc w:val="both"/>
        <w:rPr>
          <w:lang w:val="fr-FR"/>
        </w:rPr>
      </w:pPr>
    </w:p>
    <w:p w14:paraId="7583C881" w14:textId="571BAA58" w:rsidR="00630C4A" w:rsidRDefault="00630C4A" w:rsidP="00630C4A">
      <w:pPr>
        <w:pStyle w:val="Heading3"/>
      </w:pPr>
      <w:bookmarkStart w:id="1820" w:name="Sit_Cancho_Roano_supp"/>
      <w:r>
        <w:t>support</w:t>
      </w:r>
    </w:p>
    <w:bookmarkEnd w:id="1820"/>
    <w:p w14:paraId="6D8FF675" w14:textId="136E3923" w:rsidR="000F7D17" w:rsidRPr="00BE4758" w:rsidRDefault="00630C4A" w:rsidP="00BE4758">
      <w:pPr>
        <w:jc w:val="both"/>
        <w:rPr>
          <w:lang w:val="fr-FR"/>
        </w:rPr>
      </w:pPr>
      <w:r w:rsidRPr="00630C4A">
        <w:rPr>
          <w:lang w:val="fr-FR"/>
        </w:rPr>
        <w:t>menhir de forme phallique d'un probable Néolithique</w:t>
      </w:r>
      <w:r>
        <w:rPr>
          <w:lang w:val="fr-FR"/>
        </w:rPr>
        <w:t xml:space="preserve"> (BIB 3611) </w:t>
      </w:r>
      <w:r w:rsidRPr="0032190F">
        <w:rPr>
          <w:lang w:val="fr-FR"/>
        </w:rPr>
        <w:t xml:space="preserve">Stèle ibérique qui est le remploi d’un menhir ou d’une </w:t>
      </w:r>
      <w:r>
        <w:rPr>
          <w:lang w:val="fr-FR"/>
        </w:rPr>
        <w:t xml:space="preserve">SM </w:t>
      </w:r>
      <w:bookmarkStart w:id="1821" w:name="_Hlk123898119"/>
      <w:r w:rsidRPr="0032190F">
        <w:rPr>
          <w:lang w:val="fr-FR"/>
        </w:rPr>
        <w:t>(BIB 2172)</w:t>
      </w:r>
      <w:bookmarkEnd w:id="1821"/>
      <w:r w:rsidR="00A644EF">
        <w:rPr>
          <w:lang w:val="fr-FR"/>
        </w:rPr>
        <w:t xml:space="preserve"> Pas de traces de </w:t>
      </w:r>
      <w:hyperlink r:id="rId4168" w:anchor="Cul_Extremadura_support_prep" w:history="1">
        <w:r w:rsidR="00A644EF" w:rsidRPr="00A644EF">
          <w:rPr>
            <w:rStyle w:val="Hyperlink"/>
            <w:lang w:val="fr-FR"/>
          </w:rPr>
          <w:t>préparation du support</w:t>
        </w:r>
      </w:hyperlink>
      <w:r w:rsidR="00A644EF">
        <w:rPr>
          <w:lang w:val="fr-FR"/>
        </w:rPr>
        <w:t xml:space="preserve"> (BIB 3611).</w:t>
      </w:r>
    </w:p>
    <w:p w14:paraId="4924D355" w14:textId="77777777" w:rsidR="00BE4758" w:rsidRDefault="00BE4758" w:rsidP="00A31473">
      <w:pPr>
        <w:jc w:val="both"/>
        <w:rPr>
          <w:lang w:val="fr-FR"/>
        </w:rPr>
      </w:pPr>
    </w:p>
    <w:p w14:paraId="24CC3088" w14:textId="77777777" w:rsidR="00BE4758" w:rsidRPr="00D74220" w:rsidRDefault="00BE4758" w:rsidP="00BE4758">
      <w:pPr>
        <w:pStyle w:val="Heading3"/>
      </w:pPr>
      <w:bookmarkStart w:id="1822" w:name="Sit_Cancho_Roano_ctx"/>
      <w:r>
        <w:t>contexte</w:t>
      </w:r>
    </w:p>
    <w:bookmarkEnd w:id="1822"/>
    <w:p w14:paraId="486EA447" w14:textId="7D7BFCAF" w:rsidR="004B4E91" w:rsidRDefault="00630C4A" w:rsidP="00A31473">
      <w:pPr>
        <w:jc w:val="both"/>
        <w:rPr>
          <w:lang w:val="fr-FR"/>
        </w:rPr>
      </w:pPr>
      <w:r>
        <w:rPr>
          <w:lang w:val="fr-FR"/>
        </w:rPr>
        <w:t>R</w:t>
      </w:r>
      <w:r w:rsidR="00BE4758">
        <w:rPr>
          <w:lang w:val="fr-FR"/>
        </w:rPr>
        <w:t xml:space="preserve">employée </w:t>
      </w:r>
      <w:r w:rsidR="00BE4758" w:rsidRPr="0032190F">
        <w:rPr>
          <w:lang w:val="fr-FR"/>
        </w:rPr>
        <w:t>au 5</w:t>
      </w:r>
      <w:r w:rsidR="00BE4758" w:rsidRPr="0032190F">
        <w:rPr>
          <w:vertAlign w:val="superscript"/>
          <w:lang w:val="fr-FR"/>
        </w:rPr>
        <w:t>e</w:t>
      </w:r>
      <w:r w:rsidR="00BE4758" w:rsidRPr="0032190F">
        <w:rPr>
          <w:lang w:val="fr-FR"/>
        </w:rPr>
        <w:t xml:space="preserve"> s. BC (BIB 2186 p. 139) dans l’escalier d’accès à un </w:t>
      </w:r>
      <w:hyperlink r:id="rId4169" w:anchor="Sit_Cancho_Roano_palais" w:history="1">
        <w:r w:rsidR="00BE4758" w:rsidRPr="00630C4A">
          <w:rPr>
            <w:rStyle w:val="Hyperlink"/>
            <w:lang w:val="fr-FR"/>
          </w:rPr>
          <w:t>édifice</w:t>
        </w:r>
      </w:hyperlink>
      <w:r w:rsidR="00BE4758" w:rsidRPr="0032190F">
        <w:rPr>
          <w:lang w:val="fr-FR"/>
        </w:rPr>
        <w:t xml:space="preserve"> (</w:t>
      </w:r>
      <w:bookmarkStart w:id="1823" w:name="_Hlk123898135"/>
      <w:r w:rsidR="00BE4758" w:rsidRPr="0032190F">
        <w:rPr>
          <w:lang w:val="fr-FR"/>
        </w:rPr>
        <w:t xml:space="preserve">BIB 2177 </w:t>
      </w:r>
      <w:bookmarkEnd w:id="1823"/>
      <w:r w:rsidR="00BE4758" w:rsidRPr="0032190F">
        <w:rPr>
          <w:lang w:val="fr-FR"/>
        </w:rPr>
        <w:t xml:space="preserve">p. 17) dans un contexte </w:t>
      </w:r>
      <w:hyperlink r:id="rId4170" w:anchor="Cul_Orientalisant" w:history="1">
        <w:r w:rsidR="00BE4758" w:rsidRPr="0032190F">
          <w:rPr>
            <w:rStyle w:val="Hyperlink"/>
            <w:lang w:val="fr-FR"/>
          </w:rPr>
          <w:t>Orientalisant</w:t>
        </w:r>
      </w:hyperlink>
      <w:r w:rsidR="00BE4758" w:rsidRPr="0032190F">
        <w:rPr>
          <w:lang w:val="fr-FR"/>
        </w:rPr>
        <w:t xml:space="preserve"> (BIB 2177 p. 79)</w:t>
      </w:r>
      <w:r>
        <w:rPr>
          <w:lang w:val="fr-FR"/>
        </w:rPr>
        <w:t xml:space="preserve"> post-Orientalisant (BIB 3611)</w:t>
      </w:r>
      <w:r w:rsidR="001800FD">
        <w:rPr>
          <w:lang w:val="fr-FR"/>
        </w:rPr>
        <w:t xml:space="preserve"> </w:t>
      </w:r>
      <w:r w:rsidR="001800FD" w:rsidRPr="001800FD">
        <w:rPr>
          <w:lang w:val="fr-FR"/>
        </w:rPr>
        <w:t>La première structure trouvée au Cancho Roano complexe est une fosse ovale, peut-être mortuaire, datée du début de l'EI</w:t>
      </w:r>
      <w:r w:rsidR="001800FD">
        <w:rPr>
          <w:lang w:val="fr-FR"/>
        </w:rPr>
        <w:t>A</w:t>
      </w:r>
      <w:r w:rsidR="001800FD" w:rsidRPr="001800FD">
        <w:rPr>
          <w:lang w:val="fr-FR"/>
        </w:rPr>
        <w:t xml:space="preserve">, à laquelle la stèle aurait été associé </w:t>
      </w:r>
      <w:r w:rsidR="001800FD">
        <w:rPr>
          <w:lang w:val="fr-FR"/>
        </w:rPr>
        <w:t>(Jiménez Ávila 2009, pp. 72–73)(BIB 3081)</w:t>
      </w:r>
    </w:p>
    <w:p w14:paraId="57A10D96" w14:textId="77777777" w:rsidR="004B4E91" w:rsidRDefault="004B4E91" w:rsidP="00A31473">
      <w:pPr>
        <w:jc w:val="both"/>
        <w:rPr>
          <w:lang w:val="fr-FR"/>
        </w:rPr>
      </w:pPr>
    </w:p>
    <w:p w14:paraId="58930C81" w14:textId="77777777" w:rsidR="00BE4758" w:rsidRPr="0032190F" w:rsidRDefault="00BE4758" w:rsidP="00A31473">
      <w:pPr>
        <w:jc w:val="both"/>
        <w:rPr>
          <w:lang w:val="fr-FR"/>
        </w:rPr>
      </w:pPr>
    </w:p>
    <w:p w14:paraId="1C53A8FA" w14:textId="77777777" w:rsidR="006656A6" w:rsidRPr="0032190F" w:rsidRDefault="006656A6" w:rsidP="00426FF9">
      <w:pPr>
        <w:pStyle w:val="Heading1"/>
      </w:pPr>
      <w:bookmarkStart w:id="1824" w:name="Sit_Espejo"/>
      <w:r w:rsidRPr="0032190F">
        <w:t>ESPEJO</w:t>
      </w:r>
      <w:bookmarkEnd w:id="1824"/>
    </w:p>
    <w:p w14:paraId="508638D0" w14:textId="77777777" w:rsidR="006656A6" w:rsidRPr="0032190F" w:rsidRDefault="006656A6" w:rsidP="00A31473">
      <w:pPr>
        <w:jc w:val="both"/>
        <w:rPr>
          <w:lang w:val="fr-FR"/>
        </w:rPr>
      </w:pPr>
    </w:p>
    <w:p w14:paraId="483E7408" w14:textId="6BC430C7" w:rsidR="006656A6" w:rsidRPr="0032190F" w:rsidRDefault="00A16B95" w:rsidP="00A31473">
      <w:pPr>
        <w:jc w:val="both"/>
        <w:rPr>
          <w:lang w:val="fr-FR"/>
        </w:rPr>
      </w:pPr>
      <w:r w:rsidRPr="0032190F">
        <w:rPr>
          <w:lang w:val="fr-FR"/>
        </w:rPr>
        <w:t xml:space="preserve">Représentation de </w:t>
      </w:r>
      <w:hyperlink r:id="rId4171" w:anchor="Cul_Extremadura_T_char" w:history="1">
        <w:r w:rsidRPr="0032190F">
          <w:rPr>
            <w:rStyle w:val="Hyperlink"/>
            <w:lang w:val="fr-FR"/>
          </w:rPr>
          <w:t>char</w:t>
        </w:r>
      </w:hyperlink>
      <w:r w:rsidRPr="0032190F">
        <w:rPr>
          <w:lang w:val="fr-FR"/>
        </w:rPr>
        <w:t xml:space="preserve"> (SS BIB)</w:t>
      </w:r>
    </w:p>
    <w:p w14:paraId="1EF62309" w14:textId="77777777" w:rsidR="006656A6" w:rsidRPr="0032190F" w:rsidRDefault="006656A6" w:rsidP="00A31473">
      <w:pPr>
        <w:jc w:val="both"/>
        <w:rPr>
          <w:lang w:val="fr-FR"/>
        </w:rPr>
      </w:pPr>
    </w:p>
    <w:p w14:paraId="63AAD8B9" w14:textId="77777777" w:rsidR="006656A6" w:rsidRPr="00236C8C" w:rsidRDefault="006656A6" w:rsidP="00426FF9">
      <w:pPr>
        <w:pStyle w:val="Heading1"/>
      </w:pPr>
      <w:bookmarkStart w:id="1825" w:name="Sit_Fuente_Cantos"/>
      <w:r w:rsidRPr="00236C8C">
        <w:t>FUENTE DE CANTOS</w:t>
      </w:r>
    </w:p>
    <w:bookmarkEnd w:id="1825"/>
    <w:p w14:paraId="2C4923D9" w14:textId="77777777" w:rsidR="00A31473" w:rsidRPr="00236C8C" w:rsidRDefault="00A31473" w:rsidP="00A31473">
      <w:pPr>
        <w:jc w:val="both"/>
        <w:rPr>
          <w:lang w:val="fr-FR"/>
        </w:rPr>
      </w:pPr>
    </w:p>
    <w:p w14:paraId="0CF1123A" w14:textId="349EAF20" w:rsidR="006656A6" w:rsidRDefault="00A16B95" w:rsidP="00A31473">
      <w:pPr>
        <w:jc w:val="both"/>
        <w:rPr>
          <w:lang w:val="fr-FR"/>
        </w:rPr>
      </w:pPr>
      <w:r w:rsidRPr="00236C8C">
        <w:rPr>
          <w:lang w:val="fr-FR"/>
        </w:rPr>
        <w:t xml:space="preserve">Représentation de </w:t>
      </w:r>
      <w:hyperlink r:id="rId4172" w:anchor="Cul_Extremadura_T_char" w:history="1">
        <w:r w:rsidRPr="00236C8C">
          <w:rPr>
            <w:rStyle w:val="Hyperlink"/>
            <w:lang w:val="fr-FR"/>
          </w:rPr>
          <w:t>char</w:t>
        </w:r>
      </w:hyperlink>
      <w:r w:rsidRPr="00236C8C">
        <w:rPr>
          <w:lang w:val="fr-FR"/>
        </w:rPr>
        <w:t xml:space="preserve"> (SS BIB)</w:t>
      </w:r>
      <w:r w:rsidR="009E4D1D">
        <w:rPr>
          <w:lang w:val="fr-FR"/>
        </w:rPr>
        <w:t xml:space="preserve"> </w:t>
      </w:r>
      <w:r w:rsidR="009E4D1D" w:rsidRPr="009E4D1D">
        <w:rPr>
          <w:lang w:val="fr-FR"/>
        </w:rPr>
        <w:t xml:space="preserve">épée gr. </w:t>
      </w:r>
      <w:hyperlink r:id="rId4173" w:anchor="Cul_Extremadura_T_epee_typ_Brandherm07_K" w:history="1">
        <w:r w:rsidR="009E4D1D" w:rsidRPr="00F36377">
          <w:rPr>
            <w:rStyle w:val="Hyperlink"/>
            <w:lang w:val="fr-FR"/>
          </w:rPr>
          <w:t>K</w:t>
        </w:r>
      </w:hyperlink>
      <w:r w:rsidR="009E4D1D" w:rsidRPr="00F36377">
        <w:rPr>
          <w:lang w:val="fr-FR"/>
        </w:rPr>
        <w:t xml:space="preserve"> (Brandhem 2007)</w:t>
      </w:r>
    </w:p>
    <w:p w14:paraId="1754FF1C" w14:textId="2C0F08C3" w:rsidR="007D60E4" w:rsidRPr="00236C8C" w:rsidRDefault="007D60E4" w:rsidP="00A31473">
      <w:pPr>
        <w:jc w:val="both"/>
        <w:rPr>
          <w:lang w:val="fr-FR"/>
        </w:rPr>
      </w:pPr>
      <w:r>
        <w:rPr>
          <w:lang w:val="fr-FR"/>
        </w:rPr>
        <w:t xml:space="preserve">L'une des plus grande </w:t>
      </w:r>
      <w:hyperlink r:id="rId4174" w:anchor="Cul_Extremadura_support_dim" w:history="1">
        <w:r w:rsidRPr="007D60E4">
          <w:rPr>
            <w:rStyle w:val="Hyperlink"/>
            <w:lang w:val="fr-FR"/>
          </w:rPr>
          <w:t>dimensions</w:t>
        </w:r>
      </w:hyperlink>
      <w:r>
        <w:rPr>
          <w:lang w:val="fr-FR"/>
        </w:rPr>
        <w:t xml:space="preserve"> </w:t>
      </w:r>
      <w:r w:rsidRPr="0035562A">
        <w:rPr>
          <w:lang w:val="fr-FR"/>
        </w:rPr>
        <w:t xml:space="preserve">du gr. des </w:t>
      </w:r>
      <w:hyperlink r:id="rId4175" w:anchor="Cul_Extremadura" w:history="1">
        <w:r w:rsidRPr="0032190F">
          <w:rPr>
            <w:rStyle w:val="Hyperlink"/>
            <w:lang w:val="fr-FR"/>
          </w:rPr>
          <w:t>stèles d’Extrémadure</w:t>
        </w:r>
      </w:hyperlink>
      <w:r>
        <w:rPr>
          <w:lang w:val="fr-FR"/>
        </w:rPr>
        <w:t xml:space="preserve"> (SS BIB)</w:t>
      </w:r>
    </w:p>
    <w:p w14:paraId="32CB85F4" w14:textId="77777777" w:rsidR="00123FE7" w:rsidRDefault="00123FE7" w:rsidP="00123FE7">
      <w:pPr>
        <w:jc w:val="both"/>
        <w:rPr>
          <w:lang w:val="fr-FR"/>
        </w:rPr>
      </w:pPr>
    </w:p>
    <w:p w14:paraId="44DE9EA2" w14:textId="3B47CAAC" w:rsidR="00123FE7" w:rsidRPr="007F709C" w:rsidRDefault="00000000" w:rsidP="00123FE7">
      <w:pPr>
        <w:jc w:val="both"/>
        <w:rPr>
          <w:lang w:val="fr-FR"/>
        </w:rPr>
      </w:pPr>
      <w:hyperlink r:id="rId4176" w:anchor="Cul_Extremadura_per_Celestino2011_IVA1" w:history="1">
        <w:r w:rsidR="002E3DE4" w:rsidRPr="002E3DE4">
          <w:rPr>
            <w:rStyle w:val="Hyperlink"/>
            <w:lang w:val="fr-FR"/>
          </w:rPr>
          <w:t>type IVA.1</w:t>
        </w:r>
      </w:hyperlink>
      <w:r w:rsidR="002E3DE4" w:rsidRPr="002E3DE4">
        <w:rPr>
          <w:lang w:val="fr-FR"/>
        </w:rPr>
        <w:t xml:space="preserve"> (BIB 3063)</w:t>
      </w:r>
      <w:r w:rsidR="002E3DE4">
        <w:rPr>
          <w:lang w:val="fr-FR"/>
        </w:rPr>
        <w:t xml:space="preserve">, </w:t>
      </w:r>
      <w:hyperlink r:id="rId4177" w:anchor="Cul_Extremadura_per_fases_Intermed" w:history="1">
        <w:r w:rsidR="002E3DE4">
          <w:rPr>
            <w:rStyle w:val="Hyperlink"/>
            <w:lang w:val="fr-FR"/>
          </w:rPr>
          <w:t>p</w:t>
        </w:r>
        <w:r w:rsidR="00123FE7" w:rsidRPr="007F709C">
          <w:rPr>
            <w:rStyle w:val="Hyperlink"/>
            <w:lang w:val="fr-FR"/>
          </w:rPr>
          <w:t>hase intermédiaire</w:t>
        </w:r>
      </w:hyperlink>
      <w:r w:rsidR="00123FE7" w:rsidRPr="007F709C">
        <w:rPr>
          <w:lang w:val="fr-FR"/>
        </w:rPr>
        <w:t xml:space="preserve"> (BIB 2868)</w:t>
      </w:r>
    </w:p>
    <w:p w14:paraId="2B788126" w14:textId="77777777" w:rsidR="00123FE7" w:rsidRPr="007F709C" w:rsidRDefault="00123FE7" w:rsidP="00A31473">
      <w:pPr>
        <w:jc w:val="both"/>
        <w:rPr>
          <w:lang w:val="fr-FR"/>
        </w:rPr>
      </w:pPr>
    </w:p>
    <w:p w14:paraId="48FF4F8B" w14:textId="77777777" w:rsidR="006656A6" w:rsidRPr="007F709C" w:rsidRDefault="006656A6" w:rsidP="00A31473">
      <w:pPr>
        <w:jc w:val="both"/>
        <w:rPr>
          <w:lang w:val="fr-FR"/>
        </w:rPr>
      </w:pPr>
    </w:p>
    <w:p w14:paraId="059B5EF1" w14:textId="77777777" w:rsidR="00A31473" w:rsidRPr="007F709C" w:rsidRDefault="00A31473" w:rsidP="00426FF9">
      <w:pPr>
        <w:pStyle w:val="Heading1"/>
      </w:pPr>
      <w:bookmarkStart w:id="1826" w:name="Sit_Herencias"/>
      <w:r w:rsidRPr="007F709C">
        <w:t>HERENCIAS (LAS)</w:t>
      </w:r>
    </w:p>
    <w:bookmarkEnd w:id="1826"/>
    <w:p w14:paraId="3495F60E" w14:textId="77777777" w:rsidR="00A31473" w:rsidRPr="007F709C" w:rsidRDefault="00A31473" w:rsidP="00A31473">
      <w:pPr>
        <w:jc w:val="both"/>
        <w:rPr>
          <w:lang w:val="fr-FR"/>
        </w:rPr>
      </w:pPr>
    </w:p>
    <w:p w14:paraId="780D3AE5" w14:textId="660D5D5E" w:rsidR="006552D0" w:rsidRPr="006552D0" w:rsidRDefault="006552D0" w:rsidP="00A31473">
      <w:pPr>
        <w:jc w:val="both"/>
        <w:rPr>
          <w:lang w:val="fr-FR"/>
        </w:rPr>
      </w:pPr>
      <w:r w:rsidRPr="006552D0">
        <w:rPr>
          <w:lang w:val="fr-FR"/>
        </w:rPr>
        <w:t>Las Herencias I et II sont positionnés à 3 km au sud du Tage (BIB 2868)</w:t>
      </w:r>
      <w:r>
        <w:rPr>
          <w:lang w:val="fr-FR"/>
        </w:rPr>
        <w:t xml:space="preserve"> </w:t>
      </w:r>
      <w:hyperlink r:id="rId4178" w:anchor="Cul_Extremadura_ctxt_reg_grp_Tage2" w:history="1">
        <w:r w:rsidRPr="006552D0">
          <w:rPr>
            <w:rStyle w:val="Hyperlink"/>
            <w:lang w:val="fr-FR"/>
          </w:rPr>
          <w:t>gr. du Tage 2</w:t>
        </w:r>
      </w:hyperlink>
      <w:r w:rsidRPr="006552D0">
        <w:rPr>
          <w:lang w:val="fr-FR"/>
        </w:rPr>
        <w:t xml:space="preserve"> (BIB 2868)</w:t>
      </w:r>
    </w:p>
    <w:p w14:paraId="2E994BCB" w14:textId="77777777" w:rsidR="006552D0" w:rsidRPr="006552D0" w:rsidRDefault="006552D0" w:rsidP="00A31473">
      <w:pPr>
        <w:jc w:val="both"/>
        <w:rPr>
          <w:lang w:val="fr-FR"/>
        </w:rPr>
      </w:pPr>
    </w:p>
    <w:p w14:paraId="49FD741A" w14:textId="77777777" w:rsidR="00894CE0" w:rsidRPr="007F709C" w:rsidRDefault="00894CE0" w:rsidP="00894CE0">
      <w:pPr>
        <w:pStyle w:val="Heading2"/>
      </w:pPr>
      <w:bookmarkStart w:id="1827" w:name="Sit_Herencias_1"/>
      <w:r w:rsidRPr="007F709C">
        <w:t>Las Herrencias 1</w:t>
      </w:r>
    </w:p>
    <w:bookmarkEnd w:id="1827"/>
    <w:p w14:paraId="1B5BDC9E" w14:textId="77777777" w:rsidR="00894CE0" w:rsidRPr="007F709C" w:rsidRDefault="00894CE0" w:rsidP="00A31473">
      <w:pPr>
        <w:jc w:val="both"/>
        <w:rPr>
          <w:lang w:val="fr-FR"/>
        </w:rPr>
      </w:pPr>
    </w:p>
    <w:p w14:paraId="2E2B64B4" w14:textId="2E93F4F2" w:rsidR="00A16B95" w:rsidRDefault="003E632F" w:rsidP="003D1597">
      <w:pPr>
        <w:jc w:val="both"/>
        <w:rPr>
          <w:lang w:val="fr-FR"/>
        </w:rPr>
      </w:pPr>
      <w:r>
        <w:rPr>
          <w:lang w:val="fr-FR"/>
        </w:rPr>
        <w:lastRenderedPageBreak/>
        <w:t xml:space="preserve">Stèle ibérique/: </w:t>
      </w:r>
      <w:r w:rsidR="002E3DE4">
        <w:rPr>
          <w:lang w:val="fr-FR"/>
        </w:rPr>
        <w:t xml:space="preserve">casque, </w:t>
      </w:r>
      <w:hyperlink r:id="rId4179" w:anchor="Cul_Art_TAC_T_a_personnage" w:history="1">
        <w:r w:rsidRPr="00666BEE">
          <w:rPr>
            <w:rStyle w:val="Hyperlink"/>
            <w:lang w:val="fr-FR"/>
          </w:rPr>
          <w:t>personnage</w:t>
        </w:r>
      </w:hyperlink>
      <w:r w:rsidR="002E3DE4" w:rsidRPr="002E3DE4">
        <w:rPr>
          <w:lang w:val="fr-FR"/>
        </w:rPr>
        <w:t>, fibule</w:t>
      </w:r>
      <w:r w:rsidR="002E3DE4">
        <w:rPr>
          <w:lang w:val="fr-FR"/>
        </w:rPr>
        <w:t xml:space="preserve"> </w:t>
      </w:r>
      <w:r w:rsidR="00894CE0" w:rsidRPr="0032190F">
        <w:rPr>
          <w:lang w:val="fr-FR"/>
        </w:rPr>
        <w:t>(BIB 2187)</w:t>
      </w:r>
      <w:r>
        <w:rPr>
          <w:lang w:val="fr-FR"/>
        </w:rPr>
        <w:t xml:space="preserve">, </w:t>
      </w:r>
      <w:hyperlink r:id="rId4180" w:anchor="Cul_Art_TAC_T_t_lance" w:history="1">
        <w:r w:rsidRPr="00666BEE">
          <w:rPr>
            <w:rStyle w:val="Hyperlink"/>
            <w:lang w:val="fr-FR"/>
          </w:rPr>
          <w:t>lance</w:t>
        </w:r>
      </w:hyperlink>
      <w:r w:rsidRPr="003E632F">
        <w:rPr>
          <w:lang w:val="fr-FR"/>
        </w:rPr>
        <w:t xml:space="preserve">, </w:t>
      </w:r>
      <w:hyperlink r:id="rId4181" w:anchor="Cul_Art_TAC_T_t_bouclier" w:history="1">
        <w:r w:rsidRPr="006E48F7">
          <w:rPr>
            <w:rStyle w:val="Hyperlink"/>
            <w:lang w:val="fr-FR"/>
          </w:rPr>
          <w:t>bouclier</w:t>
        </w:r>
      </w:hyperlink>
      <w:r w:rsidRPr="003E632F">
        <w:rPr>
          <w:lang w:val="fr-FR"/>
        </w:rPr>
        <w:t xml:space="preserve"> en </w:t>
      </w:r>
      <w:r w:rsidR="00D54806">
        <w:rPr>
          <w:lang w:val="fr-FR"/>
        </w:rPr>
        <w:t>V</w:t>
      </w:r>
      <w:r w:rsidRPr="003E632F">
        <w:rPr>
          <w:lang w:val="fr-FR"/>
        </w:rPr>
        <w:t xml:space="preserve">, </w:t>
      </w:r>
      <w:hyperlink r:id="rId4182" w:anchor="Cul_Extremadura_T_char" w:history="1">
        <w:r w:rsidR="00A16B95" w:rsidRPr="0032190F">
          <w:rPr>
            <w:rStyle w:val="Hyperlink"/>
            <w:lang w:val="fr-FR"/>
          </w:rPr>
          <w:t>char</w:t>
        </w:r>
      </w:hyperlink>
      <w:r w:rsidR="00A16B95" w:rsidRPr="0032190F">
        <w:rPr>
          <w:lang w:val="fr-FR"/>
        </w:rPr>
        <w:t xml:space="preserve"> </w:t>
      </w:r>
      <w:r>
        <w:rPr>
          <w:lang w:val="fr-FR"/>
        </w:rPr>
        <w:t xml:space="preserve">tiré par deux </w:t>
      </w:r>
      <w:hyperlink r:id="rId4183" w:anchor="Cul_Proto_Art_TAC_T_z_chev" w:history="1">
        <w:r w:rsidRPr="0050426B">
          <w:rPr>
            <w:rStyle w:val="Hyperlink"/>
            <w:lang w:val="fr-FR"/>
          </w:rPr>
          <w:t>cheva</w:t>
        </w:r>
        <w:r>
          <w:rPr>
            <w:rStyle w:val="Hyperlink"/>
            <w:lang w:val="fr-FR"/>
          </w:rPr>
          <w:t>ux</w:t>
        </w:r>
      </w:hyperlink>
      <w:r w:rsidRPr="0032190F">
        <w:rPr>
          <w:lang w:val="fr-FR"/>
        </w:rPr>
        <w:t xml:space="preserve"> </w:t>
      </w:r>
      <w:r w:rsidR="00A16B95" w:rsidRPr="0032190F">
        <w:rPr>
          <w:lang w:val="fr-FR"/>
        </w:rPr>
        <w:t>(SS BIB)</w:t>
      </w:r>
      <w:r w:rsidR="00D54806">
        <w:rPr>
          <w:lang w:val="fr-FR"/>
        </w:rPr>
        <w:t xml:space="preserve"> une possible roue (BIB 2172)</w:t>
      </w:r>
    </w:p>
    <w:p w14:paraId="51C315EC" w14:textId="77777777" w:rsidR="002E3DE4" w:rsidRDefault="002E3DE4" w:rsidP="003D1597">
      <w:pPr>
        <w:jc w:val="both"/>
        <w:rPr>
          <w:lang w:val="fr-FR"/>
        </w:rPr>
      </w:pPr>
    </w:p>
    <w:p w14:paraId="442CD1FB" w14:textId="4159A34A" w:rsidR="002E3DE4" w:rsidRPr="00195A6F" w:rsidRDefault="00000000" w:rsidP="00195A6F">
      <w:hyperlink r:id="rId4184" w:anchor="Cul_Extremadura_per_Celestino2011_IIIc" w:history="1">
        <w:r w:rsidR="002E3DE4" w:rsidRPr="00195A6F">
          <w:rPr>
            <w:rStyle w:val="Hyperlink"/>
          </w:rPr>
          <w:t>type IIIC</w:t>
        </w:r>
      </w:hyperlink>
      <w:r w:rsidR="002E3DE4" w:rsidRPr="00195A6F">
        <w:t xml:space="preserve"> (BIB 3063) </w:t>
      </w:r>
      <w:hyperlink r:id="rId4185" w:anchor="Cul_Extremadura_per_GuardaminoA" w:history="1">
        <w:r w:rsidR="00195A6F" w:rsidRPr="00195A6F">
          <w:rPr>
            <w:rStyle w:val="Hyperlink"/>
          </w:rPr>
          <w:t>format A</w:t>
        </w:r>
      </w:hyperlink>
      <w:r w:rsidR="00195A6F" w:rsidRPr="00195A6F">
        <w:t xml:space="preserve"> (BIB 2172, BIB 2187)</w:t>
      </w:r>
    </w:p>
    <w:p w14:paraId="06805C75" w14:textId="77777777" w:rsidR="002E3DE4" w:rsidRPr="00195A6F" w:rsidRDefault="002E3DE4" w:rsidP="003D1597">
      <w:pPr>
        <w:jc w:val="both"/>
      </w:pPr>
    </w:p>
    <w:p w14:paraId="0567B8EB" w14:textId="77777777" w:rsidR="002E3DE4" w:rsidRDefault="002E3DE4" w:rsidP="002E3DE4">
      <w:pPr>
        <w:pStyle w:val="Heading3"/>
      </w:pPr>
      <w:r>
        <w:t>thème</w:t>
      </w:r>
    </w:p>
    <w:p w14:paraId="772DBCA0" w14:textId="77777777" w:rsidR="002E3DE4" w:rsidRDefault="002E3DE4" w:rsidP="003D1597">
      <w:pPr>
        <w:jc w:val="both"/>
        <w:rPr>
          <w:lang w:val="fr-FR"/>
        </w:rPr>
      </w:pPr>
    </w:p>
    <w:p w14:paraId="30AA3B3D" w14:textId="77777777" w:rsidR="002E3DE4" w:rsidRDefault="002E3DE4" w:rsidP="002E3DE4">
      <w:pPr>
        <w:pStyle w:val="Heading4"/>
      </w:pPr>
      <w:r>
        <w:t>casque</w:t>
      </w:r>
    </w:p>
    <w:p w14:paraId="0DAF6968" w14:textId="77777777" w:rsidR="002E3DE4" w:rsidRPr="002E3DE4" w:rsidRDefault="002E3DE4" w:rsidP="002E3DE4">
      <w:pPr>
        <w:rPr>
          <w:lang w:val="fr-FR"/>
        </w:rPr>
      </w:pPr>
    </w:p>
    <w:p w14:paraId="1D6B70E2" w14:textId="76DB3DF2" w:rsidR="002E3DE4" w:rsidRDefault="00000000" w:rsidP="002E3DE4">
      <w:pPr>
        <w:rPr>
          <w:lang w:val="fr-FR"/>
        </w:rPr>
      </w:pPr>
      <w:hyperlink r:id="rId4186" w:anchor="Cul_Art_TAC_T_t_casque" w:history="1">
        <w:r w:rsidR="002E3DE4" w:rsidRPr="006E48F7">
          <w:rPr>
            <w:rStyle w:val="Hyperlink"/>
            <w:lang w:val="fr-FR"/>
          </w:rPr>
          <w:t>casque</w:t>
        </w:r>
      </w:hyperlink>
      <w:r w:rsidR="002E3DE4" w:rsidRPr="00647932">
        <w:rPr>
          <w:lang w:val="fr-FR"/>
        </w:rPr>
        <w:t xml:space="preserve"> </w:t>
      </w:r>
      <w:r w:rsidR="002E3DE4">
        <w:rPr>
          <w:lang w:val="fr-FR"/>
        </w:rPr>
        <w:t>conique pouvant correspondre</w:t>
      </w:r>
      <w:r w:rsidR="002E3DE4" w:rsidRPr="0032190F">
        <w:rPr>
          <w:lang w:val="fr-FR"/>
        </w:rPr>
        <w:t xml:space="preserve"> à un exemplaire découvert à la </w:t>
      </w:r>
      <w:hyperlink r:id="rId4187" w:anchor="Sit_Huelva_Ria" w:history="1">
        <w:r w:rsidR="002E3DE4" w:rsidRPr="0032190F">
          <w:rPr>
            <w:rStyle w:val="Hyperlink"/>
            <w:lang w:val="fr-FR"/>
          </w:rPr>
          <w:t>Ria de Huelva</w:t>
        </w:r>
      </w:hyperlink>
      <w:r w:rsidR="002E3DE4" w:rsidRPr="002E3DE4">
        <w:rPr>
          <w:lang w:val="fr-FR"/>
        </w:rPr>
        <w:t xml:space="preserve"> </w:t>
      </w:r>
      <w:r w:rsidR="002E3DE4" w:rsidRPr="0032190F">
        <w:rPr>
          <w:lang w:val="fr-FR"/>
        </w:rPr>
        <w:t>(BIB 2187)</w:t>
      </w:r>
    </w:p>
    <w:p w14:paraId="3DD6471F" w14:textId="77777777" w:rsidR="002E3DE4" w:rsidRDefault="002E3DE4" w:rsidP="002E3DE4">
      <w:pPr>
        <w:rPr>
          <w:lang w:val="fr-FR"/>
        </w:rPr>
      </w:pPr>
    </w:p>
    <w:p w14:paraId="607352DE" w14:textId="77777777" w:rsidR="002E3DE4" w:rsidRDefault="002E3DE4" w:rsidP="002E3DE4">
      <w:pPr>
        <w:pStyle w:val="Heading4"/>
      </w:pPr>
      <w:r>
        <w:t>fibule</w:t>
      </w:r>
    </w:p>
    <w:p w14:paraId="00387B3E" w14:textId="77777777" w:rsidR="00A3089C" w:rsidRPr="00DF1C96" w:rsidRDefault="00A3089C" w:rsidP="002E3DE4">
      <w:pPr>
        <w:rPr>
          <w:lang w:val="fr-FR"/>
        </w:rPr>
      </w:pPr>
    </w:p>
    <w:p w14:paraId="433EE9FC" w14:textId="3A022B00" w:rsidR="002E3DE4" w:rsidRDefault="00000000" w:rsidP="002E3DE4">
      <w:pPr>
        <w:rPr>
          <w:lang w:val="fr-FR"/>
        </w:rPr>
      </w:pPr>
      <w:hyperlink r:id="rId4188" w:anchor="Cul_Proto_Art_TAC_T_t_fibule_codo" w:history="1">
        <w:r w:rsidR="002E3DE4" w:rsidRPr="0032190F">
          <w:rPr>
            <w:rStyle w:val="Hyperlink"/>
            <w:lang w:val="fr-FR"/>
          </w:rPr>
          <w:t xml:space="preserve">fibule </w:t>
        </w:r>
        <w:r w:rsidR="002E3DE4" w:rsidRPr="0032190F">
          <w:rPr>
            <w:rStyle w:val="Hyperlink"/>
            <w:i/>
            <w:lang w:val="fr-FR"/>
          </w:rPr>
          <w:t>de codo</w:t>
        </w:r>
      </w:hyperlink>
      <w:r w:rsidR="002E3DE4" w:rsidRPr="003E632F">
        <w:rPr>
          <w:lang w:val="fr-FR"/>
        </w:rPr>
        <w:t xml:space="preserve"> </w:t>
      </w:r>
      <w:r w:rsidR="002E3DE4" w:rsidRPr="0032190F">
        <w:rPr>
          <w:lang w:val="fr-FR"/>
        </w:rPr>
        <w:t xml:space="preserve">qui pourrait correspondre à la phase </w:t>
      </w:r>
      <w:hyperlink r:id="rId4189" w:anchor="Cul_Huelva" w:history="1">
        <w:r w:rsidR="002E3DE4" w:rsidRPr="0032190F">
          <w:rPr>
            <w:rStyle w:val="Hyperlink"/>
            <w:lang w:val="fr-FR"/>
          </w:rPr>
          <w:t>Huelva</w:t>
        </w:r>
      </w:hyperlink>
      <w:r w:rsidR="002E3DE4" w:rsidRPr="0032190F">
        <w:rPr>
          <w:lang w:val="fr-FR"/>
        </w:rPr>
        <w:t xml:space="preserve"> (BIB 2187)</w:t>
      </w:r>
    </w:p>
    <w:p w14:paraId="5FA3527E" w14:textId="77777777" w:rsidR="002E3DE4" w:rsidRPr="002E3DE4" w:rsidRDefault="002E3DE4" w:rsidP="002E3DE4">
      <w:pPr>
        <w:rPr>
          <w:lang w:val="fr-FR" w:eastAsia="fr-FR"/>
        </w:rPr>
      </w:pPr>
    </w:p>
    <w:p w14:paraId="17A0A5D6" w14:textId="77777777" w:rsidR="002E3DE4" w:rsidRPr="002E3DE4" w:rsidRDefault="002E3DE4" w:rsidP="002E3DE4">
      <w:pPr>
        <w:rPr>
          <w:lang w:val="fr-FR" w:eastAsia="fr-FR"/>
        </w:rPr>
      </w:pPr>
    </w:p>
    <w:p w14:paraId="0906B21A" w14:textId="77777777" w:rsidR="00894CE0" w:rsidRPr="0032190F" w:rsidRDefault="00894CE0" w:rsidP="00A31473">
      <w:pPr>
        <w:jc w:val="both"/>
        <w:rPr>
          <w:lang w:val="fr-FR"/>
        </w:rPr>
      </w:pPr>
    </w:p>
    <w:p w14:paraId="60EB3B20" w14:textId="77777777" w:rsidR="00A31473" w:rsidRPr="0032190F" w:rsidRDefault="00A31473" w:rsidP="00A31473">
      <w:pPr>
        <w:pStyle w:val="Heading2"/>
      </w:pPr>
      <w:bookmarkStart w:id="1828" w:name="Sit_Herencias_2"/>
      <w:r w:rsidRPr="0032190F">
        <w:t>Las Herrencias 2</w:t>
      </w:r>
    </w:p>
    <w:bookmarkEnd w:id="1828"/>
    <w:p w14:paraId="3B4836DB" w14:textId="77777777" w:rsidR="00A31473" w:rsidRPr="0032190F" w:rsidRDefault="00A31473" w:rsidP="00A31473">
      <w:pPr>
        <w:jc w:val="both"/>
        <w:rPr>
          <w:lang w:val="fr-FR"/>
        </w:rPr>
      </w:pPr>
    </w:p>
    <w:p w14:paraId="5C6D4F8A" w14:textId="4DEC48D9" w:rsidR="00CA4462" w:rsidRDefault="00647932" w:rsidP="00A31473">
      <w:pPr>
        <w:jc w:val="both"/>
        <w:rPr>
          <w:lang w:val="fr-FR"/>
        </w:rPr>
      </w:pPr>
      <w:r>
        <w:rPr>
          <w:lang w:val="fr-FR"/>
        </w:rPr>
        <w:t xml:space="preserve">Stèle ibérique: </w:t>
      </w:r>
      <w:hyperlink r:id="rId4190" w:anchor="Cul_Art_TAC_T_a_personnage_cornes" w:history="1">
        <w:r>
          <w:rPr>
            <w:rStyle w:val="Hyperlink"/>
            <w:lang w:val="fr-FR"/>
          </w:rPr>
          <w:t>p</w:t>
        </w:r>
        <w:r w:rsidRPr="00666BEE">
          <w:rPr>
            <w:rStyle w:val="Hyperlink"/>
            <w:lang w:val="fr-FR"/>
          </w:rPr>
          <w:t>ersonnage à cornes</w:t>
        </w:r>
      </w:hyperlink>
      <w:r w:rsidRPr="00647932">
        <w:rPr>
          <w:lang w:val="fr-FR"/>
        </w:rPr>
        <w:t>, co</w:t>
      </w:r>
      <w:r>
        <w:rPr>
          <w:lang w:val="fr-FR"/>
        </w:rPr>
        <w:t xml:space="preserve">ntour d'un </w:t>
      </w:r>
      <w:hyperlink r:id="rId4191" w:anchor="Cul_Art_TAC_T_t_bouclier" w:history="1">
        <w:r w:rsidRPr="006E48F7">
          <w:rPr>
            <w:rStyle w:val="Hyperlink"/>
            <w:lang w:val="fr-FR"/>
          </w:rPr>
          <w:t>bouclier</w:t>
        </w:r>
      </w:hyperlink>
      <w:r w:rsidRPr="00647932">
        <w:rPr>
          <w:lang w:val="fr-FR"/>
        </w:rPr>
        <w:t xml:space="preserve"> en </w:t>
      </w:r>
      <w:r w:rsidR="00D54806">
        <w:rPr>
          <w:lang w:val="fr-FR"/>
        </w:rPr>
        <w:t>V</w:t>
      </w:r>
      <w:r>
        <w:rPr>
          <w:lang w:val="fr-FR"/>
        </w:rPr>
        <w:t xml:space="preserve">, </w:t>
      </w:r>
      <w:hyperlink r:id="rId4192" w:anchor="Cul_Art_TAC_T_t_epee" w:history="1">
        <w:r w:rsidRPr="00666BEE">
          <w:rPr>
            <w:rStyle w:val="Hyperlink"/>
            <w:lang w:val="fr-FR"/>
          </w:rPr>
          <w:t>épée</w:t>
        </w:r>
      </w:hyperlink>
      <w:r w:rsidRPr="00647932">
        <w:rPr>
          <w:lang w:val="fr-FR"/>
        </w:rPr>
        <w:t xml:space="preserve"> et</w:t>
      </w:r>
      <w:r>
        <w:rPr>
          <w:lang w:val="fr-FR"/>
        </w:rPr>
        <w:t xml:space="preserve"> </w:t>
      </w:r>
      <w:hyperlink r:id="rId4193" w:anchor="Cul_Art_TAC_T_t_lance" w:history="1">
        <w:r w:rsidRPr="00666BEE">
          <w:rPr>
            <w:rStyle w:val="Hyperlink"/>
            <w:lang w:val="fr-FR"/>
          </w:rPr>
          <w:t>lance</w:t>
        </w:r>
      </w:hyperlink>
      <w:r w:rsidRPr="00647932">
        <w:rPr>
          <w:lang w:val="fr-FR"/>
        </w:rPr>
        <w:t xml:space="preserve">. </w:t>
      </w:r>
      <w:r>
        <w:rPr>
          <w:lang w:val="fr-FR"/>
        </w:rPr>
        <w:t>Tous ces élements sont à l'échelle du personnage (contrairement aux autres stèles du bouclier) (SS BIB)</w:t>
      </w:r>
    </w:p>
    <w:p w14:paraId="6891551F" w14:textId="77777777" w:rsidR="00BE4758" w:rsidRDefault="00BE4758" w:rsidP="00A31473">
      <w:pPr>
        <w:jc w:val="both"/>
        <w:rPr>
          <w:lang w:val="fr-FR"/>
        </w:rPr>
      </w:pPr>
    </w:p>
    <w:p w14:paraId="2A7B66FF" w14:textId="64BB1B3E" w:rsidR="002E3DE4" w:rsidRDefault="00000000" w:rsidP="00A31473">
      <w:pPr>
        <w:jc w:val="both"/>
        <w:rPr>
          <w:lang w:val="fr-FR"/>
        </w:rPr>
      </w:pPr>
      <w:hyperlink r:id="rId4194" w:anchor="Cul_Extremadura_per_Celestino2011_IVA1" w:history="1">
        <w:r w:rsidR="002E3DE4" w:rsidRPr="002E3DE4">
          <w:rPr>
            <w:rStyle w:val="Hyperlink"/>
            <w:lang w:val="fr-FR"/>
          </w:rPr>
          <w:t>type IVA.1</w:t>
        </w:r>
      </w:hyperlink>
      <w:r w:rsidR="002E3DE4" w:rsidRPr="002E3DE4">
        <w:rPr>
          <w:lang w:val="fr-FR"/>
        </w:rPr>
        <w:t xml:space="preserve"> (BIB 3063)</w:t>
      </w:r>
    </w:p>
    <w:p w14:paraId="5B2B0B38" w14:textId="77777777" w:rsidR="002E3DE4" w:rsidRDefault="002E3DE4" w:rsidP="00A31473">
      <w:pPr>
        <w:jc w:val="both"/>
        <w:rPr>
          <w:lang w:val="fr-FR"/>
        </w:rPr>
      </w:pPr>
    </w:p>
    <w:p w14:paraId="1D5A413B" w14:textId="77777777" w:rsidR="00BE4758" w:rsidRDefault="00BE4758" w:rsidP="00BE4758">
      <w:pPr>
        <w:pStyle w:val="Heading3"/>
      </w:pPr>
      <w:bookmarkStart w:id="1829" w:name="Sit_Herencias_2_ctx"/>
      <w:r>
        <w:t>contexte</w:t>
      </w:r>
    </w:p>
    <w:bookmarkEnd w:id="1829"/>
    <w:p w14:paraId="2A853EC4" w14:textId="77777777" w:rsidR="00A31473" w:rsidRDefault="00647932" w:rsidP="00A31473">
      <w:pPr>
        <w:jc w:val="both"/>
        <w:rPr>
          <w:lang w:val="fr-FR"/>
        </w:rPr>
      </w:pPr>
      <w:r>
        <w:rPr>
          <w:lang w:val="fr-FR"/>
        </w:rPr>
        <w:t>R</w:t>
      </w:r>
      <w:r w:rsidR="00A31473" w:rsidRPr="0032190F">
        <w:rPr>
          <w:lang w:val="fr-FR"/>
        </w:rPr>
        <w:t xml:space="preserve">éemployée </w:t>
      </w:r>
      <w:bookmarkStart w:id="1830" w:name="_Hlk123898239"/>
      <w:r w:rsidR="00A31473" w:rsidRPr="0032190F">
        <w:rPr>
          <w:lang w:val="fr-FR"/>
        </w:rPr>
        <w:t xml:space="preserve">(BIB 2172) </w:t>
      </w:r>
      <w:bookmarkEnd w:id="1830"/>
      <w:r w:rsidR="00A31473" w:rsidRPr="0032190F">
        <w:rPr>
          <w:lang w:val="fr-FR"/>
        </w:rPr>
        <w:t>dans une habitation du 2</w:t>
      </w:r>
      <w:r w:rsidR="00A31473" w:rsidRPr="0032190F">
        <w:rPr>
          <w:vertAlign w:val="superscript"/>
          <w:lang w:val="fr-FR"/>
        </w:rPr>
        <w:t>e</w:t>
      </w:r>
      <w:r w:rsidR="00A31473" w:rsidRPr="0032190F">
        <w:rPr>
          <w:lang w:val="fr-FR"/>
        </w:rPr>
        <w:t xml:space="preserve"> âge du Fer (</w:t>
      </w:r>
      <w:bookmarkStart w:id="1831" w:name="_Hlk123898250"/>
      <w:r w:rsidR="00A31473" w:rsidRPr="0032190F">
        <w:rPr>
          <w:lang w:val="fr-FR"/>
        </w:rPr>
        <w:t xml:space="preserve">BIB 2186 </w:t>
      </w:r>
      <w:bookmarkEnd w:id="1831"/>
      <w:r w:rsidR="00A31473" w:rsidRPr="0032190F">
        <w:rPr>
          <w:lang w:val="fr-FR"/>
        </w:rPr>
        <w:t>p. 139)</w:t>
      </w:r>
    </w:p>
    <w:p w14:paraId="54C59FDF" w14:textId="77777777" w:rsidR="00D37650" w:rsidRDefault="00D37650" w:rsidP="00A31473">
      <w:pPr>
        <w:jc w:val="both"/>
        <w:rPr>
          <w:lang w:val="fr-FR"/>
        </w:rPr>
      </w:pPr>
    </w:p>
    <w:p w14:paraId="3C931078" w14:textId="77777777" w:rsidR="00D37650" w:rsidRPr="00D52855" w:rsidRDefault="00D37650" w:rsidP="00426FF9">
      <w:pPr>
        <w:pStyle w:val="Heading1"/>
        <w:rPr>
          <w:lang w:val="es-ES"/>
        </w:rPr>
      </w:pPr>
      <w:bookmarkStart w:id="1832" w:name="Sit_San_Cristobal"/>
      <w:r w:rsidRPr="00D52855">
        <w:rPr>
          <w:lang w:val="es-ES"/>
        </w:rPr>
        <w:t>SAN CRISTOBAL</w:t>
      </w:r>
    </w:p>
    <w:bookmarkEnd w:id="1832"/>
    <w:p w14:paraId="70EB98FE" w14:textId="5628AC40" w:rsidR="00D37650" w:rsidRPr="00D37650" w:rsidRDefault="00D37650" w:rsidP="00A31473">
      <w:pPr>
        <w:jc w:val="both"/>
        <w:rPr>
          <w:sz w:val="20"/>
          <w:lang w:val="es-ES"/>
        </w:rPr>
      </w:pPr>
      <w:r w:rsidRPr="00D37650">
        <w:rPr>
          <w:sz w:val="20"/>
          <w:lang w:val="es-ES"/>
        </w:rPr>
        <w:t>San Cristóbal de Logrosán, Cerro de San Cristóbal de Logrosán</w:t>
      </w:r>
      <w:r w:rsidR="00A84D62">
        <w:rPr>
          <w:sz w:val="20"/>
          <w:lang w:val="es-ES"/>
        </w:rPr>
        <w:t>, Cerro de Logrosan</w:t>
      </w:r>
      <w:r w:rsidR="00D612B1">
        <w:rPr>
          <w:sz w:val="20"/>
          <w:lang w:val="es-ES"/>
        </w:rPr>
        <w:t>, Cerro de San Cristobal</w:t>
      </w:r>
    </w:p>
    <w:p w14:paraId="19593A78" w14:textId="77777777" w:rsidR="003B3D26" w:rsidRPr="003B3D26" w:rsidRDefault="003B3D26" w:rsidP="003B3D26">
      <w:pPr>
        <w:jc w:val="both"/>
        <w:rPr>
          <w:lang w:val="es-ES"/>
        </w:rPr>
      </w:pPr>
    </w:p>
    <w:p w14:paraId="0F24BA2E" w14:textId="1F779C32" w:rsidR="003B3D26" w:rsidRDefault="003B3D26" w:rsidP="003B3D26">
      <w:pPr>
        <w:jc w:val="both"/>
        <w:rPr>
          <w:lang w:val="fr-FR"/>
        </w:rPr>
      </w:pPr>
      <w:r>
        <w:rPr>
          <w:lang w:val="fr-FR"/>
        </w:rPr>
        <w:t xml:space="preserve">Caceres. Dans la Mestea ibérique (SS BIB) mine de </w:t>
      </w:r>
      <w:hyperlink r:id="rId4195" w:anchor="Sit_Cuivre" w:history="1">
        <w:r w:rsidRPr="001E115E">
          <w:rPr>
            <w:rStyle w:val="Hyperlink"/>
            <w:lang w:val="fr-FR"/>
          </w:rPr>
          <w:t>cuivre</w:t>
        </w:r>
      </w:hyperlink>
      <w:r w:rsidRPr="003B3D26">
        <w:rPr>
          <w:lang w:val="fr-FR"/>
        </w:rPr>
        <w:t xml:space="preserve"> </w:t>
      </w:r>
      <w:r>
        <w:rPr>
          <w:lang w:val="fr-FR"/>
        </w:rPr>
        <w:t xml:space="preserve">durant du Bronze </w:t>
      </w:r>
      <w:r w:rsidRPr="003B3D26">
        <w:rPr>
          <w:lang w:val="fr-FR"/>
        </w:rPr>
        <w:t>(BIB 3076)</w:t>
      </w:r>
    </w:p>
    <w:p w14:paraId="0F072D1D" w14:textId="50C14FBD" w:rsidR="00D37650" w:rsidRPr="00D37650" w:rsidRDefault="00D37650" w:rsidP="00A31473">
      <w:pPr>
        <w:jc w:val="both"/>
        <w:rPr>
          <w:lang w:val="fr-FR"/>
        </w:rPr>
      </w:pPr>
      <w:r w:rsidRPr="00D612B1">
        <w:rPr>
          <w:lang w:val="fr-FR"/>
        </w:rPr>
        <w:t xml:space="preserve">Gisement </w:t>
      </w:r>
      <w:r w:rsidR="00D612B1">
        <w:rPr>
          <w:lang w:val="fr-FR"/>
        </w:rPr>
        <w:t xml:space="preserve">et </w:t>
      </w:r>
      <w:r w:rsidR="00A84D62">
        <w:rPr>
          <w:lang w:val="fr-FR"/>
        </w:rPr>
        <w:t xml:space="preserve">exploitation d' </w:t>
      </w:r>
      <w:hyperlink r:id="rId4196" w:anchor="Sit_Etain" w:history="1">
        <w:r w:rsidR="00A84D62" w:rsidRPr="00A84D62">
          <w:rPr>
            <w:rStyle w:val="Hyperlink"/>
            <w:lang w:val="fr-FR"/>
          </w:rPr>
          <w:t>étain</w:t>
        </w:r>
      </w:hyperlink>
      <w:r w:rsidR="00A84D62">
        <w:rPr>
          <w:lang w:val="fr-FR"/>
        </w:rPr>
        <w:t xml:space="preserve"> </w:t>
      </w:r>
      <w:r w:rsidR="00D612B1" w:rsidRPr="00D37650">
        <w:rPr>
          <w:lang w:val="fr-FR"/>
        </w:rPr>
        <w:t xml:space="preserve">(BIB 2290) </w:t>
      </w:r>
      <w:r w:rsidR="00A84D62">
        <w:rPr>
          <w:lang w:val="fr-FR"/>
        </w:rPr>
        <w:t xml:space="preserve">(Rovira 2002) (BIB 3080) </w:t>
      </w:r>
      <w:r w:rsidRPr="00D37650">
        <w:rPr>
          <w:lang w:val="fr-FR"/>
        </w:rPr>
        <w:t xml:space="preserve">v. </w:t>
      </w:r>
      <w:hyperlink r:id="rId4197" w:anchor="Sit_Berzocana" w:history="1">
        <w:r w:rsidRPr="00D37650">
          <w:rPr>
            <w:rStyle w:val="Hyperlink"/>
            <w:lang w:val="fr-FR"/>
          </w:rPr>
          <w:t>Berzocana</w:t>
        </w:r>
      </w:hyperlink>
    </w:p>
    <w:p w14:paraId="215A6011" w14:textId="77777777" w:rsidR="0078097B" w:rsidRPr="00D37650" w:rsidRDefault="0078097B" w:rsidP="00A31473">
      <w:pPr>
        <w:jc w:val="both"/>
        <w:rPr>
          <w:lang w:val="fr-FR"/>
        </w:rPr>
      </w:pPr>
    </w:p>
    <w:p w14:paraId="23243E4D" w14:textId="77777777" w:rsidR="0078097B" w:rsidRPr="00E80E1E" w:rsidRDefault="0078097B" w:rsidP="00426FF9">
      <w:pPr>
        <w:pStyle w:val="Heading1"/>
      </w:pPr>
      <w:bookmarkStart w:id="1833" w:name="Sit_Logrosan"/>
      <w:r w:rsidRPr="00E80E1E">
        <w:t>LOGROSAN</w:t>
      </w:r>
    </w:p>
    <w:bookmarkEnd w:id="1833"/>
    <w:p w14:paraId="4076C672" w14:textId="77777777" w:rsidR="0078097B" w:rsidRPr="003B3D26" w:rsidRDefault="006C13E3" w:rsidP="0078097B">
      <w:pPr>
        <w:jc w:val="both"/>
        <w:rPr>
          <w:sz w:val="20"/>
          <w:lang w:val="fr-FR"/>
        </w:rPr>
      </w:pPr>
      <w:r w:rsidRPr="003B3D26">
        <w:rPr>
          <w:sz w:val="20"/>
          <w:lang w:val="fr-FR"/>
        </w:rPr>
        <w:t>Logrosán</w:t>
      </w:r>
    </w:p>
    <w:p w14:paraId="27A7DF47" w14:textId="77777777" w:rsidR="006C13E3" w:rsidRPr="00E80E1E" w:rsidRDefault="006C13E3" w:rsidP="0078097B">
      <w:pPr>
        <w:jc w:val="both"/>
        <w:rPr>
          <w:lang w:val="fr-FR"/>
        </w:rPr>
      </w:pPr>
    </w:p>
    <w:p w14:paraId="6E2D74CA" w14:textId="77777777" w:rsidR="00201773" w:rsidRPr="00201773" w:rsidRDefault="00201773" w:rsidP="0078097B">
      <w:pPr>
        <w:jc w:val="both"/>
        <w:rPr>
          <w:lang w:val="fr-FR"/>
        </w:rPr>
      </w:pPr>
      <w:r w:rsidRPr="00201773">
        <w:rPr>
          <w:lang w:val="fr-FR"/>
        </w:rPr>
        <w:t>Gravures difficiles d'interprétation (SS BIB)</w:t>
      </w:r>
    </w:p>
    <w:p w14:paraId="60E66CF5" w14:textId="77777777" w:rsidR="00201773" w:rsidRPr="00201773" w:rsidRDefault="00201773" w:rsidP="0078097B">
      <w:pPr>
        <w:jc w:val="both"/>
        <w:rPr>
          <w:lang w:val="fr-FR"/>
        </w:rPr>
      </w:pPr>
    </w:p>
    <w:p w14:paraId="02EECB59" w14:textId="77777777" w:rsidR="0078097B" w:rsidRPr="00E80E1E" w:rsidRDefault="0078097B" w:rsidP="0078097B">
      <w:pPr>
        <w:pStyle w:val="Heading2"/>
        <w:rPr>
          <w:lang w:eastAsia="en-GB"/>
        </w:rPr>
      </w:pPr>
      <w:bookmarkStart w:id="1834" w:name="Sit_Logrosan_1"/>
      <w:r w:rsidRPr="00E80E1E">
        <w:rPr>
          <w:lang w:eastAsia="en-GB"/>
        </w:rPr>
        <w:t>Logros</w:t>
      </w:r>
      <w:r w:rsidR="006C13E3">
        <w:rPr>
          <w:lang w:eastAsia="en-GB"/>
        </w:rPr>
        <w:t>a</w:t>
      </w:r>
      <w:r w:rsidRPr="00E80E1E">
        <w:rPr>
          <w:lang w:eastAsia="en-GB"/>
        </w:rPr>
        <w:t>n 1</w:t>
      </w:r>
    </w:p>
    <w:bookmarkEnd w:id="1834"/>
    <w:p w14:paraId="1DFBCEBB" w14:textId="77777777" w:rsidR="0078097B" w:rsidRPr="00E80E1E" w:rsidRDefault="0078097B" w:rsidP="0078097B">
      <w:pPr>
        <w:jc w:val="both"/>
        <w:rPr>
          <w:lang w:val="fr-FR"/>
        </w:rPr>
      </w:pPr>
    </w:p>
    <w:p w14:paraId="603694A8" w14:textId="77777777" w:rsidR="0078097B" w:rsidRPr="00E80E1E" w:rsidRDefault="0078097B" w:rsidP="0078097B">
      <w:pPr>
        <w:pStyle w:val="Heading2"/>
        <w:rPr>
          <w:lang w:eastAsia="en-GB"/>
        </w:rPr>
      </w:pPr>
      <w:bookmarkStart w:id="1835" w:name="Sit_Logrosan_2"/>
      <w:r w:rsidRPr="00E80E1E">
        <w:rPr>
          <w:lang w:eastAsia="en-GB"/>
        </w:rPr>
        <w:t>Logros</w:t>
      </w:r>
      <w:r w:rsidR="006C13E3">
        <w:rPr>
          <w:lang w:eastAsia="en-GB"/>
        </w:rPr>
        <w:t>a</w:t>
      </w:r>
      <w:r w:rsidRPr="00E80E1E">
        <w:rPr>
          <w:lang w:eastAsia="en-GB"/>
        </w:rPr>
        <w:t>n 2</w:t>
      </w:r>
    </w:p>
    <w:bookmarkEnd w:id="1835"/>
    <w:p w14:paraId="28F1CEC5" w14:textId="7DC41E81" w:rsidR="0078097B" w:rsidRPr="00E80E1E" w:rsidRDefault="0078097B" w:rsidP="0078097B">
      <w:pPr>
        <w:rPr>
          <w:lang w:val="fr-FR"/>
        </w:rPr>
      </w:pPr>
      <w:r w:rsidRPr="00E80E1E">
        <w:rPr>
          <w:lang w:val="fr-FR"/>
        </w:rPr>
        <w:t xml:space="preserve">Représentation de </w:t>
      </w:r>
      <w:hyperlink r:id="rId4198" w:anchor="Cul_Extremadura_T_char" w:history="1">
        <w:r w:rsidRPr="00E80E1E">
          <w:rPr>
            <w:rStyle w:val="Hyperlink"/>
            <w:lang w:val="fr-FR"/>
          </w:rPr>
          <w:t>char</w:t>
        </w:r>
      </w:hyperlink>
      <w:r w:rsidRPr="00E80E1E">
        <w:rPr>
          <w:lang w:val="fr-FR"/>
        </w:rPr>
        <w:t xml:space="preserve"> (SS BIB)</w:t>
      </w:r>
    </w:p>
    <w:p w14:paraId="5F9617F5" w14:textId="77777777" w:rsidR="0078097B" w:rsidRPr="00E80E1E" w:rsidRDefault="0078097B" w:rsidP="00A31473">
      <w:pPr>
        <w:jc w:val="both"/>
        <w:rPr>
          <w:lang w:val="fr-FR"/>
        </w:rPr>
      </w:pPr>
    </w:p>
    <w:p w14:paraId="1C21FB48" w14:textId="77777777" w:rsidR="003B3D26" w:rsidRPr="00E80E1E" w:rsidRDefault="003B3D26" w:rsidP="00A31473">
      <w:pPr>
        <w:jc w:val="both"/>
        <w:rPr>
          <w:lang w:val="fr-FR"/>
        </w:rPr>
      </w:pPr>
    </w:p>
    <w:p w14:paraId="5EB1B47F" w14:textId="77777777" w:rsidR="001823E9" w:rsidRPr="00D52855" w:rsidRDefault="00A31473" w:rsidP="00426FF9">
      <w:pPr>
        <w:pStyle w:val="Heading1"/>
        <w:rPr>
          <w:lang w:val="es-ES"/>
        </w:rPr>
      </w:pPr>
      <w:bookmarkStart w:id="1836" w:name="Sit_Cogolludo"/>
      <w:r w:rsidRPr="00D52855">
        <w:rPr>
          <w:lang w:val="es-ES"/>
        </w:rPr>
        <w:t>COGOLLUDO</w:t>
      </w:r>
    </w:p>
    <w:bookmarkEnd w:id="1836"/>
    <w:p w14:paraId="626666F1" w14:textId="77777777" w:rsidR="00A31473" w:rsidRPr="006919F0" w:rsidRDefault="00A31473" w:rsidP="001823E9">
      <w:pPr>
        <w:rPr>
          <w:sz w:val="20"/>
          <w:lang w:val="es-ES"/>
        </w:rPr>
      </w:pPr>
      <w:r w:rsidRPr="006919F0">
        <w:rPr>
          <w:sz w:val="20"/>
          <w:lang w:val="es-ES"/>
        </w:rPr>
        <w:t>Orellana la Vieja, Cogolludo</w:t>
      </w:r>
      <w:r w:rsidR="003D1597" w:rsidRPr="006919F0">
        <w:rPr>
          <w:sz w:val="20"/>
          <w:lang w:val="es-ES"/>
        </w:rPr>
        <w:t xml:space="preserve"> </w:t>
      </w:r>
      <w:r w:rsidRPr="006919F0">
        <w:rPr>
          <w:sz w:val="20"/>
          <w:lang w:val="es-ES"/>
        </w:rPr>
        <w:t>Navalvillar De La Pela</w:t>
      </w:r>
    </w:p>
    <w:p w14:paraId="0D882098" w14:textId="77777777" w:rsidR="006919F0" w:rsidRPr="00566234" w:rsidRDefault="006919F0" w:rsidP="001823E9">
      <w:pPr>
        <w:rPr>
          <w:lang w:val="es-ES"/>
        </w:rPr>
      </w:pPr>
    </w:p>
    <w:p w14:paraId="3A57100E" w14:textId="10480B18" w:rsidR="00A31473" w:rsidRDefault="006C13E3" w:rsidP="00A31473">
      <w:pPr>
        <w:jc w:val="both"/>
        <w:rPr>
          <w:lang w:val="fr-FR"/>
        </w:rPr>
      </w:pPr>
      <w:r w:rsidRPr="006919F0">
        <w:rPr>
          <w:lang w:val="fr-FR"/>
        </w:rPr>
        <w:lastRenderedPageBreak/>
        <w:t>(Badajoz)</w:t>
      </w:r>
      <w:r>
        <w:rPr>
          <w:lang w:val="fr-FR"/>
        </w:rPr>
        <w:t xml:space="preserve"> </w:t>
      </w:r>
      <w:hyperlink r:id="rId4199" w:anchor="Cul_Precoloniale_Obj_broche_rotir" w:history="1">
        <w:r w:rsidR="00F66B72" w:rsidRPr="0032190F">
          <w:rPr>
            <w:rStyle w:val="Hyperlink"/>
            <w:lang w:val="fr-FR"/>
          </w:rPr>
          <w:t>Broches à rotir</w:t>
        </w:r>
      </w:hyperlink>
      <w:r w:rsidR="00F66B72" w:rsidRPr="0032190F">
        <w:rPr>
          <w:lang w:val="fr-FR"/>
        </w:rPr>
        <w:t xml:space="preserve"> articulées (</w:t>
      </w:r>
      <w:r w:rsidR="00F66B72" w:rsidRPr="0032190F">
        <w:rPr>
          <w:i/>
          <w:szCs w:val="20"/>
          <w:lang w:val="fr-FR" w:eastAsia="en-GB"/>
        </w:rPr>
        <w:t>asadores articulados</w:t>
      </w:r>
      <w:r w:rsidR="00F66B72" w:rsidRPr="0032190F">
        <w:rPr>
          <w:lang w:val="fr-FR"/>
        </w:rPr>
        <w:t xml:space="preserve">) </w:t>
      </w:r>
      <w:r w:rsidR="00867AA7" w:rsidRPr="0032190F">
        <w:rPr>
          <w:lang w:val="fr-FR"/>
        </w:rPr>
        <w:t xml:space="preserve">du complexe atlantique </w:t>
      </w:r>
      <w:r w:rsidR="00F66B72" w:rsidRPr="0032190F">
        <w:rPr>
          <w:lang w:val="fr-FR"/>
        </w:rPr>
        <w:t>(BIB 2198 p. 461)</w:t>
      </w:r>
      <w:r w:rsidR="00DB062A" w:rsidRPr="0032190F">
        <w:rPr>
          <w:lang w:val="fr-FR"/>
        </w:rPr>
        <w:t xml:space="preserve"> 3 élément de broche à rôtir (BIB 2198 p. 461)</w:t>
      </w:r>
      <w:r w:rsidR="00146946" w:rsidRPr="0032190F">
        <w:rPr>
          <w:lang w:val="fr-FR"/>
        </w:rPr>
        <w:t>.</w:t>
      </w:r>
      <w:r w:rsidR="00552187">
        <w:rPr>
          <w:lang w:val="fr-FR"/>
        </w:rPr>
        <w:t xml:space="preserve"> 3 broches articulées de provenance atlantique </w:t>
      </w:r>
      <w:r w:rsidR="00552187" w:rsidRPr="00552187">
        <w:rPr>
          <w:lang w:val="fr-FR"/>
        </w:rPr>
        <w:t>(BIB 3022)</w:t>
      </w:r>
    </w:p>
    <w:p w14:paraId="390FC2B3" w14:textId="77777777" w:rsidR="00512844" w:rsidRDefault="00512844" w:rsidP="00A31473">
      <w:pPr>
        <w:jc w:val="both"/>
        <w:rPr>
          <w:lang w:val="fr-FR"/>
        </w:rPr>
      </w:pPr>
    </w:p>
    <w:p w14:paraId="2CAD3029" w14:textId="77777777" w:rsidR="006919F0" w:rsidRDefault="006919F0" w:rsidP="006919F0">
      <w:pPr>
        <w:pStyle w:val="Heading2"/>
      </w:pPr>
      <w:r>
        <w:t>stèle</w:t>
      </w:r>
    </w:p>
    <w:p w14:paraId="0B1D544A" w14:textId="77777777" w:rsidR="006919F0" w:rsidRDefault="006919F0" w:rsidP="00A31473">
      <w:pPr>
        <w:jc w:val="both"/>
        <w:rPr>
          <w:lang w:val="fr-FR"/>
        </w:rPr>
      </w:pPr>
    </w:p>
    <w:p w14:paraId="7F37419E" w14:textId="77777777" w:rsidR="006919F0" w:rsidRDefault="006919F0" w:rsidP="00A31473">
      <w:pPr>
        <w:jc w:val="both"/>
        <w:rPr>
          <w:lang w:val="fr-FR"/>
        </w:rPr>
      </w:pPr>
      <w:r w:rsidRPr="0032190F">
        <w:rPr>
          <w:lang w:val="fr-FR"/>
        </w:rPr>
        <w:t>Stèle ibérique réemployée à l’époque romaine dans un contexte domestique (BIB 2186 p. 139).</w:t>
      </w:r>
    </w:p>
    <w:p w14:paraId="05DD4715" w14:textId="3B247FA1" w:rsidR="00512844" w:rsidRDefault="00512844" w:rsidP="00A31473">
      <w:pPr>
        <w:jc w:val="both"/>
        <w:rPr>
          <w:lang w:val="es-ES"/>
        </w:rPr>
      </w:pPr>
      <w:r>
        <w:rPr>
          <w:lang w:val="fr-FR"/>
        </w:rPr>
        <w:t>La stèle montre 1 bouclier, 1 personnage avec une probable épée à la ceinture et un possible poignard sur le flanc, 1 cercle (SS BIB)</w:t>
      </w:r>
      <w:r w:rsidR="009E4D1D">
        <w:rPr>
          <w:lang w:val="fr-FR"/>
        </w:rPr>
        <w:t xml:space="preserve"> </w:t>
      </w:r>
      <w:r w:rsidR="009E4D1D" w:rsidRPr="009E4D1D">
        <w:rPr>
          <w:lang w:val="fr-FR"/>
        </w:rPr>
        <w:t xml:space="preserve">épée gr. </w:t>
      </w:r>
      <w:hyperlink r:id="rId4200" w:anchor="Cul_Extremadura_T_epee_typ_Brandherm07_L" w:history="1">
        <w:r w:rsidR="009E4D1D" w:rsidRPr="004073E6">
          <w:rPr>
            <w:rStyle w:val="Hyperlink"/>
            <w:lang w:val="es-ES"/>
          </w:rPr>
          <w:t>L</w:t>
        </w:r>
      </w:hyperlink>
      <w:r w:rsidR="009E4D1D" w:rsidRPr="004073E6">
        <w:rPr>
          <w:lang w:val="es-ES"/>
        </w:rPr>
        <w:t xml:space="preserve"> (Brandhem 2007)</w:t>
      </w:r>
    </w:p>
    <w:p w14:paraId="02411DEE" w14:textId="31B465DC" w:rsidR="007B62F0" w:rsidRDefault="007B62F0" w:rsidP="007B62F0">
      <w:pPr>
        <w:pStyle w:val="Heading1"/>
      </w:pPr>
      <w:r>
        <w:br/>
      </w:r>
      <w:bookmarkStart w:id="1837" w:name="Sit_Castuera"/>
      <w:r>
        <w:t>CASTUERA</w:t>
      </w:r>
      <w:bookmarkEnd w:id="1837"/>
    </w:p>
    <w:p w14:paraId="70B4830F" w14:textId="5814C3FE" w:rsidR="007B62F0" w:rsidRDefault="007B62F0" w:rsidP="00A31473">
      <w:pPr>
        <w:jc w:val="both"/>
        <w:rPr>
          <w:lang w:val="es-ES"/>
        </w:rPr>
      </w:pPr>
    </w:p>
    <w:p w14:paraId="07CC21F7" w14:textId="51818DBC" w:rsidR="007B62F0" w:rsidRPr="007B62F0" w:rsidRDefault="007B62F0" w:rsidP="007B62F0">
      <w:pPr>
        <w:jc w:val="both"/>
        <w:rPr>
          <w:lang w:val="fr-FR"/>
        </w:rPr>
      </w:pPr>
      <w:r>
        <w:rPr>
          <w:rStyle w:val="Hyperlink"/>
          <w:color w:val="auto"/>
          <w:u w:val="none"/>
          <w:lang w:val="fr-FR"/>
        </w:rPr>
        <w:t xml:space="preserve">Castuera: </w:t>
      </w:r>
      <w:r w:rsidRPr="007B62F0">
        <w:rPr>
          <w:rStyle w:val="Hyperlink"/>
          <w:color w:val="auto"/>
          <w:u w:val="none"/>
          <w:lang w:val="fr-FR"/>
        </w:rPr>
        <w:t>t</w:t>
      </w:r>
      <w:r>
        <w:rPr>
          <w:rStyle w:val="Hyperlink"/>
          <w:color w:val="auto"/>
          <w:u w:val="none"/>
          <w:lang w:val="fr-FR"/>
        </w:rPr>
        <w:t xml:space="preserve">orques de type </w:t>
      </w:r>
      <w:hyperlink r:id="rId4201" w:anchor="Cul_Precoloniale_Obj_effets_pers_coll_SB" w:history="1">
        <w:r w:rsidRPr="00EB17DA">
          <w:rPr>
            <w:rStyle w:val="Hyperlink"/>
            <w:lang w:val="fr-FR"/>
          </w:rPr>
          <w:t>Sagrajas-Berzocana</w:t>
        </w:r>
      </w:hyperlink>
      <w:r>
        <w:rPr>
          <w:rStyle w:val="Hyperlink"/>
          <w:color w:val="auto"/>
          <w:u w:val="none"/>
          <w:lang w:val="fr-FR"/>
        </w:rPr>
        <w:t xml:space="preserve"> (BIB 3611)</w:t>
      </w:r>
    </w:p>
    <w:p w14:paraId="2FAFD6B1" w14:textId="77777777" w:rsidR="007B62F0" w:rsidRPr="007B62F0" w:rsidRDefault="007B62F0" w:rsidP="00A31473">
      <w:pPr>
        <w:jc w:val="both"/>
        <w:rPr>
          <w:lang w:val="fr-FR"/>
        </w:rPr>
      </w:pPr>
    </w:p>
    <w:p w14:paraId="14FCADB3" w14:textId="77777777" w:rsidR="00146946" w:rsidRPr="004073E6" w:rsidRDefault="00146946" w:rsidP="00A31473">
      <w:pPr>
        <w:jc w:val="both"/>
        <w:rPr>
          <w:lang w:val="es-ES"/>
        </w:rPr>
      </w:pPr>
    </w:p>
    <w:p w14:paraId="3CA060ED" w14:textId="77777777" w:rsidR="00A16B95" w:rsidRPr="004073E6" w:rsidRDefault="00A16B95" w:rsidP="00A31473">
      <w:pPr>
        <w:jc w:val="both"/>
        <w:rPr>
          <w:lang w:val="es-ES"/>
        </w:rPr>
      </w:pPr>
    </w:p>
    <w:p w14:paraId="6FB34713" w14:textId="77777777" w:rsidR="00146946" w:rsidRPr="00D52855" w:rsidRDefault="00146946" w:rsidP="00426FF9">
      <w:pPr>
        <w:pStyle w:val="Heading1"/>
        <w:rPr>
          <w:lang w:val="es-ES"/>
        </w:rPr>
      </w:pPr>
      <w:bookmarkStart w:id="1838" w:name="Sit_Orellana_Sierra"/>
      <w:r w:rsidRPr="00D52855">
        <w:rPr>
          <w:lang w:val="es-ES"/>
        </w:rPr>
        <w:t>ORELLANA DE LA SIERRA</w:t>
      </w:r>
    </w:p>
    <w:bookmarkEnd w:id="1838"/>
    <w:p w14:paraId="4BBAA215" w14:textId="77777777" w:rsidR="00146946" w:rsidRPr="004073E6" w:rsidRDefault="0078097B" w:rsidP="00146946">
      <w:pPr>
        <w:jc w:val="both"/>
        <w:rPr>
          <w:sz w:val="20"/>
          <w:lang w:val="es-ES"/>
        </w:rPr>
      </w:pPr>
      <w:r w:rsidRPr="004073E6">
        <w:rPr>
          <w:sz w:val="20"/>
          <w:lang w:val="es-ES"/>
        </w:rPr>
        <w:t>,</w:t>
      </w:r>
      <w:bookmarkStart w:id="1839" w:name="Sit_Orellana"/>
      <w:r w:rsidRPr="004073E6">
        <w:rPr>
          <w:sz w:val="20"/>
          <w:lang w:val="es-ES"/>
        </w:rPr>
        <w:t>Orellana</w:t>
      </w:r>
      <w:bookmarkEnd w:id="1839"/>
      <w:r w:rsidR="002E3DE4">
        <w:rPr>
          <w:sz w:val="20"/>
          <w:lang w:val="es-ES"/>
        </w:rPr>
        <w:t xml:space="preserve">, </w:t>
      </w:r>
      <w:r w:rsidR="002E3DE4" w:rsidRPr="002E3DE4">
        <w:rPr>
          <w:sz w:val="20"/>
          <w:lang w:val="es-ES"/>
        </w:rPr>
        <w:t>Orellana de la Sierra</w:t>
      </w:r>
    </w:p>
    <w:p w14:paraId="51E8D4F9" w14:textId="77777777" w:rsidR="0078097B" w:rsidRPr="004073E6" w:rsidRDefault="0078097B" w:rsidP="00146946">
      <w:pPr>
        <w:jc w:val="both"/>
        <w:rPr>
          <w:lang w:val="es-ES"/>
        </w:rPr>
      </w:pPr>
    </w:p>
    <w:p w14:paraId="6C3F2A06" w14:textId="77777777" w:rsidR="00146946" w:rsidRPr="002E3DE4" w:rsidRDefault="006919F0" w:rsidP="00146946">
      <w:pPr>
        <w:jc w:val="both"/>
        <w:rPr>
          <w:lang w:val="es-ES"/>
        </w:rPr>
      </w:pPr>
      <w:r w:rsidRPr="004073E6">
        <w:rPr>
          <w:szCs w:val="20"/>
          <w:lang w:val="es-ES" w:eastAsia="en-GB"/>
        </w:rPr>
        <w:t>Orellana de la Sierra</w:t>
      </w:r>
      <w:r w:rsidRPr="004073E6">
        <w:rPr>
          <w:lang w:val="es-ES"/>
        </w:rPr>
        <w:t xml:space="preserve"> (Badajoz) </w:t>
      </w:r>
    </w:p>
    <w:p w14:paraId="4E3C12A7" w14:textId="77777777" w:rsidR="00146946" w:rsidRPr="002E3DE4" w:rsidRDefault="00146946" w:rsidP="00A31473">
      <w:pPr>
        <w:jc w:val="both"/>
        <w:rPr>
          <w:lang w:val="es-ES"/>
        </w:rPr>
      </w:pPr>
    </w:p>
    <w:p w14:paraId="71A46EDA" w14:textId="77777777" w:rsidR="006919F0" w:rsidRPr="004073E6" w:rsidRDefault="006919F0" w:rsidP="006919F0">
      <w:pPr>
        <w:pStyle w:val="Heading2"/>
      </w:pPr>
      <w:r w:rsidRPr="004073E6">
        <w:t>stèle</w:t>
      </w:r>
    </w:p>
    <w:p w14:paraId="4C3D8766" w14:textId="77777777" w:rsidR="006919F0" w:rsidRPr="004073E6" w:rsidRDefault="006919F0" w:rsidP="00A31473">
      <w:pPr>
        <w:jc w:val="both"/>
        <w:rPr>
          <w:lang w:val="fr-FR"/>
        </w:rPr>
      </w:pPr>
    </w:p>
    <w:p w14:paraId="6F80249A" w14:textId="29CABDD4" w:rsidR="006919F0" w:rsidRPr="006919F0" w:rsidRDefault="006919F0" w:rsidP="006919F0">
      <w:pPr>
        <w:jc w:val="both"/>
        <w:rPr>
          <w:lang w:val="fr-FR"/>
        </w:rPr>
      </w:pPr>
      <w:r w:rsidRPr="006919F0">
        <w:rPr>
          <w:lang w:val="fr-FR"/>
        </w:rPr>
        <w:t xml:space="preserve">Stèle de 119 x 47 x 11 cm représentant une lance, un bouclier, un personnage, une épée, un miroir, un </w:t>
      </w:r>
      <w:hyperlink r:id="rId4202" w:anchor="Cul_Extremadura_T_char" w:history="1">
        <w:r w:rsidRPr="006919F0">
          <w:rPr>
            <w:rStyle w:val="Hyperlink"/>
            <w:lang w:val="fr-FR"/>
          </w:rPr>
          <w:t>char</w:t>
        </w:r>
      </w:hyperlink>
      <w:r w:rsidRPr="006919F0">
        <w:rPr>
          <w:lang w:val="fr-FR"/>
        </w:rPr>
        <w:t xml:space="preserve"> et un possible peigne gravés après préparation de la surface </w:t>
      </w:r>
      <w:r w:rsidRPr="006919F0">
        <w:rPr>
          <w:szCs w:val="20"/>
          <w:lang w:val="fr-FR" w:eastAsia="en-GB"/>
        </w:rPr>
        <w:t>(BIB 2186 p. 145)</w:t>
      </w:r>
    </w:p>
    <w:p w14:paraId="22090BE7" w14:textId="77777777" w:rsidR="006919F0" w:rsidRPr="006919F0" w:rsidRDefault="006919F0" w:rsidP="006919F0">
      <w:pPr>
        <w:jc w:val="both"/>
        <w:rPr>
          <w:lang w:val="fr-FR"/>
        </w:rPr>
      </w:pPr>
    </w:p>
    <w:p w14:paraId="501A5C62" w14:textId="77777777" w:rsidR="0043022F" w:rsidRPr="002E3DE4" w:rsidRDefault="0043022F" w:rsidP="006919F0">
      <w:pPr>
        <w:jc w:val="both"/>
        <w:rPr>
          <w:sz w:val="20"/>
          <w:szCs w:val="20"/>
          <w:lang w:val="fr-FR" w:eastAsia="en-GB"/>
        </w:rPr>
      </w:pPr>
      <w:r w:rsidRPr="00866860">
        <w:rPr>
          <w:i/>
          <w:sz w:val="20"/>
          <w:szCs w:val="20"/>
          <w:lang w:val="en-GB" w:eastAsia="en-GB"/>
        </w:rPr>
        <w:t>The discovery occurred in 2005 in the municipality of Orellana de la Sierra, in the province of Badajoz, in the course of farm work. The piece appeared buried in the ground and was later deposited in one of the stone heaps formed by</w:t>
      </w:r>
      <w:r w:rsidR="006919F0" w:rsidRPr="00866860">
        <w:rPr>
          <w:i/>
          <w:sz w:val="20"/>
          <w:szCs w:val="20"/>
          <w:lang w:val="en-GB" w:eastAsia="en-GB"/>
        </w:rPr>
        <w:t xml:space="preserve"> </w:t>
      </w:r>
      <w:r w:rsidRPr="00866860">
        <w:rPr>
          <w:i/>
          <w:sz w:val="20"/>
          <w:szCs w:val="20"/>
          <w:lang w:val="en-GB" w:eastAsia="en-GB"/>
        </w:rPr>
        <w:t>the clearing of the plot for its cultivation (for a detailed description of the stele</w:t>
      </w:r>
      <w:r w:rsidR="006919F0" w:rsidRPr="00866860">
        <w:rPr>
          <w:i/>
          <w:sz w:val="20"/>
          <w:szCs w:val="20"/>
          <w:lang w:val="en-GB" w:eastAsia="en-GB"/>
        </w:rPr>
        <w:t xml:space="preserve"> </w:t>
      </w:r>
      <w:r w:rsidRPr="00866860">
        <w:rPr>
          <w:i/>
          <w:sz w:val="20"/>
          <w:szCs w:val="20"/>
          <w:lang w:val="en-GB" w:eastAsia="en-GB"/>
        </w:rPr>
        <w:t>consult González Ledesma (2007) and Domínguez de la Concha, González</w:t>
      </w:r>
      <w:r w:rsidR="006919F0" w:rsidRPr="00866860">
        <w:rPr>
          <w:i/>
          <w:sz w:val="20"/>
          <w:szCs w:val="20"/>
          <w:lang w:val="en-GB" w:eastAsia="en-GB"/>
        </w:rPr>
        <w:t xml:space="preserve"> </w:t>
      </w:r>
      <w:r w:rsidRPr="00866860">
        <w:rPr>
          <w:i/>
          <w:sz w:val="20"/>
          <w:szCs w:val="20"/>
          <w:lang w:val="en-GB" w:eastAsia="en-GB"/>
        </w:rPr>
        <w:t xml:space="preserve">Bornay, and Hoz Bravo (2005)). </w:t>
      </w:r>
      <w:r w:rsidRPr="002E3DE4">
        <w:rPr>
          <w:i/>
          <w:sz w:val="20"/>
          <w:szCs w:val="20"/>
          <w:lang w:val="fr-FR" w:eastAsia="en-GB"/>
        </w:rPr>
        <w:t>(BIB 2186 p. 145)</w:t>
      </w:r>
    </w:p>
    <w:p w14:paraId="1E56EFAC" w14:textId="77777777" w:rsidR="002E3DE4" w:rsidRPr="002E3DE4" w:rsidRDefault="002E3DE4" w:rsidP="006919F0">
      <w:pPr>
        <w:jc w:val="both"/>
        <w:rPr>
          <w:sz w:val="20"/>
          <w:szCs w:val="20"/>
          <w:lang w:val="fr-FR" w:eastAsia="en-GB"/>
        </w:rPr>
      </w:pPr>
    </w:p>
    <w:p w14:paraId="08356BAF" w14:textId="6E9B1AE4" w:rsidR="002E3DE4" w:rsidRPr="005C62A5" w:rsidRDefault="00000000" w:rsidP="002E3DE4">
      <w:pPr>
        <w:jc w:val="both"/>
        <w:rPr>
          <w:lang w:val="fr-FR"/>
        </w:rPr>
      </w:pPr>
      <w:hyperlink r:id="rId4203" w:anchor="Cul_Extremadura_per_Celestino2011_IIIc" w:history="1">
        <w:r w:rsidR="002E3DE4" w:rsidRPr="00647A2A">
          <w:rPr>
            <w:rStyle w:val="Hyperlink"/>
            <w:lang w:val="fr-FR"/>
          </w:rPr>
          <w:t>type I</w:t>
        </w:r>
        <w:r w:rsidR="002E3DE4">
          <w:rPr>
            <w:rStyle w:val="Hyperlink"/>
            <w:lang w:val="fr-FR"/>
          </w:rPr>
          <w:t>IIC</w:t>
        </w:r>
      </w:hyperlink>
      <w:r w:rsidR="002E3DE4" w:rsidRPr="00647A2A">
        <w:rPr>
          <w:lang w:val="fr-FR"/>
        </w:rPr>
        <w:t xml:space="preserve"> (BIB 3063)</w:t>
      </w:r>
    </w:p>
    <w:p w14:paraId="0470D605" w14:textId="77777777" w:rsidR="002E3DE4" w:rsidRPr="002E3DE4" w:rsidRDefault="002E3DE4" w:rsidP="006919F0">
      <w:pPr>
        <w:jc w:val="both"/>
        <w:rPr>
          <w:sz w:val="20"/>
          <w:szCs w:val="20"/>
          <w:lang w:val="fr-FR" w:eastAsia="en-GB"/>
        </w:rPr>
      </w:pPr>
    </w:p>
    <w:p w14:paraId="77CF2F31" w14:textId="77777777" w:rsidR="002E3DE4" w:rsidRDefault="002E3DE4" w:rsidP="002E3DE4">
      <w:pPr>
        <w:pStyle w:val="Heading2"/>
        <w:rPr>
          <w:lang w:eastAsia="en-GB"/>
        </w:rPr>
      </w:pPr>
      <w:r>
        <w:rPr>
          <w:lang w:eastAsia="en-GB"/>
        </w:rPr>
        <w:t>contexte</w:t>
      </w:r>
    </w:p>
    <w:p w14:paraId="62525F8A" w14:textId="77777777" w:rsidR="002E3DE4" w:rsidRDefault="002E3DE4" w:rsidP="002E3DE4">
      <w:pPr>
        <w:rPr>
          <w:lang w:val="fr-FR" w:eastAsia="en-GB"/>
        </w:rPr>
      </w:pPr>
    </w:p>
    <w:p w14:paraId="0D280AFA" w14:textId="051B9430" w:rsidR="002E3DE4" w:rsidRDefault="002E3DE4" w:rsidP="002E3DE4">
      <w:pPr>
        <w:jc w:val="both"/>
        <w:rPr>
          <w:rStyle w:val="Hyperlink"/>
          <w:lang w:val="fr-FR"/>
        </w:rPr>
      </w:pPr>
      <w:r w:rsidRPr="002E3DE4">
        <w:rPr>
          <w:lang w:val="fr-FR"/>
        </w:rPr>
        <w:t xml:space="preserve">Site d’habitat </w:t>
      </w:r>
      <w:hyperlink r:id="rId4204" w:anchor="Cul_Protohistoire" w:history="1">
        <w:r w:rsidRPr="002E3DE4">
          <w:rPr>
            <w:rStyle w:val="Hyperlink"/>
            <w:lang w:val="fr-FR"/>
          </w:rPr>
          <w:t>protohistorique</w:t>
        </w:r>
      </w:hyperlink>
      <w:r w:rsidRPr="002E3DE4">
        <w:rPr>
          <w:lang w:val="fr-FR"/>
        </w:rPr>
        <w:t xml:space="preserve"> de la vallée du Guadiana. </w:t>
      </w:r>
      <w:r w:rsidRPr="0032190F">
        <w:rPr>
          <w:lang w:val="fr-FR"/>
        </w:rPr>
        <w:t xml:space="preserve">Peut-être lié à la présence d’étain </w:t>
      </w:r>
      <w:r>
        <w:rPr>
          <w:lang w:val="fr-FR"/>
        </w:rPr>
        <w:t>[</w:t>
      </w:r>
      <w:hyperlink r:id="rId4205" w:anchor="Sit_Etain" w:history="1">
        <w:r w:rsidRPr="004324FA">
          <w:rPr>
            <w:rStyle w:val="Hyperlink"/>
            <w:lang w:val="fr-FR"/>
          </w:rPr>
          <w:t>gisement d'étain</w:t>
        </w:r>
      </w:hyperlink>
      <w:r>
        <w:rPr>
          <w:lang w:val="fr-FR"/>
        </w:rPr>
        <w:t xml:space="preserve">] </w:t>
      </w:r>
      <w:r w:rsidRPr="0032190F">
        <w:rPr>
          <w:lang w:val="fr-FR"/>
        </w:rPr>
        <w:t xml:space="preserve">et aux échanges </w:t>
      </w:r>
      <w:hyperlink r:id="rId4206" w:anchor="Cul_Precoloniale" w:history="1">
        <w:r w:rsidRPr="0032190F">
          <w:rPr>
            <w:rStyle w:val="Hyperlink"/>
            <w:lang w:val="fr-FR"/>
          </w:rPr>
          <w:t>précoloniaux</w:t>
        </w:r>
      </w:hyperlink>
      <w:r w:rsidRPr="0032190F">
        <w:rPr>
          <w:lang w:val="fr-FR"/>
        </w:rPr>
        <w:t xml:space="preserve"> (v. </w:t>
      </w:r>
      <w:hyperlink r:id="rId4207" w:anchor="Cul_Extremadura" w:history="1">
        <w:r w:rsidRPr="0032190F">
          <w:rPr>
            <w:rStyle w:val="Hyperlink"/>
            <w:lang w:val="fr-FR"/>
          </w:rPr>
          <w:t>stèles Extrémadure</w:t>
        </w:r>
      </w:hyperlink>
      <w:r w:rsidRPr="0032190F">
        <w:rPr>
          <w:lang w:val="fr-FR"/>
        </w:rPr>
        <w:t xml:space="preserve">) (BIB 2198 p. 466). A proximité, de nombreux éléments du BF 3 v. </w:t>
      </w:r>
      <w:hyperlink r:id="rId4208" w:anchor="Cul_Precoloniale_Geo_Iberique" w:history="1">
        <w:r w:rsidRPr="0032190F">
          <w:rPr>
            <w:rStyle w:val="Hyperlink"/>
            <w:lang w:val="fr-FR"/>
          </w:rPr>
          <w:t>marges ibériques</w:t>
        </w:r>
      </w:hyperlink>
    </w:p>
    <w:p w14:paraId="0E10A6AB" w14:textId="2FD6AE90" w:rsidR="007B62F0" w:rsidRDefault="007B62F0" w:rsidP="002E3DE4">
      <w:pPr>
        <w:jc w:val="both"/>
        <w:rPr>
          <w:rStyle w:val="Hyperlink"/>
          <w:lang w:val="fr-FR"/>
        </w:rPr>
      </w:pPr>
    </w:p>
    <w:p w14:paraId="59F385E1" w14:textId="5E2F02F1" w:rsidR="007B62F0" w:rsidRPr="007B62F0" w:rsidRDefault="007B62F0" w:rsidP="002E3DE4">
      <w:pPr>
        <w:jc w:val="both"/>
        <w:rPr>
          <w:lang w:val="fr-FR"/>
        </w:rPr>
      </w:pPr>
      <w:r>
        <w:rPr>
          <w:rStyle w:val="Hyperlink"/>
          <w:color w:val="auto"/>
          <w:u w:val="none"/>
          <w:lang w:val="fr-FR"/>
        </w:rPr>
        <w:t xml:space="preserve">Orellana: </w:t>
      </w:r>
      <w:r w:rsidRPr="007B62F0">
        <w:rPr>
          <w:rStyle w:val="Hyperlink"/>
          <w:color w:val="auto"/>
          <w:u w:val="none"/>
          <w:lang w:val="fr-FR"/>
        </w:rPr>
        <w:t>t</w:t>
      </w:r>
      <w:r>
        <w:rPr>
          <w:rStyle w:val="Hyperlink"/>
          <w:color w:val="auto"/>
          <w:u w:val="none"/>
          <w:lang w:val="fr-FR"/>
        </w:rPr>
        <w:t xml:space="preserve">orques de type </w:t>
      </w:r>
      <w:hyperlink r:id="rId4209" w:anchor="Cul_Precoloniale_Obj_effets_pers_coll_SB" w:history="1">
        <w:r w:rsidRPr="00EB17DA">
          <w:rPr>
            <w:rStyle w:val="Hyperlink"/>
            <w:lang w:val="fr-FR"/>
          </w:rPr>
          <w:t>Sagrajas-Berzocana</w:t>
        </w:r>
      </w:hyperlink>
      <w:r>
        <w:rPr>
          <w:rStyle w:val="Hyperlink"/>
          <w:color w:val="auto"/>
          <w:u w:val="none"/>
          <w:lang w:val="fr-FR"/>
        </w:rPr>
        <w:t xml:space="preserve"> (BIB 3611)</w:t>
      </w:r>
    </w:p>
    <w:p w14:paraId="5439C421" w14:textId="77777777" w:rsidR="002E3DE4" w:rsidRPr="002E3DE4" w:rsidRDefault="002E3DE4" w:rsidP="002E3DE4">
      <w:pPr>
        <w:rPr>
          <w:lang w:val="fr-FR" w:eastAsia="en-GB"/>
        </w:rPr>
      </w:pPr>
    </w:p>
    <w:p w14:paraId="4725FF61" w14:textId="77777777" w:rsidR="00777A47" w:rsidRPr="002E3DE4" w:rsidRDefault="00777A47" w:rsidP="00A31473">
      <w:pPr>
        <w:jc w:val="both"/>
        <w:rPr>
          <w:szCs w:val="20"/>
          <w:lang w:val="fr-FR" w:eastAsia="en-GB"/>
        </w:rPr>
      </w:pPr>
    </w:p>
    <w:p w14:paraId="17C2FA77" w14:textId="77777777" w:rsidR="00777A47" w:rsidRPr="002E3DE4" w:rsidRDefault="00777A47" w:rsidP="00426FF9">
      <w:pPr>
        <w:pStyle w:val="Heading1"/>
      </w:pPr>
      <w:bookmarkStart w:id="1840" w:name="Sit_Talavera_Vieja"/>
      <w:r w:rsidRPr="002E3DE4">
        <w:t>TALAVERA LA VIEJA</w:t>
      </w:r>
    </w:p>
    <w:bookmarkEnd w:id="1840"/>
    <w:p w14:paraId="2E0F72FC" w14:textId="77777777" w:rsidR="00777A47" w:rsidRPr="002E3DE4" w:rsidRDefault="00777A47" w:rsidP="00A31473">
      <w:pPr>
        <w:jc w:val="both"/>
        <w:rPr>
          <w:szCs w:val="20"/>
          <w:lang w:val="fr-FR" w:eastAsia="en-GB"/>
        </w:rPr>
      </w:pPr>
    </w:p>
    <w:p w14:paraId="21BAF987" w14:textId="0CD89BDB" w:rsidR="00777A47" w:rsidRPr="002E3DE4" w:rsidRDefault="00777A47" w:rsidP="00A31473">
      <w:pPr>
        <w:jc w:val="both"/>
        <w:rPr>
          <w:szCs w:val="20"/>
          <w:lang w:val="fr-FR" w:eastAsia="en-GB"/>
        </w:rPr>
      </w:pPr>
      <w:r w:rsidRPr="002E3DE4">
        <w:rPr>
          <w:szCs w:val="20"/>
          <w:lang w:val="fr-FR" w:eastAsia="en-GB"/>
        </w:rPr>
        <w:t xml:space="preserve">Découverte d’une </w:t>
      </w:r>
      <w:hyperlink r:id="rId4210" w:anchor="Cul_Proto_Art_TAC_T_t_fibule_codo" w:history="1">
        <w:r w:rsidR="000C51D6" w:rsidRPr="002E3DE4">
          <w:rPr>
            <w:rStyle w:val="Hyperlink"/>
            <w:lang w:val="fr-FR"/>
          </w:rPr>
          <w:t xml:space="preserve">fibule </w:t>
        </w:r>
        <w:r w:rsidR="000C51D6" w:rsidRPr="002E3DE4">
          <w:rPr>
            <w:rStyle w:val="Hyperlink"/>
            <w:i/>
            <w:lang w:val="fr-FR"/>
          </w:rPr>
          <w:t>de codo</w:t>
        </w:r>
      </w:hyperlink>
      <w:r w:rsidR="00B4701A" w:rsidRPr="002E3DE4">
        <w:rPr>
          <w:lang w:val="fr-FR"/>
        </w:rPr>
        <w:t xml:space="preserve"> </w:t>
      </w:r>
      <w:r w:rsidRPr="002E3DE4">
        <w:rPr>
          <w:szCs w:val="20"/>
          <w:lang w:val="fr-FR" w:eastAsia="en-GB"/>
        </w:rPr>
        <w:t>(BIB 2198 p. 463)</w:t>
      </w:r>
    </w:p>
    <w:p w14:paraId="1D036A90" w14:textId="77777777" w:rsidR="00777A47" w:rsidRPr="002E3DE4" w:rsidRDefault="00777A47" w:rsidP="00A31473">
      <w:pPr>
        <w:jc w:val="both"/>
        <w:rPr>
          <w:szCs w:val="20"/>
          <w:lang w:val="fr-FR" w:eastAsia="en-GB"/>
        </w:rPr>
      </w:pPr>
    </w:p>
    <w:p w14:paraId="271BEAD5" w14:textId="77777777" w:rsidR="00777A47" w:rsidRPr="002E3DE4" w:rsidRDefault="00777A47" w:rsidP="00426FF9">
      <w:pPr>
        <w:pStyle w:val="Heading1"/>
      </w:pPr>
      <w:bookmarkStart w:id="1841" w:name="Sit_Muralla_Valdehuncar"/>
      <w:r w:rsidRPr="002E3DE4">
        <w:t>MURALLA DE VALDEHUNCAR (LA)</w:t>
      </w:r>
    </w:p>
    <w:bookmarkEnd w:id="1841"/>
    <w:p w14:paraId="750CC305" w14:textId="77777777" w:rsidR="00777A47" w:rsidRPr="002E3DE4" w:rsidRDefault="00777A47" w:rsidP="00A31473">
      <w:pPr>
        <w:jc w:val="both"/>
        <w:rPr>
          <w:szCs w:val="20"/>
          <w:lang w:val="fr-FR" w:eastAsia="en-GB"/>
        </w:rPr>
      </w:pPr>
    </w:p>
    <w:p w14:paraId="05A28843" w14:textId="7DA6177A" w:rsidR="00777A47" w:rsidRPr="002E3DE4" w:rsidRDefault="00B4701A" w:rsidP="00A31473">
      <w:pPr>
        <w:jc w:val="both"/>
        <w:rPr>
          <w:szCs w:val="20"/>
          <w:lang w:val="fr-FR" w:eastAsia="en-GB"/>
        </w:rPr>
      </w:pPr>
      <w:r w:rsidRPr="002E3DE4">
        <w:rPr>
          <w:szCs w:val="20"/>
          <w:lang w:val="fr-FR" w:eastAsia="en-GB"/>
        </w:rPr>
        <w:t xml:space="preserve">La Muralla de Valdehúncar </w:t>
      </w:r>
      <w:r w:rsidR="00777A47" w:rsidRPr="002E3DE4">
        <w:rPr>
          <w:szCs w:val="20"/>
          <w:lang w:val="fr-FR" w:eastAsia="en-GB"/>
        </w:rPr>
        <w:t xml:space="preserve">a livré une </w:t>
      </w:r>
      <w:hyperlink r:id="rId4211" w:anchor="Cul_Proto_Art_TAC_T_t_fibule_codo" w:history="1">
        <w:r w:rsidR="000C51D6" w:rsidRPr="002E3DE4">
          <w:rPr>
            <w:rStyle w:val="Hyperlink"/>
            <w:lang w:val="fr-FR"/>
          </w:rPr>
          <w:t xml:space="preserve">fibule </w:t>
        </w:r>
        <w:r w:rsidR="000C51D6" w:rsidRPr="002E3DE4">
          <w:rPr>
            <w:rStyle w:val="Hyperlink"/>
            <w:i/>
            <w:lang w:val="fr-FR"/>
          </w:rPr>
          <w:t>de codo</w:t>
        </w:r>
      </w:hyperlink>
      <w:r w:rsidR="00777A47" w:rsidRPr="002E3DE4">
        <w:rPr>
          <w:szCs w:val="20"/>
          <w:lang w:val="fr-FR" w:eastAsia="en-GB"/>
        </w:rPr>
        <w:t xml:space="preserve"> (BIB 2198 p. 463)</w:t>
      </w:r>
    </w:p>
    <w:p w14:paraId="4752261D" w14:textId="77777777" w:rsidR="00777A47" w:rsidRPr="002E3DE4" w:rsidRDefault="00777A47" w:rsidP="00A31473">
      <w:pPr>
        <w:jc w:val="both"/>
        <w:rPr>
          <w:szCs w:val="20"/>
          <w:lang w:val="fr-FR" w:eastAsia="en-GB"/>
        </w:rPr>
      </w:pPr>
    </w:p>
    <w:p w14:paraId="358D1415" w14:textId="77777777" w:rsidR="00777A47" w:rsidRPr="002E3DE4" w:rsidRDefault="00777A47" w:rsidP="00426FF9">
      <w:pPr>
        <w:pStyle w:val="Heading1"/>
      </w:pPr>
      <w:bookmarkStart w:id="1842" w:name="Sit_Cerro_Muralla"/>
      <w:r w:rsidRPr="002E3DE4">
        <w:lastRenderedPageBreak/>
        <w:t>CERRO LA MURALLA</w:t>
      </w:r>
    </w:p>
    <w:bookmarkEnd w:id="1842"/>
    <w:p w14:paraId="0048328A" w14:textId="77777777" w:rsidR="00777A47" w:rsidRPr="002E3DE4" w:rsidRDefault="00065950" w:rsidP="00A31473">
      <w:pPr>
        <w:jc w:val="both"/>
        <w:rPr>
          <w:szCs w:val="20"/>
          <w:lang w:val="fr-FR" w:eastAsia="en-GB"/>
        </w:rPr>
      </w:pPr>
      <w:r w:rsidRPr="002E3DE4">
        <w:rPr>
          <w:szCs w:val="20"/>
          <w:lang w:val="fr-FR" w:eastAsia="en-GB"/>
        </w:rPr>
        <w:t>Cerro de la Muralla</w:t>
      </w:r>
    </w:p>
    <w:p w14:paraId="6CC7817E" w14:textId="77777777" w:rsidR="00065950" w:rsidRPr="002E3DE4" w:rsidRDefault="00065950" w:rsidP="00A31473">
      <w:pPr>
        <w:jc w:val="both"/>
        <w:rPr>
          <w:szCs w:val="20"/>
          <w:lang w:val="fr-FR" w:eastAsia="en-GB"/>
        </w:rPr>
      </w:pPr>
    </w:p>
    <w:p w14:paraId="3CBFA2CE" w14:textId="3D18FDA2" w:rsidR="00777A47" w:rsidRPr="0032190F" w:rsidRDefault="00777A47" w:rsidP="00777A47">
      <w:pPr>
        <w:jc w:val="both"/>
        <w:rPr>
          <w:szCs w:val="20"/>
          <w:lang w:val="fr-FR" w:eastAsia="en-GB"/>
        </w:rPr>
      </w:pPr>
      <w:r w:rsidRPr="0032190F">
        <w:rPr>
          <w:szCs w:val="20"/>
          <w:lang w:val="fr-FR" w:eastAsia="en-GB"/>
        </w:rPr>
        <w:t xml:space="preserve">Découverte d’une </w:t>
      </w:r>
      <w:hyperlink r:id="rId4212" w:anchor="Cul_Proto_Art_TAC_T_t_fibule_codo" w:history="1">
        <w:r w:rsidR="000C51D6" w:rsidRPr="0032190F">
          <w:rPr>
            <w:rStyle w:val="Hyperlink"/>
            <w:lang w:val="fr-FR"/>
          </w:rPr>
          <w:t xml:space="preserve">fibule </w:t>
        </w:r>
        <w:r w:rsidR="000C51D6" w:rsidRPr="0032190F">
          <w:rPr>
            <w:rStyle w:val="Hyperlink"/>
            <w:i/>
            <w:lang w:val="fr-FR"/>
          </w:rPr>
          <w:t>de codo</w:t>
        </w:r>
      </w:hyperlink>
      <w:r w:rsidRPr="0032190F">
        <w:rPr>
          <w:szCs w:val="20"/>
          <w:lang w:val="fr-FR" w:eastAsia="en-GB"/>
        </w:rPr>
        <w:t xml:space="preserve"> </w:t>
      </w:r>
      <w:r w:rsidR="00065950">
        <w:rPr>
          <w:szCs w:val="20"/>
          <w:lang w:val="fr-FR" w:eastAsia="en-GB"/>
        </w:rPr>
        <w:t xml:space="preserve">BF </w:t>
      </w:r>
      <w:r w:rsidRPr="0032190F">
        <w:rPr>
          <w:szCs w:val="20"/>
          <w:lang w:val="fr-FR" w:eastAsia="en-GB"/>
        </w:rPr>
        <w:t>(BIB 2198 p. 463</w:t>
      </w:r>
      <w:r w:rsidR="00065950">
        <w:rPr>
          <w:szCs w:val="20"/>
          <w:lang w:val="fr-FR" w:eastAsia="en-GB"/>
        </w:rPr>
        <w:t>,466</w:t>
      </w:r>
      <w:r w:rsidRPr="0032190F">
        <w:rPr>
          <w:szCs w:val="20"/>
          <w:lang w:val="fr-FR" w:eastAsia="en-GB"/>
        </w:rPr>
        <w:t>)</w:t>
      </w:r>
      <w:r w:rsidR="00065950">
        <w:rPr>
          <w:szCs w:val="20"/>
          <w:lang w:val="fr-FR" w:eastAsia="en-GB"/>
        </w:rPr>
        <w:t xml:space="preserve"> </w:t>
      </w:r>
    </w:p>
    <w:p w14:paraId="1ED58D95" w14:textId="77777777" w:rsidR="0043022F" w:rsidRPr="0032190F" w:rsidRDefault="0043022F" w:rsidP="00A31473">
      <w:pPr>
        <w:jc w:val="both"/>
        <w:rPr>
          <w:rFonts w:ascii="AdvOT1ef757c0" w:hAnsi="AdvOT1ef757c0" w:cs="AdvOT1ef757c0"/>
          <w:sz w:val="20"/>
          <w:szCs w:val="20"/>
          <w:lang w:val="fr-FR" w:eastAsia="en-GB"/>
        </w:rPr>
      </w:pPr>
    </w:p>
    <w:p w14:paraId="01A55151" w14:textId="77777777" w:rsidR="00A31473" w:rsidRPr="0032190F" w:rsidRDefault="00A31473" w:rsidP="00426FF9">
      <w:pPr>
        <w:pStyle w:val="Heading1"/>
      </w:pPr>
      <w:bookmarkStart w:id="1843" w:name="Sit_Chillon"/>
      <w:r w:rsidRPr="0032190F">
        <w:t>CHILLON</w:t>
      </w:r>
      <w:bookmarkEnd w:id="1843"/>
    </w:p>
    <w:p w14:paraId="3E2D4F24" w14:textId="77777777" w:rsidR="00A31473" w:rsidRPr="002E3DE4" w:rsidRDefault="002E3DE4" w:rsidP="00A31473">
      <w:pPr>
        <w:jc w:val="both"/>
        <w:rPr>
          <w:sz w:val="20"/>
          <w:lang w:val="fr-FR"/>
        </w:rPr>
      </w:pPr>
      <w:r w:rsidRPr="002E3DE4">
        <w:rPr>
          <w:sz w:val="20"/>
          <w:lang w:val="fr-FR"/>
        </w:rPr>
        <w:t>Chillón</w:t>
      </w:r>
    </w:p>
    <w:p w14:paraId="6B41F331" w14:textId="77777777" w:rsidR="002E3DE4" w:rsidRPr="0032190F" w:rsidRDefault="002E3DE4" w:rsidP="00A31473">
      <w:pPr>
        <w:jc w:val="both"/>
        <w:rPr>
          <w:lang w:val="fr-FR"/>
        </w:rPr>
      </w:pPr>
    </w:p>
    <w:p w14:paraId="5C1B7F4F" w14:textId="6D70CF75" w:rsidR="00A31473" w:rsidRDefault="00000000" w:rsidP="00A31473">
      <w:pPr>
        <w:jc w:val="both"/>
        <w:rPr>
          <w:lang w:val="fr-FR"/>
        </w:rPr>
      </w:pPr>
      <w:hyperlink r:id="rId4213" w:anchor="Cul_Art_TAC_T_a_personnage" w:history="1">
        <w:r w:rsidR="00332CE1" w:rsidRPr="00666BEE">
          <w:rPr>
            <w:rStyle w:val="Hyperlink"/>
            <w:lang w:val="fr-FR"/>
          </w:rPr>
          <w:t>personnage</w:t>
        </w:r>
      </w:hyperlink>
      <w:r w:rsidR="00332CE1" w:rsidRPr="00332CE1">
        <w:rPr>
          <w:lang w:val="fr-FR"/>
        </w:rPr>
        <w:t xml:space="preserve">, </w:t>
      </w:r>
      <w:hyperlink r:id="rId4214" w:anchor="Cul_Art_TAC_T_t_bouclier" w:history="1">
        <w:r w:rsidR="00332CE1" w:rsidRPr="006E48F7">
          <w:rPr>
            <w:rStyle w:val="Hyperlink"/>
            <w:lang w:val="fr-FR"/>
          </w:rPr>
          <w:t>bouclier</w:t>
        </w:r>
      </w:hyperlink>
      <w:r w:rsidR="00332CE1" w:rsidRPr="00332CE1">
        <w:rPr>
          <w:lang w:val="fr-FR"/>
        </w:rPr>
        <w:t xml:space="preserve">, </w:t>
      </w:r>
      <w:hyperlink r:id="rId4215" w:anchor="Cul_Art_TAC_T_t_lance" w:history="1">
        <w:r w:rsidR="00332CE1" w:rsidRPr="00666BEE">
          <w:rPr>
            <w:rStyle w:val="Hyperlink"/>
            <w:lang w:val="fr-FR"/>
          </w:rPr>
          <w:t>lance</w:t>
        </w:r>
      </w:hyperlink>
      <w:r w:rsidR="00332CE1" w:rsidRPr="00332CE1">
        <w:rPr>
          <w:lang w:val="fr-FR"/>
        </w:rPr>
        <w:t xml:space="preserve"> (SS BIB). </w:t>
      </w:r>
      <w:r w:rsidR="009E4D1D" w:rsidRPr="009E4D1D">
        <w:rPr>
          <w:lang w:val="fr-FR"/>
        </w:rPr>
        <w:t xml:space="preserve">épée gr. </w:t>
      </w:r>
      <w:hyperlink r:id="rId4216" w:anchor="Cul_Extremadura_T_epee_typ_Brandherm07_H" w:history="1">
        <w:r w:rsidR="009E4D1D" w:rsidRPr="009E4D1D">
          <w:rPr>
            <w:rStyle w:val="Hyperlink"/>
            <w:lang w:val="fr-FR"/>
          </w:rPr>
          <w:t>H</w:t>
        </w:r>
      </w:hyperlink>
      <w:r w:rsidR="009E4D1D" w:rsidRPr="009E4D1D">
        <w:rPr>
          <w:lang w:val="fr-FR"/>
        </w:rPr>
        <w:t xml:space="preserve"> (Brandhem 2007)</w:t>
      </w:r>
    </w:p>
    <w:p w14:paraId="25EFD1BE" w14:textId="77777777" w:rsidR="002E3DE4" w:rsidRDefault="002E3DE4" w:rsidP="00A31473">
      <w:pPr>
        <w:jc w:val="both"/>
        <w:rPr>
          <w:lang w:val="fr-FR"/>
        </w:rPr>
      </w:pPr>
    </w:p>
    <w:p w14:paraId="7C4E29E8" w14:textId="372CA26F" w:rsidR="002E3DE4" w:rsidRDefault="00000000" w:rsidP="00A31473">
      <w:pPr>
        <w:jc w:val="both"/>
        <w:rPr>
          <w:lang w:val="fr-FR"/>
        </w:rPr>
      </w:pPr>
      <w:hyperlink r:id="rId4217" w:anchor="Cul_Extremadura_per_Celestino2011_IIIc" w:history="1">
        <w:r w:rsidR="002E3DE4" w:rsidRPr="00647A2A">
          <w:rPr>
            <w:rStyle w:val="Hyperlink"/>
            <w:lang w:val="fr-FR"/>
          </w:rPr>
          <w:t>type I</w:t>
        </w:r>
        <w:r w:rsidR="002E3DE4">
          <w:rPr>
            <w:rStyle w:val="Hyperlink"/>
            <w:lang w:val="fr-FR"/>
          </w:rPr>
          <w:t>IIC</w:t>
        </w:r>
      </w:hyperlink>
      <w:r w:rsidR="002E3DE4" w:rsidRPr="00647A2A">
        <w:rPr>
          <w:lang w:val="fr-FR"/>
        </w:rPr>
        <w:t xml:space="preserve"> (BIB 3063)</w:t>
      </w:r>
      <w:r w:rsidR="002E3DE4">
        <w:rPr>
          <w:lang w:val="fr-FR"/>
        </w:rPr>
        <w:t xml:space="preserve">, stèle de type </w:t>
      </w:r>
      <w:hyperlink r:id="rId4218" w:anchor="Cul_Extremadura_per_GuardaminoA" w:history="1">
        <w:r w:rsidR="002E3DE4" w:rsidRPr="00CA4462">
          <w:rPr>
            <w:rStyle w:val="Hyperlink"/>
            <w:lang w:val="fr-FR"/>
          </w:rPr>
          <w:t>A</w:t>
        </w:r>
      </w:hyperlink>
      <w:r w:rsidR="002E3DE4">
        <w:rPr>
          <w:lang w:val="fr-FR"/>
        </w:rPr>
        <w:t xml:space="preserve"> (BIB 2187)</w:t>
      </w:r>
      <w:r w:rsidR="002E3DE4" w:rsidRPr="0032190F">
        <w:rPr>
          <w:lang w:val="fr-FR"/>
        </w:rPr>
        <w:t>.</w:t>
      </w:r>
    </w:p>
    <w:p w14:paraId="5DAA98D9" w14:textId="77777777" w:rsidR="002E3DE4" w:rsidRDefault="002E3DE4" w:rsidP="00A31473">
      <w:pPr>
        <w:jc w:val="both"/>
        <w:rPr>
          <w:lang w:val="fr-FR"/>
        </w:rPr>
      </w:pPr>
    </w:p>
    <w:p w14:paraId="74B6A880" w14:textId="77777777" w:rsidR="002E3DE4" w:rsidRDefault="002E3DE4" w:rsidP="002E3DE4">
      <w:pPr>
        <w:pStyle w:val="Heading2"/>
      </w:pPr>
      <w:r>
        <w:t>contexte</w:t>
      </w:r>
    </w:p>
    <w:p w14:paraId="1E6B3761" w14:textId="77777777" w:rsidR="002E3DE4" w:rsidRPr="0032190F" w:rsidRDefault="002E3DE4" w:rsidP="00A31473">
      <w:pPr>
        <w:jc w:val="both"/>
        <w:rPr>
          <w:lang w:val="fr-FR"/>
        </w:rPr>
      </w:pPr>
      <w:r>
        <w:rPr>
          <w:lang w:val="fr-FR"/>
        </w:rPr>
        <w:t>R</w:t>
      </w:r>
      <w:r w:rsidRPr="0032190F">
        <w:rPr>
          <w:lang w:val="fr-FR"/>
        </w:rPr>
        <w:t>emploi dans une structure funéraire à l’epoque romaine (BIB 2186)</w:t>
      </w:r>
    </w:p>
    <w:p w14:paraId="123847E7" w14:textId="77777777" w:rsidR="00A31473" w:rsidRDefault="00A31473" w:rsidP="00A31473">
      <w:pPr>
        <w:jc w:val="both"/>
        <w:rPr>
          <w:lang w:val="fr-FR"/>
        </w:rPr>
      </w:pPr>
    </w:p>
    <w:p w14:paraId="142B1D39" w14:textId="77777777" w:rsidR="0002147D" w:rsidRDefault="0002147D" w:rsidP="0002147D">
      <w:pPr>
        <w:pStyle w:val="Heading2"/>
      </w:pPr>
      <w:r>
        <w:t>inscription</w:t>
      </w:r>
    </w:p>
    <w:p w14:paraId="550CBEF1" w14:textId="77777777" w:rsidR="0002147D" w:rsidRDefault="0002147D" w:rsidP="00A31473">
      <w:pPr>
        <w:jc w:val="both"/>
        <w:rPr>
          <w:lang w:val="fr-FR"/>
        </w:rPr>
      </w:pPr>
      <w:r>
        <w:rPr>
          <w:lang w:val="fr-FR"/>
        </w:rPr>
        <w:t>Inscription funéraire ibéro-romaine du 1e AD (BIB 2172)</w:t>
      </w:r>
      <w:r w:rsidRPr="00CA4462">
        <w:rPr>
          <w:lang w:val="fr-FR"/>
        </w:rPr>
        <w:t xml:space="preserve"> </w:t>
      </w:r>
      <w:r>
        <w:rPr>
          <w:lang w:val="fr-FR"/>
        </w:rPr>
        <w:t>milieu du 1e AD (BIB 2187) Les traits de la lance sont utilisé pour effectuer les lettres U et N [superposition] (BIB 2187)</w:t>
      </w:r>
    </w:p>
    <w:p w14:paraId="6505F5F8" w14:textId="77777777" w:rsidR="0002147D" w:rsidRPr="0032190F" w:rsidRDefault="0002147D" w:rsidP="00A31473">
      <w:pPr>
        <w:jc w:val="both"/>
        <w:rPr>
          <w:lang w:val="fr-FR"/>
        </w:rPr>
      </w:pPr>
    </w:p>
    <w:p w14:paraId="30BA23CE" w14:textId="77777777" w:rsidR="00A31473" w:rsidRPr="0032190F" w:rsidRDefault="00A31473" w:rsidP="00426FF9">
      <w:pPr>
        <w:pStyle w:val="Heading1"/>
      </w:pPr>
      <w:bookmarkStart w:id="1844" w:name="Sit_Ibahernando"/>
      <w:r w:rsidRPr="0032190F">
        <w:t>IBAHERNANDO</w:t>
      </w:r>
    </w:p>
    <w:bookmarkEnd w:id="1844"/>
    <w:p w14:paraId="6FFC6136" w14:textId="77777777" w:rsidR="00A31473" w:rsidRPr="0032190F" w:rsidRDefault="00A31473" w:rsidP="00A31473">
      <w:pPr>
        <w:jc w:val="both"/>
        <w:rPr>
          <w:lang w:val="fr-FR"/>
        </w:rPr>
      </w:pPr>
    </w:p>
    <w:p w14:paraId="402A4A7B" w14:textId="1C5C12B8" w:rsidR="00A31473" w:rsidRPr="00773FF6" w:rsidRDefault="00000000" w:rsidP="00A31473">
      <w:pPr>
        <w:jc w:val="both"/>
        <w:rPr>
          <w:lang w:val="fr-FR"/>
        </w:rPr>
      </w:pPr>
      <w:hyperlink r:id="rId4219" w:anchor="Cul_Art_TAC_T_t_lance" w:history="1">
        <w:r w:rsidR="006929E9" w:rsidRPr="00666BEE">
          <w:rPr>
            <w:rStyle w:val="Hyperlink"/>
            <w:lang w:val="fr-FR"/>
          </w:rPr>
          <w:t>lance</w:t>
        </w:r>
      </w:hyperlink>
      <w:r w:rsidR="006929E9">
        <w:rPr>
          <w:lang w:val="fr-FR"/>
        </w:rPr>
        <w:t xml:space="preserve">, </w:t>
      </w:r>
      <w:hyperlink r:id="rId4220" w:anchor="Cul_Art_TAC_T_t_bouclier" w:history="1">
        <w:r w:rsidR="006929E9" w:rsidRPr="006E48F7">
          <w:rPr>
            <w:rStyle w:val="Hyperlink"/>
            <w:lang w:val="fr-FR"/>
          </w:rPr>
          <w:t>bouclier</w:t>
        </w:r>
      </w:hyperlink>
      <w:r w:rsidR="006929E9">
        <w:rPr>
          <w:lang w:val="fr-FR"/>
        </w:rPr>
        <w:t>, épée (BIB 2868)</w:t>
      </w:r>
      <w:r w:rsidR="005F3D36" w:rsidRPr="0032190F">
        <w:rPr>
          <w:lang w:val="fr-FR"/>
        </w:rPr>
        <w:t xml:space="preserve"> </w:t>
      </w:r>
    </w:p>
    <w:p w14:paraId="31781FE2" w14:textId="77777777" w:rsidR="00647A2A" w:rsidRPr="00773FF6" w:rsidRDefault="00647A2A" w:rsidP="00A31473">
      <w:pPr>
        <w:jc w:val="both"/>
        <w:rPr>
          <w:lang w:val="fr-FR"/>
        </w:rPr>
      </w:pPr>
    </w:p>
    <w:p w14:paraId="686BFAB7" w14:textId="6BFC51B4" w:rsidR="00647A2A" w:rsidRPr="00773FF6" w:rsidRDefault="00000000" w:rsidP="00A31473">
      <w:pPr>
        <w:jc w:val="both"/>
        <w:rPr>
          <w:lang w:val="fr-FR"/>
        </w:rPr>
      </w:pPr>
      <w:hyperlink r:id="rId4221" w:anchor="Cul_Extremadura_per_Celestino2011_IA" w:history="1">
        <w:r w:rsidR="00647A2A" w:rsidRPr="00773FF6">
          <w:rPr>
            <w:rStyle w:val="Hyperlink"/>
            <w:lang w:val="fr-FR"/>
          </w:rPr>
          <w:t>type IA</w:t>
        </w:r>
      </w:hyperlink>
      <w:r w:rsidR="00647A2A" w:rsidRPr="00773FF6">
        <w:rPr>
          <w:lang w:val="fr-FR"/>
        </w:rPr>
        <w:t xml:space="preserve"> (BIB 3063) groupe I (IIA) de Almagro (BIB 2868), </w:t>
      </w:r>
      <w:hyperlink r:id="rId4222" w:anchor="Cul_Extremadura_per_fases_Antigua" w:history="1">
        <w:r w:rsidR="00647A2A" w:rsidRPr="00773FF6">
          <w:rPr>
            <w:rStyle w:val="Hyperlink"/>
            <w:lang w:val="fr-FR"/>
          </w:rPr>
          <w:t>phase ancienne</w:t>
        </w:r>
      </w:hyperlink>
      <w:r w:rsidR="00647A2A" w:rsidRPr="00773FF6">
        <w:rPr>
          <w:lang w:val="fr-FR"/>
        </w:rPr>
        <w:t xml:space="preserve"> (BIB 2868), </w:t>
      </w:r>
      <w:hyperlink r:id="rId4223" w:anchor="D:Documentation archéologique liée à la thèseCultures.docx" w:history="1">
        <w:r w:rsidR="00D60816" w:rsidRPr="00773FF6">
          <w:rPr>
            <w:rStyle w:val="Hyperlink"/>
            <w:lang w:val="fr-FR"/>
          </w:rPr>
          <w:t>format B</w:t>
        </w:r>
      </w:hyperlink>
      <w:r w:rsidR="00D60816" w:rsidRPr="00773FF6">
        <w:rPr>
          <w:lang w:val="fr-FR"/>
        </w:rPr>
        <w:t xml:space="preserve"> (BIB 2172, BIB 2187)</w:t>
      </w:r>
      <w:r w:rsidR="00647A2A" w:rsidRPr="00773FF6">
        <w:rPr>
          <w:lang w:val="fr-FR"/>
        </w:rPr>
        <w:t xml:space="preserve"> </w:t>
      </w:r>
      <w:hyperlink r:id="rId4224" w:anchor="Cul_Extremadura_per_Huet2020_cmp_gr1" w:history="1">
        <w:r w:rsidR="00647A2A" w:rsidRPr="00773FF6">
          <w:rPr>
            <w:rStyle w:val="Hyperlink"/>
            <w:lang w:val="fr-FR"/>
          </w:rPr>
          <w:t>Groupe 1</w:t>
        </w:r>
      </w:hyperlink>
      <w:r w:rsidR="00647A2A" w:rsidRPr="00773FF6">
        <w:rPr>
          <w:lang w:val="fr-FR"/>
        </w:rPr>
        <w:t xml:space="preserve"> (SS BIB)</w:t>
      </w:r>
    </w:p>
    <w:p w14:paraId="49D74BC5" w14:textId="3D3393A8" w:rsidR="00CE1BBC" w:rsidRDefault="00CE1BBC" w:rsidP="00A31473">
      <w:pPr>
        <w:jc w:val="both"/>
        <w:rPr>
          <w:lang w:val="fr-FR"/>
        </w:rPr>
      </w:pPr>
      <w:r w:rsidRPr="009A3B77">
        <w:rPr>
          <w:lang w:val="fr-FR"/>
        </w:rPr>
        <w:t xml:space="preserve">La superposition de l'inscription sur la lance est visible au niveau du T (.. </w:t>
      </w:r>
      <w:r w:rsidRPr="009A3B77">
        <w:rPr>
          <w:i/>
          <w:iCs/>
          <w:lang w:val="fr-FR"/>
        </w:rPr>
        <w:t>PROTAE…</w:t>
      </w:r>
      <w:r w:rsidRPr="009A3B77">
        <w:rPr>
          <w:lang w:val="fr-FR"/>
        </w:rPr>
        <w:t xml:space="preserve">) dans le fait que la surface commune aux deux gravures soit celle du T </w:t>
      </w:r>
      <w:bookmarkStart w:id="1845" w:name="_Hlk123366647"/>
      <w:r w:rsidRPr="009A3B77">
        <w:rPr>
          <w:lang w:val="fr-FR"/>
        </w:rPr>
        <w:t>(BIB 3591)</w:t>
      </w:r>
      <w:bookmarkEnd w:id="1845"/>
    </w:p>
    <w:p w14:paraId="7EB4664D" w14:textId="69C582BE" w:rsidR="009314A9" w:rsidRDefault="009314A9" w:rsidP="00A31473">
      <w:pPr>
        <w:jc w:val="both"/>
        <w:rPr>
          <w:lang w:val="fr-FR"/>
        </w:rPr>
      </w:pPr>
    </w:p>
    <w:p w14:paraId="5935AD15" w14:textId="2CA27544" w:rsidR="009314A9" w:rsidRDefault="009314A9" w:rsidP="009314A9">
      <w:pPr>
        <w:pStyle w:val="Heading2"/>
      </w:pPr>
      <w:r>
        <w:t>épée</w:t>
      </w:r>
    </w:p>
    <w:p w14:paraId="6F796C72" w14:textId="20423AD7" w:rsidR="009314A9" w:rsidRDefault="009314A9" w:rsidP="00A31473">
      <w:pPr>
        <w:jc w:val="both"/>
        <w:rPr>
          <w:lang w:val="fr-FR"/>
        </w:rPr>
      </w:pPr>
    </w:p>
    <w:p w14:paraId="117E219D" w14:textId="1346F018" w:rsidR="00106197" w:rsidRPr="009A3B77" w:rsidRDefault="009314A9" w:rsidP="00A31473">
      <w:pPr>
        <w:jc w:val="both"/>
        <w:rPr>
          <w:lang w:val="fr-FR"/>
        </w:rPr>
      </w:pPr>
      <w:r w:rsidRPr="009E4D1D">
        <w:rPr>
          <w:lang w:val="fr-FR"/>
        </w:rPr>
        <w:t xml:space="preserve">épée gr. </w:t>
      </w:r>
      <w:hyperlink r:id="rId4225" w:anchor="Cul_Extremadura_T_epee_typ_Brandherm07_E" w:history="1">
        <w:r w:rsidRPr="00773FF6">
          <w:rPr>
            <w:rStyle w:val="Hyperlink"/>
            <w:lang w:val="fr-FR"/>
          </w:rPr>
          <w:t>E</w:t>
        </w:r>
      </w:hyperlink>
      <w:r w:rsidRPr="00773FF6">
        <w:rPr>
          <w:lang w:val="fr-FR"/>
        </w:rPr>
        <w:t xml:space="preserve"> (Brandhem 2007)</w:t>
      </w:r>
    </w:p>
    <w:p w14:paraId="2EDC436D" w14:textId="77777777" w:rsidR="00106197" w:rsidRDefault="00106197" w:rsidP="00106197">
      <w:pPr>
        <w:pStyle w:val="Heading2"/>
      </w:pPr>
      <w:r>
        <w:t>inscription</w:t>
      </w:r>
    </w:p>
    <w:p w14:paraId="531379B3" w14:textId="77777777" w:rsidR="00106197" w:rsidRDefault="00106197" w:rsidP="00A31473">
      <w:pPr>
        <w:jc w:val="both"/>
        <w:rPr>
          <w:lang w:val="fr-FR"/>
        </w:rPr>
      </w:pPr>
      <w:r>
        <w:rPr>
          <w:lang w:val="fr-FR"/>
        </w:rPr>
        <w:t>La stèle a été regravée d’une i</w:t>
      </w:r>
      <w:r w:rsidRPr="0032190F">
        <w:rPr>
          <w:lang w:val="fr-FR"/>
        </w:rPr>
        <w:t>n</w:t>
      </w:r>
      <w:r>
        <w:rPr>
          <w:lang w:val="fr-FR"/>
        </w:rPr>
        <w:t>s</w:t>
      </w:r>
      <w:r w:rsidRPr="0032190F">
        <w:rPr>
          <w:lang w:val="fr-FR"/>
        </w:rPr>
        <w:t>cription : "</w:t>
      </w:r>
      <w:r w:rsidRPr="006929E9">
        <w:rPr>
          <w:i/>
          <w:lang w:val="fr-FR"/>
        </w:rPr>
        <w:t>Alloquiu protaeidi.f hece. stitus</w:t>
      </w:r>
      <w:r w:rsidRPr="0032190F">
        <w:rPr>
          <w:lang w:val="fr-FR"/>
        </w:rPr>
        <w:t>" (BIB 2172)</w:t>
      </w:r>
      <w:r>
        <w:rPr>
          <w:lang w:val="fr-FR"/>
        </w:rPr>
        <w:t xml:space="preserve"> milieu du 1e AD (BIB 2187)</w:t>
      </w:r>
    </w:p>
    <w:p w14:paraId="2D309E59" w14:textId="77777777" w:rsidR="00647A2A" w:rsidRDefault="00647A2A" w:rsidP="00A31473">
      <w:pPr>
        <w:jc w:val="both"/>
        <w:rPr>
          <w:lang w:val="fr-FR"/>
        </w:rPr>
      </w:pPr>
    </w:p>
    <w:p w14:paraId="3D377966" w14:textId="77777777" w:rsidR="00647A2A" w:rsidRDefault="00647A2A" w:rsidP="00647A2A">
      <w:pPr>
        <w:pStyle w:val="Heading2"/>
      </w:pPr>
      <w:r>
        <w:t>contexte</w:t>
      </w:r>
    </w:p>
    <w:p w14:paraId="14391952" w14:textId="77777777" w:rsidR="00647A2A" w:rsidRDefault="00647A2A" w:rsidP="00647A2A">
      <w:pPr>
        <w:rPr>
          <w:lang w:val="fr-FR"/>
        </w:rPr>
      </w:pPr>
      <w:r>
        <w:rPr>
          <w:lang w:val="fr-FR"/>
        </w:rPr>
        <w:t>R</w:t>
      </w:r>
      <w:r w:rsidRPr="0032190F">
        <w:rPr>
          <w:lang w:val="fr-FR"/>
        </w:rPr>
        <w:t>emploi dans une structure funéraire à l’epoque romaine (BIB 2186).</w:t>
      </w:r>
    </w:p>
    <w:p w14:paraId="6D8D1B67" w14:textId="77777777" w:rsidR="00332CE1" w:rsidRDefault="00332CE1" w:rsidP="00A31473">
      <w:pPr>
        <w:jc w:val="both"/>
        <w:rPr>
          <w:lang w:val="fr-FR"/>
        </w:rPr>
      </w:pPr>
    </w:p>
    <w:p w14:paraId="59613C99" w14:textId="77777777" w:rsidR="006929E9" w:rsidRDefault="006929E9" w:rsidP="00A31473">
      <w:pPr>
        <w:jc w:val="both"/>
        <w:rPr>
          <w:lang w:val="fr-FR"/>
        </w:rPr>
      </w:pPr>
    </w:p>
    <w:p w14:paraId="025E8EEE" w14:textId="77777777" w:rsidR="00332CE1" w:rsidRDefault="00332CE1" w:rsidP="00426FF9">
      <w:pPr>
        <w:pStyle w:val="Heading1"/>
      </w:pPr>
      <w:bookmarkStart w:id="1846" w:name="Sit_Espiel"/>
      <w:r>
        <w:t>ESPIEL</w:t>
      </w:r>
    </w:p>
    <w:bookmarkEnd w:id="1846"/>
    <w:p w14:paraId="009DEFAC" w14:textId="77777777" w:rsidR="00332CE1" w:rsidRDefault="00332CE1" w:rsidP="00A31473">
      <w:pPr>
        <w:jc w:val="both"/>
        <w:rPr>
          <w:lang w:val="fr-FR"/>
        </w:rPr>
      </w:pPr>
    </w:p>
    <w:p w14:paraId="4600373C" w14:textId="661FD3D0" w:rsidR="00332CE1" w:rsidRDefault="00332CE1" w:rsidP="00A31473">
      <w:pPr>
        <w:jc w:val="both"/>
        <w:rPr>
          <w:lang w:val="fr-FR"/>
        </w:rPr>
      </w:pPr>
      <w:r>
        <w:rPr>
          <w:lang w:val="fr-FR"/>
        </w:rPr>
        <w:t xml:space="preserve">Stèle ibérique. </w:t>
      </w:r>
      <w:hyperlink r:id="rId4226" w:anchor="Cul_Art_TAC_T_t_lance" w:history="1">
        <w:r w:rsidRPr="00666BEE">
          <w:rPr>
            <w:rStyle w:val="Hyperlink"/>
            <w:lang w:val="fr-FR"/>
          </w:rPr>
          <w:t>lance</w:t>
        </w:r>
      </w:hyperlink>
      <w:r>
        <w:rPr>
          <w:lang w:val="fr-FR"/>
        </w:rPr>
        <w:t xml:space="preserve"> (incomplète), </w:t>
      </w:r>
      <w:hyperlink r:id="rId4227" w:anchor="Cul_Art_TAC_T_t_bouclier" w:history="1">
        <w:r w:rsidRPr="006E48F7">
          <w:rPr>
            <w:rStyle w:val="Hyperlink"/>
            <w:lang w:val="fr-FR"/>
          </w:rPr>
          <w:t>bouclier</w:t>
        </w:r>
      </w:hyperlink>
      <w:r>
        <w:rPr>
          <w:lang w:val="fr-FR"/>
        </w:rPr>
        <w:t xml:space="preserve"> (incomplet), </w:t>
      </w:r>
      <w:hyperlink r:id="rId4228" w:anchor="Cul_Proto_Art_TAC_T_t_fibule_codo" w:history="1">
        <w:r w:rsidRPr="00666BEE">
          <w:rPr>
            <w:rStyle w:val="Hyperlink"/>
            <w:lang w:val="fr-FR"/>
          </w:rPr>
          <w:t xml:space="preserve">fibule </w:t>
        </w:r>
        <w:r w:rsidRPr="00666BEE">
          <w:rPr>
            <w:rStyle w:val="Hyperlink"/>
            <w:i/>
            <w:lang w:val="fr-FR"/>
          </w:rPr>
          <w:t>de codo</w:t>
        </w:r>
      </w:hyperlink>
      <w:r>
        <w:rPr>
          <w:lang w:val="fr-FR"/>
        </w:rPr>
        <w:t xml:space="preserve"> (BIB 2172)</w:t>
      </w:r>
      <w:r w:rsidR="00673BF4">
        <w:rPr>
          <w:lang w:val="fr-FR"/>
        </w:rPr>
        <w:t xml:space="preserve"> </w:t>
      </w:r>
      <w:hyperlink r:id="rId4229" w:anchor="Cul_Extremadura_T_fibule" w:history="1">
        <w:r w:rsidR="00673BF4" w:rsidRPr="00673BF4">
          <w:rPr>
            <w:rStyle w:val="Hyperlink"/>
            <w:lang w:val="fr-FR" w:eastAsia="fr-FR"/>
          </w:rPr>
          <w:t>fibule</w:t>
        </w:r>
      </w:hyperlink>
      <w:r w:rsidR="00673BF4">
        <w:rPr>
          <w:lang w:val="fr-FR" w:eastAsia="fr-FR"/>
        </w:rPr>
        <w:t xml:space="preserve"> (SS BIB)</w:t>
      </w:r>
    </w:p>
    <w:p w14:paraId="1153C78B" w14:textId="77777777" w:rsidR="00CA4462" w:rsidRDefault="00CA4462" w:rsidP="00A31473">
      <w:pPr>
        <w:jc w:val="both"/>
        <w:rPr>
          <w:lang w:val="fr-FR"/>
        </w:rPr>
      </w:pPr>
    </w:p>
    <w:p w14:paraId="561AE28E" w14:textId="77777777" w:rsidR="00CA4462" w:rsidRDefault="00CA4462" w:rsidP="00426FF9">
      <w:pPr>
        <w:pStyle w:val="Heading1"/>
      </w:pPr>
      <w:bookmarkStart w:id="1847" w:name="Sit_Bienvenida"/>
      <w:r>
        <w:t>BIENVENIDA</w:t>
      </w:r>
    </w:p>
    <w:bookmarkEnd w:id="1847"/>
    <w:p w14:paraId="6072513A" w14:textId="77777777" w:rsidR="00CA4462" w:rsidRDefault="00CA4462" w:rsidP="00A31473">
      <w:pPr>
        <w:jc w:val="both"/>
        <w:rPr>
          <w:lang w:val="fr-FR"/>
        </w:rPr>
      </w:pPr>
    </w:p>
    <w:p w14:paraId="1CA310A3" w14:textId="5104B9CA" w:rsidR="002E3DE4" w:rsidRDefault="00000000" w:rsidP="00A31473">
      <w:pPr>
        <w:jc w:val="both"/>
        <w:rPr>
          <w:lang w:val="fr-FR"/>
        </w:rPr>
      </w:pPr>
      <w:hyperlink r:id="rId4230" w:anchor="Cul_Extremadura_per_Celestino2011_IIIc" w:history="1">
        <w:r w:rsidR="002E3DE4" w:rsidRPr="00647A2A">
          <w:rPr>
            <w:rStyle w:val="Hyperlink"/>
            <w:lang w:val="fr-FR"/>
          </w:rPr>
          <w:t>type I</w:t>
        </w:r>
        <w:r w:rsidR="002E3DE4">
          <w:rPr>
            <w:rStyle w:val="Hyperlink"/>
            <w:lang w:val="fr-FR"/>
          </w:rPr>
          <w:t>IIC</w:t>
        </w:r>
      </w:hyperlink>
      <w:r w:rsidR="002E3DE4" w:rsidRPr="00647A2A">
        <w:rPr>
          <w:lang w:val="fr-FR"/>
        </w:rPr>
        <w:t xml:space="preserve"> (BIB 3063)</w:t>
      </w:r>
    </w:p>
    <w:p w14:paraId="36C20CA4" w14:textId="77777777" w:rsidR="002E3DE4" w:rsidRDefault="002E3DE4" w:rsidP="00A31473">
      <w:pPr>
        <w:jc w:val="both"/>
        <w:rPr>
          <w:lang w:val="fr-FR"/>
        </w:rPr>
      </w:pPr>
    </w:p>
    <w:p w14:paraId="4D6BB7BC" w14:textId="77777777" w:rsidR="00CA4462" w:rsidRDefault="00CA4462" w:rsidP="00CA4462">
      <w:pPr>
        <w:pStyle w:val="Heading2"/>
      </w:pPr>
      <w:r>
        <w:t>Bienvenida 1</w:t>
      </w:r>
    </w:p>
    <w:p w14:paraId="38747E11" w14:textId="77777777" w:rsidR="00CA4462" w:rsidRDefault="00CA4462" w:rsidP="00CA4462">
      <w:pPr>
        <w:rPr>
          <w:lang w:val="fr-FR"/>
        </w:rPr>
      </w:pPr>
    </w:p>
    <w:p w14:paraId="681512B0" w14:textId="77777777" w:rsidR="00CA4462" w:rsidRDefault="00CA4462" w:rsidP="00CA4462">
      <w:pPr>
        <w:rPr>
          <w:lang w:val="fr-FR"/>
        </w:rPr>
      </w:pPr>
      <w:r>
        <w:rPr>
          <w:lang w:val="fr-FR"/>
        </w:rPr>
        <w:lastRenderedPageBreak/>
        <w:t>Lance, anthropomorphe, bouclier, chien, miroir</w:t>
      </w:r>
    </w:p>
    <w:p w14:paraId="0B7AD2D7" w14:textId="77777777" w:rsidR="00CA4462" w:rsidRPr="00CA4462" w:rsidRDefault="00CA4462" w:rsidP="00CA4462">
      <w:pPr>
        <w:rPr>
          <w:lang w:val="fr-FR"/>
        </w:rPr>
      </w:pPr>
    </w:p>
    <w:p w14:paraId="01F740F9" w14:textId="77777777" w:rsidR="00CA4462" w:rsidRDefault="00CA4462" w:rsidP="00CA4462">
      <w:pPr>
        <w:pStyle w:val="Heading2"/>
      </w:pPr>
      <w:r>
        <w:t>Bienvenida 2</w:t>
      </w:r>
    </w:p>
    <w:p w14:paraId="05845326" w14:textId="77777777" w:rsidR="00CA4462" w:rsidRDefault="00CA4462" w:rsidP="00CA4462">
      <w:pPr>
        <w:rPr>
          <w:lang w:val="fr-FR"/>
        </w:rPr>
      </w:pPr>
    </w:p>
    <w:p w14:paraId="40767F3F" w14:textId="77777777" w:rsidR="00CA4462" w:rsidRPr="00CA4462" w:rsidRDefault="00CA4462" w:rsidP="00CA4462">
      <w:pPr>
        <w:rPr>
          <w:lang w:val="fr-FR"/>
        </w:rPr>
      </w:pPr>
      <w:r>
        <w:rPr>
          <w:lang w:val="fr-FR"/>
        </w:rPr>
        <w:t>Remployée (BIB 2187)</w:t>
      </w:r>
      <w:r w:rsidR="00067879">
        <w:rPr>
          <w:lang w:val="fr-FR"/>
        </w:rPr>
        <w:t xml:space="preserve"> Bouclier en V, épée avec une garde (BIB 2172) pas de relevé (BIB 2172)</w:t>
      </w:r>
    </w:p>
    <w:p w14:paraId="1CFC6554" w14:textId="77777777" w:rsidR="00CA4462" w:rsidRDefault="00CA4462" w:rsidP="00A31473">
      <w:pPr>
        <w:jc w:val="both"/>
        <w:rPr>
          <w:lang w:val="fr-FR"/>
        </w:rPr>
      </w:pPr>
    </w:p>
    <w:p w14:paraId="19C7FCB8" w14:textId="77777777" w:rsidR="00CA4462" w:rsidRPr="0032190F" w:rsidRDefault="00CA4462" w:rsidP="00CA4462">
      <w:pPr>
        <w:pStyle w:val="Heading2"/>
      </w:pPr>
      <w:bookmarkStart w:id="1848" w:name="Sit_Bienvenida_3"/>
      <w:r>
        <w:t>Bienvenida 3</w:t>
      </w:r>
    </w:p>
    <w:bookmarkEnd w:id="1848"/>
    <w:p w14:paraId="2836D0F9" w14:textId="77777777" w:rsidR="00CA4462" w:rsidRDefault="00CA4462" w:rsidP="00A31473">
      <w:pPr>
        <w:jc w:val="both"/>
        <w:rPr>
          <w:lang w:val="fr-FR"/>
        </w:rPr>
      </w:pPr>
    </w:p>
    <w:p w14:paraId="59FBA7CA" w14:textId="6E2FB264" w:rsidR="00CA4462" w:rsidRDefault="00CA4462" w:rsidP="00A31473">
      <w:pPr>
        <w:jc w:val="both"/>
        <w:rPr>
          <w:lang w:val="fr-FR"/>
        </w:rPr>
      </w:pPr>
      <w:r>
        <w:rPr>
          <w:lang w:val="fr-FR"/>
        </w:rPr>
        <w:t xml:space="preserve">stèle de type </w:t>
      </w:r>
      <w:hyperlink r:id="rId4231" w:anchor="Cul_Extremadura_per_GuardaminoB" w:history="1">
        <w:r>
          <w:rPr>
            <w:rStyle w:val="Hyperlink"/>
            <w:lang w:val="fr-FR"/>
          </w:rPr>
          <w:t>A</w:t>
        </w:r>
      </w:hyperlink>
      <w:r>
        <w:rPr>
          <w:lang w:val="fr-FR"/>
        </w:rPr>
        <w:t xml:space="preserve"> (BIB 2187)</w:t>
      </w:r>
      <w:r w:rsidRPr="0032190F">
        <w:rPr>
          <w:lang w:val="fr-FR"/>
        </w:rPr>
        <w:t>.</w:t>
      </w:r>
      <w:r w:rsidR="00067879">
        <w:rPr>
          <w:lang w:val="fr-FR"/>
        </w:rPr>
        <w:t xml:space="preserve"> bouclier circulaire à lignes concentriques et un personnage avec une possible épée à la ceinture (BIB 2172) pas de relevé (BIB 2172)</w:t>
      </w:r>
    </w:p>
    <w:p w14:paraId="2660C73A" w14:textId="77777777" w:rsidR="00BE4758" w:rsidRDefault="00BE4758" w:rsidP="00A31473">
      <w:pPr>
        <w:jc w:val="both"/>
        <w:rPr>
          <w:lang w:val="fr-FR"/>
        </w:rPr>
      </w:pPr>
    </w:p>
    <w:p w14:paraId="69C7C38D" w14:textId="77777777" w:rsidR="00BE4758" w:rsidRDefault="00BE4758" w:rsidP="00BE4758">
      <w:pPr>
        <w:pStyle w:val="Heading3"/>
      </w:pPr>
      <w:bookmarkStart w:id="1849" w:name="Sit_Bienvenida_3_ctx"/>
      <w:r>
        <w:t>contexte</w:t>
      </w:r>
    </w:p>
    <w:bookmarkEnd w:id="1849"/>
    <w:p w14:paraId="2FA5DD01" w14:textId="77777777" w:rsidR="00BE4758" w:rsidRPr="0032190F" w:rsidRDefault="00BE4758" w:rsidP="00A31473">
      <w:pPr>
        <w:jc w:val="both"/>
        <w:rPr>
          <w:lang w:val="fr-FR"/>
        </w:rPr>
      </w:pPr>
      <w:r>
        <w:rPr>
          <w:lang w:val="fr-FR"/>
        </w:rPr>
        <w:t xml:space="preserve">Remployée dans une </w:t>
      </w:r>
      <w:r w:rsidRPr="008F7BFC">
        <w:rPr>
          <w:i/>
          <w:lang w:val="fr-FR"/>
        </w:rPr>
        <w:t>domus</w:t>
      </w:r>
      <w:r>
        <w:rPr>
          <w:lang w:val="fr-FR"/>
        </w:rPr>
        <w:t xml:space="preserve">, au 1 AD </w:t>
      </w:r>
      <w:bookmarkStart w:id="1850" w:name="_Hlk123898279"/>
      <w:r>
        <w:rPr>
          <w:lang w:val="fr-FR"/>
        </w:rPr>
        <w:t>(BIB 2187)</w:t>
      </w:r>
      <w:bookmarkEnd w:id="1850"/>
    </w:p>
    <w:p w14:paraId="091C2E9B" w14:textId="77777777" w:rsidR="00A31473" w:rsidRPr="0032190F" w:rsidRDefault="00A31473" w:rsidP="00A31473">
      <w:pPr>
        <w:jc w:val="both"/>
        <w:rPr>
          <w:lang w:val="fr-FR"/>
        </w:rPr>
      </w:pPr>
    </w:p>
    <w:p w14:paraId="1934AF7A" w14:textId="77777777" w:rsidR="001823E9" w:rsidRPr="0032190F" w:rsidRDefault="001823E9" w:rsidP="00426FF9">
      <w:pPr>
        <w:pStyle w:val="Heading1"/>
      </w:pPr>
      <w:bookmarkStart w:id="1851" w:name="Sit_Viso_El"/>
      <w:r w:rsidRPr="0032190F">
        <w:t>VISO (EL)</w:t>
      </w:r>
    </w:p>
    <w:bookmarkEnd w:id="1851"/>
    <w:p w14:paraId="153C9385" w14:textId="77777777" w:rsidR="000321E3" w:rsidRPr="0032190F" w:rsidRDefault="000321E3" w:rsidP="001823E9">
      <w:pPr>
        <w:rPr>
          <w:lang w:val="fr-FR"/>
        </w:rPr>
      </w:pPr>
    </w:p>
    <w:p w14:paraId="4FF411A2" w14:textId="190D818C" w:rsidR="001823E9" w:rsidRDefault="001823E9" w:rsidP="001823E9">
      <w:pPr>
        <w:rPr>
          <w:lang w:val="fr-FR"/>
        </w:rPr>
      </w:pPr>
      <w:r w:rsidRPr="0032190F">
        <w:rPr>
          <w:lang w:val="fr-FR"/>
        </w:rPr>
        <w:t xml:space="preserve">Les stèles III et IV de d’El Viso du </w:t>
      </w:r>
      <w:hyperlink r:id="rId4232" w:anchor="Cul_Extremadura" w:history="1">
        <w:r w:rsidRPr="0032190F">
          <w:rPr>
            <w:rStyle w:val="Hyperlink"/>
            <w:lang w:val="fr-FR"/>
          </w:rPr>
          <w:t>gr</w:t>
        </w:r>
        <w:r w:rsidR="00647BC0">
          <w:rPr>
            <w:rStyle w:val="Hyperlink"/>
            <w:lang w:val="fr-FR"/>
          </w:rPr>
          <w:t>.</w:t>
        </w:r>
        <w:r w:rsidRPr="0032190F">
          <w:rPr>
            <w:rStyle w:val="Hyperlink"/>
            <w:lang w:val="fr-FR"/>
          </w:rPr>
          <w:t xml:space="preserve"> des stèles d’Extrémadure</w:t>
        </w:r>
      </w:hyperlink>
      <w:r w:rsidRPr="0032190F">
        <w:rPr>
          <w:lang w:val="fr-FR"/>
        </w:rPr>
        <w:t>, montrent un char  vu du dessus très proche de celui de Sublaines : caisse vu du dessu</w:t>
      </w:r>
      <w:r w:rsidR="002372BC" w:rsidRPr="0032190F">
        <w:rPr>
          <w:lang w:val="fr-FR"/>
        </w:rPr>
        <w:t>s</w:t>
      </w:r>
      <w:r w:rsidRPr="0032190F">
        <w:rPr>
          <w:lang w:val="fr-FR"/>
        </w:rPr>
        <w:t xml:space="preserve">, </w:t>
      </w:r>
      <w:hyperlink r:id="rId4233" w:anchor="Cul_Proto_Art_TAC_T_z_chev" w:history="1">
        <w:r w:rsidR="002372BC" w:rsidRPr="0032190F">
          <w:rPr>
            <w:rStyle w:val="Hyperlink"/>
            <w:lang w:val="fr-FR" w:eastAsia="en-GB"/>
          </w:rPr>
          <w:t>chevaux</w:t>
        </w:r>
      </w:hyperlink>
      <w:r w:rsidR="0078097B" w:rsidRPr="0078097B">
        <w:rPr>
          <w:lang w:val="fr-FR"/>
        </w:rPr>
        <w:t xml:space="preserve"> </w:t>
      </w:r>
      <w:r w:rsidRPr="0032190F">
        <w:rPr>
          <w:lang w:val="fr-FR"/>
        </w:rPr>
        <w:t>en symétrie de part et d’autre du timon (SS BIB)</w:t>
      </w:r>
    </w:p>
    <w:p w14:paraId="61555628" w14:textId="77777777" w:rsidR="002E3DE4" w:rsidRPr="0032190F" w:rsidRDefault="002E3DE4" w:rsidP="001823E9">
      <w:pPr>
        <w:rPr>
          <w:lang w:val="fr-FR"/>
        </w:rPr>
      </w:pPr>
    </w:p>
    <w:p w14:paraId="21D7225C" w14:textId="77777777" w:rsidR="000321E3" w:rsidRPr="00A0014D" w:rsidRDefault="000321E3" w:rsidP="000321E3">
      <w:pPr>
        <w:pStyle w:val="Heading2"/>
        <w:rPr>
          <w:lang w:val="en-GB"/>
        </w:rPr>
      </w:pPr>
      <w:bookmarkStart w:id="1852" w:name="Sit_Viso_El_1"/>
      <w:r w:rsidRPr="00A0014D">
        <w:rPr>
          <w:lang w:val="en-GB"/>
        </w:rPr>
        <w:t>El Viso 1</w:t>
      </w:r>
      <w:bookmarkEnd w:id="1852"/>
    </w:p>
    <w:p w14:paraId="554DF77E" w14:textId="77777777" w:rsidR="000321E3" w:rsidRPr="00A0014D" w:rsidRDefault="000321E3" w:rsidP="000321E3">
      <w:pPr>
        <w:jc w:val="both"/>
        <w:rPr>
          <w:lang w:val="en-GB"/>
        </w:rPr>
      </w:pPr>
    </w:p>
    <w:p w14:paraId="2B1C6EF9" w14:textId="369B0D58" w:rsidR="002E3DE4" w:rsidRPr="00A0014D" w:rsidRDefault="00000000" w:rsidP="000321E3">
      <w:pPr>
        <w:jc w:val="both"/>
        <w:rPr>
          <w:lang w:val="en-GB"/>
        </w:rPr>
      </w:pPr>
      <w:hyperlink r:id="rId4234" w:anchor="Cul_Extremadura_per_Celestino2011_IIIc" w:history="1">
        <w:r w:rsidR="002E3DE4" w:rsidRPr="00A0014D">
          <w:rPr>
            <w:rStyle w:val="Hyperlink"/>
            <w:lang w:val="en-GB"/>
          </w:rPr>
          <w:t>type IIIC</w:t>
        </w:r>
      </w:hyperlink>
      <w:r w:rsidR="002E3DE4" w:rsidRPr="00A0014D">
        <w:rPr>
          <w:lang w:val="en-GB"/>
        </w:rPr>
        <w:t xml:space="preserve"> (BIB 3063)</w:t>
      </w:r>
    </w:p>
    <w:p w14:paraId="7CDA03E5" w14:textId="77777777" w:rsidR="002E3DE4" w:rsidRPr="00A0014D" w:rsidRDefault="002E3DE4" w:rsidP="000321E3">
      <w:pPr>
        <w:jc w:val="both"/>
        <w:rPr>
          <w:lang w:val="en-GB"/>
        </w:rPr>
      </w:pPr>
    </w:p>
    <w:p w14:paraId="52D4664B" w14:textId="77777777" w:rsidR="002E3DE4" w:rsidRDefault="002E3DE4" w:rsidP="002E3DE4">
      <w:pPr>
        <w:pStyle w:val="Heading3"/>
      </w:pPr>
      <w:r>
        <w:t>thème</w:t>
      </w:r>
    </w:p>
    <w:p w14:paraId="3965400F" w14:textId="77777777" w:rsidR="002E3DE4" w:rsidRDefault="002E3DE4" w:rsidP="002E3DE4">
      <w:pPr>
        <w:rPr>
          <w:lang w:val="fr-FR" w:eastAsia="fr-FR"/>
        </w:rPr>
      </w:pPr>
    </w:p>
    <w:p w14:paraId="7C57601A" w14:textId="1B6DAD94" w:rsidR="002E3DE4" w:rsidRDefault="002E3DE4" w:rsidP="002E3DE4">
      <w:pPr>
        <w:jc w:val="both"/>
        <w:rPr>
          <w:lang w:val="fr-FR" w:eastAsia="fr-FR"/>
        </w:rPr>
      </w:pPr>
      <w:r w:rsidRPr="0032190F">
        <w:rPr>
          <w:lang w:val="fr-FR"/>
        </w:rPr>
        <w:t xml:space="preserve">Représentation de </w:t>
      </w:r>
      <w:hyperlink r:id="rId4235" w:anchor="Cul_Extremadura_T_char" w:history="1">
        <w:r w:rsidRPr="0032190F">
          <w:rPr>
            <w:rStyle w:val="Hyperlink"/>
            <w:lang w:val="fr-FR"/>
          </w:rPr>
          <w:t>char</w:t>
        </w:r>
      </w:hyperlink>
      <w:r w:rsidRPr="00924AC1">
        <w:rPr>
          <w:lang w:val="fr-FR"/>
        </w:rPr>
        <w:t xml:space="preserve"> </w:t>
      </w:r>
      <w:r w:rsidRPr="0032190F">
        <w:rPr>
          <w:lang w:val="fr-FR"/>
        </w:rPr>
        <w:t xml:space="preserve">à deux roues (BIB 2187 p. 399, 400) et d’une </w:t>
      </w:r>
      <w:hyperlink r:id="rId4236" w:anchor="Cul_Precoloniale_Obj_fibule_arco_violin" w:history="1">
        <w:r w:rsidRPr="00AE6FC9">
          <w:rPr>
            <w:rStyle w:val="Hyperlink"/>
            <w:lang w:val="fr-FR"/>
          </w:rPr>
          <w:t>f</w:t>
        </w:r>
        <w:bookmarkStart w:id="1853" w:name="_Hlk123924158"/>
        <w:r w:rsidRPr="00AE6FC9">
          <w:rPr>
            <w:rStyle w:val="Hyperlink"/>
            <w:lang w:val="fr-FR"/>
          </w:rPr>
          <w:t>ibule en arco de violin</w:t>
        </w:r>
        <w:bookmarkEnd w:id="1853"/>
      </w:hyperlink>
      <w:r>
        <w:rPr>
          <w:lang w:val="fr-FR"/>
        </w:rPr>
        <w:t>, arc et flèche, bouclier, miroir (SS BIB)</w:t>
      </w:r>
      <w:r w:rsidRPr="009E4D1D">
        <w:rPr>
          <w:lang w:val="fr-FR" w:eastAsia="fr-FR"/>
        </w:rPr>
        <w:t xml:space="preserve"> </w:t>
      </w:r>
    </w:p>
    <w:p w14:paraId="46D301D7" w14:textId="77777777" w:rsidR="00CE1BBC" w:rsidRDefault="00CE1BBC" w:rsidP="002E3DE4">
      <w:pPr>
        <w:jc w:val="both"/>
        <w:rPr>
          <w:lang w:val="fr-FR"/>
        </w:rPr>
      </w:pPr>
    </w:p>
    <w:p w14:paraId="3F0ED1C9" w14:textId="77777777" w:rsidR="002E3DE4" w:rsidRDefault="002E3DE4" w:rsidP="002E3DE4">
      <w:pPr>
        <w:pStyle w:val="Heading4"/>
      </w:pPr>
      <w:r>
        <w:t>épée</w:t>
      </w:r>
    </w:p>
    <w:p w14:paraId="3692EE1A" w14:textId="77777777" w:rsidR="002E3DE4" w:rsidRDefault="002E3DE4" w:rsidP="002E3DE4">
      <w:pPr>
        <w:rPr>
          <w:lang w:val="fr-FR" w:eastAsia="fr-FR"/>
        </w:rPr>
      </w:pPr>
    </w:p>
    <w:p w14:paraId="3DC52C5E" w14:textId="5F73F718" w:rsidR="002E3DE4" w:rsidRPr="002E3DE4" w:rsidRDefault="002E3DE4" w:rsidP="002E3DE4">
      <w:pPr>
        <w:rPr>
          <w:lang w:val="fr-FR" w:eastAsia="fr-FR"/>
        </w:rPr>
      </w:pPr>
      <w:r w:rsidRPr="009E4D1D">
        <w:rPr>
          <w:lang w:val="fr-FR"/>
        </w:rPr>
        <w:t xml:space="preserve">épée gr. </w:t>
      </w:r>
      <w:hyperlink r:id="rId4237" w:anchor="Cul_Extremadura_T_epee_typ_Brandherm07_I" w:history="1">
        <w:r w:rsidRPr="009E4D1D">
          <w:rPr>
            <w:rStyle w:val="Hyperlink"/>
            <w:lang w:val="fr-FR"/>
          </w:rPr>
          <w:t>I</w:t>
        </w:r>
      </w:hyperlink>
      <w:r w:rsidRPr="009E4D1D">
        <w:rPr>
          <w:lang w:val="fr-FR"/>
        </w:rPr>
        <w:t xml:space="preserve"> (Brandhem 2007)</w:t>
      </w:r>
      <w:r>
        <w:rPr>
          <w:lang w:val="fr-FR"/>
        </w:rPr>
        <w:t xml:space="preserve"> </w:t>
      </w:r>
      <w:r w:rsidRPr="0032190F">
        <w:rPr>
          <w:lang w:val="fr-FR"/>
        </w:rPr>
        <w:t>épée d’une phase évoluée (ou récent) selon la sériation de Brandherm (BIB 2187 p. 400)</w:t>
      </w:r>
    </w:p>
    <w:p w14:paraId="5043F295" w14:textId="77777777" w:rsidR="006929E9" w:rsidRDefault="006929E9" w:rsidP="000321E3">
      <w:pPr>
        <w:jc w:val="both"/>
        <w:rPr>
          <w:lang w:val="fr-FR"/>
        </w:rPr>
      </w:pPr>
    </w:p>
    <w:p w14:paraId="59BE0F33" w14:textId="77777777" w:rsidR="006929E9" w:rsidRDefault="006929E9" w:rsidP="002E3DE4">
      <w:pPr>
        <w:pStyle w:val="Heading3"/>
      </w:pPr>
      <w:r>
        <w:t>datation</w:t>
      </w:r>
    </w:p>
    <w:p w14:paraId="6B5A05E5" w14:textId="77777777" w:rsidR="006929E9" w:rsidRDefault="006929E9" w:rsidP="000321E3">
      <w:pPr>
        <w:jc w:val="both"/>
        <w:rPr>
          <w:lang w:val="fr-FR"/>
        </w:rPr>
      </w:pPr>
    </w:p>
    <w:p w14:paraId="77A11162" w14:textId="693CE592" w:rsidR="006929E9" w:rsidRPr="0032190F" w:rsidRDefault="00000000" w:rsidP="000321E3">
      <w:pPr>
        <w:jc w:val="both"/>
        <w:rPr>
          <w:lang w:val="fr-FR"/>
        </w:rPr>
      </w:pPr>
      <w:hyperlink r:id="rId4238" w:anchor="Cul_Extremadura_per_fases_Intermed" w:history="1">
        <w:r w:rsidR="006929E9" w:rsidRPr="006929E9">
          <w:rPr>
            <w:rStyle w:val="Hyperlink"/>
            <w:lang w:val="fr-FR"/>
          </w:rPr>
          <w:t>Phase intermédiaire</w:t>
        </w:r>
      </w:hyperlink>
      <w:r w:rsidR="006929E9">
        <w:rPr>
          <w:lang w:val="fr-FR"/>
        </w:rPr>
        <w:t xml:space="preserve"> (BIB 2868)</w:t>
      </w:r>
    </w:p>
    <w:p w14:paraId="7924CBB8" w14:textId="77777777" w:rsidR="00DF74AE" w:rsidRPr="0032190F" w:rsidRDefault="00DF74AE" w:rsidP="000321E3">
      <w:pPr>
        <w:jc w:val="both"/>
        <w:rPr>
          <w:lang w:val="fr-FR"/>
        </w:rPr>
      </w:pPr>
    </w:p>
    <w:p w14:paraId="13A83A12" w14:textId="77777777" w:rsidR="00DF74AE" w:rsidRPr="00236C8C" w:rsidRDefault="00DF74AE" w:rsidP="00DF74AE">
      <w:pPr>
        <w:pStyle w:val="Heading2"/>
      </w:pPr>
      <w:bookmarkStart w:id="1854" w:name="Sit_Viso_El_2"/>
      <w:r w:rsidRPr="00236C8C">
        <w:t>El Viso 2</w:t>
      </w:r>
    </w:p>
    <w:bookmarkEnd w:id="1854"/>
    <w:p w14:paraId="37C8917E" w14:textId="77777777" w:rsidR="00DF74AE" w:rsidRPr="00236C8C" w:rsidRDefault="00DF74AE" w:rsidP="00DF74AE">
      <w:pPr>
        <w:rPr>
          <w:lang w:val="fr-FR"/>
        </w:rPr>
      </w:pPr>
    </w:p>
    <w:p w14:paraId="24825728" w14:textId="77777777" w:rsidR="002E3DE4" w:rsidRDefault="002E3DE4" w:rsidP="00C87DF1">
      <w:pPr>
        <w:jc w:val="both"/>
        <w:rPr>
          <w:lang w:val="fr-FR"/>
        </w:rPr>
      </w:pPr>
    </w:p>
    <w:p w14:paraId="37565ED7" w14:textId="754C2FA7" w:rsidR="002E3DE4" w:rsidRDefault="00000000" w:rsidP="00C87DF1">
      <w:pPr>
        <w:jc w:val="both"/>
        <w:rPr>
          <w:lang w:val="fr-FR"/>
        </w:rPr>
      </w:pPr>
      <w:hyperlink r:id="rId4239" w:anchor="Cul_Extremadura_per_Celestino2011_IIIc" w:history="1">
        <w:r w:rsidR="002E3DE4" w:rsidRPr="00647A2A">
          <w:rPr>
            <w:rStyle w:val="Hyperlink"/>
            <w:lang w:val="fr-FR"/>
          </w:rPr>
          <w:t>type I</w:t>
        </w:r>
        <w:r w:rsidR="002E3DE4">
          <w:rPr>
            <w:rStyle w:val="Hyperlink"/>
            <w:lang w:val="fr-FR"/>
          </w:rPr>
          <w:t>IIC</w:t>
        </w:r>
      </w:hyperlink>
      <w:r w:rsidR="002E3DE4" w:rsidRPr="00647A2A">
        <w:rPr>
          <w:lang w:val="fr-FR"/>
        </w:rPr>
        <w:t xml:space="preserve"> (BIB 3063)</w:t>
      </w:r>
    </w:p>
    <w:p w14:paraId="0781389F" w14:textId="77777777" w:rsidR="002E3DE4" w:rsidRDefault="002E3DE4" w:rsidP="00C87DF1">
      <w:pPr>
        <w:jc w:val="both"/>
        <w:rPr>
          <w:lang w:val="fr-FR"/>
        </w:rPr>
      </w:pPr>
    </w:p>
    <w:p w14:paraId="0365EF6D" w14:textId="77777777" w:rsidR="002E3DE4" w:rsidRDefault="002E3DE4" w:rsidP="002E3DE4">
      <w:pPr>
        <w:pStyle w:val="Heading3"/>
      </w:pPr>
      <w:r>
        <w:t>thème</w:t>
      </w:r>
    </w:p>
    <w:p w14:paraId="789EDCE5" w14:textId="6C02E22D" w:rsidR="002E3DE4" w:rsidRDefault="002E3DE4" w:rsidP="002E3DE4">
      <w:pPr>
        <w:jc w:val="both"/>
        <w:rPr>
          <w:lang w:val="fr-FR"/>
        </w:rPr>
      </w:pPr>
      <w:r>
        <w:rPr>
          <w:lang w:val="fr-FR"/>
        </w:rPr>
        <w:t xml:space="preserve">Personnage avec épée à la ceinture, </w:t>
      </w:r>
      <w:hyperlink r:id="rId4240" w:anchor="Cul_Extremadura_T_ponctuat" w:history="1">
        <w:r w:rsidRPr="00512844">
          <w:rPr>
            <w:rStyle w:val="Hyperlink"/>
            <w:lang w:val="fr-FR"/>
          </w:rPr>
          <w:t>ponctuations</w:t>
        </w:r>
      </w:hyperlink>
      <w:r>
        <w:rPr>
          <w:lang w:val="fr-FR"/>
        </w:rPr>
        <w:t xml:space="preserve"> sous le bras, probable casque ou coiffe,</w:t>
      </w:r>
      <w:r w:rsidRPr="0032190F">
        <w:rPr>
          <w:lang w:val="fr-FR"/>
        </w:rPr>
        <w:t xml:space="preserve"> </w:t>
      </w:r>
      <w:hyperlink r:id="rId4241" w:anchor="Cul_Extremadura_T_char" w:history="1">
        <w:r w:rsidRPr="0032190F">
          <w:rPr>
            <w:rStyle w:val="Hyperlink"/>
            <w:lang w:val="fr-FR"/>
          </w:rPr>
          <w:t>char</w:t>
        </w:r>
      </w:hyperlink>
      <w:r w:rsidRPr="00AE6FC9">
        <w:rPr>
          <w:lang w:val="fr-FR"/>
        </w:rPr>
        <w:t>,</w:t>
      </w:r>
      <w:r>
        <w:rPr>
          <w:lang w:val="fr-FR"/>
        </w:rPr>
        <w:t xml:space="preserve"> probable miroir, bouclier en V, etc.</w:t>
      </w:r>
      <w:r w:rsidRPr="0032190F">
        <w:rPr>
          <w:lang w:val="fr-FR"/>
        </w:rPr>
        <w:t xml:space="preserve"> (SS BIB)</w:t>
      </w:r>
      <w:r w:rsidRPr="00AE6FC9">
        <w:rPr>
          <w:i/>
          <w:lang w:val="fr-FR"/>
        </w:rPr>
        <w:t xml:space="preserve"> Lyre (BIB 2198 p. 457).</w:t>
      </w:r>
      <w:r w:rsidRPr="002E3DE4">
        <w:rPr>
          <w:lang w:val="fr-FR"/>
        </w:rPr>
        <w:t xml:space="preserve"> </w:t>
      </w:r>
      <w:r>
        <w:rPr>
          <w:lang w:val="fr-FR"/>
        </w:rPr>
        <w:t>Représenté, éventuellement une palette de fondeur en bronze (</w:t>
      </w:r>
      <w:r w:rsidRPr="00FC2D4A">
        <w:rPr>
          <w:i/>
          <w:lang w:val="fr-FR"/>
        </w:rPr>
        <w:t>paletta da fonditore in bronzo</w:t>
      </w:r>
      <w:r>
        <w:rPr>
          <w:lang w:val="fr-FR"/>
        </w:rPr>
        <w:t>) comme à Oristano (SS BIB) v. BIB 3043</w:t>
      </w:r>
    </w:p>
    <w:p w14:paraId="018D3528" w14:textId="77777777" w:rsidR="002E3DE4" w:rsidRDefault="002E3DE4" w:rsidP="002E3DE4">
      <w:pPr>
        <w:jc w:val="both"/>
        <w:rPr>
          <w:lang w:val="fr-FR"/>
        </w:rPr>
      </w:pPr>
    </w:p>
    <w:p w14:paraId="213CEBAB" w14:textId="77777777" w:rsidR="002E3DE4" w:rsidRDefault="002E3DE4" w:rsidP="002E3DE4">
      <w:pPr>
        <w:pStyle w:val="Heading4"/>
      </w:pPr>
      <w:r>
        <w:t>épée</w:t>
      </w:r>
    </w:p>
    <w:p w14:paraId="3929B213" w14:textId="637B9B10" w:rsidR="002E3DE4" w:rsidRDefault="002E3DE4" w:rsidP="002E3DE4">
      <w:pPr>
        <w:jc w:val="both"/>
        <w:rPr>
          <w:lang w:val="fr-FR"/>
        </w:rPr>
      </w:pPr>
      <w:r w:rsidRPr="009E4D1D">
        <w:rPr>
          <w:lang w:val="fr-FR"/>
        </w:rPr>
        <w:t xml:space="preserve">épée gr. </w:t>
      </w:r>
      <w:hyperlink r:id="rId4242" w:anchor="Cul_Extremadura_T_epee_typ_Brandherm07_D" w:history="1">
        <w:r w:rsidRPr="009E4D1D">
          <w:rPr>
            <w:rStyle w:val="Hyperlink"/>
            <w:lang w:val="fr-FR"/>
          </w:rPr>
          <w:t>D</w:t>
        </w:r>
      </w:hyperlink>
      <w:r w:rsidRPr="009E4D1D">
        <w:rPr>
          <w:lang w:val="fr-FR"/>
        </w:rPr>
        <w:t xml:space="preserve"> (Brandhem 2007)</w:t>
      </w:r>
    </w:p>
    <w:p w14:paraId="17F8AAC1" w14:textId="39BB5DD8" w:rsidR="00E35DD3" w:rsidRDefault="00E35DD3" w:rsidP="002E3DE4">
      <w:pPr>
        <w:jc w:val="both"/>
        <w:rPr>
          <w:lang w:val="fr-FR"/>
        </w:rPr>
      </w:pPr>
    </w:p>
    <w:p w14:paraId="640BF5FE" w14:textId="015EADFB" w:rsidR="00E35DD3" w:rsidRDefault="00E35DD3" w:rsidP="00E35DD3">
      <w:pPr>
        <w:pStyle w:val="Heading4"/>
      </w:pPr>
      <w:bookmarkStart w:id="1855" w:name="Sit_Viso_El_2_T_ponct"/>
      <w:r>
        <w:t>ponctuations</w:t>
      </w:r>
    </w:p>
    <w:bookmarkEnd w:id="1855"/>
    <w:p w14:paraId="28452E9B" w14:textId="0119C189" w:rsidR="00E35DD3" w:rsidRDefault="00E35DD3" w:rsidP="002E3DE4">
      <w:pPr>
        <w:jc w:val="both"/>
        <w:rPr>
          <w:lang w:val="fr-FR"/>
        </w:rPr>
      </w:pPr>
    </w:p>
    <w:p w14:paraId="54225FD9" w14:textId="713D954C" w:rsidR="00E35DD3" w:rsidRDefault="00E35DD3" w:rsidP="002E3DE4">
      <w:pPr>
        <w:jc w:val="both"/>
        <w:rPr>
          <w:lang w:val="fr-FR"/>
        </w:rPr>
      </w:pPr>
      <w:r>
        <w:rPr>
          <w:lang w:val="fr-FR"/>
        </w:rPr>
        <w:t xml:space="preserve">v. </w:t>
      </w:r>
      <w:hyperlink r:id="rId4243" w:anchor="Sit_Baleizao" w:history="1">
        <w:r w:rsidRPr="003E688E">
          <w:rPr>
            <w:rStyle w:val="Hyperlink"/>
            <w:lang w:val="fr-FR"/>
          </w:rPr>
          <w:t>Baleizao</w:t>
        </w:r>
      </w:hyperlink>
    </w:p>
    <w:p w14:paraId="0FA155AA" w14:textId="77777777" w:rsidR="002E3DE4" w:rsidRDefault="002E3DE4" w:rsidP="002E3DE4">
      <w:pPr>
        <w:jc w:val="both"/>
        <w:rPr>
          <w:lang w:val="fr-FR"/>
        </w:rPr>
      </w:pPr>
    </w:p>
    <w:p w14:paraId="3B6012F4" w14:textId="77777777" w:rsidR="00C87DF1" w:rsidRPr="0032190F" w:rsidRDefault="00C87DF1" w:rsidP="00C87DF1">
      <w:pPr>
        <w:jc w:val="both"/>
        <w:rPr>
          <w:lang w:val="fr-FR"/>
        </w:rPr>
      </w:pPr>
    </w:p>
    <w:p w14:paraId="6FC3FD52" w14:textId="77777777" w:rsidR="00C87DF1" w:rsidRPr="00E80E1E" w:rsidRDefault="00C87DF1" w:rsidP="00C87DF1">
      <w:pPr>
        <w:pStyle w:val="Heading2"/>
      </w:pPr>
      <w:bookmarkStart w:id="1856" w:name="Sit_Viso_El_3"/>
      <w:r w:rsidRPr="00E80E1E">
        <w:t>El Viso 3</w:t>
      </w:r>
    </w:p>
    <w:bookmarkEnd w:id="1856"/>
    <w:p w14:paraId="4CDA1518" w14:textId="128141E6" w:rsidR="00AE6FC9" w:rsidRDefault="00AE6FC9" w:rsidP="00AE6FC9">
      <w:pPr>
        <w:rPr>
          <w:lang w:val="fr-FR"/>
        </w:rPr>
      </w:pPr>
      <w:r w:rsidRPr="00AE6FC9">
        <w:rPr>
          <w:strike/>
          <w:lang w:val="fr-FR"/>
        </w:rPr>
        <w:t xml:space="preserve">Représentation de </w:t>
      </w:r>
      <w:hyperlink r:id="rId4244" w:anchor="Cul_Extremadura_T_char" w:history="1">
        <w:r w:rsidRPr="00AE6FC9">
          <w:rPr>
            <w:rStyle w:val="Hyperlink"/>
            <w:strike/>
            <w:lang w:val="fr-FR"/>
          </w:rPr>
          <w:t>char</w:t>
        </w:r>
      </w:hyperlink>
      <w:r w:rsidRPr="00AE6FC9">
        <w:rPr>
          <w:strike/>
          <w:lang w:val="fr-FR"/>
        </w:rPr>
        <w:t xml:space="preserve"> (SS BIB)</w:t>
      </w:r>
      <w:r>
        <w:rPr>
          <w:lang w:val="fr-FR"/>
        </w:rPr>
        <w:t xml:space="preserve"> 2 personnages orienté l'un vers l'autre, épées à la ceinture. Au centre des 2 personnage, un troisième avec probable vétement figuré. 2 bouclier ronds (SS BIB)</w:t>
      </w:r>
    </w:p>
    <w:p w14:paraId="65681F8B" w14:textId="77777777" w:rsidR="00D60816" w:rsidRDefault="00D60816" w:rsidP="00AE6FC9">
      <w:pPr>
        <w:rPr>
          <w:lang w:val="fr-FR"/>
        </w:rPr>
      </w:pPr>
    </w:p>
    <w:p w14:paraId="668F11ED" w14:textId="29344EEB" w:rsidR="00D60816" w:rsidRPr="004372FC" w:rsidRDefault="00000000" w:rsidP="00AE6FC9">
      <w:pPr>
        <w:rPr>
          <w:lang w:val="fr-FR"/>
        </w:rPr>
      </w:pPr>
      <w:hyperlink r:id="rId4245" w:anchor="Cul_Extremadura_per_Celestino2011_IVB1b" w:history="1">
        <w:r w:rsidR="00D60816" w:rsidRPr="004372FC">
          <w:rPr>
            <w:rStyle w:val="Hyperlink"/>
            <w:lang w:val="fr-FR"/>
          </w:rPr>
          <w:t>type IVB.1.b</w:t>
        </w:r>
      </w:hyperlink>
      <w:r w:rsidR="00D60816" w:rsidRPr="004372FC">
        <w:rPr>
          <w:lang w:val="fr-FR"/>
        </w:rPr>
        <w:t xml:space="preserve"> (BIB 3063)</w:t>
      </w:r>
    </w:p>
    <w:p w14:paraId="19AFA9A9" w14:textId="77777777" w:rsidR="002E3DE4" w:rsidRDefault="002E3DE4" w:rsidP="00AE6FC9">
      <w:pPr>
        <w:rPr>
          <w:lang w:val="fr-FR"/>
        </w:rPr>
      </w:pPr>
    </w:p>
    <w:p w14:paraId="030C75D7" w14:textId="77777777" w:rsidR="00C87DF1" w:rsidRPr="00E80E1E" w:rsidRDefault="00C87DF1" w:rsidP="00C87DF1">
      <w:pPr>
        <w:pStyle w:val="Heading2"/>
      </w:pPr>
      <w:bookmarkStart w:id="1857" w:name="Sit_Viso_El_4"/>
      <w:r w:rsidRPr="00E80E1E">
        <w:t>El Viso 4</w:t>
      </w:r>
      <w:bookmarkEnd w:id="1857"/>
    </w:p>
    <w:p w14:paraId="10116A7D" w14:textId="77777777" w:rsidR="002E3DE4" w:rsidRDefault="002E3DE4" w:rsidP="00AE6FC9">
      <w:pPr>
        <w:jc w:val="both"/>
        <w:rPr>
          <w:lang w:val="fr-FR"/>
        </w:rPr>
      </w:pPr>
    </w:p>
    <w:p w14:paraId="072EE56E" w14:textId="48E610EF" w:rsidR="00AE6FC9" w:rsidRPr="00AE6FC9" w:rsidRDefault="00AE6FC9" w:rsidP="00AE6FC9">
      <w:pPr>
        <w:jc w:val="both"/>
        <w:rPr>
          <w:lang w:val="fr-FR"/>
        </w:rPr>
      </w:pPr>
      <w:r w:rsidRPr="00AE6FC9">
        <w:rPr>
          <w:lang w:val="fr-FR"/>
        </w:rPr>
        <w:t xml:space="preserve">Personnage avec </w:t>
      </w:r>
      <w:r>
        <w:rPr>
          <w:lang w:val="fr-FR"/>
        </w:rPr>
        <w:t xml:space="preserve">très longue </w:t>
      </w:r>
      <w:r w:rsidRPr="00AE6FC9">
        <w:rPr>
          <w:lang w:val="fr-FR"/>
        </w:rPr>
        <w:t xml:space="preserve">épée à la ceinture, </w:t>
      </w:r>
      <w:r>
        <w:rPr>
          <w:lang w:val="fr-FR"/>
        </w:rPr>
        <w:t xml:space="preserve">miroir, lance, </w:t>
      </w:r>
      <w:hyperlink r:id="rId4246" w:anchor="Cul_Extremadura_T_char" w:history="1">
        <w:r w:rsidRPr="00AE6FC9">
          <w:rPr>
            <w:rStyle w:val="Hyperlink"/>
            <w:lang w:val="fr-FR"/>
          </w:rPr>
          <w:t>char</w:t>
        </w:r>
      </w:hyperlink>
      <w:r w:rsidRPr="00AE6FC9">
        <w:rPr>
          <w:lang w:val="fr-FR"/>
        </w:rPr>
        <w:t xml:space="preserve"> (SS BIB) </w:t>
      </w:r>
    </w:p>
    <w:p w14:paraId="2D2450EE" w14:textId="7A1428E2" w:rsidR="002E3DE4" w:rsidRDefault="00000000" w:rsidP="002E3DE4">
      <w:pPr>
        <w:rPr>
          <w:lang w:val="fr-FR"/>
        </w:rPr>
      </w:pPr>
      <w:hyperlink r:id="rId4247" w:anchor="Cul_Extremadura_per_Celestino2011_IIIc" w:history="1">
        <w:r w:rsidR="002E3DE4" w:rsidRPr="00647A2A">
          <w:rPr>
            <w:rStyle w:val="Hyperlink"/>
            <w:lang w:val="fr-FR"/>
          </w:rPr>
          <w:t>type I</w:t>
        </w:r>
        <w:r w:rsidR="002E3DE4">
          <w:rPr>
            <w:rStyle w:val="Hyperlink"/>
            <w:lang w:val="fr-FR"/>
          </w:rPr>
          <w:t>IIC</w:t>
        </w:r>
      </w:hyperlink>
      <w:r w:rsidR="002E3DE4" w:rsidRPr="00647A2A">
        <w:rPr>
          <w:lang w:val="fr-FR"/>
        </w:rPr>
        <w:t xml:space="preserve"> (BIB 3063)</w:t>
      </w:r>
    </w:p>
    <w:p w14:paraId="65417521" w14:textId="77777777" w:rsidR="002E3DE4" w:rsidRDefault="002E3DE4" w:rsidP="002E3DE4">
      <w:pPr>
        <w:rPr>
          <w:lang w:val="fr-FR"/>
        </w:rPr>
      </w:pPr>
    </w:p>
    <w:p w14:paraId="1B375572" w14:textId="77777777" w:rsidR="002E3DE4" w:rsidRDefault="002E3DE4" w:rsidP="002E3DE4">
      <w:pPr>
        <w:pStyle w:val="Heading3"/>
      </w:pPr>
      <w:r>
        <w:t>thème</w:t>
      </w:r>
    </w:p>
    <w:p w14:paraId="34D5C3D1" w14:textId="77777777" w:rsidR="002E3DE4" w:rsidRDefault="002E3DE4" w:rsidP="002E3DE4">
      <w:pPr>
        <w:rPr>
          <w:lang w:val="fr-FR" w:eastAsia="fr-FR"/>
        </w:rPr>
      </w:pPr>
    </w:p>
    <w:p w14:paraId="07C5F4C2" w14:textId="77777777" w:rsidR="002E3DE4" w:rsidRPr="002E3DE4" w:rsidRDefault="002E3DE4" w:rsidP="002E3DE4">
      <w:pPr>
        <w:pStyle w:val="Heading4"/>
      </w:pPr>
      <w:r>
        <w:t>épée</w:t>
      </w:r>
    </w:p>
    <w:p w14:paraId="504B630F" w14:textId="6AA1DEF9" w:rsidR="002E3DE4" w:rsidRPr="002E3DE4" w:rsidRDefault="002E3DE4" w:rsidP="002E3DE4">
      <w:pPr>
        <w:jc w:val="both"/>
        <w:rPr>
          <w:lang w:val="fr-FR"/>
        </w:rPr>
      </w:pPr>
      <w:r w:rsidRPr="002E3DE4">
        <w:rPr>
          <w:lang w:val="fr-FR"/>
        </w:rPr>
        <w:t xml:space="preserve">épée gr. </w:t>
      </w:r>
      <w:hyperlink r:id="rId4248" w:anchor="Cul_Extremadura_T_epee_typ_Brandherm07_D" w:history="1">
        <w:r w:rsidRPr="002E3DE4">
          <w:rPr>
            <w:rStyle w:val="Hyperlink"/>
            <w:lang w:val="fr-FR"/>
          </w:rPr>
          <w:t>D</w:t>
        </w:r>
      </w:hyperlink>
      <w:r w:rsidRPr="002E3DE4">
        <w:rPr>
          <w:lang w:val="fr-FR"/>
        </w:rPr>
        <w:t xml:space="preserve"> (Brandhem 2007)</w:t>
      </w:r>
    </w:p>
    <w:p w14:paraId="77241335" w14:textId="77777777" w:rsidR="002E3DE4" w:rsidRPr="00AE6FC9" w:rsidRDefault="002E3DE4" w:rsidP="002E3DE4">
      <w:pPr>
        <w:rPr>
          <w:lang w:val="fr-FR"/>
        </w:rPr>
      </w:pPr>
    </w:p>
    <w:p w14:paraId="3E01D383" w14:textId="77777777" w:rsidR="002E3DE4" w:rsidRDefault="002E3DE4" w:rsidP="002E3DE4">
      <w:pPr>
        <w:pStyle w:val="Heading4"/>
      </w:pPr>
      <w:r>
        <w:t>char</w:t>
      </w:r>
    </w:p>
    <w:p w14:paraId="671C1AC9" w14:textId="77777777" w:rsidR="002E3DE4" w:rsidRDefault="002E3DE4" w:rsidP="002E3DE4">
      <w:pPr>
        <w:rPr>
          <w:lang w:val="fr-FR"/>
        </w:rPr>
      </w:pPr>
      <w:r w:rsidRPr="00AE6FC9">
        <w:rPr>
          <w:lang w:val="fr-FR"/>
        </w:rPr>
        <w:t xml:space="preserve">Celestino signale que la gravure du char et du bouclier </w:t>
      </w:r>
      <w:r>
        <w:rPr>
          <w:lang w:val="fr-FR"/>
        </w:rPr>
        <w:t>est plus fine que le reste des gravures (BIB 2172)</w:t>
      </w:r>
    </w:p>
    <w:p w14:paraId="3C3C74D3" w14:textId="77777777" w:rsidR="002E3DE4" w:rsidRPr="004372FC" w:rsidRDefault="002E3DE4" w:rsidP="002E3DE4">
      <w:pPr>
        <w:pStyle w:val="Heading2"/>
        <w:rPr>
          <w:lang w:val="es-ES"/>
        </w:rPr>
      </w:pPr>
      <w:r w:rsidRPr="004372FC">
        <w:rPr>
          <w:lang w:val="es-ES"/>
        </w:rPr>
        <w:t>El Viso 5</w:t>
      </w:r>
    </w:p>
    <w:p w14:paraId="765A9A64" w14:textId="5514064F" w:rsidR="002E3DE4" w:rsidRPr="002E3DE4" w:rsidRDefault="00000000" w:rsidP="002E3DE4">
      <w:pPr>
        <w:rPr>
          <w:lang w:val="es-ES" w:eastAsia="fr-FR"/>
        </w:rPr>
      </w:pPr>
      <w:hyperlink r:id="rId4249" w:anchor="Cul_Extremadura_per_Celestino2011_IVA2" w:history="1">
        <w:r w:rsidR="002E3DE4" w:rsidRPr="002E3DE4">
          <w:rPr>
            <w:rStyle w:val="Hyperlink"/>
            <w:lang w:val="es-ES"/>
          </w:rPr>
          <w:t>type IVA.2</w:t>
        </w:r>
      </w:hyperlink>
      <w:r w:rsidR="002E3DE4" w:rsidRPr="002E3DE4">
        <w:rPr>
          <w:lang w:val="es-ES"/>
        </w:rPr>
        <w:t xml:space="preserve"> (BIB 3063)</w:t>
      </w:r>
    </w:p>
    <w:p w14:paraId="0CE1E312" w14:textId="77777777" w:rsidR="002E3DE4" w:rsidRPr="002E3DE4" w:rsidRDefault="002E3DE4" w:rsidP="00C87DF1">
      <w:pPr>
        <w:rPr>
          <w:lang w:val="es-ES"/>
        </w:rPr>
      </w:pPr>
    </w:p>
    <w:p w14:paraId="50D0DD04" w14:textId="77777777" w:rsidR="0023369B" w:rsidRPr="002E3DE4" w:rsidRDefault="0023369B" w:rsidP="00C87DF1">
      <w:pPr>
        <w:rPr>
          <w:lang w:val="es-ES"/>
        </w:rPr>
      </w:pPr>
    </w:p>
    <w:p w14:paraId="77BBB41F" w14:textId="77777777" w:rsidR="0023369B" w:rsidRPr="002E3DE4" w:rsidRDefault="0023369B" w:rsidP="002E3DE4">
      <w:pPr>
        <w:pStyle w:val="Heading2"/>
      </w:pPr>
      <w:bookmarkStart w:id="1858" w:name="Sit_Viso_El_6"/>
      <w:r w:rsidRPr="002E3DE4">
        <w:t>El Viso 6</w:t>
      </w:r>
    </w:p>
    <w:bookmarkEnd w:id="1858"/>
    <w:p w14:paraId="76FA0903" w14:textId="2BC7373E" w:rsidR="00C87DF1" w:rsidRPr="00AE6FC9" w:rsidRDefault="00AE6FC9" w:rsidP="00DF74AE">
      <w:pPr>
        <w:rPr>
          <w:lang w:val="fr-FR"/>
        </w:rPr>
      </w:pPr>
      <w:r w:rsidRPr="00AE6FC9">
        <w:rPr>
          <w:lang w:val="fr-FR"/>
        </w:rPr>
        <w:t>2 personnage dont un avec casque à cornes, l'autre a la partie supérieur disparue</w:t>
      </w:r>
      <w:r>
        <w:rPr>
          <w:lang w:val="fr-FR"/>
        </w:rPr>
        <w:t xml:space="preserve"> et sa main est au-dessus d'une épée</w:t>
      </w:r>
      <w:r w:rsidRPr="00AE6FC9">
        <w:rPr>
          <w:lang w:val="fr-FR"/>
        </w:rPr>
        <w:t xml:space="preserve">, </w:t>
      </w:r>
      <w:hyperlink r:id="rId4250" w:anchor="Cul_Precoloniale_Obj_fibule_arco_violin" w:history="1">
        <w:r w:rsidR="0023369B" w:rsidRPr="00AE6FC9">
          <w:rPr>
            <w:rStyle w:val="Hyperlink"/>
            <w:lang w:val="fr-FR"/>
          </w:rPr>
          <w:t>fibule de arco</w:t>
        </w:r>
      </w:hyperlink>
      <w:r w:rsidRPr="00AE6FC9">
        <w:rPr>
          <w:lang w:val="fr-FR"/>
        </w:rPr>
        <w:t xml:space="preserve">, arc et flèche, miroir peigne, canidé </w:t>
      </w:r>
      <w:r w:rsidR="00295CE0">
        <w:rPr>
          <w:lang w:val="fr-FR"/>
        </w:rPr>
        <w:t xml:space="preserve">(chien) </w:t>
      </w:r>
      <w:r w:rsidRPr="00AE6FC9">
        <w:rPr>
          <w:lang w:val="fr-FR"/>
        </w:rPr>
        <w:t>masculin (sex</w:t>
      </w:r>
      <w:r>
        <w:rPr>
          <w:lang w:val="fr-FR"/>
        </w:rPr>
        <w:t>e</w:t>
      </w:r>
      <w:r w:rsidRPr="00AE6FC9">
        <w:rPr>
          <w:lang w:val="fr-FR"/>
        </w:rPr>
        <w:t xml:space="preserve"> apparent)</w:t>
      </w:r>
      <w:r w:rsidR="0023369B" w:rsidRPr="00AE6FC9">
        <w:rPr>
          <w:lang w:val="fr-FR"/>
        </w:rPr>
        <w:t xml:space="preserve"> (SS BIB)</w:t>
      </w:r>
    </w:p>
    <w:p w14:paraId="7138ACC0" w14:textId="77777777" w:rsidR="0023369B" w:rsidRDefault="0023369B" w:rsidP="00DF74AE">
      <w:pPr>
        <w:rPr>
          <w:lang w:val="fr-FR"/>
        </w:rPr>
      </w:pPr>
    </w:p>
    <w:p w14:paraId="26483AE9" w14:textId="5073209A" w:rsidR="00D60816" w:rsidRPr="004372FC" w:rsidRDefault="00000000" w:rsidP="00DF74AE">
      <w:pPr>
        <w:rPr>
          <w:lang w:val="es-ES"/>
        </w:rPr>
      </w:pPr>
      <w:hyperlink r:id="rId4251" w:anchor="Cul_Extremadura_per_Celestino2011_IVB1a" w:history="1">
        <w:r w:rsidR="00D60816" w:rsidRPr="004372FC">
          <w:rPr>
            <w:rStyle w:val="Hyperlink"/>
            <w:lang w:val="es-ES"/>
          </w:rPr>
          <w:t>type IVB.1.a</w:t>
        </w:r>
      </w:hyperlink>
      <w:r w:rsidR="00D60816" w:rsidRPr="004372FC">
        <w:rPr>
          <w:lang w:val="es-ES"/>
        </w:rPr>
        <w:t xml:space="preserve"> (BIB 3063)</w:t>
      </w:r>
    </w:p>
    <w:p w14:paraId="3C08CB8B" w14:textId="77777777" w:rsidR="00D60816" w:rsidRPr="004372FC" w:rsidRDefault="00D60816" w:rsidP="00DF74AE">
      <w:pPr>
        <w:rPr>
          <w:lang w:val="es-ES"/>
        </w:rPr>
      </w:pPr>
    </w:p>
    <w:p w14:paraId="3875779A" w14:textId="77777777" w:rsidR="00DF74AE" w:rsidRPr="00D52855" w:rsidRDefault="00DF74AE" w:rsidP="00426FF9">
      <w:pPr>
        <w:pStyle w:val="Heading1"/>
        <w:rPr>
          <w:lang w:val="es-ES"/>
        </w:rPr>
      </w:pPr>
      <w:bookmarkStart w:id="1859" w:name="Sit_Quinterias"/>
      <w:r w:rsidRPr="00D52855">
        <w:rPr>
          <w:lang w:val="es-ES"/>
        </w:rPr>
        <w:t>QUINTERIAS</w:t>
      </w:r>
    </w:p>
    <w:bookmarkEnd w:id="1859"/>
    <w:p w14:paraId="0D7A1C33" w14:textId="77777777" w:rsidR="00DF74AE" w:rsidRPr="00566234" w:rsidRDefault="00DF74AE" w:rsidP="00DF74AE">
      <w:pPr>
        <w:rPr>
          <w:lang w:val="es-ES"/>
        </w:rPr>
      </w:pPr>
    </w:p>
    <w:p w14:paraId="20988E6C" w14:textId="4C5C9F24" w:rsidR="00DF74AE" w:rsidRPr="0032190F" w:rsidRDefault="00DF74AE" w:rsidP="00DF74AE">
      <w:pPr>
        <w:rPr>
          <w:lang w:val="fr-FR"/>
        </w:rPr>
      </w:pPr>
      <w:r w:rsidRPr="00566234">
        <w:rPr>
          <w:lang w:val="es-ES"/>
        </w:rPr>
        <w:t xml:space="preserve">Herrera del Duque. </w:t>
      </w:r>
      <w:r w:rsidRPr="004372FC">
        <w:rPr>
          <w:lang w:val="fr-FR"/>
        </w:rPr>
        <w:t xml:space="preserve">Stèle ibérique. </w:t>
      </w:r>
      <w:r w:rsidRPr="0032190F">
        <w:rPr>
          <w:lang w:val="fr-FR"/>
        </w:rPr>
        <w:t>Représentation de lyre (BIB 2198 p. 457)</w:t>
      </w:r>
      <w:r w:rsidR="009E4D1D">
        <w:rPr>
          <w:lang w:val="fr-FR"/>
        </w:rPr>
        <w:t xml:space="preserve"> </w:t>
      </w:r>
      <w:r w:rsidR="009E4D1D" w:rsidRPr="009E4D1D">
        <w:rPr>
          <w:lang w:val="fr-FR"/>
        </w:rPr>
        <w:t xml:space="preserve">épée gr. </w:t>
      </w:r>
      <w:hyperlink r:id="rId4252" w:anchor="Cul_Extremadura_T_epee_typ_Brandherm07_K" w:history="1">
        <w:r w:rsidR="009E4D1D" w:rsidRPr="00F36377">
          <w:rPr>
            <w:rStyle w:val="Hyperlink"/>
            <w:lang w:val="fr-FR"/>
          </w:rPr>
          <w:t>K</w:t>
        </w:r>
      </w:hyperlink>
      <w:r w:rsidR="009E4D1D" w:rsidRPr="00F36377">
        <w:rPr>
          <w:lang w:val="fr-FR"/>
        </w:rPr>
        <w:t xml:space="preserve"> (Brandhem 2007)</w:t>
      </w:r>
      <w:r w:rsidR="00866860">
        <w:rPr>
          <w:lang w:val="fr-FR"/>
        </w:rPr>
        <w:t xml:space="preserve"> personnage, bouclier, miroir</w:t>
      </w:r>
    </w:p>
    <w:p w14:paraId="179C7A10" w14:textId="77777777" w:rsidR="00DF74AE" w:rsidRDefault="00DF74AE" w:rsidP="00DF74AE">
      <w:pPr>
        <w:rPr>
          <w:lang w:val="fr-FR"/>
        </w:rPr>
      </w:pPr>
    </w:p>
    <w:p w14:paraId="69036D75" w14:textId="77777777" w:rsidR="00E97225" w:rsidRDefault="00E97225" w:rsidP="00426FF9">
      <w:pPr>
        <w:pStyle w:val="Heading1"/>
      </w:pPr>
      <w:bookmarkStart w:id="1860" w:name="Sit_Marques_Saltillo"/>
      <w:r>
        <w:t>MARQUES DE SALTILLO</w:t>
      </w:r>
    </w:p>
    <w:bookmarkEnd w:id="1860"/>
    <w:p w14:paraId="438B23CE" w14:textId="77777777" w:rsidR="00E97225" w:rsidRDefault="00E97225" w:rsidP="00DF74AE">
      <w:pPr>
        <w:rPr>
          <w:lang w:val="fr-FR"/>
        </w:rPr>
      </w:pPr>
    </w:p>
    <w:p w14:paraId="4BE96ACE" w14:textId="77777777" w:rsidR="00E97225" w:rsidRPr="0032190F" w:rsidRDefault="00E97225" w:rsidP="00DF74AE">
      <w:pPr>
        <w:rPr>
          <w:lang w:val="fr-FR"/>
        </w:rPr>
      </w:pPr>
      <w:r>
        <w:rPr>
          <w:lang w:val="fr-FR"/>
        </w:rPr>
        <w:t>Marqués de Saltillo de Carmona, présence d'une maison-palais (</w:t>
      </w:r>
      <w:r w:rsidRPr="00E97225">
        <w:rPr>
          <w:i/>
          <w:lang w:val="fr-FR"/>
        </w:rPr>
        <w:t>casa-palacio</w:t>
      </w:r>
      <w:r>
        <w:rPr>
          <w:lang w:val="fr-FR"/>
        </w:rPr>
        <w:t>), céramique peinte (BIB 3021)</w:t>
      </w:r>
    </w:p>
    <w:p w14:paraId="54B339ED" w14:textId="77777777" w:rsidR="000321E3" w:rsidRPr="0032190F" w:rsidRDefault="000321E3" w:rsidP="000321E3">
      <w:pPr>
        <w:rPr>
          <w:lang w:val="fr-FR"/>
        </w:rPr>
      </w:pPr>
    </w:p>
    <w:p w14:paraId="7AC211CF" w14:textId="77777777" w:rsidR="000321E3" w:rsidRPr="0032190F" w:rsidRDefault="000321E3" w:rsidP="00426FF9">
      <w:pPr>
        <w:pStyle w:val="Heading1"/>
      </w:pPr>
      <w:bookmarkStart w:id="1861" w:name="Sit_Carmona"/>
      <w:r w:rsidRPr="0032190F">
        <w:lastRenderedPageBreak/>
        <w:t>CARMONA</w:t>
      </w:r>
    </w:p>
    <w:bookmarkEnd w:id="1861"/>
    <w:p w14:paraId="023234CE" w14:textId="77777777" w:rsidR="00320089" w:rsidRPr="0032190F" w:rsidRDefault="00320089" w:rsidP="001823E9">
      <w:pPr>
        <w:rPr>
          <w:lang w:val="fr-FR"/>
        </w:rPr>
      </w:pPr>
    </w:p>
    <w:p w14:paraId="5B206706" w14:textId="510DF040" w:rsidR="000321E3" w:rsidRDefault="000321E3" w:rsidP="000321E3">
      <w:pPr>
        <w:jc w:val="both"/>
        <w:rPr>
          <w:lang w:val="fr-FR"/>
        </w:rPr>
      </w:pPr>
      <w:r w:rsidRPr="0032190F">
        <w:rPr>
          <w:lang w:val="fr-FR"/>
        </w:rPr>
        <w:t xml:space="preserve">Stèle ibérique. </w:t>
      </w:r>
      <w:r w:rsidR="00F03C12" w:rsidRPr="0032190F">
        <w:rPr>
          <w:lang w:val="fr-FR"/>
        </w:rPr>
        <w:t xml:space="preserve">Représentation de </w:t>
      </w:r>
      <w:hyperlink r:id="rId4253" w:anchor="Cul_Extremadura_T_char" w:history="1">
        <w:r w:rsidR="00F03C12" w:rsidRPr="0032190F">
          <w:rPr>
            <w:rStyle w:val="Hyperlink"/>
            <w:lang w:val="fr-FR"/>
          </w:rPr>
          <w:t>char</w:t>
        </w:r>
      </w:hyperlink>
      <w:r w:rsidR="00F03C12" w:rsidRPr="0032190F">
        <w:rPr>
          <w:lang w:val="fr-FR"/>
        </w:rPr>
        <w:t xml:space="preserve"> à deux roues  </w:t>
      </w:r>
      <w:r w:rsidRPr="0032190F">
        <w:rPr>
          <w:lang w:val="fr-FR"/>
        </w:rPr>
        <w:t>et d’une épée d’une phase évoluée (ou récent) selon la sériation de Brandherm (BIB 2187 p. 400)</w:t>
      </w:r>
      <w:r w:rsidR="00552187">
        <w:rPr>
          <w:lang w:val="fr-FR"/>
        </w:rPr>
        <w:t xml:space="preserve"> </w:t>
      </w:r>
    </w:p>
    <w:p w14:paraId="051D4720" w14:textId="404A3078" w:rsidR="00552187" w:rsidRDefault="00DF3827" w:rsidP="000321E3">
      <w:pPr>
        <w:jc w:val="both"/>
        <w:rPr>
          <w:lang w:val="fr-FR"/>
        </w:rPr>
      </w:pPr>
      <w:r>
        <w:rPr>
          <w:lang w:val="fr-FR"/>
        </w:rPr>
        <w:t xml:space="preserve">Poinçon en </w:t>
      </w:r>
      <w:hyperlink r:id="rId4254" w:anchor="Sit_Metal_all_bronze_typ_binaire" w:history="1">
        <w:r w:rsidRPr="00C71734">
          <w:rPr>
            <w:rStyle w:val="Hyperlink"/>
            <w:lang w:val="fr-FR"/>
          </w:rPr>
          <w:t>bronze binaire</w:t>
        </w:r>
      </w:hyperlink>
      <w:r w:rsidRPr="00DF3827">
        <w:rPr>
          <w:lang w:val="fr-FR"/>
        </w:rPr>
        <w:t xml:space="preserve"> </w:t>
      </w:r>
      <w:r>
        <w:rPr>
          <w:lang w:val="fr-FR"/>
        </w:rPr>
        <w:t>daté par 14C entre 1878 et 1663 cal BC 2s (BIB 3114)</w:t>
      </w:r>
    </w:p>
    <w:p w14:paraId="4F3E36FE" w14:textId="77777777" w:rsidR="00552187" w:rsidRPr="00552187" w:rsidRDefault="00552187" w:rsidP="000321E3">
      <w:pPr>
        <w:jc w:val="both"/>
        <w:rPr>
          <w:lang w:val="fr-FR"/>
        </w:rPr>
      </w:pPr>
      <w:r>
        <w:rPr>
          <w:lang w:val="fr-FR"/>
        </w:rPr>
        <w:t xml:space="preserve">Vallée du Guadalquivir. </w:t>
      </w:r>
      <w:r w:rsidRPr="00552187">
        <w:rPr>
          <w:i/>
          <w:lang w:val="fr-FR"/>
        </w:rPr>
        <w:t>central place</w:t>
      </w:r>
      <w:r>
        <w:rPr>
          <w:lang w:val="fr-FR"/>
        </w:rPr>
        <w:t xml:space="preserve"> (BIB 3022)</w:t>
      </w:r>
    </w:p>
    <w:p w14:paraId="20D09A19" w14:textId="77777777" w:rsidR="000321E3" w:rsidRPr="0032190F" w:rsidRDefault="000321E3" w:rsidP="001823E9">
      <w:pPr>
        <w:rPr>
          <w:lang w:val="fr-FR"/>
        </w:rPr>
      </w:pPr>
    </w:p>
    <w:p w14:paraId="7DB4732A" w14:textId="77777777" w:rsidR="00320089" w:rsidRPr="0032190F" w:rsidRDefault="00320089" w:rsidP="00426FF9">
      <w:pPr>
        <w:pStyle w:val="Heading1"/>
      </w:pPr>
      <w:bookmarkStart w:id="1862" w:name="Sit_Cerro_Miel"/>
      <w:r w:rsidRPr="0032190F">
        <w:t>CERRO DE LA MIEL</w:t>
      </w:r>
    </w:p>
    <w:bookmarkEnd w:id="1862"/>
    <w:p w14:paraId="0EB31A68" w14:textId="77777777" w:rsidR="00320089" w:rsidRPr="0032190F" w:rsidRDefault="00320089" w:rsidP="00320089">
      <w:pPr>
        <w:rPr>
          <w:lang w:val="fr-FR"/>
        </w:rPr>
      </w:pPr>
    </w:p>
    <w:p w14:paraId="0808BCE9" w14:textId="4E113EAD" w:rsidR="00320089" w:rsidRDefault="003F6BBD" w:rsidP="00320089">
      <w:pPr>
        <w:rPr>
          <w:lang w:val="fr-FR"/>
        </w:rPr>
      </w:pPr>
      <w:r>
        <w:rPr>
          <w:lang w:val="fr-FR"/>
        </w:rPr>
        <w:t xml:space="preserve">Grenade) </w:t>
      </w:r>
      <w:r w:rsidR="00320089" w:rsidRPr="0032190F">
        <w:rPr>
          <w:lang w:val="fr-FR"/>
        </w:rPr>
        <w:t xml:space="preserve">Lame d’épée de type Huelva et </w:t>
      </w:r>
      <w:hyperlink r:id="rId4255" w:anchor="Cul_Precoloniale_Obj_fibule_codo" w:history="1">
        <w:r w:rsidR="00777A47" w:rsidRPr="0032190F">
          <w:rPr>
            <w:rStyle w:val="Hyperlink"/>
            <w:lang w:val="fr-FR"/>
          </w:rPr>
          <w:t>fibule</w:t>
        </w:r>
        <w:r w:rsidR="00777A47" w:rsidRPr="0032190F">
          <w:rPr>
            <w:rStyle w:val="Hyperlink"/>
            <w:i/>
            <w:lang w:val="fr-FR"/>
          </w:rPr>
          <w:t xml:space="preserve"> de codo</w:t>
        </w:r>
      </w:hyperlink>
      <w:r w:rsidR="007F709C" w:rsidRPr="007F709C">
        <w:rPr>
          <w:lang w:val="fr-FR"/>
        </w:rPr>
        <w:t xml:space="preserve"> </w:t>
      </w:r>
      <w:r w:rsidR="00320089" w:rsidRPr="0032190F">
        <w:rPr>
          <w:lang w:val="fr-FR"/>
        </w:rPr>
        <w:t>associé à une datation c14 qui renvoit au 12</w:t>
      </w:r>
      <w:r w:rsidR="00320089" w:rsidRPr="0032190F">
        <w:rPr>
          <w:vertAlign w:val="superscript"/>
          <w:lang w:val="fr-FR"/>
        </w:rPr>
        <w:t>e</w:t>
      </w:r>
      <w:r w:rsidR="00320089" w:rsidRPr="0032190F">
        <w:rPr>
          <w:lang w:val="fr-FR"/>
        </w:rPr>
        <w:t xml:space="preserve"> s. aec. (BIB 2187 p. 395)</w:t>
      </w:r>
    </w:p>
    <w:p w14:paraId="5243E1CD" w14:textId="77777777" w:rsidR="007F709C" w:rsidRDefault="007F709C" w:rsidP="00320089">
      <w:pPr>
        <w:rPr>
          <w:lang w:val="fr-FR"/>
        </w:rPr>
      </w:pPr>
    </w:p>
    <w:tbl>
      <w:tblPr>
        <w:tblW w:w="89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120"/>
        <w:gridCol w:w="1301"/>
        <w:gridCol w:w="1007"/>
        <w:gridCol w:w="1112"/>
        <w:gridCol w:w="1040"/>
        <w:gridCol w:w="1040"/>
        <w:gridCol w:w="2318"/>
      </w:tblGrid>
      <w:tr w:rsidR="007F709C" w:rsidRPr="007F709C" w14:paraId="7C110740" w14:textId="77777777" w:rsidTr="00866860">
        <w:trPr>
          <w:trHeight w:val="288"/>
          <w:jc w:val="center"/>
        </w:trPr>
        <w:tc>
          <w:tcPr>
            <w:tcW w:w="1120" w:type="dxa"/>
            <w:shd w:val="clear" w:color="auto" w:fill="auto"/>
            <w:noWrap/>
            <w:vAlign w:val="center"/>
            <w:hideMark/>
          </w:tcPr>
          <w:p w14:paraId="113A674B" w14:textId="77777777" w:rsidR="007F709C" w:rsidRPr="007F709C" w:rsidRDefault="007F709C" w:rsidP="007F709C">
            <w:pPr>
              <w:rPr>
                <w:b/>
                <w:bCs/>
                <w:sz w:val="20"/>
                <w:lang w:val="fr-FR"/>
              </w:rPr>
            </w:pPr>
            <w:r w:rsidRPr="007F709C">
              <w:rPr>
                <w:b/>
                <w:bCs/>
                <w:sz w:val="20"/>
                <w:lang w:val="fr-FR"/>
              </w:rPr>
              <w:t>n° lab.</w:t>
            </w:r>
          </w:p>
        </w:tc>
        <w:tc>
          <w:tcPr>
            <w:tcW w:w="1301" w:type="dxa"/>
            <w:shd w:val="clear" w:color="auto" w:fill="auto"/>
            <w:noWrap/>
            <w:vAlign w:val="center"/>
            <w:hideMark/>
          </w:tcPr>
          <w:p w14:paraId="0899585B" w14:textId="77777777" w:rsidR="007F709C" w:rsidRPr="007F709C" w:rsidRDefault="007F709C" w:rsidP="007F709C">
            <w:pPr>
              <w:rPr>
                <w:b/>
                <w:bCs/>
                <w:sz w:val="20"/>
                <w:lang w:val="fr-FR"/>
              </w:rPr>
            </w:pPr>
            <w:r w:rsidRPr="007F709C">
              <w:rPr>
                <w:b/>
                <w:bCs/>
                <w:sz w:val="20"/>
                <w:lang w:val="fr-FR"/>
              </w:rPr>
              <w:t>Taxon</w:t>
            </w:r>
          </w:p>
        </w:tc>
        <w:tc>
          <w:tcPr>
            <w:tcW w:w="1007" w:type="dxa"/>
            <w:shd w:val="clear" w:color="auto" w:fill="auto"/>
            <w:noWrap/>
            <w:vAlign w:val="center"/>
            <w:hideMark/>
          </w:tcPr>
          <w:p w14:paraId="7DDF3FB2" w14:textId="77777777" w:rsidR="007F709C" w:rsidRPr="007F709C" w:rsidRDefault="007F709C" w:rsidP="007F709C">
            <w:pPr>
              <w:rPr>
                <w:b/>
                <w:bCs/>
                <w:sz w:val="20"/>
                <w:lang w:val="fr-FR"/>
              </w:rPr>
            </w:pPr>
            <w:r w:rsidRPr="007F709C">
              <w:rPr>
                <w:b/>
                <w:bCs/>
                <w:sz w:val="20"/>
                <w:lang w:val="fr-FR"/>
              </w:rPr>
              <w:t>Contexte</w:t>
            </w:r>
          </w:p>
        </w:tc>
        <w:tc>
          <w:tcPr>
            <w:tcW w:w="1112" w:type="dxa"/>
            <w:shd w:val="clear" w:color="auto" w:fill="auto"/>
            <w:noWrap/>
            <w:vAlign w:val="center"/>
            <w:hideMark/>
          </w:tcPr>
          <w:p w14:paraId="789B890B" w14:textId="77777777" w:rsidR="007F709C" w:rsidRPr="007F709C" w:rsidRDefault="007F709C" w:rsidP="007F709C">
            <w:pPr>
              <w:rPr>
                <w:b/>
                <w:bCs/>
                <w:sz w:val="20"/>
                <w:lang w:val="fr-FR"/>
              </w:rPr>
            </w:pPr>
            <w:r w:rsidRPr="007F709C">
              <w:rPr>
                <w:b/>
                <w:bCs/>
                <w:sz w:val="20"/>
                <w:lang w:val="fr-FR"/>
              </w:rPr>
              <w:t>BP</w:t>
            </w:r>
          </w:p>
        </w:tc>
        <w:tc>
          <w:tcPr>
            <w:tcW w:w="1040" w:type="dxa"/>
            <w:shd w:val="clear" w:color="auto" w:fill="auto"/>
            <w:noWrap/>
            <w:vAlign w:val="center"/>
            <w:hideMark/>
          </w:tcPr>
          <w:p w14:paraId="01E57518" w14:textId="77777777" w:rsidR="007F709C" w:rsidRPr="007F709C" w:rsidRDefault="007F709C" w:rsidP="007F709C">
            <w:pPr>
              <w:rPr>
                <w:b/>
                <w:bCs/>
                <w:sz w:val="20"/>
                <w:lang w:val="fr-FR"/>
              </w:rPr>
            </w:pPr>
            <w:r w:rsidRPr="007F709C">
              <w:rPr>
                <w:b/>
                <w:bCs/>
                <w:sz w:val="20"/>
                <w:lang w:val="fr-FR"/>
              </w:rPr>
              <w:t>1s (cal BC)</w:t>
            </w:r>
          </w:p>
        </w:tc>
        <w:tc>
          <w:tcPr>
            <w:tcW w:w="1040" w:type="dxa"/>
            <w:shd w:val="clear" w:color="auto" w:fill="auto"/>
            <w:noWrap/>
            <w:vAlign w:val="center"/>
            <w:hideMark/>
          </w:tcPr>
          <w:p w14:paraId="5AC9C434" w14:textId="77777777" w:rsidR="007F709C" w:rsidRPr="007F709C" w:rsidRDefault="007F709C" w:rsidP="007F709C">
            <w:pPr>
              <w:rPr>
                <w:b/>
                <w:bCs/>
                <w:sz w:val="20"/>
                <w:lang w:val="fr-FR"/>
              </w:rPr>
            </w:pPr>
            <w:r w:rsidRPr="007F709C">
              <w:rPr>
                <w:b/>
                <w:bCs/>
                <w:sz w:val="20"/>
                <w:lang w:val="fr-FR"/>
              </w:rPr>
              <w:t>2s (cal BC)</w:t>
            </w:r>
          </w:p>
        </w:tc>
        <w:tc>
          <w:tcPr>
            <w:tcW w:w="2318" w:type="dxa"/>
            <w:shd w:val="clear" w:color="auto" w:fill="auto"/>
            <w:noWrap/>
            <w:vAlign w:val="center"/>
            <w:hideMark/>
          </w:tcPr>
          <w:p w14:paraId="0978D85C" w14:textId="77777777" w:rsidR="007F709C" w:rsidRPr="007F709C" w:rsidRDefault="007F709C" w:rsidP="007F709C">
            <w:pPr>
              <w:rPr>
                <w:b/>
                <w:bCs/>
                <w:sz w:val="20"/>
                <w:lang w:val="fr-FR"/>
              </w:rPr>
            </w:pPr>
            <w:r w:rsidRPr="007F709C">
              <w:rPr>
                <w:b/>
                <w:bCs/>
                <w:sz w:val="20"/>
                <w:lang w:val="fr-FR"/>
              </w:rPr>
              <w:t>BIB</w:t>
            </w:r>
          </w:p>
        </w:tc>
      </w:tr>
      <w:tr w:rsidR="007F709C" w:rsidRPr="007F709C" w14:paraId="01CDB3F3" w14:textId="77777777" w:rsidTr="00866860">
        <w:trPr>
          <w:trHeight w:val="288"/>
          <w:jc w:val="center"/>
        </w:trPr>
        <w:tc>
          <w:tcPr>
            <w:tcW w:w="1120" w:type="dxa"/>
            <w:shd w:val="clear" w:color="auto" w:fill="auto"/>
            <w:noWrap/>
            <w:vAlign w:val="bottom"/>
            <w:hideMark/>
          </w:tcPr>
          <w:p w14:paraId="34502D8B" w14:textId="77777777" w:rsidR="007F709C" w:rsidRPr="007F709C" w:rsidRDefault="007F709C" w:rsidP="007F709C">
            <w:pPr>
              <w:rPr>
                <w:sz w:val="20"/>
                <w:lang w:val="fr-FR"/>
              </w:rPr>
            </w:pPr>
            <w:r w:rsidRPr="007F709C">
              <w:rPr>
                <w:sz w:val="20"/>
                <w:lang w:val="fr-FR"/>
              </w:rPr>
              <w:t>UGRA-143</w:t>
            </w:r>
          </w:p>
        </w:tc>
        <w:tc>
          <w:tcPr>
            <w:tcW w:w="1301" w:type="dxa"/>
            <w:shd w:val="clear" w:color="auto" w:fill="auto"/>
            <w:noWrap/>
            <w:vAlign w:val="bottom"/>
            <w:hideMark/>
          </w:tcPr>
          <w:p w14:paraId="02EFFAC0" w14:textId="77777777" w:rsidR="007F709C" w:rsidRPr="007F709C" w:rsidRDefault="007F709C" w:rsidP="007F709C">
            <w:pPr>
              <w:rPr>
                <w:sz w:val="20"/>
                <w:lang w:val="fr-FR"/>
              </w:rPr>
            </w:pPr>
            <w:r w:rsidRPr="007F709C">
              <w:rPr>
                <w:sz w:val="20"/>
                <w:lang w:val="fr-FR"/>
              </w:rPr>
              <w:t>Carbon poste</w:t>
            </w:r>
          </w:p>
        </w:tc>
        <w:tc>
          <w:tcPr>
            <w:tcW w:w="1007" w:type="dxa"/>
            <w:shd w:val="clear" w:color="auto" w:fill="auto"/>
            <w:noWrap/>
            <w:vAlign w:val="bottom"/>
            <w:hideMark/>
          </w:tcPr>
          <w:p w14:paraId="4B7355A4" w14:textId="77777777" w:rsidR="007F709C" w:rsidRPr="007F709C" w:rsidRDefault="007F709C" w:rsidP="007F709C">
            <w:pPr>
              <w:rPr>
                <w:sz w:val="20"/>
                <w:lang w:val="fr-FR"/>
              </w:rPr>
            </w:pPr>
            <w:r w:rsidRPr="007F709C">
              <w:rPr>
                <w:sz w:val="20"/>
                <w:lang w:val="fr-FR"/>
              </w:rPr>
              <w:t>Cabana</w:t>
            </w:r>
          </w:p>
        </w:tc>
        <w:tc>
          <w:tcPr>
            <w:tcW w:w="1112" w:type="dxa"/>
            <w:shd w:val="clear" w:color="auto" w:fill="auto"/>
            <w:noWrap/>
            <w:vAlign w:val="bottom"/>
            <w:hideMark/>
          </w:tcPr>
          <w:p w14:paraId="22A94FC5" w14:textId="77777777" w:rsidR="007F709C" w:rsidRPr="007F709C" w:rsidRDefault="007F709C" w:rsidP="007F709C">
            <w:pPr>
              <w:rPr>
                <w:sz w:val="20"/>
                <w:lang w:val="fr-FR"/>
              </w:rPr>
            </w:pPr>
            <w:r w:rsidRPr="007F709C">
              <w:rPr>
                <w:sz w:val="20"/>
                <w:lang w:val="fr-FR"/>
              </w:rPr>
              <w:t>3030±110</w:t>
            </w:r>
          </w:p>
        </w:tc>
        <w:tc>
          <w:tcPr>
            <w:tcW w:w="1040" w:type="dxa"/>
            <w:shd w:val="clear" w:color="auto" w:fill="auto"/>
            <w:noWrap/>
            <w:vAlign w:val="bottom"/>
            <w:hideMark/>
          </w:tcPr>
          <w:p w14:paraId="54660538" w14:textId="77777777" w:rsidR="007F709C" w:rsidRPr="007F709C" w:rsidRDefault="007F709C" w:rsidP="007F709C">
            <w:pPr>
              <w:rPr>
                <w:sz w:val="20"/>
                <w:lang w:val="fr-FR"/>
              </w:rPr>
            </w:pPr>
            <w:r w:rsidRPr="007F709C">
              <w:rPr>
                <w:sz w:val="20"/>
                <w:lang w:val="fr-FR"/>
              </w:rPr>
              <w:t>1412-1129</w:t>
            </w:r>
          </w:p>
        </w:tc>
        <w:tc>
          <w:tcPr>
            <w:tcW w:w="1040" w:type="dxa"/>
            <w:shd w:val="clear" w:color="auto" w:fill="auto"/>
            <w:noWrap/>
            <w:vAlign w:val="bottom"/>
            <w:hideMark/>
          </w:tcPr>
          <w:p w14:paraId="68E30836" w14:textId="77777777" w:rsidR="007F709C" w:rsidRPr="007F709C" w:rsidRDefault="007F709C" w:rsidP="007F709C">
            <w:pPr>
              <w:rPr>
                <w:sz w:val="20"/>
                <w:lang w:val="fr-FR"/>
              </w:rPr>
            </w:pPr>
            <w:r w:rsidRPr="007F709C">
              <w:rPr>
                <w:sz w:val="20"/>
                <w:lang w:val="fr-FR"/>
              </w:rPr>
              <w:t>1509-954</w:t>
            </w:r>
          </w:p>
        </w:tc>
        <w:tc>
          <w:tcPr>
            <w:tcW w:w="2318" w:type="dxa"/>
            <w:shd w:val="clear" w:color="auto" w:fill="auto"/>
            <w:noWrap/>
            <w:vAlign w:val="bottom"/>
            <w:hideMark/>
          </w:tcPr>
          <w:p w14:paraId="68BEFBC5" w14:textId="77777777" w:rsidR="007F709C" w:rsidRPr="007F709C" w:rsidRDefault="007F709C" w:rsidP="007F709C">
            <w:pPr>
              <w:rPr>
                <w:sz w:val="20"/>
                <w:lang w:val="fr-FR"/>
              </w:rPr>
            </w:pPr>
            <w:r w:rsidRPr="007F709C">
              <w:rPr>
                <w:sz w:val="20"/>
                <w:lang w:val="fr-FR"/>
              </w:rPr>
              <w:t>Carrasco et olii 1985: 295</w:t>
            </w:r>
          </w:p>
        </w:tc>
      </w:tr>
    </w:tbl>
    <w:p w14:paraId="4B7D1CA9" w14:textId="77777777" w:rsidR="007F709C" w:rsidRPr="007F709C" w:rsidRDefault="007F709C" w:rsidP="007F709C">
      <w:pPr>
        <w:rPr>
          <w:lang w:val="fr-FR"/>
        </w:rPr>
      </w:pPr>
      <w:r w:rsidRPr="007F709C">
        <w:rPr>
          <w:lang w:val="fr-FR"/>
        </w:rPr>
        <w:t>(BIB 2187 tab. 1)</w:t>
      </w:r>
    </w:p>
    <w:p w14:paraId="19C15FC2" w14:textId="77777777" w:rsidR="007F709C" w:rsidRPr="0032190F" w:rsidRDefault="007F709C" w:rsidP="00320089">
      <w:pPr>
        <w:rPr>
          <w:lang w:val="fr-FR"/>
        </w:rPr>
      </w:pPr>
    </w:p>
    <w:p w14:paraId="2A835039" w14:textId="77777777" w:rsidR="00320089" w:rsidRPr="0032190F" w:rsidRDefault="00320089" w:rsidP="00320089">
      <w:pPr>
        <w:rPr>
          <w:lang w:val="fr-FR"/>
        </w:rPr>
      </w:pPr>
    </w:p>
    <w:p w14:paraId="0AA95DC5" w14:textId="77777777" w:rsidR="00320089" w:rsidRPr="0032190F" w:rsidRDefault="00320089" w:rsidP="00426FF9">
      <w:pPr>
        <w:pStyle w:val="Heading1"/>
      </w:pPr>
      <w:bookmarkStart w:id="1863" w:name="Sit_San_Roman_Hornija"/>
      <w:r w:rsidRPr="0032190F">
        <w:t>SAN ROMAN DE LA HORNIJA</w:t>
      </w:r>
    </w:p>
    <w:bookmarkEnd w:id="1863"/>
    <w:p w14:paraId="1E7F17D9" w14:textId="77777777" w:rsidR="00320089" w:rsidRPr="0032190F" w:rsidRDefault="00320089" w:rsidP="00320089">
      <w:pPr>
        <w:rPr>
          <w:lang w:val="fr-FR"/>
        </w:rPr>
      </w:pPr>
    </w:p>
    <w:p w14:paraId="0CC2AC0A" w14:textId="770F5FAD" w:rsidR="00320089" w:rsidRDefault="00320089" w:rsidP="00320089">
      <w:pPr>
        <w:rPr>
          <w:lang w:val="fr-FR"/>
        </w:rPr>
      </w:pPr>
      <w:r w:rsidRPr="0032190F">
        <w:rPr>
          <w:lang w:val="fr-FR"/>
        </w:rPr>
        <w:t xml:space="preserve">San Roman de la Hornija, une inhumation triple (1, 2 et 3), et une datation pour l’individu 3 qui est // à celle de la </w:t>
      </w:r>
      <w:hyperlink r:id="rId4256" w:anchor="Sit_Huelva_Ria" w:history="1">
        <w:r w:rsidR="00426FF9" w:rsidRPr="00426FF9">
          <w:rPr>
            <w:rStyle w:val="Hyperlink"/>
            <w:lang w:val="fr-FR"/>
          </w:rPr>
          <w:t>Huelva (Ria de)</w:t>
        </w:r>
      </w:hyperlink>
      <w:r w:rsidRPr="0032190F">
        <w:rPr>
          <w:lang w:val="fr-FR"/>
        </w:rPr>
        <w:t xml:space="preserve"> (BIB 2187 p. 395, 396)</w:t>
      </w:r>
    </w:p>
    <w:p w14:paraId="234EA4B2" w14:textId="77777777" w:rsidR="007F709C" w:rsidRDefault="007F709C" w:rsidP="00320089">
      <w:pPr>
        <w:rPr>
          <w:lang w:val="fr-FR"/>
        </w:rPr>
      </w:pPr>
    </w:p>
    <w:tbl>
      <w:tblPr>
        <w:tblW w:w="71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120"/>
        <w:gridCol w:w="1420"/>
        <w:gridCol w:w="1460"/>
        <w:gridCol w:w="1112"/>
        <w:gridCol w:w="1040"/>
        <w:gridCol w:w="1040"/>
      </w:tblGrid>
      <w:tr w:rsidR="007F709C" w:rsidRPr="007F709C" w14:paraId="53379A98" w14:textId="77777777" w:rsidTr="007F709C">
        <w:trPr>
          <w:trHeight w:val="288"/>
          <w:jc w:val="center"/>
        </w:trPr>
        <w:tc>
          <w:tcPr>
            <w:tcW w:w="1120" w:type="dxa"/>
            <w:shd w:val="clear" w:color="auto" w:fill="auto"/>
            <w:noWrap/>
            <w:vAlign w:val="center"/>
            <w:hideMark/>
          </w:tcPr>
          <w:p w14:paraId="1B1108D3" w14:textId="77777777" w:rsidR="007F709C" w:rsidRPr="007F709C" w:rsidRDefault="007F709C" w:rsidP="007F709C">
            <w:pPr>
              <w:rPr>
                <w:b/>
                <w:bCs/>
                <w:sz w:val="20"/>
                <w:lang w:val="fr-FR"/>
              </w:rPr>
            </w:pPr>
            <w:r w:rsidRPr="007F709C">
              <w:rPr>
                <w:b/>
                <w:bCs/>
                <w:sz w:val="20"/>
                <w:lang w:val="fr-FR"/>
              </w:rPr>
              <w:t>n° lab.</w:t>
            </w:r>
          </w:p>
        </w:tc>
        <w:tc>
          <w:tcPr>
            <w:tcW w:w="1420" w:type="dxa"/>
            <w:shd w:val="clear" w:color="auto" w:fill="auto"/>
            <w:noWrap/>
            <w:vAlign w:val="center"/>
            <w:hideMark/>
          </w:tcPr>
          <w:p w14:paraId="778C370E" w14:textId="77777777" w:rsidR="007F709C" w:rsidRPr="007F709C" w:rsidRDefault="007F709C" w:rsidP="007F709C">
            <w:pPr>
              <w:rPr>
                <w:b/>
                <w:bCs/>
                <w:sz w:val="20"/>
                <w:lang w:val="fr-FR"/>
              </w:rPr>
            </w:pPr>
            <w:r w:rsidRPr="007F709C">
              <w:rPr>
                <w:b/>
                <w:bCs/>
                <w:sz w:val="20"/>
                <w:lang w:val="fr-FR"/>
              </w:rPr>
              <w:t>Taxon</w:t>
            </w:r>
          </w:p>
        </w:tc>
        <w:tc>
          <w:tcPr>
            <w:tcW w:w="1460" w:type="dxa"/>
            <w:shd w:val="clear" w:color="auto" w:fill="auto"/>
            <w:noWrap/>
            <w:vAlign w:val="center"/>
            <w:hideMark/>
          </w:tcPr>
          <w:p w14:paraId="5928FAF6" w14:textId="77777777" w:rsidR="007F709C" w:rsidRPr="007F709C" w:rsidRDefault="007F709C" w:rsidP="007F709C">
            <w:pPr>
              <w:rPr>
                <w:b/>
                <w:bCs/>
                <w:sz w:val="20"/>
                <w:lang w:val="fr-FR"/>
              </w:rPr>
            </w:pPr>
            <w:r w:rsidRPr="007F709C">
              <w:rPr>
                <w:b/>
                <w:bCs/>
                <w:sz w:val="20"/>
                <w:lang w:val="fr-FR"/>
              </w:rPr>
              <w:t>Contexte</w:t>
            </w:r>
          </w:p>
        </w:tc>
        <w:tc>
          <w:tcPr>
            <w:tcW w:w="1112" w:type="dxa"/>
            <w:shd w:val="clear" w:color="auto" w:fill="auto"/>
            <w:noWrap/>
            <w:vAlign w:val="center"/>
            <w:hideMark/>
          </w:tcPr>
          <w:p w14:paraId="14309858" w14:textId="77777777" w:rsidR="007F709C" w:rsidRPr="007F709C" w:rsidRDefault="007F709C" w:rsidP="007F709C">
            <w:pPr>
              <w:rPr>
                <w:b/>
                <w:bCs/>
                <w:sz w:val="20"/>
                <w:lang w:val="fr-FR"/>
              </w:rPr>
            </w:pPr>
            <w:r w:rsidRPr="007F709C">
              <w:rPr>
                <w:b/>
                <w:bCs/>
                <w:sz w:val="20"/>
                <w:lang w:val="fr-FR"/>
              </w:rPr>
              <w:t>BP</w:t>
            </w:r>
          </w:p>
        </w:tc>
        <w:tc>
          <w:tcPr>
            <w:tcW w:w="1040" w:type="dxa"/>
            <w:shd w:val="clear" w:color="auto" w:fill="auto"/>
            <w:noWrap/>
            <w:vAlign w:val="center"/>
            <w:hideMark/>
          </w:tcPr>
          <w:p w14:paraId="27512DCE" w14:textId="77777777" w:rsidR="007F709C" w:rsidRPr="007F709C" w:rsidRDefault="007F709C" w:rsidP="007F709C">
            <w:pPr>
              <w:rPr>
                <w:b/>
                <w:bCs/>
                <w:sz w:val="20"/>
                <w:lang w:val="fr-FR"/>
              </w:rPr>
            </w:pPr>
            <w:r w:rsidRPr="007F709C">
              <w:rPr>
                <w:b/>
                <w:bCs/>
                <w:sz w:val="20"/>
                <w:lang w:val="fr-FR"/>
              </w:rPr>
              <w:t>1s (cal BC)</w:t>
            </w:r>
          </w:p>
        </w:tc>
        <w:tc>
          <w:tcPr>
            <w:tcW w:w="1040" w:type="dxa"/>
            <w:shd w:val="clear" w:color="auto" w:fill="auto"/>
            <w:noWrap/>
            <w:vAlign w:val="center"/>
            <w:hideMark/>
          </w:tcPr>
          <w:p w14:paraId="7056F666" w14:textId="77777777" w:rsidR="007F709C" w:rsidRPr="007F709C" w:rsidRDefault="007F709C" w:rsidP="007F709C">
            <w:pPr>
              <w:rPr>
                <w:b/>
                <w:bCs/>
                <w:sz w:val="20"/>
                <w:lang w:val="fr-FR"/>
              </w:rPr>
            </w:pPr>
            <w:r w:rsidRPr="007F709C">
              <w:rPr>
                <w:b/>
                <w:bCs/>
                <w:sz w:val="20"/>
                <w:lang w:val="fr-FR"/>
              </w:rPr>
              <w:t>2s (cal BC)</w:t>
            </w:r>
          </w:p>
        </w:tc>
      </w:tr>
      <w:tr w:rsidR="007F709C" w:rsidRPr="007F709C" w14:paraId="75EE9C45" w14:textId="77777777" w:rsidTr="007F709C">
        <w:trPr>
          <w:trHeight w:val="288"/>
          <w:jc w:val="center"/>
        </w:trPr>
        <w:tc>
          <w:tcPr>
            <w:tcW w:w="1120" w:type="dxa"/>
            <w:shd w:val="clear" w:color="auto" w:fill="auto"/>
            <w:noWrap/>
            <w:vAlign w:val="bottom"/>
            <w:hideMark/>
          </w:tcPr>
          <w:p w14:paraId="173296A8" w14:textId="77777777" w:rsidR="007F709C" w:rsidRPr="007F709C" w:rsidRDefault="007F709C" w:rsidP="007F709C">
            <w:pPr>
              <w:rPr>
                <w:sz w:val="20"/>
                <w:lang w:val="fr-FR"/>
              </w:rPr>
            </w:pPr>
            <w:r w:rsidRPr="007F709C">
              <w:rPr>
                <w:sz w:val="20"/>
                <w:lang w:val="fr-FR"/>
              </w:rPr>
              <w:t>1-9604</w:t>
            </w:r>
          </w:p>
        </w:tc>
        <w:tc>
          <w:tcPr>
            <w:tcW w:w="1420" w:type="dxa"/>
            <w:shd w:val="clear" w:color="auto" w:fill="auto"/>
            <w:noWrap/>
            <w:vAlign w:val="bottom"/>
            <w:hideMark/>
          </w:tcPr>
          <w:p w14:paraId="0ACA71EB" w14:textId="77777777" w:rsidR="007F709C" w:rsidRPr="007F709C" w:rsidRDefault="007F709C" w:rsidP="007F709C">
            <w:pPr>
              <w:rPr>
                <w:sz w:val="20"/>
                <w:lang w:val="fr-FR"/>
              </w:rPr>
            </w:pPr>
            <w:r w:rsidRPr="007F709C">
              <w:rPr>
                <w:sz w:val="20"/>
                <w:lang w:val="fr-FR"/>
              </w:rPr>
              <w:t>Carbon</w:t>
            </w:r>
          </w:p>
        </w:tc>
        <w:tc>
          <w:tcPr>
            <w:tcW w:w="1460" w:type="dxa"/>
            <w:shd w:val="clear" w:color="auto" w:fill="auto"/>
            <w:noWrap/>
            <w:vAlign w:val="bottom"/>
            <w:hideMark/>
          </w:tcPr>
          <w:p w14:paraId="1380F168" w14:textId="77777777" w:rsidR="007F709C" w:rsidRPr="007F709C" w:rsidRDefault="007F709C" w:rsidP="007F709C">
            <w:pPr>
              <w:rPr>
                <w:sz w:val="20"/>
                <w:lang w:val="fr-FR"/>
              </w:rPr>
            </w:pPr>
            <w:r w:rsidRPr="007F709C">
              <w:rPr>
                <w:sz w:val="20"/>
                <w:lang w:val="fr-FR"/>
              </w:rPr>
              <w:t>Hogar</w:t>
            </w:r>
          </w:p>
        </w:tc>
        <w:tc>
          <w:tcPr>
            <w:tcW w:w="1112" w:type="dxa"/>
            <w:shd w:val="clear" w:color="auto" w:fill="auto"/>
            <w:noWrap/>
            <w:vAlign w:val="bottom"/>
            <w:hideMark/>
          </w:tcPr>
          <w:p w14:paraId="54B9DCA0" w14:textId="77777777" w:rsidR="007F709C" w:rsidRPr="007F709C" w:rsidRDefault="007F709C" w:rsidP="007F709C">
            <w:pPr>
              <w:rPr>
                <w:sz w:val="20"/>
                <w:lang w:val="fr-FR"/>
              </w:rPr>
            </w:pPr>
            <w:r w:rsidRPr="007F709C">
              <w:rPr>
                <w:sz w:val="20"/>
                <w:lang w:val="fr-FR"/>
              </w:rPr>
              <w:t>2960±95</w:t>
            </w:r>
          </w:p>
        </w:tc>
        <w:tc>
          <w:tcPr>
            <w:tcW w:w="1040" w:type="dxa"/>
            <w:shd w:val="clear" w:color="auto" w:fill="auto"/>
            <w:noWrap/>
            <w:vAlign w:val="bottom"/>
            <w:hideMark/>
          </w:tcPr>
          <w:p w14:paraId="7951C8A7" w14:textId="77777777" w:rsidR="007F709C" w:rsidRPr="007F709C" w:rsidRDefault="007F709C" w:rsidP="007F709C">
            <w:pPr>
              <w:rPr>
                <w:sz w:val="20"/>
                <w:lang w:val="fr-FR"/>
              </w:rPr>
            </w:pPr>
            <w:r w:rsidRPr="007F709C">
              <w:rPr>
                <w:sz w:val="20"/>
                <w:lang w:val="fr-FR"/>
              </w:rPr>
              <w:t>1313-1044</w:t>
            </w:r>
          </w:p>
        </w:tc>
        <w:tc>
          <w:tcPr>
            <w:tcW w:w="1040" w:type="dxa"/>
            <w:shd w:val="clear" w:color="auto" w:fill="auto"/>
            <w:noWrap/>
            <w:vAlign w:val="bottom"/>
            <w:hideMark/>
          </w:tcPr>
          <w:p w14:paraId="518BA966" w14:textId="77777777" w:rsidR="007F709C" w:rsidRPr="007F709C" w:rsidRDefault="007F709C" w:rsidP="007F709C">
            <w:pPr>
              <w:rPr>
                <w:sz w:val="20"/>
                <w:lang w:val="fr-FR"/>
              </w:rPr>
            </w:pPr>
            <w:r w:rsidRPr="007F709C">
              <w:rPr>
                <w:sz w:val="20"/>
                <w:lang w:val="fr-FR"/>
              </w:rPr>
              <w:t>1414-929</w:t>
            </w:r>
          </w:p>
        </w:tc>
      </w:tr>
      <w:tr w:rsidR="007F709C" w:rsidRPr="007F709C" w14:paraId="13653F17" w14:textId="77777777" w:rsidTr="007F709C">
        <w:trPr>
          <w:trHeight w:val="288"/>
          <w:jc w:val="center"/>
        </w:trPr>
        <w:tc>
          <w:tcPr>
            <w:tcW w:w="1120" w:type="dxa"/>
            <w:shd w:val="clear" w:color="auto" w:fill="auto"/>
            <w:noWrap/>
            <w:vAlign w:val="bottom"/>
            <w:hideMark/>
          </w:tcPr>
          <w:p w14:paraId="5DEE0AAF" w14:textId="77777777" w:rsidR="007F709C" w:rsidRPr="007F709C" w:rsidRDefault="007F709C" w:rsidP="007F709C">
            <w:pPr>
              <w:rPr>
                <w:sz w:val="20"/>
                <w:lang w:val="fr-FR"/>
              </w:rPr>
            </w:pPr>
            <w:r w:rsidRPr="007F709C">
              <w:rPr>
                <w:sz w:val="20"/>
                <w:lang w:val="fr-FR"/>
              </w:rPr>
              <w:t>1-9603</w:t>
            </w:r>
          </w:p>
        </w:tc>
        <w:tc>
          <w:tcPr>
            <w:tcW w:w="1420" w:type="dxa"/>
            <w:shd w:val="clear" w:color="auto" w:fill="auto"/>
            <w:noWrap/>
            <w:vAlign w:val="bottom"/>
            <w:hideMark/>
          </w:tcPr>
          <w:p w14:paraId="101CD317" w14:textId="77777777" w:rsidR="007F709C" w:rsidRPr="007F709C" w:rsidRDefault="007F709C" w:rsidP="007F709C">
            <w:pPr>
              <w:rPr>
                <w:sz w:val="20"/>
                <w:lang w:val="fr-FR"/>
              </w:rPr>
            </w:pPr>
            <w:r w:rsidRPr="007F709C">
              <w:rPr>
                <w:sz w:val="20"/>
                <w:lang w:val="fr-FR"/>
              </w:rPr>
              <w:t>Hueso humano</w:t>
            </w:r>
          </w:p>
        </w:tc>
        <w:tc>
          <w:tcPr>
            <w:tcW w:w="1460" w:type="dxa"/>
            <w:shd w:val="clear" w:color="auto" w:fill="auto"/>
            <w:noWrap/>
            <w:vAlign w:val="bottom"/>
            <w:hideMark/>
          </w:tcPr>
          <w:p w14:paraId="3CDAC1F8" w14:textId="77777777" w:rsidR="007F709C" w:rsidRPr="007F709C" w:rsidRDefault="007F709C" w:rsidP="007F709C">
            <w:pPr>
              <w:rPr>
                <w:sz w:val="20"/>
                <w:lang w:val="fr-FR"/>
              </w:rPr>
            </w:pPr>
            <w:r w:rsidRPr="007F709C">
              <w:rPr>
                <w:sz w:val="20"/>
                <w:lang w:val="fr-FR"/>
              </w:rPr>
              <w:t>Funerario</w:t>
            </w:r>
          </w:p>
        </w:tc>
        <w:tc>
          <w:tcPr>
            <w:tcW w:w="1112" w:type="dxa"/>
            <w:shd w:val="clear" w:color="auto" w:fill="auto"/>
            <w:noWrap/>
            <w:vAlign w:val="bottom"/>
            <w:hideMark/>
          </w:tcPr>
          <w:p w14:paraId="2F500BCE" w14:textId="77777777" w:rsidR="007F709C" w:rsidRPr="007F709C" w:rsidRDefault="007F709C" w:rsidP="007F709C">
            <w:pPr>
              <w:rPr>
                <w:sz w:val="20"/>
                <w:lang w:val="fr-FR"/>
              </w:rPr>
            </w:pPr>
            <w:r w:rsidRPr="007F709C">
              <w:rPr>
                <w:sz w:val="20"/>
                <w:lang w:val="fr-FR"/>
              </w:rPr>
              <w:t>2820±150</w:t>
            </w:r>
          </w:p>
        </w:tc>
        <w:tc>
          <w:tcPr>
            <w:tcW w:w="1040" w:type="dxa"/>
            <w:shd w:val="clear" w:color="auto" w:fill="auto"/>
            <w:noWrap/>
            <w:vAlign w:val="bottom"/>
            <w:hideMark/>
          </w:tcPr>
          <w:p w14:paraId="2CE1A6F8" w14:textId="77777777" w:rsidR="007F709C" w:rsidRPr="007F709C" w:rsidRDefault="007F709C" w:rsidP="007F709C">
            <w:pPr>
              <w:rPr>
                <w:sz w:val="20"/>
                <w:lang w:val="fr-FR"/>
              </w:rPr>
            </w:pPr>
            <w:r w:rsidRPr="007F709C">
              <w:rPr>
                <w:sz w:val="20"/>
                <w:lang w:val="fr-FR"/>
              </w:rPr>
              <w:t>1196-826</w:t>
            </w:r>
          </w:p>
        </w:tc>
        <w:tc>
          <w:tcPr>
            <w:tcW w:w="1040" w:type="dxa"/>
            <w:shd w:val="clear" w:color="auto" w:fill="auto"/>
            <w:noWrap/>
            <w:vAlign w:val="bottom"/>
            <w:hideMark/>
          </w:tcPr>
          <w:p w14:paraId="67CF365B" w14:textId="77777777" w:rsidR="007F709C" w:rsidRPr="007F709C" w:rsidRDefault="007F709C" w:rsidP="007F709C">
            <w:pPr>
              <w:rPr>
                <w:sz w:val="20"/>
                <w:lang w:val="fr-FR"/>
              </w:rPr>
            </w:pPr>
            <w:r w:rsidRPr="007F709C">
              <w:rPr>
                <w:sz w:val="20"/>
                <w:lang w:val="fr-FR"/>
              </w:rPr>
              <w:t>1430-596</w:t>
            </w:r>
          </w:p>
        </w:tc>
      </w:tr>
    </w:tbl>
    <w:p w14:paraId="2E321CC3" w14:textId="77777777" w:rsidR="007F709C" w:rsidRPr="007F709C" w:rsidRDefault="007F709C" w:rsidP="007F709C">
      <w:pPr>
        <w:rPr>
          <w:lang w:val="fr-FR"/>
        </w:rPr>
      </w:pPr>
      <w:r w:rsidRPr="007F709C">
        <w:rPr>
          <w:lang w:val="fr-FR"/>
        </w:rPr>
        <w:t>(BIB 2187 tab. 1)</w:t>
      </w:r>
    </w:p>
    <w:p w14:paraId="538642A6" w14:textId="77777777" w:rsidR="007F709C" w:rsidRDefault="007F709C" w:rsidP="00320089">
      <w:pPr>
        <w:rPr>
          <w:lang w:val="fr-FR"/>
        </w:rPr>
      </w:pPr>
    </w:p>
    <w:p w14:paraId="60B7C407" w14:textId="77777777" w:rsidR="007F709C" w:rsidRDefault="007F709C" w:rsidP="00426FF9">
      <w:pPr>
        <w:pStyle w:val="Heading1"/>
      </w:pPr>
      <w:bookmarkStart w:id="1864" w:name="Sit_Melhoj"/>
      <w:r>
        <w:t>MELHOJ</w:t>
      </w:r>
    </w:p>
    <w:bookmarkEnd w:id="1864"/>
    <w:p w14:paraId="04E825B3" w14:textId="77777777" w:rsidR="007F709C" w:rsidRDefault="007F709C" w:rsidP="00320089">
      <w:pPr>
        <w:rPr>
          <w:lang w:val="fr-FR"/>
        </w:rPr>
      </w:pPr>
      <w:r w:rsidRPr="007F709C">
        <w:rPr>
          <w:lang w:val="fr-FR"/>
        </w:rPr>
        <w:t>Melhoj</w:t>
      </w:r>
    </w:p>
    <w:p w14:paraId="58FAFFBE" w14:textId="77777777" w:rsidR="007F709C" w:rsidRDefault="007F709C" w:rsidP="00320089">
      <w:pPr>
        <w:rPr>
          <w:lang w:val="fr-FR"/>
        </w:rPr>
      </w:pPr>
    </w:p>
    <w:tbl>
      <w:tblPr>
        <w:tblW w:w="9517"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120"/>
        <w:gridCol w:w="785"/>
        <w:gridCol w:w="1460"/>
        <w:gridCol w:w="992"/>
        <w:gridCol w:w="1040"/>
        <w:gridCol w:w="1040"/>
        <w:gridCol w:w="3080"/>
      </w:tblGrid>
      <w:tr w:rsidR="007F709C" w:rsidRPr="007F709C" w14:paraId="47790250" w14:textId="77777777" w:rsidTr="00B10020">
        <w:trPr>
          <w:trHeight w:val="288"/>
        </w:trPr>
        <w:tc>
          <w:tcPr>
            <w:tcW w:w="1120" w:type="dxa"/>
            <w:shd w:val="clear" w:color="auto" w:fill="auto"/>
            <w:noWrap/>
            <w:vAlign w:val="center"/>
            <w:hideMark/>
          </w:tcPr>
          <w:p w14:paraId="30321350" w14:textId="77777777" w:rsidR="007F709C" w:rsidRPr="007F709C" w:rsidRDefault="007F709C" w:rsidP="007F709C">
            <w:pPr>
              <w:rPr>
                <w:b/>
                <w:bCs/>
                <w:sz w:val="20"/>
                <w:lang w:val="fr-FR"/>
              </w:rPr>
            </w:pPr>
            <w:r w:rsidRPr="007F709C">
              <w:rPr>
                <w:b/>
                <w:bCs/>
                <w:sz w:val="20"/>
                <w:lang w:val="fr-FR"/>
              </w:rPr>
              <w:t>n° lab.</w:t>
            </w:r>
          </w:p>
        </w:tc>
        <w:tc>
          <w:tcPr>
            <w:tcW w:w="785" w:type="dxa"/>
            <w:shd w:val="clear" w:color="auto" w:fill="auto"/>
            <w:noWrap/>
            <w:vAlign w:val="center"/>
            <w:hideMark/>
          </w:tcPr>
          <w:p w14:paraId="0C1B9E23" w14:textId="77777777" w:rsidR="007F709C" w:rsidRPr="007F709C" w:rsidRDefault="007F709C" w:rsidP="007F709C">
            <w:pPr>
              <w:rPr>
                <w:b/>
                <w:bCs/>
                <w:sz w:val="20"/>
                <w:lang w:val="fr-FR"/>
              </w:rPr>
            </w:pPr>
            <w:r w:rsidRPr="007F709C">
              <w:rPr>
                <w:b/>
                <w:bCs/>
                <w:sz w:val="20"/>
                <w:lang w:val="fr-FR"/>
              </w:rPr>
              <w:t>Taxon</w:t>
            </w:r>
          </w:p>
        </w:tc>
        <w:tc>
          <w:tcPr>
            <w:tcW w:w="1460" w:type="dxa"/>
            <w:shd w:val="clear" w:color="auto" w:fill="auto"/>
            <w:noWrap/>
            <w:vAlign w:val="center"/>
            <w:hideMark/>
          </w:tcPr>
          <w:p w14:paraId="1A8E4F6D" w14:textId="77777777" w:rsidR="007F709C" w:rsidRPr="007F709C" w:rsidRDefault="007F709C" w:rsidP="007F709C">
            <w:pPr>
              <w:rPr>
                <w:b/>
                <w:bCs/>
                <w:sz w:val="20"/>
                <w:lang w:val="fr-FR"/>
              </w:rPr>
            </w:pPr>
            <w:r w:rsidRPr="007F709C">
              <w:rPr>
                <w:b/>
                <w:bCs/>
                <w:sz w:val="20"/>
                <w:lang w:val="fr-FR"/>
              </w:rPr>
              <w:t>Contexte</w:t>
            </w:r>
          </w:p>
        </w:tc>
        <w:tc>
          <w:tcPr>
            <w:tcW w:w="992" w:type="dxa"/>
            <w:shd w:val="clear" w:color="auto" w:fill="auto"/>
            <w:noWrap/>
            <w:vAlign w:val="center"/>
            <w:hideMark/>
          </w:tcPr>
          <w:p w14:paraId="6089D09A" w14:textId="77777777" w:rsidR="007F709C" w:rsidRPr="007F709C" w:rsidRDefault="007F709C" w:rsidP="007F709C">
            <w:pPr>
              <w:rPr>
                <w:b/>
                <w:bCs/>
                <w:sz w:val="20"/>
                <w:lang w:val="fr-FR"/>
              </w:rPr>
            </w:pPr>
            <w:r w:rsidRPr="007F709C">
              <w:rPr>
                <w:b/>
                <w:bCs/>
                <w:sz w:val="20"/>
                <w:lang w:val="fr-FR"/>
              </w:rPr>
              <w:t>BP</w:t>
            </w:r>
          </w:p>
        </w:tc>
        <w:tc>
          <w:tcPr>
            <w:tcW w:w="1040" w:type="dxa"/>
            <w:shd w:val="clear" w:color="auto" w:fill="auto"/>
            <w:noWrap/>
            <w:vAlign w:val="center"/>
            <w:hideMark/>
          </w:tcPr>
          <w:p w14:paraId="22149324" w14:textId="77777777" w:rsidR="007F709C" w:rsidRPr="007F709C" w:rsidRDefault="007F709C" w:rsidP="007F709C">
            <w:pPr>
              <w:rPr>
                <w:b/>
                <w:bCs/>
                <w:sz w:val="20"/>
                <w:lang w:val="fr-FR"/>
              </w:rPr>
            </w:pPr>
            <w:r w:rsidRPr="007F709C">
              <w:rPr>
                <w:b/>
                <w:bCs/>
                <w:sz w:val="20"/>
                <w:lang w:val="fr-FR"/>
              </w:rPr>
              <w:t>1s (cal BC)</w:t>
            </w:r>
          </w:p>
        </w:tc>
        <w:tc>
          <w:tcPr>
            <w:tcW w:w="1040" w:type="dxa"/>
            <w:shd w:val="clear" w:color="auto" w:fill="auto"/>
            <w:noWrap/>
            <w:vAlign w:val="center"/>
            <w:hideMark/>
          </w:tcPr>
          <w:p w14:paraId="0A5D94D6" w14:textId="77777777" w:rsidR="007F709C" w:rsidRPr="007F709C" w:rsidRDefault="007F709C" w:rsidP="007F709C">
            <w:pPr>
              <w:rPr>
                <w:b/>
                <w:bCs/>
                <w:sz w:val="20"/>
                <w:lang w:val="fr-FR"/>
              </w:rPr>
            </w:pPr>
            <w:r w:rsidRPr="007F709C">
              <w:rPr>
                <w:b/>
                <w:bCs/>
                <w:sz w:val="20"/>
                <w:lang w:val="fr-FR"/>
              </w:rPr>
              <w:t>2s (cal BC)</w:t>
            </w:r>
          </w:p>
        </w:tc>
        <w:tc>
          <w:tcPr>
            <w:tcW w:w="3080" w:type="dxa"/>
            <w:shd w:val="clear" w:color="auto" w:fill="auto"/>
            <w:noWrap/>
            <w:vAlign w:val="center"/>
            <w:hideMark/>
          </w:tcPr>
          <w:p w14:paraId="43239788" w14:textId="77777777" w:rsidR="007F709C" w:rsidRPr="007F709C" w:rsidRDefault="007F709C" w:rsidP="007F709C">
            <w:pPr>
              <w:rPr>
                <w:b/>
                <w:bCs/>
                <w:sz w:val="20"/>
                <w:lang w:val="fr-FR"/>
              </w:rPr>
            </w:pPr>
            <w:r w:rsidRPr="007F709C">
              <w:rPr>
                <w:b/>
                <w:bCs/>
                <w:sz w:val="20"/>
                <w:lang w:val="fr-FR"/>
              </w:rPr>
              <w:t>BIB</w:t>
            </w:r>
          </w:p>
        </w:tc>
      </w:tr>
      <w:tr w:rsidR="007F709C" w:rsidRPr="007F709C" w14:paraId="185723D3" w14:textId="77777777" w:rsidTr="00B10020">
        <w:trPr>
          <w:trHeight w:val="288"/>
        </w:trPr>
        <w:tc>
          <w:tcPr>
            <w:tcW w:w="1120" w:type="dxa"/>
            <w:shd w:val="clear" w:color="auto" w:fill="auto"/>
            <w:noWrap/>
            <w:vAlign w:val="bottom"/>
            <w:hideMark/>
          </w:tcPr>
          <w:p w14:paraId="085AA2F7" w14:textId="77777777" w:rsidR="007F709C" w:rsidRPr="007F709C" w:rsidRDefault="007F709C" w:rsidP="007F709C">
            <w:pPr>
              <w:rPr>
                <w:sz w:val="20"/>
                <w:lang w:val="fr-FR"/>
              </w:rPr>
            </w:pPr>
            <w:r w:rsidRPr="007F709C">
              <w:rPr>
                <w:sz w:val="20"/>
                <w:lang w:val="fr-FR"/>
              </w:rPr>
              <w:t>K-3874</w:t>
            </w:r>
          </w:p>
        </w:tc>
        <w:tc>
          <w:tcPr>
            <w:tcW w:w="785" w:type="dxa"/>
            <w:shd w:val="clear" w:color="auto" w:fill="auto"/>
            <w:noWrap/>
            <w:vAlign w:val="bottom"/>
            <w:hideMark/>
          </w:tcPr>
          <w:p w14:paraId="182A806D" w14:textId="77777777" w:rsidR="007F709C" w:rsidRPr="007F709C" w:rsidRDefault="007F709C" w:rsidP="007F709C">
            <w:pPr>
              <w:rPr>
                <w:sz w:val="20"/>
                <w:lang w:val="fr-FR"/>
              </w:rPr>
            </w:pPr>
          </w:p>
        </w:tc>
        <w:tc>
          <w:tcPr>
            <w:tcW w:w="1460" w:type="dxa"/>
            <w:shd w:val="clear" w:color="auto" w:fill="auto"/>
            <w:noWrap/>
            <w:vAlign w:val="bottom"/>
            <w:hideMark/>
          </w:tcPr>
          <w:p w14:paraId="318D8CE5" w14:textId="77777777" w:rsidR="007F709C" w:rsidRPr="007F709C" w:rsidRDefault="007F709C" w:rsidP="007F709C">
            <w:pPr>
              <w:rPr>
                <w:sz w:val="20"/>
                <w:lang w:val="fr-FR"/>
              </w:rPr>
            </w:pPr>
            <w:r w:rsidRPr="007F709C">
              <w:rPr>
                <w:sz w:val="20"/>
                <w:lang w:val="fr-FR"/>
              </w:rPr>
              <w:t>Funerario</w:t>
            </w:r>
          </w:p>
        </w:tc>
        <w:tc>
          <w:tcPr>
            <w:tcW w:w="992" w:type="dxa"/>
            <w:shd w:val="clear" w:color="auto" w:fill="auto"/>
            <w:noWrap/>
            <w:vAlign w:val="bottom"/>
            <w:hideMark/>
          </w:tcPr>
          <w:p w14:paraId="1E6308FB" w14:textId="77777777" w:rsidR="007F709C" w:rsidRPr="007F709C" w:rsidRDefault="007F709C" w:rsidP="007F709C">
            <w:pPr>
              <w:rPr>
                <w:sz w:val="20"/>
                <w:lang w:val="fr-FR"/>
              </w:rPr>
            </w:pPr>
            <w:r w:rsidRPr="007F709C">
              <w:rPr>
                <w:sz w:val="20"/>
                <w:lang w:val="fr-FR"/>
              </w:rPr>
              <w:t>2930±80</w:t>
            </w:r>
          </w:p>
        </w:tc>
        <w:tc>
          <w:tcPr>
            <w:tcW w:w="1040" w:type="dxa"/>
            <w:shd w:val="clear" w:color="auto" w:fill="auto"/>
            <w:noWrap/>
            <w:vAlign w:val="bottom"/>
            <w:hideMark/>
          </w:tcPr>
          <w:p w14:paraId="585C4C37" w14:textId="77777777" w:rsidR="007F709C" w:rsidRPr="007F709C" w:rsidRDefault="007F709C" w:rsidP="007F709C">
            <w:pPr>
              <w:rPr>
                <w:sz w:val="20"/>
                <w:lang w:val="fr-FR"/>
              </w:rPr>
            </w:pPr>
            <w:r w:rsidRPr="007F709C">
              <w:rPr>
                <w:sz w:val="20"/>
                <w:lang w:val="fr-FR"/>
              </w:rPr>
              <w:t>1260-1017</w:t>
            </w:r>
          </w:p>
        </w:tc>
        <w:tc>
          <w:tcPr>
            <w:tcW w:w="1040" w:type="dxa"/>
            <w:shd w:val="clear" w:color="auto" w:fill="auto"/>
            <w:noWrap/>
            <w:vAlign w:val="bottom"/>
            <w:hideMark/>
          </w:tcPr>
          <w:p w14:paraId="67E4BB4F" w14:textId="77777777" w:rsidR="007F709C" w:rsidRPr="007F709C" w:rsidRDefault="007F709C" w:rsidP="007F709C">
            <w:pPr>
              <w:rPr>
                <w:sz w:val="20"/>
                <w:lang w:val="fr-FR"/>
              </w:rPr>
            </w:pPr>
            <w:r w:rsidRPr="007F709C">
              <w:rPr>
                <w:sz w:val="20"/>
                <w:lang w:val="fr-FR"/>
              </w:rPr>
              <w:t>1380-925</w:t>
            </w:r>
          </w:p>
        </w:tc>
        <w:tc>
          <w:tcPr>
            <w:tcW w:w="3080" w:type="dxa"/>
            <w:shd w:val="clear" w:color="auto" w:fill="auto"/>
            <w:noWrap/>
            <w:vAlign w:val="bottom"/>
            <w:hideMark/>
          </w:tcPr>
          <w:p w14:paraId="4CF2C407" w14:textId="77777777" w:rsidR="007F709C" w:rsidRPr="007F709C" w:rsidRDefault="007F709C" w:rsidP="007F709C">
            <w:pPr>
              <w:rPr>
                <w:sz w:val="20"/>
                <w:lang w:val="fr-FR"/>
              </w:rPr>
            </w:pPr>
            <w:r w:rsidRPr="007F709C">
              <w:rPr>
                <w:sz w:val="20"/>
                <w:lang w:val="fr-FR"/>
              </w:rPr>
              <w:t>Randsborg y Christensen 2006: 13</w:t>
            </w:r>
          </w:p>
        </w:tc>
      </w:tr>
    </w:tbl>
    <w:p w14:paraId="620622FA" w14:textId="77777777" w:rsidR="007F709C" w:rsidRPr="007F709C" w:rsidRDefault="007F709C" w:rsidP="007F709C">
      <w:pPr>
        <w:rPr>
          <w:lang w:val="fr-FR"/>
        </w:rPr>
      </w:pPr>
      <w:r w:rsidRPr="007F709C">
        <w:rPr>
          <w:lang w:val="fr-FR"/>
        </w:rPr>
        <w:t>(BIB 2187 tab. 1)</w:t>
      </w:r>
    </w:p>
    <w:p w14:paraId="2078BC0C" w14:textId="77777777" w:rsidR="007F709C" w:rsidRPr="0032190F" w:rsidRDefault="007F709C" w:rsidP="00320089">
      <w:pPr>
        <w:rPr>
          <w:lang w:val="fr-FR"/>
        </w:rPr>
      </w:pPr>
    </w:p>
    <w:p w14:paraId="52D2C910" w14:textId="77777777" w:rsidR="00320089" w:rsidRPr="0032190F" w:rsidRDefault="00320089" w:rsidP="00320089">
      <w:pPr>
        <w:rPr>
          <w:lang w:val="fr-FR"/>
        </w:rPr>
      </w:pPr>
    </w:p>
    <w:p w14:paraId="7B784732" w14:textId="77777777" w:rsidR="00320089" w:rsidRPr="0032190F" w:rsidRDefault="00320089" w:rsidP="00426FF9">
      <w:pPr>
        <w:pStyle w:val="Heading1"/>
      </w:pPr>
      <w:bookmarkStart w:id="1865" w:name="Sit_Monte_Trigo"/>
      <w:r w:rsidRPr="0032190F">
        <w:t>MONTE DO TRIGO</w:t>
      </w:r>
    </w:p>
    <w:bookmarkEnd w:id="1865"/>
    <w:p w14:paraId="505047F1" w14:textId="77777777" w:rsidR="00320089" w:rsidRPr="0032190F" w:rsidRDefault="00320089" w:rsidP="00320089">
      <w:pPr>
        <w:rPr>
          <w:lang w:val="fr-FR"/>
        </w:rPr>
      </w:pPr>
    </w:p>
    <w:p w14:paraId="32E4CF47" w14:textId="62701B86" w:rsidR="001823E9" w:rsidRDefault="00320089" w:rsidP="00EC7A7D">
      <w:pPr>
        <w:jc w:val="both"/>
        <w:rPr>
          <w:lang w:val="fr-FR"/>
        </w:rPr>
      </w:pPr>
      <w:r w:rsidRPr="0032190F">
        <w:rPr>
          <w:lang w:val="fr-FR"/>
        </w:rPr>
        <w:t>A Monte do Trigo (Idanha-a-Nova</w:t>
      </w:r>
      <w:r w:rsidR="00EC7A7D">
        <w:rPr>
          <w:lang w:val="fr-FR"/>
        </w:rPr>
        <w:t xml:space="preserve">, </w:t>
      </w:r>
      <w:r w:rsidR="007F709C">
        <w:rPr>
          <w:lang w:val="fr-FR"/>
        </w:rPr>
        <w:t>Portugal</w:t>
      </w:r>
      <w:r w:rsidRPr="0032190F">
        <w:rPr>
          <w:lang w:val="fr-FR"/>
        </w:rPr>
        <w:t>)</w:t>
      </w:r>
      <w:r w:rsidR="002F6F8E" w:rsidRPr="0032190F">
        <w:rPr>
          <w:lang w:val="fr-FR"/>
        </w:rPr>
        <w:t xml:space="preserve"> ont été découverts 3 possibles </w:t>
      </w:r>
      <w:hyperlink r:id="rId4257" w:anchor="Cul_Homo_Econ_echang_premonn" w:history="1">
        <w:r w:rsidR="002F6F8E" w:rsidRPr="00EC7A7D">
          <w:rPr>
            <w:rStyle w:val="Hyperlink"/>
            <w:lang w:val="fr-FR"/>
          </w:rPr>
          <w:t xml:space="preserve">poids </w:t>
        </w:r>
        <w:r w:rsidR="00EC7A7D" w:rsidRPr="00EC7A7D">
          <w:rPr>
            <w:rStyle w:val="Hyperlink"/>
            <w:lang w:val="fr-FR"/>
          </w:rPr>
          <w:t>de pesée</w:t>
        </w:r>
      </w:hyperlink>
      <w:r w:rsidR="002F6F8E" w:rsidRPr="0032190F">
        <w:rPr>
          <w:lang w:val="fr-FR"/>
        </w:rPr>
        <w:t xml:space="preserve">, une fibule </w:t>
      </w:r>
      <w:r w:rsidR="002F6F8E" w:rsidRPr="0032190F">
        <w:rPr>
          <w:i/>
          <w:lang w:val="fr-FR"/>
        </w:rPr>
        <w:t>ad occhio</w:t>
      </w:r>
      <w:r w:rsidR="002F6F8E" w:rsidRPr="0032190F">
        <w:rPr>
          <w:lang w:val="fr-FR"/>
        </w:rPr>
        <w:t xml:space="preserve"> et des </w:t>
      </w:r>
      <w:r w:rsidR="00894CE0" w:rsidRPr="0032190F">
        <w:rPr>
          <w:lang w:val="fr-FR"/>
        </w:rPr>
        <w:t>rasoirs</w:t>
      </w:r>
      <w:r w:rsidR="0092271C">
        <w:rPr>
          <w:lang w:val="fr-FR"/>
        </w:rPr>
        <w:t xml:space="preserve"> [</w:t>
      </w:r>
      <w:hyperlink r:id="rId4258" w:anchor="Cul_Extremadura_T_rasoir" w:history="1">
        <w:r w:rsidR="0092271C" w:rsidRPr="0092271C">
          <w:rPr>
            <w:rStyle w:val="Hyperlink"/>
            <w:lang w:val="fr-FR"/>
          </w:rPr>
          <w:t>rasoir</w:t>
        </w:r>
      </w:hyperlink>
      <w:r w:rsidR="0092271C">
        <w:rPr>
          <w:lang w:val="fr-FR"/>
        </w:rPr>
        <w:t>]</w:t>
      </w:r>
      <w:r w:rsidR="002F6F8E" w:rsidRPr="0032190F">
        <w:rPr>
          <w:lang w:val="fr-FR"/>
        </w:rPr>
        <w:t xml:space="preserve"> dans le même niveau, probablement associé à une datation C14 entre le milieu du 13</w:t>
      </w:r>
      <w:r w:rsidR="002F6F8E" w:rsidRPr="0032190F">
        <w:rPr>
          <w:vertAlign w:val="superscript"/>
          <w:lang w:val="fr-FR"/>
        </w:rPr>
        <w:t>e</w:t>
      </w:r>
      <w:r w:rsidR="002F6F8E" w:rsidRPr="0032190F">
        <w:rPr>
          <w:lang w:val="fr-FR"/>
        </w:rPr>
        <w:t xml:space="preserve"> et la fin du 12</w:t>
      </w:r>
      <w:r w:rsidR="002F6F8E" w:rsidRPr="0032190F">
        <w:rPr>
          <w:vertAlign w:val="superscript"/>
          <w:lang w:val="fr-FR"/>
        </w:rPr>
        <w:t>e</w:t>
      </w:r>
      <w:r w:rsidR="002F6F8E" w:rsidRPr="0032190F">
        <w:rPr>
          <w:lang w:val="fr-FR"/>
        </w:rPr>
        <w:t xml:space="preserve"> s. (BIB 2187 p. 396)</w:t>
      </w:r>
      <w:r w:rsidR="00EC7A7D">
        <w:rPr>
          <w:lang w:val="fr-FR"/>
        </w:rPr>
        <w:t xml:space="preserve"> poids de pesée (BIB 2922)</w:t>
      </w:r>
    </w:p>
    <w:p w14:paraId="0EF0B1C2" w14:textId="77777777" w:rsidR="0092271C" w:rsidRDefault="0092271C" w:rsidP="00EC7A7D">
      <w:pPr>
        <w:jc w:val="both"/>
        <w:rPr>
          <w:lang w:val="fr-FR"/>
        </w:rPr>
      </w:pPr>
      <w:r>
        <w:rPr>
          <w:lang w:val="fr-FR"/>
        </w:rPr>
        <w:t xml:space="preserve">Tranchet [rasoir] (BIB 2172) </w:t>
      </w:r>
    </w:p>
    <w:p w14:paraId="42E02695" w14:textId="77777777" w:rsidR="007F709C" w:rsidRDefault="007F709C" w:rsidP="00EC7A7D">
      <w:pPr>
        <w:jc w:val="both"/>
        <w:rPr>
          <w:lang w:val="fr-FR"/>
        </w:rPr>
      </w:pPr>
    </w:p>
    <w:tbl>
      <w:tblPr>
        <w:tblW w:w="86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120"/>
        <w:gridCol w:w="1420"/>
        <w:gridCol w:w="1460"/>
        <w:gridCol w:w="992"/>
        <w:gridCol w:w="1040"/>
        <w:gridCol w:w="1040"/>
        <w:gridCol w:w="1618"/>
      </w:tblGrid>
      <w:tr w:rsidR="007F709C" w:rsidRPr="007F709C" w14:paraId="1EDBBEEA" w14:textId="77777777" w:rsidTr="007F709C">
        <w:trPr>
          <w:trHeight w:val="288"/>
          <w:jc w:val="center"/>
        </w:trPr>
        <w:tc>
          <w:tcPr>
            <w:tcW w:w="1120" w:type="dxa"/>
            <w:shd w:val="clear" w:color="auto" w:fill="auto"/>
            <w:noWrap/>
            <w:vAlign w:val="center"/>
            <w:hideMark/>
          </w:tcPr>
          <w:p w14:paraId="2C350A6E" w14:textId="77777777" w:rsidR="007F709C" w:rsidRPr="007F709C" w:rsidRDefault="007F709C" w:rsidP="007F709C">
            <w:pPr>
              <w:jc w:val="both"/>
              <w:rPr>
                <w:b/>
                <w:bCs/>
                <w:sz w:val="20"/>
                <w:lang w:val="fr-FR"/>
              </w:rPr>
            </w:pPr>
            <w:r w:rsidRPr="007F709C">
              <w:rPr>
                <w:b/>
                <w:bCs/>
                <w:sz w:val="20"/>
                <w:lang w:val="fr-FR"/>
              </w:rPr>
              <w:t>n° lab.</w:t>
            </w:r>
          </w:p>
        </w:tc>
        <w:tc>
          <w:tcPr>
            <w:tcW w:w="1420" w:type="dxa"/>
            <w:shd w:val="clear" w:color="auto" w:fill="auto"/>
            <w:noWrap/>
            <w:vAlign w:val="center"/>
            <w:hideMark/>
          </w:tcPr>
          <w:p w14:paraId="09DDF1CF" w14:textId="77777777" w:rsidR="007F709C" w:rsidRPr="007F709C" w:rsidRDefault="007F709C" w:rsidP="007F709C">
            <w:pPr>
              <w:jc w:val="both"/>
              <w:rPr>
                <w:b/>
                <w:bCs/>
                <w:sz w:val="20"/>
                <w:lang w:val="fr-FR"/>
              </w:rPr>
            </w:pPr>
            <w:r w:rsidRPr="007F709C">
              <w:rPr>
                <w:b/>
                <w:bCs/>
                <w:sz w:val="20"/>
                <w:lang w:val="fr-FR"/>
              </w:rPr>
              <w:t>Taxon</w:t>
            </w:r>
          </w:p>
        </w:tc>
        <w:tc>
          <w:tcPr>
            <w:tcW w:w="1460" w:type="dxa"/>
            <w:shd w:val="clear" w:color="auto" w:fill="auto"/>
            <w:noWrap/>
            <w:vAlign w:val="center"/>
            <w:hideMark/>
          </w:tcPr>
          <w:p w14:paraId="22924F7E" w14:textId="77777777" w:rsidR="007F709C" w:rsidRPr="007F709C" w:rsidRDefault="007F709C" w:rsidP="007F709C">
            <w:pPr>
              <w:jc w:val="both"/>
              <w:rPr>
                <w:b/>
                <w:bCs/>
                <w:sz w:val="20"/>
                <w:lang w:val="fr-FR"/>
              </w:rPr>
            </w:pPr>
            <w:r w:rsidRPr="007F709C">
              <w:rPr>
                <w:b/>
                <w:bCs/>
                <w:sz w:val="20"/>
                <w:lang w:val="fr-FR"/>
              </w:rPr>
              <w:t>Contexte</w:t>
            </w:r>
          </w:p>
        </w:tc>
        <w:tc>
          <w:tcPr>
            <w:tcW w:w="992" w:type="dxa"/>
            <w:shd w:val="clear" w:color="auto" w:fill="auto"/>
            <w:noWrap/>
            <w:vAlign w:val="center"/>
            <w:hideMark/>
          </w:tcPr>
          <w:p w14:paraId="62005E93" w14:textId="77777777" w:rsidR="007F709C" w:rsidRPr="007F709C" w:rsidRDefault="007F709C" w:rsidP="007F709C">
            <w:pPr>
              <w:jc w:val="both"/>
              <w:rPr>
                <w:b/>
                <w:bCs/>
                <w:sz w:val="20"/>
                <w:lang w:val="fr-FR"/>
              </w:rPr>
            </w:pPr>
            <w:r w:rsidRPr="007F709C">
              <w:rPr>
                <w:b/>
                <w:bCs/>
                <w:sz w:val="20"/>
                <w:lang w:val="fr-FR"/>
              </w:rPr>
              <w:t>BP</w:t>
            </w:r>
          </w:p>
        </w:tc>
        <w:tc>
          <w:tcPr>
            <w:tcW w:w="1040" w:type="dxa"/>
            <w:shd w:val="clear" w:color="auto" w:fill="auto"/>
            <w:noWrap/>
            <w:vAlign w:val="center"/>
            <w:hideMark/>
          </w:tcPr>
          <w:p w14:paraId="43392A62" w14:textId="77777777" w:rsidR="007F709C" w:rsidRPr="007F709C" w:rsidRDefault="007F709C" w:rsidP="007F709C">
            <w:pPr>
              <w:jc w:val="both"/>
              <w:rPr>
                <w:b/>
                <w:bCs/>
                <w:sz w:val="20"/>
                <w:lang w:val="fr-FR"/>
              </w:rPr>
            </w:pPr>
            <w:r w:rsidRPr="007F709C">
              <w:rPr>
                <w:b/>
                <w:bCs/>
                <w:sz w:val="20"/>
                <w:lang w:val="fr-FR"/>
              </w:rPr>
              <w:t>1s (cal BC)</w:t>
            </w:r>
          </w:p>
        </w:tc>
        <w:tc>
          <w:tcPr>
            <w:tcW w:w="1040" w:type="dxa"/>
            <w:shd w:val="clear" w:color="auto" w:fill="auto"/>
            <w:noWrap/>
            <w:vAlign w:val="center"/>
            <w:hideMark/>
          </w:tcPr>
          <w:p w14:paraId="031BCA8C" w14:textId="77777777" w:rsidR="007F709C" w:rsidRPr="007F709C" w:rsidRDefault="007F709C" w:rsidP="007F709C">
            <w:pPr>
              <w:jc w:val="both"/>
              <w:rPr>
                <w:b/>
                <w:bCs/>
                <w:sz w:val="20"/>
                <w:lang w:val="fr-FR"/>
              </w:rPr>
            </w:pPr>
            <w:r w:rsidRPr="007F709C">
              <w:rPr>
                <w:b/>
                <w:bCs/>
                <w:sz w:val="20"/>
                <w:lang w:val="fr-FR"/>
              </w:rPr>
              <w:t>2s (cal BC)</w:t>
            </w:r>
          </w:p>
        </w:tc>
        <w:tc>
          <w:tcPr>
            <w:tcW w:w="1618" w:type="dxa"/>
            <w:shd w:val="clear" w:color="auto" w:fill="auto"/>
            <w:noWrap/>
            <w:vAlign w:val="center"/>
            <w:hideMark/>
          </w:tcPr>
          <w:p w14:paraId="5C360146" w14:textId="77777777" w:rsidR="007F709C" w:rsidRPr="007F709C" w:rsidRDefault="007F709C" w:rsidP="007F709C">
            <w:pPr>
              <w:jc w:val="both"/>
              <w:rPr>
                <w:b/>
                <w:bCs/>
                <w:sz w:val="20"/>
                <w:lang w:val="fr-FR"/>
              </w:rPr>
            </w:pPr>
            <w:r w:rsidRPr="007F709C">
              <w:rPr>
                <w:b/>
                <w:bCs/>
                <w:sz w:val="20"/>
                <w:lang w:val="fr-FR"/>
              </w:rPr>
              <w:t>BIB</w:t>
            </w:r>
          </w:p>
        </w:tc>
      </w:tr>
      <w:tr w:rsidR="007F709C" w:rsidRPr="007F709C" w14:paraId="4A4DC2C3" w14:textId="77777777" w:rsidTr="007F709C">
        <w:trPr>
          <w:trHeight w:val="288"/>
          <w:jc w:val="center"/>
        </w:trPr>
        <w:tc>
          <w:tcPr>
            <w:tcW w:w="1120" w:type="dxa"/>
            <w:shd w:val="clear" w:color="auto" w:fill="auto"/>
            <w:noWrap/>
            <w:vAlign w:val="bottom"/>
            <w:hideMark/>
          </w:tcPr>
          <w:p w14:paraId="6F37D160" w14:textId="77777777" w:rsidR="007F709C" w:rsidRPr="007F709C" w:rsidRDefault="007F709C" w:rsidP="007F709C">
            <w:pPr>
              <w:jc w:val="both"/>
              <w:rPr>
                <w:sz w:val="20"/>
                <w:lang w:val="fr-FR"/>
              </w:rPr>
            </w:pPr>
            <w:r w:rsidRPr="007F709C">
              <w:rPr>
                <w:sz w:val="20"/>
                <w:lang w:val="fr-FR"/>
              </w:rPr>
              <w:t>Sac-1458</w:t>
            </w:r>
          </w:p>
        </w:tc>
        <w:tc>
          <w:tcPr>
            <w:tcW w:w="1420" w:type="dxa"/>
            <w:shd w:val="clear" w:color="auto" w:fill="auto"/>
            <w:noWrap/>
            <w:vAlign w:val="bottom"/>
            <w:hideMark/>
          </w:tcPr>
          <w:p w14:paraId="4B683CD2" w14:textId="77777777" w:rsidR="007F709C" w:rsidRPr="007F709C" w:rsidRDefault="007F709C" w:rsidP="007F709C">
            <w:pPr>
              <w:jc w:val="both"/>
              <w:rPr>
                <w:sz w:val="20"/>
                <w:lang w:val="fr-FR"/>
              </w:rPr>
            </w:pPr>
            <w:r w:rsidRPr="007F709C">
              <w:rPr>
                <w:sz w:val="20"/>
                <w:lang w:val="fr-FR"/>
              </w:rPr>
              <w:t>Carbon</w:t>
            </w:r>
          </w:p>
        </w:tc>
        <w:tc>
          <w:tcPr>
            <w:tcW w:w="1460" w:type="dxa"/>
            <w:shd w:val="clear" w:color="auto" w:fill="auto"/>
            <w:noWrap/>
            <w:vAlign w:val="bottom"/>
            <w:hideMark/>
          </w:tcPr>
          <w:p w14:paraId="78F22252" w14:textId="77777777" w:rsidR="007F709C" w:rsidRPr="007F709C" w:rsidRDefault="007F709C" w:rsidP="007F709C">
            <w:pPr>
              <w:jc w:val="both"/>
              <w:rPr>
                <w:sz w:val="20"/>
                <w:lang w:val="fr-FR"/>
              </w:rPr>
            </w:pPr>
            <w:r w:rsidRPr="007F709C">
              <w:rPr>
                <w:sz w:val="20"/>
                <w:lang w:val="fr-FR"/>
              </w:rPr>
              <w:t>Asent. Nivel 2</w:t>
            </w:r>
          </w:p>
        </w:tc>
        <w:tc>
          <w:tcPr>
            <w:tcW w:w="992" w:type="dxa"/>
            <w:shd w:val="clear" w:color="auto" w:fill="auto"/>
            <w:noWrap/>
            <w:vAlign w:val="bottom"/>
            <w:hideMark/>
          </w:tcPr>
          <w:p w14:paraId="7C1BA26A" w14:textId="77777777" w:rsidR="007F709C" w:rsidRPr="007F709C" w:rsidRDefault="007F709C" w:rsidP="007F709C">
            <w:pPr>
              <w:jc w:val="both"/>
              <w:rPr>
                <w:sz w:val="20"/>
                <w:lang w:val="fr-FR"/>
              </w:rPr>
            </w:pPr>
            <w:r w:rsidRPr="007F709C">
              <w:rPr>
                <w:sz w:val="20"/>
                <w:lang w:val="fr-FR"/>
              </w:rPr>
              <w:t>3020±60</w:t>
            </w:r>
          </w:p>
        </w:tc>
        <w:tc>
          <w:tcPr>
            <w:tcW w:w="1040" w:type="dxa"/>
            <w:shd w:val="clear" w:color="auto" w:fill="auto"/>
            <w:noWrap/>
            <w:vAlign w:val="bottom"/>
            <w:hideMark/>
          </w:tcPr>
          <w:p w14:paraId="4B32BBD0" w14:textId="77777777" w:rsidR="007F709C" w:rsidRPr="007F709C" w:rsidRDefault="007F709C" w:rsidP="007F709C">
            <w:pPr>
              <w:jc w:val="both"/>
              <w:rPr>
                <w:sz w:val="20"/>
                <w:lang w:val="fr-FR"/>
              </w:rPr>
            </w:pPr>
            <w:r w:rsidRPr="007F709C">
              <w:rPr>
                <w:sz w:val="20"/>
                <w:lang w:val="fr-FR"/>
              </w:rPr>
              <w:t>1386-1135</w:t>
            </w:r>
          </w:p>
        </w:tc>
        <w:tc>
          <w:tcPr>
            <w:tcW w:w="1040" w:type="dxa"/>
            <w:shd w:val="clear" w:color="auto" w:fill="auto"/>
            <w:noWrap/>
            <w:vAlign w:val="bottom"/>
            <w:hideMark/>
          </w:tcPr>
          <w:p w14:paraId="745BE56A" w14:textId="77777777" w:rsidR="007F709C" w:rsidRPr="007F709C" w:rsidRDefault="007F709C" w:rsidP="007F709C">
            <w:pPr>
              <w:jc w:val="both"/>
              <w:rPr>
                <w:sz w:val="20"/>
                <w:lang w:val="fr-FR"/>
              </w:rPr>
            </w:pPr>
            <w:r w:rsidRPr="007F709C">
              <w:rPr>
                <w:sz w:val="20"/>
                <w:lang w:val="fr-FR"/>
              </w:rPr>
              <w:t>1421-1057</w:t>
            </w:r>
          </w:p>
        </w:tc>
        <w:tc>
          <w:tcPr>
            <w:tcW w:w="1618" w:type="dxa"/>
            <w:shd w:val="clear" w:color="auto" w:fill="auto"/>
            <w:noWrap/>
            <w:vAlign w:val="bottom"/>
            <w:hideMark/>
          </w:tcPr>
          <w:p w14:paraId="047CFEF5" w14:textId="77777777" w:rsidR="007F709C" w:rsidRPr="007F709C" w:rsidRDefault="007F709C" w:rsidP="007F709C">
            <w:pPr>
              <w:jc w:val="both"/>
              <w:rPr>
                <w:sz w:val="20"/>
                <w:lang w:val="fr-FR"/>
              </w:rPr>
            </w:pPr>
            <w:r w:rsidRPr="007F709C">
              <w:rPr>
                <w:sz w:val="20"/>
                <w:lang w:val="fr-FR"/>
              </w:rPr>
              <w:t>Vilaça 2003: 254</w:t>
            </w:r>
          </w:p>
        </w:tc>
      </w:tr>
      <w:tr w:rsidR="007F709C" w:rsidRPr="007F709C" w14:paraId="2E1C9074" w14:textId="77777777" w:rsidTr="007F709C">
        <w:trPr>
          <w:trHeight w:val="288"/>
          <w:jc w:val="center"/>
        </w:trPr>
        <w:tc>
          <w:tcPr>
            <w:tcW w:w="1120" w:type="dxa"/>
            <w:shd w:val="clear" w:color="auto" w:fill="auto"/>
            <w:noWrap/>
            <w:vAlign w:val="bottom"/>
            <w:hideMark/>
          </w:tcPr>
          <w:p w14:paraId="243590CD" w14:textId="77777777" w:rsidR="007F709C" w:rsidRPr="007F709C" w:rsidRDefault="007F709C" w:rsidP="007F709C">
            <w:pPr>
              <w:jc w:val="both"/>
              <w:rPr>
                <w:sz w:val="20"/>
                <w:lang w:val="fr-FR"/>
              </w:rPr>
            </w:pPr>
            <w:r w:rsidRPr="007F709C">
              <w:rPr>
                <w:sz w:val="20"/>
                <w:lang w:val="fr-FR"/>
              </w:rPr>
              <w:t>Sac-1456</w:t>
            </w:r>
          </w:p>
        </w:tc>
        <w:tc>
          <w:tcPr>
            <w:tcW w:w="1420" w:type="dxa"/>
            <w:shd w:val="clear" w:color="auto" w:fill="auto"/>
            <w:noWrap/>
            <w:vAlign w:val="bottom"/>
            <w:hideMark/>
          </w:tcPr>
          <w:p w14:paraId="3600D9C5" w14:textId="77777777" w:rsidR="007F709C" w:rsidRPr="007F709C" w:rsidRDefault="007F709C" w:rsidP="007F709C">
            <w:pPr>
              <w:jc w:val="both"/>
              <w:rPr>
                <w:sz w:val="20"/>
                <w:lang w:val="fr-FR"/>
              </w:rPr>
            </w:pPr>
            <w:r w:rsidRPr="007F709C">
              <w:rPr>
                <w:sz w:val="20"/>
                <w:lang w:val="fr-FR"/>
              </w:rPr>
              <w:t>Carbon</w:t>
            </w:r>
          </w:p>
        </w:tc>
        <w:tc>
          <w:tcPr>
            <w:tcW w:w="1460" w:type="dxa"/>
            <w:shd w:val="clear" w:color="auto" w:fill="auto"/>
            <w:noWrap/>
            <w:vAlign w:val="bottom"/>
            <w:hideMark/>
          </w:tcPr>
          <w:p w14:paraId="59AF377A" w14:textId="77777777" w:rsidR="007F709C" w:rsidRPr="007F709C" w:rsidRDefault="007F709C" w:rsidP="007F709C">
            <w:pPr>
              <w:jc w:val="both"/>
              <w:rPr>
                <w:sz w:val="20"/>
                <w:lang w:val="fr-FR"/>
              </w:rPr>
            </w:pPr>
            <w:r w:rsidRPr="007F709C">
              <w:rPr>
                <w:sz w:val="20"/>
                <w:lang w:val="fr-FR"/>
              </w:rPr>
              <w:t>Asent. Nivel 2</w:t>
            </w:r>
          </w:p>
        </w:tc>
        <w:tc>
          <w:tcPr>
            <w:tcW w:w="992" w:type="dxa"/>
            <w:shd w:val="clear" w:color="auto" w:fill="auto"/>
            <w:noWrap/>
            <w:vAlign w:val="bottom"/>
            <w:hideMark/>
          </w:tcPr>
          <w:p w14:paraId="31F02627" w14:textId="77777777" w:rsidR="007F709C" w:rsidRPr="007F709C" w:rsidRDefault="007F709C" w:rsidP="007F709C">
            <w:pPr>
              <w:jc w:val="both"/>
              <w:rPr>
                <w:sz w:val="20"/>
                <w:lang w:val="fr-FR"/>
              </w:rPr>
            </w:pPr>
            <w:r w:rsidRPr="007F709C">
              <w:rPr>
                <w:sz w:val="20"/>
                <w:lang w:val="fr-FR"/>
              </w:rPr>
              <w:t>2990±50</w:t>
            </w:r>
          </w:p>
        </w:tc>
        <w:tc>
          <w:tcPr>
            <w:tcW w:w="1040" w:type="dxa"/>
            <w:shd w:val="clear" w:color="auto" w:fill="auto"/>
            <w:noWrap/>
            <w:vAlign w:val="bottom"/>
            <w:hideMark/>
          </w:tcPr>
          <w:p w14:paraId="64F4700C" w14:textId="77777777" w:rsidR="007F709C" w:rsidRPr="007F709C" w:rsidRDefault="007F709C" w:rsidP="007F709C">
            <w:pPr>
              <w:jc w:val="both"/>
              <w:rPr>
                <w:sz w:val="20"/>
                <w:lang w:val="fr-FR"/>
              </w:rPr>
            </w:pPr>
            <w:r w:rsidRPr="007F709C">
              <w:rPr>
                <w:sz w:val="20"/>
                <w:lang w:val="fr-FR"/>
              </w:rPr>
              <w:t>1310-1129</w:t>
            </w:r>
          </w:p>
        </w:tc>
        <w:tc>
          <w:tcPr>
            <w:tcW w:w="1040" w:type="dxa"/>
            <w:shd w:val="clear" w:color="auto" w:fill="auto"/>
            <w:noWrap/>
            <w:vAlign w:val="bottom"/>
            <w:hideMark/>
          </w:tcPr>
          <w:p w14:paraId="107B59F3" w14:textId="77777777" w:rsidR="007F709C" w:rsidRPr="007F709C" w:rsidRDefault="007F709C" w:rsidP="007F709C">
            <w:pPr>
              <w:jc w:val="both"/>
              <w:rPr>
                <w:sz w:val="20"/>
                <w:lang w:val="fr-FR"/>
              </w:rPr>
            </w:pPr>
            <w:r w:rsidRPr="007F709C">
              <w:rPr>
                <w:sz w:val="20"/>
                <w:lang w:val="fr-FR"/>
              </w:rPr>
              <w:t>1387-1056</w:t>
            </w:r>
          </w:p>
        </w:tc>
        <w:tc>
          <w:tcPr>
            <w:tcW w:w="1618" w:type="dxa"/>
            <w:shd w:val="clear" w:color="auto" w:fill="auto"/>
            <w:noWrap/>
            <w:vAlign w:val="bottom"/>
            <w:hideMark/>
          </w:tcPr>
          <w:p w14:paraId="67366DBB" w14:textId="77777777" w:rsidR="007F709C" w:rsidRPr="007F709C" w:rsidRDefault="007F709C" w:rsidP="007F709C">
            <w:pPr>
              <w:jc w:val="both"/>
              <w:rPr>
                <w:sz w:val="20"/>
                <w:lang w:val="fr-FR"/>
              </w:rPr>
            </w:pPr>
            <w:r w:rsidRPr="007F709C">
              <w:rPr>
                <w:sz w:val="20"/>
                <w:lang w:val="fr-FR"/>
              </w:rPr>
              <w:t>Vilaça 2003: 254</w:t>
            </w:r>
          </w:p>
        </w:tc>
      </w:tr>
      <w:tr w:rsidR="007F709C" w:rsidRPr="007F709C" w14:paraId="59E844D7" w14:textId="77777777" w:rsidTr="007F709C">
        <w:trPr>
          <w:trHeight w:val="288"/>
          <w:jc w:val="center"/>
        </w:trPr>
        <w:tc>
          <w:tcPr>
            <w:tcW w:w="1120" w:type="dxa"/>
            <w:shd w:val="clear" w:color="auto" w:fill="auto"/>
            <w:noWrap/>
            <w:vAlign w:val="bottom"/>
            <w:hideMark/>
          </w:tcPr>
          <w:p w14:paraId="18DE6CBD" w14:textId="77777777" w:rsidR="007F709C" w:rsidRPr="007F709C" w:rsidRDefault="007F709C" w:rsidP="007F709C">
            <w:pPr>
              <w:jc w:val="both"/>
              <w:rPr>
                <w:sz w:val="20"/>
                <w:lang w:val="fr-FR"/>
              </w:rPr>
            </w:pPr>
            <w:r w:rsidRPr="007F709C">
              <w:rPr>
                <w:sz w:val="20"/>
                <w:lang w:val="fr-FR"/>
              </w:rPr>
              <w:lastRenderedPageBreak/>
              <w:t>Sac-1457</w:t>
            </w:r>
          </w:p>
        </w:tc>
        <w:tc>
          <w:tcPr>
            <w:tcW w:w="1420" w:type="dxa"/>
            <w:shd w:val="clear" w:color="auto" w:fill="auto"/>
            <w:noWrap/>
            <w:vAlign w:val="bottom"/>
            <w:hideMark/>
          </w:tcPr>
          <w:p w14:paraId="27FE43C9" w14:textId="77777777" w:rsidR="007F709C" w:rsidRPr="007F709C" w:rsidRDefault="007F709C" w:rsidP="007F709C">
            <w:pPr>
              <w:jc w:val="both"/>
              <w:rPr>
                <w:sz w:val="20"/>
                <w:lang w:val="fr-FR"/>
              </w:rPr>
            </w:pPr>
            <w:r w:rsidRPr="007F709C">
              <w:rPr>
                <w:sz w:val="20"/>
                <w:lang w:val="fr-FR"/>
              </w:rPr>
              <w:t>Carbon</w:t>
            </w:r>
          </w:p>
        </w:tc>
        <w:tc>
          <w:tcPr>
            <w:tcW w:w="1460" w:type="dxa"/>
            <w:shd w:val="clear" w:color="auto" w:fill="auto"/>
            <w:noWrap/>
            <w:vAlign w:val="bottom"/>
            <w:hideMark/>
          </w:tcPr>
          <w:p w14:paraId="607B478A" w14:textId="77777777" w:rsidR="007F709C" w:rsidRPr="007F709C" w:rsidRDefault="007F709C" w:rsidP="007F709C">
            <w:pPr>
              <w:jc w:val="both"/>
              <w:rPr>
                <w:sz w:val="20"/>
                <w:lang w:val="fr-FR"/>
              </w:rPr>
            </w:pPr>
            <w:r w:rsidRPr="007F709C">
              <w:rPr>
                <w:sz w:val="20"/>
                <w:lang w:val="fr-FR"/>
              </w:rPr>
              <w:t>Asent. Nivel 2</w:t>
            </w:r>
          </w:p>
        </w:tc>
        <w:tc>
          <w:tcPr>
            <w:tcW w:w="992" w:type="dxa"/>
            <w:shd w:val="clear" w:color="auto" w:fill="auto"/>
            <w:noWrap/>
            <w:vAlign w:val="bottom"/>
            <w:hideMark/>
          </w:tcPr>
          <w:p w14:paraId="74746AF2" w14:textId="77777777" w:rsidR="007F709C" w:rsidRPr="007F709C" w:rsidRDefault="007F709C" w:rsidP="007F709C">
            <w:pPr>
              <w:jc w:val="both"/>
              <w:rPr>
                <w:sz w:val="20"/>
                <w:lang w:val="fr-FR"/>
              </w:rPr>
            </w:pPr>
            <w:r w:rsidRPr="007F709C">
              <w:rPr>
                <w:sz w:val="20"/>
                <w:lang w:val="fr-FR"/>
              </w:rPr>
              <w:t>2960±45</w:t>
            </w:r>
          </w:p>
        </w:tc>
        <w:tc>
          <w:tcPr>
            <w:tcW w:w="1040" w:type="dxa"/>
            <w:shd w:val="clear" w:color="auto" w:fill="auto"/>
            <w:noWrap/>
            <w:vAlign w:val="bottom"/>
            <w:hideMark/>
          </w:tcPr>
          <w:p w14:paraId="3137C2BF" w14:textId="77777777" w:rsidR="007F709C" w:rsidRPr="007F709C" w:rsidRDefault="007F709C" w:rsidP="007F709C">
            <w:pPr>
              <w:jc w:val="both"/>
              <w:rPr>
                <w:sz w:val="20"/>
                <w:lang w:val="fr-FR"/>
              </w:rPr>
            </w:pPr>
            <w:r w:rsidRPr="007F709C">
              <w:rPr>
                <w:sz w:val="20"/>
                <w:lang w:val="fr-FR"/>
              </w:rPr>
              <w:t>1266-1115</w:t>
            </w:r>
          </w:p>
        </w:tc>
        <w:tc>
          <w:tcPr>
            <w:tcW w:w="1040" w:type="dxa"/>
            <w:shd w:val="clear" w:color="auto" w:fill="auto"/>
            <w:noWrap/>
            <w:vAlign w:val="bottom"/>
            <w:hideMark/>
          </w:tcPr>
          <w:p w14:paraId="4336E48A" w14:textId="77777777" w:rsidR="007F709C" w:rsidRPr="007F709C" w:rsidRDefault="007F709C" w:rsidP="007F709C">
            <w:pPr>
              <w:jc w:val="both"/>
              <w:rPr>
                <w:sz w:val="20"/>
                <w:lang w:val="fr-FR"/>
              </w:rPr>
            </w:pPr>
            <w:r w:rsidRPr="007F709C">
              <w:rPr>
                <w:sz w:val="20"/>
                <w:lang w:val="fr-FR"/>
              </w:rPr>
              <w:t>1370-1021</w:t>
            </w:r>
          </w:p>
        </w:tc>
        <w:tc>
          <w:tcPr>
            <w:tcW w:w="1618" w:type="dxa"/>
            <w:shd w:val="clear" w:color="auto" w:fill="auto"/>
            <w:noWrap/>
            <w:vAlign w:val="bottom"/>
            <w:hideMark/>
          </w:tcPr>
          <w:p w14:paraId="2BEA6317" w14:textId="77777777" w:rsidR="007F709C" w:rsidRPr="007F709C" w:rsidRDefault="007F709C" w:rsidP="007F709C">
            <w:pPr>
              <w:jc w:val="both"/>
              <w:rPr>
                <w:sz w:val="20"/>
                <w:lang w:val="fr-FR"/>
              </w:rPr>
            </w:pPr>
            <w:r w:rsidRPr="007F709C">
              <w:rPr>
                <w:sz w:val="20"/>
                <w:lang w:val="fr-FR"/>
              </w:rPr>
              <w:t>Vilaça 2003: 254</w:t>
            </w:r>
          </w:p>
        </w:tc>
      </w:tr>
      <w:tr w:rsidR="007F709C" w:rsidRPr="007F709C" w14:paraId="016EA52A" w14:textId="77777777" w:rsidTr="007F709C">
        <w:trPr>
          <w:trHeight w:val="288"/>
          <w:jc w:val="center"/>
        </w:trPr>
        <w:tc>
          <w:tcPr>
            <w:tcW w:w="1120" w:type="dxa"/>
            <w:shd w:val="clear" w:color="auto" w:fill="auto"/>
            <w:noWrap/>
            <w:vAlign w:val="bottom"/>
            <w:hideMark/>
          </w:tcPr>
          <w:p w14:paraId="3EA5E3FE" w14:textId="77777777" w:rsidR="007F709C" w:rsidRPr="007F709C" w:rsidRDefault="007F709C" w:rsidP="007F709C">
            <w:pPr>
              <w:jc w:val="both"/>
              <w:rPr>
                <w:sz w:val="20"/>
                <w:lang w:val="fr-FR"/>
              </w:rPr>
            </w:pPr>
            <w:r w:rsidRPr="007F709C">
              <w:rPr>
                <w:sz w:val="20"/>
                <w:lang w:val="fr-FR"/>
              </w:rPr>
              <w:t>Sac-1507</w:t>
            </w:r>
          </w:p>
        </w:tc>
        <w:tc>
          <w:tcPr>
            <w:tcW w:w="1420" w:type="dxa"/>
            <w:shd w:val="clear" w:color="auto" w:fill="auto"/>
            <w:noWrap/>
            <w:vAlign w:val="bottom"/>
            <w:hideMark/>
          </w:tcPr>
          <w:p w14:paraId="7D2852B9" w14:textId="77777777" w:rsidR="007F709C" w:rsidRPr="007F709C" w:rsidRDefault="007F709C" w:rsidP="007F709C">
            <w:pPr>
              <w:jc w:val="both"/>
              <w:rPr>
                <w:sz w:val="20"/>
                <w:lang w:val="fr-FR"/>
              </w:rPr>
            </w:pPr>
            <w:r w:rsidRPr="007F709C">
              <w:rPr>
                <w:sz w:val="20"/>
                <w:lang w:val="fr-FR"/>
              </w:rPr>
              <w:t>Carbon</w:t>
            </w:r>
          </w:p>
        </w:tc>
        <w:tc>
          <w:tcPr>
            <w:tcW w:w="1460" w:type="dxa"/>
            <w:shd w:val="clear" w:color="auto" w:fill="auto"/>
            <w:noWrap/>
            <w:vAlign w:val="bottom"/>
            <w:hideMark/>
          </w:tcPr>
          <w:p w14:paraId="0EFA800A" w14:textId="77777777" w:rsidR="007F709C" w:rsidRPr="007F709C" w:rsidRDefault="007F709C" w:rsidP="007F709C">
            <w:pPr>
              <w:jc w:val="both"/>
              <w:rPr>
                <w:sz w:val="20"/>
                <w:lang w:val="fr-FR"/>
              </w:rPr>
            </w:pPr>
            <w:r w:rsidRPr="007F709C">
              <w:rPr>
                <w:sz w:val="20"/>
                <w:lang w:val="fr-FR"/>
              </w:rPr>
              <w:t>Asent. Nivel 2</w:t>
            </w:r>
          </w:p>
        </w:tc>
        <w:tc>
          <w:tcPr>
            <w:tcW w:w="992" w:type="dxa"/>
            <w:shd w:val="clear" w:color="auto" w:fill="auto"/>
            <w:noWrap/>
            <w:vAlign w:val="bottom"/>
            <w:hideMark/>
          </w:tcPr>
          <w:p w14:paraId="3B0ECAC9" w14:textId="77777777" w:rsidR="007F709C" w:rsidRPr="007F709C" w:rsidRDefault="007F709C" w:rsidP="007F709C">
            <w:pPr>
              <w:jc w:val="both"/>
              <w:rPr>
                <w:sz w:val="20"/>
                <w:lang w:val="fr-FR"/>
              </w:rPr>
            </w:pPr>
            <w:r w:rsidRPr="007F709C">
              <w:rPr>
                <w:sz w:val="20"/>
                <w:lang w:val="fr-FR"/>
              </w:rPr>
              <w:t>2960±45</w:t>
            </w:r>
          </w:p>
        </w:tc>
        <w:tc>
          <w:tcPr>
            <w:tcW w:w="1040" w:type="dxa"/>
            <w:shd w:val="clear" w:color="auto" w:fill="auto"/>
            <w:noWrap/>
            <w:vAlign w:val="bottom"/>
            <w:hideMark/>
          </w:tcPr>
          <w:p w14:paraId="418661FA" w14:textId="77777777" w:rsidR="007F709C" w:rsidRPr="007F709C" w:rsidRDefault="007F709C" w:rsidP="007F709C">
            <w:pPr>
              <w:jc w:val="both"/>
              <w:rPr>
                <w:sz w:val="20"/>
                <w:lang w:val="fr-FR"/>
              </w:rPr>
            </w:pPr>
            <w:r w:rsidRPr="007F709C">
              <w:rPr>
                <w:sz w:val="20"/>
                <w:lang w:val="fr-FR"/>
              </w:rPr>
              <w:t>1266-1115</w:t>
            </w:r>
          </w:p>
        </w:tc>
        <w:tc>
          <w:tcPr>
            <w:tcW w:w="1040" w:type="dxa"/>
            <w:shd w:val="clear" w:color="auto" w:fill="auto"/>
            <w:noWrap/>
            <w:vAlign w:val="bottom"/>
            <w:hideMark/>
          </w:tcPr>
          <w:p w14:paraId="5B698F4E" w14:textId="77777777" w:rsidR="007F709C" w:rsidRPr="007F709C" w:rsidRDefault="007F709C" w:rsidP="007F709C">
            <w:pPr>
              <w:jc w:val="both"/>
              <w:rPr>
                <w:sz w:val="20"/>
                <w:lang w:val="fr-FR"/>
              </w:rPr>
            </w:pPr>
            <w:r w:rsidRPr="007F709C">
              <w:rPr>
                <w:sz w:val="20"/>
                <w:lang w:val="fr-FR"/>
              </w:rPr>
              <w:t>1370-1021</w:t>
            </w:r>
          </w:p>
        </w:tc>
        <w:tc>
          <w:tcPr>
            <w:tcW w:w="1618" w:type="dxa"/>
            <w:shd w:val="clear" w:color="auto" w:fill="auto"/>
            <w:noWrap/>
            <w:vAlign w:val="bottom"/>
            <w:hideMark/>
          </w:tcPr>
          <w:p w14:paraId="7BAB9B38" w14:textId="77777777" w:rsidR="007F709C" w:rsidRPr="007F709C" w:rsidRDefault="007F709C" w:rsidP="007F709C">
            <w:pPr>
              <w:jc w:val="both"/>
              <w:rPr>
                <w:sz w:val="20"/>
                <w:lang w:val="fr-FR"/>
              </w:rPr>
            </w:pPr>
            <w:r w:rsidRPr="007F709C">
              <w:rPr>
                <w:sz w:val="20"/>
                <w:lang w:val="fr-FR"/>
              </w:rPr>
              <w:t>Vilaça 2003: 254</w:t>
            </w:r>
          </w:p>
        </w:tc>
      </w:tr>
      <w:tr w:rsidR="007F709C" w:rsidRPr="007F709C" w14:paraId="48E4F91E" w14:textId="77777777" w:rsidTr="007F709C">
        <w:trPr>
          <w:trHeight w:val="288"/>
          <w:jc w:val="center"/>
        </w:trPr>
        <w:tc>
          <w:tcPr>
            <w:tcW w:w="1120" w:type="dxa"/>
            <w:shd w:val="clear" w:color="auto" w:fill="auto"/>
            <w:noWrap/>
            <w:vAlign w:val="bottom"/>
            <w:hideMark/>
          </w:tcPr>
          <w:p w14:paraId="0CC2EC71" w14:textId="77777777" w:rsidR="007F709C" w:rsidRPr="007F709C" w:rsidRDefault="007F709C" w:rsidP="007F709C">
            <w:pPr>
              <w:jc w:val="both"/>
              <w:rPr>
                <w:sz w:val="20"/>
                <w:lang w:val="fr-FR"/>
              </w:rPr>
            </w:pPr>
            <w:r w:rsidRPr="007F709C">
              <w:rPr>
                <w:sz w:val="20"/>
                <w:lang w:val="fr-FR"/>
              </w:rPr>
              <w:t>CSIC-1289</w:t>
            </w:r>
          </w:p>
        </w:tc>
        <w:tc>
          <w:tcPr>
            <w:tcW w:w="1420" w:type="dxa"/>
            <w:shd w:val="clear" w:color="auto" w:fill="auto"/>
            <w:noWrap/>
            <w:vAlign w:val="bottom"/>
            <w:hideMark/>
          </w:tcPr>
          <w:p w14:paraId="2CF556A9" w14:textId="77777777" w:rsidR="007F709C" w:rsidRPr="007F709C" w:rsidRDefault="007F709C" w:rsidP="007F709C">
            <w:pPr>
              <w:jc w:val="both"/>
              <w:rPr>
                <w:sz w:val="20"/>
                <w:lang w:val="fr-FR"/>
              </w:rPr>
            </w:pPr>
            <w:r w:rsidRPr="007F709C">
              <w:rPr>
                <w:sz w:val="20"/>
                <w:lang w:val="fr-FR"/>
              </w:rPr>
              <w:t>Carbon</w:t>
            </w:r>
          </w:p>
        </w:tc>
        <w:tc>
          <w:tcPr>
            <w:tcW w:w="1460" w:type="dxa"/>
            <w:shd w:val="clear" w:color="auto" w:fill="auto"/>
            <w:noWrap/>
            <w:vAlign w:val="bottom"/>
            <w:hideMark/>
          </w:tcPr>
          <w:p w14:paraId="5B0A6BCB" w14:textId="77777777" w:rsidR="007F709C" w:rsidRPr="007F709C" w:rsidRDefault="007F709C" w:rsidP="007F709C">
            <w:pPr>
              <w:jc w:val="both"/>
              <w:rPr>
                <w:sz w:val="20"/>
                <w:lang w:val="fr-FR"/>
              </w:rPr>
            </w:pPr>
            <w:r w:rsidRPr="007F709C">
              <w:rPr>
                <w:sz w:val="20"/>
                <w:lang w:val="fr-FR"/>
              </w:rPr>
              <w:t>Asent. Nivel 2</w:t>
            </w:r>
          </w:p>
        </w:tc>
        <w:tc>
          <w:tcPr>
            <w:tcW w:w="992" w:type="dxa"/>
            <w:shd w:val="clear" w:color="auto" w:fill="auto"/>
            <w:noWrap/>
            <w:vAlign w:val="bottom"/>
            <w:hideMark/>
          </w:tcPr>
          <w:p w14:paraId="39D63D80" w14:textId="77777777" w:rsidR="007F709C" w:rsidRPr="007F709C" w:rsidRDefault="007F709C" w:rsidP="007F709C">
            <w:pPr>
              <w:jc w:val="both"/>
              <w:rPr>
                <w:sz w:val="20"/>
                <w:lang w:val="fr-FR"/>
              </w:rPr>
            </w:pPr>
            <w:r w:rsidRPr="007F709C">
              <w:rPr>
                <w:sz w:val="20"/>
                <w:lang w:val="fr-FR"/>
              </w:rPr>
              <w:t>2913±41</w:t>
            </w:r>
          </w:p>
        </w:tc>
        <w:tc>
          <w:tcPr>
            <w:tcW w:w="1040" w:type="dxa"/>
            <w:shd w:val="clear" w:color="auto" w:fill="auto"/>
            <w:noWrap/>
            <w:vAlign w:val="bottom"/>
            <w:hideMark/>
          </w:tcPr>
          <w:p w14:paraId="6B022520" w14:textId="77777777" w:rsidR="007F709C" w:rsidRPr="007F709C" w:rsidRDefault="007F709C" w:rsidP="007F709C">
            <w:pPr>
              <w:jc w:val="both"/>
              <w:rPr>
                <w:sz w:val="20"/>
                <w:lang w:val="fr-FR"/>
              </w:rPr>
            </w:pPr>
            <w:r w:rsidRPr="007F709C">
              <w:rPr>
                <w:sz w:val="20"/>
                <w:lang w:val="fr-FR"/>
              </w:rPr>
              <w:t>1193-1028</w:t>
            </w:r>
          </w:p>
        </w:tc>
        <w:tc>
          <w:tcPr>
            <w:tcW w:w="1040" w:type="dxa"/>
            <w:shd w:val="clear" w:color="auto" w:fill="auto"/>
            <w:noWrap/>
            <w:vAlign w:val="bottom"/>
            <w:hideMark/>
          </w:tcPr>
          <w:p w14:paraId="4C571D5B" w14:textId="77777777" w:rsidR="007F709C" w:rsidRPr="007F709C" w:rsidRDefault="007F709C" w:rsidP="007F709C">
            <w:pPr>
              <w:jc w:val="both"/>
              <w:rPr>
                <w:sz w:val="20"/>
                <w:lang w:val="fr-FR"/>
              </w:rPr>
            </w:pPr>
            <w:r w:rsidRPr="007F709C">
              <w:rPr>
                <w:sz w:val="20"/>
                <w:lang w:val="fr-FR"/>
              </w:rPr>
              <w:t>1262-998</w:t>
            </w:r>
          </w:p>
        </w:tc>
        <w:tc>
          <w:tcPr>
            <w:tcW w:w="1618" w:type="dxa"/>
            <w:shd w:val="clear" w:color="auto" w:fill="auto"/>
            <w:noWrap/>
            <w:vAlign w:val="bottom"/>
            <w:hideMark/>
          </w:tcPr>
          <w:p w14:paraId="450E1914" w14:textId="77777777" w:rsidR="007F709C" w:rsidRPr="007F709C" w:rsidRDefault="007F709C" w:rsidP="007F709C">
            <w:pPr>
              <w:jc w:val="both"/>
              <w:rPr>
                <w:sz w:val="20"/>
                <w:lang w:val="fr-FR"/>
              </w:rPr>
            </w:pPr>
            <w:r w:rsidRPr="007F709C">
              <w:rPr>
                <w:sz w:val="20"/>
                <w:lang w:val="fr-FR"/>
              </w:rPr>
              <w:t>Vilaça 2003: 254</w:t>
            </w:r>
          </w:p>
        </w:tc>
      </w:tr>
      <w:tr w:rsidR="007F709C" w:rsidRPr="007F709C" w14:paraId="78A63FAF" w14:textId="77777777" w:rsidTr="007F709C">
        <w:trPr>
          <w:trHeight w:val="288"/>
          <w:jc w:val="center"/>
        </w:trPr>
        <w:tc>
          <w:tcPr>
            <w:tcW w:w="1120" w:type="dxa"/>
            <w:shd w:val="clear" w:color="auto" w:fill="auto"/>
            <w:noWrap/>
            <w:vAlign w:val="bottom"/>
            <w:hideMark/>
          </w:tcPr>
          <w:p w14:paraId="1335E079" w14:textId="77777777" w:rsidR="007F709C" w:rsidRPr="007F709C" w:rsidRDefault="007F709C" w:rsidP="007F709C">
            <w:pPr>
              <w:jc w:val="both"/>
              <w:rPr>
                <w:sz w:val="20"/>
                <w:lang w:val="fr-FR"/>
              </w:rPr>
            </w:pPr>
            <w:r w:rsidRPr="007F709C">
              <w:rPr>
                <w:sz w:val="20"/>
                <w:lang w:val="fr-FR"/>
              </w:rPr>
              <w:t>Sac-1506</w:t>
            </w:r>
          </w:p>
        </w:tc>
        <w:tc>
          <w:tcPr>
            <w:tcW w:w="1420" w:type="dxa"/>
            <w:shd w:val="clear" w:color="auto" w:fill="auto"/>
            <w:noWrap/>
            <w:vAlign w:val="bottom"/>
            <w:hideMark/>
          </w:tcPr>
          <w:p w14:paraId="14F13D01" w14:textId="77777777" w:rsidR="007F709C" w:rsidRPr="007F709C" w:rsidRDefault="007F709C" w:rsidP="007F709C">
            <w:pPr>
              <w:jc w:val="both"/>
              <w:rPr>
                <w:sz w:val="20"/>
                <w:lang w:val="fr-FR"/>
              </w:rPr>
            </w:pPr>
            <w:r w:rsidRPr="007F709C">
              <w:rPr>
                <w:sz w:val="20"/>
                <w:lang w:val="fr-FR"/>
              </w:rPr>
              <w:t>Carbon</w:t>
            </w:r>
          </w:p>
        </w:tc>
        <w:tc>
          <w:tcPr>
            <w:tcW w:w="1460" w:type="dxa"/>
            <w:shd w:val="clear" w:color="auto" w:fill="auto"/>
            <w:noWrap/>
            <w:vAlign w:val="bottom"/>
            <w:hideMark/>
          </w:tcPr>
          <w:p w14:paraId="05BE07F0" w14:textId="77777777" w:rsidR="007F709C" w:rsidRPr="007F709C" w:rsidRDefault="007F709C" w:rsidP="007F709C">
            <w:pPr>
              <w:jc w:val="both"/>
              <w:rPr>
                <w:sz w:val="20"/>
                <w:lang w:val="fr-FR"/>
              </w:rPr>
            </w:pPr>
            <w:r w:rsidRPr="007F709C">
              <w:rPr>
                <w:sz w:val="20"/>
                <w:lang w:val="fr-FR"/>
              </w:rPr>
              <w:t>Asent. Nivel 2</w:t>
            </w:r>
          </w:p>
        </w:tc>
        <w:tc>
          <w:tcPr>
            <w:tcW w:w="992" w:type="dxa"/>
            <w:shd w:val="clear" w:color="auto" w:fill="auto"/>
            <w:noWrap/>
            <w:vAlign w:val="bottom"/>
            <w:hideMark/>
          </w:tcPr>
          <w:p w14:paraId="66433AFB" w14:textId="77777777" w:rsidR="007F709C" w:rsidRPr="007F709C" w:rsidRDefault="007F709C" w:rsidP="007F709C">
            <w:pPr>
              <w:jc w:val="both"/>
              <w:rPr>
                <w:sz w:val="20"/>
                <w:lang w:val="fr-FR"/>
              </w:rPr>
            </w:pPr>
            <w:r w:rsidRPr="007F709C">
              <w:rPr>
                <w:sz w:val="20"/>
                <w:lang w:val="fr-FR"/>
              </w:rPr>
              <w:t>2880±45</w:t>
            </w:r>
          </w:p>
        </w:tc>
        <w:tc>
          <w:tcPr>
            <w:tcW w:w="1040" w:type="dxa"/>
            <w:shd w:val="clear" w:color="auto" w:fill="auto"/>
            <w:noWrap/>
            <w:vAlign w:val="bottom"/>
            <w:hideMark/>
          </w:tcPr>
          <w:p w14:paraId="3C3AA340" w14:textId="77777777" w:rsidR="007F709C" w:rsidRPr="007F709C" w:rsidRDefault="007F709C" w:rsidP="007F709C">
            <w:pPr>
              <w:jc w:val="both"/>
              <w:rPr>
                <w:sz w:val="20"/>
                <w:lang w:val="fr-FR"/>
              </w:rPr>
            </w:pPr>
            <w:r w:rsidRPr="007F709C">
              <w:rPr>
                <w:sz w:val="20"/>
                <w:lang w:val="fr-FR"/>
              </w:rPr>
              <w:t>1128-980</w:t>
            </w:r>
          </w:p>
        </w:tc>
        <w:tc>
          <w:tcPr>
            <w:tcW w:w="1040" w:type="dxa"/>
            <w:shd w:val="clear" w:color="auto" w:fill="auto"/>
            <w:noWrap/>
            <w:vAlign w:val="bottom"/>
            <w:hideMark/>
          </w:tcPr>
          <w:p w14:paraId="30958F97" w14:textId="77777777" w:rsidR="007F709C" w:rsidRPr="007F709C" w:rsidRDefault="007F709C" w:rsidP="007F709C">
            <w:pPr>
              <w:jc w:val="both"/>
              <w:rPr>
                <w:sz w:val="20"/>
                <w:lang w:val="fr-FR"/>
              </w:rPr>
            </w:pPr>
            <w:r w:rsidRPr="007F709C">
              <w:rPr>
                <w:sz w:val="20"/>
                <w:lang w:val="fr-FR"/>
              </w:rPr>
              <w:t>1212-926</w:t>
            </w:r>
          </w:p>
        </w:tc>
        <w:tc>
          <w:tcPr>
            <w:tcW w:w="1618" w:type="dxa"/>
            <w:shd w:val="clear" w:color="auto" w:fill="auto"/>
            <w:noWrap/>
            <w:vAlign w:val="bottom"/>
            <w:hideMark/>
          </w:tcPr>
          <w:p w14:paraId="74B25650" w14:textId="77777777" w:rsidR="007F709C" w:rsidRPr="007F709C" w:rsidRDefault="007F709C" w:rsidP="007F709C">
            <w:pPr>
              <w:jc w:val="both"/>
              <w:rPr>
                <w:sz w:val="20"/>
                <w:lang w:val="fr-FR"/>
              </w:rPr>
            </w:pPr>
            <w:r w:rsidRPr="007F709C">
              <w:rPr>
                <w:sz w:val="20"/>
                <w:lang w:val="fr-FR"/>
              </w:rPr>
              <w:t>Vilaça 2003: 254</w:t>
            </w:r>
          </w:p>
        </w:tc>
      </w:tr>
      <w:tr w:rsidR="007F709C" w:rsidRPr="007F709C" w14:paraId="15DB5A36" w14:textId="77777777" w:rsidTr="007F709C">
        <w:trPr>
          <w:trHeight w:val="288"/>
          <w:jc w:val="center"/>
        </w:trPr>
        <w:tc>
          <w:tcPr>
            <w:tcW w:w="1120" w:type="dxa"/>
            <w:shd w:val="clear" w:color="auto" w:fill="auto"/>
            <w:noWrap/>
            <w:vAlign w:val="bottom"/>
            <w:hideMark/>
          </w:tcPr>
          <w:p w14:paraId="1CE609E6" w14:textId="77777777" w:rsidR="007F709C" w:rsidRPr="007F709C" w:rsidRDefault="007F709C" w:rsidP="007F709C">
            <w:pPr>
              <w:jc w:val="both"/>
              <w:rPr>
                <w:sz w:val="20"/>
                <w:lang w:val="fr-FR"/>
              </w:rPr>
            </w:pPr>
            <w:r w:rsidRPr="007F709C">
              <w:rPr>
                <w:sz w:val="20"/>
                <w:lang w:val="fr-FR"/>
              </w:rPr>
              <w:t>CSIC-1288</w:t>
            </w:r>
          </w:p>
        </w:tc>
        <w:tc>
          <w:tcPr>
            <w:tcW w:w="1420" w:type="dxa"/>
            <w:shd w:val="clear" w:color="auto" w:fill="auto"/>
            <w:noWrap/>
            <w:vAlign w:val="bottom"/>
            <w:hideMark/>
          </w:tcPr>
          <w:p w14:paraId="401670A1" w14:textId="77777777" w:rsidR="007F709C" w:rsidRPr="007F709C" w:rsidRDefault="007F709C" w:rsidP="007F709C">
            <w:pPr>
              <w:jc w:val="both"/>
              <w:rPr>
                <w:sz w:val="20"/>
                <w:lang w:val="fr-FR"/>
              </w:rPr>
            </w:pPr>
            <w:r w:rsidRPr="007F709C">
              <w:rPr>
                <w:sz w:val="20"/>
                <w:lang w:val="fr-FR"/>
              </w:rPr>
              <w:t>Carbon</w:t>
            </w:r>
          </w:p>
        </w:tc>
        <w:tc>
          <w:tcPr>
            <w:tcW w:w="1460" w:type="dxa"/>
            <w:shd w:val="clear" w:color="auto" w:fill="auto"/>
            <w:noWrap/>
            <w:vAlign w:val="bottom"/>
            <w:hideMark/>
          </w:tcPr>
          <w:p w14:paraId="37EBB38B" w14:textId="77777777" w:rsidR="007F709C" w:rsidRPr="007F709C" w:rsidRDefault="007F709C" w:rsidP="007F709C">
            <w:pPr>
              <w:jc w:val="both"/>
              <w:rPr>
                <w:sz w:val="20"/>
                <w:lang w:val="fr-FR"/>
              </w:rPr>
            </w:pPr>
            <w:r w:rsidRPr="007F709C">
              <w:rPr>
                <w:sz w:val="20"/>
                <w:lang w:val="fr-FR"/>
              </w:rPr>
              <w:t>Asent. Nivel 2</w:t>
            </w:r>
          </w:p>
        </w:tc>
        <w:tc>
          <w:tcPr>
            <w:tcW w:w="992" w:type="dxa"/>
            <w:shd w:val="clear" w:color="auto" w:fill="auto"/>
            <w:noWrap/>
            <w:vAlign w:val="bottom"/>
            <w:hideMark/>
          </w:tcPr>
          <w:p w14:paraId="6853BA47" w14:textId="77777777" w:rsidR="007F709C" w:rsidRPr="007F709C" w:rsidRDefault="007F709C" w:rsidP="007F709C">
            <w:pPr>
              <w:jc w:val="both"/>
              <w:rPr>
                <w:sz w:val="20"/>
                <w:lang w:val="fr-FR"/>
              </w:rPr>
            </w:pPr>
            <w:r w:rsidRPr="007F709C">
              <w:rPr>
                <w:sz w:val="20"/>
                <w:lang w:val="fr-FR"/>
              </w:rPr>
              <w:t>2880±33</w:t>
            </w:r>
          </w:p>
        </w:tc>
        <w:tc>
          <w:tcPr>
            <w:tcW w:w="1040" w:type="dxa"/>
            <w:shd w:val="clear" w:color="auto" w:fill="auto"/>
            <w:noWrap/>
            <w:vAlign w:val="bottom"/>
            <w:hideMark/>
          </w:tcPr>
          <w:p w14:paraId="6F1E2D60" w14:textId="77777777" w:rsidR="007F709C" w:rsidRPr="007F709C" w:rsidRDefault="007F709C" w:rsidP="007F709C">
            <w:pPr>
              <w:jc w:val="both"/>
              <w:rPr>
                <w:sz w:val="20"/>
                <w:lang w:val="fr-FR"/>
              </w:rPr>
            </w:pPr>
            <w:r w:rsidRPr="007F709C">
              <w:rPr>
                <w:sz w:val="20"/>
                <w:lang w:val="fr-FR"/>
              </w:rPr>
              <w:t>1115-1011</w:t>
            </w:r>
          </w:p>
        </w:tc>
        <w:tc>
          <w:tcPr>
            <w:tcW w:w="1040" w:type="dxa"/>
            <w:shd w:val="clear" w:color="auto" w:fill="auto"/>
            <w:noWrap/>
            <w:vAlign w:val="bottom"/>
            <w:hideMark/>
          </w:tcPr>
          <w:p w14:paraId="73BFB82E" w14:textId="77777777" w:rsidR="007F709C" w:rsidRPr="007F709C" w:rsidRDefault="007F709C" w:rsidP="007F709C">
            <w:pPr>
              <w:jc w:val="both"/>
              <w:rPr>
                <w:sz w:val="20"/>
                <w:lang w:val="fr-FR"/>
              </w:rPr>
            </w:pPr>
            <w:r w:rsidRPr="007F709C">
              <w:rPr>
                <w:sz w:val="20"/>
                <w:lang w:val="fr-FR"/>
              </w:rPr>
              <w:t>1194-936</w:t>
            </w:r>
          </w:p>
        </w:tc>
        <w:tc>
          <w:tcPr>
            <w:tcW w:w="1618" w:type="dxa"/>
            <w:shd w:val="clear" w:color="auto" w:fill="auto"/>
            <w:noWrap/>
            <w:vAlign w:val="bottom"/>
            <w:hideMark/>
          </w:tcPr>
          <w:p w14:paraId="1D09A3BD" w14:textId="77777777" w:rsidR="007F709C" w:rsidRPr="007F709C" w:rsidRDefault="007F709C" w:rsidP="007F709C">
            <w:pPr>
              <w:jc w:val="both"/>
              <w:rPr>
                <w:sz w:val="20"/>
                <w:lang w:val="fr-FR"/>
              </w:rPr>
            </w:pPr>
            <w:r w:rsidRPr="007F709C">
              <w:rPr>
                <w:sz w:val="20"/>
                <w:lang w:val="fr-FR"/>
              </w:rPr>
              <w:t>Vilaça 2003: 254</w:t>
            </w:r>
          </w:p>
        </w:tc>
      </w:tr>
    </w:tbl>
    <w:p w14:paraId="1B208736" w14:textId="77777777" w:rsidR="007F709C" w:rsidRPr="007F709C" w:rsidRDefault="007F709C" w:rsidP="007F709C">
      <w:pPr>
        <w:jc w:val="both"/>
        <w:rPr>
          <w:lang w:val="fr-FR"/>
        </w:rPr>
      </w:pPr>
      <w:r w:rsidRPr="007F709C">
        <w:rPr>
          <w:lang w:val="fr-FR"/>
        </w:rPr>
        <w:t>(BIB 2187 tab. 1)</w:t>
      </w:r>
    </w:p>
    <w:p w14:paraId="49EFE1EE" w14:textId="77777777" w:rsidR="007F709C" w:rsidRDefault="007F709C" w:rsidP="00EC7A7D">
      <w:pPr>
        <w:jc w:val="both"/>
        <w:rPr>
          <w:lang w:val="fr-FR"/>
        </w:rPr>
      </w:pPr>
    </w:p>
    <w:p w14:paraId="12BB53F6" w14:textId="77777777" w:rsidR="00EC7A7D" w:rsidRDefault="00EC7A7D" w:rsidP="00EC7A7D">
      <w:pPr>
        <w:jc w:val="both"/>
        <w:rPr>
          <w:lang w:val="fr-FR"/>
        </w:rPr>
      </w:pPr>
    </w:p>
    <w:p w14:paraId="3790B871" w14:textId="77777777" w:rsidR="00EC7A7D" w:rsidRDefault="00EC7A7D" w:rsidP="00426FF9">
      <w:pPr>
        <w:pStyle w:val="Heading1"/>
      </w:pPr>
      <w:bookmarkStart w:id="1866" w:name="Sit_Moreirinha"/>
      <w:r>
        <w:t>MOREIRINHA</w:t>
      </w:r>
    </w:p>
    <w:bookmarkEnd w:id="1866"/>
    <w:p w14:paraId="4600AA1B" w14:textId="77777777" w:rsidR="00EC7A7D" w:rsidRDefault="00EC7A7D" w:rsidP="00EC7A7D">
      <w:pPr>
        <w:jc w:val="both"/>
        <w:rPr>
          <w:lang w:val="fr-FR"/>
        </w:rPr>
      </w:pPr>
    </w:p>
    <w:p w14:paraId="228AAC98" w14:textId="16639424" w:rsidR="009A6514" w:rsidRPr="00C979B5" w:rsidRDefault="005C7208" w:rsidP="009A6514">
      <w:pPr>
        <w:jc w:val="both"/>
        <w:rPr>
          <w:lang w:val="fr-FR"/>
        </w:rPr>
      </w:pPr>
      <w:r w:rsidRPr="00765F49">
        <w:rPr>
          <w:lang w:val="fr-FR"/>
        </w:rPr>
        <w:t xml:space="preserve">Moreirinha, Idanha-a-Nova, </w:t>
      </w:r>
      <w:r w:rsidR="00EC7A7D" w:rsidRPr="00765F49">
        <w:rPr>
          <w:lang w:val="fr-FR"/>
        </w:rPr>
        <w:t>Portugal</w:t>
      </w:r>
      <w:r w:rsidRPr="00765F49">
        <w:rPr>
          <w:lang w:val="fr-FR"/>
        </w:rPr>
        <w:t xml:space="preserve"> (BIB 2923)</w:t>
      </w:r>
      <w:r w:rsidR="00765F49" w:rsidRPr="00765F49">
        <w:rPr>
          <w:lang w:val="fr-FR"/>
        </w:rPr>
        <w:t xml:space="preserve"> cours supérieur du Tage (SS BIB)</w:t>
      </w:r>
      <w:r w:rsidR="00EC7A7D" w:rsidRPr="00765F49">
        <w:rPr>
          <w:lang w:val="fr-FR"/>
        </w:rPr>
        <w:t xml:space="preserve">. </w:t>
      </w:r>
      <w:hyperlink r:id="rId4259" w:anchor="Cul_Homo_Econ_echang_premonn" w:history="1">
        <w:r w:rsidR="00EC7A7D" w:rsidRPr="00C979B5">
          <w:rPr>
            <w:rStyle w:val="Hyperlink"/>
            <w:lang w:val="fr-FR"/>
          </w:rPr>
          <w:t>poids de pesée</w:t>
        </w:r>
      </w:hyperlink>
      <w:r w:rsidR="00EC7A7D" w:rsidRPr="00C979B5">
        <w:rPr>
          <w:lang w:val="fr-FR"/>
        </w:rPr>
        <w:t xml:space="preserve"> (BIB 2922)</w:t>
      </w:r>
      <w:r w:rsidRPr="00C979B5">
        <w:rPr>
          <w:lang w:val="fr-FR"/>
        </w:rPr>
        <w:t xml:space="preserve"> </w:t>
      </w:r>
      <w:hyperlink r:id="rId4260" w:anchor="Sit_Ambre" w:history="1">
        <w:r w:rsidRPr="00C979B5">
          <w:rPr>
            <w:rStyle w:val="Hyperlink"/>
            <w:lang w:val="fr-FR"/>
          </w:rPr>
          <w:t>Ambre</w:t>
        </w:r>
      </w:hyperlink>
      <w:r w:rsidRPr="00C979B5">
        <w:rPr>
          <w:lang w:val="fr-FR"/>
        </w:rPr>
        <w:t xml:space="preserve"> de la baltique (BIB 2923</w:t>
      </w:r>
      <w:r w:rsidR="00C979B5" w:rsidRPr="00C979B5">
        <w:rPr>
          <w:lang w:val="fr-FR"/>
        </w:rPr>
        <w:t>, BIB 3268</w:t>
      </w:r>
      <w:r w:rsidRPr="00C979B5">
        <w:rPr>
          <w:lang w:val="fr-FR"/>
        </w:rPr>
        <w:t>)</w:t>
      </w:r>
      <w:r w:rsidR="00C979B5" w:rsidRPr="00C979B5">
        <w:rPr>
          <w:lang w:val="fr-FR"/>
        </w:rPr>
        <w:t xml:space="preserve"> du 13e-9e aec</w:t>
      </w:r>
      <w:r w:rsidR="00C979B5">
        <w:rPr>
          <w:lang w:val="fr-FR"/>
        </w:rPr>
        <w:t xml:space="preserve">, en association avec les </w:t>
      </w:r>
      <w:hyperlink r:id="rId4261" w:anchor="Cul_Precoloniale_Obj_fer_prem" w:history="1">
        <w:r w:rsidR="00C979B5" w:rsidRPr="00426FF9">
          <w:rPr>
            <w:rStyle w:val="Hyperlink"/>
            <w:lang w:val="fr-FR"/>
          </w:rPr>
          <w:t>premiers objets en fer</w:t>
        </w:r>
      </w:hyperlink>
      <w:r w:rsidR="00C979B5" w:rsidRPr="00C979B5">
        <w:rPr>
          <w:lang w:val="fr-FR"/>
        </w:rPr>
        <w:t xml:space="preserve"> </w:t>
      </w:r>
      <w:r w:rsidR="009A6514" w:rsidRPr="00C979B5">
        <w:rPr>
          <w:lang w:val="fr-FR"/>
        </w:rPr>
        <w:t>(BIB 3268)</w:t>
      </w:r>
      <w:r w:rsidR="00765F49" w:rsidRPr="00C979B5">
        <w:rPr>
          <w:lang w:val="fr-FR"/>
        </w:rPr>
        <w:t xml:space="preserve"> </w:t>
      </w:r>
      <w:r w:rsidR="009A6514" w:rsidRPr="00C979B5">
        <w:rPr>
          <w:lang w:val="fr-FR"/>
        </w:rPr>
        <w:t xml:space="preserve">Céramique </w:t>
      </w:r>
      <w:hyperlink r:id="rId4262" w:anchor="Cul_Cogotas" w:history="1">
        <w:r w:rsidR="009A6514" w:rsidRPr="00C979B5">
          <w:rPr>
            <w:rStyle w:val="Hyperlink"/>
            <w:lang w:val="fr-FR"/>
          </w:rPr>
          <w:t>Cogotas</w:t>
        </w:r>
      </w:hyperlink>
      <w:r w:rsidR="009A6514" w:rsidRPr="00C979B5">
        <w:rPr>
          <w:lang w:val="fr-FR"/>
        </w:rPr>
        <w:t>-</w:t>
      </w:r>
      <w:hyperlink r:id="rId4263" w:anchor="Cul_Protocogotas" w:history="1">
        <w:r w:rsidR="009A6514" w:rsidRPr="00C979B5">
          <w:rPr>
            <w:rStyle w:val="Hyperlink"/>
            <w:lang w:val="fr-FR"/>
          </w:rPr>
          <w:t>Protocogotas</w:t>
        </w:r>
      </w:hyperlink>
      <w:r w:rsidR="009A6514" w:rsidRPr="00C979B5">
        <w:rPr>
          <w:lang w:val="fr-FR"/>
        </w:rPr>
        <w:t xml:space="preserve"> (BIB 3266)</w:t>
      </w:r>
    </w:p>
    <w:p w14:paraId="3D0C1471" w14:textId="0B59427E" w:rsidR="009A6514" w:rsidRPr="005A3047" w:rsidRDefault="009A6514" w:rsidP="00EC7A7D">
      <w:pPr>
        <w:jc w:val="both"/>
        <w:rPr>
          <w:lang w:val="es-ES"/>
        </w:rPr>
      </w:pPr>
      <w:r w:rsidRPr="005A3047">
        <w:rPr>
          <w:lang w:val="es-ES"/>
        </w:rPr>
        <w:t xml:space="preserve">v. </w:t>
      </w:r>
      <w:hyperlink r:id="rId4264" w:anchor="Sit_Quinta_Ervedal" w:history="1">
        <w:r w:rsidRPr="005A3047">
          <w:rPr>
            <w:rStyle w:val="Hyperlink"/>
            <w:lang w:val="es-ES"/>
          </w:rPr>
          <w:t>Quinta de Ervedal</w:t>
        </w:r>
      </w:hyperlink>
    </w:p>
    <w:p w14:paraId="137908FF" w14:textId="77777777" w:rsidR="00EC7A7D" w:rsidRPr="005A3047" w:rsidRDefault="00EC7A7D" w:rsidP="00EC7A7D">
      <w:pPr>
        <w:jc w:val="both"/>
        <w:rPr>
          <w:lang w:val="es-ES"/>
        </w:rPr>
      </w:pPr>
    </w:p>
    <w:p w14:paraId="255ADF3A" w14:textId="77777777" w:rsidR="00EC7A7D" w:rsidRPr="00426FF9" w:rsidRDefault="00EC7A7D" w:rsidP="00426FF9">
      <w:pPr>
        <w:pStyle w:val="Heading1"/>
        <w:rPr>
          <w:lang w:val="es-ES"/>
        </w:rPr>
      </w:pPr>
      <w:bookmarkStart w:id="1867" w:name="Sit_Bocas"/>
      <w:r w:rsidRPr="00426FF9">
        <w:rPr>
          <w:lang w:val="es-ES"/>
        </w:rPr>
        <w:t>BOCAS</w:t>
      </w:r>
    </w:p>
    <w:bookmarkEnd w:id="1867"/>
    <w:p w14:paraId="2A327D94" w14:textId="77777777" w:rsidR="00EC7A7D" w:rsidRPr="005A3047" w:rsidRDefault="00EC7A7D" w:rsidP="00EC7A7D">
      <w:pPr>
        <w:jc w:val="both"/>
        <w:rPr>
          <w:lang w:val="es-ES"/>
        </w:rPr>
      </w:pPr>
    </w:p>
    <w:p w14:paraId="6E085182" w14:textId="75DBA72C" w:rsidR="00EC7A7D" w:rsidRPr="005A3047" w:rsidRDefault="00EC7A7D" w:rsidP="00EC7A7D">
      <w:pPr>
        <w:jc w:val="both"/>
        <w:rPr>
          <w:lang w:val="es-ES"/>
        </w:rPr>
      </w:pPr>
      <w:r w:rsidRPr="005A3047">
        <w:rPr>
          <w:lang w:val="es-ES"/>
        </w:rPr>
        <w:t xml:space="preserve">L'Abrigo Grande das Bocas (Portugal)  </w:t>
      </w:r>
      <w:hyperlink r:id="rId4265" w:anchor="Cul_Homo_Econ_echang_premonn" w:history="1">
        <w:r w:rsidRPr="005A3047">
          <w:rPr>
            <w:rStyle w:val="Hyperlink"/>
            <w:lang w:val="es-ES"/>
          </w:rPr>
          <w:t>poids de pesée</w:t>
        </w:r>
      </w:hyperlink>
      <w:r w:rsidRPr="005A3047">
        <w:rPr>
          <w:lang w:val="es-ES"/>
        </w:rPr>
        <w:t xml:space="preserve"> (BIB 2922)</w:t>
      </w:r>
    </w:p>
    <w:p w14:paraId="502BD1A6" w14:textId="77777777" w:rsidR="002F6F8E" w:rsidRPr="005A3047" w:rsidRDefault="002F6F8E" w:rsidP="00242C0F">
      <w:pPr>
        <w:rPr>
          <w:lang w:val="es-ES"/>
        </w:rPr>
      </w:pPr>
    </w:p>
    <w:p w14:paraId="3C16BD06" w14:textId="77777777" w:rsidR="00EC7A7D" w:rsidRPr="00426FF9" w:rsidRDefault="00EC7A7D" w:rsidP="00426FF9">
      <w:pPr>
        <w:pStyle w:val="Heading1"/>
        <w:rPr>
          <w:lang w:val="es-ES"/>
        </w:rPr>
      </w:pPr>
      <w:bookmarkStart w:id="1868" w:name="Sit_Penha_Verde"/>
      <w:r w:rsidRPr="00426FF9">
        <w:rPr>
          <w:lang w:val="es-ES"/>
        </w:rPr>
        <w:t>PENHA VERDE</w:t>
      </w:r>
    </w:p>
    <w:bookmarkEnd w:id="1868"/>
    <w:p w14:paraId="4F5E6259" w14:textId="77777777" w:rsidR="00EC7A7D" w:rsidRPr="005A3047" w:rsidRDefault="00EC7A7D" w:rsidP="00242C0F">
      <w:pPr>
        <w:rPr>
          <w:lang w:val="es-ES"/>
        </w:rPr>
      </w:pPr>
    </w:p>
    <w:p w14:paraId="72EFE1FF" w14:textId="5707DF5F" w:rsidR="00EC7A7D" w:rsidRPr="005A3047" w:rsidRDefault="00EC7A7D" w:rsidP="00242C0F">
      <w:pPr>
        <w:rPr>
          <w:lang w:val="es-ES"/>
        </w:rPr>
      </w:pPr>
      <w:r w:rsidRPr="005A3047">
        <w:rPr>
          <w:lang w:val="es-ES"/>
        </w:rPr>
        <w:t xml:space="preserve">Portugal. </w:t>
      </w:r>
      <w:hyperlink r:id="rId4266" w:anchor="Cul_Homo_Econ_echang_premonn" w:history="1">
        <w:r w:rsidRPr="005A3047">
          <w:rPr>
            <w:rStyle w:val="Hyperlink"/>
            <w:lang w:val="es-ES"/>
          </w:rPr>
          <w:t>poids de pesée</w:t>
        </w:r>
      </w:hyperlink>
      <w:r w:rsidRPr="005A3047">
        <w:rPr>
          <w:lang w:val="es-ES"/>
        </w:rPr>
        <w:t xml:space="preserve"> (BIB 2922)</w:t>
      </w:r>
    </w:p>
    <w:p w14:paraId="77BDE287" w14:textId="77777777" w:rsidR="00EC7A7D" w:rsidRPr="005A3047" w:rsidRDefault="00EC7A7D" w:rsidP="00242C0F">
      <w:pPr>
        <w:rPr>
          <w:lang w:val="es-ES"/>
        </w:rPr>
      </w:pPr>
    </w:p>
    <w:p w14:paraId="4AA84EA7" w14:textId="77777777" w:rsidR="00EC7A7D" w:rsidRPr="00426FF9" w:rsidRDefault="00EC7A7D" w:rsidP="00426FF9">
      <w:pPr>
        <w:pStyle w:val="Heading1"/>
        <w:rPr>
          <w:lang w:val="es-ES"/>
        </w:rPr>
      </w:pPr>
      <w:bookmarkStart w:id="1869" w:name="Sit_Praganca"/>
      <w:r w:rsidRPr="00426FF9">
        <w:rPr>
          <w:lang w:val="es-ES"/>
        </w:rPr>
        <w:t>PRAGANCA</w:t>
      </w:r>
    </w:p>
    <w:bookmarkEnd w:id="1869"/>
    <w:p w14:paraId="35DE2F04" w14:textId="77777777" w:rsidR="00EC7A7D" w:rsidRPr="005A3047" w:rsidRDefault="00EC7A7D" w:rsidP="00242C0F">
      <w:pPr>
        <w:rPr>
          <w:lang w:val="es-ES"/>
        </w:rPr>
      </w:pPr>
    </w:p>
    <w:p w14:paraId="27BE77D5" w14:textId="117E9D6F" w:rsidR="00EC7A7D" w:rsidRPr="005A3047" w:rsidRDefault="00EC7A7D" w:rsidP="00242C0F">
      <w:pPr>
        <w:rPr>
          <w:lang w:val="es-ES"/>
        </w:rPr>
      </w:pPr>
      <w:r w:rsidRPr="005A3047">
        <w:rPr>
          <w:lang w:val="es-ES"/>
        </w:rPr>
        <w:t xml:space="preserve">Pragnaça (Portugal) </w:t>
      </w:r>
      <w:hyperlink r:id="rId4267" w:anchor="Cul_Homo_Econ_echang_premonn" w:history="1">
        <w:r w:rsidRPr="005A3047">
          <w:rPr>
            <w:rStyle w:val="Hyperlink"/>
            <w:lang w:val="es-ES"/>
          </w:rPr>
          <w:t>poids de pesée</w:t>
        </w:r>
      </w:hyperlink>
      <w:r w:rsidRPr="005A3047">
        <w:rPr>
          <w:lang w:val="es-ES"/>
        </w:rPr>
        <w:t xml:space="preserve"> (BIB 2922)</w:t>
      </w:r>
    </w:p>
    <w:p w14:paraId="5107F5E1" w14:textId="77777777" w:rsidR="00EC7A7D" w:rsidRPr="005A3047" w:rsidRDefault="00EC7A7D" w:rsidP="00242C0F">
      <w:pPr>
        <w:rPr>
          <w:lang w:val="es-ES"/>
        </w:rPr>
      </w:pPr>
    </w:p>
    <w:p w14:paraId="397087DD" w14:textId="77777777" w:rsidR="00EC7A7D" w:rsidRPr="00426FF9" w:rsidRDefault="00EC7A7D" w:rsidP="00426FF9">
      <w:pPr>
        <w:pStyle w:val="Heading1"/>
        <w:rPr>
          <w:lang w:val="es-ES"/>
        </w:rPr>
      </w:pPr>
      <w:bookmarkStart w:id="1870" w:name="Sit_Ota"/>
      <w:r w:rsidRPr="00426FF9">
        <w:rPr>
          <w:lang w:val="es-ES"/>
        </w:rPr>
        <w:t>OTA</w:t>
      </w:r>
    </w:p>
    <w:bookmarkEnd w:id="1870"/>
    <w:p w14:paraId="2D18FBEF" w14:textId="77777777" w:rsidR="00EC7A7D" w:rsidRPr="005A3047" w:rsidRDefault="00EC7A7D" w:rsidP="00242C0F">
      <w:pPr>
        <w:rPr>
          <w:lang w:val="es-ES"/>
        </w:rPr>
      </w:pPr>
    </w:p>
    <w:p w14:paraId="3285C0B7" w14:textId="016FB13D" w:rsidR="00EC7A7D" w:rsidRPr="005A3047" w:rsidRDefault="00EC7A7D" w:rsidP="00242C0F">
      <w:pPr>
        <w:rPr>
          <w:lang w:val="es-ES"/>
        </w:rPr>
      </w:pPr>
      <w:r w:rsidRPr="005A3047">
        <w:rPr>
          <w:lang w:val="es-ES"/>
        </w:rPr>
        <w:t xml:space="preserve">Castro da Ota (Portugal) </w:t>
      </w:r>
      <w:hyperlink r:id="rId4268" w:anchor="Cul_Homo_Econ_echang_premonn" w:history="1">
        <w:r w:rsidRPr="005A3047">
          <w:rPr>
            <w:rStyle w:val="Hyperlink"/>
            <w:lang w:val="es-ES"/>
          </w:rPr>
          <w:t>poids de pesée</w:t>
        </w:r>
      </w:hyperlink>
      <w:r w:rsidRPr="005A3047">
        <w:rPr>
          <w:lang w:val="es-ES"/>
        </w:rPr>
        <w:t xml:space="preserve"> (BIB 2922)</w:t>
      </w:r>
    </w:p>
    <w:p w14:paraId="503EEB7F" w14:textId="77777777" w:rsidR="00EC7A7D" w:rsidRPr="005A3047" w:rsidRDefault="00EC7A7D" w:rsidP="00242C0F">
      <w:pPr>
        <w:rPr>
          <w:lang w:val="es-ES"/>
        </w:rPr>
      </w:pPr>
    </w:p>
    <w:p w14:paraId="18DD37C3" w14:textId="77777777" w:rsidR="00EC7A7D" w:rsidRPr="005A3047" w:rsidRDefault="00EC7A7D" w:rsidP="00242C0F">
      <w:pPr>
        <w:rPr>
          <w:lang w:val="es-ES"/>
        </w:rPr>
      </w:pPr>
    </w:p>
    <w:p w14:paraId="79B0F865" w14:textId="77777777" w:rsidR="002F6F8E" w:rsidRPr="0032190F" w:rsidRDefault="002F6F8E" w:rsidP="00426FF9">
      <w:pPr>
        <w:pStyle w:val="Heading1"/>
      </w:pPr>
      <w:bookmarkStart w:id="1871" w:name="Sit_Monte_Frade"/>
      <w:r w:rsidRPr="0032190F">
        <w:t>MONTE DO FRADE</w:t>
      </w:r>
    </w:p>
    <w:bookmarkEnd w:id="1871"/>
    <w:p w14:paraId="1536429D" w14:textId="77777777" w:rsidR="002F6F8E" w:rsidRPr="00B10020" w:rsidRDefault="0092271C" w:rsidP="00242C0F">
      <w:pPr>
        <w:rPr>
          <w:sz w:val="20"/>
          <w:lang w:val="fr-FR"/>
        </w:rPr>
      </w:pPr>
      <w:r w:rsidRPr="00B10020">
        <w:rPr>
          <w:sz w:val="20"/>
          <w:lang w:val="fr-FR"/>
        </w:rPr>
        <w:t>Monte do Frate</w:t>
      </w:r>
    </w:p>
    <w:p w14:paraId="5DA647B1" w14:textId="77777777" w:rsidR="0092271C" w:rsidRPr="0032190F" w:rsidRDefault="0092271C" w:rsidP="00242C0F">
      <w:pPr>
        <w:rPr>
          <w:lang w:val="fr-FR"/>
        </w:rPr>
      </w:pPr>
    </w:p>
    <w:p w14:paraId="4F193627" w14:textId="6BC88DA8" w:rsidR="002F6F8E" w:rsidRDefault="002F6F8E" w:rsidP="00242C0F">
      <w:pPr>
        <w:rPr>
          <w:lang w:val="fr-FR"/>
        </w:rPr>
      </w:pPr>
      <w:r w:rsidRPr="0032190F">
        <w:rPr>
          <w:lang w:val="fr-FR"/>
        </w:rPr>
        <w:t xml:space="preserve">Monte do Frade (Penamacor), un </w:t>
      </w:r>
      <w:r w:rsidRPr="0032190F">
        <w:rPr>
          <w:i/>
          <w:lang w:val="fr-FR"/>
        </w:rPr>
        <w:t>navaja</w:t>
      </w:r>
      <w:r w:rsidRPr="0032190F">
        <w:rPr>
          <w:lang w:val="fr-FR"/>
        </w:rPr>
        <w:t xml:space="preserve"> </w:t>
      </w:r>
      <w:r w:rsidR="0092271C">
        <w:rPr>
          <w:lang w:val="fr-FR"/>
        </w:rPr>
        <w:t>[</w:t>
      </w:r>
      <w:hyperlink r:id="rId4269" w:anchor="Cul_Extremadura_T_rasoir" w:history="1">
        <w:r w:rsidR="0092271C" w:rsidRPr="0092271C">
          <w:rPr>
            <w:rStyle w:val="Hyperlink"/>
            <w:lang w:val="fr-FR"/>
          </w:rPr>
          <w:t>rasoir</w:t>
        </w:r>
      </w:hyperlink>
      <w:r w:rsidR="007F709C" w:rsidRPr="007F709C">
        <w:rPr>
          <w:lang w:val="fr-FR"/>
        </w:rPr>
        <w:t>, couteau</w:t>
      </w:r>
      <w:r w:rsidR="0092271C">
        <w:rPr>
          <w:lang w:val="fr-FR"/>
        </w:rPr>
        <w:t>]</w:t>
      </w:r>
      <w:r w:rsidR="0092271C" w:rsidRPr="0032190F">
        <w:rPr>
          <w:lang w:val="fr-FR"/>
        </w:rPr>
        <w:t xml:space="preserve"> </w:t>
      </w:r>
      <w:r w:rsidRPr="0032190F">
        <w:rPr>
          <w:lang w:val="fr-FR"/>
        </w:rPr>
        <w:t>est documenté dans le niveau 3 datée entre la fin du 13</w:t>
      </w:r>
      <w:r w:rsidRPr="0032190F">
        <w:rPr>
          <w:vertAlign w:val="superscript"/>
          <w:lang w:val="fr-FR"/>
        </w:rPr>
        <w:t>e</w:t>
      </w:r>
      <w:r w:rsidRPr="0032190F">
        <w:rPr>
          <w:lang w:val="fr-FR"/>
        </w:rPr>
        <w:t xml:space="preserve"> s. et le début du 10</w:t>
      </w:r>
      <w:r w:rsidRPr="0032190F">
        <w:rPr>
          <w:vertAlign w:val="superscript"/>
          <w:lang w:val="fr-FR"/>
        </w:rPr>
        <w:t>e</w:t>
      </w:r>
      <w:r w:rsidRPr="0032190F">
        <w:rPr>
          <w:lang w:val="fr-FR"/>
        </w:rPr>
        <w:t xml:space="preserve"> s. aec (BIB 2187 p. 396)</w:t>
      </w:r>
    </w:p>
    <w:p w14:paraId="153F62BE" w14:textId="77777777" w:rsidR="007F709C" w:rsidRDefault="007F709C" w:rsidP="00242C0F">
      <w:pPr>
        <w:rPr>
          <w:lang w:val="fr-FR"/>
        </w:rPr>
      </w:pPr>
    </w:p>
    <w:tbl>
      <w:tblPr>
        <w:tblW w:w="957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120"/>
        <w:gridCol w:w="1420"/>
        <w:gridCol w:w="1460"/>
        <w:gridCol w:w="1112"/>
        <w:gridCol w:w="1040"/>
        <w:gridCol w:w="1040"/>
        <w:gridCol w:w="2385"/>
      </w:tblGrid>
      <w:tr w:rsidR="007F709C" w:rsidRPr="007F709C" w14:paraId="13147F58" w14:textId="77777777" w:rsidTr="007F709C">
        <w:trPr>
          <w:trHeight w:val="288"/>
          <w:jc w:val="center"/>
        </w:trPr>
        <w:tc>
          <w:tcPr>
            <w:tcW w:w="1120" w:type="dxa"/>
            <w:shd w:val="clear" w:color="auto" w:fill="auto"/>
            <w:noWrap/>
            <w:vAlign w:val="center"/>
            <w:hideMark/>
          </w:tcPr>
          <w:p w14:paraId="3BBBCE11" w14:textId="77777777" w:rsidR="007F709C" w:rsidRPr="007F709C" w:rsidRDefault="007F709C" w:rsidP="007F709C">
            <w:pPr>
              <w:rPr>
                <w:b/>
                <w:bCs/>
                <w:sz w:val="20"/>
                <w:lang w:val="fr-FR"/>
              </w:rPr>
            </w:pPr>
            <w:r w:rsidRPr="007F709C">
              <w:rPr>
                <w:b/>
                <w:bCs/>
                <w:sz w:val="20"/>
                <w:lang w:val="fr-FR"/>
              </w:rPr>
              <w:t>n° lab.</w:t>
            </w:r>
          </w:p>
        </w:tc>
        <w:tc>
          <w:tcPr>
            <w:tcW w:w="1420" w:type="dxa"/>
            <w:shd w:val="clear" w:color="auto" w:fill="auto"/>
            <w:noWrap/>
            <w:vAlign w:val="center"/>
            <w:hideMark/>
          </w:tcPr>
          <w:p w14:paraId="2EDD411C" w14:textId="77777777" w:rsidR="007F709C" w:rsidRPr="007F709C" w:rsidRDefault="007F709C" w:rsidP="007F709C">
            <w:pPr>
              <w:rPr>
                <w:b/>
                <w:bCs/>
                <w:sz w:val="20"/>
                <w:lang w:val="fr-FR"/>
              </w:rPr>
            </w:pPr>
            <w:r w:rsidRPr="007F709C">
              <w:rPr>
                <w:b/>
                <w:bCs/>
                <w:sz w:val="20"/>
                <w:lang w:val="fr-FR"/>
              </w:rPr>
              <w:t>Taxon</w:t>
            </w:r>
          </w:p>
        </w:tc>
        <w:tc>
          <w:tcPr>
            <w:tcW w:w="1460" w:type="dxa"/>
            <w:shd w:val="clear" w:color="auto" w:fill="auto"/>
            <w:noWrap/>
            <w:vAlign w:val="center"/>
            <w:hideMark/>
          </w:tcPr>
          <w:p w14:paraId="7917AE54" w14:textId="77777777" w:rsidR="007F709C" w:rsidRPr="007F709C" w:rsidRDefault="007F709C" w:rsidP="007F709C">
            <w:pPr>
              <w:rPr>
                <w:b/>
                <w:bCs/>
                <w:sz w:val="20"/>
                <w:lang w:val="fr-FR"/>
              </w:rPr>
            </w:pPr>
            <w:r w:rsidRPr="007F709C">
              <w:rPr>
                <w:b/>
                <w:bCs/>
                <w:sz w:val="20"/>
                <w:lang w:val="fr-FR"/>
              </w:rPr>
              <w:t>Contexte</w:t>
            </w:r>
          </w:p>
        </w:tc>
        <w:tc>
          <w:tcPr>
            <w:tcW w:w="1112" w:type="dxa"/>
            <w:shd w:val="clear" w:color="auto" w:fill="auto"/>
            <w:noWrap/>
            <w:vAlign w:val="center"/>
            <w:hideMark/>
          </w:tcPr>
          <w:p w14:paraId="1C87C095" w14:textId="77777777" w:rsidR="007F709C" w:rsidRPr="007F709C" w:rsidRDefault="007F709C" w:rsidP="007F709C">
            <w:pPr>
              <w:rPr>
                <w:b/>
                <w:bCs/>
                <w:sz w:val="20"/>
                <w:lang w:val="fr-FR"/>
              </w:rPr>
            </w:pPr>
            <w:r w:rsidRPr="007F709C">
              <w:rPr>
                <w:b/>
                <w:bCs/>
                <w:sz w:val="20"/>
                <w:lang w:val="fr-FR"/>
              </w:rPr>
              <w:t>BP</w:t>
            </w:r>
          </w:p>
        </w:tc>
        <w:tc>
          <w:tcPr>
            <w:tcW w:w="1040" w:type="dxa"/>
            <w:shd w:val="clear" w:color="auto" w:fill="auto"/>
            <w:noWrap/>
            <w:vAlign w:val="center"/>
            <w:hideMark/>
          </w:tcPr>
          <w:p w14:paraId="1EF3D58B" w14:textId="77777777" w:rsidR="007F709C" w:rsidRPr="007F709C" w:rsidRDefault="007F709C" w:rsidP="007F709C">
            <w:pPr>
              <w:rPr>
                <w:b/>
                <w:bCs/>
                <w:sz w:val="20"/>
                <w:lang w:val="fr-FR"/>
              </w:rPr>
            </w:pPr>
            <w:r w:rsidRPr="007F709C">
              <w:rPr>
                <w:b/>
                <w:bCs/>
                <w:sz w:val="20"/>
                <w:lang w:val="fr-FR"/>
              </w:rPr>
              <w:t>1s (cal BC)</w:t>
            </w:r>
          </w:p>
        </w:tc>
        <w:tc>
          <w:tcPr>
            <w:tcW w:w="1040" w:type="dxa"/>
            <w:shd w:val="clear" w:color="auto" w:fill="auto"/>
            <w:noWrap/>
            <w:vAlign w:val="center"/>
            <w:hideMark/>
          </w:tcPr>
          <w:p w14:paraId="0B53FEEE" w14:textId="77777777" w:rsidR="007F709C" w:rsidRPr="007F709C" w:rsidRDefault="007F709C" w:rsidP="007F709C">
            <w:pPr>
              <w:rPr>
                <w:b/>
                <w:bCs/>
                <w:sz w:val="20"/>
                <w:lang w:val="fr-FR"/>
              </w:rPr>
            </w:pPr>
            <w:r w:rsidRPr="007F709C">
              <w:rPr>
                <w:b/>
                <w:bCs/>
                <w:sz w:val="20"/>
                <w:lang w:val="fr-FR"/>
              </w:rPr>
              <w:t>2s (cal BC)</w:t>
            </w:r>
          </w:p>
        </w:tc>
        <w:tc>
          <w:tcPr>
            <w:tcW w:w="2385" w:type="dxa"/>
            <w:shd w:val="clear" w:color="auto" w:fill="auto"/>
            <w:noWrap/>
            <w:vAlign w:val="center"/>
            <w:hideMark/>
          </w:tcPr>
          <w:p w14:paraId="3067A43D" w14:textId="77777777" w:rsidR="007F709C" w:rsidRPr="007F709C" w:rsidRDefault="007F709C" w:rsidP="007F709C">
            <w:pPr>
              <w:rPr>
                <w:b/>
                <w:bCs/>
                <w:sz w:val="20"/>
                <w:lang w:val="fr-FR"/>
              </w:rPr>
            </w:pPr>
            <w:r w:rsidRPr="007F709C">
              <w:rPr>
                <w:b/>
                <w:bCs/>
                <w:sz w:val="20"/>
                <w:lang w:val="fr-FR"/>
              </w:rPr>
              <w:t>BIB</w:t>
            </w:r>
          </w:p>
        </w:tc>
      </w:tr>
      <w:tr w:rsidR="007F709C" w:rsidRPr="007F709C" w14:paraId="58CF12C4" w14:textId="77777777" w:rsidTr="007F709C">
        <w:trPr>
          <w:trHeight w:val="288"/>
          <w:jc w:val="center"/>
        </w:trPr>
        <w:tc>
          <w:tcPr>
            <w:tcW w:w="1120" w:type="dxa"/>
            <w:shd w:val="clear" w:color="auto" w:fill="auto"/>
            <w:noWrap/>
            <w:vAlign w:val="bottom"/>
            <w:hideMark/>
          </w:tcPr>
          <w:p w14:paraId="14661BE1" w14:textId="77777777" w:rsidR="007F709C" w:rsidRPr="007F709C" w:rsidRDefault="007F709C" w:rsidP="007F709C">
            <w:pPr>
              <w:rPr>
                <w:sz w:val="20"/>
                <w:lang w:val="fr-FR"/>
              </w:rPr>
            </w:pPr>
            <w:r w:rsidRPr="007F709C">
              <w:rPr>
                <w:sz w:val="20"/>
                <w:lang w:val="fr-FR"/>
              </w:rPr>
              <w:t>ICEN-969</w:t>
            </w:r>
          </w:p>
        </w:tc>
        <w:tc>
          <w:tcPr>
            <w:tcW w:w="1420" w:type="dxa"/>
            <w:shd w:val="clear" w:color="auto" w:fill="auto"/>
            <w:noWrap/>
            <w:vAlign w:val="bottom"/>
            <w:hideMark/>
          </w:tcPr>
          <w:p w14:paraId="2C48301A" w14:textId="77777777" w:rsidR="007F709C" w:rsidRPr="007F709C" w:rsidRDefault="007F709C" w:rsidP="007F709C">
            <w:pPr>
              <w:rPr>
                <w:sz w:val="20"/>
                <w:lang w:val="fr-FR"/>
              </w:rPr>
            </w:pPr>
            <w:r w:rsidRPr="007F709C">
              <w:rPr>
                <w:sz w:val="20"/>
                <w:lang w:val="fr-FR"/>
              </w:rPr>
              <w:t>Carbon</w:t>
            </w:r>
          </w:p>
        </w:tc>
        <w:tc>
          <w:tcPr>
            <w:tcW w:w="1460" w:type="dxa"/>
            <w:shd w:val="clear" w:color="auto" w:fill="auto"/>
            <w:noWrap/>
            <w:vAlign w:val="bottom"/>
            <w:hideMark/>
          </w:tcPr>
          <w:p w14:paraId="686A131C" w14:textId="77777777" w:rsidR="007F709C" w:rsidRPr="007F709C" w:rsidRDefault="007F709C" w:rsidP="007F709C">
            <w:pPr>
              <w:rPr>
                <w:sz w:val="20"/>
                <w:lang w:val="fr-FR"/>
              </w:rPr>
            </w:pPr>
            <w:r w:rsidRPr="007F709C">
              <w:rPr>
                <w:sz w:val="20"/>
                <w:lang w:val="fr-FR"/>
              </w:rPr>
              <w:t>Asent. Nivel 3</w:t>
            </w:r>
          </w:p>
        </w:tc>
        <w:tc>
          <w:tcPr>
            <w:tcW w:w="1112" w:type="dxa"/>
            <w:shd w:val="clear" w:color="auto" w:fill="auto"/>
            <w:noWrap/>
            <w:vAlign w:val="bottom"/>
            <w:hideMark/>
          </w:tcPr>
          <w:p w14:paraId="486C05D1" w14:textId="77777777" w:rsidR="007F709C" w:rsidRPr="007F709C" w:rsidRDefault="007F709C" w:rsidP="007F709C">
            <w:pPr>
              <w:rPr>
                <w:sz w:val="20"/>
                <w:lang w:val="fr-FR"/>
              </w:rPr>
            </w:pPr>
            <w:r w:rsidRPr="007F709C">
              <w:rPr>
                <w:sz w:val="20"/>
                <w:lang w:val="fr-FR"/>
              </w:rPr>
              <w:t>2920±50</w:t>
            </w:r>
          </w:p>
        </w:tc>
        <w:tc>
          <w:tcPr>
            <w:tcW w:w="1040" w:type="dxa"/>
            <w:shd w:val="clear" w:color="auto" w:fill="auto"/>
            <w:noWrap/>
            <w:vAlign w:val="bottom"/>
            <w:hideMark/>
          </w:tcPr>
          <w:p w14:paraId="73280B4C" w14:textId="77777777" w:rsidR="007F709C" w:rsidRPr="007F709C" w:rsidRDefault="007F709C" w:rsidP="007F709C">
            <w:pPr>
              <w:rPr>
                <w:sz w:val="20"/>
                <w:lang w:val="fr-FR"/>
              </w:rPr>
            </w:pPr>
            <w:r w:rsidRPr="007F709C">
              <w:rPr>
                <w:sz w:val="20"/>
                <w:lang w:val="fr-FR"/>
              </w:rPr>
              <w:t>1211-1042</w:t>
            </w:r>
          </w:p>
        </w:tc>
        <w:tc>
          <w:tcPr>
            <w:tcW w:w="1040" w:type="dxa"/>
            <w:shd w:val="clear" w:color="auto" w:fill="auto"/>
            <w:noWrap/>
            <w:vAlign w:val="bottom"/>
            <w:hideMark/>
          </w:tcPr>
          <w:p w14:paraId="624663C9" w14:textId="77777777" w:rsidR="007F709C" w:rsidRPr="007F709C" w:rsidRDefault="007F709C" w:rsidP="007F709C">
            <w:pPr>
              <w:rPr>
                <w:sz w:val="20"/>
                <w:lang w:val="fr-FR"/>
              </w:rPr>
            </w:pPr>
            <w:r w:rsidRPr="007F709C">
              <w:rPr>
                <w:sz w:val="20"/>
                <w:lang w:val="fr-FR"/>
              </w:rPr>
              <w:t>1293-949</w:t>
            </w:r>
          </w:p>
        </w:tc>
        <w:tc>
          <w:tcPr>
            <w:tcW w:w="2385" w:type="dxa"/>
            <w:shd w:val="clear" w:color="auto" w:fill="auto"/>
            <w:noWrap/>
            <w:vAlign w:val="bottom"/>
            <w:hideMark/>
          </w:tcPr>
          <w:p w14:paraId="416EF58E" w14:textId="77777777" w:rsidR="007F709C" w:rsidRPr="007F709C" w:rsidRDefault="007F709C" w:rsidP="007F709C">
            <w:pPr>
              <w:rPr>
                <w:sz w:val="20"/>
                <w:lang w:val="fr-FR"/>
              </w:rPr>
            </w:pPr>
            <w:r w:rsidRPr="007F709C">
              <w:rPr>
                <w:sz w:val="20"/>
                <w:lang w:val="fr-FR"/>
              </w:rPr>
              <w:t>Vilaça 1995: 161-162, 374</w:t>
            </w:r>
          </w:p>
        </w:tc>
      </w:tr>
      <w:tr w:rsidR="007F709C" w:rsidRPr="007F709C" w14:paraId="5468C73A" w14:textId="77777777" w:rsidTr="007F709C">
        <w:trPr>
          <w:trHeight w:val="288"/>
          <w:jc w:val="center"/>
        </w:trPr>
        <w:tc>
          <w:tcPr>
            <w:tcW w:w="1120" w:type="dxa"/>
            <w:shd w:val="clear" w:color="auto" w:fill="auto"/>
            <w:noWrap/>
            <w:vAlign w:val="bottom"/>
            <w:hideMark/>
          </w:tcPr>
          <w:p w14:paraId="1B0FBC4D" w14:textId="77777777" w:rsidR="007F709C" w:rsidRPr="007F709C" w:rsidRDefault="007F709C" w:rsidP="007F709C">
            <w:pPr>
              <w:rPr>
                <w:sz w:val="20"/>
                <w:lang w:val="fr-FR"/>
              </w:rPr>
            </w:pPr>
            <w:r w:rsidRPr="007F709C">
              <w:rPr>
                <w:sz w:val="20"/>
                <w:lang w:val="fr-FR"/>
              </w:rPr>
              <w:t>ICEN-970</w:t>
            </w:r>
          </w:p>
        </w:tc>
        <w:tc>
          <w:tcPr>
            <w:tcW w:w="1420" w:type="dxa"/>
            <w:shd w:val="clear" w:color="auto" w:fill="auto"/>
            <w:noWrap/>
            <w:vAlign w:val="bottom"/>
            <w:hideMark/>
          </w:tcPr>
          <w:p w14:paraId="45B79A4F" w14:textId="77777777" w:rsidR="007F709C" w:rsidRPr="007F709C" w:rsidRDefault="007F709C" w:rsidP="007F709C">
            <w:pPr>
              <w:rPr>
                <w:sz w:val="20"/>
                <w:lang w:val="fr-FR"/>
              </w:rPr>
            </w:pPr>
          </w:p>
        </w:tc>
        <w:tc>
          <w:tcPr>
            <w:tcW w:w="1460" w:type="dxa"/>
            <w:shd w:val="clear" w:color="auto" w:fill="auto"/>
            <w:noWrap/>
            <w:vAlign w:val="bottom"/>
            <w:hideMark/>
          </w:tcPr>
          <w:p w14:paraId="2FA7955A" w14:textId="77777777" w:rsidR="007F709C" w:rsidRPr="007F709C" w:rsidRDefault="007F709C" w:rsidP="007F709C">
            <w:pPr>
              <w:rPr>
                <w:sz w:val="20"/>
                <w:lang w:val="fr-FR"/>
              </w:rPr>
            </w:pPr>
            <w:r w:rsidRPr="007F709C">
              <w:rPr>
                <w:sz w:val="20"/>
                <w:lang w:val="fr-FR"/>
              </w:rPr>
              <w:t>Asent. Nivel 3</w:t>
            </w:r>
          </w:p>
        </w:tc>
        <w:tc>
          <w:tcPr>
            <w:tcW w:w="1112" w:type="dxa"/>
            <w:shd w:val="clear" w:color="auto" w:fill="auto"/>
            <w:noWrap/>
            <w:vAlign w:val="bottom"/>
            <w:hideMark/>
          </w:tcPr>
          <w:p w14:paraId="4B197091" w14:textId="77777777" w:rsidR="007F709C" w:rsidRPr="007F709C" w:rsidRDefault="007F709C" w:rsidP="007F709C">
            <w:pPr>
              <w:rPr>
                <w:sz w:val="20"/>
                <w:lang w:val="fr-FR"/>
              </w:rPr>
            </w:pPr>
            <w:r w:rsidRPr="007F709C">
              <w:rPr>
                <w:sz w:val="20"/>
                <w:lang w:val="fr-FR"/>
              </w:rPr>
              <w:t>2780±100</w:t>
            </w:r>
          </w:p>
        </w:tc>
        <w:tc>
          <w:tcPr>
            <w:tcW w:w="1040" w:type="dxa"/>
            <w:shd w:val="clear" w:color="auto" w:fill="auto"/>
            <w:noWrap/>
            <w:vAlign w:val="bottom"/>
            <w:hideMark/>
          </w:tcPr>
          <w:p w14:paraId="2A004078" w14:textId="77777777" w:rsidR="007F709C" w:rsidRPr="007F709C" w:rsidRDefault="007F709C" w:rsidP="007F709C">
            <w:pPr>
              <w:rPr>
                <w:sz w:val="20"/>
                <w:lang w:val="fr-FR"/>
              </w:rPr>
            </w:pPr>
            <w:r w:rsidRPr="007F709C">
              <w:rPr>
                <w:sz w:val="20"/>
                <w:lang w:val="fr-FR"/>
              </w:rPr>
              <w:t>1047-822</w:t>
            </w:r>
          </w:p>
        </w:tc>
        <w:tc>
          <w:tcPr>
            <w:tcW w:w="1040" w:type="dxa"/>
            <w:shd w:val="clear" w:color="auto" w:fill="auto"/>
            <w:noWrap/>
            <w:vAlign w:val="bottom"/>
            <w:hideMark/>
          </w:tcPr>
          <w:p w14:paraId="66B6149B" w14:textId="77777777" w:rsidR="007F709C" w:rsidRPr="007F709C" w:rsidRDefault="007F709C" w:rsidP="007F709C">
            <w:pPr>
              <w:rPr>
                <w:sz w:val="20"/>
                <w:lang w:val="fr-FR"/>
              </w:rPr>
            </w:pPr>
            <w:r w:rsidRPr="007F709C">
              <w:rPr>
                <w:sz w:val="20"/>
                <w:lang w:val="fr-FR"/>
              </w:rPr>
              <w:t>1258-792</w:t>
            </w:r>
          </w:p>
        </w:tc>
        <w:tc>
          <w:tcPr>
            <w:tcW w:w="2385" w:type="dxa"/>
            <w:shd w:val="clear" w:color="auto" w:fill="auto"/>
            <w:noWrap/>
            <w:vAlign w:val="bottom"/>
            <w:hideMark/>
          </w:tcPr>
          <w:p w14:paraId="7241766A" w14:textId="77777777" w:rsidR="007F709C" w:rsidRPr="007F709C" w:rsidRDefault="007F709C" w:rsidP="007F709C">
            <w:pPr>
              <w:rPr>
                <w:sz w:val="20"/>
                <w:lang w:val="fr-FR"/>
              </w:rPr>
            </w:pPr>
            <w:r w:rsidRPr="007F709C">
              <w:rPr>
                <w:sz w:val="20"/>
                <w:lang w:val="fr-FR"/>
              </w:rPr>
              <w:t>Vilaça 1995: 161-162, 374</w:t>
            </w:r>
          </w:p>
        </w:tc>
      </w:tr>
      <w:tr w:rsidR="007F709C" w:rsidRPr="007F709C" w14:paraId="3BC36309" w14:textId="77777777" w:rsidTr="007F709C">
        <w:trPr>
          <w:trHeight w:val="288"/>
          <w:jc w:val="center"/>
        </w:trPr>
        <w:tc>
          <w:tcPr>
            <w:tcW w:w="1120" w:type="dxa"/>
            <w:shd w:val="clear" w:color="auto" w:fill="auto"/>
            <w:noWrap/>
            <w:vAlign w:val="bottom"/>
            <w:hideMark/>
          </w:tcPr>
          <w:p w14:paraId="52AFECB0" w14:textId="77777777" w:rsidR="007F709C" w:rsidRPr="007F709C" w:rsidRDefault="007F709C" w:rsidP="007F709C">
            <w:pPr>
              <w:rPr>
                <w:sz w:val="20"/>
                <w:lang w:val="fr-FR"/>
              </w:rPr>
            </w:pPr>
            <w:r w:rsidRPr="007F709C">
              <w:rPr>
                <w:sz w:val="20"/>
                <w:lang w:val="fr-FR"/>
              </w:rPr>
              <w:t>ICEN-971</w:t>
            </w:r>
          </w:p>
        </w:tc>
        <w:tc>
          <w:tcPr>
            <w:tcW w:w="1420" w:type="dxa"/>
            <w:shd w:val="clear" w:color="auto" w:fill="auto"/>
            <w:noWrap/>
            <w:vAlign w:val="bottom"/>
            <w:hideMark/>
          </w:tcPr>
          <w:p w14:paraId="4217F600" w14:textId="77777777" w:rsidR="007F709C" w:rsidRPr="007F709C" w:rsidRDefault="007F709C" w:rsidP="007F709C">
            <w:pPr>
              <w:rPr>
                <w:sz w:val="20"/>
                <w:lang w:val="fr-FR"/>
              </w:rPr>
            </w:pPr>
            <w:r w:rsidRPr="007F709C">
              <w:rPr>
                <w:sz w:val="20"/>
                <w:lang w:val="fr-FR"/>
              </w:rPr>
              <w:t>Madera carb.</w:t>
            </w:r>
          </w:p>
        </w:tc>
        <w:tc>
          <w:tcPr>
            <w:tcW w:w="1460" w:type="dxa"/>
            <w:shd w:val="clear" w:color="auto" w:fill="auto"/>
            <w:noWrap/>
            <w:vAlign w:val="bottom"/>
            <w:hideMark/>
          </w:tcPr>
          <w:p w14:paraId="2C454494" w14:textId="77777777" w:rsidR="007F709C" w:rsidRPr="007F709C" w:rsidRDefault="007F709C" w:rsidP="007F709C">
            <w:pPr>
              <w:rPr>
                <w:sz w:val="20"/>
                <w:lang w:val="fr-FR"/>
              </w:rPr>
            </w:pPr>
            <w:r w:rsidRPr="007F709C">
              <w:rPr>
                <w:sz w:val="20"/>
                <w:lang w:val="fr-FR"/>
              </w:rPr>
              <w:t>Asent. Nivel 3</w:t>
            </w:r>
          </w:p>
        </w:tc>
        <w:tc>
          <w:tcPr>
            <w:tcW w:w="1112" w:type="dxa"/>
            <w:shd w:val="clear" w:color="auto" w:fill="auto"/>
            <w:noWrap/>
            <w:vAlign w:val="bottom"/>
            <w:hideMark/>
          </w:tcPr>
          <w:p w14:paraId="7864AECA" w14:textId="77777777" w:rsidR="007F709C" w:rsidRPr="007F709C" w:rsidRDefault="007F709C" w:rsidP="007F709C">
            <w:pPr>
              <w:rPr>
                <w:sz w:val="20"/>
                <w:lang w:val="fr-FR"/>
              </w:rPr>
            </w:pPr>
            <w:r w:rsidRPr="007F709C">
              <w:rPr>
                <w:sz w:val="20"/>
                <w:lang w:val="fr-FR"/>
              </w:rPr>
              <w:t>2850±45</w:t>
            </w:r>
          </w:p>
        </w:tc>
        <w:tc>
          <w:tcPr>
            <w:tcW w:w="1040" w:type="dxa"/>
            <w:shd w:val="clear" w:color="auto" w:fill="auto"/>
            <w:noWrap/>
            <w:vAlign w:val="bottom"/>
            <w:hideMark/>
          </w:tcPr>
          <w:p w14:paraId="49927118" w14:textId="77777777" w:rsidR="007F709C" w:rsidRPr="007F709C" w:rsidRDefault="007F709C" w:rsidP="007F709C">
            <w:pPr>
              <w:rPr>
                <w:sz w:val="20"/>
                <w:lang w:val="fr-FR"/>
              </w:rPr>
            </w:pPr>
            <w:r w:rsidRPr="007F709C">
              <w:rPr>
                <w:sz w:val="20"/>
                <w:lang w:val="fr-FR"/>
              </w:rPr>
              <w:t>1111-931</w:t>
            </w:r>
          </w:p>
        </w:tc>
        <w:tc>
          <w:tcPr>
            <w:tcW w:w="1040" w:type="dxa"/>
            <w:shd w:val="clear" w:color="auto" w:fill="auto"/>
            <w:noWrap/>
            <w:vAlign w:val="bottom"/>
            <w:hideMark/>
          </w:tcPr>
          <w:p w14:paraId="12098D59" w14:textId="77777777" w:rsidR="007F709C" w:rsidRPr="007F709C" w:rsidRDefault="007F709C" w:rsidP="007F709C">
            <w:pPr>
              <w:rPr>
                <w:sz w:val="20"/>
                <w:lang w:val="fr-FR"/>
              </w:rPr>
            </w:pPr>
            <w:r w:rsidRPr="007F709C">
              <w:rPr>
                <w:sz w:val="20"/>
                <w:lang w:val="fr-FR"/>
              </w:rPr>
              <w:t>1192-902</w:t>
            </w:r>
          </w:p>
        </w:tc>
        <w:tc>
          <w:tcPr>
            <w:tcW w:w="2385" w:type="dxa"/>
            <w:shd w:val="clear" w:color="auto" w:fill="auto"/>
            <w:noWrap/>
            <w:vAlign w:val="bottom"/>
            <w:hideMark/>
          </w:tcPr>
          <w:p w14:paraId="13804AD4" w14:textId="77777777" w:rsidR="007F709C" w:rsidRPr="007F709C" w:rsidRDefault="007F709C" w:rsidP="007F709C">
            <w:pPr>
              <w:rPr>
                <w:sz w:val="20"/>
                <w:lang w:val="fr-FR"/>
              </w:rPr>
            </w:pPr>
            <w:r w:rsidRPr="007F709C">
              <w:rPr>
                <w:sz w:val="20"/>
                <w:lang w:val="fr-FR"/>
              </w:rPr>
              <w:t>Vilaça 1995: 161-162, 374</w:t>
            </w:r>
          </w:p>
        </w:tc>
      </w:tr>
      <w:tr w:rsidR="007F709C" w:rsidRPr="007F709C" w14:paraId="696D52C4" w14:textId="77777777" w:rsidTr="007F709C">
        <w:trPr>
          <w:trHeight w:val="288"/>
          <w:jc w:val="center"/>
        </w:trPr>
        <w:tc>
          <w:tcPr>
            <w:tcW w:w="1120" w:type="dxa"/>
            <w:shd w:val="clear" w:color="auto" w:fill="auto"/>
            <w:noWrap/>
            <w:vAlign w:val="bottom"/>
            <w:hideMark/>
          </w:tcPr>
          <w:p w14:paraId="51BB16B4" w14:textId="77777777" w:rsidR="007F709C" w:rsidRPr="007F709C" w:rsidRDefault="007F709C" w:rsidP="007F709C">
            <w:pPr>
              <w:rPr>
                <w:sz w:val="20"/>
                <w:lang w:val="fr-FR"/>
              </w:rPr>
            </w:pPr>
            <w:r w:rsidRPr="007F709C">
              <w:rPr>
                <w:sz w:val="20"/>
                <w:lang w:val="fr-FR"/>
              </w:rPr>
              <w:t>GrN-19.660</w:t>
            </w:r>
          </w:p>
        </w:tc>
        <w:tc>
          <w:tcPr>
            <w:tcW w:w="1420" w:type="dxa"/>
            <w:shd w:val="clear" w:color="auto" w:fill="auto"/>
            <w:noWrap/>
            <w:vAlign w:val="bottom"/>
            <w:hideMark/>
          </w:tcPr>
          <w:p w14:paraId="1162C758" w14:textId="77777777" w:rsidR="007F709C" w:rsidRPr="007F709C" w:rsidRDefault="007F709C" w:rsidP="007F709C">
            <w:pPr>
              <w:rPr>
                <w:sz w:val="20"/>
                <w:lang w:val="fr-FR"/>
              </w:rPr>
            </w:pPr>
            <w:r w:rsidRPr="007F709C">
              <w:rPr>
                <w:sz w:val="20"/>
                <w:lang w:val="fr-FR"/>
              </w:rPr>
              <w:t>Madera carb.</w:t>
            </w:r>
          </w:p>
        </w:tc>
        <w:tc>
          <w:tcPr>
            <w:tcW w:w="1460" w:type="dxa"/>
            <w:shd w:val="clear" w:color="auto" w:fill="auto"/>
            <w:noWrap/>
            <w:vAlign w:val="bottom"/>
            <w:hideMark/>
          </w:tcPr>
          <w:p w14:paraId="1586272E" w14:textId="77777777" w:rsidR="007F709C" w:rsidRPr="007F709C" w:rsidRDefault="007F709C" w:rsidP="007F709C">
            <w:pPr>
              <w:rPr>
                <w:sz w:val="20"/>
                <w:lang w:val="fr-FR"/>
              </w:rPr>
            </w:pPr>
            <w:r w:rsidRPr="007F709C">
              <w:rPr>
                <w:sz w:val="20"/>
                <w:lang w:val="fr-FR"/>
              </w:rPr>
              <w:t>Asent. Nivel 3</w:t>
            </w:r>
          </w:p>
        </w:tc>
        <w:tc>
          <w:tcPr>
            <w:tcW w:w="1112" w:type="dxa"/>
            <w:shd w:val="clear" w:color="auto" w:fill="auto"/>
            <w:noWrap/>
            <w:vAlign w:val="bottom"/>
            <w:hideMark/>
          </w:tcPr>
          <w:p w14:paraId="5699C9A1" w14:textId="77777777" w:rsidR="007F709C" w:rsidRPr="007F709C" w:rsidRDefault="007F709C" w:rsidP="007F709C">
            <w:pPr>
              <w:rPr>
                <w:sz w:val="20"/>
                <w:lang w:val="fr-FR"/>
              </w:rPr>
            </w:pPr>
            <w:r w:rsidRPr="007F709C">
              <w:rPr>
                <w:sz w:val="20"/>
                <w:lang w:val="fr-FR"/>
              </w:rPr>
              <w:t>2805±15</w:t>
            </w:r>
          </w:p>
        </w:tc>
        <w:tc>
          <w:tcPr>
            <w:tcW w:w="1040" w:type="dxa"/>
            <w:shd w:val="clear" w:color="auto" w:fill="auto"/>
            <w:noWrap/>
            <w:vAlign w:val="bottom"/>
            <w:hideMark/>
          </w:tcPr>
          <w:p w14:paraId="64D90EFC" w14:textId="77777777" w:rsidR="007F709C" w:rsidRPr="007F709C" w:rsidRDefault="007F709C" w:rsidP="007F709C">
            <w:pPr>
              <w:rPr>
                <w:sz w:val="20"/>
                <w:lang w:val="fr-FR"/>
              </w:rPr>
            </w:pPr>
            <w:r w:rsidRPr="007F709C">
              <w:rPr>
                <w:sz w:val="20"/>
                <w:lang w:val="fr-FR"/>
              </w:rPr>
              <w:t>979-923</w:t>
            </w:r>
          </w:p>
        </w:tc>
        <w:tc>
          <w:tcPr>
            <w:tcW w:w="1040" w:type="dxa"/>
            <w:shd w:val="clear" w:color="auto" w:fill="auto"/>
            <w:noWrap/>
            <w:vAlign w:val="bottom"/>
            <w:hideMark/>
          </w:tcPr>
          <w:p w14:paraId="7620D028" w14:textId="77777777" w:rsidR="007F709C" w:rsidRPr="007F709C" w:rsidRDefault="007F709C" w:rsidP="007F709C">
            <w:pPr>
              <w:rPr>
                <w:sz w:val="20"/>
                <w:lang w:val="fr-FR"/>
              </w:rPr>
            </w:pPr>
            <w:r w:rsidRPr="007F709C">
              <w:rPr>
                <w:sz w:val="20"/>
                <w:lang w:val="fr-FR"/>
              </w:rPr>
              <w:t>1004-913</w:t>
            </w:r>
          </w:p>
        </w:tc>
        <w:tc>
          <w:tcPr>
            <w:tcW w:w="2385" w:type="dxa"/>
            <w:shd w:val="clear" w:color="auto" w:fill="auto"/>
            <w:noWrap/>
            <w:vAlign w:val="bottom"/>
            <w:hideMark/>
          </w:tcPr>
          <w:p w14:paraId="63DE7CF9" w14:textId="77777777" w:rsidR="007F709C" w:rsidRPr="007F709C" w:rsidRDefault="007F709C" w:rsidP="007F709C">
            <w:pPr>
              <w:rPr>
                <w:sz w:val="20"/>
                <w:lang w:val="fr-FR"/>
              </w:rPr>
            </w:pPr>
            <w:r w:rsidRPr="007F709C">
              <w:rPr>
                <w:sz w:val="20"/>
                <w:lang w:val="fr-FR"/>
              </w:rPr>
              <w:t>Vilaça 1995: 161-162, 374</w:t>
            </w:r>
          </w:p>
        </w:tc>
      </w:tr>
    </w:tbl>
    <w:p w14:paraId="220D2224" w14:textId="77777777" w:rsidR="007F709C" w:rsidRPr="007F709C" w:rsidRDefault="007F709C" w:rsidP="007F709C">
      <w:pPr>
        <w:rPr>
          <w:lang w:val="fr-FR"/>
        </w:rPr>
      </w:pPr>
      <w:r w:rsidRPr="007F709C">
        <w:rPr>
          <w:lang w:val="fr-FR"/>
        </w:rPr>
        <w:t>(BIB 2187 tab. 1)</w:t>
      </w:r>
    </w:p>
    <w:p w14:paraId="6CE378FF" w14:textId="77777777" w:rsidR="007F709C" w:rsidRPr="0032190F" w:rsidRDefault="007F709C" w:rsidP="00242C0F">
      <w:pPr>
        <w:rPr>
          <w:lang w:val="fr-FR"/>
        </w:rPr>
      </w:pPr>
    </w:p>
    <w:p w14:paraId="6DA5B822" w14:textId="77777777" w:rsidR="002F6F8E" w:rsidRPr="0032190F" w:rsidRDefault="002F6F8E" w:rsidP="00242C0F">
      <w:pPr>
        <w:rPr>
          <w:lang w:val="fr-FR"/>
        </w:rPr>
      </w:pPr>
    </w:p>
    <w:p w14:paraId="0995E6F7" w14:textId="77777777" w:rsidR="00210CC9" w:rsidRPr="00E23E3A" w:rsidRDefault="00210CC9" w:rsidP="00426FF9">
      <w:pPr>
        <w:pStyle w:val="Heading1"/>
      </w:pPr>
      <w:bookmarkStart w:id="1872" w:name="Sit_Teleno"/>
      <w:r w:rsidRPr="00E23E3A">
        <w:lastRenderedPageBreak/>
        <w:t>TELENO</w:t>
      </w:r>
    </w:p>
    <w:bookmarkEnd w:id="1872"/>
    <w:p w14:paraId="56CA59E3" w14:textId="77777777" w:rsidR="00210CC9" w:rsidRPr="00210CC9" w:rsidRDefault="00210CC9" w:rsidP="00242C0F">
      <w:pPr>
        <w:rPr>
          <w:lang w:val="en-GB"/>
        </w:rPr>
      </w:pPr>
    </w:p>
    <w:p w14:paraId="2BE7303C" w14:textId="1ECBFB61" w:rsidR="00210CC9" w:rsidRDefault="00210CC9" w:rsidP="00932DA8">
      <w:pPr>
        <w:jc w:val="both"/>
        <w:rPr>
          <w:iCs/>
          <w:lang w:val="en-GB"/>
        </w:rPr>
      </w:pPr>
      <w:r w:rsidRPr="00B53EE0">
        <w:rPr>
          <w:i/>
          <w:iCs/>
          <w:lang w:val="en-GB"/>
        </w:rPr>
        <w:t>Teleno Mountain (Maragatería, León – E</w:t>
      </w:r>
      <w:r>
        <w:rPr>
          <w:i/>
          <w:iCs/>
          <w:lang w:val="en-GB"/>
        </w:rPr>
        <w:t>spagne</w:t>
      </w:r>
      <w:r w:rsidRPr="00B53EE0">
        <w:rPr>
          <w:i/>
          <w:iCs/>
          <w:lang w:val="en-GB"/>
        </w:rPr>
        <w:t xml:space="preserve">) inthe Spanish meseta seem to be very relevant: there </w:t>
      </w:r>
      <w:hyperlink r:id="rId4270" w:anchor="Cul_Art__Cups_Rings" w:history="1">
        <w:r w:rsidRPr="00210CC9">
          <w:rPr>
            <w:rStyle w:val="Hyperlink"/>
            <w:i/>
            <w:iCs/>
            <w:lang w:val="en-GB"/>
          </w:rPr>
          <w:t>cup-and-rings</w:t>
        </w:r>
      </w:hyperlink>
      <w:r w:rsidRPr="00B53EE0">
        <w:rPr>
          <w:i/>
          <w:iCs/>
          <w:lang w:val="en-GB"/>
        </w:rPr>
        <w:t xml:space="preserve"> patterns are covered, i.e.superimposed, by cup-marks connected by channels. In the case of Teleno concentric circlesand labyrinths also appear much more faded than cup-marks, which clearly cut them.</w:t>
      </w:r>
    </w:p>
    <w:p w14:paraId="5F322E4F" w14:textId="77777777" w:rsidR="00340142" w:rsidRDefault="00340142" w:rsidP="00932DA8">
      <w:pPr>
        <w:jc w:val="both"/>
        <w:rPr>
          <w:iCs/>
          <w:lang w:val="en-GB"/>
        </w:rPr>
      </w:pPr>
    </w:p>
    <w:p w14:paraId="2327759A" w14:textId="77777777" w:rsidR="00340142" w:rsidRPr="00426FF9" w:rsidRDefault="00340142" w:rsidP="00426FF9">
      <w:pPr>
        <w:pStyle w:val="Heading1"/>
        <w:rPr>
          <w:lang w:val="es-ES"/>
        </w:rPr>
      </w:pPr>
      <w:bookmarkStart w:id="1873" w:name="Sit_Lagoa_Fentans"/>
      <w:r w:rsidRPr="00426FF9">
        <w:rPr>
          <w:lang w:val="es-ES"/>
        </w:rPr>
        <w:t>LAGOA-FENTANS</w:t>
      </w:r>
    </w:p>
    <w:bookmarkEnd w:id="1873"/>
    <w:p w14:paraId="3BD753D0" w14:textId="77777777" w:rsidR="00340142" w:rsidRDefault="00340142" w:rsidP="00932DA8">
      <w:pPr>
        <w:jc w:val="both"/>
        <w:rPr>
          <w:sz w:val="20"/>
          <w:lang w:val="es-ES"/>
        </w:rPr>
      </w:pPr>
      <w:r w:rsidRPr="00340142">
        <w:rPr>
          <w:sz w:val="20"/>
          <w:lang w:val="es-ES"/>
        </w:rPr>
        <w:t>Chan da Lagoa-Fentáns, Aire de Chan da Lagoa-Fentans</w:t>
      </w:r>
    </w:p>
    <w:p w14:paraId="4EB71540" w14:textId="77777777" w:rsidR="00340142" w:rsidRDefault="00340142" w:rsidP="00932DA8">
      <w:pPr>
        <w:jc w:val="both"/>
        <w:rPr>
          <w:sz w:val="20"/>
          <w:lang w:val="es-ES"/>
        </w:rPr>
      </w:pPr>
    </w:p>
    <w:p w14:paraId="60B7050D" w14:textId="4B4694B9" w:rsidR="00340142" w:rsidRDefault="00340142" w:rsidP="00340142">
      <w:pPr>
        <w:jc w:val="both"/>
        <w:rPr>
          <w:lang w:val="fr-FR"/>
        </w:rPr>
      </w:pPr>
      <w:r w:rsidRPr="00340142">
        <w:rPr>
          <w:lang w:val="fr-FR"/>
        </w:rPr>
        <w:t xml:space="preserve">Cette aire regroupe </w:t>
      </w:r>
      <w:hyperlink r:id="rId4271" w:anchor="Sit_Lagoa" w:history="1">
        <w:r w:rsidRPr="00340142">
          <w:rPr>
            <w:rStyle w:val="Hyperlink"/>
            <w:lang w:val="fr-FR"/>
          </w:rPr>
          <w:t>Lagoa</w:t>
        </w:r>
      </w:hyperlink>
      <w:r w:rsidRPr="00340142">
        <w:rPr>
          <w:lang w:val="fr-FR"/>
        </w:rPr>
        <w:t>, .</w:t>
      </w:r>
      <w:r>
        <w:rPr>
          <w:lang w:val="fr-FR"/>
        </w:rPr>
        <w:t xml:space="preserve">.. </w:t>
      </w:r>
      <w:r w:rsidRPr="00340142">
        <w:rPr>
          <w:lang w:val="fr-FR"/>
        </w:rPr>
        <w:t xml:space="preserve"> </w:t>
      </w:r>
      <w:hyperlink r:id="rId4272" w:anchor="Cul_Galice" w:history="1">
        <w:r w:rsidRPr="0032190F">
          <w:rPr>
            <w:rStyle w:val="Hyperlink"/>
            <w:lang w:val="fr-FR"/>
          </w:rPr>
          <w:t>gr</w:t>
        </w:r>
        <w:r>
          <w:rPr>
            <w:rStyle w:val="Hyperlink"/>
            <w:lang w:val="fr-FR"/>
          </w:rPr>
          <w:t>.</w:t>
        </w:r>
        <w:r w:rsidRPr="0032190F">
          <w:rPr>
            <w:rStyle w:val="Hyperlink"/>
            <w:lang w:val="fr-FR"/>
          </w:rPr>
          <w:t xml:space="preserve"> de Galice</w:t>
        </w:r>
      </w:hyperlink>
      <w:r w:rsidRPr="00340142">
        <w:rPr>
          <w:lang w:val="fr-FR"/>
        </w:rPr>
        <w:t xml:space="preserve"> (BIB 3011)</w:t>
      </w:r>
      <w:r>
        <w:rPr>
          <w:lang w:val="fr-FR"/>
        </w:rPr>
        <w:t xml:space="preserve"> C'est une plaine avec des patures de montagne et des zones humides à la confluence de zone de mouvement (</w:t>
      </w:r>
      <w:r w:rsidRPr="00340142">
        <w:rPr>
          <w:i/>
          <w:lang w:val="fr-FR"/>
        </w:rPr>
        <w:t>line of movements</w:t>
      </w:r>
      <w:r>
        <w:rPr>
          <w:lang w:val="fr-FR"/>
        </w:rPr>
        <w:t xml:space="preserve">). 7 secteurs qui forment un tout consistant </w:t>
      </w:r>
      <w:r w:rsidRPr="00340142">
        <w:rPr>
          <w:lang w:val="fr-FR"/>
        </w:rPr>
        <w:t>(BIB 3011)</w:t>
      </w:r>
      <w:r>
        <w:rPr>
          <w:lang w:val="fr-FR"/>
        </w:rPr>
        <w:t xml:space="preserve"> Principalement des représentations de cerfs </w:t>
      </w:r>
      <w:r w:rsidRPr="00340142">
        <w:rPr>
          <w:lang w:val="fr-FR"/>
        </w:rPr>
        <w:t>(BIB 3011)</w:t>
      </w:r>
      <w:r>
        <w:rPr>
          <w:lang w:val="fr-FR"/>
        </w:rPr>
        <w:t xml:space="preserve"> 2 principaux secteurs: </w:t>
      </w:r>
      <w:hyperlink r:id="rId4273" w:anchor="Sit_Lagoa" w:history="1">
        <w:r w:rsidRPr="00340142">
          <w:rPr>
            <w:rStyle w:val="Hyperlink"/>
            <w:lang w:val="fr-FR"/>
          </w:rPr>
          <w:t>Lagoa</w:t>
        </w:r>
      </w:hyperlink>
      <w:r w:rsidRPr="00340142">
        <w:rPr>
          <w:lang w:val="fr-FR"/>
        </w:rPr>
        <w:t xml:space="preserve"> (en haut), </w:t>
      </w:r>
      <w:hyperlink r:id="rId4274" w:anchor="Sit_Pedra_Ferraduras" w:history="1">
        <w:r w:rsidRPr="006529B2">
          <w:rPr>
            <w:rStyle w:val="Hyperlink"/>
            <w:lang w:val="fr-FR"/>
          </w:rPr>
          <w:t>Pedra das Ferraduras</w:t>
        </w:r>
      </w:hyperlink>
      <w:r w:rsidRPr="00340142">
        <w:rPr>
          <w:lang w:val="fr-FR"/>
        </w:rPr>
        <w:t xml:space="preserve"> (en bas) (BIB 3011)</w:t>
      </w:r>
      <w:r>
        <w:rPr>
          <w:lang w:val="fr-FR"/>
        </w:rPr>
        <w:t xml:space="preserve"> Les panneaux les plus complexes sont à Fentans avec des scènes de chasse et quelques armes (BIB 3011) Les secteurs s'organisent autours de 2 zones humides de plaines (BIB 3011)</w:t>
      </w:r>
    </w:p>
    <w:p w14:paraId="6849A487" w14:textId="77777777" w:rsidR="00340142" w:rsidRDefault="00340142" w:rsidP="00932DA8">
      <w:pPr>
        <w:jc w:val="both"/>
        <w:rPr>
          <w:lang w:val="fr-FR"/>
        </w:rPr>
      </w:pPr>
    </w:p>
    <w:p w14:paraId="6C39C2F4" w14:textId="77777777" w:rsidR="005371E9" w:rsidRDefault="005371E9" w:rsidP="00426FF9">
      <w:pPr>
        <w:pStyle w:val="Heading1"/>
      </w:pPr>
      <w:bookmarkStart w:id="1874" w:name="Sit_Borna"/>
      <w:r>
        <w:t>BORNA</w:t>
      </w:r>
    </w:p>
    <w:bookmarkEnd w:id="1874"/>
    <w:p w14:paraId="7EF90AC4" w14:textId="77777777" w:rsidR="005371E9" w:rsidRDefault="005371E9" w:rsidP="00932DA8">
      <w:pPr>
        <w:jc w:val="both"/>
        <w:rPr>
          <w:lang w:val="fr-FR"/>
        </w:rPr>
      </w:pPr>
    </w:p>
    <w:p w14:paraId="331EF26C" w14:textId="257F9F16" w:rsidR="005371E9" w:rsidRPr="005371E9" w:rsidRDefault="005371E9" w:rsidP="005371E9">
      <w:pPr>
        <w:rPr>
          <w:lang w:val="fr-FR"/>
        </w:rPr>
      </w:pPr>
      <w:r>
        <w:rPr>
          <w:lang w:val="fr-FR"/>
        </w:rPr>
        <w:t xml:space="preserve">Borna, Meira, Ponteverda, representation de </w:t>
      </w:r>
      <w:hyperlink r:id="rId4275" w:anchor="Cul_Art_TAC_T_t_barque" w:history="1">
        <w:r w:rsidRPr="005371E9">
          <w:rPr>
            <w:rStyle w:val="Hyperlink"/>
            <w:lang w:val="fr-FR"/>
          </w:rPr>
          <w:t>bateau</w:t>
        </w:r>
      </w:hyperlink>
      <w:r>
        <w:rPr>
          <w:lang w:val="fr-FR"/>
        </w:rPr>
        <w:t xml:space="preserve"> </w:t>
      </w:r>
      <w:r w:rsidRPr="005371E9">
        <w:rPr>
          <w:lang w:val="fr-FR"/>
        </w:rPr>
        <w:t>(BIB 3023)(BIB 3031)</w:t>
      </w:r>
      <w:r>
        <w:rPr>
          <w:lang w:val="fr-FR"/>
        </w:rPr>
        <w:t xml:space="preserve"> très schématique (SS BIB)</w:t>
      </w:r>
    </w:p>
    <w:p w14:paraId="4546DE65" w14:textId="77777777" w:rsidR="00210CC9" w:rsidRPr="00340142" w:rsidRDefault="00210CC9" w:rsidP="00242C0F">
      <w:pPr>
        <w:rPr>
          <w:lang w:val="fr-FR"/>
        </w:rPr>
      </w:pPr>
    </w:p>
    <w:p w14:paraId="4ACE9545" w14:textId="77777777" w:rsidR="00EA296E" w:rsidRPr="00426FF9" w:rsidRDefault="00EA296E" w:rsidP="00426FF9">
      <w:pPr>
        <w:pStyle w:val="Heading1"/>
        <w:rPr>
          <w:lang w:val="es-ES"/>
        </w:rPr>
      </w:pPr>
      <w:bookmarkStart w:id="1875" w:name="Sit_Poza_Lagoa"/>
      <w:bookmarkStart w:id="1876" w:name="Sit_Lagoa"/>
      <w:r w:rsidRPr="00426FF9">
        <w:rPr>
          <w:lang w:val="es-ES"/>
        </w:rPr>
        <w:t>LAGOA</w:t>
      </w:r>
    </w:p>
    <w:bookmarkEnd w:id="1875"/>
    <w:bookmarkEnd w:id="1876"/>
    <w:p w14:paraId="724143F7" w14:textId="77777777" w:rsidR="00EA296E" w:rsidRPr="004219DD" w:rsidRDefault="00201773" w:rsidP="00242C0F">
      <w:pPr>
        <w:rPr>
          <w:sz w:val="20"/>
          <w:lang w:val="es-ES"/>
        </w:rPr>
      </w:pPr>
      <w:r w:rsidRPr="004219DD">
        <w:rPr>
          <w:sz w:val="20"/>
          <w:lang w:val="es-ES"/>
        </w:rPr>
        <w:t>Chán de Lagoa, Poza da Lagoa</w:t>
      </w:r>
      <w:r w:rsidR="00F06B4A" w:rsidRPr="004219DD">
        <w:rPr>
          <w:sz w:val="20"/>
          <w:lang w:val="es-ES"/>
        </w:rPr>
        <w:t>, Chan da Lagoa</w:t>
      </w:r>
    </w:p>
    <w:p w14:paraId="4CD95B02" w14:textId="77777777" w:rsidR="00201773" w:rsidRPr="004219DD" w:rsidRDefault="00201773" w:rsidP="00242C0F">
      <w:pPr>
        <w:rPr>
          <w:lang w:val="es-ES"/>
        </w:rPr>
      </w:pPr>
    </w:p>
    <w:p w14:paraId="4985345E" w14:textId="76645823" w:rsidR="00340142" w:rsidRDefault="00340142" w:rsidP="00340142">
      <w:pPr>
        <w:rPr>
          <w:lang w:val="fr-FR"/>
        </w:rPr>
      </w:pPr>
      <w:r>
        <w:rPr>
          <w:lang w:val="fr-FR"/>
        </w:rPr>
        <w:t xml:space="preserve">Chan de Lagoa (Pontevedra) </w:t>
      </w:r>
      <w:r w:rsidRPr="00340142">
        <w:rPr>
          <w:lang w:val="fr-FR"/>
        </w:rPr>
        <w:t xml:space="preserve">dans l'aire de </w:t>
      </w:r>
      <w:hyperlink r:id="rId4276" w:anchor="Sit_Lagoa_Fentans" w:history="1">
        <w:r w:rsidRPr="00340142">
          <w:rPr>
            <w:rStyle w:val="Hyperlink"/>
            <w:lang w:val="fr-FR"/>
          </w:rPr>
          <w:t>Chan da Lagoa-Fentans</w:t>
        </w:r>
      </w:hyperlink>
      <w:r w:rsidRPr="00340142">
        <w:rPr>
          <w:lang w:val="fr-FR"/>
        </w:rPr>
        <w:t xml:space="preserve"> (Campo Lameiro) (BIB 3011)</w:t>
      </w:r>
    </w:p>
    <w:p w14:paraId="1636CF6B" w14:textId="77777777" w:rsidR="00740B69" w:rsidRDefault="00740B69" w:rsidP="00340142">
      <w:pPr>
        <w:rPr>
          <w:lang w:val="fr-FR"/>
        </w:rPr>
      </w:pPr>
    </w:p>
    <w:p w14:paraId="4FC00A78" w14:textId="77777777" w:rsidR="00740B69" w:rsidRDefault="00740B69" w:rsidP="00740B69">
      <w:pPr>
        <w:pStyle w:val="Heading2"/>
      </w:pPr>
      <w:r>
        <w:t>Chan de Lagoa 1</w:t>
      </w:r>
    </w:p>
    <w:p w14:paraId="155E8C31" w14:textId="77777777" w:rsidR="00740B69" w:rsidRPr="00340142" w:rsidRDefault="00740B69" w:rsidP="00340142">
      <w:pPr>
        <w:rPr>
          <w:lang w:val="fr-FR"/>
        </w:rPr>
      </w:pPr>
    </w:p>
    <w:p w14:paraId="6734EB2C" w14:textId="5F23D25D" w:rsidR="00740B69" w:rsidRDefault="00EA296E" w:rsidP="00740B69">
      <w:pPr>
        <w:jc w:val="both"/>
        <w:rPr>
          <w:lang w:val="fr-FR"/>
        </w:rPr>
      </w:pPr>
      <w:r w:rsidRPr="0032190F">
        <w:rPr>
          <w:lang w:val="fr-FR"/>
        </w:rPr>
        <w:t xml:space="preserve">Stèle </w:t>
      </w:r>
      <w:r w:rsidR="00740B69">
        <w:rPr>
          <w:lang w:val="fr-FR"/>
        </w:rPr>
        <w:t xml:space="preserve">[?] </w:t>
      </w:r>
      <w:r w:rsidRPr="0032190F">
        <w:rPr>
          <w:lang w:val="fr-FR"/>
        </w:rPr>
        <w:t xml:space="preserve">du </w:t>
      </w:r>
      <w:hyperlink r:id="rId4277" w:anchor="Cul_Galice" w:history="1">
        <w:r w:rsidRPr="0032190F">
          <w:rPr>
            <w:rStyle w:val="Hyperlink"/>
            <w:lang w:val="fr-FR"/>
          </w:rPr>
          <w:t>gr</w:t>
        </w:r>
        <w:r w:rsidR="00201773">
          <w:rPr>
            <w:rStyle w:val="Hyperlink"/>
            <w:lang w:val="fr-FR"/>
          </w:rPr>
          <w:t>.</w:t>
        </w:r>
        <w:r w:rsidRPr="0032190F">
          <w:rPr>
            <w:rStyle w:val="Hyperlink"/>
            <w:lang w:val="fr-FR"/>
          </w:rPr>
          <w:t xml:space="preserve"> de Galice</w:t>
        </w:r>
      </w:hyperlink>
      <w:r w:rsidR="00210CC9" w:rsidRPr="0032190F">
        <w:rPr>
          <w:lang w:val="fr-FR"/>
        </w:rPr>
        <w:t xml:space="preserve"> </w:t>
      </w:r>
      <w:r w:rsidR="005F0F6C" w:rsidRPr="0032190F">
        <w:rPr>
          <w:lang w:val="fr-FR"/>
        </w:rPr>
        <w:t>attribué au Bronze ancien (</w:t>
      </w:r>
      <w:r w:rsidR="0031529C" w:rsidRPr="0032190F">
        <w:rPr>
          <w:lang w:val="fr-FR"/>
        </w:rPr>
        <w:t>BIB 1394</w:t>
      </w:r>
      <w:r w:rsidR="005F0F6C" w:rsidRPr="0032190F">
        <w:rPr>
          <w:lang w:val="fr-FR"/>
        </w:rPr>
        <w:t>)</w:t>
      </w:r>
      <w:r w:rsidRPr="0032190F">
        <w:rPr>
          <w:lang w:val="fr-FR"/>
        </w:rPr>
        <w:t xml:space="preserve">. Elle représente : </w:t>
      </w:r>
      <w:r w:rsidR="00201773">
        <w:rPr>
          <w:lang w:val="fr-FR"/>
        </w:rPr>
        <w:t>3</w:t>
      </w:r>
      <w:r w:rsidRPr="0032190F">
        <w:rPr>
          <w:lang w:val="fr-FR"/>
        </w:rPr>
        <w:t xml:space="preserve"> hallebardes, </w:t>
      </w:r>
      <w:r w:rsidR="00201773">
        <w:rPr>
          <w:lang w:val="fr-FR"/>
        </w:rPr>
        <w:t>2</w:t>
      </w:r>
      <w:r w:rsidRPr="0032190F">
        <w:rPr>
          <w:lang w:val="fr-FR"/>
        </w:rPr>
        <w:t xml:space="preserve"> poignards, un signe en U, d’autres formes indéterminées (BIB 1394 fig. 8.2a).</w:t>
      </w:r>
      <w:r w:rsidR="00201773">
        <w:rPr>
          <w:lang w:val="fr-FR"/>
        </w:rPr>
        <w:t xml:space="preserve"> </w:t>
      </w:r>
      <w:r w:rsidR="00201773" w:rsidRPr="00201773">
        <w:rPr>
          <w:lang w:val="fr-FR"/>
        </w:rPr>
        <w:t xml:space="preserve">gr. </w:t>
      </w:r>
      <w:hyperlink r:id="rId4278" w:anchor="Cul_API_aclasser" w:history="1">
        <w:r w:rsidR="00201773" w:rsidRPr="00201773">
          <w:rPr>
            <w:rStyle w:val="Hyperlink"/>
            <w:lang w:val="fr-FR"/>
          </w:rPr>
          <w:t>Aclasser</w:t>
        </w:r>
      </w:hyperlink>
      <w:r w:rsidR="00201773" w:rsidRPr="00201773">
        <w:rPr>
          <w:lang w:val="fr-FR"/>
        </w:rPr>
        <w:t xml:space="preserve"> (SS BIB)</w:t>
      </w:r>
      <w:r w:rsidR="00340142">
        <w:rPr>
          <w:lang w:val="fr-FR"/>
        </w:rPr>
        <w:t xml:space="preserve"> </w:t>
      </w:r>
      <w:r w:rsidR="00740B69">
        <w:rPr>
          <w:lang w:val="fr-FR"/>
        </w:rPr>
        <w:t>R</w:t>
      </w:r>
      <w:r w:rsidR="00740B69" w:rsidRPr="00854E5F">
        <w:rPr>
          <w:lang w:val="fr-FR"/>
        </w:rPr>
        <w:t>eprésentation d'armes</w:t>
      </w:r>
      <w:r w:rsidR="00740B69">
        <w:rPr>
          <w:lang w:val="fr-FR"/>
        </w:rPr>
        <w:t xml:space="preserve"> </w:t>
      </w:r>
      <w:r w:rsidR="00740B69" w:rsidRPr="00854E5F">
        <w:rPr>
          <w:lang w:val="fr-FR"/>
        </w:rPr>
        <w:t>(BIB 2395 p. 184)</w:t>
      </w:r>
    </w:p>
    <w:p w14:paraId="742ED9BD" w14:textId="77777777" w:rsidR="00EA296E" w:rsidRDefault="00EA296E" w:rsidP="0061147A">
      <w:pPr>
        <w:jc w:val="both"/>
        <w:rPr>
          <w:lang w:val="fr-FR"/>
        </w:rPr>
      </w:pPr>
    </w:p>
    <w:p w14:paraId="446410EF" w14:textId="77777777" w:rsidR="006529B2" w:rsidRDefault="006529B2" w:rsidP="00242C0F">
      <w:pPr>
        <w:rPr>
          <w:lang w:val="fr-FR"/>
        </w:rPr>
      </w:pPr>
    </w:p>
    <w:p w14:paraId="4DEA829B" w14:textId="77777777" w:rsidR="006529B2" w:rsidRDefault="006529B2" w:rsidP="00242C0F">
      <w:pPr>
        <w:rPr>
          <w:lang w:val="fr-FR"/>
        </w:rPr>
      </w:pPr>
      <w:r>
        <w:rPr>
          <w:lang w:val="fr-FR"/>
        </w:rPr>
        <w:t>Lié à une zone humide (</w:t>
      </w:r>
      <w:r w:rsidRPr="006529B2">
        <w:rPr>
          <w:i/>
          <w:lang w:val="fr-FR"/>
        </w:rPr>
        <w:t>peat bog</w:t>
      </w:r>
      <w:r>
        <w:rPr>
          <w:lang w:val="fr-FR"/>
        </w:rPr>
        <w:t>) (BIB 2987)</w:t>
      </w:r>
    </w:p>
    <w:p w14:paraId="38A14FB9" w14:textId="77777777" w:rsidR="006529B2" w:rsidRPr="0032190F" w:rsidRDefault="006529B2" w:rsidP="00242C0F">
      <w:pPr>
        <w:rPr>
          <w:lang w:val="fr-FR"/>
        </w:rPr>
      </w:pPr>
    </w:p>
    <w:p w14:paraId="1F7C36C3" w14:textId="77777777" w:rsidR="00F06B4A" w:rsidRDefault="00F06B4A" w:rsidP="00854E5F">
      <w:pPr>
        <w:rPr>
          <w:lang w:val="fr-FR"/>
        </w:rPr>
      </w:pPr>
    </w:p>
    <w:p w14:paraId="7B4DA669" w14:textId="77777777" w:rsidR="00740B69" w:rsidRDefault="00740B69" w:rsidP="00740B69">
      <w:pPr>
        <w:pStyle w:val="Heading2"/>
      </w:pPr>
      <w:r>
        <w:t>Chan de Lagoa 2</w:t>
      </w:r>
    </w:p>
    <w:p w14:paraId="6CF60699" w14:textId="77777777" w:rsidR="00740B69" w:rsidRDefault="00740B69" w:rsidP="00854E5F">
      <w:pPr>
        <w:rPr>
          <w:lang w:val="fr-FR"/>
        </w:rPr>
      </w:pPr>
    </w:p>
    <w:p w14:paraId="3568108C" w14:textId="729893B0" w:rsidR="00340142" w:rsidRDefault="00F06B4A" w:rsidP="00F06B4A">
      <w:pPr>
        <w:rPr>
          <w:lang w:val="fr-FR"/>
        </w:rPr>
      </w:pPr>
      <w:r w:rsidRPr="00F06B4A">
        <w:rPr>
          <w:lang w:val="fr-FR"/>
        </w:rPr>
        <w:t>Chan da Lagoa 2</w:t>
      </w:r>
      <w:r w:rsidR="00340142">
        <w:rPr>
          <w:lang w:val="fr-FR"/>
        </w:rPr>
        <w:t xml:space="preserve"> (Fentans, Campo Lameiro)</w:t>
      </w:r>
      <w:r w:rsidRPr="00F06B4A">
        <w:rPr>
          <w:lang w:val="fr-FR"/>
        </w:rPr>
        <w:t xml:space="preserve">: </w:t>
      </w:r>
      <w:hyperlink r:id="rId4279" w:anchor="Cul_Galice" w:history="1">
        <w:r w:rsidRPr="00F06B4A">
          <w:rPr>
            <w:rStyle w:val="Hyperlink"/>
            <w:lang w:val="fr-FR"/>
          </w:rPr>
          <w:t>gr. de Galice</w:t>
        </w:r>
      </w:hyperlink>
      <w:r w:rsidRPr="00F06B4A">
        <w:rPr>
          <w:lang w:val="fr-FR"/>
        </w:rPr>
        <w:t xml:space="preserve">, </w:t>
      </w:r>
      <w:hyperlink r:id="rId4280" w:anchor="Cul_Galice_TAC_c__complexe" w:history="1">
        <w:r w:rsidRPr="00F06B4A">
          <w:rPr>
            <w:rStyle w:val="Hyperlink"/>
            <w:lang w:val="fr-FR"/>
          </w:rPr>
          <w:t>scène complexe</w:t>
        </w:r>
      </w:hyperlink>
      <w:r w:rsidRPr="00F06B4A">
        <w:rPr>
          <w:lang w:val="fr-FR"/>
        </w:rPr>
        <w:t xml:space="preserve">: </w:t>
      </w:r>
      <w:hyperlink r:id="rId4281" w:anchor="Cul_Galice_TAC_a_cheval_x_personnage" w:history="1">
        <w:r w:rsidRPr="00F06B4A">
          <w:rPr>
            <w:rStyle w:val="Hyperlink"/>
            <w:lang w:val="fr-FR"/>
          </w:rPr>
          <w:t>équitation</w:t>
        </w:r>
      </w:hyperlink>
      <w:r w:rsidRPr="00F06B4A">
        <w:rPr>
          <w:lang w:val="fr-FR"/>
        </w:rPr>
        <w:t xml:space="preserve">, </w:t>
      </w:r>
      <w:hyperlink r:id="rId4282" w:anchor="Cul_Galice_TAC_T_z_cerf" w:history="1">
        <w:r w:rsidRPr="00F06B4A">
          <w:rPr>
            <w:rStyle w:val="Hyperlink"/>
            <w:lang w:val="fr-FR"/>
          </w:rPr>
          <w:t>cerfs</w:t>
        </w:r>
      </w:hyperlink>
      <w:r w:rsidRPr="00F06B4A">
        <w:rPr>
          <w:lang w:val="fr-FR"/>
        </w:rPr>
        <w:t xml:space="preserve"> orientés vers la </w:t>
      </w:r>
      <w:hyperlink r:id="rId4283" w:anchor="Cul_Galice_TAC_T_z_cerf_orient_gauche" w:history="1">
        <w:r w:rsidRPr="00F06B4A">
          <w:rPr>
            <w:rStyle w:val="Hyperlink"/>
            <w:lang w:val="fr-FR"/>
          </w:rPr>
          <w:t>gauche</w:t>
        </w:r>
      </w:hyperlink>
      <w:r w:rsidRPr="00F06B4A">
        <w:rPr>
          <w:lang w:val="fr-FR"/>
        </w:rPr>
        <w:t xml:space="preserve"> (BIB 3011)</w:t>
      </w:r>
      <w:r w:rsidR="00740B69" w:rsidRPr="00740B69">
        <w:rPr>
          <w:lang w:val="fr-FR"/>
        </w:rPr>
        <w:t xml:space="preserve"> </w:t>
      </w:r>
      <w:r w:rsidR="00740B69">
        <w:rPr>
          <w:lang w:val="fr-FR"/>
        </w:rPr>
        <w:t xml:space="preserve">Les représentations d' </w:t>
      </w:r>
      <w:hyperlink r:id="rId4284" w:anchor="Cul_Galice_TAC_a_cheval_x_personnage" w:history="1">
        <w:r w:rsidR="00740B69" w:rsidRPr="00F06B4A">
          <w:rPr>
            <w:rStyle w:val="Hyperlink"/>
            <w:lang w:val="fr-FR"/>
          </w:rPr>
          <w:t>équitation</w:t>
        </w:r>
      </w:hyperlink>
      <w:r w:rsidR="00740B69">
        <w:rPr>
          <w:lang w:val="fr-FR"/>
        </w:rPr>
        <w:t xml:space="preserve"> sont périphériques </w:t>
      </w:r>
      <w:r w:rsidR="00740B69" w:rsidRPr="00340142">
        <w:rPr>
          <w:lang w:val="fr-FR"/>
        </w:rPr>
        <w:t>(BIB 3011)</w:t>
      </w:r>
    </w:p>
    <w:p w14:paraId="744F932A" w14:textId="77777777" w:rsidR="00F06B4A" w:rsidRPr="004219DD" w:rsidRDefault="00F06B4A" w:rsidP="00854E5F">
      <w:pPr>
        <w:rPr>
          <w:lang w:val="fr-FR"/>
        </w:rPr>
      </w:pPr>
    </w:p>
    <w:p w14:paraId="2BCD96F7" w14:textId="77777777" w:rsidR="0031529C" w:rsidRPr="004219DD" w:rsidRDefault="0031529C" w:rsidP="00242C0F">
      <w:pPr>
        <w:rPr>
          <w:lang w:val="fr-FR"/>
        </w:rPr>
      </w:pPr>
    </w:p>
    <w:p w14:paraId="09253A01" w14:textId="77777777" w:rsidR="002B5B87" w:rsidRDefault="002B5B87" w:rsidP="00426FF9">
      <w:pPr>
        <w:pStyle w:val="Heading1"/>
      </w:pPr>
      <w:bookmarkStart w:id="1877" w:name="Sit_Pontecaldelas"/>
      <w:r>
        <w:t>PONTECALDELAS</w:t>
      </w:r>
    </w:p>
    <w:bookmarkEnd w:id="1877"/>
    <w:p w14:paraId="742EFBA5" w14:textId="77777777" w:rsidR="002B5B87" w:rsidRDefault="002B5B87" w:rsidP="00242C0F">
      <w:pPr>
        <w:rPr>
          <w:lang w:val="fr-FR"/>
        </w:rPr>
      </w:pPr>
    </w:p>
    <w:p w14:paraId="4978ED7D" w14:textId="25B7B093" w:rsidR="002B5B87" w:rsidRDefault="002B5B87" w:rsidP="00242C0F">
      <w:pPr>
        <w:rPr>
          <w:lang w:val="fr-FR"/>
        </w:rPr>
      </w:pPr>
      <w:r>
        <w:rPr>
          <w:lang w:val="fr-FR"/>
        </w:rPr>
        <w:t>Région pro</w:t>
      </w:r>
      <w:r w:rsidRPr="002B5B87">
        <w:rPr>
          <w:lang w:val="fr-FR"/>
        </w:rPr>
        <w:t>che du rio Verdugo</w:t>
      </w:r>
      <w:r>
        <w:rPr>
          <w:lang w:val="fr-FR"/>
        </w:rPr>
        <w:t xml:space="preserve"> (Galice)</w:t>
      </w:r>
      <w:r w:rsidRPr="002B5B87">
        <w:rPr>
          <w:lang w:val="fr-FR"/>
        </w:rPr>
        <w:t xml:space="preserve">, dans la </w:t>
      </w:r>
      <w:hyperlink r:id="rId4285" w:anchor="Cul_Bisagra" w:history="1">
        <w:r w:rsidRPr="002B5B87">
          <w:rPr>
            <w:rStyle w:val="Hyperlink"/>
            <w:i/>
            <w:lang w:val="fr-FR"/>
          </w:rPr>
          <w:t>zona bisagra</w:t>
        </w:r>
      </w:hyperlink>
      <w:r w:rsidRPr="002B5B87">
        <w:rPr>
          <w:lang w:val="fr-FR"/>
        </w:rPr>
        <w:t>. Concentration typique de scènes de chasse au cerf mâ</w:t>
      </w:r>
      <w:r>
        <w:rPr>
          <w:lang w:val="fr-FR"/>
        </w:rPr>
        <w:t>l</w:t>
      </w:r>
      <w:r w:rsidRPr="002B5B87">
        <w:rPr>
          <w:lang w:val="fr-FR"/>
        </w:rPr>
        <w:t>e (BIB 2700)</w:t>
      </w:r>
    </w:p>
    <w:p w14:paraId="3F3BBAB0" w14:textId="77777777" w:rsidR="002B5B87" w:rsidRDefault="002B5B87" w:rsidP="00242C0F">
      <w:pPr>
        <w:rPr>
          <w:lang w:val="fr-FR"/>
        </w:rPr>
      </w:pPr>
    </w:p>
    <w:p w14:paraId="7175C973" w14:textId="3646D18E" w:rsidR="002B5B87" w:rsidRDefault="002B5B87" w:rsidP="00242C0F">
      <w:pPr>
        <w:rPr>
          <w:lang w:val="es-ES"/>
        </w:rPr>
      </w:pPr>
      <w:r w:rsidRPr="002B5B87">
        <w:rPr>
          <w:lang w:val="es-ES"/>
        </w:rPr>
        <w:t xml:space="preserve">Comprend les sites de: </w:t>
      </w:r>
      <w:hyperlink r:id="rId4286" w:anchor="Sit_Afia_Legons" w:history="1">
        <w:r w:rsidRPr="002B5B87">
          <w:rPr>
            <w:rStyle w:val="Hyperlink"/>
            <w:lang w:val="es-ES"/>
          </w:rPr>
          <w:t>Afia dos Legóns</w:t>
        </w:r>
      </w:hyperlink>
      <w:r w:rsidRPr="002B5B87">
        <w:rPr>
          <w:lang w:val="es-ES"/>
        </w:rPr>
        <w:t xml:space="preserve">, </w:t>
      </w:r>
      <w:hyperlink r:id="rId4287" w:anchor="Sit_Outeiro_Pio" w:history="1">
        <w:r w:rsidRPr="002B5B87">
          <w:rPr>
            <w:rStyle w:val="Hyperlink"/>
            <w:lang w:val="es-ES"/>
          </w:rPr>
          <w:t>Outeicho do Pío</w:t>
        </w:r>
      </w:hyperlink>
      <w:r>
        <w:rPr>
          <w:lang w:val="es-ES"/>
        </w:rPr>
        <w:t>, etc. (BIB 2700)</w:t>
      </w:r>
    </w:p>
    <w:p w14:paraId="4EBE46F9" w14:textId="77777777" w:rsidR="002B5B87" w:rsidRDefault="002B5B87" w:rsidP="00242C0F">
      <w:pPr>
        <w:rPr>
          <w:lang w:val="es-ES"/>
        </w:rPr>
      </w:pPr>
    </w:p>
    <w:p w14:paraId="74B5A495" w14:textId="77777777" w:rsidR="002B5B87" w:rsidRPr="00426FF9" w:rsidRDefault="002B5B87" w:rsidP="00426FF9">
      <w:pPr>
        <w:pStyle w:val="Heading1"/>
        <w:rPr>
          <w:lang w:val="es-ES"/>
        </w:rPr>
      </w:pPr>
      <w:bookmarkStart w:id="1878" w:name="Sit_Afia_Legons"/>
      <w:r w:rsidRPr="00426FF9">
        <w:rPr>
          <w:lang w:val="es-ES"/>
        </w:rPr>
        <w:t>AFIA DOS LEGONS</w:t>
      </w:r>
    </w:p>
    <w:bookmarkEnd w:id="1878"/>
    <w:p w14:paraId="7777D812" w14:textId="77777777" w:rsidR="002B5B87" w:rsidRDefault="002B5B87" w:rsidP="00242C0F">
      <w:pPr>
        <w:rPr>
          <w:lang w:val="es-ES"/>
        </w:rPr>
      </w:pPr>
    </w:p>
    <w:p w14:paraId="4BA912C4" w14:textId="3B72128A" w:rsidR="002B5B87" w:rsidRPr="002B5B87" w:rsidRDefault="002B5B87" w:rsidP="00242C0F">
      <w:pPr>
        <w:rPr>
          <w:lang w:val="fr-FR"/>
        </w:rPr>
      </w:pPr>
      <w:r w:rsidRPr="007D60E4">
        <w:rPr>
          <w:lang w:val="fr-FR"/>
        </w:rPr>
        <w:t xml:space="preserve">Afia dos Legóns, dans la région de </w:t>
      </w:r>
      <w:hyperlink r:id="rId4288" w:anchor="Sit_Pontecaldelas" w:history="1">
        <w:r w:rsidRPr="007D60E4">
          <w:rPr>
            <w:rStyle w:val="Hyperlink"/>
            <w:lang w:val="fr-FR"/>
          </w:rPr>
          <w:t>Pontecaldelas</w:t>
        </w:r>
      </w:hyperlink>
      <w:r w:rsidRPr="007D60E4">
        <w:rPr>
          <w:lang w:val="fr-FR"/>
        </w:rPr>
        <w:t xml:space="preserve">. </w:t>
      </w:r>
      <w:r w:rsidRPr="002B5B87">
        <w:rPr>
          <w:lang w:val="fr-FR"/>
        </w:rPr>
        <w:t>Représentation de cerf de ~2,65 m de haut (BIB 2700)</w:t>
      </w:r>
    </w:p>
    <w:p w14:paraId="3041B628" w14:textId="77777777" w:rsidR="002B5B87" w:rsidRDefault="002B5B87" w:rsidP="00242C0F">
      <w:pPr>
        <w:rPr>
          <w:lang w:val="fr-FR"/>
        </w:rPr>
      </w:pPr>
    </w:p>
    <w:p w14:paraId="63F5E4E9" w14:textId="77777777" w:rsidR="002B5B87" w:rsidRPr="00426FF9" w:rsidRDefault="002B5B87" w:rsidP="00426FF9">
      <w:pPr>
        <w:pStyle w:val="Heading1"/>
        <w:rPr>
          <w:lang w:val="es-ES"/>
        </w:rPr>
      </w:pPr>
      <w:bookmarkStart w:id="1879" w:name="Sit_Outeiro_Pio"/>
      <w:r w:rsidRPr="00426FF9">
        <w:rPr>
          <w:lang w:val="es-ES"/>
        </w:rPr>
        <w:t>OUTEIRO DO PIO</w:t>
      </w:r>
    </w:p>
    <w:bookmarkEnd w:id="1879"/>
    <w:p w14:paraId="6B5BAA50" w14:textId="77777777" w:rsidR="002B5B87" w:rsidRPr="007D60E4" w:rsidRDefault="002B5B87" w:rsidP="00242C0F">
      <w:pPr>
        <w:rPr>
          <w:lang w:val="es-ES"/>
        </w:rPr>
      </w:pPr>
    </w:p>
    <w:p w14:paraId="36A1BFF1" w14:textId="6F889F74" w:rsidR="002B5B87" w:rsidRDefault="002B5B87" w:rsidP="00242C0F">
      <w:pPr>
        <w:rPr>
          <w:lang w:val="fr-FR"/>
        </w:rPr>
      </w:pPr>
      <w:r w:rsidRPr="007D60E4">
        <w:rPr>
          <w:lang w:val="es-ES"/>
        </w:rPr>
        <w:t xml:space="preserve">Outeicho do Pío, dans la région de </w:t>
      </w:r>
      <w:hyperlink r:id="rId4289" w:anchor="Sit_Pontecaldelas" w:history="1">
        <w:r w:rsidRPr="007D60E4">
          <w:rPr>
            <w:rStyle w:val="Hyperlink"/>
            <w:lang w:val="es-ES"/>
          </w:rPr>
          <w:t>Pontecaldelas</w:t>
        </w:r>
      </w:hyperlink>
      <w:r w:rsidRPr="007D60E4">
        <w:rPr>
          <w:lang w:val="es-ES"/>
        </w:rPr>
        <w:t xml:space="preserve">. </w:t>
      </w:r>
      <w:r>
        <w:rPr>
          <w:lang w:val="fr-FR"/>
        </w:rPr>
        <w:t>Représentation de chasse avec équidé (BIB 2700)</w:t>
      </w:r>
    </w:p>
    <w:p w14:paraId="764D4435" w14:textId="77777777" w:rsidR="006529B2" w:rsidRPr="002B5B87" w:rsidRDefault="006529B2" w:rsidP="00242C0F">
      <w:pPr>
        <w:rPr>
          <w:lang w:val="fr-FR"/>
        </w:rPr>
      </w:pPr>
    </w:p>
    <w:p w14:paraId="0D3EA649" w14:textId="77777777" w:rsidR="002B5B87" w:rsidRPr="002B5B87" w:rsidRDefault="002B5B87" w:rsidP="00242C0F">
      <w:pPr>
        <w:rPr>
          <w:lang w:val="fr-FR"/>
        </w:rPr>
      </w:pPr>
    </w:p>
    <w:p w14:paraId="377DE9E7" w14:textId="77777777" w:rsidR="0031529C" w:rsidRPr="007D60E4" w:rsidRDefault="0031529C" w:rsidP="00426FF9">
      <w:pPr>
        <w:pStyle w:val="Heading1"/>
      </w:pPr>
      <w:bookmarkStart w:id="1880" w:name="Sit_Auga_Laxe"/>
      <w:r w:rsidRPr="007D60E4">
        <w:t>AUGA DA LAXE</w:t>
      </w:r>
    </w:p>
    <w:bookmarkEnd w:id="1880"/>
    <w:p w14:paraId="74832346" w14:textId="552D632F" w:rsidR="0031529C" w:rsidRPr="005C7208" w:rsidRDefault="00474A3A" w:rsidP="00242C0F">
      <w:pPr>
        <w:rPr>
          <w:sz w:val="20"/>
          <w:lang w:val="fr-FR"/>
        </w:rPr>
      </w:pPr>
      <w:r w:rsidRPr="005C7208">
        <w:rPr>
          <w:sz w:val="20"/>
          <w:lang w:val="fr-FR"/>
        </w:rPr>
        <w:t xml:space="preserve">Pedra das Procesions, </w:t>
      </w:r>
      <w:r w:rsidR="00E31D5C" w:rsidRPr="005C7208">
        <w:rPr>
          <w:sz w:val="20"/>
          <w:lang w:val="fr-FR"/>
        </w:rPr>
        <w:t>Pedra das Procesións</w:t>
      </w:r>
      <w:r w:rsidR="00BD4BA6" w:rsidRPr="005C7208">
        <w:rPr>
          <w:sz w:val="20"/>
          <w:lang w:val="fr-FR"/>
        </w:rPr>
        <w:t xml:space="preserve">, ≠ </w:t>
      </w:r>
      <w:hyperlink r:id="rId4290" w:anchor="Sit_Laxe_Cebros" w:history="1">
        <w:r w:rsidR="00BD4BA6" w:rsidRPr="005C7208">
          <w:rPr>
            <w:rStyle w:val="Hyperlink"/>
            <w:sz w:val="20"/>
            <w:lang w:val="fr-FR"/>
          </w:rPr>
          <w:t>Laxe dos Cebros</w:t>
        </w:r>
      </w:hyperlink>
    </w:p>
    <w:p w14:paraId="65ED24E5" w14:textId="77777777" w:rsidR="00FC4E70" w:rsidRPr="005C7208" w:rsidRDefault="00FC4E70" w:rsidP="00242C0F">
      <w:pPr>
        <w:rPr>
          <w:lang w:val="fr-FR"/>
        </w:rPr>
      </w:pPr>
    </w:p>
    <w:p w14:paraId="55AD57C1" w14:textId="2E62E16C" w:rsidR="000F6B4F" w:rsidRDefault="0031529C" w:rsidP="000F6B4F">
      <w:pPr>
        <w:rPr>
          <w:lang w:val="fr-FR"/>
        </w:rPr>
      </w:pPr>
      <w:r w:rsidRPr="000F6B4F">
        <w:rPr>
          <w:lang w:val="fr-FR"/>
        </w:rPr>
        <w:t>La roche de Pedra das Procesións (</w:t>
      </w:r>
      <w:r w:rsidR="008B0AF8" w:rsidRPr="000F6B4F">
        <w:rPr>
          <w:lang w:val="fr-FR"/>
        </w:rPr>
        <w:t xml:space="preserve">Vincios, </w:t>
      </w:r>
      <w:r w:rsidRPr="000F6B4F">
        <w:rPr>
          <w:lang w:val="fr-FR"/>
        </w:rPr>
        <w:t xml:space="preserve">Auga da Laxe, Gondomar, Galice) </w:t>
      </w:r>
      <w:r w:rsidR="00474A3A" w:rsidRPr="000F6B4F">
        <w:rPr>
          <w:lang w:val="fr-FR"/>
        </w:rPr>
        <w:t>est une roche-Panoplie [</w:t>
      </w:r>
      <w:hyperlink r:id="rId4291" w:anchor="Cul_Galice_TAC_c_panoplie" w:history="1">
        <w:r w:rsidR="00474A3A" w:rsidRPr="000F6B4F">
          <w:rPr>
            <w:rStyle w:val="Hyperlink"/>
            <w:lang w:val="fr-FR"/>
          </w:rPr>
          <w:t>panoplie</w:t>
        </w:r>
      </w:hyperlink>
      <w:r w:rsidR="00474A3A" w:rsidRPr="000F6B4F">
        <w:rPr>
          <w:lang w:val="fr-FR"/>
        </w:rPr>
        <w:t xml:space="preserve">] (BIB 2395 fig. 10) (BIB 2395 p. 170) du </w:t>
      </w:r>
      <w:hyperlink r:id="rId4292" w:anchor="Cul_Galice" w:history="1">
        <w:r w:rsidR="00474A3A" w:rsidRPr="000F6B4F">
          <w:rPr>
            <w:rStyle w:val="Hyperlink"/>
            <w:lang w:val="fr-FR"/>
          </w:rPr>
          <w:t>gr. de Galice</w:t>
        </w:r>
      </w:hyperlink>
      <w:r w:rsidR="00474A3A" w:rsidRPr="000F6B4F">
        <w:rPr>
          <w:lang w:val="fr-FR"/>
        </w:rPr>
        <w:t xml:space="preserve"> (BIB 1394)</w:t>
      </w:r>
      <w:r w:rsidR="000F6B4F" w:rsidRPr="000F6B4F">
        <w:rPr>
          <w:lang w:val="fr-FR"/>
        </w:rPr>
        <w:t xml:space="preserve"> </w:t>
      </w:r>
      <w:r w:rsidR="000F6B4F">
        <w:rPr>
          <w:lang w:val="fr-FR"/>
        </w:rPr>
        <w:t xml:space="preserve">Aflleurement massif (BIB 2998), </w:t>
      </w:r>
    </w:p>
    <w:p w14:paraId="760C7CE6" w14:textId="77777777" w:rsidR="00474A3A" w:rsidRPr="000F6B4F" w:rsidRDefault="00474A3A" w:rsidP="00474A3A">
      <w:pPr>
        <w:rPr>
          <w:lang w:val="fr-FR"/>
        </w:rPr>
      </w:pPr>
    </w:p>
    <w:p w14:paraId="58207213" w14:textId="77777777" w:rsidR="00FC4E70" w:rsidRPr="000F6B4F" w:rsidRDefault="0031529C" w:rsidP="000F6B4F">
      <w:pPr>
        <w:jc w:val="both"/>
        <w:rPr>
          <w:lang w:val="es-ES"/>
        </w:rPr>
      </w:pPr>
      <w:r w:rsidRPr="00AE0A9B">
        <w:rPr>
          <w:lang w:val="es-ES"/>
        </w:rPr>
        <w:t xml:space="preserve">en </w:t>
      </w:r>
      <w:r w:rsidRPr="00AE0A9B">
        <w:rPr>
          <w:i/>
          <w:lang w:val="es-ES"/>
        </w:rPr>
        <w:t>el entorno de la ría de Vigo</w:t>
      </w:r>
      <w:r w:rsidRPr="00AE0A9B">
        <w:rPr>
          <w:lang w:val="es-ES"/>
        </w:rPr>
        <w:t xml:space="preserve">. </w:t>
      </w:r>
      <w:r w:rsidRPr="00AE0A9B">
        <w:rPr>
          <w:i/>
          <w:lang w:val="es-ES"/>
        </w:rPr>
        <w:t xml:space="preserve">En este petroglifo es posible observar diversas armas de la Edad del Bronce: alabardas, puñales, espadas </w:t>
      </w:r>
      <w:r w:rsidR="00A84D62" w:rsidRPr="00AE0A9B">
        <w:rPr>
          <w:lang w:val="es-ES"/>
        </w:rPr>
        <w:t>(Aube des Ecritures)</w:t>
      </w:r>
      <w:r w:rsidR="00A84D62">
        <w:rPr>
          <w:lang w:val="es-ES"/>
        </w:rPr>
        <w:t xml:space="preserve"> </w:t>
      </w:r>
    </w:p>
    <w:p w14:paraId="6FC519BE" w14:textId="77777777" w:rsidR="000F6B4F" w:rsidRPr="007D60E4" w:rsidRDefault="000F6B4F" w:rsidP="00242C0F">
      <w:pPr>
        <w:rPr>
          <w:lang w:val="es-ES"/>
        </w:rPr>
      </w:pPr>
    </w:p>
    <w:p w14:paraId="77797BDE" w14:textId="77777777" w:rsidR="000F6B4F" w:rsidRDefault="000F6B4F" w:rsidP="000F6B4F">
      <w:pPr>
        <w:pStyle w:val="Heading2"/>
      </w:pPr>
      <w:r>
        <w:t>thèmes</w:t>
      </w:r>
    </w:p>
    <w:p w14:paraId="0A91D895" w14:textId="77777777" w:rsidR="000F6B4F" w:rsidRPr="007D60E4" w:rsidRDefault="000F6B4F" w:rsidP="00242C0F">
      <w:pPr>
        <w:rPr>
          <w:lang w:val="fr-FR"/>
        </w:rPr>
      </w:pPr>
    </w:p>
    <w:p w14:paraId="182E7305" w14:textId="77777777" w:rsidR="000F6B4F" w:rsidRPr="007D60E4" w:rsidRDefault="000F6B4F" w:rsidP="00242C0F">
      <w:pPr>
        <w:rPr>
          <w:lang w:val="fr-FR"/>
        </w:rPr>
      </w:pPr>
      <w:r w:rsidRPr="007D60E4">
        <w:rPr>
          <w:lang w:val="fr-FR"/>
        </w:rPr>
        <w:t xml:space="preserve">poignards, hallebardes, </w:t>
      </w:r>
      <w:r w:rsidRPr="007D60E4">
        <w:rPr>
          <w:i/>
          <w:lang w:val="fr-FR"/>
        </w:rPr>
        <w:t>shields or standards</w:t>
      </w:r>
      <w:r w:rsidRPr="007D60E4">
        <w:rPr>
          <w:lang w:val="fr-FR"/>
        </w:rPr>
        <w:t xml:space="preserve"> (BIB 2998)</w:t>
      </w:r>
    </w:p>
    <w:p w14:paraId="48FF44B5" w14:textId="77777777" w:rsidR="000F6B4F" w:rsidRPr="007D60E4" w:rsidRDefault="000F6B4F" w:rsidP="00242C0F">
      <w:pPr>
        <w:rPr>
          <w:lang w:val="fr-FR"/>
        </w:rPr>
      </w:pPr>
    </w:p>
    <w:p w14:paraId="03FBAEF2" w14:textId="77777777" w:rsidR="000F6B4F" w:rsidRDefault="000F6B4F" w:rsidP="000F6B4F">
      <w:pPr>
        <w:pStyle w:val="Heading3"/>
      </w:pPr>
      <w:r>
        <w:t>poignards/épées courtes</w:t>
      </w:r>
    </w:p>
    <w:p w14:paraId="69732F8F" w14:textId="77777777" w:rsidR="000F6B4F" w:rsidRPr="0032190F" w:rsidRDefault="000F6B4F" w:rsidP="000F6B4F">
      <w:pPr>
        <w:rPr>
          <w:lang w:val="fr-FR"/>
        </w:rPr>
      </w:pPr>
      <w:r w:rsidRPr="0032190F">
        <w:rPr>
          <w:lang w:val="fr-FR"/>
        </w:rPr>
        <w:t xml:space="preserve">Représentations d'épées longues </w:t>
      </w:r>
      <w:r>
        <w:rPr>
          <w:lang w:val="fr-FR"/>
        </w:rPr>
        <w:t xml:space="preserve">(sic) </w:t>
      </w:r>
      <w:r w:rsidRPr="0032190F">
        <w:rPr>
          <w:lang w:val="fr-FR"/>
        </w:rPr>
        <w:t xml:space="preserve">pouvant atteindre 2,5 m sur cette roche (BIB 2395 p. 177). </w:t>
      </w:r>
    </w:p>
    <w:p w14:paraId="02F48341" w14:textId="77777777" w:rsidR="000F6B4F" w:rsidRPr="000F6B4F" w:rsidRDefault="000F6B4F" w:rsidP="00242C0F">
      <w:pPr>
        <w:rPr>
          <w:lang w:val="fr-FR"/>
        </w:rPr>
      </w:pPr>
    </w:p>
    <w:p w14:paraId="795C0337" w14:textId="77777777" w:rsidR="000F6B4F" w:rsidRPr="007D60E4" w:rsidRDefault="000F6B4F" w:rsidP="000F6B4F">
      <w:pPr>
        <w:pStyle w:val="Heading3"/>
      </w:pPr>
      <w:r w:rsidRPr="007D60E4">
        <w:t>grande épée</w:t>
      </w:r>
    </w:p>
    <w:p w14:paraId="59F4546F" w14:textId="56E2C880" w:rsidR="000F6B4F" w:rsidRPr="00A84D62" w:rsidRDefault="000F6B4F" w:rsidP="000F6B4F">
      <w:pPr>
        <w:rPr>
          <w:lang w:val="fr-FR"/>
        </w:rPr>
      </w:pPr>
      <w:r>
        <w:rPr>
          <w:lang w:val="fr-FR"/>
        </w:rPr>
        <w:t>Un poignard de 2,4 m de long (BIB 2998) D</w:t>
      </w:r>
      <w:r w:rsidRPr="00AE0E20">
        <w:rPr>
          <w:lang w:val="fr-FR"/>
        </w:rPr>
        <w:t xml:space="preserve">es anthropomorphes scutiformes comme celui de </w:t>
      </w:r>
      <w:hyperlink r:id="rId4293" w:anchor="Sit_Castro_Conjo" w:history="1">
        <w:r w:rsidRPr="000F6B4F">
          <w:rPr>
            <w:rStyle w:val="Hyperlink"/>
            <w:lang w:val="fr-FR"/>
          </w:rPr>
          <w:t>Castro de Conxo</w:t>
        </w:r>
      </w:hyperlink>
      <w:r w:rsidRPr="00AE0E20">
        <w:rPr>
          <w:lang w:val="fr-FR"/>
        </w:rPr>
        <w:t>, s’associent à une épée spectaculaire, à des poignards et à des hallebardes (Ibid., 2001 : 52)</w:t>
      </w:r>
      <w:r>
        <w:rPr>
          <w:lang w:val="fr-FR"/>
        </w:rPr>
        <w:t xml:space="preserve"> (BIB 2962)</w:t>
      </w:r>
      <w:r w:rsidR="00A84D62">
        <w:rPr>
          <w:lang w:val="fr-FR"/>
        </w:rPr>
        <w:t xml:space="preserve"> </w:t>
      </w:r>
      <w:r w:rsidR="00A84D62" w:rsidRPr="00A84D62">
        <w:rPr>
          <w:i/>
          <w:lang w:val="fr-FR"/>
        </w:rPr>
        <w:t xml:space="preserve">Destaca la gran espada de 2, 40 metros de longitud </w:t>
      </w:r>
      <w:r w:rsidR="00A84D62" w:rsidRPr="00A84D62">
        <w:rPr>
          <w:lang w:val="fr-FR"/>
        </w:rPr>
        <w:t>(Aube des Ecritures)</w:t>
      </w:r>
    </w:p>
    <w:p w14:paraId="0D58160C" w14:textId="77777777" w:rsidR="00A84D62" w:rsidRDefault="00A84D62" w:rsidP="000F6B4F">
      <w:pPr>
        <w:rPr>
          <w:lang w:val="fr-FR"/>
        </w:rPr>
      </w:pPr>
    </w:p>
    <w:p w14:paraId="0752772C" w14:textId="77777777" w:rsidR="00A84D62" w:rsidRPr="00A84D62" w:rsidRDefault="00A84D62" w:rsidP="00A84D62">
      <w:pPr>
        <w:pStyle w:val="Heading3"/>
        <w:rPr>
          <w:lang w:val="es-ES"/>
        </w:rPr>
      </w:pPr>
      <w:r w:rsidRPr="00A84D62">
        <w:rPr>
          <w:lang w:val="es-ES"/>
        </w:rPr>
        <w:t>standards</w:t>
      </w:r>
    </w:p>
    <w:p w14:paraId="01B277EE" w14:textId="1AA522E6" w:rsidR="00A84D62" w:rsidRPr="00A84D62" w:rsidRDefault="00000000" w:rsidP="000F6B4F">
      <w:pPr>
        <w:rPr>
          <w:lang w:val="es-ES"/>
        </w:rPr>
      </w:pPr>
      <w:hyperlink r:id="rId4294" w:anchor="Cul_Proto_Art_TAC_T_t_bouclier" w:history="1">
        <w:r w:rsidR="00A84D62" w:rsidRPr="00AE0A9B">
          <w:rPr>
            <w:rStyle w:val="Hyperlink"/>
            <w:szCs w:val="20"/>
            <w:lang w:val="es-ES"/>
          </w:rPr>
          <w:t>boucliers</w:t>
        </w:r>
      </w:hyperlink>
      <w:r w:rsidR="00A84D62" w:rsidRPr="00AE0A9B">
        <w:rPr>
          <w:lang w:val="es-ES"/>
        </w:rPr>
        <w:t xml:space="preserve"> pour Bradley</w:t>
      </w:r>
      <w:r w:rsidR="00A84D62" w:rsidRPr="00AE0A9B">
        <w:rPr>
          <w:i/>
          <w:lang w:val="es-ES"/>
        </w:rPr>
        <w:t xml:space="preserve"> </w:t>
      </w:r>
      <w:r w:rsidR="00A84D62">
        <w:rPr>
          <w:i/>
          <w:lang w:val="es-ES"/>
        </w:rPr>
        <w:t>(</w:t>
      </w:r>
      <w:r w:rsidR="00A84D62" w:rsidRPr="00AE0A9B">
        <w:rPr>
          <w:i/>
          <w:lang w:val="es-ES"/>
        </w:rPr>
        <w:t>unas enigmáticas figuras con forma de triángulo invertido</w:t>
      </w:r>
      <w:r w:rsidR="00A84D62">
        <w:rPr>
          <w:i/>
          <w:lang w:val="es-ES"/>
        </w:rPr>
        <w:t>)</w:t>
      </w:r>
      <w:r w:rsidR="00A84D62">
        <w:rPr>
          <w:lang w:val="es-ES"/>
        </w:rPr>
        <w:t xml:space="preserve"> </w:t>
      </w:r>
      <w:r w:rsidR="00A84D62" w:rsidRPr="00AE0A9B">
        <w:rPr>
          <w:lang w:val="es-ES"/>
        </w:rPr>
        <w:t>(Aube des Ecritures)</w:t>
      </w:r>
      <w:r w:rsidR="00A84D62">
        <w:rPr>
          <w:lang w:val="es-ES"/>
        </w:rPr>
        <w:t xml:space="preserve"> </w:t>
      </w:r>
    </w:p>
    <w:p w14:paraId="36AF87A1" w14:textId="77777777" w:rsidR="000F6B4F" w:rsidRDefault="00A84D62" w:rsidP="000F6B4F">
      <w:pPr>
        <w:rPr>
          <w:lang w:val="fr-FR" w:eastAsia="fr-FR"/>
        </w:rPr>
      </w:pPr>
      <w:r>
        <w:rPr>
          <w:lang w:val="fr-FR" w:eastAsia="fr-FR"/>
        </w:rPr>
        <w:t>char avec le timon vers le bas (BIB 3080)</w:t>
      </w:r>
    </w:p>
    <w:p w14:paraId="06F2FEBD" w14:textId="77777777" w:rsidR="00A84D62" w:rsidRDefault="00A84D62" w:rsidP="000F6B4F">
      <w:pPr>
        <w:rPr>
          <w:lang w:val="fr-FR"/>
        </w:rPr>
      </w:pPr>
    </w:p>
    <w:p w14:paraId="33235B92" w14:textId="77777777" w:rsidR="000F6B4F" w:rsidRDefault="000F6B4F" w:rsidP="000F6B4F">
      <w:pPr>
        <w:pStyle w:val="Heading2"/>
      </w:pPr>
      <w:r>
        <w:t>datation</w:t>
      </w:r>
    </w:p>
    <w:p w14:paraId="6E7CD1BE" w14:textId="0295DAF4" w:rsidR="000F6B4F" w:rsidRDefault="000F6B4F" w:rsidP="000F6B4F">
      <w:pPr>
        <w:rPr>
          <w:lang w:val="fr-FR"/>
        </w:rPr>
      </w:pPr>
      <w:r w:rsidRPr="0032190F">
        <w:rPr>
          <w:lang w:val="fr-FR"/>
        </w:rPr>
        <w:t>Les armes pourraient être rattachées au Bronze final (BIB 2395 p. 178)</w:t>
      </w:r>
    </w:p>
    <w:p w14:paraId="3993BFC4" w14:textId="77777777" w:rsidR="008C2E66" w:rsidRPr="000F6B4F" w:rsidRDefault="008C2E66" w:rsidP="000F6B4F">
      <w:pPr>
        <w:rPr>
          <w:lang w:val="fr-FR" w:eastAsia="fr-FR"/>
        </w:rPr>
      </w:pPr>
    </w:p>
    <w:p w14:paraId="458760D5" w14:textId="77777777" w:rsidR="00474A3A" w:rsidRDefault="00474A3A" w:rsidP="00242C0F">
      <w:pPr>
        <w:rPr>
          <w:lang w:val="fr-FR"/>
        </w:rPr>
      </w:pPr>
    </w:p>
    <w:p w14:paraId="759A9A20" w14:textId="77777777" w:rsidR="00474A3A" w:rsidRPr="00AE0A9B" w:rsidRDefault="00474A3A" w:rsidP="00474A3A">
      <w:pPr>
        <w:pStyle w:val="Heading2"/>
      </w:pPr>
      <w:r>
        <w:t>interprétation</w:t>
      </w:r>
    </w:p>
    <w:p w14:paraId="4717BA28" w14:textId="77777777" w:rsidR="00474A3A" w:rsidRDefault="00474A3A" w:rsidP="00474A3A">
      <w:pPr>
        <w:rPr>
          <w:lang w:val="fr-FR"/>
        </w:rPr>
      </w:pPr>
    </w:p>
    <w:p w14:paraId="744D662C" w14:textId="77777777" w:rsidR="00474A3A" w:rsidRDefault="00474A3A" w:rsidP="00474A3A">
      <w:pPr>
        <w:rPr>
          <w:lang w:val="fr-FR"/>
        </w:rPr>
      </w:pPr>
      <w:r w:rsidRPr="0032190F">
        <w:rPr>
          <w:lang w:val="fr-FR"/>
        </w:rPr>
        <w:t>Pour Bradley (1998) les armes de cette roche sont disposées à la manière de trophées sur la surface de la roche (</w:t>
      </w:r>
      <w:r w:rsidRPr="0032190F">
        <w:rPr>
          <w:i/>
          <w:lang w:val="fr-FR"/>
        </w:rPr>
        <w:t>trophies piled up against rock face</w:t>
      </w:r>
      <w:r w:rsidRPr="0032190F">
        <w:rPr>
          <w:lang w:val="fr-FR"/>
        </w:rPr>
        <w:t>) (BIB 1394 p. 139)</w:t>
      </w:r>
    </w:p>
    <w:p w14:paraId="5855976D" w14:textId="77777777" w:rsidR="00695DAA" w:rsidRDefault="00695DAA" w:rsidP="00242C0F">
      <w:pPr>
        <w:rPr>
          <w:lang w:val="fr-FR"/>
        </w:rPr>
      </w:pPr>
    </w:p>
    <w:p w14:paraId="669F0ABC" w14:textId="77777777" w:rsidR="00695DAA" w:rsidRDefault="00695DAA" w:rsidP="00426FF9">
      <w:pPr>
        <w:pStyle w:val="Heading1"/>
      </w:pPr>
      <w:bookmarkStart w:id="1881" w:name="Sit_Barbanza"/>
      <w:r>
        <w:lastRenderedPageBreak/>
        <w:t>BARBANZA</w:t>
      </w:r>
    </w:p>
    <w:bookmarkEnd w:id="1881"/>
    <w:p w14:paraId="7E6BBBD7" w14:textId="77777777" w:rsidR="00695DAA" w:rsidRPr="00AC219C" w:rsidRDefault="00AC219C" w:rsidP="00242C0F">
      <w:pPr>
        <w:rPr>
          <w:sz w:val="20"/>
          <w:lang w:val="fr-FR"/>
        </w:rPr>
      </w:pPr>
      <w:r w:rsidRPr="00AC219C">
        <w:rPr>
          <w:sz w:val="20"/>
          <w:lang w:val="fr-FR"/>
        </w:rPr>
        <w:t>péninsule de Barbanza</w:t>
      </w:r>
    </w:p>
    <w:p w14:paraId="06121661" w14:textId="77777777" w:rsidR="00AC219C" w:rsidRPr="0032190F" w:rsidRDefault="00AC219C" w:rsidP="00242C0F">
      <w:pPr>
        <w:rPr>
          <w:lang w:val="fr-FR"/>
        </w:rPr>
      </w:pPr>
    </w:p>
    <w:p w14:paraId="7EF130AC" w14:textId="7D34D30F" w:rsidR="00AC219C" w:rsidRDefault="00695DAA" w:rsidP="00242C0F">
      <w:pPr>
        <w:rPr>
          <w:lang w:val="fr-FR"/>
        </w:rPr>
      </w:pPr>
      <w:r>
        <w:rPr>
          <w:lang w:val="fr-FR"/>
        </w:rPr>
        <w:t xml:space="preserve">A Coruña, Galice. Art rupestre du </w:t>
      </w:r>
      <w:hyperlink r:id="rId4295" w:anchor="Cul_Galice" w:history="1">
        <w:r w:rsidRPr="00695DAA">
          <w:rPr>
            <w:rStyle w:val="Hyperlink"/>
            <w:lang w:val="fr-FR"/>
          </w:rPr>
          <w:t>gr. de Galice</w:t>
        </w:r>
      </w:hyperlink>
      <w:r>
        <w:rPr>
          <w:lang w:val="fr-FR"/>
        </w:rPr>
        <w:t xml:space="preserve"> (BIB 2994) = Panneau gravé de Monte Gurita (BIB 2994)</w:t>
      </w:r>
      <w:r w:rsidR="00AC219C">
        <w:rPr>
          <w:lang w:val="fr-FR"/>
        </w:rPr>
        <w:t xml:space="preserve"> </w:t>
      </w:r>
      <w:r w:rsidR="00AC219C" w:rsidRPr="00AC219C">
        <w:rPr>
          <w:lang w:val="fr-FR"/>
        </w:rPr>
        <w:t>dans le groupe de l'</w:t>
      </w:r>
      <w:r w:rsidR="00AC219C">
        <w:rPr>
          <w:lang w:val="fr-FR"/>
        </w:rPr>
        <w:t xml:space="preserve"> </w:t>
      </w:r>
      <w:hyperlink r:id="rId4296" w:anchor="Cul_Atlantique_Art" w:history="1">
        <w:r w:rsidR="00AC219C" w:rsidRPr="00AC219C">
          <w:rPr>
            <w:rStyle w:val="Hyperlink"/>
            <w:lang w:val="fr-FR"/>
          </w:rPr>
          <w:t>ARA</w:t>
        </w:r>
      </w:hyperlink>
      <w:r w:rsidR="00AC219C" w:rsidRPr="00AC219C">
        <w:rPr>
          <w:lang w:val="fr-FR"/>
        </w:rPr>
        <w:t xml:space="preserve"> </w:t>
      </w:r>
      <w:r w:rsidR="00AC219C">
        <w:rPr>
          <w:lang w:val="fr-FR"/>
        </w:rPr>
        <w:t>(BIB 3171) La visibilité est directement celle avec l'entrée des fleuves Ria de Muros et Noia qui présentent de bons lieux de mouillages (BIB 3171)</w:t>
      </w:r>
    </w:p>
    <w:p w14:paraId="05E5217C" w14:textId="77777777" w:rsidR="009C128B" w:rsidRDefault="00AC219C" w:rsidP="00242C0F">
      <w:pPr>
        <w:rPr>
          <w:lang w:val="fr-FR"/>
        </w:rPr>
      </w:pPr>
      <w:r>
        <w:rPr>
          <w:lang w:val="fr-FR"/>
        </w:rPr>
        <w:t>v. Backa</w:t>
      </w:r>
    </w:p>
    <w:p w14:paraId="42425435" w14:textId="77777777" w:rsidR="00AC219C" w:rsidRDefault="00AC219C" w:rsidP="00242C0F">
      <w:pPr>
        <w:rPr>
          <w:lang w:val="fr-FR"/>
        </w:rPr>
      </w:pPr>
    </w:p>
    <w:p w14:paraId="05A55E02" w14:textId="77777777" w:rsidR="00AC219C" w:rsidRDefault="00AC219C" w:rsidP="00426FF9">
      <w:pPr>
        <w:pStyle w:val="Heading1"/>
      </w:pPr>
      <w:bookmarkStart w:id="1882" w:name="Sit_Monte_Faro"/>
      <w:r>
        <w:t>MONTE FARO</w:t>
      </w:r>
    </w:p>
    <w:bookmarkEnd w:id="1882"/>
    <w:p w14:paraId="341423A8" w14:textId="77777777" w:rsidR="00695DAA" w:rsidRDefault="00695DAA" w:rsidP="00242C0F">
      <w:pPr>
        <w:rPr>
          <w:lang w:val="fr-FR"/>
        </w:rPr>
      </w:pPr>
    </w:p>
    <w:p w14:paraId="03A8AEF7" w14:textId="5455EA93" w:rsidR="00AC219C" w:rsidRDefault="00AC219C" w:rsidP="00242C0F">
      <w:pPr>
        <w:rPr>
          <w:lang w:val="fr-FR"/>
        </w:rPr>
      </w:pPr>
      <w:r w:rsidRPr="00AC219C">
        <w:rPr>
          <w:lang w:val="fr-FR"/>
        </w:rPr>
        <w:t>(Portugal)</w:t>
      </w:r>
      <w:r>
        <w:rPr>
          <w:lang w:val="fr-FR"/>
        </w:rPr>
        <w:t xml:space="preserve"> </w:t>
      </w:r>
      <w:hyperlink r:id="rId4297" w:anchor="Cul_Galice" w:history="1">
        <w:r w:rsidRPr="00695DAA">
          <w:rPr>
            <w:rStyle w:val="Hyperlink"/>
            <w:lang w:val="fr-FR"/>
          </w:rPr>
          <w:t>gr. de Galice</w:t>
        </w:r>
      </w:hyperlink>
      <w:r w:rsidRPr="00AC219C">
        <w:rPr>
          <w:lang w:val="fr-FR"/>
        </w:rPr>
        <w:t xml:space="preserve"> dans le groupe de l'</w:t>
      </w:r>
      <w:r>
        <w:rPr>
          <w:lang w:val="fr-FR"/>
        </w:rPr>
        <w:t xml:space="preserve"> </w:t>
      </w:r>
      <w:hyperlink r:id="rId4298" w:anchor="Cul_Atlantique_Art" w:history="1">
        <w:r w:rsidRPr="00AC219C">
          <w:rPr>
            <w:rStyle w:val="Hyperlink"/>
            <w:lang w:val="fr-FR"/>
          </w:rPr>
          <w:t>ARA</w:t>
        </w:r>
      </w:hyperlink>
      <w:r w:rsidRPr="00AC219C">
        <w:rPr>
          <w:lang w:val="fr-FR"/>
        </w:rPr>
        <w:t xml:space="preserve"> </w:t>
      </w:r>
      <w:r>
        <w:rPr>
          <w:lang w:val="fr-FR"/>
        </w:rPr>
        <w:t>(BIB 3171)</w:t>
      </w:r>
    </w:p>
    <w:p w14:paraId="794CDF6B" w14:textId="77777777" w:rsidR="00AC219C" w:rsidRPr="0032190F" w:rsidRDefault="00AC219C" w:rsidP="00242C0F">
      <w:pPr>
        <w:rPr>
          <w:lang w:val="fr-FR"/>
        </w:rPr>
      </w:pPr>
    </w:p>
    <w:p w14:paraId="1523F3BA" w14:textId="77777777" w:rsidR="009C128B" w:rsidRPr="0032190F" w:rsidRDefault="009C128B" w:rsidP="00426FF9">
      <w:pPr>
        <w:pStyle w:val="Heading1"/>
      </w:pPr>
      <w:bookmarkStart w:id="1883" w:name="Sit_Laxe_Rodas"/>
      <w:r w:rsidRPr="0032190F">
        <w:t>LAXE DAS RODAS</w:t>
      </w:r>
    </w:p>
    <w:bookmarkEnd w:id="1883"/>
    <w:p w14:paraId="1F49D0C2" w14:textId="5C458F13" w:rsidR="00F06B4A" w:rsidRPr="00F06B4A" w:rsidRDefault="009C128B" w:rsidP="00F06B4A">
      <w:pPr>
        <w:rPr>
          <w:lang w:val="fr-FR"/>
        </w:rPr>
      </w:pPr>
      <w:r w:rsidRPr="0032190F">
        <w:rPr>
          <w:lang w:val="fr-FR"/>
        </w:rPr>
        <w:t xml:space="preserve">Laxe das Rodas (Muros, Galice) est une roche gravée du </w:t>
      </w:r>
      <w:hyperlink r:id="rId4299" w:anchor="Cul_Galice" w:history="1">
        <w:r w:rsidRPr="0032190F">
          <w:rPr>
            <w:rStyle w:val="Hyperlink"/>
            <w:lang w:val="fr-FR"/>
          </w:rPr>
          <w:t>gr</w:t>
        </w:r>
        <w:r w:rsidR="00F06B4A">
          <w:rPr>
            <w:rStyle w:val="Hyperlink"/>
            <w:lang w:val="fr-FR"/>
          </w:rPr>
          <w:t>.</w:t>
        </w:r>
        <w:r w:rsidRPr="0032190F">
          <w:rPr>
            <w:rStyle w:val="Hyperlink"/>
            <w:lang w:val="fr-FR"/>
          </w:rPr>
          <w:t xml:space="preserve"> de Galice</w:t>
        </w:r>
      </w:hyperlink>
      <w:r w:rsidRPr="0032190F">
        <w:rPr>
          <w:lang w:val="fr-FR"/>
        </w:rPr>
        <w:t xml:space="preserve"> : spirales et cercles concentriques (BIB 2395 p. 173)</w:t>
      </w:r>
      <w:r w:rsidR="00F06B4A">
        <w:rPr>
          <w:lang w:val="fr-FR"/>
        </w:rPr>
        <w:t xml:space="preserve"> </w:t>
      </w:r>
      <w:hyperlink r:id="rId4300" w:anchor="Cul_Galice_TAC_c__complexe" w:history="1">
        <w:r w:rsidR="00F06B4A" w:rsidRPr="00F06B4A">
          <w:rPr>
            <w:rStyle w:val="Hyperlink"/>
            <w:lang w:val="fr-FR"/>
          </w:rPr>
          <w:t>scène complexe</w:t>
        </w:r>
      </w:hyperlink>
      <w:r w:rsidR="00F06B4A" w:rsidRPr="00F06B4A">
        <w:rPr>
          <w:lang w:val="fr-FR"/>
        </w:rPr>
        <w:t xml:space="preserve">: </w:t>
      </w:r>
      <w:hyperlink r:id="rId4301" w:anchor="Cul_Galice_TAC_a_cheval_x_personnage" w:history="1">
        <w:r w:rsidR="00F06B4A" w:rsidRPr="00F06B4A">
          <w:rPr>
            <w:rStyle w:val="Hyperlink"/>
            <w:lang w:val="fr-FR"/>
          </w:rPr>
          <w:t>équitation</w:t>
        </w:r>
      </w:hyperlink>
      <w:r w:rsidR="00F06B4A" w:rsidRPr="00F06B4A">
        <w:rPr>
          <w:lang w:val="fr-FR"/>
        </w:rPr>
        <w:t xml:space="preserve">, </w:t>
      </w:r>
      <w:hyperlink r:id="rId4302" w:anchor="Cul_Galice_TAC_T_z_cerf" w:history="1">
        <w:r w:rsidR="00F06B4A" w:rsidRPr="00F06B4A">
          <w:rPr>
            <w:rStyle w:val="Hyperlink"/>
            <w:lang w:val="fr-FR"/>
          </w:rPr>
          <w:t>cerfs</w:t>
        </w:r>
      </w:hyperlink>
      <w:r w:rsidR="00F06B4A" w:rsidRPr="00F06B4A">
        <w:rPr>
          <w:lang w:val="fr-FR"/>
        </w:rPr>
        <w:t xml:space="preserve"> orientés vers la </w:t>
      </w:r>
      <w:hyperlink r:id="rId4303" w:anchor="Cul_Galice_TAC_T_z_cerf_orient_gauche" w:history="1">
        <w:r w:rsidR="00F06B4A" w:rsidRPr="00F06B4A">
          <w:rPr>
            <w:rStyle w:val="Hyperlink"/>
            <w:lang w:val="fr-FR"/>
          </w:rPr>
          <w:t>gauche</w:t>
        </w:r>
      </w:hyperlink>
      <w:r w:rsidR="00F06B4A" w:rsidRPr="00F06B4A">
        <w:rPr>
          <w:lang w:val="fr-FR"/>
        </w:rPr>
        <w:t xml:space="preserve"> (BIB 3001)</w:t>
      </w:r>
    </w:p>
    <w:p w14:paraId="6DDA6011" w14:textId="77777777" w:rsidR="00A62401" w:rsidRPr="0032190F" w:rsidRDefault="00A62401" w:rsidP="00242C0F">
      <w:pPr>
        <w:rPr>
          <w:lang w:val="fr-FR"/>
        </w:rPr>
      </w:pPr>
    </w:p>
    <w:p w14:paraId="6DA451DA" w14:textId="77777777" w:rsidR="00A62401" w:rsidRPr="0032190F" w:rsidRDefault="00A62401" w:rsidP="00426FF9">
      <w:pPr>
        <w:pStyle w:val="Heading1"/>
      </w:pPr>
      <w:bookmarkStart w:id="1884" w:name="Sit_Mogor"/>
      <w:r w:rsidRPr="0032190F">
        <w:t>MOGOR</w:t>
      </w:r>
    </w:p>
    <w:bookmarkEnd w:id="1884"/>
    <w:p w14:paraId="53E504C4" w14:textId="71D98646" w:rsidR="00A62401" w:rsidRPr="0032190F" w:rsidRDefault="00A62401" w:rsidP="00242C0F">
      <w:pPr>
        <w:rPr>
          <w:lang w:val="fr-FR"/>
        </w:rPr>
      </w:pPr>
      <w:r w:rsidRPr="0032190F">
        <w:rPr>
          <w:lang w:val="fr-FR"/>
        </w:rPr>
        <w:t>Mogor (</w:t>
      </w:r>
      <w:r w:rsidR="00E03042" w:rsidRPr="0032190F">
        <w:rPr>
          <w:lang w:val="fr-FR"/>
        </w:rPr>
        <w:t xml:space="preserve">Marín, </w:t>
      </w:r>
      <w:r w:rsidRPr="0032190F">
        <w:rPr>
          <w:lang w:val="fr-FR"/>
        </w:rPr>
        <w:t xml:space="preserve">Armenteira), est une roche gravée du </w:t>
      </w:r>
      <w:hyperlink r:id="rId4304" w:anchor="Cul_Galice" w:history="1">
        <w:r w:rsidRPr="0032190F">
          <w:rPr>
            <w:rStyle w:val="Hyperlink"/>
            <w:lang w:val="fr-FR"/>
          </w:rPr>
          <w:t>gr</w:t>
        </w:r>
        <w:r w:rsidR="00F06B4A">
          <w:rPr>
            <w:rStyle w:val="Hyperlink"/>
            <w:lang w:val="fr-FR"/>
          </w:rPr>
          <w:t>.</w:t>
        </w:r>
        <w:r w:rsidRPr="0032190F">
          <w:rPr>
            <w:rStyle w:val="Hyperlink"/>
            <w:lang w:val="fr-FR"/>
          </w:rPr>
          <w:t>de Galice</w:t>
        </w:r>
      </w:hyperlink>
      <w:r w:rsidRPr="0032190F">
        <w:rPr>
          <w:lang w:val="fr-FR"/>
        </w:rPr>
        <w:t xml:space="preserve"> : labyrinthe (BIB 2395 p. 173)</w:t>
      </w:r>
      <w:r w:rsidR="00E03042" w:rsidRPr="0032190F">
        <w:rPr>
          <w:lang w:val="fr-FR"/>
        </w:rPr>
        <w:t xml:space="preserve"> Les labyrinthes sont associés à des cercles concentriques (BIB 2395 p. 179)</w:t>
      </w:r>
    </w:p>
    <w:p w14:paraId="13F4B4B0" w14:textId="77777777" w:rsidR="00A363BF" w:rsidRPr="0032190F" w:rsidRDefault="00A363BF" w:rsidP="00242C0F">
      <w:pPr>
        <w:rPr>
          <w:lang w:val="fr-FR"/>
        </w:rPr>
      </w:pPr>
      <w:r w:rsidRPr="0032190F">
        <w:rPr>
          <w:lang w:val="fr-FR"/>
        </w:rPr>
        <w:t>Le labyrinthe est daté du 1e millénaire (BIB 2413)</w:t>
      </w:r>
    </w:p>
    <w:p w14:paraId="2DC4837A" w14:textId="77777777" w:rsidR="00E03042" w:rsidRPr="0032190F" w:rsidRDefault="00E03042" w:rsidP="00242C0F">
      <w:pPr>
        <w:rPr>
          <w:lang w:val="fr-FR"/>
        </w:rPr>
      </w:pPr>
    </w:p>
    <w:p w14:paraId="66F4BA5B" w14:textId="77777777" w:rsidR="00E03042" w:rsidRPr="00566234" w:rsidRDefault="00E03042" w:rsidP="00242C0F">
      <w:pPr>
        <w:rPr>
          <w:lang w:val="es-ES"/>
        </w:rPr>
      </w:pPr>
      <w:r w:rsidRPr="00566234">
        <w:rPr>
          <w:lang w:val="es-ES"/>
        </w:rPr>
        <w:t>OUTEIRO DO CRIBO</w:t>
      </w:r>
    </w:p>
    <w:p w14:paraId="559E297F" w14:textId="77777777" w:rsidR="00E03042" w:rsidRPr="00566234" w:rsidRDefault="00E03042" w:rsidP="00242C0F">
      <w:pPr>
        <w:rPr>
          <w:lang w:val="es-ES"/>
        </w:rPr>
      </w:pPr>
      <w:r w:rsidRPr="00566234">
        <w:rPr>
          <w:lang w:val="es-ES"/>
        </w:rPr>
        <w:t>Pedra do Cribo ?</w:t>
      </w:r>
    </w:p>
    <w:p w14:paraId="2FAAD151" w14:textId="77777777" w:rsidR="00E03042" w:rsidRPr="00566234" w:rsidRDefault="00E03042" w:rsidP="00242C0F">
      <w:pPr>
        <w:rPr>
          <w:lang w:val="es-ES"/>
        </w:rPr>
      </w:pPr>
    </w:p>
    <w:p w14:paraId="472CE4A5" w14:textId="1B385889" w:rsidR="00E03042" w:rsidRDefault="00E03042" w:rsidP="00242C0F">
      <w:pPr>
        <w:rPr>
          <w:lang w:val="fr-FR"/>
        </w:rPr>
      </w:pPr>
      <w:r w:rsidRPr="0032190F">
        <w:rPr>
          <w:lang w:val="fr-FR"/>
        </w:rPr>
        <w:t xml:space="preserve">Les labyrinthes d'Outeiro do Cribo (Armenteira) sont gravés avec la même technique que celles des </w:t>
      </w:r>
      <w:hyperlink r:id="rId4305" w:anchor="Cul_Art_TAC_T_z_cervide" w:history="1">
        <w:r w:rsidR="00081B5F" w:rsidRPr="0032190F">
          <w:rPr>
            <w:rStyle w:val="Hyperlink"/>
            <w:lang w:val="fr-FR"/>
          </w:rPr>
          <w:t>cerf</w:t>
        </w:r>
      </w:hyperlink>
      <w:r w:rsidR="00081B5F" w:rsidRPr="0032190F">
        <w:rPr>
          <w:rStyle w:val="st"/>
          <w:lang w:val="fr-FR"/>
        </w:rPr>
        <w:t xml:space="preserve">s </w:t>
      </w:r>
      <w:r w:rsidRPr="0032190F">
        <w:rPr>
          <w:lang w:val="fr-FR"/>
        </w:rPr>
        <w:t>et cercles concentriques et leur serait contemporain (BIB 2395 p. 179)</w:t>
      </w:r>
    </w:p>
    <w:p w14:paraId="204C6E14" w14:textId="77777777" w:rsidR="006529B2" w:rsidRDefault="006529B2" w:rsidP="00242C0F">
      <w:pPr>
        <w:rPr>
          <w:lang w:val="fr-FR"/>
        </w:rPr>
      </w:pPr>
    </w:p>
    <w:p w14:paraId="2F27AA77" w14:textId="77777777" w:rsidR="006529B2" w:rsidRDefault="006529B2" w:rsidP="00242C0F">
      <w:pPr>
        <w:rPr>
          <w:lang w:val="fr-FR"/>
        </w:rPr>
      </w:pPr>
    </w:p>
    <w:p w14:paraId="1FC36FB9" w14:textId="77777777" w:rsidR="006529B2" w:rsidRDefault="006529B2" w:rsidP="00426FF9">
      <w:pPr>
        <w:pStyle w:val="Heading1"/>
      </w:pPr>
      <w:bookmarkStart w:id="1885" w:name="Sit_Balboa"/>
      <w:r>
        <w:t>BALBOA (CHAN DE)</w:t>
      </w:r>
    </w:p>
    <w:bookmarkEnd w:id="1885"/>
    <w:p w14:paraId="27A1D38A" w14:textId="77777777" w:rsidR="006529B2" w:rsidRPr="006529B2" w:rsidRDefault="006529B2" w:rsidP="006529B2">
      <w:pPr>
        <w:rPr>
          <w:lang w:val="fr-FR"/>
        </w:rPr>
      </w:pPr>
      <w:r>
        <w:rPr>
          <w:lang w:val="fr-FR"/>
        </w:rPr>
        <w:t>Chan de Balboa</w:t>
      </w:r>
    </w:p>
    <w:p w14:paraId="063D2BFB" w14:textId="77777777" w:rsidR="006529B2" w:rsidRDefault="006529B2" w:rsidP="00242C0F">
      <w:pPr>
        <w:rPr>
          <w:lang w:val="fr-FR"/>
        </w:rPr>
      </w:pPr>
    </w:p>
    <w:p w14:paraId="73CCDD4D" w14:textId="3CE10CEC" w:rsidR="006529B2" w:rsidRDefault="006529B2" w:rsidP="006529B2">
      <w:pPr>
        <w:rPr>
          <w:lang w:val="fr-FR"/>
        </w:rPr>
      </w:pPr>
      <w:r w:rsidRPr="00AC5B94">
        <w:rPr>
          <w:lang w:val="fr-FR"/>
        </w:rPr>
        <w:t xml:space="preserve">fait partie du </w:t>
      </w:r>
      <w:hyperlink r:id="rId4306" w:anchor="Cul_Galice" w:history="1">
        <w:r w:rsidRPr="00AC5B94">
          <w:rPr>
            <w:rStyle w:val="Hyperlink"/>
            <w:lang w:val="fr-FR"/>
          </w:rPr>
          <w:t>gr. de Galice</w:t>
        </w:r>
      </w:hyperlink>
      <w:r>
        <w:rPr>
          <w:lang w:val="fr-FR"/>
        </w:rPr>
        <w:t>. Lié à une zone humide (</w:t>
      </w:r>
      <w:r w:rsidRPr="006529B2">
        <w:rPr>
          <w:i/>
          <w:lang w:val="fr-FR"/>
        </w:rPr>
        <w:t>peat bog</w:t>
      </w:r>
      <w:r>
        <w:rPr>
          <w:lang w:val="fr-FR"/>
        </w:rPr>
        <w:t xml:space="preserve">), proche </w:t>
      </w:r>
      <w:hyperlink r:id="rId4307" w:anchor="Sit_Pedra_Ferraduras" w:history="1">
        <w:r w:rsidRPr="006529B2">
          <w:rPr>
            <w:rStyle w:val="Hyperlink"/>
            <w:lang w:val="fr-FR"/>
          </w:rPr>
          <w:t>Pedra das Ferraduras</w:t>
        </w:r>
      </w:hyperlink>
      <w:r>
        <w:rPr>
          <w:lang w:val="fr-FR"/>
        </w:rPr>
        <w:t xml:space="preserve"> (BIB 2987)</w:t>
      </w:r>
    </w:p>
    <w:p w14:paraId="1552B7C1" w14:textId="77777777" w:rsidR="006529B2" w:rsidRPr="0032190F" w:rsidRDefault="006529B2" w:rsidP="00242C0F">
      <w:pPr>
        <w:rPr>
          <w:lang w:val="fr-FR"/>
        </w:rPr>
      </w:pPr>
    </w:p>
    <w:p w14:paraId="2160266E" w14:textId="77777777" w:rsidR="00A50899" w:rsidRPr="0032190F" w:rsidRDefault="00A50899" w:rsidP="00242C0F">
      <w:pPr>
        <w:rPr>
          <w:lang w:val="fr-FR"/>
        </w:rPr>
      </w:pPr>
    </w:p>
    <w:p w14:paraId="00AF1019" w14:textId="77777777" w:rsidR="0031529C" w:rsidRPr="00426FF9" w:rsidRDefault="0031529C" w:rsidP="00426FF9">
      <w:pPr>
        <w:pStyle w:val="Heading1"/>
        <w:rPr>
          <w:lang w:val="es-ES"/>
        </w:rPr>
      </w:pPr>
      <w:bookmarkStart w:id="1886" w:name="Sit_Pedra_Ferraduras"/>
      <w:r w:rsidRPr="00426FF9">
        <w:rPr>
          <w:lang w:val="es-ES"/>
        </w:rPr>
        <w:t xml:space="preserve">PEDRA DAS FERRADURAS </w:t>
      </w:r>
    </w:p>
    <w:bookmarkEnd w:id="1886"/>
    <w:p w14:paraId="57094328" w14:textId="77777777" w:rsidR="0031529C" w:rsidRPr="006529B2" w:rsidRDefault="00E31D5C" w:rsidP="00242C0F">
      <w:pPr>
        <w:jc w:val="both"/>
        <w:rPr>
          <w:sz w:val="20"/>
          <w:lang w:val="es-ES"/>
        </w:rPr>
      </w:pPr>
      <w:r w:rsidRPr="006529B2">
        <w:rPr>
          <w:sz w:val="20"/>
          <w:lang w:val="es-ES"/>
        </w:rPr>
        <w:t>Laxe das Ferraduras</w:t>
      </w:r>
      <w:r w:rsidR="00340142">
        <w:rPr>
          <w:sz w:val="20"/>
          <w:lang w:val="es-ES"/>
        </w:rPr>
        <w:t>, Fentans</w:t>
      </w:r>
    </w:p>
    <w:p w14:paraId="19623897" w14:textId="77777777" w:rsidR="00E31D5C" w:rsidRPr="00566234" w:rsidRDefault="00E31D5C" w:rsidP="00242C0F">
      <w:pPr>
        <w:jc w:val="both"/>
        <w:rPr>
          <w:lang w:val="es-ES"/>
        </w:rPr>
      </w:pPr>
    </w:p>
    <w:p w14:paraId="6821BCBD" w14:textId="02471DE0" w:rsidR="00F06B4A" w:rsidRPr="00F06B4A" w:rsidRDefault="0078097B" w:rsidP="00F06B4A">
      <w:pPr>
        <w:rPr>
          <w:lang w:val="fr-FR"/>
        </w:rPr>
      </w:pPr>
      <w:r>
        <w:rPr>
          <w:lang w:val="fr-FR"/>
        </w:rPr>
        <w:t>Art rupestre</w:t>
      </w:r>
      <w:r w:rsidR="00340142">
        <w:rPr>
          <w:lang w:val="fr-FR"/>
        </w:rPr>
        <w:t xml:space="preserve">, </w:t>
      </w:r>
      <w:r w:rsidR="00340142" w:rsidRPr="00340142">
        <w:rPr>
          <w:lang w:val="fr-FR"/>
        </w:rPr>
        <w:t xml:space="preserve">dans l'aire de </w:t>
      </w:r>
      <w:hyperlink r:id="rId4308" w:anchor="Sit_Lagoa_Fentans" w:history="1">
        <w:r w:rsidR="00340142" w:rsidRPr="00340142">
          <w:rPr>
            <w:rStyle w:val="Hyperlink"/>
            <w:lang w:val="fr-FR"/>
          </w:rPr>
          <w:t>Chan da Lagoa-Fentans</w:t>
        </w:r>
      </w:hyperlink>
      <w:r w:rsidR="00340142" w:rsidRPr="00340142">
        <w:rPr>
          <w:lang w:val="fr-FR"/>
        </w:rPr>
        <w:t xml:space="preserve"> (Campo Lameiro) (BIB 3011)</w:t>
      </w:r>
      <w:r>
        <w:rPr>
          <w:lang w:val="fr-FR"/>
        </w:rPr>
        <w:t xml:space="preserve"> </w:t>
      </w:r>
      <w:r w:rsidR="0031529C" w:rsidRPr="00AC5B94">
        <w:rPr>
          <w:lang w:val="fr-FR"/>
        </w:rPr>
        <w:t>La roche gravée de Pedra das Ferraduras (Fentáns, Galice)</w:t>
      </w:r>
      <w:r w:rsidR="006529B2">
        <w:rPr>
          <w:lang w:val="fr-FR"/>
        </w:rPr>
        <w:t>, dans l'aire de Caneda,</w:t>
      </w:r>
      <w:r w:rsidR="00B62F3B" w:rsidRPr="00AC5B94">
        <w:rPr>
          <w:lang w:val="fr-FR"/>
        </w:rPr>
        <w:t xml:space="preserve"> fait partie du </w:t>
      </w:r>
      <w:hyperlink r:id="rId4309" w:anchor="Cul_Galice" w:history="1">
        <w:r w:rsidR="00B62F3B" w:rsidRPr="00AC5B94">
          <w:rPr>
            <w:rStyle w:val="Hyperlink"/>
            <w:lang w:val="fr-FR"/>
          </w:rPr>
          <w:t>gr</w:t>
        </w:r>
        <w:r w:rsidRPr="00AC5B94">
          <w:rPr>
            <w:rStyle w:val="Hyperlink"/>
            <w:lang w:val="fr-FR"/>
          </w:rPr>
          <w:t>.</w:t>
        </w:r>
        <w:r w:rsidR="00B62F3B" w:rsidRPr="00AC5B94">
          <w:rPr>
            <w:rStyle w:val="Hyperlink"/>
            <w:lang w:val="fr-FR"/>
          </w:rPr>
          <w:t xml:space="preserve"> de Galice</w:t>
        </w:r>
      </w:hyperlink>
      <w:r w:rsidR="00AC5B94" w:rsidRPr="00AC5B94">
        <w:rPr>
          <w:lang w:val="fr-FR"/>
        </w:rPr>
        <w:t xml:space="preserve"> (</w:t>
      </w:r>
      <w:r w:rsidR="006529B2">
        <w:rPr>
          <w:lang w:val="fr-FR"/>
        </w:rPr>
        <w:t>BIB 2987</w:t>
      </w:r>
      <w:r w:rsidR="00AC5B94" w:rsidRPr="00AC5B94">
        <w:rPr>
          <w:lang w:val="fr-FR"/>
        </w:rPr>
        <w:t xml:space="preserve">) </w:t>
      </w:r>
      <w:r w:rsidR="00AC5B94" w:rsidRPr="00AE0E20">
        <w:rPr>
          <w:lang w:val="fr-FR"/>
        </w:rPr>
        <w:t xml:space="preserve">panneau-stèle </w:t>
      </w:r>
      <w:r w:rsidR="00AC5B94">
        <w:rPr>
          <w:lang w:val="fr-FR"/>
        </w:rPr>
        <w:t xml:space="preserve">de type "idoles et des armes" (BIB 2962) </w:t>
      </w:r>
      <w:hyperlink r:id="rId4310" w:anchor="Cul_Galice" w:history="1">
        <w:r w:rsidR="00F06B4A" w:rsidRPr="00F06B4A">
          <w:rPr>
            <w:rStyle w:val="Hyperlink"/>
            <w:lang w:val="fr-FR"/>
          </w:rPr>
          <w:t>gr. de Galice</w:t>
        </w:r>
      </w:hyperlink>
      <w:r w:rsidR="00F06B4A" w:rsidRPr="00F06B4A">
        <w:rPr>
          <w:lang w:val="fr-FR"/>
        </w:rPr>
        <w:t>,</w:t>
      </w:r>
      <w:r w:rsidR="00F06B4A">
        <w:rPr>
          <w:lang w:val="fr-FR"/>
        </w:rPr>
        <w:t xml:space="preserve"> </w:t>
      </w:r>
      <w:hyperlink r:id="rId4311" w:anchor="Cul_Galice_TAC_c__complexe" w:history="1">
        <w:r w:rsidR="00F06B4A" w:rsidRPr="00F06B4A">
          <w:rPr>
            <w:rStyle w:val="Hyperlink"/>
            <w:lang w:val="fr-FR"/>
          </w:rPr>
          <w:t>scène complexe</w:t>
        </w:r>
      </w:hyperlink>
      <w:r w:rsidR="00F06B4A" w:rsidRPr="00F06B4A">
        <w:rPr>
          <w:lang w:val="fr-FR"/>
        </w:rPr>
        <w:t xml:space="preserve">: </w:t>
      </w:r>
      <w:hyperlink r:id="rId4312" w:anchor="Cul_Galice_TAC_T_fig_arme_lance" w:history="1">
        <w:r w:rsidR="00DE55E6" w:rsidRPr="00DE55E6">
          <w:rPr>
            <w:rStyle w:val="Hyperlink"/>
            <w:lang w:val="fr-FR"/>
          </w:rPr>
          <w:t>lances</w:t>
        </w:r>
      </w:hyperlink>
      <w:r w:rsidR="00F06B4A" w:rsidRPr="00F06B4A">
        <w:rPr>
          <w:lang w:val="fr-FR"/>
        </w:rPr>
        <w:t xml:space="preserve">, </w:t>
      </w:r>
      <w:hyperlink r:id="rId4313" w:anchor="Cul_Galice_TAC_T_idole" w:history="1">
        <w:r w:rsidR="00F06B4A" w:rsidRPr="00F06B4A">
          <w:rPr>
            <w:rStyle w:val="Hyperlink"/>
            <w:lang w:val="fr-FR"/>
          </w:rPr>
          <w:t>idole</w:t>
        </w:r>
      </w:hyperlink>
      <w:r w:rsidR="00F06B4A" w:rsidRPr="00F06B4A">
        <w:rPr>
          <w:lang w:val="fr-FR"/>
        </w:rPr>
        <w:t xml:space="preserve">, </w:t>
      </w:r>
      <w:hyperlink r:id="rId4314" w:anchor="Cul_Galice_TAC_T_z_cerf" w:history="1">
        <w:r w:rsidR="00F06B4A" w:rsidRPr="00F06B4A">
          <w:rPr>
            <w:rStyle w:val="Hyperlink"/>
            <w:lang w:val="fr-FR"/>
          </w:rPr>
          <w:t>grand cerf</w:t>
        </w:r>
      </w:hyperlink>
      <w:r w:rsidR="00F06B4A" w:rsidRPr="00F06B4A">
        <w:rPr>
          <w:lang w:val="fr-FR"/>
        </w:rPr>
        <w:t xml:space="preserve">, </w:t>
      </w:r>
      <w:hyperlink r:id="rId4315" w:anchor="Cul_Galice_TAC_T_z_cerf" w:history="1">
        <w:r w:rsidR="00F06B4A" w:rsidRPr="00F06B4A">
          <w:rPr>
            <w:rStyle w:val="Hyperlink"/>
            <w:lang w:val="fr-FR"/>
          </w:rPr>
          <w:t>cerfs</w:t>
        </w:r>
      </w:hyperlink>
      <w:r w:rsidR="00F06B4A" w:rsidRPr="00F06B4A">
        <w:rPr>
          <w:lang w:val="fr-FR"/>
        </w:rPr>
        <w:t xml:space="preserve"> orientés vers la </w:t>
      </w:r>
      <w:hyperlink r:id="rId4316" w:anchor="Cul_Galice_TAC_T_z_cerf_orient_droite" w:history="1">
        <w:r w:rsidR="00F06B4A" w:rsidRPr="00F06B4A">
          <w:rPr>
            <w:rStyle w:val="Hyperlink"/>
            <w:lang w:val="fr-FR"/>
          </w:rPr>
          <w:t>droite</w:t>
        </w:r>
      </w:hyperlink>
      <w:r w:rsidR="00F06B4A" w:rsidRPr="00F06B4A">
        <w:rPr>
          <w:lang w:val="fr-FR"/>
        </w:rPr>
        <w:t xml:space="preserve"> (BIB 3011)</w:t>
      </w:r>
      <w:r w:rsidR="008C2E66">
        <w:rPr>
          <w:lang w:val="fr-FR"/>
        </w:rPr>
        <w:t xml:space="preserve"> </w:t>
      </w:r>
      <w:hyperlink r:id="rId4317" w:anchor="Sit_Pedra_Ferraduras_art__inf_chrn" w:history="1">
        <w:r w:rsidR="008C2E66" w:rsidRPr="008C2E66">
          <w:rPr>
            <w:rStyle w:val="Hyperlink"/>
            <w:lang w:val="fr-FR"/>
          </w:rPr>
          <w:t>chronologie</w:t>
        </w:r>
      </w:hyperlink>
    </w:p>
    <w:p w14:paraId="71528E3A" w14:textId="77777777" w:rsidR="00AC5B94" w:rsidRDefault="00AC5B94" w:rsidP="00AC5B94">
      <w:pPr>
        <w:rPr>
          <w:lang w:val="fr-FR"/>
        </w:rPr>
      </w:pPr>
    </w:p>
    <w:p w14:paraId="08E070E8" w14:textId="4FC71A0E" w:rsidR="00215980" w:rsidRDefault="00215980" w:rsidP="00AC5B94">
      <w:pPr>
        <w:rPr>
          <w:lang w:val="fr-FR"/>
        </w:rPr>
      </w:pPr>
      <w:r>
        <w:rPr>
          <w:lang w:val="fr-FR"/>
        </w:rPr>
        <w:t xml:space="preserve">Proche </w:t>
      </w:r>
      <w:hyperlink r:id="rId4318" w:anchor="Sit_Laxe_Lebres" w:history="1">
        <w:r w:rsidRPr="00215980">
          <w:rPr>
            <w:rStyle w:val="Hyperlink"/>
            <w:lang w:val="fr-FR"/>
          </w:rPr>
          <w:t>Laxe das Lebres</w:t>
        </w:r>
      </w:hyperlink>
      <w:r>
        <w:rPr>
          <w:lang w:val="fr-FR"/>
        </w:rPr>
        <w:t xml:space="preserve"> (BIB 2999)</w:t>
      </w:r>
    </w:p>
    <w:p w14:paraId="25582835" w14:textId="77777777" w:rsidR="00215980" w:rsidRDefault="00215980" w:rsidP="00AC5B94">
      <w:pPr>
        <w:rPr>
          <w:lang w:val="fr-FR"/>
        </w:rPr>
      </w:pPr>
    </w:p>
    <w:p w14:paraId="420B4E5F" w14:textId="668A75CE" w:rsidR="006529B2" w:rsidRPr="00AC5B94" w:rsidRDefault="006529B2" w:rsidP="00AC5B94">
      <w:pPr>
        <w:rPr>
          <w:lang w:val="fr-FR"/>
        </w:rPr>
      </w:pPr>
      <w:r>
        <w:rPr>
          <w:lang w:val="fr-FR"/>
        </w:rPr>
        <w:t xml:space="preserve">v. </w:t>
      </w:r>
      <w:hyperlink r:id="rId4319" w:anchor="Sit_Balboa" w:history="1">
        <w:r w:rsidRPr="006529B2">
          <w:rPr>
            <w:rStyle w:val="Hyperlink"/>
            <w:lang w:val="fr-FR"/>
          </w:rPr>
          <w:t>Chan de Balboa</w:t>
        </w:r>
      </w:hyperlink>
    </w:p>
    <w:p w14:paraId="46CA798A" w14:textId="77777777" w:rsidR="00AC5B94" w:rsidRPr="00AC5B94" w:rsidRDefault="00AC5B94" w:rsidP="00242C0F">
      <w:pPr>
        <w:jc w:val="both"/>
        <w:rPr>
          <w:lang w:val="fr-FR"/>
        </w:rPr>
      </w:pPr>
    </w:p>
    <w:p w14:paraId="60A5739B" w14:textId="61969AFE" w:rsidR="00AC5B94" w:rsidRDefault="008C2E66" w:rsidP="00AC5B94">
      <w:pPr>
        <w:pStyle w:val="Heading2"/>
      </w:pPr>
      <w:bookmarkStart w:id="1887" w:name="Sit_Pedra_Ferraduras_art"/>
      <w:r>
        <w:lastRenderedPageBreak/>
        <w:t>roche gravée</w:t>
      </w:r>
    </w:p>
    <w:bookmarkEnd w:id="1887"/>
    <w:p w14:paraId="4650DE4B" w14:textId="77777777" w:rsidR="00AC5B94" w:rsidRDefault="00AC5B94" w:rsidP="00AC5B94">
      <w:pPr>
        <w:jc w:val="both"/>
        <w:rPr>
          <w:lang w:val="fr-FR"/>
        </w:rPr>
      </w:pPr>
    </w:p>
    <w:p w14:paraId="276CCD0C" w14:textId="354D05A4" w:rsidR="00AC5B94" w:rsidRDefault="00AC5B94" w:rsidP="0061739F">
      <w:pPr>
        <w:jc w:val="both"/>
        <w:rPr>
          <w:lang w:val="fr-FR"/>
        </w:rPr>
      </w:pPr>
      <w:r w:rsidRPr="0032190F">
        <w:rPr>
          <w:lang w:val="fr-FR"/>
        </w:rPr>
        <w:t>La roche est parcourue par une large fissure horizontale qui sépare deux registres</w:t>
      </w:r>
      <w:r w:rsidR="008C2E66">
        <w:rPr>
          <w:lang w:val="fr-FR"/>
        </w:rPr>
        <w:t xml:space="preserve">: </w:t>
      </w:r>
      <w:hyperlink r:id="rId4320" w:anchor="Sit_Pedra_Ferraduras_art__inf" w:history="1">
        <w:r w:rsidR="008C2E66" w:rsidRPr="008C2E66">
          <w:rPr>
            <w:rStyle w:val="Hyperlink"/>
            <w:lang w:val="fr-FR"/>
          </w:rPr>
          <w:t>inférieur</w:t>
        </w:r>
      </w:hyperlink>
      <w:r w:rsidR="008C2E66">
        <w:rPr>
          <w:lang w:val="fr-FR"/>
        </w:rPr>
        <w:t xml:space="preserve"> et </w:t>
      </w:r>
      <w:hyperlink r:id="rId4321" w:anchor="Sit_Pedra_Ferraduras_art__sup" w:history="1">
        <w:r w:rsidR="008C2E66" w:rsidRPr="008C2E66">
          <w:rPr>
            <w:rStyle w:val="Hyperlink"/>
            <w:lang w:val="fr-FR"/>
          </w:rPr>
          <w:t>supérieur</w:t>
        </w:r>
      </w:hyperlink>
      <w:r w:rsidRPr="0032190F">
        <w:rPr>
          <w:lang w:val="fr-FR"/>
        </w:rPr>
        <w:t xml:space="preserve"> (SS BIB)</w:t>
      </w:r>
      <w:r w:rsidRPr="00AC5B94">
        <w:rPr>
          <w:i/>
          <w:lang w:val="fr-FR"/>
        </w:rPr>
        <w:t xml:space="preserve"> uno de los paneles más complejos del Arte Rupestre Atlántico.</w:t>
      </w:r>
      <w:r w:rsidRPr="00AC5B94">
        <w:rPr>
          <w:lang w:val="fr-FR"/>
        </w:rPr>
        <w:t xml:space="preserve"> (Aube des Ecritures).</w:t>
      </w:r>
    </w:p>
    <w:p w14:paraId="2EA6D838" w14:textId="77777777" w:rsidR="00B40CDF" w:rsidRDefault="00B40CDF" w:rsidP="0061739F">
      <w:pPr>
        <w:jc w:val="both"/>
        <w:rPr>
          <w:lang w:val="fr-FR"/>
        </w:rPr>
      </w:pPr>
    </w:p>
    <w:p w14:paraId="486316EC" w14:textId="77777777" w:rsidR="00AC5B94" w:rsidRDefault="00AC5B94" w:rsidP="0061739F">
      <w:pPr>
        <w:jc w:val="both"/>
        <w:rPr>
          <w:lang w:val="fr-FR"/>
        </w:rPr>
      </w:pPr>
    </w:p>
    <w:p w14:paraId="1C733C9F" w14:textId="77777777" w:rsidR="00AC5B94" w:rsidRDefault="00AC5B94" w:rsidP="0061739F">
      <w:pPr>
        <w:pStyle w:val="Heading3"/>
        <w:spacing w:line="240" w:lineRule="auto"/>
      </w:pPr>
      <w:bookmarkStart w:id="1888" w:name="Sit_Pedra_Ferraduras_art__sup"/>
      <w:r>
        <w:t>partie supérieure</w:t>
      </w:r>
    </w:p>
    <w:bookmarkEnd w:id="1888"/>
    <w:p w14:paraId="0BE94DEC" w14:textId="77777777" w:rsidR="006529B2" w:rsidRPr="006529B2" w:rsidRDefault="006529B2" w:rsidP="0061739F">
      <w:pPr>
        <w:rPr>
          <w:i/>
          <w:sz w:val="20"/>
          <w:lang w:val="fr-FR"/>
        </w:rPr>
      </w:pPr>
      <w:r w:rsidRPr="006529B2">
        <w:rPr>
          <w:i/>
          <w:sz w:val="20"/>
          <w:lang w:val="fr-FR"/>
        </w:rPr>
        <w:t>upper part, upper section</w:t>
      </w:r>
    </w:p>
    <w:p w14:paraId="105F0604" w14:textId="77777777" w:rsidR="00AC5B94" w:rsidRDefault="00AC5B94" w:rsidP="0061739F">
      <w:pPr>
        <w:jc w:val="both"/>
        <w:rPr>
          <w:lang w:val="fr-FR"/>
        </w:rPr>
      </w:pPr>
    </w:p>
    <w:p w14:paraId="28769288" w14:textId="77777777" w:rsidR="00AC5B94" w:rsidRDefault="00215980" w:rsidP="0061739F">
      <w:pPr>
        <w:jc w:val="both"/>
        <w:rPr>
          <w:lang w:val="fr-FR"/>
        </w:rPr>
      </w:pPr>
      <w:r>
        <w:rPr>
          <w:lang w:val="fr-FR"/>
        </w:rPr>
        <w:t xml:space="preserve">Face plate (BIB 2999) </w:t>
      </w:r>
      <w:r w:rsidR="00225E92" w:rsidRPr="0032190F">
        <w:rPr>
          <w:lang w:val="fr-FR"/>
        </w:rPr>
        <w:t>Dans la partie supérieure de la roche sont représentés des cercles et des empreintes d'animaux</w:t>
      </w:r>
      <w:r w:rsidR="00AC5B94">
        <w:rPr>
          <w:lang w:val="fr-FR"/>
        </w:rPr>
        <w:t xml:space="preserve"> </w:t>
      </w:r>
      <w:r w:rsidR="00AC5B94" w:rsidRPr="0032190F">
        <w:rPr>
          <w:lang w:val="fr-FR"/>
        </w:rPr>
        <w:t>(BIB 2395 p. 170)</w:t>
      </w:r>
      <w:r w:rsidR="00225E92" w:rsidRPr="0032190F">
        <w:rPr>
          <w:lang w:val="fr-FR"/>
        </w:rPr>
        <w:t xml:space="preserve">, </w:t>
      </w:r>
      <w:r w:rsidR="00AC5B94" w:rsidRPr="0032190F">
        <w:rPr>
          <w:lang w:val="fr-FR"/>
        </w:rPr>
        <w:t>Marques d'empreintes</w:t>
      </w:r>
      <w:r w:rsidR="00AC5B94">
        <w:rPr>
          <w:lang w:val="fr-FR"/>
        </w:rPr>
        <w:t xml:space="preserve"> [animales]</w:t>
      </w:r>
      <w:r w:rsidR="00AC5B94" w:rsidRPr="0032190F">
        <w:rPr>
          <w:lang w:val="fr-FR"/>
        </w:rPr>
        <w:t xml:space="preserve"> très réalistes (BIB 2395 p. 176)</w:t>
      </w:r>
      <w:r>
        <w:rPr>
          <w:lang w:val="fr-FR"/>
        </w:rPr>
        <w:t xml:space="preserve"> Empreintes de pieds d'animaux et motif circulaire (BIB 2999)</w:t>
      </w:r>
      <w:r w:rsidR="00AC5B94">
        <w:rPr>
          <w:lang w:val="fr-FR"/>
        </w:rPr>
        <w:t xml:space="preserve"> </w:t>
      </w:r>
      <w:r w:rsidR="00AC5B94" w:rsidRPr="00AC5B94">
        <w:rPr>
          <w:i/>
          <w:lang w:val="fr-FR"/>
        </w:rPr>
        <w:t xml:space="preserve">En la parte superior se observan combinaciones circulares y huellas de ungulados </w:t>
      </w:r>
      <w:r w:rsidR="00AC5B94" w:rsidRPr="00AC5B94">
        <w:rPr>
          <w:lang w:val="fr-FR"/>
        </w:rPr>
        <w:t>(Aube des Ecritures)</w:t>
      </w:r>
      <w:r>
        <w:rPr>
          <w:lang w:val="fr-FR"/>
        </w:rPr>
        <w:t xml:space="preserve"> </w:t>
      </w:r>
    </w:p>
    <w:p w14:paraId="67E04565" w14:textId="77777777" w:rsidR="006529B2" w:rsidRDefault="006529B2" w:rsidP="0061739F">
      <w:pPr>
        <w:jc w:val="both"/>
        <w:rPr>
          <w:lang w:val="fr-FR"/>
        </w:rPr>
      </w:pPr>
    </w:p>
    <w:p w14:paraId="21D3134D" w14:textId="77777777" w:rsidR="006529B2" w:rsidRPr="006529B2" w:rsidRDefault="006529B2" w:rsidP="0061739F">
      <w:pPr>
        <w:jc w:val="both"/>
        <w:rPr>
          <w:lang w:val="fr-FR"/>
        </w:rPr>
      </w:pPr>
      <w:r>
        <w:rPr>
          <w:lang w:val="fr-FR"/>
        </w:rPr>
        <w:t>Motifs "naturels" pour G. Nash (BIB 2987)</w:t>
      </w:r>
    </w:p>
    <w:p w14:paraId="3998421F" w14:textId="77777777" w:rsidR="00AC5B94" w:rsidRPr="00AC5B94" w:rsidRDefault="00AC5B94" w:rsidP="0061739F">
      <w:pPr>
        <w:jc w:val="both"/>
        <w:rPr>
          <w:lang w:val="fr-FR"/>
        </w:rPr>
      </w:pPr>
    </w:p>
    <w:p w14:paraId="212D6E3D" w14:textId="77777777" w:rsidR="00AC5B94" w:rsidRDefault="00AC5B94" w:rsidP="0061739F">
      <w:pPr>
        <w:pStyle w:val="Heading3"/>
        <w:spacing w:line="240" w:lineRule="auto"/>
      </w:pPr>
      <w:bookmarkStart w:id="1889" w:name="Sit_Pedra_Ferraduras_art__inf"/>
      <w:r>
        <w:t>partie inférieure</w:t>
      </w:r>
    </w:p>
    <w:bookmarkEnd w:id="1889"/>
    <w:p w14:paraId="66EADEDE" w14:textId="77777777" w:rsidR="006529B2" w:rsidRDefault="006529B2" w:rsidP="0061739F">
      <w:pPr>
        <w:rPr>
          <w:i/>
          <w:sz w:val="20"/>
          <w:lang w:val="fr-FR"/>
        </w:rPr>
      </w:pPr>
      <w:r w:rsidRPr="006529B2">
        <w:rPr>
          <w:i/>
          <w:sz w:val="20"/>
          <w:lang w:val="fr-FR"/>
        </w:rPr>
        <w:t>lower part, lower section</w:t>
      </w:r>
    </w:p>
    <w:p w14:paraId="5B74DA24" w14:textId="77777777" w:rsidR="006529B2" w:rsidRDefault="006529B2" w:rsidP="0061739F">
      <w:pPr>
        <w:rPr>
          <w:i/>
          <w:sz w:val="20"/>
          <w:lang w:val="fr-FR"/>
        </w:rPr>
      </w:pPr>
    </w:p>
    <w:p w14:paraId="2CE17BB5" w14:textId="3EB1586E" w:rsidR="006529B2" w:rsidRDefault="00215980" w:rsidP="0061739F">
      <w:pPr>
        <w:jc w:val="both"/>
        <w:rPr>
          <w:lang w:val="fr-FR"/>
        </w:rPr>
      </w:pPr>
      <w:r>
        <w:rPr>
          <w:lang w:val="fr-FR"/>
        </w:rPr>
        <w:t xml:space="preserve">Face pentue (BIB 2999) </w:t>
      </w:r>
      <w:r w:rsidR="006529B2">
        <w:rPr>
          <w:lang w:val="fr-FR"/>
        </w:rPr>
        <w:t>Motifs "culturels" pour G. Nash (BIB 2987)</w:t>
      </w:r>
      <w:r>
        <w:rPr>
          <w:lang w:val="fr-FR"/>
        </w:rPr>
        <w:t>: armes, idoles, personnages et cerfs (BIB 2999)</w:t>
      </w:r>
    </w:p>
    <w:p w14:paraId="349A5C7D" w14:textId="20DAE9CD" w:rsidR="008C2E66" w:rsidRDefault="008C2E66" w:rsidP="0061739F">
      <w:pPr>
        <w:jc w:val="both"/>
        <w:rPr>
          <w:lang w:val="fr-FR"/>
        </w:rPr>
      </w:pPr>
    </w:p>
    <w:p w14:paraId="09480E68" w14:textId="3B1F9ABA" w:rsidR="008C2E66" w:rsidRPr="006529B2" w:rsidRDefault="008C2E66" w:rsidP="0061739F">
      <w:pPr>
        <w:pStyle w:val="Heading4"/>
      </w:pPr>
      <w:r>
        <w:t>thèmes</w:t>
      </w:r>
    </w:p>
    <w:p w14:paraId="612444A4" w14:textId="2DEE6FAA" w:rsidR="00AC5B94" w:rsidRDefault="00AC5B94" w:rsidP="0061739F">
      <w:pPr>
        <w:rPr>
          <w:lang w:val="fr-FR"/>
        </w:rPr>
      </w:pPr>
    </w:p>
    <w:p w14:paraId="570128F1" w14:textId="6543454C" w:rsidR="0061739F" w:rsidRDefault="00141306" w:rsidP="00141306">
      <w:pPr>
        <w:pStyle w:val="Heading5"/>
      </w:pPr>
      <w:bookmarkStart w:id="1890" w:name="Sit_Pedra_Ferraduras_art__inf_T_cerf"/>
      <w:r>
        <w:t>cerf</w:t>
      </w:r>
    </w:p>
    <w:bookmarkEnd w:id="1890"/>
    <w:p w14:paraId="010AF6F7" w14:textId="5F48057D" w:rsidR="00141306" w:rsidRPr="00141306" w:rsidRDefault="00141306" w:rsidP="0061739F">
      <w:pPr>
        <w:rPr>
          <w:iCs/>
          <w:sz w:val="20"/>
          <w:lang w:val="fr-FR"/>
        </w:rPr>
      </w:pPr>
      <w:r>
        <w:rPr>
          <w:sz w:val="20"/>
          <w:lang w:val="fr-FR"/>
        </w:rPr>
        <w:fldChar w:fldCharType="begin"/>
      </w:r>
      <w:r>
        <w:rPr>
          <w:sz w:val="20"/>
          <w:lang w:val="fr-FR"/>
        </w:rPr>
        <w:instrText xml:space="preserve"> HYPERLINK "Cultures.docx" \l "Cul_Proto_Art_TAC_T_z_cerf" </w:instrText>
      </w:r>
      <w:r>
        <w:rPr>
          <w:sz w:val="20"/>
          <w:lang w:val="fr-FR"/>
        </w:rPr>
      </w:r>
      <w:r>
        <w:rPr>
          <w:sz w:val="20"/>
          <w:lang w:val="fr-FR"/>
        </w:rPr>
        <w:fldChar w:fldCharType="separate"/>
      </w:r>
      <w:r w:rsidRPr="00141306">
        <w:rPr>
          <w:rStyle w:val="Hyperlink"/>
          <w:sz w:val="20"/>
          <w:lang w:val="fr-FR"/>
        </w:rPr>
        <w:t>☼</w:t>
      </w:r>
      <w:r>
        <w:rPr>
          <w:sz w:val="20"/>
          <w:lang w:val="fr-FR"/>
        </w:rPr>
        <w:fldChar w:fldCharType="end"/>
      </w:r>
      <w:r>
        <w:rPr>
          <w:sz w:val="20"/>
          <w:lang w:val="fr-FR"/>
        </w:rPr>
        <w:t xml:space="preserve">, </w:t>
      </w:r>
      <w:r w:rsidRPr="00141306">
        <w:rPr>
          <w:sz w:val="20"/>
          <w:lang w:val="fr-FR"/>
        </w:rPr>
        <w:t xml:space="preserve">cerf mâle, </w:t>
      </w:r>
      <w:r w:rsidRPr="00141306">
        <w:rPr>
          <w:i/>
          <w:sz w:val="20"/>
          <w:lang w:val="fr-FR"/>
        </w:rPr>
        <w:t>stags</w:t>
      </w:r>
      <w:r w:rsidRPr="00141306">
        <w:rPr>
          <w:iCs/>
          <w:sz w:val="20"/>
          <w:lang w:val="fr-FR"/>
        </w:rPr>
        <w:t xml:space="preserve"> </w:t>
      </w:r>
      <w:r w:rsidRPr="00141306">
        <w:rPr>
          <w:sz w:val="20"/>
          <w:lang w:val="fr-FR"/>
        </w:rPr>
        <w:t>(BIB 2999)</w:t>
      </w:r>
    </w:p>
    <w:p w14:paraId="4FDAEBB0" w14:textId="77777777" w:rsidR="00141306" w:rsidRDefault="00141306" w:rsidP="0061739F">
      <w:pPr>
        <w:rPr>
          <w:lang w:val="fr-FR"/>
        </w:rPr>
      </w:pPr>
    </w:p>
    <w:p w14:paraId="476A2563" w14:textId="56594C36" w:rsidR="00AC5B94" w:rsidRPr="00AC5B94" w:rsidRDefault="00AC5B94" w:rsidP="0061739F">
      <w:pPr>
        <w:pStyle w:val="Heading5"/>
      </w:pPr>
      <w:bookmarkStart w:id="1891" w:name="Sit_Pedra_Ferraduras_art__inf_T_idole"/>
      <w:r>
        <w:t>idole</w:t>
      </w:r>
      <w:r w:rsidR="00141306">
        <w:t>s</w:t>
      </w:r>
    </w:p>
    <w:bookmarkEnd w:id="1891"/>
    <w:p w14:paraId="4E2930B0" w14:textId="78EB266D" w:rsidR="00AC5B94" w:rsidRPr="0032190F" w:rsidRDefault="00AC5B94" w:rsidP="0061739F">
      <w:pPr>
        <w:jc w:val="both"/>
        <w:rPr>
          <w:lang w:val="fr-FR"/>
        </w:rPr>
      </w:pPr>
      <w:r>
        <w:rPr>
          <w:lang w:val="fr-FR"/>
        </w:rPr>
        <w:t>D</w:t>
      </w:r>
      <w:r w:rsidRPr="0032190F">
        <w:rPr>
          <w:lang w:val="fr-FR"/>
        </w:rPr>
        <w:t xml:space="preserve">ans le registre inférieur apparaissent des </w:t>
      </w:r>
      <w:hyperlink r:id="rId4322" w:anchor="Cul_Galice_TAC_T_idole_cylindre" w:history="1">
        <w:r>
          <w:rPr>
            <w:rStyle w:val="Hyperlink"/>
            <w:lang w:val="fr-FR"/>
          </w:rPr>
          <w:t>idoles-cylindre</w:t>
        </w:r>
      </w:hyperlink>
      <w:r w:rsidRPr="00AC5B94">
        <w:rPr>
          <w:lang w:val="fr-FR"/>
        </w:rPr>
        <w:t xml:space="preserve"> </w:t>
      </w:r>
      <w:r w:rsidRPr="0032190F">
        <w:rPr>
          <w:lang w:val="fr-FR"/>
        </w:rPr>
        <w:t>(BIB 2395 p. 170) A</w:t>
      </w:r>
      <w:r>
        <w:rPr>
          <w:lang w:val="fr-FR"/>
        </w:rPr>
        <w:t>u</w:t>
      </w:r>
      <w:r w:rsidRPr="0032190F">
        <w:rPr>
          <w:lang w:val="fr-FR"/>
        </w:rPr>
        <w:t xml:space="preserve"> cylindre, on peut comparer:</w:t>
      </w:r>
    </w:p>
    <w:p w14:paraId="1D3DB518" w14:textId="77777777" w:rsidR="00AC5B94" w:rsidRPr="0032190F" w:rsidRDefault="00AC5B94" w:rsidP="0061739F">
      <w:pPr>
        <w:jc w:val="both"/>
        <w:rPr>
          <w:lang w:val="fr-FR"/>
        </w:rPr>
      </w:pPr>
      <w:r w:rsidRPr="0032190F">
        <w:rPr>
          <w:lang w:val="fr-FR"/>
        </w:rPr>
        <w:tab/>
        <w:t>- celui d'une pièce de A Caeira (Poio) malheuresement au contexte archéologique peut clair;</w:t>
      </w:r>
    </w:p>
    <w:p w14:paraId="6359156F" w14:textId="77777777" w:rsidR="00AC5B94" w:rsidRPr="0032190F" w:rsidRDefault="00AC5B94" w:rsidP="0061739F">
      <w:pPr>
        <w:jc w:val="both"/>
        <w:rPr>
          <w:lang w:val="fr-FR"/>
        </w:rPr>
      </w:pPr>
      <w:r w:rsidRPr="0032190F">
        <w:rPr>
          <w:lang w:val="fr-FR"/>
        </w:rPr>
        <w:tab/>
        <w:t xml:space="preserve">- un objet en céramique peint en rouge provenant du monument mégalithique de Argalo </w:t>
      </w:r>
      <w:r w:rsidRPr="0032190F">
        <w:rPr>
          <w:lang w:val="fr-FR"/>
        </w:rPr>
        <w:tab/>
        <w:t>(Noia);</w:t>
      </w:r>
    </w:p>
    <w:p w14:paraId="6B983A9C" w14:textId="093933F0" w:rsidR="00AC5B94" w:rsidRPr="0032190F" w:rsidRDefault="00AC5B94" w:rsidP="0061739F">
      <w:pPr>
        <w:jc w:val="both"/>
        <w:rPr>
          <w:lang w:val="fr-FR"/>
        </w:rPr>
      </w:pPr>
      <w:r w:rsidRPr="0032190F">
        <w:rPr>
          <w:lang w:val="fr-FR"/>
        </w:rPr>
        <w:tab/>
        <w:t xml:space="preserve">- plus généralement aux idoles du </w:t>
      </w:r>
      <w:r w:rsidR="00141306">
        <w:rPr>
          <w:lang w:val="fr-FR"/>
        </w:rPr>
        <w:t>NF</w:t>
      </w:r>
      <w:r w:rsidRPr="0032190F">
        <w:rPr>
          <w:lang w:val="fr-FR"/>
        </w:rPr>
        <w:t xml:space="preserve"> et du Chalcolithique des régions méridionnales de la péninsule ibérique;</w:t>
      </w:r>
    </w:p>
    <w:p w14:paraId="4A0D531B" w14:textId="77777777" w:rsidR="00AC5B94" w:rsidRDefault="00AC5B94" w:rsidP="0061739F">
      <w:pPr>
        <w:jc w:val="both"/>
        <w:rPr>
          <w:lang w:val="fr-FR"/>
        </w:rPr>
      </w:pPr>
      <w:r w:rsidRPr="0032190F">
        <w:rPr>
          <w:lang w:val="fr-FR"/>
        </w:rPr>
        <w:t xml:space="preserve"> </w:t>
      </w:r>
      <w:r w:rsidRPr="001A0F46">
        <w:rPr>
          <w:lang w:val="fr-FR"/>
        </w:rPr>
        <w:t xml:space="preserve">(BIB 2395 p. 178-179) </w:t>
      </w:r>
    </w:p>
    <w:p w14:paraId="6C15C87B" w14:textId="728A3675" w:rsidR="00141306" w:rsidRDefault="00141306" w:rsidP="00141306">
      <w:pPr>
        <w:jc w:val="both"/>
        <w:rPr>
          <w:lang w:val="fr-FR"/>
        </w:rPr>
      </w:pPr>
      <w:r w:rsidRPr="00141306">
        <w:rPr>
          <w:lang w:val="fr-FR"/>
        </w:rPr>
        <w:t>Les idoles ont des parallèles évidents dans les périodes du Néolithique tardif et du Chalcolithique, surtout dans le sud de l'</w:t>
      </w:r>
      <w:r>
        <w:rPr>
          <w:lang w:val="fr-FR"/>
        </w:rPr>
        <w:t xml:space="preserve">Espagne </w:t>
      </w:r>
      <w:r w:rsidRPr="00141306">
        <w:rPr>
          <w:lang w:val="fr-FR"/>
        </w:rPr>
        <w:t xml:space="preserve">(Hurtado Perez 2008). </w:t>
      </w:r>
      <w:r>
        <w:rPr>
          <w:lang w:val="fr-FR"/>
        </w:rPr>
        <w:t>(BIB 3597)</w:t>
      </w:r>
    </w:p>
    <w:p w14:paraId="5AB8515A" w14:textId="77777777" w:rsidR="00141306" w:rsidRDefault="00141306" w:rsidP="00AC5B94">
      <w:pPr>
        <w:jc w:val="both"/>
        <w:rPr>
          <w:lang w:val="fr-FR"/>
        </w:rPr>
      </w:pPr>
    </w:p>
    <w:p w14:paraId="7C3A03F4" w14:textId="183F4BB7" w:rsidR="00215980" w:rsidRDefault="00215980" w:rsidP="00AC5B94">
      <w:pPr>
        <w:jc w:val="both"/>
        <w:rPr>
          <w:lang w:val="fr-FR"/>
        </w:rPr>
      </w:pPr>
      <w:r>
        <w:rPr>
          <w:lang w:val="fr-FR"/>
        </w:rPr>
        <w:br/>
      </w:r>
      <w:r w:rsidR="00141306">
        <w:rPr>
          <w:lang w:val="fr-FR"/>
        </w:rPr>
        <w:t>Idoles a</w:t>
      </w:r>
      <w:r>
        <w:rPr>
          <w:lang w:val="fr-FR"/>
        </w:rPr>
        <w:t xml:space="preserve">pparemment associée au </w:t>
      </w:r>
      <w:hyperlink r:id="rId4323" w:anchor="Sit_Pedra_Ferraduras_art__inf_T_cerf" w:history="1">
        <w:r w:rsidRPr="00141306">
          <w:rPr>
            <w:rStyle w:val="Hyperlink"/>
            <w:lang w:val="fr-FR"/>
          </w:rPr>
          <w:t>cerf mâle</w:t>
        </w:r>
      </w:hyperlink>
      <w:r>
        <w:rPr>
          <w:lang w:val="fr-FR"/>
        </w:rPr>
        <w:t xml:space="preserve"> (BIB 2999)</w:t>
      </w:r>
      <w:r w:rsidR="00B40CDF">
        <w:rPr>
          <w:lang w:val="fr-FR"/>
        </w:rPr>
        <w:t xml:space="preserve"> </w:t>
      </w:r>
    </w:p>
    <w:p w14:paraId="58B69CFA" w14:textId="25DAB26F" w:rsidR="00AC5B94" w:rsidRDefault="00AC5B94" w:rsidP="00AC5B94">
      <w:pPr>
        <w:jc w:val="both"/>
        <w:rPr>
          <w:lang w:val="fr-FR"/>
        </w:rPr>
      </w:pPr>
    </w:p>
    <w:p w14:paraId="51FC0113" w14:textId="0CD07B47" w:rsidR="0061739F" w:rsidRDefault="0061739F" w:rsidP="0061739F">
      <w:pPr>
        <w:pStyle w:val="Heading5"/>
      </w:pPr>
      <w:bookmarkStart w:id="1892" w:name="Sit_Pedra_Ferraduras_art__inf_T_poign"/>
      <w:r>
        <w:t>poignards</w:t>
      </w:r>
    </w:p>
    <w:bookmarkEnd w:id="1892"/>
    <w:p w14:paraId="35160153" w14:textId="283D9F47" w:rsidR="0061739F" w:rsidRDefault="0061739F" w:rsidP="0061739F">
      <w:pPr>
        <w:rPr>
          <w:lang w:val="fr-FR"/>
        </w:rPr>
      </w:pPr>
    </w:p>
    <w:p w14:paraId="5F141D44" w14:textId="353B613A" w:rsidR="0061739F" w:rsidRPr="0061739F" w:rsidRDefault="0061739F" w:rsidP="0061739F">
      <w:pPr>
        <w:rPr>
          <w:lang w:val="fr-FR"/>
        </w:rPr>
      </w:pPr>
      <w:r>
        <w:rPr>
          <w:lang w:val="fr-FR"/>
        </w:rPr>
        <w:t>2 poignards</w:t>
      </w:r>
      <w:r w:rsidR="00141306">
        <w:rPr>
          <w:lang w:val="fr-FR"/>
        </w:rPr>
        <w:t xml:space="preserve"> (SS BIB)</w:t>
      </w:r>
    </w:p>
    <w:p w14:paraId="70B10E0A" w14:textId="2B563923" w:rsidR="00AC5B94" w:rsidRDefault="0061739F" w:rsidP="0061739F">
      <w:pPr>
        <w:pStyle w:val="Heading6"/>
      </w:pPr>
      <w:r>
        <w:t xml:space="preserve">grand </w:t>
      </w:r>
      <w:r w:rsidR="00AC5B94">
        <w:t>poignard</w:t>
      </w:r>
    </w:p>
    <w:p w14:paraId="53749310" w14:textId="4C931014" w:rsidR="00AC5B94" w:rsidRPr="001A0F46" w:rsidRDefault="00AC5B94" w:rsidP="00AC5B94">
      <w:pPr>
        <w:jc w:val="both"/>
        <w:rPr>
          <w:lang w:val="fr-FR"/>
        </w:rPr>
      </w:pPr>
      <w:r w:rsidRPr="00AE0E20">
        <w:rPr>
          <w:lang w:val="fr-FR"/>
        </w:rPr>
        <w:lastRenderedPageBreak/>
        <w:t xml:space="preserve">Poignard </w:t>
      </w:r>
      <w:hyperlink r:id="rId4324" w:anchor="Cul_Campaniforme" w:history="1">
        <w:r w:rsidRPr="00AC5B94">
          <w:rPr>
            <w:rStyle w:val="Hyperlink"/>
            <w:lang w:val="fr-FR"/>
          </w:rPr>
          <w:t>campaniforme</w:t>
        </w:r>
      </w:hyperlink>
      <w:r w:rsidRPr="00AE0E20">
        <w:rPr>
          <w:lang w:val="fr-FR"/>
        </w:rPr>
        <w:t xml:space="preserve"> (BIB 2962)</w:t>
      </w:r>
      <w:r>
        <w:rPr>
          <w:lang w:val="fr-FR"/>
        </w:rPr>
        <w:t xml:space="preserve">. </w:t>
      </w:r>
      <w:r w:rsidRPr="0032190F">
        <w:rPr>
          <w:lang w:val="fr-FR"/>
        </w:rPr>
        <w:t>Le poignard est l'un des plus grands représenté en Galice (BIB 2395 p. 177) L'épée est 4 fois plus grande que l'anthropomorphe (BIB 2395 p. 183)</w:t>
      </w:r>
      <w:r>
        <w:rPr>
          <w:lang w:val="fr-FR"/>
        </w:rPr>
        <w:t xml:space="preserve"> </w:t>
      </w:r>
      <w:r w:rsidRPr="0032190F">
        <w:rPr>
          <w:lang w:val="fr-FR"/>
        </w:rPr>
        <w:t>Vers le centre de la roche, un cylindre est très proche d'un anthropomorphe armé d'un poignard</w:t>
      </w:r>
      <w:r>
        <w:rPr>
          <w:lang w:val="fr-FR"/>
        </w:rPr>
        <w:t xml:space="preserve"> bien plus grand que lui</w:t>
      </w:r>
      <w:r w:rsidRPr="0032190F">
        <w:rPr>
          <w:lang w:val="fr-FR"/>
        </w:rPr>
        <w:t xml:space="preserve"> (BIB 2395 p. 177). </w:t>
      </w:r>
    </w:p>
    <w:p w14:paraId="3A3AA95A" w14:textId="158BEA72" w:rsidR="00AC5B94" w:rsidRDefault="00AC5B94" w:rsidP="00AC5B94">
      <w:pPr>
        <w:jc w:val="both"/>
        <w:rPr>
          <w:lang w:val="es-ES"/>
        </w:rPr>
      </w:pPr>
      <w:r w:rsidRPr="00784BEC">
        <w:rPr>
          <w:i/>
          <w:lang w:val="es-ES"/>
        </w:rPr>
        <w:t xml:space="preserve">En la parte superior se oberva una espada sostenida por un pequeño guerrero con escudo circular, bajo esta escena la posible representación de una estátua-estela y un conjunto de ciervos </w:t>
      </w:r>
      <w:r w:rsidRPr="00784BEC">
        <w:rPr>
          <w:lang w:val="es-ES"/>
        </w:rPr>
        <w:t>(Aube des Ecritures) …</w:t>
      </w:r>
      <w:r w:rsidRPr="00AC5B94">
        <w:rPr>
          <w:i/>
          <w:lang w:val="es-ES"/>
        </w:rPr>
        <w:t xml:space="preserve"> </w:t>
      </w:r>
      <w:r w:rsidRPr="00784BEC">
        <w:rPr>
          <w:i/>
          <w:lang w:val="es-ES"/>
        </w:rPr>
        <w:t>en la mitad inferior una escena de caza de ciervo con representaciones de armas y estatuas-estela</w:t>
      </w:r>
      <w:r w:rsidRPr="00784BEC">
        <w:rPr>
          <w:lang w:val="es-ES"/>
        </w:rPr>
        <w:t xml:space="preserve"> (Aube des Ecritures).</w:t>
      </w:r>
    </w:p>
    <w:p w14:paraId="33ADE4E4" w14:textId="3132D1A0" w:rsidR="0061739F" w:rsidRDefault="0061739F" w:rsidP="00AC5B94">
      <w:pPr>
        <w:jc w:val="both"/>
        <w:rPr>
          <w:lang w:val="es-ES"/>
        </w:rPr>
      </w:pPr>
    </w:p>
    <w:p w14:paraId="05A0B5F4" w14:textId="21285556" w:rsidR="0061739F" w:rsidRDefault="0061739F" w:rsidP="0061739F">
      <w:pPr>
        <w:pStyle w:val="Heading6"/>
      </w:pPr>
      <w:r>
        <w:t>petit poignard</w:t>
      </w:r>
    </w:p>
    <w:p w14:paraId="235E7938" w14:textId="7A5D1CED" w:rsidR="0061739F" w:rsidRDefault="0061739F" w:rsidP="00AC5B94">
      <w:pPr>
        <w:jc w:val="both"/>
        <w:rPr>
          <w:lang w:val="es-ES"/>
        </w:rPr>
      </w:pPr>
    </w:p>
    <w:p w14:paraId="612BAA27" w14:textId="0C6E44B5" w:rsidR="0061739F" w:rsidRDefault="00141306" w:rsidP="00141306">
      <w:pPr>
        <w:pStyle w:val="Heading4"/>
      </w:pPr>
      <w:r>
        <w:t>composition</w:t>
      </w:r>
    </w:p>
    <w:p w14:paraId="5C1E4B98" w14:textId="702E1DF4" w:rsidR="00141306" w:rsidRDefault="00141306" w:rsidP="00AC5B94">
      <w:pPr>
        <w:jc w:val="both"/>
        <w:rPr>
          <w:lang w:val="es-ES"/>
        </w:rPr>
      </w:pPr>
    </w:p>
    <w:p w14:paraId="34400B4F" w14:textId="5CA66C02" w:rsidR="00141306" w:rsidRDefault="00141306" w:rsidP="00AC5B94">
      <w:pPr>
        <w:jc w:val="both"/>
        <w:rPr>
          <w:lang w:val="es-ES"/>
        </w:rPr>
      </w:pPr>
      <w:r>
        <w:rPr>
          <w:lang w:val="fr-FR"/>
        </w:rPr>
        <w:t>S</w:t>
      </w:r>
      <w:r w:rsidRPr="0032190F">
        <w:rPr>
          <w:lang w:val="fr-FR"/>
        </w:rPr>
        <w:t xml:space="preserve">cène de chasse menée par un personnage munit d'un bouclier et d'une grande épée </w:t>
      </w:r>
      <w:r>
        <w:rPr>
          <w:lang w:val="fr-FR"/>
        </w:rPr>
        <w:t>[grand poignard?]</w:t>
      </w:r>
      <w:r w:rsidRPr="0032190F">
        <w:rPr>
          <w:lang w:val="fr-FR"/>
        </w:rPr>
        <w:t>(BIB 2395 p. 170)</w:t>
      </w:r>
    </w:p>
    <w:p w14:paraId="7DF9ABEC" w14:textId="6E4574EB" w:rsidR="008C2E66" w:rsidRDefault="008C2E66" w:rsidP="00AC5B94">
      <w:pPr>
        <w:jc w:val="both"/>
        <w:rPr>
          <w:lang w:val="es-ES"/>
        </w:rPr>
      </w:pPr>
    </w:p>
    <w:p w14:paraId="79A342B2" w14:textId="346F58E3" w:rsidR="008C2E66" w:rsidRDefault="008C2E66" w:rsidP="008C2E66">
      <w:pPr>
        <w:pStyle w:val="Heading4"/>
      </w:pPr>
      <w:bookmarkStart w:id="1893" w:name="Sit_Pedra_Ferraduras_art__inf_chrn"/>
      <w:r>
        <w:t>chronologie</w:t>
      </w:r>
    </w:p>
    <w:bookmarkEnd w:id="1893"/>
    <w:p w14:paraId="2EB1D5DB" w14:textId="776600C8" w:rsidR="008C2E66" w:rsidRDefault="008C2E66" w:rsidP="00AC5B94">
      <w:pPr>
        <w:jc w:val="both"/>
        <w:rPr>
          <w:lang w:val="es-ES"/>
        </w:rPr>
      </w:pPr>
    </w:p>
    <w:p w14:paraId="1F38EAC6" w14:textId="32319176" w:rsidR="008C2E66" w:rsidRPr="00AC5B94" w:rsidRDefault="008C2E66" w:rsidP="008C2E66">
      <w:pPr>
        <w:pStyle w:val="Heading5"/>
      </w:pPr>
      <w:r>
        <w:t>relative</w:t>
      </w:r>
    </w:p>
    <w:p w14:paraId="777FA1AE" w14:textId="2EA64681" w:rsidR="00AC5B94" w:rsidRDefault="00AC5B94" w:rsidP="00242C0F">
      <w:pPr>
        <w:jc w:val="both"/>
        <w:rPr>
          <w:lang w:val="es-ES"/>
        </w:rPr>
      </w:pPr>
    </w:p>
    <w:p w14:paraId="56246DE1" w14:textId="2979C5F7" w:rsidR="008C2E66" w:rsidRDefault="008C2E66" w:rsidP="008C2E66">
      <w:pPr>
        <w:jc w:val="both"/>
        <w:rPr>
          <w:lang w:val="fr-FR"/>
        </w:rPr>
      </w:pPr>
      <w:r>
        <w:rPr>
          <w:lang w:val="fr-FR"/>
        </w:rPr>
        <w:t>Le (grand) cerf se superpose à l'</w:t>
      </w:r>
      <w:r w:rsidR="00D06015">
        <w:rPr>
          <w:lang w:val="fr-FR"/>
        </w:rPr>
        <w:t xml:space="preserve"> </w:t>
      </w:r>
      <w:hyperlink r:id="rId4325" w:anchor="Sit_Pedra_Ferraduras_art__inf_T_idole" w:history="1">
        <w:r w:rsidRPr="00D06015">
          <w:rPr>
            <w:rStyle w:val="Hyperlink"/>
            <w:lang w:val="fr-FR"/>
          </w:rPr>
          <w:t>idole</w:t>
        </w:r>
      </w:hyperlink>
      <w:r>
        <w:rPr>
          <w:lang w:val="fr-FR"/>
        </w:rPr>
        <w:t>-stèle/idole (BIB 3011) (BIB 1522)</w:t>
      </w:r>
      <w:r w:rsidR="0061739F">
        <w:rPr>
          <w:lang w:val="fr-FR"/>
        </w:rPr>
        <w:t>(BIB 3597)</w:t>
      </w:r>
      <w:r w:rsidR="00141306">
        <w:rPr>
          <w:lang w:val="fr-FR"/>
        </w:rPr>
        <w:t xml:space="preserve"> Superposition [idole/cerf ou cefr/idole] (Anati 1964)</w:t>
      </w:r>
    </w:p>
    <w:p w14:paraId="238A8EEC" w14:textId="1599C64F" w:rsidR="00141306" w:rsidRDefault="00141306" w:rsidP="008C2E66">
      <w:pPr>
        <w:jc w:val="both"/>
        <w:rPr>
          <w:lang w:val="fr-FR"/>
        </w:rPr>
      </w:pPr>
    </w:p>
    <w:p w14:paraId="47597E9E" w14:textId="1E5E05DC" w:rsidR="00141306" w:rsidRDefault="00141306" w:rsidP="00141306">
      <w:pPr>
        <w:pStyle w:val="Heading5"/>
      </w:pPr>
      <w:r>
        <w:t>absolue</w:t>
      </w:r>
    </w:p>
    <w:p w14:paraId="181391C1" w14:textId="439A2514" w:rsidR="00141306" w:rsidRDefault="00141306" w:rsidP="008C2E66">
      <w:pPr>
        <w:jc w:val="both"/>
        <w:rPr>
          <w:lang w:val="fr-FR"/>
        </w:rPr>
      </w:pPr>
    </w:p>
    <w:p w14:paraId="327669CD" w14:textId="4290CC15" w:rsidR="00141306" w:rsidRDefault="00BA703D" w:rsidP="008C2E66">
      <w:pPr>
        <w:jc w:val="both"/>
        <w:rPr>
          <w:lang w:val="fr-FR"/>
        </w:rPr>
      </w:pPr>
      <w:r w:rsidRPr="00141306">
        <w:rPr>
          <w:lang w:val="fr-FR"/>
        </w:rPr>
        <w:t xml:space="preserve">Les </w:t>
      </w:r>
      <w:hyperlink r:id="rId4326" w:anchor="Sit_Pedra_Ferraduras_art__inf_T_idole" w:history="1">
        <w:r w:rsidRPr="00141306">
          <w:rPr>
            <w:rStyle w:val="Hyperlink"/>
            <w:lang w:val="fr-FR"/>
          </w:rPr>
          <w:t>idoles</w:t>
        </w:r>
      </w:hyperlink>
      <w:r w:rsidRPr="00141306">
        <w:rPr>
          <w:lang w:val="fr-FR"/>
        </w:rPr>
        <w:t xml:space="preserve"> sont </w:t>
      </w:r>
      <w:r>
        <w:rPr>
          <w:lang w:val="fr-FR"/>
        </w:rPr>
        <w:t xml:space="preserve">à </w:t>
      </w:r>
      <w:r w:rsidRPr="00141306">
        <w:rPr>
          <w:lang w:val="fr-FR"/>
        </w:rPr>
        <w:t>dat</w:t>
      </w:r>
      <w:r>
        <w:rPr>
          <w:lang w:val="fr-FR"/>
        </w:rPr>
        <w:t>er</w:t>
      </w:r>
      <w:r w:rsidRPr="00141306">
        <w:rPr>
          <w:lang w:val="fr-FR"/>
        </w:rPr>
        <w:t xml:space="preserve"> entre le milieu du </w:t>
      </w:r>
      <w:r>
        <w:rPr>
          <w:lang w:val="fr-FR"/>
        </w:rPr>
        <w:t>4e</w:t>
      </w:r>
      <w:r w:rsidRPr="00141306">
        <w:rPr>
          <w:lang w:val="fr-FR"/>
        </w:rPr>
        <w:t xml:space="preserve"> et la fin du </w:t>
      </w:r>
      <w:r>
        <w:rPr>
          <w:lang w:val="fr-FR"/>
        </w:rPr>
        <w:t>3e</w:t>
      </w:r>
      <w:r w:rsidRPr="00141306">
        <w:rPr>
          <w:lang w:val="fr-FR"/>
        </w:rPr>
        <w:t xml:space="preserve"> millénaire </w:t>
      </w:r>
      <w:r>
        <w:rPr>
          <w:lang w:val="fr-FR"/>
        </w:rPr>
        <w:t>BC</w:t>
      </w:r>
      <w:r w:rsidRPr="00141306">
        <w:rPr>
          <w:lang w:val="fr-FR"/>
        </w:rPr>
        <w:t xml:space="preserve"> (Hurtado Perez 2008). </w:t>
      </w:r>
      <w:r>
        <w:rPr>
          <w:lang w:val="fr-FR"/>
        </w:rPr>
        <w:t xml:space="preserve">(BIB 3597). Les </w:t>
      </w:r>
      <w:r w:rsidR="00141306">
        <w:rPr>
          <w:lang w:val="fr-FR"/>
        </w:rPr>
        <w:t xml:space="preserve">2 </w:t>
      </w:r>
      <w:hyperlink r:id="rId4327" w:anchor="Sit_Pedra_Ferraduras_art__inf_T_poign" w:history="1">
        <w:r w:rsidR="00141306" w:rsidRPr="00141306">
          <w:rPr>
            <w:rStyle w:val="Hyperlink"/>
            <w:lang w:val="fr-FR"/>
          </w:rPr>
          <w:t>poignards</w:t>
        </w:r>
      </w:hyperlink>
      <w:r w:rsidR="00141306">
        <w:rPr>
          <w:lang w:val="fr-FR"/>
        </w:rPr>
        <w:t xml:space="preserve"> de la fin du 3</w:t>
      </w:r>
      <w:r w:rsidR="00141306" w:rsidRPr="00141306">
        <w:rPr>
          <w:vertAlign w:val="superscript"/>
          <w:lang w:val="fr-FR"/>
        </w:rPr>
        <w:t>e</w:t>
      </w:r>
      <w:r w:rsidR="00141306">
        <w:rPr>
          <w:lang w:val="fr-FR"/>
        </w:rPr>
        <w:t xml:space="preserve"> millénaire </w:t>
      </w:r>
      <w:r w:rsidR="00141306" w:rsidRPr="00141306">
        <w:rPr>
          <w:lang w:val="fr-FR"/>
        </w:rPr>
        <w:t>(Fábregas Valcarce, Rodríguez Rellán &amp; Rodríguez Álvarez 2011)</w:t>
      </w:r>
      <w:r w:rsidR="00141306">
        <w:rPr>
          <w:lang w:val="fr-FR"/>
        </w:rPr>
        <w:t>(BIB 3597)</w:t>
      </w:r>
    </w:p>
    <w:p w14:paraId="3BEB8A46" w14:textId="3924B6A9" w:rsidR="008C2E66" w:rsidRDefault="008C2E66" w:rsidP="00242C0F">
      <w:pPr>
        <w:jc w:val="both"/>
        <w:rPr>
          <w:lang w:val="es-ES"/>
        </w:rPr>
      </w:pPr>
    </w:p>
    <w:p w14:paraId="50804FE1" w14:textId="70E61786" w:rsidR="008C2E66" w:rsidRDefault="008C2E66" w:rsidP="008C2E66">
      <w:pPr>
        <w:pStyle w:val="Heading3"/>
      </w:pPr>
      <w:r>
        <w:t>chronologie</w:t>
      </w:r>
    </w:p>
    <w:p w14:paraId="4621670A" w14:textId="0A7AD21D" w:rsidR="008C2E66" w:rsidRDefault="008C2E66" w:rsidP="00242C0F">
      <w:pPr>
        <w:jc w:val="both"/>
        <w:rPr>
          <w:lang w:val="es-ES"/>
        </w:rPr>
      </w:pPr>
    </w:p>
    <w:p w14:paraId="0C9C6CFB" w14:textId="77777777" w:rsidR="008C2E66" w:rsidRDefault="008C2E66" w:rsidP="008C2E66">
      <w:pPr>
        <w:jc w:val="both"/>
        <w:rPr>
          <w:lang w:val="fr-FR"/>
        </w:rPr>
      </w:pPr>
      <w:r>
        <w:rPr>
          <w:lang w:val="fr-FR"/>
        </w:rPr>
        <w:t>Anati Phases:</w:t>
      </w:r>
    </w:p>
    <w:p w14:paraId="680D9EDD" w14:textId="77777777" w:rsidR="008C2E66" w:rsidRDefault="008C2E66" w:rsidP="008C2E66">
      <w:pPr>
        <w:jc w:val="both"/>
        <w:rPr>
          <w:lang w:val="fr-FR"/>
        </w:rPr>
      </w:pPr>
    </w:p>
    <w:p w14:paraId="6D9481A3" w14:textId="77777777" w:rsidR="008C2E66" w:rsidRPr="00B40CDF" w:rsidRDefault="008C2E66" w:rsidP="008C2E66">
      <w:pPr>
        <w:jc w:val="center"/>
        <w:rPr>
          <w:i/>
          <w:lang w:val="fr-FR"/>
        </w:rPr>
      </w:pPr>
      <w:r w:rsidRPr="00B40CDF">
        <w:rPr>
          <w:i/>
          <w:lang w:val="fr-FR"/>
        </w:rPr>
        <w:t>récent</w:t>
      </w:r>
    </w:p>
    <w:tbl>
      <w:tblPr>
        <w:tblStyle w:val="TableGrid"/>
        <w:tblW w:w="0" w:type="auto"/>
        <w:jc w:val="center"/>
        <w:tblLook w:val="04A0" w:firstRow="1" w:lastRow="0" w:firstColumn="1" w:lastColumn="0" w:noHBand="0" w:noVBand="1"/>
      </w:tblPr>
      <w:tblGrid>
        <w:gridCol w:w="963"/>
        <w:gridCol w:w="883"/>
        <w:gridCol w:w="4175"/>
      </w:tblGrid>
      <w:tr w:rsidR="008C2E66" w14:paraId="6225ABAC" w14:textId="77777777" w:rsidTr="00F92837">
        <w:trPr>
          <w:jc w:val="center"/>
        </w:trPr>
        <w:tc>
          <w:tcPr>
            <w:tcW w:w="963" w:type="dxa"/>
          </w:tcPr>
          <w:p w14:paraId="753E45FE" w14:textId="77777777" w:rsidR="008C2E66" w:rsidRDefault="008C2E66" w:rsidP="00F92837">
            <w:pPr>
              <w:jc w:val="center"/>
              <w:rPr>
                <w:lang w:val="fr-FR"/>
              </w:rPr>
            </w:pPr>
            <w:r>
              <w:rPr>
                <w:lang w:val="fr-FR"/>
              </w:rPr>
              <w:t>phases</w:t>
            </w:r>
          </w:p>
        </w:tc>
        <w:tc>
          <w:tcPr>
            <w:tcW w:w="883" w:type="dxa"/>
          </w:tcPr>
          <w:p w14:paraId="7110242C" w14:textId="77777777" w:rsidR="008C2E66" w:rsidRDefault="008C2E66" w:rsidP="00F92837">
            <w:pPr>
              <w:jc w:val="center"/>
              <w:rPr>
                <w:lang w:val="fr-FR"/>
              </w:rPr>
            </w:pPr>
            <w:r>
              <w:rPr>
                <w:lang w:val="fr-FR"/>
              </w:rPr>
              <w:t>partie</w:t>
            </w:r>
          </w:p>
        </w:tc>
        <w:tc>
          <w:tcPr>
            <w:tcW w:w="4175" w:type="dxa"/>
          </w:tcPr>
          <w:p w14:paraId="1348926A" w14:textId="77777777" w:rsidR="008C2E66" w:rsidRDefault="008C2E66" w:rsidP="00F92837">
            <w:pPr>
              <w:jc w:val="center"/>
              <w:rPr>
                <w:lang w:val="fr-FR"/>
              </w:rPr>
            </w:pPr>
            <w:r>
              <w:rPr>
                <w:lang w:val="fr-FR"/>
              </w:rPr>
              <w:t>iconographie</w:t>
            </w:r>
          </w:p>
        </w:tc>
      </w:tr>
      <w:tr w:rsidR="008C2E66" w14:paraId="0BED8D00" w14:textId="77777777" w:rsidTr="00F92837">
        <w:trPr>
          <w:jc w:val="center"/>
        </w:trPr>
        <w:tc>
          <w:tcPr>
            <w:tcW w:w="963" w:type="dxa"/>
          </w:tcPr>
          <w:p w14:paraId="5A37C40B" w14:textId="77777777" w:rsidR="008C2E66" w:rsidRDefault="008C2E66" w:rsidP="00F92837">
            <w:pPr>
              <w:jc w:val="center"/>
              <w:rPr>
                <w:lang w:val="fr-FR"/>
              </w:rPr>
            </w:pPr>
            <w:r>
              <w:rPr>
                <w:lang w:val="fr-FR"/>
              </w:rPr>
              <w:t>4</w:t>
            </w:r>
          </w:p>
        </w:tc>
        <w:tc>
          <w:tcPr>
            <w:tcW w:w="883" w:type="dxa"/>
          </w:tcPr>
          <w:p w14:paraId="2868BCAE" w14:textId="77777777" w:rsidR="008C2E66" w:rsidRDefault="008C2E66" w:rsidP="00F92837">
            <w:pPr>
              <w:jc w:val="both"/>
              <w:rPr>
                <w:lang w:val="fr-FR"/>
              </w:rPr>
            </w:pPr>
            <w:r>
              <w:rPr>
                <w:lang w:val="fr-FR"/>
              </w:rPr>
              <w:t>sup.</w:t>
            </w:r>
          </w:p>
        </w:tc>
        <w:tc>
          <w:tcPr>
            <w:tcW w:w="4175" w:type="dxa"/>
          </w:tcPr>
          <w:p w14:paraId="551B1B27" w14:textId="77777777" w:rsidR="008C2E66" w:rsidRDefault="008C2E66" w:rsidP="00F92837">
            <w:pPr>
              <w:jc w:val="both"/>
              <w:rPr>
                <w:lang w:val="fr-FR"/>
              </w:rPr>
            </w:pPr>
            <w:r>
              <w:rPr>
                <w:lang w:val="fr-FR"/>
              </w:rPr>
              <w:t>motifs circulaires</w:t>
            </w:r>
          </w:p>
        </w:tc>
      </w:tr>
      <w:tr w:rsidR="008C2E66" w14:paraId="61E90A5E" w14:textId="77777777" w:rsidTr="00F92837">
        <w:trPr>
          <w:jc w:val="center"/>
        </w:trPr>
        <w:tc>
          <w:tcPr>
            <w:tcW w:w="963" w:type="dxa"/>
          </w:tcPr>
          <w:p w14:paraId="3346E6B5" w14:textId="77777777" w:rsidR="008C2E66" w:rsidRDefault="008C2E66" w:rsidP="00F92837">
            <w:pPr>
              <w:jc w:val="center"/>
              <w:rPr>
                <w:lang w:val="fr-FR"/>
              </w:rPr>
            </w:pPr>
            <w:r>
              <w:rPr>
                <w:lang w:val="fr-FR"/>
              </w:rPr>
              <w:t>3</w:t>
            </w:r>
          </w:p>
        </w:tc>
        <w:tc>
          <w:tcPr>
            <w:tcW w:w="883" w:type="dxa"/>
          </w:tcPr>
          <w:p w14:paraId="420D7FF3" w14:textId="77777777" w:rsidR="008C2E66" w:rsidRDefault="008C2E66" w:rsidP="00F92837">
            <w:pPr>
              <w:jc w:val="both"/>
              <w:rPr>
                <w:lang w:val="fr-FR"/>
              </w:rPr>
            </w:pPr>
            <w:r>
              <w:rPr>
                <w:lang w:val="fr-FR"/>
              </w:rPr>
              <w:t>inf.</w:t>
            </w:r>
          </w:p>
        </w:tc>
        <w:tc>
          <w:tcPr>
            <w:tcW w:w="4175" w:type="dxa"/>
          </w:tcPr>
          <w:p w14:paraId="1AF27116" w14:textId="77777777" w:rsidR="008C2E66" w:rsidRDefault="008C2E66" w:rsidP="00F92837">
            <w:pPr>
              <w:jc w:val="both"/>
              <w:rPr>
                <w:lang w:val="fr-FR"/>
              </w:rPr>
            </w:pPr>
            <w:r>
              <w:rPr>
                <w:lang w:val="fr-FR"/>
              </w:rPr>
              <w:t>idoles et poignards</w:t>
            </w:r>
          </w:p>
        </w:tc>
      </w:tr>
      <w:tr w:rsidR="008C2E66" w:rsidRPr="009A24C6" w14:paraId="25043656" w14:textId="77777777" w:rsidTr="00F92837">
        <w:trPr>
          <w:jc w:val="center"/>
        </w:trPr>
        <w:tc>
          <w:tcPr>
            <w:tcW w:w="963" w:type="dxa"/>
          </w:tcPr>
          <w:p w14:paraId="443FACE3" w14:textId="77777777" w:rsidR="008C2E66" w:rsidRDefault="008C2E66" w:rsidP="00F92837">
            <w:pPr>
              <w:jc w:val="center"/>
              <w:rPr>
                <w:lang w:val="fr-FR"/>
              </w:rPr>
            </w:pPr>
            <w:r>
              <w:rPr>
                <w:lang w:val="fr-FR"/>
              </w:rPr>
              <w:t>2</w:t>
            </w:r>
          </w:p>
        </w:tc>
        <w:tc>
          <w:tcPr>
            <w:tcW w:w="883" w:type="dxa"/>
          </w:tcPr>
          <w:p w14:paraId="59D85A27" w14:textId="77777777" w:rsidR="008C2E66" w:rsidRDefault="008C2E66" w:rsidP="00F92837">
            <w:pPr>
              <w:jc w:val="both"/>
              <w:rPr>
                <w:lang w:val="fr-FR"/>
              </w:rPr>
            </w:pPr>
            <w:r>
              <w:rPr>
                <w:lang w:val="fr-FR"/>
              </w:rPr>
              <w:t>inf.</w:t>
            </w:r>
          </w:p>
        </w:tc>
        <w:tc>
          <w:tcPr>
            <w:tcW w:w="4175" w:type="dxa"/>
          </w:tcPr>
          <w:p w14:paraId="5C077444" w14:textId="77777777" w:rsidR="008C2E66" w:rsidRDefault="008C2E66" w:rsidP="00F92837">
            <w:pPr>
              <w:jc w:val="both"/>
              <w:rPr>
                <w:lang w:val="fr-FR"/>
              </w:rPr>
            </w:pPr>
            <w:r>
              <w:rPr>
                <w:lang w:val="fr-FR"/>
              </w:rPr>
              <w:t>scène de chasse, personnage et animaux</w:t>
            </w:r>
          </w:p>
        </w:tc>
      </w:tr>
      <w:tr w:rsidR="008C2E66" w14:paraId="57AFB98D" w14:textId="77777777" w:rsidTr="00F92837">
        <w:trPr>
          <w:jc w:val="center"/>
        </w:trPr>
        <w:tc>
          <w:tcPr>
            <w:tcW w:w="963" w:type="dxa"/>
          </w:tcPr>
          <w:p w14:paraId="2DA54EB8" w14:textId="77777777" w:rsidR="008C2E66" w:rsidRDefault="008C2E66" w:rsidP="00F92837">
            <w:pPr>
              <w:jc w:val="center"/>
              <w:rPr>
                <w:lang w:val="fr-FR"/>
              </w:rPr>
            </w:pPr>
            <w:r>
              <w:rPr>
                <w:lang w:val="fr-FR"/>
              </w:rPr>
              <w:t>1</w:t>
            </w:r>
          </w:p>
        </w:tc>
        <w:tc>
          <w:tcPr>
            <w:tcW w:w="883" w:type="dxa"/>
          </w:tcPr>
          <w:p w14:paraId="39C9BBA4" w14:textId="77777777" w:rsidR="008C2E66" w:rsidRDefault="008C2E66" w:rsidP="00F92837">
            <w:pPr>
              <w:jc w:val="both"/>
              <w:rPr>
                <w:lang w:val="fr-FR"/>
              </w:rPr>
            </w:pPr>
            <w:r>
              <w:rPr>
                <w:lang w:val="fr-FR"/>
              </w:rPr>
              <w:t>sup.</w:t>
            </w:r>
          </w:p>
        </w:tc>
        <w:tc>
          <w:tcPr>
            <w:tcW w:w="4175" w:type="dxa"/>
          </w:tcPr>
          <w:p w14:paraId="0B305168" w14:textId="77777777" w:rsidR="008C2E66" w:rsidRDefault="008C2E66" w:rsidP="00F92837">
            <w:pPr>
              <w:jc w:val="both"/>
              <w:rPr>
                <w:lang w:val="fr-FR"/>
              </w:rPr>
            </w:pPr>
            <w:r>
              <w:rPr>
                <w:lang w:val="fr-FR"/>
              </w:rPr>
              <w:t>empreintes animales (</w:t>
            </w:r>
            <w:r w:rsidRPr="00B40CDF">
              <w:rPr>
                <w:i/>
                <w:lang w:val="fr-FR"/>
              </w:rPr>
              <w:t>hoofprints</w:t>
            </w:r>
            <w:r>
              <w:rPr>
                <w:lang w:val="fr-FR"/>
              </w:rPr>
              <w:t>)</w:t>
            </w:r>
          </w:p>
        </w:tc>
      </w:tr>
    </w:tbl>
    <w:p w14:paraId="0B6E4DF6" w14:textId="77777777" w:rsidR="008C2E66" w:rsidRPr="00B40CDF" w:rsidRDefault="008C2E66" w:rsidP="008C2E66">
      <w:pPr>
        <w:jc w:val="center"/>
        <w:rPr>
          <w:i/>
          <w:lang w:val="fr-FR"/>
        </w:rPr>
      </w:pPr>
      <w:r>
        <w:rPr>
          <w:i/>
          <w:lang w:val="fr-FR"/>
        </w:rPr>
        <w:t>ancien</w:t>
      </w:r>
    </w:p>
    <w:p w14:paraId="21B193E3" w14:textId="77777777" w:rsidR="008C2E66" w:rsidRPr="00215980" w:rsidRDefault="008C2E66" w:rsidP="008C2E66">
      <w:pPr>
        <w:jc w:val="both"/>
        <w:rPr>
          <w:lang w:val="fr-FR"/>
        </w:rPr>
      </w:pPr>
      <w:r>
        <w:rPr>
          <w:lang w:val="fr-FR"/>
        </w:rPr>
        <w:t>(Anati 1964)</w:t>
      </w:r>
    </w:p>
    <w:p w14:paraId="348323D0" w14:textId="77777777" w:rsidR="008C2E66" w:rsidRDefault="008C2E66" w:rsidP="008C2E66">
      <w:pPr>
        <w:jc w:val="both"/>
        <w:rPr>
          <w:lang w:val="fr-FR"/>
        </w:rPr>
      </w:pPr>
    </w:p>
    <w:p w14:paraId="24DB5018" w14:textId="3FAC6FD8" w:rsidR="008C2E66" w:rsidRPr="008C2E66" w:rsidRDefault="008C2E66" w:rsidP="00242C0F">
      <w:pPr>
        <w:jc w:val="both"/>
        <w:rPr>
          <w:lang w:val="fr-FR"/>
        </w:rPr>
      </w:pPr>
      <w:r>
        <w:rPr>
          <w:lang w:val="fr-FR"/>
        </w:rPr>
        <w:t>La périodisation a été sévèrement critiquée par Peña (1981) qui considère qu'il s'agit d'un tou</w:t>
      </w:r>
      <w:r w:rsidR="00D06015">
        <w:rPr>
          <w:lang w:val="fr-FR"/>
        </w:rPr>
        <w:t>t</w:t>
      </w:r>
      <w:r>
        <w:rPr>
          <w:lang w:val="fr-FR"/>
        </w:rPr>
        <w:t xml:space="preserve"> contemporain (BIB 1522)</w:t>
      </w:r>
    </w:p>
    <w:p w14:paraId="766A950E" w14:textId="77777777" w:rsidR="00AC5B94" w:rsidRPr="00AC5B94" w:rsidRDefault="00AC5B94" w:rsidP="00242C0F">
      <w:pPr>
        <w:jc w:val="both"/>
        <w:rPr>
          <w:lang w:val="es-ES"/>
        </w:rPr>
      </w:pPr>
    </w:p>
    <w:p w14:paraId="71E53C3C" w14:textId="77777777" w:rsidR="00AC5B94" w:rsidRPr="0032190F" w:rsidRDefault="00AC5B94" w:rsidP="008C2E66">
      <w:pPr>
        <w:pStyle w:val="Heading3"/>
      </w:pPr>
      <w:r>
        <w:lastRenderedPageBreak/>
        <w:t>intérprétation</w:t>
      </w:r>
    </w:p>
    <w:p w14:paraId="0244B745" w14:textId="554B8683" w:rsidR="0089730F" w:rsidRDefault="00F82500" w:rsidP="00242C0F">
      <w:pPr>
        <w:jc w:val="both"/>
        <w:rPr>
          <w:lang w:val="fr-FR"/>
        </w:rPr>
      </w:pPr>
      <w:r w:rsidRPr="0032190F">
        <w:rPr>
          <w:lang w:val="fr-FR"/>
        </w:rPr>
        <w:t>La composition de Laxe das Ferr</w:t>
      </w:r>
      <w:r w:rsidR="00225E92" w:rsidRPr="0032190F">
        <w:rPr>
          <w:lang w:val="fr-FR"/>
        </w:rPr>
        <w:t xml:space="preserve">aduras suggère une continuité entre les peintures de dolmens du </w:t>
      </w:r>
      <w:hyperlink r:id="rId4328" w:anchor="Cul_Neo_Recent" w:history="1">
        <w:r w:rsidR="00570DFC" w:rsidRPr="0032190F">
          <w:rPr>
            <w:rStyle w:val="Hyperlink"/>
            <w:lang w:val="fr-FR"/>
          </w:rPr>
          <w:t>N</w:t>
        </w:r>
        <w:r w:rsidR="00AC5B94">
          <w:rPr>
            <w:rStyle w:val="Hyperlink"/>
            <w:lang w:val="fr-FR"/>
          </w:rPr>
          <w:t>R</w:t>
        </w:r>
      </w:hyperlink>
      <w:r w:rsidR="00570DFC" w:rsidRPr="0032190F">
        <w:rPr>
          <w:lang w:val="fr-FR"/>
        </w:rPr>
        <w:t xml:space="preserve"> </w:t>
      </w:r>
      <w:r w:rsidR="00225E92" w:rsidRPr="0032190F">
        <w:rPr>
          <w:lang w:val="fr-FR"/>
        </w:rPr>
        <w:t>et les motifs à l'air libre datés du Bronze (BIB 2395 p. 170)</w:t>
      </w:r>
      <w:r w:rsidR="00AC5B94">
        <w:rPr>
          <w:lang w:val="fr-FR"/>
        </w:rPr>
        <w:t xml:space="preserve"> </w:t>
      </w:r>
      <w:r w:rsidR="0089730F" w:rsidRPr="0032190F">
        <w:rPr>
          <w:lang w:val="fr-FR"/>
        </w:rPr>
        <w:t>Similitudes avec les peintures d'</w:t>
      </w:r>
      <w:r w:rsidR="00AC5B94">
        <w:rPr>
          <w:lang w:val="fr-FR"/>
        </w:rPr>
        <w:t xml:space="preserve"> </w:t>
      </w:r>
      <w:hyperlink r:id="rId4329" w:anchor="Sit_Orca_Juncais" w:history="1">
        <w:r w:rsidR="0089730F" w:rsidRPr="0032190F">
          <w:rPr>
            <w:rStyle w:val="Hyperlink"/>
            <w:lang w:val="fr-FR"/>
          </w:rPr>
          <w:t>Orca dos Juncais</w:t>
        </w:r>
      </w:hyperlink>
      <w:r w:rsidR="0089730F" w:rsidRPr="0032190F">
        <w:rPr>
          <w:lang w:val="fr-FR"/>
        </w:rPr>
        <w:t xml:space="preserve"> (BIB 2395 p. 181)</w:t>
      </w:r>
      <w:r w:rsidR="00AC078E" w:rsidRPr="0032190F">
        <w:rPr>
          <w:lang w:val="fr-FR"/>
        </w:rPr>
        <w:t xml:space="preserve">, v. </w:t>
      </w:r>
      <w:hyperlink r:id="rId4330" w:anchor="Sit_Cassillac_Cazaralis" w:history="1">
        <w:r w:rsidR="00AC078E" w:rsidRPr="00AC5B94">
          <w:rPr>
            <w:rStyle w:val="Hyperlink"/>
            <w:lang w:val="fr-FR"/>
          </w:rPr>
          <w:t>Cazarils</w:t>
        </w:r>
      </w:hyperlink>
      <w:r w:rsidR="00AC078E" w:rsidRPr="00AC5B94">
        <w:rPr>
          <w:lang w:val="fr-FR"/>
        </w:rPr>
        <w:t xml:space="preserve"> (SS BIB)</w:t>
      </w:r>
    </w:p>
    <w:p w14:paraId="11E4C2C8" w14:textId="101121CA" w:rsidR="0061739F" w:rsidRDefault="0061739F" w:rsidP="00242C0F">
      <w:pPr>
        <w:jc w:val="both"/>
        <w:rPr>
          <w:lang w:val="fr-FR"/>
        </w:rPr>
      </w:pPr>
    </w:p>
    <w:p w14:paraId="7C49FF85" w14:textId="7FC28970" w:rsidR="0061739F" w:rsidRDefault="0061739F" w:rsidP="00141306">
      <w:pPr>
        <w:pStyle w:val="Heading3"/>
      </w:pPr>
      <w:r>
        <w:t>à classer</w:t>
      </w:r>
    </w:p>
    <w:p w14:paraId="651F96F4" w14:textId="07EF05DB" w:rsidR="0061739F" w:rsidRDefault="0061739F" w:rsidP="00242C0F">
      <w:pPr>
        <w:jc w:val="both"/>
        <w:rPr>
          <w:lang w:val="fr-FR"/>
        </w:rPr>
      </w:pPr>
    </w:p>
    <w:p w14:paraId="0527846C" w14:textId="155CA8BF" w:rsidR="00141306" w:rsidRDefault="00141306" w:rsidP="00242C0F">
      <w:pPr>
        <w:jc w:val="both"/>
        <w:rPr>
          <w:lang w:val="fr-FR"/>
        </w:rPr>
      </w:pPr>
      <w:r w:rsidRPr="00141306">
        <w:rPr>
          <w:lang w:val="fr-FR"/>
        </w:rPr>
        <w:t xml:space="preserve">De petites quantités de poterie </w:t>
      </w:r>
      <w:r w:rsidR="00BA703D">
        <w:rPr>
          <w:lang w:val="fr-FR"/>
        </w:rPr>
        <w:t xml:space="preserve">Campaniforme </w:t>
      </w:r>
      <w:r w:rsidRPr="00141306">
        <w:rPr>
          <w:lang w:val="fr-FR"/>
        </w:rPr>
        <w:t xml:space="preserve">ont été excavées sur une autre roche décorée à proximité (Seoane Veiga, Prieto Martínez &amp; Dal Zovo 2013). </w:t>
      </w:r>
      <w:r>
        <w:rPr>
          <w:lang w:val="fr-FR"/>
        </w:rPr>
        <w:t>(BIB 3597)</w:t>
      </w:r>
    </w:p>
    <w:p w14:paraId="21379415" w14:textId="77777777" w:rsidR="006529B2" w:rsidRDefault="006529B2" w:rsidP="00242C0F">
      <w:pPr>
        <w:jc w:val="both"/>
        <w:rPr>
          <w:lang w:val="fr-FR"/>
        </w:rPr>
      </w:pPr>
    </w:p>
    <w:p w14:paraId="6C389E14" w14:textId="77777777" w:rsidR="006529B2" w:rsidRDefault="006529B2" w:rsidP="00426FF9">
      <w:pPr>
        <w:pStyle w:val="Heading1"/>
      </w:pPr>
      <w:bookmarkStart w:id="1894" w:name="Sit_Touron"/>
      <w:r>
        <w:t>TOURON</w:t>
      </w:r>
      <w:bookmarkEnd w:id="1894"/>
    </w:p>
    <w:p w14:paraId="53155BCD" w14:textId="77777777" w:rsidR="006529B2" w:rsidRPr="0061739F" w:rsidRDefault="006529B2" w:rsidP="00242C0F">
      <w:pPr>
        <w:jc w:val="both"/>
        <w:rPr>
          <w:sz w:val="20"/>
          <w:lang w:val="fr-FR"/>
        </w:rPr>
      </w:pPr>
      <w:r w:rsidRPr="0061739F">
        <w:rPr>
          <w:sz w:val="20"/>
          <w:lang w:val="fr-FR"/>
        </w:rPr>
        <w:t>Tourón</w:t>
      </w:r>
    </w:p>
    <w:p w14:paraId="756FAF18" w14:textId="77777777" w:rsidR="006529B2" w:rsidRDefault="006529B2" w:rsidP="00242C0F">
      <w:pPr>
        <w:jc w:val="both"/>
        <w:rPr>
          <w:lang w:val="fr-FR"/>
        </w:rPr>
      </w:pPr>
    </w:p>
    <w:p w14:paraId="589D33F0" w14:textId="06A8040D" w:rsidR="006529B2" w:rsidRDefault="00340142" w:rsidP="00242C0F">
      <w:pPr>
        <w:jc w:val="both"/>
        <w:rPr>
          <w:lang w:val="fr-FR"/>
        </w:rPr>
      </w:pPr>
      <w:r>
        <w:rPr>
          <w:lang w:val="fr-FR"/>
        </w:rPr>
        <w:t xml:space="preserve">Ponte Caldelas (BIB 3011) </w:t>
      </w:r>
      <w:r w:rsidR="006529B2">
        <w:rPr>
          <w:lang w:val="fr-FR"/>
        </w:rPr>
        <w:t xml:space="preserve">Situé dans la Sierra Castrelada, la station de Touron </w:t>
      </w:r>
      <w:r w:rsidR="006529B2" w:rsidRPr="00AC5B94">
        <w:rPr>
          <w:lang w:val="fr-FR"/>
        </w:rPr>
        <w:t xml:space="preserve">fait partie du </w:t>
      </w:r>
      <w:hyperlink r:id="rId4331" w:anchor="Cul_Galice" w:history="1">
        <w:r w:rsidR="006529B2" w:rsidRPr="00AC5B94">
          <w:rPr>
            <w:rStyle w:val="Hyperlink"/>
            <w:lang w:val="fr-FR"/>
          </w:rPr>
          <w:t>gr. de Galice</w:t>
        </w:r>
      </w:hyperlink>
      <w:r w:rsidR="006529B2" w:rsidRPr="00AC5B94">
        <w:rPr>
          <w:lang w:val="fr-FR"/>
        </w:rPr>
        <w:t xml:space="preserve"> (</w:t>
      </w:r>
      <w:r w:rsidR="006529B2">
        <w:rPr>
          <w:lang w:val="fr-FR"/>
        </w:rPr>
        <w:t>BIB 2987</w:t>
      </w:r>
      <w:r w:rsidR="006529B2" w:rsidRPr="00AC5B94">
        <w:rPr>
          <w:lang w:val="fr-FR"/>
        </w:rPr>
        <w:t>)</w:t>
      </w:r>
      <w:r w:rsidR="006529B2">
        <w:rPr>
          <w:lang w:val="fr-FR"/>
        </w:rPr>
        <w:t>. Proche des "</w:t>
      </w:r>
      <w:r w:rsidR="006529B2" w:rsidRPr="006529B2">
        <w:rPr>
          <w:i/>
          <w:lang w:val="fr-FR"/>
        </w:rPr>
        <w:t>movement line</w:t>
      </w:r>
      <w:r w:rsidR="006529B2">
        <w:rPr>
          <w:lang w:val="fr-FR"/>
        </w:rPr>
        <w:t xml:space="preserve">" </w:t>
      </w:r>
      <w:r w:rsidR="006529B2" w:rsidRPr="00AC5B94">
        <w:rPr>
          <w:lang w:val="fr-FR"/>
        </w:rPr>
        <w:t>(</w:t>
      </w:r>
      <w:r w:rsidR="006529B2">
        <w:rPr>
          <w:lang w:val="fr-FR"/>
        </w:rPr>
        <w:t>BIB 2987</w:t>
      </w:r>
      <w:r w:rsidR="006529B2" w:rsidRPr="00AC5B94">
        <w:rPr>
          <w:lang w:val="fr-FR"/>
        </w:rPr>
        <w:t>)</w:t>
      </w:r>
      <w:r w:rsidR="006529B2">
        <w:rPr>
          <w:lang w:val="fr-FR"/>
        </w:rPr>
        <w:t xml:space="preserve">. Station d'art rupestre organisée verticalement </w:t>
      </w:r>
      <w:r w:rsidR="006529B2" w:rsidRPr="00AC5B94">
        <w:rPr>
          <w:lang w:val="fr-FR"/>
        </w:rPr>
        <w:t>(</w:t>
      </w:r>
      <w:r w:rsidR="006529B2">
        <w:rPr>
          <w:lang w:val="fr-FR"/>
        </w:rPr>
        <w:t>BIB 2987</w:t>
      </w:r>
      <w:r w:rsidR="006529B2" w:rsidRPr="00AC5B94">
        <w:rPr>
          <w:lang w:val="fr-FR"/>
        </w:rPr>
        <w:t>)</w:t>
      </w:r>
    </w:p>
    <w:p w14:paraId="21DE60B8" w14:textId="77777777" w:rsidR="00340142" w:rsidRDefault="00340142" w:rsidP="00242C0F">
      <w:pPr>
        <w:jc w:val="both"/>
        <w:rPr>
          <w:lang w:val="fr-FR"/>
        </w:rPr>
      </w:pPr>
    </w:p>
    <w:p w14:paraId="6B314736" w14:textId="1323DF8A" w:rsidR="00340142" w:rsidRDefault="00340142" w:rsidP="00340142">
      <w:pPr>
        <w:rPr>
          <w:lang w:val="fr-FR"/>
        </w:rPr>
      </w:pPr>
      <w:r>
        <w:rPr>
          <w:lang w:val="fr-FR"/>
        </w:rPr>
        <w:t xml:space="preserve">Regroupe un grand nombre de roches gravées: </w:t>
      </w:r>
      <w:hyperlink r:id="rId4332" w:anchor="Sit_Laxe_Cruces" w:history="1">
        <w:r w:rsidRPr="00340142">
          <w:rPr>
            <w:rStyle w:val="Hyperlink"/>
            <w:lang w:val="fr-FR"/>
          </w:rPr>
          <w:t>Laxe das Cruces</w:t>
        </w:r>
      </w:hyperlink>
      <w:r>
        <w:rPr>
          <w:lang w:val="fr-FR"/>
        </w:rPr>
        <w:t xml:space="preserve"> (+ bas, + complexe), </w:t>
      </w:r>
      <w:hyperlink r:id="rId4333" w:anchor="Sit_Nabal_Martino" w:history="1">
        <w:r w:rsidRPr="00340142">
          <w:rPr>
            <w:rStyle w:val="Hyperlink"/>
            <w:lang w:val="fr-FR"/>
          </w:rPr>
          <w:t>Nabal do Martino</w:t>
        </w:r>
      </w:hyperlink>
      <w:r>
        <w:rPr>
          <w:lang w:val="fr-FR"/>
        </w:rPr>
        <w:t xml:space="preserve"> (+ haut, - complexe) (BIB 3011) Les secteurs s'organisent autours de 2 zones humides de plaines (BIB 3011)</w:t>
      </w:r>
    </w:p>
    <w:p w14:paraId="5C85D0AF" w14:textId="77777777" w:rsidR="00340142" w:rsidRDefault="00340142" w:rsidP="00242C0F">
      <w:pPr>
        <w:jc w:val="both"/>
        <w:rPr>
          <w:lang w:val="fr-FR"/>
        </w:rPr>
      </w:pPr>
    </w:p>
    <w:p w14:paraId="14A3C356" w14:textId="77777777" w:rsidR="006529B2" w:rsidRDefault="006529B2" w:rsidP="00242C0F">
      <w:pPr>
        <w:jc w:val="both"/>
        <w:rPr>
          <w:lang w:val="fr-FR"/>
        </w:rPr>
      </w:pPr>
    </w:p>
    <w:p w14:paraId="69897416" w14:textId="77777777" w:rsidR="006529B2" w:rsidRDefault="006529B2" w:rsidP="00242C0F">
      <w:pPr>
        <w:jc w:val="both"/>
        <w:rPr>
          <w:lang w:val="fr-FR"/>
        </w:rPr>
      </w:pPr>
      <w:r>
        <w:rPr>
          <w:lang w:val="fr-FR"/>
        </w:rPr>
        <w:t xml:space="preserve">Dans la zone supérieure: cerfs, cercles, scène d'équitation ; dans la zone inférieure, quadrupèdes sans cornes et humains. Les panneaux avec les compositions les plus complexes sont dans les zones supérieures, ceux avec les compositions les plus simples sont dans les zones inférieures </w:t>
      </w:r>
      <w:r w:rsidRPr="00AC5B94">
        <w:rPr>
          <w:lang w:val="fr-FR"/>
        </w:rPr>
        <w:t>(</w:t>
      </w:r>
      <w:r>
        <w:rPr>
          <w:lang w:val="fr-FR"/>
        </w:rPr>
        <w:t>BIB 2987</w:t>
      </w:r>
      <w:r w:rsidRPr="00AC5B94">
        <w:rPr>
          <w:lang w:val="fr-FR"/>
        </w:rPr>
        <w:t>)</w:t>
      </w:r>
    </w:p>
    <w:p w14:paraId="59375286" w14:textId="77777777" w:rsidR="006529B2" w:rsidRDefault="006529B2" w:rsidP="00242C0F">
      <w:pPr>
        <w:jc w:val="both"/>
        <w:rPr>
          <w:lang w:val="fr-FR"/>
        </w:rPr>
      </w:pPr>
      <w:r>
        <w:rPr>
          <w:lang w:val="fr-FR"/>
        </w:rPr>
        <w:t xml:space="preserve">Dans la zones supérieure: les panneaux les plus complexes </w:t>
      </w:r>
      <w:r w:rsidRPr="00AC5B94">
        <w:rPr>
          <w:lang w:val="fr-FR"/>
        </w:rPr>
        <w:t>(</w:t>
      </w:r>
      <w:r>
        <w:rPr>
          <w:lang w:val="fr-FR"/>
        </w:rPr>
        <w:t>BIB 2987</w:t>
      </w:r>
      <w:r w:rsidRPr="00AC5B94">
        <w:rPr>
          <w:lang w:val="fr-FR"/>
        </w:rPr>
        <w:t>)</w:t>
      </w:r>
    </w:p>
    <w:p w14:paraId="3A65B30D" w14:textId="77777777" w:rsidR="006529B2" w:rsidRDefault="006529B2" w:rsidP="00242C0F">
      <w:pPr>
        <w:jc w:val="both"/>
        <w:rPr>
          <w:lang w:val="fr-FR"/>
        </w:rPr>
      </w:pPr>
    </w:p>
    <w:p w14:paraId="6A92C16D" w14:textId="77777777" w:rsidR="006529B2" w:rsidRPr="006529B2" w:rsidRDefault="006529B2" w:rsidP="00242C0F">
      <w:pPr>
        <w:jc w:val="both"/>
        <w:rPr>
          <w:lang w:val="fr-FR"/>
        </w:rPr>
      </w:pPr>
      <w:r>
        <w:rPr>
          <w:lang w:val="fr-FR"/>
        </w:rPr>
        <w:t xml:space="preserve">Les panneaux les plus complexes sont proches </w:t>
      </w:r>
      <w:r w:rsidRPr="006529B2">
        <w:rPr>
          <w:lang w:val="fr-FR"/>
        </w:rPr>
        <w:t>des</w:t>
      </w:r>
      <w:r w:rsidRPr="006529B2">
        <w:rPr>
          <w:i/>
          <w:lang w:val="fr-FR"/>
        </w:rPr>
        <w:t xml:space="preserve"> peatbogs</w:t>
      </w:r>
      <w:r>
        <w:rPr>
          <w:lang w:val="fr-FR"/>
        </w:rPr>
        <w:t xml:space="preserve">. Les armes sont situées en périphérie des zones gravées </w:t>
      </w:r>
      <w:r w:rsidRPr="00AC5B94">
        <w:rPr>
          <w:lang w:val="fr-FR"/>
        </w:rPr>
        <w:t>(</w:t>
      </w:r>
      <w:r>
        <w:rPr>
          <w:lang w:val="fr-FR"/>
        </w:rPr>
        <w:t>BIB 2987</w:t>
      </w:r>
      <w:r w:rsidRPr="00AC5B94">
        <w:rPr>
          <w:lang w:val="fr-FR"/>
        </w:rPr>
        <w:t>)</w:t>
      </w:r>
    </w:p>
    <w:p w14:paraId="1B136C49" w14:textId="77777777" w:rsidR="006529B2" w:rsidRDefault="006529B2" w:rsidP="00242C0F">
      <w:pPr>
        <w:jc w:val="both"/>
        <w:rPr>
          <w:lang w:val="fr-FR"/>
        </w:rPr>
      </w:pPr>
    </w:p>
    <w:p w14:paraId="532DDF65" w14:textId="77777777" w:rsidR="006529B2" w:rsidRDefault="006529B2" w:rsidP="006529B2">
      <w:pPr>
        <w:pStyle w:val="Heading2"/>
      </w:pPr>
      <w:r>
        <w:t>thèmes</w:t>
      </w:r>
    </w:p>
    <w:p w14:paraId="21E00C58" w14:textId="77777777" w:rsidR="006529B2" w:rsidRDefault="006529B2" w:rsidP="00242C0F">
      <w:pPr>
        <w:jc w:val="both"/>
        <w:rPr>
          <w:lang w:val="fr-FR"/>
        </w:rPr>
      </w:pPr>
    </w:p>
    <w:p w14:paraId="2B465FF7" w14:textId="77777777" w:rsidR="006529B2" w:rsidRPr="002B6C88" w:rsidRDefault="006529B2" w:rsidP="006529B2">
      <w:pPr>
        <w:pStyle w:val="Heading3"/>
      </w:pPr>
      <w:r w:rsidRPr="002B6C88">
        <w:t>armes</w:t>
      </w:r>
    </w:p>
    <w:p w14:paraId="45DC51F5" w14:textId="77777777" w:rsidR="006529B2" w:rsidRDefault="006529B2" w:rsidP="00242C0F">
      <w:pPr>
        <w:jc w:val="both"/>
        <w:rPr>
          <w:lang w:val="fr-FR"/>
        </w:rPr>
      </w:pPr>
    </w:p>
    <w:p w14:paraId="30410BEE" w14:textId="77777777" w:rsidR="006529B2" w:rsidRDefault="006529B2" w:rsidP="00242C0F">
      <w:pPr>
        <w:jc w:val="both"/>
        <w:rPr>
          <w:lang w:val="fr-FR"/>
        </w:rPr>
      </w:pPr>
      <w:r>
        <w:rPr>
          <w:lang w:val="fr-FR"/>
        </w:rPr>
        <w:t xml:space="preserve">Elles "défendent" la station d'art rupestre </w:t>
      </w:r>
      <w:r w:rsidRPr="00AC5B94">
        <w:rPr>
          <w:lang w:val="fr-FR"/>
        </w:rPr>
        <w:t>(</w:t>
      </w:r>
      <w:r>
        <w:rPr>
          <w:lang w:val="fr-FR"/>
        </w:rPr>
        <w:t>BIB 2987</w:t>
      </w:r>
      <w:r w:rsidRPr="00AC5B94">
        <w:rPr>
          <w:lang w:val="fr-FR"/>
        </w:rPr>
        <w:t>)</w:t>
      </w:r>
    </w:p>
    <w:p w14:paraId="4A7380D4" w14:textId="77777777" w:rsidR="006529B2" w:rsidRDefault="006529B2" w:rsidP="00242C0F">
      <w:pPr>
        <w:jc w:val="both"/>
        <w:rPr>
          <w:lang w:val="fr-FR"/>
        </w:rPr>
      </w:pPr>
    </w:p>
    <w:p w14:paraId="4C2216E9" w14:textId="77777777" w:rsidR="006529B2" w:rsidRDefault="006529B2" w:rsidP="006529B2">
      <w:pPr>
        <w:pStyle w:val="Heading3"/>
      </w:pPr>
      <w:r>
        <w:t>zoomorphes</w:t>
      </w:r>
    </w:p>
    <w:p w14:paraId="52D5D6F0" w14:textId="77777777" w:rsidR="006529B2" w:rsidRDefault="006529B2" w:rsidP="00242C0F">
      <w:pPr>
        <w:jc w:val="both"/>
        <w:rPr>
          <w:lang w:val="fr-FR"/>
        </w:rPr>
      </w:pPr>
      <w:r>
        <w:rPr>
          <w:lang w:val="fr-FR"/>
        </w:rPr>
        <w:t>Les zoomorphes sont orientés sur les panneaux selon la "</w:t>
      </w:r>
      <w:r w:rsidRPr="006529B2">
        <w:rPr>
          <w:i/>
          <w:lang w:val="fr-FR"/>
        </w:rPr>
        <w:t>movement line</w:t>
      </w:r>
      <w:r>
        <w:rPr>
          <w:lang w:val="fr-FR"/>
        </w:rPr>
        <w:t xml:space="preserve">" </w:t>
      </w:r>
      <w:r w:rsidRPr="00AC5B94">
        <w:rPr>
          <w:lang w:val="fr-FR"/>
        </w:rPr>
        <w:t>(</w:t>
      </w:r>
      <w:r>
        <w:rPr>
          <w:lang w:val="fr-FR"/>
        </w:rPr>
        <w:t>BIB 2987</w:t>
      </w:r>
      <w:r w:rsidRPr="00AC5B94">
        <w:rPr>
          <w:lang w:val="fr-FR"/>
        </w:rPr>
        <w:t>)</w:t>
      </w:r>
    </w:p>
    <w:p w14:paraId="70A39D69" w14:textId="77777777" w:rsidR="006529B2" w:rsidRDefault="006529B2" w:rsidP="00242C0F">
      <w:pPr>
        <w:jc w:val="both"/>
        <w:rPr>
          <w:lang w:val="fr-FR"/>
        </w:rPr>
      </w:pPr>
    </w:p>
    <w:p w14:paraId="4FDAB862" w14:textId="77777777" w:rsidR="006529B2" w:rsidRDefault="006529B2" w:rsidP="00426FF9">
      <w:pPr>
        <w:pStyle w:val="Heading1"/>
      </w:pPr>
      <w:bookmarkStart w:id="1895" w:name="Sit_Laxe_Cruces"/>
      <w:r>
        <w:t>LAXE DAS CRUCES</w:t>
      </w:r>
    </w:p>
    <w:bookmarkEnd w:id="1895"/>
    <w:p w14:paraId="14E06F88" w14:textId="77777777" w:rsidR="006529B2" w:rsidRDefault="006529B2" w:rsidP="00242C0F">
      <w:pPr>
        <w:jc w:val="both"/>
        <w:rPr>
          <w:lang w:val="fr-FR"/>
        </w:rPr>
      </w:pPr>
    </w:p>
    <w:p w14:paraId="0123656A" w14:textId="58D1A7B9" w:rsidR="006529B2" w:rsidRPr="00AC5B94" w:rsidRDefault="00340142" w:rsidP="00242C0F">
      <w:pPr>
        <w:jc w:val="both"/>
        <w:rPr>
          <w:lang w:val="fr-FR"/>
        </w:rPr>
      </w:pPr>
      <w:r>
        <w:rPr>
          <w:lang w:val="fr-FR"/>
        </w:rPr>
        <w:t xml:space="preserve">Dans l'aire de </w:t>
      </w:r>
      <w:hyperlink r:id="rId4334" w:anchor="Sit_Touron" w:history="1">
        <w:r w:rsidRPr="00340142">
          <w:rPr>
            <w:rStyle w:val="Hyperlink"/>
            <w:lang w:val="fr-FR"/>
          </w:rPr>
          <w:t>Touron</w:t>
        </w:r>
      </w:hyperlink>
      <w:r>
        <w:rPr>
          <w:lang w:val="fr-FR"/>
        </w:rPr>
        <w:t xml:space="preserve"> (BIB 3011) </w:t>
      </w:r>
      <w:r w:rsidR="006529B2">
        <w:rPr>
          <w:lang w:val="fr-FR"/>
        </w:rPr>
        <w:t xml:space="preserve">Site de zone haute à compositions complexes qui </w:t>
      </w:r>
      <w:r w:rsidR="006529B2" w:rsidRPr="00AC5B94">
        <w:rPr>
          <w:lang w:val="fr-FR"/>
        </w:rPr>
        <w:t xml:space="preserve">fait partie du </w:t>
      </w:r>
      <w:hyperlink r:id="rId4335" w:anchor="Cul_Galice" w:history="1">
        <w:r w:rsidR="006529B2" w:rsidRPr="00AC5B94">
          <w:rPr>
            <w:rStyle w:val="Hyperlink"/>
            <w:lang w:val="fr-FR"/>
          </w:rPr>
          <w:t>gr. de Galice</w:t>
        </w:r>
      </w:hyperlink>
      <w:r w:rsidR="006529B2" w:rsidRPr="00AC5B94">
        <w:rPr>
          <w:lang w:val="fr-FR"/>
        </w:rPr>
        <w:t xml:space="preserve"> (</w:t>
      </w:r>
      <w:r w:rsidR="006529B2">
        <w:rPr>
          <w:lang w:val="fr-FR"/>
        </w:rPr>
        <w:t>BIB 2987</w:t>
      </w:r>
      <w:r w:rsidR="006529B2" w:rsidRPr="00AC5B94">
        <w:rPr>
          <w:lang w:val="fr-FR"/>
        </w:rPr>
        <w:t>)</w:t>
      </w:r>
      <w:r w:rsidR="006529B2">
        <w:rPr>
          <w:lang w:val="fr-FR"/>
        </w:rPr>
        <w:t>. Les gravures zoomorphes sont orientées de manière descendante (excepté une minorité) (</w:t>
      </w:r>
      <w:r w:rsidR="006529B2" w:rsidRPr="00AC5B94">
        <w:rPr>
          <w:lang w:val="fr-FR"/>
        </w:rPr>
        <w:t>(</w:t>
      </w:r>
      <w:r w:rsidR="006529B2">
        <w:rPr>
          <w:lang w:val="fr-FR"/>
        </w:rPr>
        <w:t>BIB 2987</w:t>
      </w:r>
      <w:r w:rsidR="006529B2" w:rsidRPr="00AC5B94">
        <w:rPr>
          <w:lang w:val="fr-FR"/>
        </w:rPr>
        <w:t>)</w:t>
      </w:r>
    </w:p>
    <w:p w14:paraId="45F63F0B" w14:textId="1433AAFC" w:rsidR="00AC5B94" w:rsidRDefault="00000000" w:rsidP="00242C0F">
      <w:pPr>
        <w:jc w:val="both"/>
        <w:rPr>
          <w:lang w:val="fr-FR"/>
        </w:rPr>
      </w:pPr>
      <w:hyperlink r:id="rId4336" w:anchor="Cul_Galice_TAC_T_idole" w:history="1">
        <w:r w:rsidR="00F06B4A" w:rsidRPr="00F06B4A">
          <w:rPr>
            <w:rStyle w:val="Hyperlink"/>
            <w:lang w:val="fr-FR"/>
          </w:rPr>
          <w:t>idole</w:t>
        </w:r>
      </w:hyperlink>
      <w:r w:rsidR="00F06B4A" w:rsidRPr="00F06B4A">
        <w:rPr>
          <w:lang w:val="fr-FR"/>
        </w:rPr>
        <w:t xml:space="preserve"> </w:t>
      </w:r>
      <w:r w:rsidR="00F06B4A">
        <w:rPr>
          <w:lang w:val="fr-FR"/>
        </w:rPr>
        <w:t>entre les bois du plus grand cerf</w:t>
      </w:r>
      <w:r w:rsidR="00F06B4A" w:rsidRPr="00F06B4A">
        <w:rPr>
          <w:lang w:val="fr-FR"/>
        </w:rPr>
        <w:t xml:space="preserve"> (BIB 3011)</w:t>
      </w:r>
      <w:r w:rsidR="00340142">
        <w:rPr>
          <w:lang w:val="fr-FR"/>
        </w:rPr>
        <w:t xml:space="preserve"> Les représentations d' </w:t>
      </w:r>
      <w:hyperlink r:id="rId4337" w:anchor="Cul_Galice_TAC_a_cheval_x_personnage" w:history="1">
        <w:r w:rsidR="00340142" w:rsidRPr="00F06B4A">
          <w:rPr>
            <w:rStyle w:val="Hyperlink"/>
            <w:lang w:val="fr-FR"/>
          </w:rPr>
          <w:t>équitation</w:t>
        </w:r>
      </w:hyperlink>
      <w:r w:rsidR="00340142">
        <w:rPr>
          <w:lang w:val="fr-FR"/>
        </w:rPr>
        <w:t xml:space="preserve"> sont périphériques </w:t>
      </w:r>
      <w:r w:rsidR="00340142" w:rsidRPr="00340142">
        <w:rPr>
          <w:lang w:val="fr-FR"/>
        </w:rPr>
        <w:t>(BIB 3011)</w:t>
      </w:r>
    </w:p>
    <w:p w14:paraId="12DD50EE" w14:textId="6D576872" w:rsidR="00F06B4A" w:rsidRPr="00F06B4A" w:rsidRDefault="00000000" w:rsidP="00F06B4A">
      <w:pPr>
        <w:jc w:val="both"/>
        <w:rPr>
          <w:lang w:val="fr-FR"/>
        </w:rPr>
      </w:pPr>
      <w:hyperlink r:id="rId4338" w:anchor="Cul_Galice_TAC_c__complexe" w:history="1">
        <w:r w:rsidR="00F06B4A" w:rsidRPr="00F06B4A">
          <w:rPr>
            <w:rStyle w:val="Hyperlink"/>
            <w:lang w:val="fr-FR"/>
          </w:rPr>
          <w:t>scène complexe</w:t>
        </w:r>
      </w:hyperlink>
      <w:r w:rsidR="00F06B4A" w:rsidRPr="00F06B4A">
        <w:rPr>
          <w:lang w:val="fr-FR"/>
        </w:rPr>
        <w:t xml:space="preserve">: </w:t>
      </w:r>
      <w:hyperlink r:id="rId4339" w:anchor="Cul_Galice_TAC_a_cheval_x_personnage" w:history="1">
        <w:r w:rsidR="00F06B4A" w:rsidRPr="00F06B4A">
          <w:rPr>
            <w:rStyle w:val="Hyperlink"/>
            <w:lang w:val="fr-FR"/>
          </w:rPr>
          <w:t>équitation</w:t>
        </w:r>
      </w:hyperlink>
      <w:r w:rsidR="00F06B4A" w:rsidRPr="00F06B4A">
        <w:rPr>
          <w:lang w:val="fr-FR"/>
        </w:rPr>
        <w:t xml:space="preserve">, </w:t>
      </w:r>
      <w:hyperlink r:id="rId4340" w:anchor="Cul_Galice_TAC_T_idole" w:history="1">
        <w:r w:rsidR="00F06B4A" w:rsidRPr="00F06B4A">
          <w:rPr>
            <w:rStyle w:val="Hyperlink"/>
            <w:lang w:val="fr-FR"/>
          </w:rPr>
          <w:t>idole</w:t>
        </w:r>
      </w:hyperlink>
      <w:r w:rsidR="00F06B4A" w:rsidRPr="00F06B4A">
        <w:rPr>
          <w:lang w:val="fr-FR"/>
        </w:rPr>
        <w:t xml:space="preserve">, </w:t>
      </w:r>
      <w:hyperlink r:id="rId4341" w:anchor="Cul_Galice_TAC_T_z_cerf" w:history="1">
        <w:r w:rsidR="00F06B4A" w:rsidRPr="00F06B4A">
          <w:rPr>
            <w:rStyle w:val="Hyperlink"/>
            <w:lang w:val="fr-FR"/>
          </w:rPr>
          <w:t>grand cerf</w:t>
        </w:r>
      </w:hyperlink>
      <w:r w:rsidR="00F06B4A" w:rsidRPr="00F06B4A">
        <w:rPr>
          <w:lang w:val="fr-FR"/>
        </w:rPr>
        <w:t xml:space="preserve">, </w:t>
      </w:r>
      <w:hyperlink r:id="rId4342" w:anchor="Cul_Galice_TAC_T_z_cerf" w:history="1">
        <w:r w:rsidR="00F06B4A" w:rsidRPr="00F06B4A">
          <w:rPr>
            <w:rStyle w:val="Hyperlink"/>
            <w:lang w:val="fr-FR"/>
          </w:rPr>
          <w:t>cerfs</w:t>
        </w:r>
      </w:hyperlink>
      <w:r w:rsidR="00F06B4A" w:rsidRPr="00F06B4A">
        <w:rPr>
          <w:lang w:val="fr-FR"/>
        </w:rPr>
        <w:t xml:space="preserve"> orientés vers la </w:t>
      </w:r>
      <w:hyperlink r:id="rId4343" w:anchor="Cul_Galice_TAC_T_z_cerf_orient_droite" w:history="1">
        <w:r w:rsidR="00F06B4A" w:rsidRPr="00F06B4A">
          <w:rPr>
            <w:rStyle w:val="Hyperlink"/>
            <w:lang w:val="fr-FR"/>
          </w:rPr>
          <w:t>droite</w:t>
        </w:r>
      </w:hyperlink>
      <w:r w:rsidR="00F06B4A" w:rsidRPr="00F06B4A">
        <w:rPr>
          <w:lang w:val="fr-FR"/>
        </w:rPr>
        <w:t xml:space="preserve"> (BIB 3001)</w:t>
      </w:r>
    </w:p>
    <w:p w14:paraId="4F7687C9" w14:textId="77777777" w:rsidR="00F06B4A" w:rsidRDefault="00F06B4A" w:rsidP="00242C0F">
      <w:pPr>
        <w:jc w:val="both"/>
        <w:rPr>
          <w:lang w:val="fr-FR"/>
        </w:rPr>
      </w:pPr>
    </w:p>
    <w:p w14:paraId="1144153F" w14:textId="77777777" w:rsidR="00F06B4A" w:rsidRDefault="00F06B4A" w:rsidP="00242C0F">
      <w:pPr>
        <w:jc w:val="both"/>
        <w:rPr>
          <w:lang w:val="fr-FR"/>
        </w:rPr>
      </w:pPr>
    </w:p>
    <w:p w14:paraId="7BEFC296" w14:textId="77777777" w:rsidR="006529B2" w:rsidRPr="00A0014D" w:rsidRDefault="006529B2" w:rsidP="00426FF9">
      <w:pPr>
        <w:pStyle w:val="Heading1"/>
        <w:rPr>
          <w:lang w:val="en-GB"/>
        </w:rPr>
      </w:pPr>
      <w:bookmarkStart w:id="1896" w:name="Sit_Nabal_Martino"/>
      <w:r w:rsidRPr="00A0014D">
        <w:rPr>
          <w:lang w:val="en-GB"/>
        </w:rPr>
        <w:t>NABAL DO MARTINO</w:t>
      </w:r>
    </w:p>
    <w:bookmarkEnd w:id="1896"/>
    <w:p w14:paraId="3808F73E" w14:textId="77777777" w:rsidR="006529B2" w:rsidRPr="00A0014D" w:rsidRDefault="006529B2" w:rsidP="00242C0F">
      <w:pPr>
        <w:jc w:val="both"/>
        <w:rPr>
          <w:sz w:val="20"/>
          <w:lang w:val="en-GB"/>
        </w:rPr>
      </w:pPr>
      <w:r w:rsidRPr="00A0014D">
        <w:rPr>
          <w:sz w:val="20"/>
          <w:lang w:val="en-GB"/>
        </w:rPr>
        <w:t>Nabal do Martiño</w:t>
      </w:r>
    </w:p>
    <w:p w14:paraId="4B01DE03" w14:textId="77777777" w:rsidR="006529B2" w:rsidRPr="00A0014D" w:rsidRDefault="006529B2" w:rsidP="00242C0F">
      <w:pPr>
        <w:jc w:val="both"/>
        <w:rPr>
          <w:lang w:val="en-GB"/>
        </w:rPr>
      </w:pPr>
    </w:p>
    <w:p w14:paraId="21AF06C9" w14:textId="57AED823" w:rsidR="00F06B4A" w:rsidRPr="00F06B4A" w:rsidRDefault="00340142" w:rsidP="00F06B4A">
      <w:pPr>
        <w:jc w:val="both"/>
        <w:rPr>
          <w:lang w:val="fr-FR"/>
        </w:rPr>
      </w:pPr>
      <w:r>
        <w:rPr>
          <w:lang w:val="fr-FR"/>
        </w:rPr>
        <w:t xml:space="preserve">Dans l'aire de </w:t>
      </w:r>
      <w:hyperlink r:id="rId4344" w:anchor="Sit_Touron" w:history="1">
        <w:r w:rsidRPr="00340142">
          <w:rPr>
            <w:rStyle w:val="Hyperlink"/>
            <w:lang w:val="fr-FR"/>
          </w:rPr>
          <w:t>Touron</w:t>
        </w:r>
      </w:hyperlink>
      <w:r>
        <w:rPr>
          <w:lang w:val="fr-FR"/>
        </w:rPr>
        <w:t xml:space="preserve"> (BIB 3011) </w:t>
      </w:r>
      <w:r w:rsidR="006529B2">
        <w:rPr>
          <w:lang w:val="fr-FR"/>
        </w:rPr>
        <w:t xml:space="preserve">Site de zone haute à compositions complexes qui </w:t>
      </w:r>
      <w:r w:rsidR="006529B2" w:rsidRPr="00AC5B94">
        <w:rPr>
          <w:lang w:val="fr-FR"/>
        </w:rPr>
        <w:t xml:space="preserve">fait partie du </w:t>
      </w:r>
      <w:hyperlink r:id="rId4345" w:anchor="Cul_Galice" w:history="1">
        <w:r w:rsidR="006529B2" w:rsidRPr="00AC5B94">
          <w:rPr>
            <w:rStyle w:val="Hyperlink"/>
            <w:lang w:val="fr-FR"/>
          </w:rPr>
          <w:t>gr. de Galice</w:t>
        </w:r>
      </w:hyperlink>
      <w:r w:rsidR="006529B2" w:rsidRPr="00AC5B94">
        <w:rPr>
          <w:lang w:val="fr-FR"/>
        </w:rPr>
        <w:t xml:space="preserve"> (</w:t>
      </w:r>
      <w:r w:rsidR="006529B2">
        <w:rPr>
          <w:lang w:val="fr-FR"/>
        </w:rPr>
        <w:t>BIB 2987</w:t>
      </w:r>
      <w:r w:rsidR="006529B2" w:rsidRPr="00AC5B94">
        <w:rPr>
          <w:lang w:val="fr-FR"/>
        </w:rPr>
        <w:t>)</w:t>
      </w:r>
      <w:r w:rsidR="006529B2">
        <w:rPr>
          <w:lang w:val="fr-FR"/>
        </w:rPr>
        <w:t>Les gravures zoomorphes sont orientées de manière descendante (excepté une minorité) (BIB 2987</w:t>
      </w:r>
      <w:r w:rsidR="006529B2" w:rsidRPr="00AC5B94">
        <w:rPr>
          <w:lang w:val="fr-FR"/>
        </w:rPr>
        <w:t>)</w:t>
      </w:r>
      <w:r w:rsidR="00F06B4A">
        <w:rPr>
          <w:lang w:val="fr-FR"/>
        </w:rPr>
        <w:t xml:space="preserve"> </w:t>
      </w:r>
      <w:hyperlink r:id="rId4346" w:anchor="Cul_Galice" w:history="1">
        <w:r w:rsidR="00F06B4A" w:rsidRPr="00F06B4A">
          <w:rPr>
            <w:rStyle w:val="Hyperlink"/>
            <w:lang w:val="fr-FR"/>
          </w:rPr>
          <w:t>gr. de Galice</w:t>
        </w:r>
      </w:hyperlink>
      <w:r w:rsidR="00F06B4A" w:rsidRPr="00F06B4A">
        <w:rPr>
          <w:lang w:val="fr-FR"/>
        </w:rPr>
        <w:t xml:space="preserve">, </w:t>
      </w:r>
      <w:hyperlink r:id="rId4347" w:anchor="Cul_Galice_TAC_c__complexe" w:history="1">
        <w:r w:rsidR="00F06B4A" w:rsidRPr="00F06B4A">
          <w:rPr>
            <w:rStyle w:val="Hyperlink"/>
            <w:lang w:val="fr-FR"/>
          </w:rPr>
          <w:t>scène complexe</w:t>
        </w:r>
      </w:hyperlink>
      <w:r w:rsidR="00F06B4A">
        <w:rPr>
          <w:lang w:val="fr-FR"/>
        </w:rPr>
        <w:t xml:space="preserve">: </w:t>
      </w:r>
      <w:hyperlink r:id="rId4348" w:anchor="Cul_Galice_TAC_T_fig_arme_lance" w:history="1">
        <w:r w:rsidR="00DE55E6" w:rsidRPr="00DE55E6">
          <w:rPr>
            <w:rStyle w:val="Hyperlink"/>
            <w:lang w:val="fr-FR"/>
          </w:rPr>
          <w:t>lances</w:t>
        </w:r>
      </w:hyperlink>
      <w:r w:rsidR="00DE55E6" w:rsidRPr="00DE55E6">
        <w:rPr>
          <w:lang w:val="fr-FR"/>
        </w:rPr>
        <w:t xml:space="preserve"> </w:t>
      </w:r>
      <w:r w:rsidR="00F06B4A">
        <w:rPr>
          <w:lang w:val="fr-FR"/>
        </w:rPr>
        <w:t xml:space="preserve">possible, </w:t>
      </w:r>
      <w:hyperlink r:id="rId4349" w:anchor="Cul_Galice_TAC_T_z_cerf" w:history="1">
        <w:r w:rsidR="00F06B4A" w:rsidRPr="00F06B4A">
          <w:rPr>
            <w:rStyle w:val="Hyperlink"/>
            <w:lang w:val="fr-FR"/>
          </w:rPr>
          <w:t>cerfs</w:t>
        </w:r>
      </w:hyperlink>
      <w:r w:rsidR="00F06B4A" w:rsidRPr="00F06B4A">
        <w:rPr>
          <w:lang w:val="fr-FR"/>
        </w:rPr>
        <w:t xml:space="preserve"> orientés vers la </w:t>
      </w:r>
      <w:hyperlink r:id="rId4350" w:anchor="Cul_Galice_TAC_T_z_cerf_orient_gauche" w:history="1">
        <w:r w:rsidR="00F06B4A" w:rsidRPr="00F06B4A">
          <w:rPr>
            <w:rStyle w:val="Hyperlink"/>
            <w:lang w:val="fr-FR"/>
          </w:rPr>
          <w:t>gauche</w:t>
        </w:r>
      </w:hyperlink>
      <w:r w:rsidR="00F06B4A" w:rsidRPr="00F06B4A">
        <w:rPr>
          <w:lang w:val="fr-FR"/>
        </w:rPr>
        <w:t>/</w:t>
      </w:r>
      <w:hyperlink r:id="rId4351" w:anchor="Cul_Galice_TAC_T_z_cerf_orient_droite" w:history="1">
        <w:r w:rsidR="00F06B4A" w:rsidRPr="00F06B4A">
          <w:rPr>
            <w:rStyle w:val="Hyperlink"/>
            <w:lang w:val="fr-FR"/>
          </w:rPr>
          <w:t>droite</w:t>
        </w:r>
      </w:hyperlink>
      <w:r w:rsidR="00F06B4A">
        <w:rPr>
          <w:lang w:val="fr-FR"/>
        </w:rPr>
        <w:t xml:space="preserve"> </w:t>
      </w:r>
      <w:r w:rsidR="00F06B4A" w:rsidRPr="00F06B4A">
        <w:rPr>
          <w:lang w:val="fr-FR"/>
        </w:rPr>
        <w:t>(BIB 3011)</w:t>
      </w:r>
    </w:p>
    <w:p w14:paraId="52A423DC" w14:textId="77777777" w:rsidR="006529B2" w:rsidRPr="00AC5B94" w:rsidRDefault="006529B2" w:rsidP="006529B2">
      <w:pPr>
        <w:jc w:val="both"/>
        <w:rPr>
          <w:lang w:val="fr-FR"/>
        </w:rPr>
      </w:pPr>
    </w:p>
    <w:p w14:paraId="7E009CC3" w14:textId="77777777" w:rsidR="006529B2" w:rsidRDefault="006529B2" w:rsidP="00242C0F">
      <w:pPr>
        <w:jc w:val="both"/>
        <w:rPr>
          <w:lang w:val="fr-FR"/>
        </w:rPr>
      </w:pPr>
    </w:p>
    <w:p w14:paraId="788AEFFB" w14:textId="77777777" w:rsidR="006529B2" w:rsidRDefault="006529B2" w:rsidP="00242C0F">
      <w:pPr>
        <w:jc w:val="both"/>
        <w:rPr>
          <w:lang w:val="fr-FR"/>
        </w:rPr>
      </w:pPr>
    </w:p>
    <w:p w14:paraId="052555DD" w14:textId="77777777" w:rsidR="00AF4CBC" w:rsidRDefault="00AF4CBC" w:rsidP="00426FF9">
      <w:pPr>
        <w:pStyle w:val="Heading1"/>
      </w:pPr>
      <w:bookmarkStart w:id="1897" w:name="Sit_Coto_Rapadoiro"/>
      <w:r>
        <w:t>COTO DO RAPADOIRO</w:t>
      </w:r>
    </w:p>
    <w:bookmarkEnd w:id="1897"/>
    <w:p w14:paraId="045BC57F" w14:textId="77777777" w:rsidR="00AF4CBC" w:rsidRDefault="00AF4CBC" w:rsidP="00242C0F">
      <w:pPr>
        <w:jc w:val="both"/>
        <w:rPr>
          <w:lang w:val="fr-FR"/>
        </w:rPr>
      </w:pPr>
    </w:p>
    <w:p w14:paraId="4FB4542E" w14:textId="3E84D6DD" w:rsidR="00F06B4A" w:rsidRPr="00F06B4A" w:rsidRDefault="00AF4CBC" w:rsidP="00F06B4A">
      <w:pPr>
        <w:jc w:val="both"/>
        <w:rPr>
          <w:lang w:val="fr-FR"/>
        </w:rPr>
      </w:pPr>
      <w:r>
        <w:rPr>
          <w:lang w:val="fr-FR"/>
        </w:rPr>
        <w:t>support gravé</w:t>
      </w:r>
      <w:r w:rsidRPr="00AE0E20">
        <w:rPr>
          <w:lang w:val="fr-FR"/>
        </w:rPr>
        <w:t xml:space="preserve"> </w:t>
      </w:r>
      <w:r>
        <w:rPr>
          <w:lang w:val="fr-FR"/>
        </w:rPr>
        <w:t>de type "idoles et des armes" (BIB 2962)</w:t>
      </w:r>
      <w:r w:rsidR="00F06B4A">
        <w:rPr>
          <w:lang w:val="fr-FR"/>
        </w:rPr>
        <w:t xml:space="preserve"> </w:t>
      </w:r>
      <w:hyperlink r:id="rId4352" w:anchor="Cul_Galice" w:history="1">
        <w:r w:rsidR="00F06B4A" w:rsidRPr="00F06B4A">
          <w:rPr>
            <w:rStyle w:val="Hyperlink"/>
            <w:lang w:val="fr-FR"/>
          </w:rPr>
          <w:t>gr. de Galice</w:t>
        </w:r>
      </w:hyperlink>
      <w:r w:rsidR="00F06B4A" w:rsidRPr="00F06B4A">
        <w:rPr>
          <w:lang w:val="fr-FR"/>
        </w:rPr>
        <w:t xml:space="preserve">, </w:t>
      </w:r>
      <w:hyperlink r:id="rId4353" w:anchor="Cul_Galice_TAC_c__complexe" w:history="1">
        <w:r w:rsidR="00F06B4A" w:rsidRPr="00F06B4A">
          <w:rPr>
            <w:rStyle w:val="Hyperlink"/>
            <w:lang w:val="fr-FR"/>
          </w:rPr>
          <w:t>scène complexe</w:t>
        </w:r>
      </w:hyperlink>
      <w:r w:rsidR="00F06B4A" w:rsidRPr="00F06B4A">
        <w:rPr>
          <w:lang w:val="fr-FR"/>
        </w:rPr>
        <w:t xml:space="preserve">: </w:t>
      </w:r>
      <w:hyperlink r:id="rId4354" w:anchor="Cul_Galice_TAC_T_fig_arme_lance" w:history="1">
        <w:r w:rsidR="00DE55E6" w:rsidRPr="00DE55E6">
          <w:rPr>
            <w:rStyle w:val="Hyperlink"/>
            <w:lang w:val="fr-FR"/>
          </w:rPr>
          <w:t>lances</w:t>
        </w:r>
      </w:hyperlink>
      <w:r w:rsidR="00F06B4A" w:rsidRPr="00F06B4A">
        <w:rPr>
          <w:lang w:val="fr-FR"/>
        </w:rPr>
        <w:t xml:space="preserve">, </w:t>
      </w:r>
      <w:hyperlink r:id="rId4355" w:anchor="Cul_Galice_TAC_T_idole" w:history="1">
        <w:r w:rsidR="00F06B4A" w:rsidRPr="00F06B4A">
          <w:rPr>
            <w:rStyle w:val="Hyperlink"/>
            <w:lang w:val="fr-FR"/>
          </w:rPr>
          <w:t>idole</w:t>
        </w:r>
      </w:hyperlink>
      <w:r w:rsidR="00F06B4A">
        <w:rPr>
          <w:lang w:val="fr-FR"/>
        </w:rPr>
        <w:t xml:space="preserve">, </w:t>
      </w:r>
      <w:hyperlink r:id="rId4356" w:anchor="Cul_Galice_TAC_T_z_cerf" w:history="1">
        <w:r w:rsidR="00F06B4A" w:rsidRPr="00F06B4A">
          <w:rPr>
            <w:rStyle w:val="Hyperlink"/>
            <w:lang w:val="fr-FR"/>
          </w:rPr>
          <w:t>cerfs</w:t>
        </w:r>
      </w:hyperlink>
      <w:r w:rsidR="00F06B4A" w:rsidRPr="00F06B4A">
        <w:rPr>
          <w:lang w:val="fr-FR"/>
        </w:rPr>
        <w:t xml:space="preserve"> orientés vers la </w:t>
      </w:r>
      <w:hyperlink r:id="rId4357" w:anchor="Cul_Galice_TAC_T_z_cerf_orient_gauche" w:history="1">
        <w:r w:rsidR="00F06B4A" w:rsidRPr="00F06B4A">
          <w:rPr>
            <w:rStyle w:val="Hyperlink"/>
            <w:lang w:val="fr-FR"/>
          </w:rPr>
          <w:t>gauche</w:t>
        </w:r>
      </w:hyperlink>
      <w:r w:rsidR="00F06B4A" w:rsidRPr="00F06B4A">
        <w:rPr>
          <w:lang w:val="fr-FR"/>
        </w:rPr>
        <w:t>/</w:t>
      </w:r>
      <w:hyperlink r:id="rId4358" w:anchor="Cul_Galice_TAC_T_z_cerf_orient_droite" w:history="1">
        <w:r w:rsidR="00F06B4A" w:rsidRPr="00F06B4A">
          <w:rPr>
            <w:rStyle w:val="Hyperlink"/>
            <w:lang w:val="fr-FR"/>
          </w:rPr>
          <w:t>droite</w:t>
        </w:r>
      </w:hyperlink>
      <w:r w:rsidR="00F06B4A">
        <w:rPr>
          <w:lang w:val="fr-FR"/>
        </w:rPr>
        <w:t xml:space="preserve"> </w:t>
      </w:r>
      <w:r w:rsidR="00F06B4A" w:rsidRPr="00F06B4A">
        <w:rPr>
          <w:lang w:val="fr-FR"/>
        </w:rPr>
        <w:t>(BIB 3011)</w:t>
      </w:r>
    </w:p>
    <w:p w14:paraId="540E47A5" w14:textId="77777777" w:rsidR="00AF4CBC" w:rsidRDefault="00AF4CBC" w:rsidP="00242C0F">
      <w:pPr>
        <w:jc w:val="both"/>
        <w:rPr>
          <w:lang w:val="fr-FR"/>
        </w:rPr>
      </w:pPr>
    </w:p>
    <w:p w14:paraId="42DF641A" w14:textId="77777777" w:rsidR="00215980" w:rsidRDefault="00215980" w:rsidP="00242C0F">
      <w:pPr>
        <w:jc w:val="both"/>
        <w:rPr>
          <w:lang w:val="fr-FR"/>
        </w:rPr>
      </w:pPr>
    </w:p>
    <w:p w14:paraId="0F100726" w14:textId="77777777" w:rsidR="00215980" w:rsidRDefault="00215980" w:rsidP="00426FF9">
      <w:pPr>
        <w:pStyle w:val="Heading1"/>
      </w:pPr>
      <w:bookmarkStart w:id="1898" w:name="Sit_Campo_Lameiro"/>
      <w:r>
        <w:t>CAMPO LAMEIRO</w:t>
      </w:r>
    </w:p>
    <w:bookmarkEnd w:id="1898"/>
    <w:p w14:paraId="74EEFE24" w14:textId="77777777" w:rsidR="00215980" w:rsidRDefault="00215980" w:rsidP="00242C0F">
      <w:pPr>
        <w:jc w:val="both"/>
        <w:rPr>
          <w:lang w:val="fr-FR"/>
        </w:rPr>
      </w:pPr>
    </w:p>
    <w:p w14:paraId="0F9893E8" w14:textId="406F7C91" w:rsidR="00215980" w:rsidRDefault="00215980" w:rsidP="00242C0F">
      <w:pPr>
        <w:jc w:val="both"/>
        <w:rPr>
          <w:lang w:val="fr-FR"/>
        </w:rPr>
      </w:pPr>
      <w:r>
        <w:rPr>
          <w:lang w:val="fr-FR"/>
        </w:rPr>
        <w:t xml:space="preserve">Aire regroupant plusieurs site du </w:t>
      </w:r>
      <w:hyperlink r:id="rId4359" w:anchor="Cul_Galice" w:history="1">
        <w:r w:rsidRPr="00215980">
          <w:rPr>
            <w:rStyle w:val="Hyperlink"/>
            <w:lang w:val="fr-FR"/>
          </w:rPr>
          <w:t>gr. de Galice</w:t>
        </w:r>
      </w:hyperlink>
      <w:r w:rsidRPr="00215980">
        <w:rPr>
          <w:lang w:val="fr-FR"/>
        </w:rPr>
        <w:t xml:space="preserve"> </w:t>
      </w:r>
      <w:r>
        <w:rPr>
          <w:lang w:val="fr-FR"/>
        </w:rPr>
        <w:t>(BIB 2999)</w:t>
      </w:r>
      <w:r w:rsidR="004741B1">
        <w:rPr>
          <w:lang w:val="fr-FR"/>
        </w:rPr>
        <w:t xml:space="preserve"> Plusieurs </w:t>
      </w:r>
      <w:r w:rsidR="004741B1" w:rsidRPr="004741B1">
        <w:rPr>
          <w:i/>
          <w:lang w:val="fr-FR"/>
        </w:rPr>
        <w:t>peat bogs</w:t>
      </w:r>
      <w:r w:rsidR="004741B1">
        <w:rPr>
          <w:lang w:val="fr-FR"/>
        </w:rPr>
        <w:t xml:space="preserve"> (</w:t>
      </w:r>
      <w:r w:rsidR="004741B1" w:rsidRPr="004741B1">
        <w:rPr>
          <w:i/>
          <w:lang w:val="fr-FR"/>
        </w:rPr>
        <w:t>brañas</w:t>
      </w:r>
      <w:r w:rsidR="004741B1">
        <w:rPr>
          <w:lang w:val="fr-FR"/>
        </w:rPr>
        <w:t>) qui fournissent d'excellent lieu de patûre durant la sécheresse estivale comme à Chan de Lagoa et Fentans</w:t>
      </w:r>
    </w:p>
    <w:p w14:paraId="6B6EE340" w14:textId="77777777" w:rsidR="00215980" w:rsidRDefault="00215980" w:rsidP="00242C0F">
      <w:pPr>
        <w:jc w:val="both"/>
        <w:rPr>
          <w:lang w:val="fr-FR"/>
        </w:rPr>
      </w:pPr>
    </w:p>
    <w:p w14:paraId="18110264" w14:textId="12EDEDE9" w:rsidR="00215980" w:rsidRPr="00215980" w:rsidRDefault="00000000" w:rsidP="00242C0F">
      <w:pPr>
        <w:jc w:val="both"/>
        <w:rPr>
          <w:lang w:val="es-ES"/>
        </w:rPr>
      </w:pPr>
      <w:hyperlink r:id="rId4360" w:anchor="Sit_Pedra_Boullosa" w:history="1">
        <w:r w:rsidR="00215980" w:rsidRPr="00215980">
          <w:rPr>
            <w:rStyle w:val="Hyperlink"/>
            <w:lang w:val="es-ES"/>
          </w:rPr>
          <w:t>Pedra da Boullosa</w:t>
        </w:r>
      </w:hyperlink>
      <w:r w:rsidR="00215980" w:rsidRPr="00215980">
        <w:rPr>
          <w:lang w:val="es-ES"/>
        </w:rPr>
        <w:t xml:space="preserve">, </w:t>
      </w:r>
      <w:hyperlink r:id="rId4361" w:anchor="Sit_Os_Carballos" w:history="1">
        <w:r w:rsidR="00215980" w:rsidRPr="00215980">
          <w:rPr>
            <w:rStyle w:val="Hyperlink"/>
            <w:lang w:val="es-ES"/>
          </w:rPr>
          <w:t>Os Carballos</w:t>
        </w:r>
      </w:hyperlink>
      <w:r w:rsidR="00215980" w:rsidRPr="00215980">
        <w:rPr>
          <w:lang w:val="es-ES"/>
        </w:rPr>
        <w:t>,</w:t>
      </w:r>
      <w:r w:rsidR="00215980">
        <w:rPr>
          <w:lang w:val="es-ES"/>
        </w:rPr>
        <w:t xml:space="preserve"> </w:t>
      </w:r>
      <w:hyperlink r:id="rId4362" w:anchor="Sit_Laxe_Rotea_Mende" w:history="1">
        <w:r w:rsidR="00215980" w:rsidRPr="00215980">
          <w:rPr>
            <w:rStyle w:val="Hyperlink"/>
            <w:lang w:val="es-ES"/>
          </w:rPr>
          <w:t>Laxe da Rotea de Mende</w:t>
        </w:r>
      </w:hyperlink>
      <w:r w:rsidR="00215980">
        <w:rPr>
          <w:lang w:val="es-ES"/>
        </w:rPr>
        <w:t xml:space="preserve">, </w:t>
      </w:r>
      <w:hyperlink r:id="rId4363" w:anchor="Sit_Caneda_Morillos" w:history="1">
        <w:r w:rsidR="00215980" w:rsidRPr="00215980">
          <w:rPr>
            <w:rStyle w:val="Hyperlink"/>
            <w:lang w:val="es-ES"/>
          </w:rPr>
          <w:t>Caneda de Morillos</w:t>
        </w:r>
      </w:hyperlink>
    </w:p>
    <w:p w14:paraId="5F957EC8" w14:textId="77777777" w:rsidR="001166F5" w:rsidRPr="00215980" w:rsidRDefault="001166F5" w:rsidP="00242C0F">
      <w:pPr>
        <w:jc w:val="both"/>
        <w:rPr>
          <w:lang w:val="es-ES"/>
        </w:rPr>
      </w:pPr>
    </w:p>
    <w:p w14:paraId="052DB14D" w14:textId="77777777" w:rsidR="00E31D5C" w:rsidRPr="00426FF9" w:rsidRDefault="003537E8" w:rsidP="00426FF9">
      <w:pPr>
        <w:pStyle w:val="Heading1"/>
        <w:rPr>
          <w:lang w:val="es-ES"/>
        </w:rPr>
      </w:pPr>
      <w:bookmarkStart w:id="1899" w:name="Sit_Pedra_Boullosa"/>
      <w:r w:rsidRPr="00426FF9">
        <w:rPr>
          <w:lang w:val="es-ES"/>
        </w:rPr>
        <w:t>PEDRA DA BOULLOSA</w:t>
      </w:r>
    </w:p>
    <w:bookmarkEnd w:id="1899"/>
    <w:p w14:paraId="44F78700" w14:textId="77777777" w:rsidR="00215980" w:rsidRDefault="00215980" w:rsidP="00242C0F">
      <w:pPr>
        <w:jc w:val="both"/>
        <w:rPr>
          <w:lang w:val="es-ES"/>
        </w:rPr>
      </w:pPr>
    </w:p>
    <w:p w14:paraId="6702F565" w14:textId="083FD49F" w:rsidR="003537E8" w:rsidRDefault="003537E8" w:rsidP="00242C0F">
      <w:pPr>
        <w:jc w:val="both"/>
        <w:rPr>
          <w:lang w:val="fr-FR"/>
        </w:rPr>
      </w:pPr>
      <w:r w:rsidRPr="00215980">
        <w:rPr>
          <w:lang w:val="es-ES"/>
        </w:rPr>
        <w:t>Pedra da Boullosa (</w:t>
      </w:r>
      <w:hyperlink r:id="rId4364" w:anchor="Sit_Campo_Lameiro" w:history="1">
        <w:r w:rsidRPr="00215980">
          <w:rPr>
            <w:rStyle w:val="Hyperlink"/>
            <w:lang w:val="es-ES"/>
          </w:rPr>
          <w:t>Campo Lameiro</w:t>
        </w:r>
      </w:hyperlink>
      <w:r w:rsidRPr="00215980">
        <w:rPr>
          <w:lang w:val="es-ES"/>
        </w:rPr>
        <w:t xml:space="preserve">, Galice) fait partie du </w:t>
      </w:r>
      <w:hyperlink r:id="rId4365" w:anchor="Cul_Galice" w:history="1">
        <w:r w:rsidRPr="00215980">
          <w:rPr>
            <w:rStyle w:val="Hyperlink"/>
            <w:lang w:val="es-ES"/>
          </w:rPr>
          <w:t>gr</w:t>
        </w:r>
        <w:r w:rsidR="0078097B" w:rsidRPr="00215980">
          <w:rPr>
            <w:rStyle w:val="Hyperlink"/>
            <w:lang w:val="es-ES"/>
          </w:rPr>
          <w:t>.</w:t>
        </w:r>
        <w:r w:rsidRPr="00215980">
          <w:rPr>
            <w:rStyle w:val="Hyperlink"/>
            <w:lang w:val="es-ES"/>
          </w:rPr>
          <w:t xml:space="preserve"> de Galice</w:t>
        </w:r>
      </w:hyperlink>
      <w:r w:rsidRPr="00215980">
        <w:rPr>
          <w:lang w:val="es-ES"/>
        </w:rPr>
        <w:t xml:space="preserve"> (BIB 2395 fig. 8)</w:t>
      </w:r>
      <w:r w:rsidR="00D353A0" w:rsidRPr="00215980">
        <w:rPr>
          <w:lang w:val="es-ES"/>
        </w:rPr>
        <w:t xml:space="preserve">. </w:t>
      </w:r>
      <w:r w:rsidR="00D353A0" w:rsidRPr="0032190F">
        <w:rPr>
          <w:lang w:val="fr-FR"/>
        </w:rPr>
        <w:t>Représnetation d'un grand serpent escaladant la roche laissant derrière lui un groupe de cupules et d'animaux "gardés" par un personnage muni d'un bâton (BIB 2395 p. 182)</w:t>
      </w:r>
    </w:p>
    <w:p w14:paraId="778D2131" w14:textId="77777777" w:rsidR="003D1108" w:rsidRDefault="003D1108" w:rsidP="00242C0F">
      <w:pPr>
        <w:jc w:val="both"/>
        <w:rPr>
          <w:lang w:val="fr-FR"/>
        </w:rPr>
      </w:pPr>
    </w:p>
    <w:p w14:paraId="7C3F5E84" w14:textId="77777777" w:rsidR="003D1108" w:rsidRPr="00426FF9" w:rsidRDefault="003D1108" w:rsidP="00426FF9">
      <w:pPr>
        <w:pStyle w:val="Heading1"/>
        <w:rPr>
          <w:lang w:val="es-ES"/>
        </w:rPr>
      </w:pPr>
      <w:bookmarkStart w:id="1900" w:name="Sit_Os_Carballos"/>
      <w:r w:rsidRPr="00426FF9">
        <w:rPr>
          <w:lang w:val="es-ES"/>
        </w:rPr>
        <w:t>OS CARBALLOS</w:t>
      </w:r>
    </w:p>
    <w:bookmarkEnd w:id="1900"/>
    <w:p w14:paraId="2619E8C3" w14:textId="77777777" w:rsidR="003D1108" w:rsidRPr="00542747" w:rsidRDefault="003D1108" w:rsidP="00242C0F">
      <w:pPr>
        <w:jc w:val="both"/>
        <w:rPr>
          <w:lang w:val="es-ES"/>
        </w:rPr>
      </w:pPr>
    </w:p>
    <w:p w14:paraId="4B034F97" w14:textId="0B72A416" w:rsidR="00F06B4A" w:rsidRPr="00F06B4A" w:rsidRDefault="00000000" w:rsidP="00F06B4A">
      <w:pPr>
        <w:jc w:val="both"/>
        <w:rPr>
          <w:lang w:val="fr-FR"/>
        </w:rPr>
      </w:pPr>
      <w:hyperlink r:id="rId4366" w:anchor="Sit_Campo_Lameiro" w:history="1">
        <w:r w:rsidR="00215980" w:rsidRPr="00215980">
          <w:rPr>
            <w:rStyle w:val="Hyperlink"/>
            <w:lang w:val="es-ES"/>
          </w:rPr>
          <w:t>Campo Lameiro</w:t>
        </w:r>
      </w:hyperlink>
      <w:r w:rsidR="003D1108" w:rsidRPr="00542747">
        <w:rPr>
          <w:lang w:val="es-ES"/>
        </w:rPr>
        <w:t xml:space="preserve">. Art rupestre du </w:t>
      </w:r>
      <w:hyperlink r:id="rId4367" w:anchor="Cul_Galice" w:history="1">
        <w:r w:rsidR="003D1108" w:rsidRPr="00542747">
          <w:rPr>
            <w:rStyle w:val="Hyperlink"/>
            <w:lang w:val="es-ES"/>
          </w:rPr>
          <w:t>gr. de Galice</w:t>
        </w:r>
      </w:hyperlink>
      <w:r w:rsidR="003D1108" w:rsidRPr="00542747">
        <w:rPr>
          <w:lang w:val="es-ES"/>
        </w:rPr>
        <w:t xml:space="preserve">. </w:t>
      </w:r>
      <w:r w:rsidR="003D1108">
        <w:rPr>
          <w:lang w:val="fr-FR"/>
        </w:rPr>
        <w:t xml:space="preserve">Composition type </w:t>
      </w:r>
      <w:r w:rsidR="003D1108" w:rsidRPr="003D1108">
        <w:rPr>
          <w:i/>
          <w:lang w:val="fr-FR"/>
        </w:rPr>
        <w:t>Sun-deer</w:t>
      </w:r>
      <w:r w:rsidR="003D1108">
        <w:rPr>
          <w:lang w:val="fr-FR"/>
        </w:rPr>
        <w:t xml:space="preserve"> (BIB 2994)</w:t>
      </w:r>
      <w:r w:rsidR="00F06B4A">
        <w:rPr>
          <w:lang w:val="fr-FR"/>
        </w:rPr>
        <w:t xml:space="preserve"> </w:t>
      </w:r>
      <w:hyperlink r:id="rId4368" w:anchor="Cul_Galice_TAC_T_idole" w:history="1">
        <w:r w:rsidR="00F06B4A" w:rsidRPr="00F06B4A">
          <w:rPr>
            <w:rStyle w:val="Hyperlink"/>
            <w:lang w:val="fr-FR"/>
          </w:rPr>
          <w:t>idole</w:t>
        </w:r>
      </w:hyperlink>
      <w:r w:rsidR="00F06B4A" w:rsidRPr="00F06B4A">
        <w:rPr>
          <w:lang w:val="fr-FR"/>
        </w:rPr>
        <w:t xml:space="preserve"> </w:t>
      </w:r>
      <w:r w:rsidR="00F06B4A">
        <w:rPr>
          <w:lang w:val="fr-FR"/>
        </w:rPr>
        <w:t>entre les bois du plus grand cerf</w:t>
      </w:r>
      <w:r w:rsidR="00F06B4A" w:rsidRPr="00F06B4A">
        <w:rPr>
          <w:lang w:val="fr-FR"/>
        </w:rPr>
        <w:t xml:space="preserve"> (BIB 3011)</w:t>
      </w:r>
      <w:r w:rsidR="00F06B4A">
        <w:rPr>
          <w:lang w:val="fr-FR"/>
        </w:rPr>
        <w:t xml:space="preserve"> </w:t>
      </w:r>
      <w:hyperlink r:id="rId4369" w:anchor="Cul_Galice_TAC_c__complexe" w:history="1">
        <w:r w:rsidR="00F06B4A" w:rsidRPr="00F06B4A">
          <w:rPr>
            <w:rStyle w:val="Hyperlink"/>
            <w:lang w:val="fr-FR"/>
          </w:rPr>
          <w:t>scène complexe</w:t>
        </w:r>
      </w:hyperlink>
      <w:r w:rsidR="00F06B4A" w:rsidRPr="00F06B4A">
        <w:rPr>
          <w:lang w:val="fr-FR"/>
        </w:rPr>
        <w:t xml:space="preserve">: </w:t>
      </w:r>
      <w:hyperlink r:id="rId4370" w:anchor="Cul_Galice_TAC_T_fig_arme_lance" w:history="1">
        <w:r w:rsidR="00F06B4A" w:rsidRPr="00F06B4A">
          <w:rPr>
            <w:rStyle w:val="Hyperlink"/>
            <w:lang w:val="fr-FR"/>
          </w:rPr>
          <w:t>lances</w:t>
        </w:r>
      </w:hyperlink>
      <w:r w:rsidR="00F06B4A" w:rsidRPr="00F06B4A">
        <w:rPr>
          <w:lang w:val="fr-FR"/>
        </w:rPr>
        <w:t xml:space="preserve">, </w:t>
      </w:r>
      <w:hyperlink r:id="rId4371" w:anchor="Cul_Galice_TAC_T_idole" w:history="1">
        <w:r w:rsidR="00F06B4A" w:rsidRPr="00F06B4A">
          <w:rPr>
            <w:rStyle w:val="Hyperlink"/>
            <w:lang w:val="fr-FR"/>
          </w:rPr>
          <w:t>idole</w:t>
        </w:r>
      </w:hyperlink>
      <w:r w:rsidR="00F06B4A" w:rsidRPr="00F06B4A">
        <w:rPr>
          <w:lang w:val="fr-FR"/>
        </w:rPr>
        <w:t xml:space="preserve">, </w:t>
      </w:r>
      <w:hyperlink r:id="rId4372" w:anchor="Cul_Galice_TAC_T_z_cerf" w:history="1">
        <w:r w:rsidR="00F06B4A" w:rsidRPr="00F06B4A">
          <w:rPr>
            <w:rStyle w:val="Hyperlink"/>
            <w:lang w:val="fr-FR"/>
          </w:rPr>
          <w:t>grand cerf</w:t>
        </w:r>
      </w:hyperlink>
      <w:r w:rsidR="00F06B4A" w:rsidRPr="00F06B4A">
        <w:rPr>
          <w:lang w:val="fr-FR"/>
        </w:rPr>
        <w:t xml:space="preserve">, </w:t>
      </w:r>
      <w:hyperlink r:id="rId4373" w:anchor="Cul_Galice_TAC_T_z_cerf" w:history="1">
        <w:r w:rsidR="00F06B4A" w:rsidRPr="00F06B4A">
          <w:rPr>
            <w:rStyle w:val="Hyperlink"/>
            <w:lang w:val="fr-FR"/>
          </w:rPr>
          <w:t>cerfs</w:t>
        </w:r>
      </w:hyperlink>
      <w:r w:rsidR="00F06B4A" w:rsidRPr="00F06B4A">
        <w:rPr>
          <w:lang w:val="fr-FR"/>
        </w:rPr>
        <w:t xml:space="preserve"> orientés vers la </w:t>
      </w:r>
      <w:hyperlink r:id="rId4374" w:anchor="Cul_Galice_TAC_T_z_cerf_orient_droite" w:history="1">
        <w:r w:rsidR="00F06B4A" w:rsidRPr="00F06B4A">
          <w:rPr>
            <w:rStyle w:val="Hyperlink"/>
            <w:lang w:val="fr-FR"/>
          </w:rPr>
          <w:t>droite</w:t>
        </w:r>
      </w:hyperlink>
      <w:r w:rsidR="00F06B4A" w:rsidRPr="00F06B4A">
        <w:rPr>
          <w:lang w:val="fr-FR"/>
        </w:rPr>
        <w:t xml:space="preserve"> (BIB 3001)</w:t>
      </w:r>
    </w:p>
    <w:p w14:paraId="59112A06" w14:textId="77777777" w:rsidR="003D1108" w:rsidRDefault="003D1108" w:rsidP="00242C0F">
      <w:pPr>
        <w:jc w:val="both"/>
        <w:rPr>
          <w:lang w:val="fr-FR"/>
        </w:rPr>
      </w:pPr>
    </w:p>
    <w:p w14:paraId="0285FDAD" w14:textId="77777777" w:rsidR="00D10DD0" w:rsidRDefault="00D10DD0" w:rsidP="00242C0F">
      <w:pPr>
        <w:jc w:val="both"/>
        <w:rPr>
          <w:lang w:val="fr-FR"/>
        </w:rPr>
      </w:pPr>
    </w:p>
    <w:p w14:paraId="696192FD" w14:textId="77777777" w:rsidR="00D10DD0" w:rsidRDefault="00D10DD0" w:rsidP="00426FF9">
      <w:pPr>
        <w:pStyle w:val="Heading1"/>
      </w:pPr>
      <w:bookmarkStart w:id="1901" w:name="Sit_Ria_Arousa"/>
      <w:r>
        <w:t>RIA AROUSA</w:t>
      </w:r>
    </w:p>
    <w:bookmarkEnd w:id="1901"/>
    <w:p w14:paraId="5F50D624" w14:textId="77777777" w:rsidR="00D10DD0" w:rsidRDefault="00D10DD0" w:rsidP="00242C0F">
      <w:pPr>
        <w:jc w:val="both"/>
        <w:rPr>
          <w:lang w:val="fr-FR"/>
        </w:rPr>
      </w:pPr>
    </w:p>
    <w:p w14:paraId="3B3418F1" w14:textId="77777777" w:rsidR="00D10DD0" w:rsidRDefault="00D10DD0" w:rsidP="00242C0F">
      <w:pPr>
        <w:jc w:val="both"/>
        <w:rPr>
          <w:lang w:val="fr-FR"/>
        </w:rPr>
      </w:pPr>
      <w:r>
        <w:rPr>
          <w:lang w:val="fr-FR"/>
        </w:rPr>
        <w:t>La Ria Arousa est le plus grand estuaire de Galice (BIB 3001)</w:t>
      </w:r>
    </w:p>
    <w:p w14:paraId="58ADA4AD" w14:textId="77777777" w:rsidR="00D10DD0" w:rsidRDefault="00D10DD0" w:rsidP="00242C0F">
      <w:pPr>
        <w:jc w:val="both"/>
        <w:rPr>
          <w:lang w:val="fr-FR"/>
        </w:rPr>
      </w:pPr>
    </w:p>
    <w:p w14:paraId="1893537F" w14:textId="77777777" w:rsidR="00D10DD0" w:rsidRDefault="00D10DD0" w:rsidP="00426FF9">
      <w:pPr>
        <w:pStyle w:val="Heading1"/>
      </w:pPr>
      <w:bookmarkStart w:id="1902" w:name="Sit_Leiro"/>
      <w:r>
        <w:t>LEIRO</w:t>
      </w:r>
    </w:p>
    <w:bookmarkEnd w:id="1902"/>
    <w:p w14:paraId="66F6F006" w14:textId="77777777" w:rsidR="00D10DD0" w:rsidRDefault="00D10DD0" w:rsidP="00D10DD0">
      <w:pPr>
        <w:jc w:val="both"/>
        <w:rPr>
          <w:lang w:val="fr-FR"/>
        </w:rPr>
      </w:pPr>
    </w:p>
    <w:p w14:paraId="2A62FB8F" w14:textId="1DECB7CB" w:rsidR="00D10DD0" w:rsidRDefault="00D10DD0" w:rsidP="00D10DD0">
      <w:pPr>
        <w:jc w:val="both"/>
        <w:rPr>
          <w:lang w:val="fr-FR"/>
        </w:rPr>
      </w:pPr>
      <w:r>
        <w:rPr>
          <w:lang w:val="fr-FR"/>
        </w:rPr>
        <w:t>A Leiro (Rianxo, A Coruña, Galice), b</w:t>
      </w:r>
      <w:r w:rsidRPr="0032190F">
        <w:rPr>
          <w:lang w:val="fr-FR"/>
        </w:rPr>
        <w:t xml:space="preserve">ien que la documentation reliant </w:t>
      </w:r>
      <w:r>
        <w:rPr>
          <w:lang w:val="fr-FR"/>
        </w:rPr>
        <w:t xml:space="preserve">la </w:t>
      </w:r>
      <w:hyperlink r:id="rId4375" w:anchor="Sit_Leiro_art" w:history="1">
        <w:r w:rsidRPr="00D10DD0">
          <w:rPr>
            <w:rStyle w:val="Hyperlink"/>
            <w:lang w:val="fr-FR"/>
          </w:rPr>
          <w:t>roche gravée</w:t>
        </w:r>
      </w:hyperlink>
      <w:r w:rsidRPr="0032190F">
        <w:rPr>
          <w:lang w:val="fr-FR"/>
        </w:rPr>
        <w:t xml:space="preserve"> et </w:t>
      </w:r>
      <w:r>
        <w:rPr>
          <w:lang w:val="fr-FR"/>
        </w:rPr>
        <w:t xml:space="preserve">le </w:t>
      </w:r>
      <w:hyperlink r:id="rId4376" w:anchor="Sit_Leiro_depot" w:history="1">
        <w:r w:rsidRPr="004741B1">
          <w:rPr>
            <w:rStyle w:val="Hyperlink"/>
            <w:lang w:val="fr-FR"/>
          </w:rPr>
          <w:t>dépot</w:t>
        </w:r>
      </w:hyperlink>
      <w:r>
        <w:rPr>
          <w:lang w:val="fr-FR"/>
        </w:rPr>
        <w:t xml:space="preserve"> </w:t>
      </w:r>
      <w:r w:rsidRPr="0032190F">
        <w:rPr>
          <w:lang w:val="fr-FR"/>
        </w:rPr>
        <w:t>soit insuffisante pour conclure sur leur relation, il apparaît que les gravures d’armes peuvent avoir été eu le même rôle que les dépôts d’armes (BIB 1394 p. 135).</w:t>
      </w:r>
      <w:r>
        <w:rPr>
          <w:lang w:val="fr-FR"/>
        </w:rPr>
        <w:t xml:space="preserve"> Pour Bradley, c'est l'exemple-type </w:t>
      </w:r>
      <w:r>
        <w:rPr>
          <w:lang w:val="fr-FR"/>
        </w:rPr>
        <w:lastRenderedPageBreak/>
        <w:t>qui montre que les roches gravées jouent le rôle de dépôts symboliques au cours du BA (BIB 2998)</w:t>
      </w:r>
      <w:r w:rsidR="00B40CDF">
        <w:rPr>
          <w:lang w:val="fr-FR"/>
        </w:rPr>
        <w:t>(BIB 1522)</w:t>
      </w:r>
    </w:p>
    <w:p w14:paraId="32596D93" w14:textId="77777777" w:rsidR="00D10DD0" w:rsidRDefault="00D10DD0" w:rsidP="00D10DD0">
      <w:pPr>
        <w:jc w:val="both"/>
        <w:rPr>
          <w:lang w:val="fr-FR"/>
        </w:rPr>
      </w:pPr>
    </w:p>
    <w:p w14:paraId="2BCD64F7" w14:textId="0EC9A66B" w:rsidR="00D10DD0" w:rsidRDefault="00D10DD0" w:rsidP="00D10DD0">
      <w:pPr>
        <w:jc w:val="both"/>
        <w:rPr>
          <w:lang w:val="fr-FR"/>
        </w:rPr>
      </w:pPr>
      <w:r>
        <w:rPr>
          <w:lang w:val="fr-FR"/>
        </w:rPr>
        <w:t xml:space="preserve">Dans les deux cas: hallebardes de type </w:t>
      </w:r>
      <w:hyperlink r:id="rId4377" w:anchor="Typ_Arm_Hallebardes_typ_Carrapatas" w:history="1">
        <w:r w:rsidRPr="00201773">
          <w:rPr>
            <w:rStyle w:val="Hyperlink"/>
            <w:lang w:val="fr-FR"/>
          </w:rPr>
          <w:t>Carrapatas</w:t>
        </w:r>
      </w:hyperlink>
      <w:r>
        <w:rPr>
          <w:lang w:val="fr-FR"/>
        </w:rPr>
        <w:t xml:space="preserve"> (BIB 2962) </w:t>
      </w:r>
    </w:p>
    <w:p w14:paraId="01A712EE" w14:textId="77777777" w:rsidR="00D10DD0" w:rsidRDefault="00D10DD0" w:rsidP="00D10DD0">
      <w:pPr>
        <w:jc w:val="both"/>
        <w:rPr>
          <w:lang w:val="fr-FR"/>
        </w:rPr>
      </w:pPr>
    </w:p>
    <w:p w14:paraId="018DD49C" w14:textId="77777777" w:rsidR="00D10DD0" w:rsidRDefault="00D10DD0" w:rsidP="00D10DD0">
      <w:pPr>
        <w:jc w:val="both"/>
        <w:rPr>
          <w:lang w:val="fr-FR"/>
        </w:rPr>
      </w:pPr>
      <w:r>
        <w:rPr>
          <w:lang w:val="fr-FR"/>
        </w:rPr>
        <w:t>Par ailleurs, un casque à été trouvé dans la commune Un objet (</w:t>
      </w:r>
      <w:r w:rsidRPr="00D10DD0">
        <w:rPr>
          <w:i/>
          <w:lang w:val="fr-FR"/>
        </w:rPr>
        <w:t>helmet</w:t>
      </w:r>
      <w:r>
        <w:rPr>
          <w:lang w:val="fr-FR"/>
        </w:rPr>
        <w:t xml:space="preserve"> ou</w:t>
      </w:r>
      <w:r>
        <w:rPr>
          <w:i/>
          <w:lang w:val="fr-FR"/>
        </w:rPr>
        <w:t xml:space="preserve"> bowl</w:t>
      </w:r>
      <w:r>
        <w:rPr>
          <w:lang w:val="fr-FR"/>
        </w:rPr>
        <w:t>) en or attribué au BF-Fer 1, rapproché de celui de Axtroki (BIB 3000)</w:t>
      </w:r>
    </w:p>
    <w:p w14:paraId="3922153A" w14:textId="77777777" w:rsidR="00D10DD0" w:rsidRDefault="00D10DD0" w:rsidP="00D10DD0">
      <w:pPr>
        <w:jc w:val="both"/>
        <w:rPr>
          <w:lang w:val="fr-FR"/>
        </w:rPr>
      </w:pPr>
    </w:p>
    <w:p w14:paraId="6B952C04" w14:textId="77777777" w:rsidR="004741B1" w:rsidRPr="003D1108" w:rsidRDefault="004741B1" w:rsidP="00242C0F">
      <w:pPr>
        <w:jc w:val="both"/>
        <w:rPr>
          <w:lang w:val="fr-FR"/>
        </w:rPr>
      </w:pPr>
    </w:p>
    <w:p w14:paraId="54C69428" w14:textId="77777777" w:rsidR="00E655EB" w:rsidRPr="00D10DD0" w:rsidRDefault="00D10DD0" w:rsidP="00D10DD0">
      <w:pPr>
        <w:pStyle w:val="Heading2"/>
        <w:rPr>
          <w:lang w:val="es-ES"/>
        </w:rPr>
      </w:pPr>
      <w:bookmarkStart w:id="1903" w:name="Sit_Leiro_art"/>
      <w:r w:rsidRPr="00D10DD0">
        <w:rPr>
          <w:lang w:val="es-ES"/>
        </w:rPr>
        <w:t>art</w:t>
      </w:r>
    </w:p>
    <w:bookmarkEnd w:id="1903"/>
    <w:p w14:paraId="612EA25D" w14:textId="77777777" w:rsidR="00201773" w:rsidRPr="00C771E4" w:rsidRDefault="00D10DD0" w:rsidP="00242C0F">
      <w:pPr>
        <w:rPr>
          <w:sz w:val="20"/>
          <w:lang w:val="es-ES"/>
        </w:rPr>
      </w:pPr>
      <w:r w:rsidRPr="00C771E4">
        <w:rPr>
          <w:sz w:val="20"/>
          <w:lang w:val="es-ES"/>
        </w:rPr>
        <w:t>Foxa Vella, Monte da Pena, Rianxo (BIB 3000)</w:t>
      </w:r>
    </w:p>
    <w:p w14:paraId="5517AFD6" w14:textId="77777777" w:rsidR="00D10DD0" w:rsidRPr="00D10DD0" w:rsidRDefault="00D10DD0" w:rsidP="00242C0F">
      <w:pPr>
        <w:rPr>
          <w:lang w:val="es-ES"/>
        </w:rPr>
      </w:pPr>
    </w:p>
    <w:p w14:paraId="08C18DB8" w14:textId="793C935C" w:rsidR="00D10DD0" w:rsidRDefault="00A463AA" w:rsidP="00A14783">
      <w:pPr>
        <w:jc w:val="both"/>
        <w:rPr>
          <w:lang w:val="fr-FR"/>
        </w:rPr>
      </w:pPr>
      <w:r w:rsidRPr="0032190F">
        <w:rPr>
          <w:lang w:val="fr-FR"/>
        </w:rPr>
        <w:t xml:space="preserve">Roche gravée du </w:t>
      </w:r>
      <w:hyperlink r:id="rId4378" w:anchor="Cul_Galice" w:history="1">
        <w:r w:rsidR="0078097B" w:rsidRPr="0078097B">
          <w:rPr>
            <w:rStyle w:val="Hyperlink"/>
            <w:lang w:val="fr-FR"/>
          </w:rPr>
          <w:t>gr. de Galice</w:t>
        </w:r>
      </w:hyperlink>
      <w:r w:rsidR="0078097B" w:rsidRPr="0032190F">
        <w:rPr>
          <w:lang w:val="fr-FR"/>
        </w:rPr>
        <w:t xml:space="preserve"> </w:t>
      </w:r>
      <w:r w:rsidRPr="0032190F">
        <w:rPr>
          <w:lang w:val="fr-FR"/>
        </w:rPr>
        <w:t xml:space="preserve">(SS BIB) (2 hallebardes, 2 poignards) est proche d’un </w:t>
      </w:r>
      <w:hyperlink r:id="rId4379" w:anchor="Sit_Leiro_Depot" w:history="1">
        <w:r w:rsidR="004741B1" w:rsidRPr="004741B1">
          <w:rPr>
            <w:rStyle w:val="Hyperlink"/>
            <w:lang w:val="fr-FR"/>
          </w:rPr>
          <w:t>dépot</w:t>
        </w:r>
      </w:hyperlink>
      <w:r w:rsidR="004741B1">
        <w:rPr>
          <w:lang w:val="fr-FR"/>
        </w:rPr>
        <w:t xml:space="preserve"> </w:t>
      </w:r>
      <w:r w:rsidRPr="0032190F">
        <w:rPr>
          <w:lang w:val="fr-FR"/>
        </w:rPr>
        <w:t>d’armes contenant 1 hallebarde et 5 poignards (Meijide Cameselle 1989)</w:t>
      </w:r>
      <w:r w:rsidR="00D10DD0">
        <w:rPr>
          <w:lang w:val="fr-FR"/>
        </w:rPr>
        <w:t xml:space="preserve"> (BIB 2998)</w:t>
      </w:r>
      <w:r w:rsidR="00D10DD0" w:rsidRPr="00D10DD0">
        <w:rPr>
          <w:lang w:val="fr-FR"/>
        </w:rPr>
        <w:t xml:space="preserve"> </w:t>
      </w:r>
      <w:r w:rsidR="00D10DD0" w:rsidRPr="0032190F">
        <w:rPr>
          <w:lang w:val="fr-FR"/>
        </w:rPr>
        <w:t>(BIB 1394 p. 135)</w:t>
      </w:r>
      <w:r w:rsidR="00D10DD0">
        <w:rPr>
          <w:lang w:val="fr-FR"/>
        </w:rPr>
        <w:t xml:space="preserve"> 2 hallebardes, poignards et cercles concentriques (BIB 3000)</w:t>
      </w:r>
    </w:p>
    <w:p w14:paraId="046691AE" w14:textId="77777777" w:rsidR="00D10DD0" w:rsidRDefault="00D10DD0" w:rsidP="00A14783">
      <w:pPr>
        <w:jc w:val="both"/>
        <w:rPr>
          <w:lang w:val="fr-FR"/>
        </w:rPr>
      </w:pPr>
    </w:p>
    <w:p w14:paraId="6DEF7EC6" w14:textId="77777777" w:rsidR="00D10DD0" w:rsidRDefault="00D10DD0" w:rsidP="00A14783">
      <w:pPr>
        <w:jc w:val="both"/>
        <w:rPr>
          <w:lang w:val="fr-FR"/>
        </w:rPr>
      </w:pPr>
    </w:p>
    <w:p w14:paraId="17DF6579" w14:textId="784AC70D" w:rsidR="00A463AA" w:rsidRDefault="006A0E61" w:rsidP="00A14783">
      <w:pPr>
        <w:jc w:val="both"/>
        <w:rPr>
          <w:lang w:val="fr-FR"/>
        </w:rPr>
      </w:pPr>
      <w:r>
        <w:rPr>
          <w:lang w:val="fr-FR"/>
        </w:rPr>
        <w:t xml:space="preserve">Hallebardes de type </w:t>
      </w:r>
      <w:hyperlink r:id="rId4380" w:anchor="Typ_Arm_Hallebardes_typ_Carrapatas" w:history="1">
        <w:r w:rsidRPr="00201773">
          <w:rPr>
            <w:rStyle w:val="Hyperlink"/>
            <w:lang w:val="fr-FR"/>
          </w:rPr>
          <w:t>Carrapatas</w:t>
        </w:r>
      </w:hyperlink>
      <w:r>
        <w:rPr>
          <w:lang w:val="fr-FR"/>
        </w:rPr>
        <w:t xml:space="preserve"> </w:t>
      </w:r>
      <w:r w:rsidR="00D10DD0">
        <w:rPr>
          <w:lang w:val="fr-FR"/>
        </w:rPr>
        <w:t xml:space="preserve">représentées (BIB 2962) </w:t>
      </w:r>
    </w:p>
    <w:p w14:paraId="70448A07" w14:textId="77777777" w:rsidR="00AE0A9B" w:rsidRDefault="00AE0A9B" w:rsidP="00A14783">
      <w:pPr>
        <w:jc w:val="both"/>
        <w:rPr>
          <w:lang w:val="fr-FR"/>
        </w:rPr>
      </w:pPr>
    </w:p>
    <w:p w14:paraId="10701BCB" w14:textId="77777777" w:rsidR="00AE0A9B" w:rsidRDefault="00AE0A9B" w:rsidP="00A14783">
      <w:pPr>
        <w:jc w:val="both"/>
        <w:rPr>
          <w:lang w:val="fr-FR"/>
        </w:rPr>
      </w:pPr>
      <w:r>
        <w:rPr>
          <w:lang w:val="fr-FR"/>
        </w:rPr>
        <w:t xml:space="preserve">Représentations de hallebardes, poignards, </w:t>
      </w:r>
      <w:r w:rsidRPr="00AE0A9B">
        <w:rPr>
          <w:i/>
          <w:lang w:val="fr-FR"/>
        </w:rPr>
        <w:t>pennaluars</w:t>
      </w:r>
      <w:r>
        <w:rPr>
          <w:lang w:val="fr-FR"/>
        </w:rPr>
        <w:t xml:space="preserve"> (SS BIB)</w:t>
      </w:r>
    </w:p>
    <w:p w14:paraId="37E6E7EE" w14:textId="77777777" w:rsidR="00AE0A9B" w:rsidRDefault="00AE0A9B" w:rsidP="00A14783">
      <w:pPr>
        <w:jc w:val="both"/>
        <w:rPr>
          <w:lang w:val="fr-FR"/>
        </w:rPr>
      </w:pPr>
    </w:p>
    <w:p w14:paraId="305C5D3E" w14:textId="77777777" w:rsidR="00D10DD0" w:rsidRDefault="00D10DD0" w:rsidP="00A14783">
      <w:pPr>
        <w:jc w:val="both"/>
        <w:rPr>
          <w:lang w:val="fr-FR"/>
        </w:rPr>
      </w:pPr>
    </w:p>
    <w:p w14:paraId="6271EDCF" w14:textId="77777777" w:rsidR="00D10DD0" w:rsidRDefault="00D10DD0" w:rsidP="00D10DD0">
      <w:pPr>
        <w:pStyle w:val="Heading2"/>
      </w:pPr>
      <w:bookmarkStart w:id="1904" w:name="Sit_Leiro_depot"/>
      <w:r>
        <w:t>depot</w:t>
      </w:r>
    </w:p>
    <w:bookmarkEnd w:id="1904"/>
    <w:p w14:paraId="47BD19AE" w14:textId="77777777" w:rsidR="00D10DD0" w:rsidRDefault="00D10DD0" w:rsidP="00D10DD0">
      <w:pPr>
        <w:jc w:val="both"/>
        <w:rPr>
          <w:lang w:val="fr-FR"/>
        </w:rPr>
      </w:pPr>
    </w:p>
    <w:p w14:paraId="3C8F0F3D" w14:textId="41B7BE45" w:rsidR="00D10DD0" w:rsidRDefault="00000000" w:rsidP="00D10DD0">
      <w:pPr>
        <w:jc w:val="both"/>
        <w:rPr>
          <w:lang w:val="fr-FR"/>
        </w:rPr>
      </w:pPr>
      <w:hyperlink r:id="rId4381" w:anchor="Cul_Depots_p_Bronze" w:history="1">
        <w:r w:rsidR="00D10DD0">
          <w:rPr>
            <w:rStyle w:val="Hyperlink"/>
            <w:lang w:val="fr-FR"/>
          </w:rPr>
          <w:t>D</w:t>
        </w:r>
        <w:r w:rsidR="00D10DD0" w:rsidRPr="006A0E61">
          <w:rPr>
            <w:rStyle w:val="Hyperlink"/>
            <w:lang w:val="fr-FR"/>
          </w:rPr>
          <w:t>épôt</w:t>
        </w:r>
      </w:hyperlink>
      <w:r w:rsidR="00D10DD0" w:rsidRPr="00D10DD0">
        <w:rPr>
          <w:lang w:val="fr-FR"/>
        </w:rPr>
        <w:t xml:space="preserve"> </w:t>
      </w:r>
      <w:r w:rsidR="00D10DD0" w:rsidRPr="0032190F">
        <w:rPr>
          <w:lang w:val="fr-FR"/>
        </w:rPr>
        <w:t>d’armes contenant 1 hallebarde et 5 poignards (Meijide Cameselle 1989)</w:t>
      </w:r>
      <w:r w:rsidR="00D10DD0">
        <w:rPr>
          <w:lang w:val="fr-FR"/>
        </w:rPr>
        <w:t xml:space="preserve"> proche de la roche de </w:t>
      </w:r>
      <w:hyperlink r:id="rId4382" w:anchor="Sit_Leiro" w:history="1">
        <w:r w:rsidR="00D10DD0" w:rsidRPr="00D10DD0">
          <w:rPr>
            <w:rStyle w:val="Hyperlink"/>
            <w:lang w:val="fr-FR"/>
          </w:rPr>
          <w:t>Leiro</w:t>
        </w:r>
      </w:hyperlink>
      <w:r w:rsidR="00D10DD0">
        <w:rPr>
          <w:lang w:val="fr-FR"/>
        </w:rPr>
        <w:t xml:space="preserve"> </w:t>
      </w:r>
      <w:r w:rsidR="00D10DD0" w:rsidRPr="0032190F">
        <w:rPr>
          <w:lang w:val="fr-FR"/>
        </w:rPr>
        <w:t>(BIB 1394 p. 135)</w:t>
      </w:r>
      <w:r w:rsidR="00D10DD0">
        <w:rPr>
          <w:lang w:val="fr-FR"/>
        </w:rPr>
        <w:t xml:space="preserve"> Hallebardes de type </w:t>
      </w:r>
      <w:hyperlink r:id="rId4383" w:anchor="Typ_Arm_Hallebardes_typ_Carrapatas" w:history="1">
        <w:r w:rsidR="00D10DD0" w:rsidRPr="00201773">
          <w:rPr>
            <w:rStyle w:val="Hyperlink"/>
            <w:lang w:val="fr-FR"/>
          </w:rPr>
          <w:t>Carrapatas</w:t>
        </w:r>
      </w:hyperlink>
      <w:r w:rsidR="00D10DD0">
        <w:rPr>
          <w:lang w:val="fr-FR"/>
        </w:rPr>
        <w:t xml:space="preserve"> (BIB 2962) 5 tanged poignards et 1 hallebarde (BIB 3000)</w:t>
      </w:r>
    </w:p>
    <w:p w14:paraId="574867A2" w14:textId="77777777" w:rsidR="00D10DD0" w:rsidRDefault="00D10DD0" w:rsidP="00D10DD0">
      <w:pPr>
        <w:jc w:val="both"/>
        <w:rPr>
          <w:lang w:val="fr-FR"/>
        </w:rPr>
      </w:pPr>
    </w:p>
    <w:p w14:paraId="0FBC8ED7" w14:textId="77777777" w:rsidR="00D10DD0" w:rsidRPr="00426FF9" w:rsidRDefault="00D10DD0" w:rsidP="00426FF9">
      <w:pPr>
        <w:pStyle w:val="Heading1"/>
        <w:rPr>
          <w:lang w:val="es-ES"/>
        </w:rPr>
      </w:pPr>
      <w:r w:rsidRPr="00426FF9">
        <w:rPr>
          <w:lang w:val="es-ES"/>
        </w:rPr>
        <w:t>GUIDOIRO AREOSO</w:t>
      </w:r>
    </w:p>
    <w:p w14:paraId="4FC0918A" w14:textId="77777777" w:rsidR="00D10DD0" w:rsidRPr="00D10DD0" w:rsidRDefault="00D10DD0" w:rsidP="00D10DD0">
      <w:pPr>
        <w:jc w:val="both"/>
        <w:rPr>
          <w:i/>
          <w:lang w:val="es-ES"/>
        </w:rPr>
      </w:pPr>
      <w:r w:rsidRPr="00D10DD0">
        <w:rPr>
          <w:i/>
          <w:lang w:val="es-ES"/>
        </w:rPr>
        <w:t>islet of Guidoiro Aeroso</w:t>
      </w:r>
    </w:p>
    <w:p w14:paraId="299C4742" w14:textId="77777777" w:rsidR="00D10DD0" w:rsidRPr="00D10DD0" w:rsidRDefault="00D10DD0" w:rsidP="00D10DD0">
      <w:pPr>
        <w:jc w:val="both"/>
        <w:rPr>
          <w:lang w:val="es-ES"/>
        </w:rPr>
      </w:pPr>
    </w:p>
    <w:p w14:paraId="6B666692" w14:textId="77777777" w:rsidR="00D10DD0" w:rsidRDefault="00D10DD0" w:rsidP="00D10DD0">
      <w:pPr>
        <w:jc w:val="both"/>
        <w:rPr>
          <w:lang w:val="fr-FR"/>
        </w:rPr>
      </w:pPr>
      <w:r>
        <w:rPr>
          <w:lang w:val="fr-FR"/>
        </w:rPr>
        <w:t>Petite ile dans le golfe de la Ria Arousa (Rianxo, A Coruña, Galice), deux alènes en bronze attribuées à la fin du 3e millénaire (BIB 3000)</w:t>
      </w:r>
    </w:p>
    <w:p w14:paraId="5279E6B3" w14:textId="77777777" w:rsidR="00D10DD0" w:rsidRDefault="00D10DD0" w:rsidP="00D10DD0">
      <w:pPr>
        <w:jc w:val="both"/>
        <w:rPr>
          <w:lang w:val="fr-FR"/>
        </w:rPr>
      </w:pPr>
    </w:p>
    <w:p w14:paraId="29943E04" w14:textId="77777777" w:rsidR="00D10DD0" w:rsidRDefault="00D10DD0" w:rsidP="00426FF9">
      <w:pPr>
        <w:pStyle w:val="Heading1"/>
      </w:pPr>
      <w:bookmarkStart w:id="1905" w:name="Sit_Ulla"/>
      <w:r>
        <w:t>ULLA</w:t>
      </w:r>
    </w:p>
    <w:bookmarkEnd w:id="1905"/>
    <w:p w14:paraId="371BE2E4" w14:textId="77777777" w:rsidR="00D10DD0" w:rsidRDefault="00D10DD0" w:rsidP="00D10DD0">
      <w:pPr>
        <w:jc w:val="both"/>
        <w:rPr>
          <w:lang w:val="fr-FR"/>
        </w:rPr>
      </w:pPr>
    </w:p>
    <w:p w14:paraId="43DC0A96" w14:textId="38C841AC" w:rsidR="00D10DD0" w:rsidRDefault="00D10DD0" w:rsidP="00D10DD0">
      <w:pPr>
        <w:jc w:val="both"/>
        <w:rPr>
          <w:lang w:val="fr-FR"/>
        </w:rPr>
      </w:pPr>
      <w:r>
        <w:rPr>
          <w:lang w:val="fr-FR"/>
        </w:rPr>
        <w:t xml:space="preserve">Rivière Ulla (Rianxo, A Coruña, Galice). Nombreuses armes trouvée dans la rivière: épées, pointes de </w:t>
      </w:r>
      <w:hyperlink r:id="rId4384" w:anchor="Typ_Arm_Lance" w:history="1">
        <w:r w:rsidR="00DE55E6" w:rsidRPr="00DE55E6">
          <w:rPr>
            <w:rStyle w:val="Hyperlink"/>
            <w:lang w:val="fr-FR"/>
          </w:rPr>
          <w:t>lances</w:t>
        </w:r>
      </w:hyperlink>
      <w:r>
        <w:rPr>
          <w:lang w:val="fr-FR"/>
        </w:rPr>
        <w:t xml:space="preserve">, etc; datées du BM-BF. 3 épées du BF, 1 épée type Monte Sa Idda de la transition BF/Fer 1 </w:t>
      </w:r>
      <w:r w:rsidRPr="00D10DD0">
        <w:rPr>
          <w:lang w:val="fr-FR"/>
        </w:rPr>
        <w:t>(Peña Santos, 1985; Ruiz-Gálvez, 1995: 29, Meijide, 1988)</w:t>
      </w:r>
      <w:r>
        <w:rPr>
          <w:lang w:val="fr-FR"/>
        </w:rPr>
        <w:t>(BIB 3000)</w:t>
      </w:r>
    </w:p>
    <w:p w14:paraId="6B8EFA73" w14:textId="77777777" w:rsidR="00AE0A9B" w:rsidRDefault="00AE0A9B" w:rsidP="00A14783">
      <w:pPr>
        <w:jc w:val="both"/>
        <w:rPr>
          <w:lang w:val="fr-FR"/>
        </w:rPr>
      </w:pPr>
    </w:p>
    <w:p w14:paraId="672B0570" w14:textId="77777777" w:rsidR="00AE0A9B" w:rsidRPr="00426FF9" w:rsidRDefault="00AE0A9B" w:rsidP="00426FF9">
      <w:pPr>
        <w:pStyle w:val="Heading1"/>
        <w:rPr>
          <w:lang w:val="es-ES"/>
        </w:rPr>
      </w:pPr>
      <w:bookmarkStart w:id="1906" w:name="Sit_Os_Campinos"/>
      <w:r w:rsidRPr="00426FF9">
        <w:rPr>
          <w:lang w:val="es-ES"/>
        </w:rPr>
        <w:t>OS CAMPINOS</w:t>
      </w:r>
    </w:p>
    <w:bookmarkEnd w:id="1906"/>
    <w:p w14:paraId="787C76AC" w14:textId="77777777" w:rsidR="00AE0A9B" w:rsidRPr="00F06B4A" w:rsidRDefault="00AE0A9B" w:rsidP="00A14783">
      <w:pPr>
        <w:jc w:val="both"/>
        <w:rPr>
          <w:sz w:val="20"/>
          <w:lang w:val="fr-FR"/>
        </w:rPr>
      </w:pPr>
      <w:r w:rsidRPr="00F06B4A">
        <w:rPr>
          <w:sz w:val="20"/>
          <w:lang w:val="es-ES"/>
        </w:rPr>
        <w:t xml:space="preserve">Os Campiños (Leiro, Rianxo). </w:t>
      </w:r>
      <w:r w:rsidRPr="00F06B4A">
        <w:rPr>
          <w:sz w:val="20"/>
          <w:lang w:val="fr-FR"/>
        </w:rPr>
        <w:t>Galice. Stèle (BIB 2172)</w:t>
      </w:r>
    </w:p>
    <w:p w14:paraId="59E18E48" w14:textId="77777777" w:rsidR="00D10DD0" w:rsidRDefault="00D10DD0" w:rsidP="00A14783">
      <w:pPr>
        <w:jc w:val="both"/>
        <w:rPr>
          <w:lang w:val="fr-FR"/>
        </w:rPr>
      </w:pPr>
    </w:p>
    <w:p w14:paraId="3D1C4C47" w14:textId="77777777" w:rsidR="00D10DD0" w:rsidRPr="00215980" w:rsidRDefault="00D10DD0" w:rsidP="00A14783">
      <w:pPr>
        <w:jc w:val="both"/>
        <w:rPr>
          <w:lang w:val="fr-FR"/>
        </w:rPr>
      </w:pPr>
      <w:r>
        <w:rPr>
          <w:lang w:val="fr-FR"/>
        </w:rPr>
        <w:t>Dans la nécropole tumulaire, une stèle anthropomorphe rattaché au Mégalithisme avancé (Frabregas y Fuente 1994)</w:t>
      </w:r>
    </w:p>
    <w:p w14:paraId="01A71DC2" w14:textId="77777777" w:rsidR="00A463AA" w:rsidRPr="0032190F" w:rsidRDefault="00A463AA" w:rsidP="00242C0F">
      <w:pPr>
        <w:rPr>
          <w:lang w:val="fr-FR"/>
        </w:rPr>
      </w:pPr>
    </w:p>
    <w:p w14:paraId="032D466A" w14:textId="77777777" w:rsidR="006D682D" w:rsidRPr="0032190F" w:rsidRDefault="006D682D" w:rsidP="00426FF9">
      <w:pPr>
        <w:pStyle w:val="Heading1"/>
      </w:pPr>
      <w:bookmarkStart w:id="1907" w:name="Sit_Son_Matge"/>
      <w:r w:rsidRPr="0032190F">
        <w:t xml:space="preserve">SON MATGE </w:t>
      </w:r>
    </w:p>
    <w:bookmarkEnd w:id="1907"/>
    <w:p w14:paraId="7AF3070E" w14:textId="77777777" w:rsidR="00517477" w:rsidRPr="0032190F" w:rsidRDefault="00517477" w:rsidP="00242C0F">
      <w:pPr>
        <w:rPr>
          <w:lang w:val="fr-FR"/>
        </w:rPr>
      </w:pPr>
    </w:p>
    <w:p w14:paraId="5862926A" w14:textId="77777777" w:rsidR="006D682D" w:rsidRDefault="006D682D" w:rsidP="00242C0F">
      <w:pPr>
        <w:rPr>
          <w:lang w:val="fr-FR"/>
        </w:rPr>
      </w:pPr>
      <w:r w:rsidRPr="0032190F">
        <w:rPr>
          <w:lang w:val="fr-FR"/>
        </w:rPr>
        <w:lastRenderedPageBreak/>
        <w:t xml:space="preserve">Site </w:t>
      </w:r>
      <w:r w:rsidR="00433DF0" w:rsidRPr="0032190F">
        <w:rPr>
          <w:lang w:val="fr-FR"/>
        </w:rPr>
        <w:t xml:space="preserve">du permier Néolithique </w:t>
      </w:r>
      <w:r w:rsidRPr="0032190F">
        <w:rPr>
          <w:lang w:val="fr-FR"/>
        </w:rPr>
        <w:t>de Majorque occupé dès 4500 mais dont la certitude d’une néolithisation (mouton, chèvre, porc, petit boeuf et poterie) ne remonte, à l’instar du reste des Baléares, que vers 3400 (</w:t>
      </w:r>
      <w:r w:rsidR="0070027E" w:rsidRPr="0032190F">
        <w:rPr>
          <w:lang w:val="fr-FR"/>
        </w:rPr>
        <w:t>BIB</w:t>
      </w:r>
      <w:r w:rsidRPr="0032190F">
        <w:rPr>
          <w:lang w:val="fr-FR"/>
        </w:rPr>
        <w:t xml:space="preserve"> 103 p. 41-42)</w:t>
      </w:r>
    </w:p>
    <w:p w14:paraId="5897D46F" w14:textId="33B1050F" w:rsidR="00D10DD0" w:rsidRDefault="00C9320F" w:rsidP="00242C0F">
      <w:pPr>
        <w:rPr>
          <w:lang w:val="fr-FR"/>
        </w:rPr>
      </w:pPr>
      <w:r>
        <w:rPr>
          <w:lang w:val="fr-FR"/>
        </w:rPr>
        <w:t xml:space="preserve">Grotte ou abri avec vase </w:t>
      </w:r>
      <w:hyperlink r:id="rId4385" w:anchor="Cul_Campaniforme_geo_MedOcc_Baleares" w:history="1">
        <w:r w:rsidRPr="00C9320F">
          <w:rPr>
            <w:rStyle w:val="Hyperlink"/>
            <w:lang w:val="fr-FR"/>
          </w:rPr>
          <w:t>Campaniforme</w:t>
        </w:r>
      </w:hyperlink>
      <w:r>
        <w:rPr>
          <w:lang w:val="fr-FR"/>
        </w:rPr>
        <w:t xml:space="preserve"> (BIB 3007)</w:t>
      </w:r>
    </w:p>
    <w:p w14:paraId="53BD7DB1" w14:textId="77777777" w:rsidR="00C9320F" w:rsidRDefault="00C9320F" w:rsidP="00242C0F">
      <w:pPr>
        <w:rPr>
          <w:lang w:val="fr-FR"/>
        </w:rPr>
      </w:pPr>
    </w:p>
    <w:p w14:paraId="278BC133" w14:textId="77777777" w:rsidR="00C9320F" w:rsidRDefault="00C9320F" w:rsidP="00426FF9">
      <w:pPr>
        <w:pStyle w:val="Heading1"/>
      </w:pPr>
      <w:bookmarkStart w:id="1908" w:name="Sit_Coval_Simo"/>
      <w:r>
        <w:t>COVAL SIMO</w:t>
      </w:r>
    </w:p>
    <w:bookmarkEnd w:id="1908"/>
    <w:p w14:paraId="377F8976" w14:textId="77777777" w:rsidR="00C9320F" w:rsidRDefault="00C9320F" w:rsidP="00242C0F">
      <w:pPr>
        <w:rPr>
          <w:lang w:val="fr-FR"/>
        </w:rPr>
      </w:pPr>
      <w:r>
        <w:rPr>
          <w:lang w:val="fr-FR"/>
        </w:rPr>
        <w:t>Coval Simó</w:t>
      </w:r>
    </w:p>
    <w:p w14:paraId="32C935BB" w14:textId="77777777" w:rsidR="00C9320F" w:rsidRDefault="00C9320F" w:rsidP="00242C0F">
      <w:pPr>
        <w:rPr>
          <w:lang w:val="fr-FR"/>
        </w:rPr>
      </w:pPr>
    </w:p>
    <w:p w14:paraId="6C1F13CF" w14:textId="09186CAB" w:rsidR="00C9320F" w:rsidRDefault="00C9320F" w:rsidP="00242C0F">
      <w:pPr>
        <w:rPr>
          <w:lang w:val="fr-FR"/>
        </w:rPr>
      </w:pPr>
      <w:r>
        <w:rPr>
          <w:lang w:val="fr-FR"/>
        </w:rPr>
        <w:t xml:space="preserve">Grotte ou abri, Baléares, occupé au </w:t>
      </w:r>
      <w:hyperlink r:id="rId4386" w:anchor="Cul_Campaniforme_geo_MedOcc_Baleares" w:history="1">
        <w:r w:rsidRPr="00C9320F">
          <w:rPr>
            <w:rStyle w:val="Hyperlink"/>
            <w:lang w:val="fr-FR"/>
          </w:rPr>
          <w:t>Campaniforme</w:t>
        </w:r>
      </w:hyperlink>
      <w:r>
        <w:rPr>
          <w:lang w:val="fr-FR"/>
        </w:rPr>
        <w:t xml:space="preserve"> (BIB 3007)</w:t>
      </w:r>
    </w:p>
    <w:p w14:paraId="7F47D3F9" w14:textId="77777777" w:rsidR="00EC57B9" w:rsidRDefault="00EC57B9" w:rsidP="00242C0F">
      <w:pPr>
        <w:rPr>
          <w:lang w:val="fr-FR"/>
        </w:rPr>
      </w:pPr>
    </w:p>
    <w:p w14:paraId="019BE754" w14:textId="77777777" w:rsidR="00EC57B9" w:rsidRDefault="00EC57B9" w:rsidP="00426FF9">
      <w:pPr>
        <w:pStyle w:val="Heading1"/>
      </w:pPr>
      <w:bookmarkStart w:id="1909" w:name="Sit_Courtiou"/>
      <w:r>
        <w:t>COURTIOU</w:t>
      </w:r>
    </w:p>
    <w:bookmarkEnd w:id="1909"/>
    <w:p w14:paraId="55063C55" w14:textId="77777777" w:rsidR="00EC57B9" w:rsidRDefault="00EC57B9" w:rsidP="00242C0F">
      <w:pPr>
        <w:rPr>
          <w:lang w:val="fr-FR"/>
        </w:rPr>
      </w:pPr>
    </w:p>
    <w:p w14:paraId="6B457945" w14:textId="3D367577" w:rsidR="00EC57B9" w:rsidRDefault="00EC57B9" w:rsidP="00242C0F">
      <w:pPr>
        <w:rPr>
          <w:lang w:val="fr-FR"/>
        </w:rPr>
      </w:pPr>
      <w:r w:rsidRPr="00EC57B9">
        <w:rPr>
          <w:lang w:val="fr-FR"/>
        </w:rPr>
        <w:t>Abri de Courtiou (Marseille, Bouches-du-Rh</w:t>
      </w:r>
      <w:r>
        <w:rPr>
          <w:lang w:val="fr-FR"/>
        </w:rPr>
        <w:t xml:space="preserve">ône). </w:t>
      </w:r>
      <w:hyperlink r:id="rId4387" w:anchor="Cul_Cardial_Zonation_Horiz" w:history="1">
        <w:r w:rsidRPr="00EC57B9">
          <w:rPr>
            <w:rStyle w:val="Hyperlink"/>
            <w:lang w:val="fr-FR"/>
          </w:rPr>
          <w:t>C. ZH</w:t>
        </w:r>
      </w:hyperlink>
      <w:r w:rsidRPr="00EC57B9">
        <w:rPr>
          <w:lang w:val="fr-FR"/>
        </w:rPr>
        <w:t xml:space="preserve"> (Binder com. pers.)</w:t>
      </w:r>
    </w:p>
    <w:p w14:paraId="634A430D" w14:textId="77777777" w:rsidR="00EC57B9" w:rsidRDefault="00EC57B9" w:rsidP="00242C0F">
      <w:pPr>
        <w:rPr>
          <w:lang w:val="fr-FR"/>
        </w:rPr>
      </w:pPr>
    </w:p>
    <w:p w14:paraId="32FB34A5" w14:textId="77777777" w:rsidR="00EC57B9" w:rsidRDefault="00EC57B9" w:rsidP="00426FF9">
      <w:pPr>
        <w:pStyle w:val="Heading1"/>
      </w:pPr>
      <w:bookmarkStart w:id="1910" w:name="Sit_Dunes"/>
      <w:r>
        <w:t>DUNES</w:t>
      </w:r>
    </w:p>
    <w:bookmarkEnd w:id="1910"/>
    <w:p w14:paraId="6A1F7F7F" w14:textId="77777777" w:rsidR="00EC57B9" w:rsidRPr="00EC57B9" w:rsidRDefault="00EC57B9" w:rsidP="00242C0F">
      <w:pPr>
        <w:rPr>
          <w:lang w:val="fr-FR"/>
        </w:rPr>
      </w:pPr>
    </w:p>
    <w:p w14:paraId="556B1802" w14:textId="4D5C695E" w:rsidR="00EC57B9" w:rsidRPr="00EC57B9" w:rsidRDefault="00EC57B9" w:rsidP="00242C0F">
      <w:pPr>
        <w:rPr>
          <w:lang w:val="fr-FR"/>
        </w:rPr>
      </w:pPr>
      <w:r w:rsidRPr="00EC57B9">
        <w:rPr>
          <w:lang w:val="fr-FR"/>
        </w:rPr>
        <w:t xml:space="preserve">Les Dunes. </w:t>
      </w:r>
      <w:hyperlink r:id="rId4388" w:anchor="Cul_Cardial_Zonation_Horiz" w:history="1">
        <w:r w:rsidRPr="00EC57B9">
          <w:rPr>
            <w:rStyle w:val="Hyperlink"/>
            <w:lang w:val="fr-FR"/>
          </w:rPr>
          <w:t>C. ZH</w:t>
        </w:r>
      </w:hyperlink>
      <w:r w:rsidRPr="00EC57B9">
        <w:rPr>
          <w:lang w:val="fr-FR"/>
        </w:rPr>
        <w:t xml:space="preserve"> (Binder com. pers.)</w:t>
      </w:r>
    </w:p>
    <w:p w14:paraId="0884DBA6" w14:textId="77777777" w:rsidR="00EC57B9" w:rsidRPr="00EC57B9" w:rsidRDefault="00EC57B9" w:rsidP="00242C0F">
      <w:pPr>
        <w:rPr>
          <w:lang w:val="fr-FR"/>
        </w:rPr>
      </w:pPr>
    </w:p>
    <w:p w14:paraId="6BEB1764" w14:textId="77777777" w:rsidR="0098058F" w:rsidRPr="0032190F" w:rsidRDefault="0098058F" w:rsidP="00426FF9">
      <w:pPr>
        <w:pStyle w:val="Heading1"/>
      </w:pPr>
      <w:bookmarkStart w:id="1911" w:name="Sit_Aigle"/>
      <w:r w:rsidRPr="0032190F">
        <w:t>AIGLE</w:t>
      </w:r>
      <w:bookmarkEnd w:id="1911"/>
    </w:p>
    <w:p w14:paraId="34ED37FD" w14:textId="77777777" w:rsidR="0098058F" w:rsidRPr="0032190F" w:rsidRDefault="0098058F" w:rsidP="00242C0F">
      <w:pPr>
        <w:rPr>
          <w:lang w:val="fr-FR"/>
        </w:rPr>
      </w:pPr>
    </w:p>
    <w:p w14:paraId="0B89A4AD" w14:textId="77777777" w:rsidR="00A673BF" w:rsidRDefault="0098058F" w:rsidP="00E326B9">
      <w:pPr>
        <w:jc w:val="both"/>
        <w:rPr>
          <w:lang w:val="fr-FR"/>
        </w:rPr>
      </w:pPr>
      <w:r w:rsidRPr="0032190F">
        <w:rPr>
          <w:lang w:val="fr-FR"/>
        </w:rPr>
        <w:t>Grotte de l'A</w:t>
      </w:r>
      <w:r w:rsidR="00E86BF7" w:rsidRPr="0032190F">
        <w:rPr>
          <w:lang w:val="fr-FR"/>
        </w:rPr>
        <w:t>i</w:t>
      </w:r>
      <w:r w:rsidRPr="0032190F">
        <w:rPr>
          <w:lang w:val="fr-FR"/>
        </w:rPr>
        <w:t>gle (M</w:t>
      </w:r>
      <w:r w:rsidRPr="0032190F">
        <w:rPr>
          <w:rFonts w:hint="eastAsia"/>
          <w:lang w:val="fr-FR"/>
        </w:rPr>
        <w:t>é</w:t>
      </w:r>
      <w:r w:rsidR="00A673BF">
        <w:rPr>
          <w:lang w:val="fr-FR"/>
        </w:rPr>
        <w:t xml:space="preserve">jannes-le-Clap, Gard). </w:t>
      </w:r>
      <w:r w:rsidR="00A673BF" w:rsidRPr="00A673BF">
        <w:rPr>
          <w:lang w:val="fr-FR"/>
        </w:rPr>
        <w:t>Le site fût interprété comme une halte de chasse, les restes de faune sauvage et de faune domes</w:t>
      </w:r>
      <w:r w:rsidR="00A673BF">
        <w:rPr>
          <w:lang w:val="fr-FR"/>
        </w:rPr>
        <w:t>tiquée, essentiellement des ovi</w:t>
      </w:r>
      <w:r w:rsidR="00A673BF" w:rsidRPr="00A673BF">
        <w:rPr>
          <w:lang w:val="fr-FR"/>
        </w:rPr>
        <w:t xml:space="preserve">capridés, étant équilibrés. </w:t>
      </w:r>
      <w:r w:rsidR="00A673BF">
        <w:rPr>
          <w:lang w:val="fr-FR"/>
        </w:rPr>
        <w:t>D</w:t>
      </w:r>
      <w:r w:rsidR="00A673BF" w:rsidRPr="00A673BF">
        <w:rPr>
          <w:lang w:val="fr-FR"/>
        </w:rPr>
        <w:t xml:space="preserve">es travaux de sériation ont proposé de situer l’Aigle dans une phase ancienne du Cardial </w:t>
      </w:r>
      <w:r w:rsidR="00A673BF">
        <w:rPr>
          <w:lang w:val="fr-FR"/>
        </w:rPr>
        <w:t xml:space="preserve">[C. ancien] </w:t>
      </w:r>
      <w:r w:rsidR="00A673BF" w:rsidRPr="00A673BF">
        <w:rPr>
          <w:lang w:val="fr-FR"/>
        </w:rPr>
        <w:t>entre 5350 et 5200 avant notre</w:t>
      </w:r>
      <w:r w:rsidR="00A673BF">
        <w:rPr>
          <w:lang w:val="fr-FR"/>
        </w:rPr>
        <w:t xml:space="preserve"> ère (van Willigen et al. 2010)(BIB 2793)</w:t>
      </w:r>
    </w:p>
    <w:p w14:paraId="3A7F4A6E" w14:textId="77777777" w:rsidR="00BE6107" w:rsidRDefault="00BE6107" w:rsidP="00E326B9">
      <w:pPr>
        <w:jc w:val="both"/>
        <w:rPr>
          <w:lang w:val="fr-FR"/>
        </w:rPr>
      </w:pPr>
    </w:p>
    <w:p w14:paraId="40571FAC" w14:textId="77777777" w:rsidR="00BE6107" w:rsidRDefault="00BE6107" w:rsidP="00BE6107">
      <w:pPr>
        <w:pStyle w:val="Heading2"/>
      </w:pPr>
      <w:r>
        <w:t>stratigraphie</w:t>
      </w:r>
    </w:p>
    <w:p w14:paraId="6966EEC9" w14:textId="77777777" w:rsidR="00BE6107" w:rsidRDefault="00BE6107" w:rsidP="00BE6107">
      <w:pPr>
        <w:rPr>
          <w:lang w:val="fr-FR"/>
        </w:rPr>
      </w:pPr>
    </w:p>
    <w:p w14:paraId="2CE3850A" w14:textId="77777777" w:rsidR="00BE6107" w:rsidRPr="00BE6107" w:rsidRDefault="00BE6107" w:rsidP="00BE6107">
      <w:pPr>
        <w:pStyle w:val="Heading3"/>
      </w:pPr>
      <w:bookmarkStart w:id="1912" w:name="Sit_Aigle_strat_c5"/>
      <w:r>
        <w:t>c.5</w:t>
      </w:r>
    </w:p>
    <w:bookmarkEnd w:id="1912"/>
    <w:p w14:paraId="2F739951" w14:textId="1F3728B8" w:rsidR="00BE6107" w:rsidRDefault="00911743" w:rsidP="00A673BF">
      <w:pPr>
        <w:rPr>
          <w:lang w:val="fr-FR"/>
        </w:rPr>
      </w:pPr>
      <w:r>
        <w:rPr>
          <w:lang w:val="fr-FR"/>
        </w:rPr>
        <w:fldChar w:fldCharType="begin"/>
      </w:r>
      <w:r w:rsidR="00E30F13">
        <w:rPr>
          <w:lang w:val="fr-FR"/>
        </w:rPr>
        <w:instrText>HYPERLINK "C:\\Users\\Thomas Huet\\Desktop\\Documentation archéologique liée à la thèse\\Cultures.docx" \l "Cul_Cardial_Midi_France_ancien"</w:instrText>
      </w:r>
      <w:r>
        <w:rPr>
          <w:lang w:val="fr-FR"/>
        </w:rPr>
      </w:r>
      <w:r>
        <w:rPr>
          <w:lang w:val="fr-FR"/>
        </w:rPr>
        <w:fldChar w:fldCharType="separate"/>
      </w:r>
      <w:r w:rsidR="00BE6107" w:rsidRPr="00BE6107">
        <w:rPr>
          <w:rStyle w:val="Hyperlink"/>
          <w:lang w:val="fr-FR"/>
        </w:rPr>
        <w:t>C. ancien</w:t>
      </w:r>
      <w:r>
        <w:rPr>
          <w:lang w:val="fr-FR"/>
        </w:rPr>
        <w:fldChar w:fldCharType="end"/>
      </w:r>
      <w:r w:rsidR="00BE6107">
        <w:rPr>
          <w:lang w:val="fr-FR"/>
        </w:rPr>
        <w:t xml:space="preserve"> </w:t>
      </w:r>
      <w:r w:rsidR="00BE6107" w:rsidRPr="00BE6107">
        <w:rPr>
          <w:lang w:val="fr-FR"/>
        </w:rPr>
        <w:t>(BIB 2499)</w:t>
      </w:r>
    </w:p>
    <w:p w14:paraId="00CD7340" w14:textId="77777777" w:rsidR="00A673BF" w:rsidRDefault="00BE6107" w:rsidP="00A673BF">
      <w:pPr>
        <w:rPr>
          <w:lang w:val="fr-FR"/>
        </w:rPr>
      </w:pPr>
      <w:r>
        <w:rPr>
          <w:lang w:val="fr-FR"/>
        </w:rPr>
        <w:t xml:space="preserve"> </w:t>
      </w:r>
    </w:p>
    <w:p w14:paraId="64CB01EA" w14:textId="77777777" w:rsidR="00A673BF" w:rsidRDefault="00BE6107" w:rsidP="00A673BF">
      <w:pPr>
        <w:pStyle w:val="Heading2"/>
      </w:pPr>
      <w:r>
        <w:t>d</w:t>
      </w:r>
      <w:r w:rsidR="00A673BF">
        <w:t>atations</w:t>
      </w:r>
    </w:p>
    <w:p w14:paraId="5B155988" w14:textId="77777777" w:rsidR="00A673BF" w:rsidRDefault="00A673BF" w:rsidP="00E326B9">
      <w:pPr>
        <w:jc w:val="both"/>
        <w:rPr>
          <w:lang w:val="fr-FR"/>
        </w:rPr>
      </w:pPr>
      <w:r w:rsidRPr="00A673BF">
        <w:rPr>
          <w:lang w:val="fr-FR"/>
        </w:rPr>
        <w:t xml:space="preserve">Les datations effectuées sur charbons ne furent pas concluantes proposant une date trop basse : 4250±10 cal. B.C. (M.C.563) (Roudil et Soulier 1979 : 31-34 ; Manen et Sabatier 2003 : 484). </w:t>
      </w:r>
      <w:r>
        <w:rPr>
          <w:lang w:val="fr-FR"/>
        </w:rPr>
        <w:t>(BIB 2793)</w:t>
      </w:r>
    </w:p>
    <w:p w14:paraId="5D188E72" w14:textId="77777777" w:rsidR="00BE6107" w:rsidRDefault="00BE6107" w:rsidP="00E326B9">
      <w:pPr>
        <w:jc w:val="both"/>
        <w:rPr>
          <w:lang w:val="fr-FR"/>
        </w:rPr>
      </w:pPr>
    </w:p>
    <w:p w14:paraId="121D95AA" w14:textId="77777777" w:rsidR="00BE6107" w:rsidRDefault="00BE6107" w:rsidP="00BE6107">
      <w:pPr>
        <w:pStyle w:val="Heading2"/>
      </w:pPr>
      <w:bookmarkStart w:id="1913" w:name="Sit_Aigle_lith"/>
      <w:r>
        <w:t>lithique</w:t>
      </w:r>
    </w:p>
    <w:bookmarkEnd w:id="1913"/>
    <w:p w14:paraId="140363F7" w14:textId="77777777" w:rsidR="00BE6107" w:rsidRDefault="00BE6107" w:rsidP="00E326B9">
      <w:pPr>
        <w:jc w:val="both"/>
        <w:rPr>
          <w:lang w:val="fr-FR"/>
        </w:rPr>
      </w:pPr>
    </w:p>
    <w:p w14:paraId="611EBFF6" w14:textId="15508568" w:rsidR="00BE6107" w:rsidRDefault="00BE6107" w:rsidP="00E326B9">
      <w:pPr>
        <w:jc w:val="both"/>
        <w:rPr>
          <w:lang w:val="fr-FR"/>
        </w:rPr>
      </w:pPr>
      <w:r>
        <w:rPr>
          <w:lang w:val="fr-FR"/>
        </w:rPr>
        <w:t>F</w:t>
      </w:r>
      <w:r w:rsidRPr="00BE6107">
        <w:rPr>
          <w:lang w:val="fr-FR"/>
        </w:rPr>
        <w:t xml:space="preserve">lèches </w:t>
      </w:r>
      <w:r>
        <w:rPr>
          <w:lang w:val="fr-FR"/>
        </w:rPr>
        <w:t xml:space="preserve">trapézoïdales ou triangulaires </w:t>
      </w:r>
      <w:r w:rsidRPr="00BE6107">
        <w:rPr>
          <w:lang w:val="fr-FR"/>
        </w:rPr>
        <w:t xml:space="preserve">à retouches abruptes ou semi-abruptes parfois associées à la retouche couvrante d’une face </w:t>
      </w:r>
      <w:r>
        <w:rPr>
          <w:lang w:val="fr-FR"/>
        </w:rPr>
        <w:t>(</w:t>
      </w:r>
      <w:r w:rsidRPr="00BE6107">
        <w:rPr>
          <w:lang w:val="fr-FR"/>
        </w:rPr>
        <w:t xml:space="preserve">Binder, 1987 ; Roudil et al., 1979) </w:t>
      </w:r>
      <w:r>
        <w:rPr>
          <w:lang w:val="fr-FR"/>
        </w:rPr>
        <w:t xml:space="preserve">typique du </w:t>
      </w:r>
      <w:hyperlink r:id="rId4389" w:anchor="Cul_Cardial_Zonation_Horiz" w:history="1">
        <w:r w:rsidRPr="00EC57B9">
          <w:rPr>
            <w:rStyle w:val="Hyperlink"/>
            <w:lang w:val="fr-FR"/>
          </w:rPr>
          <w:t>C. ZH</w:t>
        </w:r>
      </w:hyperlink>
      <w:r w:rsidRPr="00BE6107">
        <w:rPr>
          <w:lang w:val="fr-FR"/>
        </w:rPr>
        <w:t xml:space="preserve"> </w:t>
      </w:r>
      <w:r>
        <w:rPr>
          <w:lang w:val="fr-FR"/>
        </w:rPr>
        <w:t xml:space="preserve">v. </w:t>
      </w:r>
      <w:hyperlink r:id="rId4390" w:anchor="Sit_Font_Pigeons" w:history="1">
        <w:r w:rsidRPr="00BE6107">
          <w:rPr>
            <w:rStyle w:val="Hyperlink"/>
            <w:lang w:val="fr-FR"/>
          </w:rPr>
          <w:t>FdP</w:t>
        </w:r>
      </w:hyperlink>
      <w:r>
        <w:rPr>
          <w:lang w:val="fr-FR"/>
        </w:rPr>
        <w:t xml:space="preserve"> (BIB 2926) v. </w:t>
      </w:r>
      <w:hyperlink r:id="rId4391" w:anchor="Sit_Ciari_spat_C1_str_Cardial_lith" w:history="1">
        <w:r w:rsidRPr="00BE6107">
          <w:rPr>
            <w:rStyle w:val="Hyperlink"/>
            <w:lang w:val="fr-FR"/>
          </w:rPr>
          <w:t>Ciari</w:t>
        </w:r>
      </w:hyperlink>
      <w:r>
        <w:rPr>
          <w:lang w:val="fr-FR"/>
        </w:rPr>
        <w:t xml:space="preserve"> (SS BIB)</w:t>
      </w:r>
    </w:p>
    <w:p w14:paraId="73B73A46" w14:textId="77777777" w:rsidR="00EF0480" w:rsidRDefault="00EF0480" w:rsidP="00242C0F">
      <w:pPr>
        <w:rPr>
          <w:lang w:val="fr-FR"/>
        </w:rPr>
      </w:pPr>
    </w:p>
    <w:p w14:paraId="57437D93" w14:textId="77777777" w:rsidR="00EF0480" w:rsidRPr="0032190F" w:rsidRDefault="00BE6107" w:rsidP="00EF0480">
      <w:pPr>
        <w:pStyle w:val="Heading2"/>
      </w:pPr>
      <w:bookmarkStart w:id="1914" w:name="Sit_Aigle_cer"/>
      <w:r>
        <w:t>c</w:t>
      </w:r>
      <w:r w:rsidR="00EF0480">
        <w:t>éramiques</w:t>
      </w:r>
    </w:p>
    <w:bookmarkEnd w:id="1914"/>
    <w:p w14:paraId="53354AD7" w14:textId="77777777" w:rsidR="006D682D" w:rsidRDefault="006D682D" w:rsidP="00242C0F">
      <w:pPr>
        <w:rPr>
          <w:lang w:val="fr-FR"/>
        </w:rPr>
      </w:pPr>
    </w:p>
    <w:p w14:paraId="3E84FD29" w14:textId="6A239FA7" w:rsidR="00D23D96" w:rsidRPr="00A673BF" w:rsidRDefault="00000000" w:rsidP="00242C0F">
      <w:pPr>
        <w:rPr>
          <w:lang w:val="fr-FR"/>
        </w:rPr>
      </w:pPr>
      <w:hyperlink r:id="rId4392" w:anchor="Cul_Cardial_Zonation_Horiz" w:history="1">
        <w:r w:rsidR="00D23D96" w:rsidRPr="00715BD6">
          <w:rPr>
            <w:rStyle w:val="Hyperlink"/>
            <w:lang w:val="fr-FR"/>
          </w:rPr>
          <w:t>C. ZH</w:t>
        </w:r>
      </w:hyperlink>
      <w:r w:rsidR="00D23D96" w:rsidRPr="00715BD6">
        <w:rPr>
          <w:lang w:val="fr-FR"/>
        </w:rPr>
        <w:t xml:space="preserve"> (Binder com. pers.)</w:t>
      </w:r>
      <w:r w:rsidR="00A673BF" w:rsidRPr="00715BD6">
        <w:rPr>
          <w:lang w:val="fr-FR"/>
        </w:rPr>
        <w:t xml:space="preserve"> </w:t>
      </w:r>
    </w:p>
    <w:p w14:paraId="0EF0ECAF" w14:textId="77777777" w:rsidR="00D23D96" w:rsidRPr="00A673BF" w:rsidRDefault="00D23D96" w:rsidP="00242C0F">
      <w:pPr>
        <w:rPr>
          <w:lang w:val="fr-FR"/>
        </w:rPr>
      </w:pPr>
    </w:p>
    <w:p w14:paraId="4BB4A06F" w14:textId="77777777" w:rsidR="00EF0480" w:rsidRDefault="00EF0480" w:rsidP="00EF0480">
      <w:pPr>
        <w:pStyle w:val="Heading3"/>
      </w:pPr>
      <w:bookmarkStart w:id="1915" w:name="Sit_Aigle_cer_item173"/>
      <w:r>
        <w:t>item 173</w:t>
      </w:r>
    </w:p>
    <w:bookmarkEnd w:id="1915"/>
    <w:p w14:paraId="6B7B9844" w14:textId="7242034D" w:rsidR="00EF0480" w:rsidRDefault="00BE6107" w:rsidP="00EF0480">
      <w:pPr>
        <w:rPr>
          <w:lang w:val="fr-FR"/>
        </w:rPr>
      </w:pPr>
      <w:r w:rsidRPr="0032190F">
        <w:rPr>
          <w:lang w:val="fr-FR"/>
        </w:rPr>
        <w:t>Probable représentation d'anthropomorphes du Cadial (</w:t>
      </w:r>
      <w:r>
        <w:rPr>
          <w:lang w:val="fr-FR"/>
        </w:rPr>
        <w:t xml:space="preserve">v. </w:t>
      </w:r>
      <w:r w:rsidRPr="0032190F">
        <w:rPr>
          <w:lang w:val="fr-FR"/>
        </w:rPr>
        <w:t>Roudil et Soulier 1979) (J. Recchia com. pers.)</w:t>
      </w:r>
      <w:r>
        <w:rPr>
          <w:lang w:val="fr-FR"/>
        </w:rPr>
        <w:t xml:space="preserve">. </w:t>
      </w:r>
      <w:r w:rsidR="00EF0480" w:rsidRPr="00EF0480">
        <w:rPr>
          <w:lang w:val="fr-FR"/>
        </w:rPr>
        <w:t>plusieurs personnages schématiques</w:t>
      </w:r>
      <w:r w:rsidR="008B2C8F">
        <w:rPr>
          <w:lang w:val="fr-FR"/>
        </w:rPr>
        <w:t xml:space="preserve">: </w:t>
      </w:r>
      <w:hyperlink r:id="rId4393" w:anchor="Cul_Art_TAC_c_frise_personnages" w:history="1">
        <w:r w:rsidR="00EF0480" w:rsidRPr="00EF0480">
          <w:rPr>
            <w:rStyle w:val="Hyperlink"/>
            <w:lang w:val="fr-FR"/>
          </w:rPr>
          <w:t>frise de personnages</w:t>
        </w:r>
      </w:hyperlink>
      <w:r w:rsidR="00EF0480">
        <w:rPr>
          <w:lang w:val="fr-FR"/>
        </w:rPr>
        <w:t xml:space="preserve"> schématiques (BIB 2793)</w:t>
      </w:r>
    </w:p>
    <w:p w14:paraId="7F8D4FA7" w14:textId="77777777" w:rsidR="00EF0480" w:rsidRPr="0032190F" w:rsidRDefault="00EF0480" w:rsidP="00242C0F">
      <w:pPr>
        <w:rPr>
          <w:lang w:val="fr-FR"/>
        </w:rPr>
      </w:pPr>
    </w:p>
    <w:p w14:paraId="6B35A9AF" w14:textId="77777777" w:rsidR="0081353D" w:rsidRPr="0032190F" w:rsidRDefault="0050387B" w:rsidP="00426FF9">
      <w:pPr>
        <w:pStyle w:val="Heading1"/>
      </w:pPr>
      <w:bookmarkStart w:id="1916" w:name="Sit_Correge"/>
      <w:r w:rsidRPr="0032190F">
        <w:t>CORREGE</w:t>
      </w:r>
    </w:p>
    <w:bookmarkEnd w:id="1916"/>
    <w:p w14:paraId="04BB8DB2" w14:textId="77777777" w:rsidR="0081353D" w:rsidRPr="0032190F" w:rsidRDefault="0081353D" w:rsidP="00242C0F">
      <w:pPr>
        <w:rPr>
          <w:lang w:val="fr-FR"/>
        </w:rPr>
      </w:pPr>
    </w:p>
    <w:p w14:paraId="2A37A787" w14:textId="3291DCD8" w:rsidR="004A1BBC" w:rsidRDefault="00C744C8" w:rsidP="00242C0F">
      <w:pPr>
        <w:rPr>
          <w:lang w:val="fr-FR"/>
        </w:rPr>
      </w:pPr>
      <w:r w:rsidRPr="0032190F">
        <w:rPr>
          <w:lang w:val="fr-FR"/>
        </w:rPr>
        <w:t xml:space="preserve">La station de </w:t>
      </w:r>
      <w:r w:rsidR="00664F41" w:rsidRPr="0032190F">
        <w:rPr>
          <w:lang w:val="fr-FR"/>
        </w:rPr>
        <w:t xml:space="preserve">Corrège (Leucate, Aude), </w:t>
      </w:r>
      <w:r w:rsidRPr="0032190F">
        <w:rPr>
          <w:lang w:val="fr-FR"/>
        </w:rPr>
        <w:t>est un</w:t>
      </w:r>
      <w:r w:rsidR="0081353D" w:rsidRPr="0032190F">
        <w:rPr>
          <w:lang w:val="fr-FR"/>
        </w:rPr>
        <w:t xml:space="preserve"> habita</w:t>
      </w:r>
      <w:r w:rsidR="00432F27" w:rsidRPr="0032190F">
        <w:rPr>
          <w:lang w:val="fr-FR"/>
        </w:rPr>
        <w:t>t</w:t>
      </w:r>
      <w:r w:rsidR="0081353D" w:rsidRPr="0032190F">
        <w:rPr>
          <w:lang w:val="fr-FR"/>
        </w:rPr>
        <w:t xml:space="preserve"> en plein air a livré du matériel </w:t>
      </w:r>
      <w:hyperlink r:id="rId4394" w:anchor="Cul_Cardial_Midi_France" w:history="1">
        <w:r w:rsidR="0081353D" w:rsidRPr="0032190F">
          <w:rPr>
            <w:rStyle w:val="Hyperlink"/>
            <w:lang w:val="fr-FR"/>
          </w:rPr>
          <w:t>cardial</w:t>
        </w:r>
      </w:hyperlink>
      <w:r w:rsidR="0081353D" w:rsidRPr="0032190F">
        <w:rPr>
          <w:lang w:val="fr-FR"/>
        </w:rPr>
        <w:t xml:space="preserve"> daté du 6</w:t>
      </w:r>
      <w:r w:rsidR="0081353D" w:rsidRPr="0032190F">
        <w:rPr>
          <w:vertAlign w:val="superscript"/>
          <w:lang w:val="fr-FR"/>
        </w:rPr>
        <w:t>e</w:t>
      </w:r>
      <w:r w:rsidR="0081353D" w:rsidRPr="0032190F">
        <w:rPr>
          <w:lang w:val="fr-FR"/>
        </w:rPr>
        <w:t xml:space="preserve"> millénaire (</w:t>
      </w:r>
      <w:r w:rsidR="0070027E" w:rsidRPr="0032190F">
        <w:rPr>
          <w:lang w:val="fr-FR"/>
        </w:rPr>
        <w:t>BIB</w:t>
      </w:r>
      <w:r w:rsidR="0081353D" w:rsidRPr="0032190F">
        <w:rPr>
          <w:lang w:val="fr-FR"/>
        </w:rPr>
        <w:t xml:space="preserve"> 125 p. 309)</w:t>
      </w:r>
      <w:r w:rsidR="00664F41" w:rsidRPr="0032190F">
        <w:rPr>
          <w:lang w:val="fr-FR"/>
        </w:rPr>
        <w:t xml:space="preserve"> </w:t>
      </w:r>
      <w:hyperlink r:id="rId4395" w:anchor="Cul_Cardial_Midi_France_ancien" w:history="1">
        <w:r w:rsidR="0050387B" w:rsidRPr="0032190F">
          <w:rPr>
            <w:rStyle w:val="Hyperlink"/>
            <w:lang w:val="fr-FR"/>
          </w:rPr>
          <w:t>C</w:t>
        </w:r>
        <w:r w:rsidR="00BE6107">
          <w:rPr>
            <w:rStyle w:val="Hyperlink"/>
            <w:lang w:val="fr-FR"/>
          </w:rPr>
          <w:t>.</w:t>
        </w:r>
        <w:r w:rsidR="0050387B" w:rsidRPr="0032190F">
          <w:rPr>
            <w:rStyle w:val="Hyperlink"/>
            <w:lang w:val="fr-FR"/>
          </w:rPr>
          <w:t xml:space="preserve"> ancien</w:t>
        </w:r>
      </w:hyperlink>
      <w:r w:rsidRPr="0032190F">
        <w:rPr>
          <w:lang w:val="fr-FR"/>
        </w:rPr>
        <w:t xml:space="preserve"> (BIB 2499) </w:t>
      </w:r>
    </w:p>
    <w:p w14:paraId="3422B2EC" w14:textId="76F828A2" w:rsidR="00AB55F3" w:rsidRDefault="00000000" w:rsidP="00242C0F">
      <w:pPr>
        <w:rPr>
          <w:lang w:val="fr-FR"/>
        </w:rPr>
      </w:pPr>
      <w:hyperlink r:id="rId4396" w:anchor="Cul_Epicardial_Sud_France_per_recent" w:history="1">
        <w:r w:rsidR="00AB55F3" w:rsidRPr="00AB55F3">
          <w:rPr>
            <w:rStyle w:val="Hyperlink"/>
            <w:lang w:val="fr-FR"/>
          </w:rPr>
          <w:t>Epicardial récent</w:t>
        </w:r>
      </w:hyperlink>
      <w:r w:rsidR="00AB55F3">
        <w:rPr>
          <w:lang w:val="fr-FR"/>
        </w:rPr>
        <w:t xml:space="preserve"> (BIB 2499)</w:t>
      </w:r>
    </w:p>
    <w:p w14:paraId="3236C926" w14:textId="77777777" w:rsidR="00C1082E" w:rsidRDefault="00C1082E" w:rsidP="00242C0F">
      <w:pPr>
        <w:rPr>
          <w:lang w:val="fr-FR"/>
        </w:rPr>
      </w:pPr>
    </w:p>
    <w:p w14:paraId="7ACF803B" w14:textId="77777777" w:rsidR="00C1082E" w:rsidRDefault="00C1082E" w:rsidP="00242C0F">
      <w:pPr>
        <w:rPr>
          <w:lang w:val="fr-FR"/>
        </w:rPr>
      </w:pPr>
      <w:r>
        <w:rPr>
          <w:lang w:val="fr-FR"/>
        </w:rPr>
        <w:t>Une hache polie venue de l'Ariège (BIB table-ronde ANR CIMO 2019)</w:t>
      </w:r>
    </w:p>
    <w:p w14:paraId="057757F1" w14:textId="77777777" w:rsidR="004A1BBC" w:rsidRDefault="004A1BBC" w:rsidP="00242C0F">
      <w:pPr>
        <w:rPr>
          <w:lang w:val="fr-FR"/>
        </w:rPr>
      </w:pPr>
    </w:p>
    <w:p w14:paraId="4E755972" w14:textId="77777777" w:rsidR="004A1BBC" w:rsidRDefault="004A1BBC" w:rsidP="004A1BBC">
      <w:pPr>
        <w:pStyle w:val="Heading2"/>
      </w:pPr>
      <w:r>
        <w:t>Céramique</w:t>
      </w:r>
    </w:p>
    <w:p w14:paraId="06F53A4B" w14:textId="77777777" w:rsidR="004A1BBC" w:rsidRDefault="004A1BBC" w:rsidP="00242C0F">
      <w:pPr>
        <w:rPr>
          <w:lang w:val="fr-FR"/>
        </w:rPr>
      </w:pPr>
    </w:p>
    <w:p w14:paraId="08C9F47D" w14:textId="07F52C0B" w:rsidR="0081353D" w:rsidRPr="0032190F" w:rsidRDefault="00000000" w:rsidP="004A1BBC">
      <w:pPr>
        <w:autoSpaceDE w:val="0"/>
        <w:autoSpaceDN w:val="0"/>
        <w:adjustRightInd w:val="0"/>
        <w:jc w:val="both"/>
        <w:rPr>
          <w:lang w:val="fr-FR"/>
        </w:rPr>
      </w:pPr>
      <w:hyperlink r:id="rId4397" w:anchor="Cul_Cardial_Zonation_Horiz" w:history="1">
        <w:r w:rsidR="004A1BBC" w:rsidRPr="004A1BBC">
          <w:rPr>
            <w:rStyle w:val="Hyperlink"/>
            <w:lang w:val="fr-FR"/>
          </w:rPr>
          <w:t>C. ZH</w:t>
        </w:r>
      </w:hyperlink>
      <w:r w:rsidR="004A1BBC" w:rsidRPr="004A1BBC">
        <w:rPr>
          <w:lang w:val="fr-FR"/>
        </w:rPr>
        <w:t xml:space="preserve"> (Binder com. pers.) </w:t>
      </w:r>
      <w:r w:rsidR="00664F41" w:rsidRPr="0032190F">
        <w:rPr>
          <w:lang w:val="fr-FR"/>
        </w:rPr>
        <w:t xml:space="preserve">représentation de </w:t>
      </w:r>
      <w:hyperlink r:id="rId4398" w:anchor="Cul_Art_TAC_T_z" w:history="1">
        <w:r w:rsidR="00664F41" w:rsidRPr="0032190F">
          <w:rPr>
            <w:rStyle w:val="Hyperlink"/>
            <w:lang w:val="fr-FR"/>
          </w:rPr>
          <w:t>zoomorphe</w:t>
        </w:r>
      </w:hyperlink>
      <w:r w:rsidR="00664F41" w:rsidRPr="0032190F">
        <w:rPr>
          <w:lang w:val="fr-FR"/>
        </w:rPr>
        <w:t xml:space="preserve"> sur un vase décoré au </w:t>
      </w:r>
      <w:r w:rsidR="00664F41" w:rsidRPr="0032190F">
        <w:rPr>
          <w:i/>
          <w:lang w:val="fr-FR"/>
        </w:rPr>
        <w:t>cardium</w:t>
      </w:r>
      <w:r w:rsidR="00664F41" w:rsidRPr="0032190F">
        <w:rPr>
          <w:lang w:val="fr-FR"/>
        </w:rPr>
        <w:t xml:space="preserve"> (arrière-tra</w:t>
      </w:r>
      <w:r w:rsidR="00C744C8" w:rsidRPr="0032190F">
        <w:rPr>
          <w:lang w:val="fr-FR"/>
        </w:rPr>
        <w:t>in, mamelles, queue) (BIB 1457)</w:t>
      </w:r>
      <w:r w:rsidR="0050387B" w:rsidRPr="0032190F">
        <w:rPr>
          <w:lang w:val="fr-FR"/>
        </w:rPr>
        <w:t xml:space="preserve"> v. </w:t>
      </w:r>
      <w:hyperlink r:id="rId4399" w:anchor="Sit_Oro" w:history="1">
        <w:r w:rsidR="0050387B" w:rsidRPr="0032190F">
          <w:rPr>
            <w:rStyle w:val="Hyperlink"/>
            <w:lang w:val="fr-FR"/>
          </w:rPr>
          <w:t>Cova de l'Or</w:t>
        </w:r>
      </w:hyperlink>
    </w:p>
    <w:p w14:paraId="46B51D73" w14:textId="77777777" w:rsidR="00C744C8" w:rsidRPr="0032190F" w:rsidRDefault="00C744C8" w:rsidP="00242C0F">
      <w:pPr>
        <w:rPr>
          <w:lang w:val="fr-FR"/>
        </w:rPr>
      </w:pPr>
      <w:r w:rsidRPr="0032190F">
        <w:rPr>
          <w:lang w:val="fr-FR"/>
        </w:rPr>
        <w:t>Céramique de style épicardial récent (BIB 2499)</w:t>
      </w:r>
    </w:p>
    <w:p w14:paraId="2D37ADE7" w14:textId="77777777" w:rsidR="007417DD" w:rsidRPr="0032190F" w:rsidRDefault="007417DD" w:rsidP="00242C0F">
      <w:pPr>
        <w:rPr>
          <w:lang w:val="fr-FR"/>
        </w:rPr>
      </w:pPr>
    </w:p>
    <w:p w14:paraId="4C174AB0" w14:textId="77777777" w:rsidR="007417DD" w:rsidRPr="0032190F" w:rsidRDefault="007417DD" w:rsidP="00426FF9">
      <w:pPr>
        <w:pStyle w:val="Heading1"/>
      </w:pPr>
      <w:bookmarkStart w:id="1917" w:name="Sit_Fees_Leucate"/>
      <w:r w:rsidRPr="0032190F">
        <w:t>FEES (GROTTE DES)</w:t>
      </w:r>
    </w:p>
    <w:bookmarkEnd w:id="1917"/>
    <w:p w14:paraId="34991EA0" w14:textId="77777777" w:rsidR="00566E52" w:rsidRPr="0032190F" w:rsidRDefault="00566E52" w:rsidP="00242C0F">
      <w:pPr>
        <w:rPr>
          <w:lang w:val="fr-FR"/>
        </w:rPr>
      </w:pPr>
    </w:p>
    <w:p w14:paraId="7138AE0C" w14:textId="51216A72" w:rsidR="007417DD" w:rsidRDefault="007417DD" w:rsidP="00242C0F">
      <w:pPr>
        <w:rPr>
          <w:lang w:val="fr-FR"/>
        </w:rPr>
      </w:pPr>
      <w:r w:rsidRPr="0032190F">
        <w:rPr>
          <w:lang w:val="fr-FR"/>
        </w:rPr>
        <w:t xml:space="preserve">La </w:t>
      </w:r>
      <w:r w:rsidR="00566E52" w:rsidRPr="0032190F">
        <w:rPr>
          <w:lang w:val="fr-FR"/>
        </w:rPr>
        <w:t xml:space="preserve">grotte des Fées </w:t>
      </w:r>
      <w:r w:rsidRPr="0032190F">
        <w:rPr>
          <w:lang w:val="fr-FR"/>
        </w:rPr>
        <w:t>(Leucate, Aude)</w:t>
      </w:r>
      <w:r w:rsidR="00566E52" w:rsidRPr="0032190F">
        <w:rPr>
          <w:lang w:val="fr-FR"/>
        </w:rPr>
        <w:t>,</w:t>
      </w:r>
      <w:r w:rsidRPr="0032190F">
        <w:rPr>
          <w:lang w:val="fr-FR"/>
        </w:rPr>
        <w:t xml:space="preserve"> </w:t>
      </w:r>
      <w:r w:rsidR="00566E52" w:rsidRPr="0032190F">
        <w:rPr>
          <w:lang w:val="fr-FR"/>
        </w:rPr>
        <w:t xml:space="preserve">submergée, </w:t>
      </w:r>
      <w:r w:rsidRPr="0032190F">
        <w:rPr>
          <w:lang w:val="fr-FR"/>
        </w:rPr>
        <w:t xml:space="preserve">aurait livré une représentation de "danse rituelle" </w:t>
      </w:r>
      <w:r w:rsidR="00A62974" w:rsidRPr="0032190F">
        <w:rPr>
          <w:lang w:val="fr-FR"/>
        </w:rPr>
        <w:t>(</w:t>
      </w:r>
      <w:hyperlink r:id="rId4400" w:anchor="Cul_Art_TAC_T_a_personnage" w:history="1">
        <w:r w:rsidR="00A62974" w:rsidRPr="0032190F">
          <w:rPr>
            <w:rStyle w:val="Hyperlink"/>
            <w:lang w:val="fr-FR"/>
          </w:rPr>
          <w:t>personnages</w:t>
        </w:r>
      </w:hyperlink>
      <w:r w:rsidR="00A62974" w:rsidRPr="0032190F">
        <w:rPr>
          <w:lang w:val="fr-FR"/>
        </w:rPr>
        <w:t xml:space="preserve">) </w:t>
      </w:r>
      <w:r w:rsidRPr="0032190F">
        <w:rPr>
          <w:i/>
          <w:lang w:val="fr-FR"/>
        </w:rPr>
        <w:t>attribuée à l'Epicardial (BIB 1457)</w:t>
      </w:r>
      <w:r w:rsidRPr="0032190F">
        <w:rPr>
          <w:lang w:val="fr-FR"/>
        </w:rPr>
        <w:t xml:space="preserve"> </w:t>
      </w:r>
      <w:r w:rsidR="0050387B" w:rsidRPr="0032190F">
        <w:rPr>
          <w:i/>
          <w:lang w:val="fr-FR"/>
        </w:rPr>
        <w:t xml:space="preserve">éléments typiques mais HS du </w:t>
      </w:r>
      <w:hyperlink r:id="rId4401" w:anchor="Cul_Cardial_Midi_France_ancien" w:history="1">
        <w:r w:rsidR="0050387B" w:rsidRPr="0032190F">
          <w:rPr>
            <w:rStyle w:val="Hyperlink"/>
            <w:i/>
            <w:lang w:val="fr-FR"/>
          </w:rPr>
          <w:t>Néolithique ancien à sillons d'impressions</w:t>
        </w:r>
      </w:hyperlink>
      <w:r w:rsidR="0050387B" w:rsidRPr="0032190F">
        <w:rPr>
          <w:i/>
          <w:lang w:val="fr-FR"/>
        </w:rPr>
        <w:t xml:space="preserve"> (BIB 2499)</w:t>
      </w:r>
      <w:r w:rsidR="00095549" w:rsidRPr="0032190F">
        <w:rPr>
          <w:rFonts w:eastAsiaTheme="minorEastAsia"/>
          <w:i/>
          <w:color w:val="000000" w:themeColor="text1"/>
          <w:szCs w:val="22"/>
          <w:lang w:val="fr-FR"/>
        </w:rPr>
        <w:t xml:space="preserve"> </w:t>
      </w:r>
      <w:hyperlink r:id="rId4402" w:anchor="Cul_Epicardial_Sud_France" w:history="1">
        <w:r w:rsidR="00E74338" w:rsidRPr="00E26EA8">
          <w:rPr>
            <w:rStyle w:val="Hyperlink"/>
            <w:lang w:val="fr-FR"/>
          </w:rPr>
          <w:t>Epicardial</w:t>
        </w:r>
      </w:hyperlink>
      <w:r w:rsidR="00E74338" w:rsidRPr="00E26EA8">
        <w:rPr>
          <w:lang w:val="fr-FR"/>
        </w:rPr>
        <w:t xml:space="preserve"> </w:t>
      </w:r>
      <w:r w:rsidR="00095549" w:rsidRPr="0032190F">
        <w:rPr>
          <w:i/>
          <w:lang w:val="fr-FR"/>
        </w:rPr>
        <w:t>(Guilaine com. pers.)</w:t>
      </w:r>
      <w:r w:rsidR="00566E52" w:rsidRPr="0032190F">
        <w:rPr>
          <w:i/>
          <w:lang w:val="fr-FR"/>
        </w:rPr>
        <w:t xml:space="preserve">, </w:t>
      </w:r>
      <w:r w:rsidR="00566E52" w:rsidRPr="0032190F">
        <w:rPr>
          <w:lang w:val="fr-FR"/>
        </w:rPr>
        <w:t>Néolithique ancien (Guilaine, Manen, com. pers.)</w:t>
      </w:r>
      <w:r w:rsidR="00573ABA">
        <w:rPr>
          <w:lang w:val="fr-FR"/>
        </w:rPr>
        <w:t xml:space="preserve"> Impressa </w:t>
      </w:r>
      <w:hyperlink r:id="rId4403" w:anchor="Cul_Impressa__cer_IGT" w:history="1">
        <w:r w:rsidR="00573ABA" w:rsidRPr="00955BF8">
          <w:rPr>
            <w:rStyle w:val="Hyperlink"/>
            <w:lang w:val="fr-FR"/>
          </w:rPr>
          <w:t>IGT</w:t>
        </w:r>
      </w:hyperlink>
      <w:r w:rsidR="00573ABA">
        <w:rPr>
          <w:lang w:val="fr-FR"/>
        </w:rPr>
        <w:t xml:space="preserve"> (BIB 2769)</w:t>
      </w:r>
      <w:r w:rsidR="00672A1C">
        <w:rPr>
          <w:lang w:val="fr-FR"/>
        </w:rPr>
        <w:t xml:space="preserve"> IGT hors startigraphie (</w:t>
      </w:r>
      <w:r w:rsidR="00672A1C" w:rsidRPr="00AA4FF2">
        <w:rPr>
          <w:lang w:val="fr-FR"/>
        </w:rPr>
        <w:t>BIB 2499)</w:t>
      </w:r>
    </w:p>
    <w:p w14:paraId="2679FEF8" w14:textId="77777777" w:rsidR="00EF0480" w:rsidRPr="0032190F" w:rsidRDefault="00EF0480" w:rsidP="00EF0480">
      <w:pPr>
        <w:pStyle w:val="Heading2"/>
      </w:pPr>
      <w:r>
        <w:br/>
      </w:r>
      <w:bookmarkStart w:id="1918" w:name="Sit_Fees_Leucate_cer"/>
      <w:r>
        <w:t>Céramique</w:t>
      </w:r>
      <w:bookmarkEnd w:id="1918"/>
    </w:p>
    <w:p w14:paraId="31372645" w14:textId="77777777" w:rsidR="0081353D" w:rsidRDefault="0081353D" w:rsidP="00242C0F">
      <w:pPr>
        <w:rPr>
          <w:lang w:val="fr-FR"/>
        </w:rPr>
      </w:pPr>
    </w:p>
    <w:p w14:paraId="2BC3E50F" w14:textId="77777777" w:rsidR="00EF0480" w:rsidRDefault="00EF0480" w:rsidP="00EF0480">
      <w:pPr>
        <w:pStyle w:val="Heading3"/>
      </w:pPr>
      <w:bookmarkStart w:id="1919" w:name="Sit_Fees_Leucate_cer_item163"/>
      <w:r>
        <w:t>item 163</w:t>
      </w:r>
    </w:p>
    <w:bookmarkEnd w:id="1919"/>
    <w:p w14:paraId="15372893" w14:textId="7C2D914B" w:rsidR="00EF0480" w:rsidRDefault="00EF0480" w:rsidP="00EF0480">
      <w:pPr>
        <w:rPr>
          <w:lang w:val="fr-FR"/>
        </w:rPr>
      </w:pPr>
      <w:r w:rsidRPr="00EF0480">
        <w:rPr>
          <w:lang w:val="fr-FR"/>
        </w:rPr>
        <w:t>vase épicardial</w:t>
      </w:r>
      <w:r>
        <w:rPr>
          <w:lang w:val="fr-FR"/>
        </w:rPr>
        <w:t xml:space="preserve"> (BIB 2793) </w:t>
      </w:r>
      <w:hyperlink r:id="rId4404" w:anchor="Cul_Art_TAC_c_frise_personnages" w:history="1">
        <w:r w:rsidRPr="00EF0480">
          <w:rPr>
            <w:rStyle w:val="Hyperlink"/>
            <w:lang w:val="fr-FR"/>
          </w:rPr>
          <w:t>frise de personnages</w:t>
        </w:r>
      </w:hyperlink>
      <w:r>
        <w:rPr>
          <w:lang w:val="fr-FR"/>
        </w:rPr>
        <w:t xml:space="preserve"> schématiques (BIB 2793)</w:t>
      </w:r>
    </w:p>
    <w:p w14:paraId="001C44C1" w14:textId="77777777" w:rsidR="00EF0480" w:rsidRDefault="00EF0480" w:rsidP="00EF0480">
      <w:pPr>
        <w:rPr>
          <w:lang w:val="fr-FR"/>
        </w:rPr>
      </w:pPr>
    </w:p>
    <w:p w14:paraId="5786602D" w14:textId="77777777" w:rsidR="00EF0480" w:rsidRPr="00EF0480" w:rsidRDefault="00EF0480" w:rsidP="00EF0480">
      <w:pPr>
        <w:rPr>
          <w:lang w:val="fr-FR"/>
        </w:rPr>
      </w:pPr>
    </w:p>
    <w:p w14:paraId="592483CD" w14:textId="77777777" w:rsidR="00D46AAC" w:rsidRPr="0032190F" w:rsidRDefault="00D46AAC" w:rsidP="00426FF9">
      <w:pPr>
        <w:pStyle w:val="Heading1"/>
      </w:pPr>
      <w:bookmarkStart w:id="1920" w:name="Sit_Ronze"/>
      <w:r w:rsidRPr="0032190F">
        <w:t>RONZE (Baume)</w:t>
      </w:r>
    </w:p>
    <w:bookmarkEnd w:id="1920"/>
    <w:p w14:paraId="68E13573" w14:textId="77777777" w:rsidR="00D46AAC" w:rsidRPr="0032190F" w:rsidRDefault="00D46AAC" w:rsidP="00242C0F">
      <w:pPr>
        <w:rPr>
          <w:lang w:val="fr-FR"/>
        </w:rPr>
      </w:pPr>
    </w:p>
    <w:p w14:paraId="22CC5EC9" w14:textId="66315AA6" w:rsidR="00D46AAC" w:rsidRPr="0032190F" w:rsidRDefault="00DC7874" w:rsidP="00EC57B9">
      <w:pPr>
        <w:jc w:val="both"/>
        <w:rPr>
          <w:lang w:val="fr-FR"/>
        </w:rPr>
      </w:pPr>
      <w:r w:rsidRPr="0032190F">
        <w:rPr>
          <w:lang w:val="fr-FR"/>
        </w:rPr>
        <w:t xml:space="preserve">La Baume de Ronze à Orgnac, </w:t>
      </w:r>
      <w:r w:rsidR="00D46AAC" w:rsidRPr="0032190F">
        <w:rPr>
          <w:lang w:val="fr-FR"/>
        </w:rPr>
        <w:t xml:space="preserve">montre un faciès de bergerie pour la fin du </w:t>
      </w:r>
      <w:hyperlink r:id="rId4405" w:anchor="Cul_Cardial_Midi_France" w:history="1">
        <w:r w:rsidR="00761E28" w:rsidRPr="0032190F">
          <w:rPr>
            <w:rStyle w:val="Hyperlink"/>
            <w:lang w:val="fr-FR"/>
          </w:rPr>
          <w:t>Cardial</w:t>
        </w:r>
      </w:hyperlink>
      <w:r w:rsidR="0050387B" w:rsidRPr="0032190F">
        <w:rPr>
          <w:lang w:val="fr-FR"/>
        </w:rPr>
        <w:t xml:space="preserve"> </w:t>
      </w:r>
      <w:r w:rsidR="00D46AAC" w:rsidRPr="0032190F">
        <w:rPr>
          <w:lang w:val="fr-FR"/>
        </w:rPr>
        <w:t>(BIB 342 p. 106)</w:t>
      </w:r>
      <w:r w:rsidR="005A14AB" w:rsidRPr="0032190F">
        <w:rPr>
          <w:lang w:val="fr-FR"/>
        </w:rPr>
        <w:t>. La dégradation des litières et fumiers de bergeries produit des lits cendreux et charbonneux intercalés entre des lits argileux (Musée d’Orgnac 2016)</w:t>
      </w:r>
    </w:p>
    <w:p w14:paraId="155D0EFA" w14:textId="6BD3845C" w:rsidR="00DC7874" w:rsidRPr="0032190F" w:rsidRDefault="00DC7874" w:rsidP="00242C0F">
      <w:pPr>
        <w:rPr>
          <w:lang w:val="fr-FR"/>
        </w:rPr>
      </w:pPr>
      <w:r w:rsidRPr="0032190F">
        <w:rPr>
          <w:lang w:val="fr-FR"/>
        </w:rPr>
        <w:br/>
        <w:t>Très proche de</w:t>
      </w:r>
      <w:r w:rsidR="005A14AB" w:rsidRPr="0032190F">
        <w:rPr>
          <w:lang w:val="fr-FR"/>
        </w:rPr>
        <w:t>s</w:t>
      </w:r>
      <w:r w:rsidR="00307F1B" w:rsidRPr="0032190F">
        <w:rPr>
          <w:lang w:val="fr-FR"/>
        </w:rPr>
        <w:t xml:space="preserve"> </w:t>
      </w:r>
      <w:hyperlink r:id="rId4406" w:anchor="Sit_Oullins" w:history="1">
        <w:r w:rsidRPr="0032190F">
          <w:rPr>
            <w:rStyle w:val="Hyperlink"/>
            <w:lang w:val="fr-FR"/>
          </w:rPr>
          <w:t>Oullins</w:t>
        </w:r>
      </w:hyperlink>
      <w:r w:rsidRPr="0032190F">
        <w:rPr>
          <w:lang w:val="fr-FR"/>
        </w:rPr>
        <w:t xml:space="preserve"> (SS BIB)</w:t>
      </w:r>
    </w:p>
    <w:p w14:paraId="2E144B03" w14:textId="77777777" w:rsidR="005A14AB" w:rsidRPr="0032190F" w:rsidRDefault="005A14AB" w:rsidP="00242C0F">
      <w:pPr>
        <w:rPr>
          <w:lang w:val="fr-FR"/>
        </w:rPr>
      </w:pPr>
    </w:p>
    <w:p w14:paraId="5B8E82C9" w14:textId="77777777" w:rsidR="005A14AB" w:rsidRPr="0032190F" w:rsidRDefault="005A14AB" w:rsidP="00242C0F">
      <w:pPr>
        <w:rPr>
          <w:lang w:val="fr-FR"/>
        </w:rPr>
      </w:pPr>
      <w:r w:rsidRPr="0032190F">
        <w:rPr>
          <w:lang w:val="fr-FR"/>
        </w:rPr>
        <w:t>CHASTEL-MARLHAC</w:t>
      </w:r>
    </w:p>
    <w:p w14:paraId="053C4AEA" w14:textId="77777777" w:rsidR="005A14AB" w:rsidRPr="0032190F" w:rsidRDefault="005A14AB" w:rsidP="00242C0F">
      <w:pPr>
        <w:rPr>
          <w:lang w:val="fr-FR"/>
        </w:rPr>
      </w:pPr>
    </w:p>
    <w:p w14:paraId="7512AA14" w14:textId="77777777" w:rsidR="005A14AB" w:rsidRPr="0032190F" w:rsidRDefault="005A14AB" w:rsidP="00242C0F">
      <w:pPr>
        <w:rPr>
          <w:lang w:val="fr-FR"/>
        </w:rPr>
      </w:pPr>
      <w:r w:rsidRPr="0032190F">
        <w:rPr>
          <w:lang w:val="fr-FR"/>
        </w:rPr>
        <w:t xml:space="preserve">Le site de Chastel-Marlhac (Le Monteil, Cantal) est localisé sur un plateau basaltique de 40 ha situé à une hauteur de 730 m. S’y trouve des haches du Bronze moyen. Le site est surtout connu comme </w:t>
      </w:r>
      <w:r w:rsidRPr="0032190F">
        <w:rPr>
          <w:i/>
          <w:lang w:val="fr-FR"/>
        </w:rPr>
        <w:t>castrum</w:t>
      </w:r>
      <w:r w:rsidRPr="0032190F">
        <w:rPr>
          <w:lang w:val="fr-FR"/>
        </w:rPr>
        <w:t xml:space="preserve"> mérovingien</w:t>
      </w:r>
      <w:r w:rsidR="00932840" w:rsidRPr="0032190F">
        <w:rPr>
          <w:lang w:val="fr-FR"/>
        </w:rPr>
        <w:t xml:space="preserve"> et est décrit par Grégoire de Tours. La datation d’une fosse (soandage 1, fosse 1) a livré des occupation du Bronze final 3 et d’autres occupations (BIB F.-A. Auxerre, Table ronde d’Orgnac 2016)</w:t>
      </w:r>
    </w:p>
    <w:p w14:paraId="6813AE82" w14:textId="77777777" w:rsidR="00932840" w:rsidRPr="0032190F" w:rsidRDefault="00932840" w:rsidP="00242C0F">
      <w:pPr>
        <w:rPr>
          <w:lang w:val="fr-FR"/>
        </w:rPr>
      </w:pPr>
    </w:p>
    <w:p w14:paraId="561AAB22" w14:textId="77777777" w:rsidR="00932840" w:rsidRPr="0032190F" w:rsidRDefault="00932840" w:rsidP="00242C0F">
      <w:pPr>
        <w:rPr>
          <w:lang w:val="fr-FR"/>
        </w:rPr>
      </w:pPr>
      <w:r w:rsidRPr="0032190F">
        <w:rPr>
          <w:lang w:val="fr-FR"/>
        </w:rPr>
        <w:t>ROC DE CHASTEL</w:t>
      </w:r>
    </w:p>
    <w:p w14:paraId="5824257F" w14:textId="77777777" w:rsidR="00932840" w:rsidRPr="0032190F" w:rsidRDefault="00932840" w:rsidP="00242C0F">
      <w:pPr>
        <w:rPr>
          <w:lang w:val="fr-FR"/>
        </w:rPr>
      </w:pPr>
    </w:p>
    <w:p w14:paraId="7DBF536C" w14:textId="77777777" w:rsidR="00932840" w:rsidRPr="0032190F" w:rsidRDefault="00932840" w:rsidP="00242C0F">
      <w:pPr>
        <w:rPr>
          <w:lang w:val="fr-FR"/>
        </w:rPr>
      </w:pPr>
      <w:r w:rsidRPr="0032190F">
        <w:rPr>
          <w:lang w:val="fr-FR"/>
        </w:rPr>
        <w:t xml:space="preserve">Le site du Roc de Chastel, à Chastel-sur-Murat (Cantal) est un dyke basaltique situé à 1190 m qui couvre une superficie de 12 ha. Le site est sur un axe de communication N-S. Les occupations </w:t>
      </w:r>
      <w:r w:rsidRPr="0032190F">
        <w:rPr>
          <w:lang w:val="fr-FR"/>
        </w:rPr>
        <w:lastRenderedPageBreak/>
        <w:t>concenrnent le Bronze moyen (occupation permanente), le Ha moyen, le Ha final/LT ancien, LT final (BIB F.-A. Auxerre, Table ronde d’Orgnac 2016)</w:t>
      </w:r>
    </w:p>
    <w:p w14:paraId="2FF051B8" w14:textId="77777777" w:rsidR="00932840" w:rsidRPr="0032190F" w:rsidRDefault="00932840" w:rsidP="00242C0F">
      <w:pPr>
        <w:rPr>
          <w:lang w:val="fr-FR"/>
        </w:rPr>
      </w:pPr>
    </w:p>
    <w:p w14:paraId="317BC082" w14:textId="77777777" w:rsidR="00932840" w:rsidRPr="0032190F" w:rsidRDefault="007C30AB" w:rsidP="00426FF9">
      <w:pPr>
        <w:pStyle w:val="Heading1"/>
      </w:pPr>
      <w:bookmarkStart w:id="1921" w:name="Sit_Suc_Lermu"/>
      <w:r w:rsidRPr="0032190F">
        <w:t xml:space="preserve">SUC DE </w:t>
      </w:r>
      <w:r w:rsidR="00932840" w:rsidRPr="0032190F">
        <w:t>LERMU</w:t>
      </w:r>
    </w:p>
    <w:bookmarkEnd w:id="1921"/>
    <w:p w14:paraId="73950BB2" w14:textId="29AA78DF" w:rsidR="00932840" w:rsidRPr="0032190F" w:rsidRDefault="002E0A84" w:rsidP="002E0A84">
      <w:pPr>
        <w:jc w:val="both"/>
        <w:rPr>
          <w:lang w:val="fr-FR"/>
        </w:rPr>
      </w:pPr>
      <w:r w:rsidRPr="0032190F">
        <w:rPr>
          <w:rStyle w:val="st"/>
          <w:lang w:val="fr-FR"/>
        </w:rPr>
        <w:t xml:space="preserve">Suc de </w:t>
      </w:r>
      <w:r w:rsidRPr="0032190F">
        <w:rPr>
          <w:rStyle w:val="Emphasis"/>
          <w:i w:val="0"/>
          <w:lang w:val="fr-FR"/>
        </w:rPr>
        <w:t>Lermu</w:t>
      </w:r>
      <w:r w:rsidR="00C03910" w:rsidRPr="0032190F">
        <w:rPr>
          <w:rStyle w:val="Emphasis"/>
          <w:i w:val="0"/>
          <w:lang w:val="fr-FR"/>
        </w:rPr>
        <w:t>.</w:t>
      </w:r>
      <w:r w:rsidRPr="0032190F">
        <w:rPr>
          <w:lang w:val="fr-FR"/>
        </w:rPr>
        <w:t xml:space="preserve"> </w:t>
      </w:r>
      <w:r w:rsidR="00932840" w:rsidRPr="0032190F">
        <w:rPr>
          <w:lang w:val="fr-FR"/>
        </w:rPr>
        <w:t xml:space="preserve">Le site de Lermu à </w:t>
      </w:r>
      <w:r w:rsidR="007C30AB" w:rsidRPr="0032190F">
        <w:rPr>
          <w:lang w:val="fr-FR"/>
        </w:rPr>
        <w:t>(</w:t>
      </w:r>
      <w:r w:rsidR="00932840" w:rsidRPr="0032190F">
        <w:rPr>
          <w:lang w:val="fr-FR"/>
        </w:rPr>
        <w:t>Charmensac</w:t>
      </w:r>
      <w:r w:rsidR="007C30AB" w:rsidRPr="0032190F">
        <w:rPr>
          <w:lang w:val="fr-FR"/>
        </w:rPr>
        <w:t>,</w:t>
      </w:r>
      <w:r w:rsidR="00932840" w:rsidRPr="0032190F">
        <w:rPr>
          <w:lang w:val="fr-FR"/>
        </w:rPr>
        <w:t xml:space="preserve"> Cantal) est un site de hauteur qui montre une occupation au Bronze final 3 attestée par une assiette à marli à bords facétés, de la céra</w:t>
      </w:r>
      <w:r w:rsidR="00C03910" w:rsidRPr="0032190F">
        <w:rPr>
          <w:lang w:val="fr-FR"/>
        </w:rPr>
        <w:t>m</w:t>
      </w:r>
      <w:r w:rsidR="00932840" w:rsidRPr="0032190F">
        <w:rPr>
          <w:lang w:val="fr-FR"/>
        </w:rPr>
        <w:t>ique peinte, de la céramique à décor zoo- (</w:t>
      </w:r>
      <w:hyperlink r:id="rId4407" w:anchor="Cul_Art_TAC_T_z_cervide" w:history="1">
        <w:r w:rsidR="007C30AB" w:rsidRPr="0032190F">
          <w:rPr>
            <w:rStyle w:val="Hyperlink"/>
            <w:lang w:val="fr-FR"/>
          </w:rPr>
          <w:t>cerf</w:t>
        </w:r>
      </w:hyperlink>
      <w:r w:rsidR="007C30AB" w:rsidRPr="0032190F">
        <w:rPr>
          <w:rStyle w:val="st"/>
          <w:lang w:val="fr-FR"/>
        </w:rPr>
        <w:t>s</w:t>
      </w:r>
      <w:r w:rsidR="00932840" w:rsidRPr="0032190F">
        <w:rPr>
          <w:lang w:val="fr-FR"/>
        </w:rPr>
        <w:t>) et anthropomorphe noire (BIB F.-A. Auxerre, Table ronde d’Orgnac 2016)</w:t>
      </w:r>
    </w:p>
    <w:p w14:paraId="37EEAF04" w14:textId="77777777" w:rsidR="00932840" w:rsidRPr="0032190F" w:rsidRDefault="00932840" w:rsidP="00242C0F">
      <w:pPr>
        <w:rPr>
          <w:lang w:val="fr-FR"/>
        </w:rPr>
      </w:pPr>
    </w:p>
    <w:p w14:paraId="5ABCEFF6" w14:textId="77777777" w:rsidR="00932840" w:rsidRPr="0032190F" w:rsidRDefault="00932840" w:rsidP="00242C0F">
      <w:pPr>
        <w:rPr>
          <w:lang w:val="fr-FR"/>
        </w:rPr>
      </w:pPr>
      <w:r w:rsidRPr="0032190F">
        <w:rPr>
          <w:lang w:val="fr-FR"/>
        </w:rPr>
        <w:t>BELVEDERE DE GRATTE-BRUYERE</w:t>
      </w:r>
    </w:p>
    <w:p w14:paraId="1D4EA376" w14:textId="77777777" w:rsidR="00932840" w:rsidRPr="0032190F" w:rsidRDefault="00932840" w:rsidP="00242C0F">
      <w:pPr>
        <w:rPr>
          <w:lang w:val="fr-FR"/>
        </w:rPr>
      </w:pPr>
      <w:r w:rsidRPr="0032190F">
        <w:rPr>
          <w:lang w:val="fr-FR"/>
        </w:rPr>
        <w:t>Le site de Belvedere de Gratte-Bruyère à Serandon (Corrèze) est un site de hauteur montrant différentes périodes d’occupation dont une probable au BF 3 (BIB F.-A. Auxerre, Table ronde d’Orgnac 2016)</w:t>
      </w:r>
    </w:p>
    <w:p w14:paraId="6CE19957" w14:textId="77777777" w:rsidR="008C52EA" w:rsidRPr="0032190F" w:rsidRDefault="008C52EA" w:rsidP="00242C0F">
      <w:pPr>
        <w:rPr>
          <w:lang w:val="fr-FR"/>
        </w:rPr>
      </w:pPr>
    </w:p>
    <w:p w14:paraId="25C496A4" w14:textId="77777777" w:rsidR="008C52EA" w:rsidRPr="0032190F" w:rsidRDefault="00197EE6" w:rsidP="00426FF9">
      <w:pPr>
        <w:pStyle w:val="Heading1"/>
      </w:pPr>
      <w:bookmarkStart w:id="1922" w:name="Sit_Farigoule"/>
      <w:r>
        <w:t>FARIGOULE</w:t>
      </w:r>
    </w:p>
    <w:bookmarkEnd w:id="1922"/>
    <w:p w14:paraId="01D3EB1F" w14:textId="77777777" w:rsidR="008C52EA" w:rsidRPr="0032190F" w:rsidRDefault="008C52EA" w:rsidP="00242C0F">
      <w:pPr>
        <w:rPr>
          <w:lang w:val="fr-FR"/>
        </w:rPr>
      </w:pPr>
    </w:p>
    <w:p w14:paraId="39EFBA10" w14:textId="11E01396" w:rsidR="008C52EA" w:rsidRDefault="008C52EA" w:rsidP="00242C0F">
      <w:pPr>
        <w:rPr>
          <w:lang w:val="fr-FR"/>
        </w:rPr>
      </w:pPr>
      <w:r w:rsidRPr="0032190F">
        <w:rPr>
          <w:lang w:val="fr-FR"/>
        </w:rPr>
        <w:t>La Farigoule, proche de Nîmes, a livré une fosse Impressa fouillée par l’INRAP (André com. pers.)</w:t>
      </w:r>
      <w:r w:rsidR="00663B0C">
        <w:rPr>
          <w:lang w:val="fr-FR"/>
        </w:rPr>
        <w:t xml:space="preserve">. Site du Néolithique ancien stratifié (BIB C. Manen, Seminario (...) Impressa, Barcelona 2019) Element de faucille à insertion en épi (oblique). Présence d'obsidienne (nucleus) de </w:t>
      </w:r>
      <w:hyperlink r:id="rId4408" w:anchor="Sit_Palmarola" w:history="1">
        <w:r w:rsidR="00624E30" w:rsidRPr="002F7F3F">
          <w:rPr>
            <w:rStyle w:val="Hyperlink"/>
            <w:lang w:val="fr-FR"/>
          </w:rPr>
          <w:t>Palmarola</w:t>
        </w:r>
      </w:hyperlink>
      <w:r w:rsidR="00663B0C">
        <w:rPr>
          <w:lang w:val="fr-FR"/>
        </w:rPr>
        <w:t>. Ajout de chamotte (cuite à haute température) dans la céramique, SPT et fonds plats</w:t>
      </w:r>
    </w:p>
    <w:p w14:paraId="3CC1BB53" w14:textId="77777777" w:rsidR="00EC57B9" w:rsidRDefault="00EC57B9" w:rsidP="00242C0F">
      <w:pPr>
        <w:rPr>
          <w:lang w:val="fr-FR"/>
        </w:rPr>
      </w:pPr>
    </w:p>
    <w:p w14:paraId="6F3C42E1" w14:textId="77777777" w:rsidR="00EC57B9" w:rsidRDefault="00EC57B9" w:rsidP="00426FF9">
      <w:pPr>
        <w:pStyle w:val="Heading1"/>
      </w:pPr>
      <w:bookmarkStart w:id="1923" w:name="Sit_Sous_Ville"/>
      <w:r>
        <w:t>SOUS-VILLE</w:t>
      </w:r>
    </w:p>
    <w:bookmarkEnd w:id="1923"/>
    <w:p w14:paraId="75DEA8DF" w14:textId="77777777" w:rsidR="00EC57B9" w:rsidRDefault="00EC57B9" w:rsidP="00242C0F">
      <w:pPr>
        <w:rPr>
          <w:lang w:val="fr-FR"/>
        </w:rPr>
      </w:pPr>
    </w:p>
    <w:p w14:paraId="7A016C05" w14:textId="7B215DDA" w:rsidR="00EC57B9" w:rsidRPr="007107DE" w:rsidRDefault="00EC57B9" w:rsidP="00EC57B9">
      <w:pPr>
        <w:rPr>
          <w:rFonts w:eastAsia="Code2000"/>
          <w:lang w:val="fr-FR" w:eastAsia="en-GB"/>
        </w:rPr>
      </w:pPr>
      <w:r w:rsidRPr="007107DE">
        <w:rPr>
          <w:lang w:val="fr-FR"/>
        </w:rPr>
        <w:t xml:space="preserve">Grotte de Sous-Ville. </w:t>
      </w:r>
      <w:hyperlink r:id="rId4409" w:anchor="Cul_Cardial_Zonation_Horiz" w:history="1">
        <w:r w:rsidRPr="007107DE">
          <w:rPr>
            <w:rStyle w:val="Hyperlink"/>
            <w:lang w:val="fr-FR"/>
          </w:rPr>
          <w:t>C. ZH</w:t>
        </w:r>
      </w:hyperlink>
      <w:r w:rsidRPr="007107DE">
        <w:rPr>
          <w:lang w:val="fr-FR"/>
        </w:rPr>
        <w:t xml:space="preserve"> (Binder com. pers.)</w:t>
      </w:r>
    </w:p>
    <w:p w14:paraId="2399E325" w14:textId="77777777" w:rsidR="00EC57B9" w:rsidRDefault="00EC57B9" w:rsidP="00242C0F">
      <w:pPr>
        <w:rPr>
          <w:lang w:val="fr-FR"/>
        </w:rPr>
      </w:pPr>
    </w:p>
    <w:p w14:paraId="61ABC87F" w14:textId="77777777" w:rsidR="0005399D" w:rsidRDefault="0005399D" w:rsidP="00426FF9">
      <w:pPr>
        <w:pStyle w:val="Heading1"/>
      </w:pPr>
      <w:bookmarkStart w:id="1924" w:name="Sit_Lare_2"/>
      <w:r>
        <w:t>LARE 2</w:t>
      </w:r>
    </w:p>
    <w:bookmarkEnd w:id="1924"/>
    <w:p w14:paraId="1637A9F9" w14:textId="77777777" w:rsidR="0005399D" w:rsidRDefault="0005399D" w:rsidP="00242C0F">
      <w:pPr>
        <w:rPr>
          <w:lang w:val="fr-FR"/>
        </w:rPr>
      </w:pPr>
      <w:r w:rsidRPr="0005399D">
        <w:rPr>
          <w:lang w:val="fr-FR"/>
        </w:rPr>
        <w:t>Saint-Benoit</w:t>
      </w:r>
    </w:p>
    <w:p w14:paraId="70807644" w14:textId="77777777" w:rsidR="0005399D" w:rsidRDefault="0005399D" w:rsidP="00242C0F">
      <w:pPr>
        <w:rPr>
          <w:lang w:val="fr-FR"/>
        </w:rPr>
      </w:pPr>
    </w:p>
    <w:p w14:paraId="0B46137B" w14:textId="591FDF58" w:rsidR="0005399D" w:rsidRPr="007107DE" w:rsidRDefault="0005399D" w:rsidP="00242C0F">
      <w:pPr>
        <w:rPr>
          <w:lang w:val="fr-FR"/>
        </w:rPr>
      </w:pPr>
      <w:r>
        <w:rPr>
          <w:lang w:val="fr-FR"/>
        </w:rPr>
        <w:t xml:space="preserve">Lare 2 (Saint-Benoit, Alpes-de-Haute-Provence) </w:t>
      </w:r>
      <w:r w:rsidRPr="0005399D">
        <w:rPr>
          <w:lang w:val="fr-FR"/>
        </w:rPr>
        <w:t xml:space="preserve">grotte </w:t>
      </w:r>
      <w:r>
        <w:rPr>
          <w:lang w:val="fr-FR"/>
        </w:rPr>
        <w:t>du</w:t>
      </w:r>
      <w:r w:rsidRPr="0005399D">
        <w:rPr>
          <w:lang w:val="fr-FR"/>
        </w:rPr>
        <w:t xml:space="preserve"> haut bassin du Var</w:t>
      </w:r>
      <w:r>
        <w:rPr>
          <w:lang w:val="fr-FR"/>
        </w:rPr>
        <w:t xml:space="preserve">. Deux tessons de céramiques se rapprochent des céramiques peintes type </w:t>
      </w:r>
      <w:r w:rsidRPr="0005399D">
        <w:rPr>
          <w:i/>
          <w:lang w:val="fr-FR"/>
        </w:rPr>
        <w:t>figulina</w:t>
      </w:r>
      <w:r>
        <w:rPr>
          <w:lang w:val="fr-FR"/>
        </w:rPr>
        <w:t xml:space="preserve"> de </w:t>
      </w:r>
      <w:hyperlink r:id="rId4410" w:anchor="Cul_Serra_Alto" w:history="1">
        <w:r w:rsidRPr="00C35EA7">
          <w:rPr>
            <w:rStyle w:val="Hyperlink"/>
            <w:lang w:val="it-IT"/>
          </w:rPr>
          <w:t>Serra d’Alto</w:t>
        </w:r>
      </w:hyperlink>
      <w:r>
        <w:rPr>
          <w:lang w:val="fr-FR"/>
        </w:rPr>
        <w:t>. L'analyse pétrographique plaide pour des importations (~1200 km de distance) (BIB 3240)</w:t>
      </w:r>
    </w:p>
    <w:p w14:paraId="1A660411" w14:textId="77777777" w:rsidR="00932840" w:rsidRPr="007107DE" w:rsidRDefault="00932840" w:rsidP="00242C0F">
      <w:pPr>
        <w:rPr>
          <w:lang w:val="fr-FR"/>
        </w:rPr>
      </w:pPr>
    </w:p>
    <w:p w14:paraId="56B6C45C" w14:textId="77777777" w:rsidR="00517477" w:rsidRPr="0032190F" w:rsidRDefault="00E74338" w:rsidP="00426FF9">
      <w:pPr>
        <w:pStyle w:val="Heading1"/>
      </w:pPr>
      <w:bookmarkStart w:id="1925" w:name="Sit_Fontbregoua"/>
      <w:r>
        <w:t>FONTBREGOUA</w:t>
      </w:r>
    </w:p>
    <w:bookmarkEnd w:id="1925"/>
    <w:p w14:paraId="3C97E280" w14:textId="77777777" w:rsidR="007231C2" w:rsidRPr="0005399D" w:rsidRDefault="00B63E0B" w:rsidP="00242C0F">
      <w:pPr>
        <w:rPr>
          <w:sz w:val="20"/>
          <w:lang w:val="fr-FR"/>
        </w:rPr>
      </w:pPr>
      <w:r w:rsidRPr="0005399D">
        <w:rPr>
          <w:sz w:val="20"/>
          <w:lang w:val="fr-FR"/>
        </w:rPr>
        <w:t>Baume Fontbrégoua</w:t>
      </w:r>
    </w:p>
    <w:p w14:paraId="29D9239D" w14:textId="77777777" w:rsidR="00B63E0B" w:rsidRPr="0032190F" w:rsidRDefault="00B63E0B" w:rsidP="00242C0F">
      <w:pPr>
        <w:rPr>
          <w:lang w:val="fr-FR"/>
        </w:rPr>
      </w:pPr>
    </w:p>
    <w:p w14:paraId="0A381315" w14:textId="77777777" w:rsidR="005D09A1" w:rsidRPr="0032190F" w:rsidRDefault="00912AA1" w:rsidP="00242C0F">
      <w:pPr>
        <w:jc w:val="both"/>
        <w:rPr>
          <w:lang w:val="fr-FR"/>
        </w:rPr>
      </w:pPr>
      <w:r w:rsidRPr="0032190F">
        <w:rPr>
          <w:lang w:val="fr-FR"/>
        </w:rPr>
        <w:t xml:space="preserve">La grotte de </w:t>
      </w:r>
      <w:r w:rsidR="00EC426D" w:rsidRPr="0032190F">
        <w:rPr>
          <w:lang w:val="fr-FR"/>
        </w:rPr>
        <w:t xml:space="preserve">Fontbrégoua </w:t>
      </w:r>
      <w:r w:rsidR="00CB73BB" w:rsidRPr="0032190F">
        <w:rPr>
          <w:lang w:val="fr-FR"/>
        </w:rPr>
        <w:t xml:space="preserve">(Salernes, </w:t>
      </w:r>
      <w:r w:rsidR="00EC426D" w:rsidRPr="0032190F">
        <w:rPr>
          <w:lang w:val="fr-FR"/>
        </w:rPr>
        <w:t xml:space="preserve">Var) </w:t>
      </w:r>
      <w:r w:rsidRPr="0032190F">
        <w:rPr>
          <w:lang w:val="fr-FR"/>
        </w:rPr>
        <w:t xml:space="preserve">s’ouvre à </w:t>
      </w:r>
      <w:smartTag w:uri="urn:schemas-microsoft-com:office:smarttags" w:element="metricconverter">
        <w:smartTagPr>
          <w:attr w:name="ProductID" w:val="400 m"/>
        </w:smartTagPr>
        <w:r w:rsidRPr="0032190F">
          <w:rPr>
            <w:lang w:val="fr-FR"/>
          </w:rPr>
          <w:t>400 m</w:t>
        </w:r>
      </w:smartTag>
      <w:r w:rsidRPr="0032190F">
        <w:rPr>
          <w:lang w:val="fr-FR"/>
        </w:rPr>
        <w:t xml:space="preserve"> d’altitude dans le calcaires dolomitiques du Jurassique sur le versant est du vallon de Jonquier, petit ruisseau alimenté par la source de la Font-Brégoua. La cavité qui mesure </w:t>
      </w:r>
      <w:smartTag w:uri="urn:schemas-microsoft-com:office:smarttags" w:element="metricconverter">
        <w:smartTagPr>
          <w:attr w:name="ProductID" w:val="30 m"/>
        </w:smartTagPr>
        <w:r w:rsidRPr="0032190F">
          <w:rPr>
            <w:lang w:val="fr-FR"/>
          </w:rPr>
          <w:t>30 m</w:t>
        </w:r>
      </w:smartTag>
      <w:r w:rsidRPr="0032190F">
        <w:rPr>
          <w:lang w:val="fr-FR"/>
        </w:rPr>
        <w:t xml:space="preserve"> sur </w:t>
      </w:r>
      <w:smartTag w:uri="urn:schemas-microsoft-com:office:smarttags" w:element="metricconverter">
        <w:smartTagPr>
          <w:attr w:name="ProductID" w:val="10 m"/>
        </w:smartTagPr>
        <w:r w:rsidRPr="0032190F">
          <w:rPr>
            <w:lang w:val="fr-FR"/>
          </w:rPr>
          <w:t>10 m</w:t>
        </w:r>
      </w:smartTag>
      <w:r w:rsidRPr="0032190F">
        <w:rPr>
          <w:lang w:val="fr-FR"/>
        </w:rPr>
        <w:t xml:space="preserve"> avec une épaisseur de </w:t>
      </w:r>
      <w:smartTag w:uri="urn:schemas-microsoft-com:office:smarttags" w:element="metricconverter">
        <w:smartTagPr>
          <w:attr w:name="ProductID" w:val="10 m"/>
        </w:smartTagPr>
        <w:r w:rsidRPr="0032190F">
          <w:rPr>
            <w:lang w:val="fr-FR"/>
          </w:rPr>
          <w:t>10 m</w:t>
        </w:r>
      </w:smartTag>
      <w:r w:rsidRPr="0032190F">
        <w:rPr>
          <w:lang w:val="fr-FR"/>
        </w:rPr>
        <w:t xml:space="preserve"> de dépôts tardiglaciaires et holocènes (dès le Paléolithique final</w:t>
      </w:r>
      <w:r w:rsidR="004D6E8E">
        <w:rPr>
          <w:lang w:val="fr-FR"/>
        </w:rPr>
        <w:t>) (BIB ?)</w:t>
      </w:r>
    </w:p>
    <w:p w14:paraId="2440C653" w14:textId="77777777" w:rsidR="005D09A1" w:rsidRDefault="005D09A1" w:rsidP="00242C0F">
      <w:pPr>
        <w:jc w:val="both"/>
        <w:rPr>
          <w:lang w:val="fr-FR"/>
        </w:rPr>
      </w:pPr>
    </w:p>
    <w:p w14:paraId="640532BF" w14:textId="77777777" w:rsidR="004B6650" w:rsidRDefault="004D6E8E" w:rsidP="004B6650">
      <w:pPr>
        <w:pStyle w:val="Heading2"/>
      </w:pPr>
      <w:r>
        <w:t>Stratigraphie</w:t>
      </w:r>
    </w:p>
    <w:p w14:paraId="3678A600" w14:textId="77777777" w:rsidR="004D6E8E" w:rsidRPr="004D6E8E" w:rsidRDefault="004D6E8E" w:rsidP="004D6E8E">
      <w:pPr>
        <w:rPr>
          <w:lang w:val="fr-FR"/>
        </w:rPr>
      </w:pPr>
    </w:p>
    <w:p w14:paraId="4D8514F5" w14:textId="5DF7FACC" w:rsidR="004D6E8E" w:rsidRPr="004D6E8E" w:rsidRDefault="004D6E8E" w:rsidP="004D6E8E">
      <w:pPr>
        <w:rPr>
          <w:lang w:val="fr-FR"/>
        </w:rPr>
      </w:pPr>
      <w:r w:rsidRPr="0032190F">
        <w:rPr>
          <w:lang w:val="fr-FR"/>
        </w:rPr>
        <w:t xml:space="preserve">Elle offre une stratigraphie qui débute avec le </w:t>
      </w:r>
      <w:hyperlink r:id="rId4411" w:anchor="Cul_Mesolithique" w:history="1">
        <w:r w:rsidRPr="0032190F">
          <w:rPr>
            <w:rStyle w:val="Hyperlink"/>
            <w:lang w:val="fr-FR"/>
          </w:rPr>
          <w:t>Mésolithique</w:t>
        </w:r>
      </w:hyperlink>
    </w:p>
    <w:p w14:paraId="0581D55F" w14:textId="77777777" w:rsidR="004B6650" w:rsidRDefault="004B6650" w:rsidP="004B6650">
      <w:pPr>
        <w:rPr>
          <w:lang w:val="fr-FR"/>
        </w:rPr>
      </w:pPr>
    </w:p>
    <w:p w14:paraId="60E3533C" w14:textId="77777777" w:rsidR="004B6650" w:rsidRPr="004B6650" w:rsidRDefault="004B6650" w:rsidP="004B6650">
      <w:pPr>
        <w:pStyle w:val="Heading3"/>
      </w:pPr>
      <w:r>
        <w:t>Mésolithique</w:t>
      </w:r>
    </w:p>
    <w:p w14:paraId="0BFD07B5" w14:textId="2B1CEFDD" w:rsidR="005D09A1" w:rsidRPr="0032190F" w:rsidRDefault="005D09A1" w:rsidP="00242C0F">
      <w:pPr>
        <w:jc w:val="both"/>
        <w:rPr>
          <w:lang w:val="fr-FR"/>
        </w:rPr>
      </w:pPr>
      <w:r w:rsidRPr="0032190F">
        <w:rPr>
          <w:lang w:val="fr-FR"/>
        </w:rPr>
        <w:t xml:space="preserve">Les niveaux </w:t>
      </w:r>
      <w:hyperlink r:id="rId4412" w:anchor="Cul_Mesolithique" w:history="1">
        <w:r w:rsidRPr="0032190F">
          <w:rPr>
            <w:rStyle w:val="Hyperlink"/>
            <w:lang w:val="fr-FR"/>
          </w:rPr>
          <w:t>mésolithiques</w:t>
        </w:r>
      </w:hyperlink>
      <w:r w:rsidRPr="0032190F">
        <w:rPr>
          <w:lang w:val="fr-FR"/>
        </w:rPr>
        <w:t xml:space="preserve"> de l’abri de Fontbrégoua ont livré des quantités de légumineuses sauvages (autochtones et spontanées) telles des vesces, des jarosses, des lentilles ervilières. Les quantités et les dimensions de ces plantes témoignent d’une cueillette intensive accompagnée de </w:t>
      </w:r>
      <w:r w:rsidRPr="0032190F">
        <w:rPr>
          <w:lang w:val="fr-FR"/>
        </w:rPr>
        <w:lastRenderedPageBreak/>
        <w:t>pratiques favorisant leur croissance (brûlis) (</w:t>
      </w:r>
      <w:r w:rsidR="0070027E" w:rsidRPr="0032190F">
        <w:rPr>
          <w:lang w:val="fr-FR"/>
        </w:rPr>
        <w:t>BIB</w:t>
      </w:r>
      <w:r w:rsidRPr="0032190F">
        <w:rPr>
          <w:lang w:val="fr-FR"/>
        </w:rPr>
        <w:t xml:space="preserve"> 212 p. 17)</w:t>
      </w:r>
      <w:r w:rsidR="00BE6107">
        <w:rPr>
          <w:lang w:val="fr-FR"/>
        </w:rPr>
        <w:t xml:space="preserve"> Si le</w:t>
      </w:r>
      <w:r w:rsidR="00BE6107" w:rsidRPr="00BE6107">
        <w:rPr>
          <w:lang w:val="fr-FR"/>
        </w:rPr>
        <w:t xml:space="preserve"> </w:t>
      </w:r>
      <w:r w:rsidR="00BE6107">
        <w:rPr>
          <w:lang w:val="fr-FR"/>
        </w:rPr>
        <w:t>Mésolithique moyen-récent est présent, le Mésolithique final/terminal est absente (BIB 2926)</w:t>
      </w:r>
    </w:p>
    <w:p w14:paraId="051D553E" w14:textId="77777777" w:rsidR="00912AA1" w:rsidRDefault="00912AA1" w:rsidP="00242C0F">
      <w:pPr>
        <w:rPr>
          <w:lang w:val="fr-FR"/>
        </w:rPr>
      </w:pPr>
    </w:p>
    <w:p w14:paraId="515BDEA0" w14:textId="77777777" w:rsidR="004B6650" w:rsidRPr="0032190F" w:rsidRDefault="004B6650" w:rsidP="004B6650">
      <w:pPr>
        <w:pStyle w:val="Heading3"/>
      </w:pPr>
      <w:r>
        <w:t>Néolithique</w:t>
      </w:r>
    </w:p>
    <w:p w14:paraId="4C787551" w14:textId="163821B5" w:rsidR="00994208" w:rsidRDefault="00EE5600" w:rsidP="00242C0F">
      <w:pPr>
        <w:rPr>
          <w:lang w:val="fr-FR"/>
        </w:rPr>
      </w:pPr>
      <w:r w:rsidRPr="0032190F">
        <w:rPr>
          <w:lang w:val="fr-FR"/>
        </w:rPr>
        <w:t xml:space="preserve">Une </w:t>
      </w:r>
      <w:r w:rsidR="00EC426D" w:rsidRPr="0032190F">
        <w:rPr>
          <w:lang w:val="fr-FR"/>
        </w:rPr>
        <w:t xml:space="preserve">séquence documentant particulièrement bien le  </w:t>
      </w:r>
      <w:hyperlink r:id="rId4413" w:anchor="Cul_Neo_Ancien" w:history="1">
        <w:r w:rsidR="00EC426D" w:rsidRPr="0032190F">
          <w:rPr>
            <w:rStyle w:val="Hyperlink"/>
            <w:lang w:val="fr-FR"/>
          </w:rPr>
          <w:t>N</w:t>
        </w:r>
        <w:r w:rsidR="00EC57B9">
          <w:rPr>
            <w:rStyle w:val="Hyperlink"/>
            <w:lang w:val="fr-FR"/>
          </w:rPr>
          <w:t>A</w:t>
        </w:r>
      </w:hyperlink>
      <w:r w:rsidR="00EC426D" w:rsidRPr="0032190F">
        <w:rPr>
          <w:lang w:val="fr-FR"/>
        </w:rPr>
        <w:t xml:space="preserve"> (Cardial) avec céramiques. </w:t>
      </w:r>
      <w:r w:rsidR="00994208" w:rsidRPr="0032190F">
        <w:rPr>
          <w:lang w:val="fr-FR"/>
        </w:rPr>
        <w:t xml:space="preserve">Le Néolithique est représenté par 49 couches. </w:t>
      </w:r>
    </w:p>
    <w:p w14:paraId="4439926C" w14:textId="77777777" w:rsidR="003A3392" w:rsidRDefault="003A3392"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7"/>
        <w:gridCol w:w="1849"/>
      </w:tblGrid>
      <w:tr w:rsidR="003A3392" w:rsidRPr="00B63E0B" w14:paraId="4F2E199F" w14:textId="77777777" w:rsidTr="00C35EA7">
        <w:trPr>
          <w:jc w:val="center"/>
        </w:trPr>
        <w:tc>
          <w:tcPr>
            <w:tcW w:w="1217" w:type="dxa"/>
          </w:tcPr>
          <w:p w14:paraId="6FB30595" w14:textId="77777777" w:rsidR="003A3392" w:rsidRPr="00C35EA7" w:rsidRDefault="003A3392" w:rsidP="00C35EA7">
            <w:pPr>
              <w:jc w:val="center"/>
              <w:rPr>
                <w:lang w:val="fr-FR"/>
              </w:rPr>
            </w:pPr>
            <w:r w:rsidRPr="00C35EA7">
              <w:rPr>
                <w:lang w:val="fr-FR"/>
              </w:rPr>
              <w:t>couches</w:t>
            </w:r>
          </w:p>
        </w:tc>
        <w:tc>
          <w:tcPr>
            <w:tcW w:w="1849" w:type="dxa"/>
            <w:vAlign w:val="center"/>
          </w:tcPr>
          <w:p w14:paraId="41EA28DA" w14:textId="77777777" w:rsidR="003A3392" w:rsidRPr="00C35EA7" w:rsidRDefault="003A3392" w:rsidP="00C35EA7">
            <w:pPr>
              <w:jc w:val="center"/>
              <w:rPr>
                <w:lang w:val="fr-FR"/>
              </w:rPr>
            </w:pPr>
            <w:r w:rsidRPr="00C35EA7">
              <w:rPr>
                <w:lang w:val="fr-FR"/>
              </w:rPr>
              <w:t>périodes</w:t>
            </w:r>
          </w:p>
        </w:tc>
      </w:tr>
      <w:tr w:rsidR="003A3392" w:rsidRPr="00B63E0B" w14:paraId="30C226D8" w14:textId="77777777" w:rsidTr="00C35EA7">
        <w:trPr>
          <w:jc w:val="center"/>
        </w:trPr>
        <w:tc>
          <w:tcPr>
            <w:tcW w:w="1217" w:type="dxa"/>
          </w:tcPr>
          <w:p w14:paraId="3699CE37" w14:textId="77777777" w:rsidR="003A3392" w:rsidRPr="00C35EA7" w:rsidRDefault="003A3392" w:rsidP="00C35EA7">
            <w:pPr>
              <w:jc w:val="center"/>
              <w:rPr>
                <w:lang w:val="fr-FR"/>
              </w:rPr>
            </w:pPr>
          </w:p>
        </w:tc>
        <w:tc>
          <w:tcPr>
            <w:tcW w:w="1849" w:type="dxa"/>
            <w:vAlign w:val="center"/>
          </w:tcPr>
          <w:p w14:paraId="4588EB92" w14:textId="77777777" w:rsidR="003A3392" w:rsidRPr="00C35EA7" w:rsidRDefault="003A3392" w:rsidP="00C35EA7">
            <w:pPr>
              <w:jc w:val="center"/>
              <w:rPr>
                <w:lang w:val="fr-FR"/>
              </w:rPr>
            </w:pPr>
          </w:p>
        </w:tc>
      </w:tr>
      <w:tr w:rsidR="003A3392" w:rsidRPr="00B63E0B" w14:paraId="0934B814" w14:textId="77777777" w:rsidTr="00C35EA7">
        <w:trPr>
          <w:jc w:val="center"/>
        </w:trPr>
        <w:tc>
          <w:tcPr>
            <w:tcW w:w="1217" w:type="dxa"/>
          </w:tcPr>
          <w:p w14:paraId="2358E80A" w14:textId="77777777" w:rsidR="003A3392" w:rsidRPr="00C35EA7" w:rsidRDefault="003A3392" w:rsidP="00BE6107">
            <w:pPr>
              <w:rPr>
                <w:lang w:val="fr-FR"/>
              </w:rPr>
            </w:pPr>
            <w:r w:rsidRPr="00C35EA7">
              <w:rPr>
                <w:lang w:val="fr-FR"/>
              </w:rPr>
              <w:t>C27-C8</w:t>
            </w:r>
          </w:p>
        </w:tc>
        <w:tc>
          <w:tcPr>
            <w:tcW w:w="1849" w:type="dxa"/>
            <w:vAlign w:val="center"/>
          </w:tcPr>
          <w:p w14:paraId="24CA8A9F" w14:textId="77777777" w:rsidR="003A3392" w:rsidRPr="00C35EA7" w:rsidRDefault="003A3392" w:rsidP="00C35EA7">
            <w:pPr>
              <w:jc w:val="center"/>
              <w:rPr>
                <w:lang w:val="fr-FR"/>
              </w:rPr>
            </w:pPr>
            <w:r w:rsidRPr="00C35EA7">
              <w:rPr>
                <w:lang w:val="fr-FR"/>
              </w:rPr>
              <w:t>Chasséen</w:t>
            </w:r>
          </w:p>
        </w:tc>
      </w:tr>
      <w:tr w:rsidR="003A3392" w:rsidRPr="00B63E0B" w14:paraId="0EB939F1" w14:textId="77777777" w:rsidTr="00C35EA7">
        <w:trPr>
          <w:jc w:val="center"/>
        </w:trPr>
        <w:tc>
          <w:tcPr>
            <w:tcW w:w="1217" w:type="dxa"/>
          </w:tcPr>
          <w:p w14:paraId="4686813A" w14:textId="77777777" w:rsidR="003A3392" w:rsidRPr="00C35EA7" w:rsidRDefault="003A3392" w:rsidP="00BE6107">
            <w:pPr>
              <w:rPr>
                <w:lang w:val="fr-FR"/>
              </w:rPr>
            </w:pPr>
            <w:r w:rsidRPr="00C35EA7">
              <w:rPr>
                <w:lang w:val="fr-FR"/>
              </w:rPr>
              <w:t>C29-C28</w:t>
            </w:r>
          </w:p>
        </w:tc>
        <w:tc>
          <w:tcPr>
            <w:tcW w:w="1849" w:type="dxa"/>
            <w:vAlign w:val="center"/>
          </w:tcPr>
          <w:p w14:paraId="31185D1F" w14:textId="77777777" w:rsidR="003A3392" w:rsidRPr="00C35EA7" w:rsidRDefault="003A3392" w:rsidP="00C35EA7">
            <w:pPr>
              <w:jc w:val="center"/>
              <w:rPr>
                <w:lang w:val="fr-FR"/>
              </w:rPr>
            </w:pPr>
            <w:r w:rsidRPr="00C35EA7">
              <w:rPr>
                <w:lang w:val="fr-FR"/>
              </w:rPr>
              <w:t>-</w:t>
            </w:r>
          </w:p>
        </w:tc>
      </w:tr>
      <w:tr w:rsidR="003A3392" w:rsidRPr="00B63E0B" w14:paraId="1636BDCA" w14:textId="77777777" w:rsidTr="00C35EA7">
        <w:trPr>
          <w:jc w:val="center"/>
        </w:trPr>
        <w:tc>
          <w:tcPr>
            <w:tcW w:w="1217" w:type="dxa"/>
          </w:tcPr>
          <w:p w14:paraId="72F0978F" w14:textId="77777777" w:rsidR="003A3392" w:rsidRPr="00C35EA7" w:rsidRDefault="003A3392" w:rsidP="00BE6107">
            <w:pPr>
              <w:rPr>
                <w:lang w:val="fr-FR"/>
              </w:rPr>
            </w:pPr>
            <w:r w:rsidRPr="00C35EA7">
              <w:rPr>
                <w:lang w:val="fr-FR"/>
              </w:rPr>
              <w:t>C39-C30</w:t>
            </w:r>
          </w:p>
        </w:tc>
        <w:tc>
          <w:tcPr>
            <w:tcW w:w="1849" w:type="dxa"/>
            <w:vAlign w:val="center"/>
          </w:tcPr>
          <w:p w14:paraId="12F32DF5" w14:textId="536A662B" w:rsidR="003A3392" w:rsidRPr="00C35EA7" w:rsidRDefault="00000000" w:rsidP="00C35EA7">
            <w:pPr>
              <w:jc w:val="center"/>
              <w:rPr>
                <w:lang w:val="fr-FR"/>
              </w:rPr>
            </w:pPr>
            <w:hyperlink r:id="rId4414" w:anchor="Cul_Chasseen" w:history="1">
              <w:r w:rsidR="004D6E8E" w:rsidRPr="00C35EA7">
                <w:rPr>
                  <w:rStyle w:val="Hyperlink"/>
                  <w:lang w:val="fr-FR"/>
                </w:rPr>
                <w:t>pré-Chasséen</w:t>
              </w:r>
            </w:hyperlink>
          </w:p>
        </w:tc>
      </w:tr>
      <w:tr w:rsidR="003A3392" w14:paraId="75B05597" w14:textId="77777777" w:rsidTr="00C35EA7">
        <w:trPr>
          <w:jc w:val="center"/>
        </w:trPr>
        <w:tc>
          <w:tcPr>
            <w:tcW w:w="1217" w:type="dxa"/>
          </w:tcPr>
          <w:p w14:paraId="4D1BA12F" w14:textId="0C9F0F1F" w:rsidR="003A3392" w:rsidRPr="00C35EA7" w:rsidRDefault="00000000" w:rsidP="00BE6107">
            <w:pPr>
              <w:rPr>
                <w:lang w:val="fr-FR"/>
              </w:rPr>
            </w:pPr>
            <w:hyperlink r:id="rId4415" w:anchor="Sit_Fontbregoua_strat_C49_C40" w:history="1">
              <w:r w:rsidR="003A3392" w:rsidRPr="00C35EA7">
                <w:rPr>
                  <w:rStyle w:val="Hyperlink"/>
                  <w:lang w:val="fr-FR"/>
                </w:rPr>
                <w:t>C49-C40</w:t>
              </w:r>
            </w:hyperlink>
          </w:p>
        </w:tc>
        <w:tc>
          <w:tcPr>
            <w:tcW w:w="1849" w:type="dxa"/>
            <w:vMerge w:val="restart"/>
            <w:vAlign w:val="center"/>
          </w:tcPr>
          <w:p w14:paraId="380367C2" w14:textId="3F933811" w:rsidR="003A3392" w:rsidRPr="00C35EA7" w:rsidRDefault="00000000" w:rsidP="00C35EA7">
            <w:pPr>
              <w:jc w:val="center"/>
              <w:rPr>
                <w:lang w:val="fr-FR"/>
              </w:rPr>
            </w:pPr>
            <w:hyperlink r:id="rId4416" w:anchor="Cul_Cardial_Midi_France" w:history="1">
              <w:r w:rsidR="003A3392" w:rsidRPr="00C35EA7">
                <w:rPr>
                  <w:rStyle w:val="Hyperlink"/>
                  <w:lang w:val="fr-FR"/>
                </w:rPr>
                <w:t>Cardial</w:t>
              </w:r>
            </w:hyperlink>
          </w:p>
        </w:tc>
      </w:tr>
      <w:tr w:rsidR="003A3392" w14:paraId="5EC0E363" w14:textId="77777777" w:rsidTr="00C35EA7">
        <w:trPr>
          <w:jc w:val="center"/>
        </w:trPr>
        <w:tc>
          <w:tcPr>
            <w:tcW w:w="1217" w:type="dxa"/>
          </w:tcPr>
          <w:p w14:paraId="08D07313" w14:textId="77777777" w:rsidR="003A3392" w:rsidRPr="00C35EA7" w:rsidRDefault="003A3392" w:rsidP="00BE6107">
            <w:pPr>
              <w:rPr>
                <w:lang w:val="fr-FR"/>
              </w:rPr>
            </w:pPr>
            <w:r w:rsidRPr="00C35EA7">
              <w:rPr>
                <w:lang w:val="fr-FR"/>
              </w:rPr>
              <w:t>C47-C45</w:t>
            </w:r>
          </w:p>
        </w:tc>
        <w:tc>
          <w:tcPr>
            <w:tcW w:w="1849" w:type="dxa"/>
            <w:vMerge/>
            <w:vAlign w:val="center"/>
          </w:tcPr>
          <w:p w14:paraId="3FDB6510" w14:textId="77777777" w:rsidR="003A3392" w:rsidRPr="00C35EA7" w:rsidRDefault="003A3392" w:rsidP="00C35EA7">
            <w:pPr>
              <w:jc w:val="center"/>
              <w:rPr>
                <w:lang w:val="fr-FR"/>
              </w:rPr>
            </w:pPr>
          </w:p>
        </w:tc>
      </w:tr>
      <w:tr w:rsidR="00BE6107" w14:paraId="51D5F2F9" w14:textId="77777777" w:rsidTr="00C35EA7">
        <w:trPr>
          <w:jc w:val="center"/>
        </w:trPr>
        <w:tc>
          <w:tcPr>
            <w:tcW w:w="1217" w:type="dxa"/>
          </w:tcPr>
          <w:p w14:paraId="28E03F3B" w14:textId="77777777" w:rsidR="00BE6107" w:rsidRPr="00C35EA7" w:rsidRDefault="00BE6107" w:rsidP="00BE6107">
            <w:pPr>
              <w:rPr>
                <w:lang w:val="fr-FR"/>
              </w:rPr>
            </w:pPr>
          </w:p>
        </w:tc>
        <w:tc>
          <w:tcPr>
            <w:tcW w:w="1849" w:type="dxa"/>
            <w:vAlign w:val="center"/>
          </w:tcPr>
          <w:p w14:paraId="3DE69459" w14:textId="77777777" w:rsidR="00BE6107" w:rsidRPr="00C35EA7" w:rsidRDefault="00BE6107" w:rsidP="00C35EA7">
            <w:pPr>
              <w:jc w:val="center"/>
              <w:rPr>
                <w:lang w:val="fr-FR"/>
              </w:rPr>
            </w:pPr>
          </w:p>
        </w:tc>
      </w:tr>
      <w:tr w:rsidR="00BE6107" w:rsidRPr="00BE6107" w14:paraId="319C5D37" w14:textId="77777777" w:rsidTr="00C35EA7">
        <w:trPr>
          <w:jc w:val="center"/>
        </w:trPr>
        <w:tc>
          <w:tcPr>
            <w:tcW w:w="1217" w:type="dxa"/>
          </w:tcPr>
          <w:p w14:paraId="17D70FBA" w14:textId="77777777" w:rsidR="00BE6107" w:rsidRPr="00C35EA7" w:rsidRDefault="00BE6107" w:rsidP="00BE6107">
            <w:pPr>
              <w:rPr>
                <w:lang w:val="fr-FR"/>
              </w:rPr>
            </w:pPr>
            <w:r w:rsidRPr="00C35EA7">
              <w:rPr>
                <w:lang w:val="fr-FR"/>
              </w:rPr>
              <w:t>C51</w:t>
            </w:r>
          </w:p>
        </w:tc>
        <w:tc>
          <w:tcPr>
            <w:tcW w:w="1849" w:type="dxa"/>
            <w:vAlign w:val="center"/>
          </w:tcPr>
          <w:p w14:paraId="3083212C" w14:textId="77777777" w:rsidR="00BE6107" w:rsidRPr="00C35EA7" w:rsidRDefault="00BE6107" w:rsidP="00C35EA7">
            <w:pPr>
              <w:jc w:val="center"/>
              <w:rPr>
                <w:lang w:val="fr-FR"/>
              </w:rPr>
            </w:pPr>
            <w:r w:rsidRPr="00C35EA7">
              <w:rPr>
                <w:lang w:val="fr-FR"/>
              </w:rPr>
              <w:t>Méso. moy-réc.</w:t>
            </w:r>
          </w:p>
        </w:tc>
      </w:tr>
    </w:tbl>
    <w:p w14:paraId="56B0E4B7" w14:textId="77777777" w:rsidR="003A3392" w:rsidRPr="00BE6107" w:rsidRDefault="003A3392" w:rsidP="003A3392">
      <w:r w:rsidRPr="00BE6107">
        <w:t>(BIB 125</w:t>
      </w:r>
      <w:r w:rsidR="00BE6107">
        <w:t xml:space="preserve"> p. 113, BIB 127 p.59, BIB 2649, </w:t>
      </w:r>
      <w:r w:rsidR="00BE6107" w:rsidRPr="00BE6107">
        <w:t>BIB 2926)</w:t>
      </w:r>
    </w:p>
    <w:p w14:paraId="5B43233C" w14:textId="77777777" w:rsidR="003A3392" w:rsidRPr="00BE6107" w:rsidRDefault="003A3392" w:rsidP="00242C0F"/>
    <w:p w14:paraId="39AB9E12" w14:textId="77777777" w:rsidR="003A3392" w:rsidRDefault="003A3392" w:rsidP="003A3392">
      <w:pPr>
        <w:rPr>
          <w:lang w:val="fr-FR"/>
        </w:rPr>
      </w:pPr>
      <w:r w:rsidRPr="0032190F">
        <w:rPr>
          <w:lang w:val="fr-FR"/>
        </w:rPr>
        <w:t>Le diagramme pollinique définit 3 étapes pour le Néolithique (BIB 241 p. 406 et 245 et 246) :</w:t>
      </w:r>
      <w:r>
        <w:rPr>
          <w:lang w:val="fr-FR"/>
        </w:rPr>
        <w:t xml:space="preserve"> </w:t>
      </w:r>
      <w:r w:rsidRPr="0032190F">
        <w:rPr>
          <w:lang w:val="fr-FR"/>
        </w:rPr>
        <w:t xml:space="preserve">La phase contemporaine de la phase anthracologique 2 (voir aussi </w:t>
      </w:r>
      <w:hyperlink w:anchor="Sit_Arene_Candide" w:history="1">
        <w:r w:rsidRPr="0032190F">
          <w:rPr>
            <w:rStyle w:val="Hyperlink"/>
            <w:lang w:val="fr-FR"/>
          </w:rPr>
          <w:t>Arene Candide</w:t>
        </w:r>
      </w:hyperlink>
      <w:r w:rsidRPr="0032190F">
        <w:rPr>
          <w:lang w:val="fr-FR"/>
        </w:rPr>
        <w:t xml:space="preserve">) définie par la prépondérance de la chênaie caducifoliée est divisée en FB3 et FB4. </w:t>
      </w:r>
    </w:p>
    <w:p w14:paraId="07DBFA40" w14:textId="77777777" w:rsidR="003A3392" w:rsidRDefault="003A3392" w:rsidP="003A3392">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6"/>
        <w:gridCol w:w="563"/>
        <w:gridCol w:w="6429"/>
      </w:tblGrid>
      <w:tr w:rsidR="003A3392" w14:paraId="56028CA2" w14:textId="77777777" w:rsidTr="00C35EA7">
        <w:trPr>
          <w:jc w:val="center"/>
        </w:trPr>
        <w:tc>
          <w:tcPr>
            <w:tcW w:w="856" w:type="dxa"/>
            <w:vAlign w:val="center"/>
          </w:tcPr>
          <w:p w14:paraId="1D1C1755" w14:textId="77777777" w:rsidR="003A3392" w:rsidRPr="00C35EA7" w:rsidRDefault="003A3392" w:rsidP="00C35EA7">
            <w:pPr>
              <w:jc w:val="center"/>
              <w:rPr>
                <w:lang w:val="fr-FR"/>
              </w:rPr>
            </w:pPr>
            <w:r w:rsidRPr="00C35EA7">
              <w:rPr>
                <w:lang w:val="fr-FR"/>
              </w:rPr>
              <w:t>pp</w:t>
            </w:r>
          </w:p>
        </w:tc>
        <w:tc>
          <w:tcPr>
            <w:tcW w:w="563" w:type="dxa"/>
            <w:vAlign w:val="center"/>
          </w:tcPr>
          <w:p w14:paraId="59B7E68D" w14:textId="77777777" w:rsidR="003A3392" w:rsidRPr="00C35EA7" w:rsidRDefault="003A3392" w:rsidP="00C35EA7">
            <w:pPr>
              <w:jc w:val="center"/>
              <w:rPr>
                <w:lang w:val="fr-FR"/>
              </w:rPr>
            </w:pPr>
            <w:r w:rsidRPr="00C35EA7">
              <w:rPr>
                <w:lang w:val="fr-FR"/>
              </w:rPr>
              <w:t>pa</w:t>
            </w:r>
          </w:p>
        </w:tc>
        <w:tc>
          <w:tcPr>
            <w:tcW w:w="6429" w:type="dxa"/>
          </w:tcPr>
          <w:p w14:paraId="7F14A4C8" w14:textId="77777777" w:rsidR="003A3392" w:rsidRPr="00C35EA7" w:rsidRDefault="003A3392" w:rsidP="00C35EA7">
            <w:pPr>
              <w:jc w:val="center"/>
              <w:rPr>
                <w:lang w:val="fr-FR"/>
              </w:rPr>
            </w:pPr>
            <w:r w:rsidRPr="00C35EA7">
              <w:rPr>
                <w:lang w:val="fr-FR"/>
              </w:rPr>
              <w:t>description</w:t>
            </w:r>
          </w:p>
        </w:tc>
      </w:tr>
      <w:tr w:rsidR="003A3392" w:rsidRPr="009A24C6" w14:paraId="74B34C33" w14:textId="77777777" w:rsidTr="00C35EA7">
        <w:trPr>
          <w:jc w:val="center"/>
        </w:trPr>
        <w:tc>
          <w:tcPr>
            <w:tcW w:w="856" w:type="dxa"/>
            <w:vAlign w:val="center"/>
          </w:tcPr>
          <w:p w14:paraId="3ADA05FB" w14:textId="77777777" w:rsidR="003A3392" w:rsidRPr="00C35EA7" w:rsidRDefault="003A3392" w:rsidP="00C35EA7">
            <w:pPr>
              <w:jc w:val="center"/>
              <w:rPr>
                <w:lang w:val="fr-FR"/>
              </w:rPr>
            </w:pPr>
            <w:r w:rsidRPr="00C35EA7">
              <w:rPr>
                <w:lang w:val="fr-FR"/>
              </w:rPr>
              <w:t>FB5</w:t>
            </w:r>
          </w:p>
        </w:tc>
        <w:tc>
          <w:tcPr>
            <w:tcW w:w="563" w:type="dxa"/>
            <w:vAlign w:val="center"/>
          </w:tcPr>
          <w:p w14:paraId="592453EF" w14:textId="77777777" w:rsidR="003A3392" w:rsidRPr="00C35EA7" w:rsidRDefault="003A3392" w:rsidP="00C35EA7">
            <w:pPr>
              <w:jc w:val="center"/>
              <w:rPr>
                <w:lang w:val="fr-FR"/>
              </w:rPr>
            </w:pPr>
            <w:r w:rsidRPr="00C35EA7">
              <w:rPr>
                <w:lang w:val="fr-FR"/>
              </w:rPr>
              <w:t>3</w:t>
            </w:r>
          </w:p>
        </w:tc>
        <w:tc>
          <w:tcPr>
            <w:tcW w:w="6429" w:type="dxa"/>
          </w:tcPr>
          <w:p w14:paraId="61B4EB49" w14:textId="4B001DD3" w:rsidR="003A3392" w:rsidRPr="00C35EA7" w:rsidRDefault="003A3392" w:rsidP="0077212E">
            <w:pPr>
              <w:rPr>
                <w:lang w:val="fr-FR"/>
              </w:rPr>
            </w:pPr>
            <w:r w:rsidRPr="00C35EA7">
              <w:rPr>
                <w:lang w:val="fr-FR"/>
              </w:rPr>
              <w:t xml:space="preserve">marquée par le présence d’espèces de chênes sclérophylles (voir aussi </w:t>
            </w:r>
            <w:hyperlink w:anchor="Sit_Caucade" w:history="1">
              <w:r w:rsidRPr="00C35EA7">
                <w:rPr>
                  <w:rStyle w:val="Hyperlink"/>
                  <w:lang w:val="fr-FR"/>
                </w:rPr>
                <w:t>Caucade</w:t>
              </w:r>
            </w:hyperlink>
            <w:r w:rsidRPr="00C35EA7">
              <w:rPr>
                <w:lang w:val="fr-FR"/>
              </w:rPr>
              <w:t xml:space="preserve">, </w:t>
            </w:r>
            <w:hyperlink w:anchor="Sit_Giribaldi" w:history="1">
              <w:r w:rsidRPr="00C35EA7">
                <w:rPr>
                  <w:rStyle w:val="Hyperlink"/>
                  <w:lang w:val="fr-FR"/>
                </w:rPr>
                <w:t>Giribaldi</w:t>
              </w:r>
            </w:hyperlink>
            <w:r w:rsidRPr="00C35EA7">
              <w:rPr>
                <w:lang w:val="fr-FR"/>
              </w:rPr>
              <w:t xml:space="preserve">). La présence contradictoire de </w:t>
            </w:r>
            <w:hyperlink r:id="rId4417" w:anchor="Eco_Pinus_Alep" w:history="1">
              <w:r w:rsidR="00E326B9" w:rsidRPr="00C35EA7">
                <w:rPr>
                  <w:rStyle w:val="Hyperlink"/>
                  <w:lang w:val="fr-FR"/>
                </w:rPr>
                <w:t>pin d’Alep</w:t>
              </w:r>
            </w:hyperlink>
            <w:r w:rsidRPr="00C35EA7">
              <w:rPr>
                <w:lang w:val="fr-FR"/>
              </w:rPr>
              <w:t xml:space="preserve"> et de chêne à feuillage caduc montre certainement une récolte de ce dernier en vue d’alimenter les animaux et induit l’utilisation de la grotte comme bergerie (voir</w:t>
            </w:r>
            <w:r w:rsidR="0077212E" w:rsidRPr="00C35EA7">
              <w:rPr>
                <w:lang w:val="fr-FR"/>
              </w:rPr>
              <w:t xml:space="preserve"> </w:t>
            </w:r>
            <w:hyperlink w:anchor="Sit_Vieux_Mounoi" w:history="1">
              <w:r w:rsidRPr="00C35EA7">
                <w:rPr>
                  <w:rStyle w:val="Hyperlink"/>
                  <w:lang w:val="fr-FR"/>
                </w:rPr>
                <w:t>Vieux Mounoï</w:t>
              </w:r>
            </w:hyperlink>
            <w:r w:rsidRPr="00C35EA7">
              <w:rPr>
                <w:lang w:val="fr-FR"/>
              </w:rPr>
              <w:t>)</w:t>
            </w:r>
          </w:p>
        </w:tc>
      </w:tr>
      <w:tr w:rsidR="003A3392" w:rsidRPr="009A24C6" w14:paraId="6E2AB347" w14:textId="77777777" w:rsidTr="00C35EA7">
        <w:trPr>
          <w:jc w:val="center"/>
        </w:trPr>
        <w:tc>
          <w:tcPr>
            <w:tcW w:w="856" w:type="dxa"/>
            <w:vAlign w:val="center"/>
          </w:tcPr>
          <w:p w14:paraId="1D7F23F6" w14:textId="77777777" w:rsidR="003A3392" w:rsidRPr="00C35EA7" w:rsidRDefault="003A3392" w:rsidP="00C35EA7">
            <w:pPr>
              <w:jc w:val="center"/>
              <w:rPr>
                <w:lang w:val="fr-FR"/>
              </w:rPr>
            </w:pPr>
            <w:r w:rsidRPr="00C35EA7">
              <w:rPr>
                <w:lang w:val="fr-FR"/>
              </w:rPr>
              <w:t>FB4</w:t>
            </w:r>
          </w:p>
        </w:tc>
        <w:tc>
          <w:tcPr>
            <w:tcW w:w="563" w:type="dxa"/>
            <w:vMerge w:val="restart"/>
            <w:vAlign w:val="center"/>
          </w:tcPr>
          <w:p w14:paraId="31934958" w14:textId="77777777" w:rsidR="003A3392" w:rsidRPr="00C35EA7" w:rsidRDefault="003A3392" w:rsidP="00C35EA7">
            <w:pPr>
              <w:jc w:val="center"/>
              <w:rPr>
                <w:lang w:val="fr-FR"/>
              </w:rPr>
            </w:pPr>
            <w:r w:rsidRPr="00C35EA7">
              <w:rPr>
                <w:lang w:val="fr-FR"/>
              </w:rPr>
              <w:t>2</w:t>
            </w:r>
          </w:p>
        </w:tc>
        <w:tc>
          <w:tcPr>
            <w:tcW w:w="6429" w:type="dxa"/>
          </w:tcPr>
          <w:p w14:paraId="7A71788D" w14:textId="77777777" w:rsidR="003A3392" w:rsidRPr="00C35EA7" w:rsidRDefault="003A3392" w:rsidP="003A3392">
            <w:pPr>
              <w:rPr>
                <w:lang w:val="fr-FR"/>
              </w:rPr>
            </w:pPr>
            <w:r w:rsidRPr="00C35EA7">
              <w:rPr>
                <w:lang w:val="fr-FR"/>
              </w:rPr>
              <w:t>Préchasséen et Chasséen ancien avec une reprise de ka chênaie aux dépens de la pineraie et d’une augmentation de la biodiversité témoigne d’une pression anthropique moindre</w:t>
            </w:r>
          </w:p>
        </w:tc>
      </w:tr>
      <w:tr w:rsidR="003A3392" w:rsidRPr="009A24C6" w14:paraId="30012965" w14:textId="77777777" w:rsidTr="00C35EA7">
        <w:trPr>
          <w:jc w:val="center"/>
        </w:trPr>
        <w:tc>
          <w:tcPr>
            <w:tcW w:w="856" w:type="dxa"/>
            <w:vAlign w:val="center"/>
          </w:tcPr>
          <w:p w14:paraId="772CA6F2" w14:textId="77777777" w:rsidR="003A3392" w:rsidRPr="00C35EA7" w:rsidRDefault="003A3392" w:rsidP="00C35EA7">
            <w:pPr>
              <w:jc w:val="center"/>
              <w:rPr>
                <w:lang w:val="fr-FR"/>
              </w:rPr>
            </w:pPr>
            <w:r w:rsidRPr="00C35EA7">
              <w:rPr>
                <w:lang w:val="fr-FR"/>
              </w:rPr>
              <w:t>FB3</w:t>
            </w:r>
          </w:p>
        </w:tc>
        <w:tc>
          <w:tcPr>
            <w:tcW w:w="563" w:type="dxa"/>
            <w:vMerge/>
            <w:vAlign w:val="center"/>
          </w:tcPr>
          <w:p w14:paraId="070D915F" w14:textId="77777777" w:rsidR="003A3392" w:rsidRPr="00C35EA7" w:rsidRDefault="003A3392" w:rsidP="00C35EA7">
            <w:pPr>
              <w:jc w:val="center"/>
              <w:rPr>
                <w:lang w:val="fr-FR"/>
              </w:rPr>
            </w:pPr>
          </w:p>
        </w:tc>
        <w:tc>
          <w:tcPr>
            <w:tcW w:w="6429" w:type="dxa"/>
          </w:tcPr>
          <w:p w14:paraId="2E8E9BF1" w14:textId="01578782" w:rsidR="003A3392" w:rsidRPr="00C35EA7" w:rsidRDefault="003A3392" w:rsidP="0040200D">
            <w:pPr>
              <w:rPr>
                <w:lang w:val="fr-FR"/>
              </w:rPr>
            </w:pPr>
            <w:r w:rsidRPr="00C35EA7">
              <w:rPr>
                <w:lang w:val="fr-FR"/>
              </w:rPr>
              <w:t>Néolithique ancien et à l’</w:t>
            </w:r>
            <w:hyperlink r:id="rId4418" w:anchor="Cul_Epicardial_Sud_France" w:history="1">
              <w:r w:rsidR="00E74338" w:rsidRPr="00C35EA7">
                <w:rPr>
                  <w:rStyle w:val="Hyperlink"/>
                  <w:lang w:val="fr-FR"/>
                </w:rPr>
                <w:t>Epicardial</w:t>
              </w:r>
            </w:hyperlink>
            <w:r w:rsidRPr="00C35EA7">
              <w:rPr>
                <w:lang w:val="fr-FR"/>
              </w:rPr>
              <w:t xml:space="preserve"> avec une prépondérance du </w:t>
            </w:r>
            <w:hyperlink r:id="rId4419" w:anchor="Eco_Pinus_Alep" w:history="1">
              <w:r w:rsidRPr="00C35EA7">
                <w:rPr>
                  <w:rStyle w:val="Hyperlink"/>
                  <w:lang w:val="fr-FR"/>
                </w:rPr>
                <w:t>pin d’Alep</w:t>
              </w:r>
            </w:hyperlink>
            <w:r w:rsidRPr="00C35EA7">
              <w:rPr>
                <w:lang w:val="fr-FR"/>
              </w:rPr>
              <w:t xml:space="preserve"> qui témoigne d’un milieu très anthropisé</w:t>
            </w:r>
          </w:p>
        </w:tc>
      </w:tr>
    </w:tbl>
    <w:p w14:paraId="379DCE0D" w14:textId="77777777" w:rsidR="003A3392" w:rsidRDefault="003A3392" w:rsidP="003A3392">
      <w:pPr>
        <w:rPr>
          <w:lang w:val="fr-FR"/>
        </w:rPr>
      </w:pPr>
      <w:r>
        <w:rPr>
          <w:lang w:val="fr-FR"/>
        </w:rPr>
        <w:t xml:space="preserve">pp: phase pollinique, pa: phase anthracologique </w:t>
      </w:r>
      <w:r w:rsidRPr="0032190F">
        <w:rPr>
          <w:lang w:val="fr-FR"/>
        </w:rPr>
        <w:t>(BIB 241 p. 406</w:t>
      </w:r>
      <w:r>
        <w:rPr>
          <w:lang w:val="fr-FR"/>
        </w:rPr>
        <w:t>-407</w:t>
      </w:r>
      <w:r w:rsidRPr="0032190F">
        <w:rPr>
          <w:lang w:val="fr-FR"/>
        </w:rPr>
        <w:t>)</w:t>
      </w:r>
    </w:p>
    <w:p w14:paraId="3BF691B4" w14:textId="77777777" w:rsidR="00BE6107" w:rsidRDefault="00BE6107" w:rsidP="003A3392">
      <w:pPr>
        <w:rPr>
          <w:lang w:val="fr-FR"/>
        </w:rPr>
      </w:pPr>
    </w:p>
    <w:p w14:paraId="7D407D14" w14:textId="77777777" w:rsidR="00BE6107" w:rsidRDefault="00BE6107" w:rsidP="00BE6107">
      <w:pPr>
        <w:pStyle w:val="Heading4"/>
      </w:pPr>
      <w:r>
        <w:t>C51</w:t>
      </w:r>
    </w:p>
    <w:p w14:paraId="2E0B6E8A" w14:textId="77777777" w:rsidR="00BE6107" w:rsidRDefault="00BE6107" w:rsidP="003A3392">
      <w:pPr>
        <w:rPr>
          <w:lang w:val="fr-FR"/>
        </w:rPr>
      </w:pPr>
    </w:p>
    <w:p w14:paraId="079C6ACB" w14:textId="77777777" w:rsidR="00BE6107" w:rsidRDefault="00BE6107" w:rsidP="003A3392">
      <w:pPr>
        <w:rPr>
          <w:lang w:val="fr-FR"/>
        </w:rPr>
      </w:pPr>
      <w:r>
        <w:rPr>
          <w:lang w:val="fr-FR"/>
        </w:rPr>
        <w:t>Mésolithique moyen-récent (BIB 2926)</w:t>
      </w:r>
    </w:p>
    <w:p w14:paraId="16B9AC3D" w14:textId="77777777" w:rsidR="004B6650" w:rsidRPr="003A3392" w:rsidRDefault="004B6650" w:rsidP="00242C0F">
      <w:pPr>
        <w:rPr>
          <w:lang w:val="fr-FR"/>
        </w:rPr>
      </w:pPr>
    </w:p>
    <w:p w14:paraId="6C11665E" w14:textId="77777777" w:rsidR="004B6650" w:rsidRPr="007B3D0B" w:rsidRDefault="004B6650" w:rsidP="004D6E8E">
      <w:pPr>
        <w:pStyle w:val="Heading4"/>
      </w:pPr>
      <w:bookmarkStart w:id="1926" w:name="Sit_Fontbregoua_strat_C49_C40"/>
      <w:r w:rsidRPr="007B3D0B">
        <w:t>C49</w:t>
      </w:r>
      <w:r w:rsidR="003A3392" w:rsidRPr="007B3D0B">
        <w:t>-</w:t>
      </w:r>
      <w:r w:rsidRPr="007B3D0B">
        <w:t>C40</w:t>
      </w:r>
    </w:p>
    <w:bookmarkEnd w:id="1926"/>
    <w:p w14:paraId="7291058D" w14:textId="77777777" w:rsidR="004B6650" w:rsidRPr="003A3392" w:rsidRDefault="003A3392" w:rsidP="004B6650">
      <w:pPr>
        <w:rPr>
          <w:lang w:val="fr-FR"/>
        </w:rPr>
      </w:pPr>
      <w:r w:rsidRPr="003A3392">
        <w:rPr>
          <w:lang w:val="fr-FR"/>
        </w:rPr>
        <w:t>Cardial</w:t>
      </w:r>
    </w:p>
    <w:p w14:paraId="408EF785" w14:textId="77777777" w:rsidR="007B3D0B" w:rsidRDefault="007B3D0B" w:rsidP="007B3D0B">
      <w:pPr>
        <w:rPr>
          <w:lang w:val="fr-FR"/>
        </w:rPr>
      </w:pPr>
    </w:p>
    <w:p w14:paraId="47BA888D" w14:textId="77777777" w:rsidR="003A3392" w:rsidRDefault="007B3D0B" w:rsidP="004B6650">
      <w:pPr>
        <w:rPr>
          <w:lang w:val="fr-FR"/>
        </w:rPr>
      </w:pPr>
      <w:r>
        <w:rPr>
          <w:lang w:val="fr-FR"/>
        </w:rPr>
        <w:t>Murs d'une bergerie du Néolithique ancien (BIB 2646)</w:t>
      </w:r>
    </w:p>
    <w:p w14:paraId="5A155DE4" w14:textId="77777777" w:rsidR="007B3D0B" w:rsidRDefault="007B3D0B" w:rsidP="007B3D0B">
      <w:pPr>
        <w:pStyle w:val="Heading5"/>
      </w:pPr>
      <w:r>
        <w:t>Lithique</w:t>
      </w:r>
    </w:p>
    <w:p w14:paraId="00BFD769" w14:textId="6884F43B" w:rsidR="007B3D0B" w:rsidRDefault="007B3D0B" w:rsidP="004B6650">
      <w:pPr>
        <w:rPr>
          <w:lang w:val="fr-FR"/>
        </w:rPr>
      </w:pPr>
      <w:r w:rsidRPr="0032190F">
        <w:rPr>
          <w:lang w:val="fr-FR"/>
        </w:rPr>
        <w:t xml:space="preserve">À cette étape correspond également la mise en place des premiers réseaux d’acquisition des </w:t>
      </w:r>
      <w:hyperlink r:id="rId4420" w:anchor="Sit_Mont_Ventoux" w:history="1">
        <w:r w:rsidR="0077212E" w:rsidRPr="0077212E">
          <w:rPr>
            <w:rStyle w:val="Hyperlink"/>
            <w:lang w:val="fr-FR"/>
          </w:rPr>
          <w:t>blond bédoulien</w:t>
        </w:r>
      </w:hyperlink>
      <w:r w:rsidR="0077212E">
        <w:rPr>
          <w:lang w:val="fr-FR"/>
        </w:rPr>
        <w:t xml:space="preserve"> </w:t>
      </w:r>
      <w:r w:rsidRPr="0032190F">
        <w:rPr>
          <w:lang w:val="fr-FR"/>
        </w:rPr>
        <w:t>depuis la Haute-Provence (mont Ventoux) (BIB 1073 p. 54)</w:t>
      </w:r>
      <w:r>
        <w:rPr>
          <w:lang w:val="fr-FR"/>
        </w:rPr>
        <w:t xml:space="preserve"> </w:t>
      </w:r>
    </w:p>
    <w:p w14:paraId="5AB799FB" w14:textId="77777777" w:rsidR="009A0C25" w:rsidRDefault="009A0C25" w:rsidP="004B6650">
      <w:pPr>
        <w:rPr>
          <w:lang w:val="fr-FR"/>
        </w:rPr>
      </w:pPr>
      <w:r>
        <w:rPr>
          <w:lang w:val="fr-FR"/>
        </w:rPr>
        <w:t>v. Pendimoun</w:t>
      </w:r>
    </w:p>
    <w:p w14:paraId="509B0CEC" w14:textId="77777777" w:rsidR="003A3392" w:rsidRDefault="007B3D0B" w:rsidP="007B3D0B">
      <w:pPr>
        <w:pStyle w:val="Heading5"/>
      </w:pPr>
      <w:r>
        <w:lastRenderedPageBreak/>
        <w:t>Parure</w:t>
      </w:r>
    </w:p>
    <w:p w14:paraId="674B9DC3" w14:textId="77777777" w:rsidR="007B3D0B" w:rsidRDefault="003A3392" w:rsidP="003A3392">
      <w:pPr>
        <w:jc w:val="both"/>
        <w:rPr>
          <w:lang w:val="fr-FR"/>
        </w:rPr>
      </w:pPr>
      <w:r w:rsidRPr="0032190F">
        <w:rPr>
          <w:lang w:val="fr-FR"/>
        </w:rPr>
        <w:t>La parure est présente au Néolithique ancien avec une série de 12 bracelets en roche verte (jadéite alpine, serpentinite du massif des Maures), de marbre blanc et plus couramment de calcaire dur à grain fin) (BIB 127 p.61)</w:t>
      </w:r>
    </w:p>
    <w:p w14:paraId="5AF02E7C" w14:textId="77777777" w:rsidR="007B3D0B" w:rsidRPr="0032190F" w:rsidRDefault="007B3D0B" w:rsidP="007B3D0B">
      <w:pPr>
        <w:pStyle w:val="Heading5"/>
      </w:pPr>
      <w:r>
        <w:t>Céramique</w:t>
      </w:r>
    </w:p>
    <w:p w14:paraId="4B34336C" w14:textId="7B2787FC" w:rsidR="00E71EED" w:rsidRPr="00CB023E" w:rsidRDefault="0047316D" w:rsidP="007B3D0B">
      <w:pPr>
        <w:jc w:val="both"/>
        <w:rPr>
          <w:lang w:val="fr-FR"/>
        </w:rPr>
      </w:pPr>
      <w:r w:rsidRPr="0032190F">
        <w:rPr>
          <w:lang w:val="fr-FR"/>
        </w:rPr>
        <w:t>La production de céramiques à également été mise en évidence (vase non cuit)</w:t>
      </w:r>
      <w:r w:rsidR="007B3D0B">
        <w:rPr>
          <w:lang w:val="fr-FR"/>
        </w:rPr>
        <w:t xml:space="preserve"> </w:t>
      </w:r>
      <w:r w:rsidR="007B3D0B" w:rsidRPr="0032190F">
        <w:rPr>
          <w:lang w:val="fr-FR"/>
        </w:rPr>
        <w:t>(BIB 126)</w:t>
      </w:r>
      <w:r w:rsidRPr="0032190F">
        <w:rPr>
          <w:lang w:val="fr-FR"/>
        </w:rPr>
        <w:t xml:space="preserve">. </w:t>
      </w:r>
      <w:r w:rsidR="00CB023E" w:rsidRPr="00CB023E">
        <w:rPr>
          <w:lang w:val="fr-FR"/>
        </w:rPr>
        <w:t>C44-C41:</w:t>
      </w:r>
      <w:r w:rsidR="00E71EED" w:rsidRPr="00CB023E">
        <w:rPr>
          <w:lang w:val="fr-FR"/>
        </w:rPr>
        <w:t xml:space="preserve"> </w:t>
      </w:r>
      <w:hyperlink r:id="rId4421" w:anchor="Cul_Cardial_Zonation_Horiz" w:history="1">
        <w:r w:rsidR="00E71EED" w:rsidRPr="00CB023E">
          <w:rPr>
            <w:rStyle w:val="Hyperlink"/>
            <w:lang w:val="fr-FR"/>
          </w:rPr>
          <w:t>C. ZH</w:t>
        </w:r>
      </w:hyperlink>
      <w:r w:rsidR="00CB023E" w:rsidRPr="00CB023E">
        <w:rPr>
          <w:lang w:val="fr-FR"/>
        </w:rPr>
        <w:t xml:space="preserve"> à </w:t>
      </w:r>
      <w:r w:rsidR="00CB023E" w:rsidRPr="00CB023E">
        <w:rPr>
          <w:lang w:val="fr-FR" w:eastAsia="en-GB"/>
        </w:rPr>
        <w:t xml:space="preserve">décor pivotant exécuté à l'aide d'une coquille lisse (sans doute </w:t>
      </w:r>
      <w:r w:rsidR="00CB023E" w:rsidRPr="00CB023E">
        <w:rPr>
          <w:i/>
          <w:lang w:val="fr-FR" w:eastAsia="en-GB"/>
        </w:rPr>
        <w:t>Mytilus sp.</w:t>
      </w:r>
      <w:r w:rsidR="00CB023E" w:rsidRPr="00CB023E">
        <w:rPr>
          <w:lang w:val="fr-FR" w:eastAsia="en-GB"/>
        </w:rPr>
        <w:t>).</w:t>
      </w:r>
      <w:r w:rsidR="00CB023E" w:rsidRPr="00CB023E">
        <w:rPr>
          <w:lang w:val="fr-FR"/>
        </w:rPr>
        <w:t xml:space="preserve"> (BIB 247)</w:t>
      </w:r>
      <w:r w:rsidR="001631D1">
        <w:rPr>
          <w:lang w:val="fr-FR"/>
        </w:rPr>
        <w:t xml:space="preserve"> </w:t>
      </w:r>
      <w:hyperlink r:id="rId4422" w:anchor="Cul_Cardial_Zonation_Horiz" w:history="1">
        <w:r w:rsidR="001631D1" w:rsidRPr="00CB023E">
          <w:rPr>
            <w:rStyle w:val="Hyperlink"/>
            <w:lang w:val="fr-FR"/>
          </w:rPr>
          <w:t>C. ZH</w:t>
        </w:r>
      </w:hyperlink>
      <w:r w:rsidR="001631D1">
        <w:rPr>
          <w:lang w:val="fr-FR"/>
        </w:rPr>
        <w:t xml:space="preserve"> (Binder com. pers.)</w:t>
      </w:r>
    </w:p>
    <w:p w14:paraId="2CA5910D" w14:textId="77777777" w:rsidR="00B63E0B" w:rsidRDefault="00B63E0B" w:rsidP="00B63E0B">
      <w:pPr>
        <w:pStyle w:val="Heading5"/>
      </w:pPr>
      <w:bookmarkStart w:id="1927" w:name="Sit_Fontbregoua_strat_C49_C40_subs"/>
      <w:r>
        <w:t>Subsistence</w:t>
      </w:r>
    </w:p>
    <w:bookmarkEnd w:id="1927"/>
    <w:p w14:paraId="66BA58E4" w14:textId="77777777" w:rsidR="00B63E0B" w:rsidRPr="0032190F" w:rsidRDefault="00B63E0B" w:rsidP="00242C0F">
      <w:pPr>
        <w:rPr>
          <w:lang w:val="fr-FR"/>
        </w:rPr>
      </w:pPr>
    </w:p>
    <w:p w14:paraId="15F11360" w14:textId="6B8CEB69" w:rsidR="007B3D0B" w:rsidRDefault="008E35D8" w:rsidP="00242C0F">
      <w:pPr>
        <w:rPr>
          <w:lang w:val="fr-FR"/>
        </w:rPr>
      </w:pPr>
      <w:r w:rsidRPr="0032190F">
        <w:rPr>
          <w:lang w:val="fr-FR"/>
        </w:rPr>
        <w:t>Entre 5300 et 5200</w:t>
      </w:r>
      <w:r w:rsidR="00C274AB" w:rsidRPr="0032190F">
        <w:rPr>
          <w:lang w:val="fr-FR"/>
        </w:rPr>
        <w:t xml:space="preserve">, au </w:t>
      </w:r>
      <w:hyperlink r:id="rId4423" w:anchor="Cul_Cardial_Midi_France_recent_subs" w:history="1">
        <w:r w:rsidR="00B63E0B" w:rsidRPr="00B63E0B">
          <w:rPr>
            <w:rStyle w:val="Hyperlink"/>
            <w:lang w:val="fr-FR"/>
          </w:rPr>
          <w:t>C. récent</w:t>
        </w:r>
      </w:hyperlink>
      <w:r w:rsidRPr="0032190F">
        <w:rPr>
          <w:lang w:val="fr-FR"/>
        </w:rPr>
        <w:t>, les restes fauniques montrent une recrudescence des apports de la chasse avec de</w:t>
      </w:r>
      <w:r w:rsidR="00C274AB" w:rsidRPr="0032190F">
        <w:rPr>
          <w:lang w:val="fr-FR"/>
        </w:rPr>
        <w:t xml:space="preserve">s concentrations d’os de suidés. </w:t>
      </w:r>
      <w:r w:rsidR="007B3D0B" w:rsidRPr="0032190F">
        <w:rPr>
          <w:lang w:val="fr-FR"/>
        </w:rPr>
        <w:t>(BIB 1073 p. 54)</w:t>
      </w:r>
      <w:r w:rsidR="007B3D0B">
        <w:rPr>
          <w:lang w:val="fr-FR"/>
        </w:rPr>
        <w:t xml:space="preserve"> L</w:t>
      </w:r>
      <w:r w:rsidR="007B3D0B" w:rsidRPr="0032190F">
        <w:rPr>
          <w:lang w:val="fr-FR"/>
        </w:rPr>
        <w:t>es niveaux recèlent de nombreux restes de faune avec une prédominance des espèces sauvages, notamment cerf et sanglier indiquant une halte de chasse</w:t>
      </w:r>
      <w:r w:rsidR="007B3D0B">
        <w:rPr>
          <w:lang w:val="fr-FR"/>
        </w:rPr>
        <w:t xml:space="preserve"> </w:t>
      </w:r>
      <w:r w:rsidR="007B3D0B" w:rsidRPr="0032190F">
        <w:rPr>
          <w:lang w:val="fr-FR"/>
        </w:rPr>
        <w:t>(B</w:t>
      </w:r>
      <w:r w:rsidR="00BA05F4">
        <w:rPr>
          <w:lang w:val="fr-FR"/>
        </w:rPr>
        <w:t xml:space="preserve">IB 125 p. 113 et BIB 127 p.59): </w:t>
      </w:r>
      <w:r w:rsidR="00BA05F4" w:rsidRPr="00BA05F4">
        <w:rPr>
          <w:lang w:val="fr-FR"/>
        </w:rPr>
        <w:t>rejets de boucherie liés à des chasses ciblées au cerf ou au sanglier (BIB 1073 p. 54 (BIB 1090))</w:t>
      </w:r>
    </w:p>
    <w:p w14:paraId="5C80F69B" w14:textId="77777777" w:rsidR="007B3D0B" w:rsidRDefault="007B3D0B" w:rsidP="007B3D0B">
      <w:pPr>
        <w:pStyle w:val="Heading5"/>
      </w:pPr>
      <w:r>
        <w:t>Cannibalisme</w:t>
      </w:r>
    </w:p>
    <w:p w14:paraId="5A818301" w14:textId="77777777" w:rsidR="00E55110" w:rsidRPr="0032190F" w:rsidRDefault="00E55110" w:rsidP="00242C0F">
      <w:pPr>
        <w:rPr>
          <w:lang w:val="fr-FR"/>
        </w:rPr>
      </w:pPr>
    </w:p>
    <w:p w14:paraId="358BB061" w14:textId="77777777" w:rsidR="00E55110" w:rsidRPr="0032190F" w:rsidRDefault="00E55110" w:rsidP="00242C0F">
      <w:pPr>
        <w:jc w:val="both"/>
        <w:rPr>
          <w:lang w:val="fr-FR"/>
        </w:rPr>
      </w:pPr>
      <w:r w:rsidRPr="0032190F">
        <w:rPr>
          <w:lang w:val="fr-FR"/>
        </w:rPr>
        <w:t>Les fouilles de Fontbrégoua ont apporté des informations très spectaculaires sur la pratique du cannibalisme à la fin du Néolith</w:t>
      </w:r>
      <w:r w:rsidR="00C274AB" w:rsidRPr="0032190F">
        <w:rPr>
          <w:lang w:val="fr-FR"/>
        </w:rPr>
        <w:t>ique ancien et sans doute au co</w:t>
      </w:r>
      <w:r w:rsidRPr="0032190F">
        <w:rPr>
          <w:lang w:val="fr-FR"/>
        </w:rPr>
        <w:t>u</w:t>
      </w:r>
      <w:r w:rsidR="00C274AB" w:rsidRPr="0032190F">
        <w:rPr>
          <w:lang w:val="fr-FR"/>
        </w:rPr>
        <w:t>r</w:t>
      </w:r>
      <w:r w:rsidRPr="0032190F">
        <w:rPr>
          <w:lang w:val="fr-FR"/>
        </w:rPr>
        <w:t>s des toutes premières étapes du Néolithique moyen (</w:t>
      </w:r>
      <w:r w:rsidR="0070027E" w:rsidRPr="0032190F">
        <w:rPr>
          <w:lang w:val="fr-FR"/>
        </w:rPr>
        <w:t>BIB</w:t>
      </w:r>
      <w:r w:rsidRPr="0032190F">
        <w:rPr>
          <w:lang w:val="fr-FR"/>
        </w:rPr>
        <w:t xml:space="preserve"> 126 p. 44)</w:t>
      </w:r>
      <w:r w:rsidR="007B3D0B">
        <w:rPr>
          <w:lang w:val="fr-FR"/>
        </w:rPr>
        <w:t xml:space="preserve"> </w:t>
      </w:r>
      <w:r w:rsidR="007B3D0B" w:rsidRPr="0032190F">
        <w:rPr>
          <w:lang w:val="fr-FR"/>
        </w:rPr>
        <w:t>Des restes humains appartenant à moins de d’une douzaine d’individus dont certains</w:t>
      </w:r>
      <w:r w:rsidR="007B3D0B">
        <w:rPr>
          <w:lang w:val="fr-FR"/>
        </w:rPr>
        <w:t xml:space="preserve"> </w:t>
      </w:r>
      <w:r w:rsidR="007B3D0B" w:rsidRPr="0032190F">
        <w:rPr>
          <w:lang w:val="fr-FR"/>
        </w:rPr>
        <w:t>mêlés à de la faune et portant des stigmates d’un travail de boucherie (BIB 125 p. 113 et BIB 127 p.59)</w:t>
      </w:r>
    </w:p>
    <w:p w14:paraId="4AFA4C1C" w14:textId="77777777" w:rsidR="00E55110" w:rsidRPr="0032190F" w:rsidRDefault="00E55110" w:rsidP="00242C0F">
      <w:pPr>
        <w:rPr>
          <w:lang w:val="fr-FR"/>
        </w:rPr>
      </w:pPr>
    </w:p>
    <w:p w14:paraId="7F46A3F6" w14:textId="77777777" w:rsidR="00E55110" w:rsidRPr="0032190F" w:rsidRDefault="00E55110" w:rsidP="00242C0F">
      <w:pPr>
        <w:rPr>
          <w:lang w:val="fr-FR"/>
        </w:rPr>
      </w:pPr>
      <w:r w:rsidRPr="0032190F">
        <w:rPr>
          <w:lang w:val="fr-FR"/>
        </w:rPr>
        <w:t>Fin du V</w:t>
      </w:r>
      <w:r w:rsidRPr="0032190F">
        <w:rPr>
          <w:vertAlign w:val="superscript"/>
          <w:lang w:val="fr-FR"/>
        </w:rPr>
        <w:t>e</w:t>
      </w:r>
      <w:r w:rsidRPr="0032190F">
        <w:rPr>
          <w:lang w:val="fr-FR"/>
        </w:rPr>
        <w:t xml:space="preserve"> influence sur Fontbrégoua du Languedoc (jarres ou marmites à décors de sillon…) (</w:t>
      </w:r>
      <w:r w:rsidR="0070027E" w:rsidRPr="0032190F">
        <w:rPr>
          <w:lang w:val="fr-FR"/>
        </w:rPr>
        <w:t>BIB</w:t>
      </w:r>
      <w:r w:rsidRPr="0032190F">
        <w:rPr>
          <w:lang w:val="fr-FR"/>
        </w:rPr>
        <w:t xml:space="preserve"> 126)</w:t>
      </w:r>
    </w:p>
    <w:p w14:paraId="540D13BF" w14:textId="77777777" w:rsidR="00CB73BB" w:rsidRDefault="00CB73BB" w:rsidP="00242C0F">
      <w:pPr>
        <w:rPr>
          <w:lang w:val="fr-FR"/>
        </w:rPr>
      </w:pPr>
    </w:p>
    <w:p w14:paraId="14BB5823" w14:textId="77777777" w:rsidR="003A3392" w:rsidRPr="00F64A9D" w:rsidRDefault="003A3392" w:rsidP="004D6E8E">
      <w:pPr>
        <w:pStyle w:val="Heading4"/>
      </w:pPr>
      <w:r w:rsidRPr="00F64A9D">
        <w:t>C39-C30</w:t>
      </w:r>
    </w:p>
    <w:p w14:paraId="7230F0B5" w14:textId="77777777" w:rsidR="003A3392" w:rsidRDefault="003A3392" w:rsidP="00242C0F">
      <w:pPr>
        <w:rPr>
          <w:lang w:val="fr-FR"/>
        </w:rPr>
      </w:pPr>
    </w:p>
    <w:p w14:paraId="5A8F4038" w14:textId="56AF9F65" w:rsidR="003A3392" w:rsidRPr="0032190F" w:rsidRDefault="003A3392" w:rsidP="003A3392">
      <w:pPr>
        <w:jc w:val="both"/>
        <w:rPr>
          <w:lang w:val="fr-FR"/>
        </w:rPr>
      </w:pPr>
      <w:r w:rsidRPr="0032190F">
        <w:rPr>
          <w:lang w:val="fr-FR"/>
        </w:rPr>
        <w:t xml:space="preserve">9 niveaux du </w:t>
      </w:r>
      <w:hyperlink r:id="rId4424" w:anchor="Cul_Chasseen" w:history="1">
        <w:r w:rsidRPr="0032190F">
          <w:rPr>
            <w:rStyle w:val="Hyperlink"/>
            <w:lang w:val="fr-FR"/>
          </w:rPr>
          <w:t>pré-Chasséen</w:t>
        </w:r>
      </w:hyperlink>
      <w:r w:rsidRPr="0032190F">
        <w:rPr>
          <w:lang w:val="fr-FR"/>
        </w:rPr>
        <w:t xml:space="preserve"> (C39 à C30) ont été reconnus. Parmi les structures une fosse-silo présente la particularité d’avoir été enduite d’un revêtement de chaux posé sur une armature de branches entrelacées (BIB 127 p.59)</w:t>
      </w:r>
    </w:p>
    <w:p w14:paraId="449F96E9" w14:textId="77777777" w:rsidR="003A3392" w:rsidRDefault="003A3392" w:rsidP="00242C0F">
      <w:pPr>
        <w:rPr>
          <w:lang w:val="fr-FR"/>
        </w:rPr>
      </w:pPr>
    </w:p>
    <w:p w14:paraId="396D3812" w14:textId="77777777" w:rsidR="003A3392" w:rsidRPr="00F64A9D" w:rsidRDefault="003A3392" w:rsidP="004D6E8E">
      <w:pPr>
        <w:pStyle w:val="Heading4"/>
      </w:pPr>
      <w:r w:rsidRPr="00F64A9D">
        <w:t>C27-C8</w:t>
      </w:r>
    </w:p>
    <w:p w14:paraId="2E0CD2B2" w14:textId="77777777" w:rsidR="003A3392" w:rsidRDefault="003A3392" w:rsidP="003A3392">
      <w:pPr>
        <w:rPr>
          <w:lang w:val="fr-FR"/>
        </w:rPr>
      </w:pPr>
    </w:p>
    <w:p w14:paraId="3CFBCD6E" w14:textId="77777777" w:rsidR="003A3392" w:rsidRPr="0032190F" w:rsidRDefault="003A3392" w:rsidP="003A3392">
      <w:pPr>
        <w:jc w:val="both"/>
        <w:rPr>
          <w:lang w:val="fr-FR"/>
        </w:rPr>
      </w:pPr>
      <w:r>
        <w:rPr>
          <w:lang w:val="fr-FR"/>
        </w:rPr>
        <w:t>L</w:t>
      </w:r>
      <w:r w:rsidRPr="0032190F">
        <w:rPr>
          <w:lang w:val="fr-FR"/>
        </w:rPr>
        <w:t xml:space="preserve">es niveaux chasséens (C27 à C8) sont caractérisés par des grosses accumulations limoneuses ou cendreuses contenant de très nombreuses dents de lait de jeunes ovicapridés. L’analyse sédimentologique montre qu’alors la grotte servait de bergerie. Un mur de </w:t>
      </w:r>
      <w:smartTag w:uri="urn:schemas-microsoft-com:office:smarttags" w:element="metricconverter">
        <w:smartTagPr>
          <w:attr w:name="ProductID" w:val="8 m"/>
        </w:smartTagPr>
        <w:r w:rsidRPr="0032190F">
          <w:rPr>
            <w:lang w:val="fr-FR"/>
          </w:rPr>
          <w:t>8 m</w:t>
        </w:r>
      </w:smartTag>
      <w:r w:rsidRPr="0032190F">
        <w:rPr>
          <w:lang w:val="fr-FR"/>
        </w:rPr>
        <w:t xml:space="preserve"> de long construit en gros moellons de dolomie dès le début de cette période a probablement servi à délimiter l’aire reservée aux troupeaux. (BIB 127 p.59)</w:t>
      </w:r>
    </w:p>
    <w:p w14:paraId="2304DBD7" w14:textId="2C9AD0DC" w:rsidR="00CB73BB" w:rsidRPr="0032190F" w:rsidRDefault="00000000" w:rsidP="00242C0F">
      <w:pPr>
        <w:rPr>
          <w:lang w:val="fr-FR"/>
        </w:rPr>
      </w:pPr>
      <w:hyperlink r:id="rId4425" w:anchor="Cul_Art_TAC_T_g_soleil" w:history="1">
        <w:r w:rsidR="00CB73BB" w:rsidRPr="0032190F">
          <w:rPr>
            <w:rStyle w:val="Hyperlink"/>
            <w:lang w:val="fr-FR"/>
          </w:rPr>
          <w:t>soleil</w:t>
        </w:r>
      </w:hyperlink>
      <w:r w:rsidR="00CB73BB" w:rsidRPr="0032190F">
        <w:rPr>
          <w:lang w:val="fr-FR"/>
        </w:rPr>
        <w:t xml:space="preserve"> gravé sur céramique </w:t>
      </w:r>
      <w:hyperlink r:id="rId4426" w:anchor="Cul_Chasseen" w:history="1">
        <w:r w:rsidR="00CB73BB" w:rsidRPr="0032190F">
          <w:rPr>
            <w:rStyle w:val="Hyperlink"/>
            <w:lang w:val="fr-FR"/>
          </w:rPr>
          <w:t>chasséenne</w:t>
        </w:r>
      </w:hyperlink>
      <w:r w:rsidR="00CB73BB" w:rsidRPr="0032190F">
        <w:rPr>
          <w:lang w:val="fr-FR"/>
        </w:rPr>
        <w:t xml:space="preserve"> (</w:t>
      </w:r>
      <w:r w:rsidR="00676809" w:rsidRPr="0032190F">
        <w:rPr>
          <w:lang w:val="fr-FR"/>
        </w:rPr>
        <w:t>BIB 1420</w:t>
      </w:r>
      <w:r w:rsidR="00CB73BB" w:rsidRPr="0032190F">
        <w:rPr>
          <w:lang w:val="fr-FR"/>
        </w:rPr>
        <w:t>)</w:t>
      </w:r>
    </w:p>
    <w:p w14:paraId="0C7289A5" w14:textId="77777777" w:rsidR="00517477" w:rsidRPr="0032190F" w:rsidRDefault="00517477" w:rsidP="00242C0F">
      <w:pPr>
        <w:rPr>
          <w:lang w:val="fr-FR"/>
        </w:rPr>
      </w:pPr>
    </w:p>
    <w:p w14:paraId="21173DCF" w14:textId="77777777" w:rsidR="00393347" w:rsidRPr="0032190F" w:rsidRDefault="0077212E" w:rsidP="00426FF9">
      <w:pPr>
        <w:pStyle w:val="Heading1"/>
      </w:pPr>
      <w:bookmarkStart w:id="1928" w:name="Sit_Vieux_Mounoi"/>
      <w:r>
        <w:t>VIEUX MOUNOÏ</w:t>
      </w:r>
    </w:p>
    <w:bookmarkEnd w:id="1928"/>
    <w:p w14:paraId="13AAF0E3" w14:textId="77777777" w:rsidR="00EC57B9" w:rsidRPr="00A2528F" w:rsidRDefault="0077212E" w:rsidP="00242C0F">
      <w:pPr>
        <w:tabs>
          <w:tab w:val="left" w:pos="1050"/>
        </w:tabs>
        <w:rPr>
          <w:sz w:val="20"/>
          <w:lang w:val="fr-FR"/>
        </w:rPr>
      </w:pPr>
      <w:r w:rsidRPr="00A2528F">
        <w:rPr>
          <w:sz w:val="20"/>
          <w:lang w:val="fr-FR"/>
        </w:rPr>
        <w:t xml:space="preserve">Aven du Vieux Mounoï, </w:t>
      </w:r>
      <w:r w:rsidR="00EC57B9" w:rsidRPr="00A2528F">
        <w:rPr>
          <w:sz w:val="20"/>
          <w:lang w:val="fr-FR"/>
        </w:rPr>
        <w:t>Grotte du Vieux Mounoï, Abri du Vieux Mounoï</w:t>
      </w:r>
    </w:p>
    <w:p w14:paraId="1FE80145" w14:textId="77777777" w:rsidR="00393347" w:rsidRPr="0032190F" w:rsidRDefault="00393347" w:rsidP="00242C0F">
      <w:pPr>
        <w:tabs>
          <w:tab w:val="left" w:pos="1050"/>
        </w:tabs>
        <w:rPr>
          <w:lang w:val="fr-FR"/>
        </w:rPr>
      </w:pPr>
      <w:r w:rsidRPr="0032190F">
        <w:rPr>
          <w:lang w:val="fr-FR"/>
        </w:rPr>
        <w:tab/>
      </w:r>
    </w:p>
    <w:p w14:paraId="22856E83" w14:textId="77777777" w:rsidR="0091479A" w:rsidRPr="0032190F" w:rsidRDefault="00393347" w:rsidP="00242C0F">
      <w:pPr>
        <w:tabs>
          <w:tab w:val="left" w:pos="1050"/>
        </w:tabs>
        <w:rPr>
          <w:lang w:val="fr-FR"/>
        </w:rPr>
      </w:pPr>
      <w:r w:rsidRPr="0032190F">
        <w:rPr>
          <w:lang w:val="fr-FR"/>
        </w:rPr>
        <w:t xml:space="preserve">Cet aven s’ouvre à </w:t>
      </w:r>
      <w:smartTag w:uri="urn:schemas-microsoft-com:office:smarttags" w:element="metricconverter">
        <w:smartTagPr>
          <w:attr w:name="ProductID" w:val="420 m"/>
        </w:smartTagPr>
        <w:r w:rsidRPr="0032190F">
          <w:rPr>
            <w:lang w:val="fr-FR"/>
          </w:rPr>
          <w:t>420 m</w:t>
        </w:r>
      </w:smartTag>
      <w:r w:rsidR="00FD506F">
        <w:rPr>
          <w:lang w:val="fr-FR"/>
        </w:rPr>
        <w:t xml:space="preserve"> d’altitude sur le vers</w:t>
      </w:r>
      <w:r w:rsidRPr="0032190F">
        <w:rPr>
          <w:lang w:val="fr-FR"/>
        </w:rPr>
        <w:t>a</w:t>
      </w:r>
      <w:r w:rsidR="00FD506F">
        <w:rPr>
          <w:lang w:val="fr-FR"/>
        </w:rPr>
        <w:t>n</w:t>
      </w:r>
      <w:r w:rsidRPr="0032190F">
        <w:rPr>
          <w:lang w:val="fr-FR"/>
        </w:rPr>
        <w:t xml:space="preserve">t sud du massif de la Sainte Baume à quelques </w:t>
      </w:r>
      <w:smartTag w:uri="urn:schemas-microsoft-com:office:smarttags" w:element="metricconverter">
        <w:smartTagPr>
          <w:attr w:name="ProductID" w:val="20 km"/>
        </w:smartTagPr>
        <w:r w:rsidRPr="0032190F">
          <w:rPr>
            <w:lang w:val="fr-FR"/>
          </w:rPr>
          <w:t>20 km</w:t>
        </w:r>
      </w:smartTag>
      <w:r w:rsidRPr="0032190F">
        <w:rPr>
          <w:lang w:val="fr-FR"/>
        </w:rPr>
        <w:t xml:space="preserve"> de la mer. </w:t>
      </w:r>
    </w:p>
    <w:p w14:paraId="73ED6523" w14:textId="53E588F3" w:rsidR="00393347" w:rsidRDefault="00393347" w:rsidP="00242C0F">
      <w:pPr>
        <w:tabs>
          <w:tab w:val="left" w:pos="1050"/>
        </w:tabs>
        <w:rPr>
          <w:lang w:val="fr-FR"/>
        </w:rPr>
      </w:pPr>
      <w:r w:rsidRPr="0032190F">
        <w:rPr>
          <w:lang w:val="fr-FR"/>
        </w:rPr>
        <w:lastRenderedPageBreak/>
        <w:t xml:space="preserve">Le diagramme anthracologique montre la présence du </w:t>
      </w:r>
      <w:hyperlink r:id="rId4427" w:anchor="Eco_Pinus_Alep" w:history="1">
        <w:r w:rsidR="00E326B9" w:rsidRPr="0040200D">
          <w:rPr>
            <w:rStyle w:val="Hyperlink"/>
            <w:lang w:val="fr-FR"/>
          </w:rPr>
          <w:t>pin d’Alep</w:t>
        </w:r>
      </w:hyperlink>
      <w:r w:rsidR="00E326B9" w:rsidRPr="0032190F">
        <w:rPr>
          <w:lang w:val="fr-FR"/>
        </w:rPr>
        <w:t xml:space="preserve"> </w:t>
      </w:r>
      <w:r w:rsidRPr="0032190F">
        <w:rPr>
          <w:lang w:val="fr-FR"/>
        </w:rPr>
        <w:t xml:space="preserve">dès le </w:t>
      </w:r>
      <w:hyperlink r:id="rId4428" w:anchor="Cul_Neo_Ancien" w:history="1">
        <w:r w:rsidRPr="0032190F">
          <w:rPr>
            <w:rStyle w:val="Hyperlink"/>
            <w:lang w:val="fr-FR"/>
          </w:rPr>
          <w:t>N</w:t>
        </w:r>
        <w:r w:rsidR="00EC57B9">
          <w:rPr>
            <w:rStyle w:val="Hyperlink"/>
            <w:lang w:val="fr-FR"/>
          </w:rPr>
          <w:t>A</w:t>
        </w:r>
      </w:hyperlink>
      <w:r w:rsidRPr="0032190F">
        <w:rPr>
          <w:lang w:val="fr-FR"/>
        </w:rPr>
        <w:t xml:space="preserve"> et la récolte du chêne à feuillage caduc probablement pour le fourrage des bêtes (voir aussi </w:t>
      </w:r>
      <w:hyperlink r:id="rId4429" w:anchor="Sit_Fontbregoua" w:history="1">
        <w:r w:rsidRPr="0032190F">
          <w:rPr>
            <w:rStyle w:val="Hyperlink"/>
            <w:lang w:val="fr-FR"/>
          </w:rPr>
          <w:t>Fontbrégoua</w:t>
        </w:r>
      </w:hyperlink>
      <w:r w:rsidRPr="0032190F">
        <w:rPr>
          <w:lang w:val="fr-FR"/>
        </w:rPr>
        <w:t xml:space="preserve">) (BIB 241 p. 407,408) </w:t>
      </w:r>
    </w:p>
    <w:p w14:paraId="754DEFD7" w14:textId="4A297C47" w:rsidR="001331C8" w:rsidRPr="001331C8" w:rsidRDefault="00000000" w:rsidP="001331C8">
      <w:hyperlink r:id="rId4430" w:anchor="Cul_Cardial_Zonation_Horiz" w:history="1">
        <w:r w:rsidR="001331C8" w:rsidRPr="001331C8">
          <w:rPr>
            <w:rStyle w:val="Hyperlink"/>
          </w:rPr>
          <w:t>C. ZH</w:t>
        </w:r>
      </w:hyperlink>
      <w:r w:rsidR="001331C8" w:rsidRPr="001331C8">
        <w:t xml:space="preserve"> (Binder com. pers.)</w:t>
      </w:r>
    </w:p>
    <w:p w14:paraId="49F6FC52" w14:textId="77777777" w:rsidR="001331C8" w:rsidRPr="001331C8" w:rsidRDefault="001331C8" w:rsidP="00242C0F">
      <w:pPr>
        <w:tabs>
          <w:tab w:val="left" w:pos="1050"/>
        </w:tabs>
      </w:pPr>
    </w:p>
    <w:p w14:paraId="233AC150" w14:textId="77777777" w:rsidR="00393347" w:rsidRPr="001331C8" w:rsidRDefault="00393347" w:rsidP="00242C0F">
      <w:pPr>
        <w:tabs>
          <w:tab w:val="left" w:pos="1050"/>
        </w:tabs>
      </w:pPr>
    </w:p>
    <w:p w14:paraId="2016E6A4" w14:textId="77777777" w:rsidR="00F804DB" w:rsidRPr="0032190F" w:rsidRDefault="00F804DB" w:rsidP="00426FF9">
      <w:pPr>
        <w:pStyle w:val="Heading1"/>
      </w:pPr>
      <w:bookmarkStart w:id="1929" w:name="Sit_Lombard"/>
      <w:r w:rsidRPr="0032190F">
        <w:t>LOMBARD</w:t>
      </w:r>
    </w:p>
    <w:bookmarkEnd w:id="1929"/>
    <w:p w14:paraId="299AED7B" w14:textId="77777777" w:rsidR="00517477" w:rsidRPr="00A2528F" w:rsidRDefault="00B63E0B" w:rsidP="00242C0F">
      <w:pPr>
        <w:rPr>
          <w:sz w:val="20"/>
          <w:lang w:val="fr-FR"/>
        </w:rPr>
      </w:pPr>
      <w:r w:rsidRPr="00A2528F">
        <w:rPr>
          <w:sz w:val="20"/>
          <w:lang w:val="fr-FR"/>
        </w:rPr>
        <w:t>grotte Lombard</w:t>
      </w:r>
    </w:p>
    <w:p w14:paraId="37956199" w14:textId="77777777" w:rsidR="00B63E0B" w:rsidRPr="0032190F" w:rsidRDefault="00B63E0B" w:rsidP="00242C0F">
      <w:pPr>
        <w:rPr>
          <w:lang w:val="fr-FR"/>
        </w:rPr>
      </w:pPr>
    </w:p>
    <w:p w14:paraId="78CE0338" w14:textId="29095934" w:rsidR="006E1731" w:rsidRDefault="00F41947" w:rsidP="00BE6107">
      <w:pPr>
        <w:jc w:val="both"/>
        <w:rPr>
          <w:lang w:val="fr-FR"/>
        </w:rPr>
      </w:pPr>
      <w:r w:rsidRPr="0032190F">
        <w:rPr>
          <w:lang w:val="fr-FR"/>
        </w:rPr>
        <w:t>Site de l’arrière-pays niçois</w:t>
      </w:r>
      <w:r w:rsidR="00172F7A" w:rsidRPr="0032190F">
        <w:rPr>
          <w:lang w:val="fr-FR"/>
        </w:rPr>
        <w:t xml:space="preserve"> (</w:t>
      </w:r>
      <w:hyperlink r:id="rId4431" w:anchor="Sit_Saint_Vallier_Thiey" w:history="1">
        <w:r w:rsidR="00B91868" w:rsidRPr="0032190F">
          <w:rPr>
            <w:rStyle w:val="Hyperlink"/>
            <w:lang w:val="fr-FR"/>
          </w:rPr>
          <w:t>Saint-Vallier-de-</w:t>
        </w:r>
        <w:r w:rsidR="006E1731" w:rsidRPr="0032190F">
          <w:rPr>
            <w:rStyle w:val="Hyperlink"/>
            <w:lang w:val="fr-FR"/>
          </w:rPr>
          <w:t>Thiey</w:t>
        </w:r>
      </w:hyperlink>
      <w:r w:rsidR="00BE6107">
        <w:rPr>
          <w:lang w:val="fr-FR"/>
        </w:rPr>
        <w:t xml:space="preserve">, Var). </w:t>
      </w:r>
      <w:r w:rsidR="006E1731" w:rsidRPr="0032190F">
        <w:rPr>
          <w:lang w:val="fr-FR"/>
        </w:rPr>
        <w:t>A la grotte Lombard, les résultats anthracologiques ne montrent pas  d’indices d’une quelconque anthropisation du milieu et pose la question de savoir si nous sommes en présence d’une halte de chasse Néolithique ou d’une occupation Mésolithique en voie de Néolithisation (BIB 241 p. 406)</w:t>
      </w:r>
      <w:r w:rsidR="00BE6107">
        <w:rPr>
          <w:lang w:val="fr-FR"/>
        </w:rPr>
        <w:t xml:space="preserve"> Cardial récent, site d'estive, halte de chasse (BIB 2928) </w:t>
      </w:r>
      <w:r w:rsidR="00BE6107" w:rsidRPr="00BE6107">
        <w:rPr>
          <w:lang w:val="fr-FR"/>
        </w:rPr>
        <w:t>site de chasse saisonnière (Binder et al. 1991) mais aussi par sa faune domestique qui, tout en étant très faible en quantité, reste représentative de la</w:t>
      </w:r>
      <w:r w:rsidR="00BE6107">
        <w:rPr>
          <w:lang w:val="fr-FR"/>
        </w:rPr>
        <w:t xml:space="preserve"> période (BIB 2928)</w:t>
      </w:r>
    </w:p>
    <w:p w14:paraId="125E76FB" w14:textId="77777777" w:rsidR="00196EAB" w:rsidRDefault="00196EAB" w:rsidP="00BE6107">
      <w:pPr>
        <w:jc w:val="both"/>
        <w:rPr>
          <w:lang w:val="fr-FR"/>
        </w:rPr>
      </w:pPr>
      <w:r>
        <w:rPr>
          <w:lang w:val="fr-FR"/>
        </w:rPr>
        <w:t>Pour Binder (2010), l</w:t>
      </w:r>
      <w:r w:rsidRPr="00196EAB">
        <w:rPr>
          <w:lang w:val="fr-FR"/>
        </w:rPr>
        <w:t>’usage le plus ancien de la cavité, ca. 5230 cal. BC, correspondrait à une halte de chasse au cerf appartenant au Cardial classique, tandis que le plus récent, ca. 5125 cal. BC, pourrait être assimilé à un épisode pastoral appartenant à la fin du cycle cardial.</w:t>
      </w:r>
      <w:r>
        <w:rPr>
          <w:lang w:val="fr-FR"/>
        </w:rPr>
        <w:t>(BIB 2935)</w:t>
      </w:r>
    </w:p>
    <w:p w14:paraId="4D072392" w14:textId="0AC40425" w:rsidR="00196EAB" w:rsidRDefault="00196EAB" w:rsidP="00BE6107">
      <w:pPr>
        <w:jc w:val="both"/>
        <w:rPr>
          <w:lang w:val="fr-FR"/>
        </w:rPr>
      </w:pPr>
      <w:r>
        <w:rPr>
          <w:lang w:val="fr-FR"/>
        </w:rPr>
        <w:br/>
        <w:t xml:space="preserve">En partie contemporaine de </w:t>
      </w:r>
      <w:hyperlink r:id="rId4432" w:anchor="Sit_Pendimoun_p_ICC_Pendimoun3" w:history="1">
        <w:r w:rsidRPr="00196EAB">
          <w:rPr>
            <w:rStyle w:val="Hyperlink"/>
            <w:lang w:val="fr-FR"/>
          </w:rPr>
          <w:t>Pendimoun 3</w:t>
        </w:r>
      </w:hyperlink>
      <w:r>
        <w:rPr>
          <w:lang w:val="fr-FR"/>
        </w:rPr>
        <w:t xml:space="preserve"> (BIB 2935)</w:t>
      </w:r>
    </w:p>
    <w:p w14:paraId="25EC6E35" w14:textId="77777777" w:rsidR="00BE6107" w:rsidRDefault="00BE6107" w:rsidP="00242C0F">
      <w:pPr>
        <w:rPr>
          <w:lang w:val="fr-FR"/>
        </w:rPr>
      </w:pPr>
    </w:p>
    <w:p w14:paraId="7A4CBCBE" w14:textId="1979C36B" w:rsidR="00BE6107" w:rsidRDefault="00A2528F" w:rsidP="00BE6107">
      <w:pPr>
        <w:pStyle w:val="Heading2"/>
      </w:pPr>
      <w:r>
        <w:t>s</w:t>
      </w:r>
      <w:r w:rsidR="00BE6107">
        <w:t>tratigraphie</w:t>
      </w:r>
    </w:p>
    <w:p w14:paraId="6CF1CEE4" w14:textId="77777777" w:rsidR="00BE6107" w:rsidRDefault="00BE6107"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16"/>
        <w:gridCol w:w="703"/>
        <w:gridCol w:w="2249"/>
      </w:tblGrid>
      <w:tr w:rsidR="00BE6107" w14:paraId="51A3998A" w14:textId="77777777" w:rsidTr="00C35EA7">
        <w:trPr>
          <w:jc w:val="center"/>
        </w:trPr>
        <w:tc>
          <w:tcPr>
            <w:tcW w:w="1016" w:type="dxa"/>
            <w:vAlign w:val="center"/>
          </w:tcPr>
          <w:p w14:paraId="139AE310" w14:textId="77777777" w:rsidR="00BE6107" w:rsidRPr="00C35EA7" w:rsidRDefault="00BE6107" w:rsidP="00C35EA7">
            <w:pPr>
              <w:jc w:val="center"/>
              <w:rPr>
                <w:lang w:val="fr-FR"/>
              </w:rPr>
            </w:pPr>
            <w:r w:rsidRPr="00C35EA7">
              <w:rPr>
                <w:lang w:val="fr-FR"/>
              </w:rPr>
              <w:t>couche</w:t>
            </w:r>
          </w:p>
        </w:tc>
        <w:tc>
          <w:tcPr>
            <w:tcW w:w="703" w:type="dxa"/>
            <w:vAlign w:val="center"/>
          </w:tcPr>
          <w:p w14:paraId="38059562" w14:textId="77777777" w:rsidR="00BE6107" w:rsidRPr="00C35EA7" w:rsidRDefault="00BE6107" w:rsidP="00C35EA7">
            <w:pPr>
              <w:jc w:val="center"/>
              <w:rPr>
                <w:lang w:val="fr-FR"/>
              </w:rPr>
            </w:pPr>
            <w:r w:rsidRPr="00C35EA7">
              <w:rPr>
                <w:lang w:val="fr-FR"/>
              </w:rPr>
              <w:t>niv.</w:t>
            </w:r>
          </w:p>
        </w:tc>
        <w:tc>
          <w:tcPr>
            <w:tcW w:w="2249" w:type="dxa"/>
          </w:tcPr>
          <w:p w14:paraId="4940AFC3" w14:textId="77777777" w:rsidR="00BE6107" w:rsidRPr="00C35EA7" w:rsidRDefault="00BE6107" w:rsidP="00242C0F">
            <w:pPr>
              <w:rPr>
                <w:lang w:val="fr-FR"/>
              </w:rPr>
            </w:pPr>
            <w:r w:rsidRPr="00C35EA7">
              <w:rPr>
                <w:lang w:val="fr-FR"/>
              </w:rPr>
              <w:t>périodes</w:t>
            </w:r>
          </w:p>
        </w:tc>
      </w:tr>
      <w:tr w:rsidR="00BE6107" w14:paraId="498F4A20" w14:textId="77777777" w:rsidTr="00C35EA7">
        <w:trPr>
          <w:jc w:val="center"/>
        </w:trPr>
        <w:tc>
          <w:tcPr>
            <w:tcW w:w="1016" w:type="dxa"/>
            <w:vMerge w:val="restart"/>
            <w:vAlign w:val="center"/>
          </w:tcPr>
          <w:p w14:paraId="0C462AD6" w14:textId="77777777" w:rsidR="00BE6107" w:rsidRPr="00C35EA7" w:rsidRDefault="00BE6107" w:rsidP="00C35EA7">
            <w:pPr>
              <w:jc w:val="center"/>
              <w:rPr>
                <w:lang w:val="fr-FR"/>
              </w:rPr>
            </w:pPr>
            <w:r w:rsidRPr="00C35EA7">
              <w:rPr>
                <w:lang w:val="fr-FR"/>
              </w:rPr>
              <w:t>2</w:t>
            </w:r>
          </w:p>
        </w:tc>
        <w:tc>
          <w:tcPr>
            <w:tcW w:w="703" w:type="dxa"/>
            <w:vAlign w:val="center"/>
          </w:tcPr>
          <w:p w14:paraId="7AE61633" w14:textId="77777777" w:rsidR="00BE6107" w:rsidRPr="00C35EA7" w:rsidRDefault="00BE6107" w:rsidP="00C35EA7">
            <w:pPr>
              <w:jc w:val="center"/>
              <w:rPr>
                <w:lang w:val="fr-FR"/>
              </w:rPr>
            </w:pPr>
            <w:r w:rsidRPr="00C35EA7">
              <w:rPr>
                <w:lang w:val="fr-FR"/>
              </w:rPr>
              <w:t>3</w:t>
            </w:r>
          </w:p>
        </w:tc>
        <w:tc>
          <w:tcPr>
            <w:tcW w:w="2249" w:type="dxa"/>
            <w:vMerge w:val="restart"/>
            <w:vAlign w:val="center"/>
          </w:tcPr>
          <w:p w14:paraId="67EEA726" w14:textId="15384B1F" w:rsidR="00BE6107" w:rsidRPr="00C35EA7" w:rsidRDefault="00000000" w:rsidP="00C35EA7">
            <w:pPr>
              <w:jc w:val="center"/>
              <w:rPr>
                <w:lang w:val="fr-FR"/>
              </w:rPr>
            </w:pPr>
            <w:hyperlink r:id="rId4433" w:anchor="Sit_Lombard_per_Cardial" w:history="1">
              <w:r w:rsidR="00BE6107" w:rsidRPr="00C35EA7">
                <w:rPr>
                  <w:rStyle w:val="Hyperlink"/>
                  <w:lang w:val="fr-FR"/>
                </w:rPr>
                <w:t>Cardial</w:t>
              </w:r>
            </w:hyperlink>
          </w:p>
        </w:tc>
      </w:tr>
      <w:tr w:rsidR="00BE6107" w14:paraId="27B70A58" w14:textId="77777777" w:rsidTr="00C35EA7">
        <w:trPr>
          <w:jc w:val="center"/>
        </w:trPr>
        <w:tc>
          <w:tcPr>
            <w:tcW w:w="1016" w:type="dxa"/>
            <w:vMerge/>
            <w:vAlign w:val="center"/>
          </w:tcPr>
          <w:p w14:paraId="191B87FE" w14:textId="77777777" w:rsidR="00BE6107" w:rsidRPr="00C35EA7" w:rsidRDefault="00BE6107" w:rsidP="00C35EA7">
            <w:pPr>
              <w:jc w:val="center"/>
              <w:rPr>
                <w:lang w:val="fr-FR"/>
              </w:rPr>
            </w:pPr>
          </w:p>
        </w:tc>
        <w:tc>
          <w:tcPr>
            <w:tcW w:w="703" w:type="dxa"/>
            <w:vAlign w:val="center"/>
          </w:tcPr>
          <w:p w14:paraId="503CD0FF" w14:textId="77777777" w:rsidR="00BE6107" w:rsidRPr="00C35EA7" w:rsidRDefault="00BE6107" w:rsidP="00C35EA7">
            <w:pPr>
              <w:jc w:val="center"/>
              <w:rPr>
                <w:lang w:val="fr-FR"/>
              </w:rPr>
            </w:pPr>
            <w:r w:rsidRPr="00C35EA7">
              <w:rPr>
                <w:lang w:val="fr-FR"/>
              </w:rPr>
              <w:t>2</w:t>
            </w:r>
          </w:p>
        </w:tc>
        <w:tc>
          <w:tcPr>
            <w:tcW w:w="2249" w:type="dxa"/>
            <w:vMerge/>
            <w:vAlign w:val="center"/>
          </w:tcPr>
          <w:p w14:paraId="482AA98B" w14:textId="77777777" w:rsidR="00BE6107" w:rsidRPr="00C35EA7" w:rsidRDefault="00BE6107" w:rsidP="00C35EA7">
            <w:pPr>
              <w:jc w:val="center"/>
              <w:rPr>
                <w:lang w:val="fr-FR"/>
              </w:rPr>
            </w:pPr>
          </w:p>
        </w:tc>
      </w:tr>
      <w:tr w:rsidR="00BE6107" w14:paraId="3FEDBDA1" w14:textId="77777777" w:rsidTr="00C35EA7">
        <w:trPr>
          <w:jc w:val="center"/>
        </w:trPr>
        <w:tc>
          <w:tcPr>
            <w:tcW w:w="1016" w:type="dxa"/>
            <w:vMerge/>
            <w:vAlign w:val="center"/>
          </w:tcPr>
          <w:p w14:paraId="3414AB6F" w14:textId="77777777" w:rsidR="00BE6107" w:rsidRPr="00C35EA7" w:rsidRDefault="00BE6107" w:rsidP="00C35EA7">
            <w:pPr>
              <w:jc w:val="center"/>
              <w:rPr>
                <w:lang w:val="fr-FR"/>
              </w:rPr>
            </w:pPr>
          </w:p>
        </w:tc>
        <w:tc>
          <w:tcPr>
            <w:tcW w:w="703" w:type="dxa"/>
            <w:vAlign w:val="center"/>
          </w:tcPr>
          <w:p w14:paraId="18019685" w14:textId="77777777" w:rsidR="00BE6107" w:rsidRPr="00C35EA7" w:rsidRDefault="00BE6107" w:rsidP="00C35EA7">
            <w:pPr>
              <w:jc w:val="center"/>
              <w:rPr>
                <w:lang w:val="fr-FR"/>
              </w:rPr>
            </w:pPr>
            <w:r w:rsidRPr="00C35EA7">
              <w:rPr>
                <w:lang w:val="fr-FR"/>
              </w:rPr>
              <w:t>1</w:t>
            </w:r>
          </w:p>
        </w:tc>
        <w:tc>
          <w:tcPr>
            <w:tcW w:w="2249" w:type="dxa"/>
            <w:vMerge/>
            <w:vAlign w:val="center"/>
          </w:tcPr>
          <w:p w14:paraId="0FF833F3" w14:textId="77777777" w:rsidR="00BE6107" w:rsidRPr="00C35EA7" w:rsidRDefault="00BE6107" w:rsidP="00C35EA7">
            <w:pPr>
              <w:jc w:val="center"/>
              <w:rPr>
                <w:lang w:val="fr-FR"/>
              </w:rPr>
            </w:pPr>
          </w:p>
        </w:tc>
      </w:tr>
      <w:tr w:rsidR="00BE6107" w14:paraId="5C933EB0" w14:textId="77777777" w:rsidTr="00C35EA7">
        <w:trPr>
          <w:jc w:val="center"/>
        </w:trPr>
        <w:tc>
          <w:tcPr>
            <w:tcW w:w="1719" w:type="dxa"/>
            <w:gridSpan w:val="2"/>
            <w:vAlign w:val="center"/>
          </w:tcPr>
          <w:p w14:paraId="1E90A6DA" w14:textId="77777777" w:rsidR="00BE6107" w:rsidRDefault="00BE6107" w:rsidP="00C35EA7">
            <w:pPr>
              <w:jc w:val="center"/>
            </w:pPr>
            <w:r w:rsidRPr="00C35EA7">
              <w:rPr>
                <w:lang w:val="fr-FR"/>
              </w:rPr>
              <w:t>1</w:t>
            </w:r>
          </w:p>
        </w:tc>
        <w:tc>
          <w:tcPr>
            <w:tcW w:w="2249" w:type="dxa"/>
            <w:vAlign w:val="center"/>
          </w:tcPr>
          <w:p w14:paraId="2E5DB91C" w14:textId="503F85A5" w:rsidR="00BE6107" w:rsidRPr="00C35EA7" w:rsidRDefault="00000000" w:rsidP="00C35EA7">
            <w:pPr>
              <w:jc w:val="center"/>
              <w:rPr>
                <w:lang w:val="fr-FR"/>
              </w:rPr>
            </w:pPr>
            <w:hyperlink r:id="rId4434" w:anchor="Cul_Mesolithique" w:history="1">
              <w:r w:rsidR="00BE6107" w:rsidRPr="00C35EA7">
                <w:rPr>
                  <w:rStyle w:val="Hyperlink"/>
                  <w:lang w:val="fr-FR"/>
                </w:rPr>
                <w:t>Mésolithique</w:t>
              </w:r>
            </w:hyperlink>
            <w:r w:rsidR="00BE6107" w:rsidRPr="00C35EA7">
              <w:rPr>
                <w:lang w:val="fr-FR"/>
              </w:rPr>
              <w:t xml:space="preserve"> récent</w:t>
            </w:r>
          </w:p>
        </w:tc>
      </w:tr>
    </w:tbl>
    <w:p w14:paraId="17D8C5C6" w14:textId="77777777" w:rsidR="00BE6107" w:rsidRDefault="00BE6107" w:rsidP="00242C0F">
      <w:pPr>
        <w:rPr>
          <w:lang w:val="fr-FR"/>
        </w:rPr>
      </w:pPr>
      <w:r w:rsidRPr="0032190F">
        <w:rPr>
          <w:lang w:val="fr-FR"/>
        </w:rPr>
        <w:t>(BIB 241 p. 405)</w:t>
      </w:r>
    </w:p>
    <w:p w14:paraId="7227FC9E" w14:textId="77777777" w:rsidR="00BE6107" w:rsidRDefault="00BE6107" w:rsidP="00242C0F">
      <w:pPr>
        <w:rPr>
          <w:lang w:val="fr-FR"/>
        </w:rPr>
      </w:pPr>
    </w:p>
    <w:p w14:paraId="03132261" w14:textId="77777777" w:rsidR="00CB023E" w:rsidRDefault="00CB023E" w:rsidP="00242C0F">
      <w:pPr>
        <w:rPr>
          <w:lang w:val="fr-FR"/>
        </w:rPr>
      </w:pPr>
    </w:p>
    <w:p w14:paraId="101A82C9" w14:textId="77777777" w:rsidR="00BA05F4" w:rsidRPr="007107DE" w:rsidRDefault="00DF5D47" w:rsidP="00BA05F4">
      <w:pPr>
        <w:pStyle w:val="Heading2"/>
        <w:rPr>
          <w:lang w:val="en-US"/>
        </w:rPr>
      </w:pPr>
      <w:bookmarkStart w:id="1930" w:name="Sit_Lombard_per_Cardial"/>
      <w:r w:rsidRPr="007107DE">
        <w:rPr>
          <w:lang w:val="en-US"/>
        </w:rPr>
        <w:t>Cardial</w:t>
      </w:r>
    </w:p>
    <w:bookmarkEnd w:id="1930"/>
    <w:p w14:paraId="64181E8E" w14:textId="77777777" w:rsidR="00BA05F4" w:rsidRPr="00DF5D47" w:rsidRDefault="00BA05F4" w:rsidP="00242C0F"/>
    <w:p w14:paraId="0C590DA6" w14:textId="14D6EB90" w:rsidR="00DF5D47" w:rsidRPr="00A66BF6" w:rsidRDefault="00000000" w:rsidP="00DF5D47">
      <w:pPr>
        <w:jc w:val="both"/>
      </w:pPr>
      <w:hyperlink r:id="rId4435" w:anchor="Cul_Cardial_Zonation_Horiz" w:history="1">
        <w:r w:rsidR="00DF5D47" w:rsidRPr="001631D1">
          <w:rPr>
            <w:rStyle w:val="Hyperlink"/>
          </w:rPr>
          <w:t>C. ZH</w:t>
        </w:r>
      </w:hyperlink>
      <w:r w:rsidR="00DF5D47" w:rsidRPr="001631D1">
        <w:t xml:space="preserve"> (Binder com. pers.)</w:t>
      </w:r>
    </w:p>
    <w:p w14:paraId="4F6D4789" w14:textId="77777777" w:rsidR="00BA05F4" w:rsidRPr="00DF5D47" w:rsidRDefault="00BA05F4" w:rsidP="00242C0F"/>
    <w:p w14:paraId="2E5E2F62" w14:textId="77777777" w:rsidR="00BA05F4" w:rsidRDefault="00196EAB" w:rsidP="00196EAB">
      <w:pPr>
        <w:pStyle w:val="Heading3"/>
      </w:pPr>
      <w:bookmarkStart w:id="1931" w:name="Sit_Lombard_lith"/>
      <w:r>
        <w:t>l</w:t>
      </w:r>
      <w:r w:rsidR="00BA05F4">
        <w:t>ithique</w:t>
      </w:r>
    </w:p>
    <w:bookmarkEnd w:id="1931"/>
    <w:p w14:paraId="6E4C898E" w14:textId="77777777" w:rsidR="00BA05F4" w:rsidRDefault="00BA05F4" w:rsidP="00242C0F">
      <w:pPr>
        <w:rPr>
          <w:lang w:val="fr-FR"/>
        </w:rPr>
      </w:pPr>
    </w:p>
    <w:p w14:paraId="09460D51" w14:textId="74B21FD6" w:rsidR="00BA05F4" w:rsidRPr="00196EAB" w:rsidRDefault="00BA05F4" w:rsidP="00242C0F">
      <w:pPr>
        <w:rPr>
          <w:lang w:val="fr-FR"/>
        </w:rPr>
      </w:pPr>
      <w:r>
        <w:rPr>
          <w:lang w:val="fr-FR"/>
        </w:rPr>
        <w:t>Au C. récent, m</w:t>
      </w:r>
      <w:r w:rsidRPr="0032190F">
        <w:rPr>
          <w:lang w:val="fr-FR"/>
        </w:rPr>
        <w:t>ise en place des premiers réseaux d’acquisi</w:t>
      </w:r>
      <w:r>
        <w:rPr>
          <w:lang w:val="fr-FR"/>
        </w:rPr>
        <w:t>tion des silex depuis la Haute-</w:t>
      </w:r>
      <w:r w:rsidRPr="0032190F">
        <w:rPr>
          <w:lang w:val="fr-FR"/>
        </w:rPr>
        <w:t>Provence (</w:t>
      </w:r>
      <w:hyperlink r:id="rId4436" w:anchor="Sit_Mont_Ventoux_p_NeoAnc_Cardial_rec" w:history="1">
        <w:r w:rsidRPr="00647BC0">
          <w:rPr>
            <w:rStyle w:val="Hyperlink"/>
            <w:lang w:val="fr-FR"/>
          </w:rPr>
          <w:t>mont Ventoux</w:t>
        </w:r>
      </w:hyperlink>
      <w:r w:rsidRPr="0032190F">
        <w:rPr>
          <w:lang w:val="fr-FR"/>
        </w:rPr>
        <w:t>) (BIB 1073 p. 54)</w:t>
      </w:r>
      <w:r w:rsidR="00BE6107">
        <w:rPr>
          <w:lang w:val="fr-FR"/>
        </w:rPr>
        <w:t xml:space="preserve"> v. </w:t>
      </w:r>
      <w:hyperlink r:id="rId4437" w:anchor="Sit_Ciari_spat_C1_str_Cardial_lith" w:history="1">
        <w:r w:rsidR="00BE6107" w:rsidRPr="00BE6107">
          <w:rPr>
            <w:rStyle w:val="Hyperlink"/>
            <w:lang w:val="fr-FR"/>
          </w:rPr>
          <w:t>Ciari</w:t>
        </w:r>
      </w:hyperlink>
      <w:r w:rsidR="00196EAB" w:rsidRPr="00196EAB">
        <w:rPr>
          <w:lang w:val="fr-FR"/>
        </w:rPr>
        <w:t xml:space="preserve"> (SS BIB) </w:t>
      </w:r>
      <w:r w:rsidR="00196EAB">
        <w:rPr>
          <w:lang w:val="fr-FR"/>
        </w:rPr>
        <w:t xml:space="preserve">Industrie </w:t>
      </w:r>
      <w:r w:rsidR="00196EAB" w:rsidRPr="00196EAB">
        <w:rPr>
          <w:lang w:val="fr-FR"/>
        </w:rPr>
        <w:t>en grande partie sur silex bédoulien, importé sous forme de produits laminaires et sous forme de petits blocs destinés au débitage d’éclats</w:t>
      </w:r>
      <w:r w:rsidR="00196EAB">
        <w:rPr>
          <w:lang w:val="fr-FR"/>
        </w:rPr>
        <w:t xml:space="preserve"> (BIB 2935)</w:t>
      </w:r>
    </w:p>
    <w:p w14:paraId="5F79924C" w14:textId="77777777" w:rsidR="004D6E8E" w:rsidRDefault="004D6E8E" w:rsidP="00242C0F">
      <w:pPr>
        <w:rPr>
          <w:lang w:val="fr-FR"/>
        </w:rPr>
      </w:pPr>
    </w:p>
    <w:p w14:paraId="55EE5E73" w14:textId="77777777" w:rsidR="004D6E8E" w:rsidRPr="0032190F" w:rsidRDefault="00196EAB" w:rsidP="00BA05F4">
      <w:pPr>
        <w:pStyle w:val="Heading3"/>
      </w:pPr>
      <w:bookmarkStart w:id="1932" w:name="Sit_Lombard_subs"/>
      <w:r>
        <w:t>s</w:t>
      </w:r>
      <w:r w:rsidR="004D6E8E">
        <w:t>ubsistence</w:t>
      </w:r>
    </w:p>
    <w:bookmarkEnd w:id="1932"/>
    <w:p w14:paraId="34AA50BF" w14:textId="77777777" w:rsidR="006E1731" w:rsidRPr="0032190F" w:rsidRDefault="006E1731" w:rsidP="00242C0F">
      <w:pPr>
        <w:rPr>
          <w:lang w:val="fr-FR"/>
        </w:rPr>
      </w:pPr>
    </w:p>
    <w:p w14:paraId="04E8899B" w14:textId="454B8F75" w:rsidR="00F804DB" w:rsidRPr="0032190F" w:rsidRDefault="00576B21" w:rsidP="00242C0F">
      <w:pPr>
        <w:jc w:val="both"/>
        <w:rPr>
          <w:lang w:val="fr-FR"/>
        </w:rPr>
      </w:pPr>
      <w:r w:rsidRPr="0032190F">
        <w:rPr>
          <w:lang w:val="fr-FR"/>
        </w:rPr>
        <w:t>P</w:t>
      </w:r>
      <w:r w:rsidR="00F804DB" w:rsidRPr="0032190F">
        <w:rPr>
          <w:lang w:val="fr-FR"/>
        </w:rPr>
        <w:t xml:space="preserve">our les niveaux du </w:t>
      </w:r>
      <w:hyperlink r:id="rId4438" w:anchor="Cul_Cardial_Midi_France_recent_subs" w:history="1">
        <w:r w:rsidR="00B63E0B" w:rsidRPr="00B63E0B">
          <w:rPr>
            <w:rStyle w:val="Hyperlink"/>
            <w:lang w:val="fr-FR"/>
          </w:rPr>
          <w:t>C. récent</w:t>
        </w:r>
      </w:hyperlink>
      <w:r w:rsidR="00F804DB" w:rsidRPr="0032190F">
        <w:rPr>
          <w:lang w:val="fr-FR"/>
        </w:rPr>
        <w:t>, la grot</w:t>
      </w:r>
      <w:r w:rsidR="00F41947" w:rsidRPr="0032190F">
        <w:rPr>
          <w:lang w:val="fr-FR"/>
        </w:rPr>
        <w:t>te montre une concentration d’a</w:t>
      </w:r>
      <w:r w:rsidR="00F804DB" w:rsidRPr="0032190F">
        <w:rPr>
          <w:lang w:val="fr-FR"/>
        </w:rPr>
        <w:t>r</w:t>
      </w:r>
      <w:r w:rsidR="00F41947" w:rsidRPr="0032190F">
        <w:rPr>
          <w:lang w:val="fr-FR"/>
        </w:rPr>
        <w:t>m</w:t>
      </w:r>
      <w:r w:rsidR="00F804DB" w:rsidRPr="0032190F">
        <w:rPr>
          <w:lang w:val="fr-FR"/>
        </w:rPr>
        <w:t xml:space="preserve">ature de flèches qui traduit la prépondérance de la chasses à l’instar des niveaux contemporains de </w:t>
      </w:r>
      <w:hyperlink r:id="rId4439" w:anchor="Sit_Fontbregoua_strat_C49_C40_subs" w:history="1">
        <w:r w:rsidR="004D6E8E" w:rsidRPr="004D6E8E">
          <w:rPr>
            <w:rStyle w:val="Hyperlink"/>
            <w:lang w:val="fr-FR"/>
          </w:rPr>
          <w:t>Fontbrégoua</w:t>
        </w:r>
      </w:hyperlink>
      <w:r w:rsidR="00BA05F4" w:rsidRPr="00BA05F4">
        <w:rPr>
          <w:lang w:val="fr-FR"/>
        </w:rPr>
        <w:t xml:space="preserve"> </w:t>
      </w:r>
      <w:r w:rsidR="00BA05F4" w:rsidRPr="0032190F">
        <w:rPr>
          <w:lang w:val="fr-FR"/>
        </w:rPr>
        <w:t>(BIB 1073 p. 54)</w:t>
      </w:r>
      <w:r w:rsidR="00631059" w:rsidRPr="0032190F">
        <w:rPr>
          <w:lang w:val="fr-FR"/>
        </w:rPr>
        <w:t xml:space="preserve">. </w:t>
      </w:r>
      <w:r w:rsidR="00BA05F4">
        <w:rPr>
          <w:lang w:val="fr-FR"/>
        </w:rPr>
        <w:t>La c</w:t>
      </w:r>
      <w:r w:rsidR="00BA05F4" w:rsidRPr="00BA05F4">
        <w:rPr>
          <w:lang w:val="fr-FR"/>
        </w:rPr>
        <w:t>aractérisation d’une expédition de chasse au cerf</w:t>
      </w:r>
      <w:r w:rsidR="00BA05F4">
        <w:rPr>
          <w:lang w:val="fr-FR"/>
        </w:rPr>
        <w:t xml:space="preserve"> montre un regain de la chasse</w:t>
      </w:r>
      <w:r w:rsidR="00BA05F4" w:rsidRPr="00BA05F4">
        <w:rPr>
          <w:lang w:val="fr-FR"/>
        </w:rPr>
        <w:t xml:space="preserve"> (BIB 1073 p. 54 (BIB 1089))</w:t>
      </w:r>
    </w:p>
    <w:p w14:paraId="67F3A718" w14:textId="77777777" w:rsidR="00F804DB" w:rsidRPr="0032190F" w:rsidRDefault="00F804DB" w:rsidP="00242C0F">
      <w:pPr>
        <w:rPr>
          <w:lang w:val="fr-FR"/>
        </w:rPr>
      </w:pPr>
    </w:p>
    <w:p w14:paraId="095E2EDF" w14:textId="77777777" w:rsidR="00AB7967" w:rsidRPr="0032190F" w:rsidRDefault="00AB7967" w:rsidP="00426FF9">
      <w:pPr>
        <w:pStyle w:val="Heading1"/>
      </w:pPr>
      <w:bookmarkStart w:id="1933" w:name="Sit_Gazel"/>
      <w:r w:rsidRPr="0032190F">
        <w:lastRenderedPageBreak/>
        <w:t>GAZEL</w:t>
      </w:r>
    </w:p>
    <w:bookmarkEnd w:id="1933"/>
    <w:p w14:paraId="7D38CABE" w14:textId="77777777" w:rsidR="00AB7967" w:rsidRDefault="00EC57B9" w:rsidP="00242C0F">
      <w:pPr>
        <w:rPr>
          <w:lang w:val="fr-FR"/>
        </w:rPr>
      </w:pPr>
      <w:r w:rsidRPr="0032190F">
        <w:rPr>
          <w:lang w:val="fr-FR"/>
        </w:rPr>
        <w:t>grotte de Gazel</w:t>
      </w:r>
    </w:p>
    <w:p w14:paraId="06C6E1E6" w14:textId="77777777" w:rsidR="00EC57B9" w:rsidRPr="0032190F" w:rsidRDefault="00EC57B9" w:rsidP="00242C0F">
      <w:pPr>
        <w:rPr>
          <w:lang w:val="fr-FR"/>
        </w:rPr>
      </w:pPr>
    </w:p>
    <w:p w14:paraId="16D4E63C" w14:textId="77777777" w:rsidR="000E7F16" w:rsidRPr="0032190F" w:rsidRDefault="00AB7967" w:rsidP="00242C0F">
      <w:pPr>
        <w:rPr>
          <w:lang w:val="fr-FR"/>
        </w:rPr>
      </w:pPr>
      <w:r w:rsidRPr="0032190F">
        <w:rPr>
          <w:lang w:val="fr-FR"/>
        </w:rPr>
        <w:t>Les grottes de Gazel</w:t>
      </w:r>
      <w:r w:rsidR="00F6231C" w:rsidRPr="0032190F">
        <w:rPr>
          <w:lang w:val="fr-FR"/>
        </w:rPr>
        <w:t xml:space="preserve"> </w:t>
      </w:r>
      <w:r w:rsidR="0050387B" w:rsidRPr="0032190F">
        <w:rPr>
          <w:lang w:val="fr-FR"/>
        </w:rPr>
        <w:t>(Sall</w:t>
      </w:r>
      <w:r w:rsidR="0050387B" w:rsidRPr="0032190F">
        <w:rPr>
          <w:rFonts w:hint="eastAsia"/>
          <w:lang w:val="fr-FR"/>
        </w:rPr>
        <w:t>è</w:t>
      </w:r>
      <w:r w:rsidR="0050387B" w:rsidRPr="0032190F">
        <w:rPr>
          <w:lang w:val="fr-FR"/>
        </w:rPr>
        <w:t>les-Cabard</w:t>
      </w:r>
      <w:r w:rsidR="0050387B" w:rsidRPr="0032190F">
        <w:rPr>
          <w:rFonts w:hint="eastAsia"/>
          <w:lang w:val="fr-FR"/>
        </w:rPr>
        <w:t>è</w:t>
      </w:r>
      <w:r w:rsidR="0050387B" w:rsidRPr="0032190F">
        <w:rPr>
          <w:lang w:val="fr-FR"/>
        </w:rPr>
        <w:t xml:space="preserve">s, Aude) </w:t>
      </w:r>
      <w:r w:rsidRPr="0032190F">
        <w:rPr>
          <w:lang w:val="fr-FR"/>
        </w:rPr>
        <w:t xml:space="preserve">montrent une occupation </w:t>
      </w:r>
      <w:r w:rsidR="000E7F16" w:rsidRPr="0032190F">
        <w:rPr>
          <w:lang w:val="fr-FR"/>
        </w:rPr>
        <w:t xml:space="preserve">s’échelonnant du Paléolithique supérieur à l’âge du Bronze. </w:t>
      </w:r>
    </w:p>
    <w:p w14:paraId="00914FB0" w14:textId="77777777" w:rsidR="000E7F16" w:rsidRDefault="000E7F16" w:rsidP="00242C0F">
      <w:pPr>
        <w:rPr>
          <w:lang w:val="fr-FR"/>
        </w:rPr>
      </w:pPr>
    </w:p>
    <w:p w14:paraId="61AAB5C7" w14:textId="3299D293" w:rsidR="001631D1" w:rsidRDefault="00A2528F" w:rsidP="001631D1">
      <w:pPr>
        <w:pStyle w:val="Heading2"/>
      </w:pPr>
      <w:r>
        <w:t>s</w:t>
      </w:r>
      <w:r w:rsidR="001631D1">
        <w:t>tratigraphie</w:t>
      </w:r>
    </w:p>
    <w:p w14:paraId="6D0C7EE4" w14:textId="77777777" w:rsidR="00AB55F3" w:rsidRDefault="00AB55F3" w:rsidP="00AB55F3">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09"/>
        <w:gridCol w:w="2009"/>
      </w:tblGrid>
      <w:tr w:rsidR="00EC57B9" w14:paraId="2D6F7698" w14:textId="77777777" w:rsidTr="00C35EA7">
        <w:trPr>
          <w:jc w:val="center"/>
        </w:trPr>
        <w:tc>
          <w:tcPr>
            <w:tcW w:w="1109" w:type="dxa"/>
          </w:tcPr>
          <w:p w14:paraId="136CCFD7" w14:textId="77777777" w:rsidR="00EC57B9" w:rsidRPr="00C35EA7" w:rsidRDefault="00EC57B9" w:rsidP="00C35EA7">
            <w:pPr>
              <w:jc w:val="center"/>
              <w:rPr>
                <w:lang w:val="fr-FR"/>
              </w:rPr>
            </w:pPr>
            <w:r w:rsidRPr="00C35EA7">
              <w:rPr>
                <w:lang w:val="fr-FR"/>
              </w:rPr>
              <w:t>couches</w:t>
            </w:r>
          </w:p>
        </w:tc>
        <w:tc>
          <w:tcPr>
            <w:tcW w:w="2009" w:type="dxa"/>
          </w:tcPr>
          <w:p w14:paraId="506E2ADE" w14:textId="77777777" w:rsidR="00EC57B9" w:rsidRPr="00C35EA7" w:rsidRDefault="00EC57B9" w:rsidP="00C35EA7">
            <w:pPr>
              <w:jc w:val="center"/>
              <w:rPr>
                <w:lang w:val="fr-FR"/>
              </w:rPr>
            </w:pPr>
            <w:r w:rsidRPr="00C35EA7">
              <w:rPr>
                <w:lang w:val="fr-FR"/>
              </w:rPr>
              <w:t>attribution</w:t>
            </w:r>
          </w:p>
        </w:tc>
      </w:tr>
      <w:tr w:rsidR="00EC57B9" w14:paraId="6CB331DB" w14:textId="77777777" w:rsidTr="00C35EA7">
        <w:trPr>
          <w:jc w:val="center"/>
        </w:trPr>
        <w:tc>
          <w:tcPr>
            <w:tcW w:w="1109" w:type="dxa"/>
          </w:tcPr>
          <w:p w14:paraId="282566EF" w14:textId="77777777" w:rsidR="00EC57B9" w:rsidRPr="00C35EA7" w:rsidRDefault="00EC57B9" w:rsidP="00AB55F3">
            <w:pPr>
              <w:rPr>
                <w:lang w:val="fr-FR"/>
              </w:rPr>
            </w:pPr>
            <w:r w:rsidRPr="00C35EA7">
              <w:rPr>
                <w:lang w:val="fr-FR"/>
              </w:rPr>
              <w:t>C</w:t>
            </w:r>
          </w:p>
        </w:tc>
        <w:tc>
          <w:tcPr>
            <w:tcW w:w="2009" w:type="dxa"/>
          </w:tcPr>
          <w:p w14:paraId="3DEA9DC4" w14:textId="4D2E1A46" w:rsidR="00EC57B9" w:rsidRPr="00C35EA7" w:rsidRDefault="00000000" w:rsidP="00AB55F3">
            <w:pPr>
              <w:rPr>
                <w:lang w:val="fr-FR"/>
              </w:rPr>
            </w:pPr>
            <w:hyperlink r:id="rId4440" w:anchor="Cul_Epicardial_Sud_France_per_recent" w:history="1">
              <w:r w:rsidR="00EC57B9" w:rsidRPr="00C35EA7">
                <w:rPr>
                  <w:rStyle w:val="Hyperlink"/>
                  <w:lang w:val="fr-FR"/>
                </w:rPr>
                <w:t>Epicardial récent</w:t>
              </w:r>
            </w:hyperlink>
          </w:p>
        </w:tc>
      </w:tr>
      <w:tr w:rsidR="00EC57B9" w14:paraId="2BF931C3" w14:textId="77777777" w:rsidTr="00C35EA7">
        <w:trPr>
          <w:jc w:val="center"/>
        </w:trPr>
        <w:tc>
          <w:tcPr>
            <w:tcW w:w="1109" w:type="dxa"/>
          </w:tcPr>
          <w:p w14:paraId="318C8D9B" w14:textId="77777777" w:rsidR="00EC57B9" w:rsidRPr="00C35EA7" w:rsidRDefault="00EC57B9" w:rsidP="00AB55F3">
            <w:pPr>
              <w:rPr>
                <w:lang w:val="fr-FR"/>
              </w:rPr>
            </w:pPr>
            <w:r w:rsidRPr="00C35EA7">
              <w:rPr>
                <w:lang w:val="fr-FR"/>
              </w:rPr>
              <w:t>B</w:t>
            </w:r>
          </w:p>
        </w:tc>
        <w:tc>
          <w:tcPr>
            <w:tcW w:w="2009" w:type="dxa"/>
          </w:tcPr>
          <w:p w14:paraId="78212E46" w14:textId="0030C2E4" w:rsidR="00EC57B9" w:rsidRPr="00C35EA7" w:rsidRDefault="00000000" w:rsidP="00AB55F3">
            <w:pPr>
              <w:rPr>
                <w:lang w:val="fr-FR"/>
              </w:rPr>
            </w:pPr>
            <w:hyperlink r:id="rId4441" w:anchor="Cul_Epicardial_Sud_France_per_ancien" w:history="1">
              <w:r w:rsidR="00EC57B9" w:rsidRPr="00C35EA7">
                <w:rPr>
                  <w:rStyle w:val="Hyperlink"/>
                  <w:lang w:val="fr-FR"/>
                </w:rPr>
                <w:t>Epicardial ancien</w:t>
              </w:r>
            </w:hyperlink>
          </w:p>
        </w:tc>
      </w:tr>
    </w:tbl>
    <w:p w14:paraId="11F6C2E9" w14:textId="77777777" w:rsidR="00EC57B9" w:rsidRDefault="00EC57B9" w:rsidP="00AB55F3">
      <w:pPr>
        <w:rPr>
          <w:lang w:val="fr-FR"/>
        </w:rPr>
      </w:pPr>
      <w:r>
        <w:rPr>
          <w:lang w:val="fr-FR"/>
        </w:rPr>
        <w:t>(BIB 2499)</w:t>
      </w:r>
    </w:p>
    <w:p w14:paraId="42A0198B" w14:textId="77777777" w:rsidR="001631D1" w:rsidRDefault="001631D1" w:rsidP="00242C0F">
      <w:pPr>
        <w:rPr>
          <w:lang w:val="fr-FR"/>
        </w:rPr>
      </w:pPr>
    </w:p>
    <w:p w14:paraId="1300CC7B" w14:textId="77777777" w:rsidR="001631D1" w:rsidRDefault="001631D1" w:rsidP="001631D1">
      <w:pPr>
        <w:pStyle w:val="Heading3"/>
      </w:pPr>
      <w:r>
        <w:t>Mésolithique</w:t>
      </w:r>
    </w:p>
    <w:p w14:paraId="20B13C23" w14:textId="77777777" w:rsidR="001631D1" w:rsidRPr="0032190F" w:rsidRDefault="001631D1" w:rsidP="00242C0F">
      <w:pPr>
        <w:rPr>
          <w:lang w:val="fr-FR"/>
        </w:rPr>
      </w:pPr>
    </w:p>
    <w:p w14:paraId="4A5CE00F" w14:textId="1A0D5BCE" w:rsidR="00AC1060" w:rsidRDefault="000E7F16" w:rsidP="00EC57B9">
      <w:pPr>
        <w:jc w:val="both"/>
        <w:rPr>
          <w:lang w:val="fr-FR"/>
        </w:rPr>
      </w:pPr>
      <w:r w:rsidRPr="0032190F">
        <w:rPr>
          <w:lang w:val="fr-FR"/>
        </w:rPr>
        <w:t>L</w:t>
      </w:r>
      <w:r w:rsidR="00AB7967" w:rsidRPr="0032190F">
        <w:rPr>
          <w:lang w:val="fr-FR"/>
        </w:rPr>
        <w:t xml:space="preserve">e </w:t>
      </w:r>
      <w:hyperlink r:id="rId4442" w:anchor="Cul_Mesolithique" w:history="1">
        <w:r w:rsidRPr="0032190F">
          <w:rPr>
            <w:rStyle w:val="Hyperlink"/>
            <w:lang w:val="fr-FR"/>
          </w:rPr>
          <w:t>m</w:t>
        </w:r>
        <w:r w:rsidR="00AB7967" w:rsidRPr="0032190F">
          <w:rPr>
            <w:rStyle w:val="Hyperlink"/>
            <w:lang w:val="fr-FR"/>
          </w:rPr>
          <w:t>ésolithique</w:t>
        </w:r>
      </w:hyperlink>
      <w:r w:rsidR="00AB7967" w:rsidRPr="0032190F">
        <w:rPr>
          <w:lang w:val="fr-FR"/>
        </w:rPr>
        <w:t xml:space="preserve"> récent (7000-6000 environ) </w:t>
      </w:r>
      <w:r w:rsidRPr="0032190F">
        <w:rPr>
          <w:lang w:val="fr-FR"/>
        </w:rPr>
        <w:t xml:space="preserve">est représenté </w:t>
      </w:r>
      <w:r w:rsidR="00AB7967" w:rsidRPr="0032190F">
        <w:rPr>
          <w:lang w:val="fr-FR"/>
        </w:rPr>
        <w:t>(</w:t>
      </w:r>
      <w:r w:rsidR="0070027E" w:rsidRPr="0032190F">
        <w:rPr>
          <w:lang w:val="fr-FR"/>
        </w:rPr>
        <w:t>BIB</w:t>
      </w:r>
      <w:r w:rsidR="00AB7967" w:rsidRPr="0032190F">
        <w:rPr>
          <w:lang w:val="fr-FR"/>
        </w:rPr>
        <w:t xml:space="preserve"> 14)</w:t>
      </w:r>
      <w:r w:rsidR="00EB3131" w:rsidRPr="0032190F">
        <w:rPr>
          <w:lang w:val="fr-FR"/>
        </w:rPr>
        <w:t>.</w:t>
      </w:r>
      <w:r w:rsidR="001631D1" w:rsidRPr="001631D1">
        <w:rPr>
          <w:lang w:val="fr-FR"/>
        </w:rPr>
        <w:t xml:space="preserve"> </w:t>
      </w:r>
      <w:r w:rsidR="001631D1" w:rsidRPr="0032190F">
        <w:rPr>
          <w:lang w:val="fr-FR"/>
        </w:rPr>
        <w:t>Le niveau Mésolithique terminal, horizon à pointes triangulaires, est daté par 14C de vers 6500 aec (BIB 2543)</w:t>
      </w:r>
      <w:r w:rsidR="001631D1">
        <w:rPr>
          <w:lang w:val="fr-FR"/>
        </w:rPr>
        <w:t xml:space="preserve"> </w:t>
      </w:r>
    </w:p>
    <w:p w14:paraId="680C7504" w14:textId="449BD910" w:rsidR="001631D1" w:rsidRDefault="00AC1060" w:rsidP="00EC57B9">
      <w:pPr>
        <w:jc w:val="both"/>
        <w:rPr>
          <w:lang w:val="fr-FR"/>
        </w:rPr>
      </w:pPr>
      <w:r>
        <w:rPr>
          <w:lang w:val="fr-FR"/>
        </w:rPr>
        <w:t xml:space="preserve">v. </w:t>
      </w:r>
      <w:hyperlink r:id="rId4443" w:anchor="Cul_Cuzoul_Gazel" w:history="1">
        <w:r w:rsidRPr="00AC1060">
          <w:rPr>
            <w:rStyle w:val="Hyperlink"/>
            <w:lang w:val="fr-FR"/>
          </w:rPr>
          <w:t>Gaze</w:t>
        </w:r>
        <w:r>
          <w:rPr>
            <w:rStyle w:val="Hyperlink"/>
            <w:lang w:val="fr-FR"/>
          </w:rPr>
          <w:t>l-Cuzou</w:t>
        </w:r>
        <w:r w:rsidRPr="00AC1060">
          <w:rPr>
            <w:rStyle w:val="Hyperlink"/>
            <w:lang w:val="fr-FR"/>
          </w:rPr>
          <w:t>l</w:t>
        </w:r>
      </w:hyperlink>
    </w:p>
    <w:p w14:paraId="40F204ED" w14:textId="77777777" w:rsidR="00EC57B9" w:rsidRDefault="00EC57B9" w:rsidP="00EC57B9">
      <w:pPr>
        <w:jc w:val="both"/>
        <w:rPr>
          <w:lang w:val="fr-FR"/>
        </w:rPr>
      </w:pPr>
    </w:p>
    <w:p w14:paraId="1FB3D636" w14:textId="77777777" w:rsidR="00EC57B9" w:rsidRDefault="00EC57B9" w:rsidP="00EC57B9">
      <w:pPr>
        <w:pStyle w:val="Heading4"/>
      </w:pPr>
      <w:r>
        <w:t>"proto-élevage"</w:t>
      </w:r>
    </w:p>
    <w:p w14:paraId="512D8E7D" w14:textId="77777777" w:rsidR="00EC57B9" w:rsidRDefault="00EC57B9" w:rsidP="00EC57B9">
      <w:pPr>
        <w:jc w:val="both"/>
        <w:rPr>
          <w:lang w:val="fr-FR"/>
        </w:rPr>
      </w:pPr>
    </w:p>
    <w:p w14:paraId="5BC02614" w14:textId="77777777" w:rsidR="00EC57B9" w:rsidRDefault="00EC57B9" w:rsidP="00EC57B9">
      <w:pPr>
        <w:jc w:val="both"/>
        <w:rPr>
          <w:lang w:val="fr-FR"/>
        </w:rPr>
      </w:pPr>
      <w:r w:rsidRPr="0032190F">
        <w:rPr>
          <w:lang w:val="fr-FR"/>
        </w:rPr>
        <w:t>Le niveau mésolithique final ou proto-néolithique fait déjà de manière sensible appel à l’élevage dans son économie (mouton 20% dans la couche C3a « zone éboulis », porc 15% de la faune dans la même couche ; un petit bœuf du type des tourbières apparaît peut-être déjà selon T. Poulain) (BIB 156 p. 267)</w:t>
      </w:r>
    </w:p>
    <w:p w14:paraId="7581B0D8" w14:textId="77777777" w:rsidR="00EC57B9" w:rsidRDefault="00EC57B9" w:rsidP="00EC57B9">
      <w:pPr>
        <w:jc w:val="both"/>
        <w:rPr>
          <w:lang w:val="fr-FR"/>
        </w:rPr>
      </w:pPr>
    </w:p>
    <w:p w14:paraId="0B6A37AC" w14:textId="77777777" w:rsidR="001631D1" w:rsidRDefault="001631D1" w:rsidP="001631D1">
      <w:pPr>
        <w:jc w:val="both"/>
        <w:rPr>
          <w:lang w:val="fr-FR"/>
        </w:rPr>
      </w:pPr>
      <w:r w:rsidRPr="0032190F">
        <w:rPr>
          <w:lang w:val="fr-FR"/>
        </w:rPr>
        <w:t>Le cortège faunique retrouvé montre la présence d’ovicaprinés probablement domestiques probablement issus de contacts avec les pasteurs allochtones (BIB 125 p. 49).</w:t>
      </w:r>
    </w:p>
    <w:p w14:paraId="04E675DD" w14:textId="77777777" w:rsidR="00EC57B9" w:rsidRDefault="00EC57B9" w:rsidP="001631D1">
      <w:pPr>
        <w:jc w:val="both"/>
        <w:rPr>
          <w:lang w:val="fr-FR"/>
        </w:rPr>
      </w:pPr>
    </w:p>
    <w:p w14:paraId="1844517D" w14:textId="77777777" w:rsidR="00EC57B9" w:rsidRDefault="00EC57B9" w:rsidP="00EC57B9">
      <w:pPr>
        <w:pStyle w:val="Heading4"/>
      </w:pPr>
      <w:r>
        <w:t>lithique</w:t>
      </w:r>
    </w:p>
    <w:p w14:paraId="0FF6F6B7" w14:textId="77777777" w:rsidR="00EC57B9" w:rsidRDefault="00EC57B9" w:rsidP="001631D1">
      <w:pPr>
        <w:jc w:val="both"/>
        <w:rPr>
          <w:lang w:val="fr-FR"/>
        </w:rPr>
      </w:pPr>
    </w:p>
    <w:p w14:paraId="106376D7" w14:textId="1C903FFB" w:rsidR="00EC57B9" w:rsidRDefault="00EC57B9" w:rsidP="001631D1">
      <w:pPr>
        <w:jc w:val="both"/>
        <w:rPr>
          <w:lang w:val="fr-FR"/>
        </w:rPr>
      </w:pPr>
      <w:r w:rsidRPr="0032190F">
        <w:rPr>
          <w:lang w:val="fr-FR"/>
        </w:rPr>
        <w:t xml:space="preserve">Le niveau </w:t>
      </w:r>
      <w:r w:rsidR="00A2528F">
        <w:rPr>
          <w:lang w:val="fr-FR"/>
        </w:rPr>
        <w:t>M</w:t>
      </w:r>
      <w:r w:rsidRPr="0032190F">
        <w:rPr>
          <w:lang w:val="fr-FR"/>
        </w:rPr>
        <w:t>ésolithique final ou proto-néolithique est caractérisé au plan industriel par la présence d’armatures triangulaires à dos et à base retouchée</w:t>
      </w:r>
      <w:r>
        <w:rPr>
          <w:lang w:val="fr-FR"/>
        </w:rPr>
        <w:t xml:space="preserve"> </w:t>
      </w:r>
      <w:r w:rsidRPr="0032190F">
        <w:rPr>
          <w:lang w:val="fr-FR"/>
        </w:rPr>
        <w:t>(BIB 156 p. 267).</w:t>
      </w:r>
    </w:p>
    <w:p w14:paraId="52D2DDF6" w14:textId="047A2C03" w:rsidR="00EC57B9" w:rsidRPr="0032190F" w:rsidRDefault="00EC57B9" w:rsidP="001631D1">
      <w:pPr>
        <w:jc w:val="both"/>
        <w:rPr>
          <w:lang w:val="fr-FR"/>
        </w:rPr>
      </w:pPr>
      <w:r w:rsidRPr="0032190F">
        <w:rPr>
          <w:lang w:val="fr-FR"/>
        </w:rPr>
        <w:t xml:space="preserve">A l’instar des assemblages lithiques découverts </w:t>
      </w:r>
      <w:r>
        <w:rPr>
          <w:lang w:val="fr-FR"/>
        </w:rPr>
        <w:t xml:space="preserve">à </w:t>
      </w:r>
      <w:hyperlink w:anchor="Sit_Dourgne" w:history="1">
        <w:r w:rsidRPr="0032190F">
          <w:rPr>
            <w:rStyle w:val="Hyperlink"/>
            <w:lang w:val="fr-FR"/>
          </w:rPr>
          <w:t>Dourgne</w:t>
        </w:r>
      </w:hyperlink>
      <w:r w:rsidRPr="0032190F">
        <w:rPr>
          <w:lang w:val="fr-FR"/>
        </w:rPr>
        <w:t xml:space="preserve">, ceux de </w:t>
      </w:r>
      <w:hyperlink r:id="rId4444" w:anchor="Sit_Gazel" w:history="1">
        <w:r w:rsidR="00A2528F" w:rsidRPr="00A2528F">
          <w:rPr>
            <w:rStyle w:val="Hyperlink"/>
            <w:lang w:val="fr-FR"/>
          </w:rPr>
          <w:t>Gazel</w:t>
        </w:r>
      </w:hyperlink>
      <w:r w:rsidR="00A2528F" w:rsidRPr="00A2528F">
        <w:rPr>
          <w:rStyle w:val="Hyperlink"/>
          <w:color w:val="000000"/>
          <w:u w:val="none"/>
          <w:lang w:val="fr-FR"/>
        </w:rPr>
        <w:t xml:space="preserve"> </w:t>
      </w:r>
      <w:r w:rsidRPr="0032190F">
        <w:rPr>
          <w:lang w:val="fr-FR"/>
        </w:rPr>
        <w:t>se caractérisent par des flèches tranchantes formées par une retouche envahissante</w:t>
      </w:r>
      <w:r>
        <w:rPr>
          <w:lang w:val="fr-FR"/>
        </w:rPr>
        <w:t xml:space="preserve"> </w:t>
      </w:r>
      <w:r w:rsidRPr="0032190F">
        <w:rPr>
          <w:lang w:val="fr-FR"/>
        </w:rPr>
        <w:t>(BIB 125 p. 49)..</w:t>
      </w:r>
    </w:p>
    <w:p w14:paraId="7E9A079F" w14:textId="77777777" w:rsidR="001631D1" w:rsidRDefault="001631D1" w:rsidP="00242C0F">
      <w:pPr>
        <w:rPr>
          <w:lang w:val="fr-FR"/>
        </w:rPr>
      </w:pPr>
    </w:p>
    <w:p w14:paraId="7623561F" w14:textId="77777777" w:rsidR="001631D1" w:rsidRDefault="001631D1" w:rsidP="001631D1">
      <w:pPr>
        <w:pStyle w:val="Heading3"/>
      </w:pPr>
      <w:r>
        <w:t>Néolithique ancien</w:t>
      </w:r>
    </w:p>
    <w:p w14:paraId="44ABCABD" w14:textId="2D5F9CDC" w:rsidR="001631D1" w:rsidRPr="0032190F" w:rsidRDefault="001631D1" w:rsidP="001631D1">
      <w:pPr>
        <w:jc w:val="both"/>
        <w:rPr>
          <w:lang w:val="fr-FR"/>
        </w:rPr>
      </w:pPr>
      <w:r w:rsidRPr="0032190F">
        <w:rPr>
          <w:lang w:val="fr-FR"/>
        </w:rPr>
        <w:t xml:space="preserve">Sa stratigraphie a permis de reconnaître 4 étapes principales pour le </w:t>
      </w:r>
      <w:hyperlink r:id="rId4445" w:anchor="Cul_Neo_Ancien" w:history="1">
        <w:r w:rsidRPr="0032190F">
          <w:rPr>
            <w:rStyle w:val="Hyperlink"/>
            <w:lang w:val="fr-FR"/>
          </w:rPr>
          <w:t>N</w:t>
        </w:r>
        <w:r w:rsidR="00EC57B9">
          <w:rPr>
            <w:rStyle w:val="Hyperlink"/>
            <w:lang w:val="fr-FR"/>
          </w:rPr>
          <w:t>A</w:t>
        </w:r>
      </w:hyperlink>
      <w:r w:rsidRPr="0032190F">
        <w:rPr>
          <w:lang w:val="fr-FR"/>
        </w:rPr>
        <w:t xml:space="preserve"> du Languedoc centro-occidental:</w:t>
      </w:r>
    </w:p>
    <w:p w14:paraId="0D8D88A8" w14:textId="77777777" w:rsidR="001631D1" w:rsidRPr="0032190F" w:rsidRDefault="001631D1" w:rsidP="001631D1">
      <w:pPr>
        <w:jc w:val="both"/>
        <w:rPr>
          <w:lang w:val="fr-FR"/>
        </w:rPr>
      </w:pPr>
      <w:r w:rsidRPr="0032190F">
        <w:rPr>
          <w:lang w:val="fr-FR"/>
        </w:rPr>
        <w:tab/>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6"/>
        <w:gridCol w:w="1376"/>
        <w:gridCol w:w="5647"/>
      </w:tblGrid>
      <w:tr w:rsidR="001631D1" w14:paraId="29E67ECE" w14:textId="77777777" w:rsidTr="00C35EA7">
        <w:trPr>
          <w:jc w:val="center"/>
        </w:trPr>
        <w:tc>
          <w:tcPr>
            <w:tcW w:w="976" w:type="dxa"/>
            <w:vAlign w:val="center"/>
          </w:tcPr>
          <w:p w14:paraId="09C06043" w14:textId="77777777" w:rsidR="001631D1" w:rsidRDefault="001631D1" w:rsidP="00C35EA7">
            <w:pPr>
              <w:jc w:val="center"/>
            </w:pPr>
            <w:r>
              <w:t>phases</w:t>
            </w:r>
          </w:p>
        </w:tc>
        <w:tc>
          <w:tcPr>
            <w:tcW w:w="1376" w:type="dxa"/>
            <w:vAlign w:val="center"/>
          </w:tcPr>
          <w:p w14:paraId="3439ABE7" w14:textId="77777777" w:rsidR="001631D1" w:rsidRDefault="001631D1" w:rsidP="00C35EA7">
            <w:pPr>
              <w:jc w:val="center"/>
            </w:pPr>
            <w:r>
              <w:t>datations</w:t>
            </w:r>
          </w:p>
          <w:p w14:paraId="23849449" w14:textId="77777777" w:rsidR="001631D1" w:rsidRDefault="001631D1" w:rsidP="00C35EA7">
            <w:pPr>
              <w:jc w:val="center"/>
            </w:pPr>
            <w:r>
              <w:t>calBC</w:t>
            </w:r>
          </w:p>
        </w:tc>
        <w:tc>
          <w:tcPr>
            <w:tcW w:w="5647" w:type="dxa"/>
            <w:vAlign w:val="center"/>
          </w:tcPr>
          <w:p w14:paraId="3039866B" w14:textId="77777777" w:rsidR="001631D1" w:rsidRDefault="001631D1" w:rsidP="00C35EA7">
            <w:pPr>
              <w:jc w:val="center"/>
            </w:pPr>
            <w:r>
              <w:t>description</w:t>
            </w:r>
          </w:p>
        </w:tc>
      </w:tr>
      <w:tr w:rsidR="001631D1" w:rsidRPr="009A24C6" w14:paraId="6B609C17" w14:textId="77777777" w:rsidTr="00C35EA7">
        <w:trPr>
          <w:jc w:val="center"/>
        </w:trPr>
        <w:tc>
          <w:tcPr>
            <w:tcW w:w="976" w:type="dxa"/>
            <w:vAlign w:val="center"/>
          </w:tcPr>
          <w:p w14:paraId="0A9B66B4" w14:textId="77777777" w:rsidR="001631D1" w:rsidRDefault="001631D1" w:rsidP="00C35EA7">
            <w:pPr>
              <w:jc w:val="center"/>
            </w:pPr>
            <w:r>
              <w:t>IV</w:t>
            </w:r>
          </w:p>
        </w:tc>
        <w:tc>
          <w:tcPr>
            <w:tcW w:w="1376" w:type="dxa"/>
            <w:vAlign w:val="center"/>
          </w:tcPr>
          <w:p w14:paraId="06BFADE8" w14:textId="77777777" w:rsidR="001631D1" w:rsidRDefault="001631D1" w:rsidP="00C35EA7">
            <w:pPr>
              <w:jc w:val="center"/>
            </w:pPr>
            <w:r>
              <w:t>4800-4500</w:t>
            </w:r>
          </w:p>
        </w:tc>
        <w:tc>
          <w:tcPr>
            <w:tcW w:w="5647" w:type="dxa"/>
          </w:tcPr>
          <w:p w14:paraId="027F5EB3" w14:textId="77777777" w:rsidR="001631D1" w:rsidRPr="00C35EA7" w:rsidRDefault="001631D1" w:rsidP="00C35EA7">
            <w:pPr>
              <w:jc w:val="both"/>
              <w:rPr>
                <w:sz w:val="20"/>
                <w:lang w:val="fr-FR"/>
              </w:rPr>
            </w:pPr>
            <w:r w:rsidRPr="00C35EA7">
              <w:rPr>
                <w:sz w:val="20"/>
                <w:lang w:val="fr-FR"/>
              </w:rPr>
              <w:t>stade final ne présente guère plus de vases décorés</w:t>
            </w:r>
          </w:p>
        </w:tc>
      </w:tr>
      <w:tr w:rsidR="001631D1" w:rsidRPr="009A24C6" w14:paraId="2B24A983" w14:textId="77777777" w:rsidTr="00C35EA7">
        <w:trPr>
          <w:jc w:val="center"/>
        </w:trPr>
        <w:tc>
          <w:tcPr>
            <w:tcW w:w="976" w:type="dxa"/>
            <w:vAlign w:val="center"/>
          </w:tcPr>
          <w:p w14:paraId="74511EDB" w14:textId="77777777" w:rsidR="001631D1" w:rsidRDefault="001631D1" w:rsidP="00C35EA7">
            <w:pPr>
              <w:jc w:val="center"/>
            </w:pPr>
            <w:r>
              <w:t>III</w:t>
            </w:r>
          </w:p>
        </w:tc>
        <w:tc>
          <w:tcPr>
            <w:tcW w:w="1376" w:type="dxa"/>
            <w:vAlign w:val="center"/>
          </w:tcPr>
          <w:p w14:paraId="6719BC1B" w14:textId="77777777" w:rsidR="001631D1" w:rsidRDefault="001631D1" w:rsidP="00C35EA7">
            <w:pPr>
              <w:jc w:val="center"/>
            </w:pPr>
            <w:r>
              <w:t>5200-4900</w:t>
            </w:r>
          </w:p>
        </w:tc>
        <w:tc>
          <w:tcPr>
            <w:tcW w:w="5647" w:type="dxa"/>
          </w:tcPr>
          <w:p w14:paraId="61523E16" w14:textId="77777777" w:rsidR="001631D1" w:rsidRPr="00C35EA7" w:rsidRDefault="001631D1" w:rsidP="00C35EA7">
            <w:pPr>
              <w:jc w:val="both"/>
              <w:rPr>
                <w:sz w:val="20"/>
                <w:lang w:val="fr-FR"/>
              </w:rPr>
            </w:pPr>
            <w:r w:rsidRPr="00C35EA7">
              <w:rPr>
                <w:sz w:val="20"/>
                <w:lang w:val="fr-FR"/>
              </w:rPr>
              <w:t>stade récent voit la disparition totale de la décoration à la coquille et un abâtardissement général des thèmes dominés par des motifs de sillons et d’impressions gauches</w:t>
            </w:r>
          </w:p>
        </w:tc>
      </w:tr>
      <w:tr w:rsidR="001631D1" w:rsidRPr="009A24C6" w14:paraId="2A0D3628" w14:textId="77777777" w:rsidTr="00C35EA7">
        <w:trPr>
          <w:jc w:val="center"/>
        </w:trPr>
        <w:tc>
          <w:tcPr>
            <w:tcW w:w="976" w:type="dxa"/>
            <w:vAlign w:val="center"/>
          </w:tcPr>
          <w:p w14:paraId="3887C010" w14:textId="77777777" w:rsidR="001631D1" w:rsidRDefault="001631D1" w:rsidP="00C35EA7">
            <w:pPr>
              <w:jc w:val="center"/>
            </w:pPr>
            <w:r>
              <w:t>II</w:t>
            </w:r>
          </w:p>
        </w:tc>
        <w:tc>
          <w:tcPr>
            <w:tcW w:w="1376" w:type="dxa"/>
            <w:vAlign w:val="center"/>
          </w:tcPr>
          <w:p w14:paraId="4ADFE580" w14:textId="77777777" w:rsidR="001631D1" w:rsidRDefault="001631D1" w:rsidP="00C35EA7">
            <w:pPr>
              <w:jc w:val="center"/>
            </w:pPr>
            <w:r>
              <w:t>5400-5300</w:t>
            </w:r>
          </w:p>
        </w:tc>
        <w:tc>
          <w:tcPr>
            <w:tcW w:w="5647" w:type="dxa"/>
          </w:tcPr>
          <w:p w14:paraId="0A74487A" w14:textId="77777777" w:rsidR="001631D1" w:rsidRPr="00C35EA7" w:rsidRDefault="001631D1" w:rsidP="00C35EA7">
            <w:pPr>
              <w:jc w:val="both"/>
              <w:rPr>
                <w:sz w:val="20"/>
                <w:lang w:val="fr-FR"/>
              </w:rPr>
            </w:pPr>
            <w:r w:rsidRPr="00C35EA7">
              <w:rPr>
                <w:sz w:val="20"/>
                <w:lang w:val="fr-FR"/>
              </w:rPr>
              <w:t>l’ horizon moyen voit la raréfaction de l’ornementation cardiale au profit de motifs striés, incisés, cannelés, imprimés, plastiques, très originaux</w:t>
            </w:r>
          </w:p>
        </w:tc>
      </w:tr>
      <w:tr w:rsidR="001631D1" w:rsidRPr="009A24C6" w14:paraId="15E3B9A7" w14:textId="77777777" w:rsidTr="00C35EA7">
        <w:trPr>
          <w:jc w:val="center"/>
        </w:trPr>
        <w:tc>
          <w:tcPr>
            <w:tcW w:w="976" w:type="dxa"/>
            <w:vAlign w:val="center"/>
          </w:tcPr>
          <w:p w14:paraId="57E35B18" w14:textId="77777777" w:rsidR="001631D1" w:rsidRDefault="001631D1" w:rsidP="00C35EA7">
            <w:pPr>
              <w:jc w:val="center"/>
            </w:pPr>
            <w:r>
              <w:t>I</w:t>
            </w:r>
          </w:p>
        </w:tc>
        <w:tc>
          <w:tcPr>
            <w:tcW w:w="1376" w:type="dxa"/>
            <w:vAlign w:val="center"/>
          </w:tcPr>
          <w:p w14:paraId="482A9B42" w14:textId="77777777" w:rsidR="001631D1" w:rsidRDefault="001631D1" w:rsidP="00C35EA7">
            <w:pPr>
              <w:jc w:val="center"/>
            </w:pPr>
            <w:r>
              <w:t>5800-5500</w:t>
            </w:r>
          </w:p>
        </w:tc>
        <w:tc>
          <w:tcPr>
            <w:tcW w:w="5647" w:type="dxa"/>
          </w:tcPr>
          <w:p w14:paraId="25931044" w14:textId="77777777" w:rsidR="001631D1" w:rsidRPr="00C35EA7" w:rsidRDefault="001631D1" w:rsidP="00C35EA7">
            <w:pPr>
              <w:jc w:val="both"/>
              <w:rPr>
                <w:sz w:val="20"/>
                <w:lang w:val="fr-FR"/>
              </w:rPr>
            </w:pPr>
            <w:r w:rsidRPr="00C35EA7">
              <w:rPr>
                <w:sz w:val="20"/>
                <w:lang w:val="fr-FR"/>
              </w:rPr>
              <w:t xml:space="preserve">horizon ancien connaît la décoration au </w:t>
            </w:r>
            <w:r w:rsidRPr="00C35EA7">
              <w:rPr>
                <w:i/>
                <w:sz w:val="20"/>
                <w:lang w:val="fr-FR"/>
              </w:rPr>
              <w:t>cardium</w:t>
            </w:r>
          </w:p>
        </w:tc>
      </w:tr>
    </w:tbl>
    <w:p w14:paraId="5C55F0F1" w14:textId="77777777" w:rsidR="001631D1" w:rsidRDefault="001631D1" w:rsidP="001631D1">
      <w:pPr>
        <w:jc w:val="both"/>
        <w:rPr>
          <w:lang w:val="fr-FR"/>
        </w:rPr>
      </w:pPr>
      <w:r w:rsidRPr="0032190F">
        <w:rPr>
          <w:lang w:val="fr-FR"/>
        </w:rPr>
        <w:lastRenderedPageBreak/>
        <w:t>(BIB165)</w:t>
      </w:r>
    </w:p>
    <w:p w14:paraId="68092D02" w14:textId="77777777" w:rsidR="001631D1" w:rsidRDefault="001631D1" w:rsidP="001631D1">
      <w:pPr>
        <w:jc w:val="both"/>
        <w:rPr>
          <w:lang w:val="fr-FR"/>
        </w:rPr>
      </w:pPr>
    </w:p>
    <w:p w14:paraId="43108F4D" w14:textId="77777777" w:rsidR="001631D1" w:rsidRDefault="001631D1" w:rsidP="001631D1">
      <w:pPr>
        <w:jc w:val="both"/>
        <w:rPr>
          <w:lang w:val="fr-FR"/>
        </w:rPr>
      </w:pPr>
      <w:r>
        <w:rPr>
          <w:lang w:val="fr-FR"/>
        </w:rPr>
        <w:t>Pour J. Guilaine (le fouilleu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6"/>
        <w:gridCol w:w="5508"/>
      </w:tblGrid>
      <w:tr w:rsidR="001631D1" w14:paraId="2E45CC17" w14:textId="77777777" w:rsidTr="00C35EA7">
        <w:trPr>
          <w:jc w:val="center"/>
        </w:trPr>
        <w:tc>
          <w:tcPr>
            <w:tcW w:w="976" w:type="dxa"/>
          </w:tcPr>
          <w:p w14:paraId="6D565430" w14:textId="77777777" w:rsidR="001631D1" w:rsidRPr="00C35EA7" w:rsidRDefault="001631D1" w:rsidP="00C35EA7">
            <w:pPr>
              <w:jc w:val="center"/>
              <w:rPr>
                <w:lang w:val="fr-FR"/>
              </w:rPr>
            </w:pPr>
            <w:r w:rsidRPr="00C35EA7">
              <w:rPr>
                <w:lang w:val="fr-FR"/>
              </w:rPr>
              <w:t>phases</w:t>
            </w:r>
          </w:p>
        </w:tc>
        <w:tc>
          <w:tcPr>
            <w:tcW w:w="5508" w:type="dxa"/>
          </w:tcPr>
          <w:p w14:paraId="23E89FC3" w14:textId="77777777" w:rsidR="001631D1" w:rsidRPr="00C35EA7" w:rsidRDefault="001631D1" w:rsidP="00C35EA7">
            <w:pPr>
              <w:jc w:val="center"/>
              <w:rPr>
                <w:lang w:val="fr-FR"/>
              </w:rPr>
            </w:pPr>
            <w:r w:rsidRPr="00C35EA7">
              <w:rPr>
                <w:lang w:val="fr-FR"/>
              </w:rPr>
              <w:t>description</w:t>
            </w:r>
          </w:p>
        </w:tc>
      </w:tr>
      <w:tr w:rsidR="001631D1" w:rsidRPr="009A24C6" w14:paraId="6CBC3E0B" w14:textId="77777777" w:rsidTr="00C35EA7">
        <w:trPr>
          <w:jc w:val="center"/>
        </w:trPr>
        <w:tc>
          <w:tcPr>
            <w:tcW w:w="976" w:type="dxa"/>
          </w:tcPr>
          <w:p w14:paraId="46B35670" w14:textId="77777777" w:rsidR="001631D1" w:rsidRPr="00C35EA7" w:rsidRDefault="001631D1" w:rsidP="00C35EA7">
            <w:pPr>
              <w:jc w:val="both"/>
              <w:rPr>
                <w:lang w:val="fr-FR"/>
              </w:rPr>
            </w:pPr>
            <w:r w:rsidRPr="00C35EA7">
              <w:rPr>
                <w:lang w:val="fr-FR"/>
              </w:rPr>
              <w:t>II-III</w:t>
            </w:r>
          </w:p>
        </w:tc>
        <w:tc>
          <w:tcPr>
            <w:tcW w:w="5508" w:type="dxa"/>
          </w:tcPr>
          <w:p w14:paraId="6907D67C" w14:textId="5E96BDD0" w:rsidR="001631D1" w:rsidRPr="00C35EA7" w:rsidRDefault="001631D1" w:rsidP="00C35EA7">
            <w:pPr>
              <w:jc w:val="both"/>
              <w:rPr>
                <w:lang w:val="fr-FR"/>
              </w:rPr>
            </w:pPr>
            <w:r w:rsidRPr="00C35EA7">
              <w:rPr>
                <w:lang w:val="fr-FR"/>
              </w:rPr>
              <w:t xml:space="preserve">décors de cannelures et coups de poinçons, </w:t>
            </w:r>
            <w:hyperlink r:id="rId4446" w:anchor="Cul_Epicardial_Sud_France" w:history="1">
              <w:r w:rsidR="00E74338" w:rsidRPr="00C35EA7">
                <w:rPr>
                  <w:rStyle w:val="Hyperlink"/>
                  <w:lang w:val="fr-FR"/>
                </w:rPr>
                <w:t>Epicardial</w:t>
              </w:r>
            </w:hyperlink>
          </w:p>
        </w:tc>
      </w:tr>
      <w:tr w:rsidR="001631D1" w14:paraId="0F4B1257" w14:textId="77777777" w:rsidTr="00C35EA7">
        <w:trPr>
          <w:jc w:val="center"/>
        </w:trPr>
        <w:tc>
          <w:tcPr>
            <w:tcW w:w="976" w:type="dxa"/>
          </w:tcPr>
          <w:p w14:paraId="0CA51486" w14:textId="77777777" w:rsidR="001631D1" w:rsidRPr="00C35EA7" w:rsidRDefault="001631D1" w:rsidP="00C35EA7">
            <w:pPr>
              <w:jc w:val="both"/>
              <w:rPr>
                <w:lang w:val="fr-FR"/>
              </w:rPr>
            </w:pPr>
            <w:r w:rsidRPr="00C35EA7">
              <w:rPr>
                <w:lang w:val="fr-FR"/>
              </w:rPr>
              <w:t>I</w:t>
            </w:r>
          </w:p>
        </w:tc>
        <w:tc>
          <w:tcPr>
            <w:tcW w:w="5508" w:type="dxa"/>
          </w:tcPr>
          <w:p w14:paraId="34111B24" w14:textId="77777777" w:rsidR="001631D1" w:rsidRPr="00C35EA7" w:rsidRDefault="001631D1" w:rsidP="00C35EA7">
            <w:pPr>
              <w:jc w:val="both"/>
              <w:rPr>
                <w:lang w:val="fr-FR"/>
              </w:rPr>
            </w:pPr>
            <w:r w:rsidRPr="00C35EA7">
              <w:rPr>
                <w:lang w:val="fr-FR"/>
              </w:rPr>
              <w:t>Cardial</w:t>
            </w:r>
          </w:p>
        </w:tc>
      </w:tr>
    </w:tbl>
    <w:p w14:paraId="4E0B5A6A" w14:textId="77777777" w:rsidR="001631D1" w:rsidRPr="0032190F" w:rsidRDefault="001631D1" w:rsidP="001631D1">
      <w:pPr>
        <w:jc w:val="both"/>
        <w:rPr>
          <w:lang w:val="fr-FR"/>
        </w:rPr>
      </w:pPr>
      <w:r>
        <w:rPr>
          <w:lang w:val="fr-FR"/>
        </w:rPr>
        <w:t xml:space="preserve">(BIB 2649) </w:t>
      </w:r>
    </w:p>
    <w:p w14:paraId="249860F0" w14:textId="77777777" w:rsidR="001631D1" w:rsidRDefault="001631D1" w:rsidP="001631D1">
      <w:pPr>
        <w:rPr>
          <w:lang w:val="fr-FR"/>
        </w:rPr>
      </w:pPr>
    </w:p>
    <w:p w14:paraId="04CB9528" w14:textId="77777777" w:rsidR="001631D1" w:rsidRDefault="001631D1" w:rsidP="001631D1">
      <w:pPr>
        <w:jc w:val="both"/>
        <w:rPr>
          <w:lang w:val="fr-FR"/>
        </w:rPr>
      </w:pPr>
      <w:r w:rsidRPr="0032190F">
        <w:rPr>
          <w:lang w:val="fr-FR"/>
        </w:rPr>
        <w:t>Dans la part croissante des produits de l’élevage (tourné vers les caprins)</w:t>
      </w:r>
      <w:r w:rsidR="00EC57B9">
        <w:rPr>
          <w:lang w:val="fr-FR"/>
        </w:rPr>
        <w:t xml:space="preserve"> </w:t>
      </w:r>
      <w:r w:rsidRPr="0032190F">
        <w:rPr>
          <w:lang w:val="fr-FR"/>
        </w:rPr>
        <w:t>et de l’agriculture on suit l’évolution d’économie agro-past</w:t>
      </w:r>
      <w:r>
        <w:rPr>
          <w:lang w:val="fr-FR"/>
        </w:rPr>
        <w:t>o</w:t>
      </w:r>
      <w:r w:rsidRPr="0032190F">
        <w:rPr>
          <w:lang w:val="fr-FR"/>
        </w:rPr>
        <w:t>rale (BIB 165).</w:t>
      </w:r>
    </w:p>
    <w:p w14:paraId="1125DB54" w14:textId="77777777" w:rsidR="00BE6107" w:rsidRDefault="00BE6107" w:rsidP="001631D1">
      <w:pPr>
        <w:jc w:val="both"/>
        <w:rPr>
          <w:lang w:val="fr-FR"/>
        </w:rPr>
      </w:pPr>
    </w:p>
    <w:p w14:paraId="745BD70A" w14:textId="1E40A1E5" w:rsidR="00BE6107" w:rsidRPr="0032190F" w:rsidRDefault="00BE6107" w:rsidP="00BE6107">
      <w:pPr>
        <w:rPr>
          <w:lang w:val="fr-FR"/>
        </w:rPr>
      </w:pPr>
      <w:r>
        <w:rPr>
          <w:lang w:val="fr-FR"/>
        </w:rPr>
        <w:t xml:space="preserve">Phase A: </w:t>
      </w:r>
      <w:hyperlink r:id="rId4447" w:anchor="Cul_Cardial_Midi_France_ancien" w:history="1">
        <w:r w:rsidRPr="00BE6107">
          <w:rPr>
            <w:rStyle w:val="Hyperlink"/>
            <w:lang w:val="fr-FR"/>
          </w:rPr>
          <w:t>C. ancien</w:t>
        </w:r>
      </w:hyperlink>
      <w:r>
        <w:rPr>
          <w:lang w:val="fr-FR"/>
        </w:rPr>
        <w:t xml:space="preserve"> </w:t>
      </w:r>
      <w:r w:rsidRPr="00BE6107">
        <w:rPr>
          <w:lang w:val="fr-FR"/>
        </w:rPr>
        <w:t>(BIB 2499)</w:t>
      </w:r>
    </w:p>
    <w:p w14:paraId="02559D50" w14:textId="77777777" w:rsidR="00EB3131" w:rsidRDefault="00EB3131" w:rsidP="00242C0F">
      <w:pPr>
        <w:rPr>
          <w:lang w:val="fr-FR"/>
        </w:rPr>
      </w:pPr>
    </w:p>
    <w:p w14:paraId="2980B126" w14:textId="77777777" w:rsidR="001631D1" w:rsidRDefault="001631D1" w:rsidP="001631D1">
      <w:pPr>
        <w:pStyle w:val="Heading4"/>
      </w:pPr>
      <w:r>
        <w:t>Impressa</w:t>
      </w:r>
    </w:p>
    <w:p w14:paraId="4918C34B" w14:textId="77777777" w:rsidR="001631D1" w:rsidRPr="0032190F" w:rsidRDefault="001631D1" w:rsidP="00242C0F">
      <w:pPr>
        <w:rPr>
          <w:lang w:val="fr-FR"/>
        </w:rPr>
      </w:pPr>
    </w:p>
    <w:p w14:paraId="5608DF79" w14:textId="4A178805" w:rsidR="008B1CD8" w:rsidRDefault="00000000" w:rsidP="00242C0F">
      <w:pPr>
        <w:rPr>
          <w:lang w:val="fr-FR"/>
        </w:rPr>
      </w:pPr>
      <w:hyperlink r:id="rId4448" w:anchor="Cul_Impresso_Cardial" w:history="1">
        <w:r w:rsidR="008B1CD8" w:rsidRPr="0032190F">
          <w:rPr>
            <w:rStyle w:val="Hyperlink"/>
            <w:lang w:val="fr-FR"/>
          </w:rPr>
          <w:t>Impressa</w:t>
        </w:r>
      </w:hyperlink>
      <w:r w:rsidR="008B1CD8" w:rsidRPr="0032190F">
        <w:rPr>
          <w:lang w:val="fr-FR"/>
        </w:rPr>
        <w:t xml:space="preserve"> (BIB 980)</w:t>
      </w:r>
      <w:r w:rsidR="00955BF8">
        <w:rPr>
          <w:lang w:val="fr-FR"/>
        </w:rPr>
        <w:t xml:space="preserve"> </w:t>
      </w:r>
      <w:hyperlink r:id="rId4449" w:anchor="Cul_Impressa__cer_IGT" w:history="1">
        <w:r w:rsidR="00955BF8" w:rsidRPr="00955BF8">
          <w:rPr>
            <w:rStyle w:val="Hyperlink"/>
            <w:lang w:val="fr-FR"/>
          </w:rPr>
          <w:t>IGT</w:t>
        </w:r>
      </w:hyperlink>
      <w:r w:rsidR="00955BF8">
        <w:rPr>
          <w:lang w:val="fr-FR"/>
        </w:rPr>
        <w:t xml:space="preserve"> (BIB 2769)</w:t>
      </w:r>
    </w:p>
    <w:p w14:paraId="2D720CE2" w14:textId="77777777" w:rsidR="001631D1" w:rsidRDefault="001631D1" w:rsidP="00242C0F">
      <w:pPr>
        <w:rPr>
          <w:lang w:val="fr-FR"/>
        </w:rPr>
      </w:pPr>
    </w:p>
    <w:p w14:paraId="0B651179" w14:textId="77777777" w:rsidR="001631D1" w:rsidRPr="0077212E" w:rsidRDefault="001631D1" w:rsidP="001631D1">
      <w:pPr>
        <w:pStyle w:val="Heading4"/>
      </w:pPr>
      <w:r w:rsidRPr="0077212E">
        <w:t>Cardial</w:t>
      </w:r>
    </w:p>
    <w:p w14:paraId="3F5BFA7E" w14:textId="77777777" w:rsidR="001631D1" w:rsidRPr="0077212E" w:rsidRDefault="001631D1" w:rsidP="00242C0F">
      <w:pPr>
        <w:rPr>
          <w:lang w:val="fr-FR"/>
        </w:rPr>
      </w:pPr>
    </w:p>
    <w:p w14:paraId="46A57BB4" w14:textId="50961B2D" w:rsidR="001631D1" w:rsidRPr="0077212E" w:rsidRDefault="00000000" w:rsidP="001631D1">
      <w:pPr>
        <w:jc w:val="both"/>
        <w:rPr>
          <w:lang w:val="fr-FR"/>
        </w:rPr>
      </w:pPr>
      <w:hyperlink r:id="rId4450" w:anchor="Cul_Cardial_Zonation_Horiz" w:history="1">
        <w:r w:rsidR="001631D1" w:rsidRPr="0077212E">
          <w:rPr>
            <w:rStyle w:val="Hyperlink"/>
            <w:lang w:val="fr-FR"/>
          </w:rPr>
          <w:t>C. ZH</w:t>
        </w:r>
      </w:hyperlink>
      <w:r w:rsidR="001631D1" w:rsidRPr="0077212E">
        <w:rPr>
          <w:lang w:val="fr-FR"/>
        </w:rPr>
        <w:t xml:space="preserve"> (Binder com. pers.)</w:t>
      </w:r>
    </w:p>
    <w:p w14:paraId="5587909D" w14:textId="77777777" w:rsidR="008B1CD8" w:rsidRPr="0077212E" w:rsidRDefault="008B1CD8" w:rsidP="00242C0F">
      <w:pPr>
        <w:rPr>
          <w:lang w:val="fr-FR"/>
        </w:rPr>
      </w:pPr>
    </w:p>
    <w:p w14:paraId="4CC3CA46" w14:textId="77777777" w:rsidR="00525FD9" w:rsidRPr="0032190F" w:rsidRDefault="001631D1" w:rsidP="001631D1">
      <w:pPr>
        <w:pStyle w:val="Heading4"/>
      </w:pPr>
      <w:r>
        <w:t>Epicardial</w:t>
      </w:r>
    </w:p>
    <w:p w14:paraId="0E33C735" w14:textId="77777777" w:rsidR="00F6231C" w:rsidRDefault="00F6231C" w:rsidP="00242C0F">
      <w:pPr>
        <w:jc w:val="both"/>
        <w:rPr>
          <w:lang w:val="fr-FR"/>
        </w:rPr>
      </w:pPr>
    </w:p>
    <w:p w14:paraId="736E05AE" w14:textId="4B6FC7DC" w:rsidR="00AD4B74" w:rsidRDefault="00AD4B74" w:rsidP="00242C0F">
      <w:pPr>
        <w:jc w:val="both"/>
        <w:rPr>
          <w:lang w:val="fr-FR"/>
        </w:rPr>
      </w:pPr>
      <w:r>
        <w:rPr>
          <w:lang w:val="fr-FR"/>
        </w:rPr>
        <w:t>L'un des rares exemple méridionnaux de vase d'affinité La Hoguette: vase "Limbourg" de la couche B antérieurement au vase "La Hoguette" de la couche C. Ce dernier est daté de l'</w:t>
      </w:r>
      <w:hyperlink r:id="rId4451" w:anchor="Cul_Epicardial_Sud_France" w:history="1">
        <w:r w:rsidR="00E74338" w:rsidRPr="00E26EA8">
          <w:rPr>
            <w:rStyle w:val="Hyperlink"/>
            <w:lang w:val="fr-FR"/>
          </w:rPr>
          <w:t>Epicardial</w:t>
        </w:r>
      </w:hyperlink>
      <w:r w:rsidR="00E74338" w:rsidRPr="00E26EA8">
        <w:rPr>
          <w:lang w:val="fr-FR"/>
        </w:rPr>
        <w:t xml:space="preserve"> </w:t>
      </w:r>
      <w:r>
        <w:rPr>
          <w:lang w:val="fr-FR"/>
        </w:rPr>
        <w:t xml:space="preserve"> récent donc ne colle pas chronologiquement avec la Hoguette (BIB 2768)</w:t>
      </w:r>
    </w:p>
    <w:p w14:paraId="5EDCE4B6" w14:textId="77777777" w:rsidR="00AD4B74" w:rsidRDefault="00AD4B74" w:rsidP="00242C0F">
      <w:pPr>
        <w:jc w:val="both"/>
        <w:rPr>
          <w:lang w:val="fr-FR"/>
        </w:rPr>
      </w:pPr>
    </w:p>
    <w:p w14:paraId="5B3F07BC" w14:textId="77777777" w:rsidR="001631D1" w:rsidRPr="0032190F" w:rsidRDefault="001631D1" w:rsidP="001631D1">
      <w:pPr>
        <w:pStyle w:val="Heading3"/>
      </w:pPr>
      <w:r>
        <w:t>âge du Bronze</w:t>
      </w:r>
    </w:p>
    <w:p w14:paraId="1C18AD89" w14:textId="77777777" w:rsidR="00F6231C" w:rsidRPr="0032190F" w:rsidRDefault="00F6231C" w:rsidP="00F6231C">
      <w:pPr>
        <w:jc w:val="both"/>
        <w:rPr>
          <w:lang w:val="fr-FR"/>
        </w:rPr>
      </w:pPr>
      <w:r w:rsidRPr="0032190F">
        <w:rPr>
          <w:lang w:val="fr-FR"/>
        </w:rPr>
        <w:t>Le site a livré des décors céramiques de la fin de l’âge du Bronze (BIB 1935 fig. 404)</w:t>
      </w:r>
    </w:p>
    <w:p w14:paraId="79C62C5E" w14:textId="77777777" w:rsidR="00F6231C" w:rsidRDefault="00F6231C" w:rsidP="00242C0F">
      <w:pPr>
        <w:jc w:val="both"/>
        <w:rPr>
          <w:lang w:val="fr-FR"/>
        </w:rPr>
      </w:pPr>
    </w:p>
    <w:p w14:paraId="42A11CEA" w14:textId="77777777" w:rsidR="00EE5600" w:rsidRDefault="00EE5600" w:rsidP="00242C0F">
      <w:pPr>
        <w:rPr>
          <w:lang w:val="fr-FR"/>
        </w:rPr>
      </w:pPr>
    </w:p>
    <w:p w14:paraId="39DF2622" w14:textId="77777777" w:rsidR="00AC1060" w:rsidRDefault="00AC1060" w:rsidP="00AC1060">
      <w:pPr>
        <w:pStyle w:val="Heading2"/>
      </w:pPr>
      <w:r>
        <w:t>Sites</w:t>
      </w:r>
    </w:p>
    <w:p w14:paraId="40C6BA1F" w14:textId="77777777" w:rsidR="00AC1060" w:rsidRDefault="00AC1060" w:rsidP="00AC1060">
      <w:pPr>
        <w:rPr>
          <w:lang w:val="fr-FR"/>
        </w:rPr>
      </w:pPr>
    </w:p>
    <w:p w14:paraId="22DF13F3" w14:textId="77777777" w:rsidR="00AC1060" w:rsidRPr="00F64A9D" w:rsidRDefault="00AC1060" w:rsidP="00242C0F">
      <w:pPr>
        <w:rPr>
          <w:lang w:val="fr-FR"/>
        </w:rPr>
      </w:pPr>
    </w:p>
    <w:p w14:paraId="630D1F33" w14:textId="77777777" w:rsidR="002E5CD4" w:rsidRPr="0032190F" w:rsidRDefault="00AC1060" w:rsidP="00426FF9">
      <w:pPr>
        <w:pStyle w:val="Heading1"/>
      </w:pPr>
      <w:bookmarkStart w:id="1934" w:name="Sit_Cuzoul"/>
      <w:r>
        <w:t>CUZOUL</w:t>
      </w:r>
    </w:p>
    <w:bookmarkEnd w:id="1934"/>
    <w:p w14:paraId="0972E423" w14:textId="77777777" w:rsidR="002E5CD4" w:rsidRPr="00A2528F" w:rsidRDefault="00AC1060" w:rsidP="00242C0F">
      <w:pPr>
        <w:rPr>
          <w:sz w:val="20"/>
          <w:lang w:val="fr-FR"/>
        </w:rPr>
      </w:pPr>
      <w:r w:rsidRPr="00A2528F">
        <w:rPr>
          <w:sz w:val="20"/>
          <w:lang w:val="fr-FR"/>
        </w:rPr>
        <w:t>Cuzoul de Gramat</w:t>
      </w:r>
    </w:p>
    <w:p w14:paraId="17A6C8D1" w14:textId="77777777" w:rsidR="00AC1060" w:rsidRPr="0032190F" w:rsidRDefault="00AC1060" w:rsidP="00242C0F">
      <w:pPr>
        <w:rPr>
          <w:lang w:val="fr-FR"/>
        </w:rPr>
      </w:pPr>
    </w:p>
    <w:p w14:paraId="7472B2F1" w14:textId="5AF06C82" w:rsidR="002E5CD4" w:rsidRPr="0032190F" w:rsidRDefault="002E5CD4" w:rsidP="0076510E">
      <w:pPr>
        <w:jc w:val="both"/>
        <w:rPr>
          <w:lang w:val="fr-FR"/>
        </w:rPr>
      </w:pPr>
      <w:r w:rsidRPr="0032190F">
        <w:rPr>
          <w:lang w:val="fr-FR"/>
        </w:rPr>
        <w:t xml:space="preserve">La grotte du Cuzoul </w:t>
      </w:r>
      <w:r w:rsidR="00716F6C">
        <w:rPr>
          <w:lang w:val="fr-FR"/>
        </w:rPr>
        <w:t xml:space="preserve">(Gramat, </w:t>
      </w:r>
      <w:r w:rsidRPr="0032190F">
        <w:rPr>
          <w:lang w:val="fr-FR"/>
        </w:rPr>
        <w:t>Lot</w:t>
      </w:r>
      <w:r w:rsidR="00716F6C">
        <w:rPr>
          <w:lang w:val="fr-FR"/>
        </w:rPr>
        <w:t>)</w:t>
      </w:r>
      <w:r w:rsidRPr="0032190F">
        <w:rPr>
          <w:lang w:val="fr-FR"/>
        </w:rPr>
        <w:t xml:space="preserve">, </w:t>
      </w:r>
      <w:r w:rsidR="00AC1060">
        <w:rPr>
          <w:lang w:val="fr-FR"/>
        </w:rPr>
        <w:t xml:space="preserve">a donné son nom au </w:t>
      </w:r>
      <w:hyperlink r:id="rId4452" w:anchor="Cul_Cuzoul" w:history="1">
        <w:r w:rsidR="00AC1060" w:rsidRPr="00716F6C">
          <w:rPr>
            <w:rStyle w:val="Hyperlink"/>
            <w:lang w:val="fr-FR"/>
          </w:rPr>
          <w:t>gr</w:t>
        </w:r>
        <w:r w:rsidR="00AC1060">
          <w:rPr>
            <w:rStyle w:val="Hyperlink"/>
            <w:lang w:val="fr-FR"/>
          </w:rPr>
          <w:t>.</w:t>
        </w:r>
        <w:r w:rsidR="00AC1060" w:rsidRPr="00716F6C">
          <w:rPr>
            <w:rStyle w:val="Hyperlink"/>
            <w:lang w:val="fr-FR"/>
          </w:rPr>
          <w:t xml:space="preserve"> du Cuzoul</w:t>
        </w:r>
      </w:hyperlink>
      <w:r w:rsidR="00AC1060">
        <w:rPr>
          <w:lang w:val="fr-FR"/>
        </w:rPr>
        <w:t xml:space="preserve"> (SS BIB). Elle est </w:t>
      </w:r>
      <w:r w:rsidRPr="0032190F">
        <w:rPr>
          <w:lang w:val="fr-FR"/>
        </w:rPr>
        <w:t xml:space="preserve">situé au fond d’une vaste doline est constitué d’une cavité et deux abris latéraux. Au sortir de la grotte, un remplissage de 4 à </w:t>
      </w:r>
      <w:smartTag w:uri="urn:schemas-microsoft-com:office:smarttags" w:element="metricconverter">
        <w:smartTagPr>
          <w:attr w:name="ProductID" w:val="5 m"/>
        </w:smartTagPr>
        <w:r w:rsidRPr="0032190F">
          <w:rPr>
            <w:lang w:val="fr-FR"/>
          </w:rPr>
          <w:t>5 m</w:t>
        </w:r>
      </w:smartTag>
      <w:r w:rsidRPr="0032190F">
        <w:rPr>
          <w:lang w:val="fr-FR"/>
        </w:rPr>
        <w:t xml:space="preserve"> de puissance a permis de reconnaître, outre une occupation de la fin du </w:t>
      </w:r>
      <w:hyperlink r:id="rId4453" w:anchor="Cul_Mesolithique" w:history="1">
        <w:r w:rsidRPr="0032190F">
          <w:rPr>
            <w:rStyle w:val="Hyperlink"/>
            <w:lang w:val="fr-FR"/>
          </w:rPr>
          <w:t>Mésolithique</w:t>
        </w:r>
      </w:hyperlink>
      <w:r w:rsidRPr="0032190F">
        <w:rPr>
          <w:lang w:val="fr-FR"/>
        </w:rPr>
        <w:t xml:space="preserve"> avec l’acquisition de trapèzes</w:t>
      </w:r>
      <w:r w:rsidR="003F12A5">
        <w:rPr>
          <w:lang w:val="fr-FR"/>
        </w:rPr>
        <w:t xml:space="preserve"> [</w:t>
      </w:r>
      <w:hyperlink r:id="rId4454" w:anchor="Cul_BTC" w:history="1">
        <w:r w:rsidR="003F12A5" w:rsidRPr="003F12A5">
          <w:rPr>
            <w:rStyle w:val="Hyperlink"/>
            <w:lang w:val="fr-FR"/>
          </w:rPr>
          <w:t>BTC</w:t>
        </w:r>
      </w:hyperlink>
      <w:r w:rsidR="003F12A5">
        <w:rPr>
          <w:lang w:val="fr-FR"/>
        </w:rPr>
        <w:t>]</w:t>
      </w:r>
      <w:r w:rsidRPr="0032190F">
        <w:rPr>
          <w:lang w:val="fr-FR"/>
        </w:rPr>
        <w:t xml:space="preserve">, une occupation </w:t>
      </w:r>
      <w:hyperlink r:id="rId4455" w:anchor="Cul_Azilien" w:history="1">
        <w:r w:rsidRPr="0032190F">
          <w:rPr>
            <w:rStyle w:val="Hyperlink"/>
            <w:lang w:val="fr-FR"/>
          </w:rPr>
          <w:t>azilienne</w:t>
        </w:r>
      </w:hyperlink>
      <w:r w:rsidRPr="0032190F">
        <w:rPr>
          <w:lang w:val="fr-FR"/>
        </w:rPr>
        <w:t>, du matériel attribué au Montclusien</w:t>
      </w:r>
      <w:r w:rsidR="00A2528F">
        <w:rPr>
          <w:lang w:val="fr-FR"/>
        </w:rPr>
        <w:t xml:space="preserve"> [</w:t>
      </w:r>
      <w:hyperlink r:id="rId4456" w:anchor="Sit_Baume_Montclus" w:history="1">
        <w:r w:rsidR="00A2528F" w:rsidRPr="00A2528F">
          <w:rPr>
            <w:rStyle w:val="Hyperlink"/>
            <w:lang w:val="fr-FR"/>
          </w:rPr>
          <w:t>Montclus</w:t>
        </w:r>
      </w:hyperlink>
      <w:r w:rsidR="00A2528F">
        <w:rPr>
          <w:lang w:val="fr-FR"/>
        </w:rPr>
        <w:t>]</w:t>
      </w:r>
      <w:r w:rsidRPr="0032190F">
        <w:rPr>
          <w:lang w:val="fr-FR"/>
        </w:rPr>
        <w:t xml:space="preserve"> et vraissemblablement au </w:t>
      </w:r>
      <w:hyperlink r:id="rId4457" w:anchor="Cul_Sauveterrien" w:history="1">
        <w:r w:rsidRPr="0032190F">
          <w:rPr>
            <w:rStyle w:val="Hyperlink"/>
            <w:lang w:val="fr-FR"/>
          </w:rPr>
          <w:t>Sauveterrien</w:t>
        </w:r>
      </w:hyperlink>
      <w:r w:rsidRPr="0032190F">
        <w:rPr>
          <w:lang w:val="fr-FR"/>
        </w:rPr>
        <w:t xml:space="preserve"> ancien, au </w:t>
      </w:r>
      <w:hyperlink r:id="rId4458" w:anchor="Cul_Neo_Ancien" w:history="1">
        <w:r w:rsidRPr="0032190F">
          <w:rPr>
            <w:rStyle w:val="Hyperlink"/>
            <w:lang w:val="fr-FR"/>
          </w:rPr>
          <w:t>N</w:t>
        </w:r>
        <w:r w:rsidR="00AC1060">
          <w:rPr>
            <w:rStyle w:val="Hyperlink"/>
            <w:lang w:val="fr-FR"/>
          </w:rPr>
          <w:t>A</w:t>
        </w:r>
      </w:hyperlink>
      <w:r w:rsidRPr="0032190F">
        <w:rPr>
          <w:lang w:val="fr-FR"/>
        </w:rPr>
        <w:t xml:space="preserve"> et au </w:t>
      </w:r>
      <w:hyperlink r:id="rId4459" w:anchor="Cul_Bronze_Ancien" w:history="1">
        <w:r w:rsidRPr="0032190F">
          <w:rPr>
            <w:rStyle w:val="Hyperlink"/>
            <w:lang w:val="fr-FR"/>
          </w:rPr>
          <w:t>B</w:t>
        </w:r>
        <w:r w:rsidR="00AC1060">
          <w:rPr>
            <w:rStyle w:val="Hyperlink"/>
            <w:lang w:val="fr-FR"/>
          </w:rPr>
          <w:t>A</w:t>
        </w:r>
      </w:hyperlink>
      <w:r w:rsidR="00BC2415" w:rsidRPr="0032190F">
        <w:rPr>
          <w:lang w:val="fr-FR"/>
        </w:rPr>
        <w:t xml:space="preserve">. L’occupation mésolithique tardive semble contemporaine de celle du </w:t>
      </w:r>
      <w:r w:rsidR="00A2528F">
        <w:rPr>
          <w:lang w:val="fr-FR"/>
        </w:rPr>
        <w:t>NA</w:t>
      </w:r>
      <w:r w:rsidRPr="0032190F">
        <w:rPr>
          <w:lang w:val="fr-FR"/>
        </w:rPr>
        <w:t xml:space="preserve"> (Nicolas Valdeyron et al., C2, 2008)</w:t>
      </w:r>
    </w:p>
    <w:p w14:paraId="6F47D084" w14:textId="77777777" w:rsidR="002E5CD4" w:rsidRDefault="0076510E" w:rsidP="00242C0F">
      <w:pPr>
        <w:rPr>
          <w:lang w:val="fr-FR"/>
        </w:rPr>
      </w:pPr>
      <w:r>
        <w:rPr>
          <w:lang w:val="fr-FR"/>
        </w:rPr>
        <w:t>Considéré comme l'un des sites bénéficiant des meilleures données de datation (BIB 2648)</w:t>
      </w:r>
    </w:p>
    <w:p w14:paraId="311759A8" w14:textId="77777777" w:rsidR="00716F6C" w:rsidRDefault="00716F6C" w:rsidP="00716F6C">
      <w:pPr>
        <w:jc w:val="both"/>
        <w:rPr>
          <w:lang w:val="fr-FR"/>
        </w:rPr>
      </w:pPr>
      <w:r>
        <w:rPr>
          <w:lang w:val="fr-FR"/>
        </w:rPr>
        <w:t>La présence hypothétique d'animaux domestiques dans les niveaux mésolithiques (Geddès 1993) n'est pas en soi un élément consistant pour témoigner des interactions entre les mésolithiques et les néolithiques (BIB 2648)</w:t>
      </w:r>
    </w:p>
    <w:p w14:paraId="67D745B0" w14:textId="77777777" w:rsidR="00716F6C" w:rsidRDefault="00716F6C" w:rsidP="00716F6C">
      <w:pPr>
        <w:jc w:val="both"/>
        <w:rPr>
          <w:lang w:val="fr-FR"/>
        </w:rPr>
      </w:pPr>
    </w:p>
    <w:p w14:paraId="489971F7" w14:textId="6ED8D09E" w:rsidR="00716F6C" w:rsidRDefault="00A2528F" w:rsidP="00716F6C">
      <w:pPr>
        <w:pStyle w:val="Heading2"/>
      </w:pPr>
      <w:r>
        <w:lastRenderedPageBreak/>
        <w:t>s</w:t>
      </w:r>
      <w:r w:rsidR="00716F6C">
        <w:t>tratigraphie</w:t>
      </w:r>
    </w:p>
    <w:p w14:paraId="41B5E254" w14:textId="77777777" w:rsidR="00716F6C" w:rsidRDefault="00716F6C" w:rsidP="00716F6C">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6"/>
        <w:gridCol w:w="4429"/>
      </w:tblGrid>
      <w:tr w:rsidR="00716F6C" w14:paraId="01886A3A" w14:textId="77777777" w:rsidTr="00C35EA7">
        <w:trPr>
          <w:jc w:val="center"/>
        </w:trPr>
        <w:tc>
          <w:tcPr>
            <w:tcW w:w="816" w:type="dxa"/>
          </w:tcPr>
          <w:p w14:paraId="79B882EF" w14:textId="77777777" w:rsidR="00716F6C" w:rsidRPr="00C35EA7" w:rsidRDefault="00716F6C" w:rsidP="00C35EA7">
            <w:pPr>
              <w:jc w:val="center"/>
              <w:rPr>
                <w:lang w:val="fr-FR"/>
              </w:rPr>
            </w:pPr>
            <w:r w:rsidRPr="00C35EA7">
              <w:rPr>
                <w:lang w:val="fr-FR"/>
              </w:rPr>
              <w:t>US</w:t>
            </w:r>
          </w:p>
        </w:tc>
        <w:tc>
          <w:tcPr>
            <w:tcW w:w="4429" w:type="dxa"/>
          </w:tcPr>
          <w:p w14:paraId="36840389" w14:textId="77777777" w:rsidR="00716F6C" w:rsidRPr="00C35EA7" w:rsidRDefault="00716F6C" w:rsidP="00C35EA7">
            <w:pPr>
              <w:jc w:val="center"/>
              <w:rPr>
                <w:lang w:val="fr-FR"/>
              </w:rPr>
            </w:pPr>
            <w:r w:rsidRPr="00C35EA7">
              <w:rPr>
                <w:lang w:val="fr-FR"/>
              </w:rPr>
              <w:t>description</w:t>
            </w:r>
          </w:p>
        </w:tc>
      </w:tr>
      <w:tr w:rsidR="00716F6C" w14:paraId="3B695B2E" w14:textId="77777777" w:rsidTr="00C35EA7">
        <w:trPr>
          <w:jc w:val="center"/>
        </w:trPr>
        <w:tc>
          <w:tcPr>
            <w:tcW w:w="816" w:type="dxa"/>
          </w:tcPr>
          <w:p w14:paraId="695FE32C" w14:textId="77777777" w:rsidR="00716F6C" w:rsidRPr="00C35EA7" w:rsidRDefault="00716F6C" w:rsidP="00C35EA7">
            <w:pPr>
              <w:jc w:val="both"/>
              <w:rPr>
                <w:lang w:val="fr-FR"/>
              </w:rPr>
            </w:pPr>
          </w:p>
        </w:tc>
        <w:tc>
          <w:tcPr>
            <w:tcW w:w="4429" w:type="dxa"/>
          </w:tcPr>
          <w:p w14:paraId="1E9B005B" w14:textId="77777777" w:rsidR="00716F6C" w:rsidRPr="00C35EA7" w:rsidRDefault="00716F6C" w:rsidP="00C35EA7">
            <w:pPr>
              <w:jc w:val="both"/>
              <w:rPr>
                <w:sz w:val="20"/>
                <w:lang w:val="fr-FR"/>
              </w:rPr>
            </w:pPr>
          </w:p>
        </w:tc>
      </w:tr>
      <w:tr w:rsidR="00992F22" w:rsidRPr="009A24C6" w14:paraId="563D60D9" w14:textId="77777777" w:rsidTr="00C35EA7">
        <w:trPr>
          <w:jc w:val="center"/>
        </w:trPr>
        <w:tc>
          <w:tcPr>
            <w:tcW w:w="816" w:type="dxa"/>
          </w:tcPr>
          <w:p w14:paraId="53DBCF6C" w14:textId="77777777" w:rsidR="00992F22" w:rsidRPr="00C35EA7" w:rsidRDefault="00992F22" w:rsidP="00C35EA7">
            <w:pPr>
              <w:jc w:val="both"/>
              <w:rPr>
                <w:lang w:val="fr-FR"/>
              </w:rPr>
            </w:pPr>
            <w:r w:rsidRPr="00C35EA7">
              <w:rPr>
                <w:lang w:val="fr-FR"/>
              </w:rPr>
              <w:t>5100</w:t>
            </w:r>
          </w:p>
        </w:tc>
        <w:tc>
          <w:tcPr>
            <w:tcW w:w="4429" w:type="dxa"/>
            <w:vMerge w:val="restart"/>
          </w:tcPr>
          <w:p w14:paraId="32B148AA" w14:textId="2E4047E1" w:rsidR="00992F22" w:rsidRPr="00C35EA7" w:rsidRDefault="00992F22" w:rsidP="00C35EA7">
            <w:pPr>
              <w:jc w:val="both"/>
              <w:rPr>
                <w:sz w:val="20"/>
                <w:lang w:val="fr-FR"/>
              </w:rPr>
            </w:pPr>
            <w:r w:rsidRPr="00C35EA7">
              <w:rPr>
                <w:sz w:val="20"/>
                <w:lang w:val="fr-FR"/>
              </w:rPr>
              <w:t xml:space="preserve">8 trapèzes type BG3, 4 </w:t>
            </w:r>
            <w:hyperlink r:id="rId4460" w:anchor="Cul_Montclus" w:history="1">
              <w:r w:rsidRPr="00C35EA7">
                <w:rPr>
                  <w:rStyle w:val="Hyperlink"/>
                  <w:sz w:val="20"/>
                  <w:lang w:val="fr-FR"/>
                </w:rPr>
                <w:t>flèches de Montclus</w:t>
              </w:r>
            </w:hyperlink>
            <w:r w:rsidRPr="00C35EA7">
              <w:rPr>
                <w:sz w:val="20"/>
                <w:lang w:val="fr-FR"/>
              </w:rPr>
              <w:t xml:space="preserve"> de type microlithes</w:t>
            </w:r>
          </w:p>
        </w:tc>
      </w:tr>
      <w:tr w:rsidR="00992F22" w14:paraId="7F9F5532" w14:textId="77777777" w:rsidTr="00C35EA7">
        <w:trPr>
          <w:jc w:val="center"/>
        </w:trPr>
        <w:tc>
          <w:tcPr>
            <w:tcW w:w="816" w:type="dxa"/>
          </w:tcPr>
          <w:p w14:paraId="0BB93C6D" w14:textId="77777777" w:rsidR="00992F22" w:rsidRPr="00C35EA7" w:rsidRDefault="00992F22" w:rsidP="00C35EA7">
            <w:pPr>
              <w:jc w:val="both"/>
              <w:rPr>
                <w:lang w:val="fr-FR"/>
              </w:rPr>
            </w:pPr>
            <w:r w:rsidRPr="00C35EA7">
              <w:rPr>
                <w:lang w:val="fr-FR"/>
              </w:rPr>
              <w:t>5110</w:t>
            </w:r>
          </w:p>
        </w:tc>
        <w:tc>
          <w:tcPr>
            <w:tcW w:w="4429" w:type="dxa"/>
            <w:vMerge/>
          </w:tcPr>
          <w:p w14:paraId="5C4FE209" w14:textId="77777777" w:rsidR="00992F22" w:rsidRPr="00C35EA7" w:rsidRDefault="00992F22" w:rsidP="00C35EA7">
            <w:pPr>
              <w:jc w:val="both"/>
              <w:rPr>
                <w:lang w:val="fr-FR"/>
              </w:rPr>
            </w:pPr>
          </w:p>
        </w:tc>
      </w:tr>
      <w:tr w:rsidR="00992F22" w14:paraId="0AD332CA" w14:textId="77777777" w:rsidTr="00C35EA7">
        <w:trPr>
          <w:jc w:val="center"/>
        </w:trPr>
        <w:tc>
          <w:tcPr>
            <w:tcW w:w="816" w:type="dxa"/>
          </w:tcPr>
          <w:p w14:paraId="1E946EE1" w14:textId="77777777" w:rsidR="00992F22" w:rsidRPr="00C35EA7" w:rsidRDefault="00992F22" w:rsidP="00C35EA7">
            <w:pPr>
              <w:jc w:val="both"/>
              <w:rPr>
                <w:lang w:val="fr-FR"/>
              </w:rPr>
            </w:pPr>
            <w:r w:rsidRPr="00C35EA7">
              <w:rPr>
                <w:lang w:val="fr-FR"/>
              </w:rPr>
              <w:t>5200</w:t>
            </w:r>
          </w:p>
        </w:tc>
        <w:tc>
          <w:tcPr>
            <w:tcW w:w="4429" w:type="dxa"/>
          </w:tcPr>
          <w:p w14:paraId="3F6E7033" w14:textId="77777777" w:rsidR="00992F22" w:rsidRPr="00C35EA7" w:rsidRDefault="00992F22" w:rsidP="00C35EA7">
            <w:pPr>
              <w:jc w:val="both"/>
              <w:rPr>
                <w:lang w:val="fr-FR"/>
              </w:rPr>
            </w:pPr>
          </w:p>
        </w:tc>
      </w:tr>
    </w:tbl>
    <w:p w14:paraId="63503630" w14:textId="77777777" w:rsidR="00716F6C" w:rsidRDefault="00716F6C" w:rsidP="00716F6C">
      <w:pPr>
        <w:jc w:val="both"/>
        <w:rPr>
          <w:lang w:val="fr-FR"/>
        </w:rPr>
      </w:pPr>
      <w:r>
        <w:rPr>
          <w:lang w:val="fr-FR"/>
        </w:rPr>
        <w:t>(BIB 2648)</w:t>
      </w:r>
    </w:p>
    <w:p w14:paraId="173BC23B" w14:textId="77777777" w:rsidR="00992F22" w:rsidRDefault="00992F22" w:rsidP="00716F6C">
      <w:pPr>
        <w:jc w:val="both"/>
        <w:rPr>
          <w:lang w:val="fr-FR"/>
        </w:rPr>
      </w:pPr>
    </w:p>
    <w:p w14:paraId="6A970F66" w14:textId="77777777" w:rsidR="00992F22" w:rsidRDefault="00992F22" w:rsidP="00992F22">
      <w:pPr>
        <w:pStyle w:val="Heading3"/>
      </w:pPr>
      <w:r>
        <w:t>US 5100-5110</w:t>
      </w:r>
    </w:p>
    <w:p w14:paraId="40369E36" w14:textId="3244812D" w:rsidR="00992F22" w:rsidRDefault="00992F22" w:rsidP="00992F22">
      <w:pPr>
        <w:rPr>
          <w:lang w:val="fr-FR"/>
        </w:rPr>
      </w:pPr>
      <w:r w:rsidRPr="00992F22">
        <w:rPr>
          <w:lang w:val="fr-FR"/>
        </w:rPr>
        <w:t xml:space="preserve">Association des </w:t>
      </w:r>
      <w:hyperlink r:id="rId4461" w:anchor="Cul_Montclus" w:history="1">
        <w:r w:rsidRPr="00992F22">
          <w:rPr>
            <w:rStyle w:val="Hyperlink"/>
            <w:lang w:val="fr-FR"/>
          </w:rPr>
          <w:t>flèches de Montclus</w:t>
        </w:r>
      </w:hyperlink>
      <w:r>
        <w:rPr>
          <w:lang w:val="fr-FR"/>
        </w:rPr>
        <w:t xml:space="preserve"> avec les </w:t>
      </w:r>
      <w:hyperlink r:id="rId4462" w:anchor="Cul_Martinet" w:history="1">
        <w:r w:rsidRPr="00992F22">
          <w:rPr>
            <w:rStyle w:val="Hyperlink"/>
            <w:lang w:val="fr-FR"/>
          </w:rPr>
          <w:t>trapèzes de Martinet</w:t>
        </w:r>
      </w:hyperlink>
      <w:r>
        <w:rPr>
          <w:lang w:val="fr-FR"/>
        </w:rPr>
        <w:t xml:space="preserve"> (BIB 2648)</w:t>
      </w:r>
      <w:r w:rsidR="000B5D3D">
        <w:rPr>
          <w:lang w:val="fr-FR"/>
        </w:rPr>
        <w:t xml:space="preserve"> Pour Perrin et al., sous reserve de vérification, les derniers groupes Mésolithiques auraient persistaient dans cette zones jusque vers 5200 BC (BIB 2648)</w:t>
      </w:r>
    </w:p>
    <w:p w14:paraId="0A605583" w14:textId="77777777" w:rsidR="00AC1060" w:rsidRDefault="00AC1060" w:rsidP="00992F22">
      <w:pPr>
        <w:rPr>
          <w:lang w:val="fr-FR"/>
        </w:rPr>
      </w:pPr>
    </w:p>
    <w:p w14:paraId="2CBD388A" w14:textId="77777777" w:rsidR="00AC1060" w:rsidRDefault="00AC1060" w:rsidP="00426FF9">
      <w:pPr>
        <w:pStyle w:val="Heading1"/>
      </w:pPr>
      <w:bookmarkStart w:id="1935" w:name="Sit_Martinet_Le"/>
      <w:r>
        <w:t>MARTINET (LE)</w:t>
      </w:r>
    </w:p>
    <w:bookmarkEnd w:id="1935"/>
    <w:p w14:paraId="722ED794" w14:textId="77777777" w:rsidR="00AC1060" w:rsidRDefault="00AC1060" w:rsidP="00992F22">
      <w:pPr>
        <w:rPr>
          <w:lang w:val="fr-FR"/>
        </w:rPr>
      </w:pPr>
    </w:p>
    <w:p w14:paraId="0A11339E" w14:textId="27F85CB7" w:rsidR="00AC1060" w:rsidRDefault="00AC1060" w:rsidP="00992F22">
      <w:pPr>
        <w:rPr>
          <w:lang w:val="fr-FR"/>
        </w:rPr>
      </w:pPr>
      <w:r w:rsidRPr="00AC1060">
        <w:rPr>
          <w:lang w:val="fr-FR"/>
        </w:rPr>
        <w:t>Le Martinet (Sauveterre-la-Lémance, Lot-et-Garonne)</w:t>
      </w:r>
      <w:r>
        <w:rPr>
          <w:lang w:val="fr-FR"/>
        </w:rPr>
        <w:t xml:space="preserve"> à donné son nom aux </w:t>
      </w:r>
      <w:hyperlink r:id="rId4463" w:anchor="Cul_Martinet" w:history="1">
        <w:r w:rsidRPr="00992F22">
          <w:rPr>
            <w:rStyle w:val="Hyperlink"/>
            <w:lang w:val="fr-FR"/>
          </w:rPr>
          <w:t>trapèzes de Martinet</w:t>
        </w:r>
      </w:hyperlink>
      <w:r w:rsidRPr="00AC1060">
        <w:rPr>
          <w:lang w:val="fr-FR"/>
        </w:rPr>
        <w:t xml:space="preserve"> </w:t>
      </w:r>
    </w:p>
    <w:p w14:paraId="50F5E8C6" w14:textId="77777777" w:rsidR="00AC1060" w:rsidRDefault="00AC1060" w:rsidP="00992F22">
      <w:pPr>
        <w:rPr>
          <w:lang w:val="fr-FR"/>
        </w:rPr>
      </w:pPr>
    </w:p>
    <w:p w14:paraId="04EFCC80" w14:textId="77777777" w:rsidR="00AC1060" w:rsidRPr="00426FF9" w:rsidRDefault="00AC1060" w:rsidP="00426FF9">
      <w:pPr>
        <w:pStyle w:val="Heading1"/>
        <w:rPr>
          <w:lang w:val="es-ES"/>
        </w:rPr>
      </w:pPr>
      <w:bookmarkStart w:id="1936" w:name="Sit_Borie_Rey"/>
      <w:r w:rsidRPr="00426FF9">
        <w:rPr>
          <w:lang w:val="es-ES"/>
        </w:rPr>
        <w:t>BORIE DEL REY</w:t>
      </w:r>
    </w:p>
    <w:bookmarkEnd w:id="1936"/>
    <w:p w14:paraId="7E84F26F" w14:textId="77777777" w:rsidR="00AC1060" w:rsidRPr="0077212E" w:rsidRDefault="00AC1060" w:rsidP="00992F22">
      <w:pPr>
        <w:rPr>
          <w:lang w:val="es-ES"/>
        </w:rPr>
      </w:pPr>
    </w:p>
    <w:p w14:paraId="4D558568" w14:textId="77777777" w:rsidR="00AC1060" w:rsidRPr="0077212E" w:rsidRDefault="00AC1060" w:rsidP="00992F22">
      <w:pPr>
        <w:rPr>
          <w:lang w:val="es-ES"/>
        </w:rPr>
      </w:pPr>
      <w:r w:rsidRPr="0077212E">
        <w:rPr>
          <w:lang w:val="es-ES"/>
        </w:rPr>
        <w:t>Gr. Gazel-Cuzoul (BIB 2926)</w:t>
      </w:r>
    </w:p>
    <w:p w14:paraId="64EBD500" w14:textId="77777777" w:rsidR="00992F22" w:rsidRPr="0077212E" w:rsidRDefault="00992F22" w:rsidP="00992F22">
      <w:pPr>
        <w:rPr>
          <w:lang w:val="es-ES"/>
        </w:rPr>
      </w:pPr>
    </w:p>
    <w:p w14:paraId="46574242" w14:textId="77777777" w:rsidR="0076510E" w:rsidRDefault="0076510E" w:rsidP="00426FF9">
      <w:pPr>
        <w:pStyle w:val="Heading1"/>
      </w:pPr>
      <w:bookmarkStart w:id="1937" w:name="Sit_Roquemissou"/>
      <w:r>
        <w:t>ROQUEMISSOU</w:t>
      </w:r>
      <w:bookmarkEnd w:id="1937"/>
    </w:p>
    <w:p w14:paraId="1C95AEFA" w14:textId="77777777" w:rsidR="0076510E" w:rsidRDefault="00992F22" w:rsidP="00242C0F">
      <w:pPr>
        <w:rPr>
          <w:lang w:val="fr-FR"/>
        </w:rPr>
      </w:pPr>
      <w:r>
        <w:rPr>
          <w:lang w:val="fr-FR"/>
        </w:rPr>
        <w:t xml:space="preserve">Roquemissou (Rodez, Aveyron) </w:t>
      </w:r>
      <w:r w:rsidR="0076510E">
        <w:rPr>
          <w:lang w:val="fr-FR"/>
        </w:rPr>
        <w:t>Considéré comme l'un des sites bénéficiant des meilleures données de datation pour le début du Néolithqiue (BIB 2648)</w:t>
      </w:r>
    </w:p>
    <w:p w14:paraId="35666DDC" w14:textId="2D852127" w:rsidR="000B5D3D" w:rsidRDefault="000B5D3D" w:rsidP="00242C0F">
      <w:pPr>
        <w:rPr>
          <w:lang w:val="fr-FR"/>
        </w:rPr>
      </w:pPr>
      <w:r>
        <w:rPr>
          <w:lang w:val="fr-FR"/>
        </w:rPr>
        <w:t xml:space="preserve">Les phases de transition Méso/Néo identifiées et, préalablement attribuées au </w:t>
      </w:r>
      <w:hyperlink r:id="rId4464" w:anchor="Cul_Roucardien" w:history="1">
        <w:r w:rsidRPr="000B5D3D">
          <w:rPr>
            <w:rStyle w:val="Hyperlink"/>
            <w:lang w:val="fr-FR"/>
          </w:rPr>
          <w:t>Roucardien</w:t>
        </w:r>
      </w:hyperlink>
      <w:r>
        <w:rPr>
          <w:lang w:val="fr-FR"/>
        </w:rPr>
        <w:t xml:space="preserve"> par G.-B. Arnal (1983), sont à abandonner (BIB 2648) Toutefois, l'US 5311 associe des éléments céramiques avec des </w:t>
      </w:r>
      <w:hyperlink r:id="rId4465" w:anchor="Cul_Martinet" w:history="1">
        <w:r w:rsidRPr="00992F22">
          <w:rPr>
            <w:rStyle w:val="Hyperlink"/>
            <w:lang w:val="fr-FR"/>
          </w:rPr>
          <w:t>trapèzes de Martinet</w:t>
        </w:r>
      </w:hyperlink>
      <w:r>
        <w:rPr>
          <w:lang w:val="fr-FR"/>
        </w:rPr>
        <w:t xml:space="preserve"> (BIB 2648) alors bon, quoi, finalement c'est quand même pas tout à fait, etc. (SS BIB)</w:t>
      </w:r>
    </w:p>
    <w:p w14:paraId="35915DE0" w14:textId="77777777" w:rsidR="00992F22" w:rsidRDefault="00992F22" w:rsidP="00242C0F">
      <w:pPr>
        <w:rPr>
          <w:lang w:val="fr-FR"/>
        </w:rPr>
      </w:pPr>
    </w:p>
    <w:p w14:paraId="24CB22C2" w14:textId="77777777" w:rsidR="00992F22" w:rsidRDefault="00992F22" w:rsidP="00992F22">
      <w:pPr>
        <w:pStyle w:val="Heading2"/>
      </w:pPr>
      <w:r>
        <w:t>Stratigraphie</w:t>
      </w:r>
    </w:p>
    <w:p w14:paraId="200131CA" w14:textId="77777777" w:rsidR="0076510E" w:rsidRDefault="0076510E"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3"/>
        <w:gridCol w:w="1043"/>
        <w:gridCol w:w="1616"/>
      </w:tblGrid>
      <w:tr w:rsidR="00992F22" w14:paraId="3722CADF" w14:textId="77777777" w:rsidTr="00C35EA7">
        <w:trPr>
          <w:jc w:val="center"/>
        </w:trPr>
        <w:tc>
          <w:tcPr>
            <w:tcW w:w="2646" w:type="dxa"/>
            <w:gridSpan w:val="2"/>
            <w:vAlign w:val="center"/>
          </w:tcPr>
          <w:p w14:paraId="68DFC688" w14:textId="77777777" w:rsidR="00992F22" w:rsidRPr="00C35EA7" w:rsidRDefault="00992F22" w:rsidP="00C35EA7">
            <w:pPr>
              <w:jc w:val="center"/>
              <w:rPr>
                <w:lang w:val="fr-FR"/>
              </w:rPr>
            </w:pPr>
            <w:r w:rsidRPr="00C35EA7">
              <w:rPr>
                <w:lang w:val="fr-FR"/>
              </w:rPr>
              <w:t>attribution</w:t>
            </w:r>
            <w:r w:rsidR="000B5D3D" w:rsidRPr="00C35EA7">
              <w:rPr>
                <w:lang w:val="fr-FR"/>
              </w:rPr>
              <w:t>s</w:t>
            </w:r>
          </w:p>
        </w:tc>
        <w:tc>
          <w:tcPr>
            <w:tcW w:w="1616" w:type="dxa"/>
            <w:vAlign w:val="center"/>
          </w:tcPr>
          <w:p w14:paraId="6BD0396D" w14:textId="77777777" w:rsidR="00992F22" w:rsidRPr="00C35EA7" w:rsidRDefault="00992F22" w:rsidP="00C35EA7">
            <w:pPr>
              <w:jc w:val="center"/>
              <w:rPr>
                <w:lang w:val="fr-FR"/>
              </w:rPr>
            </w:pPr>
            <w:r w:rsidRPr="00C35EA7">
              <w:rPr>
                <w:lang w:val="fr-FR"/>
              </w:rPr>
              <w:t>datation</w:t>
            </w:r>
          </w:p>
          <w:p w14:paraId="2E380BA0" w14:textId="77777777" w:rsidR="00992F22" w:rsidRPr="00C35EA7" w:rsidRDefault="00992F22" w:rsidP="00C35EA7">
            <w:pPr>
              <w:jc w:val="center"/>
              <w:rPr>
                <w:lang w:val="fr-FR"/>
              </w:rPr>
            </w:pPr>
            <w:r w:rsidRPr="00C35EA7">
              <w:rPr>
                <w:lang w:val="fr-FR"/>
              </w:rPr>
              <w:t>(BC)</w:t>
            </w:r>
          </w:p>
        </w:tc>
      </w:tr>
      <w:tr w:rsidR="00992F22" w14:paraId="5D290F7F" w14:textId="77777777" w:rsidTr="00C35EA7">
        <w:trPr>
          <w:jc w:val="center"/>
        </w:trPr>
        <w:tc>
          <w:tcPr>
            <w:tcW w:w="1603" w:type="dxa"/>
            <w:vMerge w:val="restart"/>
            <w:vAlign w:val="center"/>
          </w:tcPr>
          <w:p w14:paraId="4CCDAD5E" w14:textId="77777777" w:rsidR="00992F22" w:rsidRPr="00C35EA7" w:rsidRDefault="00992F22" w:rsidP="00C35EA7">
            <w:pPr>
              <w:jc w:val="center"/>
              <w:rPr>
                <w:lang w:val="fr-FR"/>
              </w:rPr>
            </w:pPr>
            <w:r w:rsidRPr="00C35EA7">
              <w:rPr>
                <w:lang w:val="fr-FR"/>
              </w:rPr>
              <w:t>Néolithique</w:t>
            </w:r>
          </w:p>
        </w:tc>
        <w:tc>
          <w:tcPr>
            <w:tcW w:w="1043" w:type="dxa"/>
            <w:vAlign w:val="center"/>
          </w:tcPr>
          <w:p w14:paraId="0980DF9F" w14:textId="77777777" w:rsidR="00992F22" w:rsidRPr="00C35EA7" w:rsidRDefault="00992F22" w:rsidP="00C35EA7">
            <w:pPr>
              <w:jc w:val="center"/>
              <w:rPr>
                <w:lang w:val="fr-FR"/>
              </w:rPr>
            </w:pPr>
            <w:r w:rsidRPr="00C35EA7">
              <w:rPr>
                <w:lang w:val="fr-FR"/>
              </w:rPr>
              <w:t>final</w:t>
            </w:r>
          </w:p>
        </w:tc>
        <w:tc>
          <w:tcPr>
            <w:tcW w:w="1616" w:type="dxa"/>
          </w:tcPr>
          <w:p w14:paraId="300F7C87" w14:textId="77777777" w:rsidR="00992F22" w:rsidRPr="00C35EA7" w:rsidRDefault="00992F22" w:rsidP="00242C0F">
            <w:pPr>
              <w:rPr>
                <w:lang w:val="fr-FR"/>
              </w:rPr>
            </w:pPr>
            <w:r w:rsidRPr="00C35EA7">
              <w:rPr>
                <w:lang w:val="fr-FR"/>
              </w:rPr>
              <w:t>2990-2300</w:t>
            </w:r>
          </w:p>
        </w:tc>
      </w:tr>
      <w:tr w:rsidR="00992F22" w14:paraId="769FE798" w14:textId="77777777" w:rsidTr="00C35EA7">
        <w:trPr>
          <w:jc w:val="center"/>
        </w:trPr>
        <w:tc>
          <w:tcPr>
            <w:tcW w:w="1603" w:type="dxa"/>
            <w:vMerge/>
            <w:vAlign w:val="center"/>
          </w:tcPr>
          <w:p w14:paraId="0B446DC8" w14:textId="77777777" w:rsidR="00992F22" w:rsidRPr="00C35EA7" w:rsidRDefault="00992F22" w:rsidP="00C35EA7">
            <w:pPr>
              <w:jc w:val="center"/>
              <w:rPr>
                <w:lang w:val="fr-FR"/>
              </w:rPr>
            </w:pPr>
          </w:p>
        </w:tc>
        <w:tc>
          <w:tcPr>
            <w:tcW w:w="1043" w:type="dxa"/>
            <w:vAlign w:val="center"/>
          </w:tcPr>
          <w:p w14:paraId="5B3441AF" w14:textId="77777777" w:rsidR="00992F22" w:rsidRPr="00C35EA7" w:rsidRDefault="00992F22" w:rsidP="00C35EA7">
            <w:pPr>
              <w:jc w:val="center"/>
              <w:rPr>
                <w:lang w:val="fr-FR"/>
              </w:rPr>
            </w:pPr>
            <w:r w:rsidRPr="00C35EA7">
              <w:rPr>
                <w:lang w:val="fr-FR"/>
              </w:rPr>
              <w:t>ancien</w:t>
            </w:r>
          </w:p>
        </w:tc>
        <w:tc>
          <w:tcPr>
            <w:tcW w:w="1616" w:type="dxa"/>
          </w:tcPr>
          <w:p w14:paraId="7EC8C0F8" w14:textId="77777777" w:rsidR="00992F22" w:rsidRPr="00C35EA7" w:rsidRDefault="00992F22" w:rsidP="00242C0F">
            <w:pPr>
              <w:rPr>
                <w:lang w:val="fr-FR"/>
              </w:rPr>
            </w:pPr>
            <w:r w:rsidRPr="00C35EA7">
              <w:rPr>
                <w:lang w:val="fr-FR"/>
              </w:rPr>
              <w:t>4800-4700</w:t>
            </w:r>
          </w:p>
        </w:tc>
      </w:tr>
      <w:tr w:rsidR="00992F22" w14:paraId="629E7B6C" w14:textId="77777777" w:rsidTr="00C35EA7">
        <w:trPr>
          <w:jc w:val="center"/>
        </w:trPr>
        <w:tc>
          <w:tcPr>
            <w:tcW w:w="1603" w:type="dxa"/>
            <w:vMerge w:val="restart"/>
            <w:vAlign w:val="center"/>
          </w:tcPr>
          <w:p w14:paraId="6F84BC02" w14:textId="77777777" w:rsidR="00992F22" w:rsidRPr="00C35EA7" w:rsidRDefault="00992F22" w:rsidP="00C35EA7">
            <w:pPr>
              <w:jc w:val="center"/>
              <w:rPr>
                <w:lang w:val="fr-FR"/>
              </w:rPr>
            </w:pPr>
            <w:r w:rsidRPr="00C35EA7">
              <w:rPr>
                <w:lang w:val="fr-FR"/>
              </w:rPr>
              <w:t>Mésolithique</w:t>
            </w:r>
          </w:p>
        </w:tc>
        <w:tc>
          <w:tcPr>
            <w:tcW w:w="1043" w:type="dxa"/>
            <w:vAlign w:val="center"/>
          </w:tcPr>
          <w:p w14:paraId="522D9A6D" w14:textId="77777777" w:rsidR="00992F22" w:rsidRPr="00C35EA7" w:rsidRDefault="00992F22" w:rsidP="00C35EA7">
            <w:pPr>
              <w:jc w:val="center"/>
              <w:rPr>
                <w:lang w:val="fr-FR"/>
              </w:rPr>
            </w:pPr>
            <w:r w:rsidRPr="00C35EA7">
              <w:rPr>
                <w:lang w:val="fr-FR"/>
              </w:rPr>
              <w:t>2e</w:t>
            </w:r>
          </w:p>
        </w:tc>
        <w:tc>
          <w:tcPr>
            <w:tcW w:w="1616" w:type="dxa"/>
          </w:tcPr>
          <w:p w14:paraId="3A8A319F" w14:textId="77777777" w:rsidR="00992F22" w:rsidRPr="00C35EA7" w:rsidRDefault="000B5D3D" w:rsidP="00242C0F">
            <w:pPr>
              <w:rPr>
                <w:lang w:val="fr-FR"/>
              </w:rPr>
            </w:pPr>
            <w:r w:rsidRPr="00C35EA7">
              <w:rPr>
                <w:lang w:val="fr-FR"/>
              </w:rPr>
              <w:t>6000-5500</w:t>
            </w:r>
          </w:p>
        </w:tc>
      </w:tr>
      <w:tr w:rsidR="00992F22" w14:paraId="40339D8F" w14:textId="77777777" w:rsidTr="00C35EA7">
        <w:trPr>
          <w:jc w:val="center"/>
        </w:trPr>
        <w:tc>
          <w:tcPr>
            <w:tcW w:w="1603" w:type="dxa"/>
            <w:vMerge/>
            <w:vAlign w:val="center"/>
          </w:tcPr>
          <w:p w14:paraId="74F1D631" w14:textId="77777777" w:rsidR="00992F22" w:rsidRPr="00C35EA7" w:rsidRDefault="00992F22" w:rsidP="00C35EA7">
            <w:pPr>
              <w:jc w:val="center"/>
              <w:rPr>
                <w:lang w:val="fr-FR"/>
              </w:rPr>
            </w:pPr>
          </w:p>
        </w:tc>
        <w:tc>
          <w:tcPr>
            <w:tcW w:w="1043" w:type="dxa"/>
            <w:vAlign w:val="center"/>
          </w:tcPr>
          <w:p w14:paraId="7CB30E95" w14:textId="77777777" w:rsidR="00992F22" w:rsidRPr="00C35EA7" w:rsidRDefault="00992F22" w:rsidP="00C35EA7">
            <w:pPr>
              <w:jc w:val="center"/>
              <w:rPr>
                <w:lang w:val="fr-FR"/>
              </w:rPr>
            </w:pPr>
            <w:r w:rsidRPr="00C35EA7">
              <w:rPr>
                <w:lang w:val="fr-FR"/>
              </w:rPr>
              <w:t xml:space="preserve">1e </w:t>
            </w:r>
          </w:p>
        </w:tc>
        <w:tc>
          <w:tcPr>
            <w:tcW w:w="1616" w:type="dxa"/>
          </w:tcPr>
          <w:p w14:paraId="7C4362D6" w14:textId="77777777" w:rsidR="00992F22" w:rsidRPr="00C35EA7" w:rsidRDefault="000B5D3D" w:rsidP="00242C0F">
            <w:pPr>
              <w:rPr>
                <w:lang w:val="fr-FR"/>
              </w:rPr>
            </w:pPr>
            <w:r w:rsidRPr="00C35EA7">
              <w:rPr>
                <w:lang w:val="fr-FR"/>
              </w:rPr>
              <w:t>7500-6700</w:t>
            </w:r>
          </w:p>
        </w:tc>
      </w:tr>
      <w:tr w:rsidR="00992F22" w14:paraId="069CD6A1" w14:textId="77777777" w:rsidTr="00C35EA7">
        <w:trPr>
          <w:jc w:val="center"/>
        </w:trPr>
        <w:tc>
          <w:tcPr>
            <w:tcW w:w="1603" w:type="dxa"/>
            <w:vMerge/>
            <w:vAlign w:val="center"/>
          </w:tcPr>
          <w:p w14:paraId="17304D7F" w14:textId="77777777" w:rsidR="00992F22" w:rsidRPr="00C35EA7" w:rsidRDefault="00992F22" w:rsidP="00C35EA7">
            <w:pPr>
              <w:jc w:val="center"/>
              <w:rPr>
                <w:lang w:val="fr-FR"/>
              </w:rPr>
            </w:pPr>
          </w:p>
        </w:tc>
        <w:tc>
          <w:tcPr>
            <w:tcW w:w="1043" w:type="dxa"/>
            <w:vAlign w:val="center"/>
          </w:tcPr>
          <w:p w14:paraId="3319ACBF" w14:textId="77777777" w:rsidR="00992F22" w:rsidRPr="00C35EA7" w:rsidRDefault="00992F22" w:rsidP="00C35EA7">
            <w:pPr>
              <w:jc w:val="center"/>
              <w:rPr>
                <w:lang w:val="fr-FR"/>
              </w:rPr>
            </w:pPr>
            <w:r w:rsidRPr="00C35EA7">
              <w:rPr>
                <w:lang w:val="fr-FR"/>
              </w:rPr>
              <w:t>Azilien</w:t>
            </w:r>
          </w:p>
        </w:tc>
        <w:tc>
          <w:tcPr>
            <w:tcW w:w="1616" w:type="dxa"/>
          </w:tcPr>
          <w:p w14:paraId="7B04EA48" w14:textId="77777777" w:rsidR="00992F22" w:rsidRPr="00C35EA7" w:rsidRDefault="000B5D3D" w:rsidP="00242C0F">
            <w:pPr>
              <w:rPr>
                <w:lang w:val="fr-FR"/>
              </w:rPr>
            </w:pPr>
            <w:r w:rsidRPr="00C35EA7">
              <w:rPr>
                <w:lang w:val="fr-FR"/>
              </w:rPr>
              <w:t>11300-11100</w:t>
            </w:r>
          </w:p>
        </w:tc>
      </w:tr>
    </w:tbl>
    <w:p w14:paraId="49E28560" w14:textId="77777777" w:rsidR="00992F22" w:rsidRDefault="000B5D3D" w:rsidP="00242C0F">
      <w:pPr>
        <w:rPr>
          <w:lang w:val="fr-FR"/>
        </w:rPr>
      </w:pPr>
      <w:r>
        <w:rPr>
          <w:lang w:val="fr-FR"/>
        </w:rPr>
        <w:t>(BIB 2648)</w:t>
      </w:r>
    </w:p>
    <w:p w14:paraId="12239822" w14:textId="77777777" w:rsidR="000B5D3D" w:rsidRPr="0032190F" w:rsidRDefault="000B5D3D" w:rsidP="00242C0F">
      <w:pPr>
        <w:rPr>
          <w:lang w:val="fr-FR"/>
        </w:rPr>
      </w:pPr>
    </w:p>
    <w:p w14:paraId="7A90052C" w14:textId="77777777" w:rsidR="00EE5600" w:rsidRPr="0032190F" w:rsidRDefault="00EC57B9" w:rsidP="00426FF9">
      <w:pPr>
        <w:pStyle w:val="Heading1"/>
      </w:pPr>
      <w:bookmarkStart w:id="1938" w:name="Sit_Dourgne"/>
      <w:r>
        <w:t>DOURGNE</w:t>
      </w:r>
    </w:p>
    <w:bookmarkEnd w:id="1938"/>
    <w:p w14:paraId="02236B5D" w14:textId="77777777" w:rsidR="00AB7967" w:rsidRDefault="00EC57B9" w:rsidP="00242C0F">
      <w:pPr>
        <w:rPr>
          <w:lang w:val="fr-FR"/>
        </w:rPr>
      </w:pPr>
      <w:r w:rsidRPr="0032190F">
        <w:rPr>
          <w:lang w:val="fr-FR"/>
        </w:rPr>
        <w:t>grottes de</w:t>
      </w:r>
      <w:r>
        <w:rPr>
          <w:lang w:val="fr-FR"/>
        </w:rPr>
        <w:t xml:space="preserve"> Dourgne, </w:t>
      </w:r>
    </w:p>
    <w:p w14:paraId="23DA845C" w14:textId="77777777" w:rsidR="00EC57B9" w:rsidRPr="0032190F" w:rsidRDefault="00EC57B9" w:rsidP="00242C0F">
      <w:pPr>
        <w:rPr>
          <w:lang w:val="fr-FR"/>
        </w:rPr>
      </w:pPr>
    </w:p>
    <w:p w14:paraId="11149265" w14:textId="5F036CEF" w:rsidR="00716F6C" w:rsidRDefault="00EC57B9" w:rsidP="00716F6C">
      <w:pPr>
        <w:jc w:val="both"/>
        <w:rPr>
          <w:lang w:val="fr-FR"/>
        </w:rPr>
      </w:pPr>
      <w:r>
        <w:rPr>
          <w:lang w:val="fr-FR"/>
        </w:rPr>
        <w:t>abri de Dourgne</w:t>
      </w:r>
      <w:r w:rsidRPr="0032190F">
        <w:rPr>
          <w:lang w:val="fr-FR"/>
        </w:rPr>
        <w:t xml:space="preserve"> </w:t>
      </w:r>
      <w:r>
        <w:rPr>
          <w:lang w:val="fr-FR"/>
        </w:rPr>
        <w:t>(</w:t>
      </w:r>
      <w:r w:rsidR="00EE5600" w:rsidRPr="0032190F">
        <w:rPr>
          <w:lang w:val="fr-FR"/>
        </w:rPr>
        <w:t>Aude</w:t>
      </w:r>
      <w:r>
        <w:rPr>
          <w:lang w:val="fr-FR"/>
        </w:rPr>
        <w:t>)</w:t>
      </w:r>
      <w:r w:rsidR="00EE5600" w:rsidRPr="0032190F">
        <w:rPr>
          <w:lang w:val="fr-FR"/>
        </w:rPr>
        <w:t xml:space="preserve"> daté du début du </w:t>
      </w:r>
      <w:hyperlink r:id="rId4466" w:anchor="Cul_Mesolithique" w:history="1">
        <w:r w:rsidR="00EE5600" w:rsidRPr="0032190F">
          <w:rPr>
            <w:rStyle w:val="Hyperlink"/>
            <w:lang w:val="fr-FR"/>
          </w:rPr>
          <w:t>Mésolithique</w:t>
        </w:r>
      </w:hyperlink>
      <w:r w:rsidR="00EE5600" w:rsidRPr="0032190F">
        <w:rPr>
          <w:lang w:val="fr-FR"/>
        </w:rPr>
        <w:t xml:space="preserve"> qui montre une chute de la part du bouquetin dans l’alimentation de ses occupants corrélativement à des indices de reforestation (</w:t>
      </w:r>
      <w:r w:rsidR="0070027E" w:rsidRPr="0032190F">
        <w:rPr>
          <w:lang w:val="fr-FR"/>
        </w:rPr>
        <w:t>BIB</w:t>
      </w:r>
      <w:r w:rsidR="00EE5600" w:rsidRPr="0032190F">
        <w:rPr>
          <w:lang w:val="fr-FR"/>
        </w:rPr>
        <w:t xml:space="preserve"> 163)</w:t>
      </w:r>
      <w:r w:rsidR="00716F6C">
        <w:rPr>
          <w:lang w:val="fr-FR"/>
        </w:rPr>
        <w:t xml:space="preserve"> La présence hypothétique d'animaux domestiques dans les niveaux mésolithiques (Geddès </w:t>
      </w:r>
      <w:r w:rsidR="00716F6C">
        <w:rPr>
          <w:lang w:val="fr-FR"/>
        </w:rPr>
        <w:lastRenderedPageBreak/>
        <w:t>1993) n'est pas en soi un élément consistant pour témoigner des interactions entre les mésolithiques et les néolithiques (BIB 2648)</w:t>
      </w:r>
    </w:p>
    <w:p w14:paraId="5D40F66B" w14:textId="6455654D" w:rsidR="00EE5600" w:rsidRPr="0032190F" w:rsidRDefault="007B4927" w:rsidP="00242C0F">
      <w:pPr>
        <w:rPr>
          <w:lang w:val="fr-FR"/>
        </w:rPr>
      </w:pPr>
      <w:r>
        <w:rPr>
          <w:lang w:val="fr-FR"/>
        </w:rPr>
        <w:t xml:space="preserve">Dourgne, vers 5850 aec est peut-être un des 4 premiers lieux de </w:t>
      </w:r>
      <w:hyperlink r:id="rId4467" w:anchor="Cul_Transition_Meso_Neo_sit_Fr" w:history="1">
        <w:r w:rsidR="003A36B4" w:rsidRPr="003A36B4">
          <w:rPr>
            <w:rStyle w:val="Hyperlink"/>
            <w:lang w:val="fr-FR"/>
          </w:rPr>
          <w:t>contact mésos néos</w:t>
        </w:r>
      </w:hyperlink>
      <w:r w:rsidR="003A36B4">
        <w:rPr>
          <w:lang w:val="fr-FR"/>
        </w:rPr>
        <w:t xml:space="preserve"> </w:t>
      </w:r>
      <w:r>
        <w:rPr>
          <w:lang w:val="fr-FR"/>
        </w:rPr>
        <w:t>(BIB 2693)</w:t>
      </w:r>
    </w:p>
    <w:p w14:paraId="203A5CE3" w14:textId="77777777" w:rsidR="009708CE" w:rsidRPr="0032190F" w:rsidRDefault="009708CE" w:rsidP="00242C0F">
      <w:pPr>
        <w:rPr>
          <w:lang w:val="fr-FR"/>
        </w:rPr>
      </w:pPr>
    </w:p>
    <w:p w14:paraId="7A0A2729" w14:textId="77777777" w:rsidR="009708CE" w:rsidRPr="0032190F" w:rsidRDefault="009708CE" w:rsidP="00426FF9">
      <w:pPr>
        <w:pStyle w:val="Heading1"/>
      </w:pPr>
      <w:bookmarkStart w:id="1939" w:name="Sit_Talheim"/>
      <w:r w:rsidRPr="0032190F">
        <w:t>TALHEIM (Site de)</w:t>
      </w:r>
    </w:p>
    <w:bookmarkEnd w:id="1939"/>
    <w:p w14:paraId="728D40A9" w14:textId="77777777" w:rsidR="009708CE" w:rsidRPr="0032190F" w:rsidRDefault="009708CE" w:rsidP="00242C0F">
      <w:pPr>
        <w:rPr>
          <w:lang w:val="fr-FR"/>
        </w:rPr>
      </w:pPr>
    </w:p>
    <w:p w14:paraId="2FF67B79" w14:textId="42110F30" w:rsidR="009708CE" w:rsidRDefault="009708CE" w:rsidP="00242C0F">
      <w:pPr>
        <w:rPr>
          <w:lang w:val="fr-FR"/>
        </w:rPr>
      </w:pPr>
      <w:r w:rsidRPr="0032190F">
        <w:rPr>
          <w:lang w:val="fr-FR"/>
        </w:rPr>
        <w:t xml:space="preserve">Sur ce site </w:t>
      </w:r>
      <w:r w:rsidR="008D08ED" w:rsidRPr="0032190F">
        <w:rPr>
          <w:lang w:val="fr-FR"/>
        </w:rPr>
        <w:t xml:space="preserve">du Bade-Wurtemberg </w:t>
      </w:r>
      <w:r w:rsidRPr="0032190F">
        <w:rPr>
          <w:lang w:val="fr-FR"/>
        </w:rPr>
        <w:t xml:space="preserve">rattaché à la fin de la culture </w:t>
      </w:r>
      <w:hyperlink r:id="rId4468" w:anchor="Cul_Rubane" w:history="1">
        <w:r w:rsidRPr="0032190F">
          <w:rPr>
            <w:rStyle w:val="Hyperlink"/>
            <w:lang w:val="fr-FR"/>
          </w:rPr>
          <w:t>Rubané</w:t>
        </w:r>
      </w:hyperlink>
      <w:r w:rsidRPr="0032190F">
        <w:rPr>
          <w:lang w:val="fr-FR"/>
        </w:rPr>
        <w:t xml:space="preserve"> a été découvert </w:t>
      </w:r>
      <w:r w:rsidR="008D08ED" w:rsidRPr="0032190F">
        <w:rPr>
          <w:lang w:val="fr-FR"/>
        </w:rPr>
        <w:t>dans une fosse les restes de 34 individus (hommes, femmes et enfants) apparemment massacré</w:t>
      </w:r>
      <w:r w:rsidR="0063527C" w:rsidRPr="0032190F">
        <w:rPr>
          <w:lang w:val="fr-FR"/>
        </w:rPr>
        <w:t>s [violence]</w:t>
      </w:r>
      <w:r w:rsidR="008D08ED" w:rsidRPr="0032190F">
        <w:rPr>
          <w:lang w:val="fr-FR"/>
        </w:rPr>
        <w:t xml:space="preserve"> (coups de haches ou d’herminettes sur les squelettes) (</w:t>
      </w:r>
      <w:r w:rsidR="0070027E" w:rsidRPr="0032190F">
        <w:rPr>
          <w:lang w:val="fr-FR"/>
        </w:rPr>
        <w:t>BIB</w:t>
      </w:r>
      <w:r w:rsidRPr="0032190F">
        <w:rPr>
          <w:lang w:val="fr-FR"/>
        </w:rPr>
        <w:t xml:space="preserve"> 125 p. 252). </w:t>
      </w:r>
    </w:p>
    <w:p w14:paraId="1DEB8FF9" w14:textId="77777777" w:rsidR="00EE5600" w:rsidRDefault="0098054D" w:rsidP="00242C0F">
      <w:pPr>
        <w:rPr>
          <w:lang w:val="fr-FR"/>
        </w:rPr>
      </w:pPr>
      <w:r>
        <w:rPr>
          <w:lang w:val="fr-FR"/>
        </w:rPr>
        <w:t>Massacre LBK (BIB 2688)</w:t>
      </w:r>
    </w:p>
    <w:p w14:paraId="70FF1414" w14:textId="77777777" w:rsidR="0098054D" w:rsidRDefault="0098054D" w:rsidP="00242C0F">
      <w:pPr>
        <w:rPr>
          <w:lang w:val="fr-FR"/>
        </w:rPr>
      </w:pPr>
    </w:p>
    <w:p w14:paraId="04B22E31" w14:textId="77777777" w:rsidR="0098054D" w:rsidRDefault="0098054D" w:rsidP="00426FF9">
      <w:pPr>
        <w:pStyle w:val="Heading1"/>
      </w:pPr>
      <w:bookmarkStart w:id="1940" w:name="Sit_Asparn_Schletz"/>
      <w:r>
        <w:t>ASPARN-SCHLETZ</w:t>
      </w:r>
    </w:p>
    <w:bookmarkEnd w:id="1940"/>
    <w:p w14:paraId="42A2C912" w14:textId="31CF71F8" w:rsidR="0042218E" w:rsidRDefault="00911743" w:rsidP="0042218E">
      <w:pPr>
        <w:jc w:val="both"/>
        <w:rPr>
          <w:lang w:val="fr-FR"/>
        </w:rPr>
      </w:pPr>
      <w:r>
        <w:rPr>
          <w:lang w:val="fr-FR"/>
        </w:rPr>
        <w:fldChar w:fldCharType="begin"/>
      </w:r>
      <w:r w:rsidR="00E30F13">
        <w:rPr>
          <w:lang w:val="fr-FR"/>
        </w:rPr>
        <w:instrText>HYPERLINK "C:\\Users\\Thomas Huet\\Desktop\\Documentation archéologique liée à la thèse\\Cultures.docx" \l "Cul_Transition_Meso_Neo_gen"</w:instrText>
      </w:r>
      <w:r>
        <w:rPr>
          <w:lang w:val="fr-FR"/>
        </w:rPr>
      </w:r>
      <w:r>
        <w:rPr>
          <w:lang w:val="fr-FR"/>
        </w:rPr>
        <w:fldChar w:fldCharType="separate"/>
      </w:r>
      <w:r w:rsidR="0042218E" w:rsidRPr="00C1250E">
        <w:rPr>
          <w:rStyle w:val="Hyperlink"/>
          <w:lang w:val="fr-FR"/>
        </w:rPr>
        <w:t>aDNA</w:t>
      </w:r>
      <w:r>
        <w:rPr>
          <w:lang w:val="fr-FR"/>
        </w:rPr>
        <w:fldChar w:fldCharType="end"/>
      </w:r>
      <w:r w:rsidR="0042218E">
        <w:rPr>
          <w:lang w:val="fr-FR"/>
        </w:rPr>
        <w:t xml:space="preserve"> (BIB 2829)</w:t>
      </w:r>
    </w:p>
    <w:p w14:paraId="7A088503" w14:textId="77777777" w:rsidR="0042218E" w:rsidRDefault="0042218E" w:rsidP="00242C0F">
      <w:pPr>
        <w:rPr>
          <w:lang w:val="fr-FR"/>
        </w:rPr>
      </w:pPr>
    </w:p>
    <w:p w14:paraId="33E3BD40" w14:textId="77777777" w:rsidR="0098054D" w:rsidRDefault="0098054D" w:rsidP="0098054D">
      <w:pPr>
        <w:rPr>
          <w:lang w:val="fr-FR"/>
        </w:rPr>
      </w:pPr>
      <w:r>
        <w:rPr>
          <w:lang w:val="fr-FR"/>
        </w:rPr>
        <w:t>Massacre LBK (BIB 2688)</w:t>
      </w:r>
    </w:p>
    <w:p w14:paraId="42E00F26" w14:textId="77777777" w:rsidR="0098054D" w:rsidRDefault="0098054D" w:rsidP="00242C0F">
      <w:pPr>
        <w:rPr>
          <w:lang w:val="fr-FR"/>
        </w:rPr>
      </w:pPr>
    </w:p>
    <w:p w14:paraId="28B208E9" w14:textId="77777777" w:rsidR="0098054D" w:rsidRPr="0032190F" w:rsidRDefault="0098054D" w:rsidP="00242C0F">
      <w:pPr>
        <w:rPr>
          <w:lang w:val="fr-FR"/>
        </w:rPr>
      </w:pPr>
    </w:p>
    <w:p w14:paraId="510C9FE5" w14:textId="77777777" w:rsidR="007F4331" w:rsidRPr="0032190F" w:rsidRDefault="007F4331" w:rsidP="00426FF9">
      <w:pPr>
        <w:pStyle w:val="Heading1"/>
      </w:pPr>
      <w:bookmarkStart w:id="1941" w:name="Sit_Latdorf"/>
      <w:r w:rsidRPr="0032190F">
        <w:t>LATDORF (Tumulus de)</w:t>
      </w:r>
    </w:p>
    <w:bookmarkEnd w:id="1941"/>
    <w:p w14:paraId="6C5EF871" w14:textId="77777777" w:rsidR="007F4331" w:rsidRPr="0032190F" w:rsidRDefault="007F4331" w:rsidP="00242C0F">
      <w:pPr>
        <w:rPr>
          <w:lang w:val="fr-FR"/>
        </w:rPr>
      </w:pPr>
    </w:p>
    <w:p w14:paraId="126E089B" w14:textId="35316C45" w:rsidR="007F4331" w:rsidRPr="0032190F" w:rsidRDefault="007F4331" w:rsidP="00242C0F">
      <w:pPr>
        <w:rPr>
          <w:lang w:val="fr-FR"/>
        </w:rPr>
      </w:pPr>
      <w:r w:rsidRPr="0032190F">
        <w:rPr>
          <w:lang w:val="fr-FR"/>
        </w:rPr>
        <w:t xml:space="preserve">Ce </w:t>
      </w:r>
      <w:r w:rsidRPr="0032190F">
        <w:rPr>
          <w:i/>
          <w:lang w:val="fr-FR"/>
        </w:rPr>
        <w:t>tumulus</w:t>
      </w:r>
      <w:r w:rsidR="00E43477" w:rsidRPr="0032190F">
        <w:rPr>
          <w:lang w:val="fr-FR"/>
        </w:rPr>
        <w:t xml:space="preserve">du plateau Suisse </w:t>
      </w:r>
      <w:r w:rsidR="00E20F15" w:rsidRPr="0032190F">
        <w:rPr>
          <w:lang w:val="fr-FR"/>
        </w:rPr>
        <w:t>attribué à la culture de Bernburg a</w:t>
      </w:r>
      <w:r w:rsidRPr="0032190F">
        <w:rPr>
          <w:lang w:val="fr-FR"/>
        </w:rPr>
        <w:t xml:space="preserve"> livré un reste de tissu carbonisé daté de </w:t>
      </w:r>
      <w:smartTag w:uri="urn:schemas-microsoft-com:office:smarttags" w:element="metricconverter">
        <w:smartTagPr>
          <w:attr w:name="ProductID" w:val="2900 a"/>
        </w:smartTagPr>
        <w:r w:rsidRPr="0032190F">
          <w:rPr>
            <w:lang w:val="fr-FR"/>
          </w:rPr>
          <w:t>2900</w:t>
        </w:r>
        <w:r w:rsidR="00E20F15" w:rsidRPr="0032190F">
          <w:rPr>
            <w:lang w:val="fr-FR"/>
          </w:rPr>
          <w:t xml:space="preserve"> a</w:t>
        </w:r>
      </w:smartTag>
      <w:r w:rsidR="00E20F15" w:rsidRPr="0032190F">
        <w:rPr>
          <w:lang w:val="fr-FR"/>
        </w:rPr>
        <w:t>.C.</w:t>
      </w:r>
      <w:r w:rsidRPr="0032190F">
        <w:rPr>
          <w:lang w:val="fr-FR"/>
        </w:rPr>
        <w:t xml:space="preserve">, d’abord interprété comme de la laine (BIB 277 et 275 p. </w:t>
      </w:r>
      <w:r w:rsidR="00E20F15" w:rsidRPr="0032190F">
        <w:rPr>
          <w:lang w:val="fr-FR"/>
        </w:rPr>
        <w:t xml:space="preserve">112) puis revu comme étant du lin </w:t>
      </w:r>
      <w:r w:rsidR="007C3352" w:rsidRPr="0032190F">
        <w:rPr>
          <w:lang w:val="fr-FR"/>
        </w:rPr>
        <w:t>(</w:t>
      </w:r>
      <w:hyperlink r:id="rId4469" w:anchor="Eco_Linum" w:history="1">
        <w:r w:rsidR="007C3352" w:rsidRPr="0032190F">
          <w:rPr>
            <w:rStyle w:val="Hyperlink"/>
            <w:i/>
            <w:lang w:val="fr-FR"/>
          </w:rPr>
          <w:t>Linum</w:t>
        </w:r>
      </w:hyperlink>
      <w:r w:rsidR="007C3352" w:rsidRPr="0032190F">
        <w:rPr>
          <w:lang w:val="fr-FR"/>
        </w:rPr>
        <w:t xml:space="preserve">) </w:t>
      </w:r>
      <w:r w:rsidR="00E20F15" w:rsidRPr="0032190F">
        <w:rPr>
          <w:lang w:val="fr-FR"/>
        </w:rPr>
        <w:t>(BIB 257 p. 27 et 278)</w:t>
      </w:r>
    </w:p>
    <w:p w14:paraId="224CD809" w14:textId="77777777" w:rsidR="007F4331" w:rsidRPr="0032190F" w:rsidRDefault="007F4331" w:rsidP="00242C0F">
      <w:pPr>
        <w:rPr>
          <w:lang w:val="fr-FR"/>
        </w:rPr>
      </w:pPr>
    </w:p>
    <w:p w14:paraId="79088DCF" w14:textId="77777777" w:rsidR="00D02805" w:rsidRPr="0032190F" w:rsidRDefault="00D02805" w:rsidP="00426FF9">
      <w:pPr>
        <w:pStyle w:val="Heading1"/>
      </w:pPr>
      <w:bookmarkStart w:id="1942" w:name="Sit_Nieul_Autize"/>
      <w:r w:rsidRPr="0032190F">
        <w:t>NIEUL-SUR-L’AUTIZE</w:t>
      </w:r>
    </w:p>
    <w:bookmarkEnd w:id="1942"/>
    <w:p w14:paraId="58353569" w14:textId="77777777" w:rsidR="00D02805" w:rsidRPr="0032190F" w:rsidRDefault="00D02805" w:rsidP="00242C0F">
      <w:pPr>
        <w:rPr>
          <w:lang w:val="fr-FR"/>
        </w:rPr>
      </w:pPr>
    </w:p>
    <w:p w14:paraId="0C4ED6B0" w14:textId="245838D8" w:rsidR="00D02805" w:rsidRPr="0032190F" w:rsidRDefault="00F9136A" w:rsidP="00242C0F">
      <w:pPr>
        <w:jc w:val="both"/>
        <w:rPr>
          <w:lang w:val="fr-FR"/>
        </w:rPr>
      </w:pPr>
      <w:r w:rsidRPr="0032190F">
        <w:rPr>
          <w:lang w:val="fr-FR"/>
        </w:rPr>
        <w:t>A Champ-Durand, é</w:t>
      </w:r>
      <w:r w:rsidR="00D02805" w:rsidRPr="0032190F">
        <w:rPr>
          <w:lang w:val="fr-FR"/>
        </w:rPr>
        <w:t>tablit sur un plateau dominant la vallée des Maléons</w:t>
      </w:r>
      <w:r w:rsidRPr="0032190F">
        <w:rPr>
          <w:lang w:val="fr-FR"/>
        </w:rPr>
        <w:t xml:space="preserve">, le site fortifié était entouré d’une triple </w:t>
      </w:r>
      <w:r w:rsidR="00C709BE">
        <w:rPr>
          <w:lang w:val="fr-FR"/>
        </w:rPr>
        <w:t>ligne</w:t>
      </w:r>
      <w:r w:rsidRPr="0032190F">
        <w:rPr>
          <w:lang w:val="fr-FR"/>
        </w:rPr>
        <w:t xml:space="preserve"> de fossés. Le plus important, le fossé intéreiur (6-</w:t>
      </w:r>
      <w:smartTag w:uri="urn:schemas-microsoft-com:office:smarttags" w:element="metricconverter">
        <w:smartTagPr>
          <w:attr w:name="ProductID" w:val="7 m"/>
        </w:smartTagPr>
        <w:r w:rsidRPr="0032190F">
          <w:rPr>
            <w:lang w:val="fr-FR"/>
          </w:rPr>
          <w:t>7 m</w:t>
        </w:r>
      </w:smartTag>
      <w:r w:rsidRPr="0032190F">
        <w:rPr>
          <w:lang w:val="fr-FR"/>
        </w:rPr>
        <w:t xml:space="preserve"> de large pour 2,3 à </w:t>
      </w:r>
      <w:smartTag w:uri="urn:schemas-microsoft-com:office:smarttags" w:element="metricconverter">
        <w:smartTagPr>
          <w:attr w:name="ProductID" w:val="2,6 m"/>
        </w:smartTagPr>
        <w:r w:rsidRPr="0032190F">
          <w:rPr>
            <w:lang w:val="fr-FR"/>
          </w:rPr>
          <w:t>2,6 m</w:t>
        </w:r>
      </w:smartTag>
      <w:r w:rsidRPr="0032190F">
        <w:rPr>
          <w:lang w:val="fr-FR"/>
        </w:rPr>
        <w:t xml:space="preserve"> de profondeur) était associé à une muraille (</w:t>
      </w:r>
      <w:smartTag w:uri="urn:schemas-microsoft-com:office:smarttags" w:element="metricconverter">
        <w:smartTagPr>
          <w:attr w:name="ProductID" w:val="5 m"/>
        </w:smartTagPr>
        <w:r w:rsidRPr="0032190F">
          <w:rPr>
            <w:lang w:val="fr-FR"/>
          </w:rPr>
          <w:t>5 m</w:t>
        </w:r>
      </w:smartTag>
      <w:r w:rsidRPr="0032190F">
        <w:rPr>
          <w:lang w:val="fr-FR"/>
        </w:rPr>
        <w:t xml:space="preserve"> de large et 2,5 à </w:t>
      </w:r>
      <w:smartTag w:uri="urn:schemas-microsoft-com:office:smarttags" w:element="metricconverter">
        <w:smartTagPr>
          <w:attr w:name="ProductID" w:val="3 m"/>
        </w:smartTagPr>
        <w:r w:rsidRPr="0032190F">
          <w:rPr>
            <w:lang w:val="fr-FR"/>
          </w:rPr>
          <w:t>3 m</w:t>
        </w:r>
      </w:smartTag>
      <w:r w:rsidRPr="0032190F">
        <w:rPr>
          <w:lang w:val="fr-FR"/>
        </w:rPr>
        <w:t xml:space="preserve"> de haut) de pierres sur son bord interne. Elle-même pouvait être surmontée d’une palissade en bois. </w:t>
      </w:r>
      <w:r w:rsidR="005C24C7" w:rsidRPr="0032190F">
        <w:rPr>
          <w:lang w:val="fr-FR"/>
        </w:rPr>
        <w:t xml:space="preserve">Des entrées étaient aménagées. </w:t>
      </w:r>
      <w:r w:rsidRPr="0032190F">
        <w:rPr>
          <w:lang w:val="fr-FR"/>
        </w:rPr>
        <w:t>On pense que l’enceinte protégeait des maisons. Par la suite le site a pu servir de lieu d’inhumation</w:t>
      </w:r>
      <w:r w:rsidR="00347577" w:rsidRPr="0032190F">
        <w:rPr>
          <w:lang w:val="fr-FR"/>
        </w:rPr>
        <w:t xml:space="preserve">.Le site est daté du </w:t>
      </w:r>
      <w:hyperlink r:id="rId4470" w:anchor="Cul_Neo_Moyen" w:history="1">
        <w:r w:rsidR="00347577" w:rsidRPr="0032190F">
          <w:rPr>
            <w:rStyle w:val="Hyperlink"/>
            <w:lang w:val="fr-FR"/>
          </w:rPr>
          <w:t>Néolithique moyen</w:t>
        </w:r>
      </w:hyperlink>
      <w:r w:rsidR="00347577" w:rsidRPr="0032190F">
        <w:rPr>
          <w:lang w:val="fr-FR"/>
        </w:rPr>
        <w:t xml:space="preserve">. </w:t>
      </w:r>
      <w:r w:rsidRPr="0032190F">
        <w:rPr>
          <w:lang w:val="fr-FR"/>
        </w:rPr>
        <w:t>(</w:t>
      </w:r>
      <w:r w:rsidR="0070027E" w:rsidRPr="0032190F">
        <w:rPr>
          <w:lang w:val="fr-FR"/>
        </w:rPr>
        <w:t>BIB</w:t>
      </w:r>
      <w:r w:rsidRPr="0032190F">
        <w:rPr>
          <w:lang w:val="fr-FR"/>
        </w:rPr>
        <w:t xml:space="preserve"> 165 p. 160)</w:t>
      </w:r>
    </w:p>
    <w:p w14:paraId="478ED3BC" w14:textId="77777777" w:rsidR="00347577" w:rsidRPr="0032190F" w:rsidRDefault="00347577" w:rsidP="00242C0F">
      <w:pPr>
        <w:rPr>
          <w:lang w:val="fr-FR"/>
        </w:rPr>
      </w:pPr>
    </w:p>
    <w:p w14:paraId="4D5DBD2C" w14:textId="77777777" w:rsidR="00347577" w:rsidRPr="0032190F" w:rsidRDefault="006F791B" w:rsidP="00426FF9">
      <w:pPr>
        <w:pStyle w:val="Heading1"/>
      </w:pPr>
      <w:bookmarkStart w:id="1943" w:name="Sit_Matignons"/>
      <w:r w:rsidRPr="0032190F">
        <w:t>MA</w:t>
      </w:r>
      <w:r w:rsidR="00347577" w:rsidRPr="0032190F">
        <w:t>TIGNONS (Les)</w:t>
      </w:r>
    </w:p>
    <w:bookmarkEnd w:id="1943"/>
    <w:p w14:paraId="202F0DB7" w14:textId="77777777" w:rsidR="00D02805" w:rsidRPr="00C42ECE" w:rsidRDefault="00A3259F" w:rsidP="00242C0F">
      <w:pPr>
        <w:rPr>
          <w:sz w:val="20"/>
          <w:lang w:val="fr-FR"/>
        </w:rPr>
      </w:pPr>
      <w:r w:rsidRPr="00C42ECE">
        <w:rPr>
          <w:sz w:val="20"/>
          <w:lang w:val="fr-FR"/>
        </w:rPr>
        <w:t>camp II des Matignons</w:t>
      </w:r>
    </w:p>
    <w:p w14:paraId="482DD8F5" w14:textId="77777777" w:rsidR="00A3259F" w:rsidRPr="0032190F" w:rsidRDefault="00A3259F" w:rsidP="00242C0F">
      <w:pPr>
        <w:rPr>
          <w:lang w:val="fr-FR"/>
        </w:rPr>
      </w:pPr>
    </w:p>
    <w:p w14:paraId="21E900AE" w14:textId="145E9737" w:rsidR="00347577" w:rsidRPr="0032190F" w:rsidRDefault="005C24C7" w:rsidP="00DB1718">
      <w:pPr>
        <w:jc w:val="both"/>
        <w:rPr>
          <w:lang w:val="fr-FR"/>
        </w:rPr>
      </w:pPr>
      <w:r w:rsidRPr="0032190F">
        <w:rPr>
          <w:lang w:val="fr-FR"/>
        </w:rPr>
        <w:t xml:space="preserve">Le site des Matignons </w:t>
      </w:r>
      <w:r w:rsidR="00A3259F" w:rsidRPr="0032190F">
        <w:rPr>
          <w:lang w:val="fr-FR"/>
        </w:rPr>
        <w:t>(</w:t>
      </w:r>
      <w:r w:rsidRPr="0032190F">
        <w:rPr>
          <w:lang w:val="fr-FR"/>
        </w:rPr>
        <w:t>Julliac-le-Coq</w:t>
      </w:r>
      <w:r w:rsidR="00A3259F" w:rsidRPr="0032190F">
        <w:rPr>
          <w:lang w:val="fr-FR"/>
        </w:rPr>
        <w:t>, Charente)</w:t>
      </w:r>
      <w:r w:rsidRPr="0032190F">
        <w:rPr>
          <w:lang w:val="fr-FR"/>
        </w:rPr>
        <w:t xml:space="preserve">, </w:t>
      </w:r>
      <w:r w:rsidR="00347577" w:rsidRPr="0032190F">
        <w:rPr>
          <w:lang w:val="fr-FR"/>
        </w:rPr>
        <w:t xml:space="preserve">dans les alentours de Saintes montre le recoupement de 2 systèmes d’enceintes datées du </w:t>
      </w:r>
      <w:r w:rsidR="00C42ECE">
        <w:rPr>
          <w:lang w:val="fr-FR"/>
        </w:rPr>
        <w:t>NM</w:t>
      </w:r>
      <w:r w:rsidR="00347577" w:rsidRPr="0032190F">
        <w:rPr>
          <w:lang w:val="fr-FR"/>
        </w:rPr>
        <w:t>. L’enceinte la plus récente est attribuée au cycle culturel saintongeais dit de « </w:t>
      </w:r>
      <w:hyperlink r:id="rId4471" w:anchor="Cul_Peu_Richard" w:history="1">
        <w:r w:rsidR="00347577" w:rsidRPr="0032190F">
          <w:rPr>
            <w:rStyle w:val="Hyperlink"/>
            <w:lang w:val="fr-FR"/>
          </w:rPr>
          <w:t>Peu-Richard </w:t>
        </w:r>
      </w:hyperlink>
      <w:r w:rsidR="00347577" w:rsidRPr="0032190F">
        <w:rPr>
          <w:lang w:val="fr-FR"/>
        </w:rPr>
        <w:t>».  La seconde, plus ancienne a livré du matériel céramique qui la rattache</w:t>
      </w:r>
      <w:r w:rsidRPr="0032190F">
        <w:rPr>
          <w:lang w:val="fr-FR"/>
        </w:rPr>
        <w:t xml:space="preserve"> au </w:t>
      </w:r>
      <w:hyperlink r:id="rId4472" w:anchor="Cul_Chasseen" w:history="1">
        <w:r w:rsidRPr="0032190F">
          <w:rPr>
            <w:rStyle w:val="Hyperlink"/>
            <w:lang w:val="fr-FR"/>
          </w:rPr>
          <w:t>Chasséen</w:t>
        </w:r>
      </w:hyperlink>
      <w:r w:rsidRPr="0032190F">
        <w:rPr>
          <w:lang w:val="fr-FR"/>
        </w:rPr>
        <w:t>. Sur la base de ses particularismes le site a pu être rattaché à la « </w:t>
      </w:r>
      <w:hyperlink r:id="rId4473" w:anchor="Cul_Matignons" w:history="1">
        <w:r w:rsidRPr="0032190F">
          <w:rPr>
            <w:rStyle w:val="Hyperlink"/>
            <w:lang w:val="fr-FR"/>
          </w:rPr>
          <w:t>civilisation des  Matignons </w:t>
        </w:r>
      </w:hyperlink>
      <w:r w:rsidRPr="0032190F">
        <w:rPr>
          <w:lang w:val="fr-FR"/>
        </w:rPr>
        <w:t>» dont l’extension s’arrête au Sud de la Vendée, au Nord de la Gironde et aux abords de Segonzac/Cognac (</w:t>
      </w:r>
      <w:r w:rsidR="0070027E" w:rsidRPr="0032190F">
        <w:rPr>
          <w:lang w:val="fr-FR"/>
        </w:rPr>
        <w:t>BIB</w:t>
      </w:r>
      <w:r w:rsidRPr="0032190F">
        <w:rPr>
          <w:lang w:val="fr-FR"/>
        </w:rPr>
        <w:t xml:space="preserve"> 165 p. 16</w:t>
      </w:r>
      <w:r w:rsidR="006F791B" w:rsidRPr="0032190F">
        <w:rPr>
          <w:lang w:val="fr-FR"/>
        </w:rPr>
        <w:t>1</w:t>
      </w:r>
      <w:r w:rsidRPr="0032190F">
        <w:rPr>
          <w:lang w:val="fr-FR"/>
        </w:rPr>
        <w:t>).</w:t>
      </w:r>
    </w:p>
    <w:p w14:paraId="02CBC63E" w14:textId="77777777" w:rsidR="00DB1718" w:rsidRPr="0032190F" w:rsidRDefault="00DB1718" w:rsidP="00DB1718">
      <w:pPr>
        <w:jc w:val="both"/>
        <w:rPr>
          <w:lang w:val="fr-FR"/>
        </w:rPr>
      </w:pPr>
    </w:p>
    <w:p w14:paraId="5E80E062" w14:textId="77777777" w:rsidR="00DB1718" w:rsidRPr="0032190F" w:rsidRDefault="00DB1718" w:rsidP="00C42ECE">
      <w:pPr>
        <w:pStyle w:val="Heading1"/>
      </w:pPr>
      <w:r w:rsidRPr="0032190F">
        <w:t>SAINTONGE</w:t>
      </w:r>
    </w:p>
    <w:p w14:paraId="112D01B9" w14:textId="77777777" w:rsidR="00DB1718" w:rsidRPr="0032190F" w:rsidRDefault="00DB1718" w:rsidP="00DB1718">
      <w:pPr>
        <w:jc w:val="both"/>
        <w:rPr>
          <w:lang w:val="fr-FR"/>
        </w:rPr>
      </w:pPr>
      <w:r w:rsidRPr="0032190F">
        <w:rPr>
          <w:lang w:val="fr-FR"/>
        </w:rPr>
        <w:br/>
        <w:t>Empreinte de vannerie sur fond plat d'un vase en terre cuite (BIB MAN, 2017)</w:t>
      </w:r>
    </w:p>
    <w:p w14:paraId="06A7D2D4" w14:textId="77777777" w:rsidR="007E5C2B" w:rsidRPr="0032190F" w:rsidRDefault="007E5C2B" w:rsidP="00242C0F">
      <w:pPr>
        <w:rPr>
          <w:lang w:val="fr-FR"/>
        </w:rPr>
      </w:pPr>
    </w:p>
    <w:p w14:paraId="6F4FC077" w14:textId="77777777" w:rsidR="00715273" w:rsidRPr="0032190F" w:rsidRDefault="00715273" w:rsidP="00426FF9">
      <w:pPr>
        <w:pStyle w:val="Heading1"/>
      </w:pPr>
      <w:r w:rsidRPr="0032190F">
        <w:lastRenderedPageBreak/>
        <w:t>VAURES (Village des)</w:t>
      </w:r>
    </w:p>
    <w:p w14:paraId="619790EF" w14:textId="77777777" w:rsidR="00715273" w:rsidRPr="0032190F" w:rsidRDefault="00715273" w:rsidP="00242C0F">
      <w:pPr>
        <w:rPr>
          <w:lang w:val="fr-FR"/>
        </w:rPr>
      </w:pPr>
    </w:p>
    <w:p w14:paraId="0EA01CD5" w14:textId="40CACF2B" w:rsidR="00715273" w:rsidRPr="0032190F" w:rsidRDefault="00715273" w:rsidP="002F7FDE">
      <w:pPr>
        <w:jc w:val="both"/>
        <w:rPr>
          <w:lang w:val="fr-FR"/>
        </w:rPr>
      </w:pPr>
      <w:r w:rsidRPr="0032190F">
        <w:rPr>
          <w:lang w:val="fr-FR"/>
        </w:rPr>
        <w:t xml:space="preserve">Le village des Vaures (Bergerac, Périgord) est situé dans une plaien alluviale. 30 structures d’habitations longues de 33 x </w:t>
      </w:r>
      <w:smartTag w:uri="urn:schemas-microsoft-com:office:smarttags" w:element="metricconverter">
        <w:smartTagPr>
          <w:attr w:name="ProductID" w:val="5,5 m"/>
        </w:smartTagPr>
        <w:r w:rsidRPr="0032190F">
          <w:rPr>
            <w:lang w:val="fr-FR"/>
          </w:rPr>
          <w:t>5,5 m</w:t>
        </w:r>
      </w:smartTag>
      <w:r w:rsidRPr="0032190F">
        <w:rPr>
          <w:lang w:val="fr-FR"/>
        </w:rPr>
        <w:t xml:space="preserve"> pour les plus grandes ou de 15 x </w:t>
      </w:r>
      <w:smartTag w:uri="urn:schemas-microsoft-com:office:smarttags" w:element="metricconverter">
        <w:smartTagPr>
          <w:attr w:name="ProductID" w:val="4 m"/>
        </w:smartTagPr>
        <w:r w:rsidRPr="0032190F">
          <w:rPr>
            <w:lang w:val="fr-FR"/>
          </w:rPr>
          <w:t>4 m</w:t>
        </w:r>
      </w:smartTag>
      <w:r w:rsidRPr="0032190F">
        <w:rPr>
          <w:lang w:val="fr-FR"/>
        </w:rPr>
        <w:t xml:space="preserve"> pour les plus petites à double absides ont été découvertes. Les trous de poteaux sont espacés de </w:t>
      </w:r>
      <w:smartTag w:uri="urn:schemas-microsoft-com:office:smarttags" w:element="metricconverter">
        <w:smartTagPr>
          <w:attr w:name="ProductID" w:val="1,5 m"/>
        </w:smartTagPr>
        <w:r w:rsidRPr="0032190F">
          <w:rPr>
            <w:lang w:val="fr-FR"/>
          </w:rPr>
          <w:t>1,5 m</w:t>
        </w:r>
      </w:smartTag>
      <w:r w:rsidRPr="0032190F">
        <w:rPr>
          <w:lang w:val="fr-FR"/>
        </w:rPr>
        <w:t xml:space="preserve">. 2 nefs, </w:t>
      </w:r>
      <w:r w:rsidR="00570DFC" w:rsidRPr="0032190F">
        <w:rPr>
          <w:lang w:val="fr-FR"/>
        </w:rPr>
        <w:t>l'entrée</w:t>
      </w:r>
      <w:r w:rsidRPr="0032190F">
        <w:rPr>
          <w:lang w:val="fr-FR"/>
        </w:rPr>
        <w:t xml:space="preserve"> se faisant propbablement en façade. Pas d’orientation préférentielles. L’attribution au </w:t>
      </w:r>
      <w:hyperlink r:id="rId4474" w:anchor="Cul_Neo_Recent" w:history="1">
        <w:r w:rsidR="00570DFC" w:rsidRPr="0032190F">
          <w:rPr>
            <w:rStyle w:val="Hyperlink"/>
            <w:lang w:val="fr-FR"/>
          </w:rPr>
          <w:t>Néolithique récent</w:t>
        </w:r>
      </w:hyperlink>
      <w:r w:rsidRPr="0032190F">
        <w:rPr>
          <w:lang w:val="fr-FR"/>
        </w:rPr>
        <w:t xml:space="preserve"> (3500-3000) est rendu possible par la découverte dans un dépotoir d’une anse de type </w:t>
      </w:r>
      <w:hyperlink r:id="rId4475" w:anchor="Cul_Peu_Richard" w:history="1">
        <w:r w:rsidRPr="0032190F">
          <w:rPr>
            <w:rStyle w:val="Hyperlink"/>
            <w:lang w:val="fr-FR"/>
          </w:rPr>
          <w:t>Peu-Richard</w:t>
        </w:r>
      </w:hyperlink>
      <w:r w:rsidRPr="0032190F">
        <w:rPr>
          <w:lang w:val="fr-FR"/>
        </w:rPr>
        <w:t xml:space="preserve">. La céramique est constituée de fond plat, d’impression de vannerie et cannelures. Dans les formes on retrouve des « pots de fleurs ». Les éléments retrouvés indiquent également la </w:t>
      </w:r>
      <w:hyperlink r:id="rId4476" w:anchor="CO" w:history="1">
        <w:r w:rsidR="0094286C">
          <w:rPr>
            <w:rStyle w:val="Hyperlink"/>
            <w:lang w:val="fr-FR"/>
          </w:rPr>
          <w:t>CO</w:t>
        </w:r>
      </w:hyperlink>
      <w:r w:rsidR="0094286C">
        <w:rPr>
          <w:lang w:val="fr-FR"/>
        </w:rPr>
        <w:t xml:space="preserve"> </w:t>
      </w:r>
      <w:r w:rsidRPr="0032190F">
        <w:rPr>
          <w:lang w:val="fr-FR"/>
        </w:rPr>
        <w:t>des haches polies</w:t>
      </w:r>
      <w:r w:rsidR="002F7FDE" w:rsidRPr="0032190F">
        <w:rPr>
          <w:lang w:val="fr-FR"/>
        </w:rPr>
        <w:t xml:space="preserve"> (SS BIB)</w:t>
      </w:r>
    </w:p>
    <w:p w14:paraId="2F7EE275" w14:textId="77777777" w:rsidR="002F7FDE" w:rsidRPr="0032190F" w:rsidRDefault="002F7FDE" w:rsidP="002F7FDE">
      <w:pPr>
        <w:jc w:val="both"/>
        <w:rPr>
          <w:lang w:val="fr-FR"/>
        </w:rPr>
      </w:pPr>
    </w:p>
    <w:p w14:paraId="31C27C7E" w14:textId="77777777" w:rsidR="002F7FDE" w:rsidRPr="0032190F" w:rsidRDefault="002F7FDE" w:rsidP="002F7FDE">
      <w:pPr>
        <w:jc w:val="both"/>
        <w:rPr>
          <w:lang w:val="fr-FR"/>
        </w:rPr>
      </w:pPr>
      <w:r w:rsidRPr="0032190F">
        <w:rPr>
          <w:lang w:val="fr-FR"/>
        </w:rPr>
        <w:t>Habitat 15 x 33,5 m : batiment à deux absides à deux absides daté de 3500 BC, Néolithique récent (BIB P. Maguen, V. Ard, colloque Habitat Dijon 2015)</w:t>
      </w:r>
    </w:p>
    <w:p w14:paraId="0D2ECD63" w14:textId="77777777" w:rsidR="002F7FDE" w:rsidRPr="0032190F" w:rsidRDefault="002F7FDE" w:rsidP="002F7FDE">
      <w:pPr>
        <w:jc w:val="both"/>
        <w:rPr>
          <w:lang w:val="fr-FR"/>
        </w:rPr>
      </w:pPr>
    </w:p>
    <w:p w14:paraId="5789F9BF" w14:textId="77777777" w:rsidR="00AB4067" w:rsidRPr="0032190F" w:rsidRDefault="00AB4067" w:rsidP="00426FF9">
      <w:pPr>
        <w:pStyle w:val="Heading1"/>
      </w:pPr>
      <w:bookmarkStart w:id="1944" w:name="Sit_Montalivet"/>
      <w:r w:rsidRPr="0032190F">
        <w:t>MONTALIVET</w:t>
      </w:r>
    </w:p>
    <w:bookmarkEnd w:id="1944"/>
    <w:p w14:paraId="633F09B9" w14:textId="77777777" w:rsidR="00AB4067" w:rsidRPr="0032190F" w:rsidRDefault="00AB4067" w:rsidP="002F7FDE">
      <w:pPr>
        <w:jc w:val="both"/>
        <w:rPr>
          <w:sz w:val="23"/>
          <w:szCs w:val="23"/>
          <w:lang w:val="fr-FR" w:eastAsia="en-GB"/>
        </w:rPr>
      </w:pPr>
    </w:p>
    <w:p w14:paraId="0464E949" w14:textId="0D2AEAE1" w:rsidR="00AB4067" w:rsidRPr="0032190F" w:rsidRDefault="00AB4067" w:rsidP="002F7FDE">
      <w:pPr>
        <w:jc w:val="both"/>
        <w:rPr>
          <w:sz w:val="23"/>
          <w:szCs w:val="23"/>
          <w:lang w:val="fr-FR" w:eastAsia="en-GB"/>
        </w:rPr>
      </w:pPr>
      <w:r w:rsidRPr="0032190F">
        <w:rPr>
          <w:sz w:val="23"/>
          <w:szCs w:val="23"/>
          <w:lang w:val="fr-FR" w:eastAsia="en-GB"/>
        </w:rPr>
        <w:t xml:space="preserve">Vendays-Montalivet (Gironde), pointes de </w:t>
      </w:r>
      <w:hyperlink r:id="rId4477" w:anchor="Cul_Palmella" w:history="1">
        <w:r w:rsidRPr="0032190F">
          <w:rPr>
            <w:rStyle w:val="Hyperlink"/>
            <w:sz w:val="23"/>
            <w:szCs w:val="23"/>
            <w:lang w:val="fr-FR" w:eastAsia="en-GB"/>
          </w:rPr>
          <w:t>Palmela</w:t>
        </w:r>
      </w:hyperlink>
      <w:r w:rsidRPr="0032190F">
        <w:rPr>
          <w:sz w:val="23"/>
          <w:szCs w:val="23"/>
          <w:lang w:val="fr-FR" w:eastAsia="en-GB"/>
        </w:rPr>
        <w:t xml:space="preserve"> (BIB 2508)</w:t>
      </w:r>
    </w:p>
    <w:p w14:paraId="2E56384A" w14:textId="27309182" w:rsidR="00AB4067" w:rsidRPr="0032190F" w:rsidRDefault="00AB4067" w:rsidP="002F7FDE">
      <w:pPr>
        <w:jc w:val="both"/>
        <w:rPr>
          <w:lang w:val="fr-FR"/>
        </w:rPr>
      </w:pPr>
      <w:r w:rsidRPr="0032190F">
        <w:rPr>
          <w:sz w:val="23"/>
          <w:szCs w:val="23"/>
          <w:lang w:val="fr-FR" w:eastAsia="en-GB"/>
        </w:rPr>
        <w:t xml:space="preserve">Sur la plage de Montalivet, dans le meme secteur du littoral que les sept pointes de Palmela, est apparu un curieux ensemble constitue de plusieurs centaines d' objets de </w:t>
      </w:r>
      <w:hyperlink r:id="rId4478" w:anchor="Sit_Cuivre" w:history="1">
        <w:r w:rsidR="00BA150E" w:rsidRPr="00BA150E">
          <w:rPr>
            <w:rStyle w:val="Hyperlink"/>
            <w:lang w:val="fr-FR"/>
          </w:rPr>
          <w:t>cuivre</w:t>
        </w:r>
      </w:hyperlink>
      <w:r w:rsidR="00BA150E">
        <w:rPr>
          <w:lang w:val="fr-FR"/>
        </w:rPr>
        <w:t xml:space="preserve"> </w:t>
      </w:r>
      <w:r w:rsidRPr="0032190F">
        <w:rPr>
          <w:sz w:val="23"/>
          <w:szCs w:val="23"/>
          <w:lang w:val="fr-FR" w:eastAsia="en-GB"/>
        </w:rPr>
        <w:t>dispers</w:t>
      </w:r>
      <w:r w:rsidR="00BA150E">
        <w:rPr>
          <w:sz w:val="23"/>
          <w:szCs w:val="23"/>
          <w:lang w:val="fr-FR" w:eastAsia="en-GB"/>
        </w:rPr>
        <w:t>é</w:t>
      </w:r>
      <w:r w:rsidRPr="0032190F">
        <w:rPr>
          <w:sz w:val="23"/>
          <w:szCs w:val="23"/>
          <w:lang w:val="fr-FR" w:eastAsia="en-GB"/>
        </w:rPr>
        <w:t xml:space="preserve">s par l' ocean. Tres minces (moins de trois millimetres d' epaisseur) </w:t>
      </w:r>
      <w:r w:rsidR="002B4EEA" w:rsidRPr="0032190F">
        <w:rPr>
          <w:sz w:val="23"/>
          <w:szCs w:val="23"/>
          <w:lang w:val="fr-FR" w:eastAsia="en-GB"/>
        </w:rPr>
        <w:t>[</w:t>
      </w:r>
      <w:hyperlink r:id="rId4479" w:anchor="Cul_Haches_Fictives" w:history="1">
        <w:r w:rsidR="002B4EEA" w:rsidRPr="0032190F">
          <w:rPr>
            <w:rStyle w:val="Hyperlink"/>
            <w:sz w:val="23"/>
            <w:szCs w:val="23"/>
            <w:lang w:val="fr-FR" w:eastAsia="en-GB"/>
          </w:rPr>
          <w:t>haches "fictives"</w:t>
        </w:r>
      </w:hyperlink>
      <w:r w:rsidR="002B4EEA" w:rsidRPr="0032190F">
        <w:rPr>
          <w:sz w:val="23"/>
          <w:szCs w:val="23"/>
          <w:lang w:val="fr-FR" w:eastAsia="en-GB"/>
        </w:rPr>
        <w:t xml:space="preserve">] </w:t>
      </w:r>
      <w:r w:rsidRPr="0032190F">
        <w:rPr>
          <w:sz w:val="23"/>
          <w:szCs w:val="23"/>
          <w:lang w:val="fr-FR" w:eastAsia="en-GB"/>
        </w:rPr>
        <w:t>ils ont une forme trapezo</w:t>
      </w:r>
      <w:r w:rsidR="00BA150E">
        <w:rPr>
          <w:sz w:val="23"/>
          <w:szCs w:val="23"/>
          <w:lang w:val="fr-FR" w:eastAsia="en-GB"/>
        </w:rPr>
        <w:t>ï</w:t>
      </w:r>
      <w:r w:rsidRPr="0032190F">
        <w:rPr>
          <w:sz w:val="23"/>
          <w:szCs w:val="23"/>
          <w:lang w:val="fr-FR" w:eastAsia="en-GB"/>
        </w:rPr>
        <w:t>dale rappelant celle d'une hache plate, mais extremement allongee et etroite. L'une des extremites s'evase a Ia maniere d'un tranchant de hache. Une face est plane (sauf deformation eventuelle lors du refroidissement qui a suivi Ia coulee). Sur !'autre face, pratiquement plate aussi, les bords sont parfois biseautes, sans qu' on puisse parter de rebords. Les sections, le plus souvent asymetriques, sont quelquefois lenticulaires, mais plus souvent en forme de trapeze tres aplati; elles peuvent varier le long d'une meme piece. Les dimensions distinguent trois groupes au moins au sein de cet ensemble: les grandes - les plus nombreuses - ont des longueurs comprises en gros entre 110 et 114 mm</w:t>
      </w:r>
      <w:r w:rsidR="00BA150E">
        <w:rPr>
          <w:sz w:val="23"/>
          <w:szCs w:val="23"/>
          <w:lang w:val="fr-FR" w:eastAsia="en-GB"/>
        </w:rPr>
        <w:t xml:space="preserve"> </w:t>
      </w:r>
      <w:r w:rsidRPr="0032190F">
        <w:rPr>
          <w:sz w:val="23"/>
          <w:szCs w:val="23"/>
          <w:lang w:val="fr-FR" w:eastAsia="en-GB"/>
        </w:rPr>
        <w:t>; les courtes n'ont que 60 a 70 mm de long</w:t>
      </w:r>
      <w:r w:rsidR="00BA150E">
        <w:rPr>
          <w:sz w:val="23"/>
          <w:szCs w:val="23"/>
          <w:lang w:val="fr-FR" w:eastAsia="en-GB"/>
        </w:rPr>
        <w:t xml:space="preserve"> </w:t>
      </w:r>
      <w:r w:rsidRPr="0032190F">
        <w:rPr>
          <w:sz w:val="23"/>
          <w:szCs w:val="23"/>
          <w:lang w:val="fr-FR" w:eastAsia="en-GB"/>
        </w:rPr>
        <w:t xml:space="preserve">; les moyennes, moins nombreuses, s'intercalent entre les deux groupes precedents. Les autres dimensions varient peu. Le poids varie de 8 a 15 grammes pour les pieces entieres. Plusieurs de ces </w:t>
      </w:r>
      <w:r w:rsidR="00BA150E">
        <w:rPr>
          <w:sz w:val="23"/>
          <w:szCs w:val="23"/>
          <w:lang w:val="fr-FR" w:eastAsia="en-GB"/>
        </w:rPr>
        <w:t>"</w:t>
      </w:r>
      <w:r w:rsidRPr="0032190F">
        <w:rPr>
          <w:sz w:val="23"/>
          <w:szCs w:val="23"/>
          <w:lang w:val="fr-FR" w:eastAsia="en-GB"/>
        </w:rPr>
        <w:t>hachettes</w:t>
      </w:r>
      <w:r w:rsidR="00BA150E">
        <w:rPr>
          <w:sz w:val="23"/>
          <w:szCs w:val="23"/>
          <w:lang w:val="fr-FR" w:eastAsia="en-GB"/>
        </w:rPr>
        <w:t>"</w:t>
      </w:r>
      <w:r w:rsidRPr="0032190F">
        <w:rPr>
          <w:sz w:val="23"/>
          <w:szCs w:val="23"/>
          <w:lang w:val="fr-FR" w:eastAsia="en-GB"/>
        </w:rPr>
        <w:t xml:space="preserve"> presentent des lacunes, cicatrices vraisemblables de bulles de degazage lors de la coulee. D'autres ont des bords dechiquetes. Enfin, certaines bien qu'entieres, sont informes et sont probablement des rates de fonte. ll est certain que la coulee n'a pas ete faite dans un moule bivalve; il s' agit vraisemblablement d'une coulee au sable. Malgre une grande similitude generate de forme, aucune de ces </w:t>
      </w:r>
      <w:r w:rsidR="00BA150E">
        <w:rPr>
          <w:sz w:val="23"/>
          <w:szCs w:val="23"/>
          <w:lang w:val="fr-FR" w:eastAsia="en-GB"/>
        </w:rPr>
        <w:t>"</w:t>
      </w:r>
      <w:r w:rsidRPr="0032190F">
        <w:rPr>
          <w:sz w:val="23"/>
          <w:szCs w:val="23"/>
          <w:lang w:val="fr-FR" w:eastAsia="en-GB"/>
        </w:rPr>
        <w:t>hachettes</w:t>
      </w:r>
      <w:r w:rsidR="00BA150E">
        <w:rPr>
          <w:sz w:val="23"/>
          <w:szCs w:val="23"/>
          <w:lang w:val="fr-FR" w:eastAsia="en-GB"/>
        </w:rPr>
        <w:t>"</w:t>
      </w:r>
      <w:r w:rsidRPr="0032190F">
        <w:rPr>
          <w:sz w:val="23"/>
          <w:szCs w:val="23"/>
          <w:lang w:val="fr-FR" w:eastAsia="en-GB"/>
        </w:rPr>
        <w:t xml:space="preserve"> n'est parfaitement identique aux autres (BIB 2508).</w:t>
      </w:r>
      <w:r w:rsidRPr="0032190F">
        <w:rPr>
          <w:lang w:val="fr-FR"/>
        </w:rPr>
        <w:t xml:space="preserve"> </w:t>
      </w:r>
    </w:p>
    <w:p w14:paraId="3CBA2D26" w14:textId="77777777" w:rsidR="00AB4067" w:rsidRDefault="00AB4067" w:rsidP="00BA150E">
      <w:pPr>
        <w:autoSpaceDE w:val="0"/>
        <w:autoSpaceDN w:val="0"/>
        <w:adjustRightInd w:val="0"/>
        <w:rPr>
          <w:lang w:val="fr-FR" w:eastAsia="en-GB"/>
        </w:rPr>
      </w:pPr>
      <w:r w:rsidRPr="0032190F">
        <w:rPr>
          <w:szCs w:val="23"/>
          <w:lang w:val="fr-FR" w:eastAsia="en-GB"/>
        </w:rPr>
        <w:t xml:space="preserve">Trente et une </w:t>
      </w:r>
      <w:r w:rsidR="00BA150E">
        <w:rPr>
          <w:szCs w:val="23"/>
          <w:lang w:val="fr-FR" w:eastAsia="en-GB"/>
        </w:rPr>
        <w:t>"</w:t>
      </w:r>
      <w:r w:rsidRPr="0032190F">
        <w:rPr>
          <w:szCs w:val="23"/>
          <w:lang w:val="fr-FR" w:eastAsia="en-GB"/>
        </w:rPr>
        <w:t>hachettes</w:t>
      </w:r>
      <w:r w:rsidR="00BA150E">
        <w:rPr>
          <w:szCs w:val="23"/>
          <w:lang w:val="fr-FR" w:eastAsia="en-GB"/>
        </w:rPr>
        <w:t>"</w:t>
      </w:r>
      <w:r w:rsidRPr="0032190F">
        <w:rPr>
          <w:szCs w:val="23"/>
          <w:lang w:val="fr-FR" w:eastAsia="en-GB"/>
        </w:rPr>
        <w:t xml:space="preserve"> ont ete analysees par J.-R. Bourhis. L'analyse montre une grande</w:t>
      </w:r>
      <w:r w:rsidR="00BA150E">
        <w:rPr>
          <w:szCs w:val="23"/>
          <w:lang w:val="fr-FR" w:eastAsia="en-GB"/>
        </w:rPr>
        <w:t xml:space="preserve"> </w:t>
      </w:r>
      <w:r w:rsidRPr="0032190F">
        <w:rPr>
          <w:szCs w:val="23"/>
          <w:lang w:val="fr-FR" w:eastAsia="en-GB"/>
        </w:rPr>
        <w:t xml:space="preserve">diversite de composition. Trois seulement contiennent de </w:t>
      </w:r>
      <w:r w:rsidRPr="0032190F">
        <w:rPr>
          <w:szCs w:val="27"/>
          <w:lang w:val="fr-FR" w:eastAsia="en-GB"/>
        </w:rPr>
        <w:t xml:space="preserve">1' </w:t>
      </w:r>
      <w:r w:rsidRPr="0032190F">
        <w:rPr>
          <w:szCs w:val="23"/>
          <w:lang w:val="fr-FR" w:eastAsia="en-GB"/>
        </w:rPr>
        <w:t>etain, mais en tres faible</w:t>
      </w:r>
      <w:r w:rsidR="00BA150E">
        <w:rPr>
          <w:szCs w:val="23"/>
          <w:lang w:val="fr-FR" w:eastAsia="en-GB"/>
        </w:rPr>
        <w:t xml:space="preserve"> </w:t>
      </w:r>
      <w:r w:rsidRPr="0032190F">
        <w:rPr>
          <w:szCs w:val="23"/>
          <w:lang w:val="fr-FR" w:eastAsia="en-GB"/>
        </w:rPr>
        <w:t>pourcentage (0,10 %); toutes les autres sont en cuivre. L'arsenic fluctue considerablement, il</w:t>
      </w:r>
      <w:r w:rsidRPr="0032190F">
        <w:rPr>
          <w:lang w:val="fr-FR" w:eastAsia="en-GB"/>
        </w:rPr>
        <w:t xml:space="preserve">culmine </w:t>
      </w:r>
      <w:r w:rsidRPr="0032190F">
        <w:rPr>
          <w:szCs w:val="36"/>
          <w:lang w:val="fr-FR" w:eastAsia="en-GB"/>
        </w:rPr>
        <w:t xml:space="preserve">a </w:t>
      </w:r>
      <w:r w:rsidRPr="0032190F">
        <w:rPr>
          <w:lang w:val="fr-FR" w:eastAsia="en-GB"/>
        </w:rPr>
        <w:t xml:space="preserve">2,50 </w:t>
      </w:r>
      <w:r w:rsidRPr="0032190F">
        <w:rPr>
          <w:szCs w:val="22"/>
          <w:lang w:val="fr-FR" w:eastAsia="en-GB"/>
        </w:rPr>
        <w:t xml:space="preserve">% </w:t>
      </w:r>
      <w:r w:rsidRPr="0032190F">
        <w:rPr>
          <w:lang w:val="fr-FR" w:eastAsia="en-GB"/>
        </w:rPr>
        <w:t>environ dans une des pieces, mais il est faible ou totalement absent dans</w:t>
      </w:r>
      <w:r w:rsidR="00BA150E">
        <w:rPr>
          <w:lang w:val="fr-FR" w:eastAsia="en-GB"/>
        </w:rPr>
        <w:t xml:space="preserve"> </w:t>
      </w:r>
      <w:r w:rsidRPr="0032190F">
        <w:rPr>
          <w:lang w:val="fr-FR" w:eastAsia="en-GB"/>
        </w:rPr>
        <w:t xml:space="preserve">d'autres. Le plomb varie tout autant, de 2 </w:t>
      </w:r>
      <w:r w:rsidRPr="0032190F">
        <w:rPr>
          <w:szCs w:val="20"/>
          <w:lang w:val="fr-FR" w:eastAsia="en-GB"/>
        </w:rPr>
        <w:t xml:space="preserve">% </w:t>
      </w:r>
      <w:r w:rsidRPr="0032190F">
        <w:rPr>
          <w:lang w:val="fr-FR" w:eastAsia="en-GB"/>
        </w:rPr>
        <w:t xml:space="preserve">environ </w:t>
      </w:r>
      <w:r w:rsidRPr="0032190F">
        <w:rPr>
          <w:szCs w:val="36"/>
          <w:lang w:val="fr-FR" w:eastAsia="en-GB"/>
        </w:rPr>
        <w:t xml:space="preserve">a </w:t>
      </w:r>
      <w:r w:rsidRPr="0032190F">
        <w:rPr>
          <w:lang w:val="fr-FR" w:eastAsia="en-GB"/>
        </w:rPr>
        <w:t>0. L'antimoine est partout faible ou</w:t>
      </w:r>
      <w:r w:rsidR="00BA150E">
        <w:rPr>
          <w:lang w:val="fr-FR" w:eastAsia="en-GB"/>
        </w:rPr>
        <w:t xml:space="preserve"> </w:t>
      </w:r>
      <w:r w:rsidRPr="0032190F">
        <w:rPr>
          <w:lang w:val="fr-FR" w:eastAsia="en-GB"/>
        </w:rPr>
        <w:t xml:space="preserve">absent, sauf dans quatre cas (maximum 0,20 </w:t>
      </w:r>
      <w:r w:rsidRPr="0032190F">
        <w:rPr>
          <w:szCs w:val="22"/>
          <w:lang w:val="fr-FR" w:eastAsia="en-GB"/>
        </w:rPr>
        <w:t xml:space="preserve">% ). </w:t>
      </w:r>
      <w:r w:rsidRPr="0032190F">
        <w:rPr>
          <w:lang w:val="fr-FR" w:eastAsia="en-GB"/>
        </w:rPr>
        <w:t>L' argen</w:t>
      </w:r>
      <w:r w:rsidR="00BA150E">
        <w:rPr>
          <w:lang w:val="fr-FR" w:eastAsia="en-GB"/>
        </w:rPr>
        <w:t>t est presque partout faible. U</w:t>
      </w:r>
      <w:r w:rsidRPr="0032190F">
        <w:rPr>
          <w:lang w:val="fr-FR" w:eastAsia="en-GB"/>
        </w:rPr>
        <w:t>ne</w:t>
      </w:r>
      <w:r w:rsidR="00BA150E">
        <w:rPr>
          <w:lang w:val="fr-FR" w:eastAsia="en-GB"/>
        </w:rPr>
        <w:t xml:space="preserve"> </w:t>
      </w:r>
      <w:r w:rsidRPr="0032190F">
        <w:rPr>
          <w:lang w:val="fr-FR" w:eastAsia="en-GB"/>
        </w:rPr>
        <w:t xml:space="preserve">seule </w:t>
      </w:r>
      <w:r w:rsidR="00BA150E">
        <w:rPr>
          <w:lang w:val="fr-FR" w:eastAsia="en-GB"/>
        </w:rPr>
        <w:t>"</w:t>
      </w:r>
      <w:r w:rsidRPr="0032190F">
        <w:rPr>
          <w:lang w:val="fr-FR" w:eastAsia="en-GB"/>
        </w:rPr>
        <w:t>hachette</w:t>
      </w:r>
      <w:r w:rsidR="00BA150E">
        <w:rPr>
          <w:lang w:val="fr-FR" w:eastAsia="en-GB"/>
        </w:rPr>
        <w:t>"</w:t>
      </w:r>
      <w:r w:rsidRPr="0032190F">
        <w:rPr>
          <w:lang w:val="fr-FR" w:eastAsia="en-GB"/>
        </w:rPr>
        <w:t xml:space="preserve"> contient </w:t>
      </w:r>
      <w:r w:rsidRPr="0032190F">
        <w:rPr>
          <w:szCs w:val="36"/>
          <w:lang w:val="fr-FR" w:eastAsia="en-GB"/>
        </w:rPr>
        <w:t xml:space="preserve">a </w:t>
      </w:r>
      <w:r w:rsidRPr="0032190F">
        <w:rPr>
          <w:lang w:val="fr-FR" w:eastAsia="en-GB"/>
        </w:rPr>
        <w:t xml:space="preserve">la fois de 1' antimoine et de 1' argent. Le nickel est partout faible </w:t>
      </w:r>
      <w:r w:rsidRPr="0032190F">
        <w:rPr>
          <w:szCs w:val="36"/>
          <w:lang w:val="fr-FR" w:eastAsia="en-GB"/>
        </w:rPr>
        <w:t>a</w:t>
      </w:r>
      <w:r w:rsidR="00BA150E">
        <w:rPr>
          <w:szCs w:val="36"/>
          <w:lang w:val="fr-FR" w:eastAsia="en-GB"/>
        </w:rPr>
        <w:t xml:space="preserve"> </w:t>
      </w:r>
      <w:r w:rsidRPr="0032190F">
        <w:rPr>
          <w:lang w:val="fr-FR" w:eastAsia="en-GB"/>
        </w:rPr>
        <w:t>tres faible ou nul. Ces differences de composition ne paraissent correlees a aucun trait</w:t>
      </w:r>
      <w:r w:rsidR="00BA150E">
        <w:rPr>
          <w:lang w:val="fr-FR" w:eastAsia="en-GB"/>
        </w:rPr>
        <w:t xml:space="preserve"> </w:t>
      </w:r>
      <w:r w:rsidRPr="0032190F">
        <w:rPr>
          <w:lang w:val="fr-FR" w:eastAsia="en-GB"/>
        </w:rPr>
        <w:t>morphologique particulier.(BIB 2508)</w:t>
      </w:r>
    </w:p>
    <w:p w14:paraId="4D62E278" w14:textId="77777777" w:rsidR="009A36BA" w:rsidRDefault="009A36BA" w:rsidP="00BA150E">
      <w:pPr>
        <w:autoSpaceDE w:val="0"/>
        <w:autoSpaceDN w:val="0"/>
        <w:adjustRightInd w:val="0"/>
        <w:rPr>
          <w:lang w:val="fr-FR" w:eastAsia="en-GB"/>
        </w:rPr>
      </w:pPr>
    </w:p>
    <w:p w14:paraId="6597035D" w14:textId="44708C39" w:rsidR="009A36BA" w:rsidRPr="0032190F" w:rsidRDefault="009A36BA" w:rsidP="009A36BA">
      <w:pPr>
        <w:rPr>
          <w:lang w:val="fr-FR"/>
        </w:rPr>
      </w:pPr>
      <w:r w:rsidRPr="0032190F">
        <w:rPr>
          <w:lang w:val="fr-FR"/>
        </w:rPr>
        <w:t xml:space="preserve">La Plage de Montaliver (Gironde) montre un dépôt daté du </w:t>
      </w:r>
      <w:r>
        <w:rPr>
          <w:lang w:val="fr-FR"/>
        </w:rPr>
        <w:t>BA</w:t>
      </w:r>
      <w:r w:rsidRPr="0032190F">
        <w:rPr>
          <w:lang w:val="fr-FR"/>
        </w:rPr>
        <w:t xml:space="preserve"> (nombreuses lames de hachettes miniature en </w:t>
      </w:r>
      <w:hyperlink r:id="rId4480" w:anchor="Sit_Cuivre" w:history="1">
        <w:r w:rsidRPr="001E115E">
          <w:rPr>
            <w:rStyle w:val="Hyperlink"/>
            <w:lang w:val="fr-FR"/>
          </w:rPr>
          <w:t>cuivre</w:t>
        </w:r>
      </w:hyperlink>
      <w:r w:rsidRPr="0032190F">
        <w:rPr>
          <w:lang w:val="fr-FR"/>
        </w:rPr>
        <w:t xml:space="preserve"> (BIB Musée d’Aquitaine). Ce pourrait être un stockage de petits ling</w:t>
      </w:r>
      <w:r>
        <w:rPr>
          <w:lang w:val="fr-FR"/>
        </w:rPr>
        <w:t>o</w:t>
      </w:r>
      <w:r w:rsidRPr="0032190F">
        <w:rPr>
          <w:lang w:val="fr-FR"/>
        </w:rPr>
        <w:t>ts de cuiv</w:t>
      </w:r>
      <w:r>
        <w:rPr>
          <w:lang w:val="fr-FR"/>
        </w:rPr>
        <w:t>re en forme de haches (SS BIB).</w:t>
      </w:r>
    </w:p>
    <w:p w14:paraId="6D68E498" w14:textId="77777777" w:rsidR="002F7FDE" w:rsidRPr="0032190F" w:rsidRDefault="002F7FDE" w:rsidP="002F7FDE">
      <w:pPr>
        <w:jc w:val="both"/>
        <w:rPr>
          <w:lang w:val="fr-FR"/>
        </w:rPr>
      </w:pPr>
    </w:p>
    <w:p w14:paraId="6C1684F1" w14:textId="667C36B2" w:rsidR="002B4EEA" w:rsidRPr="00D74220" w:rsidRDefault="002B4EEA" w:rsidP="002F7FDE">
      <w:pPr>
        <w:jc w:val="both"/>
      </w:pPr>
      <w:r w:rsidRPr="00D74220">
        <w:t xml:space="preserve">v. </w:t>
      </w:r>
      <w:hyperlink r:id="rId4481" w:anchor="Sit_Ygos_Saint_Saturnin" w:history="1">
        <w:r w:rsidRPr="00D74220">
          <w:rPr>
            <w:rStyle w:val="Hyperlink"/>
          </w:rPr>
          <w:t>Ygos-Saint-Saturnin</w:t>
        </w:r>
      </w:hyperlink>
    </w:p>
    <w:p w14:paraId="36F6F6C8" w14:textId="77777777" w:rsidR="002B4EEA" w:rsidRPr="00D74220" w:rsidRDefault="002B4EEA" w:rsidP="002F7FDE">
      <w:pPr>
        <w:jc w:val="both"/>
      </w:pPr>
    </w:p>
    <w:p w14:paraId="3B66196B" w14:textId="77777777" w:rsidR="002B4EEA" w:rsidRPr="00426FF9" w:rsidRDefault="002B4EEA" w:rsidP="00426FF9">
      <w:pPr>
        <w:pStyle w:val="Heading1"/>
        <w:rPr>
          <w:lang w:val="en-US"/>
        </w:rPr>
      </w:pPr>
      <w:bookmarkStart w:id="1945" w:name="Sit_Ygos_Saint_Saturnin"/>
      <w:r w:rsidRPr="00426FF9">
        <w:rPr>
          <w:lang w:val="en-US"/>
        </w:rPr>
        <w:lastRenderedPageBreak/>
        <w:t>YGOS-SAINT-SATURNIN</w:t>
      </w:r>
    </w:p>
    <w:bookmarkEnd w:id="1945"/>
    <w:p w14:paraId="56E9F1A4" w14:textId="77777777" w:rsidR="002B4EEA" w:rsidRPr="00D74220" w:rsidRDefault="002B4EEA" w:rsidP="002F7FDE">
      <w:pPr>
        <w:jc w:val="both"/>
      </w:pPr>
    </w:p>
    <w:p w14:paraId="67E7FD43" w14:textId="1E171CDB" w:rsidR="002B4EEA" w:rsidRPr="0032190F" w:rsidRDefault="002B4EEA" w:rsidP="002B4EEA">
      <w:pPr>
        <w:autoSpaceDE w:val="0"/>
        <w:autoSpaceDN w:val="0"/>
        <w:adjustRightInd w:val="0"/>
        <w:jc w:val="both"/>
        <w:rPr>
          <w:lang w:val="fr-FR" w:eastAsia="en-GB"/>
        </w:rPr>
      </w:pPr>
      <w:r w:rsidRPr="0032190F">
        <w:rPr>
          <w:lang w:val="fr-FR" w:eastAsia="en-GB"/>
        </w:rPr>
        <w:t xml:space="preserve">Dans le Sud-Ouest français, le depot recemment decouvert d'Ygos-Saint-Saturnin (Landes) rassemble neuf de ces haches de </w:t>
      </w:r>
      <w:hyperlink r:id="rId4482" w:anchor="Sit_Cuivre" w:history="1">
        <w:r w:rsidR="00BA150E" w:rsidRPr="00BA150E">
          <w:rPr>
            <w:rStyle w:val="Hyperlink"/>
            <w:lang w:val="fr-FR"/>
          </w:rPr>
          <w:t>cuivre</w:t>
        </w:r>
      </w:hyperlink>
      <w:r w:rsidR="00BA150E">
        <w:rPr>
          <w:lang w:val="fr-FR"/>
        </w:rPr>
        <w:t xml:space="preserve"> </w:t>
      </w:r>
      <w:r w:rsidRPr="0032190F">
        <w:rPr>
          <w:lang w:val="fr-FR" w:eastAsia="en-GB"/>
        </w:rPr>
        <w:t>[</w:t>
      </w:r>
      <w:hyperlink r:id="rId4483" w:anchor="Cul_Haches_Fictives" w:history="1">
        <w:r w:rsidRPr="0032190F">
          <w:rPr>
            <w:rStyle w:val="Hyperlink"/>
            <w:sz w:val="23"/>
            <w:szCs w:val="23"/>
            <w:lang w:val="fr-FR" w:eastAsia="en-GB"/>
          </w:rPr>
          <w:t>haches "fictives"</w:t>
        </w:r>
      </w:hyperlink>
      <w:r w:rsidRPr="0032190F">
        <w:rPr>
          <w:lang w:val="fr-FR" w:eastAsia="en-GB"/>
        </w:rPr>
        <w:t>], d'une extreme minceur (Fig. 8), certaines trouees d'enormes lacunes (Merlet 1997). Elles different de celles de Montalivet par une tallle beaucoup plus grande et une forme plus proche des haches plates normales.(BIB 2508)</w:t>
      </w:r>
    </w:p>
    <w:p w14:paraId="49EBE7A1" w14:textId="77777777" w:rsidR="002B4EEA" w:rsidRPr="0032190F" w:rsidRDefault="002B4EEA" w:rsidP="002B4EEA">
      <w:pPr>
        <w:autoSpaceDE w:val="0"/>
        <w:autoSpaceDN w:val="0"/>
        <w:adjustRightInd w:val="0"/>
        <w:jc w:val="both"/>
        <w:rPr>
          <w:lang w:val="fr-FR" w:eastAsia="en-GB"/>
        </w:rPr>
      </w:pPr>
    </w:p>
    <w:p w14:paraId="7A21E1BA" w14:textId="1938C79D" w:rsidR="002B4EEA" w:rsidRPr="0032190F" w:rsidRDefault="002B4EEA" w:rsidP="002B4EEA">
      <w:pPr>
        <w:autoSpaceDE w:val="0"/>
        <w:autoSpaceDN w:val="0"/>
        <w:adjustRightInd w:val="0"/>
        <w:jc w:val="both"/>
        <w:rPr>
          <w:lang w:val="fr-FR" w:eastAsia="en-GB"/>
        </w:rPr>
      </w:pPr>
      <w:r w:rsidRPr="0032190F">
        <w:rPr>
          <w:lang w:val="fr-FR" w:eastAsia="en-GB"/>
        </w:rPr>
        <w:t xml:space="preserve">v. </w:t>
      </w:r>
      <w:hyperlink r:id="rId4484" w:anchor="Sit_Montalivet" w:history="1">
        <w:r w:rsidRPr="0032190F">
          <w:rPr>
            <w:rStyle w:val="Hyperlink"/>
            <w:lang w:val="fr-FR" w:eastAsia="en-GB"/>
          </w:rPr>
          <w:t>Montalivet</w:t>
        </w:r>
      </w:hyperlink>
    </w:p>
    <w:p w14:paraId="00DD9F66" w14:textId="77777777" w:rsidR="00493798" w:rsidRPr="0032190F" w:rsidRDefault="00493798" w:rsidP="002B4EEA">
      <w:pPr>
        <w:autoSpaceDE w:val="0"/>
        <w:autoSpaceDN w:val="0"/>
        <w:adjustRightInd w:val="0"/>
        <w:jc w:val="both"/>
        <w:rPr>
          <w:lang w:val="fr-FR" w:eastAsia="en-GB"/>
        </w:rPr>
      </w:pPr>
    </w:p>
    <w:p w14:paraId="5138C539" w14:textId="77777777" w:rsidR="00493798" w:rsidRPr="0032190F" w:rsidRDefault="00493798" w:rsidP="00426FF9">
      <w:pPr>
        <w:pStyle w:val="Heading1"/>
      </w:pPr>
      <w:bookmarkStart w:id="1946" w:name="Sit_Trentemoult"/>
      <w:r w:rsidRPr="0032190F">
        <w:t>TRENTEMOULT</w:t>
      </w:r>
    </w:p>
    <w:bookmarkEnd w:id="1946"/>
    <w:p w14:paraId="09F30C41" w14:textId="77777777" w:rsidR="00493798" w:rsidRPr="0032190F" w:rsidRDefault="00493798" w:rsidP="002B4EEA">
      <w:pPr>
        <w:autoSpaceDE w:val="0"/>
        <w:autoSpaceDN w:val="0"/>
        <w:adjustRightInd w:val="0"/>
        <w:jc w:val="both"/>
        <w:rPr>
          <w:lang w:val="fr-FR" w:eastAsia="en-GB"/>
        </w:rPr>
      </w:pPr>
    </w:p>
    <w:p w14:paraId="4C29D1CF" w14:textId="03D1B373" w:rsidR="00493798" w:rsidRPr="0032190F" w:rsidRDefault="00493798" w:rsidP="00493798">
      <w:pPr>
        <w:autoSpaceDE w:val="0"/>
        <w:autoSpaceDN w:val="0"/>
        <w:adjustRightInd w:val="0"/>
        <w:rPr>
          <w:lang w:val="fr-FR" w:eastAsia="en-GB"/>
        </w:rPr>
      </w:pPr>
      <w:r w:rsidRPr="0032190F">
        <w:rPr>
          <w:lang w:val="fr-FR" w:eastAsia="en-GB"/>
        </w:rPr>
        <w:t>Le depot de Trentemoult (Loire</w:t>
      </w:r>
      <w:r w:rsidR="00BA150E">
        <w:rPr>
          <w:lang w:val="fr-FR" w:eastAsia="en-GB"/>
        </w:rPr>
        <w:t>-</w:t>
      </w:r>
      <w:r w:rsidRPr="0032190F">
        <w:rPr>
          <w:lang w:val="fr-FR" w:eastAsia="en-GB"/>
        </w:rPr>
        <w:t xml:space="preserve">Atlantique) est </w:t>
      </w:r>
      <w:r w:rsidRPr="0032190F">
        <w:rPr>
          <w:rFonts w:ascii="Arial" w:hAnsi="Arial" w:cs="Arial"/>
          <w:sz w:val="22"/>
          <w:szCs w:val="22"/>
          <w:lang w:val="fr-FR" w:eastAsia="en-GB"/>
        </w:rPr>
        <w:t xml:space="preserve">I' </w:t>
      </w:r>
      <w:r w:rsidRPr="0032190F">
        <w:rPr>
          <w:lang w:val="fr-FR" w:eastAsia="en-GB"/>
        </w:rPr>
        <w:t xml:space="preserve">exemple type de la "hache plate", en </w:t>
      </w:r>
      <w:hyperlink r:id="rId4485" w:anchor="Sit_Cuivre" w:history="1">
        <w:r w:rsidR="00BA150E" w:rsidRPr="00BA150E">
          <w:rPr>
            <w:rStyle w:val="Hyperlink"/>
            <w:lang w:val="fr-FR"/>
          </w:rPr>
          <w:t>cuivre</w:t>
        </w:r>
      </w:hyperlink>
      <w:r w:rsidR="00BA150E">
        <w:rPr>
          <w:lang w:val="fr-FR"/>
        </w:rPr>
        <w:t xml:space="preserve"> </w:t>
      </w:r>
      <w:r w:rsidRPr="0032190F">
        <w:rPr>
          <w:lang w:val="fr-FR" w:eastAsia="en-GB"/>
        </w:rPr>
        <w:t xml:space="preserve">arsénié, associee a </w:t>
      </w:r>
      <w:r w:rsidR="00BA150E">
        <w:rPr>
          <w:lang w:val="fr-FR" w:eastAsia="en-GB"/>
        </w:rPr>
        <w:t>l</w:t>
      </w:r>
      <w:r w:rsidRPr="0032190F">
        <w:rPr>
          <w:lang w:val="fr-FR" w:eastAsia="en-GB"/>
        </w:rPr>
        <w:t>a pointe de Palmela.(BIB 2508)</w:t>
      </w:r>
    </w:p>
    <w:p w14:paraId="7B62D4E0" w14:textId="77777777" w:rsidR="00493798" w:rsidRPr="0032190F" w:rsidRDefault="00493798" w:rsidP="00426FF9">
      <w:pPr>
        <w:pStyle w:val="Heading1"/>
      </w:pPr>
      <w:r w:rsidRPr="0032190F">
        <w:br/>
      </w:r>
      <w:bookmarkStart w:id="1947" w:name="Sit_Champ_Barre"/>
      <w:r w:rsidRPr="0032190F">
        <w:t>CHAMP DE LA BARRE</w:t>
      </w:r>
      <w:bookmarkEnd w:id="1947"/>
    </w:p>
    <w:p w14:paraId="198D9E0C" w14:textId="77777777" w:rsidR="00BA150E" w:rsidRDefault="00BA150E" w:rsidP="00493798">
      <w:pPr>
        <w:autoSpaceDE w:val="0"/>
        <w:autoSpaceDN w:val="0"/>
        <w:adjustRightInd w:val="0"/>
        <w:rPr>
          <w:lang w:val="fr-FR" w:eastAsia="en-GB"/>
        </w:rPr>
      </w:pPr>
    </w:p>
    <w:p w14:paraId="68F4F1D2" w14:textId="043B03CC" w:rsidR="00493798" w:rsidRPr="0032190F" w:rsidRDefault="00493798" w:rsidP="00493798">
      <w:pPr>
        <w:autoSpaceDE w:val="0"/>
        <w:autoSpaceDN w:val="0"/>
        <w:adjustRightInd w:val="0"/>
        <w:rPr>
          <w:lang w:val="fr-FR"/>
        </w:rPr>
      </w:pPr>
      <w:r w:rsidRPr="0032190F">
        <w:rPr>
          <w:lang w:val="fr-FR" w:eastAsia="en-GB"/>
        </w:rPr>
        <w:t xml:space="preserve">poignard a languette en </w:t>
      </w:r>
      <w:hyperlink r:id="rId4486" w:anchor="Sit_Cuivre" w:history="1">
        <w:r w:rsidR="00BA150E" w:rsidRPr="00BA150E">
          <w:rPr>
            <w:rStyle w:val="Hyperlink"/>
            <w:lang w:val="fr-FR"/>
          </w:rPr>
          <w:t>cuivre</w:t>
        </w:r>
      </w:hyperlink>
      <w:r w:rsidR="00BA150E">
        <w:rPr>
          <w:lang w:val="fr-FR"/>
        </w:rPr>
        <w:t xml:space="preserve"> </w:t>
      </w:r>
      <w:r w:rsidRPr="0032190F">
        <w:rPr>
          <w:lang w:val="fr-FR" w:eastAsia="en-GB"/>
        </w:rPr>
        <w:t xml:space="preserve">arsénié du Champ de </w:t>
      </w:r>
      <w:r w:rsidR="00BA150E">
        <w:rPr>
          <w:lang w:val="fr-FR" w:eastAsia="en-GB"/>
        </w:rPr>
        <w:t>l</w:t>
      </w:r>
      <w:r w:rsidRPr="0032190F">
        <w:rPr>
          <w:lang w:val="fr-FR" w:eastAsia="en-GB"/>
        </w:rPr>
        <w:t xml:space="preserve">a Barre a </w:t>
      </w:r>
      <w:r w:rsidR="00BA150E">
        <w:rPr>
          <w:lang w:val="fr-FR" w:eastAsia="en-GB"/>
        </w:rPr>
        <w:t>l</w:t>
      </w:r>
      <w:r w:rsidRPr="0032190F">
        <w:rPr>
          <w:lang w:val="fr-FR" w:eastAsia="en-GB"/>
        </w:rPr>
        <w:t>a Chapelle-Achard (Vendee) (BIB 2508)</w:t>
      </w:r>
    </w:p>
    <w:p w14:paraId="17EDFFBA" w14:textId="77777777" w:rsidR="002B4EEA" w:rsidRPr="0032190F" w:rsidRDefault="002B4EEA" w:rsidP="002F7FDE">
      <w:pPr>
        <w:jc w:val="both"/>
        <w:rPr>
          <w:lang w:val="fr-FR"/>
        </w:rPr>
      </w:pPr>
    </w:p>
    <w:p w14:paraId="20782E68" w14:textId="77777777" w:rsidR="002260BA" w:rsidRPr="0032190F" w:rsidRDefault="00921D6D" w:rsidP="00426FF9">
      <w:pPr>
        <w:pStyle w:val="Heading1"/>
      </w:pPr>
      <w:bookmarkStart w:id="1948" w:name="Sit_Lede_Gurp"/>
      <w:r>
        <w:t>LEDE DU GURP</w:t>
      </w:r>
    </w:p>
    <w:bookmarkEnd w:id="1948"/>
    <w:p w14:paraId="3D990939" w14:textId="77777777" w:rsidR="002260BA" w:rsidRDefault="002260BA" w:rsidP="00242C0F">
      <w:pPr>
        <w:rPr>
          <w:lang w:val="fr-FR"/>
        </w:rPr>
      </w:pPr>
    </w:p>
    <w:p w14:paraId="3303A773" w14:textId="77777777" w:rsidR="00921D6D" w:rsidRDefault="00921D6D" w:rsidP="00242C0F">
      <w:pPr>
        <w:rPr>
          <w:lang w:val="fr-FR"/>
        </w:rPr>
      </w:pPr>
      <w:r w:rsidRPr="00921D6D">
        <w:rPr>
          <w:lang w:val="fr-FR"/>
        </w:rPr>
        <w:t>La Lède du Grup (Crayan-et-L’Hopital, Gironde)</w:t>
      </w:r>
      <w:r>
        <w:rPr>
          <w:lang w:val="fr-FR"/>
        </w:rPr>
        <w:t xml:space="preserve"> </w:t>
      </w:r>
      <w:r w:rsidRPr="00921D6D">
        <w:rPr>
          <w:lang w:val="fr-FR"/>
        </w:rPr>
        <w:t>(BIB 125 p. 115</w:t>
      </w:r>
      <w:r>
        <w:rPr>
          <w:lang w:val="fr-FR"/>
        </w:rPr>
        <w:t>)</w:t>
      </w:r>
      <w:r>
        <w:rPr>
          <w:lang w:val="fr-FR"/>
        </w:rPr>
        <w:tab/>
      </w:r>
    </w:p>
    <w:p w14:paraId="2E3BB527" w14:textId="601E7B5C" w:rsidR="00921D6D" w:rsidRPr="0032190F" w:rsidRDefault="00921D6D" w:rsidP="00242C0F">
      <w:pPr>
        <w:rPr>
          <w:lang w:val="fr-FR"/>
        </w:rPr>
      </w:pPr>
      <w:r w:rsidRPr="00921D6D">
        <w:rPr>
          <w:lang w:val="fr-FR"/>
        </w:rPr>
        <w:t xml:space="preserve">La présence de </w:t>
      </w:r>
      <w:hyperlink r:id="rId4487" w:anchor="Cul_Cardial_Atlantique" w:history="1">
        <w:r w:rsidRPr="00921D6D">
          <w:rPr>
            <w:rStyle w:val="Hyperlink"/>
            <w:lang w:val="fr-FR"/>
          </w:rPr>
          <w:t>Cardial Atlantique</w:t>
        </w:r>
      </w:hyperlink>
      <w:r w:rsidRPr="00921D6D">
        <w:rPr>
          <w:lang w:val="fr-FR"/>
        </w:rPr>
        <w:t xml:space="preserve"> dans stratigraphie du le situe entre le </w:t>
      </w:r>
      <w:hyperlink w:anchor="Cul_Sauveterrien" w:history="1">
        <w:r w:rsidRPr="00921D6D">
          <w:rPr>
            <w:rStyle w:val="Hyperlink"/>
            <w:lang w:val="fr-FR"/>
          </w:rPr>
          <w:t>Sauveterrien</w:t>
        </w:r>
      </w:hyperlink>
      <w:r w:rsidRPr="00921D6D">
        <w:rPr>
          <w:lang w:val="fr-FR"/>
        </w:rPr>
        <w:t xml:space="preserve"> et un </w:t>
      </w:r>
      <w:hyperlink w:anchor="Cul_Neolithique_Moyen" w:history="1">
        <w:r w:rsidRPr="00921D6D">
          <w:rPr>
            <w:rStyle w:val="Hyperlink"/>
            <w:lang w:val="fr-FR"/>
          </w:rPr>
          <w:t>Néolithique moyen</w:t>
        </w:r>
      </w:hyperlink>
      <w:r w:rsidRPr="00921D6D">
        <w:rPr>
          <w:lang w:val="fr-FR"/>
        </w:rPr>
        <w:t xml:space="preserve"> apparenté au </w:t>
      </w:r>
      <w:hyperlink w:anchor="Cul_Chasséen" w:history="1">
        <w:r w:rsidRPr="00921D6D">
          <w:rPr>
            <w:rStyle w:val="Hyperlink"/>
            <w:lang w:val="fr-FR"/>
          </w:rPr>
          <w:t>Chasséen</w:t>
        </w:r>
      </w:hyperlink>
      <w:r w:rsidRPr="00921D6D">
        <w:rPr>
          <w:lang w:val="fr-FR"/>
        </w:rPr>
        <w:t xml:space="preserve"> de l’Ouest (BIB 180 p. 694)</w:t>
      </w:r>
    </w:p>
    <w:p w14:paraId="43A172DB" w14:textId="09682D0E" w:rsidR="002260BA" w:rsidRPr="0032190F" w:rsidRDefault="002260BA" w:rsidP="00242C0F">
      <w:pPr>
        <w:rPr>
          <w:lang w:val="fr-FR"/>
        </w:rPr>
      </w:pPr>
      <w:r w:rsidRPr="0032190F">
        <w:rPr>
          <w:lang w:val="fr-FR"/>
        </w:rPr>
        <w:t xml:space="preserve">Le site de Lède du Gurp en Gironde montre des traces de cultures en billons (utilisation de l’araire) datées du </w:t>
      </w:r>
      <w:hyperlink r:id="rId4488" w:anchor="Cul_Bronze_Moyen" w:history="1">
        <w:r w:rsidRPr="0032190F">
          <w:rPr>
            <w:rStyle w:val="Hyperlink"/>
            <w:lang w:val="fr-FR"/>
          </w:rPr>
          <w:t>B</w:t>
        </w:r>
        <w:r w:rsidR="00920E4F">
          <w:rPr>
            <w:rStyle w:val="Hyperlink"/>
            <w:lang w:val="fr-FR"/>
          </w:rPr>
          <w:t>M</w:t>
        </w:r>
      </w:hyperlink>
      <w:r w:rsidRPr="0032190F">
        <w:rPr>
          <w:lang w:val="fr-FR"/>
        </w:rPr>
        <w:t xml:space="preserve"> à proximité des habitats (BIB 392 p. 19)</w:t>
      </w:r>
    </w:p>
    <w:p w14:paraId="23C025A9" w14:textId="77777777" w:rsidR="002260BA" w:rsidRPr="0032190F" w:rsidRDefault="002260BA" w:rsidP="00242C0F">
      <w:pPr>
        <w:rPr>
          <w:lang w:val="fr-FR"/>
        </w:rPr>
      </w:pPr>
    </w:p>
    <w:p w14:paraId="1D717FAA" w14:textId="77777777" w:rsidR="007E5C2B" w:rsidRPr="0032190F" w:rsidRDefault="00BE0E19" w:rsidP="00426FF9">
      <w:pPr>
        <w:pStyle w:val="Heading1"/>
      </w:pPr>
      <w:bookmarkStart w:id="1949" w:name="Sit_Etoile"/>
      <w:r w:rsidRPr="0032190F">
        <w:t>ETOILE (L’)</w:t>
      </w:r>
    </w:p>
    <w:bookmarkEnd w:id="1949"/>
    <w:p w14:paraId="263B6A3C" w14:textId="77777777" w:rsidR="005C24C7" w:rsidRPr="0032190F" w:rsidRDefault="005C24C7" w:rsidP="00242C0F">
      <w:pPr>
        <w:rPr>
          <w:lang w:val="fr-FR"/>
        </w:rPr>
      </w:pPr>
    </w:p>
    <w:p w14:paraId="50675298" w14:textId="77777777" w:rsidR="00BE0E19" w:rsidRPr="0032190F" w:rsidRDefault="00BE0E19" w:rsidP="00242C0F">
      <w:pPr>
        <w:jc w:val="both"/>
        <w:rPr>
          <w:lang w:val="fr-FR"/>
        </w:rPr>
      </w:pPr>
      <w:r w:rsidRPr="0032190F">
        <w:rPr>
          <w:lang w:val="fr-FR"/>
        </w:rPr>
        <w:t xml:space="preserve">A </w:t>
      </w:r>
      <w:r w:rsidRPr="0032190F">
        <w:rPr>
          <w:i/>
          <w:lang w:val="fr-FR"/>
        </w:rPr>
        <w:t>Le Champ de Bataille</w:t>
      </w:r>
      <w:r w:rsidRPr="0032190F">
        <w:rPr>
          <w:lang w:val="fr-FR"/>
        </w:rPr>
        <w:t xml:space="preserve">, dans la Somme, une vaste enceinte ovalaire sise sur le rebord d’un plateau surplombant la vallée de la Somme,a été repérée sur les photographies aériennes. D’une superficie de </w:t>
      </w:r>
      <w:smartTag w:uri="urn:schemas-microsoft-com:office:smarttags" w:element="metricconverter">
        <w:smartTagPr>
          <w:attr w:name="ProductID" w:val="5 ha"/>
        </w:smartTagPr>
        <w:r w:rsidRPr="0032190F">
          <w:rPr>
            <w:lang w:val="fr-FR"/>
          </w:rPr>
          <w:t>5 ha</w:t>
        </w:r>
      </w:smartTag>
      <w:r w:rsidRPr="0032190F">
        <w:rPr>
          <w:lang w:val="fr-FR"/>
        </w:rPr>
        <w:t>, elle est composée d’un fossé d’enceinte interrompu</w:t>
      </w:r>
      <w:r w:rsidR="00747AB6" w:rsidRPr="0032190F">
        <w:rPr>
          <w:lang w:val="fr-FR"/>
        </w:rPr>
        <w:t>e</w:t>
      </w:r>
      <w:r w:rsidRPr="0032190F">
        <w:rPr>
          <w:lang w:val="fr-FR"/>
        </w:rPr>
        <w:t xml:space="preserve"> de manière régulière par 8 entrées. Une palissade doublait le fossé. Une seconde palissade partageait en deux l’aire.</w:t>
      </w:r>
      <w:r w:rsidR="00747AB6" w:rsidRPr="0032190F">
        <w:rPr>
          <w:lang w:val="fr-FR"/>
        </w:rPr>
        <w:t xml:space="preserve"> La palissade de contour présentait un dispositif « en entonnoir » permettant de canaliser les entrées et au besoin de fermer rapidement l’accès. Attribuée à une culture post-rubanée, les datations des charbons de bois datent l’implantation du site du Ve millénaire (</w:t>
      </w:r>
      <w:r w:rsidR="0070027E" w:rsidRPr="0032190F">
        <w:rPr>
          <w:lang w:val="fr-FR"/>
        </w:rPr>
        <w:t>BIB</w:t>
      </w:r>
      <w:r w:rsidR="00747AB6" w:rsidRPr="0032190F">
        <w:rPr>
          <w:lang w:val="fr-FR"/>
        </w:rPr>
        <w:t xml:space="preserve"> 165 p. 160).</w:t>
      </w:r>
    </w:p>
    <w:p w14:paraId="26D8600C" w14:textId="77777777" w:rsidR="00F16234" w:rsidRPr="0032190F" w:rsidRDefault="00F16234" w:rsidP="00242C0F">
      <w:pPr>
        <w:jc w:val="both"/>
        <w:rPr>
          <w:lang w:val="fr-FR"/>
        </w:rPr>
      </w:pPr>
    </w:p>
    <w:p w14:paraId="55E96322" w14:textId="77777777" w:rsidR="00F16234" w:rsidRPr="0032190F" w:rsidRDefault="00F16234" w:rsidP="00426FF9">
      <w:pPr>
        <w:pStyle w:val="Heading1"/>
      </w:pPr>
      <w:bookmarkStart w:id="1950" w:name="Sit_Terres_Longues"/>
      <w:r w:rsidRPr="0032190F">
        <w:t>TERRES LONGUES</w:t>
      </w:r>
    </w:p>
    <w:bookmarkEnd w:id="1950"/>
    <w:p w14:paraId="758CE0B9" w14:textId="77777777" w:rsidR="00F16234" w:rsidRPr="00934A22" w:rsidRDefault="000A3334" w:rsidP="00242C0F">
      <w:pPr>
        <w:jc w:val="both"/>
        <w:rPr>
          <w:sz w:val="20"/>
          <w:lang w:val="fr-FR"/>
        </w:rPr>
      </w:pPr>
      <w:r w:rsidRPr="00934A22">
        <w:rPr>
          <w:sz w:val="20"/>
          <w:lang w:val="fr-FR"/>
        </w:rPr>
        <w:t>Terres-Longues</w:t>
      </w:r>
    </w:p>
    <w:p w14:paraId="3895FD16" w14:textId="77777777" w:rsidR="000A3334" w:rsidRPr="0032190F" w:rsidRDefault="000A3334" w:rsidP="00242C0F">
      <w:pPr>
        <w:jc w:val="both"/>
        <w:rPr>
          <w:lang w:val="fr-FR"/>
        </w:rPr>
      </w:pPr>
    </w:p>
    <w:p w14:paraId="6D1B13C6" w14:textId="73753F98" w:rsidR="00F16234" w:rsidRPr="00934A22" w:rsidRDefault="00AD6887" w:rsidP="00242C0F">
      <w:pPr>
        <w:jc w:val="both"/>
        <w:rPr>
          <w:szCs w:val="22"/>
          <w:lang w:val="fr-FR" w:eastAsia="en-GB"/>
        </w:rPr>
      </w:pPr>
      <w:r w:rsidRPr="00934A22">
        <w:rPr>
          <w:lang w:val="fr-FR"/>
        </w:rPr>
        <w:t xml:space="preserve">Terres Longues (Trets, Bouches-du-Rhône) </w:t>
      </w:r>
      <w:r w:rsidR="00F16234" w:rsidRPr="00934A22">
        <w:rPr>
          <w:lang w:val="fr-FR"/>
        </w:rPr>
        <w:t>Ce site du sud-est de la France était au Chasséen un centre de redistribution de l’</w:t>
      </w:r>
      <w:hyperlink r:id="rId4489" w:anchor="Sit_Obsidienne" w:history="1">
        <w:r w:rsidR="009F2A99" w:rsidRPr="00934A22">
          <w:rPr>
            <w:rStyle w:val="Hyperlink"/>
            <w:lang w:val="fr-FR"/>
          </w:rPr>
          <w:t>obsidienne</w:t>
        </w:r>
      </w:hyperlink>
      <w:r w:rsidR="00F16234" w:rsidRPr="00934A22">
        <w:rPr>
          <w:lang w:val="fr-FR"/>
        </w:rPr>
        <w:t xml:space="preserve"> venue du </w:t>
      </w:r>
      <w:hyperlink r:id="rId4490" w:anchor="Sit_Monte_Arci" w:history="1">
        <w:r w:rsidR="00F16234" w:rsidRPr="00934A22">
          <w:rPr>
            <w:rStyle w:val="Hyperlink"/>
            <w:lang w:val="fr-FR"/>
          </w:rPr>
          <w:t>Monte d’Arci</w:t>
        </w:r>
      </w:hyperlink>
      <w:r w:rsidR="00F16234" w:rsidRPr="00934A22">
        <w:rPr>
          <w:lang w:val="fr-FR"/>
        </w:rPr>
        <w:t xml:space="preserve"> (Sardaigne) (BIB X. Terradas in BIB 1708)</w:t>
      </w:r>
      <w:r w:rsidRPr="00934A22">
        <w:rPr>
          <w:szCs w:val="22"/>
          <w:lang w:val="fr-FR" w:eastAsia="en-GB"/>
        </w:rPr>
        <w:t xml:space="preserve"> Le site a livré 4548 pièces d'obsidienne sarde (BIB 2695).</w:t>
      </w:r>
    </w:p>
    <w:p w14:paraId="42D28A84" w14:textId="6E725C64" w:rsidR="00AD6887" w:rsidRDefault="00AD6887" w:rsidP="00AD6887">
      <w:pPr>
        <w:jc w:val="both"/>
        <w:rPr>
          <w:szCs w:val="22"/>
          <w:lang w:val="fr-FR" w:eastAsia="en-GB"/>
        </w:rPr>
      </w:pPr>
      <w:r w:rsidRPr="0077212E">
        <w:rPr>
          <w:szCs w:val="22"/>
          <w:lang w:val="fr-FR" w:eastAsia="en-GB"/>
        </w:rPr>
        <w:t xml:space="preserve">Atelier, voisin de gîtes, n’effectuent que des </w:t>
      </w:r>
      <w:r w:rsidRPr="00934A22">
        <w:rPr>
          <w:i/>
          <w:szCs w:val="22"/>
          <w:lang w:val="fr-FR" w:eastAsia="en-GB"/>
        </w:rPr>
        <w:t>nuclei</w:t>
      </w:r>
      <w:r w:rsidRPr="0077212E">
        <w:rPr>
          <w:szCs w:val="22"/>
          <w:lang w:val="fr-FR" w:eastAsia="en-GB"/>
        </w:rPr>
        <w:t xml:space="preserve"> dégrossis ou préformés et exportent ces produits plus ou moins loin, en des lieux où d’autres ateliers procèderont au débitage, voire à la réalisation de pièces finies (BIB 2695) V. Léa et J. Vaquer envisagent une première diffusion directe de préformes. Surviendrait ensuite un </w:t>
      </w:r>
      <w:hyperlink r:id="rId4491" w:anchor="CO_Pression" w:history="1">
        <w:r w:rsidR="00B17F04" w:rsidRPr="00B17F04">
          <w:rPr>
            <w:rStyle w:val="Hyperlink"/>
            <w:szCs w:val="22"/>
            <w:lang w:val="fr-FR" w:eastAsia="en-GB"/>
          </w:rPr>
          <w:t>débitage par pression</w:t>
        </w:r>
      </w:hyperlink>
      <w:r w:rsidR="00B17F04">
        <w:rPr>
          <w:szCs w:val="22"/>
          <w:lang w:val="fr-FR" w:eastAsia="en-GB"/>
        </w:rPr>
        <w:t xml:space="preserve"> </w:t>
      </w:r>
      <w:r w:rsidRPr="0077212E">
        <w:rPr>
          <w:szCs w:val="22"/>
          <w:lang w:val="fr-FR" w:eastAsia="en-GB"/>
        </w:rPr>
        <w:t xml:space="preserve">en Provence par des tailleurs locaux rompus à cette technique qu’ils appliquaient au </w:t>
      </w:r>
      <w:r w:rsidR="0077212E">
        <w:rPr>
          <w:szCs w:val="22"/>
          <w:lang w:val="fr-FR" w:eastAsia="en-GB"/>
        </w:rPr>
        <w:t xml:space="preserve">silex </w:t>
      </w:r>
      <w:hyperlink r:id="rId4492" w:anchor="Sit_Mont_Ventoux_p_NeoMoy_Chass" w:history="1">
        <w:r w:rsidR="0077212E" w:rsidRPr="0077212E">
          <w:rPr>
            <w:rStyle w:val="Hyperlink"/>
            <w:lang w:val="fr-FR"/>
          </w:rPr>
          <w:t>blond bédoulien</w:t>
        </w:r>
      </w:hyperlink>
      <w:r w:rsidR="0077212E">
        <w:rPr>
          <w:lang w:val="fr-FR"/>
        </w:rPr>
        <w:t xml:space="preserve"> [Chasséen]</w:t>
      </w:r>
      <w:r w:rsidRPr="0077212E">
        <w:rPr>
          <w:szCs w:val="22"/>
          <w:lang w:val="fr-FR" w:eastAsia="en-GB"/>
        </w:rPr>
        <w:t xml:space="preserve">. Ces deux </w:t>
      </w:r>
      <w:r w:rsidRPr="0077212E">
        <w:rPr>
          <w:szCs w:val="22"/>
          <w:lang w:val="fr-FR" w:eastAsia="en-GB"/>
        </w:rPr>
        <w:lastRenderedPageBreak/>
        <w:t xml:space="preserve">matériaux pouvaient ensuite circuler vers des sites périphériques sous forme de supports pour l’obsidienne et de </w:t>
      </w:r>
      <w:r w:rsidRPr="00934A22">
        <w:rPr>
          <w:i/>
          <w:szCs w:val="22"/>
          <w:lang w:val="fr-FR" w:eastAsia="en-GB"/>
        </w:rPr>
        <w:t>nuclei</w:t>
      </w:r>
      <w:r w:rsidRPr="0077212E">
        <w:rPr>
          <w:szCs w:val="22"/>
          <w:lang w:val="fr-FR" w:eastAsia="en-GB"/>
        </w:rPr>
        <w:t xml:space="preserve"> prêts au débitage pour le silex blond (BIB 2695)</w:t>
      </w:r>
    </w:p>
    <w:p w14:paraId="2218BFE6" w14:textId="77777777" w:rsidR="00934A22" w:rsidRDefault="00934A22" w:rsidP="00AD6887">
      <w:pPr>
        <w:jc w:val="both"/>
        <w:rPr>
          <w:szCs w:val="22"/>
          <w:lang w:val="fr-FR" w:eastAsia="en-GB"/>
        </w:rPr>
      </w:pPr>
    </w:p>
    <w:p w14:paraId="2A869B25" w14:textId="6D5195D3" w:rsidR="00934A22" w:rsidRPr="0077212E" w:rsidRDefault="00934A22" w:rsidP="00AD6887">
      <w:pPr>
        <w:jc w:val="both"/>
        <w:rPr>
          <w:szCs w:val="22"/>
          <w:lang w:val="fr-FR" w:eastAsia="en-GB"/>
        </w:rPr>
      </w:pPr>
      <w:r>
        <w:rPr>
          <w:szCs w:val="22"/>
          <w:lang w:val="fr-FR" w:eastAsia="en-GB"/>
        </w:rPr>
        <w:t xml:space="preserve">v. </w:t>
      </w:r>
      <w:hyperlink r:id="rId4493" w:anchor="Sit_Bastidonne" w:history="1">
        <w:r w:rsidRPr="00934A22">
          <w:rPr>
            <w:rStyle w:val="Hyperlink"/>
            <w:szCs w:val="22"/>
            <w:lang w:val="fr-FR" w:eastAsia="en-GB"/>
          </w:rPr>
          <w:t>Bastidonne</w:t>
        </w:r>
      </w:hyperlink>
    </w:p>
    <w:p w14:paraId="08FAA3F3" w14:textId="77777777" w:rsidR="00AD6887" w:rsidRPr="00AD6887" w:rsidRDefault="00AD6887" w:rsidP="00AD6887">
      <w:pPr>
        <w:jc w:val="both"/>
        <w:rPr>
          <w:lang w:val="fr-FR"/>
        </w:rPr>
      </w:pPr>
    </w:p>
    <w:p w14:paraId="12705C06" w14:textId="77777777" w:rsidR="00970F19" w:rsidRPr="0032190F" w:rsidRDefault="00970F19" w:rsidP="00242C0F">
      <w:pPr>
        <w:rPr>
          <w:lang w:val="fr-FR"/>
        </w:rPr>
      </w:pPr>
    </w:p>
    <w:p w14:paraId="7B87153D" w14:textId="77777777" w:rsidR="00970F19" w:rsidRPr="0032190F" w:rsidRDefault="00970F19" w:rsidP="00426FF9">
      <w:pPr>
        <w:pStyle w:val="Heading1"/>
      </w:pPr>
      <w:bookmarkStart w:id="1951" w:name="Sit_Lagozza"/>
      <w:r w:rsidRPr="0032190F">
        <w:t>LAGOZZA (Habitat de)</w:t>
      </w:r>
    </w:p>
    <w:bookmarkEnd w:id="1951"/>
    <w:p w14:paraId="0846B4CF" w14:textId="77777777" w:rsidR="00970F19" w:rsidRPr="0032190F" w:rsidRDefault="00970F19" w:rsidP="00242C0F">
      <w:pPr>
        <w:rPr>
          <w:lang w:val="fr-FR"/>
        </w:rPr>
      </w:pPr>
    </w:p>
    <w:p w14:paraId="1B930F31" w14:textId="7BD8FEC1" w:rsidR="00970F19" w:rsidRPr="0032190F" w:rsidRDefault="00970F19" w:rsidP="00242C0F">
      <w:pPr>
        <w:rPr>
          <w:lang w:val="fr-FR"/>
        </w:rPr>
      </w:pPr>
      <w:r w:rsidRPr="0032190F">
        <w:rPr>
          <w:lang w:val="fr-FR"/>
        </w:rPr>
        <w:t xml:space="preserve">Entre le lac Majeur et le lac Lugnao Lombardie, cet habitat palaffite de près de 70 maisons étalées sur plus de </w:t>
      </w:r>
      <w:smartTag w:uri="urn:schemas-microsoft-com:office:smarttags" w:element="metricconverter">
        <w:smartTagPr>
          <w:attr w:name="ProductID" w:val="2500 m2"/>
        </w:smartTagPr>
        <w:r w:rsidRPr="0032190F">
          <w:rPr>
            <w:lang w:val="fr-FR"/>
          </w:rPr>
          <w:t>2500 m2</w:t>
        </w:r>
      </w:smartTag>
      <w:r w:rsidRPr="0032190F">
        <w:rPr>
          <w:lang w:val="fr-FR"/>
        </w:rPr>
        <w:t xml:space="preserve"> a donné son nom à la culture de </w:t>
      </w:r>
      <w:hyperlink r:id="rId4494" w:anchor="Cul_Lagozza" w:history="1">
        <w:r w:rsidRPr="0032190F">
          <w:rPr>
            <w:rStyle w:val="Hyperlink"/>
            <w:lang w:val="fr-FR"/>
          </w:rPr>
          <w:t>Lagozza</w:t>
        </w:r>
      </w:hyperlink>
    </w:p>
    <w:p w14:paraId="73BA81CC" w14:textId="77777777" w:rsidR="00196D31" w:rsidRPr="0032190F" w:rsidRDefault="00196D31" w:rsidP="00242C0F">
      <w:pPr>
        <w:rPr>
          <w:lang w:val="fr-FR"/>
        </w:rPr>
      </w:pPr>
    </w:p>
    <w:p w14:paraId="55125563" w14:textId="77777777" w:rsidR="00196D31" w:rsidRPr="0032190F" w:rsidRDefault="00196D31" w:rsidP="00242C0F">
      <w:pPr>
        <w:rPr>
          <w:lang w:val="fr-FR"/>
        </w:rPr>
      </w:pPr>
      <w:r w:rsidRPr="0032190F">
        <w:rPr>
          <w:lang w:val="fr-FR"/>
        </w:rPr>
        <w:t>Un seul niveau culturel a été identifié : abondant matériel Lagozza (BIB 56 p. 59)</w:t>
      </w:r>
    </w:p>
    <w:p w14:paraId="3B628E8E" w14:textId="77777777" w:rsidR="007A6964" w:rsidRPr="0032190F" w:rsidRDefault="007A6964" w:rsidP="00242C0F">
      <w:pPr>
        <w:rPr>
          <w:lang w:val="fr-FR"/>
        </w:rPr>
      </w:pPr>
    </w:p>
    <w:p w14:paraId="4F03C463" w14:textId="77777777" w:rsidR="007A6964" w:rsidRPr="0032190F" w:rsidRDefault="007A6964" w:rsidP="00426FF9">
      <w:pPr>
        <w:pStyle w:val="Heading1"/>
      </w:pPr>
      <w:bookmarkStart w:id="1952" w:name="Sit_Isolino_Varese"/>
      <w:r w:rsidRPr="0032190F">
        <w:t>ISOLINO DI VARESE</w:t>
      </w:r>
      <w:r w:rsidR="00A50899" w:rsidRPr="0032190F">
        <w:t xml:space="preserve"> (Palafitte d’)</w:t>
      </w:r>
    </w:p>
    <w:bookmarkEnd w:id="1952"/>
    <w:p w14:paraId="5E91EBE5" w14:textId="77777777" w:rsidR="00970F19" w:rsidRPr="00784BEC" w:rsidRDefault="00970F19" w:rsidP="00242C0F">
      <w:pPr>
        <w:rPr>
          <w:lang w:val="it-IT"/>
        </w:rPr>
      </w:pPr>
    </w:p>
    <w:p w14:paraId="1F13998B" w14:textId="4A7C7A6A" w:rsidR="007A6964" w:rsidRPr="0032190F" w:rsidRDefault="004B5B55" w:rsidP="00242C0F">
      <w:pPr>
        <w:jc w:val="both"/>
        <w:rPr>
          <w:lang w:val="fr-FR"/>
        </w:rPr>
      </w:pPr>
      <w:r w:rsidRPr="00784BEC">
        <w:rPr>
          <w:lang w:val="it-IT"/>
        </w:rPr>
        <w:t>La</w:t>
      </w:r>
      <w:r w:rsidR="007A6964" w:rsidRPr="00784BEC">
        <w:rPr>
          <w:lang w:val="it-IT"/>
        </w:rPr>
        <w:t xml:space="preserve"> phase Protolagozza </w:t>
      </w:r>
      <w:r w:rsidRPr="00784BEC">
        <w:rPr>
          <w:lang w:val="it-IT"/>
        </w:rPr>
        <w:t>d’Isolino Varese (Biandronno, V</w:t>
      </w:r>
      <w:r w:rsidR="00A50899" w:rsidRPr="00784BEC">
        <w:rPr>
          <w:lang w:val="it-IT"/>
        </w:rPr>
        <w:t>arese</w:t>
      </w:r>
      <w:r w:rsidRPr="00784BEC">
        <w:rPr>
          <w:lang w:val="it-IT"/>
        </w:rPr>
        <w:t xml:space="preserve">) </w:t>
      </w:r>
      <w:r w:rsidR="007A6964" w:rsidRPr="00784BEC">
        <w:rPr>
          <w:lang w:val="it-IT"/>
        </w:rPr>
        <w:t xml:space="preserve">peut être rapprochée de l’arrivée </w:t>
      </w:r>
      <w:hyperlink r:id="rId4495" w:anchor="Cul_Chasseen" w:history="1">
        <w:r w:rsidR="007A6964" w:rsidRPr="00784BEC">
          <w:rPr>
            <w:rStyle w:val="Hyperlink"/>
            <w:lang w:val="it-IT"/>
          </w:rPr>
          <w:t>chasséenne</w:t>
        </w:r>
      </w:hyperlink>
      <w:r w:rsidR="007A6964" w:rsidRPr="00784BEC">
        <w:rPr>
          <w:lang w:val="it-IT"/>
        </w:rPr>
        <w:t xml:space="preserve">. Celle-ci précède une phase </w:t>
      </w:r>
      <w:hyperlink r:id="rId4496" w:anchor="Cul_Lagozza" w:history="1">
        <w:r w:rsidR="007A6964" w:rsidRPr="00784BEC">
          <w:rPr>
            <w:rStyle w:val="Hyperlink"/>
            <w:lang w:val="it-IT"/>
          </w:rPr>
          <w:t>Lagozza</w:t>
        </w:r>
      </w:hyperlink>
      <w:r w:rsidR="00F76964" w:rsidRPr="00784BEC">
        <w:rPr>
          <w:lang w:val="it-IT"/>
        </w:rPr>
        <w:t xml:space="preserve"> (BIB 251 p. 490)</w:t>
      </w:r>
      <w:r w:rsidR="008E4368" w:rsidRPr="00784BEC">
        <w:rPr>
          <w:lang w:val="it-IT"/>
        </w:rPr>
        <w:t xml:space="preserve">. </w:t>
      </w:r>
      <w:r w:rsidR="008E4368" w:rsidRPr="0032190F">
        <w:rPr>
          <w:lang w:val="fr-FR"/>
        </w:rPr>
        <w:t>Ce site a donné son nom au groupe d’</w:t>
      </w:r>
      <w:hyperlink r:id="rId4497" w:anchor="Cul_Isolino" w:history="1">
        <w:r w:rsidR="008E4368" w:rsidRPr="0032190F">
          <w:rPr>
            <w:rStyle w:val="Hyperlink"/>
            <w:lang w:val="fr-FR"/>
          </w:rPr>
          <w:t>Isolino</w:t>
        </w:r>
      </w:hyperlink>
      <w:r w:rsidR="008E4368" w:rsidRPr="0032190F">
        <w:rPr>
          <w:lang w:val="fr-FR"/>
        </w:rPr>
        <w:t xml:space="preserve"> (SS BIB)</w:t>
      </w:r>
    </w:p>
    <w:p w14:paraId="4DF62BCF" w14:textId="77777777" w:rsidR="000440AF" w:rsidRPr="0032190F" w:rsidRDefault="000440AF" w:rsidP="00242C0F">
      <w:pPr>
        <w:rPr>
          <w:lang w:val="fr-FR"/>
        </w:rPr>
      </w:pPr>
    </w:p>
    <w:p w14:paraId="77FB7485" w14:textId="77777777" w:rsidR="000440AF" w:rsidRPr="0032190F" w:rsidRDefault="00056CA4" w:rsidP="00242C0F">
      <w:pPr>
        <w:rPr>
          <w:lang w:val="fr-FR"/>
        </w:rPr>
      </w:pPr>
      <w:r w:rsidRPr="0032190F">
        <w:rPr>
          <w:lang w:val="fr-FR"/>
        </w:rPr>
        <w:t xml:space="preserve">Site a livré une bonne stratigraphie (BIB 27). </w:t>
      </w:r>
      <w:r w:rsidR="000440AF" w:rsidRPr="0032190F">
        <w:rPr>
          <w:lang w:val="fr-FR"/>
        </w:rPr>
        <w:t>Habitat en sol</w:t>
      </w:r>
      <w:r w:rsidR="00831181" w:rsidRPr="0032190F">
        <w:rPr>
          <w:lang w:val="fr-FR"/>
        </w:rPr>
        <w:t xml:space="preserve"> humide, situé sur une presqu’î</w:t>
      </w:r>
      <w:r w:rsidR="000440AF" w:rsidRPr="0032190F">
        <w:rPr>
          <w:lang w:val="fr-FR"/>
        </w:rPr>
        <w:t>l</w:t>
      </w:r>
      <w:r w:rsidR="00831181" w:rsidRPr="0032190F">
        <w:rPr>
          <w:lang w:val="fr-FR"/>
        </w:rPr>
        <w:t>e</w:t>
      </w:r>
      <w:r w:rsidR="000440AF" w:rsidRPr="0032190F">
        <w:rPr>
          <w:lang w:val="fr-FR"/>
        </w:rPr>
        <w:t xml:space="preserve"> du lac de Varèse :</w:t>
      </w:r>
    </w:p>
    <w:p w14:paraId="04B207BC" w14:textId="6F68BA7B" w:rsidR="00E04A19" w:rsidRPr="0032190F" w:rsidRDefault="000440AF" w:rsidP="00242C0F">
      <w:pPr>
        <w:rPr>
          <w:lang w:val="fr-FR"/>
        </w:rPr>
      </w:pPr>
      <w:r w:rsidRPr="0032190F">
        <w:rPr>
          <w:lang w:val="fr-FR"/>
        </w:rPr>
        <w:tab/>
        <w:t xml:space="preserve">-I (-190 à </w:t>
      </w:r>
      <w:smartTag w:uri="urn:schemas-microsoft-com:office:smarttags" w:element="metricconverter">
        <w:smartTagPr>
          <w:attr w:name="ProductID" w:val="160 cm"/>
        </w:smartTagPr>
        <w:r w:rsidRPr="0032190F">
          <w:rPr>
            <w:lang w:val="fr-FR"/>
          </w:rPr>
          <w:t>160 cm</w:t>
        </w:r>
      </w:smartTag>
      <w:r w:rsidRPr="0032190F">
        <w:rPr>
          <w:lang w:val="fr-FR"/>
        </w:rPr>
        <w:t xml:space="preserve">) : céramique incisée aux affinités </w:t>
      </w:r>
      <w:hyperlink r:id="rId4498" w:anchor="Cul_Fiorano" w:history="1">
        <w:r w:rsidRPr="003637CF">
          <w:rPr>
            <w:rStyle w:val="Hyperlink"/>
            <w:lang w:val="fr-FR"/>
          </w:rPr>
          <w:t>Fiorano</w:t>
        </w:r>
      </w:hyperlink>
    </w:p>
    <w:p w14:paraId="3CDF5CB0" w14:textId="7DFE16DB" w:rsidR="000440AF" w:rsidRPr="0032190F" w:rsidRDefault="000440AF" w:rsidP="00242C0F">
      <w:pPr>
        <w:rPr>
          <w:lang w:val="fr-FR"/>
        </w:rPr>
      </w:pPr>
      <w:r w:rsidRPr="0032190F">
        <w:rPr>
          <w:lang w:val="fr-FR"/>
        </w:rPr>
        <w:tab/>
        <w:t xml:space="preserve">-II (-160 à </w:t>
      </w:r>
      <w:smartTag w:uri="urn:schemas-microsoft-com:office:smarttags" w:element="metricconverter">
        <w:smartTagPr>
          <w:attr w:name="ProductID" w:val="120 cm"/>
        </w:smartTagPr>
        <w:r w:rsidRPr="0032190F">
          <w:rPr>
            <w:lang w:val="fr-FR"/>
          </w:rPr>
          <w:t>120 cm</w:t>
        </w:r>
      </w:smartTag>
      <w:r w:rsidR="00E04A19" w:rsidRPr="0032190F">
        <w:rPr>
          <w:lang w:val="fr-FR"/>
        </w:rPr>
        <w:t xml:space="preserve">) : </w:t>
      </w:r>
      <w:r w:rsidRPr="0032190F">
        <w:rPr>
          <w:lang w:val="fr-FR"/>
        </w:rPr>
        <w:t xml:space="preserve">culture des </w:t>
      </w:r>
      <w:hyperlink r:id="rId4499" w:anchor="Cul_VBQ" w:history="1">
        <w:r w:rsidR="00F43EBF" w:rsidRPr="0032190F">
          <w:rPr>
            <w:rStyle w:val="Hyperlink"/>
            <w:lang w:val="fr-FR"/>
          </w:rPr>
          <w:t>VBQ</w:t>
        </w:r>
      </w:hyperlink>
    </w:p>
    <w:p w14:paraId="5FF397EA" w14:textId="77777777" w:rsidR="000440AF" w:rsidRPr="0032190F" w:rsidRDefault="000440AF" w:rsidP="00242C0F">
      <w:pPr>
        <w:rPr>
          <w:lang w:val="fr-FR"/>
        </w:rPr>
      </w:pPr>
      <w:r w:rsidRPr="0032190F">
        <w:rPr>
          <w:lang w:val="fr-FR"/>
        </w:rPr>
        <w:tab/>
        <w:t xml:space="preserve">-III (-120 à </w:t>
      </w:r>
      <w:smartTag w:uri="urn:schemas-microsoft-com:office:smarttags" w:element="metricconverter">
        <w:smartTagPr>
          <w:attr w:name="ProductID" w:val="100 cm"/>
        </w:smartTagPr>
        <w:r w:rsidRPr="0032190F">
          <w:rPr>
            <w:lang w:val="fr-FR"/>
          </w:rPr>
          <w:t>100 cm</w:t>
        </w:r>
      </w:smartTag>
      <w:r w:rsidRPr="0032190F">
        <w:rPr>
          <w:lang w:val="fr-FR"/>
        </w:rPr>
        <w:t>) :</w:t>
      </w:r>
      <w:r w:rsidRPr="0032190F">
        <w:rPr>
          <w:lang w:val="fr-FR"/>
        </w:rPr>
        <w:tab/>
        <w:t>Protolagozza</w:t>
      </w:r>
    </w:p>
    <w:p w14:paraId="1F17CCE4" w14:textId="4AD479A1" w:rsidR="000440AF" w:rsidRPr="0032190F" w:rsidRDefault="000440AF" w:rsidP="00242C0F">
      <w:pPr>
        <w:rPr>
          <w:lang w:val="fr-FR"/>
        </w:rPr>
      </w:pPr>
      <w:r w:rsidRPr="0032190F">
        <w:rPr>
          <w:lang w:val="fr-FR"/>
        </w:rPr>
        <w:tab/>
        <w:t xml:space="preserve">-IV (-100 à </w:t>
      </w:r>
      <w:smartTag w:uri="urn:schemas-microsoft-com:office:smarttags" w:element="metricconverter">
        <w:smartTagPr>
          <w:attr w:name="ProductID" w:val="60 cm"/>
        </w:smartTagPr>
        <w:r w:rsidRPr="0032190F">
          <w:rPr>
            <w:lang w:val="fr-FR"/>
          </w:rPr>
          <w:t>60 cm</w:t>
        </w:r>
      </w:smartTag>
      <w:r w:rsidRPr="0032190F">
        <w:rPr>
          <w:lang w:val="fr-FR"/>
        </w:rPr>
        <w:t xml:space="preserve">) : </w:t>
      </w:r>
      <w:hyperlink r:id="rId4500" w:anchor="Cul_Lagozza" w:history="1">
        <w:r w:rsidRPr="0032190F">
          <w:rPr>
            <w:rStyle w:val="Hyperlink"/>
            <w:lang w:val="fr-FR"/>
          </w:rPr>
          <w:t>Lagozza</w:t>
        </w:r>
      </w:hyperlink>
    </w:p>
    <w:p w14:paraId="6F1C1B58" w14:textId="77777777" w:rsidR="00CF082A" w:rsidRPr="0032190F" w:rsidRDefault="00CF082A" w:rsidP="00242C0F">
      <w:pPr>
        <w:rPr>
          <w:lang w:val="fr-FR"/>
        </w:rPr>
      </w:pPr>
      <w:r w:rsidRPr="0032190F">
        <w:rPr>
          <w:lang w:val="fr-FR"/>
        </w:rPr>
        <w:tab/>
        <w:t xml:space="preserve">- </w:t>
      </w:r>
      <w:r w:rsidR="000440AF" w:rsidRPr="0032190F">
        <w:rPr>
          <w:lang w:val="fr-FR"/>
        </w:rPr>
        <w:t xml:space="preserve">Ensuite, âge du Bronze </w:t>
      </w:r>
    </w:p>
    <w:p w14:paraId="2451FAFA" w14:textId="77777777" w:rsidR="000440AF" w:rsidRPr="0032190F" w:rsidRDefault="000440AF" w:rsidP="00242C0F">
      <w:pPr>
        <w:rPr>
          <w:lang w:val="fr-FR"/>
        </w:rPr>
      </w:pPr>
      <w:r w:rsidRPr="0032190F">
        <w:rPr>
          <w:lang w:val="fr-FR"/>
        </w:rPr>
        <w:t>(BIB 56 p. 59)</w:t>
      </w:r>
    </w:p>
    <w:p w14:paraId="781613F8" w14:textId="77777777" w:rsidR="000440AF" w:rsidRPr="0032190F" w:rsidRDefault="000440AF"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30"/>
        <w:gridCol w:w="4069"/>
      </w:tblGrid>
      <w:tr w:rsidR="00CF082A" w14:paraId="709348E6" w14:textId="77777777">
        <w:trPr>
          <w:jc w:val="center"/>
        </w:trPr>
        <w:tc>
          <w:tcPr>
            <w:tcW w:w="0" w:type="auto"/>
            <w:vAlign w:val="center"/>
          </w:tcPr>
          <w:p w14:paraId="0209186B" w14:textId="77777777" w:rsidR="00CF082A" w:rsidRDefault="00CF082A" w:rsidP="00242C0F">
            <w:pPr>
              <w:jc w:val="center"/>
            </w:pPr>
            <w:r>
              <w:t>Niveaux</w:t>
            </w:r>
          </w:p>
        </w:tc>
        <w:tc>
          <w:tcPr>
            <w:tcW w:w="0" w:type="auto"/>
            <w:vAlign w:val="center"/>
          </w:tcPr>
          <w:p w14:paraId="31FA7625" w14:textId="77777777" w:rsidR="00CF082A" w:rsidRDefault="00CF082A" w:rsidP="00242C0F">
            <w:pPr>
              <w:jc w:val="center"/>
            </w:pPr>
          </w:p>
        </w:tc>
      </w:tr>
      <w:tr w:rsidR="00CF082A" w:rsidRPr="009A24C6" w14:paraId="66E1FEEC" w14:textId="77777777">
        <w:trPr>
          <w:jc w:val="center"/>
        </w:trPr>
        <w:tc>
          <w:tcPr>
            <w:tcW w:w="0" w:type="auto"/>
            <w:vAlign w:val="center"/>
          </w:tcPr>
          <w:p w14:paraId="5D60A021" w14:textId="77777777" w:rsidR="00CF082A" w:rsidRDefault="00CF082A" w:rsidP="00242C0F">
            <w:pPr>
              <w:jc w:val="center"/>
            </w:pPr>
            <w:r>
              <w:t>120-100</w:t>
            </w:r>
          </w:p>
        </w:tc>
        <w:tc>
          <w:tcPr>
            <w:tcW w:w="0" w:type="auto"/>
            <w:vAlign w:val="center"/>
          </w:tcPr>
          <w:p w14:paraId="5EEC0680" w14:textId="77777777" w:rsidR="00EA2CDE" w:rsidRPr="0032190F" w:rsidRDefault="00CF082A" w:rsidP="00242C0F">
            <w:pPr>
              <w:rPr>
                <w:lang w:val="fr-FR"/>
              </w:rPr>
            </w:pPr>
            <w:r w:rsidRPr="0032190F">
              <w:rPr>
                <w:lang w:val="fr-FR"/>
              </w:rPr>
              <w:t>phase Protolagozza dans laquelle</w:t>
            </w:r>
          </w:p>
          <w:p w14:paraId="1FC247A6" w14:textId="77777777" w:rsidR="00EA2CDE" w:rsidRPr="0032190F" w:rsidRDefault="00CF082A" w:rsidP="00242C0F">
            <w:pPr>
              <w:jc w:val="center"/>
              <w:rPr>
                <w:lang w:val="fr-FR"/>
              </w:rPr>
            </w:pPr>
            <w:r w:rsidRPr="0032190F">
              <w:rPr>
                <w:lang w:val="fr-FR"/>
              </w:rPr>
              <w:t>les élements VBQ sont progressivement</w:t>
            </w:r>
          </w:p>
          <w:p w14:paraId="7B437B66" w14:textId="77777777" w:rsidR="00CF082A" w:rsidRPr="0032190F" w:rsidRDefault="00CF082A" w:rsidP="00242C0F">
            <w:pPr>
              <w:rPr>
                <w:lang w:val="fr-FR"/>
              </w:rPr>
            </w:pPr>
            <w:r w:rsidRPr="0032190F">
              <w:rPr>
                <w:lang w:val="fr-FR"/>
              </w:rPr>
              <w:t>remplacé par les élements Chasséens</w:t>
            </w:r>
          </w:p>
        </w:tc>
      </w:tr>
      <w:tr w:rsidR="00CF082A" w:rsidRPr="009A24C6" w14:paraId="30DD6A6C" w14:textId="77777777">
        <w:trPr>
          <w:jc w:val="center"/>
        </w:trPr>
        <w:tc>
          <w:tcPr>
            <w:tcW w:w="0" w:type="auto"/>
            <w:vAlign w:val="center"/>
          </w:tcPr>
          <w:p w14:paraId="06FDA224" w14:textId="77777777" w:rsidR="00CF082A" w:rsidRDefault="00CF082A" w:rsidP="00242C0F">
            <w:pPr>
              <w:jc w:val="center"/>
            </w:pPr>
            <w:r>
              <w:t>170-140</w:t>
            </w:r>
          </w:p>
        </w:tc>
        <w:tc>
          <w:tcPr>
            <w:tcW w:w="0" w:type="auto"/>
            <w:vAlign w:val="center"/>
          </w:tcPr>
          <w:p w14:paraId="4B4202F6" w14:textId="77777777" w:rsidR="00EA2CDE" w:rsidRPr="0032190F" w:rsidRDefault="00CF082A" w:rsidP="00242C0F">
            <w:pPr>
              <w:rPr>
                <w:lang w:val="fr-FR"/>
              </w:rPr>
            </w:pPr>
            <w:r w:rsidRPr="0032190F">
              <w:rPr>
                <w:lang w:val="fr-FR"/>
              </w:rPr>
              <w:t>Insertion des influences Chasséennes</w:t>
            </w:r>
          </w:p>
          <w:p w14:paraId="3E7886F0" w14:textId="77777777" w:rsidR="00CF082A" w:rsidRPr="0032190F" w:rsidRDefault="00E53745" w:rsidP="00242C0F">
            <w:pPr>
              <w:rPr>
                <w:lang w:val="fr-FR"/>
              </w:rPr>
            </w:pPr>
            <w:r w:rsidRPr="0032190F">
              <w:rPr>
                <w:lang w:val="fr-FR"/>
              </w:rPr>
              <w:t>dans le fa</w:t>
            </w:r>
            <w:r w:rsidR="00CF082A" w:rsidRPr="0032190F">
              <w:rPr>
                <w:lang w:val="fr-FR"/>
              </w:rPr>
              <w:t>c</w:t>
            </w:r>
            <w:r w:rsidRPr="0032190F">
              <w:rPr>
                <w:lang w:val="fr-FR"/>
              </w:rPr>
              <w:t>i</w:t>
            </w:r>
            <w:r w:rsidR="00CF082A" w:rsidRPr="0032190F">
              <w:rPr>
                <w:lang w:val="fr-FR"/>
              </w:rPr>
              <w:t>ès autochtone VBQ</w:t>
            </w:r>
          </w:p>
        </w:tc>
      </w:tr>
    </w:tbl>
    <w:p w14:paraId="394884C8" w14:textId="77777777" w:rsidR="00CF082A" w:rsidRPr="0032190F" w:rsidRDefault="00CF082A" w:rsidP="00242C0F">
      <w:pPr>
        <w:rPr>
          <w:lang w:val="fr-FR"/>
        </w:rPr>
      </w:pPr>
      <w:r w:rsidRPr="0032190F">
        <w:rPr>
          <w:lang w:val="fr-FR"/>
        </w:rPr>
        <w:t xml:space="preserve"> (BIB 251 p. 486).</w:t>
      </w:r>
    </w:p>
    <w:p w14:paraId="2E1AB470" w14:textId="77777777" w:rsidR="00CF082A" w:rsidRPr="0032190F" w:rsidRDefault="00CF082A" w:rsidP="00242C0F">
      <w:pPr>
        <w:rPr>
          <w:lang w:val="fr-FR"/>
        </w:rPr>
      </w:pPr>
    </w:p>
    <w:p w14:paraId="518906FA" w14:textId="5BB1A4B1" w:rsidR="00E04A19" w:rsidRPr="0032190F" w:rsidRDefault="0040477E" w:rsidP="00242C0F">
      <w:pPr>
        <w:jc w:val="both"/>
        <w:rPr>
          <w:lang w:val="fr-FR"/>
        </w:rPr>
      </w:pPr>
      <w:r w:rsidRPr="0032190F">
        <w:rPr>
          <w:lang w:val="fr-FR"/>
        </w:rPr>
        <w:t xml:space="preserve">Une lame en silex  </w:t>
      </w:r>
      <w:r w:rsidRPr="0032190F">
        <w:rPr>
          <w:i/>
          <w:lang w:val="fr-FR"/>
        </w:rPr>
        <w:t>feuille de laurier</w:t>
      </w:r>
      <w:r w:rsidRPr="0032190F">
        <w:rPr>
          <w:lang w:val="fr-FR"/>
        </w:rPr>
        <w:t xml:space="preserve"> voir </w:t>
      </w:r>
      <w:hyperlink r:id="rId4501" w:anchor="Sit_Remedello" w:history="1">
        <w:r w:rsidRPr="0032190F">
          <w:rPr>
            <w:rStyle w:val="Hyperlink"/>
            <w:lang w:val="fr-FR"/>
          </w:rPr>
          <w:t>Remedello Sotto</w:t>
        </w:r>
      </w:hyperlink>
      <w:r w:rsidRPr="0032190F">
        <w:rPr>
          <w:lang w:val="fr-FR"/>
        </w:rPr>
        <w:t xml:space="preserve"> attribuable au Remedello 1 (BIB 27 p. 275)</w:t>
      </w:r>
      <w:r w:rsidR="00E04A19" w:rsidRPr="0032190F">
        <w:rPr>
          <w:lang w:val="fr-FR"/>
        </w:rPr>
        <w:t xml:space="preserve"> dans un contexte du Néolithique tardif, </w:t>
      </w:r>
      <w:hyperlink r:id="rId4502" w:anchor="Cul_VBQ" w:history="1">
        <w:r w:rsidR="00E04A19" w:rsidRPr="0032190F">
          <w:rPr>
            <w:rStyle w:val="Hyperlink"/>
            <w:lang w:val="fr-FR"/>
          </w:rPr>
          <w:t>VBQ 3</w:t>
        </w:r>
      </w:hyperlink>
      <w:r w:rsidR="00E04A19" w:rsidRPr="0032190F">
        <w:rPr>
          <w:lang w:val="fr-FR"/>
        </w:rPr>
        <w:t xml:space="preserve"> ou </w:t>
      </w:r>
      <w:hyperlink r:id="rId4503" w:anchor="Cul_Lagozza" w:history="1">
        <w:r w:rsidR="00E04A19" w:rsidRPr="0032190F">
          <w:rPr>
            <w:rStyle w:val="Hyperlink"/>
            <w:lang w:val="fr-FR"/>
          </w:rPr>
          <w:t>Lagozza</w:t>
        </w:r>
      </w:hyperlink>
      <w:r w:rsidR="00E04A19" w:rsidRPr="0032190F">
        <w:rPr>
          <w:lang w:val="fr-FR"/>
        </w:rPr>
        <w:t xml:space="preserve"> très probable (BIB 27 p. 277)</w:t>
      </w:r>
      <w:r w:rsidR="00E53745" w:rsidRPr="0032190F">
        <w:rPr>
          <w:lang w:val="fr-FR"/>
        </w:rPr>
        <w:t xml:space="preserve"> comme pour </w:t>
      </w:r>
      <w:hyperlink r:id="rId4504" w:anchor="Sit_Rivoli" w:history="1">
        <w:r w:rsidR="00E53745" w:rsidRPr="0032190F">
          <w:rPr>
            <w:rStyle w:val="Hyperlink"/>
            <w:lang w:val="fr-FR"/>
          </w:rPr>
          <w:t>Rivoli</w:t>
        </w:r>
      </w:hyperlink>
      <w:r w:rsidR="00E53745" w:rsidRPr="0032190F">
        <w:rPr>
          <w:lang w:val="fr-FR"/>
        </w:rPr>
        <w:t xml:space="preserve"> (SS BIB)</w:t>
      </w:r>
      <w:r w:rsidR="00DD19BF" w:rsidRPr="0032190F">
        <w:rPr>
          <w:lang w:val="fr-FR"/>
        </w:rPr>
        <w:t>.</w:t>
      </w:r>
    </w:p>
    <w:p w14:paraId="10DD79F1" w14:textId="77777777" w:rsidR="0040477E" w:rsidRPr="0032190F" w:rsidRDefault="0040477E" w:rsidP="00242C0F">
      <w:pPr>
        <w:rPr>
          <w:lang w:val="fr-FR"/>
        </w:rPr>
      </w:pPr>
    </w:p>
    <w:p w14:paraId="1B9BD337" w14:textId="77777777" w:rsidR="0041544A" w:rsidRPr="0032190F" w:rsidRDefault="0041544A" w:rsidP="00426FF9">
      <w:pPr>
        <w:pStyle w:val="Heading1"/>
      </w:pPr>
      <w:bookmarkStart w:id="1953" w:name="Sit_Briona"/>
      <w:r w:rsidRPr="0032190F">
        <w:t>BRIONA</w:t>
      </w:r>
    </w:p>
    <w:bookmarkEnd w:id="1953"/>
    <w:p w14:paraId="4402B574" w14:textId="77777777" w:rsidR="0041544A" w:rsidRPr="0032190F" w:rsidRDefault="0041544A" w:rsidP="00242C0F">
      <w:pPr>
        <w:rPr>
          <w:lang w:val="fr-FR"/>
        </w:rPr>
      </w:pPr>
    </w:p>
    <w:p w14:paraId="36F80021" w14:textId="11D79AA5" w:rsidR="0041544A" w:rsidRPr="0032190F" w:rsidRDefault="0041544A" w:rsidP="00242C0F">
      <w:pPr>
        <w:rPr>
          <w:lang w:val="fr-FR"/>
        </w:rPr>
      </w:pPr>
      <w:r w:rsidRPr="0032190F">
        <w:rPr>
          <w:lang w:val="fr-FR"/>
        </w:rPr>
        <w:t xml:space="preserve">Le site de Briona (Italie) a livré de la céramique a </w:t>
      </w:r>
      <w:hyperlink r:id="rId4505" w:anchor="Cul_White_Ware" w:history="1">
        <w:r w:rsidRPr="0032190F">
          <w:rPr>
            <w:rStyle w:val="Hyperlink"/>
            <w:lang w:val="fr-FR"/>
          </w:rPr>
          <w:t>fori non passanti</w:t>
        </w:r>
      </w:hyperlink>
      <w:r w:rsidRPr="0032190F">
        <w:rPr>
          <w:lang w:val="fr-FR"/>
        </w:rPr>
        <w:t xml:space="preserve"> associées à de la céramique a </w:t>
      </w:r>
      <w:hyperlink r:id="rId4506" w:anchor="Cul_Fori_Passanti" w:history="1">
        <w:r w:rsidRPr="0032190F">
          <w:rPr>
            <w:rStyle w:val="Hyperlink"/>
            <w:lang w:val="fr-FR"/>
          </w:rPr>
          <w:t>fori passanti</w:t>
        </w:r>
      </w:hyperlink>
      <w:r w:rsidRPr="0032190F">
        <w:rPr>
          <w:lang w:val="fr-FR"/>
        </w:rPr>
        <w:t xml:space="preserve"> (BIB 991)</w:t>
      </w:r>
    </w:p>
    <w:p w14:paraId="6329B56C" w14:textId="77777777" w:rsidR="00796D79" w:rsidRPr="0032190F" w:rsidRDefault="00796D79" w:rsidP="00242C0F">
      <w:pPr>
        <w:rPr>
          <w:lang w:val="fr-FR"/>
        </w:rPr>
      </w:pPr>
    </w:p>
    <w:p w14:paraId="5221DC5B" w14:textId="77777777" w:rsidR="00796D79" w:rsidRPr="00426FF9" w:rsidRDefault="00796D79" w:rsidP="00426FF9">
      <w:pPr>
        <w:pStyle w:val="Heading1"/>
        <w:rPr>
          <w:lang w:val="es-ES"/>
        </w:rPr>
      </w:pPr>
      <w:bookmarkStart w:id="1954" w:name="Sit_Fiorano"/>
      <w:r w:rsidRPr="00426FF9">
        <w:rPr>
          <w:lang w:val="es-ES"/>
        </w:rPr>
        <w:t>FIORANO</w:t>
      </w:r>
    </w:p>
    <w:bookmarkEnd w:id="1954"/>
    <w:p w14:paraId="780F6D04" w14:textId="77777777" w:rsidR="00796D79" w:rsidRPr="00566234" w:rsidRDefault="00796D79" w:rsidP="00242C0F">
      <w:pPr>
        <w:rPr>
          <w:lang w:val="es-ES"/>
        </w:rPr>
      </w:pPr>
      <w:r w:rsidRPr="00566234">
        <w:rPr>
          <w:lang w:val="es-ES"/>
        </w:rPr>
        <w:t>Fiorino (BIB 1457)</w:t>
      </w:r>
    </w:p>
    <w:p w14:paraId="02D62A1E" w14:textId="77777777" w:rsidR="00796D79" w:rsidRPr="00566234" w:rsidRDefault="00796D79" w:rsidP="00242C0F">
      <w:pPr>
        <w:rPr>
          <w:lang w:val="es-ES"/>
        </w:rPr>
      </w:pPr>
    </w:p>
    <w:p w14:paraId="6D1A7785" w14:textId="5F8FEF2D" w:rsidR="00796D79" w:rsidRDefault="00796D79" w:rsidP="00242C0F">
      <w:pPr>
        <w:rPr>
          <w:lang w:val="fr-FR"/>
        </w:rPr>
      </w:pPr>
      <w:r w:rsidRPr="00566234">
        <w:rPr>
          <w:strike/>
          <w:lang w:val="es-ES"/>
        </w:rPr>
        <w:lastRenderedPageBreak/>
        <w:t>Fiorino</w:t>
      </w:r>
      <w:r w:rsidRPr="00566234">
        <w:rPr>
          <w:lang w:val="es-ES"/>
        </w:rPr>
        <w:t xml:space="preserve"> à </w:t>
      </w:r>
      <w:r w:rsidR="00E40094" w:rsidRPr="00566234">
        <w:rPr>
          <w:lang w:val="es-ES"/>
        </w:rPr>
        <w:t>[Fiorano</w:t>
      </w:r>
      <w:r w:rsidRPr="00566234">
        <w:rPr>
          <w:lang w:val="es-ES"/>
        </w:rPr>
        <w:t xml:space="preserve">] </w:t>
      </w:r>
      <w:r w:rsidR="007B39D1" w:rsidRPr="00566234">
        <w:rPr>
          <w:lang w:val="es-ES"/>
        </w:rPr>
        <w:t>Rivaltella</w:t>
      </w:r>
      <w:r w:rsidRPr="00566234">
        <w:rPr>
          <w:lang w:val="es-ES"/>
        </w:rPr>
        <w:t xml:space="preserve">. </w:t>
      </w:r>
      <w:r w:rsidRPr="0032190F">
        <w:rPr>
          <w:lang w:val="fr-FR"/>
        </w:rPr>
        <w:t xml:space="preserve">Site d'Italie. Statuette(s) anthropomorphe(s) du Néolithique ancien (BIB 1457). A donné son nom au groupe de </w:t>
      </w:r>
      <w:hyperlink r:id="rId4507" w:anchor="Cul_Fiorano" w:history="1">
        <w:r w:rsidRPr="0032190F">
          <w:rPr>
            <w:rStyle w:val="Hyperlink"/>
            <w:lang w:val="fr-FR"/>
          </w:rPr>
          <w:t>Fiorano</w:t>
        </w:r>
      </w:hyperlink>
      <w:r w:rsidRPr="0032190F">
        <w:rPr>
          <w:lang w:val="fr-FR"/>
        </w:rPr>
        <w:t xml:space="preserve"> (SS BIB)</w:t>
      </w:r>
      <w:r w:rsidR="00385E08">
        <w:rPr>
          <w:lang w:val="fr-FR"/>
        </w:rPr>
        <w:t xml:space="preserve"> </w:t>
      </w:r>
      <w:hyperlink r:id="rId4508" w:anchor="Cul_Art_TAC_T_a_personnage_orant_t_sch1b" w:history="1">
        <w:r w:rsidR="00385E08" w:rsidRPr="00385E08">
          <w:rPr>
            <w:rStyle w:val="Hyperlink"/>
            <w:i/>
            <w:lang w:val="fr-FR"/>
          </w:rPr>
          <w:t>sch_1b</w:t>
        </w:r>
      </w:hyperlink>
      <w:r w:rsidR="00385E08">
        <w:rPr>
          <w:lang w:val="fr-FR"/>
        </w:rPr>
        <w:t xml:space="preserve"> (BIB 2793)</w:t>
      </w:r>
    </w:p>
    <w:p w14:paraId="2B68131E" w14:textId="77777777" w:rsidR="004E5FFA" w:rsidRDefault="004E5FFA" w:rsidP="00242C0F">
      <w:pPr>
        <w:rPr>
          <w:lang w:val="fr-FR"/>
        </w:rPr>
      </w:pPr>
    </w:p>
    <w:p w14:paraId="52B242BC" w14:textId="77777777" w:rsidR="009855DC" w:rsidRPr="0032190F" w:rsidRDefault="009855DC" w:rsidP="00242C0F">
      <w:pPr>
        <w:rPr>
          <w:lang w:val="fr-FR"/>
        </w:rPr>
      </w:pPr>
    </w:p>
    <w:p w14:paraId="1BB70229" w14:textId="77777777" w:rsidR="009855DC" w:rsidRPr="0032190F" w:rsidRDefault="009855DC" w:rsidP="00426FF9">
      <w:pPr>
        <w:pStyle w:val="Heading1"/>
      </w:pPr>
      <w:bookmarkStart w:id="1955" w:name="Sit_Ripabianca"/>
      <w:r w:rsidRPr="0032190F">
        <w:t>RIPABIANCA</w:t>
      </w:r>
    </w:p>
    <w:bookmarkEnd w:id="1955"/>
    <w:p w14:paraId="56DAACE5" w14:textId="77777777" w:rsidR="009855DC" w:rsidRPr="0032190F" w:rsidRDefault="009855DC" w:rsidP="00242C0F">
      <w:pPr>
        <w:rPr>
          <w:lang w:val="fr-FR"/>
        </w:rPr>
      </w:pPr>
      <w:r w:rsidRPr="0032190F">
        <w:rPr>
          <w:rStyle w:val="Emphasis"/>
          <w:i w:val="0"/>
          <w:lang w:val="fr-FR"/>
        </w:rPr>
        <w:t>Ripabianca</w:t>
      </w:r>
      <w:r w:rsidRPr="0032190F">
        <w:rPr>
          <w:rStyle w:val="st"/>
          <w:lang w:val="fr-FR"/>
        </w:rPr>
        <w:t xml:space="preserve"> di Monterado </w:t>
      </w:r>
      <w:r w:rsidR="00FF4644" w:rsidRPr="0032190F">
        <w:rPr>
          <w:rStyle w:val="st"/>
          <w:lang w:val="fr-FR"/>
        </w:rPr>
        <w:t xml:space="preserve">(Ancona) </w:t>
      </w:r>
      <w:r w:rsidRPr="0032190F">
        <w:rPr>
          <w:lang w:val="fr-FR"/>
        </w:rPr>
        <w:t>Statuette(s) anthropomorphe(s) du Néolithique ancien (BIB 1457)</w:t>
      </w:r>
    </w:p>
    <w:p w14:paraId="1E27AA68" w14:textId="77777777" w:rsidR="0041544A" w:rsidRPr="0032190F" w:rsidRDefault="0041544A" w:rsidP="00242C0F">
      <w:pPr>
        <w:rPr>
          <w:lang w:val="fr-FR"/>
        </w:rPr>
      </w:pPr>
    </w:p>
    <w:p w14:paraId="72C109C1" w14:textId="77777777" w:rsidR="00970F19" w:rsidRPr="0032190F" w:rsidRDefault="00970F19" w:rsidP="00426FF9">
      <w:pPr>
        <w:pStyle w:val="Heading1"/>
      </w:pPr>
      <w:bookmarkStart w:id="1956" w:name="Sit_Gaban"/>
      <w:r w:rsidRPr="0032190F">
        <w:t>GABAN (Abri)</w:t>
      </w:r>
    </w:p>
    <w:bookmarkEnd w:id="1956"/>
    <w:p w14:paraId="72A0373B" w14:textId="77777777" w:rsidR="00BE0E19" w:rsidRPr="0032190F" w:rsidRDefault="00BE0E19" w:rsidP="00242C0F">
      <w:pPr>
        <w:rPr>
          <w:lang w:val="fr-FR"/>
        </w:rPr>
      </w:pPr>
    </w:p>
    <w:p w14:paraId="0773D809" w14:textId="7DAF7E8C" w:rsidR="00970F19" w:rsidRPr="0032190F" w:rsidRDefault="002F7BF1" w:rsidP="00242C0F">
      <w:pPr>
        <w:jc w:val="both"/>
        <w:rPr>
          <w:lang w:val="fr-FR"/>
        </w:rPr>
      </w:pPr>
      <w:r w:rsidRPr="0032190F">
        <w:rPr>
          <w:lang w:val="fr-FR"/>
        </w:rPr>
        <w:t xml:space="preserve">Riparo Gaban. </w:t>
      </w:r>
      <w:r w:rsidR="00970F19" w:rsidRPr="0032190F">
        <w:rPr>
          <w:lang w:val="fr-FR"/>
        </w:rPr>
        <w:t xml:space="preserve">Dans le Trentin-Haut-Adige, </w:t>
      </w:r>
      <w:hyperlink r:id="rId4509" w:anchor="Cul_Grottes_Sepulcrales" w:history="1">
        <w:r w:rsidR="00E24038" w:rsidRPr="0032190F">
          <w:rPr>
            <w:rStyle w:val="Hyperlink"/>
            <w:lang w:val="fr-FR"/>
          </w:rPr>
          <w:t>grotte sépulcrale</w:t>
        </w:r>
      </w:hyperlink>
      <w:r w:rsidR="00E24038" w:rsidRPr="0032190F">
        <w:rPr>
          <w:lang w:val="fr-FR"/>
        </w:rPr>
        <w:t xml:space="preserve"> (BIB 87),</w:t>
      </w:r>
      <w:r w:rsidR="00B74B2E" w:rsidRPr="0032190F">
        <w:rPr>
          <w:lang w:val="fr-FR"/>
        </w:rPr>
        <w:t xml:space="preserve"> ca. </w:t>
      </w:r>
      <w:smartTag w:uri="urn:schemas-microsoft-com:office:smarttags" w:element="metricconverter">
        <w:smartTagPr>
          <w:attr w:name="ProductID" w:val="270 m"/>
        </w:smartTagPr>
        <w:r w:rsidR="00B74B2E" w:rsidRPr="0032190F">
          <w:rPr>
            <w:lang w:val="fr-FR"/>
          </w:rPr>
          <w:t>270 m</w:t>
        </w:r>
      </w:smartTag>
      <w:r w:rsidR="008D5F30" w:rsidRPr="0032190F">
        <w:rPr>
          <w:lang w:val="fr-FR"/>
        </w:rPr>
        <w:t>.s.n.m. C</w:t>
      </w:r>
      <w:r w:rsidR="00970F19" w:rsidRPr="0032190F">
        <w:rPr>
          <w:lang w:val="fr-FR"/>
        </w:rPr>
        <w:t>et habitat en grotte est contemporain d</w:t>
      </w:r>
      <w:r w:rsidR="00231E5A" w:rsidRPr="0032190F">
        <w:rPr>
          <w:lang w:val="fr-FR"/>
        </w:rPr>
        <w:t>es phases anciennes d</w:t>
      </w:r>
      <w:r w:rsidR="00970F19" w:rsidRPr="0032190F">
        <w:rPr>
          <w:lang w:val="fr-FR"/>
        </w:rPr>
        <w:t xml:space="preserve">u </w:t>
      </w:r>
      <w:hyperlink r:id="rId4510" w:anchor="Cul_VBQ" w:history="1">
        <w:r w:rsidR="00970F19" w:rsidRPr="0032190F">
          <w:rPr>
            <w:rStyle w:val="Hyperlink"/>
            <w:lang w:val="fr-FR"/>
          </w:rPr>
          <w:t>VBQ</w:t>
        </w:r>
      </w:hyperlink>
      <w:r w:rsidR="00970F19" w:rsidRPr="0032190F">
        <w:rPr>
          <w:lang w:val="fr-FR"/>
        </w:rPr>
        <w:t xml:space="preserve"> et peut également être défini comme culture autonome</w:t>
      </w:r>
      <w:r w:rsidR="00231E5A" w:rsidRPr="0032190F">
        <w:rPr>
          <w:lang w:val="fr-FR"/>
        </w:rPr>
        <w:t xml:space="preserve">. Il a donné son nom au groupe de </w:t>
      </w:r>
      <w:hyperlink r:id="rId4511" w:anchor="Cul_Gaban" w:history="1">
        <w:r w:rsidR="00231E5A" w:rsidRPr="0032190F">
          <w:rPr>
            <w:rStyle w:val="Hyperlink"/>
            <w:lang w:val="fr-FR"/>
          </w:rPr>
          <w:t>Gaban</w:t>
        </w:r>
      </w:hyperlink>
      <w:r w:rsidR="00E24038" w:rsidRPr="0032190F">
        <w:rPr>
          <w:lang w:val="fr-FR"/>
        </w:rPr>
        <w:t xml:space="preserve"> (SS BIB).</w:t>
      </w:r>
    </w:p>
    <w:p w14:paraId="02337FA7" w14:textId="77777777" w:rsidR="00E24038" w:rsidRPr="0032190F" w:rsidRDefault="00E24038" w:rsidP="00242C0F">
      <w:pPr>
        <w:rPr>
          <w:lang w:val="fr-FR"/>
        </w:rPr>
      </w:pPr>
    </w:p>
    <w:p w14:paraId="0CB4EDDB" w14:textId="77777777" w:rsidR="008D5F30" w:rsidRPr="0032190F" w:rsidRDefault="008D5F30" w:rsidP="00242C0F">
      <w:pPr>
        <w:rPr>
          <w:lang w:val="fr-FR"/>
        </w:rPr>
      </w:pPr>
      <w:r w:rsidRPr="0032190F">
        <w:rPr>
          <w:lang w:val="fr-FR"/>
        </w:rPr>
        <w:t>Site pluristratifié avec tombes et activités de métallurgie attribuables à l’âge du Cuivre (BIB 87)</w:t>
      </w:r>
    </w:p>
    <w:p w14:paraId="1415A947" w14:textId="77777777" w:rsidR="008D5F30" w:rsidRPr="0032190F" w:rsidRDefault="008D5F30" w:rsidP="00242C0F">
      <w:pPr>
        <w:rPr>
          <w:lang w:val="fr-FR"/>
        </w:rPr>
      </w:pPr>
    </w:p>
    <w:p w14:paraId="1E0BD48A" w14:textId="143994B7" w:rsidR="00E24038" w:rsidRPr="0032190F" w:rsidRDefault="00E24038" w:rsidP="00242C0F">
      <w:pPr>
        <w:jc w:val="both"/>
        <w:rPr>
          <w:lang w:val="fr-FR"/>
        </w:rPr>
      </w:pPr>
      <w:r w:rsidRPr="0032190F">
        <w:rPr>
          <w:lang w:val="fr-FR"/>
        </w:rPr>
        <w:t>Occupations du Mésolithique ancien (</w:t>
      </w:r>
      <w:hyperlink r:id="rId4512" w:anchor="Cul_Sauveterrien" w:history="1">
        <w:r w:rsidR="00053195" w:rsidRPr="00F4437A">
          <w:rPr>
            <w:rStyle w:val="Hyperlink"/>
            <w:lang w:val="fr-FR"/>
          </w:rPr>
          <w:t>Sauveterrien</w:t>
        </w:r>
      </w:hyperlink>
      <w:r w:rsidRPr="0032190F">
        <w:rPr>
          <w:lang w:val="fr-FR"/>
        </w:rPr>
        <w:t>) au Né</w:t>
      </w:r>
      <w:r w:rsidR="007C05CA" w:rsidRPr="0032190F">
        <w:rPr>
          <w:lang w:val="fr-FR"/>
        </w:rPr>
        <w:t>o</w:t>
      </w:r>
      <w:r w:rsidRPr="0032190F">
        <w:rPr>
          <w:lang w:val="fr-FR"/>
        </w:rPr>
        <w:t xml:space="preserve">lithique moyen (VBQ de style géométrique linéaire), hiatus, ocupation à l’âge du Cuivre et au Bronze ancien. Dans les niveaux datés du Chalcolithique on note la présence de scories de fusion et d’éléments liés à une activité métallurgique </w:t>
      </w:r>
      <w:r w:rsidR="006520F0" w:rsidRPr="0032190F">
        <w:rPr>
          <w:lang w:val="fr-FR"/>
        </w:rPr>
        <w:t>(BIB 27 p. 250 tab. 1)</w:t>
      </w:r>
    </w:p>
    <w:p w14:paraId="46E56EDD" w14:textId="77777777" w:rsidR="00173F2E" w:rsidRPr="0032190F" w:rsidRDefault="00173F2E"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05"/>
        <w:gridCol w:w="2472"/>
        <w:gridCol w:w="2531"/>
        <w:gridCol w:w="2279"/>
      </w:tblGrid>
      <w:tr w:rsidR="002A19E7" w:rsidRPr="00DB5974" w14:paraId="7206FBDE" w14:textId="77777777" w:rsidTr="00FD48F4">
        <w:trPr>
          <w:jc w:val="center"/>
        </w:trPr>
        <w:tc>
          <w:tcPr>
            <w:tcW w:w="605" w:type="dxa"/>
            <w:vAlign w:val="center"/>
          </w:tcPr>
          <w:p w14:paraId="6ADAE35F" w14:textId="77777777" w:rsidR="002A19E7" w:rsidRPr="0032190F" w:rsidRDefault="002A19E7" w:rsidP="00FD48F4">
            <w:pPr>
              <w:jc w:val="center"/>
              <w:rPr>
                <w:sz w:val="20"/>
                <w:szCs w:val="20"/>
                <w:lang w:val="fr-FR"/>
              </w:rPr>
            </w:pPr>
          </w:p>
        </w:tc>
        <w:tc>
          <w:tcPr>
            <w:tcW w:w="2472" w:type="dxa"/>
          </w:tcPr>
          <w:p w14:paraId="6A5195D1" w14:textId="77DCE5A4" w:rsidR="002A19E7" w:rsidRPr="00DB5974" w:rsidRDefault="00000000" w:rsidP="00242C0F">
            <w:pPr>
              <w:jc w:val="both"/>
              <w:rPr>
                <w:sz w:val="20"/>
                <w:szCs w:val="20"/>
              </w:rPr>
            </w:pPr>
            <w:hyperlink r:id="rId4513" w:anchor="Cul_Polada" w:history="1">
              <w:r w:rsidR="002A19E7" w:rsidRPr="00DB5974">
                <w:rPr>
                  <w:rStyle w:val="Hyperlink"/>
                  <w:sz w:val="20"/>
                  <w:szCs w:val="20"/>
                </w:rPr>
                <w:t>Polada</w:t>
              </w:r>
            </w:hyperlink>
          </w:p>
          <w:p w14:paraId="56ED58C1" w14:textId="1B4590BA" w:rsidR="002A19E7" w:rsidRPr="00DB5974" w:rsidRDefault="002A19E7" w:rsidP="00242C0F">
            <w:pPr>
              <w:jc w:val="both"/>
              <w:rPr>
                <w:sz w:val="20"/>
                <w:szCs w:val="20"/>
              </w:rPr>
            </w:pPr>
            <w:r w:rsidRPr="00DB5974">
              <w:rPr>
                <w:sz w:val="20"/>
                <w:szCs w:val="20"/>
              </w:rPr>
              <w:t xml:space="preserve">(complexe </w:t>
            </w:r>
            <w:hyperlink r:id="rId4514" w:anchor="Cul_Rhodano_Rhenan" w:history="1">
              <w:r w:rsidRPr="00DB5974">
                <w:rPr>
                  <w:rStyle w:val="Hyperlink"/>
                  <w:sz w:val="20"/>
                  <w:szCs w:val="20"/>
                </w:rPr>
                <w:t>rhodano-rhénan</w:t>
              </w:r>
            </w:hyperlink>
            <w:r w:rsidRPr="00DB5974">
              <w:rPr>
                <w:sz w:val="20"/>
                <w:szCs w:val="20"/>
              </w:rPr>
              <w:t>)</w:t>
            </w:r>
          </w:p>
        </w:tc>
        <w:tc>
          <w:tcPr>
            <w:tcW w:w="2531" w:type="dxa"/>
          </w:tcPr>
          <w:p w14:paraId="6A72B82E" w14:textId="77777777" w:rsidR="002A19E7" w:rsidRPr="00DB5974" w:rsidRDefault="002A19E7" w:rsidP="00242C0F">
            <w:pPr>
              <w:jc w:val="both"/>
              <w:rPr>
                <w:sz w:val="20"/>
                <w:szCs w:val="20"/>
              </w:rPr>
            </w:pPr>
            <w:r w:rsidRPr="00DB5974">
              <w:rPr>
                <w:sz w:val="20"/>
                <w:szCs w:val="20"/>
              </w:rPr>
              <w:t>céramique à cordons impressionnés</w:t>
            </w:r>
          </w:p>
        </w:tc>
        <w:tc>
          <w:tcPr>
            <w:tcW w:w="2279" w:type="dxa"/>
          </w:tcPr>
          <w:p w14:paraId="4E10B545" w14:textId="77777777" w:rsidR="002A19E7" w:rsidRPr="00DB5974" w:rsidRDefault="002A19E7" w:rsidP="00242C0F">
            <w:pPr>
              <w:jc w:val="both"/>
              <w:rPr>
                <w:sz w:val="20"/>
                <w:szCs w:val="20"/>
              </w:rPr>
            </w:pPr>
            <w:r w:rsidRPr="00DB5974">
              <w:rPr>
                <w:sz w:val="20"/>
                <w:szCs w:val="20"/>
              </w:rPr>
              <w:t>Bln-1775 : 1850 ± 60 BC</w:t>
            </w:r>
          </w:p>
        </w:tc>
      </w:tr>
      <w:tr w:rsidR="002A19E7" w:rsidRPr="00A47413" w14:paraId="2AFA2102" w14:textId="77777777" w:rsidTr="00FD48F4">
        <w:trPr>
          <w:jc w:val="center"/>
        </w:trPr>
        <w:tc>
          <w:tcPr>
            <w:tcW w:w="605" w:type="dxa"/>
            <w:vAlign w:val="center"/>
          </w:tcPr>
          <w:p w14:paraId="10F971C2" w14:textId="77777777" w:rsidR="002A19E7" w:rsidRPr="00DB5974" w:rsidRDefault="002A19E7" w:rsidP="00FD48F4">
            <w:pPr>
              <w:jc w:val="center"/>
              <w:rPr>
                <w:sz w:val="20"/>
                <w:szCs w:val="20"/>
              </w:rPr>
            </w:pPr>
            <w:r w:rsidRPr="00DB5974">
              <w:rPr>
                <w:sz w:val="20"/>
                <w:szCs w:val="20"/>
              </w:rPr>
              <w:t>c. 5</w:t>
            </w:r>
          </w:p>
        </w:tc>
        <w:tc>
          <w:tcPr>
            <w:tcW w:w="2472" w:type="dxa"/>
          </w:tcPr>
          <w:p w14:paraId="4C8DC790" w14:textId="73F19BDC" w:rsidR="002A19E7" w:rsidRPr="0032190F" w:rsidRDefault="00000000" w:rsidP="00242C0F">
            <w:pPr>
              <w:jc w:val="both"/>
              <w:rPr>
                <w:sz w:val="20"/>
                <w:szCs w:val="20"/>
                <w:lang w:val="fr-FR"/>
              </w:rPr>
            </w:pPr>
            <w:hyperlink r:id="rId4515" w:anchor="Cul_Eneolithique_Italie" w:history="1">
              <w:r w:rsidR="002A19E7" w:rsidRPr="0032190F">
                <w:rPr>
                  <w:rStyle w:val="Hyperlink"/>
                  <w:sz w:val="20"/>
                  <w:szCs w:val="20"/>
                  <w:lang w:val="fr-FR"/>
                </w:rPr>
                <w:t>Énéolithique</w:t>
              </w:r>
            </w:hyperlink>
          </w:p>
          <w:p w14:paraId="762DBFF8" w14:textId="76149784" w:rsidR="002A19E7" w:rsidRPr="0032190F" w:rsidRDefault="002A19E7" w:rsidP="00242C0F">
            <w:pPr>
              <w:jc w:val="both"/>
              <w:rPr>
                <w:sz w:val="20"/>
                <w:szCs w:val="20"/>
                <w:lang w:val="fr-FR"/>
              </w:rPr>
            </w:pPr>
            <w:r w:rsidRPr="0032190F">
              <w:rPr>
                <w:sz w:val="20"/>
                <w:szCs w:val="20"/>
                <w:lang w:val="fr-FR"/>
              </w:rPr>
              <w:t xml:space="preserve">(complexe </w:t>
            </w:r>
            <w:hyperlink r:id="rId4516" w:anchor="Cul_Rhodano_Rhenan" w:history="1">
              <w:r w:rsidRPr="0032190F">
                <w:rPr>
                  <w:rStyle w:val="Hyperlink"/>
                  <w:sz w:val="20"/>
                  <w:szCs w:val="20"/>
                  <w:lang w:val="fr-FR"/>
                </w:rPr>
                <w:t>rhodano-rhénan</w:t>
              </w:r>
            </w:hyperlink>
            <w:r w:rsidRPr="0032190F">
              <w:rPr>
                <w:sz w:val="20"/>
                <w:szCs w:val="20"/>
                <w:lang w:val="fr-FR"/>
              </w:rPr>
              <w:t>)</w:t>
            </w:r>
          </w:p>
          <w:p w14:paraId="542A7312" w14:textId="77777777" w:rsidR="002A19E7" w:rsidRPr="0032190F" w:rsidRDefault="002A19E7" w:rsidP="00242C0F">
            <w:pPr>
              <w:jc w:val="both"/>
              <w:rPr>
                <w:sz w:val="20"/>
                <w:szCs w:val="20"/>
                <w:lang w:val="fr-FR"/>
              </w:rPr>
            </w:pPr>
            <w:r w:rsidRPr="0032190F">
              <w:rPr>
                <w:sz w:val="20"/>
                <w:szCs w:val="20"/>
                <w:lang w:val="fr-FR"/>
              </w:rPr>
              <w:t>Chalcolithique 2 et 3</w:t>
            </w:r>
          </w:p>
        </w:tc>
        <w:tc>
          <w:tcPr>
            <w:tcW w:w="2531" w:type="dxa"/>
          </w:tcPr>
          <w:p w14:paraId="7B8D5B9E" w14:textId="77777777" w:rsidR="002A19E7" w:rsidRPr="00DB5974" w:rsidRDefault="002A19E7" w:rsidP="00242C0F">
            <w:pPr>
              <w:jc w:val="both"/>
              <w:rPr>
                <w:sz w:val="20"/>
                <w:szCs w:val="20"/>
              </w:rPr>
            </w:pPr>
            <w:r w:rsidRPr="00DB5974">
              <w:rPr>
                <w:sz w:val="20"/>
                <w:szCs w:val="20"/>
              </w:rPr>
              <w:t>céramique à cordons lisses</w:t>
            </w:r>
          </w:p>
        </w:tc>
        <w:tc>
          <w:tcPr>
            <w:tcW w:w="2279" w:type="dxa"/>
          </w:tcPr>
          <w:p w14:paraId="7900B3AE" w14:textId="77777777" w:rsidR="002A19E7" w:rsidRPr="00DB5974" w:rsidRDefault="002A19E7" w:rsidP="00242C0F">
            <w:pPr>
              <w:jc w:val="both"/>
              <w:rPr>
                <w:sz w:val="20"/>
                <w:szCs w:val="20"/>
                <w:lang w:val="en-GB"/>
              </w:rPr>
            </w:pPr>
            <w:r w:rsidRPr="00DB5974">
              <w:rPr>
                <w:sz w:val="20"/>
                <w:szCs w:val="20"/>
                <w:lang w:val="en-GB"/>
              </w:rPr>
              <w:t xml:space="preserve">Bln-1776 : </w:t>
            </w:r>
            <w:r w:rsidRPr="00DB5974">
              <w:rPr>
                <w:i/>
                <w:sz w:val="20"/>
                <w:szCs w:val="20"/>
                <w:lang w:val="en-GB"/>
              </w:rPr>
              <w:t xml:space="preserve">2035 ± 50 BC </w:t>
            </w:r>
            <w:r w:rsidRPr="00DB5974">
              <w:rPr>
                <w:sz w:val="20"/>
                <w:szCs w:val="20"/>
                <w:lang w:val="en-GB"/>
              </w:rPr>
              <w:t>3985 ± 50 BP : 2613-2333 (100%) (BIB 27 tab. 6)</w:t>
            </w:r>
            <w:r w:rsidR="007154F3" w:rsidRPr="00DB5974">
              <w:rPr>
                <w:sz w:val="20"/>
                <w:szCs w:val="20"/>
                <w:lang w:val="en-GB"/>
              </w:rPr>
              <w:t xml:space="preserve"> 2581-2469 (BIB 87)</w:t>
            </w:r>
          </w:p>
        </w:tc>
      </w:tr>
    </w:tbl>
    <w:p w14:paraId="58D11ADF" w14:textId="77777777" w:rsidR="00173F2E" w:rsidRPr="0032190F" w:rsidRDefault="00173F2E" w:rsidP="00242C0F">
      <w:pPr>
        <w:jc w:val="both"/>
        <w:rPr>
          <w:lang w:val="fr-FR"/>
        </w:rPr>
      </w:pPr>
      <w:r w:rsidRPr="0032190F">
        <w:rPr>
          <w:lang w:val="fr-FR"/>
        </w:rPr>
        <w:t>(BIB 1112 p. 438</w:t>
      </w:r>
      <w:r w:rsidR="002A19E7" w:rsidRPr="0032190F">
        <w:rPr>
          <w:lang w:val="fr-FR"/>
        </w:rPr>
        <w:t xml:space="preserve"> et 27</w:t>
      </w:r>
      <w:r w:rsidRPr="0032190F">
        <w:rPr>
          <w:lang w:val="fr-FR"/>
        </w:rPr>
        <w:t>)</w:t>
      </w:r>
    </w:p>
    <w:p w14:paraId="6900D259" w14:textId="77777777" w:rsidR="00706CCD" w:rsidRPr="0032190F" w:rsidRDefault="00706CCD" w:rsidP="00242C0F">
      <w:pPr>
        <w:rPr>
          <w:lang w:val="fr-FR"/>
        </w:rPr>
      </w:pPr>
    </w:p>
    <w:p w14:paraId="5F928B67" w14:textId="3F212066" w:rsidR="00CD7D4E" w:rsidRPr="0032190F" w:rsidRDefault="00CD7D4E" w:rsidP="00242C0F">
      <w:pPr>
        <w:rPr>
          <w:lang w:val="fr-FR"/>
        </w:rPr>
      </w:pPr>
      <w:r w:rsidRPr="0032190F">
        <w:rPr>
          <w:lang w:val="fr-FR"/>
        </w:rPr>
        <w:t xml:space="preserve">Céramique </w:t>
      </w:r>
      <w:hyperlink r:id="rId4517" w:anchor="Cul_Metopale" w:history="1">
        <w:r w:rsidRPr="0032190F">
          <w:rPr>
            <w:rStyle w:val="Hyperlink"/>
            <w:lang w:val="fr-FR"/>
          </w:rPr>
          <w:t>métopale</w:t>
        </w:r>
      </w:hyperlink>
      <w:r w:rsidRPr="0032190F">
        <w:rPr>
          <w:lang w:val="fr-FR"/>
        </w:rPr>
        <w:t xml:space="preserve"> (BIB 87 et 27 fig. 10)</w:t>
      </w:r>
      <w:r w:rsidR="002F7BF1" w:rsidRPr="0032190F">
        <w:rPr>
          <w:lang w:val="fr-FR"/>
        </w:rPr>
        <w:t>/</w:t>
      </w:r>
    </w:p>
    <w:p w14:paraId="13FADDEA" w14:textId="77777777" w:rsidR="002F7BF1" w:rsidRPr="0032190F" w:rsidRDefault="002F7BF1" w:rsidP="00242C0F">
      <w:pPr>
        <w:rPr>
          <w:lang w:val="fr-FR"/>
        </w:rPr>
      </w:pPr>
    </w:p>
    <w:p w14:paraId="1A201847" w14:textId="6C7FC150" w:rsidR="002F7BF1" w:rsidRPr="0032190F" w:rsidRDefault="002F7BF1" w:rsidP="00242C0F">
      <w:pPr>
        <w:jc w:val="both"/>
        <w:rPr>
          <w:lang w:val="fr-FR"/>
        </w:rPr>
      </w:pPr>
      <w:r w:rsidRPr="0032190F">
        <w:rPr>
          <w:lang w:val="fr-FR"/>
        </w:rPr>
        <w:t xml:space="preserve">Attestation du travail du </w:t>
      </w:r>
      <w:hyperlink r:id="rId4518" w:anchor="Sit_Cuivre" w:history="1">
        <w:r w:rsidR="00BA150E" w:rsidRPr="00BA150E">
          <w:rPr>
            <w:rStyle w:val="Hyperlink"/>
            <w:lang w:val="fr-FR"/>
          </w:rPr>
          <w:t>cuivre</w:t>
        </w:r>
      </w:hyperlink>
      <w:r w:rsidR="00BA150E">
        <w:rPr>
          <w:lang w:val="fr-FR"/>
        </w:rPr>
        <w:t xml:space="preserve"> </w:t>
      </w:r>
      <w:r w:rsidRPr="0032190F">
        <w:rPr>
          <w:lang w:val="fr-FR"/>
        </w:rPr>
        <w:t>par datation 14C : 2831-2310 cal BC 2 s. (BIB 1712)</w:t>
      </w:r>
    </w:p>
    <w:p w14:paraId="5C500D18" w14:textId="77777777" w:rsidR="002F16D0" w:rsidRPr="0032190F" w:rsidRDefault="002F16D0" w:rsidP="00242C0F">
      <w:pPr>
        <w:jc w:val="both"/>
        <w:rPr>
          <w:lang w:val="fr-FR"/>
        </w:rPr>
      </w:pPr>
    </w:p>
    <w:p w14:paraId="06133F7E" w14:textId="593D31AC" w:rsidR="002F16D0" w:rsidRPr="0032190F" w:rsidRDefault="002F16D0" w:rsidP="002F16D0">
      <w:pPr>
        <w:jc w:val="both"/>
        <w:rPr>
          <w:lang w:val="fr-FR"/>
        </w:rPr>
      </w:pPr>
      <w:r w:rsidRPr="0032190F">
        <w:rPr>
          <w:lang w:val="fr-FR"/>
        </w:rPr>
        <w:t xml:space="preserve">os gravé du site néolithique du Riparo Gaban (Trento, Italie ; 5100-4700 av J.-C.) (Bagolini et de Marinis 1973, Grifoni Cremonesi et Pedrotti 2012) marqué d’un anthropomorphe que P.-L. van Berg avait, entre autre, justement rapproché du motif de </w:t>
      </w:r>
      <w:hyperlink r:id="rId4519" w:anchor="Sit_Pierre_Fees_1" w:history="1">
        <w:r w:rsidRPr="0032190F">
          <w:rPr>
            <w:rStyle w:val="Hyperlink"/>
            <w:lang w:val="fr-FR"/>
          </w:rPr>
          <w:t>Saint-Micaud</w:t>
        </w:r>
      </w:hyperlink>
      <w:r w:rsidRPr="0032190F">
        <w:rPr>
          <w:lang w:val="fr-FR"/>
        </w:rPr>
        <w:t xml:space="preserve"> (van Berg 1996).(BIB 2278 p. 898)</w:t>
      </w:r>
      <w:r w:rsidR="007B6B26" w:rsidRPr="0032190F">
        <w:rPr>
          <w:lang w:val="fr-FR"/>
        </w:rPr>
        <w:t>. Galet anthropomorphe daté du début du 5e mill</w:t>
      </w:r>
      <w:r w:rsidR="004A64A8" w:rsidRPr="0032190F">
        <w:rPr>
          <w:lang w:val="fr-FR"/>
        </w:rPr>
        <w:t>é</w:t>
      </w:r>
      <w:r w:rsidR="007B6B26" w:rsidRPr="0032190F">
        <w:rPr>
          <w:lang w:val="fr-FR"/>
        </w:rPr>
        <w:t>naire aec (Bagolini 1973) (BIB 2319 p. 3)</w:t>
      </w:r>
    </w:p>
    <w:p w14:paraId="2B777C39" w14:textId="77777777" w:rsidR="007154F3" w:rsidRPr="0032190F" w:rsidRDefault="007154F3" w:rsidP="00242C0F">
      <w:pPr>
        <w:rPr>
          <w:lang w:val="fr-FR"/>
        </w:rPr>
      </w:pPr>
    </w:p>
    <w:p w14:paraId="21E55A12" w14:textId="77777777" w:rsidR="00921CF1" w:rsidRPr="0032190F" w:rsidRDefault="00921CF1" w:rsidP="00242C0F">
      <w:pPr>
        <w:rPr>
          <w:lang w:val="fr-FR"/>
        </w:rPr>
      </w:pPr>
      <w:r w:rsidRPr="0032190F">
        <w:rPr>
          <w:lang w:val="fr-FR"/>
        </w:rPr>
        <w:t>TSCHOISCH</w:t>
      </w:r>
    </w:p>
    <w:p w14:paraId="76BD2353" w14:textId="77777777" w:rsidR="00921CF1" w:rsidRPr="0032190F" w:rsidRDefault="00921CF1" w:rsidP="00242C0F">
      <w:pPr>
        <w:rPr>
          <w:lang w:val="fr-FR"/>
        </w:rPr>
      </w:pPr>
      <w:r w:rsidRPr="0032190F">
        <w:rPr>
          <w:lang w:val="fr-FR"/>
        </w:rPr>
        <w:t>Un rocher gravé de cupules [pierre à cupules] de la lande de Tschoïsch, dans le Trentin italien (Bolzano) a été interprété comme représentant la constellation de la Grand Ourse, interprétation dont J. Abelanet doute clairement (BIB 1738 p. 164)</w:t>
      </w:r>
    </w:p>
    <w:p w14:paraId="51012F99" w14:textId="77777777" w:rsidR="00921CF1" w:rsidRPr="0032190F" w:rsidRDefault="00921CF1" w:rsidP="00242C0F">
      <w:pPr>
        <w:rPr>
          <w:lang w:val="fr-FR"/>
        </w:rPr>
      </w:pPr>
    </w:p>
    <w:p w14:paraId="358BD195" w14:textId="77777777" w:rsidR="007154F3" w:rsidRPr="0032190F" w:rsidRDefault="007154F3" w:rsidP="00426FF9">
      <w:pPr>
        <w:pStyle w:val="Heading1"/>
      </w:pPr>
      <w:bookmarkStart w:id="1957" w:name="Sit_Ca_Grii_Virle"/>
      <w:r w:rsidRPr="0032190F">
        <w:t>CA DEI GRII VIRLE</w:t>
      </w:r>
    </w:p>
    <w:bookmarkEnd w:id="1957"/>
    <w:p w14:paraId="4FF4022B" w14:textId="77777777" w:rsidR="007154F3" w:rsidRPr="0032190F" w:rsidRDefault="007154F3" w:rsidP="00242C0F">
      <w:pPr>
        <w:rPr>
          <w:lang w:val="fr-FR"/>
        </w:rPr>
      </w:pPr>
    </w:p>
    <w:p w14:paraId="5F03F892" w14:textId="58A061B1" w:rsidR="007154F3" w:rsidRPr="0032190F" w:rsidRDefault="007154F3" w:rsidP="00242C0F">
      <w:pPr>
        <w:rPr>
          <w:lang w:val="fr-FR"/>
        </w:rPr>
      </w:pPr>
      <w:r w:rsidRPr="0032190F">
        <w:rPr>
          <w:lang w:val="fr-FR"/>
        </w:rPr>
        <w:t xml:space="preserve">Cà dei Grii Virle (BS), grotte avec ossements humains et vases campaniformes, groupe des </w:t>
      </w:r>
      <w:hyperlink r:id="rId4520" w:anchor="Cul_Grottes_Sepulcrales" w:history="1">
        <w:r w:rsidR="002C0838" w:rsidRPr="0032190F">
          <w:rPr>
            <w:rStyle w:val="Hyperlink"/>
            <w:lang w:val="fr-FR"/>
          </w:rPr>
          <w:t>Grotte sépulcrales</w:t>
        </w:r>
      </w:hyperlink>
      <w:r w:rsidRPr="0032190F">
        <w:rPr>
          <w:lang w:val="fr-FR"/>
        </w:rPr>
        <w:t xml:space="preserve"> (BIB 87)</w:t>
      </w:r>
    </w:p>
    <w:p w14:paraId="3663E7C9" w14:textId="77777777" w:rsidR="007154F3" w:rsidRPr="0032190F" w:rsidRDefault="007154F3"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5"/>
        <w:gridCol w:w="1026"/>
        <w:gridCol w:w="1361"/>
      </w:tblGrid>
      <w:tr w:rsidR="007154F3" w:rsidRPr="00DB5974" w14:paraId="4F96B757" w14:textId="77777777">
        <w:trPr>
          <w:jc w:val="center"/>
        </w:trPr>
        <w:tc>
          <w:tcPr>
            <w:tcW w:w="0" w:type="auto"/>
          </w:tcPr>
          <w:p w14:paraId="31BFCF54" w14:textId="77777777" w:rsidR="007154F3" w:rsidRPr="00DB5974" w:rsidRDefault="007154F3" w:rsidP="00242C0F">
            <w:pPr>
              <w:rPr>
                <w:sz w:val="20"/>
                <w:szCs w:val="20"/>
              </w:rPr>
            </w:pPr>
            <w:r w:rsidRPr="00DB5974">
              <w:rPr>
                <w:sz w:val="20"/>
                <w:szCs w:val="20"/>
              </w:rPr>
              <w:t>Bln 3753</w:t>
            </w:r>
          </w:p>
        </w:tc>
        <w:tc>
          <w:tcPr>
            <w:tcW w:w="0" w:type="auto"/>
          </w:tcPr>
          <w:p w14:paraId="2681A408" w14:textId="77777777" w:rsidR="007154F3" w:rsidRPr="00DB5974" w:rsidRDefault="007154F3" w:rsidP="00242C0F">
            <w:pPr>
              <w:rPr>
                <w:sz w:val="20"/>
                <w:szCs w:val="20"/>
              </w:rPr>
            </w:pPr>
            <w:r w:rsidRPr="00DB5974">
              <w:rPr>
                <w:sz w:val="20"/>
                <w:szCs w:val="20"/>
              </w:rPr>
              <w:t>3900 ± 60</w:t>
            </w:r>
          </w:p>
        </w:tc>
        <w:tc>
          <w:tcPr>
            <w:tcW w:w="0" w:type="auto"/>
          </w:tcPr>
          <w:p w14:paraId="567E8A91" w14:textId="77777777" w:rsidR="007154F3" w:rsidRPr="00DB5974" w:rsidRDefault="007154F3" w:rsidP="00242C0F">
            <w:pPr>
              <w:rPr>
                <w:sz w:val="20"/>
                <w:szCs w:val="20"/>
              </w:rPr>
            </w:pPr>
            <w:r w:rsidRPr="00DB5974">
              <w:rPr>
                <w:sz w:val="20"/>
                <w:szCs w:val="20"/>
              </w:rPr>
              <w:t>2460-2294 1 s</w:t>
            </w:r>
          </w:p>
        </w:tc>
      </w:tr>
    </w:tbl>
    <w:p w14:paraId="64045633" w14:textId="77777777" w:rsidR="007154F3" w:rsidRDefault="007154F3" w:rsidP="00242C0F">
      <w:r>
        <w:lastRenderedPageBreak/>
        <w:t>(BIB 87)</w:t>
      </w:r>
    </w:p>
    <w:p w14:paraId="156BDB51" w14:textId="77777777" w:rsidR="007154F3" w:rsidRDefault="007154F3" w:rsidP="00242C0F"/>
    <w:p w14:paraId="65C95E68" w14:textId="77777777" w:rsidR="007154F3" w:rsidRPr="000B4B4E" w:rsidRDefault="007154F3" w:rsidP="00426FF9">
      <w:pPr>
        <w:pStyle w:val="Heading1"/>
      </w:pPr>
      <w:bookmarkStart w:id="1958" w:name="Sit_Sabbia"/>
      <w:r w:rsidRPr="000B4B4E">
        <w:t xml:space="preserve">SABBIA </w:t>
      </w:r>
      <w:bookmarkEnd w:id="1958"/>
      <w:r w:rsidRPr="000B4B4E">
        <w:t xml:space="preserve">(Grotte de </w:t>
      </w:r>
      <w:smartTag w:uri="urn:schemas-microsoft-com:office:smarttags" w:element="PersonName">
        <w:smartTagPr>
          <w:attr w:name="ProductID" w:val="La Bucca"/>
        </w:smartTagPr>
        <w:r w:rsidRPr="000B4B4E">
          <w:t>La Bucca</w:t>
        </w:r>
      </w:smartTag>
      <w:r w:rsidRPr="000B4B4E">
        <w:t xml:space="preserve"> della)</w:t>
      </w:r>
    </w:p>
    <w:p w14:paraId="7937AD85" w14:textId="77777777" w:rsidR="007154F3" w:rsidRPr="00784BEC" w:rsidRDefault="007154F3" w:rsidP="00242C0F">
      <w:pPr>
        <w:rPr>
          <w:lang w:val="it-IT"/>
        </w:rPr>
      </w:pPr>
    </w:p>
    <w:p w14:paraId="6808BD2D" w14:textId="776994DA" w:rsidR="007154F3" w:rsidRPr="0032190F" w:rsidRDefault="007154F3" w:rsidP="00242C0F">
      <w:pPr>
        <w:rPr>
          <w:lang w:val="fr-FR"/>
        </w:rPr>
      </w:pPr>
      <w:r w:rsidRPr="0032190F">
        <w:rPr>
          <w:lang w:val="fr-FR"/>
        </w:rPr>
        <w:t xml:space="preserve">Bucca della Sabbia (CO) ou Buco della Sabbia,groupe des </w:t>
      </w:r>
      <w:hyperlink r:id="rId4521" w:anchor="Cul_Grottes_Sepulcrales" w:history="1">
        <w:r w:rsidR="002C0838" w:rsidRPr="0032190F">
          <w:rPr>
            <w:rStyle w:val="Hyperlink"/>
            <w:lang w:val="fr-FR"/>
          </w:rPr>
          <w:t>Grotte sépulcrales</w:t>
        </w:r>
      </w:hyperlink>
      <w:r w:rsidRPr="0032190F">
        <w:rPr>
          <w:lang w:val="fr-FR"/>
        </w:rPr>
        <w:t>(BIB 87)</w:t>
      </w:r>
    </w:p>
    <w:p w14:paraId="324E5CE9" w14:textId="77777777" w:rsidR="007154F3" w:rsidRPr="0032190F" w:rsidRDefault="007154F3"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00"/>
        <w:gridCol w:w="1226"/>
        <w:gridCol w:w="1361"/>
      </w:tblGrid>
      <w:tr w:rsidR="007154F3" w:rsidRPr="00DB5974" w14:paraId="00E9346C" w14:textId="77777777">
        <w:trPr>
          <w:jc w:val="center"/>
        </w:trPr>
        <w:tc>
          <w:tcPr>
            <w:tcW w:w="0" w:type="auto"/>
          </w:tcPr>
          <w:p w14:paraId="034F3043" w14:textId="77777777" w:rsidR="007154F3" w:rsidRPr="00DB5974" w:rsidRDefault="007154F3" w:rsidP="00242C0F">
            <w:pPr>
              <w:rPr>
                <w:sz w:val="20"/>
                <w:szCs w:val="20"/>
              </w:rPr>
            </w:pPr>
            <w:r w:rsidRPr="00DB5974">
              <w:rPr>
                <w:sz w:val="20"/>
                <w:szCs w:val="20"/>
              </w:rPr>
              <w:t>R 1001</w:t>
            </w:r>
          </w:p>
        </w:tc>
        <w:tc>
          <w:tcPr>
            <w:tcW w:w="0" w:type="auto"/>
          </w:tcPr>
          <w:p w14:paraId="0FFB371C" w14:textId="77777777" w:rsidR="007154F3" w:rsidRPr="00DB5974" w:rsidRDefault="007154F3" w:rsidP="00242C0F">
            <w:pPr>
              <w:rPr>
                <w:sz w:val="20"/>
                <w:szCs w:val="20"/>
              </w:rPr>
            </w:pPr>
            <w:r w:rsidRPr="00DB5974">
              <w:rPr>
                <w:sz w:val="20"/>
                <w:szCs w:val="20"/>
              </w:rPr>
              <w:t>36090 ± 110</w:t>
            </w:r>
          </w:p>
        </w:tc>
        <w:tc>
          <w:tcPr>
            <w:tcW w:w="0" w:type="auto"/>
          </w:tcPr>
          <w:p w14:paraId="337DEC91" w14:textId="77777777" w:rsidR="007154F3" w:rsidRPr="00DB5974" w:rsidRDefault="007154F3" w:rsidP="00242C0F">
            <w:pPr>
              <w:rPr>
                <w:sz w:val="20"/>
                <w:szCs w:val="20"/>
              </w:rPr>
            </w:pPr>
            <w:r w:rsidRPr="00DB5974">
              <w:rPr>
                <w:sz w:val="20"/>
                <w:szCs w:val="20"/>
              </w:rPr>
              <w:t>2270-1890 1 s</w:t>
            </w:r>
          </w:p>
        </w:tc>
      </w:tr>
    </w:tbl>
    <w:p w14:paraId="0D8CBA20" w14:textId="77777777" w:rsidR="007154F3" w:rsidRDefault="007154F3" w:rsidP="00242C0F">
      <w:r>
        <w:t>(BIB 87)</w:t>
      </w:r>
    </w:p>
    <w:p w14:paraId="6ACD1B84" w14:textId="77777777" w:rsidR="007154F3" w:rsidRDefault="007154F3" w:rsidP="00242C0F"/>
    <w:p w14:paraId="59A57DA4" w14:textId="77777777" w:rsidR="007154F3" w:rsidRPr="007154F3" w:rsidRDefault="007154F3" w:rsidP="00426FF9">
      <w:pPr>
        <w:pStyle w:val="Heading1"/>
      </w:pPr>
      <w:bookmarkStart w:id="1959" w:name="Sit_Corno"/>
      <w:r w:rsidRPr="007154F3">
        <w:t xml:space="preserve">CORNO </w:t>
      </w:r>
      <w:bookmarkEnd w:id="1959"/>
      <w:r w:rsidRPr="007154F3">
        <w:t xml:space="preserve">(Buco </w:t>
      </w:r>
      <w:smartTag w:uri="urn:schemas-microsoft-com:office:smarttags" w:element="State">
        <w:smartTag w:uri="urn:schemas-microsoft-com:office:smarttags" w:element="place">
          <w:r w:rsidRPr="007154F3">
            <w:t>del</w:t>
          </w:r>
        </w:smartTag>
      </w:smartTag>
      <w:r w:rsidRPr="007154F3">
        <w:t>)</w:t>
      </w:r>
    </w:p>
    <w:p w14:paraId="3CD1E75A" w14:textId="77777777" w:rsidR="007154F3" w:rsidRPr="007154F3" w:rsidRDefault="007154F3" w:rsidP="00242C0F">
      <w:pPr>
        <w:rPr>
          <w:lang w:val="en-GB"/>
        </w:rPr>
      </w:pPr>
    </w:p>
    <w:p w14:paraId="5BA53B50" w14:textId="795D3EB3" w:rsidR="007154F3" w:rsidRPr="0032190F" w:rsidRDefault="007154F3" w:rsidP="00242C0F">
      <w:pPr>
        <w:rPr>
          <w:lang w:val="fr-FR"/>
        </w:rPr>
      </w:pPr>
      <w:r w:rsidRPr="0032190F">
        <w:rPr>
          <w:lang w:val="fr-FR"/>
        </w:rPr>
        <w:t xml:space="preserve">Grotte avec tombes. Froment et orge calcinés,groupe des </w:t>
      </w:r>
      <w:hyperlink r:id="rId4522" w:anchor="Cul_Grottes_Sepulcrales" w:history="1">
        <w:r w:rsidR="002C0838" w:rsidRPr="0032190F">
          <w:rPr>
            <w:rStyle w:val="Hyperlink"/>
            <w:lang w:val="fr-FR"/>
          </w:rPr>
          <w:t>Grotte sépulcrales</w:t>
        </w:r>
      </w:hyperlink>
      <w:r w:rsidRPr="0032190F">
        <w:rPr>
          <w:lang w:val="fr-FR"/>
        </w:rPr>
        <w:t>(BIB 87)</w:t>
      </w:r>
    </w:p>
    <w:p w14:paraId="6CE1612C" w14:textId="77777777" w:rsidR="007154F3" w:rsidRPr="0032190F" w:rsidRDefault="007154F3" w:rsidP="00242C0F">
      <w:pPr>
        <w:rPr>
          <w:lang w:val="fr-FR"/>
        </w:rPr>
      </w:pPr>
    </w:p>
    <w:p w14:paraId="1D59D185" w14:textId="77777777" w:rsidR="007154F3" w:rsidRPr="0032190F" w:rsidRDefault="007154F3" w:rsidP="00426FF9">
      <w:pPr>
        <w:pStyle w:val="Heading1"/>
      </w:pPr>
      <w:bookmarkStart w:id="1960" w:name="Sit_Andrea"/>
      <w:r w:rsidRPr="0032190F">
        <w:t>ANDREA</w:t>
      </w:r>
      <w:bookmarkEnd w:id="1960"/>
      <w:r w:rsidRPr="0032190F">
        <w:t xml:space="preserve"> (Buca di)</w:t>
      </w:r>
    </w:p>
    <w:p w14:paraId="19C78A99" w14:textId="77777777" w:rsidR="007154F3" w:rsidRPr="0032190F" w:rsidRDefault="007154F3" w:rsidP="00242C0F">
      <w:pPr>
        <w:rPr>
          <w:lang w:val="fr-FR"/>
        </w:rPr>
      </w:pPr>
    </w:p>
    <w:p w14:paraId="171CDAAA" w14:textId="77777777" w:rsidR="007154F3" w:rsidRPr="00784BEC" w:rsidRDefault="007154F3" w:rsidP="00242C0F">
      <w:pPr>
        <w:rPr>
          <w:lang w:val="it-IT"/>
        </w:rPr>
      </w:pPr>
      <w:r w:rsidRPr="0032190F">
        <w:rPr>
          <w:lang w:val="fr-FR"/>
        </w:rPr>
        <w:t xml:space="preserve">Zogno-Buca di Andrea (BG). groupe des Grottes sépulcrales. Grottes avec tombes, poignard en pierre, pointes de flèche et segments, éléments de collier etc. </w:t>
      </w:r>
      <w:r w:rsidRPr="00784BEC">
        <w:rPr>
          <w:lang w:val="it-IT"/>
        </w:rPr>
        <w:t>(BIB 87 p. 268)</w:t>
      </w:r>
    </w:p>
    <w:p w14:paraId="48FD5F62" w14:textId="77777777" w:rsidR="007154F3" w:rsidRPr="00784BEC" w:rsidRDefault="007154F3" w:rsidP="00242C0F">
      <w:pPr>
        <w:rPr>
          <w:lang w:val="it-IT"/>
        </w:rPr>
      </w:pPr>
    </w:p>
    <w:p w14:paraId="3B411236" w14:textId="77777777" w:rsidR="007154F3" w:rsidRPr="00426FF9" w:rsidRDefault="007154F3" w:rsidP="00426FF9">
      <w:pPr>
        <w:pStyle w:val="Heading1"/>
        <w:rPr>
          <w:lang w:val="es-ES"/>
        </w:rPr>
      </w:pPr>
      <w:bookmarkStart w:id="1961" w:name="Sit_Paier"/>
      <w:r w:rsidRPr="00426FF9">
        <w:rPr>
          <w:lang w:val="es-ES"/>
        </w:rPr>
        <w:t xml:space="preserve">PAIER </w:t>
      </w:r>
      <w:bookmarkEnd w:id="1961"/>
      <w:r w:rsidRPr="00426FF9">
        <w:rPr>
          <w:lang w:val="es-ES"/>
        </w:rPr>
        <w:t>(Buca del)</w:t>
      </w:r>
    </w:p>
    <w:p w14:paraId="4A6472C4" w14:textId="77777777" w:rsidR="007154F3" w:rsidRPr="00784BEC" w:rsidRDefault="007154F3" w:rsidP="00242C0F">
      <w:pPr>
        <w:rPr>
          <w:lang w:val="it-IT"/>
        </w:rPr>
      </w:pPr>
    </w:p>
    <w:p w14:paraId="0A93982E" w14:textId="77777777" w:rsidR="007154F3" w:rsidRPr="0032190F" w:rsidRDefault="007154F3" w:rsidP="008F4024">
      <w:pPr>
        <w:jc w:val="both"/>
        <w:rPr>
          <w:lang w:val="fr-FR"/>
        </w:rPr>
      </w:pPr>
      <w:r w:rsidRPr="00784BEC">
        <w:rPr>
          <w:lang w:val="it-IT"/>
        </w:rPr>
        <w:t xml:space="preserve">Zogno-Buca del Paier ou dell’Edera (BG). </w:t>
      </w:r>
      <w:r w:rsidR="008D5F30" w:rsidRPr="0032190F">
        <w:rPr>
          <w:lang w:val="fr-FR"/>
        </w:rPr>
        <w:t>G</w:t>
      </w:r>
      <w:r w:rsidRPr="0032190F">
        <w:rPr>
          <w:lang w:val="fr-FR"/>
        </w:rPr>
        <w:t>roupe des Grottes sépulcrales. Riche mobilier : poignard et ornement en métal, segments, éléments de collier, céramique (Fusco et Poggiani Keller 1976).</w:t>
      </w:r>
    </w:p>
    <w:p w14:paraId="5B41E16B" w14:textId="77777777" w:rsidR="008D5F30" w:rsidRPr="0032190F" w:rsidRDefault="008D5F30" w:rsidP="00242C0F">
      <w:pPr>
        <w:rPr>
          <w:lang w:val="fr-FR"/>
        </w:rPr>
      </w:pPr>
    </w:p>
    <w:p w14:paraId="0971B55E" w14:textId="77777777" w:rsidR="008D5F30" w:rsidRPr="0032190F" w:rsidRDefault="008D5F30" w:rsidP="00242C0F">
      <w:pPr>
        <w:rPr>
          <w:lang w:val="fr-FR"/>
        </w:rPr>
      </w:pPr>
      <w:r w:rsidRPr="0032190F">
        <w:rPr>
          <w:lang w:val="fr-FR"/>
        </w:rPr>
        <w:t>La lame de poignard est applatit de forme triangualire allongée à soie triangulaire plate (BIB 87 fig. 12, 27).</w:t>
      </w:r>
    </w:p>
    <w:p w14:paraId="6A479569" w14:textId="77777777" w:rsidR="007154F3" w:rsidRPr="0032190F" w:rsidRDefault="007154F3" w:rsidP="00426FF9">
      <w:pPr>
        <w:pStyle w:val="Heading1"/>
      </w:pPr>
      <w:bookmarkStart w:id="1962" w:name="Sit_Canzo"/>
      <w:r w:rsidRPr="0032190F">
        <w:t>CANZO</w:t>
      </w:r>
    </w:p>
    <w:bookmarkEnd w:id="1962"/>
    <w:p w14:paraId="573BDB2C" w14:textId="77777777" w:rsidR="007154F3" w:rsidRPr="0032190F" w:rsidRDefault="007154F3" w:rsidP="00242C0F">
      <w:pPr>
        <w:rPr>
          <w:lang w:val="fr-FR"/>
        </w:rPr>
      </w:pPr>
    </w:p>
    <w:p w14:paraId="2E5414C1" w14:textId="1A188CD9" w:rsidR="007154F3" w:rsidRPr="0032190F" w:rsidRDefault="007154F3" w:rsidP="00242C0F">
      <w:pPr>
        <w:rPr>
          <w:lang w:val="fr-FR"/>
        </w:rPr>
      </w:pPr>
      <w:r w:rsidRPr="0032190F">
        <w:rPr>
          <w:lang w:val="fr-FR"/>
        </w:rPr>
        <w:t>Canzo (CO) en Lombardie, groupe des Grottes sépulcrales. Tombes avec tumulus de pierres, céramique, pointes de flèch</w:t>
      </w:r>
      <w:r w:rsidR="008D5F30" w:rsidRPr="0032190F">
        <w:rPr>
          <w:lang w:val="fr-FR"/>
        </w:rPr>
        <w:t>e</w:t>
      </w:r>
      <w:r w:rsidRPr="0032190F">
        <w:rPr>
          <w:lang w:val="fr-FR"/>
        </w:rPr>
        <w:t>, éléments de collier, br</w:t>
      </w:r>
      <w:r w:rsidR="008D5F30" w:rsidRPr="0032190F">
        <w:rPr>
          <w:lang w:val="fr-FR"/>
        </w:rPr>
        <w:t>a</w:t>
      </w:r>
      <w:r w:rsidRPr="0032190F">
        <w:rPr>
          <w:lang w:val="fr-FR"/>
        </w:rPr>
        <w:t xml:space="preserve">celet et double spirale en </w:t>
      </w:r>
      <w:hyperlink r:id="rId4523" w:anchor="Sit_Cuivre" w:history="1">
        <w:r w:rsidR="00BA150E" w:rsidRPr="00BA150E">
          <w:rPr>
            <w:rStyle w:val="Hyperlink"/>
            <w:lang w:val="fr-FR"/>
          </w:rPr>
          <w:t>cuivre</w:t>
        </w:r>
      </w:hyperlink>
      <w:r w:rsidR="00BA150E">
        <w:rPr>
          <w:lang w:val="fr-FR"/>
        </w:rPr>
        <w:t xml:space="preserve"> </w:t>
      </w:r>
      <w:r w:rsidRPr="0032190F">
        <w:rPr>
          <w:lang w:val="fr-FR"/>
        </w:rPr>
        <w:t>(BIB 87 (Isacchi 1974))</w:t>
      </w:r>
    </w:p>
    <w:p w14:paraId="6AAD0DEC" w14:textId="77777777" w:rsidR="008D5F30" w:rsidRPr="0032190F" w:rsidRDefault="008D5F30" w:rsidP="00242C0F">
      <w:pPr>
        <w:rPr>
          <w:lang w:val="fr-FR"/>
        </w:rPr>
      </w:pPr>
    </w:p>
    <w:p w14:paraId="0BFC0076" w14:textId="77777777" w:rsidR="008D5F30" w:rsidRPr="0032190F" w:rsidRDefault="008D5F30" w:rsidP="00426FF9">
      <w:pPr>
        <w:pStyle w:val="Heading1"/>
      </w:pPr>
      <w:bookmarkStart w:id="1963" w:name="Sit_Valbusa"/>
      <w:r w:rsidRPr="0032190F">
        <w:t xml:space="preserve">VALBUSA </w:t>
      </w:r>
    </w:p>
    <w:bookmarkEnd w:id="1963"/>
    <w:p w14:paraId="5DAA6DA8" w14:textId="77777777" w:rsidR="008D5F30" w:rsidRPr="0032190F" w:rsidRDefault="008D5F30" w:rsidP="00242C0F">
      <w:pPr>
        <w:rPr>
          <w:lang w:val="fr-FR"/>
        </w:rPr>
      </w:pPr>
    </w:p>
    <w:p w14:paraId="6E3DA81C" w14:textId="797B4840" w:rsidR="002C0838" w:rsidRPr="0032190F" w:rsidRDefault="002C0838" w:rsidP="00242C0F">
      <w:pPr>
        <w:jc w:val="both"/>
        <w:rPr>
          <w:lang w:val="fr-FR"/>
        </w:rPr>
      </w:pPr>
      <w:r w:rsidRPr="0032190F">
        <w:rPr>
          <w:lang w:val="fr-FR"/>
        </w:rPr>
        <w:t xml:space="preserve">Phase récente du groupe des </w:t>
      </w:r>
      <w:hyperlink r:id="rId4524" w:anchor="Cul_Grottes_Sepulcrales" w:history="1">
        <w:r w:rsidRPr="0032190F">
          <w:rPr>
            <w:rStyle w:val="Hyperlink"/>
            <w:lang w:val="fr-FR"/>
          </w:rPr>
          <w:t>Grottes sépulcrale</w:t>
        </w:r>
      </w:hyperlink>
      <w:r w:rsidRPr="0032190F">
        <w:rPr>
          <w:lang w:val="fr-FR"/>
        </w:rPr>
        <w:t xml:space="preserve">: tasses à anses coudée (type </w:t>
      </w:r>
      <w:hyperlink r:id="rId4525" w:anchor="Cul_Polada" w:history="1">
        <w:r w:rsidRPr="0032190F">
          <w:rPr>
            <w:rStyle w:val="Hyperlink"/>
            <w:lang w:val="fr-FR"/>
          </w:rPr>
          <w:t>La Polada</w:t>
        </w:r>
      </w:hyperlink>
      <w:r w:rsidRPr="0032190F">
        <w:rPr>
          <w:lang w:val="fr-FR"/>
        </w:rPr>
        <w:t>) (BIB 87 p. 267)</w:t>
      </w:r>
    </w:p>
    <w:p w14:paraId="4E673175" w14:textId="77777777" w:rsidR="002C0838" w:rsidRPr="0032190F" w:rsidRDefault="002C0838" w:rsidP="00242C0F">
      <w:pPr>
        <w:rPr>
          <w:lang w:val="fr-FR"/>
        </w:rPr>
      </w:pPr>
    </w:p>
    <w:p w14:paraId="67E135EF" w14:textId="21B58631" w:rsidR="008D5F30" w:rsidRPr="0032190F" w:rsidRDefault="008D5F30" w:rsidP="00242C0F">
      <w:pPr>
        <w:rPr>
          <w:lang w:val="fr-FR"/>
        </w:rPr>
      </w:pPr>
      <w:r w:rsidRPr="0032190F">
        <w:rPr>
          <w:lang w:val="fr-FR"/>
        </w:rPr>
        <w:t xml:space="preserve">Valbusa-La Vela (TN), groupe des Grottes sépulcrales. Abri avec sépulture individuelle secondaire, avec four antérieur de métallurgie du </w:t>
      </w:r>
      <w:hyperlink r:id="rId4526" w:anchor="Sit_Cuivre" w:history="1">
        <w:r w:rsidR="00BA150E" w:rsidRPr="00BA150E">
          <w:rPr>
            <w:rStyle w:val="Hyperlink"/>
            <w:lang w:val="fr-FR"/>
          </w:rPr>
          <w:t>cuivre</w:t>
        </w:r>
      </w:hyperlink>
      <w:r w:rsidR="00BA150E">
        <w:rPr>
          <w:lang w:val="fr-FR"/>
        </w:rPr>
        <w:t xml:space="preserve"> </w:t>
      </w:r>
      <w:r w:rsidRPr="0032190F">
        <w:rPr>
          <w:lang w:val="fr-FR"/>
        </w:rPr>
        <w:t>(Chalcolithique tardif/début de l’âge du Bronze ancien) (BIB 87)</w:t>
      </w:r>
    </w:p>
    <w:p w14:paraId="45DF0943" w14:textId="77777777" w:rsidR="007154F3" w:rsidRPr="0032190F" w:rsidRDefault="007154F3" w:rsidP="00242C0F">
      <w:pPr>
        <w:rPr>
          <w:lang w:val="fr-FR"/>
        </w:rPr>
      </w:pPr>
    </w:p>
    <w:p w14:paraId="18731759" w14:textId="77777777" w:rsidR="00793161" w:rsidRPr="0032190F" w:rsidRDefault="00793161" w:rsidP="00242C0F">
      <w:pPr>
        <w:rPr>
          <w:lang w:val="fr-FR"/>
        </w:rPr>
      </w:pPr>
      <w:r w:rsidRPr="0032190F">
        <w:rPr>
          <w:lang w:val="fr-FR"/>
        </w:rPr>
        <w:t xml:space="preserve">A livré des </w:t>
      </w:r>
      <w:r w:rsidRPr="0032190F">
        <w:rPr>
          <w:i/>
          <w:lang w:val="fr-FR"/>
        </w:rPr>
        <w:t>dentalium</w:t>
      </w:r>
      <w:r w:rsidRPr="0032190F">
        <w:rPr>
          <w:lang w:val="fr-FR"/>
        </w:rPr>
        <w:t xml:space="preserve"> dans contexte Bronze ancien d’influence campaniforme comme à Romagnano (BIB 87 p. 275)</w:t>
      </w:r>
    </w:p>
    <w:p w14:paraId="12537A2A" w14:textId="77777777" w:rsidR="00706CCD" w:rsidRPr="0032190F" w:rsidRDefault="00706CCD" w:rsidP="00426FF9">
      <w:pPr>
        <w:pStyle w:val="Heading1"/>
      </w:pPr>
      <w:bookmarkStart w:id="1964" w:name="Sit_Doss_Pipel"/>
      <w:r w:rsidRPr="0032190F">
        <w:t>DOSS PIPEL</w:t>
      </w:r>
    </w:p>
    <w:bookmarkEnd w:id="1964"/>
    <w:p w14:paraId="27826604" w14:textId="533A3C72" w:rsidR="00706CCD" w:rsidRPr="0032190F" w:rsidRDefault="00706CCD" w:rsidP="00242C0F">
      <w:pPr>
        <w:jc w:val="both"/>
        <w:rPr>
          <w:lang w:val="fr-FR"/>
        </w:rPr>
      </w:pPr>
      <w:r w:rsidRPr="0032190F">
        <w:rPr>
          <w:lang w:val="fr-FR"/>
        </w:rPr>
        <w:br/>
        <w:t>Le site d’altitude de Doss Pipel (</w:t>
      </w:r>
      <w:smartTag w:uri="urn:schemas-microsoft-com:office:smarttags" w:element="metricconverter">
        <w:smartTagPr>
          <w:attr w:name="ProductID" w:val="249 m"/>
        </w:smartTagPr>
        <w:r w:rsidR="009D43CA" w:rsidRPr="0032190F">
          <w:rPr>
            <w:lang w:val="fr-FR"/>
          </w:rPr>
          <w:t>249 m</w:t>
        </w:r>
      </w:smartTag>
      <w:r w:rsidR="009D43CA" w:rsidRPr="0032190F">
        <w:rPr>
          <w:lang w:val="fr-FR"/>
        </w:rPr>
        <w:t>)</w:t>
      </w:r>
      <w:r w:rsidR="00D8281D" w:rsidRPr="0032190F">
        <w:rPr>
          <w:lang w:val="fr-FR"/>
        </w:rPr>
        <w:t xml:space="preserve"> près de Cles,</w:t>
      </w:r>
      <w:r w:rsidR="009D43CA" w:rsidRPr="0032190F">
        <w:rPr>
          <w:lang w:val="fr-FR"/>
        </w:rPr>
        <w:t xml:space="preserve"> a livré 7 fragments de poignards en silex probablement issu du </w:t>
      </w:r>
      <w:hyperlink r:id="rId4527" w:anchor="Sit_Monti_Lessini" w:history="1">
        <w:r w:rsidR="009D43CA" w:rsidRPr="0032190F">
          <w:rPr>
            <w:rStyle w:val="Hyperlink"/>
            <w:lang w:val="fr-FR"/>
          </w:rPr>
          <w:t>Monti Lessini</w:t>
        </w:r>
      </w:hyperlink>
      <w:r w:rsidR="009D43CA" w:rsidRPr="0032190F">
        <w:rPr>
          <w:lang w:val="fr-FR"/>
        </w:rPr>
        <w:t xml:space="preserve"> d’une typologie proche de celle d’</w:t>
      </w:r>
      <w:hyperlink r:id="rId4528" w:anchor="Sit_Isera_Torretta" w:history="1">
        <w:r w:rsidR="009D43CA" w:rsidRPr="0032190F">
          <w:rPr>
            <w:rStyle w:val="Hyperlink"/>
            <w:lang w:val="fr-FR"/>
          </w:rPr>
          <w:t>Isera 4</w:t>
        </w:r>
      </w:hyperlink>
      <w:r w:rsidR="009D43CA" w:rsidRPr="0032190F">
        <w:rPr>
          <w:lang w:val="fr-FR"/>
        </w:rPr>
        <w:t xml:space="preserve">, de </w:t>
      </w:r>
      <w:hyperlink r:id="rId4529" w:anchor="Sit_Fiave" w:history="1">
        <w:r w:rsidR="009D43CA" w:rsidRPr="0032190F">
          <w:rPr>
            <w:rStyle w:val="Hyperlink"/>
            <w:lang w:val="fr-FR"/>
          </w:rPr>
          <w:t>Fiavè 1</w:t>
        </w:r>
      </w:hyperlink>
      <w:r w:rsidR="009D43CA" w:rsidRPr="0032190F">
        <w:rPr>
          <w:lang w:val="fr-FR"/>
        </w:rPr>
        <w:t xml:space="preserve"> (base </w:t>
      </w:r>
      <w:r w:rsidR="009D43CA" w:rsidRPr="0032190F">
        <w:rPr>
          <w:lang w:val="fr-FR"/>
        </w:rPr>
        <w:lastRenderedPageBreak/>
        <w:t xml:space="preserve">simple appointée) pour la période du Néolithique tardif, dans une période précédant l’implantation de la nécropole de </w:t>
      </w:r>
      <w:hyperlink r:id="rId4530" w:anchor="Sit_Remedello" w:history="1">
        <w:r w:rsidR="009D43CA" w:rsidRPr="0032190F">
          <w:rPr>
            <w:rStyle w:val="Hyperlink"/>
            <w:lang w:val="fr-FR"/>
          </w:rPr>
          <w:t>Remedello Sotto</w:t>
        </w:r>
      </w:hyperlink>
      <w:r w:rsidR="009D43CA" w:rsidRPr="0032190F">
        <w:rPr>
          <w:lang w:val="fr-FR"/>
        </w:rPr>
        <w:t xml:space="preserve"> (BIB 27 p. 258</w:t>
      </w:r>
      <w:r w:rsidR="009B3776" w:rsidRPr="0032190F">
        <w:rPr>
          <w:lang w:val="fr-FR"/>
        </w:rPr>
        <w:t>, 2777</w:t>
      </w:r>
      <w:r w:rsidR="009D43CA" w:rsidRPr="0032190F">
        <w:rPr>
          <w:lang w:val="fr-FR"/>
        </w:rPr>
        <w:t>)</w:t>
      </w:r>
      <w:r w:rsidR="0040477E" w:rsidRPr="0032190F">
        <w:rPr>
          <w:lang w:val="fr-FR"/>
        </w:rPr>
        <w:t>attribuable au Remedello 1 (BIB 27 p. 275)</w:t>
      </w:r>
    </w:p>
    <w:p w14:paraId="5090693D" w14:textId="77777777" w:rsidR="00830021" w:rsidRPr="0032190F" w:rsidRDefault="00830021" w:rsidP="00242C0F">
      <w:pPr>
        <w:jc w:val="both"/>
        <w:rPr>
          <w:lang w:val="fr-FR"/>
        </w:rPr>
      </w:pPr>
    </w:p>
    <w:p w14:paraId="4F22356E" w14:textId="77777777" w:rsidR="00830021" w:rsidRPr="0032190F" w:rsidRDefault="00830021" w:rsidP="00426FF9">
      <w:pPr>
        <w:pStyle w:val="Heading1"/>
      </w:pPr>
      <w:bookmarkStart w:id="1965" w:name="Sit_Colbricon"/>
      <w:r w:rsidRPr="0032190F">
        <w:t xml:space="preserve">LAGHETTI DI </w:t>
      </w:r>
      <w:r w:rsidR="00C87CDC" w:rsidRPr="0032190F">
        <w:t>COLBRICON</w:t>
      </w:r>
    </w:p>
    <w:bookmarkEnd w:id="1965"/>
    <w:p w14:paraId="6E68A8DB" w14:textId="77777777" w:rsidR="00970F19" w:rsidRPr="0032190F" w:rsidRDefault="00970F19" w:rsidP="00242C0F">
      <w:pPr>
        <w:rPr>
          <w:lang w:val="fr-FR"/>
        </w:rPr>
      </w:pPr>
    </w:p>
    <w:p w14:paraId="4022C8FA" w14:textId="77777777" w:rsidR="00830021" w:rsidRPr="0032190F" w:rsidRDefault="001168ED" w:rsidP="00242C0F">
      <w:pPr>
        <w:jc w:val="both"/>
        <w:rPr>
          <w:lang w:val="fr-FR"/>
        </w:rPr>
      </w:pPr>
      <w:r w:rsidRPr="0032190F">
        <w:rPr>
          <w:lang w:val="fr-FR"/>
        </w:rPr>
        <w:t xml:space="preserve">A proximité du </w:t>
      </w:r>
      <w:r w:rsidR="00830021" w:rsidRPr="0032190F">
        <w:rPr>
          <w:lang w:val="fr-FR"/>
        </w:rPr>
        <w:t>Laghetti di Col</w:t>
      </w:r>
      <w:r w:rsidR="00C87CDC" w:rsidRPr="0032190F">
        <w:rPr>
          <w:lang w:val="fr-FR"/>
        </w:rPr>
        <w:t>bricon</w:t>
      </w:r>
      <w:r w:rsidR="00830021" w:rsidRPr="0032190F">
        <w:rPr>
          <w:lang w:val="fr-FR"/>
        </w:rPr>
        <w:t>, (</w:t>
      </w:r>
      <w:smartTag w:uri="urn:schemas-microsoft-com:office:smarttags" w:element="metricconverter">
        <w:smartTagPr>
          <w:attr w:name="ProductID" w:val="1927 m"/>
        </w:smartTagPr>
        <w:r w:rsidR="00830021" w:rsidRPr="0032190F">
          <w:rPr>
            <w:lang w:val="fr-FR"/>
          </w:rPr>
          <w:t>192</w:t>
        </w:r>
        <w:r w:rsidR="00116210" w:rsidRPr="0032190F">
          <w:rPr>
            <w:lang w:val="fr-FR"/>
          </w:rPr>
          <w:t>7</w:t>
        </w:r>
        <w:r w:rsidR="00830021" w:rsidRPr="0032190F">
          <w:rPr>
            <w:lang w:val="fr-FR"/>
          </w:rPr>
          <w:t xml:space="preserve"> m</w:t>
        </w:r>
      </w:smartTag>
      <w:r w:rsidR="00830021" w:rsidRPr="0032190F">
        <w:rPr>
          <w:lang w:val="fr-FR"/>
        </w:rPr>
        <w:t xml:space="preserve">), Siror, </w:t>
      </w:r>
      <w:r w:rsidRPr="0032190F">
        <w:rPr>
          <w:lang w:val="fr-FR"/>
        </w:rPr>
        <w:t xml:space="preserve">une roche gravée </w:t>
      </w:r>
      <w:r w:rsidR="00830021" w:rsidRPr="0032190F">
        <w:rPr>
          <w:lang w:val="fr-FR"/>
        </w:rPr>
        <w:t xml:space="preserve">montre </w:t>
      </w:r>
      <w:r w:rsidRPr="0032190F">
        <w:rPr>
          <w:lang w:val="fr-FR"/>
        </w:rPr>
        <w:t>des</w:t>
      </w:r>
      <w:r w:rsidR="00830021" w:rsidRPr="0032190F">
        <w:rPr>
          <w:lang w:val="fr-FR"/>
        </w:rPr>
        <w:t xml:space="preserve"> gravures </w:t>
      </w:r>
      <w:r w:rsidR="00C87CDC" w:rsidRPr="0032190F">
        <w:rPr>
          <w:lang w:val="fr-FR"/>
        </w:rPr>
        <w:t xml:space="preserve">de poignards </w:t>
      </w:r>
      <w:r w:rsidRPr="0032190F">
        <w:rPr>
          <w:lang w:val="fr-FR"/>
        </w:rPr>
        <w:t xml:space="preserve">triangulaires </w:t>
      </w:r>
      <w:r w:rsidR="00C87CDC" w:rsidRPr="0032190F">
        <w:rPr>
          <w:lang w:val="fr-FR"/>
        </w:rPr>
        <w:t>(</w:t>
      </w:r>
      <w:r w:rsidR="00C87CDC" w:rsidRPr="0032190F">
        <w:rPr>
          <w:i/>
          <w:lang w:val="fr-FR"/>
        </w:rPr>
        <w:t>Dolchdarstellungen</w:t>
      </w:r>
      <w:r w:rsidR="00C87CDC" w:rsidRPr="0032190F">
        <w:rPr>
          <w:lang w:val="fr-FR"/>
        </w:rPr>
        <w:t xml:space="preserve">) </w:t>
      </w:r>
      <w:r w:rsidR="00830021" w:rsidRPr="0032190F">
        <w:rPr>
          <w:lang w:val="fr-FR"/>
        </w:rPr>
        <w:t xml:space="preserve">attribuable au </w:t>
      </w:r>
      <w:r w:rsidR="00DF5AAD" w:rsidRPr="0032190F">
        <w:rPr>
          <w:lang w:val="fr-FR"/>
        </w:rPr>
        <w:t>à l’Eneolithique</w:t>
      </w:r>
      <w:r w:rsidR="006E3B96">
        <w:rPr>
          <w:lang w:val="fr-FR"/>
        </w:rPr>
        <w:t xml:space="preserve"> </w:t>
      </w:r>
      <w:r w:rsidR="00830021" w:rsidRPr="0032190F">
        <w:rPr>
          <w:lang w:val="fr-FR"/>
        </w:rPr>
        <w:t>(BIB 273 p. 3</w:t>
      </w:r>
      <w:r w:rsidR="00C87CDC" w:rsidRPr="0032190F">
        <w:rPr>
          <w:lang w:val="fr-FR"/>
        </w:rPr>
        <w:t>6</w:t>
      </w:r>
      <w:r w:rsidR="00830021" w:rsidRPr="0032190F">
        <w:rPr>
          <w:lang w:val="fr-FR"/>
        </w:rPr>
        <w:t>3</w:t>
      </w:r>
      <w:r w:rsidR="00D87C88" w:rsidRPr="0032190F">
        <w:rPr>
          <w:lang w:val="fr-FR"/>
        </w:rPr>
        <w:t>et</w:t>
      </w:r>
      <w:r w:rsidR="00DF5AAD" w:rsidRPr="0032190F">
        <w:rPr>
          <w:lang w:val="fr-FR"/>
        </w:rPr>
        <w:t xml:space="preserve"> i BIB 27</w:t>
      </w:r>
      <w:r w:rsidR="00830021" w:rsidRPr="0032190F">
        <w:rPr>
          <w:lang w:val="fr-FR"/>
        </w:rPr>
        <w:t>). Deux plages gravées en forme ovalaire à l’extrémité rectiligne sont emanchées à la perpendiculaire d’un manche figuré par une longue barre. Un outil plus petit et pareillement enmanché est figuré au-dessus et à l’horizontale du premier. (SS BIB)</w:t>
      </w:r>
    </w:p>
    <w:p w14:paraId="1184FC8F" w14:textId="77777777" w:rsidR="008F2F4B" w:rsidRPr="0032190F" w:rsidRDefault="008F2F4B" w:rsidP="00242C0F">
      <w:pPr>
        <w:jc w:val="both"/>
        <w:rPr>
          <w:lang w:val="fr-FR"/>
        </w:rPr>
      </w:pPr>
    </w:p>
    <w:p w14:paraId="35D9B658" w14:textId="77777777" w:rsidR="00FF127A" w:rsidRPr="0032190F" w:rsidRDefault="00FF127A" w:rsidP="00426FF9">
      <w:pPr>
        <w:pStyle w:val="Heading1"/>
      </w:pPr>
      <w:bookmarkStart w:id="1966" w:name="Sit_Trentin_Haut_Adige"/>
      <w:r w:rsidRPr="0032190F">
        <w:t>TRENTIN-HAUT-ADIGE (Groupe des stèles du)</w:t>
      </w:r>
    </w:p>
    <w:bookmarkEnd w:id="1966"/>
    <w:p w14:paraId="7C3510E0" w14:textId="77777777" w:rsidR="00B83F18" w:rsidRPr="0032190F" w:rsidRDefault="00B83F18" w:rsidP="00242C0F">
      <w:pPr>
        <w:rPr>
          <w:lang w:val="fr-FR"/>
        </w:rPr>
      </w:pPr>
    </w:p>
    <w:p w14:paraId="1AD56973" w14:textId="575DA1C0" w:rsidR="00A4260D" w:rsidRPr="0032190F" w:rsidRDefault="00C62031" w:rsidP="00242C0F">
      <w:pPr>
        <w:rPr>
          <w:lang w:val="fr-FR"/>
        </w:rPr>
      </w:pPr>
      <w:r w:rsidRPr="0032190F">
        <w:rPr>
          <w:lang w:val="fr-FR"/>
        </w:rPr>
        <w:t>Merano</w:t>
      </w:r>
      <w:r>
        <w:rPr>
          <w:lang w:val="fr-FR"/>
        </w:rPr>
        <w:t xml:space="preserve">. </w:t>
      </w:r>
      <w:r w:rsidR="00A4260D" w:rsidRPr="0032190F">
        <w:rPr>
          <w:lang w:val="fr-FR"/>
        </w:rPr>
        <w:t xml:space="preserve">Sous ensemble de l'art des </w:t>
      </w:r>
      <w:hyperlink r:id="rId4531" w:anchor="Cul_Art___Alpes_Centrales" w:history="1">
        <w:r w:rsidR="00A4260D" w:rsidRPr="0032190F">
          <w:rPr>
            <w:rStyle w:val="Hyperlink"/>
            <w:lang w:val="fr-FR"/>
          </w:rPr>
          <w:t>Alpes centrales</w:t>
        </w:r>
      </w:hyperlink>
      <w:r w:rsidR="00A4260D" w:rsidRPr="0032190F">
        <w:rPr>
          <w:lang w:val="fr-FR"/>
        </w:rPr>
        <w:t xml:space="preserve"> (SS BIB)</w:t>
      </w:r>
    </w:p>
    <w:p w14:paraId="083B0EDD" w14:textId="77777777" w:rsidR="00A4260D" w:rsidRPr="0032190F" w:rsidRDefault="00A4260D" w:rsidP="00242C0F">
      <w:pPr>
        <w:rPr>
          <w:lang w:val="fr-FR"/>
        </w:rPr>
      </w:pPr>
    </w:p>
    <w:p w14:paraId="5CB5DC98" w14:textId="77777777" w:rsidR="00FF127A" w:rsidRPr="0032190F" w:rsidRDefault="00FF127A" w:rsidP="00242C0F">
      <w:pPr>
        <w:rPr>
          <w:lang w:val="fr-FR"/>
        </w:rPr>
      </w:pPr>
      <w:r w:rsidRPr="0032190F">
        <w:rPr>
          <w:lang w:val="fr-FR"/>
        </w:rPr>
        <w:t>Dans le Trentin-Haut-Adige, 18 statues-stèles ont été découvertes :</w:t>
      </w:r>
    </w:p>
    <w:p w14:paraId="47DCA8C8" w14:textId="14A16A50" w:rsidR="00FF127A" w:rsidRPr="00784BEC" w:rsidRDefault="00FF127A" w:rsidP="00242C0F">
      <w:pPr>
        <w:rPr>
          <w:lang w:val="es-ES"/>
        </w:rPr>
      </w:pPr>
      <w:r w:rsidRPr="0032190F">
        <w:rPr>
          <w:lang w:val="fr-FR"/>
        </w:rPr>
        <w:tab/>
      </w:r>
      <w:r w:rsidRPr="00784BEC">
        <w:rPr>
          <w:lang w:val="es-ES"/>
        </w:rPr>
        <w:t xml:space="preserve">- </w:t>
      </w:r>
      <w:hyperlink r:id="rId4532" w:anchor="Sit_Arco" w:history="1">
        <w:r w:rsidRPr="00784BEC">
          <w:rPr>
            <w:rStyle w:val="Hyperlink"/>
            <w:lang w:val="es-ES"/>
          </w:rPr>
          <w:t>Arco</w:t>
        </w:r>
      </w:hyperlink>
      <w:r w:rsidR="0039555E" w:rsidRPr="00784BEC">
        <w:rPr>
          <w:lang w:val="es-ES"/>
        </w:rPr>
        <w:t xml:space="preserve"> (6)</w:t>
      </w:r>
    </w:p>
    <w:p w14:paraId="7743DA44" w14:textId="50821E9A" w:rsidR="00FF127A" w:rsidRPr="00784BEC" w:rsidRDefault="00FF127A" w:rsidP="00242C0F">
      <w:pPr>
        <w:rPr>
          <w:lang w:val="es-ES"/>
        </w:rPr>
      </w:pPr>
      <w:r w:rsidRPr="00784BEC">
        <w:rPr>
          <w:lang w:val="es-ES"/>
        </w:rPr>
        <w:tab/>
        <w:t xml:space="preserve">- </w:t>
      </w:r>
      <w:hyperlink r:id="rId4533" w:anchor="Sizz_Lagundo" w:history="1">
        <w:r w:rsidR="00222BB7" w:rsidRPr="00784BEC">
          <w:rPr>
            <w:rStyle w:val="Hyperlink"/>
            <w:lang w:val="es-ES"/>
          </w:rPr>
          <w:t>Lagundo</w:t>
        </w:r>
      </w:hyperlink>
      <w:r w:rsidRPr="00784BEC">
        <w:rPr>
          <w:lang w:val="es-ES"/>
        </w:rPr>
        <w:t>près de Merano</w:t>
      </w:r>
      <w:r w:rsidR="0039555E" w:rsidRPr="00784BEC">
        <w:rPr>
          <w:lang w:val="es-ES"/>
        </w:rPr>
        <w:t xml:space="preserve"> (4)</w:t>
      </w:r>
    </w:p>
    <w:p w14:paraId="01196C33" w14:textId="7C69C418" w:rsidR="00FF127A" w:rsidRPr="00566234" w:rsidRDefault="00FF127A" w:rsidP="00242C0F">
      <w:pPr>
        <w:rPr>
          <w:lang w:val="es-ES"/>
        </w:rPr>
      </w:pPr>
      <w:r w:rsidRPr="00784BEC">
        <w:rPr>
          <w:lang w:val="es-ES"/>
        </w:rPr>
        <w:tab/>
      </w:r>
      <w:r w:rsidRPr="00566234">
        <w:rPr>
          <w:lang w:val="es-ES"/>
        </w:rPr>
        <w:t xml:space="preserve">-Tötschling, </w:t>
      </w:r>
      <w:hyperlink r:id="rId4534" w:anchor="Sit_Velturno" w:history="1">
        <w:r w:rsidR="00104F97" w:rsidRPr="00566234">
          <w:rPr>
            <w:rStyle w:val="Hyperlink"/>
            <w:lang w:val="es-ES"/>
          </w:rPr>
          <w:t>Velturno</w:t>
        </w:r>
      </w:hyperlink>
      <w:r w:rsidRPr="00566234">
        <w:rPr>
          <w:lang w:val="es-ES"/>
        </w:rPr>
        <w:t>, S. Verena et Aica di Fé dans la vallée de l’Isarco</w:t>
      </w:r>
    </w:p>
    <w:p w14:paraId="47589FFE" w14:textId="77777777" w:rsidR="00FF127A" w:rsidRPr="0032190F" w:rsidRDefault="00FF127A" w:rsidP="00242C0F">
      <w:pPr>
        <w:rPr>
          <w:lang w:val="fr-FR"/>
        </w:rPr>
      </w:pPr>
      <w:r w:rsidRPr="00566234">
        <w:rPr>
          <w:lang w:val="es-ES"/>
        </w:rPr>
        <w:tab/>
      </w:r>
      <w:r w:rsidRPr="0032190F">
        <w:rPr>
          <w:lang w:val="fr-FR"/>
        </w:rPr>
        <w:t>-Revò dans le val de Non</w:t>
      </w:r>
    </w:p>
    <w:p w14:paraId="2DFEA758" w14:textId="77777777" w:rsidR="00FF127A" w:rsidRPr="0032190F" w:rsidRDefault="00FF127A" w:rsidP="00242C0F">
      <w:pPr>
        <w:rPr>
          <w:lang w:val="fr-FR"/>
        </w:rPr>
      </w:pPr>
      <w:r w:rsidRPr="0032190F">
        <w:rPr>
          <w:lang w:val="fr-FR"/>
        </w:rPr>
        <w:tab/>
        <w:t>-Termeno au sud du lac de Caldaro</w:t>
      </w:r>
    </w:p>
    <w:p w14:paraId="1D66B8A2" w14:textId="77777777" w:rsidR="00FF127A" w:rsidRPr="0032190F" w:rsidRDefault="00FF127A" w:rsidP="00242C0F">
      <w:pPr>
        <w:rPr>
          <w:lang w:val="fr-FR"/>
        </w:rPr>
      </w:pPr>
      <w:r w:rsidRPr="0032190F">
        <w:rPr>
          <w:lang w:val="fr-FR"/>
        </w:rPr>
        <w:tab/>
        <w:t>-Laces dans le val Venosta</w:t>
      </w:r>
    </w:p>
    <w:p w14:paraId="08C5D447" w14:textId="77777777" w:rsidR="00400086" w:rsidRPr="0032190F" w:rsidRDefault="00400086" w:rsidP="00242C0F">
      <w:pPr>
        <w:rPr>
          <w:lang w:val="fr-FR"/>
        </w:rPr>
      </w:pPr>
      <w:r w:rsidRPr="0032190F">
        <w:rPr>
          <w:lang w:val="fr-FR"/>
        </w:rPr>
        <w:tab/>
        <w:t>-Laion</w:t>
      </w:r>
    </w:p>
    <w:p w14:paraId="286D6ED4" w14:textId="77777777" w:rsidR="00FF127A" w:rsidRPr="0032190F" w:rsidRDefault="00FF127A" w:rsidP="00164D7A">
      <w:pPr>
        <w:jc w:val="both"/>
        <w:rPr>
          <w:lang w:val="fr-FR"/>
        </w:rPr>
      </w:pPr>
      <w:r w:rsidRPr="0032190F">
        <w:rPr>
          <w:lang w:val="fr-FR"/>
        </w:rPr>
        <w:t>Il faut rajouter la stèle de Corces près du val Silandro mais qui est aujourd’hui perdue</w:t>
      </w:r>
    </w:p>
    <w:p w14:paraId="094175FD" w14:textId="77777777" w:rsidR="00FF127A" w:rsidRPr="0032190F" w:rsidRDefault="00FF127A" w:rsidP="00242C0F">
      <w:pPr>
        <w:rPr>
          <w:lang w:val="fr-FR"/>
        </w:rPr>
      </w:pPr>
      <w:r w:rsidRPr="0032190F">
        <w:rPr>
          <w:lang w:val="fr-FR"/>
        </w:rPr>
        <w:t>(BIB 123 p. 146</w:t>
      </w:r>
      <w:r w:rsidR="00400086" w:rsidRPr="0032190F">
        <w:rPr>
          <w:lang w:val="fr-FR"/>
        </w:rPr>
        <w:t xml:space="preserve"> et BIB 1049</w:t>
      </w:r>
      <w:r w:rsidRPr="0032190F">
        <w:rPr>
          <w:lang w:val="fr-FR"/>
        </w:rPr>
        <w:t>)</w:t>
      </w:r>
    </w:p>
    <w:p w14:paraId="2F581C84" w14:textId="77777777" w:rsidR="00164D7A" w:rsidRPr="0032190F" w:rsidRDefault="00164D7A" w:rsidP="00242C0F">
      <w:pPr>
        <w:rPr>
          <w:lang w:val="fr-FR"/>
        </w:rPr>
      </w:pPr>
    </w:p>
    <w:p w14:paraId="624AB0DE" w14:textId="77777777" w:rsidR="00164D7A" w:rsidRPr="0032190F" w:rsidRDefault="00164D7A" w:rsidP="00242C0F">
      <w:pPr>
        <w:rPr>
          <w:lang w:val="fr-FR"/>
        </w:rPr>
      </w:pPr>
      <w:r w:rsidRPr="0032190F">
        <w:rPr>
          <w:lang w:val="fr-FR"/>
        </w:rPr>
        <w:t>Daté du 3</w:t>
      </w:r>
      <w:r w:rsidRPr="0032190F">
        <w:rPr>
          <w:vertAlign w:val="superscript"/>
          <w:lang w:val="fr-FR"/>
        </w:rPr>
        <w:t>e</w:t>
      </w:r>
      <w:r w:rsidRPr="0032190F">
        <w:rPr>
          <w:lang w:val="fr-FR"/>
        </w:rPr>
        <w:t xml:space="preserve"> millénaire aec </w:t>
      </w:r>
      <w:r w:rsidRPr="0032190F">
        <w:rPr>
          <w:szCs w:val="20"/>
          <w:lang w:val="fr-FR"/>
        </w:rPr>
        <w:t>(BIB 123 p. 147)</w:t>
      </w:r>
    </w:p>
    <w:p w14:paraId="66702856" w14:textId="77777777" w:rsidR="00FF127A" w:rsidRPr="0032190F" w:rsidRDefault="00FF127A" w:rsidP="00242C0F">
      <w:pPr>
        <w:rPr>
          <w:lang w:val="fr-FR"/>
        </w:rPr>
      </w:pPr>
    </w:p>
    <w:p w14:paraId="77C85676" w14:textId="77777777" w:rsidR="00CA6866" w:rsidRPr="0032190F" w:rsidRDefault="00CA6866" w:rsidP="00242C0F">
      <w:pPr>
        <w:jc w:val="both"/>
        <w:rPr>
          <w:lang w:val="fr-FR"/>
        </w:rPr>
      </w:pPr>
      <w:r w:rsidRPr="0032190F">
        <w:rPr>
          <w:lang w:val="fr-FR"/>
        </w:rPr>
        <w:t xml:space="preserve">A l’exception du fragment découvert lors des fouilles de Velturno, toutes les stèles ont été découvertes dans des positions secondaires hors de leur contexte original. Elles n’ont pu être datées que sur la base de l’analyse typologique des objets représentés sur leur surface, celui du poignard de Remedello en particulier qu’une stratigraphie horizontale et datation </w:t>
      </w:r>
      <w:smartTag w:uri="urn:schemas-microsoft-com:office:smarttags" w:element="metricconverter">
        <w:smartTagPr>
          <w:attr w:name="ProductID" w:val="14C"/>
        </w:smartTagPr>
        <w:r w:rsidRPr="0032190F">
          <w:rPr>
            <w:vertAlign w:val="superscript"/>
            <w:lang w:val="fr-FR"/>
          </w:rPr>
          <w:t>14</w:t>
        </w:r>
        <w:r w:rsidRPr="0032190F">
          <w:rPr>
            <w:lang w:val="fr-FR"/>
          </w:rPr>
          <w:t>C</w:t>
        </w:r>
      </w:smartTag>
      <w:r w:rsidRPr="0032190F">
        <w:rPr>
          <w:lang w:val="fr-FR"/>
        </w:rPr>
        <w:t xml:space="preserve"> associée situe entre 2900/2800 et 2500/2400 av. J.-C.(BIB 123 p. 146)</w:t>
      </w:r>
    </w:p>
    <w:p w14:paraId="5BA9EA4C" w14:textId="77777777" w:rsidR="00CA6866" w:rsidRPr="0032190F" w:rsidRDefault="00CA6866" w:rsidP="00242C0F">
      <w:pPr>
        <w:rPr>
          <w:lang w:val="fr-FR"/>
        </w:rPr>
      </w:pPr>
    </w:p>
    <w:p w14:paraId="208E4226" w14:textId="77777777" w:rsidR="00CA6866" w:rsidRPr="0032190F" w:rsidRDefault="00CA6866" w:rsidP="00242C0F">
      <w:pPr>
        <w:jc w:val="both"/>
        <w:rPr>
          <w:lang w:val="fr-FR"/>
        </w:rPr>
      </w:pPr>
      <w:r w:rsidRPr="0032190F">
        <w:rPr>
          <w:lang w:val="fr-FR"/>
        </w:rPr>
        <w:t>Les monuments peuvent être répartis en 3 catégories selon leur iconographie, leur taille et leur forme : les mâles, les femelles, les asexuées. Tous ont leur face postérieure décorée d’une bande verticale rectangulaire ou d’un motif à damiers qui peut-être interprété comme une cape ou un manteau (SS BIB).</w:t>
      </w:r>
    </w:p>
    <w:p w14:paraId="0C8C6BCC" w14:textId="77777777" w:rsidR="00CA6866" w:rsidRPr="0032190F" w:rsidRDefault="00CA6866" w:rsidP="00242C0F">
      <w:pPr>
        <w:rPr>
          <w:lang w:val="fr-FR"/>
        </w:rPr>
      </w:pPr>
    </w:p>
    <w:p w14:paraId="0210293C" w14:textId="77777777" w:rsidR="0039555E" w:rsidRPr="0032190F" w:rsidRDefault="0039555E" w:rsidP="00242C0F">
      <w:pPr>
        <w:jc w:val="both"/>
        <w:rPr>
          <w:lang w:val="fr-FR"/>
        </w:rPr>
      </w:pPr>
      <w:r w:rsidRPr="0032190F">
        <w:rPr>
          <w:lang w:val="fr-FR"/>
        </w:rPr>
        <w:t>Outre l’information qu’elles apporte</w:t>
      </w:r>
      <w:r w:rsidR="002570B6" w:rsidRPr="0032190F">
        <w:rPr>
          <w:lang w:val="fr-FR"/>
        </w:rPr>
        <w:t>nt</w:t>
      </w:r>
      <w:r w:rsidRPr="0032190F">
        <w:rPr>
          <w:lang w:val="fr-FR"/>
        </w:rPr>
        <w:t xml:space="preserve"> sur les vétements de cérémonie au 3</w:t>
      </w:r>
      <w:r w:rsidRPr="0032190F">
        <w:rPr>
          <w:vertAlign w:val="superscript"/>
          <w:lang w:val="fr-FR"/>
        </w:rPr>
        <w:t>e</w:t>
      </w:r>
      <w:r w:rsidRPr="0032190F">
        <w:rPr>
          <w:lang w:val="fr-FR"/>
        </w:rPr>
        <w:t xml:space="preserve"> millénaire, la figuration précise qu’elles donnent des bijoux et des armes peut également être considérée comme la preuve de l’existence d’une stratification sociale déjà en place à cette époque, les différences de </w:t>
      </w:r>
      <w:r w:rsidR="002570B6" w:rsidRPr="0032190F">
        <w:rPr>
          <w:lang w:val="fr-FR"/>
        </w:rPr>
        <w:t>statut s’exprimant à travers le type et le nombre d’armes ainsi que par les éléments du costume. La juxtaposition des stèles masculines, féminines et asexuées, observées dans le groupe d’Arco a été interprété comme le signe d’une différentiation dans les rôles et les statuts sociaux, non seulement des individus, mais des familles entières. Dans ce cas, il n’est pas vain de considérer que la relation entre le phénomène des statues</w:t>
      </w:r>
      <w:r w:rsidR="00AF408F" w:rsidRPr="0032190F">
        <w:rPr>
          <w:lang w:val="fr-FR"/>
        </w:rPr>
        <w:t>-</w:t>
      </w:r>
      <w:r w:rsidR="002570B6" w:rsidRPr="0032190F">
        <w:rPr>
          <w:lang w:val="fr-FR"/>
        </w:rPr>
        <w:t>stèles et les déplacements saisonniers des bergers du Chalcolithique a été mise en évidence par les découvertes de la vallée d’Isarco et du val Venosta (BIB 123 p. 147)</w:t>
      </w:r>
    </w:p>
    <w:p w14:paraId="410A9825" w14:textId="77777777" w:rsidR="00CA6866" w:rsidRPr="0032190F" w:rsidRDefault="00CA6866" w:rsidP="00242C0F">
      <w:pPr>
        <w:rPr>
          <w:lang w:val="fr-FR"/>
        </w:rPr>
      </w:pPr>
    </w:p>
    <w:p w14:paraId="4E7BA9DF" w14:textId="77777777" w:rsidR="00BD1688" w:rsidRPr="0032190F" w:rsidRDefault="00BD1688" w:rsidP="00242C0F">
      <w:pPr>
        <w:pStyle w:val="Heading2"/>
      </w:pPr>
      <w:r w:rsidRPr="0032190F">
        <w:t>Localités</w:t>
      </w:r>
    </w:p>
    <w:p w14:paraId="7930A61A" w14:textId="77777777" w:rsidR="00BD1688" w:rsidRPr="0032190F" w:rsidRDefault="00BD1688" w:rsidP="00242C0F">
      <w:pPr>
        <w:rPr>
          <w:lang w:val="fr-FR"/>
        </w:rPr>
      </w:pPr>
    </w:p>
    <w:p w14:paraId="5A612855" w14:textId="77777777" w:rsidR="000C48C1" w:rsidRPr="0032190F" w:rsidRDefault="000C48C1" w:rsidP="00242C0F">
      <w:pPr>
        <w:rPr>
          <w:lang w:val="fr-FR"/>
        </w:rPr>
      </w:pPr>
      <w:r w:rsidRPr="0032190F">
        <w:rPr>
          <w:lang w:val="fr-FR"/>
        </w:rPr>
        <w:t xml:space="preserve">On note une opposition chronologique entre les stèles du Val d’Arco attribuée au Remedello 2 et celle du </w:t>
      </w:r>
      <w:r w:rsidR="00A73AA5" w:rsidRPr="0032190F">
        <w:rPr>
          <w:lang w:val="fr-FR"/>
        </w:rPr>
        <w:t>V</w:t>
      </w:r>
      <w:r w:rsidRPr="0032190F">
        <w:rPr>
          <w:lang w:val="fr-FR"/>
        </w:rPr>
        <w:t>al d’Isarco dont les stèles peuvent être attribuées au Campaniforme. Dans ce groupe la stèle de Santa Verena semble montrer la transition avec un poignard de type Remedello porté en sautoir (SS BIB)</w:t>
      </w:r>
      <w:r w:rsidR="00242EA0" w:rsidRPr="0032190F">
        <w:rPr>
          <w:lang w:val="fr-FR"/>
        </w:rPr>
        <w:t> :</w:t>
      </w:r>
    </w:p>
    <w:p w14:paraId="5C552C81" w14:textId="77777777" w:rsidR="00C533AE" w:rsidRPr="0032190F" w:rsidRDefault="00C533AE"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9"/>
      </w:tblGrid>
      <w:tr w:rsidR="00C533AE" w14:paraId="723B9F39" w14:textId="77777777" w:rsidTr="00043A85">
        <w:trPr>
          <w:jc w:val="center"/>
        </w:trPr>
        <w:tc>
          <w:tcPr>
            <w:tcW w:w="1529" w:type="dxa"/>
            <w:shd w:val="clear" w:color="auto" w:fill="auto"/>
          </w:tcPr>
          <w:p w14:paraId="4A9932B8" w14:textId="77777777" w:rsidR="00C533AE" w:rsidRPr="00043A85" w:rsidRDefault="00C533AE" w:rsidP="00242C0F">
            <w:r w:rsidRPr="00043A85">
              <w:t>Val d’Arco</w:t>
            </w:r>
          </w:p>
        </w:tc>
      </w:tr>
      <w:tr w:rsidR="00C533AE" w14:paraId="77C936CF" w14:textId="77777777" w:rsidTr="00043A85">
        <w:trPr>
          <w:jc w:val="center"/>
        </w:trPr>
        <w:tc>
          <w:tcPr>
            <w:tcW w:w="1529" w:type="dxa"/>
            <w:shd w:val="clear" w:color="auto" w:fill="auto"/>
          </w:tcPr>
          <w:p w14:paraId="74583A80" w14:textId="77777777" w:rsidR="00C533AE" w:rsidRPr="00043A85" w:rsidRDefault="00C533AE" w:rsidP="00242C0F">
            <w:r w:rsidRPr="00043A85">
              <w:t>Val d’Isarco</w:t>
            </w:r>
          </w:p>
        </w:tc>
      </w:tr>
      <w:tr w:rsidR="00C533AE" w14:paraId="659D8494" w14:textId="77777777" w:rsidTr="00043A85">
        <w:trPr>
          <w:jc w:val="center"/>
        </w:trPr>
        <w:tc>
          <w:tcPr>
            <w:tcW w:w="1529" w:type="dxa"/>
            <w:shd w:val="clear" w:color="auto" w:fill="auto"/>
          </w:tcPr>
          <w:p w14:paraId="7D489C34" w14:textId="77777777" w:rsidR="00C533AE" w:rsidRPr="00043A85" w:rsidRDefault="00C533AE" w:rsidP="00242C0F">
            <w:r w:rsidRPr="00043A85">
              <w:t>Val Venosta</w:t>
            </w:r>
          </w:p>
        </w:tc>
      </w:tr>
    </w:tbl>
    <w:p w14:paraId="66F40E2F" w14:textId="77777777" w:rsidR="00C533AE" w:rsidRDefault="00C533AE" w:rsidP="00242C0F"/>
    <w:p w14:paraId="3BD11AE8" w14:textId="77777777" w:rsidR="00242EA0" w:rsidRPr="001323AC" w:rsidRDefault="00242EA0" w:rsidP="00242C0F"/>
    <w:p w14:paraId="60021D75" w14:textId="77777777" w:rsidR="00FF127A" w:rsidRPr="001323AC" w:rsidRDefault="00216DA2" w:rsidP="00242C0F">
      <w:pPr>
        <w:pStyle w:val="Heading3"/>
        <w:spacing w:line="240" w:lineRule="auto"/>
      </w:pPr>
      <w:bookmarkStart w:id="1967" w:name="Sit_Arco"/>
      <w:r w:rsidRPr="001323AC">
        <w:t>Val d’</w:t>
      </w:r>
      <w:r w:rsidR="0039555E" w:rsidRPr="001323AC">
        <w:t>Arco</w:t>
      </w:r>
    </w:p>
    <w:bookmarkEnd w:id="1967"/>
    <w:p w14:paraId="4C30EFEA" w14:textId="77777777" w:rsidR="00FF127A" w:rsidRPr="001323AC" w:rsidRDefault="00FF127A" w:rsidP="00242C0F"/>
    <w:p w14:paraId="0C70B8C1" w14:textId="77777777" w:rsidR="00216DA2" w:rsidRPr="001323AC" w:rsidRDefault="00216DA2" w:rsidP="00242C0F">
      <w:pPr>
        <w:pStyle w:val="Heading4"/>
      </w:pPr>
      <w:r w:rsidRPr="001323AC">
        <w:t>Arco</w:t>
      </w:r>
    </w:p>
    <w:p w14:paraId="5B6C884C" w14:textId="77777777" w:rsidR="00216DA2" w:rsidRPr="001323AC" w:rsidRDefault="00216DA2" w:rsidP="00242C0F"/>
    <w:p w14:paraId="6DB5B0AF" w14:textId="77777777" w:rsidR="003265C0" w:rsidRPr="0032190F" w:rsidRDefault="00FF127A" w:rsidP="00242C0F">
      <w:pPr>
        <w:jc w:val="both"/>
        <w:rPr>
          <w:lang w:val="fr-FR"/>
        </w:rPr>
      </w:pPr>
      <w:r w:rsidRPr="0032190F">
        <w:rPr>
          <w:lang w:val="fr-FR"/>
        </w:rPr>
        <w:t>C’est l’une des concentrations de statues-stèles du Trentin-Haut-Adige avec 6 exemplaires (BIB 123 p. 146)</w:t>
      </w:r>
      <w:r w:rsidR="005901A1" w:rsidRPr="0032190F">
        <w:rPr>
          <w:lang w:val="fr-FR"/>
        </w:rPr>
        <w:t>.</w:t>
      </w:r>
    </w:p>
    <w:p w14:paraId="6E482B0C" w14:textId="77777777" w:rsidR="00A400D4" w:rsidRPr="00784BEC" w:rsidRDefault="00A400D4" w:rsidP="00647EA0">
      <w:pPr>
        <w:pStyle w:val="Heading5"/>
      </w:pPr>
      <w:r w:rsidRPr="00784BEC">
        <w:t>Arco 1</w:t>
      </w:r>
    </w:p>
    <w:p w14:paraId="61A866C4" w14:textId="77777777" w:rsidR="00081961" w:rsidRPr="00784BEC" w:rsidRDefault="00081961" w:rsidP="00242C0F">
      <w:pPr>
        <w:rPr>
          <w:lang w:val="it-IT"/>
        </w:rPr>
      </w:pPr>
      <w:r w:rsidRPr="00784BEC">
        <w:rPr>
          <w:lang w:val="it-IT"/>
        </w:rPr>
        <w:t xml:space="preserve">215 x 94 x </w:t>
      </w:r>
      <w:smartTag w:uri="urn:schemas-microsoft-com:office:smarttags" w:element="metricconverter">
        <w:smartTagPr>
          <w:attr w:name="ProductID" w:val="23 cm"/>
        </w:smartTagPr>
        <w:r w:rsidRPr="00784BEC">
          <w:rPr>
            <w:lang w:val="it-IT"/>
          </w:rPr>
          <w:t>23 cm</w:t>
        </w:r>
      </w:smartTag>
      <w:r w:rsidRPr="00784BEC">
        <w:rPr>
          <w:lang w:val="it-IT"/>
        </w:rPr>
        <w:t xml:space="preserve"> (Saulieu 2001 (Bagolini et al. 1992 ; Casini 1994 ; Pedrotti 1993))</w:t>
      </w:r>
    </w:p>
    <w:p w14:paraId="147B4D57" w14:textId="77777777" w:rsidR="00081961" w:rsidRPr="00784BEC" w:rsidRDefault="00081961" w:rsidP="00242C0F">
      <w:pPr>
        <w:rPr>
          <w:lang w:val="it-IT"/>
        </w:rPr>
      </w:pPr>
    </w:p>
    <w:p w14:paraId="5952B7CE" w14:textId="00E915C8" w:rsidR="00FF127A" w:rsidRPr="0032190F" w:rsidRDefault="005901A1" w:rsidP="00242C0F">
      <w:pPr>
        <w:jc w:val="both"/>
        <w:rPr>
          <w:lang w:val="fr-FR"/>
        </w:rPr>
      </w:pPr>
      <w:r w:rsidRPr="0032190F">
        <w:rPr>
          <w:lang w:val="fr-FR"/>
        </w:rPr>
        <w:t xml:space="preserve">La stèle d’Arco 1 présente des </w:t>
      </w:r>
      <w:hyperlink r:id="rId4535" w:anchor="Typ_Arm_Hallebardes" w:history="1">
        <w:r w:rsidRPr="0032190F">
          <w:rPr>
            <w:rStyle w:val="Hyperlink"/>
            <w:lang w:val="fr-FR"/>
          </w:rPr>
          <w:t>hallebardes</w:t>
        </w:r>
      </w:hyperlink>
      <w:r w:rsidRPr="0032190F">
        <w:rPr>
          <w:lang w:val="fr-FR"/>
        </w:rPr>
        <w:t xml:space="preserve"> à manche légèrement incurvés en S d’un</w:t>
      </w:r>
      <w:r w:rsidR="003A2EA3" w:rsidRPr="0032190F">
        <w:rPr>
          <w:lang w:val="fr-FR"/>
        </w:rPr>
        <w:t>e</w:t>
      </w:r>
      <w:r w:rsidRPr="0032190F">
        <w:rPr>
          <w:lang w:val="fr-FR"/>
        </w:rPr>
        <w:t xml:space="preserve"> longueur de </w:t>
      </w:r>
      <w:smartTag w:uri="urn:schemas-microsoft-com:office:smarttags" w:element="metricconverter">
        <w:smartTagPr>
          <w:attr w:name="ProductID" w:val="50 cm"/>
        </w:smartTagPr>
        <w:r w:rsidRPr="0032190F">
          <w:rPr>
            <w:lang w:val="fr-FR"/>
          </w:rPr>
          <w:t>50 cm</w:t>
        </w:r>
      </w:smartTag>
      <w:r w:rsidRPr="0032190F">
        <w:rPr>
          <w:lang w:val="fr-FR"/>
        </w:rPr>
        <w:t xml:space="preserve"> auxquelles est enmanchée une lame triangulaire longue avec une nervure axiale et une base rectiligne. Dans la pratique il s’agit d’un poignard de type Remedello fixé à un manche perpendiculaire à cela près que ces lame</w:t>
      </w:r>
      <w:r w:rsidR="00081961" w:rsidRPr="0032190F">
        <w:rPr>
          <w:lang w:val="fr-FR"/>
        </w:rPr>
        <w:t>s</w:t>
      </w:r>
      <w:r w:rsidRPr="0032190F">
        <w:rPr>
          <w:lang w:val="fr-FR"/>
        </w:rPr>
        <w:t xml:space="preserve"> n’ont pas la langu</w:t>
      </w:r>
      <w:r w:rsidR="009C637B" w:rsidRPr="0032190F">
        <w:rPr>
          <w:lang w:val="fr-FR"/>
        </w:rPr>
        <w:t>e</w:t>
      </w:r>
      <w:r w:rsidRPr="0032190F">
        <w:rPr>
          <w:lang w:val="fr-FR"/>
        </w:rPr>
        <w:t xml:space="preserve">tte perforée des poignads rémedelliens et ont une série de trous de rivets sur la base. Ce type d’arme n’a pour le moment été retrouvé dans l’aire d’extension du Remedello mais à </w:t>
      </w:r>
      <w:hyperlink r:id="rId4536" w:anchor="Sit_Monte_Bradoni" w:history="1">
        <w:r w:rsidRPr="0032190F">
          <w:rPr>
            <w:rStyle w:val="Hyperlink"/>
            <w:lang w:val="fr-FR"/>
          </w:rPr>
          <w:t>Monte Bradoni</w:t>
        </w:r>
      </w:hyperlink>
      <w:r w:rsidRPr="0032190F">
        <w:rPr>
          <w:lang w:val="fr-FR"/>
        </w:rPr>
        <w:t xml:space="preserve"> et à </w:t>
      </w:r>
      <w:hyperlink r:id="rId4537" w:anchor="Sit_Buccino" w:history="1">
        <w:r w:rsidRPr="0032190F">
          <w:rPr>
            <w:rStyle w:val="Hyperlink"/>
            <w:lang w:val="fr-FR"/>
          </w:rPr>
          <w:t>Buccino</w:t>
        </w:r>
      </w:hyperlink>
      <w:r w:rsidRPr="0032190F">
        <w:rPr>
          <w:lang w:val="fr-FR"/>
        </w:rPr>
        <w:t xml:space="preserve"> (BIB 232 p. </w:t>
      </w:r>
      <w:r w:rsidR="00A400D4" w:rsidRPr="0032190F">
        <w:rPr>
          <w:lang w:val="fr-FR"/>
        </w:rPr>
        <w:t xml:space="preserve">74, </w:t>
      </w:r>
      <w:r w:rsidRPr="0032190F">
        <w:rPr>
          <w:lang w:val="fr-FR"/>
        </w:rPr>
        <w:t>79 (BIB 259))</w:t>
      </w:r>
    </w:p>
    <w:p w14:paraId="55623253" w14:textId="77777777" w:rsidR="00A400D4" w:rsidRPr="0032190F" w:rsidRDefault="00A400D4" w:rsidP="00647EA0">
      <w:pPr>
        <w:pStyle w:val="Heading5"/>
      </w:pPr>
      <w:r w:rsidRPr="0032190F">
        <w:t>Arco 2</w:t>
      </w:r>
    </w:p>
    <w:p w14:paraId="333187D9" w14:textId="0F8ECD2A" w:rsidR="00E60BA3" w:rsidRPr="0032190F" w:rsidRDefault="00E60BA3" w:rsidP="00242C0F">
      <w:pPr>
        <w:jc w:val="both"/>
        <w:rPr>
          <w:lang w:val="fr-FR"/>
        </w:rPr>
      </w:pPr>
      <w:r w:rsidRPr="0032190F">
        <w:rPr>
          <w:lang w:val="fr-FR"/>
        </w:rPr>
        <w:t>L</w:t>
      </w:r>
      <w:r w:rsidR="00A400D4" w:rsidRPr="0032190F">
        <w:rPr>
          <w:lang w:val="fr-FR"/>
        </w:rPr>
        <w:t>a</w:t>
      </w:r>
      <w:r w:rsidRPr="0032190F">
        <w:rPr>
          <w:lang w:val="fr-FR"/>
        </w:rPr>
        <w:t xml:space="preserve"> stèles d’</w:t>
      </w:r>
      <w:r w:rsidR="00A400D4" w:rsidRPr="0032190F">
        <w:rPr>
          <w:lang w:val="fr-FR"/>
        </w:rPr>
        <w:t xml:space="preserve">Arco 2 présente un poignard de type Remedello 2 (BIB 232 p. 74) associé a une </w:t>
      </w:r>
      <w:hyperlink r:id="rId4538" w:anchor="Cul_Art_TAC_T_t_ceinture" w:history="1">
        <w:r w:rsidR="00C709BE" w:rsidRPr="00683577">
          <w:rPr>
            <w:rStyle w:val="Hyperlink"/>
            <w:lang w:val="fr-FR"/>
          </w:rPr>
          <w:t>ceintur</w:t>
        </w:r>
        <w:r w:rsidR="00C709BE">
          <w:rPr>
            <w:rStyle w:val="Hyperlink"/>
            <w:lang w:val="fr-FR"/>
          </w:rPr>
          <w:t>on</w:t>
        </w:r>
      </w:hyperlink>
      <w:r w:rsidR="00C709BE" w:rsidRPr="0032190F">
        <w:rPr>
          <w:lang w:val="fr-FR"/>
        </w:rPr>
        <w:t xml:space="preserve"> </w:t>
      </w:r>
      <w:r w:rsidR="009C637B" w:rsidRPr="0032190F">
        <w:rPr>
          <w:lang w:val="fr-FR"/>
        </w:rPr>
        <w:t>festonné</w:t>
      </w:r>
      <w:r w:rsidR="00A400D4" w:rsidRPr="0032190F">
        <w:rPr>
          <w:lang w:val="fr-FR"/>
        </w:rPr>
        <w:t>, une hache en T et un manteau à damier (SS BIB)</w:t>
      </w:r>
    </w:p>
    <w:p w14:paraId="0E3566AD" w14:textId="77777777" w:rsidR="00A400D4" w:rsidRPr="0032190F" w:rsidRDefault="00A400D4" w:rsidP="00647EA0">
      <w:pPr>
        <w:pStyle w:val="Heading5"/>
      </w:pPr>
      <w:r w:rsidRPr="0032190F">
        <w:t>Arco 3</w:t>
      </w:r>
    </w:p>
    <w:p w14:paraId="31B0C255" w14:textId="77777777" w:rsidR="00A400D4" w:rsidRPr="0032190F" w:rsidRDefault="00A400D4" w:rsidP="00242C0F">
      <w:pPr>
        <w:rPr>
          <w:lang w:val="fr-FR"/>
        </w:rPr>
      </w:pPr>
      <w:r w:rsidRPr="0032190F">
        <w:rPr>
          <w:lang w:val="fr-FR"/>
        </w:rPr>
        <w:t>La stèle (probablement féminine) d’Arco 3 présente un manteau à damier (SS BIB)</w:t>
      </w:r>
    </w:p>
    <w:p w14:paraId="651BF54B" w14:textId="77777777" w:rsidR="005732D7" w:rsidRPr="00A0014D" w:rsidRDefault="005732D7" w:rsidP="00647EA0">
      <w:pPr>
        <w:pStyle w:val="Heading5"/>
        <w:rPr>
          <w:lang w:val="en-GB"/>
        </w:rPr>
      </w:pPr>
      <w:r w:rsidRPr="00A0014D">
        <w:rPr>
          <w:lang w:val="en-GB"/>
        </w:rPr>
        <w:t>Arco 4</w:t>
      </w:r>
    </w:p>
    <w:p w14:paraId="7C9E23D8" w14:textId="578B8258" w:rsidR="005732D7" w:rsidRPr="00784BEC" w:rsidRDefault="005732D7" w:rsidP="00242C0F">
      <w:pPr>
        <w:rPr>
          <w:lang w:val="it-IT"/>
        </w:rPr>
      </w:pPr>
      <w:r w:rsidRPr="00784BEC">
        <w:rPr>
          <w:lang w:val="it-IT"/>
        </w:rPr>
        <w:t xml:space="preserve">Châle ? voir </w:t>
      </w:r>
      <w:hyperlink r:id="rId4539" w:anchor="Sit_Valcamonica" w:history="1">
        <w:r w:rsidRPr="00784BEC">
          <w:rPr>
            <w:rStyle w:val="Hyperlink"/>
            <w:lang w:val="it-IT"/>
          </w:rPr>
          <w:t>Valcamonica</w:t>
        </w:r>
      </w:hyperlink>
      <w:r w:rsidRPr="00784BEC">
        <w:rPr>
          <w:lang w:val="it-IT"/>
        </w:rPr>
        <w:t xml:space="preserve"> § Collier</w:t>
      </w:r>
      <w:r w:rsidR="00C26404" w:rsidRPr="00784BEC">
        <w:rPr>
          <w:lang w:val="it-IT"/>
        </w:rPr>
        <w:t xml:space="preserve"> (SS BIB)</w:t>
      </w:r>
    </w:p>
    <w:p w14:paraId="59D2215C" w14:textId="77777777" w:rsidR="00A400D4" w:rsidRPr="00A0014D" w:rsidRDefault="00A400D4" w:rsidP="00647EA0">
      <w:pPr>
        <w:pStyle w:val="Heading5"/>
        <w:rPr>
          <w:lang w:val="en-GB"/>
        </w:rPr>
      </w:pPr>
      <w:r w:rsidRPr="00A0014D">
        <w:rPr>
          <w:lang w:val="en-GB"/>
        </w:rPr>
        <w:t>Arco 5</w:t>
      </w:r>
    </w:p>
    <w:p w14:paraId="6D56A50E" w14:textId="77777777" w:rsidR="000030CD" w:rsidRPr="0032190F" w:rsidRDefault="00A400D4" w:rsidP="00242C0F">
      <w:pPr>
        <w:rPr>
          <w:lang w:val="fr-FR"/>
        </w:rPr>
      </w:pPr>
      <w:r w:rsidRPr="0032190F">
        <w:rPr>
          <w:lang w:val="fr-FR"/>
        </w:rPr>
        <w:t>La stèle d’Arco 5 présente un manteau à damier (SS BIB)</w:t>
      </w:r>
    </w:p>
    <w:p w14:paraId="3006F3BC" w14:textId="77777777" w:rsidR="00242EA0" w:rsidRPr="0032190F" w:rsidRDefault="00242EA0" w:rsidP="00242C0F">
      <w:pPr>
        <w:rPr>
          <w:lang w:val="fr-FR"/>
        </w:rPr>
      </w:pPr>
    </w:p>
    <w:p w14:paraId="15C151A2" w14:textId="77777777" w:rsidR="000030CD" w:rsidRPr="0032190F" w:rsidRDefault="000030CD" w:rsidP="00242C0F">
      <w:pPr>
        <w:pStyle w:val="Heading4"/>
      </w:pPr>
      <w:r w:rsidRPr="0032190F">
        <w:t>Brentonico</w:t>
      </w:r>
    </w:p>
    <w:p w14:paraId="346581A1" w14:textId="77777777" w:rsidR="000030CD" w:rsidRPr="0032190F" w:rsidRDefault="000030CD" w:rsidP="00242C0F">
      <w:pPr>
        <w:rPr>
          <w:lang w:val="fr-FR"/>
        </w:rPr>
      </w:pPr>
      <w:r w:rsidRPr="0032190F">
        <w:rPr>
          <w:lang w:val="fr-FR"/>
        </w:rPr>
        <w:t>La statue-stèle de Brentonico semble se détacher du reste (BIB 474 p. 156)</w:t>
      </w:r>
    </w:p>
    <w:p w14:paraId="352AC5CC" w14:textId="77777777" w:rsidR="00FF127A" w:rsidRPr="0032190F" w:rsidRDefault="00FF127A" w:rsidP="00242C0F">
      <w:pPr>
        <w:rPr>
          <w:lang w:val="fr-FR"/>
        </w:rPr>
      </w:pPr>
    </w:p>
    <w:p w14:paraId="44F2E173" w14:textId="77777777" w:rsidR="001F604C" w:rsidRPr="0032190F" w:rsidRDefault="001F604C" w:rsidP="00242C0F">
      <w:pPr>
        <w:pStyle w:val="Heading3"/>
        <w:spacing w:line="240" w:lineRule="auto"/>
      </w:pPr>
      <w:bookmarkStart w:id="1968" w:name="Sit_Isarco"/>
      <w:r w:rsidRPr="0032190F">
        <w:t>Val d’Isarco</w:t>
      </w:r>
    </w:p>
    <w:bookmarkEnd w:id="1968"/>
    <w:p w14:paraId="34BFD76A" w14:textId="77777777" w:rsidR="001F604C" w:rsidRPr="0032190F" w:rsidRDefault="001F604C" w:rsidP="00242C0F">
      <w:pPr>
        <w:rPr>
          <w:lang w:val="fr-FR"/>
        </w:rPr>
      </w:pPr>
    </w:p>
    <w:p w14:paraId="3EB7C0CB" w14:textId="4876F433" w:rsidR="001F604C" w:rsidRPr="0032190F" w:rsidRDefault="001F604C" w:rsidP="00242C0F">
      <w:pPr>
        <w:rPr>
          <w:lang w:val="fr-FR"/>
        </w:rPr>
      </w:pPr>
      <w:r w:rsidRPr="0032190F">
        <w:rPr>
          <w:lang w:val="fr-FR"/>
        </w:rPr>
        <w:t>Cette vallée regroupe les sites de Tötschling, Velturno, S. Verena et Aica di Fé</w:t>
      </w:r>
      <w:r w:rsidR="00400086" w:rsidRPr="0032190F">
        <w:rPr>
          <w:lang w:val="fr-FR"/>
        </w:rPr>
        <w:t>, Laion</w:t>
      </w:r>
      <w:r w:rsidR="00610CBB" w:rsidRPr="0032190F">
        <w:rPr>
          <w:lang w:val="fr-FR"/>
        </w:rPr>
        <w:t xml:space="preserve"> (SS BIB). Elle a en outre livré des haches plates en </w:t>
      </w:r>
      <w:hyperlink r:id="rId4540" w:anchor="Sit_Cuivre" w:history="1">
        <w:r w:rsidR="00BA150E" w:rsidRPr="00BA150E">
          <w:rPr>
            <w:rStyle w:val="Hyperlink"/>
            <w:lang w:val="fr-FR"/>
          </w:rPr>
          <w:t>cuivre</w:t>
        </w:r>
      </w:hyperlink>
      <w:r w:rsidR="00BA150E">
        <w:rPr>
          <w:lang w:val="fr-FR"/>
        </w:rPr>
        <w:t xml:space="preserve"> </w:t>
      </w:r>
      <w:r w:rsidR="00610CBB" w:rsidRPr="0032190F">
        <w:rPr>
          <w:lang w:val="fr-FR"/>
        </w:rPr>
        <w:t>(BIB 1201)</w:t>
      </w:r>
    </w:p>
    <w:p w14:paraId="2A6C09EF" w14:textId="77777777" w:rsidR="001F604C" w:rsidRPr="0032190F" w:rsidRDefault="001F604C" w:rsidP="00242C0F">
      <w:pPr>
        <w:rPr>
          <w:lang w:val="fr-FR"/>
        </w:rPr>
      </w:pPr>
    </w:p>
    <w:p w14:paraId="0DC5D5AB" w14:textId="77777777" w:rsidR="00FF127A" w:rsidRPr="0032190F" w:rsidRDefault="0039555E" w:rsidP="00242C0F">
      <w:pPr>
        <w:pStyle w:val="Heading4"/>
      </w:pPr>
      <w:bookmarkStart w:id="1969" w:name="Sit_Velturno"/>
      <w:r w:rsidRPr="0032190F">
        <w:t>Velturno</w:t>
      </w:r>
    </w:p>
    <w:bookmarkEnd w:id="1969"/>
    <w:p w14:paraId="79A2AB4D" w14:textId="77777777" w:rsidR="005347D8" w:rsidRDefault="005347D8" w:rsidP="00242C0F">
      <w:pPr>
        <w:jc w:val="both"/>
        <w:rPr>
          <w:lang w:val="fr-FR"/>
        </w:rPr>
      </w:pPr>
    </w:p>
    <w:p w14:paraId="7092B34A" w14:textId="41A3704A" w:rsidR="00DD1FE0" w:rsidRPr="0032190F" w:rsidRDefault="005347D8" w:rsidP="00242C0F">
      <w:pPr>
        <w:jc w:val="both"/>
        <w:rPr>
          <w:lang w:val="fr-FR"/>
        </w:rPr>
      </w:pPr>
      <w:r w:rsidRPr="0032190F">
        <w:rPr>
          <w:lang w:val="fr-FR"/>
        </w:rPr>
        <w:t xml:space="preserve">(Tanzgasse) </w:t>
      </w:r>
      <w:r w:rsidR="00DD1FE0" w:rsidRPr="0032190F">
        <w:rPr>
          <w:lang w:val="fr-FR"/>
        </w:rPr>
        <w:t>La zone archéologique de « Tanzgasse » dans la commune de Velturno-Feldthurns (Bolzano)</w:t>
      </w:r>
      <w:r>
        <w:rPr>
          <w:lang w:val="fr-FR"/>
        </w:rPr>
        <w:t xml:space="preserve">, </w:t>
      </w:r>
      <w:r w:rsidRPr="0032190F">
        <w:rPr>
          <w:lang w:val="fr-FR"/>
        </w:rPr>
        <w:t xml:space="preserve">dans le </w:t>
      </w:r>
      <w:hyperlink r:id="rId4541" w:anchor="Sit_Trentin_Haut_Adige" w:history="1">
        <w:r w:rsidRPr="0032190F">
          <w:rPr>
            <w:rStyle w:val="Hyperlink"/>
            <w:lang w:val="fr-FR"/>
          </w:rPr>
          <w:t>Trentin Haut-Adige</w:t>
        </w:r>
      </w:hyperlink>
      <w:r w:rsidRPr="005347D8">
        <w:rPr>
          <w:lang w:val="fr-FR"/>
        </w:rPr>
        <w:t>,</w:t>
      </w:r>
      <w:r w:rsidR="00DD1FE0" w:rsidRPr="0032190F">
        <w:rPr>
          <w:lang w:val="fr-FR"/>
        </w:rPr>
        <w:t xml:space="preserve"> est sis à </w:t>
      </w:r>
      <w:smartTag w:uri="urn:schemas-microsoft-com:office:smarttags" w:element="metricconverter">
        <w:smartTagPr>
          <w:attr w:name="ProductID" w:val="851 m"/>
        </w:smartTagPr>
        <w:r w:rsidR="00DD1FE0" w:rsidRPr="0032190F">
          <w:rPr>
            <w:lang w:val="fr-FR"/>
          </w:rPr>
          <w:t>851 m</w:t>
        </w:r>
      </w:smartTag>
      <w:r w:rsidR="00DD1FE0" w:rsidRPr="0032190F">
        <w:rPr>
          <w:lang w:val="fr-FR"/>
        </w:rPr>
        <w:t>.s.n.m. à mi pente des flancs du Val d’Isarco (BIB 1201 p. 15)</w:t>
      </w:r>
    </w:p>
    <w:p w14:paraId="46F503B6" w14:textId="77777777" w:rsidR="00DD1FE0" w:rsidRPr="0032190F" w:rsidRDefault="00DD1FE0" w:rsidP="00242C0F">
      <w:pPr>
        <w:jc w:val="both"/>
        <w:rPr>
          <w:lang w:val="fr-FR"/>
        </w:rPr>
      </w:pPr>
    </w:p>
    <w:p w14:paraId="409C3143" w14:textId="77777777" w:rsidR="00DD1FE0" w:rsidRPr="0032190F" w:rsidRDefault="00DD1FE0" w:rsidP="00242C0F">
      <w:pPr>
        <w:jc w:val="both"/>
        <w:rPr>
          <w:lang w:val="fr-FR"/>
        </w:rPr>
      </w:pPr>
      <w:r w:rsidRPr="0032190F">
        <w:rPr>
          <w:lang w:val="fr-FR"/>
        </w:rPr>
        <w:t>Un chaos de blocs, parmi lesquels on trouve le fragment de stèle, remblayait une structure</w:t>
      </w:r>
      <w:r w:rsidR="003D2680" w:rsidRPr="0032190F">
        <w:rPr>
          <w:lang w:val="fr-FR"/>
        </w:rPr>
        <w:t xml:space="preserve"> une structure en hémicycle (BIB 1201 p. 15). Au même niveau niveau de celle-ci une structure de pierre approximativement rectanguliare composée de pierres disposées regulièrements, à l’intérieur : les fragments d’un unique vase à profil campaniforme</w:t>
      </w:r>
      <w:r w:rsidR="009664A0" w:rsidRPr="0032190F">
        <w:rPr>
          <w:lang w:val="fr-FR"/>
        </w:rPr>
        <w:t xml:space="preserve"> décoré a </w:t>
      </w:r>
      <w:r w:rsidR="009664A0" w:rsidRPr="0032190F">
        <w:rPr>
          <w:i/>
          <w:lang w:val="fr-FR"/>
        </w:rPr>
        <w:t>rombi</w:t>
      </w:r>
      <w:r w:rsidR="009664A0" w:rsidRPr="0032190F">
        <w:rPr>
          <w:lang w:val="fr-FR"/>
        </w:rPr>
        <w:t xml:space="preserve"> excisés. Sur le même sol, des traces parallèles et peu profondes (orientation NE-SW) sont interprétées comme des traces d’araire</w:t>
      </w:r>
    </w:p>
    <w:p w14:paraId="431AB081" w14:textId="77777777" w:rsidR="00DD1FE0" w:rsidRPr="0032190F" w:rsidRDefault="00DD1FE0" w:rsidP="00242C0F">
      <w:pPr>
        <w:jc w:val="both"/>
        <w:rPr>
          <w:lang w:val="fr-FR"/>
        </w:rPr>
      </w:pPr>
    </w:p>
    <w:p w14:paraId="71F2248B" w14:textId="30D9BD62" w:rsidR="00FF127A" w:rsidRPr="0032190F" w:rsidRDefault="0046790E" w:rsidP="00242C0F">
      <w:pPr>
        <w:jc w:val="both"/>
        <w:rPr>
          <w:lang w:val="fr-FR"/>
        </w:rPr>
      </w:pPr>
      <w:r w:rsidRPr="0032190F">
        <w:rPr>
          <w:lang w:val="fr-FR"/>
        </w:rPr>
        <w:t>Position primaire</w:t>
      </w:r>
      <w:r w:rsidR="003744FC" w:rsidRPr="0032190F">
        <w:rPr>
          <w:lang w:val="fr-FR"/>
        </w:rPr>
        <w:t xml:space="preserve"> mais en r</w:t>
      </w:r>
      <w:r w:rsidR="005347D8">
        <w:rPr>
          <w:lang w:val="fr-FR"/>
        </w:rPr>
        <w:t>e</w:t>
      </w:r>
      <w:r w:rsidR="003744FC" w:rsidRPr="0032190F">
        <w:rPr>
          <w:lang w:val="fr-FR"/>
        </w:rPr>
        <w:t>mploi</w:t>
      </w:r>
      <w:r w:rsidRPr="0032190F">
        <w:rPr>
          <w:lang w:val="fr-FR"/>
        </w:rPr>
        <w:t xml:space="preserve">. </w:t>
      </w:r>
      <w:r w:rsidR="00104F97" w:rsidRPr="0032190F">
        <w:rPr>
          <w:lang w:val="fr-FR"/>
        </w:rPr>
        <w:t>La statue-stèle de Velt</w:t>
      </w:r>
      <w:r w:rsidR="00FF127A" w:rsidRPr="0032190F">
        <w:rPr>
          <w:lang w:val="fr-FR"/>
        </w:rPr>
        <w:t>u</w:t>
      </w:r>
      <w:r w:rsidR="00104F97" w:rsidRPr="0032190F">
        <w:rPr>
          <w:lang w:val="fr-FR"/>
        </w:rPr>
        <w:t>r</w:t>
      </w:r>
      <w:r w:rsidR="00FF127A" w:rsidRPr="0032190F">
        <w:rPr>
          <w:lang w:val="fr-FR"/>
        </w:rPr>
        <w:t xml:space="preserve">no </w:t>
      </w:r>
      <w:r w:rsidR="009B02A6" w:rsidRPr="0032190F">
        <w:rPr>
          <w:lang w:val="fr-FR"/>
        </w:rPr>
        <w:t xml:space="preserve">(Tanzgasse) </w:t>
      </w:r>
      <w:r w:rsidR="00FF127A" w:rsidRPr="0032190F">
        <w:rPr>
          <w:lang w:val="fr-FR"/>
        </w:rPr>
        <w:t>est</w:t>
      </w:r>
      <w:r w:rsidRPr="0032190F">
        <w:rPr>
          <w:lang w:val="fr-FR"/>
        </w:rPr>
        <w:t xml:space="preserve"> conservée </w:t>
      </w:r>
      <w:r w:rsidR="00FF127A" w:rsidRPr="0032190F">
        <w:rPr>
          <w:lang w:val="fr-FR"/>
        </w:rPr>
        <w:t xml:space="preserve">sous la forme de fragments seuls et montre un poignard à fourreau caractéristique du </w:t>
      </w:r>
      <w:hyperlink r:id="rId4542" w:anchor="Cul_Campaniforme" w:history="1">
        <w:r w:rsidR="00FF127A" w:rsidRPr="0032190F">
          <w:rPr>
            <w:rStyle w:val="Hyperlink"/>
            <w:lang w:val="fr-FR"/>
          </w:rPr>
          <w:t>Campaniforme</w:t>
        </w:r>
      </w:hyperlink>
      <w:r w:rsidR="00FF127A" w:rsidRPr="0032190F">
        <w:rPr>
          <w:lang w:val="fr-FR"/>
        </w:rPr>
        <w:t xml:space="preserve">. Le fragment de la stèle avait été réutilisé </w:t>
      </w:r>
      <w:r w:rsidR="00491D33" w:rsidRPr="0032190F">
        <w:rPr>
          <w:lang w:val="fr-FR"/>
        </w:rPr>
        <w:t>(</w:t>
      </w:r>
      <w:r w:rsidR="008B4481" w:rsidRPr="0032190F">
        <w:rPr>
          <w:lang w:val="fr-FR"/>
        </w:rPr>
        <w:t>réemploi</w:t>
      </w:r>
      <w:r w:rsidR="00491D33" w:rsidRPr="0032190F">
        <w:rPr>
          <w:lang w:val="fr-FR"/>
        </w:rPr>
        <w:t xml:space="preserve">) </w:t>
      </w:r>
      <w:r w:rsidR="00FF127A" w:rsidRPr="0032190F">
        <w:rPr>
          <w:lang w:val="fr-FR"/>
        </w:rPr>
        <w:t xml:space="preserve">dans la structure d’une tombe mégalithique </w:t>
      </w:r>
      <w:r w:rsidR="006F0C4C" w:rsidRPr="0032190F">
        <w:rPr>
          <w:lang w:val="fr-FR"/>
        </w:rPr>
        <w:t xml:space="preserve">(BIB 123 p. 147 et BIB 1016 p. 16 et BIB </w:t>
      </w:r>
      <w:r w:rsidR="009B02A6" w:rsidRPr="0032190F">
        <w:rPr>
          <w:lang w:val="fr-FR"/>
        </w:rPr>
        <w:t>1188</w:t>
      </w:r>
      <w:r w:rsidR="00A64ECD" w:rsidRPr="0032190F">
        <w:rPr>
          <w:lang w:val="fr-FR"/>
        </w:rPr>
        <w:t xml:space="preserve"> et BIB 1201 p. 23</w:t>
      </w:r>
      <w:r w:rsidR="006F0C4C" w:rsidRPr="0032190F">
        <w:rPr>
          <w:lang w:val="fr-FR"/>
        </w:rPr>
        <w:t xml:space="preserve">) </w:t>
      </w:r>
      <w:r w:rsidR="00FF127A" w:rsidRPr="0032190F">
        <w:rPr>
          <w:lang w:val="fr-FR"/>
        </w:rPr>
        <w:t>pour une plate-forme triangulaire avec une base incurvée</w:t>
      </w:r>
      <w:r w:rsidR="0039555E" w:rsidRPr="0032190F">
        <w:rPr>
          <w:lang w:val="fr-FR"/>
        </w:rPr>
        <w:t>, où ont été également trouvées des perles en calcaire et en stéatite provenant d’un collier, des pointes de flèches en silex, et des ossements humains calcinés : dans une seconde structure, plus petite, on a découvert les fragments d’un gobelet incisé de losange décoratifs. La datation radiocarbone a confirmé son attribution à la culture Campaniforme (BIB 123 p. 147)</w:t>
      </w:r>
      <w:r w:rsidR="00FD3553" w:rsidRPr="0032190F">
        <w:rPr>
          <w:lang w:val="fr-FR"/>
        </w:rPr>
        <w:t xml:space="preserve">. </w:t>
      </w:r>
    </w:p>
    <w:p w14:paraId="7170E6F9" w14:textId="77777777" w:rsidR="003012BA" w:rsidRPr="0032190F" w:rsidRDefault="003012BA" w:rsidP="00242C0F">
      <w:pPr>
        <w:jc w:val="both"/>
        <w:rPr>
          <w:lang w:val="fr-FR"/>
        </w:rPr>
      </w:pPr>
    </w:p>
    <w:p w14:paraId="1359CFAD" w14:textId="77777777" w:rsidR="001F604C" w:rsidRDefault="003012BA" w:rsidP="005E3CD0">
      <w:pPr>
        <w:jc w:val="both"/>
        <w:rPr>
          <w:lang w:val="fr-FR"/>
        </w:rPr>
      </w:pPr>
      <w:r w:rsidRPr="0032190F">
        <w:rPr>
          <w:lang w:val="fr-FR"/>
        </w:rPr>
        <w:t>Selon O. Lemercier « le récipient n'est ni typologiquement ni stylistiquement campaniforme »</w:t>
      </w:r>
      <w:r w:rsidR="005330E2" w:rsidRPr="0032190F">
        <w:rPr>
          <w:lang w:val="fr-FR"/>
        </w:rPr>
        <w:t xml:space="preserve"> mais pourrait résulter« </w:t>
      </w:r>
      <w:r w:rsidRPr="0032190F">
        <w:rPr>
          <w:lang w:val="fr-FR"/>
        </w:rPr>
        <w:t>d'une influence campaniforme sur une production strictement locale</w:t>
      </w:r>
      <w:r w:rsidR="009212C7" w:rsidRPr="0032190F">
        <w:rPr>
          <w:lang w:val="fr-FR"/>
        </w:rPr>
        <w:t> »</w:t>
      </w:r>
      <w:r w:rsidR="005330E2" w:rsidRPr="0032190F">
        <w:rPr>
          <w:lang w:val="fr-FR"/>
        </w:rPr>
        <w:t>. Par ailleurs, le chercheur considère que « </w:t>
      </w:r>
      <w:r w:rsidRPr="0032190F">
        <w:rPr>
          <w:lang w:val="fr-FR"/>
        </w:rPr>
        <w:t>les armatures non plus ne sont pas très typiques</w:t>
      </w:r>
      <w:r w:rsidR="005330E2" w:rsidRPr="0032190F">
        <w:rPr>
          <w:lang w:val="fr-FR"/>
        </w:rPr>
        <w:t xml:space="preserve"> » du Campaniforme à l’exception, éventuellement de la </w:t>
      </w:r>
      <w:r w:rsidRPr="0032190F">
        <w:rPr>
          <w:lang w:val="fr-FR"/>
        </w:rPr>
        <w:t xml:space="preserve">4 qui </w:t>
      </w:r>
      <w:r w:rsidR="005330E2" w:rsidRPr="0032190F">
        <w:rPr>
          <w:lang w:val="fr-FR"/>
        </w:rPr>
        <w:t>(</w:t>
      </w:r>
      <w:r w:rsidRPr="0032190F">
        <w:rPr>
          <w:lang w:val="fr-FR"/>
        </w:rPr>
        <w:t xml:space="preserve">ailerons équarris </w:t>
      </w:r>
      <w:r w:rsidR="005330E2" w:rsidRPr="0032190F">
        <w:rPr>
          <w:lang w:val="fr-FR"/>
        </w:rPr>
        <w:t>possibles)</w:t>
      </w:r>
      <w:r w:rsidRPr="0032190F">
        <w:rPr>
          <w:lang w:val="fr-FR"/>
        </w:rPr>
        <w:t>.</w:t>
      </w:r>
      <w:r w:rsidR="005330E2" w:rsidRPr="0032190F">
        <w:rPr>
          <w:lang w:val="fr-FR"/>
        </w:rPr>
        <w:t xml:space="preserve"> On note que si par ailleurs le </w:t>
      </w:r>
      <w:r w:rsidRPr="0032190F">
        <w:rPr>
          <w:lang w:val="fr-FR"/>
        </w:rPr>
        <w:t>Campaniforme international</w:t>
      </w:r>
      <w:r w:rsidR="005330E2" w:rsidRPr="0032190F">
        <w:rPr>
          <w:lang w:val="fr-FR"/>
        </w:rPr>
        <w:t xml:space="preserve"> a été cité pour ce</w:t>
      </w:r>
      <w:r w:rsidRPr="0032190F">
        <w:rPr>
          <w:lang w:val="fr-FR"/>
        </w:rPr>
        <w:t xml:space="preserve"> site (Tecchia</w:t>
      </w:r>
      <w:r w:rsidR="005330E2" w:rsidRPr="0032190F">
        <w:rPr>
          <w:lang w:val="fr-FR"/>
        </w:rPr>
        <w:t>ti 1998 dans Simbolo ed Enigma) pour d</w:t>
      </w:r>
      <w:r w:rsidRPr="0032190F">
        <w:rPr>
          <w:lang w:val="fr-FR"/>
        </w:rPr>
        <w:t xml:space="preserve">eux décors réalisés au peigne, </w:t>
      </w:r>
      <w:r w:rsidR="005330E2" w:rsidRPr="0032190F">
        <w:rPr>
          <w:lang w:val="fr-FR"/>
        </w:rPr>
        <w:t>il</w:t>
      </w:r>
      <w:r w:rsidR="006E64AF" w:rsidRPr="0032190F">
        <w:rPr>
          <w:lang w:val="fr-FR"/>
        </w:rPr>
        <w:t>s</w:t>
      </w:r>
      <w:r w:rsidR="005330E2" w:rsidRPr="0032190F">
        <w:rPr>
          <w:lang w:val="fr-FR"/>
        </w:rPr>
        <w:t xml:space="preserve"> sont néanmoins </w:t>
      </w:r>
      <w:r w:rsidRPr="0032190F">
        <w:rPr>
          <w:lang w:val="fr-FR"/>
        </w:rPr>
        <w:t>indatable</w:t>
      </w:r>
      <w:r w:rsidR="008362BA" w:rsidRPr="0032190F">
        <w:rPr>
          <w:lang w:val="fr-FR"/>
        </w:rPr>
        <w:t>s</w:t>
      </w:r>
      <w:r w:rsidR="005330E2" w:rsidRPr="0032190F">
        <w:rPr>
          <w:lang w:val="fr-FR"/>
        </w:rPr>
        <w:t>du fait</w:t>
      </w:r>
      <w:r w:rsidRPr="0032190F">
        <w:rPr>
          <w:lang w:val="fr-FR"/>
        </w:rPr>
        <w:t xml:space="preserve"> de leurs dimensions réduites</w:t>
      </w:r>
      <w:r w:rsidR="005330E2" w:rsidRPr="0032190F">
        <w:rPr>
          <w:lang w:val="fr-FR"/>
        </w:rPr>
        <w:t xml:space="preserve"> (O. Lemercier, com. pers.)</w:t>
      </w:r>
    </w:p>
    <w:p w14:paraId="7780E501" w14:textId="77777777" w:rsidR="005E3CD0" w:rsidRDefault="005E3CD0" w:rsidP="005E3CD0">
      <w:pPr>
        <w:pStyle w:val="Heading5"/>
      </w:pPr>
      <w:bookmarkStart w:id="1970" w:name="Sit_Velturno_stele"/>
      <w:r>
        <w:t>stèle</w:t>
      </w:r>
    </w:p>
    <w:bookmarkEnd w:id="1970"/>
    <w:p w14:paraId="26DE4A4E" w14:textId="77777777" w:rsidR="005E3CD0" w:rsidRDefault="005E3CD0" w:rsidP="005E3CD0">
      <w:pPr>
        <w:rPr>
          <w:lang w:val="fr-FR"/>
        </w:rPr>
      </w:pPr>
    </w:p>
    <w:p w14:paraId="38D55E64" w14:textId="77777777" w:rsidR="005E3CD0" w:rsidRDefault="005E3CD0" w:rsidP="005E3CD0">
      <w:pPr>
        <w:pStyle w:val="Heading6"/>
      </w:pPr>
      <w:bookmarkStart w:id="1971" w:name="Sit_Velturno_stele_poign"/>
      <w:r>
        <w:t>poignard</w:t>
      </w:r>
    </w:p>
    <w:bookmarkEnd w:id="1971"/>
    <w:p w14:paraId="6C92E3D0" w14:textId="77777777" w:rsidR="005E3CD0" w:rsidRDefault="005E3CD0" w:rsidP="005E3CD0">
      <w:pPr>
        <w:rPr>
          <w:lang w:val="fr-FR"/>
        </w:rPr>
      </w:pPr>
    </w:p>
    <w:p w14:paraId="5A3A9953" w14:textId="1ECCA927" w:rsidR="005E3CD0" w:rsidRPr="005E3CD0" w:rsidRDefault="005E3CD0" w:rsidP="005E3CD0">
      <w:pPr>
        <w:rPr>
          <w:lang w:val="fr-FR"/>
        </w:rPr>
      </w:pPr>
      <w:r>
        <w:rPr>
          <w:lang w:val="fr-FR"/>
        </w:rPr>
        <w:t xml:space="preserve">La forme de la bouterolle et plus généralement la forme du poignard est très proche de </w:t>
      </w:r>
      <w:hyperlink r:id="rId4543" w:anchor="Sit_Filitosa_5_poign" w:history="1">
        <w:r w:rsidRPr="005E3CD0">
          <w:rPr>
            <w:rStyle w:val="Hyperlink"/>
            <w:lang w:val="fr-FR"/>
          </w:rPr>
          <w:t>Filitosa 5</w:t>
        </w:r>
      </w:hyperlink>
      <w:r>
        <w:rPr>
          <w:lang w:val="fr-FR"/>
        </w:rPr>
        <w:t xml:space="preserve"> (v. BIB 3083 annexe 44)</w:t>
      </w:r>
    </w:p>
    <w:p w14:paraId="1518DB3F" w14:textId="77777777" w:rsidR="005E3CD0" w:rsidRPr="0032190F" w:rsidRDefault="005E3CD0" w:rsidP="00242C0F">
      <w:pPr>
        <w:rPr>
          <w:lang w:val="fr-FR"/>
        </w:rPr>
      </w:pPr>
    </w:p>
    <w:p w14:paraId="759FCE69" w14:textId="77777777" w:rsidR="001F604C" w:rsidRPr="0032190F" w:rsidRDefault="001F604C" w:rsidP="00242C0F">
      <w:pPr>
        <w:pStyle w:val="Heading4"/>
      </w:pPr>
      <w:r w:rsidRPr="0032190F">
        <w:t>Santa Verena</w:t>
      </w:r>
    </w:p>
    <w:p w14:paraId="0EBE79C6" w14:textId="77777777" w:rsidR="0039555E" w:rsidRPr="0032190F" w:rsidRDefault="001F604C" w:rsidP="00242C0F">
      <w:pPr>
        <w:rPr>
          <w:lang w:val="fr-FR"/>
        </w:rPr>
      </w:pPr>
      <w:r w:rsidRPr="0032190F">
        <w:rPr>
          <w:lang w:val="fr-FR"/>
        </w:rPr>
        <w:t>Cette stèle présente un poignard de Remedello 2 (variante B) (BIB 232 p. 73)</w:t>
      </w:r>
    </w:p>
    <w:p w14:paraId="3C525C80" w14:textId="77777777" w:rsidR="001940EC" w:rsidRPr="0032190F" w:rsidRDefault="001940EC" w:rsidP="00242C0F">
      <w:pPr>
        <w:rPr>
          <w:lang w:val="fr-FR"/>
        </w:rPr>
      </w:pPr>
    </w:p>
    <w:p w14:paraId="3EB35D7C" w14:textId="77777777" w:rsidR="001940EC" w:rsidRPr="0032190F" w:rsidRDefault="001940EC" w:rsidP="00242C0F">
      <w:pPr>
        <w:pStyle w:val="Heading4"/>
      </w:pPr>
      <w:r w:rsidRPr="0032190F">
        <w:t xml:space="preserve">Tötschling </w:t>
      </w:r>
    </w:p>
    <w:p w14:paraId="021646BA" w14:textId="77777777" w:rsidR="00E60BA3" w:rsidRPr="0032190F" w:rsidRDefault="009C5613" w:rsidP="00242C0F">
      <w:pPr>
        <w:rPr>
          <w:lang w:val="fr-FR"/>
        </w:rPr>
      </w:pPr>
      <w:smartTag w:uri="urn:schemas-microsoft-com:office:smarttags" w:element="metricconverter">
        <w:smartTagPr>
          <w:attr w:name="ProductID" w:val="842 m"/>
        </w:smartTagPr>
        <w:r w:rsidRPr="0032190F">
          <w:rPr>
            <w:lang w:val="fr-FR"/>
          </w:rPr>
          <w:t>842 m</w:t>
        </w:r>
      </w:smartTag>
      <w:r w:rsidRPr="0032190F">
        <w:rPr>
          <w:lang w:val="fr-FR"/>
        </w:rPr>
        <w:t>.s.n.m, c</w:t>
      </w:r>
      <w:r w:rsidR="001940EC" w:rsidRPr="0032190F">
        <w:rPr>
          <w:lang w:val="fr-FR"/>
        </w:rPr>
        <w:t>ette stèle présente des poignards dans leur fourreau à pommeau globulaire comparables aux productions campaniformes (BIB 232 p. 77)</w:t>
      </w:r>
    </w:p>
    <w:p w14:paraId="2BA3F788" w14:textId="77777777" w:rsidR="00400086" w:rsidRPr="0032190F" w:rsidRDefault="00400086" w:rsidP="00242C0F">
      <w:pPr>
        <w:rPr>
          <w:lang w:val="fr-FR"/>
        </w:rPr>
      </w:pPr>
    </w:p>
    <w:p w14:paraId="4C5BEB75" w14:textId="77777777" w:rsidR="00400086" w:rsidRPr="0032190F" w:rsidRDefault="00400086" w:rsidP="00242C0F">
      <w:pPr>
        <w:pStyle w:val="Heading4"/>
      </w:pPr>
      <w:r w:rsidRPr="0032190F">
        <w:t>Laion</w:t>
      </w:r>
    </w:p>
    <w:p w14:paraId="7D64CA2E" w14:textId="77777777" w:rsidR="007A356B" w:rsidRPr="0032190F" w:rsidRDefault="00400086" w:rsidP="00242C0F">
      <w:pPr>
        <w:jc w:val="both"/>
        <w:rPr>
          <w:lang w:val="fr-FR"/>
        </w:rPr>
      </w:pPr>
      <w:r w:rsidRPr="0032190F">
        <w:rPr>
          <w:lang w:val="fr-FR"/>
        </w:rPr>
        <w:t xml:space="preserve">La commune de Laion se trouve sur la pente SE du Wasserbrühel en surplomb du val d’Isarco. </w:t>
      </w:r>
      <w:r w:rsidR="007A356B" w:rsidRPr="0032190F">
        <w:rPr>
          <w:lang w:val="fr-FR"/>
        </w:rPr>
        <w:t>U</w:t>
      </w:r>
      <w:r w:rsidRPr="0032190F">
        <w:rPr>
          <w:lang w:val="fr-FR"/>
        </w:rPr>
        <w:t>ne stèle gravée retrouvée en contexte secondaire (couche de l’âge du Fer)</w:t>
      </w:r>
      <w:r w:rsidR="007A356B" w:rsidRPr="0032190F">
        <w:rPr>
          <w:lang w:val="fr-FR"/>
        </w:rPr>
        <w:t xml:space="preserve"> y a été découverte et attribuée au Campaniforme </w:t>
      </w:r>
      <w:r w:rsidRPr="0032190F">
        <w:rPr>
          <w:lang w:val="fr-FR"/>
        </w:rPr>
        <w:t>(BIB 1049).</w:t>
      </w:r>
    </w:p>
    <w:p w14:paraId="1EAD4F62" w14:textId="77777777" w:rsidR="007A356B" w:rsidRPr="0032190F" w:rsidRDefault="007A356B" w:rsidP="00242C0F">
      <w:pPr>
        <w:rPr>
          <w:lang w:val="fr-FR"/>
        </w:rPr>
      </w:pPr>
    </w:p>
    <w:p w14:paraId="79CB2210" w14:textId="44EAB34F" w:rsidR="00400086" w:rsidRPr="0032190F" w:rsidRDefault="007A356B" w:rsidP="00242C0F">
      <w:pPr>
        <w:jc w:val="both"/>
        <w:rPr>
          <w:lang w:val="fr-FR"/>
        </w:rPr>
      </w:pPr>
      <w:r w:rsidRPr="0032190F">
        <w:rPr>
          <w:lang w:val="fr-FR"/>
        </w:rPr>
        <w:lastRenderedPageBreak/>
        <w:t xml:space="preserve">Celle-ci mesure ca. 1,70 x 1,60 x </w:t>
      </w:r>
      <w:smartTag w:uri="urn:schemas-microsoft-com:office:smarttags" w:element="metricconverter">
        <w:smartTagPr>
          <w:attr w:name="ProductID" w:val="0,40 m"/>
        </w:smartTagPr>
        <w:r w:rsidRPr="0032190F">
          <w:rPr>
            <w:lang w:val="fr-FR"/>
          </w:rPr>
          <w:t>0,40 m</w:t>
        </w:r>
      </w:smartTag>
      <w:r w:rsidR="00DA3B39" w:rsidRPr="0032190F">
        <w:rPr>
          <w:lang w:val="fr-FR"/>
        </w:rPr>
        <w:t xml:space="preserve"> est réal</w:t>
      </w:r>
      <w:r w:rsidRPr="0032190F">
        <w:rPr>
          <w:lang w:val="fr-FR"/>
        </w:rPr>
        <w:t>isée dans un gneiss granitoïde / orthogneiss et affect</w:t>
      </w:r>
      <w:r w:rsidR="00E10C23" w:rsidRPr="0032190F">
        <w:rPr>
          <w:lang w:val="fr-FR"/>
        </w:rPr>
        <w:t>e</w:t>
      </w:r>
      <w:r w:rsidRPr="0032190F">
        <w:rPr>
          <w:lang w:val="fr-FR"/>
        </w:rPr>
        <w:t xml:space="preserve"> une forme trapézoïdale</w:t>
      </w:r>
      <w:r w:rsidR="00E10C23" w:rsidRPr="0032190F">
        <w:rPr>
          <w:lang w:val="fr-FR"/>
        </w:rPr>
        <w:t xml:space="preserve"> suggérant une statue-stèle anthropomorphique</w:t>
      </w:r>
      <w:r w:rsidRPr="0032190F">
        <w:rPr>
          <w:lang w:val="fr-FR"/>
        </w:rPr>
        <w:t xml:space="preserve">. Le poignard de type </w:t>
      </w:r>
      <w:hyperlink r:id="rId4544" w:anchor="Cul_Ciempozuelos_poig" w:history="1">
        <w:r w:rsidR="00B11413" w:rsidRPr="0032190F">
          <w:rPr>
            <w:rStyle w:val="Hyperlink"/>
            <w:lang w:val="fr-FR"/>
          </w:rPr>
          <w:t>Ciempozuelos</w:t>
        </w:r>
      </w:hyperlink>
      <w:r w:rsidR="00B11413" w:rsidRPr="00B11413">
        <w:rPr>
          <w:lang w:val="fr-FR"/>
        </w:rPr>
        <w:t xml:space="preserve"> </w:t>
      </w:r>
      <w:r w:rsidRPr="0032190F">
        <w:rPr>
          <w:lang w:val="fr-FR"/>
        </w:rPr>
        <w:t xml:space="preserve">est supendu a ce qui pourrait être un pectoral </w:t>
      </w:r>
      <w:r w:rsidR="005F2824" w:rsidRPr="0032190F">
        <w:rPr>
          <w:lang w:val="fr-FR"/>
        </w:rPr>
        <w:t>[</w:t>
      </w:r>
      <w:hyperlink r:id="rId4545" w:anchor="Cul_Art_TAC_T_t_baudrier" w:history="1">
        <w:r w:rsidR="00D64745" w:rsidRPr="00D64745">
          <w:rPr>
            <w:rStyle w:val="Hyperlink"/>
            <w:lang w:val="fr-FR"/>
          </w:rPr>
          <w:t>baudrier</w:t>
        </w:r>
      </w:hyperlink>
      <w:r w:rsidR="005F2824" w:rsidRPr="0032190F">
        <w:rPr>
          <w:lang w:val="fr-FR"/>
        </w:rPr>
        <w:t xml:space="preserve">] </w:t>
      </w:r>
      <w:r w:rsidRPr="0032190F">
        <w:rPr>
          <w:lang w:val="fr-FR"/>
        </w:rPr>
        <w:t>stylisé en V par ailleurs documenté à Aoste. Un second poignard semblable semble également présent</w:t>
      </w:r>
      <w:r w:rsidR="00E10C23" w:rsidRPr="0032190F">
        <w:rPr>
          <w:lang w:val="fr-FR"/>
        </w:rPr>
        <w:t xml:space="preserve">. Et un segment incisé semble pouvoir être interprété comme un </w:t>
      </w:r>
      <w:r w:rsidR="00E10C23" w:rsidRPr="0032190F">
        <w:rPr>
          <w:i/>
          <w:lang w:val="fr-FR"/>
        </w:rPr>
        <w:t>freccia</w:t>
      </w:r>
      <w:r w:rsidR="00E10C23" w:rsidRPr="0032190F">
        <w:rPr>
          <w:lang w:val="fr-FR"/>
        </w:rPr>
        <w:t xml:space="preserve">. Ces éléments convergent pour une attribuation au </w:t>
      </w:r>
      <w:hyperlink r:id="rId4546" w:anchor="Cul_Campaniforme" w:history="1">
        <w:r w:rsidR="00E60BA3" w:rsidRPr="0032190F">
          <w:rPr>
            <w:rStyle w:val="Hyperlink"/>
            <w:lang w:val="fr-FR"/>
          </w:rPr>
          <w:t>Campaniforme</w:t>
        </w:r>
      </w:hyperlink>
      <w:r w:rsidR="00E10C23" w:rsidRPr="0032190F">
        <w:rPr>
          <w:lang w:val="fr-FR"/>
        </w:rPr>
        <w:t>(2500-2200) (BIB 1049)</w:t>
      </w:r>
      <w:r w:rsidR="005F2824" w:rsidRPr="0032190F">
        <w:rPr>
          <w:lang w:val="fr-FR"/>
        </w:rPr>
        <w:t xml:space="preserve"> voir tombe 73 de </w:t>
      </w:r>
      <w:hyperlink r:id="rId4547" w:anchor="Sit_Remedello" w:history="1">
        <w:r w:rsidR="005F2824" w:rsidRPr="0032190F">
          <w:rPr>
            <w:rStyle w:val="Hyperlink"/>
            <w:lang w:val="fr-FR"/>
          </w:rPr>
          <w:t>Remedello-Sotto</w:t>
        </w:r>
      </w:hyperlink>
      <w:r w:rsidR="005F2824" w:rsidRPr="0032190F">
        <w:rPr>
          <w:lang w:val="fr-FR"/>
        </w:rPr>
        <w:t xml:space="preserve"> (SS BIB)</w:t>
      </w:r>
    </w:p>
    <w:p w14:paraId="00E6BA40" w14:textId="77777777" w:rsidR="00484217" w:rsidRPr="0032190F" w:rsidRDefault="00484217" w:rsidP="00242C0F">
      <w:pPr>
        <w:jc w:val="both"/>
        <w:rPr>
          <w:lang w:val="fr-FR"/>
        </w:rPr>
      </w:pPr>
    </w:p>
    <w:p w14:paraId="2E83D53C" w14:textId="201FB493" w:rsidR="00484217" w:rsidRPr="0032190F" w:rsidRDefault="00484217" w:rsidP="00242C0F">
      <w:pPr>
        <w:jc w:val="both"/>
        <w:rPr>
          <w:lang w:val="fr-FR"/>
        </w:rPr>
      </w:pPr>
      <w:r w:rsidRPr="0032190F">
        <w:rPr>
          <w:lang w:val="fr-FR"/>
        </w:rPr>
        <w:t>La représentation de Laion (</w:t>
      </w:r>
      <w:hyperlink r:id="rId4548" w:anchor="Cul_Art_TAC_T_t_baudrier" w:history="1">
        <w:r w:rsidR="00D64745" w:rsidRPr="00D64745">
          <w:rPr>
            <w:rStyle w:val="Hyperlink"/>
            <w:lang w:val="fr-FR"/>
          </w:rPr>
          <w:t>baudrier</w:t>
        </w:r>
      </w:hyperlink>
      <w:r w:rsidRPr="0032190F">
        <w:rPr>
          <w:lang w:val="fr-FR"/>
        </w:rPr>
        <w:t xml:space="preserve">, poignards) est presque superposable </w:t>
      </w:r>
      <w:r w:rsidR="00302A22" w:rsidRPr="0032190F">
        <w:rPr>
          <w:lang w:val="fr-FR"/>
        </w:rPr>
        <w:t>à</w:t>
      </w:r>
      <w:r w:rsidRPr="0032190F">
        <w:rPr>
          <w:lang w:val="fr-FR"/>
        </w:rPr>
        <w:t xml:space="preserve"> celle de Velturno (SS BIB)</w:t>
      </w:r>
    </w:p>
    <w:p w14:paraId="12982A2E" w14:textId="77777777" w:rsidR="00400086" w:rsidRPr="0032190F" w:rsidRDefault="00400086" w:rsidP="00242C0F">
      <w:pPr>
        <w:rPr>
          <w:lang w:val="fr-FR"/>
        </w:rPr>
      </w:pPr>
    </w:p>
    <w:p w14:paraId="7296DB58" w14:textId="77777777" w:rsidR="00242EA0" w:rsidRPr="0032190F" w:rsidRDefault="00242EA0" w:rsidP="00242C0F">
      <w:pPr>
        <w:pStyle w:val="Heading3"/>
        <w:spacing w:line="240" w:lineRule="auto"/>
      </w:pPr>
      <w:r w:rsidRPr="0032190F">
        <w:t>Val Venosta</w:t>
      </w:r>
    </w:p>
    <w:p w14:paraId="2069C31B" w14:textId="77777777" w:rsidR="00901171" w:rsidRPr="0032190F" w:rsidRDefault="00901171" w:rsidP="00901171">
      <w:pPr>
        <w:rPr>
          <w:lang w:val="fr-FR"/>
        </w:rPr>
      </w:pPr>
    </w:p>
    <w:p w14:paraId="146EB5E8" w14:textId="77777777" w:rsidR="0039555E" w:rsidRPr="0032190F" w:rsidRDefault="0039555E" w:rsidP="00242C0F">
      <w:pPr>
        <w:pStyle w:val="Heading4"/>
      </w:pPr>
      <w:bookmarkStart w:id="1972" w:name="Sizz_Laces"/>
      <w:r w:rsidRPr="0032190F">
        <w:t>Laces</w:t>
      </w:r>
    </w:p>
    <w:bookmarkEnd w:id="1972"/>
    <w:p w14:paraId="7645499D" w14:textId="144AA478" w:rsidR="0039555E" w:rsidRPr="0032190F" w:rsidRDefault="0039555E" w:rsidP="00242C0F">
      <w:pPr>
        <w:jc w:val="both"/>
        <w:rPr>
          <w:lang w:val="fr-FR"/>
        </w:rPr>
      </w:pPr>
      <w:r w:rsidRPr="0032190F">
        <w:rPr>
          <w:lang w:val="fr-FR"/>
        </w:rPr>
        <w:t xml:space="preserve">Sur cette statue-stèle du Trentin-Haut-Adige, deux phases sont discernables : la première rappelle la composition des armes et la </w:t>
      </w:r>
      <w:hyperlink r:id="rId4549" w:anchor="Cul_Art_TAC_T_t_ceinture" w:history="1">
        <w:r w:rsidR="00C709BE" w:rsidRPr="00683577">
          <w:rPr>
            <w:rStyle w:val="Hyperlink"/>
            <w:lang w:val="fr-FR"/>
          </w:rPr>
          <w:t>ceintur</w:t>
        </w:r>
        <w:r w:rsidR="00C709BE">
          <w:rPr>
            <w:rStyle w:val="Hyperlink"/>
            <w:lang w:val="fr-FR"/>
          </w:rPr>
          <w:t>e</w:t>
        </w:r>
      </w:hyperlink>
      <w:r w:rsidR="00C709BE" w:rsidRPr="0032190F">
        <w:rPr>
          <w:lang w:val="fr-FR"/>
        </w:rPr>
        <w:t xml:space="preserve"> </w:t>
      </w:r>
      <w:r w:rsidRPr="0032190F">
        <w:rPr>
          <w:lang w:val="fr-FR"/>
        </w:rPr>
        <w:t>à boucles</w:t>
      </w:r>
      <w:r w:rsidR="00300240" w:rsidRPr="0032190F">
        <w:rPr>
          <w:lang w:val="fr-FR"/>
        </w:rPr>
        <w:t xml:space="preserve"> [festonnée]</w:t>
      </w:r>
      <w:r w:rsidRPr="0032190F">
        <w:rPr>
          <w:lang w:val="fr-FR"/>
        </w:rPr>
        <w:t xml:space="preserve"> caractéristique des stèles masculine d’</w:t>
      </w:r>
      <w:hyperlink r:id="rId4550" w:anchor="Sit_Arco" w:history="1">
        <w:r w:rsidR="00222BB7" w:rsidRPr="0032190F">
          <w:rPr>
            <w:rStyle w:val="Hyperlink"/>
            <w:lang w:val="fr-FR"/>
          </w:rPr>
          <w:t>Arco</w:t>
        </w:r>
      </w:hyperlink>
      <w:r w:rsidRPr="0032190F">
        <w:rPr>
          <w:lang w:val="fr-FR"/>
        </w:rPr>
        <w:t xml:space="preserve"> et de Lagundo, tandis que la seconde phase possède un lien avec l’art rupestre du </w:t>
      </w:r>
      <w:hyperlink r:id="rId4551" w:anchor="Sit_Valcamonica" w:history="1">
        <w:r w:rsidRPr="0032190F">
          <w:rPr>
            <w:rStyle w:val="Hyperlink"/>
            <w:lang w:val="fr-FR"/>
          </w:rPr>
          <w:t>Valcamonica</w:t>
        </w:r>
      </w:hyperlink>
      <w:r w:rsidRPr="0032190F">
        <w:rPr>
          <w:lang w:val="fr-FR"/>
        </w:rPr>
        <w:t>, avec des représentations d’animaux (incluant un cervidé), ses silhouettes anthropomorphes et ses deux symboles solaires (BIB 123 p. 147)</w:t>
      </w:r>
    </w:p>
    <w:p w14:paraId="5B25FF0C" w14:textId="3D64F93F" w:rsidR="00901171" w:rsidRPr="0032190F" w:rsidRDefault="00901171" w:rsidP="00242C0F">
      <w:pPr>
        <w:jc w:val="both"/>
        <w:rPr>
          <w:lang w:val="fr-FR"/>
        </w:rPr>
      </w:pPr>
      <w:r w:rsidRPr="0032190F">
        <w:rPr>
          <w:lang w:val="fr-FR"/>
        </w:rPr>
        <w:t xml:space="preserve">Le dernier relevé de la stèle fait apparaitre que le </w:t>
      </w:r>
      <w:hyperlink r:id="rId4552" w:anchor="Cul_Art_TAC_T_z_cervide" w:history="1">
        <w:r w:rsidR="00081B5F" w:rsidRPr="0032190F">
          <w:rPr>
            <w:rStyle w:val="Hyperlink"/>
            <w:lang w:val="fr-FR"/>
          </w:rPr>
          <w:t>cerf</w:t>
        </w:r>
      </w:hyperlink>
      <w:r w:rsidR="00081B5F" w:rsidRPr="0032190F">
        <w:rPr>
          <w:rStyle w:val="st"/>
          <w:lang w:val="fr-FR"/>
        </w:rPr>
        <w:t xml:space="preserve"> </w:t>
      </w:r>
      <w:r w:rsidRPr="0032190F">
        <w:rPr>
          <w:lang w:val="fr-FR"/>
        </w:rPr>
        <w:t>à bois courbes n°17</w:t>
      </w:r>
      <w:r w:rsidR="009F0941" w:rsidRPr="0032190F">
        <w:rPr>
          <w:lang w:val="fr-FR"/>
        </w:rPr>
        <w:t xml:space="preserve"> </w:t>
      </w:r>
      <w:r w:rsidRPr="0032190F">
        <w:rPr>
          <w:lang w:val="fr-FR"/>
        </w:rPr>
        <w:t>se superpose au cerf n°13 munit de bois rectilignes (BIB 2378 fig. 51)</w:t>
      </w:r>
    </w:p>
    <w:p w14:paraId="5BB668AB" w14:textId="77777777" w:rsidR="009F0941" w:rsidRPr="0032190F" w:rsidRDefault="009F0941"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63"/>
        <w:gridCol w:w="2302"/>
      </w:tblGrid>
      <w:tr w:rsidR="009F0941" w14:paraId="2C2916D6" w14:textId="77777777" w:rsidTr="00C35EA7">
        <w:trPr>
          <w:jc w:val="center"/>
        </w:trPr>
        <w:tc>
          <w:tcPr>
            <w:tcW w:w="763" w:type="dxa"/>
          </w:tcPr>
          <w:p w14:paraId="7FDA44E1" w14:textId="77777777" w:rsidR="009F0941" w:rsidRDefault="009F0941" w:rsidP="00C35EA7">
            <w:pPr>
              <w:jc w:val="both"/>
            </w:pPr>
            <w:r>
              <w:t>sur</w:t>
            </w:r>
          </w:p>
        </w:tc>
        <w:tc>
          <w:tcPr>
            <w:tcW w:w="2302" w:type="dxa"/>
          </w:tcPr>
          <w:p w14:paraId="739166FE" w14:textId="77777777" w:rsidR="009F0941" w:rsidRDefault="009F0941" w:rsidP="00C35EA7">
            <w:pPr>
              <w:jc w:val="both"/>
            </w:pPr>
            <w:r>
              <w:t>cerf à bois courbe</w:t>
            </w:r>
          </w:p>
        </w:tc>
      </w:tr>
      <w:tr w:rsidR="009F0941" w14:paraId="47369931" w14:textId="77777777" w:rsidTr="00C35EA7">
        <w:trPr>
          <w:jc w:val="center"/>
        </w:trPr>
        <w:tc>
          <w:tcPr>
            <w:tcW w:w="763" w:type="dxa"/>
          </w:tcPr>
          <w:p w14:paraId="3F5DCD42" w14:textId="77777777" w:rsidR="009F0941" w:rsidRDefault="009F0941" w:rsidP="00C35EA7">
            <w:pPr>
              <w:jc w:val="both"/>
            </w:pPr>
            <w:r>
              <w:t>sous</w:t>
            </w:r>
          </w:p>
        </w:tc>
        <w:tc>
          <w:tcPr>
            <w:tcW w:w="2302" w:type="dxa"/>
          </w:tcPr>
          <w:p w14:paraId="0C983BB0" w14:textId="77777777" w:rsidR="009F0941" w:rsidRDefault="009F0941" w:rsidP="00C35EA7">
            <w:pPr>
              <w:jc w:val="both"/>
            </w:pPr>
            <w:r>
              <w:t>cerf à bois rectiligne</w:t>
            </w:r>
          </w:p>
        </w:tc>
      </w:tr>
    </w:tbl>
    <w:p w14:paraId="149FC6DE" w14:textId="77777777" w:rsidR="009F0941" w:rsidRDefault="009F0941" w:rsidP="00242C0F">
      <w:pPr>
        <w:jc w:val="both"/>
      </w:pPr>
      <w:r>
        <w:t>(BIB 2378 fig. 51)</w:t>
      </w:r>
    </w:p>
    <w:p w14:paraId="509CF2DC" w14:textId="77777777" w:rsidR="00901171" w:rsidRDefault="00901171" w:rsidP="00242C0F">
      <w:pPr>
        <w:jc w:val="both"/>
      </w:pPr>
    </w:p>
    <w:p w14:paraId="301DD550" w14:textId="77777777" w:rsidR="00FF127A" w:rsidRDefault="00FF127A" w:rsidP="00242C0F"/>
    <w:p w14:paraId="038D2D6A" w14:textId="77777777" w:rsidR="00FF127A" w:rsidRPr="003E2603" w:rsidRDefault="00AC51A5" w:rsidP="00242C0F">
      <w:pPr>
        <w:pStyle w:val="Heading4"/>
      </w:pPr>
      <w:bookmarkStart w:id="1973" w:name="Sizz_Lagundo"/>
      <w:r w:rsidRPr="003E2603">
        <w:t>Lagundo</w:t>
      </w:r>
    </w:p>
    <w:bookmarkEnd w:id="1973"/>
    <w:p w14:paraId="5A13FCB2" w14:textId="77777777" w:rsidR="00AC51A5" w:rsidRPr="0032190F" w:rsidRDefault="00AC51A5" w:rsidP="00242C0F">
      <w:pPr>
        <w:rPr>
          <w:lang w:val="fr-FR"/>
        </w:rPr>
      </w:pPr>
      <w:r w:rsidRPr="0032190F">
        <w:rPr>
          <w:lang w:val="fr-FR"/>
        </w:rPr>
        <w:t xml:space="preserve">Un alignement existait certainement sur une terrasse de l’Adige à Lagundo près de Merano (Haut Adige). Celui-ci aurait renfermé deux stèles </w:t>
      </w:r>
      <w:r w:rsidRPr="0032190F">
        <w:rPr>
          <w:i/>
          <w:lang w:val="fr-FR"/>
        </w:rPr>
        <w:t>in situ</w:t>
      </w:r>
      <w:r w:rsidRPr="0032190F">
        <w:rPr>
          <w:lang w:val="fr-FR"/>
        </w:rPr>
        <w:t xml:space="preserve"> (Lagundo C, D) dans la section de la terrasse fluviale, tandis que 2 autres stèles (Lagundo A, B) furent retrouvées au préalable au pied du talus (BIB 93 p. 27 (</w:t>
      </w:r>
      <w:r w:rsidR="008F4A80" w:rsidRPr="0032190F">
        <w:rPr>
          <w:lang w:val="fr-FR"/>
        </w:rPr>
        <w:t>BIB 697))</w:t>
      </w:r>
    </w:p>
    <w:p w14:paraId="4BD2138D" w14:textId="77777777" w:rsidR="0046790E" w:rsidRPr="0032190F" w:rsidRDefault="0046790E" w:rsidP="00242C0F">
      <w:pPr>
        <w:rPr>
          <w:lang w:val="fr-FR"/>
        </w:rPr>
      </w:pPr>
    </w:p>
    <w:p w14:paraId="5544EEB9" w14:textId="77777777" w:rsidR="0046790E" w:rsidRPr="00784BEC" w:rsidRDefault="0046790E" w:rsidP="00242C0F">
      <w:pPr>
        <w:rPr>
          <w:lang w:val="es-ES"/>
        </w:rPr>
      </w:pPr>
      <w:r w:rsidRPr="00784BEC">
        <w:rPr>
          <w:lang w:val="es-ES"/>
        </w:rPr>
        <w:t>Lagundo B, C, D = Remedello 2 (BIB 232 p. 74)</w:t>
      </w:r>
      <w:r w:rsidR="00222BB7" w:rsidRPr="00784BEC">
        <w:rPr>
          <w:lang w:val="es-ES"/>
        </w:rPr>
        <w:t>.</w:t>
      </w:r>
    </w:p>
    <w:p w14:paraId="50871BA1" w14:textId="1562AF70" w:rsidR="00222BB7" w:rsidRPr="0032190F" w:rsidRDefault="00222BB7" w:rsidP="00242C0F">
      <w:pPr>
        <w:rPr>
          <w:lang w:val="fr-FR"/>
        </w:rPr>
      </w:pPr>
      <w:r w:rsidRPr="009A24C6">
        <w:rPr>
          <w:lang w:val="fr-FR"/>
        </w:rPr>
        <w:br/>
      </w:r>
      <w:r w:rsidRPr="0032190F">
        <w:rPr>
          <w:lang w:val="fr-FR"/>
        </w:rPr>
        <w:t xml:space="preserve">La hache représentée aurait une lame en pierre polie (voir </w:t>
      </w:r>
      <w:hyperlink r:id="rId4553" w:anchor="Sizz_Bagnolo_1" w:history="1">
        <w:r w:rsidRPr="0032190F">
          <w:rPr>
            <w:rStyle w:val="Hyperlink"/>
            <w:lang w:val="fr-FR"/>
          </w:rPr>
          <w:t>Bagnolo 1</w:t>
        </w:r>
      </w:hyperlink>
      <w:r w:rsidRPr="0032190F">
        <w:rPr>
          <w:lang w:val="fr-FR"/>
        </w:rPr>
        <w:t>) (BIB 232 p. 84)</w:t>
      </w:r>
    </w:p>
    <w:p w14:paraId="6A3BC2F5" w14:textId="77777777" w:rsidR="00A90994" w:rsidRPr="0032190F" w:rsidRDefault="00A90994" w:rsidP="00242C0F">
      <w:pPr>
        <w:rPr>
          <w:lang w:val="fr-FR"/>
        </w:rPr>
      </w:pPr>
    </w:p>
    <w:p w14:paraId="11B3182F" w14:textId="77777777" w:rsidR="00A90994" w:rsidRPr="0032190F" w:rsidRDefault="00A90994" w:rsidP="00647EA0">
      <w:pPr>
        <w:pStyle w:val="Heading5"/>
      </w:pPr>
      <w:bookmarkStart w:id="1974" w:name="Sizz_Lagundo_B"/>
      <w:r w:rsidRPr="0032190F">
        <w:t>Lagundo B</w:t>
      </w:r>
    </w:p>
    <w:bookmarkEnd w:id="1974"/>
    <w:p w14:paraId="1EB37B1F" w14:textId="77777777" w:rsidR="00561CAF" w:rsidRPr="00BE740E" w:rsidRDefault="00561CAF" w:rsidP="00A90994">
      <w:pPr>
        <w:rPr>
          <w:sz w:val="20"/>
          <w:lang w:val="fr-FR"/>
        </w:rPr>
      </w:pPr>
      <w:r w:rsidRPr="00BE740E">
        <w:rPr>
          <w:sz w:val="20"/>
          <w:lang w:val="fr-FR"/>
        </w:rPr>
        <w:t>Lagundo 2</w:t>
      </w:r>
    </w:p>
    <w:p w14:paraId="66872901" w14:textId="77777777" w:rsidR="00561CAF" w:rsidRDefault="00561CAF" w:rsidP="00A90994">
      <w:pPr>
        <w:rPr>
          <w:lang w:val="fr-FR"/>
        </w:rPr>
      </w:pPr>
    </w:p>
    <w:p w14:paraId="6A3CF5E9" w14:textId="77777777" w:rsidR="00561CAF" w:rsidRDefault="00A90994" w:rsidP="00A90994">
      <w:pPr>
        <w:rPr>
          <w:lang w:val="fr-FR"/>
        </w:rPr>
      </w:pPr>
      <w:r w:rsidRPr="0032190F">
        <w:rPr>
          <w:lang w:val="fr-FR"/>
        </w:rPr>
        <w:t>Statue-stèle (267 x 115 x 35) Sur la face antérieure : 14 haches, 10 poignards à pommeau semi-lunaire</w:t>
      </w:r>
      <w:r w:rsidR="00561CAF" w:rsidRPr="0032190F">
        <w:rPr>
          <w:lang w:val="fr-FR"/>
        </w:rPr>
        <w:t>(BIB 696 p. 264,268).</w:t>
      </w:r>
    </w:p>
    <w:p w14:paraId="3FB2D0B9" w14:textId="77777777" w:rsidR="00561CAF" w:rsidRDefault="00561CAF" w:rsidP="00A90994">
      <w:pPr>
        <w:rPr>
          <w:lang w:val="fr-FR"/>
        </w:rPr>
      </w:pPr>
    </w:p>
    <w:p w14:paraId="49FE2452" w14:textId="77777777" w:rsidR="00561CAF" w:rsidRDefault="00561CAF" w:rsidP="00561CAF">
      <w:pPr>
        <w:pStyle w:val="Heading6"/>
      </w:pPr>
      <w:bookmarkStart w:id="1975" w:name="Sizz_Lagundo_B_TAC_t_char"/>
      <w:r>
        <w:t>char</w:t>
      </w:r>
    </w:p>
    <w:bookmarkEnd w:id="1975"/>
    <w:p w14:paraId="35C432D5" w14:textId="77777777" w:rsidR="00561CAF" w:rsidRDefault="00561CAF" w:rsidP="00A90994">
      <w:pPr>
        <w:rPr>
          <w:lang w:val="fr-FR"/>
        </w:rPr>
      </w:pPr>
    </w:p>
    <w:p w14:paraId="42DEF570" w14:textId="68862E21" w:rsidR="0066502D" w:rsidRDefault="00A90994" w:rsidP="00A90994">
      <w:pPr>
        <w:rPr>
          <w:lang w:val="fr-FR"/>
        </w:rPr>
      </w:pPr>
      <w:r w:rsidRPr="0032190F">
        <w:rPr>
          <w:lang w:val="fr-FR"/>
        </w:rPr>
        <w:t>Le char à 4 roues, tiré par des boeufs, a très probablement été gravé dans un second temps  comme il avait suggéré par Anati (1972) (BIB 696 p. 264,268)</w:t>
      </w:r>
      <w:r w:rsidR="0066502D" w:rsidRPr="0032190F">
        <w:rPr>
          <w:lang w:val="fr-FR"/>
        </w:rPr>
        <w:t>.</w:t>
      </w:r>
      <w:r w:rsidR="00561CAF">
        <w:rPr>
          <w:lang w:val="fr-FR"/>
        </w:rPr>
        <w:t xml:space="preserve"> </w:t>
      </w:r>
      <w:r w:rsidR="0066502D" w:rsidRPr="0032190F">
        <w:rPr>
          <w:lang w:val="fr-FR"/>
        </w:rPr>
        <w:t xml:space="preserve">Figuration du chariot plus récente que le reste de la stèle, à rattacher au plein âge du Bronze et peut-être au </w:t>
      </w:r>
      <w:hyperlink r:id="rId4554" w:anchor="Cul_Protovillanova" w:history="1">
        <w:r w:rsidR="0066502D" w:rsidRPr="0032190F">
          <w:rPr>
            <w:rStyle w:val="Hyperlink"/>
            <w:lang w:val="fr-FR"/>
          </w:rPr>
          <w:t>Protovillanovien</w:t>
        </w:r>
      </w:hyperlink>
      <w:r w:rsidR="0066502D" w:rsidRPr="0032190F">
        <w:rPr>
          <w:lang w:val="fr-FR"/>
        </w:rPr>
        <w:t xml:space="preserve"> (Pedrotti 1993) (BIB 444 p. 56)</w:t>
      </w:r>
    </w:p>
    <w:p w14:paraId="7EA48472" w14:textId="4179FE9F" w:rsidR="00BE740E" w:rsidRPr="0032190F" w:rsidRDefault="00BE740E" w:rsidP="00A90994">
      <w:pPr>
        <w:rPr>
          <w:lang w:val="fr-FR"/>
        </w:rPr>
      </w:pPr>
      <w:r>
        <w:rPr>
          <w:lang w:val="fr-FR"/>
        </w:rPr>
        <w:lastRenderedPageBreak/>
        <w:t xml:space="preserve">Exemple de figuration de type </w:t>
      </w:r>
      <w:hyperlink r:id="rId4555" w:anchor="Cul_Art_regl_aspectif" w:history="1">
        <w:r w:rsidRPr="00BE740E">
          <w:rPr>
            <w:rStyle w:val="Hyperlink"/>
            <w:lang w:val="fr-FR"/>
          </w:rPr>
          <w:t>aspecti</w:t>
        </w:r>
        <w:r>
          <w:rPr>
            <w:rStyle w:val="Hyperlink"/>
            <w:lang w:val="fr-FR"/>
          </w:rPr>
          <w:t>f</w:t>
        </w:r>
      </w:hyperlink>
      <w:r>
        <w:rPr>
          <w:lang w:val="fr-FR"/>
        </w:rPr>
        <w:t xml:space="preserve"> </w:t>
      </w:r>
      <w:r w:rsidRPr="00FD441D">
        <w:rPr>
          <w:lang w:val="fr-FR"/>
        </w:rPr>
        <w:t>(C. Huth in BIB 1868)</w:t>
      </w:r>
    </w:p>
    <w:p w14:paraId="7E7A9E47" w14:textId="77777777" w:rsidR="0046790E" w:rsidRPr="0032190F" w:rsidRDefault="0046790E" w:rsidP="00242C0F">
      <w:pPr>
        <w:rPr>
          <w:lang w:val="fr-FR"/>
        </w:rPr>
      </w:pPr>
    </w:p>
    <w:p w14:paraId="41170CC5" w14:textId="77777777" w:rsidR="0046790E" w:rsidRPr="00784BEC" w:rsidRDefault="0046790E" w:rsidP="00242C0F">
      <w:pPr>
        <w:pStyle w:val="Heading3"/>
        <w:spacing w:line="240" w:lineRule="auto"/>
        <w:rPr>
          <w:lang w:val="it-IT"/>
        </w:rPr>
      </w:pPr>
      <w:bookmarkStart w:id="1976" w:name="Sit_Termeno"/>
      <w:r w:rsidRPr="00784BEC">
        <w:rPr>
          <w:lang w:val="it-IT"/>
        </w:rPr>
        <w:t>Termeno</w:t>
      </w:r>
    </w:p>
    <w:bookmarkEnd w:id="1976"/>
    <w:p w14:paraId="2C51A886" w14:textId="77777777" w:rsidR="0046790E" w:rsidRPr="00784BEC" w:rsidRDefault="0046790E" w:rsidP="00242C0F">
      <w:pPr>
        <w:rPr>
          <w:lang w:val="it-IT"/>
        </w:rPr>
      </w:pPr>
      <w:r w:rsidRPr="00784BEC">
        <w:rPr>
          <w:lang w:val="it-IT"/>
        </w:rPr>
        <w:t>Termeno = Remedello 2 (BIB 232 p. 74)</w:t>
      </w:r>
      <w:r w:rsidR="00302A22" w:rsidRPr="00784BEC">
        <w:rPr>
          <w:lang w:val="it-IT"/>
        </w:rPr>
        <w:t>.</w:t>
      </w:r>
    </w:p>
    <w:p w14:paraId="53BAF70B" w14:textId="77777777" w:rsidR="00495AA2" w:rsidRPr="00784BEC" w:rsidRDefault="00495AA2" w:rsidP="00242C0F">
      <w:pPr>
        <w:rPr>
          <w:lang w:val="it-IT"/>
        </w:rPr>
      </w:pPr>
    </w:p>
    <w:p w14:paraId="46A43D15" w14:textId="77777777" w:rsidR="007F7F0C" w:rsidRDefault="007F7F0C" w:rsidP="00242C0F">
      <w:pPr>
        <w:pStyle w:val="Heading2"/>
      </w:pPr>
      <w:r>
        <w:t>Analyse des correspondances</w:t>
      </w:r>
    </w:p>
    <w:p w14:paraId="25C83189" w14:textId="77777777" w:rsidR="007F7F0C" w:rsidRPr="007F7F0C" w:rsidRDefault="007F7F0C" w:rsidP="00242C0F"/>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5"/>
        <w:gridCol w:w="1003"/>
        <w:gridCol w:w="616"/>
        <w:gridCol w:w="616"/>
        <w:gridCol w:w="616"/>
        <w:gridCol w:w="927"/>
        <w:gridCol w:w="927"/>
        <w:gridCol w:w="927"/>
        <w:gridCol w:w="927"/>
        <w:gridCol w:w="683"/>
        <w:gridCol w:w="650"/>
      </w:tblGrid>
      <w:tr w:rsidR="007F7F0C" w:rsidRPr="00DB5974" w14:paraId="7CADAE7A" w14:textId="77777777">
        <w:tc>
          <w:tcPr>
            <w:tcW w:w="1683" w:type="dxa"/>
            <w:vAlign w:val="center"/>
          </w:tcPr>
          <w:p w14:paraId="0C21259F" w14:textId="77777777" w:rsidR="007F7F0C" w:rsidRPr="00DB5974" w:rsidRDefault="007F7F0C" w:rsidP="00242C0F">
            <w:pPr>
              <w:jc w:val="center"/>
              <w:rPr>
                <w:sz w:val="20"/>
                <w:szCs w:val="20"/>
              </w:rPr>
            </w:pPr>
          </w:p>
        </w:tc>
        <w:tc>
          <w:tcPr>
            <w:tcW w:w="7892" w:type="dxa"/>
            <w:gridSpan w:val="10"/>
            <w:vAlign w:val="center"/>
          </w:tcPr>
          <w:p w14:paraId="6EACF7DC" w14:textId="7EE98FE8" w:rsidR="007F7F0C" w:rsidRPr="00DB5974" w:rsidRDefault="00000000" w:rsidP="00242C0F">
            <w:pPr>
              <w:jc w:val="center"/>
              <w:rPr>
                <w:sz w:val="20"/>
                <w:szCs w:val="20"/>
              </w:rPr>
            </w:pPr>
            <w:hyperlink r:id="rId4556" w:anchor="Sit_Trentin_Haut_Adige" w:history="1">
              <w:r w:rsidR="007F7F0C" w:rsidRPr="00DB5974">
                <w:rPr>
                  <w:rStyle w:val="Hyperlink"/>
                  <w:sz w:val="20"/>
                  <w:szCs w:val="20"/>
                </w:rPr>
                <w:t>Trentin-Haut-Adige</w:t>
              </w:r>
            </w:hyperlink>
          </w:p>
        </w:tc>
      </w:tr>
      <w:tr w:rsidR="007F7F0C" w:rsidRPr="00DB5974" w14:paraId="761E6309" w14:textId="77777777">
        <w:tc>
          <w:tcPr>
            <w:tcW w:w="1683" w:type="dxa"/>
            <w:vAlign w:val="center"/>
          </w:tcPr>
          <w:p w14:paraId="2E0B6C64" w14:textId="77777777" w:rsidR="007F7F0C" w:rsidRPr="00DB5974" w:rsidRDefault="007F7F0C" w:rsidP="00242C0F">
            <w:pPr>
              <w:jc w:val="center"/>
              <w:rPr>
                <w:sz w:val="20"/>
                <w:szCs w:val="20"/>
              </w:rPr>
            </w:pPr>
          </w:p>
        </w:tc>
        <w:tc>
          <w:tcPr>
            <w:tcW w:w="1003" w:type="dxa"/>
            <w:vAlign w:val="center"/>
          </w:tcPr>
          <w:p w14:paraId="074A0BBA" w14:textId="77777777" w:rsidR="007F7F0C" w:rsidRPr="00DB5974" w:rsidRDefault="007F7F0C" w:rsidP="00242C0F">
            <w:pPr>
              <w:jc w:val="center"/>
              <w:rPr>
                <w:sz w:val="20"/>
                <w:szCs w:val="20"/>
              </w:rPr>
            </w:pPr>
            <w:r w:rsidRPr="00DB5974">
              <w:rPr>
                <w:sz w:val="20"/>
                <w:szCs w:val="20"/>
              </w:rPr>
              <w:t>Arco 1</w:t>
            </w:r>
          </w:p>
        </w:tc>
        <w:tc>
          <w:tcPr>
            <w:tcW w:w="616" w:type="dxa"/>
            <w:vAlign w:val="center"/>
          </w:tcPr>
          <w:p w14:paraId="3EB0986A" w14:textId="77777777" w:rsidR="007F7F0C" w:rsidRPr="00DB5974" w:rsidRDefault="007F7F0C" w:rsidP="00242C0F">
            <w:pPr>
              <w:jc w:val="center"/>
              <w:rPr>
                <w:sz w:val="20"/>
                <w:szCs w:val="20"/>
              </w:rPr>
            </w:pPr>
            <w:r w:rsidRPr="00DB5974">
              <w:rPr>
                <w:sz w:val="20"/>
                <w:szCs w:val="20"/>
              </w:rPr>
              <w:t>Arco 2</w:t>
            </w:r>
          </w:p>
        </w:tc>
        <w:tc>
          <w:tcPr>
            <w:tcW w:w="616" w:type="dxa"/>
            <w:vAlign w:val="center"/>
          </w:tcPr>
          <w:p w14:paraId="17D3FD0B" w14:textId="77777777" w:rsidR="007F7F0C" w:rsidRPr="00DB5974" w:rsidRDefault="007F7F0C" w:rsidP="00242C0F">
            <w:pPr>
              <w:jc w:val="center"/>
              <w:rPr>
                <w:sz w:val="20"/>
                <w:szCs w:val="20"/>
              </w:rPr>
            </w:pPr>
            <w:r w:rsidRPr="00DB5974">
              <w:rPr>
                <w:sz w:val="20"/>
                <w:szCs w:val="20"/>
              </w:rPr>
              <w:t>Arco 3</w:t>
            </w:r>
          </w:p>
        </w:tc>
        <w:tc>
          <w:tcPr>
            <w:tcW w:w="616" w:type="dxa"/>
            <w:vAlign w:val="center"/>
          </w:tcPr>
          <w:p w14:paraId="3A9F3D01" w14:textId="77777777" w:rsidR="007F7F0C" w:rsidRPr="00DB5974" w:rsidRDefault="007F7F0C" w:rsidP="00242C0F">
            <w:pPr>
              <w:jc w:val="center"/>
              <w:rPr>
                <w:sz w:val="20"/>
                <w:szCs w:val="20"/>
              </w:rPr>
            </w:pPr>
            <w:r w:rsidRPr="00DB5974">
              <w:rPr>
                <w:sz w:val="20"/>
                <w:szCs w:val="20"/>
              </w:rPr>
              <w:t>Arco 5</w:t>
            </w:r>
          </w:p>
        </w:tc>
        <w:tc>
          <w:tcPr>
            <w:tcW w:w="927" w:type="dxa"/>
            <w:vAlign w:val="center"/>
          </w:tcPr>
          <w:p w14:paraId="09F41713" w14:textId="77777777" w:rsidR="007F7F0C" w:rsidRPr="00DB5974" w:rsidRDefault="007F7F0C" w:rsidP="00242C0F">
            <w:pPr>
              <w:jc w:val="center"/>
              <w:rPr>
                <w:sz w:val="20"/>
                <w:szCs w:val="20"/>
              </w:rPr>
            </w:pPr>
            <w:r w:rsidRPr="00DB5974">
              <w:rPr>
                <w:sz w:val="20"/>
                <w:szCs w:val="20"/>
              </w:rPr>
              <w:t>Lagundo 1</w:t>
            </w:r>
          </w:p>
        </w:tc>
        <w:tc>
          <w:tcPr>
            <w:tcW w:w="927" w:type="dxa"/>
            <w:vAlign w:val="center"/>
          </w:tcPr>
          <w:p w14:paraId="7425E0DB" w14:textId="77777777" w:rsidR="007F7F0C" w:rsidRPr="00DB5974" w:rsidRDefault="007F7F0C" w:rsidP="00242C0F">
            <w:pPr>
              <w:jc w:val="center"/>
              <w:rPr>
                <w:sz w:val="20"/>
                <w:szCs w:val="20"/>
              </w:rPr>
            </w:pPr>
            <w:r w:rsidRPr="00DB5974">
              <w:rPr>
                <w:sz w:val="20"/>
                <w:szCs w:val="20"/>
              </w:rPr>
              <w:t>Lagundo 2</w:t>
            </w:r>
          </w:p>
        </w:tc>
        <w:tc>
          <w:tcPr>
            <w:tcW w:w="927" w:type="dxa"/>
            <w:vAlign w:val="center"/>
          </w:tcPr>
          <w:p w14:paraId="6C303129" w14:textId="77777777" w:rsidR="007F7F0C" w:rsidRPr="00DB5974" w:rsidRDefault="007F7F0C" w:rsidP="00242C0F">
            <w:pPr>
              <w:jc w:val="center"/>
              <w:rPr>
                <w:sz w:val="20"/>
                <w:szCs w:val="20"/>
              </w:rPr>
            </w:pPr>
            <w:r w:rsidRPr="00DB5974">
              <w:rPr>
                <w:sz w:val="20"/>
                <w:szCs w:val="20"/>
              </w:rPr>
              <w:t>Lagundo 3</w:t>
            </w:r>
          </w:p>
        </w:tc>
        <w:tc>
          <w:tcPr>
            <w:tcW w:w="927" w:type="dxa"/>
            <w:vAlign w:val="center"/>
          </w:tcPr>
          <w:p w14:paraId="0FDAD8A0" w14:textId="77777777" w:rsidR="007F7F0C" w:rsidRPr="00DB5974" w:rsidRDefault="007F7F0C" w:rsidP="00242C0F">
            <w:pPr>
              <w:jc w:val="center"/>
              <w:rPr>
                <w:sz w:val="20"/>
                <w:szCs w:val="20"/>
              </w:rPr>
            </w:pPr>
            <w:r w:rsidRPr="00DB5974">
              <w:rPr>
                <w:sz w:val="20"/>
                <w:szCs w:val="20"/>
              </w:rPr>
              <w:t>Lagundo 4</w:t>
            </w:r>
          </w:p>
        </w:tc>
        <w:tc>
          <w:tcPr>
            <w:tcW w:w="683" w:type="dxa"/>
            <w:vAlign w:val="center"/>
          </w:tcPr>
          <w:p w14:paraId="59B526CC" w14:textId="77777777" w:rsidR="007F7F0C" w:rsidRPr="00DB5974" w:rsidRDefault="007F7F0C" w:rsidP="00242C0F">
            <w:pPr>
              <w:jc w:val="center"/>
              <w:rPr>
                <w:sz w:val="20"/>
                <w:szCs w:val="20"/>
              </w:rPr>
            </w:pPr>
            <w:r w:rsidRPr="00DB5974">
              <w:rPr>
                <w:sz w:val="20"/>
                <w:szCs w:val="20"/>
              </w:rPr>
              <w:t>Laces</w:t>
            </w:r>
          </w:p>
        </w:tc>
        <w:tc>
          <w:tcPr>
            <w:tcW w:w="650" w:type="dxa"/>
            <w:vAlign w:val="center"/>
          </w:tcPr>
          <w:p w14:paraId="159E548D" w14:textId="77777777" w:rsidR="007F7F0C" w:rsidRPr="00DB5974" w:rsidRDefault="007F7F0C" w:rsidP="00242C0F">
            <w:pPr>
              <w:jc w:val="center"/>
              <w:rPr>
                <w:sz w:val="20"/>
                <w:szCs w:val="20"/>
              </w:rPr>
            </w:pPr>
            <w:r w:rsidRPr="00DB5974">
              <w:rPr>
                <w:sz w:val="20"/>
                <w:szCs w:val="20"/>
              </w:rPr>
              <w:t>Rung</w:t>
            </w:r>
          </w:p>
        </w:tc>
      </w:tr>
      <w:tr w:rsidR="007F7F0C" w:rsidRPr="00DB5974" w14:paraId="38B0CF90" w14:textId="77777777">
        <w:tc>
          <w:tcPr>
            <w:tcW w:w="1683" w:type="dxa"/>
            <w:vAlign w:val="center"/>
          </w:tcPr>
          <w:p w14:paraId="06CA4ADB" w14:textId="77777777" w:rsidR="007F7F0C" w:rsidRPr="00DB5974" w:rsidRDefault="007F7F0C" w:rsidP="00242C0F">
            <w:pPr>
              <w:jc w:val="center"/>
              <w:rPr>
                <w:sz w:val="20"/>
                <w:szCs w:val="20"/>
              </w:rPr>
            </w:pPr>
            <w:r w:rsidRPr="00DB5974">
              <w:rPr>
                <w:sz w:val="20"/>
                <w:szCs w:val="20"/>
              </w:rPr>
              <w:t>poig. Remedello 2</w:t>
            </w:r>
          </w:p>
        </w:tc>
        <w:tc>
          <w:tcPr>
            <w:tcW w:w="1003" w:type="dxa"/>
            <w:vAlign w:val="center"/>
          </w:tcPr>
          <w:p w14:paraId="19A66D55" w14:textId="77777777" w:rsidR="007F7F0C" w:rsidRPr="00DB5974" w:rsidRDefault="007F7F0C" w:rsidP="00242C0F">
            <w:pPr>
              <w:jc w:val="center"/>
              <w:rPr>
                <w:sz w:val="20"/>
                <w:szCs w:val="20"/>
              </w:rPr>
            </w:pPr>
            <w:r w:rsidRPr="00DB5974">
              <w:rPr>
                <w:sz w:val="20"/>
                <w:szCs w:val="20"/>
              </w:rPr>
              <w:t>+</w:t>
            </w:r>
          </w:p>
        </w:tc>
        <w:tc>
          <w:tcPr>
            <w:tcW w:w="616" w:type="dxa"/>
            <w:vAlign w:val="center"/>
          </w:tcPr>
          <w:p w14:paraId="20BD0B15" w14:textId="77777777" w:rsidR="007F7F0C" w:rsidRPr="00DB5974" w:rsidRDefault="007F7F0C" w:rsidP="00242C0F">
            <w:pPr>
              <w:jc w:val="center"/>
              <w:rPr>
                <w:sz w:val="20"/>
                <w:szCs w:val="20"/>
              </w:rPr>
            </w:pPr>
            <w:r w:rsidRPr="00DB5974">
              <w:rPr>
                <w:sz w:val="20"/>
                <w:szCs w:val="20"/>
              </w:rPr>
              <w:t>+</w:t>
            </w:r>
          </w:p>
        </w:tc>
        <w:tc>
          <w:tcPr>
            <w:tcW w:w="616" w:type="dxa"/>
            <w:vAlign w:val="center"/>
          </w:tcPr>
          <w:p w14:paraId="0F5ED6C2" w14:textId="77777777" w:rsidR="007F7F0C" w:rsidRPr="00DB5974" w:rsidRDefault="007F7F0C" w:rsidP="00242C0F">
            <w:pPr>
              <w:jc w:val="center"/>
              <w:rPr>
                <w:sz w:val="20"/>
                <w:szCs w:val="20"/>
              </w:rPr>
            </w:pPr>
          </w:p>
        </w:tc>
        <w:tc>
          <w:tcPr>
            <w:tcW w:w="616" w:type="dxa"/>
            <w:vAlign w:val="center"/>
          </w:tcPr>
          <w:p w14:paraId="446197CF" w14:textId="77777777" w:rsidR="007F7F0C" w:rsidRPr="00DB5974" w:rsidRDefault="007F7F0C" w:rsidP="00242C0F">
            <w:pPr>
              <w:jc w:val="center"/>
              <w:rPr>
                <w:sz w:val="20"/>
                <w:szCs w:val="20"/>
              </w:rPr>
            </w:pPr>
          </w:p>
        </w:tc>
        <w:tc>
          <w:tcPr>
            <w:tcW w:w="927" w:type="dxa"/>
            <w:vAlign w:val="center"/>
          </w:tcPr>
          <w:p w14:paraId="6F09B70A" w14:textId="77777777" w:rsidR="007F7F0C" w:rsidRPr="00DB5974" w:rsidRDefault="007F7F0C" w:rsidP="00242C0F">
            <w:pPr>
              <w:tabs>
                <w:tab w:val="center" w:pos="824"/>
              </w:tabs>
              <w:jc w:val="center"/>
              <w:rPr>
                <w:sz w:val="20"/>
                <w:szCs w:val="20"/>
              </w:rPr>
            </w:pPr>
          </w:p>
        </w:tc>
        <w:tc>
          <w:tcPr>
            <w:tcW w:w="927" w:type="dxa"/>
            <w:vAlign w:val="center"/>
          </w:tcPr>
          <w:p w14:paraId="62BFE87A" w14:textId="77777777" w:rsidR="007F7F0C" w:rsidRPr="00DB5974" w:rsidRDefault="007F7F0C" w:rsidP="00242C0F">
            <w:pPr>
              <w:tabs>
                <w:tab w:val="center" w:pos="824"/>
              </w:tabs>
              <w:jc w:val="center"/>
              <w:rPr>
                <w:sz w:val="20"/>
                <w:szCs w:val="20"/>
              </w:rPr>
            </w:pPr>
            <w:r w:rsidRPr="00DB5974">
              <w:rPr>
                <w:sz w:val="20"/>
                <w:szCs w:val="20"/>
              </w:rPr>
              <w:t>+</w:t>
            </w:r>
          </w:p>
        </w:tc>
        <w:tc>
          <w:tcPr>
            <w:tcW w:w="927" w:type="dxa"/>
            <w:vAlign w:val="center"/>
          </w:tcPr>
          <w:p w14:paraId="7746753F" w14:textId="77777777" w:rsidR="007F7F0C" w:rsidRPr="00DB5974" w:rsidRDefault="007F7F0C" w:rsidP="00242C0F">
            <w:pPr>
              <w:tabs>
                <w:tab w:val="center" w:pos="824"/>
              </w:tabs>
              <w:jc w:val="center"/>
              <w:rPr>
                <w:sz w:val="20"/>
                <w:szCs w:val="20"/>
              </w:rPr>
            </w:pPr>
            <w:r w:rsidRPr="00DB5974">
              <w:rPr>
                <w:sz w:val="20"/>
                <w:szCs w:val="20"/>
              </w:rPr>
              <w:t>+ (*)</w:t>
            </w:r>
          </w:p>
        </w:tc>
        <w:tc>
          <w:tcPr>
            <w:tcW w:w="927" w:type="dxa"/>
            <w:vAlign w:val="center"/>
          </w:tcPr>
          <w:p w14:paraId="650CE56D" w14:textId="77777777" w:rsidR="007F7F0C" w:rsidRPr="00DB5974" w:rsidRDefault="007F7F0C" w:rsidP="00242C0F">
            <w:pPr>
              <w:jc w:val="center"/>
              <w:rPr>
                <w:sz w:val="20"/>
                <w:szCs w:val="20"/>
              </w:rPr>
            </w:pPr>
            <w:r w:rsidRPr="00DB5974">
              <w:rPr>
                <w:sz w:val="20"/>
                <w:szCs w:val="20"/>
              </w:rPr>
              <w:t>+</w:t>
            </w:r>
          </w:p>
        </w:tc>
        <w:tc>
          <w:tcPr>
            <w:tcW w:w="683" w:type="dxa"/>
            <w:vAlign w:val="center"/>
          </w:tcPr>
          <w:p w14:paraId="3ACA6409" w14:textId="77777777" w:rsidR="007F7F0C" w:rsidRPr="00DB5974" w:rsidRDefault="007F7F0C" w:rsidP="00242C0F">
            <w:pPr>
              <w:jc w:val="center"/>
              <w:rPr>
                <w:sz w:val="20"/>
                <w:szCs w:val="20"/>
              </w:rPr>
            </w:pPr>
            <w:r w:rsidRPr="00DB5974">
              <w:rPr>
                <w:sz w:val="20"/>
                <w:szCs w:val="20"/>
              </w:rPr>
              <w:t>+</w:t>
            </w:r>
          </w:p>
        </w:tc>
        <w:tc>
          <w:tcPr>
            <w:tcW w:w="650" w:type="dxa"/>
            <w:vAlign w:val="center"/>
          </w:tcPr>
          <w:p w14:paraId="016C7428" w14:textId="77777777" w:rsidR="007F7F0C" w:rsidRPr="00DB5974" w:rsidRDefault="007F7F0C" w:rsidP="00242C0F">
            <w:pPr>
              <w:jc w:val="center"/>
              <w:rPr>
                <w:sz w:val="20"/>
                <w:szCs w:val="20"/>
              </w:rPr>
            </w:pPr>
            <w:r w:rsidRPr="00DB5974">
              <w:rPr>
                <w:sz w:val="20"/>
                <w:szCs w:val="20"/>
              </w:rPr>
              <w:t>+</w:t>
            </w:r>
          </w:p>
        </w:tc>
      </w:tr>
      <w:tr w:rsidR="007F7F0C" w:rsidRPr="00DB5974" w14:paraId="34475ED1" w14:textId="77777777">
        <w:tc>
          <w:tcPr>
            <w:tcW w:w="1683" w:type="dxa"/>
            <w:vAlign w:val="center"/>
          </w:tcPr>
          <w:p w14:paraId="7217A785" w14:textId="77777777" w:rsidR="007F7F0C" w:rsidRPr="00DB5974" w:rsidRDefault="007F7F0C" w:rsidP="00242C0F">
            <w:pPr>
              <w:jc w:val="center"/>
              <w:rPr>
                <w:sz w:val="20"/>
                <w:szCs w:val="20"/>
              </w:rPr>
            </w:pPr>
            <w:r w:rsidRPr="00DB5974">
              <w:rPr>
                <w:sz w:val="20"/>
                <w:szCs w:val="20"/>
              </w:rPr>
              <w:t>manteau à damier</w:t>
            </w:r>
          </w:p>
        </w:tc>
        <w:tc>
          <w:tcPr>
            <w:tcW w:w="1003" w:type="dxa"/>
            <w:vAlign w:val="center"/>
          </w:tcPr>
          <w:p w14:paraId="10828750" w14:textId="77777777" w:rsidR="007F7F0C" w:rsidRPr="00DB5974" w:rsidRDefault="007F7F0C" w:rsidP="00242C0F">
            <w:pPr>
              <w:jc w:val="center"/>
              <w:rPr>
                <w:sz w:val="20"/>
                <w:szCs w:val="20"/>
              </w:rPr>
            </w:pPr>
          </w:p>
        </w:tc>
        <w:tc>
          <w:tcPr>
            <w:tcW w:w="616" w:type="dxa"/>
            <w:vAlign w:val="center"/>
          </w:tcPr>
          <w:p w14:paraId="7A8DD469" w14:textId="77777777" w:rsidR="007F7F0C" w:rsidRPr="00DB5974" w:rsidRDefault="007F7F0C" w:rsidP="00242C0F">
            <w:pPr>
              <w:jc w:val="center"/>
              <w:rPr>
                <w:sz w:val="20"/>
                <w:szCs w:val="20"/>
              </w:rPr>
            </w:pPr>
            <w:r w:rsidRPr="00DB5974">
              <w:rPr>
                <w:sz w:val="20"/>
                <w:szCs w:val="20"/>
              </w:rPr>
              <w:t>+</w:t>
            </w:r>
          </w:p>
        </w:tc>
        <w:tc>
          <w:tcPr>
            <w:tcW w:w="616" w:type="dxa"/>
            <w:vAlign w:val="center"/>
          </w:tcPr>
          <w:p w14:paraId="2E1AC3DF" w14:textId="77777777" w:rsidR="007F7F0C" w:rsidRPr="00DB5974" w:rsidRDefault="007F7F0C" w:rsidP="00242C0F">
            <w:pPr>
              <w:jc w:val="center"/>
              <w:rPr>
                <w:sz w:val="20"/>
                <w:szCs w:val="20"/>
              </w:rPr>
            </w:pPr>
            <w:r w:rsidRPr="00DB5974">
              <w:rPr>
                <w:sz w:val="20"/>
                <w:szCs w:val="20"/>
              </w:rPr>
              <w:t>+</w:t>
            </w:r>
          </w:p>
        </w:tc>
        <w:tc>
          <w:tcPr>
            <w:tcW w:w="616" w:type="dxa"/>
            <w:vAlign w:val="center"/>
          </w:tcPr>
          <w:p w14:paraId="53D90213" w14:textId="77777777" w:rsidR="007F7F0C" w:rsidRPr="00DB5974" w:rsidRDefault="007F7F0C" w:rsidP="00242C0F">
            <w:pPr>
              <w:jc w:val="center"/>
              <w:rPr>
                <w:sz w:val="20"/>
                <w:szCs w:val="20"/>
              </w:rPr>
            </w:pPr>
            <w:r w:rsidRPr="00DB5974">
              <w:rPr>
                <w:sz w:val="20"/>
                <w:szCs w:val="20"/>
              </w:rPr>
              <w:t>+</w:t>
            </w:r>
          </w:p>
        </w:tc>
        <w:tc>
          <w:tcPr>
            <w:tcW w:w="927" w:type="dxa"/>
            <w:vAlign w:val="center"/>
          </w:tcPr>
          <w:p w14:paraId="4731785B" w14:textId="77777777" w:rsidR="007F7F0C" w:rsidRPr="00DB5974" w:rsidRDefault="007F7F0C" w:rsidP="00242C0F">
            <w:pPr>
              <w:jc w:val="center"/>
              <w:rPr>
                <w:sz w:val="20"/>
                <w:szCs w:val="20"/>
              </w:rPr>
            </w:pPr>
            <w:r w:rsidRPr="00DB5974">
              <w:rPr>
                <w:sz w:val="20"/>
                <w:szCs w:val="20"/>
              </w:rPr>
              <w:t>+</w:t>
            </w:r>
          </w:p>
        </w:tc>
        <w:tc>
          <w:tcPr>
            <w:tcW w:w="927" w:type="dxa"/>
            <w:vAlign w:val="center"/>
          </w:tcPr>
          <w:p w14:paraId="4FE312A6" w14:textId="77777777" w:rsidR="007F7F0C" w:rsidRPr="00DB5974" w:rsidRDefault="007F7F0C" w:rsidP="00242C0F">
            <w:pPr>
              <w:jc w:val="center"/>
              <w:rPr>
                <w:sz w:val="20"/>
                <w:szCs w:val="20"/>
              </w:rPr>
            </w:pPr>
          </w:p>
        </w:tc>
        <w:tc>
          <w:tcPr>
            <w:tcW w:w="927" w:type="dxa"/>
            <w:vAlign w:val="center"/>
          </w:tcPr>
          <w:p w14:paraId="554F511B" w14:textId="77777777" w:rsidR="007F7F0C" w:rsidRPr="00DB5974" w:rsidRDefault="007F7F0C" w:rsidP="00242C0F">
            <w:pPr>
              <w:jc w:val="center"/>
              <w:rPr>
                <w:sz w:val="20"/>
                <w:szCs w:val="20"/>
              </w:rPr>
            </w:pPr>
          </w:p>
        </w:tc>
        <w:tc>
          <w:tcPr>
            <w:tcW w:w="927" w:type="dxa"/>
            <w:vAlign w:val="center"/>
          </w:tcPr>
          <w:p w14:paraId="5EE75ABD" w14:textId="77777777" w:rsidR="007F7F0C" w:rsidRPr="00DB5974" w:rsidRDefault="007F7F0C" w:rsidP="00242C0F">
            <w:pPr>
              <w:jc w:val="center"/>
              <w:rPr>
                <w:sz w:val="20"/>
                <w:szCs w:val="20"/>
              </w:rPr>
            </w:pPr>
          </w:p>
        </w:tc>
        <w:tc>
          <w:tcPr>
            <w:tcW w:w="683" w:type="dxa"/>
            <w:vAlign w:val="center"/>
          </w:tcPr>
          <w:p w14:paraId="6C90EE02" w14:textId="77777777" w:rsidR="007F7F0C" w:rsidRPr="00DB5974" w:rsidRDefault="007F7F0C" w:rsidP="00242C0F">
            <w:pPr>
              <w:jc w:val="center"/>
              <w:rPr>
                <w:sz w:val="20"/>
                <w:szCs w:val="20"/>
              </w:rPr>
            </w:pPr>
            <w:r w:rsidRPr="00DB5974">
              <w:rPr>
                <w:sz w:val="20"/>
                <w:szCs w:val="20"/>
              </w:rPr>
              <w:t>+</w:t>
            </w:r>
          </w:p>
        </w:tc>
        <w:tc>
          <w:tcPr>
            <w:tcW w:w="650" w:type="dxa"/>
            <w:vAlign w:val="center"/>
          </w:tcPr>
          <w:p w14:paraId="0F07AB68" w14:textId="77777777" w:rsidR="007F7F0C" w:rsidRPr="00DB5974" w:rsidRDefault="007F7F0C" w:rsidP="00242C0F">
            <w:pPr>
              <w:jc w:val="center"/>
              <w:rPr>
                <w:sz w:val="20"/>
                <w:szCs w:val="20"/>
              </w:rPr>
            </w:pPr>
          </w:p>
        </w:tc>
      </w:tr>
      <w:tr w:rsidR="007F7F0C" w:rsidRPr="00DB5974" w14:paraId="410EFC70" w14:textId="77777777">
        <w:tc>
          <w:tcPr>
            <w:tcW w:w="1683" w:type="dxa"/>
            <w:vAlign w:val="center"/>
          </w:tcPr>
          <w:p w14:paraId="310D4DF2" w14:textId="02CE4466" w:rsidR="007F7F0C" w:rsidRPr="00DB5974" w:rsidRDefault="00000000" w:rsidP="00242C0F">
            <w:pPr>
              <w:jc w:val="center"/>
              <w:rPr>
                <w:sz w:val="20"/>
                <w:szCs w:val="20"/>
              </w:rPr>
            </w:pPr>
            <w:hyperlink r:id="rId4557" w:anchor="Cul_Art_TAC_T_t_ceinture" w:history="1">
              <w:r w:rsidR="00D64745" w:rsidRPr="00D64745">
                <w:rPr>
                  <w:rStyle w:val="Hyperlink"/>
                  <w:sz w:val="20"/>
                  <w:szCs w:val="20"/>
                  <w:lang w:val="fr-FR"/>
                </w:rPr>
                <w:t>ceinture</w:t>
              </w:r>
            </w:hyperlink>
            <w:r w:rsidR="00D64745">
              <w:rPr>
                <w:sz w:val="20"/>
                <w:szCs w:val="20"/>
              </w:rPr>
              <w:t xml:space="preserve"> </w:t>
            </w:r>
            <w:r w:rsidR="007F7F0C" w:rsidRPr="00DB5974">
              <w:rPr>
                <w:sz w:val="20"/>
                <w:szCs w:val="20"/>
              </w:rPr>
              <w:t xml:space="preserve">à ligne </w:t>
            </w:r>
            <w:r w:rsidR="007F7F0C" w:rsidRPr="00DB5974">
              <w:rPr>
                <w:sz w:val="20"/>
                <w:szCs w:val="20"/>
                <w:u w:val="single"/>
              </w:rPr>
              <w:t>festonnée</w:t>
            </w:r>
          </w:p>
        </w:tc>
        <w:tc>
          <w:tcPr>
            <w:tcW w:w="1003" w:type="dxa"/>
            <w:vAlign w:val="center"/>
          </w:tcPr>
          <w:p w14:paraId="66740478" w14:textId="77777777" w:rsidR="007F7F0C" w:rsidRPr="00DB5974" w:rsidRDefault="007F7F0C" w:rsidP="00242C0F">
            <w:pPr>
              <w:jc w:val="center"/>
              <w:rPr>
                <w:sz w:val="20"/>
                <w:szCs w:val="20"/>
              </w:rPr>
            </w:pPr>
            <w:r w:rsidRPr="00DB5974">
              <w:rPr>
                <w:sz w:val="20"/>
                <w:szCs w:val="20"/>
              </w:rPr>
              <w:t>+</w:t>
            </w:r>
          </w:p>
        </w:tc>
        <w:tc>
          <w:tcPr>
            <w:tcW w:w="616" w:type="dxa"/>
            <w:vAlign w:val="center"/>
          </w:tcPr>
          <w:p w14:paraId="0BDC5B58" w14:textId="77777777" w:rsidR="007F7F0C" w:rsidRPr="00DB5974" w:rsidRDefault="007F7F0C" w:rsidP="00242C0F">
            <w:pPr>
              <w:jc w:val="center"/>
              <w:rPr>
                <w:sz w:val="20"/>
                <w:szCs w:val="20"/>
              </w:rPr>
            </w:pPr>
            <w:r w:rsidRPr="00DB5974">
              <w:rPr>
                <w:sz w:val="20"/>
                <w:szCs w:val="20"/>
              </w:rPr>
              <w:t>+</w:t>
            </w:r>
          </w:p>
        </w:tc>
        <w:tc>
          <w:tcPr>
            <w:tcW w:w="616" w:type="dxa"/>
            <w:vAlign w:val="center"/>
          </w:tcPr>
          <w:p w14:paraId="1FA8FA17" w14:textId="77777777" w:rsidR="007F7F0C" w:rsidRPr="00DB5974" w:rsidRDefault="007F7F0C" w:rsidP="00242C0F">
            <w:pPr>
              <w:jc w:val="center"/>
              <w:rPr>
                <w:sz w:val="20"/>
                <w:szCs w:val="20"/>
              </w:rPr>
            </w:pPr>
          </w:p>
        </w:tc>
        <w:tc>
          <w:tcPr>
            <w:tcW w:w="616" w:type="dxa"/>
            <w:vAlign w:val="center"/>
          </w:tcPr>
          <w:p w14:paraId="308F03E5" w14:textId="77777777" w:rsidR="007F7F0C" w:rsidRPr="00DB5974" w:rsidRDefault="007F7F0C" w:rsidP="00242C0F">
            <w:pPr>
              <w:jc w:val="center"/>
              <w:rPr>
                <w:sz w:val="20"/>
                <w:szCs w:val="20"/>
              </w:rPr>
            </w:pPr>
          </w:p>
        </w:tc>
        <w:tc>
          <w:tcPr>
            <w:tcW w:w="927" w:type="dxa"/>
            <w:vAlign w:val="center"/>
          </w:tcPr>
          <w:p w14:paraId="7995433A" w14:textId="77777777" w:rsidR="007F7F0C" w:rsidRPr="00DB5974" w:rsidRDefault="007F7F0C" w:rsidP="00242C0F">
            <w:pPr>
              <w:jc w:val="center"/>
              <w:rPr>
                <w:sz w:val="20"/>
                <w:szCs w:val="20"/>
              </w:rPr>
            </w:pPr>
          </w:p>
        </w:tc>
        <w:tc>
          <w:tcPr>
            <w:tcW w:w="927" w:type="dxa"/>
            <w:vAlign w:val="center"/>
          </w:tcPr>
          <w:p w14:paraId="6E40FC82" w14:textId="77777777" w:rsidR="007F7F0C" w:rsidRPr="00DB5974" w:rsidRDefault="007F7F0C" w:rsidP="00242C0F">
            <w:pPr>
              <w:jc w:val="center"/>
              <w:rPr>
                <w:sz w:val="20"/>
                <w:szCs w:val="20"/>
              </w:rPr>
            </w:pPr>
            <w:r w:rsidRPr="00DB5974">
              <w:rPr>
                <w:sz w:val="20"/>
                <w:szCs w:val="20"/>
              </w:rPr>
              <w:t>+</w:t>
            </w:r>
          </w:p>
        </w:tc>
        <w:tc>
          <w:tcPr>
            <w:tcW w:w="927" w:type="dxa"/>
            <w:vAlign w:val="center"/>
          </w:tcPr>
          <w:p w14:paraId="4E23EB8E" w14:textId="77777777" w:rsidR="007F7F0C" w:rsidRPr="00DB5974" w:rsidRDefault="007F7F0C" w:rsidP="00242C0F">
            <w:pPr>
              <w:jc w:val="center"/>
              <w:rPr>
                <w:sz w:val="20"/>
                <w:szCs w:val="20"/>
              </w:rPr>
            </w:pPr>
          </w:p>
        </w:tc>
        <w:tc>
          <w:tcPr>
            <w:tcW w:w="927" w:type="dxa"/>
            <w:vAlign w:val="center"/>
          </w:tcPr>
          <w:p w14:paraId="531088D1" w14:textId="77777777" w:rsidR="007F7F0C" w:rsidRPr="00DB5974" w:rsidRDefault="007F7F0C" w:rsidP="00242C0F">
            <w:pPr>
              <w:jc w:val="center"/>
              <w:rPr>
                <w:sz w:val="20"/>
                <w:szCs w:val="20"/>
              </w:rPr>
            </w:pPr>
            <w:r w:rsidRPr="00DB5974">
              <w:rPr>
                <w:sz w:val="20"/>
                <w:szCs w:val="20"/>
              </w:rPr>
              <w:t>+</w:t>
            </w:r>
          </w:p>
        </w:tc>
        <w:tc>
          <w:tcPr>
            <w:tcW w:w="683" w:type="dxa"/>
            <w:vAlign w:val="center"/>
          </w:tcPr>
          <w:p w14:paraId="3C5D98C9" w14:textId="77777777" w:rsidR="007F7F0C" w:rsidRPr="00DB5974" w:rsidRDefault="007F7F0C" w:rsidP="00242C0F">
            <w:pPr>
              <w:jc w:val="center"/>
              <w:rPr>
                <w:sz w:val="20"/>
                <w:szCs w:val="20"/>
              </w:rPr>
            </w:pPr>
            <w:r w:rsidRPr="00DB5974">
              <w:rPr>
                <w:sz w:val="20"/>
                <w:szCs w:val="20"/>
              </w:rPr>
              <w:t>+</w:t>
            </w:r>
          </w:p>
        </w:tc>
        <w:tc>
          <w:tcPr>
            <w:tcW w:w="650" w:type="dxa"/>
            <w:vAlign w:val="center"/>
          </w:tcPr>
          <w:p w14:paraId="6DBB2F35" w14:textId="77777777" w:rsidR="007F7F0C" w:rsidRPr="00DB5974" w:rsidRDefault="007F7F0C" w:rsidP="00242C0F">
            <w:pPr>
              <w:jc w:val="center"/>
              <w:rPr>
                <w:sz w:val="20"/>
                <w:szCs w:val="20"/>
              </w:rPr>
            </w:pPr>
            <w:r w:rsidRPr="00DB5974">
              <w:rPr>
                <w:sz w:val="20"/>
                <w:szCs w:val="20"/>
              </w:rPr>
              <w:t>+</w:t>
            </w:r>
          </w:p>
        </w:tc>
      </w:tr>
      <w:tr w:rsidR="007F7F0C" w:rsidRPr="00DB5974" w14:paraId="54BE4811" w14:textId="77777777">
        <w:tc>
          <w:tcPr>
            <w:tcW w:w="1683" w:type="dxa"/>
            <w:vAlign w:val="center"/>
          </w:tcPr>
          <w:p w14:paraId="76F73C03" w14:textId="77777777" w:rsidR="007F7F0C" w:rsidRPr="00DB5974" w:rsidRDefault="007F7F0C" w:rsidP="00242C0F">
            <w:pPr>
              <w:jc w:val="center"/>
              <w:rPr>
                <w:sz w:val="20"/>
                <w:szCs w:val="20"/>
              </w:rPr>
            </w:pPr>
            <w:r w:rsidRPr="00DB5974">
              <w:rPr>
                <w:sz w:val="20"/>
                <w:szCs w:val="20"/>
              </w:rPr>
              <w:t>hache en T</w:t>
            </w:r>
          </w:p>
        </w:tc>
        <w:tc>
          <w:tcPr>
            <w:tcW w:w="1003" w:type="dxa"/>
            <w:vAlign w:val="center"/>
          </w:tcPr>
          <w:p w14:paraId="05C62B71" w14:textId="77777777" w:rsidR="007F7F0C" w:rsidRPr="00DB5974" w:rsidRDefault="007F7F0C" w:rsidP="00242C0F">
            <w:pPr>
              <w:jc w:val="center"/>
              <w:rPr>
                <w:sz w:val="20"/>
                <w:szCs w:val="20"/>
              </w:rPr>
            </w:pPr>
            <w:r w:rsidRPr="00DB5974">
              <w:rPr>
                <w:sz w:val="20"/>
                <w:szCs w:val="20"/>
              </w:rPr>
              <w:t>+</w:t>
            </w:r>
          </w:p>
        </w:tc>
        <w:tc>
          <w:tcPr>
            <w:tcW w:w="616" w:type="dxa"/>
            <w:vAlign w:val="center"/>
          </w:tcPr>
          <w:p w14:paraId="1E7D3457" w14:textId="77777777" w:rsidR="007F7F0C" w:rsidRPr="00DB5974" w:rsidRDefault="007F7F0C" w:rsidP="00242C0F">
            <w:pPr>
              <w:jc w:val="center"/>
              <w:rPr>
                <w:sz w:val="20"/>
                <w:szCs w:val="20"/>
              </w:rPr>
            </w:pPr>
            <w:r w:rsidRPr="00DB5974">
              <w:rPr>
                <w:sz w:val="20"/>
                <w:szCs w:val="20"/>
              </w:rPr>
              <w:t>+</w:t>
            </w:r>
          </w:p>
        </w:tc>
        <w:tc>
          <w:tcPr>
            <w:tcW w:w="616" w:type="dxa"/>
            <w:vAlign w:val="center"/>
          </w:tcPr>
          <w:p w14:paraId="444DC07A" w14:textId="77777777" w:rsidR="007F7F0C" w:rsidRPr="00DB5974" w:rsidRDefault="007F7F0C" w:rsidP="00242C0F">
            <w:pPr>
              <w:jc w:val="center"/>
              <w:rPr>
                <w:sz w:val="20"/>
                <w:szCs w:val="20"/>
              </w:rPr>
            </w:pPr>
          </w:p>
        </w:tc>
        <w:tc>
          <w:tcPr>
            <w:tcW w:w="616" w:type="dxa"/>
            <w:vAlign w:val="center"/>
          </w:tcPr>
          <w:p w14:paraId="75DDDE1C" w14:textId="77777777" w:rsidR="007F7F0C" w:rsidRPr="00DB5974" w:rsidRDefault="007F7F0C" w:rsidP="00242C0F">
            <w:pPr>
              <w:jc w:val="center"/>
              <w:rPr>
                <w:sz w:val="20"/>
                <w:szCs w:val="20"/>
              </w:rPr>
            </w:pPr>
          </w:p>
        </w:tc>
        <w:tc>
          <w:tcPr>
            <w:tcW w:w="927" w:type="dxa"/>
            <w:vAlign w:val="center"/>
          </w:tcPr>
          <w:p w14:paraId="5B9ED78C" w14:textId="77777777" w:rsidR="007F7F0C" w:rsidRPr="00DB5974" w:rsidRDefault="007F7F0C" w:rsidP="00242C0F">
            <w:pPr>
              <w:jc w:val="center"/>
              <w:rPr>
                <w:sz w:val="20"/>
                <w:szCs w:val="20"/>
              </w:rPr>
            </w:pPr>
          </w:p>
        </w:tc>
        <w:tc>
          <w:tcPr>
            <w:tcW w:w="927" w:type="dxa"/>
            <w:vAlign w:val="center"/>
          </w:tcPr>
          <w:p w14:paraId="77C00DF7" w14:textId="77777777" w:rsidR="007F7F0C" w:rsidRPr="00DB5974" w:rsidRDefault="007F7F0C" w:rsidP="00242C0F">
            <w:pPr>
              <w:jc w:val="center"/>
              <w:rPr>
                <w:sz w:val="20"/>
                <w:szCs w:val="20"/>
              </w:rPr>
            </w:pPr>
          </w:p>
        </w:tc>
        <w:tc>
          <w:tcPr>
            <w:tcW w:w="927" w:type="dxa"/>
            <w:vAlign w:val="center"/>
          </w:tcPr>
          <w:p w14:paraId="1DE4C374" w14:textId="77777777" w:rsidR="007F7F0C" w:rsidRPr="00DB5974" w:rsidRDefault="007F7F0C" w:rsidP="00242C0F">
            <w:pPr>
              <w:jc w:val="center"/>
              <w:rPr>
                <w:sz w:val="20"/>
                <w:szCs w:val="20"/>
              </w:rPr>
            </w:pPr>
          </w:p>
        </w:tc>
        <w:tc>
          <w:tcPr>
            <w:tcW w:w="927" w:type="dxa"/>
            <w:vAlign w:val="center"/>
          </w:tcPr>
          <w:p w14:paraId="6C2B0364" w14:textId="77777777" w:rsidR="007F7F0C" w:rsidRPr="00DB5974" w:rsidRDefault="007F7F0C" w:rsidP="00242C0F">
            <w:pPr>
              <w:jc w:val="center"/>
              <w:rPr>
                <w:sz w:val="20"/>
                <w:szCs w:val="20"/>
              </w:rPr>
            </w:pPr>
          </w:p>
        </w:tc>
        <w:tc>
          <w:tcPr>
            <w:tcW w:w="683" w:type="dxa"/>
            <w:vAlign w:val="center"/>
          </w:tcPr>
          <w:p w14:paraId="492E13C1" w14:textId="77777777" w:rsidR="007F7F0C" w:rsidRPr="00DB5974" w:rsidRDefault="007F7F0C" w:rsidP="00242C0F">
            <w:pPr>
              <w:jc w:val="center"/>
              <w:rPr>
                <w:sz w:val="20"/>
                <w:szCs w:val="20"/>
              </w:rPr>
            </w:pPr>
            <w:r w:rsidRPr="00DB5974">
              <w:rPr>
                <w:sz w:val="20"/>
                <w:szCs w:val="20"/>
              </w:rPr>
              <w:t>+</w:t>
            </w:r>
          </w:p>
        </w:tc>
        <w:tc>
          <w:tcPr>
            <w:tcW w:w="650" w:type="dxa"/>
            <w:vAlign w:val="center"/>
          </w:tcPr>
          <w:p w14:paraId="07B8B9D8" w14:textId="77777777" w:rsidR="007F7F0C" w:rsidRPr="00DB5974" w:rsidRDefault="007F7F0C" w:rsidP="00242C0F">
            <w:pPr>
              <w:jc w:val="center"/>
              <w:rPr>
                <w:sz w:val="20"/>
                <w:szCs w:val="20"/>
              </w:rPr>
            </w:pPr>
          </w:p>
        </w:tc>
      </w:tr>
      <w:tr w:rsidR="007F7F0C" w:rsidRPr="00DB5974" w14:paraId="6AC8077F" w14:textId="77777777">
        <w:tc>
          <w:tcPr>
            <w:tcW w:w="1683" w:type="dxa"/>
            <w:vAlign w:val="center"/>
          </w:tcPr>
          <w:p w14:paraId="22DFA1A6" w14:textId="77777777" w:rsidR="007F7F0C" w:rsidRPr="00DB5974" w:rsidRDefault="007F7F0C" w:rsidP="00242C0F">
            <w:pPr>
              <w:jc w:val="center"/>
              <w:rPr>
                <w:sz w:val="20"/>
                <w:szCs w:val="20"/>
              </w:rPr>
            </w:pPr>
            <w:r w:rsidRPr="00DB5974">
              <w:rPr>
                <w:sz w:val="20"/>
                <w:szCs w:val="20"/>
              </w:rPr>
              <w:t xml:space="preserve">hallebarde </w:t>
            </w:r>
            <w:r w:rsidRPr="00DB5974">
              <w:rPr>
                <w:i/>
                <w:sz w:val="20"/>
                <w:szCs w:val="20"/>
              </w:rPr>
              <w:t>Arco/Montebradoni</w:t>
            </w:r>
          </w:p>
        </w:tc>
        <w:tc>
          <w:tcPr>
            <w:tcW w:w="1003" w:type="dxa"/>
            <w:vAlign w:val="center"/>
          </w:tcPr>
          <w:p w14:paraId="78491F3D" w14:textId="77777777" w:rsidR="007F7F0C" w:rsidRPr="00DB5974" w:rsidRDefault="007F7F0C" w:rsidP="00242C0F">
            <w:pPr>
              <w:jc w:val="center"/>
              <w:rPr>
                <w:sz w:val="20"/>
                <w:szCs w:val="20"/>
              </w:rPr>
            </w:pPr>
            <w:r w:rsidRPr="00DB5974">
              <w:rPr>
                <w:sz w:val="20"/>
                <w:szCs w:val="20"/>
              </w:rPr>
              <w:t>+</w:t>
            </w:r>
          </w:p>
        </w:tc>
        <w:tc>
          <w:tcPr>
            <w:tcW w:w="616" w:type="dxa"/>
            <w:vAlign w:val="center"/>
          </w:tcPr>
          <w:p w14:paraId="2840615F" w14:textId="77777777" w:rsidR="007F7F0C" w:rsidRPr="00DB5974" w:rsidRDefault="007F7F0C" w:rsidP="00242C0F">
            <w:pPr>
              <w:jc w:val="center"/>
              <w:rPr>
                <w:sz w:val="20"/>
                <w:szCs w:val="20"/>
              </w:rPr>
            </w:pPr>
          </w:p>
        </w:tc>
        <w:tc>
          <w:tcPr>
            <w:tcW w:w="616" w:type="dxa"/>
            <w:vAlign w:val="center"/>
          </w:tcPr>
          <w:p w14:paraId="48E436E1" w14:textId="77777777" w:rsidR="007F7F0C" w:rsidRPr="00DB5974" w:rsidRDefault="007F7F0C" w:rsidP="00242C0F">
            <w:pPr>
              <w:jc w:val="center"/>
              <w:rPr>
                <w:sz w:val="20"/>
                <w:szCs w:val="20"/>
              </w:rPr>
            </w:pPr>
          </w:p>
        </w:tc>
        <w:tc>
          <w:tcPr>
            <w:tcW w:w="616" w:type="dxa"/>
            <w:vAlign w:val="center"/>
          </w:tcPr>
          <w:p w14:paraId="761A2682" w14:textId="77777777" w:rsidR="007F7F0C" w:rsidRPr="00DB5974" w:rsidRDefault="007F7F0C" w:rsidP="00242C0F">
            <w:pPr>
              <w:jc w:val="center"/>
              <w:rPr>
                <w:sz w:val="20"/>
                <w:szCs w:val="20"/>
              </w:rPr>
            </w:pPr>
          </w:p>
        </w:tc>
        <w:tc>
          <w:tcPr>
            <w:tcW w:w="927" w:type="dxa"/>
            <w:vAlign w:val="center"/>
          </w:tcPr>
          <w:p w14:paraId="64444216" w14:textId="77777777" w:rsidR="007F7F0C" w:rsidRPr="00DB5974" w:rsidRDefault="007F7F0C" w:rsidP="00242C0F">
            <w:pPr>
              <w:jc w:val="center"/>
              <w:rPr>
                <w:sz w:val="20"/>
                <w:szCs w:val="20"/>
              </w:rPr>
            </w:pPr>
          </w:p>
        </w:tc>
        <w:tc>
          <w:tcPr>
            <w:tcW w:w="927" w:type="dxa"/>
            <w:vAlign w:val="center"/>
          </w:tcPr>
          <w:p w14:paraId="29A81F62" w14:textId="77777777" w:rsidR="007F7F0C" w:rsidRPr="00DB5974" w:rsidRDefault="007F7F0C" w:rsidP="00242C0F">
            <w:pPr>
              <w:jc w:val="center"/>
              <w:rPr>
                <w:sz w:val="20"/>
                <w:szCs w:val="20"/>
              </w:rPr>
            </w:pPr>
          </w:p>
        </w:tc>
        <w:tc>
          <w:tcPr>
            <w:tcW w:w="927" w:type="dxa"/>
            <w:vAlign w:val="center"/>
          </w:tcPr>
          <w:p w14:paraId="31C8C0D4" w14:textId="77777777" w:rsidR="007F7F0C" w:rsidRPr="00DB5974" w:rsidRDefault="007F7F0C" w:rsidP="00242C0F">
            <w:pPr>
              <w:jc w:val="center"/>
              <w:rPr>
                <w:sz w:val="20"/>
                <w:szCs w:val="20"/>
              </w:rPr>
            </w:pPr>
          </w:p>
        </w:tc>
        <w:tc>
          <w:tcPr>
            <w:tcW w:w="927" w:type="dxa"/>
            <w:vAlign w:val="center"/>
          </w:tcPr>
          <w:p w14:paraId="7D9A50C4" w14:textId="77777777" w:rsidR="007F7F0C" w:rsidRPr="00DB5974" w:rsidRDefault="007F7F0C" w:rsidP="00242C0F">
            <w:pPr>
              <w:jc w:val="center"/>
              <w:rPr>
                <w:sz w:val="20"/>
                <w:szCs w:val="20"/>
              </w:rPr>
            </w:pPr>
          </w:p>
        </w:tc>
        <w:tc>
          <w:tcPr>
            <w:tcW w:w="683" w:type="dxa"/>
            <w:vAlign w:val="center"/>
          </w:tcPr>
          <w:p w14:paraId="2419618C" w14:textId="77777777" w:rsidR="007F7F0C" w:rsidRPr="00DB5974" w:rsidRDefault="007F7F0C" w:rsidP="00242C0F">
            <w:pPr>
              <w:jc w:val="center"/>
              <w:rPr>
                <w:sz w:val="20"/>
                <w:szCs w:val="20"/>
              </w:rPr>
            </w:pPr>
          </w:p>
        </w:tc>
        <w:tc>
          <w:tcPr>
            <w:tcW w:w="650" w:type="dxa"/>
            <w:vAlign w:val="center"/>
          </w:tcPr>
          <w:p w14:paraId="7CBFF286" w14:textId="77777777" w:rsidR="007F7F0C" w:rsidRPr="00DB5974" w:rsidRDefault="007F7F0C" w:rsidP="00242C0F">
            <w:pPr>
              <w:jc w:val="center"/>
              <w:rPr>
                <w:sz w:val="20"/>
                <w:szCs w:val="20"/>
              </w:rPr>
            </w:pPr>
          </w:p>
        </w:tc>
      </w:tr>
      <w:tr w:rsidR="007F7F0C" w:rsidRPr="00DB5974" w14:paraId="43B480B3" w14:textId="77777777">
        <w:tc>
          <w:tcPr>
            <w:tcW w:w="1683" w:type="dxa"/>
            <w:vAlign w:val="center"/>
          </w:tcPr>
          <w:p w14:paraId="16D4870E" w14:textId="77777777" w:rsidR="007F7F0C" w:rsidRPr="00DB5974" w:rsidRDefault="007F7F0C" w:rsidP="00242C0F">
            <w:pPr>
              <w:jc w:val="center"/>
              <w:rPr>
                <w:sz w:val="20"/>
                <w:szCs w:val="20"/>
              </w:rPr>
            </w:pPr>
            <w:r w:rsidRPr="00DB5974">
              <w:rPr>
                <w:sz w:val="20"/>
                <w:szCs w:val="20"/>
              </w:rPr>
              <w:t>hache plate</w:t>
            </w:r>
          </w:p>
        </w:tc>
        <w:tc>
          <w:tcPr>
            <w:tcW w:w="1003" w:type="dxa"/>
            <w:vAlign w:val="center"/>
          </w:tcPr>
          <w:p w14:paraId="724DD78F" w14:textId="77777777" w:rsidR="007F7F0C" w:rsidRPr="00DB5974" w:rsidRDefault="007F7F0C" w:rsidP="00242C0F">
            <w:pPr>
              <w:jc w:val="center"/>
              <w:rPr>
                <w:sz w:val="20"/>
                <w:szCs w:val="20"/>
              </w:rPr>
            </w:pPr>
            <w:r w:rsidRPr="00DB5974">
              <w:rPr>
                <w:sz w:val="20"/>
                <w:szCs w:val="20"/>
              </w:rPr>
              <w:t>+</w:t>
            </w:r>
          </w:p>
        </w:tc>
        <w:tc>
          <w:tcPr>
            <w:tcW w:w="616" w:type="dxa"/>
            <w:vAlign w:val="center"/>
          </w:tcPr>
          <w:p w14:paraId="2F5380FC" w14:textId="77777777" w:rsidR="007F7F0C" w:rsidRPr="00DB5974" w:rsidRDefault="007F7F0C" w:rsidP="00242C0F">
            <w:pPr>
              <w:jc w:val="center"/>
              <w:rPr>
                <w:sz w:val="20"/>
                <w:szCs w:val="20"/>
              </w:rPr>
            </w:pPr>
          </w:p>
        </w:tc>
        <w:tc>
          <w:tcPr>
            <w:tcW w:w="616" w:type="dxa"/>
            <w:vAlign w:val="center"/>
          </w:tcPr>
          <w:p w14:paraId="31881D16" w14:textId="77777777" w:rsidR="007F7F0C" w:rsidRPr="00DB5974" w:rsidRDefault="007F7F0C" w:rsidP="00242C0F">
            <w:pPr>
              <w:jc w:val="center"/>
              <w:rPr>
                <w:sz w:val="20"/>
                <w:szCs w:val="20"/>
              </w:rPr>
            </w:pPr>
          </w:p>
        </w:tc>
        <w:tc>
          <w:tcPr>
            <w:tcW w:w="616" w:type="dxa"/>
            <w:vAlign w:val="center"/>
          </w:tcPr>
          <w:p w14:paraId="4DD0B127" w14:textId="77777777" w:rsidR="007F7F0C" w:rsidRPr="00DB5974" w:rsidRDefault="007F7F0C" w:rsidP="00242C0F">
            <w:pPr>
              <w:jc w:val="center"/>
              <w:rPr>
                <w:sz w:val="20"/>
                <w:szCs w:val="20"/>
              </w:rPr>
            </w:pPr>
          </w:p>
        </w:tc>
        <w:tc>
          <w:tcPr>
            <w:tcW w:w="927" w:type="dxa"/>
            <w:vAlign w:val="center"/>
          </w:tcPr>
          <w:p w14:paraId="5A290F0A" w14:textId="77777777" w:rsidR="007F7F0C" w:rsidRPr="00DB5974" w:rsidRDefault="007F7F0C" w:rsidP="00242C0F">
            <w:pPr>
              <w:jc w:val="center"/>
              <w:rPr>
                <w:sz w:val="20"/>
                <w:szCs w:val="20"/>
              </w:rPr>
            </w:pPr>
          </w:p>
        </w:tc>
        <w:tc>
          <w:tcPr>
            <w:tcW w:w="927" w:type="dxa"/>
            <w:vAlign w:val="center"/>
          </w:tcPr>
          <w:p w14:paraId="7432E5B8" w14:textId="77777777" w:rsidR="007F7F0C" w:rsidRPr="00DB5974" w:rsidRDefault="007F7F0C" w:rsidP="00242C0F">
            <w:pPr>
              <w:jc w:val="center"/>
              <w:rPr>
                <w:sz w:val="20"/>
                <w:szCs w:val="20"/>
              </w:rPr>
            </w:pPr>
            <w:r w:rsidRPr="00DB5974">
              <w:rPr>
                <w:sz w:val="20"/>
                <w:szCs w:val="20"/>
              </w:rPr>
              <w:t>+ (*)</w:t>
            </w:r>
          </w:p>
        </w:tc>
        <w:tc>
          <w:tcPr>
            <w:tcW w:w="927" w:type="dxa"/>
            <w:vAlign w:val="center"/>
          </w:tcPr>
          <w:p w14:paraId="5FA3C40B" w14:textId="77777777" w:rsidR="007F7F0C" w:rsidRPr="00DB5974" w:rsidRDefault="007F7F0C" w:rsidP="00242C0F">
            <w:pPr>
              <w:jc w:val="center"/>
              <w:rPr>
                <w:sz w:val="20"/>
                <w:szCs w:val="20"/>
              </w:rPr>
            </w:pPr>
          </w:p>
        </w:tc>
        <w:tc>
          <w:tcPr>
            <w:tcW w:w="927" w:type="dxa"/>
            <w:vAlign w:val="center"/>
          </w:tcPr>
          <w:p w14:paraId="28A4D21C" w14:textId="77777777" w:rsidR="007F7F0C" w:rsidRPr="00DB5974" w:rsidRDefault="007F7F0C" w:rsidP="00242C0F">
            <w:pPr>
              <w:jc w:val="center"/>
              <w:rPr>
                <w:sz w:val="20"/>
                <w:szCs w:val="20"/>
              </w:rPr>
            </w:pPr>
          </w:p>
        </w:tc>
        <w:tc>
          <w:tcPr>
            <w:tcW w:w="683" w:type="dxa"/>
            <w:vAlign w:val="center"/>
          </w:tcPr>
          <w:p w14:paraId="561D362A" w14:textId="77777777" w:rsidR="007F7F0C" w:rsidRPr="00DB5974" w:rsidRDefault="007F7F0C" w:rsidP="00242C0F">
            <w:pPr>
              <w:jc w:val="center"/>
              <w:rPr>
                <w:sz w:val="20"/>
                <w:szCs w:val="20"/>
              </w:rPr>
            </w:pPr>
            <w:r w:rsidRPr="00DB5974">
              <w:rPr>
                <w:sz w:val="20"/>
                <w:szCs w:val="20"/>
              </w:rPr>
              <w:t>+</w:t>
            </w:r>
          </w:p>
        </w:tc>
        <w:tc>
          <w:tcPr>
            <w:tcW w:w="650" w:type="dxa"/>
            <w:vAlign w:val="center"/>
          </w:tcPr>
          <w:p w14:paraId="39B3D9BA" w14:textId="77777777" w:rsidR="007F7F0C" w:rsidRPr="00DB5974" w:rsidRDefault="007F7F0C" w:rsidP="00242C0F">
            <w:pPr>
              <w:jc w:val="center"/>
              <w:rPr>
                <w:sz w:val="20"/>
                <w:szCs w:val="20"/>
              </w:rPr>
            </w:pPr>
            <w:r w:rsidRPr="00DB5974">
              <w:rPr>
                <w:sz w:val="20"/>
                <w:szCs w:val="20"/>
              </w:rPr>
              <w:t>+</w:t>
            </w:r>
          </w:p>
        </w:tc>
      </w:tr>
    </w:tbl>
    <w:p w14:paraId="7EBA1B7B" w14:textId="77777777" w:rsidR="007F7F0C" w:rsidRDefault="007F7F0C" w:rsidP="00242C0F">
      <w:r>
        <w:t>(SS BIB)</w:t>
      </w:r>
    </w:p>
    <w:p w14:paraId="44BD3053" w14:textId="77777777" w:rsidR="003E2603" w:rsidRPr="007F7F0C" w:rsidRDefault="003E2603" w:rsidP="00242C0F"/>
    <w:p w14:paraId="28F3B6B2" w14:textId="77777777" w:rsidR="00DC2BD5" w:rsidRPr="0032190F" w:rsidRDefault="00A50899" w:rsidP="00426FF9">
      <w:pPr>
        <w:pStyle w:val="Heading1"/>
      </w:pPr>
      <w:bookmarkStart w:id="1977" w:name="Sit_Ledro"/>
      <w:r w:rsidRPr="0032190F">
        <w:t xml:space="preserve">LAC DE </w:t>
      </w:r>
      <w:r w:rsidR="00DC2BD5" w:rsidRPr="0032190F">
        <w:t>LEDRO (</w:t>
      </w:r>
      <w:r w:rsidRPr="0032190F">
        <w:t>Palafitte du</w:t>
      </w:r>
      <w:r w:rsidR="00DC2BD5" w:rsidRPr="0032190F">
        <w:t>)</w:t>
      </w:r>
    </w:p>
    <w:bookmarkEnd w:id="1977"/>
    <w:p w14:paraId="28B49CA3" w14:textId="77777777" w:rsidR="00DC2BD5" w:rsidRPr="0032190F" w:rsidRDefault="00DC2BD5" w:rsidP="00242C0F">
      <w:pPr>
        <w:rPr>
          <w:lang w:val="fr-FR"/>
        </w:rPr>
      </w:pPr>
    </w:p>
    <w:p w14:paraId="33E9E81E" w14:textId="4106638C" w:rsidR="00DC2BD5" w:rsidRPr="0032190F" w:rsidRDefault="00DC2BD5" w:rsidP="00242C0F">
      <w:pPr>
        <w:jc w:val="both"/>
        <w:rPr>
          <w:lang w:val="fr-FR"/>
        </w:rPr>
      </w:pPr>
      <w:r w:rsidRPr="0032190F">
        <w:rPr>
          <w:lang w:val="fr-FR"/>
        </w:rPr>
        <w:t xml:space="preserve">Dans le </w:t>
      </w:r>
      <w:hyperlink r:id="rId4558" w:anchor="Sit_Trentin_Haut_Adige" w:history="1">
        <w:r w:rsidRPr="0032190F">
          <w:rPr>
            <w:rStyle w:val="Hyperlink"/>
            <w:lang w:val="fr-FR"/>
          </w:rPr>
          <w:t>Trenti-Haut-Adige</w:t>
        </w:r>
      </w:hyperlink>
      <w:r w:rsidR="00A50899" w:rsidRPr="0032190F">
        <w:rPr>
          <w:lang w:val="fr-FR"/>
        </w:rPr>
        <w:t xml:space="preserve"> (Molina di Ledro) </w:t>
      </w:r>
      <w:r w:rsidR="009C5613" w:rsidRPr="0032190F">
        <w:rPr>
          <w:lang w:val="fr-FR"/>
        </w:rPr>
        <w:t xml:space="preserve">ca. </w:t>
      </w:r>
      <w:smartTag w:uri="urn:schemas-microsoft-com:office:smarttags" w:element="metricconverter">
        <w:smartTagPr>
          <w:attr w:name="ProductID" w:val="655 m"/>
        </w:smartTagPr>
        <w:r w:rsidR="009C5613" w:rsidRPr="0032190F">
          <w:rPr>
            <w:lang w:val="fr-FR"/>
          </w:rPr>
          <w:t>655 m</w:t>
        </w:r>
      </w:smartTag>
      <w:r w:rsidR="009C5613" w:rsidRPr="0032190F">
        <w:rPr>
          <w:lang w:val="fr-FR"/>
        </w:rPr>
        <w:t>.s.n.m., le</w:t>
      </w:r>
      <w:r w:rsidRPr="0032190F">
        <w:rPr>
          <w:lang w:val="fr-FR"/>
        </w:rPr>
        <w:t xml:space="preserve"> site</w:t>
      </w:r>
      <w:r w:rsidR="009C5613" w:rsidRPr="0032190F">
        <w:rPr>
          <w:lang w:val="fr-FR"/>
        </w:rPr>
        <w:t xml:space="preserve"> de Ledro</w:t>
      </w:r>
      <w:r w:rsidRPr="0032190F">
        <w:rPr>
          <w:lang w:val="fr-FR"/>
        </w:rPr>
        <w:t xml:space="preserve"> a livré des texiles de lin </w:t>
      </w:r>
      <w:r w:rsidR="007C3352" w:rsidRPr="0032190F">
        <w:rPr>
          <w:lang w:val="fr-FR"/>
        </w:rPr>
        <w:t>(</w:t>
      </w:r>
      <w:hyperlink r:id="rId4559" w:anchor="Eco_Linum" w:history="1">
        <w:r w:rsidR="007C3352" w:rsidRPr="0032190F">
          <w:rPr>
            <w:rStyle w:val="Hyperlink"/>
            <w:i/>
            <w:lang w:val="fr-FR"/>
          </w:rPr>
          <w:t>Linum</w:t>
        </w:r>
      </w:hyperlink>
      <w:r w:rsidR="007C3352" w:rsidRPr="0032190F">
        <w:rPr>
          <w:lang w:val="fr-FR"/>
        </w:rPr>
        <w:t xml:space="preserve">) </w:t>
      </w:r>
      <w:r w:rsidRPr="0032190F">
        <w:rPr>
          <w:lang w:val="fr-FR"/>
        </w:rPr>
        <w:t xml:space="preserve">d’une très grande finesse avec des motifs comparables à ceux des stèles gravées du site du </w:t>
      </w:r>
      <w:hyperlink r:id="rId4560" w:anchor="Sit_Petit_Chasseur" w:history="1">
        <w:r w:rsidRPr="0032190F">
          <w:rPr>
            <w:rStyle w:val="Hyperlink"/>
            <w:lang w:val="fr-FR"/>
          </w:rPr>
          <w:t>Petit-Chasseur</w:t>
        </w:r>
      </w:hyperlink>
      <w:r w:rsidRPr="0032190F">
        <w:rPr>
          <w:lang w:val="fr-FR"/>
        </w:rPr>
        <w:t xml:space="preserve"> (BIB 358 p. 119</w:t>
      </w:r>
      <w:r w:rsidR="006D17FA" w:rsidRPr="0032190F">
        <w:rPr>
          <w:lang w:val="fr-FR"/>
        </w:rPr>
        <w:t xml:space="preserve"> et BIB 63 p. 112</w:t>
      </w:r>
      <w:r w:rsidRPr="0032190F">
        <w:rPr>
          <w:lang w:val="fr-FR"/>
        </w:rPr>
        <w:t>)</w:t>
      </w:r>
    </w:p>
    <w:p w14:paraId="2F7A84A4" w14:textId="77777777" w:rsidR="00DC2BD5" w:rsidRPr="0032190F" w:rsidRDefault="00726397" w:rsidP="00242C0F">
      <w:pPr>
        <w:rPr>
          <w:lang w:val="fr-FR"/>
        </w:rPr>
      </w:pPr>
      <w:r w:rsidRPr="0032190F">
        <w:rPr>
          <w:lang w:val="fr-FR"/>
        </w:rPr>
        <w:t>Ceinture en pelote de lin du Bronze ancien (BIB 1762).</w:t>
      </w:r>
    </w:p>
    <w:p w14:paraId="0A3F54D5" w14:textId="1FD5ADF3" w:rsidR="009955F0" w:rsidRPr="0032190F" w:rsidRDefault="00C47CD7" w:rsidP="00242C0F">
      <w:pPr>
        <w:rPr>
          <w:lang w:val="fr-FR"/>
        </w:rPr>
      </w:pPr>
      <w:r w:rsidRPr="0032190F">
        <w:rPr>
          <w:lang w:val="fr-FR"/>
        </w:rPr>
        <w:t xml:space="preserve">Le site a livré un </w:t>
      </w:r>
      <w:r w:rsidR="004C1871" w:rsidRPr="0032190F">
        <w:rPr>
          <w:lang w:val="fr-FR"/>
        </w:rPr>
        <w:t>moule en terre cuite pour un poignard</w:t>
      </w:r>
      <w:r w:rsidRPr="0032190F">
        <w:rPr>
          <w:lang w:val="fr-FR"/>
        </w:rPr>
        <w:t xml:space="preserve"> de type </w:t>
      </w:r>
      <w:hyperlink r:id="rId4561" w:anchor="Cul_Remedello" w:history="1">
        <w:r w:rsidRPr="0032190F">
          <w:rPr>
            <w:rStyle w:val="Hyperlink"/>
            <w:lang w:val="fr-FR"/>
          </w:rPr>
          <w:t>Remedello</w:t>
        </w:r>
      </w:hyperlink>
      <w:r w:rsidRPr="0032190F">
        <w:rPr>
          <w:lang w:val="fr-FR"/>
        </w:rPr>
        <w:t xml:space="preserve"> 2 (BIB </w:t>
      </w:r>
      <w:r w:rsidR="004C1871" w:rsidRPr="0032190F">
        <w:rPr>
          <w:lang w:val="fr-FR"/>
        </w:rPr>
        <w:t>930</w:t>
      </w:r>
      <w:r w:rsidRPr="0032190F">
        <w:rPr>
          <w:lang w:val="fr-FR"/>
        </w:rPr>
        <w:t xml:space="preserve"> p. </w:t>
      </w:r>
      <w:r w:rsidR="004C1871" w:rsidRPr="0032190F">
        <w:rPr>
          <w:lang w:val="fr-FR"/>
        </w:rPr>
        <w:t>2</w:t>
      </w:r>
      <w:r w:rsidRPr="0032190F">
        <w:rPr>
          <w:lang w:val="fr-FR"/>
        </w:rPr>
        <w:t>)</w:t>
      </w:r>
      <w:r w:rsidR="00E62ACA" w:rsidRPr="0032190F">
        <w:rPr>
          <w:lang w:val="fr-FR"/>
        </w:rPr>
        <w:t xml:space="preserve"> de type B2 selon la définition qu’en donne De Marinis (SS BIB). </w:t>
      </w:r>
    </w:p>
    <w:p w14:paraId="3AA62D45" w14:textId="5801883D" w:rsidR="00116408" w:rsidRPr="0032190F" w:rsidRDefault="002370CD" w:rsidP="00242C0F">
      <w:pPr>
        <w:rPr>
          <w:lang w:val="fr-FR"/>
        </w:rPr>
      </w:pPr>
      <w:r w:rsidRPr="0032190F">
        <w:rPr>
          <w:lang w:val="fr-FR"/>
        </w:rPr>
        <w:t>On t</w:t>
      </w:r>
      <w:r w:rsidR="00E62ACA" w:rsidRPr="0032190F">
        <w:rPr>
          <w:lang w:val="fr-FR"/>
        </w:rPr>
        <w:t>rou</w:t>
      </w:r>
      <w:r w:rsidRPr="0032190F">
        <w:rPr>
          <w:lang w:val="fr-FR"/>
        </w:rPr>
        <w:t>ve aussi u</w:t>
      </w:r>
      <w:r w:rsidR="00FD2E58" w:rsidRPr="0032190F">
        <w:rPr>
          <w:lang w:val="fr-FR"/>
        </w:rPr>
        <w:t xml:space="preserve">n poignard de la culture de </w:t>
      </w:r>
      <w:hyperlink r:id="rId4562" w:anchor="Cul_Polada" w:history="1">
        <w:r w:rsidR="00FD2E58" w:rsidRPr="0032190F">
          <w:rPr>
            <w:rStyle w:val="Hyperlink"/>
            <w:lang w:val="fr-FR"/>
          </w:rPr>
          <w:t>La Polada</w:t>
        </w:r>
      </w:hyperlink>
      <w:r w:rsidR="00FD2E58" w:rsidRPr="0032190F">
        <w:rPr>
          <w:lang w:val="fr-FR"/>
        </w:rPr>
        <w:t xml:space="preserve"> (Bronze ancien)</w:t>
      </w:r>
      <w:r w:rsidR="00B940F3" w:rsidRPr="0032190F">
        <w:rPr>
          <w:lang w:val="fr-FR"/>
        </w:rPr>
        <w:t xml:space="preserve">qui a pu être comparé à la figuration de </w:t>
      </w:r>
      <w:hyperlink r:id="rId4563" w:anchor="Sizz_Borno_5" w:history="1">
        <w:r w:rsidR="00B940F3" w:rsidRPr="0032190F">
          <w:rPr>
            <w:rStyle w:val="Hyperlink"/>
            <w:lang w:val="fr-FR"/>
          </w:rPr>
          <w:t>Borno 5</w:t>
        </w:r>
      </w:hyperlink>
      <w:r w:rsidR="00B940F3" w:rsidRPr="0032190F">
        <w:rPr>
          <w:lang w:val="fr-FR"/>
        </w:rPr>
        <w:t xml:space="preserve"> (BIB 232 p. 77)</w:t>
      </w:r>
    </w:p>
    <w:p w14:paraId="14238B42" w14:textId="77777777" w:rsidR="00B940F3" w:rsidRPr="0032190F" w:rsidRDefault="00B940F3" w:rsidP="00242C0F">
      <w:pPr>
        <w:rPr>
          <w:lang w:val="fr-FR"/>
        </w:rPr>
      </w:pPr>
    </w:p>
    <w:p w14:paraId="32A218A0" w14:textId="500FAE4A" w:rsidR="00116408" w:rsidRPr="0032190F" w:rsidRDefault="00116408" w:rsidP="00242C0F">
      <w:pPr>
        <w:rPr>
          <w:lang w:val="fr-FR"/>
        </w:rPr>
      </w:pPr>
      <w:r w:rsidRPr="0032190F">
        <w:rPr>
          <w:lang w:val="fr-FR"/>
        </w:rPr>
        <w:t xml:space="preserve">Lame en silex de </w:t>
      </w:r>
      <w:hyperlink r:id="rId4564" w:anchor="Sit_Monti_Lessini" w:history="1">
        <w:r w:rsidRPr="0032190F">
          <w:rPr>
            <w:rStyle w:val="Hyperlink"/>
            <w:lang w:val="fr-FR"/>
          </w:rPr>
          <w:t>Monti Lessini</w:t>
        </w:r>
      </w:hyperlink>
      <w:r w:rsidRPr="0032190F">
        <w:rPr>
          <w:lang w:val="fr-FR"/>
        </w:rPr>
        <w:t xml:space="preserve"> (SS BIB)</w:t>
      </w:r>
    </w:p>
    <w:p w14:paraId="0F978E11" w14:textId="77777777" w:rsidR="00553207" w:rsidRPr="0032190F" w:rsidRDefault="00553207" w:rsidP="00242C0F">
      <w:pPr>
        <w:rPr>
          <w:lang w:val="fr-FR"/>
        </w:rPr>
      </w:pPr>
    </w:p>
    <w:p w14:paraId="4431D0C8" w14:textId="106CBDB2" w:rsidR="00553207" w:rsidRPr="0032190F" w:rsidRDefault="00553207" w:rsidP="00553207">
      <w:pPr>
        <w:rPr>
          <w:lang w:val="fr-FR"/>
        </w:rPr>
      </w:pPr>
      <w:r w:rsidRPr="0032190F">
        <w:rPr>
          <w:lang w:val="fr-FR"/>
        </w:rPr>
        <w:t>Le tissu broché de Molina di Ledro affiche un décor analogue à une vue extensive produite à partir d’un bracelet d’</w:t>
      </w:r>
      <w:hyperlink r:id="rId4565" w:anchor="Sit_Arbedo_Castione" w:history="1">
        <w:r w:rsidRPr="0032190F">
          <w:rPr>
            <w:rStyle w:val="Hyperlink"/>
            <w:lang w:val="fr-FR"/>
          </w:rPr>
          <w:t>Arbedo-Castione</w:t>
        </w:r>
      </w:hyperlink>
      <w:r w:rsidRPr="0032190F">
        <w:rPr>
          <w:lang w:val="fr-FR"/>
        </w:rPr>
        <w:t xml:space="preserve"> (BIB 2506)</w:t>
      </w:r>
    </w:p>
    <w:p w14:paraId="462361BF" w14:textId="77777777" w:rsidR="005C410C" w:rsidRPr="0032190F" w:rsidRDefault="005C410C" w:rsidP="005C410C">
      <w:pPr>
        <w:rPr>
          <w:lang w:val="fr-FR"/>
        </w:rPr>
      </w:pPr>
    </w:p>
    <w:p w14:paraId="5669B51A" w14:textId="77777777" w:rsidR="00553207" w:rsidRPr="00341AD7" w:rsidRDefault="005C410C" w:rsidP="005C410C">
      <w:pPr>
        <w:rPr>
          <w:lang w:val="es-ES"/>
        </w:rPr>
      </w:pPr>
      <w:bookmarkStart w:id="1978" w:name="Sit_Cerinasca"/>
      <w:r w:rsidRPr="00341AD7">
        <w:rPr>
          <w:rStyle w:val="Heading1Char"/>
          <w:lang w:val="es-ES"/>
        </w:rPr>
        <w:t>CERINASCA</w:t>
      </w:r>
      <w:bookmarkEnd w:id="1978"/>
      <w:r w:rsidR="00553207" w:rsidRPr="00341AD7">
        <w:rPr>
          <w:lang w:val="es-ES"/>
        </w:rPr>
        <w:br/>
      </w:r>
      <w:bookmarkStart w:id="1979" w:name="Sit_Arbedo_Castione"/>
      <w:r w:rsidR="00553207" w:rsidRPr="00341AD7">
        <w:rPr>
          <w:lang w:val="es-ES"/>
        </w:rPr>
        <w:t>ARBEDO-CASTIONE</w:t>
      </w:r>
      <w:bookmarkEnd w:id="1979"/>
    </w:p>
    <w:p w14:paraId="305582AF" w14:textId="77777777" w:rsidR="005C410C" w:rsidRPr="00341AD7" w:rsidRDefault="005C410C" w:rsidP="005C410C">
      <w:pPr>
        <w:rPr>
          <w:lang w:val="es-ES"/>
        </w:rPr>
      </w:pPr>
      <w:bookmarkStart w:id="1980" w:name="Sit_Cerisana_Arbedo"/>
      <w:r w:rsidRPr="00341AD7">
        <w:rPr>
          <w:lang w:val="es-ES"/>
        </w:rPr>
        <w:t>CERISANA D ARBEDO</w:t>
      </w:r>
    </w:p>
    <w:bookmarkEnd w:id="1980"/>
    <w:p w14:paraId="5B833E0D" w14:textId="77777777" w:rsidR="00553207" w:rsidRPr="00341AD7" w:rsidRDefault="00553207" w:rsidP="00553207">
      <w:pPr>
        <w:rPr>
          <w:lang w:val="es-ES"/>
        </w:rPr>
      </w:pPr>
    </w:p>
    <w:p w14:paraId="54F067B1" w14:textId="400AC6C4" w:rsidR="00553207" w:rsidRPr="0032190F" w:rsidRDefault="005C410C" w:rsidP="00553207">
      <w:pPr>
        <w:rPr>
          <w:lang w:val="fr-FR"/>
        </w:rPr>
      </w:pPr>
      <w:r w:rsidRPr="0032190F">
        <w:rPr>
          <w:lang w:val="fr-FR"/>
        </w:rPr>
        <w:t xml:space="preserve">Nécropole de Cerinasca (Arbero-Castione, Suisse). </w:t>
      </w:r>
      <w:r w:rsidR="00553207" w:rsidRPr="0032190F">
        <w:rPr>
          <w:lang w:val="fr-FR"/>
        </w:rPr>
        <w:t xml:space="preserve">Un bracelet d’Arbedo-Castione a un décor qui a une vue extensive analogue au  tissu broché de </w:t>
      </w:r>
      <w:hyperlink r:id="rId4566" w:anchor="Sit_Ledro" w:history="1">
        <w:r w:rsidR="00553207" w:rsidRPr="0032190F">
          <w:rPr>
            <w:rStyle w:val="Hyperlink"/>
            <w:lang w:val="fr-FR"/>
          </w:rPr>
          <w:t>Molina di Ledro</w:t>
        </w:r>
      </w:hyperlink>
      <w:r w:rsidR="00553207" w:rsidRPr="0032190F">
        <w:rPr>
          <w:lang w:val="fr-FR"/>
        </w:rPr>
        <w:t xml:space="preserve"> (BIB 2506)</w:t>
      </w:r>
      <w:r w:rsidR="00B71CD1" w:rsidRPr="0032190F">
        <w:rPr>
          <w:lang w:val="fr-FR"/>
        </w:rPr>
        <w:t xml:space="preserve">. Nécropole d'Arbedo-Castione : barcelet de </w:t>
      </w:r>
      <w:hyperlink r:id="rId4567" w:anchor="Cul_Poype" w:history="1">
        <w:r w:rsidR="00B71CD1" w:rsidRPr="0032190F">
          <w:rPr>
            <w:rStyle w:val="Hyperlink"/>
            <w:lang w:val="fr-FR"/>
          </w:rPr>
          <w:t>type Poype</w:t>
        </w:r>
      </w:hyperlink>
      <w:r w:rsidR="00B71CD1" w:rsidRPr="0032190F">
        <w:rPr>
          <w:lang w:val="fr-FR"/>
        </w:rPr>
        <w:t xml:space="preserve"> (BIB 2506)</w:t>
      </w:r>
    </w:p>
    <w:p w14:paraId="25C6CB84" w14:textId="41D05C21" w:rsidR="005C410C" w:rsidRPr="0032190F" w:rsidRDefault="005C410C" w:rsidP="005C410C">
      <w:pPr>
        <w:jc w:val="both"/>
        <w:rPr>
          <w:lang w:val="fr-FR"/>
        </w:rPr>
      </w:pPr>
      <w:r w:rsidRPr="0032190F">
        <w:rPr>
          <w:lang w:val="fr-FR"/>
        </w:rPr>
        <w:t xml:space="preserve">Cerisana d’Arbedo, dans le Tessin, a livré des plaques de ceinturon dont l’iconographie des silhouettes </w:t>
      </w:r>
      <w:hyperlink r:id="rId4568" w:anchor="Cul_Proto_Art_TAC_T_z" w:history="1">
        <w:r w:rsidRPr="0032190F">
          <w:rPr>
            <w:rStyle w:val="Hyperlink"/>
            <w:lang w:val="fr-FR"/>
          </w:rPr>
          <w:t>animales</w:t>
        </w:r>
      </w:hyperlink>
      <w:r w:rsidRPr="0032190F">
        <w:rPr>
          <w:lang w:val="fr-FR"/>
        </w:rPr>
        <w:t xml:space="preserve"> très proches de celle de la </w:t>
      </w:r>
      <w:r w:rsidRPr="0032190F">
        <w:rPr>
          <w:i/>
          <w:lang w:val="fr-FR"/>
        </w:rPr>
        <w:t>klinè</w:t>
      </w:r>
      <w:r w:rsidRPr="0032190F">
        <w:rPr>
          <w:lang w:val="fr-FR"/>
        </w:rPr>
        <w:t xml:space="preserve"> d’</w:t>
      </w:r>
      <w:hyperlink r:id="rId4569" w:anchor="Sit_Hochdorf" w:history="1">
        <w:r w:rsidRPr="0032190F">
          <w:rPr>
            <w:rStyle w:val="Hyperlink"/>
            <w:lang w:val="fr-FR"/>
          </w:rPr>
          <w:t>Hochdorf</w:t>
        </w:r>
      </w:hyperlink>
      <w:r w:rsidRPr="0032190F">
        <w:rPr>
          <w:lang w:val="fr-FR"/>
        </w:rPr>
        <w:t xml:space="preserve"> (BIB De Marinis 2000c p. 23 fig. 10 in BIB 2049).</w:t>
      </w:r>
    </w:p>
    <w:p w14:paraId="567A551A" w14:textId="742DDFFD" w:rsidR="005C410C" w:rsidRPr="00566234" w:rsidRDefault="005C410C" w:rsidP="005C410C">
      <w:pPr>
        <w:jc w:val="both"/>
        <w:rPr>
          <w:lang w:val="es-ES"/>
        </w:rPr>
      </w:pPr>
      <w:r w:rsidRPr="00566234">
        <w:rPr>
          <w:lang w:val="es-ES"/>
        </w:rPr>
        <w:t xml:space="preserve">Culture de </w:t>
      </w:r>
      <w:hyperlink r:id="rId4570" w:anchor="Cul_Golasecca" w:history="1">
        <w:r w:rsidRPr="00566234">
          <w:rPr>
            <w:rStyle w:val="Hyperlink"/>
            <w:lang w:val="es-ES"/>
          </w:rPr>
          <w:t>Golasecca</w:t>
        </w:r>
      </w:hyperlink>
      <w:r w:rsidRPr="00566234">
        <w:rPr>
          <w:lang w:val="es-ES"/>
        </w:rPr>
        <w:t xml:space="preserve"> (V. Ciccolani com. pers.)</w:t>
      </w:r>
    </w:p>
    <w:p w14:paraId="2E1FB198" w14:textId="77777777" w:rsidR="005C410C" w:rsidRDefault="005C410C" w:rsidP="00553207">
      <w:pPr>
        <w:rPr>
          <w:lang w:val="es-ES"/>
        </w:rPr>
      </w:pPr>
    </w:p>
    <w:p w14:paraId="10ECE452" w14:textId="77777777" w:rsidR="005C410C" w:rsidRPr="0032190F" w:rsidRDefault="005C410C" w:rsidP="005C410C">
      <w:pPr>
        <w:pStyle w:val="Heading2"/>
      </w:pPr>
      <w:r w:rsidRPr="0032190F">
        <w:t>t 8</w:t>
      </w:r>
    </w:p>
    <w:p w14:paraId="6AFFD7EE" w14:textId="77777777" w:rsidR="005C410C" w:rsidRPr="0032190F" w:rsidRDefault="005C410C" w:rsidP="00553207">
      <w:pPr>
        <w:rPr>
          <w:lang w:val="fr-FR"/>
        </w:rPr>
      </w:pPr>
      <w:r w:rsidRPr="0032190F">
        <w:rPr>
          <w:lang w:val="fr-FR"/>
        </w:rPr>
        <w:t>Bracelet en bronze décoré (BIB 2506)</w:t>
      </w:r>
    </w:p>
    <w:p w14:paraId="740BC3DD" w14:textId="77777777" w:rsidR="00726397" w:rsidRPr="0032190F" w:rsidRDefault="00726397" w:rsidP="00242C0F">
      <w:pPr>
        <w:rPr>
          <w:lang w:val="fr-FR"/>
        </w:rPr>
      </w:pPr>
    </w:p>
    <w:p w14:paraId="0265DF9D" w14:textId="77777777" w:rsidR="00726397" w:rsidRPr="0032190F" w:rsidRDefault="00726397" w:rsidP="00426FF9">
      <w:pPr>
        <w:pStyle w:val="Heading1"/>
      </w:pPr>
      <w:r w:rsidRPr="0032190F">
        <w:lastRenderedPageBreak/>
        <w:t>MEAULT</w:t>
      </w:r>
    </w:p>
    <w:p w14:paraId="194033EC" w14:textId="77777777" w:rsidR="00726397" w:rsidRPr="0032190F" w:rsidRDefault="00726397" w:rsidP="00242C0F">
      <w:pPr>
        <w:rPr>
          <w:lang w:val="fr-FR"/>
        </w:rPr>
      </w:pPr>
    </w:p>
    <w:p w14:paraId="4F14ACD1" w14:textId="77777777" w:rsidR="00726397" w:rsidRPr="0032190F" w:rsidRDefault="00726397" w:rsidP="00242C0F">
      <w:pPr>
        <w:rPr>
          <w:lang w:val="fr-FR"/>
        </w:rPr>
      </w:pPr>
      <w:r w:rsidRPr="0032190F">
        <w:rPr>
          <w:lang w:val="fr-FR"/>
        </w:rPr>
        <w:t>Méault, site 13. Des lots de pesons de métier à tisser dans un habitat (BIB 1762).</w:t>
      </w:r>
    </w:p>
    <w:p w14:paraId="6736B4BA" w14:textId="77777777" w:rsidR="006D0C64" w:rsidRPr="0032190F" w:rsidRDefault="006D0C64" w:rsidP="00242C0F">
      <w:pPr>
        <w:rPr>
          <w:lang w:val="fr-FR"/>
        </w:rPr>
      </w:pPr>
    </w:p>
    <w:p w14:paraId="38C02581" w14:textId="77777777" w:rsidR="00762C99" w:rsidRPr="0032190F" w:rsidRDefault="00762C99" w:rsidP="00426FF9">
      <w:pPr>
        <w:pStyle w:val="Heading1"/>
      </w:pPr>
      <w:bookmarkStart w:id="1981" w:name="Sit_Garda"/>
      <w:r w:rsidRPr="0032190F">
        <w:t>GARDA (Lac de)</w:t>
      </w:r>
    </w:p>
    <w:bookmarkEnd w:id="1981"/>
    <w:p w14:paraId="3E6B88D9" w14:textId="77777777" w:rsidR="00762C99" w:rsidRPr="0032190F" w:rsidRDefault="00762C99" w:rsidP="00242C0F">
      <w:pPr>
        <w:rPr>
          <w:lang w:val="fr-FR"/>
        </w:rPr>
      </w:pPr>
    </w:p>
    <w:p w14:paraId="3E6DD582" w14:textId="77777777" w:rsidR="00762C99" w:rsidRPr="0032190F" w:rsidRDefault="00762C99" w:rsidP="00242C0F">
      <w:pPr>
        <w:rPr>
          <w:lang w:val="fr-FR"/>
        </w:rPr>
      </w:pPr>
      <w:r w:rsidRPr="0032190F">
        <w:rPr>
          <w:lang w:val="fr-FR"/>
        </w:rPr>
        <w:t xml:space="preserve">Un araire y a été découvert daté de </w:t>
      </w:r>
      <w:smartTag w:uri="urn:schemas-microsoft-com:office:smarttags" w:element="metricconverter">
        <w:smartTagPr>
          <w:attr w:name="ProductID" w:val="2010 a"/>
        </w:smartTagPr>
        <w:r w:rsidRPr="0032190F">
          <w:rPr>
            <w:lang w:val="fr-FR"/>
          </w:rPr>
          <w:t>2010 a</w:t>
        </w:r>
      </w:smartTag>
      <w:r w:rsidRPr="0032190F">
        <w:rPr>
          <w:lang w:val="fr-FR"/>
        </w:rPr>
        <w:t>.C. (Arca)</w:t>
      </w:r>
      <w:r w:rsidR="007B57FE" w:rsidRPr="0032190F">
        <w:rPr>
          <w:lang w:val="fr-FR"/>
        </w:rPr>
        <w:t>.</w:t>
      </w:r>
    </w:p>
    <w:p w14:paraId="16A4AC8D" w14:textId="77777777" w:rsidR="0079162F" w:rsidRPr="0032190F" w:rsidRDefault="0079162F" w:rsidP="00242C0F">
      <w:pPr>
        <w:rPr>
          <w:lang w:val="fr-FR"/>
        </w:rPr>
      </w:pPr>
    </w:p>
    <w:p w14:paraId="467C6C46" w14:textId="77777777" w:rsidR="00795CC2" w:rsidRPr="0032190F" w:rsidRDefault="00795CC2" w:rsidP="00426FF9">
      <w:pPr>
        <w:pStyle w:val="Heading1"/>
      </w:pPr>
      <w:bookmarkStart w:id="1982" w:name="Sit_Parco_Monaci"/>
      <w:r w:rsidRPr="0032190F">
        <w:t>PARCO DEI MONACI (Tombe)</w:t>
      </w:r>
    </w:p>
    <w:bookmarkEnd w:id="1982"/>
    <w:p w14:paraId="2E52851C" w14:textId="77777777" w:rsidR="00795CC2" w:rsidRPr="0032190F" w:rsidRDefault="00795CC2" w:rsidP="00242C0F">
      <w:pPr>
        <w:rPr>
          <w:lang w:val="fr-FR"/>
        </w:rPr>
      </w:pPr>
    </w:p>
    <w:p w14:paraId="2EC9482F" w14:textId="160F4EB9" w:rsidR="00795CC2" w:rsidRPr="0032190F" w:rsidRDefault="00527481" w:rsidP="00242C0F">
      <w:pPr>
        <w:rPr>
          <w:lang w:val="fr-FR"/>
        </w:rPr>
      </w:pPr>
      <w:r w:rsidRPr="0032190F">
        <w:rPr>
          <w:lang w:val="fr-FR"/>
        </w:rPr>
        <w:t>Tombe à inhumation</w:t>
      </w:r>
      <w:r w:rsidR="00795CC2" w:rsidRPr="0032190F">
        <w:rPr>
          <w:lang w:val="fr-FR"/>
        </w:rPr>
        <w:t xml:space="preserve"> de Parco dei Monaci (Matera</w:t>
      </w:r>
      <w:r w:rsidRPr="0032190F">
        <w:rPr>
          <w:lang w:val="fr-FR"/>
        </w:rPr>
        <w:t>, Italie méridionale</w:t>
      </w:r>
      <w:r w:rsidR="00795CC2" w:rsidRPr="0032190F">
        <w:rPr>
          <w:lang w:val="fr-FR"/>
        </w:rPr>
        <w:t xml:space="preserve">) a livré une sépulture à inhumation contenant un poignard à manche massif, une lame de poignard, une hache à bords attribués au </w:t>
      </w:r>
      <w:hyperlink r:id="rId4571" w:anchor="Cul_Bronze_Ancien" w:history="1">
        <w:r w:rsidR="00795CC2" w:rsidRPr="0032190F">
          <w:rPr>
            <w:rStyle w:val="Hyperlink"/>
            <w:lang w:val="fr-FR"/>
          </w:rPr>
          <w:t>Bronze ancien</w:t>
        </w:r>
      </w:hyperlink>
      <w:r w:rsidR="00795CC2" w:rsidRPr="0032190F">
        <w:rPr>
          <w:lang w:val="fr-FR"/>
        </w:rPr>
        <w:t xml:space="preserve"> (BIB 1111 p. 55</w:t>
      </w:r>
      <w:r w:rsidRPr="0032190F">
        <w:rPr>
          <w:lang w:val="fr-FR"/>
        </w:rPr>
        <w:t xml:space="preserve"> et </w:t>
      </w:r>
      <w:r w:rsidR="00395B0C" w:rsidRPr="0032190F">
        <w:rPr>
          <w:lang w:val="fr-FR"/>
        </w:rPr>
        <w:t xml:space="preserve">BIB 486 </w:t>
      </w:r>
      <w:r w:rsidRPr="0032190F">
        <w:rPr>
          <w:lang w:val="fr-FR"/>
        </w:rPr>
        <w:t>p. 81</w:t>
      </w:r>
      <w:r w:rsidR="00795CC2" w:rsidRPr="0032190F">
        <w:rPr>
          <w:lang w:val="fr-FR"/>
        </w:rPr>
        <w:t>)</w:t>
      </w:r>
    </w:p>
    <w:p w14:paraId="7AE2F1B6" w14:textId="77777777" w:rsidR="00527481" w:rsidRPr="0032190F" w:rsidRDefault="00527481" w:rsidP="00242C0F">
      <w:pPr>
        <w:rPr>
          <w:lang w:val="fr-FR"/>
        </w:rPr>
      </w:pPr>
    </w:p>
    <w:p w14:paraId="6F5FCD9F" w14:textId="77777777" w:rsidR="00795CC2" w:rsidRPr="0032190F" w:rsidRDefault="00795CC2" w:rsidP="00426FF9">
      <w:pPr>
        <w:pStyle w:val="Heading1"/>
      </w:pPr>
      <w:bookmarkStart w:id="1983" w:name="Sit_Loreto_Aprutino"/>
      <w:r w:rsidRPr="0032190F">
        <w:t>LORETO APRUTINO</w:t>
      </w:r>
      <w:r w:rsidR="00262032" w:rsidRPr="0032190F">
        <w:t xml:space="preserve"> (Dépôt)</w:t>
      </w:r>
    </w:p>
    <w:bookmarkEnd w:id="1983"/>
    <w:p w14:paraId="49604C5D" w14:textId="77777777" w:rsidR="00795CC2" w:rsidRPr="0032190F" w:rsidRDefault="00795CC2" w:rsidP="00242C0F">
      <w:pPr>
        <w:rPr>
          <w:lang w:val="fr-FR"/>
        </w:rPr>
      </w:pPr>
    </w:p>
    <w:p w14:paraId="0E5E7284" w14:textId="756E0F6A" w:rsidR="00795CC2" w:rsidRPr="0032190F" w:rsidRDefault="00795CC2" w:rsidP="00242C0F">
      <w:pPr>
        <w:jc w:val="both"/>
        <w:rPr>
          <w:lang w:val="fr-FR"/>
        </w:rPr>
      </w:pPr>
      <w:r w:rsidRPr="0032190F">
        <w:rPr>
          <w:lang w:val="fr-FR"/>
        </w:rPr>
        <w:t>Le dépôt de Loreto Aprutino (Composacro, Teramo</w:t>
      </w:r>
      <w:r w:rsidR="00A96F15" w:rsidRPr="0032190F">
        <w:rPr>
          <w:lang w:val="fr-FR"/>
        </w:rPr>
        <w:t xml:space="preserve">, </w:t>
      </w:r>
      <w:r w:rsidR="005D4193" w:rsidRPr="0032190F">
        <w:rPr>
          <w:lang w:val="fr-FR"/>
        </w:rPr>
        <w:t>Piémont</w:t>
      </w:r>
      <w:r w:rsidRPr="0032190F">
        <w:rPr>
          <w:lang w:val="fr-FR"/>
        </w:rPr>
        <w:t xml:space="preserve">) </w:t>
      </w:r>
      <w:r w:rsidR="007B57FE" w:rsidRPr="0032190F">
        <w:rPr>
          <w:lang w:val="fr-FR"/>
        </w:rPr>
        <w:t xml:space="preserve">en Italie centrale </w:t>
      </w:r>
      <w:r w:rsidRPr="0032190F">
        <w:rPr>
          <w:lang w:val="fr-FR"/>
        </w:rPr>
        <w:t xml:space="preserve">a livré 10 poignards </w:t>
      </w:r>
      <w:r w:rsidR="00262032" w:rsidRPr="0032190F">
        <w:rPr>
          <w:lang w:val="fr-FR"/>
        </w:rPr>
        <w:t>à manche en bron</w:t>
      </w:r>
      <w:r w:rsidR="007B57FE" w:rsidRPr="0032190F">
        <w:rPr>
          <w:lang w:val="fr-FR"/>
        </w:rPr>
        <w:t>z</w:t>
      </w:r>
      <w:r w:rsidR="00262032" w:rsidRPr="0032190F">
        <w:rPr>
          <w:lang w:val="fr-FR"/>
        </w:rPr>
        <w:t xml:space="preserve">e </w:t>
      </w:r>
      <w:r w:rsidRPr="0032190F">
        <w:rPr>
          <w:lang w:val="fr-FR"/>
        </w:rPr>
        <w:t xml:space="preserve">attribués au </w:t>
      </w:r>
      <w:hyperlink r:id="rId4572" w:anchor="Cul_Bronze_Ancien" w:history="1">
        <w:r w:rsidRPr="0032190F">
          <w:rPr>
            <w:rStyle w:val="Hyperlink"/>
            <w:lang w:val="fr-FR"/>
          </w:rPr>
          <w:t>Bronze ancien</w:t>
        </w:r>
      </w:hyperlink>
      <w:r w:rsidRPr="0032190F">
        <w:rPr>
          <w:lang w:val="fr-FR"/>
        </w:rPr>
        <w:t xml:space="preserve"> (BIB 1111 p. 55)</w:t>
      </w:r>
      <w:r w:rsidR="00A96F15" w:rsidRPr="0032190F">
        <w:rPr>
          <w:lang w:val="fr-FR"/>
        </w:rPr>
        <w:t xml:space="preserve"> de type </w:t>
      </w:r>
      <w:hyperlink r:id="rId4573" w:anchor="Cul_Polada" w:history="1">
        <w:r w:rsidR="00A96F15" w:rsidRPr="0032190F">
          <w:rPr>
            <w:rStyle w:val="Hyperlink"/>
            <w:lang w:val="fr-FR"/>
          </w:rPr>
          <w:t>La Polada</w:t>
        </w:r>
      </w:hyperlink>
      <w:r w:rsidR="00A96F15" w:rsidRPr="0032190F">
        <w:rPr>
          <w:lang w:val="fr-FR"/>
        </w:rPr>
        <w:t xml:space="preserve"> (SS BIB)</w:t>
      </w:r>
      <w:r w:rsidR="00262032" w:rsidRPr="0032190F">
        <w:rPr>
          <w:lang w:val="fr-FR"/>
        </w:rPr>
        <w:t>. Attribué aux « seconds dépôts » (Bz A IB et IC) (BIB 1343 p. 255)</w:t>
      </w:r>
      <w:r w:rsidR="00842450" w:rsidRPr="0032190F">
        <w:rPr>
          <w:lang w:val="fr-FR"/>
        </w:rPr>
        <w:t xml:space="preserve">. Au moins 11 poignards. III orrizonte (BIB 486 p. 67). </w:t>
      </w:r>
    </w:p>
    <w:p w14:paraId="585BE68D" w14:textId="77777777" w:rsidR="005D4193" w:rsidRPr="0032190F" w:rsidRDefault="005D4193" w:rsidP="00242C0F">
      <w:pPr>
        <w:rPr>
          <w:lang w:val="fr-FR"/>
        </w:rPr>
      </w:pPr>
      <w:r w:rsidRPr="0032190F">
        <w:rPr>
          <w:lang w:val="fr-FR"/>
        </w:rPr>
        <w:br/>
        <w:t>voir Teramo</w:t>
      </w:r>
    </w:p>
    <w:p w14:paraId="58A89CB1" w14:textId="77777777" w:rsidR="00795CC2" w:rsidRPr="0032190F" w:rsidRDefault="00795CC2" w:rsidP="00242C0F">
      <w:pPr>
        <w:rPr>
          <w:lang w:val="fr-FR"/>
        </w:rPr>
      </w:pPr>
    </w:p>
    <w:p w14:paraId="57901A9A" w14:textId="77777777" w:rsidR="00795CC2" w:rsidRPr="0032190F" w:rsidRDefault="00795CC2" w:rsidP="00426FF9">
      <w:pPr>
        <w:pStyle w:val="Heading1"/>
      </w:pPr>
      <w:bookmarkStart w:id="1984" w:name="Sit_Rocca_Badollo"/>
      <w:r w:rsidRPr="0032190F">
        <w:t>ROCCA DI BADOLLO</w:t>
      </w:r>
    </w:p>
    <w:bookmarkEnd w:id="1984"/>
    <w:p w14:paraId="4E5959CA" w14:textId="77777777" w:rsidR="00795CC2" w:rsidRPr="0032190F" w:rsidRDefault="00795CC2" w:rsidP="00242C0F">
      <w:pPr>
        <w:rPr>
          <w:lang w:val="fr-FR"/>
        </w:rPr>
      </w:pPr>
    </w:p>
    <w:p w14:paraId="54D67E09" w14:textId="562C0206" w:rsidR="00795CC2" w:rsidRPr="0032190F" w:rsidRDefault="00795CC2" w:rsidP="00242C0F">
      <w:pPr>
        <w:rPr>
          <w:lang w:val="fr-FR"/>
        </w:rPr>
      </w:pPr>
      <w:r w:rsidRPr="0032190F">
        <w:rPr>
          <w:lang w:val="fr-FR"/>
        </w:rPr>
        <w:t xml:space="preserve">Le dépôt de Rocca di Badollo, Loiano, Bologna a livré 46 haches dans une fosse attribuées au </w:t>
      </w:r>
      <w:hyperlink r:id="rId4574" w:anchor="Cul_Bronze_Ancien" w:history="1">
        <w:r w:rsidRPr="0032190F">
          <w:rPr>
            <w:rStyle w:val="Hyperlink"/>
            <w:lang w:val="fr-FR"/>
          </w:rPr>
          <w:t>Bronze ancien</w:t>
        </w:r>
      </w:hyperlink>
      <w:r w:rsidRPr="0032190F">
        <w:rPr>
          <w:lang w:val="fr-FR"/>
        </w:rPr>
        <w:t xml:space="preserve"> (BIB 1111 p. 55)</w:t>
      </w:r>
    </w:p>
    <w:p w14:paraId="43AE0F70" w14:textId="77777777" w:rsidR="001A1DF4" w:rsidRPr="0032190F" w:rsidRDefault="001A1DF4" w:rsidP="00242C0F">
      <w:pPr>
        <w:rPr>
          <w:lang w:val="fr-FR"/>
        </w:rPr>
      </w:pPr>
    </w:p>
    <w:p w14:paraId="0793124F" w14:textId="77777777" w:rsidR="00056015" w:rsidRPr="0032190F" w:rsidRDefault="00056015" w:rsidP="00426FF9">
      <w:pPr>
        <w:pStyle w:val="Heading1"/>
      </w:pPr>
      <w:bookmarkStart w:id="1985" w:name="Sit_Riparo_Cavallino"/>
      <w:r w:rsidRPr="0032190F">
        <w:t>RIPARO CAVALLINO</w:t>
      </w:r>
    </w:p>
    <w:bookmarkEnd w:id="1985"/>
    <w:p w14:paraId="30321347" w14:textId="77777777" w:rsidR="00056015" w:rsidRPr="0032190F" w:rsidRDefault="00056015" w:rsidP="00242C0F">
      <w:pPr>
        <w:rPr>
          <w:lang w:val="fr-FR"/>
        </w:rPr>
      </w:pPr>
    </w:p>
    <w:p w14:paraId="0C1A5593" w14:textId="5307CA1E" w:rsidR="00056015" w:rsidRPr="0032190F" w:rsidRDefault="00056015" w:rsidP="00242C0F">
      <w:pPr>
        <w:jc w:val="both"/>
        <w:rPr>
          <w:lang w:val="fr-FR"/>
        </w:rPr>
      </w:pPr>
      <w:r w:rsidRPr="0032190F">
        <w:rPr>
          <w:lang w:val="fr-FR"/>
        </w:rPr>
        <w:t>Le site sépulcral de Riparo Cavallino (</w:t>
      </w:r>
      <w:r w:rsidR="00D343D9" w:rsidRPr="0032190F">
        <w:rPr>
          <w:lang w:val="fr-FR"/>
        </w:rPr>
        <w:t xml:space="preserve">Monte Covolo, </w:t>
      </w:r>
      <w:r w:rsidRPr="0032190F">
        <w:rPr>
          <w:lang w:val="fr-FR"/>
        </w:rPr>
        <w:t>Brescia) a livré 4 lames de poignards à façonnage bifacial en silex (BIB 788 p. 34 (BIB 775 p. 31, fig. 37, 1-4)) dont 3 ont été réalisés avec un silex de très bonne qualité provenant des Préalpes du Tentin et de Vénétie (région</w:t>
      </w:r>
      <w:r w:rsidR="00D343D9" w:rsidRPr="0032190F">
        <w:rPr>
          <w:lang w:val="fr-FR"/>
        </w:rPr>
        <w:t xml:space="preserve"> des</w:t>
      </w:r>
      <w:hyperlink r:id="rId4575" w:anchor="Sit_Monti_Lessini" w:history="1">
        <w:r w:rsidRPr="0032190F">
          <w:rPr>
            <w:rStyle w:val="Hyperlink"/>
            <w:lang w:val="fr-FR"/>
          </w:rPr>
          <w:t>Monti Lessini</w:t>
        </w:r>
      </w:hyperlink>
      <w:r w:rsidRPr="0032190F">
        <w:rPr>
          <w:lang w:val="fr-FR"/>
        </w:rPr>
        <w:t>). Ces lames ont été probablement achevées sur le site avant de servir d’offrandes funéraires (BIB 788 p. 35 (BIB 818 p. 9)). La 4</w:t>
      </w:r>
      <w:r w:rsidRPr="0032190F">
        <w:rPr>
          <w:vertAlign w:val="superscript"/>
          <w:lang w:val="fr-FR"/>
        </w:rPr>
        <w:t>e</w:t>
      </w:r>
      <w:r w:rsidRPr="0032190F">
        <w:rPr>
          <w:lang w:val="fr-FR"/>
        </w:rPr>
        <w:t xml:space="preserve"> lame provenant d’un gisement local. Deux datations </w:t>
      </w:r>
      <w:smartTag w:uri="urn:schemas-microsoft-com:office:smarttags" w:element="metricconverter">
        <w:smartTagPr>
          <w:attr w:name="ProductID" w:val="14C"/>
        </w:smartTagPr>
        <w:r w:rsidRPr="0032190F">
          <w:rPr>
            <w:lang w:val="fr-FR"/>
          </w:rPr>
          <w:t>14C</w:t>
        </w:r>
      </w:smartTag>
      <w:r w:rsidRPr="0032190F">
        <w:rPr>
          <w:lang w:val="fr-FR"/>
        </w:rPr>
        <w:t xml:space="preserve"> sur des prélevements osseux situent les lames de poignard entre la première et la seconde moitié du 3</w:t>
      </w:r>
      <w:r w:rsidRPr="0032190F">
        <w:rPr>
          <w:vertAlign w:val="superscript"/>
          <w:lang w:val="fr-FR"/>
        </w:rPr>
        <w:t>e</w:t>
      </w:r>
      <w:r w:rsidRPr="0032190F">
        <w:rPr>
          <w:lang w:val="fr-FR"/>
        </w:rPr>
        <w:t xml:space="preserve"> millénaire (</w:t>
      </w:r>
      <w:r w:rsidR="009D21CA" w:rsidRPr="0032190F">
        <w:rPr>
          <w:lang w:val="fr-FR"/>
        </w:rPr>
        <w:t xml:space="preserve">OxA-3746 : 3860 </w:t>
      </w:r>
      <w:r w:rsidR="009D21CA" w:rsidRPr="0032190F">
        <w:rPr>
          <w:rFonts w:ascii="Arial" w:hAnsi="Arial" w:cs="Arial"/>
          <w:lang w:val="fr-FR"/>
        </w:rPr>
        <w:t>±</w:t>
      </w:r>
      <w:r w:rsidR="009D21CA" w:rsidRPr="0032190F">
        <w:rPr>
          <w:lang w:val="fr-FR"/>
        </w:rPr>
        <w:t>80 BP, OxA-5286 : 4060</w:t>
      </w:r>
      <w:r w:rsidR="009D21CA" w:rsidRPr="0032190F">
        <w:rPr>
          <w:rFonts w:ascii="Arial" w:hAnsi="Arial" w:cs="Arial"/>
          <w:lang w:val="fr-FR"/>
        </w:rPr>
        <w:t>±</w:t>
      </w:r>
      <w:r w:rsidR="009D21CA" w:rsidRPr="0032190F">
        <w:rPr>
          <w:lang w:val="fr-FR"/>
        </w:rPr>
        <w:t>60 BP) (BIB 788 p. 35 (BIB 775 p. 46 et BIB 819)</w:t>
      </w:r>
    </w:p>
    <w:p w14:paraId="6951A684" w14:textId="77777777" w:rsidR="009D21CA" w:rsidRPr="0032190F" w:rsidRDefault="009D21CA" w:rsidP="00242C0F">
      <w:pPr>
        <w:rPr>
          <w:lang w:val="fr-FR"/>
        </w:rPr>
      </w:pPr>
    </w:p>
    <w:p w14:paraId="7C6E060B" w14:textId="7A5C636E" w:rsidR="006B2D80" w:rsidRPr="0032190F" w:rsidRDefault="006B2D80" w:rsidP="00242C0F">
      <w:pPr>
        <w:jc w:val="both"/>
        <w:rPr>
          <w:lang w:val="fr-FR"/>
        </w:rPr>
      </w:pPr>
      <w:r w:rsidRPr="0032190F">
        <w:rPr>
          <w:lang w:val="fr-FR"/>
        </w:rPr>
        <w:t xml:space="preserve">On note la présence de </w:t>
      </w:r>
      <w:hyperlink r:id="rId4576" w:anchor="Cul_Sigottier" w:history="1">
        <w:r w:rsidRPr="0032190F">
          <w:rPr>
            <w:rStyle w:val="Hyperlink"/>
            <w:lang w:val="fr-FR"/>
          </w:rPr>
          <w:t>pointes de Sigottier</w:t>
        </w:r>
      </w:hyperlink>
      <w:r w:rsidRPr="0032190F">
        <w:rPr>
          <w:lang w:val="fr-FR"/>
        </w:rPr>
        <w:t xml:space="preserve"> (BIB 774 fig. 9)</w:t>
      </w:r>
    </w:p>
    <w:p w14:paraId="23EACA03" w14:textId="77777777" w:rsidR="006B2D80" w:rsidRPr="0032190F" w:rsidRDefault="006B2D80" w:rsidP="00242C0F">
      <w:pPr>
        <w:rPr>
          <w:lang w:val="fr-FR"/>
        </w:rPr>
      </w:pPr>
    </w:p>
    <w:p w14:paraId="01548BDE" w14:textId="77777777" w:rsidR="00CF7C2B" w:rsidRPr="0032190F" w:rsidRDefault="00CF7C2B" w:rsidP="00426FF9">
      <w:pPr>
        <w:pStyle w:val="Heading1"/>
      </w:pPr>
      <w:bookmarkStart w:id="1986" w:name="Sit_Monte_Covolo"/>
      <w:r w:rsidRPr="0032190F">
        <w:t>MONTE COVOLO</w:t>
      </w:r>
    </w:p>
    <w:bookmarkEnd w:id="1986"/>
    <w:p w14:paraId="23866EA9" w14:textId="77777777" w:rsidR="00CF7C2B" w:rsidRPr="0032190F" w:rsidRDefault="00CF7C2B" w:rsidP="00242C0F">
      <w:pPr>
        <w:rPr>
          <w:lang w:val="fr-FR"/>
        </w:rPr>
      </w:pPr>
    </w:p>
    <w:p w14:paraId="775006E9" w14:textId="77777777" w:rsidR="00C511E9" w:rsidRPr="0032190F" w:rsidRDefault="00C511E9" w:rsidP="00242C0F">
      <w:pPr>
        <w:rPr>
          <w:lang w:val="fr-FR"/>
        </w:rPr>
      </w:pPr>
      <w:r w:rsidRPr="0032190F">
        <w:rPr>
          <w:lang w:val="fr-FR"/>
        </w:rPr>
        <w:t xml:space="preserve">Le site de Monte Covolo à </w:t>
      </w:r>
      <w:r w:rsidR="00B74B2E" w:rsidRPr="0032190F">
        <w:rPr>
          <w:lang w:val="fr-FR"/>
        </w:rPr>
        <w:t xml:space="preserve">Villanuova sul Clisi </w:t>
      </w:r>
      <w:r w:rsidRPr="0032190F">
        <w:rPr>
          <w:lang w:val="fr-FR"/>
        </w:rPr>
        <w:t>(Brescia)</w:t>
      </w:r>
      <w:r w:rsidR="003339AF" w:rsidRPr="0032190F">
        <w:rPr>
          <w:lang w:val="fr-FR"/>
        </w:rPr>
        <w:t>, en surpl</w:t>
      </w:r>
      <w:r w:rsidR="004E0839" w:rsidRPr="0032190F">
        <w:rPr>
          <w:lang w:val="fr-FR"/>
        </w:rPr>
        <w:t>o</w:t>
      </w:r>
      <w:r w:rsidR="003339AF" w:rsidRPr="0032190F">
        <w:rPr>
          <w:lang w:val="fr-FR"/>
        </w:rPr>
        <w:t xml:space="preserve">mb d’une voie de passage, </w:t>
      </w:r>
      <w:r w:rsidRPr="0032190F">
        <w:rPr>
          <w:lang w:val="fr-FR"/>
        </w:rPr>
        <w:t xml:space="preserve"> présente une séquence stratigraphique allant du Lagozza à La Polada :</w:t>
      </w:r>
    </w:p>
    <w:p w14:paraId="542602DB" w14:textId="77777777" w:rsidR="00C511E9" w:rsidRPr="0032190F" w:rsidRDefault="00C511E9"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6"/>
        <w:gridCol w:w="222"/>
      </w:tblGrid>
      <w:tr w:rsidR="00C511E9" w14:paraId="14558146" w14:textId="77777777">
        <w:trPr>
          <w:jc w:val="center"/>
        </w:trPr>
        <w:tc>
          <w:tcPr>
            <w:tcW w:w="0" w:type="auto"/>
          </w:tcPr>
          <w:p w14:paraId="5148647F" w14:textId="6BA9A32D" w:rsidR="00C511E9" w:rsidRDefault="00000000" w:rsidP="00242C0F">
            <w:hyperlink r:id="rId4577" w:anchor="Cul_Polada" w:history="1">
              <w:r w:rsidR="00C511E9" w:rsidRPr="00563CB1">
                <w:rPr>
                  <w:rStyle w:val="Hyperlink"/>
                </w:rPr>
                <w:t>La Polada</w:t>
              </w:r>
            </w:hyperlink>
          </w:p>
        </w:tc>
        <w:tc>
          <w:tcPr>
            <w:tcW w:w="0" w:type="auto"/>
          </w:tcPr>
          <w:p w14:paraId="61444D47" w14:textId="77777777" w:rsidR="00C511E9" w:rsidRDefault="00C511E9" w:rsidP="00242C0F"/>
        </w:tc>
      </w:tr>
      <w:tr w:rsidR="00C511E9" w14:paraId="3461998F" w14:textId="77777777">
        <w:trPr>
          <w:jc w:val="center"/>
        </w:trPr>
        <w:tc>
          <w:tcPr>
            <w:tcW w:w="0" w:type="auto"/>
          </w:tcPr>
          <w:p w14:paraId="2F4D2429" w14:textId="50B2F5EF" w:rsidR="00C511E9" w:rsidRDefault="00000000" w:rsidP="00242C0F">
            <w:hyperlink r:id="rId4578" w:anchor="Cul_Campaniforme" w:history="1">
              <w:r w:rsidR="00C511E9" w:rsidRPr="001553CD">
                <w:rPr>
                  <w:rStyle w:val="Hyperlink"/>
                </w:rPr>
                <w:t>Campaniforme</w:t>
              </w:r>
            </w:hyperlink>
          </w:p>
        </w:tc>
        <w:tc>
          <w:tcPr>
            <w:tcW w:w="0" w:type="auto"/>
          </w:tcPr>
          <w:p w14:paraId="3D71088B" w14:textId="77777777" w:rsidR="00C511E9" w:rsidRDefault="00C511E9" w:rsidP="00242C0F"/>
        </w:tc>
      </w:tr>
      <w:tr w:rsidR="00C511E9" w14:paraId="183BD400" w14:textId="77777777">
        <w:trPr>
          <w:jc w:val="center"/>
        </w:trPr>
        <w:tc>
          <w:tcPr>
            <w:tcW w:w="0" w:type="auto"/>
          </w:tcPr>
          <w:p w14:paraId="1F4CCD5B" w14:textId="0C1C6CF0" w:rsidR="00C511E9" w:rsidRPr="00DB5974" w:rsidRDefault="00000000" w:rsidP="00242C0F">
            <w:pPr>
              <w:rPr>
                <w:i/>
              </w:rPr>
            </w:pPr>
            <w:hyperlink r:id="rId4579" w:anchor="Cul_White_Ware" w:history="1">
              <w:r w:rsidR="00C511E9" w:rsidRPr="00DB5974">
                <w:rPr>
                  <w:rStyle w:val="Hyperlink"/>
                  <w:i/>
                </w:rPr>
                <w:t>White Ware</w:t>
              </w:r>
            </w:hyperlink>
          </w:p>
        </w:tc>
        <w:tc>
          <w:tcPr>
            <w:tcW w:w="0" w:type="auto"/>
          </w:tcPr>
          <w:p w14:paraId="606EDDB2" w14:textId="77777777" w:rsidR="00C511E9" w:rsidRDefault="00C511E9" w:rsidP="00242C0F"/>
        </w:tc>
      </w:tr>
      <w:tr w:rsidR="00C511E9" w14:paraId="62AADD49" w14:textId="77777777">
        <w:trPr>
          <w:jc w:val="center"/>
        </w:trPr>
        <w:tc>
          <w:tcPr>
            <w:tcW w:w="0" w:type="auto"/>
          </w:tcPr>
          <w:p w14:paraId="4A40D1C6" w14:textId="5574FCED" w:rsidR="00C511E9" w:rsidRDefault="00000000" w:rsidP="00242C0F">
            <w:hyperlink r:id="rId4580" w:anchor="Cul_Lagozza" w:history="1">
              <w:r w:rsidR="00C511E9" w:rsidRPr="001553CD">
                <w:rPr>
                  <w:rStyle w:val="Hyperlink"/>
                </w:rPr>
                <w:t>Lagozza</w:t>
              </w:r>
            </w:hyperlink>
            <w:r w:rsidR="00CF7C2B">
              <w:t>-</w:t>
            </w:r>
            <w:hyperlink r:id="rId4581" w:anchor="Cul_VBQ" w:history="1">
              <w:r w:rsidR="00CF7C2B" w:rsidRPr="00563CB1">
                <w:rPr>
                  <w:rStyle w:val="Hyperlink"/>
                </w:rPr>
                <w:t>VBQ 3</w:t>
              </w:r>
            </w:hyperlink>
          </w:p>
        </w:tc>
        <w:tc>
          <w:tcPr>
            <w:tcW w:w="0" w:type="auto"/>
          </w:tcPr>
          <w:p w14:paraId="33BC879A" w14:textId="77777777" w:rsidR="00C511E9" w:rsidRDefault="00C511E9" w:rsidP="00242C0F"/>
        </w:tc>
      </w:tr>
    </w:tbl>
    <w:p w14:paraId="4FF81827" w14:textId="77777777" w:rsidR="00C511E9" w:rsidRDefault="00C511E9" w:rsidP="00242C0F">
      <w:r>
        <w:t>(BIB 984 p. 58)</w:t>
      </w:r>
    </w:p>
    <w:p w14:paraId="7BC379D0" w14:textId="77777777" w:rsidR="00C511E9" w:rsidRDefault="00C511E9" w:rsidP="00242C0F"/>
    <w:p w14:paraId="1525251D" w14:textId="28F23691" w:rsidR="00447F33" w:rsidRPr="0032190F" w:rsidRDefault="00447F33" w:rsidP="00242C0F">
      <w:pPr>
        <w:jc w:val="both"/>
        <w:rPr>
          <w:lang w:val="fr-FR"/>
        </w:rPr>
      </w:pPr>
      <w:r w:rsidRPr="0032190F">
        <w:rPr>
          <w:lang w:val="fr-FR"/>
        </w:rPr>
        <w:t>Les céramiques Campaniformes de Monte Covolo ont été retrouvées au-dessus (above) les niveaux du Néolithique tardif (Final Neolithic) ou Chalcolithique (Copper age horizon) et montrent des affinités avec la culture de Horgen (BIB 1298 p. 29)</w:t>
      </w:r>
      <w:r w:rsidR="00EB02C1" w:rsidRPr="0032190F">
        <w:rPr>
          <w:lang w:val="fr-FR"/>
        </w:rPr>
        <w:t xml:space="preserve">. </w:t>
      </w:r>
      <w:r w:rsidR="00EB02C1" w:rsidRPr="00B01B6A">
        <w:rPr>
          <w:lang w:val="en-GB"/>
        </w:rPr>
        <w:t>La céramique associée aux campaniformes comprend des</w:t>
      </w:r>
      <w:r w:rsidR="00EB02C1" w:rsidRPr="00B01B6A">
        <w:rPr>
          <w:i/>
          <w:lang w:val="en-GB"/>
        </w:rPr>
        <w:t xml:space="preserve"> plain, burnished, ‘s’-profiled handled cups, amphorae and coarse cooking pots </w:t>
      </w:r>
      <w:r w:rsidR="0034016D" w:rsidRPr="00B01B6A">
        <w:rPr>
          <w:i/>
          <w:lang w:val="en-GB"/>
        </w:rPr>
        <w:t>with</w:t>
      </w:r>
      <w:r w:rsidR="00EB02C1" w:rsidRPr="00B01B6A">
        <w:rPr>
          <w:i/>
          <w:lang w:val="en-GB"/>
        </w:rPr>
        <w:t xml:space="preserve"> plain</w:t>
      </w:r>
      <w:r w:rsidR="0034016D" w:rsidRPr="00B01B6A">
        <w:rPr>
          <w:i/>
          <w:lang w:val="en-GB"/>
        </w:rPr>
        <w:t xml:space="preserve"> and figure impressed cordons</w:t>
      </w:r>
      <w:r w:rsidR="0034016D" w:rsidRPr="00B01B6A">
        <w:rPr>
          <w:lang w:val="en-GB"/>
        </w:rPr>
        <w:t xml:space="preserve"> (BIB 1298 p. 29 fig. 2:2)</w:t>
      </w:r>
      <w:r w:rsidR="007403D9" w:rsidRPr="00B01B6A">
        <w:rPr>
          <w:lang w:val="en-GB"/>
        </w:rPr>
        <w:t xml:space="preserve">. </w:t>
      </w:r>
      <w:r w:rsidR="007403D9" w:rsidRPr="0032190F">
        <w:rPr>
          <w:lang w:val="fr-FR"/>
        </w:rPr>
        <w:t xml:space="preserve">Les </w:t>
      </w:r>
      <w:r w:rsidR="007403D9" w:rsidRPr="0032190F">
        <w:rPr>
          <w:i/>
          <w:lang w:val="fr-FR"/>
        </w:rPr>
        <w:t>handled cups</w:t>
      </w:r>
      <w:r w:rsidR="007403D9" w:rsidRPr="0032190F">
        <w:rPr>
          <w:lang w:val="fr-FR"/>
        </w:rPr>
        <w:t xml:space="preserve"> et amphores montrent des similitudes avec le répertoire de La Polada, alors que l’utilisation of thickened rims, finger-impressed cordons ans the absence of other specific Polada features distinguent ces assemblages des niveaux poladiens sur-jacents et des autres sites attribués à La Polada (BIB 1298 p. 29).</w:t>
      </w:r>
      <w:r w:rsidR="00111633" w:rsidRPr="0032190F">
        <w:rPr>
          <w:lang w:val="fr-FR"/>
        </w:rPr>
        <w:t xml:space="preserve"> Selon le classement </w:t>
      </w:r>
      <w:r w:rsidR="008B2707" w:rsidRPr="0032190F">
        <w:rPr>
          <w:i/>
          <w:lang w:val="fr-FR"/>
        </w:rPr>
        <w:t>zonal</w:t>
      </w:r>
      <w:r w:rsidR="00111633" w:rsidRPr="0032190F">
        <w:rPr>
          <w:lang w:val="fr-FR"/>
        </w:rPr>
        <w:t xml:space="preserve"> (voir Campaniforme § Italie) les styles 1 (AOO) et 2 (European) aparaissent associés au style 3</w:t>
      </w:r>
      <w:r w:rsidR="0011471B" w:rsidRPr="0032190F">
        <w:rPr>
          <w:lang w:val="fr-FR"/>
        </w:rPr>
        <w:t xml:space="preserve"> (on note, par exemple, l’association de vase à anse</w:t>
      </w:r>
      <w:r w:rsidR="000F4512" w:rsidRPr="0032190F">
        <w:rPr>
          <w:lang w:val="fr-FR"/>
        </w:rPr>
        <w:t xml:space="preserve"> avec le type AOO). La céramique associée au Campaniforme </w:t>
      </w:r>
      <w:r w:rsidR="009875AE" w:rsidRPr="0032190F">
        <w:rPr>
          <w:lang w:val="fr-FR"/>
        </w:rPr>
        <w:t>est</w:t>
      </w:r>
      <w:r w:rsidR="000F4512" w:rsidRPr="0032190F">
        <w:rPr>
          <w:lang w:val="fr-FR"/>
        </w:rPr>
        <w:t xml:space="preserve"> la </w:t>
      </w:r>
      <w:hyperlink r:id="rId4582" w:anchor="Cul_Begleitkeramik" w:history="1">
        <w:r w:rsidR="007431B0" w:rsidRPr="0032190F">
          <w:rPr>
            <w:rStyle w:val="Hyperlink"/>
            <w:i/>
            <w:lang w:val="fr-FR"/>
          </w:rPr>
          <w:t>Begleitkeramik</w:t>
        </w:r>
      </w:hyperlink>
      <w:r w:rsidR="000F4512" w:rsidRPr="0032190F">
        <w:rPr>
          <w:lang w:val="fr-FR"/>
        </w:rPr>
        <w:t>(BIB 1298 p. 28)</w:t>
      </w:r>
    </w:p>
    <w:p w14:paraId="4D0D8973" w14:textId="77777777" w:rsidR="00447F33" w:rsidRPr="0032190F" w:rsidRDefault="00447F33"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56"/>
        <w:gridCol w:w="2789"/>
        <w:gridCol w:w="2926"/>
      </w:tblGrid>
      <w:tr w:rsidR="000666BF" w:rsidRPr="00A47413" w14:paraId="48004740" w14:textId="77777777">
        <w:trPr>
          <w:jc w:val="center"/>
        </w:trPr>
        <w:tc>
          <w:tcPr>
            <w:tcW w:w="0" w:type="auto"/>
            <w:vAlign w:val="center"/>
          </w:tcPr>
          <w:p w14:paraId="1B5ED84C" w14:textId="77777777" w:rsidR="000666BF" w:rsidRDefault="000666BF" w:rsidP="00242C0F">
            <w:pPr>
              <w:jc w:val="center"/>
            </w:pPr>
            <w:r>
              <w:t>Polada</w:t>
            </w:r>
          </w:p>
        </w:tc>
        <w:tc>
          <w:tcPr>
            <w:tcW w:w="0" w:type="auto"/>
            <w:vAlign w:val="center"/>
          </w:tcPr>
          <w:p w14:paraId="209C9515" w14:textId="0A85A1BA" w:rsidR="000666BF" w:rsidRDefault="000666BF" w:rsidP="00242C0F">
            <w:pPr>
              <w:jc w:val="center"/>
            </w:pPr>
            <w:r>
              <w:t xml:space="preserve">complexe </w:t>
            </w:r>
            <w:hyperlink r:id="rId4583" w:anchor="Cul_Rhodano_Rhenan" w:history="1">
              <w:r w:rsidRPr="00495246">
                <w:rPr>
                  <w:rStyle w:val="Hyperlink"/>
                </w:rPr>
                <w:t>rhodano-rhénan</w:t>
              </w:r>
            </w:hyperlink>
          </w:p>
        </w:tc>
        <w:tc>
          <w:tcPr>
            <w:tcW w:w="0" w:type="auto"/>
            <w:vAlign w:val="center"/>
          </w:tcPr>
          <w:p w14:paraId="32100652" w14:textId="77777777" w:rsidR="000666BF" w:rsidRPr="00DB5974" w:rsidRDefault="000666BF" w:rsidP="00242C0F">
            <w:pPr>
              <w:jc w:val="center"/>
              <w:rPr>
                <w:sz w:val="20"/>
                <w:szCs w:val="20"/>
                <w:lang w:val="en-GB"/>
              </w:rPr>
            </w:pPr>
            <w:r w:rsidRPr="00DB5974">
              <w:rPr>
                <w:sz w:val="20"/>
                <w:szCs w:val="20"/>
                <w:lang w:val="en-GB"/>
              </w:rPr>
              <w:t>Birm-469 : 1890 ± 210 BC,</w:t>
            </w:r>
          </w:p>
          <w:p w14:paraId="2BCF3A67" w14:textId="77777777" w:rsidR="000666BF" w:rsidRPr="00DB5974" w:rsidRDefault="000666BF" w:rsidP="00242C0F">
            <w:pPr>
              <w:jc w:val="center"/>
              <w:rPr>
                <w:sz w:val="20"/>
                <w:szCs w:val="20"/>
                <w:lang w:val="en-GB"/>
              </w:rPr>
            </w:pPr>
            <w:r w:rsidRPr="00DB5974">
              <w:rPr>
                <w:sz w:val="20"/>
                <w:szCs w:val="20"/>
                <w:lang w:val="en-GB"/>
              </w:rPr>
              <w:t>GrN-8012 : 16690 (sic)  ± 60 BC,</w:t>
            </w:r>
          </w:p>
        </w:tc>
      </w:tr>
      <w:tr w:rsidR="000666BF" w:rsidRPr="00A47413" w14:paraId="58F30448" w14:textId="77777777">
        <w:trPr>
          <w:jc w:val="center"/>
        </w:trPr>
        <w:tc>
          <w:tcPr>
            <w:tcW w:w="0" w:type="auto"/>
            <w:vAlign w:val="center"/>
          </w:tcPr>
          <w:p w14:paraId="4DBA472E" w14:textId="77777777" w:rsidR="000666BF" w:rsidRDefault="000666BF" w:rsidP="00242C0F">
            <w:pPr>
              <w:jc w:val="center"/>
            </w:pPr>
            <w:r>
              <w:t>Campaniforme</w:t>
            </w:r>
          </w:p>
        </w:tc>
        <w:tc>
          <w:tcPr>
            <w:tcW w:w="0" w:type="auto"/>
            <w:vAlign w:val="center"/>
          </w:tcPr>
          <w:p w14:paraId="7E497CE2" w14:textId="77777777" w:rsidR="000666BF" w:rsidRPr="0032190F" w:rsidRDefault="000666BF" w:rsidP="00242C0F">
            <w:pPr>
              <w:jc w:val="center"/>
              <w:rPr>
                <w:lang w:val="fr-FR"/>
              </w:rPr>
            </w:pPr>
            <w:r w:rsidRPr="0032190F">
              <w:rPr>
                <w:i/>
                <w:lang w:val="fr-FR"/>
              </w:rPr>
              <w:t>Begleitkeramik</w:t>
            </w:r>
            <w:r w:rsidRPr="0032190F">
              <w:rPr>
                <w:lang w:val="fr-FR"/>
              </w:rPr>
              <w:t>, céramique</w:t>
            </w:r>
          </w:p>
          <w:p w14:paraId="6448EDC0" w14:textId="77777777" w:rsidR="000666BF" w:rsidRPr="0032190F" w:rsidRDefault="000666BF" w:rsidP="00242C0F">
            <w:pPr>
              <w:jc w:val="center"/>
              <w:rPr>
                <w:lang w:val="fr-FR"/>
              </w:rPr>
            </w:pPr>
            <w:r w:rsidRPr="0032190F">
              <w:rPr>
                <w:lang w:val="fr-FR"/>
              </w:rPr>
              <w:t>domestique locale,</w:t>
            </w:r>
          </w:p>
          <w:p w14:paraId="5CD5BE22" w14:textId="77777777" w:rsidR="000666BF" w:rsidRPr="0032190F" w:rsidRDefault="000666BF" w:rsidP="00242C0F">
            <w:pPr>
              <w:jc w:val="center"/>
              <w:rPr>
                <w:lang w:val="fr-FR"/>
              </w:rPr>
            </w:pPr>
            <w:r w:rsidRPr="0032190F">
              <w:rPr>
                <w:lang w:val="fr-FR"/>
              </w:rPr>
              <w:t>céramique commune</w:t>
            </w:r>
          </w:p>
        </w:tc>
        <w:tc>
          <w:tcPr>
            <w:tcW w:w="0" w:type="auto"/>
            <w:vAlign w:val="center"/>
          </w:tcPr>
          <w:p w14:paraId="0EEC00F6" w14:textId="77777777" w:rsidR="000666BF" w:rsidRPr="00DB5974" w:rsidRDefault="000666BF" w:rsidP="00242C0F">
            <w:pPr>
              <w:jc w:val="center"/>
              <w:rPr>
                <w:sz w:val="20"/>
                <w:szCs w:val="20"/>
                <w:lang w:val="en-GB"/>
              </w:rPr>
            </w:pPr>
            <w:r w:rsidRPr="00DB5974">
              <w:rPr>
                <w:sz w:val="20"/>
                <w:szCs w:val="20"/>
                <w:lang w:val="en-GB"/>
              </w:rPr>
              <w:t>GrN-8013 : 2060 ± 40 BC,</w:t>
            </w:r>
          </w:p>
          <w:p w14:paraId="0EED9258" w14:textId="77777777" w:rsidR="000666BF" w:rsidRPr="00DB5974" w:rsidRDefault="000666BF" w:rsidP="00242C0F">
            <w:pPr>
              <w:jc w:val="center"/>
              <w:rPr>
                <w:sz w:val="20"/>
                <w:szCs w:val="20"/>
                <w:lang w:val="en-GB"/>
              </w:rPr>
            </w:pPr>
            <w:r w:rsidRPr="00DB5974">
              <w:rPr>
                <w:sz w:val="20"/>
                <w:szCs w:val="20"/>
                <w:lang w:val="en-GB"/>
              </w:rPr>
              <w:t>Birm-471 : 2000 ± 320 BC,</w:t>
            </w:r>
          </w:p>
          <w:p w14:paraId="4B13FD8E" w14:textId="77777777" w:rsidR="000666BF" w:rsidRPr="00DB5974" w:rsidRDefault="000666BF" w:rsidP="00242C0F">
            <w:pPr>
              <w:jc w:val="center"/>
              <w:rPr>
                <w:sz w:val="20"/>
                <w:szCs w:val="20"/>
                <w:lang w:val="en-GB"/>
              </w:rPr>
            </w:pPr>
            <w:r w:rsidRPr="00DB5974">
              <w:rPr>
                <w:sz w:val="20"/>
                <w:szCs w:val="20"/>
                <w:lang w:val="en-GB"/>
              </w:rPr>
              <w:t>Birm-470 : 1860 ± 210 BC,</w:t>
            </w:r>
          </w:p>
        </w:tc>
      </w:tr>
      <w:tr w:rsidR="000666BF" w14:paraId="248F904D" w14:textId="77777777">
        <w:trPr>
          <w:jc w:val="center"/>
        </w:trPr>
        <w:tc>
          <w:tcPr>
            <w:tcW w:w="0" w:type="auto"/>
            <w:vAlign w:val="center"/>
          </w:tcPr>
          <w:p w14:paraId="7DF813DF" w14:textId="7993C1ED" w:rsidR="000666BF" w:rsidRDefault="00000000" w:rsidP="00242C0F">
            <w:pPr>
              <w:jc w:val="center"/>
            </w:pPr>
            <w:hyperlink r:id="rId4584" w:anchor="Cul_Eneolithique_Italie" w:history="1">
              <w:r w:rsidR="000666BF" w:rsidRPr="00B8523B">
                <w:rPr>
                  <w:rStyle w:val="Hyperlink"/>
                </w:rPr>
                <w:t>Énéolithique</w:t>
              </w:r>
            </w:hyperlink>
          </w:p>
        </w:tc>
        <w:tc>
          <w:tcPr>
            <w:tcW w:w="0" w:type="auto"/>
            <w:vAlign w:val="center"/>
          </w:tcPr>
          <w:p w14:paraId="311F4A6C" w14:textId="77777777" w:rsidR="000666BF" w:rsidRPr="00DB5974" w:rsidRDefault="000666BF" w:rsidP="00242C0F">
            <w:pPr>
              <w:jc w:val="center"/>
              <w:rPr>
                <w:i/>
              </w:rPr>
            </w:pPr>
            <w:r w:rsidRPr="00DB5974">
              <w:rPr>
                <w:i/>
              </w:rPr>
              <w:t>White Ware</w:t>
            </w:r>
          </w:p>
        </w:tc>
        <w:tc>
          <w:tcPr>
            <w:tcW w:w="0" w:type="auto"/>
            <w:vAlign w:val="center"/>
          </w:tcPr>
          <w:p w14:paraId="1876E72E" w14:textId="77777777" w:rsidR="000666BF" w:rsidRPr="00DB5974" w:rsidRDefault="000666BF" w:rsidP="00242C0F">
            <w:pPr>
              <w:jc w:val="center"/>
              <w:rPr>
                <w:sz w:val="20"/>
                <w:szCs w:val="20"/>
              </w:rPr>
            </w:pPr>
          </w:p>
        </w:tc>
      </w:tr>
    </w:tbl>
    <w:p w14:paraId="329FA37A" w14:textId="77777777" w:rsidR="00AE4FC5" w:rsidRDefault="00F93F65" w:rsidP="00242C0F">
      <w:r>
        <w:t>(BIB 1112 p. 438)</w:t>
      </w:r>
    </w:p>
    <w:p w14:paraId="314F606E" w14:textId="77777777" w:rsidR="0015034D" w:rsidRDefault="0015034D" w:rsidP="00242C0F"/>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50"/>
        <w:gridCol w:w="1089"/>
        <w:gridCol w:w="1126"/>
        <w:gridCol w:w="1089"/>
      </w:tblGrid>
      <w:tr w:rsidR="000666BF" w:rsidRPr="00DB5974" w14:paraId="3AE8F5E3" w14:textId="77777777">
        <w:trPr>
          <w:jc w:val="center"/>
        </w:trPr>
        <w:tc>
          <w:tcPr>
            <w:tcW w:w="0" w:type="auto"/>
          </w:tcPr>
          <w:p w14:paraId="4D331F05" w14:textId="77777777" w:rsidR="000666BF" w:rsidRPr="00DB5974" w:rsidRDefault="000666BF" w:rsidP="00242C0F">
            <w:pPr>
              <w:jc w:val="both"/>
              <w:rPr>
                <w:sz w:val="20"/>
                <w:szCs w:val="20"/>
              </w:rPr>
            </w:pPr>
          </w:p>
        </w:tc>
        <w:tc>
          <w:tcPr>
            <w:tcW w:w="0" w:type="auto"/>
          </w:tcPr>
          <w:p w14:paraId="3D39F276" w14:textId="77777777" w:rsidR="000666BF" w:rsidRPr="00DB5974" w:rsidRDefault="000666BF" w:rsidP="00242C0F">
            <w:pPr>
              <w:jc w:val="both"/>
              <w:rPr>
                <w:sz w:val="20"/>
                <w:szCs w:val="20"/>
              </w:rPr>
            </w:pPr>
          </w:p>
        </w:tc>
        <w:tc>
          <w:tcPr>
            <w:tcW w:w="0" w:type="auto"/>
          </w:tcPr>
          <w:p w14:paraId="73176511" w14:textId="77777777" w:rsidR="000666BF" w:rsidRPr="00DB5974" w:rsidRDefault="000666BF" w:rsidP="00242C0F">
            <w:pPr>
              <w:jc w:val="both"/>
              <w:rPr>
                <w:sz w:val="20"/>
                <w:szCs w:val="20"/>
              </w:rPr>
            </w:pPr>
            <w:r w:rsidRPr="00DB5974">
              <w:rPr>
                <w:sz w:val="20"/>
                <w:szCs w:val="20"/>
              </w:rPr>
              <w:t>BP</w:t>
            </w:r>
          </w:p>
        </w:tc>
        <w:tc>
          <w:tcPr>
            <w:tcW w:w="0" w:type="auto"/>
          </w:tcPr>
          <w:p w14:paraId="638D32F6" w14:textId="77777777" w:rsidR="000666BF" w:rsidRPr="00DB5974" w:rsidRDefault="000666BF" w:rsidP="00242C0F">
            <w:pPr>
              <w:jc w:val="both"/>
              <w:rPr>
                <w:sz w:val="20"/>
                <w:szCs w:val="20"/>
              </w:rPr>
            </w:pPr>
            <w:r w:rsidRPr="00DB5974">
              <w:rPr>
                <w:sz w:val="20"/>
                <w:szCs w:val="20"/>
              </w:rPr>
              <w:t>Cal BC 1 s</w:t>
            </w:r>
          </w:p>
        </w:tc>
      </w:tr>
      <w:tr w:rsidR="000666BF" w:rsidRPr="00DB5974" w14:paraId="019D8141" w14:textId="77777777">
        <w:trPr>
          <w:jc w:val="center"/>
        </w:trPr>
        <w:tc>
          <w:tcPr>
            <w:tcW w:w="0" w:type="auto"/>
          </w:tcPr>
          <w:p w14:paraId="162DDC3C" w14:textId="77777777" w:rsidR="000666BF" w:rsidRPr="00DB5974" w:rsidRDefault="000666BF" w:rsidP="00242C0F">
            <w:pPr>
              <w:jc w:val="both"/>
              <w:rPr>
                <w:sz w:val="20"/>
                <w:szCs w:val="20"/>
              </w:rPr>
            </w:pPr>
            <w:r w:rsidRPr="00DB5974">
              <w:rPr>
                <w:sz w:val="20"/>
                <w:szCs w:val="20"/>
              </w:rPr>
              <w:t>st. 10</w:t>
            </w:r>
          </w:p>
        </w:tc>
        <w:tc>
          <w:tcPr>
            <w:tcW w:w="0" w:type="auto"/>
          </w:tcPr>
          <w:p w14:paraId="7866AA4F" w14:textId="77777777" w:rsidR="000666BF" w:rsidRPr="00DB5974" w:rsidRDefault="000666BF" w:rsidP="00242C0F">
            <w:pPr>
              <w:jc w:val="both"/>
              <w:rPr>
                <w:sz w:val="20"/>
                <w:szCs w:val="20"/>
              </w:rPr>
            </w:pPr>
            <w:r w:rsidRPr="00DB5974">
              <w:rPr>
                <w:sz w:val="20"/>
                <w:szCs w:val="20"/>
                <w:lang w:val="en-GB"/>
              </w:rPr>
              <w:t>GrN-8013 </w:t>
            </w:r>
          </w:p>
        </w:tc>
        <w:tc>
          <w:tcPr>
            <w:tcW w:w="0" w:type="auto"/>
          </w:tcPr>
          <w:p w14:paraId="15A0819A" w14:textId="77777777" w:rsidR="000666BF" w:rsidRPr="00DB5974" w:rsidRDefault="000666BF" w:rsidP="00242C0F">
            <w:pPr>
              <w:jc w:val="both"/>
              <w:rPr>
                <w:sz w:val="20"/>
                <w:szCs w:val="20"/>
              </w:rPr>
            </w:pPr>
            <w:r w:rsidRPr="00DB5974">
              <w:rPr>
                <w:sz w:val="20"/>
                <w:szCs w:val="20"/>
              </w:rPr>
              <w:t xml:space="preserve">4010 </w:t>
            </w:r>
            <w:r w:rsidRPr="00DB5974">
              <w:rPr>
                <w:sz w:val="20"/>
                <w:szCs w:val="20"/>
                <w:lang w:val="en-GB"/>
              </w:rPr>
              <w:t>± 40</w:t>
            </w:r>
          </w:p>
        </w:tc>
        <w:tc>
          <w:tcPr>
            <w:tcW w:w="0" w:type="auto"/>
          </w:tcPr>
          <w:p w14:paraId="4998AFCF" w14:textId="77777777" w:rsidR="000666BF" w:rsidRPr="00DB5974" w:rsidRDefault="000666BF" w:rsidP="00242C0F">
            <w:pPr>
              <w:jc w:val="both"/>
              <w:rPr>
                <w:sz w:val="20"/>
                <w:szCs w:val="20"/>
              </w:rPr>
            </w:pPr>
            <w:r w:rsidRPr="00DB5974">
              <w:rPr>
                <w:sz w:val="20"/>
                <w:szCs w:val="20"/>
              </w:rPr>
              <w:t>2585-2479</w:t>
            </w:r>
          </w:p>
        </w:tc>
      </w:tr>
      <w:tr w:rsidR="000666BF" w:rsidRPr="00DB5974" w14:paraId="10F96C87" w14:textId="77777777">
        <w:trPr>
          <w:jc w:val="center"/>
        </w:trPr>
        <w:tc>
          <w:tcPr>
            <w:tcW w:w="0" w:type="auto"/>
          </w:tcPr>
          <w:p w14:paraId="1274410E" w14:textId="77777777" w:rsidR="000666BF" w:rsidRPr="00DB5974" w:rsidRDefault="000666BF" w:rsidP="00242C0F">
            <w:pPr>
              <w:jc w:val="both"/>
              <w:rPr>
                <w:sz w:val="20"/>
                <w:szCs w:val="20"/>
              </w:rPr>
            </w:pPr>
            <w:r w:rsidRPr="00DB5974">
              <w:rPr>
                <w:sz w:val="20"/>
                <w:szCs w:val="20"/>
              </w:rPr>
              <w:t>st. 8</w:t>
            </w:r>
          </w:p>
        </w:tc>
        <w:tc>
          <w:tcPr>
            <w:tcW w:w="0" w:type="auto"/>
          </w:tcPr>
          <w:p w14:paraId="10F07089" w14:textId="77777777" w:rsidR="000666BF" w:rsidRPr="00DB5974" w:rsidRDefault="000666BF" w:rsidP="00242C0F">
            <w:pPr>
              <w:jc w:val="both"/>
              <w:rPr>
                <w:sz w:val="20"/>
                <w:szCs w:val="20"/>
              </w:rPr>
            </w:pPr>
            <w:r w:rsidRPr="00DB5974">
              <w:rPr>
                <w:sz w:val="20"/>
                <w:szCs w:val="20"/>
                <w:lang w:val="en-GB"/>
              </w:rPr>
              <w:t>Birm-471 </w:t>
            </w:r>
          </w:p>
        </w:tc>
        <w:tc>
          <w:tcPr>
            <w:tcW w:w="0" w:type="auto"/>
          </w:tcPr>
          <w:p w14:paraId="7319EA75" w14:textId="77777777" w:rsidR="000666BF" w:rsidRPr="00DB5974" w:rsidRDefault="000666BF" w:rsidP="00242C0F">
            <w:pPr>
              <w:jc w:val="both"/>
              <w:rPr>
                <w:sz w:val="20"/>
                <w:szCs w:val="20"/>
              </w:rPr>
            </w:pPr>
            <w:r w:rsidRPr="00DB5974">
              <w:rPr>
                <w:sz w:val="20"/>
                <w:szCs w:val="20"/>
              </w:rPr>
              <w:t>3950 ± 320</w:t>
            </w:r>
          </w:p>
        </w:tc>
        <w:tc>
          <w:tcPr>
            <w:tcW w:w="0" w:type="auto"/>
          </w:tcPr>
          <w:p w14:paraId="444472EB" w14:textId="77777777" w:rsidR="000666BF" w:rsidRPr="00DB5974" w:rsidRDefault="000666BF" w:rsidP="00242C0F">
            <w:pPr>
              <w:jc w:val="both"/>
              <w:rPr>
                <w:sz w:val="20"/>
                <w:szCs w:val="20"/>
              </w:rPr>
            </w:pPr>
            <w:r w:rsidRPr="00DB5974">
              <w:rPr>
                <w:sz w:val="20"/>
                <w:szCs w:val="20"/>
              </w:rPr>
              <w:t>2910-1986</w:t>
            </w:r>
          </w:p>
        </w:tc>
      </w:tr>
      <w:tr w:rsidR="000666BF" w:rsidRPr="00DB5974" w14:paraId="51377455" w14:textId="77777777">
        <w:trPr>
          <w:jc w:val="center"/>
        </w:trPr>
        <w:tc>
          <w:tcPr>
            <w:tcW w:w="0" w:type="auto"/>
          </w:tcPr>
          <w:p w14:paraId="4BC531A3" w14:textId="77777777" w:rsidR="000666BF" w:rsidRPr="00DB5974" w:rsidRDefault="000666BF" w:rsidP="00242C0F">
            <w:pPr>
              <w:jc w:val="both"/>
              <w:rPr>
                <w:sz w:val="20"/>
                <w:szCs w:val="20"/>
              </w:rPr>
            </w:pPr>
            <w:r w:rsidRPr="00DB5974">
              <w:rPr>
                <w:sz w:val="20"/>
                <w:szCs w:val="20"/>
              </w:rPr>
              <w:t>st. 6</w:t>
            </w:r>
          </w:p>
        </w:tc>
        <w:tc>
          <w:tcPr>
            <w:tcW w:w="0" w:type="auto"/>
          </w:tcPr>
          <w:p w14:paraId="670E15B3" w14:textId="77777777" w:rsidR="000666BF" w:rsidRPr="00DB5974" w:rsidRDefault="000666BF" w:rsidP="00242C0F">
            <w:pPr>
              <w:jc w:val="both"/>
              <w:rPr>
                <w:sz w:val="20"/>
                <w:szCs w:val="20"/>
              </w:rPr>
            </w:pPr>
            <w:r w:rsidRPr="00DB5974">
              <w:rPr>
                <w:sz w:val="20"/>
                <w:szCs w:val="20"/>
              </w:rPr>
              <w:t>Birm-470 </w:t>
            </w:r>
          </w:p>
        </w:tc>
        <w:tc>
          <w:tcPr>
            <w:tcW w:w="0" w:type="auto"/>
          </w:tcPr>
          <w:p w14:paraId="22636BEA" w14:textId="77777777" w:rsidR="000666BF" w:rsidRPr="00DB5974" w:rsidRDefault="000666BF" w:rsidP="00242C0F">
            <w:pPr>
              <w:jc w:val="both"/>
              <w:rPr>
                <w:sz w:val="20"/>
                <w:szCs w:val="20"/>
              </w:rPr>
            </w:pPr>
            <w:r w:rsidRPr="00DB5974">
              <w:rPr>
                <w:sz w:val="20"/>
                <w:szCs w:val="20"/>
              </w:rPr>
              <w:t>3810 ± 210</w:t>
            </w:r>
          </w:p>
        </w:tc>
        <w:tc>
          <w:tcPr>
            <w:tcW w:w="0" w:type="auto"/>
          </w:tcPr>
          <w:p w14:paraId="5B2FBB76" w14:textId="77777777" w:rsidR="000666BF" w:rsidRPr="00DB5974" w:rsidRDefault="000666BF" w:rsidP="00242C0F">
            <w:pPr>
              <w:jc w:val="both"/>
              <w:rPr>
                <w:sz w:val="20"/>
                <w:szCs w:val="20"/>
              </w:rPr>
            </w:pPr>
            <w:r w:rsidRPr="00DB5974">
              <w:rPr>
                <w:sz w:val="20"/>
                <w:szCs w:val="20"/>
              </w:rPr>
              <w:t>2573-1960</w:t>
            </w:r>
          </w:p>
        </w:tc>
      </w:tr>
    </w:tbl>
    <w:p w14:paraId="5776D23F" w14:textId="77777777" w:rsidR="000666BF" w:rsidRDefault="000666BF" w:rsidP="00242C0F">
      <w:pPr>
        <w:jc w:val="both"/>
      </w:pPr>
      <w:r>
        <w:t>(BIB 87 p. 275)</w:t>
      </w:r>
    </w:p>
    <w:p w14:paraId="046C8DE9" w14:textId="77777777" w:rsidR="000666BF" w:rsidRDefault="000666BF" w:rsidP="00242C0F"/>
    <w:p w14:paraId="538CE103" w14:textId="77777777" w:rsidR="0015034D" w:rsidRPr="0032190F" w:rsidRDefault="0015034D" w:rsidP="00242C0F">
      <w:pPr>
        <w:jc w:val="both"/>
        <w:rPr>
          <w:lang w:val="fr-FR"/>
        </w:rPr>
      </w:pPr>
      <w:r w:rsidRPr="0032190F">
        <w:rPr>
          <w:lang w:val="fr-FR"/>
        </w:rPr>
        <w:t xml:space="preserve">Un poignard lancéolé en silex [du Monte Lessini ?] comparable à celui de la tombe 74 de Remedello-Sotto a été retrouvé dans les niveaux du début du Chalcolithique (Rome-1231 : 4220 ± 60 BP, 2895-2700 cal BC 1 sigma ; GX-25139 : 4430 ± 150 BP, 3350-2890 cal BC 1 sigma) </w:t>
      </w:r>
      <w:r w:rsidR="00BB1506" w:rsidRPr="0032190F">
        <w:rPr>
          <w:lang w:val="fr-FR"/>
        </w:rPr>
        <w:t>(BIB 811 p. 532 (BIB 1204))</w:t>
      </w:r>
    </w:p>
    <w:p w14:paraId="5EA100DC" w14:textId="77777777" w:rsidR="00BB1506" w:rsidRPr="0032190F" w:rsidRDefault="00BB1506" w:rsidP="00242C0F">
      <w:pPr>
        <w:rPr>
          <w:lang w:val="fr-FR"/>
        </w:rPr>
      </w:pPr>
    </w:p>
    <w:p w14:paraId="61AAF0C8" w14:textId="77777777" w:rsidR="002D5E06" w:rsidRPr="0032190F" w:rsidRDefault="002D5E06" w:rsidP="00242C0F">
      <w:pPr>
        <w:rPr>
          <w:lang w:val="fr-FR"/>
        </w:rPr>
      </w:pPr>
      <w:r w:rsidRPr="0032190F">
        <w:rPr>
          <w:lang w:val="fr-FR"/>
        </w:rPr>
        <w:t xml:space="preserve">Les </w:t>
      </w:r>
      <w:r w:rsidRPr="0032190F">
        <w:rPr>
          <w:i/>
          <w:lang w:val="fr-FR"/>
        </w:rPr>
        <w:t>fori passanti</w:t>
      </w:r>
      <w:r w:rsidRPr="0032190F">
        <w:rPr>
          <w:lang w:val="fr-FR"/>
        </w:rPr>
        <w:t xml:space="preserve"> semblent absents des niveaux campaniformes de Monte Covolo (BIB </w:t>
      </w:r>
      <w:r w:rsidR="00276A87" w:rsidRPr="0032190F">
        <w:rPr>
          <w:lang w:val="fr-FR"/>
        </w:rPr>
        <w:t>1206 (BIB 1207))</w:t>
      </w:r>
    </w:p>
    <w:p w14:paraId="75E401F8" w14:textId="77777777" w:rsidR="00EB133D" w:rsidRPr="0032190F" w:rsidRDefault="00EB133D" w:rsidP="00242C0F">
      <w:pPr>
        <w:rPr>
          <w:lang w:val="fr-FR"/>
        </w:rPr>
      </w:pPr>
    </w:p>
    <w:p w14:paraId="472C74B7" w14:textId="77777777" w:rsidR="00EB133D" w:rsidRPr="0032190F" w:rsidRDefault="00EB133D" w:rsidP="00242C0F">
      <w:pPr>
        <w:rPr>
          <w:lang w:val="fr-FR"/>
        </w:rPr>
      </w:pPr>
      <w:r w:rsidRPr="0032190F">
        <w:rPr>
          <w:lang w:val="fr-FR"/>
        </w:rPr>
        <w:t>A copper point a été retrouvé dans les niveaux campaniformes (BIB 1206 p. 212)</w:t>
      </w:r>
    </w:p>
    <w:p w14:paraId="0F86606F" w14:textId="77777777" w:rsidR="007501DF" w:rsidRPr="0032190F" w:rsidRDefault="007501DF" w:rsidP="00426FF9">
      <w:pPr>
        <w:pStyle w:val="Heading1"/>
      </w:pPr>
      <w:bookmarkStart w:id="1987" w:name="Sit_Rocca_Manerba"/>
      <w:r w:rsidRPr="0032190F">
        <w:t>ROCCA DI MANERBA (Site de)</w:t>
      </w:r>
      <w:bookmarkEnd w:id="1987"/>
    </w:p>
    <w:p w14:paraId="312E2E88" w14:textId="77777777" w:rsidR="007154F3" w:rsidRPr="00784BEC" w:rsidRDefault="007154F3" w:rsidP="00242C0F">
      <w:pPr>
        <w:rPr>
          <w:lang w:val="it-IT"/>
        </w:rPr>
      </w:pPr>
    </w:p>
    <w:p w14:paraId="53BBF7B0" w14:textId="179AC111" w:rsidR="007501DF" w:rsidRPr="0032190F" w:rsidRDefault="007501DF" w:rsidP="00242C0F">
      <w:pPr>
        <w:jc w:val="both"/>
        <w:rPr>
          <w:lang w:val="fr-FR"/>
        </w:rPr>
      </w:pPr>
      <w:r w:rsidRPr="0032190F">
        <w:rPr>
          <w:lang w:val="fr-FR"/>
        </w:rPr>
        <w:t xml:space="preserve">La stratigraphie du site de Rocca di Manerba (Brescia) indique une occupation du site attribuable à l’âge du Cuivre, des lames de poignards en silex ébauchées ont été importées des </w:t>
      </w:r>
      <w:hyperlink r:id="rId4585" w:anchor="Sit_Monti_Lessini" w:history="1">
        <w:r w:rsidRPr="0032190F">
          <w:rPr>
            <w:rStyle w:val="Hyperlink"/>
            <w:lang w:val="fr-FR"/>
          </w:rPr>
          <w:t>Monti Lessini</w:t>
        </w:r>
      </w:hyperlink>
      <w:r w:rsidRPr="0032190F">
        <w:rPr>
          <w:lang w:val="fr-FR"/>
        </w:rPr>
        <w:t xml:space="preserve"> et les éclats de retouches découverts sur ce site montrent que le travail de finition se faisait directement à Rocca di Manerba (BIB 788 p. 29). La présence de pièces à retouches « en écharpe » a également été signalée sur ce site (BIB 788 p. 29 (BIB 807))</w:t>
      </w:r>
    </w:p>
    <w:p w14:paraId="6D1A046F" w14:textId="77777777" w:rsidR="006B2D80" w:rsidRPr="0032190F" w:rsidRDefault="006B2D80" w:rsidP="00242C0F">
      <w:pPr>
        <w:jc w:val="both"/>
        <w:rPr>
          <w:lang w:val="fr-FR"/>
        </w:rPr>
      </w:pPr>
    </w:p>
    <w:p w14:paraId="1A290CF0" w14:textId="521E4A81" w:rsidR="006B2D80" w:rsidRPr="0032190F" w:rsidRDefault="006B2D80" w:rsidP="00242C0F">
      <w:pPr>
        <w:jc w:val="both"/>
        <w:rPr>
          <w:lang w:val="fr-FR"/>
        </w:rPr>
      </w:pPr>
      <w:r w:rsidRPr="0032190F">
        <w:rPr>
          <w:lang w:val="fr-FR"/>
        </w:rPr>
        <w:t xml:space="preserve">On note la présence de </w:t>
      </w:r>
      <w:hyperlink r:id="rId4586" w:anchor="Cul_Sigottier" w:history="1">
        <w:r w:rsidRPr="0032190F">
          <w:rPr>
            <w:rStyle w:val="Hyperlink"/>
            <w:lang w:val="fr-FR"/>
          </w:rPr>
          <w:t>pointes de Sigottier</w:t>
        </w:r>
      </w:hyperlink>
      <w:r w:rsidRPr="0032190F">
        <w:rPr>
          <w:lang w:val="fr-FR"/>
        </w:rPr>
        <w:t xml:space="preserve"> (BIB 774 fig. 9)</w:t>
      </w:r>
    </w:p>
    <w:p w14:paraId="33E21B58" w14:textId="77777777" w:rsidR="00DE7C41" w:rsidRPr="0032190F" w:rsidRDefault="00DE7C41" w:rsidP="00242C0F">
      <w:pPr>
        <w:jc w:val="both"/>
        <w:rPr>
          <w:lang w:val="fr-FR"/>
        </w:rPr>
      </w:pPr>
    </w:p>
    <w:p w14:paraId="043FD5BD" w14:textId="77777777" w:rsidR="00DE7C41" w:rsidRPr="0032190F" w:rsidRDefault="00DE7C41" w:rsidP="00426FF9">
      <w:pPr>
        <w:pStyle w:val="Heading1"/>
      </w:pPr>
      <w:bookmarkStart w:id="1988" w:name="Sit_Lovere"/>
      <w:r w:rsidRPr="0032190F">
        <w:lastRenderedPageBreak/>
        <w:t>LOVERE</w:t>
      </w:r>
    </w:p>
    <w:bookmarkEnd w:id="1988"/>
    <w:p w14:paraId="1FF7742D" w14:textId="77777777" w:rsidR="00056CA4" w:rsidRPr="00784BEC" w:rsidRDefault="00056CA4" w:rsidP="00242C0F">
      <w:pPr>
        <w:jc w:val="both"/>
        <w:rPr>
          <w:lang w:val="it-IT"/>
        </w:rPr>
      </w:pPr>
    </w:p>
    <w:p w14:paraId="7330A4E2" w14:textId="7B26FA89" w:rsidR="00DE7C41" w:rsidRPr="0032190F" w:rsidRDefault="00DE7C41" w:rsidP="00242C0F">
      <w:pPr>
        <w:jc w:val="both"/>
        <w:rPr>
          <w:lang w:val="fr-FR"/>
        </w:rPr>
      </w:pPr>
      <w:r w:rsidRPr="00784BEC">
        <w:rPr>
          <w:lang w:val="it-IT"/>
        </w:rPr>
        <w:t>L’US 38 di Lovere</w:t>
      </w:r>
      <w:r w:rsidR="006C7594" w:rsidRPr="00784BEC">
        <w:rPr>
          <w:lang w:val="it-IT"/>
        </w:rPr>
        <w:t xml:space="preserve"> (Bergame)</w:t>
      </w:r>
      <w:r w:rsidRPr="00784BEC">
        <w:rPr>
          <w:lang w:val="it-IT"/>
        </w:rPr>
        <w:t xml:space="preserve">, con ceramica a </w:t>
      </w:r>
      <w:hyperlink r:id="rId4587" w:anchor="Cul_Fori_Passanti" w:history="1">
        <w:r w:rsidRPr="00784BEC">
          <w:rPr>
            <w:rStyle w:val="Hyperlink"/>
            <w:i/>
            <w:lang w:val="it-IT"/>
          </w:rPr>
          <w:t>fori passanti</w:t>
        </w:r>
      </w:hyperlink>
      <w:r w:rsidRPr="00784BEC">
        <w:rPr>
          <w:lang w:val="it-IT"/>
        </w:rPr>
        <w:t>, ha dato la seguente datazione: 2580-2270, 2260-2230, 2220-</w:t>
      </w:r>
      <w:smartTag w:uri="urn:schemas-microsoft-com:office:smarttags" w:element="metricconverter">
        <w:smartTagPr>
          <w:attr w:name="ProductID" w:val="2200 a"/>
        </w:smartTagPr>
        <w:r w:rsidRPr="00784BEC">
          <w:rPr>
            <w:lang w:val="it-IT"/>
          </w:rPr>
          <w:t>2200 a</w:t>
        </w:r>
      </w:smartTag>
      <w:r w:rsidRPr="00784BEC">
        <w:rPr>
          <w:lang w:val="it-IT"/>
        </w:rPr>
        <w:t>.C. (</w:t>
      </w:r>
      <w:r w:rsidR="00FB4715" w:rsidRPr="00784BEC">
        <w:rPr>
          <w:lang w:val="it-IT"/>
        </w:rPr>
        <w:t>BIB 1212</w:t>
      </w:r>
      <w:r w:rsidRPr="00784BEC">
        <w:rPr>
          <w:lang w:val="it-IT"/>
        </w:rPr>
        <w:t>).</w:t>
      </w:r>
      <w:r w:rsidR="00497D5B" w:rsidRPr="0032190F">
        <w:rPr>
          <w:lang w:val="fr-FR"/>
        </w:rPr>
        <w:t xml:space="preserve">La céramique à trous passant se retrouve associée avec de la céramique à </w:t>
      </w:r>
      <w:hyperlink r:id="rId4588" w:anchor="Cul_White_Ware" w:history="1">
        <w:r w:rsidR="00497D5B" w:rsidRPr="0032190F">
          <w:rPr>
            <w:rStyle w:val="Hyperlink"/>
            <w:lang w:val="fr-FR"/>
          </w:rPr>
          <w:t>trous non passants</w:t>
        </w:r>
      </w:hyperlink>
      <w:r w:rsidR="00497D5B" w:rsidRPr="0032190F">
        <w:rPr>
          <w:lang w:val="fr-FR"/>
        </w:rPr>
        <w:t xml:space="preserve"> (BIB 991)</w:t>
      </w:r>
    </w:p>
    <w:p w14:paraId="2C325755" w14:textId="77777777" w:rsidR="006C7594" w:rsidRPr="0032190F" w:rsidRDefault="006C7594" w:rsidP="00242C0F">
      <w:pPr>
        <w:jc w:val="both"/>
        <w:rPr>
          <w:lang w:val="fr-FR"/>
        </w:rPr>
      </w:pPr>
      <w:r w:rsidRPr="0032190F">
        <w:rPr>
          <w:lang w:val="fr-FR"/>
        </w:rPr>
        <w:t>La stratigraphie de ce site met en évidence la contemporanéité du Campaniforme et des formes céramique du Bronze ancien (BIB 1206 p. 218)</w:t>
      </w:r>
    </w:p>
    <w:p w14:paraId="224D1AA4" w14:textId="77777777" w:rsidR="00890CEE" w:rsidRPr="0032190F" w:rsidRDefault="00890CEE"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43"/>
        <w:gridCol w:w="4022"/>
      </w:tblGrid>
      <w:tr w:rsidR="00FB4715" w:rsidRPr="009A24C6" w14:paraId="735E75BE" w14:textId="77777777">
        <w:trPr>
          <w:jc w:val="center"/>
        </w:trPr>
        <w:tc>
          <w:tcPr>
            <w:tcW w:w="0" w:type="auto"/>
          </w:tcPr>
          <w:p w14:paraId="0303D95A" w14:textId="77777777" w:rsidR="00FB4715" w:rsidRDefault="00FB4715" w:rsidP="00242C0F">
            <w:pPr>
              <w:jc w:val="both"/>
            </w:pPr>
            <w:r>
              <w:t>phase 7</w:t>
            </w:r>
          </w:p>
        </w:tc>
        <w:tc>
          <w:tcPr>
            <w:tcW w:w="0" w:type="auto"/>
          </w:tcPr>
          <w:p w14:paraId="45B60805" w14:textId="77777777" w:rsidR="00FB4715" w:rsidRPr="0032190F" w:rsidRDefault="00FB4715" w:rsidP="00242C0F">
            <w:pPr>
              <w:jc w:val="both"/>
              <w:rPr>
                <w:lang w:val="fr-FR"/>
              </w:rPr>
            </w:pPr>
            <w:r w:rsidRPr="0032190F">
              <w:rPr>
                <w:lang w:val="fr-FR"/>
              </w:rPr>
              <w:t>élements sporadiques du Bronze ancien</w:t>
            </w:r>
          </w:p>
        </w:tc>
      </w:tr>
      <w:tr w:rsidR="006C7594" w:rsidRPr="009A24C6" w14:paraId="5BD9EFD1" w14:textId="77777777">
        <w:trPr>
          <w:jc w:val="center"/>
        </w:trPr>
        <w:tc>
          <w:tcPr>
            <w:tcW w:w="0" w:type="auto"/>
          </w:tcPr>
          <w:p w14:paraId="09D7E746" w14:textId="77777777" w:rsidR="006C7594" w:rsidRDefault="006C7594" w:rsidP="00242C0F">
            <w:pPr>
              <w:jc w:val="both"/>
            </w:pPr>
            <w:r>
              <w:t>phase 6</w:t>
            </w:r>
          </w:p>
        </w:tc>
        <w:tc>
          <w:tcPr>
            <w:tcW w:w="0" w:type="auto"/>
          </w:tcPr>
          <w:p w14:paraId="3AD0159D" w14:textId="045D462B" w:rsidR="006C7594" w:rsidRPr="0032190F" w:rsidRDefault="00000000" w:rsidP="00242C0F">
            <w:pPr>
              <w:jc w:val="both"/>
              <w:rPr>
                <w:lang w:val="fr-FR"/>
              </w:rPr>
            </w:pPr>
            <w:hyperlink r:id="rId4589" w:anchor="Cul_Campaniforme" w:history="1">
              <w:r w:rsidR="006C7594" w:rsidRPr="0032190F">
                <w:rPr>
                  <w:rStyle w:val="Hyperlink"/>
                  <w:lang w:val="fr-FR"/>
                </w:rPr>
                <w:t>Campaniforme</w:t>
              </w:r>
            </w:hyperlink>
            <w:r w:rsidR="006C7594" w:rsidRPr="0032190F">
              <w:rPr>
                <w:lang w:val="fr-FR"/>
              </w:rPr>
              <w:t xml:space="preserve"> et âge du Bronze ancien</w:t>
            </w:r>
          </w:p>
        </w:tc>
      </w:tr>
      <w:tr w:rsidR="006C7594" w14:paraId="63AEC41B" w14:textId="77777777">
        <w:trPr>
          <w:jc w:val="center"/>
        </w:trPr>
        <w:tc>
          <w:tcPr>
            <w:tcW w:w="0" w:type="auto"/>
          </w:tcPr>
          <w:p w14:paraId="52D1FF37" w14:textId="77777777" w:rsidR="006C7594" w:rsidRDefault="006C7594" w:rsidP="00242C0F">
            <w:pPr>
              <w:jc w:val="both"/>
            </w:pPr>
            <w:r>
              <w:t>phase 5</w:t>
            </w:r>
          </w:p>
        </w:tc>
        <w:tc>
          <w:tcPr>
            <w:tcW w:w="0" w:type="auto"/>
          </w:tcPr>
          <w:p w14:paraId="5D38B619" w14:textId="77777777" w:rsidR="006C7594" w:rsidRDefault="006C7594" w:rsidP="00242C0F">
            <w:pPr>
              <w:jc w:val="both"/>
            </w:pPr>
            <w:r>
              <w:t>Campaniforme</w:t>
            </w:r>
          </w:p>
        </w:tc>
      </w:tr>
    </w:tbl>
    <w:p w14:paraId="42A636A5" w14:textId="77777777" w:rsidR="006C7594" w:rsidRDefault="006C7594" w:rsidP="00242C0F">
      <w:pPr>
        <w:jc w:val="both"/>
      </w:pPr>
      <w:r>
        <w:t>(BIB 1206 p. 218</w:t>
      </w:r>
      <w:r w:rsidR="00FB4715">
        <w:t xml:space="preserve"> (BIB 1212)</w:t>
      </w:r>
      <w:r>
        <w:t>)</w:t>
      </w:r>
    </w:p>
    <w:p w14:paraId="7D8B34ED" w14:textId="77777777" w:rsidR="00FD03CB" w:rsidRDefault="00FD03CB" w:rsidP="00242C0F">
      <w:pPr>
        <w:jc w:val="both"/>
      </w:pPr>
    </w:p>
    <w:p w14:paraId="607A51E5" w14:textId="77777777" w:rsidR="00FD03CB" w:rsidRPr="0032190F" w:rsidRDefault="00FD03CB" w:rsidP="00242C0F">
      <w:pPr>
        <w:jc w:val="both"/>
        <w:rPr>
          <w:lang w:val="fr-FR"/>
        </w:rPr>
      </w:pPr>
      <w:r w:rsidRPr="0032190F">
        <w:rPr>
          <w:lang w:val="fr-FR"/>
        </w:rPr>
        <w:t>Il existe une localité Lovere au Valcamonica (SS BIB)</w:t>
      </w:r>
    </w:p>
    <w:p w14:paraId="4FA4AA50" w14:textId="77777777" w:rsidR="002D17E4" w:rsidRPr="0032190F" w:rsidRDefault="002D17E4" w:rsidP="00242C0F">
      <w:pPr>
        <w:jc w:val="both"/>
        <w:rPr>
          <w:lang w:val="fr-FR"/>
        </w:rPr>
      </w:pPr>
    </w:p>
    <w:p w14:paraId="7B269D05" w14:textId="77777777" w:rsidR="002D17E4" w:rsidRPr="0032190F" w:rsidRDefault="002D17E4" w:rsidP="00426FF9">
      <w:pPr>
        <w:pStyle w:val="Heading1"/>
      </w:pPr>
      <w:r w:rsidRPr="0032190F">
        <w:t>DOS TRENTO</w:t>
      </w:r>
    </w:p>
    <w:p w14:paraId="1362C07B" w14:textId="77777777" w:rsidR="002D17E4" w:rsidRPr="0032190F" w:rsidRDefault="002D17E4" w:rsidP="00242C0F">
      <w:pPr>
        <w:rPr>
          <w:lang w:val="fr-FR"/>
        </w:rPr>
      </w:pPr>
    </w:p>
    <w:p w14:paraId="4E7EE54E" w14:textId="77777777" w:rsidR="002D17E4" w:rsidRPr="0032190F" w:rsidRDefault="002D17E4" w:rsidP="00242C0F">
      <w:pPr>
        <w:jc w:val="both"/>
        <w:rPr>
          <w:lang w:val="fr-FR"/>
        </w:rPr>
      </w:pPr>
      <w:r w:rsidRPr="0032190F">
        <w:rPr>
          <w:lang w:val="fr-FR"/>
        </w:rPr>
        <w:t xml:space="preserve">La céramique des niveaux Bronze ancien </w:t>
      </w:r>
      <w:r w:rsidR="00CD4670" w:rsidRPr="0032190F">
        <w:rPr>
          <w:lang w:val="fr-FR"/>
        </w:rPr>
        <w:t xml:space="preserve">du site de Doss Trento </w:t>
      </w:r>
      <w:r w:rsidR="0017090D" w:rsidRPr="0032190F">
        <w:rPr>
          <w:lang w:val="fr-FR"/>
        </w:rPr>
        <w:t xml:space="preserve">[Dos Trento] </w:t>
      </w:r>
      <w:r w:rsidRPr="0032190F">
        <w:rPr>
          <w:lang w:val="fr-FR"/>
        </w:rPr>
        <w:t>montrent une continuité avec ceux du Campaniforme, comme à Montesi di Serso ou Monte Mezzana (BIB 1425 p. 182)</w:t>
      </w:r>
    </w:p>
    <w:p w14:paraId="752FCB22" w14:textId="77777777" w:rsidR="00B83107" w:rsidRPr="0032190F" w:rsidRDefault="00B83107" w:rsidP="00242C0F">
      <w:pPr>
        <w:jc w:val="both"/>
        <w:rPr>
          <w:lang w:val="fr-FR"/>
        </w:rPr>
      </w:pPr>
    </w:p>
    <w:p w14:paraId="4590C379" w14:textId="77777777" w:rsidR="00B83107" w:rsidRPr="0032190F" w:rsidRDefault="00B83107" w:rsidP="00426FF9">
      <w:pPr>
        <w:pStyle w:val="Heading1"/>
      </w:pPr>
      <w:bookmarkStart w:id="1989" w:name="Sit_Montesei_Serso"/>
      <w:r w:rsidRPr="0032190F">
        <w:t>MONTESEI DI SERSO</w:t>
      </w:r>
      <w:r w:rsidR="00A50899" w:rsidRPr="0032190F">
        <w:t xml:space="preserve"> (Habitat)</w:t>
      </w:r>
    </w:p>
    <w:bookmarkEnd w:id="1989"/>
    <w:p w14:paraId="5DA7D6FE" w14:textId="77777777" w:rsidR="00B83107" w:rsidRPr="0032190F" w:rsidRDefault="00B83107" w:rsidP="00242C0F">
      <w:pPr>
        <w:jc w:val="both"/>
        <w:rPr>
          <w:lang w:val="fr-FR"/>
        </w:rPr>
      </w:pPr>
    </w:p>
    <w:p w14:paraId="0AEFA68B" w14:textId="799E88C0" w:rsidR="00DE7C41" w:rsidRPr="0032190F" w:rsidRDefault="00B83107" w:rsidP="00242C0F">
      <w:pPr>
        <w:jc w:val="both"/>
        <w:rPr>
          <w:lang w:val="fr-FR"/>
        </w:rPr>
      </w:pPr>
      <w:r w:rsidRPr="0032190F">
        <w:rPr>
          <w:lang w:val="fr-FR"/>
        </w:rPr>
        <w:t xml:space="preserve">Le site de Montesei di Serso, </w:t>
      </w:r>
      <w:r w:rsidR="00186F97" w:rsidRPr="0032190F">
        <w:rPr>
          <w:lang w:val="fr-FR"/>
        </w:rPr>
        <w:t xml:space="preserve">près de Pergine Valsugana, Trentin, </w:t>
      </w:r>
      <w:r w:rsidRPr="0032190F">
        <w:rPr>
          <w:lang w:val="fr-FR"/>
        </w:rPr>
        <w:t xml:space="preserve">montre de la céramique </w:t>
      </w:r>
      <w:hyperlink r:id="rId4590" w:anchor="Cul_Campaniforme" w:history="1">
        <w:r w:rsidR="00686049" w:rsidRPr="0032190F">
          <w:rPr>
            <w:rStyle w:val="Hyperlink"/>
            <w:lang w:val="fr-FR"/>
          </w:rPr>
          <w:t>campaniforme</w:t>
        </w:r>
      </w:hyperlink>
      <w:r w:rsidRPr="0032190F">
        <w:rPr>
          <w:lang w:val="fr-FR"/>
        </w:rPr>
        <w:t>associées à des formes et des décors d’influences centre-européennes</w:t>
      </w:r>
      <w:r w:rsidR="0008349D" w:rsidRPr="0032190F">
        <w:rPr>
          <w:lang w:val="fr-FR"/>
        </w:rPr>
        <w:t>. Il y a par ailleurs deux alènes (</w:t>
      </w:r>
      <w:r w:rsidR="0008349D" w:rsidRPr="0032190F">
        <w:rPr>
          <w:i/>
          <w:lang w:val="fr-FR"/>
        </w:rPr>
        <w:t>awls</w:t>
      </w:r>
      <w:r w:rsidR="0008349D" w:rsidRPr="0032190F">
        <w:rPr>
          <w:lang w:val="fr-FR"/>
        </w:rPr>
        <w:t xml:space="preserve">) à section carrée avec un </w:t>
      </w:r>
      <w:r w:rsidR="0008349D" w:rsidRPr="0032190F">
        <w:rPr>
          <w:i/>
          <w:lang w:val="fr-FR"/>
        </w:rPr>
        <w:t>thickening</w:t>
      </w:r>
      <w:r w:rsidR="0008349D" w:rsidRPr="0032190F">
        <w:rPr>
          <w:lang w:val="fr-FR"/>
        </w:rPr>
        <w:t xml:space="preserve"> proximal, </w:t>
      </w:r>
      <w:r w:rsidR="00686049" w:rsidRPr="0032190F">
        <w:rPr>
          <w:lang w:val="fr-FR"/>
        </w:rPr>
        <w:t>des moule</w:t>
      </w:r>
      <w:r w:rsidR="00BF27AC" w:rsidRPr="0032190F">
        <w:rPr>
          <w:lang w:val="fr-FR"/>
        </w:rPr>
        <w:t>s</w:t>
      </w:r>
      <w:r w:rsidR="00686049" w:rsidRPr="0032190F">
        <w:rPr>
          <w:lang w:val="fr-FR"/>
        </w:rPr>
        <w:t xml:space="preserve"> pour hache à </w:t>
      </w:r>
      <w:r w:rsidR="00BF27AC" w:rsidRPr="0032190F">
        <w:rPr>
          <w:lang w:val="fr-FR"/>
        </w:rPr>
        <w:t xml:space="preserve">perforation </w:t>
      </w:r>
      <w:r w:rsidR="00686049" w:rsidRPr="0032190F">
        <w:rPr>
          <w:lang w:val="fr-FR"/>
        </w:rPr>
        <w:t>(</w:t>
      </w:r>
      <w:r w:rsidR="0008349D" w:rsidRPr="0032190F">
        <w:rPr>
          <w:i/>
          <w:lang w:val="fr-FR"/>
        </w:rPr>
        <w:t>moulds for shaft-hole axes</w:t>
      </w:r>
      <w:r w:rsidR="00686049" w:rsidRPr="0032190F">
        <w:rPr>
          <w:i/>
          <w:lang w:val="fr-FR"/>
        </w:rPr>
        <w:t>)</w:t>
      </w:r>
      <w:r w:rsidR="00BF27AC" w:rsidRPr="0032190F">
        <w:rPr>
          <w:lang w:val="fr-FR"/>
        </w:rPr>
        <w:t xml:space="preserve">du dépôt 3 </w:t>
      </w:r>
      <w:r w:rsidR="0008349D" w:rsidRPr="0032190F">
        <w:rPr>
          <w:lang w:val="fr-FR"/>
        </w:rPr>
        <w:t xml:space="preserve">qui ont des points de comparaison avec ceux de la culture de </w:t>
      </w:r>
      <w:hyperlink r:id="rId4591" w:anchor="Cul_Ljubljana" w:history="1">
        <w:r w:rsidR="0008349D" w:rsidRPr="0032190F">
          <w:rPr>
            <w:rStyle w:val="Hyperlink"/>
            <w:lang w:val="fr-FR"/>
          </w:rPr>
          <w:t>Ljubljana</w:t>
        </w:r>
      </w:hyperlink>
      <w:r w:rsidR="0008349D" w:rsidRPr="0032190F">
        <w:rPr>
          <w:lang w:val="fr-FR"/>
        </w:rPr>
        <w:t xml:space="preserve"> (Slovénie) et plus particulièrement sa phase Ig II</w:t>
      </w:r>
      <w:r w:rsidRPr="0032190F">
        <w:rPr>
          <w:lang w:val="fr-FR"/>
        </w:rPr>
        <w:t xml:space="preserve"> (BIB 1206 p. 219</w:t>
      </w:r>
      <w:r w:rsidR="003E7000" w:rsidRPr="0032190F">
        <w:rPr>
          <w:lang w:val="fr-FR"/>
        </w:rPr>
        <w:t>)</w:t>
      </w:r>
    </w:p>
    <w:p w14:paraId="26D4D4ED" w14:textId="77777777" w:rsidR="00B83107" w:rsidRPr="0032190F" w:rsidRDefault="00B83107" w:rsidP="00242C0F">
      <w:pPr>
        <w:jc w:val="both"/>
        <w:rPr>
          <w:lang w:val="fr-FR"/>
        </w:rPr>
      </w:pPr>
    </w:p>
    <w:p w14:paraId="4DF944F0" w14:textId="4A412DDD" w:rsidR="00686049" w:rsidRPr="00784BEC" w:rsidRDefault="00686049" w:rsidP="00242C0F">
      <w:pPr>
        <w:jc w:val="both"/>
        <w:rPr>
          <w:lang w:val="it-IT"/>
        </w:rPr>
      </w:pPr>
      <w:r w:rsidRPr="00784BEC">
        <w:rPr>
          <w:lang w:val="it-IT"/>
        </w:rPr>
        <w:t>A Montesei di Serso</w:t>
      </w:r>
      <w:r w:rsidR="00342BCE" w:rsidRPr="00784BEC">
        <w:rPr>
          <w:lang w:val="it-IT"/>
        </w:rPr>
        <w:t>, pour l’</w:t>
      </w:r>
      <w:hyperlink r:id="rId4592" w:anchor="Cul_Eneolithique" w:history="1">
        <w:r w:rsidR="00342BCE" w:rsidRPr="00784BEC">
          <w:rPr>
            <w:rStyle w:val="Hyperlink"/>
            <w:lang w:val="it-IT"/>
          </w:rPr>
          <w:t>Eneolithique</w:t>
        </w:r>
      </w:hyperlink>
      <w:r w:rsidR="00342BCE" w:rsidRPr="00784BEC">
        <w:rPr>
          <w:lang w:val="it-IT"/>
        </w:rPr>
        <w:t>,</w:t>
      </w:r>
      <w:r w:rsidR="003E7000" w:rsidRPr="00784BEC">
        <w:rPr>
          <w:lang w:val="it-IT"/>
        </w:rPr>
        <w:t xml:space="preserve"> i collegamenti con la cultura di </w:t>
      </w:r>
      <w:hyperlink r:id="rId4593" w:anchor="Cul_Vucedol" w:history="1">
        <w:r w:rsidR="003E7000" w:rsidRPr="00784BEC">
          <w:rPr>
            <w:rStyle w:val="Hyperlink"/>
            <w:lang w:val="it-IT"/>
          </w:rPr>
          <w:t>Vucedol</w:t>
        </w:r>
      </w:hyperlink>
      <w:r w:rsidR="003E7000" w:rsidRPr="00784BEC">
        <w:rPr>
          <w:lang w:val="it-IT"/>
        </w:rPr>
        <w:t xml:space="preserve">, mutuati dall’ambiente Ig II degli aspetti Ljubljana-Adria, sono evidenti e l’origine della cosidetta </w:t>
      </w:r>
      <w:hyperlink r:id="rId4594" w:anchor="Cul_Metopale" w:history="1">
        <w:r w:rsidR="003E7000" w:rsidRPr="00784BEC">
          <w:rPr>
            <w:rStyle w:val="Hyperlink"/>
            <w:lang w:val="it-IT"/>
          </w:rPr>
          <w:t>ceramica metopale</w:t>
        </w:r>
      </w:hyperlink>
      <w:r w:rsidR="003E7000" w:rsidRPr="00784BEC">
        <w:rPr>
          <w:lang w:val="it-IT"/>
        </w:rPr>
        <w:t xml:space="preserve"> e dell </w:t>
      </w:r>
      <w:hyperlink r:id="rId4595" w:anchor="Cul_White_Ware" w:history="1">
        <w:r w:rsidR="003E7000" w:rsidRPr="00784BEC">
          <w:rPr>
            <w:rStyle w:val="Hyperlink"/>
            <w:i/>
            <w:lang w:val="it-IT"/>
          </w:rPr>
          <w:t>white whare</w:t>
        </w:r>
      </w:hyperlink>
      <w:r w:rsidR="003E7000" w:rsidRPr="00784BEC">
        <w:rPr>
          <w:lang w:val="it-IT"/>
        </w:rPr>
        <w:t xml:space="preserve"> dell’Italia settentrionale deve essere ricercata in questo contesto (BIB 393 p. 166).</w:t>
      </w:r>
    </w:p>
    <w:p w14:paraId="6ED697E8" w14:textId="77777777" w:rsidR="00342BCE" w:rsidRPr="00784BEC" w:rsidRDefault="00342BCE" w:rsidP="00242C0F">
      <w:pPr>
        <w:jc w:val="both"/>
        <w:rPr>
          <w:lang w:val="it-IT"/>
        </w:rPr>
      </w:pPr>
    </w:p>
    <w:p w14:paraId="398E8EA0" w14:textId="38BC8AD7" w:rsidR="00342BCE" w:rsidRPr="0032190F" w:rsidRDefault="00342BCE" w:rsidP="00242C0F">
      <w:pPr>
        <w:jc w:val="both"/>
        <w:rPr>
          <w:lang w:val="fr-FR"/>
        </w:rPr>
      </w:pPr>
      <w:r w:rsidRPr="0032190F">
        <w:rPr>
          <w:lang w:val="fr-FR"/>
        </w:rPr>
        <w:t>Une lame en silex</w:t>
      </w:r>
      <w:r w:rsidR="00644B21" w:rsidRPr="0032190F">
        <w:rPr>
          <w:lang w:val="fr-FR"/>
        </w:rPr>
        <w:t xml:space="preserve"> à lame </w:t>
      </w:r>
      <w:r w:rsidR="00644B21" w:rsidRPr="0032190F">
        <w:rPr>
          <w:i/>
          <w:lang w:val="fr-FR"/>
        </w:rPr>
        <w:t xml:space="preserve">lancéolée </w:t>
      </w:r>
      <w:r w:rsidR="004E1F3C" w:rsidRPr="0032190F">
        <w:rPr>
          <w:i/>
          <w:lang w:val="fr-FR"/>
        </w:rPr>
        <w:t>à base trapézoidale</w:t>
      </w:r>
      <w:r w:rsidR="00644B21" w:rsidRPr="0032190F">
        <w:rPr>
          <w:lang w:val="fr-FR"/>
        </w:rPr>
        <w:t xml:space="preserve"> proche de celle d’</w:t>
      </w:r>
      <w:hyperlink r:id="rId4596" w:anchor="Sit_Iseo" w:history="1">
        <w:r w:rsidR="00644B21" w:rsidRPr="0032190F">
          <w:rPr>
            <w:rStyle w:val="Hyperlink"/>
            <w:lang w:val="fr-FR"/>
          </w:rPr>
          <w:t>Iseo</w:t>
        </w:r>
      </w:hyperlink>
      <w:r w:rsidR="004E1F3C" w:rsidRPr="0032190F">
        <w:rPr>
          <w:lang w:val="fr-FR"/>
        </w:rPr>
        <w:t>(SS BIB)</w:t>
      </w:r>
      <w:r w:rsidR="00DC2FC2" w:rsidRPr="0032190F">
        <w:rPr>
          <w:lang w:val="fr-FR"/>
        </w:rPr>
        <w:t xml:space="preserve"> ou plus probablement Remedello-Sotto t. 73 (SS BIB)</w:t>
      </w:r>
    </w:p>
    <w:p w14:paraId="2D0266F8" w14:textId="77777777" w:rsidR="00A50899" w:rsidRPr="0032190F" w:rsidRDefault="00A50899" w:rsidP="00242C0F">
      <w:pPr>
        <w:jc w:val="both"/>
        <w:rPr>
          <w:lang w:val="fr-FR"/>
        </w:rPr>
      </w:pPr>
      <w:r w:rsidRPr="0032190F">
        <w:rPr>
          <w:lang w:val="fr-FR"/>
        </w:rPr>
        <w:br/>
        <w:t>Témoignages de traitement du métal (BIB 486)</w:t>
      </w:r>
    </w:p>
    <w:p w14:paraId="5034FF93" w14:textId="77777777" w:rsidR="002D17E4" w:rsidRPr="0032190F" w:rsidRDefault="002D17E4" w:rsidP="00242C0F">
      <w:pPr>
        <w:jc w:val="both"/>
        <w:rPr>
          <w:lang w:val="fr-FR"/>
        </w:rPr>
      </w:pPr>
    </w:p>
    <w:p w14:paraId="1C3D8F2F" w14:textId="77777777" w:rsidR="002D17E4" w:rsidRPr="0032190F" w:rsidRDefault="002D17E4" w:rsidP="00242C0F">
      <w:pPr>
        <w:jc w:val="both"/>
        <w:rPr>
          <w:lang w:val="fr-FR"/>
        </w:rPr>
      </w:pPr>
      <w:r w:rsidRPr="0032190F">
        <w:rPr>
          <w:lang w:val="fr-FR"/>
        </w:rPr>
        <w:t>La céramique des niveaux Bronze ancien montrent une continuité avec ceux du Campaniforme, comme à Dos Trento ou Monte Mezzana (BIB 1425 p. 182)</w:t>
      </w:r>
    </w:p>
    <w:p w14:paraId="00AABD51" w14:textId="77777777" w:rsidR="00644B21" w:rsidRPr="0032190F" w:rsidRDefault="00644B21" w:rsidP="00242C0F">
      <w:pPr>
        <w:jc w:val="both"/>
        <w:rPr>
          <w:lang w:val="fr-FR"/>
        </w:rPr>
      </w:pPr>
    </w:p>
    <w:p w14:paraId="312D8B97" w14:textId="77777777" w:rsidR="00056CA4" w:rsidRPr="0032190F" w:rsidRDefault="00056CA4" w:rsidP="00426FF9">
      <w:pPr>
        <w:pStyle w:val="Heading1"/>
      </w:pPr>
      <w:bookmarkStart w:id="1990" w:name="Sit_Isera_Torretta"/>
      <w:r w:rsidRPr="0032190F">
        <w:t>ISERA LA TORRETTA</w:t>
      </w:r>
    </w:p>
    <w:bookmarkEnd w:id="1990"/>
    <w:p w14:paraId="3B50FE6B" w14:textId="77777777" w:rsidR="00056CA4" w:rsidRPr="0032190F" w:rsidRDefault="00056CA4" w:rsidP="00242C0F">
      <w:pPr>
        <w:jc w:val="both"/>
        <w:rPr>
          <w:lang w:val="fr-FR"/>
        </w:rPr>
      </w:pPr>
    </w:p>
    <w:p w14:paraId="2D3D16B1" w14:textId="77777777" w:rsidR="009A7FA2" w:rsidRPr="0032190F" w:rsidRDefault="00056CA4" w:rsidP="00242C0F">
      <w:pPr>
        <w:jc w:val="both"/>
        <w:rPr>
          <w:lang w:val="fr-FR"/>
        </w:rPr>
      </w:pPr>
      <w:r w:rsidRPr="0032190F">
        <w:rPr>
          <w:lang w:val="fr-FR"/>
        </w:rPr>
        <w:t>Le site d’Isera la Torretta (TN)</w:t>
      </w:r>
      <w:r w:rsidR="009C5613" w:rsidRPr="0032190F">
        <w:rPr>
          <w:lang w:val="fr-FR"/>
        </w:rPr>
        <w:t xml:space="preserve">, ca. </w:t>
      </w:r>
      <w:smartTag w:uri="urn:schemas-microsoft-com:office:smarttags" w:element="metricconverter">
        <w:smartTagPr>
          <w:attr w:name="ProductID" w:val="247 m"/>
        </w:smartTagPr>
        <w:r w:rsidR="009C5613" w:rsidRPr="0032190F">
          <w:rPr>
            <w:lang w:val="fr-FR"/>
          </w:rPr>
          <w:t>247 m</w:t>
        </w:r>
      </w:smartTag>
      <w:r w:rsidR="009C5613" w:rsidRPr="0032190F">
        <w:rPr>
          <w:lang w:val="fr-FR"/>
        </w:rPr>
        <w:t xml:space="preserve">.s.n.m., </w:t>
      </w:r>
      <w:r w:rsidRPr="0032190F">
        <w:rPr>
          <w:lang w:val="fr-FR"/>
        </w:rPr>
        <w:t xml:space="preserve"> est situé sur la droite de l’Adige à l’altitude de Rovereto, 5 phases d’occupat</w:t>
      </w:r>
      <w:r w:rsidR="009A7FA2" w:rsidRPr="0032190F">
        <w:rPr>
          <w:lang w:val="fr-FR"/>
        </w:rPr>
        <w:t>ion peuvent être différenciées (BIB 27)</w:t>
      </w:r>
    </w:p>
    <w:p w14:paraId="1B9C4EEF" w14:textId="77777777" w:rsidR="00207514" w:rsidRPr="0032190F" w:rsidRDefault="00207514"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63"/>
        <w:gridCol w:w="3144"/>
        <w:gridCol w:w="1963"/>
      </w:tblGrid>
      <w:tr w:rsidR="00207514" w14:paraId="09D2DE43" w14:textId="77777777">
        <w:trPr>
          <w:jc w:val="center"/>
        </w:trPr>
        <w:tc>
          <w:tcPr>
            <w:tcW w:w="0" w:type="auto"/>
            <w:vAlign w:val="center"/>
          </w:tcPr>
          <w:p w14:paraId="568CD701" w14:textId="77777777" w:rsidR="00207514" w:rsidRDefault="00207514" w:rsidP="00242C0F">
            <w:pPr>
              <w:jc w:val="center"/>
            </w:pPr>
            <w:r>
              <w:t>Isera 5</w:t>
            </w:r>
          </w:p>
        </w:tc>
        <w:tc>
          <w:tcPr>
            <w:tcW w:w="0" w:type="auto"/>
            <w:vAlign w:val="center"/>
          </w:tcPr>
          <w:p w14:paraId="74211355" w14:textId="77777777" w:rsidR="00207514" w:rsidRPr="0032190F" w:rsidRDefault="00E21534" w:rsidP="00242C0F">
            <w:pPr>
              <w:tabs>
                <w:tab w:val="left" w:pos="893"/>
              </w:tabs>
              <w:ind w:hanging="7"/>
              <w:jc w:val="center"/>
              <w:rPr>
                <w:sz w:val="20"/>
                <w:szCs w:val="20"/>
                <w:lang w:val="fr-FR"/>
              </w:rPr>
            </w:pPr>
            <w:r w:rsidRPr="0032190F">
              <w:rPr>
                <w:sz w:val="20"/>
                <w:szCs w:val="20"/>
                <w:lang w:val="fr-FR"/>
              </w:rPr>
              <w:t>Cordon lisse de type Tamins</w:t>
            </w:r>
          </w:p>
        </w:tc>
        <w:tc>
          <w:tcPr>
            <w:tcW w:w="0" w:type="auto"/>
            <w:vAlign w:val="center"/>
          </w:tcPr>
          <w:p w14:paraId="33EF9925" w14:textId="77777777" w:rsidR="00207514" w:rsidRDefault="00E21534" w:rsidP="00242C0F">
            <w:pPr>
              <w:jc w:val="center"/>
            </w:pPr>
            <w:r>
              <w:t>3300 – 2900/2600</w:t>
            </w:r>
          </w:p>
        </w:tc>
      </w:tr>
      <w:tr w:rsidR="00207514" w14:paraId="064DD759" w14:textId="77777777">
        <w:trPr>
          <w:jc w:val="center"/>
        </w:trPr>
        <w:tc>
          <w:tcPr>
            <w:tcW w:w="0" w:type="auto"/>
            <w:vAlign w:val="center"/>
          </w:tcPr>
          <w:p w14:paraId="79A55E31" w14:textId="77777777" w:rsidR="00207514" w:rsidRDefault="00207514" w:rsidP="00242C0F">
            <w:pPr>
              <w:jc w:val="center"/>
            </w:pPr>
            <w:r>
              <w:t>Isera 4</w:t>
            </w:r>
          </w:p>
        </w:tc>
        <w:tc>
          <w:tcPr>
            <w:tcW w:w="0" w:type="auto"/>
            <w:vAlign w:val="center"/>
          </w:tcPr>
          <w:p w14:paraId="581B844C" w14:textId="77777777" w:rsidR="00207514" w:rsidRPr="00DB5974" w:rsidRDefault="00E21534" w:rsidP="00242C0F">
            <w:pPr>
              <w:jc w:val="center"/>
              <w:rPr>
                <w:sz w:val="20"/>
                <w:szCs w:val="20"/>
              </w:rPr>
            </w:pPr>
            <w:r w:rsidRPr="00DB5974">
              <w:rPr>
                <w:sz w:val="20"/>
                <w:szCs w:val="20"/>
              </w:rPr>
              <w:t>Fiavé 1 – Castelaz di Cagnò</w:t>
            </w:r>
          </w:p>
        </w:tc>
        <w:tc>
          <w:tcPr>
            <w:tcW w:w="0" w:type="auto"/>
            <w:vAlign w:val="center"/>
          </w:tcPr>
          <w:p w14:paraId="32AF333F" w14:textId="77777777" w:rsidR="00207514" w:rsidRDefault="00E21534" w:rsidP="00242C0F">
            <w:pPr>
              <w:jc w:val="center"/>
            </w:pPr>
            <w:r>
              <w:t>3600 - 3400</w:t>
            </w:r>
          </w:p>
        </w:tc>
      </w:tr>
      <w:tr w:rsidR="00207514" w14:paraId="0A9D763A" w14:textId="77777777">
        <w:trPr>
          <w:jc w:val="center"/>
        </w:trPr>
        <w:tc>
          <w:tcPr>
            <w:tcW w:w="0" w:type="auto"/>
            <w:vAlign w:val="center"/>
          </w:tcPr>
          <w:p w14:paraId="734B348A" w14:textId="77777777" w:rsidR="00207514" w:rsidRDefault="00207514" w:rsidP="00242C0F">
            <w:pPr>
              <w:jc w:val="center"/>
            </w:pPr>
            <w:r>
              <w:lastRenderedPageBreak/>
              <w:t>Isera 3</w:t>
            </w:r>
          </w:p>
        </w:tc>
        <w:tc>
          <w:tcPr>
            <w:tcW w:w="0" w:type="auto"/>
            <w:vAlign w:val="center"/>
          </w:tcPr>
          <w:p w14:paraId="272B8FB7" w14:textId="77777777" w:rsidR="00207514" w:rsidRPr="00DB5974" w:rsidRDefault="00E21534" w:rsidP="00242C0F">
            <w:pPr>
              <w:jc w:val="center"/>
              <w:rPr>
                <w:sz w:val="20"/>
                <w:szCs w:val="20"/>
                <w:lang w:val="it-IT"/>
              </w:rPr>
            </w:pPr>
            <w:r w:rsidRPr="00DB5974">
              <w:rPr>
                <w:sz w:val="20"/>
                <w:szCs w:val="20"/>
                <w:lang w:val="it-IT"/>
              </w:rPr>
              <w:t>VBQ3 / Fiavé 1 – Castelaz di Cagnò</w:t>
            </w:r>
          </w:p>
        </w:tc>
        <w:tc>
          <w:tcPr>
            <w:tcW w:w="0" w:type="auto"/>
            <w:vAlign w:val="center"/>
          </w:tcPr>
          <w:p w14:paraId="4D352371" w14:textId="77777777" w:rsidR="00207514" w:rsidRDefault="00E21534" w:rsidP="00242C0F">
            <w:pPr>
              <w:jc w:val="center"/>
            </w:pPr>
            <w:r>
              <w:t>3800 – 3600</w:t>
            </w:r>
          </w:p>
        </w:tc>
      </w:tr>
      <w:tr w:rsidR="00E21534" w14:paraId="20D1ED3D" w14:textId="77777777">
        <w:trPr>
          <w:jc w:val="center"/>
        </w:trPr>
        <w:tc>
          <w:tcPr>
            <w:tcW w:w="0" w:type="auto"/>
            <w:vAlign w:val="center"/>
          </w:tcPr>
          <w:p w14:paraId="55CD502F" w14:textId="77777777" w:rsidR="00E21534" w:rsidRDefault="00E21534" w:rsidP="00242C0F">
            <w:pPr>
              <w:jc w:val="center"/>
            </w:pPr>
            <w:r>
              <w:t>Isera 2</w:t>
            </w:r>
          </w:p>
        </w:tc>
        <w:tc>
          <w:tcPr>
            <w:tcW w:w="0" w:type="auto"/>
            <w:vMerge w:val="restart"/>
            <w:vAlign w:val="center"/>
          </w:tcPr>
          <w:p w14:paraId="4089EEFF" w14:textId="77777777" w:rsidR="00E21534" w:rsidRPr="00DB5974" w:rsidRDefault="00E21534" w:rsidP="00242C0F">
            <w:pPr>
              <w:jc w:val="center"/>
              <w:rPr>
                <w:sz w:val="20"/>
                <w:szCs w:val="20"/>
              </w:rPr>
            </w:pPr>
            <w:r w:rsidRPr="00DB5974">
              <w:rPr>
                <w:sz w:val="20"/>
                <w:szCs w:val="20"/>
              </w:rPr>
              <w:t>VBQ 3 incisions impressions</w:t>
            </w:r>
          </w:p>
        </w:tc>
        <w:tc>
          <w:tcPr>
            <w:tcW w:w="0" w:type="auto"/>
            <w:vAlign w:val="center"/>
          </w:tcPr>
          <w:p w14:paraId="06A270E6" w14:textId="77777777" w:rsidR="00E21534" w:rsidRDefault="00E21534" w:rsidP="00242C0F">
            <w:pPr>
              <w:jc w:val="center"/>
            </w:pPr>
            <w:r>
              <w:t>4200 - 3800</w:t>
            </w:r>
          </w:p>
        </w:tc>
      </w:tr>
      <w:tr w:rsidR="00E21534" w14:paraId="4A74C6E5" w14:textId="77777777">
        <w:trPr>
          <w:jc w:val="center"/>
        </w:trPr>
        <w:tc>
          <w:tcPr>
            <w:tcW w:w="0" w:type="auto"/>
            <w:vAlign w:val="center"/>
          </w:tcPr>
          <w:p w14:paraId="30871427" w14:textId="77777777" w:rsidR="00E21534" w:rsidRDefault="00E21534" w:rsidP="00242C0F">
            <w:pPr>
              <w:jc w:val="center"/>
            </w:pPr>
            <w:r>
              <w:t>Isera 1</w:t>
            </w:r>
          </w:p>
        </w:tc>
        <w:tc>
          <w:tcPr>
            <w:tcW w:w="0" w:type="auto"/>
            <w:vMerge/>
            <w:vAlign w:val="center"/>
          </w:tcPr>
          <w:p w14:paraId="491CF196" w14:textId="77777777" w:rsidR="00E21534" w:rsidRPr="00DB5974" w:rsidRDefault="00E21534" w:rsidP="00242C0F">
            <w:pPr>
              <w:jc w:val="center"/>
              <w:rPr>
                <w:sz w:val="20"/>
                <w:szCs w:val="20"/>
              </w:rPr>
            </w:pPr>
          </w:p>
        </w:tc>
        <w:tc>
          <w:tcPr>
            <w:tcW w:w="0" w:type="auto"/>
            <w:vAlign w:val="center"/>
          </w:tcPr>
          <w:p w14:paraId="766CE407" w14:textId="77777777" w:rsidR="00E21534" w:rsidRDefault="00E21534" w:rsidP="00242C0F">
            <w:pPr>
              <w:jc w:val="center"/>
            </w:pPr>
            <w:r>
              <w:t>4500 - 4300</w:t>
            </w:r>
          </w:p>
        </w:tc>
      </w:tr>
    </w:tbl>
    <w:p w14:paraId="7CFF1DD3" w14:textId="77777777" w:rsidR="00207514" w:rsidRDefault="00E21534" w:rsidP="00242C0F">
      <w:pPr>
        <w:jc w:val="both"/>
      </w:pPr>
      <w:r>
        <w:t>(BIB 27 fig. 1)</w:t>
      </w:r>
    </w:p>
    <w:p w14:paraId="6228114D" w14:textId="77777777" w:rsidR="00FE4E51" w:rsidRDefault="00FE4E51" w:rsidP="00242C0F">
      <w:pPr>
        <w:jc w:val="both"/>
      </w:pPr>
    </w:p>
    <w:p w14:paraId="362C954F" w14:textId="77777777" w:rsidR="00FE4E51" w:rsidRDefault="00FE4E51" w:rsidP="00FE4E51">
      <w:pPr>
        <w:pStyle w:val="Heading2"/>
      </w:pPr>
      <w:bookmarkStart w:id="1991" w:name="Sit_Isera_Torretta_per"/>
      <w:r>
        <w:t>Phases</w:t>
      </w:r>
    </w:p>
    <w:bookmarkEnd w:id="1991"/>
    <w:p w14:paraId="6768C579" w14:textId="77777777" w:rsidR="00131612" w:rsidRDefault="00131612" w:rsidP="00242C0F">
      <w:pPr>
        <w:jc w:val="both"/>
      </w:pPr>
    </w:p>
    <w:p w14:paraId="396CA1A0" w14:textId="77777777" w:rsidR="00131612" w:rsidRDefault="00131612" w:rsidP="00FE4E51">
      <w:pPr>
        <w:pStyle w:val="Heading3"/>
      </w:pPr>
      <w:bookmarkStart w:id="1992" w:name="Sit_Isera_Torretta_per_1"/>
      <w:r>
        <w:t>Isera 1</w:t>
      </w:r>
    </w:p>
    <w:bookmarkEnd w:id="1992"/>
    <w:p w14:paraId="17815BD5" w14:textId="77777777" w:rsidR="00131612" w:rsidRDefault="00131612" w:rsidP="00242C0F">
      <w:pPr>
        <w:jc w:val="both"/>
      </w:pPr>
    </w:p>
    <w:p w14:paraId="58ACB2A6" w14:textId="77777777" w:rsidR="00095541" w:rsidRPr="0032190F" w:rsidRDefault="00095541" w:rsidP="00242C0F">
      <w:pPr>
        <w:jc w:val="both"/>
        <w:rPr>
          <w:lang w:val="fr-FR"/>
        </w:rPr>
      </w:pPr>
      <w:r w:rsidRPr="0032190F">
        <w:rPr>
          <w:lang w:val="fr-FR"/>
        </w:rPr>
        <w:t>Le début de la séquence est documenté par la construction de 3 cabanes semi-enterrées et d’orientation diverses (BIB 27 p. 254)</w:t>
      </w:r>
    </w:p>
    <w:p w14:paraId="744E73F3" w14:textId="77777777" w:rsidR="00095541" w:rsidRPr="0032190F" w:rsidRDefault="00095541" w:rsidP="00242C0F">
      <w:pPr>
        <w:jc w:val="both"/>
        <w:rPr>
          <w:lang w:val="fr-FR"/>
        </w:rPr>
      </w:pPr>
    </w:p>
    <w:p w14:paraId="00C335D4" w14:textId="77777777" w:rsidR="00095541" w:rsidRPr="0032190F" w:rsidRDefault="00095541" w:rsidP="00242C0F">
      <w:pPr>
        <w:jc w:val="both"/>
        <w:rPr>
          <w:lang w:val="fr-FR"/>
        </w:rPr>
      </w:pPr>
      <w:r w:rsidRPr="0032190F">
        <w:rPr>
          <w:lang w:val="fr-FR"/>
        </w:rPr>
        <w:t xml:space="preserve">Le matériel céramique associé à ce niveau se compose de fonds plats dont des grands vases ovoïdes avec </w:t>
      </w:r>
      <w:r w:rsidRPr="0032190F">
        <w:rPr>
          <w:i/>
          <w:lang w:val="fr-FR"/>
        </w:rPr>
        <w:t>orlo a tacche e prese poste sul punto di massima espansione</w:t>
      </w:r>
      <w:r w:rsidRPr="0032190F">
        <w:rPr>
          <w:lang w:val="fr-FR"/>
        </w:rPr>
        <w:t xml:space="preserve"> (BIB 27 p. 254). Les formes et les décors font penser aux céramiques de Rocca Rivoli, de Basse di Valcalaona,…(BIB 27 p. 254).</w:t>
      </w:r>
    </w:p>
    <w:p w14:paraId="5BF4C5EE" w14:textId="77777777" w:rsidR="00095541" w:rsidRPr="0032190F" w:rsidRDefault="00095541" w:rsidP="00242C0F">
      <w:pPr>
        <w:jc w:val="both"/>
        <w:rPr>
          <w:lang w:val="fr-FR"/>
        </w:rPr>
      </w:pPr>
    </w:p>
    <w:p w14:paraId="585A12FA" w14:textId="6C22D93A" w:rsidR="00131612" w:rsidRPr="0032190F" w:rsidRDefault="00056CA4" w:rsidP="00242C0F">
      <w:pPr>
        <w:jc w:val="both"/>
        <w:rPr>
          <w:lang w:val="fr-FR"/>
        </w:rPr>
      </w:pPr>
      <w:r w:rsidRPr="0032190F">
        <w:rPr>
          <w:lang w:val="fr-FR"/>
        </w:rPr>
        <w:t>Néolithique récent, culture des à impressions et incisions</w:t>
      </w:r>
      <w:r w:rsidR="00095541" w:rsidRPr="0032190F">
        <w:rPr>
          <w:lang w:val="fr-FR"/>
        </w:rPr>
        <w:t xml:space="preserve"> (</w:t>
      </w:r>
      <w:hyperlink r:id="rId4597" w:anchor="Cul_VBQ" w:history="1">
        <w:r w:rsidR="00095541" w:rsidRPr="0032190F">
          <w:rPr>
            <w:rStyle w:val="Hyperlink"/>
            <w:lang w:val="fr-FR"/>
          </w:rPr>
          <w:t>VBQ</w:t>
        </w:r>
      </w:hyperlink>
      <w:r w:rsidR="00095541" w:rsidRPr="0032190F">
        <w:rPr>
          <w:lang w:val="fr-FR"/>
        </w:rPr>
        <w:t xml:space="preserve"> 3) mais dans une phase archaïque des VBQ exempt de contact avec le Chassey-Lagozza (BIB 27 p. 254)</w:t>
      </w:r>
      <w:r w:rsidR="00C52488" w:rsidRPr="0032190F">
        <w:rPr>
          <w:lang w:val="fr-FR"/>
        </w:rPr>
        <w:t xml:space="preserve">, un objet en </w:t>
      </w:r>
      <w:hyperlink r:id="rId4598" w:anchor="Sit_Cuivre" w:history="1">
        <w:r w:rsidR="00BA150E" w:rsidRPr="00BA150E">
          <w:rPr>
            <w:rStyle w:val="Hyperlink"/>
            <w:lang w:val="fr-FR"/>
          </w:rPr>
          <w:t>cuivre</w:t>
        </w:r>
      </w:hyperlink>
      <w:r w:rsidR="008F54F5" w:rsidRPr="0032190F">
        <w:rPr>
          <w:lang w:val="fr-FR"/>
        </w:rPr>
        <w:t xml:space="preserve">. </w:t>
      </w:r>
      <w:r w:rsidR="00E73879" w:rsidRPr="0032190F">
        <w:rPr>
          <w:lang w:val="fr-FR"/>
        </w:rPr>
        <w:t xml:space="preserve">Datation : 4367-4218 cal BC 2s (86,1%) ; 4544-4324 </w:t>
      </w:r>
      <w:r w:rsidR="00131612" w:rsidRPr="0032190F">
        <w:rPr>
          <w:lang w:val="fr-FR"/>
        </w:rPr>
        <w:t xml:space="preserve"> cal BC 2s (98,8%) ; 4514-4332 </w:t>
      </w:r>
      <w:r w:rsidR="00E73879" w:rsidRPr="0032190F">
        <w:rPr>
          <w:lang w:val="fr-FR"/>
        </w:rPr>
        <w:t>(100%)</w:t>
      </w:r>
      <w:r w:rsidR="00131612" w:rsidRPr="0032190F">
        <w:rPr>
          <w:lang w:val="fr-FR"/>
        </w:rPr>
        <w:t xml:space="preserve"> (BIB 27 p. 249, 255 et 955)</w:t>
      </w:r>
      <w:hyperlink r:id="rId4599" w:anchor="Cul_Chalco" w:history="1">
        <w:r w:rsidR="00286E3D" w:rsidRPr="0032190F">
          <w:rPr>
            <w:rStyle w:val="Hyperlink"/>
            <w:lang w:val="fr-FR"/>
          </w:rPr>
          <w:t>Chalcolithique</w:t>
        </w:r>
      </w:hyperlink>
    </w:p>
    <w:p w14:paraId="1296EC1F" w14:textId="77777777" w:rsidR="00131612" w:rsidRPr="0032190F" w:rsidRDefault="00131612" w:rsidP="00242C0F">
      <w:pPr>
        <w:jc w:val="both"/>
        <w:rPr>
          <w:lang w:val="fr-FR"/>
        </w:rPr>
      </w:pPr>
    </w:p>
    <w:p w14:paraId="42ED18EF" w14:textId="77777777" w:rsidR="00131612" w:rsidRPr="0032190F" w:rsidRDefault="00131612" w:rsidP="00FE4E51">
      <w:pPr>
        <w:pStyle w:val="Heading3"/>
      </w:pPr>
      <w:bookmarkStart w:id="1993" w:name="Sit_Isera_Torretta_per_2"/>
      <w:r w:rsidRPr="0032190F">
        <w:t>Isera 2</w:t>
      </w:r>
    </w:p>
    <w:bookmarkEnd w:id="1993"/>
    <w:p w14:paraId="1CE26118" w14:textId="0EFD86CC" w:rsidR="00207514" w:rsidRPr="0032190F" w:rsidRDefault="00056CA4" w:rsidP="00242C0F">
      <w:pPr>
        <w:jc w:val="both"/>
        <w:rPr>
          <w:lang w:val="fr-FR"/>
        </w:rPr>
      </w:pPr>
      <w:r w:rsidRPr="0032190F">
        <w:rPr>
          <w:i/>
          <w:lang w:val="fr-FR"/>
        </w:rPr>
        <w:t>idem</w:t>
      </w:r>
      <w:r w:rsidR="00AA3C98">
        <w:rPr>
          <w:i/>
          <w:lang w:val="fr-FR"/>
        </w:rPr>
        <w:t xml:space="preserve"> </w:t>
      </w:r>
      <w:r w:rsidR="00131612" w:rsidRPr="0032190F">
        <w:rPr>
          <w:lang w:val="fr-FR"/>
        </w:rPr>
        <w:t xml:space="preserve">Isera 1 </w:t>
      </w:r>
      <w:r w:rsidR="00B1126D" w:rsidRPr="0032190F">
        <w:rPr>
          <w:lang w:val="fr-FR"/>
        </w:rPr>
        <w:t>(</w:t>
      </w:r>
      <w:hyperlink r:id="rId4600" w:anchor="Cul_VBQ" w:history="1">
        <w:r w:rsidR="00B1126D" w:rsidRPr="0032190F">
          <w:rPr>
            <w:rStyle w:val="Hyperlink"/>
            <w:lang w:val="fr-FR"/>
          </w:rPr>
          <w:t>VBQ</w:t>
        </w:r>
      </w:hyperlink>
      <w:r w:rsidR="00B1126D" w:rsidRPr="0032190F">
        <w:rPr>
          <w:lang w:val="fr-FR"/>
        </w:rPr>
        <w:t xml:space="preserve"> 3) </w:t>
      </w:r>
      <w:r w:rsidRPr="0032190F">
        <w:rPr>
          <w:lang w:val="fr-FR"/>
        </w:rPr>
        <w:t xml:space="preserve">avec des éléments </w:t>
      </w:r>
      <w:hyperlink r:id="rId4601" w:anchor="Cul_Chasseen" w:history="1">
        <w:r w:rsidRPr="0032190F">
          <w:rPr>
            <w:rStyle w:val="Hyperlink"/>
            <w:lang w:val="fr-FR"/>
          </w:rPr>
          <w:t>chasséens</w:t>
        </w:r>
      </w:hyperlink>
      <w:r w:rsidR="00131612" w:rsidRPr="0032190F">
        <w:rPr>
          <w:lang w:val="fr-FR"/>
        </w:rPr>
        <w:t xml:space="preserve"> (BIB 27 p. 249, 255 et 955)</w:t>
      </w:r>
      <w:r w:rsidR="00095541" w:rsidRPr="0032190F">
        <w:rPr>
          <w:lang w:val="fr-FR"/>
        </w:rPr>
        <w:t xml:space="preserve">, utilisation de </w:t>
      </w:r>
      <w:hyperlink r:id="rId4602" w:anchor="Cul_Art_sup_mob_pintadera" w:history="1">
        <w:r w:rsidR="00095541" w:rsidRPr="00AE6BA8">
          <w:rPr>
            <w:rStyle w:val="Hyperlink"/>
            <w:i/>
            <w:lang w:val="fr-FR"/>
          </w:rPr>
          <w:t>pintaderas</w:t>
        </w:r>
      </w:hyperlink>
      <w:r w:rsidR="00095541" w:rsidRPr="0032190F">
        <w:rPr>
          <w:lang w:val="fr-FR"/>
        </w:rPr>
        <w:t xml:space="preserve"> (de tradition clairement balkanique (BIB 27 p. 254 (BIB 1268))</w:t>
      </w:r>
      <w:r w:rsidR="00207514" w:rsidRPr="0032190F">
        <w:rPr>
          <w:lang w:val="fr-FR"/>
        </w:rPr>
        <w:t>, et définit comme Proto-Lagozza (BIB 27 p. 256).</w:t>
      </w:r>
    </w:p>
    <w:p w14:paraId="33B38826" w14:textId="77777777" w:rsidR="00207514" w:rsidRPr="0032190F" w:rsidRDefault="00207514" w:rsidP="00242C0F">
      <w:pPr>
        <w:jc w:val="both"/>
        <w:rPr>
          <w:lang w:val="fr-FR"/>
        </w:rPr>
      </w:pPr>
    </w:p>
    <w:p w14:paraId="097AD6A6" w14:textId="61680B4A" w:rsidR="00131612" w:rsidRPr="0032190F" w:rsidRDefault="00A0775F" w:rsidP="00242C0F">
      <w:pPr>
        <w:jc w:val="both"/>
        <w:rPr>
          <w:lang w:val="fr-FR"/>
        </w:rPr>
      </w:pPr>
      <w:r w:rsidRPr="0032190F">
        <w:rPr>
          <w:lang w:val="fr-FR"/>
        </w:rPr>
        <w:t xml:space="preserve">Les contacts avec le Chassey-Lagozza sont attesté par les poids de métier à tisser et les fusaioles plates, quant aux fragments d’impasto decorato a « Furchenstich sottile », technique du </w:t>
      </w:r>
      <w:hyperlink r:id="rId4603" w:anchor="Cul_Munchshofen" w:history="1">
        <w:r w:rsidRPr="0032190F">
          <w:rPr>
            <w:rStyle w:val="Hyperlink"/>
            <w:lang w:val="fr-FR"/>
          </w:rPr>
          <w:t>Münchshöfen</w:t>
        </w:r>
      </w:hyperlink>
      <w:r w:rsidRPr="0032190F">
        <w:rPr>
          <w:lang w:val="fr-FR"/>
        </w:rPr>
        <w:t xml:space="preserve"> tradif, ils montrent des influences nord-alpines au moment même où, dans l’aire balkano-carpatique, se diffusent les premiers objets en </w:t>
      </w:r>
      <w:hyperlink r:id="rId4604" w:anchor="Sit_Cuivre" w:history="1">
        <w:r w:rsidR="00BA150E" w:rsidRPr="00BA150E">
          <w:rPr>
            <w:rStyle w:val="Hyperlink"/>
            <w:lang w:val="fr-FR"/>
          </w:rPr>
          <w:t>cuivre</w:t>
        </w:r>
      </w:hyperlink>
      <w:r w:rsidR="00BA150E">
        <w:rPr>
          <w:lang w:val="fr-FR"/>
        </w:rPr>
        <w:t xml:space="preserve"> </w:t>
      </w:r>
      <w:r w:rsidRPr="0032190F">
        <w:rPr>
          <w:lang w:val="fr-FR"/>
        </w:rPr>
        <w:t>(BIB 27 p. 255)</w:t>
      </w:r>
    </w:p>
    <w:p w14:paraId="488964AA" w14:textId="77777777" w:rsidR="00056CA4" w:rsidRPr="0032190F" w:rsidRDefault="00056CA4" w:rsidP="00242C0F">
      <w:pPr>
        <w:jc w:val="both"/>
        <w:rPr>
          <w:lang w:val="fr-FR"/>
        </w:rPr>
      </w:pPr>
    </w:p>
    <w:p w14:paraId="59E796BD" w14:textId="77777777" w:rsidR="00131612" w:rsidRPr="0032190F" w:rsidRDefault="00131612" w:rsidP="00FE4E51">
      <w:pPr>
        <w:pStyle w:val="Heading3"/>
      </w:pPr>
      <w:r w:rsidRPr="0032190F">
        <w:t>Isera 3</w:t>
      </w:r>
    </w:p>
    <w:p w14:paraId="248EA75B" w14:textId="77777777" w:rsidR="00131612" w:rsidRPr="0032190F" w:rsidRDefault="00131612" w:rsidP="00242C0F">
      <w:pPr>
        <w:jc w:val="both"/>
        <w:rPr>
          <w:lang w:val="fr-FR"/>
        </w:rPr>
      </w:pPr>
    </w:p>
    <w:p w14:paraId="0FB7079B" w14:textId="77777777" w:rsidR="00131612" w:rsidRPr="0032190F" w:rsidRDefault="00131612" w:rsidP="00242C0F">
      <w:pPr>
        <w:jc w:val="both"/>
        <w:rPr>
          <w:lang w:val="fr-FR"/>
        </w:rPr>
      </w:pPr>
      <w:r w:rsidRPr="0032190F">
        <w:rPr>
          <w:lang w:val="fr-FR"/>
        </w:rPr>
        <w:t>Entre 3800-3600 (BIB 27 p. 258)</w:t>
      </w:r>
    </w:p>
    <w:p w14:paraId="7BAB8BF6" w14:textId="77777777" w:rsidR="00131612" w:rsidRPr="0032190F" w:rsidRDefault="00131612" w:rsidP="00242C0F">
      <w:pPr>
        <w:jc w:val="both"/>
        <w:rPr>
          <w:lang w:val="fr-FR"/>
        </w:rPr>
      </w:pPr>
    </w:p>
    <w:p w14:paraId="7F256795" w14:textId="35276361" w:rsidR="00B1126D" w:rsidRPr="0032190F" w:rsidRDefault="00056CA4" w:rsidP="00242C0F">
      <w:pPr>
        <w:jc w:val="both"/>
        <w:rPr>
          <w:lang w:val="fr-FR"/>
        </w:rPr>
      </w:pPr>
      <w:r w:rsidRPr="0032190F">
        <w:rPr>
          <w:lang w:val="fr-FR"/>
        </w:rPr>
        <w:t xml:space="preserve">Néolithique tardif, horizon </w:t>
      </w:r>
      <w:hyperlink r:id="rId4605" w:anchor="Sit_Fiave" w:history="1">
        <w:r w:rsidRPr="0032190F">
          <w:rPr>
            <w:rStyle w:val="Hyperlink"/>
            <w:lang w:val="fr-FR"/>
          </w:rPr>
          <w:t>Fiavè 1</w:t>
        </w:r>
      </w:hyperlink>
      <w:r w:rsidRPr="0032190F">
        <w:rPr>
          <w:lang w:val="fr-FR"/>
        </w:rPr>
        <w:t>-Castelaz di Cagnò</w:t>
      </w:r>
      <w:r w:rsidR="00095541" w:rsidRPr="0032190F">
        <w:rPr>
          <w:lang w:val="fr-FR"/>
        </w:rPr>
        <w:t> </w:t>
      </w:r>
      <w:r w:rsidR="00B1126D" w:rsidRPr="0032190F">
        <w:rPr>
          <w:lang w:val="fr-FR"/>
        </w:rPr>
        <w:t>(BIB 27 p. 254, 255 et fig. 1)</w:t>
      </w:r>
      <w:r w:rsidR="00207514" w:rsidRPr="0032190F">
        <w:rPr>
          <w:lang w:val="fr-FR"/>
        </w:rPr>
        <w:t>, attribuable également au VBQ 3 (BIB 27 p. 258)</w:t>
      </w:r>
      <w:r w:rsidR="00B1126D" w:rsidRPr="0032190F">
        <w:rPr>
          <w:lang w:val="fr-FR"/>
        </w:rPr>
        <w:t xml:space="preserve">. </w:t>
      </w:r>
    </w:p>
    <w:p w14:paraId="5903ABD9" w14:textId="77777777" w:rsidR="00B1126D" w:rsidRPr="0032190F" w:rsidRDefault="00B1126D" w:rsidP="00242C0F">
      <w:pPr>
        <w:jc w:val="both"/>
        <w:rPr>
          <w:lang w:val="fr-FR"/>
        </w:rPr>
      </w:pPr>
    </w:p>
    <w:p w14:paraId="7CE4933F" w14:textId="75175587" w:rsidR="00131612" w:rsidRPr="0032190F" w:rsidRDefault="00B1126D" w:rsidP="00242C0F">
      <w:pPr>
        <w:jc w:val="both"/>
        <w:rPr>
          <w:lang w:val="fr-FR"/>
        </w:rPr>
      </w:pPr>
      <w:r w:rsidRPr="0032190F">
        <w:rPr>
          <w:lang w:val="fr-FR"/>
        </w:rPr>
        <w:t>U</w:t>
      </w:r>
      <w:r w:rsidR="00131612" w:rsidRPr="0032190F">
        <w:rPr>
          <w:lang w:val="fr-FR"/>
        </w:rPr>
        <w:t>n fragment d</w:t>
      </w:r>
      <w:r w:rsidR="00207514" w:rsidRPr="0032190F">
        <w:rPr>
          <w:lang w:val="fr-FR"/>
        </w:rPr>
        <w:t>’alène (</w:t>
      </w:r>
      <w:r w:rsidR="00131612" w:rsidRPr="0032190F">
        <w:rPr>
          <w:i/>
          <w:lang w:val="fr-FR"/>
        </w:rPr>
        <w:t>lesina</w:t>
      </w:r>
      <w:r w:rsidR="00131612" w:rsidRPr="0032190F">
        <w:rPr>
          <w:lang w:val="fr-FR"/>
        </w:rPr>
        <w:t xml:space="preserve">) </w:t>
      </w:r>
      <w:r w:rsidR="00207514" w:rsidRPr="0032190F">
        <w:rPr>
          <w:lang w:val="fr-FR"/>
        </w:rPr>
        <w:t xml:space="preserve">en </w:t>
      </w:r>
      <w:hyperlink r:id="rId4606" w:anchor="Sit_Cuivre" w:history="1">
        <w:r w:rsidR="00BA150E" w:rsidRPr="00BA150E">
          <w:rPr>
            <w:rStyle w:val="Hyperlink"/>
            <w:lang w:val="fr-FR"/>
          </w:rPr>
          <w:t>cuivre</w:t>
        </w:r>
      </w:hyperlink>
      <w:r w:rsidR="00BA150E">
        <w:rPr>
          <w:lang w:val="fr-FR"/>
        </w:rPr>
        <w:t xml:space="preserve"> </w:t>
      </w:r>
      <w:r w:rsidR="00131612" w:rsidRPr="0032190F">
        <w:rPr>
          <w:lang w:val="fr-FR"/>
        </w:rPr>
        <w:t>qui pourrait attesté de contact avec les culture d’</w:t>
      </w:r>
      <w:hyperlink r:id="rId4607" w:anchor="Cul_Pfyn_Altheim" w:history="1">
        <w:r w:rsidR="00131612" w:rsidRPr="0032190F">
          <w:rPr>
            <w:rStyle w:val="Hyperlink"/>
            <w:lang w:val="fr-FR"/>
          </w:rPr>
          <w:t>Altheim</w:t>
        </w:r>
      </w:hyperlink>
      <w:r w:rsidR="00131612" w:rsidRPr="0032190F">
        <w:rPr>
          <w:lang w:val="fr-FR"/>
        </w:rPr>
        <w:t xml:space="preserve"> et de </w:t>
      </w:r>
      <w:hyperlink r:id="rId4608" w:anchor="Cul_Pfynn" w:history="1">
        <w:r w:rsidR="00131612" w:rsidRPr="0032190F">
          <w:rPr>
            <w:rStyle w:val="Hyperlink"/>
            <w:lang w:val="fr-FR"/>
          </w:rPr>
          <w:t>Pfyn</w:t>
        </w:r>
      </w:hyperlink>
      <w:r w:rsidR="006277DA" w:rsidRPr="0032190F">
        <w:rPr>
          <w:lang w:val="fr-FR"/>
        </w:rPr>
        <w:t>La céramique d’Isera 3 e</w:t>
      </w:r>
      <w:r w:rsidR="009A7FA2" w:rsidRPr="0032190F">
        <w:rPr>
          <w:lang w:val="fr-FR"/>
        </w:rPr>
        <w:t xml:space="preserve">st caractérisée par des grands </w:t>
      </w:r>
      <w:r w:rsidR="006277DA" w:rsidRPr="0032190F">
        <w:rPr>
          <w:lang w:val="fr-FR"/>
        </w:rPr>
        <w:t xml:space="preserve">vases avec </w:t>
      </w:r>
      <w:r w:rsidR="006277DA" w:rsidRPr="0032190F">
        <w:rPr>
          <w:i/>
          <w:lang w:val="fr-FR"/>
        </w:rPr>
        <w:t>orlo cordonato decorato</w:t>
      </w:r>
      <w:r w:rsidR="006277DA" w:rsidRPr="0032190F">
        <w:rPr>
          <w:lang w:val="fr-FR"/>
        </w:rPr>
        <w:t xml:space="preserve"> d’encoches. Pour cela cette céramique a été comparée aux </w:t>
      </w:r>
      <w:r w:rsidR="00131612" w:rsidRPr="0032190F">
        <w:rPr>
          <w:lang w:val="fr-FR"/>
        </w:rPr>
        <w:t>cultures d’</w:t>
      </w:r>
      <w:r w:rsidR="006277DA" w:rsidRPr="0032190F">
        <w:rPr>
          <w:lang w:val="fr-FR"/>
        </w:rPr>
        <w:t>Altheim et de Pfyn (Perini 995, Bagolini</w:t>
      </w:r>
      <w:r w:rsidR="00131612" w:rsidRPr="0032190F">
        <w:rPr>
          <w:lang w:val="fr-FR"/>
        </w:rPr>
        <w:t xml:space="preserve"> 1984) mais des éléments comme </w:t>
      </w:r>
      <w:r w:rsidR="006277DA" w:rsidRPr="0032190F">
        <w:rPr>
          <w:lang w:val="fr-FR"/>
        </w:rPr>
        <w:t xml:space="preserve">les cordons à encoches qui </w:t>
      </w:r>
      <w:r w:rsidR="0012121E" w:rsidRPr="0032190F">
        <w:rPr>
          <w:lang w:val="fr-FR"/>
        </w:rPr>
        <w:t>cerclent</w:t>
      </w:r>
      <w:r w:rsidR="006277DA" w:rsidRPr="0032190F">
        <w:rPr>
          <w:lang w:val="fr-FR"/>
        </w:rPr>
        <w:t xml:space="preserve"> parallèlement et régulierement la paroi du vase montrent des influences occidentale rattachée</w:t>
      </w:r>
      <w:r w:rsidR="00DD19BF" w:rsidRPr="0032190F">
        <w:rPr>
          <w:lang w:val="fr-FR"/>
        </w:rPr>
        <w:t>s</w:t>
      </w:r>
      <w:r w:rsidR="006277DA" w:rsidRPr="0032190F">
        <w:rPr>
          <w:lang w:val="fr-FR"/>
        </w:rPr>
        <w:t xml:space="preserve"> à </w:t>
      </w:r>
      <w:hyperlink r:id="rId4609" w:anchor="Cul_Lagozza" w:history="1">
        <w:r w:rsidR="006277DA" w:rsidRPr="0032190F">
          <w:rPr>
            <w:rStyle w:val="Hyperlink"/>
            <w:lang w:val="fr-FR"/>
          </w:rPr>
          <w:t>Lagozza</w:t>
        </w:r>
      </w:hyperlink>
      <w:r w:rsidR="006277DA" w:rsidRPr="0032190F">
        <w:rPr>
          <w:lang w:val="fr-FR"/>
        </w:rPr>
        <w:t xml:space="preserve"> (Guerreschi 1976-77) et </w:t>
      </w:r>
      <w:r w:rsidR="00131612" w:rsidRPr="0032190F">
        <w:rPr>
          <w:lang w:val="fr-FR"/>
        </w:rPr>
        <w:t xml:space="preserve">des niveaux du </w:t>
      </w:r>
      <w:r w:rsidR="00D74965" w:rsidRPr="0032190F">
        <w:rPr>
          <w:lang w:val="fr-FR"/>
        </w:rPr>
        <w:t>Néolithique supérieur de Castelgrande (Carazzetti, Donati 1990, fig. 9)</w:t>
      </w:r>
      <w:r w:rsidR="00131612" w:rsidRPr="0032190F">
        <w:rPr>
          <w:lang w:val="fr-FR"/>
        </w:rPr>
        <w:t xml:space="preserve">. Quelques éléments </w:t>
      </w:r>
      <w:r w:rsidR="009A7FA2" w:rsidRPr="0032190F">
        <w:rPr>
          <w:lang w:val="fr-FR"/>
        </w:rPr>
        <w:t xml:space="preserve">du </w:t>
      </w:r>
      <w:hyperlink r:id="rId4610" w:anchor="Cul_VBQ" w:history="1">
        <w:r w:rsidR="009A7FA2" w:rsidRPr="0032190F">
          <w:rPr>
            <w:rStyle w:val="Hyperlink"/>
            <w:lang w:val="fr-FR"/>
          </w:rPr>
          <w:t>VBQ</w:t>
        </w:r>
      </w:hyperlink>
      <w:r w:rsidR="009A7FA2" w:rsidRPr="0032190F">
        <w:rPr>
          <w:lang w:val="fr-FR"/>
        </w:rPr>
        <w:t xml:space="preserve"> 3 (BIB 27 p. 256). Dans l’état actuel des connaissance</w:t>
      </w:r>
      <w:r w:rsidR="00131612" w:rsidRPr="0032190F">
        <w:rPr>
          <w:lang w:val="fr-FR"/>
        </w:rPr>
        <w:t>s</w:t>
      </w:r>
      <w:r w:rsidR="009A7FA2" w:rsidRPr="0032190F">
        <w:rPr>
          <w:lang w:val="fr-FR"/>
        </w:rPr>
        <w:t xml:space="preserve"> on peut proposer une contemporanéité avec le Lagozza du niveau 100-080 d’</w:t>
      </w:r>
      <w:hyperlink r:id="rId4611" w:anchor="Sit_Isolino_Varese" w:history="1">
        <w:r w:rsidR="009A7FA2" w:rsidRPr="0032190F">
          <w:rPr>
            <w:rStyle w:val="Hyperlink"/>
            <w:lang w:val="fr-FR"/>
          </w:rPr>
          <w:t>Isolino</w:t>
        </w:r>
      </w:hyperlink>
      <w:r w:rsidR="009A7FA2" w:rsidRPr="0032190F">
        <w:rPr>
          <w:lang w:val="fr-FR"/>
        </w:rPr>
        <w:t xml:space="preserve">, </w:t>
      </w:r>
      <w:r w:rsidR="00131612" w:rsidRPr="0032190F">
        <w:rPr>
          <w:lang w:val="fr-FR"/>
        </w:rPr>
        <w:t xml:space="preserve">dans le Piémont la céramique à trous passants reconnue à </w:t>
      </w:r>
      <w:hyperlink r:id="rId4612" w:anchor="Sit_Alba" w:history="1">
        <w:r w:rsidR="00131612" w:rsidRPr="0032190F">
          <w:rPr>
            <w:rStyle w:val="Hyperlink"/>
            <w:lang w:val="fr-FR"/>
          </w:rPr>
          <w:t>Alba</w:t>
        </w:r>
      </w:hyperlink>
      <w:r w:rsidR="00131612" w:rsidRPr="0032190F">
        <w:rPr>
          <w:lang w:val="fr-FR"/>
        </w:rPr>
        <w:t xml:space="preserve"> et au faciès à impressions digitales reconnues par exemple à </w:t>
      </w:r>
      <w:hyperlink r:id="rId4613" w:anchor="Sit_Briona" w:history="1">
        <w:r w:rsidR="00131612" w:rsidRPr="0032190F">
          <w:rPr>
            <w:rStyle w:val="Hyperlink"/>
            <w:lang w:val="fr-FR"/>
          </w:rPr>
          <w:t>Briona</w:t>
        </w:r>
      </w:hyperlink>
      <w:r w:rsidR="00131612" w:rsidRPr="0032190F">
        <w:rPr>
          <w:lang w:val="fr-FR"/>
        </w:rPr>
        <w:t>, loc. Cascina Le Coste (Venturino Gambari 1995) (BIB 27 p. 249, 255 et 955)</w:t>
      </w:r>
    </w:p>
    <w:p w14:paraId="67F1DBE9" w14:textId="77777777" w:rsidR="00131612" w:rsidRPr="0032190F" w:rsidRDefault="00131612" w:rsidP="00242C0F">
      <w:pPr>
        <w:jc w:val="both"/>
        <w:rPr>
          <w:lang w:val="fr-FR"/>
        </w:rPr>
      </w:pPr>
    </w:p>
    <w:p w14:paraId="448E5595" w14:textId="77777777" w:rsidR="00131612" w:rsidRPr="0032190F" w:rsidRDefault="00131612" w:rsidP="00FE4E51">
      <w:pPr>
        <w:pStyle w:val="Heading3"/>
      </w:pPr>
      <w:r w:rsidRPr="0032190F">
        <w:t>Isera 4</w:t>
      </w:r>
    </w:p>
    <w:p w14:paraId="23760A1A" w14:textId="77777777" w:rsidR="00131612" w:rsidRPr="0032190F" w:rsidRDefault="00131612" w:rsidP="00242C0F">
      <w:pPr>
        <w:jc w:val="both"/>
        <w:rPr>
          <w:lang w:val="fr-FR"/>
        </w:rPr>
      </w:pPr>
    </w:p>
    <w:p w14:paraId="026E3A2D" w14:textId="77777777" w:rsidR="00532AF5" w:rsidRPr="0032190F" w:rsidRDefault="00532AF5" w:rsidP="00242C0F">
      <w:pPr>
        <w:jc w:val="both"/>
        <w:rPr>
          <w:lang w:val="fr-FR"/>
        </w:rPr>
      </w:pPr>
      <w:r w:rsidRPr="0032190F">
        <w:rPr>
          <w:lang w:val="fr-FR"/>
        </w:rPr>
        <w:t>Entre 3700-3380 (BIB 27 p. 259)</w:t>
      </w:r>
    </w:p>
    <w:p w14:paraId="59BA82B3" w14:textId="77777777" w:rsidR="00532AF5" w:rsidRPr="0032190F" w:rsidRDefault="00532AF5" w:rsidP="00242C0F">
      <w:pPr>
        <w:jc w:val="both"/>
        <w:rPr>
          <w:lang w:val="fr-FR"/>
        </w:rPr>
      </w:pPr>
    </w:p>
    <w:p w14:paraId="6334E944" w14:textId="086ADD85" w:rsidR="00131612" w:rsidRPr="0032190F" w:rsidRDefault="00131612" w:rsidP="00242C0F">
      <w:pPr>
        <w:jc w:val="both"/>
        <w:rPr>
          <w:lang w:val="fr-FR"/>
        </w:rPr>
      </w:pPr>
      <w:r w:rsidRPr="0032190F">
        <w:rPr>
          <w:lang w:val="fr-FR"/>
        </w:rPr>
        <w:t xml:space="preserve">Isera 4 semble montrer la disparition complète des éléments d’origine occidentale : on compte quelques formes avec bord légèrement </w:t>
      </w:r>
      <w:r w:rsidRPr="0032190F">
        <w:rPr>
          <w:i/>
          <w:lang w:val="fr-FR"/>
        </w:rPr>
        <w:t>estroflesso</w:t>
      </w:r>
      <w:r w:rsidRPr="0032190F">
        <w:rPr>
          <w:lang w:val="fr-FR"/>
        </w:rPr>
        <w:t xml:space="preserve"> quand se poursuivent celles à bord cordé de dérivation nord-alpine (BIB 27 p. 258)Un fragment </w:t>
      </w:r>
      <w:r w:rsidRPr="0032190F">
        <w:rPr>
          <w:i/>
          <w:lang w:val="fr-FR"/>
        </w:rPr>
        <w:t xml:space="preserve">en feuille de laurier </w:t>
      </w:r>
      <w:r w:rsidRPr="0032190F">
        <w:rPr>
          <w:lang w:val="fr-FR"/>
        </w:rPr>
        <w:t xml:space="preserve">d’un poignard en silex du </w:t>
      </w:r>
      <w:hyperlink r:id="rId4614" w:anchor="Sit_Monti_Lessini" w:history="1">
        <w:r w:rsidRPr="0032190F">
          <w:rPr>
            <w:rStyle w:val="Hyperlink"/>
            <w:lang w:val="fr-FR"/>
          </w:rPr>
          <w:t>Monti Lessini</w:t>
        </w:r>
      </w:hyperlink>
      <w:r w:rsidR="00DE25C5" w:rsidRPr="0032190F">
        <w:rPr>
          <w:lang w:val="fr-FR"/>
        </w:rPr>
        <w:t xml:space="preserve">(base simple appointée) (BIB 27 p. 258 (Barfield 1970 fig. 9) </w:t>
      </w:r>
    </w:p>
    <w:p w14:paraId="7FE5B72E" w14:textId="77777777" w:rsidR="00E21534" w:rsidRPr="0032190F" w:rsidRDefault="00E21534" w:rsidP="00242C0F">
      <w:pPr>
        <w:jc w:val="both"/>
        <w:rPr>
          <w:lang w:val="fr-FR"/>
        </w:rPr>
      </w:pPr>
    </w:p>
    <w:p w14:paraId="2AB16BFA" w14:textId="4A6269C6" w:rsidR="00131612" w:rsidRPr="0032190F" w:rsidRDefault="00E21534" w:rsidP="00242C0F">
      <w:pPr>
        <w:jc w:val="both"/>
        <w:rPr>
          <w:lang w:val="fr-FR"/>
        </w:rPr>
      </w:pPr>
      <w:r w:rsidRPr="0032190F">
        <w:rPr>
          <w:lang w:val="fr-FR"/>
        </w:rPr>
        <w:t xml:space="preserve">Le complexe Isera 4 trouve des comparaisons avec le site de Castelaz di Cagnò (BIB 27 p. 259 (BIB 1272)), le niveau R de </w:t>
      </w:r>
      <w:hyperlink r:id="rId4615" w:anchor="Sit_Romagnano" w:history="1">
        <w:r w:rsidRPr="0032190F">
          <w:rPr>
            <w:rStyle w:val="Hyperlink"/>
            <w:lang w:val="fr-FR"/>
          </w:rPr>
          <w:t>Romagnano Loc</w:t>
        </w:r>
      </w:hyperlink>
      <w:r w:rsidRPr="0032190F">
        <w:rPr>
          <w:lang w:val="fr-FR"/>
        </w:rPr>
        <w:t>. (BIB 27 p. 259 (BIB 127</w:t>
      </w:r>
      <w:r w:rsidR="0053772F" w:rsidRPr="0032190F">
        <w:rPr>
          <w:lang w:val="fr-FR"/>
        </w:rPr>
        <w:t>3))</w:t>
      </w:r>
    </w:p>
    <w:p w14:paraId="738830DB" w14:textId="77777777" w:rsidR="0053772F" w:rsidRPr="0032190F" w:rsidRDefault="0053772F" w:rsidP="00242C0F">
      <w:pPr>
        <w:jc w:val="both"/>
        <w:rPr>
          <w:lang w:val="fr-FR"/>
        </w:rPr>
      </w:pPr>
    </w:p>
    <w:p w14:paraId="4AC735FF" w14:textId="77777777" w:rsidR="00131612" w:rsidRPr="0032190F" w:rsidRDefault="00131612" w:rsidP="00FE4E51">
      <w:pPr>
        <w:pStyle w:val="Heading3"/>
      </w:pPr>
      <w:r w:rsidRPr="0032190F">
        <w:t>Isera 5</w:t>
      </w:r>
    </w:p>
    <w:p w14:paraId="576F5BF7" w14:textId="77777777" w:rsidR="00131612" w:rsidRPr="0032190F" w:rsidRDefault="00131612" w:rsidP="00242C0F">
      <w:pPr>
        <w:jc w:val="both"/>
        <w:rPr>
          <w:lang w:val="fr-FR"/>
        </w:rPr>
      </w:pPr>
    </w:p>
    <w:p w14:paraId="6627F4E2" w14:textId="19655C8C" w:rsidR="00BB64D6" w:rsidRPr="0032190F" w:rsidRDefault="00056CA4" w:rsidP="00242C0F">
      <w:pPr>
        <w:jc w:val="both"/>
        <w:rPr>
          <w:lang w:val="fr-FR"/>
        </w:rPr>
      </w:pPr>
      <w:r w:rsidRPr="0032190F">
        <w:rPr>
          <w:lang w:val="fr-FR"/>
        </w:rPr>
        <w:t xml:space="preserve">Age du cuivre 1, horizon avec céramique à </w:t>
      </w:r>
      <w:hyperlink r:id="rId4616" w:anchor="Cul_Cordon" w:history="1">
        <w:r w:rsidRPr="0032190F">
          <w:rPr>
            <w:rStyle w:val="Hyperlink"/>
            <w:lang w:val="fr-FR"/>
          </w:rPr>
          <w:t>cordon lisse</w:t>
        </w:r>
      </w:hyperlink>
      <w:r w:rsidRPr="0032190F">
        <w:rPr>
          <w:lang w:val="fr-FR"/>
        </w:rPr>
        <w:t xml:space="preserve"> de type </w:t>
      </w:r>
      <w:hyperlink r:id="rId4617" w:anchor="Cul_Tamins" w:history="1">
        <w:r w:rsidRPr="0032190F">
          <w:rPr>
            <w:rStyle w:val="Hyperlink"/>
            <w:lang w:val="fr-FR"/>
          </w:rPr>
          <w:t>Tamins</w:t>
        </w:r>
      </w:hyperlink>
      <w:r w:rsidR="00532AF5" w:rsidRPr="0032190F">
        <w:rPr>
          <w:lang w:val="fr-FR"/>
        </w:rPr>
        <w:t xml:space="preserve">comparable </w:t>
      </w:r>
      <w:r w:rsidR="006277DA" w:rsidRPr="0032190F">
        <w:rPr>
          <w:lang w:val="fr-FR"/>
        </w:rPr>
        <w:t>à celle d’</w:t>
      </w:r>
      <w:hyperlink r:id="rId4618" w:anchor="Sit_Acquaviva_Besenello" w:history="1">
        <w:r w:rsidR="006277DA" w:rsidRPr="0032190F">
          <w:rPr>
            <w:rStyle w:val="Hyperlink"/>
            <w:lang w:val="fr-FR"/>
          </w:rPr>
          <w:t>Acquaviva di Besenello</w:t>
        </w:r>
      </w:hyperlink>
      <w:r w:rsidRPr="0032190F">
        <w:rPr>
          <w:lang w:val="fr-FR"/>
        </w:rPr>
        <w:t>(BIB 27 p. 249</w:t>
      </w:r>
      <w:r w:rsidR="00E73879" w:rsidRPr="0032190F">
        <w:rPr>
          <w:lang w:val="fr-FR"/>
        </w:rPr>
        <w:t>, 255</w:t>
      </w:r>
      <w:r w:rsidR="00C52488" w:rsidRPr="0032190F">
        <w:rPr>
          <w:lang w:val="fr-FR"/>
        </w:rPr>
        <w:t xml:space="preserve"> et 955</w:t>
      </w:r>
      <w:r w:rsidRPr="0032190F">
        <w:rPr>
          <w:lang w:val="fr-FR"/>
        </w:rPr>
        <w:t>)</w:t>
      </w:r>
      <w:r w:rsidR="00532AF5" w:rsidRPr="0032190F">
        <w:rPr>
          <w:lang w:val="fr-FR"/>
        </w:rPr>
        <w:t xml:space="preserve">. La céramique à une forme simple, pseudocilindrique </w:t>
      </w:r>
      <w:r w:rsidR="00532AF5" w:rsidRPr="0032190F">
        <w:rPr>
          <w:i/>
          <w:lang w:val="fr-FR"/>
        </w:rPr>
        <w:t>di impasto decorate con cordoni lisci</w:t>
      </w:r>
      <w:r w:rsidR="00532AF5" w:rsidRPr="0032190F">
        <w:rPr>
          <w:lang w:val="fr-FR"/>
        </w:rPr>
        <w:t xml:space="preserve"> qui trouve une comparaison dans les sites de </w:t>
      </w:r>
      <w:hyperlink r:id="rId4619" w:anchor="Cul_Tamins" w:history="1">
        <w:r w:rsidR="00532AF5" w:rsidRPr="0032190F">
          <w:rPr>
            <w:rStyle w:val="Hyperlink"/>
            <w:lang w:val="fr-FR"/>
          </w:rPr>
          <w:t>Tamins</w:t>
        </w:r>
      </w:hyperlink>
      <w:r w:rsidR="00532AF5" w:rsidRPr="0032190F">
        <w:rPr>
          <w:lang w:val="fr-FR"/>
        </w:rPr>
        <w:t xml:space="preserve"> « Crestis » </w:t>
      </w:r>
      <w:r w:rsidR="0035114E" w:rsidRPr="0032190F">
        <w:rPr>
          <w:lang w:val="fr-FR"/>
        </w:rPr>
        <w:t>(BIB 27 p. 259 (BIB 1274)) et Cazis-Petrushügel (BIB 27 p. 259 (BIB 338)) etc.</w:t>
      </w:r>
    </w:p>
    <w:p w14:paraId="25EA805C" w14:textId="77777777" w:rsidR="0035114E" w:rsidRPr="0032190F" w:rsidRDefault="0035114E" w:rsidP="00242C0F">
      <w:pPr>
        <w:jc w:val="both"/>
        <w:rPr>
          <w:lang w:val="fr-FR"/>
        </w:rPr>
      </w:pPr>
    </w:p>
    <w:p w14:paraId="304AFF5F" w14:textId="65EB48C6" w:rsidR="0053772F" w:rsidRPr="0032190F" w:rsidRDefault="00BB64D6" w:rsidP="00242C0F">
      <w:pPr>
        <w:jc w:val="both"/>
        <w:rPr>
          <w:lang w:val="fr-FR"/>
        </w:rPr>
      </w:pPr>
      <w:r w:rsidRPr="0032190F">
        <w:rPr>
          <w:lang w:val="fr-FR"/>
        </w:rPr>
        <w:t>Ce type de céramique attribué à la phase Tamins-Carasso (BIB 27 p. 259 (BIB 1274)) est en partie contemporaine de la culture de Horgen</w:t>
      </w:r>
      <w:r w:rsidR="0035114E" w:rsidRPr="0032190F">
        <w:rPr>
          <w:lang w:val="fr-FR"/>
        </w:rPr>
        <w:t xml:space="preserve">. Isera 5 se corrèle avec le niveau Q de </w:t>
      </w:r>
      <w:hyperlink r:id="rId4620" w:anchor="Sit_Romagnano" w:history="1">
        <w:r w:rsidR="004739CC" w:rsidRPr="0032190F">
          <w:rPr>
            <w:rStyle w:val="Hyperlink"/>
            <w:lang w:val="fr-FR"/>
          </w:rPr>
          <w:t>Romagnano Loc</w:t>
        </w:r>
      </w:hyperlink>
      <w:r w:rsidR="0035114E" w:rsidRPr="0032190F">
        <w:rPr>
          <w:lang w:val="fr-FR"/>
        </w:rPr>
        <w:t xml:space="preserve"> où l’on retrouve des vases à paroi cilindrique convexe parfois décoré sous la lèvre d’une série de bugnette ricavate de l’intérieur vers l’extérieur (BIB 27 p. 259 (BIB 1273)) : ceux-là même que Barfield définit comme </w:t>
      </w:r>
      <w:r w:rsidR="0035114E" w:rsidRPr="0032190F">
        <w:rPr>
          <w:i/>
          <w:lang w:val="fr-FR"/>
        </w:rPr>
        <w:t>White Ware</w:t>
      </w:r>
      <w:r w:rsidR="0035114E" w:rsidRPr="0032190F">
        <w:rPr>
          <w:lang w:val="fr-FR"/>
        </w:rPr>
        <w:t xml:space="preserve"> dans la stratigraphie de </w:t>
      </w:r>
      <w:hyperlink r:id="rId4621" w:anchor="Sit_Monte_Covolo" w:history="1">
        <w:r w:rsidR="0035114E" w:rsidRPr="0032190F">
          <w:rPr>
            <w:rStyle w:val="Hyperlink"/>
            <w:lang w:val="fr-FR"/>
          </w:rPr>
          <w:t>Monte Covolo</w:t>
        </w:r>
      </w:hyperlink>
      <w:r w:rsidR="0035114E" w:rsidRPr="0032190F">
        <w:rPr>
          <w:lang w:val="fr-FR"/>
        </w:rPr>
        <w:t xml:space="preserve"> précédant le niveau Campaniforme (BIB 27 p. 259 (BIB 1143))</w:t>
      </w:r>
    </w:p>
    <w:p w14:paraId="4833B0F5" w14:textId="77777777" w:rsidR="00BB64D6" w:rsidRPr="0032190F" w:rsidRDefault="00BB64D6" w:rsidP="00242C0F">
      <w:pPr>
        <w:jc w:val="both"/>
        <w:rPr>
          <w:lang w:val="fr-FR"/>
        </w:rPr>
      </w:pPr>
    </w:p>
    <w:p w14:paraId="021891DB" w14:textId="761D9357" w:rsidR="00E61DEC" w:rsidRPr="0032190F" w:rsidRDefault="00532AF5" w:rsidP="00242C0F">
      <w:pPr>
        <w:jc w:val="both"/>
        <w:rPr>
          <w:lang w:val="fr-FR"/>
        </w:rPr>
      </w:pPr>
      <w:r w:rsidRPr="0032190F">
        <w:rPr>
          <w:lang w:val="fr-FR"/>
        </w:rPr>
        <w:t xml:space="preserve">Pour l’Italie sepentrionale, on peut les comparer à celles de </w:t>
      </w:r>
      <w:hyperlink r:id="rId4622" w:anchor="Sit_Breno" w:history="1">
        <w:r w:rsidRPr="0032190F">
          <w:rPr>
            <w:rStyle w:val="Hyperlink"/>
            <w:lang w:val="fr-FR"/>
          </w:rPr>
          <w:t>Breno</w:t>
        </w:r>
      </w:hyperlink>
      <w:r w:rsidRPr="0032190F">
        <w:rPr>
          <w:lang w:val="fr-FR"/>
        </w:rPr>
        <w:t xml:space="preserve"> dans la </w:t>
      </w:r>
      <w:hyperlink r:id="rId4623" w:anchor="Sit_Valcamonica" w:history="1">
        <w:r w:rsidRPr="0032190F">
          <w:rPr>
            <w:rStyle w:val="Hyperlink"/>
            <w:lang w:val="fr-FR"/>
          </w:rPr>
          <w:t>Valcamonica</w:t>
        </w:r>
      </w:hyperlink>
      <w:r w:rsidRPr="0032190F">
        <w:rPr>
          <w:lang w:val="fr-FR"/>
        </w:rPr>
        <w:t xml:space="preserve"> (BIB 27 p. 259(Fedele 1988)). </w:t>
      </w:r>
    </w:p>
    <w:p w14:paraId="03A032CA" w14:textId="77777777" w:rsidR="00C52488" w:rsidRPr="0032190F" w:rsidRDefault="00C52488" w:rsidP="00242C0F">
      <w:pPr>
        <w:jc w:val="both"/>
        <w:rPr>
          <w:lang w:val="fr-FR"/>
        </w:rPr>
      </w:pPr>
    </w:p>
    <w:p w14:paraId="33C913A7" w14:textId="77777777" w:rsidR="0079162F" w:rsidRPr="0032190F" w:rsidRDefault="0079162F" w:rsidP="00426FF9">
      <w:pPr>
        <w:pStyle w:val="Heading1"/>
      </w:pPr>
      <w:bookmarkStart w:id="1994" w:name="Sit_Fiave"/>
      <w:r w:rsidRPr="0032190F">
        <w:t>FIAVE (Site de)</w:t>
      </w:r>
    </w:p>
    <w:bookmarkEnd w:id="1994"/>
    <w:p w14:paraId="4403B4D7" w14:textId="77777777" w:rsidR="0079162F" w:rsidRPr="0032190F" w:rsidRDefault="0079162F" w:rsidP="00242C0F">
      <w:pPr>
        <w:rPr>
          <w:lang w:val="fr-FR"/>
        </w:rPr>
      </w:pPr>
    </w:p>
    <w:p w14:paraId="5D3D7C20" w14:textId="77777777" w:rsidR="00E04A19" w:rsidRPr="0032190F" w:rsidRDefault="0079162F" w:rsidP="00242C0F">
      <w:pPr>
        <w:rPr>
          <w:lang w:val="fr-FR"/>
        </w:rPr>
      </w:pPr>
      <w:r w:rsidRPr="0032190F">
        <w:rPr>
          <w:lang w:val="fr-FR"/>
        </w:rPr>
        <w:t>Le site de Fiav</w:t>
      </w:r>
      <w:r w:rsidR="000135CE" w:rsidRPr="0032190F">
        <w:rPr>
          <w:lang w:val="fr-FR"/>
        </w:rPr>
        <w:t>è</w:t>
      </w:r>
      <w:r w:rsidR="009C5613" w:rsidRPr="0032190F">
        <w:rPr>
          <w:lang w:val="fr-FR"/>
        </w:rPr>
        <w:t xml:space="preserve">, ca. </w:t>
      </w:r>
      <w:smartTag w:uri="urn:schemas-microsoft-com:office:smarttags" w:element="metricconverter">
        <w:smartTagPr>
          <w:attr w:name="ProductID" w:val="648 m"/>
        </w:smartTagPr>
        <w:r w:rsidR="009C5613" w:rsidRPr="0032190F">
          <w:rPr>
            <w:lang w:val="fr-FR"/>
          </w:rPr>
          <w:t>648 m</w:t>
        </w:r>
      </w:smartTag>
      <w:r w:rsidR="009C5613" w:rsidRPr="0032190F">
        <w:rPr>
          <w:lang w:val="fr-FR"/>
        </w:rPr>
        <w:t xml:space="preserve">.s.n.m., </w:t>
      </w:r>
      <w:r w:rsidR="00FF0A5F" w:rsidRPr="0032190F">
        <w:rPr>
          <w:lang w:val="fr-FR"/>
        </w:rPr>
        <w:t xml:space="preserve"> Trentin,</w:t>
      </w:r>
      <w:r w:rsidRPr="0032190F">
        <w:rPr>
          <w:lang w:val="fr-FR"/>
        </w:rPr>
        <w:t xml:space="preserve"> est une tourbière qui a comblé un petit lac d’origine morainique dans un environnement de type alpin qui a livré un araire </w:t>
      </w:r>
      <w:r w:rsidR="006E46CB" w:rsidRPr="0032190F">
        <w:rPr>
          <w:lang w:val="fr-FR"/>
        </w:rPr>
        <w:t>(BIB 417 p. 63)attribué au Bronze ancien </w:t>
      </w:r>
      <w:r w:rsidR="0085451E" w:rsidRPr="0032190F">
        <w:rPr>
          <w:lang w:val="fr-FR"/>
        </w:rPr>
        <w:t>(SS BIB)</w:t>
      </w:r>
      <w:r w:rsidRPr="0032190F">
        <w:rPr>
          <w:lang w:val="fr-FR"/>
        </w:rPr>
        <w:br/>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83"/>
        <w:gridCol w:w="6334"/>
      </w:tblGrid>
      <w:tr w:rsidR="009105C7" w14:paraId="4265371C" w14:textId="77777777">
        <w:trPr>
          <w:jc w:val="center"/>
        </w:trPr>
        <w:tc>
          <w:tcPr>
            <w:tcW w:w="0" w:type="auto"/>
            <w:vAlign w:val="center"/>
          </w:tcPr>
          <w:p w14:paraId="1ACFBBE2" w14:textId="77777777" w:rsidR="009105C7" w:rsidRDefault="009105C7" w:rsidP="00242C0F">
            <w:pPr>
              <w:jc w:val="center"/>
              <w:rPr>
                <w:b/>
                <w:sz w:val="20"/>
                <w:szCs w:val="20"/>
              </w:rPr>
            </w:pPr>
            <w:r>
              <w:rPr>
                <w:b/>
                <w:sz w:val="20"/>
                <w:szCs w:val="20"/>
              </w:rPr>
              <w:t>phases</w:t>
            </w:r>
          </w:p>
          <w:p w14:paraId="2E6781ED" w14:textId="77777777" w:rsidR="009105C7" w:rsidRPr="00DB5974" w:rsidRDefault="009105C7" w:rsidP="00242C0F">
            <w:pPr>
              <w:jc w:val="center"/>
              <w:rPr>
                <w:b/>
                <w:sz w:val="20"/>
                <w:szCs w:val="20"/>
              </w:rPr>
            </w:pPr>
            <w:r>
              <w:rPr>
                <w:b/>
                <w:sz w:val="20"/>
                <w:szCs w:val="20"/>
              </w:rPr>
              <w:t>Fiavé</w:t>
            </w:r>
          </w:p>
        </w:tc>
        <w:tc>
          <w:tcPr>
            <w:tcW w:w="6334" w:type="dxa"/>
          </w:tcPr>
          <w:p w14:paraId="53F03D1C" w14:textId="77777777" w:rsidR="009105C7" w:rsidRPr="009105C7" w:rsidRDefault="009105C7" w:rsidP="00242C0F">
            <w:pPr>
              <w:rPr>
                <w:b/>
                <w:sz w:val="20"/>
                <w:szCs w:val="20"/>
              </w:rPr>
            </w:pPr>
            <w:r w:rsidRPr="009105C7">
              <w:rPr>
                <w:b/>
                <w:sz w:val="20"/>
                <w:szCs w:val="20"/>
              </w:rPr>
              <w:t>description</w:t>
            </w:r>
          </w:p>
        </w:tc>
      </w:tr>
      <w:tr w:rsidR="00E04A19" w:rsidRPr="009A24C6" w14:paraId="65636256" w14:textId="77777777">
        <w:trPr>
          <w:jc w:val="center"/>
        </w:trPr>
        <w:tc>
          <w:tcPr>
            <w:tcW w:w="0" w:type="auto"/>
            <w:vAlign w:val="center"/>
          </w:tcPr>
          <w:p w14:paraId="40000224" w14:textId="77777777" w:rsidR="00E04A19" w:rsidRPr="00DB5974" w:rsidRDefault="00E04A19" w:rsidP="00242C0F">
            <w:pPr>
              <w:jc w:val="center"/>
              <w:rPr>
                <w:b/>
                <w:sz w:val="20"/>
                <w:szCs w:val="20"/>
              </w:rPr>
            </w:pPr>
            <w:r w:rsidRPr="00DB5974">
              <w:rPr>
                <w:b/>
                <w:sz w:val="20"/>
                <w:szCs w:val="20"/>
              </w:rPr>
              <w:t>5</w:t>
            </w:r>
          </w:p>
        </w:tc>
        <w:tc>
          <w:tcPr>
            <w:tcW w:w="6334" w:type="dxa"/>
          </w:tcPr>
          <w:p w14:paraId="5B5EF82B" w14:textId="77777777" w:rsidR="00E04A19" w:rsidRPr="0032190F" w:rsidRDefault="00E04A19" w:rsidP="00242C0F">
            <w:pPr>
              <w:rPr>
                <w:sz w:val="20"/>
                <w:szCs w:val="20"/>
                <w:lang w:val="fr-FR"/>
              </w:rPr>
            </w:pPr>
            <w:r w:rsidRPr="0032190F">
              <w:rPr>
                <w:sz w:val="20"/>
                <w:szCs w:val="20"/>
                <w:lang w:val="fr-FR"/>
              </w:rPr>
              <w:t>deuxième moitié du Bronze moyen (BIB 26 p. 121)</w:t>
            </w:r>
          </w:p>
        </w:tc>
      </w:tr>
      <w:tr w:rsidR="00D60354" w:rsidRPr="009A24C6" w14:paraId="479BA9DD" w14:textId="77777777">
        <w:trPr>
          <w:jc w:val="center"/>
        </w:trPr>
        <w:tc>
          <w:tcPr>
            <w:tcW w:w="0" w:type="auto"/>
            <w:vAlign w:val="center"/>
          </w:tcPr>
          <w:p w14:paraId="30C0597B" w14:textId="77777777" w:rsidR="00D60354" w:rsidRPr="00DB5974" w:rsidRDefault="00D60354" w:rsidP="00242C0F">
            <w:pPr>
              <w:jc w:val="center"/>
              <w:rPr>
                <w:b/>
                <w:sz w:val="20"/>
                <w:szCs w:val="20"/>
              </w:rPr>
            </w:pPr>
            <w:r w:rsidRPr="00DB5974">
              <w:rPr>
                <w:b/>
                <w:sz w:val="20"/>
                <w:szCs w:val="20"/>
              </w:rPr>
              <w:t>4</w:t>
            </w:r>
          </w:p>
        </w:tc>
        <w:tc>
          <w:tcPr>
            <w:tcW w:w="6334" w:type="dxa"/>
          </w:tcPr>
          <w:p w14:paraId="5E358E29" w14:textId="512AC75E" w:rsidR="00D60354" w:rsidRPr="0032190F" w:rsidRDefault="00D60354" w:rsidP="00242C0F">
            <w:pPr>
              <w:rPr>
                <w:sz w:val="20"/>
                <w:szCs w:val="20"/>
                <w:lang w:val="fr-FR"/>
              </w:rPr>
            </w:pPr>
            <w:r w:rsidRPr="0032190F">
              <w:rPr>
                <w:sz w:val="20"/>
                <w:szCs w:val="20"/>
                <w:lang w:val="fr-FR"/>
              </w:rPr>
              <w:t xml:space="preserve">L’origine de l’habitat palafittique remonte à la fin de l’âge du </w:t>
            </w:r>
            <w:hyperlink r:id="rId4624" w:anchor="Cul_Bronze_Ancien" w:history="1">
              <w:r w:rsidRPr="0032190F">
                <w:rPr>
                  <w:rStyle w:val="Hyperlink"/>
                  <w:sz w:val="20"/>
                  <w:szCs w:val="20"/>
                  <w:lang w:val="fr-FR"/>
                </w:rPr>
                <w:t>Bronze ancien</w:t>
              </w:r>
            </w:hyperlink>
            <w:r w:rsidRPr="0032190F">
              <w:rPr>
                <w:sz w:val="20"/>
                <w:szCs w:val="20"/>
                <w:lang w:val="fr-FR"/>
              </w:rPr>
              <w:t xml:space="preserve"> – (BIB 417 p. 64,68). L’horizon Fiavé 4 caractérisant le début du Bronze moyen et très bien documenté, se corrèle bien avec </w:t>
            </w:r>
            <w:hyperlink r:id="rId4625" w:anchor="Sit_Lavagnone" w:history="1">
              <w:r w:rsidRPr="0032190F">
                <w:rPr>
                  <w:rStyle w:val="Hyperlink"/>
                  <w:sz w:val="20"/>
                  <w:szCs w:val="20"/>
                  <w:lang w:val="fr-FR"/>
                </w:rPr>
                <w:t>Lavagnone 4</w:t>
              </w:r>
            </w:hyperlink>
            <w:r w:rsidRPr="0032190F">
              <w:rPr>
                <w:sz w:val="20"/>
                <w:szCs w:val="20"/>
                <w:lang w:val="fr-FR"/>
              </w:rPr>
              <w:t>. Par ailleurs cet horizon rentre en corrélation possible avec la vallée du Rhône et notamment avec les jattes carénées et les nombreuses digitations sur cordons ou sur rebord (BIB 26 p. 121)</w:t>
            </w:r>
          </w:p>
        </w:tc>
      </w:tr>
      <w:tr w:rsidR="00D60354" w:rsidRPr="009A24C6" w14:paraId="516E5C74" w14:textId="77777777">
        <w:trPr>
          <w:jc w:val="center"/>
        </w:trPr>
        <w:tc>
          <w:tcPr>
            <w:tcW w:w="0" w:type="auto"/>
            <w:vAlign w:val="center"/>
          </w:tcPr>
          <w:p w14:paraId="39D05D80" w14:textId="77777777" w:rsidR="00D60354" w:rsidRPr="00DB5974" w:rsidRDefault="00D60354" w:rsidP="00242C0F">
            <w:pPr>
              <w:jc w:val="center"/>
              <w:rPr>
                <w:b/>
                <w:sz w:val="20"/>
                <w:szCs w:val="20"/>
              </w:rPr>
            </w:pPr>
            <w:r w:rsidRPr="00DB5974">
              <w:rPr>
                <w:b/>
                <w:sz w:val="20"/>
                <w:szCs w:val="20"/>
              </w:rPr>
              <w:t>3</w:t>
            </w:r>
          </w:p>
        </w:tc>
        <w:tc>
          <w:tcPr>
            <w:tcW w:w="6334" w:type="dxa"/>
          </w:tcPr>
          <w:p w14:paraId="099FC5A7" w14:textId="5AEF8643" w:rsidR="00D60354" w:rsidRPr="0032190F" w:rsidRDefault="00D60354" w:rsidP="00242C0F">
            <w:pPr>
              <w:rPr>
                <w:sz w:val="20"/>
                <w:szCs w:val="20"/>
                <w:lang w:val="fr-FR"/>
              </w:rPr>
            </w:pPr>
            <w:r w:rsidRPr="0032190F">
              <w:rPr>
                <w:sz w:val="20"/>
                <w:szCs w:val="20"/>
                <w:lang w:val="fr-FR"/>
              </w:rPr>
              <w:t>Bronze Ancien II (BIB 1343 p. 253)</w:t>
            </w:r>
            <w:r w:rsidR="00853DC0" w:rsidRPr="0032190F">
              <w:rPr>
                <w:sz w:val="20"/>
                <w:szCs w:val="20"/>
                <w:lang w:val="fr-FR"/>
              </w:rPr>
              <w:t xml:space="preserve">. Hache à rebors de type </w:t>
            </w:r>
            <w:hyperlink r:id="rId4626" w:anchor="Typ_Lanquaid" w:history="1">
              <w:r w:rsidR="00853DC0" w:rsidRPr="0032190F">
                <w:rPr>
                  <w:rStyle w:val="Hyperlink"/>
                  <w:sz w:val="20"/>
                  <w:szCs w:val="20"/>
                  <w:lang w:val="fr-FR"/>
                </w:rPr>
                <w:t>Lanquaid</w:t>
              </w:r>
            </w:hyperlink>
            <w:r w:rsidR="00853DC0" w:rsidRPr="0032190F">
              <w:rPr>
                <w:sz w:val="20"/>
                <w:szCs w:val="20"/>
                <w:lang w:val="fr-FR"/>
              </w:rPr>
              <w:t>, poignard à base semi-circulaire avec 5 rivets (BIB 1343 p. 253)</w:t>
            </w:r>
          </w:p>
        </w:tc>
      </w:tr>
      <w:tr w:rsidR="00D60354" w:rsidRPr="009A24C6" w14:paraId="3D64FA2A" w14:textId="77777777">
        <w:trPr>
          <w:jc w:val="center"/>
        </w:trPr>
        <w:tc>
          <w:tcPr>
            <w:tcW w:w="0" w:type="auto"/>
            <w:vAlign w:val="center"/>
          </w:tcPr>
          <w:p w14:paraId="11DD9E3E" w14:textId="77777777" w:rsidR="00D60354" w:rsidRPr="00DB5974" w:rsidRDefault="00D60354" w:rsidP="00242C0F">
            <w:pPr>
              <w:jc w:val="center"/>
              <w:rPr>
                <w:b/>
                <w:sz w:val="20"/>
                <w:szCs w:val="20"/>
              </w:rPr>
            </w:pPr>
            <w:r w:rsidRPr="00DB5974">
              <w:rPr>
                <w:b/>
                <w:sz w:val="20"/>
                <w:szCs w:val="20"/>
              </w:rPr>
              <w:t>1</w:t>
            </w:r>
          </w:p>
        </w:tc>
        <w:tc>
          <w:tcPr>
            <w:tcW w:w="6334" w:type="dxa"/>
          </w:tcPr>
          <w:p w14:paraId="7E0C6AAA" w14:textId="3F0B6BF8" w:rsidR="00D60354" w:rsidRPr="0032190F" w:rsidRDefault="00D60354" w:rsidP="00242C0F">
            <w:pPr>
              <w:jc w:val="both"/>
              <w:rPr>
                <w:sz w:val="20"/>
                <w:szCs w:val="20"/>
                <w:lang w:val="fr-FR"/>
              </w:rPr>
            </w:pPr>
            <w:r w:rsidRPr="0032190F">
              <w:rPr>
                <w:sz w:val="20"/>
                <w:szCs w:val="20"/>
                <w:lang w:val="fr-FR"/>
              </w:rPr>
              <w:t xml:space="preserve">A la base de l’établissement palafittique de Fiavè Carera a livré a livré à ce jour l’exemplaire le plus ancien de poignard à façonnage bifaciale en </w:t>
            </w:r>
            <w:r w:rsidRPr="0032190F">
              <w:rPr>
                <w:i/>
                <w:sz w:val="20"/>
                <w:szCs w:val="20"/>
                <w:lang w:val="fr-FR"/>
              </w:rPr>
              <w:t>feuille de laurier</w:t>
            </w:r>
            <w:r w:rsidRPr="0032190F">
              <w:rPr>
                <w:sz w:val="20"/>
                <w:szCs w:val="20"/>
                <w:lang w:val="fr-FR"/>
              </w:rPr>
              <w:t xml:space="preserve"> voir </w:t>
            </w:r>
            <w:hyperlink r:id="rId4627" w:anchor="Sit_Remedello" w:history="1">
              <w:r w:rsidRPr="0032190F">
                <w:rPr>
                  <w:rStyle w:val="Hyperlink"/>
                  <w:sz w:val="20"/>
                  <w:szCs w:val="20"/>
                  <w:lang w:val="fr-FR"/>
                </w:rPr>
                <w:t>Remedello Sotto</w:t>
              </w:r>
            </w:hyperlink>
            <w:r w:rsidRPr="0032190F">
              <w:rPr>
                <w:sz w:val="20"/>
                <w:szCs w:val="20"/>
                <w:lang w:val="fr-FR"/>
              </w:rPr>
              <w:t xml:space="preserve"> attribuable au Remedello 1 (BIB 27 p. 275) </w:t>
            </w:r>
            <w:r w:rsidRPr="0032190F">
              <w:rPr>
                <w:sz w:val="20"/>
                <w:szCs w:val="20"/>
                <w:lang w:val="fr-FR"/>
              </w:rPr>
              <w:lastRenderedPageBreak/>
              <w:t>dont la matière première est issue des sites des Préalpes de Vénétie et du Trentin (</w:t>
            </w:r>
            <w:hyperlink w:anchor="Sit_Monti_Lessini" w:history="1">
              <w:r w:rsidRPr="0032190F">
                <w:rPr>
                  <w:rStyle w:val="Hyperlink"/>
                  <w:sz w:val="20"/>
                  <w:szCs w:val="20"/>
                  <w:lang w:val="fr-FR"/>
                </w:rPr>
                <w:t>Monti Lessini</w:t>
              </w:r>
            </w:hyperlink>
            <w:r w:rsidRPr="0032190F">
              <w:rPr>
                <w:sz w:val="20"/>
                <w:szCs w:val="20"/>
                <w:lang w:val="fr-FR"/>
              </w:rPr>
              <w:t xml:space="preserve"> et </w:t>
            </w:r>
            <w:hyperlink r:id="rId4628" w:anchor="Sit_Monte_Baldo" w:history="1">
              <w:r w:rsidRPr="0032190F">
                <w:rPr>
                  <w:rStyle w:val="Hyperlink"/>
                  <w:sz w:val="20"/>
                  <w:szCs w:val="20"/>
                  <w:lang w:val="fr-FR"/>
                </w:rPr>
                <w:t>Monte Baldo</w:t>
              </w:r>
            </w:hyperlink>
            <w:r w:rsidRPr="0032190F">
              <w:rPr>
                <w:sz w:val="20"/>
                <w:szCs w:val="20"/>
                <w:lang w:val="fr-FR"/>
              </w:rPr>
              <w:t xml:space="preserve">) (BIB 788 p. 27 et </w:t>
            </w:r>
            <w:r w:rsidRPr="0032190F">
              <w:rPr>
                <w:sz w:val="20"/>
                <w:szCs w:val="20"/>
                <w:lang w:val="fr-FR"/>
              </w:rPr>
              <w:tab/>
              <w:t>27 p. 258). Horizon attribué au Néolithique récent (BIB 788 p. 26 (BIB 793, tav. IX, 23). Les structures d’habitat de cette phase d’occupation sont datables de la première moitié du 4</w:t>
            </w:r>
            <w:r w:rsidRPr="0032190F">
              <w:rPr>
                <w:sz w:val="20"/>
                <w:szCs w:val="20"/>
                <w:vertAlign w:val="superscript"/>
                <w:lang w:val="fr-FR"/>
              </w:rPr>
              <w:t>e</w:t>
            </w:r>
            <w:r w:rsidRPr="0032190F">
              <w:rPr>
                <w:sz w:val="20"/>
                <w:szCs w:val="20"/>
                <w:lang w:val="fr-FR"/>
              </w:rPr>
              <w:t xml:space="preserve"> millénaire. Datation étayée par une mesure radiométrique effectuée sur un échantillon de faune : ETH-12498 : 4950 </w:t>
            </w:r>
            <w:r w:rsidRPr="0032190F">
              <w:rPr>
                <w:rFonts w:ascii="Arial" w:hAnsi="Arial" w:cs="Arial"/>
                <w:sz w:val="20"/>
                <w:szCs w:val="20"/>
                <w:lang w:val="fr-FR"/>
              </w:rPr>
              <w:t>±</w:t>
            </w:r>
            <w:r w:rsidRPr="0032190F">
              <w:rPr>
                <w:sz w:val="20"/>
                <w:szCs w:val="20"/>
                <w:lang w:val="fr-FR"/>
              </w:rPr>
              <w:t xml:space="preserve"> 55 BP, 3 810-3 640 av. J-C 2 s (BIB 788 p. 27 et BIB 27 p. 277). Céramique de type Fiavè 1-Cagnò </w:t>
            </w:r>
            <w:hyperlink r:id="rId4629" w:anchor="Sit_Isera_Torretta" w:history="1">
              <w:r w:rsidRPr="0032190F">
                <w:rPr>
                  <w:rStyle w:val="Hyperlink"/>
                  <w:sz w:val="20"/>
                  <w:szCs w:val="20"/>
                  <w:lang w:val="fr-FR"/>
                </w:rPr>
                <w:t>Isera 3</w:t>
              </w:r>
            </w:hyperlink>
            <w:r w:rsidRPr="0032190F">
              <w:rPr>
                <w:sz w:val="20"/>
                <w:szCs w:val="20"/>
                <w:lang w:val="fr-FR"/>
              </w:rPr>
              <w:t>.</w:t>
            </w:r>
          </w:p>
        </w:tc>
      </w:tr>
    </w:tbl>
    <w:p w14:paraId="65DDE137" w14:textId="77777777" w:rsidR="00F243AD" w:rsidRPr="0032190F" w:rsidRDefault="00F243AD" w:rsidP="00242C0F">
      <w:pPr>
        <w:rPr>
          <w:lang w:val="fr-FR"/>
        </w:rPr>
      </w:pPr>
    </w:p>
    <w:p w14:paraId="0C15F185" w14:textId="6CFDD71C" w:rsidR="00DD19BF" w:rsidRPr="0032190F" w:rsidRDefault="00DD19BF" w:rsidP="00242C0F">
      <w:pPr>
        <w:jc w:val="both"/>
        <w:rPr>
          <w:lang w:val="fr-FR"/>
        </w:rPr>
      </w:pPr>
      <w:r w:rsidRPr="0032190F">
        <w:rPr>
          <w:lang w:val="fr-FR"/>
        </w:rPr>
        <w:t>A Fiavé zone 1, strate F le poignard de petites dimensions est dans un contexte considéré de transition Néolithique tardif-</w:t>
      </w:r>
      <w:hyperlink r:id="rId4630" w:anchor="Cul_Eneolithique_Italie" w:history="1">
        <w:r w:rsidRPr="0032190F">
          <w:rPr>
            <w:rStyle w:val="Hyperlink"/>
            <w:lang w:val="fr-FR"/>
          </w:rPr>
          <w:t>Énéolithique</w:t>
        </w:r>
      </w:hyperlink>
      <w:r w:rsidRPr="0032190F">
        <w:rPr>
          <w:lang w:val="fr-FR"/>
        </w:rPr>
        <w:t xml:space="preserve"> (BIB 27 p. 277)</w:t>
      </w:r>
    </w:p>
    <w:p w14:paraId="40DF3C6E" w14:textId="77777777" w:rsidR="00DD19BF" w:rsidRPr="0032190F" w:rsidRDefault="00DD19BF" w:rsidP="00242C0F">
      <w:pPr>
        <w:rPr>
          <w:lang w:val="fr-FR"/>
        </w:rPr>
      </w:pPr>
    </w:p>
    <w:p w14:paraId="4F1E1BE1" w14:textId="77777777" w:rsidR="00F243AD" w:rsidRPr="0032190F" w:rsidRDefault="00F243AD" w:rsidP="00426FF9">
      <w:pPr>
        <w:pStyle w:val="Heading1"/>
      </w:pPr>
      <w:bookmarkStart w:id="1995" w:name="Sit_Romagnano"/>
      <w:r w:rsidRPr="0032190F">
        <w:t>ROMAGNANO LOC</w:t>
      </w:r>
      <w:r w:rsidR="001A4A62" w:rsidRPr="0032190F">
        <w:t>.</w:t>
      </w:r>
      <w:r w:rsidR="00227ED6" w:rsidRPr="0032190F">
        <w:t xml:space="preserve"> (Abri sous roche)</w:t>
      </w:r>
    </w:p>
    <w:bookmarkEnd w:id="1995"/>
    <w:p w14:paraId="5120715C" w14:textId="77777777" w:rsidR="00F243AD" w:rsidRPr="0032190F" w:rsidRDefault="00F243AD" w:rsidP="00242C0F">
      <w:pPr>
        <w:rPr>
          <w:lang w:val="fr-FR"/>
        </w:rPr>
      </w:pPr>
    </w:p>
    <w:p w14:paraId="64A9C277" w14:textId="77777777" w:rsidR="00227ED6" w:rsidRPr="0032190F" w:rsidRDefault="00227ED6" w:rsidP="00242C0F">
      <w:pPr>
        <w:jc w:val="both"/>
        <w:rPr>
          <w:lang w:val="fr-FR"/>
        </w:rPr>
      </w:pPr>
      <w:r w:rsidRPr="0032190F">
        <w:rPr>
          <w:lang w:val="fr-FR"/>
        </w:rPr>
        <w:t xml:space="preserve">Plusieurs inhumations couvertes de petits </w:t>
      </w:r>
      <w:r w:rsidR="00D979B9" w:rsidRPr="0032190F">
        <w:rPr>
          <w:lang w:val="fr-FR"/>
        </w:rPr>
        <w:t>tumulus</w:t>
      </w:r>
      <w:r w:rsidRPr="0032190F">
        <w:rPr>
          <w:lang w:val="fr-FR"/>
        </w:rPr>
        <w:t xml:space="preserve"> enpierré (</w:t>
      </w:r>
      <w:r w:rsidRPr="0032190F">
        <w:rPr>
          <w:i/>
          <w:lang w:val="fr-FR"/>
        </w:rPr>
        <w:t>di pietrame</w:t>
      </w:r>
      <w:r w:rsidRPr="0032190F">
        <w:rPr>
          <w:lang w:val="fr-FR"/>
        </w:rPr>
        <w:t xml:space="preserve">) avec </w:t>
      </w:r>
      <w:r w:rsidRPr="0032190F">
        <w:rPr>
          <w:i/>
          <w:lang w:val="fr-FR"/>
        </w:rPr>
        <w:t>enchytrismoi</w:t>
      </w:r>
      <w:r w:rsidRPr="0032190F">
        <w:rPr>
          <w:lang w:val="fr-FR"/>
        </w:rPr>
        <w:t>(inhumation en vase) enfantile. Reste de foyer rituel et un niveau avec activité métallurgique (BIB 486)</w:t>
      </w:r>
    </w:p>
    <w:p w14:paraId="5F964C95" w14:textId="77777777" w:rsidR="00227ED6" w:rsidRPr="0032190F" w:rsidRDefault="00227ED6" w:rsidP="00242C0F">
      <w:pPr>
        <w:rPr>
          <w:lang w:val="fr-FR"/>
        </w:rPr>
      </w:pPr>
    </w:p>
    <w:p w14:paraId="2404EBEA" w14:textId="4724F441" w:rsidR="00F243AD" w:rsidRPr="0032190F" w:rsidRDefault="009C5613" w:rsidP="00242C0F">
      <w:pPr>
        <w:jc w:val="both"/>
        <w:rPr>
          <w:lang w:val="fr-FR"/>
        </w:rPr>
      </w:pPr>
      <w:r w:rsidRPr="0032190F">
        <w:rPr>
          <w:lang w:val="fr-FR"/>
        </w:rPr>
        <w:t xml:space="preserve">Romagnano Loc., </w:t>
      </w:r>
      <w:r w:rsidR="00227ED6" w:rsidRPr="0032190F">
        <w:rPr>
          <w:lang w:val="fr-FR"/>
        </w:rPr>
        <w:t xml:space="preserve">(Trentin) </w:t>
      </w:r>
      <w:r w:rsidRPr="0032190F">
        <w:rPr>
          <w:lang w:val="fr-FR"/>
        </w:rPr>
        <w:t xml:space="preserve">ca. </w:t>
      </w:r>
      <w:smartTag w:uri="urn:schemas-microsoft-com:office:smarttags" w:element="metricconverter">
        <w:smartTagPr>
          <w:attr w:name="ProductID" w:val="190 m"/>
        </w:smartTagPr>
        <w:r w:rsidRPr="0032190F">
          <w:rPr>
            <w:lang w:val="fr-FR"/>
          </w:rPr>
          <w:t xml:space="preserve">190 </w:t>
        </w:r>
        <w:r w:rsidR="00D33002" w:rsidRPr="0032190F">
          <w:rPr>
            <w:lang w:val="fr-FR"/>
          </w:rPr>
          <w:t>m</w:t>
        </w:r>
      </w:smartTag>
      <w:r w:rsidR="00D33002" w:rsidRPr="0032190F">
        <w:rPr>
          <w:lang w:val="fr-FR"/>
        </w:rPr>
        <w:t>.s.n.m.</w:t>
      </w:r>
      <w:r w:rsidR="00F243AD" w:rsidRPr="0032190F">
        <w:rPr>
          <w:lang w:val="fr-FR"/>
        </w:rPr>
        <w:t xml:space="preserve">Le niveau archéologique Liv. R a été daté entre 3698-3504 calBC 2 s (94,02%) et rattaché à l’horizon culturel </w:t>
      </w:r>
      <w:hyperlink r:id="rId4631" w:anchor="Sit_Fiave" w:history="1">
        <w:r w:rsidR="00F243AD" w:rsidRPr="0032190F">
          <w:rPr>
            <w:rStyle w:val="Hyperlink"/>
            <w:lang w:val="fr-FR"/>
          </w:rPr>
          <w:t>Fiavè 1</w:t>
        </w:r>
      </w:hyperlink>
      <w:r w:rsidR="00F243AD" w:rsidRPr="0032190F">
        <w:rPr>
          <w:lang w:val="fr-FR"/>
        </w:rPr>
        <w:t xml:space="preserve">-Cagnò </w:t>
      </w:r>
      <w:hyperlink r:id="rId4632" w:anchor="Sit_Isera_Torretta" w:history="1">
        <w:r w:rsidR="00F243AD" w:rsidRPr="0032190F">
          <w:rPr>
            <w:rStyle w:val="Hyperlink"/>
            <w:lang w:val="fr-FR"/>
          </w:rPr>
          <w:t>Isera 4</w:t>
        </w:r>
      </w:hyperlink>
      <w:r w:rsidR="00832268" w:rsidRPr="0032190F">
        <w:rPr>
          <w:lang w:val="fr-FR"/>
        </w:rPr>
        <w:t xml:space="preserve"> (BIB 27 p. 255)</w:t>
      </w:r>
      <w:r w:rsidR="00654600" w:rsidRPr="0032190F">
        <w:rPr>
          <w:lang w:val="fr-FR"/>
        </w:rPr>
        <w:t xml:space="preserve">. Un poignard en silex du Monti Lessini en </w:t>
      </w:r>
      <w:r w:rsidR="00654600" w:rsidRPr="0032190F">
        <w:rPr>
          <w:i/>
          <w:lang w:val="fr-FR"/>
        </w:rPr>
        <w:t>feuille de laurier</w:t>
      </w:r>
      <w:r w:rsidR="00654600" w:rsidRPr="0032190F">
        <w:rPr>
          <w:lang w:val="fr-FR"/>
        </w:rPr>
        <w:t xml:space="preserve"> (BIB 955 p. 43 et 27 p. 258).  </w:t>
      </w:r>
    </w:p>
    <w:p w14:paraId="6BDB262E" w14:textId="77777777" w:rsidR="00DD19BF" w:rsidRPr="0032190F" w:rsidRDefault="00DD19BF" w:rsidP="00242C0F">
      <w:pPr>
        <w:jc w:val="both"/>
        <w:rPr>
          <w:lang w:val="fr-FR"/>
        </w:rPr>
      </w:pPr>
    </w:p>
    <w:p w14:paraId="51549910" w14:textId="4502E93C" w:rsidR="004739CC" w:rsidRPr="0032190F" w:rsidRDefault="00086B57" w:rsidP="00242C0F">
      <w:pPr>
        <w:jc w:val="both"/>
        <w:rPr>
          <w:lang w:val="fr-FR"/>
        </w:rPr>
      </w:pPr>
      <w:r w:rsidRPr="0032190F">
        <w:rPr>
          <w:lang w:val="fr-FR"/>
        </w:rPr>
        <w:t xml:space="preserve">Le niveau Q de Romagnano montre de la céramique qui peut être rapprochée du groupe de </w:t>
      </w:r>
      <w:hyperlink r:id="rId4633" w:anchor="Cul_Tamins" w:history="1">
        <w:r w:rsidRPr="0032190F">
          <w:rPr>
            <w:rStyle w:val="Hyperlink"/>
            <w:lang w:val="fr-FR"/>
          </w:rPr>
          <w:t>Tamins</w:t>
        </w:r>
      </w:hyperlink>
      <w:r w:rsidRPr="0032190F">
        <w:rPr>
          <w:lang w:val="fr-FR"/>
        </w:rPr>
        <w:t xml:space="preserve"> (BIB 27 p. 258-259)</w:t>
      </w:r>
      <w:r w:rsidR="004739CC" w:rsidRPr="0032190F">
        <w:rPr>
          <w:lang w:val="fr-FR"/>
        </w:rPr>
        <w:t>, Isera 5 (BIB 27 p. 259)</w:t>
      </w:r>
      <w:r w:rsidRPr="0032190F">
        <w:rPr>
          <w:lang w:val="fr-FR"/>
        </w:rPr>
        <w:t xml:space="preserve">. Par ailleurs la présence d’un creuset (Perini 1980) atteste d’une activité métallurgique liée à la céramique </w:t>
      </w:r>
      <w:r w:rsidR="004739CC" w:rsidRPr="0032190F">
        <w:rPr>
          <w:lang w:val="fr-FR"/>
        </w:rPr>
        <w:t>à</w:t>
      </w:r>
      <w:r w:rsidRPr="0032190F">
        <w:rPr>
          <w:lang w:val="fr-FR"/>
        </w:rPr>
        <w:t xml:space="preserve"> cordon lisse et à trous non passants (BIB 260)</w:t>
      </w:r>
      <w:r w:rsidR="004739CC" w:rsidRPr="0032190F">
        <w:rPr>
          <w:lang w:val="fr-FR"/>
        </w:rPr>
        <w:t xml:space="preserve"> = </w:t>
      </w:r>
      <w:hyperlink r:id="rId4634" w:anchor="Cul_White_Ware" w:history="1">
        <w:r w:rsidR="004739CC" w:rsidRPr="0032190F">
          <w:rPr>
            <w:rStyle w:val="Hyperlink"/>
            <w:i/>
            <w:lang w:val="fr-FR"/>
          </w:rPr>
          <w:t>White Ware</w:t>
        </w:r>
        <w:r w:rsidR="004739CC" w:rsidRPr="0032190F">
          <w:rPr>
            <w:rStyle w:val="Hyperlink"/>
            <w:lang w:val="fr-FR"/>
          </w:rPr>
          <w:t> </w:t>
        </w:r>
      </w:hyperlink>
      <w:r w:rsidR="004739CC" w:rsidRPr="0032190F">
        <w:rPr>
          <w:lang w:val="fr-FR"/>
        </w:rPr>
        <w:t xml:space="preserve"> de </w:t>
      </w:r>
      <w:hyperlink r:id="rId4635" w:anchor="Sit_Monte_Covolo" w:history="1">
        <w:r w:rsidR="004739CC" w:rsidRPr="0032190F">
          <w:rPr>
            <w:rStyle w:val="Hyperlink"/>
            <w:lang w:val="fr-FR"/>
          </w:rPr>
          <w:t>Monte Covolo</w:t>
        </w:r>
      </w:hyperlink>
      <w:r w:rsidR="004739CC" w:rsidRPr="0032190F">
        <w:rPr>
          <w:lang w:val="fr-FR"/>
        </w:rPr>
        <w:t xml:space="preserve"> (BIB 27 p. 259)</w:t>
      </w:r>
    </w:p>
    <w:p w14:paraId="3580D973" w14:textId="77777777" w:rsidR="004739CC" w:rsidRPr="0032190F" w:rsidRDefault="004739CC"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3"/>
        <w:gridCol w:w="1672"/>
        <w:gridCol w:w="861"/>
        <w:gridCol w:w="755"/>
        <w:gridCol w:w="1672"/>
        <w:gridCol w:w="811"/>
      </w:tblGrid>
      <w:tr w:rsidR="00EA36D6" w:rsidRPr="00DB5974" w14:paraId="6625664F" w14:textId="77777777">
        <w:trPr>
          <w:jc w:val="center"/>
        </w:trPr>
        <w:tc>
          <w:tcPr>
            <w:tcW w:w="0" w:type="auto"/>
          </w:tcPr>
          <w:p w14:paraId="2B22D411" w14:textId="77777777" w:rsidR="00EA36D6" w:rsidRPr="00DB5974" w:rsidRDefault="00EA36D6" w:rsidP="00242C0F">
            <w:pPr>
              <w:jc w:val="center"/>
              <w:rPr>
                <w:b/>
                <w:sz w:val="20"/>
                <w:szCs w:val="20"/>
              </w:rPr>
            </w:pPr>
            <w:r w:rsidRPr="00DB5974">
              <w:rPr>
                <w:b/>
                <w:sz w:val="20"/>
                <w:szCs w:val="20"/>
              </w:rPr>
              <w:t>Monte Covolo</w:t>
            </w:r>
          </w:p>
        </w:tc>
        <w:tc>
          <w:tcPr>
            <w:tcW w:w="0" w:type="auto"/>
            <w:vAlign w:val="center"/>
          </w:tcPr>
          <w:p w14:paraId="722E47FF" w14:textId="77777777" w:rsidR="00EA36D6" w:rsidRPr="00DB5974" w:rsidRDefault="00EA36D6" w:rsidP="00242C0F">
            <w:pPr>
              <w:jc w:val="center"/>
              <w:rPr>
                <w:b/>
                <w:sz w:val="20"/>
                <w:szCs w:val="20"/>
              </w:rPr>
            </w:pPr>
            <w:r w:rsidRPr="00DB5974">
              <w:rPr>
                <w:b/>
                <w:sz w:val="20"/>
                <w:szCs w:val="20"/>
              </w:rPr>
              <w:t>Romagnano Loc.</w:t>
            </w:r>
          </w:p>
        </w:tc>
        <w:tc>
          <w:tcPr>
            <w:tcW w:w="0" w:type="auto"/>
            <w:vAlign w:val="center"/>
          </w:tcPr>
          <w:p w14:paraId="748CE7D6" w14:textId="77777777" w:rsidR="00EA36D6" w:rsidRPr="00DB5974" w:rsidRDefault="00EA36D6" w:rsidP="00242C0F">
            <w:pPr>
              <w:jc w:val="center"/>
              <w:rPr>
                <w:b/>
                <w:sz w:val="20"/>
                <w:szCs w:val="20"/>
              </w:rPr>
            </w:pPr>
            <w:r w:rsidRPr="00DB5974">
              <w:rPr>
                <w:b/>
                <w:sz w:val="20"/>
                <w:szCs w:val="20"/>
              </w:rPr>
              <w:t>Tamins</w:t>
            </w:r>
          </w:p>
        </w:tc>
        <w:tc>
          <w:tcPr>
            <w:tcW w:w="0" w:type="auto"/>
            <w:gridSpan w:val="2"/>
            <w:vAlign w:val="center"/>
          </w:tcPr>
          <w:p w14:paraId="5CA6F3A7" w14:textId="77777777" w:rsidR="00EA36D6" w:rsidRPr="00DB5974" w:rsidRDefault="00EA36D6" w:rsidP="00242C0F">
            <w:pPr>
              <w:jc w:val="center"/>
              <w:rPr>
                <w:b/>
                <w:sz w:val="20"/>
                <w:szCs w:val="20"/>
              </w:rPr>
            </w:pPr>
            <w:r w:rsidRPr="00DB5974">
              <w:rPr>
                <w:b/>
                <w:sz w:val="20"/>
                <w:szCs w:val="20"/>
              </w:rPr>
              <w:t>Isera</w:t>
            </w:r>
          </w:p>
        </w:tc>
        <w:tc>
          <w:tcPr>
            <w:tcW w:w="0" w:type="auto"/>
            <w:vAlign w:val="center"/>
          </w:tcPr>
          <w:p w14:paraId="0BDE31B3" w14:textId="77777777" w:rsidR="00EA36D6" w:rsidRPr="00DB5974" w:rsidRDefault="00EA36D6" w:rsidP="00242C0F">
            <w:pPr>
              <w:jc w:val="center"/>
              <w:rPr>
                <w:b/>
                <w:sz w:val="20"/>
                <w:szCs w:val="20"/>
              </w:rPr>
            </w:pPr>
            <w:r w:rsidRPr="00DB5974">
              <w:rPr>
                <w:b/>
                <w:sz w:val="20"/>
                <w:szCs w:val="20"/>
              </w:rPr>
              <w:t>Fiavé</w:t>
            </w:r>
          </w:p>
        </w:tc>
      </w:tr>
      <w:tr w:rsidR="00EA36D6" w:rsidRPr="00DB5974" w14:paraId="41A361B0" w14:textId="77777777">
        <w:trPr>
          <w:jc w:val="center"/>
        </w:trPr>
        <w:tc>
          <w:tcPr>
            <w:tcW w:w="0" w:type="auto"/>
          </w:tcPr>
          <w:p w14:paraId="43D2CD13" w14:textId="77777777" w:rsidR="00EA36D6" w:rsidRPr="00DB5974" w:rsidRDefault="00EA36D6" w:rsidP="00242C0F">
            <w:pPr>
              <w:jc w:val="center"/>
              <w:rPr>
                <w:i/>
                <w:sz w:val="20"/>
                <w:szCs w:val="20"/>
              </w:rPr>
            </w:pPr>
            <w:r w:rsidRPr="00DB5974">
              <w:rPr>
                <w:i/>
                <w:sz w:val="20"/>
                <w:szCs w:val="20"/>
              </w:rPr>
              <w:t>White Ware</w:t>
            </w:r>
          </w:p>
        </w:tc>
        <w:tc>
          <w:tcPr>
            <w:tcW w:w="0" w:type="auto"/>
            <w:vAlign w:val="center"/>
          </w:tcPr>
          <w:p w14:paraId="09122CB8" w14:textId="77777777" w:rsidR="00EA36D6" w:rsidRPr="00DB5974" w:rsidRDefault="00EA36D6" w:rsidP="00242C0F">
            <w:pPr>
              <w:jc w:val="center"/>
              <w:rPr>
                <w:sz w:val="20"/>
                <w:szCs w:val="20"/>
              </w:rPr>
            </w:pPr>
            <w:r w:rsidRPr="00DB5974">
              <w:rPr>
                <w:sz w:val="20"/>
                <w:szCs w:val="20"/>
              </w:rPr>
              <w:t>Liv. Q</w:t>
            </w:r>
          </w:p>
        </w:tc>
        <w:tc>
          <w:tcPr>
            <w:tcW w:w="0" w:type="auto"/>
            <w:vAlign w:val="center"/>
          </w:tcPr>
          <w:p w14:paraId="194A4804" w14:textId="77777777" w:rsidR="00EA36D6" w:rsidRPr="00DB5974" w:rsidRDefault="00EA36D6" w:rsidP="00242C0F">
            <w:pPr>
              <w:jc w:val="center"/>
              <w:rPr>
                <w:sz w:val="20"/>
                <w:szCs w:val="20"/>
              </w:rPr>
            </w:pPr>
            <w:r w:rsidRPr="00DB5974">
              <w:rPr>
                <w:sz w:val="20"/>
                <w:szCs w:val="20"/>
              </w:rPr>
              <w:t>Tamins</w:t>
            </w:r>
          </w:p>
        </w:tc>
        <w:tc>
          <w:tcPr>
            <w:tcW w:w="0" w:type="auto"/>
            <w:vAlign w:val="center"/>
          </w:tcPr>
          <w:p w14:paraId="51B98BA2" w14:textId="77777777" w:rsidR="00EA36D6" w:rsidRPr="00DB5974" w:rsidRDefault="00EA36D6" w:rsidP="00242C0F">
            <w:pPr>
              <w:jc w:val="center"/>
              <w:rPr>
                <w:sz w:val="20"/>
                <w:szCs w:val="20"/>
              </w:rPr>
            </w:pPr>
            <w:r w:rsidRPr="00DB5974">
              <w:rPr>
                <w:sz w:val="20"/>
                <w:szCs w:val="20"/>
              </w:rPr>
              <w:t>Isera 5</w:t>
            </w:r>
          </w:p>
        </w:tc>
        <w:tc>
          <w:tcPr>
            <w:tcW w:w="0" w:type="auto"/>
            <w:vAlign w:val="center"/>
          </w:tcPr>
          <w:p w14:paraId="562E98F2" w14:textId="77777777" w:rsidR="00EA36D6" w:rsidRPr="00DB5974" w:rsidRDefault="00EA36D6" w:rsidP="00242C0F">
            <w:pPr>
              <w:jc w:val="center"/>
              <w:rPr>
                <w:sz w:val="20"/>
                <w:szCs w:val="20"/>
              </w:rPr>
            </w:pPr>
            <w:r w:rsidRPr="00DB5974">
              <w:rPr>
                <w:sz w:val="20"/>
                <w:szCs w:val="20"/>
              </w:rPr>
              <w:t>3300 – 2900/2600</w:t>
            </w:r>
          </w:p>
        </w:tc>
        <w:tc>
          <w:tcPr>
            <w:tcW w:w="0" w:type="auto"/>
            <w:vAlign w:val="center"/>
          </w:tcPr>
          <w:p w14:paraId="54AE669C" w14:textId="77777777" w:rsidR="00EA36D6" w:rsidRPr="00DB5974" w:rsidRDefault="00EA36D6" w:rsidP="00242C0F">
            <w:pPr>
              <w:jc w:val="center"/>
              <w:rPr>
                <w:sz w:val="20"/>
                <w:szCs w:val="20"/>
              </w:rPr>
            </w:pPr>
          </w:p>
        </w:tc>
      </w:tr>
      <w:tr w:rsidR="00EA36D6" w:rsidRPr="00DB5974" w14:paraId="4F0EED34" w14:textId="77777777">
        <w:trPr>
          <w:jc w:val="center"/>
        </w:trPr>
        <w:tc>
          <w:tcPr>
            <w:tcW w:w="0" w:type="auto"/>
          </w:tcPr>
          <w:p w14:paraId="33E76FCF" w14:textId="77777777" w:rsidR="00EA36D6" w:rsidRPr="00DB5974" w:rsidRDefault="00EA36D6" w:rsidP="00242C0F">
            <w:pPr>
              <w:jc w:val="center"/>
              <w:rPr>
                <w:sz w:val="20"/>
                <w:szCs w:val="20"/>
              </w:rPr>
            </w:pPr>
          </w:p>
        </w:tc>
        <w:tc>
          <w:tcPr>
            <w:tcW w:w="0" w:type="auto"/>
            <w:vAlign w:val="center"/>
          </w:tcPr>
          <w:p w14:paraId="50B92DFE" w14:textId="77777777" w:rsidR="00EA36D6" w:rsidRPr="00DB5974" w:rsidRDefault="00EA36D6" w:rsidP="00242C0F">
            <w:pPr>
              <w:jc w:val="center"/>
              <w:rPr>
                <w:sz w:val="20"/>
                <w:szCs w:val="20"/>
              </w:rPr>
            </w:pPr>
            <w:r w:rsidRPr="00DB5974">
              <w:rPr>
                <w:sz w:val="20"/>
                <w:szCs w:val="20"/>
              </w:rPr>
              <w:t>Liv. R</w:t>
            </w:r>
          </w:p>
        </w:tc>
        <w:tc>
          <w:tcPr>
            <w:tcW w:w="0" w:type="auto"/>
            <w:vAlign w:val="center"/>
          </w:tcPr>
          <w:p w14:paraId="6B264249" w14:textId="77777777" w:rsidR="00EA36D6" w:rsidRPr="00DB5974" w:rsidRDefault="00EA36D6" w:rsidP="00242C0F">
            <w:pPr>
              <w:jc w:val="center"/>
              <w:rPr>
                <w:sz w:val="20"/>
                <w:szCs w:val="20"/>
              </w:rPr>
            </w:pPr>
          </w:p>
        </w:tc>
        <w:tc>
          <w:tcPr>
            <w:tcW w:w="0" w:type="auto"/>
            <w:vAlign w:val="center"/>
          </w:tcPr>
          <w:p w14:paraId="35C9E2A1" w14:textId="77777777" w:rsidR="00EA36D6" w:rsidRPr="00DB5974" w:rsidRDefault="00EA36D6" w:rsidP="00242C0F">
            <w:pPr>
              <w:jc w:val="center"/>
              <w:rPr>
                <w:sz w:val="20"/>
                <w:szCs w:val="20"/>
              </w:rPr>
            </w:pPr>
            <w:r w:rsidRPr="00DB5974">
              <w:rPr>
                <w:sz w:val="20"/>
                <w:szCs w:val="20"/>
              </w:rPr>
              <w:t>Isera 4</w:t>
            </w:r>
          </w:p>
        </w:tc>
        <w:tc>
          <w:tcPr>
            <w:tcW w:w="0" w:type="auto"/>
            <w:vAlign w:val="center"/>
          </w:tcPr>
          <w:p w14:paraId="1D081AEC" w14:textId="77777777" w:rsidR="00EA36D6" w:rsidRPr="00DB5974" w:rsidRDefault="00EA36D6" w:rsidP="00242C0F">
            <w:pPr>
              <w:jc w:val="center"/>
              <w:rPr>
                <w:sz w:val="20"/>
                <w:szCs w:val="20"/>
              </w:rPr>
            </w:pPr>
            <w:r w:rsidRPr="00DB5974">
              <w:rPr>
                <w:sz w:val="20"/>
                <w:szCs w:val="20"/>
              </w:rPr>
              <w:t>3600 - 3400</w:t>
            </w:r>
          </w:p>
        </w:tc>
        <w:tc>
          <w:tcPr>
            <w:tcW w:w="0" w:type="auto"/>
            <w:vMerge w:val="restart"/>
            <w:vAlign w:val="center"/>
          </w:tcPr>
          <w:p w14:paraId="5AFDA0CE" w14:textId="77777777" w:rsidR="00EA36D6" w:rsidRPr="00DB5974" w:rsidRDefault="00EA36D6" w:rsidP="00242C0F">
            <w:pPr>
              <w:jc w:val="center"/>
              <w:rPr>
                <w:sz w:val="20"/>
                <w:szCs w:val="20"/>
              </w:rPr>
            </w:pPr>
            <w:r w:rsidRPr="00DB5974">
              <w:rPr>
                <w:sz w:val="20"/>
                <w:szCs w:val="20"/>
              </w:rPr>
              <w:t>Fiavé 1</w:t>
            </w:r>
          </w:p>
        </w:tc>
      </w:tr>
      <w:tr w:rsidR="00EA36D6" w:rsidRPr="00DB5974" w14:paraId="53E50BEF" w14:textId="77777777">
        <w:trPr>
          <w:jc w:val="center"/>
        </w:trPr>
        <w:tc>
          <w:tcPr>
            <w:tcW w:w="0" w:type="auto"/>
          </w:tcPr>
          <w:p w14:paraId="0AAED316" w14:textId="77777777" w:rsidR="00EA36D6" w:rsidRPr="00DB5974" w:rsidRDefault="00EA36D6" w:rsidP="00242C0F">
            <w:pPr>
              <w:jc w:val="center"/>
              <w:rPr>
                <w:sz w:val="20"/>
                <w:szCs w:val="20"/>
              </w:rPr>
            </w:pPr>
            <w:r w:rsidRPr="00DB5974">
              <w:rPr>
                <w:sz w:val="20"/>
                <w:szCs w:val="20"/>
              </w:rPr>
              <w:t>VBQ 3-Lagozza</w:t>
            </w:r>
          </w:p>
        </w:tc>
        <w:tc>
          <w:tcPr>
            <w:tcW w:w="0" w:type="auto"/>
          </w:tcPr>
          <w:p w14:paraId="6FE4BBBF" w14:textId="77777777" w:rsidR="00EA36D6" w:rsidRPr="00DB5974" w:rsidRDefault="00EA36D6" w:rsidP="00242C0F">
            <w:pPr>
              <w:jc w:val="center"/>
              <w:rPr>
                <w:sz w:val="20"/>
                <w:szCs w:val="20"/>
              </w:rPr>
            </w:pPr>
          </w:p>
        </w:tc>
        <w:tc>
          <w:tcPr>
            <w:tcW w:w="0" w:type="auto"/>
            <w:vAlign w:val="center"/>
          </w:tcPr>
          <w:p w14:paraId="3503768A" w14:textId="77777777" w:rsidR="00EA36D6" w:rsidRPr="00DB5974" w:rsidRDefault="00EA36D6" w:rsidP="00242C0F">
            <w:pPr>
              <w:jc w:val="center"/>
              <w:rPr>
                <w:sz w:val="20"/>
                <w:szCs w:val="20"/>
              </w:rPr>
            </w:pPr>
          </w:p>
        </w:tc>
        <w:tc>
          <w:tcPr>
            <w:tcW w:w="0" w:type="auto"/>
            <w:vAlign w:val="center"/>
          </w:tcPr>
          <w:p w14:paraId="60E75230" w14:textId="77777777" w:rsidR="00EA36D6" w:rsidRPr="00DB5974" w:rsidRDefault="00EA36D6" w:rsidP="00242C0F">
            <w:pPr>
              <w:jc w:val="center"/>
              <w:rPr>
                <w:sz w:val="20"/>
                <w:szCs w:val="20"/>
              </w:rPr>
            </w:pPr>
            <w:r w:rsidRPr="00DB5974">
              <w:rPr>
                <w:sz w:val="20"/>
                <w:szCs w:val="20"/>
              </w:rPr>
              <w:t>Isera 3</w:t>
            </w:r>
          </w:p>
        </w:tc>
        <w:tc>
          <w:tcPr>
            <w:tcW w:w="0" w:type="auto"/>
            <w:vAlign w:val="center"/>
          </w:tcPr>
          <w:p w14:paraId="2548F546" w14:textId="77777777" w:rsidR="00EA36D6" w:rsidRPr="00DB5974" w:rsidRDefault="00EA36D6" w:rsidP="00242C0F">
            <w:pPr>
              <w:jc w:val="center"/>
              <w:rPr>
                <w:sz w:val="20"/>
                <w:szCs w:val="20"/>
              </w:rPr>
            </w:pPr>
            <w:r w:rsidRPr="00DB5974">
              <w:rPr>
                <w:sz w:val="20"/>
                <w:szCs w:val="20"/>
              </w:rPr>
              <w:t>3800 – 3600</w:t>
            </w:r>
          </w:p>
        </w:tc>
        <w:tc>
          <w:tcPr>
            <w:tcW w:w="0" w:type="auto"/>
            <w:vMerge/>
            <w:vAlign w:val="center"/>
          </w:tcPr>
          <w:p w14:paraId="7AF63F3D" w14:textId="77777777" w:rsidR="00EA36D6" w:rsidRPr="00DB5974" w:rsidRDefault="00EA36D6" w:rsidP="00242C0F">
            <w:pPr>
              <w:jc w:val="center"/>
              <w:rPr>
                <w:sz w:val="20"/>
                <w:szCs w:val="20"/>
              </w:rPr>
            </w:pPr>
          </w:p>
        </w:tc>
      </w:tr>
    </w:tbl>
    <w:p w14:paraId="1507A492" w14:textId="77777777" w:rsidR="009A5BBA" w:rsidRDefault="004739CC" w:rsidP="00242C0F">
      <w:pPr>
        <w:jc w:val="both"/>
      </w:pPr>
      <w:r>
        <w:t xml:space="preserve"> (BIB 27)</w:t>
      </w:r>
    </w:p>
    <w:p w14:paraId="61413939" w14:textId="77777777" w:rsidR="004739CC" w:rsidRDefault="004739CC" w:rsidP="00242C0F">
      <w:pPr>
        <w:jc w:val="both"/>
      </w:pPr>
    </w:p>
    <w:p w14:paraId="1E3D24CA" w14:textId="34D0A741" w:rsidR="002F7BF1" w:rsidRPr="0032190F" w:rsidRDefault="002F7BF1" w:rsidP="00242C0F">
      <w:pPr>
        <w:jc w:val="both"/>
        <w:rPr>
          <w:lang w:val="fr-FR"/>
        </w:rPr>
      </w:pPr>
      <w:r w:rsidRPr="0032190F">
        <w:rPr>
          <w:lang w:val="fr-FR"/>
        </w:rPr>
        <w:t xml:space="preserve">Romagnano Loch III : attestation du travail du </w:t>
      </w:r>
      <w:hyperlink r:id="rId4636" w:anchor="Sit_Cuivre" w:history="1">
        <w:r w:rsidR="00BA150E" w:rsidRPr="00BA150E">
          <w:rPr>
            <w:rStyle w:val="Hyperlink"/>
            <w:lang w:val="fr-FR"/>
          </w:rPr>
          <w:t>cuivre</w:t>
        </w:r>
      </w:hyperlink>
      <w:r w:rsidR="00BA150E">
        <w:rPr>
          <w:lang w:val="fr-FR"/>
        </w:rPr>
        <w:t xml:space="preserve"> </w:t>
      </w:r>
      <w:r w:rsidRPr="0032190F">
        <w:rPr>
          <w:lang w:val="fr-FR"/>
        </w:rPr>
        <w:t>par datation 14C à 3697-3383 calBC 2s (BIB 1712 table 18.4)</w:t>
      </w:r>
    </w:p>
    <w:p w14:paraId="2AB90E22" w14:textId="77777777" w:rsidR="002F7BF1" w:rsidRPr="0032190F" w:rsidRDefault="002F7BF1" w:rsidP="00242C0F">
      <w:pPr>
        <w:jc w:val="both"/>
        <w:rPr>
          <w:lang w:val="fr-FR"/>
        </w:rPr>
      </w:pPr>
    </w:p>
    <w:p w14:paraId="18600366" w14:textId="77777777" w:rsidR="009A5BBA" w:rsidRPr="0032190F" w:rsidRDefault="009A5BBA" w:rsidP="00242C0F">
      <w:pPr>
        <w:jc w:val="both"/>
        <w:rPr>
          <w:lang w:val="fr-FR"/>
        </w:rPr>
      </w:pPr>
      <w:r w:rsidRPr="0032190F">
        <w:rPr>
          <w:lang w:val="fr-FR"/>
        </w:rPr>
        <w:t>Romagnano III : 2 inhumations corrélées d’après leur mobilier archéologique à la phase Reinecke A1 et datées de vers 2000 av. J.-C. (BIB 26 p. 121).</w:t>
      </w:r>
    </w:p>
    <w:p w14:paraId="366F19C0" w14:textId="77777777" w:rsidR="00832268" w:rsidRPr="0032190F" w:rsidRDefault="00832268" w:rsidP="00242C0F">
      <w:pPr>
        <w:rPr>
          <w:lang w:val="fr-FR"/>
        </w:rPr>
      </w:pPr>
    </w:p>
    <w:p w14:paraId="5F3BAF58" w14:textId="5178DDB1" w:rsidR="00793161" w:rsidRDefault="008D5F30" w:rsidP="00242C0F">
      <w:pPr>
        <w:rPr>
          <w:lang w:val="fr-FR"/>
        </w:rPr>
      </w:pPr>
      <w:r w:rsidRPr="0032190F">
        <w:rPr>
          <w:lang w:val="fr-FR"/>
        </w:rPr>
        <w:t xml:space="preserve">Romagnano Riparo del Santuario à Val Cornelio attribué au tout début du Bronze ancien (BIB 87 p. 269) </w:t>
      </w:r>
      <w:r w:rsidR="00793161" w:rsidRPr="0032190F">
        <w:rPr>
          <w:lang w:val="fr-FR"/>
        </w:rPr>
        <w:t xml:space="preserve">A livré des </w:t>
      </w:r>
      <w:r w:rsidR="00793161" w:rsidRPr="0032190F">
        <w:rPr>
          <w:i/>
          <w:lang w:val="fr-FR"/>
        </w:rPr>
        <w:t>dentalium</w:t>
      </w:r>
      <w:r w:rsidR="00793161" w:rsidRPr="0032190F">
        <w:rPr>
          <w:lang w:val="fr-FR"/>
        </w:rPr>
        <w:t xml:space="preserve"> dans contexte Bronze ancien d’influence campaniforme comme à </w:t>
      </w:r>
      <w:hyperlink r:id="rId4637" w:anchor="Sit_Valbusa" w:history="1">
        <w:r w:rsidR="00793161" w:rsidRPr="00406AFD">
          <w:rPr>
            <w:rStyle w:val="Hyperlink"/>
            <w:lang w:val="fr-FR"/>
          </w:rPr>
          <w:t>Valbusa</w:t>
        </w:r>
      </w:hyperlink>
      <w:r w:rsidR="00793161" w:rsidRPr="0032190F">
        <w:rPr>
          <w:lang w:val="fr-FR"/>
        </w:rPr>
        <w:t xml:space="preserve"> (BIB 87 p. 275)</w:t>
      </w:r>
    </w:p>
    <w:p w14:paraId="0FC29F95" w14:textId="77777777" w:rsidR="009713E1" w:rsidRDefault="009713E1" w:rsidP="00242C0F">
      <w:pPr>
        <w:rPr>
          <w:lang w:val="fr-FR"/>
        </w:rPr>
      </w:pPr>
    </w:p>
    <w:p w14:paraId="3870DE16" w14:textId="77777777" w:rsidR="009713E1" w:rsidRPr="009713E1" w:rsidRDefault="009713E1" w:rsidP="009713E1">
      <w:pPr>
        <w:rPr>
          <w:lang w:val="fr-FR"/>
        </w:rPr>
      </w:pPr>
      <w:r>
        <w:rPr>
          <w:lang w:val="fr-FR"/>
        </w:rPr>
        <w:t>Romagnano, vallée de l'Adige, séquence de référence du Mésolithique (BIB Davide Vicente)</w:t>
      </w:r>
    </w:p>
    <w:p w14:paraId="5D04CC5B" w14:textId="77777777" w:rsidR="009713E1" w:rsidRDefault="009713E1" w:rsidP="00242C0F">
      <w:pPr>
        <w:rPr>
          <w:lang w:val="fr-FR"/>
        </w:rPr>
      </w:pPr>
    </w:p>
    <w:p w14:paraId="1C209B26" w14:textId="77777777" w:rsidR="009713E1" w:rsidRDefault="009713E1" w:rsidP="009713E1">
      <w:pPr>
        <w:pStyle w:val="Heading1"/>
      </w:pPr>
      <w:r>
        <w:t>MONDEVAL DE SORA</w:t>
      </w:r>
    </w:p>
    <w:p w14:paraId="29ECBD59" w14:textId="77777777" w:rsidR="009713E1" w:rsidRDefault="009713E1" w:rsidP="00242C0F">
      <w:pPr>
        <w:rPr>
          <w:lang w:val="fr-FR"/>
        </w:rPr>
      </w:pPr>
    </w:p>
    <w:p w14:paraId="7A28D02D" w14:textId="77777777" w:rsidR="009713E1" w:rsidRPr="009713E1" w:rsidRDefault="009713E1" w:rsidP="00242C0F">
      <w:pPr>
        <w:rPr>
          <w:lang w:val="fr-FR"/>
        </w:rPr>
      </w:pPr>
      <w:r w:rsidRPr="009713E1">
        <w:rPr>
          <w:lang w:val="fr-FR"/>
        </w:rPr>
        <w:t xml:space="preserve">VF1, Dolomites, 2130 m.s.n.m. Etablissement </w:t>
      </w:r>
      <w:r>
        <w:rPr>
          <w:lang w:val="fr-FR"/>
        </w:rPr>
        <w:t>à la limite supérieure de la forêt (BIB Davide Vicente)</w:t>
      </w:r>
    </w:p>
    <w:p w14:paraId="0AC74E2E" w14:textId="77777777" w:rsidR="008D5F30" w:rsidRPr="009713E1" w:rsidRDefault="008D5F30" w:rsidP="00242C0F">
      <w:pPr>
        <w:rPr>
          <w:lang w:val="fr-FR"/>
        </w:rPr>
      </w:pPr>
    </w:p>
    <w:p w14:paraId="1B0EE9B2" w14:textId="77777777" w:rsidR="00832268" w:rsidRPr="0032190F" w:rsidRDefault="002F7BF1" w:rsidP="00426FF9">
      <w:pPr>
        <w:pStyle w:val="Heading1"/>
      </w:pPr>
      <w:bookmarkStart w:id="1996" w:name="Sit_Acquaviva_Besenello"/>
      <w:r w:rsidRPr="0032190F">
        <w:lastRenderedPageBreak/>
        <w:t>ACQUAVIVA DI BES</w:t>
      </w:r>
      <w:r w:rsidR="00832268" w:rsidRPr="0032190F">
        <w:t>NELLO</w:t>
      </w:r>
    </w:p>
    <w:bookmarkEnd w:id="1996"/>
    <w:p w14:paraId="262800DF" w14:textId="77777777" w:rsidR="00845FDB" w:rsidRPr="00784BEC" w:rsidRDefault="00845FDB" w:rsidP="00242C0F">
      <w:pPr>
        <w:jc w:val="both"/>
        <w:rPr>
          <w:lang w:val="it-IT"/>
        </w:rPr>
      </w:pPr>
    </w:p>
    <w:p w14:paraId="67B62F1F" w14:textId="7889212B" w:rsidR="007154F3" w:rsidRPr="0032190F" w:rsidRDefault="002F7BF1" w:rsidP="00242C0F">
      <w:pPr>
        <w:jc w:val="both"/>
        <w:rPr>
          <w:lang w:val="fr-FR"/>
        </w:rPr>
      </w:pPr>
      <w:r w:rsidRPr="0032190F">
        <w:rPr>
          <w:lang w:val="fr-FR"/>
        </w:rPr>
        <w:t xml:space="preserve">Acquaviva di Besnello. </w:t>
      </w:r>
      <w:hyperlink r:id="rId4638" w:anchor="Cul_Grottes_Sepulcrales" w:history="1">
        <w:r w:rsidR="00845FDB" w:rsidRPr="00784BEC">
          <w:rPr>
            <w:rStyle w:val="Hyperlink"/>
            <w:lang w:val="it-IT"/>
          </w:rPr>
          <w:t>Grotte sépulcrale</w:t>
        </w:r>
      </w:hyperlink>
      <w:r w:rsidR="00845FDB" w:rsidRPr="00784BEC">
        <w:rPr>
          <w:lang w:val="it-IT"/>
        </w:rPr>
        <w:t xml:space="preserve"> (BIB 87). </w:t>
      </w:r>
      <w:r w:rsidR="007154F3" w:rsidRPr="0032190F">
        <w:rPr>
          <w:lang w:val="fr-FR"/>
        </w:rPr>
        <w:t xml:space="preserve">Abri avec sépulture unique en ciste, avec poignard en silex, pointes de flèche probablement associée à un niveau de scories en </w:t>
      </w:r>
      <w:hyperlink r:id="rId4639" w:anchor="Sit_Cuivre" w:history="1">
        <w:r w:rsidR="00BA150E" w:rsidRPr="00BA150E">
          <w:rPr>
            <w:rStyle w:val="Hyperlink"/>
            <w:lang w:val="fr-FR"/>
          </w:rPr>
          <w:t>cuivre</w:t>
        </w:r>
      </w:hyperlink>
      <w:r w:rsidR="00BA150E">
        <w:rPr>
          <w:lang w:val="fr-FR"/>
        </w:rPr>
        <w:t xml:space="preserve"> </w:t>
      </w:r>
      <w:r w:rsidR="007154F3" w:rsidRPr="0032190F">
        <w:rPr>
          <w:lang w:val="fr-FR"/>
        </w:rPr>
        <w:t xml:space="preserve">(BIB 87 p. 269 (Angelini, Bagolini et Pasquali 1980)). </w:t>
      </w:r>
    </w:p>
    <w:p w14:paraId="533A965F" w14:textId="77777777" w:rsidR="007154F3" w:rsidRPr="0032190F" w:rsidRDefault="007154F3" w:rsidP="00242C0F">
      <w:pPr>
        <w:jc w:val="both"/>
        <w:rPr>
          <w:lang w:val="fr-FR"/>
        </w:rPr>
      </w:pPr>
    </w:p>
    <w:p w14:paraId="09A799C0" w14:textId="50CCA034" w:rsidR="00832268" w:rsidRPr="0032190F" w:rsidRDefault="00832268" w:rsidP="00242C0F">
      <w:pPr>
        <w:jc w:val="both"/>
        <w:rPr>
          <w:lang w:val="fr-FR"/>
        </w:rPr>
      </w:pPr>
      <w:r w:rsidRPr="0032190F">
        <w:rPr>
          <w:lang w:val="fr-FR"/>
        </w:rPr>
        <w:t xml:space="preserve">Le niveau archéologique tba. </w:t>
      </w:r>
      <w:smartTag w:uri="urn:schemas-microsoft-com:office:smarttags" w:element="metricconverter">
        <w:smartTagPr>
          <w:attr w:name="ProductID" w:val="1 a"/>
        </w:smartTagPr>
        <w:r w:rsidRPr="0032190F">
          <w:rPr>
            <w:lang w:val="fr-FR"/>
          </w:rPr>
          <w:t>1 a</w:t>
        </w:r>
      </w:smartTag>
      <w:r w:rsidRPr="0032190F">
        <w:rPr>
          <w:lang w:val="fr-FR"/>
        </w:rPr>
        <w:t xml:space="preserve"> été daté entre 3140-2897 calBC 2 s (</w:t>
      </w:r>
      <w:r w:rsidR="006277DA" w:rsidRPr="0032190F">
        <w:rPr>
          <w:lang w:val="fr-FR"/>
        </w:rPr>
        <w:t>73,6</w:t>
      </w:r>
      <w:r w:rsidRPr="0032190F">
        <w:rPr>
          <w:lang w:val="fr-FR"/>
        </w:rPr>
        <w:t>%)</w:t>
      </w:r>
      <w:r w:rsidR="006277DA" w:rsidRPr="0032190F">
        <w:rPr>
          <w:lang w:val="fr-FR"/>
        </w:rPr>
        <w:t xml:space="preserve"> et attribué à l’âge du Cuivre 1, grottes sépulcrales (horizon culturel d’</w:t>
      </w:r>
      <w:hyperlink r:id="rId4640" w:anchor="Sit_Isera_Torretta" w:history="1">
        <w:r w:rsidR="006277DA" w:rsidRPr="0032190F">
          <w:rPr>
            <w:rStyle w:val="Hyperlink"/>
            <w:lang w:val="fr-FR"/>
          </w:rPr>
          <w:t>Isera 5</w:t>
        </w:r>
      </w:hyperlink>
      <w:r w:rsidR="006277DA" w:rsidRPr="0032190F">
        <w:rPr>
          <w:lang w:val="fr-FR"/>
        </w:rPr>
        <w:t>) (BIB 27 p. 255)</w:t>
      </w:r>
    </w:p>
    <w:p w14:paraId="7DC2090D" w14:textId="77777777" w:rsidR="006277DA" w:rsidRPr="0032190F" w:rsidRDefault="006277DA" w:rsidP="00242C0F">
      <w:pPr>
        <w:jc w:val="both"/>
        <w:rPr>
          <w:lang w:val="fr-FR"/>
        </w:rPr>
      </w:pPr>
    </w:p>
    <w:p w14:paraId="17E241AB" w14:textId="411E9830" w:rsidR="0040477E" w:rsidRPr="0032190F" w:rsidRDefault="0040477E" w:rsidP="00242C0F">
      <w:pPr>
        <w:jc w:val="both"/>
        <w:rPr>
          <w:lang w:val="fr-FR"/>
        </w:rPr>
      </w:pPr>
      <w:r w:rsidRPr="0032190F">
        <w:rPr>
          <w:lang w:val="fr-FR"/>
        </w:rPr>
        <w:t xml:space="preserve">Une lame en silex en </w:t>
      </w:r>
      <w:r w:rsidRPr="0032190F">
        <w:rPr>
          <w:i/>
          <w:lang w:val="fr-FR"/>
        </w:rPr>
        <w:t>feuille de laurier</w:t>
      </w:r>
      <w:r w:rsidRPr="0032190F">
        <w:rPr>
          <w:lang w:val="fr-FR"/>
        </w:rPr>
        <w:t xml:space="preserve"> voir </w:t>
      </w:r>
      <w:hyperlink r:id="rId4641" w:anchor="Sit_Remedello" w:history="1">
        <w:r w:rsidRPr="0032190F">
          <w:rPr>
            <w:rStyle w:val="Hyperlink"/>
            <w:lang w:val="fr-FR"/>
          </w:rPr>
          <w:t>Remedello Sotto</w:t>
        </w:r>
      </w:hyperlink>
      <w:r w:rsidRPr="0032190F">
        <w:rPr>
          <w:lang w:val="fr-FR"/>
        </w:rPr>
        <w:t xml:space="preserve"> attribuable au Remedello 1 (BIB 27 p. 275)</w:t>
      </w:r>
      <w:r w:rsidR="00E04A19" w:rsidRPr="0032190F">
        <w:rPr>
          <w:lang w:val="fr-FR"/>
        </w:rPr>
        <w:t>. La datation radiocarbone liée à cet objet est de</w:t>
      </w:r>
      <w:r w:rsidR="00EA2CDE" w:rsidRPr="0032190F">
        <w:rPr>
          <w:lang w:val="fr-FR"/>
        </w:rPr>
        <w:t xml:space="preserve"> : </w:t>
      </w:r>
      <w:r w:rsidR="00E04A19" w:rsidRPr="0032190F">
        <w:rPr>
          <w:i/>
          <w:lang w:val="fr-FR"/>
        </w:rPr>
        <w:t xml:space="preserve">ETH 1249 : 4410 ± 20 BP, calibré : </w:t>
      </w:r>
      <w:r w:rsidR="009B3776" w:rsidRPr="0032190F">
        <w:rPr>
          <w:i/>
          <w:lang w:val="fr-FR"/>
        </w:rPr>
        <w:t>3332</w:t>
      </w:r>
      <w:r w:rsidR="00E04A19" w:rsidRPr="0032190F">
        <w:rPr>
          <w:i/>
          <w:lang w:val="fr-FR"/>
        </w:rPr>
        <w:t xml:space="preserve">-2897 </w:t>
      </w:r>
      <w:r w:rsidR="009B3776" w:rsidRPr="0032190F">
        <w:rPr>
          <w:i/>
          <w:lang w:val="fr-FR"/>
        </w:rPr>
        <w:t>(BIB 27 p. 277)</w:t>
      </w:r>
      <w:r w:rsidR="00EA2CDE" w:rsidRPr="0032190F">
        <w:rPr>
          <w:lang w:val="fr-FR"/>
        </w:rPr>
        <w:t> ETH 12497 : 4410 ± 70 BP, 3140-2897 calBC 2 s. (73,6%) ((BIB 27 tab. 6)</w:t>
      </w:r>
      <w:r w:rsidR="00895661" w:rsidRPr="0032190F">
        <w:rPr>
          <w:lang w:val="fr-FR"/>
        </w:rPr>
        <w:t>.</w:t>
      </w:r>
    </w:p>
    <w:p w14:paraId="5DFE0008" w14:textId="77777777" w:rsidR="00895661" w:rsidRPr="0032190F" w:rsidRDefault="00895661" w:rsidP="00242C0F">
      <w:pPr>
        <w:jc w:val="both"/>
        <w:rPr>
          <w:lang w:val="fr-FR"/>
        </w:rPr>
      </w:pPr>
    </w:p>
    <w:p w14:paraId="7454149C" w14:textId="3C298722" w:rsidR="002F7BF1" w:rsidRPr="0032190F" w:rsidRDefault="002F7BF1" w:rsidP="00242C0F">
      <w:pPr>
        <w:jc w:val="both"/>
        <w:rPr>
          <w:lang w:val="fr-FR"/>
        </w:rPr>
      </w:pPr>
      <w:r w:rsidRPr="0032190F">
        <w:rPr>
          <w:lang w:val="fr-FR"/>
        </w:rPr>
        <w:t xml:space="preserve">Attestation du travail du </w:t>
      </w:r>
      <w:hyperlink r:id="rId4642" w:anchor="Sit_Cuivre" w:history="1">
        <w:r w:rsidR="00BA150E" w:rsidRPr="00BA150E">
          <w:rPr>
            <w:rStyle w:val="Hyperlink"/>
            <w:lang w:val="fr-FR"/>
          </w:rPr>
          <w:t>cuivre</w:t>
        </w:r>
      </w:hyperlink>
      <w:r w:rsidR="00BA150E">
        <w:rPr>
          <w:lang w:val="fr-FR"/>
        </w:rPr>
        <w:t xml:space="preserve"> </w:t>
      </w:r>
      <w:r w:rsidRPr="0032190F">
        <w:rPr>
          <w:lang w:val="fr-FR"/>
        </w:rPr>
        <w:t>par datation 14C : 3337-2904 cal BC 2 s. (BIB 1712)</w:t>
      </w:r>
    </w:p>
    <w:p w14:paraId="58A79F7A" w14:textId="77777777" w:rsidR="002F7BF1" w:rsidRPr="0032190F" w:rsidRDefault="002F7BF1" w:rsidP="00242C0F">
      <w:pPr>
        <w:jc w:val="both"/>
        <w:rPr>
          <w:lang w:val="fr-FR"/>
        </w:rPr>
      </w:pPr>
    </w:p>
    <w:p w14:paraId="319E006F" w14:textId="2717F568" w:rsidR="00895661" w:rsidRPr="0032190F" w:rsidRDefault="00895661" w:rsidP="00242C0F">
      <w:pPr>
        <w:jc w:val="both"/>
        <w:rPr>
          <w:lang w:val="fr-FR"/>
        </w:rPr>
      </w:pPr>
      <w:r w:rsidRPr="0032190F">
        <w:rPr>
          <w:lang w:val="fr-FR"/>
        </w:rPr>
        <w:t xml:space="preserve">Presque même datation </w:t>
      </w:r>
      <w:smartTag w:uri="urn:schemas-microsoft-com:office:smarttags" w:element="metricconverter">
        <w:smartTagPr>
          <w:attr w:name="ProductID" w:val="14C"/>
        </w:smartTagPr>
        <w:r w:rsidRPr="0032190F">
          <w:rPr>
            <w:lang w:val="fr-FR"/>
          </w:rPr>
          <w:t>14C</w:t>
        </w:r>
      </w:smartTag>
      <w:r w:rsidRPr="0032190F">
        <w:rPr>
          <w:lang w:val="fr-FR"/>
        </w:rPr>
        <w:t xml:space="preserve"> que M XII au </w:t>
      </w:r>
      <w:hyperlink r:id="rId4643" w:anchor="Sit_Petit_Chasseur" w:history="1">
        <w:r w:rsidRPr="0032190F">
          <w:rPr>
            <w:rStyle w:val="Hyperlink"/>
            <w:lang w:val="fr-FR"/>
          </w:rPr>
          <w:t>Petit Chasseur </w:t>
        </w:r>
      </w:hyperlink>
      <w:r w:rsidRPr="0032190F">
        <w:rPr>
          <w:lang w:val="fr-FR"/>
        </w:rPr>
        <w:t xml:space="preserve"> (SS BIB).</w:t>
      </w:r>
    </w:p>
    <w:p w14:paraId="1583787F" w14:textId="77777777" w:rsidR="0005503C" w:rsidRPr="0032190F" w:rsidRDefault="0005503C" w:rsidP="00242C0F">
      <w:pPr>
        <w:rPr>
          <w:lang w:val="fr-FR"/>
        </w:rPr>
      </w:pPr>
    </w:p>
    <w:p w14:paraId="6FB24F44" w14:textId="77777777" w:rsidR="002E6EBB" w:rsidRPr="0032190F" w:rsidRDefault="002E6EBB" w:rsidP="00426FF9">
      <w:pPr>
        <w:pStyle w:val="Heading1"/>
      </w:pPr>
      <w:bookmarkStart w:id="1997" w:name="Sit_Asola"/>
      <w:r w:rsidRPr="0032190F">
        <w:t>ASOLA</w:t>
      </w:r>
    </w:p>
    <w:bookmarkEnd w:id="1997"/>
    <w:p w14:paraId="2697C736" w14:textId="77777777" w:rsidR="002E6EBB" w:rsidRPr="0032190F" w:rsidRDefault="002E6EBB" w:rsidP="00242C0F">
      <w:pPr>
        <w:rPr>
          <w:lang w:val="fr-FR"/>
        </w:rPr>
      </w:pPr>
    </w:p>
    <w:p w14:paraId="27C21E7D" w14:textId="1F3638B1" w:rsidR="002E6EBB" w:rsidRPr="0032190F" w:rsidRDefault="002E6EBB" w:rsidP="00242C0F">
      <w:pPr>
        <w:rPr>
          <w:lang w:val="fr-FR"/>
        </w:rPr>
      </w:pPr>
      <w:r w:rsidRPr="0032190F">
        <w:rPr>
          <w:lang w:val="fr-FR"/>
        </w:rPr>
        <w:t>Le site d’Asola en Italie du Nord</w:t>
      </w:r>
      <w:r w:rsidR="00DF0AA8" w:rsidRPr="0032190F">
        <w:rPr>
          <w:lang w:val="fr-FR"/>
        </w:rPr>
        <w:t xml:space="preserve">, appartenant au groupe de </w:t>
      </w:r>
      <w:hyperlink r:id="rId4644" w:anchor="Cul_Remedello" w:history="1">
        <w:r w:rsidR="00DF0AA8" w:rsidRPr="0032190F">
          <w:rPr>
            <w:rStyle w:val="Hyperlink"/>
            <w:lang w:val="fr-FR"/>
          </w:rPr>
          <w:t>Remedello</w:t>
        </w:r>
      </w:hyperlink>
      <w:r w:rsidR="00DF0AA8" w:rsidRPr="0032190F">
        <w:rPr>
          <w:lang w:val="fr-FR"/>
        </w:rPr>
        <w:t xml:space="preserve"> (BIB 87 carte 12)</w:t>
      </w:r>
      <w:r w:rsidRPr="0032190F">
        <w:rPr>
          <w:lang w:val="fr-FR"/>
        </w:rPr>
        <w:t xml:space="preserve"> a livré un poignard styloïde (BIB 27)</w:t>
      </w:r>
    </w:p>
    <w:p w14:paraId="5D1859E8" w14:textId="77777777" w:rsidR="00E26D27" w:rsidRPr="0032190F" w:rsidRDefault="00E26D27" w:rsidP="00426FF9">
      <w:pPr>
        <w:pStyle w:val="Heading1"/>
      </w:pPr>
      <w:r w:rsidRPr="0032190F">
        <w:br/>
      </w:r>
      <w:bookmarkStart w:id="1998" w:name="Sit_Mercurago"/>
      <w:r w:rsidRPr="0032190F">
        <w:t>MERCURAGO</w:t>
      </w:r>
      <w:bookmarkEnd w:id="1998"/>
    </w:p>
    <w:p w14:paraId="0A3DF17A" w14:textId="77777777" w:rsidR="00E26D27" w:rsidRPr="0032190F" w:rsidRDefault="00E26D27" w:rsidP="00242C0F">
      <w:pPr>
        <w:rPr>
          <w:lang w:val="fr-FR"/>
        </w:rPr>
      </w:pPr>
    </w:p>
    <w:p w14:paraId="056580C8" w14:textId="2849E489" w:rsidR="00E26D27" w:rsidRPr="0032190F" w:rsidRDefault="00DB2547" w:rsidP="00A82B62">
      <w:pPr>
        <w:jc w:val="both"/>
        <w:rPr>
          <w:lang w:val="fr-FR"/>
        </w:rPr>
      </w:pPr>
      <w:r w:rsidRPr="0032190F">
        <w:rPr>
          <w:lang w:val="fr-FR"/>
        </w:rPr>
        <w:t xml:space="preserve">Tourbière de </w:t>
      </w:r>
      <w:r w:rsidR="00A82B62" w:rsidRPr="0032190F">
        <w:rPr>
          <w:lang w:val="fr-FR"/>
        </w:rPr>
        <w:t>Mercurago (</w:t>
      </w:r>
      <w:r w:rsidR="00A82B62" w:rsidRPr="0032190F">
        <w:rPr>
          <w:lang w:val="fr-FR" w:eastAsia="en-GB"/>
        </w:rPr>
        <w:t>Piémont)</w:t>
      </w:r>
      <w:r w:rsidR="00A82B62" w:rsidRPr="0032190F">
        <w:rPr>
          <w:lang w:val="fr-FR"/>
        </w:rPr>
        <w:t>, s</w:t>
      </w:r>
      <w:r w:rsidR="00E26D27" w:rsidRPr="0032190F">
        <w:rPr>
          <w:lang w:val="fr-FR"/>
        </w:rPr>
        <w:t>ite d’Italie du Nord</w:t>
      </w:r>
      <w:r w:rsidR="00F26E36" w:rsidRPr="0032190F">
        <w:rPr>
          <w:lang w:val="fr-FR"/>
        </w:rPr>
        <w:t xml:space="preserve">, </w:t>
      </w:r>
      <w:r w:rsidR="00F26E36" w:rsidRPr="0032190F">
        <w:rPr>
          <w:strike/>
          <w:lang w:val="fr-FR"/>
        </w:rPr>
        <w:t>proche d’Ancona</w:t>
      </w:r>
      <w:r w:rsidR="00F26E36" w:rsidRPr="0032190F">
        <w:rPr>
          <w:lang w:val="fr-FR"/>
        </w:rPr>
        <w:t>,</w:t>
      </w:r>
      <w:r w:rsidR="00162764" w:rsidRPr="0032190F">
        <w:rPr>
          <w:lang w:val="fr-FR"/>
        </w:rPr>
        <w:t xml:space="preserve"> regroupant 16 individus </w:t>
      </w:r>
      <w:r w:rsidR="00E26D27" w:rsidRPr="0032190F">
        <w:rPr>
          <w:lang w:val="fr-FR"/>
        </w:rPr>
        <w:t>(BIB 865 p. 85)</w:t>
      </w:r>
      <w:r w:rsidR="00960784" w:rsidRPr="0032190F">
        <w:rPr>
          <w:lang w:val="fr-FR"/>
        </w:rPr>
        <w:t xml:space="preserve"> A donné son nom à un style céramique du </w:t>
      </w:r>
      <w:hyperlink r:id="rId4645" w:anchor="Cul_Bronze_Moyen_g_Italie_Nord_p_1" w:history="1">
        <w:r w:rsidR="00D80CC1">
          <w:rPr>
            <w:rStyle w:val="Hyperlink"/>
            <w:lang w:val="fr-FR"/>
          </w:rPr>
          <w:t>BM</w:t>
        </w:r>
        <w:r w:rsidR="00960784" w:rsidRPr="0032190F">
          <w:rPr>
            <w:rStyle w:val="Hyperlink"/>
            <w:lang w:val="fr-FR"/>
          </w:rPr>
          <w:t>1</w:t>
        </w:r>
      </w:hyperlink>
      <w:r w:rsidR="00960784" w:rsidRPr="0032190F">
        <w:rPr>
          <w:lang w:val="fr-FR"/>
        </w:rPr>
        <w:t xml:space="preserve"> : style </w:t>
      </w:r>
      <w:hyperlink r:id="rId4646" w:anchor="Cul_Mercurago_Monate" w:history="1">
        <w:r w:rsidR="00960784" w:rsidRPr="0032190F">
          <w:rPr>
            <w:rStyle w:val="Hyperlink"/>
            <w:lang w:val="fr-FR"/>
          </w:rPr>
          <w:t>Mercurago-Monate</w:t>
        </w:r>
      </w:hyperlink>
      <w:r w:rsidR="00960784" w:rsidRPr="0032190F">
        <w:rPr>
          <w:lang w:val="fr-FR"/>
        </w:rPr>
        <w:t xml:space="preserve"> (BIB T. Lachenal in BIB 2126)</w:t>
      </w:r>
      <w:r w:rsidR="00BF5B3F" w:rsidRPr="0032190F">
        <w:rPr>
          <w:lang w:val="fr-FR"/>
        </w:rPr>
        <w:t xml:space="preserve"> </w:t>
      </w:r>
      <w:hyperlink r:id="rId4647" w:anchor="Cul_Bronze_Moyen" w:history="1">
        <w:r w:rsidR="00162764" w:rsidRPr="0032190F">
          <w:rPr>
            <w:rStyle w:val="Hyperlink"/>
            <w:lang w:val="fr-FR"/>
          </w:rPr>
          <w:t>Bronze moyen</w:t>
        </w:r>
      </w:hyperlink>
      <w:r w:rsidR="00162764" w:rsidRPr="0032190F">
        <w:rPr>
          <w:lang w:val="fr-FR"/>
        </w:rPr>
        <w:t xml:space="preserve"> (BIB 865 p. 85)</w:t>
      </w:r>
    </w:p>
    <w:p w14:paraId="220A399F" w14:textId="77777777" w:rsidR="00596B5F" w:rsidRPr="0032190F" w:rsidRDefault="00596B5F" w:rsidP="00A82B62">
      <w:pPr>
        <w:jc w:val="both"/>
        <w:rPr>
          <w:lang w:val="fr-FR"/>
        </w:rPr>
      </w:pPr>
      <w:r w:rsidRPr="0032190F">
        <w:rPr>
          <w:lang w:val="fr-FR"/>
        </w:rPr>
        <w:t xml:space="preserve">Découverte d’une roue isolée </w:t>
      </w:r>
      <w:r w:rsidR="00BF5B3F" w:rsidRPr="0032190F">
        <w:rPr>
          <w:lang w:val="fr-FR"/>
        </w:rPr>
        <w:t xml:space="preserve">rayonnée </w:t>
      </w:r>
      <w:r w:rsidRPr="0032190F">
        <w:rPr>
          <w:lang w:val="fr-FR"/>
        </w:rPr>
        <w:t>(BIB 2225 p. 53)</w:t>
      </w:r>
      <w:r w:rsidR="00162764" w:rsidRPr="0032190F">
        <w:rPr>
          <w:lang w:val="fr-FR"/>
        </w:rPr>
        <w:t xml:space="preserve"> De deux roues de char en bois (BIB  p. 96)</w:t>
      </w:r>
      <w:r w:rsidR="00BF5B3F" w:rsidRPr="0032190F">
        <w:rPr>
          <w:lang w:val="fr-FR"/>
        </w:rPr>
        <w:t xml:space="preserve"> attribuée au BM (1600-1450 aec) (SS BIB)</w:t>
      </w:r>
      <w:r w:rsidR="00A00F3C" w:rsidRPr="0032190F">
        <w:rPr>
          <w:lang w:val="fr-FR"/>
        </w:rPr>
        <w:t xml:space="preserve"> une trentaine de perles bleues en faïence de section plano-convexe (BIB 2245)</w:t>
      </w:r>
    </w:p>
    <w:p w14:paraId="7D514EBE" w14:textId="77777777" w:rsidR="00A00F3C" w:rsidRPr="0032190F" w:rsidRDefault="00A00F3C" w:rsidP="00A00F3C">
      <w:pPr>
        <w:rPr>
          <w:lang w:val="fr-FR"/>
        </w:rPr>
      </w:pPr>
    </w:p>
    <w:p w14:paraId="3346C1E4" w14:textId="43C85B41" w:rsidR="00A00F3C" w:rsidRPr="0032190F" w:rsidRDefault="00A00F3C" w:rsidP="00A00F3C">
      <w:pPr>
        <w:rPr>
          <w:lang w:val="fr-FR"/>
        </w:rPr>
      </w:pPr>
      <w:r w:rsidRPr="0032190F">
        <w:rPr>
          <w:lang w:val="fr-FR"/>
        </w:rPr>
        <w:t xml:space="preserve">v. </w:t>
      </w:r>
      <w:hyperlink r:id="rId4648" w:anchor="Sit_Muree_strati_c5" w:history="1">
        <w:r w:rsidRPr="0032190F">
          <w:rPr>
            <w:rStyle w:val="Hyperlink"/>
            <w:lang w:val="fr-FR"/>
          </w:rPr>
          <w:t>c. 5 de la grotte Murée</w:t>
        </w:r>
      </w:hyperlink>
    </w:p>
    <w:p w14:paraId="3C890CD6" w14:textId="77777777" w:rsidR="002E6EBB" w:rsidRPr="0032190F" w:rsidRDefault="002E6EBB" w:rsidP="00242C0F">
      <w:pPr>
        <w:rPr>
          <w:lang w:val="fr-FR"/>
        </w:rPr>
      </w:pPr>
    </w:p>
    <w:p w14:paraId="70BE52BE" w14:textId="77777777" w:rsidR="004A0BBD" w:rsidRPr="0032190F" w:rsidRDefault="004A0BBD" w:rsidP="00426FF9">
      <w:pPr>
        <w:pStyle w:val="Heading1"/>
      </w:pPr>
      <w:bookmarkStart w:id="1999" w:name="Sit_Arqua_Petrarca"/>
      <w:r w:rsidRPr="0032190F">
        <w:t>ARQUA PETRARCA</w:t>
      </w:r>
      <w:r w:rsidR="00A50899" w:rsidRPr="0032190F">
        <w:t xml:space="preserve"> (Palafitte d’)</w:t>
      </w:r>
    </w:p>
    <w:bookmarkEnd w:id="1999"/>
    <w:p w14:paraId="50793D88" w14:textId="77777777" w:rsidR="004A0BBD" w:rsidRPr="0032190F" w:rsidRDefault="004A0BBD" w:rsidP="00242C0F">
      <w:pPr>
        <w:rPr>
          <w:lang w:val="fr-FR"/>
        </w:rPr>
      </w:pPr>
    </w:p>
    <w:p w14:paraId="563A63A5" w14:textId="77777777" w:rsidR="004A0BBD" w:rsidRPr="0032190F" w:rsidRDefault="004A0BBD" w:rsidP="00242C0F">
      <w:pPr>
        <w:jc w:val="both"/>
        <w:rPr>
          <w:lang w:val="fr-FR"/>
        </w:rPr>
      </w:pPr>
      <w:r w:rsidRPr="0032190F">
        <w:rPr>
          <w:lang w:val="fr-FR"/>
        </w:rPr>
        <w:t xml:space="preserve">L’habitat palafittique d’Arquà Petrarca </w:t>
      </w:r>
      <w:r w:rsidR="00492D73" w:rsidRPr="0032190F">
        <w:rPr>
          <w:lang w:val="fr-FR"/>
        </w:rPr>
        <w:t xml:space="preserve">proche de Padoue, </w:t>
      </w:r>
      <w:r w:rsidRPr="0032190F">
        <w:rPr>
          <w:lang w:val="fr-FR"/>
        </w:rPr>
        <w:t xml:space="preserve">montre 2 établissements attribués au Bronze ancien et début du Bronze moyen de par leur matériel céramique. Une lame en silex en </w:t>
      </w:r>
      <w:r w:rsidRPr="0032190F">
        <w:rPr>
          <w:i/>
          <w:lang w:val="fr-FR"/>
        </w:rPr>
        <w:t>feuille de saule</w:t>
      </w:r>
      <w:r w:rsidR="002E6EBB" w:rsidRPr="0032190F">
        <w:rPr>
          <w:lang w:val="fr-FR"/>
        </w:rPr>
        <w:t xml:space="preserve">[Monti Lessini ?] </w:t>
      </w:r>
      <w:r w:rsidRPr="0032190F">
        <w:rPr>
          <w:lang w:val="fr-FR"/>
        </w:rPr>
        <w:t>y a également été découverte ainsi qu’un poignard en silex noir de type styloïde a retouche unifaciale rarement attesté en Italie du  Nord (BIB 27 p. 282). Pour ces derniers l’attribution pourrait donc se rapprocher du Chalcolithique (BIB 27 p. 282).</w:t>
      </w:r>
    </w:p>
    <w:p w14:paraId="190D9799" w14:textId="77777777" w:rsidR="004A0BBD" w:rsidRPr="0032190F" w:rsidRDefault="004A0BBD" w:rsidP="00242C0F">
      <w:pPr>
        <w:rPr>
          <w:lang w:val="fr-FR"/>
        </w:rPr>
      </w:pPr>
    </w:p>
    <w:p w14:paraId="397D7637" w14:textId="77777777" w:rsidR="0005503C" w:rsidRPr="00426FF9" w:rsidRDefault="0005503C" w:rsidP="00426FF9">
      <w:pPr>
        <w:pStyle w:val="Heading1"/>
        <w:rPr>
          <w:lang w:val="es-ES"/>
        </w:rPr>
      </w:pPr>
      <w:bookmarkStart w:id="2000" w:name="Sit_Polada"/>
      <w:r w:rsidRPr="00426FF9">
        <w:rPr>
          <w:lang w:val="es-ES"/>
        </w:rPr>
        <w:t>POLADA (</w:t>
      </w:r>
      <w:r w:rsidR="00A50899" w:rsidRPr="00426FF9">
        <w:rPr>
          <w:lang w:val="es-ES"/>
        </w:rPr>
        <w:t>Tourbière de La</w:t>
      </w:r>
      <w:r w:rsidRPr="00426FF9">
        <w:rPr>
          <w:lang w:val="es-ES"/>
        </w:rPr>
        <w:t>)</w:t>
      </w:r>
    </w:p>
    <w:bookmarkEnd w:id="2000"/>
    <w:p w14:paraId="1D2CE736" w14:textId="77777777" w:rsidR="009B3776" w:rsidRPr="00784BEC" w:rsidRDefault="009B3776" w:rsidP="00242C0F">
      <w:pPr>
        <w:rPr>
          <w:lang w:val="it-IT"/>
        </w:rPr>
      </w:pPr>
    </w:p>
    <w:p w14:paraId="5EAEC42E" w14:textId="6507EBE8" w:rsidR="005A79B6" w:rsidRPr="00B51192" w:rsidRDefault="00A50899" w:rsidP="00242C0F">
      <w:pPr>
        <w:jc w:val="both"/>
        <w:rPr>
          <w:lang w:val="en-GB"/>
        </w:rPr>
      </w:pPr>
      <w:r w:rsidRPr="00784BEC">
        <w:rPr>
          <w:lang w:val="it-IT"/>
        </w:rPr>
        <w:t>Desenzano,</w:t>
      </w:r>
      <w:r w:rsidR="005A79B6" w:rsidRPr="00784BEC">
        <w:rPr>
          <w:lang w:val="it-IT"/>
        </w:rPr>
        <w:t xml:space="preserve"> Brescia</w:t>
      </w:r>
      <w:r w:rsidRPr="00784BEC">
        <w:rPr>
          <w:lang w:val="it-IT"/>
        </w:rPr>
        <w:t>, Lombardie</w:t>
      </w:r>
      <w:r w:rsidR="00B51192" w:rsidRPr="00784BEC">
        <w:rPr>
          <w:lang w:val="it-IT"/>
        </w:rPr>
        <w:t xml:space="preserve">. </w:t>
      </w:r>
      <w:r w:rsidR="00B51192" w:rsidRPr="0032190F">
        <w:rPr>
          <w:lang w:val="fr-FR"/>
        </w:rPr>
        <w:t xml:space="preserve">Site du </w:t>
      </w:r>
      <w:hyperlink r:id="rId4649" w:anchor="Cul_Bronze_Ancien" w:history="1">
        <w:r w:rsidR="00D60632" w:rsidRPr="0032190F">
          <w:rPr>
            <w:rStyle w:val="Hyperlink"/>
            <w:lang w:val="fr-FR"/>
          </w:rPr>
          <w:t>Bronze ancien</w:t>
        </w:r>
      </w:hyperlink>
      <w:r w:rsidR="00B51192" w:rsidRPr="0032190F">
        <w:rPr>
          <w:lang w:val="fr-FR"/>
        </w:rPr>
        <w:t>éponyme de la culture de La Polada</w:t>
      </w:r>
      <w:r w:rsidR="00D60632" w:rsidRPr="0032190F">
        <w:rPr>
          <w:lang w:val="fr-FR"/>
        </w:rPr>
        <w:t xml:space="preserve"> (SS BIB). </w:t>
      </w:r>
      <w:r w:rsidR="00D60632" w:rsidRPr="00415580">
        <w:t>Correspondant au Bz A I soit entre 2</w:t>
      </w:r>
      <w:r w:rsidR="0075397D" w:rsidRPr="00415580">
        <w:t>077</w:t>
      </w:r>
      <w:r w:rsidR="00D60632" w:rsidRPr="00415580">
        <w:t xml:space="preserve"> et 1900 BC </w:t>
      </w:r>
      <w:r w:rsidR="00D60632" w:rsidRPr="00415580">
        <w:rPr>
          <w:rStyle w:val="nw"/>
        </w:rPr>
        <w:t>(BIB 794).</w:t>
      </w:r>
      <w:r w:rsidR="007C2239" w:rsidRPr="007C2239">
        <w:rPr>
          <w:rStyle w:val="nw"/>
          <w:lang w:val="en-GB"/>
        </w:rPr>
        <w:t xml:space="preserve">On note l’absence de mobilier entre </w:t>
      </w:r>
      <w:r w:rsidR="007C2239" w:rsidRPr="007C2239">
        <w:rPr>
          <w:lang w:val="en-GB"/>
        </w:rPr>
        <w:t>2077 et 2200 calBC.</w:t>
      </w:r>
      <w:r w:rsidR="00B51192" w:rsidRPr="007C2239">
        <w:rPr>
          <w:rStyle w:val="nw"/>
          <w:i/>
          <w:lang w:val="en-GB"/>
        </w:rPr>
        <w:t>Of all thePolada settlements dated through dendrochronology so far, none has provided an earlier datethan 2077+10 BC, while we knowthatin many other European regions the calibrated radiocarbon datings place the beginning of the EBA around 2200 BC</w:t>
      </w:r>
      <w:r w:rsidR="00B51192">
        <w:rPr>
          <w:rStyle w:val="nw"/>
          <w:lang w:val="en-GB"/>
        </w:rPr>
        <w:t xml:space="preserve"> (voir notamment </w:t>
      </w:r>
      <w:hyperlink r:id="rId4650" w:anchor="Sit_Singen" w:history="1">
        <w:r w:rsidR="00B51192" w:rsidRPr="00B51192">
          <w:rPr>
            <w:rStyle w:val="Hyperlink"/>
            <w:lang w:val="en-GB"/>
          </w:rPr>
          <w:t>Singen</w:t>
        </w:r>
      </w:hyperlink>
      <w:r w:rsidR="00B51192">
        <w:rPr>
          <w:rStyle w:val="nw"/>
          <w:lang w:val="en-GB"/>
        </w:rPr>
        <w:t>) (BIB 794)</w:t>
      </w:r>
    </w:p>
    <w:p w14:paraId="71A8F013" w14:textId="77777777" w:rsidR="005A79B6" w:rsidRPr="00B51192" w:rsidRDefault="005A79B6" w:rsidP="00242C0F">
      <w:pPr>
        <w:rPr>
          <w:lang w:val="en-GB"/>
        </w:rPr>
      </w:pPr>
    </w:p>
    <w:p w14:paraId="790F0129" w14:textId="77777777" w:rsidR="005A79B6" w:rsidRPr="0032190F" w:rsidRDefault="005A79B6" w:rsidP="00242C0F">
      <w:pPr>
        <w:pStyle w:val="Heading2"/>
      </w:pPr>
      <w:r w:rsidRPr="0032190F">
        <w:t>Habitat</w:t>
      </w:r>
    </w:p>
    <w:p w14:paraId="4FAC7043" w14:textId="77777777" w:rsidR="005A79B6" w:rsidRPr="0032190F" w:rsidRDefault="005A79B6" w:rsidP="00242C0F">
      <w:pPr>
        <w:rPr>
          <w:lang w:val="fr-FR"/>
        </w:rPr>
      </w:pPr>
    </w:p>
    <w:p w14:paraId="255BA99C" w14:textId="5A21EBBC" w:rsidR="0005503C" w:rsidRPr="0032190F" w:rsidRDefault="0005503C" w:rsidP="00242C0F">
      <w:pPr>
        <w:jc w:val="both"/>
        <w:rPr>
          <w:lang w:val="fr-FR"/>
        </w:rPr>
      </w:pPr>
      <w:r w:rsidRPr="0032190F">
        <w:rPr>
          <w:lang w:val="fr-FR"/>
        </w:rPr>
        <w:t xml:space="preserve">L’horizon </w:t>
      </w:r>
      <w:r w:rsidR="00B51192" w:rsidRPr="0032190F">
        <w:rPr>
          <w:lang w:val="fr-FR"/>
        </w:rPr>
        <w:t xml:space="preserve">Bronze ancien </w:t>
      </w:r>
      <w:r w:rsidRPr="0032190F">
        <w:rPr>
          <w:lang w:val="fr-FR"/>
        </w:rPr>
        <w:t>du site de la Polada</w:t>
      </w:r>
      <w:r w:rsidR="00684100" w:rsidRPr="0032190F">
        <w:rPr>
          <w:lang w:val="fr-FR"/>
        </w:rPr>
        <w:t xml:space="preserve">de la culture de </w:t>
      </w:r>
      <w:hyperlink r:id="rId4651" w:anchor="Cul_Polada" w:history="1">
        <w:r w:rsidR="00684100" w:rsidRPr="0032190F">
          <w:rPr>
            <w:rStyle w:val="Hyperlink"/>
            <w:lang w:val="fr-FR"/>
          </w:rPr>
          <w:t>La Polada</w:t>
        </w:r>
      </w:hyperlink>
      <w:r w:rsidRPr="0032190F">
        <w:rPr>
          <w:lang w:val="fr-FR"/>
        </w:rPr>
        <w:t xml:space="preserve">a livré une lame de poignard en silex en </w:t>
      </w:r>
      <w:r w:rsidRPr="0032190F">
        <w:rPr>
          <w:i/>
          <w:lang w:val="fr-FR"/>
        </w:rPr>
        <w:t>feuille de saule</w:t>
      </w:r>
      <w:r w:rsidRPr="0032190F">
        <w:rPr>
          <w:lang w:val="fr-FR"/>
        </w:rPr>
        <w:t xml:space="preserve"> (BIB 27 p. 282) mais, compte-tenu de la documentation, ne peut entièrement prouver que se type se prolonge jusqu'à cette période (BIB 27 p. 282)</w:t>
      </w:r>
    </w:p>
    <w:p w14:paraId="48869565" w14:textId="77777777" w:rsidR="005A79B6" w:rsidRPr="0032190F" w:rsidRDefault="005A79B6" w:rsidP="00242C0F">
      <w:pPr>
        <w:jc w:val="both"/>
        <w:rPr>
          <w:lang w:val="fr-FR"/>
        </w:rPr>
      </w:pPr>
    </w:p>
    <w:p w14:paraId="6E1E27B8" w14:textId="77777777" w:rsidR="005A79B6" w:rsidRPr="0032190F" w:rsidRDefault="005A79B6" w:rsidP="00242C0F">
      <w:pPr>
        <w:pStyle w:val="Heading2"/>
      </w:pPr>
      <w:r w:rsidRPr="0032190F">
        <w:t>Tourbière</w:t>
      </w:r>
    </w:p>
    <w:p w14:paraId="15E6AA7E" w14:textId="77777777" w:rsidR="005A79B6" w:rsidRPr="0032190F" w:rsidRDefault="005A79B6" w:rsidP="00242C0F">
      <w:pPr>
        <w:jc w:val="both"/>
        <w:rPr>
          <w:lang w:val="fr-FR"/>
        </w:rPr>
      </w:pPr>
    </w:p>
    <w:p w14:paraId="4D2765EF" w14:textId="77777777" w:rsidR="005A79B6" w:rsidRPr="0032190F" w:rsidRDefault="005A79B6" w:rsidP="00242C0F">
      <w:pPr>
        <w:jc w:val="both"/>
        <w:rPr>
          <w:lang w:val="fr-FR"/>
        </w:rPr>
      </w:pPr>
      <w:r w:rsidRPr="0032190F">
        <w:rPr>
          <w:lang w:val="fr-FR"/>
        </w:rPr>
        <w:t>Un poignard en Bronze attribué à la culture de la Polada (BIB 930</w:t>
      </w:r>
      <w:r w:rsidR="00A13779" w:rsidRPr="0032190F">
        <w:rPr>
          <w:lang w:val="fr-FR"/>
        </w:rPr>
        <w:t>, n° 378</w:t>
      </w:r>
      <w:r w:rsidR="00CB6D6F" w:rsidRPr="0032190F">
        <w:rPr>
          <w:lang w:val="fr-FR"/>
        </w:rPr>
        <w:t>)</w:t>
      </w:r>
      <w:r w:rsidR="00A13779" w:rsidRPr="0032190F">
        <w:rPr>
          <w:lang w:val="fr-FR"/>
        </w:rPr>
        <w:t>. Poignée et enmanchement en corne</w:t>
      </w:r>
    </w:p>
    <w:p w14:paraId="7B7E6A92" w14:textId="77777777" w:rsidR="0005503C" w:rsidRPr="0032190F" w:rsidRDefault="0005503C" w:rsidP="00242C0F">
      <w:pPr>
        <w:rPr>
          <w:lang w:val="fr-FR"/>
        </w:rPr>
      </w:pPr>
    </w:p>
    <w:p w14:paraId="3BCB60B2" w14:textId="77777777" w:rsidR="0079162F" w:rsidRPr="0032190F" w:rsidRDefault="0079162F" w:rsidP="00426FF9">
      <w:pPr>
        <w:pStyle w:val="Heading1"/>
      </w:pPr>
      <w:bookmarkStart w:id="2001" w:name="Sit_Lavagnone"/>
      <w:r w:rsidRPr="0032190F">
        <w:t>LAVAGNONE (</w:t>
      </w:r>
      <w:r w:rsidR="004B3B8D" w:rsidRPr="0032190F">
        <w:t>Palafitte de</w:t>
      </w:r>
      <w:r w:rsidRPr="0032190F">
        <w:t>)</w:t>
      </w:r>
    </w:p>
    <w:bookmarkEnd w:id="2001"/>
    <w:p w14:paraId="044957AC" w14:textId="77777777" w:rsidR="0079162F" w:rsidRPr="0032190F" w:rsidRDefault="0079162F" w:rsidP="00242C0F">
      <w:pPr>
        <w:rPr>
          <w:lang w:val="fr-FR"/>
        </w:rPr>
      </w:pPr>
    </w:p>
    <w:p w14:paraId="0CB50E25" w14:textId="77777777" w:rsidR="0079162F" w:rsidRPr="0032190F" w:rsidRDefault="0079162F" w:rsidP="00242C0F">
      <w:pPr>
        <w:jc w:val="both"/>
        <w:rPr>
          <w:lang w:val="fr-FR"/>
        </w:rPr>
      </w:pPr>
      <w:r w:rsidRPr="0032190F">
        <w:rPr>
          <w:lang w:val="fr-FR"/>
        </w:rPr>
        <w:t xml:space="preserve">Le site de Lavagnone dans le </w:t>
      </w:r>
      <w:r w:rsidRPr="0032190F">
        <w:rPr>
          <w:i/>
          <w:lang w:val="fr-FR"/>
        </w:rPr>
        <w:t>Trentin</w:t>
      </w:r>
      <w:r w:rsidR="005833CB" w:rsidRPr="0032190F">
        <w:rPr>
          <w:lang w:val="fr-FR"/>
        </w:rPr>
        <w:t xml:space="preserve"> ? </w:t>
      </w:r>
      <w:r w:rsidR="00D60354" w:rsidRPr="0032190F">
        <w:rPr>
          <w:lang w:val="fr-FR"/>
        </w:rPr>
        <w:t xml:space="preserve">à Dezenzano (Lombardie) </w:t>
      </w:r>
      <w:r w:rsidRPr="0032190F">
        <w:rPr>
          <w:lang w:val="fr-FR"/>
        </w:rPr>
        <w:t xml:space="preserve">est un marais qui s’est développé à la périphérie d’un lac </w:t>
      </w:r>
      <w:r w:rsidR="00D64745">
        <w:rPr>
          <w:lang w:val="fr-FR"/>
        </w:rPr>
        <w:t>entouré</w:t>
      </w:r>
      <w:r w:rsidRPr="0032190F">
        <w:rPr>
          <w:lang w:val="fr-FR"/>
        </w:rPr>
        <w:t xml:space="preserve"> par une barrière morainique. Il est situé dans un ensemble de petites collines à proximité du site éponyme de la culture de l’âge du Bronze de La Polada et à peu de distance des rives méridionales du lac de Garde réputées pour leurs habitats palafittiques dans un environnement tempéré (BIB 417 p. 63,64)L’origine de l’habitat palafittique remonte aux débuts de l’âge du Bronze ancien (BIB 417 p. 64).</w:t>
      </w:r>
    </w:p>
    <w:p w14:paraId="18EC5ECF" w14:textId="77777777" w:rsidR="0079162F" w:rsidRPr="0032190F" w:rsidRDefault="0079162F"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4"/>
        <w:gridCol w:w="2436"/>
        <w:gridCol w:w="2552"/>
        <w:gridCol w:w="1828"/>
      </w:tblGrid>
      <w:tr w:rsidR="002003FB" w:rsidRPr="00DB5974" w14:paraId="201CD389" w14:textId="77777777" w:rsidTr="00EB348E">
        <w:trPr>
          <w:jc w:val="center"/>
        </w:trPr>
        <w:tc>
          <w:tcPr>
            <w:tcW w:w="0" w:type="auto"/>
          </w:tcPr>
          <w:p w14:paraId="3EFDFBF9" w14:textId="77777777" w:rsidR="000C4C83" w:rsidRDefault="000C4C83" w:rsidP="00242C0F">
            <w:pPr>
              <w:rPr>
                <w:b/>
                <w:sz w:val="20"/>
                <w:szCs w:val="20"/>
              </w:rPr>
            </w:pPr>
            <w:r>
              <w:rPr>
                <w:b/>
                <w:sz w:val="20"/>
                <w:szCs w:val="20"/>
              </w:rPr>
              <w:t>Lavagnogne</w:t>
            </w:r>
          </w:p>
          <w:p w14:paraId="30B851F4" w14:textId="77777777" w:rsidR="000C4C83" w:rsidRDefault="000C4C83" w:rsidP="000C4C83">
            <w:pPr>
              <w:rPr>
                <w:b/>
                <w:sz w:val="20"/>
                <w:szCs w:val="20"/>
              </w:rPr>
            </w:pPr>
            <w:r>
              <w:rPr>
                <w:b/>
                <w:sz w:val="20"/>
                <w:szCs w:val="20"/>
              </w:rPr>
              <w:t>(s</w:t>
            </w:r>
            <w:r w:rsidR="002003FB" w:rsidRPr="00DB5974">
              <w:rPr>
                <w:b/>
                <w:sz w:val="20"/>
                <w:szCs w:val="20"/>
              </w:rPr>
              <w:t>tratigraphie</w:t>
            </w:r>
            <w:r>
              <w:rPr>
                <w:b/>
                <w:sz w:val="20"/>
                <w:szCs w:val="20"/>
              </w:rPr>
              <w:t xml:space="preserve">, </w:t>
            </w:r>
          </w:p>
          <w:p w14:paraId="2A2CD6F5" w14:textId="77777777" w:rsidR="002003FB" w:rsidRPr="00DB5974" w:rsidRDefault="000C4C83" w:rsidP="000C4C83">
            <w:pPr>
              <w:rPr>
                <w:b/>
                <w:sz w:val="20"/>
                <w:szCs w:val="20"/>
              </w:rPr>
            </w:pPr>
            <w:r>
              <w:rPr>
                <w:b/>
                <w:sz w:val="20"/>
                <w:szCs w:val="20"/>
              </w:rPr>
              <w:t>phases)</w:t>
            </w:r>
          </w:p>
        </w:tc>
        <w:tc>
          <w:tcPr>
            <w:tcW w:w="2436" w:type="dxa"/>
          </w:tcPr>
          <w:p w14:paraId="153F3C43" w14:textId="77777777" w:rsidR="002003FB" w:rsidRPr="00DB5974" w:rsidRDefault="002003FB" w:rsidP="00242C0F">
            <w:pPr>
              <w:rPr>
                <w:b/>
                <w:sz w:val="20"/>
                <w:szCs w:val="20"/>
              </w:rPr>
            </w:pPr>
            <w:r w:rsidRPr="00DB5974">
              <w:rPr>
                <w:b/>
                <w:sz w:val="20"/>
                <w:szCs w:val="20"/>
              </w:rPr>
              <w:t>Culture</w:t>
            </w:r>
          </w:p>
        </w:tc>
        <w:tc>
          <w:tcPr>
            <w:tcW w:w="2552" w:type="dxa"/>
          </w:tcPr>
          <w:p w14:paraId="35F7A637" w14:textId="77777777" w:rsidR="002003FB" w:rsidRPr="00DB5974" w:rsidRDefault="002003FB" w:rsidP="00242C0F">
            <w:pPr>
              <w:rPr>
                <w:b/>
                <w:sz w:val="20"/>
                <w:szCs w:val="20"/>
                <w:lang w:val="en-GB"/>
              </w:rPr>
            </w:pPr>
            <w:r w:rsidRPr="00DB5974">
              <w:rPr>
                <w:b/>
                <w:sz w:val="20"/>
                <w:szCs w:val="20"/>
                <w:lang w:val="en-GB"/>
              </w:rPr>
              <w:t xml:space="preserve">Datation </w:t>
            </w:r>
            <w:smartTag w:uri="urn:schemas-microsoft-com:office:smarttags" w:element="metricconverter">
              <w:smartTagPr>
                <w:attr w:name="ProductID" w:val="14C"/>
              </w:smartTagPr>
              <w:r w:rsidRPr="00DB5974">
                <w:rPr>
                  <w:b/>
                  <w:sz w:val="20"/>
                  <w:szCs w:val="20"/>
                  <w:lang w:val="en-GB"/>
                </w:rPr>
                <w:t>14C</w:t>
              </w:r>
            </w:smartTag>
            <w:r w:rsidRPr="00DB5974">
              <w:rPr>
                <w:b/>
                <w:sz w:val="20"/>
                <w:szCs w:val="20"/>
                <w:lang w:val="en-GB"/>
              </w:rPr>
              <w:t xml:space="preserve"> (</w:t>
            </w:r>
            <w:r w:rsidRPr="00DB5974">
              <w:rPr>
                <w:rStyle w:val="nw"/>
                <w:b/>
                <w:spacing w:val="2"/>
                <w:sz w:val="20"/>
                <w:szCs w:val="20"/>
                <w:lang w:val="en-GB"/>
              </w:rPr>
              <w:t>radiocarbon wiggle-matching)</w:t>
            </w:r>
          </w:p>
        </w:tc>
        <w:tc>
          <w:tcPr>
            <w:tcW w:w="1828" w:type="dxa"/>
          </w:tcPr>
          <w:p w14:paraId="78B05794" w14:textId="77777777" w:rsidR="002003FB" w:rsidRPr="00DB5974" w:rsidRDefault="002003FB" w:rsidP="00242C0F">
            <w:pPr>
              <w:rPr>
                <w:b/>
                <w:sz w:val="20"/>
                <w:szCs w:val="20"/>
                <w:lang w:val="en-GB"/>
              </w:rPr>
            </w:pPr>
            <w:r w:rsidRPr="00DB5974">
              <w:rPr>
                <w:b/>
                <w:sz w:val="20"/>
                <w:szCs w:val="20"/>
                <w:lang w:val="en-GB"/>
              </w:rPr>
              <w:t>Comparaison / Contemporanéité</w:t>
            </w:r>
          </w:p>
        </w:tc>
      </w:tr>
      <w:tr w:rsidR="002003FB" w:rsidRPr="009A24C6" w14:paraId="2C7AFC68" w14:textId="77777777" w:rsidTr="00EB348E">
        <w:trPr>
          <w:jc w:val="center"/>
        </w:trPr>
        <w:tc>
          <w:tcPr>
            <w:tcW w:w="0" w:type="auto"/>
          </w:tcPr>
          <w:p w14:paraId="0CEBF189" w14:textId="77777777" w:rsidR="002003FB" w:rsidRPr="00DB5974" w:rsidRDefault="00703BD9" w:rsidP="00242C0F">
            <w:pPr>
              <w:rPr>
                <w:sz w:val="20"/>
                <w:szCs w:val="20"/>
              </w:rPr>
            </w:pPr>
            <w:r w:rsidRPr="00DB5974">
              <w:rPr>
                <w:sz w:val="20"/>
                <w:szCs w:val="20"/>
              </w:rPr>
              <w:t>7</w:t>
            </w:r>
          </w:p>
        </w:tc>
        <w:tc>
          <w:tcPr>
            <w:tcW w:w="2436" w:type="dxa"/>
          </w:tcPr>
          <w:p w14:paraId="529DC22D" w14:textId="77777777" w:rsidR="002003FB" w:rsidRPr="00A0014D" w:rsidRDefault="002003FB" w:rsidP="00242C0F">
            <w:pPr>
              <w:rPr>
                <w:sz w:val="20"/>
                <w:szCs w:val="20"/>
                <w:lang w:val="fr-FR"/>
              </w:rPr>
            </w:pPr>
            <w:r w:rsidRPr="00A0014D">
              <w:rPr>
                <w:sz w:val="20"/>
                <w:szCs w:val="20"/>
                <w:lang w:val="fr-FR"/>
              </w:rPr>
              <w:t xml:space="preserve">Bronze final (ou </w:t>
            </w:r>
            <w:r w:rsidRPr="00A0014D">
              <w:rPr>
                <w:i/>
                <w:sz w:val="20"/>
                <w:szCs w:val="20"/>
                <w:lang w:val="fr-FR"/>
              </w:rPr>
              <w:t>Bronze recente</w:t>
            </w:r>
            <w:r w:rsidRPr="00A0014D">
              <w:rPr>
                <w:sz w:val="20"/>
                <w:szCs w:val="20"/>
                <w:lang w:val="fr-FR"/>
              </w:rPr>
              <w:t xml:space="preserve"> en italien)</w:t>
            </w:r>
          </w:p>
        </w:tc>
        <w:tc>
          <w:tcPr>
            <w:tcW w:w="2552" w:type="dxa"/>
          </w:tcPr>
          <w:p w14:paraId="092F150A" w14:textId="77777777" w:rsidR="002003FB" w:rsidRPr="00A0014D" w:rsidRDefault="002003FB" w:rsidP="00242C0F">
            <w:pPr>
              <w:rPr>
                <w:sz w:val="20"/>
                <w:szCs w:val="20"/>
                <w:lang w:val="fr-FR"/>
              </w:rPr>
            </w:pPr>
          </w:p>
        </w:tc>
        <w:tc>
          <w:tcPr>
            <w:tcW w:w="1828" w:type="dxa"/>
          </w:tcPr>
          <w:p w14:paraId="6E46C831" w14:textId="77777777" w:rsidR="002003FB" w:rsidRPr="00A0014D" w:rsidRDefault="002003FB" w:rsidP="00242C0F">
            <w:pPr>
              <w:rPr>
                <w:sz w:val="20"/>
                <w:szCs w:val="20"/>
                <w:lang w:val="fr-FR"/>
              </w:rPr>
            </w:pPr>
          </w:p>
        </w:tc>
      </w:tr>
      <w:tr w:rsidR="002003FB" w:rsidRPr="009A24C6" w14:paraId="145DFDCB" w14:textId="77777777" w:rsidTr="00EB348E">
        <w:trPr>
          <w:jc w:val="center"/>
        </w:trPr>
        <w:tc>
          <w:tcPr>
            <w:tcW w:w="0" w:type="auto"/>
          </w:tcPr>
          <w:p w14:paraId="0531FE52" w14:textId="77777777" w:rsidR="002003FB" w:rsidRPr="00DB5974" w:rsidRDefault="002003FB" w:rsidP="00242C0F">
            <w:pPr>
              <w:rPr>
                <w:sz w:val="20"/>
                <w:szCs w:val="20"/>
              </w:rPr>
            </w:pPr>
            <w:r w:rsidRPr="00DB5974">
              <w:rPr>
                <w:sz w:val="20"/>
                <w:szCs w:val="20"/>
              </w:rPr>
              <w:t>5 et 6</w:t>
            </w:r>
          </w:p>
        </w:tc>
        <w:tc>
          <w:tcPr>
            <w:tcW w:w="2436" w:type="dxa"/>
          </w:tcPr>
          <w:p w14:paraId="69F64FC7" w14:textId="77777777" w:rsidR="002003FB" w:rsidRPr="0032190F" w:rsidRDefault="002003FB" w:rsidP="00242C0F">
            <w:pPr>
              <w:rPr>
                <w:sz w:val="20"/>
                <w:szCs w:val="20"/>
                <w:lang w:val="fr-FR"/>
              </w:rPr>
            </w:pPr>
            <w:r w:rsidRPr="0032190F">
              <w:rPr>
                <w:sz w:val="20"/>
                <w:szCs w:val="20"/>
                <w:lang w:val="fr-FR"/>
              </w:rPr>
              <w:t>deuxième moitié du Bronze moyen</w:t>
            </w:r>
          </w:p>
        </w:tc>
        <w:tc>
          <w:tcPr>
            <w:tcW w:w="2552" w:type="dxa"/>
          </w:tcPr>
          <w:p w14:paraId="295F63C7" w14:textId="77777777" w:rsidR="002003FB" w:rsidRPr="0032190F" w:rsidRDefault="002003FB" w:rsidP="00242C0F">
            <w:pPr>
              <w:rPr>
                <w:sz w:val="20"/>
                <w:szCs w:val="20"/>
                <w:lang w:val="fr-FR"/>
              </w:rPr>
            </w:pPr>
          </w:p>
        </w:tc>
        <w:tc>
          <w:tcPr>
            <w:tcW w:w="1828" w:type="dxa"/>
          </w:tcPr>
          <w:p w14:paraId="4B83A501" w14:textId="77777777" w:rsidR="002003FB" w:rsidRPr="0032190F" w:rsidRDefault="002003FB" w:rsidP="00242C0F">
            <w:pPr>
              <w:rPr>
                <w:sz w:val="20"/>
                <w:szCs w:val="20"/>
                <w:lang w:val="fr-FR"/>
              </w:rPr>
            </w:pPr>
          </w:p>
        </w:tc>
      </w:tr>
      <w:tr w:rsidR="002003FB" w:rsidRPr="00DB5974" w14:paraId="4C30C451" w14:textId="77777777" w:rsidTr="00EB348E">
        <w:trPr>
          <w:jc w:val="center"/>
        </w:trPr>
        <w:tc>
          <w:tcPr>
            <w:tcW w:w="0" w:type="auto"/>
          </w:tcPr>
          <w:p w14:paraId="74DE13D5" w14:textId="77777777" w:rsidR="002003FB" w:rsidRPr="00DB5974" w:rsidRDefault="002003FB" w:rsidP="00242C0F">
            <w:pPr>
              <w:rPr>
                <w:sz w:val="20"/>
                <w:szCs w:val="20"/>
              </w:rPr>
            </w:pPr>
            <w:r w:rsidRPr="00DB5974">
              <w:rPr>
                <w:sz w:val="20"/>
                <w:szCs w:val="20"/>
              </w:rPr>
              <w:t>4</w:t>
            </w:r>
          </w:p>
        </w:tc>
        <w:tc>
          <w:tcPr>
            <w:tcW w:w="2436" w:type="dxa"/>
          </w:tcPr>
          <w:p w14:paraId="06ABD056" w14:textId="77777777" w:rsidR="002003FB" w:rsidRPr="00DB5974" w:rsidRDefault="002003FB" w:rsidP="00242C0F">
            <w:pPr>
              <w:rPr>
                <w:sz w:val="20"/>
                <w:szCs w:val="20"/>
              </w:rPr>
            </w:pPr>
            <w:r w:rsidRPr="00DB5974">
              <w:rPr>
                <w:sz w:val="20"/>
                <w:szCs w:val="20"/>
              </w:rPr>
              <w:t>début du Bronze moyen</w:t>
            </w:r>
          </w:p>
        </w:tc>
        <w:tc>
          <w:tcPr>
            <w:tcW w:w="2552" w:type="dxa"/>
          </w:tcPr>
          <w:p w14:paraId="086433C2" w14:textId="77777777" w:rsidR="002003FB" w:rsidRPr="0032190F" w:rsidRDefault="00703BD9" w:rsidP="00242C0F">
            <w:pPr>
              <w:rPr>
                <w:sz w:val="20"/>
                <w:szCs w:val="20"/>
                <w:lang w:val="fr-FR"/>
              </w:rPr>
            </w:pPr>
            <w:r w:rsidRPr="0032190F">
              <w:rPr>
                <w:sz w:val="20"/>
                <w:szCs w:val="20"/>
                <w:lang w:val="fr-FR"/>
              </w:rPr>
              <w:t>daté par 2 mesures radiocarbone vers 1850-1650</w:t>
            </w:r>
          </w:p>
        </w:tc>
        <w:tc>
          <w:tcPr>
            <w:tcW w:w="1828" w:type="dxa"/>
          </w:tcPr>
          <w:p w14:paraId="07225C04" w14:textId="07445D7E" w:rsidR="002003FB" w:rsidRPr="00DB5974" w:rsidRDefault="00000000" w:rsidP="00242C0F">
            <w:pPr>
              <w:rPr>
                <w:sz w:val="20"/>
                <w:szCs w:val="20"/>
              </w:rPr>
            </w:pPr>
            <w:hyperlink r:id="rId4652" w:anchor="Sit_Fiave" w:history="1">
              <w:r w:rsidR="00703BD9" w:rsidRPr="00DB5974">
                <w:rPr>
                  <w:rStyle w:val="Hyperlink"/>
                  <w:sz w:val="20"/>
                  <w:szCs w:val="20"/>
                </w:rPr>
                <w:t>Fiavé 4</w:t>
              </w:r>
            </w:hyperlink>
          </w:p>
        </w:tc>
      </w:tr>
      <w:tr w:rsidR="002003FB" w:rsidRPr="00DB5974" w14:paraId="4AC1AB32" w14:textId="77777777" w:rsidTr="00EB348E">
        <w:trPr>
          <w:jc w:val="center"/>
        </w:trPr>
        <w:tc>
          <w:tcPr>
            <w:tcW w:w="0" w:type="auto"/>
          </w:tcPr>
          <w:p w14:paraId="05E8407B" w14:textId="77777777" w:rsidR="002003FB" w:rsidRPr="00DB5974" w:rsidRDefault="002003FB" w:rsidP="00242C0F">
            <w:pPr>
              <w:rPr>
                <w:sz w:val="20"/>
                <w:szCs w:val="20"/>
              </w:rPr>
            </w:pPr>
            <w:r w:rsidRPr="00DB5974">
              <w:rPr>
                <w:sz w:val="20"/>
                <w:szCs w:val="20"/>
              </w:rPr>
              <w:t>3</w:t>
            </w:r>
          </w:p>
        </w:tc>
        <w:tc>
          <w:tcPr>
            <w:tcW w:w="2436" w:type="dxa"/>
          </w:tcPr>
          <w:p w14:paraId="39FE551F" w14:textId="77777777" w:rsidR="002003FB" w:rsidRPr="00DB5974" w:rsidRDefault="002003FB" w:rsidP="00242C0F">
            <w:pPr>
              <w:rPr>
                <w:sz w:val="20"/>
                <w:szCs w:val="20"/>
              </w:rPr>
            </w:pPr>
            <w:r w:rsidRPr="00DB5974">
              <w:rPr>
                <w:sz w:val="20"/>
                <w:szCs w:val="20"/>
              </w:rPr>
              <w:t>Bz A I B</w:t>
            </w:r>
          </w:p>
        </w:tc>
        <w:tc>
          <w:tcPr>
            <w:tcW w:w="2552" w:type="dxa"/>
          </w:tcPr>
          <w:p w14:paraId="6D146711" w14:textId="77777777" w:rsidR="002003FB" w:rsidRPr="00DB5974" w:rsidRDefault="002003FB" w:rsidP="00242C0F">
            <w:pPr>
              <w:rPr>
                <w:sz w:val="20"/>
                <w:szCs w:val="20"/>
              </w:rPr>
            </w:pPr>
            <w:r w:rsidRPr="00DB5974">
              <w:rPr>
                <w:sz w:val="20"/>
                <w:szCs w:val="20"/>
              </w:rPr>
              <w:t>1984 - 1916</w:t>
            </w:r>
          </w:p>
        </w:tc>
        <w:tc>
          <w:tcPr>
            <w:tcW w:w="1828" w:type="dxa"/>
          </w:tcPr>
          <w:p w14:paraId="42C2EB17" w14:textId="47B63075" w:rsidR="002003FB" w:rsidRPr="00DB5974" w:rsidRDefault="00000000" w:rsidP="00242C0F">
            <w:pPr>
              <w:rPr>
                <w:sz w:val="20"/>
                <w:szCs w:val="20"/>
              </w:rPr>
            </w:pPr>
            <w:hyperlink r:id="rId4653" w:anchor="Sit_Lucone" w:history="1">
              <w:r w:rsidR="002003FB" w:rsidRPr="00DB5974">
                <w:rPr>
                  <w:rStyle w:val="Hyperlink"/>
                  <w:sz w:val="20"/>
                  <w:szCs w:val="20"/>
                </w:rPr>
                <w:t>Lucone</w:t>
              </w:r>
            </w:hyperlink>
            <w:r w:rsidR="002003FB" w:rsidRPr="00DB5974">
              <w:rPr>
                <w:sz w:val="20"/>
                <w:szCs w:val="20"/>
              </w:rPr>
              <w:t xml:space="preserve">  D</w:t>
            </w:r>
          </w:p>
        </w:tc>
      </w:tr>
      <w:tr w:rsidR="002003FB" w:rsidRPr="00DB5974" w14:paraId="5DCEA297" w14:textId="77777777" w:rsidTr="00EB348E">
        <w:trPr>
          <w:jc w:val="center"/>
        </w:trPr>
        <w:tc>
          <w:tcPr>
            <w:tcW w:w="0" w:type="auto"/>
          </w:tcPr>
          <w:p w14:paraId="02D16ED7" w14:textId="77777777" w:rsidR="002003FB" w:rsidRPr="00DB5974" w:rsidRDefault="002003FB" w:rsidP="00242C0F">
            <w:pPr>
              <w:rPr>
                <w:sz w:val="20"/>
                <w:szCs w:val="20"/>
              </w:rPr>
            </w:pPr>
            <w:r w:rsidRPr="00DB5974">
              <w:rPr>
                <w:sz w:val="20"/>
                <w:szCs w:val="20"/>
              </w:rPr>
              <w:t>2</w:t>
            </w:r>
          </w:p>
        </w:tc>
        <w:tc>
          <w:tcPr>
            <w:tcW w:w="2436" w:type="dxa"/>
          </w:tcPr>
          <w:p w14:paraId="3795E122" w14:textId="664BB9A9" w:rsidR="002003FB" w:rsidRPr="00566234" w:rsidRDefault="002003FB" w:rsidP="00242C0F">
            <w:pPr>
              <w:rPr>
                <w:sz w:val="20"/>
                <w:szCs w:val="20"/>
                <w:lang w:val="es-ES"/>
              </w:rPr>
            </w:pPr>
            <w:r w:rsidRPr="00566234">
              <w:rPr>
                <w:sz w:val="20"/>
                <w:szCs w:val="20"/>
                <w:lang w:val="es-ES"/>
              </w:rPr>
              <w:t xml:space="preserve">horizon La Polada, </w:t>
            </w:r>
            <w:hyperlink r:id="rId4654" w:anchor="Cul_Bronze_Ancien" w:history="1">
              <w:r w:rsidRPr="00566234">
                <w:rPr>
                  <w:rStyle w:val="Hyperlink"/>
                  <w:sz w:val="20"/>
                  <w:szCs w:val="20"/>
                  <w:lang w:val="es-ES"/>
                </w:rPr>
                <w:t>Bronze Ancien</w:t>
              </w:r>
            </w:hyperlink>
            <w:r w:rsidRPr="00566234">
              <w:rPr>
                <w:sz w:val="20"/>
                <w:szCs w:val="20"/>
                <w:lang w:val="es-ES"/>
              </w:rPr>
              <w:t xml:space="preserve"> I A</w:t>
            </w:r>
          </w:p>
        </w:tc>
        <w:tc>
          <w:tcPr>
            <w:tcW w:w="2552" w:type="dxa"/>
          </w:tcPr>
          <w:p w14:paraId="0BEAA395" w14:textId="77777777" w:rsidR="002003FB" w:rsidRPr="00DB5974" w:rsidRDefault="002003FB" w:rsidP="00242C0F">
            <w:pPr>
              <w:rPr>
                <w:sz w:val="20"/>
                <w:szCs w:val="20"/>
              </w:rPr>
            </w:pPr>
            <w:r w:rsidRPr="00DB5974">
              <w:rPr>
                <w:sz w:val="20"/>
                <w:szCs w:val="20"/>
              </w:rPr>
              <w:t>2077 – 1994/1992</w:t>
            </w:r>
          </w:p>
        </w:tc>
        <w:tc>
          <w:tcPr>
            <w:tcW w:w="1828" w:type="dxa"/>
          </w:tcPr>
          <w:p w14:paraId="43924785" w14:textId="77777777" w:rsidR="002003FB" w:rsidRPr="00DB5974" w:rsidRDefault="002003FB" w:rsidP="00242C0F">
            <w:pPr>
              <w:rPr>
                <w:sz w:val="20"/>
                <w:szCs w:val="20"/>
              </w:rPr>
            </w:pPr>
            <w:r w:rsidRPr="00DB5974">
              <w:rPr>
                <w:sz w:val="20"/>
                <w:szCs w:val="20"/>
              </w:rPr>
              <w:t>Lucone E</w:t>
            </w:r>
          </w:p>
        </w:tc>
      </w:tr>
    </w:tbl>
    <w:p w14:paraId="5B405C90" w14:textId="77777777" w:rsidR="00D60354" w:rsidRPr="0032190F" w:rsidRDefault="00D60354" w:rsidP="00242C0F">
      <w:pPr>
        <w:rPr>
          <w:lang w:val="fr-FR"/>
        </w:rPr>
      </w:pPr>
      <w:r w:rsidRPr="0032190F">
        <w:rPr>
          <w:lang w:val="fr-FR"/>
        </w:rPr>
        <w:t xml:space="preserve">(BIB 26 p. 121 et BIB 788 p. 27 </w:t>
      </w:r>
      <w:r w:rsidR="009610F5" w:rsidRPr="0032190F">
        <w:rPr>
          <w:lang w:val="fr-FR"/>
        </w:rPr>
        <w:t xml:space="preserve">et </w:t>
      </w:r>
      <w:r w:rsidRPr="0032190F">
        <w:rPr>
          <w:lang w:val="fr-FR"/>
        </w:rPr>
        <w:t>BIB 794)</w:t>
      </w:r>
    </w:p>
    <w:p w14:paraId="4F2BD4C2" w14:textId="77777777" w:rsidR="006E46CB" w:rsidRPr="0032190F" w:rsidRDefault="006E46CB" w:rsidP="00242C0F">
      <w:pPr>
        <w:rPr>
          <w:lang w:val="fr-FR"/>
        </w:rPr>
      </w:pPr>
    </w:p>
    <w:p w14:paraId="5F8DE526" w14:textId="77777777" w:rsidR="00D60354" w:rsidRPr="0032190F" w:rsidRDefault="00D60354" w:rsidP="00242C0F">
      <w:pPr>
        <w:pStyle w:val="Heading2"/>
      </w:pPr>
      <w:r w:rsidRPr="0032190F">
        <w:t>Lavagnone 2</w:t>
      </w:r>
    </w:p>
    <w:p w14:paraId="619CD85E" w14:textId="77777777" w:rsidR="00D60354" w:rsidRPr="0032190F" w:rsidRDefault="00D60354" w:rsidP="00242C0F">
      <w:pPr>
        <w:rPr>
          <w:lang w:val="fr-FR"/>
        </w:rPr>
      </w:pPr>
    </w:p>
    <w:p w14:paraId="592567C3" w14:textId="77777777" w:rsidR="00D60354" w:rsidRPr="0032190F" w:rsidRDefault="00D60354" w:rsidP="00242C0F">
      <w:pPr>
        <w:rPr>
          <w:lang w:val="fr-FR"/>
        </w:rPr>
      </w:pPr>
      <w:r w:rsidRPr="0032190F">
        <w:rPr>
          <w:lang w:val="fr-FR"/>
        </w:rPr>
        <w:t xml:space="preserve">La période de Lavagnone 2 est datée par dendrochronologie entre 2077 et 1994-1992 (BIB 788 p. 27 (BIB 794)). </w:t>
      </w:r>
      <w:r w:rsidR="00411CD1" w:rsidRPr="0032190F">
        <w:rPr>
          <w:lang w:val="fr-FR"/>
        </w:rPr>
        <w:t xml:space="preserve">Le niveau archéologique de l’araire, Lavagnone 2, est attribuable à la première phase de construction du site (BIB 417 p. 68 (BIB 483 et 484)). </w:t>
      </w:r>
      <w:r w:rsidRPr="0032190F">
        <w:rPr>
          <w:lang w:val="fr-FR"/>
        </w:rPr>
        <w:t>A livré du matériel attribué à la première phase du Bronze ancien (Bronze A1) (BIB 1213).</w:t>
      </w:r>
    </w:p>
    <w:p w14:paraId="0B0A86F9" w14:textId="77777777" w:rsidR="00801062" w:rsidRPr="0032190F" w:rsidRDefault="00801062" w:rsidP="00242C0F">
      <w:pPr>
        <w:rPr>
          <w:lang w:val="fr-FR"/>
        </w:rPr>
      </w:pPr>
    </w:p>
    <w:p w14:paraId="2DE8BDD9" w14:textId="77777777" w:rsidR="00801062" w:rsidRPr="0032190F" w:rsidRDefault="00801062" w:rsidP="00242C0F">
      <w:pPr>
        <w:rPr>
          <w:lang w:val="fr-FR"/>
        </w:rPr>
      </w:pPr>
      <w:r w:rsidRPr="0032190F">
        <w:rPr>
          <w:lang w:val="fr-FR"/>
        </w:rPr>
        <w:t>Datation dendrochronologique pour l’âge du Bronze ancien :</w:t>
      </w:r>
    </w:p>
    <w:p w14:paraId="54C7FAEF" w14:textId="77777777" w:rsidR="00801062" w:rsidRPr="0032190F" w:rsidRDefault="00801062" w:rsidP="00242C0F">
      <w:pPr>
        <w:rPr>
          <w:lang w:val="fr-FR"/>
        </w:rPr>
      </w:pPr>
      <w:r w:rsidRPr="0032190F">
        <w:rPr>
          <w:lang w:val="fr-FR"/>
        </w:rPr>
        <w:tab/>
        <w:t xml:space="preserve">2171 – </w:t>
      </w:r>
      <w:smartTag w:uri="urn:schemas-microsoft-com:office:smarttags" w:element="metricconverter">
        <w:smartTagPr>
          <w:attr w:name="ProductID" w:val="2022 a"/>
        </w:smartTagPr>
        <w:r w:rsidRPr="0032190F">
          <w:rPr>
            <w:lang w:val="fr-FR"/>
          </w:rPr>
          <w:t>2022 a</w:t>
        </w:r>
      </w:smartTag>
      <w:r w:rsidRPr="0032190F">
        <w:rPr>
          <w:lang w:val="fr-FR"/>
        </w:rPr>
        <w:t>.C. (± 10) et une permière installation vers 2028-2024 (± 10)</w:t>
      </w:r>
    </w:p>
    <w:p w14:paraId="16F27925" w14:textId="77777777" w:rsidR="00801062" w:rsidRPr="0032190F" w:rsidRDefault="00801062" w:rsidP="00242C0F">
      <w:pPr>
        <w:rPr>
          <w:lang w:val="fr-FR"/>
        </w:rPr>
      </w:pPr>
      <w:r w:rsidRPr="0032190F">
        <w:rPr>
          <w:lang w:val="fr-FR"/>
        </w:rPr>
        <w:t>(BIB 1429 p. 20 et sq.)</w:t>
      </w:r>
    </w:p>
    <w:p w14:paraId="6F1E3D81" w14:textId="77777777" w:rsidR="00D60354" w:rsidRPr="0032190F" w:rsidRDefault="00D60354" w:rsidP="00242C0F">
      <w:pPr>
        <w:jc w:val="both"/>
        <w:rPr>
          <w:lang w:val="fr-FR"/>
        </w:rPr>
      </w:pPr>
    </w:p>
    <w:p w14:paraId="762A7F7C" w14:textId="77777777" w:rsidR="00D60354" w:rsidRPr="0032190F" w:rsidRDefault="00D60354" w:rsidP="00242C0F">
      <w:pPr>
        <w:pStyle w:val="Heading3"/>
        <w:spacing w:line="240" w:lineRule="auto"/>
      </w:pPr>
      <w:r w:rsidRPr="0032190F">
        <w:t>Araire et joug</w:t>
      </w:r>
    </w:p>
    <w:p w14:paraId="5769C18A" w14:textId="50C8B9BA" w:rsidR="00D60354" w:rsidRPr="0032190F" w:rsidRDefault="00411CD1" w:rsidP="00242C0F">
      <w:pPr>
        <w:jc w:val="both"/>
        <w:rPr>
          <w:lang w:val="fr-FR"/>
        </w:rPr>
      </w:pPr>
      <w:r w:rsidRPr="0032190F">
        <w:rPr>
          <w:lang w:val="fr-FR"/>
        </w:rPr>
        <w:t xml:space="preserve">D’après les analyses dendrochronologiques et la position stratigraphique de l’araire, celui-ci est daté de 2048-2010 av. J.-C. (BIB 417 p. 68 (BIB 483)). D’après le matériel céramique le contexte de cette découverte est a situé dans la phase classique de la culture de </w:t>
      </w:r>
      <w:hyperlink r:id="rId4655" w:anchor="Cul_Polada" w:history="1">
        <w:r w:rsidRPr="0032190F">
          <w:rPr>
            <w:rStyle w:val="Hyperlink"/>
            <w:lang w:val="fr-FR"/>
          </w:rPr>
          <w:t>La Polada</w:t>
        </w:r>
      </w:hyperlink>
      <w:r w:rsidRPr="0032190F">
        <w:rPr>
          <w:lang w:val="fr-FR"/>
        </w:rPr>
        <w:t xml:space="preserve"> durant l’</w:t>
      </w:r>
      <w:hyperlink r:id="rId4656" w:anchor="Cul_Bronze_Ancien" w:history="1">
        <w:r w:rsidRPr="0032190F">
          <w:rPr>
            <w:rStyle w:val="Hyperlink"/>
            <w:lang w:val="fr-FR"/>
          </w:rPr>
          <w:t>âge du Bronze ancien</w:t>
        </w:r>
      </w:hyperlink>
      <w:r w:rsidRPr="0032190F">
        <w:rPr>
          <w:lang w:val="fr-FR"/>
        </w:rPr>
        <w:t xml:space="preserve"> (BIB 417 p. 69 (BIB 483 et </w:t>
      </w:r>
      <w:r w:rsidR="00767D99" w:rsidRPr="0032190F">
        <w:rPr>
          <w:lang w:val="fr-FR"/>
        </w:rPr>
        <w:t xml:space="preserve">BIB </w:t>
      </w:r>
      <w:r w:rsidRPr="0032190F">
        <w:rPr>
          <w:lang w:val="fr-FR"/>
        </w:rPr>
        <w:t>484)).</w:t>
      </w:r>
      <w:r w:rsidR="006E46CB" w:rsidRPr="0032190F">
        <w:rPr>
          <w:lang w:val="fr-FR"/>
        </w:rPr>
        <w:t xml:space="preserve">L’araire de Lavagnone appartient au type de </w:t>
      </w:r>
      <w:r w:rsidR="006E46CB" w:rsidRPr="0032190F">
        <w:rPr>
          <w:lang w:val="fr-FR"/>
        </w:rPr>
        <w:lastRenderedPageBreak/>
        <w:t xml:space="preserve">l’araire de </w:t>
      </w:r>
      <w:hyperlink r:id="rId4657" w:anchor="Sit_Walle" w:history="1">
        <w:r w:rsidR="004F2FEE" w:rsidRPr="0032190F">
          <w:rPr>
            <w:rStyle w:val="Hyperlink"/>
            <w:lang w:val="fr-FR"/>
          </w:rPr>
          <w:t>Walle</w:t>
        </w:r>
      </w:hyperlink>
      <w:r w:rsidR="006E46CB" w:rsidRPr="0032190F">
        <w:rPr>
          <w:lang w:val="fr-FR"/>
        </w:rPr>
        <w:t xml:space="preserve">(BIB 417 p. 67 (BIB 482)). </w:t>
      </w:r>
      <w:r w:rsidR="00D60354" w:rsidRPr="0032190F">
        <w:rPr>
          <w:lang w:val="fr-FR"/>
        </w:rPr>
        <w:t>Provenant du niveau inférieur de l’habitat, un araire et un joug ont été mis à jour à proximité l’un de l’autre. Le timon brisé était relié au joug par un élément intermédiaire : le timousset. L’araire dental était muni d’un mancheron. A proximité, un second mancheron interprété comme un mancheron de rechange a également été découvert. Pour le dental de bois, deux rainures parallèles sur sa face inférieure servaient sûrement à recevoir une lame interchangeable, une reille.</w:t>
      </w:r>
    </w:p>
    <w:p w14:paraId="0F32B0F7" w14:textId="77777777" w:rsidR="0079162F" w:rsidRPr="0032190F" w:rsidRDefault="0079162F" w:rsidP="00242C0F">
      <w:pPr>
        <w:jc w:val="both"/>
        <w:rPr>
          <w:lang w:val="fr-FR"/>
        </w:rPr>
      </w:pPr>
    </w:p>
    <w:p w14:paraId="26BBA170" w14:textId="77777777" w:rsidR="00D60354" w:rsidRPr="0032190F" w:rsidRDefault="00D60354" w:rsidP="00242C0F">
      <w:pPr>
        <w:pStyle w:val="Heading3"/>
        <w:spacing w:line="240" w:lineRule="auto"/>
      </w:pPr>
      <w:r w:rsidRPr="0032190F">
        <w:t>Poignards</w:t>
      </w:r>
    </w:p>
    <w:p w14:paraId="072D17E3" w14:textId="36169485" w:rsidR="00411CD1" w:rsidRPr="0032190F" w:rsidRDefault="006E46CB" w:rsidP="00242C0F">
      <w:pPr>
        <w:jc w:val="both"/>
        <w:rPr>
          <w:lang w:val="fr-FR"/>
        </w:rPr>
      </w:pPr>
      <w:r w:rsidRPr="0032190F">
        <w:rPr>
          <w:lang w:val="fr-FR"/>
        </w:rPr>
        <w:t>L’horizon stratigraphique Lavagnone 2</w:t>
      </w:r>
      <w:r w:rsidR="00D60F61" w:rsidRPr="0032190F">
        <w:rPr>
          <w:lang w:val="fr-FR"/>
        </w:rPr>
        <w:t xml:space="preserve">, </w:t>
      </w:r>
      <w:r w:rsidRPr="0032190F">
        <w:rPr>
          <w:lang w:val="fr-FR"/>
        </w:rPr>
        <w:t xml:space="preserve"> a livré à ce jour l’exemplaire le plus récent de poignard à façonnage bifaciale </w:t>
      </w:r>
      <w:r w:rsidR="00E70CE1" w:rsidRPr="0032190F">
        <w:rPr>
          <w:lang w:val="fr-FR"/>
        </w:rPr>
        <w:t>dont la matière première est issue des sites des Préalpes de Vénétie et du Trentin (</w:t>
      </w:r>
      <w:hyperlink w:anchor="Sit_Monti_Lessini" w:history="1">
        <w:r w:rsidR="00E70CE1" w:rsidRPr="0032190F">
          <w:rPr>
            <w:rStyle w:val="Hyperlink"/>
            <w:lang w:val="fr-FR"/>
          </w:rPr>
          <w:t>Monti Lessini</w:t>
        </w:r>
      </w:hyperlink>
      <w:r w:rsidR="00E70CE1" w:rsidRPr="0032190F">
        <w:rPr>
          <w:lang w:val="fr-FR"/>
        </w:rPr>
        <w:t xml:space="preserve"> et </w:t>
      </w:r>
      <w:hyperlink r:id="rId4658" w:anchor="Sit_Monte_Baldo" w:history="1">
        <w:r w:rsidR="00E70CE1" w:rsidRPr="0032190F">
          <w:rPr>
            <w:rStyle w:val="Hyperlink"/>
            <w:lang w:val="fr-FR"/>
          </w:rPr>
          <w:t>Monte Baldo</w:t>
        </w:r>
      </w:hyperlink>
      <w:r w:rsidR="00E70CE1" w:rsidRPr="0032190F">
        <w:rPr>
          <w:lang w:val="fr-FR"/>
        </w:rPr>
        <w:t xml:space="preserve">) </w:t>
      </w:r>
      <w:r w:rsidR="00D60F61" w:rsidRPr="0032190F">
        <w:rPr>
          <w:lang w:val="fr-FR"/>
        </w:rPr>
        <w:t xml:space="preserve">(BIB 788 p. 27). Une lame en silex avec a </w:t>
      </w:r>
      <w:r w:rsidR="00D60F61" w:rsidRPr="0032190F">
        <w:rPr>
          <w:i/>
          <w:lang w:val="fr-FR"/>
        </w:rPr>
        <w:t>slightly oblique heel</w:t>
      </w:r>
      <w:r w:rsidR="00D60F61" w:rsidRPr="0032190F">
        <w:rPr>
          <w:lang w:val="fr-FR"/>
        </w:rPr>
        <w:t xml:space="preserve"> dans l’assemblage attribué à l’horizon Lavagnone 2, phase ancienne de la culture de la Polada</w:t>
      </w:r>
      <w:r w:rsidR="00F42FE8" w:rsidRPr="0032190F">
        <w:rPr>
          <w:lang w:val="fr-FR"/>
        </w:rPr>
        <w:t>(</w:t>
      </w:r>
      <w:r w:rsidR="00D60F61" w:rsidRPr="0032190F">
        <w:rPr>
          <w:lang w:val="fr-FR"/>
        </w:rPr>
        <w:t>BIB 811 p. 529)</w:t>
      </w:r>
    </w:p>
    <w:p w14:paraId="67FA1CE7" w14:textId="77777777" w:rsidR="00816FD3" w:rsidRPr="0032190F" w:rsidRDefault="00816FD3" w:rsidP="00242C0F">
      <w:pPr>
        <w:jc w:val="both"/>
        <w:rPr>
          <w:lang w:val="fr-FR"/>
        </w:rPr>
      </w:pPr>
    </w:p>
    <w:p w14:paraId="0133C807" w14:textId="77777777" w:rsidR="00816FD3" w:rsidRPr="0032190F" w:rsidRDefault="00816FD3" w:rsidP="00242C0F">
      <w:pPr>
        <w:pStyle w:val="Heading3"/>
        <w:spacing w:line="240" w:lineRule="auto"/>
      </w:pPr>
      <w:r w:rsidRPr="0032190F">
        <w:t>Autres</w:t>
      </w:r>
    </w:p>
    <w:p w14:paraId="3A8D5C8E" w14:textId="469AA4FD" w:rsidR="002B3F65" w:rsidRPr="0032190F" w:rsidRDefault="00853DC0" w:rsidP="00242C0F">
      <w:pPr>
        <w:rPr>
          <w:lang w:val="fr-FR"/>
        </w:rPr>
      </w:pPr>
      <w:r w:rsidRPr="0032190F">
        <w:rPr>
          <w:lang w:val="fr-FR"/>
        </w:rPr>
        <w:t>Dans les plus anciennes phase</w:t>
      </w:r>
      <w:r w:rsidR="00CE6AB3" w:rsidRPr="0032190F">
        <w:rPr>
          <w:lang w:val="fr-FR"/>
        </w:rPr>
        <w:t>s</w:t>
      </w:r>
      <w:r w:rsidRPr="0032190F">
        <w:rPr>
          <w:lang w:val="fr-FR"/>
        </w:rPr>
        <w:t xml:space="preserve"> du palafitte : 1 h</w:t>
      </w:r>
      <w:r w:rsidR="00816FD3" w:rsidRPr="0032190F">
        <w:rPr>
          <w:lang w:val="fr-FR"/>
        </w:rPr>
        <w:t xml:space="preserve">ache à rebors du type </w:t>
      </w:r>
      <w:hyperlink r:id="rId4659" w:anchor="Typ_Torbole" w:history="1">
        <w:r w:rsidR="00816FD3" w:rsidRPr="0032190F">
          <w:rPr>
            <w:rStyle w:val="Hyperlink"/>
            <w:lang w:val="fr-FR"/>
          </w:rPr>
          <w:t>Torbole</w:t>
        </w:r>
      </w:hyperlink>
      <w:r w:rsidR="00816FD3" w:rsidRPr="0032190F">
        <w:rPr>
          <w:lang w:val="fr-FR"/>
        </w:rPr>
        <w:t xml:space="preserve"> (BIB 13</w:t>
      </w:r>
      <w:r w:rsidRPr="0032190F">
        <w:rPr>
          <w:lang w:val="fr-FR"/>
        </w:rPr>
        <w:t>4</w:t>
      </w:r>
      <w:r w:rsidR="00816FD3" w:rsidRPr="0032190F">
        <w:rPr>
          <w:lang w:val="fr-FR"/>
        </w:rPr>
        <w:t>3</w:t>
      </w:r>
      <w:r w:rsidRPr="0032190F">
        <w:rPr>
          <w:lang w:val="fr-FR"/>
        </w:rPr>
        <w:t xml:space="preserve"> p. 253)</w:t>
      </w:r>
    </w:p>
    <w:p w14:paraId="5C248D46" w14:textId="77777777" w:rsidR="00A50899" w:rsidRPr="0032190F" w:rsidRDefault="00A50899" w:rsidP="00242C0F">
      <w:pPr>
        <w:rPr>
          <w:lang w:val="fr-FR"/>
        </w:rPr>
      </w:pPr>
    </w:p>
    <w:p w14:paraId="014CABFF" w14:textId="77777777" w:rsidR="00A50899" w:rsidRPr="0032190F" w:rsidRDefault="00A50899" w:rsidP="00426FF9">
      <w:pPr>
        <w:pStyle w:val="Heading1"/>
      </w:pPr>
      <w:bookmarkStart w:id="2002" w:name="Sit_Barche_Solferino"/>
      <w:r w:rsidRPr="0032190F">
        <w:t>BARCHE DI SOLFERINO</w:t>
      </w:r>
    </w:p>
    <w:bookmarkEnd w:id="2002"/>
    <w:p w14:paraId="756F08E2" w14:textId="77777777" w:rsidR="00A50899" w:rsidRPr="0032190F" w:rsidRDefault="00A50899" w:rsidP="00242C0F">
      <w:pPr>
        <w:rPr>
          <w:lang w:val="fr-FR"/>
        </w:rPr>
      </w:pPr>
    </w:p>
    <w:p w14:paraId="3FB4CF99" w14:textId="77777777" w:rsidR="00A50899" w:rsidRPr="0032190F" w:rsidRDefault="00A50899" w:rsidP="00242C0F">
      <w:pPr>
        <w:rPr>
          <w:lang w:val="fr-FR"/>
        </w:rPr>
      </w:pPr>
      <w:r w:rsidRPr="0032190F">
        <w:rPr>
          <w:lang w:val="fr-FR"/>
        </w:rPr>
        <w:t xml:space="preserve">Barche Solferino (Mantova), palafitte, plusieurs couches de l’âge du Bronze ancien </w:t>
      </w:r>
      <w:r w:rsidR="00801062" w:rsidRPr="0032190F">
        <w:rPr>
          <w:lang w:val="fr-FR"/>
        </w:rPr>
        <w:t>jusqu’au Bronze moyen (BIB 486)</w:t>
      </w:r>
    </w:p>
    <w:p w14:paraId="168CEB97" w14:textId="77777777" w:rsidR="00801062" w:rsidRPr="0032190F" w:rsidRDefault="00801062" w:rsidP="00242C0F">
      <w:pPr>
        <w:rPr>
          <w:lang w:val="fr-FR"/>
        </w:rPr>
      </w:pPr>
      <w:r w:rsidRPr="0032190F">
        <w:rPr>
          <w:lang w:val="fr-FR"/>
        </w:rPr>
        <w:t>Datation dendrochronologique pour l’âge du Bronze ancien :</w:t>
      </w:r>
    </w:p>
    <w:p w14:paraId="3736AC83" w14:textId="77777777" w:rsidR="00801062" w:rsidRPr="0032190F" w:rsidRDefault="00801062" w:rsidP="00242C0F">
      <w:pPr>
        <w:rPr>
          <w:lang w:val="fr-FR"/>
        </w:rPr>
      </w:pPr>
      <w:r w:rsidRPr="0032190F">
        <w:rPr>
          <w:lang w:val="fr-FR"/>
        </w:rPr>
        <w:tab/>
        <w:t xml:space="preserve">2158 – </w:t>
      </w:r>
      <w:smartTag w:uri="urn:schemas-microsoft-com:office:smarttags" w:element="metricconverter">
        <w:smartTagPr>
          <w:attr w:name="ProductID" w:val="1988 a"/>
        </w:smartTagPr>
        <w:r w:rsidRPr="0032190F">
          <w:rPr>
            <w:lang w:val="fr-FR"/>
          </w:rPr>
          <w:t>1988 a</w:t>
        </w:r>
      </w:smartTag>
      <w:r w:rsidRPr="0032190F">
        <w:rPr>
          <w:lang w:val="fr-FR"/>
        </w:rPr>
        <w:t>.C. (± 10) avec une première installation entre 2049-2042 (± 10)</w:t>
      </w:r>
    </w:p>
    <w:p w14:paraId="47850152" w14:textId="77777777" w:rsidR="00801062" w:rsidRPr="00784BEC" w:rsidRDefault="00801062" w:rsidP="00242C0F">
      <w:pPr>
        <w:rPr>
          <w:lang w:val="it-IT"/>
        </w:rPr>
      </w:pPr>
      <w:r w:rsidRPr="00784BEC">
        <w:rPr>
          <w:lang w:val="it-IT"/>
        </w:rPr>
        <w:t>(BIB 1429 p. 20 et sq.)</w:t>
      </w:r>
    </w:p>
    <w:p w14:paraId="54907790" w14:textId="77777777" w:rsidR="00CE6AB3" w:rsidRPr="00784BEC" w:rsidRDefault="00CE6AB3" w:rsidP="00242C0F">
      <w:pPr>
        <w:rPr>
          <w:lang w:val="it-IT"/>
        </w:rPr>
      </w:pPr>
    </w:p>
    <w:p w14:paraId="4547A1CF" w14:textId="77777777" w:rsidR="00CE6AB3" w:rsidRPr="00B11413" w:rsidRDefault="00CE6AB3" w:rsidP="00426FF9">
      <w:pPr>
        <w:pStyle w:val="Heading1"/>
        <w:rPr>
          <w:lang w:val="es-ES"/>
        </w:rPr>
      </w:pPr>
      <w:bookmarkStart w:id="2003" w:name="Sit_Cresciano_Osogna"/>
      <w:r w:rsidRPr="00B11413">
        <w:rPr>
          <w:lang w:val="es-ES"/>
        </w:rPr>
        <w:t>CRESCIANO-OSOGNA (Dépôt)</w:t>
      </w:r>
    </w:p>
    <w:p w14:paraId="68175B83" w14:textId="77777777" w:rsidR="00CE6AB3" w:rsidRPr="00784BEC" w:rsidRDefault="00CE6AB3" w:rsidP="00242C0F">
      <w:pPr>
        <w:rPr>
          <w:lang w:val="it-IT"/>
        </w:rPr>
      </w:pPr>
    </w:p>
    <w:p w14:paraId="631E9E35" w14:textId="4765C6EA" w:rsidR="00CE6AB3" w:rsidRPr="0032190F" w:rsidRDefault="00CE6AB3" w:rsidP="00242C0F">
      <w:pPr>
        <w:jc w:val="both"/>
        <w:rPr>
          <w:lang w:val="fr-FR"/>
        </w:rPr>
      </w:pPr>
      <w:r w:rsidRPr="0032190F">
        <w:rPr>
          <w:lang w:val="fr-FR"/>
        </w:rPr>
        <w:t xml:space="preserve">Dans le canton du Tessin et de San Fiorano, près de Crémone. Attribué </w:t>
      </w:r>
      <w:r w:rsidR="00942A8F" w:rsidRPr="0032190F">
        <w:rPr>
          <w:lang w:val="fr-FR"/>
        </w:rPr>
        <w:t>à la première phase du</w:t>
      </w:r>
      <w:hyperlink r:id="rId4660" w:anchor="Cul_Bronze_Ancien" w:history="1">
        <w:r w:rsidRPr="0032190F">
          <w:rPr>
            <w:rStyle w:val="Hyperlink"/>
            <w:lang w:val="fr-FR"/>
          </w:rPr>
          <w:t>Bronze ancien</w:t>
        </w:r>
      </w:hyperlink>
      <w:r w:rsidRPr="0032190F">
        <w:rPr>
          <w:lang w:val="fr-FR"/>
        </w:rPr>
        <w:t xml:space="preserve"> d’Italie du Nord. A livré plusieurs centaines de petits lingôts en forme de hache-bipenne. Il s’agit d’objets minces sans tranchant et avec une face plate d’un poid compris entre 27 et 41 grammes (BIB 1343 p. 255 et suiv.)</w:t>
      </w:r>
    </w:p>
    <w:p w14:paraId="28A84D7E" w14:textId="77777777" w:rsidR="00882BA6" w:rsidRPr="0032190F" w:rsidRDefault="00882BA6" w:rsidP="00242C0F">
      <w:pPr>
        <w:jc w:val="both"/>
        <w:rPr>
          <w:lang w:val="fr-FR"/>
        </w:rPr>
      </w:pPr>
    </w:p>
    <w:p w14:paraId="5BB1A660" w14:textId="77777777" w:rsidR="00882BA6" w:rsidRPr="0032190F" w:rsidRDefault="00882BA6" w:rsidP="00426FF9">
      <w:pPr>
        <w:pStyle w:val="Heading1"/>
      </w:pPr>
      <w:bookmarkStart w:id="2004" w:name="Sit_Muzzano"/>
      <w:r w:rsidRPr="0032190F">
        <w:t>MUZZANO (Lago di)</w:t>
      </w:r>
    </w:p>
    <w:bookmarkEnd w:id="2004"/>
    <w:p w14:paraId="49489547" w14:textId="77777777" w:rsidR="00882BA6" w:rsidRPr="0032190F" w:rsidRDefault="00882BA6" w:rsidP="00242C0F">
      <w:pPr>
        <w:jc w:val="both"/>
        <w:rPr>
          <w:lang w:val="fr-FR"/>
        </w:rPr>
      </w:pPr>
    </w:p>
    <w:p w14:paraId="0093ADEC" w14:textId="77777777" w:rsidR="00882BA6" w:rsidRPr="0032190F" w:rsidRDefault="00882BA6" w:rsidP="00242C0F">
      <w:pPr>
        <w:jc w:val="both"/>
        <w:rPr>
          <w:lang w:val="fr-FR"/>
        </w:rPr>
      </w:pPr>
      <w:r w:rsidRPr="0032190F">
        <w:rPr>
          <w:lang w:val="fr-FR"/>
        </w:rPr>
        <w:t>Le lac de Muzzano (</w:t>
      </w:r>
      <w:smartTag w:uri="urn:schemas-microsoft-com:office:smarttags" w:element="metricconverter">
        <w:smartTagPr>
          <w:attr w:name="ProductID" w:val="337 m"/>
        </w:smartTagPr>
        <w:r w:rsidRPr="0032190F">
          <w:rPr>
            <w:lang w:val="fr-FR"/>
          </w:rPr>
          <w:t>337 m</w:t>
        </w:r>
      </w:smartTag>
      <w:r w:rsidRPr="0032190F">
        <w:rPr>
          <w:lang w:val="fr-FR"/>
        </w:rPr>
        <w:t xml:space="preserve">.s.n.m., </w:t>
      </w:r>
      <w:smartTag w:uri="urn:schemas-microsoft-com:office:smarttags" w:element="metricconverter">
        <w:smartTagPr>
          <w:attr w:name="ProductID" w:val="22 ha"/>
        </w:smartTagPr>
        <w:r w:rsidRPr="0032190F">
          <w:rPr>
            <w:lang w:val="fr-FR"/>
          </w:rPr>
          <w:t>22 ha</w:t>
        </w:r>
      </w:smartTag>
      <w:r w:rsidRPr="0032190F">
        <w:rPr>
          <w:lang w:val="fr-FR"/>
        </w:rPr>
        <w:t>) dans le Tessin, proche de Lugano, dans le sud de la Suisse, a permis, avec d’autres lacs, d’établir une chronologie fine des épisodes climatiques entre 2300 cal BC et 800 cal AD (BIB 626)</w:t>
      </w:r>
    </w:p>
    <w:p w14:paraId="3C83E424" w14:textId="77777777" w:rsidR="00D879D6" w:rsidRPr="0032190F" w:rsidRDefault="00D879D6" w:rsidP="00242C0F">
      <w:pPr>
        <w:jc w:val="both"/>
        <w:rPr>
          <w:lang w:val="fr-FR"/>
        </w:rPr>
      </w:pPr>
    </w:p>
    <w:p w14:paraId="2AD415C4" w14:textId="77777777" w:rsidR="00D879D6" w:rsidRPr="0032190F" w:rsidRDefault="00D879D6" w:rsidP="00426FF9">
      <w:pPr>
        <w:pStyle w:val="Heading1"/>
      </w:pPr>
      <w:bookmarkStart w:id="2005" w:name="Sit_Origlio"/>
      <w:r w:rsidRPr="0032190F">
        <w:t>ORIGLIO (Lago di)</w:t>
      </w:r>
    </w:p>
    <w:bookmarkEnd w:id="2005"/>
    <w:p w14:paraId="2553D998" w14:textId="77777777" w:rsidR="00D879D6" w:rsidRPr="0032190F" w:rsidRDefault="00D879D6" w:rsidP="00242C0F">
      <w:pPr>
        <w:jc w:val="both"/>
        <w:rPr>
          <w:lang w:val="fr-FR"/>
        </w:rPr>
      </w:pPr>
    </w:p>
    <w:p w14:paraId="1CCF6A72" w14:textId="77777777" w:rsidR="00D879D6" w:rsidRPr="0032190F" w:rsidRDefault="00D879D6" w:rsidP="00242C0F">
      <w:pPr>
        <w:jc w:val="both"/>
        <w:rPr>
          <w:lang w:val="fr-FR"/>
        </w:rPr>
      </w:pPr>
      <w:r w:rsidRPr="0032190F">
        <w:rPr>
          <w:lang w:val="fr-FR"/>
        </w:rPr>
        <w:t>Le lac d’Origlio (</w:t>
      </w:r>
      <w:smartTag w:uri="urn:schemas-microsoft-com:office:smarttags" w:element="metricconverter">
        <w:smartTagPr>
          <w:attr w:name="ProductID" w:val="416 m"/>
        </w:smartTagPr>
        <w:r w:rsidRPr="0032190F">
          <w:rPr>
            <w:lang w:val="fr-FR"/>
          </w:rPr>
          <w:t>416 m</w:t>
        </w:r>
      </w:smartTag>
      <w:r w:rsidRPr="0032190F">
        <w:rPr>
          <w:lang w:val="fr-FR"/>
        </w:rPr>
        <w:t xml:space="preserve">.s.n.m., </w:t>
      </w:r>
      <w:smartTag w:uri="urn:schemas-microsoft-com:office:smarttags" w:element="metricconverter">
        <w:smartTagPr>
          <w:attr w:name="ProductID" w:val="8 ha"/>
        </w:smartTagPr>
        <w:r w:rsidRPr="0032190F">
          <w:rPr>
            <w:lang w:val="fr-FR"/>
          </w:rPr>
          <w:t>8 ha</w:t>
        </w:r>
      </w:smartTag>
      <w:r w:rsidRPr="0032190F">
        <w:rPr>
          <w:lang w:val="fr-FR"/>
        </w:rPr>
        <w:t>) dans le Tessin, proche de Lugano, dans le sud de la Suisse, a permis, avec d’autres lacs, d’établir une chronologie fine des épisodes climatiques entre 2300 cal BC et 800 cal AD (BIB 626)</w:t>
      </w:r>
    </w:p>
    <w:p w14:paraId="5C33632A" w14:textId="77777777" w:rsidR="00A21D12" w:rsidRPr="0032190F" w:rsidRDefault="00A21D12" w:rsidP="00242C0F">
      <w:pPr>
        <w:jc w:val="both"/>
        <w:rPr>
          <w:lang w:val="fr-FR"/>
        </w:rPr>
      </w:pPr>
    </w:p>
    <w:p w14:paraId="3A703499" w14:textId="77777777" w:rsidR="00A21D12" w:rsidRPr="0032190F" w:rsidRDefault="00A21D12" w:rsidP="00426FF9">
      <w:pPr>
        <w:pStyle w:val="Heading1"/>
      </w:pPr>
      <w:bookmarkStart w:id="2006" w:name="Sit_Mondovi"/>
      <w:r w:rsidRPr="0032190F">
        <w:t xml:space="preserve">MONDOVI </w:t>
      </w:r>
      <w:bookmarkEnd w:id="2006"/>
      <w:r w:rsidRPr="0032190F">
        <w:t>(Rifugio)</w:t>
      </w:r>
    </w:p>
    <w:p w14:paraId="7D9EB276" w14:textId="77777777" w:rsidR="00A21D12" w:rsidRPr="0032190F" w:rsidRDefault="00A21D12" w:rsidP="00242C0F">
      <w:pPr>
        <w:jc w:val="both"/>
        <w:rPr>
          <w:lang w:val="fr-FR"/>
        </w:rPr>
      </w:pPr>
    </w:p>
    <w:p w14:paraId="4C3153C0" w14:textId="77777777" w:rsidR="004367B8" w:rsidRPr="0032190F" w:rsidRDefault="00A21D12" w:rsidP="00242C0F">
      <w:pPr>
        <w:jc w:val="both"/>
        <w:rPr>
          <w:lang w:val="fr-FR"/>
        </w:rPr>
      </w:pPr>
      <w:r w:rsidRPr="0032190F">
        <w:rPr>
          <w:lang w:val="fr-FR"/>
        </w:rPr>
        <w:t>La tourbière du Refuge Mondovi (</w:t>
      </w:r>
      <w:smartTag w:uri="urn:schemas-microsoft-com:office:smarttags" w:element="metricconverter">
        <w:smartTagPr>
          <w:attr w:name="ProductID" w:val="1760 m"/>
        </w:smartTagPr>
        <w:r w:rsidRPr="0032190F">
          <w:rPr>
            <w:lang w:val="fr-FR"/>
          </w:rPr>
          <w:t>1760 m</w:t>
        </w:r>
      </w:smartTag>
      <w:r w:rsidRPr="0032190F">
        <w:rPr>
          <w:lang w:val="fr-FR"/>
        </w:rPr>
        <w:t xml:space="preserve">.s.n.m), dans la vallée Ellero (Alpes-Maritimes </w:t>
      </w:r>
      <w:r w:rsidR="004367B8" w:rsidRPr="0032190F">
        <w:rPr>
          <w:lang w:val="fr-FR"/>
        </w:rPr>
        <w:t>italiennes</w:t>
      </w:r>
      <w:r w:rsidRPr="0032190F">
        <w:rPr>
          <w:lang w:val="fr-FR"/>
        </w:rPr>
        <w:t>) a montré une anthropisation vers 5700 BP (BIB 1409)</w:t>
      </w:r>
    </w:p>
    <w:p w14:paraId="1B66C265" w14:textId="149610EC" w:rsidR="0061452F" w:rsidRPr="0032190F" w:rsidRDefault="0061452F" w:rsidP="00242C0F">
      <w:pPr>
        <w:autoSpaceDE w:val="0"/>
        <w:autoSpaceDN w:val="0"/>
        <w:adjustRightInd w:val="0"/>
        <w:jc w:val="both"/>
        <w:rPr>
          <w:lang w:val="fr-FR"/>
        </w:rPr>
      </w:pPr>
      <w:r w:rsidRPr="0032190F">
        <w:rPr>
          <w:rFonts w:ascii="BookAntiqua" w:hAnsi="BookAntiqua" w:cs="BookAntiqua"/>
          <w:lang w:val="fr-FR"/>
        </w:rPr>
        <w:lastRenderedPageBreak/>
        <w:t>En vallée Ellero, Ortu (2002) observe une chute brutale et transitoire des taux du sapin dans l’enregistrement du site de Laghi dell’Orgials (</w:t>
      </w:r>
      <w:smartTag w:uri="urn:schemas-microsoft-com:office:smarttags" w:element="metricconverter">
        <w:smartTagPr>
          <w:attr w:name="ProductID" w:val="2.240 m"/>
        </w:smartTagPr>
        <w:r w:rsidRPr="0032190F">
          <w:rPr>
            <w:rFonts w:ascii="BookAntiqua" w:hAnsi="BookAntiqua" w:cs="BookAntiqua"/>
            <w:lang w:val="fr-FR"/>
          </w:rPr>
          <w:t>2.240 m</w:t>
        </w:r>
      </w:smartTag>
      <w:r w:rsidRPr="0032190F">
        <w:rPr>
          <w:rFonts w:ascii="BookAntiqua" w:hAnsi="BookAntiqua" w:cs="BookAntiqua"/>
          <w:lang w:val="fr-FR"/>
        </w:rPr>
        <w:t xml:space="preserve">), peu avant la transition </w:t>
      </w:r>
      <w:hyperlink r:id="rId4661" w:anchor="Text_Atlantique" w:history="1">
        <w:r w:rsidRPr="0032190F">
          <w:rPr>
            <w:rStyle w:val="Hyperlink"/>
            <w:rFonts w:ascii="BookAntiqua" w:hAnsi="BookAntiqua" w:cs="BookAntiqua"/>
            <w:lang w:val="fr-FR"/>
          </w:rPr>
          <w:t>Atlantique</w:t>
        </w:r>
      </w:hyperlink>
      <w:r w:rsidRPr="0032190F">
        <w:rPr>
          <w:rFonts w:ascii="BookAntiqua" w:hAnsi="BookAntiqua" w:cs="BookAntiqua"/>
          <w:lang w:val="fr-FR"/>
        </w:rPr>
        <w:t>/</w:t>
      </w:r>
      <w:hyperlink r:id="rId4662" w:anchor="Text_Subboreal" w:history="1">
        <w:r w:rsidRPr="0032190F">
          <w:rPr>
            <w:rStyle w:val="Hyperlink"/>
            <w:rFonts w:ascii="BookAntiqua" w:hAnsi="BookAntiqua" w:cs="BookAntiqua"/>
            <w:lang w:val="fr-FR"/>
          </w:rPr>
          <w:t>Subboréal</w:t>
        </w:r>
      </w:hyperlink>
      <w:r w:rsidRPr="0032190F">
        <w:rPr>
          <w:rFonts w:ascii="BookAntiqua" w:hAnsi="BookAntiqua" w:cs="BookAntiqua"/>
          <w:lang w:val="fr-FR"/>
        </w:rPr>
        <w:t xml:space="preserve">, soit au tout début du </w:t>
      </w:r>
      <w:hyperlink r:id="rId4663" w:anchor="Cul_Neo_Moyen" w:history="1">
        <w:r w:rsidRPr="0032190F">
          <w:rPr>
            <w:rStyle w:val="Hyperlink"/>
            <w:rFonts w:ascii="BookAntiqua" w:hAnsi="BookAntiqua" w:cs="BookAntiqua"/>
            <w:lang w:val="fr-FR"/>
          </w:rPr>
          <w:t>Néolithique Moyen</w:t>
        </w:r>
      </w:hyperlink>
      <w:r w:rsidRPr="0032190F">
        <w:rPr>
          <w:rFonts w:ascii="BookAntiqua" w:hAnsi="BookAntiqua" w:cs="BookAntiqua"/>
          <w:lang w:val="fr-FR"/>
        </w:rPr>
        <w:t xml:space="preserve"> ; cette chute correspond à l’apparition des premiers grains de </w:t>
      </w:r>
      <w:hyperlink r:id="rId4664" w:anchor="Eco_Picea" w:history="1">
        <w:r w:rsidRPr="0032190F">
          <w:rPr>
            <w:rStyle w:val="Hyperlink"/>
            <w:rFonts w:ascii="BookAntiqua-Italic" w:hAnsi="BookAntiqua-Italic" w:cs="BookAntiqua-Italic"/>
            <w:i/>
            <w:iCs/>
            <w:lang w:val="fr-FR"/>
          </w:rPr>
          <w:t>Picea</w:t>
        </w:r>
      </w:hyperlink>
      <w:r w:rsidRPr="0032190F">
        <w:rPr>
          <w:rFonts w:ascii="BookAntiqua" w:hAnsi="BookAntiqua" w:cs="BookAntiqua"/>
          <w:lang w:val="fr-FR"/>
        </w:rPr>
        <w:t xml:space="preserve">et de </w:t>
      </w:r>
      <w:hyperlink r:id="rId4665" w:anchor="Eco_Plantago" w:history="1">
        <w:r w:rsidRPr="0032190F">
          <w:rPr>
            <w:rStyle w:val="Hyperlink"/>
            <w:rFonts w:ascii="BookAntiqua-Italic" w:hAnsi="BookAntiqua-Italic" w:cs="BookAntiqua-Italic"/>
            <w:i/>
            <w:iCs/>
            <w:lang w:val="fr-FR"/>
          </w:rPr>
          <w:t>Plantago</w:t>
        </w:r>
      </w:hyperlink>
      <w:r w:rsidRPr="0032190F">
        <w:rPr>
          <w:rFonts w:ascii="BookAntiqua" w:hAnsi="BookAntiqua" w:cs="BookAntiqua"/>
          <w:lang w:val="fr-FR"/>
        </w:rPr>
        <w:t xml:space="preserve">, et à un léger pic de </w:t>
      </w:r>
      <w:hyperlink r:id="rId4666" w:anchor="Eco_Rumex" w:history="1">
        <w:r w:rsidRPr="0032190F">
          <w:rPr>
            <w:rStyle w:val="Hyperlink"/>
            <w:rFonts w:ascii="BookAntiqua-Italic" w:hAnsi="BookAntiqua-Italic" w:cs="BookAntiqua-Italic"/>
            <w:i/>
            <w:iCs/>
            <w:lang w:val="fr-FR"/>
          </w:rPr>
          <w:t>Rumex</w:t>
        </w:r>
      </w:hyperlink>
      <w:r w:rsidRPr="0032190F">
        <w:rPr>
          <w:rFonts w:ascii="BookAntiqua" w:hAnsi="BookAntiqua" w:cs="BookAntiqua"/>
          <w:lang w:val="fr-FR"/>
        </w:rPr>
        <w:t xml:space="preserve"> (Court-Picon 2007 p. 53)</w:t>
      </w:r>
    </w:p>
    <w:p w14:paraId="503C67C5" w14:textId="77777777" w:rsidR="004367B8" w:rsidRPr="0032190F" w:rsidRDefault="004367B8" w:rsidP="00242C0F">
      <w:pPr>
        <w:jc w:val="both"/>
        <w:rPr>
          <w:lang w:val="fr-FR"/>
        </w:rPr>
      </w:pPr>
    </w:p>
    <w:p w14:paraId="3865CA8E" w14:textId="77777777" w:rsidR="004367B8" w:rsidRPr="0032190F" w:rsidRDefault="004367B8" w:rsidP="00426FF9">
      <w:pPr>
        <w:pStyle w:val="Heading1"/>
      </w:pPr>
      <w:r w:rsidRPr="0032190F">
        <w:t>FATE (Lago della)</w:t>
      </w:r>
    </w:p>
    <w:p w14:paraId="34188932" w14:textId="77777777" w:rsidR="004367B8" w:rsidRPr="0032190F" w:rsidRDefault="004367B8" w:rsidP="00242C0F">
      <w:pPr>
        <w:jc w:val="both"/>
        <w:rPr>
          <w:lang w:val="fr-FR"/>
        </w:rPr>
      </w:pPr>
    </w:p>
    <w:p w14:paraId="2C541450" w14:textId="77777777" w:rsidR="004367B8" w:rsidRPr="0032190F" w:rsidRDefault="004367B8" w:rsidP="00242C0F">
      <w:pPr>
        <w:jc w:val="both"/>
        <w:rPr>
          <w:lang w:val="fr-FR"/>
        </w:rPr>
      </w:pPr>
      <w:r w:rsidRPr="0032190F">
        <w:rPr>
          <w:lang w:val="fr-FR"/>
        </w:rPr>
        <w:t>La lac della Fate (</w:t>
      </w:r>
      <w:smartTag w:uri="urn:schemas-microsoft-com:office:smarttags" w:element="metricconverter">
        <w:smartTagPr>
          <w:attr w:name="ProductID" w:val="2130 m"/>
        </w:smartTagPr>
        <w:r w:rsidRPr="0032190F">
          <w:rPr>
            <w:lang w:val="fr-FR"/>
          </w:rPr>
          <w:t>2130 m</w:t>
        </w:r>
      </w:smartTag>
      <w:r w:rsidRPr="0032190F">
        <w:rPr>
          <w:lang w:val="fr-FR"/>
        </w:rPr>
        <w:t>.s.n.m.) est situé dans la vallée de St. Anna di Vinadio dans les Alpes-Maritimes italiennes, à proximité de Vinadio et proche du col de la Lombarde (BIB 1410)</w:t>
      </w:r>
    </w:p>
    <w:p w14:paraId="309C100A" w14:textId="77777777" w:rsidR="00237138" w:rsidRPr="0032190F" w:rsidRDefault="00237138" w:rsidP="00242C0F">
      <w:pPr>
        <w:jc w:val="both"/>
        <w:rPr>
          <w:lang w:val="fr-FR"/>
        </w:rPr>
      </w:pPr>
    </w:p>
    <w:p w14:paraId="6E201457" w14:textId="77777777" w:rsidR="00237138" w:rsidRPr="0032190F" w:rsidRDefault="00237138" w:rsidP="00426FF9">
      <w:pPr>
        <w:pStyle w:val="Heading1"/>
      </w:pPr>
      <w:bookmarkStart w:id="2007" w:name="Sit_Savignano"/>
      <w:r w:rsidRPr="0032190F">
        <w:t>SAVIG</w:t>
      </w:r>
      <w:r w:rsidR="00B54FD3" w:rsidRPr="0032190F">
        <w:t>N</w:t>
      </w:r>
      <w:r w:rsidRPr="0032190F">
        <w:t>ANO (Dépôt)</w:t>
      </w:r>
    </w:p>
    <w:bookmarkEnd w:id="2007"/>
    <w:p w14:paraId="5FB93D19" w14:textId="77777777" w:rsidR="00237138" w:rsidRPr="0032190F" w:rsidRDefault="00237138" w:rsidP="00242C0F">
      <w:pPr>
        <w:jc w:val="both"/>
        <w:rPr>
          <w:lang w:val="fr-FR"/>
        </w:rPr>
      </w:pPr>
    </w:p>
    <w:p w14:paraId="6069CCB6" w14:textId="5BD03B01" w:rsidR="00B54FD3" w:rsidRPr="0032190F" w:rsidRDefault="00B54FD3" w:rsidP="00242C0F">
      <w:pPr>
        <w:rPr>
          <w:lang w:val="fr-FR"/>
        </w:rPr>
      </w:pPr>
      <w:r w:rsidRPr="0032190F">
        <w:rPr>
          <w:lang w:val="fr-FR"/>
        </w:rPr>
        <w:t xml:space="preserve">Le dépôt de Savignano del Panaro, Lovara (Modena) a livré 96 haches dans un coffre de bois attribuées au </w:t>
      </w:r>
      <w:hyperlink r:id="rId4667" w:anchor="Cul_Bronze_Ancien" w:history="1">
        <w:r w:rsidRPr="0032190F">
          <w:rPr>
            <w:rStyle w:val="Hyperlink"/>
            <w:lang w:val="fr-FR"/>
          </w:rPr>
          <w:t>Bronze ancien</w:t>
        </w:r>
      </w:hyperlink>
      <w:r w:rsidRPr="0032190F">
        <w:rPr>
          <w:lang w:val="fr-FR"/>
        </w:rPr>
        <w:t xml:space="preserve"> (BIB 1111 p. 55).</w:t>
      </w:r>
    </w:p>
    <w:p w14:paraId="55DF39C8" w14:textId="77777777" w:rsidR="00B54FD3" w:rsidRPr="0032190F" w:rsidRDefault="00B54FD3" w:rsidP="00242C0F">
      <w:pPr>
        <w:rPr>
          <w:lang w:val="fr-FR"/>
        </w:rPr>
      </w:pPr>
    </w:p>
    <w:p w14:paraId="6FB89B6C" w14:textId="3DAECC1C" w:rsidR="00237138" w:rsidRPr="0032190F" w:rsidRDefault="00237138" w:rsidP="00242C0F">
      <w:pPr>
        <w:jc w:val="both"/>
        <w:rPr>
          <w:lang w:val="fr-FR"/>
        </w:rPr>
      </w:pPr>
      <w:r w:rsidRPr="0032190F">
        <w:rPr>
          <w:lang w:val="fr-FR"/>
        </w:rPr>
        <w:t xml:space="preserve">Dépôt du </w:t>
      </w:r>
      <w:hyperlink r:id="rId4668" w:anchor="Cul_Bronze_Ancien" w:history="1">
        <w:r w:rsidRPr="0032190F">
          <w:rPr>
            <w:rStyle w:val="Hyperlink"/>
            <w:lang w:val="fr-FR"/>
          </w:rPr>
          <w:t>Bronze ancien</w:t>
        </w:r>
      </w:hyperlink>
      <w:r w:rsidRPr="0032190F">
        <w:rPr>
          <w:lang w:val="fr-FR"/>
        </w:rPr>
        <w:t xml:space="preserve"> I B ou I C d’Italie du Nord qui a donné son nom aux haches de type Savignano (BIB 1343 p. 255)</w:t>
      </w:r>
      <w:r w:rsidR="00B54FD3" w:rsidRPr="0032190F">
        <w:rPr>
          <w:lang w:val="fr-FR"/>
        </w:rPr>
        <w:t>.</w:t>
      </w:r>
    </w:p>
    <w:p w14:paraId="182F8269" w14:textId="77777777" w:rsidR="002F4F99" w:rsidRPr="0032190F" w:rsidRDefault="002F4F99" w:rsidP="00426FF9">
      <w:pPr>
        <w:pStyle w:val="Heading1"/>
      </w:pPr>
      <w:r w:rsidRPr="0032190F">
        <w:br/>
        <w:t>NOLA</w:t>
      </w:r>
    </w:p>
    <w:p w14:paraId="71AAB981" w14:textId="77777777" w:rsidR="002F4F99" w:rsidRPr="0032190F" w:rsidRDefault="002F4F99" w:rsidP="00242C0F">
      <w:pPr>
        <w:jc w:val="both"/>
        <w:rPr>
          <w:lang w:val="fr-FR"/>
        </w:rPr>
      </w:pPr>
    </w:p>
    <w:p w14:paraId="3D9B6F04" w14:textId="77777777" w:rsidR="002F4F99" w:rsidRPr="0032190F" w:rsidRDefault="002F4F99" w:rsidP="00242C0F">
      <w:pPr>
        <w:jc w:val="both"/>
        <w:rPr>
          <w:lang w:val="fr-FR"/>
        </w:rPr>
      </w:pPr>
      <w:r w:rsidRPr="0032190F">
        <w:rPr>
          <w:lang w:val="fr-FR"/>
        </w:rPr>
        <w:t>Habitat de l’âge du Bronze en Campanie (Italie) (SS BIB)</w:t>
      </w:r>
      <w:r w:rsidR="00415580" w:rsidRPr="0032190F">
        <w:rPr>
          <w:lang w:val="fr-FR"/>
        </w:rPr>
        <w:t xml:space="preserve"> "Pompeï de l'âge du Bronze" (CTHS 2017, C. MOrdant)</w:t>
      </w:r>
    </w:p>
    <w:p w14:paraId="0EFECEB0" w14:textId="77777777" w:rsidR="00530FF5" w:rsidRPr="0032190F" w:rsidRDefault="00530FF5" w:rsidP="00242C0F">
      <w:pPr>
        <w:jc w:val="both"/>
        <w:rPr>
          <w:lang w:val="fr-FR"/>
        </w:rPr>
      </w:pPr>
    </w:p>
    <w:p w14:paraId="604BEE6F" w14:textId="77777777" w:rsidR="00530FF5" w:rsidRPr="0032190F" w:rsidRDefault="00530FF5" w:rsidP="00426FF9">
      <w:pPr>
        <w:pStyle w:val="Heading1"/>
      </w:pPr>
      <w:r w:rsidRPr="0032190F">
        <w:t>PARME</w:t>
      </w:r>
    </w:p>
    <w:p w14:paraId="5C06F083" w14:textId="77777777" w:rsidR="00530FF5" w:rsidRPr="0032190F" w:rsidRDefault="00530FF5" w:rsidP="00242C0F">
      <w:pPr>
        <w:jc w:val="both"/>
        <w:rPr>
          <w:lang w:val="fr-FR"/>
        </w:rPr>
      </w:pPr>
    </w:p>
    <w:p w14:paraId="1145C9C7" w14:textId="77777777" w:rsidR="00530FF5" w:rsidRPr="0032190F" w:rsidRDefault="00530FF5" w:rsidP="00242C0F">
      <w:pPr>
        <w:jc w:val="both"/>
        <w:rPr>
          <w:lang w:val="fr-FR"/>
        </w:rPr>
      </w:pPr>
      <w:r w:rsidRPr="0032190F">
        <w:rPr>
          <w:lang w:val="fr-FR"/>
        </w:rPr>
        <w:t>Plusieurs habitats du Néolithique moyen (SS BIB)</w:t>
      </w:r>
    </w:p>
    <w:p w14:paraId="3D5A9842" w14:textId="77777777" w:rsidR="00530FF5" w:rsidRPr="0032190F" w:rsidRDefault="00530FF5" w:rsidP="00242C0F">
      <w:pPr>
        <w:jc w:val="both"/>
        <w:rPr>
          <w:lang w:val="fr-FR"/>
        </w:rPr>
      </w:pPr>
    </w:p>
    <w:p w14:paraId="578FE1F5" w14:textId="77777777" w:rsidR="00530FF5" w:rsidRPr="0032190F" w:rsidRDefault="00530FF5" w:rsidP="00530FF5">
      <w:pPr>
        <w:pStyle w:val="Heading2"/>
      </w:pPr>
      <w:r w:rsidRPr="0032190F">
        <w:t>Via Guidorossi</w:t>
      </w:r>
    </w:p>
    <w:p w14:paraId="45DC66DE" w14:textId="77777777" w:rsidR="00530FF5" w:rsidRPr="0032190F" w:rsidRDefault="00530FF5" w:rsidP="00530FF5">
      <w:pPr>
        <w:rPr>
          <w:lang w:val="fr-FR"/>
        </w:rPr>
      </w:pPr>
      <w:r w:rsidRPr="0032190F">
        <w:rPr>
          <w:lang w:val="fr-FR"/>
        </w:rPr>
        <w:t>Habitat de 3310-2900 BC. La maison d’une cinquantaine de mètres comprend : une entrée, un foyer, une grande pièce centrale, un plancher sur-élevé (grenier/mezzanine), un foyer, une abside (BIB A. Beechnig et al., colloque Habitat Dijon 2015)</w:t>
      </w:r>
    </w:p>
    <w:p w14:paraId="33633DF2" w14:textId="77777777" w:rsidR="00530FF5" w:rsidRPr="0032190F" w:rsidRDefault="00530FF5" w:rsidP="00530FF5">
      <w:pPr>
        <w:rPr>
          <w:lang w:val="fr-FR"/>
        </w:rPr>
      </w:pPr>
    </w:p>
    <w:p w14:paraId="014C4AF4" w14:textId="77777777" w:rsidR="00530FF5" w:rsidRPr="0032190F" w:rsidRDefault="00530FF5" w:rsidP="00530FF5">
      <w:pPr>
        <w:pStyle w:val="Heading2"/>
      </w:pPr>
      <w:r w:rsidRPr="0032190F">
        <w:t>Via La Spezia</w:t>
      </w:r>
    </w:p>
    <w:p w14:paraId="66E4248A" w14:textId="77777777" w:rsidR="00530FF5" w:rsidRPr="0032190F" w:rsidRDefault="00530FF5" w:rsidP="00530FF5">
      <w:pPr>
        <w:rPr>
          <w:lang w:val="fr-FR"/>
        </w:rPr>
      </w:pPr>
      <w:r w:rsidRPr="0032190F">
        <w:rPr>
          <w:lang w:val="fr-FR"/>
        </w:rPr>
        <w:t>Habitat de 2860-2480 BC (BIB A. Beechnig et al., colloque Habitat Dijon 2015)</w:t>
      </w:r>
    </w:p>
    <w:p w14:paraId="595AC149" w14:textId="77777777" w:rsidR="00530FF5" w:rsidRPr="0032190F" w:rsidRDefault="00530FF5" w:rsidP="00530FF5">
      <w:pPr>
        <w:rPr>
          <w:lang w:val="fr-FR"/>
        </w:rPr>
      </w:pPr>
    </w:p>
    <w:p w14:paraId="09B5FC31" w14:textId="77777777" w:rsidR="00530FF5" w:rsidRPr="0032190F" w:rsidRDefault="00530FF5" w:rsidP="00530FF5">
      <w:pPr>
        <w:pStyle w:val="Heading2"/>
      </w:pPr>
      <w:r w:rsidRPr="0032190F">
        <w:t>Via Margherita</w:t>
      </w:r>
    </w:p>
    <w:p w14:paraId="2598A225" w14:textId="77777777" w:rsidR="00530FF5" w:rsidRPr="0032190F" w:rsidRDefault="00530FF5" w:rsidP="00530FF5">
      <w:pPr>
        <w:rPr>
          <w:lang w:val="fr-FR"/>
        </w:rPr>
      </w:pPr>
      <w:r w:rsidRPr="0032190F">
        <w:rPr>
          <w:lang w:val="fr-FR"/>
        </w:rPr>
        <w:t>Habitat daté des derniers siècles du 3</w:t>
      </w:r>
      <w:r w:rsidRPr="0032190F">
        <w:rPr>
          <w:vertAlign w:val="superscript"/>
          <w:lang w:val="fr-FR"/>
        </w:rPr>
        <w:t>e</w:t>
      </w:r>
      <w:r w:rsidRPr="0032190F">
        <w:rPr>
          <w:lang w:val="fr-FR"/>
        </w:rPr>
        <w:t xml:space="preserve"> millénaire (Campaniforme) (BIB A. Beechnig </w:t>
      </w:r>
      <w:r w:rsidRPr="0032190F">
        <w:rPr>
          <w:i/>
          <w:lang w:val="fr-FR"/>
        </w:rPr>
        <w:t>et al.</w:t>
      </w:r>
      <w:r w:rsidRPr="0032190F">
        <w:rPr>
          <w:lang w:val="fr-FR"/>
        </w:rPr>
        <w:t>, colloque Habitat Dijon 2015)</w:t>
      </w:r>
    </w:p>
    <w:p w14:paraId="6B911DB6" w14:textId="77777777" w:rsidR="00530FF5" w:rsidRPr="0032190F" w:rsidRDefault="00530FF5" w:rsidP="00242C0F">
      <w:pPr>
        <w:jc w:val="both"/>
        <w:rPr>
          <w:lang w:val="fr-FR"/>
        </w:rPr>
      </w:pPr>
    </w:p>
    <w:p w14:paraId="392DB8C4" w14:textId="77777777" w:rsidR="003843F7" w:rsidRPr="0032190F" w:rsidRDefault="00530FF5" w:rsidP="00242C0F">
      <w:pPr>
        <w:jc w:val="both"/>
        <w:rPr>
          <w:lang w:val="fr-FR"/>
        </w:rPr>
      </w:pPr>
      <w:r w:rsidRPr="0032190F">
        <w:rPr>
          <w:lang w:val="fr-FR"/>
        </w:rPr>
        <w:t>GIAONE</w:t>
      </w:r>
    </w:p>
    <w:p w14:paraId="2A16158A" w14:textId="77777777" w:rsidR="00530FF5" w:rsidRPr="0032190F" w:rsidRDefault="00530FF5" w:rsidP="00242C0F">
      <w:pPr>
        <w:jc w:val="both"/>
        <w:rPr>
          <w:lang w:val="fr-FR"/>
        </w:rPr>
      </w:pPr>
    </w:p>
    <w:p w14:paraId="2C451CE9" w14:textId="77777777" w:rsidR="00530FF5" w:rsidRPr="0032190F" w:rsidRDefault="00530FF5" w:rsidP="00242C0F">
      <w:pPr>
        <w:jc w:val="both"/>
        <w:rPr>
          <w:lang w:val="fr-FR"/>
        </w:rPr>
      </w:pPr>
      <w:r w:rsidRPr="0032190F">
        <w:rPr>
          <w:lang w:val="fr-FR"/>
        </w:rPr>
        <w:t>Habitat du VBQ de la première moitié du 5</w:t>
      </w:r>
      <w:r w:rsidRPr="0032190F">
        <w:rPr>
          <w:vertAlign w:val="superscript"/>
          <w:lang w:val="fr-FR"/>
        </w:rPr>
        <w:t>e</w:t>
      </w:r>
      <w:r w:rsidRPr="0032190F">
        <w:rPr>
          <w:lang w:val="fr-FR"/>
        </w:rPr>
        <w:t xml:space="preserve"> millénaire (BIB A. Beechnig et al., colloque Habitat Dijon 2015)</w:t>
      </w:r>
    </w:p>
    <w:p w14:paraId="7272DEF3" w14:textId="77777777" w:rsidR="00530FF5" w:rsidRPr="0032190F" w:rsidRDefault="00530FF5" w:rsidP="00242C0F">
      <w:pPr>
        <w:jc w:val="both"/>
        <w:rPr>
          <w:lang w:val="fr-FR"/>
        </w:rPr>
      </w:pPr>
    </w:p>
    <w:p w14:paraId="3BDFF4FB" w14:textId="77777777" w:rsidR="003843F7" w:rsidRPr="0032190F" w:rsidRDefault="003843F7" w:rsidP="00426FF9">
      <w:pPr>
        <w:pStyle w:val="Heading1"/>
      </w:pPr>
      <w:bookmarkStart w:id="2008" w:name="Sit_Castione_Marchesi"/>
      <w:r w:rsidRPr="0032190F">
        <w:t>CASTIONE DEI MARCHESI (Dépôt)</w:t>
      </w:r>
    </w:p>
    <w:bookmarkEnd w:id="2003"/>
    <w:bookmarkEnd w:id="2008"/>
    <w:p w14:paraId="19C61FD2" w14:textId="77777777" w:rsidR="00853DC0" w:rsidRPr="00784BEC" w:rsidRDefault="00853DC0" w:rsidP="00242C0F">
      <w:pPr>
        <w:rPr>
          <w:lang w:val="it-IT"/>
        </w:rPr>
      </w:pPr>
    </w:p>
    <w:p w14:paraId="60BF7E93" w14:textId="729CF112" w:rsidR="003843F7" w:rsidRPr="0032190F" w:rsidRDefault="00D33002" w:rsidP="00242C0F">
      <w:pPr>
        <w:jc w:val="both"/>
        <w:rPr>
          <w:lang w:val="fr-FR"/>
        </w:rPr>
      </w:pPr>
      <w:r w:rsidRPr="00784BEC">
        <w:rPr>
          <w:lang w:val="it-IT"/>
        </w:rPr>
        <w:lastRenderedPageBreak/>
        <w:t xml:space="preserve">Castione </w:t>
      </w:r>
      <w:r w:rsidR="005C410C">
        <w:rPr>
          <w:lang w:val="it-IT"/>
        </w:rPr>
        <w:t>d</w:t>
      </w:r>
      <w:r w:rsidRPr="00784BEC">
        <w:rPr>
          <w:lang w:val="it-IT"/>
        </w:rPr>
        <w:t xml:space="preserve">ei </w:t>
      </w:r>
      <w:r w:rsidR="008D6817" w:rsidRPr="00784BEC">
        <w:rPr>
          <w:lang w:val="it-IT"/>
        </w:rPr>
        <w:t>Marchesi (P</w:t>
      </w:r>
      <w:r w:rsidRPr="00784BEC">
        <w:rPr>
          <w:lang w:val="it-IT"/>
        </w:rPr>
        <w:t>arme</w:t>
      </w:r>
      <w:r w:rsidR="005C410C">
        <w:rPr>
          <w:lang w:val="it-IT"/>
        </w:rPr>
        <w:t>, Italie</w:t>
      </w:r>
      <w:r w:rsidR="008D6817" w:rsidRPr="00784BEC">
        <w:rPr>
          <w:lang w:val="it-IT"/>
        </w:rPr>
        <w:t>)</w:t>
      </w:r>
      <w:r w:rsidRPr="00784BEC">
        <w:rPr>
          <w:lang w:val="it-IT"/>
        </w:rPr>
        <w:t xml:space="preserve">. </w:t>
      </w:r>
      <w:r w:rsidR="003843F7" w:rsidRPr="0032190F">
        <w:rPr>
          <w:lang w:val="fr-FR"/>
        </w:rPr>
        <w:t xml:space="preserve">Dépôt attribué au </w:t>
      </w:r>
      <w:hyperlink r:id="rId4669" w:anchor="Cul_Bronze_Ancien" w:history="1">
        <w:r w:rsidR="003843F7" w:rsidRPr="0032190F">
          <w:rPr>
            <w:rStyle w:val="Hyperlink"/>
            <w:lang w:val="fr-FR"/>
          </w:rPr>
          <w:t>Bronze ancien</w:t>
        </w:r>
      </w:hyperlink>
      <w:r w:rsidR="003843F7" w:rsidRPr="0032190F">
        <w:rPr>
          <w:lang w:val="fr-FR"/>
        </w:rPr>
        <w:t xml:space="preserve"> I B ou I C d’Italie du Nord qui a livré de nombreux poignards en bronze (BIB 1343 p. 255)</w:t>
      </w:r>
      <w:r w:rsidR="001557DC" w:rsidRPr="0032190F">
        <w:rPr>
          <w:lang w:val="fr-FR"/>
        </w:rPr>
        <w:t xml:space="preserve"> attribué à la phase des « seconds dépôts » (BIB 794)</w:t>
      </w:r>
      <w:r w:rsidR="00321B4B" w:rsidRPr="0032190F">
        <w:rPr>
          <w:lang w:val="fr-FR"/>
        </w:rPr>
        <w:t>.</w:t>
      </w:r>
    </w:p>
    <w:p w14:paraId="2D67AB97" w14:textId="77777777" w:rsidR="00321B4B" w:rsidRPr="0032190F" w:rsidRDefault="00321B4B" w:rsidP="00242C0F">
      <w:pPr>
        <w:rPr>
          <w:lang w:val="fr-FR"/>
        </w:rPr>
      </w:pPr>
    </w:p>
    <w:p w14:paraId="7D2E7FB1" w14:textId="77777777" w:rsidR="00596B5F" w:rsidRPr="0032190F" w:rsidRDefault="00321B4B">
      <w:pPr>
        <w:rPr>
          <w:lang w:val="fr-FR"/>
        </w:rPr>
      </w:pPr>
      <w:r w:rsidRPr="0032190F">
        <w:rPr>
          <w:lang w:val="fr-FR"/>
        </w:rPr>
        <w:t>Dépôt de 6 poignar</w:t>
      </w:r>
      <w:r w:rsidR="00D33002" w:rsidRPr="0032190F">
        <w:rPr>
          <w:lang w:val="fr-FR"/>
        </w:rPr>
        <w:t xml:space="preserve">ds à manche massif ou composite. </w:t>
      </w:r>
      <w:r w:rsidR="00D33002" w:rsidRPr="0032190F">
        <w:rPr>
          <w:i/>
          <w:lang w:val="fr-FR"/>
        </w:rPr>
        <w:t>IV orrizonte</w:t>
      </w:r>
      <w:r w:rsidRPr="0032190F">
        <w:rPr>
          <w:lang w:val="fr-FR"/>
        </w:rPr>
        <w:t>(BIB 486 p. 51)</w:t>
      </w:r>
      <w:r w:rsidR="0007331A" w:rsidRPr="0032190F">
        <w:rPr>
          <w:lang w:val="fr-FR"/>
        </w:rPr>
        <w:t>.</w:t>
      </w:r>
    </w:p>
    <w:p w14:paraId="7BE5A035" w14:textId="77777777" w:rsidR="00596B5F" w:rsidRPr="0032190F" w:rsidRDefault="00596B5F" w:rsidP="00242C0F">
      <w:pPr>
        <w:rPr>
          <w:lang w:val="fr-FR"/>
        </w:rPr>
      </w:pPr>
    </w:p>
    <w:p w14:paraId="33401BA6" w14:textId="77777777" w:rsidR="00596B5F" w:rsidRPr="0032190F" w:rsidRDefault="00596B5F" w:rsidP="00242C0F">
      <w:pPr>
        <w:rPr>
          <w:lang w:val="fr-FR"/>
        </w:rPr>
      </w:pPr>
      <w:r w:rsidRPr="0032190F">
        <w:rPr>
          <w:lang w:val="fr-FR"/>
        </w:rPr>
        <w:t>Découverte d’une maquette de chariot à roues rayonnées (</w:t>
      </w:r>
      <w:r w:rsidRPr="0032190F">
        <w:rPr>
          <w:i/>
          <w:lang w:val="fr-FR"/>
        </w:rPr>
        <w:t>four-spoked wheels</w:t>
      </w:r>
      <w:r w:rsidRPr="0032190F">
        <w:rPr>
          <w:lang w:val="fr-FR"/>
        </w:rPr>
        <w:t>) (BIB 2225 p. 53)</w:t>
      </w:r>
    </w:p>
    <w:p w14:paraId="3D7175AA" w14:textId="77777777" w:rsidR="005C410C" w:rsidRPr="0032190F" w:rsidRDefault="005C410C" w:rsidP="00242C0F">
      <w:pPr>
        <w:rPr>
          <w:lang w:val="fr-FR"/>
        </w:rPr>
      </w:pPr>
    </w:p>
    <w:p w14:paraId="44BBC3BD" w14:textId="1D1CBF98" w:rsidR="005C410C" w:rsidRDefault="00000000" w:rsidP="00242C0F">
      <w:pPr>
        <w:rPr>
          <w:lang w:val="fr-FR"/>
        </w:rPr>
      </w:pPr>
      <w:hyperlink r:id="rId4670" w:anchor="Cul_Terramare" w:history="1">
        <w:r w:rsidR="00BA23B0" w:rsidRPr="0032190F">
          <w:rPr>
            <w:rStyle w:val="Hyperlink"/>
            <w:lang w:val="fr-FR"/>
          </w:rPr>
          <w:t>Terramare</w:t>
        </w:r>
      </w:hyperlink>
      <w:r w:rsidR="005C410C" w:rsidRPr="0032190F">
        <w:rPr>
          <w:lang w:val="fr-FR"/>
        </w:rPr>
        <w:t>, plusieurs peignes de tissage décorés (géométrique) en bois de cerf datés du Bronze moyen. Découverte de baton(s) en bois</w:t>
      </w:r>
      <w:r w:rsidR="00293459" w:rsidRPr="0032190F">
        <w:rPr>
          <w:lang w:val="fr-FR"/>
        </w:rPr>
        <w:t xml:space="preserve"> décorés</w:t>
      </w:r>
      <w:r w:rsidR="005C410C" w:rsidRPr="0032190F">
        <w:rPr>
          <w:lang w:val="fr-FR"/>
        </w:rPr>
        <w:t xml:space="preserve"> dit(s) de "commandement" (BIB 2506)</w:t>
      </w:r>
    </w:p>
    <w:p w14:paraId="72510059" w14:textId="77777777" w:rsidR="00B94E32" w:rsidRDefault="00B94E32" w:rsidP="00242C0F">
      <w:pPr>
        <w:rPr>
          <w:lang w:val="fr-FR"/>
        </w:rPr>
      </w:pPr>
    </w:p>
    <w:p w14:paraId="28875C9B" w14:textId="77777777" w:rsidR="00B94E32" w:rsidRDefault="00B94E32" w:rsidP="00426FF9">
      <w:pPr>
        <w:pStyle w:val="Heading1"/>
      </w:pPr>
      <w:bookmarkStart w:id="2009" w:name="Sit_Montale"/>
      <w:r>
        <w:t>MONTALE</w:t>
      </w:r>
    </w:p>
    <w:bookmarkEnd w:id="2009"/>
    <w:p w14:paraId="6BF86CF7" w14:textId="77777777" w:rsidR="00B94E32" w:rsidRDefault="00B94E32" w:rsidP="00242C0F">
      <w:pPr>
        <w:rPr>
          <w:lang w:val="fr-FR"/>
        </w:rPr>
      </w:pPr>
    </w:p>
    <w:p w14:paraId="34792496" w14:textId="2316BFD8" w:rsidR="00B94E32" w:rsidRPr="00B94E32" w:rsidRDefault="00000000" w:rsidP="00242C0F">
      <w:pPr>
        <w:rPr>
          <w:lang w:val="fr-FR"/>
        </w:rPr>
      </w:pPr>
      <w:hyperlink r:id="rId4671" w:anchor="Cul_Terramare" w:history="1">
        <w:r w:rsidR="00B94E32" w:rsidRPr="00B94E32">
          <w:rPr>
            <w:rStyle w:val="Hyperlink"/>
            <w:lang w:val="fr-FR"/>
          </w:rPr>
          <w:t>Terramare</w:t>
        </w:r>
      </w:hyperlink>
      <w:r w:rsidR="00B94E32" w:rsidRPr="00B94E32">
        <w:rPr>
          <w:lang w:val="fr-FR"/>
        </w:rPr>
        <w:t xml:space="preserve"> </w:t>
      </w:r>
      <w:r w:rsidR="00B94E32">
        <w:rPr>
          <w:lang w:val="fr-FR"/>
        </w:rPr>
        <w:t>avec des habitats réguli</w:t>
      </w:r>
      <w:r w:rsidR="00B94E32" w:rsidRPr="00B94E32">
        <w:rPr>
          <w:lang w:val="fr-FR"/>
        </w:rPr>
        <w:t>èrement disposés sur une "</w:t>
      </w:r>
      <w:r w:rsidR="00B94E32">
        <w:rPr>
          <w:lang w:val="fr-FR"/>
        </w:rPr>
        <w:t xml:space="preserve">île" entourée d'un large fossé ennoyé </w:t>
      </w:r>
      <w:r w:rsidR="00B94E32" w:rsidRPr="00B94E32">
        <w:rPr>
          <w:lang w:val="fr-FR"/>
        </w:rPr>
        <w:t>(BIB A. Depalmas in BIB 3233)</w:t>
      </w:r>
    </w:p>
    <w:p w14:paraId="267D54DA" w14:textId="77777777" w:rsidR="00BA23B0" w:rsidRPr="00B94E32" w:rsidRDefault="00BA23B0" w:rsidP="00242C0F">
      <w:pPr>
        <w:rPr>
          <w:lang w:val="fr-FR"/>
        </w:rPr>
      </w:pPr>
    </w:p>
    <w:p w14:paraId="312CF82D" w14:textId="77777777" w:rsidR="00BA23B0" w:rsidRDefault="00BA23B0" w:rsidP="00426FF9">
      <w:pPr>
        <w:pStyle w:val="Heading1"/>
      </w:pPr>
      <w:bookmarkStart w:id="2010" w:name="Sit_Olmo_Nogara"/>
      <w:r>
        <w:t>OLMO DI NOGARA</w:t>
      </w:r>
    </w:p>
    <w:bookmarkEnd w:id="2010"/>
    <w:p w14:paraId="2539AD0B" w14:textId="77777777" w:rsidR="00BA23B0" w:rsidRDefault="00BA23B0" w:rsidP="00242C0F">
      <w:pPr>
        <w:rPr>
          <w:lang w:val="fr-FR"/>
        </w:rPr>
      </w:pPr>
    </w:p>
    <w:p w14:paraId="30B0388B" w14:textId="36869BD5" w:rsidR="00BA23B0" w:rsidRDefault="00BA23B0" w:rsidP="00242C0F">
      <w:pPr>
        <w:rPr>
          <w:lang w:val="fr-FR"/>
        </w:rPr>
      </w:pPr>
      <w:r w:rsidRPr="00BA23B0">
        <w:rPr>
          <w:lang w:val="fr-FR"/>
        </w:rPr>
        <w:t xml:space="preserve">Le site d'Olmo di Nogara (Verona), dans la région </w:t>
      </w:r>
      <w:hyperlink r:id="rId4672" w:anchor="Cul_Terramare" w:history="1">
        <w:r w:rsidRPr="0032190F">
          <w:rPr>
            <w:rStyle w:val="Hyperlink"/>
            <w:lang w:val="fr-FR"/>
          </w:rPr>
          <w:t>Terramare</w:t>
        </w:r>
      </w:hyperlink>
      <w:r w:rsidRPr="00BA23B0">
        <w:rPr>
          <w:lang w:val="fr-FR"/>
        </w:rPr>
        <w:t xml:space="preserve"> montre que 16%</w:t>
      </w:r>
      <w:r>
        <w:rPr>
          <w:lang w:val="fr-FR"/>
        </w:rPr>
        <w:t xml:space="preserve"> des squelettes ont des traces de combat (BIB 2888) </w:t>
      </w:r>
      <w:r w:rsidR="00B94E32">
        <w:rPr>
          <w:lang w:val="fr-FR"/>
        </w:rPr>
        <w:t xml:space="preserve">Nécropole de l'Olmo, 41 épées dans des sépultures du BM2 et BM3 </w:t>
      </w:r>
      <w:r w:rsidR="00B94E32" w:rsidRPr="00B94E32">
        <w:rPr>
          <w:lang w:val="fr-FR"/>
        </w:rPr>
        <w:t>(BIB A. Depalmas in BIB 3233)</w:t>
      </w:r>
    </w:p>
    <w:p w14:paraId="7375F327" w14:textId="77777777" w:rsidR="007F2894" w:rsidRDefault="007F2894" w:rsidP="007F2894">
      <w:pPr>
        <w:jc w:val="both"/>
        <w:rPr>
          <w:lang w:val="fr-FR"/>
        </w:rPr>
      </w:pPr>
      <w:r w:rsidRPr="0032190F">
        <w:rPr>
          <w:lang w:val="fr-FR"/>
        </w:rPr>
        <w:t xml:space="preserve">Le site d’Olmo di Nogara (Vénétie, Italie) a livré une dizaine d’épées datées du </w:t>
      </w:r>
      <w:r>
        <w:rPr>
          <w:lang w:val="fr-FR"/>
        </w:rPr>
        <w:t xml:space="preserve">BM </w:t>
      </w:r>
      <w:r w:rsidRPr="0032190F">
        <w:rPr>
          <w:lang w:val="fr-FR"/>
        </w:rPr>
        <w:t>montrant des décorations de garde pouvant être regardés à l’envers ou à</w:t>
      </w:r>
      <w:r>
        <w:rPr>
          <w:lang w:val="fr-FR"/>
        </w:rPr>
        <w:t xml:space="preserve"> l’endroit (proximal ↔ distal) </w:t>
      </w:r>
      <w:r w:rsidRPr="0032190F">
        <w:rPr>
          <w:lang w:val="fr-FR"/>
        </w:rPr>
        <w:t>(BIB 2088)</w:t>
      </w:r>
    </w:p>
    <w:p w14:paraId="0EFE0406" w14:textId="7C39F18F" w:rsidR="007F2894" w:rsidRPr="007F2894" w:rsidRDefault="007F2894" w:rsidP="007F2894">
      <w:pPr>
        <w:jc w:val="both"/>
        <w:rPr>
          <w:lang w:val="fr-FR"/>
        </w:rPr>
      </w:pPr>
      <w:r w:rsidRPr="007F2894">
        <w:rPr>
          <w:lang w:val="fr-FR"/>
        </w:rPr>
        <w:t>Cetona, Olmo di Nogara</w:t>
      </w:r>
      <w:r>
        <w:rPr>
          <w:lang w:val="fr-FR"/>
        </w:rPr>
        <w:t xml:space="preserve">, </w:t>
      </w:r>
      <w:r w:rsidRPr="007F2894">
        <w:rPr>
          <w:lang w:val="fr-FR"/>
        </w:rPr>
        <w:t xml:space="preserve">t. 41: épée </w:t>
      </w:r>
      <w:hyperlink r:id="rId4673" w:anchor="Cul_Naue_II" w:history="1">
        <w:r w:rsidRPr="007F2894">
          <w:rPr>
            <w:rStyle w:val="Hyperlink"/>
            <w:lang w:val="fr-FR"/>
          </w:rPr>
          <w:t>Naue II</w:t>
        </w:r>
      </w:hyperlink>
      <w:r w:rsidRPr="007F2894">
        <w:rPr>
          <w:lang w:val="fr-FR"/>
        </w:rPr>
        <w:t xml:space="preserve"> (BIB 3391) manche coulé (SS BIB)</w:t>
      </w:r>
    </w:p>
    <w:p w14:paraId="41ED208A" w14:textId="77777777" w:rsidR="007F2894" w:rsidRPr="007F2894" w:rsidRDefault="007F2894" w:rsidP="00242C0F">
      <w:pPr>
        <w:rPr>
          <w:lang w:val="fr-FR"/>
        </w:rPr>
      </w:pPr>
    </w:p>
    <w:p w14:paraId="4106171D" w14:textId="77777777" w:rsidR="00B94E32" w:rsidRPr="007F2894" w:rsidRDefault="00B94E32" w:rsidP="00242C0F">
      <w:pPr>
        <w:rPr>
          <w:lang w:val="fr-FR"/>
        </w:rPr>
      </w:pPr>
    </w:p>
    <w:p w14:paraId="21B18A3B" w14:textId="77777777" w:rsidR="00B94E32" w:rsidRDefault="00B94E32" w:rsidP="00426FF9">
      <w:pPr>
        <w:pStyle w:val="Heading1"/>
      </w:pPr>
      <w:bookmarkStart w:id="2011" w:name="Sit_Roc_Vecchia"/>
      <w:r>
        <w:t>ROCA VECCHIA</w:t>
      </w:r>
    </w:p>
    <w:bookmarkEnd w:id="2011"/>
    <w:p w14:paraId="3310B2FB" w14:textId="77777777" w:rsidR="00B94E32" w:rsidRDefault="00B94E32" w:rsidP="00242C0F">
      <w:pPr>
        <w:rPr>
          <w:lang w:val="fr-FR"/>
        </w:rPr>
      </w:pPr>
    </w:p>
    <w:p w14:paraId="22AF0DD8" w14:textId="77777777" w:rsidR="00B94E32" w:rsidRPr="00BA23B0" w:rsidRDefault="00B94E32" w:rsidP="00242C0F">
      <w:pPr>
        <w:rPr>
          <w:lang w:val="fr-FR"/>
        </w:rPr>
      </w:pPr>
      <w:r>
        <w:rPr>
          <w:lang w:val="fr-FR"/>
        </w:rPr>
        <w:t xml:space="preserve">Melungo, Pouilles. Ville forteresse du BM sur la cote méditerranéenne </w:t>
      </w:r>
      <w:r w:rsidRPr="00B94E32">
        <w:rPr>
          <w:lang w:val="fr-FR"/>
        </w:rPr>
        <w:t>(BIB A. Depalmas in BIB 3233)</w:t>
      </w:r>
      <w:r w:rsidR="008642C3">
        <w:rPr>
          <w:lang w:val="fr-FR"/>
        </w:rPr>
        <w:t xml:space="preserve"> Traces de violence </w:t>
      </w:r>
      <w:r w:rsidR="008642C3" w:rsidRPr="008642C3">
        <w:rPr>
          <w:lang w:val="fr-FR"/>
        </w:rPr>
        <w:t>(BIB C. Marcigny in BIB 3233)</w:t>
      </w:r>
    </w:p>
    <w:p w14:paraId="30B2D5F6" w14:textId="77777777" w:rsidR="0007331A" w:rsidRPr="00BA23B0" w:rsidRDefault="0007331A" w:rsidP="00242C0F">
      <w:pPr>
        <w:rPr>
          <w:lang w:val="fr-FR"/>
        </w:rPr>
      </w:pPr>
    </w:p>
    <w:p w14:paraId="57C70493" w14:textId="77777777" w:rsidR="0007331A" w:rsidRPr="0032190F" w:rsidRDefault="0007331A" w:rsidP="00426FF9">
      <w:pPr>
        <w:pStyle w:val="Heading1"/>
      </w:pPr>
      <w:bookmarkStart w:id="2012" w:name="Sit_Botteghino"/>
      <w:r w:rsidRPr="0032190F">
        <w:t>BOTTEGHINO</w:t>
      </w:r>
    </w:p>
    <w:bookmarkEnd w:id="2012"/>
    <w:p w14:paraId="09075CD0" w14:textId="77777777" w:rsidR="0007331A" w:rsidRPr="0032190F" w:rsidRDefault="0007331A" w:rsidP="00242C0F">
      <w:pPr>
        <w:rPr>
          <w:lang w:val="fr-FR"/>
        </w:rPr>
      </w:pPr>
    </w:p>
    <w:p w14:paraId="7A805021" w14:textId="6FFEAD6E" w:rsidR="00E5365B" w:rsidRDefault="00E5365B" w:rsidP="00242C0F">
      <w:pPr>
        <w:jc w:val="both"/>
        <w:rPr>
          <w:lang w:val="fr-FR"/>
        </w:rPr>
      </w:pPr>
      <w:r w:rsidRPr="0077212E">
        <w:rPr>
          <w:lang w:val="fr-FR"/>
        </w:rPr>
        <w:t xml:space="preserve">Site italien de tradition </w:t>
      </w:r>
      <w:hyperlink r:id="rId4674" w:anchor="Cul_Chasseen" w:history="1">
        <w:r w:rsidRPr="0077212E">
          <w:rPr>
            <w:rStyle w:val="Hyperlink"/>
            <w:lang w:val="fr-FR"/>
          </w:rPr>
          <w:t>chasséenne</w:t>
        </w:r>
      </w:hyperlink>
      <w:r w:rsidRPr="0077212E">
        <w:rPr>
          <w:lang w:val="fr-FR"/>
        </w:rPr>
        <w:t xml:space="preserve"> (BIB </w:t>
      </w:r>
      <w:r w:rsidRPr="0077212E">
        <w:rPr>
          <w:sz w:val="20"/>
          <w:lang w:val="fr-FR"/>
        </w:rPr>
        <w:t xml:space="preserve">Maria Maffi </w:t>
      </w:r>
      <w:r w:rsidRPr="0077212E">
        <w:rPr>
          <w:lang w:val="fr-FR"/>
        </w:rPr>
        <w:t xml:space="preserve">in BIB 1708) </w:t>
      </w:r>
      <w:r w:rsidR="002D13AC" w:rsidRPr="0077212E">
        <w:rPr>
          <w:lang w:val="fr-FR"/>
        </w:rPr>
        <w:t>en plein-air de Botteghino (Parme), daté du</w:t>
      </w:r>
      <w:r w:rsidR="004A7DBE" w:rsidRPr="0077212E">
        <w:rPr>
          <w:lang w:val="fr-FR"/>
        </w:rPr>
        <w:t xml:space="preserve"> </w:t>
      </w:r>
      <w:r w:rsidR="00FD0C08" w:rsidRPr="0077212E">
        <w:rPr>
          <w:i/>
          <w:lang w:val="fr-FR"/>
        </w:rPr>
        <w:t>Late Neolithic</w:t>
      </w:r>
      <w:r w:rsidRPr="0077212E">
        <w:rPr>
          <w:lang w:val="fr-FR"/>
        </w:rPr>
        <w:t xml:space="preserve">, ca </w:t>
      </w:r>
      <w:r w:rsidR="0007331A" w:rsidRPr="0077212E">
        <w:rPr>
          <w:lang w:val="fr-FR"/>
        </w:rPr>
        <w:t>4300 calBC (BIB 1690)</w:t>
      </w:r>
      <w:r w:rsidR="00FD0C08" w:rsidRPr="0077212E">
        <w:rPr>
          <w:lang w:val="fr-FR"/>
        </w:rPr>
        <w:t xml:space="preserve"> </w:t>
      </w:r>
      <w:r w:rsidR="004A7DBE" w:rsidRPr="0077212E">
        <w:rPr>
          <w:lang w:val="fr-FR"/>
        </w:rPr>
        <w:t>Obsidienne de Lipari trouvée dans l' US 1137 (BIB 2699)</w:t>
      </w:r>
      <w:r w:rsidR="0077212E">
        <w:rPr>
          <w:lang w:val="fr-FR"/>
        </w:rPr>
        <w:t xml:space="preserve"> </w:t>
      </w:r>
      <w:hyperlink r:id="rId4675" w:anchor="Sit_Mont_Ventoux_p_NeoMoy_Chass" w:history="1">
        <w:r w:rsidR="0077212E" w:rsidRPr="0077212E">
          <w:rPr>
            <w:rStyle w:val="Hyperlink"/>
            <w:lang w:val="fr-FR"/>
          </w:rPr>
          <w:t>blond bédoulien</w:t>
        </w:r>
      </w:hyperlink>
      <w:r w:rsidR="0077212E">
        <w:rPr>
          <w:lang w:val="fr-FR"/>
        </w:rPr>
        <w:t xml:space="preserve"> </w:t>
      </w:r>
      <w:r>
        <w:rPr>
          <w:lang w:val="fr-FR"/>
        </w:rPr>
        <w:t>(BIB 2699)</w:t>
      </w:r>
    </w:p>
    <w:p w14:paraId="278F0783" w14:textId="77777777" w:rsidR="004A7DBE" w:rsidRDefault="004A7DBE" w:rsidP="00242C0F">
      <w:pPr>
        <w:jc w:val="both"/>
        <w:rPr>
          <w:lang w:val="fr-FR"/>
        </w:rPr>
      </w:pPr>
    </w:p>
    <w:p w14:paraId="351FFA71" w14:textId="77777777" w:rsidR="004A7DBE" w:rsidRDefault="00E5365B" w:rsidP="004A7DBE">
      <w:pPr>
        <w:pStyle w:val="Heading2"/>
      </w:pPr>
      <w:r>
        <w:t>Maison V</w:t>
      </w:r>
    </w:p>
    <w:p w14:paraId="26D79054" w14:textId="77777777" w:rsidR="004A7DBE" w:rsidRDefault="004A7DBE" w:rsidP="00242C0F">
      <w:pPr>
        <w:jc w:val="both"/>
        <w:rPr>
          <w:lang w:val="fr-FR"/>
        </w:rPr>
      </w:pPr>
      <w:r w:rsidRPr="00E5365B">
        <w:rPr>
          <w:i/>
          <w:lang w:val="fr-FR"/>
        </w:rPr>
        <w:t>edificio V</w:t>
      </w:r>
      <w:r>
        <w:rPr>
          <w:lang w:val="fr-FR"/>
        </w:rPr>
        <w:t xml:space="preserve"> (BIB 2699)</w:t>
      </w:r>
    </w:p>
    <w:p w14:paraId="36C8A0BC" w14:textId="77777777" w:rsidR="004A7DBE" w:rsidRDefault="004A7DBE" w:rsidP="00242C0F">
      <w:pPr>
        <w:jc w:val="both"/>
        <w:rPr>
          <w:lang w:val="fr-FR"/>
        </w:rPr>
      </w:pPr>
    </w:p>
    <w:p w14:paraId="49CB2B4E" w14:textId="5AD10441" w:rsidR="004A7DBE" w:rsidRDefault="00000000" w:rsidP="004A7DBE">
      <w:pPr>
        <w:rPr>
          <w:lang w:val="fr-FR"/>
        </w:rPr>
      </w:pPr>
      <w:hyperlink r:id="rId4676" w:anchor="Cul_Chasseen_hab" w:history="1">
        <w:r w:rsidR="00E5365B" w:rsidRPr="00203973">
          <w:rPr>
            <w:rStyle w:val="Hyperlink"/>
            <w:lang w:val="fr-FR"/>
          </w:rPr>
          <w:t>H</w:t>
        </w:r>
        <w:r w:rsidR="004A7DBE" w:rsidRPr="00203973">
          <w:rPr>
            <w:rStyle w:val="Hyperlink"/>
            <w:lang w:val="fr-FR"/>
          </w:rPr>
          <w:t>abitat</w:t>
        </w:r>
      </w:hyperlink>
      <w:r w:rsidR="004A7DBE" w:rsidRPr="0032190F">
        <w:rPr>
          <w:lang w:val="fr-FR"/>
        </w:rPr>
        <w:t xml:space="preserve"> de tradition </w:t>
      </w:r>
      <w:hyperlink r:id="rId4677" w:anchor="Cul_Chasseen" w:history="1">
        <w:r w:rsidR="004A7DBE" w:rsidRPr="0032190F">
          <w:rPr>
            <w:rStyle w:val="Hyperlink"/>
            <w:lang w:val="fr-FR"/>
          </w:rPr>
          <w:t>chasséenne</w:t>
        </w:r>
      </w:hyperlink>
      <w:r w:rsidR="004A7DBE" w:rsidRPr="0032190F">
        <w:rPr>
          <w:lang w:val="fr-FR"/>
        </w:rPr>
        <w:t xml:space="preserve"> (BIB </w:t>
      </w:r>
      <w:r w:rsidR="004A7DBE" w:rsidRPr="0032190F">
        <w:rPr>
          <w:sz w:val="20"/>
          <w:lang w:val="fr-FR"/>
        </w:rPr>
        <w:t xml:space="preserve">Maria Maffi </w:t>
      </w:r>
      <w:r w:rsidR="004A7DBE" w:rsidRPr="0032190F">
        <w:rPr>
          <w:lang w:val="fr-FR"/>
        </w:rPr>
        <w:t>in BIB 1708)</w:t>
      </w:r>
      <w:r w:rsidR="004A7DBE">
        <w:rPr>
          <w:lang w:val="fr-FR"/>
        </w:rPr>
        <w:t>. Habitat rectangulaire chasséen (BIB 2699)</w:t>
      </w:r>
    </w:p>
    <w:p w14:paraId="12493577" w14:textId="77777777" w:rsidR="00E5365B" w:rsidRDefault="00E5365B" w:rsidP="004A7DBE">
      <w:pPr>
        <w:rPr>
          <w:lang w:val="fr-FR"/>
        </w:rPr>
      </w:pPr>
    </w:p>
    <w:p w14:paraId="1D94DFD0" w14:textId="77777777" w:rsidR="00E5365B" w:rsidRDefault="00E5365B" w:rsidP="00E5365B">
      <w:pPr>
        <w:pStyle w:val="Heading2"/>
      </w:pPr>
      <w:r>
        <w:t>Cuivre</w:t>
      </w:r>
    </w:p>
    <w:p w14:paraId="735AF046" w14:textId="67222049" w:rsidR="00E5365B" w:rsidRDefault="00E5365B" w:rsidP="00E5365B">
      <w:pPr>
        <w:rPr>
          <w:lang w:val="fr-FR"/>
        </w:rPr>
      </w:pPr>
      <w:r w:rsidRPr="0032190F">
        <w:rPr>
          <w:lang w:val="fr-FR"/>
        </w:rPr>
        <w:t xml:space="preserve">Un fragment de creuset et des scories </w:t>
      </w:r>
      <w:r w:rsidR="00BA150E">
        <w:rPr>
          <w:lang w:val="fr-FR"/>
        </w:rPr>
        <w:t xml:space="preserve">de </w:t>
      </w:r>
      <w:hyperlink r:id="rId4678" w:anchor="Sit_Cuivre" w:history="1">
        <w:r w:rsidR="00BA150E" w:rsidRPr="00BA150E">
          <w:rPr>
            <w:rStyle w:val="Hyperlink"/>
            <w:lang w:val="fr-FR"/>
          </w:rPr>
          <w:t>cuivre</w:t>
        </w:r>
      </w:hyperlink>
      <w:r w:rsidR="00BA150E">
        <w:rPr>
          <w:lang w:val="fr-FR"/>
        </w:rPr>
        <w:t xml:space="preserve"> </w:t>
      </w:r>
      <w:r w:rsidRPr="0032190F">
        <w:rPr>
          <w:lang w:val="fr-FR"/>
        </w:rPr>
        <w:t>associé à la date 14C de 4501-4365 cal BC 2s (Hd-25297 ; 5619±25 BP). Doit encore être confirmé par les analyses (BIB 1712)</w:t>
      </w:r>
      <w:r>
        <w:rPr>
          <w:lang w:val="fr-FR"/>
        </w:rPr>
        <w:t xml:space="preserve">. Le traitement </w:t>
      </w:r>
      <w:r w:rsidRPr="00E5365B">
        <w:rPr>
          <w:i/>
          <w:lang w:val="fr-FR"/>
        </w:rPr>
        <w:t>in situ</w:t>
      </w:r>
      <w:r>
        <w:rPr>
          <w:lang w:val="fr-FR"/>
        </w:rPr>
        <w:t xml:space="preserve"> du cuivre est attesté par la présence de scories, creusets, etc. (BIB 2699)</w:t>
      </w:r>
    </w:p>
    <w:p w14:paraId="02C092BD" w14:textId="0CF90C43" w:rsidR="00E5365B" w:rsidRPr="00E5365B" w:rsidRDefault="00E5365B" w:rsidP="00E5365B">
      <w:pPr>
        <w:rPr>
          <w:lang w:val="fr-FR"/>
        </w:rPr>
      </w:pPr>
      <w:r>
        <w:rPr>
          <w:lang w:val="fr-FR"/>
        </w:rPr>
        <w:t>Montre</w:t>
      </w:r>
      <w:r w:rsidRPr="0032190F">
        <w:rPr>
          <w:lang w:val="fr-FR"/>
        </w:rPr>
        <w:t xml:space="preserve"> des indices de </w:t>
      </w:r>
      <w:hyperlink r:id="rId4679" w:anchor="Sit_Cuivre_trait_reduc" w:history="1">
        <w:r w:rsidRPr="00BA150E">
          <w:rPr>
            <w:rStyle w:val="Hyperlink"/>
            <w:lang w:val="fr-FR"/>
          </w:rPr>
          <w:t>réduction</w:t>
        </w:r>
      </w:hyperlink>
      <w:r w:rsidRPr="0032190F">
        <w:rPr>
          <w:lang w:val="fr-FR"/>
        </w:rPr>
        <w:t xml:space="preserve"> (BIB 1690)</w:t>
      </w:r>
    </w:p>
    <w:p w14:paraId="30C9FFF4" w14:textId="77777777" w:rsidR="004A7DBE" w:rsidRDefault="004A7DBE" w:rsidP="004A7DBE">
      <w:pPr>
        <w:rPr>
          <w:lang w:val="fr-FR"/>
        </w:rPr>
      </w:pPr>
    </w:p>
    <w:p w14:paraId="506CFC53" w14:textId="77777777" w:rsidR="004A7DBE" w:rsidRDefault="004A7DBE" w:rsidP="00E5365B">
      <w:pPr>
        <w:pStyle w:val="Heading3"/>
      </w:pPr>
      <w:r>
        <w:lastRenderedPageBreak/>
        <w:t>alènes en cuivre</w:t>
      </w:r>
    </w:p>
    <w:p w14:paraId="0018CDFA" w14:textId="15CFD81E" w:rsidR="004A7DBE" w:rsidRDefault="004A7DBE" w:rsidP="004A7DBE">
      <w:pPr>
        <w:rPr>
          <w:lang w:val="fr-FR"/>
        </w:rPr>
      </w:pPr>
      <w:r>
        <w:rPr>
          <w:lang w:val="fr-FR"/>
        </w:rPr>
        <w:t>Dans des contextes certains, deux alènes (</w:t>
      </w:r>
      <w:r w:rsidRPr="004A7DBE">
        <w:rPr>
          <w:i/>
          <w:lang w:val="fr-FR"/>
        </w:rPr>
        <w:t>lesine</w:t>
      </w:r>
      <w:r>
        <w:rPr>
          <w:lang w:val="fr-FR"/>
        </w:rPr>
        <w:t xml:space="preserve">) de </w:t>
      </w:r>
      <w:hyperlink r:id="rId4680" w:anchor="Sit_Cuivre" w:history="1">
        <w:r w:rsidR="00BA150E" w:rsidRPr="00BA150E">
          <w:rPr>
            <w:rStyle w:val="Hyperlink"/>
            <w:lang w:val="fr-FR"/>
          </w:rPr>
          <w:t>cuivre</w:t>
        </w:r>
      </w:hyperlink>
      <w:r w:rsidR="00BA150E">
        <w:rPr>
          <w:lang w:val="fr-FR"/>
        </w:rPr>
        <w:t xml:space="preserve"> </w:t>
      </w:r>
      <w:r>
        <w:rPr>
          <w:lang w:val="fr-FR"/>
        </w:rPr>
        <w:t>(BIB 2699)</w:t>
      </w:r>
    </w:p>
    <w:p w14:paraId="52A2B0C8" w14:textId="77777777" w:rsidR="004A7DBE" w:rsidRDefault="004A7DBE" w:rsidP="004A7DBE">
      <w:pPr>
        <w:rPr>
          <w:lang w:val="fr-FR"/>
        </w:rPr>
      </w:pPr>
    </w:p>
    <w:p w14:paraId="4664D501" w14:textId="77777777" w:rsidR="004A7DBE" w:rsidRDefault="004A7DBE" w:rsidP="00E5365B">
      <w:pPr>
        <w:pStyle w:val="Heading4"/>
      </w:pPr>
      <w:r>
        <w:t>alène 1</w:t>
      </w:r>
    </w:p>
    <w:p w14:paraId="254C6181" w14:textId="49EA491B" w:rsidR="004A7DBE" w:rsidRDefault="004A7DBE" w:rsidP="004A7DBE">
      <w:pPr>
        <w:rPr>
          <w:lang w:val="fr-FR"/>
        </w:rPr>
      </w:pPr>
      <w:r>
        <w:rPr>
          <w:lang w:val="fr-FR"/>
        </w:rPr>
        <w:t xml:space="preserve"> US 1137. section ronde, trouve des analogies avec </w:t>
      </w:r>
      <w:hyperlink r:id="rId4681" w:anchor="Sit_Arene_Candide" w:history="1">
        <w:r w:rsidRPr="009A0C25">
          <w:rPr>
            <w:rStyle w:val="Hyperlink"/>
            <w:lang w:val="fr-FR"/>
          </w:rPr>
          <w:t>Arene Candide</w:t>
        </w:r>
      </w:hyperlink>
      <w:r>
        <w:rPr>
          <w:lang w:val="fr-FR"/>
        </w:rPr>
        <w:t xml:space="preserve"> et </w:t>
      </w:r>
      <w:hyperlink r:id="rId4682" w:anchor="Sit_Alba" w:history="1">
        <w:r w:rsidR="000962AC" w:rsidRPr="000962AC">
          <w:rPr>
            <w:rStyle w:val="Hyperlink"/>
            <w:lang w:val="fr-FR"/>
          </w:rPr>
          <w:t>Alba</w:t>
        </w:r>
      </w:hyperlink>
      <w:r w:rsidR="000962AC" w:rsidRPr="000962AC">
        <w:rPr>
          <w:lang w:val="fr-FR"/>
        </w:rPr>
        <w:t xml:space="preserve"> </w:t>
      </w:r>
      <w:r>
        <w:rPr>
          <w:lang w:val="fr-FR"/>
        </w:rPr>
        <w:t>(BIB 2699)</w:t>
      </w:r>
    </w:p>
    <w:p w14:paraId="7E45590B" w14:textId="77777777" w:rsidR="004A7DBE" w:rsidRDefault="004A7DBE" w:rsidP="004A7DBE">
      <w:pPr>
        <w:rPr>
          <w:lang w:val="fr-FR"/>
        </w:rPr>
      </w:pPr>
    </w:p>
    <w:p w14:paraId="4575EA44" w14:textId="77777777" w:rsidR="004A7DBE" w:rsidRDefault="004A7DBE" w:rsidP="00E5365B">
      <w:pPr>
        <w:pStyle w:val="Heading4"/>
      </w:pPr>
      <w:r>
        <w:t>alène 2</w:t>
      </w:r>
    </w:p>
    <w:p w14:paraId="57A90280" w14:textId="77777777" w:rsidR="004A7DBE" w:rsidRPr="004A7DBE" w:rsidRDefault="004A7DBE" w:rsidP="004A7DBE">
      <w:pPr>
        <w:rPr>
          <w:lang w:val="fr-FR"/>
        </w:rPr>
      </w:pPr>
      <w:r>
        <w:rPr>
          <w:lang w:val="fr-FR"/>
        </w:rPr>
        <w:t xml:space="preserve">US 14. section quadrangulaire, trouve des analogies avec </w:t>
      </w:r>
      <w:r w:rsidRPr="004A7DBE">
        <w:rPr>
          <w:lang w:val="fr-FR"/>
        </w:rPr>
        <w:t xml:space="preserve">Bannia-Palazzine di Sopra (US 2 </w:t>
      </w:r>
      <w:r>
        <w:rPr>
          <w:lang w:val="fr-FR"/>
        </w:rPr>
        <w:t>de la</w:t>
      </w:r>
      <w:r w:rsidRPr="004A7DBE">
        <w:rPr>
          <w:lang w:val="fr-FR"/>
        </w:rPr>
        <w:t xml:space="preserve"> </w:t>
      </w:r>
      <w:r>
        <w:rPr>
          <w:lang w:val="fr-FR"/>
        </w:rPr>
        <w:t>str.</w:t>
      </w:r>
      <w:r w:rsidRPr="004A7DBE">
        <w:rPr>
          <w:lang w:val="fr-FR"/>
        </w:rPr>
        <w:t xml:space="preserve"> B2</w:t>
      </w:r>
      <w:r w:rsidR="00E5365B">
        <w:rPr>
          <w:lang w:val="fr-FR"/>
        </w:rPr>
        <w:t xml:space="preserve">), Fossacesia (cabanne 1), S. Maria in Selva </w:t>
      </w:r>
      <w:r>
        <w:rPr>
          <w:lang w:val="fr-FR"/>
        </w:rPr>
        <w:t xml:space="preserve"> (BIB 2699)</w:t>
      </w:r>
    </w:p>
    <w:p w14:paraId="09D1D380" w14:textId="77777777" w:rsidR="002D13AC" w:rsidRDefault="002D13AC" w:rsidP="00242C0F">
      <w:pPr>
        <w:jc w:val="both"/>
        <w:rPr>
          <w:lang w:val="fr-FR"/>
        </w:rPr>
      </w:pPr>
    </w:p>
    <w:p w14:paraId="51AB97A9" w14:textId="77777777" w:rsidR="00203973" w:rsidRDefault="00203973" w:rsidP="00203973">
      <w:pPr>
        <w:pStyle w:val="Heading2"/>
      </w:pPr>
      <w:r>
        <w:t>Steles</w:t>
      </w:r>
    </w:p>
    <w:p w14:paraId="3EE61725" w14:textId="77777777" w:rsidR="00203973" w:rsidRDefault="00203973" w:rsidP="00203973">
      <w:pPr>
        <w:rPr>
          <w:lang w:val="fr-FR"/>
        </w:rPr>
      </w:pPr>
    </w:p>
    <w:p w14:paraId="1C12BDBC" w14:textId="77777777" w:rsidR="00203973" w:rsidRPr="00203973" w:rsidRDefault="00203973" w:rsidP="00203973">
      <w:pPr>
        <w:rPr>
          <w:lang w:val="fr-FR"/>
        </w:rPr>
      </w:pPr>
      <w:r>
        <w:rPr>
          <w:lang w:val="fr-FR"/>
        </w:rPr>
        <w:t>Stèle d'une cinquantaine de cm retrouvée proche de l'habitat 5 (BIB 2699)</w:t>
      </w:r>
    </w:p>
    <w:p w14:paraId="1605A03A" w14:textId="77777777" w:rsidR="00FD0C08" w:rsidRPr="004A7DBE" w:rsidRDefault="00FD0C08" w:rsidP="00242C0F">
      <w:pPr>
        <w:rPr>
          <w:lang w:val="fr-FR"/>
        </w:rPr>
      </w:pPr>
    </w:p>
    <w:p w14:paraId="70E09D1F" w14:textId="77777777" w:rsidR="00FD0C08" w:rsidRPr="0032190F" w:rsidRDefault="00FD0C08" w:rsidP="00426FF9">
      <w:pPr>
        <w:pStyle w:val="Heading1"/>
      </w:pPr>
      <w:bookmarkStart w:id="2013" w:name="Sit_Sgurgola"/>
      <w:r w:rsidRPr="0032190F">
        <w:t>SGURGOLA</w:t>
      </w:r>
    </w:p>
    <w:bookmarkEnd w:id="2013"/>
    <w:p w14:paraId="73F8961C" w14:textId="77777777" w:rsidR="00BA150E" w:rsidRDefault="00BA150E" w:rsidP="00242C0F">
      <w:pPr>
        <w:rPr>
          <w:lang w:val="fr-FR"/>
        </w:rPr>
      </w:pPr>
    </w:p>
    <w:p w14:paraId="22A3A716" w14:textId="29BA7B75" w:rsidR="00FD0C08" w:rsidRPr="0032190F" w:rsidRDefault="00FD0C08" w:rsidP="00242C0F">
      <w:pPr>
        <w:rPr>
          <w:lang w:val="fr-FR"/>
        </w:rPr>
      </w:pPr>
      <w:r w:rsidRPr="00B810E7">
        <w:rPr>
          <w:lang w:val="fr-FR"/>
        </w:rPr>
        <w:t xml:space="preserve">Site d’Italie centre-ouest. Un objet en </w:t>
      </w:r>
      <w:hyperlink r:id="rId4683" w:anchor="Sit_Cuivre" w:history="1">
        <w:r w:rsidR="00BA150E" w:rsidRPr="00BA150E">
          <w:rPr>
            <w:rStyle w:val="Hyperlink"/>
            <w:lang w:val="fr-FR"/>
          </w:rPr>
          <w:t>cuivre</w:t>
        </w:r>
      </w:hyperlink>
      <w:r w:rsidR="00BA150E">
        <w:rPr>
          <w:lang w:val="fr-FR"/>
        </w:rPr>
        <w:t xml:space="preserve"> </w:t>
      </w:r>
      <w:r w:rsidRPr="00B810E7">
        <w:rPr>
          <w:lang w:val="fr-FR"/>
        </w:rPr>
        <w:t>accompagné de deux nuclei d’</w:t>
      </w:r>
      <w:hyperlink r:id="rId4684" w:anchor="Sit_Obsidienne" w:history="1">
        <w:r w:rsidR="009F2A99" w:rsidRPr="00B810E7">
          <w:rPr>
            <w:rStyle w:val="Hyperlink"/>
            <w:lang w:val="fr-FR"/>
          </w:rPr>
          <w:t>obsidienne</w:t>
        </w:r>
      </w:hyperlink>
      <w:r w:rsidRPr="00B810E7">
        <w:rPr>
          <w:lang w:val="fr-FR"/>
        </w:rPr>
        <w:t>. Daté de la fin du 5</w:t>
      </w:r>
      <w:r w:rsidRPr="00B810E7">
        <w:rPr>
          <w:vertAlign w:val="superscript"/>
          <w:lang w:val="fr-FR"/>
        </w:rPr>
        <w:t>e</w:t>
      </w:r>
      <w:r w:rsidRPr="00B810E7">
        <w:rPr>
          <w:lang w:val="fr-FR"/>
        </w:rPr>
        <w:t xml:space="preserve"> ou du 4</w:t>
      </w:r>
      <w:r w:rsidRPr="00B810E7">
        <w:rPr>
          <w:vertAlign w:val="superscript"/>
          <w:lang w:val="fr-FR"/>
        </w:rPr>
        <w:t>e</w:t>
      </w:r>
      <w:r w:rsidRPr="00B810E7">
        <w:rPr>
          <w:lang w:val="fr-FR"/>
        </w:rPr>
        <w:t xml:space="preserve"> millénaire aec (BIB 1712 p. 476)</w:t>
      </w:r>
    </w:p>
    <w:p w14:paraId="7B4DB4A8" w14:textId="77777777" w:rsidR="00262032" w:rsidRPr="0032190F" w:rsidRDefault="00262032" w:rsidP="00242C0F">
      <w:pPr>
        <w:rPr>
          <w:lang w:val="fr-FR"/>
        </w:rPr>
      </w:pPr>
    </w:p>
    <w:p w14:paraId="6F187DAD" w14:textId="77777777" w:rsidR="00FB4715" w:rsidRPr="0032190F" w:rsidRDefault="00947010" w:rsidP="00426FF9">
      <w:pPr>
        <w:pStyle w:val="Heading1"/>
      </w:pPr>
      <w:bookmarkStart w:id="2014" w:name="Sit_Lucone"/>
      <w:r w:rsidRPr="0032190F">
        <w:t>LUCONE</w:t>
      </w:r>
      <w:r w:rsidR="00A50899" w:rsidRPr="0032190F">
        <w:t xml:space="preserve"> (Palafitte de)</w:t>
      </w:r>
    </w:p>
    <w:bookmarkEnd w:id="2014"/>
    <w:p w14:paraId="199A3E60" w14:textId="77777777" w:rsidR="00FB4715" w:rsidRPr="0032190F" w:rsidRDefault="00FB4715" w:rsidP="00242C0F">
      <w:pPr>
        <w:rPr>
          <w:lang w:val="fr-FR"/>
        </w:rPr>
      </w:pPr>
    </w:p>
    <w:p w14:paraId="4D57AB56" w14:textId="00EB59B7" w:rsidR="00FB4715" w:rsidRPr="0032190F" w:rsidRDefault="00FB4715" w:rsidP="00242C0F">
      <w:pPr>
        <w:rPr>
          <w:lang w:val="fr-FR"/>
        </w:rPr>
      </w:pPr>
      <w:r w:rsidRPr="0032190F">
        <w:rPr>
          <w:lang w:val="fr-FR"/>
        </w:rPr>
        <w:t>L</w:t>
      </w:r>
      <w:r w:rsidR="00947010" w:rsidRPr="0032190F">
        <w:rPr>
          <w:lang w:val="fr-FR"/>
        </w:rPr>
        <w:t>’aire D du</w:t>
      </w:r>
      <w:r w:rsidR="009610F5" w:rsidRPr="0032190F">
        <w:rPr>
          <w:lang w:val="fr-FR"/>
        </w:rPr>
        <w:t>palafitte</w:t>
      </w:r>
      <w:r w:rsidRPr="0032190F">
        <w:rPr>
          <w:lang w:val="fr-FR"/>
        </w:rPr>
        <w:t xml:space="preserve"> de Lucone</w:t>
      </w:r>
      <w:r w:rsidR="0075520E" w:rsidRPr="0032190F">
        <w:rPr>
          <w:lang w:val="fr-FR"/>
        </w:rPr>
        <w:t xml:space="preserve"> (Polpenazze del Garda, Brescia)</w:t>
      </w:r>
      <w:r w:rsidRPr="0032190F">
        <w:rPr>
          <w:lang w:val="fr-FR"/>
        </w:rPr>
        <w:t xml:space="preserve">, dans la région du Lac de Garde, a livré du matériel attribué à la première phase du </w:t>
      </w:r>
      <w:hyperlink r:id="rId4685" w:anchor="Cul_Bronze_Ancien" w:history="1">
        <w:r w:rsidRPr="0032190F">
          <w:rPr>
            <w:rStyle w:val="Hyperlink"/>
            <w:lang w:val="fr-FR"/>
          </w:rPr>
          <w:t>Bronze ancien</w:t>
        </w:r>
      </w:hyperlink>
      <w:r w:rsidRPr="0032190F">
        <w:rPr>
          <w:lang w:val="fr-FR"/>
        </w:rPr>
        <w:t xml:space="preserve"> (Bronze A1) (BI</w:t>
      </w:r>
      <w:r w:rsidR="00947010" w:rsidRPr="0032190F">
        <w:rPr>
          <w:lang w:val="fr-FR"/>
        </w:rPr>
        <w:t>B 1213)</w:t>
      </w:r>
    </w:p>
    <w:p w14:paraId="3754E081" w14:textId="77777777" w:rsidR="009610F5" w:rsidRPr="0032190F" w:rsidRDefault="009610F5" w:rsidP="00242C0F">
      <w:pPr>
        <w:rPr>
          <w:lang w:val="fr-FR"/>
        </w:rPr>
      </w:pPr>
      <w:r w:rsidRPr="0032190F">
        <w:rPr>
          <w:lang w:val="fr-FR"/>
        </w:rPr>
        <w:t>Les datations dendrochronologiques effectuées par N. Martinelli</w:t>
      </w:r>
    </w:p>
    <w:p w14:paraId="4E357BAC" w14:textId="77777777" w:rsidR="009610F5" w:rsidRPr="0032190F" w:rsidRDefault="009610F5"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05"/>
        <w:gridCol w:w="1400"/>
        <w:gridCol w:w="1128"/>
        <w:gridCol w:w="1705"/>
      </w:tblGrid>
      <w:tr w:rsidR="009610F5" w:rsidRPr="00DB5974" w14:paraId="64E54973" w14:textId="77777777">
        <w:trPr>
          <w:jc w:val="center"/>
        </w:trPr>
        <w:tc>
          <w:tcPr>
            <w:tcW w:w="0" w:type="auto"/>
          </w:tcPr>
          <w:p w14:paraId="74D641E9" w14:textId="77777777" w:rsidR="009610F5" w:rsidRPr="00DB5974" w:rsidRDefault="009610F5" w:rsidP="00242C0F">
            <w:pPr>
              <w:rPr>
                <w:b/>
                <w:sz w:val="20"/>
                <w:szCs w:val="20"/>
                <w:lang w:val="en-GB"/>
              </w:rPr>
            </w:pPr>
            <w:r w:rsidRPr="00DB5974">
              <w:rPr>
                <w:b/>
                <w:sz w:val="20"/>
                <w:szCs w:val="20"/>
                <w:lang w:val="en-GB"/>
              </w:rPr>
              <w:t>couche</w:t>
            </w:r>
          </w:p>
        </w:tc>
        <w:tc>
          <w:tcPr>
            <w:tcW w:w="0" w:type="auto"/>
          </w:tcPr>
          <w:p w14:paraId="5AAB6BF9" w14:textId="77777777" w:rsidR="009610F5" w:rsidRPr="00DB5974" w:rsidRDefault="009610F5" w:rsidP="00242C0F">
            <w:pPr>
              <w:rPr>
                <w:b/>
                <w:sz w:val="20"/>
                <w:szCs w:val="20"/>
                <w:lang w:val="en-GB"/>
              </w:rPr>
            </w:pPr>
            <w:r w:rsidRPr="00DB5974">
              <w:rPr>
                <w:b/>
                <w:sz w:val="20"/>
                <w:szCs w:val="20"/>
                <w:lang w:val="en-GB"/>
              </w:rPr>
              <w:t>Dat. dendro.</w:t>
            </w:r>
          </w:p>
        </w:tc>
        <w:tc>
          <w:tcPr>
            <w:tcW w:w="0" w:type="auto"/>
          </w:tcPr>
          <w:p w14:paraId="7D5A11AF" w14:textId="77777777" w:rsidR="009610F5" w:rsidRPr="00DB5974" w:rsidRDefault="009610F5" w:rsidP="00242C0F">
            <w:pPr>
              <w:rPr>
                <w:b/>
                <w:sz w:val="20"/>
                <w:szCs w:val="20"/>
                <w:lang w:val="en-GB"/>
              </w:rPr>
            </w:pPr>
            <w:r w:rsidRPr="00DB5974">
              <w:rPr>
                <w:b/>
                <w:sz w:val="20"/>
                <w:szCs w:val="20"/>
                <w:lang w:val="en-GB"/>
              </w:rPr>
              <w:t>Atribution</w:t>
            </w:r>
          </w:p>
        </w:tc>
        <w:tc>
          <w:tcPr>
            <w:tcW w:w="0" w:type="auto"/>
          </w:tcPr>
          <w:p w14:paraId="03656BCD" w14:textId="77777777" w:rsidR="009610F5" w:rsidRPr="00DB5974" w:rsidRDefault="009610F5" w:rsidP="00242C0F">
            <w:pPr>
              <w:rPr>
                <w:b/>
                <w:sz w:val="20"/>
                <w:szCs w:val="20"/>
                <w:lang w:val="en-GB"/>
              </w:rPr>
            </w:pPr>
            <w:r w:rsidRPr="00DB5974">
              <w:rPr>
                <w:b/>
                <w:sz w:val="20"/>
                <w:szCs w:val="20"/>
                <w:lang w:val="en-GB"/>
              </w:rPr>
              <w:t>Contemporanéité</w:t>
            </w:r>
          </w:p>
        </w:tc>
      </w:tr>
      <w:tr w:rsidR="009610F5" w:rsidRPr="00DB5974" w14:paraId="24D991D8" w14:textId="77777777">
        <w:trPr>
          <w:jc w:val="center"/>
        </w:trPr>
        <w:tc>
          <w:tcPr>
            <w:tcW w:w="0" w:type="auto"/>
          </w:tcPr>
          <w:p w14:paraId="4B3FA089" w14:textId="77777777" w:rsidR="009610F5" w:rsidRPr="00DB5974" w:rsidRDefault="009610F5" w:rsidP="00242C0F">
            <w:pPr>
              <w:rPr>
                <w:sz w:val="20"/>
                <w:szCs w:val="20"/>
                <w:lang w:val="en-GB"/>
              </w:rPr>
            </w:pPr>
            <w:r w:rsidRPr="00DB5974">
              <w:rPr>
                <w:sz w:val="20"/>
                <w:szCs w:val="20"/>
                <w:lang w:val="en-GB"/>
              </w:rPr>
              <w:t>D</w:t>
            </w:r>
          </w:p>
        </w:tc>
        <w:tc>
          <w:tcPr>
            <w:tcW w:w="0" w:type="auto"/>
          </w:tcPr>
          <w:p w14:paraId="62FE86DA" w14:textId="77777777" w:rsidR="009610F5" w:rsidRPr="00DB5974" w:rsidRDefault="009610F5" w:rsidP="00242C0F">
            <w:pPr>
              <w:rPr>
                <w:sz w:val="20"/>
                <w:szCs w:val="20"/>
                <w:lang w:val="en-GB"/>
              </w:rPr>
            </w:pPr>
            <w:r w:rsidRPr="00DB5974">
              <w:rPr>
                <w:sz w:val="20"/>
                <w:szCs w:val="20"/>
                <w:lang w:val="en-GB"/>
              </w:rPr>
              <w:t>1985-1979 BC</w:t>
            </w:r>
          </w:p>
        </w:tc>
        <w:tc>
          <w:tcPr>
            <w:tcW w:w="0" w:type="auto"/>
          </w:tcPr>
          <w:p w14:paraId="5988464A" w14:textId="77777777" w:rsidR="009610F5" w:rsidRPr="00DB5974" w:rsidRDefault="009610F5" w:rsidP="00242C0F">
            <w:pPr>
              <w:rPr>
                <w:sz w:val="20"/>
                <w:szCs w:val="20"/>
                <w:lang w:val="en-GB"/>
              </w:rPr>
            </w:pPr>
            <w:r w:rsidRPr="00DB5974">
              <w:rPr>
                <w:sz w:val="20"/>
                <w:szCs w:val="20"/>
                <w:lang w:val="en-GB"/>
              </w:rPr>
              <w:t>Bz A I B</w:t>
            </w:r>
          </w:p>
        </w:tc>
        <w:tc>
          <w:tcPr>
            <w:tcW w:w="0" w:type="auto"/>
          </w:tcPr>
          <w:p w14:paraId="5BFD70B4" w14:textId="77777777" w:rsidR="009610F5" w:rsidRPr="00DB5974" w:rsidRDefault="009610F5" w:rsidP="00242C0F">
            <w:pPr>
              <w:rPr>
                <w:sz w:val="20"/>
                <w:szCs w:val="20"/>
                <w:lang w:val="en-GB"/>
              </w:rPr>
            </w:pPr>
            <w:r w:rsidRPr="00DB5974">
              <w:rPr>
                <w:sz w:val="20"/>
                <w:szCs w:val="20"/>
                <w:lang w:val="en-GB"/>
              </w:rPr>
              <w:t>Lavagnone 3</w:t>
            </w:r>
          </w:p>
        </w:tc>
      </w:tr>
      <w:tr w:rsidR="009610F5" w:rsidRPr="00DB5974" w14:paraId="0A18BD89" w14:textId="77777777">
        <w:trPr>
          <w:jc w:val="center"/>
        </w:trPr>
        <w:tc>
          <w:tcPr>
            <w:tcW w:w="0" w:type="auto"/>
          </w:tcPr>
          <w:p w14:paraId="49BCC6E3" w14:textId="77777777" w:rsidR="009610F5" w:rsidRPr="00DB5974" w:rsidRDefault="009610F5" w:rsidP="00242C0F">
            <w:pPr>
              <w:rPr>
                <w:sz w:val="20"/>
                <w:szCs w:val="20"/>
                <w:lang w:val="en-GB"/>
              </w:rPr>
            </w:pPr>
            <w:r w:rsidRPr="00DB5974">
              <w:rPr>
                <w:sz w:val="20"/>
                <w:szCs w:val="20"/>
                <w:lang w:val="en-GB"/>
              </w:rPr>
              <w:t>E</w:t>
            </w:r>
          </w:p>
        </w:tc>
        <w:tc>
          <w:tcPr>
            <w:tcW w:w="0" w:type="auto"/>
          </w:tcPr>
          <w:p w14:paraId="6A26CDE0" w14:textId="77777777" w:rsidR="009610F5" w:rsidRPr="00DB5974" w:rsidRDefault="009610F5" w:rsidP="00242C0F">
            <w:pPr>
              <w:rPr>
                <w:sz w:val="20"/>
                <w:szCs w:val="20"/>
                <w:lang w:val="en-GB"/>
              </w:rPr>
            </w:pPr>
            <w:r w:rsidRPr="00DB5974">
              <w:rPr>
                <w:sz w:val="20"/>
                <w:szCs w:val="20"/>
                <w:lang w:val="en-GB"/>
              </w:rPr>
              <w:t>2033-2031 BC</w:t>
            </w:r>
          </w:p>
        </w:tc>
        <w:tc>
          <w:tcPr>
            <w:tcW w:w="0" w:type="auto"/>
          </w:tcPr>
          <w:p w14:paraId="6DB4FB4A" w14:textId="77777777" w:rsidR="009610F5" w:rsidRPr="00DB5974" w:rsidRDefault="009610F5" w:rsidP="00242C0F">
            <w:pPr>
              <w:rPr>
                <w:sz w:val="20"/>
                <w:szCs w:val="20"/>
                <w:lang w:val="en-GB"/>
              </w:rPr>
            </w:pPr>
            <w:r w:rsidRPr="00DB5974">
              <w:rPr>
                <w:sz w:val="20"/>
                <w:szCs w:val="20"/>
                <w:lang w:val="en-GB"/>
              </w:rPr>
              <w:t>Bz A I A</w:t>
            </w:r>
          </w:p>
        </w:tc>
        <w:tc>
          <w:tcPr>
            <w:tcW w:w="0" w:type="auto"/>
          </w:tcPr>
          <w:p w14:paraId="53193BD2" w14:textId="77777777" w:rsidR="009610F5" w:rsidRPr="00DB5974" w:rsidRDefault="009610F5" w:rsidP="00242C0F">
            <w:pPr>
              <w:rPr>
                <w:sz w:val="20"/>
                <w:szCs w:val="20"/>
                <w:lang w:val="en-GB"/>
              </w:rPr>
            </w:pPr>
            <w:r w:rsidRPr="00DB5974">
              <w:rPr>
                <w:sz w:val="20"/>
                <w:szCs w:val="20"/>
                <w:lang w:val="en-GB"/>
              </w:rPr>
              <w:t>Lavagnone 2</w:t>
            </w:r>
          </w:p>
        </w:tc>
      </w:tr>
    </w:tbl>
    <w:p w14:paraId="722BE6DD" w14:textId="77777777" w:rsidR="009610F5" w:rsidRPr="009610F5" w:rsidRDefault="009610F5" w:rsidP="00242C0F">
      <w:r w:rsidRPr="009610F5">
        <w:t>(BIB 794)</w:t>
      </w:r>
    </w:p>
    <w:p w14:paraId="1944B209" w14:textId="77777777" w:rsidR="009610F5" w:rsidRPr="009610F5" w:rsidRDefault="009610F5" w:rsidP="00242C0F"/>
    <w:p w14:paraId="7B6EBF95" w14:textId="74BEFFE1" w:rsidR="009610F5" w:rsidRPr="0032190F" w:rsidRDefault="009610F5" w:rsidP="00242C0F">
      <w:pPr>
        <w:rPr>
          <w:lang w:val="fr-FR"/>
        </w:rPr>
      </w:pPr>
      <w:r w:rsidRPr="0032190F">
        <w:rPr>
          <w:lang w:val="fr-FR"/>
        </w:rPr>
        <w:t xml:space="preserve">Sur la base des vestiges les couches D et E de Lucone rentre en parfaite concordance avec les horizons 2 et 3 de </w:t>
      </w:r>
      <w:hyperlink r:id="rId4686" w:anchor="Sit_Lavagnone" w:history="1">
        <w:r w:rsidRPr="0032190F">
          <w:rPr>
            <w:rStyle w:val="Hyperlink"/>
            <w:lang w:val="fr-FR"/>
          </w:rPr>
          <w:t>Lavagnone</w:t>
        </w:r>
      </w:hyperlink>
      <w:r w:rsidRPr="0032190F">
        <w:rPr>
          <w:lang w:val="fr-FR"/>
        </w:rPr>
        <w:t>.</w:t>
      </w:r>
      <w:r w:rsidRPr="0032190F">
        <w:rPr>
          <w:i/>
          <w:lang w:val="fr-FR"/>
        </w:rPr>
        <w:t>There is a significant correspondence between the sequences identified at Lavagnone and at Lucone</w:t>
      </w:r>
      <w:r w:rsidRPr="0032190F">
        <w:rPr>
          <w:lang w:val="fr-FR"/>
        </w:rPr>
        <w:t xml:space="preserve"> (BIB 794)</w:t>
      </w:r>
      <w:r w:rsidR="00081E3D" w:rsidRPr="0032190F">
        <w:rPr>
          <w:lang w:val="fr-FR"/>
        </w:rPr>
        <w:t>.</w:t>
      </w:r>
    </w:p>
    <w:p w14:paraId="62B8BFCC" w14:textId="77777777" w:rsidR="00801062" w:rsidRPr="0032190F" w:rsidRDefault="00801062" w:rsidP="00242C0F">
      <w:pPr>
        <w:rPr>
          <w:lang w:val="fr-FR"/>
        </w:rPr>
      </w:pPr>
      <w:r w:rsidRPr="0032190F">
        <w:rPr>
          <w:lang w:val="fr-FR"/>
        </w:rPr>
        <w:t>Datation dendrochronologique pour l’âge du Bronze ancien :</w:t>
      </w:r>
    </w:p>
    <w:p w14:paraId="64A2DAEF" w14:textId="77777777" w:rsidR="00801062" w:rsidRPr="0032190F" w:rsidRDefault="00801062" w:rsidP="00242C0F">
      <w:pPr>
        <w:rPr>
          <w:lang w:val="fr-FR"/>
        </w:rPr>
      </w:pPr>
      <w:r w:rsidRPr="0032190F">
        <w:rPr>
          <w:lang w:val="fr-FR"/>
        </w:rPr>
        <w:tab/>
        <w:t xml:space="preserve">2166 – </w:t>
      </w:r>
      <w:smartTag w:uri="urn:schemas-microsoft-com:office:smarttags" w:element="metricconverter">
        <w:smartTagPr>
          <w:attr w:name="ProductID" w:val="1987 a"/>
        </w:smartTagPr>
        <w:r w:rsidRPr="0032190F">
          <w:rPr>
            <w:lang w:val="fr-FR"/>
          </w:rPr>
          <w:t>1987 a</w:t>
        </w:r>
      </w:smartTag>
      <w:r w:rsidRPr="0032190F">
        <w:rPr>
          <w:lang w:val="fr-FR"/>
        </w:rPr>
        <w:t>.C. (± 10) et une permière installation vers 2033-2031 (± 10)</w:t>
      </w:r>
    </w:p>
    <w:p w14:paraId="56B5FD42" w14:textId="77777777" w:rsidR="00801062" w:rsidRPr="00784BEC" w:rsidRDefault="00801062" w:rsidP="00242C0F">
      <w:pPr>
        <w:rPr>
          <w:lang w:val="it-IT"/>
        </w:rPr>
      </w:pPr>
      <w:r w:rsidRPr="00784BEC">
        <w:rPr>
          <w:lang w:val="it-IT"/>
        </w:rPr>
        <w:t>(BIB 1429 p. 20 et sq.)</w:t>
      </w:r>
    </w:p>
    <w:p w14:paraId="1EC19F2D" w14:textId="77777777" w:rsidR="00D33002" w:rsidRPr="00784BEC" w:rsidRDefault="00D33002" w:rsidP="00242C0F">
      <w:pPr>
        <w:rPr>
          <w:lang w:val="it-IT"/>
        </w:rPr>
      </w:pPr>
    </w:p>
    <w:p w14:paraId="05043ECB" w14:textId="77777777" w:rsidR="00D33002" w:rsidRPr="0032190F" w:rsidRDefault="00D33002" w:rsidP="00426FF9">
      <w:pPr>
        <w:pStyle w:val="Heading1"/>
      </w:pPr>
      <w:bookmarkStart w:id="2015" w:name="Sit_Torbole"/>
      <w:r w:rsidRPr="0032190F">
        <w:t>TORBOLE CASAGLIA (Dépôt)</w:t>
      </w:r>
    </w:p>
    <w:bookmarkEnd w:id="2015"/>
    <w:p w14:paraId="0EE9A321" w14:textId="77777777" w:rsidR="00D33002" w:rsidRPr="00784BEC" w:rsidRDefault="00D33002" w:rsidP="00242C0F">
      <w:pPr>
        <w:rPr>
          <w:lang w:val="it-IT"/>
        </w:rPr>
      </w:pPr>
    </w:p>
    <w:p w14:paraId="3423D100" w14:textId="06F34100" w:rsidR="00D33002" w:rsidRPr="0032190F" w:rsidRDefault="00D33002" w:rsidP="00242C0F">
      <w:pPr>
        <w:rPr>
          <w:lang w:val="fr-FR"/>
        </w:rPr>
      </w:pPr>
      <w:r w:rsidRPr="00784BEC">
        <w:rPr>
          <w:lang w:val="it-IT"/>
        </w:rPr>
        <w:t xml:space="preserve">Torbole Casaglia, Ospedaletto (Brescia) dépôt de 26 haches a margini rialzati in un vaso. </w:t>
      </w:r>
      <w:r w:rsidRPr="0032190F">
        <w:rPr>
          <w:lang w:val="fr-FR"/>
        </w:rPr>
        <w:t xml:space="preserve">II orizzonte (BIB 486 p. 51). A donné son nom au type de </w:t>
      </w:r>
      <w:hyperlink r:id="rId4687" w:anchor="Typ_Torbole" w:history="1">
        <w:r w:rsidRPr="0032190F">
          <w:rPr>
            <w:rStyle w:val="Hyperlink"/>
            <w:lang w:val="fr-FR"/>
          </w:rPr>
          <w:t>Torbole</w:t>
        </w:r>
      </w:hyperlink>
      <w:r w:rsidRPr="0032190F">
        <w:rPr>
          <w:lang w:val="fr-FR"/>
        </w:rPr>
        <w:t xml:space="preserve"> (SS BIB)</w:t>
      </w:r>
    </w:p>
    <w:p w14:paraId="5D15C6B0" w14:textId="77777777" w:rsidR="00D32637" w:rsidRPr="0032190F" w:rsidRDefault="00D32637" w:rsidP="00242C0F">
      <w:pPr>
        <w:rPr>
          <w:lang w:val="fr-FR"/>
        </w:rPr>
      </w:pPr>
    </w:p>
    <w:p w14:paraId="2774380A" w14:textId="77777777" w:rsidR="00D32637" w:rsidRPr="0032190F" w:rsidRDefault="00D32637" w:rsidP="00426FF9">
      <w:pPr>
        <w:pStyle w:val="Heading1"/>
      </w:pPr>
      <w:bookmarkStart w:id="2016" w:name="Sit_Canar"/>
      <w:r w:rsidRPr="0032190F">
        <w:t>CAÑAR</w:t>
      </w:r>
      <w:bookmarkEnd w:id="2016"/>
      <w:r w:rsidR="00A50899" w:rsidRPr="0032190F">
        <w:t xml:space="preserve"> (Palafitte de)</w:t>
      </w:r>
    </w:p>
    <w:p w14:paraId="309692E7" w14:textId="77777777" w:rsidR="00D32637" w:rsidRPr="0032190F" w:rsidRDefault="00D32637" w:rsidP="00242C0F">
      <w:pPr>
        <w:rPr>
          <w:lang w:val="fr-FR"/>
        </w:rPr>
      </w:pPr>
    </w:p>
    <w:p w14:paraId="1B8E7565" w14:textId="77777777" w:rsidR="00D32637" w:rsidRPr="0032190F" w:rsidRDefault="00D32637" w:rsidP="00242C0F">
      <w:pPr>
        <w:jc w:val="both"/>
        <w:rPr>
          <w:lang w:val="fr-FR"/>
        </w:rPr>
      </w:pPr>
      <w:r w:rsidRPr="0032190F">
        <w:rPr>
          <w:lang w:val="fr-FR"/>
        </w:rPr>
        <w:t>Les structures en bois de Cañar (</w:t>
      </w:r>
      <w:r w:rsidR="00A50899" w:rsidRPr="0032190F">
        <w:rPr>
          <w:lang w:val="fr-FR"/>
        </w:rPr>
        <w:t xml:space="preserve">S. Pietro Polesine, </w:t>
      </w:r>
      <w:r w:rsidRPr="0032190F">
        <w:rPr>
          <w:lang w:val="fr-FR"/>
        </w:rPr>
        <w:t xml:space="preserve">Rovigo) ont été datées entre </w:t>
      </w:r>
      <w:r w:rsidR="00E06A95" w:rsidRPr="0032190F">
        <w:rPr>
          <w:lang w:val="fr-FR"/>
        </w:rPr>
        <w:t>2048 et 1871 BC par dendrochronologie ( ?) (BIB 794)</w:t>
      </w:r>
      <w:r w:rsidR="00A50899" w:rsidRPr="0032190F">
        <w:rPr>
          <w:lang w:val="fr-FR"/>
        </w:rPr>
        <w:t>. Couches allant du Bronze ancien au Bronze moyen (BIB 486)</w:t>
      </w:r>
    </w:p>
    <w:p w14:paraId="433A767D" w14:textId="77777777" w:rsidR="00D91B2A" w:rsidRPr="0032190F" w:rsidRDefault="00D91B2A" w:rsidP="00242C0F">
      <w:pPr>
        <w:rPr>
          <w:lang w:val="fr-FR"/>
        </w:rPr>
      </w:pPr>
    </w:p>
    <w:p w14:paraId="34E0683C" w14:textId="77777777" w:rsidR="00D91B2A" w:rsidRPr="0032190F" w:rsidRDefault="00D91B2A" w:rsidP="00426FF9">
      <w:pPr>
        <w:pStyle w:val="Heading1"/>
      </w:pPr>
      <w:bookmarkStart w:id="2017" w:name="Sit_Ripatransone"/>
      <w:r w:rsidRPr="0032190F">
        <w:lastRenderedPageBreak/>
        <w:t>RIPATRANSONE</w:t>
      </w:r>
      <w:r w:rsidR="00B741AA" w:rsidRPr="0032190F">
        <w:t xml:space="preserve"> (Dépôt)</w:t>
      </w:r>
    </w:p>
    <w:bookmarkEnd w:id="2017"/>
    <w:p w14:paraId="200BA2EF" w14:textId="77777777" w:rsidR="00D91B2A" w:rsidRPr="0032190F" w:rsidRDefault="00D91B2A" w:rsidP="00242C0F">
      <w:pPr>
        <w:rPr>
          <w:lang w:val="fr-FR"/>
        </w:rPr>
      </w:pPr>
    </w:p>
    <w:p w14:paraId="79767C31" w14:textId="01110053" w:rsidR="00D91B2A" w:rsidRPr="0032190F" w:rsidRDefault="00D91B2A" w:rsidP="00242C0F">
      <w:pPr>
        <w:rPr>
          <w:lang w:val="fr-FR"/>
        </w:rPr>
      </w:pPr>
      <w:r w:rsidRPr="0032190F">
        <w:rPr>
          <w:lang w:val="fr-FR"/>
        </w:rPr>
        <w:t xml:space="preserve">Le dépôt </w:t>
      </w:r>
      <w:r w:rsidR="00B741AA" w:rsidRPr="0032190F">
        <w:rPr>
          <w:lang w:val="fr-FR"/>
        </w:rPr>
        <w:t xml:space="preserve">du </w:t>
      </w:r>
      <w:hyperlink r:id="rId4688" w:anchor="Cul_Bronze_Ancien" w:history="1">
        <w:r w:rsidR="00B741AA" w:rsidRPr="0032190F">
          <w:rPr>
            <w:rStyle w:val="Hyperlink"/>
            <w:lang w:val="fr-FR"/>
          </w:rPr>
          <w:t>Bronze ancien</w:t>
        </w:r>
      </w:hyperlink>
      <w:r w:rsidR="00B741AA" w:rsidRPr="0032190F">
        <w:rPr>
          <w:lang w:val="fr-FR"/>
        </w:rPr>
        <w:t xml:space="preserve"> d</w:t>
      </w:r>
      <w:r w:rsidRPr="0032190F">
        <w:rPr>
          <w:lang w:val="fr-FR"/>
        </w:rPr>
        <w:t>e Ripatransone</w:t>
      </w:r>
      <w:r w:rsidR="00B741AA" w:rsidRPr="0032190F">
        <w:rPr>
          <w:lang w:val="fr-FR"/>
        </w:rPr>
        <w:t>, Italie,</w:t>
      </w:r>
      <w:r w:rsidRPr="0032190F">
        <w:rPr>
          <w:lang w:val="fr-FR"/>
        </w:rPr>
        <w:t xml:space="preserve"> a livré de nombreux poignards (25 ?) en bronze (SS BIB)</w:t>
      </w:r>
      <w:r w:rsidR="00B741AA" w:rsidRPr="0032190F">
        <w:rPr>
          <w:lang w:val="fr-FR"/>
        </w:rPr>
        <w:t>phase des « seconds dépôts » (Bz A I B et I C) (BIB 1343 p. 255).</w:t>
      </w:r>
    </w:p>
    <w:p w14:paraId="51876E0B" w14:textId="77777777" w:rsidR="00B741AA" w:rsidRPr="0032190F" w:rsidRDefault="00B741AA" w:rsidP="00242C0F">
      <w:pPr>
        <w:rPr>
          <w:lang w:val="fr-FR"/>
        </w:rPr>
      </w:pPr>
    </w:p>
    <w:p w14:paraId="53957AC8" w14:textId="77777777" w:rsidR="00124823" w:rsidRPr="0032190F" w:rsidRDefault="00124823" w:rsidP="00426FF9">
      <w:pPr>
        <w:pStyle w:val="Heading1"/>
      </w:pPr>
      <w:bookmarkStart w:id="2018" w:name="Sit_Lugo_Grezzana"/>
      <w:r w:rsidRPr="0032190F">
        <w:t>LUGO DI GREZZANA (Ateliers de)</w:t>
      </w:r>
    </w:p>
    <w:bookmarkEnd w:id="2018"/>
    <w:p w14:paraId="28941BE1" w14:textId="77777777" w:rsidR="00124823" w:rsidRPr="00784BEC" w:rsidRDefault="00124823" w:rsidP="00242C0F">
      <w:pPr>
        <w:rPr>
          <w:lang w:val="it-IT"/>
        </w:rPr>
      </w:pPr>
    </w:p>
    <w:p w14:paraId="54FE5CAE" w14:textId="5451E78B" w:rsidR="00124823" w:rsidRPr="0032190F" w:rsidRDefault="00124823" w:rsidP="00242C0F">
      <w:pPr>
        <w:jc w:val="both"/>
        <w:rPr>
          <w:lang w:val="fr-FR"/>
        </w:rPr>
      </w:pPr>
      <w:r w:rsidRPr="0032190F">
        <w:rPr>
          <w:lang w:val="fr-FR"/>
        </w:rPr>
        <w:t xml:space="preserve">Au nord de Vérone, </w:t>
      </w:r>
      <w:r w:rsidR="0075520E" w:rsidRPr="0032190F">
        <w:rPr>
          <w:lang w:val="fr-FR"/>
        </w:rPr>
        <w:t>l</w:t>
      </w:r>
      <w:r w:rsidRPr="0032190F">
        <w:rPr>
          <w:lang w:val="fr-FR"/>
        </w:rPr>
        <w:t>e site</w:t>
      </w:r>
      <w:r w:rsidR="0075520E" w:rsidRPr="0032190F">
        <w:rPr>
          <w:lang w:val="fr-FR"/>
        </w:rPr>
        <w:t xml:space="preserve"> de Lugo di Grezzana</w:t>
      </w:r>
      <w:r w:rsidR="00075D08" w:rsidRPr="0032190F">
        <w:rPr>
          <w:lang w:val="fr-FR"/>
        </w:rPr>
        <w:t>, fortifié d’une palissade en bois,</w:t>
      </w:r>
      <w:r w:rsidRPr="0032190F">
        <w:rPr>
          <w:lang w:val="fr-FR"/>
        </w:rPr>
        <w:t xml:space="preserve"> montre des évidences d’activité de fabrication de lame en silex ext</w:t>
      </w:r>
      <w:r w:rsidR="00075D08" w:rsidRPr="0032190F">
        <w:rPr>
          <w:lang w:val="fr-FR"/>
        </w:rPr>
        <w:t>r</w:t>
      </w:r>
      <w:r w:rsidRPr="0032190F">
        <w:rPr>
          <w:lang w:val="fr-FR"/>
        </w:rPr>
        <w:t xml:space="preserve">aites du </w:t>
      </w:r>
      <w:hyperlink w:anchor="Sit_Monti_Lessini" w:history="1">
        <w:r w:rsidRPr="0032190F">
          <w:rPr>
            <w:rStyle w:val="Hyperlink"/>
            <w:lang w:val="fr-FR"/>
          </w:rPr>
          <w:t>Monti Lessini</w:t>
        </w:r>
      </w:hyperlink>
      <w:r w:rsidRPr="0032190F">
        <w:rPr>
          <w:lang w:val="fr-FR"/>
        </w:rPr>
        <w:t xml:space="preserve"> et se rattache au groupe de </w:t>
      </w:r>
      <w:hyperlink r:id="rId4689" w:anchor="Cul_Fiorano" w:history="1">
        <w:r w:rsidRPr="0032190F">
          <w:rPr>
            <w:rStyle w:val="Hyperlink"/>
            <w:lang w:val="fr-FR"/>
          </w:rPr>
          <w:t>Fiorano</w:t>
        </w:r>
      </w:hyperlink>
      <w:r w:rsidRPr="0032190F">
        <w:rPr>
          <w:lang w:val="fr-FR"/>
        </w:rPr>
        <w:t xml:space="preserve">. Comme l’ensemble des pièces </w:t>
      </w:r>
      <w:r w:rsidR="00075D08" w:rsidRPr="0032190F">
        <w:rPr>
          <w:lang w:val="fr-FR"/>
        </w:rPr>
        <w:t>rencontrées dans la plaine du Pô on</w:t>
      </w:r>
      <w:r w:rsidR="0096021F" w:rsidRPr="0032190F">
        <w:rPr>
          <w:lang w:val="fr-FR"/>
        </w:rPr>
        <w:t>t</w:t>
      </w:r>
      <w:r w:rsidR="00075D08" w:rsidRPr="0032190F">
        <w:rPr>
          <w:lang w:val="fr-FR"/>
        </w:rPr>
        <w:t xml:space="preserve"> la même typologie et origine que celles découvertes sur ce site, o</w:t>
      </w:r>
      <w:r w:rsidRPr="0032190F">
        <w:rPr>
          <w:lang w:val="fr-FR"/>
        </w:rPr>
        <w:t xml:space="preserve">n pense que ce site était un des centres de redistribution pour la plaine du Pô durant le </w:t>
      </w:r>
      <w:hyperlink r:id="rId4690" w:anchor="Cul_Neo_Ancien" w:history="1">
        <w:r w:rsidRPr="0032190F">
          <w:rPr>
            <w:rStyle w:val="Hyperlink"/>
            <w:lang w:val="fr-FR"/>
          </w:rPr>
          <w:t>Néolithique ancien</w:t>
        </w:r>
      </w:hyperlink>
      <w:r w:rsidR="00075D08" w:rsidRPr="0032190F">
        <w:rPr>
          <w:lang w:val="fr-FR"/>
        </w:rPr>
        <w:t xml:space="preserve"> et que le groupe de Fiorano a joué un rôle important dans cette économie (BIB 304 p. 204 et 320 et 321)</w:t>
      </w:r>
    </w:p>
    <w:p w14:paraId="3D36662A" w14:textId="77777777" w:rsidR="00075D08" w:rsidRPr="0032190F" w:rsidRDefault="00075D08" w:rsidP="00242C0F">
      <w:pPr>
        <w:rPr>
          <w:lang w:val="fr-FR"/>
        </w:rPr>
      </w:pPr>
    </w:p>
    <w:p w14:paraId="6AFA22C3" w14:textId="77777777" w:rsidR="009A4B06" w:rsidRPr="0032190F" w:rsidRDefault="009A4B06" w:rsidP="00426FF9">
      <w:pPr>
        <w:pStyle w:val="Heading1"/>
      </w:pPr>
      <w:bookmarkStart w:id="2019" w:name="Sit_Colombare_Negrar"/>
      <w:r w:rsidRPr="0032190F">
        <w:t>COLOMBARE DI NEGRAR</w:t>
      </w:r>
    </w:p>
    <w:bookmarkEnd w:id="2019"/>
    <w:p w14:paraId="191473F3" w14:textId="77777777" w:rsidR="009A4B06" w:rsidRPr="0032190F" w:rsidRDefault="009A4B06" w:rsidP="00242C0F">
      <w:pPr>
        <w:rPr>
          <w:lang w:val="fr-FR"/>
        </w:rPr>
      </w:pPr>
    </w:p>
    <w:p w14:paraId="40B0F457" w14:textId="4E13B374" w:rsidR="009A4B06" w:rsidRPr="0032190F" w:rsidRDefault="00CC7BBC" w:rsidP="00242C0F">
      <w:pPr>
        <w:jc w:val="both"/>
        <w:rPr>
          <w:lang w:val="fr-FR"/>
        </w:rPr>
      </w:pPr>
      <w:r w:rsidRPr="0032190F">
        <w:rPr>
          <w:lang w:val="fr-FR"/>
        </w:rPr>
        <w:t>L</w:t>
      </w:r>
      <w:r w:rsidR="009A4B06" w:rsidRPr="0032190F">
        <w:rPr>
          <w:lang w:val="fr-FR"/>
        </w:rPr>
        <w:t>e site</w:t>
      </w:r>
      <w:r w:rsidRPr="0032190F">
        <w:rPr>
          <w:lang w:val="fr-FR"/>
        </w:rPr>
        <w:t xml:space="preserve"> de </w:t>
      </w:r>
      <w:r w:rsidR="00A54286" w:rsidRPr="0032190F">
        <w:rPr>
          <w:lang w:val="fr-FR"/>
        </w:rPr>
        <w:t xml:space="preserve">Le </w:t>
      </w:r>
      <w:r w:rsidRPr="0032190F">
        <w:rPr>
          <w:lang w:val="fr-FR"/>
        </w:rPr>
        <w:t>Colombare di Negrar</w:t>
      </w:r>
      <w:r w:rsidR="007416AB" w:rsidRPr="0032190F">
        <w:rPr>
          <w:lang w:val="fr-FR"/>
        </w:rPr>
        <w:t xml:space="preserve"> sur le Monti Lessini</w:t>
      </w:r>
      <w:r w:rsidR="008508A7" w:rsidRPr="0032190F">
        <w:rPr>
          <w:lang w:val="fr-FR"/>
        </w:rPr>
        <w:t>, Vérone,</w:t>
      </w:r>
      <w:r w:rsidR="009A4B06" w:rsidRPr="0032190F">
        <w:rPr>
          <w:lang w:val="fr-FR"/>
        </w:rPr>
        <w:t xml:space="preserve"> a livré de la céramique </w:t>
      </w:r>
      <w:hyperlink r:id="rId4691" w:anchor="Cul_Metopale" w:history="1">
        <w:r w:rsidR="00FF0A5F" w:rsidRPr="0032190F">
          <w:rPr>
            <w:rStyle w:val="Hyperlink"/>
            <w:lang w:val="fr-FR"/>
          </w:rPr>
          <w:t>métopale</w:t>
        </w:r>
      </w:hyperlink>
      <w:r w:rsidR="009A4B06" w:rsidRPr="0032190F">
        <w:rPr>
          <w:lang w:val="fr-FR"/>
        </w:rPr>
        <w:t xml:space="preserve">, caractéristique de la période 2 de </w:t>
      </w:r>
      <w:hyperlink r:id="rId4692" w:anchor="Cul_Remedello" w:history="1">
        <w:r w:rsidR="009A4B06" w:rsidRPr="0032190F">
          <w:rPr>
            <w:rStyle w:val="Hyperlink"/>
            <w:lang w:val="fr-FR"/>
          </w:rPr>
          <w:t>Remedello</w:t>
        </w:r>
      </w:hyperlink>
      <w:r w:rsidR="009A4B06" w:rsidRPr="0032190F">
        <w:rPr>
          <w:lang w:val="fr-FR"/>
        </w:rPr>
        <w:t xml:space="preserve">, sous une couche attribuée au </w:t>
      </w:r>
      <w:hyperlink r:id="rId4693" w:anchor="Cul_VBQ" w:history="1">
        <w:r w:rsidR="009A4B06" w:rsidRPr="0032190F">
          <w:rPr>
            <w:rStyle w:val="Hyperlink"/>
            <w:lang w:val="fr-FR"/>
          </w:rPr>
          <w:t>VBQ</w:t>
        </w:r>
      </w:hyperlink>
      <w:r w:rsidR="009A4B06" w:rsidRPr="0032190F">
        <w:rPr>
          <w:lang w:val="fr-FR"/>
        </w:rPr>
        <w:t xml:space="preserve"> et sur une couche </w:t>
      </w:r>
      <w:hyperlink r:id="rId4694" w:anchor="Cul_Campaniforme" w:history="1">
        <w:r w:rsidR="009A4B06" w:rsidRPr="0032190F">
          <w:rPr>
            <w:rStyle w:val="Hyperlink"/>
            <w:lang w:val="fr-FR"/>
          </w:rPr>
          <w:t>Campaniforme</w:t>
        </w:r>
      </w:hyperlink>
      <w:r w:rsidR="009A4B06" w:rsidRPr="0032190F">
        <w:rPr>
          <w:lang w:val="fr-FR"/>
        </w:rPr>
        <w:t xml:space="preserve"> (BIB 939)</w:t>
      </w:r>
    </w:p>
    <w:p w14:paraId="5F9A76E2" w14:textId="77777777" w:rsidR="004C5D07" w:rsidRPr="0032190F" w:rsidRDefault="004C5D07"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02"/>
        <w:gridCol w:w="222"/>
      </w:tblGrid>
      <w:tr w:rsidR="004C5D07" w14:paraId="1017B405" w14:textId="77777777">
        <w:trPr>
          <w:jc w:val="center"/>
        </w:trPr>
        <w:tc>
          <w:tcPr>
            <w:tcW w:w="0" w:type="auto"/>
          </w:tcPr>
          <w:p w14:paraId="43CFAEAB" w14:textId="77777777" w:rsidR="004C5D07" w:rsidRDefault="008F54F5" w:rsidP="00242C0F">
            <w:r>
              <w:t xml:space="preserve">Campaniforme </w:t>
            </w:r>
          </w:p>
        </w:tc>
        <w:tc>
          <w:tcPr>
            <w:tcW w:w="0" w:type="auto"/>
          </w:tcPr>
          <w:p w14:paraId="116CA58C" w14:textId="77777777" w:rsidR="004C5D07" w:rsidRDefault="004C5D07" w:rsidP="00242C0F"/>
        </w:tc>
      </w:tr>
      <w:tr w:rsidR="004C5D07" w14:paraId="05470052" w14:textId="77777777">
        <w:trPr>
          <w:jc w:val="center"/>
        </w:trPr>
        <w:tc>
          <w:tcPr>
            <w:tcW w:w="0" w:type="auto"/>
          </w:tcPr>
          <w:p w14:paraId="7861D438" w14:textId="77777777" w:rsidR="004C5D07" w:rsidRDefault="004C5D07" w:rsidP="00242C0F">
            <w:r>
              <w:t>Remedello 2 / métopale</w:t>
            </w:r>
          </w:p>
        </w:tc>
        <w:tc>
          <w:tcPr>
            <w:tcW w:w="0" w:type="auto"/>
          </w:tcPr>
          <w:p w14:paraId="5C174F38" w14:textId="77777777" w:rsidR="004C5D07" w:rsidRDefault="004C5D07" w:rsidP="00242C0F"/>
        </w:tc>
      </w:tr>
      <w:tr w:rsidR="004C5D07" w14:paraId="74F0F279" w14:textId="77777777">
        <w:trPr>
          <w:jc w:val="center"/>
        </w:trPr>
        <w:tc>
          <w:tcPr>
            <w:tcW w:w="0" w:type="auto"/>
          </w:tcPr>
          <w:p w14:paraId="0FE40FA0" w14:textId="77777777" w:rsidR="004C5D07" w:rsidRDefault="008F54F5" w:rsidP="00242C0F">
            <w:r>
              <w:t>VBQ</w:t>
            </w:r>
          </w:p>
        </w:tc>
        <w:tc>
          <w:tcPr>
            <w:tcW w:w="0" w:type="auto"/>
          </w:tcPr>
          <w:p w14:paraId="3B382BB1" w14:textId="77777777" w:rsidR="004C5D07" w:rsidRDefault="004C5D07" w:rsidP="00242C0F"/>
        </w:tc>
      </w:tr>
    </w:tbl>
    <w:p w14:paraId="5A930F9B" w14:textId="77777777" w:rsidR="009A4B06" w:rsidRDefault="0016453E" w:rsidP="00242C0F">
      <w:r>
        <w:t>(BIB 939)</w:t>
      </w:r>
    </w:p>
    <w:p w14:paraId="56CA8CB1" w14:textId="77777777" w:rsidR="00CC7BBC" w:rsidRDefault="00CC7BBC" w:rsidP="00242C0F"/>
    <w:p w14:paraId="338444E8" w14:textId="2604AF22" w:rsidR="00CC7BBC" w:rsidRPr="0032190F" w:rsidRDefault="00CC7BBC" w:rsidP="00242C0F">
      <w:pPr>
        <w:jc w:val="both"/>
        <w:rPr>
          <w:lang w:val="fr-FR"/>
        </w:rPr>
      </w:pPr>
      <w:r w:rsidRPr="0032190F">
        <w:rPr>
          <w:lang w:val="fr-FR"/>
        </w:rPr>
        <w:t xml:space="preserve">Une hache en </w:t>
      </w:r>
      <w:hyperlink r:id="rId4695" w:anchor="Sit_Cuivre" w:history="1">
        <w:r w:rsidR="00BA150E" w:rsidRPr="00BA150E">
          <w:rPr>
            <w:rStyle w:val="Hyperlink"/>
            <w:lang w:val="fr-FR"/>
          </w:rPr>
          <w:t>cuivre</w:t>
        </w:r>
      </w:hyperlink>
      <w:r w:rsidR="00BA150E">
        <w:rPr>
          <w:lang w:val="fr-FR"/>
        </w:rPr>
        <w:t xml:space="preserve"> </w:t>
      </w:r>
      <w:r w:rsidRPr="0032190F">
        <w:rPr>
          <w:lang w:val="fr-FR"/>
        </w:rPr>
        <w:t xml:space="preserve">est par ailleurs attestée </w:t>
      </w:r>
      <w:r w:rsidR="009E6199" w:rsidRPr="0032190F">
        <w:rPr>
          <w:lang w:val="fr-FR"/>
        </w:rPr>
        <w:t>(BIB 1206 p. 212)</w:t>
      </w:r>
      <w:r w:rsidR="000D4D45" w:rsidRPr="0032190F">
        <w:rPr>
          <w:lang w:val="fr-FR"/>
        </w:rPr>
        <w:t xml:space="preserve">, ainsi qu’un poignard lithique proche de celui de la tombe 102 </w:t>
      </w:r>
      <w:r w:rsidR="00E86B9D" w:rsidRPr="0032190F">
        <w:rPr>
          <w:lang w:val="fr-FR"/>
        </w:rPr>
        <w:t xml:space="preserve">de </w:t>
      </w:r>
      <w:hyperlink r:id="rId4696" w:anchor="Sit_Remedello" w:history="1">
        <w:r w:rsidR="00E86B9D" w:rsidRPr="0032190F">
          <w:rPr>
            <w:rStyle w:val="Hyperlink"/>
            <w:lang w:val="fr-FR"/>
          </w:rPr>
          <w:t>Remedello-Sotto</w:t>
        </w:r>
      </w:hyperlink>
      <w:r w:rsidR="000D4D45" w:rsidRPr="0032190F">
        <w:rPr>
          <w:lang w:val="fr-FR"/>
        </w:rPr>
        <w:t>(BIB 383 p. 206 (BIB 345 p. 429,430, n. 8, 433))</w:t>
      </w:r>
    </w:p>
    <w:p w14:paraId="7454539E" w14:textId="77777777" w:rsidR="003339AF" w:rsidRPr="0032190F" w:rsidRDefault="003339AF" w:rsidP="00242C0F">
      <w:pPr>
        <w:rPr>
          <w:lang w:val="fr-FR"/>
        </w:rPr>
      </w:pPr>
    </w:p>
    <w:p w14:paraId="6218BE58" w14:textId="77777777" w:rsidR="00075D08" w:rsidRPr="0032190F" w:rsidRDefault="00075D08" w:rsidP="00426FF9">
      <w:pPr>
        <w:pStyle w:val="Heading1"/>
      </w:pPr>
      <w:bookmarkStart w:id="2020" w:name="Sit_Sammardenchia"/>
      <w:r w:rsidRPr="0032190F">
        <w:t>SAMMARDENCHIA (Site de)</w:t>
      </w:r>
    </w:p>
    <w:bookmarkEnd w:id="2020"/>
    <w:p w14:paraId="6A4B302D" w14:textId="77777777" w:rsidR="00075D08" w:rsidRPr="0032190F" w:rsidRDefault="00075D08" w:rsidP="00242C0F">
      <w:pPr>
        <w:rPr>
          <w:lang w:val="fr-FR"/>
        </w:rPr>
      </w:pPr>
    </w:p>
    <w:p w14:paraId="61841200" w14:textId="5CE5646F" w:rsidR="00075D08" w:rsidRPr="0032190F" w:rsidRDefault="00B42C1F" w:rsidP="00242C0F">
      <w:pPr>
        <w:jc w:val="both"/>
        <w:rPr>
          <w:lang w:val="fr-FR"/>
        </w:rPr>
      </w:pPr>
      <w:r w:rsidRPr="0032190F">
        <w:rPr>
          <w:lang w:val="fr-FR"/>
        </w:rPr>
        <w:t xml:space="preserve">Pour l’occupation du </w:t>
      </w:r>
      <w:hyperlink r:id="rId4697" w:anchor="Cul_Neo_Ancien" w:history="1">
        <w:r w:rsidRPr="0032190F">
          <w:rPr>
            <w:rStyle w:val="Hyperlink"/>
            <w:lang w:val="fr-FR"/>
          </w:rPr>
          <w:t>N</w:t>
        </w:r>
        <w:r w:rsidR="00592F08">
          <w:rPr>
            <w:rStyle w:val="Hyperlink"/>
            <w:lang w:val="fr-FR"/>
          </w:rPr>
          <w:t>A</w:t>
        </w:r>
      </w:hyperlink>
      <w:r w:rsidRPr="0032190F">
        <w:rPr>
          <w:lang w:val="fr-FR"/>
        </w:rPr>
        <w:t xml:space="preserve"> de ce site du Friuli, 60% de l’industrie en pierre polie (</w:t>
      </w:r>
      <w:r w:rsidR="00467894" w:rsidRPr="0032190F">
        <w:rPr>
          <w:lang w:val="fr-FR"/>
        </w:rPr>
        <w:t xml:space="preserve">roches métamorphiques pour </w:t>
      </w:r>
      <w:r w:rsidRPr="0032190F">
        <w:rPr>
          <w:lang w:val="fr-FR"/>
        </w:rPr>
        <w:t xml:space="preserve">haches, </w:t>
      </w:r>
      <w:r w:rsidR="00467894" w:rsidRPr="0032190F">
        <w:rPr>
          <w:lang w:val="fr-FR"/>
        </w:rPr>
        <w:t xml:space="preserve">paragonites pour </w:t>
      </w:r>
      <w:r w:rsidRPr="0032190F">
        <w:rPr>
          <w:lang w:val="fr-FR"/>
        </w:rPr>
        <w:t xml:space="preserve">ornements,…) est provient des </w:t>
      </w:r>
      <w:hyperlink w:anchor="Sit_Pierres_Vertes" w:history="1">
        <w:r w:rsidRPr="0032190F">
          <w:rPr>
            <w:rStyle w:val="Hyperlink"/>
            <w:lang w:val="fr-FR"/>
          </w:rPr>
          <w:t>gisements de pierres vertes</w:t>
        </w:r>
      </w:hyperlink>
      <w:r w:rsidRPr="0032190F">
        <w:rPr>
          <w:lang w:val="fr-FR"/>
        </w:rPr>
        <w:t xml:space="preserve"> du sud-ouest alpin (</w:t>
      </w:r>
      <w:hyperlink r:id="rId4698" w:anchor="Sit_Mon_Viso" w:history="1">
        <w:r w:rsidR="00647BC0" w:rsidRPr="00647BC0">
          <w:rPr>
            <w:rStyle w:val="Hyperlink"/>
            <w:lang w:val="fr-FR"/>
          </w:rPr>
          <w:t>Mont Viso</w:t>
        </w:r>
      </w:hyperlink>
      <w:r w:rsidRPr="0032190F">
        <w:rPr>
          <w:lang w:val="fr-FR"/>
        </w:rPr>
        <w:t>, …)</w:t>
      </w:r>
      <w:r w:rsidR="00467894" w:rsidRPr="0032190F">
        <w:rPr>
          <w:lang w:val="fr-FR"/>
        </w:rPr>
        <w:t>. Cette diffusion peut-être rattachée au groupe de Vhò</w:t>
      </w:r>
      <w:r w:rsidRPr="0032190F">
        <w:rPr>
          <w:lang w:val="fr-FR"/>
        </w:rPr>
        <w:t xml:space="preserve"> (BIB 304 p. 225 et 322)</w:t>
      </w:r>
    </w:p>
    <w:p w14:paraId="22B37A2B" w14:textId="77777777" w:rsidR="00124823" w:rsidRPr="0032190F" w:rsidRDefault="00124823" w:rsidP="00242C0F">
      <w:pPr>
        <w:rPr>
          <w:lang w:val="fr-FR"/>
        </w:rPr>
      </w:pPr>
    </w:p>
    <w:p w14:paraId="5A629A3D" w14:textId="77777777" w:rsidR="002C7EE0" w:rsidRPr="0032190F" w:rsidRDefault="002C7EE0" w:rsidP="00426FF9">
      <w:pPr>
        <w:pStyle w:val="Heading1"/>
      </w:pPr>
      <w:bookmarkStart w:id="2021" w:name="Sit_Vernet"/>
      <w:r w:rsidRPr="0032190F">
        <w:t>VERNET</w:t>
      </w:r>
    </w:p>
    <w:bookmarkEnd w:id="2021"/>
    <w:p w14:paraId="13C3EF1A" w14:textId="77777777" w:rsidR="002C7EE0" w:rsidRPr="0032190F" w:rsidRDefault="002C7EE0" w:rsidP="00242C0F">
      <w:pPr>
        <w:rPr>
          <w:lang w:val="fr-FR"/>
        </w:rPr>
      </w:pPr>
    </w:p>
    <w:p w14:paraId="5EB88339" w14:textId="0E566199" w:rsidR="00EB74FD" w:rsidRPr="0032190F" w:rsidRDefault="002C7EE0" w:rsidP="00242C0F">
      <w:pPr>
        <w:jc w:val="both"/>
        <w:rPr>
          <w:lang w:val="fr-FR"/>
        </w:rPr>
      </w:pPr>
      <w:r w:rsidRPr="0032190F">
        <w:rPr>
          <w:lang w:val="fr-FR"/>
        </w:rPr>
        <w:t>Le site de Le Vernet (</w:t>
      </w:r>
      <w:r w:rsidR="007204A7" w:rsidRPr="0032190F">
        <w:rPr>
          <w:lang w:val="fr-FR"/>
        </w:rPr>
        <w:t xml:space="preserve">Pamiers, </w:t>
      </w:r>
      <w:r w:rsidRPr="0032190F">
        <w:rPr>
          <w:lang w:val="fr-FR"/>
        </w:rPr>
        <w:t>près</w:t>
      </w:r>
      <w:r w:rsidR="006D153D">
        <w:rPr>
          <w:lang w:val="fr-FR"/>
        </w:rPr>
        <w:t xml:space="preserve"> </w:t>
      </w:r>
      <w:r w:rsidRPr="0032190F">
        <w:rPr>
          <w:lang w:val="fr-FR"/>
        </w:rPr>
        <w:t xml:space="preserve">de Saverdun, Ariège) a livré une longue lame de </w:t>
      </w:r>
      <w:hyperlink r:id="rId4699" w:anchor="Sit_Cuivre" w:history="1">
        <w:r w:rsidR="00BA150E" w:rsidRPr="00BA150E">
          <w:rPr>
            <w:rStyle w:val="Hyperlink"/>
            <w:lang w:val="fr-FR"/>
          </w:rPr>
          <w:t>cuivre</w:t>
        </w:r>
      </w:hyperlink>
      <w:r w:rsidR="00BA150E">
        <w:rPr>
          <w:lang w:val="fr-FR"/>
        </w:rPr>
        <w:t xml:space="preserve"> </w:t>
      </w:r>
      <w:r w:rsidRPr="0032190F">
        <w:rPr>
          <w:lang w:val="fr-FR"/>
        </w:rPr>
        <w:t>(</w:t>
      </w:r>
      <w:smartTag w:uri="urn:schemas-microsoft-com:office:smarttags" w:element="metricconverter">
        <w:smartTagPr>
          <w:attr w:name="ProductID" w:val="36 cm"/>
        </w:smartTagPr>
        <w:r w:rsidRPr="0032190F">
          <w:rPr>
            <w:lang w:val="fr-FR"/>
          </w:rPr>
          <w:t>36 cm</w:t>
        </w:r>
      </w:smartTag>
      <w:r w:rsidRPr="0032190F">
        <w:rPr>
          <w:lang w:val="fr-FR"/>
        </w:rPr>
        <w:t xml:space="preserve">) </w:t>
      </w:r>
      <w:r w:rsidR="00321B4B" w:rsidRPr="0032190F">
        <w:rPr>
          <w:lang w:val="fr-FR"/>
        </w:rPr>
        <w:t xml:space="preserve">à bords martelés </w:t>
      </w:r>
      <w:r w:rsidRPr="0032190F">
        <w:rPr>
          <w:lang w:val="fr-FR"/>
        </w:rPr>
        <w:t xml:space="preserve">appelée « épée » attribuée à la fin du </w:t>
      </w:r>
      <w:hyperlink r:id="rId4700" w:anchor="Cul_Chalco" w:history="1">
        <w:r w:rsidR="00EB74FD" w:rsidRPr="0032190F">
          <w:rPr>
            <w:rStyle w:val="Hyperlink"/>
            <w:lang w:val="fr-FR"/>
          </w:rPr>
          <w:t>Chalcolith</w:t>
        </w:r>
        <w:r w:rsidR="00EC617A" w:rsidRPr="0032190F">
          <w:rPr>
            <w:rStyle w:val="Hyperlink"/>
            <w:lang w:val="fr-FR"/>
          </w:rPr>
          <w:t>i</w:t>
        </w:r>
        <w:r w:rsidR="00EB74FD" w:rsidRPr="0032190F">
          <w:rPr>
            <w:rStyle w:val="Hyperlink"/>
            <w:lang w:val="fr-FR"/>
          </w:rPr>
          <w:t>que</w:t>
        </w:r>
      </w:hyperlink>
      <w:r w:rsidR="00EB74FD" w:rsidRPr="0032190F">
        <w:rPr>
          <w:lang w:val="fr-FR"/>
        </w:rPr>
        <w:t>. Elle reproduit des modèles ibériques connus particulièrement dans les mobiliers des tombes de la Meseta vers la fin de l’âge du Cuivre (BIB 17 p. 106,107)</w:t>
      </w:r>
      <w:r w:rsidR="00A86860" w:rsidRPr="0032190F">
        <w:rPr>
          <w:lang w:val="fr-FR"/>
        </w:rPr>
        <w:t xml:space="preserve">. Attribué au </w:t>
      </w:r>
      <w:r w:rsidR="00FF2589">
        <w:rPr>
          <w:lang w:val="fr-FR"/>
        </w:rPr>
        <w:t>BA</w:t>
      </w:r>
      <w:r w:rsidR="00A86860" w:rsidRPr="0032190F">
        <w:rPr>
          <w:lang w:val="fr-FR"/>
        </w:rPr>
        <w:t xml:space="preserve"> de tradition campaniforme (BIB 96 p. 363)</w:t>
      </w:r>
      <w:r w:rsidR="00014D63" w:rsidRPr="0032190F">
        <w:rPr>
          <w:lang w:val="fr-FR"/>
        </w:rPr>
        <w:t xml:space="preserve"> ou </w:t>
      </w:r>
      <w:hyperlink r:id="rId4701" w:anchor="Cul_Campaniforme" w:history="1">
        <w:r w:rsidR="00014D63" w:rsidRPr="0032190F">
          <w:rPr>
            <w:rStyle w:val="Hyperlink"/>
            <w:lang w:val="fr-FR"/>
          </w:rPr>
          <w:t>épicampaniforme</w:t>
        </w:r>
      </w:hyperlink>
      <w:r w:rsidR="00014D63" w:rsidRPr="0032190F">
        <w:rPr>
          <w:lang w:val="fr-FR"/>
        </w:rPr>
        <w:t xml:space="preserve"> (SS BIB)</w:t>
      </w:r>
    </w:p>
    <w:p w14:paraId="678F062F" w14:textId="77777777" w:rsidR="00991173" w:rsidRPr="0032190F" w:rsidRDefault="00991173" w:rsidP="00242C0F">
      <w:pPr>
        <w:jc w:val="both"/>
        <w:rPr>
          <w:lang w:val="fr-FR"/>
        </w:rPr>
      </w:pPr>
    </w:p>
    <w:p w14:paraId="74ED292A" w14:textId="3563FBE1" w:rsidR="008E0124" w:rsidRPr="0032190F" w:rsidRDefault="008E0124" w:rsidP="00242C0F">
      <w:pPr>
        <w:jc w:val="both"/>
        <w:rPr>
          <w:lang w:val="fr-FR"/>
        </w:rPr>
      </w:pPr>
      <w:r w:rsidRPr="0032190F">
        <w:rPr>
          <w:lang w:val="fr-FR"/>
        </w:rPr>
        <w:t xml:space="preserve">Epée </w:t>
      </w:r>
      <w:r w:rsidR="00EA0BA2" w:rsidRPr="0032190F">
        <w:rPr>
          <w:lang w:val="fr-FR"/>
        </w:rPr>
        <w:t xml:space="preserve">en cuivre </w:t>
      </w:r>
      <w:r w:rsidRPr="0032190F">
        <w:rPr>
          <w:lang w:val="fr-FR"/>
        </w:rPr>
        <w:t xml:space="preserve">de </w:t>
      </w:r>
      <w:smartTag w:uri="urn:schemas-microsoft-com:office:smarttags" w:element="metricconverter">
        <w:smartTagPr>
          <w:attr w:name="ProductID" w:val="34 cm"/>
        </w:smartTagPr>
        <w:r w:rsidRPr="0032190F">
          <w:rPr>
            <w:lang w:val="fr-FR"/>
          </w:rPr>
          <w:t>34 cm</w:t>
        </w:r>
      </w:smartTag>
      <w:r w:rsidRPr="0032190F">
        <w:rPr>
          <w:lang w:val="fr-FR"/>
        </w:rPr>
        <w:t xml:space="preserve"> qui peut être rapprochée des modèles ibériques (BIB 1313 p. 584 et suiv.)</w:t>
      </w:r>
      <w:r w:rsidR="00107F82" w:rsidRPr="0032190F">
        <w:rPr>
          <w:lang w:val="fr-FR"/>
        </w:rPr>
        <w:t xml:space="preserve"> en particulier la lame de la tombe en fosse de Pago de la Perra à Villabuena del Puente (pro. Zamora, Espagne) en contexte campaniforme tardif, celui de </w:t>
      </w:r>
      <w:hyperlink r:id="rId4702" w:anchor="Cul_Ciempozuelos_poig" w:history="1">
        <w:r w:rsidR="00B11413" w:rsidRPr="0032190F">
          <w:rPr>
            <w:rStyle w:val="Hyperlink"/>
            <w:lang w:val="fr-FR"/>
          </w:rPr>
          <w:t>Ciempozuelos</w:t>
        </w:r>
      </w:hyperlink>
      <w:r w:rsidR="00B11413" w:rsidRPr="0032190F">
        <w:rPr>
          <w:lang w:val="fr-FR"/>
        </w:rPr>
        <w:t xml:space="preserve"> </w:t>
      </w:r>
      <w:r w:rsidR="00107F82" w:rsidRPr="0032190F">
        <w:rPr>
          <w:lang w:val="fr-FR"/>
        </w:rPr>
        <w:t>(BIB 559 p. 22)</w:t>
      </w:r>
    </w:p>
    <w:p w14:paraId="49512645" w14:textId="77777777" w:rsidR="002C7EE0" w:rsidRPr="0032190F" w:rsidRDefault="002C7EE0" w:rsidP="00242C0F">
      <w:pPr>
        <w:rPr>
          <w:lang w:val="fr-FR"/>
        </w:rPr>
      </w:pPr>
    </w:p>
    <w:p w14:paraId="49360234" w14:textId="707FA2DA" w:rsidR="00CB0BFC" w:rsidRDefault="00CB0BFC" w:rsidP="00242C0F">
      <w:pPr>
        <w:rPr>
          <w:lang w:val="fr-FR"/>
        </w:rPr>
      </w:pPr>
      <w:r w:rsidRPr="0032190F">
        <w:rPr>
          <w:lang w:val="fr-FR"/>
        </w:rPr>
        <w:lastRenderedPageBreak/>
        <w:t xml:space="preserve">Voir </w:t>
      </w:r>
      <w:hyperlink r:id="rId4703" w:anchor="Sit_Fontvieille" w:history="1">
        <w:r w:rsidRPr="0032190F">
          <w:rPr>
            <w:rStyle w:val="Hyperlink"/>
            <w:lang w:val="fr-FR"/>
          </w:rPr>
          <w:t>Bounias</w:t>
        </w:r>
      </w:hyperlink>
      <w:r w:rsidRPr="0032190F">
        <w:rPr>
          <w:lang w:val="fr-FR"/>
        </w:rPr>
        <w:t xml:space="preserve"> (SS BIB)</w:t>
      </w:r>
    </w:p>
    <w:p w14:paraId="2AD68EC6" w14:textId="77777777" w:rsidR="00FF2589" w:rsidRPr="0032190F" w:rsidRDefault="00FF2589" w:rsidP="00242C0F">
      <w:pPr>
        <w:rPr>
          <w:lang w:val="fr-FR"/>
        </w:rPr>
      </w:pPr>
    </w:p>
    <w:p w14:paraId="37FF5643" w14:textId="77777777" w:rsidR="002C7EE0" w:rsidRPr="0032190F" w:rsidRDefault="002C7EE0" w:rsidP="00426FF9">
      <w:pPr>
        <w:pStyle w:val="Heading1"/>
      </w:pPr>
      <w:bookmarkStart w:id="2022" w:name="Sit_Lafage"/>
      <w:r w:rsidRPr="0032190F">
        <w:t>LAFAGE</w:t>
      </w:r>
    </w:p>
    <w:bookmarkEnd w:id="2022"/>
    <w:p w14:paraId="599D2C38" w14:textId="77777777" w:rsidR="002C7EE0" w:rsidRPr="0032190F" w:rsidRDefault="002C7EE0" w:rsidP="00242C0F">
      <w:pPr>
        <w:rPr>
          <w:lang w:val="fr-FR"/>
        </w:rPr>
      </w:pPr>
    </w:p>
    <w:p w14:paraId="7DB63F0D" w14:textId="70ECD9C4" w:rsidR="002C7EE0" w:rsidRPr="0032190F" w:rsidRDefault="002C7EE0" w:rsidP="00242C0F">
      <w:pPr>
        <w:jc w:val="both"/>
        <w:rPr>
          <w:lang w:val="fr-FR"/>
        </w:rPr>
      </w:pPr>
      <w:r w:rsidRPr="0032190F">
        <w:rPr>
          <w:lang w:val="fr-FR"/>
        </w:rPr>
        <w:t>Le site de Lafage à Saint-Amadou</w:t>
      </w:r>
      <w:r w:rsidR="006D153D">
        <w:rPr>
          <w:lang w:val="fr-FR"/>
        </w:rPr>
        <w:t>, Ariège (</w:t>
      </w:r>
      <w:r w:rsidR="006D153D" w:rsidRPr="006D153D">
        <w:rPr>
          <w:lang w:val="fr-FR"/>
        </w:rPr>
        <w:t>à Pamiers)</w:t>
      </w:r>
      <w:r w:rsidRPr="0032190F">
        <w:rPr>
          <w:lang w:val="fr-FR"/>
        </w:rPr>
        <w:t xml:space="preserve"> a livré une grande dague de </w:t>
      </w:r>
      <w:hyperlink r:id="rId4704" w:anchor="Sit_Cuivre" w:history="1">
        <w:r w:rsidR="00BA150E" w:rsidRPr="00BA150E">
          <w:rPr>
            <w:rStyle w:val="Hyperlink"/>
            <w:lang w:val="fr-FR"/>
          </w:rPr>
          <w:t>cuivre</w:t>
        </w:r>
      </w:hyperlink>
      <w:r w:rsidR="00BA150E">
        <w:rPr>
          <w:lang w:val="fr-FR"/>
        </w:rPr>
        <w:t xml:space="preserve"> </w:t>
      </w:r>
      <w:r w:rsidR="00014D63" w:rsidRPr="0032190F">
        <w:rPr>
          <w:lang w:val="fr-FR"/>
        </w:rPr>
        <w:t xml:space="preserve">(« épée ») </w:t>
      </w:r>
      <w:r w:rsidRPr="0032190F">
        <w:rPr>
          <w:lang w:val="fr-FR"/>
        </w:rPr>
        <w:t xml:space="preserve">attribuée à la fin du </w:t>
      </w:r>
      <w:hyperlink r:id="rId4705" w:anchor="Cul_Chalco" w:history="1">
        <w:r w:rsidRPr="0032190F">
          <w:rPr>
            <w:rStyle w:val="Hyperlink"/>
            <w:lang w:val="fr-FR"/>
          </w:rPr>
          <w:t>Chalcolith</w:t>
        </w:r>
        <w:r w:rsidR="005C1DB3" w:rsidRPr="0032190F">
          <w:rPr>
            <w:rStyle w:val="Hyperlink"/>
            <w:lang w:val="fr-FR"/>
          </w:rPr>
          <w:t>i</w:t>
        </w:r>
        <w:r w:rsidRPr="0032190F">
          <w:rPr>
            <w:rStyle w:val="Hyperlink"/>
            <w:lang w:val="fr-FR"/>
          </w:rPr>
          <w:t>que</w:t>
        </w:r>
      </w:hyperlink>
      <w:r w:rsidR="00D87C88" w:rsidRPr="0032190F">
        <w:rPr>
          <w:lang w:val="fr-FR"/>
        </w:rPr>
        <w:t xml:space="preserve"> qui peut être comparée à celle du </w:t>
      </w:r>
      <w:hyperlink r:id="rId4706" w:anchor="Sit_Vernet" w:history="1">
        <w:r w:rsidR="00D87C88" w:rsidRPr="0032190F">
          <w:rPr>
            <w:rStyle w:val="Hyperlink"/>
            <w:lang w:val="fr-FR"/>
          </w:rPr>
          <w:t>Vernet</w:t>
        </w:r>
      </w:hyperlink>
      <w:r w:rsidR="00EB74FD" w:rsidRPr="0032190F">
        <w:rPr>
          <w:lang w:val="fr-FR"/>
        </w:rPr>
        <w:t>. Elle reproduit des modèles ibériques connus particulièrement dans les mobiliers des tombes de la Meseta vers la fin de l’âge du Cuivre (BIB 17 p. 106,107)</w:t>
      </w:r>
    </w:p>
    <w:p w14:paraId="539DC657" w14:textId="77777777" w:rsidR="00014D63" w:rsidRPr="0032190F" w:rsidRDefault="00014D63" w:rsidP="00242C0F">
      <w:pPr>
        <w:jc w:val="both"/>
        <w:rPr>
          <w:lang w:val="fr-FR"/>
        </w:rPr>
      </w:pPr>
    </w:p>
    <w:p w14:paraId="66CED1BE" w14:textId="6D6E1301" w:rsidR="00014D63" w:rsidRPr="0032190F" w:rsidRDefault="00014D63" w:rsidP="00242C0F">
      <w:pPr>
        <w:jc w:val="both"/>
        <w:rPr>
          <w:lang w:val="fr-FR"/>
        </w:rPr>
      </w:pPr>
      <w:r w:rsidRPr="0032190F">
        <w:rPr>
          <w:lang w:val="fr-FR"/>
        </w:rPr>
        <w:t xml:space="preserve">Epée de </w:t>
      </w:r>
      <w:smartTag w:uri="urn:schemas-microsoft-com:office:smarttags" w:element="metricconverter">
        <w:smartTagPr>
          <w:attr w:name="ProductID" w:val="34 cm"/>
        </w:smartTagPr>
        <w:r w:rsidRPr="0032190F">
          <w:rPr>
            <w:lang w:val="fr-FR"/>
          </w:rPr>
          <w:t>34 cm</w:t>
        </w:r>
      </w:smartTag>
      <w:r w:rsidRPr="0032190F">
        <w:rPr>
          <w:lang w:val="fr-FR"/>
        </w:rPr>
        <w:t xml:space="preserve"> en </w:t>
      </w:r>
      <w:hyperlink r:id="rId4707" w:anchor="Sit_Cuivre" w:history="1">
        <w:r w:rsidR="00BA150E" w:rsidRPr="00BA150E">
          <w:rPr>
            <w:rStyle w:val="Hyperlink"/>
            <w:lang w:val="fr-FR"/>
          </w:rPr>
          <w:t>cuivre</w:t>
        </w:r>
      </w:hyperlink>
      <w:r w:rsidR="00BA150E">
        <w:rPr>
          <w:lang w:val="fr-FR"/>
        </w:rPr>
        <w:t xml:space="preserve"> </w:t>
      </w:r>
      <w:r w:rsidRPr="0032190F">
        <w:rPr>
          <w:lang w:val="fr-FR"/>
        </w:rPr>
        <w:t xml:space="preserve">arsenié à section faiblement biconvexe ce qui semble la rapprocher du campaniforme ibérique mais la présence probable de rivets, d’une languette courte de rainures trouve des parallèles avec le </w:t>
      </w:r>
      <w:r w:rsidR="006D153D">
        <w:rPr>
          <w:lang w:val="fr-FR"/>
        </w:rPr>
        <w:t>BA</w:t>
      </w:r>
      <w:r w:rsidRPr="0032190F">
        <w:rPr>
          <w:lang w:val="fr-FR"/>
        </w:rPr>
        <w:t xml:space="preserve"> (BIB 1313 p. 584 et suiv.) Probablement </w:t>
      </w:r>
      <w:hyperlink r:id="rId4708" w:anchor="Cul_Campaniforme" w:history="1">
        <w:r w:rsidRPr="0032190F">
          <w:rPr>
            <w:rStyle w:val="Hyperlink"/>
            <w:lang w:val="fr-FR"/>
          </w:rPr>
          <w:t>épicampaniforme</w:t>
        </w:r>
      </w:hyperlink>
      <w:r w:rsidRPr="0032190F">
        <w:rPr>
          <w:lang w:val="fr-FR"/>
        </w:rPr>
        <w:t xml:space="preserve"> (SS BIB) </w:t>
      </w:r>
    </w:p>
    <w:p w14:paraId="27515392" w14:textId="77777777" w:rsidR="0087335C" w:rsidRPr="0032190F" w:rsidRDefault="0087335C" w:rsidP="00242C0F">
      <w:pPr>
        <w:jc w:val="both"/>
        <w:rPr>
          <w:lang w:val="fr-FR"/>
        </w:rPr>
      </w:pPr>
    </w:p>
    <w:p w14:paraId="75FFD0F1" w14:textId="77777777" w:rsidR="0087335C" w:rsidRPr="0032190F" w:rsidRDefault="0087335C" w:rsidP="00426FF9">
      <w:pPr>
        <w:pStyle w:val="Heading1"/>
      </w:pPr>
      <w:bookmarkStart w:id="2023" w:name="Sit_Germanasca"/>
      <w:r w:rsidRPr="0032190F">
        <w:t>VAL GERMANASCA</w:t>
      </w:r>
    </w:p>
    <w:bookmarkEnd w:id="2023"/>
    <w:p w14:paraId="71FFA3A3" w14:textId="77777777" w:rsidR="002C7EE0" w:rsidRPr="0032190F" w:rsidRDefault="002C7EE0" w:rsidP="00242C0F">
      <w:pPr>
        <w:rPr>
          <w:lang w:val="fr-FR"/>
        </w:rPr>
      </w:pPr>
    </w:p>
    <w:p w14:paraId="7735883E" w14:textId="25F13974" w:rsidR="0087335C" w:rsidRPr="0032190F" w:rsidRDefault="0087335C" w:rsidP="00242C0F">
      <w:pPr>
        <w:rPr>
          <w:lang w:val="fr-FR"/>
        </w:rPr>
      </w:pPr>
      <w:r w:rsidRPr="0032190F">
        <w:rPr>
          <w:lang w:val="fr-FR"/>
        </w:rPr>
        <w:t>Cette vallée alpine débouchant sur la Val Chisone (</w:t>
      </w:r>
      <w:r w:rsidR="00C62031" w:rsidRPr="0032190F">
        <w:rPr>
          <w:lang w:val="fr-FR"/>
        </w:rPr>
        <w:t>Pinerolo</w:t>
      </w:r>
      <w:r w:rsidR="00C62031">
        <w:rPr>
          <w:lang w:val="fr-FR"/>
        </w:rPr>
        <w:t xml:space="preserve">, </w:t>
      </w:r>
      <w:r w:rsidRPr="0032190F">
        <w:rPr>
          <w:lang w:val="fr-FR"/>
        </w:rPr>
        <w:t>prov. Turin) livre plusieurs gravures rupestres (BIB 934)</w:t>
      </w:r>
      <w:r w:rsidR="00C76A51" w:rsidRPr="0032190F">
        <w:rPr>
          <w:lang w:val="fr-FR"/>
        </w:rPr>
        <w:t> : réticulés, anthropomorphes, …</w:t>
      </w:r>
      <w:r w:rsidR="009B6B8B" w:rsidRPr="0032190F">
        <w:rPr>
          <w:lang w:val="fr-FR"/>
        </w:rPr>
        <w:t> :</w:t>
      </w:r>
    </w:p>
    <w:p w14:paraId="5BB89F3E" w14:textId="77777777" w:rsidR="00C76A51" w:rsidRPr="0032190F" w:rsidRDefault="00C76A51" w:rsidP="00242C0F">
      <w:pPr>
        <w:rPr>
          <w:lang w:val="fr-FR"/>
        </w:rPr>
      </w:pPr>
    </w:p>
    <w:p w14:paraId="54C1FCF1" w14:textId="25EF1E8B" w:rsidR="00C76A51" w:rsidRPr="0032190F" w:rsidRDefault="00C76A51" w:rsidP="00673F0D">
      <w:pPr>
        <w:jc w:val="both"/>
        <w:rPr>
          <w:lang w:val="fr-FR"/>
        </w:rPr>
      </w:pPr>
      <w:r w:rsidRPr="0032190F">
        <w:rPr>
          <w:lang w:val="fr-FR"/>
        </w:rPr>
        <w:t>La Roche du Mage (</w:t>
      </w:r>
      <w:r w:rsidRPr="0032190F">
        <w:rPr>
          <w:i/>
          <w:lang w:val="fr-FR"/>
        </w:rPr>
        <w:t>Roccia del Mago</w:t>
      </w:r>
      <w:r w:rsidRPr="0032190F">
        <w:rPr>
          <w:lang w:val="fr-FR"/>
        </w:rPr>
        <w:t xml:space="preserve">) à </w:t>
      </w:r>
      <w:smartTag w:uri="urn:schemas-microsoft-com:office:smarttags" w:element="metricconverter">
        <w:smartTagPr>
          <w:attr w:name="ProductID" w:val="1960 m"/>
        </w:smartTagPr>
        <w:r w:rsidRPr="0032190F">
          <w:rPr>
            <w:lang w:val="fr-FR"/>
          </w:rPr>
          <w:t>1960 m</w:t>
        </w:r>
      </w:smartTag>
      <w:r w:rsidRPr="0032190F">
        <w:rPr>
          <w:lang w:val="fr-FR"/>
        </w:rPr>
        <w:t>.s.n.m., à proximité et au Nord du lac de Lauzoun (</w:t>
      </w:r>
      <w:smartTag w:uri="urn:schemas-microsoft-com:office:smarttags" w:element="metricconverter">
        <w:smartTagPr>
          <w:attr w:name="ProductID" w:val="1990 m"/>
        </w:smartTagPr>
        <w:r w:rsidRPr="0032190F">
          <w:rPr>
            <w:lang w:val="fr-FR"/>
          </w:rPr>
          <w:t>1990 m</w:t>
        </w:r>
      </w:smartTag>
      <w:r w:rsidRPr="0032190F">
        <w:rPr>
          <w:lang w:val="fr-FR"/>
        </w:rPr>
        <w:t xml:space="preserve">). La face sud comporte une figure humaine de </w:t>
      </w:r>
      <w:smartTag w:uri="urn:schemas-microsoft-com:office:smarttags" w:element="metricconverter">
        <w:smartTagPr>
          <w:attr w:name="ProductID" w:val="20 cm"/>
        </w:smartTagPr>
        <w:r w:rsidRPr="0032190F">
          <w:rPr>
            <w:lang w:val="fr-FR"/>
          </w:rPr>
          <w:t>20 cm</w:t>
        </w:r>
      </w:smartTag>
      <w:r w:rsidRPr="0032190F">
        <w:rPr>
          <w:lang w:val="fr-FR"/>
        </w:rPr>
        <w:t xml:space="preserve">, un sigle ‘IO’ (éventuellement ‘10’), deux croix à braccia uguali con estremita arrontondate,… La figure humaine jambe ouvertes en triangle et corps filiforme et bras tombant rappelle les figures attribuées au style IIIA1 du </w:t>
      </w:r>
      <w:hyperlink r:id="rId4709" w:anchor="Sit_Valcamonica" w:history="1">
        <w:r w:rsidR="009B6B8B" w:rsidRPr="0032190F">
          <w:rPr>
            <w:rStyle w:val="Hyperlink"/>
            <w:lang w:val="fr-FR"/>
          </w:rPr>
          <w:t>Val Camonica</w:t>
        </w:r>
      </w:hyperlink>
      <w:r w:rsidRPr="0032190F">
        <w:rPr>
          <w:lang w:val="fr-FR"/>
        </w:rPr>
        <w:t xml:space="preserve">. Une seconde figure à </w:t>
      </w:r>
      <w:smartTag w:uri="urn:schemas-microsoft-com:office:smarttags" w:element="metricconverter">
        <w:smartTagPr>
          <w:attr w:name="ProductID" w:val="40 cm"/>
        </w:smartTagPr>
        <w:r w:rsidRPr="0032190F">
          <w:rPr>
            <w:lang w:val="fr-FR"/>
          </w:rPr>
          <w:t>40 cm</w:t>
        </w:r>
      </w:smartTag>
      <w:r w:rsidRPr="0032190F">
        <w:rPr>
          <w:lang w:val="fr-FR"/>
        </w:rPr>
        <w:t xml:space="preserve"> sur la gauche parait plus récente (traces de rainurage métallique) </w:t>
      </w:r>
      <w:r w:rsidR="00CD36FC" w:rsidRPr="0032190F">
        <w:rPr>
          <w:lang w:val="fr-FR"/>
        </w:rPr>
        <w:t>(BIB 882 p. 45)</w:t>
      </w:r>
    </w:p>
    <w:p w14:paraId="31118736" w14:textId="77777777" w:rsidR="009B6B8B" w:rsidRPr="0032190F" w:rsidRDefault="009B6B8B" w:rsidP="00242C0F">
      <w:pPr>
        <w:rPr>
          <w:lang w:val="fr-FR"/>
        </w:rPr>
      </w:pPr>
    </w:p>
    <w:p w14:paraId="087CFE68" w14:textId="77777777" w:rsidR="009B6B8B" w:rsidRDefault="009B6B8B" w:rsidP="00673F0D">
      <w:pPr>
        <w:jc w:val="both"/>
        <w:rPr>
          <w:lang w:val="fr-FR"/>
        </w:rPr>
      </w:pPr>
      <w:r w:rsidRPr="0032190F">
        <w:rPr>
          <w:lang w:val="fr-FR"/>
        </w:rPr>
        <w:t>La Rocio ‘dla Fantino regroupe plusieurs peinture de réticulés, rouelles attribués à l’Enéolithique ou au Bronze ancien (BIB 934 p. 96)</w:t>
      </w:r>
    </w:p>
    <w:p w14:paraId="3E38A2D0" w14:textId="77777777" w:rsidR="00253E5B" w:rsidRDefault="00253E5B" w:rsidP="00673F0D">
      <w:pPr>
        <w:jc w:val="both"/>
        <w:rPr>
          <w:lang w:val="fr-FR"/>
        </w:rPr>
      </w:pPr>
    </w:p>
    <w:p w14:paraId="1DCAE6E6" w14:textId="4FF879C6" w:rsidR="00253E5B" w:rsidRPr="0032190F" w:rsidRDefault="00253E5B" w:rsidP="00673F0D">
      <w:pPr>
        <w:jc w:val="both"/>
        <w:rPr>
          <w:lang w:val="fr-FR"/>
        </w:rPr>
      </w:pPr>
      <w:r>
        <w:rPr>
          <w:lang w:val="fr-FR"/>
        </w:rPr>
        <w:t xml:space="preserve">v. </w:t>
      </w:r>
      <w:hyperlink r:id="rId4710" w:anchor="Ana_Technologie_Lineaire_PreM" w:history="1">
        <w:r w:rsidR="00B70DDD" w:rsidRPr="00B70DDD">
          <w:rPr>
            <w:rStyle w:val="Hyperlink"/>
            <w:lang w:val="fr-FR"/>
          </w:rPr>
          <w:t>Pré-Merveilles</w:t>
        </w:r>
      </w:hyperlink>
    </w:p>
    <w:p w14:paraId="0C08B729" w14:textId="77777777" w:rsidR="0051273E" w:rsidRPr="0032190F" w:rsidRDefault="0051273E" w:rsidP="00673F0D">
      <w:pPr>
        <w:jc w:val="both"/>
        <w:rPr>
          <w:lang w:val="fr-FR"/>
        </w:rPr>
      </w:pPr>
    </w:p>
    <w:p w14:paraId="45675CD0" w14:textId="77777777" w:rsidR="002C3C65" w:rsidRPr="0032190F" w:rsidRDefault="002C3C65" w:rsidP="00426FF9">
      <w:pPr>
        <w:pStyle w:val="Heading1"/>
      </w:pPr>
      <w:bookmarkStart w:id="2024" w:name="Sit_Pale"/>
      <w:r w:rsidRPr="0032190F">
        <w:t>PALE</w:t>
      </w:r>
    </w:p>
    <w:bookmarkEnd w:id="2024"/>
    <w:p w14:paraId="296064E4" w14:textId="77777777" w:rsidR="002C3C65" w:rsidRPr="0032190F" w:rsidRDefault="002C3C65" w:rsidP="002C3C65">
      <w:pPr>
        <w:jc w:val="both"/>
        <w:rPr>
          <w:lang w:val="fr-FR"/>
        </w:rPr>
      </w:pPr>
    </w:p>
    <w:p w14:paraId="720B43AF" w14:textId="7191EE6E" w:rsidR="002C3C65" w:rsidRPr="0032190F" w:rsidRDefault="002C3C65" w:rsidP="002C3C65">
      <w:pPr>
        <w:jc w:val="both"/>
        <w:rPr>
          <w:lang w:val="fr-FR"/>
        </w:rPr>
      </w:pPr>
      <w:r w:rsidRPr="0032190F">
        <w:rPr>
          <w:lang w:val="fr-FR"/>
        </w:rPr>
        <w:t>Pale (Foligno, PG) Art schématique d'</w:t>
      </w:r>
      <w:hyperlink r:id="rId4711" w:anchor="Cul_Schemat_Italie_Centr" w:history="1">
        <w:r w:rsidRPr="0032190F">
          <w:rPr>
            <w:rStyle w:val="Hyperlink"/>
            <w:lang w:val="fr-FR"/>
          </w:rPr>
          <w:t>Italie Centrale</w:t>
        </w:r>
      </w:hyperlink>
      <w:r w:rsidRPr="0032190F">
        <w:rPr>
          <w:lang w:val="fr-FR"/>
        </w:rPr>
        <w:t xml:space="preserve"> (BIB 2536)</w:t>
      </w:r>
    </w:p>
    <w:p w14:paraId="35308E01" w14:textId="77777777" w:rsidR="002C3C65" w:rsidRPr="0032190F" w:rsidRDefault="002C3C65" w:rsidP="002C3C65">
      <w:pPr>
        <w:jc w:val="both"/>
        <w:rPr>
          <w:lang w:val="fr-FR"/>
        </w:rPr>
      </w:pPr>
    </w:p>
    <w:p w14:paraId="22C498E7" w14:textId="77777777" w:rsidR="002C3C65" w:rsidRPr="0032190F" w:rsidRDefault="002C3C65" w:rsidP="00426FF9">
      <w:pPr>
        <w:pStyle w:val="Heading1"/>
      </w:pPr>
      <w:r w:rsidRPr="0032190F">
        <w:t>FORMICHE ROSSE</w:t>
      </w:r>
    </w:p>
    <w:p w14:paraId="6B2A95E8" w14:textId="77777777" w:rsidR="002C3C65" w:rsidRPr="0032190F" w:rsidRDefault="002C3C65" w:rsidP="002C3C65">
      <w:pPr>
        <w:jc w:val="both"/>
        <w:rPr>
          <w:lang w:val="fr-FR"/>
        </w:rPr>
      </w:pPr>
    </w:p>
    <w:p w14:paraId="5BC5C3C4" w14:textId="352A3BF3" w:rsidR="002C3C65" w:rsidRPr="0032190F" w:rsidRDefault="002C3C65" w:rsidP="002C3C65">
      <w:pPr>
        <w:jc w:val="both"/>
        <w:rPr>
          <w:lang w:val="fr-FR"/>
        </w:rPr>
      </w:pPr>
      <w:r w:rsidRPr="0032190F">
        <w:rPr>
          <w:lang w:val="fr-FR"/>
        </w:rPr>
        <w:t>Formiche Rosse (S.Anatolia di Narco, PG), Art schématique d'</w:t>
      </w:r>
      <w:hyperlink r:id="rId4712" w:anchor="Cul_Schemat_Italie_Centr" w:history="1">
        <w:r w:rsidRPr="0032190F">
          <w:rPr>
            <w:rStyle w:val="Hyperlink"/>
            <w:lang w:val="fr-FR"/>
          </w:rPr>
          <w:t>Italie Centrale</w:t>
        </w:r>
      </w:hyperlink>
      <w:r w:rsidRPr="0032190F">
        <w:rPr>
          <w:lang w:val="fr-FR"/>
        </w:rPr>
        <w:t xml:space="preserve"> (BIB 2536)</w:t>
      </w:r>
    </w:p>
    <w:p w14:paraId="4CF411FD" w14:textId="77777777" w:rsidR="002C3C65" w:rsidRPr="0032190F" w:rsidRDefault="002C3C65" w:rsidP="002C3C65">
      <w:pPr>
        <w:jc w:val="both"/>
        <w:rPr>
          <w:lang w:val="fr-FR"/>
        </w:rPr>
      </w:pPr>
    </w:p>
    <w:p w14:paraId="4A63044E" w14:textId="77777777" w:rsidR="002C3C65" w:rsidRPr="0032190F" w:rsidRDefault="002C3C65" w:rsidP="00426FF9">
      <w:pPr>
        <w:pStyle w:val="Heading1"/>
      </w:pPr>
      <w:r w:rsidRPr="0032190F">
        <w:t>SCHIOPPO (LO)</w:t>
      </w:r>
    </w:p>
    <w:p w14:paraId="53A905AB" w14:textId="77777777" w:rsidR="002C3C65" w:rsidRPr="0032190F" w:rsidRDefault="002C3C65" w:rsidP="002C3C65">
      <w:pPr>
        <w:jc w:val="both"/>
        <w:rPr>
          <w:lang w:val="fr-FR"/>
        </w:rPr>
      </w:pPr>
    </w:p>
    <w:p w14:paraId="164B4917" w14:textId="436D5D32" w:rsidR="002C3C65" w:rsidRPr="0032190F" w:rsidRDefault="002C3C65" w:rsidP="002C3C65">
      <w:pPr>
        <w:jc w:val="both"/>
        <w:rPr>
          <w:lang w:val="fr-FR"/>
        </w:rPr>
      </w:pPr>
      <w:r w:rsidRPr="0032190F">
        <w:rPr>
          <w:lang w:val="fr-FR"/>
        </w:rPr>
        <w:t>Schioppo (Lo) (Scheggino, PG), art schématique d'</w:t>
      </w:r>
      <w:hyperlink r:id="rId4713" w:anchor="Cul_Schemat_Italie_Centr" w:history="1">
        <w:r w:rsidRPr="0032190F">
          <w:rPr>
            <w:rStyle w:val="Hyperlink"/>
            <w:lang w:val="fr-FR"/>
          </w:rPr>
          <w:t>Italie Centrale</w:t>
        </w:r>
      </w:hyperlink>
      <w:r w:rsidRPr="0032190F">
        <w:rPr>
          <w:lang w:val="fr-FR"/>
        </w:rPr>
        <w:t xml:space="preserve"> (BIB 2536)</w:t>
      </w:r>
    </w:p>
    <w:p w14:paraId="613FB445" w14:textId="77777777" w:rsidR="002C3C65" w:rsidRPr="0032190F" w:rsidRDefault="002C3C65" w:rsidP="002C3C65">
      <w:pPr>
        <w:jc w:val="both"/>
        <w:rPr>
          <w:lang w:val="fr-FR"/>
        </w:rPr>
      </w:pPr>
    </w:p>
    <w:p w14:paraId="63F3AEC1" w14:textId="77777777" w:rsidR="002C3C65" w:rsidRPr="0032190F" w:rsidRDefault="002C3C65" w:rsidP="00426FF9">
      <w:pPr>
        <w:pStyle w:val="Heading1"/>
      </w:pPr>
      <w:r w:rsidRPr="0032190F">
        <w:t>MUMMIE (LE)</w:t>
      </w:r>
    </w:p>
    <w:p w14:paraId="16840D57" w14:textId="77777777" w:rsidR="002C3C65" w:rsidRPr="0032190F" w:rsidRDefault="002C3C65" w:rsidP="002C3C65">
      <w:pPr>
        <w:jc w:val="both"/>
        <w:rPr>
          <w:lang w:val="fr-FR"/>
        </w:rPr>
      </w:pPr>
    </w:p>
    <w:p w14:paraId="6300734F" w14:textId="03542728" w:rsidR="002C3C65" w:rsidRPr="0032190F" w:rsidRDefault="002C3C65" w:rsidP="002C3C65">
      <w:pPr>
        <w:jc w:val="both"/>
        <w:rPr>
          <w:lang w:val="fr-FR"/>
        </w:rPr>
      </w:pPr>
      <w:r w:rsidRPr="0032190F">
        <w:rPr>
          <w:lang w:val="fr-FR"/>
        </w:rPr>
        <w:t>Mummie (Le) (Ferentillo, TR), Art schématique d'</w:t>
      </w:r>
      <w:hyperlink r:id="rId4714" w:anchor="Cul_Schemat_Italie_Centr" w:history="1">
        <w:r w:rsidRPr="0032190F">
          <w:rPr>
            <w:rStyle w:val="Hyperlink"/>
            <w:lang w:val="fr-FR"/>
          </w:rPr>
          <w:t>Italie Centrale</w:t>
        </w:r>
      </w:hyperlink>
      <w:r w:rsidRPr="0032190F">
        <w:rPr>
          <w:lang w:val="fr-FR"/>
        </w:rPr>
        <w:t xml:space="preserve"> (BIB 2536)</w:t>
      </w:r>
    </w:p>
    <w:p w14:paraId="23547A16" w14:textId="77777777" w:rsidR="002C3C65" w:rsidRPr="0032190F" w:rsidRDefault="002C3C65" w:rsidP="002C3C65">
      <w:pPr>
        <w:jc w:val="both"/>
        <w:rPr>
          <w:lang w:val="fr-FR"/>
        </w:rPr>
      </w:pPr>
    </w:p>
    <w:p w14:paraId="7ADC7668" w14:textId="77777777" w:rsidR="002C3C65" w:rsidRPr="00426FF9" w:rsidRDefault="002C3C65" w:rsidP="00426FF9">
      <w:pPr>
        <w:pStyle w:val="Heading1"/>
        <w:rPr>
          <w:lang w:val="es-ES"/>
        </w:rPr>
      </w:pPr>
      <w:r w:rsidRPr="00426FF9">
        <w:rPr>
          <w:lang w:val="es-ES"/>
        </w:rPr>
        <w:lastRenderedPageBreak/>
        <w:t>MESA ROSA</w:t>
      </w:r>
    </w:p>
    <w:p w14:paraId="76B75A81" w14:textId="77777777" w:rsidR="002C3C65" w:rsidRDefault="002C3C65" w:rsidP="002C3C65">
      <w:pPr>
        <w:jc w:val="both"/>
        <w:rPr>
          <w:lang w:val="es-ES"/>
        </w:rPr>
      </w:pPr>
    </w:p>
    <w:p w14:paraId="73180843" w14:textId="257B1A3D" w:rsidR="002C3C65" w:rsidRPr="00E9175D" w:rsidRDefault="002C3C65" w:rsidP="002C3C65">
      <w:pPr>
        <w:jc w:val="both"/>
        <w:rPr>
          <w:lang w:val="es-ES"/>
        </w:rPr>
      </w:pPr>
      <w:r w:rsidRPr="00E9175D">
        <w:rPr>
          <w:lang w:val="es-ES"/>
        </w:rPr>
        <w:t>Mesa Rosa (Ferentillo, TR), Art schématique d'</w:t>
      </w:r>
      <w:hyperlink r:id="rId4715" w:anchor="Cul_Schemat_Italie_Centr" w:history="1">
        <w:r w:rsidRPr="00E9175D">
          <w:rPr>
            <w:rStyle w:val="Hyperlink"/>
            <w:lang w:val="es-ES"/>
          </w:rPr>
          <w:t>Italie Centrale</w:t>
        </w:r>
      </w:hyperlink>
      <w:r w:rsidRPr="00E9175D">
        <w:rPr>
          <w:lang w:val="es-ES"/>
        </w:rPr>
        <w:t xml:space="preserve"> (BIB 2536)</w:t>
      </w:r>
    </w:p>
    <w:p w14:paraId="7C01E6DA" w14:textId="77777777" w:rsidR="002C3C65" w:rsidRPr="00E9175D" w:rsidRDefault="002C3C65" w:rsidP="002C3C65">
      <w:pPr>
        <w:jc w:val="both"/>
        <w:rPr>
          <w:lang w:val="es-ES"/>
        </w:rPr>
      </w:pPr>
    </w:p>
    <w:p w14:paraId="7002246A" w14:textId="2AC81822" w:rsidR="002C3C65" w:rsidRPr="00426FF9" w:rsidRDefault="002C3C65" w:rsidP="00426FF9">
      <w:pPr>
        <w:pStyle w:val="Heading1"/>
        <w:rPr>
          <w:lang w:val="es-ES"/>
        </w:rPr>
      </w:pPr>
      <w:r w:rsidRPr="00426FF9">
        <w:rPr>
          <w:lang w:val="es-ES"/>
        </w:rPr>
        <w:t>ROBERTO (RIPAR</w:t>
      </w:r>
      <w:r w:rsidR="00592F08">
        <w:rPr>
          <w:lang w:val="es-ES"/>
        </w:rPr>
        <w:t>O</w:t>
      </w:r>
      <w:r w:rsidRPr="00426FF9">
        <w:rPr>
          <w:lang w:val="es-ES"/>
        </w:rPr>
        <w:t>)</w:t>
      </w:r>
    </w:p>
    <w:p w14:paraId="1D3BF404" w14:textId="77777777" w:rsidR="002C3C65" w:rsidRPr="00E9175D" w:rsidRDefault="002C3C65" w:rsidP="002C3C65">
      <w:pPr>
        <w:jc w:val="both"/>
        <w:rPr>
          <w:lang w:val="es-ES"/>
        </w:rPr>
      </w:pPr>
    </w:p>
    <w:p w14:paraId="200CFA86" w14:textId="6D6AEAB3" w:rsidR="002C3C65" w:rsidRPr="0032190F" w:rsidRDefault="002C3C65" w:rsidP="002C3C65">
      <w:pPr>
        <w:jc w:val="both"/>
        <w:rPr>
          <w:lang w:val="fr-FR"/>
        </w:rPr>
      </w:pPr>
      <w:r w:rsidRPr="0032190F">
        <w:rPr>
          <w:lang w:val="fr-FR"/>
        </w:rPr>
        <w:t>Roberto (Riparo) (Sezze, LT; Priuli / Sgabussi 1992) Art schématique d'</w:t>
      </w:r>
      <w:hyperlink r:id="rId4716" w:anchor="Cul_Schemat_Italie_Centr" w:history="1">
        <w:r w:rsidRPr="0032190F">
          <w:rPr>
            <w:rStyle w:val="Hyperlink"/>
            <w:lang w:val="fr-FR"/>
          </w:rPr>
          <w:t>Italie Centrale</w:t>
        </w:r>
      </w:hyperlink>
      <w:r w:rsidRPr="0032190F">
        <w:rPr>
          <w:lang w:val="fr-FR"/>
        </w:rPr>
        <w:t xml:space="preserve"> (BIB 2536)</w:t>
      </w:r>
    </w:p>
    <w:p w14:paraId="2CF39B95" w14:textId="77777777" w:rsidR="002C3C65" w:rsidRPr="0032190F" w:rsidRDefault="002C3C65" w:rsidP="002C3C65">
      <w:pPr>
        <w:jc w:val="both"/>
        <w:rPr>
          <w:lang w:val="fr-FR"/>
        </w:rPr>
      </w:pPr>
    </w:p>
    <w:p w14:paraId="18A45FC0" w14:textId="77777777" w:rsidR="002C3C65" w:rsidRPr="0032190F" w:rsidRDefault="002C3C65" w:rsidP="00426FF9">
      <w:pPr>
        <w:pStyle w:val="Heading1"/>
      </w:pPr>
      <w:r w:rsidRPr="0032190F">
        <w:t>ARNALO DEI BUFALI</w:t>
      </w:r>
    </w:p>
    <w:p w14:paraId="74F9FA33" w14:textId="77777777" w:rsidR="002C3C65" w:rsidRPr="0032190F" w:rsidRDefault="002C3C65" w:rsidP="002C3C65">
      <w:pPr>
        <w:jc w:val="both"/>
        <w:rPr>
          <w:lang w:val="fr-FR"/>
        </w:rPr>
      </w:pPr>
    </w:p>
    <w:p w14:paraId="3500723C" w14:textId="6AC6FBE7" w:rsidR="002C3C65" w:rsidRPr="0032190F" w:rsidRDefault="002C3C65" w:rsidP="002C3C65">
      <w:pPr>
        <w:jc w:val="both"/>
        <w:rPr>
          <w:lang w:val="fr-FR"/>
        </w:rPr>
      </w:pPr>
      <w:r w:rsidRPr="0032190F">
        <w:rPr>
          <w:lang w:val="fr-FR"/>
        </w:rPr>
        <w:t>Arnalo dei Bufali (Sezze, LT), Art schématique d'</w:t>
      </w:r>
      <w:hyperlink r:id="rId4717" w:anchor="Cul_Schemat_Italie_Centr" w:history="1">
        <w:r w:rsidRPr="0032190F">
          <w:rPr>
            <w:rStyle w:val="Hyperlink"/>
            <w:lang w:val="fr-FR"/>
          </w:rPr>
          <w:t>Italie Centrale</w:t>
        </w:r>
      </w:hyperlink>
      <w:r w:rsidRPr="0032190F">
        <w:rPr>
          <w:lang w:val="fr-FR"/>
        </w:rPr>
        <w:t xml:space="preserve"> (BIB 2536) v. Blanc 1939 (BIB 2536)</w:t>
      </w:r>
    </w:p>
    <w:p w14:paraId="6D2B3D70" w14:textId="529A3402" w:rsidR="002C3C65" w:rsidRDefault="002C3C65" w:rsidP="002C3C65">
      <w:pPr>
        <w:jc w:val="both"/>
        <w:rPr>
          <w:lang w:val="fr-FR"/>
        </w:rPr>
      </w:pPr>
    </w:p>
    <w:p w14:paraId="1073715A" w14:textId="77777777" w:rsidR="00592F08" w:rsidRPr="0032190F" w:rsidRDefault="00592F08" w:rsidP="002C3C65">
      <w:pPr>
        <w:jc w:val="both"/>
        <w:rPr>
          <w:lang w:val="fr-FR"/>
        </w:rPr>
      </w:pPr>
    </w:p>
    <w:p w14:paraId="2EE0E321" w14:textId="77777777" w:rsidR="002C3C65" w:rsidRPr="0032190F" w:rsidRDefault="002C3C65" w:rsidP="00426FF9">
      <w:pPr>
        <w:pStyle w:val="Heading1"/>
      </w:pPr>
      <w:r w:rsidRPr="0032190F">
        <w:t>MORRA DI COLECCHIA</w:t>
      </w:r>
    </w:p>
    <w:p w14:paraId="04764322" w14:textId="77777777" w:rsidR="002C3C65" w:rsidRPr="0032190F" w:rsidRDefault="002C3C65" w:rsidP="002C3C65">
      <w:pPr>
        <w:jc w:val="both"/>
        <w:rPr>
          <w:lang w:val="fr-FR"/>
        </w:rPr>
      </w:pPr>
    </w:p>
    <w:p w14:paraId="47FA102C" w14:textId="0B4DFFD5" w:rsidR="002C3C65" w:rsidRPr="0032190F" w:rsidRDefault="002C3C65" w:rsidP="002C3C65">
      <w:pPr>
        <w:jc w:val="both"/>
        <w:rPr>
          <w:lang w:val="fr-FR"/>
        </w:rPr>
      </w:pPr>
      <w:r w:rsidRPr="0032190F">
        <w:rPr>
          <w:lang w:val="fr-FR"/>
        </w:rPr>
        <w:t>Morra di Colecchia (Rocca Canterano, RM; Mattioli 2007a), Art schématique d'</w:t>
      </w:r>
      <w:hyperlink r:id="rId4718" w:anchor="Cul_Schemat_Italie_Centr" w:history="1">
        <w:r w:rsidRPr="0032190F">
          <w:rPr>
            <w:rStyle w:val="Hyperlink"/>
            <w:lang w:val="fr-FR"/>
          </w:rPr>
          <w:t>Italie Centrale</w:t>
        </w:r>
      </w:hyperlink>
      <w:r w:rsidRPr="0032190F">
        <w:rPr>
          <w:lang w:val="fr-FR"/>
        </w:rPr>
        <w:t xml:space="preserve"> (BIB 2536)</w:t>
      </w:r>
    </w:p>
    <w:p w14:paraId="5F4B30E3" w14:textId="77777777" w:rsidR="002C3C65" w:rsidRPr="0032190F" w:rsidRDefault="002C3C65" w:rsidP="002C3C65">
      <w:pPr>
        <w:jc w:val="both"/>
        <w:rPr>
          <w:lang w:val="fr-FR"/>
        </w:rPr>
      </w:pPr>
    </w:p>
    <w:p w14:paraId="629F6A8D" w14:textId="77777777" w:rsidR="002C3C65" w:rsidRPr="0032190F" w:rsidRDefault="002C3C65" w:rsidP="00426FF9">
      <w:pPr>
        <w:pStyle w:val="Heading1"/>
      </w:pPr>
      <w:r w:rsidRPr="0032190F">
        <w:t>GROTTI (RIPARO DI)</w:t>
      </w:r>
    </w:p>
    <w:p w14:paraId="18C78741" w14:textId="77777777" w:rsidR="002C3C65" w:rsidRPr="0032190F" w:rsidRDefault="002C3C65" w:rsidP="002C3C65">
      <w:pPr>
        <w:jc w:val="both"/>
        <w:rPr>
          <w:lang w:val="fr-FR"/>
        </w:rPr>
      </w:pPr>
    </w:p>
    <w:p w14:paraId="399C8EE6" w14:textId="2B4B3822" w:rsidR="002C3C65" w:rsidRPr="0032190F" w:rsidRDefault="002C3C65" w:rsidP="002C3C65">
      <w:pPr>
        <w:jc w:val="both"/>
        <w:rPr>
          <w:lang w:val="fr-FR"/>
        </w:rPr>
      </w:pPr>
      <w:r w:rsidRPr="0032190F">
        <w:rPr>
          <w:lang w:val="fr-FR"/>
        </w:rPr>
        <w:t>Grotti (Riparo di ) (Cittaducale, RI; Mattioli 2006) Art schématique d'</w:t>
      </w:r>
      <w:hyperlink r:id="rId4719" w:anchor="Cul_Schemat_Italie_Centr" w:history="1">
        <w:r w:rsidRPr="0032190F">
          <w:rPr>
            <w:rStyle w:val="Hyperlink"/>
            <w:lang w:val="fr-FR"/>
          </w:rPr>
          <w:t>Italie Centrale</w:t>
        </w:r>
      </w:hyperlink>
      <w:r w:rsidRPr="0032190F">
        <w:rPr>
          <w:lang w:val="fr-FR"/>
        </w:rPr>
        <w:t xml:space="preserve"> (BIB 2536)</w:t>
      </w:r>
    </w:p>
    <w:p w14:paraId="4622CF91" w14:textId="77777777" w:rsidR="002C3C65" w:rsidRPr="0032190F" w:rsidRDefault="002C3C65" w:rsidP="002C3C65">
      <w:pPr>
        <w:jc w:val="both"/>
        <w:rPr>
          <w:lang w:val="fr-FR"/>
        </w:rPr>
      </w:pPr>
    </w:p>
    <w:p w14:paraId="4081C87D" w14:textId="77777777" w:rsidR="002C3C65" w:rsidRPr="0032190F" w:rsidRDefault="002C3C65" w:rsidP="00426FF9">
      <w:pPr>
        <w:pStyle w:val="Heading1"/>
      </w:pPr>
      <w:r w:rsidRPr="0032190F">
        <w:t>SANTO SPIRITO I</w:t>
      </w:r>
    </w:p>
    <w:p w14:paraId="4DF542F1" w14:textId="7FE4F0FE" w:rsidR="002C3C65" w:rsidRPr="0032190F" w:rsidRDefault="002C3C65" w:rsidP="002C3C65">
      <w:pPr>
        <w:jc w:val="both"/>
        <w:rPr>
          <w:lang w:val="fr-FR"/>
        </w:rPr>
      </w:pPr>
      <w:r w:rsidRPr="0032190F">
        <w:rPr>
          <w:lang w:val="fr-FR"/>
        </w:rPr>
        <w:t>Santo Spirito I (Roccamorice, PE; De Pompeis / De Pompeis 1984), Art schématique d'</w:t>
      </w:r>
      <w:hyperlink r:id="rId4720" w:anchor="Cul_Schemat_Italie_Centr" w:history="1">
        <w:r w:rsidRPr="0032190F">
          <w:rPr>
            <w:rStyle w:val="Hyperlink"/>
            <w:lang w:val="fr-FR"/>
          </w:rPr>
          <w:t>Italie Centrale</w:t>
        </w:r>
      </w:hyperlink>
      <w:r w:rsidRPr="0032190F">
        <w:rPr>
          <w:lang w:val="fr-FR"/>
        </w:rPr>
        <w:t xml:space="preserve"> (BIB 2536)</w:t>
      </w:r>
    </w:p>
    <w:p w14:paraId="55160818" w14:textId="77777777" w:rsidR="002C3C65" w:rsidRPr="0032190F" w:rsidRDefault="002C3C65" w:rsidP="002C3C65">
      <w:pPr>
        <w:jc w:val="both"/>
        <w:rPr>
          <w:lang w:val="fr-FR"/>
        </w:rPr>
      </w:pPr>
    </w:p>
    <w:p w14:paraId="494153D0" w14:textId="77777777" w:rsidR="002C3C65" w:rsidRPr="0032190F" w:rsidRDefault="002C3C65" w:rsidP="00426FF9">
      <w:pPr>
        <w:pStyle w:val="Heading1"/>
      </w:pPr>
      <w:r w:rsidRPr="0032190F">
        <w:t>SANT’ONOFRIO I</w:t>
      </w:r>
    </w:p>
    <w:p w14:paraId="6A393D42" w14:textId="77777777" w:rsidR="002C3C65" w:rsidRPr="0032190F" w:rsidRDefault="002C3C65" w:rsidP="002C3C65">
      <w:pPr>
        <w:jc w:val="both"/>
        <w:rPr>
          <w:lang w:val="fr-FR"/>
        </w:rPr>
      </w:pPr>
    </w:p>
    <w:p w14:paraId="30EFFFFE" w14:textId="5428D1DA" w:rsidR="002C3C65" w:rsidRPr="0032190F" w:rsidRDefault="002C3C65" w:rsidP="002C3C65">
      <w:pPr>
        <w:jc w:val="both"/>
        <w:rPr>
          <w:lang w:val="fr-FR"/>
        </w:rPr>
      </w:pPr>
      <w:r w:rsidRPr="0032190F">
        <w:rPr>
          <w:lang w:val="fr-FR"/>
        </w:rPr>
        <w:t>Sant’Onofrio I (Sulmona, AQ; De Pompeis 1993), Art schématique d'</w:t>
      </w:r>
      <w:hyperlink r:id="rId4721" w:anchor="Cul_Schemat_Italie_Centr" w:history="1">
        <w:r w:rsidRPr="0032190F">
          <w:rPr>
            <w:rStyle w:val="Hyperlink"/>
            <w:lang w:val="fr-FR"/>
          </w:rPr>
          <w:t>Italie Centrale</w:t>
        </w:r>
      </w:hyperlink>
      <w:r w:rsidRPr="0032190F">
        <w:rPr>
          <w:lang w:val="fr-FR"/>
        </w:rPr>
        <w:t xml:space="preserve"> (BIB 2536)</w:t>
      </w:r>
    </w:p>
    <w:p w14:paraId="023C8626" w14:textId="77777777" w:rsidR="002C3C65" w:rsidRPr="0032190F" w:rsidRDefault="002C3C65" w:rsidP="002C3C65">
      <w:pPr>
        <w:jc w:val="both"/>
        <w:rPr>
          <w:lang w:val="fr-FR"/>
        </w:rPr>
      </w:pPr>
    </w:p>
    <w:p w14:paraId="66F30F3B" w14:textId="77777777" w:rsidR="0051273E" w:rsidRPr="0032190F" w:rsidRDefault="002C3C65" w:rsidP="00426FF9">
      <w:pPr>
        <w:pStyle w:val="Heading1"/>
      </w:pPr>
      <w:r w:rsidRPr="0032190F">
        <w:t>SAN BARTOLOMEO II E III</w:t>
      </w:r>
    </w:p>
    <w:p w14:paraId="159C49D1" w14:textId="77777777" w:rsidR="002C3C65" w:rsidRPr="0032190F" w:rsidRDefault="002C3C65" w:rsidP="002C3C65">
      <w:pPr>
        <w:jc w:val="both"/>
        <w:rPr>
          <w:lang w:val="fr-FR"/>
        </w:rPr>
      </w:pPr>
    </w:p>
    <w:p w14:paraId="27C89950" w14:textId="6CC8472B" w:rsidR="002C3C65" w:rsidRPr="0032190F" w:rsidRDefault="002C3C65" w:rsidP="002C3C65">
      <w:pPr>
        <w:jc w:val="both"/>
        <w:rPr>
          <w:lang w:val="fr-FR"/>
        </w:rPr>
      </w:pPr>
      <w:r w:rsidRPr="0032190F">
        <w:rPr>
          <w:lang w:val="fr-FR"/>
        </w:rPr>
        <w:t>San Bartolomeo II e III (Roccamorice, PE; De Pompeis 1993)., Art schématique d'</w:t>
      </w:r>
      <w:hyperlink r:id="rId4722" w:anchor="Cul_Schemat_Italie_Centr" w:history="1">
        <w:r w:rsidRPr="0032190F">
          <w:rPr>
            <w:rStyle w:val="Hyperlink"/>
            <w:lang w:val="fr-FR"/>
          </w:rPr>
          <w:t>Italie Centrale</w:t>
        </w:r>
      </w:hyperlink>
      <w:r w:rsidRPr="0032190F">
        <w:rPr>
          <w:lang w:val="fr-FR"/>
        </w:rPr>
        <w:t xml:space="preserve"> (BIB 2536)</w:t>
      </w:r>
    </w:p>
    <w:p w14:paraId="55AE695A" w14:textId="77777777" w:rsidR="00CB3B11" w:rsidRPr="0032190F" w:rsidRDefault="00CB3B11" w:rsidP="00242C0F">
      <w:pPr>
        <w:rPr>
          <w:lang w:val="fr-FR"/>
        </w:rPr>
      </w:pPr>
    </w:p>
    <w:p w14:paraId="1F0C92FD" w14:textId="77777777" w:rsidR="00CB3B11" w:rsidRPr="0032190F" w:rsidRDefault="00CB3B11" w:rsidP="00426FF9">
      <w:pPr>
        <w:pStyle w:val="Heading1"/>
      </w:pPr>
      <w:bookmarkStart w:id="2025" w:name="Sit_Yeu"/>
      <w:r w:rsidRPr="0032190F">
        <w:t>YEU</w:t>
      </w:r>
    </w:p>
    <w:bookmarkEnd w:id="2025"/>
    <w:p w14:paraId="406FBFF6" w14:textId="77777777" w:rsidR="00CB3B11" w:rsidRPr="0032190F" w:rsidRDefault="00CB3B11" w:rsidP="00242C0F">
      <w:pPr>
        <w:rPr>
          <w:lang w:val="fr-FR"/>
        </w:rPr>
      </w:pPr>
    </w:p>
    <w:p w14:paraId="1A242838" w14:textId="07544662" w:rsidR="00CB3B11" w:rsidRPr="0032190F" w:rsidRDefault="00CB3B11" w:rsidP="00A4228F">
      <w:pPr>
        <w:jc w:val="both"/>
        <w:rPr>
          <w:lang w:val="fr-FR"/>
        </w:rPr>
      </w:pPr>
      <w:r w:rsidRPr="0032190F">
        <w:rPr>
          <w:lang w:val="fr-FR"/>
        </w:rPr>
        <w:t xml:space="preserve">Sur l’île d’Yeu (sous la bretagne) s’est insularisée au cour du Néolithique ancien nombreuses </w:t>
      </w:r>
      <w:hyperlink r:id="rId4723" w:anchor="Cul_Pierres_cupules" w:history="1">
        <w:r w:rsidRPr="0032190F">
          <w:rPr>
            <w:rStyle w:val="Hyperlink"/>
            <w:lang w:val="fr-FR"/>
          </w:rPr>
          <w:t>pierres à cupules</w:t>
        </w:r>
      </w:hyperlink>
      <w:r w:rsidRPr="0032190F">
        <w:rPr>
          <w:lang w:val="fr-FR"/>
        </w:rPr>
        <w:t xml:space="preserve"> (isolées, dispersées, etc.) sur des blocs en place (dolmen de La Planche à Puare ; </w:t>
      </w:r>
      <w:r w:rsidR="001636B5" w:rsidRPr="0032190F">
        <w:rPr>
          <w:lang w:val="fr-FR"/>
        </w:rPr>
        <w:t>roche aux Fras, 149 cupules ; P</w:t>
      </w:r>
      <w:r w:rsidRPr="0032190F">
        <w:rPr>
          <w:lang w:val="fr-FR"/>
        </w:rPr>
        <w:t xml:space="preserve">ierre Saint-Martin ; Le Petit Chiron, un bloc </w:t>
      </w:r>
      <w:r w:rsidR="001636B5" w:rsidRPr="0032190F">
        <w:rPr>
          <w:lang w:val="fr-FR"/>
        </w:rPr>
        <w:t>dont une partie a basculé, etc.</w:t>
      </w:r>
      <w:r w:rsidRPr="0032190F">
        <w:rPr>
          <w:lang w:val="fr-FR"/>
        </w:rPr>
        <w:t>) (G. Kerdiviel in BIB 1970). Les blocs gravés sont à proximité des chemins actuels et sont liés aux talwegs. Les surfaces et les encoches de décrochement sont gravés (G. Kerdiviel in BIB 1970)</w:t>
      </w:r>
    </w:p>
    <w:p w14:paraId="7827BCBD" w14:textId="77777777" w:rsidR="00CB3B11" w:rsidRPr="0032190F" w:rsidRDefault="00CB3B11" w:rsidP="00242C0F">
      <w:pPr>
        <w:rPr>
          <w:lang w:val="fr-FR"/>
        </w:rPr>
      </w:pPr>
      <w:r w:rsidRPr="0032190F">
        <w:rPr>
          <w:lang w:val="fr-FR"/>
        </w:rPr>
        <w:t>Pour S. Cassen, les blocs à cupules servait à extraire de la poussière de roche qui était ensuite ingérée pour ses vertues d’ « </w:t>
      </w:r>
      <w:r w:rsidRPr="00A4228F">
        <w:rPr>
          <w:i/>
          <w:lang w:val="fr-FR"/>
        </w:rPr>
        <w:t>empowerment</w:t>
      </w:r>
      <w:r w:rsidRPr="0032190F">
        <w:rPr>
          <w:lang w:val="fr-FR"/>
        </w:rPr>
        <w:t> » (sic) (G. Kerdiviel in BIB 1970)</w:t>
      </w:r>
    </w:p>
    <w:p w14:paraId="27809B0B" w14:textId="77777777" w:rsidR="009105C7" w:rsidRPr="0032190F" w:rsidRDefault="009105C7" w:rsidP="00242C0F">
      <w:pPr>
        <w:rPr>
          <w:lang w:val="fr-FR"/>
        </w:rPr>
      </w:pPr>
    </w:p>
    <w:p w14:paraId="0BC8BC8E" w14:textId="77777777" w:rsidR="009105C7" w:rsidRPr="0032190F" w:rsidRDefault="009E217E" w:rsidP="00426FF9">
      <w:pPr>
        <w:pStyle w:val="Heading1"/>
      </w:pPr>
      <w:bookmarkStart w:id="2026" w:name="Sit_Lannion"/>
      <w:bookmarkStart w:id="2027" w:name="Sit_Motta"/>
      <w:r>
        <w:lastRenderedPageBreak/>
        <w:t>MOTTA</w:t>
      </w:r>
    </w:p>
    <w:bookmarkEnd w:id="2026"/>
    <w:bookmarkEnd w:id="2027"/>
    <w:p w14:paraId="2EF658F9" w14:textId="77777777" w:rsidR="009105C7" w:rsidRDefault="009E217E" w:rsidP="00242C0F">
      <w:pPr>
        <w:rPr>
          <w:lang w:val="fr-FR"/>
        </w:rPr>
      </w:pPr>
      <w:r>
        <w:rPr>
          <w:lang w:val="fr-FR"/>
        </w:rPr>
        <w:t>La Motta</w:t>
      </w:r>
    </w:p>
    <w:p w14:paraId="3BC00393" w14:textId="77777777" w:rsidR="009E217E" w:rsidRPr="0032190F" w:rsidRDefault="009E217E" w:rsidP="00242C0F">
      <w:pPr>
        <w:rPr>
          <w:lang w:val="fr-FR"/>
        </w:rPr>
      </w:pPr>
    </w:p>
    <w:p w14:paraId="5056044E" w14:textId="77777777" w:rsidR="009105C7" w:rsidRPr="0032190F" w:rsidRDefault="007618E1" w:rsidP="007618E1">
      <w:pPr>
        <w:jc w:val="both"/>
        <w:rPr>
          <w:lang w:val="fr-FR" w:eastAsia="en-GB"/>
        </w:rPr>
      </w:pPr>
      <w:r w:rsidRPr="0032190F">
        <w:rPr>
          <w:lang w:val="fr-FR"/>
        </w:rPr>
        <w:t xml:space="preserve">Le tumulus de La Motta </w:t>
      </w:r>
      <w:r w:rsidR="009E217E">
        <w:rPr>
          <w:lang w:val="fr-FR"/>
        </w:rPr>
        <w:t xml:space="preserve">(Lannion, </w:t>
      </w:r>
      <w:r w:rsidR="009105C7" w:rsidRPr="0032190F">
        <w:rPr>
          <w:lang w:val="fr-FR"/>
        </w:rPr>
        <w:t xml:space="preserve">Côtes-d’Armor) a livré une boite métallique de forme subrectangulaire (légèrement concave sur les longs cotés), richement décorée, datée du Bronze ancien, dont la fonction nous échappe </w:t>
      </w:r>
      <w:r w:rsidR="009105C7" w:rsidRPr="0032190F">
        <w:rPr>
          <w:lang w:val="fr-FR" w:eastAsia="en-GB"/>
        </w:rPr>
        <w:t>(BIB 2087)</w:t>
      </w:r>
    </w:p>
    <w:p w14:paraId="0EEFFF61" w14:textId="77777777" w:rsidR="00896E98" w:rsidRDefault="00896E98" w:rsidP="007618E1">
      <w:pPr>
        <w:jc w:val="both"/>
        <w:rPr>
          <w:lang w:val="fr-FR" w:eastAsia="en-GB"/>
        </w:rPr>
      </w:pPr>
      <w:r w:rsidRPr="0032190F">
        <w:rPr>
          <w:lang w:val="fr-FR" w:eastAsia="en-GB"/>
        </w:rPr>
        <w:t>Brassard d'archer décoré de chevrons de Lannion (BIB 2506)</w:t>
      </w:r>
    </w:p>
    <w:p w14:paraId="2824D3F4" w14:textId="39D1CD56" w:rsidR="000D1F77" w:rsidRPr="000D1F77" w:rsidRDefault="000D1F77" w:rsidP="007618E1">
      <w:pPr>
        <w:jc w:val="both"/>
        <w:rPr>
          <w:lang w:val="fr-FR" w:eastAsia="en-GB"/>
        </w:rPr>
      </w:pPr>
      <w:r w:rsidRPr="000D1F77">
        <w:rPr>
          <w:lang w:val="fr-FR" w:eastAsia="en-GB"/>
        </w:rPr>
        <w:t xml:space="preserve">Proche et contemporain de l'eniente de </w:t>
      </w:r>
      <w:hyperlink r:id="rId4724" w:anchor="Sit_Bel_Air_Lannion" w:history="1">
        <w:r w:rsidRPr="0011780E">
          <w:rPr>
            <w:rStyle w:val="Hyperlink"/>
            <w:lang w:val="fr-FR" w:eastAsia="en-GB"/>
          </w:rPr>
          <w:t>Bel-Air</w:t>
        </w:r>
      </w:hyperlink>
      <w:r w:rsidRPr="000D1F77">
        <w:rPr>
          <w:lang w:val="fr-FR" w:eastAsia="en-GB"/>
        </w:rPr>
        <w:t xml:space="preserve">. </w:t>
      </w:r>
      <w:r w:rsidRPr="000D1F77">
        <w:rPr>
          <w:szCs w:val="18"/>
          <w:lang w:val="fr-FR"/>
        </w:rPr>
        <w:t xml:space="preserve">tumulus « princier » de La Motta, mesurant une trentaine de mètres de diamètre et 4,60 m de hauteur. Le mobilier funéraire était constitué d’une série de biens élitaires : sept pointes de </w:t>
      </w:r>
      <w:hyperlink r:id="rId4725" w:anchor="Typ_Arm_Fleches_Armoric" w:history="1">
        <w:r w:rsidR="004F2D79" w:rsidRPr="004F2D79">
          <w:rPr>
            <w:rStyle w:val="Hyperlink"/>
            <w:lang w:val="fr-FR"/>
          </w:rPr>
          <w:t>flèches armoricaines</w:t>
        </w:r>
      </w:hyperlink>
      <w:r w:rsidRPr="000D1F77">
        <w:rPr>
          <w:szCs w:val="18"/>
          <w:lang w:val="fr-FR"/>
        </w:rPr>
        <w:t>, un brassard d’apparat en tôle d’or, sept poignards et deux haches en alliage cuivreux, ainsi qu’un grand « aiguisoir » en schiste (Butler et Waterbolk, 1974).</w:t>
      </w:r>
      <w:r>
        <w:rPr>
          <w:szCs w:val="18"/>
          <w:lang w:val="fr-FR"/>
        </w:rPr>
        <w:t>(BIB 3244)</w:t>
      </w:r>
    </w:p>
    <w:p w14:paraId="27E3F575" w14:textId="77777777" w:rsidR="00BB2344" w:rsidRDefault="00BB2344" w:rsidP="007618E1">
      <w:pPr>
        <w:jc w:val="both"/>
        <w:rPr>
          <w:lang w:val="fr-FR" w:eastAsia="en-GB"/>
        </w:rPr>
      </w:pPr>
    </w:p>
    <w:p w14:paraId="6F4C5DB9" w14:textId="77777777" w:rsidR="00BB2344" w:rsidRDefault="00BB2344" w:rsidP="00426FF9">
      <w:pPr>
        <w:pStyle w:val="Heading1"/>
      </w:pPr>
      <w:bookmarkStart w:id="2028" w:name="Sit_Glomel"/>
      <w:r>
        <w:t>GLOMEL</w:t>
      </w:r>
    </w:p>
    <w:bookmarkEnd w:id="2028"/>
    <w:p w14:paraId="5FB46257" w14:textId="77777777" w:rsidR="00BB2344" w:rsidRDefault="00BB2344" w:rsidP="007618E1">
      <w:pPr>
        <w:jc w:val="both"/>
        <w:rPr>
          <w:lang w:val="fr-FR" w:eastAsia="en-GB"/>
        </w:rPr>
      </w:pPr>
    </w:p>
    <w:p w14:paraId="262D7F3F" w14:textId="1F181C1E" w:rsidR="00BB2344" w:rsidRDefault="00BB2344" w:rsidP="007618E1">
      <w:pPr>
        <w:jc w:val="both"/>
        <w:rPr>
          <w:lang w:val="fr-FR" w:eastAsia="en-GB"/>
        </w:rPr>
      </w:pPr>
      <w:r w:rsidRPr="00BB2344">
        <w:rPr>
          <w:lang w:val="fr-FR" w:eastAsia="en-GB"/>
        </w:rPr>
        <w:t>Glomel</w:t>
      </w:r>
      <w:r>
        <w:rPr>
          <w:lang w:val="fr-FR" w:eastAsia="en-GB"/>
        </w:rPr>
        <w:t xml:space="preserve"> (</w:t>
      </w:r>
      <w:r w:rsidRPr="00BB2344">
        <w:rPr>
          <w:lang w:val="fr-FR" w:eastAsia="en-GB"/>
        </w:rPr>
        <w:t>Côtes-d'Armor</w:t>
      </w:r>
      <w:r>
        <w:rPr>
          <w:lang w:val="fr-FR" w:eastAsia="en-GB"/>
        </w:rPr>
        <w:t xml:space="preserve">), </w:t>
      </w:r>
      <w:hyperlink r:id="rId4726" w:anchor="Cul_Depots_p_Bronze_ancien" w:history="1">
        <w:r w:rsidRPr="00BB2344">
          <w:rPr>
            <w:rStyle w:val="Hyperlink"/>
            <w:lang w:val="fr-FR" w:eastAsia="en-GB"/>
          </w:rPr>
          <w:t>dépôt du B</w:t>
        </w:r>
        <w:r w:rsidR="00A4228F">
          <w:rPr>
            <w:rStyle w:val="Hyperlink"/>
            <w:lang w:val="fr-FR" w:eastAsia="en-GB"/>
          </w:rPr>
          <w:t>A</w:t>
        </w:r>
      </w:hyperlink>
      <w:r>
        <w:rPr>
          <w:lang w:val="fr-FR" w:eastAsia="en-GB"/>
        </w:rPr>
        <w:t xml:space="preserve"> composé de poignard, hallebarde, haches en </w:t>
      </w:r>
      <w:hyperlink r:id="rId4727" w:anchor="Sit_Cuivre" w:history="1">
        <w:r w:rsidR="00BA150E" w:rsidRPr="00BA150E">
          <w:rPr>
            <w:rStyle w:val="Hyperlink"/>
            <w:lang w:val="fr-FR"/>
          </w:rPr>
          <w:t>cuivre</w:t>
        </w:r>
      </w:hyperlink>
      <w:r w:rsidR="00BA150E">
        <w:rPr>
          <w:lang w:val="fr-FR"/>
        </w:rPr>
        <w:t xml:space="preserve"> </w:t>
      </w:r>
      <w:r>
        <w:rPr>
          <w:lang w:val="fr-FR" w:eastAsia="en-GB"/>
        </w:rPr>
        <w:t>arsénié (BIB 2656)</w:t>
      </w:r>
    </w:p>
    <w:p w14:paraId="3A774CFC" w14:textId="77777777" w:rsidR="00BB2344" w:rsidRDefault="00BB2344" w:rsidP="007618E1">
      <w:pPr>
        <w:jc w:val="both"/>
        <w:rPr>
          <w:lang w:val="fr-FR" w:eastAsia="en-GB"/>
        </w:rPr>
      </w:pPr>
    </w:p>
    <w:p w14:paraId="0DD122C3" w14:textId="77777777" w:rsidR="00BB2344" w:rsidRPr="0032190F" w:rsidRDefault="00BB2344" w:rsidP="00426FF9">
      <w:pPr>
        <w:pStyle w:val="Heading1"/>
      </w:pPr>
      <w:bookmarkStart w:id="2029" w:name="Sit_Pontavert"/>
      <w:r>
        <w:t>PONTAVERT</w:t>
      </w:r>
    </w:p>
    <w:bookmarkEnd w:id="2029"/>
    <w:p w14:paraId="2B2F43B2" w14:textId="124ED1D3" w:rsidR="009B13B2" w:rsidRDefault="00BB2344" w:rsidP="007618E1">
      <w:pPr>
        <w:jc w:val="both"/>
        <w:rPr>
          <w:lang w:val="fr-FR" w:eastAsia="en-GB"/>
        </w:rPr>
      </w:pPr>
      <w:r>
        <w:rPr>
          <w:lang w:val="fr-FR" w:eastAsia="en-GB"/>
        </w:rPr>
        <w:t xml:space="preserve">Pontavert (Monceau-lès-Leups) </w:t>
      </w:r>
      <w:hyperlink r:id="rId4728" w:anchor="Cul_Depots_p_Bronze_ancien" w:history="1">
        <w:r w:rsidRPr="00BB2344">
          <w:rPr>
            <w:rStyle w:val="Hyperlink"/>
            <w:lang w:val="fr-FR" w:eastAsia="en-GB"/>
          </w:rPr>
          <w:t>dépôt du B</w:t>
        </w:r>
        <w:r w:rsidR="00A4228F">
          <w:rPr>
            <w:rStyle w:val="Hyperlink"/>
            <w:lang w:val="fr-FR" w:eastAsia="en-GB"/>
          </w:rPr>
          <w:t>A</w:t>
        </w:r>
      </w:hyperlink>
      <w:r>
        <w:rPr>
          <w:lang w:val="fr-FR" w:eastAsia="en-GB"/>
        </w:rPr>
        <w:t xml:space="preserve"> (BIB 2656)</w:t>
      </w:r>
    </w:p>
    <w:p w14:paraId="4F44C7A0" w14:textId="77777777" w:rsidR="00BB2344" w:rsidRDefault="00BB2344" w:rsidP="007618E1">
      <w:pPr>
        <w:jc w:val="both"/>
        <w:rPr>
          <w:lang w:val="fr-FR" w:eastAsia="en-GB"/>
        </w:rPr>
      </w:pPr>
    </w:p>
    <w:p w14:paraId="1CAB154D" w14:textId="77777777" w:rsidR="00BB2344" w:rsidRDefault="00BB2344" w:rsidP="00426FF9">
      <w:pPr>
        <w:pStyle w:val="Heading1"/>
      </w:pPr>
      <w:bookmarkStart w:id="2030" w:name="Sit_Saint_Valery_Somme"/>
      <w:r>
        <w:t>SAINT-VALERY-SUR-SOMME</w:t>
      </w:r>
    </w:p>
    <w:bookmarkEnd w:id="2030"/>
    <w:p w14:paraId="6A5CEC15" w14:textId="77777777" w:rsidR="00BB2344" w:rsidRDefault="00BB2344" w:rsidP="007618E1">
      <w:pPr>
        <w:jc w:val="both"/>
        <w:rPr>
          <w:lang w:val="fr-FR" w:eastAsia="en-GB"/>
        </w:rPr>
      </w:pPr>
    </w:p>
    <w:p w14:paraId="09D9DBEA" w14:textId="609AE7B8" w:rsidR="00BB2344" w:rsidRDefault="00BB2344" w:rsidP="007618E1">
      <w:pPr>
        <w:jc w:val="both"/>
        <w:rPr>
          <w:lang w:val="fr-FR" w:eastAsia="en-GB"/>
        </w:rPr>
      </w:pPr>
      <w:r>
        <w:rPr>
          <w:lang w:val="fr-FR" w:eastAsia="en-GB"/>
        </w:rPr>
        <w:t xml:space="preserve">Sur le littoral de la Manche, </w:t>
      </w:r>
      <w:hyperlink r:id="rId4729" w:anchor="Cul_Depots_p_Bronze_ancien" w:history="1">
        <w:r w:rsidRPr="00BB2344">
          <w:rPr>
            <w:rStyle w:val="Hyperlink"/>
            <w:lang w:val="fr-FR" w:eastAsia="en-GB"/>
          </w:rPr>
          <w:t>dépôt du Brone ancien</w:t>
        </w:r>
      </w:hyperlink>
      <w:r>
        <w:rPr>
          <w:lang w:val="fr-FR" w:eastAsia="en-GB"/>
        </w:rPr>
        <w:t xml:space="preserve"> de 70 lingôts centre-européens de type </w:t>
      </w:r>
      <w:r w:rsidRPr="00BB2344">
        <w:rPr>
          <w:i/>
          <w:lang w:val="fr-FR" w:eastAsia="en-GB"/>
        </w:rPr>
        <w:t>Spangenbarren</w:t>
      </w:r>
      <w:r>
        <w:rPr>
          <w:lang w:val="fr-FR" w:eastAsia="en-GB"/>
        </w:rPr>
        <w:t xml:space="preserve"> (BIB 2656)</w:t>
      </w:r>
    </w:p>
    <w:p w14:paraId="05D66445" w14:textId="77777777" w:rsidR="00BB2344" w:rsidRDefault="00BB2344" w:rsidP="00426FF9">
      <w:pPr>
        <w:pStyle w:val="Heading1"/>
      </w:pPr>
      <w:r>
        <w:br/>
      </w:r>
      <w:bookmarkStart w:id="2031" w:name="Sit_Mareuil_Ourq"/>
      <w:r>
        <w:t>MAREUIL-SUR-OURQ</w:t>
      </w:r>
      <w:bookmarkEnd w:id="2031"/>
    </w:p>
    <w:p w14:paraId="0CD170C1" w14:textId="77777777" w:rsidR="00BB2344" w:rsidRDefault="00BB2344" w:rsidP="007618E1">
      <w:pPr>
        <w:jc w:val="both"/>
        <w:rPr>
          <w:lang w:val="fr-FR" w:eastAsia="en-GB"/>
        </w:rPr>
      </w:pPr>
    </w:p>
    <w:p w14:paraId="59DF4CBE" w14:textId="44D1C260" w:rsidR="00BB2344" w:rsidRPr="00BB2344" w:rsidRDefault="00BB2344" w:rsidP="007618E1">
      <w:pPr>
        <w:jc w:val="both"/>
        <w:rPr>
          <w:lang w:val="fr-FR" w:eastAsia="en-GB"/>
        </w:rPr>
      </w:pPr>
      <w:r w:rsidRPr="00BB2344">
        <w:rPr>
          <w:lang w:val="fr-FR" w:eastAsia="en-GB"/>
        </w:rPr>
        <w:t>Mareuil-sur-Ourq</w:t>
      </w:r>
      <w:r>
        <w:rPr>
          <w:lang w:val="fr-FR" w:eastAsia="en-GB"/>
        </w:rPr>
        <w:t xml:space="preserve">, </w:t>
      </w:r>
      <w:hyperlink r:id="rId4730" w:anchor="Cul_Depots_p_Bronze_ancien" w:history="1">
        <w:r w:rsidRPr="00BB2344">
          <w:rPr>
            <w:rStyle w:val="Hyperlink"/>
            <w:lang w:val="fr-FR" w:eastAsia="en-GB"/>
          </w:rPr>
          <w:t>dépôt du Brone ancien</w:t>
        </w:r>
      </w:hyperlink>
      <w:r>
        <w:rPr>
          <w:lang w:val="fr-FR" w:eastAsia="en-GB"/>
        </w:rPr>
        <w:t xml:space="preserve"> avec une grande hache d'apparât richement décorée (BIB 2656)</w:t>
      </w:r>
    </w:p>
    <w:p w14:paraId="668FEA71" w14:textId="77777777" w:rsidR="00BB2344" w:rsidRDefault="00BB2344" w:rsidP="007618E1">
      <w:pPr>
        <w:jc w:val="both"/>
        <w:rPr>
          <w:lang w:val="fr-FR" w:eastAsia="en-GB"/>
        </w:rPr>
      </w:pPr>
    </w:p>
    <w:p w14:paraId="3A21CD97" w14:textId="77777777" w:rsidR="00A655A2" w:rsidRDefault="00A655A2" w:rsidP="00426FF9">
      <w:pPr>
        <w:pStyle w:val="Heading1"/>
      </w:pPr>
      <w:bookmarkStart w:id="2032" w:name="Sit_Abrot"/>
      <w:r>
        <w:t>ABROT</w:t>
      </w:r>
    </w:p>
    <w:bookmarkEnd w:id="2032"/>
    <w:p w14:paraId="3DD8D9D8" w14:textId="7E45ACD6" w:rsidR="00A655A2" w:rsidRDefault="00A655A2" w:rsidP="007618E1">
      <w:pPr>
        <w:jc w:val="both"/>
        <w:rPr>
          <w:lang w:val="fr-FR" w:eastAsia="en-GB"/>
        </w:rPr>
      </w:pPr>
      <w:r>
        <w:rPr>
          <w:lang w:val="fr-FR" w:eastAsia="en-GB"/>
        </w:rPr>
        <w:t xml:space="preserve">Haute-Marne, </w:t>
      </w:r>
      <w:hyperlink r:id="rId4731" w:anchor="Cul_Depots_p_Bronze_moyen" w:history="1">
        <w:r w:rsidRPr="00BB2344">
          <w:rPr>
            <w:rStyle w:val="Hyperlink"/>
            <w:lang w:val="fr-FR" w:eastAsia="en-GB"/>
          </w:rPr>
          <w:t xml:space="preserve">dépôt du Brone </w:t>
        </w:r>
        <w:r>
          <w:rPr>
            <w:rStyle w:val="Hyperlink"/>
            <w:lang w:val="fr-FR" w:eastAsia="en-GB"/>
          </w:rPr>
          <w:t>moyen</w:t>
        </w:r>
      </w:hyperlink>
      <w:r>
        <w:rPr>
          <w:lang w:val="fr-FR" w:eastAsia="en-GB"/>
        </w:rPr>
        <w:t xml:space="preserve"> (BIB 2656)</w:t>
      </w:r>
    </w:p>
    <w:p w14:paraId="432A11F4" w14:textId="77777777" w:rsidR="00A655A2" w:rsidRDefault="00A655A2" w:rsidP="007618E1">
      <w:pPr>
        <w:jc w:val="both"/>
        <w:rPr>
          <w:lang w:val="fr-FR" w:eastAsia="en-GB"/>
        </w:rPr>
      </w:pPr>
    </w:p>
    <w:p w14:paraId="3FFF995A" w14:textId="77777777" w:rsidR="00A655A2" w:rsidRDefault="00A655A2" w:rsidP="00426FF9">
      <w:pPr>
        <w:pStyle w:val="Heading1"/>
      </w:pPr>
      <w:bookmarkStart w:id="2033" w:name="Sit_Habsheim"/>
      <w:r>
        <w:t>HABSHEIM</w:t>
      </w:r>
    </w:p>
    <w:bookmarkEnd w:id="2033"/>
    <w:p w14:paraId="4BAAF81F" w14:textId="233BE07B" w:rsidR="00A655A2" w:rsidRDefault="00911743" w:rsidP="007618E1">
      <w:pPr>
        <w:jc w:val="both"/>
        <w:rPr>
          <w:lang w:val="fr-FR" w:eastAsia="en-GB"/>
        </w:rPr>
      </w:pPr>
      <w:r>
        <w:rPr>
          <w:lang w:val="fr-FR" w:eastAsia="en-GB"/>
        </w:rPr>
        <w:fldChar w:fldCharType="begin"/>
      </w:r>
      <w:r w:rsidR="00E30F13">
        <w:rPr>
          <w:lang w:val="fr-FR" w:eastAsia="en-GB"/>
        </w:rPr>
        <w:instrText>HYPERLINK "C:\\Users\\Thomas Huet\\Desktop\\Documentation archéologique liée à la thèse\\Cultures.docx" \l "Cul_Depots_p_Bronze_moyen"</w:instrText>
      </w:r>
      <w:r>
        <w:rPr>
          <w:lang w:val="fr-FR" w:eastAsia="en-GB"/>
        </w:rPr>
      </w:r>
      <w:r>
        <w:rPr>
          <w:lang w:val="fr-FR" w:eastAsia="en-GB"/>
        </w:rPr>
        <w:fldChar w:fldCharType="separate"/>
      </w:r>
      <w:r w:rsidR="00A655A2" w:rsidRPr="00BB2344">
        <w:rPr>
          <w:rStyle w:val="Hyperlink"/>
          <w:lang w:val="fr-FR" w:eastAsia="en-GB"/>
        </w:rPr>
        <w:t xml:space="preserve">dépôt du Brone </w:t>
      </w:r>
      <w:r w:rsidR="00A655A2">
        <w:rPr>
          <w:rStyle w:val="Hyperlink"/>
          <w:lang w:val="fr-FR" w:eastAsia="en-GB"/>
        </w:rPr>
        <w:t>moyen</w:t>
      </w:r>
      <w:r>
        <w:rPr>
          <w:lang w:val="fr-FR" w:eastAsia="en-GB"/>
        </w:rPr>
        <w:fldChar w:fldCharType="end"/>
      </w:r>
      <w:r w:rsidR="00A655A2">
        <w:rPr>
          <w:lang w:val="fr-FR" w:eastAsia="en-GB"/>
        </w:rPr>
        <w:t xml:space="preserve"> (BIB 2656), haches suisses orientales, 2 haches atlantiques, 1 masse de métal brut (BIB 2656)</w:t>
      </w:r>
    </w:p>
    <w:p w14:paraId="78FDA2B6" w14:textId="77777777" w:rsidR="00A655A2" w:rsidRDefault="00A655A2" w:rsidP="007618E1">
      <w:pPr>
        <w:jc w:val="both"/>
        <w:rPr>
          <w:lang w:val="fr-FR" w:eastAsia="en-GB"/>
        </w:rPr>
      </w:pPr>
    </w:p>
    <w:p w14:paraId="35581E13" w14:textId="77777777" w:rsidR="00A655A2" w:rsidRDefault="00A655A2" w:rsidP="00426FF9">
      <w:pPr>
        <w:pStyle w:val="Heading1"/>
      </w:pPr>
      <w:bookmarkStart w:id="2034" w:name="Sit_Widensohlen"/>
      <w:r>
        <w:t>WIDENSOHLEN</w:t>
      </w:r>
    </w:p>
    <w:bookmarkEnd w:id="2034"/>
    <w:p w14:paraId="10867F6B" w14:textId="6F7584D6" w:rsidR="00A655A2" w:rsidRDefault="00A655A2" w:rsidP="007618E1">
      <w:pPr>
        <w:jc w:val="both"/>
        <w:rPr>
          <w:lang w:val="fr-FR" w:eastAsia="en-GB"/>
        </w:rPr>
      </w:pPr>
      <w:r>
        <w:rPr>
          <w:lang w:val="fr-FR" w:eastAsia="en-GB"/>
        </w:rPr>
        <w:t xml:space="preserve">Haut-Rhin, </w:t>
      </w:r>
      <w:hyperlink r:id="rId4732" w:anchor="Cul_Depots_p_Bronze_moyen" w:history="1">
        <w:r w:rsidRPr="00BB2344">
          <w:rPr>
            <w:rStyle w:val="Hyperlink"/>
            <w:lang w:val="fr-FR" w:eastAsia="en-GB"/>
          </w:rPr>
          <w:t xml:space="preserve">dépôt du Brone </w:t>
        </w:r>
        <w:r>
          <w:rPr>
            <w:rStyle w:val="Hyperlink"/>
            <w:lang w:val="fr-FR" w:eastAsia="en-GB"/>
          </w:rPr>
          <w:t>moyen</w:t>
        </w:r>
      </w:hyperlink>
      <w:r>
        <w:rPr>
          <w:lang w:val="fr-FR" w:eastAsia="en-GB"/>
        </w:rPr>
        <w:t xml:space="preserve">objets de types </w:t>
      </w:r>
      <w:r w:rsidRPr="00A655A2">
        <w:rPr>
          <w:i/>
          <w:lang w:val="fr-FR" w:eastAsia="en-GB"/>
        </w:rPr>
        <w:t>Spangenbarren</w:t>
      </w:r>
      <w:r>
        <w:rPr>
          <w:lang w:val="fr-FR" w:eastAsia="en-GB"/>
        </w:rPr>
        <w:t xml:space="preserve"> (BIB 2656)</w:t>
      </w:r>
    </w:p>
    <w:p w14:paraId="12D2EE69" w14:textId="77777777" w:rsidR="00A655A2" w:rsidRDefault="00A655A2" w:rsidP="007618E1">
      <w:pPr>
        <w:jc w:val="both"/>
        <w:rPr>
          <w:lang w:val="fr-FR" w:eastAsia="en-GB"/>
        </w:rPr>
      </w:pPr>
    </w:p>
    <w:p w14:paraId="4110F102" w14:textId="77777777" w:rsidR="00A655A2" w:rsidRDefault="00A655A2" w:rsidP="00426FF9">
      <w:pPr>
        <w:pStyle w:val="Heading1"/>
      </w:pPr>
      <w:bookmarkStart w:id="2035" w:name="Sit_Clucy"/>
      <w:r>
        <w:t>CLUCY</w:t>
      </w:r>
    </w:p>
    <w:bookmarkEnd w:id="2035"/>
    <w:p w14:paraId="41FAC2C7" w14:textId="7BCB8D6E" w:rsidR="00A655A2" w:rsidRDefault="00A655A2" w:rsidP="007618E1">
      <w:pPr>
        <w:jc w:val="both"/>
        <w:rPr>
          <w:lang w:val="fr-FR" w:eastAsia="en-GB"/>
        </w:rPr>
      </w:pPr>
      <w:r>
        <w:rPr>
          <w:lang w:val="fr-FR" w:eastAsia="en-GB"/>
        </w:rPr>
        <w:t xml:space="preserve">Le </w:t>
      </w:r>
      <w:hyperlink r:id="rId4733" w:anchor="Cul_Depots_p_Bronze_moyen" w:history="1">
        <w:r w:rsidRPr="00BB2344">
          <w:rPr>
            <w:rStyle w:val="Hyperlink"/>
            <w:lang w:val="fr-FR" w:eastAsia="en-GB"/>
          </w:rPr>
          <w:t xml:space="preserve">dépôt du Brone </w:t>
        </w:r>
        <w:r>
          <w:rPr>
            <w:rStyle w:val="Hyperlink"/>
            <w:lang w:val="fr-FR" w:eastAsia="en-GB"/>
          </w:rPr>
          <w:t>moyen</w:t>
        </w:r>
      </w:hyperlink>
      <w:r>
        <w:rPr>
          <w:lang w:val="fr-FR" w:eastAsia="en-GB"/>
        </w:rPr>
        <w:t xml:space="preserve"> de Clucy a donné son nom à un type de haches (BIB 2656)</w:t>
      </w:r>
    </w:p>
    <w:p w14:paraId="4C0F1918" w14:textId="77777777" w:rsidR="00A655A2" w:rsidRDefault="00A655A2" w:rsidP="007618E1">
      <w:pPr>
        <w:jc w:val="both"/>
        <w:rPr>
          <w:lang w:val="fr-FR" w:eastAsia="en-GB"/>
        </w:rPr>
      </w:pPr>
    </w:p>
    <w:p w14:paraId="7A428E86" w14:textId="77777777" w:rsidR="009B13B2" w:rsidRPr="0032190F" w:rsidRDefault="009B13B2" w:rsidP="007618E1">
      <w:pPr>
        <w:jc w:val="both"/>
        <w:rPr>
          <w:lang w:val="fr-FR" w:eastAsia="en-GB"/>
        </w:rPr>
      </w:pPr>
    </w:p>
    <w:p w14:paraId="66629E97" w14:textId="77777777" w:rsidR="009B13B2" w:rsidRPr="0032190F" w:rsidRDefault="009B13B2" w:rsidP="007618E1">
      <w:pPr>
        <w:jc w:val="both"/>
        <w:rPr>
          <w:lang w:val="fr-FR" w:eastAsia="en-GB"/>
        </w:rPr>
      </w:pPr>
      <w:r w:rsidRPr="0032190F">
        <w:rPr>
          <w:lang w:val="fr-FR" w:eastAsia="en-GB"/>
        </w:rPr>
        <w:t>CARHAIX-PLOUGUEN</w:t>
      </w:r>
    </w:p>
    <w:p w14:paraId="706B070E" w14:textId="77777777" w:rsidR="009B13B2" w:rsidRPr="0032190F" w:rsidRDefault="009B13B2" w:rsidP="007618E1">
      <w:pPr>
        <w:jc w:val="both"/>
        <w:rPr>
          <w:lang w:val="fr-FR" w:eastAsia="en-GB"/>
        </w:rPr>
      </w:pPr>
      <w:r w:rsidRPr="0032190F">
        <w:rPr>
          <w:lang w:val="fr-FR" w:eastAsia="en-GB"/>
        </w:rPr>
        <w:lastRenderedPageBreak/>
        <w:t>Bretagne. Habitat dont le plan au sol est en forme de goutte (~ovale) daté de ~2500 aec (BIB S. Blanchet, colloque Habitat Dijon 2015)</w:t>
      </w:r>
    </w:p>
    <w:p w14:paraId="54FA9C1F" w14:textId="77777777" w:rsidR="009B13B2" w:rsidRPr="0032190F" w:rsidRDefault="009B13B2" w:rsidP="007618E1">
      <w:pPr>
        <w:jc w:val="both"/>
        <w:rPr>
          <w:lang w:val="fr-FR" w:eastAsia="en-GB"/>
        </w:rPr>
      </w:pPr>
    </w:p>
    <w:p w14:paraId="2D442ACD" w14:textId="77777777" w:rsidR="009B13B2" w:rsidRPr="0032190F" w:rsidRDefault="009B13B2" w:rsidP="007618E1">
      <w:pPr>
        <w:jc w:val="both"/>
        <w:rPr>
          <w:lang w:val="fr-FR"/>
        </w:rPr>
      </w:pPr>
      <w:r w:rsidRPr="0032190F">
        <w:rPr>
          <w:lang w:val="fr-FR" w:eastAsia="en-GB"/>
        </w:rPr>
        <w:t>LAMBALLE</w:t>
      </w:r>
    </w:p>
    <w:p w14:paraId="2B2AD6A3" w14:textId="77777777" w:rsidR="00CB3B11" w:rsidRPr="0032190F" w:rsidRDefault="009B13B2" w:rsidP="00242C0F">
      <w:pPr>
        <w:rPr>
          <w:lang w:val="fr-FR" w:eastAsia="en-GB"/>
        </w:rPr>
      </w:pPr>
      <w:r w:rsidRPr="0032190F">
        <w:rPr>
          <w:lang w:val="fr-FR" w:eastAsia="en-GB"/>
        </w:rPr>
        <w:t>Bretagne. Habitat dont le plan au sol est en ovale allongé (BIB S. Blanchet, colloque Habitat Dijon 2015)</w:t>
      </w:r>
    </w:p>
    <w:p w14:paraId="2578EEBA" w14:textId="77777777" w:rsidR="009B13B2" w:rsidRPr="0032190F" w:rsidRDefault="009B13B2" w:rsidP="00242C0F">
      <w:pPr>
        <w:rPr>
          <w:lang w:val="fr-FR" w:eastAsia="en-GB"/>
        </w:rPr>
      </w:pPr>
    </w:p>
    <w:p w14:paraId="2B6B224C" w14:textId="77777777" w:rsidR="009B13B2" w:rsidRPr="0032190F" w:rsidRDefault="009B13B2" w:rsidP="00242C0F">
      <w:pPr>
        <w:rPr>
          <w:lang w:val="fr-FR" w:eastAsia="en-GB"/>
        </w:rPr>
      </w:pPr>
      <w:r w:rsidRPr="0032190F">
        <w:rPr>
          <w:lang w:val="fr-FR" w:eastAsia="en-GB"/>
        </w:rPr>
        <w:t>BAIX</w:t>
      </w:r>
    </w:p>
    <w:p w14:paraId="480F9773" w14:textId="77777777" w:rsidR="009B13B2" w:rsidRPr="0032190F" w:rsidRDefault="009B13B2" w:rsidP="009B13B2">
      <w:pPr>
        <w:rPr>
          <w:lang w:val="fr-FR" w:eastAsia="en-GB"/>
        </w:rPr>
      </w:pPr>
      <w:r w:rsidRPr="0032190F">
        <w:rPr>
          <w:lang w:val="fr-FR" w:eastAsia="en-GB"/>
        </w:rPr>
        <w:t>Bretagne. Habitat dont le plan au sol est en ovale allongé (BIB S. Blanchet, colloque Habitat Dijon 2015)</w:t>
      </w:r>
    </w:p>
    <w:p w14:paraId="1931E874" w14:textId="77777777" w:rsidR="009B13B2" w:rsidRPr="0032190F" w:rsidRDefault="009B13B2" w:rsidP="00242C0F">
      <w:pPr>
        <w:rPr>
          <w:lang w:val="fr-FR"/>
        </w:rPr>
      </w:pPr>
    </w:p>
    <w:p w14:paraId="2AAF5D2B" w14:textId="77777777" w:rsidR="009B13B2" w:rsidRPr="0032190F" w:rsidRDefault="009B13B2" w:rsidP="00242C0F">
      <w:pPr>
        <w:rPr>
          <w:lang w:val="fr-FR"/>
        </w:rPr>
      </w:pPr>
      <w:r w:rsidRPr="0032190F">
        <w:rPr>
          <w:lang w:val="fr-FR"/>
        </w:rPr>
        <w:t>PLOUFRAGAN</w:t>
      </w:r>
    </w:p>
    <w:p w14:paraId="249608D9" w14:textId="77777777" w:rsidR="009B13B2" w:rsidRPr="0032190F" w:rsidRDefault="009B13B2" w:rsidP="009B13B2">
      <w:pPr>
        <w:rPr>
          <w:lang w:val="fr-FR" w:eastAsia="en-GB"/>
        </w:rPr>
      </w:pPr>
      <w:r w:rsidRPr="0032190F">
        <w:rPr>
          <w:lang w:val="fr-FR" w:eastAsia="en-GB"/>
        </w:rPr>
        <w:t>Bretagne. Habitat dont le plan au sol est en ovale allongé (BIB S. Blanchet, colloque Habitat Dijon 2015)</w:t>
      </w:r>
    </w:p>
    <w:p w14:paraId="2ADE3896" w14:textId="77777777" w:rsidR="004C7089" w:rsidRPr="0032190F" w:rsidRDefault="004C7089" w:rsidP="009B13B2">
      <w:pPr>
        <w:rPr>
          <w:lang w:val="fr-FR" w:eastAsia="en-GB"/>
        </w:rPr>
      </w:pPr>
    </w:p>
    <w:p w14:paraId="2A2D9E79" w14:textId="77777777" w:rsidR="004C7089" w:rsidRPr="0032190F" w:rsidRDefault="004C7089" w:rsidP="009B13B2">
      <w:pPr>
        <w:rPr>
          <w:lang w:val="fr-FR" w:eastAsia="en-GB"/>
        </w:rPr>
      </w:pPr>
      <w:r w:rsidRPr="0032190F">
        <w:rPr>
          <w:lang w:val="fr-FR" w:eastAsia="en-GB"/>
        </w:rPr>
        <w:t>PENN AN ALE</w:t>
      </w:r>
    </w:p>
    <w:p w14:paraId="3325427A" w14:textId="77777777" w:rsidR="004C7089" w:rsidRPr="0032190F" w:rsidRDefault="004C7089" w:rsidP="009B13B2">
      <w:pPr>
        <w:rPr>
          <w:lang w:val="fr-FR" w:eastAsia="en-GB"/>
        </w:rPr>
      </w:pPr>
      <w:r w:rsidRPr="0032190F">
        <w:rPr>
          <w:lang w:val="fr-FR" w:eastAsia="en-GB"/>
        </w:rPr>
        <w:t>Un système de parcellaire a été mis en évidence à Penn an alé daté du Bz ancien (BIB S. Blanchet, colloque Habitat Dijon 2015)</w:t>
      </w:r>
    </w:p>
    <w:p w14:paraId="377416D7" w14:textId="77777777" w:rsidR="004C7089" w:rsidRPr="0032190F" w:rsidRDefault="004C7089" w:rsidP="009B13B2">
      <w:pPr>
        <w:rPr>
          <w:lang w:val="fr-FR" w:eastAsia="en-GB"/>
        </w:rPr>
      </w:pPr>
    </w:p>
    <w:p w14:paraId="7B9D0BBF" w14:textId="77777777" w:rsidR="004C7089" w:rsidRPr="0032190F" w:rsidRDefault="004C7089" w:rsidP="009B13B2">
      <w:pPr>
        <w:rPr>
          <w:lang w:val="fr-FR" w:eastAsia="en-GB"/>
        </w:rPr>
      </w:pPr>
      <w:r w:rsidRPr="0032190F">
        <w:rPr>
          <w:lang w:val="fr-FR" w:eastAsia="en-GB"/>
        </w:rPr>
        <w:t>PLEDELIAC</w:t>
      </w:r>
    </w:p>
    <w:p w14:paraId="52D88FD4" w14:textId="77777777" w:rsidR="004C7089" w:rsidRPr="0032190F" w:rsidRDefault="004C7089" w:rsidP="009B13B2">
      <w:pPr>
        <w:rPr>
          <w:lang w:val="fr-FR" w:eastAsia="en-GB"/>
        </w:rPr>
      </w:pPr>
      <w:r w:rsidRPr="0032190F">
        <w:rPr>
          <w:lang w:val="fr-FR" w:eastAsia="en-GB"/>
        </w:rPr>
        <w:t xml:space="preserve">L'habitat de Plédéliac (22) en Bretagne </w:t>
      </w:r>
      <w:r w:rsidR="00207596" w:rsidRPr="0032190F">
        <w:rPr>
          <w:lang w:val="fr-FR" w:eastAsia="en-GB"/>
        </w:rPr>
        <w:t>est daté du BF. Il présente de(s) structure(s) circulaires (BIB S. Blanchet, colloque Habitat Dijon 2015)</w:t>
      </w:r>
    </w:p>
    <w:p w14:paraId="59129227" w14:textId="77777777" w:rsidR="00207596" w:rsidRPr="0032190F" w:rsidRDefault="00207596" w:rsidP="009B13B2">
      <w:pPr>
        <w:rPr>
          <w:lang w:val="fr-FR" w:eastAsia="en-GB"/>
        </w:rPr>
      </w:pPr>
    </w:p>
    <w:p w14:paraId="387DCFB7" w14:textId="77777777" w:rsidR="00207596" w:rsidRPr="0032190F" w:rsidRDefault="00207596" w:rsidP="009B13B2">
      <w:pPr>
        <w:rPr>
          <w:lang w:val="fr-FR" w:eastAsia="en-GB"/>
        </w:rPr>
      </w:pPr>
      <w:r w:rsidRPr="0032190F">
        <w:rPr>
          <w:lang w:val="fr-FR" w:eastAsia="en-GB"/>
        </w:rPr>
        <w:t>MEZIERE</w:t>
      </w:r>
    </w:p>
    <w:p w14:paraId="4D966863" w14:textId="77777777" w:rsidR="00207596" w:rsidRPr="0032190F" w:rsidRDefault="00207596" w:rsidP="009B13B2">
      <w:pPr>
        <w:rPr>
          <w:lang w:val="fr-FR" w:eastAsia="en-GB"/>
        </w:rPr>
      </w:pPr>
      <w:r w:rsidRPr="0032190F">
        <w:rPr>
          <w:lang w:val="fr-FR" w:eastAsia="en-GB"/>
        </w:rPr>
        <w:t>La Mézière (La Gonzée) en Bretagne est un habitat du BF (BIB S. Blanchet, colloque Habitat Dijon 2015)</w:t>
      </w:r>
    </w:p>
    <w:p w14:paraId="1E2F6DB1" w14:textId="77777777" w:rsidR="00207596" w:rsidRPr="0032190F" w:rsidRDefault="00207596" w:rsidP="009B13B2">
      <w:pPr>
        <w:rPr>
          <w:lang w:val="fr-FR" w:eastAsia="en-GB"/>
        </w:rPr>
      </w:pPr>
    </w:p>
    <w:p w14:paraId="1C8FDCF8" w14:textId="77777777" w:rsidR="00207596" w:rsidRPr="0032190F" w:rsidRDefault="00207596" w:rsidP="009B13B2">
      <w:pPr>
        <w:rPr>
          <w:lang w:val="fr-FR" w:eastAsia="en-GB"/>
        </w:rPr>
      </w:pPr>
      <w:r w:rsidRPr="0032190F">
        <w:rPr>
          <w:lang w:val="fr-FR" w:eastAsia="en-GB"/>
        </w:rPr>
        <w:t>CAUDAN</w:t>
      </w:r>
    </w:p>
    <w:p w14:paraId="561CDC60" w14:textId="77777777" w:rsidR="00207596" w:rsidRPr="0032190F" w:rsidRDefault="00207596" w:rsidP="009B13B2">
      <w:pPr>
        <w:rPr>
          <w:lang w:val="fr-FR" w:eastAsia="en-GB"/>
        </w:rPr>
      </w:pPr>
      <w:r w:rsidRPr="0032190F">
        <w:rPr>
          <w:lang w:val="fr-FR" w:eastAsia="en-GB"/>
        </w:rPr>
        <w:t xml:space="preserve">Caudan "Lenn Se'ch" (Morbihan) est un site d'habitat atypique du BF. En effet, cet habitat regroupe une concentration de maisons circulaires quand la norme est celle de l'isolement. Les batiments annexes sont quandrangulaires. En tout 21 batiments. Le plan classique des maisons circualaires est celle d'un diamètre de ~6/8 m, une orientation au SE et une entrée faite de 4 poteaux. L'occupation principale a été datée par 14C de 1100-800 aec Des comparaisons peuvent être faites avec l'habitat de Melleville-sur-le Bec (dép. 26) (BIB S. Blanchet, colloque Habitat Dijon 2015) </w:t>
      </w:r>
    </w:p>
    <w:p w14:paraId="2C3F3740" w14:textId="77777777" w:rsidR="009B13B2" w:rsidRPr="0032190F" w:rsidRDefault="009B13B2" w:rsidP="00242C0F">
      <w:pPr>
        <w:rPr>
          <w:lang w:val="fr-FR"/>
        </w:rPr>
      </w:pPr>
    </w:p>
    <w:p w14:paraId="10376D11" w14:textId="77777777" w:rsidR="000328AD" w:rsidRPr="0032190F" w:rsidRDefault="000328AD" w:rsidP="00426FF9">
      <w:pPr>
        <w:pStyle w:val="Heading1"/>
      </w:pPr>
      <w:r w:rsidRPr="0032190F">
        <w:t>KERVIGUEROU</w:t>
      </w:r>
    </w:p>
    <w:p w14:paraId="395FDE59" w14:textId="77777777" w:rsidR="000328AD" w:rsidRPr="0032190F" w:rsidRDefault="000328AD" w:rsidP="00242C0F">
      <w:pPr>
        <w:rPr>
          <w:lang w:val="fr-FR"/>
        </w:rPr>
      </w:pPr>
    </w:p>
    <w:p w14:paraId="2DE1C683" w14:textId="77777777" w:rsidR="000328AD" w:rsidRPr="0032190F" w:rsidRDefault="000328AD" w:rsidP="00242C0F">
      <w:pPr>
        <w:rPr>
          <w:lang w:val="fr-FR"/>
        </w:rPr>
      </w:pPr>
      <w:r w:rsidRPr="0032190F">
        <w:rPr>
          <w:lang w:val="fr-FR"/>
        </w:rPr>
        <w:t>Le site de Kervigérou (Melgven, Finistère) a livré une grande stèle (1,75 m de haut) en gneissaux motifs gravés de grecques et de esses disposés en registres horizontaux au-dessus de cannelures verticales et d’une frise de chevrons emboités. L’agencement de ces motifs rappelle celui des colonnes du temple ionique D de Métaponte fondé en 475 aec (BIB 2061 p. 73)</w:t>
      </w:r>
    </w:p>
    <w:p w14:paraId="498962AF" w14:textId="77777777" w:rsidR="0087335C" w:rsidRPr="0032190F" w:rsidRDefault="0087335C" w:rsidP="00242C0F">
      <w:pPr>
        <w:rPr>
          <w:lang w:val="fr-FR"/>
        </w:rPr>
      </w:pPr>
    </w:p>
    <w:p w14:paraId="369BBE46" w14:textId="77777777" w:rsidR="0087335C" w:rsidRPr="0032190F" w:rsidRDefault="00A4228F" w:rsidP="00426FF9">
      <w:pPr>
        <w:pStyle w:val="Heading1"/>
      </w:pPr>
      <w:bookmarkStart w:id="2036" w:name="Sit_Cavour"/>
      <w:r>
        <w:t>CAVOUR</w:t>
      </w:r>
    </w:p>
    <w:bookmarkEnd w:id="2036"/>
    <w:p w14:paraId="0FDF5016" w14:textId="77777777" w:rsidR="0087335C" w:rsidRPr="00A4228F" w:rsidRDefault="00A4228F" w:rsidP="00242C0F">
      <w:pPr>
        <w:rPr>
          <w:sz w:val="20"/>
          <w:lang w:val="fr-FR"/>
        </w:rPr>
      </w:pPr>
      <w:r w:rsidRPr="00A4228F">
        <w:rPr>
          <w:sz w:val="20"/>
          <w:lang w:val="fr-FR"/>
        </w:rPr>
        <w:t>Rocca de Cavour</w:t>
      </w:r>
    </w:p>
    <w:p w14:paraId="05100881" w14:textId="77777777" w:rsidR="00A4228F" w:rsidRPr="0032190F" w:rsidRDefault="00A4228F" w:rsidP="00242C0F">
      <w:pPr>
        <w:rPr>
          <w:lang w:val="fr-FR"/>
        </w:rPr>
      </w:pPr>
    </w:p>
    <w:p w14:paraId="5322EC4B" w14:textId="34E41903" w:rsidR="0087335C" w:rsidRPr="0032190F" w:rsidRDefault="0087335C" w:rsidP="00242C0F">
      <w:pPr>
        <w:rPr>
          <w:lang w:val="fr-FR"/>
        </w:rPr>
      </w:pPr>
      <w:r w:rsidRPr="0032190F">
        <w:rPr>
          <w:lang w:val="fr-FR"/>
        </w:rPr>
        <w:t xml:space="preserve">Dans le Pironolese italien, les roches de Cavour (non loin de </w:t>
      </w:r>
      <w:hyperlink r:id="rId4734" w:anchor="Sit_Chanto" w:history="1">
        <w:r w:rsidRPr="0032190F">
          <w:rPr>
            <w:rStyle w:val="Hyperlink"/>
            <w:lang w:val="fr-FR"/>
          </w:rPr>
          <w:t>Balm’Chanto</w:t>
        </w:r>
      </w:hyperlink>
      <w:r w:rsidRPr="0032190F">
        <w:rPr>
          <w:lang w:val="fr-FR"/>
        </w:rPr>
        <w:t xml:space="preserve">) montrent des peintures de la fin du Néolithique et une </w:t>
      </w:r>
      <w:hyperlink r:id="rId4735" w:anchor="Cul_Pierres_cupules" w:history="1">
        <w:r w:rsidRPr="0032190F">
          <w:rPr>
            <w:rStyle w:val="Hyperlink"/>
            <w:lang w:val="fr-FR"/>
          </w:rPr>
          <w:t>pierre à cupules</w:t>
        </w:r>
      </w:hyperlink>
      <w:r w:rsidR="00A4228F" w:rsidRPr="00A4228F">
        <w:rPr>
          <w:lang w:val="fr-FR"/>
        </w:rPr>
        <w:t xml:space="preserve"> </w:t>
      </w:r>
      <w:r w:rsidRPr="0032190F">
        <w:rPr>
          <w:lang w:val="fr-FR"/>
        </w:rPr>
        <w:t>datée de l’âge du Fer (BIB 934</w:t>
      </w:r>
      <w:r w:rsidR="0081625A" w:rsidRPr="0032190F">
        <w:rPr>
          <w:lang w:val="fr-FR"/>
        </w:rPr>
        <w:t>)</w:t>
      </w:r>
    </w:p>
    <w:p w14:paraId="7DCFD242" w14:textId="77777777" w:rsidR="000F3DD7" w:rsidRPr="0032190F" w:rsidRDefault="000F3DD7" w:rsidP="000F3DD7">
      <w:pPr>
        <w:rPr>
          <w:lang w:val="fr-FR"/>
        </w:rPr>
      </w:pPr>
      <w:r w:rsidRPr="0032190F">
        <w:rPr>
          <w:lang w:val="fr-FR"/>
        </w:rPr>
        <w:t xml:space="preserve">La Rocca de Cavour est habitat de hauteur du Piémont nord-occidental une colline isolée au milieu de la haute plaine piémontaise, sur la route reliant le Montgenèvre et le Piémont méridional : elle a été habitée du XIVe au Ve siècle av. J.-C., puis du IIe au Ier siècle av. J.-C. (BIB 2127 p. 242) </w:t>
      </w:r>
    </w:p>
    <w:p w14:paraId="28C22617" w14:textId="03E2A5A4" w:rsidR="0087335C" w:rsidRPr="0032190F" w:rsidRDefault="00457C65" w:rsidP="00242C0F">
      <w:pPr>
        <w:rPr>
          <w:lang w:val="fr-FR"/>
        </w:rPr>
      </w:pPr>
      <w:r w:rsidRPr="0032190F">
        <w:rPr>
          <w:lang w:val="fr-FR"/>
        </w:rPr>
        <w:lastRenderedPageBreak/>
        <w:t xml:space="preserve">v. </w:t>
      </w:r>
      <w:hyperlink r:id="rId4736" w:anchor="Cul_Art__GBN" w:history="1">
        <w:r w:rsidRPr="0032190F">
          <w:rPr>
            <w:rStyle w:val="Hyperlink"/>
            <w:lang w:val="fr-FR"/>
          </w:rPr>
          <w:t>GBN</w:t>
        </w:r>
      </w:hyperlink>
      <w:r w:rsidRPr="0032190F">
        <w:rPr>
          <w:lang w:val="fr-FR"/>
        </w:rPr>
        <w:t xml:space="preserve">, </w:t>
      </w:r>
      <w:hyperlink r:id="rId4737" w:anchor="Sit_Faravel_Abri" w:history="1">
        <w:r w:rsidRPr="0032190F">
          <w:rPr>
            <w:rStyle w:val="Hyperlink"/>
            <w:lang w:val="fr-FR"/>
          </w:rPr>
          <w:t>abri Faravel</w:t>
        </w:r>
      </w:hyperlink>
    </w:p>
    <w:p w14:paraId="3B3BFA6D" w14:textId="77777777" w:rsidR="00457C65" w:rsidRPr="0032190F" w:rsidRDefault="00457C65" w:rsidP="00242C0F">
      <w:pPr>
        <w:rPr>
          <w:lang w:val="fr-FR"/>
        </w:rPr>
      </w:pPr>
    </w:p>
    <w:p w14:paraId="0702F8AD" w14:textId="77777777" w:rsidR="0050548A" w:rsidRPr="0032190F" w:rsidRDefault="0050548A" w:rsidP="00426FF9">
      <w:pPr>
        <w:pStyle w:val="Heading1"/>
      </w:pPr>
      <w:bookmarkStart w:id="2037" w:name="Sit_Tourettes"/>
      <w:r w:rsidRPr="0032190F">
        <w:t>TOURETTES (Col des)</w:t>
      </w:r>
    </w:p>
    <w:bookmarkEnd w:id="2037"/>
    <w:p w14:paraId="180AA67E" w14:textId="77777777" w:rsidR="0050548A" w:rsidRPr="0032190F" w:rsidRDefault="0050548A" w:rsidP="00242C0F">
      <w:pPr>
        <w:rPr>
          <w:lang w:val="fr-FR"/>
        </w:rPr>
      </w:pPr>
    </w:p>
    <w:p w14:paraId="6BA1F89A" w14:textId="37EC7A5C" w:rsidR="0050548A" w:rsidRPr="0032190F" w:rsidRDefault="0050548A" w:rsidP="00242C0F">
      <w:pPr>
        <w:rPr>
          <w:lang w:val="fr-FR"/>
        </w:rPr>
      </w:pPr>
      <w:r w:rsidRPr="0032190F">
        <w:rPr>
          <w:lang w:val="fr-FR"/>
        </w:rPr>
        <w:t xml:space="preserve">Site se trouvant dans l’aire de répartion des pointes de type </w:t>
      </w:r>
      <w:hyperlink r:id="rId4738" w:anchor="Cul_Sigottier" w:history="1">
        <w:r w:rsidRPr="0032190F">
          <w:rPr>
            <w:rStyle w:val="Hyperlink"/>
            <w:lang w:val="fr-FR"/>
          </w:rPr>
          <w:t>Sigottier</w:t>
        </w:r>
      </w:hyperlink>
      <w:r w:rsidRPr="0032190F">
        <w:rPr>
          <w:lang w:val="fr-FR"/>
        </w:rPr>
        <w:t xml:space="preserve"> (BIB 92 p. 351</w:t>
      </w:r>
      <w:r w:rsidR="00C0504C" w:rsidRPr="0032190F">
        <w:rPr>
          <w:lang w:val="fr-FR"/>
        </w:rPr>
        <w:t xml:space="preserve"> et BIB 774 p. 234</w:t>
      </w:r>
      <w:r w:rsidRPr="0032190F">
        <w:rPr>
          <w:lang w:val="fr-FR"/>
        </w:rPr>
        <w:t>)</w:t>
      </w:r>
      <w:r w:rsidR="00B4570D" w:rsidRPr="0032190F">
        <w:rPr>
          <w:lang w:val="fr-FR"/>
        </w:rPr>
        <w:t>. 2 pointes de Sigottier (BIB 1130 p. 87)</w:t>
      </w:r>
    </w:p>
    <w:p w14:paraId="3FCB1B10" w14:textId="027E56E2" w:rsidR="00CB73BB" w:rsidRPr="0032190F" w:rsidRDefault="00000000" w:rsidP="00242C0F">
      <w:pPr>
        <w:rPr>
          <w:lang w:val="fr-FR"/>
        </w:rPr>
      </w:pPr>
      <w:hyperlink r:id="rId4739" w:anchor="Cul_Art_TAC_T_g_soleil" w:history="1">
        <w:r w:rsidR="00CB73BB" w:rsidRPr="0032190F">
          <w:rPr>
            <w:rStyle w:val="Hyperlink"/>
            <w:lang w:val="fr-FR"/>
          </w:rPr>
          <w:t>soleil</w:t>
        </w:r>
      </w:hyperlink>
      <w:r w:rsidR="00CB73BB" w:rsidRPr="0032190F">
        <w:rPr>
          <w:lang w:val="fr-FR"/>
        </w:rPr>
        <w:t xml:space="preserve"> gravé sur céramique </w:t>
      </w:r>
      <w:hyperlink r:id="rId4740" w:anchor="Cul_Chasseen" w:history="1">
        <w:r w:rsidR="00CB73BB" w:rsidRPr="0032190F">
          <w:rPr>
            <w:rStyle w:val="Hyperlink"/>
            <w:lang w:val="fr-FR"/>
          </w:rPr>
          <w:t>chasséenne</w:t>
        </w:r>
      </w:hyperlink>
      <w:r w:rsidR="00CB73BB" w:rsidRPr="0032190F">
        <w:rPr>
          <w:lang w:val="fr-FR"/>
        </w:rPr>
        <w:t xml:space="preserve"> (BIB 1420) </w:t>
      </w:r>
    </w:p>
    <w:p w14:paraId="6DDA1D09" w14:textId="77777777" w:rsidR="00D565C3" w:rsidRDefault="00D565C3" w:rsidP="00242C0F">
      <w:r w:rsidRPr="0032190F">
        <w:rPr>
          <w:lang w:val="fr-FR"/>
        </w:rPr>
        <w:t xml:space="preserve">Le gisement du col des Tourettes est situé à la bordure des Hautes-Alpes et de la Drôme, sur un axe de circulation rejoignant le Rhône. </w:t>
      </w:r>
      <w:r>
        <w:t xml:space="preserve">Sis à </w:t>
      </w:r>
      <w:smartTag w:uri="urn:schemas-microsoft-com:office:smarttags" w:element="metricconverter">
        <w:smartTagPr>
          <w:attr w:name="ProductID" w:val="1093 m"/>
        </w:smartTagPr>
        <w:r>
          <w:t>1093 m</w:t>
        </w:r>
      </w:smartTag>
      <w:r>
        <w:t>.s.n.m. (BIB 1130 p. 81)</w:t>
      </w:r>
    </w:p>
    <w:p w14:paraId="6398D582" w14:textId="77777777" w:rsidR="00D565C3" w:rsidRDefault="00D565C3" w:rsidP="00242C0F"/>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5"/>
        <w:gridCol w:w="4860"/>
      </w:tblGrid>
      <w:tr w:rsidR="00D565C3" w:rsidRPr="009A24C6" w14:paraId="62D0B7CB" w14:textId="77777777" w:rsidTr="009F2A99">
        <w:trPr>
          <w:jc w:val="center"/>
        </w:trPr>
        <w:tc>
          <w:tcPr>
            <w:tcW w:w="1835" w:type="dxa"/>
            <w:vAlign w:val="center"/>
          </w:tcPr>
          <w:p w14:paraId="7943C426" w14:textId="77777777" w:rsidR="009F2A99" w:rsidRDefault="00996BC3" w:rsidP="00242C0F">
            <w:pPr>
              <w:jc w:val="center"/>
              <w:rPr>
                <w:sz w:val="20"/>
                <w:szCs w:val="20"/>
              </w:rPr>
            </w:pPr>
            <w:r w:rsidRPr="00DB5974">
              <w:rPr>
                <w:sz w:val="20"/>
                <w:szCs w:val="20"/>
              </w:rPr>
              <w:t xml:space="preserve">Chalcolithique </w:t>
            </w:r>
          </w:p>
          <w:p w14:paraId="37C8E389" w14:textId="77777777" w:rsidR="00D565C3" w:rsidRPr="00DB5974" w:rsidRDefault="00996BC3" w:rsidP="00242C0F">
            <w:pPr>
              <w:jc w:val="center"/>
              <w:rPr>
                <w:sz w:val="20"/>
                <w:szCs w:val="20"/>
              </w:rPr>
            </w:pPr>
            <w:r w:rsidRPr="00DB5974">
              <w:rPr>
                <w:sz w:val="20"/>
                <w:szCs w:val="20"/>
              </w:rPr>
              <w:t>(2500-1800)</w:t>
            </w:r>
          </w:p>
        </w:tc>
        <w:tc>
          <w:tcPr>
            <w:tcW w:w="4860" w:type="dxa"/>
            <w:vAlign w:val="center"/>
          </w:tcPr>
          <w:p w14:paraId="30CDD0D1" w14:textId="77777777" w:rsidR="00D565C3" w:rsidRPr="0032190F" w:rsidRDefault="00996BC3" w:rsidP="00242C0F">
            <w:pPr>
              <w:jc w:val="both"/>
              <w:rPr>
                <w:sz w:val="20"/>
                <w:szCs w:val="20"/>
                <w:lang w:val="fr-FR"/>
              </w:rPr>
            </w:pPr>
            <w:r w:rsidRPr="0032190F">
              <w:rPr>
                <w:sz w:val="20"/>
                <w:szCs w:val="20"/>
                <w:lang w:val="fr-FR"/>
              </w:rPr>
              <w:t>Céramiques. Pointes foliacées à retouches couvrantes</w:t>
            </w:r>
            <w:r w:rsidR="00B4570D" w:rsidRPr="0032190F">
              <w:rPr>
                <w:sz w:val="20"/>
                <w:szCs w:val="20"/>
                <w:lang w:val="fr-FR"/>
              </w:rPr>
              <w:t xml:space="preserve"> (dont 2 de Sigottier)</w:t>
            </w:r>
          </w:p>
        </w:tc>
      </w:tr>
      <w:tr w:rsidR="00CB73BB" w:rsidRPr="009A24C6" w14:paraId="237CDF29" w14:textId="77777777" w:rsidTr="009F2A99">
        <w:trPr>
          <w:jc w:val="center"/>
        </w:trPr>
        <w:tc>
          <w:tcPr>
            <w:tcW w:w="1835" w:type="dxa"/>
            <w:vAlign w:val="center"/>
          </w:tcPr>
          <w:p w14:paraId="7C27C6BA" w14:textId="77777777" w:rsidR="009F2A99" w:rsidRDefault="00CB73BB" w:rsidP="00CB73BB">
            <w:pPr>
              <w:jc w:val="center"/>
              <w:rPr>
                <w:sz w:val="20"/>
                <w:szCs w:val="20"/>
                <w:lang w:val="fr-FR"/>
              </w:rPr>
            </w:pPr>
            <w:r w:rsidRPr="0032190F">
              <w:rPr>
                <w:sz w:val="20"/>
                <w:szCs w:val="20"/>
                <w:lang w:val="fr-FR"/>
              </w:rPr>
              <w:t xml:space="preserve">NM / Chasséen </w:t>
            </w:r>
          </w:p>
          <w:p w14:paraId="1CFFC190" w14:textId="77777777" w:rsidR="00CB73BB" w:rsidRPr="0032190F" w:rsidRDefault="00CB73BB" w:rsidP="00CB73BB">
            <w:pPr>
              <w:jc w:val="center"/>
              <w:rPr>
                <w:sz w:val="20"/>
                <w:szCs w:val="20"/>
                <w:lang w:val="fr-FR"/>
              </w:rPr>
            </w:pPr>
            <w:r w:rsidRPr="0032190F">
              <w:rPr>
                <w:sz w:val="20"/>
                <w:szCs w:val="20"/>
                <w:lang w:val="fr-FR"/>
              </w:rPr>
              <w:t>(4</w:t>
            </w:r>
            <w:r w:rsidRPr="0032190F">
              <w:rPr>
                <w:sz w:val="20"/>
                <w:szCs w:val="20"/>
                <w:vertAlign w:val="superscript"/>
                <w:lang w:val="fr-FR"/>
              </w:rPr>
              <w:t>e</w:t>
            </w:r>
            <w:r w:rsidRPr="0032190F">
              <w:rPr>
                <w:sz w:val="20"/>
                <w:szCs w:val="20"/>
                <w:lang w:val="fr-FR"/>
              </w:rPr>
              <w:t xml:space="preserve"> millénaire BC)</w:t>
            </w:r>
          </w:p>
        </w:tc>
        <w:tc>
          <w:tcPr>
            <w:tcW w:w="4860" w:type="dxa"/>
            <w:vAlign w:val="center"/>
          </w:tcPr>
          <w:p w14:paraId="1AB16BAF" w14:textId="4E334F24" w:rsidR="00CB73BB" w:rsidRPr="0032190F" w:rsidRDefault="00CB73BB" w:rsidP="00CB73BB">
            <w:pPr>
              <w:jc w:val="both"/>
              <w:rPr>
                <w:sz w:val="20"/>
                <w:szCs w:val="20"/>
                <w:lang w:val="fr-FR"/>
              </w:rPr>
            </w:pPr>
            <w:r w:rsidRPr="0032190F">
              <w:rPr>
                <w:sz w:val="20"/>
                <w:szCs w:val="20"/>
                <w:lang w:val="fr-FR"/>
              </w:rPr>
              <w:t xml:space="preserve">lames et lamelles « lustré céréales » à bords parallèles et section trapézoïdale ou triangulaire, grattoirs, perçoirs, lames encochées, armatures de flèches souvent à tranchant transversal, quartz hyalin, haches en éclogite (dont une du </w:t>
            </w:r>
            <w:hyperlink r:id="rId4741" w:anchor="Sit_Mon_Viso" w:history="1">
              <w:r w:rsidR="00647BC0" w:rsidRPr="00647BC0">
                <w:rPr>
                  <w:rStyle w:val="Hyperlink"/>
                  <w:sz w:val="20"/>
                  <w:lang w:val="fr-FR"/>
                </w:rPr>
                <w:t>Mont Viso</w:t>
              </w:r>
            </w:hyperlink>
            <w:r w:rsidRPr="0032190F">
              <w:rPr>
                <w:sz w:val="20"/>
                <w:szCs w:val="20"/>
                <w:lang w:val="fr-FR"/>
              </w:rPr>
              <w:t>), obsidienne de Sardaigne.Céramique à dégraissant de quartzite ou de calcite pilée, cordons multiforés. Un « soleil » gravé après cuisson sur un tesson de céramique.</w:t>
            </w:r>
          </w:p>
        </w:tc>
      </w:tr>
      <w:tr w:rsidR="00CB73BB" w:rsidRPr="009A24C6" w14:paraId="29A6A768" w14:textId="77777777" w:rsidTr="009F2A99">
        <w:trPr>
          <w:jc w:val="center"/>
        </w:trPr>
        <w:tc>
          <w:tcPr>
            <w:tcW w:w="1835" w:type="dxa"/>
            <w:vAlign w:val="center"/>
          </w:tcPr>
          <w:p w14:paraId="0889DF6C" w14:textId="77777777" w:rsidR="009F2A99" w:rsidRDefault="00CB73BB" w:rsidP="00CB73BB">
            <w:pPr>
              <w:jc w:val="center"/>
              <w:rPr>
                <w:sz w:val="20"/>
                <w:szCs w:val="20"/>
              </w:rPr>
            </w:pPr>
            <w:r w:rsidRPr="00DB5974">
              <w:rPr>
                <w:sz w:val="20"/>
                <w:szCs w:val="20"/>
              </w:rPr>
              <w:t>Mésolithique</w:t>
            </w:r>
          </w:p>
          <w:p w14:paraId="2C4CD634" w14:textId="77777777" w:rsidR="00CB73BB" w:rsidRPr="00DB5974" w:rsidRDefault="00CB73BB" w:rsidP="00CB73BB">
            <w:pPr>
              <w:jc w:val="center"/>
              <w:rPr>
                <w:sz w:val="20"/>
                <w:szCs w:val="20"/>
              </w:rPr>
            </w:pPr>
            <w:r w:rsidRPr="00DB5974">
              <w:rPr>
                <w:sz w:val="20"/>
                <w:szCs w:val="20"/>
              </w:rPr>
              <w:t xml:space="preserve"> (7</w:t>
            </w:r>
            <w:r w:rsidRPr="00DB5974">
              <w:rPr>
                <w:sz w:val="20"/>
                <w:szCs w:val="20"/>
                <w:vertAlign w:val="superscript"/>
              </w:rPr>
              <w:t>e</w:t>
            </w:r>
            <w:r w:rsidRPr="00DB5974">
              <w:rPr>
                <w:sz w:val="20"/>
                <w:szCs w:val="20"/>
              </w:rPr>
              <w:t xml:space="preserve"> millénaire BC)</w:t>
            </w:r>
          </w:p>
        </w:tc>
        <w:tc>
          <w:tcPr>
            <w:tcW w:w="4860" w:type="dxa"/>
            <w:vAlign w:val="center"/>
          </w:tcPr>
          <w:p w14:paraId="1AC24390" w14:textId="77777777" w:rsidR="00CB73BB" w:rsidRPr="0032190F" w:rsidRDefault="00CB73BB" w:rsidP="00CB73BB">
            <w:pPr>
              <w:jc w:val="both"/>
              <w:rPr>
                <w:sz w:val="20"/>
                <w:szCs w:val="20"/>
                <w:lang w:val="fr-FR"/>
              </w:rPr>
            </w:pPr>
            <w:r w:rsidRPr="0032190F">
              <w:rPr>
                <w:sz w:val="20"/>
                <w:szCs w:val="20"/>
                <w:lang w:val="fr-FR"/>
              </w:rPr>
              <w:t>microlithes (barbelures de harpons, pointes de traits composites)</w:t>
            </w:r>
          </w:p>
        </w:tc>
      </w:tr>
    </w:tbl>
    <w:p w14:paraId="79710E2E" w14:textId="77777777" w:rsidR="00D565C3" w:rsidRPr="0032190F" w:rsidRDefault="00996BC3" w:rsidP="00242C0F">
      <w:pPr>
        <w:rPr>
          <w:lang w:val="fr-FR"/>
        </w:rPr>
      </w:pPr>
      <w:r w:rsidRPr="0032190F">
        <w:rPr>
          <w:lang w:val="fr-FR"/>
        </w:rPr>
        <w:t>(BIB 1130 p. 82-84)</w:t>
      </w:r>
    </w:p>
    <w:p w14:paraId="0139ECE8" w14:textId="77777777" w:rsidR="0050548A" w:rsidRPr="0032190F" w:rsidRDefault="0050548A" w:rsidP="00242C0F">
      <w:pPr>
        <w:rPr>
          <w:lang w:val="fr-FR"/>
        </w:rPr>
      </w:pPr>
    </w:p>
    <w:p w14:paraId="26422CDE" w14:textId="77777777" w:rsidR="00996BC3" w:rsidRPr="0032190F" w:rsidRDefault="00996BC3" w:rsidP="00242C0F">
      <w:pPr>
        <w:jc w:val="both"/>
        <w:rPr>
          <w:lang w:val="fr-FR"/>
        </w:rPr>
      </w:pPr>
      <w:r w:rsidRPr="0032190F">
        <w:rPr>
          <w:lang w:val="fr-FR"/>
        </w:rPr>
        <w:t>Dominant la zone d’habitat, sur une vire étroite est édifié un complexe sépulcral au 3</w:t>
      </w:r>
      <w:r w:rsidRPr="0032190F">
        <w:rPr>
          <w:vertAlign w:val="superscript"/>
          <w:lang w:val="fr-FR"/>
        </w:rPr>
        <w:t>e</w:t>
      </w:r>
      <w:r w:rsidRPr="0032190F">
        <w:rPr>
          <w:lang w:val="fr-FR"/>
        </w:rPr>
        <w:t xml:space="preserve"> millénaire avec plusieurs dizaine de squelettes en inhumation collective. Pour ces dernières ; les </w:t>
      </w:r>
      <w:r w:rsidRPr="0032190F">
        <w:rPr>
          <w:i/>
          <w:lang w:val="fr-FR"/>
        </w:rPr>
        <w:t>sépultures en pied de paroi rocheuse</w:t>
      </w:r>
      <w:r w:rsidRPr="0032190F">
        <w:rPr>
          <w:lang w:val="fr-FR"/>
        </w:rPr>
        <w:t>, le matériel associé est composé de perles discoïdes en calcite (blanches) en stéatite (gris-bleu foncé), de pendeloques à ailettes, de pendeloques en forme de griffe, de perles tubulaires en os, annelées, monolobées, de coquillages marins perforés, d’une perle en feuille de plomb enroulée témoin des premiers objets métalliques dans les Hautes-Alpes (BIB 1130 p. 84</w:t>
      </w:r>
      <w:r w:rsidR="004B72FF" w:rsidRPr="0032190F">
        <w:rPr>
          <w:lang w:val="fr-FR"/>
        </w:rPr>
        <w:t>-85</w:t>
      </w:r>
      <w:r w:rsidRPr="0032190F">
        <w:rPr>
          <w:lang w:val="fr-FR"/>
        </w:rPr>
        <w:t>)</w:t>
      </w:r>
    </w:p>
    <w:p w14:paraId="53BFF70C" w14:textId="77777777" w:rsidR="00996BC3" w:rsidRPr="0032190F" w:rsidRDefault="00996BC3" w:rsidP="00242C0F">
      <w:pPr>
        <w:rPr>
          <w:lang w:val="fr-FR"/>
        </w:rPr>
      </w:pPr>
    </w:p>
    <w:p w14:paraId="067567C2" w14:textId="20E2F338" w:rsidR="00A5787C" w:rsidRPr="0032190F" w:rsidRDefault="00996BC3" w:rsidP="00242C0F">
      <w:pPr>
        <w:jc w:val="both"/>
        <w:rPr>
          <w:lang w:val="fr-FR"/>
        </w:rPr>
      </w:pPr>
      <w:r w:rsidRPr="0032190F">
        <w:rPr>
          <w:lang w:val="fr-FR"/>
        </w:rPr>
        <w:t xml:space="preserve"> Les </w:t>
      </w:r>
      <w:r w:rsidRPr="0032190F">
        <w:rPr>
          <w:i/>
          <w:lang w:val="fr-FR"/>
        </w:rPr>
        <w:t>sépultures de la Grot</w:t>
      </w:r>
      <w:r w:rsidR="00D44BDE" w:rsidRPr="0032190F">
        <w:rPr>
          <w:i/>
          <w:lang w:val="fr-FR"/>
        </w:rPr>
        <w:t>te des Aiguilles</w:t>
      </w:r>
      <w:r w:rsidR="00D44BDE" w:rsidRPr="0032190F">
        <w:rPr>
          <w:lang w:val="fr-FR"/>
        </w:rPr>
        <w:t xml:space="preserve"> a livré un grand nombre de squelettes auxquels est associé un riche mobilier du Chalcolithique et du Bronze ancien. Différents rites funéraires ont été mis en évidence. On notera certains cas de trépanation. Le mobilier associé comprend une quaranta</w:t>
      </w:r>
      <w:r w:rsidR="00A5787C" w:rsidRPr="0032190F">
        <w:rPr>
          <w:lang w:val="fr-FR"/>
        </w:rPr>
        <w:t>i</w:t>
      </w:r>
      <w:r w:rsidR="00D44BDE" w:rsidRPr="0032190F">
        <w:rPr>
          <w:lang w:val="fr-FR"/>
        </w:rPr>
        <w:t>ne d’armatures votives, un poignard en silex zoné</w:t>
      </w:r>
      <w:r w:rsidR="005C7C14" w:rsidRPr="0032190F">
        <w:rPr>
          <w:lang w:val="fr-FR"/>
        </w:rPr>
        <w:t xml:space="preserve"> [</w:t>
      </w:r>
      <w:hyperlink r:id="rId4742" w:anchor="Sit_Forcalquier" w:history="1">
        <w:r w:rsidR="005C7C14" w:rsidRPr="0032190F">
          <w:rPr>
            <w:rStyle w:val="Hyperlink"/>
            <w:lang w:val="fr-FR"/>
          </w:rPr>
          <w:t>Forcalquier </w:t>
        </w:r>
      </w:hyperlink>
      <w:r w:rsidR="005C7C14" w:rsidRPr="0032190F">
        <w:rPr>
          <w:lang w:val="fr-FR"/>
        </w:rPr>
        <w:t>?]</w:t>
      </w:r>
      <w:r w:rsidR="00653222" w:rsidRPr="0032190F">
        <w:rPr>
          <w:lang w:val="fr-FR"/>
        </w:rPr>
        <w:t xml:space="preserve">(BIB 1130 p. 84-88) de type </w:t>
      </w:r>
      <w:hyperlink r:id="rId4743" w:anchor="Sit_Coutignargues" w:history="1">
        <w:r w:rsidR="00653222" w:rsidRPr="0032190F">
          <w:rPr>
            <w:rStyle w:val="Hyperlink"/>
            <w:lang w:val="fr-FR"/>
          </w:rPr>
          <w:t>Coutignargues</w:t>
        </w:r>
      </w:hyperlink>
      <w:r w:rsidR="00653222" w:rsidRPr="0032190F">
        <w:rPr>
          <w:lang w:val="fr-FR"/>
        </w:rPr>
        <w:t xml:space="preserve"> ( ?) (SS BIB)</w:t>
      </w:r>
      <w:r w:rsidR="00D44BDE" w:rsidRPr="0032190F">
        <w:rPr>
          <w:lang w:val="fr-FR"/>
        </w:rPr>
        <w:t xml:space="preserve">, une série de pendeloques sur canines de Suidés, des Dentales, divers autres éléments de parure dont une perle en </w:t>
      </w:r>
      <w:hyperlink r:id="rId4744" w:anchor="Sit_Cuivre" w:history="1">
        <w:r w:rsidR="00BA150E" w:rsidRPr="00BA150E">
          <w:rPr>
            <w:rStyle w:val="Hyperlink"/>
            <w:lang w:val="fr-FR"/>
          </w:rPr>
          <w:t>cuivre</w:t>
        </w:r>
      </w:hyperlink>
      <w:r w:rsidR="00BA150E">
        <w:rPr>
          <w:lang w:val="fr-FR"/>
        </w:rPr>
        <w:t xml:space="preserve"> </w:t>
      </w:r>
      <w:r w:rsidR="00A5787C" w:rsidRPr="0032190F">
        <w:rPr>
          <w:lang w:val="fr-FR"/>
        </w:rPr>
        <w:t>(BIB 1130 p. 84-88)</w:t>
      </w:r>
      <w:r w:rsidR="00D44BDE" w:rsidRPr="0032190F">
        <w:rPr>
          <w:lang w:val="fr-FR"/>
        </w:rPr>
        <w:t xml:space="preserve">. </w:t>
      </w:r>
    </w:p>
    <w:p w14:paraId="611A37EB" w14:textId="77777777" w:rsidR="00CD08D3" w:rsidRPr="0032190F" w:rsidRDefault="00CD08D3" w:rsidP="00242C0F">
      <w:pPr>
        <w:jc w:val="both"/>
        <w:rPr>
          <w:lang w:val="fr-FR"/>
        </w:rPr>
      </w:pPr>
    </w:p>
    <w:p w14:paraId="45E02649" w14:textId="4859BEA3" w:rsidR="00195F6D" w:rsidRPr="0032190F" w:rsidRDefault="00D44BDE" w:rsidP="00242C0F">
      <w:pPr>
        <w:jc w:val="both"/>
        <w:rPr>
          <w:lang w:val="fr-FR"/>
        </w:rPr>
      </w:pPr>
      <w:r w:rsidRPr="0032190F">
        <w:rPr>
          <w:lang w:val="fr-FR"/>
        </w:rPr>
        <w:t>A l’entrée de la cavité les sépultures retrouvées sont plus récentes et datent du Bronze ancien (ca. 1800) ; les squelettes sont en connexion anatomique. On y trouve associé 2 épingles et 1 anneau spiralé en bronze, des perles en ambre</w:t>
      </w:r>
      <w:r w:rsidR="006B47D2" w:rsidRPr="0032190F">
        <w:rPr>
          <w:lang w:val="fr-FR"/>
        </w:rPr>
        <w:t xml:space="preserve"> [</w:t>
      </w:r>
      <w:hyperlink r:id="rId4745" w:anchor="Sit_Route_Ambre" w:history="1">
        <w:r w:rsidR="006B47D2" w:rsidRPr="0032190F">
          <w:rPr>
            <w:rStyle w:val="Hyperlink"/>
            <w:lang w:val="fr-FR"/>
          </w:rPr>
          <w:t>route de l'ambre</w:t>
        </w:r>
      </w:hyperlink>
      <w:r w:rsidR="006B47D2" w:rsidRPr="0032190F">
        <w:rPr>
          <w:lang w:val="fr-FR"/>
        </w:rPr>
        <w:t>]</w:t>
      </w:r>
      <w:r w:rsidRPr="0032190F">
        <w:rPr>
          <w:lang w:val="fr-FR"/>
        </w:rPr>
        <w:t>, de la céramique, etc. (BIB 1130 p. 84-88)</w:t>
      </w:r>
      <w:r w:rsidR="00C613C9" w:rsidRPr="0032190F">
        <w:rPr>
          <w:lang w:val="fr-FR"/>
        </w:rPr>
        <w:t>.</w:t>
      </w:r>
    </w:p>
    <w:p w14:paraId="43299849" w14:textId="77777777" w:rsidR="00195F6D" w:rsidRPr="0032190F" w:rsidRDefault="00195F6D" w:rsidP="00242C0F">
      <w:pPr>
        <w:jc w:val="both"/>
        <w:rPr>
          <w:lang w:val="fr-FR"/>
        </w:rPr>
      </w:pPr>
    </w:p>
    <w:p w14:paraId="2DC3F339" w14:textId="77777777" w:rsidR="00195F6D" w:rsidRPr="0032190F" w:rsidRDefault="00195F6D" w:rsidP="00426FF9">
      <w:pPr>
        <w:pStyle w:val="Heading1"/>
      </w:pPr>
      <w:bookmarkStart w:id="2038" w:name="Sit_Escanin_II"/>
      <w:r w:rsidRPr="0032190F">
        <w:t xml:space="preserve">ESCANIN II </w:t>
      </w:r>
    </w:p>
    <w:bookmarkEnd w:id="2038"/>
    <w:p w14:paraId="5156AF38" w14:textId="77777777" w:rsidR="004A1BBC" w:rsidRDefault="004A1BBC" w:rsidP="00242C0F">
      <w:pPr>
        <w:jc w:val="both"/>
        <w:rPr>
          <w:lang w:val="fr-FR"/>
        </w:rPr>
      </w:pPr>
      <w:r>
        <w:rPr>
          <w:lang w:val="fr-FR"/>
        </w:rPr>
        <w:t>Escanin 2</w:t>
      </w:r>
    </w:p>
    <w:p w14:paraId="058CC533" w14:textId="77777777" w:rsidR="004A1BBC" w:rsidRDefault="004A1BBC" w:rsidP="00242C0F">
      <w:pPr>
        <w:jc w:val="both"/>
        <w:rPr>
          <w:lang w:val="fr-FR"/>
        </w:rPr>
      </w:pPr>
    </w:p>
    <w:p w14:paraId="0475DE71" w14:textId="77777777" w:rsidR="00824299" w:rsidRDefault="00195F6D" w:rsidP="00242C0F">
      <w:pPr>
        <w:jc w:val="both"/>
        <w:rPr>
          <w:lang w:val="fr-FR"/>
        </w:rPr>
      </w:pPr>
      <w:r w:rsidRPr="0032190F">
        <w:rPr>
          <w:lang w:val="fr-FR"/>
        </w:rPr>
        <w:t xml:space="preserve">Escanin II (Les Baux-de-Provence, Bouches-du-Rhône), </w:t>
      </w:r>
    </w:p>
    <w:p w14:paraId="38E34F45" w14:textId="77777777" w:rsidR="00824299" w:rsidRDefault="00824299" w:rsidP="00242C0F">
      <w:pPr>
        <w:jc w:val="both"/>
        <w:rPr>
          <w:lang w:val="fr-FR"/>
        </w:rPr>
      </w:pPr>
    </w:p>
    <w:p w14:paraId="0364E914" w14:textId="77777777" w:rsidR="00824299" w:rsidRDefault="00824299" w:rsidP="00824299">
      <w:pPr>
        <w:pStyle w:val="Heading2"/>
      </w:pPr>
      <w:r>
        <w:t>Périodisation</w:t>
      </w:r>
    </w:p>
    <w:p w14:paraId="514E6407" w14:textId="77777777" w:rsidR="00824299" w:rsidRDefault="00824299" w:rsidP="00242C0F">
      <w:pPr>
        <w:jc w:val="both"/>
        <w:rPr>
          <w:lang w:val="fr-FR"/>
        </w:rPr>
      </w:pPr>
    </w:p>
    <w:p w14:paraId="4760507C" w14:textId="77777777" w:rsidR="00824299" w:rsidRDefault="00824299" w:rsidP="00824299">
      <w:pPr>
        <w:pStyle w:val="Heading3"/>
      </w:pPr>
      <w:r>
        <w:lastRenderedPageBreak/>
        <w:t>Cardial</w:t>
      </w:r>
    </w:p>
    <w:p w14:paraId="54FC8D1F" w14:textId="77777777" w:rsidR="00824299" w:rsidRDefault="00824299" w:rsidP="00242C0F">
      <w:pPr>
        <w:jc w:val="both"/>
        <w:rPr>
          <w:lang w:val="fr-FR"/>
        </w:rPr>
      </w:pPr>
    </w:p>
    <w:p w14:paraId="77BEC390" w14:textId="359F57FA" w:rsidR="00824299" w:rsidRPr="00474F5C" w:rsidRDefault="00000000" w:rsidP="00242C0F">
      <w:pPr>
        <w:jc w:val="both"/>
        <w:rPr>
          <w:lang w:val="fr-FR"/>
        </w:rPr>
      </w:pPr>
      <w:hyperlink r:id="rId4746" w:anchor="Cul_Cardial_Zonation_Horiz" w:history="1">
        <w:r w:rsidR="00824299" w:rsidRPr="00474F5C">
          <w:rPr>
            <w:rStyle w:val="Hyperlink"/>
            <w:lang w:val="fr-FR"/>
          </w:rPr>
          <w:t>C. ZH</w:t>
        </w:r>
      </w:hyperlink>
      <w:r w:rsidR="00824299" w:rsidRPr="00474F5C">
        <w:rPr>
          <w:lang w:val="fr-FR"/>
        </w:rPr>
        <w:t xml:space="preserve"> (Binder com. pers.)</w:t>
      </w:r>
    </w:p>
    <w:p w14:paraId="6C615B54" w14:textId="77777777" w:rsidR="00824299" w:rsidRPr="00474F5C" w:rsidRDefault="00824299" w:rsidP="00242C0F">
      <w:pPr>
        <w:jc w:val="both"/>
        <w:rPr>
          <w:lang w:val="fr-FR"/>
        </w:rPr>
      </w:pPr>
    </w:p>
    <w:p w14:paraId="6DF994A2" w14:textId="77777777" w:rsidR="00824299" w:rsidRPr="00F64A9D" w:rsidRDefault="00824299" w:rsidP="00824299">
      <w:pPr>
        <w:pStyle w:val="Heading3"/>
      </w:pPr>
      <w:r w:rsidRPr="00F64A9D">
        <w:t>Chasséen</w:t>
      </w:r>
    </w:p>
    <w:p w14:paraId="1AC7F314" w14:textId="77777777" w:rsidR="00824299" w:rsidRPr="00F64A9D" w:rsidRDefault="00824299" w:rsidP="00242C0F">
      <w:pPr>
        <w:jc w:val="both"/>
        <w:rPr>
          <w:lang w:val="fr-FR"/>
        </w:rPr>
      </w:pPr>
    </w:p>
    <w:p w14:paraId="03C51339" w14:textId="39C1A795" w:rsidR="00195F6D" w:rsidRPr="0032190F" w:rsidRDefault="00195F6D" w:rsidP="00242C0F">
      <w:pPr>
        <w:jc w:val="both"/>
        <w:rPr>
          <w:lang w:val="fr-FR"/>
        </w:rPr>
      </w:pPr>
      <w:r w:rsidRPr="0032190F">
        <w:rPr>
          <w:lang w:val="fr-FR"/>
        </w:rPr>
        <w:t xml:space="preserve">2 </w:t>
      </w:r>
      <w:hyperlink r:id="rId4747" w:anchor="Cul_Art_TAC_T_g_soleil" w:history="1">
        <w:r w:rsidRPr="0032190F">
          <w:rPr>
            <w:rStyle w:val="Hyperlink"/>
            <w:lang w:val="fr-FR"/>
          </w:rPr>
          <w:t>soleils</w:t>
        </w:r>
      </w:hyperlink>
      <w:r w:rsidRPr="0032190F">
        <w:rPr>
          <w:lang w:val="fr-FR"/>
        </w:rPr>
        <w:t xml:space="preserve"> gravés sur de la céramiques </w:t>
      </w:r>
      <w:hyperlink r:id="rId4748" w:anchor="Cul_Chasseen" w:history="1">
        <w:r w:rsidRPr="0032190F">
          <w:rPr>
            <w:rStyle w:val="Hyperlink"/>
            <w:lang w:val="fr-FR"/>
          </w:rPr>
          <w:t>chasséenne</w:t>
        </w:r>
      </w:hyperlink>
      <w:r w:rsidRPr="0032190F">
        <w:rPr>
          <w:lang w:val="fr-FR"/>
        </w:rPr>
        <w:t xml:space="preserve"> (BIB 1420) et </w:t>
      </w:r>
      <w:hyperlink r:id="rId4749" w:anchor="Cul_Chasseen_cer_vase_support" w:history="1">
        <w:r w:rsidR="00FE742C" w:rsidRPr="00FE742C">
          <w:rPr>
            <w:rStyle w:val="Hyperlink"/>
            <w:lang w:val="fr-FR"/>
          </w:rPr>
          <w:t>vase-support</w:t>
        </w:r>
      </w:hyperlink>
      <w:r w:rsidRPr="0032190F">
        <w:rPr>
          <w:lang w:val="fr-FR"/>
        </w:rPr>
        <w:t xml:space="preserve"> </w:t>
      </w:r>
      <w:r w:rsidR="00FE742C">
        <w:rPr>
          <w:lang w:val="fr-FR"/>
        </w:rPr>
        <w:t xml:space="preserve">décoré </w:t>
      </w:r>
      <w:r w:rsidRPr="0032190F">
        <w:rPr>
          <w:lang w:val="fr-FR"/>
        </w:rPr>
        <w:t>(SS BIB)</w:t>
      </w:r>
      <w:r w:rsidR="00C42607" w:rsidRPr="0032190F">
        <w:rPr>
          <w:lang w:val="fr-FR"/>
        </w:rPr>
        <w:t xml:space="preserve"> </w:t>
      </w:r>
      <w:r w:rsidR="006875D3" w:rsidRPr="0032190F">
        <w:rPr>
          <w:szCs w:val="17"/>
          <w:lang w:val="fr-FR" w:eastAsia="en-GB"/>
        </w:rPr>
        <w:t xml:space="preserve">"objet à dépression en céramique" v. </w:t>
      </w:r>
      <w:hyperlink r:id="rId4750" w:anchor="Sit_Eglise" w:history="1">
        <w:r w:rsidR="006875D3" w:rsidRPr="0032190F">
          <w:rPr>
            <w:rStyle w:val="Hyperlink"/>
            <w:szCs w:val="17"/>
            <w:lang w:val="fr-FR" w:eastAsia="en-GB"/>
          </w:rPr>
          <w:t>Eglise</w:t>
        </w:r>
      </w:hyperlink>
      <w:r w:rsidR="006875D3" w:rsidRPr="0032190F">
        <w:rPr>
          <w:szCs w:val="17"/>
          <w:lang w:val="fr-FR" w:eastAsia="en-GB"/>
        </w:rPr>
        <w:t xml:space="preserve"> (BIB 1457)</w:t>
      </w:r>
      <w:r w:rsidR="00DB2547" w:rsidRPr="0032190F">
        <w:rPr>
          <w:szCs w:val="17"/>
          <w:lang w:val="fr-FR" w:eastAsia="en-GB"/>
        </w:rPr>
        <w:t xml:space="preserve"> décoré d'un </w:t>
      </w:r>
      <w:hyperlink r:id="rId4751" w:anchor="Cul_Art_TAC_T_g_palmier" w:history="1">
        <w:r w:rsidR="00A13555" w:rsidRPr="0032190F">
          <w:rPr>
            <w:rStyle w:val="Hyperlink"/>
            <w:lang w:val="fr-FR"/>
          </w:rPr>
          <w:t>palmier</w:t>
        </w:r>
      </w:hyperlink>
      <w:r w:rsidR="00A13555" w:rsidRPr="0032190F">
        <w:rPr>
          <w:lang w:val="fr-FR"/>
        </w:rPr>
        <w:t xml:space="preserve"> </w:t>
      </w:r>
      <w:r w:rsidR="00DB2547" w:rsidRPr="0032190F">
        <w:rPr>
          <w:lang w:val="fr-FR"/>
        </w:rPr>
        <w:t>(SS BIB)</w:t>
      </w:r>
    </w:p>
    <w:p w14:paraId="3A7F13BA" w14:textId="77777777" w:rsidR="00DE0FC0" w:rsidRDefault="00DE0FC0" w:rsidP="00242C0F">
      <w:pPr>
        <w:jc w:val="both"/>
        <w:rPr>
          <w:lang w:val="fr-FR"/>
        </w:rPr>
      </w:pPr>
      <w:r w:rsidRPr="0032190F">
        <w:rPr>
          <w:lang w:val="fr-FR"/>
        </w:rPr>
        <w:t xml:space="preserve">Demi-soleil gravé à l'extrémité d'un flute de Pan sur un vase à col et 1/4 de soleil sur un decor interieur d'une probable écuelle en calotte (BIB 2504) </w:t>
      </w:r>
      <w:r w:rsidR="00FE742C" w:rsidRPr="00FE742C">
        <w:rPr>
          <w:lang w:val="fr-FR"/>
        </w:rPr>
        <w:t>abri d’Escanin-des-Baux, vase-support (Vaquer, 1975, fig. 9, no 6) ;</w:t>
      </w:r>
    </w:p>
    <w:p w14:paraId="38248BE1" w14:textId="77777777" w:rsidR="00FE742C" w:rsidRDefault="00FE742C" w:rsidP="00242C0F">
      <w:pPr>
        <w:jc w:val="both"/>
        <w:rPr>
          <w:lang w:val="fr-FR"/>
        </w:rPr>
      </w:pPr>
    </w:p>
    <w:p w14:paraId="6D171140" w14:textId="77777777" w:rsidR="00FE742C" w:rsidRDefault="00FE742C" w:rsidP="00426FF9">
      <w:pPr>
        <w:pStyle w:val="Heading1"/>
      </w:pPr>
      <w:bookmarkStart w:id="2039" w:name="Sit_Saint_Genes"/>
      <w:r>
        <w:t>SAINT-GENES</w:t>
      </w:r>
    </w:p>
    <w:bookmarkEnd w:id="2039"/>
    <w:p w14:paraId="28FDAE46" w14:textId="5C1E6D97" w:rsidR="00FE742C" w:rsidRDefault="00FE742C" w:rsidP="00242C0F">
      <w:pPr>
        <w:jc w:val="both"/>
        <w:rPr>
          <w:lang w:val="fr-FR"/>
        </w:rPr>
      </w:pPr>
      <w:r w:rsidRPr="00FE742C">
        <w:rPr>
          <w:lang w:val="fr-FR"/>
        </w:rPr>
        <w:t xml:space="preserve">Saint-Genès, </w:t>
      </w:r>
      <w:hyperlink r:id="rId4752" w:anchor="Cul_Chasseen_cer_vase_support" w:history="1">
        <w:r w:rsidRPr="00FE742C">
          <w:rPr>
            <w:rStyle w:val="Hyperlink"/>
            <w:lang w:val="fr-FR"/>
          </w:rPr>
          <w:t>vase-support</w:t>
        </w:r>
      </w:hyperlink>
      <w:r w:rsidRPr="00FE742C">
        <w:rPr>
          <w:lang w:val="fr-FR"/>
        </w:rPr>
        <w:t>, légère variante du décor (Beynex et Humbert, 1999, fig. 6, no 1);</w:t>
      </w:r>
    </w:p>
    <w:p w14:paraId="27138E2B" w14:textId="77777777" w:rsidR="00FE742C" w:rsidRDefault="00FE742C" w:rsidP="00242C0F">
      <w:pPr>
        <w:jc w:val="both"/>
        <w:rPr>
          <w:lang w:val="fr-FR"/>
        </w:rPr>
      </w:pPr>
    </w:p>
    <w:p w14:paraId="3441E030" w14:textId="77777777" w:rsidR="00FE742C" w:rsidRDefault="00FE742C" w:rsidP="00426FF9">
      <w:pPr>
        <w:pStyle w:val="Heading1"/>
      </w:pPr>
      <w:bookmarkStart w:id="2040" w:name="Sit_Villemanoche"/>
      <w:r>
        <w:t>VILLEMANOCHE</w:t>
      </w:r>
    </w:p>
    <w:bookmarkEnd w:id="2040"/>
    <w:p w14:paraId="5E425FBC" w14:textId="7AA4DF39" w:rsidR="00FE742C" w:rsidRPr="0032190F" w:rsidRDefault="00FE742C" w:rsidP="00242C0F">
      <w:pPr>
        <w:jc w:val="both"/>
        <w:rPr>
          <w:lang w:val="fr-FR"/>
        </w:rPr>
      </w:pPr>
      <w:r w:rsidRPr="00FE742C">
        <w:rPr>
          <w:lang w:val="fr-FR"/>
        </w:rPr>
        <w:t xml:space="preserve">Villemanoche, </w:t>
      </w:r>
      <w:hyperlink r:id="rId4753" w:anchor="Cul_Chasseen_cer_vase_support" w:history="1">
        <w:r w:rsidRPr="00FE742C">
          <w:rPr>
            <w:rStyle w:val="Hyperlink"/>
            <w:lang w:val="fr-FR"/>
          </w:rPr>
          <w:t>vase-support</w:t>
        </w:r>
      </w:hyperlink>
      <w:r w:rsidRPr="0032190F">
        <w:rPr>
          <w:lang w:val="fr-FR"/>
        </w:rPr>
        <w:t xml:space="preserve"> </w:t>
      </w:r>
      <w:r w:rsidRPr="00FE742C">
        <w:rPr>
          <w:lang w:val="fr-FR"/>
        </w:rPr>
        <w:t>(Prestreau, 2006, fig. 16B) ;</w:t>
      </w:r>
    </w:p>
    <w:p w14:paraId="335FA862" w14:textId="77777777" w:rsidR="00EC57B9" w:rsidRDefault="00EC57B9" w:rsidP="00242C0F">
      <w:pPr>
        <w:jc w:val="both"/>
        <w:rPr>
          <w:lang w:val="fr-FR"/>
        </w:rPr>
      </w:pPr>
    </w:p>
    <w:p w14:paraId="77CB7F74" w14:textId="77777777" w:rsidR="00EC57B9" w:rsidRDefault="00EC57B9" w:rsidP="00426FF9">
      <w:pPr>
        <w:pStyle w:val="Heading1"/>
      </w:pPr>
      <w:bookmarkStart w:id="2041" w:name="Sit_Estaniols"/>
      <w:r>
        <w:t>ESTANIOLS</w:t>
      </w:r>
    </w:p>
    <w:bookmarkEnd w:id="2041"/>
    <w:p w14:paraId="54E58CC3" w14:textId="77777777" w:rsidR="00EC57B9" w:rsidRDefault="00EC57B9" w:rsidP="00242C0F">
      <w:pPr>
        <w:jc w:val="both"/>
        <w:rPr>
          <w:lang w:val="fr-FR"/>
        </w:rPr>
      </w:pPr>
    </w:p>
    <w:p w14:paraId="0555E5FE" w14:textId="12CD4FBF" w:rsidR="00EC57B9" w:rsidRPr="00F64A9D" w:rsidRDefault="00EC57B9" w:rsidP="00EC57B9">
      <w:pPr>
        <w:jc w:val="both"/>
        <w:rPr>
          <w:lang w:val="fr-FR"/>
        </w:rPr>
      </w:pPr>
      <w:r>
        <w:rPr>
          <w:lang w:val="fr-FR"/>
        </w:rPr>
        <w:t xml:space="preserve">Les Estaniols (Piégon, Hautes-Alpes). </w:t>
      </w:r>
      <w:hyperlink r:id="rId4754" w:anchor="Cul_Cardial_Zonation_Horiz" w:history="1">
        <w:r w:rsidRPr="00F64A9D">
          <w:rPr>
            <w:rStyle w:val="Hyperlink"/>
            <w:lang w:val="fr-FR"/>
          </w:rPr>
          <w:t>C. ZH</w:t>
        </w:r>
      </w:hyperlink>
      <w:r w:rsidRPr="00F64A9D">
        <w:rPr>
          <w:lang w:val="fr-FR"/>
        </w:rPr>
        <w:t xml:space="preserve"> (Binder com. pers.)</w:t>
      </w:r>
    </w:p>
    <w:p w14:paraId="4B64E9E2" w14:textId="77777777" w:rsidR="00EC57B9" w:rsidRPr="0032190F" w:rsidRDefault="00EC57B9" w:rsidP="00242C0F">
      <w:pPr>
        <w:jc w:val="both"/>
        <w:rPr>
          <w:lang w:val="fr-FR"/>
        </w:rPr>
      </w:pPr>
    </w:p>
    <w:p w14:paraId="796D6E2C" w14:textId="77777777" w:rsidR="000E0A28" w:rsidRPr="0032190F" w:rsidRDefault="000E0A28" w:rsidP="00242C0F">
      <w:pPr>
        <w:jc w:val="both"/>
        <w:rPr>
          <w:lang w:val="fr-FR"/>
        </w:rPr>
      </w:pPr>
    </w:p>
    <w:p w14:paraId="76287D7A" w14:textId="77777777" w:rsidR="000E0A28" w:rsidRPr="0032190F" w:rsidRDefault="000E0A28" w:rsidP="00426FF9">
      <w:pPr>
        <w:pStyle w:val="Heading1"/>
      </w:pPr>
      <w:bookmarkStart w:id="2042" w:name="Sit_Seynes"/>
      <w:r w:rsidRPr="0032190F">
        <w:t>SEYNES</w:t>
      </w:r>
    </w:p>
    <w:bookmarkEnd w:id="2042"/>
    <w:p w14:paraId="0A6295F4" w14:textId="77777777" w:rsidR="000E0A28" w:rsidRPr="0032190F" w:rsidRDefault="004D41E2" w:rsidP="00242C0F">
      <w:pPr>
        <w:jc w:val="both"/>
        <w:rPr>
          <w:lang w:val="fr-FR"/>
        </w:rPr>
      </w:pPr>
      <w:r w:rsidRPr="0032190F">
        <w:rPr>
          <w:lang w:val="fr-FR"/>
        </w:rPr>
        <w:t>Seyne</w:t>
      </w:r>
    </w:p>
    <w:p w14:paraId="031F6306" w14:textId="77777777" w:rsidR="004D41E2" w:rsidRPr="0032190F" w:rsidRDefault="004D41E2" w:rsidP="00242C0F">
      <w:pPr>
        <w:jc w:val="both"/>
        <w:rPr>
          <w:lang w:val="fr-FR"/>
        </w:rPr>
      </w:pPr>
    </w:p>
    <w:p w14:paraId="66268530" w14:textId="647F6073" w:rsidR="000E0A28" w:rsidRPr="0032190F" w:rsidRDefault="000E0A28" w:rsidP="00242C0F">
      <w:pPr>
        <w:jc w:val="both"/>
        <w:rPr>
          <w:lang w:val="fr-FR"/>
        </w:rPr>
      </w:pPr>
      <w:r w:rsidRPr="0032190F">
        <w:rPr>
          <w:lang w:val="fr-FR"/>
        </w:rPr>
        <w:t xml:space="preserve">La grotte de Seynes (Gard) a livré une représenation sur céramique chasséenne pouvant être identifiée à un </w:t>
      </w:r>
      <w:hyperlink r:id="rId4755" w:anchor="Cul_Art_TAC_T_g_soleil" w:history="1">
        <w:r w:rsidRPr="0032190F">
          <w:rPr>
            <w:rStyle w:val="Hyperlink"/>
            <w:lang w:val="fr-FR"/>
          </w:rPr>
          <w:t>soleil</w:t>
        </w:r>
      </w:hyperlink>
      <w:r w:rsidRPr="0032190F">
        <w:rPr>
          <w:lang w:val="fr-FR"/>
        </w:rPr>
        <w:t xml:space="preserve"> (BIB 2504) </w:t>
      </w:r>
    </w:p>
    <w:p w14:paraId="6ED0827D" w14:textId="77777777" w:rsidR="00D44BDE" w:rsidRPr="0032190F" w:rsidRDefault="00C613C9" w:rsidP="00242C0F">
      <w:pPr>
        <w:jc w:val="both"/>
        <w:rPr>
          <w:lang w:val="fr-FR"/>
        </w:rPr>
      </w:pPr>
      <w:r w:rsidRPr="0032190F">
        <w:rPr>
          <w:lang w:val="fr-FR"/>
        </w:rPr>
        <w:br/>
      </w:r>
      <w:bookmarkStart w:id="2043" w:name="Sit_Grandes_Rousses"/>
      <w:r w:rsidRPr="000B4B4E">
        <w:rPr>
          <w:rStyle w:val="Heading1Char"/>
        </w:rPr>
        <w:t>GRANDES-ROUSSES</w:t>
      </w:r>
      <w:bookmarkEnd w:id="2043"/>
    </w:p>
    <w:p w14:paraId="502AF683" w14:textId="77777777" w:rsidR="00996BC3" w:rsidRPr="0032190F" w:rsidRDefault="00996BC3" w:rsidP="00242C0F">
      <w:pPr>
        <w:rPr>
          <w:lang w:val="fr-FR"/>
        </w:rPr>
      </w:pPr>
    </w:p>
    <w:p w14:paraId="1B3FD83C" w14:textId="2FACF042" w:rsidR="00C613C9" w:rsidRPr="0032190F" w:rsidRDefault="00C613C9" w:rsidP="005C2B5A">
      <w:pPr>
        <w:jc w:val="both"/>
        <w:rPr>
          <w:lang w:val="fr-FR"/>
        </w:rPr>
      </w:pPr>
      <w:r w:rsidRPr="0032190F">
        <w:rPr>
          <w:lang w:val="fr-FR"/>
        </w:rPr>
        <w:t>Le massif des Grandes-Rousses (Oisans)</w:t>
      </w:r>
      <w:r w:rsidR="000E5E25" w:rsidRPr="0032190F">
        <w:rPr>
          <w:lang w:val="fr-FR"/>
        </w:rPr>
        <w:t xml:space="preserve">, </w:t>
      </w:r>
      <w:r w:rsidRPr="0032190F">
        <w:rPr>
          <w:lang w:val="fr-FR"/>
        </w:rPr>
        <w:t>étagé en gradin</w:t>
      </w:r>
      <w:r w:rsidR="000E5E25" w:rsidRPr="0032190F">
        <w:rPr>
          <w:lang w:val="fr-FR"/>
        </w:rPr>
        <w:t xml:space="preserve">, montre diverses ressources en métal : chalcopyrite, </w:t>
      </w:r>
      <w:hyperlink r:id="rId4756" w:anchor="Sit_Cuivre_typ_gris" w:history="1">
        <w:r w:rsidR="00BA150E" w:rsidRPr="00BA150E">
          <w:rPr>
            <w:rStyle w:val="Hyperlink"/>
            <w:lang w:val="fr-FR"/>
          </w:rPr>
          <w:t xml:space="preserve">cuivres </w:t>
        </w:r>
        <w:r w:rsidR="000E5E25" w:rsidRPr="00BA150E">
          <w:rPr>
            <w:rStyle w:val="Hyperlink"/>
            <w:lang w:val="fr-FR"/>
          </w:rPr>
          <w:t>gris</w:t>
        </w:r>
      </w:hyperlink>
      <w:r w:rsidR="000E5E25" w:rsidRPr="0032190F">
        <w:rPr>
          <w:lang w:val="fr-FR"/>
        </w:rPr>
        <w:t>, galène, blende, pyrite, etc.)</w:t>
      </w:r>
      <w:r w:rsidRPr="0032190F">
        <w:rPr>
          <w:lang w:val="fr-FR"/>
        </w:rPr>
        <w:t xml:space="preserve">.Sous le Pic de l’Etendard, le site du lac Bramant montre une exploitation métallifère vers 2100-2000 cal BC. L’exploitation des filons se faisait en un chapelet de </w:t>
      </w:r>
      <w:r w:rsidR="000E5E25" w:rsidRPr="0032190F">
        <w:rPr>
          <w:lang w:val="fr-FR"/>
        </w:rPr>
        <w:t>galeries</w:t>
      </w:r>
      <w:r w:rsidRPr="0032190F">
        <w:rPr>
          <w:lang w:val="fr-FR"/>
        </w:rPr>
        <w:t xml:space="preserve"> creusées (cupules thermiques). </w:t>
      </w:r>
      <w:r w:rsidR="000E5E25" w:rsidRPr="0032190F">
        <w:rPr>
          <w:lang w:val="fr-FR"/>
        </w:rPr>
        <w:t xml:space="preserve">En aval, la halde se forme. </w:t>
      </w:r>
      <w:r w:rsidRPr="0032190F">
        <w:rPr>
          <w:lang w:val="fr-FR"/>
        </w:rPr>
        <w:t>O</w:t>
      </w:r>
      <w:r w:rsidR="004F6C92" w:rsidRPr="0032190F">
        <w:rPr>
          <w:lang w:val="fr-FR"/>
        </w:rPr>
        <w:t>n</w:t>
      </w:r>
      <w:r w:rsidRPr="0032190F">
        <w:rPr>
          <w:lang w:val="fr-FR"/>
        </w:rPr>
        <w:t xml:space="preserve"> trouve dans le mobilier </w:t>
      </w:r>
      <w:r w:rsidR="000E5E25" w:rsidRPr="0032190F">
        <w:rPr>
          <w:lang w:val="fr-FR"/>
        </w:rPr>
        <w:t xml:space="preserve">une </w:t>
      </w:r>
      <w:hyperlink r:id="rId4757" w:anchor="Cul_Pierres_cupules" w:history="1">
        <w:r w:rsidR="000E5E25" w:rsidRPr="0032190F">
          <w:rPr>
            <w:rStyle w:val="Hyperlink"/>
            <w:lang w:val="fr-FR"/>
          </w:rPr>
          <w:t>pierre à cupule</w:t>
        </w:r>
      </w:hyperlink>
      <w:r w:rsidR="000E5E25" w:rsidRPr="0032190F">
        <w:rPr>
          <w:lang w:val="fr-FR"/>
        </w:rPr>
        <w:t xml:space="preserve"> (enclume) (BIB 1646).</w:t>
      </w:r>
    </w:p>
    <w:p w14:paraId="7B5724B3" w14:textId="77777777" w:rsidR="000E5E25" w:rsidRPr="0032190F" w:rsidRDefault="000E0A28" w:rsidP="00242C0F">
      <w:pPr>
        <w:rPr>
          <w:lang w:val="fr-FR"/>
        </w:rPr>
      </w:pPr>
      <w:r w:rsidRPr="0032190F">
        <w:rPr>
          <w:lang w:val="fr-FR"/>
        </w:rPr>
        <w:t>Dans l</w:t>
      </w:r>
      <w:r w:rsidR="000E5E25" w:rsidRPr="0032190F">
        <w:rPr>
          <w:lang w:val="fr-FR"/>
        </w:rPr>
        <w:t>e massif, le site de Balme Rousse 2 a des proportions importantes : 250 m de long sur 30 de profondeur. Autre gîte : Cavales</w:t>
      </w:r>
    </w:p>
    <w:p w14:paraId="5927DBFD" w14:textId="77777777" w:rsidR="00C613C9" w:rsidRPr="0032190F" w:rsidRDefault="00C613C9" w:rsidP="00242C0F">
      <w:pPr>
        <w:rPr>
          <w:lang w:val="fr-FR"/>
        </w:rPr>
      </w:pPr>
    </w:p>
    <w:p w14:paraId="692F6794" w14:textId="77777777" w:rsidR="00D83472" w:rsidRPr="0032190F" w:rsidRDefault="00D83472" w:rsidP="00426FF9">
      <w:pPr>
        <w:pStyle w:val="Heading1"/>
      </w:pPr>
      <w:bookmarkStart w:id="2044" w:name="Sit_Saint_Veran"/>
      <w:r w:rsidRPr="0032190F">
        <w:t>SAINT-VERAN (mine de)</w:t>
      </w:r>
    </w:p>
    <w:bookmarkEnd w:id="2044"/>
    <w:p w14:paraId="5AA57D78" w14:textId="3C8FF3B5" w:rsidR="00D83472" w:rsidRPr="00B4475E" w:rsidRDefault="00B4475E" w:rsidP="00242C0F">
      <w:pPr>
        <w:jc w:val="both"/>
        <w:rPr>
          <w:bCs/>
          <w:sz w:val="20"/>
          <w:lang w:val="fr-FR"/>
        </w:rPr>
      </w:pPr>
      <w:r w:rsidRPr="00B4475E">
        <w:rPr>
          <w:bCs/>
          <w:sz w:val="20"/>
          <w:lang w:val="fr-FR"/>
        </w:rPr>
        <w:t>Saint Veran, Saint Véran</w:t>
      </w:r>
    </w:p>
    <w:p w14:paraId="07F4D9EE" w14:textId="77777777" w:rsidR="00B4475E" w:rsidRPr="0032190F" w:rsidRDefault="00B4475E" w:rsidP="00242C0F">
      <w:pPr>
        <w:jc w:val="both"/>
        <w:rPr>
          <w:b/>
          <w:lang w:val="fr-FR"/>
        </w:rPr>
      </w:pPr>
    </w:p>
    <w:p w14:paraId="1FD93B76" w14:textId="77777777" w:rsidR="000A07DA" w:rsidRPr="0032190F" w:rsidRDefault="00B81794" w:rsidP="000A07DA">
      <w:pPr>
        <w:jc w:val="both"/>
        <w:rPr>
          <w:lang w:val="fr-FR"/>
        </w:rPr>
      </w:pPr>
      <w:r w:rsidRPr="0032190F">
        <w:rPr>
          <w:lang w:val="fr-FR"/>
        </w:rPr>
        <w:t xml:space="preserve">Le site de Saint-Vérandans le Haut-Queyras (Hautes-Alpes) </w:t>
      </w:r>
      <w:r w:rsidR="000A07DA" w:rsidRPr="0032190F">
        <w:rPr>
          <w:lang w:val="fr-FR"/>
        </w:rPr>
        <w:t xml:space="preserve">Pour la mine, la datation d’un élément de poutraison permet de dater l’exploitation entre une fourchette allant de 2300 à 1750 BC). Date corrélable avec celles issues de </w:t>
      </w:r>
      <w:hyperlink r:id="rId4758" w:anchor="Sit_Clausis" w:history="1">
        <w:r w:rsidR="000A07DA" w:rsidRPr="0043585A">
          <w:rPr>
            <w:rStyle w:val="Hyperlink"/>
            <w:lang w:val="fr-FR"/>
          </w:rPr>
          <w:t>Clausis</w:t>
        </w:r>
      </w:hyperlink>
      <w:r w:rsidR="000A07DA" w:rsidRPr="0032190F">
        <w:rPr>
          <w:lang w:val="fr-FR"/>
        </w:rPr>
        <w:t>. On retiendra une occupation du site entre le XXIV et le XXe siècle. (BIB 58 p. 172).</w:t>
      </w:r>
      <w:r w:rsidR="000A07DA">
        <w:rPr>
          <w:lang w:val="fr-FR"/>
        </w:rPr>
        <w:t xml:space="preserve"> </w:t>
      </w:r>
      <w:r w:rsidR="000A07DA" w:rsidRPr="0032190F">
        <w:rPr>
          <w:lang w:val="fr-FR"/>
        </w:rPr>
        <w:t xml:space="preserve">Le site de Saint-Véran est caractéristique du processus de mutation qui s’amorce </w:t>
      </w:r>
      <w:r w:rsidR="000A07DA">
        <w:rPr>
          <w:lang w:val="fr-FR"/>
        </w:rPr>
        <w:t>a</w:t>
      </w:r>
      <w:r w:rsidR="000A07DA" w:rsidRPr="0032190F">
        <w:rPr>
          <w:lang w:val="fr-FR"/>
        </w:rPr>
        <w:t xml:space="preserve">u Bronze. On estime à 2 000 tonnes de minerai de bornite extraits. Un outillage </w:t>
      </w:r>
      <w:r w:rsidR="000A07DA" w:rsidRPr="0032190F">
        <w:rPr>
          <w:lang w:val="fr-FR"/>
        </w:rPr>
        <w:lastRenderedPageBreak/>
        <w:t>adapté aux différentes tâches de creusement est composé de marteaux en roche verte et en éclogite (pour la fracturation des quartzites compacts), de pics en roche verte (pour l’extraction du minerai sulfuré), de pics en cornillon de chèvre emmanchés (pour l’extraction de chloritoschistes plus tendres) (BIB 71 p. 79).</w:t>
      </w:r>
      <w:r w:rsidR="000A07DA">
        <w:rPr>
          <w:lang w:val="fr-FR"/>
        </w:rPr>
        <w:t xml:space="preserve"> </w:t>
      </w:r>
      <w:r w:rsidR="000A07DA" w:rsidRPr="0032190F">
        <w:rPr>
          <w:lang w:val="fr-FR"/>
        </w:rPr>
        <w:t xml:space="preserve">Les tuyères découvertes sur le site, renvoient au Chalcolithique récent et au </w:t>
      </w:r>
      <w:r w:rsidR="000A07DA">
        <w:rPr>
          <w:lang w:val="fr-FR"/>
        </w:rPr>
        <w:t>BA</w:t>
      </w:r>
      <w:r w:rsidR="000A07DA" w:rsidRPr="0032190F">
        <w:rPr>
          <w:lang w:val="fr-FR"/>
        </w:rPr>
        <w:t xml:space="preserve"> de la région de Garda-Trentino. Les récipients sont à rapprocher de </w:t>
      </w:r>
      <w:hyperlink r:id="rId4759" w:anchor="Sit_Vollein" w:history="1">
        <w:r w:rsidR="000A07DA" w:rsidRPr="0032190F">
          <w:rPr>
            <w:rStyle w:val="Hyperlink"/>
            <w:lang w:val="fr-FR"/>
          </w:rPr>
          <w:t>Vollein</w:t>
        </w:r>
      </w:hyperlink>
      <w:r w:rsidR="000A07DA" w:rsidRPr="0043585A">
        <w:rPr>
          <w:rStyle w:val="Hyperlink"/>
          <w:color w:val="000000"/>
          <w:u w:val="none"/>
          <w:lang w:val="fr-FR"/>
        </w:rPr>
        <w:t xml:space="preserve">. </w:t>
      </w:r>
      <w:r w:rsidR="000A07DA" w:rsidRPr="0032190F">
        <w:rPr>
          <w:lang w:val="fr-FR"/>
        </w:rPr>
        <w:t xml:space="preserve">R. Nisbert (1994) les compare également aux céramiques grossières du Roc del Col (Usseaux, Turin, Italie) (BIB 91 p. 355). La présence italique est suggérée à Saint-Véran par la typologie des tuyères métallurgiques, par le traitement </w:t>
      </w:r>
      <w:hyperlink r:id="rId4760" w:anchor="Cul_Spazzola" w:history="1">
        <w:r w:rsidR="000A07DA" w:rsidRPr="0032190F">
          <w:rPr>
            <w:rStyle w:val="Hyperlink"/>
            <w:i/>
            <w:iCs/>
            <w:lang w:val="fr-FR"/>
          </w:rPr>
          <w:t>Besenstricht</w:t>
        </w:r>
      </w:hyperlink>
      <w:r w:rsidR="000A07DA" w:rsidRPr="0032190F">
        <w:rPr>
          <w:lang w:val="fr-FR"/>
        </w:rPr>
        <w:t xml:space="preserve"> (i.e. </w:t>
      </w:r>
      <w:r w:rsidR="000A07DA" w:rsidRPr="0032190F">
        <w:rPr>
          <w:i/>
          <w:lang w:val="fr-FR"/>
        </w:rPr>
        <w:t>a spazzola</w:t>
      </w:r>
      <w:r w:rsidR="000A07DA" w:rsidRPr="0032190F">
        <w:rPr>
          <w:lang w:val="fr-FR"/>
        </w:rPr>
        <w:t xml:space="preserve">) et quelques récipients céramiques et par les outils en éclogite de provenance piémontaise ou ligure (BIB 525 p. 267 (BIB 532 et 533). </w:t>
      </w:r>
    </w:p>
    <w:p w14:paraId="29055BC9" w14:textId="7AAFE78C" w:rsidR="000A07DA" w:rsidRDefault="000A07DA" w:rsidP="00242C0F">
      <w:pPr>
        <w:jc w:val="both"/>
        <w:rPr>
          <w:lang w:val="fr-FR"/>
        </w:rPr>
      </w:pPr>
    </w:p>
    <w:p w14:paraId="4DA456DF" w14:textId="62642524" w:rsidR="000A07DA" w:rsidRPr="005472E1" w:rsidRDefault="001A1613" w:rsidP="00242C0F">
      <w:pPr>
        <w:jc w:val="both"/>
        <w:rPr>
          <w:lang w:val="en-GB"/>
        </w:rPr>
      </w:pPr>
      <w:r w:rsidRPr="005472E1">
        <w:rPr>
          <w:lang w:val="en-GB"/>
        </w:rPr>
        <w:t xml:space="preserve">(3815 </w:t>
      </w:r>
      <w:r w:rsidRPr="005472E1">
        <w:rPr>
          <w:rFonts w:hint="eastAsia"/>
          <w:lang w:val="en-GB"/>
        </w:rPr>
        <w:t>±</w:t>
      </w:r>
      <w:r w:rsidRPr="005472E1">
        <w:rPr>
          <w:lang w:val="en-GB"/>
        </w:rPr>
        <w:t xml:space="preserve"> 50 BP (Cal BC 2451–2148)) (BIB 727 p. 73)</w:t>
      </w:r>
    </w:p>
    <w:p w14:paraId="689E8FDD" w14:textId="77777777" w:rsidR="000A07DA" w:rsidRPr="005472E1" w:rsidRDefault="000A07DA" w:rsidP="00242C0F">
      <w:pPr>
        <w:jc w:val="both"/>
        <w:rPr>
          <w:lang w:val="en-GB"/>
        </w:rPr>
      </w:pPr>
    </w:p>
    <w:p w14:paraId="345AE8A4" w14:textId="490DABB1" w:rsidR="000A07DA" w:rsidRDefault="000A07DA" w:rsidP="000A07DA">
      <w:pPr>
        <w:pStyle w:val="Heading2"/>
      </w:pPr>
      <w:r>
        <w:t>localisation</w:t>
      </w:r>
    </w:p>
    <w:p w14:paraId="5497720B" w14:textId="77777777" w:rsidR="000A07DA" w:rsidRDefault="000A07DA" w:rsidP="00242C0F">
      <w:pPr>
        <w:jc w:val="both"/>
        <w:rPr>
          <w:lang w:val="fr-FR"/>
        </w:rPr>
      </w:pPr>
    </w:p>
    <w:p w14:paraId="19CB433B" w14:textId="00F22849" w:rsidR="00F01DA9" w:rsidRPr="0032190F" w:rsidRDefault="000A07DA" w:rsidP="00242C0F">
      <w:pPr>
        <w:jc w:val="both"/>
        <w:rPr>
          <w:lang w:val="fr-FR"/>
        </w:rPr>
      </w:pPr>
      <w:r>
        <w:rPr>
          <w:lang w:val="fr-FR"/>
        </w:rPr>
        <w:t>A</w:t>
      </w:r>
      <w:r w:rsidR="00B81794" w:rsidRPr="0032190F">
        <w:rPr>
          <w:lang w:val="fr-FR"/>
        </w:rPr>
        <w:t>ssociation, dans un petit périmètre</w:t>
      </w:r>
      <w:r w:rsidR="00F01DA9" w:rsidRPr="0032190F">
        <w:rPr>
          <w:lang w:val="fr-FR"/>
        </w:rPr>
        <w:t> :</w:t>
      </w:r>
    </w:p>
    <w:p w14:paraId="25DEF1B9" w14:textId="77777777" w:rsidR="00F01DA9" w:rsidRPr="0032190F" w:rsidRDefault="00F01DA9" w:rsidP="00242C0F">
      <w:pPr>
        <w:ind w:firstLine="709"/>
        <w:jc w:val="both"/>
        <w:rPr>
          <w:lang w:val="fr-FR"/>
        </w:rPr>
      </w:pPr>
      <w:r w:rsidRPr="0032190F">
        <w:rPr>
          <w:lang w:val="fr-FR"/>
        </w:rPr>
        <w:t>-</w:t>
      </w:r>
      <w:r w:rsidR="00B81794" w:rsidRPr="0032190F">
        <w:rPr>
          <w:lang w:val="fr-FR"/>
        </w:rPr>
        <w:t xml:space="preserve">de sites </w:t>
      </w:r>
      <w:r w:rsidRPr="0032190F">
        <w:rPr>
          <w:lang w:val="fr-FR"/>
        </w:rPr>
        <w:t>d’extraction : mine</w:t>
      </w:r>
    </w:p>
    <w:p w14:paraId="74EBFE07" w14:textId="62CDFA98" w:rsidR="00F01DA9" w:rsidRPr="0032190F" w:rsidRDefault="00F01DA9" w:rsidP="00242C0F">
      <w:pPr>
        <w:ind w:firstLine="709"/>
        <w:jc w:val="both"/>
        <w:rPr>
          <w:lang w:val="fr-FR"/>
        </w:rPr>
      </w:pPr>
      <w:r w:rsidRPr="0032190F">
        <w:rPr>
          <w:lang w:val="fr-FR"/>
        </w:rPr>
        <w:t>-de zones métallurgiques </w:t>
      </w:r>
      <w:hyperlink r:id="rId4761" w:anchor="Sit_Clausis" w:history="1">
        <w:r w:rsidR="0043585A" w:rsidRPr="0043585A">
          <w:rPr>
            <w:rStyle w:val="Hyperlink"/>
            <w:lang w:val="fr-FR"/>
          </w:rPr>
          <w:t>Clausis</w:t>
        </w:r>
      </w:hyperlink>
    </w:p>
    <w:p w14:paraId="1C7D38BF" w14:textId="3041A7B2" w:rsidR="00F01DA9" w:rsidRPr="0032190F" w:rsidRDefault="00F01DA9" w:rsidP="00242C0F">
      <w:pPr>
        <w:ind w:firstLine="709"/>
        <w:jc w:val="both"/>
        <w:rPr>
          <w:lang w:val="fr-FR"/>
        </w:rPr>
      </w:pPr>
      <w:r w:rsidRPr="0032190F">
        <w:rPr>
          <w:lang w:val="fr-FR"/>
        </w:rPr>
        <w:t xml:space="preserve">-d’un abri sous bloc : </w:t>
      </w:r>
      <w:hyperlink r:id="rId4762" w:anchor="Sit_Piniliere" w:history="1">
        <w:r w:rsidRPr="000A07DA">
          <w:rPr>
            <w:rStyle w:val="Hyperlink"/>
            <w:lang w:val="fr-FR"/>
          </w:rPr>
          <w:t>Pinilièr</w:t>
        </w:r>
        <w:r w:rsidR="006D2ED7" w:rsidRPr="000A07DA">
          <w:rPr>
            <w:rStyle w:val="Hyperlink"/>
            <w:lang w:val="fr-FR"/>
          </w:rPr>
          <w:t>e</w:t>
        </w:r>
      </w:hyperlink>
      <w:r w:rsidRPr="0032190F">
        <w:rPr>
          <w:lang w:val="fr-FR"/>
        </w:rPr>
        <w:t xml:space="preserve">, </w:t>
      </w:r>
      <w:smartTag w:uri="urn:schemas-microsoft-com:office:smarttags" w:element="metricconverter">
        <w:smartTagPr>
          <w:attr w:name="ProductID" w:val="200 m"/>
        </w:smartTagPr>
        <w:r w:rsidRPr="0032190F">
          <w:rPr>
            <w:lang w:val="fr-FR"/>
          </w:rPr>
          <w:t>200 m</w:t>
        </w:r>
      </w:smartTag>
      <w:r w:rsidRPr="0032190F">
        <w:rPr>
          <w:lang w:val="fr-FR"/>
        </w:rPr>
        <w:t xml:space="preserve"> au SO de la zone d’exploitation</w:t>
      </w:r>
    </w:p>
    <w:p w14:paraId="0AF6C7F0" w14:textId="77777777" w:rsidR="00F01DA9" w:rsidRDefault="00F01DA9" w:rsidP="00242C0F">
      <w:pPr>
        <w:jc w:val="both"/>
        <w:rPr>
          <w:lang w:val="fr-FR"/>
        </w:rPr>
      </w:pPr>
      <w:r w:rsidRPr="0032190F">
        <w:rPr>
          <w:lang w:val="fr-FR"/>
        </w:rPr>
        <w:t>(BIB 58 p. 172 et 532 p. 509).</w:t>
      </w:r>
    </w:p>
    <w:p w14:paraId="0DE8A349" w14:textId="7693D277" w:rsidR="000A07DA" w:rsidRPr="0032190F" w:rsidRDefault="000A07DA" w:rsidP="00242C0F">
      <w:pPr>
        <w:jc w:val="both"/>
        <w:rPr>
          <w:lang w:val="fr-FR"/>
        </w:rPr>
      </w:pPr>
      <w:r>
        <w:rPr>
          <w:lang w:val="fr-FR"/>
        </w:rPr>
        <w:tab/>
        <w:t>- art rupestre</w:t>
      </w:r>
    </w:p>
    <w:p w14:paraId="3860FFC8" w14:textId="77777777" w:rsidR="00F01DA9" w:rsidRPr="0032190F" w:rsidRDefault="00F01DA9" w:rsidP="00242C0F">
      <w:pPr>
        <w:jc w:val="both"/>
        <w:rPr>
          <w:lang w:val="fr-FR"/>
        </w:rPr>
      </w:pPr>
    </w:p>
    <w:p w14:paraId="2365D761" w14:textId="0B72357B" w:rsidR="00F01DA9" w:rsidRDefault="000A07DA" w:rsidP="000A07DA">
      <w:pPr>
        <w:pStyle w:val="Heading2"/>
      </w:pPr>
      <w:r>
        <w:t>art rupestre</w:t>
      </w:r>
    </w:p>
    <w:p w14:paraId="6F267773" w14:textId="77777777" w:rsidR="000A07DA" w:rsidRPr="0032190F" w:rsidRDefault="000A07DA" w:rsidP="00242C0F">
      <w:pPr>
        <w:rPr>
          <w:lang w:val="fr-FR"/>
        </w:rPr>
      </w:pPr>
    </w:p>
    <w:p w14:paraId="0050964A" w14:textId="77777777" w:rsidR="000A07DA" w:rsidRDefault="00EA6C16" w:rsidP="000A07DA">
      <w:pPr>
        <w:jc w:val="both"/>
        <w:rPr>
          <w:lang w:val="fr-FR"/>
        </w:rPr>
      </w:pPr>
      <w:r w:rsidRPr="0032190F">
        <w:rPr>
          <w:lang w:val="fr-FR"/>
        </w:rPr>
        <w:t xml:space="preserve">Au dessous de la mine, une roche gravée présentant une hache a perforation verticale emmanchée et une lame de hache (BIB 362 fig. 2.25) peut être rapprochée de celle du </w:t>
      </w:r>
      <w:hyperlink r:id="rId4763" w:anchor="Sit_Colbricon" w:history="1">
        <w:r w:rsidRPr="0032190F">
          <w:rPr>
            <w:rStyle w:val="Hyperlink"/>
            <w:lang w:val="fr-FR"/>
          </w:rPr>
          <w:t>Colbricon</w:t>
        </w:r>
      </w:hyperlink>
      <w:r w:rsidRPr="0032190F">
        <w:rPr>
          <w:lang w:val="fr-FR"/>
        </w:rPr>
        <w:t xml:space="preserve"> (SS BIB)</w:t>
      </w:r>
      <w:r w:rsidR="000A07DA">
        <w:rPr>
          <w:lang w:val="fr-FR"/>
        </w:rPr>
        <w:t xml:space="preserve"> </w:t>
      </w:r>
    </w:p>
    <w:p w14:paraId="3B7486D6" w14:textId="024A8803" w:rsidR="000A07DA" w:rsidRPr="0032190F" w:rsidRDefault="000A07DA" w:rsidP="000A07DA">
      <w:pPr>
        <w:jc w:val="both"/>
        <w:rPr>
          <w:lang w:val="fr-FR"/>
        </w:rPr>
      </w:pPr>
      <w:r w:rsidRPr="0032190F">
        <w:rPr>
          <w:lang w:val="fr-FR"/>
        </w:rPr>
        <w:t xml:space="preserve">La présence de pétroglyphes à environ </w:t>
      </w:r>
      <w:smartTag w:uri="urn:schemas-microsoft-com:office:smarttags" w:element="metricconverter">
        <w:smartTagPr>
          <w:attr w:name="ProductID" w:val="6 km"/>
        </w:smartTagPr>
        <w:r w:rsidRPr="0032190F">
          <w:rPr>
            <w:lang w:val="fr-FR"/>
          </w:rPr>
          <w:t xml:space="preserve">6 km </w:t>
        </w:r>
      </w:smartTag>
      <w:r w:rsidRPr="0032190F">
        <w:rPr>
          <w:lang w:val="fr-FR"/>
        </w:rPr>
        <w:t xml:space="preserve">du site sur la </w:t>
      </w:r>
      <w:hyperlink r:id="rId4764" w:anchor="Sit_Roche_Poignards" w:history="1">
        <w:r w:rsidRPr="0032190F">
          <w:rPr>
            <w:rStyle w:val="Hyperlink"/>
            <w:lang w:val="fr-FR"/>
          </w:rPr>
          <w:t>Roche des Poignards</w:t>
        </w:r>
      </w:hyperlink>
      <w:r w:rsidRPr="0032190F">
        <w:rPr>
          <w:lang w:val="fr-FR"/>
        </w:rPr>
        <w:t xml:space="preserve"> (abri des Oullas), représentant un personnage et deux poignards de type </w:t>
      </w:r>
      <w:hyperlink r:id="rId4765" w:anchor="Cul_Remedello" w:history="1">
        <w:r w:rsidRPr="0032190F">
          <w:rPr>
            <w:rStyle w:val="Hyperlink"/>
            <w:lang w:val="fr-FR"/>
          </w:rPr>
          <w:t>Remedello</w:t>
        </w:r>
      </w:hyperlink>
      <w:r w:rsidRPr="0032190F">
        <w:rPr>
          <w:lang w:val="fr-FR"/>
        </w:rPr>
        <w:t xml:space="preserve"> (à lame triangulaire et pommeau) est à souligner (BIB 57 p. 174). Pourtant, les périodes d’utilisation de la mine sont plus tardives que celles connues pour Remedello (BIB 91 p. 355). </w:t>
      </w:r>
    </w:p>
    <w:p w14:paraId="150463A1" w14:textId="0065838E" w:rsidR="00B81794" w:rsidRPr="0032190F" w:rsidRDefault="00B81794" w:rsidP="00242C0F">
      <w:pPr>
        <w:jc w:val="both"/>
        <w:rPr>
          <w:lang w:val="fr-FR"/>
        </w:rPr>
      </w:pPr>
    </w:p>
    <w:p w14:paraId="646EE496" w14:textId="77777777" w:rsidR="00EA6C16" w:rsidRPr="0032190F" w:rsidRDefault="00EA6C16" w:rsidP="00242C0F">
      <w:pPr>
        <w:jc w:val="both"/>
        <w:rPr>
          <w:lang w:val="fr-FR"/>
        </w:rPr>
      </w:pPr>
    </w:p>
    <w:p w14:paraId="1004BA6B" w14:textId="77777777" w:rsidR="00F01DA9" w:rsidRDefault="00F01DA9" w:rsidP="00242C0F">
      <w:pPr>
        <w:rPr>
          <w:lang w:val="fr-FR"/>
        </w:rPr>
      </w:pPr>
    </w:p>
    <w:p w14:paraId="4CAEA392" w14:textId="46BADA77" w:rsidR="000A07DA" w:rsidRDefault="000A07DA" w:rsidP="000A07DA">
      <w:pPr>
        <w:pStyle w:val="Heading2"/>
      </w:pPr>
      <w:bookmarkStart w:id="2045" w:name="Sit_Piniliere"/>
      <w:r w:rsidRPr="0032190F">
        <w:t>Pinilière</w:t>
      </w:r>
    </w:p>
    <w:bookmarkEnd w:id="2045"/>
    <w:p w14:paraId="613B9B1F" w14:textId="3BAB5685" w:rsidR="000A07DA" w:rsidRPr="000A07DA" w:rsidRDefault="000A07DA" w:rsidP="00242C0F">
      <w:pPr>
        <w:rPr>
          <w:sz w:val="20"/>
          <w:lang w:val="fr-FR"/>
        </w:rPr>
      </w:pPr>
      <w:r w:rsidRPr="000A07DA">
        <w:rPr>
          <w:sz w:val="20"/>
          <w:lang w:val="fr-FR"/>
        </w:rPr>
        <w:t>abri de Pinilière</w:t>
      </w:r>
    </w:p>
    <w:p w14:paraId="0AA132AC" w14:textId="77777777" w:rsidR="000A07DA" w:rsidRPr="0032190F" w:rsidRDefault="000A07DA" w:rsidP="00242C0F">
      <w:pPr>
        <w:rPr>
          <w:lang w:val="fr-FR"/>
        </w:rPr>
      </w:pPr>
    </w:p>
    <w:p w14:paraId="20704FC6" w14:textId="4AD881FD" w:rsidR="00F01DA9" w:rsidRPr="0032190F" w:rsidRDefault="00F01DA9" w:rsidP="00242C0F">
      <w:pPr>
        <w:jc w:val="both"/>
        <w:rPr>
          <w:lang w:val="fr-FR"/>
        </w:rPr>
      </w:pPr>
      <w:smartTag w:uri="urn:schemas-microsoft-com:office:smarttags" w:element="metricconverter">
        <w:smartTagPr>
          <w:attr w:name="ProductID" w:val="2385 m"/>
        </w:smartTagPr>
        <w:r w:rsidRPr="0032190F">
          <w:rPr>
            <w:lang w:val="fr-FR"/>
          </w:rPr>
          <w:t>2385 m</w:t>
        </w:r>
      </w:smartTag>
      <w:r w:rsidR="000A07DA">
        <w:rPr>
          <w:lang w:val="fr-FR"/>
        </w:rPr>
        <w:t>.</w:t>
      </w:r>
      <w:r w:rsidRPr="0032190F">
        <w:rPr>
          <w:lang w:val="fr-FR"/>
        </w:rPr>
        <w:t xml:space="preserve"> a livré un ensemble de céramiques attribuées au Chalcolithique / </w:t>
      </w:r>
      <w:r w:rsidR="000A07DA">
        <w:rPr>
          <w:lang w:val="fr-FR"/>
        </w:rPr>
        <w:t>BA</w:t>
      </w:r>
      <w:r w:rsidRPr="0032190F">
        <w:rPr>
          <w:lang w:val="fr-FR"/>
        </w:rPr>
        <w:t xml:space="preserve"> (couche 7), à l’âge du Fer (avec quelques doutes, couche 5) et à l</w:t>
      </w:r>
      <w:r w:rsidR="00B772EB" w:rsidRPr="0032190F">
        <w:rPr>
          <w:lang w:val="fr-FR"/>
        </w:rPr>
        <w:t>’</w:t>
      </w:r>
      <w:r w:rsidRPr="0032190F">
        <w:rPr>
          <w:lang w:val="fr-FR"/>
        </w:rPr>
        <w:t>époque romaine (couche 3) (BIB 532 p. 509, 510)</w:t>
      </w:r>
      <w:r w:rsidR="001652A2" w:rsidRPr="0032190F">
        <w:rPr>
          <w:lang w:val="fr-FR"/>
        </w:rPr>
        <w:t xml:space="preserve">. De nombreuses similarités techniques son observées entre les céramiques de la couche 7 de l’abri et le seul fond provenant de l’intérieur de la mine (niveau du travers bancs 2/bis) : soit dans des pâtes plus grossières soit dans des pâtes moins grossières souvant lissées à l’aide d’une spatule en bois ou d’un galet avec des impressions digitées sur le bord (BIB 532 p. 511,512). Un fragment trouvé dans les environs de la Monta (commune de Ristolas, site de Pré de la Bataille, Hautes-Alpes) présente des </w:t>
      </w:r>
      <w:r w:rsidR="00B772EB" w:rsidRPr="0032190F">
        <w:rPr>
          <w:lang w:val="fr-FR"/>
        </w:rPr>
        <w:t>correspondances</w:t>
      </w:r>
      <w:r w:rsidR="001652A2" w:rsidRPr="0032190F">
        <w:rPr>
          <w:lang w:val="fr-FR"/>
        </w:rPr>
        <w:t xml:space="preserve"> avec les tessons découverts à Saint-Véran. L</w:t>
      </w:r>
      <w:r w:rsidR="00B772EB" w:rsidRPr="0032190F">
        <w:rPr>
          <w:lang w:val="fr-FR"/>
        </w:rPr>
        <w:t>’</w:t>
      </w:r>
      <w:r w:rsidR="001652A2" w:rsidRPr="0032190F">
        <w:rPr>
          <w:lang w:val="fr-FR"/>
        </w:rPr>
        <w:t xml:space="preserve">observation des céramiques d’une décharge de l’habitat de </w:t>
      </w:r>
      <w:hyperlink r:id="rId4766" w:anchor="Sit_Vollein" w:history="1">
        <w:r w:rsidR="001652A2" w:rsidRPr="0032190F">
          <w:rPr>
            <w:rStyle w:val="Hyperlink"/>
            <w:lang w:val="fr-FR"/>
          </w:rPr>
          <w:t>Vollein</w:t>
        </w:r>
      </w:hyperlink>
      <w:r w:rsidR="00F02C89" w:rsidRPr="0032190F">
        <w:rPr>
          <w:lang w:val="fr-FR"/>
        </w:rPr>
        <w:t xml:space="preserve"> (Quart, Aoste, </w:t>
      </w:r>
      <w:smartTag w:uri="urn:schemas-microsoft-com:office:smarttags" w:element="metricconverter">
        <w:smartTagPr>
          <w:attr w:name="ProductID" w:val="910 m"/>
        </w:smartTagPr>
        <w:r w:rsidR="00F02C89" w:rsidRPr="0032190F">
          <w:rPr>
            <w:lang w:val="fr-FR"/>
          </w:rPr>
          <w:t>910 m</w:t>
        </w:r>
      </w:smartTag>
      <w:r w:rsidR="00F02C89" w:rsidRPr="0032190F">
        <w:rPr>
          <w:lang w:val="fr-FR"/>
        </w:rPr>
        <w:t>) (3738-3535 cal b.c. 1 sigma) (BIB 532 p. 512 (BIB 655 et 656))</w:t>
      </w:r>
      <w:r w:rsidR="001652A2" w:rsidRPr="0032190F">
        <w:rPr>
          <w:lang w:val="fr-FR"/>
        </w:rPr>
        <w:t xml:space="preserve"> montre des analogies morphologiquess (anses en ruban, bords digités, cordons digités appliqués), techniques (pâte et finissage) et fonctionnelles (intérieur noirci par l’usage) avec les céramiques à pâte moins grossière et lissées de la Cabane des Clausis et de la couche 7 de l’Abri. </w:t>
      </w:r>
      <w:r w:rsidR="00102634" w:rsidRPr="0032190F">
        <w:rPr>
          <w:lang w:val="fr-FR"/>
        </w:rPr>
        <w:t xml:space="preserve">R. Nisbet, qui a effectué deux fouilles sur le versant piémontais des Alpes Cottiennes a exclu toute affinité de ces céramiques avec le Chalcolithique moyen-récent de </w:t>
      </w:r>
      <w:hyperlink r:id="rId4767" w:anchor="Sit_Chanto" w:history="1">
        <w:r w:rsidR="00102634" w:rsidRPr="0032190F">
          <w:rPr>
            <w:rStyle w:val="Hyperlink"/>
            <w:lang w:val="fr-FR"/>
          </w:rPr>
          <w:t>Balm’Chanto</w:t>
        </w:r>
      </w:hyperlink>
      <w:r w:rsidR="00102634" w:rsidRPr="0032190F">
        <w:rPr>
          <w:lang w:val="fr-FR"/>
        </w:rPr>
        <w:t xml:space="preserve"> (Roure, Turin)</w:t>
      </w:r>
      <w:r w:rsidR="00F02C89" w:rsidRPr="0032190F">
        <w:rPr>
          <w:lang w:val="fr-FR"/>
        </w:rPr>
        <w:t xml:space="preserve"> (Bln-2828 , couche 6, 2060 </w:t>
      </w:r>
      <w:r w:rsidR="00F02C89" w:rsidRPr="0032190F">
        <w:rPr>
          <w:rFonts w:ascii="Arial" w:hAnsi="Arial" w:cs="Arial"/>
          <w:lang w:val="fr-FR"/>
        </w:rPr>
        <w:t>±</w:t>
      </w:r>
      <w:r w:rsidR="00F02C89" w:rsidRPr="0032190F">
        <w:rPr>
          <w:lang w:val="fr-FR"/>
        </w:rPr>
        <w:t xml:space="preserve">60 b.c. = 2616-2466 cal b.c. 1 sigma et </w:t>
      </w:r>
      <w:r w:rsidR="00F02C89" w:rsidRPr="0032190F">
        <w:rPr>
          <w:lang w:val="fr-FR"/>
        </w:rPr>
        <w:lastRenderedPageBreak/>
        <w:t xml:space="preserve">Bln-3285, couche 10, 2140 ±70 b.c.= 2842-2474 cal b.c. 1 sigma) (BIB 532 p. 512 (BIB 339)) </w:t>
      </w:r>
      <w:r w:rsidR="00102634" w:rsidRPr="0032190F">
        <w:rPr>
          <w:lang w:val="fr-FR"/>
        </w:rPr>
        <w:t xml:space="preserve">mais a constaté certaines similarités avec les céramiques grossières de Roc del Col (Usseaux, Turin) habiat de haute altitude du Bronze moyen </w:t>
      </w:r>
      <w:r w:rsidR="00F02C89" w:rsidRPr="0032190F">
        <w:rPr>
          <w:lang w:val="fr-FR"/>
        </w:rPr>
        <w:t xml:space="preserve">(Beta-48687, 1470 ±70 b.c. = 1770-1562 cal b.c. 1 sigma) </w:t>
      </w:r>
      <w:r w:rsidR="00102634" w:rsidRPr="0032190F">
        <w:rPr>
          <w:lang w:val="fr-FR"/>
        </w:rPr>
        <w:t xml:space="preserve">(BIB 532 p. 512 (BIB </w:t>
      </w:r>
      <w:r w:rsidR="00F02C89" w:rsidRPr="0032190F">
        <w:rPr>
          <w:lang w:val="fr-FR"/>
        </w:rPr>
        <w:t>557))</w:t>
      </w:r>
      <w:r w:rsidR="00027D33" w:rsidRPr="0032190F">
        <w:rPr>
          <w:lang w:val="fr-FR"/>
        </w:rPr>
        <w:t>. Les anses en ruban vertical avec insertion à « spinotto » (à goujon) trouvent des comparaisons dans la culture de la Polad</w:t>
      </w:r>
      <w:r w:rsidR="006D2ED7" w:rsidRPr="0032190F">
        <w:rPr>
          <w:lang w:val="fr-FR"/>
        </w:rPr>
        <w:t>a</w:t>
      </w:r>
      <w:r w:rsidR="00027D33" w:rsidRPr="0032190F">
        <w:rPr>
          <w:lang w:val="fr-FR"/>
        </w:rPr>
        <w:t xml:space="preserve"> à </w:t>
      </w:r>
      <w:hyperlink r:id="rId4768" w:anchor="Sit_Barche_Solferino" w:history="1">
        <w:r w:rsidR="00027D33" w:rsidRPr="0032190F">
          <w:rPr>
            <w:rStyle w:val="Hyperlink"/>
            <w:lang w:val="fr-FR"/>
          </w:rPr>
          <w:t>Barche di Solferino</w:t>
        </w:r>
      </w:hyperlink>
      <w:r w:rsidR="00027D33" w:rsidRPr="0032190F">
        <w:rPr>
          <w:lang w:val="fr-FR"/>
        </w:rPr>
        <w:t xml:space="preserve"> (BIB 532 p. 512 (BIB 658)). Le décor des parois est très pauvre. Un fragment montre une surface à </w:t>
      </w:r>
      <w:hyperlink r:id="rId4769" w:anchor="Cul_Spazzola" w:history="1">
        <w:r w:rsidR="00B772EB" w:rsidRPr="0032190F">
          <w:rPr>
            <w:rStyle w:val="Hyperlink"/>
            <w:i/>
            <w:iCs/>
            <w:lang w:val="fr-FR"/>
          </w:rPr>
          <w:t>Besenstricht</w:t>
        </w:r>
      </w:hyperlink>
      <w:r w:rsidR="00027D33" w:rsidRPr="0032190F">
        <w:rPr>
          <w:lang w:val="fr-FR"/>
        </w:rPr>
        <w:t xml:space="preserve"> qui constitue un indice de la présence chalcolithique aux Clausis (BIB 532 p. 513)</w:t>
      </w:r>
      <w:r w:rsidR="00065972" w:rsidRPr="0032190F">
        <w:rPr>
          <w:lang w:val="fr-FR"/>
        </w:rPr>
        <w:t>. Pour résumer, l’apport de la céramique, parfois contradictoire, place une première phase d’exploitationminière au Chalcolithique ou plus probablement au Bronze ancien (BIB 532 p. 517)</w:t>
      </w:r>
    </w:p>
    <w:p w14:paraId="0FB11B8D" w14:textId="77777777" w:rsidR="00F01DA9" w:rsidRPr="0032190F" w:rsidRDefault="00F01DA9" w:rsidP="00242C0F">
      <w:pPr>
        <w:rPr>
          <w:lang w:val="fr-FR"/>
        </w:rPr>
      </w:pPr>
    </w:p>
    <w:p w14:paraId="33993F31" w14:textId="77777777" w:rsidR="00FA0542" w:rsidRPr="0032190F" w:rsidRDefault="00FA0542" w:rsidP="00242C0F">
      <w:pPr>
        <w:rPr>
          <w:lang w:val="fr-FR"/>
        </w:rPr>
      </w:pPr>
    </w:p>
    <w:p w14:paraId="17F2D0A0" w14:textId="77777777" w:rsidR="00A27E17" w:rsidRDefault="00A27E17" w:rsidP="00242C0F">
      <w:pPr>
        <w:jc w:val="both"/>
        <w:rPr>
          <w:lang w:val="fr-FR"/>
        </w:rPr>
      </w:pPr>
    </w:p>
    <w:p w14:paraId="74E4C339" w14:textId="6E7B19BB" w:rsidR="0043585A" w:rsidRDefault="0043585A" w:rsidP="0043585A">
      <w:pPr>
        <w:pStyle w:val="Heading2"/>
      </w:pPr>
      <w:bookmarkStart w:id="2046" w:name="Sit_Clausis"/>
      <w:r>
        <w:t>Clausis</w:t>
      </w:r>
    </w:p>
    <w:bookmarkEnd w:id="2046"/>
    <w:p w14:paraId="559A2F3D" w14:textId="2DC2B5ED" w:rsidR="0043585A" w:rsidRDefault="0043585A" w:rsidP="00242C0F">
      <w:pPr>
        <w:jc w:val="both"/>
        <w:rPr>
          <w:sz w:val="20"/>
          <w:lang w:val="fr-FR"/>
        </w:rPr>
      </w:pPr>
      <w:r w:rsidRPr="0043585A">
        <w:rPr>
          <w:sz w:val="20"/>
          <w:lang w:val="fr-FR"/>
        </w:rPr>
        <w:t>cabane de Clausis</w:t>
      </w:r>
    </w:p>
    <w:p w14:paraId="5FE29803" w14:textId="77777777" w:rsidR="0043585A" w:rsidRDefault="0043585A" w:rsidP="00242C0F">
      <w:pPr>
        <w:jc w:val="both"/>
        <w:rPr>
          <w:sz w:val="20"/>
          <w:lang w:val="fr-FR"/>
        </w:rPr>
      </w:pPr>
    </w:p>
    <w:p w14:paraId="58F85C2B" w14:textId="5A7F5ADF" w:rsidR="0043585A" w:rsidRPr="0032190F" w:rsidRDefault="0043585A" w:rsidP="0043585A">
      <w:pPr>
        <w:jc w:val="both"/>
        <w:rPr>
          <w:lang w:val="fr-FR"/>
        </w:rPr>
      </w:pPr>
      <w:smartTag w:uri="urn:schemas-microsoft-com:office:smarttags" w:element="metricconverter">
        <w:smartTagPr>
          <w:attr w:name="ProductID" w:val="350 m"/>
        </w:smartTagPr>
        <w:r w:rsidRPr="0032190F">
          <w:rPr>
            <w:lang w:val="fr-FR"/>
          </w:rPr>
          <w:t>350 m</w:t>
        </w:r>
      </w:smartTag>
      <w:r w:rsidRPr="0032190F">
        <w:rPr>
          <w:lang w:val="fr-FR"/>
        </w:rPr>
        <w:t xml:space="preserve"> en contrebas</w:t>
      </w:r>
      <w:r>
        <w:rPr>
          <w:lang w:val="fr-FR"/>
        </w:rPr>
        <w:t xml:space="preserve"> de la mine </w:t>
      </w:r>
      <w:r w:rsidRPr="0032190F">
        <w:rPr>
          <w:lang w:val="fr-FR"/>
        </w:rPr>
        <w:t>(BIB 58 p. 172 et 532 p. 509).</w:t>
      </w:r>
    </w:p>
    <w:p w14:paraId="65A066E3" w14:textId="67A195A3" w:rsidR="0043585A" w:rsidRPr="0043585A" w:rsidRDefault="0043585A" w:rsidP="00242C0F">
      <w:pPr>
        <w:jc w:val="both"/>
        <w:rPr>
          <w:sz w:val="20"/>
          <w:lang w:val="fr-FR"/>
        </w:rPr>
      </w:pPr>
      <w:r>
        <w:rPr>
          <w:lang w:val="fr-FR"/>
        </w:rPr>
        <w:t xml:space="preserve">Occupation </w:t>
      </w:r>
      <w:r w:rsidRPr="0032190F">
        <w:rPr>
          <w:lang w:val="fr-FR"/>
        </w:rPr>
        <w:t>(AA.19718 : 3760 ±65 BP, 2555-2029 calBC). (BIB 58 p. 172).</w:t>
      </w:r>
      <w:r>
        <w:rPr>
          <w:lang w:val="fr-FR"/>
        </w:rPr>
        <w:t xml:space="preserve"> </w:t>
      </w:r>
      <w:r w:rsidRPr="0032190F">
        <w:rPr>
          <w:lang w:val="fr-FR"/>
        </w:rPr>
        <w:t>Clausis a livré un ensemble de témoins archéologiques relatifs aux activités métallurgiques (percuteurs, pierres à cupule, mortiers) (BIB 71 p. 79). A proximité et en contrebas de la cabane, une roche a été gravée par piquetage de deux haches emanchées (dont 1 incomplête) attribuée au Chalcolithique (BIB 362)</w:t>
      </w:r>
    </w:p>
    <w:p w14:paraId="4BF0A687" w14:textId="77777777" w:rsidR="0043585A" w:rsidRPr="0032190F" w:rsidRDefault="0043585A" w:rsidP="00242C0F">
      <w:pPr>
        <w:jc w:val="both"/>
        <w:rPr>
          <w:lang w:val="fr-FR"/>
        </w:rPr>
      </w:pPr>
    </w:p>
    <w:p w14:paraId="593A41DF" w14:textId="77777777" w:rsidR="00E14541" w:rsidRPr="0032190F" w:rsidRDefault="00E14541" w:rsidP="00426FF9">
      <w:pPr>
        <w:pStyle w:val="Heading1"/>
      </w:pPr>
      <w:bookmarkStart w:id="2047" w:name="Sit_Roche_Poignards"/>
      <w:r w:rsidRPr="0032190F">
        <w:t>ROCHE DES POIGNARDS</w:t>
      </w:r>
    </w:p>
    <w:bookmarkEnd w:id="2047"/>
    <w:p w14:paraId="2AFDE73F" w14:textId="77777777" w:rsidR="00E14541" w:rsidRPr="0032190F" w:rsidRDefault="00E14541" w:rsidP="00242C0F">
      <w:pPr>
        <w:jc w:val="both"/>
        <w:rPr>
          <w:lang w:val="fr-FR"/>
        </w:rPr>
      </w:pPr>
    </w:p>
    <w:p w14:paraId="699D308E" w14:textId="0883D70F" w:rsidR="00E235F9" w:rsidRPr="0032190F" w:rsidRDefault="00E235F9" w:rsidP="00242C0F">
      <w:pPr>
        <w:jc w:val="both"/>
        <w:rPr>
          <w:lang w:val="fr-FR"/>
        </w:rPr>
      </w:pPr>
      <w:r w:rsidRPr="0032190F">
        <w:rPr>
          <w:lang w:val="fr-FR"/>
        </w:rPr>
        <w:t xml:space="preserve">L’abri sous roche des Oullas (Saint-Paul-sur-Ubaye, Alpes-de-Haute-Provence, </w:t>
      </w:r>
      <w:smartTag w:uri="urn:schemas-microsoft-com:office:smarttags" w:element="metricconverter">
        <w:smartTagPr>
          <w:attr w:name="ProductID" w:val="2420 m"/>
        </w:smartTagPr>
        <w:r w:rsidRPr="0032190F">
          <w:rPr>
            <w:lang w:val="fr-FR"/>
          </w:rPr>
          <w:t>2420 m</w:t>
        </w:r>
      </w:smartTag>
      <w:r w:rsidRPr="0032190F">
        <w:rPr>
          <w:lang w:val="fr-FR"/>
        </w:rPr>
        <w:t xml:space="preserve">) </w:t>
      </w:r>
      <w:r w:rsidR="002721CD" w:rsidRPr="0032190F">
        <w:rPr>
          <w:lang w:val="fr-FR"/>
        </w:rPr>
        <w:t xml:space="preserve">près de la frontière italienne (col de ???) et à </w:t>
      </w:r>
      <w:smartTag w:uri="urn:schemas-microsoft-com:office:smarttags" w:element="metricconverter">
        <w:smartTagPr>
          <w:attr w:name="ProductID" w:val="6 km"/>
        </w:smartTagPr>
        <w:r w:rsidR="002721CD" w:rsidRPr="0032190F">
          <w:rPr>
            <w:lang w:val="fr-FR"/>
          </w:rPr>
          <w:t>6 km</w:t>
        </w:r>
      </w:smartTag>
      <w:r w:rsidR="002721CD" w:rsidRPr="0032190F">
        <w:rPr>
          <w:lang w:val="fr-FR"/>
        </w:rPr>
        <w:t xml:space="preserve"> de la mine de </w:t>
      </w:r>
      <w:hyperlink r:id="rId4770" w:anchor="Sit_Saint_Veran" w:history="1">
        <w:r w:rsidR="002721CD" w:rsidRPr="0032190F">
          <w:rPr>
            <w:rStyle w:val="Hyperlink"/>
            <w:lang w:val="fr-FR"/>
          </w:rPr>
          <w:t>Saint-Véran</w:t>
        </w:r>
      </w:hyperlink>
      <w:r w:rsidR="002721CD" w:rsidRPr="0032190F">
        <w:rPr>
          <w:lang w:val="fr-FR"/>
        </w:rPr>
        <w:t xml:space="preserve">, </w:t>
      </w:r>
      <w:r w:rsidRPr="0032190F">
        <w:rPr>
          <w:lang w:val="fr-FR"/>
        </w:rPr>
        <w:t xml:space="preserve">est un site d’art rupestre à la tête de la </w:t>
      </w:r>
      <w:hyperlink r:id="rId4771" w:anchor="Sit_Ubaye_Vallee" w:history="1">
        <w:r w:rsidR="00457C65" w:rsidRPr="0032190F">
          <w:rPr>
            <w:rStyle w:val="Hyperlink"/>
            <w:lang w:val="fr-FR"/>
          </w:rPr>
          <w:t>vallée de l'Ubaye</w:t>
        </w:r>
      </w:hyperlink>
      <w:r w:rsidRPr="0032190F">
        <w:rPr>
          <w:lang w:val="fr-FR"/>
        </w:rPr>
        <w:t xml:space="preserve">, (BIB 525 p. </w:t>
      </w:r>
      <w:r w:rsidR="00133BF1" w:rsidRPr="0032190F">
        <w:rPr>
          <w:lang w:val="fr-FR"/>
        </w:rPr>
        <w:t>265 (BIB 526 et 527 et 528 et 529))</w:t>
      </w:r>
    </w:p>
    <w:p w14:paraId="4E5C9B2A" w14:textId="7CFE7C3D" w:rsidR="002721CD" w:rsidRPr="0032190F" w:rsidRDefault="00000000" w:rsidP="00242C0F">
      <w:pPr>
        <w:jc w:val="both"/>
        <w:rPr>
          <w:lang w:val="fr-FR"/>
        </w:rPr>
      </w:pPr>
      <w:hyperlink r:id="rId4772" w:anchor="Cul_Schemat_France" w:history="1">
        <w:r w:rsidR="0031339D" w:rsidRPr="0032190F">
          <w:rPr>
            <w:rStyle w:val="Hyperlink"/>
            <w:lang w:val="fr-FR"/>
          </w:rPr>
          <w:t>art schématique peint</w:t>
        </w:r>
      </w:hyperlink>
      <w:r w:rsidR="0031339D" w:rsidRPr="0032190F">
        <w:rPr>
          <w:lang w:val="fr-FR"/>
        </w:rPr>
        <w:t xml:space="preserve"> (BIB 2396 fig. 1)</w:t>
      </w:r>
    </w:p>
    <w:p w14:paraId="51B98375" w14:textId="77777777" w:rsidR="0031339D" w:rsidRPr="0032190F" w:rsidRDefault="0031339D" w:rsidP="00242C0F">
      <w:pPr>
        <w:jc w:val="both"/>
        <w:rPr>
          <w:lang w:val="fr-FR"/>
        </w:rPr>
      </w:pPr>
    </w:p>
    <w:p w14:paraId="54F4FA3E" w14:textId="77777777" w:rsidR="002721CD" w:rsidRPr="0032190F" w:rsidRDefault="00AB07E3" w:rsidP="002721CD">
      <w:pPr>
        <w:pStyle w:val="Heading2"/>
      </w:pPr>
      <w:r w:rsidRPr="0032190F">
        <w:t>Art rupestre</w:t>
      </w:r>
    </w:p>
    <w:p w14:paraId="5530F516" w14:textId="77777777" w:rsidR="002721CD" w:rsidRPr="0032190F" w:rsidRDefault="002721CD" w:rsidP="002721CD">
      <w:pPr>
        <w:rPr>
          <w:lang w:val="fr-FR"/>
        </w:rPr>
      </w:pPr>
    </w:p>
    <w:p w14:paraId="523741A8" w14:textId="77777777" w:rsidR="002721CD" w:rsidRPr="0032190F" w:rsidRDefault="002721CD" w:rsidP="002721CD">
      <w:pPr>
        <w:rPr>
          <w:lang w:val="fr-FR"/>
        </w:rPr>
      </w:pPr>
      <w:r w:rsidRPr="0032190F">
        <w:rPr>
          <w:lang w:val="fr-FR"/>
        </w:rPr>
        <w:t>Roche peinte puis gravée (BIB 363).</w:t>
      </w:r>
    </w:p>
    <w:p w14:paraId="2CDE9CC1" w14:textId="77777777" w:rsidR="002721CD" w:rsidRPr="0032190F" w:rsidRDefault="002721CD" w:rsidP="002721CD">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63"/>
        <w:gridCol w:w="1216"/>
        <w:gridCol w:w="2556"/>
      </w:tblGrid>
      <w:tr w:rsidR="002721CD" w14:paraId="33BCA472" w14:textId="77777777" w:rsidTr="002721CD">
        <w:trPr>
          <w:jc w:val="center"/>
        </w:trPr>
        <w:tc>
          <w:tcPr>
            <w:tcW w:w="763" w:type="dxa"/>
            <w:shd w:val="clear" w:color="auto" w:fill="auto"/>
            <w:vAlign w:val="center"/>
          </w:tcPr>
          <w:p w14:paraId="73305FF7" w14:textId="77777777" w:rsidR="002721CD" w:rsidRDefault="002721CD" w:rsidP="002721CD">
            <w:pPr>
              <w:jc w:val="center"/>
            </w:pPr>
            <w:r>
              <w:t>sur</w:t>
            </w:r>
          </w:p>
        </w:tc>
        <w:tc>
          <w:tcPr>
            <w:tcW w:w="1216" w:type="dxa"/>
            <w:vMerge w:val="restart"/>
            <w:shd w:val="clear" w:color="auto" w:fill="auto"/>
            <w:vAlign w:val="center"/>
          </w:tcPr>
          <w:p w14:paraId="21DE8E5A" w14:textId="77777777" w:rsidR="002721CD" w:rsidRDefault="002721CD" w:rsidP="002721CD">
            <w:pPr>
              <w:jc w:val="center"/>
            </w:pPr>
            <w:r>
              <w:t>gravures</w:t>
            </w:r>
          </w:p>
        </w:tc>
        <w:tc>
          <w:tcPr>
            <w:tcW w:w="2556" w:type="dxa"/>
            <w:vAlign w:val="center"/>
          </w:tcPr>
          <w:p w14:paraId="7207E3D7" w14:textId="77777777" w:rsidR="002721CD" w:rsidRDefault="002721CD" w:rsidP="002721CD">
            <w:pPr>
              <w:jc w:val="center"/>
            </w:pPr>
            <w:r>
              <w:t>Epoque contemporaine</w:t>
            </w:r>
          </w:p>
        </w:tc>
      </w:tr>
      <w:tr w:rsidR="002721CD" w14:paraId="06C6DB19" w14:textId="77777777" w:rsidTr="002721CD">
        <w:trPr>
          <w:jc w:val="center"/>
        </w:trPr>
        <w:tc>
          <w:tcPr>
            <w:tcW w:w="763" w:type="dxa"/>
            <w:vMerge w:val="restart"/>
            <w:shd w:val="clear" w:color="auto" w:fill="auto"/>
            <w:vAlign w:val="center"/>
          </w:tcPr>
          <w:p w14:paraId="66FD6E45" w14:textId="77777777" w:rsidR="002721CD" w:rsidRDefault="002721CD" w:rsidP="002721CD">
            <w:pPr>
              <w:jc w:val="center"/>
            </w:pPr>
            <w:r>
              <w:t>/</w:t>
            </w:r>
          </w:p>
        </w:tc>
        <w:tc>
          <w:tcPr>
            <w:tcW w:w="1216" w:type="dxa"/>
            <w:vMerge/>
            <w:shd w:val="clear" w:color="auto" w:fill="auto"/>
            <w:vAlign w:val="center"/>
          </w:tcPr>
          <w:p w14:paraId="237C4A80" w14:textId="77777777" w:rsidR="002721CD" w:rsidRDefault="002721CD" w:rsidP="002721CD">
            <w:pPr>
              <w:jc w:val="center"/>
            </w:pPr>
          </w:p>
        </w:tc>
        <w:tc>
          <w:tcPr>
            <w:tcW w:w="2556" w:type="dxa"/>
            <w:vAlign w:val="center"/>
          </w:tcPr>
          <w:p w14:paraId="7242C685" w14:textId="77777777" w:rsidR="002721CD" w:rsidRDefault="002721CD" w:rsidP="002721CD">
            <w:pPr>
              <w:jc w:val="center"/>
            </w:pPr>
            <w:r>
              <w:t>Protohistoire</w:t>
            </w:r>
          </w:p>
        </w:tc>
      </w:tr>
      <w:tr w:rsidR="002721CD" w14:paraId="7897DE44" w14:textId="77777777" w:rsidTr="002721CD">
        <w:trPr>
          <w:jc w:val="center"/>
        </w:trPr>
        <w:tc>
          <w:tcPr>
            <w:tcW w:w="763" w:type="dxa"/>
            <w:vMerge/>
            <w:shd w:val="clear" w:color="auto" w:fill="auto"/>
            <w:vAlign w:val="center"/>
          </w:tcPr>
          <w:p w14:paraId="15D00E73" w14:textId="77777777" w:rsidR="002721CD" w:rsidRDefault="002721CD" w:rsidP="002721CD">
            <w:pPr>
              <w:jc w:val="center"/>
            </w:pPr>
          </w:p>
        </w:tc>
        <w:tc>
          <w:tcPr>
            <w:tcW w:w="1216" w:type="dxa"/>
            <w:vMerge/>
            <w:shd w:val="clear" w:color="auto" w:fill="auto"/>
            <w:vAlign w:val="center"/>
          </w:tcPr>
          <w:p w14:paraId="69C70660" w14:textId="77777777" w:rsidR="002721CD" w:rsidRDefault="002721CD" w:rsidP="002721CD">
            <w:pPr>
              <w:jc w:val="center"/>
            </w:pPr>
          </w:p>
        </w:tc>
        <w:tc>
          <w:tcPr>
            <w:tcW w:w="2556" w:type="dxa"/>
            <w:vAlign w:val="center"/>
          </w:tcPr>
          <w:p w14:paraId="134C7E59" w14:textId="77777777" w:rsidR="002721CD" w:rsidRDefault="002721CD" w:rsidP="002721CD">
            <w:pPr>
              <w:jc w:val="center"/>
            </w:pPr>
            <w:r>
              <w:t>Poignard</w:t>
            </w:r>
          </w:p>
        </w:tc>
      </w:tr>
      <w:tr w:rsidR="002721CD" w14:paraId="5FCCE7AB" w14:textId="77777777" w:rsidTr="002721CD">
        <w:trPr>
          <w:jc w:val="center"/>
        </w:trPr>
        <w:tc>
          <w:tcPr>
            <w:tcW w:w="763" w:type="dxa"/>
            <w:shd w:val="clear" w:color="auto" w:fill="auto"/>
            <w:vAlign w:val="center"/>
          </w:tcPr>
          <w:p w14:paraId="7536D0E9" w14:textId="77777777" w:rsidR="002721CD" w:rsidRDefault="002721CD" w:rsidP="002721CD">
            <w:pPr>
              <w:jc w:val="center"/>
            </w:pPr>
            <w:r>
              <w:t>sous</w:t>
            </w:r>
          </w:p>
        </w:tc>
        <w:tc>
          <w:tcPr>
            <w:tcW w:w="1216" w:type="dxa"/>
            <w:shd w:val="clear" w:color="auto" w:fill="auto"/>
            <w:vAlign w:val="center"/>
          </w:tcPr>
          <w:p w14:paraId="52F95E60" w14:textId="77777777" w:rsidR="002721CD" w:rsidRDefault="002721CD" w:rsidP="002721CD">
            <w:pPr>
              <w:jc w:val="center"/>
            </w:pPr>
            <w:r>
              <w:t>peintures</w:t>
            </w:r>
          </w:p>
        </w:tc>
        <w:tc>
          <w:tcPr>
            <w:tcW w:w="2556" w:type="dxa"/>
            <w:vAlign w:val="center"/>
          </w:tcPr>
          <w:p w14:paraId="43A659B9" w14:textId="77777777" w:rsidR="002721CD" w:rsidRDefault="002721CD" w:rsidP="002721CD">
            <w:pPr>
              <w:jc w:val="center"/>
            </w:pPr>
            <w:r>
              <w:t>Néolithique</w:t>
            </w:r>
          </w:p>
        </w:tc>
      </w:tr>
    </w:tbl>
    <w:p w14:paraId="52E086AD" w14:textId="77777777" w:rsidR="002721CD" w:rsidRDefault="002721CD" w:rsidP="002721CD">
      <w:pPr>
        <w:jc w:val="both"/>
      </w:pPr>
      <w:r>
        <w:t>(CTHS 2017, C. Desfrasne)</w:t>
      </w:r>
    </w:p>
    <w:p w14:paraId="0A9B88D9" w14:textId="77777777" w:rsidR="002721CD" w:rsidRPr="002721CD" w:rsidRDefault="002721CD" w:rsidP="002721CD"/>
    <w:p w14:paraId="0BDD92D3" w14:textId="77777777" w:rsidR="006F396C" w:rsidRDefault="002721CD" w:rsidP="002721CD">
      <w:pPr>
        <w:pStyle w:val="Heading3"/>
      </w:pPr>
      <w:r>
        <w:t>Arboriformes</w:t>
      </w:r>
    </w:p>
    <w:p w14:paraId="4E565FA6" w14:textId="546A6296" w:rsidR="002721CD" w:rsidRPr="0032190F" w:rsidRDefault="002721CD" w:rsidP="002721CD">
      <w:pPr>
        <w:rPr>
          <w:lang w:val="fr-FR"/>
        </w:rPr>
      </w:pPr>
      <w:r w:rsidRPr="0032190F">
        <w:rPr>
          <w:lang w:val="fr-FR"/>
        </w:rPr>
        <w:t xml:space="preserve">Les peintures d’ocre rouge figurent des arboriformes attribués au Néolithique (BIB 363). On peut les comparer à celles de </w:t>
      </w:r>
      <w:hyperlink r:id="rId4773" w:anchor="Sit_Rocher_Chateau" w:history="1">
        <w:r w:rsidR="00AB07E3" w:rsidRPr="0032190F">
          <w:rPr>
            <w:rStyle w:val="Hyperlink"/>
            <w:lang w:val="fr-FR"/>
          </w:rPr>
          <w:t>Rocher du Chateau</w:t>
        </w:r>
      </w:hyperlink>
      <w:r w:rsidR="00AB07E3" w:rsidRPr="0032190F">
        <w:rPr>
          <w:lang w:val="fr-FR"/>
        </w:rPr>
        <w:t xml:space="preserve"> ? </w:t>
      </w:r>
      <w:r w:rsidRPr="0032190F">
        <w:rPr>
          <w:lang w:val="fr-FR"/>
        </w:rPr>
        <w:t>(SS BIB)</w:t>
      </w:r>
    </w:p>
    <w:p w14:paraId="62A04994" w14:textId="77777777" w:rsidR="002721CD" w:rsidRPr="0032190F" w:rsidRDefault="002721CD" w:rsidP="00242C0F">
      <w:pPr>
        <w:jc w:val="both"/>
        <w:rPr>
          <w:lang w:val="fr-FR"/>
        </w:rPr>
      </w:pPr>
    </w:p>
    <w:p w14:paraId="3A33B0A5" w14:textId="77777777" w:rsidR="002721CD" w:rsidRPr="0032190F" w:rsidRDefault="00911921" w:rsidP="002721CD">
      <w:pPr>
        <w:pStyle w:val="Heading3"/>
      </w:pPr>
      <w:bookmarkStart w:id="2048" w:name="Sit_Roche_Poignards_s_personnage"/>
      <w:r w:rsidRPr="0032190F">
        <w:t>Personnage</w:t>
      </w:r>
    </w:p>
    <w:bookmarkEnd w:id="2048"/>
    <w:p w14:paraId="6C0C89C6" w14:textId="44DAD85B" w:rsidR="002721CD" w:rsidRPr="0032190F" w:rsidRDefault="00EE45BF" w:rsidP="00242C0F">
      <w:pPr>
        <w:jc w:val="both"/>
        <w:rPr>
          <w:lang w:val="fr-FR"/>
        </w:rPr>
      </w:pPr>
      <w:r w:rsidRPr="0032190F">
        <w:rPr>
          <w:lang w:val="fr-FR"/>
        </w:rPr>
        <w:t>Un</w:t>
      </w:r>
      <w:r w:rsidR="002721CD" w:rsidRPr="0032190F">
        <w:rPr>
          <w:lang w:val="fr-FR"/>
        </w:rPr>
        <w:t xml:space="preserve"> anthropomorphe avec des bras </w:t>
      </w:r>
      <w:r w:rsidRPr="0032190F">
        <w:rPr>
          <w:i/>
          <w:lang w:val="fr-FR"/>
        </w:rPr>
        <w:t>outstretched</w:t>
      </w:r>
      <w:r w:rsidRPr="0032190F">
        <w:rPr>
          <w:lang w:val="fr-FR"/>
        </w:rPr>
        <w:t xml:space="preserve"> et à la tête soleiforme </w:t>
      </w:r>
      <w:r w:rsidR="00BA2477" w:rsidRPr="0032190F">
        <w:rPr>
          <w:lang w:val="fr-FR"/>
        </w:rPr>
        <w:t>[</w:t>
      </w:r>
      <w:hyperlink r:id="rId4774" w:anchor="Cul_Art_TAC_a_personnage_masc_x_soleil" w:history="1">
        <w:r w:rsidR="00BA2477" w:rsidRPr="0032190F">
          <w:rPr>
            <w:rStyle w:val="Hyperlink"/>
            <w:lang w:val="fr-FR"/>
          </w:rPr>
          <w:t xml:space="preserve">soleil </w:t>
        </w:r>
        <w:r w:rsidR="00BA2477" w:rsidRPr="0032190F">
          <w:rPr>
            <w:rStyle w:val="Hyperlink"/>
            <w:rFonts w:ascii="Courier New" w:hAnsi="Courier New" w:cs="Courier New"/>
            <w:sz w:val="20"/>
            <w:lang w:val="fr-FR"/>
          </w:rPr>
          <w:t>-&gt;</w:t>
        </w:r>
        <w:r w:rsidR="00BA2477" w:rsidRPr="0032190F">
          <w:rPr>
            <w:rStyle w:val="Hyperlink"/>
            <w:lang w:val="fr-FR"/>
          </w:rPr>
          <w:t xml:space="preserve"> homme</w:t>
        </w:r>
      </w:hyperlink>
      <w:r w:rsidR="00BA2477" w:rsidRPr="0032190F">
        <w:rPr>
          <w:lang w:val="fr-FR"/>
        </w:rPr>
        <w:t xml:space="preserve">] </w:t>
      </w:r>
      <w:r w:rsidRPr="0032190F">
        <w:rPr>
          <w:lang w:val="fr-FR"/>
        </w:rPr>
        <w:t xml:space="preserve">est associé à deux poignards homologues et parallèles de type </w:t>
      </w:r>
      <w:hyperlink r:id="rId4775" w:anchor="Cul_Remedello" w:history="1">
        <w:r w:rsidRPr="0032190F">
          <w:rPr>
            <w:rStyle w:val="Hyperlink"/>
            <w:lang w:val="fr-FR"/>
          </w:rPr>
          <w:t>Remedello</w:t>
        </w:r>
      </w:hyperlink>
      <w:r w:rsidRPr="0032190F">
        <w:rPr>
          <w:lang w:val="fr-FR"/>
        </w:rPr>
        <w:t xml:space="preserve"> </w:t>
      </w:r>
      <w:r w:rsidR="002721CD" w:rsidRPr="0032190F">
        <w:rPr>
          <w:lang w:val="fr-FR"/>
        </w:rPr>
        <w:t xml:space="preserve">(SS BIB) </w:t>
      </w:r>
      <w:r w:rsidR="00BA2477" w:rsidRPr="0032190F">
        <w:rPr>
          <w:lang w:val="fr-FR"/>
        </w:rPr>
        <w:t>Se superpose aux arborifomres (SS BIB)</w:t>
      </w:r>
    </w:p>
    <w:p w14:paraId="380E56FC" w14:textId="77777777" w:rsidR="002721CD" w:rsidRPr="0032190F" w:rsidRDefault="002721CD" w:rsidP="00242C0F">
      <w:pPr>
        <w:jc w:val="both"/>
        <w:rPr>
          <w:lang w:val="fr-FR"/>
        </w:rPr>
      </w:pPr>
    </w:p>
    <w:p w14:paraId="192BC450" w14:textId="77777777" w:rsidR="002721CD" w:rsidRPr="0032190F" w:rsidRDefault="002721CD" w:rsidP="002721CD">
      <w:pPr>
        <w:pStyle w:val="Heading3"/>
      </w:pPr>
      <w:r w:rsidRPr="0032190F">
        <w:lastRenderedPageBreak/>
        <w:t>Poignards</w:t>
      </w:r>
    </w:p>
    <w:p w14:paraId="3F16DE78" w14:textId="3B997593" w:rsidR="00B07B5D" w:rsidRPr="0032190F" w:rsidRDefault="002721CD" w:rsidP="00242C0F">
      <w:pPr>
        <w:jc w:val="both"/>
        <w:rPr>
          <w:lang w:val="fr-FR"/>
        </w:rPr>
      </w:pPr>
      <w:r w:rsidRPr="0032190F">
        <w:rPr>
          <w:lang w:val="fr-FR"/>
        </w:rPr>
        <w:t xml:space="preserve">Deux poignards homologues et parallèles de type </w:t>
      </w:r>
      <w:hyperlink r:id="rId4776" w:anchor="Cul_Remedello" w:history="1">
        <w:r w:rsidRPr="0032190F">
          <w:rPr>
            <w:rStyle w:val="Hyperlink"/>
            <w:lang w:val="fr-FR"/>
          </w:rPr>
          <w:t>Remedello</w:t>
        </w:r>
      </w:hyperlink>
      <w:r w:rsidRPr="0032190F">
        <w:rPr>
          <w:lang w:val="fr-FR"/>
        </w:rPr>
        <w:t xml:space="preserve"> </w:t>
      </w:r>
      <w:r w:rsidR="00EE45BF" w:rsidRPr="0032190F">
        <w:rPr>
          <w:lang w:val="fr-FR"/>
        </w:rPr>
        <w:t xml:space="preserve">(lame triangulaire courte, base rectiligne, poignée étroite et pommeau semi-lunaire) attribués par comparaison aux représentations du </w:t>
      </w:r>
      <w:hyperlink r:id="rId4777" w:anchor="Sit_Valcamonica" w:history="1">
        <w:r w:rsidR="00EE45BF" w:rsidRPr="0032190F">
          <w:rPr>
            <w:rStyle w:val="Hyperlink"/>
            <w:lang w:val="fr-FR"/>
          </w:rPr>
          <w:t>Valcamonica</w:t>
        </w:r>
      </w:hyperlink>
      <w:r w:rsidR="00EE45BF" w:rsidRPr="0032190F">
        <w:rPr>
          <w:lang w:val="fr-FR"/>
        </w:rPr>
        <w:t xml:space="preserve"> (Borno…) et aux vestiges de la </w:t>
      </w:r>
      <w:hyperlink r:id="rId4778" w:anchor="Sit_Remedello" w:history="1">
        <w:r w:rsidR="00EE45BF" w:rsidRPr="0032190F">
          <w:rPr>
            <w:rStyle w:val="Hyperlink"/>
            <w:lang w:val="fr-FR"/>
          </w:rPr>
          <w:t>nécropole de Remedell</w:t>
        </w:r>
        <w:r w:rsidR="00133BF1" w:rsidRPr="0032190F">
          <w:rPr>
            <w:rStyle w:val="Hyperlink"/>
            <w:lang w:val="fr-FR"/>
          </w:rPr>
          <w:t>o Sott</w:t>
        </w:r>
        <w:r w:rsidR="00EE45BF" w:rsidRPr="0032190F">
          <w:rPr>
            <w:rStyle w:val="Hyperlink"/>
            <w:lang w:val="fr-FR"/>
          </w:rPr>
          <w:t>o</w:t>
        </w:r>
      </w:hyperlink>
      <w:r w:rsidR="00EE45BF" w:rsidRPr="0032190F">
        <w:rPr>
          <w:lang w:val="fr-FR"/>
        </w:rPr>
        <w:t xml:space="preserve"> (2900-2500 BC)</w:t>
      </w:r>
      <w:r w:rsidR="00321AB4" w:rsidRPr="0032190F">
        <w:rPr>
          <w:lang w:val="fr-FR"/>
        </w:rPr>
        <w:t xml:space="preserve"> (BIB 364)</w:t>
      </w:r>
      <w:r w:rsidR="00EE45BF" w:rsidRPr="0032190F">
        <w:rPr>
          <w:lang w:val="fr-FR"/>
        </w:rPr>
        <w:t xml:space="preserve">. </w:t>
      </w:r>
      <w:r w:rsidR="001510F7" w:rsidRPr="0032190F">
        <w:rPr>
          <w:lang w:val="fr-FR"/>
        </w:rPr>
        <w:t>Noter un troisième poignard et ce qui semble être un pommeau semi-lunaire en dessous de la composition principale (SS BIB)</w:t>
      </w:r>
      <w:r w:rsidRPr="0032190F">
        <w:rPr>
          <w:lang w:val="fr-FR"/>
        </w:rPr>
        <w:t xml:space="preserve"> </w:t>
      </w:r>
      <w:r w:rsidR="00E235F9" w:rsidRPr="0032190F">
        <w:rPr>
          <w:lang w:val="fr-FR"/>
        </w:rPr>
        <w:t xml:space="preserve">Les pétroglyphes représentent fidèlement les poignards en </w:t>
      </w:r>
      <w:hyperlink r:id="rId4779" w:anchor="Sit_Cuivre" w:history="1">
        <w:r w:rsidR="00BA150E" w:rsidRPr="00BA150E">
          <w:rPr>
            <w:rStyle w:val="Hyperlink"/>
            <w:lang w:val="fr-FR"/>
          </w:rPr>
          <w:t>cuivr</w:t>
        </w:r>
        <w:r w:rsidR="00BA150E">
          <w:rPr>
            <w:rStyle w:val="Hyperlink"/>
            <w:lang w:val="fr-FR"/>
          </w:rPr>
          <w:t>e</w:t>
        </w:r>
      </w:hyperlink>
      <w:r w:rsidR="00BA150E">
        <w:rPr>
          <w:lang w:val="fr-FR"/>
        </w:rPr>
        <w:t xml:space="preserve"> </w:t>
      </w:r>
      <w:r w:rsidR="00E235F9" w:rsidRPr="0032190F">
        <w:rPr>
          <w:lang w:val="fr-FR"/>
        </w:rPr>
        <w:t xml:space="preserve">de type Remedello </w:t>
      </w:r>
      <w:r w:rsidR="00133BF1" w:rsidRPr="0032190F">
        <w:rPr>
          <w:lang w:val="fr-FR"/>
        </w:rPr>
        <w:t xml:space="preserve">2 (2900-2500 av. J.-C.) de la nécropole de Remedello Sotto, de </w:t>
      </w:r>
      <w:hyperlink r:id="rId4780" w:anchor="Sit_Cumarola" w:history="1">
        <w:r w:rsidR="00133BF1" w:rsidRPr="0032190F">
          <w:rPr>
            <w:rStyle w:val="Hyperlink"/>
            <w:lang w:val="fr-FR"/>
          </w:rPr>
          <w:t>Cumarola</w:t>
        </w:r>
      </w:hyperlink>
      <w:r w:rsidR="00133BF1" w:rsidRPr="0032190F">
        <w:rPr>
          <w:lang w:val="fr-FR"/>
        </w:rPr>
        <w:t xml:space="preserve">, Borgo Rivola et </w:t>
      </w:r>
      <w:hyperlink r:id="rId4781" w:anchor="Sit_Spilamberto" w:history="1">
        <w:r w:rsidR="00133BF1" w:rsidRPr="0032190F">
          <w:rPr>
            <w:rStyle w:val="Hyperlink"/>
            <w:lang w:val="fr-FR"/>
          </w:rPr>
          <w:t>Spilamberto</w:t>
        </w:r>
      </w:hyperlink>
      <w:r w:rsidR="00133BF1" w:rsidRPr="0032190F">
        <w:rPr>
          <w:lang w:val="fr-FR"/>
        </w:rPr>
        <w:t xml:space="preserve">, et sont </w:t>
      </w:r>
      <w:r w:rsidR="00E235F9" w:rsidRPr="0032190F">
        <w:rPr>
          <w:lang w:val="fr-FR"/>
        </w:rPr>
        <w:t>carctéristique</w:t>
      </w:r>
      <w:r w:rsidR="00133BF1" w:rsidRPr="0032190F">
        <w:rPr>
          <w:lang w:val="fr-FR"/>
        </w:rPr>
        <w:t>s</w:t>
      </w:r>
      <w:r w:rsidR="00E235F9" w:rsidRPr="0032190F">
        <w:rPr>
          <w:lang w:val="fr-FR"/>
        </w:rPr>
        <w:t xml:space="preserve"> du </w:t>
      </w:r>
      <w:hyperlink r:id="rId4782" w:anchor="Cul_Chalco" w:history="1">
        <w:r w:rsidR="00E235F9" w:rsidRPr="0032190F">
          <w:rPr>
            <w:rStyle w:val="Hyperlink"/>
            <w:lang w:val="fr-FR"/>
          </w:rPr>
          <w:t>Chalcolithique</w:t>
        </w:r>
      </w:hyperlink>
      <w:r w:rsidR="00E235F9" w:rsidRPr="0032190F">
        <w:rPr>
          <w:lang w:val="fr-FR"/>
        </w:rPr>
        <w:t xml:space="preserve"> moyen d’Italie (BIB 525 p. 265</w:t>
      </w:r>
      <w:r w:rsidR="00133BF1" w:rsidRPr="0032190F">
        <w:rPr>
          <w:lang w:val="fr-FR"/>
        </w:rPr>
        <w:t>, 266</w:t>
      </w:r>
      <w:r w:rsidR="00E235F9" w:rsidRPr="0032190F">
        <w:rPr>
          <w:lang w:val="fr-FR"/>
        </w:rPr>
        <w:t xml:space="preserve">). </w:t>
      </w:r>
    </w:p>
    <w:p w14:paraId="6B617E47" w14:textId="271CDC9C" w:rsidR="002721CD" w:rsidRPr="0032190F" w:rsidRDefault="001B3F94" w:rsidP="002721CD">
      <w:pPr>
        <w:jc w:val="both"/>
        <w:rPr>
          <w:lang w:val="fr-FR"/>
        </w:rPr>
      </w:pPr>
      <w:r w:rsidRPr="0032190F">
        <w:rPr>
          <w:lang w:val="fr-FR"/>
        </w:rPr>
        <w:t>L’étude typologique de ces deux poignard traduit des proportion</w:t>
      </w:r>
      <w:r w:rsidR="004F41B9" w:rsidRPr="0032190F">
        <w:rPr>
          <w:lang w:val="fr-FR"/>
        </w:rPr>
        <w:t>s</w:t>
      </w:r>
      <w:r w:rsidRPr="0032190F">
        <w:rPr>
          <w:lang w:val="fr-FR"/>
        </w:rPr>
        <w:t xml:space="preserve"> et des dimensions réalistes (L : 11 / 12 cm ; l : 4 / </w:t>
      </w:r>
      <w:smartTag w:uri="urn:schemas-microsoft-com:office:smarttags" w:element="metricconverter">
        <w:smartTagPr>
          <w:attr w:name="ProductID" w:val="5 cm"/>
        </w:smartTagPr>
        <w:r w:rsidRPr="0032190F">
          <w:rPr>
            <w:lang w:val="fr-FR"/>
          </w:rPr>
          <w:t>5 cm</w:t>
        </w:r>
      </w:smartTag>
      <w:r w:rsidRPr="0032190F">
        <w:rPr>
          <w:lang w:val="fr-FR"/>
        </w:rPr>
        <w:t xml:space="preserve"> pour les gravures et L : 11 / 13 cm ; l : </w:t>
      </w:r>
      <w:r w:rsidR="00094A42" w:rsidRPr="0032190F">
        <w:rPr>
          <w:lang w:val="fr-FR"/>
        </w:rPr>
        <w:t xml:space="preserve">4 / </w:t>
      </w:r>
      <w:smartTag w:uri="urn:schemas-microsoft-com:office:smarttags" w:element="metricconverter">
        <w:smartTagPr>
          <w:attr w:name="ProductID" w:val="7 cm"/>
        </w:smartTagPr>
        <w:r w:rsidR="00094A42" w:rsidRPr="0032190F">
          <w:rPr>
            <w:lang w:val="fr-FR"/>
          </w:rPr>
          <w:t>7 cm</w:t>
        </w:r>
      </w:smartTag>
      <w:r w:rsidR="00094A42" w:rsidRPr="0032190F">
        <w:rPr>
          <w:lang w:val="fr-FR"/>
        </w:rPr>
        <w:t xml:space="preserve"> pour les exemplaires réels de la variante à lame courte</w:t>
      </w:r>
      <w:r w:rsidRPr="0032190F">
        <w:rPr>
          <w:lang w:val="fr-FR"/>
        </w:rPr>
        <w:t>). A l’instar de la stèle C23 d’</w:t>
      </w:r>
      <w:hyperlink r:id="rId4783" w:anchor="Sizz_Ossimo_Anvoia" w:history="1">
        <w:r w:rsidR="00280290" w:rsidRPr="0032190F">
          <w:rPr>
            <w:rStyle w:val="Hyperlink"/>
            <w:lang w:val="fr-FR"/>
          </w:rPr>
          <w:t>Ossimo-Anvoia</w:t>
        </w:r>
      </w:hyperlink>
      <w:r w:rsidRPr="0032190F">
        <w:rPr>
          <w:lang w:val="fr-FR"/>
        </w:rPr>
        <w:t>, au Va</w:t>
      </w:r>
      <w:r w:rsidR="00094A42" w:rsidRPr="0032190F">
        <w:rPr>
          <w:lang w:val="fr-FR"/>
        </w:rPr>
        <w:t xml:space="preserve">lcamonica, on peut envisager qu’un modèle réel </w:t>
      </w:r>
      <w:r w:rsidR="004C5635" w:rsidRPr="0032190F">
        <w:rPr>
          <w:lang w:val="fr-FR"/>
        </w:rPr>
        <w:t>ait</w:t>
      </w:r>
      <w:r w:rsidR="00094A42" w:rsidRPr="0032190F">
        <w:rPr>
          <w:lang w:val="fr-FR"/>
        </w:rPr>
        <w:t xml:space="preserve"> ét</w:t>
      </w:r>
      <w:r w:rsidR="004C5635" w:rsidRPr="0032190F">
        <w:rPr>
          <w:lang w:val="fr-FR"/>
        </w:rPr>
        <w:t>é</w:t>
      </w:r>
      <w:r w:rsidR="00094A42" w:rsidRPr="0032190F">
        <w:rPr>
          <w:lang w:val="fr-FR"/>
        </w:rPr>
        <w:t xml:space="preserve"> employé pour la réalisation des gravures (BIB 525 p. 266,267)</w:t>
      </w:r>
    </w:p>
    <w:p w14:paraId="16365E16" w14:textId="77777777" w:rsidR="001B3F94" w:rsidRPr="0032190F" w:rsidRDefault="001B3F94" w:rsidP="00242C0F">
      <w:pPr>
        <w:jc w:val="both"/>
        <w:rPr>
          <w:lang w:val="fr-FR"/>
        </w:rPr>
      </w:pPr>
    </w:p>
    <w:p w14:paraId="3EC421DF" w14:textId="77777777" w:rsidR="002721CD" w:rsidRPr="0032190F" w:rsidRDefault="002721CD" w:rsidP="002721CD">
      <w:pPr>
        <w:pStyle w:val="Heading3"/>
      </w:pPr>
      <w:r w:rsidRPr="0032190F">
        <w:t>Guerrier</w:t>
      </w:r>
    </w:p>
    <w:p w14:paraId="0554447A" w14:textId="5515BCDA" w:rsidR="001B3F94" w:rsidRPr="0032190F" w:rsidRDefault="002721CD" w:rsidP="00242C0F">
      <w:pPr>
        <w:jc w:val="both"/>
        <w:rPr>
          <w:lang w:val="fr-FR"/>
        </w:rPr>
      </w:pPr>
      <w:r w:rsidRPr="0032190F">
        <w:rPr>
          <w:lang w:val="fr-FR"/>
        </w:rPr>
        <w:t xml:space="preserve">Représentation d'un guerrier de l'âge du Fer proche de ceux du Valcamonica (CTHS 2017, C. Desfrasne). </w:t>
      </w:r>
      <w:r w:rsidR="00EE45BF" w:rsidRPr="0032190F">
        <w:rPr>
          <w:lang w:val="fr-FR"/>
        </w:rPr>
        <w:t>Une représentation « </w:t>
      </w:r>
      <w:r w:rsidR="00EE45BF" w:rsidRPr="0032190F">
        <w:rPr>
          <w:i/>
          <w:lang w:val="fr-FR"/>
        </w:rPr>
        <w:t>scratched</w:t>
      </w:r>
      <w:r w:rsidR="00EE45BF" w:rsidRPr="0032190F">
        <w:rPr>
          <w:lang w:val="fr-FR"/>
        </w:rPr>
        <w:t xml:space="preserve"> » d’un guerrier avec un </w:t>
      </w:r>
      <w:hyperlink r:id="rId4784" w:anchor="Cul_Proto_Art_TAC_T_t_bouclier" w:history="1">
        <w:r w:rsidR="000948E5" w:rsidRPr="0032190F">
          <w:rPr>
            <w:rStyle w:val="Hyperlink"/>
            <w:szCs w:val="20"/>
            <w:lang w:val="fr-FR"/>
          </w:rPr>
          <w:t>bouclier</w:t>
        </w:r>
      </w:hyperlink>
      <w:r w:rsidRPr="0032190F">
        <w:rPr>
          <w:lang w:val="fr-FR"/>
        </w:rPr>
        <w:t xml:space="preserve"> </w:t>
      </w:r>
      <w:r w:rsidR="00EE45BF" w:rsidRPr="0032190F">
        <w:rPr>
          <w:lang w:val="fr-FR"/>
        </w:rPr>
        <w:t>(BIB 362) ou de deux guerriers (</w:t>
      </w:r>
      <w:r w:rsidR="00321AB4" w:rsidRPr="0032190F">
        <w:rPr>
          <w:lang w:val="fr-FR"/>
        </w:rPr>
        <w:t>BIB 363)</w:t>
      </w:r>
      <w:r w:rsidR="001B3F94" w:rsidRPr="0032190F">
        <w:rPr>
          <w:lang w:val="fr-FR"/>
        </w:rPr>
        <w:t>.</w:t>
      </w:r>
    </w:p>
    <w:p w14:paraId="0CD3B558" w14:textId="77777777" w:rsidR="0031339D" w:rsidRPr="0032190F" w:rsidRDefault="0031339D" w:rsidP="00242C0F">
      <w:pPr>
        <w:jc w:val="both"/>
        <w:rPr>
          <w:lang w:val="fr-FR"/>
        </w:rPr>
      </w:pPr>
    </w:p>
    <w:p w14:paraId="30E0AD36" w14:textId="77777777" w:rsidR="0031339D" w:rsidRPr="0032190F" w:rsidRDefault="0031339D" w:rsidP="0031339D">
      <w:pPr>
        <w:pStyle w:val="Heading2"/>
      </w:pPr>
      <w:r w:rsidRPr="0032190F">
        <w:t>Interprétation</w:t>
      </w:r>
    </w:p>
    <w:p w14:paraId="3661CBF5" w14:textId="77777777" w:rsidR="00B45A26" w:rsidRPr="0032190F" w:rsidRDefault="00B45A26" w:rsidP="0031339D">
      <w:pPr>
        <w:jc w:val="both"/>
        <w:rPr>
          <w:lang w:val="fr-FR"/>
        </w:rPr>
      </w:pPr>
    </w:p>
    <w:p w14:paraId="60DA3996" w14:textId="4160A2BB" w:rsidR="00B45A26" w:rsidRPr="0032190F" w:rsidRDefault="00B45A26" w:rsidP="0031339D">
      <w:pPr>
        <w:jc w:val="both"/>
        <w:rPr>
          <w:lang w:val="fr-FR"/>
        </w:rPr>
      </w:pPr>
      <w:r w:rsidRPr="0032190F">
        <w:rPr>
          <w:lang w:val="fr-FR"/>
        </w:rPr>
        <w:t xml:space="preserve">La composition (poignard + personnage) rappelle la stèle de </w:t>
      </w:r>
      <w:hyperlink r:id="rId4785" w:anchor="Sizz_Cemmo_3" w:history="1">
        <w:r w:rsidRPr="0032190F">
          <w:rPr>
            <w:rStyle w:val="Hyperlink"/>
            <w:lang w:val="fr-FR"/>
          </w:rPr>
          <w:t>Cemmo 3 (</w:t>
        </w:r>
      </w:hyperlink>
      <w:r w:rsidRPr="0032190F">
        <w:rPr>
          <w:lang w:val="fr-FR"/>
        </w:rPr>
        <w:t>SS BIB)</w:t>
      </w:r>
    </w:p>
    <w:p w14:paraId="2EE0298D" w14:textId="77777777" w:rsidR="00B45A26" w:rsidRPr="0032190F" w:rsidRDefault="00B45A26" w:rsidP="0031339D">
      <w:pPr>
        <w:jc w:val="both"/>
        <w:rPr>
          <w:lang w:val="fr-FR"/>
        </w:rPr>
      </w:pPr>
    </w:p>
    <w:p w14:paraId="68A6DBF0" w14:textId="49C64D60" w:rsidR="0031339D" w:rsidRPr="0032190F" w:rsidRDefault="0031339D" w:rsidP="0031339D">
      <w:pPr>
        <w:jc w:val="both"/>
        <w:rPr>
          <w:lang w:val="fr-FR"/>
        </w:rPr>
      </w:pPr>
      <w:r w:rsidRPr="0032190F">
        <w:rPr>
          <w:lang w:val="fr-FR"/>
        </w:rPr>
        <w:t>L’abri des Oullas</w:t>
      </w:r>
      <w:r w:rsidRPr="0032190F">
        <w:rPr>
          <w:b/>
          <w:lang w:val="fr-FR"/>
        </w:rPr>
        <w:t xml:space="preserve">, </w:t>
      </w:r>
      <w:r w:rsidRPr="0032190F">
        <w:rPr>
          <w:lang w:val="fr-FR"/>
        </w:rPr>
        <w:t xml:space="preserve">témoigne de l’importance culturelle exercée par le complexe italique. Il faut rappeler que </w:t>
      </w:r>
      <w:hyperlink r:id="rId4786" w:anchor="Sit_Saint_Veran" w:history="1">
        <w:r w:rsidRPr="0032190F">
          <w:rPr>
            <w:rStyle w:val="Hyperlink"/>
            <w:lang w:val="fr-FR"/>
          </w:rPr>
          <w:t>Saint-Véran</w:t>
        </w:r>
      </w:hyperlink>
      <w:r w:rsidRPr="0032190F">
        <w:rPr>
          <w:lang w:val="fr-FR"/>
        </w:rPr>
        <w:t xml:space="preserve">, n’est aujourd’hui situé qu’à </w:t>
      </w:r>
      <w:smartTag w:uri="urn:schemas-microsoft-com:office:smarttags" w:element="metricconverter">
        <w:smartTagPr>
          <w:attr w:name="ProductID" w:val="3 km"/>
        </w:smartTagPr>
        <w:r w:rsidRPr="0032190F">
          <w:rPr>
            <w:lang w:val="fr-FR"/>
          </w:rPr>
          <w:t>3 km</w:t>
        </w:r>
      </w:smartTag>
      <w:r w:rsidRPr="0032190F">
        <w:rPr>
          <w:lang w:val="fr-FR"/>
        </w:rPr>
        <w:t xml:space="preserve"> de l’actuelle frontière franco-italienne. Le col de Longet, constitue à une altitude de </w:t>
      </w:r>
      <w:smartTag w:uri="urn:schemas-microsoft-com:office:smarttags" w:element="metricconverter">
        <w:smartTagPr>
          <w:attr w:name="ProductID" w:val="2650 m"/>
        </w:smartTagPr>
        <w:r w:rsidRPr="0032190F">
          <w:rPr>
            <w:lang w:val="fr-FR"/>
          </w:rPr>
          <w:t>2650 m</w:t>
        </w:r>
      </w:smartTag>
      <w:r w:rsidRPr="0032190F">
        <w:rPr>
          <w:lang w:val="fr-FR"/>
        </w:rPr>
        <w:t xml:space="preserve"> une porte ouverte sur le Val Varaita (Cuneo) (BIB 57 p. 174).</w:t>
      </w:r>
      <w:r w:rsidR="0047291C" w:rsidRPr="0032190F">
        <w:rPr>
          <w:lang w:val="fr-FR"/>
        </w:rPr>
        <w:t xml:space="preserve"> Les représentations de poignards peuvent être intérprétés comme des </w:t>
      </w:r>
      <w:r w:rsidR="0047291C" w:rsidRPr="0032190F">
        <w:rPr>
          <w:i/>
          <w:lang w:val="fr-FR"/>
        </w:rPr>
        <w:t>ex voto</w:t>
      </w:r>
      <w:r w:rsidR="0047291C" w:rsidRPr="0032190F">
        <w:rPr>
          <w:lang w:val="fr-FR"/>
        </w:rPr>
        <w:t xml:space="preserve"> en relation avec le gîte cuprifère de Saint-Véran (BIB 525 p. 266</w:t>
      </w:r>
    </w:p>
    <w:p w14:paraId="64507E98" w14:textId="77777777" w:rsidR="00E85FB4" w:rsidRPr="0032190F" w:rsidRDefault="00E85FB4" w:rsidP="00242C0F">
      <w:pPr>
        <w:jc w:val="both"/>
        <w:rPr>
          <w:lang w:val="fr-FR"/>
        </w:rPr>
      </w:pPr>
    </w:p>
    <w:p w14:paraId="7F158972" w14:textId="77777777" w:rsidR="00E85FB4" w:rsidRPr="0032190F" w:rsidRDefault="00021395" w:rsidP="00426FF9">
      <w:pPr>
        <w:pStyle w:val="Heading1"/>
      </w:pPr>
      <w:bookmarkStart w:id="2049" w:name="Sit_Torretta"/>
      <w:r w:rsidRPr="0032190F">
        <w:t>TORRETTA</w:t>
      </w:r>
    </w:p>
    <w:bookmarkEnd w:id="2049"/>
    <w:p w14:paraId="7846E0C2" w14:textId="77777777" w:rsidR="00E14541" w:rsidRPr="00784BEC" w:rsidRDefault="00E14541" w:rsidP="00242C0F">
      <w:pPr>
        <w:jc w:val="both"/>
        <w:rPr>
          <w:lang w:val="it-IT"/>
        </w:rPr>
      </w:pPr>
    </w:p>
    <w:p w14:paraId="5229668A" w14:textId="7C91D6F3" w:rsidR="00E85FB4" w:rsidRPr="0032190F" w:rsidRDefault="00E85FB4" w:rsidP="00242C0F">
      <w:pPr>
        <w:jc w:val="both"/>
        <w:rPr>
          <w:lang w:val="fr-FR"/>
        </w:rPr>
      </w:pPr>
      <w:r w:rsidRPr="0032190F">
        <w:rPr>
          <w:lang w:val="fr-FR"/>
        </w:rPr>
        <w:t>A proximité du col du Longet (</w:t>
      </w:r>
      <w:smartTag w:uri="urn:schemas-microsoft-com:office:smarttags" w:element="metricconverter">
        <w:smartTagPr>
          <w:attr w:name="ProductID" w:val="2646 m"/>
        </w:smartTagPr>
        <w:r w:rsidRPr="0032190F">
          <w:rPr>
            <w:lang w:val="fr-FR"/>
          </w:rPr>
          <w:t>2646 m</w:t>
        </w:r>
      </w:smartTag>
      <w:r w:rsidRPr="0032190F">
        <w:rPr>
          <w:lang w:val="fr-FR"/>
        </w:rPr>
        <w:t xml:space="preserve">), non loin de la </w:t>
      </w:r>
      <w:hyperlink r:id="rId4787" w:anchor="Sit_Roche_Poignards" w:history="1">
        <w:r w:rsidRPr="0032190F">
          <w:rPr>
            <w:rStyle w:val="Hyperlink"/>
            <w:lang w:val="fr-FR"/>
          </w:rPr>
          <w:t>Roche des Poignards</w:t>
        </w:r>
      </w:hyperlink>
      <w:r w:rsidRPr="0032190F">
        <w:rPr>
          <w:lang w:val="fr-FR"/>
        </w:rPr>
        <w:t xml:space="preserve"> (Oullas), ce site du Val Varaita comprend un bloc erratique sis à </w:t>
      </w:r>
      <w:smartTag w:uri="urn:schemas-microsoft-com:office:smarttags" w:element="metricconverter">
        <w:smartTagPr>
          <w:attr w:name="ProductID" w:val="2190 m"/>
        </w:smartTagPr>
        <w:r w:rsidRPr="0032190F">
          <w:rPr>
            <w:lang w:val="fr-FR"/>
          </w:rPr>
          <w:t>2190 m</w:t>
        </w:r>
      </w:smartTag>
      <w:r w:rsidRPr="0032190F">
        <w:rPr>
          <w:lang w:val="fr-FR"/>
        </w:rPr>
        <w:t>, actuellement en-dessous et à proximité de la limite supérieure de la forêt, « </w:t>
      </w:r>
      <w:r w:rsidRPr="0032190F">
        <w:rPr>
          <w:i/>
          <w:lang w:val="fr-FR"/>
        </w:rPr>
        <w:t>on the steep valley above Chianale</w:t>
      </w:r>
      <w:r w:rsidRPr="0032190F">
        <w:rPr>
          <w:lang w:val="fr-FR"/>
        </w:rPr>
        <w:t> ». Il comporte de nombreuses gravures datées du Néolithique aux</w:t>
      </w:r>
      <w:r w:rsidR="00A26B84" w:rsidRPr="0032190F">
        <w:rPr>
          <w:lang w:val="fr-FR"/>
        </w:rPr>
        <w:t xml:space="preserve"> périodes historiques. Lesquel</w:t>
      </w:r>
      <w:r w:rsidRPr="0032190F">
        <w:rPr>
          <w:lang w:val="fr-FR"/>
        </w:rPr>
        <w:t xml:space="preserve">s plus anciens motifs semblent être les </w:t>
      </w:r>
      <w:hyperlink r:id="rId4788" w:anchor="Cul_Art_TAC_T_g_phi" w:history="1">
        <w:r w:rsidR="00975EA7" w:rsidRPr="0032190F">
          <w:rPr>
            <w:rStyle w:val="Hyperlink"/>
            <w:lang w:val="fr-FR"/>
          </w:rPr>
          <w:t xml:space="preserve">signe en </w:t>
        </w:r>
        <w:r w:rsidR="00975EA7" w:rsidRPr="0032190F">
          <w:rPr>
            <w:rStyle w:val="Hyperlink"/>
            <w:rFonts w:ascii="Symbol" w:hAnsi="Symbol"/>
            <w:lang w:val="fr-FR"/>
          </w:rPr>
          <w:t>f</w:t>
        </w:r>
      </w:hyperlink>
      <w:r w:rsidRPr="0032190F">
        <w:rPr>
          <w:lang w:val="fr-FR"/>
        </w:rPr>
        <w:t xml:space="preserve"> et un </w:t>
      </w:r>
      <w:hyperlink r:id="rId4789" w:anchor="Cul_Proto_Art_TAC_T_a" w:history="1">
        <w:r w:rsidR="00673F0D" w:rsidRPr="0032190F">
          <w:rPr>
            <w:rStyle w:val="Hyperlink"/>
            <w:lang w:val="fr-FR"/>
          </w:rPr>
          <w:t>anthropomorphe</w:t>
        </w:r>
      </w:hyperlink>
      <w:r w:rsidR="00FC3647" w:rsidRPr="0032190F">
        <w:rPr>
          <w:lang w:val="fr-FR"/>
        </w:rPr>
        <w:t xml:space="preserve"> </w:t>
      </w:r>
      <w:r w:rsidRPr="0032190F">
        <w:rPr>
          <w:lang w:val="fr-FR"/>
        </w:rPr>
        <w:t>schématique (</w:t>
      </w:r>
      <w:r w:rsidR="00A26B84" w:rsidRPr="0032190F">
        <w:rPr>
          <w:lang w:val="fr-FR"/>
        </w:rPr>
        <w:t>BIB 365)</w:t>
      </w:r>
    </w:p>
    <w:p w14:paraId="194FA3E9" w14:textId="77777777" w:rsidR="00457C65" w:rsidRPr="0032190F" w:rsidRDefault="00457C65" w:rsidP="00242C0F">
      <w:pPr>
        <w:jc w:val="both"/>
        <w:rPr>
          <w:lang w:val="fr-FR"/>
        </w:rPr>
      </w:pPr>
    </w:p>
    <w:p w14:paraId="1F4FEB14" w14:textId="77777777" w:rsidR="00457C65" w:rsidRPr="0032190F" w:rsidRDefault="00457C65" w:rsidP="00242C0F">
      <w:pPr>
        <w:jc w:val="both"/>
        <w:rPr>
          <w:lang w:val="fr-FR"/>
        </w:rPr>
      </w:pPr>
      <w:bookmarkStart w:id="2050" w:name="Sit_Ubaye_Vallee"/>
      <w:r w:rsidRPr="0032190F">
        <w:rPr>
          <w:lang w:val="fr-FR"/>
        </w:rPr>
        <w:t>UBAYE (VALLEE)</w:t>
      </w:r>
    </w:p>
    <w:bookmarkEnd w:id="2050"/>
    <w:p w14:paraId="57FA120A" w14:textId="77777777" w:rsidR="00FC3647" w:rsidRPr="0032190F" w:rsidRDefault="00FC3647" w:rsidP="00242C0F">
      <w:pPr>
        <w:jc w:val="both"/>
        <w:rPr>
          <w:lang w:val="fr-FR"/>
        </w:rPr>
      </w:pPr>
    </w:p>
    <w:p w14:paraId="2F92F72E" w14:textId="535B8796" w:rsidR="00457C65" w:rsidRPr="0032190F" w:rsidRDefault="00457C65" w:rsidP="00242C0F">
      <w:pPr>
        <w:jc w:val="both"/>
        <w:rPr>
          <w:lang w:val="fr-FR"/>
        </w:rPr>
      </w:pPr>
      <w:r w:rsidRPr="0032190F">
        <w:rPr>
          <w:lang w:val="fr-FR"/>
        </w:rPr>
        <w:t>L'étude de la vallée de l'Ubaye est caractérisée par des cols au-dessus de 2000 m franchissables seulement l'été (par ex: col de la Bonette). Entre le 6e et le tournant de notre ère la vallée est un "isolat" qui concerve l'inhumation quand l'</w:t>
      </w:r>
      <w:hyperlink r:id="rId4790" w:anchor="Cul_Incineration" w:history="1">
        <w:r w:rsidR="002E057E" w:rsidRPr="002E057E">
          <w:rPr>
            <w:rStyle w:val="Hyperlink"/>
            <w:lang w:val="fr-FR"/>
          </w:rPr>
          <w:t>incinération</w:t>
        </w:r>
      </w:hyperlink>
      <w:r w:rsidRPr="0032190F">
        <w:rPr>
          <w:lang w:val="fr-FR"/>
        </w:rPr>
        <w:t xml:space="preserve"> se généralise (CTHS 2017, D. Isoardi)</w:t>
      </w:r>
    </w:p>
    <w:p w14:paraId="3421689E" w14:textId="77777777" w:rsidR="00457C65" w:rsidRPr="0032190F" w:rsidRDefault="00457C65" w:rsidP="00242C0F">
      <w:pPr>
        <w:jc w:val="both"/>
        <w:rPr>
          <w:lang w:val="fr-FR"/>
        </w:rPr>
      </w:pPr>
      <w:r w:rsidRPr="0032190F">
        <w:rPr>
          <w:lang w:val="fr-FR"/>
        </w:rPr>
        <w:t>La moyenne vallée de la Durance et du Buech montre des inhumations en "tumulus", à l'est de celle-ci, la vallée montre des "tombes plates" (CTHS 2017, D. Isoardi)</w:t>
      </w:r>
    </w:p>
    <w:p w14:paraId="00B74520" w14:textId="2718CBBD" w:rsidR="00457C65" w:rsidRPr="0032190F" w:rsidRDefault="00457C65" w:rsidP="00242C0F">
      <w:pPr>
        <w:jc w:val="both"/>
        <w:rPr>
          <w:lang w:val="fr-FR"/>
        </w:rPr>
      </w:pPr>
      <w:r w:rsidRPr="0032190F">
        <w:rPr>
          <w:lang w:val="fr-FR"/>
        </w:rPr>
        <w:t xml:space="preserve">La parure en ambre </w:t>
      </w:r>
      <w:r w:rsidR="006B47D2" w:rsidRPr="0032190F">
        <w:rPr>
          <w:lang w:val="fr-FR"/>
        </w:rPr>
        <w:t>[</w:t>
      </w:r>
      <w:hyperlink r:id="rId4791" w:anchor="Sit_Route_Ambre" w:history="1">
        <w:r w:rsidR="006B47D2" w:rsidRPr="0032190F">
          <w:rPr>
            <w:rStyle w:val="Hyperlink"/>
            <w:lang w:val="fr-FR"/>
          </w:rPr>
          <w:t>route de l'ambre</w:t>
        </w:r>
      </w:hyperlink>
      <w:r w:rsidR="006B47D2" w:rsidRPr="0032190F">
        <w:rPr>
          <w:lang w:val="fr-FR"/>
        </w:rPr>
        <w:t xml:space="preserve">] </w:t>
      </w:r>
      <w:r w:rsidRPr="0032190F">
        <w:rPr>
          <w:lang w:val="fr-FR"/>
        </w:rPr>
        <w:t>et en émail apparait au 2e âge du Fer (CTHS 2017, D. Isoardi)</w:t>
      </w:r>
    </w:p>
    <w:p w14:paraId="11E39A4B" w14:textId="77777777" w:rsidR="00457C65" w:rsidRPr="0032190F" w:rsidRDefault="00457C65" w:rsidP="00242C0F">
      <w:pPr>
        <w:jc w:val="both"/>
        <w:rPr>
          <w:lang w:val="fr-FR"/>
        </w:rPr>
      </w:pPr>
    </w:p>
    <w:p w14:paraId="63A2F587" w14:textId="77777777" w:rsidR="00457C65" w:rsidRPr="0032190F" w:rsidRDefault="00457C65" w:rsidP="00242C0F">
      <w:pPr>
        <w:jc w:val="both"/>
        <w:rPr>
          <w:lang w:val="fr-FR"/>
        </w:rPr>
      </w:pPr>
      <w:r w:rsidRPr="0032190F">
        <w:rPr>
          <w:lang w:val="fr-FR"/>
        </w:rPr>
        <w:t xml:space="preserve">Sites: Peyre-Haute, sép. 1, tombe à coffrage en pierre ; Les Grands-Champs </w:t>
      </w:r>
    </w:p>
    <w:p w14:paraId="7DB22FEB" w14:textId="77777777" w:rsidR="00457C65" w:rsidRPr="0032190F" w:rsidRDefault="00457C65" w:rsidP="00242C0F">
      <w:pPr>
        <w:jc w:val="both"/>
        <w:rPr>
          <w:lang w:val="fr-FR"/>
        </w:rPr>
      </w:pPr>
    </w:p>
    <w:p w14:paraId="37E533DF" w14:textId="77777777" w:rsidR="00FC3647" w:rsidRPr="0032190F" w:rsidRDefault="00FC3647" w:rsidP="00426FF9">
      <w:pPr>
        <w:pStyle w:val="Heading1"/>
      </w:pPr>
      <w:bookmarkStart w:id="2051" w:name="Sit_Ecrins"/>
      <w:r w:rsidRPr="0032190F">
        <w:lastRenderedPageBreak/>
        <w:t>ECRINS (MASSIF DES)</w:t>
      </w:r>
    </w:p>
    <w:bookmarkEnd w:id="2051"/>
    <w:p w14:paraId="6F03C242" w14:textId="77777777" w:rsidR="00FC3647" w:rsidRPr="0032190F" w:rsidRDefault="00FC3647" w:rsidP="00FC3647">
      <w:pPr>
        <w:rPr>
          <w:lang w:val="fr-FR"/>
        </w:rPr>
      </w:pPr>
    </w:p>
    <w:p w14:paraId="7E404C6B" w14:textId="77777777" w:rsidR="00FC3647" w:rsidRPr="0032190F" w:rsidRDefault="00FC3647" w:rsidP="00FC3647">
      <w:pPr>
        <w:rPr>
          <w:lang w:val="fr-FR"/>
        </w:rPr>
      </w:pPr>
      <w:r w:rsidRPr="0032190F">
        <w:rPr>
          <w:lang w:val="fr-FR"/>
        </w:rPr>
        <w:t>Dans le massif des Écrins, les premières structures pastorales apparaissent entre 2150 et 1700 calBC (BIB 1646).</w:t>
      </w:r>
    </w:p>
    <w:p w14:paraId="03C09B30" w14:textId="77777777" w:rsidR="00457C65" w:rsidRPr="0032190F" w:rsidRDefault="00FC3647" w:rsidP="00FC3647">
      <w:pPr>
        <w:jc w:val="both"/>
        <w:rPr>
          <w:lang w:val="fr-FR"/>
        </w:rPr>
      </w:pPr>
      <w:r w:rsidRPr="0032190F">
        <w:rPr>
          <w:lang w:val="fr-FR"/>
        </w:rPr>
        <w:t>Dans le Parc National des Écrins [Ecrins] dans les Alpes du Sud 142 sites d'altitude (1850-2680 m) ont été recensés et 18 ont été fouillés SItes: Faravel, Chichin, Entre-Aygues, etc. (CTHS 2017, C. Desfrasne)</w:t>
      </w:r>
    </w:p>
    <w:p w14:paraId="0F0E2CB9" w14:textId="77777777" w:rsidR="00FC3647" w:rsidRPr="0032190F" w:rsidRDefault="00FC3647" w:rsidP="00242C0F">
      <w:pPr>
        <w:jc w:val="both"/>
        <w:rPr>
          <w:lang w:val="fr-FR"/>
        </w:rPr>
      </w:pPr>
    </w:p>
    <w:p w14:paraId="2DD67619" w14:textId="77777777" w:rsidR="0038794A" w:rsidRPr="0032190F" w:rsidRDefault="0038794A" w:rsidP="00426FF9">
      <w:pPr>
        <w:pStyle w:val="Heading1"/>
      </w:pPr>
      <w:bookmarkStart w:id="2052" w:name="Sit_Chichin_III"/>
      <w:r w:rsidRPr="0032190F">
        <w:t>CHICHIN III</w:t>
      </w:r>
    </w:p>
    <w:bookmarkEnd w:id="2052"/>
    <w:p w14:paraId="177D5C19" w14:textId="77777777" w:rsidR="0038794A" w:rsidRPr="0032190F" w:rsidRDefault="0038794A" w:rsidP="00242C0F">
      <w:pPr>
        <w:jc w:val="both"/>
        <w:rPr>
          <w:lang w:val="fr-FR"/>
        </w:rPr>
      </w:pPr>
    </w:p>
    <w:p w14:paraId="3F42FBB5" w14:textId="1DA543B1" w:rsidR="0038794A" w:rsidRPr="0032190F" w:rsidRDefault="0038794A" w:rsidP="00242C0F">
      <w:pPr>
        <w:jc w:val="both"/>
        <w:rPr>
          <w:lang w:val="fr-FR"/>
        </w:rPr>
      </w:pPr>
      <w:r w:rsidRPr="0032190F">
        <w:rPr>
          <w:lang w:val="fr-FR"/>
        </w:rPr>
        <w:t xml:space="preserve">Le site de Chichin III </w:t>
      </w:r>
      <w:r w:rsidR="00877185" w:rsidRPr="0032190F">
        <w:rPr>
          <w:lang w:val="fr-FR"/>
        </w:rPr>
        <w:t xml:space="preserve">(2300m) </w:t>
      </w:r>
      <w:r w:rsidRPr="0032190F">
        <w:rPr>
          <w:lang w:val="fr-FR"/>
        </w:rPr>
        <w:t>dans les Alpes-de-Haute-Provence</w:t>
      </w:r>
      <w:r w:rsidR="00FC3647" w:rsidRPr="0032190F">
        <w:rPr>
          <w:lang w:val="fr-FR"/>
        </w:rPr>
        <w:t xml:space="preserve"> (</w:t>
      </w:r>
      <w:hyperlink r:id="rId4792" w:anchor="Sit_Ecrins" w:history="1">
        <w:r w:rsidR="00FC3647" w:rsidRPr="0032190F">
          <w:rPr>
            <w:rStyle w:val="Hyperlink"/>
            <w:lang w:val="fr-FR"/>
          </w:rPr>
          <w:t>Parc National des Écrins</w:t>
        </w:r>
      </w:hyperlink>
      <w:r w:rsidR="00FC3647" w:rsidRPr="0032190F">
        <w:rPr>
          <w:lang w:val="fr-FR"/>
        </w:rPr>
        <w:t xml:space="preserve">) </w:t>
      </w:r>
      <w:r w:rsidRPr="0032190F">
        <w:rPr>
          <w:lang w:val="fr-FR"/>
        </w:rPr>
        <w:t xml:space="preserve"> comporte une cabane et un enclos de berger et a été daté de 2580-2200 calBC</w:t>
      </w:r>
      <w:r w:rsidR="00A4646D" w:rsidRPr="0032190F">
        <w:rPr>
          <w:lang w:val="fr-FR"/>
        </w:rPr>
        <w:t xml:space="preserve"> soit durant le </w:t>
      </w:r>
      <w:hyperlink r:id="rId4793" w:anchor="Cul_Neo_Final" w:history="1">
        <w:r w:rsidR="00A4646D" w:rsidRPr="0032190F">
          <w:rPr>
            <w:rStyle w:val="Hyperlink"/>
            <w:lang w:val="fr-FR"/>
          </w:rPr>
          <w:t>Néolithique final</w:t>
        </w:r>
      </w:hyperlink>
      <w:r w:rsidRPr="0032190F">
        <w:rPr>
          <w:lang w:val="fr-FR"/>
        </w:rPr>
        <w:t xml:space="preserve"> (</w:t>
      </w:r>
      <w:r w:rsidR="00270AE0" w:rsidRPr="0032190F">
        <w:rPr>
          <w:lang w:val="fr-FR"/>
        </w:rPr>
        <w:t>Florence Mocci, Stéfan Tzortzis, Kevin Walsh, Brigitte Talon, Mona Court-Picon, Josep-Maria Palet-Martinez, Suzi Richer, Céline Bressy, Vincet Dumas)</w:t>
      </w:r>
    </w:p>
    <w:p w14:paraId="07BF1351" w14:textId="77777777" w:rsidR="008B4C13" w:rsidRPr="0032190F" w:rsidRDefault="008B4C13" w:rsidP="00242C0F">
      <w:pPr>
        <w:jc w:val="both"/>
        <w:rPr>
          <w:lang w:val="fr-FR"/>
        </w:rPr>
      </w:pPr>
    </w:p>
    <w:p w14:paraId="4854C59E" w14:textId="77777777" w:rsidR="008B4C13" w:rsidRPr="0032190F" w:rsidRDefault="008B4C13" w:rsidP="00426FF9">
      <w:pPr>
        <w:pStyle w:val="Heading1"/>
      </w:pPr>
      <w:bookmarkStart w:id="2053" w:name="Sit_Serres_Homme_XI"/>
      <w:r w:rsidRPr="0032190F">
        <w:t>SERRES DE L’HOMME XI</w:t>
      </w:r>
    </w:p>
    <w:bookmarkEnd w:id="2053"/>
    <w:p w14:paraId="772E2B44" w14:textId="77777777" w:rsidR="0038794A" w:rsidRPr="0032190F" w:rsidRDefault="0038794A" w:rsidP="00242C0F">
      <w:pPr>
        <w:jc w:val="both"/>
        <w:rPr>
          <w:lang w:val="fr-FR"/>
        </w:rPr>
      </w:pPr>
    </w:p>
    <w:p w14:paraId="413ECCFC" w14:textId="6AEB89AA" w:rsidR="008B4C13" w:rsidRPr="0032190F" w:rsidRDefault="008B4C13" w:rsidP="00242C0F">
      <w:pPr>
        <w:jc w:val="both"/>
        <w:rPr>
          <w:lang w:val="fr-FR"/>
        </w:rPr>
      </w:pPr>
      <w:r w:rsidRPr="0032190F">
        <w:rPr>
          <w:lang w:val="fr-FR"/>
        </w:rPr>
        <w:t xml:space="preserve">Le site de Serres de l’Homme XI dans les Alpes-de-Haute-Provence </w:t>
      </w:r>
      <w:r w:rsidR="00FC3647" w:rsidRPr="0032190F">
        <w:rPr>
          <w:lang w:val="fr-FR"/>
        </w:rPr>
        <w:t>(</w:t>
      </w:r>
      <w:hyperlink r:id="rId4794" w:anchor="Sit_Ecrins" w:history="1">
        <w:r w:rsidR="00FC3647" w:rsidRPr="0032190F">
          <w:rPr>
            <w:rStyle w:val="Hyperlink"/>
            <w:lang w:val="fr-FR"/>
          </w:rPr>
          <w:t>Parc National des Écrins</w:t>
        </w:r>
      </w:hyperlink>
      <w:r w:rsidR="00FC3647" w:rsidRPr="0032190F">
        <w:rPr>
          <w:lang w:val="fr-FR"/>
        </w:rPr>
        <w:t xml:space="preserve">) </w:t>
      </w:r>
      <w:r w:rsidRPr="0032190F">
        <w:rPr>
          <w:lang w:val="fr-FR"/>
        </w:rPr>
        <w:t xml:space="preserve">a été daté de 2580-2370 calBC </w:t>
      </w:r>
      <w:r w:rsidR="00877185" w:rsidRPr="0032190F">
        <w:rPr>
          <w:lang w:val="fr-FR"/>
        </w:rPr>
        <w:t xml:space="preserve">(soit à la fin du </w:t>
      </w:r>
      <w:hyperlink r:id="rId4795" w:anchor="Cul_Neo_Final" w:history="1">
        <w:r w:rsidR="00877185" w:rsidRPr="0032190F">
          <w:rPr>
            <w:rStyle w:val="Hyperlink"/>
            <w:lang w:val="fr-FR"/>
          </w:rPr>
          <w:t>Néolithique final</w:t>
        </w:r>
      </w:hyperlink>
      <w:r w:rsidR="00877185" w:rsidRPr="0032190F">
        <w:rPr>
          <w:lang w:val="fr-FR"/>
        </w:rPr>
        <w:t xml:space="preserve"> / </w:t>
      </w:r>
      <w:hyperlink r:id="rId4796" w:anchor="Cul_Campaniforme" w:history="1">
        <w:r w:rsidR="00877185" w:rsidRPr="0032190F">
          <w:rPr>
            <w:rStyle w:val="Hyperlink"/>
            <w:lang w:val="fr-FR"/>
          </w:rPr>
          <w:t>Campaniforme</w:t>
        </w:r>
      </w:hyperlink>
      <w:r w:rsidR="00877185" w:rsidRPr="0032190F">
        <w:rPr>
          <w:lang w:val="fr-FR"/>
        </w:rPr>
        <w:t xml:space="preserve">) </w:t>
      </w:r>
      <w:r w:rsidRPr="0032190F">
        <w:rPr>
          <w:lang w:val="fr-FR"/>
        </w:rPr>
        <w:t>(Florence Mocci, Stéfan Tzortzis, Kevin Walsh, Brigitte Talon, Mona Court-Picon, Josep-Maria Palet-Martinez, Suzi Richer, Céline Bressy, Vincet Dumas)</w:t>
      </w:r>
    </w:p>
    <w:p w14:paraId="214AAE00" w14:textId="77777777" w:rsidR="008B4C13" w:rsidRPr="0032190F" w:rsidRDefault="008B4C13" w:rsidP="00242C0F">
      <w:pPr>
        <w:jc w:val="both"/>
        <w:rPr>
          <w:lang w:val="fr-FR"/>
        </w:rPr>
      </w:pPr>
    </w:p>
    <w:p w14:paraId="4901F04B" w14:textId="77777777" w:rsidR="00FD219B" w:rsidRPr="0032190F" w:rsidRDefault="00FD219B" w:rsidP="00242C0F">
      <w:pPr>
        <w:jc w:val="both"/>
        <w:rPr>
          <w:lang w:val="fr-FR"/>
        </w:rPr>
      </w:pPr>
      <w:r w:rsidRPr="0032190F">
        <w:rPr>
          <w:lang w:val="fr-FR"/>
        </w:rPr>
        <w:t>Une seconde datation est de 1750-1560 calBC (Florence Mocci, Stéfan Tzortzis, Kevin Walsh, Brigitte Talon, Mona Court-Picon, Josep-Maria Palet-Martinez, Suzi Richer, Céline Bressy, Vincet Dumas)</w:t>
      </w:r>
    </w:p>
    <w:p w14:paraId="6A6C5339" w14:textId="77777777" w:rsidR="00FD219B" w:rsidRPr="0032190F" w:rsidRDefault="00FD219B" w:rsidP="00242C0F">
      <w:pPr>
        <w:jc w:val="both"/>
        <w:rPr>
          <w:lang w:val="fr-FR"/>
        </w:rPr>
      </w:pPr>
    </w:p>
    <w:p w14:paraId="58C193B6" w14:textId="77777777" w:rsidR="008B4C13" w:rsidRPr="0032190F" w:rsidRDefault="008B4C13" w:rsidP="00426FF9">
      <w:pPr>
        <w:pStyle w:val="Heading1"/>
      </w:pPr>
      <w:bookmarkStart w:id="2054" w:name="Sit_Serres_Homme_II"/>
      <w:r w:rsidRPr="0032190F">
        <w:t>SERRES DE L’HOMME II</w:t>
      </w:r>
    </w:p>
    <w:bookmarkEnd w:id="2054"/>
    <w:p w14:paraId="154C9D70" w14:textId="77777777" w:rsidR="008B4C13" w:rsidRPr="0032190F" w:rsidRDefault="008B4C13" w:rsidP="00242C0F">
      <w:pPr>
        <w:jc w:val="both"/>
        <w:rPr>
          <w:lang w:val="fr-FR"/>
        </w:rPr>
      </w:pPr>
    </w:p>
    <w:p w14:paraId="37408FE1" w14:textId="05B94894" w:rsidR="008B4C13" w:rsidRPr="0032190F" w:rsidRDefault="008B4C13" w:rsidP="00242C0F">
      <w:pPr>
        <w:jc w:val="both"/>
        <w:rPr>
          <w:lang w:val="fr-FR"/>
        </w:rPr>
      </w:pPr>
      <w:r w:rsidRPr="0032190F">
        <w:rPr>
          <w:lang w:val="fr-FR"/>
        </w:rPr>
        <w:t xml:space="preserve">Le site de Serres de l’Homme II dans les Alpes-de-Haute-Provence </w:t>
      </w:r>
      <w:r w:rsidR="00FC3647" w:rsidRPr="0032190F">
        <w:rPr>
          <w:lang w:val="fr-FR"/>
        </w:rPr>
        <w:t>(</w:t>
      </w:r>
      <w:hyperlink r:id="rId4797" w:anchor="Sit_Ecrins" w:history="1">
        <w:r w:rsidR="00FC3647" w:rsidRPr="0032190F">
          <w:rPr>
            <w:rStyle w:val="Hyperlink"/>
            <w:lang w:val="fr-FR"/>
          </w:rPr>
          <w:t>Parc National des Écrins</w:t>
        </w:r>
      </w:hyperlink>
      <w:r w:rsidR="00FC3647" w:rsidRPr="0032190F">
        <w:rPr>
          <w:lang w:val="fr-FR"/>
        </w:rPr>
        <w:t xml:space="preserve">) </w:t>
      </w:r>
      <w:r w:rsidRPr="0032190F">
        <w:rPr>
          <w:lang w:val="fr-FR"/>
        </w:rPr>
        <w:t>a été daté de 2480-2280 calBC</w:t>
      </w:r>
      <w:r w:rsidR="00877185" w:rsidRPr="0032190F">
        <w:rPr>
          <w:lang w:val="fr-FR"/>
        </w:rPr>
        <w:t xml:space="preserve"> (soit à la fin du </w:t>
      </w:r>
      <w:hyperlink r:id="rId4798" w:anchor="Cul_Neo_Final" w:history="1">
        <w:r w:rsidR="00877185" w:rsidRPr="0032190F">
          <w:rPr>
            <w:rStyle w:val="Hyperlink"/>
            <w:lang w:val="fr-FR"/>
          </w:rPr>
          <w:t>Néolithique final</w:t>
        </w:r>
      </w:hyperlink>
      <w:r w:rsidR="00877185" w:rsidRPr="0032190F">
        <w:rPr>
          <w:lang w:val="fr-FR"/>
        </w:rPr>
        <w:t xml:space="preserve"> / </w:t>
      </w:r>
      <w:hyperlink r:id="rId4799" w:anchor="Cul_Campaniforme" w:history="1">
        <w:r w:rsidR="00877185" w:rsidRPr="0032190F">
          <w:rPr>
            <w:rStyle w:val="Hyperlink"/>
            <w:lang w:val="fr-FR"/>
          </w:rPr>
          <w:t>Campaniforme</w:t>
        </w:r>
      </w:hyperlink>
      <w:r w:rsidR="00877185" w:rsidRPr="0032190F">
        <w:rPr>
          <w:lang w:val="fr-FR"/>
        </w:rPr>
        <w:t>)</w:t>
      </w:r>
      <w:r w:rsidRPr="0032190F">
        <w:rPr>
          <w:lang w:val="fr-FR"/>
        </w:rPr>
        <w:t>. Les spores de coprolithes liés à l’augmentation des charbons (feux</w:t>
      </w:r>
      <w:r w:rsidR="00734EC4" w:rsidRPr="0032190F">
        <w:rPr>
          <w:lang w:val="fr-FR"/>
        </w:rPr>
        <w:t>, incendies</w:t>
      </w:r>
      <w:r w:rsidRPr="0032190F">
        <w:rPr>
          <w:lang w:val="fr-FR"/>
        </w:rPr>
        <w:t>) témoignent d’une anthropisation du milieu à ce moment  (Florence Mocci, Stéfan Tzortzis, Kevin Walsh, Brigitte Talon, Mona Court-Picon, Josep-Maria Palet-Martinez, Suzi Richer, Céline Bressy, Vincet Dumas)</w:t>
      </w:r>
    </w:p>
    <w:p w14:paraId="42DC7B70" w14:textId="77777777" w:rsidR="008B4C13" w:rsidRPr="0032190F" w:rsidRDefault="008B4C13" w:rsidP="00242C0F">
      <w:pPr>
        <w:jc w:val="both"/>
        <w:rPr>
          <w:lang w:val="fr-FR"/>
        </w:rPr>
      </w:pPr>
    </w:p>
    <w:p w14:paraId="1F784338" w14:textId="77777777" w:rsidR="005701A9" w:rsidRPr="0032190F" w:rsidRDefault="0087291B" w:rsidP="00426FF9">
      <w:pPr>
        <w:pStyle w:val="Heading1"/>
      </w:pPr>
      <w:bookmarkStart w:id="2055" w:name="Sit_Faravel"/>
      <w:r w:rsidRPr="0032190F">
        <w:t>FARAVEL (</w:t>
      </w:r>
      <w:r w:rsidR="00415580" w:rsidRPr="0032190F">
        <w:t>GRANDE CABANE DE</w:t>
      </w:r>
      <w:r w:rsidR="005701A9" w:rsidRPr="0032190F">
        <w:t>)</w:t>
      </w:r>
    </w:p>
    <w:bookmarkEnd w:id="2055"/>
    <w:p w14:paraId="63B7726A" w14:textId="77777777" w:rsidR="005701A9" w:rsidRPr="0032190F" w:rsidRDefault="005701A9" w:rsidP="00242C0F">
      <w:pPr>
        <w:jc w:val="both"/>
        <w:rPr>
          <w:lang w:val="fr-FR"/>
        </w:rPr>
      </w:pPr>
    </w:p>
    <w:p w14:paraId="0FAD39C2" w14:textId="29FB1516" w:rsidR="005701A9" w:rsidRPr="0032190F" w:rsidRDefault="005701A9" w:rsidP="00242C0F">
      <w:pPr>
        <w:jc w:val="both"/>
        <w:rPr>
          <w:lang w:val="fr-FR"/>
        </w:rPr>
      </w:pPr>
      <w:r w:rsidRPr="0032190F">
        <w:rPr>
          <w:lang w:val="fr-FR"/>
        </w:rPr>
        <w:t>Le plateau de la Grande Cabane de Faravel</w:t>
      </w:r>
      <w:r w:rsidR="00DC7BAC" w:rsidRPr="0032190F">
        <w:rPr>
          <w:lang w:val="fr-FR"/>
        </w:rPr>
        <w:t xml:space="preserve"> (env. 2100 msnm)</w:t>
      </w:r>
      <w:r w:rsidRPr="0032190F">
        <w:rPr>
          <w:lang w:val="fr-FR"/>
        </w:rPr>
        <w:t xml:space="preserve">, dans le </w:t>
      </w:r>
      <w:hyperlink r:id="rId4800" w:anchor="Sit_Ecrins" w:history="1">
        <w:r w:rsidRPr="0032190F">
          <w:rPr>
            <w:rStyle w:val="Hyperlink"/>
            <w:lang w:val="fr-FR"/>
          </w:rPr>
          <w:t xml:space="preserve">Parc National des </w:t>
        </w:r>
        <w:r w:rsidR="00FC3647" w:rsidRPr="0032190F">
          <w:rPr>
            <w:rStyle w:val="Hyperlink"/>
            <w:lang w:val="fr-FR"/>
          </w:rPr>
          <w:t>É</w:t>
        </w:r>
        <w:r w:rsidRPr="0032190F">
          <w:rPr>
            <w:rStyle w:val="Hyperlink"/>
            <w:lang w:val="fr-FR"/>
          </w:rPr>
          <w:t>crins</w:t>
        </w:r>
      </w:hyperlink>
      <w:r w:rsidRPr="0032190F">
        <w:rPr>
          <w:lang w:val="fr-FR"/>
        </w:rPr>
        <w:t xml:space="preserve"> (Hautes-Alpes) comprend plusieurs structures pré-, proto- et historiques au nombre desquelles on note :</w:t>
      </w:r>
    </w:p>
    <w:p w14:paraId="038D7483" w14:textId="1FB89476" w:rsidR="00B66155" w:rsidRPr="0032190F" w:rsidRDefault="00B66155" w:rsidP="00242C0F">
      <w:pPr>
        <w:ind w:left="705"/>
        <w:jc w:val="both"/>
        <w:rPr>
          <w:lang w:val="fr-FR"/>
        </w:rPr>
      </w:pPr>
      <w:r w:rsidRPr="0032190F">
        <w:rPr>
          <w:lang w:val="fr-FR"/>
        </w:rPr>
        <w:t>-une présence mésolithique</w:t>
      </w:r>
      <w:r w:rsidR="000A6E75" w:rsidRPr="0032190F">
        <w:rPr>
          <w:lang w:val="fr-FR"/>
        </w:rPr>
        <w:t xml:space="preserve">de plein air </w:t>
      </w:r>
      <w:r w:rsidR="003523FA" w:rsidRPr="0032190F">
        <w:rPr>
          <w:lang w:val="fr-FR"/>
        </w:rPr>
        <w:t xml:space="preserve">ancien ou moyen de type </w:t>
      </w:r>
      <w:hyperlink r:id="rId4801" w:anchor="Cul_Sauveterrien" w:history="1">
        <w:r w:rsidR="00053195" w:rsidRPr="00F4437A">
          <w:rPr>
            <w:rStyle w:val="Hyperlink"/>
            <w:lang w:val="fr-FR"/>
          </w:rPr>
          <w:t>Sauveterrien</w:t>
        </w:r>
      </w:hyperlink>
      <w:r w:rsidR="000A6E75" w:rsidRPr="0032190F">
        <w:rPr>
          <w:lang w:val="fr-FR"/>
        </w:rPr>
        <w:t xml:space="preserve">: </w:t>
      </w:r>
      <w:hyperlink w:anchor="Sit_Faravel_XIII" w:history="1">
        <w:r w:rsidR="000A6E75" w:rsidRPr="0032190F">
          <w:rPr>
            <w:rStyle w:val="Hyperlink"/>
            <w:lang w:val="fr-FR"/>
          </w:rPr>
          <w:t>Faravel XIII</w:t>
        </w:r>
      </w:hyperlink>
    </w:p>
    <w:p w14:paraId="64BB7F6F" w14:textId="77777777" w:rsidR="005701A9" w:rsidRPr="0032190F" w:rsidRDefault="005701A9" w:rsidP="00242C0F">
      <w:pPr>
        <w:ind w:left="705"/>
        <w:jc w:val="both"/>
        <w:rPr>
          <w:lang w:val="fr-FR"/>
        </w:rPr>
      </w:pPr>
      <w:r w:rsidRPr="0032190F">
        <w:rPr>
          <w:lang w:val="fr-FR"/>
        </w:rPr>
        <w:t xml:space="preserve">-une occupation au Néolithique final : </w:t>
      </w:r>
      <w:r w:rsidR="0087291B" w:rsidRPr="0032190F">
        <w:rPr>
          <w:lang w:val="fr-FR"/>
        </w:rPr>
        <w:t>Faravel XII , XIII, XV, XVI, XVII et XVIII attestée par du matériel lithique</w:t>
      </w:r>
      <w:r w:rsidR="003523FA" w:rsidRPr="0032190F">
        <w:rPr>
          <w:lang w:val="fr-FR"/>
        </w:rPr>
        <w:t xml:space="preserve"> dont du si</w:t>
      </w:r>
      <w:r w:rsidR="00B66155" w:rsidRPr="0032190F">
        <w:rPr>
          <w:lang w:val="fr-FR"/>
        </w:rPr>
        <w:t>l</w:t>
      </w:r>
      <w:r w:rsidR="003523FA" w:rsidRPr="0032190F">
        <w:rPr>
          <w:lang w:val="fr-FR"/>
        </w:rPr>
        <w:t>e</w:t>
      </w:r>
      <w:r w:rsidR="00B66155" w:rsidRPr="0032190F">
        <w:rPr>
          <w:lang w:val="fr-FR"/>
        </w:rPr>
        <w:t>x gris du val de Durance</w:t>
      </w:r>
      <w:r w:rsidR="003523FA" w:rsidRPr="0032190F">
        <w:rPr>
          <w:lang w:val="fr-FR"/>
        </w:rPr>
        <w:t xml:space="preserve"> (Faravel XII</w:t>
      </w:r>
      <w:r w:rsidR="00703A1F" w:rsidRPr="0032190F">
        <w:rPr>
          <w:lang w:val="fr-FR"/>
        </w:rPr>
        <w:t xml:space="preserve">, </w:t>
      </w:r>
      <w:smartTag w:uri="urn:schemas-microsoft-com:office:smarttags" w:element="metricconverter">
        <w:smartTagPr>
          <w:attr w:name="ProductID" w:val="2170 m"/>
        </w:smartTagPr>
        <w:r w:rsidR="00703A1F" w:rsidRPr="0032190F">
          <w:rPr>
            <w:lang w:val="fr-FR"/>
          </w:rPr>
          <w:t>2170 m</w:t>
        </w:r>
      </w:smartTag>
      <w:r w:rsidR="00703A1F" w:rsidRPr="0032190F">
        <w:rPr>
          <w:lang w:val="fr-FR"/>
        </w:rPr>
        <w:t>,</w:t>
      </w:r>
      <w:r w:rsidR="00214332" w:rsidRPr="0032190F">
        <w:rPr>
          <w:lang w:val="fr-FR"/>
        </w:rPr>
        <w:t xml:space="preserve"> oblitéré par une occupation </w:t>
      </w:r>
      <w:r w:rsidR="00703A1F" w:rsidRPr="0032190F">
        <w:rPr>
          <w:lang w:val="fr-FR"/>
        </w:rPr>
        <w:t>médiéval du XIIIe siècle</w:t>
      </w:r>
      <w:r w:rsidR="003523FA" w:rsidRPr="0032190F">
        <w:rPr>
          <w:lang w:val="fr-FR"/>
        </w:rPr>
        <w:t>)</w:t>
      </w:r>
      <w:r w:rsidR="0087291B" w:rsidRPr="0032190F">
        <w:rPr>
          <w:lang w:val="fr-FR"/>
        </w:rPr>
        <w:t>.</w:t>
      </w:r>
    </w:p>
    <w:p w14:paraId="0814A7DC" w14:textId="77777777" w:rsidR="0087291B" w:rsidRPr="0032190F" w:rsidRDefault="0087291B" w:rsidP="00242C0F">
      <w:pPr>
        <w:ind w:left="705"/>
        <w:jc w:val="both"/>
        <w:rPr>
          <w:lang w:val="fr-FR"/>
        </w:rPr>
      </w:pPr>
      <w:r w:rsidRPr="0032190F">
        <w:rPr>
          <w:lang w:val="fr-FR"/>
        </w:rPr>
        <w:t xml:space="preserve">-un enclos daté de l’âge du Bronze : </w:t>
      </w:r>
      <w:hyperlink w:anchor="Sit_Faravel_VIIId" w:history="1">
        <w:r w:rsidRPr="0032190F">
          <w:rPr>
            <w:rStyle w:val="Hyperlink"/>
            <w:lang w:val="fr-FR"/>
          </w:rPr>
          <w:t>Faravel VIIId</w:t>
        </w:r>
      </w:hyperlink>
    </w:p>
    <w:p w14:paraId="1B7850EE" w14:textId="77777777" w:rsidR="00CC5BAD" w:rsidRPr="0032190F" w:rsidRDefault="00CC5BAD" w:rsidP="00242C0F">
      <w:pPr>
        <w:ind w:left="705"/>
        <w:jc w:val="both"/>
        <w:rPr>
          <w:lang w:val="fr-FR"/>
        </w:rPr>
      </w:pPr>
      <w:r w:rsidRPr="0032190F">
        <w:rPr>
          <w:lang w:val="fr-FR"/>
        </w:rPr>
        <w:t xml:space="preserve">-une cabane pastorale d’époque romaine : </w:t>
      </w:r>
      <w:hyperlink w:anchor="Sit_Faravel_XIV" w:history="1">
        <w:r w:rsidRPr="0032190F">
          <w:rPr>
            <w:rStyle w:val="Hyperlink"/>
            <w:lang w:val="fr-FR"/>
          </w:rPr>
          <w:t>Faravel XIV</w:t>
        </w:r>
      </w:hyperlink>
    </w:p>
    <w:p w14:paraId="71C5822A" w14:textId="77777777" w:rsidR="005701A9" w:rsidRPr="0032190F" w:rsidRDefault="0087291B" w:rsidP="00242C0F">
      <w:pPr>
        <w:jc w:val="both"/>
        <w:rPr>
          <w:lang w:val="fr-FR"/>
        </w:rPr>
      </w:pPr>
      <w:r w:rsidRPr="0032190F">
        <w:rPr>
          <w:lang w:val="fr-FR"/>
        </w:rPr>
        <w:t>(BIB 297 p. 191</w:t>
      </w:r>
      <w:r w:rsidR="00B66155" w:rsidRPr="0032190F">
        <w:rPr>
          <w:lang w:val="fr-FR"/>
        </w:rPr>
        <w:t>, 194</w:t>
      </w:r>
      <w:r w:rsidRPr="0032190F">
        <w:rPr>
          <w:lang w:val="fr-FR"/>
        </w:rPr>
        <w:t>)</w:t>
      </w:r>
    </w:p>
    <w:p w14:paraId="411F7EF1" w14:textId="77777777" w:rsidR="00396A17" w:rsidRPr="0032190F" w:rsidRDefault="00396A17" w:rsidP="00242C0F">
      <w:pPr>
        <w:jc w:val="both"/>
        <w:rPr>
          <w:lang w:val="fr-FR"/>
        </w:rPr>
      </w:pPr>
    </w:p>
    <w:p w14:paraId="7055BCCA" w14:textId="77777777" w:rsidR="00396A17" w:rsidRPr="0032190F" w:rsidRDefault="00396A17" w:rsidP="00242C0F">
      <w:pPr>
        <w:jc w:val="both"/>
        <w:rPr>
          <w:lang w:val="fr-FR"/>
        </w:rPr>
      </w:pPr>
      <w:r w:rsidRPr="0032190F">
        <w:rPr>
          <w:lang w:val="fr-FR"/>
        </w:rPr>
        <w:t>Le plateau de Faravel est un axe de circulation vers le Champsaur par le col de Faravel (CTHS 2017, C. Desfrasne)</w:t>
      </w:r>
    </w:p>
    <w:p w14:paraId="24387809" w14:textId="77777777" w:rsidR="0087291B" w:rsidRPr="0032190F" w:rsidRDefault="0087291B" w:rsidP="00242C0F">
      <w:pPr>
        <w:jc w:val="both"/>
        <w:rPr>
          <w:lang w:val="fr-FR"/>
        </w:rPr>
      </w:pPr>
    </w:p>
    <w:p w14:paraId="2561C56A" w14:textId="77777777" w:rsidR="000A2820" w:rsidRDefault="00B66155" w:rsidP="00242C0F">
      <w:pPr>
        <w:jc w:val="both"/>
      </w:pPr>
      <w:r w:rsidRPr="0032190F">
        <w:rPr>
          <w:lang w:val="fr-FR"/>
        </w:rPr>
        <w:t>Les prospections</w:t>
      </w:r>
      <w:r w:rsidR="003523FA" w:rsidRPr="0032190F">
        <w:rPr>
          <w:lang w:val="fr-FR"/>
        </w:rPr>
        <w:t xml:space="preserve"> ont permis d’identifier 64 sites et 16 indices de sites sur 30 km</w:t>
      </w:r>
      <w:r w:rsidR="003523FA" w:rsidRPr="0032190F">
        <w:rPr>
          <w:vertAlign w:val="superscript"/>
          <w:lang w:val="fr-FR"/>
        </w:rPr>
        <w:t>2</w:t>
      </w:r>
      <w:r w:rsidR="003523FA" w:rsidRPr="0032190F">
        <w:rPr>
          <w:lang w:val="fr-FR"/>
        </w:rPr>
        <w:t xml:space="preserve"> (vallée de Freissinières, Plateau de la Grande Cabane de Faravel et Montagne de Faravel) entre 2100 et 2500 msnm. Plusieurs </w:t>
      </w:r>
      <w:r w:rsidRPr="0032190F">
        <w:rPr>
          <w:lang w:val="fr-FR"/>
        </w:rPr>
        <w:t xml:space="preserve">sondages </w:t>
      </w:r>
      <w:r w:rsidR="003523FA" w:rsidRPr="0032190F">
        <w:rPr>
          <w:lang w:val="fr-FR"/>
        </w:rPr>
        <w:t>ont été entrepris qui</w:t>
      </w:r>
      <w:r w:rsidRPr="0032190F">
        <w:rPr>
          <w:lang w:val="fr-FR"/>
        </w:rPr>
        <w:t xml:space="preserve"> ont montrés </w:t>
      </w:r>
      <w:r w:rsidR="000A2820" w:rsidRPr="0032190F">
        <w:rPr>
          <w:lang w:val="fr-FR"/>
        </w:rPr>
        <w:t>des occupations durant</w:t>
      </w:r>
      <w:r w:rsidR="003523FA" w:rsidRPr="0032190F">
        <w:rPr>
          <w:lang w:val="fr-FR"/>
        </w:rPr>
        <w:t>la Pr</w:t>
      </w:r>
      <w:r w:rsidR="000A6E75" w:rsidRPr="0032190F">
        <w:rPr>
          <w:lang w:val="fr-FR"/>
        </w:rPr>
        <w:t>otohistoire</w:t>
      </w:r>
      <w:r w:rsidR="003523FA" w:rsidRPr="0032190F">
        <w:rPr>
          <w:lang w:val="fr-FR"/>
        </w:rPr>
        <w:t xml:space="preserve"> et </w:t>
      </w:r>
      <w:r w:rsidR="000A2820" w:rsidRPr="0032190F">
        <w:rPr>
          <w:lang w:val="fr-FR"/>
        </w:rPr>
        <w:t xml:space="preserve">à </w:t>
      </w:r>
      <w:r w:rsidR="003523FA" w:rsidRPr="0032190F">
        <w:rPr>
          <w:lang w:val="fr-FR"/>
        </w:rPr>
        <w:t xml:space="preserve">l’époque médiévale : la première au Néolithique moyen ou final et à l’âge du Bronze ancien, puis une reprise du peuplement à partir de l’époque médiévale (dès le XIIe). </w:t>
      </w:r>
      <w:r w:rsidR="003523FA">
        <w:t xml:space="preserve">L’occupation antique étant </w:t>
      </w:r>
      <w:r w:rsidR="000A6E75">
        <w:t>isolé et unique (BIB 297 p. 197)</w:t>
      </w:r>
      <w:r w:rsidR="000E27E4">
        <w:t xml:space="preserve">. </w:t>
      </w:r>
    </w:p>
    <w:p w14:paraId="32DF4CAC" w14:textId="77777777" w:rsidR="000A2820" w:rsidRDefault="000A2820" w:rsidP="00242C0F">
      <w:pPr>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3"/>
        <w:gridCol w:w="2416"/>
        <w:gridCol w:w="1243"/>
        <w:gridCol w:w="2536"/>
      </w:tblGrid>
      <w:tr w:rsidR="00027321" w14:paraId="12C9923F" w14:textId="77777777" w:rsidTr="00452C18">
        <w:trPr>
          <w:jc w:val="center"/>
        </w:trPr>
        <w:tc>
          <w:tcPr>
            <w:tcW w:w="1403" w:type="dxa"/>
            <w:shd w:val="clear" w:color="auto" w:fill="auto"/>
          </w:tcPr>
          <w:p w14:paraId="3B8D422B" w14:textId="77777777" w:rsidR="00027321" w:rsidRPr="00452C18" w:rsidRDefault="00027321" w:rsidP="00242C0F">
            <w:pPr>
              <w:jc w:val="both"/>
              <w:rPr>
                <w:b/>
              </w:rPr>
            </w:pPr>
            <w:r w:rsidRPr="00452C18">
              <w:rPr>
                <w:b/>
              </w:rPr>
              <w:t>période</w:t>
            </w:r>
          </w:p>
        </w:tc>
        <w:tc>
          <w:tcPr>
            <w:tcW w:w="2416" w:type="dxa"/>
            <w:shd w:val="clear" w:color="auto" w:fill="auto"/>
          </w:tcPr>
          <w:p w14:paraId="353043BD" w14:textId="77777777" w:rsidR="00027321" w:rsidRDefault="00027321" w:rsidP="00242C0F">
            <w:pPr>
              <w:jc w:val="both"/>
            </w:pPr>
            <w:r>
              <w:t>fin du Néolithique</w:t>
            </w:r>
          </w:p>
        </w:tc>
        <w:tc>
          <w:tcPr>
            <w:tcW w:w="1243" w:type="dxa"/>
            <w:shd w:val="clear" w:color="auto" w:fill="auto"/>
          </w:tcPr>
          <w:p w14:paraId="17A37484" w14:textId="77777777" w:rsidR="00027321" w:rsidRDefault="00027321" w:rsidP="00242C0F">
            <w:pPr>
              <w:jc w:val="both"/>
            </w:pPr>
            <w:r>
              <w:t>Antiquité</w:t>
            </w:r>
          </w:p>
        </w:tc>
        <w:tc>
          <w:tcPr>
            <w:tcW w:w="2536" w:type="dxa"/>
            <w:shd w:val="clear" w:color="auto" w:fill="auto"/>
          </w:tcPr>
          <w:p w14:paraId="74B9B109" w14:textId="77777777" w:rsidR="00027321" w:rsidRDefault="00027321" w:rsidP="00242C0F">
            <w:pPr>
              <w:jc w:val="both"/>
            </w:pPr>
            <w:r>
              <w:t>Epoque médiévale </w:t>
            </w:r>
          </w:p>
        </w:tc>
      </w:tr>
      <w:tr w:rsidR="00027321" w14:paraId="625035A7" w14:textId="77777777" w:rsidTr="00452C18">
        <w:trPr>
          <w:jc w:val="center"/>
        </w:trPr>
        <w:tc>
          <w:tcPr>
            <w:tcW w:w="1403" w:type="dxa"/>
            <w:shd w:val="clear" w:color="auto" w:fill="auto"/>
          </w:tcPr>
          <w:p w14:paraId="59FC249F" w14:textId="77777777" w:rsidR="00027321" w:rsidRPr="00452C18" w:rsidRDefault="00027321" w:rsidP="00242C0F">
            <w:pPr>
              <w:jc w:val="both"/>
              <w:rPr>
                <w:b/>
              </w:rPr>
            </w:pPr>
            <w:r w:rsidRPr="00452C18">
              <w:rPr>
                <w:b/>
              </w:rPr>
              <w:t>dynamique</w:t>
            </w:r>
          </w:p>
        </w:tc>
        <w:tc>
          <w:tcPr>
            <w:tcW w:w="2416" w:type="dxa"/>
            <w:shd w:val="clear" w:color="auto" w:fill="auto"/>
          </w:tcPr>
          <w:p w14:paraId="3915C845" w14:textId="77777777" w:rsidR="00027321" w:rsidRDefault="00027321" w:rsidP="00242C0F">
            <w:pPr>
              <w:jc w:val="both"/>
            </w:pPr>
            <w:r>
              <w:t>début de l’occupation</w:t>
            </w:r>
          </w:p>
        </w:tc>
        <w:tc>
          <w:tcPr>
            <w:tcW w:w="1243" w:type="dxa"/>
            <w:shd w:val="clear" w:color="auto" w:fill="auto"/>
          </w:tcPr>
          <w:p w14:paraId="13B0D71C" w14:textId="77777777" w:rsidR="00027321" w:rsidRDefault="00027321" w:rsidP="00242C0F">
            <w:pPr>
              <w:jc w:val="both"/>
            </w:pPr>
            <w:r>
              <w:t>abandon</w:t>
            </w:r>
          </w:p>
        </w:tc>
        <w:tc>
          <w:tcPr>
            <w:tcW w:w="2536" w:type="dxa"/>
            <w:shd w:val="clear" w:color="auto" w:fill="auto"/>
          </w:tcPr>
          <w:p w14:paraId="02391110" w14:textId="77777777" w:rsidR="00027321" w:rsidRDefault="00027321" w:rsidP="00242C0F">
            <w:pPr>
              <w:jc w:val="both"/>
            </w:pPr>
            <w:r>
              <w:t>reprise de l’occupation</w:t>
            </w:r>
          </w:p>
        </w:tc>
      </w:tr>
    </w:tbl>
    <w:p w14:paraId="3A273345" w14:textId="77777777" w:rsidR="00027321" w:rsidRDefault="00027321" w:rsidP="00242C0F">
      <w:pPr>
        <w:jc w:val="both"/>
      </w:pPr>
    </w:p>
    <w:p w14:paraId="0CE6A241" w14:textId="77777777" w:rsidR="00027321" w:rsidRPr="0032190F" w:rsidRDefault="000E27E4" w:rsidP="00242C0F">
      <w:pPr>
        <w:jc w:val="both"/>
        <w:rPr>
          <w:lang w:val="fr-FR"/>
        </w:rPr>
      </w:pPr>
      <w:r w:rsidRPr="0032190F">
        <w:rPr>
          <w:lang w:val="fr-FR"/>
        </w:rPr>
        <w:t xml:space="preserve">Ces sites semblent s’inscrire dans </w:t>
      </w:r>
      <w:r w:rsidR="00027321" w:rsidRPr="0032190F">
        <w:rPr>
          <w:lang w:val="fr-FR"/>
        </w:rPr>
        <w:t>cette</w:t>
      </w:r>
      <w:r w:rsidR="00627178" w:rsidRPr="0032190F">
        <w:rPr>
          <w:lang w:val="fr-FR"/>
        </w:rPr>
        <w:t xml:space="preserve"> dynamique : </w:t>
      </w:r>
    </w:p>
    <w:p w14:paraId="06EB5655" w14:textId="77777777" w:rsidR="000A2820" w:rsidRPr="0032190F" w:rsidRDefault="000A2820" w:rsidP="00242C0F">
      <w:pPr>
        <w:ind w:left="709"/>
        <w:jc w:val="both"/>
        <w:rPr>
          <w:lang w:val="fr-FR"/>
        </w:rPr>
      </w:pPr>
      <w:r w:rsidRPr="0032190F">
        <w:rPr>
          <w:lang w:val="fr-FR"/>
        </w:rPr>
        <w:t>-</w:t>
      </w:r>
      <w:r w:rsidR="000E27E4" w:rsidRPr="0032190F">
        <w:rPr>
          <w:lang w:val="fr-FR"/>
        </w:rPr>
        <w:t>le massif de la Chartreuse (Abri de l’Aulp-du-Seuil</w:t>
      </w:r>
      <w:r w:rsidR="00BA6CCF" w:rsidRPr="0032190F">
        <w:rPr>
          <w:lang w:val="fr-FR"/>
        </w:rPr>
        <w:t xml:space="preserve"> à </w:t>
      </w:r>
      <w:smartTag w:uri="urn:schemas-microsoft-com:office:smarttags" w:element="metricconverter">
        <w:smartTagPr>
          <w:attr w:name="ProductID" w:val="1700 m"/>
        </w:smartTagPr>
        <w:r w:rsidR="00BA6CCF" w:rsidRPr="0032190F">
          <w:rPr>
            <w:lang w:val="fr-FR"/>
          </w:rPr>
          <w:t>1700 m</w:t>
        </w:r>
      </w:smartTag>
      <w:r w:rsidR="000E27E4" w:rsidRPr="0032190F">
        <w:rPr>
          <w:lang w:val="fr-FR"/>
        </w:rPr>
        <w:t>, St-Bernard-du-Touvet, 38)</w:t>
      </w:r>
      <w:r w:rsidR="00077D40" w:rsidRPr="0032190F">
        <w:rPr>
          <w:lang w:val="fr-FR"/>
        </w:rPr>
        <w:t xml:space="preserve">Campaniforme </w:t>
      </w:r>
      <w:r w:rsidR="00BA6CCF" w:rsidRPr="0032190F">
        <w:rPr>
          <w:lang w:val="fr-FR"/>
        </w:rPr>
        <w:t>(BIB 971 p. 167)</w:t>
      </w:r>
    </w:p>
    <w:p w14:paraId="0D5BAFA2" w14:textId="77777777" w:rsidR="000A2820" w:rsidRPr="0032190F" w:rsidRDefault="000A2820" w:rsidP="00242C0F">
      <w:pPr>
        <w:ind w:firstLine="709"/>
        <w:jc w:val="both"/>
        <w:rPr>
          <w:lang w:val="fr-FR"/>
        </w:rPr>
      </w:pPr>
      <w:r w:rsidRPr="0032190F">
        <w:rPr>
          <w:lang w:val="fr-FR"/>
        </w:rPr>
        <w:t>-</w:t>
      </w:r>
      <w:r w:rsidR="001E262F" w:rsidRPr="0032190F">
        <w:rPr>
          <w:lang w:val="fr-FR"/>
        </w:rPr>
        <w:t>le massif du Vercors (Abri de la Grande Rivoire, Saussenage, 38)</w:t>
      </w:r>
    </w:p>
    <w:p w14:paraId="116D8889" w14:textId="77777777" w:rsidR="00B66155" w:rsidRPr="0032190F" w:rsidRDefault="000E27E4" w:rsidP="00242C0F">
      <w:pPr>
        <w:ind w:firstLine="705"/>
        <w:jc w:val="both"/>
        <w:rPr>
          <w:lang w:val="fr-FR"/>
        </w:rPr>
      </w:pPr>
      <w:r w:rsidRPr="0032190F">
        <w:rPr>
          <w:lang w:val="fr-FR"/>
        </w:rPr>
        <w:t xml:space="preserve">(BIB </w:t>
      </w:r>
      <w:r w:rsidR="001E262F" w:rsidRPr="0032190F">
        <w:rPr>
          <w:lang w:val="fr-FR"/>
        </w:rPr>
        <w:t>300 et 301 et 302)</w:t>
      </w:r>
    </w:p>
    <w:p w14:paraId="321BA977" w14:textId="77777777" w:rsidR="00B66155" w:rsidRPr="0032190F" w:rsidRDefault="000A2820" w:rsidP="00242C0F">
      <w:pPr>
        <w:ind w:left="705"/>
        <w:jc w:val="both"/>
        <w:rPr>
          <w:lang w:val="fr-FR"/>
        </w:rPr>
      </w:pPr>
      <w:r w:rsidRPr="0032190F">
        <w:rPr>
          <w:lang w:val="fr-FR"/>
        </w:rPr>
        <w:t xml:space="preserve">-le </w:t>
      </w:r>
      <w:r w:rsidR="00027321" w:rsidRPr="0032190F">
        <w:rPr>
          <w:lang w:val="fr-FR"/>
        </w:rPr>
        <w:t>V</w:t>
      </w:r>
      <w:r w:rsidRPr="0032190F">
        <w:rPr>
          <w:lang w:val="fr-FR"/>
        </w:rPr>
        <w:t>al de Provence</w:t>
      </w:r>
      <w:r w:rsidR="00027321" w:rsidRPr="0032190F">
        <w:rPr>
          <w:lang w:val="fr-FR"/>
        </w:rPr>
        <w:t xml:space="preserve"> (Alpes-</w:t>
      </w:r>
      <w:r w:rsidR="00692B18" w:rsidRPr="0032190F">
        <w:rPr>
          <w:lang w:val="fr-FR"/>
        </w:rPr>
        <w:t>de</w:t>
      </w:r>
      <w:r w:rsidR="00027321" w:rsidRPr="0032190F">
        <w:rPr>
          <w:lang w:val="fr-FR"/>
        </w:rPr>
        <w:t>-Haute-</w:t>
      </w:r>
      <w:r w:rsidR="00692B18" w:rsidRPr="0032190F">
        <w:rPr>
          <w:lang w:val="fr-FR"/>
        </w:rPr>
        <w:t>Provence)</w:t>
      </w:r>
      <w:r w:rsidRPr="0032190F">
        <w:rPr>
          <w:lang w:val="fr-FR"/>
        </w:rPr>
        <w:t xml:space="preserve">, </w:t>
      </w:r>
      <w:smartTag w:uri="urn:schemas-microsoft-com:office:smarttags" w:element="metricconverter">
        <w:smartTagPr>
          <w:attr w:name="ProductID" w:val="2075 m"/>
        </w:smartTagPr>
        <w:r w:rsidRPr="0032190F">
          <w:rPr>
            <w:lang w:val="fr-FR"/>
          </w:rPr>
          <w:t>2075 m</w:t>
        </w:r>
      </w:smartTag>
      <w:r w:rsidRPr="0032190F">
        <w:rPr>
          <w:lang w:val="fr-FR"/>
        </w:rPr>
        <w:t>, âge du Bronze ancien / moyen – âge du Fer puis rien</w:t>
      </w:r>
      <w:r w:rsidR="0098459A" w:rsidRPr="0032190F">
        <w:rPr>
          <w:lang w:val="fr-FR"/>
        </w:rPr>
        <w:t>.</w:t>
      </w:r>
    </w:p>
    <w:p w14:paraId="6A410ED2" w14:textId="77777777" w:rsidR="000A2820" w:rsidRPr="0032190F" w:rsidRDefault="000A2820" w:rsidP="00242C0F">
      <w:pPr>
        <w:jc w:val="both"/>
        <w:rPr>
          <w:lang w:val="fr-FR"/>
        </w:rPr>
      </w:pPr>
      <w:r w:rsidRPr="0032190F">
        <w:rPr>
          <w:lang w:val="fr-FR"/>
        </w:rPr>
        <w:tab/>
        <w:t xml:space="preserve">-le </w:t>
      </w:r>
      <w:hyperlink w:anchor="Sit_Clapeyret" w:history="1">
        <w:r w:rsidRPr="0032190F">
          <w:rPr>
            <w:rStyle w:val="Hyperlink"/>
            <w:lang w:val="fr-FR"/>
          </w:rPr>
          <w:t>Clapeyret</w:t>
        </w:r>
      </w:hyperlink>
      <w:r w:rsidR="00224215" w:rsidRPr="0032190F">
        <w:rPr>
          <w:lang w:val="fr-FR"/>
        </w:rPr>
        <w:t xml:space="preserve"> (Valdebore, Alpes-Maritimes)</w:t>
      </w:r>
      <w:r w:rsidRPr="0032190F">
        <w:rPr>
          <w:lang w:val="fr-FR"/>
        </w:rPr>
        <w:t xml:space="preserve">, </w:t>
      </w:r>
      <w:smartTag w:uri="urn:schemas-microsoft-com:office:smarttags" w:element="metricconverter">
        <w:smartTagPr>
          <w:attr w:name="ProductID" w:val="2260 m"/>
        </w:smartTagPr>
        <w:r w:rsidRPr="0032190F">
          <w:rPr>
            <w:lang w:val="fr-FR"/>
          </w:rPr>
          <w:t>2260 m</w:t>
        </w:r>
      </w:smartTag>
      <w:r w:rsidRPr="0032190F">
        <w:rPr>
          <w:lang w:val="fr-FR"/>
        </w:rPr>
        <w:t>,  âge du Bronze ancien puis rien</w:t>
      </w:r>
    </w:p>
    <w:p w14:paraId="5CE29143" w14:textId="77777777" w:rsidR="00627178" w:rsidRPr="0032190F" w:rsidRDefault="00627178" w:rsidP="00242C0F">
      <w:pPr>
        <w:jc w:val="both"/>
        <w:rPr>
          <w:lang w:val="fr-FR"/>
        </w:rPr>
      </w:pPr>
      <w:r w:rsidRPr="0032190F">
        <w:rPr>
          <w:lang w:val="fr-FR"/>
        </w:rPr>
        <w:tab/>
        <w:t>-le col de Vars</w:t>
      </w:r>
      <w:r w:rsidR="00224215" w:rsidRPr="0032190F">
        <w:rPr>
          <w:lang w:val="fr-FR"/>
        </w:rPr>
        <w:t xml:space="preserve"> (Alpes de Hautes Provence)</w:t>
      </w:r>
      <w:r w:rsidRPr="0032190F">
        <w:rPr>
          <w:lang w:val="fr-FR"/>
        </w:rPr>
        <w:t xml:space="preserve">, </w:t>
      </w:r>
      <w:smartTag w:uri="urn:schemas-microsoft-com:office:smarttags" w:element="metricconverter">
        <w:smartTagPr>
          <w:attr w:name="ProductID" w:val="2100 m"/>
        </w:smartTagPr>
        <w:r w:rsidRPr="0032190F">
          <w:rPr>
            <w:lang w:val="fr-FR"/>
          </w:rPr>
          <w:t>2100 m</w:t>
        </w:r>
      </w:smartTag>
      <w:r w:rsidRPr="0032190F">
        <w:rPr>
          <w:lang w:val="fr-FR"/>
        </w:rPr>
        <w:t>, âge du Fer puis Moyen Age</w:t>
      </w:r>
    </w:p>
    <w:p w14:paraId="7AEBA4A8" w14:textId="77777777" w:rsidR="00627178" w:rsidRPr="0032190F" w:rsidRDefault="00627178" w:rsidP="00242C0F">
      <w:pPr>
        <w:ind w:left="709"/>
        <w:jc w:val="both"/>
        <w:rPr>
          <w:lang w:val="fr-FR"/>
        </w:rPr>
      </w:pPr>
      <w:r w:rsidRPr="0032190F">
        <w:rPr>
          <w:lang w:val="fr-FR"/>
        </w:rPr>
        <w:t xml:space="preserve">-le lac Mouton, </w:t>
      </w:r>
      <w:smartTag w:uri="urn:schemas-microsoft-com:office:smarttags" w:element="metricconverter">
        <w:smartTagPr>
          <w:attr w:name="ProductID" w:val="2175 m"/>
        </w:smartTagPr>
        <w:r w:rsidRPr="0032190F">
          <w:rPr>
            <w:lang w:val="fr-FR"/>
          </w:rPr>
          <w:t>2175 m</w:t>
        </w:r>
      </w:smartTag>
      <w:r w:rsidRPr="0032190F">
        <w:rPr>
          <w:lang w:val="fr-FR"/>
        </w:rPr>
        <w:t xml:space="preserve"> (</w:t>
      </w:r>
      <w:hyperlink w:anchor="Sit_Merveilles" w:history="1">
        <w:r w:rsidRPr="0032190F">
          <w:rPr>
            <w:rStyle w:val="Hyperlink"/>
            <w:lang w:val="fr-FR"/>
          </w:rPr>
          <w:t>secteur des Merveilles</w:t>
        </w:r>
      </w:hyperlink>
      <w:r w:rsidRPr="0032190F">
        <w:rPr>
          <w:lang w:val="fr-FR"/>
        </w:rPr>
        <w:t xml:space="preserve">, </w:t>
      </w:r>
      <w:hyperlink w:anchor="Sit_Mont_Bego" w:history="1">
        <w:r w:rsidRPr="0032190F">
          <w:rPr>
            <w:rStyle w:val="Hyperlink"/>
            <w:lang w:val="fr-FR"/>
          </w:rPr>
          <w:t>mont Bego</w:t>
        </w:r>
      </w:hyperlink>
      <w:r w:rsidR="00224215" w:rsidRPr="0032190F">
        <w:rPr>
          <w:lang w:val="fr-FR"/>
        </w:rPr>
        <w:t>, Tende, Alpes-Maritimes</w:t>
      </w:r>
      <w:r w:rsidRPr="0032190F">
        <w:rPr>
          <w:lang w:val="fr-FR"/>
        </w:rPr>
        <w:t>), âge du Bronze récent – âge du Fer puis Moyen Age</w:t>
      </w:r>
    </w:p>
    <w:p w14:paraId="3D18C1C2" w14:textId="77777777" w:rsidR="00627178" w:rsidRPr="0032190F" w:rsidRDefault="00627178" w:rsidP="00242C0F">
      <w:pPr>
        <w:ind w:left="709"/>
        <w:jc w:val="both"/>
        <w:rPr>
          <w:lang w:val="fr-FR"/>
        </w:rPr>
      </w:pPr>
      <w:r w:rsidRPr="0032190F">
        <w:rPr>
          <w:lang w:val="fr-FR"/>
        </w:rPr>
        <w:t>-le lac Long Inférieur, (</w:t>
      </w:r>
      <w:hyperlink w:anchor="Sit_Merveilles" w:history="1">
        <w:r w:rsidR="00B60B92" w:rsidRPr="0032190F">
          <w:rPr>
            <w:rStyle w:val="Hyperlink"/>
            <w:lang w:val="fr-FR"/>
          </w:rPr>
          <w:t>secteur des Merveilles</w:t>
        </w:r>
      </w:hyperlink>
      <w:r w:rsidR="00B60B92" w:rsidRPr="0032190F">
        <w:rPr>
          <w:lang w:val="fr-FR"/>
        </w:rPr>
        <w:t xml:space="preserve">, </w:t>
      </w:r>
      <w:hyperlink w:anchor="Sit_Mont_Bego" w:history="1">
        <w:r w:rsidR="00B60B92" w:rsidRPr="0032190F">
          <w:rPr>
            <w:rStyle w:val="Hyperlink"/>
            <w:lang w:val="fr-FR"/>
          </w:rPr>
          <w:t>mont Bego</w:t>
        </w:r>
      </w:hyperlink>
      <w:r w:rsidR="00224215" w:rsidRPr="0032190F">
        <w:rPr>
          <w:lang w:val="fr-FR"/>
        </w:rPr>
        <w:t>, Tende, Alpes-Maritimes</w:t>
      </w:r>
      <w:r w:rsidRPr="0032190F">
        <w:rPr>
          <w:lang w:val="fr-FR"/>
        </w:rPr>
        <w:t>) âge du Bronze ancien – âge du Fer puis rien</w:t>
      </w:r>
    </w:p>
    <w:p w14:paraId="79CE0BB6" w14:textId="77777777" w:rsidR="00627178" w:rsidRPr="0032190F" w:rsidRDefault="00627178" w:rsidP="00242C0F">
      <w:pPr>
        <w:ind w:left="709"/>
        <w:jc w:val="both"/>
        <w:rPr>
          <w:lang w:val="fr-FR"/>
        </w:rPr>
      </w:pPr>
      <w:r w:rsidRPr="0032190F">
        <w:rPr>
          <w:lang w:val="fr-FR"/>
        </w:rPr>
        <w:t xml:space="preserve">-le </w:t>
      </w:r>
      <w:hyperlink w:anchor="Sit_Sabion" w:history="1">
        <w:r w:rsidRPr="0032190F">
          <w:rPr>
            <w:rStyle w:val="Hyperlink"/>
            <w:lang w:val="fr-FR"/>
          </w:rPr>
          <w:t>col du Sabion</w:t>
        </w:r>
      </w:hyperlink>
      <w:r w:rsidR="00B60B92" w:rsidRPr="0032190F">
        <w:rPr>
          <w:lang w:val="fr-FR"/>
        </w:rPr>
        <w:t>(</w:t>
      </w:r>
      <w:hyperlink w:anchor="Sit_Mont_Bego" w:history="1">
        <w:r w:rsidR="00B60B92" w:rsidRPr="0032190F">
          <w:rPr>
            <w:rStyle w:val="Hyperlink"/>
            <w:lang w:val="fr-FR"/>
          </w:rPr>
          <w:t>mont Bego</w:t>
        </w:r>
      </w:hyperlink>
      <w:r w:rsidR="00224215" w:rsidRPr="0032190F">
        <w:rPr>
          <w:lang w:val="fr-FR"/>
        </w:rPr>
        <w:t>, Tende, Alpes-Maritimes</w:t>
      </w:r>
      <w:r w:rsidR="00B60B92" w:rsidRPr="0032190F">
        <w:rPr>
          <w:lang w:val="fr-FR"/>
        </w:rPr>
        <w:t xml:space="preserve">) </w:t>
      </w:r>
      <w:r w:rsidRPr="0032190F">
        <w:rPr>
          <w:lang w:val="fr-FR"/>
        </w:rPr>
        <w:t>âge du Bronze ancien puis Moyen Age</w:t>
      </w:r>
    </w:p>
    <w:p w14:paraId="70A435F5" w14:textId="77777777" w:rsidR="00627178" w:rsidRPr="0032190F" w:rsidRDefault="00627178" w:rsidP="00242C0F">
      <w:pPr>
        <w:ind w:left="709"/>
        <w:jc w:val="both"/>
        <w:rPr>
          <w:lang w:val="fr-FR"/>
        </w:rPr>
      </w:pPr>
      <w:r w:rsidRPr="0032190F">
        <w:rPr>
          <w:lang w:val="fr-FR"/>
        </w:rPr>
        <w:t xml:space="preserve">-le lac Perle, </w:t>
      </w:r>
      <w:smartTag w:uri="urn:schemas-microsoft-com:office:smarttags" w:element="metricconverter">
        <w:smartTagPr>
          <w:attr w:name="ProductID" w:val="2080 m"/>
        </w:smartTagPr>
        <w:r w:rsidRPr="0032190F">
          <w:rPr>
            <w:lang w:val="fr-FR"/>
          </w:rPr>
          <w:t>2080 m</w:t>
        </w:r>
      </w:smartTag>
      <w:r w:rsidRPr="0032190F">
        <w:rPr>
          <w:lang w:val="fr-FR"/>
        </w:rPr>
        <w:t>, âge du Fer puis rien</w:t>
      </w:r>
    </w:p>
    <w:p w14:paraId="66B6E71F" w14:textId="77777777" w:rsidR="00B60B92" w:rsidRPr="0032190F" w:rsidRDefault="00B60B92" w:rsidP="00242C0F">
      <w:pPr>
        <w:jc w:val="both"/>
        <w:rPr>
          <w:lang w:val="fr-FR"/>
        </w:rPr>
      </w:pPr>
      <w:r w:rsidRPr="0032190F">
        <w:rPr>
          <w:lang w:val="fr-FR"/>
        </w:rPr>
        <w:t xml:space="preserve">(BIB </w:t>
      </w:r>
      <w:r w:rsidR="00497671" w:rsidRPr="0032190F">
        <w:rPr>
          <w:lang w:val="fr-FR"/>
        </w:rPr>
        <w:t>316 et 317 et 318)</w:t>
      </w:r>
    </w:p>
    <w:p w14:paraId="11CD787D" w14:textId="77777777" w:rsidR="00396A17" w:rsidRPr="0032190F" w:rsidRDefault="00396A17" w:rsidP="00242C0F">
      <w:pPr>
        <w:jc w:val="both"/>
        <w:rPr>
          <w:lang w:val="fr-FR"/>
        </w:rPr>
      </w:pPr>
    </w:p>
    <w:p w14:paraId="1294204A" w14:textId="77777777" w:rsidR="00396A17" w:rsidRPr="0032190F" w:rsidRDefault="00396A17" w:rsidP="00396A17">
      <w:pPr>
        <w:pStyle w:val="Heading2"/>
      </w:pPr>
      <w:bookmarkStart w:id="2056" w:name="Sit_Faravel_Abri"/>
      <w:r w:rsidRPr="0032190F">
        <w:t>Faravel (Abri)</w:t>
      </w:r>
    </w:p>
    <w:bookmarkEnd w:id="2056"/>
    <w:p w14:paraId="57A7784B" w14:textId="745243B4" w:rsidR="00396A17" w:rsidRPr="0032190F" w:rsidRDefault="00396A17" w:rsidP="00C03C13">
      <w:pPr>
        <w:jc w:val="both"/>
        <w:rPr>
          <w:lang w:val="fr-FR"/>
        </w:rPr>
      </w:pPr>
      <w:r w:rsidRPr="0032190F">
        <w:rPr>
          <w:lang w:val="fr-FR"/>
        </w:rPr>
        <w:t>L'abri des Écrins ou abri Faravel, à 2133 m, montre des peintures de deux zoomorphes: cérvidé et un chien ou loup</w:t>
      </w:r>
      <w:r w:rsidR="006F396C" w:rsidRPr="0032190F">
        <w:rPr>
          <w:lang w:val="fr-FR"/>
        </w:rPr>
        <w:t>. Ces peintures sont liées au niveau 2a de l'abri. Découverte d'une fibule d'Aucissa datée entre 30-90 ec</w:t>
      </w:r>
      <w:r w:rsidRPr="0032190F">
        <w:rPr>
          <w:lang w:val="fr-FR"/>
        </w:rPr>
        <w:t xml:space="preserve"> (CTHS 2017, C. Desfrasne)</w:t>
      </w:r>
      <w:r w:rsidR="00457C65" w:rsidRPr="0032190F">
        <w:rPr>
          <w:lang w:val="fr-FR"/>
        </w:rPr>
        <w:t xml:space="preserve"> v. </w:t>
      </w:r>
      <w:hyperlink r:id="rId4802" w:anchor="Cul_Art__GBN" w:history="1">
        <w:r w:rsidR="00457C65" w:rsidRPr="0032190F">
          <w:rPr>
            <w:rStyle w:val="Hyperlink"/>
            <w:lang w:val="fr-FR"/>
          </w:rPr>
          <w:t>GBN</w:t>
        </w:r>
      </w:hyperlink>
    </w:p>
    <w:p w14:paraId="4EBEC50A" w14:textId="77777777" w:rsidR="006F396C" w:rsidRPr="0032190F" w:rsidRDefault="006F396C" w:rsidP="00396A17">
      <w:pPr>
        <w:rPr>
          <w:lang w:val="fr-FR"/>
        </w:rPr>
      </w:pPr>
    </w:p>
    <w:p w14:paraId="0799EAC6" w14:textId="3ECB54B4" w:rsidR="006F396C" w:rsidRPr="0032190F" w:rsidRDefault="006F396C" w:rsidP="006F396C">
      <w:pPr>
        <w:jc w:val="both"/>
        <w:rPr>
          <w:lang w:val="fr-FR"/>
        </w:rPr>
      </w:pPr>
      <w:r w:rsidRPr="0032190F">
        <w:rPr>
          <w:lang w:val="fr-FR"/>
        </w:rPr>
        <w:t xml:space="preserve">v. </w:t>
      </w:r>
      <w:hyperlink r:id="rId4803" w:anchor="Sit_Cavour" w:history="1">
        <w:r w:rsidRPr="0032190F">
          <w:rPr>
            <w:rStyle w:val="Hyperlink"/>
            <w:lang w:val="fr-FR"/>
          </w:rPr>
          <w:t>Rocca di Cavour</w:t>
        </w:r>
      </w:hyperlink>
      <w:r w:rsidRPr="0032190F">
        <w:rPr>
          <w:lang w:val="fr-FR"/>
        </w:rPr>
        <w:t xml:space="preserve"> (CTHS 2017, C. Desfrasne)</w:t>
      </w:r>
    </w:p>
    <w:p w14:paraId="36D0751D" w14:textId="77777777" w:rsidR="00477D62" w:rsidRPr="0032190F" w:rsidRDefault="00477D62" w:rsidP="00242C0F">
      <w:pPr>
        <w:jc w:val="both"/>
        <w:rPr>
          <w:lang w:val="fr-FR"/>
        </w:rPr>
      </w:pPr>
    </w:p>
    <w:p w14:paraId="7629A270" w14:textId="77777777" w:rsidR="005701A9" w:rsidRPr="0032190F" w:rsidRDefault="00DD2349" w:rsidP="00242C0F">
      <w:pPr>
        <w:pStyle w:val="Heading2"/>
      </w:pPr>
      <w:bookmarkStart w:id="2057" w:name="Sit_Faravel_VIIId"/>
      <w:r w:rsidRPr="0032190F">
        <w:t>Faravel</w:t>
      </w:r>
      <w:r w:rsidR="005701A9" w:rsidRPr="0032190F">
        <w:t xml:space="preserve"> VIIId (Enclos de)</w:t>
      </w:r>
    </w:p>
    <w:bookmarkEnd w:id="2057"/>
    <w:p w14:paraId="364998C7" w14:textId="77777777" w:rsidR="005701A9" w:rsidRPr="0032190F" w:rsidRDefault="005701A9" w:rsidP="00242C0F">
      <w:pPr>
        <w:jc w:val="both"/>
        <w:rPr>
          <w:lang w:val="fr-FR"/>
        </w:rPr>
      </w:pPr>
    </w:p>
    <w:p w14:paraId="4076C7F6" w14:textId="7A292C23" w:rsidR="00DC7BAC" w:rsidRPr="0032190F" w:rsidRDefault="00CC5BAD" w:rsidP="00242C0F">
      <w:pPr>
        <w:jc w:val="both"/>
        <w:rPr>
          <w:lang w:val="fr-FR"/>
        </w:rPr>
      </w:pPr>
      <w:r w:rsidRPr="0032190F">
        <w:rPr>
          <w:lang w:val="fr-FR"/>
        </w:rPr>
        <w:t>Situé</w:t>
      </w:r>
      <w:r w:rsidR="005701A9" w:rsidRPr="0032190F">
        <w:rPr>
          <w:lang w:val="fr-FR"/>
        </w:rPr>
        <w:t xml:space="preserve"> sur le plateau de la </w:t>
      </w:r>
      <w:hyperlink w:anchor="Sit_Faravel" w:history="1">
        <w:r w:rsidR="005701A9" w:rsidRPr="0032190F">
          <w:rPr>
            <w:rStyle w:val="Hyperlink"/>
            <w:lang w:val="fr-FR"/>
          </w:rPr>
          <w:t>Grande Cabane</w:t>
        </w:r>
      </w:hyperlink>
      <w:r w:rsidR="0087291B" w:rsidRPr="0032190F">
        <w:rPr>
          <w:rStyle w:val="Hyperlink"/>
          <w:lang w:val="fr-FR"/>
        </w:rPr>
        <w:t xml:space="preserve"> de Faravel</w:t>
      </w:r>
      <w:r w:rsidR="0087291B" w:rsidRPr="0032190F">
        <w:rPr>
          <w:lang w:val="fr-FR"/>
        </w:rPr>
        <w:t xml:space="preserve"> parmi d’autres structures pré-, proto- et historiques (BIB 297 p. 191). Cette structure de forme ovale de </w:t>
      </w:r>
      <w:smartTag w:uri="urn:schemas-microsoft-com:office:smarttags" w:element="metricconverter">
        <w:smartTagPr>
          <w:attr w:name="ProductID" w:val="7,5 m"/>
        </w:smartTagPr>
        <w:r w:rsidR="0087291B" w:rsidRPr="0032190F">
          <w:rPr>
            <w:lang w:val="fr-FR"/>
          </w:rPr>
          <w:t>7,5 m</w:t>
        </w:r>
      </w:smartTag>
      <w:r w:rsidR="0087291B" w:rsidRPr="0032190F">
        <w:rPr>
          <w:lang w:val="fr-FR"/>
        </w:rPr>
        <w:t xml:space="preserve"> par </w:t>
      </w:r>
      <w:smartTag w:uri="urn:schemas-microsoft-com:office:smarttags" w:element="metricconverter">
        <w:smartTagPr>
          <w:attr w:name="ProductID" w:val="2,4 m"/>
        </w:smartTagPr>
        <w:r w:rsidR="0087291B" w:rsidRPr="0032190F">
          <w:rPr>
            <w:lang w:val="fr-FR"/>
          </w:rPr>
          <w:t>2,4 m</w:t>
        </w:r>
      </w:smartTag>
      <w:r w:rsidR="0087291B" w:rsidRPr="0032190F">
        <w:rPr>
          <w:lang w:val="fr-FR"/>
        </w:rPr>
        <w:t>, avec un possible seuil a été sond</w:t>
      </w:r>
      <w:r w:rsidR="00DC7BAC" w:rsidRPr="0032190F">
        <w:rPr>
          <w:lang w:val="fr-FR"/>
        </w:rPr>
        <w:t xml:space="preserve">ée. Sept US ont été identifiées. L’absence d’aménagements internes (foyers, banquettes, sol) semble confirmer la fonction d’enclos </w:t>
      </w:r>
      <w:r w:rsidR="004B2F1B" w:rsidRPr="0032190F">
        <w:rPr>
          <w:lang w:val="fr-FR"/>
        </w:rPr>
        <w:t xml:space="preserve">pastoral </w:t>
      </w:r>
      <w:r w:rsidR="00DC7BAC" w:rsidRPr="0032190F">
        <w:rPr>
          <w:lang w:val="fr-FR"/>
        </w:rPr>
        <w:t xml:space="preserve">de cette structure. La datation </w:t>
      </w:r>
      <w:smartTag w:uri="urn:schemas-microsoft-com:office:smarttags" w:element="metricconverter">
        <w:smartTagPr>
          <w:attr w:name="ProductID" w:val="14C"/>
        </w:smartTagPr>
        <w:r w:rsidR="00DC7BAC" w:rsidRPr="0032190F">
          <w:rPr>
            <w:vertAlign w:val="superscript"/>
            <w:lang w:val="fr-FR"/>
          </w:rPr>
          <w:t>14</w:t>
        </w:r>
        <w:r w:rsidR="00DC7BAC" w:rsidRPr="0032190F">
          <w:rPr>
            <w:lang w:val="fr-FR"/>
          </w:rPr>
          <w:t>C</w:t>
        </w:r>
      </w:smartTag>
      <w:r w:rsidRPr="0032190F">
        <w:rPr>
          <w:lang w:val="fr-FR"/>
        </w:rPr>
        <w:t xml:space="preserve">des charbons recueillis dans l’enclos </w:t>
      </w:r>
      <w:r w:rsidR="00DC7BAC" w:rsidRPr="0032190F">
        <w:rPr>
          <w:lang w:val="fr-FR"/>
        </w:rPr>
        <w:t xml:space="preserve">la rattachant </w:t>
      </w:r>
      <w:r w:rsidRPr="0032190F">
        <w:rPr>
          <w:lang w:val="fr-FR"/>
        </w:rPr>
        <w:t xml:space="preserve">à l’âge du </w:t>
      </w:r>
      <w:hyperlink r:id="rId4804" w:anchor="Cul_Bronze_Ancien" w:history="1">
        <w:r w:rsidRPr="0032190F">
          <w:rPr>
            <w:rStyle w:val="Hyperlink"/>
            <w:lang w:val="fr-FR"/>
          </w:rPr>
          <w:t>B</w:t>
        </w:r>
        <w:r w:rsidR="009722A6">
          <w:rPr>
            <w:rStyle w:val="Hyperlink"/>
            <w:lang w:val="fr-FR"/>
          </w:rPr>
          <w:t>A</w:t>
        </w:r>
      </w:hyperlink>
      <w:r w:rsidRPr="0032190F">
        <w:rPr>
          <w:lang w:val="fr-FR"/>
        </w:rPr>
        <w:t xml:space="preserve"> (2665 ± 40 BP [Pa1841]) soit entre 2126 et </w:t>
      </w:r>
      <w:smartTag w:uri="urn:schemas-microsoft-com:office:smarttags" w:element="metricconverter">
        <w:smartTagPr>
          <w:attr w:name="ProductID" w:val="2081 a"/>
        </w:smartTagPr>
        <w:r w:rsidRPr="0032190F">
          <w:rPr>
            <w:lang w:val="fr-FR"/>
          </w:rPr>
          <w:t>2081 a</w:t>
        </w:r>
      </w:smartTag>
      <w:r w:rsidRPr="0032190F">
        <w:rPr>
          <w:lang w:val="fr-FR"/>
        </w:rPr>
        <w:t xml:space="preserve">.C. à 1 </w:t>
      </w:r>
      <w:r>
        <w:t>σ</w:t>
      </w:r>
      <w:r w:rsidRPr="0032190F">
        <w:rPr>
          <w:lang w:val="fr-FR"/>
        </w:rPr>
        <w:t xml:space="preserve"> de confiance </w:t>
      </w:r>
      <w:r w:rsidR="00DC7BAC" w:rsidRPr="0032190F">
        <w:rPr>
          <w:lang w:val="fr-FR"/>
        </w:rPr>
        <w:t>(BIB 297 p. 191,192)</w:t>
      </w:r>
    </w:p>
    <w:p w14:paraId="27E1EEA7" w14:textId="77777777" w:rsidR="00DC7BAC" w:rsidRPr="0032190F" w:rsidRDefault="00DC7BAC" w:rsidP="00242C0F">
      <w:pPr>
        <w:jc w:val="both"/>
        <w:rPr>
          <w:lang w:val="fr-FR"/>
        </w:rPr>
      </w:pPr>
    </w:p>
    <w:p w14:paraId="218D3EAF" w14:textId="511D24CC" w:rsidR="0087291B" w:rsidRPr="0032190F" w:rsidRDefault="0087291B" w:rsidP="00242C0F">
      <w:pPr>
        <w:jc w:val="both"/>
        <w:rPr>
          <w:lang w:val="fr-FR"/>
        </w:rPr>
      </w:pPr>
      <w:r w:rsidRPr="0032190F">
        <w:rPr>
          <w:lang w:val="fr-FR"/>
        </w:rPr>
        <w:t>Par ailleurs, l’analyse anthracologique</w:t>
      </w:r>
      <w:r w:rsidR="00DC7BAC" w:rsidRPr="0032190F">
        <w:rPr>
          <w:lang w:val="fr-FR"/>
        </w:rPr>
        <w:t xml:space="preserve"> a montré la présence de </w:t>
      </w:r>
      <w:r w:rsidR="00DC7BAC" w:rsidRPr="0032190F">
        <w:rPr>
          <w:i/>
          <w:lang w:val="fr-FR"/>
        </w:rPr>
        <w:t>Picea/</w:t>
      </w:r>
      <w:hyperlink r:id="rId4805" w:anchor="Eco_Larix" w:history="1">
        <w:r w:rsidR="009722A6" w:rsidRPr="0032190F">
          <w:rPr>
            <w:rStyle w:val="Hyperlink"/>
            <w:i/>
            <w:lang w:val="fr-FR"/>
          </w:rPr>
          <w:t>Larix</w:t>
        </w:r>
      </w:hyperlink>
      <w:r w:rsidR="00DC7BAC" w:rsidRPr="0032190F">
        <w:rPr>
          <w:lang w:val="fr-FR"/>
        </w:rPr>
        <w:t xml:space="preserve">, </w:t>
      </w:r>
      <w:r w:rsidR="00DC7BAC" w:rsidRPr="0032190F">
        <w:rPr>
          <w:i/>
          <w:lang w:val="fr-FR"/>
        </w:rPr>
        <w:t>Pinus cembra</w:t>
      </w:r>
      <w:r w:rsidR="00DC7BAC" w:rsidRPr="0032190F">
        <w:rPr>
          <w:lang w:val="fr-FR"/>
        </w:rPr>
        <w:t xml:space="preserve">, </w:t>
      </w:r>
      <w:r w:rsidR="00DC7BAC" w:rsidRPr="0032190F">
        <w:rPr>
          <w:i/>
          <w:lang w:val="fr-FR"/>
        </w:rPr>
        <w:t>Juniperus sp</w:t>
      </w:r>
      <w:r w:rsidR="00DC7BAC" w:rsidRPr="0032190F">
        <w:rPr>
          <w:lang w:val="fr-FR"/>
        </w:rPr>
        <w:t xml:space="preserve">, </w:t>
      </w:r>
      <w:r w:rsidR="00DC7BAC" w:rsidRPr="0032190F">
        <w:rPr>
          <w:i/>
          <w:lang w:val="fr-FR"/>
        </w:rPr>
        <w:t>Betula sp</w:t>
      </w:r>
      <w:r w:rsidR="00DC7BAC" w:rsidRPr="0032190F">
        <w:rPr>
          <w:lang w:val="fr-FR"/>
        </w:rPr>
        <w:t xml:space="preserve"> qui montre une couverture forestière entrecoupée de pelouses alpines. La présence de charbons dispersés dans les niveaux de colluvionnement (US 104 et 105) confirme l’origine </w:t>
      </w:r>
      <w:r w:rsidR="00DC7BAC" w:rsidRPr="0032190F">
        <w:rPr>
          <w:i/>
          <w:lang w:val="fr-FR"/>
        </w:rPr>
        <w:t>in situ</w:t>
      </w:r>
      <w:r w:rsidR="00DC7BAC" w:rsidRPr="0032190F">
        <w:rPr>
          <w:lang w:val="fr-FR"/>
        </w:rPr>
        <w:t xml:space="preserve"> du bois carbonisé d’origine naturelle ou anthropique</w:t>
      </w:r>
      <w:r w:rsidR="00CC5BAD" w:rsidRPr="0032190F">
        <w:rPr>
          <w:lang w:val="fr-FR"/>
        </w:rPr>
        <w:t xml:space="preserve">. Les charbons du site </w:t>
      </w:r>
      <w:r w:rsidR="00CC5BAD" w:rsidRPr="0032190F">
        <w:rPr>
          <w:lang w:val="fr-FR"/>
        </w:rPr>
        <w:lastRenderedPageBreak/>
        <w:t xml:space="preserve">d’occupation (sic), US 102, témoigne d’un prélèvement de bois à proximité du site </w:t>
      </w:r>
      <w:r w:rsidR="00DC7BAC" w:rsidRPr="0032190F">
        <w:rPr>
          <w:lang w:val="fr-FR"/>
        </w:rPr>
        <w:t>(B. Talon in BIB 298</w:t>
      </w:r>
      <w:r w:rsidR="00CC5BAD" w:rsidRPr="0032190F">
        <w:rPr>
          <w:lang w:val="fr-FR"/>
        </w:rPr>
        <w:t xml:space="preserve"> et 297</w:t>
      </w:r>
      <w:r w:rsidR="00DC7BAC" w:rsidRPr="0032190F">
        <w:rPr>
          <w:lang w:val="fr-FR"/>
        </w:rPr>
        <w:t>)</w:t>
      </w:r>
    </w:p>
    <w:p w14:paraId="42AA7406" w14:textId="77777777" w:rsidR="008B4C13" w:rsidRPr="0032190F" w:rsidRDefault="008B4C13" w:rsidP="00242C0F">
      <w:pPr>
        <w:jc w:val="both"/>
        <w:rPr>
          <w:lang w:val="fr-FR"/>
        </w:rPr>
      </w:pPr>
    </w:p>
    <w:p w14:paraId="2031E9B7" w14:textId="77777777" w:rsidR="008B4C13" w:rsidRPr="0032190F" w:rsidRDefault="008B4C13" w:rsidP="00242C0F">
      <w:pPr>
        <w:jc w:val="both"/>
        <w:rPr>
          <w:lang w:val="fr-FR"/>
        </w:rPr>
      </w:pPr>
      <w:r w:rsidRPr="0032190F">
        <w:rPr>
          <w:lang w:val="fr-FR"/>
        </w:rPr>
        <w:t>Faravel VIIId et Faravel XIX a des altitudes différentes ont les mêmes datations (Florence Mocci, Stéfan Tzortzis, Kevin Walsh, Brigitte Talon, Mona Court-Picon, Josep-Maria Palet-Martinez, Suzi Richer, Céline Bressy, Vincet Dumas)</w:t>
      </w:r>
    </w:p>
    <w:p w14:paraId="35DFDBA9" w14:textId="77777777" w:rsidR="00CC5BAD" w:rsidRPr="0032190F" w:rsidRDefault="00CC5BAD" w:rsidP="00242C0F">
      <w:pPr>
        <w:jc w:val="both"/>
        <w:rPr>
          <w:lang w:val="fr-FR"/>
        </w:rPr>
      </w:pPr>
    </w:p>
    <w:p w14:paraId="67FAB57D" w14:textId="77777777" w:rsidR="000A6E75" w:rsidRPr="0032190F" w:rsidRDefault="00DD2349" w:rsidP="00242C0F">
      <w:pPr>
        <w:pStyle w:val="Heading2"/>
      </w:pPr>
      <w:bookmarkStart w:id="2058" w:name="Sit_Faravel_XIII"/>
      <w:r w:rsidRPr="0032190F">
        <w:t>Faravel</w:t>
      </w:r>
      <w:r w:rsidR="000A6E75" w:rsidRPr="0032190F">
        <w:t xml:space="preserve"> XIII (Site de)</w:t>
      </w:r>
    </w:p>
    <w:bookmarkEnd w:id="2058"/>
    <w:p w14:paraId="1811671C" w14:textId="77777777" w:rsidR="000A6E75" w:rsidRPr="0032190F" w:rsidRDefault="000A6E75" w:rsidP="00242C0F">
      <w:pPr>
        <w:jc w:val="both"/>
        <w:rPr>
          <w:lang w:val="fr-FR"/>
        </w:rPr>
      </w:pPr>
    </w:p>
    <w:p w14:paraId="6EAD69D2" w14:textId="41A15DC3" w:rsidR="000A6E75" w:rsidRPr="0032190F" w:rsidRDefault="000A6E75" w:rsidP="00242C0F">
      <w:pPr>
        <w:jc w:val="both"/>
        <w:rPr>
          <w:lang w:val="fr-FR"/>
        </w:rPr>
      </w:pPr>
      <w:r w:rsidRPr="0032190F">
        <w:rPr>
          <w:lang w:val="fr-FR"/>
        </w:rPr>
        <w:t xml:space="preserve">Situé sur le plateau de la </w:t>
      </w:r>
      <w:hyperlink w:anchor="Sit_Faravel" w:history="1">
        <w:r w:rsidR="00FC3647" w:rsidRPr="0032190F">
          <w:rPr>
            <w:rStyle w:val="Hyperlink"/>
            <w:lang w:val="fr-FR"/>
          </w:rPr>
          <w:t>Grande Cabane</w:t>
        </w:r>
      </w:hyperlink>
      <w:r w:rsidR="00FC3647" w:rsidRPr="0032190F">
        <w:rPr>
          <w:rStyle w:val="Hyperlink"/>
          <w:lang w:val="fr-FR"/>
        </w:rPr>
        <w:t xml:space="preserve"> de Faravel</w:t>
      </w:r>
      <w:r w:rsidRPr="0032190F">
        <w:rPr>
          <w:lang w:val="fr-FR"/>
        </w:rPr>
        <w:t xml:space="preserve"> à la côte de </w:t>
      </w:r>
      <w:smartTag w:uri="urn:schemas-microsoft-com:office:smarttags" w:element="metricconverter">
        <w:smartTagPr>
          <w:attr w:name="ProductID" w:val="2150 m"/>
        </w:smartTagPr>
        <w:r w:rsidRPr="0032190F">
          <w:rPr>
            <w:lang w:val="fr-FR"/>
          </w:rPr>
          <w:t>2150 m</w:t>
        </w:r>
      </w:smartTag>
      <w:r w:rsidRPr="0032190F">
        <w:rPr>
          <w:lang w:val="fr-FR"/>
        </w:rPr>
        <w:t xml:space="preserve"> NGF, parmi d’autres structures pré-, proto- et historiques (BIB 297 p. 191). D’une superficie reconnue de </w:t>
      </w:r>
      <w:smartTag w:uri="urn:schemas-microsoft-com:office:smarttags" w:element="metricconverter">
        <w:smartTagPr>
          <w:attr w:name="ProductID" w:val="100 m2"/>
        </w:smartTagPr>
        <w:r w:rsidRPr="0032190F">
          <w:rPr>
            <w:lang w:val="fr-FR"/>
          </w:rPr>
          <w:t>100 m2</w:t>
        </w:r>
      </w:smartTag>
      <w:r w:rsidRPr="0032190F">
        <w:rPr>
          <w:lang w:val="fr-FR"/>
        </w:rPr>
        <w:t xml:space="preserve"> environ, il a livré 440 objets en silex dont une quinzaine d’outils et une majorité d’éclats et de lamelles rattachée au </w:t>
      </w:r>
      <w:hyperlink r:id="rId4806" w:anchor="Cul_Sauveterrien" w:history="1">
        <w:r w:rsidRPr="0032190F">
          <w:rPr>
            <w:rStyle w:val="Hyperlink"/>
            <w:lang w:val="fr-FR"/>
          </w:rPr>
          <w:t>Mésolithique</w:t>
        </w:r>
      </w:hyperlink>
      <w:r w:rsidRPr="0032190F">
        <w:rPr>
          <w:lang w:val="fr-FR"/>
        </w:rPr>
        <w:t xml:space="preserve"> ancien ou moyen de type </w:t>
      </w:r>
      <w:hyperlink r:id="rId4807" w:anchor="Cul_Sauveterrien" w:history="1">
        <w:r w:rsidRPr="0032190F">
          <w:rPr>
            <w:rStyle w:val="Hyperlink"/>
            <w:lang w:val="fr-FR"/>
          </w:rPr>
          <w:t>Sauveterrien</w:t>
        </w:r>
      </w:hyperlink>
      <w:r w:rsidRPr="0032190F">
        <w:rPr>
          <w:lang w:val="fr-FR"/>
        </w:rPr>
        <w:t xml:space="preserve"> (BIB 297 p. 190)</w:t>
      </w:r>
    </w:p>
    <w:p w14:paraId="0DC19687" w14:textId="77777777" w:rsidR="000A6E75" w:rsidRPr="0032190F" w:rsidRDefault="000A6E75" w:rsidP="00242C0F">
      <w:pPr>
        <w:jc w:val="both"/>
        <w:rPr>
          <w:lang w:val="fr-FR"/>
        </w:rPr>
      </w:pPr>
    </w:p>
    <w:p w14:paraId="56B8689F" w14:textId="77777777" w:rsidR="00CC5BAD" w:rsidRPr="0032190F" w:rsidRDefault="00DD2349" w:rsidP="00242C0F">
      <w:pPr>
        <w:pStyle w:val="Heading2"/>
      </w:pPr>
      <w:bookmarkStart w:id="2059" w:name="Sit_Faravel_XIV"/>
      <w:r w:rsidRPr="0032190F">
        <w:t>Faravel</w:t>
      </w:r>
      <w:r w:rsidR="00CC5BAD" w:rsidRPr="0032190F">
        <w:t xml:space="preserve"> XIV (Site de)</w:t>
      </w:r>
    </w:p>
    <w:bookmarkEnd w:id="2059"/>
    <w:p w14:paraId="7B9282B6" w14:textId="77777777" w:rsidR="005701A9" w:rsidRPr="0032190F" w:rsidRDefault="005701A9" w:rsidP="00242C0F">
      <w:pPr>
        <w:jc w:val="both"/>
        <w:rPr>
          <w:lang w:val="fr-FR"/>
        </w:rPr>
      </w:pPr>
    </w:p>
    <w:p w14:paraId="3EAD6FFC" w14:textId="77777777" w:rsidR="00CC5BAD" w:rsidRPr="0032190F" w:rsidRDefault="00CC5BAD" w:rsidP="00242C0F">
      <w:pPr>
        <w:jc w:val="both"/>
        <w:rPr>
          <w:lang w:val="fr-FR"/>
        </w:rPr>
      </w:pPr>
      <w:r w:rsidRPr="0032190F">
        <w:rPr>
          <w:lang w:val="fr-FR"/>
        </w:rPr>
        <w:t xml:space="preserve">Situé à la côte de </w:t>
      </w:r>
      <w:smartTag w:uri="urn:schemas-microsoft-com:office:smarttags" w:element="metricconverter">
        <w:smartTagPr>
          <w:attr w:name="ProductID" w:val="2450 m"/>
        </w:smartTagPr>
        <w:r w:rsidRPr="0032190F">
          <w:rPr>
            <w:lang w:val="fr-FR"/>
          </w:rPr>
          <w:t>2450 m</w:t>
        </w:r>
      </w:smartTag>
      <w:r w:rsidR="00B66155" w:rsidRPr="0032190F">
        <w:rPr>
          <w:lang w:val="fr-FR"/>
        </w:rPr>
        <w:t xml:space="preserve">, à </w:t>
      </w:r>
      <w:smartTag w:uri="urn:schemas-microsoft-com:office:smarttags" w:element="metricconverter">
        <w:smartTagPr>
          <w:attr w:name="ProductID" w:val="2 km"/>
        </w:smartTagPr>
        <w:r w:rsidR="00B66155" w:rsidRPr="0032190F">
          <w:rPr>
            <w:lang w:val="fr-FR"/>
          </w:rPr>
          <w:t>2 km</w:t>
        </w:r>
      </w:smartTag>
      <w:r w:rsidR="00B66155" w:rsidRPr="0032190F">
        <w:rPr>
          <w:lang w:val="fr-FR"/>
        </w:rPr>
        <w:t xml:space="preserve"> au sud-ouest de </w:t>
      </w:r>
      <w:hyperlink w:anchor="Sit_Faravel_VIIId" w:history="1">
        <w:r w:rsidR="00B66155" w:rsidRPr="0032190F">
          <w:rPr>
            <w:rStyle w:val="Hyperlink"/>
            <w:lang w:val="fr-FR"/>
          </w:rPr>
          <w:t>Faravel VIIId</w:t>
        </w:r>
      </w:hyperlink>
      <w:r w:rsidR="00B66155" w:rsidRPr="0032190F">
        <w:rPr>
          <w:lang w:val="fr-FR"/>
        </w:rPr>
        <w:t xml:space="preserve"> au lieu dit le Fond de la Cabane (en amont du </w:t>
      </w:r>
      <w:r w:rsidRPr="0032190F">
        <w:rPr>
          <w:lang w:val="fr-FR"/>
        </w:rPr>
        <w:t xml:space="preserve">plateau de la </w:t>
      </w:r>
      <w:hyperlink w:anchor="Sit_Faravel" w:history="1">
        <w:r w:rsidR="00FC3647" w:rsidRPr="0032190F">
          <w:rPr>
            <w:rStyle w:val="Hyperlink"/>
            <w:lang w:val="fr-FR"/>
          </w:rPr>
          <w:t>Grande Cabane</w:t>
        </w:r>
      </w:hyperlink>
      <w:r w:rsidR="00FC3647" w:rsidRPr="0032190F">
        <w:rPr>
          <w:rStyle w:val="Hyperlink"/>
          <w:lang w:val="fr-FR"/>
        </w:rPr>
        <w:t xml:space="preserve"> de Faravel</w:t>
      </w:r>
      <w:r w:rsidR="00B66155" w:rsidRPr="0032190F">
        <w:rPr>
          <w:lang w:val="fr-FR"/>
        </w:rPr>
        <w:t>)</w:t>
      </w:r>
      <w:r w:rsidRPr="0032190F">
        <w:rPr>
          <w:lang w:val="fr-FR"/>
        </w:rPr>
        <w:t xml:space="preserve"> parmi d’autres structures pré-, proto- et historiques (BIB 297 p. 191,192).</w:t>
      </w:r>
    </w:p>
    <w:p w14:paraId="1EADF7BB" w14:textId="77777777" w:rsidR="00CC5BAD" w:rsidRPr="0032190F" w:rsidRDefault="00CC5BAD" w:rsidP="00242C0F">
      <w:pPr>
        <w:jc w:val="both"/>
        <w:rPr>
          <w:lang w:val="fr-FR"/>
        </w:rPr>
      </w:pPr>
    </w:p>
    <w:p w14:paraId="13058AF7" w14:textId="77777777" w:rsidR="00CC5BAD" w:rsidRPr="0032190F" w:rsidRDefault="00CC5BAD" w:rsidP="00242C0F">
      <w:pPr>
        <w:jc w:val="both"/>
        <w:rPr>
          <w:lang w:val="fr-FR"/>
        </w:rPr>
      </w:pPr>
      <w:r w:rsidRPr="0032190F">
        <w:rPr>
          <w:lang w:val="fr-FR"/>
        </w:rPr>
        <w:t xml:space="preserve">C’est une cabane circulaire de 3 à </w:t>
      </w:r>
      <w:smartTag w:uri="urn:schemas-microsoft-com:office:smarttags" w:element="metricconverter">
        <w:smartTagPr>
          <w:attr w:name="ProductID" w:val="4 m"/>
        </w:smartTagPr>
        <w:r w:rsidRPr="0032190F">
          <w:rPr>
            <w:lang w:val="fr-FR"/>
          </w:rPr>
          <w:t>4 m</w:t>
        </w:r>
      </w:smartTag>
      <w:r w:rsidRPr="0032190F">
        <w:rPr>
          <w:lang w:val="fr-FR"/>
        </w:rPr>
        <w:t xml:space="preserve"> de diamètre élevée sur un replat qui domine le torrent de Ruffy, ses murs correspondent à des amas organisés de blocs de schiste sans liant et non équarris, il délimitent une superficie interne de 10m</w:t>
      </w:r>
      <w:r w:rsidRPr="0032190F">
        <w:rPr>
          <w:vertAlign w:val="superscript"/>
          <w:lang w:val="fr-FR"/>
        </w:rPr>
        <w:t>2</w:t>
      </w:r>
      <w:r w:rsidRPr="0032190F">
        <w:rPr>
          <w:lang w:val="fr-FR"/>
        </w:rPr>
        <w:t>. Six US ont été définies mais les fouilles n’ont livré aucun mat</w:t>
      </w:r>
      <w:r w:rsidR="003E2F77" w:rsidRPr="0032190F">
        <w:rPr>
          <w:lang w:val="fr-FR"/>
        </w:rPr>
        <w:t xml:space="preserve">ériel lithique ou céramique. Au fond de la cabane, un niveau charbonneux témoigne néanmoins de la présence d’un foyer alimenté par </w:t>
      </w:r>
      <w:r w:rsidR="003E2F77" w:rsidRPr="0032190F">
        <w:rPr>
          <w:i/>
          <w:lang w:val="fr-FR"/>
        </w:rPr>
        <w:t>Pinus cembra</w:t>
      </w:r>
      <w:r w:rsidR="003E2F77" w:rsidRPr="0032190F">
        <w:rPr>
          <w:lang w:val="fr-FR"/>
        </w:rPr>
        <w:t xml:space="preserve"> et </w:t>
      </w:r>
      <w:r w:rsidR="003E2F77" w:rsidRPr="0032190F">
        <w:rPr>
          <w:i/>
          <w:lang w:val="fr-FR"/>
        </w:rPr>
        <w:t>Larix/Picea</w:t>
      </w:r>
      <w:r w:rsidR="003E2F77" w:rsidRPr="0032190F">
        <w:rPr>
          <w:lang w:val="fr-FR"/>
        </w:rPr>
        <w:t xml:space="preserve"> uniquement (sans présence d’arbustes) ce qui confirme une sélection anthropique (B. Talon in BIB 299). De ce dernier un charbon a été daté de 1985 ± 50 BP [Pa 2097] à 1 </w:t>
      </w:r>
      <w:r w:rsidR="003E2F77">
        <w:t>σ</w:t>
      </w:r>
      <w:r w:rsidR="003E2F77" w:rsidRPr="0032190F">
        <w:rPr>
          <w:lang w:val="fr-FR"/>
        </w:rPr>
        <w:t xml:space="preserve"> de confiance on obtient </w:t>
      </w:r>
      <w:smartTag w:uri="urn:schemas-microsoft-com:office:smarttags" w:element="metricconverter">
        <w:smartTagPr>
          <w:attr w:name="ProductID" w:val="50 a"/>
        </w:smartTagPr>
        <w:r w:rsidR="003E2F77" w:rsidRPr="0032190F">
          <w:rPr>
            <w:lang w:val="fr-FR"/>
          </w:rPr>
          <w:t>50 a</w:t>
        </w:r>
      </w:smartTag>
      <w:r w:rsidR="003E2F77" w:rsidRPr="0032190F">
        <w:rPr>
          <w:lang w:val="fr-FR"/>
        </w:rPr>
        <w:t>.C.-80 d.C. (BIB 297 p. 192)</w:t>
      </w:r>
    </w:p>
    <w:p w14:paraId="56B0EAE3" w14:textId="77777777" w:rsidR="003E2F77" w:rsidRPr="0032190F" w:rsidRDefault="003E2F77" w:rsidP="00242C0F">
      <w:pPr>
        <w:jc w:val="both"/>
        <w:rPr>
          <w:lang w:val="fr-FR"/>
        </w:rPr>
      </w:pPr>
    </w:p>
    <w:p w14:paraId="5C2FF967" w14:textId="77777777" w:rsidR="003E2F77" w:rsidRPr="0032190F" w:rsidRDefault="003E2F77" w:rsidP="00242C0F">
      <w:pPr>
        <w:jc w:val="both"/>
        <w:rPr>
          <w:lang w:val="fr-FR"/>
        </w:rPr>
      </w:pPr>
      <w:r w:rsidRPr="0032190F">
        <w:rPr>
          <w:lang w:val="fr-FR"/>
        </w:rPr>
        <w:t xml:space="preserve">Sa fonction pourrait avoir été celle d’une cabane de berger </w:t>
      </w:r>
      <w:r w:rsidR="00B66155" w:rsidRPr="0032190F">
        <w:rPr>
          <w:lang w:val="fr-FR"/>
        </w:rPr>
        <w:t xml:space="preserve">comme semble le confirmer des aménagements découverts </w:t>
      </w:r>
      <w:smartTag w:uri="urn:schemas-microsoft-com:office:smarttags" w:element="metricconverter">
        <w:smartTagPr>
          <w:attr w:name="ProductID" w:val="50 m"/>
        </w:smartTagPr>
        <w:r w:rsidR="00B66155" w:rsidRPr="0032190F">
          <w:rPr>
            <w:lang w:val="fr-FR"/>
          </w:rPr>
          <w:t>50 m</w:t>
        </w:r>
      </w:smartTag>
      <w:r w:rsidR="00B66155" w:rsidRPr="0032190F">
        <w:rPr>
          <w:lang w:val="fr-FR"/>
        </w:rPr>
        <w:t xml:space="preserve"> en contrebas : 3 murs parallèles orientés nord-sud qui divise la dépression morainique en formant 3 petites terrasses qui ont peut-être servi comme enclos (Faravel XX). A proximité de la dernière terrasse, un espace ovale délimité par des murs simples en blocs non équarris est également visible (Faravel XIX) </w:t>
      </w:r>
      <w:r w:rsidRPr="0032190F">
        <w:rPr>
          <w:lang w:val="fr-FR"/>
        </w:rPr>
        <w:t>ou d’une halte de passage sur le chemin allant du Fond de la Grande Cabane et la vallée de Champsaur (BIB 297 p. 193)</w:t>
      </w:r>
    </w:p>
    <w:p w14:paraId="377FD6AF" w14:textId="77777777" w:rsidR="00CC5BAD" w:rsidRPr="0032190F" w:rsidRDefault="00CC5BAD" w:rsidP="00242C0F">
      <w:pPr>
        <w:jc w:val="both"/>
        <w:rPr>
          <w:lang w:val="fr-FR"/>
        </w:rPr>
      </w:pPr>
    </w:p>
    <w:p w14:paraId="3E5BD17D" w14:textId="77777777" w:rsidR="000C25BC" w:rsidRPr="0032190F" w:rsidRDefault="000C25BC" w:rsidP="00426FF9">
      <w:pPr>
        <w:pStyle w:val="Heading1"/>
      </w:pPr>
      <w:bookmarkStart w:id="2060" w:name="Sit_Taillefer"/>
      <w:r w:rsidRPr="0032190F">
        <w:t>TAILLEFER (Plateau de)</w:t>
      </w:r>
    </w:p>
    <w:bookmarkEnd w:id="2060"/>
    <w:p w14:paraId="6380810C" w14:textId="77777777" w:rsidR="000C25BC" w:rsidRPr="0032190F" w:rsidRDefault="000C25BC" w:rsidP="00242C0F">
      <w:pPr>
        <w:jc w:val="both"/>
        <w:rPr>
          <w:lang w:val="fr-FR"/>
        </w:rPr>
      </w:pPr>
    </w:p>
    <w:p w14:paraId="53E3A4FD" w14:textId="77777777" w:rsidR="000C25BC" w:rsidRPr="0032190F" w:rsidRDefault="000C25BC" w:rsidP="00242C0F">
      <w:pPr>
        <w:jc w:val="both"/>
        <w:rPr>
          <w:lang w:val="fr-FR"/>
        </w:rPr>
      </w:pPr>
      <w:r w:rsidRPr="0032190F">
        <w:rPr>
          <w:lang w:val="fr-FR"/>
        </w:rPr>
        <w:t xml:space="preserve">Le plateau de Taillefer (Isère), à </w:t>
      </w:r>
      <w:smartTag w:uri="urn:schemas-microsoft-com:office:smarttags" w:element="metricconverter">
        <w:smartTagPr>
          <w:attr w:name="ProductID" w:val="2050 m"/>
        </w:smartTagPr>
        <w:r w:rsidRPr="0032190F">
          <w:rPr>
            <w:lang w:val="fr-FR"/>
          </w:rPr>
          <w:t>2050 m</w:t>
        </w:r>
      </w:smartTag>
      <w:r w:rsidRPr="0032190F">
        <w:rPr>
          <w:lang w:val="fr-FR"/>
        </w:rPr>
        <w:t xml:space="preserve"> d’altitude montre des signes d’ouverture de la forêt entre 5000 à 3500 BP sur la base d’une étude pluridisciplianire (BIB 342 p. 103</w:t>
      </w:r>
      <w:r w:rsidR="00A51E63" w:rsidRPr="0032190F">
        <w:rPr>
          <w:lang w:val="fr-FR"/>
        </w:rPr>
        <w:t xml:space="preserve"> (BIB 768</w:t>
      </w:r>
      <w:r w:rsidRPr="0032190F">
        <w:rPr>
          <w:lang w:val="fr-FR"/>
        </w:rPr>
        <w:t>)</w:t>
      </w:r>
      <w:r w:rsidR="00A51E63" w:rsidRPr="0032190F">
        <w:rPr>
          <w:lang w:val="fr-FR"/>
        </w:rPr>
        <w:t>). Les scarabés coprophages, notamment se développent, impliquant la présence sur place de nombreux grands herbivores (BIB 342 p. 103)</w:t>
      </w:r>
      <w:r w:rsidR="00571234" w:rsidRPr="0032190F">
        <w:rPr>
          <w:lang w:val="fr-FR"/>
        </w:rPr>
        <w:t>.</w:t>
      </w:r>
    </w:p>
    <w:p w14:paraId="5F3D72DF" w14:textId="77777777" w:rsidR="0037534A" w:rsidRPr="0032190F" w:rsidRDefault="0037534A" w:rsidP="00242C0F">
      <w:pPr>
        <w:jc w:val="both"/>
        <w:rPr>
          <w:lang w:val="fr-FR"/>
        </w:rPr>
      </w:pPr>
    </w:p>
    <w:p w14:paraId="536CC39B" w14:textId="77777777" w:rsidR="0037534A" w:rsidRPr="0032190F" w:rsidRDefault="0037534A" w:rsidP="00242C0F">
      <w:pPr>
        <w:jc w:val="both"/>
        <w:rPr>
          <w:lang w:val="fr-FR"/>
        </w:rPr>
      </w:pPr>
      <w:bookmarkStart w:id="2061" w:name="Sit_Choussy"/>
      <w:r w:rsidRPr="0032190F">
        <w:rPr>
          <w:lang w:val="fr-FR"/>
        </w:rPr>
        <w:t>CHOUSSY</w:t>
      </w:r>
    </w:p>
    <w:bookmarkEnd w:id="2061"/>
    <w:p w14:paraId="0E98EF0C" w14:textId="77777777" w:rsidR="0037534A" w:rsidRPr="0032190F" w:rsidRDefault="0037534A" w:rsidP="00242C0F">
      <w:pPr>
        <w:jc w:val="both"/>
        <w:rPr>
          <w:lang w:val="fr-FR"/>
        </w:rPr>
      </w:pPr>
    </w:p>
    <w:p w14:paraId="1C175BC1" w14:textId="77777777" w:rsidR="0037534A" w:rsidRPr="0032190F" w:rsidRDefault="0037534A" w:rsidP="0037534A">
      <w:pPr>
        <w:jc w:val="both"/>
        <w:rPr>
          <w:lang w:val="fr-FR"/>
        </w:rPr>
      </w:pPr>
      <w:r w:rsidRPr="0032190F">
        <w:rPr>
          <w:lang w:val="fr-FR"/>
        </w:rPr>
        <w:t xml:space="preserve">Dépôt de Choussy (Loir-et-Cher) fragment de graniture de rayon appartenant à un char à roues de bois renforcées de garnitures de bronze  </w:t>
      </w:r>
      <w:r w:rsidR="00F67663" w:rsidRPr="0032190F">
        <w:rPr>
          <w:lang w:val="fr-FR"/>
        </w:rPr>
        <w:t xml:space="preserve">daté du Bronze final 3 </w:t>
      </w:r>
      <w:r w:rsidRPr="0032190F">
        <w:rPr>
          <w:lang w:val="fr-FR"/>
        </w:rPr>
        <w:t>(BIB 2212 p. 437)</w:t>
      </w:r>
    </w:p>
    <w:p w14:paraId="4727BE06" w14:textId="77777777" w:rsidR="00DD2349" w:rsidRPr="0032190F" w:rsidRDefault="00DD2349" w:rsidP="00242C0F">
      <w:pPr>
        <w:jc w:val="both"/>
        <w:rPr>
          <w:lang w:val="fr-FR"/>
        </w:rPr>
      </w:pPr>
    </w:p>
    <w:p w14:paraId="5AB1CDE3" w14:textId="77777777" w:rsidR="00DD2349" w:rsidRPr="0032190F" w:rsidRDefault="00DD2349" w:rsidP="00426FF9">
      <w:pPr>
        <w:pStyle w:val="Heading1"/>
      </w:pPr>
      <w:bookmarkStart w:id="2062" w:name="Sit_Cote_Saint_Andre"/>
      <w:r w:rsidRPr="0032190F">
        <w:lastRenderedPageBreak/>
        <w:t>COTE-SAINT-ANDRE</w:t>
      </w:r>
    </w:p>
    <w:bookmarkEnd w:id="2062"/>
    <w:p w14:paraId="723451E8" w14:textId="0072F1EC" w:rsidR="00DD2349" w:rsidRPr="00A638A0" w:rsidRDefault="00911743" w:rsidP="00242C0F">
      <w:pPr>
        <w:jc w:val="both"/>
        <w:rPr>
          <w:lang w:val="fr-FR"/>
        </w:rPr>
      </w:pPr>
      <w:r>
        <w:fldChar w:fldCharType="begin"/>
      </w:r>
      <w:r w:rsidR="00E30F13" w:rsidRPr="00F649E5">
        <w:rPr>
          <w:lang w:val="fr-FR"/>
        </w:rPr>
        <w:instrText>HYPERLINK "C:\\Users\\Thomas Huet\\Desktop\\Documentation archéologique liée à la thèse\\Cultures.docx" \l "Cul_Proto_Soc_Elites"</w:instrText>
      </w:r>
      <w:r>
        <w:fldChar w:fldCharType="separate"/>
      </w:r>
      <w:r w:rsidR="00817A76">
        <w:rPr>
          <w:rStyle w:val="Hyperlink"/>
          <w:lang w:val="fr-FR"/>
        </w:rPr>
        <w:t>s</w:t>
      </w:r>
      <w:r w:rsidR="00817A76" w:rsidRPr="0032190F">
        <w:rPr>
          <w:rStyle w:val="Hyperlink"/>
          <w:lang w:val="fr-FR"/>
        </w:rPr>
        <w:t>ite princier</w:t>
      </w:r>
      <w:r>
        <w:fldChar w:fldCharType="end"/>
      </w:r>
    </w:p>
    <w:p w14:paraId="5C372651" w14:textId="77777777" w:rsidR="00817A76" w:rsidRPr="0032190F" w:rsidRDefault="00817A76" w:rsidP="00242C0F">
      <w:pPr>
        <w:jc w:val="both"/>
        <w:rPr>
          <w:lang w:val="fr-FR"/>
        </w:rPr>
      </w:pPr>
    </w:p>
    <w:p w14:paraId="4AC5E723" w14:textId="77777777" w:rsidR="00DD2349" w:rsidRPr="0032190F" w:rsidRDefault="00060121" w:rsidP="00FD6EBE">
      <w:pPr>
        <w:jc w:val="both"/>
        <w:rPr>
          <w:lang w:val="fr-FR"/>
        </w:rPr>
      </w:pPr>
      <w:r w:rsidRPr="0032190F">
        <w:rPr>
          <w:lang w:val="fr-FR" w:eastAsia="en-GB"/>
        </w:rPr>
        <w:t xml:space="preserve">La </w:t>
      </w:r>
      <w:r w:rsidR="005C67AC" w:rsidRPr="0032190F">
        <w:rPr>
          <w:lang w:val="fr-FR" w:eastAsia="en-GB"/>
        </w:rPr>
        <w:t>Côte-Saint-André</w:t>
      </w:r>
      <w:r w:rsidR="007F06E0" w:rsidRPr="0032190F">
        <w:rPr>
          <w:lang w:val="fr-FR" w:eastAsia="en-GB"/>
        </w:rPr>
        <w:t xml:space="preserve"> (Isère)</w:t>
      </w:r>
      <w:r w:rsidR="005C67AC" w:rsidRPr="0032190F">
        <w:rPr>
          <w:lang w:val="fr-FR" w:eastAsia="en-GB"/>
        </w:rPr>
        <w:t xml:space="preserve">. </w:t>
      </w:r>
      <w:r w:rsidR="00DD2349" w:rsidRPr="0032190F">
        <w:rPr>
          <w:lang w:val="fr-FR"/>
        </w:rPr>
        <w:t>Sépulture « princière » à inhumation sous tumulus, à char à 4 roues. Y aurait été trouvé des « vases italiques du 6</w:t>
      </w:r>
      <w:r w:rsidR="00DD2349" w:rsidRPr="0032190F">
        <w:rPr>
          <w:vertAlign w:val="superscript"/>
          <w:lang w:val="fr-FR"/>
        </w:rPr>
        <w:t>e</w:t>
      </w:r>
      <w:r w:rsidR="00DD2349" w:rsidRPr="0032190F">
        <w:rPr>
          <w:lang w:val="fr-FR"/>
        </w:rPr>
        <w:t xml:space="preserve"> s. » (BIB 1860 p. 67). Une des jantes de roue, en chêne, a pu être datée précisément par dendrochronologie de -735 et -725 aec.(BIB 1860 p. 71). Pourtant, dans le mobilier d’accompagnement, de la vaisselle [situle] renvoie à des périodes + tradives </w:t>
      </w:r>
      <w:r w:rsidR="007F06E0" w:rsidRPr="0032190F">
        <w:rPr>
          <w:lang w:val="fr-FR"/>
        </w:rPr>
        <w:t xml:space="preserve">(vers -550 aec) ; « troublant » </w:t>
      </w:r>
      <w:r w:rsidR="00DD2349" w:rsidRPr="0032190F">
        <w:rPr>
          <w:lang w:val="fr-FR"/>
        </w:rPr>
        <w:t>(BIB 1860 p. 71).</w:t>
      </w:r>
    </w:p>
    <w:p w14:paraId="25411145" w14:textId="77777777" w:rsidR="005C67AC" w:rsidRPr="0032190F" w:rsidRDefault="005C67AC" w:rsidP="00FD6EBE">
      <w:pPr>
        <w:jc w:val="both"/>
        <w:rPr>
          <w:lang w:val="fr-FR"/>
        </w:rPr>
      </w:pPr>
      <w:r w:rsidRPr="0032190F">
        <w:rPr>
          <w:lang w:val="fr-FR"/>
        </w:rPr>
        <w:t>Ce char véhiculait un vase</w:t>
      </w:r>
      <w:r w:rsidR="00225D05" w:rsidRPr="0032190F">
        <w:rPr>
          <w:lang w:val="fr-FR"/>
        </w:rPr>
        <w:t xml:space="preserve"> en bronze [situle]</w:t>
      </w:r>
      <w:r w:rsidRPr="0032190F">
        <w:rPr>
          <w:lang w:val="fr-FR"/>
        </w:rPr>
        <w:t xml:space="preserve"> rempli d’eau sacrée (sic)</w:t>
      </w:r>
      <w:r w:rsidR="00225D05" w:rsidRPr="0032190F">
        <w:rPr>
          <w:lang w:val="fr-FR"/>
        </w:rPr>
        <w:t xml:space="preserve"> selon A. Bocquet</w:t>
      </w:r>
      <w:r w:rsidRPr="0032190F">
        <w:rPr>
          <w:lang w:val="fr-FR"/>
        </w:rPr>
        <w:t xml:space="preserve"> (BIB 1860 p. 116).</w:t>
      </w:r>
    </w:p>
    <w:p w14:paraId="4C403897" w14:textId="13801858" w:rsidR="009649A8" w:rsidRPr="0032190F" w:rsidRDefault="00225D05" w:rsidP="0037534A">
      <w:pPr>
        <w:jc w:val="both"/>
        <w:rPr>
          <w:lang w:val="fr-FR"/>
        </w:rPr>
      </w:pPr>
      <w:r w:rsidRPr="0032190F">
        <w:rPr>
          <w:lang w:val="fr-FR"/>
        </w:rPr>
        <w:t xml:space="preserve">Le </w:t>
      </w:r>
      <w:hyperlink r:id="rId4808" w:anchor="Cul_Proto_Art_TAC_A_att" w:history="1">
        <w:r w:rsidR="00952EF5" w:rsidRPr="0032190F">
          <w:rPr>
            <w:rStyle w:val="Hyperlink"/>
            <w:lang w:val="fr-FR"/>
          </w:rPr>
          <w:t xml:space="preserve">char </w:t>
        </w:r>
      </w:hyperlink>
      <w:r w:rsidRPr="0032190F">
        <w:rPr>
          <w:lang w:val="fr-FR"/>
        </w:rPr>
        <w:t xml:space="preserve">de la Côte-Saint-André ressemble beaucoup à celui de </w:t>
      </w:r>
      <w:hyperlink r:id="rId4809" w:anchor="Sit_Sopron" w:history="1">
        <w:r w:rsidRPr="0032190F">
          <w:rPr>
            <w:rStyle w:val="Hyperlink"/>
            <w:lang w:val="fr-FR"/>
          </w:rPr>
          <w:t>Sopron</w:t>
        </w:r>
      </w:hyperlink>
      <w:r w:rsidRPr="0032190F">
        <w:rPr>
          <w:lang w:val="fr-FR"/>
        </w:rPr>
        <w:t xml:space="preserve"> (BIB 1860 p. 120)</w:t>
      </w:r>
      <w:r w:rsidR="009649A8" w:rsidRPr="0032190F">
        <w:rPr>
          <w:lang w:val="fr-FR"/>
        </w:rPr>
        <w:t>.</w:t>
      </w:r>
      <w:r w:rsidR="0037534A" w:rsidRPr="0032190F">
        <w:rPr>
          <w:lang w:val="fr-FR"/>
        </w:rPr>
        <w:t xml:space="preserve"> L</w:t>
      </w:r>
      <w:r w:rsidR="009649A8" w:rsidRPr="0032190F">
        <w:rPr>
          <w:lang w:val="fr-FR"/>
        </w:rPr>
        <w:t xml:space="preserve">e char de </w:t>
      </w:r>
      <w:r w:rsidR="0037534A" w:rsidRPr="0032190F">
        <w:rPr>
          <w:lang w:val="fr-FR"/>
        </w:rPr>
        <w:t>l</w:t>
      </w:r>
      <w:r w:rsidR="009649A8" w:rsidRPr="0032190F">
        <w:rPr>
          <w:lang w:val="fr-FR"/>
        </w:rPr>
        <w:t>a Côte-Saint-André portant un bassin et une situle (BIB 2212 p. 442)</w:t>
      </w:r>
      <w:r w:rsidR="0037534A" w:rsidRPr="0032190F">
        <w:rPr>
          <w:lang w:val="fr-FR"/>
        </w:rPr>
        <w:t xml:space="preserve"> de type Kurd qui appartient certainement au 1</w:t>
      </w:r>
      <w:r w:rsidR="0037534A" w:rsidRPr="0032190F">
        <w:rPr>
          <w:vertAlign w:val="superscript"/>
          <w:lang w:val="fr-FR"/>
        </w:rPr>
        <w:t>e</w:t>
      </w:r>
      <w:r w:rsidR="0037534A" w:rsidRPr="0032190F">
        <w:rPr>
          <w:lang w:val="fr-FR"/>
        </w:rPr>
        <w:t xml:space="preserve"> Age du Fer  (BIB 2212 p. 437)</w:t>
      </w:r>
    </w:p>
    <w:p w14:paraId="56C7DF5B" w14:textId="77777777" w:rsidR="0037534A" w:rsidRPr="0032190F" w:rsidRDefault="0037534A" w:rsidP="009649A8">
      <w:pPr>
        <w:jc w:val="both"/>
        <w:rPr>
          <w:lang w:val="fr-FR"/>
        </w:rPr>
      </w:pPr>
    </w:p>
    <w:p w14:paraId="4CD0927B" w14:textId="77777777" w:rsidR="0037534A" w:rsidRPr="0032190F" w:rsidRDefault="0037534A" w:rsidP="0037534A">
      <w:pPr>
        <w:jc w:val="both"/>
        <w:rPr>
          <w:lang w:val="fr-FR"/>
        </w:rPr>
      </w:pPr>
      <w:r w:rsidRPr="0032190F">
        <w:rPr>
          <w:lang w:val="fr-FR"/>
        </w:rPr>
        <w:t>Char processionnel à roues massives en bronze (BIB 2212 p. 437)</w:t>
      </w:r>
    </w:p>
    <w:p w14:paraId="78904C27" w14:textId="77777777" w:rsidR="00571234" w:rsidRPr="0032190F" w:rsidRDefault="00571234" w:rsidP="00242C0F">
      <w:pPr>
        <w:jc w:val="both"/>
        <w:rPr>
          <w:lang w:val="fr-FR"/>
        </w:rPr>
      </w:pPr>
    </w:p>
    <w:p w14:paraId="52C65B58" w14:textId="77777777" w:rsidR="00A46468" w:rsidRPr="0032190F" w:rsidRDefault="00EA109D" w:rsidP="00426FF9">
      <w:pPr>
        <w:pStyle w:val="Heading1"/>
      </w:pPr>
      <w:bookmarkStart w:id="2063" w:name="Sit_Allaric_Camp"/>
      <w:r w:rsidRPr="0032190F">
        <w:t>ASLONNES</w:t>
      </w:r>
    </w:p>
    <w:bookmarkEnd w:id="2063"/>
    <w:p w14:paraId="1EAB1D75" w14:textId="77777777" w:rsidR="007F25BB" w:rsidRPr="0032190F" w:rsidRDefault="007F25BB" w:rsidP="00242C0F">
      <w:pPr>
        <w:jc w:val="both"/>
        <w:rPr>
          <w:lang w:val="fr-FR"/>
        </w:rPr>
      </w:pPr>
    </w:p>
    <w:p w14:paraId="2595C6DB" w14:textId="7C3C7AD8" w:rsidR="00E51A2E" w:rsidRPr="0032190F" w:rsidRDefault="00A46468" w:rsidP="00242C0F">
      <w:pPr>
        <w:jc w:val="both"/>
        <w:rPr>
          <w:lang w:val="fr-FR"/>
        </w:rPr>
      </w:pPr>
      <w:r w:rsidRPr="0032190F">
        <w:rPr>
          <w:lang w:val="fr-FR"/>
        </w:rPr>
        <w:t>L’habitat du Camp Allari</w:t>
      </w:r>
      <w:r w:rsidR="00EA109D" w:rsidRPr="0032190F">
        <w:rPr>
          <w:lang w:val="fr-FR"/>
        </w:rPr>
        <w:t>c</w:t>
      </w:r>
      <w:r w:rsidRPr="0032190F">
        <w:rPr>
          <w:lang w:val="fr-FR"/>
        </w:rPr>
        <w:t xml:space="preserve"> (Aslonnes, Vienne</w:t>
      </w:r>
      <w:r w:rsidR="00122D0E" w:rsidRPr="0032190F">
        <w:rPr>
          <w:lang w:val="fr-FR"/>
        </w:rPr>
        <w:t>, Isère</w:t>
      </w:r>
      <w:r w:rsidRPr="0032190F">
        <w:rPr>
          <w:lang w:val="fr-FR"/>
        </w:rPr>
        <w:t xml:space="preserve">) a livré un vase à décor de « bonshommes » daté du </w:t>
      </w:r>
      <w:hyperlink r:id="rId4810" w:anchor="Cul_Bronze_Final_3b" w:history="1">
        <w:r w:rsidR="003D1873" w:rsidRPr="0032190F">
          <w:rPr>
            <w:rStyle w:val="Hyperlink"/>
            <w:lang w:val="fr-FR"/>
          </w:rPr>
          <w:t>B</w:t>
        </w:r>
        <w:r w:rsidR="00EA4AF2">
          <w:rPr>
            <w:rStyle w:val="Hyperlink"/>
            <w:lang w:val="fr-FR"/>
          </w:rPr>
          <w:t xml:space="preserve">F </w:t>
        </w:r>
        <w:r w:rsidR="00A45E63" w:rsidRPr="0032190F">
          <w:rPr>
            <w:rStyle w:val="Hyperlink"/>
            <w:lang w:val="fr-FR"/>
          </w:rPr>
          <w:t>3</w:t>
        </w:r>
        <w:r w:rsidRPr="0032190F">
          <w:rPr>
            <w:rStyle w:val="Hyperlink"/>
            <w:lang w:val="fr-FR"/>
          </w:rPr>
          <w:t>b</w:t>
        </w:r>
      </w:hyperlink>
      <w:r w:rsidRPr="0032190F">
        <w:rPr>
          <w:lang w:val="fr-FR"/>
        </w:rPr>
        <w:t xml:space="preserve"> (BIB 1871 p. 88)</w:t>
      </w:r>
      <w:r w:rsidR="0040427B" w:rsidRPr="0032190F">
        <w:rPr>
          <w:lang w:val="fr-FR"/>
        </w:rPr>
        <w:t xml:space="preserve">. </w:t>
      </w:r>
      <w:r w:rsidR="00E51A2E" w:rsidRPr="0032190F">
        <w:rPr>
          <w:lang w:val="fr-FR"/>
        </w:rPr>
        <w:t>Pour certaines céramiques, utilisation de couleur</w:t>
      </w:r>
      <w:r w:rsidR="00B64961" w:rsidRPr="0032190F">
        <w:rPr>
          <w:lang w:val="fr-FR"/>
        </w:rPr>
        <w:t xml:space="preserve"> [peinture]</w:t>
      </w:r>
      <w:r w:rsidR="00E51A2E" w:rsidRPr="0032190F">
        <w:rPr>
          <w:lang w:val="fr-FR"/>
        </w:rPr>
        <w:t xml:space="preserve"> (</w:t>
      </w:r>
      <w:hyperlink r:id="rId4811" w:anchor="Cul_Proto_Art_TAC_T_g_chevrons" w:history="1">
        <w:r w:rsidR="00B64961" w:rsidRPr="0032190F">
          <w:rPr>
            <w:rStyle w:val="Hyperlink"/>
            <w:lang w:val="fr-FR" w:eastAsia="en-GB"/>
          </w:rPr>
          <w:t>chevrons</w:t>
        </w:r>
      </w:hyperlink>
      <w:r w:rsidR="00C962F6" w:rsidRPr="0032190F">
        <w:rPr>
          <w:lang w:val="fr-FR"/>
        </w:rPr>
        <w:t xml:space="preserve"> </w:t>
      </w:r>
      <w:r w:rsidR="00E51A2E" w:rsidRPr="0032190F">
        <w:rPr>
          <w:lang w:val="fr-FR"/>
        </w:rPr>
        <w:t>rouges et noirs) (BIB 1991)</w:t>
      </w:r>
    </w:p>
    <w:p w14:paraId="7DFA7F9E" w14:textId="77777777" w:rsidR="0062008A" w:rsidRPr="0032190F" w:rsidRDefault="0062008A" w:rsidP="00242C0F">
      <w:pPr>
        <w:jc w:val="both"/>
        <w:rPr>
          <w:lang w:val="fr-FR"/>
        </w:rPr>
      </w:pPr>
    </w:p>
    <w:p w14:paraId="0DFEDC38" w14:textId="77777777" w:rsidR="009668F0" w:rsidRPr="0032190F" w:rsidRDefault="009668F0" w:rsidP="00242C0F">
      <w:pPr>
        <w:jc w:val="both"/>
        <w:rPr>
          <w:lang w:val="fr-FR"/>
        </w:rPr>
      </w:pPr>
      <w:r w:rsidRPr="0032190F">
        <w:rPr>
          <w:lang w:val="fr-FR"/>
        </w:rPr>
        <w:t>La continuité entre les séries du Bronze final et celles de la fin du 1</w:t>
      </w:r>
      <w:r w:rsidRPr="0032190F">
        <w:rPr>
          <w:vertAlign w:val="superscript"/>
          <w:lang w:val="fr-FR"/>
        </w:rPr>
        <w:t>e</w:t>
      </w:r>
      <w:r w:rsidRPr="0032190F">
        <w:rPr>
          <w:lang w:val="fr-FR"/>
        </w:rPr>
        <w:t xml:space="preserve"> Fer et de La Tène est loin d</w:t>
      </w:r>
      <w:r w:rsidR="00681D9D" w:rsidRPr="0032190F">
        <w:rPr>
          <w:lang w:val="fr-FR"/>
        </w:rPr>
        <w:t>’</w:t>
      </w:r>
      <w:r w:rsidRPr="0032190F">
        <w:rPr>
          <w:lang w:val="fr-FR"/>
        </w:rPr>
        <w:t xml:space="preserve">être assurée avec un probable </w:t>
      </w:r>
      <w:r w:rsidRPr="003465C0">
        <w:rPr>
          <w:i/>
          <w:lang w:val="fr-FR"/>
        </w:rPr>
        <w:t>hiatus</w:t>
      </w:r>
      <w:r w:rsidRPr="0032190F">
        <w:rPr>
          <w:lang w:val="fr-FR"/>
        </w:rPr>
        <w:t xml:space="preserve"> d’occupation entre les niveaux 3 et 3 bis (BIB 2045 p. 19). Ce hiatus amène à douter de la filiation directe entre les bandes denses des vases du BF et les bandes complexes des vases à décor graphité (BIB 2045 p. 19). Les points communs pourraient résulter de convergences (BIB 2045 p. 19)</w:t>
      </w:r>
      <w:r w:rsidR="00851C87" w:rsidRPr="0032190F">
        <w:rPr>
          <w:lang w:val="fr-FR"/>
        </w:rPr>
        <w:t>.</w:t>
      </w:r>
    </w:p>
    <w:p w14:paraId="055301BA" w14:textId="77777777" w:rsidR="00851C87" w:rsidRPr="0032190F" w:rsidRDefault="00851C87" w:rsidP="00242C0F">
      <w:pPr>
        <w:jc w:val="both"/>
        <w:rPr>
          <w:lang w:val="fr-FR"/>
        </w:rPr>
      </w:pPr>
    </w:p>
    <w:p w14:paraId="5C75E495" w14:textId="77777777" w:rsidR="00851C87" w:rsidRDefault="00851C87" w:rsidP="00242C0F">
      <w:pPr>
        <w:jc w:val="both"/>
        <w:rPr>
          <w:lang w:val="fr-FR"/>
        </w:rPr>
      </w:pPr>
      <w:r w:rsidRPr="0032190F">
        <w:rPr>
          <w:lang w:val="fr-FR"/>
        </w:rPr>
        <w:t>Fragments de statuettes anthropomorphes d’après J.-P. Pautreau (BIB 2212 p. 441)</w:t>
      </w:r>
    </w:p>
    <w:p w14:paraId="31CF01D2" w14:textId="77777777" w:rsidR="0042789F" w:rsidRDefault="0042789F" w:rsidP="00242C0F">
      <w:pPr>
        <w:jc w:val="both"/>
        <w:rPr>
          <w:lang w:val="fr-FR"/>
        </w:rPr>
      </w:pPr>
    </w:p>
    <w:p w14:paraId="6D859906" w14:textId="77777777" w:rsidR="0042789F" w:rsidRDefault="0042789F" w:rsidP="00426FF9">
      <w:pPr>
        <w:pStyle w:val="Heading1"/>
      </w:pPr>
      <w:bookmarkStart w:id="2064" w:name="Sit_Baule"/>
      <w:r>
        <w:t>BAULE</w:t>
      </w:r>
    </w:p>
    <w:bookmarkEnd w:id="2064"/>
    <w:p w14:paraId="394C5CD0" w14:textId="77777777" w:rsidR="0042789F" w:rsidRDefault="0042789F" w:rsidP="00242C0F">
      <w:pPr>
        <w:jc w:val="both"/>
        <w:rPr>
          <w:lang w:val="fr-FR"/>
        </w:rPr>
      </w:pPr>
    </w:p>
    <w:p w14:paraId="4191651D" w14:textId="77777777" w:rsidR="0042789F" w:rsidRDefault="0042789F" w:rsidP="00242C0F">
      <w:pPr>
        <w:jc w:val="both"/>
        <w:rPr>
          <w:lang w:val="fr-FR"/>
        </w:rPr>
      </w:pPr>
      <w:r>
        <w:rPr>
          <w:lang w:val="fr-FR"/>
        </w:rPr>
        <w:t>Baule (Loiret), vase à signes du BF 3b (BIB 1827)</w:t>
      </w:r>
    </w:p>
    <w:p w14:paraId="01E0E34E" w14:textId="77777777" w:rsidR="0042789F" w:rsidRDefault="0042789F" w:rsidP="00242C0F">
      <w:pPr>
        <w:jc w:val="both"/>
        <w:rPr>
          <w:lang w:val="fr-FR"/>
        </w:rPr>
      </w:pPr>
    </w:p>
    <w:p w14:paraId="2B7CCBAE" w14:textId="77777777" w:rsidR="0042789F" w:rsidRDefault="0042789F" w:rsidP="00426FF9">
      <w:pPr>
        <w:pStyle w:val="Heading1"/>
      </w:pPr>
      <w:bookmarkStart w:id="2065" w:name="Sit_Chamoussey"/>
      <w:r>
        <w:t>CHAMOUSSEY</w:t>
      </w:r>
    </w:p>
    <w:bookmarkEnd w:id="2065"/>
    <w:p w14:paraId="6D9E895C" w14:textId="77777777" w:rsidR="0042789F" w:rsidRDefault="0042789F" w:rsidP="00242C0F">
      <w:pPr>
        <w:jc w:val="both"/>
        <w:rPr>
          <w:lang w:val="fr-FR"/>
        </w:rPr>
      </w:pPr>
    </w:p>
    <w:p w14:paraId="76087346" w14:textId="77777777" w:rsidR="0042789F" w:rsidRPr="0032190F" w:rsidRDefault="0042789F" w:rsidP="00242C0F">
      <w:pPr>
        <w:jc w:val="both"/>
        <w:rPr>
          <w:lang w:val="fr-FR"/>
        </w:rPr>
      </w:pPr>
      <w:r>
        <w:rPr>
          <w:lang w:val="fr-FR"/>
        </w:rPr>
        <w:t xml:space="preserve">Chamoussey, vase à signes </w:t>
      </w:r>
      <w:r w:rsidR="00FB7CB0">
        <w:rPr>
          <w:lang w:val="fr-FR"/>
        </w:rPr>
        <w:t xml:space="preserve">anthropomorphe et/ou zoomorphe </w:t>
      </w:r>
      <w:r>
        <w:rPr>
          <w:lang w:val="fr-FR"/>
        </w:rPr>
        <w:t>du BF 3b (BIB 1827)</w:t>
      </w:r>
    </w:p>
    <w:p w14:paraId="3D3B3127" w14:textId="77777777" w:rsidR="00A45E63" w:rsidRDefault="00A45E63" w:rsidP="00242C0F">
      <w:pPr>
        <w:jc w:val="both"/>
        <w:rPr>
          <w:lang w:val="fr-FR"/>
        </w:rPr>
      </w:pPr>
    </w:p>
    <w:p w14:paraId="22D96E3A" w14:textId="77777777" w:rsidR="0042789F" w:rsidRDefault="0042789F" w:rsidP="00426FF9">
      <w:pPr>
        <w:pStyle w:val="Heading1"/>
      </w:pPr>
      <w:bookmarkStart w:id="2066" w:name="Sit_Saint_Enimie"/>
      <w:r>
        <w:t>SAINT-ENIMIE</w:t>
      </w:r>
    </w:p>
    <w:bookmarkEnd w:id="2066"/>
    <w:p w14:paraId="0A665E5F" w14:textId="77777777" w:rsidR="0042789F" w:rsidRDefault="0042789F" w:rsidP="00242C0F">
      <w:pPr>
        <w:jc w:val="both"/>
        <w:rPr>
          <w:i/>
          <w:lang w:val="fr-FR"/>
        </w:rPr>
      </w:pPr>
    </w:p>
    <w:p w14:paraId="143F17F0" w14:textId="77777777" w:rsidR="0042789F" w:rsidRDefault="0042789F" w:rsidP="00242C0F">
      <w:pPr>
        <w:jc w:val="both"/>
        <w:rPr>
          <w:lang w:val="fr-FR"/>
        </w:rPr>
      </w:pPr>
      <w:r w:rsidRPr="0042789F">
        <w:rPr>
          <w:lang w:val="fr-FR"/>
        </w:rPr>
        <w:t>Saint-Enimie</w:t>
      </w:r>
      <w:r>
        <w:rPr>
          <w:lang w:val="fr-FR"/>
        </w:rPr>
        <w:t xml:space="preserve"> (Lozère), </w:t>
      </w:r>
      <w:r w:rsidR="00FB7CB0">
        <w:rPr>
          <w:lang w:val="fr-FR"/>
        </w:rPr>
        <w:t>vase à signes anthropomorphe et/ou zoomorphe du BF 3b (BIB 1827)</w:t>
      </w:r>
    </w:p>
    <w:p w14:paraId="53861938" w14:textId="77777777" w:rsidR="0042789F" w:rsidRDefault="0042789F" w:rsidP="00242C0F">
      <w:pPr>
        <w:jc w:val="both"/>
        <w:rPr>
          <w:lang w:val="fr-FR"/>
        </w:rPr>
      </w:pPr>
    </w:p>
    <w:p w14:paraId="5A825AAD" w14:textId="77777777" w:rsidR="0042789F" w:rsidRDefault="0042789F" w:rsidP="00426FF9">
      <w:pPr>
        <w:pStyle w:val="Heading1"/>
      </w:pPr>
      <w:bookmarkStart w:id="2067" w:name="Sit_Saint_Germain_Plain"/>
      <w:r>
        <w:t>SAINT-GERMAIN-DU-PLAIN</w:t>
      </w:r>
    </w:p>
    <w:bookmarkEnd w:id="2067"/>
    <w:p w14:paraId="55DD76D0" w14:textId="77777777" w:rsidR="0042789F" w:rsidRDefault="0042789F" w:rsidP="00242C0F">
      <w:pPr>
        <w:jc w:val="both"/>
        <w:rPr>
          <w:i/>
          <w:lang w:val="fr-FR"/>
        </w:rPr>
      </w:pPr>
    </w:p>
    <w:p w14:paraId="2C23ECD8" w14:textId="77777777" w:rsidR="0042789F" w:rsidRPr="0042789F" w:rsidRDefault="0042789F" w:rsidP="00242C0F">
      <w:pPr>
        <w:jc w:val="both"/>
        <w:rPr>
          <w:lang w:val="fr-FR"/>
        </w:rPr>
      </w:pPr>
      <w:r w:rsidRPr="0042789F">
        <w:rPr>
          <w:lang w:val="fr-FR"/>
        </w:rPr>
        <w:t>Saint-Germain-du-Plain</w:t>
      </w:r>
      <w:r>
        <w:rPr>
          <w:lang w:val="fr-FR"/>
        </w:rPr>
        <w:t xml:space="preserve"> (Saône-et-Loire), </w:t>
      </w:r>
      <w:r w:rsidR="00FB7CB0">
        <w:rPr>
          <w:lang w:val="fr-FR"/>
        </w:rPr>
        <w:t>vase à signes anthropomorphe et/ou zoomorphe du BF 3b (BIB 1827)</w:t>
      </w:r>
    </w:p>
    <w:p w14:paraId="7941E7CB" w14:textId="77777777" w:rsidR="0042789F" w:rsidRDefault="0042789F" w:rsidP="00242C0F">
      <w:pPr>
        <w:jc w:val="both"/>
        <w:rPr>
          <w:i/>
          <w:lang w:val="fr-FR"/>
        </w:rPr>
      </w:pPr>
    </w:p>
    <w:p w14:paraId="706641F7" w14:textId="77777777" w:rsidR="0042789F" w:rsidRDefault="0042789F" w:rsidP="00242C0F">
      <w:pPr>
        <w:jc w:val="both"/>
        <w:rPr>
          <w:lang w:val="fr-FR"/>
        </w:rPr>
      </w:pPr>
    </w:p>
    <w:p w14:paraId="1DFD9E3D" w14:textId="77777777" w:rsidR="0042789F" w:rsidRDefault="0042789F" w:rsidP="00426FF9">
      <w:pPr>
        <w:pStyle w:val="Heading1"/>
      </w:pPr>
      <w:bookmarkStart w:id="2068" w:name="Sit_Saint_Romain"/>
      <w:r>
        <w:lastRenderedPageBreak/>
        <w:t>SAINT-ROMAIN</w:t>
      </w:r>
    </w:p>
    <w:bookmarkEnd w:id="2068"/>
    <w:p w14:paraId="25AC473B" w14:textId="77777777" w:rsidR="0042789F" w:rsidRDefault="0042789F" w:rsidP="00242C0F">
      <w:pPr>
        <w:jc w:val="both"/>
        <w:rPr>
          <w:lang w:val="fr-FR"/>
        </w:rPr>
      </w:pPr>
    </w:p>
    <w:p w14:paraId="5D355755" w14:textId="77777777" w:rsidR="0042789F" w:rsidRDefault="0042789F" w:rsidP="00242C0F">
      <w:pPr>
        <w:jc w:val="both"/>
        <w:rPr>
          <w:lang w:val="fr-FR"/>
        </w:rPr>
      </w:pPr>
      <w:r w:rsidRPr="0042789F">
        <w:rPr>
          <w:lang w:val="fr-FR"/>
        </w:rPr>
        <w:t>Saint-Romain</w:t>
      </w:r>
      <w:r>
        <w:rPr>
          <w:lang w:val="fr-FR"/>
        </w:rPr>
        <w:t xml:space="preserve"> (Côte-d'Or), </w:t>
      </w:r>
      <w:r w:rsidR="00FB7CB0">
        <w:rPr>
          <w:lang w:val="fr-FR"/>
        </w:rPr>
        <w:t>vase à signes anthropomorphe et/ou zoomorphe du BF 3b (BIB 1827)</w:t>
      </w:r>
    </w:p>
    <w:p w14:paraId="62643ADB" w14:textId="77777777" w:rsidR="002932B0" w:rsidRDefault="002932B0" w:rsidP="00426FF9">
      <w:pPr>
        <w:pStyle w:val="Heading1"/>
      </w:pPr>
      <w:r>
        <w:br/>
      </w:r>
      <w:bookmarkStart w:id="2069" w:name="Sit_Siorac"/>
      <w:r>
        <w:t>SIORAC</w:t>
      </w:r>
      <w:bookmarkEnd w:id="2069"/>
    </w:p>
    <w:p w14:paraId="3A32E1BD" w14:textId="77777777" w:rsidR="0042789F" w:rsidRDefault="0042789F" w:rsidP="00242C0F">
      <w:pPr>
        <w:jc w:val="both"/>
        <w:rPr>
          <w:lang w:val="fr-FR"/>
        </w:rPr>
      </w:pPr>
    </w:p>
    <w:p w14:paraId="4D0AE501" w14:textId="77777777" w:rsidR="002932B0" w:rsidRDefault="002932B0" w:rsidP="00242C0F">
      <w:pPr>
        <w:jc w:val="both"/>
        <w:rPr>
          <w:lang w:val="fr-FR"/>
        </w:rPr>
      </w:pPr>
      <w:r>
        <w:rPr>
          <w:lang w:val="fr-FR"/>
        </w:rPr>
        <w:t>Siorac (Dordogne), vase à signes anthropomorphe et/ou zoomorphe du BF 3b (BIB 1827)</w:t>
      </w:r>
    </w:p>
    <w:p w14:paraId="36002CEF" w14:textId="77777777" w:rsidR="002932B0" w:rsidRDefault="002932B0" w:rsidP="00242C0F">
      <w:pPr>
        <w:jc w:val="both"/>
        <w:rPr>
          <w:lang w:val="fr-FR"/>
        </w:rPr>
      </w:pPr>
    </w:p>
    <w:p w14:paraId="3FC890EF" w14:textId="77777777" w:rsidR="002932B0" w:rsidRDefault="002932B0" w:rsidP="00426FF9">
      <w:pPr>
        <w:pStyle w:val="Heading1"/>
      </w:pPr>
      <w:bookmarkStart w:id="2070" w:name="Sit_Treves_"/>
      <w:r>
        <w:t>TREVES</w:t>
      </w:r>
    </w:p>
    <w:bookmarkEnd w:id="2070"/>
    <w:p w14:paraId="0C6CFEF0" w14:textId="77777777" w:rsidR="002932B0" w:rsidRDefault="002932B0" w:rsidP="00242C0F">
      <w:pPr>
        <w:jc w:val="both"/>
        <w:rPr>
          <w:lang w:val="fr-FR"/>
        </w:rPr>
      </w:pPr>
    </w:p>
    <w:p w14:paraId="4C7CF60F" w14:textId="77777777" w:rsidR="002932B0" w:rsidRDefault="002932B0" w:rsidP="00242C0F">
      <w:pPr>
        <w:jc w:val="both"/>
        <w:rPr>
          <w:lang w:val="fr-FR"/>
        </w:rPr>
      </w:pPr>
      <w:r>
        <w:rPr>
          <w:lang w:val="fr-FR"/>
        </w:rPr>
        <w:t>Trèves (Gard), vase à signes anthropomorphe et/ou zoomorphe du BF 3b (BIB 1827)</w:t>
      </w:r>
    </w:p>
    <w:p w14:paraId="70F8721E" w14:textId="77777777" w:rsidR="0042789F" w:rsidRPr="0032190F" w:rsidRDefault="0042789F" w:rsidP="00242C0F">
      <w:pPr>
        <w:jc w:val="both"/>
        <w:rPr>
          <w:lang w:val="fr-FR"/>
        </w:rPr>
      </w:pPr>
    </w:p>
    <w:p w14:paraId="063ECC7B" w14:textId="77777777" w:rsidR="00A45E63" w:rsidRPr="0032190F" w:rsidRDefault="00A45E63" w:rsidP="00426FF9">
      <w:pPr>
        <w:pStyle w:val="Heading1"/>
      </w:pPr>
      <w:bookmarkStart w:id="2071" w:name="Sit_Champs_Battazads"/>
      <w:r w:rsidRPr="0032190F">
        <w:t>CHAMPS BATTAZADS</w:t>
      </w:r>
    </w:p>
    <w:bookmarkEnd w:id="2071"/>
    <w:p w14:paraId="32374D99" w14:textId="77777777" w:rsidR="00A45E63" w:rsidRPr="0032190F" w:rsidRDefault="00A45E63" w:rsidP="00242C0F">
      <w:pPr>
        <w:jc w:val="both"/>
        <w:rPr>
          <w:lang w:val="fr-FR"/>
        </w:rPr>
      </w:pPr>
    </w:p>
    <w:p w14:paraId="0EA8A1EE" w14:textId="23E356A7" w:rsidR="00A45E63" w:rsidRPr="0032190F" w:rsidRDefault="00A45E63" w:rsidP="00242C0F">
      <w:pPr>
        <w:jc w:val="both"/>
        <w:rPr>
          <w:lang w:val="fr-FR"/>
        </w:rPr>
      </w:pPr>
      <w:r w:rsidRPr="0032190F">
        <w:rPr>
          <w:lang w:val="fr-FR"/>
        </w:rPr>
        <w:t xml:space="preserve">Le site des Champs Battazads (Jarnac, Charente) a livré de la céramique du </w:t>
      </w:r>
      <w:hyperlink r:id="rId4812" w:anchor="Cul_Bronze_Final_3b" w:history="1">
        <w:r w:rsidR="0042789F">
          <w:rPr>
            <w:rStyle w:val="Hyperlink"/>
            <w:lang w:val="fr-FR"/>
          </w:rPr>
          <w:t xml:space="preserve">BF </w:t>
        </w:r>
        <w:r w:rsidRPr="0032190F">
          <w:rPr>
            <w:rStyle w:val="Hyperlink"/>
            <w:lang w:val="fr-FR"/>
          </w:rPr>
          <w:t>3b</w:t>
        </w:r>
      </w:hyperlink>
      <w:r w:rsidR="00FD4AB6" w:rsidRPr="00FD4AB6">
        <w:rPr>
          <w:lang w:val="fr-FR"/>
        </w:rPr>
        <w:t xml:space="preserve"> </w:t>
      </w:r>
      <w:r w:rsidRPr="0032190F">
        <w:rPr>
          <w:lang w:val="fr-FR"/>
        </w:rPr>
        <w:t>décorée au double trait dont la publication reste inédite (J. Gomes de Soto com. pers.)</w:t>
      </w:r>
    </w:p>
    <w:p w14:paraId="7658D58A" w14:textId="77777777" w:rsidR="00A45E63" w:rsidRPr="0032190F" w:rsidRDefault="00A45E63" w:rsidP="00242C0F">
      <w:pPr>
        <w:jc w:val="both"/>
        <w:rPr>
          <w:lang w:val="fr-FR"/>
        </w:rPr>
      </w:pPr>
    </w:p>
    <w:p w14:paraId="4905042C" w14:textId="77777777" w:rsidR="00A45E63" w:rsidRPr="0032190F" w:rsidRDefault="00A45E63" w:rsidP="00426FF9">
      <w:pPr>
        <w:pStyle w:val="Heading1"/>
      </w:pPr>
      <w:bookmarkStart w:id="2072" w:name="Sit_Merpins"/>
      <w:r w:rsidRPr="0032190F">
        <w:t>MERPINS</w:t>
      </w:r>
    </w:p>
    <w:bookmarkEnd w:id="2072"/>
    <w:p w14:paraId="607DDB55" w14:textId="77777777" w:rsidR="00A45E63" w:rsidRDefault="00A74876" w:rsidP="00242C0F">
      <w:pPr>
        <w:jc w:val="both"/>
        <w:rPr>
          <w:lang w:val="fr-FR"/>
        </w:rPr>
      </w:pPr>
      <w:r w:rsidRPr="0032190F">
        <w:rPr>
          <w:lang w:val="fr-FR"/>
        </w:rPr>
        <w:t xml:space="preserve">camp </w:t>
      </w:r>
      <w:r>
        <w:rPr>
          <w:lang w:val="fr-FR"/>
        </w:rPr>
        <w:t>du Bourg, camp de Merpins</w:t>
      </w:r>
    </w:p>
    <w:p w14:paraId="5754336E" w14:textId="77777777" w:rsidR="00A74876" w:rsidRPr="0032190F" w:rsidRDefault="00A74876" w:rsidP="00242C0F">
      <w:pPr>
        <w:jc w:val="both"/>
        <w:rPr>
          <w:lang w:val="fr-FR"/>
        </w:rPr>
      </w:pPr>
    </w:p>
    <w:p w14:paraId="5445DDD9" w14:textId="75B191AA" w:rsidR="00B83D14" w:rsidRPr="0032190F" w:rsidRDefault="00A45E63" w:rsidP="00242C0F">
      <w:pPr>
        <w:jc w:val="both"/>
        <w:rPr>
          <w:lang w:val="fr-FR"/>
        </w:rPr>
      </w:pPr>
      <w:r w:rsidRPr="0032190F">
        <w:rPr>
          <w:lang w:val="fr-FR"/>
        </w:rPr>
        <w:t xml:space="preserve">Le camp </w:t>
      </w:r>
      <w:r w:rsidR="00851C87" w:rsidRPr="0032190F">
        <w:rPr>
          <w:lang w:val="fr-FR"/>
        </w:rPr>
        <w:t xml:space="preserve">du Bourg (Merpins, </w:t>
      </w:r>
      <w:r w:rsidRPr="0032190F">
        <w:rPr>
          <w:lang w:val="fr-FR"/>
        </w:rPr>
        <w:t xml:space="preserve">Charente) a livré de la céramique du </w:t>
      </w:r>
      <w:hyperlink r:id="rId4813" w:anchor="Cul_Bronze_Final_3b" w:history="1">
        <w:r w:rsidR="00A74876">
          <w:rPr>
            <w:rStyle w:val="Hyperlink"/>
            <w:lang w:val="fr-FR"/>
          </w:rPr>
          <w:t>BF</w:t>
        </w:r>
        <w:r w:rsidRPr="0032190F">
          <w:rPr>
            <w:rStyle w:val="Hyperlink"/>
            <w:lang w:val="fr-FR"/>
          </w:rPr>
          <w:t xml:space="preserve"> 3b</w:t>
        </w:r>
      </w:hyperlink>
      <w:r w:rsidR="007D7C88" w:rsidRPr="0032190F">
        <w:rPr>
          <w:lang w:val="fr-FR"/>
        </w:rPr>
        <w:t xml:space="preserve"> </w:t>
      </w:r>
      <w:r w:rsidRPr="0032190F">
        <w:rPr>
          <w:lang w:val="fr-FR"/>
        </w:rPr>
        <w:t xml:space="preserve">décorée au double trait et décor </w:t>
      </w:r>
      <w:r w:rsidRPr="00A74876">
        <w:rPr>
          <w:lang w:val="fr-FR"/>
        </w:rPr>
        <w:t>zoomorphe</w:t>
      </w:r>
      <w:r w:rsidRPr="0032190F">
        <w:rPr>
          <w:lang w:val="fr-FR"/>
        </w:rPr>
        <w:t xml:space="preserve"> </w:t>
      </w:r>
      <w:r w:rsidR="00A74876">
        <w:rPr>
          <w:lang w:val="fr-FR"/>
        </w:rPr>
        <w:t xml:space="preserve">[quadrupede] </w:t>
      </w:r>
      <w:r w:rsidRPr="0032190F">
        <w:rPr>
          <w:lang w:val="fr-FR"/>
        </w:rPr>
        <w:t>dont la publication reste inédite (J. Gomes de Soto com. pers.)</w:t>
      </w:r>
      <w:r w:rsidR="00851C87" w:rsidRPr="0032190F">
        <w:rPr>
          <w:lang w:val="fr-FR"/>
        </w:rPr>
        <w:t>.</w:t>
      </w:r>
    </w:p>
    <w:p w14:paraId="175CB456" w14:textId="77777777" w:rsidR="00B83D14" w:rsidRDefault="00B83D14" w:rsidP="00242C0F">
      <w:pPr>
        <w:jc w:val="both"/>
        <w:rPr>
          <w:lang w:val="fr-FR"/>
        </w:rPr>
      </w:pPr>
      <w:r w:rsidRPr="0032190F">
        <w:rPr>
          <w:lang w:val="fr-FR"/>
        </w:rPr>
        <w:t>Décrite par J. Gomez de Soto et I. Kerouanton (inédit) "un quadrupède mal défini - cheval ou cerf - figuré su</w:t>
      </w:r>
      <w:r w:rsidR="00A74876">
        <w:rPr>
          <w:lang w:val="fr-FR"/>
        </w:rPr>
        <w:t xml:space="preserve">r un tesson du camp de Merpins </w:t>
      </w:r>
      <w:r w:rsidRPr="0032190F">
        <w:rPr>
          <w:lang w:val="fr-FR"/>
        </w:rPr>
        <w:t>est muni d'une tête représenté par un simple bâtonnet" (BIB 1872)</w:t>
      </w:r>
    </w:p>
    <w:p w14:paraId="5A7F0D4D" w14:textId="77777777" w:rsidR="00A74876" w:rsidRPr="0032190F" w:rsidRDefault="00A74876" w:rsidP="00242C0F">
      <w:pPr>
        <w:jc w:val="both"/>
        <w:rPr>
          <w:lang w:val="fr-FR"/>
        </w:rPr>
      </w:pPr>
    </w:p>
    <w:p w14:paraId="572E1671" w14:textId="77777777" w:rsidR="00A45E63" w:rsidRPr="0032190F" w:rsidRDefault="00851C87" w:rsidP="00242C0F">
      <w:pPr>
        <w:jc w:val="both"/>
        <w:rPr>
          <w:lang w:val="fr-FR"/>
        </w:rPr>
      </w:pPr>
      <w:r w:rsidRPr="0032190F">
        <w:rPr>
          <w:lang w:val="fr-FR"/>
        </w:rPr>
        <w:t xml:space="preserve">Un fragment de </w:t>
      </w:r>
      <w:r w:rsidR="00A74876">
        <w:rPr>
          <w:lang w:val="fr-FR"/>
        </w:rPr>
        <w:t xml:space="preserve">miniature de </w:t>
      </w:r>
      <w:r w:rsidRPr="0032190F">
        <w:rPr>
          <w:lang w:val="fr-FR"/>
        </w:rPr>
        <w:t xml:space="preserve">roue pleine sans rayon à jante épaisse dont le moyeu est réduit à une simple perforation large  </w:t>
      </w:r>
      <w:r w:rsidR="007D7C88" w:rsidRPr="0032190F">
        <w:rPr>
          <w:lang w:val="fr-FR"/>
        </w:rPr>
        <w:t xml:space="preserve">du </w:t>
      </w:r>
      <w:r w:rsidR="00A74876">
        <w:rPr>
          <w:lang w:val="fr-FR"/>
        </w:rPr>
        <w:t>BF</w:t>
      </w:r>
      <w:r w:rsidR="007D7C88" w:rsidRPr="0032190F">
        <w:rPr>
          <w:lang w:val="fr-FR"/>
        </w:rPr>
        <w:t xml:space="preserve"> 3 </w:t>
      </w:r>
      <w:r w:rsidRPr="0032190F">
        <w:rPr>
          <w:lang w:val="fr-FR"/>
        </w:rPr>
        <w:t>(BIB 2212 p. 438)</w:t>
      </w:r>
    </w:p>
    <w:p w14:paraId="1E1FD43B" w14:textId="77777777" w:rsidR="00F966CB" w:rsidRPr="0032190F" w:rsidRDefault="00F966CB" w:rsidP="00242C0F">
      <w:pPr>
        <w:jc w:val="both"/>
        <w:rPr>
          <w:lang w:val="fr-FR"/>
        </w:rPr>
      </w:pPr>
    </w:p>
    <w:p w14:paraId="461D937B" w14:textId="77777777" w:rsidR="00F966CB" w:rsidRPr="0032190F" w:rsidRDefault="00F966CB" w:rsidP="00242C0F">
      <w:pPr>
        <w:jc w:val="both"/>
        <w:rPr>
          <w:lang w:val="fr-FR"/>
        </w:rPr>
      </w:pPr>
      <w:r w:rsidRPr="0032190F">
        <w:rPr>
          <w:lang w:val="fr-FR"/>
        </w:rPr>
        <w:t>FORT-CLAN</w:t>
      </w:r>
    </w:p>
    <w:p w14:paraId="77AFAA6D" w14:textId="77777777" w:rsidR="00F966CB" w:rsidRPr="0032190F" w:rsidRDefault="00F966CB" w:rsidP="00242C0F">
      <w:pPr>
        <w:jc w:val="both"/>
        <w:rPr>
          <w:lang w:val="fr-FR"/>
        </w:rPr>
      </w:pPr>
      <w:r w:rsidRPr="0032190F">
        <w:rPr>
          <w:lang w:val="fr-FR"/>
        </w:rPr>
        <w:t>Fort-Clan (Cenon, Vienne) céramique décorée de la fin du Bronze final (BIB 2373)</w:t>
      </w:r>
    </w:p>
    <w:p w14:paraId="292A0226" w14:textId="77777777" w:rsidR="009668F0" w:rsidRPr="0032190F" w:rsidRDefault="009668F0" w:rsidP="00242C0F">
      <w:pPr>
        <w:jc w:val="both"/>
        <w:rPr>
          <w:lang w:val="fr-FR"/>
        </w:rPr>
      </w:pPr>
    </w:p>
    <w:p w14:paraId="4BA12AAB" w14:textId="77777777" w:rsidR="00953FCB" w:rsidRPr="0032190F" w:rsidRDefault="00953FCB" w:rsidP="00426FF9">
      <w:pPr>
        <w:pStyle w:val="Heading1"/>
      </w:pPr>
      <w:bookmarkStart w:id="2073" w:name="Sit_Bois_Roc"/>
      <w:r w:rsidRPr="0032190F">
        <w:t>BOIS DU ROC</w:t>
      </w:r>
    </w:p>
    <w:bookmarkEnd w:id="2073"/>
    <w:p w14:paraId="00EECB2D" w14:textId="77777777" w:rsidR="00953FCB" w:rsidRPr="0032190F" w:rsidRDefault="00953FCB" w:rsidP="00953FCB">
      <w:pPr>
        <w:jc w:val="both"/>
        <w:rPr>
          <w:lang w:val="fr-FR"/>
        </w:rPr>
      </w:pPr>
      <w:r w:rsidRPr="0032190F">
        <w:rPr>
          <w:lang w:val="fr-FR"/>
        </w:rPr>
        <w:t>Bois-du-Roc</w:t>
      </w:r>
    </w:p>
    <w:p w14:paraId="63F523C9" w14:textId="77777777" w:rsidR="00953FCB" w:rsidRPr="0032190F" w:rsidRDefault="00953FCB" w:rsidP="00953FCB">
      <w:pPr>
        <w:jc w:val="both"/>
        <w:rPr>
          <w:lang w:val="fr-FR"/>
        </w:rPr>
      </w:pPr>
    </w:p>
    <w:p w14:paraId="4E6AB6D4" w14:textId="56BD1D39" w:rsidR="00953FCB" w:rsidRDefault="00953FCB" w:rsidP="00953FCB">
      <w:pPr>
        <w:jc w:val="both"/>
        <w:rPr>
          <w:lang w:val="fr-FR"/>
        </w:rPr>
      </w:pPr>
      <w:r w:rsidRPr="0032190F">
        <w:rPr>
          <w:lang w:val="fr-FR"/>
        </w:rPr>
        <w:t xml:space="preserve">Bois du Roc </w:t>
      </w:r>
      <w:r>
        <w:rPr>
          <w:lang w:val="fr-FR"/>
        </w:rPr>
        <w:t xml:space="preserve">(Vilhonneur, </w:t>
      </w:r>
      <w:r w:rsidRPr="0032190F">
        <w:rPr>
          <w:lang w:val="fr-FR"/>
        </w:rPr>
        <w:t>Charente)</w:t>
      </w:r>
      <w:r>
        <w:rPr>
          <w:lang w:val="fr-FR"/>
        </w:rPr>
        <w:t xml:space="preserve">, à proximité de </w:t>
      </w:r>
      <w:hyperlink r:id="rId4814" w:anchor="Sit_Cave_Chaude" w:history="1">
        <w:r w:rsidRPr="00953FCB">
          <w:rPr>
            <w:rStyle w:val="Hyperlink"/>
            <w:lang w:val="fr-FR"/>
          </w:rPr>
          <w:t>Cave Chaude</w:t>
        </w:r>
      </w:hyperlink>
      <w:r>
        <w:rPr>
          <w:lang w:val="fr-FR"/>
        </w:rPr>
        <w:t>,</w:t>
      </w:r>
      <w:r w:rsidRPr="0032190F">
        <w:rPr>
          <w:lang w:val="fr-FR"/>
        </w:rPr>
        <w:t xml:space="preserve"> </w:t>
      </w:r>
    </w:p>
    <w:p w14:paraId="6EF4BC07" w14:textId="77777777" w:rsidR="00953FCB" w:rsidRDefault="00953FCB" w:rsidP="00953FCB">
      <w:pPr>
        <w:jc w:val="both"/>
        <w:rPr>
          <w:lang w:val="fr-FR"/>
        </w:rPr>
      </w:pPr>
    </w:p>
    <w:p w14:paraId="3DDE50A7" w14:textId="77777777" w:rsidR="00953FCB" w:rsidRDefault="00953FCB" w:rsidP="00953FCB">
      <w:pPr>
        <w:pStyle w:val="Heading2"/>
      </w:pPr>
      <w:r>
        <w:t>Céramique</w:t>
      </w:r>
    </w:p>
    <w:p w14:paraId="14C8F71B" w14:textId="77777777" w:rsidR="00953FCB" w:rsidRDefault="00953FCB" w:rsidP="00953FCB">
      <w:pPr>
        <w:jc w:val="both"/>
        <w:rPr>
          <w:lang w:val="fr-FR"/>
        </w:rPr>
      </w:pPr>
    </w:p>
    <w:p w14:paraId="7CBC7184" w14:textId="77777777" w:rsidR="00953FCB" w:rsidRDefault="00953FCB" w:rsidP="00953FCB">
      <w:pPr>
        <w:jc w:val="both"/>
        <w:rPr>
          <w:lang w:val="fr-FR"/>
        </w:rPr>
      </w:pPr>
      <w:r>
        <w:rPr>
          <w:lang w:val="fr-FR"/>
        </w:rPr>
        <w:t>C</w:t>
      </w:r>
      <w:r w:rsidRPr="0032190F">
        <w:rPr>
          <w:lang w:val="fr-FR"/>
        </w:rPr>
        <w:t xml:space="preserve">éramique cannelée attribuable au Bronze final I ancien (BIB 1991). </w:t>
      </w:r>
      <w:r>
        <w:rPr>
          <w:lang w:val="fr-FR"/>
        </w:rPr>
        <w:t>décor d'ocelles estampées (BIB 2857)</w:t>
      </w:r>
    </w:p>
    <w:p w14:paraId="645BC352" w14:textId="77777777" w:rsidR="00953FCB" w:rsidRDefault="00953FCB" w:rsidP="00953FCB">
      <w:pPr>
        <w:jc w:val="both"/>
        <w:rPr>
          <w:lang w:val="fr-FR"/>
        </w:rPr>
      </w:pPr>
    </w:p>
    <w:p w14:paraId="2F61100F" w14:textId="77777777" w:rsidR="00953FCB" w:rsidRDefault="00953FCB" w:rsidP="00953FCB">
      <w:pPr>
        <w:pStyle w:val="Heading2"/>
      </w:pPr>
      <w:r>
        <w:t>roue</w:t>
      </w:r>
    </w:p>
    <w:p w14:paraId="39B1DF2C" w14:textId="77777777" w:rsidR="00953FCB" w:rsidRDefault="00953FCB" w:rsidP="00953FCB">
      <w:pPr>
        <w:jc w:val="both"/>
        <w:rPr>
          <w:lang w:val="fr-FR"/>
        </w:rPr>
      </w:pPr>
    </w:p>
    <w:p w14:paraId="77CB7F03" w14:textId="77777777" w:rsidR="00953FCB" w:rsidRDefault="00953FCB" w:rsidP="00953FCB">
      <w:pPr>
        <w:jc w:val="both"/>
        <w:rPr>
          <w:lang w:val="fr-FR"/>
        </w:rPr>
      </w:pPr>
      <w:r w:rsidRPr="0032190F">
        <w:rPr>
          <w:lang w:val="fr-FR"/>
        </w:rPr>
        <w:t>Moyeu isolé de roue à 4 rayons  en terre cuite du Bronze final 3 (BIB 2212 p. 437). Une roue complète à moyeu peu développé  du Bronze final 3 (BIB 2212 p. 438)</w:t>
      </w:r>
      <w:r>
        <w:rPr>
          <w:lang w:val="fr-FR"/>
        </w:rPr>
        <w:t xml:space="preserve"> </w:t>
      </w:r>
    </w:p>
    <w:p w14:paraId="54D482BC" w14:textId="77777777" w:rsidR="00953FCB" w:rsidRDefault="00953FCB" w:rsidP="00953FCB">
      <w:pPr>
        <w:jc w:val="both"/>
        <w:rPr>
          <w:lang w:val="fr-FR"/>
        </w:rPr>
      </w:pPr>
    </w:p>
    <w:p w14:paraId="77A84ED2" w14:textId="77777777" w:rsidR="00953FCB" w:rsidRPr="0032190F" w:rsidRDefault="00953FCB" w:rsidP="00426FF9">
      <w:pPr>
        <w:pStyle w:val="Heading1"/>
      </w:pPr>
      <w:bookmarkStart w:id="2074" w:name="Sit_Cave_Chaude"/>
      <w:r w:rsidRPr="0032190F">
        <w:lastRenderedPageBreak/>
        <w:t>CAVE CHAUDE</w:t>
      </w:r>
    </w:p>
    <w:bookmarkEnd w:id="2074"/>
    <w:p w14:paraId="0EE4B70B" w14:textId="77777777" w:rsidR="00953FCB" w:rsidRDefault="00953FCB" w:rsidP="00953FCB">
      <w:pPr>
        <w:jc w:val="both"/>
        <w:rPr>
          <w:lang w:val="fr-FR"/>
        </w:rPr>
      </w:pPr>
    </w:p>
    <w:p w14:paraId="774ED212" w14:textId="23038F2B" w:rsidR="00953FCB" w:rsidRDefault="00953FCB" w:rsidP="00953FCB">
      <w:pPr>
        <w:jc w:val="both"/>
        <w:rPr>
          <w:lang w:val="fr-FR"/>
        </w:rPr>
      </w:pPr>
      <w:r w:rsidRPr="0032190F">
        <w:rPr>
          <w:lang w:val="fr-FR"/>
        </w:rPr>
        <w:t>Grotte de la Cave Chaude (Vilhonneur, Charente)</w:t>
      </w:r>
      <w:r>
        <w:rPr>
          <w:lang w:val="fr-FR"/>
        </w:rPr>
        <w:t xml:space="preserve">, à proximité de </w:t>
      </w:r>
      <w:hyperlink r:id="rId4815" w:anchor="Sit_Bois_Roc" w:history="1">
        <w:r w:rsidRPr="00953FCB">
          <w:rPr>
            <w:rStyle w:val="Hyperlink"/>
            <w:lang w:val="fr-FR"/>
          </w:rPr>
          <w:t>Bois du Roc</w:t>
        </w:r>
      </w:hyperlink>
      <w:r>
        <w:rPr>
          <w:lang w:val="fr-FR"/>
        </w:rPr>
        <w:t xml:space="preserve">, </w:t>
      </w:r>
      <w:r w:rsidRPr="0032190F">
        <w:rPr>
          <w:lang w:val="fr-FR"/>
        </w:rPr>
        <w:t xml:space="preserve"> céramique décorée figurative (</w:t>
      </w:r>
      <w:hyperlink r:id="rId4816" w:anchor="Cul_Art_TAC_c_frise_perso_per_BzF" w:history="1">
        <w:r w:rsidRPr="005A3047">
          <w:rPr>
            <w:rStyle w:val="Hyperlink"/>
            <w:lang w:val="fr-FR"/>
          </w:rPr>
          <w:t>frise de personnages</w:t>
        </w:r>
      </w:hyperlink>
      <w:r w:rsidRPr="0032190F">
        <w:rPr>
          <w:lang w:val="fr-FR"/>
        </w:rPr>
        <w:t xml:space="preserve">) de la fin du </w:t>
      </w:r>
      <w:r w:rsidR="00797A4E">
        <w:rPr>
          <w:lang w:val="fr-FR"/>
        </w:rPr>
        <w:t>BF</w:t>
      </w:r>
      <w:r w:rsidRPr="0032190F">
        <w:rPr>
          <w:lang w:val="fr-FR"/>
        </w:rPr>
        <w:t xml:space="preserve"> (BIB 2373)</w:t>
      </w:r>
      <w:r>
        <w:rPr>
          <w:lang w:val="fr-FR"/>
        </w:rPr>
        <w:t xml:space="preserve"> BF 3b (BIB 1827)</w:t>
      </w:r>
    </w:p>
    <w:p w14:paraId="25DDFBC5" w14:textId="77777777" w:rsidR="00F966CB" w:rsidRDefault="00953FCB" w:rsidP="00242C0F">
      <w:pPr>
        <w:jc w:val="both"/>
        <w:rPr>
          <w:lang w:val="fr-FR"/>
        </w:rPr>
      </w:pPr>
      <w:r>
        <w:rPr>
          <w:lang w:val="fr-FR"/>
        </w:rPr>
        <w:t>Décor d'ocelles (BIB 2373)</w:t>
      </w:r>
    </w:p>
    <w:p w14:paraId="50107887" w14:textId="77777777" w:rsidR="00953FCB" w:rsidRPr="0032190F" w:rsidRDefault="00953FCB" w:rsidP="00242C0F">
      <w:pPr>
        <w:jc w:val="both"/>
        <w:rPr>
          <w:lang w:val="fr-FR"/>
        </w:rPr>
      </w:pPr>
    </w:p>
    <w:p w14:paraId="22ECA338" w14:textId="77777777" w:rsidR="0062008A" w:rsidRPr="0032190F" w:rsidRDefault="0062008A" w:rsidP="00426FF9">
      <w:pPr>
        <w:pStyle w:val="Heading1"/>
      </w:pPr>
      <w:bookmarkStart w:id="2075" w:name="Sit_Perrats"/>
      <w:r w:rsidRPr="0032190F">
        <w:t>PERRATS</w:t>
      </w:r>
    </w:p>
    <w:bookmarkEnd w:id="2075"/>
    <w:p w14:paraId="6B3E5C74" w14:textId="77777777" w:rsidR="0062008A" w:rsidRPr="0032190F" w:rsidRDefault="0062008A" w:rsidP="00242C0F">
      <w:pPr>
        <w:jc w:val="both"/>
        <w:rPr>
          <w:lang w:val="fr-FR"/>
        </w:rPr>
      </w:pPr>
    </w:p>
    <w:p w14:paraId="526DC86C" w14:textId="77777777" w:rsidR="0062008A" w:rsidRPr="0032190F" w:rsidRDefault="0062008A" w:rsidP="00D66314">
      <w:pPr>
        <w:jc w:val="both"/>
        <w:rPr>
          <w:lang w:val="fr-FR"/>
        </w:rPr>
      </w:pPr>
      <w:r w:rsidRPr="0032190F">
        <w:rPr>
          <w:lang w:val="fr-FR"/>
        </w:rPr>
        <w:t xml:space="preserve">La grotte des Perrats </w:t>
      </w:r>
      <w:r w:rsidR="007C4B18" w:rsidRPr="0032190F">
        <w:rPr>
          <w:lang w:val="fr-FR"/>
        </w:rPr>
        <w:t>(</w:t>
      </w:r>
      <w:r w:rsidR="0034588A" w:rsidRPr="0032190F">
        <w:rPr>
          <w:lang w:val="fr-FR"/>
        </w:rPr>
        <w:t>Agri</w:t>
      </w:r>
      <w:r w:rsidR="007C4B18" w:rsidRPr="0032190F">
        <w:rPr>
          <w:lang w:val="fr-FR"/>
        </w:rPr>
        <w:t xml:space="preserve">s, </w:t>
      </w:r>
      <w:r w:rsidR="0034588A" w:rsidRPr="0032190F">
        <w:rPr>
          <w:lang w:val="fr-FR"/>
        </w:rPr>
        <w:t xml:space="preserve">Charente) </w:t>
      </w:r>
      <w:r w:rsidR="003517D8">
        <w:rPr>
          <w:lang w:val="fr-FR"/>
        </w:rPr>
        <w:t xml:space="preserve">a livré des </w:t>
      </w:r>
    </w:p>
    <w:p w14:paraId="58AEC1DB" w14:textId="77777777" w:rsidR="00341C20" w:rsidRPr="0032190F" w:rsidRDefault="00341C20" w:rsidP="00D66314">
      <w:pPr>
        <w:jc w:val="both"/>
        <w:rPr>
          <w:lang w:val="fr-FR"/>
        </w:rPr>
      </w:pPr>
    </w:p>
    <w:tbl>
      <w:tblPr>
        <w:tblW w:w="71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03"/>
        <w:gridCol w:w="1176"/>
        <w:gridCol w:w="1070"/>
        <w:gridCol w:w="816"/>
        <w:gridCol w:w="1769"/>
        <w:gridCol w:w="1356"/>
      </w:tblGrid>
      <w:tr w:rsidR="005D10B6" w:rsidRPr="00C04709" w14:paraId="4B20DFBD" w14:textId="77777777" w:rsidTr="00C35EA7">
        <w:trPr>
          <w:jc w:val="center"/>
        </w:trPr>
        <w:tc>
          <w:tcPr>
            <w:tcW w:w="1003" w:type="dxa"/>
          </w:tcPr>
          <w:p w14:paraId="434FDA9B" w14:textId="77777777" w:rsidR="008D4D07" w:rsidRPr="00C35EA7" w:rsidRDefault="008D4D07" w:rsidP="000C4C83">
            <w:pPr>
              <w:rPr>
                <w:rFonts w:ascii="Courier New" w:hAnsi="Courier New" w:cs="Courier New"/>
                <w:sz w:val="20"/>
                <w:szCs w:val="18"/>
              </w:rPr>
            </w:pPr>
            <w:r w:rsidRPr="00C35EA7">
              <w:rPr>
                <w:lang w:val="fr-FR"/>
              </w:rPr>
              <w:br w:type="page"/>
            </w:r>
            <w:r w:rsidRPr="00C35EA7">
              <w:rPr>
                <w:rFonts w:ascii="Courier New" w:hAnsi="Courier New" w:cs="Courier New"/>
                <w:sz w:val="20"/>
                <w:szCs w:val="18"/>
                <w:lang w:val="fr-FR"/>
              </w:rPr>
              <w:br w:type="page"/>
            </w:r>
            <w:r w:rsidR="00C458EA" w:rsidRPr="00C35EA7">
              <w:rPr>
                <w:rFonts w:ascii="Courier New" w:hAnsi="Courier New" w:cs="Courier New"/>
                <w:sz w:val="20"/>
                <w:szCs w:val="18"/>
              </w:rPr>
              <w:t>OBJ_</w:t>
            </w:r>
          </w:p>
        </w:tc>
        <w:tc>
          <w:tcPr>
            <w:tcW w:w="1176" w:type="dxa"/>
          </w:tcPr>
          <w:p w14:paraId="6982434C" w14:textId="77777777" w:rsidR="008D4D07" w:rsidRPr="00C35EA7" w:rsidRDefault="008D4D07" w:rsidP="000C4C83">
            <w:pPr>
              <w:rPr>
                <w:rFonts w:ascii="Courier New" w:hAnsi="Courier New" w:cs="Courier New"/>
                <w:sz w:val="20"/>
                <w:szCs w:val="18"/>
              </w:rPr>
            </w:pPr>
          </w:p>
        </w:tc>
        <w:tc>
          <w:tcPr>
            <w:tcW w:w="1070" w:type="dxa"/>
          </w:tcPr>
          <w:p w14:paraId="455CB664" w14:textId="77777777" w:rsidR="008D4D07" w:rsidRPr="00C35EA7" w:rsidRDefault="008D4D07" w:rsidP="000C4C83">
            <w:pPr>
              <w:rPr>
                <w:rFonts w:ascii="Courier New" w:hAnsi="Courier New" w:cs="Courier New"/>
                <w:sz w:val="20"/>
                <w:szCs w:val="18"/>
              </w:rPr>
            </w:pPr>
          </w:p>
        </w:tc>
        <w:tc>
          <w:tcPr>
            <w:tcW w:w="816" w:type="dxa"/>
          </w:tcPr>
          <w:p w14:paraId="10CDF6DE" w14:textId="77777777" w:rsidR="008D4D07" w:rsidRPr="00C35EA7" w:rsidRDefault="008D4D07" w:rsidP="000C4C83">
            <w:pPr>
              <w:rPr>
                <w:rFonts w:ascii="Courier New" w:hAnsi="Courier New" w:cs="Courier New"/>
                <w:sz w:val="20"/>
                <w:szCs w:val="18"/>
              </w:rPr>
            </w:pPr>
          </w:p>
        </w:tc>
        <w:tc>
          <w:tcPr>
            <w:tcW w:w="1769" w:type="dxa"/>
          </w:tcPr>
          <w:p w14:paraId="488462A3" w14:textId="77777777" w:rsidR="008D4D07" w:rsidRPr="00C35EA7" w:rsidRDefault="008D4D07" w:rsidP="000C4C83">
            <w:pPr>
              <w:rPr>
                <w:rFonts w:ascii="Courier New" w:hAnsi="Courier New" w:cs="Courier New"/>
                <w:sz w:val="20"/>
                <w:szCs w:val="18"/>
              </w:rPr>
            </w:pPr>
          </w:p>
        </w:tc>
        <w:tc>
          <w:tcPr>
            <w:tcW w:w="1356" w:type="dxa"/>
          </w:tcPr>
          <w:p w14:paraId="19C8E5B4" w14:textId="77777777" w:rsidR="008D4D07" w:rsidRPr="00C35EA7" w:rsidRDefault="008D4D07" w:rsidP="000C4C83">
            <w:pPr>
              <w:rPr>
                <w:rFonts w:ascii="Courier New" w:hAnsi="Courier New" w:cs="Courier New"/>
                <w:sz w:val="20"/>
                <w:szCs w:val="18"/>
              </w:rPr>
            </w:pPr>
          </w:p>
        </w:tc>
      </w:tr>
      <w:tr w:rsidR="005D10B6" w:rsidRPr="00C04709" w14:paraId="79A1C5B1" w14:textId="77777777" w:rsidTr="00C35EA7">
        <w:trPr>
          <w:jc w:val="center"/>
        </w:trPr>
        <w:tc>
          <w:tcPr>
            <w:tcW w:w="1003" w:type="dxa"/>
          </w:tcPr>
          <w:p w14:paraId="47343C16" w14:textId="77777777" w:rsidR="008D4D07" w:rsidRPr="00C35EA7" w:rsidRDefault="008D4D07" w:rsidP="00C35EA7">
            <w:pPr>
              <w:jc w:val="center"/>
              <w:rPr>
                <w:szCs w:val="18"/>
              </w:rPr>
            </w:pPr>
            <w:r w:rsidRPr="00C35EA7">
              <w:rPr>
                <w:szCs w:val="18"/>
              </w:rPr>
              <w:t>site</w:t>
            </w:r>
          </w:p>
        </w:tc>
        <w:tc>
          <w:tcPr>
            <w:tcW w:w="1176" w:type="dxa"/>
          </w:tcPr>
          <w:p w14:paraId="39F1FD72" w14:textId="77777777" w:rsidR="008D4D07" w:rsidRPr="00C35EA7" w:rsidRDefault="008D4D07" w:rsidP="00C35EA7">
            <w:pPr>
              <w:jc w:val="center"/>
              <w:rPr>
                <w:szCs w:val="18"/>
              </w:rPr>
            </w:pPr>
            <w:r w:rsidRPr="00C35EA7">
              <w:rPr>
                <w:szCs w:val="18"/>
              </w:rPr>
              <w:t>structure</w:t>
            </w:r>
          </w:p>
        </w:tc>
        <w:tc>
          <w:tcPr>
            <w:tcW w:w="1070" w:type="dxa"/>
          </w:tcPr>
          <w:p w14:paraId="1394D602" w14:textId="77777777" w:rsidR="008D4D07" w:rsidRPr="00C35EA7" w:rsidRDefault="008D4D07" w:rsidP="00C35EA7">
            <w:pPr>
              <w:jc w:val="center"/>
              <w:rPr>
                <w:szCs w:val="18"/>
              </w:rPr>
            </w:pPr>
            <w:r w:rsidRPr="00C35EA7">
              <w:rPr>
                <w:szCs w:val="18"/>
              </w:rPr>
              <w:t>numero</w:t>
            </w:r>
          </w:p>
        </w:tc>
        <w:tc>
          <w:tcPr>
            <w:tcW w:w="816" w:type="dxa"/>
          </w:tcPr>
          <w:p w14:paraId="4FE2CB2A" w14:textId="77777777" w:rsidR="008D4D07" w:rsidRPr="00C35EA7" w:rsidRDefault="008D4D07" w:rsidP="00C35EA7">
            <w:pPr>
              <w:jc w:val="center"/>
              <w:rPr>
                <w:szCs w:val="18"/>
              </w:rPr>
            </w:pPr>
            <w:r w:rsidRPr="00C35EA7">
              <w:rPr>
                <w:szCs w:val="18"/>
              </w:rPr>
              <w:t>objet</w:t>
            </w:r>
          </w:p>
        </w:tc>
        <w:tc>
          <w:tcPr>
            <w:tcW w:w="1769" w:type="dxa"/>
          </w:tcPr>
          <w:p w14:paraId="4A98EC30" w14:textId="77777777" w:rsidR="008D4D07" w:rsidRPr="00C35EA7" w:rsidRDefault="008D4D07" w:rsidP="00C35EA7">
            <w:pPr>
              <w:jc w:val="center"/>
              <w:rPr>
                <w:szCs w:val="18"/>
              </w:rPr>
            </w:pPr>
            <w:r w:rsidRPr="00C35EA7">
              <w:rPr>
                <w:szCs w:val="18"/>
              </w:rPr>
              <w:t>description</w:t>
            </w:r>
          </w:p>
        </w:tc>
        <w:tc>
          <w:tcPr>
            <w:tcW w:w="1356" w:type="dxa"/>
          </w:tcPr>
          <w:p w14:paraId="67A9D6C9" w14:textId="77777777" w:rsidR="008D4D07" w:rsidRPr="00C35EA7" w:rsidRDefault="008D4D07" w:rsidP="00C35EA7">
            <w:pPr>
              <w:jc w:val="center"/>
              <w:rPr>
                <w:szCs w:val="18"/>
              </w:rPr>
            </w:pPr>
            <w:r w:rsidRPr="00C35EA7">
              <w:rPr>
                <w:szCs w:val="18"/>
              </w:rPr>
              <w:t>BIB</w:t>
            </w:r>
          </w:p>
        </w:tc>
      </w:tr>
      <w:tr w:rsidR="005D10B6" w:rsidRPr="00C04709" w14:paraId="73C1D039" w14:textId="77777777" w:rsidTr="00C35EA7">
        <w:trPr>
          <w:jc w:val="center"/>
        </w:trPr>
        <w:tc>
          <w:tcPr>
            <w:tcW w:w="1003" w:type="dxa"/>
          </w:tcPr>
          <w:p w14:paraId="4E2A0DFD" w14:textId="77777777" w:rsidR="008D4D07" w:rsidRPr="00C35EA7" w:rsidRDefault="008D4D07" w:rsidP="000C4C83">
            <w:pPr>
              <w:rPr>
                <w:szCs w:val="18"/>
              </w:rPr>
            </w:pPr>
            <w:r>
              <w:t>Perrats</w:t>
            </w:r>
          </w:p>
        </w:tc>
        <w:tc>
          <w:tcPr>
            <w:tcW w:w="1176" w:type="dxa"/>
          </w:tcPr>
          <w:p w14:paraId="3E6771F6" w14:textId="77777777" w:rsidR="008D4D07" w:rsidRPr="00C35EA7" w:rsidRDefault="008D4D07" w:rsidP="000C4C83">
            <w:pPr>
              <w:rPr>
                <w:szCs w:val="18"/>
              </w:rPr>
            </w:pPr>
          </w:p>
        </w:tc>
        <w:tc>
          <w:tcPr>
            <w:tcW w:w="1070" w:type="dxa"/>
          </w:tcPr>
          <w:p w14:paraId="218BB60C" w14:textId="77777777" w:rsidR="008D4D07" w:rsidRPr="00C35EA7" w:rsidRDefault="00415B71" w:rsidP="000C4C83">
            <w:pPr>
              <w:rPr>
                <w:szCs w:val="18"/>
              </w:rPr>
            </w:pPr>
            <w:r w:rsidRPr="00C35EA7">
              <w:rPr>
                <w:szCs w:val="18"/>
              </w:rPr>
              <w:t>1</w:t>
            </w:r>
          </w:p>
        </w:tc>
        <w:tc>
          <w:tcPr>
            <w:tcW w:w="816" w:type="dxa"/>
          </w:tcPr>
          <w:p w14:paraId="07D3AF5F" w14:textId="77777777" w:rsidR="008D4D07" w:rsidRPr="00C35EA7" w:rsidRDefault="008D4D07" w:rsidP="000C4C83">
            <w:pPr>
              <w:rPr>
                <w:szCs w:val="18"/>
              </w:rPr>
            </w:pPr>
          </w:p>
        </w:tc>
        <w:tc>
          <w:tcPr>
            <w:tcW w:w="1769" w:type="dxa"/>
          </w:tcPr>
          <w:p w14:paraId="5EFB8E26" w14:textId="77777777" w:rsidR="008D4D07" w:rsidRPr="00C35EA7" w:rsidRDefault="008D4D07" w:rsidP="00F25CDF">
            <w:pPr>
              <w:rPr>
                <w:szCs w:val="18"/>
              </w:rPr>
            </w:pPr>
            <w:r>
              <w:t>lamelle d</w:t>
            </w:r>
            <w:r w:rsidR="00F25CDF">
              <w:t>’</w:t>
            </w:r>
            <w:r>
              <w:t>étain</w:t>
            </w:r>
          </w:p>
        </w:tc>
        <w:tc>
          <w:tcPr>
            <w:tcW w:w="1356" w:type="dxa"/>
          </w:tcPr>
          <w:p w14:paraId="7389424F" w14:textId="77777777" w:rsidR="008D4D07" w:rsidRPr="00C35EA7" w:rsidRDefault="008D4D07" w:rsidP="000C4C83">
            <w:pPr>
              <w:rPr>
                <w:szCs w:val="18"/>
              </w:rPr>
            </w:pPr>
            <w:r>
              <w:t>1871 p. 95</w:t>
            </w:r>
          </w:p>
        </w:tc>
      </w:tr>
    </w:tbl>
    <w:p w14:paraId="6D5E20E7" w14:textId="77777777" w:rsidR="008D4D07" w:rsidRDefault="008D4D07" w:rsidP="00D66314">
      <w:pPr>
        <w:jc w:val="both"/>
      </w:pPr>
    </w:p>
    <w:p w14:paraId="4F21240B" w14:textId="77777777" w:rsidR="003517D8" w:rsidRDefault="003517D8" w:rsidP="003517D8">
      <w:pPr>
        <w:pStyle w:val="Heading2"/>
      </w:pPr>
      <w:r>
        <w:t>Céramiques</w:t>
      </w:r>
    </w:p>
    <w:p w14:paraId="4570AA04" w14:textId="77777777" w:rsidR="003517D8" w:rsidRDefault="003517D8" w:rsidP="003517D8">
      <w:pPr>
        <w:rPr>
          <w:lang w:val="fr-FR"/>
        </w:rPr>
      </w:pPr>
    </w:p>
    <w:p w14:paraId="0E372423" w14:textId="5B4831E6" w:rsidR="003517D8" w:rsidRPr="003517D8" w:rsidRDefault="003517D8" w:rsidP="003517D8">
      <w:pPr>
        <w:rPr>
          <w:lang w:val="fr-FR"/>
        </w:rPr>
      </w:pPr>
      <w:r>
        <w:rPr>
          <w:lang w:val="fr-FR"/>
        </w:rPr>
        <w:t>vase globulaire</w:t>
      </w:r>
      <w:r w:rsidR="00995037">
        <w:rPr>
          <w:lang w:val="fr-FR"/>
        </w:rPr>
        <w:t xml:space="preserve"> de morphologie proche de </w:t>
      </w:r>
      <w:hyperlink r:id="rId4817" w:anchor="Sit_Sublaines" w:history="1">
        <w:r w:rsidR="00995037" w:rsidRPr="00995037">
          <w:rPr>
            <w:rStyle w:val="Hyperlink"/>
            <w:lang w:val="fr-FR"/>
          </w:rPr>
          <w:t>Sublaines</w:t>
        </w:r>
      </w:hyperlink>
      <w:r w:rsidR="00995037">
        <w:rPr>
          <w:lang w:val="fr-FR"/>
        </w:rPr>
        <w:t xml:space="preserve"> </w:t>
      </w:r>
      <w:r w:rsidR="00995037" w:rsidRPr="0032190F">
        <w:rPr>
          <w:lang w:val="fr-FR"/>
        </w:rPr>
        <w:t>(BIB 1871 p. 84)</w:t>
      </w:r>
    </w:p>
    <w:p w14:paraId="74720D88" w14:textId="4CD4462E" w:rsidR="003517D8" w:rsidRPr="00995037" w:rsidRDefault="003517D8" w:rsidP="003517D8">
      <w:pPr>
        <w:rPr>
          <w:lang w:val="fr-FR"/>
        </w:rPr>
      </w:pPr>
      <w:r w:rsidRPr="003517D8">
        <w:rPr>
          <w:lang w:val="fr-FR"/>
        </w:rPr>
        <w:t xml:space="preserve">Coupe à décor en métope avec frise de personnages </w:t>
      </w:r>
      <w:r w:rsidRPr="0032190F">
        <w:rPr>
          <w:lang w:val="fr-FR"/>
        </w:rPr>
        <w:t xml:space="preserve">assimilées aux </w:t>
      </w:r>
      <w:hyperlink r:id="rId4818" w:anchor="Cul_Mailhac_Apparente" w:history="1">
        <w:r w:rsidRPr="0032190F">
          <w:rPr>
            <w:rStyle w:val="Hyperlink"/>
            <w:lang w:val="fr-FR"/>
          </w:rPr>
          <w:t>décors apparentés au Mailhacien</w:t>
        </w:r>
      </w:hyperlink>
      <w:r w:rsidR="00995037" w:rsidRPr="00995037">
        <w:rPr>
          <w:lang w:val="fr-FR"/>
        </w:rPr>
        <w:t xml:space="preserve"> </w:t>
      </w:r>
      <w:r w:rsidR="00995037">
        <w:rPr>
          <w:lang w:val="fr-FR"/>
        </w:rPr>
        <w:t>(BIB 2373)</w:t>
      </w:r>
    </w:p>
    <w:p w14:paraId="567E0ACC" w14:textId="77777777" w:rsidR="003517D8" w:rsidRPr="003517D8" w:rsidRDefault="003517D8" w:rsidP="00D66314">
      <w:pPr>
        <w:jc w:val="both"/>
        <w:rPr>
          <w:lang w:val="fr-FR"/>
        </w:rPr>
      </w:pPr>
    </w:p>
    <w:p w14:paraId="3C711FA2" w14:textId="77777777" w:rsidR="00A87315" w:rsidRPr="00A87315" w:rsidRDefault="00053195" w:rsidP="00A87315">
      <w:pPr>
        <w:pStyle w:val="Heading2"/>
      </w:pPr>
      <w:r>
        <w:t>c</w:t>
      </w:r>
      <w:r w:rsidR="00A87315" w:rsidRPr="00A87315">
        <w:t>asque</w:t>
      </w:r>
    </w:p>
    <w:p w14:paraId="5AD7566D" w14:textId="77777777" w:rsidR="00A87315" w:rsidRPr="00A87315" w:rsidRDefault="00A87315" w:rsidP="00D66314">
      <w:pPr>
        <w:jc w:val="both"/>
        <w:rPr>
          <w:lang w:val="fr-FR"/>
        </w:rPr>
      </w:pPr>
    </w:p>
    <w:p w14:paraId="121B85DE" w14:textId="77777777" w:rsidR="00AD3DDF" w:rsidRPr="0032190F" w:rsidRDefault="00AD3DDF" w:rsidP="00242C0F">
      <w:pPr>
        <w:jc w:val="both"/>
        <w:rPr>
          <w:lang w:val="fr-FR"/>
        </w:rPr>
      </w:pPr>
      <w:r w:rsidRPr="0032190F">
        <w:rPr>
          <w:lang w:val="fr-FR"/>
        </w:rPr>
        <w:t xml:space="preserve">Le casque d’Agris, attribué </w:t>
      </w:r>
      <w:r w:rsidR="00A87315">
        <w:rPr>
          <w:lang w:val="fr-FR"/>
        </w:rPr>
        <w:t>au</w:t>
      </w:r>
      <w:r w:rsidRPr="0032190F">
        <w:rPr>
          <w:lang w:val="fr-FR"/>
        </w:rPr>
        <w:t xml:space="preserve"> Fer 2, est l’objet du monde celtique qui présente le plus grand nombre d’incrustations de corail (~ 100) (BIB 2079 p. 113). Des rapprochements ont pu être fait entre ce casque et les pièces de la tombe à char de Condé-sur-Marne (BIB 2079 p. 120)</w:t>
      </w:r>
    </w:p>
    <w:p w14:paraId="44EB4933" w14:textId="77777777" w:rsidR="00AD3DDF" w:rsidRDefault="00C95E36" w:rsidP="00242C0F">
      <w:pPr>
        <w:jc w:val="both"/>
        <w:rPr>
          <w:lang w:val="fr-FR"/>
        </w:rPr>
      </w:pPr>
      <w:r>
        <w:rPr>
          <w:lang w:val="fr-FR"/>
        </w:rPr>
        <w:t>Situé proche des limites d'un bassin versant (O. Buschenschutz in MOSAICnet 2018)</w:t>
      </w:r>
    </w:p>
    <w:p w14:paraId="1164022C" w14:textId="77777777" w:rsidR="00C95E36" w:rsidRPr="0032190F" w:rsidRDefault="00C95E36" w:rsidP="00242C0F">
      <w:pPr>
        <w:jc w:val="both"/>
        <w:rPr>
          <w:lang w:val="fr-FR"/>
        </w:rPr>
      </w:pPr>
    </w:p>
    <w:p w14:paraId="44B400E4" w14:textId="77777777" w:rsidR="00571234" w:rsidRPr="0032190F" w:rsidRDefault="00EA6DAD" w:rsidP="00426FF9">
      <w:pPr>
        <w:pStyle w:val="Heading1"/>
      </w:pPr>
      <w:bookmarkStart w:id="2076" w:name="Sit_Queroy"/>
      <w:r w:rsidRPr="0032190F">
        <w:t>QUE</w:t>
      </w:r>
      <w:r w:rsidR="00571234" w:rsidRPr="0032190F">
        <w:t>ROY</w:t>
      </w:r>
    </w:p>
    <w:bookmarkEnd w:id="2076"/>
    <w:p w14:paraId="4892F96D" w14:textId="2B71532D" w:rsidR="00DD2349" w:rsidRPr="0032190F" w:rsidRDefault="00571234" w:rsidP="00242C0F">
      <w:pPr>
        <w:jc w:val="both"/>
        <w:rPr>
          <w:lang w:val="fr-FR"/>
        </w:rPr>
      </w:pPr>
      <w:r w:rsidRPr="0032190F">
        <w:rPr>
          <w:lang w:val="fr-FR"/>
        </w:rPr>
        <w:br/>
      </w:r>
      <w:r w:rsidR="000A6B32" w:rsidRPr="0032190F">
        <w:rPr>
          <w:lang w:val="fr-FR"/>
        </w:rPr>
        <w:t>L</w:t>
      </w:r>
      <w:r w:rsidRPr="0032190F">
        <w:rPr>
          <w:lang w:val="fr-FR"/>
        </w:rPr>
        <w:t xml:space="preserve">a grotte du Queroy </w:t>
      </w:r>
      <w:r w:rsidR="00804687" w:rsidRPr="0032190F">
        <w:rPr>
          <w:lang w:val="fr-FR"/>
        </w:rPr>
        <w:t>(</w:t>
      </w:r>
      <w:r w:rsidR="00F45170" w:rsidRPr="0032190F">
        <w:rPr>
          <w:lang w:val="fr-FR"/>
        </w:rPr>
        <w:t>Chazelle</w:t>
      </w:r>
      <w:r w:rsidR="00225D05" w:rsidRPr="0032190F">
        <w:rPr>
          <w:lang w:val="fr-FR"/>
        </w:rPr>
        <w:t>s</w:t>
      </w:r>
      <w:r w:rsidR="00804687" w:rsidRPr="0032190F">
        <w:rPr>
          <w:lang w:val="fr-FR"/>
        </w:rPr>
        <w:t xml:space="preserve">, </w:t>
      </w:r>
      <w:r w:rsidRPr="0032190F">
        <w:rPr>
          <w:lang w:val="fr-FR"/>
        </w:rPr>
        <w:t>Charente</w:t>
      </w:r>
      <w:r w:rsidR="00F45170" w:rsidRPr="0032190F">
        <w:rPr>
          <w:lang w:val="fr-FR"/>
        </w:rPr>
        <w:t>)</w:t>
      </w:r>
      <w:r w:rsidR="00804687" w:rsidRPr="0032190F">
        <w:rPr>
          <w:lang w:val="fr-FR"/>
        </w:rPr>
        <w:t xml:space="preserve"> </w:t>
      </w:r>
      <w:r w:rsidR="0059170A" w:rsidRPr="0032190F">
        <w:rPr>
          <w:lang w:val="fr-FR"/>
        </w:rPr>
        <w:t>(BIB 1840)</w:t>
      </w:r>
      <w:r w:rsidR="000A6B32" w:rsidRPr="0032190F">
        <w:rPr>
          <w:lang w:val="fr-FR"/>
        </w:rPr>
        <w:t>, lié à l’habitat pour de Soto</w:t>
      </w:r>
      <w:r w:rsidR="00891E11" w:rsidRPr="0032190F">
        <w:rPr>
          <w:lang w:val="fr-FR"/>
        </w:rPr>
        <w:t xml:space="preserve"> (BIB 1860 p. 123)</w:t>
      </w:r>
      <w:r w:rsidR="000A6B32" w:rsidRPr="0032190F">
        <w:rPr>
          <w:lang w:val="fr-FR"/>
        </w:rPr>
        <w:t xml:space="preserve">, </w:t>
      </w:r>
      <w:r w:rsidR="00891E11" w:rsidRPr="0032190F">
        <w:rPr>
          <w:lang w:val="fr-FR"/>
        </w:rPr>
        <w:t>apects cultuels possibles pour C. Huth (</w:t>
      </w:r>
      <w:r w:rsidR="00891E11" w:rsidRPr="0032190F">
        <w:rPr>
          <w:i/>
          <w:lang w:val="fr-FR"/>
        </w:rPr>
        <w:t>Kültstatten</w:t>
      </w:r>
      <w:r w:rsidR="00891E11" w:rsidRPr="0032190F">
        <w:rPr>
          <w:lang w:val="fr-FR"/>
        </w:rPr>
        <w:t>) (BIB 1874 p. 65)</w:t>
      </w:r>
      <w:r w:rsidR="00371026" w:rsidRPr="0032190F">
        <w:rPr>
          <w:lang w:val="fr-FR"/>
        </w:rPr>
        <w:t xml:space="preserve"> </w:t>
      </w:r>
      <w:r w:rsidR="000A6B32" w:rsidRPr="0032190F">
        <w:rPr>
          <w:lang w:val="fr-FR"/>
        </w:rPr>
        <w:t xml:space="preserve">associé à une datation du </w:t>
      </w:r>
      <w:hyperlink r:id="rId4819" w:anchor="Cul_Bronze_Final_3b" w:history="1">
        <w:r w:rsidR="003D1873" w:rsidRPr="0032190F">
          <w:rPr>
            <w:rStyle w:val="Hyperlink"/>
            <w:lang w:val="fr-FR"/>
          </w:rPr>
          <w:t>B</w:t>
        </w:r>
        <w:r w:rsidR="008A36B4">
          <w:rPr>
            <w:rStyle w:val="Hyperlink"/>
            <w:lang w:val="fr-FR"/>
          </w:rPr>
          <w:t>F 3b</w:t>
        </w:r>
      </w:hyperlink>
      <w:r w:rsidR="000A6B32" w:rsidRPr="0032190F">
        <w:rPr>
          <w:lang w:val="fr-FR"/>
        </w:rPr>
        <w:t xml:space="preserve"> (BIB 1860 p. 123),</w:t>
      </w:r>
      <w:r w:rsidR="00371026" w:rsidRPr="0032190F">
        <w:rPr>
          <w:lang w:val="fr-FR"/>
        </w:rPr>
        <w:t xml:space="preserve"> </w:t>
      </w:r>
      <w:r w:rsidRPr="0032190F">
        <w:rPr>
          <w:lang w:val="fr-FR"/>
        </w:rPr>
        <w:t>a livré</w:t>
      </w:r>
      <w:r w:rsidR="00225D05" w:rsidRPr="0032190F">
        <w:rPr>
          <w:lang w:val="fr-FR"/>
        </w:rPr>
        <w:t xml:space="preserve"> p</w:t>
      </w:r>
      <w:r w:rsidR="00DD2349" w:rsidRPr="0032190F">
        <w:rPr>
          <w:lang w:val="fr-FR"/>
        </w:rPr>
        <w:t xml:space="preserve">lus de 600 vases différents dont 182 étaient gravés. Deux vases au moins (vases 85 et 86 trouvés dans la Salle du Gisement) étaient gravés de motifs proches de ceux de </w:t>
      </w:r>
      <w:hyperlink r:id="rId4820" w:anchor="Sit_Moras_Valloire" w:history="1">
        <w:r w:rsidR="00DD2349" w:rsidRPr="0032190F">
          <w:rPr>
            <w:rStyle w:val="Hyperlink"/>
            <w:lang w:val="fr-FR"/>
          </w:rPr>
          <w:t>Moras-en-Valloire</w:t>
        </w:r>
      </w:hyperlink>
      <w:r w:rsidR="00DD2349" w:rsidRPr="0032190F">
        <w:rPr>
          <w:lang w:val="fr-FR"/>
        </w:rPr>
        <w:t xml:space="preserve"> (BIB 1860 p. 76)</w:t>
      </w:r>
    </w:p>
    <w:p w14:paraId="4977B931" w14:textId="449BBFCA" w:rsidR="00E51A2E" w:rsidRPr="0032190F" w:rsidRDefault="00E51A2E" w:rsidP="00242C0F">
      <w:pPr>
        <w:jc w:val="both"/>
        <w:rPr>
          <w:lang w:val="fr-FR"/>
        </w:rPr>
      </w:pPr>
      <w:r w:rsidRPr="0032190F">
        <w:rPr>
          <w:lang w:val="fr-FR"/>
        </w:rPr>
        <w:t>Pour certaines céramiques, utilisation de couleur (</w:t>
      </w:r>
      <w:hyperlink r:id="rId4821" w:anchor="Cul_Proto_Art_TAC_T_g_chevrons" w:history="1">
        <w:r w:rsidR="00B64961" w:rsidRPr="0032190F">
          <w:rPr>
            <w:rStyle w:val="Hyperlink"/>
            <w:lang w:val="fr-FR" w:eastAsia="en-GB"/>
          </w:rPr>
          <w:t>chevrons</w:t>
        </w:r>
      </w:hyperlink>
      <w:r w:rsidR="00471CB1" w:rsidRPr="0032190F">
        <w:rPr>
          <w:lang w:val="fr-FR"/>
        </w:rPr>
        <w:t xml:space="preserve"> </w:t>
      </w:r>
      <w:r w:rsidRPr="0032190F">
        <w:rPr>
          <w:lang w:val="fr-FR"/>
        </w:rPr>
        <w:t>rouges et noirs) (BIB 1991)</w:t>
      </w:r>
    </w:p>
    <w:p w14:paraId="11086A8A" w14:textId="46FE9318" w:rsidR="006A7D49" w:rsidRPr="00C21E3F" w:rsidRDefault="006A7D49" w:rsidP="006A7D49">
      <w:pPr>
        <w:jc w:val="both"/>
        <w:rPr>
          <w:lang w:val="fr-FR"/>
        </w:rPr>
      </w:pPr>
      <w:r w:rsidRPr="0032190F">
        <w:rPr>
          <w:lang w:val="fr-FR"/>
        </w:rPr>
        <w:t xml:space="preserve">Présence de fer dès le </w:t>
      </w:r>
      <w:hyperlink r:id="rId4822" w:anchor="Cul_Hallstatt_B2_B3" w:history="1">
        <w:r w:rsidRPr="0032190F">
          <w:rPr>
            <w:rStyle w:val="Hyperlink"/>
            <w:lang w:val="fr-FR"/>
          </w:rPr>
          <w:t>Ha B2-3</w:t>
        </w:r>
      </w:hyperlink>
      <w:r w:rsidRPr="0032190F">
        <w:rPr>
          <w:lang w:val="fr-FR"/>
        </w:rPr>
        <w:t xml:space="preserve"> (BIB 1991) v. </w:t>
      </w:r>
      <w:hyperlink r:id="rId4823" w:anchor="Sit_Venat" w:history="1">
        <w:r w:rsidRPr="0032190F">
          <w:rPr>
            <w:rStyle w:val="Hyperlink"/>
            <w:lang w:val="fr-FR"/>
          </w:rPr>
          <w:t>Vénat</w:t>
        </w:r>
      </w:hyperlink>
      <w:r w:rsidRPr="0032190F">
        <w:rPr>
          <w:lang w:val="fr-FR"/>
        </w:rPr>
        <w:t xml:space="preserve">, </w:t>
      </w:r>
      <w:hyperlink r:id="rId4824" w:anchor="Sit_Biberon" w:history="1">
        <w:r w:rsidRPr="0032190F">
          <w:rPr>
            <w:rStyle w:val="Hyperlink"/>
            <w:lang w:val="fr-FR"/>
          </w:rPr>
          <w:t>Clos du Biberon</w:t>
        </w:r>
      </w:hyperlink>
    </w:p>
    <w:p w14:paraId="0AEBEC87" w14:textId="77777777" w:rsidR="008A36B4" w:rsidRPr="00C21E3F" w:rsidRDefault="008A36B4" w:rsidP="006A7D49">
      <w:pPr>
        <w:jc w:val="both"/>
        <w:rPr>
          <w:lang w:val="fr-FR"/>
        </w:rPr>
      </w:pPr>
    </w:p>
    <w:p w14:paraId="17DDB9F5" w14:textId="5F1D2C94" w:rsidR="008A36B4" w:rsidRPr="0032190F" w:rsidRDefault="008A36B4" w:rsidP="006A7D49">
      <w:pPr>
        <w:jc w:val="both"/>
        <w:rPr>
          <w:lang w:val="fr-FR"/>
        </w:rPr>
      </w:pPr>
      <w:r w:rsidRPr="00C21E3F">
        <w:rPr>
          <w:lang w:val="fr-FR"/>
        </w:rPr>
        <w:t xml:space="preserve">v. </w:t>
      </w:r>
      <w:hyperlink r:id="rId4825" w:anchor="Cul_Artenac" w:history="1">
        <w:r w:rsidRPr="00C21E3F">
          <w:rPr>
            <w:rStyle w:val="Hyperlink"/>
            <w:lang w:val="fr-FR"/>
          </w:rPr>
          <w:t>Artenacien</w:t>
        </w:r>
      </w:hyperlink>
    </w:p>
    <w:p w14:paraId="3033A759" w14:textId="77777777" w:rsidR="00E62DCE" w:rsidRPr="0032190F" w:rsidRDefault="00E62DCE" w:rsidP="006A7D49">
      <w:pPr>
        <w:jc w:val="both"/>
        <w:rPr>
          <w:lang w:val="fr-FR"/>
        </w:rPr>
      </w:pPr>
    </w:p>
    <w:p w14:paraId="48A7D5C7" w14:textId="77777777" w:rsidR="00E62DCE" w:rsidRPr="0032190F" w:rsidRDefault="00E62DCE" w:rsidP="00E62DCE">
      <w:pPr>
        <w:pStyle w:val="Heading2"/>
      </w:pPr>
      <w:r w:rsidRPr="0032190F">
        <w:t>Mobilier</w:t>
      </w:r>
    </w:p>
    <w:p w14:paraId="69C101F7" w14:textId="77777777" w:rsidR="00E62DCE" w:rsidRPr="0032190F" w:rsidRDefault="00E62DCE" w:rsidP="006A7D49">
      <w:pPr>
        <w:jc w:val="both"/>
        <w:rPr>
          <w:lang w:val="fr-FR"/>
        </w:rPr>
      </w:pPr>
    </w:p>
    <w:p w14:paraId="2C75564B" w14:textId="77777777" w:rsidR="00851C87" w:rsidRPr="0032190F" w:rsidRDefault="00851C87" w:rsidP="00242C0F">
      <w:pPr>
        <w:jc w:val="both"/>
        <w:rPr>
          <w:lang w:val="fr-FR"/>
        </w:rPr>
      </w:pPr>
      <w:r w:rsidRPr="0032190F">
        <w:rPr>
          <w:lang w:val="fr-FR"/>
        </w:rPr>
        <w:t xml:space="preserve">Fragment de jante d’une roue à rayons peu individualisés </w:t>
      </w:r>
      <w:r w:rsidR="00213362" w:rsidRPr="0032190F">
        <w:rPr>
          <w:lang w:val="fr-FR"/>
        </w:rPr>
        <w:t xml:space="preserve">datée du Bronze final 3 </w:t>
      </w:r>
      <w:r w:rsidRPr="0032190F">
        <w:rPr>
          <w:lang w:val="fr-FR"/>
        </w:rPr>
        <w:t>(BIB 2212 p. 438)</w:t>
      </w:r>
    </w:p>
    <w:p w14:paraId="2C7C54DD" w14:textId="77777777" w:rsidR="00851C87" w:rsidRPr="0032190F" w:rsidRDefault="00851C87" w:rsidP="00242C0F">
      <w:pPr>
        <w:jc w:val="both"/>
        <w:rPr>
          <w:lang w:val="fr-FR"/>
        </w:rPr>
      </w:pPr>
      <w:r w:rsidRPr="0032190F">
        <w:rPr>
          <w:lang w:val="fr-FR"/>
        </w:rPr>
        <w:t xml:space="preserve">Fragments probable du tronc d’une statuette (BIB 2212 p. 441) </w:t>
      </w:r>
      <w:r w:rsidR="001D59B3" w:rsidRPr="0032190F">
        <w:rPr>
          <w:lang w:val="fr-FR"/>
        </w:rPr>
        <w:t>Statuette anthropomorphe du Bronze final (BIB 1457</w:t>
      </w:r>
      <w:r w:rsidR="00371026" w:rsidRPr="0032190F">
        <w:rPr>
          <w:lang w:val="fr-FR"/>
        </w:rPr>
        <w:t xml:space="preserve"> fig. 12</w:t>
      </w:r>
      <w:r w:rsidR="001D59B3" w:rsidRPr="0032190F">
        <w:rPr>
          <w:lang w:val="fr-FR"/>
        </w:rPr>
        <w:t>)</w:t>
      </w:r>
    </w:p>
    <w:p w14:paraId="38D05F0E" w14:textId="77777777" w:rsidR="007B2405" w:rsidRPr="0032190F" w:rsidRDefault="007B2405" w:rsidP="00242C0F">
      <w:pPr>
        <w:jc w:val="both"/>
        <w:rPr>
          <w:lang w:val="fr-FR"/>
        </w:rPr>
      </w:pPr>
    </w:p>
    <w:p w14:paraId="2CDB5B7A" w14:textId="77777777" w:rsidR="007B2405" w:rsidRPr="0032190F" w:rsidRDefault="007B2405" w:rsidP="007B2405">
      <w:pPr>
        <w:pStyle w:val="Heading2"/>
      </w:pPr>
      <w:r w:rsidRPr="0032190F">
        <w:t>Iconographie</w:t>
      </w:r>
    </w:p>
    <w:p w14:paraId="7651246B" w14:textId="77777777" w:rsidR="005B5267" w:rsidRDefault="005B5267" w:rsidP="005B5267">
      <w:pPr>
        <w:rPr>
          <w:lang w:val="fr-FR"/>
        </w:rPr>
      </w:pPr>
    </w:p>
    <w:p w14:paraId="21EF198E" w14:textId="77777777" w:rsidR="009C42DF" w:rsidRPr="0032190F" w:rsidRDefault="009C42DF" w:rsidP="009C42DF">
      <w:pPr>
        <w:jc w:val="both"/>
        <w:rPr>
          <w:lang w:val="fr-FR"/>
        </w:rPr>
      </w:pPr>
      <w:r>
        <w:rPr>
          <w:lang w:val="fr-FR"/>
        </w:rPr>
        <w:t>décor d'ocelles estampées (BIB 2857)</w:t>
      </w:r>
    </w:p>
    <w:p w14:paraId="6CB419A6" w14:textId="77777777" w:rsidR="005B5267" w:rsidRPr="0032190F" w:rsidRDefault="005B5267" w:rsidP="005B5267">
      <w:pPr>
        <w:rPr>
          <w:lang w:val="fr-FR"/>
        </w:rPr>
      </w:pPr>
      <w:r w:rsidRPr="0032190F">
        <w:rPr>
          <w:lang w:val="fr-FR"/>
        </w:rPr>
        <w:lastRenderedPageBreak/>
        <w:t>décor en métope (SS BIB)</w:t>
      </w:r>
    </w:p>
    <w:p w14:paraId="5448F6EE" w14:textId="77777777" w:rsidR="000A6B32" w:rsidRPr="0032190F" w:rsidRDefault="000A6B32" w:rsidP="00242C0F">
      <w:pPr>
        <w:jc w:val="both"/>
        <w:rPr>
          <w:lang w:val="fr-FR"/>
        </w:rPr>
      </w:pPr>
    </w:p>
    <w:p w14:paraId="0E35EB98" w14:textId="77777777" w:rsidR="000C25BC" w:rsidRPr="0032190F" w:rsidRDefault="000A6B32" w:rsidP="007B2405">
      <w:pPr>
        <w:pStyle w:val="Heading3"/>
      </w:pPr>
      <w:r w:rsidRPr="0032190F">
        <w:t>Vase 84</w:t>
      </w:r>
    </w:p>
    <w:p w14:paraId="459BE59C" w14:textId="77777777" w:rsidR="000A6B32" w:rsidRPr="0032190F" w:rsidRDefault="000A6B32" w:rsidP="00242C0F">
      <w:pPr>
        <w:jc w:val="both"/>
        <w:rPr>
          <w:lang w:val="fr-FR"/>
        </w:rPr>
      </w:pPr>
      <w:r w:rsidRPr="0032190F">
        <w:rPr>
          <w:lang w:val="fr-FR"/>
        </w:rPr>
        <w:t>« Système graphique différent » du vase 85 pour A. Nicolas, tant par l’exécution que la thématique. Plus « alphabétiforme » pour Nicolas (BIB 1860 p. 124). Très stylisé, quasi-abstrait (SS BIB).</w:t>
      </w:r>
    </w:p>
    <w:p w14:paraId="08C45EC7" w14:textId="77777777" w:rsidR="006A7D49" w:rsidRPr="0032190F" w:rsidRDefault="000A6B32" w:rsidP="00242C0F">
      <w:pPr>
        <w:jc w:val="both"/>
        <w:rPr>
          <w:lang w:val="fr-FR"/>
        </w:rPr>
      </w:pPr>
      <w:r w:rsidRPr="0032190F">
        <w:rPr>
          <w:lang w:val="fr-FR"/>
        </w:rPr>
        <w:t>Pour A. Nicolas, il doit s’agir d’un « second type d’écriture [après celui du vase 85] s’adressant à un autre groupe (d’initiés ?) différent du premier ». (BIB 1860 p. 124)</w:t>
      </w:r>
      <w:r w:rsidR="006A7D49" w:rsidRPr="0032190F">
        <w:rPr>
          <w:lang w:val="fr-FR"/>
        </w:rPr>
        <w:t xml:space="preserve">. </w:t>
      </w:r>
    </w:p>
    <w:p w14:paraId="7074A83F" w14:textId="392479DC" w:rsidR="000A6B32" w:rsidRPr="0032190F" w:rsidRDefault="000A6B32" w:rsidP="00242C0F">
      <w:pPr>
        <w:jc w:val="both"/>
        <w:rPr>
          <w:lang w:val="fr-FR"/>
        </w:rPr>
      </w:pPr>
      <w:r w:rsidRPr="0032190F">
        <w:rPr>
          <w:lang w:val="fr-FR"/>
        </w:rPr>
        <w:t xml:space="preserve">Vase a rapprocher d’un de la station </w:t>
      </w:r>
      <w:hyperlink r:id="rId4826" w:anchor="Sit_Gresine" w:history="1">
        <w:r w:rsidR="00022112" w:rsidRPr="0032190F">
          <w:rPr>
            <w:rStyle w:val="Hyperlink"/>
            <w:lang w:val="fr-FR"/>
          </w:rPr>
          <w:t>Grésine</w:t>
        </w:r>
      </w:hyperlink>
      <w:r w:rsidR="00C81447" w:rsidRPr="0032190F">
        <w:rPr>
          <w:lang w:val="fr-FR"/>
        </w:rPr>
        <w:t xml:space="preserve"> </w:t>
      </w:r>
      <w:r w:rsidRPr="0032190F">
        <w:rPr>
          <w:lang w:val="fr-FR"/>
        </w:rPr>
        <w:t>(BIB 1860 p. 124).</w:t>
      </w:r>
    </w:p>
    <w:p w14:paraId="46675C51" w14:textId="77777777" w:rsidR="000A6B32" w:rsidRPr="0032190F" w:rsidRDefault="000A6B32" w:rsidP="00242C0F">
      <w:pPr>
        <w:jc w:val="both"/>
        <w:rPr>
          <w:lang w:val="fr-FR"/>
        </w:rPr>
      </w:pPr>
    </w:p>
    <w:p w14:paraId="064D6AC4" w14:textId="77777777" w:rsidR="00225D05" w:rsidRPr="0032190F" w:rsidRDefault="00225D05" w:rsidP="007B2405">
      <w:pPr>
        <w:pStyle w:val="Heading3"/>
      </w:pPr>
      <w:r w:rsidRPr="0032190F">
        <w:t>Vase 85</w:t>
      </w:r>
    </w:p>
    <w:p w14:paraId="6305A4C9" w14:textId="4813C137" w:rsidR="00CF1111" w:rsidRPr="0032190F" w:rsidRDefault="00225D05" w:rsidP="00242C0F">
      <w:pPr>
        <w:jc w:val="both"/>
        <w:rPr>
          <w:lang w:val="fr-FR"/>
        </w:rPr>
      </w:pPr>
      <w:r w:rsidRPr="0032190F">
        <w:rPr>
          <w:lang w:val="fr-FR"/>
        </w:rPr>
        <w:t xml:space="preserve">Tasse à col rentrant sur pied surélevé cilindrique. Le haut de la panse est décorée d’une frise de symboles </w:t>
      </w:r>
      <w:r w:rsidR="000A6B32" w:rsidRPr="0032190F">
        <w:rPr>
          <w:lang w:val="fr-FR"/>
        </w:rPr>
        <w:t>stylisés au trait simple</w:t>
      </w:r>
      <w:r w:rsidRPr="0032190F">
        <w:rPr>
          <w:lang w:val="fr-FR"/>
        </w:rPr>
        <w:t xml:space="preserve"> (croix, triple barres, triple rangée de points, </w:t>
      </w:r>
      <w:hyperlink r:id="rId4827" w:anchor="Cul_Religion__Frise_Personnages" w:history="1">
        <w:r w:rsidR="0079020E" w:rsidRPr="0032190F">
          <w:rPr>
            <w:rStyle w:val="Hyperlink"/>
            <w:lang w:val="fr-FR" w:eastAsia="en-GB"/>
          </w:rPr>
          <w:t>frise de 3 personnages</w:t>
        </w:r>
      </w:hyperlink>
      <w:r w:rsidRPr="0032190F">
        <w:rPr>
          <w:lang w:val="fr-FR"/>
        </w:rPr>
        <w:t xml:space="preserve">, etc. incisés </w:t>
      </w:r>
      <w:r w:rsidR="007B2405" w:rsidRPr="0032190F">
        <w:rPr>
          <w:lang w:val="fr-FR"/>
        </w:rPr>
        <w:t>simple</w:t>
      </w:r>
      <w:r w:rsidRPr="0032190F">
        <w:rPr>
          <w:lang w:val="fr-FR"/>
        </w:rPr>
        <w:t xml:space="preserve"> (</w:t>
      </w:r>
      <w:r w:rsidR="000A6B32" w:rsidRPr="0032190F">
        <w:rPr>
          <w:lang w:val="fr-FR"/>
        </w:rPr>
        <w:t>SS BIB</w:t>
      </w:r>
      <w:r w:rsidRPr="0032190F">
        <w:rPr>
          <w:lang w:val="fr-FR"/>
        </w:rPr>
        <w:t xml:space="preserve">) </w:t>
      </w:r>
      <w:r w:rsidR="00CF1111" w:rsidRPr="0032190F">
        <w:rPr>
          <w:lang w:val="fr-FR"/>
        </w:rPr>
        <w:t>11 points sont gravés en 3 rangées (deux de 4 et une de 3)</w:t>
      </w:r>
    </w:p>
    <w:p w14:paraId="6A8FAD13" w14:textId="45930D75" w:rsidR="000A6B32" w:rsidRPr="0032190F" w:rsidRDefault="000A6B32" w:rsidP="00242C0F">
      <w:pPr>
        <w:jc w:val="both"/>
        <w:rPr>
          <w:lang w:val="fr-FR"/>
        </w:rPr>
      </w:pPr>
      <w:r w:rsidRPr="0032190F">
        <w:rPr>
          <w:lang w:val="fr-FR"/>
        </w:rPr>
        <w:t xml:space="preserve">Une quinzaine de signes différents séparées par </w:t>
      </w:r>
      <w:r w:rsidR="00333043" w:rsidRPr="0032190F">
        <w:rPr>
          <w:lang w:val="fr-FR"/>
        </w:rPr>
        <w:t>1</w:t>
      </w:r>
      <w:r w:rsidRPr="0032190F">
        <w:rPr>
          <w:lang w:val="fr-FR"/>
        </w:rPr>
        <w:t xml:space="preserve"> / </w:t>
      </w:r>
      <w:r w:rsidR="00333043" w:rsidRPr="0032190F">
        <w:rPr>
          <w:lang w:val="fr-FR"/>
        </w:rPr>
        <w:t>2</w:t>
      </w:r>
      <w:r w:rsidRPr="0032190F">
        <w:rPr>
          <w:lang w:val="fr-FR"/>
        </w:rPr>
        <w:t xml:space="preserve"> / </w:t>
      </w:r>
      <w:r w:rsidR="00333043" w:rsidRPr="0032190F">
        <w:rPr>
          <w:lang w:val="fr-FR"/>
        </w:rPr>
        <w:t>3</w:t>
      </w:r>
      <w:r w:rsidRPr="0032190F">
        <w:rPr>
          <w:lang w:val="fr-FR"/>
        </w:rPr>
        <w:t xml:space="preserve"> traits verticaux comme à </w:t>
      </w:r>
      <w:hyperlink r:id="rId4828" w:anchor="Sit_Moras_Valloire" w:history="1">
        <w:r w:rsidRPr="0032190F">
          <w:rPr>
            <w:rStyle w:val="Hyperlink"/>
            <w:lang w:val="fr-FR"/>
          </w:rPr>
          <w:t>Moras-en-Valloire</w:t>
        </w:r>
      </w:hyperlink>
      <w:r w:rsidRPr="0032190F">
        <w:rPr>
          <w:lang w:val="fr-FR"/>
        </w:rPr>
        <w:t xml:space="preserve">. Parmi ces signes 3 sont identiques à ceux de Moras-en-Valloire : croix simple, croix avec des angles (groupe 2, signe A4 d’A. Nicolas), </w:t>
      </w:r>
      <w:hyperlink r:id="rId4829" w:anchor="Cul_Proto_Art_TAC_T_a" w:history="1">
        <w:r w:rsidR="00673F0D" w:rsidRPr="0032190F">
          <w:rPr>
            <w:rStyle w:val="Hyperlink"/>
            <w:lang w:val="fr-FR"/>
          </w:rPr>
          <w:t>anthropomorphes</w:t>
        </w:r>
      </w:hyperlink>
      <w:r w:rsidRPr="0032190F">
        <w:rPr>
          <w:lang w:val="fr-FR"/>
        </w:rPr>
        <w:t xml:space="preserve">. Les autres, si on excepte les </w:t>
      </w:r>
      <w:hyperlink r:id="rId4830" w:anchor="Cul_Proto_Art_TAC_T_z_chev" w:history="1">
        <w:r w:rsidR="002372BC" w:rsidRPr="0032190F">
          <w:rPr>
            <w:rStyle w:val="Hyperlink"/>
            <w:lang w:val="fr-FR" w:eastAsia="en-GB"/>
          </w:rPr>
          <w:t>chevaux</w:t>
        </w:r>
      </w:hyperlink>
      <w:r w:rsidRPr="0032190F">
        <w:rPr>
          <w:lang w:val="fr-FR"/>
        </w:rPr>
        <w:t>, sont différents comme ce soleil à 12 rayons qu’A. Nicolas compare au Valcamonica (BIB 1860 p. 123)</w:t>
      </w:r>
    </w:p>
    <w:p w14:paraId="24EFADFC" w14:textId="77777777" w:rsidR="002372BC" w:rsidRPr="0032190F" w:rsidRDefault="002372BC" w:rsidP="00185637">
      <w:pPr>
        <w:rPr>
          <w:lang w:val="fr-FR"/>
        </w:rPr>
      </w:pPr>
    </w:p>
    <w:p w14:paraId="19F26E99" w14:textId="04220445" w:rsidR="00185637" w:rsidRPr="0032190F" w:rsidRDefault="00185637" w:rsidP="00436797">
      <w:pPr>
        <w:jc w:val="both"/>
        <w:rPr>
          <w:lang w:val="fr-FR"/>
        </w:rPr>
      </w:pPr>
      <w:r w:rsidRPr="0032190F">
        <w:rPr>
          <w:lang w:val="fr-FR"/>
        </w:rPr>
        <w:t xml:space="preserve">En tout 16 métopes montrent à côté de trois </w:t>
      </w:r>
      <w:hyperlink r:id="rId4831" w:anchor="Cul_Proto_Art_TAC_T_a" w:history="1">
        <w:r w:rsidR="00673F0D" w:rsidRPr="0032190F">
          <w:rPr>
            <w:rStyle w:val="Hyperlink"/>
            <w:lang w:val="fr-FR"/>
          </w:rPr>
          <w:t>personnages</w:t>
        </w:r>
      </w:hyperlink>
      <w:r w:rsidRPr="0032190F">
        <w:rPr>
          <w:lang w:val="fr-FR"/>
        </w:rPr>
        <w:t xml:space="preserve">formant une "ronde" </w:t>
      </w:r>
      <w:r w:rsidR="002372BC" w:rsidRPr="0032190F">
        <w:rPr>
          <w:lang w:val="fr-FR"/>
        </w:rPr>
        <w:t>[</w:t>
      </w:r>
      <w:hyperlink r:id="rId4832" w:anchor="Cul_Art_TAC_c_frise_personnages" w:history="1">
        <w:r w:rsidR="00520D6B" w:rsidRPr="00520D6B">
          <w:rPr>
            <w:rStyle w:val="Hyperlink"/>
            <w:lang w:val="fr-FR"/>
          </w:rPr>
          <w:t>frise de personnages</w:t>
        </w:r>
      </w:hyperlink>
      <w:r w:rsidR="002372BC" w:rsidRPr="0032190F">
        <w:rPr>
          <w:lang w:val="fr-FR"/>
        </w:rPr>
        <w:t xml:space="preserve">] </w:t>
      </w:r>
      <w:r w:rsidRPr="0032190F">
        <w:rPr>
          <w:lang w:val="fr-FR"/>
        </w:rPr>
        <w:t xml:space="preserve">une représentation de soleil, éventuellement un attelage (équipage), un arbre comme motif, arc et </w:t>
      </w:r>
      <w:hyperlink r:id="rId4833" w:anchor="Cul_Proto_Art_TAC_T_g_ligne_ondul" w:history="1">
        <w:r w:rsidRPr="0032190F">
          <w:rPr>
            <w:rStyle w:val="Hyperlink"/>
            <w:lang w:val="fr-FR"/>
          </w:rPr>
          <w:t>motif ondulé</w:t>
        </w:r>
      </w:hyperlink>
      <w:r w:rsidRPr="0032190F">
        <w:rPr>
          <w:lang w:val="fr-FR"/>
        </w:rPr>
        <w:t>, couché lignes parallèles, des rangées de points, un signe de peigne, places et couché croix différentes versions (BIB 1874 p. 62)</w:t>
      </w:r>
    </w:p>
    <w:p w14:paraId="04899317" w14:textId="77777777" w:rsidR="00185637" w:rsidRPr="0032190F" w:rsidRDefault="00185637" w:rsidP="00242C0F">
      <w:pPr>
        <w:jc w:val="both"/>
        <w:rPr>
          <w:lang w:val="fr-FR"/>
        </w:rPr>
      </w:pPr>
    </w:p>
    <w:p w14:paraId="2CDC92FA" w14:textId="77777777" w:rsidR="007B2405" w:rsidRPr="0032190F" w:rsidRDefault="007B2405" w:rsidP="007B2405">
      <w:pPr>
        <w:pStyle w:val="Heading3"/>
      </w:pPr>
      <w:r w:rsidRPr="0032190F">
        <w:t>Interprétation</w:t>
      </w:r>
    </w:p>
    <w:p w14:paraId="24FF4E73" w14:textId="77777777" w:rsidR="000A6B32" w:rsidRPr="0032190F" w:rsidRDefault="000A6B32" w:rsidP="00242C0F">
      <w:pPr>
        <w:jc w:val="both"/>
        <w:rPr>
          <w:lang w:val="fr-FR"/>
        </w:rPr>
      </w:pPr>
      <w:r w:rsidRPr="0032190F">
        <w:rPr>
          <w:lang w:val="fr-FR"/>
        </w:rPr>
        <w:t>Pour A. Nicolas, ce vase complet porte « un texte », « un message codé (…) dont le sens continue à nous échapper » (BIB 1860 p. 123). C’est génant ces assertions tardives (page 123) qui ne servent à rien (SS BIB)</w:t>
      </w:r>
      <w:r w:rsidR="00471CB1" w:rsidRPr="0032190F">
        <w:rPr>
          <w:lang w:val="fr-FR"/>
        </w:rPr>
        <w:t xml:space="preserve"> "idéogrammes"  pour Montjardin et Roger (BIB 1457) </w:t>
      </w:r>
    </w:p>
    <w:p w14:paraId="71714C25" w14:textId="77777777" w:rsidR="001333F4" w:rsidRPr="0032190F" w:rsidRDefault="001333F4" w:rsidP="00242C0F">
      <w:pPr>
        <w:jc w:val="both"/>
        <w:rPr>
          <w:lang w:val="fr-FR"/>
        </w:rPr>
      </w:pPr>
      <w:r w:rsidRPr="0032190F">
        <w:rPr>
          <w:lang w:val="fr-FR"/>
        </w:rPr>
        <w:t>Pour C. Huth, au contraire, il n'y a aucune raison à une telle interprétation [scripturale] car le répertoire de caractères pour une écriture pictographique signes est beaucoup trop petit (BIB 1874 p. 62)</w:t>
      </w:r>
    </w:p>
    <w:p w14:paraId="22831464" w14:textId="77777777" w:rsidR="000A6B32" w:rsidRPr="0032190F" w:rsidRDefault="000A6B32" w:rsidP="00242C0F">
      <w:pPr>
        <w:jc w:val="both"/>
        <w:rPr>
          <w:lang w:val="fr-FR"/>
        </w:rPr>
      </w:pPr>
    </w:p>
    <w:p w14:paraId="19B1F801" w14:textId="6CEF5C2F" w:rsidR="000A6B32" w:rsidRPr="0032190F" w:rsidRDefault="000A6B32" w:rsidP="00242C0F">
      <w:pPr>
        <w:jc w:val="both"/>
        <w:rPr>
          <w:lang w:val="fr-FR"/>
        </w:rPr>
      </w:pPr>
      <w:r w:rsidRPr="0032190F">
        <w:rPr>
          <w:lang w:val="fr-FR"/>
        </w:rPr>
        <w:t xml:space="preserve">v. </w:t>
      </w:r>
      <w:hyperlink r:id="rId4834" w:anchor="Cul_Mailhac" w:history="1">
        <w:r w:rsidRPr="0032190F">
          <w:rPr>
            <w:rStyle w:val="Hyperlink"/>
            <w:lang w:val="fr-FR"/>
          </w:rPr>
          <w:t>céramique mailhac</w:t>
        </w:r>
      </w:hyperlink>
    </w:p>
    <w:p w14:paraId="5B83F044" w14:textId="77777777" w:rsidR="00891E11" w:rsidRPr="0032190F" w:rsidRDefault="00891E11" w:rsidP="00242C0F">
      <w:pPr>
        <w:jc w:val="both"/>
        <w:rPr>
          <w:lang w:val="fr-FR"/>
        </w:rPr>
      </w:pPr>
    </w:p>
    <w:p w14:paraId="6FA5397E" w14:textId="77777777" w:rsidR="00891E11" w:rsidRPr="0032190F" w:rsidRDefault="00891E11" w:rsidP="00426FF9">
      <w:pPr>
        <w:pStyle w:val="Heading1"/>
      </w:pPr>
      <w:bookmarkStart w:id="2077" w:name="Sit_Villement"/>
      <w:r w:rsidRPr="0032190F">
        <w:t>VILLEMENT</w:t>
      </w:r>
    </w:p>
    <w:bookmarkEnd w:id="2077"/>
    <w:p w14:paraId="309B79FB" w14:textId="77777777" w:rsidR="00891E11" w:rsidRPr="0032190F" w:rsidRDefault="00891E11" w:rsidP="00242C0F">
      <w:pPr>
        <w:jc w:val="both"/>
        <w:rPr>
          <w:lang w:val="fr-FR"/>
        </w:rPr>
      </w:pPr>
    </w:p>
    <w:p w14:paraId="57A3588A" w14:textId="77777777" w:rsidR="00891E11" w:rsidRPr="0032190F" w:rsidRDefault="00891E11" w:rsidP="00242C0F">
      <w:pPr>
        <w:jc w:val="both"/>
        <w:rPr>
          <w:lang w:val="fr-FR"/>
        </w:rPr>
      </w:pPr>
      <w:r w:rsidRPr="0032190F">
        <w:rPr>
          <w:lang w:val="fr-FR"/>
        </w:rPr>
        <w:t xml:space="preserve">Villement </w:t>
      </w:r>
      <w:r w:rsidR="00886BF0" w:rsidRPr="0032190F">
        <w:rPr>
          <w:lang w:val="fr-FR"/>
        </w:rPr>
        <w:t xml:space="preserve">(Saint-Aoustrille, </w:t>
      </w:r>
      <w:r w:rsidRPr="0032190F">
        <w:rPr>
          <w:lang w:val="fr-FR"/>
        </w:rPr>
        <w:t>Indre) est un site funéraire qui a livré de la céramique apparentée au Mailhacien (BIB 1874 p. 65)</w:t>
      </w:r>
      <w:r w:rsidR="00953FCB">
        <w:rPr>
          <w:lang w:val="fr-FR"/>
        </w:rPr>
        <w:t xml:space="preserve"> Tumulus à inhumation (BIB 1872)</w:t>
      </w:r>
    </w:p>
    <w:p w14:paraId="3088957A" w14:textId="77777777" w:rsidR="007C4B18" w:rsidRPr="0032190F" w:rsidRDefault="007C4B18" w:rsidP="00242C0F">
      <w:pPr>
        <w:jc w:val="both"/>
        <w:rPr>
          <w:lang w:val="fr-FR"/>
        </w:rPr>
      </w:pPr>
      <w:r w:rsidRPr="0032190F">
        <w:rPr>
          <w:lang w:val="fr-FR"/>
        </w:rPr>
        <w:t>Décor anthropomorphe</w:t>
      </w:r>
      <w:r w:rsidR="00953FCB">
        <w:rPr>
          <w:lang w:val="fr-FR"/>
        </w:rPr>
        <w:t>, personnages se tenant la main [fise de personnage] (BIB 1872)</w:t>
      </w:r>
    </w:p>
    <w:p w14:paraId="02DB4004" w14:textId="77777777" w:rsidR="00145D7E" w:rsidRPr="0032190F" w:rsidRDefault="00145D7E" w:rsidP="00242C0F">
      <w:pPr>
        <w:jc w:val="both"/>
        <w:rPr>
          <w:lang w:val="fr-FR"/>
        </w:rPr>
      </w:pPr>
      <w:r w:rsidRPr="0032190F">
        <w:rPr>
          <w:lang w:val="fr-FR"/>
        </w:rPr>
        <w:br/>
        <w:t>Découvertes en 1890 par Méloizes (BIB 2045 p. 11)</w:t>
      </w:r>
    </w:p>
    <w:p w14:paraId="30339300" w14:textId="77777777" w:rsidR="00E51A2E" w:rsidRPr="0032190F" w:rsidRDefault="00E51A2E" w:rsidP="00242C0F">
      <w:pPr>
        <w:jc w:val="both"/>
        <w:rPr>
          <w:lang w:val="fr-FR"/>
        </w:rPr>
      </w:pPr>
    </w:p>
    <w:p w14:paraId="459B2DA9" w14:textId="77777777" w:rsidR="00E51A2E" w:rsidRPr="0032190F" w:rsidRDefault="00E51A2E" w:rsidP="00426FF9">
      <w:pPr>
        <w:pStyle w:val="Heading1"/>
      </w:pPr>
      <w:bookmarkStart w:id="2078" w:name="Sit_Biberon"/>
      <w:r w:rsidRPr="0032190F">
        <w:t>BIBERON (CLOS DU)</w:t>
      </w:r>
    </w:p>
    <w:bookmarkEnd w:id="2078"/>
    <w:p w14:paraId="6D3381E3" w14:textId="73173860" w:rsidR="00E51A2E" w:rsidRPr="0032190F" w:rsidRDefault="00E51A2E" w:rsidP="00242C0F">
      <w:pPr>
        <w:jc w:val="both"/>
        <w:rPr>
          <w:lang w:val="fr-FR"/>
        </w:rPr>
      </w:pPr>
      <w:r w:rsidRPr="0032190F">
        <w:rPr>
          <w:lang w:val="fr-FR"/>
        </w:rPr>
        <w:t>Le Tumulus du Clos du Biberon dans la région Centre-Ouest</w:t>
      </w:r>
      <w:r w:rsidR="00D27834" w:rsidRPr="0032190F">
        <w:rPr>
          <w:lang w:val="fr-FR"/>
        </w:rPr>
        <w:t>, à proximité d</w:t>
      </w:r>
      <w:r w:rsidR="006A7D49" w:rsidRPr="0032190F">
        <w:rPr>
          <w:lang w:val="fr-FR"/>
        </w:rPr>
        <w:t>’</w:t>
      </w:r>
      <w:hyperlink r:id="rId4835" w:anchor="Sit_Allaric_Camp" w:history="1">
        <w:r w:rsidR="00D27834" w:rsidRPr="0032190F">
          <w:rPr>
            <w:rStyle w:val="Hyperlink"/>
            <w:lang w:val="fr-FR"/>
          </w:rPr>
          <w:t>Aslonnes</w:t>
        </w:r>
      </w:hyperlink>
      <w:r w:rsidR="006A7D49" w:rsidRPr="0032190F">
        <w:rPr>
          <w:lang w:val="fr-FR"/>
        </w:rPr>
        <w:t xml:space="preserve">. Présence de fer dès le </w:t>
      </w:r>
      <w:hyperlink r:id="rId4836" w:anchor="Cul_Hallstatt_B2_B3" w:history="1">
        <w:r w:rsidR="006A7D49" w:rsidRPr="0032190F">
          <w:rPr>
            <w:rStyle w:val="Hyperlink"/>
            <w:lang w:val="fr-FR"/>
          </w:rPr>
          <w:t>Ha B2-3</w:t>
        </w:r>
      </w:hyperlink>
      <w:r w:rsidR="006A7D49" w:rsidRPr="0032190F">
        <w:rPr>
          <w:lang w:val="fr-FR"/>
        </w:rPr>
        <w:t xml:space="preserve"> (BIB 1991) v. </w:t>
      </w:r>
      <w:hyperlink r:id="rId4837" w:anchor="Sit_Queroy" w:history="1">
        <w:r w:rsidR="006A7D49" w:rsidRPr="0032190F">
          <w:rPr>
            <w:rStyle w:val="Hyperlink"/>
            <w:lang w:val="fr-FR"/>
          </w:rPr>
          <w:t>Queroy</w:t>
        </w:r>
      </w:hyperlink>
      <w:r w:rsidR="006A7D49" w:rsidRPr="0032190F">
        <w:rPr>
          <w:lang w:val="fr-FR"/>
        </w:rPr>
        <w:t xml:space="preserve">, </w:t>
      </w:r>
      <w:hyperlink r:id="rId4838" w:anchor="Sit_Venat" w:history="1">
        <w:r w:rsidR="006A7D49" w:rsidRPr="0032190F">
          <w:rPr>
            <w:rStyle w:val="Hyperlink"/>
            <w:lang w:val="fr-FR"/>
          </w:rPr>
          <w:t>Vénat</w:t>
        </w:r>
      </w:hyperlink>
    </w:p>
    <w:p w14:paraId="6C0AC4F8" w14:textId="77777777" w:rsidR="0037534A" w:rsidRPr="0032190F" w:rsidRDefault="0037534A" w:rsidP="00242C0F">
      <w:pPr>
        <w:jc w:val="both"/>
        <w:rPr>
          <w:lang w:val="fr-FR"/>
        </w:rPr>
      </w:pPr>
    </w:p>
    <w:p w14:paraId="74334052" w14:textId="77777777" w:rsidR="0037534A" w:rsidRPr="0032190F" w:rsidRDefault="0037534A" w:rsidP="00426FF9">
      <w:pPr>
        <w:pStyle w:val="Heading1"/>
      </w:pPr>
      <w:bookmarkStart w:id="2079" w:name="Sit_Longueville"/>
      <w:r w:rsidRPr="0032190F">
        <w:lastRenderedPageBreak/>
        <w:t>LONGUEVILLE</w:t>
      </w:r>
    </w:p>
    <w:bookmarkEnd w:id="2079"/>
    <w:p w14:paraId="6D378F16" w14:textId="77777777" w:rsidR="0037534A" w:rsidRPr="0032190F" w:rsidRDefault="0037534A" w:rsidP="00242C0F">
      <w:pPr>
        <w:jc w:val="both"/>
        <w:rPr>
          <w:lang w:val="fr-FR"/>
        </w:rPr>
      </w:pPr>
    </w:p>
    <w:p w14:paraId="07791E3B" w14:textId="77777777" w:rsidR="0037534A" w:rsidRPr="0032190F" w:rsidRDefault="0037534A" w:rsidP="00242C0F">
      <w:pPr>
        <w:jc w:val="both"/>
        <w:rPr>
          <w:lang w:val="fr-FR"/>
        </w:rPr>
      </w:pPr>
      <w:r w:rsidRPr="0032190F">
        <w:rPr>
          <w:lang w:val="fr-FR"/>
        </w:rPr>
        <w:t xml:space="preserve">Calvados. Plusieurs roues complètes de modèles réduits en bronze  </w:t>
      </w:r>
      <w:r w:rsidR="00F67663" w:rsidRPr="0032190F">
        <w:rPr>
          <w:lang w:val="fr-FR"/>
        </w:rPr>
        <w:t xml:space="preserve">datée du Bronze final 3 </w:t>
      </w:r>
      <w:r w:rsidRPr="0032190F">
        <w:rPr>
          <w:lang w:val="fr-FR"/>
        </w:rPr>
        <w:t>(BIB 2212 p. 437)</w:t>
      </w:r>
    </w:p>
    <w:p w14:paraId="4C896BD0" w14:textId="77777777" w:rsidR="00F67663" w:rsidRPr="0032190F" w:rsidRDefault="00F67663" w:rsidP="00242C0F">
      <w:pPr>
        <w:jc w:val="both"/>
        <w:rPr>
          <w:lang w:val="fr-FR"/>
        </w:rPr>
      </w:pPr>
    </w:p>
    <w:p w14:paraId="4EF9F51C" w14:textId="77777777" w:rsidR="00F67663" w:rsidRPr="0032190F" w:rsidRDefault="00F67663" w:rsidP="00426FF9">
      <w:pPr>
        <w:pStyle w:val="Heading1"/>
      </w:pPr>
      <w:bookmarkStart w:id="2080" w:name="Sit_Deville_Rouen"/>
      <w:r w:rsidRPr="0032190F">
        <w:t>DEVILLE-LES-ROUEN</w:t>
      </w:r>
    </w:p>
    <w:bookmarkEnd w:id="2080"/>
    <w:p w14:paraId="663D1840" w14:textId="77777777" w:rsidR="00F67663" w:rsidRPr="0032190F" w:rsidRDefault="00F67663" w:rsidP="00F67663">
      <w:pPr>
        <w:autoSpaceDE w:val="0"/>
        <w:autoSpaceDN w:val="0"/>
        <w:adjustRightInd w:val="0"/>
        <w:rPr>
          <w:rFonts w:eastAsia="Code2000"/>
          <w:lang w:val="fr-FR" w:eastAsia="en-GB"/>
        </w:rPr>
      </w:pPr>
      <w:r w:rsidRPr="0032190F">
        <w:rPr>
          <w:lang w:val="fr-FR"/>
        </w:rPr>
        <w:t xml:space="preserve">Deville-lès-Rouen, un modèle de </w:t>
      </w:r>
      <w:r w:rsidRPr="0032190F">
        <w:rPr>
          <w:rFonts w:eastAsia="Code2000"/>
          <w:lang w:val="fr-FR" w:eastAsia="en-GB"/>
        </w:rPr>
        <w:t>roue r</w:t>
      </w:r>
      <w:r w:rsidRPr="0032190F">
        <w:rPr>
          <w:rFonts w:eastAsia="Code2000" w:hint="eastAsia"/>
          <w:lang w:val="fr-FR" w:eastAsia="en-GB"/>
        </w:rPr>
        <w:t>é</w:t>
      </w:r>
      <w:r w:rsidRPr="0032190F">
        <w:rPr>
          <w:rFonts w:eastAsia="Code2000"/>
          <w:lang w:val="fr-FR" w:eastAsia="en-GB"/>
        </w:rPr>
        <w:t xml:space="preserve">duite au moyeu et aux rayons </w:t>
      </w:r>
      <w:r w:rsidR="0093060F" w:rsidRPr="0032190F">
        <w:rPr>
          <w:rFonts w:eastAsia="Code2000"/>
          <w:lang w:val="fr-FR" w:eastAsia="en-GB"/>
        </w:rPr>
        <w:t xml:space="preserve">brisés </w:t>
      </w:r>
      <w:r w:rsidRPr="0032190F">
        <w:rPr>
          <w:lang w:val="fr-FR"/>
        </w:rPr>
        <w:t>datée du Bronze final 3 (BIB 2212 p. 437)</w:t>
      </w:r>
    </w:p>
    <w:p w14:paraId="50D82A5D" w14:textId="77777777" w:rsidR="0037534A" w:rsidRPr="0032190F" w:rsidRDefault="0037534A" w:rsidP="00242C0F">
      <w:pPr>
        <w:jc w:val="both"/>
        <w:rPr>
          <w:lang w:val="fr-FR"/>
        </w:rPr>
      </w:pPr>
    </w:p>
    <w:p w14:paraId="0FDE06D5" w14:textId="77777777" w:rsidR="0037534A" w:rsidRPr="0032190F" w:rsidRDefault="0037534A" w:rsidP="00426FF9">
      <w:pPr>
        <w:pStyle w:val="Heading1"/>
      </w:pPr>
      <w:bookmarkStart w:id="2081" w:name="Sit_Landric"/>
      <w:r w:rsidRPr="0032190F">
        <w:t>LANDRIC</w:t>
      </w:r>
    </w:p>
    <w:bookmarkEnd w:id="2081"/>
    <w:p w14:paraId="53B8D313" w14:textId="77777777" w:rsidR="0037534A" w:rsidRPr="0032190F" w:rsidRDefault="0037534A" w:rsidP="00242C0F">
      <w:pPr>
        <w:jc w:val="both"/>
        <w:rPr>
          <w:lang w:val="fr-FR"/>
        </w:rPr>
      </w:pPr>
    </w:p>
    <w:p w14:paraId="7486547E" w14:textId="77777777" w:rsidR="0037534A" w:rsidRPr="0032190F" w:rsidRDefault="0037534A" w:rsidP="00242C0F">
      <w:pPr>
        <w:jc w:val="both"/>
        <w:rPr>
          <w:lang w:val="fr-FR"/>
        </w:rPr>
      </w:pPr>
      <w:r w:rsidRPr="0032190F">
        <w:rPr>
          <w:lang w:val="fr-FR"/>
        </w:rPr>
        <w:t xml:space="preserve">Grotte de Landric (Saint-Baulize, Aveyron) à fonction funéraire attribuée au BF </w:t>
      </w:r>
      <w:r w:rsidR="0093060F" w:rsidRPr="0032190F">
        <w:rPr>
          <w:lang w:val="fr-FR"/>
        </w:rPr>
        <w:t>3</w:t>
      </w:r>
      <w:r w:rsidRPr="0032190F">
        <w:rPr>
          <w:lang w:val="fr-FR"/>
        </w:rPr>
        <w:t>. Roue pleine en bronze de modèle réduit  (BIB 2212 p. 437)</w:t>
      </w:r>
    </w:p>
    <w:p w14:paraId="606468BF" w14:textId="77777777" w:rsidR="00FD1D80" w:rsidRPr="0032190F" w:rsidRDefault="00FD1D80" w:rsidP="00242C0F">
      <w:pPr>
        <w:jc w:val="both"/>
        <w:rPr>
          <w:lang w:val="fr-FR"/>
        </w:rPr>
      </w:pPr>
    </w:p>
    <w:p w14:paraId="071354B6" w14:textId="77777777" w:rsidR="00FD1D80" w:rsidRPr="0032190F" w:rsidRDefault="00FD1D80" w:rsidP="00242C0F">
      <w:pPr>
        <w:jc w:val="both"/>
        <w:rPr>
          <w:lang w:val="fr-FR"/>
        </w:rPr>
      </w:pPr>
      <w:r w:rsidRPr="0032190F">
        <w:rPr>
          <w:lang w:val="fr-FR"/>
        </w:rPr>
        <w:t>BEL-AIR</w:t>
      </w:r>
    </w:p>
    <w:p w14:paraId="0BA57E1F" w14:textId="77777777" w:rsidR="00FD1D80" w:rsidRPr="0032190F" w:rsidRDefault="00FD1D80" w:rsidP="00242C0F">
      <w:pPr>
        <w:jc w:val="both"/>
        <w:rPr>
          <w:lang w:val="fr-FR"/>
        </w:rPr>
      </w:pPr>
      <w:r w:rsidRPr="0032190F">
        <w:rPr>
          <w:lang w:val="fr-FR"/>
        </w:rPr>
        <w:t>Le tumulus 1 de Bel-Air (Aveyron) a été daté par 14C sur le blocage périphérique de 4225-3965 aec  (BIB P. Gruat in BIB 2341)</w:t>
      </w:r>
    </w:p>
    <w:p w14:paraId="66E420FC" w14:textId="77777777" w:rsidR="00FD1D80" w:rsidRPr="0032190F" w:rsidRDefault="00FD1D80" w:rsidP="00242C0F">
      <w:pPr>
        <w:jc w:val="both"/>
        <w:rPr>
          <w:lang w:val="fr-FR"/>
        </w:rPr>
      </w:pPr>
    </w:p>
    <w:p w14:paraId="58D24673" w14:textId="77777777" w:rsidR="00FD1D80" w:rsidRPr="0032190F" w:rsidRDefault="00FD1D80" w:rsidP="00242C0F">
      <w:pPr>
        <w:jc w:val="both"/>
        <w:rPr>
          <w:lang w:val="fr-FR"/>
        </w:rPr>
      </w:pPr>
      <w:r w:rsidRPr="0032190F">
        <w:rPr>
          <w:lang w:val="fr-FR"/>
        </w:rPr>
        <w:t>FLOYRAC</w:t>
      </w:r>
    </w:p>
    <w:p w14:paraId="15E5A0FE" w14:textId="77777777" w:rsidR="00FD1D80" w:rsidRPr="0032190F" w:rsidRDefault="00FD1D80" w:rsidP="00242C0F">
      <w:pPr>
        <w:jc w:val="both"/>
        <w:rPr>
          <w:lang w:val="fr-FR"/>
        </w:rPr>
      </w:pPr>
      <w:r w:rsidRPr="0032190F">
        <w:rPr>
          <w:lang w:val="fr-FR"/>
        </w:rPr>
        <w:t>Nécropole tumulaire de Floyrac (Onet-le-Château) regroupe plus de 100 monuments sur environ 1 km2 (BIB P. Gruat in BIB 2341)</w:t>
      </w:r>
    </w:p>
    <w:p w14:paraId="255DE360" w14:textId="77777777" w:rsidR="0037534A" w:rsidRPr="0032190F" w:rsidRDefault="0037534A" w:rsidP="00242C0F">
      <w:pPr>
        <w:jc w:val="both"/>
        <w:rPr>
          <w:lang w:val="fr-FR"/>
        </w:rPr>
      </w:pPr>
    </w:p>
    <w:p w14:paraId="1DE8AF12" w14:textId="77777777" w:rsidR="00AF0006" w:rsidRPr="0032190F" w:rsidRDefault="00B91AE8" w:rsidP="00426FF9">
      <w:pPr>
        <w:pStyle w:val="Heading1"/>
      </w:pPr>
      <w:bookmarkStart w:id="2082" w:name="Sit_Or_Notre_Dame"/>
      <w:r w:rsidRPr="0032190F">
        <w:t xml:space="preserve">NOTRE-DAME-D </w:t>
      </w:r>
      <w:r w:rsidR="00AF0006" w:rsidRPr="0032190F">
        <w:t>OR</w:t>
      </w:r>
    </w:p>
    <w:bookmarkEnd w:id="2082"/>
    <w:p w14:paraId="02910D2D" w14:textId="77777777" w:rsidR="00AF0006" w:rsidRPr="0032190F" w:rsidRDefault="00AF0006" w:rsidP="00242C0F">
      <w:pPr>
        <w:jc w:val="both"/>
        <w:rPr>
          <w:lang w:val="fr-FR"/>
        </w:rPr>
      </w:pPr>
    </w:p>
    <w:p w14:paraId="11B31D57" w14:textId="6D881CCA" w:rsidR="00AF0006" w:rsidRPr="0032190F" w:rsidRDefault="00AF0006" w:rsidP="00242C0F">
      <w:pPr>
        <w:jc w:val="both"/>
        <w:rPr>
          <w:lang w:val="fr-FR"/>
        </w:rPr>
      </w:pPr>
      <w:r w:rsidRPr="0032190F">
        <w:rPr>
          <w:lang w:val="fr-FR"/>
        </w:rPr>
        <w:t>Sur le site de Notre-Dame-</w:t>
      </w:r>
      <w:r w:rsidR="00B91AE8" w:rsidRPr="0032190F">
        <w:rPr>
          <w:lang w:val="fr-FR"/>
        </w:rPr>
        <w:t>d</w:t>
      </w:r>
      <w:r w:rsidRPr="0032190F">
        <w:rPr>
          <w:lang w:val="fr-FR"/>
        </w:rPr>
        <w:t xml:space="preserve">’Or : figurations de </w:t>
      </w:r>
      <w:hyperlink r:id="rId4839" w:anchor="Cul_Proto_Art_TAC_T_z_cerf" w:history="1">
        <w:r w:rsidRPr="0032190F">
          <w:rPr>
            <w:rStyle w:val="Hyperlink"/>
            <w:lang w:val="fr-FR"/>
          </w:rPr>
          <w:t>cervidés</w:t>
        </w:r>
      </w:hyperlink>
      <w:r w:rsidRPr="0032190F">
        <w:rPr>
          <w:lang w:val="fr-FR"/>
        </w:rPr>
        <w:t xml:space="preserve"> sur des broches </w:t>
      </w:r>
      <w:r w:rsidR="002411F8" w:rsidRPr="0032190F">
        <w:rPr>
          <w:lang w:val="fr-FR"/>
        </w:rPr>
        <w:t xml:space="preserve">daté entre le </w:t>
      </w:r>
      <w:hyperlink r:id="rId4840" w:anchor="Cul_Hallstatt_A2" w:history="1">
        <w:r w:rsidR="002411F8" w:rsidRPr="0032190F">
          <w:rPr>
            <w:rStyle w:val="Hyperlink"/>
            <w:lang w:val="fr-FR"/>
          </w:rPr>
          <w:t>Ha A2</w:t>
        </w:r>
      </w:hyperlink>
      <w:r w:rsidR="002411F8" w:rsidRPr="0032190F">
        <w:rPr>
          <w:lang w:val="fr-FR"/>
        </w:rPr>
        <w:t>/</w:t>
      </w:r>
      <w:hyperlink r:id="rId4841" w:anchor="Cul_Hallstatt_B1" w:history="1">
        <w:r w:rsidR="002411F8" w:rsidRPr="0032190F">
          <w:rPr>
            <w:rStyle w:val="Hyperlink"/>
            <w:lang w:val="fr-FR"/>
          </w:rPr>
          <w:t>B1</w:t>
        </w:r>
      </w:hyperlink>
      <w:r w:rsidR="002411F8" w:rsidRPr="0032190F">
        <w:rPr>
          <w:lang w:val="fr-FR"/>
        </w:rPr>
        <w:t xml:space="preserve"> et le </w:t>
      </w:r>
      <w:hyperlink r:id="rId4842" w:anchor="Cul_Hallstatt_D" w:history="1">
        <w:r w:rsidR="002411F8" w:rsidRPr="0032190F">
          <w:rPr>
            <w:rStyle w:val="Hyperlink"/>
            <w:lang w:val="fr-FR"/>
          </w:rPr>
          <w:t>Ha D</w:t>
        </w:r>
      </w:hyperlink>
      <w:r w:rsidR="002411F8" w:rsidRPr="0032190F">
        <w:rPr>
          <w:lang w:val="fr-FR"/>
        </w:rPr>
        <w:t xml:space="preserve"> </w:t>
      </w:r>
      <w:r w:rsidRPr="0032190F">
        <w:rPr>
          <w:lang w:val="fr-FR"/>
        </w:rPr>
        <w:t>(BIB 2045 p. 22).</w:t>
      </w:r>
    </w:p>
    <w:p w14:paraId="1F79499C" w14:textId="77777777" w:rsidR="000E74EB" w:rsidRPr="0032190F" w:rsidRDefault="000E74EB" w:rsidP="00242C0F">
      <w:pPr>
        <w:jc w:val="both"/>
        <w:rPr>
          <w:lang w:val="fr-FR"/>
        </w:rPr>
      </w:pPr>
    </w:p>
    <w:p w14:paraId="0B09963B" w14:textId="77777777" w:rsidR="00AF0006" w:rsidRPr="0032190F" w:rsidRDefault="00AF0006" w:rsidP="00426FF9">
      <w:pPr>
        <w:pStyle w:val="Heading1"/>
      </w:pPr>
      <w:bookmarkStart w:id="2083" w:name="Sit_Nalliers"/>
      <w:r w:rsidRPr="0032190F">
        <w:t>NALLIERS</w:t>
      </w:r>
      <w:bookmarkEnd w:id="2083"/>
    </w:p>
    <w:p w14:paraId="7B22DD62" w14:textId="77777777" w:rsidR="00780A89" w:rsidRDefault="00780A89" w:rsidP="00242C0F">
      <w:pPr>
        <w:jc w:val="both"/>
        <w:rPr>
          <w:lang w:val="fr-FR"/>
        </w:rPr>
      </w:pPr>
    </w:p>
    <w:p w14:paraId="09D4FD86" w14:textId="48FBA150" w:rsidR="00AF0006" w:rsidRPr="0032190F" w:rsidRDefault="00AF0006" w:rsidP="00242C0F">
      <w:pPr>
        <w:jc w:val="both"/>
        <w:rPr>
          <w:lang w:val="fr-FR"/>
        </w:rPr>
      </w:pPr>
      <w:r w:rsidRPr="0032190F">
        <w:rPr>
          <w:lang w:val="fr-FR"/>
        </w:rPr>
        <w:t xml:space="preserve">Sur le site de Nalliers (Vendée) : figurations de </w:t>
      </w:r>
      <w:hyperlink r:id="rId4843" w:anchor="Cul_Proto_Art_TAC_T_z_cerf" w:history="1">
        <w:r w:rsidRPr="0032190F">
          <w:rPr>
            <w:rStyle w:val="Hyperlink"/>
            <w:lang w:val="fr-FR"/>
          </w:rPr>
          <w:t>cervidés</w:t>
        </w:r>
      </w:hyperlink>
      <w:r w:rsidRPr="0032190F">
        <w:rPr>
          <w:lang w:val="fr-FR"/>
        </w:rPr>
        <w:t xml:space="preserve"> sur des broches </w:t>
      </w:r>
      <w:r w:rsidR="002411F8" w:rsidRPr="0032190F">
        <w:rPr>
          <w:lang w:val="fr-FR"/>
        </w:rPr>
        <w:t xml:space="preserve">daté entre le </w:t>
      </w:r>
      <w:hyperlink r:id="rId4844" w:anchor="Cul_Hallstatt_A2" w:history="1">
        <w:r w:rsidR="002411F8" w:rsidRPr="0032190F">
          <w:rPr>
            <w:rStyle w:val="Hyperlink"/>
            <w:lang w:val="fr-FR"/>
          </w:rPr>
          <w:t>Ha A2</w:t>
        </w:r>
      </w:hyperlink>
      <w:r w:rsidR="002411F8" w:rsidRPr="0032190F">
        <w:rPr>
          <w:lang w:val="fr-FR"/>
        </w:rPr>
        <w:t>/</w:t>
      </w:r>
      <w:hyperlink r:id="rId4845" w:anchor="Cul_Hallstatt_B1" w:history="1">
        <w:r w:rsidR="002411F8" w:rsidRPr="0032190F">
          <w:rPr>
            <w:rStyle w:val="Hyperlink"/>
            <w:lang w:val="fr-FR"/>
          </w:rPr>
          <w:t>B1</w:t>
        </w:r>
      </w:hyperlink>
      <w:r w:rsidR="002411F8" w:rsidRPr="0032190F">
        <w:rPr>
          <w:lang w:val="fr-FR"/>
        </w:rPr>
        <w:t xml:space="preserve"> et le </w:t>
      </w:r>
      <w:hyperlink r:id="rId4846" w:anchor="Cul_Hallstatt_D" w:history="1">
        <w:r w:rsidR="002411F8" w:rsidRPr="0032190F">
          <w:rPr>
            <w:rStyle w:val="Hyperlink"/>
            <w:lang w:val="fr-FR"/>
          </w:rPr>
          <w:t>Ha D</w:t>
        </w:r>
      </w:hyperlink>
      <w:r w:rsidR="002411F8" w:rsidRPr="0032190F">
        <w:rPr>
          <w:lang w:val="fr-FR"/>
        </w:rPr>
        <w:t xml:space="preserve"> </w:t>
      </w:r>
      <w:r w:rsidRPr="0032190F">
        <w:rPr>
          <w:lang w:val="fr-FR"/>
        </w:rPr>
        <w:t>(BIB 2045 p. 22).</w:t>
      </w:r>
      <w:r w:rsidR="00A45E63" w:rsidRPr="0032190F">
        <w:rPr>
          <w:lang w:val="fr-FR"/>
        </w:rPr>
        <w:t xml:space="preserve"> Tesson totalement isolé mais sur un site de </w:t>
      </w:r>
      <w:hyperlink r:id="rId4847" w:anchor="Cul_Tene" w:history="1">
        <w:r w:rsidR="009F2B4E" w:rsidRPr="00A904EB">
          <w:rPr>
            <w:rStyle w:val="Hyperlink"/>
            <w:szCs w:val="20"/>
            <w:lang w:val="fr-FR"/>
          </w:rPr>
          <w:t>LT</w:t>
        </w:r>
      </w:hyperlink>
      <w:r w:rsidR="00A45E63" w:rsidRPr="0032190F">
        <w:rPr>
          <w:lang w:val="fr-FR"/>
        </w:rPr>
        <w:t xml:space="preserve">, d’autre part, comme le faisait remarquer G. Zipff, motifs tracés à la pointe de type </w:t>
      </w:r>
      <w:hyperlink r:id="rId4848" w:anchor="Cul_Art_lex_graffiti" w:history="1">
        <w:r w:rsidR="00780A89" w:rsidRPr="00A904EB">
          <w:rPr>
            <w:rStyle w:val="Hyperlink"/>
            <w:lang w:val="fr-FR"/>
          </w:rPr>
          <w:t>graffiti</w:t>
        </w:r>
      </w:hyperlink>
      <w:r w:rsidR="00A45E63" w:rsidRPr="0032190F">
        <w:rPr>
          <w:lang w:val="fr-FR"/>
        </w:rPr>
        <w:t xml:space="preserve">, une technique relativement courante à </w:t>
      </w:r>
      <w:r w:rsidR="00B07B6B">
        <w:rPr>
          <w:lang w:val="fr-FR"/>
        </w:rPr>
        <w:t>LT</w:t>
      </w:r>
      <w:r w:rsidR="00A45E63" w:rsidRPr="0032190F">
        <w:rPr>
          <w:lang w:val="fr-FR"/>
        </w:rPr>
        <w:t xml:space="preserve"> (J. Gomes de Soto com. pers.)</w:t>
      </w:r>
    </w:p>
    <w:p w14:paraId="4B0EB7F9" w14:textId="77777777" w:rsidR="00AF0006" w:rsidRPr="0032190F" w:rsidRDefault="00AF0006" w:rsidP="00242C0F">
      <w:pPr>
        <w:jc w:val="both"/>
        <w:rPr>
          <w:lang w:val="fr-FR"/>
        </w:rPr>
      </w:pPr>
    </w:p>
    <w:p w14:paraId="0EB4B170" w14:textId="77777777" w:rsidR="00E51A2E" w:rsidRPr="0032190F" w:rsidRDefault="00E51A2E" w:rsidP="00242C0F">
      <w:pPr>
        <w:jc w:val="both"/>
        <w:rPr>
          <w:lang w:val="fr-FR"/>
        </w:rPr>
      </w:pPr>
      <w:r w:rsidRPr="0032190F">
        <w:rPr>
          <w:lang w:val="fr-FR"/>
        </w:rPr>
        <w:t>CHALLANS</w:t>
      </w:r>
    </w:p>
    <w:p w14:paraId="4507D155" w14:textId="14DCA8A6" w:rsidR="00E51A2E" w:rsidRPr="0032190F" w:rsidRDefault="00E51A2E" w:rsidP="00E51A2E">
      <w:pPr>
        <w:jc w:val="both"/>
        <w:rPr>
          <w:lang w:val="fr-FR"/>
        </w:rPr>
      </w:pPr>
      <w:r w:rsidRPr="0032190F">
        <w:rPr>
          <w:lang w:val="fr-FR"/>
        </w:rPr>
        <w:t xml:space="preserve">Le dépôt métallique </w:t>
      </w:r>
      <w:r w:rsidR="009F2B4E">
        <w:rPr>
          <w:lang w:val="fr-FR"/>
        </w:rPr>
        <w:t>BF</w:t>
      </w:r>
      <w:r w:rsidRPr="0032190F">
        <w:rPr>
          <w:lang w:val="fr-FR"/>
        </w:rPr>
        <w:t xml:space="preserve"> de Challans (Vendée) réunit des pièces métalliques locales mais aussi de typologie exogène (britannique, ibérique, italique, orientale) généralement produites localement (BIB 1991)</w:t>
      </w:r>
    </w:p>
    <w:p w14:paraId="57F673D5" w14:textId="77777777" w:rsidR="00E51A2E" w:rsidRPr="0032190F" w:rsidRDefault="00E51A2E" w:rsidP="00E51A2E">
      <w:pPr>
        <w:jc w:val="both"/>
        <w:rPr>
          <w:lang w:val="fr-FR"/>
        </w:rPr>
      </w:pPr>
    </w:p>
    <w:p w14:paraId="24C696EF" w14:textId="77777777" w:rsidR="00E51A2E" w:rsidRPr="0032190F" w:rsidRDefault="00E51A2E" w:rsidP="00E51A2E">
      <w:pPr>
        <w:jc w:val="both"/>
        <w:rPr>
          <w:lang w:val="fr-FR"/>
        </w:rPr>
      </w:pPr>
      <w:r w:rsidRPr="0032190F">
        <w:rPr>
          <w:lang w:val="fr-FR"/>
        </w:rPr>
        <w:t>TRIOU</w:t>
      </w:r>
    </w:p>
    <w:p w14:paraId="71991F85" w14:textId="75C9CE4D" w:rsidR="00E51A2E" w:rsidRPr="0032190F" w:rsidRDefault="00E51A2E" w:rsidP="00E51A2E">
      <w:pPr>
        <w:jc w:val="both"/>
        <w:rPr>
          <w:lang w:val="fr-FR"/>
        </w:rPr>
      </w:pPr>
      <w:r w:rsidRPr="0032190F">
        <w:rPr>
          <w:lang w:val="fr-FR"/>
        </w:rPr>
        <w:t xml:space="preserve">Le dépôt métallique </w:t>
      </w:r>
      <w:r w:rsidR="009F2B4E">
        <w:rPr>
          <w:lang w:val="fr-FR"/>
        </w:rPr>
        <w:t>BF</w:t>
      </w:r>
      <w:r w:rsidRPr="0032190F">
        <w:rPr>
          <w:lang w:val="fr-FR"/>
        </w:rPr>
        <w:t xml:space="preserve"> de Triou (Deux-Sèvres) réunit des pièces métalliques locales mais aussi de typologie exogène (britannique, ibérique, italique, orientale) généralement produites localement (BIB 1991)</w:t>
      </w:r>
    </w:p>
    <w:p w14:paraId="1A5B2336" w14:textId="77777777" w:rsidR="00E51A2E" w:rsidRPr="0032190F" w:rsidRDefault="00E51A2E" w:rsidP="00242C0F">
      <w:pPr>
        <w:jc w:val="both"/>
        <w:rPr>
          <w:lang w:val="fr-FR"/>
        </w:rPr>
      </w:pPr>
    </w:p>
    <w:p w14:paraId="356285B1" w14:textId="77777777" w:rsidR="00E51A2E" w:rsidRPr="0032190F" w:rsidRDefault="00E51A2E" w:rsidP="00242C0F">
      <w:pPr>
        <w:jc w:val="both"/>
        <w:rPr>
          <w:lang w:val="fr-FR"/>
        </w:rPr>
      </w:pPr>
      <w:r w:rsidRPr="0032190F">
        <w:rPr>
          <w:lang w:val="fr-FR"/>
        </w:rPr>
        <w:t>MESCHERS</w:t>
      </w:r>
    </w:p>
    <w:p w14:paraId="1FAF9E2F" w14:textId="7C379A5F" w:rsidR="00E51A2E" w:rsidRPr="0032190F" w:rsidRDefault="00E51A2E" w:rsidP="00E51A2E">
      <w:pPr>
        <w:jc w:val="both"/>
        <w:rPr>
          <w:lang w:val="fr-FR"/>
        </w:rPr>
      </w:pPr>
      <w:r w:rsidRPr="0032190F">
        <w:rPr>
          <w:lang w:val="fr-FR"/>
        </w:rPr>
        <w:t xml:space="preserve">Le dépôt métallique </w:t>
      </w:r>
      <w:r w:rsidR="009F2B4E">
        <w:rPr>
          <w:lang w:val="fr-FR"/>
        </w:rPr>
        <w:t>BF</w:t>
      </w:r>
      <w:r w:rsidRPr="0032190F">
        <w:rPr>
          <w:lang w:val="fr-FR"/>
        </w:rPr>
        <w:t xml:space="preserve"> de Meschers (Charente-Maritime) réunit des pièces métalliques locales mais aussi de typologie exogène (britannique, ibérique, italique, orientale) généralement produites localement (BIB 1991)</w:t>
      </w:r>
    </w:p>
    <w:p w14:paraId="2F544479" w14:textId="77777777" w:rsidR="000A6B32" w:rsidRPr="0032190F" w:rsidRDefault="000A6B32" w:rsidP="00242C0F">
      <w:pPr>
        <w:jc w:val="both"/>
        <w:rPr>
          <w:lang w:val="fr-FR"/>
        </w:rPr>
      </w:pPr>
    </w:p>
    <w:p w14:paraId="4ED38FCD" w14:textId="77777777" w:rsidR="00571234" w:rsidRPr="0032190F" w:rsidRDefault="00571234" w:rsidP="00426FF9">
      <w:pPr>
        <w:pStyle w:val="Heading1"/>
      </w:pPr>
      <w:bookmarkStart w:id="2084" w:name="Sit_Rancogne"/>
      <w:r w:rsidRPr="0032190F">
        <w:lastRenderedPageBreak/>
        <w:t>RANCOGNE</w:t>
      </w:r>
    </w:p>
    <w:bookmarkEnd w:id="2084"/>
    <w:p w14:paraId="25408E01" w14:textId="77777777" w:rsidR="00571234" w:rsidRPr="0032190F" w:rsidRDefault="00571234" w:rsidP="00242C0F">
      <w:pPr>
        <w:jc w:val="both"/>
        <w:rPr>
          <w:lang w:val="fr-FR"/>
        </w:rPr>
      </w:pPr>
    </w:p>
    <w:p w14:paraId="389490BC" w14:textId="45940A70" w:rsidR="00571234" w:rsidRPr="0032190F" w:rsidRDefault="00571234" w:rsidP="00242C0F">
      <w:pPr>
        <w:jc w:val="both"/>
        <w:rPr>
          <w:lang w:val="fr-FR"/>
        </w:rPr>
      </w:pPr>
      <w:r w:rsidRPr="0032190F">
        <w:rPr>
          <w:lang w:val="fr-FR"/>
        </w:rPr>
        <w:t xml:space="preserve">La grotte de Rancogne </w:t>
      </w:r>
      <w:r w:rsidR="001068CE" w:rsidRPr="0032190F">
        <w:rPr>
          <w:lang w:val="fr-FR"/>
        </w:rPr>
        <w:t>(</w:t>
      </w:r>
      <w:r w:rsidR="000C1BA6" w:rsidRPr="0032190F">
        <w:rPr>
          <w:lang w:val="fr-FR"/>
        </w:rPr>
        <w:t xml:space="preserve">Rancogne, </w:t>
      </w:r>
      <w:r w:rsidRPr="0032190F">
        <w:rPr>
          <w:lang w:val="fr-FR"/>
        </w:rPr>
        <w:t>Charente</w:t>
      </w:r>
      <w:r w:rsidR="001068CE" w:rsidRPr="0032190F">
        <w:rPr>
          <w:lang w:val="fr-FR"/>
        </w:rPr>
        <w:t>)</w:t>
      </w:r>
      <w:r w:rsidRPr="0032190F">
        <w:rPr>
          <w:lang w:val="fr-FR"/>
        </w:rPr>
        <w:t xml:space="preserve"> a livré une céramique (tesson) montrant </w:t>
      </w:r>
      <w:r w:rsidR="00F53444">
        <w:rPr>
          <w:lang w:val="fr-FR"/>
        </w:rPr>
        <w:t xml:space="preserve">une </w:t>
      </w:r>
      <w:hyperlink r:id="rId4849" w:anchor="Cul_Mailhac_Apparente_TAC_c_perso_frise" w:history="1">
        <w:r w:rsidR="00F53444" w:rsidRPr="00F53444">
          <w:rPr>
            <w:rStyle w:val="Hyperlink"/>
            <w:lang w:val="fr-FR"/>
          </w:rPr>
          <w:t>frise de personnages</w:t>
        </w:r>
      </w:hyperlink>
      <w:r w:rsidR="00F53444">
        <w:rPr>
          <w:lang w:val="fr-FR"/>
        </w:rPr>
        <w:t xml:space="preserve"> (x3)</w:t>
      </w:r>
      <w:r w:rsidRPr="0032190F">
        <w:rPr>
          <w:lang w:val="fr-FR"/>
        </w:rPr>
        <w:t xml:space="preserve"> doublement incisés et des séries d’impressions circulaires </w:t>
      </w:r>
      <w:r w:rsidR="00F53444">
        <w:rPr>
          <w:lang w:val="fr-FR"/>
        </w:rPr>
        <w:t xml:space="preserve">sur un vase en </w:t>
      </w:r>
      <w:r w:rsidR="00F53444" w:rsidRPr="00F53444">
        <w:rPr>
          <w:lang w:val="fr-FR"/>
        </w:rPr>
        <w:t>"</w:t>
      </w:r>
      <w:hyperlink r:id="rId4850" w:anchor="Cul_Bulbe_Oignon" w:history="1">
        <w:r w:rsidR="00F53444" w:rsidRPr="00F53444">
          <w:rPr>
            <w:rStyle w:val="Hyperlink"/>
            <w:lang w:val="fr-FR"/>
          </w:rPr>
          <w:t>bulbe d’oignon</w:t>
        </w:r>
      </w:hyperlink>
      <w:r w:rsidR="00F53444" w:rsidRPr="00F53444">
        <w:rPr>
          <w:lang w:val="fr-FR"/>
        </w:rPr>
        <w:t>"</w:t>
      </w:r>
      <w:r w:rsidR="00F53444">
        <w:rPr>
          <w:lang w:val="fr-FR"/>
        </w:rPr>
        <w:t xml:space="preserve"> </w:t>
      </w:r>
      <w:r w:rsidRPr="0032190F">
        <w:rPr>
          <w:lang w:val="fr-FR"/>
        </w:rPr>
        <w:t>(</w:t>
      </w:r>
      <w:r w:rsidR="002B26BE" w:rsidRPr="0032190F">
        <w:rPr>
          <w:lang w:val="fr-FR"/>
        </w:rPr>
        <w:t>SS BIB et BIB 1827</w:t>
      </w:r>
      <w:r w:rsidRPr="0032190F">
        <w:rPr>
          <w:lang w:val="fr-FR"/>
        </w:rPr>
        <w:t xml:space="preserve">) v. </w:t>
      </w:r>
      <w:hyperlink r:id="rId4851" w:anchor="Cul_Mailhac" w:history="1">
        <w:r w:rsidRPr="0032190F">
          <w:rPr>
            <w:rStyle w:val="Hyperlink"/>
            <w:lang w:val="fr-FR"/>
          </w:rPr>
          <w:t>céramique mailhac</w:t>
        </w:r>
      </w:hyperlink>
    </w:p>
    <w:p w14:paraId="36814401" w14:textId="77777777" w:rsidR="00A46468" w:rsidRPr="0032190F" w:rsidRDefault="00A46468" w:rsidP="00242C0F">
      <w:pPr>
        <w:jc w:val="both"/>
        <w:rPr>
          <w:lang w:val="fr-FR"/>
        </w:rPr>
      </w:pPr>
      <w:r w:rsidRPr="0032190F">
        <w:rPr>
          <w:lang w:val="fr-FR"/>
        </w:rPr>
        <w:t xml:space="preserve">Le corpus céramique du </w:t>
      </w:r>
      <w:r w:rsidR="003D1873" w:rsidRPr="0032190F">
        <w:rPr>
          <w:lang w:val="fr-FR"/>
        </w:rPr>
        <w:t xml:space="preserve">Bronze final </w:t>
      </w:r>
      <w:r w:rsidR="001068CE" w:rsidRPr="0032190F">
        <w:rPr>
          <w:lang w:val="fr-FR"/>
        </w:rPr>
        <w:t>2</w:t>
      </w:r>
      <w:r w:rsidRPr="0032190F">
        <w:rPr>
          <w:lang w:val="fr-FR"/>
        </w:rPr>
        <w:t>b-3a de style RSFO de la grotte de Ranco</w:t>
      </w:r>
      <w:r w:rsidR="00D27834" w:rsidRPr="0032190F">
        <w:rPr>
          <w:lang w:val="fr-FR"/>
        </w:rPr>
        <w:t>g</w:t>
      </w:r>
      <w:r w:rsidRPr="0032190F">
        <w:rPr>
          <w:lang w:val="fr-FR"/>
        </w:rPr>
        <w:t>ne possède une partie du répertoire décoratif en vigueur dans les céramiques à décor graphité : paire de lignes horizontales //, lignes brisées, frises de triangles, triangles hachurés (BIB 1871 p. 92)</w:t>
      </w:r>
      <w:r w:rsidR="00F62E13" w:rsidRPr="0032190F">
        <w:rPr>
          <w:lang w:val="fr-FR"/>
        </w:rPr>
        <w:t xml:space="preserve"> décor en damier</w:t>
      </w:r>
      <w:r w:rsidR="000C1BA6" w:rsidRPr="0032190F">
        <w:rPr>
          <w:lang w:val="fr-FR"/>
        </w:rPr>
        <w:t xml:space="preserve"> </w:t>
      </w:r>
      <w:r w:rsidR="005B5267" w:rsidRPr="0032190F">
        <w:rPr>
          <w:lang w:val="fr-FR"/>
        </w:rPr>
        <w:t xml:space="preserve">[métope] </w:t>
      </w:r>
      <w:r w:rsidR="000C1BA6" w:rsidRPr="0032190F">
        <w:rPr>
          <w:lang w:val="fr-FR"/>
        </w:rPr>
        <w:t>(BIB ?)</w:t>
      </w:r>
    </w:p>
    <w:p w14:paraId="181AADB0" w14:textId="77777777" w:rsidR="00D66314" w:rsidRPr="0032190F" w:rsidRDefault="00D66314" w:rsidP="00242C0F">
      <w:pPr>
        <w:jc w:val="both"/>
        <w:rPr>
          <w:lang w:val="fr-FR"/>
        </w:rPr>
      </w:pPr>
      <w:r w:rsidRPr="0032190F">
        <w:rPr>
          <w:lang w:val="fr-FR"/>
        </w:rPr>
        <w:t>Important corpus de céramique RSFO : plat décorés, jattes, gobelets, pots, jarres (BIB 1991)</w:t>
      </w:r>
    </w:p>
    <w:p w14:paraId="5285EBD0" w14:textId="77777777" w:rsidR="00F62E13" w:rsidRPr="0032190F" w:rsidRDefault="00F62E13"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6"/>
        <w:gridCol w:w="4909"/>
      </w:tblGrid>
      <w:tr w:rsidR="000C1BA6" w:rsidRPr="009A24C6" w14:paraId="4C79281F" w14:textId="77777777" w:rsidTr="00C35EA7">
        <w:trPr>
          <w:jc w:val="center"/>
        </w:trPr>
        <w:tc>
          <w:tcPr>
            <w:tcW w:w="1176" w:type="dxa"/>
            <w:vAlign w:val="center"/>
          </w:tcPr>
          <w:p w14:paraId="76B47136" w14:textId="77777777" w:rsidR="000C1BA6" w:rsidRDefault="000C1BA6" w:rsidP="00C35EA7">
            <w:pPr>
              <w:jc w:val="center"/>
            </w:pPr>
            <w:r w:rsidRPr="000C1BA6">
              <w:t>BF3b</w:t>
            </w:r>
          </w:p>
        </w:tc>
        <w:tc>
          <w:tcPr>
            <w:tcW w:w="4909" w:type="dxa"/>
          </w:tcPr>
          <w:p w14:paraId="03681EFB" w14:textId="07C339E1" w:rsidR="000C1BA6" w:rsidRPr="00C35EA7" w:rsidRDefault="000C1BA6" w:rsidP="00C35EA7">
            <w:pPr>
              <w:jc w:val="both"/>
              <w:rPr>
                <w:lang w:val="fr-FR"/>
              </w:rPr>
            </w:pPr>
            <w:r w:rsidRPr="00C35EA7">
              <w:rPr>
                <w:lang w:val="fr-FR"/>
              </w:rPr>
              <w:t>présence de perles d'</w:t>
            </w:r>
            <w:r w:rsidR="00366760" w:rsidRPr="00C35EA7">
              <w:rPr>
                <w:lang w:val="fr-FR"/>
              </w:rPr>
              <w:t xml:space="preserve"> </w:t>
            </w:r>
            <w:hyperlink r:id="rId4852" w:anchor="Sit_Ambre" w:history="1">
              <w:r w:rsidR="00366760" w:rsidRPr="00C35EA7">
                <w:rPr>
                  <w:rStyle w:val="Hyperlink"/>
                  <w:lang w:val="fr-FR"/>
                </w:rPr>
                <w:t>ambre</w:t>
              </w:r>
            </w:hyperlink>
            <w:r w:rsidR="00366760" w:rsidRPr="00C35EA7">
              <w:rPr>
                <w:lang w:val="fr-FR"/>
              </w:rPr>
              <w:t xml:space="preserve"> </w:t>
            </w:r>
            <w:r w:rsidRPr="00C35EA7">
              <w:rPr>
                <w:lang w:val="fr-FR"/>
              </w:rPr>
              <w:t>et en verre</w:t>
            </w:r>
          </w:p>
        </w:tc>
      </w:tr>
      <w:tr w:rsidR="000C1BA6" w:rsidRPr="009A24C6" w14:paraId="00B58D92" w14:textId="77777777" w:rsidTr="00C35EA7">
        <w:trPr>
          <w:jc w:val="center"/>
        </w:trPr>
        <w:tc>
          <w:tcPr>
            <w:tcW w:w="1176" w:type="dxa"/>
            <w:vAlign w:val="center"/>
          </w:tcPr>
          <w:p w14:paraId="5F051C27" w14:textId="77777777" w:rsidR="000C1BA6" w:rsidRDefault="000C1BA6" w:rsidP="00C35EA7">
            <w:pPr>
              <w:jc w:val="center"/>
            </w:pPr>
            <w:r>
              <w:t>BF2b-3a</w:t>
            </w:r>
          </w:p>
        </w:tc>
        <w:tc>
          <w:tcPr>
            <w:tcW w:w="4909" w:type="dxa"/>
          </w:tcPr>
          <w:p w14:paraId="6215FDC6" w14:textId="77777777" w:rsidR="000C1BA6" w:rsidRPr="00C35EA7" w:rsidRDefault="000C1BA6" w:rsidP="00C35EA7">
            <w:pPr>
              <w:jc w:val="both"/>
              <w:rPr>
                <w:lang w:val="fr-FR"/>
              </w:rPr>
            </w:pPr>
            <w:r w:rsidRPr="00C35EA7">
              <w:rPr>
                <w:lang w:val="fr-FR"/>
              </w:rPr>
              <w:t>assiette à décor incisé peint en rouge et noir, décore incisé / cannelé de style RSFO</w:t>
            </w:r>
          </w:p>
        </w:tc>
      </w:tr>
    </w:tbl>
    <w:p w14:paraId="5004B816" w14:textId="77777777" w:rsidR="000C1BA6" w:rsidRDefault="000C1BA6" w:rsidP="00242C0F">
      <w:pPr>
        <w:jc w:val="both"/>
        <w:rPr>
          <w:lang w:val="fr-FR"/>
        </w:rPr>
      </w:pPr>
    </w:p>
    <w:p w14:paraId="6016F79D" w14:textId="77777777" w:rsidR="009C42DF" w:rsidRPr="0032190F" w:rsidRDefault="009C42DF" w:rsidP="00242C0F">
      <w:pPr>
        <w:jc w:val="both"/>
        <w:rPr>
          <w:lang w:val="fr-FR"/>
        </w:rPr>
      </w:pPr>
      <w:r>
        <w:rPr>
          <w:lang w:val="fr-FR"/>
        </w:rPr>
        <w:t>décor d'ocelles estampées (BIB 2857)</w:t>
      </w:r>
    </w:p>
    <w:p w14:paraId="6C261C3F" w14:textId="77777777" w:rsidR="000C1BA6" w:rsidRPr="0032190F" w:rsidRDefault="000C1BA6" w:rsidP="00242C0F">
      <w:pPr>
        <w:jc w:val="both"/>
        <w:rPr>
          <w:lang w:val="fr-FR"/>
        </w:rPr>
      </w:pPr>
    </w:p>
    <w:p w14:paraId="0D169167" w14:textId="77777777" w:rsidR="00F62E13" w:rsidRPr="0042789F" w:rsidRDefault="00F62E13" w:rsidP="00242C0F">
      <w:pPr>
        <w:jc w:val="both"/>
        <w:rPr>
          <w:lang w:val="fr-FR"/>
        </w:rPr>
      </w:pPr>
      <w:r w:rsidRPr="0042789F">
        <w:rPr>
          <w:lang w:val="fr-FR"/>
        </w:rPr>
        <w:t>(BIB MAN 2017)</w:t>
      </w:r>
    </w:p>
    <w:p w14:paraId="35D4E147" w14:textId="77777777" w:rsidR="008D4D07" w:rsidRPr="0042789F" w:rsidRDefault="008D4D07" w:rsidP="00242C0F">
      <w:pPr>
        <w:jc w:val="both"/>
        <w:rPr>
          <w:lang w:val="fr-FR"/>
        </w:rPr>
      </w:pPr>
    </w:p>
    <w:tbl>
      <w:tblPr>
        <w:tblW w:w="83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6"/>
        <w:gridCol w:w="1176"/>
        <w:gridCol w:w="1070"/>
        <w:gridCol w:w="816"/>
        <w:gridCol w:w="2676"/>
        <w:gridCol w:w="1356"/>
      </w:tblGrid>
      <w:tr w:rsidR="005D10B6" w:rsidRPr="00C04709" w14:paraId="16419C5B" w14:textId="77777777" w:rsidTr="00C35EA7">
        <w:trPr>
          <w:jc w:val="center"/>
        </w:trPr>
        <w:tc>
          <w:tcPr>
            <w:tcW w:w="1296" w:type="dxa"/>
          </w:tcPr>
          <w:p w14:paraId="42D337DC" w14:textId="77777777" w:rsidR="008D4D07" w:rsidRPr="00C35EA7" w:rsidRDefault="008D4D07" w:rsidP="000C4C83">
            <w:pPr>
              <w:rPr>
                <w:rFonts w:ascii="Courier New" w:hAnsi="Courier New" w:cs="Courier New"/>
                <w:sz w:val="20"/>
                <w:szCs w:val="18"/>
              </w:rPr>
            </w:pPr>
            <w:r w:rsidRPr="00C35EA7">
              <w:rPr>
                <w:rFonts w:ascii="Courier New" w:hAnsi="Courier New" w:cs="Courier New"/>
                <w:sz w:val="20"/>
                <w:szCs w:val="18"/>
                <w:lang w:val="fr-FR"/>
              </w:rPr>
              <w:br w:type="page"/>
            </w:r>
            <w:r w:rsidR="00C458EA" w:rsidRPr="00C35EA7">
              <w:rPr>
                <w:rFonts w:ascii="Courier New" w:hAnsi="Courier New" w:cs="Courier New"/>
                <w:sz w:val="20"/>
                <w:szCs w:val="18"/>
              </w:rPr>
              <w:t>OBJ_</w:t>
            </w:r>
          </w:p>
        </w:tc>
        <w:tc>
          <w:tcPr>
            <w:tcW w:w="1176" w:type="dxa"/>
          </w:tcPr>
          <w:p w14:paraId="3C12CF4F" w14:textId="77777777" w:rsidR="008D4D07" w:rsidRPr="00C35EA7" w:rsidRDefault="008D4D07" w:rsidP="000C4C83">
            <w:pPr>
              <w:rPr>
                <w:rFonts w:ascii="Courier New" w:hAnsi="Courier New" w:cs="Courier New"/>
                <w:sz w:val="20"/>
                <w:szCs w:val="18"/>
              </w:rPr>
            </w:pPr>
          </w:p>
        </w:tc>
        <w:tc>
          <w:tcPr>
            <w:tcW w:w="1070" w:type="dxa"/>
          </w:tcPr>
          <w:p w14:paraId="38A7E21E" w14:textId="77777777" w:rsidR="008D4D07" w:rsidRPr="00C35EA7" w:rsidRDefault="008D4D07" w:rsidP="000C4C83">
            <w:pPr>
              <w:rPr>
                <w:rFonts w:ascii="Courier New" w:hAnsi="Courier New" w:cs="Courier New"/>
                <w:sz w:val="20"/>
                <w:szCs w:val="18"/>
              </w:rPr>
            </w:pPr>
          </w:p>
        </w:tc>
        <w:tc>
          <w:tcPr>
            <w:tcW w:w="816" w:type="dxa"/>
          </w:tcPr>
          <w:p w14:paraId="1B9A5944" w14:textId="77777777" w:rsidR="008D4D07" w:rsidRPr="00C35EA7" w:rsidRDefault="008D4D07" w:rsidP="000C4C83">
            <w:pPr>
              <w:rPr>
                <w:rFonts w:ascii="Courier New" w:hAnsi="Courier New" w:cs="Courier New"/>
                <w:sz w:val="20"/>
                <w:szCs w:val="18"/>
              </w:rPr>
            </w:pPr>
          </w:p>
        </w:tc>
        <w:tc>
          <w:tcPr>
            <w:tcW w:w="2676" w:type="dxa"/>
          </w:tcPr>
          <w:p w14:paraId="0B5F3A4E" w14:textId="77777777" w:rsidR="008D4D07" w:rsidRPr="00C35EA7" w:rsidRDefault="008D4D07" w:rsidP="000C4C83">
            <w:pPr>
              <w:rPr>
                <w:rFonts w:ascii="Courier New" w:hAnsi="Courier New" w:cs="Courier New"/>
                <w:sz w:val="20"/>
                <w:szCs w:val="18"/>
              </w:rPr>
            </w:pPr>
          </w:p>
        </w:tc>
        <w:tc>
          <w:tcPr>
            <w:tcW w:w="1356" w:type="dxa"/>
          </w:tcPr>
          <w:p w14:paraId="5F4C8971" w14:textId="77777777" w:rsidR="008D4D07" w:rsidRPr="00C35EA7" w:rsidRDefault="008D4D07" w:rsidP="000C4C83">
            <w:pPr>
              <w:rPr>
                <w:rFonts w:ascii="Courier New" w:hAnsi="Courier New" w:cs="Courier New"/>
                <w:sz w:val="20"/>
                <w:szCs w:val="18"/>
              </w:rPr>
            </w:pPr>
          </w:p>
        </w:tc>
      </w:tr>
      <w:tr w:rsidR="005D10B6" w:rsidRPr="00C04709" w14:paraId="022D3A03" w14:textId="77777777" w:rsidTr="00C35EA7">
        <w:trPr>
          <w:jc w:val="center"/>
        </w:trPr>
        <w:tc>
          <w:tcPr>
            <w:tcW w:w="1296" w:type="dxa"/>
          </w:tcPr>
          <w:p w14:paraId="6E17FC8A" w14:textId="77777777" w:rsidR="008D4D07" w:rsidRPr="00C35EA7" w:rsidRDefault="008D4D07" w:rsidP="00C35EA7">
            <w:pPr>
              <w:jc w:val="center"/>
              <w:rPr>
                <w:szCs w:val="18"/>
              </w:rPr>
            </w:pPr>
            <w:r w:rsidRPr="00C35EA7">
              <w:rPr>
                <w:szCs w:val="18"/>
              </w:rPr>
              <w:t>site</w:t>
            </w:r>
          </w:p>
        </w:tc>
        <w:tc>
          <w:tcPr>
            <w:tcW w:w="1176" w:type="dxa"/>
          </w:tcPr>
          <w:p w14:paraId="29401DCA" w14:textId="77777777" w:rsidR="008D4D07" w:rsidRPr="00C35EA7" w:rsidRDefault="008D4D07" w:rsidP="00C35EA7">
            <w:pPr>
              <w:jc w:val="center"/>
              <w:rPr>
                <w:szCs w:val="18"/>
              </w:rPr>
            </w:pPr>
            <w:r w:rsidRPr="00C35EA7">
              <w:rPr>
                <w:szCs w:val="18"/>
              </w:rPr>
              <w:t>structure</w:t>
            </w:r>
          </w:p>
        </w:tc>
        <w:tc>
          <w:tcPr>
            <w:tcW w:w="1070" w:type="dxa"/>
          </w:tcPr>
          <w:p w14:paraId="1BC39857" w14:textId="77777777" w:rsidR="008D4D07" w:rsidRPr="00C35EA7" w:rsidRDefault="008D4D07" w:rsidP="00C35EA7">
            <w:pPr>
              <w:jc w:val="center"/>
              <w:rPr>
                <w:szCs w:val="18"/>
              </w:rPr>
            </w:pPr>
            <w:r w:rsidRPr="00C35EA7">
              <w:rPr>
                <w:szCs w:val="18"/>
              </w:rPr>
              <w:t>numero</w:t>
            </w:r>
          </w:p>
        </w:tc>
        <w:tc>
          <w:tcPr>
            <w:tcW w:w="816" w:type="dxa"/>
          </w:tcPr>
          <w:p w14:paraId="39B7FFCC" w14:textId="77777777" w:rsidR="008D4D07" w:rsidRPr="00C35EA7" w:rsidRDefault="008D4D07" w:rsidP="00C35EA7">
            <w:pPr>
              <w:jc w:val="center"/>
              <w:rPr>
                <w:szCs w:val="18"/>
              </w:rPr>
            </w:pPr>
            <w:r w:rsidRPr="00C35EA7">
              <w:rPr>
                <w:szCs w:val="18"/>
              </w:rPr>
              <w:t>objet</w:t>
            </w:r>
          </w:p>
        </w:tc>
        <w:tc>
          <w:tcPr>
            <w:tcW w:w="2676" w:type="dxa"/>
          </w:tcPr>
          <w:p w14:paraId="62DD05CE" w14:textId="77777777" w:rsidR="008D4D07" w:rsidRPr="00C35EA7" w:rsidRDefault="008D4D07" w:rsidP="00C35EA7">
            <w:pPr>
              <w:jc w:val="center"/>
              <w:rPr>
                <w:szCs w:val="18"/>
              </w:rPr>
            </w:pPr>
            <w:r w:rsidRPr="00C35EA7">
              <w:rPr>
                <w:szCs w:val="18"/>
              </w:rPr>
              <w:t>description</w:t>
            </w:r>
          </w:p>
        </w:tc>
        <w:tc>
          <w:tcPr>
            <w:tcW w:w="1356" w:type="dxa"/>
          </w:tcPr>
          <w:p w14:paraId="5434A1BA" w14:textId="77777777" w:rsidR="008D4D07" w:rsidRPr="00C35EA7" w:rsidRDefault="008D4D07" w:rsidP="00C35EA7">
            <w:pPr>
              <w:jc w:val="center"/>
              <w:rPr>
                <w:szCs w:val="18"/>
              </w:rPr>
            </w:pPr>
            <w:r w:rsidRPr="00C35EA7">
              <w:rPr>
                <w:szCs w:val="18"/>
              </w:rPr>
              <w:t>BIB</w:t>
            </w:r>
          </w:p>
        </w:tc>
      </w:tr>
      <w:tr w:rsidR="005D10B6" w:rsidRPr="00C04709" w14:paraId="06C2BD9D" w14:textId="77777777" w:rsidTr="00C35EA7">
        <w:trPr>
          <w:jc w:val="center"/>
        </w:trPr>
        <w:tc>
          <w:tcPr>
            <w:tcW w:w="1296" w:type="dxa"/>
          </w:tcPr>
          <w:p w14:paraId="1C17259C" w14:textId="77777777" w:rsidR="008D4D07" w:rsidRPr="00C35EA7" w:rsidRDefault="008D4D07" w:rsidP="000C4C83">
            <w:pPr>
              <w:rPr>
                <w:szCs w:val="18"/>
              </w:rPr>
            </w:pPr>
            <w:r>
              <w:t>Rancogne</w:t>
            </w:r>
          </w:p>
        </w:tc>
        <w:tc>
          <w:tcPr>
            <w:tcW w:w="1176" w:type="dxa"/>
          </w:tcPr>
          <w:p w14:paraId="3F0AA512" w14:textId="77777777" w:rsidR="008D4D07" w:rsidRPr="00C35EA7" w:rsidRDefault="008D4D07" w:rsidP="000C4C83">
            <w:pPr>
              <w:rPr>
                <w:szCs w:val="18"/>
              </w:rPr>
            </w:pPr>
          </w:p>
        </w:tc>
        <w:tc>
          <w:tcPr>
            <w:tcW w:w="1070" w:type="dxa"/>
          </w:tcPr>
          <w:p w14:paraId="166B7464" w14:textId="77777777" w:rsidR="008D4D07" w:rsidRPr="00C35EA7" w:rsidRDefault="00415B71" w:rsidP="000C4C83">
            <w:pPr>
              <w:rPr>
                <w:szCs w:val="18"/>
              </w:rPr>
            </w:pPr>
            <w:r w:rsidRPr="00C35EA7">
              <w:rPr>
                <w:szCs w:val="18"/>
              </w:rPr>
              <w:t>1</w:t>
            </w:r>
          </w:p>
        </w:tc>
        <w:tc>
          <w:tcPr>
            <w:tcW w:w="816" w:type="dxa"/>
          </w:tcPr>
          <w:p w14:paraId="335CD36E" w14:textId="77777777" w:rsidR="008D4D07" w:rsidRPr="00C35EA7" w:rsidRDefault="008D4D07" w:rsidP="000C4C83">
            <w:pPr>
              <w:rPr>
                <w:szCs w:val="18"/>
              </w:rPr>
            </w:pPr>
          </w:p>
        </w:tc>
        <w:tc>
          <w:tcPr>
            <w:tcW w:w="2676" w:type="dxa"/>
          </w:tcPr>
          <w:p w14:paraId="0B27F828" w14:textId="77777777" w:rsidR="008D4D07" w:rsidRPr="00C35EA7" w:rsidRDefault="008D4D07" w:rsidP="0054024E">
            <w:pPr>
              <w:rPr>
                <w:szCs w:val="18"/>
              </w:rPr>
            </w:pPr>
            <w:r>
              <w:t xml:space="preserve">lamelle </w:t>
            </w:r>
            <w:r w:rsidR="0054024E">
              <w:t>d’é</w:t>
            </w:r>
            <w:r>
              <w:t>tain, possible</w:t>
            </w:r>
          </w:p>
        </w:tc>
        <w:tc>
          <w:tcPr>
            <w:tcW w:w="1356" w:type="dxa"/>
          </w:tcPr>
          <w:p w14:paraId="1767DE2A" w14:textId="77777777" w:rsidR="008D4D07" w:rsidRPr="00C35EA7" w:rsidRDefault="008D4D07" w:rsidP="000C4C83">
            <w:pPr>
              <w:rPr>
                <w:szCs w:val="18"/>
              </w:rPr>
            </w:pPr>
            <w:r>
              <w:t>2045 p. 13</w:t>
            </w:r>
          </w:p>
        </w:tc>
      </w:tr>
      <w:tr w:rsidR="005D10B6" w:rsidRPr="00C04709" w14:paraId="54FF1EDE" w14:textId="77777777" w:rsidTr="00C35EA7">
        <w:trPr>
          <w:jc w:val="center"/>
        </w:trPr>
        <w:tc>
          <w:tcPr>
            <w:tcW w:w="1296" w:type="dxa"/>
          </w:tcPr>
          <w:p w14:paraId="77F0E708" w14:textId="77777777" w:rsidR="00BE608A" w:rsidRDefault="00BE608A" w:rsidP="000C4C83">
            <w:r>
              <w:t>Rancogne</w:t>
            </w:r>
          </w:p>
        </w:tc>
        <w:tc>
          <w:tcPr>
            <w:tcW w:w="1176" w:type="dxa"/>
          </w:tcPr>
          <w:p w14:paraId="6FDC042E" w14:textId="77777777" w:rsidR="00BE608A" w:rsidRPr="00C35EA7" w:rsidRDefault="00BE608A" w:rsidP="000C4C83">
            <w:pPr>
              <w:rPr>
                <w:szCs w:val="18"/>
              </w:rPr>
            </w:pPr>
          </w:p>
        </w:tc>
        <w:tc>
          <w:tcPr>
            <w:tcW w:w="1070" w:type="dxa"/>
          </w:tcPr>
          <w:p w14:paraId="669956AA" w14:textId="77777777" w:rsidR="00BE608A" w:rsidRPr="00C35EA7" w:rsidRDefault="00BE608A" w:rsidP="000C4C83">
            <w:pPr>
              <w:rPr>
                <w:szCs w:val="18"/>
              </w:rPr>
            </w:pPr>
            <w:r w:rsidRPr="00C35EA7">
              <w:rPr>
                <w:szCs w:val="18"/>
              </w:rPr>
              <w:t>9999</w:t>
            </w:r>
          </w:p>
        </w:tc>
        <w:tc>
          <w:tcPr>
            <w:tcW w:w="816" w:type="dxa"/>
          </w:tcPr>
          <w:p w14:paraId="239E9EA3" w14:textId="77777777" w:rsidR="00BE608A" w:rsidRPr="00C35EA7" w:rsidRDefault="00BE608A" w:rsidP="000C4C83">
            <w:pPr>
              <w:rPr>
                <w:szCs w:val="18"/>
              </w:rPr>
            </w:pPr>
          </w:p>
        </w:tc>
        <w:tc>
          <w:tcPr>
            <w:tcW w:w="2676" w:type="dxa"/>
          </w:tcPr>
          <w:p w14:paraId="173895C1" w14:textId="77777777" w:rsidR="00BE608A" w:rsidRDefault="00BE608A" w:rsidP="0054024E">
            <w:r>
              <w:t>xxxxxxxxx</w:t>
            </w:r>
          </w:p>
        </w:tc>
        <w:tc>
          <w:tcPr>
            <w:tcW w:w="1356" w:type="dxa"/>
          </w:tcPr>
          <w:p w14:paraId="70D5CBFA" w14:textId="77777777" w:rsidR="00BE608A" w:rsidRDefault="00BE608A" w:rsidP="000C4C83"/>
        </w:tc>
      </w:tr>
    </w:tbl>
    <w:p w14:paraId="5A501DF6" w14:textId="77777777" w:rsidR="00E51A2E" w:rsidRDefault="00E51A2E" w:rsidP="00242C0F">
      <w:pPr>
        <w:jc w:val="both"/>
      </w:pPr>
    </w:p>
    <w:p w14:paraId="4E9A551C" w14:textId="77777777" w:rsidR="00F62E13" w:rsidRDefault="00F62E13" w:rsidP="00426FF9">
      <w:pPr>
        <w:pStyle w:val="Heading1"/>
      </w:pPr>
      <w:r>
        <w:t>ONZAIN</w:t>
      </w:r>
    </w:p>
    <w:p w14:paraId="11BFFED9" w14:textId="77777777" w:rsidR="00F62E13" w:rsidRDefault="00F62E13" w:rsidP="00242C0F">
      <w:pPr>
        <w:jc w:val="both"/>
      </w:pPr>
    </w:p>
    <w:p w14:paraId="0DA07EFC" w14:textId="5DFD1550" w:rsidR="00F62E13" w:rsidRPr="0032190F" w:rsidRDefault="00F62E13" w:rsidP="00242C0F">
      <w:pPr>
        <w:jc w:val="both"/>
        <w:rPr>
          <w:lang w:val="fr-FR"/>
        </w:rPr>
      </w:pPr>
      <w:r w:rsidRPr="0032190F">
        <w:rPr>
          <w:lang w:val="fr-FR"/>
        </w:rPr>
        <w:t xml:space="preserve">Loir-et-Cher, éléments sélectionné de char du 9e aec environ, découvert dans un unique vase, un eforme de type de dépot proche de celui du </w:t>
      </w:r>
      <w:hyperlink r:id="rId4853" w:anchor="Cul_Protohistoire_Geo_NordAlpes" w:history="1">
        <w:r w:rsidRPr="0032190F">
          <w:rPr>
            <w:rStyle w:val="Hyperlink"/>
            <w:lang w:val="fr-FR"/>
          </w:rPr>
          <w:t>domaine nord-alpin</w:t>
        </w:r>
      </w:hyperlink>
      <w:r w:rsidRPr="0032190F">
        <w:rPr>
          <w:lang w:val="fr-FR"/>
        </w:rPr>
        <w:t xml:space="preserve"> (BIB MAN 2017)</w:t>
      </w:r>
    </w:p>
    <w:p w14:paraId="61344D35" w14:textId="77777777" w:rsidR="00F62E13" w:rsidRPr="0032190F" w:rsidRDefault="00F62E13" w:rsidP="00242C0F">
      <w:pPr>
        <w:jc w:val="both"/>
        <w:rPr>
          <w:lang w:val="fr-FR"/>
        </w:rPr>
      </w:pPr>
    </w:p>
    <w:p w14:paraId="2E82C4EB" w14:textId="77777777" w:rsidR="009C42DF" w:rsidRDefault="009C42DF" w:rsidP="0037534A">
      <w:pPr>
        <w:jc w:val="both"/>
        <w:rPr>
          <w:lang w:val="fr-FR"/>
        </w:rPr>
      </w:pPr>
    </w:p>
    <w:p w14:paraId="69C93CF7" w14:textId="77777777" w:rsidR="009C42DF" w:rsidRDefault="009C42DF" w:rsidP="00426FF9">
      <w:pPr>
        <w:pStyle w:val="Heading1"/>
      </w:pPr>
      <w:bookmarkStart w:id="2085" w:name="Sit_Rolampont"/>
      <w:r>
        <w:t>ROLAMPONT</w:t>
      </w:r>
    </w:p>
    <w:bookmarkEnd w:id="2085"/>
    <w:p w14:paraId="6834C883" w14:textId="77777777" w:rsidR="009C42DF" w:rsidRDefault="009C42DF" w:rsidP="0037534A">
      <w:pPr>
        <w:jc w:val="both"/>
        <w:rPr>
          <w:lang w:val="fr-FR"/>
        </w:rPr>
      </w:pPr>
    </w:p>
    <w:p w14:paraId="4BFD424D" w14:textId="77777777" w:rsidR="009C42DF" w:rsidRPr="0032190F" w:rsidRDefault="009C42DF" w:rsidP="0037534A">
      <w:pPr>
        <w:jc w:val="both"/>
        <w:rPr>
          <w:lang w:val="fr-FR"/>
        </w:rPr>
      </w:pPr>
      <w:r>
        <w:rPr>
          <w:lang w:val="fr-FR"/>
        </w:rPr>
        <w:t>Tumuls de Rolompont (Seine-et-Marne) urne à décor d'ocelles estampées associé à une épée en bronze de type Morigen daté de la toute fin du Bronze (BIB 2857)</w:t>
      </w:r>
    </w:p>
    <w:p w14:paraId="4DE54F5A" w14:textId="77777777" w:rsidR="00E62729" w:rsidRPr="0032190F" w:rsidRDefault="00E62729" w:rsidP="00242C0F">
      <w:pPr>
        <w:jc w:val="both"/>
        <w:rPr>
          <w:lang w:val="fr-FR"/>
        </w:rPr>
      </w:pPr>
    </w:p>
    <w:p w14:paraId="7121FF31" w14:textId="77777777" w:rsidR="00E62729" w:rsidRPr="0032190F" w:rsidRDefault="00E62729" w:rsidP="00426FF9">
      <w:pPr>
        <w:pStyle w:val="Heading1"/>
      </w:pPr>
      <w:bookmarkStart w:id="2086" w:name="Sit_Uffheim"/>
      <w:r w:rsidRPr="0032190F">
        <w:t>UFFHEIM</w:t>
      </w:r>
    </w:p>
    <w:bookmarkEnd w:id="2086"/>
    <w:p w14:paraId="4047F04A" w14:textId="77777777" w:rsidR="00E62729" w:rsidRPr="0032190F" w:rsidRDefault="00E62729" w:rsidP="00242C0F">
      <w:pPr>
        <w:jc w:val="both"/>
        <w:rPr>
          <w:lang w:val="fr-FR"/>
        </w:rPr>
      </w:pPr>
      <w:r w:rsidRPr="0032190F">
        <w:rPr>
          <w:lang w:val="fr-FR"/>
        </w:rPr>
        <w:t>Le site d’Uffheim (Haut-Rhin) a livré de la céramique RSFO (BIB 1989)</w:t>
      </w:r>
    </w:p>
    <w:p w14:paraId="22DA1988" w14:textId="77777777" w:rsidR="0089512A" w:rsidRPr="0032190F" w:rsidRDefault="0089512A" w:rsidP="00242C0F">
      <w:pPr>
        <w:jc w:val="both"/>
        <w:rPr>
          <w:lang w:val="fr-FR"/>
        </w:rPr>
      </w:pPr>
    </w:p>
    <w:p w14:paraId="2412374C" w14:textId="77777777" w:rsidR="00571234" w:rsidRPr="0032190F" w:rsidRDefault="00571234" w:rsidP="00426FF9">
      <w:pPr>
        <w:pStyle w:val="Heading1"/>
      </w:pPr>
      <w:bookmarkStart w:id="2087" w:name="Sit_Moras_Valloire"/>
      <w:r w:rsidRPr="0032190F">
        <w:t>MORAS-EN-VALLOIRE</w:t>
      </w:r>
    </w:p>
    <w:bookmarkEnd w:id="2087"/>
    <w:p w14:paraId="69E01D9F" w14:textId="77777777" w:rsidR="00571234" w:rsidRPr="0032190F" w:rsidRDefault="00571234" w:rsidP="00242C0F">
      <w:pPr>
        <w:jc w:val="both"/>
        <w:rPr>
          <w:lang w:val="fr-FR" w:eastAsia="en-GB"/>
        </w:rPr>
      </w:pPr>
    </w:p>
    <w:p w14:paraId="55DD53BF" w14:textId="621E25F1" w:rsidR="00BA5D4D" w:rsidRPr="0032190F" w:rsidRDefault="00891E11" w:rsidP="00242C0F">
      <w:pPr>
        <w:jc w:val="both"/>
        <w:rPr>
          <w:lang w:val="fr-FR" w:eastAsia="en-GB"/>
        </w:rPr>
      </w:pPr>
      <w:r w:rsidRPr="0032190F">
        <w:rPr>
          <w:lang w:val="fr-FR" w:eastAsia="en-GB"/>
        </w:rPr>
        <w:t>L’habita</w:t>
      </w:r>
      <w:r w:rsidR="00952EF5" w:rsidRPr="0032190F">
        <w:rPr>
          <w:lang w:val="fr-FR" w:eastAsia="en-GB"/>
        </w:rPr>
        <w:t>t</w:t>
      </w:r>
      <w:r w:rsidRPr="0032190F">
        <w:rPr>
          <w:lang w:val="fr-FR" w:eastAsia="en-GB"/>
        </w:rPr>
        <w:t xml:space="preserve"> de </w:t>
      </w:r>
      <w:r w:rsidR="00571234" w:rsidRPr="0032190F">
        <w:rPr>
          <w:lang w:val="fr-FR" w:eastAsia="en-GB"/>
        </w:rPr>
        <w:t>Moras-en-Valloire</w:t>
      </w:r>
      <w:r w:rsidRPr="0032190F">
        <w:rPr>
          <w:lang w:val="fr-FR" w:eastAsia="en-GB"/>
        </w:rPr>
        <w:t>, Drôme (BIB 1874 p. 64). Fouillé</w:t>
      </w:r>
      <w:r w:rsidR="002B14D4" w:rsidRPr="0032190F">
        <w:rPr>
          <w:lang w:val="fr-FR" w:eastAsia="en-GB"/>
        </w:rPr>
        <w:t xml:space="preserve"> en </w:t>
      </w:r>
      <w:r w:rsidRPr="0032190F">
        <w:rPr>
          <w:lang w:val="fr-FR" w:eastAsia="en-GB"/>
        </w:rPr>
        <w:t>1969</w:t>
      </w:r>
      <w:r w:rsidR="00820623" w:rsidRPr="0032190F">
        <w:rPr>
          <w:lang w:val="fr-FR" w:eastAsia="en-GB"/>
        </w:rPr>
        <w:t xml:space="preserve">. </w:t>
      </w:r>
      <w:r w:rsidR="003A44B8" w:rsidRPr="0032190F">
        <w:rPr>
          <w:lang w:val="fr-FR" w:eastAsia="en-GB"/>
        </w:rPr>
        <w:t>Occupation chasséenne : meule, vases, etc. (</w:t>
      </w:r>
      <w:r w:rsidR="003A44B8" w:rsidRPr="0032190F">
        <w:rPr>
          <w:lang w:val="fr-FR"/>
        </w:rPr>
        <w:t>BIB Guilaine in 1860 p. 12 préface)</w:t>
      </w:r>
      <w:r w:rsidR="00371963" w:rsidRPr="0032190F">
        <w:rPr>
          <w:lang w:val="fr-FR"/>
        </w:rPr>
        <w:t xml:space="preserve">. </w:t>
      </w:r>
      <w:r w:rsidR="00C432B4" w:rsidRPr="0032190F">
        <w:rPr>
          <w:lang w:val="fr-FR" w:eastAsia="en-GB"/>
        </w:rPr>
        <w:t xml:space="preserve">Une vingtaine de fusaïoles attribuées au </w:t>
      </w:r>
      <w:r w:rsidR="00F22C48">
        <w:rPr>
          <w:lang w:val="fr-FR" w:eastAsia="en-GB"/>
        </w:rPr>
        <w:t>BF</w:t>
      </w:r>
      <w:r w:rsidR="002B14D4" w:rsidRPr="0032190F">
        <w:rPr>
          <w:lang w:val="fr-FR" w:eastAsia="en-GB"/>
        </w:rPr>
        <w:t xml:space="preserve"> (SS BIB)</w:t>
      </w:r>
      <w:r w:rsidR="00CC52E1" w:rsidRPr="0032190F">
        <w:rPr>
          <w:lang w:val="fr-FR" w:eastAsia="en-GB"/>
        </w:rPr>
        <w:t xml:space="preserve"> </w:t>
      </w:r>
      <w:hyperlink r:id="rId4854" w:anchor="Cul_Bronze_Final_3b" w:history="1">
        <w:r w:rsidR="00BA5D4D" w:rsidRPr="0032190F">
          <w:rPr>
            <w:rStyle w:val="Hyperlink"/>
            <w:lang w:val="fr-FR" w:eastAsia="en-GB"/>
          </w:rPr>
          <w:t>B</w:t>
        </w:r>
        <w:r w:rsidR="005A3047">
          <w:rPr>
            <w:rStyle w:val="Hyperlink"/>
            <w:lang w:val="fr-FR" w:eastAsia="en-GB"/>
          </w:rPr>
          <w:t>F</w:t>
        </w:r>
        <w:r w:rsidR="00BA5D4D" w:rsidRPr="0032190F">
          <w:rPr>
            <w:rStyle w:val="Hyperlink"/>
            <w:lang w:val="fr-FR" w:eastAsia="en-GB"/>
          </w:rPr>
          <w:t xml:space="preserve"> 3b</w:t>
        </w:r>
      </w:hyperlink>
      <w:r w:rsidR="00BA5D4D" w:rsidRPr="0032190F">
        <w:rPr>
          <w:lang w:val="fr-FR" w:eastAsia="en-GB"/>
        </w:rPr>
        <w:t xml:space="preserve"> (SS BIB)</w:t>
      </w:r>
    </w:p>
    <w:p w14:paraId="26E2B150" w14:textId="77777777" w:rsidR="002B14D4" w:rsidRPr="0032190F" w:rsidRDefault="002B14D4" w:rsidP="00242C0F">
      <w:pPr>
        <w:jc w:val="both"/>
        <w:rPr>
          <w:lang w:val="fr-FR" w:eastAsia="en-GB"/>
        </w:rPr>
      </w:pPr>
    </w:p>
    <w:p w14:paraId="61B90541" w14:textId="77777777" w:rsidR="002B14D4" w:rsidRPr="0032190F" w:rsidRDefault="005A3047" w:rsidP="002B14D4">
      <w:pPr>
        <w:pStyle w:val="Heading2"/>
        <w:rPr>
          <w:lang w:eastAsia="en-GB"/>
        </w:rPr>
      </w:pPr>
      <w:bookmarkStart w:id="2088" w:name="Sit_Moras_Valloire_rep"/>
      <w:r>
        <w:rPr>
          <w:lang w:eastAsia="en-GB"/>
        </w:rPr>
        <w:t>r</w:t>
      </w:r>
      <w:r w:rsidR="00CC52E1" w:rsidRPr="0032190F">
        <w:rPr>
          <w:lang w:eastAsia="en-GB"/>
        </w:rPr>
        <w:t>eprésentations</w:t>
      </w:r>
    </w:p>
    <w:bookmarkEnd w:id="2088"/>
    <w:p w14:paraId="120B7B7D" w14:textId="20C54A54" w:rsidR="00D05440" w:rsidRPr="0032190F" w:rsidRDefault="002B14D4" w:rsidP="00242C0F">
      <w:pPr>
        <w:jc w:val="both"/>
        <w:rPr>
          <w:lang w:val="fr-FR"/>
        </w:rPr>
      </w:pPr>
      <w:r w:rsidRPr="0032190F">
        <w:rPr>
          <w:lang w:val="fr-FR" w:eastAsia="en-GB"/>
        </w:rPr>
        <w:t xml:space="preserve">Au moins 30 plats différents tous couverts de signes (BIB 1860 p. 19). </w:t>
      </w:r>
      <w:r w:rsidR="00467D86" w:rsidRPr="0032190F">
        <w:rPr>
          <w:lang w:val="fr-FR" w:eastAsia="en-GB"/>
        </w:rPr>
        <w:t xml:space="preserve">Plus de 300 tessons de poterie de petites dimensions, dont plusieurs sont ornés de signes en </w:t>
      </w:r>
      <w:hyperlink r:id="rId4855" w:anchor="Cul_Proto_Art_TAC_T_g_zigzag" w:history="1">
        <w:r w:rsidR="00472E0D" w:rsidRPr="0032190F">
          <w:rPr>
            <w:rStyle w:val="Hyperlink"/>
            <w:lang w:val="fr-FR"/>
          </w:rPr>
          <w:t>zigzag</w:t>
        </w:r>
      </w:hyperlink>
      <w:r w:rsidR="00467D86" w:rsidRPr="0032190F">
        <w:rPr>
          <w:lang w:val="fr-FR" w:eastAsia="en-GB"/>
        </w:rPr>
        <w:t xml:space="preserve">, motifs </w:t>
      </w:r>
      <w:hyperlink r:id="rId4856" w:anchor="Cul_Proto_Art_TAC_T_z" w:history="1">
        <w:r w:rsidR="00017B49" w:rsidRPr="0032190F">
          <w:rPr>
            <w:rStyle w:val="Hyperlink"/>
            <w:lang w:val="fr-FR"/>
          </w:rPr>
          <w:t>zoomorphes</w:t>
        </w:r>
      </w:hyperlink>
      <w:r w:rsidR="00467D86" w:rsidRPr="0032190F">
        <w:rPr>
          <w:lang w:val="fr-FR" w:eastAsia="en-GB"/>
        </w:rPr>
        <w:t xml:space="preserve">, </w:t>
      </w:r>
      <w:hyperlink r:id="rId4857" w:anchor="Cul_Proto_Art_TAC_T_g_svastika" w:history="1">
        <w:r w:rsidR="002D2417" w:rsidRPr="0032190F">
          <w:rPr>
            <w:rStyle w:val="Hyperlink"/>
            <w:lang w:val="fr-FR"/>
          </w:rPr>
          <w:t>svastika</w:t>
        </w:r>
      </w:hyperlink>
      <w:r w:rsidR="00154AB0" w:rsidRPr="0032190F">
        <w:rPr>
          <w:lang w:val="fr-FR"/>
        </w:rPr>
        <w:t xml:space="preserve"> </w:t>
      </w:r>
      <w:r w:rsidR="00467D86" w:rsidRPr="0032190F">
        <w:rPr>
          <w:lang w:val="fr-FR" w:eastAsia="en-GB"/>
        </w:rPr>
        <w:t>incomplète, décor en damier, grecques [=</w:t>
      </w:r>
      <w:hyperlink r:id="rId4858" w:anchor="Cul_Proto_Art_TAC_T_g_meandre" w:history="1">
        <w:r w:rsidR="002372BC" w:rsidRPr="0032190F">
          <w:rPr>
            <w:rStyle w:val="Hyperlink"/>
            <w:lang w:val="fr-FR"/>
          </w:rPr>
          <w:t>méandres</w:t>
        </w:r>
      </w:hyperlink>
      <w:r w:rsidR="00467D86" w:rsidRPr="0032190F">
        <w:rPr>
          <w:lang w:val="fr-FR" w:eastAsia="en-GB"/>
        </w:rPr>
        <w:t xml:space="preserve">], </w:t>
      </w:r>
      <w:hyperlink r:id="rId4859" w:anchor="Cul_Proto_Art_TAC_A_att" w:history="1">
        <w:r w:rsidR="00952EF5" w:rsidRPr="0032190F">
          <w:rPr>
            <w:rStyle w:val="Hyperlink"/>
            <w:lang w:val="fr-FR"/>
          </w:rPr>
          <w:t>char,</w:t>
        </w:r>
      </w:hyperlink>
      <w:r w:rsidR="00467D86" w:rsidRPr="0032190F">
        <w:rPr>
          <w:lang w:val="fr-FR" w:eastAsia="en-GB"/>
        </w:rPr>
        <w:t>etc. (BIB 1860 p. 15)</w:t>
      </w:r>
      <w:hyperlink r:id="rId4860" w:anchor="Cul_Mailhac_Apparente" w:history="1">
        <w:r w:rsidRPr="0032190F">
          <w:rPr>
            <w:rStyle w:val="Hyperlink"/>
            <w:lang w:val="fr-FR"/>
          </w:rPr>
          <w:t>décors apparentés au Mailhacien</w:t>
        </w:r>
      </w:hyperlink>
      <w:r w:rsidRPr="0032190F">
        <w:rPr>
          <w:lang w:val="fr-FR"/>
        </w:rPr>
        <w:t xml:space="preserve"> (SS BIB)</w:t>
      </w:r>
    </w:p>
    <w:p w14:paraId="5D8D1AF6" w14:textId="6FDC9D3A" w:rsidR="00371963" w:rsidRPr="0032190F" w:rsidRDefault="00371963" w:rsidP="00242C0F">
      <w:pPr>
        <w:jc w:val="both"/>
        <w:rPr>
          <w:lang w:val="fr-FR"/>
        </w:rPr>
      </w:pPr>
      <w:r w:rsidRPr="0032190F">
        <w:rPr>
          <w:lang w:val="fr-FR"/>
        </w:rPr>
        <w:t xml:space="preserve">Pour C. Huth, ce sont parmi les </w:t>
      </w:r>
      <w:hyperlink r:id="rId4861" w:anchor="Cul_Art_TAC_c" w:history="1">
        <w:r w:rsidRPr="0032190F">
          <w:rPr>
            <w:rStyle w:val="Hyperlink"/>
            <w:lang w:val="fr-FR"/>
          </w:rPr>
          <w:t>compositions</w:t>
        </w:r>
      </w:hyperlink>
      <w:r w:rsidRPr="0032190F">
        <w:rPr>
          <w:lang w:val="fr-FR"/>
        </w:rPr>
        <w:t xml:space="preserve"> les plus complexes. Sans aucun doute, chacun de ces signes a une signification particulière, et sans aucun doute, l'arrangement n’a pas été fait au hasard </w:t>
      </w:r>
      <w:r w:rsidR="00185637" w:rsidRPr="0032190F">
        <w:rPr>
          <w:lang w:val="fr-FR"/>
        </w:rPr>
        <w:t xml:space="preserve">mais il reste improbable d’en chercher le sens </w:t>
      </w:r>
      <w:r w:rsidRPr="0032190F">
        <w:rPr>
          <w:lang w:val="fr-FR"/>
        </w:rPr>
        <w:t>(BIB 1874 p. 62)</w:t>
      </w:r>
    </w:p>
    <w:p w14:paraId="0950442F" w14:textId="77777777" w:rsidR="00DC0DFE" w:rsidRPr="0032190F" w:rsidRDefault="00DC0DFE" w:rsidP="00242C0F">
      <w:pPr>
        <w:jc w:val="both"/>
        <w:rPr>
          <w:lang w:val="fr-FR"/>
        </w:rPr>
      </w:pPr>
    </w:p>
    <w:p w14:paraId="6754795E" w14:textId="77777777" w:rsidR="00DC0DFE" w:rsidRPr="0032190F" w:rsidRDefault="005A3047" w:rsidP="00DC0DFE">
      <w:pPr>
        <w:pStyle w:val="Heading3"/>
        <w:rPr>
          <w:lang w:eastAsia="en-GB"/>
        </w:rPr>
      </w:pPr>
      <w:r>
        <w:t>t</w:t>
      </w:r>
      <w:r w:rsidR="00DC0DFE" w:rsidRPr="0032190F">
        <w:t>hèmes</w:t>
      </w:r>
    </w:p>
    <w:p w14:paraId="2EC0F121" w14:textId="3A8449C1" w:rsidR="002B14D4" w:rsidRPr="0032190F" w:rsidRDefault="00DC0DFE" w:rsidP="00952EF5">
      <w:pPr>
        <w:rPr>
          <w:lang w:val="fr-FR"/>
        </w:rPr>
      </w:pPr>
      <w:r w:rsidRPr="0032190F">
        <w:rPr>
          <w:lang w:val="fr-FR"/>
        </w:rPr>
        <w:t xml:space="preserve">Représentation de char à </w:t>
      </w:r>
      <w:r w:rsidR="00534D82" w:rsidRPr="0032190F">
        <w:rPr>
          <w:lang w:val="fr-FR"/>
        </w:rPr>
        <w:t>2 roues (</w:t>
      </w:r>
      <w:r w:rsidRPr="0032190F">
        <w:rPr>
          <w:i/>
          <w:lang w:val="fr-FR"/>
        </w:rPr>
        <w:t>zweiradrigen</w:t>
      </w:r>
      <w:r w:rsidR="00534D82" w:rsidRPr="0032190F">
        <w:rPr>
          <w:lang w:val="fr-FR"/>
        </w:rPr>
        <w:t>)</w:t>
      </w:r>
      <w:r w:rsidRPr="0032190F">
        <w:rPr>
          <w:lang w:val="fr-FR"/>
        </w:rPr>
        <w:t>(BIB 1874 p. 61)</w:t>
      </w:r>
      <w:r w:rsidR="00534D82" w:rsidRPr="0032190F">
        <w:rPr>
          <w:lang w:val="fr-FR"/>
        </w:rPr>
        <w:t>.</w:t>
      </w:r>
      <w:r w:rsidR="00952EF5" w:rsidRPr="0032190F">
        <w:rPr>
          <w:lang w:val="fr-FR"/>
        </w:rPr>
        <w:t xml:space="preserve"> Le </w:t>
      </w:r>
      <w:hyperlink r:id="rId4862" w:anchor="Cul_Art_TAC_T_z_cervide" w:history="1">
        <w:r w:rsidR="00081B5F" w:rsidRPr="0032190F">
          <w:rPr>
            <w:rStyle w:val="Hyperlink"/>
            <w:lang w:val="fr-FR"/>
          </w:rPr>
          <w:t>cerf</w:t>
        </w:r>
      </w:hyperlink>
      <w:r w:rsidR="00081B5F" w:rsidRPr="0032190F">
        <w:rPr>
          <w:rStyle w:val="st"/>
          <w:lang w:val="fr-FR"/>
        </w:rPr>
        <w:t xml:space="preserve"> </w:t>
      </w:r>
      <w:r w:rsidR="00952EF5" w:rsidRPr="0032190F">
        <w:rPr>
          <w:lang w:val="fr-FR"/>
        </w:rPr>
        <w:t xml:space="preserve">est figuré à </w:t>
      </w:r>
      <w:r w:rsidR="00952EF5" w:rsidRPr="0032190F">
        <w:rPr>
          <w:lang w:val="fr-FR" w:eastAsia="en-GB"/>
        </w:rPr>
        <w:t>Moras-en-Valloire</w:t>
      </w:r>
      <w:r w:rsidR="00952EF5" w:rsidRPr="0032190F">
        <w:rPr>
          <w:lang w:val="fr-FR"/>
        </w:rPr>
        <w:t xml:space="preserve"> (BIB 1860 p. 117)</w:t>
      </w:r>
    </w:p>
    <w:p w14:paraId="3AEF3AA2" w14:textId="77777777" w:rsidR="007F24F0" w:rsidRPr="0032190F" w:rsidRDefault="007F24F0" w:rsidP="00242C0F">
      <w:pPr>
        <w:jc w:val="both"/>
        <w:rPr>
          <w:lang w:val="fr-FR"/>
        </w:rPr>
      </w:pPr>
    </w:p>
    <w:p w14:paraId="06A922CF" w14:textId="77777777" w:rsidR="002B14D4" w:rsidRPr="0032190F" w:rsidRDefault="005A3047" w:rsidP="002B14D4">
      <w:pPr>
        <w:pStyle w:val="Heading3"/>
      </w:pPr>
      <w:r>
        <w:t>f</w:t>
      </w:r>
      <w:r w:rsidR="002B14D4" w:rsidRPr="0032190F">
        <w:t>ormes</w:t>
      </w:r>
    </w:p>
    <w:p w14:paraId="21A91D64" w14:textId="2CCB2E2A" w:rsidR="002B14D4" w:rsidRPr="0032190F" w:rsidRDefault="002B14D4" w:rsidP="002B14D4">
      <w:pPr>
        <w:rPr>
          <w:lang w:val="fr-FR"/>
        </w:rPr>
      </w:pPr>
      <w:r w:rsidRPr="0032190F">
        <w:rPr>
          <w:lang w:val="fr-FR" w:eastAsia="en-GB"/>
        </w:rPr>
        <w:t xml:space="preserve">Céramique en </w:t>
      </w:r>
      <w:r w:rsidR="00F53444" w:rsidRPr="00F53444">
        <w:rPr>
          <w:lang w:val="fr-FR" w:eastAsia="en-GB"/>
        </w:rPr>
        <w:t>"</w:t>
      </w:r>
      <w:hyperlink r:id="rId4863" w:anchor="Cul_Bulbe_Oignon" w:history="1">
        <w:r w:rsidR="00F53444" w:rsidRPr="00F53444">
          <w:rPr>
            <w:rStyle w:val="Hyperlink"/>
            <w:lang w:val="fr-FR" w:eastAsia="en-GB"/>
          </w:rPr>
          <w:t>bulbe d’oignon</w:t>
        </w:r>
      </w:hyperlink>
      <w:r w:rsidR="00F53444" w:rsidRPr="00F53444">
        <w:rPr>
          <w:lang w:val="fr-FR" w:eastAsia="en-GB"/>
        </w:rPr>
        <w:t>"</w:t>
      </w:r>
      <w:r w:rsidR="00F53444">
        <w:rPr>
          <w:lang w:val="fr-FR" w:eastAsia="en-GB"/>
        </w:rPr>
        <w:t xml:space="preserve"> </w:t>
      </w:r>
      <w:r w:rsidRPr="0032190F">
        <w:rPr>
          <w:lang w:val="fr-FR"/>
        </w:rPr>
        <w:t>(BIB 1860 p. 73)</w:t>
      </w:r>
    </w:p>
    <w:p w14:paraId="6FD95606" w14:textId="77777777" w:rsidR="002B14D4" w:rsidRPr="0032190F" w:rsidRDefault="002B14D4" w:rsidP="002B14D4">
      <w:pPr>
        <w:rPr>
          <w:lang w:val="fr-FR"/>
        </w:rPr>
      </w:pPr>
    </w:p>
    <w:p w14:paraId="7FC61611" w14:textId="77777777" w:rsidR="002B14D4" w:rsidRPr="0032190F" w:rsidRDefault="005A3047" w:rsidP="002B14D4">
      <w:pPr>
        <w:pStyle w:val="Heading3"/>
      </w:pPr>
      <w:r>
        <w:t>t</w:t>
      </w:r>
      <w:r w:rsidR="002B14D4" w:rsidRPr="0032190F">
        <w:t>echniques</w:t>
      </w:r>
    </w:p>
    <w:p w14:paraId="6D498DF9" w14:textId="77777777" w:rsidR="002B14D4" w:rsidRPr="0032190F" w:rsidRDefault="002B14D4" w:rsidP="002B14D4">
      <w:pPr>
        <w:jc w:val="both"/>
        <w:rPr>
          <w:lang w:val="fr-FR"/>
        </w:rPr>
      </w:pPr>
      <w:r w:rsidRPr="0032190F">
        <w:rPr>
          <w:lang w:val="fr-FR" w:eastAsia="en-GB"/>
        </w:rPr>
        <w:t xml:space="preserve">Ces signes sont gravés [sic] dans l’argile crue puis, après une cuisson qui noircit l’agile [noir] (BIB 1860 p. 19). </w:t>
      </w:r>
    </w:p>
    <w:p w14:paraId="39D876C7" w14:textId="77777777" w:rsidR="002B14D4" w:rsidRPr="0032190F" w:rsidRDefault="002B14D4" w:rsidP="00242C0F">
      <w:pPr>
        <w:jc w:val="both"/>
        <w:rPr>
          <w:lang w:val="fr-FR"/>
        </w:rPr>
      </w:pPr>
    </w:p>
    <w:p w14:paraId="40518ABB" w14:textId="77777777" w:rsidR="002B14D4" w:rsidRPr="0032190F" w:rsidRDefault="005A3047" w:rsidP="002B14D4">
      <w:pPr>
        <w:pStyle w:val="Heading3"/>
      </w:pPr>
      <w:r>
        <w:t>p</w:t>
      </w:r>
      <w:r w:rsidR="002B14D4" w:rsidRPr="0032190F">
        <w:t>einture</w:t>
      </w:r>
    </w:p>
    <w:p w14:paraId="13440AFE" w14:textId="77777777" w:rsidR="00D05440" w:rsidRPr="0032190F" w:rsidRDefault="002B14D4" w:rsidP="00242C0F">
      <w:pPr>
        <w:jc w:val="both"/>
        <w:rPr>
          <w:lang w:val="fr-FR" w:eastAsia="en-GB"/>
        </w:rPr>
      </w:pPr>
      <w:r w:rsidRPr="0032190F">
        <w:rPr>
          <w:lang w:val="fr-FR" w:eastAsia="en-GB"/>
        </w:rPr>
        <w:t>Les motifs incisés sont remplis de kaolin, de l’argile blanche ou de la poudre d’os [blanc] (BIB 1860 p. 19)</w:t>
      </w:r>
    </w:p>
    <w:p w14:paraId="34666AB2" w14:textId="77777777" w:rsidR="002B14D4" w:rsidRPr="0032190F" w:rsidRDefault="002B14D4" w:rsidP="00242C0F">
      <w:pPr>
        <w:jc w:val="both"/>
        <w:rPr>
          <w:lang w:val="fr-FR" w:eastAsia="en-GB"/>
        </w:rPr>
      </w:pPr>
    </w:p>
    <w:p w14:paraId="5817FFE3" w14:textId="0FDC97FF" w:rsidR="00DD2349" w:rsidRPr="0032190F" w:rsidRDefault="00820623" w:rsidP="00242C0F">
      <w:pPr>
        <w:jc w:val="both"/>
        <w:rPr>
          <w:lang w:val="fr-FR"/>
        </w:rPr>
      </w:pPr>
      <w:r w:rsidRPr="0032190F">
        <w:rPr>
          <w:lang w:val="fr-FR" w:eastAsia="en-GB"/>
        </w:rPr>
        <w:t>Différents plats (BIB 1842)</w:t>
      </w:r>
      <w:r w:rsidR="003A44B8" w:rsidRPr="0032190F">
        <w:rPr>
          <w:lang w:val="fr-FR" w:eastAsia="en-GB"/>
        </w:rPr>
        <w:t xml:space="preserve">. </w:t>
      </w:r>
      <w:r w:rsidR="00DD2349" w:rsidRPr="0032190F">
        <w:rPr>
          <w:lang w:val="fr-FR"/>
        </w:rPr>
        <w:t xml:space="preserve">Pour A. Nicolas : « Les gens de Moras-en-Valloire seraient un élément détaché de la civilisation des palafittes savoyards </w:t>
      </w:r>
      <w:r w:rsidR="005C67AC" w:rsidRPr="0032190F">
        <w:rPr>
          <w:lang w:val="fr-FR"/>
        </w:rPr>
        <w:t>[</w:t>
      </w:r>
      <w:hyperlink r:id="rId4864" w:anchor="Sit_Bourget" w:history="1">
        <w:r w:rsidR="005C67AC" w:rsidRPr="0032190F">
          <w:rPr>
            <w:rStyle w:val="Hyperlink"/>
            <w:lang w:val="fr-FR"/>
          </w:rPr>
          <w:t>Bourget</w:t>
        </w:r>
      </w:hyperlink>
      <w:r w:rsidR="005C67AC" w:rsidRPr="0032190F">
        <w:rPr>
          <w:lang w:val="fr-FR"/>
        </w:rPr>
        <w:t xml:space="preserve">] </w:t>
      </w:r>
      <w:r w:rsidR="00DD2349" w:rsidRPr="0032190F">
        <w:rPr>
          <w:lang w:val="fr-FR"/>
        </w:rPr>
        <w:t xml:space="preserve">et suisses (…) émigrés puis installés, les uns sur la colline de Moras et dans la plaine jusqu’à </w:t>
      </w:r>
      <w:hyperlink r:id="rId4865" w:anchor="Sit_Saint_Uze" w:history="1">
        <w:r w:rsidR="00DD2349" w:rsidRPr="0032190F">
          <w:rPr>
            <w:rStyle w:val="Hyperlink"/>
            <w:lang w:val="fr-FR"/>
          </w:rPr>
          <w:t>Saint-Uze</w:t>
        </w:r>
      </w:hyperlink>
      <w:r w:rsidR="00DD2349" w:rsidRPr="0032190F">
        <w:rPr>
          <w:lang w:val="fr-FR"/>
        </w:rPr>
        <w:t xml:space="preserve"> et </w:t>
      </w:r>
      <w:hyperlink r:id="rId4866" w:anchor="Sit_Virignin" w:history="1">
        <w:r w:rsidR="00DD2349" w:rsidRPr="0032190F">
          <w:rPr>
            <w:rStyle w:val="Hyperlink"/>
            <w:lang w:val="fr-FR"/>
          </w:rPr>
          <w:t>Virignin</w:t>
        </w:r>
      </w:hyperlink>
      <w:r w:rsidR="00DD2349" w:rsidRPr="0032190F">
        <w:rPr>
          <w:lang w:val="fr-FR"/>
        </w:rPr>
        <w:t>, alors que d’autres sont allés jusqu’en Charente [</w:t>
      </w:r>
      <w:hyperlink r:id="rId4867" w:anchor="Sit_Queroy" w:history="1">
        <w:r w:rsidR="00DD2349" w:rsidRPr="0032190F">
          <w:rPr>
            <w:rStyle w:val="Hyperlink"/>
            <w:lang w:val="fr-FR"/>
          </w:rPr>
          <w:t>Chazelle</w:t>
        </w:r>
      </w:hyperlink>
      <w:r w:rsidR="00DD2349" w:rsidRPr="0032190F">
        <w:rPr>
          <w:lang w:val="fr-FR"/>
        </w:rPr>
        <w:t>] à la même époque ou a peu près » (BIB 1860 p. 69)</w:t>
      </w:r>
    </w:p>
    <w:p w14:paraId="2BC07D69" w14:textId="77777777" w:rsidR="005C67AC" w:rsidRPr="0032190F" w:rsidRDefault="005C67AC" w:rsidP="00242C0F">
      <w:pPr>
        <w:jc w:val="both"/>
        <w:rPr>
          <w:lang w:val="fr-FR"/>
        </w:rPr>
      </w:pPr>
    </w:p>
    <w:p w14:paraId="1297E5BC" w14:textId="2E8A6DE7" w:rsidR="005C67AC" w:rsidRPr="0032190F" w:rsidRDefault="005C67AC" w:rsidP="00242C0F">
      <w:pPr>
        <w:jc w:val="both"/>
        <w:rPr>
          <w:lang w:val="fr-FR"/>
        </w:rPr>
      </w:pPr>
      <w:r w:rsidRPr="0032190F">
        <w:rPr>
          <w:lang w:val="fr-FR"/>
        </w:rPr>
        <w:t xml:space="preserve">Une figure de </w:t>
      </w:r>
      <w:hyperlink r:id="rId4868" w:anchor="Cul_Proto_Art_TAC_T_z_cerf" w:history="1">
        <w:r w:rsidR="00952EF5" w:rsidRPr="0032190F">
          <w:rPr>
            <w:rStyle w:val="Hyperlink"/>
            <w:lang w:val="fr-FR"/>
          </w:rPr>
          <w:t>c</w:t>
        </w:r>
        <w:r w:rsidR="00952EF5" w:rsidRPr="0032190F">
          <w:rPr>
            <w:rStyle w:val="Hyperlink"/>
            <w:lang w:val="fr-FR" w:eastAsia="en-GB"/>
          </w:rPr>
          <w:t>erf</w:t>
        </w:r>
      </w:hyperlink>
      <w:r w:rsidR="00081B5F" w:rsidRPr="0032190F">
        <w:rPr>
          <w:lang w:val="fr-FR"/>
        </w:rPr>
        <w:t xml:space="preserve"> </w:t>
      </w:r>
      <w:r w:rsidRPr="0032190F">
        <w:rPr>
          <w:lang w:val="fr-FR"/>
        </w:rPr>
        <w:t xml:space="preserve">est présente sur un vase fermé, et non pas sur un abat-jour, dans un cartouche lié à une petite croix et deux </w:t>
      </w:r>
      <w:hyperlink r:id="rId4869" w:anchor="Cul_Proto_Art_TAC_T_a" w:history="1">
        <w:r w:rsidR="00673F0D" w:rsidRPr="0032190F">
          <w:rPr>
            <w:rStyle w:val="Hyperlink"/>
            <w:lang w:val="fr-FR"/>
          </w:rPr>
          <w:t>anthropomorphes</w:t>
        </w:r>
      </w:hyperlink>
      <w:r w:rsidR="005A3047" w:rsidRPr="005A3047">
        <w:rPr>
          <w:lang w:val="fr-FR"/>
        </w:rPr>
        <w:t xml:space="preserve"> </w:t>
      </w:r>
      <w:r w:rsidRPr="0032190F">
        <w:rPr>
          <w:lang w:val="fr-FR"/>
        </w:rPr>
        <w:t>ne se tenant pas la main (BIB 1860 p. 117)</w:t>
      </w:r>
    </w:p>
    <w:p w14:paraId="685526CD" w14:textId="77777777" w:rsidR="002B14D4" w:rsidRPr="0032190F" w:rsidRDefault="002B14D4" w:rsidP="00242C0F">
      <w:pPr>
        <w:jc w:val="both"/>
        <w:rPr>
          <w:lang w:val="fr-FR"/>
        </w:rPr>
      </w:pPr>
    </w:p>
    <w:p w14:paraId="25BE6795" w14:textId="77777777" w:rsidR="00CC52E1" w:rsidRPr="0032190F" w:rsidRDefault="005A3047" w:rsidP="00CC52E1">
      <w:pPr>
        <w:pStyle w:val="Heading3"/>
      </w:pPr>
      <w:r>
        <w:t>v</w:t>
      </w:r>
      <w:r w:rsidR="00CC52E1" w:rsidRPr="0032190F">
        <w:t>ases</w:t>
      </w:r>
    </w:p>
    <w:p w14:paraId="14988231" w14:textId="77777777" w:rsidR="005B5267" w:rsidRPr="0032190F" w:rsidRDefault="005B5267" w:rsidP="005B5267">
      <w:pPr>
        <w:rPr>
          <w:lang w:val="fr-FR"/>
        </w:rPr>
      </w:pPr>
      <w:r w:rsidRPr="0032190F">
        <w:rPr>
          <w:lang w:val="fr-FR"/>
        </w:rPr>
        <w:t>décor en métope (SS BIB)</w:t>
      </w:r>
    </w:p>
    <w:p w14:paraId="39C75B15" w14:textId="77777777" w:rsidR="003A44B8" w:rsidRPr="0032190F" w:rsidRDefault="003A44B8" w:rsidP="00242C0F">
      <w:pPr>
        <w:jc w:val="both"/>
        <w:rPr>
          <w:lang w:val="fr-FR"/>
        </w:rPr>
      </w:pPr>
    </w:p>
    <w:p w14:paraId="2FFE00D5" w14:textId="77777777" w:rsidR="003A44B8" w:rsidRPr="0032190F" w:rsidRDefault="005A3047" w:rsidP="00CC52E1">
      <w:pPr>
        <w:pStyle w:val="Heading4"/>
      </w:pPr>
      <w:r>
        <w:t>v</w:t>
      </w:r>
      <w:r w:rsidR="003A44B8" w:rsidRPr="0032190F">
        <w:t>ase 1</w:t>
      </w:r>
    </w:p>
    <w:p w14:paraId="3E72BACE" w14:textId="77777777" w:rsidR="00040412" w:rsidRPr="0032190F" w:rsidRDefault="003A44B8" w:rsidP="00242C0F">
      <w:pPr>
        <w:jc w:val="both"/>
        <w:rPr>
          <w:lang w:val="fr-FR"/>
        </w:rPr>
      </w:pPr>
      <w:r w:rsidRPr="0032190F">
        <w:rPr>
          <w:lang w:val="fr-FR"/>
        </w:rPr>
        <w:t xml:space="preserve">Plat en « abat-jour ». Les signes sont gravés sur la face interne. Les signes </w:t>
      </w:r>
      <w:r w:rsidRPr="0032190F">
        <w:rPr>
          <w:lang w:val="fr-FR" w:eastAsia="en-GB"/>
        </w:rPr>
        <w:t>stylisés</w:t>
      </w:r>
      <w:r w:rsidRPr="0032190F">
        <w:rPr>
          <w:lang w:val="fr-FR"/>
        </w:rPr>
        <w:t xml:space="preserve"> se déploient dans 5 frises concentriques. Les signes alternés sont inscrits en plus dans des sortes de cartouches séparées les unes des autres par deux traits //. </w:t>
      </w:r>
    </w:p>
    <w:p w14:paraId="527538FE" w14:textId="77777777" w:rsidR="003A44B8" w:rsidRPr="0032190F" w:rsidRDefault="003A44B8" w:rsidP="00242C0F">
      <w:pPr>
        <w:jc w:val="both"/>
        <w:rPr>
          <w:lang w:val="fr-FR"/>
        </w:rPr>
      </w:pPr>
      <w:r w:rsidRPr="0032190F">
        <w:rPr>
          <w:lang w:val="fr-FR"/>
        </w:rPr>
        <w:t>Liste des motifs (du centre</w:t>
      </w:r>
      <w:r w:rsidR="00040412" w:rsidRPr="0032190F">
        <w:rPr>
          <w:lang w:val="fr-FR"/>
        </w:rPr>
        <w:t>[bas]</w:t>
      </w:r>
      <w:r w:rsidRPr="0032190F">
        <w:rPr>
          <w:lang w:val="fr-FR"/>
        </w:rPr>
        <w:t xml:space="preserve"> au bord du plat</w:t>
      </w:r>
      <w:r w:rsidR="00040412" w:rsidRPr="0032190F">
        <w:rPr>
          <w:lang w:val="fr-FR"/>
        </w:rPr>
        <w:t>[haut]</w:t>
      </w:r>
      <w:r w:rsidRPr="0032190F">
        <w:rPr>
          <w:lang w:val="fr-FR"/>
        </w:rPr>
        <w:t>):</w:t>
      </w:r>
    </w:p>
    <w:p w14:paraId="76183F0A" w14:textId="77777777" w:rsidR="003A44B8" w:rsidRPr="0032190F" w:rsidRDefault="003A44B8"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6"/>
        <w:gridCol w:w="1443"/>
        <w:gridCol w:w="2309"/>
        <w:gridCol w:w="1843"/>
        <w:gridCol w:w="1656"/>
      </w:tblGrid>
      <w:tr w:rsidR="00040412" w14:paraId="41AA134F" w14:textId="77777777" w:rsidTr="00040412">
        <w:trPr>
          <w:jc w:val="center"/>
        </w:trPr>
        <w:tc>
          <w:tcPr>
            <w:tcW w:w="456" w:type="dxa"/>
          </w:tcPr>
          <w:p w14:paraId="1B374983" w14:textId="77777777" w:rsidR="00040412" w:rsidRPr="0032190F" w:rsidRDefault="00040412" w:rsidP="00242C0F">
            <w:pPr>
              <w:jc w:val="center"/>
              <w:rPr>
                <w:lang w:val="fr-FR"/>
              </w:rPr>
            </w:pPr>
          </w:p>
        </w:tc>
        <w:tc>
          <w:tcPr>
            <w:tcW w:w="1443" w:type="dxa"/>
            <w:shd w:val="clear" w:color="auto" w:fill="auto"/>
            <w:vAlign w:val="center"/>
          </w:tcPr>
          <w:p w14:paraId="330BE934" w14:textId="77777777" w:rsidR="00040412" w:rsidRDefault="00040412" w:rsidP="00242C0F">
            <w:pPr>
              <w:jc w:val="center"/>
            </w:pPr>
            <w:r>
              <w:t>type</w:t>
            </w:r>
          </w:p>
          <w:p w14:paraId="6AFE35B9" w14:textId="77777777" w:rsidR="00040412" w:rsidRDefault="00040412" w:rsidP="00242C0F">
            <w:pPr>
              <w:jc w:val="center"/>
            </w:pPr>
            <w:r>
              <w:t>frise/motifs</w:t>
            </w:r>
          </w:p>
        </w:tc>
        <w:tc>
          <w:tcPr>
            <w:tcW w:w="2309" w:type="dxa"/>
            <w:shd w:val="clear" w:color="auto" w:fill="auto"/>
            <w:vAlign w:val="center"/>
          </w:tcPr>
          <w:p w14:paraId="355FDF23" w14:textId="77777777" w:rsidR="00040412" w:rsidRDefault="00040412" w:rsidP="00242C0F">
            <w:pPr>
              <w:jc w:val="center"/>
            </w:pPr>
            <w:r>
              <w:t>description</w:t>
            </w:r>
          </w:p>
        </w:tc>
        <w:tc>
          <w:tcPr>
            <w:tcW w:w="1843" w:type="dxa"/>
            <w:shd w:val="clear" w:color="auto" w:fill="auto"/>
            <w:vAlign w:val="center"/>
          </w:tcPr>
          <w:p w14:paraId="3A000EF7" w14:textId="77777777" w:rsidR="00040412" w:rsidRDefault="00040412" w:rsidP="00242C0F">
            <w:pPr>
              <w:jc w:val="center"/>
            </w:pPr>
            <w:r>
              <w:t xml:space="preserve">nb </w:t>
            </w:r>
          </w:p>
          <w:p w14:paraId="2F4AFDFC" w14:textId="77777777" w:rsidR="00040412" w:rsidRDefault="00040412" w:rsidP="00242C0F">
            <w:pPr>
              <w:jc w:val="center"/>
            </w:pPr>
            <w:r>
              <w:t>« cartouches »*</w:t>
            </w:r>
          </w:p>
        </w:tc>
        <w:tc>
          <w:tcPr>
            <w:tcW w:w="1656" w:type="dxa"/>
            <w:shd w:val="clear" w:color="auto" w:fill="auto"/>
            <w:vAlign w:val="center"/>
          </w:tcPr>
          <w:p w14:paraId="6AFE87BB" w14:textId="77777777" w:rsidR="00040412" w:rsidRDefault="00040412" w:rsidP="00242C0F">
            <w:pPr>
              <w:jc w:val="center"/>
            </w:pPr>
            <w:r>
              <w:t>comparaisons</w:t>
            </w:r>
          </w:p>
        </w:tc>
      </w:tr>
      <w:tr w:rsidR="00040412" w14:paraId="7FE3E924" w14:textId="77777777" w:rsidTr="00040412">
        <w:trPr>
          <w:jc w:val="center"/>
        </w:trPr>
        <w:tc>
          <w:tcPr>
            <w:tcW w:w="456" w:type="dxa"/>
          </w:tcPr>
          <w:p w14:paraId="34B399A3" w14:textId="77777777" w:rsidR="00040412" w:rsidRDefault="00040412" w:rsidP="00242C0F">
            <w:pPr>
              <w:jc w:val="both"/>
            </w:pPr>
            <w:r>
              <w:t>1</w:t>
            </w:r>
          </w:p>
        </w:tc>
        <w:tc>
          <w:tcPr>
            <w:tcW w:w="1443" w:type="dxa"/>
            <w:shd w:val="clear" w:color="auto" w:fill="auto"/>
          </w:tcPr>
          <w:p w14:paraId="6919D72E" w14:textId="77777777" w:rsidR="00040412" w:rsidRDefault="00040412" w:rsidP="00242C0F">
            <w:pPr>
              <w:jc w:val="both"/>
            </w:pPr>
            <w:r>
              <w:t>alternés</w:t>
            </w:r>
          </w:p>
        </w:tc>
        <w:tc>
          <w:tcPr>
            <w:tcW w:w="2309" w:type="dxa"/>
            <w:shd w:val="clear" w:color="auto" w:fill="auto"/>
          </w:tcPr>
          <w:p w14:paraId="1F60FF2B" w14:textId="77777777" w:rsidR="00040412" w:rsidRDefault="00040412" w:rsidP="00242C0F">
            <w:pPr>
              <w:jc w:val="both"/>
            </w:pPr>
          </w:p>
        </w:tc>
        <w:tc>
          <w:tcPr>
            <w:tcW w:w="1843" w:type="dxa"/>
            <w:shd w:val="clear" w:color="auto" w:fill="auto"/>
          </w:tcPr>
          <w:p w14:paraId="6729C6F9" w14:textId="77777777" w:rsidR="00040412" w:rsidRDefault="00040412" w:rsidP="00242C0F">
            <w:pPr>
              <w:jc w:val="both"/>
            </w:pPr>
            <w:r>
              <w:t>31/32</w:t>
            </w:r>
          </w:p>
        </w:tc>
        <w:tc>
          <w:tcPr>
            <w:tcW w:w="1656" w:type="dxa"/>
            <w:shd w:val="clear" w:color="auto" w:fill="auto"/>
          </w:tcPr>
          <w:p w14:paraId="48C31AB2" w14:textId="77777777" w:rsidR="00040412" w:rsidRDefault="00040412" w:rsidP="00242C0F">
            <w:pPr>
              <w:jc w:val="both"/>
            </w:pPr>
          </w:p>
        </w:tc>
      </w:tr>
      <w:tr w:rsidR="00040412" w14:paraId="4107148C" w14:textId="77777777" w:rsidTr="00040412">
        <w:trPr>
          <w:jc w:val="center"/>
        </w:trPr>
        <w:tc>
          <w:tcPr>
            <w:tcW w:w="456" w:type="dxa"/>
          </w:tcPr>
          <w:p w14:paraId="6573F90C" w14:textId="77777777" w:rsidR="00040412" w:rsidRDefault="00040412" w:rsidP="00242C0F">
            <w:pPr>
              <w:jc w:val="both"/>
            </w:pPr>
            <w:r>
              <w:t>2</w:t>
            </w:r>
          </w:p>
        </w:tc>
        <w:tc>
          <w:tcPr>
            <w:tcW w:w="1443" w:type="dxa"/>
            <w:shd w:val="clear" w:color="auto" w:fill="auto"/>
          </w:tcPr>
          <w:p w14:paraId="2D261BA6" w14:textId="77777777" w:rsidR="00040412" w:rsidRDefault="00040412" w:rsidP="00242C0F">
            <w:pPr>
              <w:jc w:val="both"/>
            </w:pPr>
            <w:r>
              <w:t>répétés</w:t>
            </w:r>
          </w:p>
        </w:tc>
        <w:tc>
          <w:tcPr>
            <w:tcW w:w="2309" w:type="dxa"/>
            <w:shd w:val="clear" w:color="auto" w:fill="auto"/>
          </w:tcPr>
          <w:p w14:paraId="29FF846D" w14:textId="73470ED7" w:rsidR="00040412" w:rsidRDefault="00040412" w:rsidP="002372BC">
            <w:pPr>
              <w:jc w:val="both"/>
            </w:pPr>
            <w:r>
              <w:t>« </w:t>
            </w:r>
            <w:hyperlink r:id="rId4870" w:anchor="Cul_Proto_Art_TAC_T_z_chev" w:history="1">
              <w:r w:rsidRPr="006C35D3">
                <w:rPr>
                  <w:rStyle w:val="Hyperlink"/>
                  <w:lang w:eastAsia="en-GB"/>
                </w:rPr>
                <w:t>cheva</w:t>
              </w:r>
              <w:r>
                <w:rPr>
                  <w:rStyle w:val="Hyperlink"/>
                  <w:lang w:eastAsia="en-GB"/>
                </w:rPr>
                <w:t>ux</w:t>
              </w:r>
            </w:hyperlink>
            <w:r>
              <w:t>-</w:t>
            </w:r>
            <w:hyperlink r:id="rId4871" w:anchor="Cul_Proto_Art_TAC_T_z_oise" w:history="1">
              <w:r w:rsidRPr="00547390">
                <w:rPr>
                  <w:rStyle w:val="Hyperlink"/>
                </w:rPr>
                <w:t>oisea</w:t>
              </w:r>
              <w:r>
                <w:rPr>
                  <w:rStyle w:val="Hyperlink"/>
                </w:rPr>
                <w:t>ux</w:t>
              </w:r>
            </w:hyperlink>
            <w:r>
              <w:t>»</w:t>
            </w:r>
          </w:p>
        </w:tc>
        <w:tc>
          <w:tcPr>
            <w:tcW w:w="1843" w:type="dxa"/>
            <w:shd w:val="clear" w:color="auto" w:fill="auto"/>
          </w:tcPr>
          <w:p w14:paraId="4A880A43" w14:textId="77777777" w:rsidR="00040412" w:rsidRDefault="00040412" w:rsidP="00242C0F">
            <w:pPr>
              <w:jc w:val="both"/>
            </w:pPr>
            <w:r>
              <w:t>20/21</w:t>
            </w:r>
          </w:p>
        </w:tc>
        <w:tc>
          <w:tcPr>
            <w:tcW w:w="1656" w:type="dxa"/>
            <w:shd w:val="clear" w:color="auto" w:fill="auto"/>
          </w:tcPr>
          <w:p w14:paraId="5FFE7CD0" w14:textId="42D84718" w:rsidR="00040412" w:rsidRDefault="00000000" w:rsidP="00242C0F">
            <w:pPr>
              <w:jc w:val="both"/>
            </w:pPr>
            <w:hyperlink r:id="rId4872" w:anchor="Sit_Gresine" w:history="1">
              <w:r w:rsidR="00040412" w:rsidRPr="003A44B8">
                <w:rPr>
                  <w:rStyle w:val="Hyperlink"/>
                </w:rPr>
                <w:t>Grésine</w:t>
              </w:r>
            </w:hyperlink>
          </w:p>
        </w:tc>
      </w:tr>
      <w:tr w:rsidR="00040412" w14:paraId="1391F1CB" w14:textId="77777777" w:rsidTr="00040412">
        <w:trPr>
          <w:jc w:val="center"/>
        </w:trPr>
        <w:tc>
          <w:tcPr>
            <w:tcW w:w="456" w:type="dxa"/>
          </w:tcPr>
          <w:p w14:paraId="47AC28A8" w14:textId="77777777" w:rsidR="00040412" w:rsidRDefault="00040412" w:rsidP="00242C0F">
            <w:pPr>
              <w:jc w:val="both"/>
            </w:pPr>
            <w:r>
              <w:t>3</w:t>
            </w:r>
          </w:p>
        </w:tc>
        <w:tc>
          <w:tcPr>
            <w:tcW w:w="1443" w:type="dxa"/>
            <w:shd w:val="clear" w:color="auto" w:fill="auto"/>
          </w:tcPr>
          <w:p w14:paraId="32A0A127" w14:textId="77777777" w:rsidR="00040412" w:rsidRDefault="00040412" w:rsidP="00242C0F">
            <w:pPr>
              <w:jc w:val="both"/>
            </w:pPr>
            <w:r>
              <w:t>alternés</w:t>
            </w:r>
          </w:p>
        </w:tc>
        <w:tc>
          <w:tcPr>
            <w:tcW w:w="2309" w:type="dxa"/>
            <w:shd w:val="clear" w:color="auto" w:fill="auto"/>
          </w:tcPr>
          <w:p w14:paraId="57533320" w14:textId="77777777" w:rsidR="00040412" w:rsidRDefault="00040412" w:rsidP="00242C0F">
            <w:pPr>
              <w:jc w:val="both"/>
            </w:pPr>
          </w:p>
        </w:tc>
        <w:tc>
          <w:tcPr>
            <w:tcW w:w="1843" w:type="dxa"/>
            <w:shd w:val="clear" w:color="auto" w:fill="auto"/>
          </w:tcPr>
          <w:p w14:paraId="2DDD4A49" w14:textId="77777777" w:rsidR="00040412" w:rsidRDefault="00040412" w:rsidP="00242C0F">
            <w:pPr>
              <w:jc w:val="both"/>
            </w:pPr>
            <w:r>
              <w:t>28/29</w:t>
            </w:r>
          </w:p>
        </w:tc>
        <w:tc>
          <w:tcPr>
            <w:tcW w:w="1656" w:type="dxa"/>
            <w:shd w:val="clear" w:color="auto" w:fill="auto"/>
          </w:tcPr>
          <w:p w14:paraId="1D77AF6F" w14:textId="77777777" w:rsidR="00040412" w:rsidRDefault="00040412" w:rsidP="00242C0F">
            <w:pPr>
              <w:jc w:val="both"/>
            </w:pPr>
          </w:p>
        </w:tc>
      </w:tr>
      <w:tr w:rsidR="00040412" w14:paraId="227466CD" w14:textId="77777777" w:rsidTr="00040412">
        <w:trPr>
          <w:jc w:val="center"/>
        </w:trPr>
        <w:tc>
          <w:tcPr>
            <w:tcW w:w="456" w:type="dxa"/>
          </w:tcPr>
          <w:p w14:paraId="60F5C2A0" w14:textId="77777777" w:rsidR="00040412" w:rsidRDefault="00040412" w:rsidP="00040412">
            <w:pPr>
              <w:tabs>
                <w:tab w:val="left" w:pos="750"/>
              </w:tabs>
              <w:jc w:val="both"/>
            </w:pPr>
            <w:r>
              <w:t>4</w:t>
            </w:r>
          </w:p>
        </w:tc>
        <w:tc>
          <w:tcPr>
            <w:tcW w:w="1443" w:type="dxa"/>
            <w:shd w:val="clear" w:color="auto" w:fill="auto"/>
          </w:tcPr>
          <w:p w14:paraId="4F3851B6" w14:textId="77777777" w:rsidR="00040412" w:rsidRDefault="00040412" w:rsidP="00242C0F">
            <w:pPr>
              <w:jc w:val="both"/>
            </w:pPr>
            <w:r>
              <w:t>répétés</w:t>
            </w:r>
          </w:p>
        </w:tc>
        <w:tc>
          <w:tcPr>
            <w:tcW w:w="2309" w:type="dxa"/>
            <w:shd w:val="clear" w:color="auto" w:fill="auto"/>
          </w:tcPr>
          <w:p w14:paraId="3EA387F0" w14:textId="29DEB1C8" w:rsidR="00040412" w:rsidRDefault="00000000" w:rsidP="00242C0F">
            <w:pPr>
              <w:jc w:val="both"/>
            </w:pPr>
            <w:hyperlink r:id="rId4873" w:anchor="Cul_Art_TAC_c_frise_perso_per_BzF" w:history="1">
              <w:r w:rsidR="005A3047" w:rsidRPr="005A3047">
                <w:rPr>
                  <w:rStyle w:val="Hyperlink"/>
                  <w:lang w:val="fr-FR"/>
                </w:rPr>
                <w:t>frise de personnages</w:t>
              </w:r>
            </w:hyperlink>
          </w:p>
        </w:tc>
        <w:tc>
          <w:tcPr>
            <w:tcW w:w="1843" w:type="dxa"/>
            <w:shd w:val="clear" w:color="auto" w:fill="auto"/>
          </w:tcPr>
          <w:p w14:paraId="22A2CD58" w14:textId="77777777" w:rsidR="00040412" w:rsidRDefault="00040412" w:rsidP="00242C0F">
            <w:pPr>
              <w:jc w:val="both"/>
            </w:pPr>
            <w:r>
              <w:t>75/80</w:t>
            </w:r>
          </w:p>
        </w:tc>
        <w:tc>
          <w:tcPr>
            <w:tcW w:w="1656" w:type="dxa"/>
            <w:shd w:val="clear" w:color="auto" w:fill="auto"/>
          </w:tcPr>
          <w:p w14:paraId="5AAC6390" w14:textId="77777777" w:rsidR="00040412" w:rsidRDefault="00040412" w:rsidP="00242C0F">
            <w:pPr>
              <w:jc w:val="both"/>
            </w:pPr>
          </w:p>
        </w:tc>
      </w:tr>
      <w:tr w:rsidR="00040412" w14:paraId="506EFC52" w14:textId="77777777" w:rsidTr="00040412">
        <w:trPr>
          <w:jc w:val="center"/>
        </w:trPr>
        <w:tc>
          <w:tcPr>
            <w:tcW w:w="456" w:type="dxa"/>
          </w:tcPr>
          <w:p w14:paraId="669897FE" w14:textId="77777777" w:rsidR="00040412" w:rsidRDefault="00040412" w:rsidP="00242C0F">
            <w:pPr>
              <w:jc w:val="both"/>
            </w:pPr>
            <w:r>
              <w:t>5</w:t>
            </w:r>
          </w:p>
        </w:tc>
        <w:tc>
          <w:tcPr>
            <w:tcW w:w="1443" w:type="dxa"/>
            <w:shd w:val="clear" w:color="auto" w:fill="auto"/>
          </w:tcPr>
          <w:p w14:paraId="070BDD18" w14:textId="77777777" w:rsidR="00040412" w:rsidRDefault="00040412" w:rsidP="00242C0F">
            <w:pPr>
              <w:jc w:val="both"/>
            </w:pPr>
            <w:r>
              <w:t>alternés</w:t>
            </w:r>
          </w:p>
        </w:tc>
        <w:tc>
          <w:tcPr>
            <w:tcW w:w="2309" w:type="dxa"/>
            <w:shd w:val="clear" w:color="auto" w:fill="auto"/>
          </w:tcPr>
          <w:p w14:paraId="6D2D91D2" w14:textId="77777777" w:rsidR="00040412" w:rsidRDefault="00040412" w:rsidP="00242C0F">
            <w:pPr>
              <w:jc w:val="both"/>
            </w:pPr>
          </w:p>
        </w:tc>
        <w:tc>
          <w:tcPr>
            <w:tcW w:w="1843" w:type="dxa"/>
            <w:shd w:val="clear" w:color="auto" w:fill="auto"/>
          </w:tcPr>
          <w:p w14:paraId="084016A9" w14:textId="77777777" w:rsidR="00040412" w:rsidRDefault="00040412" w:rsidP="00242C0F">
            <w:pPr>
              <w:jc w:val="both"/>
            </w:pPr>
            <w:r>
              <w:t>11/12</w:t>
            </w:r>
          </w:p>
        </w:tc>
        <w:tc>
          <w:tcPr>
            <w:tcW w:w="1656" w:type="dxa"/>
            <w:shd w:val="clear" w:color="auto" w:fill="auto"/>
          </w:tcPr>
          <w:p w14:paraId="1DB1FE21" w14:textId="77777777" w:rsidR="00040412" w:rsidRDefault="00040412" w:rsidP="00242C0F">
            <w:pPr>
              <w:jc w:val="both"/>
            </w:pPr>
          </w:p>
        </w:tc>
      </w:tr>
    </w:tbl>
    <w:p w14:paraId="4CD2C8CE" w14:textId="77777777" w:rsidR="003A44B8" w:rsidRDefault="003A44B8" w:rsidP="00242C0F">
      <w:pPr>
        <w:jc w:val="both"/>
      </w:pPr>
      <w:r>
        <w:t xml:space="preserve"> (BIB 1860 p. 84 sq.)</w:t>
      </w:r>
    </w:p>
    <w:p w14:paraId="4D6E59B5" w14:textId="77777777" w:rsidR="003A44B8" w:rsidRPr="0032190F" w:rsidRDefault="003A44B8" w:rsidP="00242C0F">
      <w:pPr>
        <w:jc w:val="both"/>
        <w:rPr>
          <w:lang w:val="fr-FR"/>
        </w:rPr>
      </w:pPr>
      <w:r w:rsidRPr="0032190F">
        <w:rPr>
          <w:lang w:val="fr-FR"/>
        </w:rPr>
        <w:t>*estimations : il y a de nombreuses parties manquantes.</w:t>
      </w:r>
    </w:p>
    <w:p w14:paraId="1D744A8D" w14:textId="77777777" w:rsidR="00040412" w:rsidRPr="0032190F" w:rsidRDefault="00040412" w:rsidP="00242C0F">
      <w:pPr>
        <w:jc w:val="both"/>
        <w:rPr>
          <w:lang w:val="fr-FR"/>
        </w:rPr>
      </w:pPr>
    </w:p>
    <w:p w14:paraId="115CB5E1" w14:textId="77777777" w:rsidR="00040412" w:rsidRPr="0032190F" w:rsidRDefault="00040412" w:rsidP="00242C0F">
      <w:pPr>
        <w:jc w:val="both"/>
        <w:rPr>
          <w:lang w:val="fr-FR"/>
        </w:rPr>
      </w:pPr>
      <w:r w:rsidRPr="0032190F">
        <w:rPr>
          <w:lang w:val="fr-FR"/>
        </w:rPr>
        <w:t>Le cartouche formé par les noeuds 51-54, 62 et 46 montre une symétrie axiale de deux types d'unités graphiques peigne et ponctuation résultant de deux techniques différente (incision et estampage). Les figures sont bien centrées par rapport aux marges. Ces caractéristiques rapproche la syntaxe graphique de celle de la maitresse des animaux (SS BIB) écriture ? (SS BIB)</w:t>
      </w:r>
    </w:p>
    <w:p w14:paraId="2CBA2420" w14:textId="77777777" w:rsidR="003A44B8" w:rsidRPr="0032190F" w:rsidRDefault="003A44B8" w:rsidP="00242C0F">
      <w:pPr>
        <w:jc w:val="both"/>
        <w:rPr>
          <w:lang w:val="fr-FR"/>
        </w:rPr>
      </w:pPr>
    </w:p>
    <w:p w14:paraId="7C08999E" w14:textId="77777777" w:rsidR="003A44B8" w:rsidRPr="0032190F" w:rsidRDefault="005A3047" w:rsidP="00CC52E1">
      <w:pPr>
        <w:pStyle w:val="Heading4"/>
      </w:pPr>
      <w:r>
        <w:t>v</w:t>
      </w:r>
      <w:r w:rsidR="003A44B8" w:rsidRPr="0032190F">
        <w:t>ase 2</w:t>
      </w:r>
    </w:p>
    <w:p w14:paraId="70FA32DD" w14:textId="3E37EFA9" w:rsidR="003A44B8" w:rsidRPr="0032190F" w:rsidRDefault="00CF1111" w:rsidP="00242C0F">
      <w:pPr>
        <w:rPr>
          <w:lang w:val="fr-FR"/>
        </w:rPr>
      </w:pPr>
      <w:r w:rsidRPr="0032190F">
        <w:rPr>
          <w:lang w:val="fr-FR"/>
        </w:rPr>
        <w:t xml:space="preserve">Plat. </w:t>
      </w:r>
      <w:r w:rsidR="003A44B8" w:rsidRPr="0032190F">
        <w:rPr>
          <w:lang w:val="fr-FR"/>
        </w:rPr>
        <w:t xml:space="preserve">Très lacunaire : un quart de la frise extérieure. </w:t>
      </w:r>
      <w:r w:rsidRPr="0032190F">
        <w:rPr>
          <w:lang w:val="fr-FR"/>
        </w:rPr>
        <w:t xml:space="preserve">En tout, on compte 7 cartouches </w:t>
      </w:r>
      <w:r w:rsidR="003A44B8" w:rsidRPr="0032190F">
        <w:rPr>
          <w:lang w:val="fr-FR"/>
        </w:rPr>
        <w:t xml:space="preserve">Cette frise représentant des </w:t>
      </w:r>
      <w:hyperlink r:id="rId4874" w:anchor="Cul_Proto_Art_TAC_T_z_oise" w:history="1">
        <w:r w:rsidR="002372BC" w:rsidRPr="0032190F">
          <w:rPr>
            <w:rStyle w:val="Hyperlink"/>
            <w:lang w:val="fr-FR"/>
          </w:rPr>
          <w:t>oiseaux</w:t>
        </w:r>
      </w:hyperlink>
      <w:r w:rsidR="005A3047" w:rsidRPr="005A3047">
        <w:rPr>
          <w:lang w:val="fr-FR"/>
        </w:rPr>
        <w:t xml:space="preserve"> </w:t>
      </w:r>
      <w:r w:rsidR="003A44B8" w:rsidRPr="0032190F">
        <w:rPr>
          <w:lang w:val="fr-FR"/>
        </w:rPr>
        <w:t xml:space="preserve">et des cartouches à séparation simple de signes alternés </w:t>
      </w:r>
    </w:p>
    <w:p w14:paraId="497E3ADA" w14:textId="77777777" w:rsidR="00CF1111" w:rsidRPr="0032190F" w:rsidRDefault="00CF1111"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56"/>
        <w:gridCol w:w="4109"/>
        <w:gridCol w:w="2023"/>
      </w:tblGrid>
      <w:tr w:rsidR="00CF1111" w14:paraId="42AAFACB" w14:textId="77777777" w:rsidTr="00F64659">
        <w:trPr>
          <w:jc w:val="center"/>
        </w:trPr>
        <w:tc>
          <w:tcPr>
            <w:tcW w:w="1756" w:type="dxa"/>
            <w:shd w:val="clear" w:color="auto" w:fill="auto"/>
          </w:tcPr>
          <w:p w14:paraId="0AA48CB3" w14:textId="77777777" w:rsidR="00CF1111" w:rsidRDefault="00CF1111" w:rsidP="00242C0F">
            <w:pPr>
              <w:jc w:val="both"/>
            </w:pPr>
            <w:r>
              <w:t>type frise</w:t>
            </w:r>
          </w:p>
        </w:tc>
        <w:tc>
          <w:tcPr>
            <w:tcW w:w="4109" w:type="dxa"/>
            <w:shd w:val="clear" w:color="auto" w:fill="auto"/>
          </w:tcPr>
          <w:p w14:paraId="65B657C9" w14:textId="77777777" w:rsidR="00CF1111" w:rsidRDefault="00CF1111" w:rsidP="00242C0F">
            <w:pPr>
              <w:jc w:val="both"/>
            </w:pPr>
            <w:r>
              <w:t>description</w:t>
            </w:r>
          </w:p>
        </w:tc>
        <w:tc>
          <w:tcPr>
            <w:tcW w:w="2023" w:type="dxa"/>
            <w:shd w:val="clear" w:color="auto" w:fill="auto"/>
          </w:tcPr>
          <w:p w14:paraId="1F52B308" w14:textId="77777777" w:rsidR="00CF1111" w:rsidRDefault="00CF1111" w:rsidP="00242C0F">
            <w:pPr>
              <w:jc w:val="both"/>
            </w:pPr>
            <w:r>
              <w:t>nb « cartouches »</w:t>
            </w:r>
          </w:p>
        </w:tc>
      </w:tr>
      <w:tr w:rsidR="00CF1111" w14:paraId="031920C3" w14:textId="77777777" w:rsidTr="00F64659">
        <w:trPr>
          <w:jc w:val="center"/>
        </w:trPr>
        <w:tc>
          <w:tcPr>
            <w:tcW w:w="1756" w:type="dxa"/>
            <w:shd w:val="clear" w:color="auto" w:fill="auto"/>
          </w:tcPr>
          <w:p w14:paraId="34642320" w14:textId="77777777" w:rsidR="00CF1111" w:rsidRDefault="00CF1111" w:rsidP="00242C0F">
            <w:pPr>
              <w:jc w:val="both"/>
            </w:pPr>
            <w:r>
              <w:t>motifs répétés</w:t>
            </w:r>
          </w:p>
        </w:tc>
        <w:tc>
          <w:tcPr>
            <w:tcW w:w="4109" w:type="dxa"/>
            <w:shd w:val="clear" w:color="auto" w:fill="auto"/>
          </w:tcPr>
          <w:p w14:paraId="00A45341" w14:textId="77777777" w:rsidR="00CF1111" w:rsidRPr="0032190F" w:rsidRDefault="00CF1111" w:rsidP="00242C0F">
            <w:pPr>
              <w:jc w:val="both"/>
              <w:rPr>
                <w:lang w:val="fr-FR"/>
              </w:rPr>
            </w:pPr>
            <w:r w:rsidRPr="0032190F">
              <w:rPr>
                <w:lang w:val="fr-FR"/>
              </w:rPr>
              <w:t>« oiseaux » grands alternant avec petits</w:t>
            </w:r>
          </w:p>
        </w:tc>
        <w:tc>
          <w:tcPr>
            <w:tcW w:w="2023" w:type="dxa"/>
            <w:shd w:val="clear" w:color="auto" w:fill="auto"/>
          </w:tcPr>
          <w:p w14:paraId="3B1A82CF" w14:textId="77777777" w:rsidR="00CF1111" w:rsidRDefault="00CF1111" w:rsidP="00242C0F">
            <w:pPr>
              <w:jc w:val="both"/>
            </w:pPr>
            <w:r>
              <w:t>?</w:t>
            </w:r>
          </w:p>
        </w:tc>
      </w:tr>
      <w:tr w:rsidR="00CF1111" w14:paraId="7DE9D42F" w14:textId="77777777" w:rsidTr="00F64659">
        <w:trPr>
          <w:jc w:val="center"/>
        </w:trPr>
        <w:tc>
          <w:tcPr>
            <w:tcW w:w="1756" w:type="dxa"/>
            <w:shd w:val="clear" w:color="auto" w:fill="auto"/>
          </w:tcPr>
          <w:p w14:paraId="760A8472" w14:textId="77777777" w:rsidR="00CF1111" w:rsidRDefault="00CF1111" w:rsidP="00242C0F">
            <w:pPr>
              <w:jc w:val="both"/>
            </w:pPr>
            <w:r>
              <w:t>motifs alternés</w:t>
            </w:r>
          </w:p>
        </w:tc>
        <w:tc>
          <w:tcPr>
            <w:tcW w:w="4109" w:type="dxa"/>
            <w:shd w:val="clear" w:color="auto" w:fill="auto"/>
          </w:tcPr>
          <w:p w14:paraId="0C87FEAF" w14:textId="77777777" w:rsidR="00CF1111" w:rsidRPr="0032190F" w:rsidRDefault="00CF1111" w:rsidP="00242C0F">
            <w:pPr>
              <w:jc w:val="both"/>
              <w:rPr>
                <w:lang w:val="fr-FR"/>
              </w:rPr>
            </w:pPr>
            <w:r w:rsidRPr="0032190F">
              <w:rPr>
                <w:lang w:val="fr-FR"/>
              </w:rPr>
              <w:t>un vide, un plein (avec signe</w:t>
            </w:r>
            <w:r w:rsidR="00225D05" w:rsidRPr="0032190F">
              <w:rPr>
                <w:lang w:val="fr-FR"/>
              </w:rPr>
              <w:t xml:space="preserve"> en </w:t>
            </w:r>
            <w:r w:rsidR="00225D05" w:rsidRPr="0032190F">
              <w:rPr>
                <w:i/>
                <w:lang w:val="fr-FR"/>
              </w:rPr>
              <w:t xml:space="preserve">nugget = </w:t>
            </w:r>
            <w:r w:rsidR="00225D05" w:rsidRPr="0032190F">
              <w:rPr>
                <w:lang w:val="fr-FR"/>
              </w:rPr>
              <w:t>signe 14</w:t>
            </w:r>
            <w:r w:rsidRPr="0032190F">
              <w:rPr>
                <w:lang w:val="fr-FR"/>
              </w:rPr>
              <w:t>)</w:t>
            </w:r>
          </w:p>
        </w:tc>
        <w:tc>
          <w:tcPr>
            <w:tcW w:w="2023" w:type="dxa"/>
            <w:shd w:val="clear" w:color="auto" w:fill="auto"/>
          </w:tcPr>
          <w:p w14:paraId="58422DF4" w14:textId="77777777" w:rsidR="00CF1111" w:rsidRDefault="00CF1111" w:rsidP="00242C0F">
            <w:pPr>
              <w:jc w:val="both"/>
            </w:pPr>
            <w:r>
              <w:t>?</w:t>
            </w:r>
          </w:p>
        </w:tc>
      </w:tr>
    </w:tbl>
    <w:p w14:paraId="0E7E1A85" w14:textId="77777777" w:rsidR="00CF1111" w:rsidRDefault="00CF1111" w:rsidP="00242C0F">
      <w:r>
        <w:t>(BIB 1860 p. 91)</w:t>
      </w:r>
    </w:p>
    <w:p w14:paraId="16CC1525" w14:textId="77777777" w:rsidR="00CF1111" w:rsidRPr="003A44B8" w:rsidRDefault="00CF1111" w:rsidP="00242C0F"/>
    <w:p w14:paraId="2E53E217" w14:textId="77777777" w:rsidR="003A44B8" w:rsidRPr="0032190F" w:rsidRDefault="00CF1111" w:rsidP="00242C0F">
      <w:pPr>
        <w:jc w:val="both"/>
        <w:rPr>
          <w:lang w:val="fr-FR"/>
        </w:rPr>
      </w:pPr>
      <w:r w:rsidRPr="0032190F">
        <w:rPr>
          <w:lang w:val="fr-FR"/>
        </w:rPr>
        <w:t>Plusieurs oiseaux recoupent les barres de séparation (BIB 1860 p. 91)</w:t>
      </w:r>
    </w:p>
    <w:p w14:paraId="6315684A" w14:textId="77777777" w:rsidR="00CF1111" w:rsidRPr="0032190F" w:rsidRDefault="00CF1111" w:rsidP="00242C0F">
      <w:pPr>
        <w:jc w:val="both"/>
        <w:rPr>
          <w:lang w:val="fr-FR"/>
        </w:rPr>
      </w:pPr>
    </w:p>
    <w:p w14:paraId="474EDA37" w14:textId="77777777" w:rsidR="00CF1111" w:rsidRPr="0032190F" w:rsidRDefault="005A3047" w:rsidP="00CC52E1">
      <w:pPr>
        <w:pStyle w:val="Heading4"/>
      </w:pPr>
      <w:r>
        <w:rPr>
          <w:rStyle w:val="Heading3Char"/>
          <w:b/>
          <w:bCs/>
        </w:rPr>
        <w:t>v</w:t>
      </w:r>
      <w:r w:rsidR="00CF1111" w:rsidRPr="00673F0D">
        <w:rPr>
          <w:rStyle w:val="Heading3Char"/>
          <w:b/>
          <w:bCs/>
        </w:rPr>
        <w:t>ase</w:t>
      </w:r>
      <w:r w:rsidR="00CF1111" w:rsidRPr="0032190F">
        <w:t xml:space="preserve"> 3</w:t>
      </w:r>
    </w:p>
    <w:p w14:paraId="37164912" w14:textId="57796BEF" w:rsidR="00CF1111" w:rsidRDefault="00CF1111" w:rsidP="00242C0F">
      <w:pPr>
        <w:rPr>
          <w:lang w:val="fr-FR"/>
        </w:rPr>
      </w:pPr>
      <w:r w:rsidRPr="0032190F">
        <w:rPr>
          <w:lang w:val="fr-FR"/>
        </w:rPr>
        <w:t xml:space="preserve">Plat. </w:t>
      </w:r>
      <w:hyperlink r:id="rId4875" w:anchor="Cul_Proto_Art_TAC_T_g_svastika" w:history="1">
        <w:r w:rsidR="002D2417" w:rsidRPr="0032190F">
          <w:rPr>
            <w:rStyle w:val="Hyperlink"/>
            <w:lang w:val="fr-FR"/>
          </w:rPr>
          <w:t>svastika</w:t>
        </w:r>
      </w:hyperlink>
      <w:r w:rsidRPr="0032190F">
        <w:rPr>
          <w:lang w:val="fr-FR"/>
        </w:rPr>
        <w:t xml:space="preserve">, </w:t>
      </w:r>
      <w:hyperlink r:id="rId4876" w:anchor="Cul_Proto_Art_TAC_T_z_chev" w:history="1">
        <w:r w:rsidR="002372BC" w:rsidRPr="0032190F">
          <w:rPr>
            <w:rStyle w:val="Hyperlink"/>
            <w:lang w:val="fr-FR" w:eastAsia="en-GB"/>
          </w:rPr>
          <w:t>chevaux</w:t>
        </w:r>
      </w:hyperlink>
      <w:r w:rsidRPr="0032190F">
        <w:rPr>
          <w:lang w:val="fr-FR"/>
        </w:rPr>
        <w:t xml:space="preserve">, etc. Les signes sont  séparés par des doubles traits. </w:t>
      </w:r>
      <w:hyperlink r:id="rId4877" w:anchor="Cul_Art_TAC_c_frise_perso_per_BzF" w:history="1">
        <w:r w:rsidR="005A3047" w:rsidRPr="005A3047">
          <w:rPr>
            <w:rStyle w:val="Hyperlink"/>
            <w:lang w:val="fr-FR"/>
          </w:rPr>
          <w:t>frise de personnages</w:t>
        </w:r>
      </w:hyperlink>
      <w:r w:rsidR="005A3047" w:rsidRPr="0032190F">
        <w:rPr>
          <w:lang w:val="fr-FR"/>
        </w:rPr>
        <w:t xml:space="preserve"> </w:t>
      </w:r>
      <w:r w:rsidRPr="0032190F">
        <w:rPr>
          <w:lang w:val="fr-FR"/>
        </w:rPr>
        <w:t xml:space="preserve">[plat 3 ??], </w:t>
      </w:r>
    </w:p>
    <w:p w14:paraId="6CFE1040" w14:textId="77777777" w:rsidR="00842F4E" w:rsidRDefault="00842F4E" w:rsidP="00242C0F">
      <w:pPr>
        <w:rPr>
          <w:lang w:val="fr-FR"/>
        </w:rPr>
      </w:pPr>
    </w:p>
    <w:p w14:paraId="69C269D9" w14:textId="77777777" w:rsidR="00842F4E" w:rsidRDefault="00842F4E" w:rsidP="00242C0F">
      <w:pPr>
        <w:rPr>
          <w:lang w:val="fr-FR"/>
        </w:rPr>
      </w:pPr>
      <w:r>
        <w:rPr>
          <w:lang w:val="fr-FR"/>
        </w:rPr>
        <w:t>Interprétations</w:t>
      </w:r>
    </w:p>
    <w:p w14:paraId="62639ABF" w14:textId="77777777" w:rsidR="00D90C18" w:rsidRPr="0032190F" w:rsidRDefault="00D90C18" w:rsidP="00242C0F">
      <w:pPr>
        <w:rPr>
          <w:lang w:val="fr-FR"/>
        </w:rPr>
      </w:pPr>
    </w:p>
    <w:p w14:paraId="22348753" w14:textId="77777777" w:rsidR="00D90C18" w:rsidRPr="0032190F" w:rsidRDefault="005A3047" w:rsidP="00D90C18">
      <w:pPr>
        <w:pStyle w:val="Heading3"/>
      </w:pPr>
      <w:r>
        <w:t>g</w:t>
      </w:r>
      <w:r w:rsidR="00D90C18" w:rsidRPr="0032190F">
        <w:t>alet</w:t>
      </w:r>
    </w:p>
    <w:p w14:paraId="5438513E" w14:textId="77777777" w:rsidR="00D90C18" w:rsidRPr="0032190F" w:rsidRDefault="00D90C18" w:rsidP="00D90C18">
      <w:pPr>
        <w:rPr>
          <w:lang w:val="fr-FR"/>
        </w:rPr>
      </w:pPr>
      <w:r w:rsidRPr="0032190F">
        <w:rPr>
          <w:lang w:val="fr-FR"/>
        </w:rPr>
        <w:t xml:space="preserve">Un galet portant un </w:t>
      </w:r>
      <w:r w:rsidRPr="0032190F">
        <w:rPr>
          <w:i/>
          <w:lang w:val="fr-FR"/>
        </w:rPr>
        <w:t>simili</w:t>
      </w:r>
      <w:r w:rsidRPr="0032190F">
        <w:rPr>
          <w:lang w:val="fr-FR"/>
        </w:rPr>
        <w:t xml:space="preserve"> d'écriture (SS BIB)</w:t>
      </w:r>
    </w:p>
    <w:p w14:paraId="0F91AC6A" w14:textId="77777777" w:rsidR="0000050E" w:rsidRPr="0032190F" w:rsidRDefault="0000050E" w:rsidP="00242C0F">
      <w:pPr>
        <w:rPr>
          <w:lang w:val="fr-FR"/>
        </w:rPr>
      </w:pPr>
    </w:p>
    <w:p w14:paraId="62901FC5" w14:textId="77777777" w:rsidR="00467D86" w:rsidRPr="0032190F" w:rsidRDefault="00467D86" w:rsidP="00426FF9">
      <w:pPr>
        <w:pStyle w:val="Heading1"/>
      </w:pPr>
      <w:bookmarkStart w:id="2089" w:name="Sit_Serezin_Rhone"/>
      <w:r w:rsidRPr="0032190F">
        <w:t>SEREZIN-DU-RHONE</w:t>
      </w:r>
      <w:bookmarkEnd w:id="2089"/>
    </w:p>
    <w:p w14:paraId="4E1FAA6C" w14:textId="77777777" w:rsidR="002932B0" w:rsidRDefault="002932B0" w:rsidP="00242C0F">
      <w:pPr>
        <w:jc w:val="both"/>
        <w:rPr>
          <w:lang w:val="fr-FR"/>
        </w:rPr>
      </w:pPr>
    </w:p>
    <w:p w14:paraId="2FD9D39E" w14:textId="374C64A3" w:rsidR="00467D86" w:rsidRPr="0032190F" w:rsidRDefault="00467D86" w:rsidP="00242C0F">
      <w:pPr>
        <w:jc w:val="both"/>
        <w:rPr>
          <w:lang w:val="fr-FR" w:eastAsia="en-GB"/>
        </w:rPr>
      </w:pPr>
      <w:r w:rsidRPr="0032190F">
        <w:rPr>
          <w:lang w:val="fr-FR"/>
        </w:rPr>
        <w:t>A Sérézin-du-Rhône</w:t>
      </w:r>
      <w:r w:rsidR="00CE672C" w:rsidRPr="0032190F">
        <w:rPr>
          <w:lang w:val="fr-FR"/>
        </w:rPr>
        <w:t xml:space="preserve"> (Rhône)</w:t>
      </w:r>
      <w:r w:rsidRPr="0032190F">
        <w:rPr>
          <w:lang w:val="fr-FR"/>
        </w:rPr>
        <w:t xml:space="preserve">, un fond de cabane de 6/5 m de diamètre, attribué </w:t>
      </w:r>
      <w:r w:rsidR="005A3047">
        <w:rPr>
          <w:lang w:val="fr-FR"/>
        </w:rPr>
        <w:t>a</w:t>
      </w:r>
      <w:r w:rsidRPr="0032190F">
        <w:rPr>
          <w:lang w:val="fr-FR"/>
        </w:rPr>
        <w:t xml:space="preserve">u </w:t>
      </w:r>
      <w:r w:rsidR="005A3047">
        <w:rPr>
          <w:lang w:val="fr-FR"/>
        </w:rPr>
        <w:t>BF</w:t>
      </w:r>
      <w:r w:rsidRPr="0032190F">
        <w:rPr>
          <w:lang w:val="fr-FR"/>
        </w:rPr>
        <w:t xml:space="preserve">, a livré des fragments de coupes en céramique noire décorées de personnages </w:t>
      </w:r>
      <w:r w:rsidR="002372BC" w:rsidRPr="0032190F">
        <w:rPr>
          <w:lang w:val="fr-FR"/>
        </w:rPr>
        <w:t>[</w:t>
      </w:r>
      <w:hyperlink r:id="rId4878" w:anchor="Cul_Art_TAC_c_frise_perso_per_BzF" w:history="1">
        <w:r w:rsidR="005A3047" w:rsidRPr="005A3047">
          <w:rPr>
            <w:rStyle w:val="Hyperlink"/>
            <w:lang w:val="fr-FR"/>
          </w:rPr>
          <w:t>frise de personnages</w:t>
        </w:r>
      </w:hyperlink>
      <w:r w:rsidR="002372BC" w:rsidRPr="0032190F">
        <w:rPr>
          <w:lang w:val="fr-FR"/>
        </w:rPr>
        <w:t xml:space="preserve">] </w:t>
      </w:r>
      <w:r w:rsidRPr="0032190F">
        <w:rPr>
          <w:lang w:val="fr-FR"/>
        </w:rPr>
        <w:t xml:space="preserve">se tenant par la main et de nombreux autres pictogrammes encore inconnus </w:t>
      </w:r>
      <w:r w:rsidRPr="0032190F">
        <w:rPr>
          <w:lang w:val="fr-FR" w:eastAsia="en-GB"/>
        </w:rPr>
        <w:t>(BIB 1860 p. 15)</w:t>
      </w:r>
      <w:r w:rsidR="00CE672C" w:rsidRPr="0032190F">
        <w:rPr>
          <w:lang w:val="fr-FR" w:eastAsia="en-GB"/>
        </w:rPr>
        <w:t xml:space="preserve"> </w:t>
      </w:r>
      <w:r w:rsidR="005A3047">
        <w:rPr>
          <w:lang w:val="fr-FR" w:eastAsia="en-GB"/>
        </w:rPr>
        <w:t>BF</w:t>
      </w:r>
      <w:r w:rsidR="00CE672C" w:rsidRPr="0032190F">
        <w:rPr>
          <w:lang w:val="fr-FR" w:eastAsia="en-GB"/>
        </w:rPr>
        <w:t xml:space="preserve"> 3b possible (BIB 1880)</w:t>
      </w:r>
    </w:p>
    <w:p w14:paraId="52981AD5" w14:textId="77777777" w:rsidR="00225D05" w:rsidRPr="0032190F" w:rsidRDefault="00225D05" w:rsidP="00242C0F">
      <w:pPr>
        <w:jc w:val="both"/>
        <w:rPr>
          <w:lang w:val="fr-FR" w:eastAsia="en-GB"/>
        </w:rPr>
      </w:pPr>
    </w:p>
    <w:p w14:paraId="304A2D54" w14:textId="77777777" w:rsidR="00225D05" w:rsidRPr="00426FF9" w:rsidRDefault="00225D05" w:rsidP="00426FF9">
      <w:pPr>
        <w:pStyle w:val="Heading1"/>
        <w:rPr>
          <w:lang w:val="en-US"/>
        </w:rPr>
      </w:pPr>
      <w:bookmarkStart w:id="2090" w:name="Sit_Bourg_Spree"/>
      <w:r w:rsidRPr="00426FF9">
        <w:rPr>
          <w:lang w:val="en-US"/>
        </w:rPr>
        <w:t>BOURG-SUR-SPREE</w:t>
      </w:r>
    </w:p>
    <w:bookmarkEnd w:id="2090"/>
    <w:p w14:paraId="28B9C217" w14:textId="77777777" w:rsidR="00454ABC" w:rsidRPr="005A3047" w:rsidRDefault="00454ABC" w:rsidP="00242C0F">
      <w:pPr>
        <w:jc w:val="both"/>
        <w:rPr>
          <w:sz w:val="20"/>
          <w:lang w:val="en-GB" w:eastAsia="en-GB"/>
        </w:rPr>
      </w:pPr>
      <w:r w:rsidRPr="005A3047">
        <w:rPr>
          <w:sz w:val="20"/>
          <w:lang w:val="en-GB" w:eastAsia="en-GB"/>
        </w:rPr>
        <w:t>Burg im Spreewald</w:t>
      </w:r>
    </w:p>
    <w:p w14:paraId="7957A646" w14:textId="77777777" w:rsidR="00454ABC" w:rsidRPr="007F717C" w:rsidRDefault="00454ABC" w:rsidP="00242C0F">
      <w:pPr>
        <w:jc w:val="both"/>
        <w:rPr>
          <w:lang w:val="en-GB" w:eastAsia="en-GB"/>
        </w:rPr>
      </w:pPr>
    </w:p>
    <w:p w14:paraId="3292B4EE" w14:textId="22641074" w:rsidR="00225D05" w:rsidRPr="0032190F" w:rsidRDefault="00225D05" w:rsidP="00242C0F">
      <w:pPr>
        <w:jc w:val="both"/>
        <w:rPr>
          <w:lang w:val="fr-FR" w:eastAsia="en-GB"/>
        </w:rPr>
      </w:pPr>
      <w:r w:rsidRPr="0032190F">
        <w:rPr>
          <w:lang w:val="fr-FR" w:eastAsia="en-GB"/>
        </w:rPr>
        <w:t>Le site de Bourg-sur-Spree (</w:t>
      </w:r>
      <w:r w:rsidR="00454ABC" w:rsidRPr="0032190F">
        <w:rPr>
          <w:lang w:val="fr-FR" w:eastAsia="en-GB"/>
        </w:rPr>
        <w:t xml:space="preserve">Brandenburg, </w:t>
      </w:r>
      <w:r w:rsidRPr="0032190F">
        <w:rPr>
          <w:lang w:val="fr-FR" w:eastAsia="en-GB"/>
        </w:rPr>
        <w:t xml:space="preserve">Allemagne) a livré une maquette d’un </w:t>
      </w:r>
      <w:hyperlink r:id="rId4879" w:anchor="Cul_Proto_Art_TAC_A_att" w:history="1">
        <w:r w:rsidR="00952EF5" w:rsidRPr="0032190F">
          <w:rPr>
            <w:rStyle w:val="Hyperlink"/>
            <w:lang w:val="fr-FR"/>
          </w:rPr>
          <w:t xml:space="preserve">char </w:t>
        </w:r>
      </w:hyperlink>
      <w:r w:rsidRPr="0032190F">
        <w:rPr>
          <w:lang w:val="fr-FR" w:eastAsia="en-GB"/>
        </w:rPr>
        <w:t>à deux roues rayonnées. Sur la fourche de suspention de l’attelage, 6 représentations d’</w:t>
      </w:r>
      <w:hyperlink r:id="rId4880" w:anchor="Cul_Proto_Art_TAC_T_z_oise" w:history="1">
        <w:r w:rsidR="002372BC" w:rsidRPr="0032190F">
          <w:rPr>
            <w:rStyle w:val="Hyperlink"/>
            <w:lang w:val="fr-FR"/>
          </w:rPr>
          <w:t>oiseaux</w:t>
        </w:r>
      </w:hyperlink>
      <w:r w:rsidRPr="0032190F">
        <w:rPr>
          <w:lang w:val="fr-FR" w:eastAsia="en-GB"/>
        </w:rPr>
        <w:t xml:space="preserve"> apparaissent (BIB 1860 p. 120) </w:t>
      </w:r>
    </w:p>
    <w:p w14:paraId="4133DEB6" w14:textId="77777777" w:rsidR="00DD2349" w:rsidRPr="0032190F" w:rsidRDefault="00DD2349" w:rsidP="00242C0F">
      <w:pPr>
        <w:jc w:val="both"/>
        <w:rPr>
          <w:lang w:val="fr-FR" w:eastAsia="en-GB"/>
        </w:rPr>
      </w:pPr>
    </w:p>
    <w:p w14:paraId="7DF3B432" w14:textId="77777777" w:rsidR="00DD2349" w:rsidRPr="0032190F" w:rsidRDefault="00DD2349" w:rsidP="00426FF9">
      <w:pPr>
        <w:pStyle w:val="Heading1"/>
      </w:pPr>
      <w:r w:rsidRPr="0032190F">
        <w:t>CORBAS</w:t>
      </w:r>
    </w:p>
    <w:p w14:paraId="0954D854" w14:textId="18042C4B" w:rsidR="00DD2349" w:rsidRPr="0032190F" w:rsidRDefault="00DD2349" w:rsidP="00242C0F">
      <w:pPr>
        <w:jc w:val="both"/>
        <w:rPr>
          <w:lang w:val="fr-FR"/>
        </w:rPr>
      </w:pPr>
      <w:r w:rsidRPr="0032190F">
        <w:rPr>
          <w:lang w:val="fr-FR" w:eastAsia="en-GB"/>
        </w:rPr>
        <w:t xml:space="preserve">Habitat de Corbas près de </w:t>
      </w:r>
      <w:hyperlink r:id="rId4881" w:anchor="Sit_Serezin_Rhone" w:history="1">
        <w:r w:rsidR="003C1B18" w:rsidRPr="0032190F">
          <w:rPr>
            <w:rStyle w:val="Hyperlink"/>
            <w:lang w:val="fr-FR"/>
          </w:rPr>
          <w:t>Sérézin-du-Rhône</w:t>
        </w:r>
      </w:hyperlink>
      <w:r w:rsidR="004B4C10" w:rsidRPr="0032190F">
        <w:rPr>
          <w:lang w:val="fr-FR"/>
        </w:rPr>
        <w:t xml:space="preserve"> </w:t>
      </w:r>
      <w:r w:rsidRPr="0032190F">
        <w:rPr>
          <w:lang w:val="fr-FR"/>
        </w:rPr>
        <w:t>(BIB 1860 p. 65)</w:t>
      </w:r>
    </w:p>
    <w:p w14:paraId="16FBD33A" w14:textId="77777777" w:rsidR="0016488D" w:rsidRPr="0032190F" w:rsidRDefault="0016488D" w:rsidP="00242C0F">
      <w:pPr>
        <w:jc w:val="both"/>
        <w:rPr>
          <w:lang w:val="fr-FR" w:eastAsia="en-GB"/>
        </w:rPr>
      </w:pPr>
    </w:p>
    <w:p w14:paraId="55E32133" w14:textId="77777777" w:rsidR="00467D86" w:rsidRPr="0032190F" w:rsidRDefault="00467D86" w:rsidP="00426FF9">
      <w:pPr>
        <w:pStyle w:val="Heading1"/>
      </w:pPr>
      <w:bookmarkStart w:id="2091" w:name="Sit_Virignin"/>
      <w:r w:rsidRPr="0032190F">
        <w:t>VIRIGNIN</w:t>
      </w:r>
      <w:bookmarkEnd w:id="2091"/>
    </w:p>
    <w:p w14:paraId="057D8629" w14:textId="77777777" w:rsidR="004A361C" w:rsidRPr="0032190F" w:rsidRDefault="004A361C" w:rsidP="00242C0F">
      <w:pPr>
        <w:jc w:val="both"/>
        <w:rPr>
          <w:lang w:val="fr-FR" w:eastAsia="en-GB"/>
        </w:rPr>
      </w:pPr>
    </w:p>
    <w:p w14:paraId="3B908433" w14:textId="7A575BC8" w:rsidR="00467D86" w:rsidRPr="0032190F" w:rsidRDefault="00467D86" w:rsidP="00242C0F">
      <w:pPr>
        <w:jc w:val="both"/>
        <w:rPr>
          <w:lang w:val="fr-FR" w:eastAsia="en-GB"/>
        </w:rPr>
      </w:pPr>
      <w:r w:rsidRPr="0032190F">
        <w:rPr>
          <w:lang w:val="fr-FR" w:eastAsia="en-GB"/>
        </w:rPr>
        <w:lastRenderedPageBreak/>
        <w:t>L’abri-sous-roche de Virignin (Ain), dit de « la Filoche », au bord du Rhône,</w:t>
      </w:r>
      <w:r w:rsidR="00D031E0" w:rsidRPr="0032190F">
        <w:rPr>
          <w:lang w:val="fr-FR" w:eastAsia="en-GB"/>
        </w:rPr>
        <w:t xml:space="preserve"> daté du </w:t>
      </w:r>
      <w:r w:rsidR="003D1873" w:rsidRPr="0032190F">
        <w:rPr>
          <w:lang w:val="fr-FR" w:eastAsia="en-GB"/>
        </w:rPr>
        <w:t>Bronze final III</w:t>
      </w:r>
      <w:r w:rsidR="00D031E0" w:rsidRPr="0032190F">
        <w:rPr>
          <w:lang w:val="fr-FR" w:eastAsia="en-GB"/>
        </w:rPr>
        <w:t xml:space="preserve">b </w:t>
      </w:r>
      <w:r w:rsidR="00D031E0" w:rsidRPr="0032190F">
        <w:rPr>
          <w:lang w:val="fr-FR"/>
        </w:rPr>
        <w:t>(BIB 1860 p. 128)</w:t>
      </w:r>
      <w:r w:rsidRPr="0032190F">
        <w:rPr>
          <w:lang w:val="fr-FR" w:eastAsia="en-GB"/>
        </w:rPr>
        <w:t xml:space="preserve"> a livré un pot à décor de damier </w:t>
      </w:r>
      <w:r w:rsidR="005B5267" w:rsidRPr="0032190F">
        <w:rPr>
          <w:lang w:val="fr-FR" w:eastAsia="en-GB"/>
        </w:rPr>
        <w:t xml:space="preserve">[métope] </w:t>
      </w:r>
      <w:r w:rsidRPr="0032190F">
        <w:rPr>
          <w:lang w:val="fr-FR" w:eastAsia="en-GB"/>
        </w:rPr>
        <w:t xml:space="preserve">et un tesson de coupe incisé à cru où est représenté une sorte d’attelage ( ?) et des </w:t>
      </w:r>
      <w:hyperlink r:id="rId4882" w:anchor="Cul_Proto_Art_TAC_T_a" w:history="1">
        <w:r w:rsidR="00673F0D" w:rsidRPr="0032190F">
          <w:rPr>
            <w:rStyle w:val="Hyperlink"/>
            <w:lang w:val="fr-FR"/>
          </w:rPr>
          <w:t>personnages</w:t>
        </w:r>
      </w:hyperlink>
      <w:r w:rsidR="004A361C" w:rsidRPr="0032190F">
        <w:rPr>
          <w:lang w:val="fr-FR"/>
        </w:rPr>
        <w:t xml:space="preserve"> </w:t>
      </w:r>
      <w:r w:rsidRPr="0032190F">
        <w:rPr>
          <w:lang w:val="fr-FR" w:eastAsia="en-GB"/>
        </w:rPr>
        <w:t>schématiques (BIB 1860 p. 16)</w:t>
      </w:r>
    </w:p>
    <w:p w14:paraId="322C5FEF" w14:textId="77777777" w:rsidR="007F24F0" w:rsidRPr="0032190F" w:rsidRDefault="007F24F0" w:rsidP="00242C0F">
      <w:pPr>
        <w:jc w:val="both"/>
        <w:rPr>
          <w:lang w:val="fr-FR" w:eastAsia="en-GB"/>
        </w:rPr>
      </w:pPr>
    </w:p>
    <w:p w14:paraId="6B6931A2" w14:textId="77777777" w:rsidR="007F24F0" w:rsidRPr="0032190F" w:rsidRDefault="007F24F0" w:rsidP="00242C0F">
      <w:pPr>
        <w:jc w:val="both"/>
        <w:rPr>
          <w:lang w:val="fr-FR" w:eastAsia="en-GB"/>
        </w:rPr>
      </w:pPr>
      <w:r w:rsidRPr="0032190F">
        <w:rPr>
          <w:lang w:val="fr-FR" w:eastAsia="en-GB"/>
        </w:rPr>
        <w:t xml:space="preserve">Le fragment de plat était accompagné d’un vase orné de cartouches disposées en damier </w:t>
      </w:r>
      <w:r w:rsidR="005B5267" w:rsidRPr="0032190F">
        <w:rPr>
          <w:lang w:val="fr-FR" w:eastAsia="en-GB"/>
        </w:rPr>
        <w:t xml:space="preserve">[métope] </w:t>
      </w:r>
      <w:r w:rsidRPr="0032190F">
        <w:rPr>
          <w:lang w:val="fr-FR" w:eastAsia="en-GB"/>
        </w:rPr>
        <w:t>contenant chacune 12 points faits à l’aide d’une tête striée d’épingle en bronze (BIB 1860 p. 129).</w:t>
      </w:r>
    </w:p>
    <w:p w14:paraId="3DA1FD93" w14:textId="77777777" w:rsidR="007F24F0" w:rsidRPr="0032190F" w:rsidRDefault="007F24F0" w:rsidP="00242C0F">
      <w:pPr>
        <w:jc w:val="both"/>
        <w:rPr>
          <w:lang w:val="fr-FR" w:eastAsia="en-GB"/>
        </w:rPr>
      </w:pPr>
    </w:p>
    <w:p w14:paraId="0A89D5A2" w14:textId="77777777" w:rsidR="007F24F0" w:rsidRPr="0032190F" w:rsidRDefault="007F24F0" w:rsidP="00242C0F">
      <w:pPr>
        <w:jc w:val="both"/>
        <w:rPr>
          <w:lang w:val="fr-FR" w:eastAsia="en-GB"/>
        </w:rPr>
      </w:pPr>
      <w:r w:rsidRPr="0032190F">
        <w:rPr>
          <w:lang w:val="fr-FR" w:eastAsia="en-GB"/>
        </w:rPr>
        <w:t>Remarquablement est représentée la projection d'un "attelage" de Virignin, contenant deux figures et, peut-être, des animaux de trait et charrues aux lignes rendant et aux poi</w:t>
      </w:r>
      <w:r w:rsidR="000F395C" w:rsidRPr="0032190F">
        <w:rPr>
          <w:lang w:val="fr-FR" w:eastAsia="en-GB"/>
        </w:rPr>
        <w:t>nts (Taf. 9,1) (BIB 1874 p. 61).</w:t>
      </w:r>
    </w:p>
    <w:p w14:paraId="64D56A89" w14:textId="57A9ADAF" w:rsidR="00D031E0" w:rsidRPr="0032190F" w:rsidRDefault="00D031E0" w:rsidP="00242C0F">
      <w:pPr>
        <w:jc w:val="both"/>
        <w:rPr>
          <w:lang w:val="fr-FR" w:eastAsia="en-GB"/>
        </w:rPr>
      </w:pPr>
      <w:r w:rsidRPr="0032190F">
        <w:rPr>
          <w:lang w:val="fr-FR" w:eastAsia="en-GB"/>
        </w:rPr>
        <w:t xml:space="preserve">Le cartouche des personnages est parfois interprété comme un </w:t>
      </w:r>
      <w:hyperlink r:id="rId4883" w:anchor="Cul_Proto_Art_TAC_A_att" w:history="1">
        <w:r w:rsidR="00952EF5" w:rsidRPr="0032190F">
          <w:rPr>
            <w:rStyle w:val="Hyperlink"/>
            <w:lang w:val="fr-FR"/>
          </w:rPr>
          <w:t>char</w:t>
        </w:r>
      </w:hyperlink>
      <w:r w:rsidRPr="0032190F">
        <w:rPr>
          <w:lang w:val="fr-FR" w:eastAsia="en-GB"/>
        </w:rPr>
        <w:t>guidé par deux hommes mais pour A. Nicolas il s’agit plus probablement « d’une sorte de jeu mettant en scène un adulte et un enfant (ou deux adultes de taille différente pour des raisons symboliques</w:t>
      </w:r>
      <w:r w:rsidR="002B14D4" w:rsidRPr="0032190F">
        <w:rPr>
          <w:lang w:val="fr-FR" w:eastAsia="en-GB"/>
        </w:rPr>
        <w:t>)</w:t>
      </w:r>
      <w:r w:rsidRPr="0032190F">
        <w:rPr>
          <w:lang w:val="fr-FR" w:eastAsia="en-GB"/>
        </w:rPr>
        <w:t>, ou un adulte et un nain » et, toujours pour Nicolas, « L’enfant ou le petit homme a les bras levés (« J’ai gagné ! » ?) » (BIB 1860 p. 129) Pour cette scène v. attelages du Bego avec homme et enfant (SS BIB)</w:t>
      </w:r>
    </w:p>
    <w:p w14:paraId="6A64FCEF" w14:textId="77777777" w:rsidR="00467D86" w:rsidRPr="0032190F" w:rsidRDefault="00467D86" w:rsidP="00242C0F">
      <w:pPr>
        <w:jc w:val="both"/>
        <w:rPr>
          <w:lang w:val="fr-FR" w:eastAsia="en-GB"/>
        </w:rPr>
      </w:pPr>
    </w:p>
    <w:p w14:paraId="3F483DA2" w14:textId="5B77B557" w:rsidR="002B14D4" w:rsidRPr="001C5ECD" w:rsidRDefault="00000000" w:rsidP="00242C0F">
      <w:pPr>
        <w:jc w:val="both"/>
        <w:rPr>
          <w:lang w:val="fr-FR"/>
        </w:rPr>
      </w:pPr>
      <w:hyperlink r:id="rId4884" w:anchor="Cul_Mailhac_Apparente" w:history="1">
        <w:r w:rsidR="002B14D4" w:rsidRPr="0032190F">
          <w:rPr>
            <w:rStyle w:val="Hyperlink"/>
            <w:lang w:val="fr-FR"/>
          </w:rPr>
          <w:t>décors apparentés au Mailhacien</w:t>
        </w:r>
      </w:hyperlink>
    </w:p>
    <w:p w14:paraId="51713D67" w14:textId="77777777" w:rsidR="002932B0" w:rsidRPr="001C5ECD" w:rsidRDefault="002932B0" w:rsidP="00242C0F">
      <w:pPr>
        <w:jc w:val="both"/>
        <w:rPr>
          <w:lang w:val="fr-FR"/>
        </w:rPr>
      </w:pPr>
    </w:p>
    <w:p w14:paraId="004D7230" w14:textId="77777777" w:rsidR="002932B0" w:rsidRDefault="002932B0" w:rsidP="00426FF9">
      <w:pPr>
        <w:pStyle w:val="Heading1"/>
      </w:pPr>
      <w:bookmarkStart w:id="2092" w:name="Sit_Saint_Vallier"/>
      <w:r>
        <w:t>SAINT-VALLIER</w:t>
      </w:r>
    </w:p>
    <w:bookmarkEnd w:id="2092"/>
    <w:p w14:paraId="36223FC7" w14:textId="77777777" w:rsidR="002932B0" w:rsidRPr="0032190F" w:rsidRDefault="002932B0" w:rsidP="00242C0F">
      <w:pPr>
        <w:jc w:val="both"/>
        <w:rPr>
          <w:lang w:val="fr-FR" w:eastAsia="en-GB"/>
        </w:rPr>
      </w:pPr>
    </w:p>
    <w:p w14:paraId="5AF592CE" w14:textId="77777777" w:rsidR="002B14D4" w:rsidRDefault="002932B0" w:rsidP="00242C0F">
      <w:pPr>
        <w:jc w:val="both"/>
        <w:rPr>
          <w:lang w:val="fr-FR" w:eastAsia="en-GB"/>
        </w:rPr>
      </w:pPr>
      <w:r>
        <w:rPr>
          <w:lang w:val="fr-FR" w:eastAsia="en-GB"/>
        </w:rPr>
        <w:t>Saint-Vallier (Drôme),</w:t>
      </w:r>
      <w:r w:rsidRPr="002932B0">
        <w:rPr>
          <w:lang w:val="fr-FR"/>
        </w:rPr>
        <w:t xml:space="preserve"> </w:t>
      </w:r>
      <w:r>
        <w:rPr>
          <w:lang w:val="fr-FR"/>
        </w:rPr>
        <w:t>vase à signes anthropomorphe et/ou zoomorphe du BF 3b (BIB 1827)</w:t>
      </w:r>
    </w:p>
    <w:p w14:paraId="1A0DC513" w14:textId="77777777" w:rsidR="002932B0" w:rsidRDefault="002932B0" w:rsidP="00242C0F">
      <w:pPr>
        <w:jc w:val="both"/>
        <w:rPr>
          <w:lang w:val="fr-FR" w:eastAsia="en-GB"/>
        </w:rPr>
      </w:pPr>
    </w:p>
    <w:p w14:paraId="1D4E3462" w14:textId="77777777" w:rsidR="002932B0" w:rsidRDefault="002932B0" w:rsidP="00242C0F">
      <w:pPr>
        <w:jc w:val="both"/>
        <w:rPr>
          <w:lang w:val="fr-FR" w:eastAsia="en-GB"/>
        </w:rPr>
      </w:pPr>
    </w:p>
    <w:p w14:paraId="5C3C5C35" w14:textId="77777777" w:rsidR="002932B0" w:rsidRDefault="002932B0" w:rsidP="00426FF9">
      <w:pPr>
        <w:pStyle w:val="Heading1"/>
      </w:pPr>
      <w:bookmarkStart w:id="2093" w:name="Sit_Saou"/>
      <w:r>
        <w:t>SAOU</w:t>
      </w:r>
    </w:p>
    <w:bookmarkEnd w:id="2093"/>
    <w:p w14:paraId="12AA3778" w14:textId="77777777" w:rsidR="002932B0" w:rsidRDefault="002932B0" w:rsidP="00242C0F">
      <w:pPr>
        <w:jc w:val="both"/>
        <w:rPr>
          <w:lang w:val="fr-FR" w:eastAsia="en-GB"/>
        </w:rPr>
      </w:pPr>
    </w:p>
    <w:p w14:paraId="271EC4BF" w14:textId="77777777" w:rsidR="002932B0" w:rsidRDefault="002932B0" w:rsidP="00242C0F">
      <w:pPr>
        <w:jc w:val="both"/>
        <w:rPr>
          <w:lang w:val="fr-FR" w:eastAsia="en-GB"/>
        </w:rPr>
      </w:pPr>
      <w:r>
        <w:rPr>
          <w:lang w:val="fr-FR" w:eastAsia="en-GB"/>
        </w:rPr>
        <w:t>Saou (Drôme),</w:t>
      </w:r>
      <w:r w:rsidRPr="002932B0">
        <w:rPr>
          <w:lang w:val="fr-FR"/>
        </w:rPr>
        <w:t xml:space="preserve"> </w:t>
      </w:r>
      <w:r>
        <w:rPr>
          <w:lang w:val="fr-FR"/>
        </w:rPr>
        <w:t>vase à signes anthropomorphe et/ou zoomorphe du BF 3b (BIB 1827)</w:t>
      </w:r>
    </w:p>
    <w:p w14:paraId="626E982B" w14:textId="77777777" w:rsidR="002932B0" w:rsidRPr="0032190F" w:rsidRDefault="002932B0" w:rsidP="00242C0F">
      <w:pPr>
        <w:jc w:val="both"/>
        <w:rPr>
          <w:lang w:val="fr-FR" w:eastAsia="en-GB"/>
        </w:rPr>
      </w:pPr>
    </w:p>
    <w:p w14:paraId="47D0A015" w14:textId="77777777" w:rsidR="00467D86" w:rsidRPr="0032190F" w:rsidRDefault="00467D86" w:rsidP="00426FF9">
      <w:pPr>
        <w:pStyle w:val="Heading1"/>
      </w:pPr>
      <w:bookmarkStart w:id="2094" w:name="Sit_Saint_Uze"/>
      <w:r w:rsidRPr="0032190F">
        <w:t>SAINT-UZE</w:t>
      </w:r>
    </w:p>
    <w:bookmarkEnd w:id="2094"/>
    <w:p w14:paraId="299A2623" w14:textId="77777777" w:rsidR="00DD2349" w:rsidRPr="0032190F" w:rsidRDefault="002932B0" w:rsidP="00242C0F">
      <w:pPr>
        <w:jc w:val="both"/>
        <w:rPr>
          <w:lang w:val="fr-FR" w:eastAsia="en-GB"/>
        </w:rPr>
      </w:pPr>
      <w:r w:rsidRPr="0032190F">
        <w:rPr>
          <w:lang w:val="fr-FR" w:eastAsia="en-GB"/>
        </w:rPr>
        <w:t>Saint-Uzé</w:t>
      </w:r>
    </w:p>
    <w:p w14:paraId="19B5E4C2" w14:textId="77777777" w:rsidR="002932B0" w:rsidRDefault="002932B0" w:rsidP="00905FC0">
      <w:pPr>
        <w:jc w:val="both"/>
        <w:rPr>
          <w:lang w:val="fr-FR" w:eastAsia="en-GB"/>
        </w:rPr>
      </w:pPr>
    </w:p>
    <w:p w14:paraId="7215AA5C" w14:textId="3661D746" w:rsidR="00905FC0" w:rsidRDefault="00905FC0" w:rsidP="00905FC0">
      <w:pPr>
        <w:jc w:val="both"/>
        <w:rPr>
          <w:lang w:val="fr-FR"/>
        </w:rPr>
      </w:pPr>
      <w:r w:rsidRPr="0032190F">
        <w:rPr>
          <w:lang w:val="fr-FR" w:eastAsia="en-GB"/>
        </w:rPr>
        <w:t xml:space="preserve">Saint-Uze (Drôme), </w:t>
      </w:r>
      <w:r w:rsidR="005D2BD0" w:rsidRPr="0032190F">
        <w:rPr>
          <w:lang w:val="fr-FR"/>
        </w:rPr>
        <w:t xml:space="preserve">a donné son nom au groupe de </w:t>
      </w:r>
      <w:hyperlink r:id="rId4885" w:anchor="Cul_Saint_Uze" w:history="1">
        <w:r w:rsidR="005D2BD0" w:rsidRPr="005D2BD0">
          <w:rPr>
            <w:rStyle w:val="Hyperlink"/>
            <w:lang w:val="it-IT"/>
          </w:rPr>
          <w:t>Saint-Uze</w:t>
        </w:r>
      </w:hyperlink>
      <w:r w:rsidR="005D2BD0" w:rsidRPr="0032190F">
        <w:rPr>
          <w:lang w:val="fr-FR"/>
        </w:rPr>
        <w:t xml:space="preserve"> (SS BIB)</w:t>
      </w:r>
    </w:p>
    <w:p w14:paraId="44357AFD" w14:textId="77777777" w:rsidR="002932B0" w:rsidRDefault="002932B0" w:rsidP="00905FC0">
      <w:pPr>
        <w:jc w:val="both"/>
        <w:rPr>
          <w:lang w:val="fr-FR"/>
        </w:rPr>
      </w:pPr>
    </w:p>
    <w:p w14:paraId="52BC2795" w14:textId="77777777" w:rsidR="002932B0" w:rsidRDefault="002932B0" w:rsidP="002932B0">
      <w:pPr>
        <w:pStyle w:val="Heading2"/>
      </w:pPr>
      <w:r>
        <w:t>Occupation</w:t>
      </w:r>
    </w:p>
    <w:p w14:paraId="174759A5" w14:textId="77777777" w:rsidR="002932B0" w:rsidRDefault="002932B0" w:rsidP="00905FC0">
      <w:pPr>
        <w:jc w:val="both"/>
        <w:rPr>
          <w:lang w:val="fr-FR"/>
        </w:rPr>
      </w:pPr>
    </w:p>
    <w:p w14:paraId="2746D29A" w14:textId="77777777" w:rsidR="002932B0" w:rsidRDefault="002932B0" w:rsidP="002932B0">
      <w:pPr>
        <w:pStyle w:val="Heading3"/>
      </w:pPr>
      <w:r>
        <w:t>Néolithique</w:t>
      </w:r>
    </w:p>
    <w:p w14:paraId="630A389B" w14:textId="77777777" w:rsidR="002932B0" w:rsidRDefault="002932B0" w:rsidP="00905FC0">
      <w:pPr>
        <w:jc w:val="both"/>
        <w:rPr>
          <w:lang w:val="fr-FR"/>
        </w:rPr>
      </w:pPr>
    </w:p>
    <w:p w14:paraId="1A2A8A45" w14:textId="77777777" w:rsidR="002932B0" w:rsidRDefault="002932B0" w:rsidP="00905FC0">
      <w:pPr>
        <w:jc w:val="both"/>
        <w:rPr>
          <w:lang w:val="fr-FR"/>
        </w:rPr>
      </w:pPr>
      <w:r w:rsidRPr="0032190F">
        <w:rPr>
          <w:lang w:val="fr-FR" w:eastAsia="en-GB"/>
        </w:rPr>
        <w:t xml:space="preserve">occupation néolithique </w:t>
      </w:r>
      <w:r w:rsidRPr="0032190F">
        <w:rPr>
          <w:lang w:val="fr-FR"/>
        </w:rPr>
        <w:t>(BIB 1860 p. 65)</w:t>
      </w:r>
    </w:p>
    <w:p w14:paraId="6D074B7C" w14:textId="77777777" w:rsidR="002932B0" w:rsidRDefault="002932B0" w:rsidP="00905FC0">
      <w:pPr>
        <w:jc w:val="both"/>
        <w:rPr>
          <w:lang w:val="fr-FR" w:eastAsia="en-GB"/>
        </w:rPr>
      </w:pPr>
    </w:p>
    <w:p w14:paraId="4BE7CCC2" w14:textId="77777777" w:rsidR="002932B0" w:rsidRDefault="002932B0" w:rsidP="002932B0">
      <w:pPr>
        <w:pStyle w:val="Heading3"/>
        <w:rPr>
          <w:lang w:eastAsia="en-GB"/>
        </w:rPr>
      </w:pPr>
      <w:r>
        <w:rPr>
          <w:lang w:eastAsia="en-GB"/>
        </w:rPr>
        <w:t>Bronze</w:t>
      </w:r>
    </w:p>
    <w:p w14:paraId="16A6F9EF" w14:textId="21A073AB" w:rsidR="002932B0" w:rsidRPr="0032190F" w:rsidRDefault="00DD2349" w:rsidP="002932B0">
      <w:pPr>
        <w:jc w:val="both"/>
        <w:rPr>
          <w:lang w:val="fr-FR"/>
        </w:rPr>
      </w:pPr>
      <w:r w:rsidRPr="0032190F">
        <w:rPr>
          <w:lang w:val="fr-FR" w:eastAsia="en-GB"/>
        </w:rPr>
        <w:t>L</w:t>
      </w:r>
      <w:r w:rsidR="00467D86" w:rsidRPr="0032190F">
        <w:rPr>
          <w:lang w:val="fr-FR" w:eastAsia="en-GB"/>
        </w:rPr>
        <w:t xml:space="preserve">es sondages ont livré des éléments céramiques à dessins </w:t>
      </w:r>
      <w:hyperlink r:id="rId4886" w:anchor="Cul_Proto_Art_TAC_T_a" w:history="1">
        <w:r w:rsidR="00673F0D" w:rsidRPr="0032190F">
          <w:rPr>
            <w:rStyle w:val="Hyperlink"/>
            <w:lang w:val="fr-FR"/>
          </w:rPr>
          <w:t>anthropomorphes</w:t>
        </w:r>
      </w:hyperlink>
      <w:r w:rsidR="005D2BD0" w:rsidRPr="0032190F">
        <w:rPr>
          <w:lang w:val="fr-FR"/>
        </w:rPr>
        <w:t xml:space="preserve"> </w:t>
      </w:r>
      <w:r w:rsidR="00467D86" w:rsidRPr="0032190F">
        <w:rPr>
          <w:lang w:val="fr-FR" w:eastAsia="en-GB"/>
        </w:rPr>
        <w:t xml:space="preserve">et </w:t>
      </w:r>
      <w:hyperlink r:id="rId4887" w:anchor="Cul_Proto_Art_TAC_T_z" w:history="1">
        <w:r w:rsidR="00017B49" w:rsidRPr="0032190F">
          <w:rPr>
            <w:rStyle w:val="Hyperlink"/>
            <w:lang w:val="fr-FR"/>
          </w:rPr>
          <w:t>zoomorphes</w:t>
        </w:r>
      </w:hyperlink>
      <w:r w:rsidR="005D2BD0" w:rsidRPr="0032190F">
        <w:rPr>
          <w:lang w:val="fr-FR"/>
        </w:rPr>
        <w:t xml:space="preserve"> </w:t>
      </w:r>
      <w:r w:rsidR="00467D86" w:rsidRPr="0032190F">
        <w:rPr>
          <w:lang w:val="fr-FR" w:eastAsia="en-GB"/>
        </w:rPr>
        <w:t>stylisés et à pictogramme. Il</w:t>
      </w:r>
      <w:r w:rsidR="00D031E0" w:rsidRPr="0032190F">
        <w:rPr>
          <w:lang w:val="fr-FR" w:eastAsia="en-GB"/>
        </w:rPr>
        <w:t>s</w:t>
      </w:r>
      <w:r w:rsidR="00467D86" w:rsidRPr="0032190F">
        <w:rPr>
          <w:lang w:val="fr-FR" w:eastAsia="en-GB"/>
        </w:rPr>
        <w:t xml:space="preserve"> proviennent pour partie, comme à </w:t>
      </w:r>
      <w:hyperlink r:id="rId4888" w:anchor="Sit_Moras_Valloire" w:history="1">
        <w:r w:rsidR="00D031E0" w:rsidRPr="0032190F">
          <w:rPr>
            <w:rStyle w:val="Hyperlink"/>
            <w:lang w:val="fr-FR" w:eastAsia="en-GB"/>
          </w:rPr>
          <w:t>Moras-en-Valloire</w:t>
        </w:r>
      </w:hyperlink>
      <w:r w:rsidR="00467D86" w:rsidRPr="0032190F">
        <w:rPr>
          <w:lang w:val="fr-FR" w:eastAsia="en-GB"/>
        </w:rPr>
        <w:t>, des coupes à décor intérieur très fragmentées.(BIB 1860 p. 16)</w:t>
      </w:r>
      <w:r w:rsidR="00851C87" w:rsidRPr="0032190F">
        <w:rPr>
          <w:lang w:val="fr-FR" w:eastAsia="en-GB"/>
        </w:rPr>
        <w:t xml:space="preserve">. </w:t>
      </w:r>
      <w:hyperlink r:id="rId4889" w:anchor="Cul_Mailhac_Apparente" w:history="1">
        <w:r w:rsidR="002932B0" w:rsidRPr="0032190F">
          <w:rPr>
            <w:rStyle w:val="Hyperlink"/>
            <w:lang w:val="fr-FR"/>
          </w:rPr>
          <w:t>décors apparentés au Mailhacien</w:t>
        </w:r>
      </w:hyperlink>
    </w:p>
    <w:p w14:paraId="1ECEF5EE" w14:textId="77777777" w:rsidR="000C1BA6" w:rsidRPr="0032190F" w:rsidRDefault="000C1BA6" w:rsidP="00242C0F">
      <w:pPr>
        <w:jc w:val="both"/>
        <w:rPr>
          <w:lang w:val="fr-FR" w:eastAsia="en-GB"/>
        </w:rPr>
      </w:pPr>
    </w:p>
    <w:p w14:paraId="04BD7678" w14:textId="77777777" w:rsidR="00851C87" w:rsidRPr="0032190F" w:rsidRDefault="00851C87" w:rsidP="00242C0F">
      <w:pPr>
        <w:jc w:val="both"/>
        <w:rPr>
          <w:lang w:val="fr-FR" w:eastAsia="en-GB"/>
        </w:rPr>
      </w:pPr>
      <w:r w:rsidRPr="0032190F">
        <w:rPr>
          <w:lang w:val="fr-FR" w:eastAsia="en-GB"/>
        </w:rPr>
        <w:t xml:space="preserve">Roue pleine sans rayon en terre cuite </w:t>
      </w:r>
      <w:r w:rsidR="00905FC0" w:rsidRPr="0032190F">
        <w:rPr>
          <w:lang w:val="fr-FR"/>
        </w:rPr>
        <w:t xml:space="preserve">du </w:t>
      </w:r>
      <w:r w:rsidR="002932B0">
        <w:rPr>
          <w:lang w:val="fr-FR"/>
        </w:rPr>
        <w:t>BF</w:t>
      </w:r>
      <w:r w:rsidR="00905FC0" w:rsidRPr="0032190F">
        <w:rPr>
          <w:lang w:val="fr-FR"/>
        </w:rPr>
        <w:t xml:space="preserve"> 3</w:t>
      </w:r>
      <w:r w:rsidRPr="0032190F">
        <w:rPr>
          <w:lang w:val="fr-FR" w:eastAsia="en-GB"/>
        </w:rPr>
        <w:t xml:space="preserve"> (BIB 2212 p. 438).</w:t>
      </w:r>
    </w:p>
    <w:p w14:paraId="73768640" w14:textId="77777777" w:rsidR="002B14D4" w:rsidRPr="0032190F" w:rsidRDefault="002B14D4" w:rsidP="00242C0F">
      <w:pPr>
        <w:jc w:val="both"/>
        <w:rPr>
          <w:lang w:val="fr-FR"/>
        </w:rPr>
      </w:pPr>
    </w:p>
    <w:p w14:paraId="250928FB" w14:textId="77777777" w:rsidR="000A5388" w:rsidRPr="0032190F" w:rsidRDefault="000A5388" w:rsidP="00242C0F">
      <w:pPr>
        <w:jc w:val="both"/>
        <w:rPr>
          <w:lang w:val="fr-FR"/>
        </w:rPr>
      </w:pPr>
    </w:p>
    <w:p w14:paraId="6B75F607" w14:textId="77777777" w:rsidR="000A5388" w:rsidRPr="0032190F" w:rsidRDefault="000A5388" w:rsidP="00426FF9">
      <w:pPr>
        <w:pStyle w:val="Heading1"/>
      </w:pPr>
      <w:bookmarkStart w:id="2095" w:name="Sit_Estrade"/>
      <w:r w:rsidRPr="0032190F">
        <w:t>ESTRADE</w:t>
      </w:r>
    </w:p>
    <w:bookmarkEnd w:id="2095"/>
    <w:p w14:paraId="276C6A5F" w14:textId="77777777" w:rsidR="000A5388" w:rsidRPr="0032190F" w:rsidRDefault="009A20F8" w:rsidP="00242C0F">
      <w:pPr>
        <w:jc w:val="both"/>
        <w:rPr>
          <w:lang w:val="fr-FR"/>
        </w:rPr>
      </w:pPr>
      <w:r w:rsidRPr="0032190F">
        <w:rPr>
          <w:lang w:val="fr-FR"/>
        </w:rPr>
        <w:t>Lestrade</w:t>
      </w:r>
    </w:p>
    <w:p w14:paraId="053993DC" w14:textId="77777777" w:rsidR="009A20F8" w:rsidRPr="0032190F" w:rsidRDefault="009A20F8" w:rsidP="00242C0F">
      <w:pPr>
        <w:jc w:val="both"/>
        <w:rPr>
          <w:lang w:val="fr-FR"/>
        </w:rPr>
      </w:pPr>
    </w:p>
    <w:p w14:paraId="0CEA0E21" w14:textId="7CF2BA28" w:rsidR="000A5388" w:rsidRPr="0032190F" w:rsidRDefault="000A5388" w:rsidP="00242C0F">
      <w:pPr>
        <w:jc w:val="both"/>
        <w:rPr>
          <w:lang w:val="fr-FR"/>
        </w:rPr>
      </w:pPr>
      <w:r w:rsidRPr="0032190F">
        <w:rPr>
          <w:lang w:val="fr-FR"/>
        </w:rPr>
        <w:t xml:space="preserve">Le site de l’Éstrade </w:t>
      </w:r>
      <w:r w:rsidR="009A20F8" w:rsidRPr="0032190F">
        <w:rPr>
          <w:lang w:val="fr-FR"/>
        </w:rPr>
        <w:t>(</w:t>
      </w:r>
      <w:r w:rsidRPr="0032190F">
        <w:rPr>
          <w:lang w:val="fr-FR"/>
        </w:rPr>
        <w:t>Mireval-Lauragais</w:t>
      </w:r>
      <w:r w:rsidR="009A20F8" w:rsidRPr="0032190F">
        <w:rPr>
          <w:lang w:val="fr-FR"/>
        </w:rPr>
        <w:t xml:space="preserve">, </w:t>
      </w:r>
      <w:r w:rsidRPr="0032190F">
        <w:rPr>
          <w:lang w:val="fr-FR"/>
        </w:rPr>
        <w:t xml:space="preserve">Aude) a livré du mobilier de type </w:t>
      </w:r>
      <w:hyperlink r:id="rId4890" w:anchor="Cul_Mailhac" w:history="1">
        <w:r w:rsidR="00C31D13" w:rsidRPr="0032190F">
          <w:rPr>
            <w:rStyle w:val="Hyperlink"/>
            <w:lang w:val="fr-FR"/>
          </w:rPr>
          <w:t>Mailhacien</w:t>
        </w:r>
      </w:hyperlink>
      <w:r w:rsidRPr="0032190F">
        <w:rPr>
          <w:lang w:val="fr-FR"/>
        </w:rPr>
        <w:t xml:space="preserve"> (BIB 1880)</w:t>
      </w:r>
      <w:r w:rsidR="00082FEA" w:rsidRPr="0032190F">
        <w:rPr>
          <w:lang w:val="fr-FR"/>
        </w:rPr>
        <w:t xml:space="preserve">. </w:t>
      </w:r>
      <w:r w:rsidR="001068CE" w:rsidRPr="0032190F">
        <w:rPr>
          <w:lang w:val="fr-FR"/>
        </w:rPr>
        <w:t xml:space="preserve">Représentation </w:t>
      </w:r>
      <w:hyperlink r:id="rId4891" w:anchor="Cul_Proto_Art_TAC_T_z" w:history="1">
        <w:r w:rsidR="00017B49" w:rsidRPr="0032190F">
          <w:rPr>
            <w:rStyle w:val="Hyperlink"/>
            <w:lang w:val="fr-FR"/>
          </w:rPr>
          <w:t>zoomorphe</w:t>
        </w:r>
      </w:hyperlink>
      <w:r w:rsidR="00170B69" w:rsidRPr="0032190F">
        <w:rPr>
          <w:lang w:val="fr-FR"/>
        </w:rPr>
        <w:t xml:space="preserve"> </w:t>
      </w:r>
      <w:r w:rsidR="001068CE" w:rsidRPr="0032190F">
        <w:rPr>
          <w:lang w:val="fr-FR"/>
        </w:rPr>
        <w:t xml:space="preserve">au trait simple comme à </w:t>
      </w:r>
      <w:hyperlink r:id="rId4892" w:anchor="Sit_Berniquaut" w:history="1">
        <w:r w:rsidR="001068CE" w:rsidRPr="0032190F">
          <w:rPr>
            <w:rStyle w:val="Hyperlink"/>
            <w:lang w:val="fr-FR"/>
          </w:rPr>
          <w:t>Berniquaut</w:t>
        </w:r>
      </w:hyperlink>
      <w:r w:rsidR="001068CE" w:rsidRPr="0032190F">
        <w:rPr>
          <w:lang w:val="fr-FR"/>
        </w:rPr>
        <w:t xml:space="preserve"> (BIB 1935 p. 306)</w:t>
      </w:r>
      <w:r w:rsidR="00524BB0" w:rsidRPr="0032190F">
        <w:rPr>
          <w:lang w:val="fr-FR"/>
        </w:rPr>
        <w:t xml:space="preserve"> typoZipf, (BIB 1880 p. 638)</w:t>
      </w:r>
    </w:p>
    <w:p w14:paraId="0A2CCC1A" w14:textId="77777777" w:rsidR="003C750B" w:rsidRPr="0032190F" w:rsidRDefault="003C750B" w:rsidP="00242C0F">
      <w:pPr>
        <w:jc w:val="both"/>
        <w:rPr>
          <w:lang w:val="fr-FR"/>
        </w:rPr>
      </w:pPr>
    </w:p>
    <w:p w14:paraId="739EB930" w14:textId="77777777" w:rsidR="003C750B" w:rsidRPr="0032190F" w:rsidRDefault="003C750B" w:rsidP="00426FF9">
      <w:pPr>
        <w:pStyle w:val="Heading1"/>
      </w:pPr>
      <w:bookmarkStart w:id="2096" w:name="Sit_Mauguio"/>
      <w:r w:rsidRPr="0032190F">
        <w:t xml:space="preserve">MAUGUIO (HABITATS DE </w:t>
      </w:r>
      <w:r w:rsidR="00E02E58" w:rsidRPr="0032190F">
        <w:t xml:space="preserve">L </w:t>
      </w:r>
      <w:r w:rsidRPr="0032190F">
        <w:t>ETANG DE)</w:t>
      </w:r>
    </w:p>
    <w:bookmarkEnd w:id="2096"/>
    <w:p w14:paraId="2B336C09" w14:textId="77777777" w:rsidR="004357C7" w:rsidRPr="0032190F" w:rsidRDefault="004357C7" w:rsidP="00242C0F">
      <w:pPr>
        <w:jc w:val="both"/>
        <w:rPr>
          <w:lang w:val="fr-FR"/>
        </w:rPr>
      </w:pPr>
    </w:p>
    <w:p w14:paraId="6EC46A03" w14:textId="77777777" w:rsidR="003C750B" w:rsidRPr="0032190F" w:rsidRDefault="005A06DB" w:rsidP="00242C0F">
      <w:pPr>
        <w:jc w:val="both"/>
        <w:rPr>
          <w:lang w:val="fr-FR"/>
        </w:rPr>
      </w:pPr>
      <w:r w:rsidRPr="0032190F">
        <w:rPr>
          <w:lang w:val="fr-FR"/>
        </w:rPr>
        <w:t xml:space="preserve">. </w:t>
      </w:r>
      <w:r w:rsidR="003C750B" w:rsidRPr="0032190F">
        <w:rPr>
          <w:lang w:val="fr-FR"/>
        </w:rPr>
        <w:t xml:space="preserve">Les stations lacustres de l’étang </w:t>
      </w:r>
      <w:r w:rsidR="00851C87" w:rsidRPr="0032190F">
        <w:rPr>
          <w:lang w:val="fr-FR"/>
        </w:rPr>
        <w:t xml:space="preserve">de Mauguio </w:t>
      </w:r>
      <w:r w:rsidRPr="0032190F">
        <w:rPr>
          <w:lang w:val="fr-FR"/>
        </w:rPr>
        <w:t xml:space="preserve">(Lansargues) </w:t>
      </w:r>
      <w:r w:rsidR="003C750B" w:rsidRPr="0032190F">
        <w:rPr>
          <w:lang w:val="fr-FR"/>
        </w:rPr>
        <w:t>sont :</w:t>
      </w:r>
    </w:p>
    <w:p w14:paraId="0023DFA4" w14:textId="77777777" w:rsidR="003C750B" w:rsidRPr="0032190F" w:rsidRDefault="003C750B"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6"/>
        <w:gridCol w:w="827"/>
      </w:tblGrid>
      <w:tr w:rsidR="003C750B" w14:paraId="7AA5B919" w14:textId="77777777" w:rsidTr="004B50D5">
        <w:trPr>
          <w:jc w:val="center"/>
        </w:trPr>
        <w:tc>
          <w:tcPr>
            <w:tcW w:w="1923" w:type="dxa"/>
            <w:gridSpan w:val="2"/>
            <w:shd w:val="clear" w:color="auto" w:fill="auto"/>
          </w:tcPr>
          <w:p w14:paraId="7B475571" w14:textId="77777777" w:rsidR="003C750B" w:rsidRDefault="003C750B" w:rsidP="008171E0">
            <w:pPr>
              <w:jc w:val="both"/>
              <w:rPr>
                <w:lang w:eastAsia="en-GB"/>
              </w:rPr>
            </w:pPr>
            <w:r>
              <w:rPr>
                <w:lang w:eastAsia="en-GB"/>
              </w:rPr>
              <w:t>Guillermain</w:t>
            </w:r>
          </w:p>
        </w:tc>
      </w:tr>
      <w:tr w:rsidR="003C750B" w14:paraId="196E23F1" w14:textId="77777777" w:rsidTr="004B50D5">
        <w:trPr>
          <w:jc w:val="center"/>
        </w:trPr>
        <w:tc>
          <w:tcPr>
            <w:tcW w:w="1923" w:type="dxa"/>
            <w:gridSpan w:val="2"/>
            <w:shd w:val="clear" w:color="auto" w:fill="auto"/>
          </w:tcPr>
          <w:p w14:paraId="42BAF5A2" w14:textId="77777777" w:rsidR="003C750B" w:rsidRDefault="003C750B" w:rsidP="008171E0">
            <w:pPr>
              <w:jc w:val="both"/>
              <w:rPr>
                <w:lang w:eastAsia="en-GB"/>
              </w:rPr>
            </w:pPr>
            <w:r>
              <w:rPr>
                <w:lang w:eastAsia="en-GB"/>
              </w:rPr>
              <w:t>Bosc-Vieil</w:t>
            </w:r>
          </w:p>
        </w:tc>
      </w:tr>
      <w:tr w:rsidR="003C750B" w14:paraId="207C1692" w14:textId="77777777" w:rsidTr="004B50D5">
        <w:trPr>
          <w:jc w:val="center"/>
        </w:trPr>
        <w:tc>
          <w:tcPr>
            <w:tcW w:w="1923" w:type="dxa"/>
            <w:gridSpan w:val="2"/>
            <w:shd w:val="clear" w:color="auto" w:fill="auto"/>
          </w:tcPr>
          <w:p w14:paraId="31659118" w14:textId="77777777" w:rsidR="003C750B" w:rsidRDefault="003C750B" w:rsidP="008171E0">
            <w:pPr>
              <w:jc w:val="both"/>
              <w:rPr>
                <w:lang w:eastAsia="en-GB"/>
              </w:rPr>
            </w:pPr>
            <w:r>
              <w:rPr>
                <w:lang w:eastAsia="en-GB"/>
              </w:rPr>
              <w:t>Les Fourniers</w:t>
            </w:r>
          </w:p>
        </w:tc>
      </w:tr>
      <w:tr w:rsidR="003C750B" w14:paraId="20454446" w14:textId="77777777" w:rsidTr="004B50D5">
        <w:trPr>
          <w:jc w:val="center"/>
        </w:trPr>
        <w:tc>
          <w:tcPr>
            <w:tcW w:w="1923" w:type="dxa"/>
            <w:gridSpan w:val="2"/>
            <w:shd w:val="clear" w:color="auto" w:fill="auto"/>
          </w:tcPr>
          <w:p w14:paraId="537A9224" w14:textId="77777777" w:rsidR="003C750B" w:rsidRDefault="003C750B" w:rsidP="008171E0">
            <w:pPr>
              <w:jc w:val="both"/>
              <w:rPr>
                <w:lang w:eastAsia="en-GB"/>
              </w:rPr>
            </w:pPr>
            <w:r>
              <w:rPr>
                <w:lang w:eastAsia="en-GB"/>
              </w:rPr>
              <w:t>Salaison</w:t>
            </w:r>
          </w:p>
        </w:tc>
      </w:tr>
      <w:tr w:rsidR="003C750B" w14:paraId="1C57A72B" w14:textId="77777777" w:rsidTr="004B50D5">
        <w:trPr>
          <w:jc w:val="center"/>
        </w:trPr>
        <w:tc>
          <w:tcPr>
            <w:tcW w:w="1923" w:type="dxa"/>
            <w:gridSpan w:val="2"/>
            <w:shd w:val="clear" w:color="auto" w:fill="auto"/>
          </w:tcPr>
          <w:p w14:paraId="1C58F910" w14:textId="77777777" w:rsidR="003C750B" w:rsidRDefault="003C750B" w:rsidP="008171E0">
            <w:pPr>
              <w:jc w:val="both"/>
              <w:rPr>
                <w:lang w:eastAsia="en-GB"/>
              </w:rPr>
            </w:pPr>
            <w:r>
              <w:rPr>
                <w:lang w:eastAsia="en-GB"/>
              </w:rPr>
              <w:t>Capoulière</w:t>
            </w:r>
          </w:p>
        </w:tc>
      </w:tr>
      <w:tr w:rsidR="004B50D5" w14:paraId="5102D65D" w14:textId="77777777" w:rsidTr="004B50D5">
        <w:trPr>
          <w:trHeight w:val="138"/>
          <w:jc w:val="center"/>
        </w:trPr>
        <w:tc>
          <w:tcPr>
            <w:tcW w:w="1096" w:type="dxa"/>
            <w:vMerge w:val="restart"/>
            <w:shd w:val="clear" w:color="auto" w:fill="auto"/>
            <w:vAlign w:val="center"/>
          </w:tcPr>
          <w:p w14:paraId="69B4D39E" w14:textId="77777777" w:rsidR="004B50D5" w:rsidRDefault="004B50D5" w:rsidP="008171E0">
            <w:pPr>
              <w:jc w:val="both"/>
              <w:rPr>
                <w:lang w:eastAsia="en-GB"/>
              </w:rPr>
            </w:pPr>
            <w:r>
              <w:rPr>
                <w:lang w:eastAsia="en-GB"/>
              </w:rPr>
              <w:t>Tonnerre</w:t>
            </w:r>
          </w:p>
        </w:tc>
        <w:tc>
          <w:tcPr>
            <w:tcW w:w="827" w:type="dxa"/>
            <w:shd w:val="clear" w:color="auto" w:fill="auto"/>
          </w:tcPr>
          <w:p w14:paraId="59273AAD" w14:textId="424E7855" w:rsidR="004B50D5" w:rsidRDefault="00000000" w:rsidP="004B50D5">
            <w:pPr>
              <w:jc w:val="both"/>
              <w:rPr>
                <w:lang w:eastAsia="en-GB"/>
              </w:rPr>
            </w:pPr>
            <w:hyperlink r:id="rId4893" w:anchor="Sit_Tonnerre_I" w:history="1">
              <w:r w:rsidR="004B50D5" w:rsidRPr="00013348">
                <w:rPr>
                  <w:rStyle w:val="Hyperlink"/>
                  <w:lang w:eastAsia="en-GB"/>
                </w:rPr>
                <w:t>I</w:t>
              </w:r>
            </w:hyperlink>
          </w:p>
        </w:tc>
      </w:tr>
      <w:tr w:rsidR="004B50D5" w14:paraId="175740E8" w14:textId="77777777" w:rsidTr="004B50D5">
        <w:trPr>
          <w:trHeight w:val="138"/>
          <w:jc w:val="center"/>
        </w:trPr>
        <w:tc>
          <w:tcPr>
            <w:tcW w:w="1096" w:type="dxa"/>
            <w:vMerge/>
            <w:shd w:val="clear" w:color="auto" w:fill="auto"/>
          </w:tcPr>
          <w:p w14:paraId="74E68D9E" w14:textId="77777777" w:rsidR="004B50D5" w:rsidRDefault="004B50D5" w:rsidP="008171E0">
            <w:pPr>
              <w:jc w:val="both"/>
            </w:pPr>
          </w:p>
        </w:tc>
        <w:tc>
          <w:tcPr>
            <w:tcW w:w="827" w:type="dxa"/>
            <w:shd w:val="clear" w:color="auto" w:fill="auto"/>
          </w:tcPr>
          <w:p w14:paraId="4BD3CC73" w14:textId="6AFB29C5" w:rsidR="004B50D5" w:rsidRDefault="00000000" w:rsidP="008171E0">
            <w:pPr>
              <w:jc w:val="both"/>
            </w:pPr>
            <w:hyperlink r:id="rId4894" w:anchor="Sit_Tonnerre_II" w:history="1">
              <w:r w:rsidR="00EF0565" w:rsidRPr="00EF0565">
                <w:rPr>
                  <w:rStyle w:val="Hyperlink"/>
                  <w:lang w:eastAsia="en-GB"/>
                </w:rPr>
                <w:t>II</w:t>
              </w:r>
            </w:hyperlink>
          </w:p>
        </w:tc>
      </w:tr>
      <w:tr w:rsidR="003C750B" w14:paraId="03EA89A1" w14:textId="77777777" w:rsidTr="004B50D5">
        <w:trPr>
          <w:jc w:val="center"/>
        </w:trPr>
        <w:tc>
          <w:tcPr>
            <w:tcW w:w="1923" w:type="dxa"/>
            <w:gridSpan w:val="2"/>
            <w:shd w:val="clear" w:color="auto" w:fill="auto"/>
          </w:tcPr>
          <w:p w14:paraId="0961B1B1" w14:textId="77777777" w:rsidR="003C750B" w:rsidRDefault="003C750B" w:rsidP="008171E0">
            <w:pPr>
              <w:jc w:val="both"/>
              <w:rPr>
                <w:lang w:eastAsia="en-GB"/>
              </w:rPr>
            </w:pPr>
            <w:r>
              <w:rPr>
                <w:lang w:eastAsia="en-GB"/>
              </w:rPr>
              <w:t>La Cadoule</w:t>
            </w:r>
          </w:p>
        </w:tc>
      </w:tr>
      <w:tr w:rsidR="003C750B" w14:paraId="5E6601F7" w14:textId="77777777" w:rsidTr="004B50D5">
        <w:trPr>
          <w:jc w:val="center"/>
        </w:trPr>
        <w:tc>
          <w:tcPr>
            <w:tcW w:w="1923" w:type="dxa"/>
            <w:gridSpan w:val="2"/>
            <w:shd w:val="clear" w:color="auto" w:fill="auto"/>
          </w:tcPr>
          <w:p w14:paraId="57AE8D0D" w14:textId="0A679710" w:rsidR="003C750B" w:rsidRDefault="00000000" w:rsidP="008171E0">
            <w:pPr>
              <w:jc w:val="both"/>
              <w:rPr>
                <w:lang w:eastAsia="en-GB"/>
              </w:rPr>
            </w:pPr>
            <w:hyperlink r:id="rId4895" w:anchor="Sit_Forton" w:history="1">
              <w:r w:rsidR="003C750B" w:rsidRPr="00EF0565">
                <w:rPr>
                  <w:rStyle w:val="Hyperlink"/>
                  <w:lang w:eastAsia="en-GB"/>
                </w:rPr>
                <w:t>Forton</w:t>
              </w:r>
            </w:hyperlink>
          </w:p>
        </w:tc>
      </w:tr>
      <w:tr w:rsidR="003C750B" w14:paraId="0F466030" w14:textId="77777777" w:rsidTr="004B50D5">
        <w:trPr>
          <w:jc w:val="center"/>
        </w:trPr>
        <w:tc>
          <w:tcPr>
            <w:tcW w:w="1923" w:type="dxa"/>
            <w:gridSpan w:val="2"/>
            <w:shd w:val="clear" w:color="auto" w:fill="auto"/>
          </w:tcPr>
          <w:p w14:paraId="0A663D32" w14:textId="77777777" w:rsidR="003C750B" w:rsidRDefault="003C750B" w:rsidP="008171E0">
            <w:pPr>
              <w:jc w:val="both"/>
              <w:rPr>
                <w:lang w:eastAsia="en-GB"/>
              </w:rPr>
            </w:pPr>
            <w:r>
              <w:rPr>
                <w:lang w:eastAsia="en-GB"/>
              </w:rPr>
              <w:t>Digue du Comte</w:t>
            </w:r>
          </w:p>
        </w:tc>
      </w:tr>
      <w:tr w:rsidR="003C750B" w14:paraId="79B3678C" w14:textId="77777777" w:rsidTr="004B50D5">
        <w:trPr>
          <w:jc w:val="center"/>
        </w:trPr>
        <w:tc>
          <w:tcPr>
            <w:tcW w:w="1923" w:type="dxa"/>
            <w:gridSpan w:val="2"/>
            <w:shd w:val="clear" w:color="auto" w:fill="auto"/>
          </w:tcPr>
          <w:p w14:paraId="19E4CDAF" w14:textId="77777777" w:rsidR="003C750B" w:rsidRDefault="003C750B" w:rsidP="008171E0">
            <w:pPr>
              <w:jc w:val="both"/>
              <w:rPr>
                <w:lang w:eastAsia="en-GB"/>
              </w:rPr>
            </w:pPr>
            <w:r>
              <w:rPr>
                <w:lang w:eastAsia="en-GB"/>
              </w:rPr>
              <w:t>La Laune</w:t>
            </w:r>
          </w:p>
        </w:tc>
      </w:tr>
      <w:tr w:rsidR="003C750B" w14:paraId="583A8C0B" w14:textId="77777777" w:rsidTr="004B50D5">
        <w:trPr>
          <w:jc w:val="center"/>
        </w:trPr>
        <w:tc>
          <w:tcPr>
            <w:tcW w:w="1923" w:type="dxa"/>
            <w:gridSpan w:val="2"/>
            <w:shd w:val="clear" w:color="auto" w:fill="auto"/>
          </w:tcPr>
          <w:p w14:paraId="72984FCE" w14:textId="157188F1" w:rsidR="003C750B" w:rsidRDefault="00000000" w:rsidP="008171E0">
            <w:pPr>
              <w:jc w:val="both"/>
              <w:rPr>
                <w:lang w:eastAsia="en-GB"/>
              </w:rPr>
            </w:pPr>
            <w:hyperlink r:id="rId4896" w:anchor="Sit_Camp_Redon" w:history="1">
              <w:r w:rsidR="003C750B" w:rsidRPr="00EF0565">
                <w:rPr>
                  <w:rStyle w:val="Hyperlink"/>
                  <w:lang w:eastAsia="en-GB"/>
                </w:rPr>
                <w:t>Camp-Redon</w:t>
              </w:r>
            </w:hyperlink>
          </w:p>
        </w:tc>
      </w:tr>
      <w:tr w:rsidR="003C750B" w14:paraId="0B1A6159" w14:textId="77777777" w:rsidTr="004B50D5">
        <w:trPr>
          <w:jc w:val="center"/>
        </w:trPr>
        <w:tc>
          <w:tcPr>
            <w:tcW w:w="1923" w:type="dxa"/>
            <w:gridSpan w:val="2"/>
            <w:shd w:val="clear" w:color="auto" w:fill="auto"/>
          </w:tcPr>
          <w:p w14:paraId="591B65B9" w14:textId="77777777" w:rsidR="003C750B" w:rsidRDefault="003C750B" w:rsidP="008171E0">
            <w:pPr>
              <w:jc w:val="both"/>
              <w:rPr>
                <w:lang w:eastAsia="en-GB"/>
              </w:rPr>
            </w:pPr>
            <w:r>
              <w:rPr>
                <w:lang w:eastAsia="en-GB"/>
              </w:rPr>
              <w:t>Tartuguière</w:t>
            </w:r>
          </w:p>
        </w:tc>
      </w:tr>
      <w:tr w:rsidR="003C750B" w14:paraId="6030918B" w14:textId="77777777" w:rsidTr="004B50D5">
        <w:trPr>
          <w:jc w:val="center"/>
        </w:trPr>
        <w:tc>
          <w:tcPr>
            <w:tcW w:w="1923" w:type="dxa"/>
            <w:gridSpan w:val="2"/>
            <w:shd w:val="clear" w:color="auto" w:fill="auto"/>
          </w:tcPr>
          <w:p w14:paraId="0E153F78" w14:textId="342A9F89" w:rsidR="003C750B" w:rsidRDefault="00000000" w:rsidP="008171E0">
            <w:pPr>
              <w:jc w:val="both"/>
              <w:rPr>
                <w:lang w:eastAsia="en-GB"/>
              </w:rPr>
            </w:pPr>
            <w:hyperlink r:id="rId4897" w:anchor="Sit_Rallongue" w:history="1">
              <w:r w:rsidR="003C750B" w:rsidRPr="00D0751F">
                <w:rPr>
                  <w:rStyle w:val="Hyperlink"/>
                  <w:lang w:eastAsia="en-GB"/>
                </w:rPr>
                <w:t>La Rallongue</w:t>
              </w:r>
            </w:hyperlink>
          </w:p>
        </w:tc>
      </w:tr>
      <w:tr w:rsidR="003C750B" w14:paraId="094FA1C7" w14:textId="77777777" w:rsidTr="004B50D5">
        <w:trPr>
          <w:jc w:val="center"/>
        </w:trPr>
        <w:tc>
          <w:tcPr>
            <w:tcW w:w="1923" w:type="dxa"/>
            <w:gridSpan w:val="2"/>
            <w:shd w:val="clear" w:color="auto" w:fill="auto"/>
          </w:tcPr>
          <w:p w14:paraId="424C6F1E" w14:textId="77777777" w:rsidR="003C750B" w:rsidRDefault="003C750B" w:rsidP="008171E0">
            <w:pPr>
              <w:jc w:val="both"/>
              <w:rPr>
                <w:lang w:eastAsia="en-GB"/>
              </w:rPr>
            </w:pPr>
            <w:r>
              <w:rPr>
                <w:lang w:eastAsia="en-GB"/>
              </w:rPr>
              <w:t>Mas de Roux</w:t>
            </w:r>
          </w:p>
        </w:tc>
      </w:tr>
      <w:tr w:rsidR="003C750B" w14:paraId="7F9AE9CE" w14:textId="77777777" w:rsidTr="004B50D5">
        <w:trPr>
          <w:jc w:val="center"/>
        </w:trPr>
        <w:tc>
          <w:tcPr>
            <w:tcW w:w="1923" w:type="dxa"/>
            <w:gridSpan w:val="2"/>
            <w:shd w:val="clear" w:color="auto" w:fill="auto"/>
          </w:tcPr>
          <w:p w14:paraId="4EFDF488" w14:textId="77777777" w:rsidR="003C750B" w:rsidRDefault="003C750B" w:rsidP="008171E0">
            <w:pPr>
              <w:jc w:val="both"/>
              <w:rPr>
                <w:lang w:eastAsia="en-GB"/>
              </w:rPr>
            </w:pPr>
            <w:r>
              <w:rPr>
                <w:lang w:eastAsia="en-GB"/>
              </w:rPr>
              <w:t>Port-Dur</w:t>
            </w:r>
          </w:p>
        </w:tc>
      </w:tr>
      <w:tr w:rsidR="003C750B" w14:paraId="6508AAFF" w14:textId="77777777" w:rsidTr="004B50D5">
        <w:trPr>
          <w:jc w:val="center"/>
        </w:trPr>
        <w:tc>
          <w:tcPr>
            <w:tcW w:w="1923" w:type="dxa"/>
            <w:gridSpan w:val="2"/>
            <w:shd w:val="clear" w:color="auto" w:fill="auto"/>
          </w:tcPr>
          <w:p w14:paraId="75089352" w14:textId="77777777" w:rsidR="003C750B" w:rsidRDefault="003C750B" w:rsidP="008171E0">
            <w:pPr>
              <w:jc w:val="both"/>
              <w:rPr>
                <w:lang w:eastAsia="en-GB"/>
              </w:rPr>
            </w:pPr>
            <w:r>
              <w:rPr>
                <w:lang w:eastAsia="en-GB"/>
              </w:rPr>
              <w:t>L’Hournède</w:t>
            </w:r>
          </w:p>
        </w:tc>
      </w:tr>
      <w:tr w:rsidR="003C750B" w14:paraId="21D6D2EC" w14:textId="77777777" w:rsidTr="004B50D5">
        <w:trPr>
          <w:jc w:val="center"/>
        </w:trPr>
        <w:tc>
          <w:tcPr>
            <w:tcW w:w="1923" w:type="dxa"/>
            <w:gridSpan w:val="2"/>
            <w:shd w:val="clear" w:color="auto" w:fill="auto"/>
          </w:tcPr>
          <w:p w14:paraId="1894DC5E" w14:textId="77777777" w:rsidR="003C750B" w:rsidRDefault="003C750B" w:rsidP="008171E0">
            <w:pPr>
              <w:jc w:val="both"/>
              <w:rPr>
                <w:lang w:eastAsia="en-GB"/>
              </w:rPr>
            </w:pPr>
            <w:r>
              <w:rPr>
                <w:lang w:eastAsia="en-GB"/>
              </w:rPr>
              <w:t>Mas Desports</w:t>
            </w:r>
          </w:p>
        </w:tc>
      </w:tr>
      <w:tr w:rsidR="003C750B" w14:paraId="7B6C02BF" w14:textId="77777777" w:rsidTr="004B50D5">
        <w:trPr>
          <w:jc w:val="center"/>
        </w:trPr>
        <w:tc>
          <w:tcPr>
            <w:tcW w:w="1923" w:type="dxa"/>
            <w:gridSpan w:val="2"/>
            <w:shd w:val="clear" w:color="auto" w:fill="auto"/>
          </w:tcPr>
          <w:p w14:paraId="49667A3B" w14:textId="77777777" w:rsidR="003C750B" w:rsidRDefault="003C750B" w:rsidP="008171E0">
            <w:pPr>
              <w:jc w:val="both"/>
              <w:rPr>
                <w:lang w:eastAsia="en-GB"/>
              </w:rPr>
            </w:pPr>
            <w:r>
              <w:rPr>
                <w:lang w:eastAsia="en-GB"/>
              </w:rPr>
              <w:t>Le Moutaras</w:t>
            </w:r>
          </w:p>
        </w:tc>
      </w:tr>
    </w:tbl>
    <w:p w14:paraId="79B24701" w14:textId="77777777" w:rsidR="003C750B" w:rsidRDefault="003C750B" w:rsidP="00242C0F">
      <w:pPr>
        <w:jc w:val="both"/>
        <w:rPr>
          <w:lang w:eastAsia="en-GB"/>
        </w:rPr>
      </w:pPr>
      <w:r>
        <w:rPr>
          <w:lang w:eastAsia="en-GB"/>
        </w:rPr>
        <w:t>(BIB 1962)</w:t>
      </w:r>
    </w:p>
    <w:p w14:paraId="475AE7AD" w14:textId="77777777" w:rsidR="00172E1F" w:rsidRDefault="00172E1F" w:rsidP="00242C0F">
      <w:pPr>
        <w:jc w:val="both"/>
      </w:pPr>
    </w:p>
    <w:p w14:paraId="0576AA7F" w14:textId="77777777" w:rsidR="00F0347E" w:rsidRPr="0032190F" w:rsidRDefault="00F0347E" w:rsidP="00242C0F">
      <w:pPr>
        <w:jc w:val="both"/>
        <w:rPr>
          <w:lang w:val="fr-FR"/>
        </w:rPr>
      </w:pPr>
      <w:r w:rsidRPr="0032190F">
        <w:rPr>
          <w:lang w:val="fr-FR"/>
        </w:rPr>
        <w:t>Plusieurs moules attrbués au 1</w:t>
      </w:r>
      <w:r w:rsidRPr="0032190F">
        <w:rPr>
          <w:vertAlign w:val="superscript"/>
          <w:lang w:val="fr-FR"/>
        </w:rPr>
        <w:t>e</w:t>
      </w:r>
      <w:r w:rsidRPr="0032190F">
        <w:rPr>
          <w:lang w:val="fr-FR"/>
        </w:rPr>
        <w:t xml:space="preserve"> Fer, réalisés dans des roches d’origines nord-alpines pourraient (éventuellement) rattachés à des « artisans itinérants » (BIB Py 1990 in BIB 1995 p. 17)</w:t>
      </w:r>
      <w:r w:rsidR="004357C7" w:rsidRPr="0032190F">
        <w:rPr>
          <w:lang w:val="fr-FR"/>
        </w:rPr>
        <w:t>.</w:t>
      </w:r>
    </w:p>
    <w:p w14:paraId="34778B07" w14:textId="7FF3E907" w:rsidR="004357C7" w:rsidRPr="00225A88" w:rsidRDefault="004357C7" w:rsidP="005A06DB">
      <w:pPr>
        <w:autoSpaceDE w:val="0"/>
        <w:autoSpaceDN w:val="0"/>
        <w:adjustRightInd w:val="0"/>
        <w:rPr>
          <w:lang w:val="fr-FR"/>
        </w:rPr>
      </w:pPr>
      <w:r w:rsidRPr="00225A88">
        <w:rPr>
          <w:lang w:val="fr-FR" w:eastAsia="en-GB"/>
        </w:rPr>
        <w:t xml:space="preserve">Découverte de plusieurs fibules d’origine méditerranéenne à proximité des moules </w:t>
      </w:r>
      <w:r w:rsidR="0019420C" w:rsidRPr="00225A88">
        <w:rPr>
          <w:lang w:val="fr-FR" w:eastAsia="en-GB"/>
        </w:rPr>
        <w:t xml:space="preserve">[métallurgie] </w:t>
      </w:r>
      <w:r w:rsidRPr="00225A88">
        <w:rPr>
          <w:lang w:val="fr-FR" w:eastAsia="en-GB"/>
        </w:rPr>
        <w:t xml:space="preserve">de Lansargues (Tonnerre et </w:t>
      </w:r>
      <w:hyperlink r:id="rId4898" w:anchor="Sit_Camp_Redon" w:history="1">
        <w:r w:rsidR="00D2305B" w:rsidRPr="00D2305B">
          <w:rPr>
            <w:rStyle w:val="Hyperlink"/>
            <w:lang w:val="fr-FR" w:eastAsia="en-GB"/>
          </w:rPr>
          <w:t>Camp-Redon</w:t>
        </w:r>
      </w:hyperlink>
      <w:r w:rsidRPr="00225A88">
        <w:rPr>
          <w:lang w:val="fr-FR" w:eastAsia="en-GB"/>
        </w:rPr>
        <w:t>) (BIB 2160)</w:t>
      </w:r>
    </w:p>
    <w:p w14:paraId="691D4A8E" w14:textId="77777777" w:rsidR="00F0347E" w:rsidRPr="0032190F" w:rsidRDefault="00F0347E" w:rsidP="00242C0F">
      <w:pPr>
        <w:jc w:val="both"/>
        <w:rPr>
          <w:lang w:val="fr-FR"/>
        </w:rPr>
      </w:pPr>
    </w:p>
    <w:p w14:paraId="23C22093" w14:textId="77777777" w:rsidR="00172E1F" w:rsidRPr="0032190F" w:rsidRDefault="00172E1F" w:rsidP="00426FF9">
      <w:pPr>
        <w:pStyle w:val="Heading1"/>
      </w:pPr>
      <w:bookmarkStart w:id="2097" w:name="Sit_Camp_Redon"/>
      <w:r w:rsidRPr="0032190F">
        <w:t>CAMP-REDON</w:t>
      </w:r>
    </w:p>
    <w:bookmarkEnd w:id="2097"/>
    <w:p w14:paraId="69686BF6" w14:textId="77777777" w:rsidR="002A4D14" w:rsidRPr="0032190F" w:rsidRDefault="002A4D14" w:rsidP="00242C0F">
      <w:pPr>
        <w:jc w:val="both"/>
        <w:rPr>
          <w:lang w:val="fr-FR"/>
        </w:rPr>
      </w:pPr>
    </w:p>
    <w:p w14:paraId="66029DEC" w14:textId="2949401D" w:rsidR="00172E1F" w:rsidRPr="0032190F" w:rsidRDefault="00172E1F" w:rsidP="00242C0F">
      <w:pPr>
        <w:jc w:val="both"/>
        <w:rPr>
          <w:lang w:val="fr-FR" w:eastAsia="en-GB"/>
        </w:rPr>
      </w:pPr>
      <w:r w:rsidRPr="0032190F">
        <w:rPr>
          <w:lang w:val="fr-FR"/>
        </w:rPr>
        <w:t xml:space="preserve">Le </w:t>
      </w:r>
      <w:r w:rsidRPr="0032190F">
        <w:rPr>
          <w:lang w:val="fr-FR" w:eastAsia="en-GB"/>
        </w:rPr>
        <w:t>Camp-Redon</w:t>
      </w:r>
      <w:r w:rsidR="00CF1626" w:rsidRPr="0032190F">
        <w:rPr>
          <w:lang w:val="fr-FR" w:eastAsia="en-GB"/>
        </w:rPr>
        <w:t xml:space="preserve"> [Camp Redon]</w:t>
      </w:r>
      <w:r w:rsidRPr="0032190F">
        <w:rPr>
          <w:lang w:val="fr-FR" w:eastAsia="en-GB"/>
        </w:rPr>
        <w:t xml:space="preserve"> (Lansargues, Hérault) </w:t>
      </w:r>
      <w:r w:rsidR="003C750B" w:rsidRPr="0032190F">
        <w:rPr>
          <w:lang w:val="fr-FR"/>
        </w:rPr>
        <w:t xml:space="preserve">est une station de l’étang de </w:t>
      </w:r>
      <w:hyperlink r:id="rId4899" w:anchor="Sit_Mauguio" w:history="1">
        <w:r w:rsidR="003C750B" w:rsidRPr="0032190F">
          <w:rPr>
            <w:rStyle w:val="Hyperlink"/>
            <w:lang w:val="fr-FR"/>
          </w:rPr>
          <w:t>Mauguio</w:t>
        </w:r>
      </w:hyperlink>
      <w:r w:rsidR="003C750B" w:rsidRPr="0032190F">
        <w:rPr>
          <w:lang w:val="fr-FR" w:eastAsia="en-GB"/>
        </w:rPr>
        <w:t xml:space="preserve">. Le site </w:t>
      </w:r>
      <w:r w:rsidRPr="0032190F">
        <w:rPr>
          <w:lang w:val="fr-FR" w:eastAsia="en-GB"/>
        </w:rPr>
        <w:t>a livré deux moules de haches à ailerons terminaux courts, sans anneau (BIB 1858 p. 419)</w:t>
      </w:r>
    </w:p>
    <w:p w14:paraId="0D71539C" w14:textId="3B2E6DBC" w:rsidR="00CF1626" w:rsidRPr="0032190F" w:rsidRDefault="00CF1626" w:rsidP="005A06DB">
      <w:pPr>
        <w:autoSpaceDE w:val="0"/>
        <w:autoSpaceDN w:val="0"/>
        <w:adjustRightInd w:val="0"/>
        <w:rPr>
          <w:lang w:val="fr-FR"/>
        </w:rPr>
      </w:pPr>
      <w:r w:rsidRPr="0032190F">
        <w:rPr>
          <w:lang w:val="fr-FR"/>
        </w:rPr>
        <w:t xml:space="preserve">Céramique </w:t>
      </w:r>
      <w:hyperlink r:id="rId4900" w:anchor="Cul_Mailhac" w:history="1">
        <w:r w:rsidR="00C31D13" w:rsidRPr="0032190F">
          <w:rPr>
            <w:rStyle w:val="Hyperlink"/>
            <w:lang w:val="fr-FR"/>
          </w:rPr>
          <w:t>mailhacienne</w:t>
        </w:r>
      </w:hyperlink>
      <w:r w:rsidRPr="0032190F">
        <w:rPr>
          <w:lang w:val="fr-FR"/>
        </w:rPr>
        <w:t>(SS BIB)</w:t>
      </w:r>
      <w:r w:rsidR="005A06DB" w:rsidRPr="0032190F">
        <w:rPr>
          <w:lang w:val="fr-FR"/>
        </w:rPr>
        <w:t xml:space="preserve"> </w:t>
      </w:r>
      <w:r w:rsidR="005A06DB" w:rsidRPr="0032190F">
        <w:rPr>
          <w:rFonts w:eastAsia="Code2000"/>
          <w:lang w:val="fr-FR" w:eastAsia="en-GB"/>
        </w:rPr>
        <w:t>Deux fragments de jantes et deux moyeux en terre cuite attribuées au BF 3 (BIB 2212 p. 438)</w:t>
      </w:r>
    </w:p>
    <w:p w14:paraId="4FA1383A" w14:textId="1C78B9EA" w:rsidR="00873143" w:rsidRPr="0032190F" w:rsidRDefault="00873143" w:rsidP="00242C0F">
      <w:pPr>
        <w:jc w:val="both"/>
        <w:rPr>
          <w:lang w:val="fr-FR"/>
        </w:rPr>
      </w:pPr>
      <w:r w:rsidRPr="0032190F">
        <w:rPr>
          <w:lang w:val="fr-FR"/>
        </w:rPr>
        <w:t xml:space="preserve">Une représentation figurative sur de la céramique de scène de chasse, </w:t>
      </w:r>
      <w:r w:rsidR="007F24F0" w:rsidRPr="0032190F">
        <w:rPr>
          <w:lang w:val="fr-FR"/>
        </w:rPr>
        <w:t>animaux quadrupèdes</w:t>
      </w:r>
      <w:r w:rsidR="005A06DB" w:rsidRPr="0032190F">
        <w:rPr>
          <w:lang w:val="fr-FR"/>
        </w:rPr>
        <w:t xml:space="preserve"> </w:t>
      </w:r>
      <w:r w:rsidR="007F24F0" w:rsidRPr="0032190F">
        <w:rPr>
          <w:lang w:val="fr-FR"/>
        </w:rPr>
        <w:t xml:space="preserve">ithyphalliques, </w:t>
      </w:r>
      <w:r w:rsidRPr="0032190F">
        <w:rPr>
          <w:lang w:val="fr-FR"/>
        </w:rPr>
        <w:t>trois représentations de chariot</w:t>
      </w:r>
      <w:r w:rsidR="005A06DB" w:rsidRPr="0032190F">
        <w:rPr>
          <w:lang w:val="fr-FR"/>
        </w:rPr>
        <w:t>s</w:t>
      </w:r>
      <w:r w:rsidRPr="0032190F">
        <w:rPr>
          <w:lang w:val="fr-FR"/>
        </w:rPr>
        <w:t xml:space="preserve"> (BIB 1874 p. 60</w:t>
      </w:r>
      <w:r w:rsidR="007F24F0" w:rsidRPr="0032190F">
        <w:rPr>
          <w:i/>
          <w:lang w:val="fr-FR"/>
        </w:rPr>
        <w:t>sq.</w:t>
      </w:r>
      <w:r w:rsidRPr="0032190F">
        <w:rPr>
          <w:lang w:val="fr-FR"/>
        </w:rPr>
        <w:t>).</w:t>
      </w:r>
      <w:r w:rsidR="005A06DB" w:rsidRPr="0032190F">
        <w:rPr>
          <w:lang w:val="fr-FR"/>
        </w:rPr>
        <w:t xml:space="preserve"> </w:t>
      </w:r>
      <w:r w:rsidR="00E2361A" w:rsidRPr="0032190F">
        <w:rPr>
          <w:lang w:val="fr-FR"/>
        </w:rPr>
        <w:t>L'un des attelages de voiture au Camp-Redon est suivit d’un animal quadrupède</w:t>
      </w:r>
      <w:r w:rsidR="005A06DB" w:rsidRPr="0032190F">
        <w:rPr>
          <w:lang w:val="fr-FR"/>
        </w:rPr>
        <w:t xml:space="preserve"> </w:t>
      </w:r>
      <w:r w:rsidR="00BA7D77" w:rsidRPr="0032190F">
        <w:rPr>
          <w:lang w:val="fr-FR"/>
        </w:rPr>
        <w:t>[</w:t>
      </w:r>
      <w:hyperlink r:id="rId4901" w:anchor="Cul_Proto_Art_TAC_T_z_chev" w:history="1">
        <w:r w:rsidR="00BA7D77" w:rsidRPr="0032190F">
          <w:rPr>
            <w:rStyle w:val="Hyperlink"/>
            <w:lang w:val="fr-FR" w:eastAsia="en-GB"/>
          </w:rPr>
          <w:t>cheval</w:t>
        </w:r>
      </w:hyperlink>
      <w:r w:rsidR="00BA7D77" w:rsidRPr="0032190F">
        <w:rPr>
          <w:rStyle w:val="Hyperlink"/>
          <w:color w:val="auto"/>
          <w:u w:val="none"/>
          <w:lang w:val="fr-FR" w:eastAsia="en-GB"/>
        </w:rPr>
        <w:t>]</w:t>
      </w:r>
      <w:r w:rsidR="005A06DB" w:rsidRPr="0032190F">
        <w:rPr>
          <w:rStyle w:val="Hyperlink"/>
          <w:color w:val="auto"/>
          <w:u w:val="none"/>
          <w:lang w:val="fr-FR" w:eastAsia="en-GB"/>
        </w:rPr>
        <w:t xml:space="preserve"> </w:t>
      </w:r>
      <w:r w:rsidR="00E2361A" w:rsidRPr="0032190F">
        <w:rPr>
          <w:lang w:val="fr-FR"/>
        </w:rPr>
        <w:t>(BIB 1874 p. 60)</w:t>
      </w:r>
    </w:p>
    <w:p w14:paraId="76F6D784" w14:textId="77777777" w:rsidR="007F24F0" w:rsidRPr="0032190F" w:rsidRDefault="007F24F0" w:rsidP="00242C0F">
      <w:pPr>
        <w:jc w:val="both"/>
        <w:rPr>
          <w:lang w:val="fr-FR"/>
        </w:rPr>
      </w:pPr>
      <w:r w:rsidRPr="0032190F">
        <w:rPr>
          <w:lang w:val="fr-FR"/>
        </w:rPr>
        <w:t xml:space="preserve">Représentation éventuelle d’animaux gravides </w:t>
      </w:r>
      <w:r w:rsidR="00C31D13" w:rsidRPr="0032190F">
        <w:rPr>
          <w:lang w:val="fr-FR"/>
        </w:rPr>
        <w:t>(SS BIB)</w:t>
      </w:r>
    </w:p>
    <w:p w14:paraId="76B6E9F9" w14:textId="77777777" w:rsidR="003C750B" w:rsidRPr="0032190F" w:rsidRDefault="003C750B" w:rsidP="00242C0F">
      <w:pPr>
        <w:jc w:val="both"/>
        <w:rPr>
          <w:lang w:val="fr-FR"/>
        </w:rPr>
      </w:pPr>
    </w:p>
    <w:p w14:paraId="623ADB95" w14:textId="77777777" w:rsidR="002F3425" w:rsidRPr="0032190F" w:rsidRDefault="005A3047" w:rsidP="002F3425">
      <w:pPr>
        <w:pStyle w:val="Heading2"/>
      </w:pPr>
      <w:r>
        <w:t>s</w:t>
      </w:r>
      <w:r w:rsidR="002F3425" w:rsidRPr="0032190F">
        <w:t>ondage GAP 2</w:t>
      </w:r>
    </w:p>
    <w:p w14:paraId="0706D327" w14:textId="77777777" w:rsidR="002F3425" w:rsidRDefault="002F3425" w:rsidP="002F3425">
      <w:pPr>
        <w:jc w:val="both"/>
        <w:rPr>
          <w:lang w:val="fr-FR"/>
        </w:rPr>
      </w:pPr>
      <w:r w:rsidRPr="0032190F">
        <w:rPr>
          <w:lang w:val="fr-FR"/>
        </w:rPr>
        <w:t xml:space="preserve">Une coupe est relevée sur 2 rn de long: elle fait apparaître, sur le substrat, une accumulation de couches sombres sur 60 cm, appartenant essentiellement au Bronze final, où l'on recueille une </w:t>
      </w:r>
      <w:r w:rsidRPr="0032190F">
        <w:rPr>
          <w:lang w:val="fr-FR"/>
        </w:rPr>
        <w:lastRenderedPageBreak/>
        <w:t>"roue de char" en céramique locale. Cette séquence est surmontée d'un niveau remanié de terre brune, d'une puissance équivalente (BIB 1962)</w:t>
      </w:r>
    </w:p>
    <w:p w14:paraId="2BDF217D" w14:textId="77777777" w:rsidR="00225A88" w:rsidRDefault="00225A88" w:rsidP="002F3425">
      <w:pPr>
        <w:jc w:val="both"/>
        <w:rPr>
          <w:lang w:val="fr-FR"/>
        </w:rPr>
      </w:pPr>
    </w:p>
    <w:p w14:paraId="2A14733B" w14:textId="77777777" w:rsidR="00225A88" w:rsidRPr="0032190F" w:rsidRDefault="005A3047" w:rsidP="00225A88">
      <w:pPr>
        <w:pStyle w:val="Heading2"/>
      </w:pPr>
      <w:r>
        <w:t>c</w:t>
      </w:r>
      <w:r w:rsidR="00225A88">
        <w:t>éramiques</w:t>
      </w:r>
    </w:p>
    <w:p w14:paraId="6D956876" w14:textId="77777777" w:rsidR="002F3425" w:rsidRDefault="00225A88" w:rsidP="00242C0F">
      <w:pPr>
        <w:jc w:val="both"/>
        <w:rPr>
          <w:i/>
          <w:sz w:val="20"/>
          <w:lang w:val="fr-FR"/>
        </w:rPr>
      </w:pPr>
      <w:r w:rsidRPr="00225A88">
        <w:rPr>
          <w:i/>
          <w:sz w:val="20"/>
          <w:lang w:val="fr-FR"/>
        </w:rPr>
        <w:t xml:space="preserve">les numéros sont ceux des planches et des numéros de dessin (ex: 55-31, planche 55 n° 31) de </w:t>
      </w:r>
      <w:r w:rsidRPr="00225A88">
        <w:rPr>
          <w:sz w:val="20"/>
          <w:lang w:val="fr-FR"/>
        </w:rPr>
        <w:t>BIB 1962</w:t>
      </w:r>
      <w:r w:rsidR="00DC6E57">
        <w:rPr>
          <w:sz w:val="20"/>
          <w:lang w:val="fr-FR"/>
        </w:rPr>
        <w:t xml:space="preserve"> /!\ </w:t>
      </w:r>
      <w:r w:rsidR="00DC6E57" w:rsidRPr="00DC6E57">
        <w:rPr>
          <w:i/>
          <w:sz w:val="20"/>
          <w:lang w:val="fr-FR"/>
        </w:rPr>
        <w:t>les numéros des projets QGIS peuvent différerer</w:t>
      </w:r>
    </w:p>
    <w:p w14:paraId="17D56264" w14:textId="77777777" w:rsidR="005A3047" w:rsidRDefault="005A3047" w:rsidP="00242C0F">
      <w:pPr>
        <w:jc w:val="both"/>
        <w:rPr>
          <w:i/>
          <w:sz w:val="20"/>
          <w:lang w:val="fr-FR"/>
        </w:rPr>
      </w:pPr>
    </w:p>
    <w:p w14:paraId="702C62FA" w14:textId="0FC1A9AF" w:rsidR="005A3047" w:rsidRPr="005A3047" w:rsidRDefault="00000000" w:rsidP="00242C0F">
      <w:pPr>
        <w:jc w:val="both"/>
        <w:rPr>
          <w:sz w:val="20"/>
          <w:lang w:val="fr-FR"/>
        </w:rPr>
      </w:pPr>
      <w:hyperlink r:id="rId4902" w:anchor="Cul_Art_TAC_c_frise_perso_per_BzF" w:history="1">
        <w:r w:rsidR="005A3047" w:rsidRPr="005A3047">
          <w:rPr>
            <w:rStyle w:val="Hyperlink"/>
            <w:lang w:val="fr-FR"/>
          </w:rPr>
          <w:t>frise de personnages</w:t>
        </w:r>
      </w:hyperlink>
    </w:p>
    <w:p w14:paraId="71DE0A0D" w14:textId="77777777" w:rsidR="00225A88" w:rsidRDefault="00225A88" w:rsidP="00242C0F">
      <w:pPr>
        <w:jc w:val="both"/>
        <w:rPr>
          <w:lang w:val="fr-FR"/>
        </w:rPr>
      </w:pPr>
    </w:p>
    <w:p w14:paraId="6E349107" w14:textId="77777777" w:rsidR="00225A88" w:rsidRDefault="00225A88" w:rsidP="00225A88">
      <w:pPr>
        <w:pStyle w:val="Heading3"/>
      </w:pPr>
      <w:r>
        <w:t>52-1</w:t>
      </w:r>
    </w:p>
    <w:p w14:paraId="71ACA091" w14:textId="77777777" w:rsidR="00225A88" w:rsidRDefault="00DC6E57" w:rsidP="00242C0F">
      <w:pPr>
        <w:jc w:val="both"/>
        <w:rPr>
          <w:lang w:val="fr-FR"/>
        </w:rPr>
      </w:pPr>
      <w:r>
        <w:rPr>
          <w:lang w:val="fr-FR"/>
        </w:rPr>
        <w:t>Antropomorphes, a</w:t>
      </w:r>
      <w:r w:rsidR="00225A88">
        <w:rPr>
          <w:lang w:val="fr-FR"/>
        </w:rPr>
        <w:t>ttelage 4 roues (BIB 1962)</w:t>
      </w:r>
      <w:r>
        <w:rPr>
          <w:lang w:val="fr-FR"/>
        </w:rPr>
        <w:t xml:space="preserve"> Les anthropomorphes portent probablement des casques triangulaires (SS BIB)</w:t>
      </w:r>
    </w:p>
    <w:p w14:paraId="0698D197" w14:textId="77777777" w:rsidR="00DC6E57" w:rsidRDefault="00DC6E57" w:rsidP="00242C0F">
      <w:pPr>
        <w:jc w:val="both"/>
        <w:rPr>
          <w:lang w:val="fr-FR"/>
        </w:rPr>
      </w:pPr>
    </w:p>
    <w:p w14:paraId="2FAD4B86" w14:textId="77777777" w:rsidR="00DC6E57" w:rsidRDefault="00DC6E57" w:rsidP="00DC6E57">
      <w:pPr>
        <w:pStyle w:val="Heading3"/>
      </w:pPr>
      <w:r>
        <w:t>52-6</w:t>
      </w:r>
    </w:p>
    <w:p w14:paraId="263719F7" w14:textId="77777777" w:rsidR="00DC6E57" w:rsidRDefault="005A3047" w:rsidP="00242C0F">
      <w:pPr>
        <w:jc w:val="both"/>
        <w:rPr>
          <w:lang w:val="fr-FR"/>
        </w:rPr>
      </w:pPr>
      <w:r>
        <w:rPr>
          <w:lang w:val="fr-FR"/>
        </w:rPr>
        <w:t>a</w:t>
      </w:r>
      <w:r w:rsidR="00DC6E57">
        <w:rPr>
          <w:lang w:val="fr-FR"/>
        </w:rPr>
        <w:t xml:space="preserve">rc et flèche (BIB 1962) </w:t>
      </w:r>
    </w:p>
    <w:p w14:paraId="2AEBDABE" w14:textId="77777777" w:rsidR="00225A88" w:rsidRDefault="00225A88" w:rsidP="00242C0F">
      <w:pPr>
        <w:jc w:val="both"/>
        <w:rPr>
          <w:lang w:val="fr-FR"/>
        </w:rPr>
      </w:pPr>
    </w:p>
    <w:p w14:paraId="353385D6" w14:textId="77777777" w:rsidR="00225A88" w:rsidRDefault="00225A88" w:rsidP="00225A88">
      <w:pPr>
        <w:pStyle w:val="Heading3"/>
      </w:pPr>
      <w:r>
        <w:t>55-31</w:t>
      </w:r>
    </w:p>
    <w:p w14:paraId="14A24247" w14:textId="77777777" w:rsidR="00225A88" w:rsidRDefault="00225A88" w:rsidP="00242C0F">
      <w:pPr>
        <w:jc w:val="both"/>
        <w:rPr>
          <w:lang w:val="fr-FR"/>
        </w:rPr>
      </w:pPr>
      <w:r>
        <w:rPr>
          <w:lang w:val="fr-FR"/>
        </w:rPr>
        <w:t xml:space="preserve">oiseaux proche du Valcamonica </w:t>
      </w:r>
    </w:p>
    <w:p w14:paraId="2FD567F9" w14:textId="77777777" w:rsidR="00225A88" w:rsidRPr="0032190F" w:rsidRDefault="00225A88" w:rsidP="00242C0F">
      <w:pPr>
        <w:jc w:val="both"/>
        <w:rPr>
          <w:lang w:val="fr-FR"/>
        </w:rPr>
      </w:pPr>
    </w:p>
    <w:p w14:paraId="29028E8E" w14:textId="77777777" w:rsidR="003C750B" w:rsidRPr="0032190F" w:rsidRDefault="003C750B" w:rsidP="00426FF9">
      <w:pPr>
        <w:pStyle w:val="Heading1"/>
      </w:pPr>
      <w:bookmarkStart w:id="2098" w:name="Sit_Forton"/>
      <w:r w:rsidRPr="0032190F">
        <w:t>FORTON</w:t>
      </w:r>
    </w:p>
    <w:bookmarkEnd w:id="2098"/>
    <w:p w14:paraId="6223A1EB" w14:textId="77777777" w:rsidR="00833731" w:rsidRPr="0032190F" w:rsidRDefault="00833731" w:rsidP="00242C0F">
      <w:pPr>
        <w:jc w:val="both"/>
        <w:rPr>
          <w:lang w:val="fr-FR"/>
        </w:rPr>
      </w:pPr>
    </w:p>
    <w:p w14:paraId="0C07A764" w14:textId="34ED4074" w:rsidR="00534939" w:rsidRPr="0032190F" w:rsidRDefault="003C750B" w:rsidP="00242C0F">
      <w:pPr>
        <w:jc w:val="both"/>
        <w:rPr>
          <w:lang w:val="fr-FR"/>
        </w:rPr>
      </w:pPr>
      <w:r w:rsidRPr="0032190F">
        <w:rPr>
          <w:lang w:val="fr-FR"/>
        </w:rPr>
        <w:t xml:space="preserve">Forton </w:t>
      </w:r>
      <w:r w:rsidRPr="0032190F">
        <w:rPr>
          <w:lang w:val="fr-FR" w:eastAsia="en-GB"/>
        </w:rPr>
        <w:t xml:space="preserve">(Lansargues, Hérault) </w:t>
      </w:r>
      <w:r w:rsidRPr="0032190F">
        <w:rPr>
          <w:lang w:val="fr-FR"/>
        </w:rPr>
        <w:t xml:space="preserve">est une station de l’étang de </w:t>
      </w:r>
      <w:hyperlink r:id="rId4903" w:anchor="Sit_Mauguio" w:history="1">
        <w:r w:rsidRPr="0032190F">
          <w:rPr>
            <w:rStyle w:val="Hyperlink"/>
            <w:lang w:val="fr-FR"/>
          </w:rPr>
          <w:t>Mauguio</w:t>
        </w:r>
      </w:hyperlink>
      <w:r w:rsidRPr="0032190F">
        <w:rPr>
          <w:lang w:val="fr-FR"/>
        </w:rPr>
        <w:t xml:space="preserve"> (BIB 1962)</w:t>
      </w:r>
      <w:r w:rsidR="00534939" w:rsidRPr="0032190F">
        <w:rPr>
          <w:lang w:val="fr-FR"/>
        </w:rPr>
        <w:t xml:space="preserve"> Céramique du BF 3b avec décor figuratif : </w:t>
      </w:r>
      <w:r w:rsidR="00C5642E">
        <w:rPr>
          <w:lang w:val="fr-FR"/>
        </w:rPr>
        <w:t>cheval-escalier (</w:t>
      </w:r>
      <w:r w:rsidR="00534939" w:rsidRPr="0032190F">
        <w:rPr>
          <w:lang w:val="fr-FR"/>
        </w:rPr>
        <w:t>VB66</w:t>
      </w:r>
      <w:r w:rsidR="00C5642E">
        <w:rPr>
          <w:lang w:val="fr-FR"/>
        </w:rPr>
        <w:t>) et</w:t>
      </w:r>
      <w:r w:rsidR="00534939" w:rsidRPr="0032190F">
        <w:rPr>
          <w:lang w:val="fr-FR"/>
        </w:rPr>
        <w:t xml:space="preserve"> VB5 possible, typoZipf</w:t>
      </w:r>
      <w:r w:rsidR="008C7770" w:rsidRPr="0032190F">
        <w:rPr>
          <w:lang w:val="fr-FR"/>
        </w:rPr>
        <w:t xml:space="preserve"> </w:t>
      </w:r>
      <w:r w:rsidR="00534939" w:rsidRPr="0032190F">
        <w:rPr>
          <w:lang w:val="fr-FR"/>
        </w:rPr>
        <w:t>(BIB 1880 p. 633)</w:t>
      </w:r>
      <w:r w:rsidR="00C5642E">
        <w:rPr>
          <w:lang w:val="fr-FR"/>
        </w:rPr>
        <w:t xml:space="preserve"> ou cheval-escalier (VB4) (BIB 1880)</w:t>
      </w:r>
    </w:p>
    <w:p w14:paraId="1CAD53D7" w14:textId="77777777" w:rsidR="008C7770" w:rsidRPr="0032190F" w:rsidRDefault="008C7770" w:rsidP="00242C0F">
      <w:pPr>
        <w:jc w:val="both"/>
        <w:rPr>
          <w:lang w:val="fr-FR"/>
        </w:rPr>
      </w:pPr>
      <w:r w:rsidRPr="0032190F">
        <w:rPr>
          <w:lang w:val="fr-FR"/>
        </w:rPr>
        <w:t>Dolmen de la Cabane de Forton, une palette avec des traces d'ocre (BIB 2546)</w:t>
      </w:r>
    </w:p>
    <w:p w14:paraId="40760E89" w14:textId="77777777" w:rsidR="003C750B" w:rsidRPr="0032190F" w:rsidRDefault="003C750B" w:rsidP="00242C0F">
      <w:pPr>
        <w:jc w:val="both"/>
        <w:rPr>
          <w:lang w:val="fr-FR"/>
        </w:rPr>
      </w:pPr>
    </w:p>
    <w:p w14:paraId="0C1876CA" w14:textId="77777777" w:rsidR="00BA6AD6" w:rsidRPr="0032190F" w:rsidRDefault="00BA6AD6" w:rsidP="00426FF9">
      <w:pPr>
        <w:pStyle w:val="Heading1"/>
      </w:pPr>
      <w:bookmarkStart w:id="2099" w:name="Sit_Tertuguieres"/>
      <w:r w:rsidRPr="0032190F">
        <w:t>TERTUGUIERES</w:t>
      </w:r>
    </w:p>
    <w:bookmarkEnd w:id="2099"/>
    <w:p w14:paraId="2191CEC5" w14:textId="77777777" w:rsidR="00BA6AD6" w:rsidRPr="0032190F" w:rsidRDefault="00BA6AD6" w:rsidP="00242C0F">
      <w:pPr>
        <w:jc w:val="both"/>
        <w:rPr>
          <w:lang w:val="fr-FR" w:eastAsia="en-GB"/>
        </w:rPr>
      </w:pPr>
      <w:r w:rsidRPr="0032190F">
        <w:rPr>
          <w:lang w:val="fr-FR"/>
        </w:rPr>
        <w:br/>
        <w:t xml:space="preserve">Tertuguières </w:t>
      </w:r>
      <w:r w:rsidRPr="0032190F">
        <w:rPr>
          <w:lang w:val="fr-FR" w:eastAsia="en-GB"/>
        </w:rPr>
        <w:t>(Lansargues, Hérault)</w:t>
      </w:r>
    </w:p>
    <w:p w14:paraId="71B6158F" w14:textId="77777777" w:rsidR="00BA6AD6" w:rsidRPr="0032190F" w:rsidRDefault="00BA6AD6" w:rsidP="00242C0F">
      <w:pPr>
        <w:jc w:val="both"/>
        <w:rPr>
          <w:lang w:val="fr-FR"/>
        </w:rPr>
      </w:pPr>
    </w:p>
    <w:p w14:paraId="7165FF6A" w14:textId="77777777" w:rsidR="003C750B" w:rsidRPr="0032190F" w:rsidRDefault="003C750B" w:rsidP="00426FF9">
      <w:pPr>
        <w:pStyle w:val="Heading1"/>
      </w:pPr>
      <w:bookmarkStart w:id="2100" w:name="Sit_Rallongue"/>
      <w:r w:rsidRPr="0032190F">
        <w:t>RALLONGUE (LA)</w:t>
      </w:r>
    </w:p>
    <w:bookmarkEnd w:id="2100"/>
    <w:p w14:paraId="71047812" w14:textId="77777777" w:rsidR="003C750B" w:rsidRPr="0032190F" w:rsidRDefault="003C750B" w:rsidP="00242C0F">
      <w:pPr>
        <w:jc w:val="both"/>
        <w:rPr>
          <w:lang w:val="fr-FR"/>
        </w:rPr>
      </w:pPr>
    </w:p>
    <w:p w14:paraId="537F4067" w14:textId="5B391378" w:rsidR="003C750B" w:rsidRPr="0032190F" w:rsidRDefault="003C750B" w:rsidP="00242C0F">
      <w:pPr>
        <w:jc w:val="both"/>
        <w:rPr>
          <w:lang w:val="fr-FR"/>
        </w:rPr>
      </w:pPr>
      <w:r w:rsidRPr="0032190F">
        <w:rPr>
          <w:lang w:val="fr-FR"/>
        </w:rPr>
        <w:t xml:space="preserve">La Rallongue </w:t>
      </w:r>
      <w:r w:rsidRPr="0032190F">
        <w:rPr>
          <w:lang w:val="fr-FR" w:eastAsia="en-GB"/>
        </w:rPr>
        <w:t xml:space="preserve">(Lansargues, Hérault) </w:t>
      </w:r>
      <w:r w:rsidRPr="0032190F">
        <w:rPr>
          <w:lang w:val="fr-FR"/>
        </w:rPr>
        <w:t xml:space="preserve">est une station de l’étang de </w:t>
      </w:r>
      <w:hyperlink r:id="rId4904" w:anchor="Sit_Mauguio" w:history="1">
        <w:r w:rsidRPr="0032190F">
          <w:rPr>
            <w:rStyle w:val="Hyperlink"/>
            <w:lang w:val="fr-FR"/>
          </w:rPr>
          <w:t>Mauguio</w:t>
        </w:r>
      </w:hyperlink>
      <w:r w:rsidRPr="0032190F">
        <w:rPr>
          <w:lang w:val="fr-FR"/>
        </w:rPr>
        <w:t xml:space="preserve"> (BIB 1962)</w:t>
      </w:r>
      <w:r w:rsidR="00D02EA4">
        <w:rPr>
          <w:lang w:val="fr-FR"/>
        </w:rPr>
        <w:t xml:space="preserve"> </w:t>
      </w:r>
      <w:r w:rsidR="00BA6AD6" w:rsidRPr="0032190F">
        <w:rPr>
          <w:lang w:val="fr-FR" w:eastAsia="en-GB"/>
        </w:rPr>
        <w:t>habitat du Bronze final 3 (BIB 1995 fig. 52)</w:t>
      </w:r>
      <w:r w:rsidR="00D02EA4">
        <w:rPr>
          <w:lang w:val="fr-FR" w:eastAsia="en-GB"/>
        </w:rPr>
        <w:t xml:space="preserve"> </w:t>
      </w:r>
      <w:r w:rsidR="00F04D66" w:rsidRPr="0032190F">
        <w:rPr>
          <w:lang w:val="fr-FR" w:eastAsia="en-GB"/>
        </w:rPr>
        <w:t xml:space="preserve">typoZipf </w:t>
      </w:r>
      <w:r w:rsidR="005E26EA" w:rsidRPr="0032190F">
        <w:rPr>
          <w:lang w:val="fr-FR" w:eastAsia="en-GB"/>
        </w:rPr>
        <w:t>(BIB 1880 p. 638)</w:t>
      </w:r>
    </w:p>
    <w:p w14:paraId="53D67E9E" w14:textId="77777777" w:rsidR="003C750B" w:rsidRPr="0032190F" w:rsidRDefault="003C750B" w:rsidP="00242C0F">
      <w:pPr>
        <w:jc w:val="both"/>
        <w:rPr>
          <w:lang w:val="fr-FR"/>
        </w:rPr>
      </w:pPr>
    </w:p>
    <w:p w14:paraId="66C44D03" w14:textId="77777777" w:rsidR="00BA6AD6" w:rsidRPr="0032190F" w:rsidRDefault="00BA6AD6" w:rsidP="00242C0F">
      <w:pPr>
        <w:jc w:val="both"/>
        <w:rPr>
          <w:lang w:val="fr-FR" w:eastAsia="en-GB"/>
        </w:rPr>
      </w:pPr>
      <w:r w:rsidRPr="0032190F">
        <w:rPr>
          <w:lang w:val="fr-FR" w:eastAsia="en-GB"/>
        </w:rPr>
        <w:t>MAS DESPORTS</w:t>
      </w:r>
    </w:p>
    <w:p w14:paraId="13CB4F39" w14:textId="77777777" w:rsidR="00BA6AD6" w:rsidRPr="0032190F" w:rsidRDefault="00BA6AD6" w:rsidP="00242C0F">
      <w:pPr>
        <w:jc w:val="both"/>
        <w:rPr>
          <w:lang w:val="fr-FR" w:eastAsia="en-GB"/>
        </w:rPr>
      </w:pPr>
      <w:r w:rsidRPr="0032190F">
        <w:rPr>
          <w:lang w:val="fr-FR" w:eastAsia="en-GB"/>
        </w:rPr>
        <w:br/>
        <w:t>Mas Desports (Marsillargues) habitat du Bronze final 3 (BIB 1995 fig. 52)</w:t>
      </w:r>
    </w:p>
    <w:p w14:paraId="79AAFD18" w14:textId="77777777" w:rsidR="00BA6AD6" w:rsidRPr="0032190F" w:rsidRDefault="00BA6AD6" w:rsidP="00242C0F">
      <w:pPr>
        <w:jc w:val="both"/>
        <w:rPr>
          <w:lang w:val="fr-FR" w:eastAsia="en-GB"/>
        </w:rPr>
      </w:pPr>
    </w:p>
    <w:p w14:paraId="2FBC752F" w14:textId="77777777" w:rsidR="00BA6AD6" w:rsidRPr="0032190F" w:rsidRDefault="00BA6AD6" w:rsidP="00242C0F">
      <w:pPr>
        <w:jc w:val="both"/>
        <w:rPr>
          <w:lang w:val="fr-FR" w:eastAsia="en-GB"/>
        </w:rPr>
      </w:pPr>
      <w:r w:rsidRPr="0032190F">
        <w:rPr>
          <w:lang w:val="fr-FR" w:eastAsia="en-GB"/>
        </w:rPr>
        <w:t>PLAINE (LA)</w:t>
      </w:r>
    </w:p>
    <w:p w14:paraId="6BE86277" w14:textId="77777777" w:rsidR="00BA6AD6" w:rsidRPr="0032190F" w:rsidRDefault="00BA6AD6" w:rsidP="00242C0F">
      <w:pPr>
        <w:jc w:val="both"/>
        <w:rPr>
          <w:lang w:val="fr-FR" w:eastAsia="en-GB"/>
        </w:rPr>
      </w:pPr>
    </w:p>
    <w:p w14:paraId="4D1659A1" w14:textId="77777777" w:rsidR="00BA6AD6" w:rsidRPr="0032190F" w:rsidRDefault="00BA6AD6" w:rsidP="00242C0F">
      <w:pPr>
        <w:jc w:val="both"/>
        <w:rPr>
          <w:lang w:val="fr-FR" w:eastAsia="en-GB"/>
        </w:rPr>
      </w:pPr>
      <w:r w:rsidRPr="0032190F">
        <w:rPr>
          <w:lang w:val="fr-FR" w:eastAsia="en-GB"/>
        </w:rPr>
        <w:t>Le site de La Plaine (Mudaison) est un habitat du Bronze final 3 (BIB 1995 fig. 52)</w:t>
      </w:r>
    </w:p>
    <w:p w14:paraId="6D794CA1" w14:textId="77777777" w:rsidR="00932840" w:rsidRPr="0032190F" w:rsidRDefault="00932840" w:rsidP="00242C0F">
      <w:pPr>
        <w:jc w:val="both"/>
        <w:rPr>
          <w:lang w:val="fr-FR" w:eastAsia="en-GB"/>
        </w:rPr>
      </w:pPr>
    </w:p>
    <w:p w14:paraId="617D9FD7" w14:textId="77777777" w:rsidR="00932840" w:rsidRPr="0032190F" w:rsidRDefault="00932840" w:rsidP="00242C0F">
      <w:pPr>
        <w:jc w:val="both"/>
        <w:rPr>
          <w:lang w:val="fr-FR" w:eastAsia="en-GB"/>
        </w:rPr>
      </w:pPr>
      <w:r w:rsidRPr="0032190F">
        <w:rPr>
          <w:lang w:val="fr-FR" w:eastAsia="en-GB"/>
        </w:rPr>
        <w:t>LIQUIERE (LA)</w:t>
      </w:r>
    </w:p>
    <w:p w14:paraId="2B69F5EA" w14:textId="77777777" w:rsidR="00932840" w:rsidRPr="0032190F" w:rsidRDefault="00932840" w:rsidP="00242C0F">
      <w:pPr>
        <w:jc w:val="both"/>
        <w:rPr>
          <w:lang w:val="fr-FR" w:eastAsia="en-GB"/>
        </w:rPr>
      </w:pPr>
    </w:p>
    <w:p w14:paraId="1B0BE0AF" w14:textId="562C398C" w:rsidR="00932840" w:rsidRDefault="00932840" w:rsidP="00242C0F">
      <w:pPr>
        <w:jc w:val="both"/>
        <w:rPr>
          <w:lang w:val="fr-FR"/>
        </w:rPr>
      </w:pPr>
      <w:r w:rsidRPr="0032190F">
        <w:rPr>
          <w:lang w:val="fr-FR"/>
        </w:rPr>
        <w:t xml:space="preserve">Le site de La Liquière, en face de </w:t>
      </w:r>
      <w:hyperlink r:id="rId4905" w:anchor="Sit_Roque_Viou" w:history="1">
        <w:r w:rsidRPr="0032190F">
          <w:rPr>
            <w:rStyle w:val="Hyperlink"/>
            <w:lang w:val="fr-FR"/>
          </w:rPr>
          <w:t>Roque-de-Viou</w:t>
        </w:r>
      </w:hyperlink>
      <w:r w:rsidRPr="0032190F">
        <w:rPr>
          <w:lang w:val="fr-FR"/>
        </w:rPr>
        <w:t>, est un habitat de la fin du 7</w:t>
      </w:r>
      <w:r w:rsidRPr="0032190F">
        <w:rPr>
          <w:vertAlign w:val="superscript"/>
          <w:lang w:val="fr-FR"/>
        </w:rPr>
        <w:t>e</w:t>
      </w:r>
      <w:r w:rsidRPr="0032190F">
        <w:rPr>
          <w:lang w:val="fr-FR"/>
        </w:rPr>
        <w:t xml:space="preserve"> – 6</w:t>
      </w:r>
      <w:r w:rsidRPr="0032190F">
        <w:rPr>
          <w:vertAlign w:val="superscript"/>
          <w:lang w:val="fr-FR"/>
        </w:rPr>
        <w:t>e</w:t>
      </w:r>
      <w:r w:rsidRPr="0032190F">
        <w:rPr>
          <w:lang w:val="fr-FR"/>
        </w:rPr>
        <w:t xml:space="preserve"> s. en bord de plateau (BIB B. Dedet, Table ronde d’Orgnac 2016) </w:t>
      </w:r>
    </w:p>
    <w:p w14:paraId="31B768C6" w14:textId="77777777" w:rsidR="00D846DA" w:rsidRPr="0032190F" w:rsidRDefault="00D846DA" w:rsidP="00242C0F">
      <w:pPr>
        <w:jc w:val="both"/>
        <w:rPr>
          <w:lang w:val="fr-FR"/>
        </w:rPr>
      </w:pPr>
    </w:p>
    <w:p w14:paraId="643B4D8B" w14:textId="77777777" w:rsidR="00932840" w:rsidRPr="0032190F" w:rsidRDefault="00932840" w:rsidP="00426FF9">
      <w:pPr>
        <w:pStyle w:val="Heading1"/>
      </w:pPr>
      <w:bookmarkStart w:id="2101" w:name="Sit_Grand_Ranc"/>
      <w:r w:rsidRPr="0032190F">
        <w:lastRenderedPageBreak/>
        <w:t>GRAND-RANC</w:t>
      </w:r>
      <w:bookmarkEnd w:id="2101"/>
    </w:p>
    <w:p w14:paraId="521AB0A0" w14:textId="77777777" w:rsidR="00932840" w:rsidRPr="00D846DA" w:rsidRDefault="003103DD" w:rsidP="00242C0F">
      <w:pPr>
        <w:jc w:val="both"/>
        <w:rPr>
          <w:sz w:val="20"/>
          <w:lang w:val="fr-FR"/>
        </w:rPr>
      </w:pPr>
      <w:r w:rsidRPr="00D846DA">
        <w:rPr>
          <w:sz w:val="20"/>
          <w:lang w:val="fr-FR"/>
        </w:rPr>
        <w:t>Grand Ranc</w:t>
      </w:r>
    </w:p>
    <w:p w14:paraId="64F6CFE0" w14:textId="77777777" w:rsidR="003103DD" w:rsidRPr="0032190F" w:rsidRDefault="003103DD" w:rsidP="00242C0F">
      <w:pPr>
        <w:jc w:val="both"/>
        <w:rPr>
          <w:lang w:val="fr-FR"/>
        </w:rPr>
      </w:pPr>
    </w:p>
    <w:p w14:paraId="6B91B7D6" w14:textId="77777777" w:rsidR="00851C87" w:rsidRPr="0032190F" w:rsidRDefault="00932840" w:rsidP="00851C87">
      <w:pPr>
        <w:jc w:val="both"/>
        <w:rPr>
          <w:lang w:val="fr-FR"/>
        </w:rPr>
      </w:pPr>
      <w:r w:rsidRPr="0032190F">
        <w:rPr>
          <w:lang w:val="fr-FR"/>
        </w:rPr>
        <w:t xml:space="preserve">L’habitat </w:t>
      </w:r>
      <w:r w:rsidR="00851C87" w:rsidRPr="0032190F">
        <w:rPr>
          <w:lang w:val="fr-FR"/>
        </w:rPr>
        <w:t xml:space="preserve">de Grand-Ranc (Boucoiran, Gard) </w:t>
      </w:r>
      <w:r w:rsidRPr="0032190F">
        <w:rPr>
          <w:lang w:val="fr-FR"/>
        </w:rPr>
        <w:t xml:space="preserve">du BF 3b est installé sur un relief </w:t>
      </w:r>
      <w:r w:rsidR="00213362" w:rsidRPr="0032190F">
        <w:rPr>
          <w:lang w:val="fr-FR"/>
        </w:rPr>
        <w:t>très</w:t>
      </w:r>
      <w:r w:rsidRPr="0032190F">
        <w:rPr>
          <w:lang w:val="fr-FR"/>
        </w:rPr>
        <w:t xml:space="preserve"> escarpé qui domine le Gardon. Occupations au 5</w:t>
      </w:r>
      <w:r w:rsidRPr="0032190F">
        <w:rPr>
          <w:vertAlign w:val="superscript"/>
          <w:lang w:val="fr-FR"/>
        </w:rPr>
        <w:t>e</w:t>
      </w:r>
      <w:r w:rsidRPr="0032190F">
        <w:rPr>
          <w:lang w:val="fr-FR"/>
        </w:rPr>
        <w:t xml:space="preserve"> aec (BIB B. De</w:t>
      </w:r>
      <w:r w:rsidR="00851C87" w:rsidRPr="0032190F">
        <w:rPr>
          <w:lang w:val="fr-FR"/>
        </w:rPr>
        <w:t xml:space="preserve">det, Table ronde d’Orgnac 2016). Fragment d’une roue à rayons peu individualisés </w:t>
      </w:r>
      <w:r w:rsidR="00213362" w:rsidRPr="0032190F">
        <w:rPr>
          <w:lang w:val="fr-FR"/>
        </w:rPr>
        <w:t xml:space="preserve">du Bronze final 3 </w:t>
      </w:r>
      <w:r w:rsidR="00851C87" w:rsidRPr="0032190F">
        <w:rPr>
          <w:lang w:val="fr-FR"/>
        </w:rPr>
        <w:t>(BIB 2212 p. 438)</w:t>
      </w:r>
    </w:p>
    <w:p w14:paraId="5046896C" w14:textId="77777777" w:rsidR="00932840" w:rsidRPr="0032190F" w:rsidRDefault="00932840" w:rsidP="00242C0F">
      <w:pPr>
        <w:jc w:val="both"/>
        <w:rPr>
          <w:lang w:val="fr-FR"/>
        </w:rPr>
      </w:pPr>
      <w:r w:rsidRPr="0032190F">
        <w:rPr>
          <w:lang w:val="fr-FR"/>
        </w:rPr>
        <w:br/>
        <w:t>GAUTO FRACHO</w:t>
      </w:r>
    </w:p>
    <w:p w14:paraId="3D12D7AA" w14:textId="77777777" w:rsidR="00932840" w:rsidRPr="0032190F" w:rsidRDefault="00932840" w:rsidP="00242C0F">
      <w:pPr>
        <w:jc w:val="both"/>
        <w:rPr>
          <w:lang w:val="fr-FR"/>
        </w:rPr>
      </w:pPr>
      <w:r w:rsidRPr="0032190F">
        <w:rPr>
          <w:lang w:val="fr-FR"/>
        </w:rPr>
        <w:t xml:space="preserve">Habitat du BF 3b, d’environ 3 ha, est un éperon barré par un rempart long de 250 m environ. La datation du rempart au BF 3b est possible mais pas certaine car il n’existe pas de connexion stratigraphique (BIB B. Dedet, Table ronde d’Orgnac 2016) </w:t>
      </w:r>
    </w:p>
    <w:p w14:paraId="16E87006" w14:textId="77777777" w:rsidR="002537F0" w:rsidRPr="0032190F" w:rsidRDefault="002537F0" w:rsidP="00242C0F">
      <w:pPr>
        <w:jc w:val="both"/>
        <w:rPr>
          <w:lang w:val="fr-FR"/>
        </w:rPr>
      </w:pPr>
    </w:p>
    <w:p w14:paraId="6E1E52CB" w14:textId="77777777" w:rsidR="004357C7" w:rsidRPr="0032190F" w:rsidRDefault="004357C7" w:rsidP="00426FF9">
      <w:pPr>
        <w:pStyle w:val="Heading1"/>
      </w:pPr>
      <w:bookmarkStart w:id="2102" w:name="Sit_Barjac"/>
      <w:r w:rsidRPr="0032190F">
        <w:t>BARJAC</w:t>
      </w:r>
      <w:bookmarkEnd w:id="2102"/>
    </w:p>
    <w:p w14:paraId="1C5B33EE" w14:textId="77777777" w:rsidR="004357C7" w:rsidRPr="0032190F" w:rsidRDefault="004357C7" w:rsidP="00242C0F">
      <w:pPr>
        <w:jc w:val="both"/>
        <w:rPr>
          <w:lang w:val="fr-FR"/>
        </w:rPr>
      </w:pPr>
    </w:p>
    <w:p w14:paraId="71E3E070" w14:textId="2B2275B9" w:rsidR="004357C7" w:rsidRPr="009E64F1" w:rsidRDefault="004357C7" w:rsidP="004357C7">
      <w:pPr>
        <w:autoSpaceDE w:val="0"/>
        <w:autoSpaceDN w:val="0"/>
        <w:adjustRightInd w:val="0"/>
        <w:rPr>
          <w:lang w:val="fr-FR"/>
        </w:rPr>
      </w:pPr>
      <w:r w:rsidRPr="009E64F1">
        <w:rPr>
          <w:lang w:val="fr-FR"/>
        </w:rPr>
        <w:t xml:space="preserve">Barjac (Gard) a livré </w:t>
      </w:r>
      <w:r w:rsidR="00924AC1">
        <w:rPr>
          <w:lang w:val="fr-FR" w:eastAsia="en-GB"/>
        </w:rPr>
        <w:t>des épées en</w:t>
      </w:r>
      <w:r w:rsidRPr="009E64F1">
        <w:rPr>
          <w:lang w:val="fr-FR" w:eastAsia="en-GB"/>
        </w:rPr>
        <w:t xml:space="preserve"> </w:t>
      </w:r>
      <w:hyperlink r:id="rId4906" w:anchor="Typ_Arm_Epees_langue_carpe" w:history="1">
        <w:r w:rsidRPr="009E64F1">
          <w:rPr>
            <w:rStyle w:val="Hyperlink"/>
            <w:lang w:val="fr-FR" w:eastAsia="en-GB"/>
          </w:rPr>
          <w:t xml:space="preserve">langue de </w:t>
        </w:r>
        <w:r w:rsidR="002537F0" w:rsidRPr="009E64F1">
          <w:rPr>
            <w:rStyle w:val="Hyperlink"/>
            <w:lang w:val="fr-FR" w:eastAsia="en-GB"/>
          </w:rPr>
          <w:t>carpe</w:t>
        </w:r>
      </w:hyperlink>
      <w:r w:rsidRPr="009E64F1">
        <w:rPr>
          <w:lang w:val="fr-FR"/>
        </w:rPr>
        <w:t xml:space="preserve"> (BIB 2160)</w:t>
      </w:r>
    </w:p>
    <w:p w14:paraId="4E26249E" w14:textId="77777777" w:rsidR="002537F0" w:rsidRPr="0032190F" w:rsidRDefault="002537F0" w:rsidP="004357C7">
      <w:pPr>
        <w:autoSpaceDE w:val="0"/>
        <w:autoSpaceDN w:val="0"/>
        <w:adjustRightInd w:val="0"/>
        <w:rPr>
          <w:lang w:val="fr-FR"/>
        </w:rPr>
      </w:pPr>
    </w:p>
    <w:p w14:paraId="2857AC06" w14:textId="77777777" w:rsidR="004357C7" w:rsidRPr="0032190F" w:rsidRDefault="004357C7" w:rsidP="00426FF9">
      <w:pPr>
        <w:pStyle w:val="Heading1"/>
      </w:pPr>
      <w:bookmarkStart w:id="2103" w:name="Sit_Octon"/>
      <w:r w:rsidRPr="0032190F">
        <w:t>OCTON</w:t>
      </w:r>
      <w:bookmarkEnd w:id="2103"/>
    </w:p>
    <w:p w14:paraId="466F27DD" w14:textId="77777777" w:rsidR="004357C7" w:rsidRPr="0032190F" w:rsidRDefault="004357C7" w:rsidP="004357C7">
      <w:pPr>
        <w:autoSpaceDE w:val="0"/>
        <w:autoSpaceDN w:val="0"/>
        <w:adjustRightInd w:val="0"/>
        <w:rPr>
          <w:lang w:val="fr-FR"/>
        </w:rPr>
      </w:pPr>
    </w:p>
    <w:p w14:paraId="31592047" w14:textId="1B60D8C9" w:rsidR="004357C7" w:rsidRDefault="004357C7" w:rsidP="004357C7">
      <w:pPr>
        <w:autoSpaceDE w:val="0"/>
        <w:autoSpaceDN w:val="0"/>
        <w:adjustRightInd w:val="0"/>
        <w:rPr>
          <w:lang w:val="fr-FR"/>
        </w:rPr>
      </w:pPr>
      <w:r w:rsidRPr="009E64F1">
        <w:rPr>
          <w:lang w:val="fr-FR"/>
        </w:rPr>
        <w:t xml:space="preserve">Octon (Hérault) a livré </w:t>
      </w:r>
      <w:r w:rsidRPr="009E64F1">
        <w:rPr>
          <w:lang w:val="fr-FR" w:eastAsia="en-GB"/>
        </w:rPr>
        <w:t xml:space="preserve">des épées en </w:t>
      </w:r>
      <w:hyperlink r:id="rId4907" w:anchor="Typ_Arm_Epees_langue_carpe" w:history="1">
        <w:r w:rsidR="002537F0" w:rsidRPr="009E64F1">
          <w:rPr>
            <w:rStyle w:val="Hyperlink"/>
            <w:lang w:val="fr-FR" w:eastAsia="en-GB"/>
          </w:rPr>
          <w:t>langue de carpe</w:t>
        </w:r>
      </w:hyperlink>
      <w:r w:rsidRPr="009E64F1">
        <w:rPr>
          <w:lang w:val="fr-FR"/>
        </w:rPr>
        <w:t xml:space="preserve"> (BIB 2160)</w:t>
      </w:r>
    </w:p>
    <w:p w14:paraId="43381936" w14:textId="77777777" w:rsidR="009E64F1" w:rsidRDefault="009E64F1" w:rsidP="004357C7">
      <w:pPr>
        <w:autoSpaceDE w:val="0"/>
        <w:autoSpaceDN w:val="0"/>
        <w:adjustRightInd w:val="0"/>
        <w:rPr>
          <w:lang w:val="fr-FR"/>
        </w:rPr>
      </w:pPr>
    </w:p>
    <w:p w14:paraId="5A2C0927" w14:textId="77777777" w:rsidR="009E64F1" w:rsidRDefault="009E64F1" w:rsidP="00426FF9">
      <w:pPr>
        <w:pStyle w:val="Heading1"/>
      </w:pPr>
      <w:bookmarkStart w:id="2104" w:name="Sit_Grande_Paroisse"/>
      <w:r>
        <w:t>GRANDE</w:t>
      </w:r>
      <w:r w:rsidR="002932B0">
        <w:t>-</w:t>
      </w:r>
      <w:r>
        <w:t>PAROISSE</w:t>
      </w:r>
    </w:p>
    <w:bookmarkEnd w:id="2104"/>
    <w:p w14:paraId="66680385" w14:textId="77777777" w:rsidR="009E64F1" w:rsidRDefault="002932B0" w:rsidP="004357C7">
      <w:pPr>
        <w:autoSpaceDE w:val="0"/>
        <w:autoSpaceDN w:val="0"/>
        <w:adjustRightInd w:val="0"/>
        <w:rPr>
          <w:lang w:val="fr-FR"/>
        </w:rPr>
      </w:pPr>
      <w:r>
        <w:rPr>
          <w:lang w:val="fr-FR"/>
        </w:rPr>
        <w:t>Grande-Paroisse</w:t>
      </w:r>
    </w:p>
    <w:p w14:paraId="3F5BE3CD" w14:textId="77777777" w:rsidR="002932B0" w:rsidRDefault="002932B0" w:rsidP="004357C7">
      <w:pPr>
        <w:autoSpaceDE w:val="0"/>
        <w:autoSpaceDN w:val="0"/>
        <w:adjustRightInd w:val="0"/>
        <w:rPr>
          <w:lang w:val="fr-FR"/>
        </w:rPr>
      </w:pPr>
    </w:p>
    <w:p w14:paraId="433F0B2F" w14:textId="77777777" w:rsidR="009E64F1" w:rsidRPr="009E64F1" w:rsidRDefault="009E64F1" w:rsidP="004357C7">
      <w:pPr>
        <w:autoSpaceDE w:val="0"/>
        <w:autoSpaceDN w:val="0"/>
        <w:adjustRightInd w:val="0"/>
        <w:rPr>
          <w:lang w:val="fr-FR"/>
        </w:rPr>
      </w:pPr>
      <w:r>
        <w:rPr>
          <w:lang w:val="fr-FR"/>
        </w:rPr>
        <w:t>Grande</w:t>
      </w:r>
      <w:r w:rsidR="002932B0">
        <w:rPr>
          <w:lang w:val="fr-FR"/>
        </w:rPr>
        <w:t>-</w:t>
      </w:r>
      <w:r>
        <w:rPr>
          <w:lang w:val="fr-FR"/>
        </w:rPr>
        <w:t xml:space="preserve">Paroisse (Seine-et-Marne), </w:t>
      </w:r>
      <w:r w:rsidR="002932B0">
        <w:rPr>
          <w:lang w:val="fr-FR"/>
        </w:rPr>
        <w:t>vase à signes anthropomorphe et/ou zoomorphe du BF 3b (BIB 1827)</w:t>
      </w:r>
    </w:p>
    <w:p w14:paraId="649CF080" w14:textId="77777777" w:rsidR="004357C7" w:rsidRPr="0032190F" w:rsidRDefault="004357C7" w:rsidP="004357C7">
      <w:pPr>
        <w:autoSpaceDE w:val="0"/>
        <w:autoSpaceDN w:val="0"/>
        <w:adjustRightInd w:val="0"/>
        <w:rPr>
          <w:lang w:val="fr-FR"/>
        </w:rPr>
      </w:pPr>
      <w:r w:rsidRPr="0032190F">
        <w:rPr>
          <w:lang w:val="fr-FR"/>
        </w:rPr>
        <w:br/>
        <w:t>SERVIES</w:t>
      </w:r>
      <w:r w:rsidRPr="0032190F">
        <w:rPr>
          <w:lang w:val="fr-FR"/>
        </w:rPr>
        <w:br/>
      </w:r>
    </w:p>
    <w:p w14:paraId="73C343F3" w14:textId="77777777" w:rsidR="004357C7" w:rsidRPr="0032190F" w:rsidRDefault="004357C7" w:rsidP="004357C7">
      <w:pPr>
        <w:autoSpaceDE w:val="0"/>
        <w:autoSpaceDN w:val="0"/>
        <w:adjustRightInd w:val="0"/>
        <w:rPr>
          <w:lang w:val="fr-FR"/>
        </w:rPr>
      </w:pPr>
      <w:r w:rsidRPr="0032190F">
        <w:rPr>
          <w:lang w:val="fr-FR"/>
        </w:rPr>
        <w:t>Serviès-en-Val (Aude) a livré des torques et/ou boucles en or (BIB 2160)</w:t>
      </w:r>
    </w:p>
    <w:p w14:paraId="2512BF3C" w14:textId="77777777" w:rsidR="003C750B" w:rsidRPr="0032190F" w:rsidRDefault="003C750B" w:rsidP="00242C0F">
      <w:pPr>
        <w:jc w:val="both"/>
        <w:rPr>
          <w:lang w:val="fr-FR"/>
        </w:rPr>
      </w:pPr>
    </w:p>
    <w:p w14:paraId="5B3F214F" w14:textId="77777777" w:rsidR="00833731" w:rsidRPr="0032190F" w:rsidRDefault="00833731" w:rsidP="00426FF9">
      <w:pPr>
        <w:pStyle w:val="Heading1"/>
      </w:pPr>
      <w:bookmarkStart w:id="2105" w:name="Sit_Roque_Viou"/>
      <w:r w:rsidRPr="0032190F">
        <w:t>ROQUE-DE-VIOU</w:t>
      </w:r>
    </w:p>
    <w:bookmarkEnd w:id="2105"/>
    <w:p w14:paraId="1FEDBC9A" w14:textId="77777777" w:rsidR="000A5388" w:rsidRPr="0032190F" w:rsidRDefault="000A5388" w:rsidP="00242C0F">
      <w:pPr>
        <w:jc w:val="both"/>
        <w:rPr>
          <w:lang w:val="fr-FR"/>
        </w:rPr>
      </w:pPr>
    </w:p>
    <w:p w14:paraId="7E691ECF" w14:textId="4483B5B5" w:rsidR="00833731" w:rsidRPr="0032190F" w:rsidRDefault="00833731" w:rsidP="00242C0F">
      <w:pPr>
        <w:jc w:val="both"/>
        <w:rPr>
          <w:lang w:val="fr-FR"/>
        </w:rPr>
      </w:pPr>
      <w:r w:rsidRPr="0032190F">
        <w:rPr>
          <w:lang w:val="fr-FR"/>
        </w:rPr>
        <w:t>L’</w:t>
      </w:r>
      <w:hyperlink r:id="rId4908" w:anchor="Cul_Oppidum" w:history="1">
        <w:r w:rsidR="00900011" w:rsidRPr="0032190F">
          <w:rPr>
            <w:rStyle w:val="Hyperlink"/>
            <w:lang w:val="fr-FR"/>
          </w:rPr>
          <w:t>oppidum</w:t>
        </w:r>
      </w:hyperlink>
      <w:r w:rsidRPr="0032190F">
        <w:rPr>
          <w:lang w:val="fr-FR"/>
        </w:rPr>
        <w:t xml:space="preserve"> de la Roque-de-Viou</w:t>
      </w:r>
      <w:r w:rsidR="00C31D13" w:rsidRPr="0032190F">
        <w:rPr>
          <w:lang w:val="fr-FR"/>
        </w:rPr>
        <w:t xml:space="preserve"> (Saint-</w:t>
      </w:r>
      <w:r w:rsidR="00BD160C" w:rsidRPr="0032190F">
        <w:rPr>
          <w:lang w:val="fr-FR"/>
        </w:rPr>
        <w:t>Dionisy, Gard)</w:t>
      </w:r>
      <w:r w:rsidRPr="0032190F">
        <w:rPr>
          <w:lang w:val="fr-FR"/>
        </w:rPr>
        <w:t xml:space="preserve">, en surplomb de la vallée de Vaunage, entre Nîmes et Sommières (Languedoc-Rousillon) </w:t>
      </w:r>
      <w:r w:rsidR="00927C0A" w:rsidRPr="0032190F">
        <w:rPr>
          <w:lang w:val="fr-FR"/>
        </w:rPr>
        <w:t xml:space="preserve">Habitat du BF 3b, habitat de 7 ha en rebord de plateau (BIB B. Dedet, Table ronde d’Orgnac 2016). </w:t>
      </w:r>
    </w:p>
    <w:p w14:paraId="21CFD440" w14:textId="77777777" w:rsidR="00927C0A" w:rsidRPr="0032190F" w:rsidRDefault="00927C0A" w:rsidP="00242C0F">
      <w:pPr>
        <w:jc w:val="both"/>
        <w:rPr>
          <w:lang w:val="fr-FR"/>
        </w:rPr>
      </w:pPr>
    </w:p>
    <w:p w14:paraId="3D0E6834" w14:textId="77777777" w:rsidR="00927C0A" w:rsidRPr="0032190F" w:rsidRDefault="00927C0A" w:rsidP="00927C0A">
      <w:pPr>
        <w:pStyle w:val="Heading2"/>
      </w:pPr>
      <w:r w:rsidRPr="0032190F">
        <w:t>Habitat</w:t>
      </w:r>
    </w:p>
    <w:p w14:paraId="6CC05B45" w14:textId="77777777" w:rsidR="00B01BE2" w:rsidRPr="0032190F" w:rsidRDefault="00B01BE2" w:rsidP="00B01BE2">
      <w:pPr>
        <w:jc w:val="both"/>
        <w:rPr>
          <w:lang w:val="fr-FR"/>
        </w:rPr>
      </w:pPr>
      <w:r w:rsidRPr="0032190F">
        <w:rPr>
          <w:lang w:val="fr-FR"/>
        </w:rPr>
        <w:t>Dès le Bronze final, l’habitat de Roque-de-Viou peut être considéré prééminent sur le plan régional du fait de sa taille (BIB 1995 p. 65)</w:t>
      </w:r>
    </w:p>
    <w:p w14:paraId="2A7A51BD" w14:textId="77777777" w:rsidR="00927C0A" w:rsidRPr="0032190F" w:rsidRDefault="00927C0A" w:rsidP="00B01BE2">
      <w:pPr>
        <w:jc w:val="both"/>
        <w:rPr>
          <w:lang w:val="fr-FR"/>
        </w:rPr>
      </w:pPr>
    </w:p>
    <w:p w14:paraId="319E9A40" w14:textId="77777777" w:rsidR="00927C0A" w:rsidRPr="0032190F" w:rsidRDefault="00927C0A" w:rsidP="00927C0A">
      <w:pPr>
        <w:pStyle w:val="Heading2"/>
      </w:pPr>
      <w:r w:rsidRPr="0032190F">
        <w:t>Bronze final</w:t>
      </w:r>
    </w:p>
    <w:p w14:paraId="2C9053E1" w14:textId="77777777" w:rsidR="00927C0A" w:rsidRPr="0032190F" w:rsidRDefault="00927C0A" w:rsidP="00B01BE2">
      <w:pPr>
        <w:jc w:val="both"/>
        <w:rPr>
          <w:lang w:val="fr-FR"/>
        </w:rPr>
      </w:pPr>
    </w:p>
    <w:p w14:paraId="37EEB548" w14:textId="7B9B6F32" w:rsidR="004B50D5" w:rsidRPr="00D02EA4" w:rsidRDefault="00927C0A" w:rsidP="00B01BE2">
      <w:pPr>
        <w:jc w:val="both"/>
        <w:rPr>
          <w:lang w:val="fr-FR"/>
        </w:rPr>
      </w:pPr>
      <w:r w:rsidRPr="0032190F">
        <w:rPr>
          <w:lang w:val="fr-FR"/>
        </w:rPr>
        <w:t xml:space="preserve">Le site a livré de la céramique </w:t>
      </w:r>
      <w:hyperlink r:id="rId4909" w:anchor="Cul_Mailhac" w:history="1">
        <w:r w:rsidRPr="0032190F">
          <w:rPr>
            <w:rStyle w:val="Hyperlink"/>
            <w:lang w:val="fr-FR"/>
          </w:rPr>
          <w:t>mailhacienne</w:t>
        </w:r>
      </w:hyperlink>
      <w:r w:rsidRPr="0032190F">
        <w:rPr>
          <w:lang w:val="fr-FR"/>
        </w:rPr>
        <w:t xml:space="preserve"> (BIB 1874 planche 8). Très schématiquement on reconnaît un chien</w:t>
      </w:r>
      <w:r w:rsidR="00366920" w:rsidRPr="0032190F">
        <w:rPr>
          <w:lang w:val="fr-FR"/>
        </w:rPr>
        <w:t>, le sexe et les orielles sont représen</w:t>
      </w:r>
      <w:r w:rsidR="00D02EA4">
        <w:rPr>
          <w:lang w:val="fr-FR"/>
        </w:rPr>
        <w:t>t</w:t>
      </w:r>
      <w:r w:rsidR="00366920" w:rsidRPr="0032190F">
        <w:rPr>
          <w:lang w:val="fr-FR"/>
        </w:rPr>
        <w:t>ées au simple trait quand le reste du corps est au double</w:t>
      </w:r>
      <w:r w:rsidRPr="0032190F">
        <w:rPr>
          <w:lang w:val="fr-FR"/>
        </w:rPr>
        <w:t xml:space="preserve">, des </w:t>
      </w:r>
      <w:hyperlink r:id="rId4910" w:anchor="Cul_Proto_Art_TAC_T_a" w:history="1">
        <w:r w:rsidRPr="0032190F">
          <w:rPr>
            <w:rStyle w:val="Hyperlink"/>
            <w:lang w:val="fr-FR"/>
          </w:rPr>
          <w:t>personnages</w:t>
        </w:r>
      </w:hyperlink>
      <w:r w:rsidRPr="0032190F">
        <w:rPr>
          <w:lang w:val="fr-FR"/>
        </w:rPr>
        <w:t xml:space="preserve"> </w:t>
      </w:r>
      <w:r w:rsidR="00366920" w:rsidRPr="0032190F">
        <w:rPr>
          <w:lang w:val="fr-FR"/>
        </w:rPr>
        <w:t xml:space="preserve">schématique sans tête </w:t>
      </w:r>
      <w:r w:rsidRPr="0032190F">
        <w:rPr>
          <w:lang w:val="fr-FR"/>
        </w:rPr>
        <w:t>(SS BIB).</w:t>
      </w:r>
      <w:r w:rsidR="00213362" w:rsidRPr="0032190F">
        <w:rPr>
          <w:lang w:val="fr-FR"/>
        </w:rPr>
        <w:t xml:space="preserve"> </w:t>
      </w:r>
      <w:r w:rsidR="004B50D5" w:rsidRPr="00D02EA4">
        <w:rPr>
          <w:lang w:val="fr-FR"/>
        </w:rPr>
        <w:t>La fouille a concerné la superposition de deux cabanes :</w:t>
      </w:r>
    </w:p>
    <w:p w14:paraId="5BAD5D20" w14:textId="77777777" w:rsidR="004B50D5" w:rsidRPr="00D02EA4" w:rsidRDefault="004B50D5" w:rsidP="00B01BE2">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6"/>
        <w:gridCol w:w="6417"/>
      </w:tblGrid>
      <w:tr w:rsidR="004B50D5" w14:paraId="6F57874A" w14:textId="77777777" w:rsidTr="00C35EA7">
        <w:trPr>
          <w:jc w:val="center"/>
        </w:trPr>
        <w:tc>
          <w:tcPr>
            <w:tcW w:w="1096" w:type="dxa"/>
            <w:vAlign w:val="center"/>
          </w:tcPr>
          <w:p w14:paraId="24DA89E4" w14:textId="77777777" w:rsidR="004B50D5" w:rsidRDefault="004B50D5" w:rsidP="00C35EA7">
            <w:pPr>
              <w:jc w:val="center"/>
            </w:pPr>
            <w:r>
              <w:t>cabanes</w:t>
            </w:r>
          </w:p>
        </w:tc>
        <w:tc>
          <w:tcPr>
            <w:tcW w:w="6417" w:type="dxa"/>
          </w:tcPr>
          <w:p w14:paraId="6EE8AD91" w14:textId="77777777" w:rsidR="004B50D5" w:rsidRDefault="004B50D5" w:rsidP="00C35EA7">
            <w:pPr>
              <w:jc w:val="both"/>
            </w:pPr>
            <w:r>
              <w:t>description</w:t>
            </w:r>
          </w:p>
        </w:tc>
      </w:tr>
      <w:tr w:rsidR="004B50D5" w:rsidRPr="00497511" w14:paraId="21128EB2" w14:textId="77777777" w:rsidTr="00C35EA7">
        <w:trPr>
          <w:jc w:val="center"/>
        </w:trPr>
        <w:tc>
          <w:tcPr>
            <w:tcW w:w="1096" w:type="dxa"/>
            <w:vAlign w:val="center"/>
          </w:tcPr>
          <w:p w14:paraId="0BEE0637" w14:textId="77777777" w:rsidR="004B50D5" w:rsidRDefault="004B50D5" w:rsidP="00C35EA7">
            <w:pPr>
              <w:jc w:val="center"/>
            </w:pPr>
            <w:r>
              <w:t>B</w:t>
            </w:r>
          </w:p>
        </w:tc>
        <w:tc>
          <w:tcPr>
            <w:tcW w:w="6417" w:type="dxa"/>
          </w:tcPr>
          <w:p w14:paraId="457127D9" w14:textId="77777777" w:rsidR="004B50D5" w:rsidRPr="00C35EA7" w:rsidRDefault="004B50D5" w:rsidP="00C35EA7">
            <w:pPr>
              <w:jc w:val="both"/>
              <w:rPr>
                <w:lang w:val="fr-FR"/>
              </w:rPr>
            </w:pPr>
            <w:r w:rsidRPr="00C35EA7">
              <w:rPr>
                <w:lang w:val="fr-FR"/>
              </w:rPr>
              <w:t>décors moins soigneusement exécutés, trait simple + nombreux</w:t>
            </w:r>
          </w:p>
        </w:tc>
      </w:tr>
      <w:tr w:rsidR="004B50D5" w:rsidRPr="00497511" w14:paraId="5CD5498B" w14:textId="77777777" w:rsidTr="00C35EA7">
        <w:trPr>
          <w:jc w:val="center"/>
        </w:trPr>
        <w:tc>
          <w:tcPr>
            <w:tcW w:w="1096" w:type="dxa"/>
            <w:vAlign w:val="center"/>
          </w:tcPr>
          <w:p w14:paraId="5FF8F47D" w14:textId="77777777" w:rsidR="004B50D5" w:rsidRDefault="004B50D5" w:rsidP="00C35EA7">
            <w:pPr>
              <w:jc w:val="center"/>
            </w:pPr>
            <w:r>
              <w:lastRenderedPageBreak/>
              <w:t>A</w:t>
            </w:r>
          </w:p>
        </w:tc>
        <w:tc>
          <w:tcPr>
            <w:tcW w:w="6417" w:type="dxa"/>
          </w:tcPr>
          <w:p w14:paraId="6CC85798" w14:textId="77777777" w:rsidR="004B50D5" w:rsidRPr="00C35EA7" w:rsidRDefault="004B50D5" w:rsidP="00C35EA7">
            <w:pPr>
              <w:jc w:val="both"/>
              <w:rPr>
                <w:lang w:val="fr-FR"/>
              </w:rPr>
            </w:pPr>
            <w:r w:rsidRPr="00C35EA7">
              <w:rPr>
                <w:lang w:val="fr-FR"/>
              </w:rPr>
              <w:t>2 décors à frises figuratives : chevaux très stylisés</w:t>
            </w:r>
          </w:p>
        </w:tc>
      </w:tr>
    </w:tbl>
    <w:p w14:paraId="7D7345EA" w14:textId="77777777" w:rsidR="004B50D5" w:rsidRPr="0032190F" w:rsidRDefault="004B50D5" w:rsidP="00B01BE2">
      <w:pPr>
        <w:jc w:val="both"/>
        <w:rPr>
          <w:lang w:val="fr-FR"/>
        </w:rPr>
      </w:pPr>
      <w:r w:rsidRPr="0032190F">
        <w:rPr>
          <w:lang w:val="fr-FR"/>
        </w:rPr>
        <w:t xml:space="preserve">(BIB 1872 p. 49) </w:t>
      </w:r>
    </w:p>
    <w:p w14:paraId="4A4E1BD7" w14:textId="77777777" w:rsidR="00927C0A" w:rsidRPr="0032190F" w:rsidRDefault="00927C0A" w:rsidP="00927C0A">
      <w:pPr>
        <w:jc w:val="both"/>
        <w:rPr>
          <w:lang w:val="fr-FR"/>
        </w:rPr>
      </w:pPr>
    </w:p>
    <w:p w14:paraId="318EEE6F" w14:textId="77777777" w:rsidR="00927C0A" w:rsidRPr="0032190F" w:rsidRDefault="00927C0A" w:rsidP="00927C0A">
      <w:pPr>
        <w:pStyle w:val="Heading3"/>
      </w:pPr>
      <w:r w:rsidRPr="0032190F">
        <w:t>Cabane A</w:t>
      </w:r>
    </w:p>
    <w:p w14:paraId="535DDE4E" w14:textId="77777777" w:rsidR="00927C0A" w:rsidRPr="0032190F" w:rsidRDefault="00927C0A" w:rsidP="00927C0A">
      <w:pPr>
        <w:jc w:val="both"/>
        <w:rPr>
          <w:lang w:val="fr-FR"/>
        </w:rPr>
      </w:pPr>
      <w:r w:rsidRPr="0032190F">
        <w:rPr>
          <w:lang w:val="fr-FR"/>
        </w:rPr>
        <w:t>La plus ancienne (SS BIB). Un vase (n° inv. R 939) montre des indices techniques sur la composition des décors Mailhac I en différentes phases (BIB 2162) :</w:t>
      </w:r>
    </w:p>
    <w:p w14:paraId="53264933" w14:textId="77777777" w:rsidR="00927C0A" w:rsidRPr="0032190F" w:rsidRDefault="00927C0A" w:rsidP="00927C0A">
      <w:pPr>
        <w:ind w:firstLine="709"/>
        <w:jc w:val="both"/>
        <w:rPr>
          <w:lang w:val="fr-FR"/>
        </w:rPr>
      </w:pPr>
      <w:r w:rsidRPr="0032190F">
        <w:rPr>
          <w:lang w:val="fr-FR"/>
        </w:rPr>
        <w:t xml:space="preserve">1) finition et polissage de la face externe, </w:t>
      </w:r>
    </w:p>
    <w:p w14:paraId="7ED314D2" w14:textId="77777777" w:rsidR="00927C0A" w:rsidRPr="0032190F" w:rsidRDefault="00927C0A" w:rsidP="00927C0A">
      <w:pPr>
        <w:ind w:firstLine="709"/>
        <w:jc w:val="both"/>
        <w:rPr>
          <w:lang w:val="fr-FR"/>
        </w:rPr>
      </w:pPr>
      <w:r w:rsidRPr="0032190F">
        <w:rPr>
          <w:lang w:val="fr-FR"/>
        </w:rPr>
        <w:t xml:space="preserve">2) traçage à la pointe double de 6 traits horizontaux, groupés par 2, </w:t>
      </w:r>
    </w:p>
    <w:p w14:paraId="02D2C0B1" w14:textId="77777777" w:rsidR="00927C0A" w:rsidRPr="0032190F" w:rsidRDefault="00927C0A" w:rsidP="00927C0A">
      <w:pPr>
        <w:ind w:firstLine="709"/>
        <w:jc w:val="both"/>
        <w:rPr>
          <w:lang w:val="fr-FR"/>
        </w:rPr>
      </w:pPr>
      <w:r w:rsidRPr="0032190F">
        <w:rPr>
          <w:lang w:val="fr-FR"/>
        </w:rPr>
        <w:t>3) traçage des traits verticaux à la pointe simple,</w:t>
      </w:r>
    </w:p>
    <w:p w14:paraId="6A36F847" w14:textId="77777777" w:rsidR="00927C0A" w:rsidRPr="0032190F" w:rsidRDefault="00927C0A" w:rsidP="00927C0A">
      <w:pPr>
        <w:ind w:firstLine="709"/>
        <w:jc w:val="both"/>
        <w:rPr>
          <w:lang w:val="fr-FR"/>
        </w:rPr>
      </w:pPr>
      <w:r w:rsidRPr="0032190F">
        <w:rPr>
          <w:lang w:val="fr-FR"/>
        </w:rPr>
        <w:t>4) effacement au doigt ou au lissoir des segments inutiles, sur les lignes horizontales.</w:t>
      </w:r>
    </w:p>
    <w:p w14:paraId="59DF9B8D" w14:textId="77777777" w:rsidR="00927C0A" w:rsidRPr="0032190F" w:rsidRDefault="00927C0A" w:rsidP="00927C0A">
      <w:pPr>
        <w:jc w:val="both"/>
        <w:rPr>
          <w:lang w:val="fr-FR"/>
        </w:rPr>
      </w:pPr>
      <w:r w:rsidRPr="0032190F">
        <w:rPr>
          <w:lang w:val="fr-FR"/>
        </w:rPr>
        <w:t>(BIB 2162) </w:t>
      </w:r>
    </w:p>
    <w:p w14:paraId="725F664F" w14:textId="77777777" w:rsidR="00927C0A" w:rsidRPr="0032190F" w:rsidRDefault="00927C0A" w:rsidP="00927C0A">
      <w:pPr>
        <w:jc w:val="both"/>
        <w:rPr>
          <w:lang w:val="fr-FR"/>
        </w:rPr>
      </w:pPr>
    </w:p>
    <w:p w14:paraId="50E4C8BA" w14:textId="77777777" w:rsidR="00927C0A" w:rsidRPr="0032190F" w:rsidRDefault="00927C0A" w:rsidP="00927C0A">
      <w:pPr>
        <w:jc w:val="both"/>
        <w:rPr>
          <w:lang w:val="fr-FR"/>
        </w:rPr>
      </w:pPr>
      <w:r w:rsidRPr="0032190F">
        <w:rPr>
          <w:lang w:val="fr-FR"/>
        </w:rPr>
        <w:t>« Plusieurs faits permettent d'arriver à de telles conclusions : l'écartement et la longueur des traits horizontaux, exécutés à la pointe bifide, sont cons-tants ; au contraire, les traits verti-caux, faits en deux fois à la pointe simple, sont rarement parallèles et n'ont jamais la même longueur. Sur les lignes horizontales, on observe que la pr ofondeur de l'incision, sans être partout la même, est égale sur les 2 traits ; cette caractéristique n'est pas vraie pour les barres verticales. On distingue très nettement sur notre photo (fig. 2) les zones d'effacement, effacement qui n'est pas parfait puis-que certains traits ont subsisté, atté-nués. L'absence de traces de doigts sur la lèvre peut faire penser que le vase était placé sur un tour lent rudi-mentaire pour être décoré. » (BIB 2162) </w:t>
      </w:r>
    </w:p>
    <w:p w14:paraId="73F5744A" w14:textId="77777777" w:rsidR="00927C0A" w:rsidRPr="0032190F" w:rsidRDefault="00927C0A" w:rsidP="00927C0A">
      <w:pPr>
        <w:jc w:val="both"/>
        <w:rPr>
          <w:lang w:val="fr-FR"/>
        </w:rPr>
      </w:pPr>
    </w:p>
    <w:p w14:paraId="2A7B2A3A" w14:textId="77777777" w:rsidR="00927C0A" w:rsidRPr="0032190F" w:rsidRDefault="00927C0A" w:rsidP="00927C0A">
      <w:pPr>
        <w:jc w:val="both"/>
        <w:rPr>
          <w:lang w:val="fr-FR"/>
        </w:rPr>
      </w:pPr>
      <w:r w:rsidRPr="0032190F">
        <w:rPr>
          <w:lang w:val="fr-FR"/>
        </w:rPr>
        <w:t>« La conclusion qui découle de ces remarques est la suivante : l'exécution d'un tel décor relève d'une technique, sinon très poussée, du moins bien assimilée par le potier. Un vase tel que celui-ci fait penser moins au fruit d'une production familiale qu'à l'œuvre d'un artisan, professionnel ou semi-professionnel » (BIB 2162) </w:t>
      </w:r>
    </w:p>
    <w:p w14:paraId="520FC9E9" w14:textId="77777777" w:rsidR="00927C0A" w:rsidRPr="0032190F" w:rsidRDefault="00927C0A" w:rsidP="00927C0A">
      <w:pPr>
        <w:jc w:val="both"/>
        <w:rPr>
          <w:lang w:val="fr-FR"/>
        </w:rPr>
      </w:pPr>
    </w:p>
    <w:p w14:paraId="42C1DD7D" w14:textId="77777777" w:rsidR="00927C0A" w:rsidRPr="0032190F" w:rsidRDefault="00927C0A" w:rsidP="00927C0A">
      <w:pPr>
        <w:pStyle w:val="Heading3"/>
      </w:pPr>
      <w:r w:rsidRPr="0032190F">
        <w:t>Cabane B</w:t>
      </w:r>
    </w:p>
    <w:p w14:paraId="225AE931" w14:textId="77777777" w:rsidR="00927C0A" w:rsidRPr="0032190F" w:rsidRDefault="00927C0A" w:rsidP="00927C0A">
      <w:pPr>
        <w:jc w:val="both"/>
        <w:rPr>
          <w:lang w:val="fr-FR"/>
        </w:rPr>
      </w:pPr>
      <w:r w:rsidRPr="0032190F">
        <w:rPr>
          <w:lang w:val="fr-FR"/>
        </w:rPr>
        <w:t xml:space="preserve">La Cabane B a livré un fragment de jante d’une roue à rayons peu individualisés </w:t>
      </w:r>
      <w:r w:rsidR="00213362" w:rsidRPr="0032190F">
        <w:rPr>
          <w:lang w:val="fr-FR"/>
        </w:rPr>
        <w:t xml:space="preserve">datée du Bronze final 3 </w:t>
      </w:r>
      <w:r w:rsidRPr="0032190F">
        <w:rPr>
          <w:lang w:val="fr-FR"/>
        </w:rPr>
        <w:t>(BIB 2212 p. 438).</w:t>
      </w:r>
    </w:p>
    <w:p w14:paraId="14B0BC0B" w14:textId="77777777" w:rsidR="00927C0A" w:rsidRPr="0032190F" w:rsidRDefault="00927C0A" w:rsidP="00927C0A">
      <w:pPr>
        <w:jc w:val="both"/>
        <w:rPr>
          <w:lang w:val="fr-FR"/>
        </w:rPr>
      </w:pPr>
    </w:p>
    <w:p w14:paraId="5B2AB129" w14:textId="77777777" w:rsidR="004B50D5" w:rsidRPr="0032190F" w:rsidRDefault="004B50D5" w:rsidP="00B01BE2">
      <w:pPr>
        <w:jc w:val="both"/>
        <w:rPr>
          <w:lang w:val="fr-FR"/>
        </w:rPr>
      </w:pPr>
    </w:p>
    <w:p w14:paraId="0FDB5075" w14:textId="77777777" w:rsidR="00927C0A" w:rsidRPr="0032190F" w:rsidRDefault="00927C0A" w:rsidP="00927C0A">
      <w:pPr>
        <w:pStyle w:val="Heading2"/>
      </w:pPr>
      <w:r w:rsidRPr="0032190F">
        <w:t>Fer 2</w:t>
      </w:r>
    </w:p>
    <w:p w14:paraId="6BAA54D2" w14:textId="77777777" w:rsidR="00932840" w:rsidRPr="0032190F" w:rsidRDefault="00932840" w:rsidP="00B01BE2">
      <w:pPr>
        <w:jc w:val="both"/>
        <w:rPr>
          <w:lang w:val="fr-FR"/>
        </w:rPr>
      </w:pPr>
      <w:r w:rsidRPr="0032190F">
        <w:rPr>
          <w:lang w:val="fr-FR"/>
        </w:rPr>
        <w:t>Au 4</w:t>
      </w:r>
      <w:r w:rsidRPr="0032190F">
        <w:rPr>
          <w:vertAlign w:val="superscript"/>
          <w:lang w:val="fr-FR"/>
        </w:rPr>
        <w:t>e</w:t>
      </w:r>
      <w:r w:rsidR="00927C0A" w:rsidRPr="0032190F">
        <w:rPr>
          <w:lang w:val="fr-FR"/>
        </w:rPr>
        <w:t xml:space="preserve"> s. aec, appar</w:t>
      </w:r>
      <w:r w:rsidR="00851C87" w:rsidRPr="0032190F">
        <w:rPr>
          <w:lang w:val="fr-FR"/>
        </w:rPr>
        <w:t>ition d’un</w:t>
      </w:r>
      <w:r w:rsidRPr="0032190F">
        <w:rPr>
          <w:lang w:val="fr-FR"/>
        </w:rPr>
        <w:t xml:space="preserve">e enceinte (BIB B. Dedet, Table ronde d’Orgnac 2016) </w:t>
      </w:r>
    </w:p>
    <w:p w14:paraId="0084DE99" w14:textId="77777777" w:rsidR="00352A43" w:rsidRPr="0032190F" w:rsidRDefault="00352A43" w:rsidP="00B01BE2">
      <w:pPr>
        <w:jc w:val="both"/>
        <w:rPr>
          <w:lang w:val="fr-FR"/>
        </w:rPr>
      </w:pPr>
    </w:p>
    <w:p w14:paraId="045C530D" w14:textId="77777777" w:rsidR="00352A43" w:rsidRPr="0032190F" w:rsidRDefault="00352A43" w:rsidP="00426FF9">
      <w:pPr>
        <w:pStyle w:val="Heading1"/>
      </w:pPr>
      <w:bookmarkStart w:id="2106" w:name="Sit_Altayrac"/>
      <w:r w:rsidRPr="0032190F">
        <w:t>ALTAYRAC</w:t>
      </w:r>
    </w:p>
    <w:bookmarkEnd w:id="2106"/>
    <w:p w14:paraId="64EAC76E" w14:textId="77777777" w:rsidR="00352A43" w:rsidRPr="0032190F" w:rsidRDefault="00352A43" w:rsidP="00B01BE2">
      <w:pPr>
        <w:jc w:val="both"/>
        <w:rPr>
          <w:lang w:val="fr-FR" w:eastAsia="en-GB"/>
        </w:rPr>
      </w:pPr>
    </w:p>
    <w:p w14:paraId="1DF1A4A8" w14:textId="0431AE54" w:rsidR="00352A43" w:rsidRPr="0032190F" w:rsidRDefault="00352A43" w:rsidP="00B01BE2">
      <w:pPr>
        <w:jc w:val="both"/>
        <w:rPr>
          <w:lang w:val="fr-FR"/>
        </w:rPr>
      </w:pPr>
      <w:r w:rsidRPr="0032190F">
        <w:rPr>
          <w:lang w:val="fr-FR" w:eastAsia="en-GB"/>
        </w:rPr>
        <w:t>L’aven d’Altayrac</w:t>
      </w:r>
      <w:r w:rsidRPr="0032190F">
        <w:rPr>
          <w:lang w:val="fr-FR"/>
        </w:rPr>
        <w:t xml:space="preserve"> </w:t>
      </w:r>
      <w:r w:rsidR="00D61EA9" w:rsidRPr="0032190F">
        <w:rPr>
          <w:lang w:val="fr-FR"/>
        </w:rPr>
        <w:t>(</w:t>
      </w:r>
      <w:r w:rsidR="00D61EA9" w:rsidRPr="0032190F">
        <w:rPr>
          <w:lang w:val="fr-FR" w:eastAsia="en-GB"/>
        </w:rPr>
        <w:t xml:space="preserve">Aveyron) </w:t>
      </w:r>
      <w:r w:rsidRPr="0032190F">
        <w:rPr>
          <w:lang w:val="fr-FR"/>
        </w:rPr>
        <w:t xml:space="preserve">montre des </w:t>
      </w:r>
      <w:r w:rsidRPr="0032190F">
        <w:rPr>
          <w:lang w:val="fr-FR" w:eastAsia="en-GB"/>
        </w:rPr>
        <w:t xml:space="preserve">vases de style </w:t>
      </w:r>
      <w:hyperlink r:id="rId4911" w:anchor="Cul_Protosaintveredeme" w:history="1">
        <w:r w:rsidRPr="0032190F">
          <w:rPr>
            <w:rStyle w:val="Hyperlink"/>
            <w:lang w:val="fr-FR" w:eastAsia="en-GB"/>
          </w:rPr>
          <w:t>proto-Saint-Vérédème</w:t>
        </w:r>
      </w:hyperlink>
      <w:r w:rsidRPr="0032190F">
        <w:rPr>
          <w:lang w:val="fr-FR" w:eastAsia="en-GB"/>
        </w:rPr>
        <w:t xml:space="preserve"> ou </w:t>
      </w:r>
      <w:hyperlink r:id="rId4912" w:anchor="Cul_Saint_Veredeme" w:history="1">
        <w:r w:rsidRPr="0032190F">
          <w:rPr>
            <w:rStyle w:val="Hyperlink"/>
            <w:lang w:val="fr-FR" w:eastAsia="en-GB"/>
          </w:rPr>
          <w:t>Saint-Vérédème</w:t>
        </w:r>
      </w:hyperlink>
      <w:r w:rsidRPr="0032190F">
        <w:rPr>
          <w:lang w:val="fr-FR" w:eastAsia="en-GB"/>
        </w:rPr>
        <w:t xml:space="preserve"> avec des motifs rayonnants gravés assimilables à des </w:t>
      </w:r>
      <w:hyperlink r:id="rId4913" w:anchor="Cul_Art_TAC_T_g_soleil" w:history="1">
        <w:r w:rsidRPr="0032190F">
          <w:rPr>
            <w:rStyle w:val="Hyperlink"/>
            <w:lang w:val="fr-FR" w:eastAsia="en-GB"/>
          </w:rPr>
          <w:t>soleils</w:t>
        </w:r>
      </w:hyperlink>
      <w:r w:rsidRPr="0032190F">
        <w:rPr>
          <w:lang w:val="fr-FR" w:eastAsia="en-GB"/>
        </w:rPr>
        <w:t xml:space="preserve"> (BIB 1477)</w:t>
      </w:r>
    </w:p>
    <w:p w14:paraId="5A468584" w14:textId="77777777" w:rsidR="00851C87" w:rsidRPr="0032190F" w:rsidRDefault="00851C87" w:rsidP="00B01BE2">
      <w:pPr>
        <w:jc w:val="both"/>
        <w:rPr>
          <w:lang w:val="fr-FR"/>
        </w:rPr>
      </w:pPr>
    </w:p>
    <w:p w14:paraId="5E7CF38A" w14:textId="77777777" w:rsidR="006B1BA7" w:rsidRPr="0032190F" w:rsidRDefault="006B1BA7" w:rsidP="00426FF9">
      <w:pPr>
        <w:pStyle w:val="Heading1"/>
      </w:pPr>
      <w:bookmarkStart w:id="2107" w:name="Sit_Roucayrol"/>
      <w:r w:rsidRPr="0032190F">
        <w:t>ROUCAYROL</w:t>
      </w:r>
    </w:p>
    <w:bookmarkEnd w:id="2107"/>
    <w:p w14:paraId="7A97E61F" w14:textId="77777777" w:rsidR="006B1BA7" w:rsidRPr="0032190F" w:rsidRDefault="006B1BA7" w:rsidP="00B01BE2">
      <w:pPr>
        <w:jc w:val="both"/>
        <w:rPr>
          <w:lang w:val="fr-FR"/>
        </w:rPr>
      </w:pPr>
    </w:p>
    <w:p w14:paraId="3064302B" w14:textId="1D616485" w:rsidR="006B1BA7" w:rsidRPr="0032190F" w:rsidRDefault="006B1BA7" w:rsidP="00B01BE2">
      <w:pPr>
        <w:jc w:val="both"/>
        <w:rPr>
          <w:lang w:val="fr-FR"/>
        </w:rPr>
      </w:pPr>
      <w:r w:rsidRPr="0032190F">
        <w:rPr>
          <w:lang w:val="fr-FR" w:eastAsia="en-GB"/>
        </w:rPr>
        <w:t xml:space="preserve">La </w:t>
      </w:r>
      <w:r w:rsidRPr="00F17483">
        <w:rPr>
          <w:i/>
          <w:lang w:val="fr-FR" w:eastAsia="en-GB"/>
        </w:rPr>
        <w:t>tholos</w:t>
      </w:r>
      <w:r w:rsidRPr="0032190F">
        <w:rPr>
          <w:lang w:val="fr-FR" w:eastAsia="en-GB"/>
        </w:rPr>
        <w:t xml:space="preserve"> de Roucayrol (Brissac, Hérault)</w:t>
      </w:r>
      <w:r w:rsidR="00352A43" w:rsidRPr="0032190F">
        <w:rPr>
          <w:lang w:val="fr-FR"/>
        </w:rPr>
        <w:t xml:space="preserve"> montrent des </w:t>
      </w:r>
      <w:r w:rsidR="00352A43" w:rsidRPr="0032190F">
        <w:rPr>
          <w:lang w:val="fr-FR" w:eastAsia="en-GB"/>
        </w:rPr>
        <w:t xml:space="preserve">vases de style </w:t>
      </w:r>
      <w:hyperlink r:id="rId4914" w:anchor="Cul_Protosaintveredeme" w:history="1">
        <w:r w:rsidR="00352A43" w:rsidRPr="0032190F">
          <w:rPr>
            <w:rStyle w:val="Hyperlink"/>
            <w:lang w:val="fr-FR" w:eastAsia="en-GB"/>
          </w:rPr>
          <w:t>proto-Saint-Vérédème</w:t>
        </w:r>
      </w:hyperlink>
      <w:r w:rsidR="00352A43" w:rsidRPr="0032190F">
        <w:rPr>
          <w:lang w:val="fr-FR" w:eastAsia="en-GB"/>
        </w:rPr>
        <w:t xml:space="preserve"> ou </w:t>
      </w:r>
      <w:hyperlink r:id="rId4915" w:anchor="Cul_Saint_Veredeme" w:history="1">
        <w:r w:rsidR="00352A43" w:rsidRPr="0032190F">
          <w:rPr>
            <w:rStyle w:val="Hyperlink"/>
            <w:lang w:val="fr-FR" w:eastAsia="en-GB"/>
          </w:rPr>
          <w:t>Saint-Vérédème</w:t>
        </w:r>
      </w:hyperlink>
      <w:r w:rsidR="00352A43" w:rsidRPr="0032190F">
        <w:rPr>
          <w:lang w:val="fr-FR" w:eastAsia="en-GB"/>
        </w:rPr>
        <w:t xml:space="preserve"> avec des motifs rayonnants gravés assimilables à des </w:t>
      </w:r>
      <w:hyperlink r:id="rId4916" w:anchor="Cul_Art_TAC_T_g_soleil" w:history="1">
        <w:r w:rsidR="00352A43" w:rsidRPr="0032190F">
          <w:rPr>
            <w:rStyle w:val="Hyperlink"/>
            <w:lang w:val="fr-FR" w:eastAsia="en-GB"/>
          </w:rPr>
          <w:t>soleils</w:t>
        </w:r>
      </w:hyperlink>
      <w:r w:rsidR="00352A43" w:rsidRPr="0032190F">
        <w:rPr>
          <w:lang w:val="fr-FR" w:eastAsia="en-GB"/>
        </w:rPr>
        <w:t xml:space="preserve"> (BIB 1477)</w:t>
      </w:r>
    </w:p>
    <w:p w14:paraId="0E98B3AC" w14:textId="77777777" w:rsidR="006B1BA7" w:rsidRPr="0032190F" w:rsidRDefault="006B1BA7" w:rsidP="00B01BE2">
      <w:pPr>
        <w:jc w:val="both"/>
        <w:rPr>
          <w:lang w:val="fr-FR"/>
        </w:rPr>
      </w:pPr>
    </w:p>
    <w:p w14:paraId="13317CFE" w14:textId="77777777" w:rsidR="00FF54F9" w:rsidRPr="0032190F" w:rsidRDefault="006B1BA7" w:rsidP="00426FF9">
      <w:pPr>
        <w:pStyle w:val="Heading1"/>
      </w:pPr>
      <w:bookmarkStart w:id="2108" w:name="Sit_Seguins"/>
      <w:r w:rsidRPr="0032190F">
        <w:t>SEGUINS</w:t>
      </w:r>
    </w:p>
    <w:bookmarkEnd w:id="2108"/>
    <w:p w14:paraId="6C94D5E4" w14:textId="77777777" w:rsidR="006B1BA7" w:rsidRPr="0032190F" w:rsidRDefault="006B1BA7" w:rsidP="00242C0F">
      <w:pPr>
        <w:jc w:val="both"/>
        <w:rPr>
          <w:lang w:val="fr-FR"/>
        </w:rPr>
      </w:pPr>
    </w:p>
    <w:p w14:paraId="24DE7FD2" w14:textId="448BB1F2" w:rsidR="006B1BA7" w:rsidRDefault="006B1BA7" w:rsidP="006B1BA7">
      <w:pPr>
        <w:autoSpaceDE w:val="0"/>
        <w:autoSpaceDN w:val="0"/>
        <w:adjustRightInd w:val="0"/>
        <w:rPr>
          <w:lang w:val="fr-FR" w:eastAsia="en-GB"/>
        </w:rPr>
      </w:pPr>
      <w:r w:rsidRPr="0032190F">
        <w:rPr>
          <w:lang w:val="fr-FR"/>
        </w:rPr>
        <w:t xml:space="preserve">Les Seguins (Buoux, Vaucluse), montrent des </w:t>
      </w:r>
      <w:r w:rsidRPr="0032190F">
        <w:rPr>
          <w:lang w:val="fr-FR" w:eastAsia="en-GB"/>
        </w:rPr>
        <w:t xml:space="preserve">vases de style </w:t>
      </w:r>
      <w:hyperlink r:id="rId4917" w:anchor="Cul_Protosaintveredeme" w:history="1">
        <w:r w:rsidR="00352A43" w:rsidRPr="0032190F">
          <w:rPr>
            <w:rStyle w:val="Hyperlink"/>
            <w:lang w:val="fr-FR" w:eastAsia="en-GB"/>
          </w:rPr>
          <w:t>proto-Saint-Vérédème</w:t>
        </w:r>
      </w:hyperlink>
      <w:r w:rsidR="00352A43" w:rsidRPr="0032190F">
        <w:rPr>
          <w:lang w:val="fr-FR" w:eastAsia="en-GB"/>
        </w:rPr>
        <w:t xml:space="preserve"> ou </w:t>
      </w:r>
      <w:hyperlink r:id="rId4918" w:anchor="Cul_Saint_Veredeme" w:history="1">
        <w:r w:rsidR="00352A43" w:rsidRPr="0032190F">
          <w:rPr>
            <w:rStyle w:val="Hyperlink"/>
            <w:lang w:val="fr-FR" w:eastAsia="en-GB"/>
          </w:rPr>
          <w:t>Saint-Vérédème</w:t>
        </w:r>
      </w:hyperlink>
      <w:r w:rsidRPr="0032190F">
        <w:rPr>
          <w:lang w:val="fr-FR" w:eastAsia="en-GB"/>
        </w:rPr>
        <w:t xml:space="preserve"> avec des motifs rayonnants gravés assimilables à des </w:t>
      </w:r>
      <w:hyperlink r:id="rId4919" w:anchor="Cul_Art_TAC_T_g_soleil" w:history="1">
        <w:r w:rsidRPr="0032190F">
          <w:rPr>
            <w:rStyle w:val="Hyperlink"/>
            <w:lang w:val="fr-FR" w:eastAsia="en-GB"/>
          </w:rPr>
          <w:t>soleils</w:t>
        </w:r>
      </w:hyperlink>
      <w:r w:rsidRPr="0032190F">
        <w:rPr>
          <w:lang w:val="fr-FR" w:eastAsia="en-GB"/>
        </w:rPr>
        <w:t xml:space="preserve"> (BIB 1477)</w:t>
      </w:r>
    </w:p>
    <w:p w14:paraId="06DA55A9" w14:textId="77777777" w:rsidR="000A5794" w:rsidRDefault="000A5794" w:rsidP="006B1BA7">
      <w:pPr>
        <w:autoSpaceDE w:val="0"/>
        <w:autoSpaceDN w:val="0"/>
        <w:adjustRightInd w:val="0"/>
        <w:rPr>
          <w:lang w:val="fr-FR" w:eastAsia="en-GB"/>
        </w:rPr>
      </w:pPr>
    </w:p>
    <w:p w14:paraId="0114FAFB" w14:textId="77777777" w:rsidR="000A5794" w:rsidRPr="0032190F" w:rsidRDefault="000A5794" w:rsidP="00426FF9">
      <w:pPr>
        <w:pStyle w:val="Heading1"/>
      </w:pPr>
      <w:bookmarkStart w:id="2109" w:name="Sit_Laprade"/>
      <w:r>
        <w:t>LAPRADE</w:t>
      </w:r>
    </w:p>
    <w:bookmarkEnd w:id="2109"/>
    <w:p w14:paraId="1CED26B5" w14:textId="77777777" w:rsidR="006B1BA7" w:rsidRDefault="006B1BA7" w:rsidP="00242C0F">
      <w:pPr>
        <w:jc w:val="both"/>
        <w:rPr>
          <w:lang w:val="fr-FR"/>
        </w:rPr>
      </w:pPr>
    </w:p>
    <w:p w14:paraId="50F2B815" w14:textId="50F8B3E5" w:rsidR="000A5794" w:rsidRDefault="000A5794" w:rsidP="00242C0F">
      <w:pPr>
        <w:jc w:val="both"/>
        <w:rPr>
          <w:lang w:val="fr-FR"/>
        </w:rPr>
      </w:pPr>
      <w:r w:rsidRPr="000A5794">
        <w:rPr>
          <w:lang w:val="fr-FR"/>
        </w:rPr>
        <w:t>Laurotte-du-Rhône, Vaucluse</w:t>
      </w:r>
      <w:r>
        <w:rPr>
          <w:lang w:val="fr-FR"/>
        </w:rPr>
        <w:t xml:space="preserve">. Série de 46 perles à composition sodo-potassique, v. </w:t>
      </w:r>
      <w:hyperlink r:id="rId4920" w:anchor="Sit_Fratessina_atel_verre" w:history="1">
        <w:r w:rsidRPr="000A5794">
          <w:rPr>
            <w:rStyle w:val="Hyperlink"/>
            <w:lang w:val="fr-FR"/>
          </w:rPr>
          <w:t>Frattesina</w:t>
        </w:r>
      </w:hyperlink>
      <w:r>
        <w:rPr>
          <w:lang w:val="fr-FR"/>
        </w:rPr>
        <w:t>, dans un contexte d'habitat du BF2b (Billaud 1998)(BIB 3050)</w:t>
      </w:r>
    </w:p>
    <w:p w14:paraId="0A8CEA2B" w14:textId="77777777" w:rsidR="000A5794" w:rsidRDefault="000A5794" w:rsidP="00242C0F">
      <w:pPr>
        <w:jc w:val="both"/>
        <w:rPr>
          <w:lang w:val="fr-FR"/>
        </w:rPr>
      </w:pPr>
    </w:p>
    <w:p w14:paraId="5B001809" w14:textId="77777777" w:rsidR="000A5794" w:rsidRDefault="000A5794" w:rsidP="00426FF9">
      <w:pPr>
        <w:pStyle w:val="Heading1"/>
      </w:pPr>
      <w:bookmarkStart w:id="2110" w:name="Sit_Baume_Layrou"/>
      <w:r>
        <w:t>BAUME-LAYROU</w:t>
      </w:r>
    </w:p>
    <w:bookmarkEnd w:id="2110"/>
    <w:p w14:paraId="2DA6F5C0" w14:textId="77777777" w:rsidR="000A5794" w:rsidRDefault="000A5794" w:rsidP="00242C0F">
      <w:pPr>
        <w:jc w:val="both"/>
        <w:rPr>
          <w:lang w:val="fr-FR"/>
        </w:rPr>
      </w:pPr>
    </w:p>
    <w:p w14:paraId="792E907A" w14:textId="492865E4" w:rsidR="000A5794" w:rsidRDefault="000A5794" w:rsidP="00242C0F">
      <w:pPr>
        <w:jc w:val="both"/>
        <w:rPr>
          <w:lang w:val="fr-FR"/>
        </w:rPr>
      </w:pPr>
      <w:r w:rsidRPr="000A5794">
        <w:rPr>
          <w:lang w:val="fr-FR"/>
        </w:rPr>
        <w:t>Trèves, Gard</w:t>
      </w:r>
      <w:r>
        <w:rPr>
          <w:lang w:val="fr-FR"/>
        </w:rPr>
        <w:t xml:space="preserve">. Série de 69 perles à composition sodo-potassique, v. </w:t>
      </w:r>
      <w:hyperlink r:id="rId4921" w:anchor="Sit_Fratessina_atel_verre" w:history="1">
        <w:r w:rsidRPr="000A5794">
          <w:rPr>
            <w:rStyle w:val="Hyperlink"/>
            <w:lang w:val="fr-FR"/>
          </w:rPr>
          <w:t>Frattesina</w:t>
        </w:r>
      </w:hyperlink>
      <w:r>
        <w:rPr>
          <w:lang w:val="fr-FR"/>
        </w:rPr>
        <w:t xml:space="preserve"> (BIB 3050)</w:t>
      </w:r>
    </w:p>
    <w:p w14:paraId="0A698E56" w14:textId="77777777" w:rsidR="000A5794" w:rsidRDefault="000A5794" w:rsidP="00242C0F">
      <w:pPr>
        <w:jc w:val="both"/>
        <w:rPr>
          <w:lang w:val="fr-FR"/>
        </w:rPr>
      </w:pPr>
    </w:p>
    <w:p w14:paraId="0E863005" w14:textId="77777777" w:rsidR="000A5794" w:rsidRDefault="000A5794" w:rsidP="00426FF9">
      <w:pPr>
        <w:pStyle w:val="Heading1"/>
      </w:pPr>
      <w:bookmarkStart w:id="2111" w:name="Sit_Bringairet"/>
      <w:r>
        <w:t>BRINGAIRET</w:t>
      </w:r>
    </w:p>
    <w:bookmarkEnd w:id="2111"/>
    <w:p w14:paraId="4CECDAD3" w14:textId="77777777" w:rsidR="000A5794" w:rsidRPr="000A5794" w:rsidRDefault="000A5794" w:rsidP="00242C0F">
      <w:pPr>
        <w:jc w:val="both"/>
        <w:rPr>
          <w:sz w:val="20"/>
          <w:lang w:val="fr-FR"/>
        </w:rPr>
      </w:pPr>
      <w:r w:rsidRPr="000A5794">
        <w:rPr>
          <w:sz w:val="20"/>
          <w:lang w:val="fr-FR"/>
        </w:rPr>
        <w:t>grotte de Bringairet</w:t>
      </w:r>
    </w:p>
    <w:p w14:paraId="3593B488" w14:textId="77777777" w:rsidR="000A5794" w:rsidRDefault="000A5794" w:rsidP="00242C0F">
      <w:pPr>
        <w:jc w:val="both"/>
        <w:rPr>
          <w:lang w:val="fr-FR"/>
        </w:rPr>
      </w:pPr>
    </w:p>
    <w:p w14:paraId="7E81A41D" w14:textId="1C8750C8" w:rsidR="000A5794" w:rsidRDefault="000A5794" w:rsidP="00242C0F">
      <w:pPr>
        <w:jc w:val="both"/>
        <w:rPr>
          <w:lang w:val="fr-FR"/>
        </w:rPr>
      </w:pPr>
      <w:r>
        <w:rPr>
          <w:lang w:val="fr-FR"/>
        </w:rPr>
        <w:t xml:space="preserve">Armissan, Aude, 70 perles dans un ossuaire du NF remployé au BF, v. </w:t>
      </w:r>
      <w:hyperlink r:id="rId4922" w:anchor="Sit_Fratessina_atel_verre" w:history="1">
        <w:r w:rsidRPr="000A5794">
          <w:rPr>
            <w:rStyle w:val="Hyperlink"/>
            <w:lang w:val="fr-FR"/>
          </w:rPr>
          <w:t>Frattesina</w:t>
        </w:r>
      </w:hyperlink>
      <w:r>
        <w:rPr>
          <w:lang w:val="fr-FR"/>
        </w:rPr>
        <w:t xml:space="preserve"> (BIB 3050)</w:t>
      </w:r>
    </w:p>
    <w:p w14:paraId="4E81DD27" w14:textId="77777777" w:rsidR="000A5794" w:rsidRPr="0032190F" w:rsidRDefault="000A5794" w:rsidP="00242C0F">
      <w:pPr>
        <w:jc w:val="both"/>
        <w:rPr>
          <w:lang w:val="fr-FR"/>
        </w:rPr>
      </w:pPr>
    </w:p>
    <w:p w14:paraId="670DFB4E" w14:textId="77777777" w:rsidR="00FF54F9" w:rsidRPr="0032190F" w:rsidRDefault="00FF54F9" w:rsidP="00426FF9">
      <w:pPr>
        <w:pStyle w:val="Heading1"/>
      </w:pPr>
      <w:bookmarkStart w:id="2112" w:name="Sit_Salen"/>
      <w:r w:rsidRPr="0032190F">
        <w:t>SALEN</w:t>
      </w:r>
    </w:p>
    <w:bookmarkEnd w:id="2112"/>
    <w:p w14:paraId="1E6ECCE2" w14:textId="77777777" w:rsidR="00F63787" w:rsidRPr="005C62A5" w:rsidRDefault="00AE6FC9" w:rsidP="00242C0F">
      <w:pPr>
        <w:jc w:val="both"/>
        <w:rPr>
          <w:sz w:val="20"/>
          <w:lang w:val="fr-FR"/>
        </w:rPr>
      </w:pPr>
      <w:r w:rsidRPr="005C62A5">
        <w:rPr>
          <w:sz w:val="20"/>
          <w:lang w:val="fr-FR"/>
        </w:rPr>
        <w:t>Bououx, Buoux</w:t>
      </w:r>
    </w:p>
    <w:p w14:paraId="1BB6C302" w14:textId="77777777" w:rsidR="00AE6FC9" w:rsidRPr="0032190F" w:rsidRDefault="00AE6FC9" w:rsidP="00242C0F">
      <w:pPr>
        <w:jc w:val="both"/>
        <w:rPr>
          <w:lang w:val="fr-FR"/>
        </w:rPr>
      </w:pPr>
    </w:p>
    <w:p w14:paraId="4D63F373" w14:textId="77777777" w:rsidR="00AF6EBF" w:rsidRDefault="009D780D" w:rsidP="00242C0F">
      <w:pPr>
        <w:jc w:val="both"/>
        <w:rPr>
          <w:lang w:val="fr-FR"/>
        </w:rPr>
      </w:pPr>
      <w:r w:rsidRPr="0032190F">
        <w:rPr>
          <w:lang w:val="fr-FR"/>
        </w:rPr>
        <w:t xml:space="preserve">Salen (Vaucluse), </w:t>
      </w:r>
      <w:r w:rsidR="00AE6FC9" w:rsidRPr="0031728B">
        <w:rPr>
          <w:lang w:val="fr-FR"/>
        </w:rPr>
        <w:t>site du Bronze final (BIB 71 p. 120)</w:t>
      </w:r>
      <w:r w:rsidR="00AE6FC9">
        <w:rPr>
          <w:lang w:val="fr-FR"/>
        </w:rPr>
        <w:t>.</w:t>
      </w:r>
    </w:p>
    <w:p w14:paraId="0E7F66CF" w14:textId="77777777" w:rsidR="00AF6EBF" w:rsidRPr="00AF6EBF" w:rsidRDefault="00AF6EBF" w:rsidP="00242C0F">
      <w:pPr>
        <w:jc w:val="both"/>
        <w:rPr>
          <w:lang w:val="fr-FR"/>
        </w:rPr>
      </w:pPr>
    </w:p>
    <w:p w14:paraId="4897D97B" w14:textId="77777777" w:rsidR="00AF6EBF" w:rsidRDefault="001F5817" w:rsidP="00AF6EBF">
      <w:pPr>
        <w:pStyle w:val="Heading2"/>
      </w:pPr>
      <w:r>
        <w:t>s</w:t>
      </w:r>
      <w:r w:rsidR="00AF6EBF">
        <w:t>tèles</w:t>
      </w:r>
    </w:p>
    <w:p w14:paraId="047F2C10" w14:textId="77777777" w:rsidR="00AE6FC9" w:rsidRDefault="00AE6FC9" w:rsidP="00AF6EBF">
      <w:pPr>
        <w:rPr>
          <w:lang w:val="fr-FR"/>
        </w:rPr>
      </w:pPr>
    </w:p>
    <w:p w14:paraId="1DCA1644" w14:textId="7B81690A" w:rsidR="00AF6EBF" w:rsidRDefault="00AE6FC9" w:rsidP="00AF6EBF">
      <w:pPr>
        <w:rPr>
          <w:lang w:val="fr-FR"/>
        </w:rPr>
      </w:pPr>
      <w:r>
        <w:rPr>
          <w:lang w:val="fr-FR"/>
        </w:rPr>
        <w:t xml:space="preserve">stèles de </w:t>
      </w:r>
      <w:hyperlink r:id="rId4923" w:anchor="Sit_Salen_Buoux1" w:history="1">
        <w:r w:rsidRPr="00AE6FC9">
          <w:rPr>
            <w:rStyle w:val="Hyperlink"/>
            <w:lang w:val="fr-FR"/>
          </w:rPr>
          <w:t>Buoux 1</w:t>
        </w:r>
      </w:hyperlink>
      <w:r>
        <w:rPr>
          <w:lang w:val="fr-FR"/>
        </w:rPr>
        <w:t xml:space="preserve">, </w:t>
      </w:r>
      <w:hyperlink r:id="rId4924" w:anchor="Sit_Salen_Buoux2" w:history="1">
        <w:r w:rsidRPr="00AE6FC9">
          <w:rPr>
            <w:rStyle w:val="Hyperlink"/>
            <w:lang w:val="fr-FR"/>
          </w:rPr>
          <w:t>2</w:t>
        </w:r>
      </w:hyperlink>
    </w:p>
    <w:p w14:paraId="6CC4E7DF" w14:textId="16D1587D" w:rsidR="00AF6EBF" w:rsidRPr="00595A21" w:rsidRDefault="00AF6EBF" w:rsidP="00AF6EBF">
      <w:pPr>
        <w:jc w:val="both"/>
        <w:rPr>
          <w:lang w:val="fr-FR"/>
        </w:rPr>
      </w:pPr>
      <w:r w:rsidRPr="0032190F">
        <w:rPr>
          <w:lang w:val="fr-FR"/>
        </w:rPr>
        <w:t xml:space="preserve">v. </w:t>
      </w:r>
      <w:hyperlink r:id="rId4925" w:anchor="Sit_Substantio" w:history="1">
        <w:r w:rsidRPr="0032190F">
          <w:rPr>
            <w:rStyle w:val="Hyperlink"/>
            <w:lang w:val="fr-FR" w:eastAsia="en-GB"/>
          </w:rPr>
          <w:t>Substantio</w:t>
        </w:r>
      </w:hyperlink>
      <w:r w:rsidRPr="0032190F">
        <w:rPr>
          <w:lang w:val="fr-FR"/>
        </w:rPr>
        <w:t xml:space="preserve">, </w:t>
      </w:r>
      <w:hyperlink r:id="rId4926" w:anchor="Cul_Extremadura" w:history="1">
        <w:r>
          <w:rPr>
            <w:rStyle w:val="Hyperlink"/>
            <w:lang w:val="fr-FR"/>
          </w:rPr>
          <w:t>gr.</w:t>
        </w:r>
        <w:r w:rsidRPr="0032190F">
          <w:rPr>
            <w:rStyle w:val="Hyperlink"/>
            <w:lang w:val="fr-FR"/>
          </w:rPr>
          <w:t xml:space="preserve"> des stèles d’Extrémadure</w:t>
        </w:r>
      </w:hyperlink>
    </w:p>
    <w:p w14:paraId="5900468E" w14:textId="77777777" w:rsidR="00D732A2" w:rsidRDefault="00D732A2" w:rsidP="00D732A2">
      <w:pPr>
        <w:jc w:val="both"/>
        <w:rPr>
          <w:lang w:val="fr-FR" w:eastAsia="en-GB"/>
        </w:rPr>
      </w:pPr>
      <w:r>
        <w:rPr>
          <w:lang w:val="fr-FR" w:eastAsia="en-GB"/>
        </w:rPr>
        <w:t xml:space="preserve">Pour M. Py, le bouclier est un élément de cuirasse, type cardiophylax, daté du BF </w:t>
      </w:r>
      <w:r w:rsidRPr="00D732A2">
        <w:rPr>
          <w:lang w:val="fr-FR" w:eastAsia="en-GB"/>
        </w:rPr>
        <w:t>(Py 2011, 12</w:t>
      </w:r>
      <w:r w:rsidRPr="00D732A2">
        <w:rPr>
          <w:rFonts w:ascii="Cambria Math" w:hAnsi="Cambria Math" w:cs="Cambria Math"/>
          <w:lang w:val="fr-FR" w:eastAsia="en-GB"/>
        </w:rPr>
        <w:t>‑</w:t>
      </w:r>
      <w:r w:rsidRPr="00D732A2">
        <w:rPr>
          <w:lang w:val="fr-FR" w:eastAsia="en-GB"/>
        </w:rPr>
        <w:t>13)</w:t>
      </w:r>
    </w:p>
    <w:p w14:paraId="7A9F88D4" w14:textId="77777777" w:rsidR="00D732A2" w:rsidRPr="00AF6EBF" w:rsidRDefault="00D732A2" w:rsidP="00AF6EBF">
      <w:pPr>
        <w:jc w:val="both"/>
        <w:rPr>
          <w:lang w:val="fr-FR"/>
        </w:rPr>
      </w:pPr>
    </w:p>
    <w:p w14:paraId="555125A6" w14:textId="77777777" w:rsidR="009268CD" w:rsidRPr="0032190F" w:rsidRDefault="009268CD" w:rsidP="00242C0F">
      <w:pPr>
        <w:jc w:val="both"/>
        <w:rPr>
          <w:rStyle w:val="Hyperlink"/>
          <w:lang w:val="fr-FR"/>
        </w:rPr>
      </w:pPr>
    </w:p>
    <w:p w14:paraId="251E3C3B" w14:textId="77777777" w:rsidR="009268CD" w:rsidRPr="005565B3" w:rsidRDefault="009268CD" w:rsidP="00AF6EBF">
      <w:pPr>
        <w:pStyle w:val="Heading3"/>
        <w:rPr>
          <w:rStyle w:val="Hyperlink"/>
          <w:color w:val="000000" w:themeColor="text1"/>
          <w:u w:val="none"/>
        </w:rPr>
      </w:pPr>
      <w:bookmarkStart w:id="2113" w:name="Sit_Salen_Buoux1"/>
      <w:r w:rsidRPr="005565B3">
        <w:rPr>
          <w:rStyle w:val="Hyperlink"/>
          <w:color w:val="000000" w:themeColor="text1"/>
          <w:u w:val="none"/>
        </w:rPr>
        <w:t>Buoux 1</w:t>
      </w:r>
    </w:p>
    <w:bookmarkEnd w:id="2113"/>
    <w:p w14:paraId="13F95EA1" w14:textId="77777777" w:rsidR="00AE6FC9" w:rsidRDefault="00AE6FC9" w:rsidP="00AE6FC9">
      <w:pPr>
        <w:autoSpaceDE w:val="0"/>
        <w:autoSpaceDN w:val="0"/>
        <w:adjustRightInd w:val="0"/>
        <w:rPr>
          <w:szCs w:val="22"/>
          <w:lang w:val="fr-FR" w:eastAsia="en-GB"/>
        </w:rPr>
      </w:pPr>
    </w:p>
    <w:p w14:paraId="60B00CFE" w14:textId="77777777" w:rsidR="00AE6FC9" w:rsidRDefault="00AE6FC9" w:rsidP="00AE6FC9">
      <w:pPr>
        <w:pStyle w:val="Heading4"/>
        <w:rPr>
          <w:lang w:eastAsia="en-GB"/>
        </w:rPr>
      </w:pPr>
      <w:bookmarkStart w:id="2114" w:name="Sit_Salen_Buoux1_stele"/>
      <w:r>
        <w:rPr>
          <w:lang w:eastAsia="en-GB"/>
        </w:rPr>
        <w:t>stèle</w:t>
      </w:r>
    </w:p>
    <w:bookmarkEnd w:id="2114"/>
    <w:p w14:paraId="5CEF698D" w14:textId="77777777" w:rsidR="00AE6FC9" w:rsidRPr="00AE6FC9" w:rsidRDefault="00AE6FC9" w:rsidP="00AE6FC9">
      <w:pPr>
        <w:autoSpaceDE w:val="0"/>
        <w:autoSpaceDN w:val="0"/>
        <w:adjustRightInd w:val="0"/>
        <w:rPr>
          <w:rStyle w:val="Hyperlink"/>
          <w:color w:val="auto"/>
          <w:u w:val="none"/>
          <w:lang w:val="fr-FR" w:eastAsia="en-GB"/>
        </w:rPr>
      </w:pPr>
    </w:p>
    <w:p w14:paraId="67B13B09" w14:textId="63B7BDF6" w:rsidR="00096D28" w:rsidRDefault="009268CD" w:rsidP="00F26E36">
      <w:pPr>
        <w:jc w:val="both"/>
        <w:rPr>
          <w:lang w:val="fr-FR"/>
        </w:rPr>
      </w:pPr>
      <w:r w:rsidRPr="0031728B">
        <w:rPr>
          <w:lang w:val="fr-FR"/>
        </w:rPr>
        <w:t xml:space="preserve">La grande stèle de Buoux </w:t>
      </w:r>
      <w:r w:rsidR="00096D28">
        <w:rPr>
          <w:lang w:val="fr-FR"/>
        </w:rPr>
        <w:t xml:space="preserve">1 </w:t>
      </w:r>
      <w:r w:rsidRPr="0031728B">
        <w:rPr>
          <w:lang w:val="fr-FR"/>
        </w:rPr>
        <w:t xml:space="preserve">est ornée de cercles concentriques schématisant un </w:t>
      </w:r>
      <w:hyperlink r:id="rId4927" w:anchor="Sit_Salen_Buoux1_stele_thm_bouclier" w:history="1">
        <w:r w:rsidRPr="00096D28">
          <w:rPr>
            <w:rStyle w:val="Hyperlink"/>
            <w:szCs w:val="20"/>
            <w:lang w:val="fr-FR"/>
          </w:rPr>
          <w:t>bouclier</w:t>
        </w:r>
      </w:hyperlink>
      <w:r w:rsidR="009D780D" w:rsidRPr="0031728B">
        <w:rPr>
          <w:lang w:val="fr-FR"/>
        </w:rPr>
        <w:t xml:space="preserve"> </w:t>
      </w:r>
      <w:r w:rsidRPr="0031728B">
        <w:rPr>
          <w:lang w:val="fr-FR"/>
        </w:rPr>
        <w:t>et d’une lame d’</w:t>
      </w:r>
      <w:hyperlink r:id="rId4928" w:anchor="Sit_Salen_Buoux1_stele_thm_epee" w:history="1">
        <w:r w:rsidRPr="00096D28">
          <w:rPr>
            <w:rStyle w:val="Hyperlink"/>
            <w:lang w:val="fr-FR"/>
          </w:rPr>
          <w:t>épée</w:t>
        </w:r>
      </w:hyperlink>
      <w:r w:rsidRPr="0031728B">
        <w:rPr>
          <w:lang w:val="fr-FR"/>
        </w:rPr>
        <w:t xml:space="preserve"> (BIB 71 p. 120). </w:t>
      </w:r>
      <w:r w:rsidR="00096D28">
        <w:rPr>
          <w:lang w:val="fr-FR"/>
        </w:rPr>
        <w:t>Dans la partie supérieure, forme circulaire interprétée comme un casque (BIB 2172) Nombreuses cupules (BIB 2172)</w:t>
      </w:r>
    </w:p>
    <w:p w14:paraId="1532A8EE" w14:textId="77777777" w:rsidR="00096D28" w:rsidRDefault="00096D28" w:rsidP="00F26E36">
      <w:pPr>
        <w:jc w:val="both"/>
        <w:rPr>
          <w:lang w:val="fr-FR"/>
        </w:rPr>
      </w:pPr>
    </w:p>
    <w:p w14:paraId="53877213" w14:textId="3B8BA767" w:rsidR="005C62A5" w:rsidRDefault="00AE6FC9" w:rsidP="00F26E36">
      <w:pPr>
        <w:jc w:val="both"/>
        <w:rPr>
          <w:lang w:val="fr-FR"/>
        </w:rPr>
      </w:pPr>
      <w:r>
        <w:rPr>
          <w:lang w:val="fr-FR"/>
        </w:rPr>
        <w:t>Type de stèle o</w:t>
      </w:r>
      <w:r w:rsidR="009268CD" w:rsidRPr="0031728B">
        <w:rPr>
          <w:lang w:val="fr-FR" w:eastAsia="en-GB"/>
        </w:rPr>
        <w:t xml:space="preserve">riginaire du </w:t>
      </w:r>
      <w:r w:rsidR="00096D28">
        <w:rPr>
          <w:lang w:val="fr-FR" w:eastAsia="en-GB"/>
        </w:rPr>
        <w:t>SO</w:t>
      </w:r>
      <w:r w:rsidR="009268CD" w:rsidRPr="0031728B">
        <w:rPr>
          <w:lang w:val="fr-FR" w:eastAsia="en-GB"/>
        </w:rPr>
        <w:t xml:space="preserve"> de l’Espagne (Garcia 2004, p. 108; Quesada Sanz 1997, p. 487 in BIB 2160)</w:t>
      </w:r>
      <w:r w:rsidR="00096D28">
        <w:rPr>
          <w:lang w:val="fr-FR" w:eastAsia="en-GB"/>
        </w:rPr>
        <w:t>,</w:t>
      </w:r>
      <w:r w:rsidRPr="00AE6FC9">
        <w:rPr>
          <w:lang w:val="fr-FR"/>
        </w:rPr>
        <w:t xml:space="preserve"> </w:t>
      </w:r>
      <w:r w:rsidRPr="0032190F">
        <w:rPr>
          <w:lang w:val="fr-FR"/>
        </w:rPr>
        <w:t>stèle de style ibérique bien isolée (BIB 1867 p. 145).</w:t>
      </w:r>
      <w:r w:rsidRPr="00AE6FC9">
        <w:rPr>
          <w:lang w:val="fr-FR"/>
        </w:rPr>
        <w:t xml:space="preserve"> </w:t>
      </w:r>
      <w:r w:rsidRPr="0032190F">
        <w:rPr>
          <w:lang w:val="fr-FR"/>
        </w:rPr>
        <w:t xml:space="preserve">La stèle, datée de vers -1000 aec, reprend certains thèmes décoratifs du plat de </w:t>
      </w:r>
      <w:hyperlink r:id="rId4929" w:anchor="Sit_Moras_Valloire" w:history="1">
        <w:r w:rsidRPr="0032190F">
          <w:rPr>
            <w:rStyle w:val="Hyperlink"/>
            <w:lang w:val="fr-FR" w:eastAsia="en-GB"/>
          </w:rPr>
          <w:t>Moras-en-Valloire</w:t>
        </w:r>
      </w:hyperlink>
      <w:r w:rsidRPr="0032190F">
        <w:rPr>
          <w:lang w:val="fr-FR"/>
        </w:rPr>
        <w:t xml:space="preserve"> (BIB Guilaine in 1860 p. 13 préface).</w:t>
      </w:r>
    </w:p>
    <w:p w14:paraId="0E3024E9" w14:textId="77777777" w:rsidR="008F7BFC" w:rsidRDefault="008F7BFC" w:rsidP="00F26E36">
      <w:pPr>
        <w:jc w:val="both"/>
        <w:rPr>
          <w:lang w:val="fr-FR"/>
        </w:rPr>
      </w:pPr>
    </w:p>
    <w:p w14:paraId="6804C899" w14:textId="7C5AA81A" w:rsidR="008F7BFC" w:rsidRPr="008F7BFC" w:rsidRDefault="008F7BFC" w:rsidP="00F26E36">
      <w:pPr>
        <w:jc w:val="both"/>
      </w:pPr>
      <w:r w:rsidRPr="008F7BFC">
        <w:t xml:space="preserve">type </w:t>
      </w:r>
      <w:hyperlink r:id="rId4930" w:anchor="Cul_Extremadura_per_GuardaminoB" w:history="1">
        <w:r w:rsidRPr="008F7BFC">
          <w:rPr>
            <w:rStyle w:val="Hyperlink"/>
          </w:rPr>
          <w:t>B</w:t>
        </w:r>
      </w:hyperlink>
      <w:r w:rsidRPr="008F7BFC">
        <w:t>/</w:t>
      </w:r>
      <w:hyperlink r:id="rId4931" w:anchor="Cul_Extremadura_per_GuardaminoBO" w:history="1">
        <w:r w:rsidRPr="008F7BFC">
          <w:rPr>
            <w:rStyle w:val="Hyperlink"/>
          </w:rPr>
          <w:t>B+O</w:t>
        </w:r>
      </w:hyperlink>
      <w:r w:rsidRPr="008F7BFC">
        <w:t xml:space="preserve"> (BIB 2172 p. </w:t>
      </w:r>
      <w:r>
        <w:t>403)</w:t>
      </w:r>
    </w:p>
    <w:p w14:paraId="1A907A23" w14:textId="77777777" w:rsidR="005C62A5" w:rsidRDefault="005C62A5" w:rsidP="005C62A5">
      <w:pPr>
        <w:pStyle w:val="Heading5"/>
      </w:pPr>
      <w:r>
        <w:t>thèmes</w:t>
      </w:r>
    </w:p>
    <w:p w14:paraId="33AA616A" w14:textId="77777777" w:rsidR="00096D28" w:rsidRDefault="00096D28" w:rsidP="00F26E36">
      <w:pPr>
        <w:jc w:val="both"/>
        <w:rPr>
          <w:lang w:val="fr-FR"/>
        </w:rPr>
      </w:pPr>
    </w:p>
    <w:p w14:paraId="2A67EB0A" w14:textId="77777777" w:rsidR="00096D28" w:rsidRDefault="00096D28" w:rsidP="005C62A5">
      <w:pPr>
        <w:pStyle w:val="Heading6"/>
      </w:pPr>
      <w:bookmarkStart w:id="2115" w:name="Sit_Salen_Buoux1_stele_thm_epee"/>
      <w:r>
        <w:t>épée</w:t>
      </w:r>
    </w:p>
    <w:bookmarkEnd w:id="2115"/>
    <w:p w14:paraId="6FB095B4" w14:textId="77777777" w:rsidR="00096D28" w:rsidRDefault="00096D28" w:rsidP="00F26E36">
      <w:pPr>
        <w:jc w:val="both"/>
        <w:rPr>
          <w:lang w:val="fr-FR"/>
        </w:rPr>
      </w:pPr>
    </w:p>
    <w:p w14:paraId="646C07A2" w14:textId="563325FA" w:rsidR="00096D28" w:rsidRDefault="00000000" w:rsidP="00F26E36">
      <w:pPr>
        <w:jc w:val="both"/>
        <w:rPr>
          <w:lang w:val="fr-FR"/>
        </w:rPr>
      </w:pPr>
      <w:hyperlink r:id="rId4932" w:anchor="Cul_Proto_Art_TAC_T_t_epee" w:history="1">
        <w:r w:rsidR="00096D28" w:rsidRPr="0031728B">
          <w:rPr>
            <w:rStyle w:val="Hyperlink"/>
            <w:lang w:val="fr-FR"/>
          </w:rPr>
          <w:t>épée</w:t>
        </w:r>
      </w:hyperlink>
      <w:r w:rsidR="00096D28" w:rsidRPr="00096D28">
        <w:rPr>
          <w:lang w:val="fr-FR"/>
        </w:rPr>
        <w:t xml:space="preserve"> </w:t>
      </w:r>
      <w:r w:rsidR="00096D28" w:rsidRPr="0031728B">
        <w:rPr>
          <w:lang w:val="fr-FR"/>
        </w:rPr>
        <w:t>à poignée massive (BIB 71 p. 120)</w:t>
      </w:r>
      <w:r w:rsidR="00096D28">
        <w:rPr>
          <w:lang w:val="fr-FR"/>
        </w:rPr>
        <w:t xml:space="preserve">, lame pistilliforme, pommeau à antennes pour Celestino 2001 (BIB 2172) probable épée de type </w:t>
      </w:r>
      <w:hyperlink r:id="rId4933" w:anchor="Cul_Rosnoen" w:history="1">
        <w:r w:rsidR="004073E6" w:rsidRPr="004073E6">
          <w:rPr>
            <w:rStyle w:val="Hyperlink"/>
            <w:lang w:val="fr-FR"/>
          </w:rPr>
          <w:t>Rosnoen</w:t>
        </w:r>
      </w:hyperlink>
      <w:r w:rsidR="004073E6" w:rsidRPr="004073E6">
        <w:rPr>
          <w:lang w:val="fr-FR"/>
        </w:rPr>
        <w:t xml:space="preserve"> </w:t>
      </w:r>
      <w:r w:rsidR="00096D28">
        <w:rPr>
          <w:lang w:val="fr-FR"/>
        </w:rPr>
        <w:t>(SS BIB)</w:t>
      </w:r>
    </w:p>
    <w:p w14:paraId="1F6DCBC3" w14:textId="77777777" w:rsidR="00AE6FC9" w:rsidRPr="0031728B" w:rsidRDefault="00AE6FC9" w:rsidP="005C62A5">
      <w:pPr>
        <w:pStyle w:val="Heading6"/>
      </w:pPr>
      <w:bookmarkStart w:id="2116" w:name="Sit_Salen_Buoux1_stele_thm_bouclier"/>
      <w:r>
        <w:rPr>
          <w:lang w:eastAsia="en-GB"/>
        </w:rPr>
        <w:t>bouclier</w:t>
      </w:r>
    </w:p>
    <w:bookmarkEnd w:id="2116"/>
    <w:p w14:paraId="522EBF9F" w14:textId="1564E3D2" w:rsidR="009268CD" w:rsidRDefault="00911743" w:rsidP="00F26E36">
      <w:pPr>
        <w:jc w:val="both"/>
        <w:rPr>
          <w:lang w:val="fr-FR" w:eastAsia="en-GB"/>
        </w:rPr>
      </w:pPr>
      <w:r>
        <w:fldChar w:fldCharType="begin"/>
      </w:r>
      <w:r w:rsidR="00E30F13" w:rsidRPr="00F649E5">
        <w:rPr>
          <w:lang w:val="fr-FR"/>
        </w:rPr>
        <w:instrText>HYPERLINK "C:\\Users\\Thomas Huet\\Desktop\\Documentation archéologique liée à la thèse\\Cultures.docx" \l "Cul_Proto_Art_TAC_T_t_bouclier"</w:instrText>
      </w:r>
      <w:r>
        <w:fldChar w:fldCharType="separate"/>
      </w:r>
      <w:r w:rsidR="00096D28" w:rsidRPr="0031728B">
        <w:rPr>
          <w:rStyle w:val="Hyperlink"/>
          <w:szCs w:val="20"/>
          <w:lang w:val="fr-FR"/>
        </w:rPr>
        <w:t>bouclier</w:t>
      </w:r>
      <w:r>
        <w:fldChar w:fldCharType="end"/>
      </w:r>
      <w:r w:rsidR="00096D28" w:rsidRPr="0031728B">
        <w:rPr>
          <w:lang w:val="fr-FR"/>
        </w:rPr>
        <w:t xml:space="preserve"> </w:t>
      </w:r>
      <w:r w:rsidR="009268CD" w:rsidRPr="0032190F">
        <w:rPr>
          <w:lang w:val="fr-FR" w:eastAsia="en-GB"/>
        </w:rPr>
        <w:t xml:space="preserve">circulaire à échancrure en « V » semblable à celui de </w:t>
      </w:r>
      <w:hyperlink r:id="rId4934" w:anchor="Sit_Substantio" w:history="1">
        <w:r w:rsidR="009268CD" w:rsidRPr="0032190F">
          <w:rPr>
            <w:rStyle w:val="Hyperlink"/>
            <w:lang w:val="fr-FR" w:eastAsia="en-GB"/>
          </w:rPr>
          <w:t>Substantio</w:t>
        </w:r>
      </w:hyperlink>
      <w:r w:rsidR="009268CD" w:rsidRPr="0032190F">
        <w:rPr>
          <w:lang w:val="fr-FR" w:eastAsia="en-GB"/>
        </w:rPr>
        <w:t xml:space="preserve">, de </w:t>
      </w:r>
      <w:hyperlink r:id="rId4935" w:anchor="Sit_Valpalmas" w:history="1">
        <w:r w:rsidR="00D47F44" w:rsidRPr="0032190F">
          <w:rPr>
            <w:rStyle w:val="Hyperlink"/>
            <w:lang w:val="fr-FR" w:eastAsia="en-GB"/>
          </w:rPr>
          <w:t>Luna</w:t>
        </w:r>
      </w:hyperlink>
      <w:r w:rsidR="009268CD" w:rsidRPr="0032190F">
        <w:rPr>
          <w:lang w:val="fr-FR" w:eastAsia="en-GB"/>
        </w:rPr>
        <w:t xml:space="preserve"> et ceux, plus nombreux, </w:t>
      </w:r>
      <w:hyperlink r:id="rId4936" w:anchor="Cul_Extremadura" w:history="1">
        <w:r w:rsidR="009268CD" w:rsidRPr="0032190F">
          <w:rPr>
            <w:rStyle w:val="Hyperlink"/>
            <w:lang w:val="fr-FR"/>
          </w:rPr>
          <w:t xml:space="preserve"> d’Extrémadure</w:t>
        </w:r>
      </w:hyperlink>
      <w:r w:rsidR="00096D28" w:rsidRPr="00096D28">
        <w:rPr>
          <w:lang w:val="fr-FR"/>
        </w:rPr>
        <w:t xml:space="preserve"> </w:t>
      </w:r>
      <w:r w:rsidR="009268CD" w:rsidRPr="0032190F">
        <w:rPr>
          <w:lang w:val="fr-FR" w:eastAsia="en-GB"/>
        </w:rPr>
        <w:t>(</w:t>
      </w:r>
      <w:r w:rsidR="009268CD" w:rsidRPr="0032190F">
        <w:rPr>
          <w:lang w:val="fr-FR"/>
        </w:rPr>
        <w:t xml:space="preserve">BIB 71 p. 120, </w:t>
      </w:r>
      <w:r w:rsidR="009268CD" w:rsidRPr="0032190F">
        <w:rPr>
          <w:lang w:val="fr-FR" w:eastAsia="en-GB"/>
        </w:rPr>
        <w:t>BIB 1995 p. 21)</w:t>
      </w:r>
    </w:p>
    <w:p w14:paraId="667A110C" w14:textId="77777777" w:rsidR="005C62A5" w:rsidRDefault="005C62A5" w:rsidP="00F26E36">
      <w:pPr>
        <w:jc w:val="both"/>
        <w:rPr>
          <w:lang w:val="fr-FR" w:eastAsia="en-GB"/>
        </w:rPr>
      </w:pPr>
    </w:p>
    <w:p w14:paraId="73ECF4D7" w14:textId="77777777" w:rsidR="005C62A5" w:rsidRDefault="005C62A5" w:rsidP="005C62A5">
      <w:pPr>
        <w:pStyle w:val="Heading5"/>
        <w:rPr>
          <w:lang w:eastAsia="en-GB"/>
        </w:rPr>
      </w:pPr>
      <w:bookmarkStart w:id="2117" w:name="Sit_Salen_Buoux1_stele_ctx"/>
      <w:r>
        <w:rPr>
          <w:lang w:eastAsia="en-GB"/>
        </w:rPr>
        <w:t>contexte</w:t>
      </w:r>
    </w:p>
    <w:bookmarkEnd w:id="2117"/>
    <w:p w14:paraId="6479C321" w14:textId="77777777" w:rsidR="005C62A5" w:rsidRPr="005C62A5" w:rsidRDefault="005C62A5" w:rsidP="005C62A5">
      <w:pPr>
        <w:rPr>
          <w:lang w:val="fr-FR" w:eastAsia="en-GB"/>
        </w:rPr>
      </w:pPr>
    </w:p>
    <w:p w14:paraId="2E3FBFE7" w14:textId="2B13ECDE" w:rsidR="005C62A5" w:rsidRPr="00AE6FC9" w:rsidRDefault="005C62A5" w:rsidP="005C62A5">
      <w:pPr>
        <w:jc w:val="both"/>
        <w:rPr>
          <w:lang w:val="fr-FR"/>
        </w:rPr>
      </w:pPr>
      <w:r w:rsidRPr="0032190F">
        <w:rPr>
          <w:szCs w:val="22"/>
          <w:lang w:val="fr-FR" w:eastAsia="en-GB"/>
        </w:rPr>
        <w:t xml:space="preserve">Tombe bien datée du </w:t>
      </w:r>
      <w:hyperlink r:id="rId4937" w:anchor="Cul_Bronze_Final_2" w:history="1">
        <w:r w:rsidRPr="0032190F">
          <w:rPr>
            <w:rStyle w:val="Hyperlink"/>
            <w:szCs w:val="22"/>
            <w:lang w:val="fr-FR" w:eastAsia="en-GB"/>
          </w:rPr>
          <w:t>B</w:t>
        </w:r>
        <w:r>
          <w:rPr>
            <w:rStyle w:val="Hyperlink"/>
            <w:szCs w:val="22"/>
            <w:lang w:val="fr-FR" w:eastAsia="en-GB"/>
          </w:rPr>
          <w:t>F</w:t>
        </w:r>
        <w:r w:rsidRPr="0032190F">
          <w:rPr>
            <w:rStyle w:val="Hyperlink"/>
            <w:szCs w:val="22"/>
            <w:lang w:val="fr-FR" w:eastAsia="en-GB"/>
          </w:rPr>
          <w:t xml:space="preserve"> </w:t>
        </w:r>
        <w:r>
          <w:rPr>
            <w:rStyle w:val="Hyperlink"/>
            <w:szCs w:val="22"/>
            <w:lang w:val="fr-FR" w:eastAsia="en-GB"/>
          </w:rPr>
          <w:t>2</w:t>
        </w:r>
      </w:hyperlink>
      <w:r w:rsidRPr="0032190F">
        <w:rPr>
          <w:szCs w:val="22"/>
          <w:lang w:val="fr-FR" w:eastAsia="en-GB"/>
        </w:rPr>
        <w:t xml:space="preserve"> notamment grâce à la présence un gobelet à épaulement à décor cannelé de style </w:t>
      </w:r>
      <w:hyperlink r:id="rId4938" w:anchor="Cul_Rhin_Suisse_France_Orientale" w:history="1">
        <w:r w:rsidRPr="0032190F">
          <w:rPr>
            <w:rStyle w:val="Hyperlink"/>
            <w:lang w:val="fr-FR"/>
          </w:rPr>
          <w:t>RSFO</w:t>
        </w:r>
      </w:hyperlink>
      <w:r w:rsidRPr="0032190F">
        <w:rPr>
          <w:lang w:val="fr-FR"/>
        </w:rPr>
        <w:t xml:space="preserve"> </w:t>
      </w:r>
      <w:r w:rsidRPr="0032190F">
        <w:rPr>
          <w:szCs w:val="22"/>
          <w:lang w:val="fr-FR" w:eastAsia="en-GB"/>
        </w:rPr>
        <w:t>(Buisson-Catil, Vital 2002 ; Garcia, Vital 2006).(BIB 2524)</w:t>
      </w:r>
      <w:r>
        <w:rPr>
          <w:szCs w:val="22"/>
          <w:lang w:val="fr-FR" w:eastAsia="en-GB"/>
        </w:rPr>
        <w:t xml:space="preserve"> </w:t>
      </w:r>
      <w:r w:rsidRPr="0032190F">
        <w:rPr>
          <w:lang w:val="fr-FR"/>
        </w:rPr>
        <w:t xml:space="preserve">Pendant la phase moyenne du </w:t>
      </w:r>
      <w:hyperlink r:id="rId4939" w:anchor="Cul_Bronze_Final" w:history="1">
        <w:r>
          <w:rPr>
            <w:rStyle w:val="Hyperlink"/>
            <w:lang w:val="fr-FR"/>
          </w:rPr>
          <w:t>BF</w:t>
        </w:r>
      </w:hyperlink>
      <w:r w:rsidRPr="0032190F">
        <w:rPr>
          <w:lang w:val="fr-FR"/>
        </w:rPr>
        <w:t xml:space="preserve">, la sépulture à </w:t>
      </w:r>
      <w:hyperlink r:id="rId4940" w:anchor="Cul_Incineration" w:history="1">
        <w:r w:rsidRPr="002E057E">
          <w:rPr>
            <w:rStyle w:val="Hyperlink"/>
            <w:lang w:val="fr-FR"/>
          </w:rPr>
          <w:t>incinération</w:t>
        </w:r>
      </w:hyperlink>
      <w:r>
        <w:rPr>
          <w:lang w:val="fr-FR"/>
        </w:rPr>
        <w:t xml:space="preserve"> </w:t>
      </w:r>
      <w:r w:rsidRPr="0032190F">
        <w:rPr>
          <w:lang w:val="fr-FR"/>
        </w:rPr>
        <w:t xml:space="preserve">recèle un gobelet à épaulement à décor cannelé de style </w:t>
      </w:r>
      <w:hyperlink r:id="rId4941" w:anchor="Cul_Rhin_Suisse_France_Orientale" w:history="1">
        <w:r w:rsidRPr="0032190F">
          <w:rPr>
            <w:rStyle w:val="Hyperlink"/>
            <w:lang w:val="fr-FR"/>
          </w:rPr>
          <w:t>RSFO</w:t>
        </w:r>
      </w:hyperlink>
      <w:r w:rsidRPr="0032190F">
        <w:rPr>
          <w:lang w:val="fr-FR"/>
        </w:rPr>
        <w:t xml:space="preserve"> (BIB 1867 p. 145)</w:t>
      </w:r>
      <w:r>
        <w:rPr>
          <w:lang w:val="fr-FR"/>
        </w:rPr>
        <w:t xml:space="preserve"> </w:t>
      </w:r>
      <w:r w:rsidRPr="0032190F">
        <w:rPr>
          <w:lang w:val="fr-FR"/>
        </w:rPr>
        <w:t xml:space="preserve">Une urne funéraire avec des os </w:t>
      </w:r>
      <w:r>
        <w:rPr>
          <w:lang w:val="fr-FR"/>
        </w:rPr>
        <w:t xml:space="preserve">[incinération] </w:t>
      </w:r>
      <w:r w:rsidRPr="0032190F">
        <w:rPr>
          <w:lang w:val="fr-FR"/>
        </w:rPr>
        <w:t xml:space="preserve">a été découverte à proximité de la stèle (BIB 2186 p. 138). Urne cinéraire de la culture des Champs d’Urnes (BIB 2177 p. 17). L’urne, d’après Vital (1990) serait datable du </w:t>
      </w:r>
      <w:hyperlink r:id="rId4942" w:anchor="Cul_Bronze_Final_2a" w:history="1">
        <w:r w:rsidRPr="0032190F">
          <w:rPr>
            <w:rStyle w:val="Hyperlink"/>
            <w:lang w:val="fr-FR"/>
          </w:rPr>
          <w:t>B</w:t>
        </w:r>
        <w:r>
          <w:rPr>
            <w:rStyle w:val="Hyperlink"/>
            <w:lang w:val="fr-FR"/>
          </w:rPr>
          <w:t>F</w:t>
        </w:r>
        <w:r w:rsidRPr="0032190F">
          <w:rPr>
            <w:rStyle w:val="Hyperlink"/>
            <w:lang w:val="fr-FR"/>
          </w:rPr>
          <w:t xml:space="preserve"> 2a</w:t>
        </w:r>
      </w:hyperlink>
      <w:r w:rsidRPr="0032190F">
        <w:rPr>
          <w:lang w:val="fr-FR"/>
        </w:rPr>
        <w:t>, c.-à-d. entre 1150 et 1050, soit de la phase la plus ancienne proposée pour ce phénomène (BIB 2177 p. 17).</w:t>
      </w:r>
      <w:r w:rsidRPr="00AE6FC9">
        <w:rPr>
          <w:lang w:val="fr-FR"/>
        </w:rPr>
        <w:t xml:space="preserve"> </w:t>
      </w:r>
      <w:r w:rsidRPr="0032190F">
        <w:rPr>
          <w:lang w:val="fr-FR"/>
        </w:rPr>
        <w:t>La stèle apparait retournée (</w:t>
      </w:r>
      <w:r w:rsidRPr="0032190F">
        <w:rPr>
          <w:i/>
          <w:lang w:val="fr-FR"/>
        </w:rPr>
        <w:t>boca abajo</w:t>
      </w:r>
      <w:r w:rsidRPr="0032190F">
        <w:rPr>
          <w:lang w:val="fr-FR"/>
        </w:rPr>
        <w:t>) à des fragments de céramique carénée à décoration ondulée (</w:t>
      </w:r>
      <w:r w:rsidRPr="0032190F">
        <w:rPr>
          <w:i/>
          <w:lang w:val="fr-FR"/>
        </w:rPr>
        <w:t>fragmentos de una carena con decoracion acanalada</w:t>
      </w:r>
      <w:r w:rsidRPr="0032190F">
        <w:rPr>
          <w:lang w:val="fr-FR"/>
        </w:rPr>
        <w:t xml:space="preserve">) associées à des ossements brulés d’un individu adulte. Le mobilier renvoit au </w:t>
      </w:r>
      <w:hyperlink r:id="rId4943" w:anchor="Cul_Bronze_Final_2a" w:history="1">
        <w:r w:rsidRPr="0032190F">
          <w:rPr>
            <w:rStyle w:val="Hyperlink"/>
            <w:lang w:val="fr-FR"/>
          </w:rPr>
          <w:t>B</w:t>
        </w:r>
        <w:r>
          <w:rPr>
            <w:rStyle w:val="Hyperlink"/>
            <w:lang w:val="fr-FR"/>
          </w:rPr>
          <w:t>F</w:t>
        </w:r>
        <w:r w:rsidRPr="0032190F">
          <w:rPr>
            <w:rStyle w:val="Hyperlink"/>
            <w:lang w:val="fr-FR"/>
          </w:rPr>
          <w:t xml:space="preserve"> 2a</w:t>
        </w:r>
      </w:hyperlink>
      <w:r w:rsidRPr="0032190F">
        <w:rPr>
          <w:lang w:val="fr-FR"/>
        </w:rPr>
        <w:t xml:space="preserve">, vers 1200-1050 aec et/ou au </w:t>
      </w:r>
      <w:r>
        <w:rPr>
          <w:lang w:val="fr-FR"/>
        </w:rPr>
        <w:t>BF</w:t>
      </w:r>
      <w:r w:rsidRPr="0032190F">
        <w:rPr>
          <w:lang w:val="fr-FR"/>
        </w:rPr>
        <w:t xml:space="preserve"> 2b, vers 1050-950 aec (BIB 2187 tab. 3)</w:t>
      </w:r>
      <w:r>
        <w:rPr>
          <w:lang w:val="fr-FR"/>
        </w:rPr>
        <w:t xml:space="preserve"> v. </w:t>
      </w:r>
      <w:hyperlink r:id="rId4944" w:anchor="Cul_Protosaintveredeme" w:history="1">
        <w:r w:rsidRPr="00AF6EBF">
          <w:rPr>
            <w:rStyle w:val="Hyperlink"/>
            <w:lang w:val="fr-FR"/>
          </w:rPr>
          <w:t>Proto</w:t>
        </w:r>
        <w:r>
          <w:rPr>
            <w:rStyle w:val="Hyperlink"/>
            <w:lang w:val="fr-FR"/>
          </w:rPr>
          <w:t>-S</w:t>
        </w:r>
        <w:r w:rsidRPr="00AF6EBF">
          <w:rPr>
            <w:rStyle w:val="Hyperlink"/>
            <w:lang w:val="fr-FR"/>
          </w:rPr>
          <w:t>aint</w:t>
        </w:r>
        <w:r>
          <w:rPr>
            <w:rStyle w:val="Hyperlink"/>
            <w:lang w:val="fr-FR"/>
          </w:rPr>
          <w:t>-V</w:t>
        </w:r>
        <w:r w:rsidRPr="00AF6EBF">
          <w:rPr>
            <w:rStyle w:val="Hyperlink"/>
            <w:lang w:val="fr-FR"/>
          </w:rPr>
          <w:t>érédème</w:t>
        </w:r>
      </w:hyperlink>
      <w:r>
        <w:rPr>
          <w:lang w:val="fr-FR"/>
        </w:rPr>
        <w:t xml:space="preserve"> (SS BIB)</w:t>
      </w:r>
    </w:p>
    <w:p w14:paraId="5EB1BE82" w14:textId="77777777" w:rsidR="009268CD" w:rsidRPr="00B76DDD" w:rsidRDefault="009268CD" w:rsidP="00242C0F">
      <w:pPr>
        <w:jc w:val="both"/>
        <w:rPr>
          <w:lang w:val="fr-FR"/>
        </w:rPr>
      </w:pPr>
    </w:p>
    <w:p w14:paraId="63E666E7" w14:textId="77777777" w:rsidR="009268CD" w:rsidRPr="00B76DDD" w:rsidRDefault="009268CD" w:rsidP="00242C0F">
      <w:pPr>
        <w:jc w:val="both"/>
        <w:rPr>
          <w:lang w:val="fr-FR"/>
        </w:rPr>
      </w:pPr>
    </w:p>
    <w:p w14:paraId="1906986B" w14:textId="77777777" w:rsidR="009268CD" w:rsidRPr="00B76DDD" w:rsidRDefault="009268CD" w:rsidP="00AF6EBF">
      <w:pPr>
        <w:pStyle w:val="Heading3"/>
      </w:pPr>
      <w:bookmarkStart w:id="2118" w:name="Sit_Salen_Buoux2"/>
      <w:r w:rsidRPr="00B76DDD">
        <w:t>Buoux 2</w:t>
      </w:r>
    </w:p>
    <w:bookmarkEnd w:id="2118"/>
    <w:p w14:paraId="2D11F4F3" w14:textId="77777777" w:rsidR="009268CD" w:rsidRPr="00D577C0" w:rsidRDefault="009268CD" w:rsidP="009268CD">
      <w:pPr>
        <w:rPr>
          <w:lang w:val="fr-FR"/>
        </w:rPr>
      </w:pPr>
    </w:p>
    <w:p w14:paraId="24EECAF9" w14:textId="77777777" w:rsidR="009268CD" w:rsidRDefault="009268CD" w:rsidP="009268CD">
      <w:pPr>
        <w:rPr>
          <w:lang w:val="fr-FR"/>
        </w:rPr>
      </w:pPr>
      <w:r w:rsidRPr="0032190F">
        <w:rPr>
          <w:lang w:val="fr-FR"/>
        </w:rPr>
        <w:t>Trouvée à 400 m de Buoux 1. Aucun mobilier associé (BIB 2187 tab. 3)</w:t>
      </w:r>
    </w:p>
    <w:p w14:paraId="77ED6AE0" w14:textId="77777777" w:rsidR="00D577C0" w:rsidRDefault="00D577C0" w:rsidP="009268CD">
      <w:pPr>
        <w:rPr>
          <w:lang w:val="fr-FR"/>
        </w:rPr>
      </w:pPr>
    </w:p>
    <w:p w14:paraId="6A2A0AF5" w14:textId="77777777" w:rsidR="00D577C0" w:rsidRDefault="00D577C0" w:rsidP="00426FF9">
      <w:pPr>
        <w:pStyle w:val="Heading1"/>
      </w:pPr>
      <w:bookmarkStart w:id="2119" w:name="Sit_Biskupin"/>
      <w:r>
        <w:t>BISKUPIN</w:t>
      </w:r>
    </w:p>
    <w:bookmarkEnd w:id="2119"/>
    <w:p w14:paraId="69F3554F" w14:textId="77777777" w:rsidR="00D577C0" w:rsidRDefault="00D577C0" w:rsidP="009268CD">
      <w:pPr>
        <w:rPr>
          <w:lang w:val="fr-FR"/>
        </w:rPr>
      </w:pPr>
    </w:p>
    <w:p w14:paraId="371C9EA7" w14:textId="77777777" w:rsidR="00D577C0" w:rsidRDefault="00D577C0" w:rsidP="009268CD">
      <w:pPr>
        <w:rPr>
          <w:lang w:val="fr-FR"/>
        </w:rPr>
      </w:pPr>
      <w:r>
        <w:rPr>
          <w:lang w:val="fr-FR"/>
        </w:rPr>
        <w:t xml:space="preserve">Biskupin (Pologne) </w:t>
      </w:r>
      <w:r w:rsidR="00CD36B9">
        <w:rPr>
          <w:lang w:val="fr-FR"/>
        </w:rPr>
        <w:t>BF</w:t>
      </w:r>
      <w:r>
        <w:rPr>
          <w:lang w:val="fr-FR"/>
        </w:rPr>
        <w:t xml:space="preserve"> (1350-800 BC) site fortifié, place entrale (</w:t>
      </w:r>
      <w:r w:rsidRPr="00D577C0">
        <w:rPr>
          <w:i/>
          <w:lang w:val="fr-FR"/>
        </w:rPr>
        <w:t>hub</w:t>
      </w:r>
      <w:r>
        <w:rPr>
          <w:lang w:val="fr-FR"/>
        </w:rPr>
        <w:t>) (BIB C. Filet et al. com. pers.)</w:t>
      </w:r>
    </w:p>
    <w:p w14:paraId="5FFF362C" w14:textId="77777777" w:rsidR="00D577C0" w:rsidRDefault="00D577C0" w:rsidP="009268CD">
      <w:pPr>
        <w:rPr>
          <w:lang w:val="fr-FR"/>
        </w:rPr>
      </w:pPr>
    </w:p>
    <w:p w14:paraId="5CCE1717" w14:textId="77777777" w:rsidR="00D577C0" w:rsidRDefault="00D577C0" w:rsidP="00426FF9">
      <w:pPr>
        <w:pStyle w:val="Heading1"/>
      </w:pPr>
      <w:bookmarkStart w:id="2120" w:name="Sit_Trims"/>
      <w:r>
        <w:t>TRIMS</w:t>
      </w:r>
    </w:p>
    <w:bookmarkEnd w:id="2120"/>
    <w:p w14:paraId="6958B6C7" w14:textId="77777777" w:rsidR="00D577C0" w:rsidRDefault="00D577C0" w:rsidP="009268CD">
      <w:pPr>
        <w:rPr>
          <w:lang w:val="fr-FR"/>
        </w:rPr>
      </w:pPr>
    </w:p>
    <w:p w14:paraId="0B68DFF1" w14:textId="77777777" w:rsidR="00D577C0" w:rsidRPr="0032190F" w:rsidRDefault="00D577C0" w:rsidP="009268CD">
      <w:pPr>
        <w:rPr>
          <w:lang w:val="fr-FR"/>
        </w:rPr>
      </w:pPr>
      <w:r>
        <w:rPr>
          <w:lang w:val="fr-FR"/>
        </w:rPr>
        <w:t>Trims (Allemagne) Bronze final (1350-800 BC) ferme, place entrale (</w:t>
      </w:r>
      <w:r w:rsidRPr="00D577C0">
        <w:rPr>
          <w:i/>
          <w:lang w:val="fr-FR"/>
        </w:rPr>
        <w:t>hub</w:t>
      </w:r>
      <w:r>
        <w:rPr>
          <w:lang w:val="fr-FR"/>
        </w:rPr>
        <w:t>) (BIB C. Filet et al. com. pers.)</w:t>
      </w:r>
    </w:p>
    <w:p w14:paraId="5163C664" w14:textId="77777777" w:rsidR="00060121" w:rsidRPr="0032190F" w:rsidRDefault="00060121" w:rsidP="009268CD">
      <w:pPr>
        <w:rPr>
          <w:lang w:val="fr-FR"/>
        </w:rPr>
      </w:pPr>
    </w:p>
    <w:p w14:paraId="7BBEB9C0" w14:textId="77777777" w:rsidR="00060121" w:rsidRPr="0032190F" w:rsidRDefault="00060121" w:rsidP="00426FF9">
      <w:pPr>
        <w:pStyle w:val="Heading1"/>
      </w:pPr>
      <w:bookmarkStart w:id="2121" w:name="Sit_Montpellier_Environs"/>
      <w:r w:rsidRPr="0032190F">
        <w:t>MONTPELLIER (ENVIRONS DE)</w:t>
      </w:r>
    </w:p>
    <w:bookmarkEnd w:id="2121"/>
    <w:p w14:paraId="5EE8E945" w14:textId="77777777" w:rsidR="00060121" w:rsidRPr="0032190F" w:rsidRDefault="00060121" w:rsidP="009268CD">
      <w:pPr>
        <w:rPr>
          <w:lang w:val="fr-FR"/>
        </w:rPr>
      </w:pPr>
    </w:p>
    <w:p w14:paraId="2849D2E9" w14:textId="39ACC9BB" w:rsidR="00D05440" w:rsidRPr="0032190F" w:rsidRDefault="00060121" w:rsidP="00242C0F">
      <w:pPr>
        <w:jc w:val="both"/>
        <w:rPr>
          <w:lang w:val="fr-FR"/>
        </w:rPr>
      </w:pPr>
      <w:r w:rsidRPr="0032190F">
        <w:rPr>
          <w:lang w:val="fr-FR"/>
        </w:rPr>
        <w:t xml:space="preserve">Dans les environs de Montpellier, une maquette de </w:t>
      </w:r>
      <w:hyperlink r:id="rId4945" w:anchor="Cul_Protohistoire_Soc_Traction_Animale" w:history="1">
        <w:r w:rsidRPr="0032190F">
          <w:rPr>
            <w:rStyle w:val="Hyperlink"/>
            <w:lang w:val="fr-FR"/>
          </w:rPr>
          <w:t>chars protohistoriques</w:t>
        </w:r>
      </w:hyperlink>
      <w:r w:rsidRPr="0032190F">
        <w:rPr>
          <w:lang w:val="fr-FR"/>
        </w:rPr>
        <w:t xml:space="preserve"> en bronze a roues à 4 rayons a été découvert. même si ce dernier provient d’un probable dépôt des environs de Montpellier et qu’il s’apparente par sa forme aux roues de chars caractéristiques du premier âge du Fer (Fig. 72, n°1!; supra) : moyeu de type « Ca’Morta » ou « Fabriano » et couvercle de fusée d’essieu de type « Wellenburg » (Pare 1992, p. 67-68, fig. 61-62, et p. 89, fig. 72, n°6-7). Cette datation ne serait d’ailleurs guère surprenante dans la mesure où cette période marque à la fois l’apparition de nouvelles catégories d’objets miniatures au sein de la région, mais aussi l’arrivée des premiers exemplaires importés (BIB 2160 p. 132).</w:t>
      </w:r>
    </w:p>
    <w:p w14:paraId="332CFC21" w14:textId="77777777" w:rsidR="00060121" w:rsidRPr="0032190F" w:rsidRDefault="00060121" w:rsidP="00242C0F">
      <w:pPr>
        <w:jc w:val="both"/>
        <w:rPr>
          <w:lang w:val="fr-FR"/>
        </w:rPr>
      </w:pPr>
    </w:p>
    <w:p w14:paraId="5FD13C67" w14:textId="77777777" w:rsidR="00D05440" w:rsidRPr="0032190F" w:rsidRDefault="00D05440" w:rsidP="00426FF9">
      <w:pPr>
        <w:pStyle w:val="Heading1"/>
      </w:pPr>
      <w:bookmarkStart w:id="2122" w:name="Sit_Substantio"/>
      <w:r w:rsidRPr="0032190F">
        <w:lastRenderedPageBreak/>
        <w:t>SUBSTANTIO</w:t>
      </w:r>
    </w:p>
    <w:bookmarkEnd w:id="2122"/>
    <w:p w14:paraId="79072104" w14:textId="77777777" w:rsidR="000948E5" w:rsidRPr="00756536" w:rsidRDefault="00EB0410" w:rsidP="00242C0F">
      <w:pPr>
        <w:jc w:val="both"/>
        <w:rPr>
          <w:sz w:val="20"/>
          <w:lang w:val="fr-FR"/>
        </w:rPr>
      </w:pPr>
      <w:r w:rsidRPr="00756536">
        <w:rPr>
          <w:sz w:val="20"/>
          <w:lang w:val="fr-FR"/>
        </w:rPr>
        <w:t>Substantion</w:t>
      </w:r>
    </w:p>
    <w:p w14:paraId="218AA259" w14:textId="77777777" w:rsidR="00BB4F3C" w:rsidRPr="0032190F" w:rsidRDefault="00BB4F3C" w:rsidP="00242C0F">
      <w:pPr>
        <w:jc w:val="both"/>
        <w:rPr>
          <w:lang w:val="fr-FR"/>
        </w:rPr>
      </w:pPr>
    </w:p>
    <w:p w14:paraId="5E82E89A" w14:textId="33A5AC5C" w:rsidR="00B74BCB" w:rsidRDefault="00300B9D" w:rsidP="00BE4758">
      <w:pPr>
        <w:autoSpaceDE w:val="0"/>
        <w:autoSpaceDN w:val="0"/>
        <w:adjustRightInd w:val="0"/>
        <w:rPr>
          <w:lang w:val="fr-FR" w:eastAsia="en-GB"/>
        </w:rPr>
      </w:pPr>
      <w:r w:rsidRPr="0032190F">
        <w:rPr>
          <w:lang w:val="fr-FR" w:eastAsia="en-GB"/>
        </w:rPr>
        <w:t>Substantio</w:t>
      </w:r>
      <w:r w:rsidR="000948E5" w:rsidRPr="0032190F">
        <w:rPr>
          <w:lang w:val="fr-FR" w:eastAsia="en-GB"/>
        </w:rPr>
        <w:t xml:space="preserve"> </w:t>
      </w:r>
      <w:r w:rsidRPr="0032190F">
        <w:rPr>
          <w:lang w:val="fr-FR"/>
        </w:rPr>
        <w:t xml:space="preserve">(Castelnau-le-Lez, </w:t>
      </w:r>
      <w:r w:rsidR="000948E5" w:rsidRPr="0032190F">
        <w:rPr>
          <w:lang w:val="fr-FR"/>
        </w:rPr>
        <w:t>Hérault), à proximité du Lez, à 7 km de l’ancienne embouchure du fleuve</w:t>
      </w:r>
      <w:r w:rsidR="001361F9">
        <w:rPr>
          <w:lang w:val="fr-FR"/>
        </w:rPr>
        <w:t xml:space="preserve"> </w:t>
      </w:r>
      <w:r w:rsidR="001361F9" w:rsidRPr="0032190F">
        <w:rPr>
          <w:lang w:val="fr-FR"/>
        </w:rPr>
        <w:t>(BIB 1995 p. 67)</w:t>
      </w:r>
      <w:r w:rsidR="00BE4758">
        <w:rPr>
          <w:lang w:val="fr-FR"/>
        </w:rPr>
        <w:t xml:space="preserve"> </w:t>
      </w:r>
      <w:hyperlink r:id="rId4946" w:anchor="Sit_Meze" w:history="1">
        <w:r w:rsidR="00BE4758" w:rsidRPr="001361F9">
          <w:rPr>
            <w:rStyle w:val="Hyperlink"/>
            <w:lang w:val="fr-FR" w:eastAsia="en-GB"/>
          </w:rPr>
          <w:t>Mèze</w:t>
        </w:r>
      </w:hyperlink>
      <w:r w:rsidR="00BE4758">
        <w:rPr>
          <w:lang w:val="fr-FR" w:eastAsia="en-GB"/>
        </w:rPr>
        <w:t xml:space="preserve"> ↔ </w:t>
      </w:r>
      <w:hyperlink r:id="rId4947" w:anchor="Sit_Substantio" w:history="1">
        <w:r w:rsidR="00BE4758" w:rsidRPr="001361F9">
          <w:rPr>
            <w:rStyle w:val="Hyperlink"/>
            <w:lang w:val="fr-FR" w:eastAsia="en-GB"/>
          </w:rPr>
          <w:t>Substantio</w:t>
        </w:r>
      </w:hyperlink>
      <w:r w:rsidR="00BE4758">
        <w:rPr>
          <w:lang w:val="fr-FR" w:eastAsia="en-GB"/>
        </w:rPr>
        <w:t xml:space="preserve"> (BIB 2692)</w:t>
      </w:r>
      <w:r w:rsidR="000948E5" w:rsidRPr="0032190F">
        <w:rPr>
          <w:lang w:val="fr-FR"/>
        </w:rPr>
        <w:t xml:space="preserve">. </w:t>
      </w:r>
      <w:r w:rsidR="001361F9">
        <w:rPr>
          <w:lang w:val="fr-FR"/>
        </w:rPr>
        <w:t xml:space="preserve">Installation avant le débuts des Garrigues, sur un </w:t>
      </w:r>
      <w:r w:rsidR="007643A0">
        <w:rPr>
          <w:lang w:val="fr-FR"/>
        </w:rPr>
        <w:t>espace</w:t>
      </w:r>
      <w:r w:rsidR="001361F9">
        <w:rPr>
          <w:lang w:val="fr-FR"/>
        </w:rPr>
        <w:t xml:space="preserve"> collinaire dominant le Lez (BIB 2692)</w:t>
      </w:r>
      <w:r w:rsidR="00B74BCB">
        <w:rPr>
          <w:lang w:val="fr-FR"/>
        </w:rPr>
        <w:t xml:space="preserve"> Appelé </w:t>
      </w:r>
      <w:hyperlink r:id="rId4948" w:anchor="Sit_Sextantio" w:history="1">
        <w:r w:rsidR="00B74BCB" w:rsidRPr="00B74BCB">
          <w:rPr>
            <w:rStyle w:val="Hyperlink"/>
            <w:lang w:val="fr-FR"/>
          </w:rPr>
          <w:t>Sextantio</w:t>
        </w:r>
      </w:hyperlink>
      <w:r w:rsidR="00B74BCB">
        <w:rPr>
          <w:lang w:val="fr-FR"/>
        </w:rPr>
        <w:t xml:space="preserve"> à l'époque romaine (Vial 2003) (BIB 2692)</w:t>
      </w:r>
    </w:p>
    <w:p w14:paraId="5F224598" w14:textId="77777777" w:rsidR="00D0751F" w:rsidRPr="0032190F" w:rsidRDefault="00D0751F" w:rsidP="000948E5">
      <w:pPr>
        <w:jc w:val="both"/>
        <w:rPr>
          <w:lang w:val="fr-FR" w:eastAsia="en-GB"/>
        </w:rPr>
      </w:pPr>
    </w:p>
    <w:p w14:paraId="40D4B667" w14:textId="08FBE03F" w:rsidR="001361F9" w:rsidRDefault="00D3107B" w:rsidP="000948E5">
      <w:pPr>
        <w:jc w:val="both"/>
        <w:rPr>
          <w:lang w:val="fr-FR"/>
        </w:rPr>
      </w:pPr>
      <w:r>
        <w:rPr>
          <w:lang w:val="fr-FR"/>
        </w:rPr>
        <w:t xml:space="preserve">Présence d'une tombe à </w:t>
      </w:r>
      <w:hyperlink r:id="rId4949" w:anchor="Cul_Incineration" w:history="1">
        <w:r w:rsidR="002E057E" w:rsidRPr="002E057E">
          <w:rPr>
            <w:rStyle w:val="Hyperlink"/>
            <w:lang w:val="fr-FR"/>
          </w:rPr>
          <w:t>incinération</w:t>
        </w:r>
      </w:hyperlink>
      <w:r w:rsidR="002E057E">
        <w:rPr>
          <w:lang w:val="fr-FR"/>
        </w:rPr>
        <w:t xml:space="preserve"> </w:t>
      </w:r>
      <w:r>
        <w:rPr>
          <w:lang w:val="fr-FR"/>
        </w:rPr>
        <w:t>à l'extérieur de l'enceinte de Sextantio (BIB MJ Ouriachi)</w:t>
      </w:r>
    </w:p>
    <w:p w14:paraId="3B66739F" w14:textId="77777777" w:rsidR="001361F9" w:rsidRDefault="001361F9" w:rsidP="001361F9">
      <w:pPr>
        <w:autoSpaceDE w:val="0"/>
        <w:autoSpaceDN w:val="0"/>
        <w:adjustRightInd w:val="0"/>
        <w:rPr>
          <w:lang w:val="fr-FR" w:eastAsia="en-GB"/>
        </w:rPr>
      </w:pPr>
    </w:p>
    <w:p w14:paraId="646E6B4F" w14:textId="77777777" w:rsidR="001361F9" w:rsidRDefault="001361F9" w:rsidP="001361F9">
      <w:pPr>
        <w:pStyle w:val="Heading2"/>
        <w:rPr>
          <w:lang w:eastAsia="en-GB"/>
        </w:rPr>
      </w:pPr>
      <w:bookmarkStart w:id="2123" w:name="Sit_Substantio_per"/>
      <w:r>
        <w:rPr>
          <w:lang w:eastAsia="en-GB"/>
        </w:rPr>
        <w:t>Périodisation</w:t>
      </w:r>
    </w:p>
    <w:bookmarkEnd w:id="2123"/>
    <w:p w14:paraId="7B1799A6" w14:textId="77777777" w:rsidR="001361F9" w:rsidRPr="001361F9" w:rsidRDefault="001361F9" w:rsidP="001361F9">
      <w:pPr>
        <w:rPr>
          <w:lang w:val="fr-FR" w:eastAsia="en-GB"/>
        </w:rPr>
      </w:pPr>
    </w:p>
    <w:p w14:paraId="536E8158" w14:textId="028EF979" w:rsidR="001361F9" w:rsidRDefault="00B74BCB" w:rsidP="001361F9">
      <w:pPr>
        <w:autoSpaceDE w:val="0"/>
        <w:autoSpaceDN w:val="0"/>
        <w:adjustRightInd w:val="0"/>
        <w:rPr>
          <w:lang w:val="fr-FR" w:eastAsia="en-GB"/>
        </w:rPr>
      </w:pPr>
      <w:r w:rsidRPr="0032190F">
        <w:rPr>
          <w:lang w:val="fr-FR" w:eastAsia="en-GB"/>
        </w:rPr>
        <w:t xml:space="preserve">Occupé dès le </w:t>
      </w:r>
      <w:hyperlink r:id="rId4950" w:anchor="Sit_Substantio_per_Bz" w:history="1">
        <w:r w:rsidRPr="00B74BCB">
          <w:rPr>
            <w:rStyle w:val="Hyperlink"/>
            <w:lang w:val="fr-FR" w:eastAsia="en-GB"/>
          </w:rPr>
          <w:t>BF 3b</w:t>
        </w:r>
      </w:hyperlink>
      <w:r w:rsidRPr="0032190F">
        <w:rPr>
          <w:lang w:val="fr-FR" w:eastAsia="en-GB"/>
        </w:rPr>
        <w:t xml:space="preserve">, son occupation ne connait apparament pas de </w:t>
      </w:r>
      <w:r w:rsidRPr="007643A0">
        <w:rPr>
          <w:i/>
          <w:lang w:val="fr-FR" w:eastAsia="en-GB"/>
        </w:rPr>
        <w:t>hiatus</w:t>
      </w:r>
      <w:r>
        <w:rPr>
          <w:lang w:val="fr-FR" w:eastAsia="en-GB"/>
        </w:rPr>
        <w:t xml:space="preserve"> au </w:t>
      </w:r>
      <w:hyperlink r:id="rId4951" w:anchor="Sit_Substantio_per_Fe" w:history="1">
        <w:r w:rsidRPr="00B74BCB">
          <w:rPr>
            <w:rStyle w:val="Hyperlink"/>
            <w:lang w:val="fr-FR" w:eastAsia="en-GB"/>
          </w:rPr>
          <w:t>Fer 1</w:t>
        </w:r>
      </w:hyperlink>
      <w:r>
        <w:rPr>
          <w:lang w:val="fr-FR" w:eastAsia="en-GB"/>
        </w:rPr>
        <w:t xml:space="preserve"> </w:t>
      </w:r>
      <w:r w:rsidRPr="0032190F">
        <w:rPr>
          <w:lang w:val="fr-FR"/>
        </w:rPr>
        <w:t>(BIB 1995 p. 67).</w:t>
      </w:r>
    </w:p>
    <w:p w14:paraId="5164F98A" w14:textId="77777777" w:rsidR="001361F9" w:rsidRDefault="00B74BCB" w:rsidP="001361F9">
      <w:pPr>
        <w:pStyle w:val="Heading3"/>
        <w:rPr>
          <w:lang w:eastAsia="en-GB"/>
        </w:rPr>
      </w:pPr>
      <w:bookmarkStart w:id="2124" w:name="Sit_Substantio_per_Bz"/>
      <w:r>
        <w:rPr>
          <w:lang w:eastAsia="en-GB"/>
        </w:rPr>
        <w:t>Bronze</w:t>
      </w:r>
    </w:p>
    <w:bookmarkEnd w:id="2124"/>
    <w:p w14:paraId="29C6048B" w14:textId="77777777" w:rsidR="000948E5" w:rsidRDefault="007643A0" w:rsidP="000948E5">
      <w:pPr>
        <w:jc w:val="both"/>
        <w:rPr>
          <w:lang w:val="fr-FR" w:eastAsia="en-GB"/>
        </w:rPr>
      </w:pPr>
      <w:r w:rsidRPr="0032190F">
        <w:rPr>
          <w:lang w:val="fr-FR" w:eastAsia="en-GB"/>
        </w:rPr>
        <w:t xml:space="preserve">Habitat du </w:t>
      </w:r>
      <w:r>
        <w:rPr>
          <w:lang w:val="fr-FR" w:eastAsia="en-GB"/>
        </w:rPr>
        <w:t>BF</w:t>
      </w:r>
      <w:r w:rsidRPr="0032190F">
        <w:rPr>
          <w:lang w:val="fr-FR" w:eastAsia="en-GB"/>
        </w:rPr>
        <w:t xml:space="preserve"> 3 (BIB 1995 fig. 52).</w:t>
      </w:r>
      <w:r>
        <w:rPr>
          <w:lang w:val="fr-FR" w:eastAsia="en-GB"/>
        </w:rPr>
        <w:t xml:space="preserve"> </w:t>
      </w:r>
      <w:r w:rsidR="001361F9" w:rsidRPr="0032190F">
        <w:rPr>
          <w:lang w:val="fr-FR"/>
        </w:rPr>
        <w:t>« il s’agit à l’évidence de l’une des agglomérations structurantes (…) réseaux hiérarchiques »</w:t>
      </w:r>
      <w:r w:rsidR="00AE6FC9">
        <w:rPr>
          <w:lang w:val="fr-FR"/>
        </w:rPr>
        <w:t xml:space="preserve"> [</w:t>
      </w:r>
      <w:r w:rsidR="00AE6FC9" w:rsidRPr="00AE6FC9">
        <w:rPr>
          <w:i/>
          <w:lang w:val="fr-FR"/>
        </w:rPr>
        <w:t>central place</w:t>
      </w:r>
      <w:r w:rsidR="00AE6FC9">
        <w:rPr>
          <w:lang w:val="fr-FR"/>
        </w:rPr>
        <w:t>]</w:t>
      </w:r>
      <w:r w:rsidR="001361F9" w:rsidRPr="0032190F">
        <w:rPr>
          <w:lang w:val="fr-FR"/>
        </w:rPr>
        <w:t xml:space="preserve"> (BIB 1995 p. 67)</w:t>
      </w:r>
      <w:r w:rsidR="001361F9" w:rsidRPr="0032190F">
        <w:rPr>
          <w:lang w:val="fr-FR" w:eastAsia="en-GB"/>
        </w:rPr>
        <w:t xml:space="preserve">. </w:t>
      </w:r>
    </w:p>
    <w:p w14:paraId="2CA90112" w14:textId="77777777" w:rsidR="001361F9" w:rsidRPr="0032190F" w:rsidRDefault="001361F9" w:rsidP="000948E5">
      <w:pPr>
        <w:jc w:val="both"/>
        <w:rPr>
          <w:lang w:val="fr-FR"/>
        </w:rPr>
      </w:pPr>
    </w:p>
    <w:p w14:paraId="6A9AC855" w14:textId="77777777" w:rsidR="000948E5" w:rsidRPr="0032190F" w:rsidRDefault="00BE4758" w:rsidP="00B74BCB">
      <w:pPr>
        <w:pStyle w:val="Heading4"/>
      </w:pPr>
      <w:bookmarkStart w:id="2125" w:name="Sit_Substantio_per_Bz_stele"/>
      <w:r>
        <w:t>s</w:t>
      </w:r>
      <w:r w:rsidR="000948E5" w:rsidRPr="0032190F">
        <w:t>tèle</w:t>
      </w:r>
    </w:p>
    <w:bookmarkEnd w:id="2125"/>
    <w:p w14:paraId="4F0458F1" w14:textId="77777777" w:rsidR="00CA4462" w:rsidRDefault="00CA4462" w:rsidP="00CA4462">
      <w:pPr>
        <w:jc w:val="both"/>
        <w:rPr>
          <w:lang w:val="fr-FR"/>
        </w:rPr>
      </w:pPr>
    </w:p>
    <w:p w14:paraId="74D4FD40" w14:textId="77777777" w:rsidR="00CA4462" w:rsidRDefault="00CA4462" w:rsidP="00CA4462">
      <w:pPr>
        <w:pStyle w:val="Heading5"/>
        <w:rPr>
          <w:lang w:eastAsia="en-GB"/>
        </w:rPr>
      </w:pPr>
      <w:r>
        <w:rPr>
          <w:lang w:eastAsia="en-GB"/>
        </w:rPr>
        <w:t>contexte</w:t>
      </w:r>
    </w:p>
    <w:p w14:paraId="2A046914" w14:textId="77777777" w:rsidR="00BE4758" w:rsidRPr="00B51AA7" w:rsidRDefault="00F72F71" w:rsidP="00F72F71">
      <w:pPr>
        <w:jc w:val="both"/>
        <w:rPr>
          <w:i/>
          <w:lang w:val="fr-FR" w:eastAsia="en-GB"/>
        </w:rPr>
      </w:pPr>
      <w:r w:rsidRPr="0032190F">
        <w:rPr>
          <w:szCs w:val="22"/>
          <w:lang w:val="fr-FR" w:eastAsia="en-GB"/>
        </w:rPr>
        <w:t xml:space="preserve">Découverte hors contexte (BIB 2524) </w:t>
      </w:r>
      <w:r w:rsidR="00CA4462">
        <w:rPr>
          <w:lang w:val="fr-FR" w:eastAsia="en-GB"/>
        </w:rPr>
        <w:t>A 1,10 m de profondeur, céramiques dont un fragment de céramique grecque à figures rouges (BIB 2187)</w:t>
      </w:r>
      <w:r w:rsidR="00B51AA7">
        <w:rPr>
          <w:lang w:val="fr-FR" w:eastAsia="en-GB"/>
        </w:rPr>
        <w:t xml:space="preserve"> </w:t>
      </w:r>
      <w:r w:rsidR="00B51AA7" w:rsidRPr="00B51AA7">
        <w:rPr>
          <w:i/>
          <w:lang w:val="fr-FR" w:eastAsia="en-GB"/>
        </w:rPr>
        <w:t>Remploi d'un support avec décorations géométriques (BIB 2172)</w:t>
      </w:r>
    </w:p>
    <w:p w14:paraId="063FDC3E" w14:textId="77777777" w:rsidR="00AE6FC9" w:rsidRDefault="000F6B4F" w:rsidP="00AE6FC9">
      <w:pPr>
        <w:pStyle w:val="Heading5"/>
        <w:rPr>
          <w:lang w:eastAsia="en-GB"/>
        </w:rPr>
      </w:pPr>
      <w:r>
        <w:rPr>
          <w:lang w:eastAsia="en-GB"/>
        </w:rPr>
        <w:t>t</w:t>
      </w:r>
      <w:r w:rsidR="00AE6FC9">
        <w:rPr>
          <w:lang w:eastAsia="en-GB"/>
        </w:rPr>
        <w:t>hèmes</w:t>
      </w:r>
    </w:p>
    <w:p w14:paraId="5AF0DDEF" w14:textId="77777777" w:rsidR="00BE4758" w:rsidRDefault="00BE4758" w:rsidP="00BE4758">
      <w:pPr>
        <w:rPr>
          <w:lang w:val="fr-FR" w:eastAsia="en-GB"/>
        </w:rPr>
      </w:pPr>
    </w:p>
    <w:p w14:paraId="657F087E" w14:textId="364ECC1B" w:rsidR="00BE4758" w:rsidRDefault="00BE4758" w:rsidP="00BE4758">
      <w:pPr>
        <w:jc w:val="both"/>
        <w:rPr>
          <w:lang w:val="fr-FR"/>
        </w:rPr>
      </w:pPr>
      <w:r>
        <w:rPr>
          <w:lang w:val="fr-FR"/>
        </w:rPr>
        <w:t xml:space="preserve">Stèle </w:t>
      </w:r>
      <w:hyperlink r:id="rId4952" w:anchor="Cul_Extremadura_per_GuardaminoBO" w:history="1">
        <w:r w:rsidRPr="00CA4462">
          <w:rPr>
            <w:rStyle w:val="Hyperlink"/>
            <w:lang w:val="fr-FR"/>
          </w:rPr>
          <w:t>B+O</w:t>
        </w:r>
      </w:hyperlink>
      <w:r>
        <w:rPr>
          <w:lang w:val="fr-FR"/>
        </w:rPr>
        <w:t xml:space="preserve"> (BIB 2187) La stèle </w:t>
      </w:r>
      <w:r w:rsidRPr="0032190F">
        <w:rPr>
          <w:lang w:val="fr-FR"/>
        </w:rPr>
        <w:t xml:space="preserve">représente 3 </w:t>
      </w:r>
      <w:hyperlink r:id="rId4953" w:anchor="Sit_Substantio_per_Bz_stele_thm_roues" w:history="1">
        <w:r w:rsidRPr="00494601">
          <w:rPr>
            <w:rStyle w:val="Hyperlink"/>
            <w:lang w:val="fr-FR"/>
          </w:rPr>
          <w:t>roues</w:t>
        </w:r>
      </w:hyperlink>
      <w:r w:rsidRPr="00866860">
        <w:rPr>
          <w:lang w:val="fr-FR"/>
        </w:rPr>
        <w:t xml:space="preserve"> rayonnées</w:t>
      </w:r>
      <w:r>
        <w:rPr>
          <w:lang w:val="fr-FR"/>
        </w:rPr>
        <w:t xml:space="preserve">, </w:t>
      </w:r>
      <w:r w:rsidRPr="0032190F">
        <w:rPr>
          <w:lang w:val="fr-FR"/>
        </w:rPr>
        <w:t xml:space="preserve">une </w:t>
      </w:r>
      <w:hyperlink r:id="rId4954" w:anchor="Sit_Substantio_per_Bz_stele_thm_lance" w:history="1">
        <w:r w:rsidRPr="00494601">
          <w:rPr>
            <w:rStyle w:val="Hyperlink"/>
            <w:lang w:val="fr-FR"/>
          </w:rPr>
          <w:t>lance</w:t>
        </w:r>
      </w:hyperlink>
      <w:r w:rsidRPr="00494601">
        <w:rPr>
          <w:lang w:val="fr-FR"/>
        </w:rPr>
        <w:t xml:space="preserve">, </w:t>
      </w:r>
      <w:r>
        <w:rPr>
          <w:lang w:val="fr-FR"/>
        </w:rPr>
        <w:t xml:space="preserve">2 </w:t>
      </w:r>
      <w:hyperlink r:id="rId4955" w:anchor="Sit_Substantio_per_Bz_stele_thm_signes" w:history="1">
        <w:r w:rsidRPr="00494601">
          <w:rPr>
            <w:rStyle w:val="Hyperlink"/>
            <w:lang w:val="fr-FR"/>
          </w:rPr>
          <w:t>signes symétriques</w:t>
        </w:r>
      </w:hyperlink>
      <w:r>
        <w:rPr>
          <w:lang w:val="fr-FR"/>
        </w:rPr>
        <w:t>,</w:t>
      </w:r>
      <w:r w:rsidRPr="0032190F">
        <w:rPr>
          <w:lang w:val="fr-FR"/>
        </w:rPr>
        <w:t xml:space="preserve"> et un </w:t>
      </w:r>
      <w:hyperlink r:id="rId4956" w:anchor="Sit_Substantio_per_Bz_stele_thm_bouclier" w:history="1">
        <w:r w:rsidRPr="00494601">
          <w:rPr>
            <w:rStyle w:val="Hyperlink"/>
            <w:szCs w:val="20"/>
            <w:lang w:val="fr-FR"/>
          </w:rPr>
          <w:t>bouclier</w:t>
        </w:r>
      </w:hyperlink>
      <w:r w:rsidRPr="0032190F">
        <w:rPr>
          <w:lang w:val="fr-FR"/>
        </w:rPr>
        <w:t xml:space="preserve"> </w:t>
      </w:r>
      <w:r>
        <w:rPr>
          <w:lang w:val="fr-FR"/>
        </w:rPr>
        <w:t>(SS BIB)</w:t>
      </w:r>
    </w:p>
    <w:p w14:paraId="5575AE7A" w14:textId="207D7E5B" w:rsidR="00494601" w:rsidRPr="00CA4462" w:rsidRDefault="00494601" w:rsidP="00494601">
      <w:pPr>
        <w:jc w:val="both"/>
        <w:rPr>
          <w:szCs w:val="22"/>
          <w:lang w:val="fr-FR" w:eastAsia="en-GB"/>
        </w:rPr>
      </w:pPr>
      <w:r>
        <w:rPr>
          <w:i/>
          <w:lang w:val="fr-FR"/>
        </w:rPr>
        <w:t>R</w:t>
      </w:r>
      <w:r w:rsidRPr="0032190F">
        <w:rPr>
          <w:i/>
          <w:lang w:val="fr-FR"/>
        </w:rPr>
        <w:t xml:space="preserve">eprend certains thèmes décoratifs du plat de </w:t>
      </w:r>
      <w:hyperlink r:id="rId4957" w:anchor="Sit_Moras_Valloire" w:history="1">
        <w:r w:rsidRPr="0032190F">
          <w:rPr>
            <w:rStyle w:val="Hyperlink"/>
            <w:i/>
            <w:lang w:val="fr-FR" w:eastAsia="en-GB"/>
          </w:rPr>
          <w:t>Moras-en-Valloire</w:t>
        </w:r>
      </w:hyperlink>
      <w:r w:rsidRPr="0032190F">
        <w:rPr>
          <w:i/>
          <w:lang w:val="fr-FR"/>
        </w:rPr>
        <w:t xml:space="preserve"> (BIB Guilaine in </w:t>
      </w:r>
      <w:r w:rsidRPr="00334CBF">
        <w:rPr>
          <w:i/>
          <w:lang w:val="fr-FR"/>
        </w:rPr>
        <w:t>1860 p. 13 préface)</w:t>
      </w:r>
      <w:r w:rsidRPr="00334CBF">
        <w:rPr>
          <w:i/>
          <w:lang w:val="fr-FR" w:eastAsia="en-GB"/>
        </w:rPr>
        <w:t xml:space="preserve"> </w:t>
      </w:r>
      <w:r w:rsidRPr="00334CBF">
        <w:rPr>
          <w:i/>
          <w:lang w:val="fr-FR"/>
        </w:rPr>
        <w:t xml:space="preserve">Des signes sont identiques à ceux de </w:t>
      </w:r>
      <w:hyperlink r:id="rId4958" w:anchor="Sit_Moras_Valloire" w:history="1">
        <w:r w:rsidRPr="00334CBF">
          <w:rPr>
            <w:rStyle w:val="Hyperlink"/>
            <w:i/>
            <w:lang w:val="fr-FR" w:eastAsia="en-GB"/>
          </w:rPr>
          <w:t>Moras-en-Valloire</w:t>
        </w:r>
      </w:hyperlink>
      <w:r w:rsidRPr="00334CBF">
        <w:rPr>
          <w:i/>
          <w:lang w:val="fr-FR" w:eastAsia="en-GB"/>
        </w:rPr>
        <w:t xml:space="preserve"> (BIB 1860 p. 141). </w:t>
      </w:r>
    </w:p>
    <w:p w14:paraId="1EB35CF5" w14:textId="77777777" w:rsidR="00494601" w:rsidRDefault="00494601" w:rsidP="00494601">
      <w:pPr>
        <w:rPr>
          <w:lang w:val="fr-FR" w:eastAsia="en-GB"/>
        </w:rPr>
      </w:pPr>
    </w:p>
    <w:p w14:paraId="6201E64A" w14:textId="77777777" w:rsidR="00494601" w:rsidRPr="00494601" w:rsidRDefault="00494601" w:rsidP="00494601">
      <w:pPr>
        <w:pStyle w:val="Heading6"/>
        <w:rPr>
          <w:lang w:eastAsia="en-GB"/>
        </w:rPr>
      </w:pPr>
      <w:bookmarkStart w:id="2126" w:name="Sit_Substantio_per_Bz_stele_thm_roues"/>
      <w:r>
        <w:rPr>
          <w:lang w:eastAsia="en-GB"/>
        </w:rPr>
        <w:t>roues</w:t>
      </w:r>
    </w:p>
    <w:bookmarkEnd w:id="2126"/>
    <w:p w14:paraId="7DEC8310" w14:textId="0F58963A" w:rsidR="00AE6FC9" w:rsidRDefault="00911743" w:rsidP="00F72F71">
      <w:pPr>
        <w:jc w:val="both"/>
        <w:rPr>
          <w:lang w:val="fr-FR"/>
        </w:rPr>
      </w:pPr>
      <w:r>
        <w:fldChar w:fldCharType="begin"/>
      </w:r>
      <w:r w:rsidR="00E30F13" w:rsidRPr="00F649E5">
        <w:rPr>
          <w:lang w:val="fr-FR"/>
        </w:rPr>
        <w:instrText>HYPERLINK "C:\\Users\\Thomas Huet\\Desktop\\Documentation archéologique liée à la thèse\\Cultures.docx" \l "Cul_Art_TAC_T_t_roue"</w:instrText>
      </w:r>
      <w:r>
        <w:fldChar w:fldCharType="separate"/>
      </w:r>
      <w:r w:rsidR="00494601" w:rsidRPr="000329E9">
        <w:rPr>
          <w:rStyle w:val="Hyperlink"/>
          <w:lang w:val="fr-FR"/>
        </w:rPr>
        <w:t>roues</w:t>
      </w:r>
      <w:r>
        <w:fldChar w:fldCharType="end"/>
      </w:r>
      <w:r w:rsidR="00494601" w:rsidRPr="00494601">
        <w:rPr>
          <w:lang w:val="fr-FR"/>
        </w:rPr>
        <w:t xml:space="preserve"> </w:t>
      </w:r>
      <w:r w:rsidR="00494601" w:rsidRPr="0032190F">
        <w:rPr>
          <w:lang w:val="fr-FR"/>
        </w:rPr>
        <w:t xml:space="preserve">rayonnées de </w:t>
      </w:r>
      <w:hyperlink r:id="rId4959" w:anchor="Cul_Proto_Art_TAC_T_att" w:history="1">
        <w:r w:rsidR="00494601" w:rsidRPr="0032190F">
          <w:rPr>
            <w:rStyle w:val="Hyperlink"/>
            <w:lang w:val="fr-FR"/>
          </w:rPr>
          <w:t>char</w:t>
        </w:r>
      </w:hyperlink>
      <w:r w:rsidR="00494601" w:rsidRPr="00494601">
        <w:rPr>
          <w:lang w:val="fr-FR"/>
        </w:rPr>
        <w:t xml:space="preserve"> </w:t>
      </w:r>
      <w:r w:rsidR="00494601">
        <w:rPr>
          <w:lang w:val="fr-FR"/>
        </w:rPr>
        <w:t>(BIB 71 p. 120)</w:t>
      </w:r>
      <w:r w:rsidR="00866860">
        <w:rPr>
          <w:lang w:val="fr-FR"/>
        </w:rPr>
        <w:t xml:space="preserve"> </w:t>
      </w:r>
      <w:r w:rsidR="00866860" w:rsidRPr="00D732A2">
        <w:rPr>
          <w:lang w:val="fr-FR" w:eastAsia="en-GB"/>
        </w:rPr>
        <w:t>rouelles (Py 2011, 12</w:t>
      </w:r>
      <w:r w:rsidR="00866860" w:rsidRPr="00D732A2">
        <w:rPr>
          <w:rFonts w:ascii="Cambria Math" w:hAnsi="Cambria Math" w:cs="Cambria Math"/>
          <w:lang w:val="fr-FR" w:eastAsia="en-GB"/>
        </w:rPr>
        <w:t>‑</w:t>
      </w:r>
      <w:r w:rsidR="00866860" w:rsidRPr="00D732A2">
        <w:rPr>
          <w:lang w:val="fr-FR" w:eastAsia="en-GB"/>
        </w:rPr>
        <w:t>13)</w:t>
      </w:r>
    </w:p>
    <w:p w14:paraId="756D0960" w14:textId="77777777" w:rsidR="00494601" w:rsidRDefault="00494601" w:rsidP="00F72F71">
      <w:pPr>
        <w:jc w:val="both"/>
        <w:rPr>
          <w:lang w:val="fr-FR"/>
        </w:rPr>
      </w:pPr>
    </w:p>
    <w:p w14:paraId="730D9EC9" w14:textId="77777777" w:rsidR="00494601" w:rsidRDefault="00494601" w:rsidP="00494601">
      <w:pPr>
        <w:pStyle w:val="Heading6"/>
      </w:pPr>
      <w:bookmarkStart w:id="2127" w:name="Sit_Substantio_per_Bz_stele_thm_lance"/>
      <w:r>
        <w:t>lance</w:t>
      </w:r>
    </w:p>
    <w:bookmarkEnd w:id="2127"/>
    <w:p w14:paraId="6C91690C" w14:textId="6D6FC5CA" w:rsidR="00494601" w:rsidRDefault="00494601" w:rsidP="00494601">
      <w:pPr>
        <w:rPr>
          <w:lang w:val="fr-FR"/>
        </w:rPr>
      </w:pPr>
      <w:r>
        <w:rPr>
          <w:lang w:val="fr-FR"/>
        </w:rPr>
        <w:t xml:space="preserve">pointe de </w:t>
      </w:r>
      <w:hyperlink r:id="rId4960" w:anchor="Cul_Extremadura_T_lance" w:history="1">
        <w:r w:rsidR="00DE55E6" w:rsidRPr="00DE55E6">
          <w:rPr>
            <w:rStyle w:val="Hyperlink"/>
            <w:lang w:val="fr-FR"/>
          </w:rPr>
          <w:t>lance</w:t>
        </w:r>
      </w:hyperlink>
      <w:r w:rsidR="00DE55E6" w:rsidRPr="00DE55E6">
        <w:rPr>
          <w:lang w:val="fr-FR"/>
        </w:rPr>
        <w:t xml:space="preserve"> </w:t>
      </w:r>
      <w:r w:rsidRPr="00494601">
        <w:rPr>
          <w:lang w:val="fr-FR"/>
        </w:rPr>
        <w:t>(BIB 71 p. 120)</w:t>
      </w:r>
    </w:p>
    <w:p w14:paraId="2177DE15" w14:textId="77777777" w:rsidR="00AE6FC9" w:rsidRDefault="00AE6FC9" w:rsidP="00AE6FC9">
      <w:pPr>
        <w:pStyle w:val="Heading6"/>
        <w:rPr>
          <w:lang w:eastAsia="en-GB"/>
        </w:rPr>
      </w:pPr>
      <w:bookmarkStart w:id="2128" w:name="Sit_Substantio_per_Bz_stele_thm_bouclier"/>
      <w:r>
        <w:rPr>
          <w:lang w:eastAsia="en-GB"/>
        </w:rPr>
        <w:t>bouclier</w:t>
      </w:r>
    </w:p>
    <w:bookmarkEnd w:id="2128"/>
    <w:p w14:paraId="0E8F94B0" w14:textId="3B76B44E" w:rsidR="00AE6FC9" w:rsidRDefault="00911743" w:rsidP="00F72F71">
      <w:pPr>
        <w:jc w:val="both"/>
        <w:rPr>
          <w:lang w:val="fr-FR" w:eastAsia="en-GB"/>
        </w:rPr>
      </w:pPr>
      <w:r>
        <w:fldChar w:fldCharType="begin"/>
      </w:r>
      <w:r w:rsidR="00E30F13" w:rsidRPr="00F649E5">
        <w:rPr>
          <w:lang w:val="fr-FR"/>
        </w:rPr>
        <w:instrText>HYPERLINK "C:\\Users\\Thomas Huet\\Desktop\\Documentation archéologique liée à la thèse\\Cultures.docx" \l "Cul_Proto_Art_TAC_T_t_bouclier_echancrV"</w:instrText>
      </w:r>
      <w:r>
        <w:fldChar w:fldCharType="separate"/>
      </w:r>
      <w:r w:rsidR="00494601" w:rsidRPr="000329E9">
        <w:rPr>
          <w:rStyle w:val="Hyperlink"/>
          <w:lang w:val="fr-FR"/>
        </w:rPr>
        <w:t>bouclier</w:t>
      </w:r>
      <w:r>
        <w:fldChar w:fldCharType="end"/>
      </w:r>
      <w:r w:rsidR="00494601" w:rsidRPr="00494601">
        <w:rPr>
          <w:lang w:val="fr-FR"/>
        </w:rPr>
        <w:t xml:space="preserve"> </w:t>
      </w:r>
      <w:r w:rsidR="00494601" w:rsidRPr="0032190F">
        <w:rPr>
          <w:lang w:val="fr-FR"/>
        </w:rPr>
        <w:t xml:space="preserve">échancré </w:t>
      </w:r>
      <w:r w:rsidR="00494601">
        <w:rPr>
          <w:lang w:val="fr-FR"/>
        </w:rPr>
        <w:t xml:space="preserve">(BIB 71 p. 120), </w:t>
      </w:r>
      <w:r w:rsidR="000329E9" w:rsidRPr="00494601">
        <w:rPr>
          <w:lang w:val="fr-FR"/>
        </w:rPr>
        <w:t xml:space="preserve">bouclier en </w:t>
      </w:r>
      <w:r w:rsidR="00866860">
        <w:rPr>
          <w:lang w:val="fr-FR"/>
        </w:rPr>
        <w:t>V</w:t>
      </w:r>
      <w:r w:rsidR="000329E9">
        <w:rPr>
          <w:lang w:val="fr-FR"/>
        </w:rPr>
        <w:t xml:space="preserve"> </w:t>
      </w:r>
      <w:r w:rsidR="00AE6FC9" w:rsidRPr="007643A0">
        <w:rPr>
          <w:lang w:val="fr-FR" w:eastAsia="en-GB"/>
        </w:rPr>
        <w:t xml:space="preserve">semblable (o) à celui de </w:t>
      </w:r>
      <w:hyperlink r:id="rId4961" w:anchor="Sit_Salen" w:history="1">
        <w:r w:rsidR="00AE6FC9" w:rsidRPr="007643A0">
          <w:rPr>
            <w:rStyle w:val="Hyperlink"/>
            <w:lang w:val="fr-FR" w:eastAsia="en-GB"/>
          </w:rPr>
          <w:t>Salen</w:t>
        </w:r>
      </w:hyperlink>
      <w:r w:rsidR="00AE6FC9" w:rsidRPr="007643A0">
        <w:rPr>
          <w:lang w:val="fr-FR" w:eastAsia="en-GB"/>
        </w:rPr>
        <w:t xml:space="preserve">, (i) à celui de la stèle de </w:t>
      </w:r>
      <w:hyperlink r:id="rId4962" w:anchor="Sit_Luna" w:history="1">
        <w:r w:rsidR="00AE6FC9" w:rsidRPr="007643A0">
          <w:rPr>
            <w:rStyle w:val="Hyperlink"/>
            <w:lang w:val="fr-FR" w:eastAsia="en-GB"/>
          </w:rPr>
          <w:t>Luna-Valpalmas</w:t>
        </w:r>
      </w:hyperlink>
      <w:r w:rsidR="00AE6FC9" w:rsidRPr="00F53444">
        <w:rPr>
          <w:lang w:val="fr-FR"/>
        </w:rPr>
        <w:t xml:space="preserve"> </w:t>
      </w:r>
      <w:r w:rsidR="00AE6FC9" w:rsidRPr="007643A0">
        <w:rPr>
          <w:lang w:val="fr-FR" w:eastAsia="en-GB"/>
        </w:rPr>
        <w:t>(ii) à ceux, plus nombreux, d’</w:t>
      </w:r>
      <w:hyperlink r:id="rId4963" w:anchor="Cul_Extremadura" w:history="1">
        <w:r w:rsidR="00AE6FC9" w:rsidRPr="007643A0">
          <w:rPr>
            <w:rStyle w:val="Hyperlink"/>
            <w:lang w:val="fr-FR"/>
          </w:rPr>
          <w:t>Extrémadure</w:t>
        </w:r>
      </w:hyperlink>
      <w:r w:rsidR="00AE6FC9" w:rsidRPr="007643A0">
        <w:rPr>
          <w:lang w:val="fr-FR" w:eastAsia="en-GB"/>
        </w:rPr>
        <w:t xml:space="preserve"> (BIB 1995 p. 21).</w:t>
      </w:r>
    </w:p>
    <w:p w14:paraId="3547DB3C" w14:textId="0556637A" w:rsidR="00D732A2" w:rsidRDefault="00D732A2" w:rsidP="00F72F71">
      <w:pPr>
        <w:jc w:val="both"/>
        <w:rPr>
          <w:lang w:val="fr-FR" w:eastAsia="en-GB"/>
        </w:rPr>
      </w:pPr>
      <w:r>
        <w:rPr>
          <w:lang w:val="fr-FR" w:eastAsia="en-GB"/>
        </w:rPr>
        <w:t xml:space="preserve">Pour M. Py, c'est un élément de cuirasse, type </w:t>
      </w:r>
      <w:hyperlink r:id="rId4964" w:anchor="Cul_Art_TAC_T_t_cardiophylax" w:history="1">
        <w:r w:rsidR="00334CBF" w:rsidRPr="0012382C">
          <w:rPr>
            <w:rStyle w:val="Hyperlink"/>
            <w:lang w:val="fr-FR"/>
          </w:rPr>
          <w:t>cardiophylax</w:t>
        </w:r>
      </w:hyperlink>
      <w:r>
        <w:rPr>
          <w:lang w:val="fr-FR" w:eastAsia="en-GB"/>
        </w:rPr>
        <w:t xml:space="preserve">, daté du BF </w:t>
      </w:r>
      <w:r w:rsidRPr="00D732A2">
        <w:rPr>
          <w:lang w:val="fr-FR" w:eastAsia="en-GB"/>
        </w:rPr>
        <w:t xml:space="preserve">associé à un décor de rouelles </w:t>
      </w:r>
      <w:r w:rsidR="00334CBF">
        <w:rPr>
          <w:lang w:val="fr-FR" w:eastAsia="en-GB"/>
        </w:rPr>
        <w:t xml:space="preserve">[roues] </w:t>
      </w:r>
      <w:r w:rsidRPr="00D732A2">
        <w:rPr>
          <w:lang w:val="fr-FR" w:eastAsia="en-GB"/>
        </w:rPr>
        <w:t>(Py 2011, 12</w:t>
      </w:r>
      <w:r w:rsidRPr="00D732A2">
        <w:rPr>
          <w:rFonts w:ascii="Cambria Math" w:hAnsi="Cambria Math" w:cs="Cambria Math"/>
          <w:lang w:val="fr-FR" w:eastAsia="en-GB"/>
        </w:rPr>
        <w:t>‑</w:t>
      </w:r>
      <w:r w:rsidRPr="00D732A2">
        <w:rPr>
          <w:lang w:val="fr-FR" w:eastAsia="en-GB"/>
        </w:rPr>
        <w:t>13)</w:t>
      </w:r>
    </w:p>
    <w:p w14:paraId="20B26896" w14:textId="77777777" w:rsidR="00AE6FC9" w:rsidRDefault="00494601" w:rsidP="00AE6FC9">
      <w:pPr>
        <w:pStyle w:val="Heading6"/>
        <w:rPr>
          <w:lang w:eastAsia="en-GB"/>
        </w:rPr>
      </w:pPr>
      <w:bookmarkStart w:id="2129" w:name="Sit_Substantio_per_Bz_stele_thm_signes"/>
      <w:r>
        <w:rPr>
          <w:lang w:eastAsia="en-GB"/>
        </w:rPr>
        <w:t>signes symétriques</w:t>
      </w:r>
    </w:p>
    <w:bookmarkEnd w:id="2129"/>
    <w:p w14:paraId="77630985" w14:textId="77777777" w:rsidR="00AE6FC9" w:rsidRDefault="00AE6FC9" w:rsidP="00F72F71">
      <w:pPr>
        <w:jc w:val="both"/>
        <w:rPr>
          <w:lang w:val="fr-FR" w:eastAsia="en-GB"/>
        </w:rPr>
      </w:pPr>
    </w:p>
    <w:p w14:paraId="2D713B03" w14:textId="0F0A444D" w:rsidR="00E55E69" w:rsidRDefault="00494601" w:rsidP="00163F2C">
      <w:pPr>
        <w:rPr>
          <w:lang w:val="fr-FR"/>
        </w:rPr>
      </w:pPr>
      <w:r>
        <w:rPr>
          <w:lang w:val="fr-FR"/>
        </w:rPr>
        <w:lastRenderedPageBreak/>
        <w:t>D</w:t>
      </w:r>
      <w:r w:rsidRPr="0032190F">
        <w:rPr>
          <w:lang w:val="fr-FR"/>
        </w:rPr>
        <w:t>eux symboles en forme d’</w:t>
      </w:r>
      <w:hyperlink r:id="rId4965" w:anchor="Cul_Proto_Art_TAC_T_z_oise" w:history="1">
        <w:r w:rsidRPr="0032190F">
          <w:rPr>
            <w:rStyle w:val="Hyperlink"/>
            <w:lang w:val="fr-FR"/>
          </w:rPr>
          <w:t>oiseaux</w:t>
        </w:r>
      </w:hyperlink>
      <w:r>
        <w:rPr>
          <w:lang w:val="fr-FR"/>
        </w:rPr>
        <w:t xml:space="preserve"> (BIB 71 p. 120) Traditionnelement interprétés comme des oiseaux ou des protomées de </w:t>
      </w:r>
      <w:hyperlink r:id="rId4966" w:anchor="Cul_Proto_Art_TAC_T_z_cygne" w:history="1">
        <w:r w:rsidR="00163F2C" w:rsidRPr="00163F2C">
          <w:rPr>
            <w:rStyle w:val="Hyperlink"/>
            <w:lang w:val="fr-FR"/>
          </w:rPr>
          <w:t>cygne</w:t>
        </w:r>
      </w:hyperlink>
      <w:r w:rsidR="00163F2C">
        <w:rPr>
          <w:lang w:val="fr-FR"/>
        </w:rPr>
        <w:t xml:space="preserve"> </w:t>
      </w:r>
      <w:r>
        <w:rPr>
          <w:lang w:val="fr-FR"/>
        </w:rPr>
        <w:t>(BIB 2172), mais Celestino y voit une fibule et un miroir (BUB 2172)</w:t>
      </w:r>
      <w:r w:rsidR="0065431E">
        <w:rPr>
          <w:lang w:val="fr-FR"/>
        </w:rPr>
        <w:t xml:space="preserve"> </w:t>
      </w:r>
      <w:r w:rsidR="0065431E" w:rsidRPr="0065431E">
        <w:rPr>
          <w:lang w:val="fr-FR"/>
        </w:rPr>
        <w:t>Les oiseaux schématisés de la stèle de Substantion peuvent trouver des parallèles dans d</w:t>
      </w:r>
      <w:r w:rsidR="0065431E">
        <w:rPr>
          <w:lang w:val="fr-FR"/>
        </w:rPr>
        <w:t>iverses oeuvres orientalisantes (BIB 3050)</w:t>
      </w:r>
    </w:p>
    <w:p w14:paraId="6BF1BA21" w14:textId="77777777" w:rsidR="00BE4758" w:rsidRDefault="00BE4758" w:rsidP="00242C0F">
      <w:pPr>
        <w:jc w:val="both"/>
        <w:rPr>
          <w:lang w:val="fr-FR"/>
        </w:rPr>
      </w:pPr>
    </w:p>
    <w:p w14:paraId="337E6E3D" w14:textId="77777777" w:rsidR="00B51AA7" w:rsidRDefault="00B51AA7" w:rsidP="00B51AA7">
      <w:pPr>
        <w:pStyle w:val="Heading5"/>
      </w:pPr>
      <w:bookmarkStart w:id="2130" w:name="Sit_Substantio_per_Bz_stele_tek"/>
      <w:r>
        <w:t>technique</w:t>
      </w:r>
    </w:p>
    <w:bookmarkEnd w:id="2130"/>
    <w:p w14:paraId="1457E385" w14:textId="77777777" w:rsidR="00B51AA7" w:rsidRDefault="00B51AA7" w:rsidP="00242C0F">
      <w:pPr>
        <w:jc w:val="both"/>
        <w:rPr>
          <w:lang w:val="fr-FR"/>
        </w:rPr>
      </w:pPr>
      <w:r>
        <w:rPr>
          <w:lang w:val="fr-FR"/>
        </w:rPr>
        <w:t>Haut relief pour les figures de la face avant, incisés sur les côtés (BIB 2172)</w:t>
      </w:r>
    </w:p>
    <w:p w14:paraId="0AC01221" w14:textId="77777777" w:rsidR="00BE4758" w:rsidRDefault="00BE4758" w:rsidP="00BE4758">
      <w:pPr>
        <w:pStyle w:val="Heading5"/>
      </w:pPr>
      <w:r>
        <w:t>datation</w:t>
      </w:r>
    </w:p>
    <w:p w14:paraId="058420EF" w14:textId="77777777" w:rsidR="00BE4758" w:rsidRPr="00BE4758" w:rsidRDefault="00BE4758" w:rsidP="00242C0F">
      <w:pPr>
        <w:jc w:val="both"/>
        <w:rPr>
          <w:szCs w:val="22"/>
          <w:lang w:val="fr-FR" w:eastAsia="en-GB"/>
        </w:rPr>
      </w:pPr>
      <w:r w:rsidRPr="00494601">
        <w:rPr>
          <w:lang w:val="fr-FR"/>
        </w:rPr>
        <w:t>Fin de l’âge du Bronze (BIB 71 p. 120)</w:t>
      </w:r>
      <w:r w:rsidRPr="00494601">
        <w:rPr>
          <w:szCs w:val="22"/>
          <w:lang w:val="fr-FR" w:eastAsia="en-GB"/>
        </w:rPr>
        <w:t xml:space="preserve"> BF 3b (SS BIB)</w:t>
      </w:r>
      <w:r w:rsidRPr="00494601">
        <w:rPr>
          <w:lang w:val="fr-FR" w:eastAsia="en-GB"/>
        </w:rPr>
        <w:t xml:space="preserve"> Mailhacien (T. Lachenal comm. pers.).</w:t>
      </w:r>
      <w:r w:rsidRPr="00494601">
        <w:rPr>
          <w:lang w:val="fr-FR"/>
        </w:rPr>
        <w:t xml:space="preserve"> Stèle datée de vers -1000 aec (BIB Guilaine in 1860 p. 13 préface)</w:t>
      </w:r>
    </w:p>
    <w:p w14:paraId="38F012FE" w14:textId="77777777" w:rsidR="00F72F71" w:rsidRPr="0032190F" w:rsidRDefault="000F6B4F" w:rsidP="00B74BCB">
      <w:pPr>
        <w:pStyle w:val="Heading5"/>
      </w:pPr>
      <w:r>
        <w:t>i</w:t>
      </w:r>
      <w:r w:rsidR="00F72F71" w:rsidRPr="0032190F">
        <w:t>nterprétation</w:t>
      </w:r>
    </w:p>
    <w:p w14:paraId="6D156D84" w14:textId="6AEE166A" w:rsidR="00F72F71" w:rsidRDefault="00223060" w:rsidP="00F35E4A">
      <w:pPr>
        <w:jc w:val="both"/>
        <w:rPr>
          <w:szCs w:val="22"/>
          <w:lang w:val="fr-FR" w:eastAsia="en-GB"/>
        </w:rPr>
      </w:pPr>
      <w:r>
        <w:rPr>
          <w:szCs w:val="22"/>
          <w:lang w:val="fr-FR" w:eastAsia="en-GB"/>
        </w:rPr>
        <w:t>G</w:t>
      </w:r>
      <w:r w:rsidR="00F72F71" w:rsidRPr="0032190F">
        <w:rPr>
          <w:szCs w:val="22"/>
          <w:lang w:val="fr-FR" w:eastAsia="en-GB"/>
        </w:rPr>
        <w:t xml:space="preserve">uerrier </w:t>
      </w:r>
      <w:hyperlink r:id="rId4967" w:anchor="Cul_Religion__Heros" w:history="1">
        <w:r w:rsidR="00AE6FC9" w:rsidRPr="00AE6FC9">
          <w:rPr>
            <w:rStyle w:val="Hyperlink"/>
            <w:i/>
            <w:lang w:val="fr-FR"/>
          </w:rPr>
          <w:t>héroïsée</w:t>
        </w:r>
      </w:hyperlink>
      <w:r w:rsidR="00AE6FC9" w:rsidRPr="0032190F">
        <w:rPr>
          <w:i/>
          <w:lang w:val="fr-FR"/>
        </w:rPr>
        <w:t xml:space="preserve"> </w:t>
      </w:r>
      <w:r w:rsidR="00F72F71" w:rsidRPr="0032190F">
        <w:rPr>
          <w:szCs w:val="22"/>
          <w:lang w:val="fr-FR" w:eastAsia="en-GB"/>
        </w:rPr>
        <w:t xml:space="preserve">(BIB 2524) </w:t>
      </w:r>
      <w:r w:rsidR="00F72F71" w:rsidRPr="0032190F">
        <w:rPr>
          <w:lang w:val="fr-FR" w:eastAsia="en-GB"/>
        </w:rPr>
        <w:t>(BIB 2050 fig. 2)</w:t>
      </w:r>
      <w:r w:rsidR="00F72F71" w:rsidRPr="0032190F">
        <w:rPr>
          <w:szCs w:val="22"/>
          <w:lang w:val="fr-FR" w:eastAsia="en-GB"/>
        </w:rPr>
        <w:t>.</w:t>
      </w:r>
      <w:r w:rsidR="00F72F71" w:rsidRPr="0032190F">
        <w:rPr>
          <w:lang w:val="fr-FR"/>
        </w:rPr>
        <w:t xml:space="preserve"> </w:t>
      </w:r>
      <w:r w:rsidR="000329E9" w:rsidRPr="0032190F">
        <w:rPr>
          <w:szCs w:val="22"/>
          <w:lang w:val="fr-FR" w:eastAsia="en-GB"/>
        </w:rPr>
        <w:t>Pour Garcia</w:t>
      </w:r>
      <w:r w:rsidR="000329E9">
        <w:rPr>
          <w:szCs w:val="22"/>
          <w:lang w:val="fr-FR" w:eastAsia="en-GB"/>
        </w:rPr>
        <w:t>, les</w:t>
      </w:r>
      <w:r w:rsidR="00F72F71" w:rsidRPr="0032190F">
        <w:rPr>
          <w:szCs w:val="22"/>
          <w:lang w:val="fr-FR" w:eastAsia="en-GB"/>
        </w:rPr>
        <w:t xml:space="preserve"> collègues espagnols interprètent ces stèles à représentations d’armes comme la figuration d’une élite en compétition, voire comme des symboles de l’émergence d’une aristocratie.(BIB 2524) </w:t>
      </w:r>
      <w:r w:rsidR="00F35E4A" w:rsidRPr="0032190F">
        <w:rPr>
          <w:szCs w:val="22"/>
          <w:lang w:val="fr-FR" w:eastAsia="en-GB"/>
        </w:rPr>
        <w:t xml:space="preserve">Pour Garcia, dans le cas de </w:t>
      </w:r>
      <w:r w:rsidR="00F35E4A" w:rsidRPr="0032190F">
        <w:rPr>
          <w:i/>
          <w:szCs w:val="22"/>
          <w:lang w:val="fr-FR" w:eastAsia="en-GB"/>
        </w:rPr>
        <w:t>Sextantio</w:t>
      </w:r>
      <w:r w:rsidR="00F35E4A" w:rsidRPr="0032190F">
        <w:rPr>
          <w:szCs w:val="22"/>
          <w:lang w:val="fr-FR" w:eastAsia="en-GB"/>
        </w:rPr>
        <w:t xml:space="preserve">, le remploi d’une stèle funéraire où le développement de l’habitat [fondation </w:t>
      </w:r>
      <w:hyperlink r:id="rId4968" w:anchor="Cul_Ville" w:history="1">
        <w:r w:rsidR="00F35E4A" w:rsidRPr="0032190F">
          <w:rPr>
            <w:rStyle w:val="Hyperlink"/>
            <w:szCs w:val="22"/>
            <w:lang w:val="fr-FR" w:eastAsia="en-GB"/>
          </w:rPr>
          <w:t>ville</w:t>
        </w:r>
      </w:hyperlink>
      <w:r w:rsidR="00F35E4A" w:rsidRPr="0032190F">
        <w:rPr>
          <w:szCs w:val="22"/>
          <w:lang w:val="fr-FR" w:eastAsia="en-GB"/>
        </w:rPr>
        <w:t xml:space="preserve">] de l’âge du Fer à proximité d’une tombe insigne pourrait être évoqué (BIB 2524)  </w:t>
      </w:r>
    </w:p>
    <w:p w14:paraId="6A175996" w14:textId="2100DC27" w:rsidR="00AE6FC9" w:rsidRDefault="00AE6FC9" w:rsidP="00F35E4A">
      <w:pPr>
        <w:jc w:val="both"/>
        <w:rPr>
          <w:lang w:val="fr-FR" w:eastAsia="en-GB"/>
        </w:rPr>
      </w:pPr>
      <w:r w:rsidRPr="007643A0">
        <w:rPr>
          <w:lang w:val="fr-FR" w:eastAsia="en-GB"/>
        </w:rPr>
        <w:t xml:space="preserve">La stèle est peut-être a rapprocher de la série signalée et provenant de la région des garrigues montpelliéraines à Assas dans l’Hérault </w:t>
      </w:r>
      <w:r w:rsidR="00334CBF">
        <w:rPr>
          <w:lang w:val="fr-FR" w:eastAsia="en-GB"/>
        </w:rPr>
        <w:t xml:space="preserve">[Touriès, etc.] </w:t>
      </w:r>
      <w:r w:rsidRPr="007643A0">
        <w:rPr>
          <w:lang w:val="fr-FR" w:eastAsia="en-GB"/>
        </w:rPr>
        <w:t>(Vial 2003, 126-127) et sur lequel on peut deviner une série de cercles concentriques (</w:t>
      </w:r>
      <w:hyperlink r:id="rId4969" w:anchor="Cul_Art_TAC_T_t_cardiophylax" w:history="1">
        <w:r w:rsidRPr="0012382C">
          <w:rPr>
            <w:rStyle w:val="Hyperlink"/>
            <w:lang w:val="fr-FR"/>
          </w:rPr>
          <w:t>cardiophylax</w:t>
        </w:r>
      </w:hyperlink>
      <w:r w:rsidRPr="007643A0">
        <w:rPr>
          <w:lang w:val="fr-FR" w:eastAsia="en-GB"/>
        </w:rPr>
        <w:t xml:space="preserve">) et une </w:t>
      </w:r>
      <w:hyperlink r:id="rId4970" w:anchor="Cul_Art_TAC_T_t_ceinture" w:history="1">
        <w:r w:rsidRPr="00D64745">
          <w:rPr>
            <w:rStyle w:val="Hyperlink"/>
            <w:lang w:val="fr-FR" w:eastAsia="en-GB"/>
          </w:rPr>
          <w:t>ceinture</w:t>
        </w:r>
      </w:hyperlink>
      <w:r w:rsidRPr="00D64745">
        <w:rPr>
          <w:lang w:val="fr-FR" w:eastAsia="en-GB"/>
        </w:rPr>
        <w:t xml:space="preserve"> </w:t>
      </w:r>
      <w:r w:rsidRPr="007643A0">
        <w:rPr>
          <w:lang w:val="fr-FR" w:eastAsia="en-GB"/>
        </w:rPr>
        <w:t xml:space="preserve">(BIB 2524)  </w:t>
      </w:r>
    </w:p>
    <w:p w14:paraId="1CD4BA6B" w14:textId="77777777" w:rsidR="00AE6FC9" w:rsidRDefault="00AE6FC9" w:rsidP="00AE6FC9">
      <w:pPr>
        <w:jc w:val="both"/>
        <w:rPr>
          <w:lang w:val="fr-FR" w:eastAsia="en-GB"/>
        </w:rPr>
      </w:pPr>
      <w:r w:rsidRPr="007643A0">
        <w:rPr>
          <w:lang w:val="fr-FR" w:eastAsia="en-GB"/>
        </w:rPr>
        <w:t xml:space="preserve">Originaire du </w:t>
      </w:r>
      <w:r w:rsidR="00334CBF">
        <w:rPr>
          <w:lang w:val="fr-FR" w:eastAsia="en-GB"/>
        </w:rPr>
        <w:t>SO</w:t>
      </w:r>
      <w:r w:rsidRPr="007643A0">
        <w:rPr>
          <w:lang w:val="fr-FR" w:eastAsia="en-GB"/>
        </w:rPr>
        <w:t xml:space="preserve"> de l’Espagne (Garcia 2004, p. 108; Quesada Sanz 1997, p. 487 in BIB 2160).</w:t>
      </w:r>
    </w:p>
    <w:p w14:paraId="28005611" w14:textId="77777777" w:rsidR="000329E9" w:rsidRDefault="000329E9" w:rsidP="00AE6FC9">
      <w:pPr>
        <w:jc w:val="both"/>
        <w:rPr>
          <w:lang w:val="fr-FR" w:eastAsia="en-GB"/>
        </w:rPr>
      </w:pPr>
    </w:p>
    <w:p w14:paraId="2FF290AF" w14:textId="128A3902" w:rsidR="000329E9" w:rsidRDefault="000329E9" w:rsidP="00AE6FC9">
      <w:pPr>
        <w:jc w:val="both"/>
        <w:rPr>
          <w:lang w:val="fr-FR"/>
        </w:rPr>
      </w:pPr>
      <w:r>
        <w:rPr>
          <w:lang w:val="fr-FR" w:eastAsia="en-GB"/>
        </w:rPr>
        <w:t xml:space="preserve">La présence de représentation de </w:t>
      </w:r>
      <w:hyperlink r:id="rId4971" w:anchor="Cul_Proto_Soc_Tract_Anim_char_roue_ray" w:history="1">
        <w:r w:rsidRPr="000329E9">
          <w:rPr>
            <w:rStyle w:val="Hyperlink"/>
            <w:lang w:val="fr-FR" w:eastAsia="en-GB"/>
          </w:rPr>
          <w:t>roues à rayons</w:t>
        </w:r>
      </w:hyperlink>
      <w:r>
        <w:rPr>
          <w:lang w:val="fr-FR" w:eastAsia="en-GB"/>
        </w:rPr>
        <w:t xml:space="preserve"> et du </w:t>
      </w:r>
      <w:hyperlink r:id="rId4972" w:anchor="Cul_Proto_Art_TAC_T_t_bouclier_echancrV" w:history="1">
        <w:r w:rsidRPr="000329E9">
          <w:rPr>
            <w:rStyle w:val="Hyperlink"/>
            <w:lang w:val="fr-FR"/>
          </w:rPr>
          <w:t xml:space="preserve">bouclier </w:t>
        </w:r>
        <w:r w:rsidR="00902365">
          <w:rPr>
            <w:rStyle w:val="Hyperlink"/>
            <w:lang w:val="fr-FR"/>
          </w:rPr>
          <w:t>en V</w:t>
        </w:r>
      </w:hyperlink>
      <w:r>
        <w:rPr>
          <w:lang w:val="fr-FR"/>
        </w:rPr>
        <w:t xml:space="preserve"> renvoie à deux domaines différents: égéen et nord-alpin (</w:t>
      </w:r>
      <w:hyperlink r:id="rId4973" w:anchor="Cul_Bronze_g_Scandinavie" w:history="1">
        <w:r w:rsidRPr="000329E9">
          <w:rPr>
            <w:rStyle w:val="Hyperlink"/>
            <w:lang w:val="fr-FR"/>
          </w:rPr>
          <w:t>Scandinavie</w:t>
        </w:r>
      </w:hyperlink>
      <w:r>
        <w:rPr>
          <w:lang w:val="fr-FR"/>
        </w:rPr>
        <w:t>) (SS BIB)</w:t>
      </w:r>
    </w:p>
    <w:p w14:paraId="07A5607F" w14:textId="77777777" w:rsidR="0065431E" w:rsidRDefault="0065431E" w:rsidP="00AE6FC9">
      <w:pPr>
        <w:jc w:val="both"/>
        <w:rPr>
          <w:lang w:val="fr-FR"/>
        </w:rPr>
      </w:pPr>
    </w:p>
    <w:p w14:paraId="6E739039" w14:textId="181C2D23" w:rsidR="0065431E" w:rsidRDefault="0065431E" w:rsidP="00AE6FC9">
      <w:pPr>
        <w:jc w:val="both"/>
        <w:rPr>
          <w:lang w:val="fr-FR" w:eastAsia="en-GB"/>
        </w:rPr>
      </w:pPr>
      <w:r>
        <w:rPr>
          <w:lang w:val="fr-FR"/>
        </w:rPr>
        <w:t xml:space="preserve">rapprochée de la stèle de </w:t>
      </w:r>
      <w:hyperlink r:id="rId4974" w:anchor="Sit_Crato" w:history="1">
        <w:r w:rsidRPr="0065431E">
          <w:rPr>
            <w:rStyle w:val="Hyperlink"/>
            <w:lang w:val="fr-FR"/>
          </w:rPr>
          <w:t>Crato</w:t>
        </w:r>
      </w:hyperlink>
      <w:r>
        <w:rPr>
          <w:lang w:val="fr-FR"/>
        </w:rPr>
        <w:t xml:space="preserve"> par Almagro Bash (BIB 3005)</w:t>
      </w:r>
    </w:p>
    <w:p w14:paraId="6270BB5D" w14:textId="77777777" w:rsidR="000329E9" w:rsidRPr="007643A0" w:rsidRDefault="000329E9" w:rsidP="00AE6FC9">
      <w:pPr>
        <w:jc w:val="both"/>
        <w:rPr>
          <w:lang w:val="fr-FR" w:eastAsia="en-GB"/>
        </w:rPr>
      </w:pPr>
    </w:p>
    <w:p w14:paraId="19D0C4EA" w14:textId="060B8581" w:rsidR="00AE6FC9" w:rsidRPr="00BE4758" w:rsidRDefault="00334CBF" w:rsidP="00AE6FC9">
      <w:pPr>
        <w:jc w:val="both"/>
        <w:rPr>
          <w:lang w:val="fr-FR" w:eastAsia="en-GB"/>
        </w:rPr>
      </w:pPr>
      <w:r w:rsidRPr="0032190F">
        <w:rPr>
          <w:i/>
          <w:lang w:val="fr-FR" w:eastAsia="en-GB"/>
        </w:rPr>
        <w:t xml:space="preserve">Représentation d’une figuration </w:t>
      </w:r>
      <w:hyperlink r:id="rId4975" w:anchor="Cul_Proto_Art_TAC_T_a" w:history="1">
        <w:r w:rsidRPr="0032190F">
          <w:rPr>
            <w:rStyle w:val="Hyperlink"/>
            <w:i/>
            <w:lang w:val="fr-FR"/>
          </w:rPr>
          <w:t>humaine</w:t>
        </w:r>
      </w:hyperlink>
      <w:r w:rsidRPr="0032190F">
        <w:rPr>
          <w:i/>
          <w:lang w:val="fr-FR"/>
        </w:rPr>
        <w:t xml:space="preserve"> </w:t>
      </w:r>
      <w:hyperlink r:id="rId4976" w:anchor="Cul_Religion__Heros" w:history="1">
        <w:r w:rsidRPr="0032190F">
          <w:rPr>
            <w:rStyle w:val="Hyperlink"/>
            <w:i/>
            <w:lang w:val="fr-FR"/>
          </w:rPr>
          <w:t>héroïsée</w:t>
        </w:r>
      </w:hyperlink>
      <w:r w:rsidRPr="0032190F">
        <w:rPr>
          <w:i/>
          <w:lang w:val="fr-FR"/>
        </w:rPr>
        <w:t xml:space="preserve"> </w:t>
      </w:r>
      <w:r w:rsidRPr="0032190F">
        <w:rPr>
          <w:i/>
          <w:lang w:val="fr-FR" w:eastAsia="en-GB"/>
        </w:rPr>
        <w:t>datée du milieu 8</w:t>
      </w:r>
      <w:r w:rsidRPr="0032190F">
        <w:rPr>
          <w:i/>
          <w:vertAlign w:val="superscript"/>
          <w:lang w:val="fr-FR" w:eastAsia="en-GB"/>
        </w:rPr>
        <w:t>e</w:t>
      </w:r>
      <w:r w:rsidRPr="0032190F">
        <w:rPr>
          <w:i/>
          <w:lang w:val="fr-FR" w:eastAsia="en-GB"/>
        </w:rPr>
        <w:t xml:space="preserve"> – milieu 6</w:t>
      </w:r>
      <w:r w:rsidRPr="0032190F">
        <w:rPr>
          <w:i/>
          <w:vertAlign w:val="superscript"/>
          <w:lang w:val="fr-FR" w:eastAsia="en-GB"/>
        </w:rPr>
        <w:t>e</w:t>
      </w:r>
      <w:r w:rsidRPr="0032190F">
        <w:rPr>
          <w:i/>
          <w:lang w:val="fr-FR" w:eastAsia="en-GB"/>
        </w:rPr>
        <w:t xml:space="preserve"> s. aec (BIB 2050 fig. 2)</w:t>
      </w:r>
      <w:r w:rsidRPr="0032190F">
        <w:rPr>
          <w:i/>
          <w:szCs w:val="22"/>
          <w:lang w:val="fr-FR" w:eastAsia="en-GB"/>
        </w:rPr>
        <w:t>.</w:t>
      </w:r>
      <w:r w:rsidRPr="0032190F">
        <w:rPr>
          <w:szCs w:val="22"/>
          <w:lang w:val="fr-FR" w:eastAsia="en-GB"/>
        </w:rPr>
        <w:t xml:space="preserve"> </w:t>
      </w:r>
      <w:r w:rsidR="00AE6FC9" w:rsidRPr="00AE6FC9">
        <w:rPr>
          <w:i/>
          <w:szCs w:val="22"/>
          <w:lang w:val="fr-FR" w:eastAsia="en-GB"/>
        </w:rPr>
        <w:t xml:space="preserve">Ce type de monuments, par sa forme et son registre iconographique, doit être rapproché de groupe de stèles de la fin de l’âge du Bronze et/ou du début de l’âge du Fer, probablement funéraires, connues </w:t>
      </w:r>
      <w:r w:rsidR="00AE6FC9" w:rsidRPr="000F6B4F">
        <w:rPr>
          <w:i/>
          <w:szCs w:val="22"/>
          <w:lang w:val="fr-FR" w:eastAsia="en-GB"/>
        </w:rPr>
        <w:t xml:space="preserve">dans le Sud-Ouest espagnol [Extrémadure], au Portugal mais également en deux exemplaires en Provence, à </w:t>
      </w:r>
      <w:hyperlink r:id="rId4977" w:anchor="Sit_Salen" w:history="1">
        <w:r w:rsidR="00AE6FC9" w:rsidRPr="000F6B4F">
          <w:rPr>
            <w:rStyle w:val="Hyperlink"/>
            <w:i/>
            <w:szCs w:val="22"/>
            <w:lang w:val="fr-FR" w:eastAsia="en-GB"/>
          </w:rPr>
          <w:t>Buoux</w:t>
        </w:r>
      </w:hyperlink>
      <w:r w:rsidR="00AE6FC9" w:rsidRPr="000F6B4F">
        <w:rPr>
          <w:i/>
          <w:szCs w:val="22"/>
          <w:lang w:val="fr-FR" w:eastAsia="en-GB"/>
        </w:rPr>
        <w:t xml:space="preserve"> (Müller</w:t>
      </w:r>
      <w:r w:rsidR="00AE6FC9" w:rsidRPr="000F6B4F">
        <w:rPr>
          <w:i/>
          <w:iCs/>
          <w:szCs w:val="22"/>
          <w:lang w:val="fr-FR" w:eastAsia="en-GB"/>
        </w:rPr>
        <w:t xml:space="preserve">, </w:t>
      </w:r>
      <w:r w:rsidR="00AE6FC9" w:rsidRPr="000F6B4F">
        <w:rPr>
          <w:i/>
          <w:szCs w:val="22"/>
          <w:lang w:val="fr-FR" w:eastAsia="en-GB"/>
        </w:rPr>
        <w:t xml:space="preserve">Bouville, Lambert 1998). </w:t>
      </w:r>
      <w:r w:rsidR="000F6B4F" w:rsidRPr="000F6B4F">
        <w:rPr>
          <w:i/>
          <w:szCs w:val="22"/>
          <w:lang w:val="fr-FR" w:eastAsia="en-GB"/>
        </w:rPr>
        <w:t>Le bouclier est symbolisé par une série de cercles concentriques dont certains portent une échancrure (BIB 2524). Les dates vont du X</w:t>
      </w:r>
      <w:r w:rsidR="000F6B4F" w:rsidRPr="000F6B4F">
        <w:rPr>
          <w:i/>
          <w:szCs w:val="13"/>
          <w:lang w:val="fr-FR" w:eastAsia="en-GB"/>
        </w:rPr>
        <w:t xml:space="preserve">e </w:t>
      </w:r>
      <w:r w:rsidR="000F6B4F" w:rsidRPr="000F6B4F">
        <w:rPr>
          <w:i/>
          <w:szCs w:val="22"/>
          <w:lang w:val="fr-FR" w:eastAsia="en-GB"/>
        </w:rPr>
        <w:t>au VII</w:t>
      </w:r>
      <w:r w:rsidR="000F6B4F" w:rsidRPr="000F6B4F">
        <w:rPr>
          <w:i/>
          <w:szCs w:val="13"/>
          <w:lang w:val="fr-FR" w:eastAsia="en-GB"/>
        </w:rPr>
        <w:t xml:space="preserve">e </w:t>
      </w:r>
      <w:r w:rsidR="000F6B4F" w:rsidRPr="000F6B4F">
        <w:rPr>
          <w:i/>
          <w:szCs w:val="22"/>
          <w:lang w:val="fr-FR" w:eastAsia="en-GB"/>
        </w:rPr>
        <w:t>s. av. J.-C. (BIB 2524)</w:t>
      </w:r>
    </w:p>
    <w:p w14:paraId="791F0E96" w14:textId="77777777" w:rsidR="000F6B4F" w:rsidRDefault="000F6B4F" w:rsidP="00AE6FC9">
      <w:pPr>
        <w:jc w:val="both"/>
        <w:rPr>
          <w:szCs w:val="22"/>
          <w:lang w:val="fr-FR" w:eastAsia="en-GB"/>
        </w:rPr>
      </w:pPr>
    </w:p>
    <w:p w14:paraId="377F7892" w14:textId="77777777" w:rsidR="000F6B4F" w:rsidRDefault="000F6B4F" w:rsidP="000F6B4F">
      <w:pPr>
        <w:pStyle w:val="Heading6"/>
      </w:pPr>
      <w:bookmarkStart w:id="2131" w:name="Sit_Substantio_per_Bz_stele_comp_panop"/>
      <w:r>
        <w:t>panoplie</w:t>
      </w:r>
    </w:p>
    <w:bookmarkEnd w:id="2131"/>
    <w:p w14:paraId="3041380E" w14:textId="35E76F3D" w:rsidR="000F6B4F" w:rsidRDefault="00911743" w:rsidP="00AE6FC9">
      <w:pPr>
        <w:jc w:val="both"/>
        <w:rPr>
          <w:szCs w:val="22"/>
          <w:lang w:val="fr-FR" w:eastAsia="en-GB"/>
        </w:rPr>
      </w:pPr>
      <w:r w:rsidRPr="000F6B4F">
        <w:rPr>
          <w:szCs w:val="22"/>
          <w:lang w:val="fr-FR" w:eastAsia="en-GB"/>
        </w:rPr>
        <w:fldChar w:fldCharType="begin"/>
      </w:r>
      <w:r w:rsidR="00E30F13">
        <w:rPr>
          <w:szCs w:val="22"/>
          <w:lang w:val="fr-FR" w:eastAsia="en-GB"/>
        </w:rPr>
        <w:instrText>HYPERLINK "C:\\Users\\Thomas Huet\\Desktop\\Documentation archéologique liée à la thèse\\Cultures.docx" \l "Cul_Art_TAC_T_c_panoplie_arm_per_Camp"</w:instrText>
      </w:r>
      <w:r w:rsidRPr="000F6B4F">
        <w:rPr>
          <w:szCs w:val="22"/>
          <w:lang w:val="fr-FR" w:eastAsia="en-GB"/>
        </w:rPr>
      </w:r>
      <w:r w:rsidRPr="000F6B4F">
        <w:rPr>
          <w:szCs w:val="22"/>
          <w:lang w:val="fr-FR" w:eastAsia="en-GB"/>
        </w:rPr>
        <w:fldChar w:fldCharType="separate"/>
      </w:r>
      <w:r w:rsidR="000F6B4F" w:rsidRPr="000F6B4F">
        <w:rPr>
          <w:rStyle w:val="Hyperlink"/>
          <w:szCs w:val="22"/>
          <w:lang w:val="fr-FR" w:eastAsia="en-GB"/>
        </w:rPr>
        <w:t>☼</w:t>
      </w:r>
      <w:r w:rsidRPr="000F6B4F">
        <w:rPr>
          <w:szCs w:val="22"/>
          <w:lang w:val="fr-FR" w:eastAsia="en-GB"/>
        </w:rPr>
        <w:fldChar w:fldCharType="end"/>
      </w:r>
    </w:p>
    <w:p w14:paraId="511041B5" w14:textId="77777777" w:rsidR="000F6B4F" w:rsidRDefault="000F6B4F" w:rsidP="00AE6FC9">
      <w:pPr>
        <w:jc w:val="both"/>
        <w:rPr>
          <w:lang w:val="fr-FR" w:eastAsia="en-GB"/>
        </w:rPr>
      </w:pPr>
    </w:p>
    <w:p w14:paraId="77B5A7AC" w14:textId="77777777" w:rsidR="000F6B4F" w:rsidRPr="000F6B4F" w:rsidRDefault="000F6B4F" w:rsidP="00AE6FC9">
      <w:pPr>
        <w:jc w:val="both"/>
        <w:rPr>
          <w:lang w:val="fr-FR" w:eastAsia="en-GB"/>
        </w:rPr>
      </w:pPr>
      <w:r>
        <w:rPr>
          <w:szCs w:val="22"/>
          <w:lang w:val="fr-FR" w:eastAsia="en-GB"/>
        </w:rPr>
        <w:t>Appartient à c</w:t>
      </w:r>
      <w:r w:rsidRPr="000F6B4F">
        <w:rPr>
          <w:szCs w:val="22"/>
          <w:lang w:val="fr-FR" w:eastAsia="en-GB"/>
        </w:rPr>
        <w:t>es monuments qu’il conviendrait de nommer les stèles-panoplie se caractérisent par le rôle central et axial joué par un bouclier à échancrures en V dans la composition</w:t>
      </w:r>
      <w:r>
        <w:rPr>
          <w:szCs w:val="22"/>
          <w:lang w:val="fr-FR" w:eastAsia="en-GB"/>
        </w:rPr>
        <w:t xml:space="preserve"> </w:t>
      </w:r>
      <w:r w:rsidRPr="000F6B4F">
        <w:rPr>
          <w:szCs w:val="22"/>
          <w:lang w:val="fr-FR" w:eastAsia="en-GB"/>
        </w:rPr>
        <w:t xml:space="preserve">(BIB 2524). </w:t>
      </w:r>
    </w:p>
    <w:p w14:paraId="0EEE7968" w14:textId="77777777" w:rsidR="00B74BCB" w:rsidRDefault="00B74BCB" w:rsidP="00F35E4A">
      <w:pPr>
        <w:jc w:val="both"/>
        <w:rPr>
          <w:szCs w:val="22"/>
          <w:lang w:val="fr-FR" w:eastAsia="en-GB"/>
        </w:rPr>
      </w:pPr>
    </w:p>
    <w:p w14:paraId="6DB45170" w14:textId="77777777" w:rsidR="00B74BCB" w:rsidRDefault="00B74BCB" w:rsidP="00B74BCB">
      <w:pPr>
        <w:pStyle w:val="Heading3"/>
        <w:rPr>
          <w:lang w:eastAsia="en-GB"/>
        </w:rPr>
      </w:pPr>
      <w:bookmarkStart w:id="2132" w:name="Sit_Substantio_per_Fe"/>
      <w:r>
        <w:rPr>
          <w:lang w:eastAsia="en-GB"/>
        </w:rPr>
        <w:t>Fer</w:t>
      </w:r>
    </w:p>
    <w:bookmarkEnd w:id="2132"/>
    <w:p w14:paraId="39A51A8B" w14:textId="77777777" w:rsidR="00B74BCB" w:rsidRDefault="00B74BCB" w:rsidP="00F35E4A">
      <w:pPr>
        <w:jc w:val="both"/>
        <w:rPr>
          <w:lang w:val="fr-FR"/>
        </w:rPr>
      </w:pPr>
      <w:r w:rsidRPr="0032190F">
        <w:rPr>
          <w:lang w:val="fr-FR" w:eastAsia="en-GB"/>
        </w:rPr>
        <w:t xml:space="preserve">Le site de Castelnau/Sextantio est </w:t>
      </w:r>
      <w:r w:rsidRPr="0032190F">
        <w:rPr>
          <w:lang w:val="fr-FR"/>
        </w:rPr>
        <w:t>un habitat du Fer 1 (BIB 1995 fig. 54)</w:t>
      </w:r>
      <w:r>
        <w:rPr>
          <w:lang w:val="fr-FR"/>
        </w:rPr>
        <w:t xml:space="preserve"> Habitat de premier plan au cours de l'âge du Fer (BIB 2692)</w:t>
      </w:r>
    </w:p>
    <w:p w14:paraId="0DF80CDB" w14:textId="77777777" w:rsidR="00756536" w:rsidRDefault="00756536" w:rsidP="00F35E4A">
      <w:pPr>
        <w:jc w:val="both"/>
        <w:rPr>
          <w:lang w:val="fr-FR"/>
        </w:rPr>
      </w:pPr>
    </w:p>
    <w:p w14:paraId="0011F68B" w14:textId="77777777" w:rsidR="00756536" w:rsidRDefault="00756536" w:rsidP="00756536">
      <w:pPr>
        <w:pStyle w:val="Heading4"/>
      </w:pPr>
      <w:bookmarkStart w:id="2133" w:name="Sit_Substantio_per_Fe_sculpt"/>
      <w:r>
        <w:lastRenderedPageBreak/>
        <w:t>sculptures</w:t>
      </w:r>
    </w:p>
    <w:bookmarkEnd w:id="2133"/>
    <w:p w14:paraId="4C2BE2D3" w14:textId="77777777" w:rsidR="00756536" w:rsidRDefault="00756536" w:rsidP="00F35E4A">
      <w:pPr>
        <w:jc w:val="both"/>
        <w:rPr>
          <w:lang w:val="fr-FR"/>
        </w:rPr>
      </w:pPr>
    </w:p>
    <w:p w14:paraId="4AA99890" w14:textId="65D68BCF" w:rsidR="00756536" w:rsidRDefault="00756536" w:rsidP="00756536">
      <w:pPr>
        <w:jc w:val="both"/>
        <w:rPr>
          <w:lang w:val="fr-FR"/>
        </w:rPr>
      </w:pPr>
      <w:r>
        <w:rPr>
          <w:lang w:val="fr-FR"/>
        </w:rPr>
        <w:t xml:space="preserve">Existe stèle proto à Sextantio v. </w:t>
      </w:r>
      <w:r w:rsidRPr="0051221B">
        <w:rPr>
          <w:szCs w:val="22"/>
          <w:lang w:val="fr-FR" w:eastAsia="en-GB"/>
        </w:rPr>
        <w:t xml:space="preserve">gr. </w:t>
      </w:r>
      <w:hyperlink r:id="rId4978" w:anchor="Cul_Steles_Naturalistes" w:history="1">
        <w:r w:rsidRPr="00C15721">
          <w:rPr>
            <w:rStyle w:val="Hyperlink"/>
            <w:szCs w:val="22"/>
            <w:lang w:val="fr-FR" w:eastAsia="en-GB"/>
          </w:rPr>
          <w:t>stèles naturalistes</w:t>
        </w:r>
      </w:hyperlink>
      <w:r>
        <w:rPr>
          <w:lang w:val="fr-FR"/>
        </w:rPr>
        <w:t xml:space="preserve">  (BIB 3039)</w:t>
      </w:r>
    </w:p>
    <w:p w14:paraId="674EA09B" w14:textId="77777777" w:rsidR="00756536" w:rsidRDefault="00756536" w:rsidP="00756536">
      <w:pPr>
        <w:pStyle w:val="Heading5"/>
      </w:pPr>
      <w:r>
        <w:t>bustes</w:t>
      </w:r>
    </w:p>
    <w:p w14:paraId="4E744169" w14:textId="77777777" w:rsidR="00756536" w:rsidRDefault="00756536" w:rsidP="00756536">
      <w:pPr>
        <w:jc w:val="both"/>
        <w:rPr>
          <w:lang w:val="fr-FR"/>
        </w:rPr>
      </w:pPr>
    </w:p>
    <w:p w14:paraId="5CFE3096" w14:textId="77777777" w:rsidR="00756536" w:rsidRDefault="00756536" w:rsidP="00756536">
      <w:pPr>
        <w:pStyle w:val="Heading6"/>
      </w:pPr>
      <w:r>
        <w:t>buste A</w:t>
      </w:r>
    </w:p>
    <w:p w14:paraId="1E9AC35C" w14:textId="026DC8A1" w:rsidR="00756536" w:rsidRDefault="00756536" w:rsidP="00F35E4A">
      <w:pPr>
        <w:jc w:val="both"/>
        <w:rPr>
          <w:lang w:val="fr-FR"/>
        </w:rPr>
      </w:pPr>
      <w:r w:rsidRPr="00756536">
        <w:rPr>
          <w:lang w:val="fr-FR"/>
        </w:rPr>
        <w:t xml:space="preserve">La première de ces sculptures (fig. 8), bien que fort mal conservée, présente en effet bien des similitudes avec les exemplaires gardois : comme précédemment, il s’agit d’un buste en calcaire émergeant d’un socle parallélépipédique muni sur sa face inférieure d’une profonde mortaise cylindrique ; comme </w:t>
      </w:r>
      <w:r>
        <w:rPr>
          <w:lang w:val="fr-FR"/>
        </w:rPr>
        <w:t>à Guiraud</w:t>
      </w:r>
      <w:r w:rsidRPr="00756536">
        <w:rPr>
          <w:lang w:val="fr-FR"/>
        </w:rPr>
        <w:t xml:space="preserve"> aussi, la tête est enveloppée par une grande et épaisse coiffe dont le dessin de face suit une courbe en cloche, retombant en s’évasant à l’arrière et sur les épaules, et surmontée par un large cimier descendant jusque dans le dos. La taille de l’oeuvre (50 cm de haut dans l’état actuel) est du même ordre</w:t>
      </w:r>
      <w:r>
        <w:rPr>
          <w:lang w:val="fr-FR"/>
        </w:rPr>
        <w:t xml:space="preserve"> que Guiraud</w:t>
      </w:r>
      <w:r w:rsidRPr="00756536">
        <w:rPr>
          <w:lang w:val="fr-FR"/>
        </w:rPr>
        <w:t xml:space="preserve">. La différence la plus nette </w:t>
      </w:r>
      <w:r>
        <w:rPr>
          <w:lang w:val="fr-FR"/>
        </w:rPr>
        <w:t xml:space="preserve">avec Guiraud </w:t>
      </w:r>
      <w:r w:rsidRPr="00756536">
        <w:rPr>
          <w:lang w:val="fr-FR"/>
        </w:rPr>
        <w:t xml:space="preserve">concerne l’absence de cornes en bas-relief sur les faces latérales du casque. Le visage du personnage est très dégradé et permet tout juste de repérer ses principales composantes : front fuyant, arcades en quart de cercle, yeux globuleux, menton allongé mais peu proéminent. Le socle est également très abîmé, surtout sur la partie avant, et aucun des décors que put porter cette face n’est plus visible. Globalement, le buste de Sextantio paraît d’un travail plus fruste que ceux de Sainte-Anastasie. Néanmoins, la ressemblance ressortant de l’économie d’ensemble et de la typologie du casque est indéniable et permet de le rattacher à la même série, tandis que le socle à mortaise, impliquant la fixation sur un support du genre pilier, participe du même principe d’exposition que le buste du </w:t>
      </w:r>
      <w:hyperlink r:id="rId4979" w:anchor="Sit_Marduel_sculp_buste_tek_mortais" w:history="1">
        <w:r w:rsidR="006B2D41" w:rsidRPr="000F6ED7">
          <w:rPr>
            <w:rStyle w:val="Hyperlink"/>
            <w:szCs w:val="22"/>
            <w:lang w:val="fr-FR" w:eastAsia="en-GB"/>
          </w:rPr>
          <w:t>Marduel</w:t>
        </w:r>
      </w:hyperlink>
      <w:r w:rsidRPr="00756536">
        <w:rPr>
          <w:lang w:val="fr-FR"/>
        </w:rPr>
        <w:t xml:space="preserve">. </w:t>
      </w:r>
      <w:r>
        <w:rPr>
          <w:lang w:val="fr-FR"/>
        </w:rPr>
        <w:t>(BIB 3039)</w:t>
      </w:r>
    </w:p>
    <w:p w14:paraId="3245643C" w14:textId="77777777" w:rsidR="00756536" w:rsidRDefault="00756536" w:rsidP="00F35E4A">
      <w:pPr>
        <w:jc w:val="both"/>
        <w:rPr>
          <w:lang w:val="fr-FR"/>
        </w:rPr>
      </w:pPr>
    </w:p>
    <w:p w14:paraId="2B231409" w14:textId="77777777" w:rsidR="00756536" w:rsidRDefault="00756536" w:rsidP="00756536">
      <w:pPr>
        <w:pStyle w:val="Heading6"/>
      </w:pPr>
      <w:r>
        <w:t>buste B</w:t>
      </w:r>
    </w:p>
    <w:p w14:paraId="7BC4669F" w14:textId="77777777" w:rsidR="00756536" w:rsidRDefault="00756536" w:rsidP="00F35E4A">
      <w:pPr>
        <w:jc w:val="both"/>
        <w:rPr>
          <w:lang w:val="fr-FR"/>
        </w:rPr>
      </w:pPr>
      <w:r w:rsidRPr="00756536">
        <w:rPr>
          <w:lang w:val="fr-FR"/>
        </w:rPr>
        <w:t xml:space="preserve">Le deuxième buste de Sextantio attribué traditionnellement à l’époque protohistorique est plus problématique (fig. 9). Il s’agit d’une tête casquée dont le visage est bien conservé mais dont la base retaillée en V est probablement incomplète. Le visage est massif et s’inscrit dans un rectangle, avec une large mâchoire et un menton arrondi. De grands yeux en amande sont dégagés en faible relief et barrés par des incisions longitudinales qui suggèrent des paupières fermées, mais dont la facture grossière, l’orientation oblique et les éclats qu’elles ont provoqués pourraient indiquer une intervention secondaire. Le nez triédrique se détache résolument de pommettes plates. La bouche est tracée par une courte et profonde incision linéaire entre des lèvres proéminentes dont le dessin est à peine suggéré. La tête est couverte d’un casque apparemment mixte. Le visage est entouré par une enveloppe que l’on a le plus souvent interprétée comme un capuchon, mais qui présente à la partie inférieure des traces évidentes de retaille avec un marteau-taillant : cette observation laisse ouverte l’hypothèse qu’il ait pu s’agir à l’origine d’une grande coiffe de cuir en forme de demi-cloche, de même nature que sur les bustes de Sainte-Anastasie et sur le premier buste de Sextantio. À la différence de ceux-ci néanmoins, la coiffe est complétée sur le haut du crâne par un élément en calotte, peut-être fait d’un autre matériau, qui présente un large cimier à section quadrangulaire. La partie arrière de ce cimier, qui s’arrête actuellement à l’aplomb de la bordure de la calotte, semble avoir été aussi retaillée et descendait peut-être primitivement dans le dos, à l’instar des autres statues décrites ci-dessus. Comme l’a remarqué Patrice Arcelin (Arcelin, Rapin 2003, 197), il est probable que la terminaison en V de la base du buste résulte également d’une retaille à l’occasion d’un réemploi de l’oeuvre. En ce cas, rien n’empêcherait d’imaginer que la base originelle de ce buste ait été constituée par un dé, comme dans les autres exemples régionaux, quoique cette supposition ne puisse être démontrée. Bien qu’on ait souvent hésité sur la datation de cette statue, voire même sur son attribution à la Protohistoire (du fait des importantes transformations de son </w:t>
      </w:r>
      <w:r w:rsidRPr="00756536">
        <w:rPr>
          <w:lang w:val="fr-FR"/>
        </w:rPr>
        <w:lastRenderedPageBreak/>
        <w:t xml:space="preserve">aspect suite aux diverses retailles qu’elle a subies), son rattachement au groupe des sculptures du Fer </w:t>
      </w:r>
      <w:r>
        <w:rPr>
          <w:lang w:val="fr-FR"/>
        </w:rPr>
        <w:t xml:space="preserve">1 </w:t>
      </w:r>
      <w:r w:rsidRPr="00756536">
        <w:rPr>
          <w:lang w:val="fr-FR"/>
        </w:rPr>
        <w:t xml:space="preserve">du Languedoc oriental est donc envisageable. </w:t>
      </w:r>
      <w:r>
        <w:rPr>
          <w:lang w:val="fr-FR"/>
        </w:rPr>
        <w:t>(BIB 3039)</w:t>
      </w:r>
    </w:p>
    <w:p w14:paraId="38A1DB4C" w14:textId="77777777" w:rsidR="0051221B" w:rsidRPr="00B74BCB" w:rsidRDefault="0051221B" w:rsidP="00F35E4A">
      <w:pPr>
        <w:jc w:val="both"/>
        <w:rPr>
          <w:lang w:val="fr-FR"/>
        </w:rPr>
      </w:pPr>
    </w:p>
    <w:p w14:paraId="3466BE10" w14:textId="77777777" w:rsidR="001361F9" w:rsidRDefault="001361F9" w:rsidP="00F35E4A">
      <w:pPr>
        <w:jc w:val="both"/>
        <w:rPr>
          <w:szCs w:val="22"/>
          <w:lang w:val="fr-FR" w:eastAsia="en-GB"/>
        </w:rPr>
      </w:pPr>
    </w:p>
    <w:p w14:paraId="64964247" w14:textId="77777777" w:rsidR="001361F9" w:rsidRPr="0032190F" w:rsidRDefault="00B74BCB" w:rsidP="001361F9">
      <w:pPr>
        <w:pStyle w:val="Heading3"/>
      </w:pPr>
      <w:bookmarkStart w:id="2134" w:name="Sit_Substantio_per_Rom"/>
      <w:r>
        <w:rPr>
          <w:lang w:eastAsia="en-GB"/>
        </w:rPr>
        <w:t>R</w:t>
      </w:r>
      <w:r w:rsidR="001361F9">
        <w:rPr>
          <w:lang w:eastAsia="en-GB"/>
        </w:rPr>
        <w:t>omaine</w:t>
      </w:r>
    </w:p>
    <w:p w14:paraId="73798F28" w14:textId="77777777" w:rsidR="00F72F71" w:rsidRDefault="001361F9" w:rsidP="00242C0F">
      <w:pPr>
        <w:jc w:val="both"/>
        <w:rPr>
          <w:lang w:val="fr-FR"/>
        </w:rPr>
      </w:pPr>
      <w:bookmarkStart w:id="2135" w:name="Sit_Sextantio"/>
      <w:bookmarkEnd w:id="2134"/>
      <w:r w:rsidRPr="0032190F">
        <w:rPr>
          <w:i/>
          <w:lang w:val="fr-FR" w:eastAsia="en-GB"/>
        </w:rPr>
        <w:t>Sextantio</w:t>
      </w:r>
      <w:r w:rsidRPr="0032190F">
        <w:rPr>
          <w:lang w:val="fr-FR" w:eastAsia="en-GB"/>
        </w:rPr>
        <w:t xml:space="preserve"> </w:t>
      </w:r>
      <w:bookmarkEnd w:id="2135"/>
      <w:r w:rsidRPr="0032190F">
        <w:rPr>
          <w:lang w:val="fr-FR" w:eastAsia="en-GB"/>
        </w:rPr>
        <w:t>= fondation romaine</w:t>
      </w:r>
      <w:r w:rsidRPr="0032190F">
        <w:rPr>
          <w:lang w:val="fr-FR"/>
        </w:rPr>
        <w:t>,</w:t>
      </w:r>
    </w:p>
    <w:p w14:paraId="1975EAEB" w14:textId="77777777" w:rsidR="001361F9" w:rsidRDefault="001361F9" w:rsidP="00242C0F">
      <w:pPr>
        <w:jc w:val="both"/>
        <w:rPr>
          <w:lang w:val="fr-FR"/>
        </w:rPr>
      </w:pPr>
    </w:p>
    <w:p w14:paraId="5BC1F6BC" w14:textId="77777777" w:rsidR="001361F9" w:rsidRDefault="001361F9" w:rsidP="00242C0F">
      <w:pPr>
        <w:jc w:val="both"/>
        <w:rPr>
          <w:lang w:val="fr-FR"/>
        </w:rPr>
      </w:pPr>
    </w:p>
    <w:p w14:paraId="3B23816F" w14:textId="77777777" w:rsidR="00D3107B" w:rsidRDefault="0051221B" w:rsidP="001361F9">
      <w:pPr>
        <w:pStyle w:val="Heading4"/>
      </w:pPr>
      <w:r>
        <w:t>s</w:t>
      </w:r>
      <w:r w:rsidR="001361F9">
        <w:t>tèle</w:t>
      </w:r>
    </w:p>
    <w:p w14:paraId="5C2951D2" w14:textId="77777777" w:rsidR="00D3107B" w:rsidRDefault="00D3107B" w:rsidP="00D3107B">
      <w:pPr>
        <w:rPr>
          <w:lang w:val="fr-FR"/>
        </w:rPr>
      </w:pPr>
    </w:p>
    <w:p w14:paraId="3834BE9B" w14:textId="77777777" w:rsidR="00D3107B" w:rsidRDefault="003C7957" w:rsidP="003C7957">
      <w:pPr>
        <w:jc w:val="both"/>
        <w:rPr>
          <w:lang w:val="fr-FR"/>
        </w:rPr>
      </w:pPr>
      <w:r>
        <w:rPr>
          <w:lang w:val="fr-FR"/>
        </w:rPr>
        <w:t>S</w:t>
      </w:r>
      <w:r w:rsidR="00D3107B">
        <w:rPr>
          <w:lang w:val="fr-FR"/>
        </w:rPr>
        <w:t xml:space="preserve">tèle </w:t>
      </w:r>
      <w:r>
        <w:rPr>
          <w:lang w:val="fr-FR"/>
        </w:rPr>
        <w:t>mentionnée</w:t>
      </w:r>
      <w:r w:rsidR="00D3107B">
        <w:rPr>
          <w:lang w:val="fr-FR"/>
        </w:rPr>
        <w:t xml:space="preserve"> </w:t>
      </w:r>
      <w:r>
        <w:rPr>
          <w:lang w:val="fr-FR"/>
        </w:rPr>
        <w:t>dans une lettre de l'abbé Bellonet au 18e s. Mention d'un possible</w:t>
      </w:r>
      <w:r w:rsidRPr="00D3107B">
        <w:rPr>
          <w:lang w:val="fr-FR"/>
        </w:rPr>
        <w:t xml:space="preserve"> </w:t>
      </w:r>
      <w:r>
        <w:rPr>
          <w:lang w:val="fr-FR"/>
        </w:rPr>
        <w:t>pont à Sextantion dans ladite lettre. Localisé près du Lez et du moulin de Guillems.  Par son épigraphie cette sèle se rapproche de la période de la fin de la République et du début de l'Empire. Cette stèle se rapproche de celles de Narbonne</w:t>
      </w:r>
      <w:r w:rsidR="00D3107B">
        <w:rPr>
          <w:lang w:val="fr-FR"/>
        </w:rPr>
        <w:t xml:space="preserve"> (M. Christol com. pers)</w:t>
      </w:r>
    </w:p>
    <w:p w14:paraId="5A810790" w14:textId="77777777" w:rsidR="003C7957" w:rsidRDefault="003C7957" w:rsidP="00D3107B">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74"/>
      </w:tblGrid>
      <w:tr w:rsidR="003C7957" w14:paraId="0F6F4757" w14:textId="77777777" w:rsidTr="00C35EA7">
        <w:trPr>
          <w:jc w:val="center"/>
        </w:trPr>
        <w:tc>
          <w:tcPr>
            <w:tcW w:w="2174" w:type="dxa"/>
          </w:tcPr>
          <w:p w14:paraId="230C158D" w14:textId="77777777" w:rsidR="003C7957" w:rsidRPr="00C35EA7" w:rsidRDefault="003C7957" w:rsidP="003C7957">
            <w:pPr>
              <w:rPr>
                <w:smallCaps/>
              </w:rPr>
            </w:pPr>
            <w:r w:rsidRPr="00C35EA7">
              <w:rPr>
                <w:smallCaps/>
              </w:rPr>
              <w:t>locvs</w:t>
            </w:r>
          </w:p>
          <w:p w14:paraId="21A38DD4" w14:textId="77777777" w:rsidR="003C7957" w:rsidRPr="00C35EA7" w:rsidRDefault="003C7957" w:rsidP="003C7957">
            <w:pPr>
              <w:rPr>
                <w:smallCaps/>
              </w:rPr>
            </w:pPr>
            <w:r w:rsidRPr="00C35EA7">
              <w:rPr>
                <w:smallCaps/>
              </w:rPr>
              <w:t>monvmenti</w:t>
            </w:r>
          </w:p>
          <w:p w14:paraId="1A84BC0F" w14:textId="77777777" w:rsidR="003C7957" w:rsidRPr="00C35EA7" w:rsidRDefault="003C7957" w:rsidP="003C7957">
            <w:pPr>
              <w:rPr>
                <w:smallCaps/>
              </w:rPr>
            </w:pPr>
            <w:r w:rsidRPr="00C35EA7">
              <w:rPr>
                <w:smallCaps/>
              </w:rPr>
              <w:t>atettiae•cn•lib</w:t>
            </w:r>
          </w:p>
          <w:p w14:paraId="712F4E35" w14:textId="77777777" w:rsidR="003C7957" w:rsidRPr="00C35EA7" w:rsidRDefault="003C7957" w:rsidP="003C7957">
            <w:pPr>
              <w:rPr>
                <w:smallCaps/>
              </w:rPr>
            </w:pPr>
            <w:r w:rsidRPr="00C35EA7">
              <w:rPr>
                <w:smallCaps/>
              </w:rPr>
              <w:t>gratae</w:t>
            </w:r>
          </w:p>
          <w:p w14:paraId="3ED84163" w14:textId="77777777" w:rsidR="003C7957" w:rsidRPr="00C35EA7" w:rsidRDefault="003C7957" w:rsidP="003C7957">
            <w:pPr>
              <w:rPr>
                <w:smallCaps/>
              </w:rPr>
            </w:pPr>
            <w:r w:rsidRPr="00C35EA7">
              <w:rPr>
                <w:smallCaps/>
              </w:rPr>
              <w:t>infr•p•xxv</w:t>
            </w:r>
          </w:p>
          <w:p w14:paraId="09514FCE" w14:textId="77777777" w:rsidR="003C7957" w:rsidRPr="003C7957" w:rsidRDefault="003C7957" w:rsidP="00D3107B">
            <w:r w:rsidRPr="00C35EA7">
              <w:rPr>
                <w:smallCaps/>
              </w:rPr>
              <w:t>in agr xx</w:t>
            </w:r>
            <w:r w:rsidRPr="003C7957">
              <w:t>[</w:t>
            </w:r>
            <w:r w:rsidRPr="00C35EA7">
              <w:rPr>
                <w:i/>
              </w:rPr>
              <w:t>cassure</w:t>
            </w:r>
            <w:r>
              <w:t>]</w:t>
            </w:r>
          </w:p>
        </w:tc>
      </w:tr>
    </w:tbl>
    <w:p w14:paraId="3B107C3E" w14:textId="77777777" w:rsidR="003C7957" w:rsidRPr="003C7957" w:rsidRDefault="003C7957" w:rsidP="00D3107B"/>
    <w:p w14:paraId="027B33BD" w14:textId="3334DB8B" w:rsidR="003C7957" w:rsidRDefault="003C7957" w:rsidP="003C7957">
      <w:pPr>
        <w:jc w:val="both"/>
        <w:rPr>
          <w:lang w:val="fr-FR"/>
        </w:rPr>
      </w:pPr>
      <w:r>
        <w:rPr>
          <w:lang w:val="fr-FR"/>
        </w:rPr>
        <w:t>La stèle mentionne ieu du mounument (</w:t>
      </w:r>
      <w:r w:rsidRPr="003C7957">
        <w:rPr>
          <w:smallCaps/>
          <w:lang w:val="fr-FR"/>
        </w:rPr>
        <w:t>locus monvmenti</w:t>
      </w:r>
      <w:r>
        <w:rPr>
          <w:lang w:val="fr-FR"/>
        </w:rPr>
        <w:t>) de l'</w:t>
      </w:r>
      <w:hyperlink r:id="rId4980" w:anchor="Cul_Rome__Epigraphie_affranchi" w:history="1">
        <w:r w:rsidRPr="003C7957">
          <w:rPr>
            <w:rStyle w:val="Hyperlink"/>
            <w:lang w:val="fr-FR"/>
          </w:rPr>
          <w:t>affranchie</w:t>
        </w:r>
      </w:hyperlink>
      <w:r>
        <w:rPr>
          <w:lang w:val="fr-FR"/>
        </w:rPr>
        <w:t xml:space="preserve"> </w:t>
      </w:r>
      <w:r w:rsidRPr="003C7957">
        <w:rPr>
          <w:smallCaps/>
          <w:lang w:val="fr-FR"/>
        </w:rPr>
        <w:t>atettiae</w:t>
      </w:r>
      <w:r>
        <w:rPr>
          <w:lang w:val="fr-FR"/>
        </w:rPr>
        <w:t>. Les dimension du temple sont mentionnées (</w:t>
      </w:r>
      <w:r w:rsidRPr="003C7957">
        <w:rPr>
          <w:smallCaps/>
          <w:lang w:val="fr-FR"/>
        </w:rPr>
        <w:t>infr</w:t>
      </w:r>
      <w:r>
        <w:rPr>
          <w:lang w:val="fr-FR"/>
        </w:rPr>
        <w:t xml:space="preserve">•: en face ; </w:t>
      </w:r>
      <w:r w:rsidRPr="003C7957">
        <w:rPr>
          <w:smallCaps/>
          <w:lang w:val="fr-FR"/>
        </w:rPr>
        <w:t>in agr</w:t>
      </w:r>
      <w:r>
        <w:rPr>
          <w:lang w:val="fr-FR"/>
        </w:rPr>
        <w:t>:...). Peut-être une utilisation d'un double alphabet ce qui correspondrait bien à la phase d'assimilation gallo-romaine (M. Christol com. pers)</w:t>
      </w:r>
    </w:p>
    <w:p w14:paraId="4B7C8BA3" w14:textId="5A513020" w:rsidR="003C7957" w:rsidRPr="003C7957" w:rsidRDefault="003C7957" w:rsidP="00D3107B">
      <w:pPr>
        <w:rPr>
          <w:lang w:val="fr-FR"/>
        </w:rPr>
      </w:pPr>
      <w:r w:rsidRPr="003C7957">
        <w:rPr>
          <w:smallCaps/>
          <w:lang w:val="fr-FR"/>
        </w:rPr>
        <w:t>atettiae</w:t>
      </w:r>
      <w:r>
        <w:rPr>
          <w:lang w:val="fr-FR"/>
        </w:rPr>
        <w:t xml:space="preserve"> apparait aussi à </w:t>
      </w:r>
      <w:hyperlink r:id="rId4981" w:anchor="Sit_Nimes" w:history="1">
        <w:r w:rsidRPr="003C7957">
          <w:rPr>
            <w:rStyle w:val="Hyperlink"/>
            <w:lang w:val="fr-FR"/>
          </w:rPr>
          <w:t>Nîmes</w:t>
        </w:r>
      </w:hyperlink>
      <w:r>
        <w:rPr>
          <w:lang w:val="fr-FR"/>
        </w:rPr>
        <w:t xml:space="preserve"> (M. Christol com. pers) Il s'agit de la latinisation d'une famille indigène (M. Christol com. pers)</w:t>
      </w:r>
    </w:p>
    <w:p w14:paraId="0405CBFB" w14:textId="77777777" w:rsidR="00D3107B" w:rsidRPr="0032190F" w:rsidRDefault="00D3107B" w:rsidP="00242C0F">
      <w:pPr>
        <w:jc w:val="both"/>
        <w:rPr>
          <w:lang w:val="fr-FR"/>
        </w:rPr>
      </w:pPr>
    </w:p>
    <w:p w14:paraId="6D6F058B" w14:textId="77777777" w:rsidR="00E55E69" w:rsidRPr="0032190F" w:rsidRDefault="00E55E69" w:rsidP="00426FF9">
      <w:pPr>
        <w:pStyle w:val="Heading1"/>
      </w:pPr>
      <w:bookmarkStart w:id="2136" w:name="Sit_Recorbe"/>
      <w:r w:rsidRPr="0032190F">
        <w:t>RECORBE</w:t>
      </w:r>
    </w:p>
    <w:bookmarkEnd w:id="2136"/>
    <w:p w14:paraId="57348986" w14:textId="77777777" w:rsidR="00E55E69" w:rsidRPr="0032190F" w:rsidRDefault="00E55E69" w:rsidP="00242C0F">
      <w:pPr>
        <w:jc w:val="both"/>
        <w:rPr>
          <w:lang w:val="fr-FR"/>
        </w:rPr>
      </w:pPr>
    </w:p>
    <w:p w14:paraId="158CC667" w14:textId="77777777" w:rsidR="00E55E69" w:rsidRPr="0032190F" w:rsidRDefault="00E55E69" w:rsidP="00242C0F">
      <w:pPr>
        <w:jc w:val="both"/>
        <w:rPr>
          <w:lang w:val="fr-FR"/>
        </w:rPr>
      </w:pPr>
      <w:r w:rsidRPr="0032190F">
        <w:rPr>
          <w:lang w:val="fr-FR"/>
        </w:rPr>
        <w:t xml:space="preserve">La nécropole de Recorbe à Quarante </w:t>
      </w:r>
      <w:r w:rsidR="00082FEA" w:rsidRPr="0032190F">
        <w:rPr>
          <w:lang w:val="fr-FR"/>
        </w:rPr>
        <w:t xml:space="preserve">(Aude) </w:t>
      </w:r>
      <w:r w:rsidRPr="0032190F">
        <w:rPr>
          <w:lang w:val="fr-FR"/>
        </w:rPr>
        <w:t xml:space="preserve">a livré une quarantaine de tombes qui se répartissent en trois phases : </w:t>
      </w:r>
    </w:p>
    <w:p w14:paraId="54A42666" w14:textId="77777777" w:rsidR="00E55E69" w:rsidRPr="0032190F" w:rsidRDefault="00E55E69"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56"/>
        <w:gridCol w:w="1571"/>
        <w:gridCol w:w="1030"/>
        <w:gridCol w:w="4048"/>
      </w:tblGrid>
      <w:tr w:rsidR="00E55E69" w14:paraId="00F2C729" w14:textId="77777777" w:rsidTr="00EF0565">
        <w:trPr>
          <w:jc w:val="center"/>
        </w:trPr>
        <w:tc>
          <w:tcPr>
            <w:tcW w:w="856" w:type="dxa"/>
            <w:shd w:val="clear" w:color="auto" w:fill="auto"/>
            <w:vAlign w:val="center"/>
          </w:tcPr>
          <w:p w14:paraId="3861EDBF" w14:textId="77777777" w:rsidR="00E55E69" w:rsidRDefault="00E55E69" w:rsidP="00D727D1">
            <w:pPr>
              <w:jc w:val="center"/>
            </w:pPr>
            <w:r>
              <w:t>phases</w:t>
            </w:r>
          </w:p>
        </w:tc>
        <w:tc>
          <w:tcPr>
            <w:tcW w:w="1571" w:type="dxa"/>
            <w:shd w:val="clear" w:color="auto" w:fill="auto"/>
            <w:vAlign w:val="center"/>
          </w:tcPr>
          <w:p w14:paraId="1FEA984C" w14:textId="77777777" w:rsidR="00E55E69" w:rsidRDefault="00E55E69" w:rsidP="00D727D1">
            <w:pPr>
              <w:jc w:val="center"/>
            </w:pPr>
            <w:r>
              <w:t>périodes</w:t>
            </w:r>
          </w:p>
        </w:tc>
        <w:tc>
          <w:tcPr>
            <w:tcW w:w="1030" w:type="dxa"/>
            <w:shd w:val="clear" w:color="auto" w:fill="auto"/>
          </w:tcPr>
          <w:p w14:paraId="05E16245" w14:textId="77777777" w:rsidR="00E55E69" w:rsidRDefault="00E55E69" w:rsidP="00D727D1">
            <w:pPr>
              <w:jc w:val="both"/>
            </w:pPr>
            <w:r>
              <w:t>tombes</w:t>
            </w:r>
          </w:p>
        </w:tc>
        <w:tc>
          <w:tcPr>
            <w:tcW w:w="4048" w:type="dxa"/>
            <w:shd w:val="clear" w:color="auto" w:fill="auto"/>
          </w:tcPr>
          <w:p w14:paraId="3283AF8F" w14:textId="77777777" w:rsidR="00E55E69" w:rsidRDefault="00E55E69" w:rsidP="00D727D1">
            <w:pPr>
              <w:jc w:val="both"/>
            </w:pPr>
            <w:r>
              <w:t>desciption</w:t>
            </w:r>
          </w:p>
        </w:tc>
      </w:tr>
      <w:tr w:rsidR="00E55E69" w:rsidRPr="00497511" w14:paraId="42227D95" w14:textId="77777777" w:rsidTr="00EF0565">
        <w:trPr>
          <w:jc w:val="center"/>
        </w:trPr>
        <w:tc>
          <w:tcPr>
            <w:tcW w:w="856" w:type="dxa"/>
            <w:shd w:val="clear" w:color="auto" w:fill="auto"/>
            <w:vAlign w:val="center"/>
          </w:tcPr>
          <w:p w14:paraId="7CCF2AEF" w14:textId="77777777" w:rsidR="00E55E69" w:rsidRDefault="00E55E69" w:rsidP="00D727D1">
            <w:pPr>
              <w:jc w:val="center"/>
            </w:pPr>
            <w:r>
              <w:t>III</w:t>
            </w:r>
          </w:p>
        </w:tc>
        <w:tc>
          <w:tcPr>
            <w:tcW w:w="1571" w:type="dxa"/>
            <w:shd w:val="clear" w:color="auto" w:fill="auto"/>
            <w:vAlign w:val="center"/>
          </w:tcPr>
          <w:p w14:paraId="32AF1820" w14:textId="77777777" w:rsidR="00E55E69" w:rsidRDefault="00EF0565" w:rsidP="00D727D1">
            <w:pPr>
              <w:jc w:val="center"/>
            </w:pPr>
            <w:r>
              <w:t>Fer 1</w:t>
            </w:r>
          </w:p>
        </w:tc>
        <w:tc>
          <w:tcPr>
            <w:tcW w:w="1030" w:type="dxa"/>
            <w:shd w:val="clear" w:color="auto" w:fill="auto"/>
          </w:tcPr>
          <w:p w14:paraId="023D480A" w14:textId="77777777" w:rsidR="00E55E69" w:rsidRDefault="00E55E69" w:rsidP="00D727D1">
            <w:pPr>
              <w:jc w:val="both"/>
            </w:pPr>
            <w:r>
              <w:t>0, 30</w:t>
            </w:r>
          </w:p>
        </w:tc>
        <w:tc>
          <w:tcPr>
            <w:tcW w:w="4048" w:type="dxa"/>
            <w:shd w:val="clear" w:color="auto" w:fill="auto"/>
          </w:tcPr>
          <w:p w14:paraId="040154E5" w14:textId="77777777" w:rsidR="00E55E69" w:rsidRPr="0032190F" w:rsidRDefault="00E55E69" w:rsidP="00D727D1">
            <w:pPr>
              <w:jc w:val="both"/>
              <w:rPr>
                <w:lang w:val="fr-FR"/>
              </w:rPr>
            </w:pPr>
            <w:r w:rsidRPr="0032190F">
              <w:rPr>
                <w:lang w:val="fr-FR"/>
              </w:rPr>
              <w:t>vases à pied mi-haut et haut, coupes à large marli, coupes à vasque à flanc convexe et pied haut</w:t>
            </w:r>
          </w:p>
        </w:tc>
      </w:tr>
      <w:tr w:rsidR="00EF0565" w:rsidRPr="00497511" w14:paraId="542E5D3C" w14:textId="77777777" w:rsidTr="00EF0565">
        <w:trPr>
          <w:jc w:val="center"/>
        </w:trPr>
        <w:tc>
          <w:tcPr>
            <w:tcW w:w="856" w:type="dxa"/>
            <w:shd w:val="clear" w:color="auto" w:fill="auto"/>
            <w:vAlign w:val="center"/>
          </w:tcPr>
          <w:p w14:paraId="403883ED" w14:textId="77777777" w:rsidR="00EF0565" w:rsidRDefault="00EF0565" w:rsidP="00EF0565">
            <w:pPr>
              <w:jc w:val="center"/>
            </w:pPr>
            <w:r>
              <w:t>II</w:t>
            </w:r>
          </w:p>
        </w:tc>
        <w:tc>
          <w:tcPr>
            <w:tcW w:w="1571" w:type="dxa"/>
            <w:shd w:val="clear" w:color="auto" w:fill="auto"/>
            <w:vAlign w:val="center"/>
          </w:tcPr>
          <w:p w14:paraId="5329FE9A" w14:textId="77777777" w:rsidR="00EF0565" w:rsidRDefault="00EF0565" w:rsidP="00EF0565">
            <w:pPr>
              <w:jc w:val="center"/>
            </w:pPr>
            <w:r>
              <w:t xml:space="preserve">« période de </w:t>
            </w:r>
          </w:p>
          <w:p w14:paraId="0D193C2E" w14:textId="77777777" w:rsidR="00EF0565" w:rsidRDefault="00EF0565" w:rsidP="00EF0565">
            <w:pPr>
              <w:jc w:val="center"/>
            </w:pPr>
            <w:r>
              <w:t>transition »</w:t>
            </w:r>
          </w:p>
        </w:tc>
        <w:tc>
          <w:tcPr>
            <w:tcW w:w="1030" w:type="dxa"/>
            <w:shd w:val="clear" w:color="auto" w:fill="auto"/>
          </w:tcPr>
          <w:p w14:paraId="1C266936" w14:textId="77777777" w:rsidR="00EF0565" w:rsidRDefault="00EF0565" w:rsidP="00EF0565">
            <w:pPr>
              <w:jc w:val="both"/>
            </w:pPr>
          </w:p>
        </w:tc>
        <w:tc>
          <w:tcPr>
            <w:tcW w:w="4048" w:type="dxa"/>
            <w:shd w:val="clear" w:color="auto" w:fill="auto"/>
          </w:tcPr>
          <w:p w14:paraId="089EEE73" w14:textId="77777777" w:rsidR="00EF0565" w:rsidRPr="0032190F" w:rsidRDefault="00EF0565" w:rsidP="00EF0565">
            <w:pPr>
              <w:jc w:val="both"/>
              <w:rPr>
                <w:lang w:val="fr-FR"/>
              </w:rPr>
            </w:pPr>
            <w:r w:rsidRPr="0032190F">
              <w:rPr>
                <w:lang w:val="fr-FR"/>
              </w:rPr>
              <w:t xml:space="preserve">apparit° des gobelets carénés et des coupelles hémisphériques </w:t>
            </w:r>
          </w:p>
        </w:tc>
      </w:tr>
      <w:tr w:rsidR="00EF0565" w14:paraId="6F1B7730" w14:textId="77777777" w:rsidTr="00EF0565">
        <w:trPr>
          <w:jc w:val="center"/>
        </w:trPr>
        <w:tc>
          <w:tcPr>
            <w:tcW w:w="856" w:type="dxa"/>
            <w:shd w:val="clear" w:color="auto" w:fill="auto"/>
            <w:vAlign w:val="center"/>
          </w:tcPr>
          <w:p w14:paraId="11BBAE20" w14:textId="77777777" w:rsidR="00EF0565" w:rsidRDefault="00EF0565" w:rsidP="00EF0565">
            <w:pPr>
              <w:jc w:val="center"/>
            </w:pPr>
            <w:r>
              <w:t>I</w:t>
            </w:r>
          </w:p>
        </w:tc>
        <w:tc>
          <w:tcPr>
            <w:tcW w:w="1571" w:type="dxa"/>
            <w:shd w:val="clear" w:color="auto" w:fill="auto"/>
            <w:vAlign w:val="center"/>
          </w:tcPr>
          <w:p w14:paraId="6813C79B" w14:textId="77777777" w:rsidR="00EF0565" w:rsidRDefault="00EF0565" w:rsidP="00EF0565">
            <w:pPr>
              <w:jc w:val="center"/>
            </w:pPr>
            <w:r>
              <w:t>BF 3b</w:t>
            </w:r>
          </w:p>
        </w:tc>
        <w:tc>
          <w:tcPr>
            <w:tcW w:w="1030" w:type="dxa"/>
            <w:shd w:val="clear" w:color="auto" w:fill="auto"/>
          </w:tcPr>
          <w:p w14:paraId="59DD782C" w14:textId="77777777" w:rsidR="00EF0565" w:rsidRDefault="00EF0565" w:rsidP="00EF0565">
            <w:pPr>
              <w:jc w:val="both"/>
            </w:pPr>
          </w:p>
        </w:tc>
        <w:tc>
          <w:tcPr>
            <w:tcW w:w="4048" w:type="dxa"/>
            <w:shd w:val="clear" w:color="auto" w:fill="auto"/>
          </w:tcPr>
          <w:p w14:paraId="20581B49" w14:textId="77777777" w:rsidR="00EF0565" w:rsidRDefault="00EF0565" w:rsidP="00EF0565">
            <w:pPr>
              <w:jc w:val="both"/>
            </w:pPr>
          </w:p>
        </w:tc>
      </w:tr>
    </w:tbl>
    <w:p w14:paraId="0BB86B12" w14:textId="77777777" w:rsidR="00E55E69" w:rsidRDefault="00E55E69" w:rsidP="00242C0F">
      <w:pPr>
        <w:jc w:val="both"/>
      </w:pPr>
      <w:r>
        <w:t>(BIB 1955 p. 255)</w:t>
      </w:r>
    </w:p>
    <w:p w14:paraId="3CF0441E" w14:textId="77777777" w:rsidR="00E55E69" w:rsidRDefault="00E55E69" w:rsidP="00242C0F">
      <w:pPr>
        <w:jc w:val="both"/>
      </w:pPr>
    </w:p>
    <w:p w14:paraId="6871FDAD" w14:textId="6254AE91" w:rsidR="00E55E69" w:rsidRPr="0032190F" w:rsidRDefault="00E55E69" w:rsidP="00242C0F">
      <w:pPr>
        <w:jc w:val="both"/>
        <w:rPr>
          <w:lang w:val="fr-FR"/>
        </w:rPr>
      </w:pPr>
      <w:r w:rsidRPr="0032190F">
        <w:rPr>
          <w:lang w:val="fr-FR"/>
        </w:rPr>
        <w:t xml:space="preserve">La phase I se concentre dans le NE et la phase III dans le SO de la nécropole (BIB 1955 p. 255). Entre les deux, on trouve les sépultures de la période II (« période de transition ») qui peut se subdiviser entre II A (gobelets carénés, urnes à col cylindrique haut) et II B (coupelles hémisphériques et urnes à pied mi-haut) à l’instar de la nécropole du </w:t>
      </w:r>
      <w:hyperlink r:id="rId4982" w:anchor="Sit_Mailhac_Moulin" w:history="1">
        <w:r w:rsidR="000806B9" w:rsidRPr="0032190F">
          <w:rPr>
            <w:rStyle w:val="Hyperlink"/>
            <w:lang w:val="fr-FR"/>
          </w:rPr>
          <w:t>Moulin</w:t>
        </w:r>
      </w:hyperlink>
      <w:r w:rsidRPr="0032190F">
        <w:rPr>
          <w:lang w:val="fr-FR"/>
        </w:rPr>
        <w:t xml:space="preserve">(BIB 1955 p. 255). C’est avec phase III que le nombre de vases augmente dans les tombes (BIB 1955 p. 255) </w:t>
      </w:r>
    </w:p>
    <w:p w14:paraId="781DBA53" w14:textId="77777777" w:rsidR="000806B9" w:rsidRPr="0032190F" w:rsidRDefault="000806B9" w:rsidP="00242C0F">
      <w:pPr>
        <w:jc w:val="both"/>
        <w:rPr>
          <w:lang w:val="fr-FR"/>
        </w:rPr>
      </w:pPr>
    </w:p>
    <w:p w14:paraId="2781F23F" w14:textId="77777777" w:rsidR="000806B9" w:rsidRPr="0032190F" w:rsidRDefault="000806B9" w:rsidP="000806B9">
      <w:pPr>
        <w:pStyle w:val="Heading2"/>
      </w:pPr>
      <w:r w:rsidRPr="0032190F">
        <w:lastRenderedPageBreak/>
        <w:t>Tombe 0</w:t>
      </w:r>
    </w:p>
    <w:p w14:paraId="3F372A89" w14:textId="77777777" w:rsidR="000806B9" w:rsidRPr="0032190F" w:rsidRDefault="000806B9" w:rsidP="00242C0F">
      <w:pPr>
        <w:jc w:val="both"/>
        <w:rPr>
          <w:lang w:val="fr-FR"/>
        </w:rPr>
      </w:pPr>
    </w:p>
    <w:p w14:paraId="4267A6D5" w14:textId="77777777" w:rsidR="000806B9" w:rsidRPr="0032190F" w:rsidRDefault="000806B9" w:rsidP="000806B9">
      <w:pPr>
        <w:jc w:val="both"/>
        <w:rPr>
          <w:lang w:val="fr-FR"/>
        </w:rPr>
      </w:pPr>
      <w:r w:rsidRPr="0032190F">
        <w:rPr>
          <w:lang w:val="fr-FR"/>
        </w:rPr>
        <w:t>Datée du 1</w:t>
      </w:r>
      <w:r w:rsidRPr="0032190F">
        <w:rPr>
          <w:vertAlign w:val="superscript"/>
          <w:lang w:val="fr-FR"/>
        </w:rPr>
        <w:t>e</w:t>
      </w:r>
      <w:r w:rsidRPr="0032190F">
        <w:rPr>
          <w:lang w:val="fr-FR"/>
        </w:rPr>
        <w:t xml:space="preserve"> âge du Fer (BIB 1955 p. 255)</w:t>
      </w:r>
    </w:p>
    <w:p w14:paraId="1D7803C9" w14:textId="77777777" w:rsidR="000806B9" w:rsidRPr="0032190F" w:rsidRDefault="000806B9" w:rsidP="00242C0F">
      <w:pPr>
        <w:jc w:val="both"/>
        <w:rPr>
          <w:lang w:val="fr-FR"/>
        </w:rPr>
      </w:pPr>
    </w:p>
    <w:p w14:paraId="2035F7A9" w14:textId="77777777" w:rsidR="000806B9" w:rsidRPr="0032190F" w:rsidRDefault="000806B9" w:rsidP="000806B9">
      <w:pPr>
        <w:pStyle w:val="Heading2"/>
      </w:pPr>
      <w:r w:rsidRPr="0032190F">
        <w:t>Tombe 30</w:t>
      </w:r>
    </w:p>
    <w:p w14:paraId="516AC65D" w14:textId="77777777" w:rsidR="000806B9" w:rsidRPr="0032190F" w:rsidRDefault="000806B9" w:rsidP="00242C0F">
      <w:pPr>
        <w:jc w:val="both"/>
        <w:rPr>
          <w:lang w:val="fr-FR"/>
        </w:rPr>
      </w:pPr>
    </w:p>
    <w:p w14:paraId="0848D1ED" w14:textId="77777777" w:rsidR="000806B9" w:rsidRPr="0032190F" w:rsidRDefault="000806B9" w:rsidP="000806B9">
      <w:pPr>
        <w:jc w:val="both"/>
        <w:rPr>
          <w:lang w:val="fr-FR"/>
        </w:rPr>
      </w:pPr>
      <w:r w:rsidRPr="0032190F">
        <w:rPr>
          <w:lang w:val="fr-FR"/>
        </w:rPr>
        <w:t>Datée du 1</w:t>
      </w:r>
      <w:r w:rsidRPr="0032190F">
        <w:rPr>
          <w:vertAlign w:val="superscript"/>
          <w:lang w:val="fr-FR"/>
        </w:rPr>
        <w:t>e</w:t>
      </w:r>
      <w:r w:rsidRPr="0032190F">
        <w:rPr>
          <w:lang w:val="fr-FR"/>
        </w:rPr>
        <w:t xml:space="preserve"> âge du Fer (BIB 1955 p. 255)</w:t>
      </w:r>
    </w:p>
    <w:p w14:paraId="6CAA3967" w14:textId="77777777" w:rsidR="006530E8" w:rsidRPr="0032190F" w:rsidRDefault="006530E8" w:rsidP="00242C0F">
      <w:pPr>
        <w:jc w:val="both"/>
        <w:rPr>
          <w:lang w:val="fr-FR"/>
        </w:rPr>
      </w:pPr>
    </w:p>
    <w:p w14:paraId="5969091F" w14:textId="77777777" w:rsidR="003175CA" w:rsidRPr="0032190F" w:rsidRDefault="003175CA" w:rsidP="00426FF9">
      <w:pPr>
        <w:pStyle w:val="Heading1"/>
      </w:pPr>
      <w:bookmarkStart w:id="2137" w:name="Sit_Roche_Amere"/>
      <w:r w:rsidRPr="0032190F">
        <w:t>ROCHE-AMERE</w:t>
      </w:r>
    </w:p>
    <w:bookmarkEnd w:id="2137"/>
    <w:p w14:paraId="2D8FC8E6" w14:textId="77777777" w:rsidR="003175CA" w:rsidRPr="0032190F" w:rsidRDefault="003175CA" w:rsidP="00242C0F">
      <w:pPr>
        <w:jc w:val="both"/>
        <w:rPr>
          <w:lang w:val="fr-FR"/>
        </w:rPr>
      </w:pPr>
    </w:p>
    <w:p w14:paraId="001AE2D8" w14:textId="25AA9B49" w:rsidR="003175CA" w:rsidRPr="0032190F" w:rsidRDefault="003175CA" w:rsidP="00242C0F">
      <w:pPr>
        <w:jc w:val="both"/>
        <w:rPr>
          <w:lang w:val="fr-FR"/>
        </w:rPr>
      </w:pPr>
      <w:r w:rsidRPr="0032190F">
        <w:rPr>
          <w:lang w:val="fr-FR"/>
        </w:rPr>
        <w:t>L’</w:t>
      </w:r>
      <w:hyperlink r:id="rId4983" w:anchor="Cul_Oppidum" w:history="1">
        <w:r w:rsidR="00900011" w:rsidRPr="0032190F">
          <w:rPr>
            <w:rStyle w:val="Hyperlink"/>
            <w:lang w:val="fr-FR"/>
          </w:rPr>
          <w:t>oppidum</w:t>
        </w:r>
      </w:hyperlink>
      <w:r w:rsidRPr="0032190F">
        <w:rPr>
          <w:lang w:val="fr-FR"/>
        </w:rPr>
        <w:t xml:space="preserve"> de la Roche-Amère (Villeneuve, Alpes-de-Haute-Provence), près de Forcalquier (fouille P. Lafran) a livré des décors céramiques proches de ceux de </w:t>
      </w:r>
      <w:hyperlink r:id="rId4984" w:anchor="Sit_Moras_Valloire" w:history="1">
        <w:r w:rsidRPr="0032190F">
          <w:rPr>
            <w:rStyle w:val="Hyperlink"/>
            <w:lang w:val="fr-FR"/>
          </w:rPr>
          <w:t>Moras</w:t>
        </w:r>
        <w:r w:rsidR="00A81F0C" w:rsidRPr="0032190F">
          <w:rPr>
            <w:rStyle w:val="Hyperlink"/>
            <w:lang w:val="fr-FR"/>
          </w:rPr>
          <w:t>-en-Va</w:t>
        </w:r>
        <w:r w:rsidR="00CC52E1" w:rsidRPr="0032190F">
          <w:rPr>
            <w:rStyle w:val="Hyperlink"/>
            <w:lang w:val="fr-FR"/>
          </w:rPr>
          <w:t>l</w:t>
        </w:r>
        <w:r w:rsidR="00A81F0C" w:rsidRPr="0032190F">
          <w:rPr>
            <w:rStyle w:val="Hyperlink"/>
            <w:lang w:val="fr-FR"/>
          </w:rPr>
          <w:t>loire</w:t>
        </w:r>
      </w:hyperlink>
      <w:r w:rsidRPr="0032190F">
        <w:rPr>
          <w:lang w:val="fr-FR"/>
        </w:rPr>
        <w:t xml:space="preserve"> et/ou du Bourget (SS BIB)</w:t>
      </w:r>
    </w:p>
    <w:p w14:paraId="227D304B" w14:textId="77777777" w:rsidR="003175CA" w:rsidRPr="0032190F" w:rsidRDefault="003175CA" w:rsidP="00242C0F">
      <w:pPr>
        <w:jc w:val="both"/>
        <w:rPr>
          <w:lang w:val="fr-FR"/>
        </w:rPr>
      </w:pPr>
    </w:p>
    <w:p w14:paraId="37B26D16" w14:textId="77777777" w:rsidR="006530E8" w:rsidRPr="0032190F" w:rsidRDefault="004D68F6" w:rsidP="00426FF9">
      <w:pPr>
        <w:pStyle w:val="Heading1"/>
      </w:pPr>
      <w:bookmarkStart w:id="2138" w:name="Sit_Cloches"/>
      <w:r w:rsidRPr="0032190F">
        <w:t>CLOCHES</w:t>
      </w:r>
      <w:r w:rsidR="00EA109D" w:rsidRPr="0032190F">
        <w:t xml:space="preserve"> (GROTTE DES)</w:t>
      </w:r>
    </w:p>
    <w:bookmarkEnd w:id="2138"/>
    <w:p w14:paraId="530FC3ED" w14:textId="77777777" w:rsidR="00145D67" w:rsidRPr="0032190F" w:rsidRDefault="00145D67" w:rsidP="00242C0F">
      <w:pPr>
        <w:jc w:val="both"/>
        <w:rPr>
          <w:lang w:val="fr-FR"/>
        </w:rPr>
      </w:pPr>
      <w:r w:rsidRPr="0032190F">
        <w:rPr>
          <w:lang w:val="fr-FR"/>
        </w:rPr>
        <w:t>BIB 2498</w:t>
      </w:r>
    </w:p>
    <w:p w14:paraId="1EDC3A42" w14:textId="77777777" w:rsidR="00145D67" w:rsidRPr="0032190F" w:rsidRDefault="00145D67" w:rsidP="00242C0F">
      <w:pPr>
        <w:jc w:val="both"/>
        <w:rPr>
          <w:lang w:val="fr-FR"/>
        </w:rPr>
      </w:pPr>
    </w:p>
    <w:p w14:paraId="01B3C3AE" w14:textId="77777777" w:rsidR="00666381" w:rsidRPr="0032190F" w:rsidRDefault="006530E8" w:rsidP="00242C0F">
      <w:pPr>
        <w:jc w:val="both"/>
        <w:rPr>
          <w:lang w:val="fr-FR"/>
        </w:rPr>
      </w:pPr>
      <w:r w:rsidRPr="0032190F">
        <w:rPr>
          <w:lang w:val="fr-FR"/>
        </w:rPr>
        <w:t xml:space="preserve">La grotte des Cloches </w:t>
      </w:r>
      <w:r w:rsidR="009A20F8" w:rsidRPr="0032190F">
        <w:rPr>
          <w:lang w:val="fr-FR"/>
        </w:rPr>
        <w:t>(</w:t>
      </w:r>
      <w:r w:rsidRPr="0032190F">
        <w:rPr>
          <w:lang w:val="fr-FR"/>
        </w:rPr>
        <w:t xml:space="preserve">Saint-Martin-d’Ardèche, </w:t>
      </w:r>
      <w:r w:rsidR="009A20F8" w:rsidRPr="0032190F">
        <w:rPr>
          <w:lang w:val="fr-FR"/>
        </w:rPr>
        <w:t xml:space="preserve">Ardèche) </w:t>
      </w:r>
      <w:r w:rsidRPr="0032190F">
        <w:rPr>
          <w:lang w:val="fr-FR"/>
        </w:rPr>
        <w:t>dans la basse vallée de l’Ardèche, (BIB 1867 p. 145 (Vital 1999)).</w:t>
      </w:r>
      <w:r w:rsidR="00666381" w:rsidRPr="0032190F">
        <w:rPr>
          <w:lang w:val="fr-FR"/>
        </w:rPr>
        <w:t>Habitat, temporaire ou permanent (?), du :</w:t>
      </w:r>
    </w:p>
    <w:p w14:paraId="6866AB8C" w14:textId="77777777" w:rsidR="00666381" w:rsidRPr="0032190F" w:rsidRDefault="00666381"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6"/>
        <w:gridCol w:w="696"/>
        <w:gridCol w:w="456"/>
      </w:tblGrid>
      <w:tr w:rsidR="0021784D" w14:paraId="29083DD9" w14:textId="77777777" w:rsidTr="0021784D">
        <w:trPr>
          <w:jc w:val="center"/>
        </w:trPr>
        <w:tc>
          <w:tcPr>
            <w:tcW w:w="1532" w:type="dxa"/>
            <w:gridSpan w:val="2"/>
            <w:shd w:val="clear" w:color="auto" w:fill="auto"/>
            <w:vAlign w:val="center"/>
          </w:tcPr>
          <w:p w14:paraId="45D002B0" w14:textId="77777777" w:rsidR="0021784D" w:rsidRDefault="0021784D" w:rsidP="0021784D">
            <w:pPr>
              <w:jc w:val="center"/>
            </w:pPr>
            <w:r>
              <w:t>Fer 1</w:t>
            </w:r>
          </w:p>
        </w:tc>
        <w:tc>
          <w:tcPr>
            <w:tcW w:w="456" w:type="dxa"/>
            <w:vAlign w:val="center"/>
          </w:tcPr>
          <w:p w14:paraId="5803E8D6" w14:textId="77777777" w:rsidR="0021784D" w:rsidRDefault="0021784D" w:rsidP="0021784D">
            <w:pPr>
              <w:jc w:val="center"/>
            </w:pPr>
          </w:p>
        </w:tc>
      </w:tr>
      <w:tr w:rsidR="0021784D" w14:paraId="2DFA9FE5" w14:textId="77777777" w:rsidTr="0021784D">
        <w:trPr>
          <w:jc w:val="center"/>
        </w:trPr>
        <w:tc>
          <w:tcPr>
            <w:tcW w:w="836" w:type="dxa"/>
            <w:vMerge w:val="restart"/>
            <w:shd w:val="clear" w:color="auto" w:fill="auto"/>
            <w:vAlign w:val="center"/>
          </w:tcPr>
          <w:p w14:paraId="3C397B15" w14:textId="77777777" w:rsidR="0021784D" w:rsidRPr="00EF0565" w:rsidRDefault="0021784D" w:rsidP="0021784D">
            <w:pPr>
              <w:jc w:val="center"/>
              <w:rPr>
                <w:lang w:val="en-GB"/>
              </w:rPr>
            </w:pPr>
            <w:r>
              <w:rPr>
                <w:lang w:val="en-GB"/>
              </w:rPr>
              <w:t>BF</w:t>
            </w:r>
          </w:p>
        </w:tc>
        <w:tc>
          <w:tcPr>
            <w:tcW w:w="696" w:type="dxa"/>
            <w:vMerge w:val="restart"/>
            <w:vAlign w:val="center"/>
          </w:tcPr>
          <w:p w14:paraId="0433B8E3" w14:textId="77777777" w:rsidR="0021784D" w:rsidRDefault="0021784D" w:rsidP="0021784D">
            <w:pPr>
              <w:jc w:val="center"/>
            </w:pPr>
            <w:r>
              <w:t>3</w:t>
            </w:r>
          </w:p>
        </w:tc>
        <w:tc>
          <w:tcPr>
            <w:tcW w:w="456" w:type="dxa"/>
            <w:vAlign w:val="center"/>
          </w:tcPr>
          <w:p w14:paraId="4F48914A" w14:textId="77777777" w:rsidR="0021784D" w:rsidRDefault="0021784D" w:rsidP="0021784D">
            <w:pPr>
              <w:jc w:val="center"/>
            </w:pPr>
            <w:r>
              <w:t>b</w:t>
            </w:r>
          </w:p>
        </w:tc>
      </w:tr>
      <w:tr w:rsidR="0021784D" w14:paraId="2B3CFE70" w14:textId="77777777" w:rsidTr="0021784D">
        <w:trPr>
          <w:jc w:val="center"/>
        </w:trPr>
        <w:tc>
          <w:tcPr>
            <w:tcW w:w="836" w:type="dxa"/>
            <w:vMerge/>
            <w:shd w:val="clear" w:color="auto" w:fill="auto"/>
            <w:vAlign w:val="center"/>
          </w:tcPr>
          <w:p w14:paraId="02D4F022" w14:textId="77777777" w:rsidR="0021784D" w:rsidRDefault="0021784D" w:rsidP="0021784D">
            <w:pPr>
              <w:jc w:val="center"/>
            </w:pPr>
          </w:p>
        </w:tc>
        <w:tc>
          <w:tcPr>
            <w:tcW w:w="696" w:type="dxa"/>
            <w:vMerge/>
            <w:vAlign w:val="center"/>
          </w:tcPr>
          <w:p w14:paraId="3E0CF6F5" w14:textId="77777777" w:rsidR="0021784D" w:rsidRDefault="0021784D" w:rsidP="0021784D">
            <w:pPr>
              <w:jc w:val="center"/>
            </w:pPr>
          </w:p>
        </w:tc>
        <w:tc>
          <w:tcPr>
            <w:tcW w:w="456" w:type="dxa"/>
            <w:vAlign w:val="center"/>
          </w:tcPr>
          <w:p w14:paraId="126AEE19" w14:textId="77777777" w:rsidR="0021784D" w:rsidRDefault="0021784D" w:rsidP="0021784D">
            <w:pPr>
              <w:jc w:val="center"/>
            </w:pPr>
            <w:r>
              <w:t>a</w:t>
            </w:r>
          </w:p>
        </w:tc>
      </w:tr>
      <w:tr w:rsidR="0021784D" w14:paraId="3F755C31" w14:textId="77777777" w:rsidTr="0021784D">
        <w:trPr>
          <w:jc w:val="center"/>
        </w:trPr>
        <w:tc>
          <w:tcPr>
            <w:tcW w:w="836" w:type="dxa"/>
            <w:vMerge/>
            <w:shd w:val="clear" w:color="auto" w:fill="auto"/>
            <w:vAlign w:val="center"/>
          </w:tcPr>
          <w:p w14:paraId="5DF9E1DB" w14:textId="77777777" w:rsidR="0021784D" w:rsidRDefault="0021784D" w:rsidP="0021784D">
            <w:pPr>
              <w:jc w:val="center"/>
            </w:pPr>
          </w:p>
        </w:tc>
        <w:tc>
          <w:tcPr>
            <w:tcW w:w="696" w:type="dxa"/>
            <w:vAlign w:val="center"/>
          </w:tcPr>
          <w:p w14:paraId="565A8039" w14:textId="77777777" w:rsidR="0021784D" w:rsidRDefault="0021784D" w:rsidP="0021784D">
            <w:pPr>
              <w:jc w:val="center"/>
            </w:pPr>
            <w:r>
              <w:t>2</w:t>
            </w:r>
          </w:p>
        </w:tc>
        <w:tc>
          <w:tcPr>
            <w:tcW w:w="456" w:type="dxa"/>
            <w:vAlign w:val="center"/>
          </w:tcPr>
          <w:p w14:paraId="68F5F999" w14:textId="77777777" w:rsidR="0021784D" w:rsidRDefault="0021784D" w:rsidP="0021784D">
            <w:pPr>
              <w:jc w:val="center"/>
            </w:pPr>
            <w:r>
              <w:t>b</w:t>
            </w:r>
          </w:p>
        </w:tc>
      </w:tr>
    </w:tbl>
    <w:p w14:paraId="145E9613" w14:textId="77777777" w:rsidR="00666381" w:rsidRDefault="00666381" w:rsidP="00242C0F">
      <w:pPr>
        <w:jc w:val="both"/>
      </w:pPr>
      <w:r>
        <w:t>(BIB 1984 p. 95)</w:t>
      </w:r>
    </w:p>
    <w:p w14:paraId="0BB01B51" w14:textId="77777777" w:rsidR="00666381" w:rsidRDefault="00666381" w:rsidP="00242C0F">
      <w:pPr>
        <w:jc w:val="both"/>
      </w:pPr>
    </w:p>
    <w:p w14:paraId="7E149FAE" w14:textId="77777777" w:rsidR="00467D86" w:rsidRPr="0032190F" w:rsidRDefault="00666381" w:rsidP="00242C0F">
      <w:pPr>
        <w:jc w:val="both"/>
        <w:rPr>
          <w:lang w:val="fr-FR"/>
        </w:rPr>
      </w:pPr>
      <w:r w:rsidRPr="0032190F">
        <w:rPr>
          <w:lang w:val="fr-FR"/>
        </w:rPr>
        <w:t xml:space="preserve">Ainsi que de tombes mal datées, attestées par les restes d’au moins quatre individus (BIB 1984 p. 95) </w:t>
      </w:r>
    </w:p>
    <w:p w14:paraId="783ECB52" w14:textId="77777777" w:rsidR="00666381" w:rsidRPr="0032190F" w:rsidRDefault="00666381" w:rsidP="00242C0F">
      <w:pPr>
        <w:jc w:val="both"/>
        <w:rPr>
          <w:lang w:val="fr-FR"/>
        </w:rPr>
      </w:pPr>
    </w:p>
    <w:p w14:paraId="1C0B0566" w14:textId="24A0261B" w:rsidR="00666381" w:rsidRDefault="00666381" w:rsidP="00666381">
      <w:pPr>
        <w:jc w:val="both"/>
        <w:rPr>
          <w:lang w:val="fr-FR"/>
        </w:rPr>
      </w:pPr>
      <w:r w:rsidRPr="0032190F">
        <w:rPr>
          <w:lang w:val="fr-FR"/>
        </w:rPr>
        <w:t xml:space="preserve">Une probable sépulture conserve un vase proto-villanovien (BIB 1867 p. 145 (Vital 1999)) v. culture de </w:t>
      </w:r>
      <w:hyperlink r:id="rId4985" w:anchor="Cul_Villanova" w:history="1">
        <w:r w:rsidRPr="0032190F">
          <w:rPr>
            <w:rStyle w:val="Hyperlink"/>
            <w:lang w:val="fr-FR" w:eastAsia="en-GB"/>
          </w:rPr>
          <w:t>Villanova</w:t>
        </w:r>
      </w:hyperlink>
      <w:r w:rsidRPr="0032190F">
        <w:rPr>
          <w:lang w:val="fr-FR" w:eastAsia="en-GB"/>
        </w:rPr>
        <w:t xml:space="preserve"> (SS BIB) </w:t>
      </w:r>
      <w:r w:rsidRPr="0032190F">
        <w:rPr>
          <w:lang w:val="fr-FR"/>
        </w:rPr>
        <w:t xml:space="preserve">Champs d’Urnes </w:t>
      </w:r>
      <w:r w:rsidRPr="0032190F">
        <w:rPr>
          <w:lang w:val="fr-FR" w:eastAsia="en-GB"/>
        </w:rPr>
        <w:t>(BIB 1860 p. 16)</w:t>
      </w:r>
      <w:r w:rsidR="009A20F8" w:rsidRPr="0032190F">
        <w:rPr>
          <w:lang w:val="fr-FR" w:eastAsia="en-GB"/>
        </w:rPr>
        <w:t xml:space="preserve"> </w:t>
      </w:r>
      <w:r w:rsidRPr="000A5894">
        <w:rPr>
          <w:i/>
          <w:lang w:val="fr-FR"/>
        </w:rPr>
        <w:t xml:space="preserve">Sépulture à </w:t>
      </w:r>
      <w:hyperlink r:id="rId4986" w:anchor="Cul_Incineration" w:history="1">
        <w:r w:rsidR="002E057E" w:rsidRPr="002E057E">
          <w:rPr>
            <w:rStyle w:val="Hyperlink"/>
            <w:lang w:val="fr-FR"/>
          </w:rPr>
          <w:t>incinération</w:t>
        </w:r>
      </w:hyperlink>
      <w:r w:rsidR="002E057E">
        <w:rPr>
          <w:lang w:val="fr-FR"/>
        </w:rPr>
        <w:t xml:space="preserve"> </w:t>
      </w:r>
      <w:r w:rsidRPr="000A5894">
        <w:rPr>
          <w:i/>
          <w:lang w:val="fr-FR"/>
        </w:rPr>
        <w:t xml:space="preserve">dont le mobilier comporte une coupe à décor d’animaux (à deux pattes) associés à un signe en </w:t>
      </w:r>
      <w:hyperlink r:id="rId4987" w:anchor="Cul_Proto_Art_TAC_T_g_zigzag" w:history="1">
        <w:r w:rsidR="00472E0D" w:rsidRPr="000A5894">
          <w:rPr>
            <w:rStyle w:val="Hyperlink"/>
            <w:i/>
            <w:lang w:val="fr-FR"/>
          </w:rPr>
          <w:t>zigzag</w:t>
        </w:r>
      </w:hyperlink>
      <w:r w:rsidR="009A20F8" w:rsidRPr="000A5894">
        <w:rPr>
          <w:i/>
          <w:lang w:val="fr-FR"/>
        </w:rPr>
        <w:t xml:space="preserve"> </w:t>
      </w:r>
      <w:r w:rsidRPr="000A5894">
        <w:rPr>
          <w:i/>
          <w:lang w:val="fr-FR"/>
        </w:rPr>
        <w:t xml:space="preserve">identique à </w:t>
      </w:r>
      <w:hyperlink r:id="rId4988" w:anchor="Sit_Moras_Valloire" w:history="1">
        <w:r w:rsidRPr="000A5894">
          <w:rPr>
            <w:rStyle w:val="Hyperlink"/>
            <w:i/>
            <w:lang w:val="fr-FR" w:eastAsia="en-GB"/>
          </w:rPr>
          <w:t>Moras-en-Valloire</w:t>
        </w:r>
      </w:hyperlink>
      <w:r w:rsidRPr="000A5894">
        <w:rPr>
          <w:i/>
          <w:lang w:val="fr-FR" w:eastAsia="en-GB"/>
        </w:rPr>
        <w:t xml:space="preserve"> (BIB 1860 p. 16)</w:t>
      </w:r>
      <w:r w:rsidR="000A5894">
        <w:rPr>
          <w:lang w:val="fr-FR" w:eastAsia="en-GB"/>
        </w:rPr>
        <w:t xml:space="preserve"> [?]</w:t>
      </w:r>
      <w:r w:rsidRPr="0032190F">
        <w:rPr>
          <w:lang w:val="fr-FR" w:eastAsia="en-GB"/>
        </w:rPr>
        <w:t xml:space="preserve">. </w:t>
      </w:r>
      <w:r w:rsidRPr="0032190F">
        <w:rPr>
          <w:lang w:val="fr-FR"/>
        </w:rPr>
        <w:t xml:space="preserve">a livré des éléments céramiques décorés de croix gravées sous le fond avec des cercles dans les quatre quadrants dessinés par la croix, datés de la fin de l’âge du Bronze, qui montrent des influences italiques : des </w:t>
      </w:r>
      <w:hyperlink r:id="rId4989" w:anchor="Cul_Terramare" w:history="1">
        <w:r w:rsidRPr="0032190F">
          <w:rPr>
            <w:rStyle w:val="Hyperlink"/>
            <w:lang w:val="fr-FR"/>
          </w:rPr>
          <w:t>Terramares</w:t>
        </w:r>
      </w:hyperlink>
      <w:r w:rsidRPr="0032190F">
        <w:rPr>
          <w:lang w:val="fr-FR"/>
        </w:rPr>
        <w:t xml:space="preserve"> (BIB 155 p. 185). céramique du </w:t>
      </w:r>
      <w:r w:rsidR="0021784D">
        <w:rPr>
          <w:lang w:val="fr-FR"/>
        </w:rPr>
        <w:t>BF 3</w:t>
      </w:r>
      <w:r w:rsidRPr="0032190F">
        <w:rPr>
          <w:lang w:val="fr-FR"/>
        </w:rPr>
        <w:t xml:space="preserve"> (BIB 155)</w:t>
      </w:r>
    </w:p>
    <w:p w14:paraId="6DDAD03A" w14:textId="77777777" w:rsidR="0021784D" w:rsidRPr="0032190F" w:rsidRDefault="0021784D" w:rsidP="00666381">
      <w:pPr>
        <w:jc w:val="both"/>
        <w:rPr>
          <w:lang w:val="fr-FR"/>
        </w:rPr>
      </w:pPr>
      <w:r>
        <w:rPr>
          <w:lang w:val="fr-FR"/>
        </w:rPr>
        <w:t>Vase avec méandres du BF 3a</w:t>
      </w:r>
    </w:p>
    <w:p w14:paraId="7E73276B" w14:textId="77777777" w:rsidR="007E7031" w:rsidRPr="0032190F" w:rsidRDefault="007E7031" w:rsidP="00666381">
      <w:pPr>
        <w:jc w:val="both"/>
        <w:rPr>
          <w:lang w:val="fr-FR"/>
        </w:rPr>
      </w:pPr>
    </w:p>
    <w:p w14:paraId="22BC38DF" w14:textId="77777777" w:rsidR="007E7031" w:rsidRPr="0032190F" w:rsidRDefault="007E7031" w:rsidP="00426FF9">
      <w:pPr>
        <w:pStyle w:val="Heading1"/>
      </w:pPr>
      <w:bookmarkStart w:id="2139" w:name="Sit_Soucanton"/>
      <w:r w:rsidRPr="0032190F">
        <w:t>SOUCANTON</w:t>
      </w:r>
    </w:p>
    <w:bookmarkEnd w:id="2139"/>
    <w:p w14:paraId="29DE8660" w14:textId="77777777" w:rsidR="00666381" w:rsidRPr="0032190F" w:rsidRDefault="00666381" w:rsidP="00242C0F">
      <w:pPr>
        <w:jc w:val="both"/>
        <w:rPr>
          <w:lang w:val="fr-FR" w:eastAsia="en-GB"/>
        </w:rPr>
      </w:pPr>
    </w:p>
    <w:p w14:paraId="58D5CFAA" w14:textId="77777777" w:rsidR="007E7031" w:rsidRPr="0032190F" w:rsidRDefault="007E7031" w:rsidP="00242C0F">
      <w:pPr>
        <w:jc w:val="both"/>
        <w:rPr>
          <w:lang w:val="fr-FR" w:eastAsia="en-GB"/>
        </w:rPr>
      </w:pPr>
      <w:r w:rsidRPr="0032190F">
        <w:rPr>
          <w:lang w:val="fr-FR" w:eastAsia="en-GB"/>
        </w:rPr>
        <w:t>Soucanton (Saint-Jean-du-Pin, Gard) a livré un ensemble homogène de cérmaiques du Bronze final 3a (BIB 1984 p. 97)</w:t>
      </w:r>
    </w:p>
    <w:p w14:paraId="1D8C8ED7" w14:textId="77777777" w:rsidR="00932840" w:rsidRPr="0032190F" w:rsidRDefault="00932840" w:rsidP="00242C0F">
      <w:pPr>
        <w:jc w:val="both"/>
        <w:rPr>
          <w:lang w:val="fr-FR" w:eastAsia="en-GB"/>
        </w:rPr>
      </w:pPr>
      <w:r w:rsidRPr="0032190F">
        <w:rPr>
          <w:lang w:val="fr-FR" w:eastAsia="en-GB"/>
        </w:rPr>
        <w:t xml:space="preserve">Proche d’Alès, daté du BF 3a, installé sur le versant ouest d’un piton rocheux, dans une situation extrème. Possible soutainement (BIB B. Dedet, Table ronde d’Orgnac 2016) </w:t>
      </w:r>
    </w:p>
    <w:p w14:paraId="34509F07" w14:textId="77777777" w:rsidR="00932840" w:rsidRPr="0032190F" w:rsidRDefault="00932840" w:rsidP="00242C0F">
      <w:pPr>
        <w:jc w:val="both"/>
        <w:rPr>
          <w:lang w:val="fr-FR" w:eastAsia="en-GB"/>
        </w:rPr>
      </w:pPr>
    </w:p>
    <w:p w14:paraId="13F1AFFB" w14:textId="77777777" w:rsidR="00932840" w:rsidRPr="0032190F" w:rsidRDefault="00932840" w:rsidP="00242C0F">
      <w:pPr>
        <w:jc w:val="both"/>
        <w:rPr>
          <w:lang w:val="fr-FR" w:eastAsia="en-GB"/>
        </w:rPr>
      </w:pPr>
      <w:r w:rsidRPr="0032190F">
        <w:rPr>
          <w:lang w:val="fr-FR" w:eastAsia="en-GB"/>
        </w:rPr>
        <w:t>ROCHEFORT</w:t>
      </w:r>
    </w:p>
    <w:p w14:paraId="39F8DAE5" w14:textId="77777777" w:rsidR="00932840" w:rsidRPr="0032190F" w:rsidRDefault="00932840" w:rsidP="00242C0F">
      <w:pPr>
        <w:jc w:val="both"/>
        <w:rPr>
          <w:lang w:val="fr-FR" w:eastAsia="en-GB"/>
        </w:rPr>
      </w:pPr>
      <w:r w:rsidRPr="0032190F">
        <w:rPr>
          <w:lang w:val="fr-FR" w:eastAsia="en-GB"/>
        </w:rPr>
        <w:br/>
        <w:t>Le site de Rochefort à Florac est daté du BF 3a. le site domine la rivière du Tarnon, dans une situation extrème (BIB B. Dedet, Table ronde d’Orgnac 2016)</w:t>
      </w:r>
    </w:p>
    <w:p w14:paraId="1AF24B33" w14:textId="77777777" w:rsidR="00932840" w:rsidRPr="0032190F" w:rsidRDefault="00932840" w:rsidP="00242C0F">
      <w:pPr>
        <w:jc w:val="both"/>
        <w:rPr>
          <w:lang w:val="fr-FR" w:eastAsia="en-GB"/>
        </w:rPr>
      </w:pPr>
    </w:p>
    <w:p w14:paraId="5C3BAC5B" w14:textId="77777777" w:rsidR="00932840" w:rsidRPr="0032190F" w:rsidRDefault="00932840" w:rsidP="00242C0F">
      <w:pPr>
        <w:jc w:val="both"/>
        <w:rPr>
          <w:lang w:val="fr-FR" w:eastAsia="en-GB"/>
        </w:rPr>
      </w:pPr>
      <w:r w:rsidRPr="0032190F">
        <w:rPr>
          <w:lang w:val="fr-FR" w:eastAsia="en-GB"/>
        </w:rPr>
        <w:t>SAINT GERVAIS (ROCHER)</w:t>
      </w:r>
    </w:p>
    <w:p w14:paraId="78500E2D" w14:textId="77777777" w:rsidR="00932840" w:rsidRPr="0032190F" w:rsidRDefault="00932840" w:rsidP="00242C0F">
      <w:pPr>
        <w:jc w:val="both"/>
        <w:rPr>
          <w:lang w:val="fr-FR" w:eastAsia="en-GB"/>
        </w:rPr>
      </w:pPr>
      <w:r w:rsidRPr="0032190F">
        <w:rPr>
          <w:lang w:val="fr-FR" w:eastAsia="en-GB"/>
        </w:rPr>
        <w:br/>
        <w:t xml:space="preserve">Habitat du BF 3a dans une situation extrème (BIB B. Dedet, Table ronde d’Orgnac 2016) </w:t>
      </w:r>
    </w:p>
    <w:p w14:paraId="323CBC80" w14:textId="77777777" w:rsidR="00932840" w:rsidRPr="0032190F" w:rsidRDefault="00932840" w:rsidP="00242C0F">
      <w:pPr>
        <w:jc w:val="both"/>
        <w:rPr>
          <w:lang w:val="fr-FR" w:eastAsia="en-GB"/>
        </w:rPr>
      </w:pPr>
    </w:p>
    <w:p w14:paraId="5F18408E" w14:textId="77777777" w:rsidR="00932840" w:rsidRPr="0032190F" w:rsidRDefault="00932840" w:rsidP="00242C0F">
      <w:pPr>
        <w:jc w:val="both"/>
        <w:rPr>
          <w:lang w:val="fr-FR" w:eastAsia="en-GB"/>
        </w:rPr>
      </w:pPr>
      <w:r w:rsidRPr="0032190F">
        <w:rPr>
          <w:lang w:val="fr-FR" w:eastAsia="en-GB"/>
        </w:rPr>
        <w:t>PONT-DU-DIABLE</w:t>
      </w:r>
    </w:p>
    <w:p w14:paraId="4071816B" w14:textId="77777777" w:rsidR="00932840" w:rsidRPr="0032190F" w:rsidRDefault="00932840" w:rsidP="00242C0F">
      <w:pPr>
        <w:jc w:val="both"/>
        <w:rPr>
          <w:lang w:val="fr-FR" w:eastAsia="en-GB"/>
        </w:rPr>
      </w:pPr>
    </w:p>
    <w:p w14:paraId="5D7ECD0C" w14:textId="77777777" w:rsidR="00932840" w:rsidRPr="0032190F" w:rsidRDefault="00932840" w:rsidP="00242C0F">
      <w:pPr>
        <w:jc w:val="both"/>
        <w:rPr>
          <w:lang w:val="fr-FR" w:eastAsia="en-GB"/>
        </w:rPr>
      </w:pPr>
      <w:r w:rsidRPr="0032190F">
        <w:rPr>
          <w:lang w:val="fr-FR" w:eastAsia="en-GB"/>
        </w:rPr>
        <w:t xml:space="preserve">Le site du Pont-du-Diable, à St-Jean-de-Fos, est un habitat du BF 3a est proche de la roche [grotte ?] de La Clamouse (BIB B. Dedet, Table ronde d’Orgnac 2016) </w:t>
      </w:r>
    </w:p>
    <w:p w14:paraId="648D23C4" w14:textId="77777777" w:rsidR="007E7031" w:rsidRPr="0032190F" w:rsidRDefault="007E7031" w:rsidP="00242C0F">
      <w:pPr>
        <w:jc w:val="both"/>
        <w:rPr>
          <w:lang w:val="fr-FR" w:eastAsia="en-GB"/>
        </w:rPr>
      </w:pPr>
    </w:p>
    <w:p w14:paraId="15A21150" w14:textId="77777777" w:rsidR="007E7031" w:rsidRPr="0032190F" w:rsidRDefault="007E7031" w:rsidP="00426FF9">
      <w:pPr>
        <w:pStyle w:val="Heading1"/>
      </w:pPr>
      <w:bookmarkStart w:id="2140" w:name="Sit_Reserve"/>
      <w:r w:rsidRPr="0032190F">
        <w:t>RESERVE (LA)</w:t>
      </w:r>
    </w:p>
    <w:bookmarkEnd w:id="2140"/>
    <w:p w14:paraId="057EEE40" w14:textId="77777777" w:rsidR="007E7031" w:rsidRPr="0032190F" w:rsidRDefault="007E7031" w:rsidP="00242C0F">
      <w:pPr>
        <w:jc w:val="both"/>
        <w:rPr>
          <w:lang w:val="fr-FR" w:eastAsia="en-GB"/>
        </w:rPr>
      </w:pPr>
      <w:r w:rsidRPr="0032190F">
        <w:rPr>
          <w:lang w:val="fr-FR" w:eastAsia="en-GB"/>
        </w:rPr>
        <w:t>La Réserve (Fontanès, Gard), importante collection de céramiques du Bronze final 3a (BIB 1984 p. 101)</w:t>
      </w:r>
    </w:p>
    <w:p w14:paraId="7186CBF6" w14:textId="77777777" w:rsidR="002D356F" w:rsidRPr="0032190F" w:rsidRDefault="002D356F" w:rsidP="00242C0F">
      <w:pPr>
        <w:jc w:val="both"/>
        <w:rPr>
          <w:lang w:val="fr-FR" w:eastAsia="en-GB"/>
        </w:rPr>
      </w:pPr>
    </w:p>
    <w:p w14:paraId="5B4B9DD8" w14:textId="77777777" w:rsidR="007E7031" w:rsidRPr="0032190F" w:rsidRDefault="00C14CA6" w:rsidP="00426FF9">
      <w:pPr>
        <w:pStyle w:val="Heading1"/>
      </w:pPr>
      <w:bookmarkStart w:id="2141" w:name="Sit_En_Tourieire"/>
      <w:r w:rsidRPr="0032190F">
        <w:t>EN TOURIEI</w:t>
      </w:r>
      <w:r w:rsidR="007E7031" w:rsidRPr="0032190F">
        <w:t>RE</w:t>
      </w:r>
    </w:p>
    <w:bookmarkEnd w:id="2141"/>
    <w:p w14:paraId="7EF33C82" w14:textId="77777777" w:rsidR="007E7031" w:rsidRPr="0032190F" w:rsidRDefault="007E7031" w:rsidP="007E7031">
      <w:pPr>
        <w:jc w:val="both"/>
        <w:rPr>
          <w:lang w:val="fr-FR" w:eastAsia="en-GB"/>
        </w:rPr>
      </w:pPr>
      <w:r w:rsidRPr="0032190F">
        <w:rPr>
          <w:lang w:val="fr-FR" w:eastAsia="en-GB"/>
        </w:rPr>
        <w:t>La grotte-abri d’En Tourieire (Saint</w:t>
      </w:r>
      <w:r w:rsidR="00BE734E">
        <w:rPr>
          <w:lang w:val="fr-FR" w:eastAsia="en-GB"/>
        </w:rPr>
        <w:t>e</w:t>
      </w:r>
      <w:r w:rsidRPr="0032190F">
        <w:rPr>
          <w:lang w:val="fr-FR" w:eastAsia="en-GB"/>
        </w:rPr>
        <w:t xml:space="preserve">-Anastasie, Gard) a livré du mobilier homogène du </w:t>
      </w:r>
      <w:r w:rsidR="00BE734E">
        <w:rPr>
          <w:lang w:val="fr-FR" w:eastAsia="en-GB"/>
        </w:rPr>
        <w:t>BF</w:t>
      </w:r>
      <w:r w:rsidRPr="0032190F">
        <w:rPr>
          <w:lang w:val="fr-FR" w:eastAsia="en-GB"/>
        </w:rPr>
        <w:t xml:space="preserve"> 3a (BIB 1984 p. 104)</w:t>
      </w:r>
    </w:p>
    <w:p w14:paraId="54654DA6" w14:textId="77777777" w:rsidR="007E7031" w:rsidRPr="0032190F" w:rsidRDefault="007E7031" w:rsidP="007E7031">
      <w:pPr>
        <w:jc w:val="both"/>
        <w:rPr>
          <w:lang w:val="fr-FR" w:eastAsia="en-GB"/>
        </w:rPr>
      </w:pPr>
    </w:p>
    <w:p w14:paraId="4D60AE0C" w14:textId="77777777" w:rsidR="007E7031" w:rsidRPr="0032190F" w:rsidRDefault="007E7031" w:rsidP="00426FF9">
      <w:pPr>
        <w:pStyle w:val="Heading1"/>
      </w:pPr>
      <w:bookmarkStart w:id="2142" w:name="Sit_Castelvielh"/>
      <w:r w:rsidRPr="0032190F">
        <w:t>CASTELVIELH</w:t>
      </w:r>
    </w:p>
    <w:bookmarkEnd w:id="2142"/>
    <w:p w14:paraId="1101ECE9" w14:textId="77777777" w:rsidR="0002394C" w:rsidRDefault="0002394C" w:rsidP="007E7031">
      <w:pPr>
        <w:jc w:val="both"/>
        <w:rPr>
          <w:lang w:val="fr-FR" w:eastAsia="en-GB"/>
        </w:rPr>
      </w:pPr>
    </w:p>
    <w:p w14:paraId="11EA655D" w14:textId="77777777" w:rsidR="007E7031" w:rsidRPr="00BE734E" w:rsidRDefault="007E7031" w:rsidP="007E7031">
      <w:pPr>
        <w:jc w:val="both"/>
        <w:rPr>
          <w:lang w:val="fr-FR" w:eastAsia="en-GB"/>
        </w:rPr>
      </w:pPr>
      <w:r w:rsidRPr="0032190F">
        <w:rPr>
          <w:lang w:val="fr-FR" w:eastAsia="en-GB"/>
        </w:rPr>
        <w:t>La cavité de Castelvieh (Saint</w:t>
      </w:r>
      <w:r w:rsidR="00BE734E">
        <w:rPr>
          <w:lang w:val="fr-FR" w:eastAsia="en-GB"/>
        </w:rPr>
        <w:t>e</w:t>
      </w:r>
      <w:r w:rsidRPr="0032190F">
        <w:rPr>
          <w:lang w:val="fr-FR" w:eastAsia="en-GB"/>
        </w:rPr>
        <w:t xml:space="preserve">-Anastasie, Gard) se décompose en différentes salles (A-C). </w:t>
      </w:r>
      <w:r w:rsidRPr="00BE734E">
        <w:rPr>
          <w:lang w:val="fr-FR" w:eastAsia="en-GB"/>
        </w:rPr>
        <w:t>La salle A a livré différentes occupations :</w:t>
      </w:r>
    </w:p>
    <w:p w14:paraId="683F5588" w14:textId="77777777" w:rsidR="007E7031" w:rsidRPr="00BE734E" w:rsidRDefault="007E7031" w:rsidP="007E7031">
      <w:pPr>
        <w:jc w:val="both"/>
        <w:rPr>
          <w:lang w:val="fr-FR" w:eastAsia="en-GB"/>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3"/>
      </w:tblGrid>
      <w:tr w:rsidR="007E7031" w14:paraId="706D349E" w14:textId="77777777" w:rsidTr="00873B44">
        <w:trPr>
          <w:jc w:val="center"/>
        </w:trPr>
        <w:tc>
          <w:tcPr>
            <w:tcW w:w="2963" w:type="dxa"/>
            <w:shd w:val="clear" w:color="auto" w:fill="auto"/>
          </w:tcPr>
          <w:p w14:paraId="60C13DD0" w14:textId="77777777" w:rsidR="007E7031" w:rsidRDefault="007E7031" w:rsidP="00873B44">
            <w:pPr>
              <w:jc w:val="both"/>
              <w:rPr>
                <w:lang w:eastAsia="en-GB"/>
              </w:rPr>
            </w:pPr>
            <w:r>
              <w:rPr>
                <w:lang w:eastAsia="en-GB"/>
              </w:rPr>
              <w:t>XII</w:t>
            </w:r>
            <w:r w:rsidRPr="003A699E">
              <w:rPr>
                <w:vertAlign w:val="superscript"/>
                <w:lang w:eastAsia="en-GB"/>
              </w:rPr>
              <w:t xml:space="preserve">e </w:t>
            </w:r>
            <w:r>
              <w:rPr>
                <w:lang w:eastAsia="en-GB"/>
              </w:rPr>
              <w:t xml:space="preserve">s. </w:t>
            </w:r>
            <w:r w:rsidRPr="00873B44">
              <w:rPr>
                <w:smallCaps/>
                <w:lang w:eastAsia="en-GB"/>
              </w:rPr>
              <w:t>ad</w:t>
            </w:r>
          </w:p>
        </w:tc>
      </w:tr>
      <w:tr w:rsidR="007E7031" w:rsidRPr="00B8757B" w14:paraId="197D5BBF" w14:textId="77777777" w:rsidTr="00873B44">
        <w:trPr>
          <w:jc w:val="center"/>
        </w:trPr>
        <w:tc>
          <w:tcPr>
            <w:tcW w:w="2963" w:type="dxa"/>
            <w:shd w:val="clear" w:color="auto" w:fill="auto"/>
          </w:tcPr>
          <w:p w14:paraId="28888C5C" w14:textId="77777777" w:rsidR="007E7031" w:rsidRPr="0032190F" w:rsidRDefault="007E7031" w:rsidP="003A699E">
            <w:pPr>
              <w:jc w:val="both"/>
              <w:rPr>
                <w:lang w:val="fr-FR" w:eastAsia="en-GB"/>
              </w:rPr>
            </w:pPr>
            <w:r w:rsidRPr="0032190F">
              <w:rPr>
                <w:lang w:val="fr-FR" w:eastAsia="en-GB"/>
              </w:rPr>
              <w:t>début Fer</w:t>
            </w:r>
            <w:r w:rsidR="003A699E">
              <w:rPr>
                <w:lang w:val="fr-FR" w:eastAsia="en-GB"/>
              </w:rPr>
              <w:t xml:space="preserve"> 1</w:t>
            </w:r>
          </w:p>
        </w:tc>
      </w:tr>
      <w:tr w:rsidR="007E7031" w14:paraId="13EEDF4F" w14:textId="77777777" w:rsidTr="00873B44">
        <w:trPr>
          <w:jc w:val="center"/>
        </w:trPr>
        <w:tc>
          <w:tcPr>
            <w:tcW w:w="2963" w:type="dxa"/>
            <w:shd w:val="clear" w:color="auto" w:fill="auto"/>
          </w:tcPr>
          <w:p w14:paraId="79357C4F" w14:textId="77777777" w:rsidR="007E7031" w:rsidRDefault="003A699E" w:rsidP="00873B44">
            <w:pPr>
              <w:jc w:val="both"/>
              <w:rPr>
                <w:lang w:eastAsia="en-GB"/>
              </w:rPr>
            </w:pPr>
            <w:r>
              <w:rPr>
                <w:lang w:eastAsia="en-GB"/>
              </w:rPr>
              <w:t>BF</w:t>
            </w:r>
            <w:r w:rsidR="007E7031">
              <w:rPr>
                <w:lang w:eastAsia="en-GB"/>
              </w:rPr>
              <w:t xml:space="preserve"> 3a</w:t>
            </w:r>
          </w:p>
        </w:tc>
      </w:tr>
      <w:tr w:rsidR="007E7031" w14:paraId="7A11445C" w14:textId="77777777" w:rsidTr="00873B44">
        <w:trPr>
          <w:jc w:val="center"/>
        </w:trPr>
        <w:tc>
          <w:tcPr>
            <w:tcW w:w="2963" w:type="dxa"/>
            <w:shd w:val="clear" w:color="auto" w:fill="auto"/>
          </w:tcPr>
          <w:p w14:paraId="4DF98FDF" w14:textId="77777777" w:rsidR="007E7031" w:rsidRDefault="007E7031" w:rsidP="00873B44">
            <w:pPr>
              <w:jc w:val="both"/>
              <w:rPr>
                <w:lang w:eastAsia="en-GB"/>
              </w:rPr>
            </w:pPr>
            <w:r>
              <w:rPr>
                <w:lang w:eastAsia="en-GB"/>
              </w:rPr>
              <w:t>Néolithique-Chalcolithique</w:t>
            </w:r>
          </w:p>
        </w:tc>
      </w:tr>
    </w:tbl>
    <w:p w14:paraId="03788246" w14:textId="77777777" w:rsidR="007E7031" w:rsidRDefault="007E7031" w:rsidP="007E7031">
      <w:pPr>
        <w:jc w:val="both"/>
        <w:rPr>
          <w:lang w:eastAsia="en-GB"/>
        </w:rPr>
      </w:pPr>
      <w:r>
        <w:rPr>
          <w:lang w:eastAsia="en-GB"/>
        </w:rPr>
        <w:t>(BIB 1984 p. 105)</w:t>
      </w:r>
    </w:p>
    <w:p w14:paraId="412A6CDB" w14:textId="77777777" w:rsidR="007E7031" w:rsidRDefault="007E7031" w:rsidP="007E7031">
      <w:pPr>
        <w:jc w:val="both"/>
        <w:rPr>
          <w:lang w:eastAsia="en-GB"/>
        </w:rPr>
      </w:pPr>
    </w:p>
    <w:p w14:paraId="139ED498" w14:textId="58AFEB45" w:rsidR="00235086" w:rsidRDefault="00235086" w:rsidP="007E7031">
      <w:pPr>
        <w:jc w:val="both"/>
        <w:rPr>
          <w:lang w:val="fr-FR" w:eastAsia="en-GB"/>
        </w:rPr>
      </w:pPr>
      <w:r w:rsidRPr="0032190F">
        <w:rPr>
          <w:lang w:val="fr-FR" w:eastAsia="en-GB"/>
        </w:rPr>
        <w:t xml:space="preserve">Représentation d’une figuation </w:t>
      </w:r>
      <w:hyperlink r:id="rId4990" w:anchor="Cul_Proto_Art_TAC_T_a" w:history="1">
        <w:r w:rsidRPr="0032190F">
          <w:rPr>
            <w:rStyle w:val="Hyperlink"/>
            <w:lang w:val="fr-FR"/>
          </w:rPr>
          <w:t>humaine</w:t>
        </w:r>
      </w:hyperlink>
      <w:r w:rsidR="000B748C" w:rsidRPr="000B748C">
        <w:rPr>
          <w:lang w:val="fr-FR"/>
        </w:rPr>
        <w:t xml:space="preserve"> </w:t>
      </w:r>
      <w:hyperlink r:id="rId4991" w:anchor="Cul_Religion__Heros" w:history="1">
        <w:r w:rsidR="00A94721" w:rsidRPr="0032190F">
          <w:rPr>
            <w:rStyle w:val="Hyperlink"/>
            <w:lang w:val="fr-FR"/>
          </w:rPr>
          <w:t>héroïsée</w:t>
        </w:r>
      </w:hyperlink>
      <w:r w:rsidR="000B748C" w:rsidRPr="000B748C">
        <w:rPr>
          <w:lang w:val="fr-FR"/>
        </w:rPr>
        <w:t xml:space="preserve"> </w:t>
      </w:r>
      <w:r w:rsidRPr="0032190F">
        <w:rPr>
          <w:lang w:val="fr-FR" w:eastAsia="en-GB"/>
        </w:rPr>
        <w:t>datée du milieu 8</w:t>
      </w:r>
      <w:r w:rsidRPr="0032190F">
        <w:rPr>
          <w:vertAlign w:val="superscript"/>
          <w:lang w:val="fr-FR" w:eastAsia="en-GB"/>
        </w:rPr>
        <w:t>e</w:t>
      </w:r>
      <w:r w:rsidRPr="0032190F">
        <w:rPr>
          <w:lang w:val="fr-FR" w:eastAsia="en-GB"/>
        </w:rPr>
        <w:t xml:space="preserve"> – milieu 6</w:t>
      </w:r>
      <w:r w:rsidRPr="0032190F">
        <w:rPr>
          <w:vertAlign w:val="superscript"/>
          <w:lang w:val="fr-FR" w:eastAsia="en-GB"/>
        </w:rPr>
        <w:t>e</w:t>
      </w:r>
      <w:r w:rsidRPr="0032190F">
        <w:rPr>
          <w:lang w:val="fr-FR" w:eastAsia="en-GB"/>
        </w:rPr>
        <w:t xml:space="preserve"> s. aec (BIB 2050 fig. 2)</w:t>
      </w:r>
    </w:p>
    <w:p w14:paraId="4F4E8630" w14:textId="77777777" w:rsidR="003A699E" w:rsidRPr="0032190F" w:rsidRDefault="003A699E" w:rsidP="007E7031">
      <w:pPr>
        <w:jc w:val="both"/>
        <w:rPr>
          <w:lang w:val="fr-FR" w:eastAsia="en-GB"/>
        </w:rPr>
      </w:pPr>
      <w:r>
        <w:rPr>
          <w:lang w:val="fr-FR" w:eastAsia="en-GB"/>
        </w:rPr>
        <w:t>Une inscription gallo-grecque (BIB séminaire EpiSpat)</w:t>
      </w:r>
    </w:p>
    <w:p w14:paraId="127EB768" w14:textId="77777777" w:rsidR="00932840" w:rsidRDefault="00932840" w:rsidP="007E7031">
      <w:pPr>
        <w:jc w:val="both"/>
        <w:rPr>
          <w:lang w:val="fr-FR" w:eastAsia="en-GB"/>
        </w:rPr>
      </w:pPr>
      <w:r w:rsidRPr="0032190F">
        <w:rPr>
          <w:lang w:val="fr-FR" w:eastAsia="en-GB"/>
        </w:rPr>
        <w:t xml:space="preserve">Dans les gorges du Gardon est un habitat difficile d’accès, habitat en terrasse (BIB B. Dedet, Table ronde d’Orgnac 2016) </w:t>
      </w:r>
    </w:p>
    <w:p w14:paraId="224ECDB3" w14:textId="77777777" w:rsidR="000F6ED7" w:rsidRDefault="000F6ED7" w:rsidP="007E7031">
      <w:pPr>
        <w:jc w:val="both"/>
        <w:rPr>
          <w:lang w:val="fr-FR" w:eastAsia="en-GB"/>
        </w:rPr>
      </w:pPr>
    </w:p>
    <w:p w14:paraId="4436195A" w14:textId="24A9964B" w:rsidR="000F6ED7" w:rsidRPr="00C15721" w:rsidRDefault="000F6ED7" w:rsidP="000F6ED7">
      <w:pPr>
        <w:jc w:val="both"/>
        <w:rPr>
          <w:szCs w:val="22"/>
          <w:lang w:val="fr-FR" w:eastAsia="en-GB"/>
        </w:rPr>
      </w:pPr>
      <w:r>
        <w:rPr>
          <w:lang w:val="fr-FR"/>
        </w:rPr>
        <w:t>Oppidum de Castelvielh s</w:t>
      </w:r>
      <w:r w:rsidRPr="000F6ED7">
        <w:rPr>
          <w:lang w:val="fr-FR"/>
        </w:rPr>
        <w:t xml:space="preserve">itué </w:t>
      </w:r>
      <w:r>
        <w:rPr>
          <w:lang w:val="fr-FR" w:eastAsia="en-GB"/>
        </w:rPr>
        <w:t xml:space="preserve">à 4 km de </w:t>
      </w:r>
      <w:hyperlink r:id="rId4992" w:anchor="Sit_Guiraud" w:history="1">
        <w:r>
          <w:rPr>
            <w:rStyle w:val="Hyperlink"/>
            <w:lang w:val="fr-FR" w:eastAsia="en-GB"/>
          </w:rPr>
          <w:t>Guiraud</w:t>
        </w:r>
      </w:hyperlink>
      <w:r>
        <w:rPr>
          <w:lang w:val="fr-FR" w:eastAsia="en-GB"/>
        </w:rPr>
        <w:t xml:space="preserve"> (BIB 3039)</w:t>
      </w:r>
    </w:p>
    <w:p w14:paraId="6A777CEA" w14:textId="77777777" w:rsidR="000F6ED7" w:rsidRPr="0032190F" w:rsidRDefault="000F6ED7" w:rsidP="007E7031">
      <w:pPr>
        <w:jc w:val="both"/>
        <w:rPr>
          <w:lang w:val="fr-FR" w:eastAsia="en-GB"/>
        </w:rPr>
      </w:pPr>
    </w:p>
    <w:p w14:paraId="05001A71" w14:textId="77777777" w:rsidR="00235086" w:rsidRPr="0032190F" w:rsidRDefault="00235086" w:rsidP="007E7031">
      <w:pPr>
        <w:jc w:val="both"/>
        <w:rPr>
          <w:lang w:val="fr-FR" w:eastAsia="en-GB"/>
        </w:rPr>
      </w:pPr>
    </w:p>
    <w:p w14:paraId="70031712" w14:textId="77777777" w:rsidR="00235086" w:rsidRPr="0032190F" w:rsidRDefault="006702EA" w:rsidP="00426FF9">
      <w:pPr>
        <w:pStyle w:val="Heading1"/>
      </w:pPr>
      <w:bookmarkStart w:id="2143" w:name="Sit_Guiraud_Camp"/>
      <w:r>
        <w:t>GUIRAUD</w:t>
      </w:r>
    </w:p>
    <w:bookmarkEnd w:id="2143"/>
    <w:p w14:paraId="41990C51" w14:textId="77777777" w:rsidR="00235086" w:rsidRPr="0051221B" w:rsidRDefault="006702EA" w:rsidP="007E7031">
      <w:pPr>
        <w:jc w:val="both"/>
        <w:rPr>
          <w:sz w:val="20"/>
          <w:lang w:val="fr-FR" w:eastAsia="en-GB"/>
        </w:rPr>
      </w:pPr>
      <w:r w:rsidRPr="0051221B">
        <w:rPr>
          <w:sz w:val="20"/>
          <w:lang w:val="fr-FR" w:eastAsia="en-GB"/>
        </w:rPr>
        <w:t>Camp Guiraud</w:t>
      </w:r>
      <w:r w:rsidR="000F6ED7">
        <w:rPr>
          <w:sz w:val="20"/>
          <w:lang w:val="fr-FR" w:eastAsia="en-GB"/>
        </w:rPr>
        <w:t>, lieu-dit "Camp Guiraud" (BIB 3039)</w:t>
      </w:r>
    </w:p>
    <w:p w14:paraId="277A6627" w14:textId="77777777" w:rsidR="006702EA" w:rsidRPr="0032190F" w:rsidRDefault="006702EA" w:rsidP="007E7031">
      <w:pPr>
        <w:jc w:val="both"/>
        <w:rPr>
          <w:lang w:val="fr-FR" w:eastAsia="en-GB"/>
        </w:rPr>
      </w:pPr>
    </w:p>
    <w:p w14:paraId="1DADC122" w14:textId="04DECDE0" w:rsidR="000F6ED7" w:rsidRDefault="00235086" w:rsidP="0051221B">
      <w:pPr>
        <w:jc w:val="both"/>
        <w:rPr>
          <w:lang w:val="fr-FR" w:eastAsia="en-GB"/>
        </w:rPr>
      </w:pPr>
      <w:r w:rsidRPr="0032190F">
        <w:rPr>
          <w:lang w:val="fr-FR" w:eastAsia="en-GB"/>
        </w:rPr>
        <w:t xml:space="preserve">Le Camp-Guiraud </w:t>
      </w:r>
      <w:r w:rsidR="00AF43B0" w:rsidRPr="0032190F">
        <w:rPr>
          <w:lang w:val="fr-FR" w:eastAsia="en-GB"/>
        </w:rPr>
        <w:t xml:space="preserve">(Sainte-Anastasie, </w:t>
      </w:r>
      <w:r w:rsidRPr="0032190F">
        <w:rPr>
          <w:lang w:val="fr-FR" w:eastAsia="en-GB"/>
        </w:rPr>
        <w:t>Gard)</w:t>
      </w:r>
      <w:r w:rsidR="000F6ED7">
        <w:rPr>
          <w:lang w:val="fr-FR" w:eastAsia="en-GB"/>
        </w:rPr>
        <w:t xml:space="preserve"> est s</w:t>
      </w:r>
      <w:r w:rsidR="000F6ED7" w:rsidRPr="000F6ED7">
        <w:rPr>
          <w:lang w:val="fr-FR"/>
        </w:rPr>
        <w:t xml:space="preserve">itué </w:t>
      </w:r>
      <w:r w:rsidR="000F6ED7">
        <w:rPr>
          <w:lang w:val="fr-FR" w:eastAsia="en-GB"/>
        </w:rPr>
        <w:t xml:space="preserve">à 4 km de </w:t>
      </w:r>
      <w:hyperlink r:id="rId4993" w:anchor="Sit_Castelvielh" w:history="1">
        <w:r w:rsidR="000F6ED7" w:rsidRPr="000F6ED7">
          <w:rPr>
            <w:rStyle w:val="Hyperlink"/>
            <w:lang w:val="fr-FR" w:eastAsia="en-GB"/>
          </w:rPr>
          <w:t>Castelvielh</w:t>
        </w:r>
      </w:hyperlink>
      <w:r w:rsidR="000F6ED7">
        <w:rPr>
          <w:lang w:val="fr-FR" w:eastAsia="en-GB"/>
        </w:rPr>
        <w:t xml:space="preserve"> (BIB 3039)</w:t>
      </w:r>
    </w:p>
    <w:p w14:paraId="2DD6FC76" w14:textId="77777777" w:rsidR="000F6ED7" w:rsidRDefault="000F6ED7" w:rsidP="0051221B">
      <w:pPr>
        <w:jc w:val="both"/>
        <w:rPr>
          <w:lang w:val="fr-FR" w:eastAsia="en-GB"/>
        </w:rPr>
      </w:pPr>
    </w:p>
    <w:p w14:paraId="2B9FFCCE" w14:textId="77777777" w:rsidR="000F6ED7" w:rsidRDefault="000F6ED7" w:rsidP="000F6ED7">
      <w:pPr>
        <w:pStyle w:val="Heading2"/>
        <w:rPr>
          <w:lang w:eastAsia="en-GB"/>
        </w:rPr>
      </w:pPr>
      <w:r>
        <w:rPr>
          <w:lang w:eastAsia="en-GB"/>
        </w:rPr>
        <w:t>sculptures</w:t>
      </w:r>
    </w:p>
    <w:p w14:paraId="33B23EAF" w14:textId="77777777" w:rsidR="000F6ED7" w:rsidRDefault="000F6ED7" w:rsidP="0051221B">
      <w:pPr>
        <w:jc w:val="both"/>
        <w:rPr>
          <w:lang w:val="fr-FR" w:eastAsia="en-GB"/>
        </w:rPr>
      </w:pPr>
    </w:p>
    <w:p w14:paraId="581B7CDD" w14:textId="77777777" w:rsidR="000F6ED7" w:rsidRDefault="000F6ED7" w:rsidP="000F6ED7">
      <w:pPr>
        <w:pStyle w:val="Heading3"/>
        <w:rPr>
          <w:lang w:eastAsia="en-GB"/>
        </w:rPr>
      </w:pPr>
      <w:r>
        <w:rPr>
          <w:lang w:eastAsia="en-GB"/>
        </w:rPr>
        <w:t>bustes</w:t>
      </w:r>
    </w:p>
    <w:p w14:paraId="31921A74" w14:textId="77777777" w:rsidR="000F6ED7" w:rsidRDefault="000F6ED7" w:rsidP="0051221B">
      <w:pPr>
        <w:jc w:val="both"/>
        <w:rPr>
          <w:lang w:val="fr-FR" w:eastAsia="en-GB"/>
        </w:rPr>
      </w:pPr>
    </w:p>
    <w:p w14:paraId="4D0DAAC2" w14:textId="3EBEAC27" w:rsidR="000F6ED7" w:rsidRPr="009656C0" w:rsidRDefault="000F6ED7" w:rsidP="000F6ED7">
      <w:pPr>
        <w:jc w:val="both"/>
        <w:rPr>
          <w:lang w:val="fr-FR"/>
        </w:rPr>
      </w:pPr>
      <w:r>
        <w:rPr>
          <w:szCs w:val="22"/>
          <w:lang w:val="fr-FR" w:eastAsia="en-GB"/>
        </w:rPr>
        <w:lastRenderedPageBreak/>
        <w:t>D</w:t>
      </w:r>
      <w:r w:rsidRPr="000F6ED7">
        <w:rPr>
          <w:szCs w:val="22"/>
          <w:lang w:val="fr-FR" w:eastAsia="en-GB"/>
        </w:rPr>
        <w:t>eux bustes</w:t>
      </w:r>
      <w:r>
        <w:rPr>
          <w:szCs w:val="22"/>
          <w:lang w:val="fr-FR" w:eastAsia="en-GB"/>
        </w:rPr>
        <w:t xml:space="preserve"> </w:t>
      </w:r>
      <w:r w:rsidRPr="000F6ED7">
        <w:rPr>
          <w:szCs w:val="22"/>
          <w:lang w:val="fr-FR" w:eastAsia="en-GB"/>
        </w:rPr>
        <w:t>caractérisés par leur grand casque retombant en capuchon sur les épaules, qui présentent à la base un socle cubique avec mortaise inférieure</w:t>
      </w:r>
      <w:r>
        <w:rPr>
          <w:szCs w:val="22"/>
          <w:lang w:val="fr-FR" w:eastAsia="en-GB"/>
        </w:rPr>
        <w:t xml:space="preserve">  </w:t>
      </w:r>
      <w:r>
        <w:rPr>
          <w:lang w:val="fr-FR" w:eastAsia="en-GB"/>
        </w:rPr>
        <w:t xml:space="preserve">(BIB 3039) 2 Bustes, 1 avec visage avec un grand casque retombant en capuchon (BIB 2053) </w:t>
      </w:r>
      <w:r w:rsidRPr="0051221B">
        <w:rPr>
          <w:szCs w:val="22"/>
          <w:lang w:val="fr-FR" w:eastAsia="en-GB"/>
        </w:rPr>
        <w:t xml:space="preserve">gr. </w:t>
      </w:r>
      <w:hyperlink r:id="rId4994" w:anchor="Cul_Steles_Naturalistes" w:history="1">
        <w:r w:rsidRPr="00C15721">
          <w:rPr>
            <w:rStyle w:val="Hyperlink"/>
            <w:szCs w:val="22"/>
            <w:lang w:val="fr-FR" w:eastAsia="en-GB"/>
          </w:rPr>
          <w:t>stèles naturalistes</w:t>
        </w:r>
      </w:hyperlink>
    </w:p>
    <w:p w14:paraId="205CAD6B" w14:textId="77777777" w:rsidR="000F6ED7" w:rsidRDefault="000F6ED7" w:rsidP="000F6ED7">
      <w:pPr>
        <w:jc w:val="both"/>
        <w:rPr>
          <w:lang w:val="fr-FR"/>
        </w:rPr>
      </w:pPr>
      <w:r>
        <w:rPr>
          <w:lang w:val="fr-FR"/>
        </w:rPr>
        <w:t>D</w:t>
      </w:r>
      <w:r w:rsidRPr="000F6ED7">
        <w:rPr>
          <w:lang w:val="fr-FR"/>
        </w:rPr>
        <w:t>é à la base muni d’une mortaise cylindrique au centre du plan de pose, des épaules incurvées dont se dégagent, dans un mouvement arrondi et continu, à la fois le cou et le visage ovale, un large couvrechef élargissant ce mouvement en débordant des épaules. L’ample coiffe dont sont munies ces deux statues, dominée par un cimier massif descendant jusqu’au milieu du dos et ornée latéralement de motifs spiralés, où l’on a vu tantôt des cornes de bélier, tantôt des trompes de combat, a été le plus souvent interprétée comme un casque que l’on a imaginé en cuir compte tenu de son épaisseur</w:t>
      </w:r>
      <w:r>
        <w:rPr>
          <w:lang w:val="fr-FR"/>
        </w:rPr>
        <w:t xml:space="preserve"> </w:t>
      </w:r>
      <w:r>
        <w:rPr>
          <w:lang w:val="fr-FR" w:eastAsia="en-GB"/>
        </w:rPr>
        <w:t>(BIB 3039)</w:t>
      </w:r>
      <w:r w:rsidRPr="000F6ED7">
        <w:rPr>
          <w:lang w:val="fr-FR"/>
        </w:rPr>
        <w:t>.</w:t>
      </w:r>
    </w:p>
    <w:p w14:paraId="1E75ACA7" w14:textId="379DC79E" w:rsidR="00756536" w:rsidRDefault="00756536" w:rsidP="000F6ED7">
      <w:pPr>
        <w:jc w:val="both"/>
        <w:rPr>
          <w:lang w:val="fr-FR"/>
        </w:rPr>
      </w:pPr>
      <w:r w:rsidRPr="000F6ED7">
        <w:rPr>
          <w:lang w:val="fr-FR"/>
        </w:rPr>
        <w:t xml:space="preserve">Les deux sculptures portent, sur la face antérieure du bloc cubique qui leur sert de base, des figurations incisées accompagnées par des motifs peints en rouge. Toutes deux présentent un collier ou un torque autour du cou et des lanières descendant en V des épaules, censées soutenir un pectoral. Sur le buste le mieux conservé, Les mortaises sous les socles, impliquant probablement une exposition sur des piliers de pierre, et l’association de deux statues identiques, invitent à considérer que ces figurations faisaient partie d’un complexe monumental. Le fait qu’aucun élément de celui-ci n’ait été retrouvé dans les sondages effectués sur place après la découverte (qui n’ont relevé qu’une murette de pierre non datée et quelques éléments de céramique et d’os épars) pourrait indiquer que les bustes n’étaient plus dans leur contexte d’usage et qu’ils ont pu être transportés d’un ailleurs plus ou moins proche, comme dans le cas du </w:t>
      </w:r>
      <w:hyperlink r:id="rId4995" w:anchor="Sit_Marduel_sculp_buste_tek_mortais" w:history="1">
        <w:r w:rsidR="006B2D41" w:rsidRPr="000F6ED7">
          <w:rPr>
            <w:rStyle w:val="Hyperlink"/>
            <w:szCs w:val="22"/>
            <w:lang w:val="fr-FR" w:eastAsia="en-GB"/>
          </w:rPr>
          <w:t>Marduel</w:t>
        </w:r>
      </w:hyperlink>
      <w:r w:rsidR="006B2D41">
        <w:rPr>
          <w:szCs w:val="22"/>
          <w:lang w:val="fr-FR" w:eastAsia="en-GB"/>
        </w:rPr>
        <w:t xml:space="preserve"> </w:t>
      </w:r>
      <w:r>
        <w:rPr>
          <w:lang w:val="fr-FR" w:eastAsia="en-GB"/>
        </w:rPr>
        <w:t>(BIB 3039)</w:t>
      </w:r>
      <w:r>
        <w:rPr>
          <w:lang w:val="fr-FR"/>
        </w:rPr>
        <w:t xml:space="preserve">. </w:t>
      </w:r>
    </w:p>
    <w:p w14:paraId="236D40C9" w14:textId="77777777" w:rsidR="000F6ED7" w:rsidRDefault="000F6ED7" w:rsidP="000F6ED7">
      <w:pPr>
        <w:jc w:val="both"/>
        <w:rPr>
          <w:lang w:val="fr-FR"/>
        </w:rPr>
      </w:pPr>
    </w:p>
    <w:p w14:paraId="315B28C0" w14:textId="77777777" w:rsidR="000F6ED7" w:rsidRDefault="000F6ED7" w:rsidP="000F6ED7">
      <w:pPr>
        <w:jc w:val="both"/>
        <w:rPr>
          <w:lang w:val="fr-FR"/>
        </w:rPr>
      </w:pPr>
    </w:p>
    <w:p w14:paraId="11371D67" w14:textId="77777777" w:rsidR="000F6ED7" w:rsidRDefault="000F6ED7" w:rsidP="000F6ED7">
      <w:pPr>
        <w:pStyle w:val="Heading4"/>
      </w:pPr>
      <w:r>
        <w:t>buste A</w:t>
      </w:r>
    </w:p>
    <w:p w14:paraId="0A6FAF1F" w14:textId="77777777" w:rsidR="000F6ED7" w:rsidRDefault="000F6ED7" w:rsidP="000F6ED7">
      <w:pPr>
        <w:jc w:val="both"/>
        <w:rPr>
          <w:lang w:val="fr-FR"/>
        </w:rPr>
      </w:pPr>
    </w:p>
    <w:p w14:paraId="799DDC4D" w14:textId="77777777" w:rsidR="000F6ED7" w:rsidRDefault="000F6ED7" w:rsidP="000F6ED7">
      <w:pPr>
        <w:jc w:val="both"/>
        <w:rPr>
          <w:lang w:val="fr-FR"/>
        </w:rPr>
      </w:pPr>
      <w:r>
        <w:rPr>
          <w:lang w:val="fr-FR"/>
        </w:rPr>
        <w:t>V</w:t>
      </w:r>
      <w:r w:rsidRPr="000F6ED7">
        <w:rPr>
          <w:lang w:val="fr-FR"/>
        </w:rPr>
        <w:t xml:space="preserve">isage particulièrement expressif, avec des yeux ronds et globuleux en fort relief, un nez triédrique, une bouche pincée marquée par une vigoureuse incision, un menton en galoche. </w:t>
      </w:r>
      <w:r>
        <w:rPr>
          <w:lang w:val="fr-FR"/>
        </w:rPr>
        <w:t>L</w:t>
      </w:r>
      <w:r w:rsidRPr="000F6ED7">
        <w:rPr>
          <w:lang w:val="fr-FR"/>
        </w:rPr>
        <w:t>e pectoral est orné de frises superposées représentant des chevrons incisés, puis trois chevaux gravés et peints courant à gauche, enfin une double rangée de triangles peints.</w:t>
      </w:r>
      <w:r>
        <w:rPr>
          <w:lang w:val="fr-FR" w:eastAsia="en-GB"/>
        </w:rPr>
        <w:t xml:space="preserve"> (BIB 3039)</w:t>
      </w:r>
      <w:r w:rsidRPr="000F6ED7">
        <w:rPr>
          <w:lang w:val="fr-FR"/>
        </w:rPr>
        <w:t>.</w:t>
      </w:r>
    </w:p>
    <w:p w14:paraId="38195DF9" w14:textId="77777777" w:rsidR="000F6ED7" w:rsidRDefault="000F6ED7" w:rsidP="000F6ED7">
      <w:pPr>
        <w:jc w:val="both"/>
        <w:rPr>
          <w:lang w:val="fr-FR"/>
        </w:rPr>
      </w:pPr>
    </w:p>
    <w:p w14:paraId="4036F7CB" w14:textId="77777777" w:rsidR="000F6ED7" w:rsidRDefault="000F6ED7" w:rsidP="000F6ED7">
      <w:pPr>
        <w:pStyle w:val="Heading4"/>
      </w:pPr>
      <w:r>
        <w:t>buste B</w:t>
      </w:r>
    </w:p>
    <w:p w14:paraId="17CCF486" w14:textId="77777777" w:rsidR="000F6ED7" w:rsidRDefault="000F6ED7" w:rsidP="000F6ED7">
      <w:pPr>
        <w:rPr>
          <w:lang w:val="fr-FR"/>
        </w:rPr>
      </w:pPr>
    </w:p>
    <w:p w14:paraId="2CCD80FD" w14:textId="77777777" w:rsidR="000F6ED7" w:rsidRPr="000F6ED7" w:rsidRDefault="000F6ED7" w:rsidP="000F6ED7">
      <w:pPr>
        <w:rPr>
          <w:lang w:val="fr-FR"/>
        </w:rPr>
      </w:pPr>
      <w:r w:rsidRPr="000F6ED7">
        <w:rPr>
          <w:lang w:val="fr-FR"/>
        </w:rPr>
        <w:t>Sur la face la plus dégradée, on ne perçoit plus que des éléments de cercles concentriques gravés à cet endroit.</w:t>
      </w:r>
      <w:r w:rsidRPr="000F6ED7">
        <w:rPr>
          <w:lang w:val="fr-FR" w:eastAsia="en-GB"/>
        </w:rPr>
        <w:t xml:space="preserve"> </w:t>
      </w:r>
      <w:r>
        <w:rPr>
          <w:lang w:val="fr-FR" w:eastAsia="en-GB"/>
        </w:rPr>
        <w:t>(BIB 3039)</w:t>
      </w:r>
      <w:r w:rsidRPr="000F6ED7">
        <w:rPr>
          <w:lang w:val="fr-FR"/>
        </w:rPr>
        <w:t>.</w:t>
      </w:r>
    </w:p>
    <w:p w14:paraId="62DA2840" w14:textId="77777777" w:rsidR="000F6ED7" w:rsidRPr="000F6ED7" w:rsidRDefault="000F6ED7" w:rsidP="000F6ED7">
      <w:pPr>
        <w:jc w:val="both"/>
        <w:rPr>
          <w:lang w:val="fr-FR"/>
        </w:rPr>
      </w:pPr>
    </w:p>
    <w:p w14:paraId="6646FDE2" w14:textId="77777777" w:rsidR="000F6ED7" w:rsidRPr="000F6ED7" w:rsidRDefault="000F6ED7" w:rsidP="000F6ED7">
      <w:pPr>
        <w:jc w:val="both"/>
        <w:rPr>
          <w:lang w:val="fr-FR"/>
        </w:rPr>
      </w:pPr>
    </w:p>
    <w:p w14:paraId="4C86B0C0" w14:textId="77777777" w:rsidR="000F6ED7" w:rsidRPr="000F6ED7" w:rsidRDefault="000F6ED7" w:rsidP="000F6ED7">
      <w:pPr>
        <w:pStyle w:val="Heading4"/>
      </w:pPr>
      <w:r w:rsidRPr="000F6ED7">
        <w:t>technique</w:t>
      </w:r>
    </w:p>
    <w:p w14:paraId="663793EF" w14:textId="77777777" w:rsidR="000F6ED7" w:rsidRDefault="000F6ED7" w:rsidP="0051221B">
      <w:pPr>
        <w:jc w:val="both"/>
        <w:rPr>
          <w:lang w:val="fr-FR" w:eastAsia="en-GB"/>
        </w:rPr>
      </w:pPr>
    </w:p>
    <w:p w14:paraId="7D331E06" w14:textId="77777777" w:rsidR="000F6ED7" w:rsidRDefault="000F6ED7" w:rsidP="000F6ED7">
      <w:pPr>
        <w:pStyle w:val="Heading5"/>
        <w:rPr>
          <w:lang w:eastAsia="en-GB"/>
        </w:rPr>
      </w:pPr>
      <w:r>
        <w:rPr>
          <w:lang w:eastAsia="en-GB"/>
        </w:rPr>
        <w:t>mise en forme</w:t>
      </w:r>
    </w:p>
    <w:p w14:paraId="2D13C318" w14:textId="77777777" w:rsidR="000F6ED7" w:rsidRDefault="000F6ED7" w:rsidP="000F6ED7">
      <w:pPr>
        <w:pStyle w:val="Heading6"/>
        <w:rPr>
          <w:lang w:eastAsia="en-GB"/>
        </w:rPr>
      </w:pPr>
      <w:bookmarkStart w:id="2144" w:name="Sit_Guiraud_Camp_sculp_buste_tek_mortais"/>
      <w:r>
        <w:rPr>
          <w:lang w:eastAsia="en-GB"/>
        </w:rPr>
        <w:t>mortaise</w:t>
      </w:r>
    </w:p>
    <w:bookmarkEnd w:id="2144"/>
    <w:p w14:paraId="6A302D62" w14:textId="77777777" w:rsidR="000F6ED7" w:rsidRDefault="000F6ED7" w:rsidP="0051221B">
      <w:pPr>
        <w:jc w:val="both"/>
        <w:rPr>
          <w:lang w:val="fr-FR" w:eastAsia="en-GB"/>
        </w:rPr>
      </w:pPr>
    </w:p>
    <w:p w14:paraId="5549F53F" w14:textId="300944A4" w:rsidR="000F6ED7" w:rsidRPr="00C15721" w:rsidRDefault="000F6ED7" w:rsidP="000F6ED7">
      <w:pPr>
        <w:jc w:val="both"/>
        <w:rPr>
          <w:szCs w:val="22"/>
          <w:lang w:val="fr-FR" w:eastAsia="en-GB"/>
        </w:rPr>
      </w:pPr>
      <w:r>
        <w:rPr>
          <w:szCs w:val="22"/>
          <w:lang w:val="fr-FR" w:eastAsia="en-GB"/>
        </w:rPr>
        <w:t>M</w:t>
      </w:r>
      <w:r w:rsidRPr="000F6ED7">
        <w:rPr>
          <w:szCs w:val="22"/>
          <w:lang w:val="fr-FR" w:eastAsia="en-GB"/>
        </w:rPr>
        <w:t xml:space="preserve">ortaise inférieure tout à fait semblable à celui du </w:t>
      </w:r>
      <w:bookmarkStart w:id="2145" w:name="_Hlk128122702"/>
      <w:r>
        <w:fldChar w:fldCharType="begin"/>
      </w:r>
      <w:r w:rsidRPr="00DF1C96">
        <w:rPr>
          <w:lang w:val="fr-FR"/>
        </w:rPr>
        <w:instrText>HYPERLINK "file:///C:\\Users\\Thomas%20Huet\\Desktop\\Documentation%20archéologique%20liée%20à%20la%20thèse\\Sites.docx" \l "Sit_Marduel_sculp_buste_tek_mortais"</w:instrText>
      </w:r>
      <w:r>
        <w:fldChar w:fldCharType="separate"/>
      </w:r>
      <w:r w:rsidRPr="000F6ED7">
        <w:rPr>
          <w:rStyle w:val="Hyperlink"/>
          <w:szCs w:val="22"/>
          <w:lang w:val="fr-FR" w:eastAsia="en-GB"/>
        </w:rPr>
        <w:t>Marduel</w:t>
      </w:r>
      <w:r>
        <w:rPr>
          <w:rStyle w:val="Hyperlink"/>
          <w:szCs w:val="22"/>
          <w:lang w:val="fr-FR" w:eastAsia="en-GB"/>
        </w:rPr>
        <w:fldChar w:fldCharType="end"/>
      </w:r>
      <w:r>
        <w:rPr>
          <w:szCs w:val="22"/>
          <w:lang w:val="fr-FR" w:eastAsia="en-GB"/>
        </w:rPr>
        <w:t xml:space="preserve"> </w:t>
      </w:r>
      <w:bookmarkEnd w:id="2145"/>
      <w:r>
        <w:rPr>
          <w:lang w:val="fr-FR" w:eastAsia="en-GB"/>
        </w:rPr>
        <w:t>(BIB 3039)</w:t>
      </w:r>
    </w:p>
    <w:p w14:paraId="11525A44" w14:textId="77777777" w:rsidR="000F6ED7" w:rsidRPr="00C15721" w:rsidRDefault="000F6ED7" w:rsidP="0051221B">
      <w:pPr>
        <w:jc w:val="both"/>
        <w:rPr>
          <w:szCs w:val="22"/>
          <w:lang w:val="fr-FR" w:eastAsia="en-GB"/>
        </w:rPr>
      </w:pPr>
    </w:p>
    <w:p w14:paraId="1F5D9728" w14:textId="77777777" w:rsidR="00235086" w:rsidRDefault="000F6ED7" w:rsidP="000F6ED7">
      <w:pPr>
        <w:pStyle w:val="Heading4"/>
        <w:rPr>
          <w:lang w:eastAsia="en-GB"/>
        </w:rPr>
      </w:pPr>
      <w:r>
        <w:rPr>
          <w:lang w:eastAsia="en-GB"/>
        </w:rPr>
        <w:t>interprétations</w:t>
      </w:r>
    </w:p>
    <w:p w14:paraId="647C92B3" w14:textId="77777777" w:rsidR="000F6ED7" w:rsidRDefault="000F6ED7" w:rsidP="007E7031">
      <w:pPr>
        <w:jc w:val="both"/>
        <w:rPr>
          <w:lang w:val="fr-FR" w:eastAsia="en-GB"/>
        </w:rPr>
      </w:pPr>
    </w:p>
    <w:p w14:paraId="1A14CD93" w14:textId="221160FA" w:rsidR="000F6ED7" w:rsidRDefault="000F6ED7" w:rsidP="007E7031">
      <w:pPr>
        <w:jc w:val="both"/>
        <w:rPr>
          <w:lang w:val="fr-FR" w:eastAsia="en-GB"/>
        </w:rPr>
      </w:pPr>
      <w:r>
        <w:rPr>
          <w:lang w:val="fr-FR" w:eastAsia="en-GB"/>
        </w:rPr>
        <w:t>R</w:t>
      </w:r>
      <w:r w:rsidRPr="0032190F">
        <w:rPr>
          <w:lang w:val="fr-FR" w:eastAsia="en-GB"/>
        </w:rPr>
        <w:t xml:space="preserve">eprésentation d’une figuation </w:t>
      </w:r>
      <w:hyperlink r:id="rId4996" w:anchor="Cul_Proto_Art_TAC_T_a" w:history="1">
        <w:r w:rsidRPr="0032190F">
          <w:rPr>
            <w:rStyle w:val="Hyperlink"/>
            <w:lang w:val="fr-FR"/>
          </w:rPr>
          <w:t>humaine</w:t>
        </w:r>
      </w:hyperlink>
      <w:r w:rsidRPr="006702EA">
        <w:rPr>
          <w:lang w:val="fr-FR"/>
        </w:rPr>
        <w:t xml:space="preserve"> </w:t>
      </w:r>
      <w:hyperlink r:id="rId4997" w:anchor="Cul_Religion__Heros" w:history="1">
        <w:r w:rsidRPr="0032190F">
          <w:rPr>
            <w:rStyle w:val="Hyperlink"/>
            <w:lang w:val="fr-FR"/>
          </w:rPr>
          <w:t>héroïsée</w:t>
        </w:r>
      </w:hyperlink>
      <w:r w:rsidRPr="006702EA">
        <w:rPr>
          <w:lang w:val="fr-FR"/>
        </w:rPr>
        <w:t xml:space="preserve"> </w:t>
      </w:r>
      <w:r w:rsidRPr="0032190F">
        <w:rPr>
          <w:lang w:val="fr-FR" w:eastAsia="en-GB"/>
        </w:rPr>
        <w:t>(BIB 205</w:t>
      </w:r>
      <w:r>
        <w:rPr>
          <w:lang w:val="fr-FR" w:eastAsia="en-GB"/>
        </w:rPr>
        <w:t>3</w:t>
      </w:r>
      <w:r w:rsidRPr="0032190F">
        <w:rPr>
          <w:lang w:val="fr-FR" w:eastAsia="en-GB"/>
        </w:rPr>
        <w:t xml:space="preserve"> fig. 2)</w:t>
      </w:r>
    </w:p>
    <w:p w14:paraId="2B1F2D23" w14:textId="77777777" w:rsidR="000F6ED7" w:rsidRDefault="000F6ED7" w:rsidP="007E7031">
      <w:pPr>
        <w:jc w:val="both"/>
        <w:rPr>
          <w:lang w:val="fr-FR" w:eastAsia="en-GB"/>
        </w:rPr>
      </w:pPr>
    </w:p>
    <w:p w14:paraId="66135C0C" w14:textId="77777777" w:rsidR="000F6ED7" w:rsidRDefault="000F6ED7" w:rsidP="000F6ED7">
      <w:pPr>
        <w:pStyle w:val="Heading4"/>
        <w:rPr>
          <w:lang w:eastAsia="en-GB"/>
        </w:rPr>
      </w:pPr>
      <w:r>
        <w:rPr>
          <w:lang w:eastAsia="en-GB"/>
        </w:rPr>
        <w:t>datation</w:t>
      </w:r>
    </w:p>
    <w:p w14:paraId="0FBF2B61" w14:textId="77777777" w:rsidR="000F6ED7" w:rsidRDefault="000F6ED7" w:rsidP="007E7031">
      <w:pPr>
        <w:jc w:val="both"/>
        <w:rPr>
          <w:lang w:val="fr-FR" w:eastAsia="en-GB"/>
        </w:rPr>
      </w:pPr>
    </w:p>
    <w:p w14:paraId="33EFD4BF" w14:textId="68B4CDA8" w:rsidR="000F6ED7" w:rsidRPr="0032190F" w:rsidRDefault="000F6ED7" w:rsidP="007E7031">
      <w:pPr>
        <w:jc w:val="both"/>
        <w:rPr>
          <w:lang w:val="fr-FR" w:eastAsia="en-GB"/>
        </w:rPr>
      </w:pPr>
      <w:r>
        <w:rPr>
          <w:lang w:val="fr-FR" w:eastAsia="en-GB"/>
        </w:rPr>
        <w:lastRenderedPageBreak/>
        <w:t>M</w:t>
      </w:r>
      <w:r w:rsidRPr="0032190F">
        <w:rPr>
          <w:lang w:val="fr-FR" w:eastAsia="en-GB"/>
        </w:rPr>
        <w:t>ilieu 8</w:t>
      </w:r>
      <w:r w:rsidRPr="0032190F">
        <w:rPr>
          <w:vertAlign w:val="superscript"/>
          <w:lang w:val="fr-FR" w:eastAsia="en-GB"/>
        </w:rPr>
        <w:t>e</w:t>
      </w:r>
      <w:r w:rsidRPr="0032190F">
        <w:rPr>
          <w:lang w:val="fr-FR" w:eastAsia="en-GB"/>
        </w:rPr>
        <w:t xml:space="preserve"> – milieu 6</w:t>
      </w:r>
      <w:r w:rsidRPr="0032190F">
        <w:rPr>
          <w:vertAlign w:val="superscript"/>
          <w:lang w:val="fr-FR" w:eastAsia="en-GB"/>
        </w:rPr>
        <w:t>e</w:t>
      </w:r>
      <w:r w:rsidRPr="0032190F">
        <w:rPr>
          <w:lang w:val="fr-FR" w:eastAsia="en-GB"/>
        </w:rPr>
        <w:t xml:space="preserve"> s. aec (BIB 205</w:t>
      </w:r>
      <w:r>
        <w:rPr>
          <w:lang w:val="fr-FR" w:eastAsia="en-GB"/>
        </w:rPr>
        <w:t>3</w:t>
      </w:r>
      <w:r w:rsidRPr="0032190F">
        <w:rPr>
          <w:lang w:val="fr-FR" w:eastAsia="en-GB"/>
        </w:rPr>
        <w:t xml:space="preserve"> fig. 2)</w:t>
      </w:r>
      <w:r>
        <w:rPr>
          <w:lang w:val="fr-FR" w:eastAsia="en-GB"/>
        </w:rPr>
        <w:t xml:space="preserve"> </w:t>
      </w:r>
      <w:r>
        <w:rPr>
          <w:lang w:val="fr-FR"/>
        </w:rPr>
        <w:t>L</w:t>
      </w:r>
      <w:r w:rsidRPr="000F6ED7">
        <w:rPr>
          <w:lang w:val="fr-FR"/>
        </w:rPr>
        <w:t xml:space="preserve">a datation, naguère trop abaissée, on se gardera de la mettre aujourd’hui trop haute, considérant que l’hypothèse la plus plausible est de synchroniser ces pièces avec le buste du </w:t>
      </w:r>
      <w:hyperlink r:id="rId4998" w:anchor="Sit_Marduel_sculp_buste_tek_mortais" w:history="1">
        <w:r w:rsidR="006B2D41" w:rsidRPr="000F6ED7">
          <w:rPr>
            <w:rStyle w:val="Hyperlink"/>
            <w:szCs w:val="22"/>
            <w:lang w:val="fr-FR" w:eastAsia="en-GB"/>
          </w:rPr>
          <w:t>Marduel</w:t>
        </w:r>
      </w:hyperlink>
      <w:r w:rsidRPr="000F6ED7">
        <w:rPr>
          <w:lang w:val="fr-FR"/>
        </w:rPr>
        <w:t xml:space="preserve">, d’économie semblable, en les situant </w:t>
      </w:r>
      <w:r w:rsidR="00756536">
        <w:rPr>
          <w:lang w:val="fr-FR"/>
        </w:rPr>
        <w:t>au Fer 1</w:t>
      </w:r>
      <w:r w:rsidRPr="000F6ED7">
        <w:rPr>
          <w:lang w:val="fr-FR"/>
        </w:rPr>
        <w:t xml:space="preserve"> </w:t>
      </w:r>
      <w:r>
        <w:rPr>
          <w:lang w:val="fr-FR" w:eastAsia="en-GB"/>
        </w:rPr>
        <w:t>(BIB 3039)</w:t>
      </w:r>
    </w:p>
    <w:p w14:paraId="12C1792F" w14:textId="77777777" w:rsidR="00235086" w:rsidRPr="0032190F" w:rsidRDefault="00235086" w:rsidP="007E7031">
      <w:pPr>
        <w:jc w:val="both"/>
        <w:rPr>
          <w:lang w:val="fr-FR" w:eastAsia="en-GB"/>
        </w:rPr>
      </w:pPr>
    </w:p>
    <w:p w14:paraId="2352B2BA" w14:textId="77777777" w:rsidR="00235086" w:rsidRPr="0032190F" w:rsidRDefault="00235086" w:rsidP="00426FF9">
      <w:pPr>
        <w:pStyle w:val="Heading1"/>
      </w:pPr>
      <w:bookmarkStart w:id="2146" w:name="Sit_Valat_Cremal"/>
      <w:r w:rsidRPr="0032190F">
        <w:t>VALAT DE CREMAL</w:t>
      </w:r>
    </w:p>
    <w:p w14:paraId="369F5B51" w14:textId="77777777" w:rsidR="00235086" w:rsidRPr="000F6ED7" w:rsidRDefault="0051221B" w:rsidP="007E7031">
      <w:pPr>
        <w:jc w:val="both"/>
        <w:rPr>
          <w:sz w:val="20"/>
          <w:lang w:val="fr-FR" w:eastAsia="en-GB"/>
        </w:rPr>
      </w:pPr>
      <w:bookmarkStart w:id="2147" w:name="Sit_Corconne"/>
      <w:bookmarkEnd w:id="2146"/>
      <w:r w:rsidRPr="000F6ED7">
        <w:rPr>
          <w:sz w:val="20"/>
          <w:lang w:val="fr-FR" w:eastAsia="en-GB"/>
        </w:rPr>
        <w:t>Corconne</w:t>
      </w:r>
    </w:p>
    <w:bookmarkEnd w:id="2147"/>
    <w:p w14:paraId="1A7F12C9" w14:textId="77777777" w:rsidR="0051221B" w:rsidRPr="0032190F" w:rsidRDefault="0051221B" w:rsidP="007E7031">
      <w:pPr>
        <w:jc w:val="both"/>
        <w:rPr>
          <w:lang w:val="fr-FR" w:eastAsia="en-GB"/>
        </w:rPr>
      </w:pPr>
    </w:p>
    <w:p w14:paraId="18007320" w14:textId="1F8C7523" w:rsidR="0051221B" w:rsidRPr="00C15721" w:rsidRDefault="00235086" w:rsidP="0051221B">
      <w:pPr>
        <w:rPr>
          <w:szCs w:val="22"/>
          <w:lang w:val="fr-FR" w:eastAsia="en-GB"/>
        </w:rPr>
      </w:pPr>
      <w:r w:rsidRPr="0032190F">
        <w:rPr>
          <w:lang w:val="fr-FR" w:eastAsia="en-GB"/>
        </w:rPr>
        <w:t xml:space="preserve">Le Valat de Cremal (Corconne, Gard) a livré une représentation d’une figuation </w:t>
      </w:r>
      <w:hyperlink r:id="rId4999" w:anchor="Cul_Proto_Art_TAC_T_a" w:history="1">
        <w:r w:rsidRPr="0032190F">
          <w:rPr>
            <w:rStyle w:val="Hyperlink"/>
            <w:lang w:val="fr-FR"/>
          </w:rPr>
          <w:t>humaine</w:t>
        </w:r>
      </w:hyperlink>
      <w:r w:rsidR="00B55DB9" w:rsidRPr="00B55DB9">
        <w:rPr>
          <w:lang w:val="fr-FR"/>
        </w:rPr>
        <w:t xml:space="preserve"> </w:t>
      </w:r>
      <w:r w:rsidRPr="0032190F">
        <w:rPr>
          <w:lang w:val="fr-FR" w:eastAsia="en-GB"/>
        </w:rPr>
        <w:t>héroïsée datée du milieu 8</w:t>
      </w:r>
      <w:r w:rsidRPr="0032190F">
        <w:rPr>
          <w:vertAlign w:val="superscript"/>
          <w:lang w:val="fr-FR" w:eastAsia="en-GB"/>
        </w:rPr>
        <w:t>e</w:t>
      </w:r>
      <w:r w:rsidRPr="0032190F">
        <w:rPr>
          <w:lang w:val="fr-FR" w:eastAsia="en-GB"/>
        </w:rPr>
        <w:t xml:space="preserve"> – milieu 6</w:t>
      </w:r>
      <w:r w:rsidRPr="0032190F">
        <w:rPr>
          <w:vertAlign w:val="superscript"/>
          <w:lang w:val="fr-FR" w:eastAsia="en-GB"/>
        </w:rPr>
        <w:t>e</w:t>
      </w:r>
      <w:r w:rsidRPr="0032190F">
        <w:rPr>
          <w:lang w:val="fr-FR" w:eastAsia="en-GB"/>
        </w:rPr>
        <w:t xml:space="preserve"> s. aec (BIB 2050 fig. 2)</w:t>
      </w:r>
      <w:r w:rsidR="0051221B">
        <w:rPr>
          <w:lang w:val="fr-FR" w:eastAsia="en-GB"/>
        </w:rPr>
        <w:t xml:space="preserve"> </w:t>
      </w:r>
      <w:r w:rsidR="0051221B" w:rsidRPr="0051221B">
        <w:rPr>
          <w:szCs w:val="22"/>
          <w:lang w:val="fr-FR" w:eastAsia="en-GB"/>
        </w:rPr>
        <w:t xml:space="preserve">gr. </w:t>
      </w:r>
      <w:hyperlink r:id="rId5000" w:anchor="Cul_Steles_Naturalistes" w:history="1">
        <w:r w:rsidR="0051221B" w:rsidRPr="00C15721">
          <w:rPr>
            <w:rStyle w:val="Hyperlink"/>
            <w:szCs w:val="22"/>
            <w:lang w:val="fr-FR" w:eastAsia="en-GB"/>
          </w:rPr>
          <w:t>stèles naturalistes</w:t>
        </w:r>
      </w:hyperlink>
    </w:p>
    <w:p w14:paraId="644D5EC0" w14:textId="77777777" w:rsidR="00235086" w:rsidRDefault="00235086" w:rsidP="007E7031">
      <w:pPr>
        <w:jc w:val="both"/>
        <w:rPr>
          <w:lang w:val="fr-FR" w:eastAsia="en-GB"/>
        </w:rPr>
      </w:pPr>
    </w:p>
    <w:p w14:paraId="0738DA93" w14:textId="0AA77EE4" w:rsidR="00756536" w:rsidRDefault="00756536" w:rsidP="007E7031">
      <w:pPr>
        <w:jc w:val="both"/>
        <w:rPr>
          <w:lang w:val="fr-FR" w:eastAsia="en-GB"/>
        </w:rPr>
      </w:pPr>
      <w:r w:rsidRPr="00756536">
        <w:rPr>
          <w:lang w:val="fr-FR" w:eastAsia="en-GB"/>
        </w:rPr>
        <w:t xml:space="preserve">Le buste découvert en 1986 à Corconne, dans l’hinterland gardois, d’abord considéré comme tardif et atypique (Chazelles 1991), doit également être replacé dans la même série que les précédents. Le bloc, H. : 49 cm, l. : 35 cm et ép. : 26 cm, est constitué d’un fin calcaire coquillier blanc qui pourrait provenir des environs de Castries, à 20 km au sud. Il est recouvert d’un épais calcin qui prouve qu’il est resté à l’air libre durant une longue période. Le dos a été très abîmé par la charrue tandis que la face a été retaillée lors de son réemploi comme pierre à bâtir dans un muret de champ. La base présente en son centre une profonde mortaise de section arrondie. La sculpture fait appel à deux techniques différentes : la ronde-bosse pour la tête, et le bas relief pour les faces latérales du socle. La tête elle-même est fort dégradée et ne laisse voir que peu de détails : elle est massive, sans cou véritablement dégagé, paraissant reposer directement sur les épaules ; le visage, qui devait être proéminent, est arasé mais laisse voir un fort menton qui descend très bas, collé à la gorge. La tête est protégée par un casque hémisphérique plus large que le crâne, débordant de chaque côté ; sa forme est en calotte, sans couvre-nuque ni visière. Les bords sont soulignés tout autour par deux moulures arrondies ; sur la partie supérieure bombée, un bourrelet plat figure probablement un raccord des tôles de bronze composant la calotte. La base quadrangulaire du buste présente la forme générale d’une stèle à sommet arrondi, la partie courbe évoquant les épaules, à la manière des stèles et du buste des Touriès (Gruat 2008). Le dos et la face de ce socle, dégradés, n’offrent que peu de détails. On perçoit cependant sur l’épaule la figuration d’une lanière qui descend vers la poitrine et semble figurer l’attache d’un pectoral. Les faces latérales traitées en bas-relief sont mieux conservées. De part et d’autre sont indiqués les bras repliés en angle droit, légèrement tirés vers l’arrière, avec un modelé original, du fait d’une attache aux épaules très large. La main que l’on devine du seul côté gauche est tendue et placée dans le prolongement du bras. Du côté droit, un bracelet fin enserre la base du biceps. Sur le flanc droit, l’avant-bras du personnage repose sur une épée courte dont seule la partie inférieure du fourreau est conservée : son dessin est fusiforme et il se termine par une bouterolle évasée et camarde. Sur le flanc gauche, un bouclier rond et plat, de taille réduite, muni d’un umbo central également arrondi et aplati, est coincé sous le bras, serré contre le flanc, sans que la main ne le touche. Dans son économie générale, le buste de Corconne peut être comparé à ceux de Sainte-Anastasie, de Sextantio et du </w:t>
      </w:r>
      <w:hyperlink r:id="rId5001" w:anchor="Sit_Marduel_sculp_buste_tek_mortais" w:history="1">
        <w:r w:rsidR="006B2D41" w:rsidRPr="000F6ED7">
          <w:rPr>
            <w:rStyle w:val="Hyperlink"/>
            <w:szCs w:val="22"/>
            <w:lang w:val="fr-FR" w:eastAsia="en-GB"/>
          </w:rPr>
          <w:t>Marduel</w:t>
        </w:r>
      </w:hyperlink>
      <w:r w:rsidRPr="00756536">
        <w:rPr>
          <w:lang w:val="fr-FR" w:eastAsia="en-GB"/>
        </w:rPr>
        <w:t xml:space="preserve">, composés comme lui d’un socle à mortaise que l’on supposera destiné ici encore à reposer sur un pilier, surmonté d’une tête sculptée en ronde bosse au modelé schématique. Là s’arrêtent cependant les similitudes, car cet exemplaire diffère nettement des précédents par ses équipements et appelle d’autres références. De fait, la comparaison la plus convaincante provient de Ligurie, où, en 1992, fut découverte dans le village de Lerici une stèle en grès représentant un guerrier en bas relief : or ce guerrier, dans lequel L. Gervasini et A. Maggiani (1998) identifient un hoplite de la première moitié du VIe s., est équipé, outre deux </w:t>
      </w:r>
      <w:hyperlink r:id="rId5002" w:anchor="Cul_Art_TAC_T_t_lance" w:history="1">
        <w:r w:rsidR="00DE55E6">
          <w:rPr>
            <w:rStyle w:val="Hyperlink"/>
            <w:lang w:val="it-IT"/>
          </w:rPr>
          <w:t>lances</w:t>
        </w:r>
      </w:hyperlink>
      <w:r w:rsidRPr="00756536">
        <w:rPr>
          <w:lang w:val="fr-FR" w:eastAsia="en-GB"/>
        </w:rPr>
        <w:t xml:space="preserve">, d’un casque hémisphérique tout à fait comparable à celui de Corconne ; il tient dans la main droite un bouclier rond de petite taille et porte sur le flanc gauche une longue épée à antennes munie d’une bouterolle évasée à extrémité aplatie du même type que celle figurant sur la statue gardoise. Cette triple concordance est frappante et ne saurait être fortuite : elle fournit un argument solide pour situer le buste de Corconne à la même époque que ceux du </w:t>
      </w:r>
      <w:hyperlink r:id="rId5003" w:anchor="Sit_Marduel_sculp_buste_tek_mortais" w:history="1">
        <w:r w:rsidR="006B2D41" w:rsidRPr="000F6ED7">
          <w:rPr>
            <w:rStyle w:val="Hyperlink"/>
            <w:szCs w:val="22"/>
            <w:lang w:val="fr-FR" w:eastAsia="en-GB"/>
          </w:rPr>
          <w:t>Marduel</w:t>
        </w:r>
      </w:hyperlink>
      <w:r w:rsidRPr="00756536">
        <w:rPr>
          <w:lang w:val="fr-FR" w:eastAsia="en-GB"/>
        </w:rPr>
        <w:t xml:space="preserve">, de Sainte-Anastasie et de Sextantio (soit à la fin de VIIe ou au début du VIe s. av. n. è.). Une </w:t>
      </w:r>
      <w:r w:rsidRPr="00756536">
        <w:rPr>
          <w:lang w:val="fr-FR" w:eastAsia="en-GB"/>
        </w:rPr>
        <w:lastRenderedPageBreak/>
        <w:t>comparaison également contemporaine a été apportée récemment par les fouilles des Touriès, en Aveyron, qui ont mis au jour une stèle représentant un guerrier équipé d’une armure à épaulières, d’un cardiophylax évoqué par des cercles concentriques incisés sur le torse, et, accrochée à la ceinture sur le flanc droit, d’une longue épée à antennes insérée dans un fourreau dont l’extrémité camarde est identique aux exemplaires de Corconne et de Lerici (Gruat 2011, fig. 3).</w:t>
      </w:r>
      <w:r>
        <w:rPr>
          <w:lang w:val="fr-FR" w:eastAsia="en-GB"/>
        </w:rPr>
        <w:t>(BIB 3039)</w:t>
      </w:r>
    </w:p>
    <w:p w14:paraId="2B25DF51" w14:textId="77777777" w:rsidR="00756536" w:rsidRDefault="00756536" w:rsidP="007E7031">
      <w:pPr>
        <w:jc w:val="both"/>
        <w:rPr>
          <w:lang w:val="fr-FR" w:eastAsia="en-GB"/>
        </w:rPr>
      </w:pPr>
    </w:p>
    <w:p w14:paraId="66F4FCD1" w14:textId="2B85EC09" w:rsidR="0051221B" w:rsidRPr="0032190F" w:rsidRDefault="0051221B" w:rsidP="007E7031">
      <w:pPr>
        <w:jc w:val="both"/>
        <w:rPr>
          <w:lang w:val="fr-FR" w:eastAsia="en-GB"/>
        </w:rPr>
      </w:pPr>
      <w:r>
        <w:rPr>
          <w:lang w:val="fr-FR" w:eastAsia="en-GB"/>
        </w:rPr>
        <w:t xml:space="preserve">v. </w:t>
      </w:r>
      <w:hyperlink r:id="rId5004" w:anchor="Sit_Lerici_stele_thm" w:history="1">
        <w:r w:rsidRPr="0051221B">
          <w:rPr>
            <w:rStyle w:val="Hyperlink"/>
            <w:lang w:val="fr-FR" w:eastAsia="en-GB"/>
          </w:rPr>
          <w:t>Lerici</w:t>
        </w:r>
      </w:hyperlink>
    </w:p>
    <w:p w14:paraId="5F93C853" w14:textId="77777777" w:rsidR="00235086" w:rsidRPr="0032190F" w:rsidRDefault="00235086" w:rsidP="007E7031">
      <w:pPr>
        <w:jc w:val="both"/>
        <w:rPr>
          <w:lang w:val="fr-FR" w:eastAsia="en-GB"/>
        </w:rPr>
      </w:pPr>
    </w:p>
    <w:p w14:paraId="4378EF4B" w14:textId="77777777" w:rsidR="007E7031" w:rsidRPr="0032190F" w:rsidRDefault="007E7031" w:rsidP="00426FF9">
      <w:pPr>
        <w:pStyle w:val="Heading1"/>
      </w:pPr>
      <w:r w:rsidRPr="0032190F">
        <w:t>SARIOT</w:t>
      </w:r>
    </w:p>
    <w:p w14:paraId="1180F39B" w14:textId="77777777" w:rsidR="007E7031" w:rsidRPr="0032190F" w:rsidRDefault="007E7031" w:rsidP="007E7031">
      <w:pPr>
        <w:jc w:val="both"/>
        <w:rPr>
          <w:lang w:val="fr-FR" w:eastAsia="en-GB"/>
        </w:rPr>
      </w:pPr>
      <w:r w:rsidRPr="0032190F">
        <w:rPr>
          <w:lang w:val="fr-FR" w:eastAsia="en-GB"/>
        </w:rPr>
        <w:t>Sariot (Cabrières, Gard), a livré du mobilier céramique homogène [attribuée au Bz final 3a] (BIB 1984 p. 104)</w:t>
      </w:r>
    </w:p>
    <w:p w14:paraId="1B0E2F3E" w14:textId="77777777" w:rsidR="00467D86" w:rsidRPr="0032190F" w:rsidRDefault="00467D86" w:rsidP="00242C0F">
      <w:pPr>
        <w:jc w:val="both"/>
        <w:rPr>
          <w:lang w:val="fr-FR" w:eastAsia="en-GB"/>
        </w:rPr>
      </w:pPr>
    </w:p>
    <w:p w14:paraId="0A371E44" w14:textId="77777777" w:rsidR="00467D86" w:rsidRPr="0032190F" w:rsidRDefault="00BA7D77" w:rsidP="00426FF9">
      <w:pPr>
        <w:pStyle w:val="Heading1"/>
      </w:pPr>
      <w:bookmarkStart w:id="2148" w:name="Sit_Pas_Estang"/>
      <w:r w:rsidRPr="0032190F">
        <w:t xml:space="preserve">PAS DE L </w:t>
      </w:r>
      <w:r w:rsidR="00467D86" w:rsidRPr="0032190F">
        <w:t>ESTANG</w:t>
      </w:r>
    </w:p>
    <w:bookmarkEnd w:id="2148"/>
    <w:p w14:paraId="7F90C7C7" w14:textId="77777777" w:rsidR="005C67AC" w:rsidRPr="0032190F" w:rsidRDefault="005C67AC" w:rsidP="00242C0F">
      <w:pPr>
        <w:jc w:val="both"/>
        <w:rPr>
          <w:lang w:val="fr-FR" w:eastAsia="en-GB"/>
        </w:rPr>
      </w:pPr>
    </w:p>
    <w:p w14:paraId="704D1C85" w14:textId="00450B82" w:rsidR="00467D86" w:rsidRPr="0032190F" w:rsidRDefault="00467D86" w:rsidP="00242C0F">
      <w:pPr>
        <w:jc w:val="both"/>
        <w:rPr>
          <w:lang w:val="fr-FR" w:eastAsia="en-GB"/>
        </w:rPr>
      </w:pPr>
      <w:r w:rsidRPr="0032190F">
        <w:rPr>
          <w:lang w:val="fr-FR" w:eastAsia="en-GB"/>
        </w:rPr>
        <w:t xml:space="preserve">L’habitat du Pas de l’Estang (Saoû, Drôme) a montré des restes de huttes à parois en torchi et foyers </w:t>
      </w:r>
      <w:r w:rsidR="00D64745">
        <w:rPr>
          <w:lang w:val="fr-FR" w:eastAsia="en-GB"/>
        </w:rPr>
        <w:t>entourés</w:t>
      </w:r>
      <w:r w:rsidRPr="0032190F">
        <w:rPr>
          <w:lang w:val="fr-FR" w:eastAsia="en-GB"/>
        </w:rPr>
        <w:t xml:space="preserve"> de pierres. Des fragments de vas</w:t>
      </w:r>
      <w:r w:rsidR="00377BD4" w:rsidRPr="0032190F">
        <w:rPr>
          <w:lang w:val="fr-FR" w:eastAsia="en-GB"/>
        </w:rPr>
        <w:t>es</w:t>
      </w:r>
      <w:r w:rsidRPr="0032190F">
        <w:rPr>
          <w:lang w:val="fr-FR" w:eastAsia="en-GB"/>
        </w:rPr>
        <w:t xml:space="preserve"> peints et d’autres, décorés de </w:t>
      </w:r>
      <w:hyperlink r:id="rId5005" w:anchor="Cul_Proto_Art_TAC_T_z_chev" w:history="1">
        <w:r w:rsidR="002372BC" w:rsidRPr="0032190F">
          <w:rPr>
            <w:rStyle w:val="Hyperlink"/>
            <w:lang w:val="fr-FR" w:eastAsia="en-GB"/>
          </w:rPr>
          <w:t>chevaux</w:t>
        </w:r>
      </w:hyperlink>
      <w:r w:rsidR="005C67AC" w:rsidRPr="0032190F">
        <w:rPr>
          <w:lang w:val="fr-FR" w:eastAsia="en-GB"/>
        </w:rPr>
        <w:t>(4 pattes)</w:t>
      </w:r>
      <w:r w:rsidRPr="0032190F">
        <w:rPr>
          <w:lang w:val="fr-FR" w:eastAsia="en-GB"/>
        </w:rPr>
        <w:t xml:space="preserve">, de </w:t>
      </w:r>
      <w:hyperlink r:id="rId5006" w:anchor="Cul_Proto_Art_TAC_T_a" w:history="1">
        <w:r w:rsidR="00673F0D" w:rsidRPr="0032190F">
          <w:rPr>
            <w:rStyle w:val="Hyperlink"/>
            <w:lang w:val="fr-FR"/>
          </w:rPr>
          <w:t>personnages</w:t>
        </w:r>
      </w:hyperlink>
      <w:r w:rsidRPr="0032190F">
        <w:rPr>
          <w:lang w:val="fr-FR" w:eastAsia="en-GB"/>
        </w:rPr>
        <w:t xml:space="preserve">et de signes géométriques leur sont associés. // </w:t>
      </w:r>
      <w:hyperlink r:id="rId5007" w:anchor="Sit_Moras_Valloire" w:history="1">
        <w:r w:rsidR="00D031E0" w:rsidRPr="0032190F">
          <w:rPr>
            <w:rStyle w:val="Hyperlink"/>
            <w:lang w:val="fr-FR" w:eastAsia="en-GB"/>
          </w:rPr>
          <w:t>Moras-en-Valloire</w:t>
        </w:r>
      </w:hyperlink>
      <w:r w:rsidRPr="0032190F">
        <w:rPr>
          <w:lang w:val="fr-FR" w:eastAsia="en-GB"/>
        </w:rPr>
        <w:t>(BIB 1860 p. 16)</w:t>
      </w:r>
    </w:p>
    <w:p w14:paraId="594C04A3" w14:textId="77777777" w:rsidR="005C67AC" w:rsidRPr="0032190F" w:rsidRDefault="005C67AC" w:rsidP="00242C0F">
      <w:pPr>
        <w:jc w:val="both"/>
        <w:rPr>
          <w:lang w:val="fr-FR" w:eastAsia="en-GB"/>
        </w:rPr>
      </w:pPr>
      <w:r w:rsidRPr="0032190F">
        <w:rPr>
          <w:lang w:val="fr-FR" w:eastAsia="en-GB"/>
        </w:rPr>
        <w:t xml:space="preserve">L’un des animal à 4 pattes [probablement cheval] « porte quelquechose qui ressemble à une bosse ou à un bât » </w:t>
      </w:r>
      <w:r w:rsidRPr="0032190F">
        <w:rPr>
          <w:lang w:val="fr-FR"/>
        </w:rPr>
        <w:t>(BIB 1860 p. 113)</w:t>
      </w:r>
    </w:p>
    <w:p w14:paraId="545AD7D3" w14:textId="77777777" w:rsidR="00FF54F9" w:rsidRPr="0032190F" w:rsidRDefault="00FF54F9" w:rsidP="00242C0F">
      <w:pPr>
        <w:jc w:val="both"/>
        <w:rPr>
          <w:lang w:val="fr-FR"/>
        </w:rPr>
      </w:pPr>
    </w:p>
    <w:p w14:paraId="3C16A819" w14:textId="77777777" w:rsidR="0010725F" w:rsidRPr="0032190F" w:rsidRDefault="0010725F" w:rsidP="00242C0F">
      <w:pPr>
        <w:jc w:val="both"/>
        <w:rPr>
          <w:lang w:val="fr-FR" w:eastAsia="en-GB"/>
        </w:rPr>
      </w:pPr>
    </w:p>
    <w:p w14:paraId="4C3B96E1" w14:textId="77777777" w:rsidR="0010725F" w:rsidRPr="0032190F" w:rsidRDefault="0010725F" w:rsidP="00242C0F">
      <w:pPr>
        <w:jc w:val="both"/>
        <w:rPr>
          <w:lang w:val="fr-FR" w:eastAsia="en-GB"/>
        </w:rPr>
      </w:pPr>
      <w:r w:rsidRPr="0032190F">
        <w:rPr>
          <w:lang w:val="fr-FR" w:eastAsia="en-GB"/>
        </w:rPr>
        <w:t>PUECH COUBIOU (AVEN DU)</w:t>
      </w:r>
    </w:p>
    <w:p w14:paraId="251820BD" w14:textId="77777777" w:rsidR="0010725F" w:rsidRPr="0032190F" w:rsidRDefault="0010725F" w:rsidP="00242C0F">
      <w:pPr>
        <w:jc w:val="both"/>
        <w:rPr>
          <w:lang w:val="fr-FR" w:eastAsia="en-GB"/>
        </w:rPr>
      </w:pPr>
    </w:p>
    <w:p w14:paraId="29ACB4D3" w14:textId="77777777" w:rsidR="0010725F" w:rsidRPr="0032190F" w:rsidRDefault="0010725F" w:rsidP="00242C0F">
      <w:pPr>
        <w:jc w:val="both"/>
        <w:rPr>
          <w:lang w:val="fr-FR"/>
        </w:rPr>
      </w:pPr>
      <w:r w:rsidRPr="0032190F">
        <w:rPr>
          <w:lang w:val="fr-FR" w:eastAsia="en-GB"/>
        </w:rPr>
        <w:t xml:space="preserve">L’Aven du Puech Coubiou est </w:t>
      </w:r>
      <w:r w:rsidRPr="0032190F">
        <w:rPr>
          <w:lang w:val="fr-FR"/>
        </w:rPr>
        <w:t>un habitat du Fer 1 (BIB 1995 fig. 54)</w:t>
      </w:r>
    </w:p>
    <w:p w14:paraId="61A1C509" w14:textId="77777777" w:rsidR="0010725F" w:rsidRPr="0032190F" w:rsidRDefault="0010725F" w:rsidP="00242C0F">
      <w:pPr>
        <w:jc w:val="both"/>
        <w:rPr>
          <w:lang w:val="fr-FR"/>
        </w:rPr>
      </w:pPr>
    </w:p>
    <w:p w14:paraId="1610E7ED" w14:textId="77777777" w:rsidR="0010725F" w:rsidRPr="0032190F" w:rsidRDefault="0010725F" w:rsidP="00242C0F">
      <w:pPr>
        <w:jc w:val="both"/>
        <w:rPr>
          <w:lang w:val="fr-FR"/>
        </w:rPr>
      </w:pPr>
      <w:r w:rsidRPr="0032190F">
        <w:rPr>
          <w:lang w:val="fr-FR"/>
        </w:rPr>
        <w:t>COPAINS (AVEN DES)</w:t>
      </w:r>
    </w:p>
    <w:p w14:paraId="219E3A07" w14:textId="77777777" w:rsidR="0010725F" w:rsidRPr="0032190F" w:rsidRDefault="0010725F" w:rsidP="00242C0F">
      <w:pPr>
        <w:jc w:val="both"/>
        <w:rPr>
          <w:lang w:val="fr-FR"/>
        </w:rPr>
      </w:pPr>
    </w:p>
    <w:p w14:paraId="4E24EA98" w14:textId="77777777" w:rsidR="0010725F" w:rsidRPr="0032190F" w:rsidRDefault="0010725F" w:rsidP="00242C0F">
      <w:pPr>
        <w:jc w:val="both"/>
        <w:rPr>
          <w:lang w:val="fr-FR"/>
        </w:rPr>
      </w:pPr>
      <w:r w:rsidRPr="0032190F">
        <w:rPr>
          <w:lang w:val="fr-FR"/>
        </w:rPr>
        <w:t xml:space="preserve">L’Aven des Copains </w:t>
      </w:r>
      <w:r w:rsidRPr="0032190F">
        <w:rPr>
          <w:lang w:val="fr-FR" w:eastAsia="en-GB"/>
        </w:rPr>
        <w:t xml:space="preserve">est </w:t>
      </w:r>
      <w:r w:rsidRPr="0032190F">
        <w:rPr>
          <w:lang w:val="fr-FR"/>
        </w:rPr>
        <w:t>un habitat du Fer 1 (BIB 1995 fig. 54)</w:t>
      </w:r>
    </w:p>
    <w:p w14:paraId="7948B111" w14:textId="77777777" w:rsidR="0010725F" w:rsidRPr="0032190F" w:rsidRDefault="0010725F" w:rsidP="00242C0F">
      <w:pPr>
        <w:jc w:val="both"/>
        <w:rPr>
          <w:lang w:val="fr-FR"/>
        </w:rPr>
      </w:pPr>
      <w:r w:rsidRPr="0032190F">
        <w:rPr>
          <w:lang w:val="fr-FR"/>
        </w:rPr>
        <w:br/>
        <w:t>LABAU</w:t>
      </w:r>
    </w:p>
    <w:p w14:paraId="74BDCFEF" w14:textId="77777777" w:rsidR="0010725F" w:rsidRPr="0032190F" w:rsidRDefault="0010725F" w:rsidP="0010725F">
      <w:pPr>
        <w:jc w:val="both"/>
        <w:rPr>
          <w:lang w:val="fr-FR" w:eastAsia="en-GB"/>
        </w:rPr>
      </w:pPr>
      <w:r w:rsidRPr="0032190F">
        <w:rPr>
          <w:lang w:val="fr-FR"/>
        </w:rPr>
        <w:br/>
        <w:t xml:space="preserve">La grotte de Labau </w:t>
      </w:r>
      <w:r w:rsidRPr="0032190F">
        <w:rPr>
          <w:lang w:val="fr-FR" w:eastAsia="en-GB"/>
        </w:rPr>
        <w:t xml:space="preserve">est </w:t>
      </w:r>
      <w:r w:rsidRPr="0032190F">
        <w:rPr>
          <w:lang w:val="fr-FR"/>
        </w:rPr>
        <w:t>un habitat du Fer 1 (BIB 1995 fig. 54)</w:t>
      </w:r>
    </w:p>
    <w:p w14:paraId="30DF0048" w14:textId="77777777" w:rsidR="0010725F" w:rsidRPr="0032190F" w:rsidRDefault="0010725F" w:rsidP="00242C0F">
      <w:pPr>
        <w:jc w:val="both"/>
        <w:rPr>
          <w:lang w:val="fr-FR" w:eastAsia="en-GB"/>
        </w:rPr>
      </w:pPr>
    </w:p>
    <w:p w14:paraId="761A98C1" w14:textId="77777777" w:rsidR="0010725F" w:rsidRPr="0032190F" w:rsidRDefault="0010725F" w:rsidP="00242C0F">
      <w:pPr>
        <w:jc w:val="both"/>
        <w:rPr>
          <w:lang w:val="fr-FR" w:eastAsia="en-GB"/>
        </w:rPr>
      </w:pPr>
      <w:r w:rsidRPr="0032190F">
        <w:rPr>
          <w:lang w:val="fr-FR" w:eastAsia="en-GB"/>
        </w:rPr>
        <w:t>HYENES (GROTTE DES)</w:t>
      </w:r>
    </w:p>
    <w:p w14:paraId="756312B4" w14:textId="77777777" w:rsidR="0010725F" w:rsidRPr="0032190F" w:rsidRDefault="0010725F" w:rsidP="00242C0F">
      <w:pPr>
        <w:jc w:val="both"/>
        <w:rPr>
          <w:lang w:val="fr-FR" w:eastAsia="en-GB"/>
        </w:rPr>
      </w:pPr>
    </w:p>
    <w:p w14:paraId="74D1877C" w14:textId="77777777" w:rsidR="0010725F" w:rsidRPr="0032190F" w:rsidRDefault="0010725F" w:rsidP="0010725F">
      <w:pPr>
        <w:jc w:val="both"/>
        <w:rPr>
          <w:lang w:val="fr-FR"/>
        </w:rPr>
      </w:pPr>
      <w:r w:rsidRPr="0032190F">
        <w:rPr>
          <w:lang w:val="fr-FR" w:eastAsia="en-GB"/>
        </w:rPr>
        <w:t xml:space="preserve">La grotte des Hyènes est </w:t>
      </w:r>
      <w:r w:rsidRPr="0032190F">
        <w:rPr>
          <w:lang w:val="fr-FR"/>
        </w:rPr>
        <w:t>un habitat du Fer 1 (BIB 1995 fig. 54)</w:t>
      </w:r>
    </w:p>
    <w:p w14:paraId="2547A93E" w14:textId="77777777" w:rsidR="0010725F" w:rsidRPr="0032190F" w:rsidRDefault="0010725F" w:rsidP="0010725F">
      <w:pPr>
        <w:jc w:val="both"/>
        <w:rPr>
          <w:lang w:val="fr-FR"/>
        </w:rPr>
      </w:pPr>
      <w:r w:rsidRPr="0032190F">
        <w:rPr>
          <w:lang w:val="fr-FR"/>
        </w:rPr>
        <w:br/>
        <w:t>PORT VIELH</w:t>
      </w:r>
    </w:p>
    <w:p w14:paraId="4934797A" w14:textId="77777777" w:rsidR="0010725F" w:rsidRPr="0032190F" w:rsidRDefault="0010725F" w:rsidP="0010725F">
      <w:pPr>
        <w:jc w:val="both"/>
        <w:rPr>
          <w:lang w:val="fr-FR"/>
        </w:rPr>
      </w:pPr>
    </w:p>
    <w:p w14:paraId="7D2521DF" w14:textId="77777777" w:rsidR="0010725F" w:rsidRPr="0032190F" w:rsidRDefault="0010725F" w:rsidP="0010725F">
      <w:pPr>
        <w:jc w:val="both"/>
        <w:rPr>
          <w:lang w:val="fr-FR" w:eastAsia="en-GB"/>
        </w:rPr>
      </w:pPr>
      <w:r w:rsidRPr="0032190F">
        <w:rPr>
          <w:lang w:val="fr-FR"/>
        </w:rPr>
        <w:t xml:space="preserve">Le site de Port Vielh </w:t>
      </w:r>
      <w:r w:rsidRPr="0032190F">
        <w:rPr>
          <w:lang w:val="fr-FR" w:eastAsia="en-GB"/>
        </w:rPr>
        <w:t xml:space="preserve">est </w:t>
      </w:r>
      <w:r w:rsidRPr="0032190F">
        <w:rPr>
          <w:lang w:val="fr-FR"/>
        </w:rPr>
        <w:t>un habitat du Fer 1 (BIB 1995 fig. 54)</w:t>
      </w:r>
    </w:p>
    <w:p w14:paraId="14915F13" w14:textId="77777777" w:rsidR="0010725F" w:rsidRPr="0032190F" w:rsidRDefault="0010725F" w:rsidP="0010725F">
      <w:pPr>
        <w:jc w:val="both"/>
        <w:rPr>
          <w:lang w:val="fr-FR" w:eastAsia="en-GB"/>
        </w:rPr>
      </w:pPr>
      <w:r w:rsidRPr="0032190F">
        <w:rPr>
          <w:lang w:val="fr-FR" w:eastAsia="en-GB"/>
        </w:rPr>
        <w:t>VALCROZE (GARRIGUE DE)</w:t>
      </w:r>
    </w:p>
    <w:p w14:paraId="27F92782" w14:textId="77777777" w:rsidR="0010725F" w:rsidRPr="0032190F" w:rsidRDefault="0010725F" w:rsidP="0010725F">
      <w:pPr>
        <w:jc w:val="both"/>
        <w:rPr>
          <w:lang w:val="fr-FR" w:eastAsia="en-GB"/>
        </w:rPr>
      </w:pPr>
    </w:p>
    <w:p w14:paraId="1C6D6445" w14:textId="77777777" w:rsidR="0010725F" w:rsidRPr="0032190F" w:rsidRDefault="0010725F" w:rsidP="0010725F">
      <w:pPr>
        <w:jc w:val="both"/>
        <w:rPr>
          <w:lang w:val="fr-FR" w:eastAsia="en-GB"/>
        </w:rPr>
      </w:pPr>
      <w:r w:rsidRPr="0032190F">
        <w:rPr>
          <w:lang w:val="fr-FR" w:eastAsia="en-GB"/>
        </w:rPr>
        <w:t xml:space="preserve">La Garrigue de Valcroze est </w:t>
      </w:r>
      <w:r w:rsidRPr="0032190F">
        <w:rPr>
          <w:lang w:val="fr-FR"/>
        </w:rPr>
        <w:t>un habitat du Fer 1 (BIB 1995 fig. 54)</w:t>
      </w:r>
    </w:p>
    <w:p w14:paraId="2BAC6DD4" w14:textId="77777777" w:rsidR="0010725F" w:rsidRPr="0032190F" w:rsidRDefault="0010725F" w:rsidP="0010725F">
      <w:pPr>
        <w:jc w:val="both"/>
        <w:rPr>
          <w:lang w:val="fr-FR" w:eastAsia="en-GB"/>
        </w:rPr>
      </w:pPr>
      <w:r w:rsidRPr="0032190F">
        <w:rPr>
          <w:lang w:val="fr-FR" w:eastAsia="en-GB"/>
        </w:rPr>
        <w:br/>
        <w:t>FROMAGEADE</w:t>
      </w:r>
    </w:p>
    <w:p w14:paraId="10FE31CA" w14:textId="77777777" w:rsidR="0010725F" w:rsidRPr="0032190F" w:rsidRDefault="0010725F" w:rsidP="0010725F">
      <w:pPr>
        <w:jc w:val="both"/>
        <w:rPr>
          <w:lang w:val="fr-FR" w:eastAsia="en-GB"/>
        </w:rPr>
      </w:pPr>
    </w:p>
    <w:p w14:paraId="02C8C8B6" w14:textId="77777777" w:rsidR="0010725F" w:rsidRPr="0032190F" w:rsidRDefault="0010725F" w:rsidP="0010725F">
      <w:pPr>
        <w:jc w:val="both"/>
        <w:rPr>
          <w:lang w:val="fr-FR" w:eastAsia="en-GB"/>
        </w:rPr>
      </w:pPr>
      <w:r w:rsidRPr="0032190F">
        <w:rPr>
          <w:lang w:val="fr-FR" w:eastAsia="en-GB"/>
        </w:rPr>
        <w:t xml:space="preserve">Le site de la Fromageade est </w:t>
      </w:r>
      <w:r w:rsidRPr="0032190F">
        <w:rPr>
          <w:lang w:val="fr-FR"/>
        </w:rPr>
        <w:t>un habitat du Fer 1 (BIB 1995 fig. 54)</w:t>
      </w:r>
    </w:p>
    <w:p w14:paraId="6BC895AD" w14:textId="77777777" w:rsidR="0010725F" w:rsidRPr="0032190F" w:rsidRDefault="0010725F" w:rsidP="0010725F">
      <w:pPr>
        <w:jc w:val="both"/>
        <w:rPr>
          <w:lang w:val="fr-FR" w:eastAsia="en-GB"/>
        </w:rPr>
      </w:pPr>
    </w:p>
    <w:p w14:paraId="09230A76" w14:textId="77777777" w:rsidR="0010725F" w:rsidRPr="0032190F" w:rsidRDefault="0010725F" w:rsidP="00242C0F">
      <w:pPr>
        <w:jc w:val="both"/>
        <w:rPr>
          <w:lang w:val="fr-FR" w:eastAsia="en-GB"/>
        </w:rPr>
      </w:pPr>
      <w:r w:rsidRPr="0032190F">
        <w:rPr>
          <w:lang w:val="fr-FR" w:eastAsia="en-GB"/>
        </w:rPr>
        <w:t>MAS SAINT JEAN</w:t>
      </w:r>
    </w:p>
    <w:p w14:paraId="2054F79B" w14:textId="77777777" w:rsidR="0010725F" w:rsidRPr="0032190F" w:rsidRDefault="0010725F" w:rsidP="00242C0F">
      <w:pPr>
        <w:jc w:val="both"/>
        <w:rPr>
          <w:lang w:val="fr-FR" w:eastAsia="en-GB"/>
        </w:rPr>
      </w:pPr>
    </w:p>
    <w:p w14:paraId="76ABCB9F" w14:textId="77777777" w:rsidR="0010725F" w:rsidRPr="0032190F" w:rsidRDefault="0010725F" w:rsidP="0010725F">
      <w:pPr>
        <w:jc w:val="both"/>
        <w:rPr>
          <w:lang w:val="fr-FR"/>
        </w:rPr>
      </w:pPr>
      <w:r w:rsidRPr="0032190F">
        <w:rPr>
          <w:lang w:val="fr-FR" w:eastAsia="en-GB"/>
        </w:rPr>
        <w:t xml:space="preserve">Le site du Mas Saint Jean est </w:t>
      </w:r>
      <w:r w:rsidRPr="0032190F">
        <w:rPr>
          <w:lang w:val="fr-FR"/>
        </w:rPr>
        <w:t>un habitat du Fer 1 (BIB 1995 fig. 54)</w:t>
      </w:r>
    </w:p>
    <w:p w14:paraId="37AF9C8E" w14:textId="77777777" w:rsidR="0010725F" w:rsidRPr="0032190F" w:rsidRDefault="0010725F" w:rsidP="0010725F">
      <w:pPr>
        <w:jc w:val="both"/>
        <w:rPr>
          <w:lang w:val="fr-FR"/>
        </w:rPr>
      </w:pPr>
      <w:r w:rsidRPr="0032190F">
        <w:rPr>
          <w:lang w:val="fr-FR"/>
        </w:rPr>
        <w:br/>
        <w:t>VALLABREGUES</w:t>
      </w:r>
    </w:p>
    <w:p w14:paraId="6715CEEC" w14:textId="77777777" w:rsidR="0010725F" w:rsidRPr="0032190F" w:rsidRDefault="0010725F" w:rsidP="0010725F">
      <w:pPr>
        <w:jc w:val="both"/>
        <w:rPr>
          <w:lang w:val="fr-FR"/>
        </w:rPr>
      </w:pPr>
      <w:r w:rsidRPr="0032190F">
        <w:rPr>
          <w:lang w:val="fr-FR"/>
        </w:rPr>
        <w:br/>
        <w:t xml:space="preserve">Le site de Vallabregues </w:t>
      </w:r>
      <w:r w:rsidRPr="0032190F">
        <w:rPr>
          <w:lang w:val="fr-FR" w:eastAsia="en-GB"/>
        </w:rPr>
        <w:t xml:space="preserve">est </w:t>
      </w:r>
      <w:r w:rsidRPr="0032190F">
        <w:rPr>
          <w:lang w:val="fr-FR"/>
        </w:rPr>
        <w:t>un habitat du Fer 1 (BIB 1995 fig. 54)</w:t>
      </w:r>
    </w:p>
    <w:p w14:paraId="4AB01DAF" w14:textId="77777777" w:rsidR="0010725F" w:rsidRPr="0032190F" w:rsidRDefault="0010725F" w:rsidP="0010725F">
      <w:pPr>
        <w:jc w:val="both"/>
        <w:rPr>
          <w:lang w:val="fr-FR"/>
        </w:rPr>
      </w:pPr>
      <w:r w:rsidRPr="0032190F">
        <w:rPr>
          <w:lang w:val="fr-FR"/>
        </w:rPr>
        <w:br/>
        <w:t>SABLES (LES)</w:t>
      </w:r>
    </w:p>
    <w:p w14:paraId="616F9644" w14:textId="77777777" w:rsidR="0010725F" w:rsidRPr="0032190F" w:rsidRDefault="0010725F" w:rsidP="0010725F">
      <w:pPr>
        <w:jc w:val="both"/>
        <w:rPr>
          <w:lang w:val="fr-FR"/>
        </w:rPr>
      </w:pPr>
    </w:p>
    <w:p w14:paraId="10E4AACA" w14:textId="77777777" w:rsidR="0010725F" w:rsidRPr="0032190F" w:rsidRDefault="0010725F" w:rsidP="0010725F">
      <w:pPr>
        <w:jc w:val="both"/>
        <w:rPr>
          <w:lang w:val="fr-FR"/>
        </w:rPr>
      </w:pPr>
      <w:r w:rsidRPr="0032190F">
        <w:rPr>
          <w:lang w:val="fr-FR"/>
        </w:rPr>
        <w:t xml:space="preserve">Le site des Sables [Les Sables] </w:t>
      </w:r>
      <w:r w:rsidRPr="0032190F">
        <w:rPr>
          <w:lang w:val="fr-FR" w:eastAsia="en-GB"/>
        </w:rPr>
        <w:t xml:space="preserve">est </w:t>
      </w:r>
      <w:r w:rsidRPr="0032190F">
        <w:rPr>
          <w:lang w:val="fr-FR"/>
        </w:rPr>
        <w:t>un habitat du Fer 1 (BIB 1995 fig. 54)</w:t>
      </w:r>
    </w:p>
    <w:p w14:paraId="2F78B311" w14:textId="77777777" w:rsidR="0010725F" w:rsidRPr="0032190F" w:rsidRDefault="0010725F" w:rsidP="0010725F">
      <w:pPr>
        <w:jc w:val="both"/>
        <w:rPr>
          <w:lang w:val="fr-FR"/>
        </w:rPr>
      </w:pPr>
      <w:r w:rsidRPr="0032190F">
        <w:rPr>
          <w:lang w:val="fr-FR"/>
        </w:rPr>
        <w:br/>
        <w:t>ROQUECOURBE</w:t>
      </w:r>
    </w:p>
    <w:p w14:paraId="447A690B" w14:textId="77777777" w:rsidR="0010725F" w:rsidRPr="0032190F" w:rsidRDefault="0010725F" w:rsidP="0010725F">
      <w:pPr>
        <w:jc w:val="both"/>
        <w:rPr>
          <w:lang w:val="fr-FR"/>
        </w:rPr>
      </w:pPr>
    </w:p>
    <w:p w14:paraId="271CAAFB" w14:textId="77777777" w:rsidR="0010725F" w:rsidRPr="0032190F" w:rsidRDefault="0010725F" w:rsidP="0010725F">
      <w:pPr>
        <w:jc w:val="both"/>
        <w:rPr>
          <w:lang w:val="fr-FR" w:eastAsia="en-GB"/>
        </w:rPr>
      </w:pPr>
      <w:r w:rsidRPr="0032190F">
        <w:rPr>
          <w:lang w:val="fr-FR"/>
        </w:rPr>
        <w:t xml:space="preserve">Le site de Roquecourbe </w:t>
      </w:r>
      <w:r w:rsidRPr="0032190F">
        <w:rPr>
          <w:lang w:val="fr-FR" w:eastAsia="en-GB"/>
        </w:rPr>
        <w:t xml:space="preserve">est </w:t>
      </w:r>
      <w:r w:rsidRPr="0032190F">
        <w:rPr>
          <w:lang w:val="fr-FR"/>
        </w:rPr>
        <w:t>un habitat du Fer 1 (BIB 1995 fig. 54)</w:t>
      </w:r>
    </w:p>
    <w:p w14:paraId="11D82CD0" w14:textId="77777777" w:rsidR="0010725F" w:rsidRPr="0032190F" w:rsidRDefault="0010725F" w:rsidP="00242C0F">
      <w:pPr>
        <w:jc w:val="both"/>
        <w:rPr>
          <w:lang w:val="fr-FR" w:eastAsia="en-GB"/>
        </w:rPr>
      </w:pPr>
    </w:p>
    <w:p w14:paraId="2D3BE1EF" w14:textId="77777777" w:rsidR="0010725F" w:rsidRPr="0032190F" w:rsidRDefault="0010725F" w:rsidP="00242C0F">
      <w:pPr>
        <w:jc w:val="both"/>
        <w:rPr>
          <w:lang w:val="fr-FR" w:eastAsia="en-GB"/>
        </w:rPr>
      </w:pPr>
      <w:r w:rsidRPr="0032190F">
        <w:rPr>
          <w:lang w:val="fr-FR" w:eastAsia="en-GB"/>
        </w:rPr>
        <w:t>FRAISSINIERE (LA)</w:t>
      </w:r>
    </w:p>
    <w:p w14:paraId="6D575467" w14:textId="77777777" w:rsidR="0010725F" w:rsidRPr="0032190F" w:rsidRDefault="0010725F" w:rsidP="00242C0F">
      <w:pPr>
        <w:jc w:val="both"/>
        <w:rPr>
          <w:lang w:val="fr-FR" w:eastAsia="en-GB"/>
        </w:rPr>
      </w:pPr>
    </w:p>
    <w:p w14:paraId="4A4DF7AB" w14:textId="77777777" w:rsidR="0010725F" w:rsidRPr="0032190F" w:rsidRDefault="0010725F" w:rsidP="00242C0F">
      <w:pPr>
        <w:jc w:val="both"/>
        <w:rPr>
          <w:lang w:val="fr-FR"/>
        </w:rPr>
      </w:pPr>
      <w:r w:rsidRPr="0032190F">
        <w:rPr>
          <w:lang w:val="fr-FR" w:eastAsia="en-GB"/>
        </w:rPr>
        <w:t xml:space="preserve">Le site de La Fraissinière est </w:t>
      </w:r>
      <w:r w:rsidRPr="0032190F">
        <w:rPr>
          <w:lang w:val="fr-FR"/>
        </w:rPr>
        <w:t>un habitat du Fer 1 (BIB 1995 fig. 54)</w:t>
      </w:r>
    </w:p>
    <w:p w14:paraId="2C232587" w14:textId="77777777" w:rsidR="0010725F" w:rsidRPr="0032190F" w:rsidRDefault="0010725F" w:rsidP="00242C0F">
      <w:pPr>
        <w:jc w:val="both"/>
        <w:rPr>
          <w:lang w:val="fr-FR"/>
        </w:rPr>
      </w:pPr>
      <w:r w:rsidRPr="0032190F">
        <w:rPr>
          <w:lang w:val="fr-FR"/>
        </w:rPr>
        <w:br/>
        <w:t>ENOUAS (L)</w:t>
      </w:r>
    </w:p>
    <w:p w14:paraId="5B636DAE" w14:textId="77777777" w:rsidR="0010725F" w:rsidRPr="0032190F" w:rsidRDefault="0010725F" w:rsidP="00242C0F">
      <w:pPr>
        <w:jc w:val="both"/>
        <w:rPr>
          <w:lang w:val="fr-FR"/>
        </w:rPr>
      </w:pPr>
    </w:p>
    <w:p w14:paraId="10738A8D" w14:textId="77777777" w:rsidR="0010725F" w:rsidRPr="0032190F" w:rsidRDefault="0010725F" w:rsidP="00242C0F">
      <w:pPr>
        <w:jc w:val="both"/>
        <w:rPr>
          <w:lang w:val="fr-FR"/>
        </w:rPr>
      </w:pPr>
      <w:r w:rsidRPr="0032190F">
        <w:rPr>
          <w:lang w:val="fr-FR"/>
        </w:rPr>
        <w:t xml:space="preserve">Le site de l’Enouas </w:t>
      </w:r>
      <w:r w:rsidRPr="0032190F">
        <w:rPr>
          <w:lang w:val="fr-FR" w:eastAsia="en-GB"/>
        </w:rPr>
        <w:t xml:space="preserve">est </w:t>
      </w:r>
      <w:r w:rsidRPr="0032190F">
        <w:rPr>
          <w:lang w:val="fr-FR"/>
        </w:rPr>
        <w:t>un habitat du Fer 1 (BIB 1995 fig. 54)</w:t>
      </w:r>
    </w:p>
    <w:p w14:paraId="3B96EAA3" w14:textId="77777777" w:rsidR="0010725F" w:rsidRPr="0032190F" w:rsidRDefault="0010725F" w:rsidP="00242C0F">
      <w:pPr>
        <w:jc w:val="both"/>
        <w:rPr>
          <w:lang w:val="fr-FR"/>
        </w:rPr>
      </w:pPr>
      <w:r w:rsidRPr="0032190F">
        <w:rPr>
          <w:lang w:val="fr-FR"/>
        </w:rPr>
        <w:br/>
        <w:t>COUFFINE (COMBE DE)</w:t>
      </w:r>
    </w:p>
    <w:p w14:paraId="27B43786" w14:textId="77777777" w:rsidR="0010725F" w:rsidRPr="0032190F" w:rsidRDefault="0010725F" w:rsidP="00242C0F">
      <w:pPr>
        <w:jc w:val="both"/>
        <w:rPr>
          <w:lang w:val="fr-FR"/>
        </w:rPr>
      </w:pPr>
    </w:p>
    <w:p w14:paraId="47C2CE05" w14:textId="77777777" w:rsidR="0010725F" w:rsidRPr="0032190F" w:rsidRDefault="0010725F" w:rsidP="00242C0F">
      <w:pPr>
        <w:jc w:val="both"/>
        <w:rPr>
          <w:lang w:val="fr-FR"/>
        </w:rPr>
      </w:pPr>
      <w:r w:rsidRPr="0032190F">
        <w:rPr>
          <w:lang w:val="fr-FR"/>
        </w:rPr>
        <w:t xml:space="preserve">Le site de la Combe de Couffine </w:t>
      </w:r>
      <w:r w:rsidRPr="0032190F">
        <w:rPr>
          <w:lang w:val="fr-FR" w:eastAsia="en-GB"/>
        </w:rPr>
        <w:t xml:space="preserve">est </w:t>
      </w:r>
      <w:r w:rsidRPr="0032190F">
        <w:rPr>
          <w:lang w:val="fr-FR"/>
        </w:rPr>
        <w:t>un habitat du Fer 1 (BIB 1995 fig. 54)</w:t>
      </w:r>
    </w:p>
    <w:p w14:paraId="17667474" w14:textId="77777777" w:rsidR="0010725F" w:rsidRPr="0032190F" w:rsidRDefault="0010725F" w:rsidP="00242C0F">
      <w:pPr>
        <w:jc w:val="both"/>
        <w:rPr>
          <w:lang w:val="fr-FR"/>
        </w:rPr>
      </w:pPr>
      <w:r w:rsidRPr="0032190F">
        <w:rPr>
          <w:lang w:val="fr-FR"/>
        </w:rPr>
        <w:br/>
        <w:t>MONTAILLON 2</w:t>
      </w:r>
    </w:p>
    <w:p w14:paraId="508E496D" w14:textId="77777777" w:rsidR="0010725F" w:rsidRPr="0032190F" w:rsidRDefault="0010725F" w:rsidP="00242C0F">
      <w:pPr>
        <w:jc w:val="both"/>
        <w:rPr>
          <w:lang w:val="fr-FR"/>
        </w:rPr>
      </w:pPr>
    </w:p>
    <w:p w14:paraId="7DA3B8C7" w14:textId="77777777" w:rsidR="0010725F" w:rsidRPr="0032190F" w:rsidRDefault="0010725F" w:rsidP="00242C0F">
      <w:pPr>
        <w:jc w:val="both"/>
        <w:rPr>
          <w:lang w:val="fr-FR"/>
        </w:rPr>
      </w:pPr>
      <w:r w:rsidRPr="0032190F">
        <w:rPr>
          <w:lang w:val="fr-FR"/>
        </w:rPr>
        <w:t xml:space="preserve">Le site de Montaillon 2 </w:t>
      </w:r>
      <w:r w:rsidRPr="0032190F">
        <w:rPr>
          <w:lang w:val="fr-FR" w:eastAsia="en-GB"/>
        </w:rPr>
        <w:t xml:space="preserve">est </w:t>
      </w:r>
      <w:r w:rsidRPr="0032190F">
        <w:rPr>
          <w:lang w:val="fr-FR"/>
        </w:rPr>
        <w:t>un habitat du Fer 1 (BIB 1995 fig. 54) v. Montaillon</w:t>
      </w:r>
    </w:p>
    <w:p w14:paraId="0CF4B6DD" w14:textId="77777777" w:rsidR="0010725F" w:rsidRPr="0032190F" w:rsidRDefault="0010725F" w:rsidP="00242C0F">
      <w:pPr>
        <w:jc w:val="both"/>
        <w:rPr>
          <w:lang w:val="fr-FR"/>
        </w:rPr>
      </w:pPr>
      <w:r w:rsidRPr="0032190F">
        <w:rPr>
          <w:lang w:val="fr-FR"/>
        </w:rPr>
        <w:br/>
        <w:t>FRERES (GROTTE DES)</w:t>
      </w:r>
    </w:p>
    <w:p w14:paraId="2317E679" w14:textId="77777777" w:rsidR="0010725F" w:rsidRPr="0032190F" w:rsidRDefault="0010725F" w:rsidP="00242C0F">
      <w:pPr>
        <w:jc w:val="both"/>
        <w:rPr>
          <w:lang w:val="fr-FR"/>
        </w:rPr>
      </w:pPr>
    </w:p>
    <w:p w14:paraId="66F16D8C" w14:textId="77777777" w:rsidR="0010725F" w:rsidRPr="0032190F" w:rsidRDefault="0010725F" w:rsidP="00242C0F">
      <w:pPr>
        <w:jc w:val="both"/>
        <w:rPr>
          <w:lang w:val="fr-FR"/>
        </w:rPr>
      </w:pPr>
      <w:r w:rsidRPr="0032190F">
        <w:rPr>
          <w:lang w:val="fr-FR"/>
        </w:rPr>
        <w:t xml:space="preserve">La grotte des Frères </w:t>
      </w:r>
      <w:r w:rsidRPr="0032190F">
        <w:rPr>
          <w:lang w:val="fr-FR" w:eastAsia="en-GB"/>
        </w:rPr>
        <w:t xml:space="preserve">est </w:t>
      </w:r>
      <w:r w:rsidRPr="0032190F">
        <w:rPr>
          <w:lang w:val="fr-FR"/>
        </w:rPr>
        <w:t>un habitat du Fer 1 (BIB 1995 fig. 54)</w:t>
      </w:r>
    </w:p>
    <w:p w14:paraId="57047989" w14:textId="77777777" w:rsidR="0010725F" w:rsidRPr="0032190F" w:rsidRDefault="0010725F" w:rsidP="00242C0F">
      <w:pPr>
        <w:jc w:val="both"/>
        <w:rPr>
          <w:lang w:val="fr-FR"/>
        </w:rPr>
      </w:pPr>
    </w:p>
    <w:p w14:paraId="61B76944" w14:textId="77777777" w:rsidR="0010725F" w:rsidRPr="0032190F" w:rsidRDefault="0010725F" w:rsidP="00242C0F">
      <w:pPr>
        <w:jc w:val="both"/>
        <w:rPr>
          <w:lang w:val="fr-FR" w:eastAsia="en-GB"/>
        </w:rPr>
      </w:pPr>
      <w:r w:rsidRPr="0032190F">
        <w:rPr>
          <w:lang w:val="fr-FR" w:eastAsia="en-GB"/>
        </w:rPr>
        <w:t>SAINT JOSEPH (GROTTE)</w:t>
      </w:r>
    </w:p>
    <w:p w14:paraId="544E3024" w14:textId="77777777" w:rsidR="0010725F" w:rsidRPr="0032190F" w:rsidRDefault="0010725F" w:rsidP="00242C0F">
      <w:pPr>
        <w:jc w:val="both"/>
        <w:rPr>
          <w:lang w:val="fr-FR" w:eastAsia="en-GB"/>
        </w:rPr>
      </w:pPr>
    </w:p>
    <w:p w14:paraId="5699B822" w14:textId="77777777" w:rsidR="0010725F" w:rsidRPr="0032190F" w:rsidRDefault="0010725F" w:rsidP="00242C0F">
      <w:pPr>
        <w:jc w:val="both"/>
        <w:rPr>
          <w:lang w:val="fr-FR"/>
        </w:rPr>
      </w:pPr>
      <w:r w:rsidRPr="0032190F">
        <w:rPr>
          <w:lang w:val="fr-FR" w:eastAsia="en-GB"/>
        </w:rPr>
        <w:t xml:space="preserve">La grotte Saint Joseph est </w:t>
      </w:r>
      <w:r w:rsidRPr="0032190F">
        <w:rPr>
          <w:lang w:val="fr-FR"/>
        </w:rPr>
        <w:t>un habitat du Fer 1 (BIB 1995 fig. 54)</w:t>
      </w:r>
    </w:p>
    <w:p w14:paraId="6239CF22" w14:textId="77777777" w:rsidR="0010725F" w:rsidRPr="0032190F" w:rsidRDefault="0010725F" w:rsidP="00242C0F">
      <w:pPr>
        <w:jc w:val="both"/>
        <w:rPr>
          <w:lang w:val="fr-FR"/>
        </w:rPr>
      </w:pPr>
      <w:r w:rsidRPr="0032190F">
        <w:rPr>
          <w:lang w:val="fr-FR"/>
        </w:rPr>
        <w:br/>
        <w:t>SAMBUC (GROTTE DU)</w:t>
      </w:r>
    </w:p>
    <w:p w14:paraId="5ECC42F0" w14:textId="77777777" w:rsidR="0010725F" w:rsidRPr="0032190F" w:rsidRDefault="0010725F" w:rsidP="00242C0F">
      <w:pPr>
        <w:jc w:val="both"/>
        <w:rPr>
          <w:lang w:val="fr-FR"/>
        </w:rPr>
      </w:pPr>
    </w:p>
    <w:p w14:paraId="5D30C721" w14:textId="77777777" w:rsidR="0010725F" w:rsidRPr="0032190F" w:rsidRDefault="0010725F" w:rsidP="00242C0F">
      <w:pPr>
        <w:jc w:val="both"/>
        <w:rPr>
          <w:lang w:val="fr-FR"/>
        </w:rPr>
      </w:pPr>
      <w:r w:rsidRPr="0032190F">
        <w:rPr>
          <w:lang w:val="fr-FR"/>
        </w:rPr>
        <w:t xml:space="preserve">La grotte du Sambuc </w:t>
      </w:r>
      <w:r w:rsidRPr="0032190F">
        <w:rPr>
          <w:lang w:val="fr-FR" w:eastAsia="en-GB"/>
        </w:rPr>
        <w:t xml:space="preserve">est </w:t>
      </w:r>
      <w:r w:rsidRPr="0032190F">
        <w:rPr>
          <w:lang w:val="fr-FR"/>
        </w:rPr>
        <w:t>un habitat du Fer 1 (BIB 1995 fig. 54)</w:t>
      </w:r>
    </w:p>
    <w:p w14:paraId="335423F1" w14:textId="77777777" w:rsidR="000101DF" w:rsidRPr="0032190F" w:rsidRDefault="000101DF" w:rsidP="00242C0F">
      <w:pPr>
        <w:jc w:val="both"/>
        <w:rPr>
          <w:lang w:val="fr-FR"/>
        </w:rPr>
      </w:pPr>
      <w:r w:rsidRPr="0032190F">
        <w:rPr>
          <w:lang w:val="fr-FR"/>
        </w:rPr>
        <w:br/>
        <w:t>MONTAOU 1</w:t>
      </w:r>
    </w:p>
    <w:p w14:paraId="3DF39E0E" w14:textId="77777777" w:rsidR="000101DF" w:rsidRPr="0032190F" w:rsidRDefault="000101DF" w:rsidP="00242C0F">
      <w:pPr>
        <w:jc w:val="both"/>
        <w:rPr>
          <w:lang w:val="fr-FR"/>
        </w:rPr>
      </w:pPr>
    </w:p>
    <w:p w14:paraId="46036031" w14:textId="77777777" w:rsidR="000101DF" w:rsidRPr="0032190F" w:rsidRDefault="000101DF" w:rsidP="00242C0F">
      <w:pPr>
        <w:jc w:val="both"/>
        <w:rPr>
          <w:lang w:val="fr-FR"/>
        </w:rPr>
      </w:pPr>
      <w:r w:rsidRPr="0032190F">
        <w:rPr>
          <w:lang w:val="fr-FR"/>
        </w:rPr>
        <w:t xml:space="preserve">Le site de Montaou 1 </w:t>
      </w:r>
      <w:r w:rsidRPr="0032190F">
        <w:rPr>
          <w:lang w:val="fr-FR" w:eastAsia="en-GB"/>
        </w:rPr>
        <w:t xml:space="preserve">est </w:t>
      </w:r>
      <w:r w:rsidRPr="0032190F">
        <w:rPr>
          <w:lang w:val="fr-FR"/>
        </w:rPr>
        <w:t>un habitat du Fer 1 (BIB 1995 fig. 54)</w:t>
      </w:r>
    </w:p>
    <w:p w14:paraId="0A8E213A" w14:textId="77777777" w:rsidR="000101DF" w:rsidRPr="0032190F" w:rsidRDefault="000101DF" w:rsidP="00242C0F">
      <w:pPr>
        <w:jc w:val="both"/>
        <w:rPr>
          <w:lang w:val="fr-FR"/>
        </w:rPr>
      </w:pPr>
    </w:p>
    <w:p w14:paraId="099D775B" w14:textId="77777777" w:rsidR="000101DF" w:rsidRPr="0032190F" w:rsidRDefault="000101DF" w:rsidP="00242C0F">
      <w:pPr>
        <w:jc w:val="both"/>
        <w:rPr>
          <w:lang w:val="fr-FR" w:eastAsia="en-GB"/>
        </w:rPr>
      </w:pPr>
      <w:r w:rsidRPr="0032190F">
        <w:rPr>
          <w:lang w:val="fr-FR" w:eastAsia="en-GB"/>
        </w:rPr>
        <w:t>JASSE DE ROQUE (LA)</w:t>
      </w:r>
    </w:p>
    <w:p w14:paraId="78F883E5" w14:textId="77777777" w:rsidR="000101DF" w:rsidRPr="0032190F" w:rsidRDefault="000101DF" w:rsidP="00242C0F">
      <w:pPr>
        <w:jc w:val="both"/>
        <w:rPr>
          <w:lang w:val="fr-FR" w:eastAsia="en-GB"/>
        </w:rPr>
      </w:pPr>
    </w:p>
    <w:p w14:paraId="70E8DDFA" w14:textId="77777777" w:rsidR="000101DF" w:rsidRPr="0032190F" w:rsidRDefault="000101DF" w:rsidP="00242C0F">
      <w:pPr>
        <w:jc w:val="both"/>
        <w:rPr>
          <w:lang w:val="fr-FR"/>
        </w:rPr>
      </w:pPr>
      <w:r w:rsidRPr="0032190F">
        <w:rPr>
          <w:lang w:val="fr-FR" w:eastAsia="en-GB"/>
        </w:rPr>
        <w:t xml:space="preserve">La Jasse de Roque est </w:t>
      </w:r>
      <w:r w:rsidRPr="0032190F">
        <w:rPr>
          <w:lang w:val="fr-FR"/>
        </w:rPr>
        <w:t>un habitat du Fer 1 (BIB 1995 fig. 54)</w:t>
      </w:r>
    </w:p>
    <w:p w14:paraId="3098AE57" w14:textId="77777777" w:rsidR="00E74061" w:rsidRPr="0032190F" w:rsidRDefault="00E74061" w:rsidP="00242C0F">
      <w:pPr>
        <w:jc w:val="both"/>
        <w:rPr>
          <w:lang w:val="fr-FR"/>
        </w:rPr>
      </w:pPr>
    </w:p>
    <w:p w14:paraId="6C651672" w14:textId="77777777" w:rsidR="00E74061" w:rsidRPr="0032190F" w:rsidRDefault="00E74061" w:rsidP="00242C0F">
      <w:pPr>
        <w:jc w:val="both"/>
        <w:rPr>
          <w:lang w:val="fr-FR"/>
        </w:rPr>
      </w:pPr>
      <w:r w:rsidRPr="0032190F">
        <w:rPr>
          <w:lang w:val="fr-FR"/>
        </w:rPr>
        <w:t>HORT DE MOUNNET (L)</w:t>
      </w:r>
    </w:p>
    <w:p w14:paraId="7D1B0141" w14:textId="77777777" w:rsidR="00E74061" w:rsidRPr="0032190F" w:rsidRDefault="00E74061" w:rsidP="00242C0F">
      <w:pPr>
        <w:jc w:val="both"/>
        <w:rPr>
          <w:lang w:val="fr-FR"/>
        </w:rPr>
      </w:pPr>
    </w:p>
    <w:p w14:paraId="100C25E9" w14:textId="77777777" w:rsidR="001D3F69" w:rsidRPr="0032190F" w:rsidRDefault="00E74061" w:rsidP="00242C0F">
      <w:pPr>
        <w:jc w:val="both"/>
        <w:rPr>
          <w:lang w:val="fr-FR"/>
        </w:rPr>
      </w:pPr>
      <w:r w:rsidRPr="0032190F">
        <w:rPr>
          <w:lang w:val="fr-FR"/>
        </w:rPr>
        <w:t xml:space="preserve">L’Hort de Mounnet </w:t>
      </w:r>
      <w:r w:rsidRPr="0032190F">
        <w:rPr>
          <w:lang w:val="fr-FR" w:eastAsia="en-GB"/>
        </w:rPr>
        <w:t xml:space="preserve">est </w:t>
      </w:r>
      <w:r w:rsidRPr="0032190F">
        <w:rPr>
          <w:lang w:val="fr-FR"/>
        </w:rPr>
        <w:t>un habitat du Fer 1 (BIB 1995 fig. 54)</w:t>
      </w:r>
    </w:p>
    <w:p w14:paraId="3D170288" w14:textId="77777777" w:rsidR="00E74061" w:rsidRPr="0032190F" w:rsidRDefault="00E74061" w:rsidP="00242C0F">
      <w:pPr>
        <w:jc w:val="both"/>
        <w:rPr>
          <w:lang w:val="fr-FR"/>
        </w:rPr>
      </w:pPr>
      <w:r w:rsidRPr="0032190F">
        <w:rPr>
          <w:lang w:val="fr-FR"/>
        </w:rPr>
        <w:br/>
        <w:t>SERRE DE VALAUREDE (LA)</w:t>
      </w:r>
    </w:p>
    <w:p w14:paraId="36C8FFA9" w14:textId="77777777" w:rsidR="00E74061" w:rsidRPr="0032190F" w:rsidRDefault="00E74061" w:rsidP="00242C0F">
      <w:pPr>
        <w:jc w:val="both"/>
        <w:rPr>
          <w:lang w:val="fr-FR"/>
        </w:rPr>
      </w:pPr>
      <w:r w:rsidRPr="0032190F">
        <w:rPr>
          <w:lang w:val="fr-FR"/>
        </w:rPr>
        <w:br/>
        <w:t xml:space="preserve">La Serre de Valaurède </w:t>
      </w:r>
      <w:r w:rsidRPr="0032190F">
        <w:rPr>
          <w:lang w:val="fr-FR" w:eastAsia="en-GB"/>
        </w:rPr>
        <w:t xml:space="preserve">est </w:t>
      </w:r>
      <w:r w:rsidRPr="0032190F">
        <w:rPr>
          <w:lang w:val="fr-FR"/>
        </w:rPr>
        <w:t>un habitat du Fer 1 (BIB 1995 fig. 54)</w:t>
      </w:r>
    </w:p>
    <w:p w14:paraId="5804D195" w14:textId="77777777" w:rsidR="00E74061" w:rsidRPr="0032190F" w:rsidRDefault="00E74061" w:rsidP="00242C0F">
      <w:pPr>
        <w:jc w:val="both"/>
        <w:rPr>
          <w:lang w:val="fr-FR"/>
        </w:rPr>
      </w:pPr>
    </w:p>
    <w:p w14:paraId="4BE91D24" w14:textId="77777777" w:rsidR="00E74061" w:rsidRPr="0032190F" w:rsidRDefault="00E74061" w:rsidP="00242C0F">
      <w:pPr>
        <w:jc w:val="both"/>
        <w:rPr>
          <w:lang w:val="fr-FR"/>
        </w:rPr>
      </w:pPr>
      <w:r w:rsidRPr="0032190F">
        <w:rPr>
          <w:lang w:val="fr-FR"/>
        </w:rPr>
        <w:t>CAMP BOUVIER</w:t>
      </w:r>
    </w:p>
    <w:p w14:paraId="490FCA04" w14:textId="77777777" w:rsidR="00E74061" w:rsidRPr="0032190F" w:rsidRDefault="00E74061" w:rsidP="00242C0F">
      <w:pPr>
        <w:jc w:val="both"/>
        <w:rPr>
          <w:lang w:val="fr-FR"/>
        </w:rPr>
      </w:pPr>
    </w:p>
    <w:p w14:paraId="7DC5D06B" w14:textId="77777777" w:rsidR="00E74061" w:rsidRPr="0032190F" w:rsidRDefault="00E74061" w:rsidP="00242C0F">
      <w:pPr>
        <w:jc w:val="both"/>
        <w:rPr>
          <w:lang w:val="fr-FR"/>
        </w:rPr>
      </w:pPr>
      <w:r w:rsidRPr="0032190F">
        <w:rPr>
          <w:lang w:val="fr-FR"/>
        </w:rPr>
        <w:t xml:space="preserve">La Camp Bouvier </w:t>
      </w:r>
      <w:r w:rsidRPr="0032190F">
        <w:rPr>
          <w:lang w:val="fr-FR" w:eastAsia="en-GB"/>
        </w:rPr>
        <w:t xml:space="preserve">est </w:t>
      </w:r>
      <w:r w:rsidRPr="0032190F">
        <w:rPr>
          <w:lang w:val="fr-FR"/>
        </w:rPr>
        <w:t>un habitat du Fer 1 (BIB 1995 fig. 54)</w:t>
      </w:r>
    </w:p>
    <w:p w14:paraId="28D99853" w14:textId="77777777" w:rsidR="00E74061" w:rsidRPr="0032190F" w:rsidRDefault="00E74061" w:rsidP="00242C0F">
      <w:pPr>
        <w:jc w:val="both"/>
        <w:rPr>
          <w:lang w:val="fr-FR"/>
        </w:rPr>
      </w:pPr>
      <w:r w:rsidRPr="0032190F">
        <w:rPr>
          <w:lang w:val="fr-FR"/>
        </w:rPr>
        <w:br/>
        <w:t>SAINT-GELY</w:t>
      </w:r>
    </w:p>
    <w:p w14:paraId="3EB580F1" w14:textId="77777777" w:rsidR="00E74061" w:rsidRPr="0032190F" w:rsidRDefault="00E74061" w:rsidP="00242C0F">
      <w:pPr>
        <w:jc w:val="both"/>
        <w:rPr>
          <w:lang w:val="fr-FR"/>
        </w:rPr>
      </w:pPr>
    </w:p>
    <w:p w14:paraId="542080C1" w14:textId="77777777" w:rsidR="00E74061" w:rsidRPr="0032190F" w:rsidRDefault="00E74061" w:rsidP="00242C0F">
      <w:pPr>
        <w:jc w:val="both"/>
        <w:rPr>
          <w:lang w:val="fr-FR"/>
        </w:rPr>
      </w:pPr>
      <w:r w:rsidRPr="0032190F">
        <w:rPr>
          <w:lang w:val="fr-FR"/>
        </w:rPr>
        <w:t xml:space="preserve">Saint-Gély </w:t>
      </w:r>
      <w:r w:rsidRPr="0032190F">
        <w:rPr>
          <w:lang w:val="fr-FR" w:eastAsia="en-GB"/>
        </w:rPr>
        <w:t xml:space="preserve">est </w:t>
      </w:r>
      <w:r w:rsidRPr="0032190F">
        <w:rPr>
          <w:lang w:val="fr-FR"/>
        </w:rPr>
        <w:t>un habitat du Fer 1 (BIB 1995 fig. 54)</w:t>
      </w:r>
    </w:p>
    <w:p w14:paraId="7DF858D5" w14:textId="77777777" w:rsidR="00E74061" w:rsidRPr="0032190F" w:rsidRDefault="00E74061" w:rsidP="00242C0F">
      <w:pPr>
        <w:jc w:val="both"/>
        <w:rPr>
          <w:lang w:val="fr-FR"/>
        </w:rPr>
      </w:pPr>
    </w:p>
    <w:p w14:paraId="3B74D2B9" w14:textId="77777777" w:rsidR="00E74061" w:rsidRPr="0032190F" w:rsidRDefault="00E74061" w:rsidP="00242C0F">
      <w:pPr>
        <w:jc w:val="both"/>
        <w:rPr>
          <w:lang w:val="fr-FR"/>
        </w:rPr>
      </w:pPr>
      <w:r w:rsidRPr="0032190F">
        <w:rPr>
          <w:lang w:val="fr-FR"/>
        </w:rPr>
        <w:t>ARIASSE (L)</w:t>
      </w:r>
    </w:p>
    <w:p w14:paraId="0BC4DA0D" w14:textId="77777777" w:rsidR="00E74061" w:rsidRPr="0032190F" w:rsidRDefault="00E74061" w:rsidP="00242C0F">
      <w:pPr>
        <w:jc w:val="both"/>
        <w:rPr>
          <w:lang w:val="fr-FR"/>
        </w:rPr>
      </w:pPr>
    </w:p>
    <w:p w14:paraId="19EDEC35" w14:textId="77777777" w:rsidR="00E74061" w:rsidRPr="0032190F" w:rsidRDefault="00E74061" w:rsidP="00242C0F">
      <w:pPr>
        <w:jc w:val="both"/>
        <w:rPr>
          <w:lang w:val="fr-FR"/>
        </w:rPr>
      </w:pPr>
      <w:r w:rsidRPr="0032190F">
        <w:rPr>
          <w:lang w:val="fr-FR"/>
        </w:rPr>
        <w:t xml:space="preserve">L’Ariasse </w:t>
      </w:r>
      <w:r w:rsidRPr="0032190F">
        <w:rPr>
          <w:lang w:val="fr-FR" w:eastAsia="en-GB"/>
        </w:rPr>
        <w:t xml:space="preserve">est </w:t>
      </w:r>
      <w:r w:rsidRPr="0032190F">
        <w:rPr>
          <w:lang w:val="fr-FR"/>
        </w:rPr>
        <w:t>un habitat du Fer 1 (BIB 1995 fig. 54)</w:t>
      </w:r>
    </w:p>
    <w:p w14:paraId="578B6BAB" w14:textId="77777777" w:rsidR="00191CFA" w:rsidRPr="0032190F" w:rsidRDefault="00191CFA" w:rsidP="00242C0F">
      <w:pPr>
        <w:jc w:val="both"/>
        <w:rPr>
          <w:lang w:val="fr-FR"/>
        </w:rPr>
      </w:pPr>
    </w:p>
    <w:p w14:paraId="1AAE64BA" w14:textId="77777777" w:rsidR="00191CFA" w:rsidRPr="0032190F" w:rsidRDefault="00191CFA" w:rsidP="00242C0F">
      <w:pPr>
        <w:jc w:val="both"/>
        <w:rPr>
          <w:lang w:val="fr-FR"/>
        </w:rPr>
      </w:pPr>
      <w:r w:rsidRPr="0032190F">
        <w:rPr>
          <w:lang w:val="fr-FR"/>
        </w:rPr>
        <w:t>BOIS DE MONTJOL</w:t>
      </w:r>
    </w:p>
    <w:p w14:paraId="2F5AF2BC" w14:textId="77777777" w:rsidR="00191CFA" w:rsidRPr="0032190F" w:rsidRDefault="00191CFA" w:rsidP="00242C0F">
      <w:pPr>
        <w:jc w:val="both"/>
        <w:rPr>
          <w:lang w:val="fr-FR"/>
        </w:rPr>
      </w:pPr>
    </w:p>
    <w:p w14:paraId="4F1EF4DB" w14:textId="77777777" w:rsidR="00191CFA" w:rsidRPr="0032190F" w:rsidRDefault="00191CFA" w:rsidP="00242C0F">
      <w:pPr>
        <w:jc w:val="both"/>
        <w:rPr>
          <w:lang w:val="fr-FR"/>
        </w:rPr>
      </w:pPr>
      <w:r w:rsidRPr="0032190F">
        <w:rPr>
          <w:lang w:val="fr-FR"/>
        </w:rPr>
        <w:t xml:space="preserve">Le Bois de Montjol </w:t>
      </w:r>
      <w:r w:rsidRPr="0032190F">
        <w:rPr>
          <w:lang w:val="fr-FR" w:eastAsia="en-GB"/>
        </w:rPr>
        <w:t xml:space="preserve">est </w:t>
      </w:r>
      <w:r w:rsidRPr="0032190F">
        <w:rPr>
          <w:lang w:val="fr-FR"/>
        </w:rPr>
        <w:t>un habitat du Fer 1 (BIB 1995 fig. 54)</w:t>
      </w:r>
    </w:p>
    <w:p w14:paraId="71A4583D" w14:textId="77777777" w:rsidR="00191CFA" w:rsidRPr="0032190F" w:rsidRDefault="00191CFA" w:rsidP="00242C0F">
      <w:pPr>
        <w:jc w:val="both"/>
        <w:rPr>
          <w:lang w:val="fr-FR"/>
        </w:rPr>
      </w:pPr>
    </w:p>
    <w:p w14:paraId="48D9FE77" w14:textId="77777777" w:rsidR="00191CFA" w:rsidRPr="0032190F" w:rsidRDefault="00191CFA" w:rsidP="00242C0F">
      <w:pPr>
        <w:jc w:val="both"/>
        <w:rPr>
          <w:lang w:val="fr-FR"/>
        </w:rPr>
      </w:pPr>
      <w:r w:rsidRPr="0032190F">
        <w:rPr>
          <w:lang w:val="fr-FR"/>
        </w:rPr>
        <w:t>SERRE DE BRIENNE</w:t>
      </w:r>
    </w:p>
    <w:p w14:paraId="6E04010E" w14:textId="77777777" w:rsidR="00191CFA" w:rsidRPr="0032190F" w:rsidRDefault="00191CFA" w:rsidP="00242C0F">
      <w:pPr>
        <w:jc w:val="both"/>
        <w:rPr>
          <w:lang w:val="fr-FR"/>
        </w:rPr>
      </w:pPr>
    </w:p>
    <w:p w14:paraId="2AA97085" w14:textId="77777777" w:rsidR="00191CFA" w:rsidRPr="0032190F" w:rsidRDefault="00191CFA" w:rsidP="00242C0F">
      <w:pPr>
        <w:jc w:val="both"/>
        <w:rPr>
          <w:lang w:val="fr-FR"/>
        </w:rPr>
      </w:pPr>
      <w:r w:rsidRPr="0032190F">
        <w:rPr>
          <w:lang w:val="fr-FR"/>
        </w:rPr>
        <w:t xml:space="preserve">Serre de Brienne </w:t>
      </w:r>
      <w:r w:rsidRPr="0032190F">
        <w:rPr>
          <w:lang w:val="fr-FR" w:eastAsia="en-GB"/>
        </w:rPr>
        <w:t xml:space="preserve">est </w:t>
      </w:r>
      <w:r w:rsidRPr="0032190F">
        <w:rPr>
          <w:lang w:val="fr-FR"/>
        </w:rPr>
        <w:t>un habitat du Fer 1 (BIB 1995 fig. 54)</w:t>
      </w:r>
    </w:p>
    <w:p w14:paraId="414E70AA" w14:textId="77777777" w:rsidR="00191CFA" w:rsidRPr="0032190F" w:rsidRDefault="00191CFA" w:rsidP="00242C0F">
      <w:pPr>
        <w:jc w:val="both"/>
        <w:rPr>
          <w:lang w:val="fr-FR"/>
        </w:rPr>
      </w:pPr>
    </w:p>
    <w:p w14:paraId="7944F522" w14:textId="77777777" w:rsidR="00191CFA" w:rsidRPr="0032190F" w:rsidRDefault="00191CFA" w:rsidP="00242C0F">
      <w:pPr>
        <w:jc w:val="both"/>
        <w:rPr>
          <w:lang w:val="fr-FR"/>
        </w:rPr>
      </w:pPr>
      <w:r w:rsidRPr="0032190F">
        <w:rPr>
          <w:lang w:val="fr-FR"/>
        </w:rPr>
        <w:t>ROUVEYRASSE</w:t>
      </w:r>
    </w:p>
    <w:p w14:paraId="657D0F36" w14:textId="77777777" w:rsidR="00191CFA" w:rsidRPr="0032190F" w:rsidRDefault="00191CFA" w:rsidP="00242C0F">
      <w:pPr>
        <w:jc w:val="both"/>
        <w:rPr>
          <w:lang w:val="fr-FR"/>
        </w:rPr>
      </w:pPr>
    </w:p>
    <w:p w14:paraId="09BD802F" w14:textId="77777777" w:rsidR="00191CFA" w:rsidRPr="0032190F" w:rsidRDefault="00191CFA" w:rsidP="00242C0F">
      <w:pPr>
        <w:jc w:val="both"/>
        <w:rPr>
          <w:lang w:val="fr-FR"/>
        </w:rPr>
      </w:pPr>
      <w:r w:rsidRPr="0032190F">
        <w:rPr>
          <w:lang w:val="fr-FR"/>
        </w:rPr>
        <w:t xml:space="preserve">Rouveyrasse </w:t>
      </w:r>
      <w:r w:rsidRPr="0032190F">
        <w:rPr>
          <w:lang w:val="fr-FR" w:eastAsia="en-GB"/>
        </w:rPr>
        <w:t xml:space="preserve">est </w:t>
      </w:r>
      <w:r w:rsidRPr="0032190F">
        <w:rPr>
          <w:lang w:val="fr-FR"/>
        </w:rPr>
        <w:t>un habitat du Fer 1 (BIB 1995 fig. 54)</w:t>
      </w:r>
    </w:p>
    <w:p w14:paraId="45EB3E53" w14:textId="77777777" w:rsidR="00191CFA" w:rsidRPr="0032190F" w:rsidRDefault="00191CFA" w:rsidP="00242C0F">
      <w:pPr>
        <w:jc w:val="both"/>
        <w:rPr>
          <w:lang w:val="fr-FR"/>
        </w:rPr>
      </w:pPr>
    </w:p>
    <w:p w14:paraId="6CC2D948" w14:textId="77777777" w:rsidR="00191CFA" w:rsidRPr="0032190F" w:rsidRDefault="00191CFA" w:rsidP="00242C0F">
      <w:pPr>
        <w:jc w:val="both"/>
        <w:rPr>
          <w:lang w:val="fr-FR"/>
        </w:rPr>
      </w:pPr>
      <w:r w:rsidRPr="0032190F">
        <w:rPr>
          <w:lang w:val="fr-FR"/>
        </w:rPr>
        <w:t>FAUSTINA</w:t>
      </w:r>
    </w:p>
    <w:p w14:paraId="0A1684EA" w14:textId="77777777" w:rsidR="00191CFA" w:rsidRPr="0032190F" w:rsidRDefault="00191CFA" w:rsidP="00242C0F">
      <w:pPr>
        <w:jc w:val="both"/>
        <w:rPr>
          <w:lang w:val="fr-FR"/>
        </w:rPr>
      </w:pPr>
    </w:p>
    <w:p w14:paraId="1CF5ABE6" w14:textId="77777777" w:rsidR="00191CFA" w:rsidRPr="0032190F" w:rsidRDefault="00191CFA" w:rsidP="00242C0F">
      <w:pPr>
        <w:jc w:val="both"/>
        <w:rPr>
          <w:lang w:val="fr-FR"/>
        </w:rPr>
      </w:pPr>
      <w:r w:rsidRPr="0032190F">
        <w:rPr>
          <w:lang w:val="fr-FR"/>
        </w:rPr>
        <w:t xml:space="preserve">La Grotte Faustina </w:t>
      </w:r>
      <w:r w:rsidRPr="0032190F">
        <w:rPr>
          <w:lang w:val="fr-FR" w:eastAsia="en-GB"/>
        </w:rPr>
        <w:t xml:space="preserve">est </w:t>
      </w:r>
      <w:r w:rsidRPr="0032190F">
        <w:rPr>
          <w:lang w:val="fr-FR"/>
        </w:rPr>
        <w:t>un habitat du Fer 1 (BIB 1995 fig. 54)</w:t>
      </w:r>
    </w:p>
    <w:p w14:paraId="17D05473" w14:textId="77777777" w:rsidR="00191CFA" w:rsidRPr="0032190F" w:rsidRDefault="00191CFA" w:rsidP="00242C0F">
      <w:pPr>
        <w:jc w:val="both"/>
        <w:rPr>
          <w:lang w:val="fr-FR"/>
        </w:rPr>
      </w:pPr>
      <w:r w:rsidRPr="0032190F">
        <w:rPr>
          <w:lang w:val="fr-FR"/>
        </w:rPr>
        <w:br/>
        <w:t>DAME DE BRUYES (LA)</w:t>
      </w:r>
    </w:p>
    <w:p w14:paraId="2E44749A" w14:textId="77777777" w:rsidR="00191CFA" w:rsidRPr="0032190F" w:rsidRDefault="00191CFA" w:rsidP="00242C0F">
      <w:pPr>
        <w:jc w:val="both"/>
        <w:rPr>
          <w:lang w:val="fr-FR"/>
        </w:rPr>
      </w:pPr>
    </w:p>
    <w:p w14:paraId="133A13F6" w14:textId="77777777" w:rsidR="00191CFA" w:rsidRPr="0032190F" w:rsidRDefault="00191CFA" w:rsidP="00242C0F">
      <w:pPr>
        <w:jc w:val="both"/>
        <w:rPr>
          <w:lang w:val="fr-FR"/>
        </w:rPr>
      </w:pPr>
      <w:r w:rsidRPr="0032190F">
        <w:rPr>
          <w:lang w:val="fr-FR"/>
        </w:rPr>
        <w:t xml:space="preserve">La Dame de Bruyès </w:t>
      </w:r>
      <w:r w:rsidRPr="0032190F">
        <w:rPr>
          <w:lang w:val="fr-FR" w:eastAsia="en-GB"/>
        </w:rPr>
        <w:t xml:space="preserve">est </w:t>
      </w:r>
      <w:r w:rsidRPr="0032190F">
        <w:rPr>
          <w:lang w:val="fr-FR"/>
        </w:rPr>
        <w:t>un habitat du Fer 1 (BIB 1995 fig. 54)</w:t>
      </w:r>
    </w:p>
    <w:p w14:paraId="361C79F1" w14:textId="77777777" w:rsidR="00191CFA" w:rsidRPr="0032190F" w:rsidRDefault="00191CFA" w:rsidP="00242C0F">
      <w:pPr>
        <w:jc w:val="both"/>
        <w:rPr>
          <w:lang w:val="fr-FR"/>
        </w:rPr>
      </w:pPr>
    </w:p>
    <w:p w14:paraId="7D7EE784" w14:textId="77777777" w:rsidR="00191CFA" w:rsidRPr="0032190F" w:rsidRDefault="00191CFA" w:rsidP="00242C0F">
      <w:pPr>
        <w:jc w:val="both"/>
        <w:rPr>
          <w:lang w:val="fr-FR"/>
        </w:rPr>
      </w:pPr>
      <w:r w:rsidRPr="0032190F">
        <w:rPr>
          <w:lang w:val="fr-FR"/>
        </w:rPr>
        <w:t>PUECH PESTRIN</w:t>
      </w:r>
    </w:p>
    <w:p w14:paraId="0884B269" w14:textId="77777777" w:rsidR="00191CFA" w:rsidRPr="0032190F" w:rsidRDefault="00191CFA" w:rsidP="00242C0F">
      <w:pPr>
        <w:jc w:val="both"/>
        <w:rPr>
          <w:lang w:val="fr-FR"/>
        </w:rPr>
      </w:pPr>
    </w:p>
    <w:p w14:paraId="65BD1892" w14:textId="77777777" w:rsidR="00191CFA" w:rsidRPr="0032190F" w:rsidRDefault="00191CFA" w:rsidP="00242C0F">
      <w:pPr>
        <w:jc w:val="both"/>
        <w:rPr>
          <w:lang w:val="fr-FR"/>
        </w:rPr>
      </w:pPr>
      <w:r w:rsidRPr="0032190F">
        <w:rPr>
          <w:lang w:val="fr-FR"/>
        </w:rPr>
        <w:t xml:space="preserve">Puech Pestrin </w:t>
      </w:r>
      <w:r w:rsidRPr="0032190F">
        <w:rPr>
          <w:lang w:val="fr-FR" w:eastAsia="en-GB"/>
        </w:rPr>
        <w:t xml:space="preserve">est </w:t>
      </w:r>
      <w:r w:rsidRPr="0032190F">
        <w:rPr>
          <w:lang w:val="fr-FR"/>
        </w:rPr>
        <w:t>un habitat du Fer 1 (BIB 1995 fig. 54)</w:t>
      </w:r>
    </w:p>
    <w:p w14:paraId="22647C3F" w14:textId="77777777" w:rsidR="00191CFA" w:rsidRPr="0032190F" w:rsidRDefault="00191CFA" w:rsidP="00242C0F">
      <w:pPr>
        <w:jc w:val="both"/>
        <w:rPr>
          <w:lang w:val="fr-FR"/>
        </w:rPr>
      </w:pPr>
      <w:r w:rsidRPr="0032190F">
        <w:rPr>
          <w:lang w:val="fr-FR"/>
        </w:rPr>
        <w:br/>
        <w:t>BARRE (LA)</w:t>
      </w:r>
    </w:p>
    <w:p w14:paraId="03FF4340" w14:textId="77777777" w:rsidR="00191CFA" w:rsidRPr="0032190F" w:rsidRDefault="00191CFA" w:rsidP="00242C0F">
      <w:pPr>
        <w:jc w:val="both"/>
        <w:rPr>
          <w:lang w:val="fr-FR"/>
        </w:rPr>
      </w:pPr>
    </w:p>
    <w:p w14:paraId="72C390DD" w14:textId="77777777" w:rsidR="00191CFA" w:rsidRPr="0032190F" w:rsidRDefault="00191CFA" w:rsidP="00242C0F">
      <w:pPr>
        <w:jc w:val="both"/>
        <w:rPr>
          <w:lang w:val="fr-FR"/>
        </w:rPr>
      </w:pPr>
      <w:r w:rsidRPr="0032190F">
        <w:rPr>
          <w:lang w:val="fr-FR"/>
        </w:rPr>
        <w:t xml:space="preserve">La Barre </w:t>
      </w:r>
      <w:r w:rsidRPr="0032190F">
        <w:rPr>
          <w:lang w:val="fr-FR" w:eastAsia="en-GB"/>
        </w:rPr>
        <w:t xml:space="preserve">est </w:t>
      </w:r>
      <w:r w:rsidRPr="0032190F">
        <w:rPr>
          <w:lang w:val="fr-FR"/>
        </w:rPr>
        <w:t>un habitat du Fer 1 (BIB 1995 fig. 54)</w:t>
      </w:r>
    </w:p>
    <w:p w14:paraId="53996B57" w14:textId="77777777" w:rsidR="00E74061" w:rsidRPr="0032190F" w:rsidRDefault="00E74061" w:rsidP="00242C0F">
      <w:pPr>
        <w:jc w:val="both"/>
        <w:rPr>
          <w:lang w:val="fr-FR" w:eastAsia="en-GB"/>
        </w:rPr>
      </w:pPr>
    </w:p>
    <w:p w14:paraId="3FB7C897" w14:textId="77777777" w:rsidR="00C31D13" w:rsidRPr="0032190F" w:rsidRDefault="00C31D13" w:rsidP="00426FF9">
      <w:pPr>
        <w:pStyle w:val="Heading1"/>
      </w:pPr>
      <w:bookmarkStart w:id="2149" w:name="Sit_Gachonne_Roc"/>
      <w:r w:rsidRPr="0032190F">
        <w:lastRenderedPageBreak/>
        <w:t>ROC DE GACHONNE</w:t>
      </w:r>
    </w:p>
    <w:bookmarkEnd w:id="2149"/>
    <w:p w14:paraId="0897167C" w14:textId="77777777" w:rsidR="00C31D13" w:rsidRPr="0032190F" w:rsidRDefault="00C31D13" w:rsidP="00242C0F">
      <w:pPr>
        <w:jc w:val="both"/>
        <w:rPr>
          <w:lang w:val="fr-FR"/>
        </w:rPr>
      </w:pPr>
    </w:p>
    <w:p w14:paraId="27464D6B" w14:textId="617AE354" w:rsidR="00C31D13" w:rsidRPr="0032190F" w:rsidRDefault="00C31D13" w:rsidP="00242C0F">
      <w:pPr>
        <w:jc w:val="both"/>
        <w:rPr>
          <w:lang w:val="fr-FR" w:eastAsia="en-GB"/>
        </w:rPr>
      </w:pPr>
      <w:r w:rsidRPr="0032190F">
        <w:rPr>
          <w:lang w:val="fr-FR"/>
        </w:rPr>
        <w:t xml:space="preserve">Le Roc de Gachonne </w:t>
      </w:r>
      <w:r w:rsidR="00366920" w:rsidRPr="0032190F">
        <w:rPr>
          <w:lang w:val="fr-FR"/>
        </w:rPr>
        <w:t xml:space="preserve">(Calvisson, </w:t>
      </w:r>
      <w:r w:rsidRPr="0032190F">
        <w:rPr>
          <w:lang w:val="fr-FR"/>
        </w:rPr>
        <w:t xml:space="preserve">Gard), site ayant livré des décors mailhaciens à motifs </w:t>
      </w:r>
      <w:hyperlink r:id="rId5008" w:anchor="Cul_Proto_Art_TAC_T_a" w:history="1">
        <w:r w:rsidR="00673F0D" w:rsidRPr="0032190F">
          <w:rPr>
            <w:rStyle w:val="Hyperlink"/>
            <w:lang w:val="fr-FR"/>
          </w:rPr>
          <w:t>anthropomorphes</w:t>
        </w:r>
      </w:hyperlink>
      <w:r w:rsidR="00D02EA4" w:rsidRPr="00D02EA4">
        <w:rPr>
          <w:lang w:val="fr-FR"/>
        </w:rPr>
        <w:t xml:space="preserve"> [personnages] </w:t>
      </w:r>
      <w:r w:rsidRPr="0032190F">
        <w:rPr>
          <w:lang w:val="fr-FR"/>
        </w:rPr>
        <w:t>et animaux (</w:t>
      </w:r>
      <w:hyperlink r:id="rId5009" w:anchor="Cul_Proto_Art_TAC_T_z_chev" w:history="1">
        <w:r w:rsidR="002372BC" w:rsidRPr="0032190F">
          <w:rPr>
            <w:rStyle w:val="Hyperlink"/>
            <w:lang w:val="fr-FR" w:eastAsia="en-GB"/>
          </w:rPr>
          <w:t>chevaux</w:t>
        </w:r>
      </w:hyperlink>
      <w:r w:rsidRPr="0032190F">
        <w:rPr>
          <w:lang w:val="fr-FR"/>
        </w:rPr>
        <w:t>) (BIB 1880 p. 104 et 127)</w:t>
      </w:r>
      <w:r w:rsidR="00D02EA4">
        <w:rPr>
          <w:lang w:val="fr-FR"/>
        </w:rPr>
        <w:t xml:space="preserve"> </w:t>
      </w:r>
      <w:r w:rsidR="00BA6AD6" w:rsidRPr="0032190F">
        <w:rPr>
          <w:lang w:val="fr-FR" w:eastAsia="en-GB"/>
        </w:rPr>
        <w:t>habitat du Bronze final 3 (BIB 1995 fig. 52)</w:t>
      </w:r>
    </w:p>
    <w:p w14:paraId="4F14C874" w14:textId="77777777" w:rsidR="00932840" w:rsidRPr="0032190F" w:rsidRDefault="00932840" w:rsidP="00242C0F">
      <w:pPr>
        <w:jc w:val="both"/>
        <w:rPr>
          <w:lang w:val="fr-FR"/>
        </w:rPr>
      </w:pPr>
      <w:r w:rsidRPr="0032190F">
        <w:rPr>
          <w:lang w:val="fr-FR" w:eastAsia="en-GB"/>
        </w:rPr>
        <w:t xml:space="preserve">Habitat du BF 3b (BIB B. Dedet, Table ronde d’Orgnac 2016) </w:t>
      </w:r>
    </w:p>
    <w:p w14:paraId="6B5AE806" w14:textId="77777777" w:rsidR="00C31D13" w:rsidRPr="0032190F" w:rsidRDefault="00C31D13" w:rsidP="00242C0F">
      <w:pPr>
        <w:jc w:val="both"/>
        <w:rPr>
          <w:lang w:val="fr-FR"/>
        </w:rPr>
      </w:pPr>
    </w:p>
    <w:p w14:paraId="19841EE0" w14:textId="77777777" w:rsidR="00C31D13" w:rsidRPr="0032190F" w:rsidRDefault="00C31D13" w:rsidP="00426FF9">
      <w:pPr>
        <w:pStyle w:val="Heading1"/>
      </w:pPr>
      <w:bookmarkStart w:id="2150" w:name="Sit_Hermet"/>
      <w:r w:rsidRPr="0032190F">
        <w:t>HERMET (BERGERIE)</w:t>
      </w:r>
    </w:p>
    <w:bookmarkEnd w:id="2150"/>
    <w:p w14:paraId="7CA1320A" w14:textId="77777777" w:rsidR="00C5642E" w:rsidRDefault="00C5642E" w:rsidP="00C31D13">
      <w:pPr>
        <w:jc w:val="both"/>
        <w:rPr>
          <w:lang w:val="fr-FR"/>
        </w:rPr>
      </w:pPr>
    </w:p>
    <w:p w14:paraId="4F09B274" w14:textId="0632313B" w:rsidR="00C31D13" w:rsidRPr="0032190F" w:rsidRDefault="00C31D13" w:rsidP="00C31D13">
      <w:pPr>
        <w:jc w:val="both"/>
        <w:rPr>
          <w:lang w:val="fr-FR" w:eastAsia="en-GB"/>
        </w:rPr>
      </w:pPr>
      <w:r w:rsidRPr="0032190F">
        <w:rPr>
          <w:lang w:val="fr-FR"/>
        </w:rPr>
        <w:t>Le site de la Bergerie Hermet, dans le lieu-dit de « l’</w:t>
      </w:r>
      <w:hyperlink r:id="rId5010" w:anchor="Cul_Oppidum" w:history="1">
        <w:r w:rsidR="00900011" w:rsidRPr="0032190F">
          <w:rPr>
            <w:rStyle w:val="Hyperlink"/>
            <w:lang w:val="fr-FR"/>
          </w:rPr>
          <w:t>oppidum</w:t>
        </w:r>
      </w:hyperlink>
      <w:r w:rsidRPr="0032190F">
        <w:rPr>
          <w:lang w:val="fr-FR"/>
        </w:rPr>
        <w:t xml:space="preserve"> de La Font du Coucou » </w:t>
      </w:r>
      <w:r w:rsidR="00DA3E58" w:rsidRPr="0032190F">
        <w:rPr>
          <w:lang w:val="fr-FR"/>
        </w:rPr>
        <w:t>(</w:t>
      </w:r>
      <w:r w:rsidRPr="0032190F">
        <w:rPr>
          <w:lang w:val="fr-FR"/>
        </w:rPr>
        <w:t>Ca</w:t>
      </w:r>
      <w:r w:rsidR="00DA3E58" w:rsidRPr="0032190F">
        <w:rPr>
          <w:lang w:val="fr-FR"/>
        </w:rPr>
        <w:t xml:space="preserve">lvisson, </w:t>
      </w:r>
      <w:r w:rsidRPr="0032190F">
        <w:rPr>
          <w:lang w:val="fr-FR"/>
        </w:rPr>
        <w:t xml:space="preserve">Gard), a livré des décors mailhaciens à motifs </w:t>
      </w:r>
      <w:r w:rsidR="00673F0D" w:rsidRPr="00F64ED5">
        <w:rPr>
          <w:lang w:val="fr-FR"/>
        </w:rPr>
        <w:t>anthropomorphes</w:t>
      </w:r>
      <w:r w:rsidR="00DA3E58" w:rsidRPr="0032190F">
        <w:rPr>
          <w:lang w:val="fr-FR"/>
        </w:rPr>
        <w:t xml:space="preserve"> </w:t>
      </w:r>
      <w:r w:rsidR="00F64ED5">
        <w:rPr>
          <w:lang w:val="fr-FR"/>
        </w:rPr>
        <w:t xml:space="preserve">(personnages) danse de personnages pour Garmy (BIB 2850), </w:t>
      </w:r>
      <w:r w:rsidRPr="00F64ED5">
        <w:rPr>
          <w:lang w:val="fr-FR"/>
        </w:rPr>
        <w:t>animaux</w:t>
      </w:r>
      <w:r w:rsidRPr="00C5642E">
        <w:rPr>
          <w:i/>
          <w:lang w:val="fr-FR"/>
        </w:rPr>
        <w:t xml:space="preserve"> </w:t>
      </w:r>
      <w:r w:rsidRPr="00F64ED5">
        <w:rPr>
          <w:lang w:val="fr-FR"/>
        </w:rPr>
        <w:t>(</w:t>
      </w:r>
      <w:hyperlink r:id="rId5011" w:anchor="Cul_Proto_Art_TAC_T_z_chev" w:history="1">
        <w:r w:rsidR="002372BC" w:rsidRPr="00F64ED5">
          <w:rPr>
            <w:rStyle w:val="Hyperlink"/>
            <w:lang w:val="fr-FR" w:eastAsia="en-GB"/>
          </w:rPr>
          <w:t>chevaux</w:t>
        </w:r>
      </w:hyperlink>
      <w:r w:rsidRPr="00F64ED5">
        <w:rPr>
          <w:lang w:val="fr-FR"/>
        </w:rPr>
        <w:t>)</w:t>
      </w:r>
      <w:r w:rsidRPr="0032190F">
        <w:rPr>
          <w:lang w:val="fr-FR"/>
        </w:rPr>
        <w:t xml:space="preserve"> (BIB 1880 p. 104 et 127)</w:t>
      </w:r>
      <w:r w:rsidR="00F64ED5">
        <w:rPr>
          <w:lang w:val="fr-FR"/>
        </w:rPr>
        <w:t xml:space="preserve">, </w:t>
      </w:r>
      <w:r w:rsidR="00C5642E">
        <w:rPr>
          <w:lang w:val="fr-FR"/>
        </w:rPr>
        <w:t>cheval-escalier (VB6) (BIB 1880)</w:t>
      </w:r>
      <w:r w:rsidR="00F64ED5">
        <w:rPr>
          <w:lang w:val="fr-FR"/>
        </w:rPr>
        <w:t>, méandre et escalier (SS BIB)</w:t>
      </w:r>
      <w:r w:rsidR="00C5642E">
        <w:rPr>
          <w:lang w:val="fr-FR"/>
        </w:rPr>
        <w:t xml:space="preserve"> </w:t>
      </w:r>
      <w:r w:rsidR="00BA6AD6" w:rsidRPr="0032190F">
        <w:rPr>
          <w:lang w:val="fr-FR" w:eastAsia="en-GB"/>
        </w:rPr>
        <w:t>habitat du Bronze final 3 (BIB 1995 fig. 52)</w:t>
      </w:r>
    </w:p>
    <w:p w14:paraId="420FD9B1" w14:textId="77777777" w:rsidR="006422A3" w:rsidRPr="0032190F" w:rsidRDefault="006422A3" w:rsidP="00C31D13">
      <w:pPr>
        <w:jc w:val="both"/>
        <w:rPr>
          <w:lang w:val="fr-FR" w:eastAsia="en-GB"/>
        </w:rPr>
      </w:pPr>
      <w:r w:rsidRPr="0032190F">
        <w:rPr>
          <w:lang w:val="fr-FR" w:eastAsia="en-GB"/>
        </w:rPr>
        <w:t>La Font du Coucou (Calvisson) est un habitat du Bronze final 3 (BIB 1995 fig. 52)</w:t>
      </w:r>
    </w:p>
    <w:p w14:paraId="751F3510" w14:textId="77777777" w:rsidR="006422A3" w:rsidRPr="0032190F" w:rsidRDefault="006422A3" w:rsidP="00C31D13">
      <w:pPr>
        <w:jc w:val="both"/>
        <w:rPr>
          <w:lang w:val="fr-FR" w:eastAsia="en-GB"/>
        </w:rPr>
      </w:pPr>
      <w:r w:rsidRPr="0032190F">
        <w:rPr>
          <w:lang w:val="fr-FR" w:eastAsia="en-GB"/>
        </w:rPr>
        <w:br/>
        <w:t>EYROLLES (JAS)</w:t>
      </w:r>
    </w:p>
    <w:p w14:paraId="494397E1" w14:textId="77777777" w:rsidR="006422A3" w:rsidRPr="0032190F" w:rsidRDefault="006422A3" w:rsidP="00C31D13">
      <w:pPr>
        <w:jc w:val="both"/>
        <w:rPr>
          <w:lang w:val="fr-FR" w:eastAsia="en-GB"/>
        </w:rPr>
      </w:pPr>
    </w:p>
    <w:p w14:paraId="41267053" w14:textId="77777777" w:rsidR="006422A3" w:rsidRPr="0032190F" w:rsidRDefault="006422A3" w:rsidP="00C31D13">
      <w:pPr>
        <w:jc w:val="both"/>
        <w:rPr>
          <w:lang w:val="fr-FR" w:eastAsia="en-GB"/>
        </w:rPr>
      </w:pPr>
      <w:r w:rsidRPr="0032190F">
        <w:rPr>
          <w:lang w:val="fr-FR" w:eastAsia="en-GB"/>
        </w:rPr>
        <w:t>Le jas d’Eyrolles (Sainte-Anastasie</w:t>
      </w:r>
      <w:r w:rsidR="00FF2808" w:rsidRPr="0032190F">
        <w:rPr>
          <w:lang w:val="fr-FR" w:eastAsia="en-GB"/>
        </w:rPr>
        <w:t>, Gard</w:t>
      </w:r>
      <w:r w:rsidRPr="0032190F">
        <w:rPr>
          <w:lang w:val="fr-FR" w:eastAsia="en-GB"/>
        </w:rPr>
        <w:t xml:space="preserve">) est un habitat du </w:t>
      </w:r>
      <w:r w:rsidR="00BE734E">
        <w:rPr>
          <w:lang w:val="fr-FR" w:eastAsia="en-GB"/>
        </w:rPr>
        <w:t>BF</w:t>
      </w:r>
      <w:r w:rsidRPr="0032190F">
        <w:rPr>
          <w:lang w:val="fr-FR" w:eastAsia="en-GB"/>
        </w:rPr>
        <w:t xml:space="preserve"> 3 (BIB 1995 fig. 52)</w:t>
      </w:r>
    </w:p>
    <w:p w14:paraId="7AAFF4F8" w14:textId="77777777" w:rsidR="006422A3" w:rsidRPr="0032190F" w:rsidRDefault="006422A3" w:rsidP="00C31D13">
      <w:pPr>
        <w:jc w:val="both"/>
        <w:rPr>
          <w:lang w:val="fr-FR" w:eastAsia="en-GB"/>
        </w:rPr>
      </w:pPr>
    </w:p>
    <w:p w14:paraId="4B55BF9C" w14:textId="77777777" w:rsidR="006422A3" w:rsidRPr="0032190F" w:rsidRDefault="006422A3" w:rsidP="00C31D13">
      <w:pPr>
        <w:jc w:val="both"/>
        <w:rPr>
          <w:lang w:val="fr-FR" w:eastAsia="en-GB"/>
        </w:rPr>
      </w:pPr>
      <w:r w:rsidRPr="0032190F">
        <w:rPr>
          <w:lang w:val="fr-FR" w:eastAsia="en-GB"/>
        </w:rPr>
        <w:t>CITERNE (LA)</w:t>
      </w:r>
    </w:p>
    <w:p w14:paraId="33A4A4B5" w14:textId="77777777" w:rsidR="006422A3" w:rsidRPr="0032190F" w:rsidRDefault="006422A3" w:rsidP="00C31D13">
      <w:pPr>
        <w:jc w:val="both"/>
        <w:rPr>
          <w:lang w:val="fr-FR" w:eastAsia="en-GB"/>
        </w:rPr>
      </w:pPr>
      <w:r w:rsidRPr="0032190F">
        <w:rPr>
          <w:lang w:val="fr-FR" w:eastAsia="en-GB"/>
        </w:rPr>
        <w:t>La Citerne (Sainte-Anastasie</w:t>
      </w:r>
      <w:r w:rsidR="00FF2808" w:rsidRPr="0032190F">
        <w:rPr>
          <w:lang w:val="fr-FR" w:eastAsia="en-GB"/>
        </w:rPr>
        <w:t>, Gard</w:t>
      </w:r>
      <w:r w:rsidRPr="0032190F">
        <w:rPr>
          <w:lang w:val="fr-FR" w:eastAsia="en-GB"/>
        </w:rPr>
        <w:t>) est un habitat du Bronze final 3 (BIB 1995 fig. 52)</w:t>
      </w:r>
    </w:p>
    <w:p w14:paraId="4E4F6FD9" w14:textId="77777777" w:rsidR="006422A3" w:rsidRPr="0032190F" w:rsidRDefault="006422A3" w:rsidP="00C31D13">
      <w:pPr>
        <w:jc w:val="both"/>
        <w:rPr>
          <w:lang w:val="fr-FR" w:eastAsia="en-GB"/>
        </w:rPr>
      </w:pPr>
      <w:r w:rsidRPr="0032190F">
        <w:rPr>
          <w:lang w:val="fr-FR" w:eastAsia="en-GB"/>
        </w:rPr>
        <w:br/>
        <w:t>JOUFFE (LA)</w:t>
      </w:r>
    </w:p>
    <w:p w14:paraId="5882A53B" w14:textId="77777777" w:rsidR="006422A3" w:rsidRPr="0032190F" w:rsidRDefault="006422A3" w:rsidP="00C31D13">
      <w:pPr>
        <w:jc w:val="both"/>
        <w:rPr>
          <w:lang w:val="fr-FR" w:eastAsia="en-GB"/>
        </w:rPr>
      </w:pPr>
    </w:p>
    <w:p w14:paraId="2709BAA0" w14:textId="77777777" w:rsidR="006422A3" w:rsidRPr="0032190F" w:rsidRDefault="006422A3" w:rsidP="00C31D13">
      <w:pPr>
        <w:jc w:val="both"/>
        <w:rPr>
          <w:lang w:val="fr-FR" w:eastAsia="en-GB"/>
        </w:rPr>
      </w:pPr>
      <w:r w:rsidRPr="0032190F">
        <w:rPr>
          <w:lang w:val="fr-FR" w:eastAsia="en-GB"/>
        </w:rPr>
        <w:t>La Jouffe (Montmirat) est un habitat du Bronze final 3 (BIB 1995 fig. 52)</w:t>
      </w:r>
      <w:r w:rsidR="00932840" w:rsidRPr="0032190F">
        <w:rPr>
          <w:lang w:val="fr-FR" w:eastAsia="en-GB"/>
        </w:rPr>
        <w:t>. occupation du BF 3b jusqu’au Fer 2. Le site fait environ 4 ha, au BF 3b, il n’y a aps de fortification. Le mur est daté du 6</w:t>
      </w:r>
      <w:r w:rsidR="00932840" w:rsidRPr="0032190F">
        <w:rPr>
          <w:vertAlign w:val="superscript"/>
          <w:lang w:val="fr-FR" w:eastAsia="en-GB"/>
        </w:rPr>
        <w:t>e</w:t>
      </w:r>
      <w:r w:rsidR="00932840" w:rsidRPr="0032190F">
        <w:rPr>
          <w:lang w:val="fr-FR" w:eastAsia="en-GB"/>
        </w:rPr>
        <w:t xml:space="preserve"> aec</w:t>
      </w:r>
    </w:p>
    <w:p w14:paraId="3B495F12" w14:textId="77777777" w:rsidR="006422A3" w:rsidRPr="0032190F" w:rsidRDefault="006422A3" w:rsidP="00C31D13">
      <w:pPr>
        <w:jc w:val="both"/>
        <w:rPr>
          <w:lang w:val="fr-FR" w:eastAsia="en-GB"/>
        </w:rPr>
      </w:pPr>
    </w:p>
    <w:p w14:paraId="08D1124E" w14:textId="77777777" w:rsidR="006422A3" w:rsidRPr="0032190F" w:rsidRDefault="006422A3" w:rsidP="00426FF9">
      <w:pPr>
        <w:pStyle w:val="Heading1"/>
      </w:pPr>
      <w:bookmarkStart w:id="2151" w:name="Sit_Montaigu"/>
      <w:r w:rsidRPr="0032190F">
        <w:t>MONTAIGU</w:t>
      </w:r>
    </w:p>
    <w:bookmarkEnd w:id="2151"/>
    <w:p w14:paraId="57B7E8DE" w14:textId="77777777" w:rsidR="006422A3" w:rsidRPr="0032190F" w:rsidRDefault="006422A3" w:rsidP="00C31D13">
      <w:pPr>
        <w:jc w:val="both"/>
        <w:rPr>
          <w:lang w:val="fr-FR" w:eastAsia="en-GB"/>
        </w:rPr>
      </w:pPr>
    </w:p>
    <w:p w14:paraId="456D5EC5" w14:textId="77777777" w:rsidR="006422A3" w:rsidRPr="0032190F" w:rsidRDefault="006422A3" w:rsidP="00C31D13">
      <w:pPr>
        <w:jc w:val="both"/>
        <w:rPr>
          <w:lang w:val="fr-FR" w:eastAsia="en-GB"/>
        </w:rPr>
      </w:pPr>
      <w:r w:rsidRPr="0032190F">
        <w:rPr>
          <w:lang w:val="fr-FR" w:eastAsia="en-GB"/>
        </w:rPr>
        <w:t>Le site de Montaigu (St-Victor-des-Oules</w:t>
      </w:r>
      <w:r w:rsidR="00A34265" w:rsidRPr="0032190F">
        <w:rPr>
          <w:lang w:val="fr-FR" w:eastAsia="en-GB"/>
        </w:rPr>
        <w:t>, [Saint-Victor-les-Oules]</w:t>
      </w:r>
      <w:r w:rsidRPr="0032190F">
        <w:rPr>
          <w:lang w:val="fr-FR" w:eastAsia="en-GB"/>
        </w:rPr>
        <w:t>) est un habitat du Bronze final 3 (BIB 1995 fig. 52)</w:t>
      </w:r>
    </w:p>
    <w:p w14:paraId="0FD98868" w14:textId="77777777" w:rsidR="00A34265" w:rsidRPr="0032190F" w:rsidRDefault="00A34265" w:rsidP="00C31D13">
      <w:pPr>
        <w:jc w:val="both"/>
        <w:rPr>
          <w:lang w:val="fr-FR" w:eastAsia="en-GB"/>
        </w:rPr>
      </w:pPr>
    </w:p>
    <w:p w14:paraId="2752B348" w14:textId="4FA97C0E" w:rsidR="00A34265" w:rsidRDefault="00000000" w:rsidP="00A34265">
      <w:pPr>
        <w:jc w:val="both"/>
        <w:rPr>
          <w:lang w:val="fr-FR" w:eastAsia="en-GB"/>
        </w:rPr>
      </w:pPr>
      <w:hyperlink r:id="rId5012" w:anchor="Cul_Art__GBT_statuaire_SM" w:history="1">
        <w:r w:rsidR="00A34265" w:rsidRPr="0032190F">
          <w:rPr>
            <w:rStyle w:val="Hyperlink"/>
            <w:lang w:val="fr-FR"/>
          </w:rPr>
          <w:t>statue-menhir</w:t>
        </w:r>
      </w:hyperlink>
      <w:r w:rsidR="00A34265" w:rsidRPr="0032190F">
        <w:rPr>
          <w:lang w:val="fr-FR"/>
        </w:rPr>
        <w:t xml:space="preserve"> </w:t>
      </w:r>
      <w:r w:rsidR="00A34265" w:rsidRPr="0032190F">
        <w:rPr>
          <w:lang w:val="fr-FR" w:eastAsia="en-GB"/>
        </w:rPr>
        <w:t xml:space="preserve"> (BIB ?)</w:t>
      </w:r>
    </w:p>
    <w:p w14:paraId="2AB49F29" w14:textId="77777777" w:rsidR="0096466D" w:rsidRDefault="0096466D" w:rsidP="00A34265">
      <w:pPr>
        <w:jc w:val="both"/>
        <w:rPr>
          <w:lang w:val="fr-FR" w:eastAsia="en-GB"/>
        </w:rPr>
      </w:pPr>
    </w:p>
    <w:p w14:paraId="6E4A9EBD" w14:textId="77777777" w:rsidR="0096466D" w:rsidRDefault="0096466D" w:rsidP="00426FF9">
      <w:pPr>
        <w:pStyle w:val="Heading1"/>
      </w:pPr>
      <w:bookmarkStart w:id="2152" w:name="Sit_Roquemaure"/>
      <w:r>
        <w:t>ROQUEMAURE</w:t>
      </w:r>
    </w:p>
    <w:bookmarkEnd w:id="2152"/>
    <w:p w14:paraId="3FB8B75D" w14:textId="77777777" w:rsidR="0096466D" w:rsidRDefault="0096466D" w:rsidP="00A34265">
      <w:pPr>
        <w:jc w:val="both"/>
        <w:rPr>
          <w:lang w:val="fr-FR" w:eastAsia="en-GB"/>
        </w:rPr>
      </w:pPr>
    </w:p>
    <w:p w14:paraId="2C5F4A9F" w14:textId="63E0A234" w:rsidR="0096466D" w:rsidRPr="0032190F" w:rsidRDefault="0096466D" w:rsidP="00A34265">
      <w:pPr>
        <w:jc w:val="both"/>
        <w:rPr>
          <w:lang w:val="fr-FR" w:eastAsia="en-GB"/>
        </w:rPr>
      </w:pPr>
      <w:r>
        <w:rPr>
          <w:lang w:val="fr-FR" w:eastAsia="en-GB"/>
        </w:rPr>
        <w:t xml:space="preserve">Oppidum de Roquemaure (Gard) représentation d'un </w:t>
      </w:r>
      <w:hyperlink r:id="rId5013" w:anchor="Cul_Art_TAC_a_cheval_x_personnage" w:history="1">
        <w:r w:rsidRPr="00931159">
          <w:rPr>
            <w:rStyle w:val="Hyperlink"/>
            <w:lang w:val="fr-FR"/>
          </w:rPr>
          <w:t>cavalie</w:t>
        </w:r>
        <w:r>
          <w:rPr>
            <w:rStyle w:val="Hyperlink"/>
            <w:lang w:val="fr-FR"/>
          </w:rPr>
          <w:t>r</w:t>
        </w:r>
      </w:hyperlink>
      <w:r w:rsidRPr="0096466D">
        <w:rPr>
          <w:lang w:val="fr-FR"/>
        </w:rPr>
        <w:t xml:space="preserve"> </w:t>
      </w:r>
      <w:r>
        <w:rPr>
          <w:lang w:val="fr-FR" w:eastAsia="en-GB"/>
        </w:rPr>
        <w:t>brandissant un javelot sur un fragment de skyphos (BIB 3045)</w:t>
      </w:r>
    </w:p>
    <w:p w14:paraId="5EBE7573" w14:textId="77777777" w:rsidR="006422A3" w:rsidRPr="0032190F" w:rsidRDefault="006422A3" w:rsidP="00C31D13">
      <w:pPr>
        <w:jc w:val="both"/>
        <w:rPr>
          <w:lang w:val="fr-FR" w:eastAsia="en-GB"/>
        </w:rPr>
      </w:pPr>
    </w:p>
    <w:p w14:paraId="4BACA5C0" w14:textId="77777777" w:rsidR="006422A3" w:rsidRPr="0032190F" w:rsidRDefault="006422A3" w:rsidP="00C31D13">
      <w:pPr>
        <w:jc w:val="both"/>
        <w:rPr>
          <w:lang w:val="fr-FR" w:eastAsia="en-GB"/>
        </w:rPr>
      </w:pPr>
      <w:r w:rsidRPr="0032190F">
        <w:rPr>
          <w:lang w:val="fr-FR" w:eastAsia="en-GB"/>
        </w:rPr>
        <w:t>RAMIERE (LA)</w:t>
      </w:r>
    </w:p>
    <w:p w14:paraId="395FA2F2" w14:textId="77777777" w:rsidR="006422A3" w:rsidRPr="0032190F" w:rsidRDefault="006422A3" w:rsidP="00C31D13">
      <w:pPr>
        <w:jc w:val="both"/>
        <w:rPr>
          <w:lang w:val="fr-FR" w:eastAsia="en-GB"/>
        </w:rPr>
      </w:pPr>
    </w:p>
    <w:p w14:paraId="24FB02D8" w14:textId="77777777" w:rsidR="006422A3" w:rsidRPr="0032190F" w:rsidRDefault="006422A3" w:rsidP="00C31D13">
      <w:pPr>
        <w:jc w:val="both"/>
        <w:rPr>
          <w:lang w:val="fr-FR"/>
        </w:rPr>
      </w:pPr>
      <w:r w:rsidRPr="0032190F">
        <w:rPr>
          <w:lang w:val="fr-FR" w:eastAsia="en-GB"/>
        </w:rPr>
        <w:t xml:space="preserve">Le site de La Ramière (Roquemaure) est un habitat du </w:t>
      </w:r>
      <w:r w:rsidR="0096466D">
        <w:rPr>
          <w:lang w:val="fr-FR" w:eastAsia="en-GB"/>
        </w:rPr>
        <w:t>BF</w:t>
      </w:r>
      <w:r w:rsidRPr="0032190F">
        <w:rPr>
          <w:lang w:val="fr-FR" w:eastAsia="en-GB"/>
        </w:rPr>
        <w:t xml:space="preserve"> 3 (BIB 1995 fig. 52)</w:t>
      </w:r>
      <w:r w:rsidR="00191CFA" w:rsidRPr="0032190F">
        <w:rPr>
          <w:lang w:val="fr-FR"/>
        </w:rPr>
        <w:t>un habitat du Fer 1 (BIB 1995 fig. 54)</w:t>
      </w:r>
    </w:p>
    <w:p w14:paraId="4CA8E5A5" w14:textId="77777777" w:rsidR="00252C70" w:rsidRPr="0032190F" w:rsidRDefault="00252C70" w:rsidP="00C31D13">
      <w:pPr>
        <w:jc w:val="both"/>
        <w:rPr>
          <w:lang w:val="fr-FR"/>
        </w:rPr>
      </w:pPr>
    </w:p>
    <w:p w14:paraId="067EC83B" w14:textId="77777777" w:rsidR="00252C70" w:rsidRPr="0032190F" w:rsidRDefault="00252C70" w:rsidP="00C31D13">
      <w:pPr>
        <w:jc w:val="both"/>
        <w:rPr>
          <w:lang w:val="fr-FR"/>
        </w:rPr>
      </w:pPr>
      <w:r w:rsidRPr="0032190F">
        <w:rPr>
          <w:lang w:val="fr-FR"/>
        </w:rPr>
        <w:t>TRAS-LE-PUY</w:t>
      </w:r>
    </w:p>
    <w:p w14:paraId="48D43861" w14:textId="77777777" w:rsidR="00252C70" w:rsidRPr="0032190F" w:rsidRDefault="00252C70" w:rsidP="00C31D13">
      <w:pPr>
        <w:jc w:val="both"/>
        <w:rPr>
          <w:lang w:val="fr-FR" w:eastAsia="en-GB"/>
        </w:rPr>
      </w:pPr>
      <w:r w:rsidRPr="0032190F">
        <w:rPr>
          <w:lang w:val="fr-FR"/>
        </w:rPr>
        <w:t>Tras-le-Puy (Roquemaure, Gard) montre l'existence d'un chemin (chemin de Roquemaure) daté de l'âge du Bronze. Il possède un revétement destiné aux véhicules à roues (BIB P. Séjalon in BIB 2540)</w:t>
      </w:r>
    </w:p>
    <w:p w14:paraId="1083BCE1" w14:textId="77777777" w:rsidR="006422A3" w:rsidRPr="0032190F" w:rsidRDefault="006422A3" w:rsidP="00C31D13">
      <w:pPr>
        <w:jc w:val="both"/>
        <w:rPr>
          <w:lang w:val="fr-FR" w:eastAsia="en-GB"/>
        </w:rPr>
      </w:pPr>
      <w:r w:rsidRPr="0032190F">
        <w:rPr>
          <w:lang w:val="fr-FR" w:eastAsia="en-GB"/>
        </w:rPr>
        <w:lastRenderedPageBreak/>
        <w:br/>
        <w:t>LOMBREN</w:t>
      </w:r>
    </w:p>
    <w:p w14:paraId="28F1BCD6" w14:textId="77777777" w:rsidR="006422A3" w:rsidRPr="0032190F" w:rsidRDefault="006422A3" w:rsidP="00C31D13">
      <w:pPr>
        <w:jc w:val="both"/>
        <w:rPr>
          <w:lang w:val="fr-FR" w:eastAsia="en-GB"/>
        </w:rPr>
      </w:pPr>
    </w:p>
    <w:p w14:paraId="5CE620F4" w14:textId="77777777" w:rsidR="006422A3" w:rsidRPr="0032190F" w:rsidRDefault="006422A3" w:rsidP="00C31D13">
      <w:pPr>
        <w:jc w:val="both"/>
        <w:rPr>
          <w:lang w:val="fr-FR" w:eastAsia="en-GB"/>
        </w:rPr>
      </w:pPr>
      <w:r w:rsidRPr="0032190F">
        <w:rPr>
          <w:lang w:val="fr-FR" w:eastAsia="en-GB"/>
        </w:rPr>
        <w:t>Le site de Lombren (Vénéjean) est un habitat du Bronze final 3 (BIB 1995 fig. 52)</w:t>
      </w:r>
    </w:p>
    <w:p w14:paraId="038B07DC" w14:textId="77777777" w:rsidR="006422A3" w:rsidRPr="0032190F" w:rsidRDefault="006422A3" w:rsidP="00C31D13">
      <w:pPr>
        <w:jc w:val="both"/>
        <w:rPr>
          <w:lang w:val="fr-FR" w:eastAsia="en-GB"/>
        </w:rPr>
      </w:pPr>
      <w:r w:rsidRPr="0032190F">
        <w:rPr>
          <w:lang w:val="fr-FR" w:eastAsia="en-GB"/>
        </w:rPr>
        <w:br/>
        <w:t>BARRI DE L ESCARTE</w:t>
      </w:r>
    </w:p>
    <w:p w14:paraId="07B946E3" w14:textId="77777777" w:rsidR="006422A3" w:rsidRPr="0032190F" w:rsidRDefault="006422A3" w:rsidP="00C31D13">
      <w:pPr>
        <w:jc w:val="both"/>
        <w:rPr>
          <w:lang w:val="fr-FR" w:eastAsia="en-GB"/>
        </w:rPr>
      </w:pPr>
    </w:p>
    <w:p w14:paraId="69E11C46" w14:textId="77777777" w:rsidR="006422A3" w:rsidRPr="0032190F" w:rsidRDefault="006422A3" w:rsidP="00C31D13">
      <w:pPr>
        <w:jc w:val="both"/>
        <w:rPr>
          <w:lang w:val="fr-FR" w:eastAsia="en-GB"/>
        </w:rPr>
      </w:pPr>
      <w:r w:rsidRPr="0032190F">
        <w:rPr>
          <w:lang w:val="fr-FR" w:eastAsia="en-GB"/>
        </w:rPr>
        <w:t>Le site de Barri de l’Escarte (Roque-sur-Cèze) est un habitat du Bronze final 3 (BIB 1995 fig. 52)</w:t>
      </w:r>
      <w:r w:rsidR="006323A1" w:rsidRPr="0032190F">
        <w:rPr>
          <w:lang w:val="fr-FR"/>
        </w:rPr>
        <w:t>un habitat du Fer 1 (BIB 1995 fig. 54)</w:t>
      </w:r>
    </w:p>
    <w:p w14:paraId="7C0690E7" w14:textId="77777777" w:rsidR="006422A3" w:rsidRPr="0032190F" w:rsidRDefault="006422A3" w:rsidP="00C31D13">
      <w:pPr>
        <w:jc w:val="both"/>
        <w:rPr>
          <w:lang w:val="fr-FR" w:eastAsia="en-GB"/>
        </w:rPr>
      </w:pPr>
      <w:r w:rsidRPr="0032190F">
        <w:rPr>
          <w:lang w:val="fr-FR" w:eastAsia="en-GB"/>
        </w:rPr>
        <w:br/>
        <w:t>GAUTO FRACHO</w:t>
      </w:r>
    </w:p>
    <w:p w14:paraId="22F1E834" w14:textId="77777777" w:rsidR="006422A3" w:rsidRPr="0032190F" w:rsidRDefault="006422A3" w:rsidP="00C31D13">
      <w:pPr>
        <w:jc w:val="both"/>
        <w:rPr>
          <w:lang w:val="fr-FR" w:eastAsia="en-GB"/>
        </w:rPr>
      </w:pPr>
    </w:p>
    <w:p w14:paraId="3565D727" w14:textId="77777777" w:rsidR="006422A3" w:rsidRPr="0032190F" w:rsidRDefault="006422A3" w:rsidP="00C31D13">
      <w:pPr>
        <w:jc w:val="both"/>
        <w:rPr>
          <w:lang w:val="fr-FR" w:eastAsia="en-GB"/>
        </w:rPr>
      </w:pPr>
      <w:r w:rsidRPr="0032190F">
        <w:rPr>
          <w:lang w:val="fr-FR" w:eastAsia="en-GB"/>
        </w:rPr>
        <w:t>Le site de Gauto Fracho (Bouquet) est un habitat du Bronze final 3 (BIB 1995 fig. 52)</w:t>
      </w:r>
    </w:p>
    <w:p w14:paraId="1EFBB8DB" w14:textId="77777777" w:rsidR="006323A1" w:rsidRPr="0032190F" w:rsidRDefault="006323A1" w:rsidP="00C31D13">
      <w:pPr>
        <w:jc w:val="both"/>
        <w:rPr>
          <w:lang w:val="fr-FR" w:eastAsia="en-GB"/>
        </w:rPr>
      </w:pPr>
    </w:p>
    <w:p w14:paraId="39EF5A30" w14:textId="77777777" w:rsidR="006323A1" w:rsidRPr="0032190F" w:rsidRDefault="006323A1" w:rsidP="00C31D13">
      <w:pPr>
        <w:jc w:val="both"/>
        <w:rPr>
          <w:lang w:val="fr-FR" w:eastAsia="en-GB"/>
        </w:rPr>
      </w:pPr>
      <w:r w:rsidRPr="0032190F">
        <w:rPr>
          <w:lang w:val="fr-FR" w:eastAsia="en-GB"/>
        </w:rPr>
        <w:t>CHAN DU CHABRIER</w:t>
      </w:r>
    </w:p>
    <w:p w14:paraId="2E63B8DB" w14:textId="77777777" w:rsidR="006323A1" w:rsidRPr="0032190F" w:rsidRDefault="006323A1" w:rsidP="00C31D13">
      <w:pPr>
        <w:jc w:val="both"/>
        <w:rPr>
          <w:lang w:val="fr-FR" w:eastAsia="en-GB"/>
        </w:rPr>
      </w:pPr>
    </w:p>
    <w:p w14:paraId="42B78618" w14:textId="77777777" w:rsidR="006323A1" w:rsidRPr="0032190F" w:rsidRDefault="006323A1" w:rsidP="00C31D13">
      <w:pPr>
        <w:jc w:val="both"/>
        <w:rPr>
          <w:lang w:val="fr-FR"/>
        </w:rPr>
      </w:pPr>
      <w:r w:rsidRPr="0032190F">
        <w:rPr>
          <w:lang w:val="fr-FR" w:eastAsia="en-GB"/>
        </w:rPr>
        <w:t xml:space="preserve">Chan du Chabrier est </w:t>
      </w:r>
      <w:r w:rsidRPr="0032190F">
        <w:rPr>
          <w:lang w:val="fr-FR"/>
        </w:rPr>
        <w:t>un habitat du Fer 1 (BIB 1995 fig. 54)</w:t>
      </w:r>
    </w:p>
    <w:p w14:paraId="15A02D13" w14:textId="77777777" w:rsidR="00FC6D59" w:rsidRPr="0032190F" w:rsidRDefault="00FC6D59" w:rsidP="00C31D13">
      <w:pPr>
        <w:jc w:val="both"/>
        <w:rPr>
          <w:lang w:val="fr-FR"/>
        </w:rPr>
      </w:pPr>
    </w:p>
    <w:p w14:paraId="3CEDEA06" w14:textId="77777777" w:rsidR="00C31D13" w:rsidRPr="0032190F" w:rsidRDefault="00C31D13" w:rsidP="00426FF9">
      <w:pPr>
        <w:pStyle w:val="Heading1"/>
      </w:pPr>
      <w:bookmarkStart w:id="2153" w:name="Sit_Languissel"/>
      <w:r w:rsidRPr="0032190F">
        <w:t>LANGUISSEL</w:t>
      </w:r>
    </w:p>
    <w:bookmarkEnd w:id="2153"/>
    <w:p w14:paraId="0E37C3E5" w14:textId="0542C92D" w:rsidR="00C31D13" w:rsidRPr="0032190F" w:rsidRDefault="00C31D13" w:rsidP="00C31D13">
      <w:pPr>
        <w:jc w:val="both"/>
        <w:rPr>
          <w:lang w:val="fr-FR"/>
        </w:rPr>
      </w:pPr>
      <w:r w:rsidRPr="0032190F">
        <w:rPr>
          <w:lang w:val="fr-FR"/>
        </w:rPr>
        <w:t xml:space="preserve">Le site de Languissel (Gard) a livré de la céramique mailhacienne à décors </w:t>
      </w:r>
      <w:hyperlink r:id="rId5014" w:anchor="Cul_Proto_Art_TAC_T_z" w:history="1">
        <w:r w:rsidR="00017B49" w:rsidRPr="0032190F">
          <w:rPr>
            <w:rStyle w:val="Hyperlink"/>
            <w:lang w:val="fr-FR"/>
          </w:rPr>
          <w:t>zoomorphes</w:t>
        </w:r>
      </w:hyperlink>
      <w:r w:rsidRPr="0032190F">
        <w:rPr>
          <w:lang w:val="fr-FR"/>
        </w:rPr>
        <w:t>(</w:t>
      </w:r>
      <w:hyperlink r:id="rId5015" w:anchor="Cul_Proto_Art_TAC_T_z_chev" w:history="1">
        <w:r w:rsidR="002372BC" w:rsidRPr="0032190F">
          <w:rPr>
            <w:rStyle w:val="Hyperlink"/>
            <w:lang w:val="fr-FR" w:eastAsia="en-GB"/>
          </w:rPr>
          <w:t>chevaux</w:t>
        </w:r>
      </w:hyperlink>
      <w:r w:rsidRPr="0032190F">
        <w:rPr>
          <w:lang w:val="fr-FR"/>
        </w:rPr>
        <w:t>) (BIB 1880 p. 104)</w:t>
      </w:r>
      <w:r w:rsidR="004C6398">
        <w:rPr>
          <w:lang w:val="fr-FR"/>
        </w:rPr>
        <w:t xml:space="preserve"> chevaux-escalier (VB4) (BIB 1880)</w:t>
      </w:r>
    </w:p>
    <w:p w14:paraId="0C62E842" w14:textId="77777777" w:rsidR="00C31D13" w:rsidRPr="0032190F" w:rsidRDefault="00C31D13" w:rsidP="00C31D13">
      <w:pPr>
        <w:jc w:val="both"/>
        <w:rPr>
          <w:lang w:val="fr-FR"/>
        </w:rPr>
      </w:pPr>
    </w:p>
    <w:p w14:paraId="4974EB11" w14:textId="77777777" w:rsidR="00C31D13" w:rsidRPr="0032190F" w:rsidRDefault="00C31D13" w:rsidP="00426FF9">
      <w:pPr>
        <w:pStyle w:val="Heading1"/>
      </w:pPr>
      <w:bookmarkStart w:id="2154" w:name="Sit_Hournede"/>
      <w:r w:rsidRPr="0032190F">
        <w:t>HOURNEDE</w:t>
      </w:r>
      <w:r w:rsidR="0010725F" w:rsidRPr="0032190F">
        <w:t xml:space="preserve"> (L)</w:t>
      </w:r>
    </w:p>
    <w:bookmarkEnd w:id="2154"/>
    <w:p w14:paraId="256AC2C5" w14:textId="77777777" w:rsidR="002F77BD" w:rsidRPr="0032190F" w:rsidRDefault="002F77BD" w:rsidP="00C31D13">
      <w:pPr>
        <w:jc w:val="both"/>
        <w:rPr>
          <w:lang w:val="fr-FR"/>
        </w:rPr>
      </w:pPr>
    </w:p>
    <w:p w14:paraId="0BBEC002" w14:textId="567D9A63" w:rsidR="00EF0565" w:rsidRPr="0032190F" w:rsidRDefault="00EF0565" w:rsidP="00C31D13">
      <w:pPr>
        <w:jc w:val="both"/>
        <w:rPr>
          <w:lang w:val="fr-FR" w:eastAsia="en-GB"/>
        </w:rPr>
      </w:pPr>
      <w:r w:rsidRPr="0032190F">
        <w:rPr>
          <w:lang w:val="fr-FR"/>
        </w:rPr>
        <w:t xml:space="preserve">L’Hournède </w:t>
      </w:r>
      <w:r w:rsidRPr="0032190F">
        <w:rPr>
          <w:lang w:val="fr-FR" w:eastAsia="en-GB"/>
        </w:rPr>
        <w:t xml:space="preserve">(Lansargues, Hérault) </w:t>
      </w:r>
      <w:r w:rsidRPr="0032190F">
        <w:rPr>
          <w:lang w:val="fr-FR"/>
        </w:rPr>
        <w:t xml:space="preserve">est une station de l’étang de </w:t>
      </w:r>
      <w:hyperlink r:id="rId5016" w:anchor="Sit_Mauguio" w:history="1">
        <w:r w:rsidRPr="0032190F">
          <w:rPr>
            <w:rStyle w:val="Hyperlink"/>
            <w:lang w:val="fr-FR"/>
          </w:rPr>
          <w:t>Mauguio</w:t>
        </w:r>
      </w:hyperlink>
      <w:r w:rsidRPr="0032190F">
        <w:rPr>
          <w:lang w:val="fr-FR"/>
        </w:rPr>
        <w:t xml:space="preserve"> (BIB 1962) </w:t>
      </w:r>
      <w:r w:rsidRPr="0032190F">
        <w:rPr>
          <w:lang w:val="fr-FR" w:eastAsia="en-GB"/>
        </w:rPr>
        <w:t>habitat du Bronze final 3 (BIB 1995 fig. 52) typoZipf (BIB 1880 p. 638)</w:t>
      </w:r>
    </w:p>
    <w:p w14:paraId="2FD8C84C" w14:textId="7397BC50" w:rsidR="00C31D13" w:rsidRPr="0032190F" w:rsidRDefault="00C31D13" w:rsidP="00C31D13">
      <w:pPr>
        <w:jc w:val="both"/>
        <w:rPr>
          <w:lang w:val="fr-FR"/>
        </w:rPr>
      </w:pPr>
      <w:r w:rsidRPr="0032190F">
        <w:rPr>
          <w:lang w:val="fr-FR"/>
        </w:rPr>
        <w:t xml:space="preserve">Le site de l’Hournède (Saint-Nazaire-de-Pézan, Hérault), a livré de la céramique mailhacienne à décors </w:t>
      </w:r>
      <w:hyperlink r:id="rId5017" w:anchor="Cul_Proto_Art_TAC_T_z" w:history="1">
        <w:r w:rsidR="00017B49" w:rsidRPr="0032190F">
          <w:rPr>
            <w:rStyle w:val="Hyperlink"/>
            <w:lang w:val="fr-FR"/>
          </w:rPr>
          <w:t>zoomorphes</w:t>
        </w:r>
      </w:hyperlink>
      <w:r w:rsidRPr="0032190F">
        <w:rPr>
          <w:lang w:val="fr-FR"/>
        </w:rPr>
        <w:t>(</w:t>
      </w:r>
      <w:hyperlink r:id="rId5018" w:anchor="Cul_Proto_Art_TAC_T_z_chev" w:history="1">
        <w:r w:rsidR="002372BC" w:rsidRPr="0032190F">
          <w:rPr>
            <w:rStyle w:val="Hyperlink"/>
            <w:lang w:val="fr-FR" w:eastAsia="en-GB"/>
          </w:rPr>
          <w:t>chevaux</w:t>
        </w:r>
      </w:hyperlink>
      <w:r w:rsidRPr="0032190F">
        <w:rPr>
          <w:lang w:val="fr-FR"/>
        </w:rPr>
        <w:t>) (BIB 1880 p. 104)</w:t>
      </w:r>
      <w:r w:rsidR="00F83791" w:rsidRPr="0032190F">
        <w:rPr>
          <w:lang w:val="fr-FR"/>
        </w:rPr>
        <w:t xml:space="preserve"> </w:t>
      </w:r>
      <w:r w:rsidR="0010725F" w:rsidRPr="0032190F">
        <w:rPr>
          <w:lang w:val="fr-FR" w:eastAsia="en-GB"/>
        </w:rPr>
        <w:t>habitat du Bronze final 3 (BIB 1995 fig. 52)</w:t>
      </w:r>
    </w:p>
    <w:p w14:paraId="2A88CE99" w14:textId="77777777" w:rsidR="00571234" w:rsidRPr="0032190F" w:rsidRDefault="00571234" w:rsidP="00242C0F">
      <w:pPr>
        <w:jc w:val="both"/>
        <w:rPr>
          <w:lang w:val="fr-FR"/>
        </w:rPr>
      </w:pPr>
    </w:p>
    <w:p w14:paraId="5D6A85E4" w14:textId="77777777" w:rsidR="00267A03" w:rsidRPr="0032190F" w:rsidRDefault="00267A03" w:rsidP="00426FF9">
      <w:pPr>
        <w:pStyle w:val="Heading1"/>
      </w:pPr>
      <w:bookmarkStart w:id="2155" w:name="Sit_Grigny"/>
      <w:r w:rsidRPr="0032190F">
        <w:t>GRIGNY</w:t>
      </w:r>
    </w:p>
    <w:bookmarkEnd w:id="2155"/>
    <w:p w14:paraId="5A9F7283" w14:textId="77777777" w:rsidR="00267A03" w:rsidRPr="0032190F" w:rsidRDefault="00267A03" w:rsidP="00242C0F">
      <w:pPr>
        <w:jc w:val="both"/>
        <w:rPr>
          <w:lang w:val="fr-FR"/>
        </w:rPr>
      </w:pPr>
      <w:r w:rsidRPr="0032190F">
        <w:rPr>
          <w:lang w:val="fr-FR"/>
        </w:rPr>
        <w:t>Gué sur le Rhône</w:t>
      </w:r>
      <w:r w:rsidR="00DD2349" w:rsidRPr="0032190F">
        <w:rPr>
          <w:lang w:val="fr-FR"/>
        </w:rPr>
        <w:t xml:space="preserve"> (BIB 1860 p. 65)</w:t>
      </w:r>
    </w:p>
    <w:p w14:paraId="31F90101" w14:textId="77777777" w:rsidR="00267A03" w:rsidRPr="0032190F" w:rsidRDefault="00267A03" w:rsidP="00242C0F">
      <w:pPr>
        <w:jc w:val="both"/>
        <w:rPr>
          <w:lang w:val="fr-FR"/>
        </w:rPr>
      </w:pPr>
    </w:p>
    <w:p w14:paraId="38A84F0B" w14:textId="77777777" w:rsidR="00C01810" w:rsidRPr="0032190F" w:rsidRDefault="00DD2349" w:rsidP="00426FF9">
      <w:pPr>
        <w:pStyle w:val="Heading1"/>
      </w:pPr>
      <w:bookmarkStart w:id="2156" w:name="Sit_Vienne"/>
      <w:r w:rsidRPr="0032190F">
        <w:t>VIENNE</w:t>
      </w:r>
    </w:p>
    <w:bookmarkEnd w:id="2156"/>
    <w:p w14:paraId="2BED1E02" w14:textId="77777777" w:rsidR="00DD2349" w:rsidRPr="0032190F" w:rsidRDefault="00DD2349" w:rsidP="00242C0F">
      <w:pPr>
        <w:jc w:val="both"/>
        <w:rPr>
          <w:lang w:val="fr-FR"/>
        </w:rPr>
      </w:pPr>
      <w:r w:rsidRPr="0032190F">
        <w:rPr>
          <w:lang w:val="fr-FR"/>
        </w:rPr>
        <w:t>Gué sur le Rhône (BIB 1860 p. 65)</w:t>
      </w:r>
    </w:p>
    <w:p w14:paraId="42A4F15E" w14:textId="77777777" w:rsidR="00C01810" w:rsidRPr="0032190F" w:rsidRDefault="00C01810" w:rsidP="00242C0F">
      <w:pPr>
        <w:jc w:val="both"/>
        <w:rPr>
          <w:lang w:val="fr-FR"/>
        </w:rPr>
      </w:pPr>
    </w:p>
    <w:p w14:paraId="4CCC774B" w14:textId="77777777" w:rsidR="00C01810" w:rsidRPr="0032190F" w:rsidRDefault="00C01810" w:rsidP="00242C0F">
      <w:pPr>
        <w:jc w:val="both"/>
        <w:rPr>
          <w:lang w:val="fr-FR"/>
        </w:rPr>
      </w:pPr>
      <w:r w:rsidRPr="0032190F">
        <w:rPr>
          <w:lang w:val="fr-FR"/>
        </w:rPr>
        <w:t>AVATON</w:t>
      </w:r>
    </w:p>
    <w:p w14:paraId="5B095169" w14:textId="77777777" w:rsidR="00C01810" w:rsidRPr="0032190F" w:rsidRDefault="00C01810" w:rsidP="00242C0F">
      <w:pPr>
        <w:jc w:val="both"/>
        <w:rPr>
          <w:lang w:val="fr-FR"/>
        </w:rPr>
      </w:pPr>
    </w:p>
    <w:p w14:paraId="0F8508D5" w14:textId="77777777" w:rsidR="00C01810" w:rsidRPr="0032190F" w:rsidRDefault="00C01810" w:rsidP="00242C0F">
      <w:pPr>
        <w:jc w:val="both"/>
        <w:rPr>
          <w:lang w:val="fr-FR"/>
        </w:rPr>
      </w:pPr>
      <w:r w:rsidRPr="0032190F">
        <w:rPr>
          <w:lang w:val="fr-FR"/>
        </w:rPr>
        <w:t>Avaton (Vienne) a livré un "cône" en or ralisé par des registres superposés de motifs circulaires (BIB MAN 2017)</w:t>
      </w:r>
    </w:p>
    <w:p w14:paraId="7DB08521" w14:textId="77777777" w:rsidR="00C01810" w:rsidRPr="0032190F" w:rsidRDefault="00C01810" w:rsidP="00242C0F">
      <w:pPr>
        <w:jc w:val="both"/>
        <w:rPr>
          <w:lang w:val="fr-FR"/>
        </w:rPr>
      </w:pPr>
    </w:p>
    <w:p w14:paraId="77F03434" w14:textId="77777777" w:rsidR="00C01810" w:rsidRPr="0032190F" w:rsidRDefault="00C01810" w:rsidP="00242C0F">
      <w:pPr>
        <w:jc w:val="both"/>
        <w:rPr>
          <w:lang w:val="fr-FR"/>
        </w:rPr>
      </w:pPr>
      <w:r w:rsidRPr="0032190F">
        <w:rPr>
          <w:lang w:val="fr-FR"/>
        </w:rPr>
        <w:t>SCHIFFERSTADT</w:t>
      </w:r>
    </w:p>
    <w:p w14:paraId="550F9A69" w14:textId="77777777" w:rsidR="00C01810" w:rsidRPr="0032190F" w:rsidRDefault="00C01810" w:rsidP="00242C0F">
      <w:pPr>
        <w:jc w:val="both"/>
        <w:rPr>
          <w:lang w:val="fr-FR"/>
        </w:rPr>
      </w:pPr>
    </w:p>
    <w:p w14:paraId="52A3A129" w14:textId="77777777" w:rsidR="00C01810" w:rsidRPr="0032190F" w:rsidRDefault="00C01810" w:rsidP="00C01810">
      <w:pPr>
        <w:jc w:val="both"/>
        <w:rPr>
          <w:lang w:val="fr-FR"/>
        </w:rPr>
      </w:pPr>
      <w:r w:rsidRPr="0032190F">
        <w:rPr>
          <w:lang w:val="fr-FR"/>
        </w:rPr>
        <w:t>Allemagne. a livré un "cône" en or (BIB MAN 2017)</w:t>
      </w:r>
    </w:p>
    <w:p w14:paraId="6A6A74C3" w14:textId="77777777" w:rsidR="00C01810" w:rsidRPr="0032190F" w:rsidRDefault="00C01810" w:rsidP="00242C0F">
      <w:pPr>
        <w:jc w:val="both"/>
        <w:rPr>
          <w:lang w:val="fr-FR"/>
        </w:rPr>
      </w:pPr>
    </w:p>
    <w:p w14:paraId="110E5900" w14:textId="77777777" w:rsidR="00C01810" w:rsidRPr="0032190F" w:rsidRDefault="00C01810" w:rsidP="00242C0F">
      <w:pPr>
        <w:jc w:val="both"/>
        <w:rPr>
          <w:lang w:val="fr-FR"/>
        </w:rPr>
      </w:pPr>
      <w:r w:rsidRPr="0032190F">
        <w:rPr>
          <w:lang w:val="fr-FR"/>
        </w:rPr>
        <w:t>ERELSDORF-BUCH</w:t>
      </w:r>
    </w:p>
    <w:p w14:paraId="6E7907A6" w14:textId="77777777" w:rsidR="00C01810" w:rsidRPr="0032190F" w:rsidRDefault="00C01810" w:rsidP="00242C0F">
      <w:pPr>
        <w:jc w:val="both"/>
        <w:rPr>
          <w:lang w:val="fr-FR"/>
        </w:rPr>
      </w:pPr>
    </w:p>
    <w:p w14:paraId="3427636A" w14:textId="77777777" w:rsidR="00C01810" w:rsidRPr="0032190F" w:rsidRDefault="00C01810" w:rsidP="00C01810">
      <w:pPr>
        <w:jc w:val="both"/>
        <w:rPr>
          <w:lang w:val="fr-FR"/>
        </w:rPr>
      </w:pPr>
      <w:r w:rsidRPr="0032190F">
        <w:rPr>
          <w:lang w:val="fr-FR"/>
        </w:rPr>
        <w:t>Allemagne. a livré un "cône" en or (BIB MAN 2017)</w:t>
      </w:r>
    </w:p>
    <w:p w14:paraId="661DB9F0" w14:textId="77777777" w:rsidR="00C01810" w:rsidRPr="0032190F" w:rsidRDefault="00C01810" w:rsidP="00C01810">
      <w:pPr>
        <w:jc w:val="both"/>
        <w:rPr>
          <w:lang w:val="fr-FR"/>
        </w:rPr>
      </w:pPr>
    </w:p>
    <w:p w14:paraId="1D7323A0" w14:textId="77777777" w:rsidR="00802AC1" w:rsidRPr="0032190F" w:rsidRDefault="00802AC1" w:rsidP="00426FF9">
      <w:pPr>
        <w:pStyle w:val="Heading1"/>
      </w:pPr>
      <w:bookmarkStart w:id="2157" w:name="Sit_Embusco"/>
      <w:r w:rsidRPr="0032190F">
        <w:lastRenderedPageBreak/>
        <w:t>EMBUSCO 3</w:t>
      </w:r>
    </w:p>
    <w:bookmarkEnd w:id="2157"/>
    <w:p w14:paraId="652A7921" w14:textId="77777777" w:rsidR="00802AC1" w:rsidRPr="0032190F" w:rsidRDefault="00802AC1" w:rsidP="00242C0F">
      <w:pPr>
        <w:jc w:val="both"/>
        <w:rPr>
          <w:lang w:val="fr-FR"/>
        </w:rPr>
      </w:pPr>
    </w:p>
    <w:p w14:paraId="2975D62F" w14:textId="2541B70B" w:rsidR="00802AC1" w:rsidRPr="0032190F" w:rsidRDefault="0019267D" w:rsidP="00242C0F">
      <w:pPr>
        <w:jc w:val="both"/>
        <w:rPr>
          <w:lang w:val="fr-FR"/>
        </w:rPr>
      </w:pPr>
      <w:r w:rsidRPr="0032190F">
        <w:rPr>
          <w:lang w:val="fr-FR"/>
        </w:rPr>
        <w:t>Le site d’habitat d’</w:t>
      </w:r>
      <w:r w:rsidR="00802AC1" w:rsidRPr="0032190F">
        <w:rPr>
          <w:lang w:val="fr-FR"/>
        </w:rPr>
        <w:t>Embusco 3 (Mailhac, Aude)</w:t>
      </w:r>
      <w:r w:rsidRPr="0032190F">
        <w:rPr>
          <w:lang w:val="fr-FR"/>
        </w:rPr>
        <w:t xml:space="preserve"> a livré de la céramique </w:t>
      </w:r>
      <w:hyperlink r:id="rId5019" w:anchor="Cul_Campaniforme" w:history="1">
        <w:r w:rsidRPr="0032190F">
          <w:rPr>
            <w:rStyle w:val="Hyperlink"/>
            <w:lang w:val="fr-FR"/>
          </w:rPr>
          <w:t>Camp</w:t>
        </w:r>
        <w:r w:rsidR="007A303B" w:rsidRPr="0032190F">
          <w:rPr>
            <w:rStyle w:val="Hyperlink"/>
            <w:lang w:val="fr-FR"/>
          </w:rPr>
          <w:t>a</w:t>
        </w:r>
        <w:r w:rsidRPr="0032190F">
          <w:rPr>
            <w:rStyle w:val="Hyperlink"/>
            <w:lang w:val="fr-FR"/>
          </w:rPr>
          <w:t>niforme</w:t>
        </w:r>
      </w:hyperlink>
      <w:r w:rsidRPr="0032190F">
        <w:rPr>
          <w:lang w:val="fr-FR"/>
        </w:rPr>
        <w:t xml:space="preserve"> phase 3  dont les type de céramique d’accompagnement Besse </w:t>
      </w:r>
      <w:r w:rsidR="007A303B" w:rsidRPr="0032190F">
        <w:rPr>
          <w:lang w:val="fr-FR"/>
        </w:rPr>
        <w:t>5,</w:t>
      </w:r>
      <w:r w:rsidRPr="0032190F">
        <w:rPr>
          <w:lang w:val="fr-FR"/>
        </w:rPr>
        <w:t xml:space="preserve">7 et 8 </w:t>
      </w:r>
      <w:r w:rsidR="00277DD8" w:rsidRPr="0032190F">
        <w:rPr>
          <w:lang w:val="fr-FR"/>
        </w:rPr>
        <w:t>(</w:t>
      </w:r>
      <w:hyperlink r:id="rId5020" w:anchor="Cul_Fori_Passanti" w:history="1">
        <w:r w:rsidR="00277DD8" w:rsidRPr="0032190F">
          <w:rPr>
            <w:rStyle w:val="Hyperlink"/>
            <w:lang w:val="fr-FR"/>
          </w:rPr>
          <w:t>fori passanti</w:t>
        </w:r>
      </w:hyperlink>
      <w:r w:rsidR="00277DD8" w:rsidRPr="0032190F">
        <w:rPr>
          <w:lang w:val="fr-FR"/>
        </w:rPr>
        <w:t xml:space="preserve">) </w:t>
      </w:r>
      <w:r w:rsidRPr="0032190F">
        <w:rPr>
          <w:lang w:val="fr-FR"/>
        </w:rPr>
        <w:t>(BIB 1175 p. 53)</w:t>
      </w:r>
    </w:p>
    <w:p w14:paraId="28A691D5" w14:textId="77777777" w:rsidR="005910C4" w:rsidRPr="0032190F" w:rsidRDefault="005910C4" w:rsidP="00242C0F">
      <w:pPr>
        <w:jc w:val="both"/>
        <w:rPr>
          <w:lang w:val="fr-FR"/>
        </w:rPr>
      </w:pPr>
    </w:p>
    <w:p w14:paraId="19355A2B" w14:textId="77777777" w:rsidR="006807E5" w:rsidRPr="0032190F" w:rsidRDefault="006807E5" w:rsidP="00426FF9">
      <w:pPr>
        <w:pStyle w:val="Heading1"/>
      </w:pPr>
      <w:bookmarkStart w:id="2158" w:name="Sit_Laouret"/>
      <w:r w:rsidRPr="0032190F">
        <w:t>LAOURE</w:t>
      </w:r>
      <w:r w:rsidR="001538E3" w:rsidRPr="0032190F">
        <w:t>T (LE)</w:t>
      </w:r>
      <w:bookmarkEnd w:id="2158"/>
    </w:p>
    <w:p w14:paraId="2ED0E988" w14:textId="77777777" w:rsidR="001538E3" w:rsidRPr="0032190F" w:rsidRDefault="001538E3" w:rsidP="000806B9">
      <w:pPr>
        <w:jc w:val="both"/>
        <w:rPr>
          <w:lang w:val="fr-FR"/>
        </w:rPr>
      </w:pPr>
    </w:p>
    <w:p w14:paraId="1F9BCBF1" w14:textId="5C210A69" w:rsidR="00C8532F" w:rsidRPr="0032190F" w:rsidRDefault="006807E5" w:rsidP="000806B9">
      <w:pPr>
        <w:jc w:val="both"/>
        <w:rPr>
          <w:lang w:val="fr-FR"/>
        </w:rPr>
      </w:pPr>
      <w:r w:rsidRPr="0032190F">
        <w:rPr>
          <w:lang w:val="fr-FR"/>
        </w:rPr>
        <w:t xml:space="preserve">A Laouret </w:t>
      </w:r>
      <w:r w:rsidR="00D476F9" w:rsidRPr="0032190F">
        <w:rPr>
          <w:lang w:val="fr-FR"/>
        </w:rPr>
        <w:t>(</w:t>
      </w:r>
      <w:r w:rsidRPr="0032190F">
        <w:rPr>
          <w:lang w:val="fr-FR"/>
        </w:rPr>
        <w:t>Floure</w:t>
      </w:r>
      <w:r w:rsidR="00D476F9" w:rsidRPr="0032190F">
        <w:rPr>
          <w:lang w:val="fr-FR"/>
        </w:rPr>
        <w:t xml:space="preserve">, </w:t>
      </w:r>
      <w:r w:rsidR="00023D01" w:rsidRPr="0032190F">
        <w:rPr>
          <w:lang w:val="fr-FR"/>
        </w:rPr>
        <w:t>Aude)</w:t>
      </w:r>
      <w:r w:rsidRPr="0032190F">
        <w:rPr>
          <w:lang w:val="fr-FR"/>
        </w:rPr>
        <w:t xml:space="preserve">, a été mis au jour des plans de bâtiments à ossature en bois datés du </w:t>
      </w:r>
      <w:r w:rsidR="004C6398">
        <w:rPr>
          <w:lang w:val="fr-FR"/>
        </w:rPr>
        <w:t>BF</w:t>
      </w:r>
      <w:r w:rsidR="003D1873" w:rsidRPr="0032190F">
        <w:rPr>
          <w:lang w:val="fr-FR"/>
        </w:rPr>
        <w:t xml:space="preserve"> </w:t>
      </w:r>
      <w:r w:rsidR="004C6398">
        <w:rPr>
          <w:lang w:val="fr-FR"/>
        </w:rPr>
        <w:t>3</w:t>
      </w:r>
      <w:r w:rsidRPr="0032190F">
        <w:rPr>
          <w:lang w:val="fr-FR"/>
        </w:rPr>
        <w:t xml:space="preserve"> (BIB 1861 p. 18)</w:t>
      </w:r>
      <w:r w:rsidR="00AD3C20" w:rsidRPr="0032190F">
        <w:rPr>
          <w:lang w:val="fr-FR"/>
        </w:rPr>
        <w:t xml:space="preserve">. </w:t>
      </w:r>
      <w:r w:rsidR="004C6398">
        <w:rPr>
          <w:lang w:val="fr-FR"/>
        </w:rPr>
        <w:t>BF</w:t>
      </w:r>
      <w:r w:rsidR="0034764E" w:rsidRPr="0032190F">
        <w:rPr>
          <w:lang w:val="fr-FR"/>
        </w:rPr>
        <w:t xml:space="preserve"> 3a (BIB 1872 p. 35). </w:t>
      </w:r>
      <w:r w:rsidR="00AD3C20" w:rsidRPr="0032190F">
        <w:rPr>
          <w:lang w:val="fr-FR"/>
        </w:rPr>
        <w:t xml:space="preserve">A livré de la céramique mailhacienne à décors </w:t>
      </w:r>
      <w:hyperlink r:id="rId5021" w:anchor="Cul_Proto_Art_TAC_T_z" w:history="1">
        <w:r w:rsidR="00017B49" w:rsidRPr="0032190F">
          <w:rPr>
            <w:rStyle w:val="Hyperlink"/>
            <w:lang w:val="fr-FR"/>
          </w:rPr>
          <w:t>zoomorphes</w:t>
        </w:r>
      </w:hyperlink>
      <w:r w:rsidR="00D476F9" w:rsidRPr="0032190F">
        <w:rPr>
          <w:lang w:val="fr-FR"/>
        </w:rPr>
        <w:t xml:space="preserve"> </w:t>
      </w:r>
      <w:r w:rsidR="00AD3C20" w:rsidRPr="0032190F">
        <w:rPr>
          <w:lang w:val="fr-FR"/>
        </w:rPr>
        <w:t>(BIB 1880 p. 104)</w:t>
      </w:r>
      <w:r w:rsidR="00C8532F" w:rsidRPr="0032190F">
        <w:rPr>
          <w:lang w:val="fr-FR"/>
        </w:rPr>
        <w:t>.</w:t>
      </w:r>
      <w:r w:rsidR="004C6398">
        <w:rPr>
          <w:lang w:val="fr-FR"/>
        </w:rPr>
        <w:t xml:space="preserve"> </w:t>
      </w:r>
      <w:r w:rsidR="00C8532F" w:rsidRPr="0032190F">
        <w:rPr>
          <w:lang w:val="fr-FR"/>
        </w:rPr>
        <w:t>Un décor incisé en escalier [cheval-escalier] daté du BF 3a (BIB T. Lachenal in BIB 2126)</w:t>
      </w:r>
    </w:p>
    <w:p w14:paraId="36EBA59B" w14:textId="77777777" w:rsidR="00FC54C6" w:rsidRPr="0032190F" w:rsidRDefault="00FC54C6" w:rsidP="00242C0F">
      <w:pPr>
        <w:rPr>
          <w:lang w:val="fr-FR"/>
        </w:rPr>
      </w:pPr>
    </w:p>
    <w:p w14:paraId="093D08F9" w14:textId="77777777" w:rsidR="00FC54C6" w:rsidRPr="0032190F" w:rsidRDefault="00FC54C6" w:rsidP="00426FF9">
      <w:pPr>
        <w:pStyle w:val="Heading1"/>
      </w:pPr>
      <w:bookmarkStart w:id="2159" w:name="Sit_Roucaude"/>
      <w:r w:rsidRPr="0032190F">
        <w:t>ROUCAUDE</w:t>
      </w:r>
    </w:p>
    <w:bookmarkEnd w:id="2159"/>
    <w:p w14:paraId="058DEDE3" w14:textId="77777777" w:rsidR="00FC54C6" w:rsidRPr="0032190F" w:rsidRDefault="00FC54C6" w:rsidP="00242C0F">
      <w:pPr>
        <w:rPr>
          <w:lang w:val="fr-FR"/>
        </w:rPr>
      </w:pPr>
      <w:r w:rsidRPr="0032190F">
        <w:rPr>
          <w:lang w:val="fr-FR"/>
        </w:rPr>
        <w:t>Roucaude (Agel, Aude). Série céramique décorée au double trait rattachée au Bz final 3a (BIB 1935 p. 273)</w:t>
      </w:r>
    </w:p>
    <w:p w14:paraId="30EBBE23" w14:textId="77777777" w:rsidR="002B73A7" w:rsidRPr="0032190F" w:rsidRDefault="002B73A7" w:rsidP="00242C0F">
      <w:pPr>
        <w:rPr>
          <w:lang w:val="fr-FR"/>
        </w:rPr>
      </w:pPr>
    </w:p>
    <w:p w14:paraId="5EE9FFAF" w14:textId="77777777" w:rsidR="00FC54C6" w:rsidRPr="0032190F" w:rsidRDefault="00FC54C6" w:rsidP="00426FF9">
      <w:pPr>
        <w:pStyle w:val="Heading1"/>
      </w:pPr>
      <w:bookmarkStart w:id="2160" w:name="Sit_Boussecos"/>
      <w:r w:rsidRPr="0032190F">
        <w:t>BOUSSECOS</w:t>
      </w:r>
    </w:p>
    <w:bookmarkEnd w:id="2160"/>
    <w:p w14:paraId="5202B48A" w14:textId="77777777" w:rsidR="00FC54C6" w:rsidRPr="0032190F" w:rsidRDefault="00FC54C6" w:rsidP="00242C0F">
      <w:pPr>
        <w:rPr>
          <w:lang w:val="fr-FR"/>
        </w:rPr>
      </w:pPr>
      <w:r w:rsidRPr="0032190F">
        <w:rPr>
          <w:lang w:val="fr-FR"/>
        </w:rPr>
        <w:t>Boussecos (Bize) : série céramique décorée au double trait rattachée au Bz final 3a (BIB 1935 p. 273)</w:t>
      </w:r>
    </w:p>
    <w:p w14:paraId="4CD4F56A" w14:textId="77777777" w:rsidR="00530C83" w:rsidRPr="0032190F" w:rsidRDefault="00530C83" w:rsidP="00242C0F">
      <w:pPr>
        <w:rPr>
          <w:lang w:val="fr-FR"/>
        </w:rPr>
      </w:pPr>
    </w:p>
    <w:p w14:paraId="20D7B0D6" w14:textId="77777777" w:rsidR="00530C83" w:rsidRPr="0032190F" w:rsidRDefault="00530C83" w:rsidP="00426FF9">
      <w:pPr>
        <w:pStyle w:val="Heading1"/>
      </w:pPr>
      <w:r w:rsidRPr="0032190F">
        <w:t>MARIANA</w:t>
      </w:r>
    </w:p>
    <w:p w14:paraId="0DA7C69B" w14:textId="77777777" w:rsidR="00530C83" w:rsidRPr="0032190F" w:rsidRDefault="00530C83" w:rsidP="00242C0F">
      <w:pPr>
        <w:rPr>
          <w:lang w:val="fr-FR"/>
        </w:rPr>
      </w:pPr>
    </w:p>
    <w:p w14:paraId="787AD902" w14:textId="77777777" w:rsidR="00530C83" w:rsidRPr="0032190F" w:rsidRDefault="00530C83" w:rsidP="00242C0F">
      <w:pPr>
        <w:rPr>
          <w:lang w:val="fr-FR"/>
        </w:rPr>
      </w:pPr>
      <w:r w:rsidRPr="0032190F">
        <w:rPr>
          <w:lang w:val="fr-FR"/>
        </w:rPr>
        <w:t xml:space="preserve">La fondationde Mariana (Corse) marque la fin de l’âge du Fer </w:t>
      </w:r>
      <w:r w:rsidR="00CC4670" w:rsidRPr="0032190F">
        <w:rPr>
          <w:lang w:val="fr-FR"/>
        </w:rPr>
        <w:t xml:space="preserve">vers 100 aec </w:t>
      </w:r>
      <w:r w:rsidRPr="0032190F">
        <w:rPr>
          <w:lang w:val="fr-FR"/>
        </w:rPr>
        <w:t>(BIB K. Peche in BIB 2126)</w:t>
      </w:r>
    </w:p>
    <w:p w14:paraId="1BE4247B" w14:textId="77777777" w:rsidR="00CC4670" w:rsidRPr="0032190F" w:rsidRDefault="00CC4670" w:rsidP="00242C0F">
      <w:pPr>
        <w:rPr>
          <w:lang w:val="fr-FR"/>
        </w:rPr>
      </w:pPr>
    </w:p>
    <w:p w14:paraId="1A5834D0" w14:textId="77777777" w:rsidR="00CC4670" w:rsidRPr="0032190F" w:rsidRDefault="00CC4670" w:rsidP="00242C0F">
      <w:pPr>
        <w:rPr>
          <w:lang w:val="fr-FR"/>
        </w:rPr>
      </w:pPr>
      <w:bookmarkStart w:id="2161" w:name="Sit_Murteddu"/>
      <w:r w:rsidRPr="0032190F">
        <w:rPr>
          <w:lang w:val="fr-FR"/>
        </w:rPr>
        <w:t>MURTEDDU</w:t>
      </w:r>
    </w:p>
    <w:bookmarkEnd w:id="2161"/>
    <w:p w14:paraId="44EED6E5" w14:textId="1D26973E" w:rsidR="00CC4670" w:rsidRPr="0032190F" w:rsidRDefault="00CC4670" w:rsidP="00242C0F">
      <w:pPr>
        <w:rPr>
          <w:lang w:val="fr-FR"/>
        </w:rPr>
      </w:pPr>
      <w:r w:rsidRPr="0032190F">
        <w:rPr>
          <w:lang w:val="fr-FR"/>
        </w:rPr>
        <w:br/>
        <w:t xml:space="preserve">Site corse daté du </w:t>
      </w:r>
      <w:hyperlink r:id="rId5022" w:anchor="Cul_Bronze_Ancien" w:history="1">
        <w:r w:rsidRPr="0032190F">
          <w:rPr>
            <w:rStyle w:val="Hyperlink"/>
            <w:lang w:val="fr-FR"/>
          </w:rPr>
          <w:t>Bronze ancien</w:t>
        </w:r>
      </w:hyperlink>
      <w:r w:rsidRPr="0032190F">
        <w:rPr>
          <w:lang w:val="fr-FR"/>
        </w:rPr>
        <w:t>. Une sépulture a livré une coupe décorée par une rangée de triangles incisés orientés pointe en bas. Pour ce vase, les influences chalcolithique, héritée du Terrinien (BIB K. Peche in BIB 2126)</w:t>
      </w:r>
    </w:p>
    <w:p w14:paraId="19B6E609" w14:textId="77777777" w:rsidR="00FC54C6" w:rsidRPr="0032190F" w:rsidRDefault="00FC54C6" w:rsidP="00242C0F">
      <w:pPr>
        <w:rPr>
          <w:lang w:val="fr-FR"/>
        </w:rPr>
      </w:pPr>
    </w:p>
    <w:p w14:paraId="18A3AEC1" w14:textId="77777777" w:rsidR="00FC54C6" w:rsidRPr="0032190F" w:rsidRDefault="00FC54C6" w:rsidP="00426FF9">
      <w:pPr>
        <w:pStyle w:val="Heading1"/>
      </w:pPr>
      <w:bookmarkStart w:id="2162" w:name="Sit_Gravette"/>
      <w:r w:rsidRPr="0032190F">
        <w:t>GRAVETTE</w:t>
      </w:r>
      <w:r w:rsidR="005910C4" w:rsidRPr="0032190F">
        <w:t xml:space="preserve"> (LA)</w:t>
      </w:r>
    </w:p>
    <w:bookmarkEnd w:id="2162"/>
    <w:p w14:paraId="5A73E087" w14:textId="77777777" w:rsidR="00530C83" w:rsidRPr="0032190F" w:rsidRDefault="00FC54C6" w:rsidP="00242C0F">
      <w:pPr>
        <w:rPr>
          <w:lang w:val="fr-FR"/>
        </w:rPr>
      </w:pPr>
      <w:r w:rsidRPr="0032190F">
        <w:rPr>
          <w:lang w:val="fr-FR"/>
        </w:rPr>
        <w:t>La série céramique de la fosse de La Gravette (Cavanac, A</w:t>
      </w:r>
      <w:r w:rsidR="005910C4" w:rsidRPr="0032190F">
        <w:rPr>
          <w:lang w:val="fr-FR"/>
        </w:rPr>
        <w:t>u</w:t>
      </w:r>
      <w:r w:rsidRPr="0032190F">
        <w:rPr>
          <w:lang w:val="fr-FR"/>
        </w:rPr>
        <w:t>de) avec des décors au trait double montre des affinités avec le Bronze final 2 (BIB 1935 p. 273)</w:t>
      </w:r>
    </w:p>
    <w:p w14:paraId="2A7980A6" w14:textId="77777777" w:rsidR="00FC54C6" w:rsidRPr="0032190F" w:rsidRDefault="00FC54C6" w:rsidP="00242C0F">
      <w:pPr>
        <w:rPr>
          <w:lang w:val="fr-FR"/>
        </w:rPr>
      </w:pPr>
    </w:p>
    <w:p w14:paraId="12491F79" w14:textId="77777777" w:rsidR="00FC54C6" w:rsidRPr="0032190F" w:rsidRDefault="00FC54C6" w:rsidP="00426FF9">
      <w:pPr>
        <w:pStyle w:val="Heading1"/>
      </w:pPr>
      <w:bookmarkStart w:id="2163" w:name="Sit_Gaougnas"/>
      <w:r w:rsidRPr="0032190F">
        <w:t>GAOUGNAS (LE)</w:t>
      </w:r>
    </w:p>
    <w:bookmarkEnd w:id="2163"/>
    <w:p w14:paraId="1A491D28" w14:textId="77777777" w:rsidR="00FC54C6" w:rsidRPr="0032190F" w:rsidRDefault="00FC54C6" w:rsidP="00242C0F">
      <w:pPr>
        <w:rPr>
          <w:lang w:val="fr-FR"/>
        </w:rPr>
      </w:pPr>
    </w:p>
    <w:p w14:paraId="01F043DA" w14:textId="77777777" w:rsidR="00FC54C6" w:rsidRPr="0032190F" w:rsidRDefault="00FC54C6" w:rsidP="00FC54C6">
      <w:pPr>
        <w:rPr>
          <w:lang w:val="fr-FR"/>
        </w:rPr>
      </w:pPr>
      <w:r w:rsidRPr="0032190F">
        <w:rPr>
          <w:lang w:val="fr-FR"/>
        </w:rPr>
        <w:t>La série céramique de l’ensemble F1 de la grotte du Gaougnas (Cabrespine, Aude) avec des décors au trait double montre des affinités avec le Bronze final 2 (BIB 1935 p. 273)</w:t>
      </w:r>
    </w:p>
    <w:p w14:paraId="7967BE23" w14:textId="77777777" w:rsidR="00FC54C6" w:rsidRPr="0032190F" w:rsidRDefault="00FC54C6" w:rsidP="00242C0F">
      <w:pPr>
        <w:rPr>
          <w:lang w:val="fr-FR"/>
        </w:rPr>
      </w:pPr>
    </w:p>
    <w:p w14:paraId="1BF62A8C" w14:textId="77777777" w:rsidR="002B73A7" w:rsidRPr="0032190F" w:rsidRDefault="00AD3C20" w:rsidP="00426FF9">
      <w:pPr>
        <w:pStyle w:val="Heading1"/>
      </w:pPr>
      <w:bookmarkStart w:id="2164" w:name="Sit_En_Bonnes"/>
      <w:r w:rsidRPr="0032190F">
        <w:t xml:space="preserve">EN </w:t>
      </w:r>
      <w:r w:rsidR="002B73A7" w:rsidRPr="0032190F">
        <w:t>BONNES</w:t>
      </w:r>
    </w:p>
    <w:bookmarkEnd w:id="2164"/>
    <w:p w14:paraId="4DCB0191" w14:textId="77777777" w:rsidR="002B73A7" w:rsidRPr="0032190F" w:rsidRDefault="00A77E67" w:rsidP="00242C0F">
      <w:pPr>
        <w:rPr>
          <w:lang w:val="fr-FR"/>
        </w:rPr>
      </w:pPr>
      <w:r w:rsidRPr="0032190F">
        <w:rPr>
          <w:lang w:val="fr-FR"/>
        </w:rPr>
        <w:t>En-Bonnes</w:t>
      </w:r>
    </w:p>
    <w:p w14:paraId="0008072C" w14:textId="77777777" w:rsidR="00A77E67" w:rsidRPr="0032190F" w:rsidRDefault="00A77E67" w:rsidP="00CB231E">
      <w:pPr>
        <w:jc w:val="both"/>
        <w:rPr>
          <w:lang w:val="fr-FR"/>
        </w:rPr>
      </w:pPr>
    </w:p>
    <w:p w14:paraId="4F07E140" w14:textId="72ACF8FE" w:rsidR="002B73A7" w:rsidRPr="0032190F" w:rsidRDefault="002B73A7" w:rsidP="00CB231E">
      <w:pPr>
        <w:jc w:val="both"/>
        <w:rPr>
          <w:lang w:val="fr-FR"/>
        </w:rPr>
      </w:pPr>
      <w:r w:rsidRPr="0032190F">
        <w:rPr>
          <w:lang w:val="fr-FR"/>
        </w:rPr>
        <w:t>L</w:t>
      </w:r>
      <w:r w:rsidR="00AD3C20" w:rsidRPr="0032190F">
        <w:rPr>
          <w:lang w:val="fr-FR"/>
        </w:rPr>
        <w:t xml:space="preserve">a nécropole à </w:t>
      </w:r>
      <w:hyperlink r:id="rId5023" w:anchor="Cul_Incineration" w:history="1">
        <w:r w:rsidR="002E057E" w:rsidRPr="002E057E">
          <w:rPr>
            <w:rStyle w:val="Hyperlink"/>
            <w:lang w:val="fr-FR"/>
          </w:rPr>
          <w:t>incinération</w:t>
        </w:r>
      </w:hyperlink>
      <w:r w:rsidR="002E057E">
        <w:rPr>
          <w:lang w:val="fr-FR"/>
        </w:rPr>
        <w:t xml:space="preserve"> </w:t>
      </w:r>
      <w:r w:rsidR="00AD3C20" w:rsidRPr="0032190F">
        <w:rPr>
          <w:lang w:val="fr-FR"/>
        </w:rPr>
        <w:t xml:space="preserve">d’En </w:t>
      </w:r>
      <w:r w:rsidRPr="0032190F">
        <w:rPr>
          <w:lang w:val="fr-FR"/>
        </w:rPr>
        <w:t xml:space="preserve">Bonnes </w:t>
      </w:r>
      <w:r w:rsidR="00A77E67" w:rsidRPr="0032190F">
        <w:rPr>
          <w:lang w:val="fr-FR"/>
        </w:rPr>
        <w:t xml:space="preserve">(Fanjeaux, </w:t>
      </w:r>
      <w:r w:rsidR="00AD3C20" w:rsidRPr="0032190F">
        <w:rPr>
          <w:lang w:val="fr-FR"/>
        </w:rPr>
        <w:t xml:space="preserve">Aude) </w:t>
      </w:r>
      <w:r w:rsidRPr="0032190F">
        <w:rPr>
          <w:lang w:val="fr-FR"/>
        </w:rPr>
        <w:t>a livré des décors mailhaciens (BIB 1874 p. 64)</w:t>
      </w:r>
      <w:r w:rsidR="00A77E67" w:rsidRPr="0032190F">
        <w:rPr>
          <w:lang w:val="fr-FR"/>
        </w:rPr>
        <w:t xml:space="preserve"> </w:t>
      </w:r>
      <w:r w:rsidR="00C70561" w:rsidRPr="00C70561">
        <w:rPr>
          <w:lang w:val="fr-FR"/>
        </w:rPr>
        <w:t>personnage</w:t>
      </w:r>
      <w:r w:rsidR="005B61F2" w:rsidRPr="005B61F2">
        <w:rPr>
          <w:lang w:val="fr-FR"/>
        </w:rPr>
        <w:t xml:space="preserve"> </w:t>
      </w:r>
      <w:r w:rsidR="005B61F2">
        <w:rPr>
          <w:lang w:val="fr-FR"/>
        </w:rPr>
        <w:t xml:space="preserve">(AA7) </w:t>
      </w:r>
      <w:r w:rsidR="00AD3C20" w:rsidRPr="0032190F">
        <w:rPr>
          <w:lang w:val="fr-FR"/>
        </w:rPr>
        <w:t xml:space="preserve">et </w:t>
      </w:r>
      <w:r w:rsidR="00C70561" w:rsidRPr="00C70561">
        <w:rPr>
          <w:lang w:val="fr-FR"/>
        </w:rPr>
        <w:t>cheval-escalier</w:t>
      </w:r>
      <w:r w:rsidR="005B61F2" w:rsidRPr="005B61F2">
        <w:rPr>
          <w:lang w:val="fr-FR"/>
        </w:rPr>
        <w:t xml:space="preserve"> </w:t>
      </w:r>
      <w:r w:rsidR="00C70561">
        <w:rPr>
          <w:lang w:val="fr-FR"/>
        </w:rPr>
        <w:t xml:space="preserve">(VB44) </w:t>
      </w:r>
      <w:r w:rsidR="00AD3C20" w:rsidRPr="0032190F">
        <w:rPr>
          <w:lang w:val="fr-FR"/>
        </w:rPr>
        <w:t>(BIB 1880 p. 104 et 127</w:t>
      </w:r>
      <w:r w:rsidR="00C70561">
        <w:rPr>
          <w:lang w:val="fr-FR"/>
        </w:rPr>
        <w:t>, +</w:t>
      </w:r>
      <w:r w:rsidR="00AD3C20" w:rsidRPr="0032190F">
        <w:rPr>
          <w:lang w:val="fr-FR"/>
        </w:rPr>
        <w:t>)</w:t>
      </w:r>
      <w:r w:rsidR="00477325" w:rsidRPr="0032190F">
        <w:rPr>
          <w:lang w:val="fr-FR"/>
        </w:rPr>
        <w:t>. Décors mailhaciens et gobelets carénés, une épingle à tête enanneau et une épingle à tête en anneau double. Objets en fer (BIB 1955 p. 257)</w:t>
      </w:r>
    </w:p>
    <w:p w14:paraId="7C592BEA" w14:textId="77777777" w:rsidR="009432B3" w:rsidRPr="0032190F" w:rsidRDefault="009432B3" w:rsidP="00242C0F">
      <w:pPr>
        <w:rPr>
          <w:lang w:val="fr-FR"/>
        </w:rPr>
      </w:pPr>
    </w:p>
    <w:p w14:paraId="03F6AB6B" w14:textId="77777777" w:rsidR="009432B3" w:rsidRPr="0032190F" w:rsidRDefault="009432B3" w:rsidP="00426FF9">
      <w:pPr>
        <w:pStyle w:val="Heading1"/>
      </w:pPr>
      <w:bookmarkStart w:id="2165" w:name="Sit_Ferte_Haute_Rive"/>
      <w:r w:rsidRPr="0032190F">
        <w:t>FERTE-HAUTE-RIVE</w:t>
      </w:r>
    </w:p>
    <w:bookmarkEnd w:id="2165"/>
    <w:p w14:paraId="291AE1A4" w14:textId="77777777" w:rsidR="009432B3" w:rsidRPr="0032190F" w:rsidRDefault="009432B3" w:rsidP="00242C0F">
      <w:pPr>
        <w:rPr>
          <w:lang w:val="fr-FR"/>
        </w:rPr>
      </w:pPr>
    </w:p>
    <w:p w14:paraId="074F2C25" w14:textId="15771B51" w:rsidR="0062008A" w:rsidRPr="0032190F" w:rsidRDefault="009432B3" w:rsidP="002B73A7">
      <w:pPr>
        <w:jc w:val="both"/>
        <w:rPr>
          <w:lang w:val="fr-FR"/>
        </w:rPr>
      </w:pPr>
      <w:r w:rsidRPr="0032190F">
        <w:rPr>
          <w:lang w:val="fr-FR"/>
        </w:rPr>
        <w:t>La Ferté-Haute-Rive (Allier) a livré une céramique sphéroïde</w:t>
      </w:r>
      <w:r w:rsidR="00F30929" w:rsidRPr="0032190F">
        <w:rPr>
          <w:lang w:val="fr-FR"/>
        </w:rPr>
        <w:t xml:space="preserve"> </w:t>
      </w:r>
      <w:r w:rsidR="00F53444">
        <w:rPr>
          <w:lang w:val="fr-FR"/>
        </w:rPr>
        <w:t>[</w:t>
      </w:r>
      <w:r w:rsidR="00F53444" w:rsidRPr="00F53444">
        <w:rPr>
          <w:lang w:val="fr-FR"/>
        </w:rPr>
        <w:t>"</w:t>
      </w:r>
      <w:hyperlink r:id="rId5024" w:anchor="Cul_Bulbe_Oignon" w:history="1">
        <w:r w:rsidR="00F53444" w:rsidRPr="00F53444">
          <w:rPr>
            <w:rStyle w:val="Hyperlink"/>
            <w:lang w:val="fr-FR"/>
          </w:rPr>
          <w:t>bulbe d’oignon</w:t>
        </w:r>
      </w:hyperlink>
      <w:r w:rsidR="00F53444" w:rsidRPr="00F53444">
        <w:rPr>
          <w:lang w:val="fr-FR"/>
        </w:rPr>
        <w:t>"</w:t>
      </w:r>
      <w:r w:rsidR="00F30929" w:rsidRPr="0032190F">
        <w:rPr>
          <w:lang w:val="fr-FR"/>
        </w:rPr>
        <w:t>]</w:t>
      </w:r>
      <w:r w:rsidRPr="0032190F">
        <w:rPr>
          <w:lang w:val="fr-FR"/>
        </w:rPr>
        <w:t xml:space="preserve"> décorée de séquences de signes géométriques et deux représentation d’</w:t>
      </w:r>
      <w:hyperlink r:id="rId5025" w:anchor="Cul_Proto_Art_TAC_T_a" w:history="1">
        <w:r w:rsidR="00673F0D" w:rsidRPr="0032190F">
          <w:rPr>
            <w:rStyle w:val="Hyperlink"/>
            <w:lang w:val="fr-FR"/>
          </w:rPr>
          <w:t>anthropomorphes</w:t>
        </w:r>
      </w:hyperlink>
      <w:r w:rsidRPr="0032190F">
        <w:rPr>
          <w:lang w:val="fr-FR"/>
        </w:rPr>
        <w:t xml:space="preserve"> tête-bêche (BIB 1827 fig. 4.1)</w:t>
      </w:r>
      <w:r w:rsidR="0062008A" w:rsidRPr="0032190F">
        <w:rPr>
          <w:lang w:val="fr-FR"/>
        </w:rPr>
        <w:t xml:space="preserve">. </w:t>
      </w:r>
      <w:r w:rsidR="002B73A7" w:rsidRPr="0032190F">
        <w:rPr>
          <w:lang w:val="fr-FR"/>
        </w:rPr>
        <w:t>La représentation de La-Ferté-Hauterive est la seule d'une trouvaille en dépôt (BIB 1874 p. 64)</w:t>
      </w:r>
    </w:p>
    <w:p w14:paraId="035D3993" w14:textId="003DC97B" w:rsidR="009432B3" w:rsidRPr="0032190F" w:rsidRDefault="0062008A" w:rsidP="0062008A">
      <w:pPr>
        <w:jc w:val="both"/>
        <w:rPr>
          <w:lang w:val="fr-FR"/>
        </w:rPr>
      </w:pPr>
      <w:r w:rsidRPr="0032190F">
        <w:rPr>
          <w:lang w:val="fr-FR"/>
        </w:rPr>
        <w:t>Singulière est la représentation des deux anthromoporphes en bâton sur un spéroïde (</w:t>
      </w:r>
      <w:r w:rsidRPr="0032190F">
        <w:rPr>
          <w:i/>
          <w:lang w:val="fr-FR"/>
        </w:rPr>
        <w:t>Sphäroid</w:t>
      </w:r>
      <w:r w:rsidRPr="0032190F">
        <w:rPr>
          <w:lang w:val="fr-FR"/>
        </w:rPr>
        <w:t>) de bronze de La-Ferté-Hauterive. Les deux figures sont représentées côte à côte, mais tournées de près de 180 degrés, pourquoi l'un des deux la tête semble se trouver (Taf. 11,1). Deux explications peuvent être proposées pour cet arrangement : soit le le spéroïde (</w:t>
      </w:r>
      <w:r w:rsidRPr="0032190F">
        <w:rPr>
          <w:i/>
          <w:lang w:val="fr-FR"/>
        </w:rPr>
        <w:t>Sphäroid</w:t>
      </w:r>
      <w:r w:rsidRPr="0032190F">
        <w:rPr>
          <w:lang w:val="fr-FR"/>
        </w:rPr>
        <w:t>), dont la fonction est inconnue, était tourné de 180 degrés dans son utilisation, si bien que dans chaque cas une vision correcte de l'un des deux anthromoporphes en bâton soit possible; soit la représentation montre deux points de vue différents, en effet, chaque fois de devant (BIB 1874 p. 62).</w:t>
      </w:r>
      <w:r w:rsidR="0034588A" w:rsidRPr="0032190F">
        <w:rPr>
          <w:lang w:val="fr-FR"/>
        </w:rPr>
        <w:t xml:space="preserve"> Idem </w:t>
      </w:r>
      <w:hyperlink r:id="rId5026" w:anchor="Sit_Sublaines" w:history="1">
        <w:r w:rsidR="0034588A" w:rsidRPr="0032190F">
          <w:rPr>
            <w:rStyle w:val="Hyperlink"/>
            <w:lang w:val="fr-FR"/>
          </w:rPr>
          <w:t>Sublaines </w:t>
        </w:r>
      </w:hyperlink>
      <w:r w:rsidR="0034588A" w:rsidRPr="0032190F">
        <w:rPr>
          <w:lang w:val="fr-FR"/>
        </w:rPr>
        <w:t xml:space="preserve">? </w:t>
      </w:r>
      <w:r w:rsidR="00F53444">
        <w:rPr>
          <w:lang w:val="fr-FR"/>
        </w:rPr>
        <w:t xml:space="preserve">Rancogne, </w:t>
      </w:r>
      <w:r w:rsidR="0034588A" w:rsidRPr="0032190F">
        <w:rPr>
          <w:lang w:val="fr-FR"/>
        </w:rPr>
        <w:t>(SS BIB) A</w:t>
      </w:r>
      <w:r w:rsidR="00F53444">
        <w:rPr>
          <w:lang w:val="fr-FR"/>
        </w:rPr>
        <w:t xml:space="preserve"> </w:t>
      </w:r>
      <w:hyperlink r:id="rId5027" w:anchor="Sit_Kleinklein" w:history="1">
        <w:r w:rsidR="0034588A" w:rsidRPr="0032190F">
          <w:rPr>
            <w:rStyle w:val="Hyperlink"/>
            <w:lang w:val="fr-FR"/>
          </w:rPr>
          <w:t>Kleinklein</w:t>
        </w:r>
      </w:hyperlink>
      <w:r w:rsidR="0034588A" w:rsidRPr="0032190F">
        <w:rPr>
          <w:lang w:val="fr-FR"/>
        </w:rPr>
        <w:t xml:space="preserve"> sont observer des découvertes identiques (BIB 1874 p. 63)</w:t>
      </w:r>
    </w:p>
    <w:p w14:paraId="2A765D5F" w14:textId="77777777" w:rsidR="00A8392F" w:rsidRPr="0032190F" w:rsidRDefault="00A8392F" w:rsidP="0062008A">
      <w:pPr>
        <w:jc w:val="both"/>
        <w:rPr>
          <w:lang w:val="fr-FR"/>
        </w:rPr>
      </w:pPr>
    </w:p>
    <w:p w14:paraId="19E8DC5B" w14:textId="08221871" w:rsidR="00A8392F" w:rsidRPr="0032190F" w:rsidRDefault="00A8392F" w:rsidP="0062008A">
      <w:pPr>
        <w:jc w:val="both"/>
        <w:rPr>
          <w:lang w:val="fr-FR"/>
        </w:rPr>
      </w:pPr>
      <w:r w:rsidRPr="0032190F">
        <w:rPr>
          <w:lang w:val="fr-FR"/>
        </w:rPr>
        <w:t xml:space="preserve">v. garde des épées avec </w:t>
      </w:r>
      <w:hyperlink r:id="rId5028" w:anchor="Cul_Art_TAC_a_barque_x_soleil" w:history="1">
        <w:r w:rsidR="001A6873" w:rsidRPr="001A6873">
          <w:rPr>
            <w:rStyle w:val="Hyperlink"/>
            <w:lang w:val="fr-FR"/>
          </w:rPr>
          <w:t>barque solaire</w:t>
        </w:r>
      </w:hyperlink>
      <w:r w:rsidRPr="0032190F">
        <w:rPr>
          <w:lang w:val="fr-FR"/>
        </w:rPr>
        <w:t xml:space="preserve"> (cf. APRAB 2015 ?)</w:t>
      </w:r>
    </w:p>
    <w:p w14:paraId="155A568B" w14:textId="77777777" w:rsidR="00145D7E" w:rsidRPr="0032190F" w:rsidRDefault="00145D7E" w:rsidP="0062008A">
      <w:pPr>
        <w:jc w:val="both"/>
        <w:rPr>
          <w:lang w:val="fr-FR"/>
        </w:rPr>
      </w:pPr>
      <w:r w:rsidRPr="0032190F">
        <w:rPr>
          <w:lang w:val="fr-FR"/>
        </w:rPr>
        <w:br/>
        <w:t>Découverte en 1906 par Saint-Vénan (BIB 2045 p. 11)</w:t>
      </w:r>
    </w:p>
    <w:p w14:paraId="45B6D0E9" w14:textId="77777777" w:rsidR="009432B3" w:rsidRPr="0032190F" w:rsidRDefault="009432B3" w:rsidP="00242C0F">
      <w:pPr>
        <w:rPr>
          <w:lang w:val="fr-FR"/>
        </w:rPr>
      </w:pPr>
    </w:p>
    <w:p w14:paraId="11796040" w14:textId="71FA08D5" w:rsidR="009432B3" w:rsidRPr="0032190F" w:rsidRDefault="009432B3" w:rsidP="00242C0F">
      <w:pPr>
        <w:rPr>
          <w:lang w:val="fr-FR"/>
        </w:rPr>
      </w:pPr>
      <w:r w:rsidRPr="0032190F">
        <w:rPr>
          <w:lang w:val="fr-FR"/>
        </w:rPr>
        <w:t xml:space="preserve">v. </w:t>
      </w:r>
      <w:hyperlink r:id="rId5029" w:anchor="Cul_Mailhac_Apparente" w:history="1">
        <w:r w:rsidR="00E2361A" w:rsidRPr="0032190F">
          <w:rPr>
            <w:rStyle w:val="Hyperlink"/>
            <w:lang w:val="fr-FR"/>
          </w:rPr>
          <w:t>décor apparenté au Mailhacien</w:t>
        </w:r>
      </w:hyperlink>
    </w:p>
    <w:p w14:paraId="786E3669" w14:textId="77777777" w:rsidR="00242C0F" w:rsidRPr="0032190F" w:rsidRDefault="00242C0F" w:rsidP="00242C0F">
      <w:pPr>
        <w:rPr>
          <w:lang w:val="fr-FR"/>
        </w:rPr>
      </w:pPr>
    </w:p>
    <w:p w14:paraId="372A5F11" w14:textId="77777777" w:rsidR="00242C0F" w:rsidRPr="0032190F" w:rsidRDefault="00242C0F" w:rsidP="00426FF9">
      <w:pPr>
        <w:pStyle w:val="Heading1"/>
      </w:pPr>
      <w:bookmarkStart w:id="2166" w:name="Sit_Verucchio"/>
      <w:r w:rsidRPr="0032190F">
        <w:t>VERUCCHIO</w:t>
      </w:r>
    </w:p>
    <w:bookmarkEnd w:id="2166"/>
    <w:p w14:paraId="6F8DF201" w14:textId="77777777" w:rsidR="00242C0F" w:rsidRPr="0032190F" w:rsidRDefault="00242C0F" w:rsidP="00242C0F">
      <w:pPr>
        <w:rPr>
          <w:lang w:val="fr-FR"/>
        </w:rPr>
      </w:pPr>
    </w:p>
    <w:p w14:paraId="338A009B" w14:textId="16701FDB" w:rsidR="00242C0F" w:rsidRPr="0032190F" w:rsidRDefault="00454ABC" w:rsidP="00242C0F">
      <w:pPr>
        <w:jc w:val="both"/>
        <w:rPr>
          <w:lang w:val="fr-FR"/>
        </w:rPr>
      </w:pPr>
      <w:r w:rsidRPr="0032190F">
        <w:rPr>
          <w:lang w:val="fr-FR"/>
        </w:rPr>
        <w:t xml:space="preserve">Verucchio (Rimini, Emilie-Romagne) est un </w:t>
      </w:r>
      <w:hyperlink r:id="rId5030" w:anchor="Cul_Oppidum" w:history="1">
        <w:r w:rsidR="00900011" w:rsidRPr="0032190F">
          <w:rPr>
            <w:rStyle w:val="Hyperlink"/>
            <w:lang w:val="fr-FR"/>
          </w:rPr>
          <w:t>oppidum</w:t>
        </w:r>
      </w:hyperlink>
      <w:r w:rsidR="00900011" w:rsidRPr="0032190F">
        <w:rPr>
          <w:lang w:val="fr-FR"/>
        </w:rPr>
        <w:t xml:space="preserve"> </w:t>
      </w:r>
      <w:r w:rsidR="0058309E" w:rsidRPr="0032190F">
        <w:rPr>
          <w:lang w:val="fr-FR"/>
        </w:rPr>
        <w:t>d’Italie du Nord, à proximité d</w:t>
      </w:r>
      <w:r w:rsidR="00353B4E" w:rsidRPr="0032190F">
        <w:rPr>
          <w:lang w:val="fr-FR"/>
        </w:rPr>
        <w:t>e la côte adriatique (SS BIB). Le s</w:t>
      </w:r>
      <w:r w:rsidR="0058309E" w:rsidRPr="0032190F">
        <w:rPr>
          <w:lang w:val="fr-FR"/>
        </w:rPr>
        <w:t xml:space="preserve">ite </w:t>
      </w:r>
      <w:r w:rsidR="00353B4E" w:rsidRPr="0032190F">
        <w:rPr>
          <w:lang w:val="fr-FR"/>
        </w:rPr>
        <w:t xml:space="preserve">est ceint de plusieurs nécropoles (BIB C. Baur </w:t>
      </w:r>
      <w:r w:rsidR="00353B4E" w:rsidRPr="0032190F">
        <w:rPr>
          <w:lang w:val="fr-FR" w:eastAsia="en-GB"/>
        </w:rPr>
        <w:t xml:space="preserve">in BIB 1992). C’est un site </w:t>
      </w:r>
      <w:r w:rsidR="00242C0F" w:rsidRPr="0032190F">
        <w:rPr>
          <w:lang w:val="fr-FR"/>
        </w:rPr>
        <w:t xml:space="preserve">important pour la(les) représentation(s) </w:t>
      </w:r>
      <w:hyperlink r:id="rId5031" w:anchor="Cul_Proto_Art_TAC_T_a" w:history="1">
        <w:r w:rsidR="00673F0D" w:rsidRPr="0032190F">
          <w:rPr>
            <w:rStyle w:val="Hyperlink"/>
            <w:lang w:val="fr-FR"/>
          </w:rPr>
          <w:t>anthropomorphes</w:t>
        </w:r>
      </w:hyperlink>
      <w:r w:rsidR="00242C0F" w:rsidRPr="0032190F">
        <w:rPr>
          <w:lang w:val="fr-FR"/>
        </w:rPr>
        <w:t xml:space="preserve">aurour du début de l’âge du Fer (BIB 1874) </w:t>
      </w:r>
    </w:p>
    <w:p w14:paraId="5046180B" w14:textId="77777777" w:rsidR="00353B4E" w:rsidRPr="0032190F" w:rsidRDefault="00353B4E" w:rsidP="00242C0F">
      <w:pPr>
        <w:jc w:val="both"/>
        <w:rPr>
          <w:lang w:val="fr-FR"/>
        </w:rPr>
      </w:pPr>
      <w:r w:rsidRPr="0032190F">
        <w:rPr>
          <w:lang w:val="fr-FR"/>
        </w:rPr>
        <w:t xml:space="preserve">Des fibules très (très) élaborées ont été retrouvées dans ce site (incrustées de pierres </w:t>
      </w:r>
      <w:r w:rsidR="00454ABC" w:rsidRPr="0032190F">
        <w:rPr>
          <w:lang w:val="fr-FR"/>
        </w:rPr>
        <w:t>semi-</w:t>
      </w:r>
      <w:r w:rsidRPr="0032190F">
        <w:rPr>
          <w:lang w:val="fr-FR"/>
        </w:rPr>
        <w:t>précieuses)</w:t>
      </w:r>
    </w:p>
    <w:p w14:paraId="2C1540C1" w14:textId="77777777" w:rsidR="002C7B4F" w:rsidRPr="0032190F" w:rsidRDefault="00B5626D" w:rsidP="00242C0F">
      <w:pPr>
        <w:jc w:val="both"/>
        <w:rPr>
          <w:lang w:val="fr-FR"/>
        </w:rPr>
      </w:pPr>
      <w:r>
        <w:rPr>
          <w:lang w:val="fr-FR"/>
        </w:rPr>
        <w:t>Dépôt métallique (</w:t>
      </w:r>
      <w:r w:rsidRPr="00B5626D">
        <w:rPr>
          <w:i/>
          <w:lang w:val="fr-FR"/>
        </w:rPr>
        <w:t>metal hoard</w:t>
      </w:r>
      <w:r>
        <w:rPr>
          <w:lang w:val="fr-FR"/>
        </w:rPr>
        <w:t xml:space="preserve">) (Cicolani </w:t>
      </w:r>
      <w:r w:rsidRPr="0032190F">
        <w:rPr>
          <w:lang w:val="fr-FR"/>
        </w:rPr>
        <w:t>com. pers.)</w:t>
      </w:r>
    </w:p>
    <w:p w14:paraId="4661EF06" w14:textId="77777777" w:rsidR="002C7B4F" w:rsidRPr="0032190F" w:rsidRDefault="002C7B4F" w:rsidP="00242C0F">
      <w:pPr>
        <w:jc w:val="both"/>
        <w:rPr>
          <w:lang w:val="fr-FR"/>
        </w:rPr>
      </w:pPr>
      <w:r w:rsidRPr="0032190F">
        <w:rPr>
          <w:lang w:val="fr-FR"/>
        </w:rPr>
        <w:t xml:space="preserve">Une énorme bande de tissu </w:t>
      </w:r>
      <w:r w:rsidR="00FB0ED1" w:rsidRPr="0032190F">
        <w:rPr>
          <w:lang w:val="fr-FR"/>
        </w:rPr>
        <w:t>(</w:t>
      </w:r>
      <w:r w:rsidR="00FB0ED1" w:rsidRPr="0032190F">
        <w:rPr>
          <w:i/>
          <w:lang w:val="fr-FR"/>
        </w:rPr>
        <w:t>tessuto</w:t>
      </w:r>
      <w:r w:rsidR="00FB0ED1" w:rsidRPr="0032190F">
        <w:rPr>
          <w:lang w:val="fr-FR"/>
        </w:rPr>
        <w:t xml:space="preserve">) </w:t>
      </w:r>
      <w:r w:rsidRPr="0032190F">
        <w:rPr>
          <w:lang w:val="fr-FR"/>
        </w:rPr>
        <w:t>a été trouvée dans ce site  (C. Cheval com. pers.)</w:t>
      </w:r>
    </w:p>
    <w:p w14:paraId="361B9AE3" w14:textId="77777777" w:rsidR="0058309E" w:rsidRPr="0032190F" w:rsidRDefault="0058309E" w:rsidP="00242C0F">
      <w:pPr>
        <w:jc w:val="both"/>
        <w:rPr>
          <w:lang w:val="fr-FR"/>
        </w:rPr>
      </w:pPr>
    </w:p>
    <w:p w14:paraId="5C11CAE8" w14:textId="77777777" w:rsidR="00353B4E" w:rsidRPr="0032190F" w:rsidRDefault="00353B4E" w:rsidP="00353B4E">
      <w:pPr>
        <w:pStyle w:val="Heading2"/>
      </w:pPr>
      <w:r w:rsidRPr="0032190F">
        <w:t>Nécropole Sotto la Rocca/Lippi</w:t>
      </w:r>
    </w:p>
    <w:p w14:paraId="31A21B52" w14:textId="77777777" w:rsidR="00353B4E" w:rsidRPr="0032190F" w:rsidRDefault="00353B4E" w:rsidP="00242C0F">
      <w:pPr>
        <w:jc w:val="both"/>
        <w:rPr>
          <w:lang w:val="fr-FR"/>
        </w:rPr>
      </w:pPr>
    </w:p>
    <w:p w14:paraId="32FEE7FD" w14:textId="77777777" w:rsidR="0058309E" w:rsidRPr="0032190F" w:rsidRDefault="0058309E" w:rsidP="00353B4E">
      <w:pPr>
        <w:pStyle w:val="Heading3"/>
      </w:pPr>
      <w:bookmarkStart w:id="2167" w:name="Sit_Verucchio_t89"/>
      <w:r w:rsidRPr="0032190F">
        <w:t xml:space="preserve">Tombe </w:t>
      </w:r>
      <w:r w:rsidR="00484FA1" w:rsidRPr="0032190F">
        <w:t>‘</w:t>
      </w:r>
      <w:r w:rsidRPr="0032190F">
        <w:t>Lippi</w:t>
      </w:r>
      <w:r w:rsidR="00484FA1" w:rsidRPr="0032190F">
        <w:t>’</w:t>
      </w:r>
      <w:r w:rsidRPr="0032190F">
        <w:t xml:space="preserve"> 89</w:t>
      </w:r>
    </w:p>
    <w:bookmarkEnd w:id="2167"/>
    <w:p w14:paraId="7816AE85" w14:textId="42D1CFB9" w:rsidR="0058309E" w:rsidRPr="0032190F" w:rsidRDefault="009A6383" w:rsidP="00242C0F">
      <w:pPr>
        <w:jc w:val="both"/>
        <w:rPr>
          <w:lang w:val="fr-FR" w:eastAsia="en-GB"/>
        </w:rPr>
      </w:pPr>
      <w:r w:rsidRPr="0032190F">
        <w:rPr>
          <w:lang w:val="fr-FR" w:eastAsia="en-GB"/>
        </w:rPr>
        <w:t>Datée du milieu du 7</w:t>
      </w:r>
      <w:r w:rsidRPr="0032190F">
        <w:rPr>
          <w:vertAlign w:val="superscript"/>
          <w:lang w:val="fr-FR" w:eastAsia="en-GB"/>
        </w:rPr>
        <w:t>e</w:t>
      </w:r>
      <w:r w:rsidRPr="0032190F">
        <w:rPr>
          <w:lang w:val="fr-FR" w:eastAsia="en-GB"/>
        </w:rPr>
        <w:t xml:space="preserve"> aec [</w:t>
      </w:r>
      <w:hyperlink r:id="rId5032" w:anchor="Cul_Hallstatt" w:history="1">
        <w:r w:rsidRPr="0032190F">
          <w:rPr>
            <w:rStyle w:val="Hyperlink"/>
            <w:lang w:val="fr-FR" w:eastAsia="en-GB"/>
          </w:rPr>
          <w:t>Hallstatt</w:t>
        </w:r>
      </w:hyperlink>
      <w:r w:rsidRPr="0032190F">
        <w:rPr>
          <w:lang w:val="fr-FR" w:eastAsia="en-GB"/>
        </w:rPr>
        <w:t xml:space="preserve">] </w:t>
      </w:r>
      <w:r w:rsidRPr="0032190F">
        <w:rPr>
          <w:lang w:val="fr-FR"/>
        </w:rPr>
        <w:t>(BIB 2049 p. 28)</w:t>
      </w:r>
      <w:r w:rsidR="00534D82" w:rsidRPr="0032190F">
        <w:rPr>
          <w:lang w:val="fr-FR"/>
        </w:rPr>
        <w:t xml:space="preserve">. </w:t>
      </w:r>
      <w:r w:rsidR="00353B4E" w:rsidRPr="0032190F">
        <w:rPr>
          <w:lang w:val="fr-FR"/>
        </w:rPr>
        <w:t xml:space="preserve">Aménagée 8 m sous terre, contenant un important mobilier dont deux casques, une hache, etc. La tombe a été inondée ce qui a permi la conservation des matière organique (BIB C. Baur </w:t>
      </w:r>
      <w:r w:rsidR="00353B4E" w:rsidRPr="0032190F">
        <w:rPr>
          <w:lang w:val="fr-FR" w:eastAsia="en-GB"/>
        </w:rPr>
        <w:t>in BIB 1992)</w:t>
      </w:r>
    </w:p>
    <w:p w14:paraId="19322DD0" w14:textId="77777777" w:rsidR="00353B4E" w:rsidRPr="0032190F" w:rsidRDefault="00353B4E" w:rsidP="00242C0F">
      <w:pPr>
        <w:jc w:val="both"/>
        <w:rPr>
          <w:lang w:val="fr-FR" w:eastAsia="en-GB"/>
        </w:rPr>
      </w:pPr>
      <w:r w:rsidRPr="0032190F">
        <w:rPr>
          <w:lang w:val="fr-FR" w:eastAsia="en-GB"/>
        </w:rPr>
        <w:t xml:space="preserve">Il y aurait déjà à l’époque de la tombe Lippi 89 une saturation, un trop plein, d’objets </w:t>
      </w:r>
      <w:r w:rsidRPr="0032190F">
        <w:rPr>
          <w:lang w:val="fr-FR"/>
        </w:rPr>
        <w:t xml:space="preserve">(BIB S. Wirth </w:t>
      </w:r>
      <w:r w:rsidRPr="0032190F">
        <w:rPr>
          <w:lang w:val="fr-FR" w:eastAsia="en-GB"/>
        </w:rPr>
        <w:t>in BIB 1992)</w:t>
      </w:r>
    </w:p>
    <w:p w14:paraId="35144407" w14:textId="77777777" w:rsidR="00353B4E" w:rsidRPr="0032190F" w:rsidRDefault="00353B4E" w:rsidP="00242C0F">
      <w:pPr>
        <w:jc w:val="both"/>
        <w:rPr>
          <w:lang w:val="fr-FR"/>
        </w:rPr>
      </w:pPr>
    </w:p>
    <w:p w14:paraId="6582949C" w14:textId="77777777" w:rsidR="0058309E" w:rsidRPr="0032190F" w:rsidRDefault="00D2305B" w:rsidP="00353B4E">
      <w:pPr>
        <w:pStyle w:val="Heading4"/>
      </w:pPr>
      <w:r>
        <w:t>t</w:t>
      </w:r>
      <w:r w:rsidR="0058309E" w:rsidRPr="0032190F">
        <w:t>rone</w:t>
      </w:r>
    </w:p>
    <w:p w14:paraId="5D8C1D3B" w14:textId="49962CCC" w:rsidR="00336682" w:rsidRPr="0032190F" w:rsidRDefault="0058309E" w:rsidP="00673F0D">
      <w:pPr>
        <w:jc w:val="both"/>
        <w:rPr>
          <w:lang w:val="fr-FR"/>
        </w:rPr>
      </w:pPr>
      <w:r w:rsidRPr="0032190F">
        <w:rPr>
          <w:lang w:val="fr-FR"/>
        </w:rPr>
        <w:t xml:space="preserve">Des conditions exceptionnelles d’enfouissement ont permis à un trône en bois, entièrement décoré, de se conserver </w:t>
      </w:r>
      <w:r w:rsidRPr="0032190F">
        <w:rPr>
          <w:lang w:val="fr-FR" w:eastAsia="en-GB"/>
        </w:rPr>
        <w:t>(BIB R. Tarpini in BIB 1992)</w:t>
      </w:r>
      <w:r w:rsidRPr="0032190F">
        <w:rPr>
          <w:lang w:val="fr-FR"/>
        </w:rPr>
        <w:t xml:space="preserve">. Un </w:t>
      </w:r>
      <w:hyperlink r:id="rId5033" w:anchor="Cul_Proto_Art_TAC_A_att" w:history="1">
        <w:r w:rsidR="00952EF5" w:rsidRPr="0032190F">
          <w:rPr>
            <w:rStyle w:val="Hyperlink"/>
            <w:lang w:val="fr-FR"/>
          </w:rPr>
          <w:t>char</w:t>
        </w:r>
      </w:hyperlink>
      <w:r w:rsidR="00AD4BEC" w:rsidRPr="0032190F">
        <w:rPr>
          <w:lang w:val="fr-FR"/>
        </w:rPr>
        <w:t xml:space="preserve"> </w:t>
      </w:r>
      <w:r w:rsidRPr="0032190F">
        <w:rPr>
          <w:lang w:val="fr-FR"/>
        </w:rPr>
        <w:t xml:space="preserve">de parade y est représenté mais selon une « perspective » différente de celle de </w:t>
      </w:r>
      <w:hyperlink r:id="rId5034" w:anchor="Sit_Sopron_t28" w:history="1">
        <w:r w:rsidRPr="0032190F">
          <w:rPr>
            <w:rStyle w:val="Hyperlink"/>
            <w:lang w:val="fr-FR"/>
          </w:rPr>
          <w:t>Sopron-Varhely t. 28</w:t>
        </w:r>
      </w:hyperlink>
      <w:r w:rsidRPr="0032190F">
        <w:rPr>
          <w:lang w:val="fr-FR"/>
        </w:rPr>
        <w:t xml:space="preserve"> ou du Valcamonica. Les roues du char sont alignées comme si on avait voulu les représenter en profondeur. L’</w:t>
      </w:r>
      <w:hyperlink r:id="rId5035" w:anchor="Cul_Proto_Art_TAC_T_a" w:history="1">
        <w:r w:rsidR="00673F0D" w:rsidRPr="0032190F">
          <w:rPr>
            <w:rStyle w:val="Hyperlink"/>
            <w:lang w:val="fr-FR"/>
          </w:rPr>
          <w:t>anthropomorphe</w:t>
        </w:r>
      </w:hyperlink>
      <w:r w:rsidRPr="0032190F">
        <w:rPr>
          <w:lang w:val="fr-FR"/>
        </w:rPr>
        <w:t xml:space="preserve"> qui siège au-dessus du char est représenté de profil. Le dossier du siège à l’air presque représenté de ¾ (SS </w:t>
      </w:r>
      <w:r w:rsidRPr="0032190F">
        <w:rPr>
          <w:lang w:val="fr-FR"/>
        </w:rPr>
        <w:lastRenderedPageBreak/>
        <w:t xml:space="preserve">BIB). Scène de tissage symétrie en miroir de part et d’autre d’un métier à tisser ou un tissu représente une suite de barques solaires </w:t>
      </w:r>
      <w:r w:rsidRPr="0032190F">
        <w:rPr>
          <w:lang w:val="fr-FR" w:eastAsia="en-GB"/>
        </w:rPr>
        <w:t>(BIB R. Tarpini in BIB 1992)</w:t>
      </w:r>
    </w:p>
    <w:p w14:paraId="634A443C" w14:textId="77777777" w:rsidR="0058309E" w:rsidRPr="0032190F" w:rsidRDefault="0058309E" w:rsidP="00242C0F">
      <w:pPr>
        <w:rPr>
          <w:lang w:val="fr-FR"/>
        </w:rPr>
      </w:pPr>
    </w:p>
    <w:p w14:paraId="3328AFE7" w14:textId="77777777" w:rsidR="00336682" w:rsidRPr="0032190F" w:rsidRDefault="00336682" w:rsidP="00426FF9">
      <w:pPr>
        <w:pStyle w:val="Heading1"/>
      </w:pPr>
      <w:bookmarkStart w:id="2168" w:name="Sit_Hirschlanden"/>
      <w:r w:rsidRPr="0032190F">
        <w:t>HIRSCHLANDEN</w:t>
      </w:r>
    </w:p>
    <w:bookmarkEnd w:id="2168"/>
    <w:p w14:paraId="3AF0FF4B" w14:textId="77777777" w:rsidR="00297DC7" w:rsidRPr="0032190F" w:rsidRDefault="00297DC7" w:rsidP="00242C0F">
      <w:pPr>
        <w:rPr>
          <w:lang w:val="fr-FR"/>
        </w:rPr>
      </w:pPr>
    </w:p>
    <w:p w14:paraId="4A7EB9EF" w14:textId="51B8879A" w:rsidR="00336682" w:rsidRPr="0032190F" w:rsidRDefault="00336682" w:rsidP="007575AC">
      <w:pPr>
        <w:jc w:val="both"/>
        <w:rPr>
          <w:lang w:val="fr-FR"/>
        </w:rPr>
      </w:pPr>
      <w:r w:rsidRPr="0032190F">
        <w:rPr>
          <w:lang w:val="fr-FR"/>
        </w:rPr>
        <w:t>Hirschlanden</w:t>
      </w:r>
      <w:r w:rsidR="00AF43B0" w:rsidRPr="0032190F">
        <w:rPr>
          <w:lang w:val="fr-FR"/>
        </w:rPr>
        <w:t xml:space="preserve">(Ditzingen, </w:t>
      </w:r>
      <w:r w:rsidRPr="0032190F">
        <w:rPr>
          <w:lang w:val="fr-FR"/>
        </w:rPr>
        <w:t>Bäde-Württemberg) a livré une sta</w:t>
      </w:r>
      <w:r w:rsidR="000328AD" w:rsidRPr="0032190F">
        <w:rPr>
          <w:lang w:val="fr-FR"/>
        </w:rPr>
        <w:t>t</w:t>
      </w:r>
      <w:r w:rsidRPr="0032190F">
        <w:rPr>
          <w:lang w:val="fr-FR"/>
        </w:rPr>
        <w:t>ue</w:t>
      </w:r>
      <w:hyperlink r:id="rId5036" w:anchor="Cul_Proto_Art_TAC_T_a" w:history="1">
        <w:r w:rsidR="000328AD" w:rsidRPr="0032190F">
          <w:rPr>
            <w:rStyle w:val="Hyperlink"/>
            <w:lang w:val="fr-FR"/>
          </w:rPr>
          <w:t>anthropomorphe</w:t>
        </w:r>
      </w:hyperlink>
      <w:r w:rsidRPr="0032190F">
        <w:rPr>
          <w:lang w:val="fr-FR"/>
        </w:rPr>
        <w:t>en ronde-bosse figurant un guerrier celte</w:t>
      </w:r>
      <w:r w:rsidR="00297DC7" w:rsidRPr="0032190F">
        <w:rPr>
          <w:lang w:val="fr-FR"/>
        </w:rPr>
        <w:t xml:space="preserve"> nu en érection, attribué au </w:t>
      </w:r>
      <w:hyperlink r:id="rId5037" w:anchor="Cul_Hallstatt" w:history="1">
        <w:r w:rsidR="00297DC7" w:rsidRPr="0032190F">
          <w:rPr>
            <w:rStyle w:val="Hyperlink"/>
            <w:lang w:val="fr-FR"/>
          </w:rPr>
          <w:t>Hallstatt</w:t>
        </w:r>
      </w:hyperlink>
      <w:r w:rsidRPr="0032190F">
        <w:rPr>
          <w:lang w:val="fr-FR"/>
        </w:rPr>
        <w:t>(</w:t>
      </w:r>
      <w:r w:rsidR="00297DC7" w:rsidRPr="0032190F">
        <w:rPr>
          <w:lang w:val="fr-FR"/>
        </w:rPr>
        <w:t>wiki</w:t>
      </w:r>
      <w:r w:rsidRPr="0032190F">
        <w:rPr>
          <w:lang w:val="fr-FR"/>
        </w:rPr>
        <w:t>)</w:t>
      </w:r>
    </w:p>
    <w:p w14:paraId="7AAFEFEB" w14:textId="77777777" w:rsidR="000328AD" w:rsidRPr="0032190F" w:rsidRDefault="000328AD" w:rsidP="007575AC">
      <w:pPr>
        <w:jc w:val="both"/>
        <w:rPr>
          <w:lang w:val="fr-FR"/>
        </w:rPr>
      </w:pPr>
      <w:r w:rsidRPr="0032190F">
        <w:rPr>
          <w:lang w:val="fr-FR"/>
        </w:rPr>
        <w:t>Incomplète, elle fait 1,50 m de haut, datée du 6</w:t>
      </w:r>
      <w:r w:rsidRPr="0032190F">
        <w:rPr>
          <w:vertAlign w:val="superscript"/>
          <w:lang w:val="fr-FR"/>
        </w:rPr>
        <w:t>e</w:t>
      </w:r>
      <w:r w:rsidRPr="0032190F">
        <w:rPr>
          <w:lang w:val="fr-FR"/>
        </w:rPr>
        <w:t xml:space="preserve"> s. aec (BIB 2059 p. 64-66). Le personnage, découvert à proximité de tumulus, porte un poignard proche de celui trouvé à proximité : à Hochdorf (BIB 2060)</w:t>
      </w:r>
    </w:p>
    <w:p w14:paraId="4A94125E" w14:textId="77777777" w:rsidR="000328AD" w:rsidRPr="0032190F" w:rsidRDefault="000328AD" w:rsidP="007575AC">
      <w:pPr>
        <w:jc w:val="both"/>
        <w:rPr>
          <w:lang w:val="fr-FR"/>
        </w:rPr>
      </w:pPr>
    </w:p>
    <w:p w14:paraId="2D916DB3" w14:textId="595C60CE" w:rsidR="000328AD" w:rsidRPr="0032190F" w:rsidRDefault="000328AD" w:rsidP="007575AC">
      <w:pPr>
        <w:jc w:val="both"/>
        <w:rPr>
          <w:lang w:val="fr-FR"/>
        </w:rPr>
      </w:pPr>
      <w:r w:rsidRPr="0032190F">
        <w:rPr>
          <w:lang w:val="fr-FR"/>
        </w:rPr>
        <w:t xml:space="preserve">site à proximité de </w:t>
      </w:r>
      <w:hyperlink r:id="rId5038" w:anchor="Sit_Hochdorf" w:history="1">
        <w:r w:rsidRPr="0032190F">
          <w:rPr>
            <w:rStyle w:val="Hyperlink"/>
            <w:lang w:val="fr-FR"/>
          </w:rPr>
          <w:t>Hochdorf</w:t>
        </w:r>
      </w:hyperlink>
      <w:r w:rsidRPr="0032190F">
        <w:rPr>
          <w:lang w:val="fr-FR"/>
        </w:rPr>
        <w:t xml:space="preserve"> (BIB 2060)</w:t>
      </w:r>
    </w:p>
    <w:p w14:paraId="3F2A45CB" w14:textId="77777777" w:rsidR="007B7DFA" w:rsidRPr="0032190F" w:rsidRDefault="007B7DFA" w:rsidP="007575AC">
      <w:pPr>
        <w:jc w:val="both"/>
        <w:rPr>
          <w:lang w:val="fr-FR"/>
        </w:rPr>
      </w:pPr>
    </w:p>
    <w:p w14:paraId="53C44773" w14:textId="77777777" w:rsidR="007B7DFA" w:rsidRPr="0032190F" w:rsidRDefault="007B7DFA" w:rsidP="00426FF9">
      <w:pPr>
        <w:pStyle w:val="Heading1"/>
      </w:pPr>
      <w:bookmarkStart w:id="2169" w:name="Sit_Franzhausen"/>
      <w:r w:rsidRPr="0032190F">
        <w:t>FRANZHAUSEN</w:t>
      </w:r>
    </w:p>
    <w:bookmarkEnd w:id="2169"/>
    <w:p w14:paraId="2BF5E44A" w14:textId="77777777" w:rsidR="00AF43B0" w:rsidRPr="0032190F" w:rsidRDefault="00AF43B0" w:rsidP="007575AC">
      <w:pPr>
        <w:jc w:val="both"/>
        <w:rPr>
          <w:lang w:val="fr-FR"/>
        </w:rPr>
      </w:pPr>
      <w:r w:rsidRPr="0032190F">
        <w:rPr>
          <w:lang w:val="fr-FR"/>
        </w:rPr>
        <w:t>Franzhausen-Kokoron</w:t>
      </w:r>
    </w:p>
    <w:p w14:paraId="1343B8BD" w14:textId="77777777" w:rsidR="00AF43B0" w:rsidRPr="0032190F" w:rsidRDefault="00AF43B0" w:rsidP="007575AC">
      <w:pPr>
        <w:jc w:val="both"/>
        <w:rPr>
          <w:lang w:val="fr-FR"/>
        </w:rPr>
      </w:pPr>
    </w:p>
    <w:p w14:paraId="2812D393" w14:textId="6E4719C0" w:rsidR="007B7DFA" w:rsidRPr="0032190F" w:rsidRDefault="007B7DFA" w:rsidP="007575AC">
      <w:pPr>
        <w:jc w:val="both"/>
        <w:rPr>
          <w:lang w:val="fr-FR"/>
        </w:rPr>
      </w:pPr>
      <w:r w:rsidRPr="0032190F">
        <w:rPr>
          <w:lang w:val="fr-FR"/>
        </w:rPr>
        <w:t xml:space="preserve">Sur un vase, une forme triangulaire composée elle-même de trinagle hachurés alternant avec des traingle vides et deux rangée d’appendices. Cette forme pourrait découlée d’une stylisation poussée de la figure </w:t>
      </w:r>
      <w:hyperlink r:id="rId5039" w:anchor="Cul_Proto_Art_TAC_T_a" w:history="1">
        <w:r w:rsidR="00673F0D" w:rsidRPr="0032190F">
          <w:rPr>
            <w:rStyle w:val="Hyperlink"/>
            <w:lang w:val="fr-FR"/>
          </w:rPr>
          <w:t>anthropomorphe</w:t>
        </w:r>
      </w:hyperlink>
      <w:r w:rsidR="00673F0D" w:rsidRPr="0032190F">
        <w:rPr>
          <w:lang w:val="fr-FR"/>
        </w:rPr>
        <w:t>triangulaire</w:t>
      </w:r>
      <w:r w:rsidRPr="0032190F">
        <w:rPr>
          <w:lang w:val="fr-FR"/>
        </w:rPr>
        <w:t xml:space="preserve"> (Sopron, Niederfellabraun, etc.) </w:t>
      </w:r>
      <w:r w:rsidRPr="0032190F">
        <w:rPr>
          <w:lang w:val="fr-FR" w:eastAsia="en-GB"/>
        </w:rPr>
        <w:t>(BIB R. Tarpini in BIB 1992)</w:t>
      </w:r>
    </w:p>
    <w:p w14:paraId="754B689E" w14:textId="77777777" w:rsidR="007B7DFA" w:rsidRPr="0032190F" w:rsidRDefault="007B7DFA" w:rsidP="007575AC">
      <w:pPr>
        <w:jc w:val="both"/>
        <w:rPr>
          <w:lang w:val="fr-FR"/>
        </w:rPr>
      </w:pPr>
    </w:p>
    <w:p w14:paraId="68F97AC5" w14:textId="77777777" w:rsidR="001809D8" w:rsidRPr="0032190F" w:rsidRDefault="001809D8" w:rsidP="007575AC">
      <w:pPr>
        <w:jc w:val="both"/>
        <w:rPr>
          <w:lang w:val="fr-FR"/>
        </w:rPr>
      </w:pPr>
    </w:p>
    <w:p w14:paraId="45E7BDB2" w14:textId="77777777" w:rsidR="001809D8" w:rsidRPr="0032190F" w:rsidRDefault="001809D8" w:rsidP="00426FF9">
      <w:pPr>
        <w:pStyle w:val="Heading1"/>
      </w:pPr>
      <w:bookmarkStart w:id="2170" w:name="Sit_Frog"/>
      <w:r w:rsidRPr="0032190F">
        <w:t>FROG</w:t>
      </w:r>
    </w:p>
    <w:bookmarkEnd w:id="2170"/>
    <w:p w14:paraId="66651F3E" w14:textId="77777777" w:rsidR="00EB7813" w:rsidRPr="00F11FC4" w:rsidRDefault="00F11FC4" w:rsidP="007575AC">
      <w:pPr>
        <w:jc w:val="both"/>
        <w:rPr>
          <w:sz w:val="20"/>
          <w:lang w:val="fr-FR"/>
        </w:rPr>
      </w:pPr>
      <w:r w:rsidRPr="00F11FC4">
        <w:rPr>
          <w:sz w:val="20"/>
          <w:lang w:val="fr-FR"/>
        </w:rPr>
        <w:t>Frög bei Rosegg</w:t>
      </w:r>
    </w:p>
    <w:p w14:paraId="506C7599" w14:textId="77777777" w:rsidR="00F11FC4" w:rsidRDefault="00F11FC4" w:rsidP="007575AC">
      <w:pPr>
        <w:jc w:val="both"/>
        <w:rPr>
          <w:lang w:val="fr-FR"/>
        </w:rPr>
      </w:pPr>
    </w:p>
    <w:p w14:paraId="6BE853E2" w14:textId="287543DA" w:rsidR="001809D8" w:rsidRPr="0032190F" w:rsidRDefault="001809D8" w:rsidP="007575AC">
      <w:pPr>
        <w:jc w:val="both"/>
        <w:rPr>
          <w:lang w:val="fr-FR"/>
        </w:rPr>
      </w:pPr>
      <w:r w:rsidRPr="0032190F">
        <w:rPr>
          <w:lang w:val="fr-FR"/>
        </w:rPr>
        <w:t xml:space="preserve">Le site de Frög </w:t>
      </w:r>
      <w:r w:rsidR="00AF43B0" w:rsidRPr="0032190F">
        <w:rPr>
          <w:lang w:val="fr-FR"/>
        </w:rPr>
        <w:t xml:space="preserve">(Rosegg, Kärnten) </w:t>
      </w:r>
      <w:r w:rsidRPr="0032190F">
        <w:rPr>
          <w:lang w:val="fr-FR"/>
        </w:rPr>
        <w:t>a livré une représentation céramique attribuée à la première moitié du 7</w:t>
      </w:r>
      <w:r w:rsidRPr="0032190F">
        <w:rPr>
          <w:vertAlign w:val="superscript"/>
          <w:lang w:val="fr-FR"/>
        </w:rPr>
        <w:t>e</w:t>
      </w:r>
      <w:r w:rsidRPr="0032190F">
        <w:rPr>
          <w:lang w:val="fr-FR"/>
        </w:rPr>
        <w:t xml:space="preserve"> montrant un long déroulememt de figures </w:t>
      </w:r>
      <w:hyperlink r:id="rId5040" w:anchor="Cul_Proto_Art_TAC_T_a" w:history="1">
        <w:r w:rsidR="00673F0D" w:rsidRPr="0032190F">
          <w:rPr>
            <w:rStyle w:val="Hyperlink"/>
            <w:lang w:val="fr-FR"/>
          </w:rPr>
          <w:t>anthropomorphes</w:t>
        </w:r>
      </w:hyperlink>
      <w:r w:rsidRPr="0032190F">
        <w:rPr>
          <w:lang w:val="fr-FR"/>
        </w:rPr>
        <w:t xml:space="preserve"> rapprochées dans le registre supérieur, de volutes dans le registre inféeiur, etc.interprété comme des </w:t>
      </w:r>
      <w:hyperlink r:id="rId5041" w:anchor="Cul_Art_TAC_c_scene" w:history="1">
        <w:r w:rsidR="00EB7813" w:rsidRPr="00EB7813">
          <w:rPr>
            <w:rStyle w:val="Hyperlink"/>
            <w:lang w:val="fr-FR"/>
          </w:rPr>
          <w:t>scènes</w:t>
        </w:r>
      </w:hyperlink>
      <w:r w:rsidR="00EB7813">
        <w:rPr>
          <w:lang w:val="fr-FR"/>
        </w:rPr>
        <w:t xml:space="preserve"> </w:t>
      </w:r>
      <w:r w:rsidRPr="0032190F">
        <w:rPr>
          <w:lang w:val="fr-FR"/>
        </w:rPr>
        <w:t xml:space="preserve">de danse </w:t>
      </w:r>
      <w:r w:rsidRPr="0032190F">
        <w:rPr>
          <w:lang w:val="fr-FR" w:eastAsia="en-GB"/>
        </w:rPr>
        <w:t>(BIB R. Tarpini in BIB 1992)</w:t>
      </w:r>
      <w:r w:rsidRPr="0032190F">
        <w:rPr>
          <w:lang w:val="fr-FR"/>
        </w:rPr>
        <w:t xml:space="preserve">. Mais qui pourrait être la représentation du </w:t>
      </w:r>
      <w:r w:rsidR="00673F0D" w:rsidRPr="0032190F">
        <w:rPr>
          <w:lang w:val="fr-FR"/>
        </w:rPr>
        <w:t>voyage de la mariée allemande [</w:t>
      </w:r>
      <w:r w:rsidRPr="0032190F">
        <w:rPr>
          <w:lang w:val="fr-FR"/>
        </w:rPr>
        <w:t>je pense à cet article dans Nature sur une momie de la Protohistoire qui a montré que la femme avait voyagé en Allemagne avant et après son mariage au Danemark</w:t>
      </w:r>
      <w:r w:rsidR="00673F0D" w:rsidRPr="0032190F">
        <w:rPr>
          <w:lang w:val="fr-FR"/>
        </w:rPr>
        <w:t>]</w:t>
      </w:r>
      <w:r w:rsidRPr="0032190F">
        <w:rPr>
          <w:lang w:val="fr-FR"/>
        </w:rPr>
        <w:t xml:space="preserve"> (SS BIB)</w:t>
      </w:r>
    </w:p>
    <w:p w14:paraId="4AE6F51E" w14:textId="77777777" w:rsidR="001809D8" w:rsidRPr="0032190F" w:rsidRDefault="001809D8" w:rsidP="007575AC">
      <w:pPr>
        <w:jc w:val="both"/>
        <w:rPr>
          <w:lang w:val="fr-FR"/>
        </w:rPr>
      </w:pPr>
    </w:p>
    <w:p w14:paraId="19566F05" w14:textId="77777777" w:rsidR="001809D8" w:rsidRPr="0032190F" w:rsidRDefault="001809D8" w:rsidP="00426FF9">
      <w:pPr>
        <w:pStyle w:val="Heading1"/>
      </w:pPr>
      <w:bookmarkStart w:id="2171" w:name="Sit_Loretto"/>
      <w:r w:rsidRPr="0032190F">
        <w:t>LORETTO</w:t>
      </w:r>
    </w:p>
    <w:bookmarkEnd w:id="2171"/>
    <w:p w14:paraId="653F0A83" w14:textId="213BFFCE" w:rsidR="001D662A" w:rsidRPr="001D662A" w:rsidRDefault="001D662A" w:rsidP="007575AC">
      <w:pPr>
        <w:jc w:val="both"/>
        <w:rPr>
          <w:sz w:val="20"/>
          <w:lang w:val="fr-FR"/>
        </w:rPr>
      </w:pPr>
      <w:r w:rsidRPr="001D662A">
        <w:rPr>
          <w:sz w:val="20"/>
          <w:lang w:val="fr-FR"/>
        </w:rPr>
        <w:t>Loreto</w:t>
      </w:r>
    </w:p>
    <w:p w14:paraId="17A07C99" w14:textId="77777777" w:rsidR="001D662A" w:rsidRDefault="001D662A" w:rsidP="007575AC">
      <w:pPr>
        <w:jc w:val="both"/>
        <w:rPr>
          <w:lang w:val="fr-FR"/>
        </w:rPr>
      </w:pPr>
    </w:p>
    <w:p w14:paraId="23EDD49B" w14:textId="15D14067" w:rsidR="001809D8" w:rsidRPr="0032190F" w:rsidRDefault="001809D8" w:rsidP="007575AC">
      <w:pPr>
        <w:jc w:val="both"/>
        <w:rPr>
          <w:lang w:val="fr-FR" w:eastAsia="en-GB"/>
        </w:rPr>
      </w:pPr>
      <w:r w:rsidRPr="0032190F">
        <w:rPr>
          <w:lang w:val="fr-FR"/>
        </w:rPr>
        <w:t xml:space="preserve">Loretto [] </w:t>
      </w:r>
      <w:r w:rsidR="00AF43B0" w:rsidRPr="0032190F">
        <w:rPr>
          <w:lang w:val="fr-FR"/>
        </w:rPr>
        <w:t xml:space="preserve">(Autriche) </w:t>
      </w:r>
      <w:r w:rsidRPr="0032190F">
        <w:rPr>
          <w:lang w:val="fr-FR"/>
        </w:rPr>
        <w:t xml:space="preserve">a livré plusieurs figurations </w:t>
      </w:r>
      <w:hyperlink r:id="rId5042" w:anchor="Cul_Proto_Art_TAC_T_a" w:history="1">
        <w:r w:rsidR="00673F0D" w:rsidRPr="0032190F">
          <w:rPr>
            <w:rStyle w:val="Hyperlink"/>
            <w:lang w:val="fr-FR"/>
          </w:rPr>
          <w:t>anthropomorphes</w:t>
        </w:r>
      </w:hyperlink>
      <w:r w:rsidRPr="0032190F">
        <w:rPr>
          <w:lang w:val="fr-FR"/>
        </w:rPr>
        <w:t>sur cér</w:t>
      </w:r>
      <w:r w:rsidR="00382A85" w:rsidRPr="0032190F">
        <w:rPr>
          <w:lang w:val="fr-FR"/>
        </w:rPr>
        <w:t>a</w:t>
      </w:r>
      <w:r w:rsidRPr="0032190F">
        <w:rPr>
          <w:lang w:val="fr-FR"/>
        </w:rPr>
        <w:t xml:space="preserve">miques </w:t>
      </w:r>
      <w:r w:rsidRPr="0032190F">
        <w:rPr>
          <w:lang w:val="fr-FR" w:eastAsia="en-GB"/>
        </w:rPr>
        <w:t>(BIB R. Tarpini in BIB 1992)</w:t>
      </w:r>
    </w:p>
    <w:p w14:paraId="76020437" w14:textId="77777777" w:rsidR="001809D8" w:rsidRDefault="001809D8" w:rsidP="007575AC">
      <w:pPr>
        <w:jc w:val="both"/>
        <w:rPr>
          <w:lang w:val="fr-FR" w:eastAsia="en-GB"/>
        </w:rPr>
      </w:pPr>
    </w:p>
    <w:p w14:paraId="439087A0" w14:textId="2AFC4A8E" w:rsidR="001D662A" w:rsidRDefault="001D662A" w:rsidP="001D662A">
      <w:pPr>
        <w:pStyle w:val="Heading2"/>
        <w:rPr>
          <w:lang w:eastAsia="en-GB"/>
        </w:rPr>
      </w:pPr>
      <w:r>
        <w:rPr>
          <w:lang w:eastAsia="en-GB"/>
        </w:rPr>
        <w:t>tombes</w:t>
      </w:r>
    </w:p>
    <w:p w14:paraId="6693CC36" w14:textId="77777777" w:rsidR="001D662A" w:rsidRPr="0032190F" w:rsidRDefault="001D662A" w:rsidP="007575AC">
      <w:pPr>
        <w:jc w:val="both"/>
        <w:rPr>
          <w:lang w:val="fr-FR" w:eastAsia="en-GB"/>
        </w:rPr>
      </w:pPr>
    </w:p>
    <w:p w14:paraId="46689DE1" w14:textId="77777777" w:rsidR="001809D8" w:rsidRPr="0032190F" w:rsidRDefault="00454B53" w:rsidP="001809D8">
      <w:pPr>
        <w:pStyle w:val="Heading2"/>
        <w:rPr>
          <w:lang w:eastAsia="en-GB"/>
        </w:rPr>
      </w:pPr>
      <w:bookmarkStart w:id="2172" w:name="Sit_Loretto_fun_t41a"/>
      <w:r>
        <w:rPr>
          <w:lang w:eastAsia="en-GB"/>
        </w:rPr>
        <w:t>t.</w:t>
      </w:r>
      <w:r w:rsidR="001809D8" w:rsidRPr="0032190F">
        <w:rPr>
          <w:lang w:eastAsia="en-GB"/>
        </w:rPr>
        <w:t xml:space="preserve"> 41a</w:t>
      </w:r>
    </w:p>
    <w:bookmarkEnd w:id="2172"/>
    <w:p w14:paraId="367D89CB" w14:textId="77777777" w:rsidR="001809D8" w:rsidRPr="0032190F" w:rsidRDefault="001809D8" w:rsidP="007575AC">
      <w:pPr>
        <w:jc w:val="both"/>
        <w:rPr>
          <w:lang w:val="fr-FR"/>
        </w:rPr>
      </w:pPr>
      <w:r w:rsidRPr="0032190F">
        <w:rPr>
          <w:lang w:val="fr-FR"/>
        </w:rPr>
        <w:t> Décors céramiques graphités :</w:t>
      </w:r>
    </w:p>
    <w:p w14:paraId="091C0E69" w14:textId="17991833" w:rsidR="001809D8" w:rsidRPr="0032190F" w:rsidRDefault="001809D8" w:rsidP="00681D9D">
      <w:pPr>
        <w:ind w:left="709"/>
        <w:jc w:val="both"/>
        <w:rPr>
          <w:lang w:val="fr-FR"/>
        </w:rPr>
      </w:pPr>
      <w:r w:rsidRPr="0032190F">
        <w:rPr>
          <w:lang w:val="fr-FR"/>
        </w:rPr>
        <w:t>-figure à corps triangulaire, en position d’</w:t>
      </w:r>
      <w:hyperlink r:id="rId5043" w:anchor="Cul_Proto_Art_TAC_T_a_orant" w:history="1">
        <w:r w:rsidR="00017B49" w:rsidRPr="0032190F">
          <w:rPr>
            <w:rStyle w:val="Hyperlink"/>
            <w:lang w:val="fr-FR" w:eastAsia="en-GB"/>
          </w:rPr>
          <w:t>orant</w:t>
        </w:r>
      </w:hyperlink>
      <w:r w:rsidRPr="0032190F">
        <w:rPr>
          <w:lang w:val="fr-FR"/>
        </w:rPr>
        <w:t>, tête allongée entourée de quatre points (interprétée comme une figure féminine)</w:t>
      </w:r>
    </w:p>
    <w:p w14:paraId="14618792" w14:textId="501CF165" w:rsidR="001809D8" w:rsidRPr="0032190F" w:rsidRDefault="001809D8" w:rsidP="00681D9D">
      <w:pPr>
        <w:ind w:firstLine="709"/>
        <w:jc w:val="both"/>
        <w:rPr>
          <w:lang w:val="fr-FR"/>
        </w:rPr>
      </w:pPr>
      <w:r w:rsidRPr="0032190F">
        <w:rPr>
          <w:lang w:val="fr-FR"/>
        </w:rPr>
        <w:t>-</w:t>
      </w:r>
      <w:hyperlink r:id="rId5044" w:anchor="Cul_Art_TAC_a_cheval_x_personnage" w:history="1">
        <w:r w:rsidR="00931159" w:rsidRPr="00931159">
          <w:rPr>
            <w:rStyle w:val="Hyperlink"/>
            <w:lang w:val="fr-FR"/>
          </w:rPr>
          <w:t>cavalier</w:t>
        </w:r>
      </w:hyperlink>
      <w:r w:rsidR="00931159">
        <w:rPr>
          <w:lang w:val="fr-FR"/>
        </w:rPr>
        <w:t xml:space="preserve"> </w:t>
      </w:r>
      <w:r w:rsidRPr="0032190F">
        <w:rPr>
          <w:lang w:val="fr-FR"/>
        </w:rPr>
        <w:t xml:space="preserve">ityphallique, portant une </w:t>
      </w:r>
      <w:hyperlink r:id="rId5045" w:anchor="Cul_Proto_Art_TAC_T_t_epee" w:history="1">
        <w:r w:rsidR="00382A85" w:rsidRPr="0032190F">
          <w:rPr>
            <w:rStyle w:val="Hyperlink"/>
            <w:lang w:val="fr-FR"/>
          </w:rPr>
          <w:t>épée</w:t>
        </w:r>
      </w:hyperlink>
      <w:r w:rsidR="005B5267" w:rsidRPr="0032190F">
        <w:rPr>
          <w:lang w:val="fr-FR"/>
        </w:rPr>
        <w:t xml:space="preserve"> </w:t>
      </w:r>
      <w:r w:rsidRPr="0032190F">
        <w:rPr>
          <w:lang w:val="fr-FR"/>
        </w:rPr>
        <w:t>(homme)</w:t>
      </w:r>
    </w:p>
    <w:p w14:paraId="7C9AB311" w14:textId="5A1D4C46" w:rsidR="001809D8" w:rsidRPr="0032190F" w:rsidRDefault="001809D8" w:rsidP="00681D9D">
      <w:pPr>
        <w:ind w:left="709"/>
        <w:jc w:val="both"/>
        <w:rPr>
          <w:lang w:val="fr-FR"/>
        </w:rPr>
      </w:pPr>
      <w:r w:rsidRPr="0032190F">
        <w:rPr>
          <w:lang w:val="fr-FR"/>
        </w:rPr>
        <w:t>-</w:t>
      </w:r>
      <w:hyperlink r:id="rId5046" w:anchor="Cul_Proto_Art_TAC_T_a" w:history="1">
        <w:r w:rsidR="00673F0D" w:rsidRPr="0032190F">
          <w:rPr>
            <w:rStyle w:val="Hyperlink"/>
            <w:lang w:val="fr-FR"/>
          </w:rPr>
          <w:t>personnage</w:t>
        </w:r>
      </w:hyperlink>
      <w:r w:rsidR="005B5267" w:rsidRPr="0032190F">
        <w:rPr>
          <w:lang w:val="fr-FR"/>
        </w:rPr>
        <w:t xml:space="preserve"> </w:t>
      </w:r>
      <w:r w:rsidRPr="0032190F">
        <w:rPr>
          <w:lang w:val="fr-FR"/>
        </w:rPr>
        <w:t xml:space="preserve">en baton </w:t>
      </w:r>
      <w:r w:rsidR="00382A85" w:rsidRPr="0032190F">
        <w:rPr>
          <w:lang w:val="fr-FR"/>
        </w:rPr>
        <w:t xml:space="preserve">(interprété comme un homme) </w:t>
      </w:r>
      <w:r w:rsidRPr="0032190F">
        <w:rPr>
          <w:lang w:val="fr-FR"/>
        </w:rPr>
        <w:t xml:space="preserve">portant à deux mains un rectangle barré </w:t>
      </w:r>
    </w:p>
    <w:p w14:paraId="55D49ADF" w14:textId="77777777" w:rsidR="001809D8" w:rsidRDefault="001809D8" w:rsidP="007575AC">
      <w:pPr>
        <w:jc w:val="both"/>
        <w:rPr>
          <w:lang w:val="en-GB" w:eastAsia="en-GB"/>
        </w:rPr>
      </w:pPr>
      <w:r w:rsidRPr="001809D8">
        <w:rPr>
          <w:lang w:val="en-GB" w:eastAsia="en-GB"/>
        </w:rPr>
        <w:t>(BIB R. Tarpini in BIB 1992)</w:t>
      </w:r>
    </w:p>
    <w:p w14:paraId="5846350D" w14:textId="77777777" w:rsidR="008D4D07" w:rsidRDefault="008D4D07" w:rsidP="007575AC">
      <w:pPr>
        <w:jc w:val="both"/>
        <w:rPr>
          <w:lang w:val="en-GB" w:eastAsia="en-GB"/>
        </w:rPr>
      </w:pPr>
    </w:p>
    <w:tbl>
      <w:tblPr>
        <w:tblW w:w="83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43"/>
        <w:gridCol w:w="1176"/>
        <w:gridCol w:w="1070"/>
        <w:gridCol w:w="816"/>
        <w:gridCol w:w="1716"/>
        <w:gridCol w:w="2570"/>
      </w:tblGrid>
      <w:tr w:rsidR="005D10B6" w:rsidRPr="00C04709" w14:paraId="1027BD36" w14:textId="77777777" w:rsidTr="00C35EA7">
        <w:trPr>
          <w:jc w:val="center"/>
        </w:trPr>
        <w:tc>
          <w:tcPr>
            <w:tcW w:w="1043" w:type="dxa"/>
          </w:tcPr>
          <w:p w14:paraId="186E1DF9" w14:textId="77777777" w:rsidR="008D4D07" w:rsidRPr="00C35EA7" w:rsidRDefault="008D4D07" w:rsidP="000C4C83">
            <w:pPr>
              <w:rPr>
                <w:rFonts w:ascii="Courier New" w:hAnsi="Courier New" w:cs="Courier New"/>
                <w:sz w:val="20"/>
                <w:szCs w:val="18"/>
              </w:rPr>
            </w:pPr>
            <w:r w:rsidRPr="00C35EA7">
              <w:rPr>
                <w:rFonts w:ascii="Courier New" w:hAnsi="Courier New" w:cs="Courier New"/>
                <w:sz w:val="20"/>
                <w:szCs w:val="18"/>
                <w:lang w:val="en-GB"/>
              </w:rPr>
              <w:lastRenderedPageBreak/>
              <w:br w:type="page"/>
            </w:r>
            <w:r w:rsidR="00C458EA" w:rsidRPr="00C35EA7">
              <w:rPr>
                <w:rFonts w:ascii="Courier New" w:hAnsi="Courier New" w:cs="Courier New"/>
                <w:sz w:val="20"/>
                <w:szCs w:val="18"/>
              </w:rPr>
              <w:t>OBJ_</w:t>
            </w:r>
          </w:p>
        </w:tc>
        <w:tc>
          <w:tcPr>
            <w:tcW w:w="1176" w:type="dxa"/>
          </w:tcPr>
          <w:p w14:paraId="5380A2A9" w14:textId="77777777" w:rsidR="008D4D07" w:rsidRPr="00C35EA7" w:rsidRDefault="008D4D07" w:rsidP="000C4C83">
            <w:pPr>
              <w:rPr>
                <w:rFonts w:ascii="Courier New" w:hAnsi="Courier New" w:cs="Courier New"/>
                <w:sz w:val="20"/>
                <w:szCs w:val="18"/>
              </w:rPr>
            </w:pPr>
          </w:p>
        </w:tc>
        <w:tc>
          <w:tcPr>
            <w:tcW w:w="1070" w:type="dxa"/>
          </w:tcPr>
          <w:p w14:paraId="08ED18FF" w14:textId="77777777" w:rsidR="008D4D07" w:rsidRPr="00C35EA7" w:rsidRDefault="008D4D07" w:rsidP="000C4C83">
            <w:pPr>
              <w:rPr>
                <w:rFonts w:ascii="Courier New" w:hAnsi="Courier New" w:cs="Courier New"/>
                <w:sz w:val="20"/>
                <w:szCs w:val="18"/>
              </w:rPr>
            </w:pPr>
          </w:p>
        </w:tc>
        <w:tc>
          <w:tcPr>
            <w:tcW w:w="816" w:type="dxa"/>
          </w:tcPr>
          <w:p w14:paraId="0AE49BD2" w14:textId="77777777" w:rsidR="008D4D07" w:rsidRPr="00C35EA7" w:rsidRDefault="008D4D07" w:rsidP="000C4C83">
            <w:pPr>
              <w:rPr>
                <w:rFonts w:ascii="Courier New" w:hAnsi="Courier New" w:cs="Courier New"/>
                <w:sz w:val="20"/>
                <w:szCs w:val="18"/>
              </w:rPr>
            </w:pPr>
          </w:p>
        </w:tc>
        <w:tc>
          <w:tcPr>
            <w:tcW w:w="1716" w:type="dxa"/>
          </w:tcPr>
          <w:p w14:paraId="7F3A8F11" w14:textId="77777777" w:rsidR="008D4D07" w:rsidRPr="00C35EA7" w:rsidRDefault="008D4D07" w:rsidP="000C4C83">
            <w:pPr>
              <w:rPr>
                <w:rFonts w:ascii="Courier New" w:hAnsi="Courier New" w:cs="Courier New"/>
                <w:sz w:val="20"/>
                <w:szCs w:val="18"/>
              </w:rPr>
            </w:pPr>
          </w:p>
        </w:tc>
        <w:tc>
          <w:tcPr>
            <w:tcW w:w="2570" w:type="dxa"/>
          </w:tcPr>
          <w:p w14:paraId="048F7FD5" w14:textId="77777777" w:rsidR="008D4D07" w:rsidRPr="00C35EA7" w:rsidRDefault="008D4D07" w:rsidP="000C4C83">
            <w:pPr>
              <w:rPr>
                <w:rFonts w:ascii="Courier New" w:hAnsi="Courier New" w:cs="Courier New"/>
                <w:sz w:val="20"/>
                <w:szCs w:val="18"/>
              </w:rPr>
            </w:pPr>
          </w:p>
        </w:tc>
      </w:tr>
      <w:tr w:rsidR="005D10B6" w:rsidRPr="00C04709" w14:paraId="33003208" w14:textId="77777777" w:rsidTr="00C35EA7">
        <w:trPr>
          <w:jc w:val="center"/>
        </w:trPr>
        <w:tc>
          <w:tcPr>
            <w:tcW w:w="1043" w:type="dxa"/>
          </w:tcPr>
          <w:p w14:paraId="5F92883F" w14:textId="77777777" w:rsidR="008D4D07" w:rsidRPr="00C35EA7" w:rsidRDefault="008D4D07" w:rsidP="00C35EA7">
            <w:pPr>
              <w:jc w:val="center"/>
              <w:rPr>
                <w:szCs w:val="18"/>
              </w:rPr>
            </w:pPr>
            <w:r w:rsidRPr="00C35EA7">
              <w:rPr>
                <w:szCs w:val="18"/>
              </w:rPr>
              <w:t>site</w:t>
            </w:r>
          </w:p>
        </w:tc>
        <w:tc>
          <w:tcPr>
            <w:tcW w:w="1176" w:type="dxa"/>
          </w:tcPr>
          <w:p w14:paraId="1381CB9B" w14:textId="77777777" w:rsidR="008D4D07" w:rsidRPr="00C35EA7" w:rsidRDefault="008D4D07" w:rsidP="00C35EA7">
            <w:pPr>
              <w:jc w:val="center"/>
              <w:rPr>
                <w:szCs w:val="18"/>
              </w:rPr>
            </w:pPr>
            <w:r w:rsidRPr="00C35EA7">
              <w:rPr>
                <w:szCs w:val="18"/>
              </w:rPr>
              <w:t>structure</w:t>
            </w:r>
          </w:p>
        </w:tc>
        <w:tc>
          <w:tcPr>
            <w:tcW w:w="1070" w:type="dxa"/>
          </w:tcPr>
          <w:p w14:paraId="756CB04E" w14:textId="77777777" w:rsidR="008D4D07" w:rsidRPr="00C35EA7" w:rsidRDefault="008D4D07" w:rsidP="00C35EA7">
            <w:pPr>
              <w:jc w:val="center"/>
              <w:rPr>
                <w:szCs w:val="18"/>
              </w:rPr>
            </w:pPr>
            <w:r w:rsidRPr="00C35EA7">
              <w:rPr>
                <w:szCs w:val="18"/>
              </w:rPr>
              <w:t>numero</w:t>
            </w:r>
          </w:p>
        </w:tc>
        <w:tc>
          <w:tcPr>
            <w:tcW w:w="816" w:type="dxa"/>
          </w:tcPr>
          <w:p w14:paraId="65B4869C" w14:textId="77777777" w:rsidR="008D4D07" w:rsidRPr="00C35EA7" w:rsidRDefault="008D4D07" w:rsidP="00C35EA7">
            <w:pPr>
              <w:jc w:val="center"/>
              <w:rPr>
                <w:szCs w:val="18"/>
              </w:rPr>
            </w:pPr>
            <w:r w:rsidRPr="00C35EA7">
              <w:rPr>
                <w:szCs w:val="18"/>
              </w:rPr>
              <w:t>objet</w:t>
            </w:r>
          </w:p>
        </w:tc>
        <w:tc>
          <w:tcPr>
            <w:tcW w:w="1716" w:type="dxa"/>
          </w:tcPr>
          <w:p w14:paraId="599D0CA0" w14:textId="77777777" w:rsidR="008D4D07" w:rsidRPr="00C35EA7" w:rsidRDefault="008D4D07" w:rsidP="00C35EA7">
            <w:pPr>
              <w:jc w:val="center"/>
              <w:rPr>
                <w:szCs w:val="18"/>
              </w:rPr>
            </w:pPr>
            <w:r w:rsidRPr="00C35EA7">
              <w:rPr>
                <w:szCs w:val="18"/>
              </w:rPr>
              <w:t>description</w:t>
            </w:r>
          </w:p>
        </w:tc>
        <w:tc>
          <w:tcPr>
            <w:tcW w:w="2570" w:type="dxa"/>
          </w:tcPr>
          <w:p w14:paraId="78FA3CEC" w14:textId="77777777" w:rsidR="008D4D07" w:rsidRPr="00C35EA7" w:rsidRDefault="008D4D07" w:rsidP="00C35EA7">
            <w:pPr>
              <w:jc w:val="center"/>
              <w:rPr>
                <w:szCs w:val="18"/>
              </w:rPr>
            </w:pPr>
            <w:r w:rsidRPr="00C35EA7">
              <w:rPr>
                <w:szCs w:val="18"/>
              </w:rPr>
              <w:t>BIB</w:t>
            </w:r>
          </w:p>
        </w:tc>
      </w:tr>
      <w:tr w:rsidR="005D10B6" w:rsidRPr="00C04709" w14:paraId="26E2B226" w14:textId="77777777" w:rsidTr="00C35EA7">
        <w:trPr>
          <w:jc w:val="center"/>
        </w:trPr>
        <w:tc>
          <w:tcPr>
            <w:tcW w:w="1043" w:type="dxa"/>
          </w:tcPr>
          <w:p w14:paraId="298C1FF8" w14:textId="77777777" w:rsidR="008D4D07" w:rsidRPr="00C35EA7" w:rsidRDefault="008D4D07" w:rsidP="000C4C83">
            <w:pPr>
              <w:rPr>
                <w:szCs w:val="18"/>
              </w:rPr>
            </w:pPr>
            <w:r>
              <w:t>Loretto</w:t>
            </w:r>
          </w:p>
        </w:tc>
        <w:tc>
          <w:tcPr>
            <w:tcW w:w="1176" w:type="dxa"/>
          </w:tcPr>
          <w:p w14:paraId="7FB3365F" w14:textId="77777777" w:rsidR="008D4D07" w:rsidRPr="00C35EA7" w:rsidRDefault="00A92FFF" w:rsidP="000C4C83">
            <w:pPr>
              <w:rPr>
                <w:szCs w:val="18"/>
              </w:rPr>
            </w:pPr>
            <w:r w:rsidRPr="00C35EA7">
              <w:rPr>
                <w:szCs w:val="18"/>
              </w:rPr>
              <w:t>t_41a</w:t>
            </w:r>
          </w:p>
        </w:tc>
        <w:tc>
          <w:tcPr>
            <w:tcW w:w="1070" w:type="dxa"/>
          </w:tcPr>
          <w:p w14:paraId="1939CD14" w14:textId="77777777" w:rsidR="008D4D07" w:rsidRPr="00C35EA7" w:rsidRDefault="00415B71" w:rsidP="000C4C83">
            <w:pPr>
              <w:rPr>
                <w:szCs w:val="18"/>
              </w:rPr>
            </w:pPr>
            <w:r w:rsidRPr="00C35EA7">
              <w:rPr>
                <w:szCs w:val="18"/>
              </w:rPr>
              <w:t>1</w:t>
            </w:r>
          </w:p>
        </w:tc>
        <w:tc>
          <w:tcPr>
            <w:tcW w:w="816" w:type="dxa"/>
          </w:tcPr>
          <w:p w14:paraId="597D47C3" w14:textId="77777777" w:rsidR="008D4D07" w:rsidRPr="00C35EA7" w:rsidRDefault="008D4D07" w:rsidP="000C4C83">
            <w:pPr>
              <w:rPr>
                <w:szCs w:val="18"/>
              </w:rPr>
            </w:pPr>
          </w:p>
        </w:tc>
        <w:tc>
          <w:tcPr>
            <w:tcW w:w="1716" w:type="dxa"/>
          </w:tcPr>
          <w:p w14:paraId="3636F954" w14:textId="77777777" w:rsidR="008D4D07" w:rsidRPr="00C35EA7" w:rsidRDefault="008D4D07" w:rsidP="000C4C83">
            <w:pPr>
              <w:rPr>
                <w:szCs w:val="18"/>
              </w:rPr>
            </w:pPr>
            <w:r>
              <w:t>décor graphité</w:t>
            </w:r>
          </w:p>
        </w:tc>
        <w:tc>
          <w:tcPr>
            <w:tcW w:w="2570" w:type="dxa"/>
          </w:tcPr>
          <w:p w14:paraId="7607DE29" w14:textId="77777777" w:rsidR="008D4D07" w:rsidRPr="00C35EA7" w:rsidRDefault="008D4D07" w:rsidP="000C4C83">
            <w:pPr>
              <w:rPr>
                <w:szCs w:val="18"/>
              </w:rPr>
            </w:pPr>
            <w:r w:rsidRPr="00C35EA7">
              <w:rPr>
                <w:lang w:val="en-GB" w:eastAsia="en-GB"/>
              </w:rPr>
              <w:t>R. Tarpini in BIB 1992</w:t>
            </w:r>
          </w:p>
        </w:tc>
      </w:tr>
    </w:tbl>
    <w:p w14:paraId="61D91AF8" w14:textId="77777777" w:rsidR="00681D9D" w:rsidRDefault="00681D9D" w:rsidP="007575AC">
      <w:pPr>
        <w:jc w:val="both"/>
        <w:rPr>
          <w:lang w:val="en-GB" w:eastAsia="en-GB"/>
        </w:rPr>
      </w:pPr>
    </w:p>
    <w:p w14:paraId="60EC7AA7" w14:textId="77777777" w:rsidR="001809D8" w:rsidRPr="001809D8" w:rsidRDefault="001809D8" w:rsidP="007575AC">
      <w:pPr>
        <w:jc w:val="both"/>
        <w:rPr>
          <w:lang w:val="en-GB"/>
        </w:rPr>
      </w:pPr>
    </w:p>
    <w:p w14:paraId="6B2A3B59" w14:textId="77777777" w:rsidR="001809D8" w:rsidRDefault="001809D8" w:rsidP="00426FF9">
      <w:pPr>
        <w:pStyle w:val="Heading1"/>
      </w:pPr>
      <w:r>
        <w:t>NOVE KOSARISKA</w:t>
      </w:r>
    </w:p>
    <w:p w14:paraId="4E33A7A3" w14:textId="2900B601" w:rsidR="001809D8" w:rsidRPr="0032190F" w:rsidRDefault="001809D8" w:rsidP="001809D8">
      <w:pPr>
        <w:jc w:val="both"/>
        <w:rPr>
          <w:lang w:val="fr-FR" w:eastAsia="en-GB"/>
        </w:rPr>
      </w:pPr>
      <w:r w:rsidRPr="0032190F">
        <w:rPr>
          <w:lang w:val="fr-FR" w:eastAsia="en-GB"/>
        </w:rPr>
        <w:t xml:space="preserve">Nové Košariská </w:t>
      </w:r>
      <w:r w:rsidR="00D00FA0" w:rsidRPr="0032190F">
        <w:rPr>
          <w:lang w:val="fr-FR" w:eastAsia="en-GB"/>
        </w:rPr>
        <w:t xml:space="preserve">(Slovénie) </w:t>
      </w:r>
      <w:r w:rsidRPr="0032190F">
        <w:rPr>
          <w:lang w:val="fr-FR" w:eastAsia="en-GB"/>
        </w:rPr>
        <w:t xml:space="preserve">a livré des décors de </w:t>
      </w:r>
      <w:hyperlink r:id="rId5047" w:anchor="Cul_Proto_Art_TAC_T_g_meandre" w:history="1">
        <w:r w:rsidR="002372BC" w:rsidRPr="0032190F">
          <w:rPr>
            <w:rStyle w:val="Hyperlink"/>
            <w:lang w:val="fr-FR"/>
          </w:rPr>
          <w:t>méandres</w:t>
        </w:r>
      </w:hyperlink>
      <w:r w:rsidRPr="0032190F">
        <w:rPr>
          <w:lang w:val="fr-FR" w:eastAsia="en-GB"/>
        </w:rPr>
        <w:t>, la représentation cér</w:t>
      </w:r>
      <w:r w:rsidR="002372BC" w:rsidRPr="0032190F">
        <w:rPr>
          <w:lang w:val="fr-FR" w:eastAsia="en-GB"/>
        </w:rPr>
        <w:t>a</w:t>
      </w:r>
      <w:r w:rsidRPr="0032190F">
        <w:rPr>
          <w:lang w:val="fr-FR" w:eastAsia="en-GB"/>
        </w:rPr>
        <w:t xml:space="preserve">mique d’un </w:t>
      </w:r>
      <w:hyperlink r:id="rId5048" w:anchor="Cul_Proto_Art_TAC_T_a" w:history="1">
        <w:r w:rsidR="00673F0D" w:rsidRPr="0032190F">
          <w:rPr>
            <w:rStyle w:val="Hyperlink"/>
            <w:lang w:val="fr-FR"/>
          </w:rPr>
          <w:t>personnage</w:t>
        </w:r>
      </w:hyperlink>
      <w:r w:rsidR="00351A6C" w:rsidRPr="0032190F">
        <w:rPr>
          <w:lang w:val="fr-FR"/>
        </w:rPr>
        <w:t xml:space="preserve"> </w:t>
      </w:r>
      <w:r w:rsidRPr="0032190F">
        <w:rPr>
          <w:lang w:val="fr-FR" w:eastAsia="en-GB"/>
        </w:rPr>
        <w:t>au corps en demi-cercle arrondi en bas (~ triangle inversé) en position d’</w:t>
      </w:r>
      <w:hyperlink r:id="rId5049" w:anchor="Cul_Proto_Art_TAC_T_a_orant" w:history="1">
        <w:r w:rsidR="00017B49" w:rsidRPr="0032190F">
          <w:rPr>
            <w:rStyle w:val="Hyperlink"/>
            <w:lang w:val="fr-FR" w:eastAsia="en-GB"/>
          </w:rPr>
          <w:t>orant</w:t>
        </w:r>
      </w:hyperlink>
      <w:r w:rsidRPr="0032190F">
        <w:rPr>
          <w:lang w:val="fr-FR" w:eastAsia="en-GB"/>
        </w:rPr>
        <w:t xml:space="preserve"> avec des franges, la tête en forme de « croix de Lorraine ». Ce personnage est encadré par d’autres (BIB R. Tarpini in BIB 1992)</w:t>
      </w:r>
    </w:p>
    <w:p w14:paraId="2EB2FE0B" w14:textId="77777777" w:rsidR="001809D8" w:rsidRPr="0032190F" w:rsidRDefault="001809D8" w:rsidP="007575AC">
      <w:pPr>
        <w:jc w:val="both"/>
        <w:rPr>
          <w:lang w:val="fr-FR"/>
        </w:rPr>
      </w:pPr>
    </w:p>
    <w:p w14:paraId="23C8C011" w14:textId="77777777" w:rsidR="001809D8" w:rsidRPr="0032190F" w:rsidRDefault="001809D8" w:rsidP="001809D8">
      <w:pPr>
        <w:pStyle w:val="Heading2"/>
      </w:pPr>
      <w:r w:rsidRPr="0032190F">
        <w:t>Tombe 1</w:t>
      </w:r>
    </w:p>
    <w:p w14:paraId="677D1E5F" w14:textId="28FA6DC9" w:rsidR="001809D8" w:rsidRPr="0032190F" w:rsidRDefault="002372BC" w:rsidP="001809D8">
      <w:pPr>
        <w:rPr>
          <w:lang w:val="fr-FR" w:eastAsia="en-GB"/>
        </w:rPr>
      </w:pPr>
      <w:r w:rsidRPr="0032190F">
        <w:rPr>
          <w:lang w:val="fr-FR"/>
        </w:rPr>
        <w:t>Repré</w:t>
      </w:r>
      <w:r w:rsidR="001809D8" w:rsidRPr="0032190F">
        <w:rPr>
          <w:lang w:val="fr-FR"/>
        </w:rPr>
        <w:t>s</w:t>
      </w:r>
      <w:r w:rsidRPr="0032190F">
        <w:rPr>
          <w:lang w:val="fr-FR"/>
        </w:rPr>
        <w:t>en</w:t>
      </w:r>
      <w:r w:rsidR="001809D8" w:rsidRPr="0032190F">
        <w:rPr>
          <w:lang w:val="fr-FR"/>
        </w:rPr>
        <w:t xml:space="preserve">tation décor céramique d’un </w:t>
      </w:r>
      <w:hyperlink r:id="rId5050" w:anchor="Cul_Proto_Art_TAC_T_z_chev" w:history="1">
        <w:r w:rsidRPr="0032190F">
          <w:rPr>
            <w:rStyle w:val="Hyperlink"/>
            <w:lang w:val="fr-FR" w:eastAsia="en-GB"/>
          </w:rPr>
          <w:t>cheval</w:t>
        </w:r>
      </w:hyperlink>
      <w:r w:rsidR="00154AB0" w:rsidRPr="0032190F">
        <w:rPr>
          <w:lang w:val="fr-FR"/>
        </w:rPr>
        <w:t xml:space="preserve"> </w:t>
      </w:r>
      <w:r w:rsidR="001809D8" w:rsidRPr="0032190F">
        <w:rPr>
          <w:lang w:val="fr-FR"/>
        </w:rPr>
        <w:t xml:space="preserve">au corps en sablier </w:t>
      </w:r>
      <w:r w:rsidR="001809D8" w:rsidRPr="0032190F">
        <w:rPr>
          <w:lang w:val="fr-FR" w:eastAsia="en-GB"/>
        </w:rPr>
        <w:t>(BIB R. Tarpini in BIB 1992)</w:t>
      </w:r>
    </w:p>
    <w:p w14:paraId="46030651" w14:textId="77777777" w:rsidR="00FB59F5" w:rsidRPr="0032190F" w:rsidRDefault="00FB59F5" w:rsidP="001809D8">
      <w:pPr>
        <w:rPr>
          <w:lang w:val="fr-FR" w:eastAsia="en-GB"/>
        </w:rPr>
      </w:pPr>
    </w:p>
    <w:p w14:paraId="7D16292A" w14:textId="77777777" w:rsidR="00FB59F5" w:rsidRPr="0032190F" w:rsidRDefault="00FB59F5" w:rsidP="00426FF9">
      <w:pPr>
        <w:pStyle w:val="Heading1"/>
      </w:pPr>
      <w:r w:rsidRPr="0032190F">
        <w:t>TRAISEN (BASSE VALLEE DE LA)</w:t>
      </w:r>
    </w:p>
    <w:p w14:paraId="563624FF" w14:textId="77777777" w:rsidR="00FB59F5" w:rsidRPr="0032190F" w:rsidRDefault="00FB59F5" w:rsidP="001809D8">
      <w:pPr>
        <w:rPr>
          <w:lang w:val="fr-FR" w:eastAsia="en-GB"/>
        </w:rPr>
      </w:pPr>
    </w:p>
    <w:p w14:paraId="76362479" w14:textId="40006043" w:rsidR="00FB59F5" w:rsidRPr="0032190F" w:rsidRDefault="00FB59F5" w:rsidP="00FB59F5">
      <w:pPr>
        <w:jc w:val="both"/>
        <w:rPr>
          <w:lang w:val="fr-FR"/>
        </w:rPr>
      </w:pPr>
      <w:r w:rsidRPr="0032190F">
        <w:rPr>
          <w:lang w:val="fr-FR"/>
        </w:rPr>
        <w:t xml:space="preserve">Les travaux du Bundesdenkmalamt (J.-W. Neugebauer), dans la basse vallée de la Traisen, qui ont consisté en la réalisation de fouilles de sauvetage extensives conduites à l’occasion de la construction d’une route entre Krems et St. Pölten. Ces dernières ont pour principaux résultats la découverte de plusieurs nécropoles et groupes de tombes : la nécropole de Pottenbrunn (Neugebauer 1981, Ramsl 2002), la nécropole de Franzhausen avec en tout 450 sépultures, les tombes d’Oberndorf/Ebene (Neugebauer 1982), d’Ossarn (Neugebauer 1992 : 41), d’Inzersdorf-Walpersdorf (Neugebauer 1993, 1996, 1997 et 1999), de </w:t>
      </w:r>
      <w:hyperlink r:id="rId5051" w:anchor="Sit_Reichersdorf" w:history="1">
        <w:r w:rsidRPr="0032190F">
          <w:rPr>
            <w:rStyle w:val="Hyperlink"/>
            <w:lang w:val="fr-FR"/>
          </w:rPr>
          <w:t>Reichersdorf</w:t>
        </w:r>
      </w:hyperlink>
      <w:r w:rsidRPr="0032190F">
        <w:rPr>
          <w:lang w:val="fr-FR"/>
        </w:rPr>
        <w:t xml:space="preserve"> (Neugebauer 1988) et de Gemeinlebarn (Neugebauer 1993 et 1999). A ces ensembles funéraires s’ajoutent de nombreux sites d’habitat se rapportant à la culture de La Tène : sites d’Inzersdorf-Walpersdorf (Ramsl 1998), de Walpersdorf-Süd (ibid.), de Gemeinlebarn, de Franzhausen (Neugebauer 1984) et de Göttlesbrunn (Karl 1995, Prochaska 1998) (BIB 2069)</w:t>
      </w:r>
    </w:p>
    <w:p w14:paraId="16222DFF" w14:textId="77777777" w:rsidR="001809D8" w:rsidRPr="0032190F" w:rsidRDefault="001809D8" w:rsidP="007575AC">
      <w:pPr>
        <w:jc w:val="both"/>
        <w:rPr>
          <w:lang w:val="fr-FR"/>
        </w:rPr>
      </w:pPr>
    </w:p>
    <w:p w14:paraId="384B42D0" w14:textId="77777777" w:rsidR="001809D8" w:rsidRPr="0032190F" w:rsidRDefault="009311BC" w:rsidP="00426FF9">
      <w:pPr>
        <w:pStyle w:val="Heading1"/>
      </w:pPr>
      <w:bookmarkStart w:id="2173" w:name="Sit_Reichersdorf"/>
      <w:r w:rsidRPr="0032190F">
        <w:t>REI</w:t>
      </w:r>
      <w:r w:rsidR="001809D8" w:rsidRPr="0032190F">
        <w:t>CHERSDORF</w:t>
      </w:r>
    </w:p>
    <w:bookmarkEnd w:id="2173"/>
    <w:p w14:paraId="3A4F01BA" w14:textId="77777777" w:rsidR="002372BC" w:rsidRPr="0032190F" w:rsidRDefault="002372BC" w:rsidP="007575AC">
      <w:pPr>
        <w:jc w:val="both"/>
        <w:rPr>
          <w:lang w:val="fr-FR"/>
        </w:rPr>
      </w:pPr>
    </w:p>
    <w:p w14:paraId="04020016" w14:textId="73209F6A" w:rsidR="001809D8" w:rsidRPr="0032190F" w:rsidRDefault="001809D8" w:rsidP="007575AC">
      <w:pPr>
        <w:jc w:val="both"/>
        <w:rPr>
          <w:lang w:val="fr-FR"/>
        </w:rPr>
      </w:pPr>
      <w:r w:rsidRPr="0032190F">
        <w:rPr>
          <w:lang w:val="fr-FR"/>
        </w:rPr>
        <w:t xml:space="preserve">La tombe 20 </w:t>
      </w:r>
      <w:r w:rsidR="00FB59F5" w:rsidRPr="0032190F">
        <w:rPr>
          <w:lang w:val="fr-FR"/>
        </w:rPr>
        <w:t xml:space="preserve">de la nécropole de Reichersdorf (vallée de la Traisen) </w:t>
      </w:r>
      <w:r w:rsidRPr="0032190F">
        <w:rPr>
          <w:lang w:val="fr-FR"/>
        </w:rPr>
        <w:t xml:space="preserve">a livré des décors cérmique montrant des </w:t>
      </w:r>
      <w:hyperlink r:id="rId5052" w:anchor="Cul_Proto_Art_TAC_T_z_oise" w:history="1">
        <w:r w:rsidR="002372BC" w:rsidRPr="0032190F">
          <w:rPr>
            <w:rStyle w:val="Hyperlink"/>
            <w:lang w:val="fr-FR"/>
          </w:rPr>
          <w:t>oiseaux</w:t>
        </w:r>
      </w:hyperlink>
      <w:r w:rsidR="000A1594" w:rsidRPr="0032190F">
        <w:rPr>
          <w:lang w:val="fr-FR"/>
        </w:rPr>
        <w:t xml:space="preserve"> </w:t>
      </w:r>
      <w:r w:rsidRPr="0032190F">
        <w:rPr>
          <w:lang w:val="fr-FR"/>
        </w:rPr>
        <w:t xml:space="preserve">à corps en demi-cercle à l’intérieur hachuré ou quadrillé </w:t>
      </w:r>
      <w:r w:rsidRPr="0032190F">
        <w:rPr>
          <w:lang w:val="fr-FR" w:eastAsia="en-GB"/>
        </w:rPr>
        <w:t>(BIB R. Tarpini in BIB 1992)</w:t>
      </w:r>
      <w:r w:rsidR="000A1594" w:rsidRPr="0032190F">
        <w:rPr>
          <w:lang w:val="fr-FR" w:eastAsia="en-GB"/>
        </w:rPr>
        <w:t xml:space="preserve"> </w:t>
      </w:r>
      <w:r w:rsidRPr="0032190F">
        <w:rPr>
          <w:lang w:val="fr-FR"/>
        </w:rPr>
        <w:t>quasiment superposables à ceux du Valcamonica comme à FDN (SS BIB)</w:t>
      </w:r>
    </w:p>
    <w:p w14:paraId="5BC9F25B" w14:textId="77777777" w:rsidR="009105C7" w:rsidRPr="0032190F" w:rsidRDefault="009105C7" w:rsidP="007575AC">
      <w:pPr>
        <w:jc w:val="both"/>
        <w:rPr>
          <w:lang w:val="fr-FR"/>
        </w:rPr>
      </w:pPr>
    </w:p>
    <w:p w14:paraId="6D6366E5" w14:textId="77777777" w:rsidR="009105C7" w:rsidRPr="0032190F" w:rsidRDefault="009105C7" w:rsidP="00426FF9">
      <w:pPr>
        <w:pStyle w:val="Heading1"/>
      </w:pPr>
      <w:bookmarkStart w:id="2174" w:name="Sit_Hajduboszormeny"/>
      <w:r w:rsidRPr="0032190F">
        <w:t>HAJDUBOSZORMENY</w:t>
      </w:r>
    </w:p>
    <w:bookmarkEnd w:id="2174"/>
    <w:p w14:paraId="196F573B" w14:textId="77777777" w:rsidR="009105C7" w:rsidRPr="0032190F" w:rsidRDefault="009105C7" w:rsidP="007575AC">
      <w:pPr>
        <w:jc w:val="both"/>
        <w:rPr>
          <w:lang w:val="fr-FR"/>
        </w:rPr>
      </w:pPr>
    </w:p>
    <w:p w14:paraId="5F72259C" w14:textId="006FC9A6" w:rsidR="009105C7" w:rsidRPr="0032190F" w:rsidRDefault="009105C7" w:rsidP="007575AC">
      <w:pPr>
        <w:jc w:val="both"/>
        <w:rPr>
          <w:lang w:val="fr-FR"/>
        </w:rPr>
      </w:pPr>
      <w:r w:rsidRPr="0032190F">
        <w:rPr>
          <w:lang w:val="fr-FR"/>
        </w:rPr>
        <w:t>Le site de Hajdúböszörmény (Hongrie) a donné son nom à un type de situles ayant des protomés d’</w:t>
      </w:r>
      <w:hyperlink r:id="rId5053" w:anchor="Cul_Proto_Art_TAC_T_z_oise" w:history="1">
        <w:r w:rsidR="000A1594" w:rsidRPr="0032190F">
          <w:rPr>
            <w:rStyle w:val="Hyperlink"/>
            <w:lang w:val="fr-FR"/>
          </w:rPr>
          <w:t>oiseaux</w:t>
        </w:r>
      </w:hyperlink>
      <w:r w:rsidR="000A1594" w:rsidRPr="0032190F">
        <w:rPr>
          <w:lang w:val="fr-FR"/>
        </w:rPr>
        <w:t xml:space="preserve"> </w:t>
      </w:r>
      <w:r w:rsidRPr="0032190F">
        <w:rPr>
          <w:lang w:val="fr-FR"/>
        </w:rPr>
        <w:t xml:space="preserve">encadrant un motif circulaire qui dépasse la ligne de base du registre horizontal. Ces figures appartiennent au complexe graphique de la </w:t>
      </w:r>
      <w:hyperlink r:id="rId5054" w:anchor="Cul_Art_TAC_a_barque_x_soleil" w:history="1">
        <w:r w:rsidR="001A6873" w:rsidRPr="001A6873">
          <w:rPr>
            <w:rStyle w:val="Hyperlink"/>
            <w:lang w:val="fr-FR"/>
          </w:rPr>
          <w:t>barque solaire</w:t>
        </w:r>
      </w:hyperlink>
      <w:r w:rsidRPr="0032190F">
        <w:rPr>
          <w:lang w:val="fr-FR"/>
        </w:rPr>
        <w:t xml:space="preserve"> (BIB 2088)</w:t>
      </w:r>
    </w:p>
    <w:p w14:paraId="3919ADD6" w14:textId="77777777" w:rsidR="009105C7" w:rsidRPr="0032190F" w:rsidRDefault="009105C7" w:rsidP="007575AC">
      <w:pPr>
        <w:jc w:val="both"/>
        <w:rPr>
          <w:lang w:val="fr-FR"/>
        </w:rPr>
      </w:pPr>
    </w:p>
    <w:p w14:paraId="292EAE41" w14:textId="77777777" w:rsidR="009105C7" w:rsidRPr="009105C7" w:rsidRDefault="009105C7" w:rsidP="007575AC">
      <w:pPr>
        <w:jc w:val="both"/>
        <w:rPr>
          <w:lang w:val="en-GB"/>
        </w:rPr>
      </w:pPr>
      <w:r w:rsidRPr="009105C7">
        <w:rPr>
          <w:lang w:val="en-GB"/>
        </w:rPr>
        <w:t>v. Gevelinghausen, Mariesminde, Siem, Orvieto, B</w:t>
      </w:r>
      <w:r>
        <w:rPr>
          <w:lang w:val="en-GB"/>
        </w:rPr>
        <w:t>ologne</w:t>
      </w:r>
    </w:p>
    <w:p w14:paraId="7EDFC056" w14:textId="77777777" w:rsidR="009105C7" w:rsidRPr="009105C7" w:rsidRDefault="009105C7" w:rsidP="007575AC">
      <w:pPr>
        <w:jc w:val="both"/>
        <w:rPr>
          <w:lang w:val="en-GB"/>
        </w:rPr>
      </w:pPr>
    </w:p>
    <w:p w14:paraId="68E2A371" w14:textId="77777777" w:rsidR="009105C7" w:rsidRPr="00A0014D" w:rsidRDefault="009105C7" w:rsidP="007575AC">
      <w:pPr>
        <w:jc w:val="both"/>
        <w:rPr>
          <w:lang w:val="fr-FR"/>
        </w:rPr>
      </w:pPr>
      <w:r w:rsidRPr="00A0014D">
        <w:rPr>
          <w:lang w:val="fr-FR"/>
        </w:rPr>
        <w:t>GEVELINGHAUSEN</w:t>
      </w:r>
    </w:p>
    <w:p w14:paraId="59A51E29" w14:textId="59DDEB3A" w:rsidR="009105C7" w:rsidRPr="0032190F" w:rsidRDefault="009105C7" w:rsidP="007575AC">
      <w:pPr>
        <w:jc w:val="both"/>
        <w:rPr>
          <w:lang w:val="fr-FR"/>
        </w:rPr>
      </w:pPr>
      <w:r w:rsidRPr="0032190F">
        <w:rPr>
          <w:lang w:val="fr-FR"/>
        </w:rPr>
        <w:t xml:space="preserve">Le site de Gevelinghausen (Westphalie, Allemagne) a livré une situle de type Hajdúböszörmény : représentation d’oiseaux encadrant une </w:t>
      </w:r>
      <w:hyperlink r:id="rId5055" w:anchor="Cul_Art_TAC_a_barque_x_soleil" w:history="1">
        <w:r w:rsidR="001A6873" w:rsidRPr="001A6873">
          <w:rPr>
            <w:rStyle w:val="Hyperlink"/>
            <w:lang w:val="fr-FR"/>
          </w:rPr>
          <w:t>barque solaire</w:t>
        </w:r>
      </w:hyperlink>
      <w:r w:rsidRPr="0032190F">
        <w:rPr>
          <w:lang w:val="fr-FR"/>
        </w:rPr>
        <w:t xml:space="preserve"> (BIB 2088)</w:t>
      </w:r>
    </w:p>
    <w:p w14:paraId="2E82EB41" w14:textId="77777777" w:rsidR="009105C7" w:rsidRPr="0032190F" w:rsidRDefault="009105C7" w:rsidP="007575AC">
      <w:pPr>
        <w:jc w:val="both"/>
        <w:rPr>
          <w:lang w:val="fr-FR"/>
        </w:rPr>
      </w:pPr>
    </w:p>
    <w:p w14:paraId="6F87E6B7" w14:textId="77777777" w:rsidR="009105C7" w:rsidRPr="0032190F" w:rsidRDefault="009105C7" w:rsidP="007575AC">
      <w:pPr>
        <w:jc w:val="both"/>
        <w:rPr>
          <w:lang w:val="fr-FR"/>
        </w:rPr>
      </w:pPr>
      <w:r w:rsidRPr="0032190F">
        <w:rPr>
          <w:lang w:val="fr-FR"/>
        </w:rPr>
        <w:t>MARIESMINDE</w:t>
      </w:r>
    </w:p>
    <w:p w14:paraId="4BAAECF8" w14:textId="6D240D79" w:rsidR="009105C7" w:rsidRPr="0032190F" w:rsidRDefault="009105C7" w:rsidP="009105C7">
      <w:pPr>
        <w:jc w:val="both"/>
        <w:rPr>
          <w:lang w:val="fr-FR"/>
        </w:rPr>
      </w:pPr>
      <w:r w:rsidRPr="0032190F">
        <w:rPr>
          <w:lang w:val="fr-FR"/>
        </w:rPr>
        <w:t xml:space="preserve">Le site de Mariesminde a livré une situle de type Hajdúböszörmény : représentations d’oiseaux stylisées encadrant une </w:t>
      </w:r>
      <w:hyperlink r:id="rId5056" w:anchor="Cul_Art_TAC_a_barque_x_soleil" w:history="1">
        <w:r w:rsidR="001A6873" w:rsidRPr="001A6873">
          <w:rPr>
            <w:rStyle w:val="Hyperlink"/>
            <w:lang w:val="fr-FR"/>
          </w:rPr>
          <w:t>barque solaire</w:t>
        </w:r>
      </w:hyperlink>
      <w:r w:rsidRPr="0032190F">
        <w:rPr>
          <w:lang w:val="fr-FR"/>
        </w:rPr>
        <w:t xml:space="preserve"> (BIB 2088)</w:t>
      </w:r>
    </w:p>
    <w:p w14:paraId="7751D4E9" w14:textId="77777777" w:rsidR="00572A58" w:rsidRPr="0032190F" w:rsidRDefault="00572A58" w:rsidP="009105C7">
      <w:pPr>
        <w:jc w:val="both"/>
        <w:rPr>
          <w:lang w:val="fr-FR"/>
        </w:rPr>
      </w:pPr>
    </w:p>
    <w:p w14:paraId="1961E14A" w14:textId="77777777" w:rsidR="00572A58" w:rsidRPr="0032190F" w:rsidRDefault="00572A58" w:rsidP="00426FF9">
      <w:pPr>
        <w:pStyle w:val="Heading1"/>
      </w:pPr>
      <w:bookmarkStart w:id="2175" w:name="Sit_Collado_Jardines"/>
      <w:r w:rsidRPr="0032190F">
        <w:t>COLLADO DE LOS JARDINES</w:t>
      </w:r>
    </w:p>
    <w:bookmarkEnd w:id="2175"/>
    <w:p w14:paraId="5B0C840F" w14:textId="77777777" w:rsidR="00572A58" w:rsidRPr="0032190F" w:rsidRDefault="00572A58" w:rsidP="009105C7">
      <w:pPr>
        <w:jc w:val="both"/>
        <w:rPr>
          <w:lang w:val="fr-FR"/>
        </w:rPr>
      </w:pPr>
    </w:p>
    <w:p w14:paraId="0A332BCA" w14:textId="61057D11" w:rsidR="00572A58" w:rsidRDefault="00572A58" w:rsidP="009105C7">
      <w:pPr>
        <w:jc w:val="both"/>
        <w:rPr>
          <w:rStyle w:val="Hyperlink"/>
          <w:color w:val="auto"/>
          <w:u w:val="none"/>
          <w:lang w:val="fr-FR"/>
        </w:rPr>
      </w:pPr>
      <w:r w:rsidRPr="0032190F">
        <w:rPr>
          <w:lang w:val="fr-FR"/>
        </w:rPr>
        <w:t xml:space="preserve">Collado de Los Jardines (Espagne) a livré une miniature de </w:t>
      </w:r>
      <w:hyperlink r:id="rId5057" w:anchor="Cul_Proto_Art_TAC_A_att" w:history="1">
        <w:r w:rsidRPr="0032190F">
          <w:rPr>
            <w:rStyle w:val="Hyperlink"/>
            <w:lang w:val="fr-FR"/>
          </w:rPr>
          <w:t>char</w:t>
        </w:r>
      </w:hyperlink>
      <w:r w:rsidRPr="0032190F">
        <w:rPr>
          <w:rStyle w:val="Hyperlink"/>
          <w:color w:val="auto"/>
          <w:u w:val="none"/>
          <w:lang w:val="fr-FR"/>
        </w:rPr>
        <w:t xml:space="preserve"> (BIB 1860). Lieu-dit « La Cueva de los Muñecos » (SS BIB)</w:t>
      </w:r>
    </w:p>
    <w:p w14:paraId="68238CEB" w14:textId="77777777" w:rsidR="0027717B" w:rsidRPr="0027717B" w:rsidRDefault="0027717B" w:rsidP="00426FF9">
      <w:pPr>
        <w:pStyle w:val="Heading1"/>
        <w:rPr>
          <w:rStyle w:val="Hyperlink"/>
          <w:color w:val="auto"/>
          <w:u w:val="none"/>
          <w:lang w:val="es-ES"/>
        </w:rPr>
      </w:pPr>
      <w:r w:rsidRPr="00B11413">
        <w:rPr>
          <w:rStyle w:val="Hyperlink"/>
          <w:color w:val="auto"/>
          <w:u w:val="none"/>
          <w:lang w:val="es-ES"/>
        </w:rPr>
        <w:br/>
      </w:r>
      <w:bookmarkStart w:id="2176" w:name="Sit_Basonas"/>
      <w:r w:rsidRPr="0027717B">
        <w:rPr>
          <w:rStyle w:val="Hyperlink"/>
          <w:color w:val="auto"/>
          <w:u w:val="none"/>
          <w:lang w:val="es-ES"/>
        </w:rPr>
        <w:t>BASONAS</w:t>
      </w:r>
      <w:bookmarkEnd w:id="2176"/>
    </w:p>
    <w:p w14:paraId="36E1F77A" w14:textId="77777777" w:rsidR="0027717B" w:rsidRPr="0027717B" w:rsidRDefault="0027717B" w:rsidP="009105C7">
      <w:pPr>
        <w:jc w:val="both"/>
        <w:rPr>
          <w:rStyle w:val="Hyperlink"/>
          <w:color w:val="auto"/>
          <w:u w:val="none"/>
          <w:lang w:val="es-ES"/>
        </w:rPr>
      </w:pPr>
    </w:p>
    <w:p w14:paraId="15DFD093" w14:textId="00576B6C" w:rsidR="0027717B" w:rsidRDefault="0027717B" w:rsidP="009105C7">
      <w:pPr>
        <w:jc w:val="both"/>
        <w:rPr>
          <w:rStyle w:val="Hyperlink"/>
          <w:color w:val="auto"/>
          <w:u w:val="none"/>
          <w:lang w:val="es-ES"/>
        </w:rPr>
      </w:pPr>
      <w:r w:rsidRPr="0027717B">
        <w:rPr>
          <w:rStyle w:val="Hyperlink"/>
          <w:color w:val="auto"/>
          <w:u w:val="none"/>
          <w:lang w:val="es-ES"/>
        </w:rPr>
        <w:t>Basoñas (Porto do Sol, A Coru</w:t>
      </w:r>
      <w:r>
        <w:rPr>
          <w:rStyle w:val="Hyperlink"/>
          <w:color w:val="auto"/>
          <w:u w:val="none"/>
          <w:lang w:val="es-ES"/>
        </w:rPr>
        <w:t xml:space="preserve">ña, Galice). </w:t>
      </w:r>
      <w:r w:rsidRPr="0027717B">
        <w:rPr>
          <w:rStyle w:val="Hyperlink"/>
          <w:color w:val="auto"/>
          <w:u w:val="none"/>
          <w:lang w:val="es-ES"/>
        </w:rPr>
        <w:t xml:space="preserve">Représentation d'une "idole" (42 x 30,5 cm) proche de celle de </w:t>
      </w:r>
      <w:hyperlink r:id="rId5058" w:anchor="Sit_Penalaveja" w:history="1">
        <w:r w:rsidRPr="0027717B">
          <w:rPr>
            <w:rStyle w:val="Hyperlink"/>
            <w:lang w:val="es-ES"/>
          </w:rPr>
          <w:t>Penalaveja</w:t>
        </w:r>
      </w:hyperlink>
      <w:r w:rsidRPr="0027717B">
        <w:rPr>
          <w:rStyle w:val="Hyperlink"/>
          <w:color w:val="auto"/>
          <w:u w:val="none"/>
          <w:lang w:val="es-ES"/>
        </w:rPr>
        <w:t xml:space="preserve">, Paredes de Abaixo, Outeiro de Como, Collado de Sejos, etc. </w:t>
      </w:r>
      <w:r>
        <w:rPr>
          <w:rStyle w:val="Hyperlink"/>
          <w:color w:val="auto"/>
          <w:u w:val="none"/>
          <w:lang w:val="es-ES"/>
        </w:rPr>
        <w:t xml:space="preserve">(BIB 2980) </w:t>
      </w:r>
      <w:hyperlink r:id="rId5059" w:anchor="Cul_Pena_Tu" w:history="1">
        <w:r w:rsidRPr="00F514DA">
          <w:rPr>
            <w:rStyle w:val="Hyperlink"/>
            <w:lang w:val="es-ES"/>
          </w:rPr>
          <w:t>style Pena Tu</w:t>
        </w:r>
      </w:hyperlink>
      <w:r w:rsidRPr="00F514DA">
        <w:rPr>
          <w:lang w:val="es-ES"/>
        </w:rPr>
        <w:t xml:space="preserve"> (SS BIB).</w:t>
      </w:r>
    </w:p>
    <w:p w14:paraId="4651554B" w14:textId="77777777" w:rsidR="0027717B" w:rsidRDefault="0027717B" w:rsidP="009105C7">
      <w:pPr>
        <w:jc w:val="both"/>
        <w:rPr>
          <w:rStyle w:val="Hyperlink"/>
          <w:color w:val="auto"/>
          <w:u w:val="none"/>
          <w:lang w:val="es-ES"/>
        </w:rPr>
      </w:pPr>
    </w:p>
    <w:p w14:paraId="3941F96F" w14:textId="77777777" w:rsidR="0027717B" w:rsidRDefault="0027717B" w:rsidP="00426FF9">
      <w:pPr>
        <w:pStyle w:val="Heading1"/>
        <w:rPr>
          <w:rStyle w:val="Hyperlink"/>
          <w:color w:val="auto"/>
          <w:u w:val="none"/>
          <w:lang w:val="es-ES"/>
        </w:rPr>
      </w:pPr>
      <w:bookmarkStart w:id="2177" w:name="Sit_Penalaveja"/>
      <w:r>
        <w:rPr>
          <w:rStyle w:val="Hyperlink"/>
          <w:color w:val="auto"/>
          <w:u w:val="none"/>
          <w:lang w:val="es-ES"/>
        </w:rPr>
        <w:t>PENALAVEJA</w:t>
      </w:r>
    </w:p>
    <w:bookmarkEnd w:id="2177"/>
    <w:p w14:paraId="330AF356" w14:textId="77777777" w:rsidR="0027717B" w:rsidRDefault="0027717B" w:rsidP="009105C7">
      <w:pPr>
        <w:jc w:val="both"/>
        <w:rPr>
          <w:rStyle w:val="Hyperlink"/>
          <w:color w:val="auto"/>
          <w:u w:val="none"/>
          <w:lang w:val="es-ES"/>
        </w:rPr>
      </w:pPr>
    </w:p>
    <w:p w14:paraId="4626062E" w14:textId="11D50450" w:rsidR="0027717B" w:rsidRPr="0027717B" w:rsidRDefault="0027717B" w:rsidP="0027717B">
      <w:pPr>
        <w:jc w:val="both"/>
        <w:rPr>
          <w:rStyle w:val="Hyperlink"/>
          <w:color w:val="auto"/>
          <w:u w:val="none"/>
          <w:lang w:val="fr-FR"/>
        </w:rPr>
      </w:pPr>
      <w:r w:rsidRPr="0027717B">
        <w:rPr>
          <w:rStyle w:val="Hyperlink"/>
          <w:color w:val="auto"/>
          <w:u w:val="none"/>
          <w:lang w:val="es-ES"/>
        </w:rPr>
        <w:t>Peñalaveja</w:t>
      </w:r>
      <w:r>
        <w:rPr>
          <w:rStyle w:val="Hyperlink"/>
          <w:color w:val="auto"/>
          <w:u w:val="none"/>
          <w:lang w:val="es-ES"/>
        </w:rPr>
        <w:t xml:space="preserve"> (La Aguilera, Cantabrie) </w:t>
      </w:r>
      <w:r w:rsidRPr="0027717B">
        <w:rPr>
          <w:rStyle w:val="Hyperlink"/>
          <w:color w:val="auto"/>
          <w:u w:val="none"/>
          <w:lang w:val="es-ES"/>
        </w:rPr>
        <w:t>Représentation d'une "idole" (</w:t>
      </w:r>
      <w:r>
        <w:rPr>
          <w:rStyle w:val="Hyperlink"/>
          <w:color w:val="auto"/>
          <w:u w:val="none"/>
          <w:lang w:val="es-ES"/>
        </w:rPr>
        <w:t>26</w:t>
      </w:r>
      <w:r w:rsidRPr="0027717B">
        <w:rPr>
          <w:rStyle w:val="Hyperlink"/>
          <w:color w:val="auto"/>
          <w:u w:val="none"/>
          <w:lang w:val="es-ES"/>
        </w:rPr>
        <w:t xml:space="preserve"> x </w:t>
      </w:r>
      <w:r>
        <w:rPr>
          <w:rStyle w:val="Hyperlink"/>
          <w:color w:val="auto"/>
          <w:u w:val="none"/>
          <w:lang w:val="es-ES"/>
        </w:rPr>
        <w:t>16</w:t>
      </w:r>
      <w:r w:rsidRPr="0027717B">
        <w:rPr>
          <w:rStyle w:val="Hyperlink"/>
          <w:color w:val="auto"/>
          <w:u w:val="none"/>
          <w:lang w:val="es-ES"/>
        </w:rPr>
        <w:t xml:space="preserve"> cm) proche</w:t>
      </w:r>
      <w:r>
        <w:rPr>
          <w:rStyle w:val="Hyperlink"/>
          <w:color w:val="auto"/>
          <w:u w:val="none"/>
          <w:lang w:val="es-ES"/>
        </w:rPr>
        <w:t xml:space="preserve"> de celles de </w:t>
      </w:r>
      <w:hyperlink r:id="rId5060" w:anchor="Sit_Basonas" w:history="1">
        <w:r w:rsidRPr="0027717B">
          <w:rPr>
            <w:rStyle w:val="Hyperlink"/>
            <w:lang w:val="es-ES"/>
          </w:rPr>
          <w:t>Basonas</w:t>
        </w:r>
      </w:hyperlink>
      <w:r w:rsidRPr="0027717B">
        <w:rPr>
          <w:rStyle w:val="Hyperlink"/>
          <w:color w:val="auto"/>
          <w:u w:val="none"/>
          <w:lang w:val="es-ES"/>
        </w:rPr>
        <w:t xml:space="preserve">, Paredes de Abaixo, Outeiro de Como, Collado de Sejos, etc. </w:t>
      </w:r>
      <w:r w:rsidRPr="0027717B">
        <w:rPr>
          <w:rStyle w:val="Hyperlink"/>
          <w:color w:val="auto"/>
          <w:u w:val="none"/>
          <w:lang w:val="fr-FR"/>
        </w:rPr>
        <w:t xml:space="preserve">(BIB 2980) </w:t>
      </w:r>
      <w:hyperlink r:id="rId5061" w:anchor="Cul_Pena_Tu" w:history="1">
        <w:r w:rsidRPr="00A36898">
          <w:rPr>
            <w:rStyle w:val="Hyperlink"/>
            <w:lang w:val="fr-FR"/>
          </w:rPr>
          <w:t>style Pena Tu</w:t>
        </w:r>
      </w:hyperlink>
      <w:r>
        <w:rPr>
          <w:lang w:val="fr-FR"/>
        </w:rPr>
        <w:t xml:space="preserve"> (SS BIB)</w:t>
      </w:r>
      <w:r w:rsidRPr="00A36898">
        <w:rPr>
          <w:lang w:val="fr-FR"/>
        </w:rPr>
        <w:t>.</w:t>
      </w:r>
      <w:r>
        <w:rPr>
          <w:lang w:val="fr-FR"/>
        </w:rPr>
        <w:t xml:space="preserve"> Chalcolithique ou postérieur mais certainement préhistorique </w:t>
      </w:r>
      <w:r w:rsidRPr="0027717B">
        <w:rPr>
          <w:rStyle w:val="Hyperlink"/>
          <w:color w:val="auto"/>
          <w:u w:val="none"/>
          <w:lang w:val="fr-FR"/>
        </w:rPr>
        <w:t>(BIB 2980)</w:t>
      </w:r>
    </w:p>
    <w:p w14:paraId="3BC7E7AE" w14:textId="77777777" w:rsidR="0027717B" w:rsidRPr="0027717B" w:rsidRDefault="0027717B" w:rsidP="009105C7">
      <w:pPr>
        <w:jc w:val="both"/>
        <w:rPr>
          <w:rStyle w:val="Hyperlink"/>
          <w:color w:val="auto"/>
          <w:u w:val="none"/>
          <w:lang w:val="fr-FR"/>
        </w:rPr>
      </w:pPr>
    </w:p>
    <w:p w14:paraId="7F0FD74C" w14:textId="77777777" w:rsidR="0027717B" w:rsidRDefault="0027717B" w:rsidP="009105C7">
      <w:pPr>
        <w:jc w:val="both"/>
        <w:rPr>
          <w:rStyle w:val="Hyperlink"/>
          <w:color w:val="auto"/>
          <w:u w:val="none"/>
          <w:lang w:val="fr-FR"/>
        </w:rPr>
      </w:pPr>
    </w:p>
    <w:p w14:paraId="1DC37DB1" w14:textId="77777777" w:rsidR="0027717B" w:rsidRPr="0027717B" w:rsidRDefault="0027717B" w:rsidP="009105C7">
      <w:pPr>
        <w:jc w:val="both"/>
        <w:rPr>
          <w:rStyle w:val="Hyperlink"/>
          <w:color w:val="auto"/>
          <w:u w:val="none"/>
          <w:lang w:val="fr-FR"/>
        </w:rPr>
      </w:pPr>
    </w:p>
    <w:p w14:paraId="6FB9A52C" w14:textId="77777777" w:rsidR="00C771E4" w:rsidRPr="00C771E4" w:rsidRDefault="00C771E4" w:rsidP="00426FF9">
      <w:pPr>
        <w:pStyle w:val="Heading1"/>
        <w:rPr>
          <w:rStyle w:val="Hyperlink"/>
          <w:color w:val="auto"/>
          <w:u w:val="none"/>
          <w:lang w:val="es-ES"/>
        </w:rPr>
      </w:pPr>
      <w:bookmarkStart w:id="2178" w:name="Sit_Hiton"/>
      <w:r w:rsidRPr="00C771E4">
        <w:rPr>
          <w:rStyle w:val="Hyperlink"/>
          <w:color w:val="auto"/>
          <w:u w:val="none"/>
          <w:lang w:val="es-ES"/>
        </w:rPr>
        <w:t>HITON</w:t>
      </w:r>
    </w:p>
    <w:bookmarkEnd w:id="2178"/>
    <w:p w14:paraId="400279D4" w14:textId="77777777" w:rsidR="00C771E4" w:rsidRPr="0027717B" w:rsidRDefault="00C771E4" w:rsidP="009105C7">
      <w:pPr>
        <w:jc w:val="both"/>
        <w:rPr>
          <w:rStyle w:val="Hyperlink"/>
          <w:color w:val="auto"/>
          <w:sz w:val="20"/>
          <w:u w:val="none"/>
          <w:lang w:val="es-ES"/>
        </w:rPr>
      </w:pPr>
      <w:r w:rsidRPr="0027717B">
        <w:rPr>
          <w:rStyle w:val="Hyperlink"/>
          <w:color w:val="auto"/>
          <w:sz w:val="20"/>
          <w:u w:val="none"/>
          <w:lang w:val="es-ES"/>
        </w:rPr>
        <w:t>El Hiton, El Hitón</w:t>
      </w:r>
    </w:p>
    <w:p w14:paraId="3A0882C6" w14:textId="77777777" w:rsidR="00C771E4" w:rsidRDefault="00C771E4" w:rsidP="009105C7">
      <w:pPr>
        <w:jc w:val="both"/>
        <w:rPr>
          <w:rStyle w:val="Hyperlink"/>
          <w:color w:val="auto"/>
          <w:u w:val="none"/>
          <w:lang w:val="es-ES"/>
        </w:rPr>
      </w:pPr>
    </w:p>
    <w:p w14:paraId="738DA7B7" w14:textId="77777777" w:rsidR="00C771E4" w:rsidRPr="00B80071" w:rsidRDefault="00C771E4" w:rsidP="009105C7">
      <w:pPr>
        <w:jc w:val="both"/>
        <w:rPr>
          <w:rStyle w:val="Hyperlink"/>
          <w:color w:val="auto"/>
          <w:u w:val="none"/>
          <w:lang w:val="es-ES"/>
        </w:rPr>
      </w:pPr>
      <w:r w:rsidRPr="00B80071">
        <w:rPr>
          <w:rStyle w:val="Hyperlink"/>
          <w:color w:val="auto"/>
          <w:u w:val="none"/>
          <w:lang w:val="es-ES"/>
        </w:rPr>
        <w:t xml:space="preserve">Menhir à proximité immédiate de Collado de Sejos </w:t>
      </w:r>
      <w:r w:rsidRPr="00B80071">
        <w:rPr>
          <w:lang w:val="es-ES"/>
        </w:rPr>
        <w:t>(BIB 3033)</w:t>
      </w:r>
    </w:p>
    <w:p w14:paraId="1C6803C1" w14:textId="77777777" w:rsidR="007350DA" w:rsidRPr="00B80071" w:rsidRDefault="007350DA" w:rsidP="009105C7">
      <w:pPr>
        <w:jc w:val="both"/>
        <w:rPr>
          <w:rStyle w:val="Hyperlink"/>
          <w:color w:val="auto"/>
          <w:u w:val="none"/>
          <w:lang w:val="es-ES"/>
        </w:rPr>
      </w:pPr>
    </w:p>
    <w:p w14:paraId="5D64C8B8" w14:textId="77777777" w:rsidR="007350DA" w:rsidRPr="00AC5B94" w:rsidRDefault="007350DA" w:rsidP="00426FF9">
      <w:pPr>
        <w:pStyle w:val="Heading1"/>
        <w:rPr>
          <w:rStyle w:val="Hyperlink"/>
          <w:color w:val="auto"/>
          <w:u w:val="none"/>
        </w:rPr>
      </w:pPr>
      <w:bookmarkStart w:id="2179" w:name="Sit_Collado_Sejos"/>
      <w:r w:rsidRPr="00AC5B94">
        <w:rPr>
          <w:rStyle w:val="Hyperlink"/>
          <w:color w:val="auto"/>
          <w:u w:val="none"/>
        </w:rPr>
        <w:t>COLLADO DE SEJOS</w:t>
      </w:r>
    </w:p>
    <w:bookmarkEnd w:id="2179"/>
    <w:p w14:paraId="7E75313A" w14:textId="77777777" w:rsidR="007350DA" w:rsidRPr="00AC5B94" w:rsidRDefault="007350DA" w:rsidP="009105C7">
      <w:pPr>
        <w:jc w:val="both"/>
        <w:rPr>
          <w:rStyle w:val="Hyperlink"/>
          <w:color w:val="auto"/>
          <w:u w:val="none"/>
          <w:lang w:val="fr-FR"/>
        </w:rPr>
      </w:pPr>
    </w:p>
    <w:p w14:paraId="70EE7DF8" w14:textId="53B2A8EB" w:rsidR="007350DA" w:rsidRPr="001D5E21" w:rsidRDefault="00201773" w:rsidP="009105C7">
      <w:pPr>
        <w:jc w:val="both"/>
        <w:rPr>
          <w:lang w:val="fr-FR"/>
        </w:rPr>
      </w:pPr>
      <w:r w:rsidRPr="00CB48FC">
        <w:rPr>
          <w:lang w:val="fr-FR"/>
        </w:rPr>
        <w:t>Cantabres</w:t>
      </w:r>
      <w:r w:rsidR="00CB48FC" w:rsidRPr="00CB48FC">
        <w:rPr>
          <w:lang w:val="fr-FR"/>
        </w:rPr>
        <w:t xml:space="preserve">. </w:t>
      </w:r>
      <w:r w:rsidR="00CB48FC" w:rsidRPr="001D5E21">
        <w:rPr>
          <w:lang w:val="fr-FR"/>
        </w:rPr>
        <w:t xml:space="preserve">Cromlech (BIB 2962) </w:t>
      </w:r>
      <w:r w:rsidR="0061147A" w:rsidRPr="001D5E21">
        <w:rPr>
          <w:lang w:val="fr-FR"/>
        </w:rPr>
        <w:t xml:space="preserve">(BIB 2980) </w:t>
      </w:r>
      <w:hyperlink r:id="rId5062" w:anchor="Cul_Bronze_Inicial" w:history="1">
        <w:r w:rsidR="0020473A" w:rsidRPr="001D5E21">
          <w:rPr>
            <w:rStyle w:val="Hyperlink"/>
            <w:lang w:val="fr-FR"/>
          </w:rPr>
          <w:t>Bronze Inicial</w:t>
        </w:r>
      </w:hyperlink>
      <w:r w:rsidR="0020473A" w:rsidRPr="001D5E21">
        <w:rPr>
          <w:lang w:val="fr-FR"/>
        </w:rPr>
        <w:t xml:space="preserve"> (BIB 3006)</w:t>
      </w:r>
      <w:r w:rsidR="001D5E21" w:rsidRPr="001D5E21">
        <w:rPr>
          <w:lang w:val="fr-FR"/>
        </w:rPr>
        <w:t xml:space="preserve"> </w:t>
      </w:r>
      <w:r w:rsidR="001D5E21" w:rsidRPr="001D5E21">
        <w:rPr>
          <w:i/>
          <w:lang w:val="fr-FR"/>
        </w:rPr>
        <w:t xml:space="preserve">Proche iconographiquement des stèles de l' </w:t>
      </w:r>
      <w:hyperlink r:id="rId5063" w:anchor="Cul_Alentejo" w:history="1">
        <w:r w:rsidR="001D5E21" w:rsidRPr="001D5E21">
          <w:rPr>
            <w:rStyle w:val="Hyperlink"/>
            <w:i/>
            <w:lang w:val="fr-FR"/>
          </w:rPr>
          <w:t>Alentejo</w:t>
        </w:r>
      </w:hyperlink>
      <w:r w:rsidR="001D5E21" w:rsidRPr="001D5E21">
        <w:rPr>
          <w:i/>
          <w:lang w:val="fr-FR"/>
        </w:rPr>
        <w:t xml:space="preserve"> (BIB 2962)</w:t>
      </w:r>
    </w:p>
    <w:p w14:paraId="086395B3" w14:textId="77777777" w:rsidR="0061147A" w:rsidRPr="001D5E21" w:rsidRDefault="0061147A" w:rsidP="009105C7">
      <w:pPr>
        <w:jc w:val="both"/>
        <w:rPr>
          <w:lang w:val="fr-FR"/>
        </w:rPr>
      </w:pPr>
    </w:p>
    <w:p w14:paraId="6F729837" w14:textId="77777777" w:rsidR="0061147A" w:rsidRPr="00426FF9" w:rsidRDefault="0061147A" w:rsidP="0061147A">
      <w:pPr>
        <w:pStyle w:val="Heading2"/>
      </w:pPr>
      <w:r w:rsidRPr="00426FF9">
        <w:t>stèles</w:t>
      </w:r>
    </w:p>
    <w:p w14:paraId="1A466BEC" w14:textId="77777777" w:rsidR="00201773" w:rsidRPr="00426FF9" w:rsidRDefault="00201773" w:rsidP="009105C7">
      <w:pPr>
        <w:jc w:val="both"/>
        <w:rPr>
          <w:rStyle w:val="Hyperlink"/>
          <w:color w:val="auto"/>
          <w:u w:val="none"/>
          <w:lang w:val="fr-FR"/>
        </w:rPr>
      </w:pPr>
    </w:p>
    <w:p w14:paraId="1AA6EC9E" w14:textId="77777777" w:rsidR="006B197F" w:rsidRPr="0032190F" w:rsidRDefault="006B197F" w:rsidP="006B197F">
      <w:pPr>
        <w:rPr>
          <w:lang w:val="fr-FR"/>
        </w:rPr>
      </w:pPr>
      <w:r>
        <w:rPr>
          <w:lang w:val="fr-FR"/>
        </w:rPr>
        <w:t xml:space="preserve">stèles anthropomorphes </w:t>
      </w:r>
      <w:r w:rsidRPr="006B197F">
        <w:rPr>
          <w:lang w:val="fr-FR"/>
        </w:rPr>
        <w:t>(BIB 381)</w:t>
      </w:r>
    </w:p>
    <w:p w14:paraId="10D01F80" w14:textId="77777777" w:rsidR="006B197F" w:rsidRPr="00426FF9" w:rsidRDefault="006B197F" w:rsidP="009105C7">
      <w:pPr>
        <w:jc w:val="both"/>
        <w:rPr>
          <w:rStyle w:val="Hyperlink"/>
          <w:color w:val="auto"/>
          <w:u w:val="none"/>
          <w:lang w:val="fr-FR"/>
        </w:rPr>
      </w:pPr>
    </w:p>
    <w:p w14:paraId="1B552A86" w14:textId="77777777" w:rsidR="007350DA" w:rsidRPr="00426FF9" w:rsidRDefault="007350DA" w:rsidP="0061147A">
      <w:pPr>
        <w:pStyle w:val="Heading3"/>
        <w:rPr>
          <w:rStyle w:val="Hyperlink"/>
          <w:color w:val="auto"/>
          <w:u w:val="none"/>
        </w:rPr>
      </w:pPr>
      <w:bookmarkStart w:id="2180" w:name="Sit_Collado_Sejos_1"/>
      <w:r w:rsidRPr="00426FF9">
        <w:rPr>
          <w:rStyle w:val="Hyperlink"/>
          <w:color w:val="auto"/>
          <w:u w:val="none"/>
        </w:rPr>
        <w:t>Collado de Sejos 1</w:t>
      </w:r>
    </w:p>
    <w:bookmarkEnd w:id="2180"/>
    <w:p w14:paraId="2D4D12EC" w14:textId="77777777" w:rsidR="007350DA" w:rsidRPr="00426FF9" w:rsidRDefault="007350DA" w:rsidP="009105C7">
      <w:pPr>
        <w:jc w:val="both"/>
        <w:rPr>
          <w:rStyle w:val="Hyperlink"/>
          <w:color w:val="auto"/>
          <w:u w:val="none"/>
          <w:lang w:val="fr-FR"/>
        </w:rPr>
      </w:pPr>
    </w:p>
    <w:p w14:paraId="00DBC313" w14:textId="3AF142DA" w:rsidR="007350DA" w:rsidRPr="00426FF9" w:rsidRDefault="00000000" w:rsidP="00201773">
      <w:pPr>
        <w:jc w:val="both"/>
        <w:rPr>
          <w:lang w:val="fr-FR"/>
        </w:rPr>
      </w:pPr>
      <w:hyperlink r:id="rId5064" w:anchor="Cul_Pena_Tu" w:history="1">
        <w:r w:rsidR="00A36898" w:rsidRPr="00426FF9">
          <w:rPr>
            <w:rStyle w:val="Hyperlink"/>
            <w:lang w:val="fr-FR"/>
          </w:rPr>
          <w:t>style Pena Tu</w:t>
        </w:r>
      </w:hyperlink>
      <w:r w:rsidR="00A36898" w:rsidRPr="00426FF9">
        <w:rPr>
          <w:lang w:val="fr-FR"/>
        </w:rPr>
        <w:t xml:space="preserve"> (BIB 2962)</w:t>
      </w:r>
      <w:r w:rsidR="00201773" w:rsidRPr="00426FF9">
        <w:rPr>
          <w:lang w:val="fr-FR"/>
        </w:rPr>
        <w:t xml:space="preserve">, </w:t>
      </w:r>
      <w:r w:rsidR="007350DA" w:rsidRPr="00426FF9">
        <w:rPr>
          <w:lang w:val="fr-FR"/>
        </w:rPr>
        <w:t>"</w:t>
      </w:r>
      <w:hyperlink r:id="rId5065" w:anchor="Cul_Art_TAC_T_a_idole" w:history="1">
        <w:r w:rsidR="007350DA" w:rsidRPr="00426FF9">
          <w:rPr>
            <w:rStyle w:val="Hyperlink"/>
            <w:lang w:val="fr-FR"/>
          </w:rPr>
          <w:t>idole</w:t>
        </w:r>
      </w:hyperlink>
      <w:r w:rsidR="007350DA" w:rsidRPr="00426FF9">
        <w:rPr>
          <w:lang w:val="fr-FR"/>
        </w:rPr>
        <w:t xml:space="preserve">" (BIB 2172) </w:t>
      </w:r>
      <w:r w:rsidR="00DA7F34" w:rsidRPr="00426FF9">
        <w:rPr>
          <w:lang w:val="fr-FR"/>
        </w:rPr>
        <w:t xml:space="preserve">≡ </w:t>
      </w:r>
      <w:hyperlink r:id="rId5066" w:anchor="Cul_Pena_Tu_TAC_t_scuti" w:history="1">
        <w:r w:rsidR="003D5F59" w:rsidRPr="00426FF9">
          <w:rPr>
            <w:rStyle w:val="Hyperlink"/>
            <w:lang w:val="fr-FR"/>
          </w:rPr>
          <w:t>scutiforme</w:t>
        </w:r>
      </w:hyperlink>
      <w:r w:rsidR="00DA7F34" w:rsidRPr="00426FF9">
        <w:rPr>
          <w:lang w:val="fr-FR"/>
        </w:rPr>
        <w:t xml:space="preserve"> </w:t>
      </w:r>
      <w:r w:rsidR="006A3AB6" w:rsidRPr="00426FF9">
        <w:rPr>
          <w:lang w:val="fr-FR"/>
        </w:rPr>
        <w:t>(SS BIB)</w:t>
      </w:r>
    </w:p>
    <w:p w14:paraId="09D7737E" w14:textId="77777777" w:rsidR="007350DA" w:rsidRPr="00426FF9" w:rsidRDefault="007350DA" w:rsidP="009105C7">
      <w:pPr>
        <w:jc w:val="both"/>
        <w:rPr>
          <w:rStyle w:val="Hyperlink"/>
          <w:color w:val="auto"/>
          <w:u w:val="none"/>
          <w:lang w:val="fr-FR"/>
        </w:rPr>
      </w:pPr>
    </w:p>
    <w:p w14:paraId="2976561C" w14:textId="77777777" w:rsidR="007350DA" w:rsidRPr="007350DA" w:rsidRDefault="007350DA" w:rsidP="0061147A">
      <w:pPr>
        <w:pStyle w:val="Heading3"/>
        <w:rPr>
          <w:rStyle w:val="Hyperlink"/>
          <w:color w:val="auto"/>
          <w:u w:val="none"/>
          <w:lang w:val="es-ES"/>
        </w:rPr>
      </w:pPr>
      <w:bookmarkStart w:id="2181" w:name="Sit_Collado_Sejos_2"/>
      <w:r w:rsidRPr="007350DA">
        <w:rPr>
          <w:rStyle w:val="Hyperlink"/>
          <w:color w:val="auto"/>
          <w:u w:val="none"/>
          <w:lang w:val="es-ES"/>
        </w:rPr>
        <w:t>Collado de Sejos 2</w:t>
      </w:r>
    </w:p>
    <w:p w14:paraId="3BD22B07" w14:textId="77777777" w:rsidR="007350DA" w:rsidRPr="001D5E21" w:rsidRDefault="007350DA" w:rsidP="007350DA">
      <w:pPr>
        <w:rPr>
          <w:sz w:val="20"/>
          <w:lang w:val="es-ES"/>
        </w:rPr>
      </w:pPr>
      <w:bookmarkStart w:id="2182" w:name="Sit_Sejos_2"/>
      <w:bookmarkEnd w:id="2181"/>
      <w:r w:rsidRPr="001D5E21">
        <w:rPr>
          <w:sz w:val="20"/>
          <w:lang w:val="es-ES"/>
        </w:rPr>
        <w:t>Sejos 2</w:t>
      </w:r>
    </w:p>
    <w:bookmarkEnd w:id="2182"/>
    <w:p w14:paraId="08C98C3E" w14:textId="77777777" w:rsidR="007350DA" w:rsidRPr="00E80E1E" w:rsidRDefault="007350DA" w:rsidP="007350DA">
      <w:pPr>
        <w:rPr>
          <w:lang w:val="es-ES"/>
        </w:rPr>
      </w:pPr>
    </w:p>
    <w:p w14:paraId="3715D67A" w14:textId="69E7E7D6" w:rsidR="007350DA" w:rsidRDefault="00000000" w:rsidP="001E1088">
      <w:pPr>
        <w:jc w:val="both"/>
        <w:rPr>
          <w:lang w:val="fr-FR"/>
        </w:rPr>
      </w:pPr>
      <w:hyperlink r:id="rId5067" w:anchor="Cul_Pena_Tu" w:history="1">
        <w:r w:rsidR="00A36898" w:rsidRPr="00E13081">
          <w:rPr>
            <w:rStyle w:val="Hyperlink"/>
            <w:lang w:val="es-ES"/>
          </w:rPr>
          <w:t>style Pena Tu</w:t>
        </w:r>
      </w:hyperlink>
      <w:r w:rsidR="00A36898" w:rsidRPr="00E13081">
        <w:rPr>
          <w:lang w:val="es-ES"/>
        </w:rPr>
        <w:t xml:space="preserve"> (BIB 2962)</w:t>
      </w:r>
      <w:r w:rsidR="007350DA" w:rsidRPr="00E13081">
        <w:rPr>
          <w:lang w:val="es-ES"/>
        </w:rPr>
        <w:t xml:space="preserve">. </w:t>
      </w:r>
      <w:r w:rsidR="007350DA" w:rsidRPr="0032190F">
        <w:rPr>
          <w:lang w:val="fr-FR"/>
        </w:rPr>
        <w:t xml:space="preserve">Datée du Campaniforme d'après l'arme représentée pour Bueno, Piñón y Prados (1985: 46-47) (BIB 2172) </w:t>
      </w:r>
    </w:p>
    <w:p w14:paraId="5BD1E9C0" w14:textId="77777777" w:rsidR="001E1088" w:rsidRDefault="001E1088" w:rsidP="006A3AB6">
      <w:pPr>
        <w:jc w:val="both"/>
        <w:rPr>
          <w:lang w:val="fr-FR"/>
        </w:rPr>
      </w:pPr>
    </w:p>
    <w:p w14:paraId="1F014604" w14:textId="77777777" w:rsidR="001E1088" w:rsidRDefault="001E1088" w:rsidP="001E1088">
      <w:pPr>
        <w:pStyle w:val="Heading4"/>
      </w:pPr>
      <w:r>
        <w:t>thèmes</w:t>
      </w:r>
    </w:p>
    <w:p w14:paraId="0EE7C413" w14:textId="77777777" w:rsidR="001E1088" w:rsidRDefault="001E1088" w:rsidP="006A3AB6">
      <w:pPr>
        <w:jc w:val="both"/>
        <w:rPr>
          <w:lang w:val="fr-FR"/>
        </w:rPr>
      </w:pPr>
    </w:p>
    <w:p w14:paraId="6C59BE5A" w14:textId="77777777" w:rsidR="001E1088" w:rsidRDefault="001E1088" w:rsidP="001E1088">
      <w:pPr>
        <w:pStyle w:val="Heading5"/>
      </w:pPr>
      <w:bookmarkStart w:id="2183" w:name="Sit_Collado_Sejos_2_thm_scuti"/>
      <w:r>
        <w:t>scutiforme</w:t>
      </w:r>
    </w:p>
    <w:bookmarkEnd w:id="2183"/>
    <w:p w14:paraId="49E87E67" w14:textId="44320F08" w:rsidR="001E1088" w:rsidRPr="0032190F" w:rsidRDefault="001E1088" w:rsidP="001E1088">
      <w:pPr>
        <w:jc w:val="both"/>
        <w:rPr>
          <w:lang w:val="fr-FR"/>
        </w:rPr>
      </w:pPr>
      <w:r>
        <w:rPr>
          <w:lang w:val="fr-FR"/>
        </w:rPr>
        <w:lastRenderedPageBreak/>
        <w:t xml:space="preserve">"idole rectangulaire" à côté d'un poignard (BIB 2172) </w:t>
      </w:r>
      <w:r w:rsidRPr="007350DA">
        <w:rPr>
          <w:lang w:val="fr-FR"/>
        </w:rPr>
        <w:t>"</w:t>
      </w:r>
      <w:hyperlink r:id="rId5068" w:anchor="Cul_Art_TAC_T_a_idole" w:history="1">
        <w:r w:rsidRPr="007350DA">
          <w:rPr>
            <w:rStyle w:val="Hyperlink"/>
            <w:lang w:val="fr-FR"/>
          </w:rPr>
          <w:t>idole</w:t>
        </w:r>
      </w:hyperlink>
      <w:r w:rsidRPr="007350DA">
        <w:rPr>
          <w:lang w:val="fr-FR"/>
        </w:rPr>
        <w:t xml:space="preserve">" (BIB 2172) </w:t>
      </w:r>
      <w:r w:rsidRPr="0078097B">
        <w:rPr>
          <w:lang w:val="fr-FR"/>
        </w:rPr>
        <w:t xml:space="preserve">≡ </w:t>
      </w:r>
      <w:hyperlink r:id="rId5069" w:anchor="Cul_Pena_Tu_TAC_t_scuti" w:history="1">
        <w:r w:rsidRPr="003D5F59">
          <w:rPr>
            <w:rStyle w:val="Hyperlink"/>
            <w:lang w:val="fr-FR"/>
          </w:rPr>
          <w:t>scutiforme</w:t>
        </w:r>
      </w:hyperlink>
      <w:r w:rsidRPr="0078097B">
        <w:rPr>
          <w:lang w:val="fr-FR"/>
        </w:rPr>
        <w:t xml:space="preserve"> (SS BIB)</w:t>
      </w:r>
      <w:r>
        <w:rPr>
          <w:lang w:val="fr-FR"/>
        </w:rPr>
        <w:t xml:space="preserve"> </w:t>
      </w:r>
      <w:r w:rsidRPr="006A3AB6">
        <w:rPr>
          <w:lang w:val="fr-FR"/>
        </w:rPr>
        <w:t xml:space="preserve">v. </w:t>
      </w:r>
      <w:hyperlink r:id="rId5070" w:anchor="Cul_Extremadura_per_Huet2020_cmp_gr1" w:history="1">
        <w:r w:rsidRPr="00FA0280">
          <w:rPr>
            <w:rStyle w:val="Hyperlink"/>
            <w:lang w:val="fr-FR"/>
          </w:rPr>
          <w:t>groupe 1 TH</w:t>
        </w:r>
      </w:hyperlink>
      <w:r>
        <w:rPr>
          <w:lang w:val="fr-FR"/>
        </w:rPr>
        <w:t xml:space="preserve"> </w:t>
      </w:r>
      <w:r w:rsidRPr="006A3AB6">
        <w:rPr>
          <w:lang w:val="fr-FR"/>
        </w:rPr>
        <w:t xml:space="preserve"> </w:t>
      </w:r>
      <w:r w:rsidRPr="007350DA">
        <w:rPr>
          <w:lang w:val="fr-FR"/>
        </w:rPr>
        <w:t>(SS BIB)</w:t>
      </w:r>
      <w:r>
        <w:rPr>
          <w:lang w:val="fr-FR"/>
        </w:rPr>
        <w:t xml:space="preserve"> </w:t>
      </w:r>
      <w:r w:rsidRPr="007350DA">
        <w:rPr>
          <w:i/>
          <w:lang w:val="fr-FR"/>
        </w:rPr>
        <w:t>v. "</w:t>
      </w:r>
      <w:hyperlink r:id="rId5071" w:anchor="Cul_Art_TAC_T_a_idole_bret_double_arc" w:history="1">
        <w:r w:rsidRPr="007350DA">
          <w:rPr>
            <w:rStyle w:val="Hyperlink"/>
            <w:i/>
            <w:lang w:val="fr-FR"/>
          </w:rPr>
          <w:t>idole à double arceau</w:t>
        </w:r>
      </w:hyperlink>
      <w:r w:rsidRPr="007350DA">
        <w:rPr>
          <w:i/>
          <w:lang w:val="fr-FR"/>
        </w:rPr>
        <w:t>" (BIB 2394 p. 119)</w:t>
      </w:r>
    </w:p>
    <w:p w14:paraId="77460B0F" w14:textId="77777777" w:rsidR="001E1088" w:rsidRDefault="001E1088" w:rsidP="001E1088">
      <w:pPr>
        <w:jc w:val="both"/>
        <w:rPr>
          <w:lang w:val="fr-FR"/>
        </w:rPr>
      </w:pPr>
    </w:p>
    <w:p w14:paraId="55232FE4" w14:textId="77777777" w:rsidR="00A36898" w:rsidRDefault="00A36898" w:rsidP="006A3AB6">
      <w:pPr>
        <w:jc w:val="both"/>
        <w:rPr>
          <w:lang w:val="fr-FR"/>
        </w:rPr>
      </w:pPr>
    </w:p>
    <w:p w14:paraId="41F117F8" w14:textId="77777777" w:rsidR="00A36898" w:rsidRDefault="00A36898" w:rsidP="001E1088">
      <w:pPr>
        <w:pStyle w:val="Heading5"/>
      </w:pPr>
      <w:r>
        <w:t>poignard</w:t>
      </w:r>
    </w:p>
    <w:p w14:paraId="59314C46" w14:textId="77777777" w:rsidR="00A36898" w:rsidRDefault="00A36898" w:rsidP="006A3AB6">
      <w:pPr>
        <w:jc w:val="both"/>
        <w:rPr>
          <w:lang w:val="fr-FR"/>
        </w:rPr>
      </w:pPr>
      <w:r>
        <w:rPr>
          <w:lang w:val="fr-FR"/>
        </w:rPr>
        <w:t>pointe en bas, peut-être "épée campaniforme" courte dans son fourreau (SS BIB)</w:t>
      </w:r>
      <w:r w:rsidR="00933B89">
        <w:rPr>
          <w:lang w:val="fr-FR"/>
        </w:rPr>
        <w:t xml:space="preserve"> Poignard très ressemblant à celui de Pena Tu, renvoyant au 3e millénaire (BIB 3033)</w:t>
      </w:r>
    </w:p>
    <w:p w14:paraId="534808B3" w14:textId="77777777" w:rsidR="0061147A" w:rsidRDefault="0061147A" w:rsidP="006A3AB6">
      <w:pPr>
        <w:jc w:val="both"/>
        <w:rPr>
          <w:lang w:val="fr-FR"/>
        </w:rPr>
      </w:pPr>
    </w:p>
    <w:p w14:paraId="0D828AC1" w14:textId="77777777" w:rsidR="0061147A" w:rsidRPr="00AE0A9B" w:rsidRDefault="0061147A" w:rsidP="0061147A">
      <w:pPr>
        <w:pStyle w:val="Heading3"/>
      </w:pPr>
      <w:r w:rsidRPr="00AE0A9B">
        <w:t>intérprétations</w:t>
      </w:r>
    </w:p>
    <w:p w14:paraId="6411CBC7" w14:textId="77777777" w:rsidR="007350DA" w:rsidRDefault="007350DA" w:rsidP="009105C7">
      <w:pPr>
        <w:jc w:val="both"/>
        <w:rPr>
          <w:lang w:val="fr-FR"/>
        </w:rPr>
      </w:pPr>
    </w:p>
    <w:p w14:paraId="19C37DF1" w14:textId="77777777" w:rsidR="0061147A" w:rsidRDefault="0061147A" w:rsidP="009105C7">
      <w:pPr>
        <w:jc w:val="both"/>
        <w:rPr>
          <w:lang w:val="fr-FR"/>
        </w:rPr>
      </w:pPr>
      <w:r>
        <w:rPr>
          <w:lang w:val="fr-FR"/>
        </w:rPr>
        <w:t xml:space="preserve">Domine une nécropole </w:t>
      </w:r>
      <w:r w:rsidRPr="0061147A">
        <w:rPr>
          <w:lang w:val="fr-FR"/>
        </w:rPr>
        <w:t>(BIB 2980)</w:t>
      </w:r>
    </w:p>
    <w:p w14:paraId="7BC3488F" w14:textId="77777777" w:rsidR="00C771E4" w:rsidRDefault="00C771E4" w:rsidP="009105C7">
      <w:pPr>
        <w:jc w:val="both"/>
        <w:rPr>
          <w:lang w:val="fr-FR"/>
        </w:rPr>
      </w:pPr>
    </w:p>
    <w:p w14:paraId="0DC39721" w14:textId="77777777" w:rsidR="00C771E4" w:rsidRDefault="00C771E4" w:rsidP="00C771E4">
      <w:pPr>
        <w:pStyle w:val="Heading2"/>
      </w:pPr>
      <w:r>
        <w:t>cromlech</w:t>
      </w:r>
    </w:p>
    <w:p w14:paraId="23898629" w14:textId="77777777" w:rsidR="00933B89" w:rsidRPr="00933B89" w:rsidRDefault="00933B89" w:rsidP="00933B89">
      <w:pPr>
        <w:rPr>
          <w:lang w:val="fr-FR"/>
        </w:rPr>
      </w:pPr>
      <w:r>
        <w:rPr>
          <w:lang w:val="fr-FR"/>
        </w:rPr>
        <w:t>nécropole</w:t>
      </w:r>
    </w:p>
    <w:p w14:paraId="6DEC9D12" w14:textId="77777777" w:rsidR="00C771E4" w:rsidRDefault="00C771E4" w:rsidP="009105C7">
      <w:pPr>
        <w:jc w:val="both"/>
        <w:rPr>
          <w:lang w:val="fr-FR"/>
        </w:rPr>
      </w:pPr>
    </w:p>
    <w:p w14:paraId="2952B500" w14:textId="77777777" w:rsidR="00C771E4" w:rsidRDefault="00933B89" w:rsidP="009105C7">
      <w:pPr>
        <w:jc w:val="both"/>
        <w:rPr>
          <w:lang w:val="fr-FR"/>
        </w:rPr>
      </w:pPr>
      <w:r>
        <w:rPr>
          <w:lang w:val="fr-FR"/>
        </w:rPr>
        <w:t xml:space="preserve">Les fouilles ont livré au moins 4 groupes de 5 pierres dressées </w:t>
      </w:r>
      <w:r w:rsidR="00C771E4" w:rsidRPr="00C771E4">
        <w:rPr>
          <w:lang w:val="fr-FR"/>
        </w:rPr>
        <w:t>(BIB 3033)</w:t>
      </w:r>
    </w:p>
    <w:p w14:paraId="64F68568" w14:textId="77777777" w:rsidR="0061147A" w:rsidRDefault="0061147A" w:rsidP="009105C7">
      <w:pPr>
        <w:jc w:val="both"/>
        <w:rPr>
          <w:lang w:val="fr-FR"/>
        </w:rPr>
      </w:pPr>
    </w:p>
    <w:p w14:paraId="6068E0C3" w14:textId="77777777" w:rsidR="00201773" w:rsidRDefault="00B233F5" w:rsidP="00426FF9">
      <w:pPr>
        <w:pStyle w:val="Heading1"/>
      </w:pPr>
      <w:bookmarkStart w:id="2184" w:name="Sit_Figueira"/>
      <w:r>
        <w:t>FIGUEI</w:t>
      </w:r>
      <w:r w:rsidR="00201773">
        <w:t>RA</w:t>
      </w:r>
    </w:p>
    <w:bookmarkEnd w:id="2184"/>
    <w:p w14:paraId="32838DF4" w14:textId="77777777" w:rsidR="00201773" w:rsidRDefault="00201773" w:rsidP="00201773">
      <w:pPr>
        <w:jc w:val="both"/>
        <w:rPr>
          <w:lang w:val="fr-FR"/>
        </w:rPr>
      </w:pPr>
    </w:p>
    <w:p w14:paraId="7BE99FCE" w14:textId="14103EDF" w:rsidR="00201773" w:rsidRDefault="00201773" w:rsidP="00201773">
      <w:pPr>
        <w:jc w:val="both"/>
        <w:rPr>
          <w:lang w:val="fr-FR"/>
        </w:rPr>
      </w:pPr>
      <w:r>
        <w:rPr>
          <w:lang w:val="fr-FR"/>
        </w:rPr>
        <w:t xml:space="preserve">Stèle ibérique, bouclier en V, personnage corps triangulaire, bras écartés avec une pointe de </w:t>
      </w:r>
      <w:hyperlink r:id="rId5072" w:anchor="Cul_Extremadura_T_lance" w:history="1">
        <w:r w:rsidR="00DE55E6" w:rsidRPr="00DE55E6">
          <w:rPr>
            <w:rStyle w:val="Hyperlink"/>
            <w:lang w:val="fr-FR"/>
          </w:rPr>
          <w:t>lance</w:t>
        </w:r>
      </w:hyperlink>
      <w:r w:rsidR="00DE55E6" w:rsidRPr="00DE55E6">
        <w:rPr>
          <w:lang w:val="fr-FR"/>
        </w:rPr>
        <w:t xml:space="preserve"> </w:t>
      </w:r>
      <w:r>
        <w:rPr>
          <w:lang w:val="fr-FR"/>
        </w:rPr>
        <w:t>dans sa direction</w:t>
      </w:r>
      <w:r w:rsidR="00D54806">
        <w:rPr>
          <w:lang w:val="fr-FR"/>
        </w:rPr>
        <w:t xml:space="preserve"> (SS BIB)</w:t>
      </w:r>
    </w:p>
    <w:p w14:paraId="4CA49DB1" w14:textId="77777777" w:rsidR="0078097B" w:rsidRDefault="0078097B" w:rsidP="0078097B">
      <w:pPr>
        <w:rPr>
          <w:lang w:val="fr-FR"/>
        </w:rPr>
      </w:pPr>
    </w:p>
    <w:p w14:paraId="624272E1" w14:textId="02771B08" w:rsidR="002E3DE4" w:rsidRPr="006702EA" w:rsidRDefault="00000000" w:rsidP="0078097B">
      <w:pPr>
        <w:rPr>
          <w:lang w:val="fr-FR"/>
        </w:rPr>
      </w:pPr>
      <w:hyperlink r:id="rId5073" w:anchor="Cul_Extremadura_per_Celestino2011_IIIc" w:history="1">
        <w:r w:rsidR="002E3DE4" w:rsidRPr="00647A2A">
          <w:rPr>
            <w:rStyle w:val="Hyperlink"/>
            <w:lang w:val="fr-FR"/>
          </w:rPr>
          <w:t>type I</w:t>
        </w:r>
        <w:r w:rsidR="002E3DE4">
          <w:rPr>
            <w:rStyle w:val="Hyperlink"/>
            <w:lang w:val="fr-FR"/>
          </w:rPr>
          <w:t>IIC</w:t>
        </w:r>
      </w:hyperlink>
      <w:r w:rsidR="002E3DE4" w:rsidRPr="00647A2A">
        <w:rPr>
          <w:lang w:val="fr-FR"/>
        </w:rPr>
        <w:t xml:space="preserve"> (BIB 3063)</w:t>
      </w:r>
    </w:p>
    <w:p w14:paraId="2A3E0AF0" w14:textId="77777777" w:rsidR="00B379FC" w:rsidRPr="0032190F" w:rsidRDefault="00B379FC" w:rsidP="00426FF9">
      <w:pPr>
        <w:pStyle w:val="Heading1"/>
      </w:pPr>
      <w:r w:rsidRPr="0032190F">
        <w:br/>
      </w:r>
      <w:bookmarkStart w:id="2185" w:name="Sit_Wittkau"/>
      <w:r w:rsidRPr="0032190F">
        <w:t>WITTKAU</w:t>
      </w:r>
      <w:bookmarkEnd w:id="2185"/>
    </w:p>
    <w:p w14:paraId="293673ED" w14:textId="77777777" w:rsidR="00B379FC" w:rsidRPr="0032190F" w:rsidRDefault="00B379FC" w:rsidP="009105C7">
      <w:pPr>
        <w:jc w:val="both"/>
        <w:rPr>
          <w:lang w:val="fr-FR"/>
        </w:rPr>
      </w:pPr>
    </w:p>
    <w:p w14:paraId="290A23AA" w14:textId="3ADCD194" w:rsidR="00B379FC" w:rsidRPr="0032190F" w:rsidRDefault="00572A58" w:rsidP="009105C7">
      <w:pPr>
        <w:jc w:val="both"/>
        <w:rPr>
          <w:lang w:val="fr-FR"/>
        </w:rPr>
      </w:pPr>
      <w:r w:rsidRPr="0032190F">
        <w:rPr>
          <w:lang w:val="fr-FR"/>
        </w:rPr>
        <w:t xml:space="preserve">Wittkau </w:t>
      </w:r>
      <w:r w:rsidR="00503610" w:rsidRPr="0032190F">
        <w:rPr>
          <w:lang w:val="fr-FR" w:eastAsia="en-GB"/>
        </w:rPr>
        <w:t>(Poméranie)</w:t>
      </w:r>
      <w:r w:rsidRPr="0032190F">
        <w:rPr>
          <w:lang w:val="fr-FR"/>
        </w:rPr>
        <w:t xml:space="preserve">[Allemagne ?] en </w:t>
      </w:r>
      <w:r w:rsidR="00B379FC" w:rsidRPr="0032190F">
        <w:rPr>
          <w:lang w:val="fr-FR"/>
        </w:rPr>
        <w:t>Poméranie</w:t>
      </w:r>
      <w:r w:rsidRPr="0032190F">
        <w:rPr>
          <w:lang w:val="fr-FR"/>
        </w:rPr>
        <w:t xml:space="preserve"> (sud de la Baltique</w:t>
      </w:r>
      <w:r w:rsidR="00B379FC" w:rsidRPr="0032190F">
        <w:rPr>
          <w:lang w:val="fr-FR"/>
        </w:rPr>
        <w:t xml:space="preserve">) a livré une représentation de </w:t>
      </w:r>
      <w:hyperlink r:id="rId5074" w:anchor="Cul_Proto_Art_TAC_A_att" w:history="1">
        <w:r w:rsidR="00B379FC" w:rsidRPr="0032190F">
          <w:rPr>
            <w:rStyle w:val="Hyperlink"/>
            <w:lang w:val="fr-FR"/>
          </w:rPr>
          <w:t>char</w:t>
        </w:r>
      </w:hyperlink>
      <w:r w:rsidR="00B379FC" w:rsidRPr="0032190F">
        <w:rPr>
          <w:rStyle w:val="Hyperlink"/>
          <w:color w:val="auto"/>
          <w:u w:val="none"/>
          <w:lang w:val="fr-FR"/>
        </w:rPr>
        <w:t xml:space="preserve"> (BIB 1860)</w:t>
      </w:r>
    </w:p>
    <w:p w14:paraId="0506FF10" w14:textId="77777777" w:rsidR="00242C0F" w:rsidRPr="0032190F" w:rsidRDefault="00242C0F" w:rsidP="00242C0F">
      <w:pPr>
        <w:rPr>
          <w:lang w:val="fr-FR"/>
        </w:rPr>
      </w:pPr>
    </w:p>
    <w:p w14:paraId="7873B52B" w14:textId="77777777" w:rsidR="00572A58" w:rsidRPr="0032190F" w:rsidRDefault="00572A58" w:rsidP="00426FF9">
      <w:pPr>
        <w:pStyle w:val="Heading1"/>
      </w:pPr>
      <w:r w:rsidRPr="0032190F">
        <w:t>DARSLUP</w:t>
      </w:r>
    </w:p>
    <w:p w14:paraId="09FA20D8" w14:textId="77777777" w:rsidR="00572A58" w:rsidRPr="0032190F" w:rsidRDefault="00572A58" w:rsidP="00572A58">
      <w:pPr>
        <w:rPr>
          <w:lang w:val="fr-FR"/>
        </w:rPr>
      </w:pPr>
    </w:p>
    <w:p w14:paraId="5BCAB970" w14:textId="654F3EDB" w:rsidR="00572A58" w:rsidRPr="0032190F" w:rsidRDefault="00572A58" w:rsidP="00572A58">
      <w:pPr>
        <w:rPr>
          <w:rStyle w:val="Hyperlink"/>
          <w:color w:val="auto"/>
          <w:u w:val="none"/>
          <w:lang w:val="fr-FR"/>
        </w:rPr>
      </w:pPr>
      <w:r w:rsidRPr="0032190F">
        <w:rPr>
          <w:lang w:val="fr-FR"/>
        </w:rPr>
        <w:t xml:space="preserve">Darslup (Scandinavie) a livré une représentation de </w:t>
      </w:r>
      <w:hyperlink r:id="rId5075" w:anchor="Cul_Proto_Art_TAC_A_att" w:history="1">
        <w:r w:rsidRPr="0032190F">
          <w:rPr>
            <w:rStyle w:val="Hyperlink"/>
            <w:lang w:val="fr-FR"/>
          </w:rPr>
          <w:t>char</w:t>
        </w:r>
      </w:hyperlink>
      <w:r w:rsidRPr="0032190F">
        <w:rPr>
          <w:rStyle w:val="Hyperlink"/>
          <w:color w:val="auto"/>
          <w:u w:val="none"/>
          <w:lang w:val="fr-FR"/>
        </w:rPr>
        <w:t xml:space="preserve"> (BIB 1860)</w:t>
      </w:r>
    </w:p>
    <w:p w14:paraId="0B38D5A8" w14:textId="77777777" w:rsidR="00572A58" w:rsidRPr="0032190F" w:rsidRDefault="00572A58" w:rsidP="00242C0F">
      <w:pPr>
        <w:rPr>
          <w:lang w:val="fr-FR"/>
        </w:rPr>
      </w:pPr>
    </w:p>
    <w:p w14:paraId="1E694AF3" w14:textId="77777777" w:rsidR="00242C0F" w:rsidRPr="0032190F" w:rsidRDefault="00242C0F" w:rsidP="00426FF9">
      <w:pPr>
        <w:pStyle w:val="Heading1"/>
      </w:pPr>
      <w:bookmarkStart w:id="2186" w:name="Sit_Sopron"/>
      <w:r w:rsidRPr="0032190F">
        <w:t>SOPRON</w:t>
      </w:r>
    </w:p>
    <w:bookmarkEnd w:id="2186"/>
    <w:p w14:paraId="486D199A" w14:textId="77777777" w:rsidR="00242C0F" w:rsidRPr="0032190F" w:rsidRDefault="00242C0F" w:rsidP="00242C0F">
      <w:pPr>
        <w:rPr>
          <w:lang w:val="fr-FR"/>
        </w:rPr>
      </w:pPr>
    </w:p>
    <w:p w14:paraId="1C7C142C" w14:textId="5E1F0AA3" w:rsidR="004A65B7" w:rsidRPr="0032190F" w:rsidRDefault="00242C0F" w:rsidP="00FD6EBE">
      <w:pPr>
        <w:jc w:val="both"/>
        <w:rPr>
          <w:lang w:val="fr-FR"/>
        </w:rPr>
      </w:pPr>
      <w:r w:rsidRPr="0032190F">
        <w:rPr>
          <w:lang w:val="fr-FR"/>
        </w:rPr>
        <w:t>Sopron</w:t>
      </w:r>
      <w:r w:rsidR="001809D8" w:rsidRPr="0032190F">
        <w:rPr>
          <w:lang w:val="fr-FR"/>
        </w:rPr>
        <w:t>-Várhely</w:t>
      </w:r>
      <w:r w:rsidRPr="0032190F">
        <w:rPr>
          <w:lang w:val="fr-FR"/>
        </w:rPr>
        <w:t xml:space="preserve"> (Hongrie)</w:t>
      </w:r>
      <w:r w:rsidR="004A65B7" w:rsidRPr="0032190F">
        <w:rPr>
          <w:lang w:val="fr-FR"/>
        </w:rPr>
        <w:t>, ancienne</w:t>
      </w:r>
      <w:r w:rsidR="007A0335" w:rsidRPr="0032190F">
        <w:rPr>
          <w:lang w:val="fr-FR"/>
        </w:rPr>
        <w:t>ment</w:t>
      </w:r>
      <w:r w:rsidR="004A65B7" w:rsidRPr="0032190F">
        <w:rPr>
          <w:lang w:val="fr-FR" w:eastAsia="en-GB"/>
        </w:rPr>
        <w:t>Oedenburg</w:t>
      </w:r>
      <w:r w:rsidRPr="0032190F">
        <w:rPr>
          <w:lang w:val="fr-FR"/>
        </w:rPr>
        <w:t xml:space="preserve">. Site important pour la(les) représentation(s) </w:t>
      </w:r>
      <w:hyperlink r:id="rId5076" w:anchor="Cul_Proto_Art_TAC_T_a" w:history="1">
        <w:r w:rsidR="00673F0D" w:rsidRPr="0032190F">
          <w:rPr>
            <w:rStyle w:val="Hyperlink"/>
            <w:lang w:val="fr-FR"/>
          </w:rPr>
          <w:t>anthropomorphes</w:t>
        </w:r>
      </w:hyperlink>
      <w:r w:rsidR="00AD4BEC" w:rsidRPr="0032190F">
        <w:rPr>
          <w:lang w:val="fr-FR"/>
        </w:rPr>
        <w:t xml:space="preserve"> </w:t>
      </w:r>
      <w:r w:rsidRPr="0032190F">
        <w:rPr>
          <w:lang w:val="fr-FR"/>
        </w:rPr>
        <w:t>au</w:t>
      </w:r>
      <w:r w:rsidR="00FD6EBE" w:rsidRPr="0032190F">
        <w:rPr>
          <w:lang w:val="fr-FR"/>
        </w:rPr>
        <w:t>t</w:t>
      </w:r>
      <w:r w:rsidRPr="0032190F">
        <w:rPr>
          <w:lang w:val="fr-FR"/>
        </w:rPr>
        <w:t xml:space="preserve">our du début </w:t>
      </w:r>
      <w:r w:rsidR="00560C45">
        <w:rPr>
          <w:lang w:val="fr-FR"/>
        </w:rPr>
        <w:t xml:space="preserve">du </w:t>
      </w:r>
      <w:hyperlink r:id="rId5077" w:anchor="Cul_Fer" w:history="1">
        <w:r w:rsidRPr="0032190F">
          <w:rPr>
            <w:rStyle w:val="Hyperlink"/>
            <w:lang w:val="fr-FR"/>
          </w:rPr>
          <w:t>Fer</w:t>
        </w:r>
      </w:hyperlink>
      <w:r w:rsidRPr="0032190F">
        <w:rPr>
          <w:lang w:val="fr-FR"/>
        </w:rPr>
        <w:t xml:space="preserve"> (BIB 1874) </w:t>
      </w:r>
    </w:p>
    <w:p w14:paraId="5F1E8CB0" w14:textId="77777777" w:rsidR="00E347E9" w:rsidRPr="0032190F" w:rsidRDefault="00E347E9" w:rsidP="00FD6EBE">
      <w:pPr>
        <w:jc w:val="both"/>
        <w:rPr>
          <w:lang w:val="fr-FR"/>
        </w:rPr>
      </w:pPr>
    </w:p>
    <w:p w14:paraId="32081853" w14:textId="77777777" w:rsidR="00E347E9" w:rsidRPr="0032190F" w:rsidRDefault="00E347E9" w:rsidP="00E347E9">
      <w:pPr>
        <w:pStyle w:val="Heading2"/>
      </w:pPr>
      <w:bookmarkStart w:id="2187" w:name="Sit_Sopron_t3"/>
      <w:r w:rsidRPr="0032190F">
        <w:t>t. 3</w:t>
      </w:r>
    </w:p>
    <w:bookmarkEnd w:id="2187"/>
    <w:p w14:paraId="7B9A0090" w14:textId="77777777" w:rsidR="001809D8" w:rsidRPr="0032190F" w:rsidRDefault="001809D8" w:rsidP="00FD6EBE">
      <w:pPr>
        <w:jc w:val="both"/>
        <w:rPr>
          <w:lang w:val="fr-FR"/>
        </w:rPr>
      </w:pPr>
    </w:p>
    <w:p w14:paraId="5E14A167" w14:textId="7BAF4ABF" w:rsidR="00E347E9" w:rsidRPr="0032190F" w:rsidRDefault="00E347E9" w:rsidP="00E347E9">
      <w:pPr>
        <w:jc w:val="both"/>
        <w:rPr>
          <w:lang w:val="fr-FR"/>
        </w:rPr>
      </w:pPr>
      <w:r w:rsidRPr="0032190F">
        <w:rPr>
          <w:lang w:val="fr-FR"/>
        </w:rPr>
        <w:t xml:space="preserve">Récipient avec décor de </w:t>
      </w:r>
      <w:hyperlink r:id="rId5078" w:anchor="Cul_Art_TAC_c_scene" w:history="1">
        <w:r w:rsidR="00EB7813" w:rsidRPr="00EB7813">
          <w:rPr>
            <w:rStyle w:val="Hyperlink"/>
            <w:lang w:val="fr-FR"/>
          </w:rPr>
          <w:t>scènes</w:t>
        </w:r>
      </w:hyperlink>
      <w:r w:rsidR="00EB7813">
        <w:rPr>
          <w:lang w:val="fr-FR"/>
        </w:rPr>
        <w:t xml:space="preserve"> </w:t>
      </w:r>
      <w:r w:rsidRPr="0032190F">
        <w:rPr>
          <w:lang w:val="fr-FR"/>
        </w:rPr>
        <w:t>d’offrande, céramique. H 41,5 cm. VIIe s. av. J.-C. Tumulus 3 de Sopron-Warischberg (Hongrie). Sopron, Ferenz Liszt Museum (copie : NHMW, inv. 35605). (BIB 2243)</w:t>
      </w:r>
    </w:p>
    <w:p w14:paraId="5880C774" w14:textId="77777777" w:rsidR="00E347E9" w:rsidRPr="0032190F" w:rsidRDefault="00E347E9" w:rsidP="00FD6EBE">
      <w:pPr>
        <w:jc w:val="both"/>
        <w:rPr>
          <w:lang w:val="fr-FR"/>
        </w:rPr>
      </w:pPr>
    </w:p>
    <w:p w14:paraId="5F70A194" w14:textId="77777777" w:rsidR="00E347E9" w:rsidRPr="0032190F" w:rsidRDefault="00E347E9" w:rsidP="00FD6EBE">
      <w:pPr>
        <w:jc w:val="both"/>
        <w:rPr>
          <w:lang w:val="fr-FR"/>
        </w:rPr>
      </w:pPr>
    </w:p>
    <w:p w14:paraId="7EF38EF1" w14:textId="77777777" w:rsidR="001809D8" w:rsidRPr="0032190F" w:rsidRDefault="00503610" w:rsidP="001809D8">
      <w:pPr>
        <w:pStyle w:val="Heading2"/>
      </w:pPr>
      <w:r w:rsidRPr="0032190F">
        <w:t>t.</w:t>
      </w:r>
      <w:r w:rsidR="001809D8" w:rsidRPr="0032190F">
        <w:t xml:space="preserve"> 27</w:t>
      </w:r>
    </w:p>
    <w:p w14:paraId="60BFAE22" w14:textId="77777777" w:rsidR="001809D8" w:rsidRPr="0032190F" w:rsidRDefault="00484FA1" w:rsidP="00FD6EBE">
      <w:pPr>
        <w:jc w:val="both"/>
        <w:rPr>
          <w:lang w:val="fr-FR"/>
        </w:rPr>
      </w:pPr>
      <w:r w:rsidRPr="0032190F">
        <w:rPr>
          <w:lang w:val="fr-FR"/>
        </w:rPr>
        <w:t>Tumulus (BIB 2049 p. 27)</w:t>
      </w:r>
    </w:p>
    <w:p w14:paraId="34882E7C" w14:textId="77777777" w:rsidR="00484FA1" w:rsidRPr="0032190F" w:rsidRDefault="00484FA1" w:rsidP="00FD6EBE">
      <w:pPr>
        <w:jc w:val="both"/>
        <w:rPr>
          <w:lang w:val="fr-FR"/>
        </w:rPr>
      </w:pPr>
    </w:p>
    <w:p w14:paraId="676C269B" w14:textId="3A17C38C" w:rsidR="001809D8" w:rsidRPr="0032190F" w:rsidRDefault="001809D8" w:rsidP="00503610">
      <w:pPr>
        <w:jc w:val="both"/>
        <w:rPr>
          <w:lang w:val="fr-FR" w:eastAsia="en-GB"/>
        </w:rPr>
      </w:pPr>
      <w:r w:rsidRPr="0032190F">
        <w:rPr>
          <w:lang w:val="fr-FR" w:eastAsia="en-GB"/>
        </w:rPr>
        <w:t xml:space="preserve">Représentation sur céramique d’un </w:t>
      </w:r>
      <w:hyperlink r:id="rId5079" w:anchor="Cul_Proto_Art_TAC_T_a" w:history="1">
        <w:r w:rsidR="00673F0D" w:rsidRPr="0032190F">
          <w:rPr>
            <w:rStyle w:val="Hyperlink"/>
            <w:lang w:val="fr-FR"/>
          </w:rPr>
          <w:t>personnage</w:t>
        </w:r>
      </w:hyperlink>
      <w:r w:rsidR="002C1DD0" w:rsidRPr="0032190F">
        <w:rPr>
          <w:lang w:val="fr-FR"/>
        </w:rPr>
        <w:t xml:space="preserve"> </w:t>
      </w:r>
      <w:r w:rsidRPr="0032190F">
        <w:rPr>
          <w:lang w:val="fr-FR" w:eastAsia="en-GB"/>
        </w:rPr>
        <w:t>à corps triangulaire devant un métier à tisser. Le métier à tisser est surélevé et les fils tombent dans une fosse [// découvertes en fosse]. un autre personnage, plus petit, tenant un rectangle à deux mains, s’approche de ce premier (BIB R. Tarpini in BIB 1992)</w:t>
      </w:r>
      <w:r w:rsidR="002C1DD0" w:rsidRPr="0032190F">
        <w:rPr>
          <w:lang w:val="fr-FR" w:eastAsia="en-GB"/>
        </w:rPr>
        <w:t xml:space="preserve">. Un vase de Sopron montre un métier à tisser au-dessu d'une fosse, ce que l'on retrouve également en contexte archéologique (BIB Lorin &amp; Praud, colloque Habitat Dijon 2015) </w:t>
      </w:r>
    </w:p>
    <w:p w14:paraId="3B12072A" w14:textId="77777777" w:rsidR="00484FA1" w:rsidRPr="0032190F" w:rsidRDefault="00484FA1" w:rsidP="00503610">
      <w:pPr>
        <w:jc w:val="both"/>
        <w:rPr>
          <w:lang w:val="fr-FR"/>
        </w:rPr>
      </w:pPr>
      <w:r w:rsidRPr="0032190F">
        <w:rPr>
          <w:lang w:val="fr-FR"/>
        </w:rPr>
        <w:t>Motifs nombreux et divers, juxtaposés, pour lesquels il est difficile de percevoir une cohérence narrative (BIB 2049 p. 27-28)</w:t>
      </w:r>
    </w:p>
    <w:p w14:paraId="3DA99D97" w14:textId="2A7A8734" w:rsidR="00503610" w:rsidRPr="0032190F" w:rsidRDefault="00503610" w:rsidP="00503610">
      <w:pPr>
        <w:rPr>
          <w:lang w:val="fr-FR" w:eastAsia="en-GB"/>
        </w:rPr>
      </w:pPr>
      <w:r w:rsidRPr="0032190F">
        <w:rPr>
          <w:lang w:val="fr-FR" w:eastAsia="en-GB"/>
        </w:rPr>
        <w:t xml:space="preserve">Représentation sur céramique d’un </w:t>
      </w:r>
      <w:hyperlink r:id="rId5080" w:anchor="Cul_Proto_Art_TAC_T_a" w:history="1">
        <w:r w:rsidRPr="0032190F">
          <w:rPr>
            <w:rStyle w:val="Hyperlink"/>
            <w:lang w:val="fr-FR"/>
          </w:rPr>
          <w:t>personnage</w:t>
        </w:r>
      </w:hyperlink>
      <w:r w:rsidRPr="0032190F">
        <w:rPr>
          <w:lang w:val="fr-FR" w:eastAsia="en-GB"/>
        </w:rPr>
        <w:t>à corps triangulaire, corps composé de triangles hachurés, en position d’</w:t>
      </w:r>
      <w:hyperlink r:id="rId5081" w:anchor="Cul_Proto_Art_TAC_T_a_orant" w:history="1">
        <w:r w:rsidRPr="0032190F">
          <w:rPr>
            <w:rStyle w:val="Hyperlink"/>
            <w:lang w:val="fr-FR" w:eastAsia="en-GB"/>
          </w:rPr>
          <w:t>orant</w:t>
        </w:r>
      </w:hyperlink>
      <w:r w:rsidRPr="0032190F">
        <w:rPr>
          <w:lang w:val="fr-FR" w:eastAsia="en-GB"/>
        </w:rPr>
        <w:t xml:space="preserve"> (BIB R. Tarpini in BIB 1992)</w:t>
      </w:r>
    </w:p>
    <w:p w14:paraId="2F0F80B3" w14:textId="77777777" w:rsidR="00503610" w:rsidRPr="0032190F" w:rsidRDefault="00503610" w:rsidP="00503610">
      <w:pPr>
        <w:jc w:val="both"/>
        <w:rPr>
          <w:lang w:val="fr-FR"/>
        </w:rPr>
      </w:pPr>
    </w:p>
    <w:p w14:paraId="00C91A83" w14:textId="77777777" w:rsidR="00484FA1" w:rsidRPr="0032190F" w:rsidRDefault="00484FA1" w:rsidP="00FD6EBE">
      <w:pPr>
        <w:jc w:val="both"/>
        <w:rPr>
          <w:lang w:val="fr-FR"/>
        </w:rPr>
      </w:pPr>
    </w:p>
    <w:p w14:paraId="3E0AD201" w14:textId="77777777" w:rsidR="00484FA1" w:rsidRPr="0032190F" w:rsidRDefault="00503610" w:rsidP="00484FA1">
      <w:pPr>
        <w:pStyle w:val="Heading2"/>
      </w:pPr>
      <w:bookmarkStart w:id="2188" w:name="Sit_Sopron_t28"/>
      <w:r w:rsidRPr="0032190F">
        <w:t>t.</w:t>
      </w:r>
      <w:r w:rsidR="00484FA1" w:rsidRPr="0032190F">
        <w:t xml:space="preserve"> 28</w:t>
      </w:r>
    </w:p>
    <w:bookmarkEnd w:id="2188"/>
    <w:p w14:paraId="402755F8" w14:textId="77777777" w:rsidR="00484FA1" w:rsidRPr="0032190F" w:rsidRDefault="00484FA1" w:rsidP="00FD6EBE">
      <w:pPr>
        <w:jc w:val="both"/>
        <w:rPr>
          <w:lang w:val="fr-FR"/>
        </w:rPr>
      </w:pPr>
      <w:r w:rsidRPr="0032190F">
        <w:rPr>
          <w:lang w:val="fr-FR"/>
        </w:rPr>
        <w:t>Tumulus (BIB 2049 p. 27)</w:t>
      </w:r>
    </w:p>
    <w:p w14:paraId="4019D5B9" w14:textId="77777777" w:rsidR="00484FA1" w:rsidRPr="0032190F" w:rsidRDefault="00484FA1" w:rsidP="00FD6EBE">
      <w:pPr>
        <w:jc w:val="both"/>
        <w:rPr>
          <w:lang w:val="fr-FR"/>
        </w:rPr>
      </w:pPr>
    </w:p>
    <w:p w14:paraId="3A28F0C0" w14:textId="3F807E95" w:rsidR="009A6383" w:rsidRPr="0032190F" w:rsidRDefault="00484FA1" w:rsidP="00484FA1">
      <w:pPr>
        <w:jc w:val="both"/>
        <w:rPr>
          <w:rStyle w:val="Hyperlink"/>
          <w:lang w:val="fr-FR"/>
        </w:rPr>
      </w:pPr>
      <w:r w:rsidRPr="0032190F">
        <w:rPr>
          <w:lang w:val="fr-FR"/>
        </w:rPr>
        <w:t>Motifs nombreux et divers, juxtaposés, pour lesquels il est difficile de percevoir une cohérence narrative (BIB 2049 p. 27-28)</w:t>
      </w:r>
      <w:r w:rsidR="00AD4BEC" w:rsidRPr="0032190F">
        <w:rPr>
          <w:lang w:val="fr-FR"/>
        </w:rPr>
        <w:t xml:space="preserve"> </w:t>
      </w:r>
      <w:r w:rsidR="009A6383" w:rsidRPr="0032190F">
        <w:rPr>
          <w:lang w:val="fr-FR"/>
        </w:rPr>
        <w:t xml:space="preserve">!= </w:t>
      </w:r>
      <w:hyperlink r:id="rId5082" w:anchor="Sit_Verucchio_t89" w:history="1">
        <w:r w:rsidR="00E347E9" w:rsidRPr="0032190F">
          <w:rPr>
            <w:rStyle w:val="Hyperlink"/>
            <w:lang w:val="fr-FR"/>
          </w:rPr>
          <w:t>tombe ‘Lippi’ (Véruchio)</w:t>
        </w:r>
      </w:hyperlink>
    </w:p>
    <w:p w14:paraId="4FA8C7B9" w14:textId="044DBFEA" w:rsidR="00503610" w:rsidRPr="0032190F" w:rsidRDefault="00503610" w:rsidP="00503610">
      <w:pPr>
        <w:rPr>
          <w:i/>
          <w:lang w:val="fr-FR" w:eastAsia="en-GB"/>
        </w:rPr>
      </w:pPr>
      <w:r w:rsidRPr="0032190F">
        <w:rPr>
          <w:i/>
          <w:lang w:val="fr-FR" w:eastAsia="en-GB"/>
        </w:rPr>
        <w:t xml:space="preserve">Représentation sur céramique d’un </w:t>
      </w:r>
      <w:hyperlink r:id="rId5083" w:anchor="Cul_Proto_Art_TAC_T_a" w:history="1">
        <w:r w:rsidRPr="0032190F">
          <w:rPr>
            <w:rStyle w:val="Hyperlink"/>
            <w:i/>
            <w:lang w:val="fr-FR"/>
          </w:rPr>
          <w:t>personnage</w:t>
        </w:r>
      </w:hyperlink>
      <w:r w:rsidRPr="0032190F">
        <w:rPr>
          <w:i/>
          <w:lang w:val="fr-FR" w:eastAsia="en-GB"/>
        </w:rPr>
        <w:t>à corps triangulaire, corps composé de cercles, tête en cercle, en position d’</w:t>
      </w:r>
      <w:hyperlink r:id="rId5084" w:anchor="Cul_Proto_Art_TAC_T_a_orant" w:history="1">
        <w:r w:rsidRPr="0032190F">
          <w:rPr>
            <w:rStyle w:val="Hyperlink"/>
            <w:i/>
            <w:lang w:val="fr-FR" w:eastAsia="en-GB"/>
          </w:rPr>
          <w:t>orant</w:t>
        </w:r>
      </w:hyperlink>
      <w:r w:rsidRPr="0032190F">
        <w:rPr>
          <w:i/>
          <w:lang w:val="fr-FR" w:eastAsia="en-GB"/>
        </w:rPr>
        <w:t xml:space="preserve"> (BIB R. Tarpini in BIB 1992)</w:t>
      </w:r>
    </w:p>
    <w:p w14:paraId="1902D31C" w14:textId="77777777" w:rsidR="00E347E9" w:rsidRPr="0032190F" w:rsidRDefault="00E347E9" w:rsidP="00E347E9">
      <w:pPr>
        <w:jc w:val="both"/>
        <w:rPr>
          <w:lang w:val="fr-FR"/>
        </w:rPr>
      </w:pPr>
      <w:r w:rsidRPr="0032190F">
        <w:rPr>
          <w:lang w:val="fr-FR"/>
        </w:rPr>
        <w:t>Récipient en céramique à encolure conique avec décor gravé représentant une scène de chasse. H 60 cm. VIIe s. av. J.-C. Tumulus 28 de Sopron-Burgstall (Hongrie).</w:t>
      </w:r>
    </w:p>
    <w:p w14:paraId="1C6996EA" w14:textId="77777777" w:rsidR="00503610" w:rsidRPr="0032190F" w:rsidRDefault="00E347E9" w:rsidP="00E347E9">
      <w:pPr>
        <w:jc w:val="both"/>
        <w:rPr>
          <w:lang w:val="fr-FR"/>
        </w:rPr>
      </w:pPr>
      <w:r w:rsidRPr="0032190F">
        <w:rPr>
          <w:lang w:val="fr-FR"/>
        </w:rPr>
        <w:t>Vienne, NHMW, inv. 35423.</w:t>
      </w:r>
    </w:p>
    <w:p w14:paraId="19CF5C43" w14:textId="77777777" w:rsidR="00484FA1" w:rsidRPr="0032190F" w:rsidRDefault="00484FA1" w:rsidP="00FD6EBE">
      <w:pPr>
        <w:jc w:val="both"/>
        <w:rPr>
          <w:lang w:val="fr-FR"/>
        </w:rPr>
      </w:pPr>
    </w:p>
    <w:p w14:paraId="4313343B" w14:textId="77777777" w:rsidR="00484FA1" w:rsidRPr="0032190F" w:rsidRDefault="00484FA1" w:rsidP="00FD6EBE">
      <w:pPr>
        <w:jc w:val="both"/>
        <w:rPr>
          <w:lang w:val="fr-FR"/>
        </w:rPr>
      </w:pPr>
    </w:p>
    <w:p w14:paraId="52C7969F" w14:textId="77777777" w:rsidR="001809D8" w:rsidRPr="0032190F" w:rsidRDefault="00503610" w:rsidP="001809D8">
      <w:pPr>
        <w:pStyle w:val="Heading2"/>
      </w:pPr>
      <w:bookmarkStart w:id="2189" w:name="Sit_Sopron_t80"/>
      <w:r w:rsidRPr="0032190F">
        <w:t>t.</w:t>
      </w:r>
      <w:r w:rsidR="001809D8" w:rsidRPr="0032190F">
        <w:t xml:space="preserve"> 80</w:t>
      </w:r>
    </w:p>
    <w:bookmarkEnd w:id="2189"/>
    <w:p w14:paraId="4DEA2DC6" w14:textId="1EF6D464" w:rsidR="001809D8" w:rsidRPr="0032190F" w:rsidRDefault="001809D8" w:rsidP="00FD6EBE">
      <w:pPr>
        <w:jc w:val="both"/>
        <w:rPr>
          <w:lang w:val="fr-FR"/>
        </w:rPr>
      </w:pPr>
      <w:r w:rsidRPr="0032190F">
        <w:rPr>
          <w:lang w:val="fr-FR"/>
        </w:rPr>
        <w:t xml:space="preserve">Sur un même vase : scène de </w:t>
      </w:r>
      <w:hyperlink r:id="rId5085" w:anchor="Cul_Proto_Art_TAC_A_chasse_cerf" w:history="1">
        <w:r w:rsidR="00952EF5" w:rsidRPr="0032190F">
          <w:rPr>
            <w:rStyle w:val="Hyperlink"/>
            <w:lang w:val="fr-FR"/>
          </w:rPr>
          <w:t>chasse au cerf </w:t>
        </w:r>
      </w:hyperlink>
      <w:r w:rsidR="00952EF5" w:rsidRPr="0032190F">
        <w:rPr>
          <w:lang w:val="fr-FR"/>
        </w:rPr>
        <w:t>[</w:t>
      </w:r>
      <w:hyperlink r:id="rId5086" w:anchor="Cul_Proto_Art_TAC_T_z_cerf" w:history="1">
        <w:r w:rsidR="00952EF5" w:rsidRPr="0032190F">
          <w:rPr>
            <w:rStyle w:val="Hyperlink"/>
            <w:lang w:val="fr-FR" w:eastAsia="en-GB"/>
          </w:rPr>
          <w:t>cerf</w:t>
        </w:r>
      </w:hyperlink>
      <w:r w:rsidR="00952EF5" w:rsidRPr="0032190F">
        <w:rPr>
          <w:lang w:val="fr-FR"/>
        </w:rPr>
        <w:t xml:space="preserve">] </w:t>
      </w:r>
      <w:r w:rsidRPr="0032190F">
        <w:rPr>
          <w:lang w:val="fr-FR"/>
        </w:rPr>
        <w:t xml:space="preserve">et </w:t>
      </w:r>
      <w:hyperlink r:id="rId5087" w:anchor="Cul_Proto_Art_TAC_A_att" w:history="1">
        <w:r w:rsidRPr="0032190F">
          <w:rPr>
            <w:rStyle w:val="Hyperlink"/>
            <w:lang w:val="fr-FR"/>
          </w:rPr>
          <w:t>char</w:t>
        </w:r>
      </w:hyperlink>
      <w:r w:rsidR="00074762" w:rsidRPr="0032190F">
        <w:rPr>
          <w:lang w:val="fr-FR"/>
        </w:rPr>
        <w:t xml:space="preserve"> </w:t>
      </w:r>
      <w:r w:rsidR="00503610" w:rsidRPr="0032190F">
        <w:rPr>
          <w:lang w:val="fr-FR"/>
        </w:rPr>
        <w:t xml:space="preserve">à 4 roues rayonnées très proche de celui de </w:t>
      </w:r>
      <w:hyperlink r:id="rId5088" w:anchor="Sit_Camp_Redon" w:history="1">
        <w:r w:rsidR="00D2305B" w:rsidRPr="00D2305B">
          <w:rPr>
            <w:rStyle w:val="Hyperlink"/>
            <w:lang w:val="fr-FR" w:eastAsia="en-GB"/>
          </w:rPr>
          <w:t>Camp-Redon</w:t>
        </w:r>
      </w:hyperlink>
      <w:r w:rsidR="00503610" w:rsidRPr="0032190F">
        <w:rPr>
          <w:lang w:val="fr-FR"/>
        </w:rPr>
        <w:t xml:space="preserve"> </w:t>
      </w:r>
      <w:r w:rsidRPr="0032190F">
        <w:rPr>
          <w:lang w:val="fr-FR"/>
        </w:rPr>
        <w:t>(SS BIB)</w:t>
      </w:r>
      <w:r w:rsidR="00E347E9" w:rsidRPr="0032190F">
        <w:rPr>
          <w:lang w:val="fr-FR"/>
        </w:rPr>
        <w:t>.</w:t>
      </w:r>
    </w:p>
    <w:p w14:paraId="2BEAE0DE" w14:textId="77777777" w:rsidR="00E347E9" w:rsidRPr="0032190F" w:rsidRDefault="00E347E9" w:rsidP="00E347E9">
      <w:pPr>
        <w:jc w:val="both"/>
        <w:rPr>
          <w:lang w:val="fr-FR"/>
        </w:rPr>
      </w:pPr>
      <w:r w:rsidRPr="0032190F">
        <w:rPr>
          <w:lang w:val="fr-FR"/>
        </w:rPr>
        <w:t>Récipient avec représentation gravée d’un char, terre cuite. H 60 cm. VIIe s. av. J.-C. Tumulus 80 de Sopron-Burgstall (Hongrie). Vienne, Université de Vienne, Institut für Ur- und Frühgeschichte (BIB 2243)</w:t>
      </w:r>
    </w:p>
    <w:p w14:paraId="6CC1799D" w14:textId="77777777" w:rsidR="00074762" w:rsidRPr="0032190F" w:rsidRDefault="00074762" w:rsidP="00E347E9">
      <w:pPr>
        <w:jc w:val="both"/>
        <w:rPr>
          <w:lang w:val="fr-FR"/>
        </w:rPr>
      </w:pPr>
    </w:p>
    <w:p w14:paraId="55637B7D" w14:textId="77777777" w:rsidR="00074762" w:rsidRPr="0032190F" w:rsidRDefault="00074762" w:rsidP="00074762">
      <w:pPr>
        <w:pStyle w:val="Heading2"/>
      </w:pPr>
      <w:bookmarkStart w:id="2190" w:name="Sit_Sopron_t127"/>
      <w:r w:rsidRPr="0032190F">
        <w:t>t. 127</w:t>
      </w:r>
    </w:p>
    <w:bookmarkEnd w:id="2190"/>
    <w:p w14:paraId="64854333" w14:textId="57C4DB74" w:rsidR="001809D8" w:rsidRPr="0032190F" w:rsidRDefault="00074762" w:rsidP="00FD6EBE">
      <w:pPr>
        <w:jc w:val="both"/>
        <w:rPr>
          <w:lang w:val="fr-FR"/>
        </w:rPr>
      </w:pPr>
      <w:r w:rsidRPr="0032190F">
        <w:rPr>
          <w:lang w:val="fr-FR"/>
        </w:rPr>
        <w:t xml:space="preserve">Représentation de </w:t>
      </w:r>
      <w:hyperlink r:id="rId5089" w:anchor="Cul_Proto_Art_TAC_A_att" w:history="1">
        <w:r w:rsidRPr="0032190F">
          <w:rPr>
            <w:rStyle w:val="Hyperlink"/>
            <w:lang w:val="fr-FR"/>
          </w:rPr>
          <w:t>char</w:t>
        </w:r>
      </w:hyperlink>
      <w:r w:rsidRPr="0032190F">
        <w:rPr>
          <w:lang w:val="fr-FR"/>
        </w:rPr>
        <w:t xml:space="preserve"> à 4 roues (SS BIB)</w:t>
      </w:r>
    </w:p>
    <w:p w14:paraId="676FDEBB" w14:textId="77777777" w:rsidR="00074762" w:rsidRPr="0032190F" w:rsidRDefault="00074762" w:rsidP="00FD6EBE">
      <w:pPr>
        <w:jc w:val="both"/>
        <w:rPr>
          <w:lang w:val="fr-FR"/>
        </w:rPr>
      </w:pPr>
    </w:p>
    <w:p w14:paraId="49C098A7" w14:textId="77777777" w:rsidR="001809D8" w:rsidRPr="0032190F" w:rsidRDefault="001809D8" w:rsidP="001809D8">
      <w:pPr>
        <w:pStyle w:val="Heading3"/>
      </w:pPr>
      <w:r w:rsidRPr="0032190F">
        <w:t>Chasse au cerf</w:t>
      </w:r>
    </w:p>
    <w:p w14:paraId="7CAD2E02" w14:textId="3EF65DC6" w:rsidR="001809D8" w:rsidRPr="0032190F" w:rsidRDefault="001809D8" w:rsidP="00FD6EBE">
      <w:pPr>
        <w:jc w:val="both"/>
        <w:rPr>
          <w:lang w:val="fr-FR" w:eastAsia="en-GB"/>
        </w:rPr>
      </w:pPr>
      <w:r w:rsidRPr="0032190F">
        <w:rPr>
          <w:lang w:val="fr-FR"/>
        </w:rPr>
        <w:t xml:space="preserve">Personnage au corps trangulaire sur un </w:t>
      </w:r>
      <w:hyperlink r:id="rId5090" w:anchor="Cul_Proto_Art_TAC_T_z_chev" w:history="1">
        <w:r w:rsidR="002372BC" w:rsidRPr="0032190F">
          <w:rPr>
            <w:rStyle w:val="Hyperlink"/>
            <w:lang w:val="fr-FR" w:eastAsia="en-GB"/>
          </w:rPr>
          <w:t>cheval</w:t>
        </w:r>
      </w:hyperlink>
      <w:r w:rsidRPr="0032190F">
        <w:rPr>
          <w:lang w:val="fr-FR"/>
        </w:rPr>
        <w:t xml:space="preserve">en sablier poursuivant un cerf au corps semi-circulaire arrondi vers le bas </w:t>
      </w:r>
      <w:r w:rsidRPr="0032190F">
        <w:rPr>
          <w:lang w:val="fr-FR" w:eastAsia="en-GB"/>
        </w:rPr>
        <w:t>(BIB R. Tarpini in BIB 1992)</w:t>
      </w:r>
    </w:p>
    <w:p w14:paraId="1ACAFFC9" w14:textId="77777777" w:rsidR="001809D8" w:rsidRPr="0032190F" w:rsidRDefault="001809D8" w:rsidP="00FD6EBE">
      <w:pPr>
        <w:jc w:val="both"/>
        <w:rPr>
          <w:lang w:val="fr-FR"/>
        </w:rPr>
      </w:pPr>
    </w:p>
    <w:p w14:paraId="78C37BA3" w14:textId="77777777" w:rsidR="001809D8" w:rsidRPr="0032190F" w:rsidRDefault="001809D8" w:rsidP="001809D8">
      <w:pPr>
        <w:pStyle w:val="Heading3"/>
      </w:pPr>
      <w:r w:rsidRPr="0032190F">
        <w:t>Char</w:t>
      </w:r>
    </w:p>
    <w:p w14:paraId="7E6B1033" w14:textId="38EE569D" w:rsidR="001809D8" w:rsidRPr="0032190F" w:rsidRDefault="001809D8" w:rsidP="00FD6EBE">
      <w:pPr>
        <w:jc w:val="both"/>
        <w:rPr>
          <w:lang w:val="fr-FR" w:eastAsia="en-GB"/>
        </w:rPr>
      </w:pPr>
      <w:r w:rsidRPr="0032190F">
        <w:rPr>
          <w:lang w:val="fr-FR"/>
        </w:rPr>
        <w:t xml:space="preserve">La figuration de char de Sopron ressemble beaucoup à celui de la </w:t>
      </w:r>
      <w:hyperlink r:id="rId5091" w:anchor="Sit_Cote_Saint_Andre" w:history="1">
        <w:r w:rsidRPr="0032190F">
          <w:rPr>
            <w:rStyle w:val="Hyperlink"/>
            <w:lang w:val="fr-FR"/>
          </w:rPr>
          <w:t>Côte-Saint-André</w:t>
        </w:r>
      </w:hyperlink>
      <w:r w:rsidR="00673F0D" w:rsidRPr="0032190F">
        <w:rPr>
          <w:lang w:val="fr-FR"/>
        </w:rPr>
        <w:t xml:space="preserve"> (BIB 1860 p. 120)</w:t>
      </w:r>
      <w:r w:rsidRPr="0032190F">
        <w:rPr>
          <w:lang w:val="fr-FR" w:eastAsia="en-GB"/>
        </w:rPr>
        <w:t>. Représenté en « éclaté » [comme les cornus C</w:t>
      </w:r>
      <w:r w:rsidRPr="0032190F">
        <w:rPr>
          <w:vertAlign w:val="subscript"/>
          <w:lang w:val="fr-FR" w:eastAsia="en-GB"/>
        </w:rPr>
        <w:t>1a</w:t>
      </w:r>
      <w:r w:rsidRPr="0032190F">
        <w:rPr>
          <w:lang w:val="fr-FR" w:eastAsia="en-GB"/>
        </w:rPr>
        <w:t xml:space="preserve"> du Bego], roues rayonnées, tiré par deux </w:t>
      </w:r>
      <w:hyperlink r:id="rId5092" w:anchor="Cul_Proto_Art_TAC_T_z_chev" w:history="1">
        <w:r w:rsidR="002372BC" w:rsidRPr="0032190F">
          <w:rPr>
            <w:rStyle w:val="Hyperlink"/>
            <w:lang w:val="fr-FR" w:eastAsia="en-GB"/>
          </w:rPr>
          <w:t>chevaux</w:t>
        </w:r>
      </w:hyperlink>
      <w:r w:rsidRPr="0032190F">
        <w:rPr>
          <w:lang w:val="fr-FR" w:eastAsia="en-GB"/>
        </w:rPr>
        <w:t xml:space="preserve">et suivi par un </w:t>
      </w:r>
      <w:hyperlink r:id="rId5093" w:anchor="Cul_Proto_Art_TAC_T_a" w:history="1">
        <w:r w:rsidR="00673F0D" w:rsidRPr="0032190F">
          <w:rPr>
            <w:rStyle w:val="Hyperlink"/>
            <w:lang w:val="fr-FR"/>
          </w:rPr>
          <w:t>personnage</w:t>
        </w:r>
      </w:hyperlink>
      <w:r w:rsidRPr="0032190F">
        <w:rPr>
          <w:lang w:val="fr-FR" w:eastAsia="en-GB"/>
        </w:rPr>
        <w:t>lié au char par une ligne qui pourrait éventuellement être interprété comme un prisonnier attaché (BIB R. Tarpini in BIB 1992)</w:t>
      </w:r>
    </w:p>
    <w:p w14:paraId="6C597B9F" w14:textId="77777777" w:rsidR="001809D8" w:rsidRPr="0032190F" w:rsidRDefault="001809D8" w:rsidP="001809D8">
      <w:pPr>
        <w:rPr>
          <w:lang w:val="fr-FR" w:eastAsia="en-GB"/>
        </w:rPr>
      </w:pPr>
    </w:p>
    <w:p w14:paraId="3FE86FC8" w14:textId="77777777" w:rsidR="001809D8" w:rsidRPr="0032190F" w:rsidRDefault="001809D8" w:rsidP="00426FF9">
      <w:pPr>
        <w:pStyle w:val="Heading1"/>
      </w:pPr>
      <w:bookmarkStart w:id="2191" w:name="Sit_Niederfellabraun"/>
      <w:r w:rsidRPr="0032190F">
        <w:t>NIEDERFELLABRAUN</w:t>
      </w:r>
    </w:p>
    <w:bookmarkEnd w:id="2191"/>
    <w:p w14:paraId="53153095" w14:textId="66E0420A" w:rsidR="001809D8" w:rsidRPr="0032190F" w:rsidRDefault="001809D8" w:rsidP="00673F0D">
      <w:pPr>
        <w:jc w:val="both"/>
        <w:rPr>
          <w:lang w:val="fr-FR" w:eastAsia="en-GB"/>
        </w:rPr>
      </w:pPr>
      <w:r w:rsidRPr="0032190F">
        <w:rPr>
          <w:lang w:val="fr-FR" w:eastAsia="en-GB"/>
        </w:rPr>
        <w:t>Niederfellabraun/</w:t>
      </w:r>
      <w:r w:rsidR="00AF43B0" w:rsidRPr="0032190F">
        <w:rPr>
          <w:lang w:val="fr-FR" w:eastAsia="en-GB"/>
        </w:rPr>
        <w:t>B</w:t>
      </w:r>
      <w:r w:rsidRPr="0032190F">
        <w:rPr>
          <w:lang w:val="fr-FR" w:eastAsia="en-GB"/>
        </w:rPr>
        <w:t xml:space="preserve">raunsberg a livré la représentation sur céramique d’un </w:t>
      </w:r>
      <w:hyperlink r:id="rId5094" w:anchor="Cul_Proto_Art_TAC_T_a" w:history="1">
        <w:r w:rsidR="00673F0D" w:rsidRPr="0032190F">
          <w:rPr>
            <w:rStyle w:val="Hyperlink"/>
            <w:lang w:val="fr-FR"/>
          </w:rPr>
          <w:t>anthropomorphe</w:t>
        </w:r>
      </w:hyperlink>
      <w:r w:rsidRPr="0032190F">
        <w:rPr>
          <w:lang w:val="fr-FR" w:eastAsia="en-GB"/>
        </w:rPr>
        <w:t>à corps triangulaire, corps composé de cercles, tête en cercle, en position d’</w:t>
      </w:r>
      <w:hyperlink r:id="rId5095" w:anchor="Cul_Proto_Art_TAC_T_a_orant" w:history="1">
        <w:r w:rsidR="00017B49" w:rsidRPr="0032190F">
          <w:rPr>
            <w:rStyle w:val="Hyperlink"/>
            <w:lang w:val="fr-FR" w:eastAsia="en-GB"/>
          </w:rPr>
          <w:t>orant</w:t>
        </w:r>
      </w:hyperlink>
      <w:r w:rsidRPr="0032190F">
        <w:rPr>
          <w:lang w:val="fr-FR" w:eastAsia="en-GB"/>
        </w:rPr>
        <w:t>(BIB R. Tarpini in BIB 1992)</w:t>
      </w:r>
    </w:p>
    <w:p w14:paraId="6EF5B7AA" w14:textId="77777777" w:rsidR="001809D8" w:rsidRPr="0032190F" w:rsidRDefault="001809D8" w:rsidP="001809D8">
      <w:pPr>
        <w:rPr>
          <w:lang w:val="fr-FR" w:eastAsia="en-GB"/>
        </w:rPr>
      </w:pPr>
    </w:p>
    <w:p w14:paraId="6393F868" w14:textId="77777777" w:rsidR="00242C0F" w:rsidRPr="0032190F" w:rsidRDefault="00242C0F" w:rsidP="00426FF9">
      <w:pPr>
        <w:pStyle w:val="Heading1"/>
      </w:pPr>
      <w:bookmarkStart w:id="2192" w:name="Sit_Vace"/>
      <w:r w:rsidRPr="0032190F">
        <w:lastRenderedPageBreak/>
        <w:t>VACE</w:t>
      </w:r>
    </w:p>
    <w:bookmarkEnd w:id="2192"/>
    <w:p w14:paraId="3EAD8D2A" w14:textId="77777777" w:rsidR="00242C0F" w:rsidRPr="0032190F" w:rsidRDefault="00242C0F" w:rsidP="00242C0F">
      <w:pPr>
        <w:rPr>
          <w:lang w:val="fr-FR"/>
        </w:rPr>
      </w:pPr>
    </w:p>
    <w:p w14:paraId="230D66DE" w14:textId="0A60E779" w:rsidR="00242C0F" w:rsidRPr="0032190F" w:rsidRDefault="00242C0F" w:rsidP="00242C0F">
      <w:pPr>
        <w:jc w:val="both"/>
        <w:rPr>
          <w:lang w:val="fr-FR"/>
        </w:rPr>
      </w:pPr>
      <w:r w:rsidRPr="0032190F">
        <w:rPr>
          <w:lang w:val="fr-FR"/>
        </w:rPr>
        <w:t>Site de Vače </w:t>
      </w:r>
      <w:r w:rsidR="004B5B4E" w:rsidRPr="0032190F">
        <w:rPr>
          <w:lang w:val="fr-FR"/>
        </w:rPr>
        <w:t>(Slovénie centrale)</w:t>
      </w:r>
      <w:r w:rsidRPr="0032190F">
        <w:rPr>
          <w:lang w:val="fr-FR"/>
        </w:rPr>
        <w:t xml:space="preserve">: Site important pour la(les) représentation(s) </w:t>
      </w:r>
      <w:hyperlink r:id="rId5096" w:anchor="Cul_Proto_Art_TAC_T_a" w:history="1">
        <w:r w:rsidR="00673F0D" w:rsidRPr="0032190F">
          <w:rPr>
            <w:rStyle w:val="Hyperlink"/>
            <w:lang w:val="fr-FR"/>
          </w:rPr>
          <w:t>anthropomorphes</w:t>
        </w:r>
      </w:hyperlink>
      <w:r w:rsidRPr="0032190F">
        <w:rPr>
          <w:lang w:val="fr-FR"/>
        </w:rPr>
        <w:t xml:space="preserve">aurour du début de l’âge du Fer (BIB 1874) </w:t>
      </w:r>
    </w:p>
    <w:p w14:paraId="5430079F" w14:textId="1EE5EC7C" w:rsidR="00E8758E" w:rsidRPr="0032190F" w:rsidRDefault="00E8758E" w:rsidP="00242C0F">
      <w:pPr>
        <w:jc w:val="both"/>
        <w:rPr>
          <w:lang w:val="fr-FR"/>
        </w:rPr>
      </w:pPr>
      <w:r w:rsidRPr="0032190F">
        <w:rPr>
          <w:lang w:val="fr-FR"/>
        </w:rPr>
        <w:t>Représentation du thème de la « </w:t>
      </w:r>
      <w:hyperlink r:id="rId5097" w:anchor="Cul_Art_TAC_c_Bete_devorante" w:history="1">
        <w:r w:rsidR="00CF3306" w:rsidRPr="00CF3306">
          <w:rPr>
            <w:rStyle w:val="Hyperlink"/>
            <w:lang w:val="fr-FR"/>
          </w:rPr>
          <w:t>bête dévorante</w:t>
        </w:r>
      </w:hyperlink>
      <w:r w:rsidR="00CF3306">
        <w:rPr>
          <w:lang w:val="fr-FR"/>
        </w:rPr>
        <w:t xml:space="preserve"> </w:t>
      </w:r>
      <w:r w:rsidRPr="0032190F">
        <w:rPr>
          <w:lang w:val="fr-FR"/>
        </w:rPr>
        <w:t>» avec une jambe humaine débordant de la gueule du carnassier (BIB Moosleitner 1985 in BIB 2049 p. 32).</w:t>
      </w:r>
      <w:r w:rsidR="00DF2538" w:rsidRPr="0032190F">
        <w:rPr>
          <w:lang w:val="fr-FR"/>
        </w:rPr>
        <w:t xml:space="preserve"> « bête dévorante » présents dans « l’Art des Situles » (BIB 2049 fig. 3)</w:t>
      </w:r>
    </w:p>
    <w:p w14:paraId="51A148B6" w14:textId="77777777" w:rsidR="00DF2538" w:rsidRPr="0032190F" w:rsidRDefault="00DF2538" w:rsidP="00242C0F">
      <w:pPr>
        <w:jc w:val="both"/>
        <w:rPr>
          <w:lang w:val="fr-FR"/>
        </w:rPr>
      </w:pPr>
    </w:p>
    <w:p w14:paraId="336F41D0" w14:textId="77777777" w:rsidR="00DF2538" w:rsidRPr="0032190F" w:rsidRDefault="00DF2538" w:rsidP="00426FF9">
      <w:pPr>
        <w:pStyle w:val="Heading1"/>
      </w:pPr>
      <w:r w:rsidRPr="0032190F">
        <w:t>FUHRHOLZ</w:t>
      </w:r>
    </w:p>
    <w:p w14:paraId="4E3C9E48" w14:textId="2DB9C470" w:rsidR="00DF2538" w:rsidRPr="0032190F" w:rsidRDefault="00DF2538" w:rsidP="00DF2538">
      <w:pPr>
        <w:jc w:val="both"/>
        <w:rPr>
          <w:lang w:val="fr-FR"/>
        </w:rPr>
      </w:pPr>
      <w:r w:rsidRPr="0032190F">
        <w:rPr>
          <w:lang w:val="fr-FR"/>
        </w:rPr>
        <w:br/>
        <w:t xml:space="preserve">Führholz (Autriche) a livré une/des représentations </w:t>
      </w:r>
      <w:hyperlink r:id="rId5098" w:anchor="Cul_Proto_Art_TAC_T_a" w:history="1">
        <w:r w:rsidRPr="0032190F">
          <w:rPr>
            <w:rStyle w:val="Hyperlink"/>
            <w:lang w:val="fr-FR"/>
          </w:rPr>
          <w:t>anthropomorphes</w:t>
        </w:r>
      </w:hyperlink>
      <w:r w:rsidRPr="0032190F">
        <w:rPr>
          <w:lang w:val="fr-FR"/>
        </w:rPr>
        <w:t>complètes (≠ protomè, masque) du début de La Tène (BIB 2049 fig. 3)</w:t>
      </w:r>
    </w:p>
    <w:p w14:paraId="06910235" w14:textId="77777777" w:rsidR="00DF2538" w:rsidRPr="0032190F" w:rsidRDefault="00DF2538" w:rsidP="00DF2538">
      <w:pPr>
        <w:jc w:val="both"/>
        <w:rPr>
          <w:lang w:val="fr-FR"/>
        </w:rPr>
      </w:pPr>
    </w:p>
    <w:p w14:paraId="040E5AC3" w14:textId="77777777" w:rsidR="00DF2538" w:rsidRPr="0032190F" w:rsidRDefault="00DF2538" w:rsidP="00426FF9">
      <w:pPr>
        <w:pStyle w:val="Heading1"/>
      </w:pPr>
      <w:r w:rsidRPr="0032190F">
        <w:t>HOLZELSAU</w:t>
      </w:r>
    </w:p>
    <w:p w14:paraId="35BCA476" w14:textId="77777777" w:rsidR="00DF2538" w:rsidRPr="0032190F" w:rsidRDefault="00DF2538" w:rsidP="00DF2538">
      <w:pPr>
        <w:jc w:val="both"/>
        <w:rPr>
          <w:lang w:val="fr-FR"/>
        </w:rPr>
      </w:pPr>
    </w:p>
    <w:p w14:paraId="20FE107F" w14:textId="77777777" w:rsidR="00DF2538" w:rsidRPr="0032190F" w:rsidRDefault="00DF2538" w:rsidP="00DF2538">
      <w:pPr>
        <w:jc w:val="both"/>
        <w:rPr>
          <w:lang w:val="fr-FR"/>
        </w:rPr>
      </w:pPr>
      <w:r w:rsidRPr="0032190F">
        <w:rPr>
          <w:lang w:val="fr-FR"/>
        </w:rPr>
        <w:t>A Hölzelsau (Italie) : « maître des animaux » présent sur des objets de type laténien (BIB 2049 fig. 3)</w:t>
      </w:r>
    </w:p>
    <w:p w14:paraId="4DCB9281" w14:textId="77777777" w:rsidR="00242C0F" w:rsidRPr="0032190F" w:rsidRDefault="00242C0F" w:rsidP="00242C0F">
      <w:pPr>
        <w:rPr>
          <w:lang w:val="fr-FR"/>
        </w:rPr>
      </w:pPr>
    </w:p>
    <w:p w14:paraId="15C04BD0" w14:textId="77777777" w:rsidR="00242C0F" w:rsidRPr="0032190F" w:rsidRDefault="00242C0F" w:rsidP="00426FF9">
      <w:pPr>
        <w:pStyle w:val="Heading1"/>
      </w:pPr>
      <w:bookmarkStart w:id="2193" w:name="Sit_Strettweg"/>
      <w:r w:rsidRPr="0032190F">
        <w:t>STRETTWEG</w:t>
      </w:r>
    </w:p>
    <w:bookmarkEnd w:id="2193"/>
    <w:p w14:paraId="0D292216" w14:textId="77777777" w:rsidR="00242C0F" w:rsidRPr="0032190F" w:rsidRDefault="00242C0F" w:rsidP="00242C0F">
      <w:pPr>
        <w:rPr>
          <w:lang w:val="fr-FR"/>
        </w:rPr>
      </w:pPr>
    </w:p>
    <w:p w14:paraId="7E0D7051" w14:textId="7F542D2A" w:rsidR="00242C0F" w:rsidRPr="0032190F" w:rsidRDefault="009649A8" w:rsidP="00242C0F">
      <w:pPr>
        <w:jc w:val="both"/>
        <w:rPr>
          <w:lang w:val="fr-FR"/>
        </w:rPr>
      </w:pPr>
      <w:r w:rsidRPr="0032190F">
        <w:rPr>
          <w:lang w:val="fr-FR"/>
        </w:rPr>
        <w:t xml:space="preserve">Styrie. </w:t>
      </w:r>
      <w:r w:rsidR="00242C0F" w:rsidRPr="0032190F">
        <w:rPr>
          <w:lang w:val="fr-FR"/>
        </w:rPr>
        <w:t xml:space="preserve">Site important pour la(les) représentation(s) </w:t>
      </w:r>
      <w:hyperlink r:id="rId5099" w:anchor="Cul_Proto_Art_TAC_T_a" w:history="1">
        <w:r w:rsidR="00673F0D" w:rsidRPr="0032190F">
          <w:rPr>
            <w:rStyle w:val="Hyperlink"/>
            <w:lang w:val="fr-FR"/>
          </w:rPr>
          <w:t>anthropomorphes</w:t>
        </w:r>
      </w:hyperlink>
      <w:r w:rsidR="00242C0F" w:rsidRPr="0032190F">
        <w:rPr>
          <w:lang w:val="fr-FR"/>
        </w:rPr>
        <w:t xml:space="preserve">aurour du début de l’âge du Fer (BIB 1874) </w:t>
      </w:r>
    </w:p>
    <w:p w14:paraId="649ADAD2" w14:textId="3CE78504" w:rsidR="00617F0D" w:rsidRPr="0032190F" w:rsidRDefault="00617F0D" w:rsidP="00242C0F">
      <w:pPr>
        <w:jc w:val="both"/>
        <w:rPr>
          <w:lang w:val="fr-FR"/>
        </w:rPr>
      </w:pPr>
      <w:r w:rsidRPr="0032190F">
        <w:rPr>
          <w:lang w:val="fr-FR"/>
        </w:rPr>
        <w:t>La grande f</w:t>
      </w:r>
      <w:r w:rsidR="00503610" w:rsidRPr="0032190F">
        <w:rPr>
          <w:lang w:val="fr-FR"/>
        </w:rPr>
        <w:t>igure centrale du chariot cultu</w:t>
      </w:r>
      <w:r w:rsidRPr="0032190F">
        <w:rPr>
          <w:lang w:val="fr-FR"/>
        </w:rPr>
        <w:t xml:space="preserve">el de Strettweg montre de très bons parallèles avec les statuettes-cariatides de </w:t>
      </w:r>
      <w:hyperlink r:id="rId5100" w:anchor="Sit_Hochdorf" w:history="1">
        <w:r w:rsidRPr="0032190F">
          <w:rPr>
            <w:rStyle w:val="Hyperlink"/>
            <w:lang w:val="fr-FR"/>
          </w:rPr>
          <w:t>Hochdorf</w:t>
        </w:r>
      </w:hyperlink>
      <w:r w:rsidRPr="0032190F">
        <w:rPr>
          <w:lang w:val="fr-FR"/>
        </w:rPr>
        <w:t xml:space="preserve"> (BIB 2049 p. 28)</w:t>
      </w:r>
    </w:p>
    <w:p w14:paraId="23C98CD2" w14:textId="77777777" w:rsidR="009649A8" w:rsidRPr="0032190F" w:rsidRDefault="009649A8" w:rsidP="009649A8">
      <w:pPr>
        <w:jc w:val="both"/>
        <w:rPr>
          <w:lang w:val="fr-FR"/>
        </w:rPr>
      </w:pPr>
      <w:r w:rsidRPr="0032190F">
        <w:rPr>
          <w:lang w:val="fr-FR"/>
        </w:rPr>
        <w:t>Le char porte la figuration d'une scène mythique comme le conjecture H. Müller-Karpe (1968) ou d'une procession rituelle conserve une signification analogue, liée de façon évidente ici au culte de la fécondité. (BIB 2212 p. 442)</w:t>
      </w:r>
    </w:p>
    <w:p w14:paraId="062C28AA" w14:textId="77777777" w:rsidR="00242C0F" w:rsidRPr="0032190F" w:rsidRDefault="00242C0F" w:rsidP="00242C0F">
      <w:pPr>
        <w:rPr>
          <w:lang w:val="fr-FR"/>
        </w:rPr>
      </w:pPr>
    </w:p>
    <w:p w14:paraId="6720A319" w14:textId="77777777" w:rsidR="00242C0F" w:rsidRPr="004F3B40" w:rsidRDefault="00242C0F" w:rsidP="00426FF9">
      <w:pPr>
        <w:pStyle w:val="Heading1"/>
      </w:pPr>
      <w:bookmarkStart w:id="2194" w:name="Sit_Sesto_Calende"/>
      <w:r w:rsidRPr="004F3B40">
        <w:t>SESTO CALENDE</w:t>
      </w:r>
    </w:p>
    <w:bookmarkEnd w:id="2194"/>
    <w:p w14:paraId="6A1DEFC3" w14:textId="77777777" w:rsidR="00242C0F" w:rsidRPr="004F3B40" w:rsidRDefault="00242C0F" w:rsidP="00242C0F">
      <w:pPr>
        <w:rPr>
          <w:lang w:val="fr-FR"/>
        </w:rPr>
      </w:pPr>
    </w:p>
    <w:p w14:paraId="19840B72" w14:textId="056166EE" w:rsidR="00242C0F" w:rsidRPr="0032190F" w:rsidRDefault="004B5B4E" w:rsidP="00242C0F">
      <w:pPr>
        <w:jc w:val="both"/>
        <w:rPr>
          <w:lang w:val="fr-FR"/>
        </w:rPr>
      </w:pPr>
      <w:r w:rsidRPr="004F3B40">
        <w:rPr>
          <w:lang w:val="fr-FR"/>
        </w:rPr>
        <w:t>Sesto Calende (Lombardie, Italie)</w:t>
      </w:r>
      <w:r w:rsidR="003F70A5" w:rsidRPr="004F3B40">
        <w:rPr>
          <w:lang w:val="fr-FR"/>
        </w:rPr>
        <w:t>, lac Majeur.</w:t>
      </w:r>
      <w:r w:rsidRPr="004F3B40">
        <w:rPr>
          <w:lang w:val="fr-FR"/>
        </w:rPr>
        <w:t xml:space="preserve"> </w:t>
      </w:r>
      <w:r w:rsidR="00242C0F" w:rsidRPr="0032190F">
        <w:rPr>
          <w:lang w:val="fr-FR"/>
        </w:rPr>
        <w:t xml:space="preserve">Site important pour la(les) représentation(s) </w:t>
      </w:r>
      <w:hyperlink r:id="rId5101" w:anchor="Cul_Proto_Art_TAC_T_a" w:history="1">
        <w:r w:rsidR="00673F0D" w:rsidRPr="0032190F">
          <w:rPr>
            <w:rStyle w:val="Hyperlink"/>
            <w:lang w:val="fr-FR"/>
          </w:rPr>
          <w:t>anthropomorphes</w:t>
        </w:r>
      </w:hyperlink>
      <w:r w:rsidR="00960ADC" w:rsidRPr="0032190F">
        <w:rPr>
          <w:lang w:val="fr-FR"/>
        </w:rPr>
        <w:t xml:space="preserve"> </w:t>
      </w:r>
      <w:r w:rsidR="00242C0F" w:rsidRPr="0032190F">
        <w:rPr>
          <w:lang w:val="fr-FR"/>
        </w:rPr>
        <w:t xml:space="preserve">aurour du début de l’âge du Fer (BIB 1874) </w:t>
      </w:r>
    </w:p>
    <w:p w14:paraId="79B7D4B3" w14:textId="32F74E97" w:rsidR="00C258F2" w:rsidRPr="0032190F" w:rsidRDefault="00C258F2" w:rsidP="00C258F2">
      <w:pPr>
        <w:jc w:val="both"/>
        <w:rPr>
          <w:lang w:val="fr-FR"/>
        </w:rPr>
      </w:pPr>
      <w:r w:rsidRPr="0032190F">
        <w:rPr>
          <w:lang w:val="fr-FR"/>
        </w:rPr>
        <w:t xml:space="preserve">Représentation de cheval sur une urne : ligne de </w:t>
      </w:r>
      <w:hyperlink r:id="rId5102" w:anchor="Cul_Proto_Art_TAC_T_g_zigzag" w:history="1">
        <w:r w:rsidR="00E31D08" w:rsidRPr="00E31D08">
          <w:rPr>
            <w:rStyle w:val="Hyperlink"/>
            <w:lang w:val="fr-FR" w:eastAsia="en-GB"/>
          </w:rPr>
          <w:t>zigza</w:t>
        </w:r>
        <w:r w:rsidR="00E31D08">
          <w:rPr>
            <w:rStyle w:val="Hyperlink"/>
            <w:lang w:val="fr-FR" w:eastAsia="en-GB"/>
          </w:rPr>
          <w:t>gs</w:t>
        </w:r>
      </w:hyperlink>
      <w:r w:rsidR="00E31D08">
        <w:rPr>
          <w:lang w:val="fr-FR" w:eastAsia="en-GB"/>
        </w:rPr>
        <w:t xml:space="preserve"> </w:t>
      </w:r>
      <w:r w:rsidRPr="0032190F">
        <w:rPr>
          <w:lang w:val="fr-FR"/>
        </w:rPr>
        <w:t xml:space="preserve">hachurés au dessous desquels sont figurés en alternance un cheval et un chevron au trait simple (BIB 1872 p. 178) </w:t>
      </w:r>
    </w:p>
    <w:p w14:paraId="1C67D163" w14:textId="77777777" w:rsidR="00DF2538" w:rsidRDefault="00DF2538" w:rsidP="00DF2538">
      <w:pPr>
        <w:jc w:val="both"/>
        <w:rPr>
          <w:lang w:val="fr-FR"/>
        </w:rPr>
      </w:pPr>
      <w:r w:rsidRPr="0032190F">
        <w:rPr>
          <w:lang w:val="fr-FR"/>
        </w:rPr>
        <w:t>A Sesto Calendo (Italie) : « maître des animaux » présent dans le groupe des productions alpines et « maître des animaux » présent sur des objets de type laténien (BIB 2049 fig. 3)</w:t>
      </w:r>
    </w:p>
    <w:p w14:paraId="55D88E44" w14:textId="77777777" w:rsidR="00C61151" w:rsidRDefault="00C61151" w:rsidP="00DF2538">
      <w:pPr>
        <w:jc w:val="both"/>
        <w:rPr>
          <w:lang w:val="fr-FR"/>
        </w:rPr>
      </w:pPr>
    </w:p>
    <w:p w14:paraId="6FD6B598" w14:textId="77777777" w:rsidR="00C61151" w:rsidRDefault="00C61151" w:rsidP="00DF2538">
      <w:pPr>
        <w:jc w:val="both"/>
        <w:rPr>
          <w:lang w:val="es-ES"/>
        </w:rPr>
      </w:pPr>
      <w:r w:rsidRPr="00C61151">
        <w:rPr>
          <w:lang w:val="es-ES"/>
        </w:rPr>
        <w:t>Sesto Calende comprend:</w:t>
      </w:r>
    </w:p>
    <w:p w14:paraId="1B0181D4" w14:textId="77777777" w:rsidR="009F73E5" w:rsidRDefault="009F73E5" w:rsidP="00DF2538">
      <w:pPr>
        <w:jc w:val="both"/>
        <w:rPr>
          <w:lang w:val="es-E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6"/>
      </w:tblGrid>
      <w:tr w:rsidR="009F73E5" w14:paraId="2822DF2A" w14:textId="77777777" w:rsidTr="00C35EA7">
        <w:trPr>
          <w:jc w:val="center"/>
        </w:trPr>
        <w:tc>
          <w:tcPr>
            <w:tcW w:w="2976" w:type="dxa"/>
          </w:tcPr>
          <w:p w14:paraId="23DE745D" w14:textId="405DA9B1" w:rsidR="009F73E5" w:rsidRPr="00C35EA7" w:rsidRDefault="00000000" w:rsidP="00C35EA7">
            <w:pPr>
              <w:jc w:val="both"/>
              <w:rPr>
                <w:lang w:val="es-ES"/>
              </w:rPr>
            </w:pPr>
            <w:hyperlink r:id="rId5103" w:anchor="Sit_Carrera" w:history="1">
              <w:r w:rsidR="009F73E5" w:rsidRPr="00C35EA7">
                <w:rPr>
                  <w:rStyle w:val="Hyperlink"/>
                  <w:lang w:val="es-ES"/>
                </w:rPr>
                <w:t>Via Carrera</w:t>
              </w:r>
            </w:hyperlink>
          </w:p>
        </w:tc>
      </w:tr>
      <w:tr w:rsidR="009F73E5" w14:paraId="69FA6A99" w14:textId="77777777" w:rsidTr="00C35EA7">
        <w:trPr>
          <w:jc w:val="center"/>
        </w:trPr>
        <w:tc>
          <w:tcPr>
            <w:tcW w:w="2976" w:type="dxa"/>
          </w:tcPr>
          <w:p w14:paraId="5CD81DC1" w14:textId="5ADA7709" w:rsidR="009F73E5" w:rsidRPr="00C35EA7" w:rsidRDefault="00000000" w:rsidP="00C35EA7">
            <w:pPr>
              <w:jc w:val="both"/>
              <w:rPr>
                <w:lang w:val="es-ES"/>
              </w:rPr>
            </w:pPr>
            <w:hyperlink r:id="rId5104" w:anchor="Sit_Sculati" w:history="1">
              <w:r w:rsidR="009F73E5" w:rsidRPr="00C35EA7">
                <w:rPr>
                  <w:rStyle w:val="Hyperlink"/>
                  <w:lang w:val="es-ES"/>
                </w:rPr>
                <w:t>Via Sculati</w:t>
              </w:r>
            </w:hyperlink>
          </w:p>
        </w:tc>
      </w:tr>
      <w:tr w:rsidR="009F73E5" w14:paraId="7731501B" w14:textId="77777777" w:rsidTr="00C35EA7">
        <w:trPr>
          <w:jc w:val="center"/>
        </w:trPr>
        <w:tc>
          <w:tcPr>
            <w:tcW w:w="2976" w:type="dxa"/>
          </w:tcPr>
          <w:p w14:paraId="46D86897" w14:textId="4DAB63C7" w:rsidR="009F73E5" w:rsidRPr="00C35EA7" w:rsidRDefault="00000000" w:rsidP="00C35EA7">
            <w:pPr>
              <w:jc w:val="both"/>
              <w:rPr>
                <w:lang w:val="es-ES"/>
              </w:rPr>
            </w:pPr>
            <w:hyperlink r:id="rId5105" w:anchor="Campagnola" w:history="1">
              <w:r w:rsidR="009F73E5" w:rsidRPr="00C35EA7">
                <w:rPr>
                  <w:rStyle w:val="Hyperlink"/>
                  <w:lang w:val="fr-FR"/>
                </w:rPr>
                <w:t>Campagnola</w:t>
              </w:r>
            </w:hyperlink>
          </w:p>
        </w:tc>
      </w:tr>
      <w:tr w:rsidR="009F73E5" w:rsidRPr="00497511" w14:paraId="21C95F23" w14:textId="77777777" w:rsidTr="00C35EA7">
        <w:trPr>
          <w:jc w:val="center"/>
        </w:trPr>
        <w:tc>
          <w:tcPr>
            <w:tcW w:w="2976" w:type="dxa"/>
          </w:tcPr>
          <w:p w14:paraId="39DB0130" w14:textId="4118EAC8" w:rsidR="009F73E5" w:rsidRPr="00C35EA7" w:rsidRDefault="00000000" w:rsidP="00C35EA7">
            <w:pPr>
              <w:jc w:val="both"/>
              <w:rPr>
                <w:lang w:val="es-ES"/>
              </w:rPr>
            </w:pPr>
            <w:hyperlink r:id="rId5106" w:anchor="Sit_Mulini_Mezzo_Impiove" w:history="1">
              <w:r w:rsidR="009F73E5" w:rsidRPr="00C35EA7">
                <w:rPr>
                  <w:rStyle w:val="Hyperlink"/>
                  <w:lang w:val="fr-FR"/>
                </w:rPr>
                <w:t>Mulini di Mezzo e Impiove</w:t>
              </w:r>
            </w:hyperlink>
          </w:p>
        </w:tc>
      </w:tr>
      <w:tr w:rsidR="009F73E5" w14:paraId="315E60F6" w14:textId="77777777" w:rsidTr="00C35EA7">
        <w:trPr>
          <w:jc w:val="center"/>
        </w:trPr>
        <w:tc>
          <w:tcPr>
            <w:tcW w:w="2976" w:type="dxa"/>
          </w:tcPr>
          <w:p w14:paraId="45538D3E" w14:textId="7F5222F0" w:rsidR="009F73E5" w:rsidRPr="00C35EA7" w:rsidRDefault="00000000" w:rsidP="00C35EA7">
            <w:pPr>
              <w:jc w:val="both"/>
              <w:rPr>
                <w:lang w:val="es-ES"/>
              </w:rPr>
            </w:pPr>
            <w:hyperlink r:id="rId5107" w:anchor="Sit_Gajaccio" w:history="1">
              <w:r w:rsidR="009F73E5" w:rsidRPr="00C35EA7">
                <w:rPr>
                  <w:rStyle w:val="Hyperlink"/>
                  <w:lang w:val="fr-FR"/>
                </w:rPr>
                <w:t>Gajaccio</w:t>
              </w:r>
            </w:hyperlink>
          </w:p>
        </w:tc>
      </w:tr>
    </w:tbl>
    <w:p w14:paraId="0CBA8441" w14:textId="77777777" w:rsidR="00DF2538" w:rsidRPr="0032190F" w:rsidRDefault="00DF2538" w:rsidP="00426FF9">
      <w:pPr>
        <w:pStyle w:val="Heading1"/>
      </w:pPr>
      <w:r w:rsidRPr="0032190F">
        <w:t>CASTANEDA</w:t>
      </w:r>
    </w:p>
    <w:p w14:paraId="6A705EA5" w14:textId="77777777" w:rsidR="00DF2538" w:rsidRPr="0032190F" w:rsidRDefault="00DF2538" w:rsidP="00DF2538">
      <w:pPr>
        <w:jc w:val="both"/>
        <w:rPr>
          <w:lang w:val="fr-FR"/>
        </w:rPr>
      </w:pPr>
    </w:p>
    <w:p w14:paraId="73EBC026" w14:textId="77777777" w:rsidR="00DF2538" w:rsidRPr="0032190F" w:rsidRDefault="00DF2538" w:rsidP="00DF2538">
      <w:pPr>
        <w:jc w:val="both"/>
        <w:rPr>
          <w:lang w:val="fr-FR"/>
        </w:rPr>
      </w:pPr>
      <w:r w:rsidRPr="0032190F">
        <w:rPr>
          <w:lang w:val="fr-FR"/>
        </w:rPr>
        <w:t>A Castaneda (Italie) : « maître des animaux » présent sur des objets de type laténien (BIB 2049 fig. 3)</w:t>
      </w:r>
    </w:p>
    <w:p w14:paraId="36375456" w14:textId="77777777" w:rsidR="00DF2538" w:rsidRPr="0032190F" w:rsidRDefault="00DF2538" w:rsidP="00DF2538">
      <w:pPr>
        <w:jc w:val="both"/>
        <w:rPr>
          <w:lang w:val="fr-FR"/>
        </w:rPr>
      </w:pPr>
    </w:p>
    <w:p w14:paraId="03AB3BB1" w14:textId="77777777" w:rsidR="00DF2538" w:rsidRPr="0032190F" w:rsidRDefault="00DF2538" w:rsidP="00DF2538">
      <w:pPr>
        <w:jc w:val="both"/>
        <w:rPr>
          <w:lang w:val="fr-FR"/>
        </w:rPr>
      </w:pPr>
      <w:r w:rsidRPr="0032190F">
        <w:rPr>
          <w:lang w:val="fr-FR"/>
        </w:rPr>
        <w:t>BALZERS</w:t>
      </w:r>
    </w:p>
    <w:p w14:paraId="5B1D9D9C" w14:textId="77777777" w:rsidR="00DF2538" w:rsidRPr="0032190F" w:rsidRDefault="00DF2538" w:rsidP="00DF2538">
      <w:pPr>
        <w:jc w:val="both"/>
        <w:rPr>
          <w:lang w:val="fr-FR"/>
        </w:rPr>
      </w:pPr>
      <w:r w:rsidRPr="0032190F">
        <w:rPr>
          <w:lang w:val="fr-FR"/>
        </w:rPr>
        <w:br/>
        <w:t>A Balzers (Italie) : « maître des animaux » présent sur des objets de type laténien (BIB 2049 fig. 3)</w:t>
      </w:r>
    </w:p>
    <w:p w14:paraId="1A345F3D" w14:textId="77777777" w:rsidR="00DF2538" w:rsidRPr="0032190F" w:rsidRDefault="00DF2538" w:rsidP="00DF2538">
      <w:pPr>
        <w:jc w:val="both"/>
        <w:rPr>
          <w:lang w:val="fr-FR"/>
        </w:rPr>
      </w:pPr>
    </w:p>
    <w:p w14:paraId="66365A69" w14:textId="77777777" w:rsidR="00DF2538" w:rsidRPr="0032190F" w:rsidRDefault="00DF2538" w:rsidP="00426FF9">
      <w:pPr>
        <w:pStyle w:val="Heading1"/>
      </w:pPr>
      <w:r w:rsidRPr="0032190F">
        <w:t>GIUBASCO</w:t>
      </w:r>
    </w:p>
    <w:p w14:paraId="4E375146" w14:textId="77777777" w:rsidR="00DF2538" w:rsidRPr="0032190F" w:rsidRDefault="00DF2538" w:rsidP="00242C0F">
      <w:pPr>
        <w:jc w:val="both"/>
        <w:rPr>
          <w:lang w:val="fr-FR"/>
        </w:rPr>
      </w:pPr>
    </w:p>
    <w:p w14:paraId="3B35D02F" w14:textId="77777777" w:rsidR="00DF2538" w:rsidRPr="0032190F" w:rsidRDefault="00DF2538" w:rsidP="00242C0F">
      <w:pPr>
        <w:jc w:val="both"/>
        <w:rPr>
          <w:lang w:val="fr-FR"/>
        </w:rPr>
      </w:pPr>
      <w:r w:rsidRPr="0032190F">
        <w:rPr>
          <w:lang w:val="fr-FR"/>
        </w:rPr>
        <w:t>A Giubasco (Suisse) : « maître des animaux » présent dans le groupe des productions alpines (BIB 2049 fig. 3)</w:t>
      </w:r>
    </w:p>
    <w:p w14:paraId="1A80682E" w14:textId="77777777" w:rsidR="00DF2538" w:rsidRPr="0032190F" w:rsidRDefault="00DF2538" w:rsidP="00426FF9">
      <w:pPr>
        <w:pStyle w:val="Heading1"/>
      </w:pPr>
      <w:r w:rsidRPr="0032190F">
        <w:br/>
        <w:t>SAN PAOLO D ENZA</w:t>
      </w:r>
    </w:p>
    <w:p w14:paraId="4B295CAA" w14:textId="77777777" w:rsidR="00DF2538" w:rsidRPr="0032190F" w:rsidRDefault="00DF2538" w:rsidP="00242C0F">
      <w:pPr>
        <w:jc w:val="both"/>
        <w:rPr>
          <w:lang w:val="fr-FR"/>
        </w:rPr>
      </w:pPr>
    </w:p>
    <w:p w14:paraId="0CD4C931" w14:textId="77777777" w:rsidR="00DF2538" w:rsidRPr="0032190F" w:rsidRDefault="00DF2538" w:rsidP="00242C0F">
      <w:pPr>
        <w:jc w:val="both"/>
        <w:rPr>
          <w:lang w:val="fr-FR"/>
        </w:rPr>
      </w:pPr>
      <w:r w:rsidRPr="0032190F">
        <w:rPr>
          <w:lang w:val="fr-FR"/>
        </w:rPr>
        <w:t>A San Paolo d’Enza (Italie) : « maître des animaux » présent sur des objets de type laténien (BIB 2049 fig. 3)</w:t>
      </w:r>
    </w:p>
    <w:p w14:paraId="5A3711B3" w14:textId="77777777" w:rsidR="00DF2538" w:rsidRPr="0032190F" w:rsidRDefault="00DF2538" w:rsidP="00242C0F">
      <w:pPr>
        <w:jc w:val="both"/>
        <w:rPr>
          <w:lang w:val="fr-FR"/>
        </w:rPr>
      </w:pPr>
    </w:p>
    <w:p w14:paraId="0DAEE303" w14:textId="77777777" w:rsidR="00DF2538" w:rsidRPr="0032190F" w:rsidRDefault="00DF2538" w:rsidP="00426FF9">
      <w:pPr>
        <w:pStyle w:val="Heading1"/>
      </w:pPr>
      <w:r w:rsidRPr="0032190F">
        <w:t>ODERZO</w:t>
      </w:r>
    </w:p>
    <w:p w14:paraId="09479B8C" w14:textId="77777777" w:rsidR="00DF2538" w:rsidRPr="0032190F" w:rsidRDefault="00DF2538" w:rsidP="00DF2538">
      <w:pPr>
        <w:jc w:val="both"/>
        <w:rPr>
          <w:lang w:val="fr-FR"/>
        </w:rPr>
      </w:pPr>
      <w:r w:rsidRPr="0032190F">
        <w:rPr>
          <w:lang w:val="fr-FR"/>
        </w:rPr>
        <w:br/>
        <w:t>A Oderzo (Italie) : « maître des animaux » présent sur des objets de type laténien (BIB 2049 fig. 3)</w:t>
      </w:r>
    </w:p>
    <w:p w14:paraId="1B26F8D8" w14:textId="77777777" w:rsidR="00DF2538" w:rsidRPr="0032190F" w:rsidRDefault="00DF2538" w:rsidP="00426FF9">
      <w:pPr>
        <w:pStyle w:val="Heading1"/>
      </w:pPr>
      <w:r w:rsidRPr="0032190F">
        <w:t>LAGOLE DI CALALZO</w:t>
      </w:r>
    </w:p>
    <w:p w14:paraId="412525AD" w14:textId="77777777" w:rsidR="00DF2538" w:rsidRPr="0032190F" w:rsidRDefault="00DF2538" w:rsidP="00DF2538">
      <w:pPr>
        <w:jc w:val="both"/>
        <w:rPr>
          <w:lang w:val="fr-FR"/>
        </w:rPr>
      </w:pPr>
      <w:r w:rsidRPr="0032190F">
        <w:rPr>
          <w:lang w:val="fr-FR"/>
        </w:rPr>
        <w:br/>
        <w:t>A Làgole di Calalzo (Italie) : « maître des animaux » présent sur des objets de type laténien (BIB 2049 fig. 3)</w:t>
      </w:r>
    </w:p>
    <w:p w14:paraId="492321F5" w14:textId="77777777" w:rsidR="00242C0F" w:rsidRPr="0032190F" w:rsidRDefault="00242C0F" w:rsidP="00242C0F">
      <w:pPr>
        <w:rPr>
          <w:lang w:val="fr-FR"/>
        </w:rPr>
      </w:pPr>
    </w:p>
    <w:p w14:paraId="63DA921D" w14:textId="77777777" w:rsidR="00242C0F" w:rsidRPr="0032190F" w:rsidRDefault="00242C0F" w:rsidP="00426FF9">
      <w:pPr>
        <w:pStyle w:val="Heading1"/>
      </w:pPr>
      <w:bookmarkStart w:id="2195" w:name="Sit_Schirndorf"/>
      <w:r w:rsidRPr="0032190F">
        <w:t>SCHIRNDORF</w:t>
      </w:r>
    </w:p>
    <w:bookmarkEnd w:id="2195"/>
    <w:p w14:paraId="532441C5" w14:textId="77777777" w:rsidR="00242C0F" w:rsidRPr="0032190F" w:rsidRDefault="00242C0F" w:rsidP="00242C0F">
      <w:pPr>
        <w:rPr>
          <w:lang w:val="fr-FR"/>
        </w:rPr>
      </w:pPr>
    </w:p>
    <w:p w14:paraId="30FBF73D" w14:textId="413665C5" w:rsidR="00242C0F" w:rsidRPr="0032190F" w:rsidRDefault="004B5B4E" w:rsidP="00242C0F">
      <w:pPr>
        <w:jc w:val="both"/>
        <w:rPr>
          <w:lang w:val="fr-FR"/>
        </w:rPr>
      </w:pPr>
      <w:r w:rsidRPr="0032190F">
        <w:rPr>
          <w:lang w:val="fr-FR"/>
        </w:rPr>
        <w:t xml:space="preserve">Allemagne. </w:t>
      </w:r>
      <w:r w:rsidR="00242C0F" w:rsidRPr="0032190F">
        <w:rPr>
          <w:lang w:val="fr-FR"/>
        </w:rPr>
        <w:t xml:space="preserve">Site important pour la(les) représentation(s) </w:t>
      </w:r>
      <w:hyperlink r:id="rId5108" w:anchor="Cul_Proto_Art_TAC_T_a" w:history="1">
        <w:r w:rsidR="00673F0D" w:rsidRPr="0032190F">
          <w:rPr>
            <w:rStyle w:val="Hyperlink"/>
            <w:lang w:val="fr-FR"/>
          </w:rPr>
          <w:t>anthropomorphes</w:t>
        </w:r>
      </w:hyperlink>
      <w:r w:rsidR="00242C0F" w:rsidRPr="0032190F">
        <w:rPr>
          <w:lang w:val="fr-FR"/>
        </w:rPr>
        <w:t xml:space="preserve">aurour du début de l’âge du Fer (BIB 1874) </w:t>
      </w:r>
    </w:p>
    <w:p w14:paraId="4D489C60" w14:textId="77777777" w:rsidR="00242C0F" w:rsidRPr="0032190F" w:rsidRDefault="00242C0F" w:rsidP="00242C0F">
      <w:pPr>
        <w:rPr>
          <w:lang w:val="fr-FR"/>
        </w:rPr>
      </w:pPr>
    </w:p>
    <w:p w14:paraId="75A3F812" w14:textId="77777777" w:rsidR="00242C0F" w:rsidRPr="0032190F" w:rsidRDefault="00242C0F" w:rsidP="00426FF9">
      <w:pPr>
        <w:pStyle w:val="Heading1"/>
      </w:pPr>
      <w:bookmarkStart w:id="2196" w:name="Sit_Magdalenska_Gora"/>
      <w:r w:rsidRPr="0032190F">
        <w:t>MAGDALENSKA GORA</w:t>
      </w:r>
    </w:p>
    <w:bookmarkEnd w:id="2196"/>
    <w:p w14:paraId="2E70CBA4" w14:textId="77777777" w:rsidR="00242C0F" w:rsidRPr="0032190F" w:rsidRDefault="00242C0F" w:rsidP="00242C0F">
      <w:pPr>
        <w:rPr>
          <w:lang w:val="fr-FR"/>
        </w:rPr>
      </w:pPr>
    </w:p>
    <w:p w14:paraId="38412B38" w14:textId="2BA4C864" w:rsidR="00242C0F" w:rsidRPr="0032190F" w:rsidRDefault="004B5B4E" w:rsidP="00242C0F">
      <w:pPr>
        <w:jc w:val="both"/>
        <w:rPr>
          <w:lang w:val="fr-FR"/>
        </w:rPr>
      </w:pPr>
      <w:r w:rsidRPr="0032190F">
        <w:rPr>
          <w:lang w:val="fr-FR"/>
        </w:rPr>
        <w:t>Magdalenska gora (Slovénie) est un s</w:t>
      </w:r>
      <w:r w:rsidR="00242C0F" w:rsidRPr="0032190F">
        <w:rPr>
          <w:lang w:val="fr-FR"/>
        </w:rPr>
        <w:t xml:space="preserve">ite important pour la(les) représentation(s) </w:t>
      </w:r>
      <w:hyperlink r:id="rId5109" w:anchor="Cul_Proto_Art_TAC_T_a" w:history="1">
        <w:r w:rsidR="00673F0D" w:rsidRPr="0032190F">
          <w:rPr>
            <w:rStyle w:val="Hyperlink"/>
            <w:lang w:val="fr-FR"/>
          </w:rPr>
          <w:t>anthropomorphes</w:t>
        </w:r>
      </w:hyperlink>
      <w:r w:rsidR="00242C0F" w:rsidRPr="0032190F">
        <w:rPr>
          <w:lang w:val="fr-FR"/>
        </w:rPr>
        <w:t xml:space="preserve">aurour du début de l’âge du Fer (BIB 1874) </w:t>
      </w:r>
    </w:p>
    <w:p w14:paraId="3723D89D" w14:textId="77777777" w:rsidR="00C226F7" w:rsidRPr="0032190F" w:rsidRDefault="00C226F7" w:rsidP="00242C0F">
      <w:pPr>
        <w:rPr>
          <w:lang w:val="fr-FR"/>
        </w:rPr>
      </w:pPr>
    </w:p>
    <w:p w14:paraId="7539CDA2" w14:textId="77777777" w:rsidR="00C226F7" w:rsidRPr="0032190F" w:rsidRDefault="00C226F7" w:rsidP="00426FF9">
      <w:pPr>
        <w:pStyle w:val="Heading1"/>
      </w:pPr>
      <w:bookmarkStart w:id="2197" w:name="Sit_Kleinklein"/>
      <w:r w:rsidRPr="0032190F">
        <w:t>KLEINKLEIN</w:t>
      </w:r>
    </w:p>
    <w:bookmarkEnd w:id="2197"/>
    <w:p w14:paraId="4592AE72" w14:textId="77777777" w:rsidR="00C226F7" w:rsidRPr="0032190F" w:rsidRDefault="00C226F7" w:rsidP="00242C0F">
      <w:pPr>
        <w:rPr>
          <w:lang w:val="fr-FR"/>
        </w:rPr>
      </w:pPr>
    </w:p>
    <w:p w14:paraId="273B2927" w14:textId="25563D28" w:rsidR="00C226F7" w:rsidRPr="0032190F" w:rsidRDefault="00C226F7" w:rsidP="00242C0F">
      <w:pPr>
        <w:jc w:val="both"/>
        <w:rPr>
          <w:lang w:val="fr-FR"/>
        </w:rPr>
      </w:pPr>
      <w:r w:rsidRPr="0032190F">
        <w:rPr>
          <w:rStyle w:val="hps"/>
          <w:lang w:val="fr-FR"/>
        </w:rPr>
        <w:t>Sur</w:t>
      </w:r>
      <w:r w:rsidRPr="0032190F">
        <w:rPr>
          <w:lang w:val="fr-FR"/>
        </w:rPr>
        <w:t xml:space="preserve"> la colline de </w:t>
      </w:r>
      <w:r w:rsidRPr="0032190F">
        <w:rPr>
          <w:rStyle w:val="hps"/>
          <w:lang w:val="fr-FR"/>
        </w:rPr>
        <w:t>Burgstallkogel(</w:t>
      </w:r>
      <w:r w:rsidRPr="0032190F">
        <w:rPr>
          <w:lang w:val="fr-FR"/>
        </w:rPr>
        <w:t xml:space="preserve">458 </w:t>
      </w:r>
      <w:r w:rsidRPr="0032190F">
        <w:rPr>
          <w:rStyle w:val="hps"/>
          <w:lang w:val="fr-FR"/>
        </w:rPr>
        <w:t>m</w:t>
      </w:r>
      <w:r w:rsidRPr="0032190F">
        <w:rPr>
          <w:lang w:val="fr-FR"/>
        </w:rPr>
        <w:t xml:space="preserve">), à côté du </w:t>
      </w:r>
      <w:r w:rsidRPr="0032190F">
        <w:rPr>
          <w:rStyle w:val="hps"/>
          <w:lang w:val="fr-FR"/>
        </w:rPr>
        <w:t>village deKleinKlein (Styrie, Allemagne)</w:t>
      </w:r>
      <w:r w:rsidRPr="0032190F">
        <w:rPr>
          <w:lang w:val="fr-FR"/>
        </w:rPr>
        <w:t xml:space="preserve">, </w:t>
      </w:r>
      <w:r w:rsidRPr="0032190F">
        <w:rPr>
          <w:rStyle w:val="hps"/>
          <w:lang w:val="fr-FR"/>
        </w:rPr>
        <w:t>les archéologues ont découvertdans le règlementvaste(</w:t>
      </w:r>
      <w:r w:rsidRPr="0032190F">
        <w:rPr>
          <w:lang w:val="fr-FR"/>
        </w:rPr>
        <w:t xml:space="preserve">environ </w:t>
      </w:r>
      <w:r w:rsidRPr="0032190F">
        <w:rPr>
          <w:rStyle w:val="hps"/>
          <w:lang w:val="fr-FR"/>
        </w:rPr>
        <w:t>50 000mètres carrés)</w:t>
      </w:r>
      <w:r w:rsidRPr="0032190F">
        <w:rPr>
          <w:lang w:val="fr-FR"/>
        </w:rPr>
        <w:t xml:space="preserve">, </w:t>
      </w:r>
      <w:r w:rsidRPr="0032190F">
        <w:rPr>
          <w:rStyle w:val="hps"/>
          <w:lang w:val="fr-FR"/>
        </w:rPr>
        <w:t xml:space="preserve">datant de la findes </w:t>
      </w:r>
      <w:hyperlink r:id="rId5110" w:anchor="Cul_Champs_Urnes" w:history="1">
        <w:r w:rsidRPr="0032190F">
          <w:rPr>
            <w:rStyle w:val="Hyperlink"/>
            <w:lang w:val="fr-FR"/>
          </w:rPr>
          <w:t>Champs d'Urnes</w:t>
        </w:r>
      </w:hyperlink>
      <w:r w:rsidRPr="0032190F">
        <w:rPr>
          <w:rStyle w:val="hps"/>
          <w:lang w:val="fr-FR"/>
        </w:rPr>
        <w:t xml:space="preserve">àl'époquedu </w:t>
      </w:r>
      <w:hyperlink r:id="rId5111" w:anchor="Cul_Hallstatt" w:history="1">
        <w:r w:rsidRPr="0032190F">
          <w:rPr>
            <w:rStyle w:val="Hyperlink"/>
            <w:lang w:val="fr-FR"/>
          </w:rPr>
          <w:t>Hallstatt</w:t>
        </w:r>
      </w:hyperlink>
      <w:r w:rsidRPr="0032190F">
        <w:rPr>
          <w:lang w:val="fr-FR"/>
        </w:rPr>
        <w:t xml:space="preserve">, en effet </w:t>
      </w:r>
      <w:r w:rsidRPr="0032190F">
        <w:rPr>
          <w:rStyle w:val="hps"/>
          <w:lang w:val="fr-FR"/>
        </w:rPr>
        <w:t>constituéun des centrespolitiqueset économiques les plusimportants de l'</w:t>
      </w:r>
      <w:r w:rsidRPr="0032190F">
        <w:rPr>
          <w:lang w:val="fr-FR"/>
        </w:rPr>
        <w:t xml:space="preserve">Alpine </w:t>
      </w:r>
      <w:r w:rsidRPr="0032190F">
        <w:rPr>
          <w:rStyle w:val="hps"/>
          <w:lang w:val="fr-FR"/>
        </w:rPr>
        <w:t>régionAgedu Fer(</w:t>
      </w:r>
      <w:r w:rsidRPr="0032190F">
        <w:rPr>
          <w:lang w:val="fr-FR"/>
        </w:rPr>
        <w:t xml:space="preserve">8 </w:t>
      </w:r>
      <w:r w:rsidRPr="0032190F">
        <w:rPr>
          <w:rStyle w:val="hps"/>
          <w:lang w:val="fr-FR"/>
        </w:rPr>
        <w:t>-</w:t>
      </w:r>
      <w:r w:rsidRPr="0032190F">
        <w:rPr>
          <w:lang w:val="fr-FR"/>
        </w:rPr>
        <w:t xml:space="preserve">. </w:t>
      </w:r>
      <w:r w:rsidRPr="0032190F">
        <w:rPr>
          <w:rStyle w:val="hps"/>
          <w:lang w:val="fr-FR"/>
        </w:rPr>
        <w:t>début du 6èmesiècle avant JC</w:t>
      </w:r>
      <w:r w:rsidRPr="0032190F">
        <w:rPr>
          <w:lang w:val="fr-FR"/>
        </w:rPr>
        <w:t xml:space="preserve">). </w:t>
      </w:r>
      <w:r w:rsidRPr="0032190F">
        <w:rPr>
          <w:rStyle w:val="hps"/>
          <w:lang w:val="fr-FR"/>
        </w:rPr>
        <w:t>Son importancece querenforcée par lesquatretombes princièresexceptonnelles etrichementéquipéesoi-</w:t>
      </w:r>
      <w:r w:rsidRPr="0032190F">
        <w:rPr>
          <w:lang w:val="fr-FR"/>
        </w:rPr>
        <w:t xml:space="preserve">calles, </w:t>
      </w:r>
      <w:r w:rsidRPr="0032190F">
        <w:rPr>
          <w:rStyle w:val="hps"/>
          <w:lang w:val="fr-FR"/>
        </w:rPr>
        <w:t>trouvés dansSaggauvallée</w:t>
      </w:r>
      <w:r w:rsidRPr="0032190F">
        <w:rPr>
          <w:lang w:val="fr-FR"/>
        </w:rPr>
        <w:t xml:space="preserve">, à côté de </w:t>
      </w:r>
      <w:r w:rsidRPr="0032190F">
        <w:rPr>
          <w:rStyle w:val="hps"/>
          <w:lang w:val="fr-FR"/>
        </w:rPr>
        <w:t>Kleinklein</w:t>
      </w:r>
      <w:r w:rsidRPr="0032190F">
        <w:rPr>
          <w:lang w:val="fr-FR"/>
        </w:rPr>
        <w:t xml:space="preserve">. </w:t>
      </w:r>
      <w:r w:rsidRPr="0032190F">
        <w:rPr>
          <w:rStyle w:val="hps"/>
          <w:lang w:val="fr-FR"/>
        </w:rPr>
        <w:t xml:space="preserve">Sur la colline de </w:t>
      </w:r>
      <w:r w:rsidRPr="0032190F">
        <w:rPr>
          <w:lang w:val="fr-FR"/>
        </w:rPr>
        <w:t xml:space="preserve"> Kröll-Schmiedkogel</w:t>
      </w:r>
      <w:r w:rsidRPr="0032190F">
        <w:rPr>
          <w:rStyle w:val="hps"/>
          <w:lang w:val="fr-FR"/>
        </w:rPr>
        <w:t>,un masquede bronze</w:t>
      </w:r>
      <w:r w:rsidRPr="0032190F">
        <w:rPr>
          <w:lang w:val="fr-FR"/>
        </w:rPr>
        <w:t xml:space="preserve">, </w:t>
      </w:r>
      <w:r w:rsidRPr="0032190F">
        <w:rPr>
          <w:rStyle w:val="hps"/>
          <w:lang w:val="fr-FR"/>
        </w:rPr>
        <w:t>masquesà mainbronze</w:t>
      </w:r>
      <w:r w:rsidRPr="0032190F">
        <w:rPr>
          <w:lang w:val="fr-FR"/>
        </w:rPr>
        <w:t xml:space="preserve">, </w:t>
      </w:r>
      <w:r w:rsidRPr="0032190F">
        <w:rPr>
          <w:rStyle w:val="hps"/>
          <w:lang w:val="fr-FR"/>
        </w:rPr>
        <w:t>unearmureen forme de clochede bronze etune médaille de bronzecasquedoubléeont étéexcavés.Aujourd'hui</w:t>
      </w:r>
      <w:r w:rsidRPr="0032190F">
        <w:rPr>
          <w:lang w:val="fr-FR"/>
        </w:rPr>
        <w:t xml:space="preserve">, </w:t>
      </w:r>
      <w:r w:rsidRPr="0032190F">
        <w:rPr>
          <w:rStyle w:val="hps"/>
          <w:lang w:val="fr-FR"/>
        </w:rPr>
        <w:t>cesobjetssont exposésau LandesmuseumJoanneum deChâteauEggenbergà Graz</w:t>
      </w:r>
      <w:r w:rsidRPr="0032190F">
        <w:rPr>
          <w:lang w:val="fr-FR"/>
        </w:rPr>
        <w:t xml:space="preserve"> (internet)</w:t>
      </w:r>
    </w:p>
    <w:p w14:paraId="23A67990" w14:textId="77777777" w:rsidR="00242C0F" w:rsidRPr="0032190F" w:rsidRDefault="00242C0F" w:rsidP="00242C0F">
      <w:pPr>
        <w:jc w:val="both"/>
        <w:rPr>
          <w:lang w:val="fr-FR"/>
        </w:rPr>
      </w:pPr>
    </w:p>
    <w:p w14:paraId="44924C39" w14:textId="6E4685B8" w:rsidR="00242C0F" w:rsidRPr="0032190F" w:rsidRDefault="00242C0F" w:rsidP="00242C0F">
      <w:pPr>
        <w:jc w:val="both"/>
        <w:rPr>
          <w:lang w:val="fr-FR"/>
        </w:rPr>
      </w:pPr>
      <w:r w:rsidRPr="0032190F">
        <w:rPr>
          <w:lang w:val="fr-FR"/>
        </w:rPr>
        <w:lastRenderedPageBreak/>
        <w:t xml:space="preserve">Site important pour la(les) représentation(s) </w:t>
      </w:r>
      <w:hyperlink r:id="rId5112" w:anchor="Cul_Proto_Art_TAC_T_a" w:history="1">
        <w:r w:rsidR="00673F0D" w:rsidRPr="0032190F">
          <w:rPr>
            <w:rStyle w:val="Hyperlink"/>
            <w:lang w:val="fr-FR"/>
          </w:rPr>
          <w:t>anthropomorphes</w:t>
        </w:r>
      </w:hyperlink>
      <w:r w:rsidRPr="0032190F">
        <w:rPr>
          <w:lang w:val="fr-FR"/>
        </w:rPr>
        <w:t xml:space="preserve">aurour du début </w:t>
      </w:r>
      <w:r w:rsidR="0034588A" w:rsidRPr="0032190F">
        <w:rPr>
          <w:lang w:val="fr-FR"/>
        </w:rPr>
        <w:t xml:space="preserve">de l’âge du Fer (BIB 1874). La manière de représenter les signes figuratifs tête-bêche rappelle la Ferté-Haute-Rive (BIB 1874 p. 63) et </w:t>
      </w:r>
      <w:hyperlink r:id="rId5113" w:anchor="Sit_Sublaines" w:history="1">
        <w:r w:rsidR="0034588A" w:rsidRPr="0032190F">
          <w:rPr>
            <w:rStyle w:val="Hyperlink"/>
            <w:lang w:val="fr-FR"/>
          </w:rPr>
          <w:t>Sublaines</w:t>
        </w:r>
      </w:hyperlink>
      <w:r w:rsidR="0034588A" w:rsidRPr="0032190F">
        <w:rPr>
          <w:lang w:val="fr-FR"/>
        </w:rPr>
        <w:t xml:space="preserve"> (SS BIB).</w:t>
      </w:r>
    </w:p>
    <w:p w14:paraId="3B83086A" w14:textId="1763F146" w:rsidR="00484FA1" w:rsidRPr="0032190F" w:rsidRDefault="00484FA1" w:rsidP="00484FA1">
      <w:pPr>
        <w:jc w:val="both"/>
        <w:rPr>
          <w:lang w:val="fr-FR"/>
        </w:rPr>
      </w:pPr>
      <w:r w:rsidRPr="0032190F">
        <w:rPr>
          <w:lang w:val="fr-FR"/>
        </w:rPr>
        <w:t xml:space="preserve">Motifs nombreux et divers, juxtaposés, pour lesquels il est difficile de percevoir une cohérence narrative (~ </w:t>
      </w:r>
      <w:hyperlink r:id="rId5114" w:anchor="Sit_Sopron" w:history="1">
        <w:r w:rsidRPr="0032190F">
          <w:rPr>
            <w:rStyle w:val="Hyperlink"/>
            <w:lang w:val="fr-FR"/>
          </w:rPr>
          <w:t>Sopron</w:t>
        </w:r>
      </w:hyperlink>
      <w:r w:rsidRPr="0032190F">
        <w:rPr>
          <w:lang w:val="fr-FR"/>
        </w:rPr>
        <w:t>) (BIB 2049 p. 27-28)</w:t>
      </w:r>
    </w:p>
    <w:p w14:paraId="2CE69EF4" w14:textId="77777777" w:rsidR="00484FA1" w:rsidRPr="0032190F" w:rsidRDefault="00484FA1" w:rsidP="00242C0F">
      <w:pPr>
        <w:rPr>
          <w:lang w:val="fr-FR"/>
        </w:rPr>
      </w:pPr>
    </w:p>
    <w:p w14:paraId="266CC551" w14:textId="77777777" w:rsidR="002F2654" w:rsidRPr="0032190F" w:rsidRDefault="002F2654" w:rsidP="00426FF9">
      <w:pPr>
        <w:pStyle w:val="Heading1"/>
      </w:pPr>
      <w:bookmarkStart w:id="2198" w:name="Sit_Euvy"/>
      <w:r w:rsidRPr="0032190F">
        <w:t>EUVY</w:t>
      </w:r>
    </w:p>
    <w:bookmarkEnd w:id="2198"/>
    <w:p w14:paraId="35DA83A0" w14:textId="77777777" w:rsidR="002F2654" w:rsidRPr="0032190F" w:rsidRDefault="002F2654" w:rsidP="00242C0F">
      <w:pPr>
        <w:rPr>
          <w:lang w:val="fr-FR"/>
        </w:rPr>
      </w:pPr>
    </w:p>
    <w:p w14:paraId="1AF86ABE" w14:textId="5B1926DC" w:rsidR="002F2654" w:rsidRPr="0032190F" w:rsidRDefault="002F2654" w:rsidP="00873143">
      <w:pPr>
        <w:autoSpaceDE w:val="0"/>
        <w:autoSpaceDN w:val="0"/>
        <w:adjustRightInd w:val="0"/>
        <w:rPr>
          <w:color w:val="141414"/>
          <w:lang w:val="fr-FR"/>
        </w:rPr>
      </w:pPr>
      <w:r w:rsidRPr="0032190F">
        <w:rPr>
          <w:lang w:val="fr-FR"/>
        </w:rPr>
        <w:t xml:space="preserve">A Euvy, trois figures viennent d'un fossé qui était interprété par les fouilleurs comme la partie d'un sanctuaire primitif (BIB 1874 p. 59). </w:t>
      </w:r>
      <w:r w:rsidR="00873143" w:rsidRPr="0032190F">
        <w:rPr>
          <w:color w:val="141414"/>
          <w:lang w:val="fr-FR"/>
        </w:rPr>
        <w:t xml:space="preserve">Statuettes </w:t>
      </w:r>
      <w:hyperlink r:id="rId5115" w:anchor="Cul_Proto_Art_TAC_T_a" w:history="1">
        <w:r w:rsidR="00673F0D" w:rsidRPr="0032190F">
          <w:rPr>
            <w:rStyle w:val="Hyperlink"/>
            <w:lang w:val="fr-FR"/>
          </w:rPr>
          <w:t>anthropomorphes</w:t>
        </w:r>
      </w:hyperlink>
      <w:r w:rsidR="00C962F6" w:rsidRPr="0032190F">
        <w:rPr>
          <w:lang w:val="fr-FR"/>
        </w:rPr>
        <w:t xml:space="preserve"> </w:t>
      </w:r>
      <w:r w:rsidR="00873143" w:rsidRPr="0032190F">
        <w:rPr>
          <w:color w:val="141414"/>
          <w:lang w:val="fr-FR"/>
        </w:rPr>
        <w:t>protohistoriques (BIB 1874 pl. 7)</w:t>
      </w:r>
    </w:p>
    <w:p w14:paraId="4723B7CA" w14:textId="77777777" w:rsidR="00851C87" w:rsidRPr="0032190F" w:rsidRDefault="00851C87" w:rsidP="00873143">
      <w:pPr>
        <w:autoSpaceDE w:val="0"/>
        <w:autoSpaceDN w:val="0"/>
        <w:adjustRightInd w:val="0"/>
        <w:rPr>
          <w:color w:val="141414"/>
          <w:lang w:val="fr-FR"/>
        </w:rPr>
      </w:pPr>
    </w:p>
    <w:p w14:paraId="404EA623" w14:textId="77777777" w:rsidR="00851C87" w:rsidRPr="0032190F" w:rsidRDefault="00851C87" w:rsidP="00426FF9">
      <w:pPr>
        <w:pStyle w:val="Heading1"/>
      </w:pPr>
      <w:bookmarkStart w:id="2199" w:name="Sit_Guillay"/>
      <w:r w:rsidRPr="0032190F">
        <w:t>GUILLAY</w:t>
      </w:r>
    </w:p>
    <w:bookmarkEnd w:id="2199"/>
    <w:p w14:paraId="244859D1" w14:textId="77777777" w:rsidR="00851C87" w:rsidRPr="0032190F" w:rsidRDefault="00851C87" w:rsidP="00873143">
      <w:pPr>
        <w:autoSpaceDE w:val="0"/>
        <w:autoSpaceDN w:val="0"/>
        <w:adjustRightInd w:val="0"/>
        <w:rPr>
          <w:color w:val="141414"/>
          <w:lang w:val="fr-FR"/>
        </w:rPr>
      </w:pPr>
      <w:r w:rsidRPr="0032190F">
        <w:rPr>
          <w:color w:val="141414"/>
          <w:lang w:val="fr-FR"/>
        </w:rPr>
        <w:br/>
        <w:t>Le menhir de Guillay (Larrivière-Saint-Savin, Landes) montre différentes gravures (wiki) : roues à 4 rayons (peut-être un char schémati</w:t>
      </w:r>
      <w:r w:rsidR="00905FC0" w:rsidRPr="0032190F">
        <w:rPr>
          <w:color w:val="141414"/>
          <w:lang w:val="fr-FR"/>
        </w:rPr>
        <w:t>s</w:t>
      </w:r>
      <w:r w:rsidRPr="0032190F">
        <w:rPr>
          <w:color w:val="141414"/>
          <w:lang w:val="fr-FR"/>
        </w:rPr>
        <w:t>é), motifs zoomorphes  (BIB 2212 p. 438)</w:t>
      </w:r>
      <w:r w:rsidR="00697020" w:rsidRPr="0032190F">
        <w:rPr>
          <w:color w:val="141414"/>
          <w:lang w:val="fr-FR"/>
        </w:rPr>
        <w:t xml:space="preserve"> char douteux (SS BIB)</w:t>
      </w:r>
    </w:p>
    <w:p w14:paraId="06AA7D3F" w14:textId="49109B31" w:rsidR="00B27E65" w:rsidRPr="0032190F" w:rsidRDefault="00905FC0" w:rsidP="00242C0F">
      <w:pPr>
        <w:rPr>
          <w:szCs w:val="21"/>
          <w:lang w:val="fr-FR" w:eastAsia="en-GB"/>
        </w:rPr>
      </w:pPr>
      <w:r w:rsidRPr="0032190F">
        <w:rPr>
          <w:szCs w:val="21"/>
          <w:lang w:val="fr-FR" w:eastAsia="en-GB"/>
        </w:rPr>
        <w:t xml:space="preserve">Près du bord supérieur de la pierre, un animal schématique, pourvu de cornes est bouchardé (piqueté) sur une surface préalablement polie. Un trait est figuré devant l’animal. R. Arambourou avait identifié un </w:t>
      </w:r>
      <w:hyperlink r:id="rId5116" w:anchor="Cul_Proto_Art_TAC_T_z_cerf" w:history="1">
        <w:r w:rsidR="007C30AB" w:rsidRPr="0032190F">
          <w:rPr>
            <w:rStyle w:val="Hyperlink"/>
            <w:lang w:val="fr-FR"/>
          </w:rPr>
          <w:t>cervid</w:t>
        </w:r>
      </w:hyperlink>
      <w:r w:rsidR="007C30AB" w:rsidRPr="0032190F">
        <w:rPr>
          <w:lang w:val="fr-FR"/>
        </w:rPr>
        <w:t>é</w:t>
      </w:r>
      <w:r w:rsidRPr="0032190F">
        <w:rPr>
          <w:szCs w:val="21"/>
          <w:lang w:val="fr-FR" w:eastAsia="en-GB"/>
        </w:rPr>
        <w:t>. A. Beyneix, s’appuyant sur l’absence de ramures, habituellement bien marquées sur les rares représentations de cervidés, et sur la présence d’un trait devant l’animal qui « semble attaché par le muffle à une longue courroie (longe ?) », penche plutôt pour un boviné (Beyneix, 2007). Nous nous prononçons nous aussi pour un boviné représenté de profil. Comme l’ont justement fait remarquer J. Roussot-Larroque et A. Beyneix, cette gravure s’inscrit dans un bestiaire très répandu en Europe occidentale et notamment dans la péninsule ibérique. En-dessous, un motif circulaire avec une croix, et à sa gauche un trait oblique, et au-dessus un autre motif comparable au premier avec aussi un trait, sont tracés de manière linéaire. La lecture de ces motifs non figuratifs est délicate. Beyneix croit discerner deux réticulés (Beyneix, 2007). De son côté, R. Arambourou y voyait un char avec ses de</w:t>
      </w:r>
      <w:r w:rsidR="00697020" w:rsidRPr="0032190F">
        <w:rPr>
          <w:szCs w:val="21"/>
          <w:lang w:val="fr-FR" w:eastAsia="en-GB"/>
        </w:rPr>
        <w:t xml:space="preserve">ux roues, un essieu et un timon </w:t>
      </w:r>
      <w:r w:rsidRPr="0032190F">
        <w:rPr>
          <w:szCs w:val="21"/>
          <w:lang w:val="fr-FR" w:eastAsia="en-GB"/>
        </w:rPr>
        <w:t>(BIB 2375)</w:t>
      </w:r>
      <w:r w:rsidR="00B27E65" w:rsidRPr="0032190F">
        <w:rPr>
          <w:szCs w:val="21"/>
          <w:lang w:val="fr-FR" w:eastAsia="en-GB"/>
        </w:rPr>
        <w:t xml:space="preserve"> </w:t>
      </w:r>
    </w:p>
    <w:p w14:paraId="559396F4" w14:textId="446B9D9C" w:rsidR="006807E5" w:rsidRDefault="00B27E65" w:rsidP="00B27E65">
      <w:pPr>
        <w:jc w:val="both"/>
        <w:rPr>
          <w:lang w:val="fr-FR"/>
        </w:rPr>
      </w:pPr>
      <w:r w:rsidRPr="0032190F">
        <w:rPr>
          <w:szCs w:val="21"/>
          <w:lang w:val="fr-FR" w:eastAsia="en-GB"/>
        </w:rPr>
        <w:t xml:space="preserve">Pour Robert Arambourou, le zoomorphe serait un cerf ou un cervidé. Il fut suivi dans cette interprétation par Julia Roussot-Larroque qui, plus prudente tout de même, évoqua un cervidé stylisé qu’elle rapprocha de motifs ornementaux de vases du groupe de Palmela (Roussot-Larroque, 1987). Cette déduction ne nous satisfait pas pleinement. L’absence de ramure, même simplifiée par des signes élaphomorphes, nous semble d’emblée un argument déterminant pour ne pas envisager un cervidé. Par ailleurs, la figuration animalière de Larrivière demeure très différente des uniques représentations de cervidés connues dans l’art mégalithique occidental. Nous en voulons pour preuve les exceptionnelles peintures des orthostates C1 et C4 du dolmen à chambre polygonale et couloir de </w:t>
      </w:r>
      <w:hyperlink r:id="rId5117" w:anchor="Sit_Orca_Juncais" w:history="1">
        <w:r w:rsidRPr="00AD6887">
          <w:rPr>
            <w:rStyle w:val="Hyperlink"/>
            <w:szCs w:val="21"/>
            <w:lang w:val="fr-FR" w:eastAsia="en-GB"/>
          </w:rPr>
          <w:t>Pedra da Orca</w:t>
        </w:r>
      </w:hyperlink>
      <w:r w:rsidRPr="0032190F">
        <w:rPr>
          <w:szCs w:val="21"/>
          <w:lang w:val="fr-FR" w:eastAsia="en-GB"/>
        </w:rPr>
        <w:t xml:space="preserve"> (Leisner et Leisner, 1956, pl. 18 ; Shee Twohig, 1981, p. 153-154 et fig. 45 et 46). En Espagne, les pétroglyphes de Galice, dont les thèmes figuratifs présentent des similitudes et des continuités avec l’art mégalithique (Peña Santos et Rey García, 1997), offrent plus de 600 représentations de cervidés (Rodríguez Casal, 2003). Ces derniers comportent invariablement des ramures bien marquées. Il en est de même des peintures rupestres néolithiques de France méditerranéenne au sein desquelles le cerf, l’animal le plus commun du bestiaire, est toujours doté d’une ramure impressionnante (Hameau, 2002 et 2003). Pour notre part, nous pencherions davantage, avec toute la prudence qui s’impose, pour un boviné figuré de profil par un axe horizontal d’où descendent quatre membres avec une encornure rectiligne, symétrique et développée. L’animal de Guillay ne manque pas de nous renvoyer au bestiaire domestique de la péninsule Ibérique. Nous songeons, par exemple, aux décors peints qui ornent un montant du couloir du dolmen de Cubillejo de Lara de los Infantes (Burgos, Espagne) (Shee Twohig, 1981, p. 157 et fig. 59). On peut observer tout autant deux gravures de bovinés à grandes cornes sur un </w:t>
      </w:r>
      <w:r w:rsidRPr="0032190F">
        <w:rPr>
          <w:szCs w:val="21"/>
          <w:lang w:val="fr-FR" w:eastAsia="en-GB"/>
        </w:rPr>
        <w:lastRenderedPageBreak/>
        <w:t>orthostate du dolmen del Portillo de las Cortes à Aguilar de Anguita (Guadalajara, Espagne) (Bueno Ramírez et Balbín Behrmann, 1997, fig. 7). Les deux motifs schématiques, quant à eux, posent toujours des difficultés d’explication. Robert Arambourou interprétait l’un d’eux, peut-être en référence à l’art caballin du Sahara, comme étant la roue d’un char solaire avec son essieu et un timon. Nous serions plus enclin à évoquer deux réticulés réguliers, à quatre cases, ovalaires ou rectangulaires, dont on trouve de frappants parallèles par dizaines parmi les célèbres figures rupestres du mont Bégo dans la vallée des Merveilles (Alpes-Maritimes). Ces dessins géométriques représenteraient des parcellaires, en d’autres termes des champs cultivés, de la fin du Néolithique ou du début de l’Âge du Bronze (Lumley, 1995, p. 268, fig. 168-171).(BIB 2522)</w:t>
      </w:r>
      <w:r w:rsidRPr="0032190F">
        <w:rPr>
          <w:lang w:val="fr-FR"/>
        </w:rPr>
        <w:t xml:space="preserve"> </w:t>
      </w:r>
    </w:p>
    <w:p w14:paraId="1A12E9E8" w14:textId="77777777" w:rsidR="001767E8" w:rsidRDefault="001767E8" w:rsidP="00B27E65">
      <w:pPr>
        <w:jc w:val="both"/>
        <w:rPr>
          <w:lang w:val="fr-FR"/>
        </w:rPr>
      </w:pPr>
    </w:p>
    <w:p w14:paraId="62A425E5" w14:textId="77777777" w:rsidR="001767E8" w:rsidRPr="0032190F" w:rsidRDefault="001767E8" w:rsidP="00426FF9">
      <w:pPr>
        <w:pStyle w:val="Heading1"/>
      </w:pPr>
      <w:bookmarkStart w:id="2200" w:name="Sit_Guadalajara"/>
      <w:r>
        <w:t>GUADALAJARA</w:t>
      </w:r>
    </w:p>
    <w:bookmarkEnd w:id="2200"/>
    <w:p w14:paraId="4E4EC05F" w14:textId="77777777" w:rsidR="00B27E65" w:rsidRDefault="00B27E65" w:rsidP="00B27E65">
      <w:pPr>
        <w:jc w:val="both"/>
        <w:rPr>
          <w:lang w:val="fr-FR"/>
        </w:rPr>
      </w:pPr>
    </w:p>
    <w:p w14:paraId="3E36D1DB" w14:textId="323D5B0F" w:rsidR="001767E8" w:rsidRDefault="001767E8" w:rsidP="00B27E65">
      <w:pPr>
        <w:jc w:val="both"/>
        <w:rPr>
          <w:lang w:val="fr-FR"/>
        </w:rPr>
      </w:pPr>
      <w:r>
        <w:rPr>
          <w:lang w:val="fr-FR"/>
        </w:rPr>
        <w:t>Dans la province de Guadalajara, une exceptionnelle épée en or (</w:t>
      </w:r>
      <w:r w:rsidRPr="001767E8">
        <w:rPr>
          <w:i/>
          <w:lang w:val="fr-FR"/>
        </w:rPr>
        <w:t>gold-hilted sword</w:t>
      </w:r>
      <w:r>
        <w:rPr>
          <w:lang w:val="fr-FR"/>
        </w:rPr>
        <w:t>), appartenant probablemenent à un dépôt. Probalement à lier avec la culture d'</w:t>
      </w:r>
      <w:r w:rsidR="002B3D59">
        <w:rPr>
          <w:lang w:val="fr-FR"/>
        </w:rPr>
        <w:t xml:space="preserve"> </w:t>
      </w:r>
      <w:hyperlink r:id="rId5118" w:anchor="Cul_Argar_B_arm_epee" w:history="1">
        <w:r w:rsidRPr="002B3D59">
          <w:rPr>
            <w:rStyle w:val="Hyperlink"/>
            <w:lang w:val="fr-FR"/>
          </w:rPr>
          <w:t>Argar</w:t>
        </w:r>
      </w:hyperlink>
      <w:r>
        <w:rPr>
          <w:lang w:val="fr-FR"/>
        </w:rPr>
        <w:t xml:space="preserve"> (BIB 2955)</w:t>
      </w:r>
    </w:p>
    <w:p w14:paraId="581D9420" w14:textId="77777777" w:rsidR="0048378D" w:rsidRDefault="0048378D" w:rsidP="00B27E65">
      <w:pPr>
        <w:jc w:val="both"/>
        <w:rPr>
          <w:lang w:val="fr-FR"/>
        </w:rPr>
      </w:pPr>
    </w:p>
    <w:p w14:paraId="01C87A1A" w14:textId="59816DA6" w:rsidR="0048378D" w:rsidRDefault="0048378D" w:rsidP="00B27E65">
      <w:pPr>
        <w:jc w:val="both"/>
        <w:rPr>
          <w:lang w:val="fr-FR"/>
        </w:rPr>
      </w:pPr>
      <w:r>
        <w:rPr>
          <w:lang w:val="fr-FR"/>
        </w:rPr>
        <w:t xml:space="preserve">v. gr. </w:t>
      </w:r>
      <w:hyperlink r:id="rId5119" w:anchor="Cul_Alentejo_stele_o_epee" w:history="1">
        <w:r w:rsidRPr="0048378D">
          <w:rPr>
            <w:rStyle w:val="Hyperlink"/>
            <w:lang w:val="fr-FR"/>
          </w:rPr>
          <w:t>Alentejo</w:t>
        </w:r>
      </w:hyperlink>
    </w:p>
    <w:p w14:paraId="0300EF32" w14:textId="77777777" w:rsidR="001767E8" w:rsidRPr="0032190F" w:rsidRDefault="001767E8" w:rsidP="00B27E65">
      <w:pPr>
        <w:jc w:val="both"/>
        <w:rPr>
          <w:lang w:val="fr-FR"/>
        </w:rPr>
      </w:pPr>
    </w:p>
    <w:p w14:paraId="55E50A09" w14:textId="77777777" w:rsidR="00873143" w:rsidRPr="0032190F" w:rsidRDefault="00873143" w:rsidP="00426FF9">
      <w:pPr>
        <w:pStyle w:val="Heading1"/>
      </w:pPr>
      <w:bookmarkStart w:id="2201" w:name="Sit_Chalucet"/>
      <w:r w:rsidRPr="0032190F">
        <w:t>CHALUCET</w:t>
      </w:r>
    </w:p>
    <w:bookmarkEnd w:id="2201"/>
    <w:p w14:paraId="4EBEE6F0" w14:textId="77777777" w:rsidR="00873143" w:rsidRPr="0032190F" w:rsidRDefault="00873143" w:rsidP="00242C0F">
      <w:pPr>
        <w:rPr>
          <w:lang w:val="fr-FR"/>
        </w:rPr>
      </w:pPr>
    </w:p>
    <w:p w14:paraId="0CAE5810" w14:textId="4BF26166" w:rsidR="00873143" w:rsidRPr="0032190F" w:rsidRDefault="00873143" w:rsidP="00C962F6">
      <w:pPr>
        <w:autoSpaceDE w:val="0"/>
        <w:autoSpaceDN w:val="0"/>
        <w:adjustRightInd w:val="0"/>
        <w:jc w:val="both"/>
        <w:rPr>
          <w:color w:val="141414"/>
          <w:lang w:val="fr-FR"/>
        </w:rPr>
      </w:pPr>
      <w:r w:rsidRPr="0032190F">
        <w:rPr>
          <w:color w:val="141414"/>
          <w:lang w:val="fr-FR"/>
        </w:rPr>
        <w:t>Le site de Chalucet (</w:t>
      </w:r>
      <w:r w:rsidR="00851C87" w:rsidRPr="0032190F">
        <w:rPr>
          <w:color w:val="141414"/>
          <w:lang w:val="fr-FR"/>
        </w:rPr>
        <w:t xml:space="preserve">Saint-Jean-Ligoure, </w:t>
      </w:r>
      <w:r w:rsidRPr="0032190F">
        <w:rPr>
          <w:color w:val="141414"/>
          <w:lang w:val="fr-FR"/>
        </w:rPr>
        <w:t>Haute-Vienne), a livré des statuettes</w:t>
      </w:r>
      <w:r w:rsidR="00C962F6" w:rsidRPr="0032190F">
        <w:rPr>
          <w:color w:val="141414"/>
          <w:lang w:val="fr-FR"/>
        </w:rPr>
        <w:t xml:space="preserve"> </w:t>
      </w:r>
      <w:hyperlink r:id="rId5120" w:anchor="Cul_Proto_Art_TAC_T_a" w:history="1">
        <w:r w:rsidR="00673F0D" w:rsidRPr="0032190F">
          <w:rPr>
            <w:rStyle w:val="Hyperlink"/>
            <w:lang w:val="fr-FR"/>
          </w:rPr>
          <w:t>anthropomorphes</w:t>
        </w:r>
      </w:hyperlink>
      <w:r w:rsidR="00BB75BC" w:rsidRPr="0032190F">
        <w:rPr>
          <w:lang w:val="fr-FR"/>
        </w:rPr>
        <w:t xml:space="preserve"> </w:t>
      </w:r>
      <w:r w:rsidRPr="0032190F">
        <w:rPr>
          <w:color w:val="141414"/>
          <w:lang w:val="fr-FR"/>
        </w:rPr>
        <w:t>protohistoriques (BIB 1874 pl. 7)</w:t>
      </w:r>
      <w:r w:rsidR="00E22A03" w:rsidRPr="0032190F">
        <w:rPr>
          <w:color w:val="141414"/>
          <w:lang w:val="fr-FR"/>
        </w:rPr>
        <w:t xml:space="preserve">. Fibule zoomorphe du Hallstatt final (BIB 1872 p. 4) </w:t>
      </w:r>
    </w:p>
    <w:p w14:paraId="17750D3F" w14:textId="77777777" w:rsidR="0089512A" w:rsidRPr="0032190F" w:rsidRDefault="0089512A" w:rsidP="00C962F6">
      <w:pPr>
        <w:autoSpaceDE w:val="0"/>
        <w:autoSpaceDN w:val="0"/>
        <w:adjustRightInd w:val="0"/>
        <w:jc w:val="both"/>
        <w:rPr>
          <w:lang w:val="fr-FR"/>
        </w:rPr>
      </w:pPr>
      <w:r w:rsidRPr="0032190F">
        <w:rPr>
          <w:lang w:val="fr-FR"/>
        </w:rPr>
        <w:t xml:space="preserve">Chalucet est un habitat protohistorique. Découverte de fragments de roue à rayons en terre cuite </w:t>
      </w:r>
      <w:r w:rsidR="005A06DB" w:rsidRPr="0032190F">
        <w:rPr>
          <w:lang w:val="fr-FR"/>
        </w:rPr>
        <w:t xml:space="preserve"> du Bronze final </w:t>
      </w:r>
      <w:r w:rsidR="007D7C88" w:rsidRPr="0032190F">
        <w:rPr>
          <w:lang w:val="fr-FR"/>
        </w:rPr>
        <w:t>3</w:t>
      </w:r>
      <w:r w:rsidR="005A06DB" w:rsidRPr="0032190F">
        <w:rPr>
          <w:lang w:val="fr-FR"/>
        </w:rPr>
        <w:t xml:space="preserve"> </w:t>
      </w:r>
      <w:r w:rsidRPr="0032190F">
        <w:rPr>
          <w:lang w:val="fr-FR"/>
        </w:rPr>
        <w:t>(BIB 2225 p. 61)</w:t>
      </w:r>
      <w:r w:rsidR="00851C87" w:rsidRPr="0032190F">
        <w:rPr>
          <w:lang w:val="fr-FR"/>
        </w:rPr>
        <w:t xml:space="preserve">. Egalement, une roue pleine sans rayon </w:t>
      </w:r>
      <w:r w:rsidR="007D7C88" w:rsidRPr="0032190F">
        <w:rPr>
          <w:lang w:val="fr-FR"/>
        </w:rPr>
        <w:t xml:space="preserve">du Bronze final 3 </w:t>
      </w:r>
      <w:r w:rsidR="00851C87" w:rsidRPr="0032190F">
        <w:rPr>
          <w:lang w:val="fr-FR"/>
        </w:rPr>
        <w:t>(BIB 2212 p. 438). Par ailleurs, trois figurines proviennent des récoltes de surface sur le site de Chalucet, l'une très grossière et incertaine, deux autres réalistes. Il n'est pas indifférent de noter que ces deux dernières proviennent du même endroit que la roue sans rayons : la concentration n° 9, en relation avec du mobilier BF 3b pour les deux figurines réalistes (BIB 2212 p. 438)</w:t>
      </w:r>
    </w:p>
    <w:p w14:paraId="0089DC8B" w14:textId="77777777" w:rsidR="00B26C61" w:rsidRPr="0032190F" w:rsidRDefault="00B26C61" w:rsidP="00C962F6">
      <w:pPr>
        <w:autoSpaceDE w:val="0"/>
        <w:autoSpaceDN w:val="0"/>
        <w:adjustRightInd w:val="0"/>
        <w:jc w:val="both"/>
        <w:rPr>
          <w:color w:val="141414"/>
          <w:lang w:val="fr-FR"/>
        </w:rPr>
      </w:pPr>
      <w:r w:rsidRPr="0032190F">
        <w:rPr>
          <w:lang w:val="fr-FR"/>
        </w:rPr>
        <w:t>Statuettes anthropomorphes du Bronze final (BIB 1457)</w:t>
      </w:r>
    </w:p>
    <w:p w14:paraId="43DE6BE1" w14:textId="77777777" w:rsidR="00873143" w:rsidRPr="0032190F" w:rsidRDefault="00873143" w:rsidP="00873143">
      <w:pPr>
        <w:autoSpaceDE w:val="0"/>
        <w:autoSpaceDN w:val="0"/>
        <w:adjustRightInd w:val="0"/>
        <w:rPr>
          <w:color w:val="141414"/>
          <w:lang w:val="fr-FR"/>
        </w:rPr>
      </w:pPr>
    </w:p>
    <w:p w14:paraId="46DD7719" w14:textId="77777777" w:rsidR="00873143" w:rsidRPr="0032190F" w:rsidRDefault="00873143" w:rsidP="00426FF9">
      <w:pPr>
        <w:pStyle w:val="Heading1"/>
      </w:pPr>
      <w:bookmarkStart w:id="2202" w:name="Sit_Cercy"/>
      <w:r w:rsidRPr="0032190F">
        <w:t>CERCY</w:t>
      </w:r>
    </w:p>
    <w:bookmarkEnd w:id="2202"/>
    <w:p w14:paraId="392ECFA7" w14:textId="77777777" w:rsidR="00873143" w:rsidRPr="0032190F" w:rsidRDefault="00873143" w:rsidP="00873143">
      <w:pPr>
        <w:autoSpaceDE w:val="0"/>
        <w:autoSpaceDN w:val="0"/>
        <w:adjustRightInd w:val="0"/>
        <w:rPr>
          <w:color w:val="141414"/>
          <w:lang w:val="fr-FR"/>
        </w:rPr>
      </w:pPr>
    </w:p>
    <w:p w14:paraId="53E0FDC7" w14:textId="4F031532" w:rsidR="00873143" w:rsidRPr="0032190F" w:rsidRDefault="00873143" w:rsidP="00873143">
      <w:pPr>
        <w:autoSpaceDE w:val="0"/>
        <w:autoSpaceDN w:val="0"/>
        <w:adjustRightInd w:val="0"/>
        <w:rPr>
          <w:color w:val="141414"/>
          <w:lang w:val="fr-FR"/>
        </w:rPr>
      </w:pPr>
      <w:r w:rsidRPr="0032190F">
        <w:rPr>
          <w:color w:val="141414"/>
          <w:lang w:val="fr-FR"/>
        </w:rPr>
        <w:t>Le site de Cercy (Aube) a livré une statuette protohistorique pseudo-</w:t>
      </w:r>
      <w:hyperlink r:id="rId5121" w:anchor="Cul_Proto_Art_TAC_T_a" w:history="1">
        <w:r w:rsidR="00673F0D" w:rsidRPr="0032190F">
          <w:rPr>
            <w:rStyle w:val="Hyperlink"/>
            <w:lang w:val="fr-FR"/>
          </w:rPr>
          <w:t>anthropomorphe</w:t>
        </w:r>
      </w:hyperlink>
      <w:r w:rsidRPr="0032190F">
        <w:rPr>
          <w:color w:val="141414"/>
          <w:lang w:val="fr-FR"/>
        </w:rPr>
        <w:t xml:space="preserve"> (BIB 1874 pl. 7)</w:t>
      </w:r>
    </w:p>
    <w:p w14:paraId="79749966" w14:textId="77777777" w:rsidR="003D1873" w:rsidRPr="0032190F" w:rsidRDefault="003D1873" w:rsidP="00873143">
      <w:pPr>
        <w:autoSpaceDE w:val="0"/>
        <w:autoSpaceDN w:val="0"/>
        <w:adjustRightInd w:val="0"/>
        <w:rPr>
          <w:color w:val="141414"/>
          <w:lang w:val="fr-FR"/>
        </w:rPr>
      </w:pPr>
    </w:p>
    <w:p w14:paraId="092DE3A8" w14:textId="77777777" w:rsidR="00DA306D" w:rsidRPr="0032190F" w:rsidRDefault="00DA306D" w:rsidP="00426FF9">
      <w:pPr>
        <w:pStyle w:val="Heading1"/>
      </w:pPr>
      <w:bookmarkStart w:id="2203" w:name="Sit_Cluzel"/>
      <w:r w:rsidRPr="0032190F">
        <w:t>CLUZEL (LE)</w:t>
      </w:r>
    </w:p>
    <w:bookmarkEnd w:id="2203"/>
    <w:p w14:paraId="4083526A" w14:textId="77777777" w:rsidR="00DA306D" w:rsidRPr="0032190F" w:rsidRDefault="00DA306D" w:rsidP="00873143">
      <w:pPr>
        <w:autoSpaceDE w:val="0"/>
        <w:autoSpaceDN w:val="0"/>
        <w:adjustRightInd w:val="0"/>
        <w:rPr>
          <w:color w:val="141414"/>
          <w:lang w:val="fr-FR"/>
        </w:rPr>
      </w:pPr>
    </w:p>
    <w:p w14:paraId="08FD70B2" w14:textId="08EF81A6" w:rsidR="00DA306D" w:rsidRPr="0032190F" w:rsidRDefault="00DA306D" w:rsidP="00DA306D">
      <w:pPr>
        <w:jc w:val="both"/>
        <w:rPr>
          <w:lang w:val="fr-FR"/>
        </w:rPr>
      </w:pPr>
      <w:r w:rsidRPr="0032190F">
        <w:rPr>
          <w:color w:val="141414"/>
          <w:lang w:val="fr-FR"/>
        </w:rPr>
        <w:t xml:space="preserve">Le site du Cluzel </w:t>
      </w:r>
      <w:r w:rsidRPr="0032190F">
        <w:rPr>
          <w:lang w:val="fr-FR"/>
        </w:rPr>
        <w:t>(</w:t>
      </w:r>
      <w:r w:rsidR="007C7528" w:rsidRPr="0032190F">
        <w:rPr>
          <w:lang w:val="fr-FR"/>
        </w:rPr>
        <w:t xml:space="preserve">Toulouse, </w:t>
      </w:r>
      <w:r w:rsidRPr="0032190F">
        <w:rPr>
          <w:lang w:val="fr-FR"/>
        </w:rPr>
        <w:t>Haute-Garonne</w:t>
      </w:r>
      <w:r w:rsidRPr="0032190F">
        <w:rPr>
          <w:color w:val="141414"/>
          <w:lang w:val="fr-FR"/>
        </w:rPr>
        <w:t xml:space="preserve">) témoigne de la hiérarchisation de l’habitat au Bronze final </w:t>
      </w:r>
      <w:r w:rsidR="007C7528" w:rsidRPr="0032190F">
        <w:rPr>
          <w:color w:val="141414"/>
          <w:lang w:val="fr-FR"/>
        </w:rPr>
        <w:t>3b</w:t>
      </w:r>
      <w:r w:rsidRPr="0032190F">
        <w:rPr>
          <w:color w:val="141414"/>
          <w:lang w:val="fr-FR"/>
        </w:rPr>
        <w:t xml:space="preserve">. Lié au </w:t>
      </w:r>
      <w:hyperlink r:id="rId5122" w:anchor="Cul_Mailhac__Habitat" w:history="1">
        <w:r w:rsidRPr="0032190F">
          <w:rPr>
            <w:rStyle w:val="Hyperlink"/>
            <w:lang w:val="fr-FR"/>
          </w:rPr>
          <w:t>Mailhacien</w:t>
        </w:r>
      </w:hyperlink>
      <w:r w:rsidRPr="0032190F">
        <w:rPr>
          <w:lang w:val="fr-FR"/>
        </w:rPr>
        <w:t>(BIB 1853)</w:t>
      </w:r>
      <w:r w:rsidR="00CB231E" w:rsidRPr="0032190F">
        <w:rPr>
          <w:lang w:val="fr-FR"/>
        </w:rPr>
        <w:t xml:space="preserve"> « grande agglomération » (BIB 1853)</w:t>
      </w:r>
    </w:p>
    <w:p w14:paraId="7DD91B60" w14:textId="77777777" w:rsidR="007C7528" w:rsidRPr="0032190F" w:rsidRDefault="007C7528" w:rsidP="00DA306D">
      <w:pPr>
        <w:jc w:val="both"/>
        <w:rPr>
          <w:lang w:val="fr-FR"/>
        </w:rPr>
      </w:pPr>
      <w:r w:rsidRPr="0032190F">
        <w:rPr>
          <w:lang w:val="fr-FR"/>
        </w:rPr>
        <w:t>Plateau en avance sur la Garonne, longuement fouillé par A. Müller. D’une superficie de 0,25 ha il est occupé au BF 3a jusqu’à LT (BIB P. Gardes, T. Le Dre, Table ronde d’Orgnac 2016)</w:t>
      </w:r>
    </w:p>
    <w:p w14:paraId="0CFC335B" w14:textId="77777777" w:rsidR="00CD19CB" w:rsidRPr="0032190F" w:rsidRDefault="00CD19CB" w:rsidP="00DA306D">
      <w:pPr>
        <w:jc w:val="both"/>
        <w:rPr>
          <w:lang w:val="fr-FR"/>
        </w:rPr>
      </w:pPr>
      <w:r w:rsidRPr="0032190F">
        <w:rPr>
          <w:lang w:val="fr-FR"/>
        </w:rPr>
        <w:t>Construction en bauge et ossature en bois pour le Fer 1 (BIB P. Gardes et al. in BIB 2540)</w:t>
      </w:r>
    </w:p>
    <w:p w14:paraId="424AD8BD" w14:textId="77777777" w:rsidR="007C7528" w:rsidRPr="0032190F" w:rsidRDefault="007C7528" w:rsidP="00DA306D">
      <w:pPr>
        <w:jc w:val="both"/>
        <w:rPr>
          <w:lang w:val="fr-FR"/>
        </w:rPr>
      </w:pPr>
    </w:p>
    <w:p w14:paraId="4C69AAB8" w14:textId="77777777" w:rsidR="007C7528" w:rsidRPr="0032190F" w:rsidRDefault="007C7528" w:rsidP="00DA306D">
      <w:pPr>
        <w:jc w:val="both"/>
        <w:rPr>
          <w:lang w:val="fr-FR"/>
        </w:rPr>
      </w:pPr>
      <w:r w:rsidRPr="0032190F">
        <w:rPr>
          <w:lang w:val="fr-FR"/>
        </w:rPr>
        <w:t>PECH DE BERRE</w:t>
      </w:r>
    </w:p>
    <w:p w14:paraId="0CC72971" w14:textId="77777777" w:rsidR="007C7528" w:rsidRPr="0032190F" w:rsidRDefault="007C7528" w:rsidP="00DA306D">
      <w:pPr>
        <w:jc w:val="both"/>
        <w:rPr>
          <w:lang w:val="fr-FR"/>
        </w:rPr>
      </w:pPr>
    </w:p>
    <w:p w14:paraId="4F8D8A4C" w14:textId="6EF861D1" w:rsidR="007C7528" w:rsidRPr="0032190F" w:rsidRDefault="007C7528" w:rsidP="00DA306D">
      <w:pPr>
        <w:jc w:val="both"/>
        <w:rPr>
          <w:lang w:val="fr-FR"/>
        </w:rPr>
      </w:pPr>
      <w:r w:rsidRPr="0032190F">
        <w:rPr>
          <w:lang w:val="fr-FR"/>
        </w:rPr>
        <w:t xml:space="preserve">Pech de Berre à Nicole (Lot-et-Garonne) est un habitat de hauteur qui a livré des vestiges du BF 3a et du BF 3b. Un élement de céramique décoré de </w:t>
      </w:r>
      <w:hyperlink r:id="rId5123" w:anchor="Cul_Proto_Art_TAC_T_g_meandre" w:history="1">
        <w:r w:rsidR="00351A6C" w:rsidRPr="0032190F">
          <w:rPr>
            <w:rStyle w:val="Hyperlink"/>
            <w:lang w:val="fr-FR"/>
          </w:rPr>
          <w:t>méandres</w:t>
        </w:r>
      </w:hyperlink>
      <w:r w:rsidR="00351A6C" w:rsidRPr="0032190F">
        <w:rPr>
          <w:lang w:val="fr-FR"/>
        </w:rPr>
        <w:t xml:space="preserve"> </w:t>
      </w:r>
      <w:r w:rsidRPr="0032190F">
        <w:rPr>
          <w:lang w:val="fr-FR"/>
        </w:rPr>
        <w:t>(BIB P. Gardes, T. Le Dre, Table ronde d’Orgnac 2016)</w:t>
      </w:r>
    </w:p>
    <w:p w14:paraId="03FF72EF" w14:textId="77777777" w:rsidR="007C7528" w:rsidRPr="0032190F" w:rsidRDefault="007C7528" w:rsidP="00DA306D">
      <w:pPr>
        <w:jc w:val="both"/>
        <w:rPr>
          <w:lang w:val="fr-FR"/>
        </w:rPr>
      </w:pPr>
    </w:p>
    <w:p w14:paraId="79E8EED2" w14:textId="77777777" w:rsidR="007C7528" w:rsidRPr="0032190F" w:rsidRDefault="007C7528" w:rsidP="00DA306D">
      <w:pPr>
        <w:jc w:val="both"/>
        <w:rPr>
          <w:lang w:val="fr-FR"/>
        </w:rPr>
      </w:pPr>
      <w:r w:rsidRPr="0032190F">
        <w:rPr>
          <w:lang w:val="fr-FR"/>
        </w:rPr>
        <w:t>ERMITAGE (L’)</w:t>
      </w:r>
    </w:p>
    <w:p w14:paraId="781EF0BC" w14:textId="77777777" w:rsidR="007C7528" w:rsidRPr="0032190F" w:rsidRDefault="007C7528" w:rsidP="00DA306D">
      <w:pPr>
        <w:jc w:val="both"/>
        <w:rPr>
          <w:lang w:val="fr-FR"/>
        </w:rPr>
      </w:pPr>
      <w:r w:rsidRPr="0032190F">
        <w:rPr>
          <w:lang w:val="fr-FR"/>
        </w:rPr>
        <w:lastRenderedPageBreak/>
        <w:br/>
        <w:t>L’Ermitage (Asson, Pyrénées</w:t>
      </w:r>
      <w:r w:rsidR="00D76058">
        <w:rPr>
          <w:lang w:val="fr-FR"/>
        </w:rPr>
        <w:t>-</w:t>
      </w:r>
      <w:r w:rsidRPr="0032190F">
        <w:rPr>
          <w:lang w:val="fr-FR"/>
        </w:rPr>
        <w:t>Atltantiques) est un habita</w:t>
      </w:r>
      <w:r w:rsidR="00D76058">
        <w:rPr>
          <w:lang w:val="fr-FR"/>
        </w:rPr>
        <w:t>t</w:t>
      </w:r>
      <w:r w:rsidRPr="0032190F">
        <w:rPr>
          <w:lang w:val="fr-FR"/>
        </w:rPr>
        <w:t xml:space="preserve"> de hauteur, du type colline aménagée, avec une encieinte de 2,4 ha de circonférence. Des éléments du Fer 1 sont à la base de la stratigraphie (BIB P. Gardes, T. Le Dre, Table ronde d’Orgnac 2016)</w:t>
      </w:r>
    </w:p>
    <w:p w14:paraId="560665A4" w14:textId="77777777" w:rsidR="00490F5B" w:rsidRPr="0032190F" w:rsidRDefault="00490F5B" w:rsidP="00DA306D">
      <w:pPr>
        <w:jc w:val="both"/>
        <w:rPr>
          <w:lang w:val="fr-FR"/>
        </w:rPr>
      </w:pPr>
    </w:p>
    <w:p w14:paraId="4E761C78" w14:textId="77777777" w:rsidR="00490F5B" w:rsidRPr="0032190F" w:rsidRDefault="00490F5B" w:rsidP="00426FF9">
      <w:pPr>
        <w:pStyle w:val="Heading1"/>
      </w:pPr>
      <w:bookmarkStart w:id="2204" w:name="Sit_Teberne"/>
      <w:r w:rsidRPr="0032190F">
        <w:t>TEBERNE</w:t>
      </w:r>
    </w:p>
    <w:bookmarkEnd w:id="2204"/>
    <w:p w14:paraId="242F03E8" w14:textId="77777777" w:rsidR="00490F5B" w:rsidRPr="0032190F" w:rsidRDefault="00490F5B" w:rsidP="00DA306D">
      <w:pPr>
        <w:jc w:val="both"/>
        <w:rPr>
          <w:lang w:val="fr-FR"/>
        </w:rPr>
      </w:pPr>
    </w:p>
    <w:p w14:paraId="3AB5ACBB" w14:textId="45E083AA" w:rsidR="00413934" w:rsidRDefault="007C3CCB" w:rsidP="00DA306D">
      <w:pPr>
        <w:jc w:val="both"/>
        <w:rPr>
          <w:lang w:val="fr-FR"/>
        </w:rPr>
      </w:pPr>
      <w:r w:rsidRPr="0032190F">
        <w:rPr>
          <w:lang w:val="fr-FR"/>
        </w:rPr>
        <w:t>Le Caillaou de Téberne, un bloc erratique est u</w:t>
      </w:r>
      <w:r w:rsidR="00490F5B" w:rsidRPr="0032190F">
        <w:rPr>
          <w:lang w:val="fr-FR"/>
        </w:rPr>
        <w:t xml:space="preserve">ne roche gravée à une soixantaine de mètre du dolmen de Téberne (Buzy, Pyrénées-Atlantiques) dans la vallée d'Ossau, est gravée d'une douzaine de motifs circulaires : groupe de cupules hémisphériques entourées d'un ou deux cercles concentriques, trois des motifs à double cercle possèdent trois courts sillons en arc de cercle, symétriquement disposés à l'extérieur de chaque côté. Ces motifs se rapprochent de ceux, solaires, du </w:t>
      </w:r>
      <w:hyperlink r:id="rId5124" w:anchor="Sit_Fratel" w:history="1">
        <w:r w:rsidR="00490F5B" w:rsidRPr="00714EAB">
          <w:rPr>
            <w:rStyle w:val="Hyperlink"/>
            <w:lang w:val="fr-FR"/>
          </w:rPr>
          <w:t>Fratel</w:t>
        </w:r>
      </w:hyperlink>
      <w:r w:rsidR="00490F5B" w:rsidRPr="0032190F">
        <w:rPr>
          <w:lang w:val="fr-FR"/>
        </w:rPr>
        <w:t>, d'</w:t>
      </w:r>
      <w:hyperlink r:id="rId5125" w:anchor="Sit_Outeiro_Riscos" w:history="1">
        <w:r w:rsidR="00490F5B" w:rsidRPr="00714EAB">
          <w:rPr>
            <w:rStyle w:val="Hyperlink"/>
            <w:lang w:val="fr-FR"/>
          </w:rPr>
          <w:t>Outeiro dos Riscos</w:t>
        </w:r>
      </w:hyperlink>
      <w:r w:rsidR="00490F5B" w:rsidRPr="0032190F">
        <w:rPr>
          <w:lang w:val="fr-FR"/>
        </w:rPr>
        <w:t xml:space="preserve">, etc. (BIB 1738 p. 153) </w:t>
      </w:r>
    </w:p>
    <w:p w14:paraId="66B0466B" w14:textId="77777777" w:rsidR="005D5BF5" w:rsidRPr="0032190F" w:rsidRDefault="005D5BF5" w:rsidP="00DA306D">
      <w:pPr>
        <w:jc w:val="both"/>
        <w:rPr>
          <w:lang w:val="fr-FR"/>
        </w:rPr>
      </w:pPr>
    </w:p>
    <w:p w14:paraId="138A5176" w14:textId="77777777" w:rsidR="007C7528" w:rsidRPr="0032190F" w:rsidRDefault="007C7528" w:rsidP="00426FF9">
      <w:pPr>
        <w:pStyle w:val="Heading1"/>
      </w:pPr>
      <w:bookmarkStart w:id="2205" w:name="Sit_Cap_Peres"/>
      <w:r w:rsidRPr="0032190F">
        <w:t>CAP DES PERES</w:t>
      </w:r>
      <w:bookmarkEnd w:id="2205"/>
    </w:p>
    <w:p w14:paraId="3C63E67F" w14:textId="77777777" w:rsidR="007C7528" w:rsidRPr="0032190F" w:rsidRDefault="007C7528" w:rsidP="00DA306D">
      <w:pPr>
        <w:jc w:val="both"/>
        <w:rPr>
          <w:lang w:val="fr-FR"/>
        </w:rPr>
      </w:pPr>
    </w:p>
    <w:p w14:paraId="5F8E6CAD" w14:textId="77777777" w:rsidR="007C7528" w:rsidRPr="0032190F" w:rsidRDefault="007C7528" w:rsidP="00DA306D">
      <w:pPr>
        <w:jc w:val="both"/>
        <w:rPr>
          <w:lang w:val="fr-FR"/>
        </w:rPr>
      </w:pPr>
      <w:r w:rsidRPr="0032190F">
        <w:rPr>
          <w:lang w:val="fr-FR"/>
        </w:rPr>
        <w:t>Le Cape des Pères (Montsérie, Hautes-Pyrénées) est un grand sanctuaire antique avec des enceintes de 2 ha (BIB P. Gardes, T. Le Dre, Table ronde d’Orgnac 2016)</w:t>
      </w:r>
    </w:p>
    <w:p w14:paraId="75EC212E" w14:textId="77777777" w:rsidR="00DA306D" w:rsidRPr="0032190F" w:rsidRDefault="00DA306D" w:rsidP="00873143">
      <w:pPr>
        <w:autoSpaceDE w:val="0"/>
        <w:autoSpaceDN w:val="0"/>
        <w:adjustRightInd w:val="0"/>
        <w:rPr>
          <w:color w:val="141414"/>
          <w:lang w:val="fr-FR"/>
        </w:rPr>
      </w:pPr>
    </w:p>
    <w:p w14:paraId="7EC1D6F8" w14:textId="77777777" w:rsidR="003D1873" w:rsidRPr="0032190F" w:rsidRDefault="003D1873" w:rsidP="00426FF9">
      <w:pPr>
        <w:pStyle w:val="Heading1"/>
      </w:pPr>
      <w:bookmarkStart w:id="2206" w:name="Sit_Cros"/>
      <w:r w:rsidRPr="0032190F">
        <w:t>CROS (LE)</w:t>
      </w:r>
    </w:p>
    <w:bookmarkEnd w:id="2206"/>
    <w:p w14:paraId="6D60F2A2" w14:textId="77777777" w:rsidR="003D1873" w:rsidRPr="0032190F" w:rsidRDefault="003D1873" w:rsidP="00873143">
      <w:pPr>
        <w:autoSpaceDE w:val="0"/>
        <w:autoSpaceDN w:val="0"/>
        <w:adjustRightInd w:val="0"/>
        <w:rPr>
          <w:color w:val="141414"/>
          <w:lang w:val="fr-FR"/>
        </w:rPr>
      </w:pPr>
    </w:p>
    <w:p w14:paraId="3B492B83" w14:textId="6127F89A" w:rsidR="003D1873" w:rsidRPr="0032190F" w:rsidRDefault="003D1873" w:rsidP="003D1873">
      <w:pPr>
        <w:jc w:val="both"/>
        <w:rPr>
          <w:lang w:val="fr-FR"/>
        </w:rPr>
      </w:pPr>
      <w:r w:rsidRPr="0032190F">
        <w:rPr>
          <w:color w:val="141414"/>
          <w:lang w:val="fr-FR"/>
        </w:rPr>
        <w:t>Le site du Cros (Aude) témoigne de la hiérarchisation de</w:t>
      </w:r>
      <w:r w:rsidR="00DA306D" w:rsidRPr="0032190F">
        <w:rPr>
          <w:color w:val="141414"/>
          <w:lang w:val="fr-FR"/>
        </w:rPr>
        <w:t xml:space="preserve"> l’habitat au </w:t>
      </w:r>
      <w:r w:rsidR="00030693">
        <w:rPr>
          <w:color w:val="141414"/>
          <w:lang w:val="fr-FR"/>
        </w:rPr>
        <w:t>BF</w:t>
      </w:r>
      <w:r w:rsidR="00DA306D" w:rsidRPr="0032190F">
        <w:rPr>
          <w:color w:val="141414"/>
          <w:lang w:val="fr-FR"/>
        </w:rPr>
        <w:t xml:space="preserve"> </w:t>
      </w:r>
      <w:r w:rsidR="00030693">
        <w:rPr>
          <w:color w:val="141414"/>
          <w:lang w:val="fr-FR"/>
        </w:rPr>
        <w:t>3</w:t>
      </w:r>
      <w:r w:rsidR="00DA306D" w:rsidRPr="0032190F">
        <w:rPr>
          <w:color w:val="141414"/>
          <w:lang w:val="fr-FR"/>
        </w:rPr>
        <w:t xml:space="preserve">b. Lié au </w:t>
      </w:r>
      <w:hyperlink r:id="rId5126" w:anchor="Cul_Mailhac__Habitat" w:history="1">
        <w:r w:rsidR="00DA306D" w:rsidRPr="0032190F">
          <w:rPr>
            <w:rStyle w:val="Hyperlink"/>
            <w:lang w:val="fr-FR"/>
          </w:rPr>
          <w:t>Mailhacien</w:t>
        </w:r>
      </w:hyperlink>
      <w:r w:rsidRPr="0032190F">
        <w:rPr>
          <w:lang w:val="fr-FR"/>
        </w:rPr>
        <w:t>(BIB 1853)</w:t>
      </w:r>
      <w:r w:rsidR="00CB231E" w:rsidRPr="0032190F">
        <w:rPr>
          <w:lang w:val="fr-FR"/>
        </w:rPr>
        <w:t xml:space="preserve"> « grande agglomération » (BIB 1853)</w:t>
      </w:r>
    </w:p>
    <w:p w14:paraId="01170168" w14:textId="77777777" w:rsidR="00C31D13" w:rsidRPr="0032190F" w:rsidRDefault="00C31D13" w:rsidP="003D1873">
      <w:pPr>
        <w:jc w:val="both"/>
        <w:rPr>
          <w:lang w:val="fr-FR"/>
        </w:rPr>
      </w:pPr>
    </w:p>
    <w:p w14:paraId="6A9DAAD3" w14:textId="77777777" w:rsidR="00C31D13" w:rsidRPr="0032190F" w:rsidRDefault="00C31D13" w:rsidP="00426FF9">
      <w:pPr>
        <w:pStyle w:val="Heading1"/>
      </w:pPr>
      <w:bookmarkStart w:id="2207" w:name="Sit_Madeleine"/>
      <w:r w:rsidRPr="0032190F">
        <w:t>MADELEINE</w:t>
      </w:r>
      <w:r w:rsidR="00351A6C" w:rsidRPr="0032190F">
        <w:t xml:space="preserve"> (LA)</w:t>
      </w:r>
    </w:p>
    <w:bookmarkEnd w:id="2207"/>
    <w:p w14:paraId="3DAF5BC3" w14:textId="77777777" w:rsidR="00FF2808" w:rsidRDefault="00FF2808" w:rsidP="00C31D13">
      <w:pPr>
        <w:jc w:val="both"/>
        <w:rPr>
          <w:lang w:val="fr-FR"/>
        </w:rPr>
      </w:pPr>
    </w:p>
    <w:p w14:paraId="0B60177E" w14:textId="26BC0C98" w:rsidR="00FF2808" w:rsidRPr="0032190F" w:rsidRDefault="00030693" w:rsidP="00C31D13">
      <w:pPr>
        <w:jc w:val="both"/>
        <w:rPr>
          <w:lang w:val="fr-FR"/>
        </w:rPr>
      </w:pPr>
      <w:r w:rsidRPr="0032190F">
        <w:rPr>
          <w:lang w:val="fr-FR"/>
        </w:rPr>
        <w:t>La Madeleine (Villeneuve-les-Maguelonne, Hérault)</w:t>
      </w:r>
      <w:r>
        <w:rPr>
          <w:lang w:val="fr-FR"/>
        </w:rPr>
        <w:t xml:space="preserve"> a livré un </w:t>
      </w:r>
      <w:r w:rsidR="00FF2808" w:rsidRPr="0032190F">
        <w:rPr>
          <w:lang w:val="fr-FR"/>
        </w:rPr>
        <w:t>fragment de statuette néolithique: jambe pliée (BIB 1783 fig. 10)</w:t>
      </w:r>
      <w:r w:rsidR="00702C84" w:rsidRPr="0032190F">
        <w:rPr>
          <w:lang w:val="fr-FR"/>
        </w:rPr>
        <w:t xml:space="preserve"> </w:t>
      </w:r>
      <w:r w:rsidR="00702C84" w:rsidRPr="0032190F">
        <w:rPr>
          <w:szCs w:val="22"/>
          <w:lang w:val="fr-FR"/>
        </w:rPr>
        <w:t>idole(s) [</w:t>
      </w:r>
      <w:hyperlink r:id="rId5127" w:anchor="Cul_Art_TAC_T_a_statuettes" w:history="1">
        <w:r w:rsidR="00702C84" w:rsidRPr="0032190F">
          <w:rPr>
            <w:rStyle w:val="Hyperlink"/>
            <w:szCs w:val="22"/>
            <w:lang w:val="fr-FR"/>
          </w:rPr>
          <w:t>statuette</w:t>
        </w:r>
      </w:hyperlink>
      <w:r w:rsidR="00702C84" w:rsidRPr="0032190F">
        <w:rPr>
          <w:szCs w:val="22"/>
          <w:lang w:val="fr-FR"/>
        </w:rPr>
        <w:t xml:space="preserve">] féminine(s) </w:t>
      </w:r>
      <w:hyperlink r:id="rId5128" w:anchor="Cul_Chasseen" w:history="1">
        <w:r w:rsidR="00702C84" w:rsidRPr="0032190F">
          <w:rPr>
            <w:rStyle w:val="Hyperlink"/>
            <w:szCs w:val="22"/>
            <w:lang w:val="fr-FR"/>
          </w:rPr>
          <w:t>chasséenne(s)</w:t>
        </w:r>
      </w:hyperlink>
      <w:r w:rsidR="00702C84" w:rsidRPr="0032190F">
        <w:rPr>
          <w:szCs w:val="22"/>
          <w:lang w:val="fr-FR"/>
        </w:rPr>
        <w:t xml:space="preserve"> douteux (BIB 2359 fig. 34)</w:t>
      </w:r>
    </w:p>
    <w:p w14:paraId="0071F37A" w14:textId="6C4BC94F" w:rsidR="00635398" w:rsidRPr="0032190F" w:rsidRDefault="00C8532F" w:rsidP="00030693">
      <w:pPr>
        <w:rPr>
          <w:lang w:val="fr-FR"/>
        </w:rPr>
      </w:pPr>
      <w:r w:rsidRPr="0032190F">
        <w:rPr>
          <w:lang w:val="fr-FR"/>
        </w:rPr>
        <w:t xml:space="preserve">Le site de Villeneuve les Maguelones montre des décors rattachables au BM 2, ou étape 3 possible (v. styles </w:t>
      </w:r>
      <w:hyperlink r:id="rId5129" w:anchor="Cul_Mercurago_Monate" w:history="1">
        <w:r w:rsidR="00F26E36" w:rsidRPr="0032190F">
          <w:rPr>
            <w:rStyle w:val="Hyperlink"/>
            <w:lang w:val="fr-FR"/>
          </w:rPr>
          <w:t>Mercurago-Monate</w:t>
        </w:r>
      </w:hyperlink>
      <w:r w:rsidRPr="0032190F">
        <w:rPr>
          <w:lang w:val="fr-FR"/>
        </w:rPr>
        <w:t xml:space="preserve">, </w:t>
      </w:r>
      <w:hyperlink r:id="rId5130" w:anchor="Cul_Proto_Saint_Veredeme" w:history="1">
        <w:r w:rsidR="00F26E36" w:rsidRPr="0032190F">
          <w:rPr>
            <w:rStyle w:val="Hyperlink"/>
            <w:lang w:val="fr-FR"/>
          </w:rPr>
          <w:t>Proto-</w:t>
        </w:r>
      </w:hyperlink>
      <w:r w:rsidRPr="0032190F">
        <w:rPr>
          <w:lang w:val="fr-FR"/>
        </w:rPr>
        <w:t xml:space="preserve">et </w:t>
      </w:r>
      <w:hyperlink r:id="rId5131" w:anchor="Sit_Saint_Veredeme" w:history="1">
        <w:r w:rsidR="00F26E36" w:rsidRPr="0032190F">
          <w:rPr>
            <w:rStyle w:val="Hyperlink"/>
            <w:szCs w:val="20"/>
            <w:lang w:val="fr-FR"/>
          </w:rPr>
          <w:t>Saint-Vérédème</w:t>
        </w:r>
      </w:hyperlink>
      <w:r w:rsidRPr="0032190F">
        <w:rPr>
          <w:lang w:val="fr-FR"/>
        </w:rPr>
        <w:t xml:space="preserve">) notamment dans la présence de </w:t>
      </w:r>
      <w:hyperlink r:id="rId5132" w:anchor="Cul_Proto_Art_TAC_T_g_meandre" w:history="1">
        <w:r w:rsidR="00351A6C" w:rsidRPr="0032190F">
          <w:rPr>
            <w:rStyle w:val="Hyperlink"/>
            <w:lang w:val="fr-FR"/>
          </w:rPr>
          <w:t>méandres</w:t>
        </w:r>
      </w:hyperlink>
      <w:r w:rsidR="00351A6C" w:rsidRPr="0032190F">
        <w:rPr>
          <w:lang w:val="fr-FR"/>
        </w:rPr>
        <w:t xml:space="preserve"> </w:t>
      </w:r>
      <w:r w:rsidRPr="0032190F">
        <w:rPr>
          <w:lang w:val="fr-FR"/>
        </w:rPr>
        <w:t>qui apparaisent parallèlement en Italie centrale (BIB T. Lachenal in BIB 2126)</w:t>
      </w:r>
      <w:r w:rsidR="00030693">
        <w:rPr>
          <w:lang w:val="fr-FR"/>
        </w:rPr>
        <w:t xml:space="preserve"> </w:t>
      </w:r>
      <w:r w:rsidR="00635398" w:rsidRPr="0032190F">
        <w:rPr>
          <w:lang w:val="fr-FR"/>
        </w:rPr>
        <w:t xml:space="preserve">Le site de a livré de la céramique mailhacienne à décor </w:t>
      </w:r>
      <w:r w:rsidR="00030693" w:rsidRPr="00030693">
        <w:rPr>
          <w:lang w:val="fr-FR"/>
        </w:rPr>
        <w:t xml:space="preserve">de </w:t>
      </w:r>
      <w:r w:rsidR="00030693">
        <w:rPr>
          <w:lang w:val="fr-FR"/>
        </w:rPr>
        <w:t>personnage</w:t>
      </w:r>
      <w:r w:rsidR="00635398" w:rsidRPr="0032190F">
        <w:rPr>
          <w:lang w:val="fr-FR"/>
        </w:rPr>
        <w:t xml:space="preserve"> </w:t>
      </w:r>
      <w:r w:rsidR="00030693">
        <w:rPr>
          <w:lang w:val="fr-FR"/>
        </w:rPr>
        <w:t xml:space="preserve">(AA6) </w:t>
      </w:r>
      <w:r w:rsidR="00635398" w:rsidRPr="0032190F">
        <w:rPr>
          <w:lang w:val="fr-FR"/>
        </w:rPr>
        <w:t>(BIB 1880 p. 127)</w:t>
      </w:r>
    </w:p>
    <w:p w14:paraId="2E96335D" w14:textId="77777777" w:rsidR="00BA6AD6" w:rsidRPr="0032190F" w:rsidRDefault="00BA6AD6" w:rsidP="00C31D13">
      <w:pPr>
        <w:jc w:val="both"/>
        <w:rPr>
          <w:lang w:val="fr-FR"/>
        </w:rPr>
      </w:pPr>
    </w:p>
    <w:p w14:paraId="533D386C" w14:textId="77777777" w:rsidR="00D3208E" w:rsidRPr="0032190F" w:rsidRDefault="00D3208E" w:rsidP="00426FF9">
      <w:pPr>
        <w:pStyle w:val="Heading1"/>
      </w:pPr>
      <w:bookmarkStart w:id="2208" w:name="Sit_Maguelone"/>
      <w:r w:rsidRPr="0032190F">
        <w:t>MAGUELONE (ILOT DE)</w:t>
      </w:r>
    </w:p>
    <w:bookmarkEnd w:id="2208"/>
    <w:p w14:paraId="6EAA7111" w14:textId="77777777" w:rsidR="007D47FC" w:rsidRPr="0032190F" w:rsidRDefault="007D47FC" w:rsidP="00E64F44">
      <w:pPr>
        <w:rPr>
          <w:lang w:val="fr-FR"/>
        </w:rPr>
      </w:pPr>
    </w:p>
    <w:p w14:paraId="1BC09C01" w14:textId="77777777" w:rsidR="003C7957" w:rsidRPr="0032190F" w:rsidRDefault="003C7957" w:rsidP="003C7957">
      <w:pPr>
        <w:jc w:val="both"/>
        <w:rPr>
          <w:lang w:val="fr-FR" w:eastAsia="en-GB"/>
        </w:rPr>
      </w:pPr>
      <w:r>
        <w:rPr>
          <w:lang w:val="fr-FR"/>
        </w:rPr>
        <w:t xml:space="preserve">Le substrat est du loess. </w:t>
      </w:r>
      <w:r w:rsidRPr="0032190F">
        <w:rPr>
          <w:lang w:val="fr-FR" w:eastAsia="en-GB"/>
        </w:rPr>
        <w:t>C’est une île jusqu’au 18</w:t>
      </w:r>
      <w:r w:rsidRPr="0032190F">
        <w:rPr>
          <w:vertAlign w:val="superscript"/>
          <w:lang w:val="fr-FR" w:eastAsia="en-GB"/>
        </w:rPr>
        <w:t>e</w:t>
      </w:r>
      <w:r w:rsidRPr="0032190F">
        <w:rPr>
          <w:lang w:val="fr-FR" w:eastAsia="en-GB"/>
        </w:rPr>
        <w:t xml:space="preserve"> s..(C. Renaud, com. pers.)</w:t>
      </w:r>
    </w:p>
    <w:p w14:paraId="472D8B89" w14:textId="77777777" w:rsidR="003C7957" w:rsidRDefault="003C7957" w:rsidP="003C7957">
      <w:pPr>
        <w:jc w:val="both"/>
        <w:rPr>
          <w:lang w:val="fr-FR"/>
        </w:rPr>
      </w:pPr>
    </w:p>
    <w:p w14:paraId="394ED0F3" w14:textId="77777777" w:rsidR="00E64F44" w:rsidRPr="0032190F" w:rsidRDefault="003C7957" w:rsidP="003C7957">
      <w:pPr>
        <w:jc w:val="both"/>
        <w:rPr>
          <w:lang w:val="fr-FR"/>
        </w:rPr>
      </w:pPr>
      <w:r>
        <w:rPr>
          <w:lang w:val="fr-FR"/>
        </w:rPr>
        <w:t>Le site montre des v</w:t>
      </w:r>
      <w:r w:rsidR="00E64F44" w:rsidRPr="0032190F">
        <w:rPr>
          <w:lang w:val="fr-FR"/>
        </w:rPr>
        <w:t>estiges de la fin du Néolithique (C. Renaud, com. pers.)</w:t>
      </w:r>
    </w:p>
    <w:p w14:paraId="1FB2CD60" w14:textId="63164B09" w:rsidR="00E64F44" w:rsidRPr="0032190F" w:rsidRDefault="00D3208E" w:rsidP="003C7957">
      <w:pPr>
        <w:jc w:val="both"/>
        <w:rPr>
          <w:lang w:val="fr-FR" w:eastAsia="en-GB"/>
        </w:rPr>
      </w:pPr>
      <w:r w:rsidRPr="0032190F">
        <w:rPr>
          <w:lang w:val="fr-FR"/>
        </w:rPr>
        <w:t>L’Îlot de Maguelone (Hérault), proche de l’étang du Vic, peu ou prou face à l’embouchure du Lez, est occupé au Bronze final 3b/début âge du fer (BIB 1995 p. 70)</w:t>
      </w:r>
      <w:r w:rsidR="00351A6C" w:rsidRPr="0032190F">
        <w:rPr>
          <w:lang w:val="fr-FR"/>
        </w:rPr>
        <w:t xml:space="preserve"> </w:t>
      </w:r>
      <w:r w:rsidR="00BA6AD6" w:rsidRPr="0032190F">
        <w:rPr>
          <w:lang w:val="fr-FR" w:eastAsia="en-GB"/>
        </w:rPr>
        <w:t>habitat du Bronze final 3 (BIB 1995 fig. 52)</w:t>
      </w:r>
      <w:r w:rsidR="00E64F44" w:rsidRPr="0032190F">
        <w:rPr>
          <w:lang w:val="fr-FR" w:eastAsia="en-GB"/>
        </w:rPr>
        <w:t>.</w:t>
      </w:r>
      <w:r w:rsidR="007D47FC" w:rsidRPr="0032190F">
        <w:rPr>
          <w:lang w:val="fr-FR" w:eastAsia="en-GB"/>
        </w:rPr>
        <w:t xml:space="preserve"> Site relais maritime (v. </w:t>
      </w:r>
      <w:hyperlink r:id="rId5133" w:anchor="Sit_Gruissan" w:history="1">
        <w:r w:rsidR="007D47FC" w:rsidRPr="0032190F">
          <w:rPr>
            <w:rStyle w:val="Hyperlink"/>
            <w:lang w:val="fr-FR" w:eastAsia="en-GB"/>
          </w:rPr>
          <w:t>Gruissan</w:t>
        </w:r>
      </w:hyperlink>
      <w:r w:rsidR="007D47FC" w:rsidRPr="0032190F">
        <w:rPr>
          <w:lang w:val="fr-FR" w:eastAsia="en-GB"/>
        </w:rPr>
        <w:t>)</w:t>
      </w:r>
    </w:p>
    <w:p w14:paraId="297DA036" w14:textId="38AF4CEF" w:rsidR="00C8532F" w:rsidRPr="0032190F" w:rsidRDefault="00E64F44" w:rsidP="003C7957">
      <w:pPr>
        <w:jc w:val="both"/>
        <w:rPr>
          <w:lang w:val="fr-FR" w:eastAsia="en-GB"/>
        </w:rPr>
      </w:pPr>
      <w:r w:rsidRPr="0032190F">
        <w:rPr>
          <w:lang w:val="fr-FR" w:eastAsia="en-GB"/>
        </w:rPr>
        <w:t>Au 7</w:t>
      </w:r>
      <w:r w:rsidRPr="0032190F">
        <w:rPr>
          <w:vertAlign w:val="superscript"/>
          <w:lang w:val="fr-FR" w:eastAsia="en-GB"/>
        </w:rPr>
        <w:t>e</w:t>
      </w:r>
      <w:r w:rsidRPr="0032190F">
        <w:rPr>
          <w:lang w:val="fr-FR" w:eastAsia="en-GB"/>
        </w:rPr>
        <w:t>/8</w:t>
      </w:r>
      <w:r w:rsidRPr="0032190F">
        <w:rPr>
          <w:vertAlign w:val="superscript"/>
          <w:lang w:val="fr-FR" w:eastAsia="en-GB"/>
        </w:rPr>
        <w:t>e</w:t>
      </w:r>
      <w:r w:rsidRPr="0032190F">
        <w:rPr>
          <w:lang w:val="fr-FR" w:eastAsia="en-GB"/>
        </w:rPr>
        <w:t xml:space="preserve"> s. aec, le site appartient au faciès Suspendien (proche des faciès </w:t>
      </w:r>
      <w:hyperlink r:id="rId5134" w:anchor="Cul_Terramare" w:history="1">
        <w:r w:rsidR="00BA23B0" w:rsidRPr="0032190F">
          <w:rPr>
            <w:rStyle w:val="Hyperlink"/>
            <w:lang w:val="fr-FR"/>
          </w:rPr>
          <w:t>Terramare</w:t>
        </w:r>
      </w:hyperlink>
      <w:r w:rsidRPr="0032190F">
        <w:rPr>
          <w:lang w:val="fr-FR" w:eastAsia="en-GB"/>
        </w:rPr>
        <w:t>). Au 7</w:t>
      </w:r>
      <w:r w:rsidRPr="0032190F">
        <w:rPr>
          <w:vertAlign w:val="superscript"/>
          <w:lang w:val="fr-FR" w:eastAsia="en-GB"/>
        </w:rPr>
        <w:t>e</w:t>
      </w:r>
      <w:r w:rsidRPr="0032190F">
        <w:rPr>
          <w:lang w:val="fr-FR" w:eastAsia="en-GB"/>
        </w:rPr>
        <w:t xml:space="preserve"> s. aec, le faible nombre de vestiges témoigne probablment d’un abandon du site</w:t>
      </w:r>
      <w:r w:rsidR="003C7957">
        <w:rPr>
          <w:lang w:val="fr-FR" w:eastAsia="en-GB"/>
        </w:rPr>
        <w:t xml:space="preserve">. </w:t>
      </w:r>
      <w:r w:rsidRPr="0032190F">
        <w:rPr>
          <w:lang w:val="fr-FR" w:eastAsia="en-GB"/>
        </w:rPr>
        <w:t>A la fin du 3</w:t>
      </w:r>
      <w:r w:rsidRPr="0032190F">
        <w:rPr>
          <w:vertAlign w:val="superscript"/>
          <w:lang w:val="fr-FR" w:eastAsia="en-GB"/>
        </w:rPr>
        <w:t>e</w:t>
      </w:r>
      <w:r w:rsidRPr="0032190F">
        <w:rPr>
          <w:lang w:val="fr-FR" w:eastAsia="en-GB"/>
        </w:rPr>
        <w:t xml:space="preserve"> et 2</w:t>
      </w:r>
      <w:r w:rsidRPr="0032190F">
        <w:rPr>
          <w:vertAlign w:val="superscript"/>
          <w:lang w:val="fr-FR" w:eastAsia="en-GB"/>
        </w:rPr>
        <w:t>e</w:t>
      </w:r>
      <w:r w:rsidRPr="0032190F">
        <w:rPr>
          <w:lang w:val="fr-FR" w:eastAsia="en-GB"/>
        </w:rPr>
        <w:t xml:space="preserve"> aec, les signes d</w:t>
      </w:r>
      <w:r w:rsidR="003C7957">
        <w:rPr>
          <w:lang w:val="fr-FR" w:eastAsia="en-GB"/>
        </w:rPr>
        <w:t xml:space="preserve">’occupation sont plus important. </w:t>
      </w:r>
      <w:r w:rsidRPr="0032190F">
        <w:rPr>
          <w:lang w:val="fr-FR" w:eastAsia="en-GB"/>
        </w:rPr>
        <w:t>Au 4</w:t>
      </w:r>
      <w:r w:rsidRPr="0032190F">
        <w:rPr>
          <w:vertAlign w:val="superscript"/>
          <w:lang w:val="fr-FR" w:eastAsia="en-GB"/>
        </w:rPr>
        <w:t>e</w:t>
      </w:r>
      <w:r w:rsidRPr="0032190F">
        <w:rPr>
          <w:lang w:val="fr-FR" w:eastAsia="en-GB"/>
        </w:rPr>
        <w:t xml:space="preserve"> et 5</w:t>
      </w:r>
      <w:r w:rsidRPr="0032190F">
        <w:rPr>
          <w:vertAlign w:val="superscript"/>
          <w:lang w:val="fr-FR" w:eastAsia="en-GB"/>
        </w:rPr>
        <w:t>e</w:t>
      </w:r>
      <w:r w:rsidRPr="0032190F">
        <w:rPr>
          <w:lang w:val="fr-FR" w:eastAsia="en-GB"/>
        </w:rPr>
        <w:t xml:space="preserve"> s.</w:t>
      </w:r>
      <w:r w:rsidR="003C7957">
        <w:rPr>
          <w:lang w:val="fr-FR" w:eastAsia="en-GB"/>
        </w:rPr>
        <w:t xml:space="preserve"> ec, l’occupation est attestée. </w:t>
      </w:r>
      <w:r w:rsidRPr="0032190F">
        <w:rPr>
          <w:lang w:val="fr-FR" w:eastAsia="en-GB"/>
        </w:rPr>
        <w:t>Eglise paléochrétienne (C. Renaud, com. pers.)</w:t>
      </w:r>
    </w:p>
    <w:p w14:paraId="53780445" w14:textId="77777777" w:rsidR="00E64F44" w:rsidRPr="0032190F" w:rsidRDefault="00E64F44" w:rsidP="00C31D13">
      <w:pPr>
        <w:jc w:val="both"/>
        <w:rPr>
          <w:lang w:val="fr-FR" w:eastAsia="en-GB"/>
        </w:rPr>
      </w:pPr>
    </w:p>
    <w:p w14:paraId="3E489DF0" w14:textId="77777777" w:rsidR="00E64F44" w:rsidRPr="0032190F" w:rsidRDefault="00E64F44" w:rsidP="00E64F44">
      <w:pPr>
        <w:pStyle w:val="Heading2"/>
        <w:rPr>
          <w:lang w:eastAsia="en-GB"/>
        </w:rPr>
      </w:pPr>
      <w:r w:rsidRPr="0032190F">
        <w:rPr>
          <w:lang w:eastAsia="en-GB"/>
        </w:rPr>
        <w:lastRenderedPageBreak/>
        <w:t>Evéché</w:t>
      </w:r>
    </w:p>
    <w:p w14:paraId="02DFD5FC" w14:textId="77777777" w:rsidR="00E64F44" w:rsidRPr="0032190F" w:rsidRDefault="00E64F44" w:rsidP="00E64F44">
      <w:pPr>
        <w:rPr>
          <w:lang w:val="fr-FR" w:eastAsia="en-GB"/>
        </w:rPr>
      </w:pPr>
    </w:p>
    <w:p w14:paraId="6020D732" w14:textId="77777777" w:rsidR="00E64F44" w:rsidRPr="0032190F" w:rsidRDefault="00E64F44" w:rsidP="00E64F44">
      <w:pPr>
        <w:rPr>
          <w:lang w:val="fr-FR" w:eastAsia="en-GB"/>
        </w:rPr>
      </w:pPr>
      <w:r w:rsidRPr="0032190F">
        <w:rPr>
          <w:lang w:val="fr-FR" w:eastAsia="en-GB"/>
        </w:rPr>
        <w:t>La première mention de l’évéché est faite dans la liste épiscopale de Tolède (~589 ec). Maguelone est décrite comme appartenant au royaume wisigothique de Tolède (C. Renaud, com. pers.)</w:t>
      </w:r>
    </w:p>
    <w:p w14:paraId="66EC9146" w14:textId="2A3C3A0D" w:rsidR="00E64F44" w:rsidRPr="0032190F" w:rsidRDefault="00E64F44" w:rsidP="00E64F44">
      <w:pPr>
        <w:rPr>
          <w:lang w:val="fr-FR" w:eastAsia="en-GB"/>
        </w:rPr>
      </w:pPr>
      <w:r w:rsidRPr="0032190F">
        <w:rPr>
          <w:lang w:val="fr-FR" w:eastAsia="en-GB"/>
        </w:rPr>
        <w:t xml:space="preserve">Sa situation, une petite île décentrée, est proche de celle de l’évéché de St Malo et de l’évéché de </w:t>
      </w:r>
      <w:hyperlink r:id="rId5135" w:anchor="Sit_Venise" w:history="1">
        <w:r w:rsidRPr="0032190F">
          <w:rPr>
            <w:rStyle w:val="Hyperlink"/>
            <w:lang w:val="fr-FR" w:eastAsia="en-GB"/>
          </w:rPr>
          <w:t>Venise</w:t>
        </w:r>
      </w:hyperlink>
      <w:r w:rsidRPr="0032190F">
        <w:rPr>
          <w:lang w:val="fr-FR" w:eastAsia="en-GB"/>
        </w:rPr>
        <w:t xml:space="preserve"> (C. Renaud, com. pers.)</w:t>
      </w:r>
    </w:p>
    <w:p w14:paraId="1C8E21CB" w14:textId="41777AE0" w:rsidR="00E64F44" w:rsidRPr="0032190F" w:rsidRDefault="00E64F44" w:rsidP="00E64F44">
      <w:pPr>
        <w:rPr>
          <w:lang w:val="fr-FR" w:eastAsia="en-GB"/>
        </w:rPr>
      </w:pPr>
      <w:r w:rsidRPr="0032190F">
        <w:rPr>
          <w:lang w:val="fr-FR" w:eastAsia="en-GB"/>
        </w:rPr>
        <w:t>Le site livre de la céramiq</w:t>
      </w:r>
      <w:r w:rsidR="00E9286D">
        <w:rPr>
          <w:lang w:val="fr-FR" w:eastAsia="en-GB"/>
        </w:rPr>
        <w:t>u</w:t>
      </w:r>
      <w:r w:rsidRPr="0032190F">
        <w:rPr>
          <w:lang w:val="fr-FR" w:eastAsia="en-GB"/>
        </w:rPr>
        <w:t>e de Sevrais, une céramique bistre venue de Bourgogne (C. Renaud, com. pers.)</w:t>
      </w:r>
    </w:p>
    <w:p w14:paraId="13B329C9" w14:textId="77777777" w:rsidR="00E64F44" w:rsidRPr="0032190F" w:rsidRDefault="00E64F44" w:rsidP="00E64F44">
      <w:pPr>
        <w:jc w:val="both"/>
        <w:rPr>
          <w:lang w:val="fr-FR" w:eastAsia="en-GB"/>
        </w:rPr>
      </w:pPr>
      <w:r w:rsidRPr="0032190F">
        <w:rPr>
          <w:lang w:val="fr-FR" w:eastAsia="en-GB"/>
        </w:rPr>
        <w:t>La cathédrale est fondée au 12</w:t>
      </w:r>
      <w:r w:rsidRPr="0032190F">
        <w:rPr>
          <w:vertAlign w:val="superscript"/>
          <w:lang w:val="fr-FR" w:eastAsia="en-GB"/>
        </w:rPr>
        <w:t>e</w:t>
      </w:r>
      <w:r w:rsidRPr="0032190F">
        <w:rPr>
          <w:lang w:val="fr-FR" w:eastAsia="en-GB"/>
        </w:rPr>
        <w:t xml:space="preserve"> s. (C. Renaud, com. pers.)</w:t>
      </w:r>
    </w:p>
    <w:p w14:paraId="5B56D0F8" w14:textId="77777777" w:rsidR="007F20B5" w:rsidRPr="0032190F" w:rsidRDefault="007F20B5" w:rsidP="00C31D13">
      <w:pPr>
        <w:jc w:val="both"/>
        <w:rPr>
          <w:lang w:val="fr-FR" w:eastAsia="en-GB"/>
        </w:rPr>
      </w:pPr>
    </w:p>
    <w:p w14:paraId="2C9BA8D7" w14:textId="77777777" w:rsidR="00C8532F" w:rsidRPr="0032190F" w:rsidRDefault="00C8532F" w:rsidP="00426FF9">
      <w:pPr>
        <w:pStyle w:val="Heading1"/>
      </w:pPr>
      <w:bookmarkStart w:id="2209" w:name="Sit_Collier"/>
      <w:r w:rsidRPr="0032190F">
        <w:t>COLLIER</w:t>
      </w:r>
    </w:p>
    <w:bookmarkEnd w:id="2209"/>
    <w:p w14:paraId="6AA90569" w14:textId="77777777" w:rsidR="00010784" w:rsidRPr="0032190F" w:rsidRDefault="00010784" w:rsidP="00C31D13">
      <w:pPr>
        <w:jc w:val="both"/>
        <w:rPr>
          <w:lang w:val="fr-FR" w:eastAsia="en-GB"/>
        </w:rPr>
      </w:pPr>
    </w:p>
    <w:p w14:paraId="71418E05" w14:textId="7CE201F5" w:rsidR="00C8532F" w:rsidRPr="0032190F" w:rsidRDefault="00C8532F" w:rsidP="00C31D13">
      <w:pPr>
        <w:jc w:val="both"/>
        <w:rPr>
          <w:lang w:val="fr-FR" w:eastAsia="en-GB"/>
        </w:rPr>
      </w:pPr>
      <w:r w:rsidRPr="0032190F">
        <w:rPr>
          <w:lang w:val="fr-FR" w:eastAsia="en-GB"/>
        </w:rPr>
        <w:t xml:space="preserve">La grotte du </w:t>
      </w:r>
      <w:r w:rsidR="000A5794">
        <w:rPr>
          <w:lang w:val="fr-FR" w:eastAsia="en-GB"/>
        </w:rPr>
        <w:t>C</w:t>
      </w:r>
      <w:r w:rsidRPr="0032190F">
        <w:rPr>
          <w:lang w:val="fr-FR" w:eastAsia="en-GB"/>
        </w:rPr>
        <w:t xml:space="preserve">ollier </w:t>
      </w:r>
      <w:r w:rsidR="00010784" w:rsidRPr="0032190F">
        <w:rPr>
          <w:lang w:val="fr-FR"/>
        </w:rPr>
        <w:t xml:space="preserve">(Lastours, Aude) </w:t>
      </w:r>
      <w:r w:rsidRPr="0032190F">
        <w:rPr>
          <w:lang w:val="fr-FR" w:eastAsia="en-GB"/>
        </w:rPr>
        <w:t xml:space="preserve">a livré une perle en ambre </w:t>
      </w:r>
      <w:r w:rsidR="006B47D2" w:rsidRPr="0032190F">
        <w:rPr>
          <w:lang w:val="fr-FR"/>
        </w:rPr>
        <w:t>[</w:t>
      </w:r>
      <w:hyperlink r:id="rId5136" w:anchor="Sit_Route_Ambre" w:history="1">
        <w:r w:rsidR="006B47D2" w:rsidRPr="0032190F">
          <w:rPr>
            <w:rStyle w:val="Hyperlink"/>
            <w:lang w:val="fr-FR"/>
          </w:rPr>
          <w:t>route de l'ambre</w:t>
        </w:r>
      </w:hyperlink>
      <w:r w:rsidR="006B47D2" w:rsidRPr="0032190F">
        <w:rPr>
          <w:lang w:val="fr-FR"/>
        </w:rPr>
        <w:t xml:space="preserve">] </w:t>
      </w:r>
      <w:r w:rsidRPr="0032190F">
        <w:rPr>
          <w:lang w:val="fr-FR" w:eastAsia="en-GB"/>
        </w:rPr>
        <w:t xml:space="preserve">du </w:t>
      </w:r>
      <w:r w:rsidR="00E9286D">
        <w:rPr>
          <w:lang w:val="fr-FR" w:eastAsia="en-GB"/>
        </w:rPr>
        <w:t>Bronze</w:t>
      </w:r>
      <w:r w:rsidRPr="0032190F">
        <w:rPr>
          <w:lang w:val="fr-FR" w:eastAsia="en-GB"/>
        </w:rPr>
        <w:t>. Cette découverte montre que l’Italie centrale a pu jouer un rôle de relais avec l’Orient (BIB T. Lachenal in BIB 2126)</w:t>
      </w:r>
      <w:r w:rsidR="00010784" w:rsidRPr="0032190F">
        <w:rPr>
          <w:lang w:val="fr-FR" w:eastAsia="en-GB"/>
        </w:rPr>
        <w:t xml:space="preserve"> </w:t>
      </w:r>
      <w:r w:rsidR="000A5794" w:rsidRPr="000A5794">
        <w:rPr>
          <w:lang w:val="fr-FR"/>
        </w:rPr>
        <w:t>perles de faïence et de verre, perles d’ambre, espaceurs de collier</w:t>
      </w:r>
      <w:r w:rsidR="000A5794">
        <w:rPr>
          <w:lang w:val="fr-FR"/>
        </w:rPr>
        <w:t xml:space="preserve"> dans un contexte BM-BF</w:t>
      </w:r>
      <w:r w:rsidR="000A5794" w:rsidRPr="000A5794">
        <w:rPr>
          <w:lang w:val="fr-FR"/>
        </w:rPr>
        <w:t xml:space="preserve"> </w:t>
      </w:r>
      <w:r w:rsidR="000A5794">
        <w:rPr>
          <w:lang w:val="fr-FR"/>
        </w:rPr>
        <w:t xml:space="preserve">dont une perle d'ambre décorée d'un motif oculé tracé à l'égyptienne (en vision latérale) </w:t>
      </w:r>
      <w:r w:rsidR="000A5794" w:rsidRPr="000A5794">
        <w:rPr>
          <w:lang w:val="fr-FR"/>
        </w:rPr>
        <w:t xml:space="preserve">Daté du </w:t>
      </w:r>
      <w:r w:rsidR="000A5794">
        <w:rPr>
          <w:lang w:val="fr-FR"/>
        </w:rPr>
        <w:t>BM</w:t>
      </w:r>
      <w:r w:rsidR="000A5794" w:rsidRPr="000A5794">
        <w:rPr>
          <w:lang w:val="fr-FR"/>
        </w:rPr>
        <w:t xml:space="preserve"> avec de fortes récurrences rhodaniennes dans les bronzes (Charles et Guilaine, 1963; Guilaine, 1972), J. Gomez de Soto a proposé de rajeunir sa datation au </w:t>
      </w:r>
      <w:r w:rsidR="000A5794">
        <w:rPr>
          <w:lang w:val="fr-FR"/>
        </w:rPr>
        <w:t>BM</w:t>
      </w:r>
      <w:r w:rsidR="000A5794" w:rsidRPr="000A5794">
        <w:rPr>
          <w:lang w:val="fr-FR"/>
        </w:rPr>
        <w:t>/</w:t>
      </w:r>
      <w:r w:rsidR="000A5794">
        <w:rPr>
          <w:lang w:val="fr-FR"/>
        </w:rPr>
        <w:t>BR</w:t>
      </w:r>
      <w:r w:rsidR="000A5794" w:rsidRPr="000A5794">
        <w:rPr>
          <w:lang w:val="fr-FR"/>
        </w:rPr>
        <w:t xml:space="preserve"> et de l’insérer plutôt dans une ambiance contemporaine de la «Culture des Tumulus». L’hypothèse d’importations orientales pour cette pacotille, tantôt avancée, tant</w:t>
      </w:r>
      <w:r w:rsidR="000A5794">
        <w:rPr>
          <w:lang w:val="fr-FR"/>
        </w:rPr>
        <w:t xml:space="preserve">ôt récusée, refait donc surface (BIB 3050) </w:t>
      </w:r>
      <w:r w:rsidR="00010784" w:rsidRPr="0032190F">
        <w:rPr>
          <w:lang w:val="fr-FR" w:eastAsia="en-GB"/>
        </w:rPr>
        <w:t>v. Précolonial</w:t>
      </w:r>
    </w:p>
    <w:p w14:paraId="7AF23FD6" w14:textId="77777777" w:rsidR="00C8532F" w:rsidRPr="0032190F" w:rsidRDefault="00C8532F" w:rsidP="00C31D13">
      <w:pPr>
        <w:jc w:val="both"/>
        <w:rPr>
          <w:lang w:val="fr-FR" w:eastAsia="en-GB"/>
        </w:rPr>
      </w:pPr>
    </w:p>
    <w:p w14:paraId="3A87F5D8" w14:textId="77777777" w:rsidR="00C8532F" w:rsidRPr="0032190F" w:rsidRDefault="00C8532F" w:rsidP="00426FF9">
      <w:pPr>
        <w:pStyle w:val="Heading1"/>
      </w:pPr>
      <w:bookmarkStart w:id="2210" w:name="Sit_Palavas"/>
      <w:r w:rsidRPr="0032190F">
        <w:t>PALAVAS (LARGE DE)</w:t>
      </w:r>
    </w:p>
    <w:bookmarkEnd w:id="2210"/>
    <w:p w14:paraId="0CEF381D" w14:textId="7A724A7A" w:rsidR="00C8532F" w:rsidRPr="0032190F" w:rsidRDefault="00C8532F" w:rsidP="00C31D13">
      <w:pPr>
        <w:jc w:val="both"/>
        <w:rPr>
          <w:lang w:val="fr-FR" w:eastAsia="en-GB"/>
        </w:rPr>
      </w:pPr>
      <w:r w:rsidRPr="0032190F">
        <w:rPr>
          <w:lang w:val="fr-FR" w:eastAsia="en-GB"/>
        </w:rPr>
        <w:t xml:space="preserve">Au large de Palavas, un lingôt </w:t>
      </w:r>
      <w:hyperlink r:id="rId5137" w:anchor="Cul_Precoloniale_Obj_ling_peau_boeuf" w:history="1">
        <w:r w:rsidR="00E9286D">
          <w:rPr>
            <w:rStyle w:val="Hyperlink"/>
            <w:lang w:val="fr-FR"/>
          </w:rPr>
          <w:t>PDB</w:t>
        </w:r>
      </w:hyperlink>
      <w:r w:rsidR="00BA23B0">
        <w:rPr>
          <w:lang w:val="fr-FR"/>
        </w:rPr>
        <w:t xml:space="preserve"> </w:t>
      </w:r>
      <w:r w:rsidRPr="0032190F">
        <w:rPr>
          <w:lang w:val="fr-FR" w:eastAsia="en-GB"/>
        </w:rPr>
        <w:t>du B</w:t>
      </w:r>
      <w:r w:rsidR="00E9286D">
        <w:rPr>
          <w:lang w:val="fr-FR" w:eastAsia="en-GB"/>
        </w:rPr>
        <w:t xml:space="preserve">ronze </w:t>
      </w:r>
      <w:r w:rsidRPr="0032190F">
        <w:rPr>
          <w:lang w:val="fr-FR" w:eastAsia="en-GB"/>
        </w:rPr>
        <w:t>a été retrouvé. Cette découverte montre que l’Italie centrale a pu jouer un rôle de relais avec l’Orient (BIB T. Lachenal in BIB 2126)</w:t>
      </w:r>
    </w:p>
    <w:p w14:paraId="50485F71" w14:textId="6D4261F6" w:rsidR="00BC1508" w:rsidRPr="0032190F" w:rsidRDefault="00BC1508" w:rsidP="00C31D13">
      <w:pPr>
        <w:jc w:val="both"/>
        <w:rPr>
          <w:lang w:val="fr-FR" w:eastAsia="en-GB"/>
        </w:rPr>
      </w:pPr>
      <w:r w:rsidRPr="0032190F">
        <w:rPr>
          <w:lang w:val="fr-FR" w:eastAsia="en-GB"/>
        </w:rPr>
        <w:t xml:space="preserve">v. </w:t>
      </w:r>
      <w:hyperlink r:id="rId5138" w:anchor="Cul_Bronze_Final___metallurgie" w:history="1">
        <w:r w:rsidRPr="0032190F">
          <w:rPr>
            <w:rStyle w:val="Hyperlink"/>
            <w:lang w:val="fr-FR"/>
          </w:rPr>
          <w:t>B</w:t>
        </w:r>
        <w:r w:rsidR="00E9286D">
          <w:rPr>
            <w:rStyle w:val="Hyperlink"/>
            <w:lang w:val="fr-FR"/>
          </w:rPr>
          <w:t xml:space="preserve">F </w:t>
        </w:r>
        <w:r w:rsidRPr="0032190F">
          <w:rPr>
            <w:rStyle w:val="Hyperlink"/>
            <w:lang w:val="fr-FR"/>
          </w:rPr>
          <w:t>métallurgie</w:t>
        </w:r>
      </w:hyperlink>
    </w:p>
    <w:p w14:paraId="038240A8" w14:textId="77777777" w:rsidR="00C31D13" w:rsidRPr="0032190F" w:rsidRDefault="00C31D13" w:rsidP="00C31D13">
      <w:pPr>
        <w:jc w:val="both"/>
        <w:rPr>
          <w:lang w:val="fr-FR"/>
        </w:rPr>
      </w:pPr>
    </w:p>
    <w:p w14:paraId="36F70EE6" w14:textId="77777777" w:rsidR="002822BA" w:rsidRPr="0032190F" w:rsidRDefault="00DA76D0" w:rsidP="00426FF9">
      <w:pPr>
        <w:pStyle w:val="Heading1"/>
      </w:pPr>
      <w:bookmarkStart w:id="2211" w:name="Sit_Montpeyroux"/>
      <w:r w:rsidRPr="0032190F">
        <w:t>MONT</w:t>
      </w:r>
      <w:r w:rsidR="00C31D13" w:rsidRPr="0032190F">
        <w:t>PEYROUX</w:t>
      </w:r>
      <w:bookmarkEnd w:id="2211"/>
    </w:p>
    <w:p w14:paraId="3F036B4A" w14:textId="77777777" w:rsidR="002822BA" w:rsidRDefault="00E62DFC" w:rsidP="00C31D13">
      <w:pPr>
        <w:jc w:val="both"/>
        <w:rPr>
          <w:lang w:val="fr-FR"/>
        </w:rPr>
      </w:pPr>
      <w:r>
        <w:rPr>
          <w:lang w:val="fr-FR"/>
        </w:rPr>
        <w:t>M</w:t>
      </w:r>
      <w:r w:rsidRPr="0032190F">
        <w:rPr>
          <w:lang w:val="fr-FR"/>
        </w:rPr>
        <w:t>ont Peyroux</w:t>
      </w:r>
    </w:p>
    <w:p w14:paraId="0137D8A4" w14:textId="77777777" w:rsidR="00E62DFC" w:rsidRPr="0032190F" w:rsidRDefault="00E62DFC" w:rsidP="00C31D13">
      <w:pPr>
        <w:jc w:val="both"/>
        <w:rPr>
          <w:lang w:val="fr-FR"/>
        </w:rPr>
      </w:pPr>
    </w:p>
    <w:p w14:paraId="567ECE7D" w14:textId="73892E52" w:rsidR="00C31D13" w:rsidRPr="0032190F" w:rsidRDefault="00C31D13" w:rsidP="00C31D13">
      <w:pPr>
        <w:jc w:val="both"/>
        <w:rPr>
          <w:lang w:val="fr-FR" w:eastAsia="en-GB"/>
        </w:rPr>
      </w:pPr>
      <w:r w:rsidRPr="0032190F">
        <w:rPr>
          <w:lang w:val="fr-FR"/>
        </w:rPr>
        <w:t xml:space="preserve">Le site de </w:t>
      </w:r>
      <w:r w:rsidR="00CF798C" w:rsidRPr="0032190F">
        <w:rPr>
          <w:lang w:val="fr-FR"/>
        </w:rPr>
        <w:t>Montp</w:t>
      </w:r>
      <w:r w:rsidRPr="0032190F">
        <w:rPr>
          <w:lang w:val="fr-FR"/>
        </w:rPr>
        <w:t>eyroux (Causses-et-Veyran,</w:t>
      </w:r>
      <w:r w:rsidR="00A84BFD" w:rsidRPr="0032190F">
        <w:rPr>
          <w:lang w:val="fr-FR"/>
        </w:rPr>
        <w:t xml:space="preserve"> </w:t>
      </w:r>
      <w:r w:rsidRPr="0032190F">
        <w:rPr>
          <w:lang w:val="fr-FR"/>
        </w:rPr>
        <w:t xml:space="preserve">Hérault) a livré de la céramique mailhacienne à décor </w:t>
      </w:r>
      <w:hyperlink r:id="rId5139" w:anchor="Cul_Proto_Art_TAC_T_z" w:history="1">
        <w:r w:rsidR="00017B49" w:rsidRPr="0032190F">
          <w:rPr>
            <w:rStyle w:val="Hyperlink"/>
            <w:lang w:val="fr-FR"/>
          </w:rPr>
          <w:t>zoomorphes</w:t>
        </w:r>
      </w:hyperlink>
      <w:r w:rsidR="00E62DFC" w:rsidRPr="00E62DFC">
        <w:rPr>
          <w:lang w:val="fr-FR"/>
        </w:rPr>
        <w:t xml:space="preserve"> </w:t>
      </w:r>
      <w:r w:rsidRPr="0032190F">
        <w:rPr>
          <w:lang w:val="fr-FR"/>
        </w:rPr>
        <w:t>(BIB 1880 p. 104)</w:t>
      </w:r>
      <w:r w:rsidR="007417DD" w:rsidRPr="0032190F">
        <w:rPr>
          <w:lang w:val="fr-FR"/>
        </w:rPr>
        <w:t xml:space="preserve">. </w:t>
      </w:r>
      <w:r w:rsidR="00DA76D0" w:rsidRPr="0032190F">
        <w:rPr>
          <w:lang w:val="fr-FR"/>
        </w:rPr>
        <w:t xml:space="preserve">Le site de la Grotte des Fées (Montpeyroux) </w:t>
      </w:r>
      <w:r w:rsidR="006422A3" w:rsidRPr="0032190F">
        <w:rPr>
          <w:lang w:val="fr-FR"/>
        </w:rPr>
        <w:t xml:space="preserve">est un </w:t>
      </w:r>
      <w:r w:rsidR="006422A3" w:rsidRPr="0032190F">
        <w:rPr>
          <w:lang w:val="fr-FR" w:eastAsia="en-GB"/>
        </w:rPr>
        <w:t>habitat du Bronze final 3 (BIB 1995 fig. 52)</w:t>
      </w:r>
    </w:p>
    <w:p w14:paraId="59C4731E" w14:textId="77777777" w:rsidR="00716437" w:rsidRPr="0032190F" w:rsidRDefault="00716437" w:rsidP="00C31D13">
      <w:pPr>
        <w:jc w:val="both"/>
        <w:rPr>
          <w:lang w:val="fr-FR" w:eastAsia="en-GB"/>
        </w:rPr>
      </w:pPr>
    </w:p>
    <w:p w14:paraId="608125CE" w14:textId="77777777" w:rsidR="00716437" w:rsidRPr="0032190F" w:rsidRDefault="00716437" w:rsidP="00C31D13">
      <w:pPr>
        <w:jc w:val="both"/>
        <w:rPr>
          <w:lang w:val="fr-FR" w:eastAsia="en-GB"/>
        </w:rPr>
      </w:pPr>
      <w:r w:rsidRPr="0032190F">
        <w:rPr>
          <w:lang w:val="fr-FR" w:eastAsia="en-GB"/>
        </w:rPr>
        <w:t>DEVEZE DE LA BAUME</w:t>
      </w:r>
    </w:p>
    <w:p w14:paraId="55943CDB" w14:textId="77777777" w:rsidR="00716437" w:rsidRPr="0032190F" w:rsidRDefault="00716437" w:rsidP="00C31D13">
      <w:pPr>
        <w:jc w:val="both"/>
        <w:rPr>
          <w:lang w:val="fr-FR"/>
        </w:rPr>
      </w:pPr>
      <w:r w:rsidRPr="0032190F">
        <w:rPr>
          <w:lang w:val="fr-FR" w:eastAsia="en-GB"/>
        </w:rPr>
        <w:t>Dolmen de la Devèze de la Baume a livré la plus ancienne datation 14C pour la région caussenarde: 4800 +/- 80 BP, soit 3899-3387 calBC (BIB 2425 p. 207)</w:t>
      </w:r>
    </w:p>
    <w:p w14:paraId="32EF826A" w14:textId="77777777" w:rsidR="00C31D13" w:rsidRPr="0032190F" w:rsidRDefault="00C31D13" w:rsidP="00C31D13">
      <w:pPr>
        <w:jc w:val="both"/>
        <w:rPr>
          <w:lang w:val="fr-FR"/>
        </w:rPr>
      </w:pPr>
    </w:p>
    <w:p w14:paraId="296AE2B8" w14:textId="77777777" w:rsidR="00C31D13" w:rsidRPr="0032190F" w:rsidRDefault="00C31D13" w:rsidP="00426FF9">
      <w:pPr>
        <w:pStyle w:val="Heading1"/>
      </w:pPr>
      <w:bookmarkStart w:id="2212" w:name="Sit_Grezac"/>
      <w:r w:rsidRPr="0032190F">
        <w:t>GREZAC</w:t>
      </w:r>
    </w:p>
    <w:bookmarkEnd w:id="2212"/>
    <w:p w14:paraId="048867E4" w14:textId="77777777" w:rsidR="00C31D13" w:rsidRPr="0032190F" w:rsidRDefault="00C31D13" w:rsidP="00C31D13">
      <w:pPr>
        <w:jc w:val="both"/>
        <w:rPr>
          <w:lang w:val="fr-FR"/>
        </w:rPr>
      </w:pPr>
    </w:p>
    <w:p w14:paraId="00064E67" w14:textId="247F3161" w:rsidR="00873143" w:rsidRPr="0032190F" w:rsidRDefault="00C31D13" w:rsidP="00C31D13">
      <w:pPr>
        <w:jc w:val="both"/>
        <w:rPr>
          <w:lang w:val="fr-FR" w:eastAsia="en-GB"/>
        </w:rPr>
      </w:pPr>
      <w:r w:rsidRPr="0032190F">
        <w:rPr>
          <w:lang w:val="fr-FR"/>
        </w:rPr>
        <w:t xml:space="preserve">Le site de Grézac (Lodève, Hérault) a livré de la céramique mailhacienne à décor </w:t>
      </w:r>
      <w:hyperlink r:id="rId5140" w:anchor="Cul_Proto_Art_TAC_T_z" w:history="1">
        <w:r w:rsidR="00017B49" w:rsidRPr="0032190F">
          <w:rPr>
            <w:rStyle w:val="Hyperlink"/>
            <w:lang w:val="fr-FR"/>
          </w:rPr>
          <w:t>zoomorphes</w:t>
        </w:r>
      </w:hyperlink>
      <w:r w:rsidR="00C5642E" w:rsidRPr="00C5642E">
        <w:rPr>
          <w:lang w:val="fr-FR"/>
        </w:rPr>
        <w:t xml:space="preserve"> </w:t>
      </w:r>
      <w:r w:rsidRPr="0032190F">
        <w:rPr>
          <w:lang w:val="fr-FR"/>
        </w:rPr>
        <w:t>(BIB 1880 p. 104)</w:t>
      </w:r>
      <w:r w:rsidR="00C5642E">
        <w:rPr>
          <w:lang w:val="fr-FR"/>
        </w:rPr>
        <w:t xml:space="preserve">: cheval-escalier (VB4) (BIB 1880) </w:t>
      </w:r>
      <w:r w:rsidR="006422A3" w:rsidRPr="0032190F">
        <w:rPr>
          <w:lang w:val="fr-FR" w:eastAsia="en-GB"/>
        </w:rPr>
        <w:t>habitat du Bronze final 3 (BIB 1995 fig. 52)</w:t>
      </w:r>
    </w:p>
    <w:p w14:paraId="0CFA7E38" w14:textId="77777777" w:rsidR="006422A3" w:rsidRPr="0032190F" w:rsidRDefault="006422A3" w:rsidP="00426FF9">
      <w:pPr>
        <w:pStyle w:val="Heading1"/>
      </w:pPr>
      <w:r w:rsidRPr="0032190F">
        <w:br/>
      </w:r>
      <w:bookmarkStart w:id="2213" w:name="Sit_Clamouse"/>
      <w:r w:rsidRPr="0032190F">
        <w:t>CLAMOUSE (LA)</w:t>
      </w:r>
      <w:bookmarkEnd w:id="2213"/>
    </w:p>
    <w:p w14:paraId="00C8D1B0" w14:textId="77777777" w:rsidR="006422A3" w:rsidRPr="0032190F" w:rsidRDefault="006422A3" w:rsidP="00C31D13">
      <w:pPr>
        <w:jc w:val="both"/>
        <w:rPr>
          <w:lang w:val="fr-FR" w:eastAsia="en-GB"/>
        </w:rPr>
      </w:pPr>
    </w:p>
    <w:p w14:paraId="3320F592" w14:textId="77777777" w:rsidR="006422A3" w:rsidRPr="0032190F" w:rsidRDefault="006422A3" w:rsidP="00C31D13">
      <w:pPr>
        <w:jc w:val="both"/>
        <w:rPr>
          <w:lang w:val="fr-FR" w:eastAsia="en-GB"/>
        </w:rPr>
      </w:pPr>
      <w:r w:rsidRPr="0032190F">
        <w:rPr>
          <w:lang w:val="fr-FR" w:eastAsia="en-GB"/>
        </w:rPr>
        <w:t xml:space="preserve">Le site de La Clamouse (St-Jean-de-Fos) </w:t>
      </w:r>
      <w:r w:rsidRPr="0032190F">
        <w:rPr>
          <w:lang w:val="fr-FR"/>
        </w:rPr>
        <w:t xml:space="preserve">un </w:t>
      </w:r>
      <w:r w:rsidRPr="0032190F">
        <w:rPr>
          <w:lang w:val="fr-FR" w:eastAsia="en-GB"/>
        </w:rPr>
        <w:t>habitat du Bronze final 3 (BIB 1995 fig. 52)</w:t>
      </w:r>
    </w:p>
    <w:p w14:paraId="12799EE7" w14:textId="77777777" w:rsidR="00C31D13" w:rsidRPr="0032190F" w:rsidRDefault="00C31D13" w:rsidP="00C31D13">
      <w:pPr>
        <w:jc w:val="both"/>
        <w:rPr>
          <w:lang w:val="fr-FR"/>
        </w:rPr>
      </w:pPr>
    </w:p>
    <w:p w14:paraId="5ED1CDE8" w14:textId="77777777" w:rsidR="00C31D13" w:rsidRPr="0032190F" w:rsidRDefault="00C31D13" w:rsidP="00426FF9">
      <w:pPr>
        <w:pStyle w:val="Heading1"/>
      </w:pPr>
      <w:bookmarkStart w:id="2214" w:name="Sit_Moureze"/>
      <w:r w:rsidRPr="0032190F">
        <w:lastRenderedPageBreak/>
        <w:t>MOUREZE</w:t>
      </w:r>
    </w:p>
    <w:bookmarkEnd w:id="2214"/>
    <w:p w14:paraId="31D53881" w14:textId="77777777" w:rsidR="00C31D13" w:rsidRPr="0032190F" w:rsidRDefault="00C31D13" w:rsidP="00C31D13">
      <w:pPr>
        <w:jc w:val="both"/>
        <w:rPr>
          <w:lang w:val="fr-FR"/>
        </w:rPr>
      </w:pPr>
    </w:p>
    <w:p w14:paraId="5BE5685B" w14:textId="77777777" w:rsidR="00C31D13" w:rsidRPr="0032190F" w:rsidRDefault="00C31D13" w:rsidP="00C31D13">
      <w:pPr>
        <w:jc w:val="both"/>
        <w:rPr>
          <w:lang w:val="fr-FR"/>
        </w:rPr>
      </w:pPr>
      <w:r w:rsidRPr="0032190F">
        <w:rPr>
          <w:lang w:val="fr-FR"/>
        </w:rPr>
        <w:t xml:space="preserve">Le site de Mourèze (Mourèze, Hérault) a livré de la céramique mailhacienne à décor </w:t>
      </w:r>
      <w:r w:rsidR="00DD490C" w:rsidRPr="00DD490C">
        <w:rPr>
          <w:lang w:val="fr-FR"/>
        </w:rPr>
        <w:t>cheval-escalier</w:t>
      </w:r>
      <w:r w:rsidR="00DD490C">
        <w:rPr>
          <w:lang w:val="fr-FR"/>
        </w:rPr>
        <w:t xml:space="preserve"> </w:t>
      </w:r>
      <w:r w:rsidRPr="0032190F">
        <w:rPr>
          <w:lang w:val="fr-FR"/>
        </w:rPr>
        <w:t>(BIB 1880 p. 104)</w:t>
      </w:r>
    </w:p>
    <w:p w14:paraId="0AE14D71" w14:textId="77777777" w:rsidR="009D50EE" w:rsidRPr="0032190F" w:rsidRDefault="005B0383" w:rsidP="005B0383">
      <w:pPr>
        <w:jc w:val="both"/>
        <w:rPr>
          <w:lang w:val="fr-FR"/>
        </w:rPr>
      </w:pPr>
      <w:r w:rsidRPr="0032190F">
        <w:rPr>
          <w:lang w:val="fr-FR"/>
        </w:rPr>
        <w:t>L’habitat des Courtinals à Mourèze. Polyphasé : succession stratigraphique de couches Bronze final IIb et Bronze final IIIa (BIB 1984)</w:t>
      </w:r>
    </w:p>
    <w:p w14:paraId="0064AE7D" w14:textId="77777777" w:rsidR="005B0383" w:rsidRPr="0032190F" w:rsidRDefault="005B0383" w:rsidP="005B0383">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3"/>
        <w:gridCol w:w="930"/>
      </w:tblGrid>
      <w:tr w:rsidR="005B0383" w14:paraId="38560EEC" w14:textId="77777777" w:rsidTr="00895983">
        <w:trPr>
          <w:jc w:val="center"/>
        </w:trPr>
        <w:tc>
          <w:tcPr>
            <w:tcW w:w="503" w:type="dxa"/>
            <w:shd w:val="clear" w:color="auto" w:fill="auto"/>
            <w:vAlign w:val="center"/>
          </w:tcPr>
          <w:p w14:paraId="31869AFF" w14:textId="77777777" w:rsidR="005B0383" w:rsidRDefault="00D0751F" w:rsidP="00895983">
            <w:pPr>
              <w:jc w:val="center"/>
            </w:pPr>
            <w:r>
              <w:t>c.</w:t>
            </w:r>
          </w:p>
        </w:tc>
        <w:tc>
          <w:tcPr>
            <w:tcW w:w="930" w:type="dxa"/>
            <w:shd w:val="clear" w:color="auto" w:fill="auto"/>
            <w:vAlign w:val="center"/>
          </w:tcPr>
          <w:p w14:paraId="13F4FB36" w14:textId="77777777" w:rsidR="005B0383" w:rsidRDefault="00D0751F" w:rsidP="00895983">
            <w:pPr>
              <w:jc w:val="center"/>
            </w:pPr>
            <w:r>
              <w:t>per.</w:t>
            </w:r>
          </w:p>
        </w:tc>
      </w:tr>
      <w:tr w:rsidR="005B0383" w14:paraId="71E4F66F" w14:textId="77777777" w:rsidTr="00895983">
        <w:trPr>
          <w:jc w:val="center"/>
        </w:trPr>
        <w:tc>
          <w:tcPr>
            <w:tcW w:w="503" w:type="dxa"/>
            <w:shd w:val="clear" w:color="auto" w:fill="auto"/>
            <w:vAlign w:val="center"/>
          </w:tcPr>
          <w:p w14:paraId="58875870" w14:textId="77777777" w:rsidR="005B0383" w:rsidRDefault="005B0383" w:rsidP="00895983">
            <w:pPr>
              <w:jc w:val="center"/>
            </w:pPr>
            <w:r>
              <w:t>4</w:t>
            </w:r>
          </w:p>
        </w:tc>
        <w:tc>
          <w:tcPr>
            <w:tcW w:w="930" w:type="dxa"/>
            <w:vMerge w:val="restart"/>
            <w:shd w:val="clear" w:color="auto" w:fill="auto"/>
            <w:vAlign w:val="center"/>
          </w:tcPr>
          <w:p w14:paraId="5B589F52" w14:textId="77777777" w:rsidR="005B0383" w:rsidRDefault="00534939" w:rsidP="00895983">
            <w:pPr>
              <w:jc w:val="center"/>
            </w:pPr>
            <w:r>
              <w:t>BF</w:t>
            </w:r>
            <w:r w:rsidR="005B0383">
              <w:t xml:space="preserve"> 3a</w:t>
            </w:r>
          </w:p>
        </w:tc>
      </w:tr>
      <w:tr w:rsidR="005B0383" w14:paraId="3E6F7F79" w14:textId="77777777" w:rsidTr="00895983">
        <w:trPr>
          <w:jc w:val="center"/>
        </w:trPr>
        <w:tc>
          <w:tcPr>
            <w:tcW w:w="503" w:type="dxa"/>
            <w:shd w:val="clear" w:color="auto" w:fill="auto"/>
            <w:vAlign w:val="center"/>
          </w:tcPr>
          <w:p w14:paraId="77CF04DF" w14:textId="77777777" w:rsidR="005B0383" w:rsidRDefault="005B0383" w:rsidP="00895983">
            <w:pPr>
              <w:jc w:val="center"/>
            </w:pPr>
            <w:r>
              <w:t>5</w:t>
            </w:r>
          </w:p>
        </w:tc>
        <w:tc>
          <w:tcPr>
            <w:tcW w:w="930" w:type="dxa"/>
            <w:vMerge/>
            <w:shd w:val="clear" w:color="auto" w:fill="auto"/>
            <w:vAlign w:val="center"/>
          </w:tcPr>
          <w:p w14:paraId="5BFAC54A" w14:textId="77777777" w:rsidR="005B0383" w:rsidRDefault="005B0383" w:rsidP="00895983">
            <w:pPr>
              <w:jc w:val="center"/>
            </w:pPr>
          </w:p>
        </w:tc>
      </w:tr>
      <w:tr w:rsidR="005B0383" w14:paraId="603CE621" w14:textId="77777777" w:rsidTr="00895983">
        <w:trPr>
          <w:jc w:val="center"/>
        </w:trPr>
        <w:tc>
          <w:tcPr>
            <w:tcW w:w="503" w:type="dxa"/>
            <w:shd w:val="clear" w:color="auto" w:fill="auto"/>
            <w:vAlign w:val="center"/>
          </w:tcPr>
          <w:p w14:paraId="567A2BC2" w14:textId="77777777" w:rsidR="005B0383" w:rsidRDefault="005B0383" w:rsidP="00895983">
            <w:pPr>
              <w:jc w:val="center"/>
            </w:pPr>
            <w:r>
              <w:t>6</w:t>
            </w:r>
          </w:p>
        </w:tc>
        <w:tc>
          <w:tcPr>
            <w:tcW w:w="930" w:type="dxa"/>
            <w:shd w:val="clear" w:color="auto" w:fill="auto"/>
            <w:vAlign w:val="center"/>
          </w:tcPr>
          <w:p w14:paraId="27ED9369" w14:textId="77777777" w:rsidR="005B0383" w:rsidRDefault="00534939" w:rsidP="00895983">
            <w:pPr>
              <w:jc w:val="center"/>
            </w:pPr>
            <w:r>
              <w:t>BF</w:t>
            </w:r>
            <w:r w:rsidR="005B0383">
              <w:t xml:space="preserve"> 2b</w:t>
            </w:r>
          </w:p>
        </w:tc>
      </w:tr>
    </w:tbl>
    <w:p w14:paraId="1B5568AA" w14:textId="77777777" w:rsidR="005B0383" w:rsidRDefault="005B0383" w:rsidP="005B0383">
      <w:pPr>
        <w:jc w:val="both"/>
      </w:pPr>
      <w:r>
        <w:t>(BIB 1984 p. 88)</w:t>
      </w:r>
    </w:p>
    <w:p w14:paraId="369D1215" w14:textId="77777777" w:rsidR="00AF0006" w:rsidRDefault="00AF0006" w:rsidP="005B0383">
      <w:pPr>
        <w:jc w:val="both"/>
      </w:pPr>
    </w:p>
    <w:p w14:paraId="42CB7EAE" w14:textId="2610A27A" w:rsidR="00AF0006" w:rsidRPr="0032190F" w:rsidRDefault="00AF0006" w:rsidP="00AF0006">
      <w:pPr>
        <w:autoSpaceDE w:val="0"/>
        <w:autoSpaceDN w:val="0"/>
        <w:adjustRightInd w:val="0"/>
        <w:rPr>
          <w:color w:val="141414"/>
          <w:lang w:val="fr-FR"/>
        </w:rPr>
      </w:pPr>
      <w:r w:rsidRPr="0032190F">
        <w:rPr>
          <w:lang w:val="fr-FR"/>
        </w:rPr>
        <w:t>Le site de Mourèze a livré une représentation en ronde bosse d’</w:t>
      </w:r>
      <w:hyperlink r:id="rId5141" w:anchor="Cul_Proto_Art_TAC_T_z_oise" w:history="1">
        <w:r w:rsidRPr="0032190F">
          <w:rPr>
            <w:rStyle w:val="Hyperlink"/>
            <w:lang w:val="fr-FR"/>
          </w:rPr>
          <w:t>oiseau</w:t>
        </w:r>
      </w:hyperlink>
      <w:r w:rsidR="006422A3" w:rsidRPr="0032190F">
        <w:rPr>
          <w:lang w:val="fr-FR"/>
        </w:rPr>
        <w:t xml:space="preserve"> sur céramique (BIB 2045 p. 21).</w:t>
      </w:r>
      <w:r w:rsidR="00895983" w:rsidRPr="0032190F">
        <w:rPr>
          <w:lang w:val="fr-FR"/>
        </w:rPr>
        <w:t xml:space="preserve"> </w:t>
      </w:r>
      <w:r w:rsidR="00895983" w:rsidRPr="0032190F">
        <w:rPr>
          <w:color w:val="141414"/>
          <w:lang w:val="fr-FR"/>
        </w:rPr>
        <w:t xml:space="preserve">La station du cirque de Morèze (Hérault) a livré une céramique en forme d'oiseau datée du Bronze final (BIB 1457) </w:t>
      </w:r>
    </w:p>
    <w:p w14:paraId="13C7A4E4" w14:textId="77777777" w:rsidR="006422A3" w:rsidRPr="0032190F" w:rsidRDefault="006422A3" w:rsidP="00AF0006">
      <w:pPr>
        <w:autoSpaceDE w:val="0"/>
        <w:autoSpaceDN w:val="0"/>
        <w:adjustRightInd w:val="0"/>
        <w:rPr>
          <w:lang w:val="fr-FR"/>
        </w:rPr>
      </w:pPr>
      <w:r w:rsidRPr="0032190F">
        <w:rPr>
          <w:lang w:val="fr-FR" w:eastAsia="en-GB"/>
        </w:rPr>
        <w:t xml:space="preserve">Habitat du </w:t>
      </w:r>
      <w:r w:rsidR="00DD490C">
        <w:rPr>
          <w:lang w:val="fr-FR" w:eastAsia="en-GB"/>
        </w:rPr>
        <w:t>BF</w:t>
      </w:r>
      <w:r w:rsidRPr="0032190F">
        <w:rPr>
          <w:lang w:val="fr-FR" w:eastAsia="en-GB"/>
        </w:rPr>
        <w:t xml:space="preserve"> 3 (BIB 1995 fig. 52).</w:t>
      </w:r>
    </w:p>
    <w:p w14:paraId="6D0D83D6" w14:textId="77777777" w:rsidR="005B0383" w:rsidRPr="0032190F" w:rsidRDefault="005B0383" w:rsidP="005B0383">
      <w:pPr>
        <w:jc w:val="both"/>
        <w:rPr>
          <w:lang w:val="fr-FR"/>
        </w:rPr>
      </w:pPr>
    </w:p>
    <w:p w14:paraId="3A878DBF" w14:textId="77777777" w:rsidR="005B0383" w:rsidRPr="0032190F" w:rsidRDefault="005B0383" w:rsidP="005B0383">
      <w:pPr>
        <w:pStyle w:val="Heading2"/>
      </w:pPr>
      <w:r w:rsidRPr="0032190F">
        <w:t>couche 6</w:t>
      </w:r>
    </w:p>
    <w:p w14:paraId="7D55AC87" w14:textId="77777777" w:rsidR="005B0383" w:rsidRPr="0032190F" w:rsidRDefault="005B0383" w:rsidP="005B0383">
      <w:pPr>
        <w:rPr>
          <w:lang w:val="fr-FR"/>
        </w:rPr>
      </w:pPr>
      <w:r w:rsidRPr="0032190F">
        <w:rPr>
          <w:lang w:val="fr-FR"/>
        </w:rPr>
        <w:t>Bz final 2b</w:t>
      </w:r>
    </w:p>
    <w:p w14:paraId="5AC8B692" w14:textId="77777777" w:rsidR="005B0383" w:rsidRPr="0032190F" w:rsidRDefault="005B0383" w:rsidP="005B0383">
      <w:pPr>
        <w:rPr>
          <w:lang w:val="fr-FR"/>
        </w:rPr>
      </w:pPr>
    </w:p>
    <w:p w14:paraId="6110DEDF" w14:textId="77777777" w:rsidR="005B0383" w:rsidRPr="0032190F" w:rsidRDefault="005B0383" w:rsidP="005B0383">
      <w:pPr>
        <w:autoSpaceDE w:val="0"/>
        <w:autoSpaceDN w:val="0"/>
        <w:adjustRightInd w:val="0"/>
        <w:jc w:val="both"/>
        <w:rPr>
          <w:rFonts w:ascii="TimesNewRomanPSMT" w:hAnsi="TimesNewRomanPSMT" w:cs="TimesNewRomanPSMT"/>
          <w:sz w:val="22"/>
          <w:szCs w:val="22"/>
          <w:lang w:val="fr-FR"/>
        </w:rPr>
      </w:pPr>
      <w:r w:rsidRPr="0032190F">
        <w:rPr>
          <w:rFonts w:ascii="TimesNewRomanPSMT" w:hAnsi="TimesNewRomanPSMT" w:cs="TimesNewRomanPSMT"/>
          <w:sz w:val="22"/>
          <w:szCs w:val="22"/>
          <w:lang w:val="fr-FR"/>
        </w:rPr>
        <w:t>•urne de facture grossière, sans col, à embouchure resserrée,décorée sous le bord d’un cordon horizontal àimpressions au doigt (fig. 2, n</w:t>
      </w:r>
      <w:r w:rsidRPr="0032190F">
        <w:rPr>
          <w:rFonts w:ascii="TimesNewRomanPSMT" w:hAnsi="TimesNewRomanPSMT" w:cs="TimesNewRomanPSMT"/>
          <w:sz w:val="13"/>
          <w:szCs w:val="13"/>
          <w:lang w:val="fr-FR"/>
        </w:rPr>
        <w:t xml:space="preserve">o </w:t>
      </w:r>
      <w:r w:rsidRPr="0032190F">
        <w:rPr>
          <w:rFonts w:ascii="TimesNewRomanPSMT" w:hAnsi="TimesNewRomanPSMT" w:cs="TimesNewRomanPSMT"/>
          <w:sz w:val="22"/>
          <w:szCs w:val="22"/>
          <w:lang w:val="fr-FR"/>
        </w:rPr>
        <w:t>1) ;</w:t>
      </w:r>
    </w:p>
    <w:p w14:paraId="5F42F710" w14:textId="77777777" w:rsidR="005B0383" w:rsidRPr="0032190F" w:rsidRDefault="005B0383" w:rsidP="005B0383">
      <w:pPr>
        <w:autoSpaceDE w:val="0"/>
        <w:autoSpaceDN w:val="0"/>
        <w:adjustRightInd w:val="0"/>
        <w:jc w:val="both"/>
        <w:rPr>
          <w:rFonts w:ascii="TimesNewRomanPSMT" w:hAnsi="TimesNewRomanPSMT" w:cs="TimesNewRomanPSMT"/>
          <w:sz w:val="22"/>
          <w:szCs w:val="22"/>
          <w:lang w:val="fr-FR"/>
        </w:rPr>
      </w:pPr>
      <w:r w:rsidRPr="0032190F">
        <w:rPr>
          <w:rFonts w:ascii="TimesNewRomanPSMT" w:hAnsi="TimesNewRomanPSMT" w:cs="TimesNewRomanPSMT"/>
          <w:sz w:val="22"/>
          <w:szCs w:val="22"/>
          <w:lang w:val="fr-FR"/>
        </w:rPr>
        <w:t>• urne de facture grossière, à col parallèle bas, panse à carènehaute plus ou moins prononcée, décorée à la carèned’une rangée d’impressions au doigt (fig. 2, n</w:t>
      </w:r>
      <w:r w:rsidRPr="0032190F">
        <w:rPr>
          <w:rFonts w:ascii="TimesNewRomanPSMT" w:hAnsi="TimesNewRomanPSMT" w:cs="TimesNewRomanPSMT"/>
          <w:sz w:val="13"/>
          <w:szCs w:val="13"/>
          <w:lang w:val="fr-FR"/>
        </w:rPr>
        <w:t xml:space="preserve">o </w:t>
      </w:r>
      <w:r w:rsidRPr="0032190F">
        <w:rPr>
          <w:rFonts w:ascii="TimesNewRomanPSMT" w:hAnsi="TimesNewRomanPSMT" w:cs="TimesNewRomanPSMT"/>
          <w:sz w:val="22"/>
          <w:szCs w:val="22"/>
          <w:lang w:val="fr-FR"/>
        </w:rPr>
        <w:t>2 et 3) ;</w:t>
      </w:r>
    </w:p>
    <w:p w14:paraId="270D09CA" w14:textId="77777777" w:rsidR="005B0383" w:rsidRPr="0032190F" w:rsidRDefault="005B0383" w:rsidP="005B0383">
      <w:pPr>
        <w:autoSpaceDE w:val="0"/>
        <w:autoSpaceDN w:val="0"/>
        <w:adjustRightInd w:val="0"/>
        <w:jc w:val="both"/>
        <w:rPr>
          <w:rFonts w:ascii="TimesNewRomanPSMT" w:hAnsi="TimesNewRomanPSMT" w:cs="TimesNewRomanPSMT"/>
          <w:sz w:val="22"/>
          <w:szCs w:val="22"/>
          <w:lang w:val="fr-FR"/>
        </w:rPr>
      </w:pPr>
      <w:r w:rsidRPr="0032190F">
        <w:rPr>
          <w:rFonts w:ascii="TimesNewRomanPSMT" w:hAnsi="TimesNewRomanPSMT" w:cs="TimesNewRomanPSMT"/>
          <w:sz w:val="22"/>
          <w:szCs w:val="22"/>
          <w:lang w:val="fr-FR"/>
        </w:rPr>
        <w:t>• urne à col bas divergent et panse carénée haute, selondeux grandes catégories : l’une de grande taille et defacture grossière, ici décorée à la carène d’une rangéed’impressions circulaires (fig. 2, n</w:t>
      </w:r>
      <w:r w:rsidRPr="0032190F">
        <w:rPr>
          <w:rFonts w:ascii="TimesNewRomanPSMT" w:hAnsi="TimesNewRomanPSMT" w:cs="TimesNewRomanPSMT"/>
          <w:sz w:val="13"/>
          <w:szCs w:val="13"/>
          <w:lang w:val="fr-FR"/>
        </w:rPr>
        <w:t xml:space="preserve">o </w:t>
      </w:r>
      <w:r w:rsidRPr="0032190F">
        <w:rPr>
          <w:rFonts w:ascii="TimesNewRomanPSMT" w:hAnsi="TimesNewRomanPSMT" w:cs="TimesNewRomanPSMT"/>
          <w:sz w:val="22"/>
          <w:szCs w:val="22"/>
          <w:lang w:val="fr-FR"/>
        </w:rPr>
        <w:t>4) ; l’autre, de petitetaille et de facture fine, aux surfaces polies ou lustrées etdécor de fines cannelures horizontales sur la face intérieuredu bord et/ou en haut de la panse ou sur la carène,ou de cannelures obliques sur la carène (fig. 2, n</w:t>
      </w:r>
      <w:r w:rsidRPr="0032190F">
        <w:rPr>
          <w:rFonts w:ascii="TimesNewRomanPSMT" w:hAnsi="TimesNewRomanPSMT" w:cs="TimesNewRomanPSMT"/>
          <w:sz w:val="13"/>
          <w:szCs w:val="13"/>
          <w:lang w:val="fr-FR"/>
        </w:rPr>
        <w:t xml:space="preserve">os </w:t>
      </w:r>
      <w:r w:rsidRPr="0032190F">
        <w:rPr>
          <w:rFonts w:ascii="TimesNewRomanPSMT" w:hAnsi="TimesNewRomanPSMT" w:cs="TimesNewRomanPSMT"/>
          <w:sz w:val="22"/>
          <w:szCs w:val="22"/>
          <w:lang w:val="fr-FR"/>
        </w:rPr>
        <w:t>5-9) ;</w:t>
      </w:r>
    </w:p>
    <w:p w14:paraId="3A3D5037" w14:textId="77777777" w:rsidR="005B0383" w:rsidRPr="0032190F" w:rsidRDefault="005B0383" w:rsidP="005B0383">
      <w:pPr>
        <w:autoSpaceDE w:val="0"/>
        <w:autoSpaceDN w:val="0"/>
        <w:adjustRightInd w:val="0"/>
        <w:jc w:val="both"/>
        <w:rPr>
          <w:rFonts w:ascii="TimesNewRomanPSMT" w:hAnsi="TimesNewRomanPSMT" w:cs="TimesNewRomanPSMT"/>
          <w:sz w:val="22"/>
          <w:szCs w:val="22"/>
          <w:lang w:val="fr-FR"/>
        </w:rPr>
      </w:pPr>
      <w:r w:rsidRPr="0032190F">
        <w:rPr>
          <w:rFonts w:ascii="TimesNewRomanPSMT" w:hAnsi="TimesNewRomanPSMT" w:cs="TimesNewRomanPSMT"/>
          <w:sz w:val="22"/>
          <w:szCs w:val="22"/>
          <w:lang w:val="fr-FR"/>
        </w:rPr>
        <w:t>• jatte à épaulement et col légèrement convergent, auxsurfaces polies (fig. 2, n</w:t>
      </w:r>
      <w:r w:rsidRPr="0032190F">
        <w:rPr>
          <w:rFonts w:ascii="TimesNewRomanPSMT" w:hAnsi="TimesNewRomanPSMT" w:cs="TimesNewRomanPSMT"/>
          <w:sz w:val="13"/>
          <w:szCs w:val="13"/>
          <w:lang w:val="fr-FR"/>
        </w:rPr>
        <w:t xml:space="preserve">o </w:t>
      </w:r>
      <w:r w:rsidRPr="0032190F">
        <w:rPr>
          <w:rFonts w:ascii="TimesNewRomanPSMT" w:hAnsi="TimesNewRomanPSMT" w:cs="TimesNewRomanPSMT"/>
          <w:sz w:val="22"/>
          <w:szCs w:val="22"/>
          <w:lang w:val="fr-FR"/>
        </w:rPr>
        <w:t>10) ;</w:t>
      </w:r>
    </w:p>
    <w:p w14:paraId="5D3B32E8" w14:textId="77777777" w:rsidR="005B0383" w:rsidRPr="0032190F" w:rsidRDefault="005B0383" w:rsidP="005B0383">
      <w:pPr>
        <w:autoSpaceDE w:val="0"/>
        <w:autoSpaceDN w:val="0"/>
        <w:adjustRightInd w:val="0"/>
        <w:jc w:val="both"/>
        <w:rPr>
          <w:rFonts w:ascii="TimesNewRomanPSMT" w:hAnsi="TimesNewRomanPSMT" w:cs="TimesNewRomanPSMT"/>
          <w:sz w:val="22"/>
          <w:szCs w:val="22"/>
          <w:lang w:val="fr-FR"/>
        </w:rPr>
      </w:pPr>
      <w:r w:rsidRPr="0032190F">
        <w:rPr>
          <w:rFonts w:ascii="TimesNewRomanPSMT" w:hAnsi="TimesNewRomanPSMT" w:cs="TimesNewRomanPSMT"/>
          <w:sz w:val="22"/>
          <w:szCs w:val="22"/>
          <w:lang w:val="fr-FR"/>
        </w:rPr>
        <w:t>• jatte à panse arrondie et col bas divergent, aux surfacespolies, décor éventuel de cannelures horizontales surl’épaule (fig. 2, n</w:t>
      </w:r>
      <w:r w:rsidRPr="0032190F">
        <w:rPr>
          <w:rFonts w:ascii="TimesNewRomanPSMT" w:hAnsi="TimesNewRomanPSMT" w:cs="TimesNewRomanPSMT"/>
          <w:sz w:val="13"/>
          <w:szCs w:val="13"/>
          <w:lang w:val="fr-FR"/>
        </w:rPr>
        <w:t xml:space="preserve">os </w:t>
      </w:r>
      <w:r w:rsidRPr="0032190F">
        <w:rPr>
          <w:rFonts w:ascii="TimesNewRomanPSMT" w:hAnsi="TimesNewRomanPSMT" w:cs="TimesNewRomanPSMT"/>
          <w:sz w:val="22"/>
          <w:szCs w:val="22"/>
          <w:lang w:val="fr-FR"/>
        </w:rPr>
        <w:t>11-14) ;</w:t>
      </w:r>
    </w:p>
    <w:p w14:paraId="431CE1D2" w14:textId="77777777" w:rsidR="005B0383" w:rsidRPr="0032190F" w:rsidRDefault="005B0383" w:rsidP="005B0383">
      <w:pPr>
        <w:autoSpaceDE w:val="0"/>
        <w:autoSpaceDN w:val="0"/>
        <w:adjustRightInd w:val="0"/>
        <w:jc w:val="both"/>
        <w:rPr>
          <w:rFonts w:ascii="TimesNewRomanPSMT" w:hAnsi="TimesNewRomanPSMT" w:cs="TimesNewRomanPSMT"/>
          <w:sz w:val="22"/>
          <w:szCs w:val="22"/>
          <w:lang w:val="fr-FR"/>
        </w:rPr>
      </w:pPr>
      <w:r w:rsidRPr="0032190F">
        <w:rPr>
          <w:rFonts w:ascii="TimesNewRomanPSMT" w:hAnsi="TimesNewRomanPSMT" w:cs="TimesNewRomanPSMT"/>
          <w:sz w:val="22"/>
          <w:szCs w:val="22"/>
          <w:lang w:val="fr-FR"/>
        </w:rPr>
        <w:t>• coupe carénée, avec anse éventuelle (fig. 2, n</w:t>
      </w:r>
      <w:r w:rsidRPr="0032190F">
        <w:rPr>
          <w:rFonts w:ascii="TimesNewRomanPSMT" w:hAnsi="TimesNewRomanPSMT" w:cs="TimesNewRomanPSMT"/>
          <w:sz w:val="13"/>
          <w:szCs w:val="13"/>
          <w:lang w:val="fr-FR"/>
        </w:rPr>
        <w:t xml:space="preserve">os </w:t>
      </w:r>
      <w:r w:rsidRPr="0032190F">
        <w:rPr>
          <w:rFonts w:ascii="TimesNewRomanPSMT" w:hAnsi="TimesNewRomanPSMT" w:cs="TimesNewRomanPSMT"/>
          <w:sz w:val="22"/>
          <w:szCs w:val="22"/>
          <w:lang w:val="fr-FR"/>
        </w:rPr>
        <w:t>15-18) ;</w:t>
      </w:r>
    </w:p>
    <w:p w14:paraId="46101293" w14:textId="77777777" w:rsidR="005B0383" w:rsidRPr="0032190F" w:rsidRDefault="005B0383" w:rsidP="005B0383">
      <w:pPr>
        <w:autoSpaceDE w:val="0"/>
        <w:autoSpaceDN w:val="0"/>
        <w:adjustRightInd w:val="0"/>
        <w:jc w:val="both"/>
        <w:rPr>
          <w:rFonts w:ascii="TimesNewRomanPSMT" w:hAnsi="TimesNewRomanPSMT" w:cs="TimesNewRomanPSMT"/>
          <w:sz w:val="22"/>
          <w:szCs w:val="22"/>
          <w:lang w:val="fr-FR"/>
        </w:rPr>
      </w:pPr>
      <w:r w:rsidRPr="0032190F">
        <w:rPr>
          <w:rFonts w:ascii="TimesNewRomanPSMT" w:hAnsi="TimesNewRomanPSMT" w:cs="TimesNewRomanPSMT"/>
          <w:sz w:val="22"/>
          <w:szCs w:val="22"/>
          <w:lang w:val="fr-FR"/>
        </w:rPr>
        <w:t>• coupe arrondie convexe à bord divergent et finementcannelé à l’intérieur (fig. 2, n</w:t>
      </w:r>
      <w:r w:rsidRPr="0032190F">
        <w:rPr>
          <w:rFonts w:ascii="TimesNewRomanPSMT" w:hAnsi="TimesNewRomanPSMT" w:cs="TimesNewRomanPSMT"/>
          <w:sz w:val="13"/>
          <w:szCs w:val="13"/>
          <w:lang w:val="fr-FR"/>
        </w:rPr>
        <w:t xml:space="preserve">os </w:t>
      </w:r>
      <w:r w:rsidRPr="0032190F">
        <w:rPr>
          <w:rFonts w:ascii="TimesNewRomanPSMT" w:hAnsi="TimesNewRomanPSMT" w:cs="TimesNewRomanPSMT"/>
          <w:sz w:val="22"/>
          <w:szCs w:val="22"/>
          <w:lang w:val="fr-FR"/>
        </w:rPr>
        <w:t>19-21).</w:t>
      </w:r>
    </w:p>
    <w:p w14:paraId="71A570B5" w14:textId="77777777" w:rsidR="006422A3" w:rsidRPr="0032190F" w:rsidRDefault="006422A3" w:rsidP="005B0383">
      <w:pPr>
        <w:autoSpaceDE w:val="0"/>
        <w:autoSpaceDN w:val="0"/>
        <w:adjustRightInd w:val="0"/>
        <w:jc w:val="both"/>
        <w:rPr>
          <w:rFonts w:ascii="TimesNewRomanPSMT" w:hAnsi="TimesNewRomanPSMT" w:cs="TimesNewRomanPSMT"/>
          <w:sz w:val="22"/>
          <w:szCs w:val="22"/>
          <w:lang w:val="fr-FR"/>
        </w:rPr>
      </w:pPr>
    </w:p>
    <w:p w14:paraId="72E1D1C0" w14:textId="77777777" w:rsidR="006422A3" w:rsidRPr="0032190F" w:rsidRDefault="006422A3" w:rsidP="00426FF9">
      <w:pPr>
        <w:pStyle w:val="Heading1"/>
      </w:pPr>
      <w:r w:rsidRPr="0032190F">
        <w:t>PUECH CROCHU</w:t>
      </w:r>
    </w:p>
    <w:p w14:paraId="5C38B8A5" w14:textId="77777777" w:rsidR="006422A3" w:rsidRPr="0032190F" w:rsidRDefault="006422A3" w:rsidP="006422A3">
      <w:pPr>
        <w:rPr>
          <w:lang w:val="fr-FR"/>
        </w:rPr>
      </w:pPr>
    </w:p>
    <w:p w14:paraId="07108290" w14:textId="77777777" w:rsidR="006422A3" w:rsidRPr="0032190F" w:rsidRDefault="006422A3" w:rsidP="006422A3">
      <w:pPr>
        <w:rPr>
          <w:lang w:val="fr-FR" w:eastAsia="en-GB"/>
        </w:rPr>
      </w:pPr>
      <w:r w:rsidRPr="0032190F">
        <w:rPr>
          <w:lang w:val="fr-FR"/>
        </w:rPr>
        <w:t xml:space="preserve">Le site du Puech Crochu (St-Bauzille-de-la-Sylve) est un </w:t>
      </w:r>
      <w:r w:rsidRPr="0032190F">
        <w:rPr>
          <w:lang w:val="fr-FR" w:eastAsia="en-GB"/>
        </w:rPr>
        <w:t>habitat du Bronze final 3 (BIB 1995 fig. 52)</w:t>
      </w:r>
    </w:p>
    <w:p w14:paraId="1F6D8204" w14:textId="77777777" w:rsidR="006422A3" w:rsidRPr="0032190F" w:rsidRDefault="006422A3" w:rsidP="006422A3">
      <w:pPr>
        <w:rPr>
          <w:lang w:val="fr-FR" w:eastAsia="en-GB"/>
        </w:rPr>
      </w:pPr>
    </w:p>
    <w:p w14:paraId="472193AB" w14:textId="77777777" w:rsidR="006422A3" w:rsidRPr="0032190F" w:rsidRDefault="006422A3" w:rsidP="006422A3">
      <w:pPr>
        <w:rPr>
          <w:lang w:val="fr-FR" w:eastAsia="en-GB"/>
        </w:rPr>
      </w:pPr>
      <w:r w:rsidRPr="0032190F">
        <w:rPr>
          <w:lang w:val="fr-FR" w:eastAsia="en-GB"/>
        </w:rPr>
        <w:t>ROMPUDES (LES)</w:t>
      </w:r>
    </w:p>
    <w:p w14:paraId="6E2AD425" w14:textId="77777777" w:rsidR="006422A3" w:rsidRPr="0032190F" w:rsidRDefault="006422A3" w:rsidP="006422A3">
      <w:pPr>
        <w:rPr>
          <w:lang w:val="fr-FR" w:eastAsia="en-GB"/>
        </w:rPr>
      </w:pPr>
      <w:r w:rsidRPr="0032190F">
        <w:rPr>
          <w:lang w:val="fr-FR" w:eastAsia="en-GB"/>
        </w:rPr>
        <w:br/>
        <w:t>Le site des Rompudes (</w:t>
      </w:r>
      <w:r w:rsidRPr="0032190F">
        <w:rPr>
          <w:lang w:val="fr-FR"/>
        </w:rPr>
        <w:t xml:space="preserve">St-Bauzille-de-la-Sylve) est un </w:t>
      </w:r>
      <w:r w:rsidRPr="0032190F">
        <w:rPr>
          <w:lang w:val="fr-FR" w:eastAsia="en-GB"/>
        </w:rPr>
        <w:t>habitat du Bronze final 3 (BIB 1995 fig. 52)</w:t>
      </w:r>
    </w:p>
    <w:p w14:paraId="7C198527" w14:textId="77777777" w:rsidR="006422A3" w:rsidRPr="0032190F" w:rsidRDefault="006422A3" w:rsidP="006422A3">
      <w:pPr>
        <w:rPr>
          <w:lang w:val="fr-FR"/>
        </w:rPr>
      </w:pPr>
    </w:p>
    <w:p w14:paraId="7A1610CA" w14:textId="77777777" w:rsidR="005B0383" w:rsidRPr="0032190F" w:rsidRDefault="005B0383" w:rsidP="00C31D13">
      <w:pPr>
        <w:jc w:val="both"/>
        <w:rPr>
          <w:lang w:val="fr-FR"/>
        </w:rPr>
      </w:pPr>
    </w:p>
    <w:p w14:paraId="3B8F1DAE" w14:textId="77777777" w:rsidR="00C31D13" w:rsidRPr="0032190F" w:rsidRDefault="00AD3C20" w:rsidP="00426FF9">
      <w:pPr>
        <w:pStyle w:val="Heading1"/>
      </w:pPr>
      <w:bookmarkStart w:id="2215" w:name="Sit_Cessero"/>
      <w:r w:rsidRPr="0032190F">
        <w:t>CESSERO</w:t>
      </w:r>
    </w:p>
    <w:bookmarkEnd w:id="2215"/>
    <w:p w14:paraId="7C725F45" w14:textId="77777777" w:rsidR="00AD3C20" w:rsidRPr="0032190F" w:rsidRDefault="00AD3C20" w:rsidP="00C31D13">
      <w:pPr>
        <w:jc w:val="both"/>
        <w:rPr>
          <w:lang w:val="fr-FR"/>
        </w:rPr>
      </w:pPr>
    </w:p>
    <w:p w14:paraId="4ABDC9B6" w14:textId="0605CFF9" w:rsidR="00AD3C20" w:rsidRPr="0032190F" w:rsidRDefault="00AD3C20" w:rsidP="00C31D13">
      <w:pPr>
        <w:jc w:val="both"/>
        <w:rPr>
          <w:lang w:val="fr-FR"/>
        </w:rPr>
      </w:pPr>
      <w:r w:rsidRPr="0032190F">
        <w:rPr>
          <w:lang w:val="fr-FR"/>
        </w:rPr>
        <w:t>Le site de Cessero (Saint Thibéry</w:t>
      </w:r>
      <w:r w:rsidR="00351A6C" w:rsidRPr="0032190F">
        <w:rPr>
          <w:lang w:val="fr-FR"/>
        </w:rPr>
        <w:t xml:space="preserve"> [</w:t>
      </w:r>
      <w:r w:rsidR="00F75384" w:rsidRPr="0032190F">
        <w:rPr>
          <w:lang w:val="fr-FR"/>
        </w:rPr>
        <w:t>Saint-Thibéry</w:t>
      </w:r>
      <w:r w:rsidR="00351A6C" w:rsidRPr="0032190F">
        <w:rPr>
          <w:lang w:val="fr-FR"/>
        </w:rPr>
        <w:t>]</w:t>
      </w:r>
      <w:r w:rsidR="00F75384" w:rsidRPr="0032190F">
        <w:rPr>
          <w:lang w:val="fr-FR"/>
        </w:rPr>
        <w:t>,</w:t>
      </w:r>
      <w:r w:rsidRPr="0032190F">
        <w:rPr>
          <w:lang w:val="fr-FR"/>
        </w:rPr>
        <w:t xml:space="preserve"> Hérault) a livré de la céramique mailhacienne à décor </w:t>
      </w:r>
      <w:hyperlink r:id="rId5142" w:anchor="Cul_Proto_Art_TAC_T_z" w:history="1">
        <w:r w:rsidR="00017B49" w:rsidRPr="0032190F">
          <w:rPr>
            <w:rStyle w:val="Hyperlink"/>
            <w:lang w:val="fr-FR"/>
          </w:rPr>
          <w:t>zoomorphe</w:t>
        </w:r>
      </w:hyperlink>
      <w:r w:rsidR="00351A6C" w:rsidRPr="0032190F">
        <w:rPr>
          <w:lang w:val="fr-FR"/>
        </w:rPr>
        <w:t xml:space="preserve"> </w:t>
      </w:r>
      <w:r w:rsidRPr="0032190F">
        <w:rPr>
          <w:lang w:val="fr-FR"/>
        </w:rPr>
        <w:t xml:space="preserve">et </w:t>
      </w:r>
      <w:hyperlink r:id="rId5143" w:anchor="Cul_Proto_Art_TAC_T_a" w:history="1">
        <w:r w:rsidR="00673F0D" w:rsidRPr="0032190F">
          <w:rPr>
            <w:rStyle w:val="Hyperlink"/>
            <w:lang w:val="fr-FR"/>
          </w:rPr>
          <w:t>anthropomorphe</w:t>
        </w:r>
      </w:hyperlink>
      <w:r w:rsidR="00351A6C" w:rsidRPr="0032190F">
        <w:rPr>
          <w:lang w:val="fr-FR"/>
        </w:rPr>
        <w:t xml:space="preserve"> </w:t>
      </w:r>
      <w:r w:rsidRPr="0032190F">
        <w:rPr>
          <w:lang w:val="fr-FR"/>
        </w:rPr>
        <w:t>(BIB 1880 p. 104 et p. 127)</w:t>
      </w:r>
      <w:r w:rsidR="00F75384" w:rsidRPr="0032190F">
        <w:rPr>
          <w:lang w:val="fr-FR"/>
        </w:rPr>
        <w:t xml:space="preserve"> Habitat (SS BIB)</w:t>
      </w:r>
    </w:p>
    <w:p w14:paraId="6DF01777" w14:textId="79854DAF" w:rsidR="0034764E" w:rsidRPr="0032190F" w:rsidRDefault="0034764E" w:rsidP="0034764E">
      <w:pPr>
        <w:jc w:val="both"/>
        <w:rPr>
          <w:lang w:val="fr-FR"/>
        </w:rPr>
      </w:pPr>
      <w:r w:rsidRPr="0032190F">
        <w:rPr>
          <w:lang w:val="fr-FR"/>
        </w:rPr>
        <w:lastRenderedPageBreak/>
        <w:t xml:space="preserve">« Le décor du tesson de St, Thibéry pourrait être compris comme "antécédant" des décors figuratifs. </w:t>
      </w:r>
      <w:r w:rsidR="00D0751F" w:rsidRPr="0032190F">
        <w:rPr>
          <w:lang w:val="fr-FR"/>
        </w:rPr>
        <w:t>Y</w:t>
      </w:r>
      <w:r w:rsidRPr="0032190F">
        <w:rPr>
          <w:lang w:val="fr-FR"/>
        </w:rPr>
        <w:t xml:space="preserve"> sont figurés probablement </w:t>
      </w:r>
      <w:r w:rsidR="00D0751F" w:rsidRPr="0032190F">
        <w:rPr>
          <w:lang w:val="fr-FR"/>
        </w:rPr>
        <w:t xml:space="preserve">des </w:t>
      </w:r>
      <w:r w:rsidRPr="0032190F">
        <w:rPr>
          <w:lang w:val="fr-FR"/>
        </w:rPr>
        <w:t xml:space="preserve">"H couchés" qui encadrent un personnage. Une intégration d'un motif figuratif dans un décors de </w:t>
      </w:r>
      <w:hyperlink r:id="rId5144" w:anchor="Cul_Proto_Art_TAC_T_g_meandre" w:history="1">
        <w:r w:rsidR="00351A6C" w:rsidRPr="0032190F">
          <w:rPr>
            <w:rStyle w:val="Hyperlink"/>
            <w:lang w:val="fr-FR"/>
          </w:rPr>
          <w:t>méandres</w:t>
        </w:r>
      </w:hyperlink>
      <w:r w:rsidR="00351A6C" w:rsidRPr="0032190F">
        <w:rPr>
          <w:lang w:val="fr-FR"/>
        </w:rPr>
        <w:t xml:space="preserve"> </w:t>
      </w:r>
      <w:r w:rsidRPr="0032190F">
        <w:rPr>
          <w:lang w:val="fr-FR"/>
        </w:rPr>
        <w:t>est. Le motif anthropomorph</w:t>
      </w:r>
      <w:r w:rsidR="00EF0565" w:rsidRPr="0032190F">
        <w:rPr>
          <w:lang w:val="fr-FR"/>
        </w:rPr>
        <w:t>e</w:t>
      </w:r>
      <w:r w:rsidRPr="0032190F">
        <w:rPr>
          <w:lang w:val="fr-FR"/>
        </w:rPr>
        <w:t xml:space="preserve"> est singulier. Il pourrait s'agir d'une première tentative de figurer des personnages. Comme le tesson a été trouvé sans contexte, cette interprétation est très hypothétique. En plus le motif anthropomorph</w:t>
      </w:r>
      <w:r w:rsidR="00EF0565" w:rsidRPr="0032190F">
        <w:rPr>
          <w:lang w:val="fr-FR"/>
        </w:rPr>
        <w:t>e</w:t>
      </w:r>
      <w:r w:rsidRPr="0032190F">
        <w:rPr>
          <w:lang w:val="fr-FR"/>
        </w:rPr>
        <w:t xml:space="preserve"> est fait au trait simple, donc une technique très rare au </w:t>
      </w:r>
      <w:r w:rsidR="00351A6C" w:rsidRPr="0032190F">
        <w:rPr>
          <w:lang w:val="fr-FR"/>
        </w:rPr>
        <w:t>BF 3a</w:t>
      </w:r>
      <w:r w:rsidRPr="0032190F">
        <w:rPr>
          <w:lang w:val="fr-FR"/>
        </w:rPr>
        <w:t xml:space="preserve"> et </w:t>
      </w:r>
      <w:r w:rsidR="00351A6C" w:rsidRPr="0032190F">
        <w:rPr>
          <w:lang w:val="fr-FR"/>
        </w:rPr>
        <w:t>BF 3b</w:t>
      </w:r>
      <w:r w:rsidRPr="0032190F">
        <w:rPr>
          <w:lang w:val="fr-FR"/>
        </w:rPr>
        <w:t xml:space="preserve">. » (BIB 1872 p. 36) </w:t>
      </w:r>
    </w:p>
    <w:p w14:paraId="2EC133F5" w14:textId="77777777" w:rsidR="00AD3C20" w:rsidRPr="0032190F" w:rsidRDefault="00AD3C20" w:rsidP="00C31D13">
      <w:pPr>
        <w:jc w:val="both"/>
        <w:rPr>
          <w:lang w:val="fr-FR"/>
        </w:rPr>
      </w:pPr>
    </w:p>
    <w:p w14:paraId="44F2FE11" w14:textId="77777777" w:rsidR="00AD3C20" w:rsidRPr="0032190F" w:rsidRDefault="00AD3C20" w:rsidP="00426FF9">
      <w:pPr>
        <w:pStyle w:val="Heading1"/>
      </w:pPr>
      <w:bookmarkStart w:id="2216" w:name="Sit_Vignes_Vieilles"/>
      <w:r w:rsidRPr="0032190F">
        <w:t>VIGNES VIEILLES</w:t>
      </w:r>
    </w:p>
    <w:bookmarkEnd w:id="2216"/>
    <w:p w14:paraId="3909B7A1" w14:textId="77777777" w:rsidR="00AD3C20" w:rsidRPr="0032190F" w:rsidRDefault="00AD3C20" w:rsidP="00C31D13">
      <w:pPr>
        <w:jc w:val="both"/>
        <w:rPr>
          <w:lang w:val="fr-FR"/>
        </w:rPr>
      </w:pPr>
    </w:p>
    <w:p w14:paraId="44D67314" w14:textId="570B5015" w:rsidR="00AD3C20" w:rsidRPr="0032190F" w:rsidRDefault="00AD3C20" w:rsidP="00C31D13">
      <w:pPr>
        <w:jc w:val="both"/>
        <w:rPr>
          <w:lang w:val="fr-FR"/>
        </w:rPr>
      </w:pPr>
      <w:r w:rsidRPr="0032190F">
        <w:rPr>
          <w:lang w:val="fr-FR"/>
        </w:rPr>
        <w:t>Les Vignes Vieilles (Bessan, Hérault)</w:t>
      </w:r>
      <w:r w:rsidR="00B74BCB">
        <w:rPr>
          <w:lang w:val="fr-FR"/>
        </w:rPr>
        <w:t xml:space="preserve"> </w:t>
      </w:r>
      <w:r w:rsidRPr="0032190F">
        <w:rPr>
          <w:lang w:val="fr-FR"/>
        </w:rPr>
        <w:t xml:space="preserve">a livré de la céramique mailhacienne à décor </w:t>
      </w:r>
      <w:hyperlink r:id="rId5145" w:anchor="Cul_Proto_Art_TAC_T_z" w:history="1">
        <w:r w:rsidR="00017B49" w:rsidRPr="0032190F">
          <w:rPr>
            <w:rStyle w:val="Hyperlink"/>
            <w:lang w:val="fr-FR"/>
          </w:rPr>
          <w:t>zoomorphes</w:t>
        </w:r>
      </w:hyperlink>
      <w:r w:rsidR="00366920" w:rsidRPr="0032190F">
        <w:rPr>
          <w:lang w:val="fr-FR"/>
        </w:rPr>
        <w:t xml:space="preserve"> </w:t>
      </w:r>
      <w:r w:rsidR="00B74BCB">
        <w:rPr>
          <w:lang w:val="fr-FR"/>
        </w:rPr>
        <w:t xml:space="preserve">(VB44) </w:t>
      </w:r>
      <w:r w:rsidRPr="0032190F">
        <w:rPr>
          <w:lang w:val="fr-FR"/>
        </w:rPr>
        <w:t>(BIB 1880 p. 104)</w:t>
      </w:r>
      <w:r w:rsidR="00E55E69" w:rsidRPr="0032190F">
        <w:rPr>
          <w:lang w:val="fr-FR"/>
        </w:rPr>
        <w:t xml:space="preserve"> La « </w:t>
      </w:r>
      <w:hyperlink r:id="rId5146" w:anchor="Cul_Transition_Periode" w:history="1">
        <w:r w:rsidR="00E55E69" w:rsidRPr="0032190F">
          <w:rPr>
            <w:rStyle w:val="Hyperlink"/>
            <w:lang w:val="fr-FR"/>
          </w:rPr>
          <w:t>phase de transition </w:t>
        </w:r>
      </w:hyperlink>
      <w:r w:rsidR="00E55E69" w:rsidRPr="0032190F">
        <w:rPr>
          <w:lang w:val="fr-FR"/>
        </w:rPr>
        <w:t>» est bien attestée : gobelets carénés (t. 6), épingle en anneau, coupe tronconique à col droit et coupe tronconique à décor tardif (t. 2). La tombe 3 a livré deux gobelets carénés et une épingle à tête vasiforme. La tombe 13 : gobelet caréné (BIB 1955 p. 256)</w:t>
      </w:r>
    </w:p>
    <w:p w14:paraId="7209AD11" w14:textId="77777777" w:rsidR="00567E29" w:rsidRPr="0032190F" w:rsidRDefault="00567E29" w:rsidP="00C31D13">
      <w:pPr>
        <w:jc w:val="both"/>
        <w:rPr>
          <w:lang w:val="fr-FR"/>
        </w:rPr>
      </w:pPr>
    </w:p>
    <w:p w14:paraId="7841471B" w14:textId="77777777" w:rsidR="00567E29" w:rsidRPr="0032190F" w:rsidRDefault="00567E29" w:rsidP="00426FF9">
      <w:pPr>
        <w:pStyle w:val="Heading1"/>
      </w:pPr>
      <w:bookmarkStart w:id="2217" w:name="Sit_Monediere"/>
      <w:r w:rsidRPr="0032190F">
        <w:t>MONEDIERE</w:t>
      </w:r>
    </w:p>
    <w:bookmarkEnd w:id="2217"/>
    <w:p w14:paraId="7B51C03B" w14:textId="77777777" w:rsidR="00567E29" w:rsidRPr="0032190F" w:rsidRDefault="00567E29" w:rsidP="00C31D13">
      <w:pPr>
        <w:jc w:val="both"/>
        <w:rPr>
          <w:lang w:val="fr-FR"/>
        </w:rPr>
      </w:pPr>
    </w:p>
    <w:p w14:paraId="0A488728" w14:textId="75D5B1A8" w:rsidR="00C833F7" w:rsidRPr="0032190F" w:rsidRDefault="00567E29" w:rsidP="00C31D13">
      <w:pPr>
        <w:jc w:val="both"/>
        <w:rPr>
          <w:lang w:val="fr-FR"/>
        </w:rPr>
      </w:pPr>
      <w:r w:rsidRPr="0032190F">
        <w:rPr>
          <w:lang w:val="fr-FR"/>
        </w:rPr>
        <w:t xml:space="preserve">Le site </w:t>
      </w:r>
      <w:hyperlink r:id="rId5147" w:anchor="Cul_Protohistoire_Soc_Habitat_Protourb" w:history="1">
        <w:r w:rsidRPr="0032190F">
          <w:rPr>
            <w:rStyle w:val="Hyperlink"/>
            <w:lang w:val="fr-FR"/>
          </w:rPr>
          <w:t>urbanisé</w:t>
        </w:r>
      </w:hyperlink>
      <w:r w:rsidRPr="0032190F">
        <w:rPr>
          <w:lang w:val="fr-FR"/>
        </w:rPr>
        <w:t xml:space="preserve"> fortifié</w:t>
      </w:r>
      <w:r w:rsidR="00627EF7" w:rsidRPr="0032190F">
        <w:rPr>
          <w:lang w:val="fr-FR"/>
        </w:rPr>
        <w:t xml:space="preserve"> de la Monédière (Bessan, Hérault)</w:t>
      </w:r>
      <w:r w:rsidRPr="0032190F">
        <w:rPr>
          <w:lang w:val="fr-FR"/>
        </w:rPr>
        <w:t xml:space="preserve">, avec fossé (~10 m de large) </w:t>
      </w:r>
      <w:r w:rsidR="00A73274" w:rsidRPr="0032190F">
        <w:rPr>
          <w:lang w:val="fr-FR"/>
        </w:rPr>
        <w:t xml:space="preserve">sur la colline </w:t>
      </w:r>
      <w:r w:rsidR="00627EF7" w:rsidRPr="0032190F">
        <w:rPr>
          <w:lang w:val="fr-FR"/>
        </w:rPr>
        <w:t>éponyme</w:t>
      </w:r>
      <w:r w:rsidR="00C833F7" w:rsidRPr="0032190F">
        <w:rPr>
          <w:lang w:val="fr-FR"/>
        </w:rPr>
        <w:t xml:space="preserve"> (BIB 2132 p. 42)</w:t>
      </w:r>
      <w:r w:rsidR="00627EF7" w:rsidRPr="0032190F">
        <w:rPr>
          <w:lang w:val="fr-FR"/>
        </w:rPr>
        <w:t xml:space="preserve"> fondé aux alentours de 600 aec (BIB 2132 p. 42).</w:t>
      </w:r>
    </w:p>
    <w:p w14:paraId="1B75B66A" w14:textId="77777777" w:rsidR="00C833F7" w:rsidRPr="0032190F" w:rsidRDefault="00627EF7" w:rsidP="00C31D13">
      <w:pPr>
        <w:jc w:val="both"/>
        <w:rPr>
          <w:lang w:val="fr-FR"/>
        </w:rPr>
      </w:pPr>
      <w:r w:rsidRPr="0032190F">
        <w:rPr>
          <w:lang w:val="fr-FR"/>
        </w:rPr>
        <w:t>s</w:t>
      </w:r>
      <w:r w:rsidR="00567E29" w:rsidRPr="0032190F">
        <w:rPr>
          <w:lang w:val="fr-FR"/>
        </w:rPr>
        <w:t>itué en rive droite de l’Hérault, à 6 km d’Agde, occupé entre le 6</w:t>
      </w:r>
      <w:r w:rsidR="00567E29" w:rsidRPr="0032190F">
        <w:rPr>
          <w:vertAlign w:val="superscript"/>
          <w:lang w:val="fr-FR"/>
        </w:rPr>
        <w:t>e</w:t>
      </w:r>
      <w:r w:rsidR="00567E29" w:rsidRPr="0032190F">
        <w:rPr>
          <w:lang w:val="fr-FR"/>
        </w:rPr>
        <w:t xml:space="preserve"> – 5</w:t>
      </w:r>
      <w:r w:rsidR="00567E29" w:rsidRPr="0032190F">
        <w:rPr>
          <w:vertAlign w:val="superscript"/>
          <w:lang w:val="fr-FR"/>
        </w:rPr>
        <w:t>e</w:t>
      </w:r>
      <w:r w:rsidR="00567E29" w:rsidRPr="0032190F">
        <w:rPr>
          <w:lang w:val="fr-FR"/>
        </w:rPr>
        <w:t xml:space="preserve"> aec [fin Fer 1/début Fer 2]. </w:t>
      </w:r>
    </w:p>
    <w:p w14:paraId="0DE3D2C8" w14:textId="77777777" w:rsidR="00627EF7" w:rsidRPr="0032190F" w:rsidRDefault="00627EF7" w:rsidP="00627EF7">
      <w:pPr>
        <w:jc w:val="both"/>
        <w:rPr>
          <w:lang w:val="fr-FR"/>
        </w:rPr>
      </w:pPr>
      <w:r w:rsidRPr="0032190F">
        <w:rPr>
          <w:lang w:val="fr-FR"/>
        </w:rPr>
        <w:t xml:space="preserve">Comptoir littoral de l’âge du Fer (R. Pinaud-Querrac’h, répétition M2, </w:t>
      </w:r>
      <w:r w:rsidR="006702EA">
        <w:rPr>
          <w:lang w:val="fr-FR"/>
        </w:rPr>
        <w:t>ASM</w:t>
      </w:r>
      <w:r w:rsidRPr="0032190F">
        <w:rPr>
          <w:lang w:val="fr-FR"/>
        </w:rPr>
        <w:t xml:space="preserve"> 2016). </w:t>
      </w:r>
    </w:p>
    <w:p w14:paraId="781A0710" w14:textId="77777777" w:rsidR="00C833F7" w:rsidRPr="0032190F" w:rsidRDefault="00C833F7" w:rsidP="00C31D13">
      <w:pPr>
        <w:jc w:val="both"/>
        <w:rPr>
          <w:lang w:val="fr-FR"/>
        </w:rPr>
      </w:pPr>
    </w:p>
    <w:p w14:paraId="198DEACC" w14:textId="77777777" w:rsidR="00C833F7" w:rsidRPr="0032190F" w:rsidRDefault="00C833F7" w:rsidP="00C31D13">
      <w:pPr>
        <w:jc w:val="both"/>
        <w:rPr>
          <w:lang w:val="fr-FR"/>
        </w:rPr>
      </w:pPr>
      <w:r w:rsidRPr="0032190F">
        <w:rPr>
          <w:lang w:val="fr-FR"/>
        </w:rPr>
        <w:t>Le phasage du site en 7 phases proposé par Nickels est val</w:t>
      </w:r>
      <w:r w:rsidR="00627EF7" w:rsidRPr="0032190F">
        <w:rPr>
          <w:lang w:val="fr-FR"/>
        </w:rPr>
        <w:t>able</w:t>
      </w:r>
      <w:r w:rsidRPr="0032190F">
        <w:rPr>
          <w:lang w:val="fr-FR"/>
        </w:rPr>
        <w:t xml:space="preserve"> (E. Gailledrat in BIB 2282).</w:t>
      </w:r>
    </w:p>
    <w:p w14:paraId="747562DB" w14:textId="77777777" w:rsidR="00C833F7" w:rsidRPr="0032190F" w:rsidRDefault="00C833F7" w:rsidP="00C31D13">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6"/>
        <w:gridCol w:w="1276"/>
      </w:tblGrid>
      <w:tr w:rsidR="00C833F7" w14:paraId="758E9B13" w14:textId="77777777" w:rsidTr="00C35EA7">
        <w:trPr>
          <w:jc w:val="center"/>
        </w:trPr>
        <w:tc>
          <w:tcPr>
            <w:tcW w:w="516" w:type="dxa"/>
          </w:tcPr>
          <w:p w14:paraId="565E6817" w14:textId="77777777" w:rsidR="00C833F7" w:rsidRDefault="00C833F7" w:rsidP="00C35EA7">
            <w:pPr>
              <w:jc w:val="both"/>
            </w:pPr>
            <w:r>
              <w:t>phases</w:t>
            </w:r>
          </w:p>
        </w:tc>
        <w:tc>
          <w:tcPr>
            <w:tcW w:w="1276" w:type="dxa"/>
          </w:tcPr>
          <w:p w14:paraId="7ECC0FFF" w14:textId="77777777" w:rsidR="00C833F7" w:rsidRDefault="00C833F7" w:rsidP="00C35EA7">
            <w:pPr>
              <w:jc w:val="both"/>
            </w:pPr>
            <w:r>
              <w:t>datations</w:t>
            </w:r>
          </w:p>
        </w:tc>
      </w:tr>
      <w:tr w:rsidR="00C833F7" w14:paraId="79B18094" w14:textId="77777777" w:rsidTr="00C35EA7">
        <w:trPr>
          <w:jc w:val="center"/>
        </w:trPr>
        <w:tc>
          <w:tcPr>
            <w:tcW w:w="516" w:type="dxa"/>
          </w:tcPr>
          <w:p w14:paraId="7AE02867" w14:textId="77777777" w:rsidR="00C833F7" w:rsidRDefault="00C833F7" w:rsidP="00C35EA7">
            <w:pPr>
              <w:jc w:val="both"/>
            </w:pPr>
            <w:r>
              <w:t>7</w:t>
            </w:r>
          </w:p>
        </w:tc>
        <w:tc>
          <w:tcPr>
            <w:tcW w:w="1276" w:type="dxa"/>
          </w:tcPr>
          <w:p w14:paraId="047AE50B" w14:textId="77777777" w:rsidR="00C833F7" w:rsidRDefault="00C833F7" w:rsidP="00C35EA7">
            <w:pPr>
              <w:jc w:val="both"/>
            </w:pPr>
            <w:r>
              <w:t>-450 -430</w:t>
            </w:r>
          </w:p>
        </w:tc>
      </w:tr>
      <w:tr w:rsidR="00C833F7" w14:paraId="053ADCF2" w14:textId="77777777" w:rsidTr="00C35EA7">
        <w:trPr>
          <w:jc w:val="center"/>
        </w:trPr>
        <w:tc>
          <w:tcPr>
            <w:tcW w:w="516" w:type="dxa"/>
          </w:tcPr>
          <w:p w14:paraId="299EA6B4" w14:textId="77777777" w:rsidR="00C833F7" w:rsidRDefault="00C833F7" w:rsidP="00C35EA7">
            <w:pPr>
              <w:jc w:val="both"/>
            </w:pPr>
            <w:r>
              <w:t>6</w:t>
            </w:r>
          </w:p>
        </w:tc>
        <w:tc>
          <w:tcPr>
            <w:tcW w:w="1276" w:type="dxa"/>
          </w:tcPr>
          <w:p w14:paraId="466E0176" w14:textId="77777777" w:rsidR="00C833F7" w:rsidRDefault="00C833F7" w:rsidP="00C35EA7">
            <w:pPr>
              <w:jc w:val="both"/>
            </w:pPr>
            <w:r>
              <w:t>-475 -450</w:t>
            </w:r>
          </w:p>
        </w:tc>
      </w:tr>
      <w:tr w:rsidR="00C833F7" w14:paraId="42177869" w14:textId="77777777" w:rsidTr="00C35EA7">
        <w:trPr>
          <w:jc w:val="center"/>
        </w:trPr>
        <w:tc>
          <w:tcPr>
            <w:tcW w:w="516" w:type="dxa"/>
          </w:tcPr>
          <w:p w14:paraId="3E3AD18F" w14:textId="77777777" w:rsidR="00C833F7" w:rsidRDefault="00C833F7" w:rsidP="00C35EA7">
            <w:pPr>
              <w:jc w:val="both"/>
            </w:pPr>
            <w:r>
              <w:t>...</w:t>
            </w:r>
          </w:p>
        </w:tc>
        <w:tc>
          <w:tcPr>
            <w:tcW w:w="1276" w:type="dxa"/>
          </w:tcPr>
          <w:p w14:paraId="718623C7" w14:textId="77777777" w:rsidR="00C833F7" w:rsidRDefault="00C833F7" w:rsidP="00C35EA7">
            <w:pPr>
              <w:jc w:val="both"/>
            </w:pPr>
          </w:p>
        </w:tc>
      </w:tr>
      <w:tr w:rsidR="00C833F7" w14:paraId="4A0A1EBE" w14:textId="77777777" w:rsidTr="00C35EA7">
        <w:trPr>
          <w:jc w:val="center"/>
        </w:trPr>
        <w:tc>
          <w:tcPr>
            <w:tcW w:w="516" w:type="dxa"/>
          </w:tcPr>
          <w:p w14:paraId="19733C5F" w14:textId="77777777" w:rsidR="00C833F7" w:rsidRDefault="00C833F7" w:rsidP="00C35EA7">
            <w:pPr>
              <w:jc w:val="both"/>
            </w:pPr>
            <w:r>
              <w:t>1</w:t>
            </w:r>
          </w:p>
        </w:tc>
        <w:tc>
          <w:tcPr>
            <w:tcW w:w="1276" w:type="dxa"/>
          </w:tcPr>
          <w:p w14:paraId="74DFD563" w14:textId="77777777" w:rsidR="00C833F7" w:rsidRDefault="00C833F7" w:rsidP="00C35EA7">
            <w:pPr>
              <w:jc w:val="both"/>
            </w:pPr>
            <w:r>
              <w:t>-625 -580</w:t>
            </w:r>
          </w:p>
        </w:tc>
      </w:tr>
    </w:tbl>
    <w:p w14:paraId="014A2888" w14:textId="77777777" w:rsidR="00C833F7" w:rsidRDefault="00C833F7" w:rsidP="00C31D13">
      <w:pPr>
        <w:jc w:val="both"/>
      </w:pPr>
      <w:r>
        <w:t>(E. Gailledrat in BIB 2282)</w:t>
      </w:r>
    </w:p>
    <w:p w14:paraId="1501A427" w14:textId="77777777" w:rsidR="00C833F7" w:rsidRDefault="00C833F7" w:rsidP="00C31D13">
      <w:pPr>
        <w:jc w:val="both"/>
      </w:pPr>
    </w:p>
    <w:p w14:paraId="7B032F3A" w14:textId="77777777" w:rsidR="00567E29" w:rsidRPr="0032190F" w:rsidRDefault="00567E29" w:rsidP="00C31D13">
      <w:pPr>
        <w:jc w:val="both"/>
        <w:rPr>
          <w:lang w:val="fr-FR"/>
        </w:rPr>
      </w:pPr>
      <w:r w:rsidRPr="0032190F">
        <w:rPr>
          <w:lang w:val="fr-FR"/>
        </w:rPr>
        <w:t xml:space="preserve">Durant </w:t>
      </w:r>
      <w:r w:rsidR="00C833F7" w:rsidRPr="0032190F">
        <w:rPr>
          <w:lang w:val="fr-FR"/>
        </w:rPr>
        <w:t>le 6</w:t>
      </w:r>
      <w:r w:rsidR="00C833F7" w:rsidRPr="0032190F">
        <w:rPr>
          <w:vertAlign w:val="superscript"/>
          <w:lang w:val="fr-FR"/>
        </w:rPr>
        <w:t>e</w:t>
      </w:r>
      <w:r w:rsidR="00C833F7" w:rsidRPr="0032190F">
        <w:rPr>
          <w:lang w:val="fr-FR"/>
        </w:rPr>
        <w:t xml:space="preserve"> – 5</w:t>
      </w:r>
      <w:r w:rsidR="00C833F7" w:rsidRPr="0032190F">
        <w:rPr>
          <w:vertAlign w:val="superscript"/>
          <w:lang w:val="fr-FR"/>
        </w:rPr>
        <w:t>e</w:t>
      </w:r>
      <w:r w:rsidR="00C833F7" w:rsidRPr="0032190F">
        <w:rPr>
          <w:lang w:val="fr-FR"/>
        </w:rPr>
        <w:t xml:space="preserve"> aec</w:t>
      </w:r>
      <w:r w:rsidRPr="0032190F">
        <w:rPr>
          <w:lang w:val="fr-FR"/>
        </w:rPr>
        <w:t xml:space="preserve"> c’est l’orge vétu qui prédomine les assemblages végétaux (R. Pinaud-Querrac’h, répétition M2, </w:t>
      </w:r>
      <w:r w:rsidR="006702EA">
        <w:rPr>
          <w:lang w:val="fr-FR"/>
        </w:rPr>
        <w:t>ASM</w:t>
      </w:r>
      <w:r w:rsidRPr="0032190F">
        <w:rPr>
          <w:lang w:val="fr-FR"/>
        </w:rPr>
        <w:t xml:space="preserve"> 2016)</w:t>
      </w:r>
    </w:p>
    <w:p w14:paraId="4437BF37" w14:textId="77777777" w:rsidR="00A73274" w:rsidRPr="0032190F" w:rsidRDefault="00A73274" w:rsidP="00C31D13">
      <w:pPr>
        <w:jc w:val="both"/>
        <w:rPr>
          <w:lang w:val="fr-FR"/>
        </w:rPr>
      </w:pPr>
    </w:p>
    <w:p w14:paraId="29AF7BDF" w14:textId="77777777" w:rsidR="003A3BD9" w:rsidRPr="0032190F" w:rsidRDefault="00C833F7" w:rsidP="00C31D13">
      <w:pPr>
        <w:jc w:val="both"/>
        <w:rPr>
          <w:lang w:val="fr-FR"/>
        </w:rPr>
      </w:pPr>
      <w:r w:rsidRPr="0032190F">
        <w:rPr>
          <w:lang w:val="fr-FR"/>
        </w:rPr>
        <w:t xml:space="preserve">Une fortification atypique qui ne suit pas les niveaux d’élévation.(E. Gailledrat in BIB 2282). </w:t>
      </w:r>
    </w:p>
    <w:p w14:paraId="4C2FDA26" w14:textId="77777777" w:rsidR="003A3BD9" w:rsidRPr="0032190F" w:rsidRDefault="003A3BD9" w:rsidP="003A3BD9">
      <w:pPr>
        <w:jc w:val="both"/>
        <w:rPr>
          <w:lang w:val="fr-FR"/>
        </w:rPr>
      </w:pPr>
      <w:r w:rsidRPr="0032190F">
        <w:rPr>
          <w:lang w:val="fr-FR"/>
        </w:rPr>
        <w:t>Une grande maison à abside où les importations sont nombreuses (BIB 2132 p. 42)</w:t>
      </w:r>
    </w:p>
    <w:p w14:paraId="62D0D039" w14:textId="77777777" w:rsidR="003A3BD9" w:rsidRPr="0032190F" w:rsidRDefault="003A3BD9" w:rsidP="003A3BD9">
      <w:pPr>
        <w:jc w:val="both"/>
        <w:rPr>
          <w:lang w:val="fr-FR"/>
        </w:rPr>
      </w:pPr>
    </w:p>
    <w:p w14:paraId="7FD11489" w14:textId="77777777" w:rsidR="003A3BD9" w:rsidRPr="0032190F" w:rsidRDefault="003A3BD9" w:rsidP="003A3BD9">
      <w:pPr>
        <w:jc w:val="both"/>
        <w:rPr>
          <w:lang w:val="fr-FR"/>
        </w:rPr>
      </w:pPr>
      <w:r w:rsidRPr="0032190F">
        <w:rPr>
          <w:lang w:val="fr-FR"/>
        </w:rPr>
        <w:t>Pour A. Nickels (1970), le fouilleur, le site serait une installation grecque (E. Gailledrat in BIB 2282)</w:t>
      </w:r>
    </w:p>
    <w:p w14:paraId="130DD950" w14:textId="77777777" w:rsidR="003A3BD9" w:rsidRPr="0032190F" w:rsidRDefault="003A3BD9" w:rsidP="003A3BD9">
      <w:pPr>
        <w:jc w:val="both"/>
        <w:rPr>
          <w:lang w:val="fr-FR"/>
        </w:rPr>
      </w:pPr>
    </w:p>
    <w:p w14:paraId="15568A30" w14:textId="4EEB09DE" w:rsidR="003A3BD9" w:rsidRPr="0032190F" w:rsidRDefault="003A3BD9" w:rsidP="003A3BD9">
      <w:pPr>
        <w:jc w:val="both"/>
        <w:rPr>
          <w:lang w:val="fr-FR"/>
        </w:rPr>
      </w:pPr>
      <w:r w:rsidRPr="0032190F">
        <w:rPr>
          <w:lang w:val="fr-FR"/>
        </w:rPr>
        <w:t>Le pour</w:t>
      </w:r>
      <w:r w:rsidR="00255A74" w:rsidRPr="0032190F">
        <w:rPr>
          <w:lang w:val="fr-FR"/>
        </w:rPr>
        <w:t>c</w:t>
      </w:r>
      <w:r w:rsidRPr="0032190F">
        <w:rPr>
          <w:lang w:val="fr-FR"/>
        </w:rPr>
        <w:t xml:space="preserve">entage de céramique non tournée (CNT) diminue rapidement entre 550 et 450 aec similairement à La Monedière, à </w:t>
      </w:r>
      <w:hyperlink r:id="rId5148" w:anchor="Sit_Agde" w:history="1">
        <w:r w:rsidRPr="0032190F">
          <w:rPr>
            <w:rStyle w:val="Hyperlink"/>
            <w:lang w:val="fr-FR"/>
          </w:rPr>
          <w:t>Agde</w:t>
        </w:r>
      </w:hyperlink>
      <w:r w:rsidRPr="0032190F">
        <w:rPr>
          <w:lang w:val="fr-FR"/>
        </w:rPr>
        <w:t xml:space="preserve">, à </w:t>
      </w:r>
      <w:hyperlink r:id="rId5149" w:anchor="Sit_Pech_Maho" w:history="1">
        <w:r w:rsidRPr="0032190F">
          <w:rPr>
            <w:rStyle w:val="Hyperlink"/>
            <w:lang w:val="fr-FR"/>
          </w:rPr>
          <w:t>Pech-Maho</w:t>
        </w:r>
      </w:hyperlink>
      <w:r w:rsidRPr="0032190F">
        <w:rPr>
          <w:lang w:val="fr-FR"/>
        </w:rPr>
        <w:t xml:space="preserve">, mais contrairement à </w:t>
      </w:r>
      <w:hyperlink r:id="rId5150" w:anchor="Sit_Lattes" w:history="1">
        <w:r w:rsidRPr="0032190F">
          <w:rPr>
            <w:rStyle w:val="Hyperlink"/>
            <w:lang w:val="fr-FR"/>
          </w:rPr>
          <w:t>Lattara</w:t>
        </w:r>
      </w:hyperlink>
      <w:r w:rsidRPr="0032190F">
        <w:rPr>
          <w:lang w:val="fr-FR"/>
        </w:rPr>
        <w:t xml:space="preserve"> (E. Gailledrat in BIB 2282)</w:t>
      </w:r>
    </w:p>
    <w:p w14:paraId="340008CA" w14:textId="77777777" w:rsidR="008C52EA" w:rsidRPr="0032190F" w:rsidRDefault="008C52EA" w:rsidP="003A3BD9">
      <w:pPr>
        <w:jc w:val="both"/>
        <w:rPr>
          <w:lang w:val="fr-FR"/>
        </w:rPr>
      </w:pPr>
    </w:p>
    <w:p w14:paraId="005DED73" w14:textId="182C52AD" w:rsidR="008C52EA" w:rsidRPr="0032190F" w:rsidRDefault="008C52EA" w:rsidP="003A3BD9">
      <w:pPr>
        <w:jc w:val="both"/>
        <w:rPr>
          <w:lang w:val="fr-FR"/>
        </w:rPr>
      </w:pPr>
      <w:r w:rsidRPr="0032190F">
        <w:rPr>
          <w:lang w:val="fr-FR"/>
        </w:rPr>
        <w:t xml:space="preserve">Céramique </w:t>
      </w:r>
      <w:hyperlink r:id="rId5151" w:anchor="Typ_Cera_G_monochrome" w:history="1">
        <w:r w:rsidR="00376BCC" w:rsidRPr="0032190F">
          <w:rPr>
            <w:rStyle w:val="Hyperlink"/>
            <w:lang w:val="fr-FR"/>
          </w:rPr>
          <w:t>grise monochrome</w:t>
        </w:r>
      </w:hyperlink>
      <w:r w:rsidRPr="0032190F">
        <w:rPr>
          <w:lang w:val="fr-FR"/>
        </w:rPr>
        <w:t>. Les assiettes à marli sont bien représentées (BIB J. Bertaut, réunion d’équipe SPP, 24/01/17)</w:t>
      </w:r>
    </w:p>
    <w:p w14:paraId="2E6B13DE" w14:textId="77777777" w:rsidR="00255A74" w:rsidRPr="0032190F" w:rsidRDefault="00255A74" w:rsidP="003A3BD9">
      <w:pPr>
        <w:jc w:val="both"/>
        <w:rPr>
          <w:lang w:val="fr-FR"/>
        </w:rPr>
      </w:pPr>
      <w:r w:rsidRPr="0032190F">
        <w:rPr>
          <w:lang w:val="fr-FR"/>
        </w:rPr>
        <w:t xml:space="preserve">La fosse FS1130 montre un pourcentage particulièrement élevé de </w:t>
      </w:r>
      <w:r w:rsidRPr="0032190F">
        <w:rPr>
          <w:i/>
          <w:lang w:val="fr-FR"/>
        </w:rPr>
        <w:t>Bos</w:t>
      </w:r>
      <w:r w:rsidRPr="0032190F">
        <w:rPr>
          <w:lang w:val="fr-FR"/>
        </w:rPr>
        <w:t xml:space="preserve"> quand le reste de l'habitat montre le même pourcentage mais en </w:t>
      </w:r>
      <w:r w:rsidRPr="0032190F">
        <w:rPr>
          <w:i/>
          <w:lang w:val="fr-FR"/>
        </w:rPr>
        <w:t xml:space="preserve">Ovis </w:t>
      </w:r>
      <w:r w:rsidRPr="0032190F">
        <w:rPr>
          <w:lang w:val="fr-FR"/>
        </w:rPr>
        <w:t>(E. Gailledrat in BIB 2282).</w:t>
      </w:r>
    </w:p>
    <w:p w14:paraId="5CE6033D" w14:textId="77777777" w:rsidR="003A3BD9" w:rsidRPr="0032190F" w:rsidRDefault="003A3BD9" w:rsidP="003A3BD9">
      <w:pPr>
        <w:jc w:val="both"/>
        <w:rPr>
          <w:lang w:val="fr-FR"/>
        </w:rPr>
      </w:pPr>
    </w:p>
    <w:p w14:paraId="7F173058" w14:textId="44EE9896" w:rsidR="003A3BD9" w:rsidRPr="0032190F" w:rsidRDefault="003A3BD9" w:rsidP="003A3BD9">
      <w:pPr>
        <w:jc w:val="both"/>
        <w:rPr>
          <w:lang w:val="fr-FR"/>
        </w:rPr>
      </w:pPr>
      <w:r w:rsidRPr="0032190F">
        <w:rPr>
          <w:lang w:val="fr-FR"/>
        </w:rPr>
        <w:lastRenderedPageBreak/>
        <w:t xml:space="preserve">v. </w:t>
      </w:r>
      <w:hyperlink r:id="rId5152" w:anchor="Sit_Ariane_Port" w:history="1">
        <w:r w:rsidRPr="0032190F">
          <w:rPr>
            <w:rStyle w:val="Hyperlink"/>
            <w:lang w:val="fr-FR"/>
          </w:rPr>
          <w:t>Port-Ariane</w:t>
        </w:r>
      </w:hyperlink>
      <w:r w:rsidRPr="0032190F">
        <w:rPr>
          <w:lang w:val="fr-FR"/>
        </w:rPr>
        <w:t xml:space="preserve"> (contemporain)</w:t>
      </w:r>
    </w:p>
    <w:p w14:paraId="37A6A378" w14:textId="77777777" w:rsidR="003A3BD9" w:rsidRDefault="003A3BD9" w:rsidP="00C31D13">
      <w:pPr>
        <w:jc w:val="both"/>
        <w:rPr>
          <w:lang w:val="fr-FR"/>
        </w:rPr>
      </w:pPr>
    </w:p>
    <w:p w14:paraId="0EDA040B" w14:textId="5ED59600" w:rsidR="001361F9" w:rsidRDefault="00000000" w:rsidP="001361F9">
      <w:pPr>
        <w:jc w:val="both"/>
        <w:rPr>
          <w:lang w:val="fr-FR"/>
        </w:rPr>
      </w:pPr>
      <w:hyperlink r:id="rId5153" w:anchor="Sit_Agde" w:history="1">
        <w:r w:rsidR="001361F9" w:rsidRPr="001361F9">
          <w:rPr>
            <w:rStyle w:val="Hyperlink"/>
            <w:lang w:val="fr-FR" w:eastAsia="en-GB"/>
          </w:rPr>
          <w:t>Agde</w:t>
        </w:r>
      </w:hyperlink>
      <w:r w:rsidR="001361F9">
        <w:rPr>
          <w:lang w:val="fr-FR" w:eastAsia="en-GB"/>
        </w:rPr>
        <w:t xml:space="preserve"> ↔</w:t>
      </w:r>
      <w:r w:rsidR="001361F9" w:rsidRPr="001361F9">
        <w:rPr>
          <w:lang w:val="fr-FR"/>
        </w:rPr>
        <w:t xml:space="preserve"> </w:t>
      </w:r>
      <w:hyperlink r:id="rId5154" w:anchor="Sit_Monediere" w:history="1">
        <w:r w:rsidR="001361F9" w:rsidRPr="0032190F">
          <w:rPr>
            <w:rStyle w:val="Hyperlink"/>
            <w:lang w:val="fr-FR"/>
          </w:rPr>
          <w:t>La Monédière</w:t>
        </w:r>
      </w:hyperlink>
      <w:r w:rsidR="001361F9">
        <w:rPr>
          <w:lang w:val="fr-FR"/>
        </w:rPr>
        <w:t xml:space="preserve"> </w:t>
      </w:r>
      <w:r w:rsidR="001361F9">
        <w:rPr>
          <w:lang w:val="fr-FR" w:eastAsia="en-GB"/>
        </w:rPr>
        <w:t xml:space="preserve">↔ </w:t>
      </w:r>
      <w:hyperlink r:id="rId5155" w:anchor="Sit_Saint_Simeon" w:history="1">
        <w:r w:rsidR="001361F9" w:rsidRPr="001361F9">
          <w:rPr>
            <w:rStyle w:val="Hyperlink"/>
            <w:lang w:val="fr-FR"/>
          </w:rPr>
          <w:t>Saint-Siméon</w:t>
        </w:r>
      </w:hyperlink>
      <w:r w:rsidR="001361F9">
        <w:rPr>
          <w:lang w:val="fr-FR"/>
        </w:rPr>
        <w:t xml:space="preserve"> (BIB 2692)</w:t>
      </w:r>
    </w:p>
    <w:p w14:paraId="5CD9DE7B" w14:textId="77777777" w:rsidR="001361F9" w:rsidRPr="0032190F" w:rsidRDefault="001361F9" w:rsidP="00C31D13">
      <w:pPr>
        <w:jc w:val="both"/>
        <w:rPr>
          <w:lang w:val="fr-FR"/>
        </w:rPr>
      </w:pPr>
    </w:p>
    <w:p w14:paraId="2D38EF46" w14:textId="77777777" w:rsidR="003A3BD9" w:rsidRPr="0032190F" w:rsidRDefault="003A3BD9" w:rsidP="00C31D13">
      <w:pPr>
        <w:jc w:val="both"/>
        <w:rPr>
          <w:lang w:val="fr-FR"/>
        </w:rPr>
      </w:pPr>
    </w:p>
    <w:p w14:paraId="7C401B0E" w14:textId="77777777" w:rsidR="003A3BD9" w:rsidRPr="0032190F" w:rsidRDefault="003A3BD9" w:rsidP="003A3BD9">
      <w:pPr>
        <w:pStyle w:val="Heading2"/>
      </w:pPr>
      <w:bookmarkStart w:id="2218" w:name="Sit_Monediere_FS1130"/>
      <w:r w:rsidRPr="0032190F">
        <w:t>FS1130</w:t>
      </w:r>
    </w:p>
    <w:bookmarkEnd w:id="2218"/>
    <w:p w14:paraId="425AE4FE" w14:textId="77777777" w:rsidR="003A3BD9" w:rsidRPr="0032190F" w:rsidRDefault="003A3BD9" w:rsidP="00C31D13">
      <w:pPr>
        <w:jc w:val="both"/>
        <w:rPr>
          <w:lang w:val="fr-FR"/>
        </w:rPr>
      </w:pPr>
    </w:p>
    <w:p w14:paraId="340FB652" w14:textId="77777777" w:rsidR="00C833F7" w:rsidRPr="0032190F" w:rsidRDefault="00C833F7" w:rsidP="00C31D13">
      <w:pPr>
        <w:jc w:val="both"/>
        <w:rPr>
          <w:lang w:val="fr-FR"/>
        </w:rPr>
      </w:pPr>
      <w:r w:rsidRPr="0032190F">
        <w:rPr>
          <w:lang w:val="fr-FR"/>
        </w:rPr>
        <w:t xml:space="preserve">Une très grande fosse (diam max= 17m) dont le comblement s’est fait dans la phase 6 (FS1130) </w:t>
      </w:r>
      <w:r w:rsidR="003A3BD9" w:rsidRPr="0032190F">
        <w:rPr>
          <w:lang w:val="fr-FR"/>
        </w:rPr>
        <w:t xml:space="preserve">(E. Gailledrat in BIB 2282). </w:t>
      </w:r>
    </w:p>
    <w:p w14:paraId="59D23DA8" w14:textId="77777777" w:rsidR="003A3BD9" w:rsidRPr="0032190F" w:rsidRDefault="003A3BD9" w:rsidP="00C31D13">
      <w:pPr>
        <w:jc w:val="both"/>
        <w:rPr>
          <w:lang w:val="fr-FR"/>
        </w:rPr>
      </w:pPr>
    </w:p>
    <w:p w14:paraId="71943603" w14:textId="77777777" w:rsidR="003A3BD9" w:rsidRPr="0032190F" w:rsidRDefault="003A3BD9" w:rsidP="00C31D13">
      <w:pPr>
        <w:jc w:val="both"/>
        <w:rPr>
          <w:lang w:val="fr-FR"/>
        </w:rPr>
      </w:pPr>
      <w:r w:rsidRPr="0032190F">
        <w:rPr>
          <w:lang w:val="fr-FR"/>
        </w:rPr>
        <w:t xml:space="preserve">Céramique attique dès les premier comblements de FS1130 (vers -480 -450 aec). Dans ces formes, ce sont les </w:t>
      </w:r>
      <w:r w:rsidRPr="0032190F">
        <w:rPr>
          <w:i/>
          <w:lang w:val="fr-FR"/>
        </w:rPr>
        <w:t>kylix</w:t>
      </w:r>
      <w:r w:rsidRPr="0032190F">
        <w:rPr>
          <w:lang w:val="fr-FR"/>
        </w:rPr>
        <w:t xml:space="preserve"> qui sont les mieux représnetés et plus largement les vases à boires. Ces céramiques peuvent être datées de 450-430 aec (E. Gailledrat in BIB 2282). Recreusements et dépot vers 430 aec (E. Gailledrat in BIB 2282). Céramique à pâte claire </w:t>
      </w:r>
      <w:r w:rsidR="008E5C8D" w:rsidRPr="0032190F">
        <w:rPr>
          <w:lang w:val="fr-FR"/>
        </w:rPr>
        <w:t>(</w:t>
      </w:r>
      <w:r w:rsidR="008E5C8D" w:rsidRPr="0032190F">
        <w:rPr>
          <w:sz w:val="20"/>
          <w:lang w:val="fr-FR"/>
        </w:rPr>
        <w:t>CL-PE</w:t>
      </w:r>
      <w:r w:rsidR="008E5C8D" w:rsidRPr="0032190F">
        <w:rPr>
          <w:lang w:val="fr-FR"/>
        </w:rPr>
        <w:t xml:space="preserve">) </w:t>
      </w:r>
      <w:r w:rsidRPr="0032190F">
        <w:rPr>
          <w:lang w:val="fr-FR"/>
        </w:rPr>
        <w:t>de Marseille même (E. Gailledrat in BIB 2282). Les amphores massaliètes sont significativement plus importantes dans la FS1130. Au contraire, la CNT est très faible (E. Gailledrat in BIB 2282)</w:t>
      </w:r>
    </w:p>
    <w:p w14:paraId="5DE90514" w14:textId="7B2519EB" w:rsidR="003A3BD9" w:rsidRDefault="003A3BD9" w:rsidP="00C31D13">
      <w:pPr>
        <w:jc w:val="both"/>
      </w:pPr>
      <w:r w:rsidRPr="0032190F">
        <w:rPr>
          <w:lang w:val="fr-FR"/>
        </w:rPr>
        <w:t xml:space="preserve">Découverte d’une coupe étrusque à vernis noir du groupe « Spurinos » avec une inscription en étrusque,trois lettres : « apa ». C’est peut-être une référence à une divinité chtonienne (v. région d’Orvieto) (E. Gailledrat in BIB 2282). Coupe à pied brisée en deux, céramique facee contre terre. </w:t>
      </w:r>
      <w:r>
        <w:t xml:space="preserve">Présence d’une lécythe cannisse (liée au </w:t>
      </w:r>
      <w:hyperlink r:id="rId5156" w:anchor="Cul_Proto_Soc_Banquet" w:history="1">
        <w:r w:rsidR="00642060" w:rsidRPr="00642060">
          <w:rPr>
            <w:rStyle w:val="Hyperlink"/>
          </w:rPr>
          <w:t>banquet</w:t>
        </w:r>
      </w:hyperlink>
      <w:r>
        <w:t xml:space="preserve">) </w:t>
      </w:r>
    </w:p>
    <w:p w14:paraId="4F74B0FF" w14:textId="77777777" w:rsidR="003A3BD9" w:rsidRDefault="003A3BD9" w:rsidP="00C31D13">
      <w:pPr>
        <w:jc w:val="both"/>
      </w:pPr>
      <w:r>
        <w:t>Stratigraphie :</w:t>
      </w:r>
    </w:p>
    <w:p w14:paraId="4AB71395" w14:textId="77777777" w:rsidR="003A3BD9" w:rsidRDefault="003A3BD9" w:rsidP="00C31D13">
      <w:pPr>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75"/>
      </w:tblGrid>
      <w:tr w:rsidR="003A3BD9" w:rsidRPr="00497511" w14:paraId="300778C9" w14:textId="77777777" w:rsidTr="00C35EA7">
        <w:trPr>
          <w:jc w:val="center"/>
        </w:trPr>
        <w:tc>
          <w:tcPr>
            <w:tcW w:w="6975" w:type="dxa"/>
          </w:tcPr>
          <w:p w14:paraId="6C771903" w14:textId="77777777" w:rsidR="003A3BD9" w:rsidRPr="00C35EA7" w:rsidRDefault="003A3BD9" w:rsidP="00C35EA7">
            <w:pPr>
              <w:jc w:val="both"/>
              <w:rPr>
                <w:lang w:val="fr-FR"/>
              </w:rPr>
            </w:pPr>
            <w:r w:rsidRPr="00C35EA7">
              <w:rPr>
                <w:lang w:val="fr-FR"/>
              </w:rPr>
              <w:t xml:space="preserve">Remplissage complet de la grande fosser </w:t>
            </w:r>
          </w:p>
        </w:tc>
      </w:tr>
      <w:tr w:rsidR="003A3BD9" w:rsidRPr="00497511" w14:paraId="17634F65" w14:textId="77777777" w:rsidTr="00C35EA7">
        <w:trPr>
          <w:jc w:val="center"/>
        </w:trPr>
        <w:tc>
          <w:tcPr>
            <w:tcW w:w="6975" w:type="dxa"/>
          </w:tcPr>
          <w:p w14:paraId="29B171B1" w14:textId="77777777" w:rsidR="003A3BD9" w:rsidRPr="00C35EA7" w:rsidRDefault="003A3BD9" w:rsidP="00C35EA7">
            <w:pPr>
              <w:jc w:val="both"/>
              <w:rPr>
                <w:lang w:val="fr-FR"/>
              </w:rPr>
            </w:pPr>
            <w:r w:rsidRPr="00C35EA7">
              <w:rPr>
                <w:lang w:val="fr-FR"/>
              </w:rPr>
              <w:t>Remplissage et scellement (niveaux de moellons et foyers au-dessus)</w:t>
            </w:r>
          </w:p>
        </w:tc>
      </w:tr>
      <w:tr w:rsidR="003A3BD9" w:rsidRPr="00497511" w14:paraId="39229B8C" w14:textId="77777777" w:rsidTr="00C35EA7">
        <w:trPr>
          <w:jc w:val="center"/>
        </w:trPr>
        <w:tc>
          <w:tcPr>
            <w:tcW w:w="6975" w:type="dxa"/>
          </w:tcPr>
          <w:p w14:paraId="57E9A317" w14:textId="77777777" w:rsidR="003A3BD9" w:rsidRPr="00C35EA7" w:rsidRDefault="003A3BD9" w:rsidP="00C35EA7">
            <w:pPr>
              <w:jc w:val="both"/>
              <w:rPr>
                <w:lang w:val="fr-FR"/>
              </w:rPr>
            </w:pPr>
            <w:r w:rsidRPr="00C35EA7">
              <w:rPr>
                <w:lang w:val="fr-FR"/>
              </w:rPr>
              <w:t>Fosse (plus petite) dans Remplai 1 à mi-hauteur</w:t>
            </w:r>
          </w:p>
        </w:tc>
      </w:tr>
      <w:tr w:rsidR="003A3BD9" w14:paraId="087BE79A" w14:textId="77777777" w:rsidTr="00C35EA7">
        <w:trPr>
          <w:jc w:val="center"/>
        </w:trPr>
        <w:tc>
          <w:tcPr>
            <w:tcW w:w="6975" w:type="dxa"/>
          </w:tcPr>
          <w:p w14:paraId="7FB61CCD" w14:textId="77777777" w:rsidR="003A3BD9" w:rsidRDefault="003A3BD9" w:rsidP="00C35EA7">
            <w:pPr>
              <w:jc w:val="both"/>
            </w:pPr>
            <w:r>
              <w:t>Remplai 1 à mi-hauteur</w:t>
            </w:r>
          </w:p>
        </w:tc>
      </w:tr>
      <w:tr w:rsidR="003A3BD9" w14:paraId="41C1B32F" w14:textId="77777777" w:rsidTr="00C35EA7">
        <w:trPr>
          <w:jc w:val="center"/>
        </w:trPr>
        <w:tc>
          <w:tcPr>
            <w:tcW w:w="6975" w:type="dxa"/>
          </w:tcPr>
          <w:p w14:paraId="1470ADA1" w14:textId="77777777" w:rsidR="003A3BD9" w:rsidRDefault="003A3BD9" w:rsidP="00C35EA7">
            <w:pPr>
              <w:jc w:val="both"/>
            </w:pPr>
            <w:r>
              <w:t>Gra</w:t>
            </w:r>
            <w:r w:rsidR="006B0DBE">
              <w:t>nde</w:t>
            </w:r>
            <w:r>
              <w:t xml:space="preserve"> fosse</w:t>
            </w:r>
          </w:p>
        </w:tc>
      </w:tr>
    </w:tbl>
    <w:p w14:paraId="3F03E6AB" w14:textId="77777777" w:rsidR="003A3BD9" w:rsidRPr="00C64B09" w:rsidRDefault="003A3BD9" w:rsidP="00C31D13">
      <w:pPr>
        <w:jc w:val="both"/>
        <w:rPr>
          <w:lang w:val="en-GB"/>
        </w:rPr>
      </w:pPr>
      <w:r w:rsidRPr="00C64B09">
        <w:rPr>
          <w:lang w:val="en-GB"/>
        </w:rPr>
        <w:t>(d’ap. E. Gailledrat in BIB 2282)</w:t>
      </w:r>
    </w:p>
    <w:p w14:paraId="13B50ABC" w14:textId="77777777" w:rsidR="003A3BD9" w:rsidRPr="00C64B09" w:rsidRDefault="003A3BD9" w:rsidP="00C31D13">
      <w:pPr>
        <w:jc w:val="both"/>
        <w:rPr>
          <w:lang w:val="en-GB"/>
        </w:rPr>
      </w:pPr>
    </w:p>
    <w:p w14:paraId="23699542" w14:textId="77777777" w:rsidR="00AD3C20" w:rsidRPr="0032190F" w:rsidRDefault="00255A74" w:rsidP="00C31D13">
      <w:pPr>
        <w:jc w:val="both"/>
        <w:rPr>
          <w:lang w:val="fr-FR"/>
        </w:rPr>
      </w:pPr>
      <w:r w:rsidRPr="0032190F">
        <w:rPr>
          <w:lang w:val="fr-FR"/>
        </w:rPr>
        <w:t>Les pourcentages de faunes de la fosse sont identiques entre les deux phases (a: 475-450; b: 450-425 aec) (E. Gailledrat in BIB 2282).</w:t>
      </w:r>
    </w:p>
    <w:p w14:paraId="248FB8FB" w14:textId="77777777" w:rsidR="00255A74" w:rsidRPr="0032190F" w:rsidRDefault="00255A74" w:rsidP="00C31D13">
      <w:pPr>
        <w:jc w:val="both"/>
        <w:rPr>
          <w:lang w:val="fr-FR"/>
        </w:rPr>
      </w:pPr>
      <w:r w:rsidRPr="0032190F">
        <w:rPr>
          <w:lang w:val="fr-FR"/>
        </w:rPr>
        <w:t xml:space="preserve">C'est </w:t>
      </w:r>
      <w:r w:rsidRPr="0032190F">
        <w:rPr>
          <w:i/>
          <w:lang w:val="fr-FR"/>
        </w:rPr>
        <w:t>Bos</w:t>
      </w:r>
      <w:r w:rsidRPr="0032190F">
        <w:rPr>
          <w:lang w:val="fr-FR"/>
        </w:rPr>
        <w:t xml:space="preserve"> qui domine avec des dates d'abattage optimal entre 24-48 mois (valorisation de la viande). Un test unique sur une dent montre par cemento-chronologie un abattage au début de l'été (E. Gailledrat in BIB 2282).</w:t>
      </w:r>
    </w:p>
    <w:p w14:paraId="38B82AE8" w14:textId="7B2A4A8C" w:rsidR="00255A74" w:rsidRPr="0032190F" w:rsidRDefault="00255A74" w:rsidP="00C31D13">
      <w:pPr>
        <w:jc w:val="both"/>
        <w:rPr>
          <w:lang w:val="fr-FR"/>
        </w:rPr>
      </w:pPr>
      <w:r w:rsidRPr="0032190F">
        <w:rPr>
          <w:lang w:val="fr-FR"/>
        </w:rPr>
        <w:t xml:space="preserve">Le(s) </w:t>
      </w:r>
      <w:r w:rsidRPr="0032190F">
        <w:rPr>
          <w:i/>
          <w:lang w:val="fr-FR"/>
        </w:rPr>
        <w:t>lekanis</w:t>
      </w:r>
      <w:r w:rsidRPr="0032190F">
        <w:rPr>
          <w:lang w:val="fr-FR"/>
        </w:rPr>
        <w:t xml:space="preserve">, coupelle sont les témoins d'un </w:t>
      </w:r>
      <w:hyperlink r:id="rId5157" w:anchor="Cul_Proto_Soc_Banquet" w:history="1">
        <w:r w:rsidR="00642060" w:rsidRPr="0032190F">
          <w:rPr>
            <w:rStyle w:val="Hyperlink"/>
            <w:lang w:val="fr-FR"/>
          </w:rPr>
          <w:t>banquet</w:t>
        </w:r>
      </w:hyperlink>
      <w:r w:rsidRPr="0032190F">
        <w:rPr>
          <w:lang w:val="fr-FR"/>
        </w:rPr>
        <w:t xml:space="preserve">. Les pourcentages élevé de </w:t>
      </w:r>
      <w:r w:rsidRPr="0032190F">
        <w:rPr>
          <w:i/>
          <w:lang w:val="fr-FR"/>
        </w:rPr>
        <w:t>Bos</w:t>
      </w:r>
      <w:r w:rsidRPr="0032190F">
        <w:rPr>
          <w:lang w:val="fr-FR"/>
        </w:rPr>
        <w:t xml:space="preserve"> signalent une consommation exceptionnelle de viande, les analyses des matières organiques (lab. N. Garnier) vont dans le même sens</w:t>
      </w:r>
      <w:r w:rsidR="006B0DBE" w:rsidRPr="0032190F">
        <w:rPr>
          <w:lang w:val="fr-FR"/>
        </w:rPr>
        <w:t xml:space="preserve">. La structure et l'événement archéologique pourraient signaler un </w:t>
      </w:r>
      <w:r w:rsidR="006B0DBE" w:rsidRPr="0032190F">
        <w:rPr>
          <w:i/>
          <w:lang w:val="fr-FR"/>
        </w:rPr>
        <w:t>bothros</w:t>
      </w:r>
      <w:r w:rsidRPr="0032190F">
        <w:rPr>
          <w:lang w:val="fr-FR"/>
        </w:rPr>
        <w:t xml:space="preserve"> (E. Gailledrat in BIB 2282).</w:t>
      </w:r>
    </w:p>
    <w:p w14:paraId="0C52E931" w14:textId="77777777" w:rsidR="00255A74" w:rsidRPr="0032190F" w:rsidRDefault="00255A74" w:rsidP="00C31D13">
      <w:pPr>
        <w:jc w:val="both"/>
        <w:rPr>
          <w:lang w:val="fr-FR"/>
        </w:rPr>
      </w:pPr>
    </w:p>
    <w:p w14:paraId="63C8A749" w14:textId="77777777" w:rsidR="00AD3C20" w:rsidRPr="0032190F" w:rsidRDefault="00746186" w:rsidP="00426FF9">
      <w:pPr>
        <w:pStyle w:val="Heading1"/>
      </w:pPr>
      <w:bookmarkStart w:id="2219" w:name="Sit_Negabous"/>
      <w:r w:rsidRPr="0032190F">
        <w:t>NEGABOUS</w:t>
      </w:r>
    </w:p>
    <w:bookmarkEnd w:id="2219"/>
    <w:p w14:paraId="23C674FC" w14:textId="77777777" w:rsidR="00746186" w:rsidRPr="0032190F" w:rsidRDefault="00746186" w:rsidP="00C31D13">
      <w:pPr>
        <w:jc w:val="both"/>
        <w:rPr>
          <w:lang w:val="fr-FR"/>
        </w:rPr>
      </w:pPr>
    </w:p>
    <w:p w14:paraId="0F82BCBE" w14:textId="772C81CB" w:rsidR="00746186" w:rsidRPr="0032190F" w:rsidRDefault="00746186" w:rsidP="00C31D13">
      <w:pPr>
        <w:jc w:val="both"/>
        <w:rPr>
          <w:lang w:val="fr-FR"/>
        </w:rPr>
      </w:pPr>
      <w:r w:rsidRPr="0032190F">
        <w:rPr>
          <w:lang w:val="fr-FR"/>
        </w:rPr>
        <w:t xml:space="preserve">Nécropole de </w:t>
      </w:r>
      <w:r w:rsidRPr="00DD490C">
        <w:rPr>
          <w:lang w:val="fr-FR"/>
        </w:rPr>
        <w:t>Negabous</w:t>
      </w:r>
      <w:r w:rsidRPr="0032190F">
        <w:rPr>
          <w:lang w:val="fr-FR"/>
        </w:rPr>
        <w:t xml:space="preserve">, </w:t>
      </w:r>
      <w:r w:rsidR="00C92EE4" w:rsidRPr="0032190F">
        <w:rPr>
          <w:lang w:val="fr-FR"/>
        </w:rPr>
        <w:t>à proximité de Perpignan, (Pyré</w:t>
      </w:r>
      <w:r w:rsidRPr="0032190F">
        <w:rPr>
          <w:lang w:val="fr-FR"/>
        </w:rPr>
        <w:t xml:space="preserve">nées-Orientales) a livré plus 300 tombes à </w:t>
      </w:r>
      <w:hyperlink r:id="rId5158" w:anchor="Cul_Incineration" w:history="1">
        <w:r w:rsidR="002E057E" w:rsidRPr="002E057E">
          <w:rPr>
            <w:rStyle w:val="Hyperlink"/>
            <w:lang w:val="fr-FR"/>
          </w:rPr>
          <w:t>incinération</w:t>
        </w:r>
      </w:hyperlink>
      <w:r w:rsidR="002E057E">
        <w:rPr>
          <w:lang w:val="fr-FR"/>
        </w:rPr>
        <w:t xml:space="preserve"> </w:t>
      </w:r>
      <w:r w:rsidRPr="0032190F">
        <w:rPr>
          <w:lang w:val="fr-FR"/>
        </w:rPr>
        <w:t>datées entr</w:t>
      </w:r>
      <w:r w:rsidR="00EF0565" w:rsidRPr="0032190F">
        <w:rPr>
          <w:lang w:val="fr-FR"/>
        </w:rPr>
        <w:t>e</w:t>
      </w:r>
      <w:r w:rsidRPr="0032190F">
        <w:rPr>
          <w:lang w:val="fr-FR"/>
        </w:rPr>
        <w:t xml:space="preserve"> le </w:t>
      </w:r>
      <w:r w:rsidR="002E057E">
        <w:rPr>
          <w:lang w:val="fr-FR"/>
        </w:rPr>
        <w:t>BF</w:t>
      </w:r>
      <w:r w:rsidRPr="0032190F">
        <w:rPr>
          <w:lang w:val="fr-FR"/>
        </w:rPr>
        <w:t xml:space="preserve"> et le 6</w:t>
      </w:r>
      <w:r w:rsidRPr="0032190F">
        <w:rPr>
          <w:vertAlign w:val="superscript"/>
          <w:lang w:val="fr-FR"/>
        </w:rPr>
        <w:t>e</w:t>
      </w:r>
      <w:r w:rsidRPr="0032190F">
        <w:rPr>
          <w:lang w:val="fr-FR"/>
        </w:rPr>
        <w:t xml:space="preserve"> s. aec (BIB 1942 p. 10). Montre au 10</w:t>
      </w:r>
      <w:r w:rsidRPr="0032190F">
        <w:rPr>
          <w:vertAlign w:val="superscript"/>
          <w:lang w:val="fr-FR"/>
        </w:rPr>
        <w:t>e</w:t>
      </w:r>
      <w:r w:rsidRPr="0032190F">
        <w:rPr>
          <w:lang w:val="fr-FR"/>
        </w:rPr>
        <w:t>-11</w:t>
      </w:r>
      <w:r w:rsidRPr="0032190F">
        <w:rPr>
          <w:vertAlign w:val="superscript"/>
          <w:lang w:val="fr-FR"/>
        </w:rPr>
        <w:t>e</w:t>
      </w:r>
      <w:r w:rsidRPr="0032190F">
        <w:rPr>
          <w:lang w:val="fr-FR"/>
        </w:rPr>
        <w:t xml:space="preserve"> s. aec une « stabilité » de l’occupation, attestée par la durée de fonctionnement de la nécropole, sur 4 s., dans des « territoires bien </w:t>
      </w:r>
      <w:r w:rsidR="00C92EE4" w:rsidRPr="0032190F">
        <w:rPr>
          <w:lang w:val="fr-FR"/>
        </w:rPr>
        <w:t>circonscrits » (BIB 1942 p. 10), attestée également dans le département des Pyrénées-Orientales par le fait que la plupart des nécropoles se trouvent près de l’eau (BIB 1944 p. 74)</w:t>
      </w:r>
    </w:p>
    <w:p w14:paraId="258F8CA8" w14:textId="251EF39E" w:rsidR="008058F8" w:rsidRPr="0032190F" w:rsidRDefault="008058F8" w:rsidP="00C31D13">
      <w:pPr>
        <w:jc w:val="both"/>
        <w:rPr>
          <w:lang w:val="fr-FR"/>
        </w:rPr>
      </w:pPr>
      <w:r w:rsidRPr="0032190F">
        <w:rPr>
          <w:lang w:val="fr-FR"/>
        </w:rPr>
        <w:t xml:space="preserve">Céramiques mailhaciennes à décor </w:t>
      </w:r>
      <w:hyperlink r:id="rId5159" w:anchor="Cul_Proto_Art_TAC_T_a" w:history="1">
        <w:r w:rsidR="00673F0D" w:rsidRPr="0032190F">
          <w:rPr>
            <w:rStyle w:val="Hyperlink"/>
            <w:lang w:val="fr-FR"/>
          </w:rPr>
          <w:t>anthropomorphes</w:t>
        </w:r>
      </w:hyperlink>
      <w:r w:rsidRPr="0032190F">
        <w:rPr>
          <w:lang w:val="fr-FR"/>
        </w:rPr>
        <w:t xml:space="preserve">- et </w:t>
      </w:r>
      <w:hyperlink r:id="rId5160" w:anchor="Cul_Proto_Art_TAC_T_z" w:history="1">
        <w:r w:rsidR="00017B49" w:rsidRPr="0032190F">
          <w:rPr>
            <w:rStyle w:val="Hyperlink"/>
            <w:lang w:val="fr-FR"/>
          </w:rPr>
          <w:t>zoomorphes</w:t>
        </w:r>
      </w:hyperlink>
      <w:r w:rsidR="00DD490C" w:rsidRPr="00DD490C">
        <w:rPr>
          <w:lang w:val="fr-FR"/>
        </w:rPr>
        <w:t xml:space="preserve"> </w:t>
      </w:r>
      <w:r w:rsidRPr="0032190F">
        <w:rPr>
          <w:lang w:val="fr-FR"/>
        </w:rPr>
        <w:t>(BIB 1942 fig. 22).</w:t>
      </w:r>
    </w:p>
    <w:p w14:paraId="0F13D563" w14:textId="77777777" w:rsidR="00746186" w:rsidRPr="0032190F" w:rsidRDefault="00746186" w:rsidP="00C31D13">
      <w:pPr>
        <w:jc w:val="both"/>
        <w:rPr>
          <w:lang w:val="fr-FR"/>
        </w:rPr>
      </w:pPr>
    </w:p>
    <w:p w14:paraId="06EDEDF7" w14:textId="04FFD0F4" w:rsidR="00746186" w:rsidRPr="0032190F" w:rsidRDefault="00E55E69" w:rsidP="00C31D13">
      <w:pPr>
        <w:jc w:val="both"/>
        <w:rPr>
          <w:lang w:val="fr-FR"/>
        </w:rPr>
      </w:pPr>
      <w:r w:rsidRPr="0032190F">
        <w:rPr>
          <w:lang w:val="fr-FR"/>
        </w:rPr>
        <w:lastRenderedPageBreak/>
        <w:t xml:space="preserve">// nécropoles des </w:t>
      </w:r>
      <w:hyperlink r:id="rId5161" w:anchor="Sit_Canals" w:history="1">
        <w:r w:rsidRPr="0032190F">
          <w:rPr>
            <w:rStyle w:val="Hyperlink"/>
            <w:lang w:val="fr-FR"/>
          </w:rPr>
          <w:t>Canals</w:t>
        </w:r>
      </w:hyperlink>
      <w:r w:rsidRPr="0032190F">
        <w:rPr>
          <w:lang w:val="fr-FR"/>
        </w:rPr>
        <w:t xml:space="preserve">, des </w:t>
      </w:r>
      <w:hyperlink r:id="rId5162" w:anchor="Sit_Hospices" w:history="1">
        <w:r w:rsidR="00746186" w:rsidRPr="0032190F">
          <w:rPr>
            <w:rStyle w:val="Hyperlink"/>
            <w:lang w:val="fr-FR"/>
          </w:rPr>
          <w:t>Hospices</w:t>
        </w:r>
      </w:hyperlink>
      <w:r w:rsidR="00746186" w:rsidRPr="0032190F">
        <w:rPr>
          <w:lang w:val="fr-FR"/>
        </w:rPr>
        <w:t xml:space="preserve">, </w:t>
      </w:r>
      <w:r w:rsidRPr="0032190F">
        <w:rPr>
          <w:lang w:val="fr-FR"/>
        </w:rPr>
        <w:t xml:space="preserve">de </w:t>
      </w:r>
      <w:hyperlink r:id="rId5163" w:anchor="Sit_Bellevue" w:history="1">
        <w:r w:rsidR="00746186" w:rsidRPr="0032190F">
          <w:rPr>
            <w:rStyle w:val="Hyperlink"/>
            <w:lang w:val="fr-FR"/>
          </w:rPr>
          <w:t>Bellevue</w:t>
        </w:r>
      </w:hyperlink>
      <w:r w:rsidRPr="0032190F">
        <w:rPr>
          <w:lang w:val="fr-FR"/>
        </w:rPr>
        <w:t xml:space="preserve">, de </w:t>
      </w:r>
      <w:hyperlink r:id="rId5164" w:anchor="Sit_Pave" w:history="1">
        <w:r w:rsidR="00746186" w:rsidRPr="0032190F">
          <w:rPr>
            <w:rStyle w:val="Hyperlink"/>
            <w:lang w:val="fr-FR"/>
          </w:rPr>
          <w:t>La Pave</w:t>
        </w:r>
      </w:hyperlink>
      <w:r w:rsidR="00746186" w:rsidRPr="0032190F">
        <w:rPr>
          <w:lang w:val="fr-FR"/>
        </w:rPr>
        <w:t>,</w:t>
      </w:r>
      <w:r w:rsidRPr="0032190F">
        <w:rPr>
          <w:lang w:val="fr-FR"/>
        </w:rPr>
        <w:t xml:space="preserve"> des </w:t>
      </w:r>
      <w:hyperlink r:id="rId5165" w:anchor="Sit_Coudoumines" w:history="1">
        <w:r w:rsidRPr="0032190F">
          <w:rPr>
            <w:rStyle w:val="Hyperlink"/>
            <w:lang w:val="fr-FR"/>
          </w:rPr>
          <w:t>Coudoumines</w:t>
        </w:r>
      </w:hyperlink>
      <w:r w:rsidRPr="0032190F">
        <w:rPr>
          <w:lang w:val="fr-FR"/>
        </w:rPr>
        <w:t xml:space="preserve">, de </w:t>
      </w:r>
      <w:hyperlink r:id="rId5166" w:anchor="Sit_Vilanova" w:history="1">
        <w:r w:rsidRPr="0032190F">
          <w:rPr>
            <w:rStyle w:val="Hyperlink"/>
            <w:lang w:val="fr-FR"/>
          </w:rPr>
          <w:t>Vilanova</w:t>
        </w:r>
      </w:hyperlink>
      <w:r w:rsidRPr="0032190F">
        <w:rPr>
          <w:lang w:val="fr-FR"/>
        </w:rPr>
        <w:t xml:space="preserve">, du </w:t>
      </w:r>
      <w:hyperlink r:id="rId5167" w:anchor="Sit_Olles_Las" w:history="1">
        <w:r w:rsidRPr="0032190F">
          <w:rPr>
            <w:rStyle w:val="Hyperlink"/>
            <w:lang w:val="fr-FR"/>
          </w:rPr>
          <w:t>Camp de Las Olles</w:t>
        </w:r>
      </w:hyperlink>
      <w:r w:rsidR="00746186" w:rsidRPr="0032190F">
        <w:rPr>
          <w:lang w:val="fr-FR"/>
        </w:rPr>
        <w:t xml:space="preserve"> (BIB 1942 p. 10).</w:t>
      </w:r>
    </w:p>
    <w:p w14:paraId="70CEDCA4" w14:textId="77777777" w:rsidR="00C92EE4" w:rsidRPr="0032190F" w:rsidRDefault="00C92EE4" w:rsidP="00C31D13">
      <w:pPr>
        <w:jc w:val="both"/>
        <w:rPr>
          <w:lang w:val="fr-FR"/>
        </w:rPr>
      </w:pPr>
    </w:p>
    <w:p w14:paraId="4AF37D75" w14:textId="77777777" w:rsidR="00C92EE4" w:rsidRPr="0032190F" w:rsidRDefault="00C92EE4" w:rsidP="00426FF9">
      <w:pPr>
        <w:pStyle w:val="Heading1"/>
      </w:pPr>
      <w:bookmarkStart w:id="2220" w:name="Sit_Ruscino"/>
      <w:r w:rsidRPr="0032190F">
        <w:t>RUSCINO</w:t>
      </w:r>
    </w:p>
    <w:bookmarkEnd w:id="2220"/>
    <w:p w14:paraId="7A20D155" w14:textId="77777777" w:rsidR="00C92EE4" w:rsidRDefault="00C92EE4" w:rsidP="00C31D13">
      <w:pPr>
        <w:jc w:val="both"/>
        <w:rPr>
          <w:lang w:val="fr-FR"/>
        </w:rPr>
      </w:pPr>
    </w:p>
    <w:p w14:paraId="580BB64B" w14:textId="05DB019E" w:rsidR="00C92EE4" w:rsidRDefault="00C92EE4" w:rsidP="00C31D13">
      <w:pPr>
        <w:jc w:val="both"/>
        <w:rPr>
          <w:lang w:val="fr-FR"/>
        </w:rPr>
      </w:pPr>
      <w:r w:rsidRPr="0032190F">
        <w:rPr>
          <w:lang w:val="fr-FR"/>
        </w:rPr>
        <w:t xml:space="preserve">La nécropole de Ruscino (Château-Roussillon,Pyrénées-Orientales) est datée du Bronze final 3b. Céramiques </w:t>
      </w:r>
      <w:hyperlink r:id="rId5168" w:anchor="Cul_Mailhac" w:history="1">
        <w:r w:rsidRPr="0032190F">
          <w:rPr>
            <w:rStyle w:val="Hyperlink"/>
            <w:lang w:val="fr-FR"/>
          </w:rPr>
          <w:t>mailhaciennes</w:t>
        </w:r>
      </w:hyperlink>
      <w:r w:rsidRPr="0032190F">
        <w:rPr>
          <w:lang w:val="fr-FR"/>
        </w:rPr>
        <w:t xml:space="preserve"> (BIB 1945 p. 143)</w:t>
      </w:r>
      <w:r w:rsidR="00D02EA4" w:rsidRPr="00D02EA4">
        <w:rPr>
          <w:lang w:val="fr-FR"/>
        </w:rPr>
        <w:t xml:space="preserve"> </w:t>
      </w:r>
      <w:r w:rsidR="00D02EA4">
        <w:rPr>
          <w:lang w:val="fr-FR"/>
        </w:rPr>
        <w:t>Oppidum occupé depuis le 7e aec (BIB 2692)</w:t>
      </w:r>
    </w:p>
    <w:p w14:paraId="545D445F" w14:textId="7B71830D" w:rsidR="00843BB4" w:rsidRDefault="00843BB4" w:rsidP="00C31D13">
      <w:pPr>
        <w:jc w:val="both"/>
        <w:rPr>
          <w:lang w:val="fr-FR"/>
        </w:rPr>
      </w:pPr>
      <w:r>
        <w:rPr>
          <w:lang w:val="fr-FR"/>
        </w:rPr>
        <w:t xml:space="preserve">Roi gaulois évoqué par </w:t>
      </w:r>
      <w:hyperlink r:id="rId5169" w:anchor="Aut_Tite_Live" w:history="1">
        <w:r w:rsidRPr="00843BB4">
          <w:rPr>
            <w:rStyle w:val="Hyperlink"/>
            <w:lang w:val="fr-FR"/>
          </w:rPr>
          <w:t>Tite-Live</w:t>
        </w:r>
      </w:hyperlink>
      <w:r>
        <w:rPr>
          <w:lang w:val="fr-FR"/>
        </w:rPr>
        <w:t xml:space="preserve"> (BIB 2692)</w:t>
      </w:r>
    </w:p>
    <w:p w14:paraId="1914C449" w14:textId="77777777" w:rsidR="001361F9" w:rsidRDefault="001361F9" w:rsidP="00426FF9">
      <w:pPr>
        <w:pStyle w:val="Heading1"/>
      </w:pPr>
      <w:r>
        <w:br/>
      </w:r>
      <w:bookmarkStart w:id="2221" w:name="Sit_Salses"/>
      <w:r>
        <w:t>SALSES</w:t>
      </w:r>
      <w:bookmarkEnd w:id="2221"/>
    </w:p>
    <w:p w14:paraId="4CBADAD8" w14:textId="77777777" w:rsidR="001361F9" w:rsidRDefault="001361F9" w:rsidP="00C31D13">
      <w:pPr>
        <w:jc w:val="both"/>
        <w:rPr>
          <w:lang w:val="fr-FR"/>
        </w:rPr>
      </w:pPr>
      <w:r>
        <w:rPr>
          <w:lang w:val="fr-FR"/>
        </w:rPr>
        <w:t>Installé après Ruscino sur le rivage de la lagune qui s'étend entre Barcarès et Leucate (BIB 2692)</w:t>
      </w:r>
    </w:p>
    <w:p w14:paraId="376A5E65" w14:textId="77777777" w:rsidR="00843BB4" w:rsidRDefault="00843BB4" w:rsidP="00426FF9">
      <w:pPr>
        <w:pStyle w:val="Heading1"/>
      </w:pPr>
      <w:r>
        <w:br/>
      </w:r>
      <w:bookmarkStart w:id="2222" w:name="Sit_Elne"/>
      <w:r>
        <w:t>ELNE</w:t>
      </w:r>
      <w:bookmarkEnd w:id="2222"/>
    </w:p>
    <w:p w14:paraId="06B41EF0" w14:textId="77777777" w:rsidR="009E3B7B" w:rsidRDefault="009E3B7B" w:rsidP="00843BB4">
      <w:pPr>
        <w:jc w:val="both"/>
        <w:rPr>
          <w:lang w:val="fr-FR"/>
        </w:rPr>
      </w:pPr>
      <w:r w:rsidRPr="009E3B7B">
        <w:rPr>
          <w:i/>
          <w:lang w:val="fr-FR"/>
        </w:rPr>
        <w:t>Illiberis</w:t>
      </w:r>
      <w:r>
        <w:rPr>
          <w:lang w:val="fr-FR"/>
        </w:rPr>
        <w:t xml:space="preserve"> (BIB 2692)</w:t>
      </w:r>
    </w:p>
    <w:p w14:paraId="47139349" w14:textId="77777777" w:rsidR="009E3B7B" w:rsidRDefault="009E3B7B" w:rsidP="00843BB4">
      <w:pPr>
        <w:jc w:val="both"/>
        <w:rPr>
          <w:lang w:val="fr-FR"/>
        </w:rPr>
      </w:pPr>
    </w:p>
    <w:p w14:paraId="550636E7" w14:textId="65075423" w:rsidR="001361F9" w:rsidRDefault="009E3B7B" w:rsidP="001361F9">
      <w:pPr>
        <w:jc w:val="both"/>
        <w:rPr>
          <w:lang w:val="fr-FR"/>
        </w:rPr>
      </w:pPr>
      <w:r>
        <w:rPr>
          <w:lang w:val="fr-FR"/>
        </w:rPr>
        <w:t xml:space="preserve">Domine la vallée du Tech (BIB 2692). </w:t>
      </w:r>
      <w:r w:rsidR="00843BB4">
        <w:rPr>
          <w:lang w:val="fr-FR"/>
        </w:rPr>
        <w:t xml:space="preserve">Roi gaulois évoqué par </w:t>
      </w:r>
      <w:hyperlink r:id="rId5170" w:anchor="Aut_Tite_Live" w:history="1">
        <w:r w:rsidR="00843BB4" w:rsidRPr="00843BB4">
          <w:rPr>
            <w:rStyle w:val="Hyperlink"/>
            <w:lang w:val="fr-FR"/>
          </w:rPr>
          <w:t>Tite-Live</w:t>
        </w:r>
      </w:hyperlink>
      <w:r w:rsidR="00843BB4">
        <w:rPr>
          <w:lang w:val="fr-FR"/>
        </w:rPr>
        <w:t xml:space="preserve"> (BIB 2692)</w:t>
      </w:r>
      <w:r w:rsidR="001361F9">
        <w:rPr>
          <w:lang w:val="fr-FR"/>
        </w:rPr>
        <w:t xml:space="preserve"> Mais site peu connu (BIB 2692)</w:t>
      </w:r>
    </w:p>
    <w:p w14:paraId="6A751E85" w14:textId="77777777" w:rsidR="00843BB4" w:rsidRPr="0032190F" w:rsidRDefault="00843BB4" w:rsidP="00843BB4">
      <w:pPr>
        <w:jc w:val="both"/>
        <w:rPr>
          <w:lang w:val="fr-FR"/>
        </w:rPr>
      </w:pPr>
    </w:p>
    <w:p w14:paraId="2A20D605" w14:textId="77777777" w:rsidR="00843BB4" w:rsidRDefault="00843BB4" w:rsidP="00C31D13">
      <w:pPr>
        <w:jc w:val="both"/>
        <w:rPr>
          <w:lang w:val="fr-FR"/>
        </w:rPr>
      </w:pPr>
    </w:p>
    <w:p w14:paraId="48BF4167" w14:textId="77777777" w:rsidR="001361F9" w:rsidRPr="0032190F" w:rsidRDefault="001361F9" w:rsidP="00426FF9">
      <w:pPr>
        <w:pStyle w:val="Heading1"/>
      </w:pPr>
      <w:bookmarkStart w:id="2223" w:name="Sit_Collioure"/>
      <w:r>
        <w:t>COLLIOURE</w:t>
      </w:r>
    </w:p>
    <w:bookmarkEnd w:id="2223"/>
    <w:p w14:paraId="6C3CE01C" w14:textId="77777777" w:rsidR="00C92EE4" w:rsidRPr="001361F9" w:rsidRDefault="001361F9" w:rsidP="00C31D13">
      <w:pPr>
        <w:jc w:val="both"/>
        <w:rPr>
          <w:lang w:val="fr-FR"/>
        </w:rPr>
      </w:pPr>
      <w:r>
        <w:rPr>
          <w:lang w:val="fr-FR"/>
        </w:rPr>
        <w:t xml:space="preserve">Au port de Collioure (P.O.) parvenait de nombreuses importations méditerranéenne durant l'âge du Fer (BIB 2692) </w:t>
      </w:r>
      <w:r w:rsidRPr="001361F9">
        <w:rPr>
          <w:lang w:val="fr-FR"/>
        </w:rPr>
        <w:t>Mais site peu connu (BIB 2692)</w:t>
      </w:r>
    </w:p>
    <w:p w14:paraId="766E8E40" w14:textId="77777777" w:rsidR="001361F9" w:rsidRDefault="001361F9" w:rsidP="00C31D13">
      <w:pPr>
        <w:jc w:val="both"/>
        <w:rPr>
          <w:lang w:val="fr-FR"/>
        </w:rPr>
      </w:pPr>
    </w:p>
    <w:p w14:paraId="0A5425AA" w14:textId="77777777" w:rsidR="001361F9" w:rsidRPr="0032190F" w:rsidRDefault="001361F9" w:rsidP="00C31D13">
      <w:pPr>
        <w:jc w:val="both"/>
        <w:rPr>
          <w:lang w:val="fr-FR"/>
        </w:rPr>
      </w:pPr>
    </w:p>
    <w:p w14:paraId="59359A56" w14:textId="77777777" w:rsidR="00C92EE4" w:rsidRPr="0032190F" w:rsidRDefault="00C92EE4" w:rsidP="00426FF9">
      <w:pPr>
        <w:pStyle w:val="Heading1"/>
      </w:pPr>
      <w:bookmarkStart w:id="2224" w:name="Sit_Reixach"/>
      <w:r w:rsidRPr="0032190F">
        <w:t>REIXACH</w:t>
      </w:r>
    </w:p>
    <w:bookmarkEnd w:id="2224"/>
    <w:p w14:paraId="786EBC31" w14:textId="77777777" w:rsidR="00C92EE4" w:rsidRPr="0032190F" w:rsidRDefault="00C92EE4" w:rsidP="00C31D13">
      <w:pPr>
        <w:jc w:val="both"/>
        <w:rPr>
          <w:lang w:val="fr-FR"/>
        </w:rPr>
      </w:pPr>
    </w:p>
    <w:p w14:paraId="4B3693AB" w14:textId="01CCD2FD" w:rsidR="00C92EE4" w:rsidRPr="0032190F" w:rsidRDefault="00C92EE4" w:rsidP="00C31D13">
      <w:pPr>
        <w:jc w:val="both"/>
        <w:rPr>
          <w:lang w:val="fr-FR"/>
        </w:rPr>
      </w:pPr>
      <w:r w:rsidRPr="0032190F">
        <w:rPr>
          <w:lang w:val="fr-FR"/>
        </w:rPr>
        <w:t xml:space="preserve">La nécropole de Ruscino (Camélas, Pyrénées-Orientales) est datée du </w:t>
      </w:r>
      <w:r w:rsidR="00D02EA4">
        <w:rPr>
          <w:lang w:val="fr-FR"/>
        </w:rPr>
        <w:t>BF</w:t>
      </w:r>
      <w:r w:rsidRPr="0032190F">
        <w:rPr>
          <w:lang w:val="fr-FR"/>
        </w:rPr>
        <w:t xml:space="preserve"> 3. Céramiques à </w:t>
      </w:r>
      <w:hyperlink r:id="rId5171" w:anchor="Cul_Proto_Art_TAC_T_g_meandre" w:history="1">
        <w:r w:rsidR="002372BC" w:rsidRPr="0032190F">
          <w:rPr>
            <w:rStyle w:val="Hyperlink"/>
            <w:lang w:val="fr-FR"/>
          </w:rPr>
          <w:t>méandres</w:t>
        </w:r>
      </w:hyperlink>
      <w:r w:rsidR="00154AB0" w:rsidRPr="0032190F">
        <w:rPr>
          <w:lang w:val="fr-FR"/>
        </w:rPr>
        <w:t xml:space="preserve"> </w:t>
      </w:r>
      <w:r w:rsidRPr="0032190F">
        <w:rPr>
          <w:lang w:val="fr-FR"/>
        </w:rPr>
        <w:t>géométriques incisés à la pointe bifide [Mailhac] (BIB 1945 p. 143)</w:t>
      </w:r>
    </w:p>
    <w:p w14:paraId="07CBE84F" w14:textId="77777777" w:rsidR="00C92EE4" w:rsidRPr="0032190F" w:rsidRDefault="00C92EE4" w:rsidP="00C31D13">
      <w:pPr>
        <w:jc w:val="both"/>
        <w:rPr>
          <w:lang w:val="fr-FR"/>
        </w:rPr>
      </w:pPr>
    </w:p>
    <w:p w14:paraId="349BC25E" w14:textId="77777777" w:rsidR="00C92EE4" w:rsidRPr="0032190F" w:rsidRDefault="00C92EE4" w:rsidP="00426FF9">
      <w:pPr>
        <w:pStyle w:val="Heading1"/>
      </w:pPr>
      <w:bookmarkStart w:id="2225" w:name="Sit_Motes"/>
      <w:r w:rsidRPr="0032190F">
        <w:t>MOTES (LES)</w:t>
      </w:r>
    </w:p>
    <w:bookmarkEnd w:id="2225"/>
    <w:p w14:paraId="567C554E" w14:textId="77777777" w:rsidR="00C92EE4" w:rsidRPr="0032190F" w:rsidRDefault="00C92EE4" w:rsidP="00C31D13">
      <w:pPr>
        <w:jc w:val="both"/>
        <w:rPr>
          <w:lang w:val="fr-FR"/>
        </w:rPr>
      </w:pPr>
    </w:p>
    <w:p w14:paraId="7AE18446" w14:textId="77777777" w:rsidR="001068CE" w:rsidRPr="0032190F" w:rsidRDefault="00C92EE4" w:rsidP="00C31D13">
      <w:pPr>
        <w:jc w:val="both"/>
        <w:rPr>
          <w:lang w:val="fr-FR"/>
        </w:rPr>
      </w:pPr>
      <w:r w:rsidRPr="0032190F">
        <w:rPr>
          <w:lang w:val="fr-FR"/>
        </w:rPr>
        <w:t>Les Motes (Alénya,</w:t>
      </w:r>
      <w:r w:rsidR="004679A2">
        <w:rPr>
          <w:lang w:val="fr-FR"/>
        </w:rPr>
        <w:t xml:space="preserve"> </w:t>
      </w:r>
      <w:r w:rsidRPr="0032190F">
        <w:rPr>
          <w:lang w:val="fr-FR"/>
        </w:rPr>
        <w:t xml:space="preserve">Pyrénées-Orientales) est une nécropole du </w:t>
      </w:r>
      <w:r w:rsidR="004679A2">
        <w:rPr>
          <w:lang w:val="fr-FR"/>
        </w:rPr>
        <w:t>BF</w:t>
      </w:r>
      <w:r w:rsidRPr="0032190F">
        <w:rPr>
          <w:lang w:val="fr-FR"/>
        </w:rPr>
        <w:t xml:space="preserve"> 3b avec des céramiques à décors au double</w:t>
      </w:r>
      <w:r w:rsidR="00EF0565" w:rsidRPr="0032190F">
        <w:rPr>
          <w:lang w:val="fr-FR"/>
        </w:rPr>
        <w:t xml:space="preserve"> trait incisé (BIB 1945 p. 144)</w:t>
      </w:r>
    </w:p>
    <w:p w14:paraId="389C63B2" w14:textId="77777777" w:rsidR="001068CE" w:rsidRPr="0032190F" w:rsidRDefault="001068CE" w:rsidP="00C31D13">
      <w:pPr>
        <w:jc w:val="both"/>
        <w:rPr>
          <w:lang w:val="fr-FR"/>
        </w:rPr>
      </w:pPr>
    </w:p>
    <w:p w14:paraId="62A97DA7" w14:textId="77777777" w:rsidR="00C92EE4" w:rsidRPr="0032190F" w:rsidRDefault="00C92EE4" w:rsidP="00426FF9">
      <w:pPr>
        <w:pStyle w:val="Heading1"/>
      </w:pPr>
      <w:bookmarkStart w:id="2226" w:name="Sit_Gourjade"/>
      <w:r w:rsidRPr="0032190F">
        <w:t>GOURJADE</w:t>
      </w:r>
    </w:p>
    <w:bookmarkEnd w:id="2226"/>
    <w:p w14:paraId="1B464F47" w14:textId="77777777" w:rsidR="00C92EE4" w:rsidRPr="0032190F" w:rsidRDefault="00C92EE4" w:rsidP="00C92EE4">
      <w:pPr>
        <w:jc w:val="both"/>
        <w:rPr>
          <w:lang w:val="fr-FR"/>
        </w:rPr>
      </w:pPr>
    </w:p>
    <w:p w14:paraId="735C27F0" w14:textId="311C76BC" w:rsidR="00C92EE4" w:rsidRPr="0032190F" w:rsidRDefault="00C92EE4" w:rsidP="00C92EE4">
      <w:pPr>
        <w:jc w:val="both"/>
        <w:rPr>
          <w:lang w:val="fr-FR"/>
        </w:rPr>
      </w:pPr>
      <w:r w:rsidRPr="0032190F">
        <w:rPr>
          <w:lang w:val="fr-FR"/>
        </w:rPr>
        <w:t>La nécropole de la Gourjade (Castres, Tarn) a livré de la cé</w:t>
      </w:r>
      <w:r w:rsidR="00A61386" w:rsidRPr="0032190F">
        <w:rPr>
          <w:lang w:val="fr-FR"/>
        </w:rPr>
        <w:t xml:space="preserve">ramique mailhacienne (BIB 1946). Bronze final / Fer 1 intactes (L. Bourdajaud com. pers.). v. Nécropole du Causse, </w:t>
      </w:r>
      <w:hyperlink r:id="rId5172" w:anchor="Sit_Martinet" w:history="1">
        <w:r w:rsidR="00A61386" w:rsidRPr="0032190F">
          <w:rPr>
            <w:rStyle w:val="Hyperlink"/>
            <w:lang w:val="fr-FR"/>
          </w:rPr>
          <w:t>nécropole du Martinet</w:t>
        </w:r>
      </w:hyperlink>
      <w:r w:rsidR="00A61386" w:rsidRPr="0032190F">
        <w:rPr>
          <w:lang w:val="fr-FR"/>
        </w:rPr>
        <w:t>.</w:t>
      </w:r>
    </w:p>
    <w:p w14:paraId="31751787" w14:textId="77777777" w:rsidR="00C92EE4" w:rsidRPr="0032190F" w:rsidRDefault="00C92EE4" w:rsidP="00C31D13">
      <w:pPr>
        <w:jc w:val="both"/>
        <w:rPr>
          <w:lang w:val="fr-FR"/>
        </w:rPr>
      </w:pPr>
    </w:p>
    <w:p w14:paraId="74145AE6" w14:textId="77777777" w:rsidR="008943C6" w:rsidRPr="0032190F" w:rsidRDefault="008943C6" w:rsidP="00426FF9">
      <w:pPr>
        <w:pStyle w:val="Heading1"/>
      </w:pPr>
      <w:bookmarkStart w:id="2227" w:name="Sit_Christol_I"/>
      <w:r w:rsidRPr="0032190F">
        <w:t>CHRISTOL I</w:t>
      </w:r>
    </w:p>
    <w:bookmarkEnd w:id="2227"/>
    <w:p w14:paraId="4BF026FC" w14:textId="77777777" w:rsidR="008943C6" w:rsidRPr="0032190F" w:rsidRDefault="008943C6" w:rsidP="00C31D13">
      <w:pPr>
        <w:jc w:val="both"/>
        <w:rPr>
          <w:lang w:val="fr-FR"/>
        </w:rPr>
      </w:pPr>
    </w:p>
    <w:p w14:paraId="57146E15" w14:textId="77777777" w:rsidR="008943C6" w:rsidRPr="0032190F" w:rsidRDefault="008943C6" w:rsidP="00C31D13">
      <w:pPr>
        <w:jc w:val="both"/>
        <w:rPr>
          <w:lang w:val="fr-FR"/>
        </w:rPr>
      </w:pPr>
      <w:r w:rsidRPr="0032190F">
        <w:rPr>
          <w:lang w:val="fr-FR"/>
        </w:rPr>
        <w:t>La nécropole de Christol I (Carcassonne, Aude) a livré du mobilier céramique décoré au double trait [Mailhac], notamment dans la tombe 27 (BIB 1948 p. 256-257)</w:t>
      </w:r>
    </w:p>
    <w:p w14:paraId="45D001FB" w14:textId="77777777" w:rsidR="004357C7" w:rsidRPr="0032190F" w:rsidRDefault="004357C7" w:rsidP="00C31D13">
      <w:pPr>
        <w:jc w:val="both"/>
        <w:rPr>
          <w:lang w:val="fr-FR"/>
        </w:rPr>
      </w:pPr>
      <w:r w:rsidRPr="0032190F">
        <w:rPr>
          <w:lang w:val="fr-FR"/>
        </w:rPr>
        <w:br/>
        <w:t>CARCASSONNE (DEPOT DE)</w:t>
      </w:r>
    </w:p>
    <w:p w14:paraId="57E8D8AB" w14:textId="77777777" w:rsidR="004357C7" w:rsidRPr="0032190F" w:rsidRDefault="004357C7" w:rsidP="004357C7">
      <w:pPr>
        <w:autoSpaceDE w:val="0"/>
        <w:autoSpaceDN w:val="0"/>
        <w:adjustRightInd w:val="0"/>
        <w:rPr>
          <w:lang w:val="fr-FR"/>
        </w:rPr>
      </w:pPr>
      <w:r w:rsidRPr="0032190F">
        <w:rPr>
          <w:lang w:val="fr-FR"/>
        </w:rPr>
        <w:lastRenderedPageBreak/>
        <w:br/>
        <w:t>Le dépôt de Carcassone (Aude) a livré des torques et/ou boucles en or (BIB 2160)</w:t>
      </w:r>
    </w:p>
    <w:p w14:paraId="1ACCF3D6" w14:textId="77777777" w:rsidR="00AD3C20" w:rsidRPr="0032190F" w:rsidRDefault="00AD3C20" w:rsidP="00C31D13">
      <w:pPr>
        <w:jc w:val="both"/>
        <w:rPr>
          <w:lang w:val="fr-FR"/>
        </w:rPr>
      </w:pPr>
    </w:p>
    <w:p w14:paraId="43B318CE" w14:textId="77777777" w:rsidR="00E81058" w:rsidRPr="0032190F" w:rsidRDefault="002C7BFD" w:rsidP="00426FF9">
      <w:pPr>
        <w:pStyle w:val="Heading1"/>
      </w:pPr>
      <w:bookmarkStart w:id="2228" w:name="Sit_Portal_Vielh"/>
      <w:r w:rsidRPr="0032190F">
        <w:t>PORTAL-</w:t>
      </w:r>
      <w:r w:rsidR="00E81058" w:rsidRPr="0032190F">
        <w:t>VIELH</w:t>
      </w:r>
    </w:p>
    <w:bookmarkEnd w:id="2228"/>
    <w:p w14:paraId="48CB7C4A" w14:textId="77777777" w:rsidR="003D1873" w:rsidRPr="00AF2AF8" w:rsidRDefault="000D31FB" w:rsidP="00242C0F">
      <w:pPr>
        <w:rPr>
          <w:sz w:val="20"/>
          <w:lang w:val="fr-FR"/>
        </w:rPr>
      </w:pPr>
      <w:r w:rsidRPr="00AF2AF8">
        <w:rPr>
          <w:sz w:val="20"/>
          <w:lang w:val="fr-FR"/>
        </w:rPr>
        <w:t>Portal Vielh</w:t>
      </w:r>
    </w:p>
    <w:p w14:paraId="416BFA79" w14:textId="77777777" w:rsidR="000D31FB" w:rsidRPr="0032190F" w:rsidRDefault="000D31FB" w:rsidP="00242C0F">
      <w:pPr>
        <w:rPr>
          <w:lang w:val="fr-FR"/>
        </w:rPr>
      </w:pPr>
    </w:p>
    <w:p w14:paraId="6674DAC2" w14:textId="4E0D88AB" w:rsidR="003D1873" w:rsidRPr="0032190F" w:rsidRDefault="002C7BFD" w:rsidP="003D1873">
      <w:pPr>
        <w:jc w:val="both"/>
        <w:rPr>
          <w:lang w:val="fr-FR"/>
        </w:rPr>
      </w:pPr>
      <w:r w:rsidRPr="0032190F">
        <w:rPr>
          <w:lang w:val="fr-FR"/>
        </w:rPr>
        <w:t>Le site de Portal-</w:t>
      </w:r>
      <w:r w:rsidR="00E81058" w:rsidRPr="0032190F">
        <w:rPr>
          <w:lang w:val="fr-FR"/>
        </w:rPr>
        <w:t>Vielh (Vendres, Hérault)</w:t>
      </w:r>
      <w:r w:rsidRPr="0032190F">
        <w:rPr>
          <w:lang w:val="fr-FR"/>
        </w:rPr>
        <w:t>, en bordure de l’étang de Vendres,</w:t>
      </w:r>
      <w:r w:rsidR="00E81058" w:rsidRPr="0032190F">
        <w:rPr>
          <w:lang w:val="fr-FR"/>
        </w:rPr>
        <w:t xml:space="preserve"> permet de suivre l’évolution d’une communauté humaine dans la longue durée</w:t>
      </w:r>
      <w:r w:rsidR="003D1873" w:rsidRPr="0032190F">
        <w:rPr>
          <w:lang w:val="fr-FR"/>
        </w:rPr>
        <w:t xml:space="preserve"> (BIB 1861 p. 13)</w:t>
      </w:r>
      <w:r w:rsidR="00E81058" w:rsidRPr="0032190F">
        <w:rPr>
          <w:lang w:val="fr-FR"/>
        </w:rPr>
        <w:t xml:space="preserve">. </w:t>
      </w:r>
      <w:r w:rsidRPr="0032190F">
        <w:rPr>
          <w:lang w:val="fr-FR"/>
        </w:rPr>
        <w:t>Séquence continue entre le BF 2 et le BF 3a (BIB 1995 p. 73)</w:t>
      </w:r>
      <w:r w:rsidR="00EB0410" w:rsidRPr="0032190F">
        <w:rPr>
          <w:lang w:val="fr-FR"/>
        </w:rPr>
        <w:t>,</w:t>
      </w:r>
      <w:r w:rsidR="00EB0410" w:rsidRPr="0032190F">
        <w:rPr>
          <w:color w:val="141414"/>
          <w:lang w:val="fr-FR"/>
        </w:rPr>
        <w:t xml:space="preserve">lié au </w:t>
      </w:r>
      <w:hyperlink r:id="rId5173" w:anchor="Cul_Mailhac__Habitat" w:history="1">
        <w:r w:rsidR="00EB0410" w:rsidRPr="0032190F">
          <w:rPr>
            <w:rStyle w:val="Hyperlink"/>
            <w:lang w:val="fr-FR"/>
          </w:rPr>
          <w:t>Mailhacien</w:t>
        </w:r>
      </w:hyperlink>
      <w:r w:rsidR="000D31FB" w:rsidRPr="000D31FB">
        <w:rPr>
          <w:lang w:val="fr-FR"/>
        </w:rPr>
        <w:t xml:space="preserve"> </w:t>
      </w:r>
      <w:r w:rsidR="00EB0410" w:rsidRPr="0032190F">
        <w:rPr>
          <w:lang w:val="fr-FR"/>
        </w:rPr>
        <w:t>(BIB 1853), t</w:t>
      </w:r>
      <w:r w:rsidR="003D1873" w:rsidRPr="0032190F">
        <w:rPr>
          <w:lang w:val="fr-FR"/>
        </w:rPr>
        <w:t>rois phases d’occupation :</w:t>
      </w:r>
      <w:r w:rsidR="000D31FB" w:rsidRPr="000D31FB">
        <w:rPr>
          <w:lang w:val="fr-FR"/>
        </w:rPr>
        <w:t xml:space="preserve"> </w:t>
      </w:r>
    </w:p>
    <w:p w14:paraId="2BF92669" w14:textId="77777777" w:rsidR="003D1873" w:rsidRPr="0032190F" w:rsidRDefault="003D1873" w:rsidP="003D1873">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756"/>
      </w:tblGrid>
      <w:tr w:rsidR="00C31D13" w14:paraId="7EAEF114" w14:textId="77777777" w:rsidTr="000D31FB">
        <w:trPr>
          <w:jc w:val="center"/>
        </w:trPr>
        <w:tc>
          <w:tcPr>
            <w:tcW w:w="630" w:type="dxa"/>
            <w:vMerge w:val="restart"/>
            <w:vAlign w:val="center"/>
          </w:tcPr>
          <w:p w14:paraId="10434D22" w14:textId="77777777" w:rsidR="00C31D13" w:rsidRDefault="000D31FB" w:rsidP="00C31D13">
            <w:pPr>
              <w:jc w:val="center"/>
            </w:pPr>
            <w:r>
              <w:t>BF</w:t>
            </w:r>
          </w:p>
        </w:tc>
        <w:tc>
          <w:tcPr>
            <w:tcW w:w="756" w:type="dxa"/>
            <w:shd w:val="clear" w:color="auto" w:fill="auto"/>
            <w:vAlign w:val="center"/>
          </w:tcPr>
          <w:p w14:paraId="00F2D3AB" w14:textId="2591B7ED" w:rsidR="00C31D13" w:rsidRDefault="00000000" w:rsidP="00A61386">
            <w:pPr>
              <w:jc w:val="center"/>
            </w:pPr>
            <w:hyperlink r:id="rId5174" w:anchor="Cul_Bronze_Final_3b" w:history="1">
              <w:r w:rsidR="000D31FB" w:rsidRPr="000D31FB">
                <w:rPr>
                  <w:rStyle w:val="Hyperlink"/>
                  <w:lang w:val="fr-FR"/>
                </w:rPr>
                <w:t>3b</w:t>
              </w:r>
            </w:hyperlink>
          </w:p>
        </w:tc>
      </w:tr>
      <w:tr w:rsidR="00C31D13" w14:paraId="1A5C6ACB" w14:textId="77777777" w:rsidTr="000D31FB">
        <w:trPr>
          <w:jc w:val="center"/>
        </w:trPr>
        <w:tc>
          <w:tcPr>
            <w:tcW w:w="630" w:type="dxa"/>
            <w:vMerge/>
            <w:vAlign w:val="center"/>
          </w:tcPr>
          <w:p w14:paraId="186381AF" w14:textId="77777777" w:rsidR="00C31D13" w:rsidRDefault="00C31D13" w:rsidP="00C31D13">
            <w:pPr>
              <w:jc w:val="center"/>
            </w:pPr>
          </w:p>
        </w:tc>
        <w:tc>
          <w:tcPr>
            <w:tcW w:w="756" w:type="dxa"/>
            <w:shd w:val="clear" w:color="auto" w:fill="auto"/>
            <w:vAlign w:val="center"/>
          </w:tcPr>
          <w:p w14:paraId="3C72C781" w14:textId="752FDC2A" w:rsidR="00C31D13" w:rsidRDefault="00000000" w:rsidP="00A61386">
            <w:pPr>
              <w:jc w:val="center"/>
            </w:pPr>
            <w:hyperlink r:id="rId5175" w:anchor="Cul_Bronze_Final_2" w:history="1">
              <w:r w:rsidR="000D31FB">
                <w:rPr>
                  <w:rStyle w:val="Hyperlink"/>
                </w:rPr>
                <w:t>2</w:t>
              </w:r>
            </w:hyperlink>
          </w:p>
        </w:tc>
      </w:tr>
      <w:tr w:rsidR="00C31D13" w14:paraId="4819E3C4" w14:textId="77777777" w:rsidTr="000D31FB">
        <w:trPr>
          <w:jc w:val="center"/>
        </w:trPr>
        <w:tc>
          <w:tcPr>
            <w:tcW w:w="630" w:type="dxa"/>
            <w:vMerge/>
            <w:vAlign w:val="center"/>
          </w:tcPr>
          <w:p w14:paraId="6679B9CC" w14:textId="77777777" w:rsidR="00C31D13" w:rsidRDefault="00C31D13" w:rsidP="00C31D13">
            <w:pPr>
              <w:jc w:val="center"/>
            </w:pPr>
          </w:p>
        </w:tc>
        <w:tc>
          <w:tcPr>
            <w:tcW w:w="756" w:type="dxa"/>
            <w:shd w:val="clear" w:color="auto" w:fill="auto"/>
            <w:vAlign w:val="center"/>
          </w:tcPr>
          <w:p w14:paraId="66D9AEF5" w14:textId="61FEF853" w:rsidR="00C31D13" w:rsidRDefault="00000000" w:rsidP="00A61386">
            <w:pPr>
              <w:jc w:val="center"/>
            </w:pPr>
            <w:hyperlink r:id="rId5176" w:anchor="Cul_Bronze_Final_3a" w:history="1">
              <w:r w:rsidR="000D31FB" w:rsidRPr="000D31FB">
                <w:rPr>
                  <w:rStyle w:val="Hyperlink"/>
                  <w:lang w:val="fr-FR"/>
                </w:rPr>
                <w:t>2a</w:t>
              </w:r>
            </w:hyperlink>
          </w:p>
        </w:tc>
      </w:tr>
    </w:tbl>
    <w:p w14:paraId="2443AC39" w14:textId="77777777" w:rsidR="003D1873" w:rsidRDefault="003D1873" w:rsidP="003D1873">
      <w:pPr>
        <w:jc w:val="both"/>
      </w:pPr>
      <w:r>
        <w:t>(BIB 1894)</w:t>
      </w:r>
    </w:p>
    <w:p w14:paraId="5332CE43" w14:textId="77777777" w:rsidR="003D1873" w:rsidRDefault="003D1873" w:rsidP="00242C0F">
      <w:pPr>
        <w:jc w:val="both"/>
      </w:pPr>
    </w:p>
    <w:p w14:paraId="5F1FCC16" w14:textId="77777777" w:rsidR="000D31FB" w:rsidRPr="000D31FB" w:rsidRDefault="000D31FB" w:rsidP="00242C0F">
      <w:pPr>
        <w:jc w:val="both"/>
        <w:rPr>
          <w:lang w:val="fr-FR"/>
        </w:rPr>
      </w:pPr>
    </w:p>
    <w:p w14:paraId="61E54979" w14:textId="77777777" w:rsidR="003D1873" w:rsidRPr="0032190F" w:rsidRDefault="003D1873" w:rsidP="00242C0F">
      <w:pPr>
        <w:jc w:val="both"/>
        <w:rPr>
          <w:lang w:val="fr-FR"/>
        </w:rPr>
      </w:pPr>
    </w:p>
    <w:p w14:paraId="34408CDC" w14:textId="77777777" w:rsidR="003D1873" w:rsidRPr="0032190F" w:rsidRDefault="003D1873" w:rsidP="003D1873">
      <w:pPr>
        <w:pStyle w:val="Heading2"/>
      </w:pPr>
      <w:r w:rsidRPr="0032190F">
        <w:t>Habitat</w:t>
      </w:r>
    </w:p>
    <w:p w14:paraId="2B68AEF6" w14:textId="77777777" w:rsidR="003D1873" w:rsidRDefault="003D1873" w:rsidP="003D1873">
      <w:pPr>
        <w:rPr>
          <w:lang w:val="fr-FR"/>
        </w:rPr>
      </w:pPr>
    </w:p>
    <w:p w14:paraId="6A0CE171" w14:textId="77777777" w:rsidR="000D31FB" w:rsidRPr="0032190F" w:rsidRDefault="000D31FB" w:rsidP="000D31FB">
      <w:pPr>
        <w:jc w:val="both"/>
        <w:rPr>
          <w:lang w:val="fr-FR"/>
        </w:rPr>
      </w:pPr>
      <w:r w:rsidRPr="0032190F">
        <w:rPr>
          <w:lang w:val="fr-FR"/>
        </w:rPr>
        <w:t>Un grand cimetière situé à proximité (BIB 1894 p. 580).« grande agglomération » (BIB 1853)</w:t>
      </w:r>
    </w:p>
    <w:p w14:paraId="0B31903C" w14:textId="77777777" w:rsidR="002C7BFD" w:rsidRPr="0032190F" w:rsidRDefault="003D1873" w:rsidP="003D1873">
      <w:pPr>
        <w:jc w:val="both"/>
        <w:rPr>
          <w:lang w:val="fr-FR"/>
        </w:rPr>
      </w:pPr>
      <w:r w:rsidRPr="0032190F">
        <w:rPr>
          <w:lang w:val="fr-FR"/>
        </w:rPr>
        <w:t xml:space="preserve">Tout porte à croire que, dès le </w:t>
      </w:r>
      <w:r w:rsidR="000D31FB">
        <w:rPr>
          <w:lang w:val="fr-FR"/>
        </w:rPr>
        <w:t>BF2</w:t>
      </w:r>
      <w:r w:rsidRPr="0032190F">
        <w:rPr>
          <w:lang w:val="fr-FR"/>
        </w:rPr>
        <w:t xml:space="preserve"> et </w:t>
      </w:r>
      <w:r w:rsidR="000D31FB">
        <w:rPr>
          <w:lang w:val="fr-FR"/>
        </w:rPr>
        <w:t>BF3a</w:t>
      </w:r>
      <w:r w:rsidRPr="0032190F">
        <w:rPr>
          <w:lang w:val="fr-FR"/>
        </w:rPr>
        <w:t>, nous sommes en présence d'un groupe humain stable qui exploite un territoire composé de terroirs complémentaires. Le mo</w:t>
      </w:r>
      <w:r w:rsidR="000D31FB">
        <w:rPr>
          <w:lang w:val="fr-FR"/>
        </w:rPr>
        <w:t>dèle que nous fournit le Portal-</w:t>
      </w:r>
      <w:r w:rsidRPr="0032190F">
        <w:rPr>
          <w:lang w:val="fr-FR"/>
        </w:rPr>
        <w:t>Vielh est sensiblement différent de celui proposé pour le Languedoc oriental et la zone des lagunes montpelliéraines. Dans cette région, les travaux de Bernard Dedet et Michel Py ont conduit à analyser la société de la fin de l'Âge du Bronze comme semi-sédentaire, ce système se traduisant par des mouvements, cycliques ou saisonniers, entre le littoral et 1' arrière pays (BIB 1894 p. 580)</w:t>
      </w:r>
    </w:p>
    <w:p w14:paraId="0776FBA8" w14:textId="77777777" w:rsidR="00DA306D" w:rsidRPr="0032190F" w:rsidRDefault="00DA306D" w:rsidP="003D1873">
      <w:pPr>
        <w:jc w:val="both"/>
        <w:rPr>
          <w:lang w:val="fr-FR"/>
        </w:rPr>
      </w:pPr>
    </w:p>
    <w:p w14:paraId="7AA115CC" w14:textId="77777777" w:rsidR="00DA306D" w:rsidRPr="0032190F" w:rsidRDefault="00936CEA" w:rsidP="00DA306D">
      <w:pPr>
        <w:pStyle w:val="Heading3"/>
      </w:pPr>
      <w:r w:rsidRPr="0032190F">
        <w:t>BF2</w:t>
      </w:r>
    </w:p>
    <w:p w14:paraId="10CE350A" w14:textId="77777777" w:rsidR="00DA306D" w:rsidRPr="0032190F" w:rsidRDefault="00DA306D" w:rsidP="00DA306D">
      <w:pPr>
        <w:jc w:val="both"/>
        <w:rPr>
          <w:lang w:val="fr-FR"/>
        </w:rPr>
      </w:pPr>
      <w:r w:rsidRPr="0032190F">
        <w:rPr>
          <w:lang w:val="fr-FR"/>
        </w:rPr>
        <w:t>Fosses, cuvettes et calages de poteaux associés à un paléosol ponctuellement conservé. Structures s'apparentent à des petites fosses ou des cuvettes. Ces structures sont souvent comblées de pierres et de fragments de meules en basalte (BIB 1894 p. 574)</w:t>
      </w:r>
    </w:p>
    <w:p w14:paraId="51D572E9" w14:textId="77777777" w:rsidR="00DA306D" w:rsidRPr="0032190F" w:rsidRDefault="00DA306D" w:rsidP="00DA306D">
      <w:pPr>
        <w:jc w:val="both"/>
        <w:rPr>
          <w:lang w:val="fr-FR"/>
        </w:rPr>
      </w:pPr>
    </w:p>
    <w:p w14:paraId="04A629EB" w14:textId="77777777" w:rsidR="00DA306D" w:rsidRPr="0032190F" w:rsidRDefault="00936CEA" w:rsidP="00DA306D">
      <w:pPr>
        <w:pStyle w:val="Heading3"/>
      </w:pPr>
      <w:r w:rsidRPr="0032190F">
        <w:t>BF 3a</w:t>
      </w:r>
    </w:p>
    <w:p w14:paraId="75A2C49B" w14:textId="77777777" w:rsidR="00DA306D" w:rsidRPr="0032190F" w:rsidRDefault="00DA306D" w:rsidP="00DA306D">
      <w:pPr>
        <w:jc w:val="both"/>
        <w:rPr>
          <w:lang w:val="fr-FR"/>
        </w:rPr>
      </w:pPr>
      <w:r w:rsidRPr="0032190F">
        <w:rPr>
          <w:lang w:val="fr-FR"/>
        </w:rPr>
        <w:t>Horizon archéologique en excellent état de conservation, auquel sont associés de nombreux calages de poteaux (BIB 1894). La densité des structures semble témoigner d'une occupation nettement plus importante que lors de la phase précédente, tant par la nature que par 1' extension des vestiges (BIB 1894 p. 577).</w:t>
      </w:r>
    </w:p>
    <w:p w14:paraId="005D5CE8" w14:textId="77777777" w:rsidR="003D1873" w:rsidRPr="0032190F" w:rsidRDefault="003D1873" w:rsidP="003D1873">
      <w:pPr>
        <w:rPr>
          <w:lang w:val="fr-FR"/>
        </w:rPr>
      </w:pPr>
    </w:p>
    <w:p w14:paraId="18C1E7A8" w14:textId="77777777" w:rsidR="003D1873" w:rsidRPr="0032190F" w:rsidRDefault="00936CEA" w:rsidP="003D1873">
      <w:pPr>
        <w:pStyle w:val="Heading3"/>
      </w:pPr>
      <w:r w:rsidRPr="0032190F">
        <w:t>BF 3b</w:t>
      </w:r>
    </w:p>
    <w:p w14:paraId="61E0D46C" w14:textId="77777777" w:rsidR="00DA306D" w:rsidRPr="0032190F" w:rsidRDefault="00DA306D" w:rsidP="00DA306D">
      <w:pPr>
        <w:rPr>
          <w:lang w:val="fr-FR"/>
        </w:rPr>
      </w:pPr>
      <w:r w:rsidRPr="0032190F">
        <w:rPr>
          <w:lang w:val="fr-FR"/>
        </w:rPr>
        <w:t>Creusement d'un fossé d'enceinte, spécialisation du site dans la production de céramiques et  transformation nette de l’habitat (BIB 1894)</w:t>
      </w:r>
    </w:p>
    <w:p w14:paraId="09422AE1" w14:textId="32DFC201" w:rsidR="00E81058" w:rsidRPr="0032190F" w:rsidRDefault="003D1873" w:rsidP="003D1873">
      <w:pPr>
        <w:jc w:val="both"/>
        <w:rPr>
          <w:lang w:val="fr-FR"/>
        </w:rPr>
      </w:pPr>
      <w:r w:rsidRPr="0032190F">
        <w:rPr>
          <w:lang w:val="fr-FR"/>
        </w:rPr>
        <w:t>Hiérarchisation de l'habitat (BIB 1894 p. 580). M</w:t>
      </w:r>
      <w:r w:rsidR="00E81058" w:rsidRPr="0032190F">
        <w:rPr>
          <w:lang w:val="fr-FR"/>
        </w:rPr>
        <w:t xml:space="preserve">odification importante de l’habitat apparaît au </w:t>
      </w:r>
      <w:hyperlink r:id="rId5177" w:anchor="Cul_Bronze_Final_3b" w:history="1">
        <w:r w:rsidRPr="0032190F">
          <w:rPr>
            <w:rStyle w:val="Hyperlink"/>
            <w:lang w:val="fr-FR"/>
          </w:rPr>
          <w:t>Bronze final III</w:t>
        </w:r>
        <w:r w:rsidR="00E81058" w:rsidRPr="0032190F">
          <w:rPr>
            <w:rStyle w:val="Hyperlink"/>
            <w:lang w:val="fr-FR"/>
          </w:rPr>
          <w:t>b</w:t>
        </w:r>
      </w:hyperlink>
      <w:r w:rsidR="00E81058" w:rsidRPr="0032190F">
        <w:rPr>
          <w:lang w:val="fr-FR"/>
        </w:rPr>
        <w:t xml:space="preserve"> avec l’édification d’une fortification probalement composée de gros blocs de calcaire (retrouvés en fouille) (BIB 1861 p. 13)</w:t>
      </w:r>
      <w:r w:rsidRPr="0032190F">
        <w:rPr>
          <w:lang w:val="fr-FR"/>
        </w:rPr>
        <w:t xml:space="preserve">. Un probable rempart de pierre et de bois ceinturait un espace de taille modeste (3 ha) (BIB 1894 p. 579). Au </w:t>
      </w:r>
      <w:r w:rsidR="00D02EA4">
        <w:rPr>
          <w:lang w:val="fr-FR"/>
        </w:rPr>
        <w:t>BF</w:t>
      </w:r>
      <w:r w:rsidRPr="0032190F">
        <w:rPr>
          <w:lang w:val="fr-FR"/>
        </w:rPr>
        <w:t xml:space="preserve"> </w:t>
      </w:r>
      <w:r w:rsidR="00D02EA4">
        <w:rPr>
          <w:lang w:val="fr-FR"/>
        </w:rPr>
        <w:t>3b</w:t>
      </w:r>
      <w:r w:rsidRPr="0032190F">
        <w:rPr>
          <w:lang w:val="fr-FR"/>
        </w:rPr>
        <w:t xml:space="preserve">, le ceinturage du site et l'existence d'une possible fortification témoignent du caractère sédentaire des communautés mailhaciennes du </w:t>
      </w:r>
      <w:r w:rsidRPr="0032190F">
        <w:rPr>
          <w:lang w:val="fr-FR"/>
        </w:rPr>
        <w:lastRenderedPageBreak/>
        <w:t>Portal</w:t>
      </w:r>
      <w:r w:rsidR="00D02EA4">
        <w:rPr>
          <w:lang w:val="fr-FR"/>
        </w:rPr>
        <w:t>-</w:t>
      </w:r>
      <w:r w:rsidRPr="0032190F">
        <w:rPr>
          <w:lang w:val="fr-FR"/>
        </w:rPr>
        <w:t>Vielh. La probable spécialisation du site dans la confection de céramiques n'affirme que davantage cette impression (BIB 1894 p. 580).</w:t>
      </w:r>
    </w:p>
    <w:p w14:paraId="4A73B827" w14:textId="77777777" w:rsidR="002C7BFD" w:rsidRPr="0032190F" w:rsidRDefault="002C7BFD" w:rsidP="002C7BFD">
      <w:pPr>
        <w:jc w:val="both"/>
        <w:rPr>
          <w:lang w:val="fr-FR"/>
        </w:rPr>
      </w:pPr>
      <w:r w:rsidRPr="0032190F">
        <w:rPr>
          <w:lang w:val="fr-FR"/>
        </w:rPr>
        <w:t>Au BF 3b ; l’habitat possède une emprise estiméee à 3 ha et est protégé par une enceinte fossoyée (BIB 1995 p. 73)</w:t>
      </w:r>
    </w:p>
    <w:p w14:paraId="546C95C5" w14:textId="77777777" w:rsidR="003D1873" w:rsidRDefault="003D1873" w:rsidP="00242C0F">
      <w:pPr>
        <w:jc w:val="both"/>
        <w:rPr>
          <w:lang w:val="fr-FR"/>
        </w:rPr>
      </w:pPr>
    </w:p>
    <w:p w14:paraId="64BA8C18" w14:textId="77777777" w:rsidR="00D02EA4" w:rsidRDefault="00D02EA4" w:rsidP="00D02EA4">
      <w:pPr>
        <w:pStyle w:val="Heading3"/>
      </w:pPr>
      <w:r>
        <w:t>Abandon</w:t>
      </w:r>
    </w:p>
    <w:p w14:paraId="639D5347" w14:textId="77777777" w:rsidR="00D02EA4" w:rsidRDefault="00D02EA4" w:rsidP="00242C0F">
      <w:pPr>
        <w:jc w:val="both"/>
        <w:rPr>
          <w:lang w:val="fr-FR"/>
        </w:rPr>
      </w:pPr>
    </w:p>
    <w:p w14:paraId="2590AD7A" w14:textId="1508B031" w:rsidR="00890018" w:rsidRPr="0032190F" w:rsidRDefault="00D02EA4" w:rsidP="00242C0F">
      <w:pPr>
        <w:jc w:val="both"/>
        <w:rPr>
          <w:lang w:val="fr-FR"/>
        </w:rPr>
      </w:pPr>
      <w:r w:rsidRPr="0032190F">
        <w:rPr>
          <w:lang w:val="fr-FR"/>
        </w:rPr>
        <w:t>Abandoné au tout début de</w:t>
      </w:r>
      <w:r>
        <w:rPr>
          <w:lang w:val="fr-FR"/>
        </w:rPr>
        <w:t xml:space="preserve"> l'âge du Fer (BIB 1861  p. 21). </w:t>
      </w:r>
      <w:r w:rsidR="00890018" w:rsidRPr="0032190F">
        <w:rPr>
          <w:lang w:val="fr-FR"/>
        </w:rPr>
        <w:t xml:space="preserve">« Désertion » de l’habitat durant la </w:t>
      </w:r>
      <w:hyperlink r:id="rId5178" w:anchor="Cul_Transition_Periode" w:history="1">
        <w:r w:rsidR="00890018" w:rsidRPr="0032190F">
          <w:rPr>
            <w:rStyle w:val="Hyperlink"/>
            <w:lang w:val="fr-FR"/>
          </w:rPr>
          <w:t>période de transition</w:t>
        </w:r>
      </w:hyperlink>
      <w:r w:rsidR="00890018" w:rsidRPr="0032190F">
        <w:rPr>
          <w:lang w:val="fr-FR"/>
        </w:rPr>
        <w:t>(BIB 1861 p. 21)</w:t>
      </w:r>
    </w:p>
    <w:p w14:paraId="3A5BDD43" w14:textId="77777777" w:rsidR="003D1873" w:rsidRPr="0032190F" w:rsidRDefault="003D1873" w:rsidP="00242C0F">
      <w:pPr>
        <w:jc w:val="both"/>
        <w:rPr>
          <w:lang w:val="fr-FR"/>
        </w:rPr>
      </w:pPr>
    </w:p>
    <w:p w14:paraId="7144392A" w14:textId="77777777" w:rsidR="00DA306D" w:rsidRPr="0032190F" w:rsidRDefault="00DA306D" w:rsidP="00DA306D">
      <w:pPr>
        <w:pStyle w:val="Heading2"/>
      </w:pPr>
      <w:r w:rsidRPr="0032190F">
        <w:t>Céramique</w:t>
      </w:r>
    </w:p>
    <w:p w14:paraId="6151FAB0" w14:textId="77777777" w:rsidR="00DA306D" w:rsidRPr="0032190F" w:rsidRDefault="00DA306D" w:rsidP="00242C0F">
      <w:pPr>
        <w:jc w:val="both"/>
        <w:rPr>
          <w:lang w:val="fr-FR"/>
        </w:rPr>
      </w:pPr>
    </w:p>
    <w:p w14:paraId="210B2AA6" w14:textId="77777777" w:rsidR="00DA306D" w:rsidRPr="0032190F" w:rsidRDefault="00DA306D" w:rsidP="00242C0F">
      <w:pPr>
        <w:jc w:val="both"/>
        <w:rPr>
          <w:lang w:val="fr-FR"/>
        </w:rPr>
      </w:pPr>
    </w:p>
    <w:p w14:paraId="446FEDAF" w14:textId="77777777" w:rsidR="00DA306D" w:rsidRPr="0032190F" w:rsidRDefault="00936CEA" w:rsidP="00DA306D">
      <w:pPr>
        <w:pStyle w:val="Heading3"/>
      </w:pPr>
      <w:r w:rsidRPr="0032190F">
        <w:t>BF 2</w:t>
      </w:r>
    </w:p>
    <w:p w14:paraId="14FE2213" w14:textId="77777777" w:rsidR="00DA306D" w:rsidRPr="0032190F" w:rsidRDefault="00DA306D" w:rsidP="00DA306D">
      <w:pPr>
        <w:jc w:val="both"/>
        <w:rPr>
          <w:lang w:val="fr-FR"/>
        </w:rPr>
      </w:pPr>
      <w:r w:rsidRPr="0032190F">
        <w:rPr>
          <w:lang w:val="fr-FR"/>
        </w:rPr>
        <w:t>Céramique typique de la période avec des décors de cannelures en torsade ou en écharpe (BIB 1894 p. 574).</w:t>
      </w:r>
    </w:p>
    <w:p w14:paraId="746E0206" w14:textId="77777777" w:rsidR="00DA306D" w:rsidRPr="0032190F" w:rsidRDefault="00DA306D" w:rsidP="00242C0F">
      <w:pPr>
        <w:jc w:val="both"/>
        <w:rPr>
          <w:lang w:val="fr-FR"/>
        </w:rPr>
      </w:pPr>
    </w:p>
    <w:p w14:paraId="3B509931" w14:textId="77777777" w:rsidR="00DA306D" w:rsidRPr="0032190F" w:rsidRDefault="00936CEA" w:rsidP="00DA306D">
      <w:pPr>
        <w:pStyle w:val="Heading3"/>
      </w:pPr>
      <w:r w:rsidRPr="0032190F">
        <w:t>BF 3b</w:t>
      </w:r>
    </w:p>
    <w:p w14:paraId="1E11ADC4" w14:textId="77777777" w:rsidR="00DA306D" w:rsidRDefault="00DA306D" w:rsidP="00DA306D">
      <w:pPr>
        <w:jc w:val="both"/>
        <w:rPr>
          <w:lang w:val="fr-FR"/>
        </w:rPr>
      </w:pPr>
      <w:r w:rsidRPr="0032190F">
        <w:rPr>
          <w:lang w:val="fr-FR"/>
        </w:rPr>
        <w:t>Céramique mailhacienne (BIB 1827). La production de céramique semble constituer, sur le site du Portal Vielh, une activité spécialisée (BIB 1894 p. 580).</w:t>
      </w:r>
    </w:p>
    <w:p w14:paraId="2743FE30" w14:textId="77777777" w:rsidR="00D02EA4" w:rsidRDefault="00D02EA4" w:rsidP="00D02EA4">
      <w:pPr>
        <w:jc w:val="both"/>
        <w:rPr>
          <w:lang w:val="fr-FR"/>
        </w:rPr>
      </w:pPr>
    </w:p>
    <w:p w14:paraId="767B43F0" w14:textId="254523EF" w:rsidR="00D02EA4" w:rsidRPr="0032190F" w:rsidRDefault="00D02EA4" w:rsidP="00D02EA4">
      <w:pPr>
        <w:jc w:val="both"/>
        <w:rPr>
          <w:lang w:val="fr-FR"/>
        </w:rPr>
      </w:pPr>
      <w:r w:rsidRPr="0032190F">
        <w:rPr>
          <w:lang w:val="fr-FR"/>
        </w:rPr>
        <w:t xml:space="preserve">Décor d’un gobelet en forme de calice découvert anciennement à Vendres avec, parmi les motifs, une ligne de personnages </w:t>
      </w:r>
      <w:r>
        <w:rPr>
          <w:lang w:val="fr-FR"/>
        </w:rPr>
        <w:t xml:space="preserve">[schématiques] </w:t>
      </w:r>
      <w:r w:rsidRPr="0032190F">
        <w:rPr>
          <w:lang w:val="fr-FR"/>
        </w:rPr>
        <w:t xml:space="preserve">(BIB Abauzit 1961 fig. 3.1 in BIB 1947 p. 195) qui se tiennent dans la même position qu’à </w:t>
      </w:r>
      <w:hyperlink r:id="rId5179" w:anchor="Sit_Mailhac_Moulin__t_122" w:history="1">
        <w:r w:rsidRPr="0032190F">
          <w:rPr>
            <w:rStyle w:val="Hyperlink"/>
            <w:lang w:val="fr-FR"/>
          </w:rPr>
          <w:t>Mailhac (t. 122)</w:t>
        </w:r>
      </w:hyperlink>
      <w:r w:rsidRPr="0032190F">
        <w:rPr>
          <w:lang w:val="fr-FR"/>
        </w:rPr>
        <w:t xml:space="preserve"> : bras tendus vers le bas comme s’ils se donnaient la main</w:t>
      </w:r>
      <w:r>
        <w:rPr>
          <w:lang w:val="fr-FR"/>
        </w:rPr>
        <w:t xml:space="preserve"> </w:t>
      </w:r>
      <w:r w:rsidRPr="0032190F">
        <w:rPr>
          <w:lang w:val="fr-FR"/>
        </w:rPr>
        <w:t>(BIB 1947 p. 195)</w:t>
      </w:r>
      <w:r>
        <w:rPr>
          <w:lang w:val="fr-FR"/>
        </w:rPr>
        <w:t>. D</w:t>
      </w:r>
      <w:r w:rsidRPr="0032190F">
        <w:rPr>
          <w:lang w:val="fr-FR"/>
        </w:rPr>
        <w:t xml:space="preserve">ans la composition inférieure une vue de profil de 4 personnages ithyphalliques en position accroupie. Ces décorations présentent une mise en scène proche des deux premiers exemples [t 122 et Villeplaine], interprétées comme de possibles danses funèbres (BIB 1947 p. 195) Le corps des   personnages sont fait au simple trait, les bras au double trait, cheval-escalier au double trait (SS BIB) </w:t>
      </w:r>
    </w:p>
    <w:p w14:paraId="71EA397B" w14:textId="77777777" w:rsidR="0057236A" w:rsidRPr="0032190F" w:rsidRDefault="00D02EA4" w:rsidP="00DA306D">
      <w:pPr>
        <w:jc w:val="both"/>
        <w:rPr>
          <w:lang w:val="fr-FR"/>
        </w:rPr>
      </w:pPr>
      <w:r w:rsidRPr="0032190F">
        <w:rPr>
          <w:lang w:val="fr-FR"/>
        </w:rPr>
        <w:t>VB66-Motive?, typoZipf</w:t>
      </w:r>
      <w:r>
        <w:rPr>
          <w:lang w:val="fr-FR"/>
        </w:rPr>
        <w:t xml:space="preserve"> </w:t>
      </w:r>
      <w:r w:rsidR="0057236A" w:rsidRPr="0032190F">
        <w:rPr>
          <w:lang w:val="fr-FR"/>
        </w:rPr>
        <w:t>Une céramique à décor figuratif (SS BIB) typoZipf (BIB 1880 p. 638)</w:t>
      </w:r>
    </w:p>
    <w:p w14:paraId="41AC2815" w14:textId="77777777" w:rsidR="00DA306D" w:rsidRPr="0032190F" w:rsidRDefault="00DA306D" w:rsidP="00242C0F">
      <w:pPr>
        <w:jc w:val="both"/>
        <w:rPr>
          <w:lang w:val="fr-FR"/>
        </w:rPr>
      </w:pPr>
    </w:p>
    <w:p w14:paraId="048A85F9" w14:textId="77777777" w:rsidR="00E55E69" w:rsidRPr="0032190F" w:rsidRDefault="00E55E69" w:rsidP="00426FF9">
      <w:pPr>
        <w:pStyle w:val="Heading1"/>
      </w:pPr>
      <w:bookmarkStart w:id="2229" w:name="Sit_Mejarie"/>
      <w:r w:rsidRPr="0032190F">
        <w:t>MEJARIE</w:t>
      </w:r>
    </w:p>
    <w:bookmarkEnd w:id="2229"/>
    <w:p w14:paraId="51425ADA" w14:textId="77777777" w:rsidR="00E55E69" w:rsidRPr="0032190F" w:rsidRDefault="00E55E69" w:rsidP="00242C0F">
      <w:pPr>
        <w:jc w:val="both"/>
        <w:rPr>
          <w:lang w:val="fr-FR"/>
        </w:rPr>
      </w:pPr>
    </w:p>
    <w:p w14:paraId="79A43C47" w14:textId="0CAB522C" w:rsidR="00E55E69" w:rsidRPr="0032190F" w:rsidRDefault="00E55E69" w:rsidP="00242C0F">
      <w:pPr>
        <w:jc w:val="both"/>
        <w:rPr>
          <w:lang w:val="fr-FR"/>
        </w:rPr>
      </w:pPr>
      <w:r w:rsidRPr="0032190F">
        <w:rPr>
          <w:lang w:val="fr-FR"/>
        </w:rPr>
        <w:t xml:space="preserve">La nécropole de la Méjarié </w:t>
      </w:r>
      <w:r w:rsidR="00A44EB3">
        <w:rPr>
          <w:lang w:val="fr-FR"/>
        </w:rPr>
        <w:t xml:space="preserve">(Sauvian, </w:t>
      </w:r>
      <w:r w:rsidRPr="0032190F">
        <w:rPr>
          <w:lang w:val="fr-FR"/>
        </w:rPr>
        <w:t xml:space="preserve">Hérault) a livré </w:t>
      </w:r>
      <w:r w:rsidR="00A44EB3">
        <w:rPr>
          <w:lang w:val="fr-FR"/>
        </w:rPr>
        <w:t>des</w:t>
      </w:r>
      <w:r w:rsidRPr="0032190F">
        <w:rPr>
          <w:lang w:val="fr-FR"/>
        </w:rPr>
        <w:t xml:space="preserve"> coupelles hémisphériques et décors mailhaciens (comme à Vendres</w:t>
      </w:r>
      <w:r w:rsidR="00A44EB3">
        <w:rPr>
          <w:lang w:val="fr-FR"/>
        </w:rPr>
        <w:t xml:space="preserve"> [</w:t>
      </w:r>
      <w:hyperlink r:id="rId5180" w:anchor="Sit_Portal_Vielh" w:history="1">
        <w:r w:rsidR="00A44EB3" w:rsidRPr="00A44EB3">
          <w:rPr>
            <w:rStyle w:val="Hyperlink"/>
            <w:lang w:val="fr-FR"/>
          </w:rPr>
          <w:t>Portal-Vielh</w:t>
        </w:r>
      </w:hyperlink>
      <w:r w:rsidR="00A44EB3">
        <w:rPr>
          <w:lang w:val="fr-FR"/>
        </w:rPr>
        <w:t xml:space="preserve"> ?]</w:t>
      </w:r>
      <w:r w:rsidRPr="0032190F">
        <w:rPr>
          <w:lang w:val="fr-FR"/>
        </w:rPr>
        <w:t>) (BIB 1955 p. 257)</w:t>
      </w:r>
    </w:p>
    <w:p w14:paraId="2CA95CE4" w14:textId="77777777" w:rsidR="005B531A" w:rsidRPr="0032190F" w:rsidRDefault="005B531A" w:rsidP="00242C0F">
      <w:pPr>
        <w:jc w:val="both"/>
        <w:rPr>
          <w:lang w:val="fr-FR"/>
        </w:rPr>
      </w:pPr>
    </w:p>
    <w:p w14:paraId="785D5C49" w14:textId="77777777" w:rsidR="005B531A" w:rsidRPr="0032190F" w:rsidRDefault="005B531A" w:rsidP="00426FF9">
      <w:pPr>
        <w:pStyle w:val="Heading1"/>
      </w:pPr>
      <w:bookmarkStart w:id="2230" w:name="Sit_Agredo"/>
      <w:r w:rsidRPr="0032190F">
        <w:t>AGREDO</w:t>
      </w:r>
      <w:r w:rsidR="00186ACE" w:rsidRPr="0032190F">
        <w:t xml:space="preserve"> (L)</w:t>
      </w:r>
    </w:p>
    <w:bookmarkEnd w:id="2230"/>
    <w:p w14:paraId="30AA44F9" w14:textId="77777777" w:rsidR="005B531A" w:rsidRPr="0032190F" w:rsidRDefault="005B531A" w:rsidP="00242C0F">
      <w:pPr>
        <w:jc w:val="both"/>
        <w:rPr>
          <w:lang w:val="fr-FR"/>
        </w:rPr>
      </w:pPr>
    </w:p>
    <w:p w14:paraId="0F24C007" w14:textId="77777777" w:rsidR="005B531A" w:rsidRPr="0032190F" w:rsidRDefault="005B531A" w:rsidP="00242C0F">
      <w:pPr>
        <w:jc w:val="both"/>
        <w:rPr>
          <w:lang w:val="fr-FR"/>
        </w:rPr>
      </w:pPr>
      <w:r w:rsidRPr="0032190F">
        <w:rPr>
          <w:lang w:val="fr-FR"/>
        </w:rPr>
        <w:t xml:space="preserve">La nécropole de l’Agredo (Roquefort-des-Corbières, Aude), </w:t>
      </w:r>
      <w:r w:rsidR="00F9083C" w:rsidRPr="0032190F">
        <w:rPr>
          <w:lang w:val="fr-FR"/>
        </w:rPr>
        <w:t xml:space="preserve">sur la colline St-Martin, </w:t>
      </w:r>
      <w:r w:rsidRPr="0032190F">
        <w:rPr>
          <w:lang w:val="fr-FR"/>
        </w:rPr>
        <w:t>datée du 1er Fer a livré une urne phénicienne type «  Cruz del Negro » attribuée du milieu au deuxième moitié du 7e s. aec (BIB 1995 p. 75)</w:t>
      </w:r>
      <w:r w:rsidR="003C65CB" w:rsidRPr="0032190F">
        <w:rPr>
          <w:lang w:val="fr-FR"/>
        </w:rPr>
        <w:t>. Ce vase n’est pas associé à « un assemblage funéraire particulièrement ostentatoire » (BIB 1995 p. 75)</w:t>
      </w:r>
    </w:p>
    <w:p w14:paraId="0FE78F88" w14:textId="408B99D6" w:rsidR="00F9083C" w:rsidRPr="0032190F" w:rsidRDefault="00F9083C" w:rsidP="00242C0F">
      <w:pPr>
        <w:jc w:val="both"/>
        <w:rPr>
          <w:lang w:val="fr-FR"/>
        </w:rPr>
      </w:pPr>
      <w:r w:rsidRPr="0032190F">
        <w:rPr>
          <w:lang w:val="fr-FR"/>
        </w:rPr>
        <w:t>La colline de St-Martin est un point remarquable du paysage et possède, a priori, l’ensemble des caractéristiques attendues pour un habita</w:t>
      </w:r>
      <w:r w:rsidR="00186ACE" w:rsidRPr="0032190F">
        <w:rPr>
          <w:lang w:val="fr-FR"/>
        </w:rPr>
        <w:t>t</w:t>
      </w:r>
      <w:r w:rsidRPr="0032190F">
        <w:rPr>
          <w:lang w:val="fr-FR"/>
        </w:rPr>
        <w:t xml:space="preserve"> de hauteur. Le fait que l’habitat lié à la nécropole n’est pas été retrouvé est probablement un effet de fouille. En effet, le lieu est sur un passage obligé entre Narbonnais et Roussillon, toutes proportions gardées, comme la localisation </w:t>
      </w:r>
      <w:hyperlink r:id="rId5181" w:anchor="Sit_Pech_Maho" w:history="1">
        <w:r w:rsidRPr="0032190F">
          <w:rPr>
            <w:rStyle w:val="Hyperlink"/>
            <w:lang w:val="fr-FR"/>
          </w:rPr>
          <w:t>Pech Maho</w:t>
        </w:r>
      </w:hyperlink>
      <w:r w:rsidRPr="0032190F">
        <w:rPr>
          <w:lang w:val="fr-FR"/>
        </w:rPr>
        <w:t xml:space="preserve"> (BIB 1995 p. 75)</w:t>
      </w:r>
    </w:p>
    <w:p w14:paraId="417A16B8" w14:textId="4F7CD45F" w:rsidR="00186ACE" w:rsidRPr="0032190F" w:rsidRDefault="00186ACE" w:rsidP="00186ACE">
      <w:pPr>
        <w:jc w:val="both"/>
        <w:rPr>
          <w:lang w:val="fr-FR"/>
        </w:rPr>
      </w:pPr>
      <w:r w:rsidRPr="0032190F">
        <w:rPr>
          <w:lang w:val="fr-FR"/>
        </w:rPr>
        <w:lastRenderedPageBreak/>
        <w:t xml:space="preserve">Des objets de prestiges ont été trouvés dans les niveaux </w:t>
      </w:r>
      <w:hyperlink r:id="rId5182" w:anchor="Cul_Grand_Bassin" w:history="1">
        <w:r w:rsidRPr="0032190F">
          <w:rPr>
            <w:rStyle w:val="Hyperlink"/>
            <w:lang w:val="fr-FR"/>
          </w:rPr>
          <w:t>Grand-Bassin I</w:t>
        </w:r>
      </w:hyperlink>
      <w:r w:rsidRPr="0032190F">
        <w:rPr>
          <w:lang w:val="fr-FR"/>
        </w:rPr>
        <w:t xml:space="preserve"> de ce site (BIB 1995 fig. 64)</w:t>
      </w:r>
    </w:p>
    <w:p w14:paraId="03C6612C" w14:textId="77777777" w:rsidR="003C65CB" w:rsidRPr="0032190F" w:rsidRDefault="003C65CB" w:rsidP="00242C0F">
      <w:pPr>
        <w:jc w:val="both"/>
        <w:rPr>
          <w:lang w:val="fr-FR"/>
        </w:rPr>
      </w:pPr>
    </w:p>
    <w:p w14:paraId="6C8A7DAB" w14:textId="77777777" w:rsidR="003D1873" w:rsidRPr="0032190F" w:rsidRDefault="003D1873" w:rsidP="00242C0F">
      <w:pPr>
        <w:jc w:val="both"/>
        <w:rPr>
          <w:lang w:val="fr-FR"/>
        </w:rPr>
      </w:pPr>
    </w:p>
    <w:p w14:paraId="1803FB2A" w14:textId="77777777" w:rsidR="007752F4" w:rsidRPr="0032190F" w:rsidRDefault="007752F4" w:rsidP="00426FF9">
      <w:pPr>
        <w:pStyle w:val="Heading1"/>
      </w:pPr>
      <w:bookmarkStart w:id="2231" w:name="Sit_Carsac"/>
      <w:r w:rsidRPr="0032190F">
        <w:t>CARSAC</w:t>
      </w:r>
      <w:bookmarkEnd w:id="2231"/>
    </w:p>
    <w:p w14:paraId="6BC73F6A" w14:textId="77777777" w:rsidR="007752F4" w:rsidRPr="0032190F" w:rsidRDefault="007752F4" w:rsidP="00242C0F">
      <w:pPr>
        <w:jc w:val="both"/>
        <w:rPr>
          <w:lang w:val="fr-FR"/>
        </w:rPr>
      </w:pPr>
    </w:p>
    <w:p w14:paraId="55D8B872" w14:textId="460D53E4" w:rsidR="007752F4" w:rsidRPr="0032190F" w:rsidRDefault="006807E5" w:rsidP="0054261C">
      <w:pPr>
        <w:jc w:val="both"/>
        <w:rPr>
          <w:lang w:val="fr-FR"/>
        </w:rPr>
      </w:pPr>
      <w:r w:rsidRPr="0032190F">
        <w:rPr>
          <w:lang w:val="fr-FR"/>
        </w:rPr>
        <w:t>Carsac (Carcassonne, Aude)</w:t>
      </w:r>
      <w:r w:rsidR="00177582" w:rsidRPr="0032190F">
        <w:rPr>
          <w:lang w:val="fr-FR"/>
        </w:rPr>
        <w:t>, en face de Carcassone.</w:t>
      </w:r>
      <w:r w:rsidR="00900011" w:rsidRPr="0032190F">
        <w:rPr>
          <w:lang w:val="fr-FR"/>
        </w:rPr>
        <w:t xml:space="preserve"> </w:t>
      </w:r>
      <w:hyperlink r:id="rId5183" w:anchor="Cul_Oppidum" w:history="1">
        <w:r w:rsidR="00900011" w:rsidRPr="0032190F">
          <w:rPr>
            <w:rStyle w:val="Hyperlink"/>
            <w:lang w:val="fr-FR"/>
          </w:rPr>
          <w:t>oppidum</w:t>
        </w:r>
      </w:hyperlink>
      <w:r w:rsidR="00900011" w:rsidRPr="0032190F">
        <w:rPr>
          <w:lang w:val="fr-FR"/>
        </w:rPr>
        <w:t xml:space="preserve"> </w:t>
      </w:r>
      <w:r w:rsidR="00177582" w:rsidRPr="0032190F">
        <w:rPr>
          <w:lang w:val="fr-FR"/>
        </w:rPr>
        <w:t xml:space="preserve">(BIB 1910 p. 1425). </w:t>
      </w:r>
      <w:r w:rsidR="007752F4" w:rsidRPr="0032190F">
        <w:rPr>
          <w:lang w:val="fr-FR"/>
        </w:rPr>
        <w:t xml:space="preserve">Etablissement du </w:t>
      </w:r>
      <w:hyperlink r:id="rId5184" w:anchor="Cul_Mailhac__Habitat" w:history="1">
        <w:r w:rsidR="00DA306D" w:rsidRPr="0032190F">
          <w:rPr>
            <w:rStyle w:val="Hyperlink"/>
            <w:lang w:val="fr-FR"/>
          </w:rPr>
          <w:t>Mailhacien I</w:t>
        </w:r>
      </w:hyperlink>
      <w:r w:rsidR="00DA306D" w:rsidRPr="0032190F">
        <w:rPr>
          <w:color w:val="141414"/>
          <w:lang w:val="fr-FR"/>
        </w:rPr>
        <w:t xml:space="preserve"> (</w:t>
      </w:r>
      <w:hyperlink r:id="rId5185" w:anchor="Cul_Bronze_Final_3b" w:history="1">
        <w:r w:rsidR="0054261C">
          <w:rPr>
            <w:rStyle w:val="Hyperlink"/>
            <w:lang w:val="fr-FR"/>
          </w:rPr>
          <w:t>BF</w:t>
        </w:r>
        <w:r w:rsidR="00E14C76" w:rsidRPr="0032190F">
          <w:rPr>
            <w:rStyle w:val="Hyperlink"/>
            <w:lang w:val="fr-FR"/>
          </w:rPr>
          <w:t>3</w:t>
        </w:r>
        <w:r w:rsidRPr="0032190F">
          <w:rPr>
            <w:rStyle w:val="Hyperlink"/>
            <w:lang w:val="fr-FR"/>
          </w:rPr>
          <w:t>b</w:t>
        </w:r>
      </w:hyperlink>
      <w:r w:rsidRPr="0032190F">
        <w:rPr>
          <w:lang w:val="fr-FR"/>
        </w:rPr>
        <w:t xml:space="preserve">) </w:t>
      </w:r>
      <w:r w:rsidR="00EC415F" w:rsidRPr="0032190F">
        <w:rPr>
          <w:lang w:val="fr-FR"/>
        </w:rPr>
        <w:t xml:space="preserve">fondé près d’un coude de l’Aude, </w:t>
      </w:r>
      <w:r w:rsidR="007752F4" w:rsidRPr="0032190F">
        <w:rPr>
          <w:lang w:val="fr-FR"/>
        </w:rPr>
        <w:t xml:space="preserve">où l’habitat – l’espace occupé – atteint une surface de près de 20 ha et est </w:t>
      </w:r>
      <w:r w:rsidR="00D64745">
        <w:rPr>
          <w:lang w:val="fr-FR"/>
        </w:rPr>
        <w:t>entouré</w:t>
      </w:r>
      <w:r w:rsidR="007752F4" w:rsidRPr="0032190F">
        <w:rPr>
          <w:lang w:val="fr-FR"/>
        </w:rPr>
        <w:t xml:space="preserve"> d’un fossé. Continu</w:t>
      </w:r>
      <w:r w:rsidR="001068CE" w:rsidRPr="0032190F">
        <w:rPr>
          <w:lang w:val="fr-FR"/>
        </w:rPr>
        <w:t>e</w:t>
      </w:r>
      <w:r w:rsidR="007752F4" w:rsidRPr="0032190F">
        <w:rPr>
          <w:lang w:val="fr-FR"/>
        </w:rPr>
        <w:t xml:space="preserve"> a être occupé au 8</w:t>
      </w:r>
      <w:r w:rsidR="007752F4" w:rsidRPr="0032190F">
        <w:rPr>
          <w:vertAlign w:val="superscript"/>
          <w:lang w:val="fr-FR"/>
        </w:rPr>
        <w:t>e</w:t>
      </w:r>
      <w:r w:rsidR="007752F4" w:rsidRPr="0032190F">
        <w:rPr>
          <w:lang w:val="fr-FR"/>
        </w:rPr>
        <w:t xml:space="preserve"> s. (BIB 1853)</w:t>
      </w:r>
      <w:r w:rsidR="00EC415F" w:rsidRPr="0032190F">
        <w:rPr>
          <w:lang w:val="fr-FR"/>
        </w:rPr>
        <w:t xml:space="preserve">. </w:t>
      </w:r>
      <w:r w:rsidRPr="0032190F">
        <w:rPr>
          <w:lang w:val="fr-FR"/>
        </w:rPr>
        <w:t>Ce site m</w:t>
      </w:r>
      <w:r w:rsidR="00EC415F" w:rsidRPr="0032190F">
        <w:rPr>
          <w:lang w:val="fr-FR"/>
        </w:rPr>
        <w:t>ontre</w:t>
      </w:r>
      <w:r w:rsidRPr="0032190F">
        <w:rPr>
          <w:lang w:val="fr-FR"/>
        </w:rPr>
        <w:t> :</w:t>
      </w:r>
      <w:r w:rsidR="00EC415F" w:rsidRPr="0032190F">
        <w:rPr>
          <w:lang w:val="fr-FR"/>
        </w:rPr>
        <w:t xml:space="preserve"> la permanence de l’habitat (BIB 1838 p. 330)</w:t>
      </w:r>
      <w:r w:rsidRPr="0032190F">
        <w:rPr>
          <w:lang w:val="fr-FR"/>
        </w:rPr>
        <w:t>, l’engagement d’une communauté structurée (BIB 1861 p. 18)</w:t>
      </w:r>
      <w:r w:rsidR="00177582" w:rsidRPr="0032190F">
        <w:rPr>
          <w:lang w:val="fr-FR"/>
        </w:rPr>
        <w:t>.</w:t>
      </w:r>
    </w:p>
    <w:p w14:paraId="7628DFD4" w14:textId="20A4D844" w:rsidR="00177582" w:rsidRPr="0054261C" w:rsidRDefault="00177582" w:rsidP="0054261C">
      <w:pPr>
        <w:jc w:val="both"/>
        <w:rPr>
          <w:sz w:val="20"/>
          <w:lang w:val="fr-FR"/>
        </w:rPr>
      </w:pPr>
      <w:r w:rsidRPr="0032190F">
        <w:rPr>
          <w:lang w:val="fr-FR"/>
        </w:rPr>
        <w:t>Oppidum fondé au 9</w:t>
      </w:r>
      <w:r w:rsidRPr="0032190F">
        <w:rPr>
          <w:vertAlign w:val="superscript"/>
          <w:lang w:val="fr-FR"/>
        </w:rPr>
        <w:t>e</w:t>
      </w:r>
      <w:r w:rsidRPr="0032190F">
        <w:rPr>
          <w:lang w:val="fr-FR"/>
        </w:rPr>
        <w:t xml:space="preserve"> s. Il grandit durant le 8</w:t>
      </w:r>
      <w:r w:rsidRPr="0032190F">
        <w:rPr>
          <w:vertAlign w:val="superscript"/>
          <w:lang w:val="fr-FR"/>
        </w:rPr>
        <w:t>e</w:t>
      </w:r>
      <w:r w:rsidRPr="0032190F">
        <w:rPr>
          <w:lang w:val="fr-FR"/>
        </w:rPr>
        <w:t xml:space="preserve"> siècle, à la fin de l'âge du bronze, pour atteindre jusqu'à 25 ha au siècle suivant, au début de l'âge du fer, à la suite peut-être d'une forte poussée démographique que l'on peut mettre en rapport avec la localisation de l'agglomération au carrefour de l'axe reliant l'Aquitaine au Lan</w:t>
      </w:r>
      <w:r w:rsidRPr="0054261C">
        <w:rPr>
          <w:lang w:val="fr-FR"/>
        </w:rPr>
        <w:t xml:space="preserve">guedoc </w:t>
      </w:r>
      <w:r w:rsidR="001068CE" w:rsidRPr="0054261C">
        <w:rPr>
          <w:lang w:val="fr-FR"/>
        </w:rPr>
        <w:t>[</w:t>
      </w:r>
      <w:hyperlink r:id="rId5186" w:anchor="Sit_Lauragais" w:history="1">
        <w:r w:rsidR="0054261C" w:rsidRPr="0054261C">
          <w:rPr>
            <w:rStyle w:val="Hyperlink"/>
            <w:lang w:val="fr-FR"/>
          </w:rPr>
          <w:t>seuil du Lauragais</w:t>
        </w:r>
      </w:hyperlink>
      <w:r w:rsidR="001068CE" w:rsidRPr="0054261C">
        <w:rPr>
          <w:lang w:val="fr-FR"/>
        </w:rPr>
        <w:t xml:space="preserve">] </w:t>
      </w:r>
      <w:r w:rsidRPr="0054261C">
        <w:rPr>
          <w:lang w:val="fr-FR"/>
        </w:rPr>
        <w:t>et</w:t>
      </w:r>
      <w:r w:rsidRPr="0032190F">
        <w:rPr>
          <w:lang w:val="fr-FR"/>
        </w:rPr>
        <w:t xml:space="preserve"> de la voie pyrénéenne de l'Aude, à proximité du gué du fleuve (BIB 1910 p. 1425). Antérieurement au développement du commerce massaliote, soit vers la</w:t>
      </w:r>
      <w:r w:rsidR="009E3B7B">
        <w:rPr>
          <w:lang w:val="fr-FR"/>
        </w:rPr>
        <w:t xml:space="preserve"> </w:t>
      </w:r>
      <w:r w:rsidRPr="0032190F">
        <w:rPr>
          <w:lang w:val="fr-FR"/>
        </w:rPr>
        <w:t>fin 7</w:t>
      </w:r>
      <w:r w:rsidRPr="0032190F">
        <w:rPr>
          <w:vertAlign w:val="superscript"/>
          <w:lang w:val="fr-FR"/>
        </w:rPr>
        <w:t>e</w:t>
      </w:r>
      <w:r w:rsidRPr="0032190F">
        <w:rPr>
          <w:lang w:val="fr-FR"/>
        </w:rPr>
        <w:t xml:space="preserve"> siècle ou les débuts du 6</w:t>
      </w:r>
      <w:r w:rsidRPr="0032190F">
        <w:rPr>
          <w:vertAlign w:val="superscript"/>
          <w:lang w:val="fr-FR"/>
        </w:rPr>
        <w:t>e</w:t>
      </w:r>
      <w:r w:rsidRPr="0032190F">
        <w:rPr>
          <w:lang w:val="fr-FR"/>
        </w:rPr>
        <w:t xml:space="preserve"> siècle, les productions de type ionien et corinthien ancien, le </w:t>
      </w:r>
      <w:r w:rsidRPr="0032190F">
        <w:rPr>
          <w:i/>
          <w:lang w:val="fr-FR"/>
        </w:rPr>
        <w:t>bucchero nera</w:t>
      </w:r>
      <w:r w:rsidRPr="0032190F">
        <w:rPr>
          <w:lang w:val="fr-FR"/>
        </w:rPr>
        <w:t xml:space="preserve"> et les amphores étrusques, les amphores puniques ou ibéropuniques, la céramique </w:t>
      </w:r>
      <w:hyperlink r:id="rId5187" w:anchor="Typ_Cera_G_monochrome" w:history="1">
        <w:r w:rsidR="008C52EA" w:rsidRPr="0032190F">
          <w:rPr>
            <w:rStyle w:val="Hyperlink"/>
            <w:lang w:val="fr-FR"/>
          </w:rPr>
          <w:t>grise monochrome</w:t>
        </w:r>
      </w:hyperlink>
      <w:r w:rsidR="009E0285" w:rsidRPr="0032190F">
        <w:rPr>
          <w:lang w:val="fr-FR"/>
        </w:rPr>
        <w:t xml:space="preserve"> </w:t>
      </w:r>
      <w:r w:rsidRPr="0032190F">
        <w:rPr>
          <w:lang w:val="fr-FR"/>
        </w:rPr>
        <w:t>pénètrent jusqu'au coeur de l'isthme gaulois (BIB 1893 p. 271)</w:t>
      </w:r>
    </w:p>
    <w:p w14:paraId="191FAFDE" w14:textId="77777777" w:rsidR="00E14C24" w:rsidRPr="0032190F" w:rsidRDefault="00E14C24" w:rsidP="0054261C">
      <w:pPr>
        <w:jc w:val="both"/>
        <w:rPr>
          <w:lang w:val="fr-FR"/>
        </w:rPr>
      </w:pPr>
      <w:r w:rsidRPr="0032190F">
        <w:rPr>
          <w:lang w:val="fr-FR"/>
        </w:rPr>
        <w:t xml:space="preserve">Les triples traits sont caractéristiques de ce site (BIB 1935 p. 273) </w:t>
      </w:r>
    </w:p>
    <w:p w14:paraId="6FAAA832" w14:textId="77777777" w:rsidR="00CB231E" w:rsidRPr="0032190F" w:rsidRDefault="00CB231E" w:rsidP="0054261C">
      <w:pPr>
        <w:jc w:val="both"/>
        <w:rPr>
          <w:lang w:val="fr-FR"/>
        </w:rPr>
      </w:pPr>
      <w:r w:rsidRPr="0032190F">
        <w:rPr>
          <w:lang w:val="fr-FR"/>
        </w:rPr>
        <w:t>« grande agglomération » (BIB 1853)</w:t>
      </w:r>
    </w:p>
    <w:p w14:paraId="01036A1F" w14:textId="77777777" w:rsidR="005B531A" w:rsidRPr="0032190F" w:rsidRDefault="005B531A" w:rsidP="00E14C24">
      <w:pPr>
        <w:rPr>
          <w:lang w:val="fr-FR"/>
        </w:rPr>
      </w:pPr>
    </w:p>
    <w:p w14:paraId="7B0AE6B9" w14:textId="5AFC7B31" w:rsidR="005B531A" w:rsidRPr="0032190F" w:rsidRDefault="005B531A" w:rsidP="005B531A">
      <w:pPr>
        <w:jc w:val="both"/>
        <w:rPr>
          <w:lang w:val="fr-FR"/>
        </w:rPr>
      </w:pPr>
      <w:r w:rsidRPr="0032190F">
        <w:rPr>
          <w:lang w:val="fr-FR"/>
        </w:rPr>
        <w:t>La situation continentale de Carsac, à une soixantaine de km de la côte, doit être comprise en fonction du rôle de l’établissement sur le relai de l’</w:t>
      </w:r>
      <w:hyperlink r:id="rId5188" w:anchor="Sit_Mediterranee_O__AudeGaronne" w:history="1">
        <w:r w:rsidRPr="00E4241A">
          <w:rPr>
            <w:rStyle w:val="Hyperlink"/>
            <w:lang w:val="fr-FR"/>
          </w:rPr>
          <w:t>axe Aude-Garonne</w:t>
        </w:r>
      </w:hyperlink>
      <w:r w:rsidRPr="0032190F">
        <w:rPr>
          <w:lang w:val="fr-FR"/>
        </w:rPr>
        <w:t xml:space="preserve">, marquant de fait la limite occidentale du faciès Grand-Bassin I </w:t>
      </w:r>
      <w:r w:rsidRPr="0032190F">
        <w:rPr>
          <w:i/>
          <w:lang w:val="fr-FR"/>
        </w:rPr>
        <w:t>stricto sensu</w:t>
      </w:r>
      <w:r w:rsidRPr="0032190F">
        <w:rPr>
          <w:lang w:val="fr-FR"/>
        </w:rPr>
        <w:t xml:space="preserve"> et, peut-être, celle d’une entité tout aussi cohérente sur le plan des réseaux sociaux et politiques préfigurant – quoi qu’on en dise- celle de l’entité </w:t>
      </w:r>
      <w:hyperlink r:id="rId5189" w:anchor="Cul_Elysiques" w:history="1">
        <w:r w:rsidRPr="0032190F">
          <w:rPr>
            <w:rStyle w:val="Hyperlink"/>
            <w:lang w:val="fr-FR"/>
          </w:rPr>
          <w:t>élisyque</w:t>
        </w:r>
      </w:hyperlink>
      <w:r w:rsidRPr="0032190F">
        <w:rPr>
          <w:lang w:val="fr-FR"/>
        </w:rPr>
        <w:t xml:space="preserve"> (BIB 1995 p. 73) </w:t>
      </w:r>
    </w:p>
    <w:p w14:paraId="6C4241A3" w14:textId="77777777" w:rsidR="00186ACE" w:rsidRPr="0032190F" w:rsidRDefault="00186ACE" w:rsidP="005B531A">
      <w:pPr>
        <w:jc w:val="both"/>
        <w:rPr>
          <w:lang w:val="fr-FR"/>
        </w:rPr>
      </w:pPr>
    </w:p>
    <w:p w14:paraId="44DD0E50" w14:textId="128D2B81" w:rsidR="00186ACE" w:rsidRPr="0032190F" w:rsidRDefault="00186ACE" w:rsidP="005B531A">
      <w:pPr>
        <w:jc w:val="both"/>
        <w:rPr>
          <w:lang w:val="fr-FR"/>
        </w:rPr>
      </w:pPr>
      <w:r w:rsidRPr="0032190F">
        <w:rPr>
          <w:lang w:val="fr-FR"/>
        </w:rPr>
        <w:t xml:space="preserve">Des objets de prestiges ont été trouvés dans les niveaux </w:t>
      </w:r>
      <w:hyperlink r:id="rId5190" w:anchor="Cul_Grand_Bassin" w:history="1">
        <w:r w:rsidRPr="0032190F">
          <w:rPr>
            <w:rStyle w:val="Hyperlink"/>
            <w:lang w:val="fr-FR"/>
          </w:rPr>
          <w:t>Grand-Bassin I</w:t>
        </w:r>
      </w:hyperlink>
      <w:r w:rsidRPr="0032190F">
        <w:rPr>
          <w:lang w:val="fr-FR"/>
        </w:rPr>
        <w:t xml:space="preserve"> de ce site (BIB 1995 fig. 64)</w:t>
      </w:r>
    </w:p>
    <w:p w14:paraId="6F7AF5E4" w14:textId="77777777" w:rsidR="003C65CB" w:rsidRPr="0032190F" w:rsidRDefault="003C65CB" w:rsidP="005B531A">
      <w:pPr>
        <w:jc w:val="both"/>
        <w:rPr>
          <w:lang w:val="fr-FR"/>
        </w:rPr>
      </w:pPr>
    </w:p>
    <w:p w14:paraId="5B381C12" w14:textId="77777777" w:rsidR="003C65CB" w:rsidRPr="0032190F" w:rsidRDefault="003C65CB" w:rsidP="00426FF9">
      <w:pPr>
        <w:pStyle w:val="Heading1"/>
      </w:pPr>
      <w:r w:rsidRPr="0032190F">
        <w:t>CANET-EN-ROUSSILLON</w:t>
      </w:r>
    </w:p>
    <w:p w14:paraId="1299BC47" w14:textId="38C21844" w:rsidR="003C65CB" w:rsidRPr="0032190F" w:rsidRDefault="003C65CB" w:rsidP="003C65CB">
      <w:pPr>
        <w:jc w:val="both"/>
        <w:rPr>
          <w:lang w:val="fr-FR"/>
        </w:rPr>
      </w:pPr>
      <w:r w:rsidRPr="0032190F">
        <w:rPr>
          <w:lang w:val="fr-FR"/>
        </w:rPr>
        <w:br/>
        <w:t xml:space="preserve">Canet-en-Roussillon (Pyrénées-Orientales) est un habitat du Fer 1, implanté en borduire du littoral et au débouché de la Têt sur une petite terrasse dominat l’étang de Canet/St-Nazaire (BIB 1995 p. 75). Faisant suite à l’occupation du Bronze final, le site associe au Fer A l’habitat de Puig del Bajà II à la nécropole voisine de </w:t>
      </w:r>
      <w:hyperlink r:id="rId5191" w:anchor="Sit_Bellevue" w:history="1">
        <w:r w:rsidRPr="0032190F">
          <w:rPr>
            <w:rStyle w:val="Hyperlink"/>
            <w:lang w:val="fr-FR"/>
          </w:rPr>
          <w:t>Bellevue</w:t>
        </w:r>
      </w:hyperlink>
      <w:r w:rsidRPr="0032190F">
        <w:rPr>
          <w:lang w:val="fr-FR"/>
        </w:rPr>
        <w:t xml:space="preserve"> (BIB 1995 p. 75)</w:t>
      </w:r>
    </w:p>
    <w:p w14:paraId="2ED8AC30" w14:textId="77777777" w:rsidR="00E55E69" w:rsidRPr="0032190F" w:rsidRDefault="00E55E69" w:rsidP="00177582">
      <w:pPr>
        <w:jc w:val="both"/>
        <w:rPr>
          <w:lang w:val="fr-FR"/>
        </w:rPr>
      </w:pPr>
    </w:p>
    <w:p w14:paraId="49527059" w14:textId="77777777" w:rsidR="00E55E69" w:rsidRPr="0032190F" w:rsidRDefault="00E55E69" w:rsidP="00426FF9">
      <w:pPr>
        <w:pStyle w:val="Heading1"/>
      </w:pPr>
      <w:bookmarkStart w:id="2232" w:name="Sit_Bellevue"/>
      <w:r w:rsidRPr="0032190F">
        <w:t>BELLEVUE</w:t>
      </w:r>
    </w:p>
    <w:bookmarkEnd w:id="2232"/>
    <w:p w14:paraId="7AACE809" w14:textId="77777777" w:rsidR="00E55E69" w:rsidRPr="0032190F" w:rsidRDefault="00E55E69" w:rsidP="00177582">
      <w:pPr>
        <w:jc w:val="both"/>
        <w:rPr>
          <w:lang w:val="fr-FR"/>
        </w:rPr>
      </w:pPr>
    </w:p>
    <w:p w14:paraId="564E9C13" w14:textId="77777777" w:rsidR="00E55E69" w:rsidRPr="0032190F" w:rsidRDefault="00E55E69" w:rsidP="00177582">
      <w:pPr>
        <w:jc w:val="both"/>
        <w:rPr>
          <w:lang w:val="fr-FR"/>
        </w:rPr>
      </w:pPr>
      <w:r w:rsidRPr="0032190F">
        <w:rPr>
          <w:lang w:val="fr-FR"/>
        </w:rPr>
        <w:t>La nécropole de Bellevue à Canet, a livré une amphorette de style phénico-punique (BIB 1942 p. 11), Premier âge du Fer (7</w:t>
      </w:r>
      <w:r w:rsidRPr="0032190F">
        <w:rPr>
          <w:vertAlign w:val="superscript"/>
          <w:lang w:val="fr-FR"/>
        </w:rPr>
        <w:t>e</w:t>
      </w:r>
      <w:r w:rsidRPr="0032190F">
        <w:rPr>
          <w:lang w:val="fr-FR"/>
        </w:rPr>
        <w:t xml:space="preserve"> – première moitié su 6</w:t>
      </w:r>
      <w:r w:rsidRPr="0032190F">
        <w:rPr>
          <w:vertAlign w:val="superscript"/>
          <w:lang w:val="fr-FR"/>
        </w:rPr>
        <w:t>e</w:t>
      </w:r>
      <w:r w:rsidRPr="0032190F">
        <w:rPr>
          <w:lang w:val="fr-FR"/>
        </w:rPr>
        <w:t xml:space="preserve"> aec) (BIB 1945 p. 140)</w:t>
      </w:r>
    </w:p>
    <w:p w14:paraId="20C67A04" w14:textId="77777777" w:rsidR="003C65CB" w:rsidRPr="0032190F" w:rsidRDefault="003C65CB" w:rsidP="00177582">
      <w:pPr>
        <w:jc w:val="both"/>
        <w:rPr>
          <w:lang w:val="fr-FR"/>
        </w:rPr>
      </w:pPr>
      <w:r w:rsidRPr="0032190F">
        <w:rPr>
          <w:lang w:val="fr-FR"/>
        </w:rPr>
        <w:t>Dans une sépulture appartenent selon toutes vraissemblance à un personnage de haut rang, ce dont témoigne des éléments de harnachement de chevaux, a également livré une importation phénicienne datable dans le courant du 7e s. aec (BIB 1995 p. 75)</w:t>
      </w:r>
    </w:p>
    <w:p w14:paraId="7943C19E" w14:textId="77777777" w:rsidR="003C65CB" w:rsidRPr="0032190F" w:rsidRDefault="003C65CB" w:rsidP="00177582">
      <w:pPr>
        <w:jc w:val="both"/>
        <w:rPr>
          <w:lang w:val="fr-FR"/>
        </w:rPr>
      </w:pPr>
    </w:p>
    <w:p w14:paraId="3767C641" w14:textId="77777777" w:rsidR="003C65CB" w:rsidRPr="0032190F" w:rsidRDefault="003C65CB" w:rsidP="00177582">
      <w:pPr>
        <w:jc w:val="both"/>
        <w:rPr>
          <w:lang w:val="fr-FR"/>
        </w:rPr>
      </w:pPr>
      <w:r w:rsidRPr="0032190F">
        <w:rPr>
          <w:lang w:val="fr-FR"/>
        </w:rPr>
        <w:t>v. Canet-en-Roussillon</w:t>
      </w:r>
    </w:p>
    <w:p w14:paraId="232D8F32" w14:textId="77777777" w:rsidR="00E55E69" w:rsidRPr="0032190F" w:rsidRDefault="00E55E69" w:rsidP="00177582">
      <w:pPr>
        <w:jc w:val="both"/>
        <w:rPr>
          <w:lang w:val="fr-FR"/>
        </w:rPr>
      </w:pPr>
    </w:p>
    <w:p w14:paraId="25DB3401" w14:textId="77777777" w:rsidR="00E55E69" w:rsidRPr="0032190F" w:rsidRDefault="00E55E69" w:rsidP="00426FF9">
      <w:pPr>
        <w:pStyle w:val="Heading1"/>
      </w:pPr>
      <w:bookmarkStart w:id="2233" w:name="Sit_Pave"/>
      <w:r w:rsidRPr="0032190F">
        <w:lastRenderedPageBreak/>
        <w:t>PAVE (LA)</w:t>
      </w:r>
    </w:p>
    <w:bookmarkEnd w:id="2233"/>
    <w:p w14:paraId="6566BEBC" w14:textId="77777777" w:rsidR="00E55E69" w:rsidRPr="0032190F" w:rsidRDefault="00E55E69" w:rsidP="00177582">
      <w:pPr>
        <w:jc w:val="both"/>
        <w:rPr>
          <w:lang w:val="fr-FR"/>
        </w:rPr>
      </w:pPr>
    </w:p>
    <w:p w14:paraId="31B0313A" w14:textId="2B28BC26" w:rsidR="00E55E69" w:rsidRDefault="00E55E69" w:rsidP="00177582">
      <w:pPr>
        <w:jc w:val="both"/>
      </w:pPr>
      <w:r w:rsidRPr="0032190F">
        <w:rPr>
          <w:lang w:val="fr-FR"/>
        </w:rPr>
        <w:t>La nécropole de La Pave (Argelès-sur-Mer</w:t>
      </w:r>
      <w:r w:rsidR="00477325" w:rsidRPr="0032190F">
        <w:rPr>
          <w:lang w:val="fr-FR"/>
        </w:rPr>
        <w:t>, Pyrénées-Orientales</w:t>
      </w:r>
      <w:r w:rsidRPr="0032190F">
        <w:rPr>
          <w:lang w:val="fr-FR"/>
        </w:rPr>
        <w:t>) montre au 10</w:t>
      </w:r>
      <w:r w:rsidRPr="0032190F">
        <w:rPr>
          <w:vertAlign w:val="superscript"/>
          <w:lang w:val="fr-FR"/>
        </w:rPr>
        <w:t>e</w:t>
      </w:r>
      <w:r w:rsidRPr="0032190F">
        <w:rPr>
          <w:lang w:val="fr-FR"/>
        </w:rPr>
        <w:t>-11</w:t>
      </w:r>
      <w:r w:rsidRPr="0032190F">
        <w:rPr>
          <w:vertAlign w:val="superscript"/>
          <w:lang w:val="fr-FR"/>
        </w:rPr>
        <w:t>e</w:t>
      </w:r>
      <w:r w:rsidRPr="0032190F">
        <w:rPr>
          <w:lang w:val="fr-FR"/>
        </w:rPr>
        <w:t xml:space="preserve"> s. aec une « stabilité » de l’occupation, dans des « territoires bien circonscrits » (BIB 1942 p. 10)</w:t>
      </w:r>
      <w:r w:rsidR="00477325" w:rsidRPr="0032190F">
        <w:rPr>
          <w:lang w:val="fr-FR"/>
        </w:rPr>
        <w:t xml:space="preserve">. </w:t>
      </w:r>
      <w:r w:rsidR="00477325">
        <w:t xml:space="preserve">Une </w:t>
      </w:r>
      <w:hyperlink r:id="rId5192" w:anchor="Obj_Do_Per_Fibules_ABEG19952" w:history="1">
        <w:r w:rsidR="004601E0" w:rsidRPr="004601E0">
          <w:rPr>
            <w:rStyle w:val="Hyperlink"/>
            <w:lang w:val="fr-FR"/>
          </w:rPr>
          <w:t>fibule à double ressort</w:t>
        </w:r>
      </w:hyperlink>
      <w:r w:rsidR="00477325">
        <w:t xml:space="preserve"> (BIB 1955 p. 257)</w:t>
      </w:r>
    </w:p>
    <w:p w14:paraId="4F5D4C5F" w14:textId="77777777" w:rsidR="008D4D07" w:rsidRDefault="008D4D07" w:rsidP="00177582">
      <w:pPr>
        <w:jc w:val="both"/>
      </w:pPr>
    </w:p>
    <w:tbl>
      <w:tblPr>
        <w:tblW w:w="91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6"/>
        <w:gridCol w:w="1176"/>
        <w:gridCol w:w="1070"/>
        <w:gridCol w:w="1656"/>
        <w:gridCol w:w="2476"/>
        <w:gridCol w:w="1476"/>
      </w:tblGrid>
      <w:tr w:rsidR="005D10B6" w:rsidRPr="00C04709" w14:paraId="48CB445C" w14:textId="77777777" w:rsidTr="00C35EA7">
        <w:trPr>
          <w:jc w:val="center"/>
        </w:trPr>
        <w:tc>
          <w:tcPr>
            <w:tcW w:w="1276" w:type="dxa"/>
          </w:tcPr>
          <w:p w14:paraId="4947AB3B" w14:textId="77777777" w:rsidR="008D4D07" w:rsidRPr="00C35EA7" w:rsidRDefault="008D4D07" w:rsidP="000C4C83">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5D80E4A7" w14:textId="77777777" w:rsidR="008D4D07" w:rsidRPr="00C35EA7" w:rsidRDefault="008D4D07" w:rsidP="000C4C83">
            <w:pPr>
              <w:rPr>
                <w:rFonts w:ascii="Courier New" w:hAnsi="Courier New" w:cs="Courier New"/>
                <w:sz w:val="20"/>
                <w:szCs w:val="18"/>
              </w:rPr>
            </w:pPr>
          </w:p>
        </w:tc>
        <w:tc>
          <w:tcPr>
            <w:tcW w:w="1070" w:type="dxa"/>
          </w:tcPr>
          <w:p w14:paraId="34D0BBED" w14:textId="77777777" w:rsidR="008D4D07" w:rsidRPr="00C35EA7" w:rsidRDefault="008D4D07" w:rsidP="000C4C83">
            <w:pPr>
              <w:rPr>
                <w:rFonts w:ascii="Courier New" w:hAnsi="Courier New" w:cs="Courier New"/>
                <w:sz w:val="20"/>
                <w:szCs w:val="18"/>
              </w:rPr>
            </w:pPr>
          </w:p>
        </w:tc>
        <w:tc>
          <w:tcPr>
            <w:tcW w:w="1656" w:type="dxa"/>
          </w:tcPr>
          <w:p w14:paraId="46C64418" w14:textId="77777777" w:rsidR="008D4D07" w:rsidRPr="00C35EA7" w:rsidRDefault="008D4D07" w:rsidP="000C4C83">
            <w:pPr>
              <w:rPr>
                <w:rFonts w:ascii="Courier New" w:hAnsi="Courier New" w:cs="Courier New"/>
                <w:sz w:val="20"/>
                <w:szCs w:val="18"/>
              </w:rPr>
            </w:pPr>
          </w:p>
        </w:tc>
        <w:tc>
          <w:tcPr>
            <w:tcW w:w="2476" w:type="dxa"/>
          </w:tcPr>
          <w:p w14:paraId="3F2F341F" w14:textId="77777777" w:rsidR="008D4D07" w:rsidRPr="00C35EA7" w:rsidRDefault="008D4D07" w:rsidP="000C4C83">
            <w:pPr>
              <w:rPr>
                <w:rFonts w:ascii="Courier New" w:hAnsi="Courier New" w:cs="Courier New"/>
                <w:sz w:val="20"/>
                <w:szCs w:val="18"/>
              </w:rPr>
            </w:pPr>
          </w:p>
        </w:tc>
        <w:tc>
          <w:tcPr>
            <w:tcW w:w="1476" w:type="dxa"/>
          </w:tcPr>
          <w:p w14:paraId="10EF5637" w14:textId="77777777" w:rsidR="008D4D07" w:rsidRPr="00C35EA7" w:rsidRDefault="008D4D07" w:rsidP="000C4C83">
            <w:pPr>
              <w:rPr>
                <w:rFonts w:ascii="Courier New" w:hAnsi="Courier New" w:cs="Courier New"/>
                <w:sz w:val="20"/>
                <w:szCs w:val="18"/>
              </w:rPr>
            </w:pPr>
          </w:p>
        </w:tc>
      </w:tr>
      <w:tr w:rsidR="005D10B6" w:rsidRPr="00C04709" w14:paraId="4BD5A28D" w14:textId="77777777" w:rsidTr="00C35EA7">
        <w:trPr>
          <w:jc w:val="center"/>
        </w:trPr>
        <w:tc>
          <w:tcPr>
            <w:tcW w:w="1276" w:type="dxa"/>
          </w:tcPr>
          <w:p w14:paraId="390A6918" w14:textId="77777777" w:rsidR="008D4D07" w:rsidRPr="00C35EA7" w:rsidRDefault="008D4D07" w:rsidP="00C35EA7">
            <w:pPr>
              <w:jc w:val="center"/>
              <w:rPr>
                <w:szCs w:val="18"/>
              </w:rPr>
            </w:pPr>
            <w:r w:rsidRPr="00C35EA7">
              <w:rPr>
                <w:szCs w:val="18"/>
              </w:rPr>
              <w:t>site</w:t>
            </w:r>
          </w:p>
        </w:tc>
        <w:tc>
          <w:tcPr>
            <w:tcW w:w="1176" w:type="dxa"/>
          </w:tcPr>
          <w:p w14:paraId="5F6E983B" w14:textId="77777777" w:rsidR="008D4D07" w:rsidRPr="00C35EA7" w:rsidRDefault="008D4D07" w:rsidP="00C35EA7">
            <w:pPr>
              <w:jc w:val="center"/>
              <w:rPr>
                <w:szCs w:val="18"/>
              </w:rPr>
            </w:pPr>
            <w:r w:rsidRPr="00C35EA7">
              <w:rPr>
                <w:szCs w:val="18"/>
              </w:rPr>
              <w:t>structure</w:t>
            </w:r>
          </w:p>
        </w:tc>
        <w:tc>
          <w:tcPr>
            <w:tcW w:w="1070" w:type="dxa"/>
          </w:tcPr>
          <w:p w14:paraId="30D2F975" w14:textId="77777777" w:rsidR="008D4D07" w:rsidRPr="00C35EA7" w:rsidRDefault="008D4D07" w:rsidP="00C35EA7">
            <w:pPr>
              <w:jc w:val="center"/>
              <w:rPr>
                <w:szCs w:val="18"/>
              </w:rPr>
            </w:pPr>
            <w:r w:rsidRPr="00C35EA7">
              <w:rPr>
                <w:szCs w:val="18"/>
              </w:rPr>
              <w:t>numero</w:t>
            </w:r>
          </w:p>
        </w:tc>
        <w:tc>
          <w:tcPr>
            <w:tcW w:w="1656" w:type="dxa"/>
          </w:tcPr>
          <w:p w14:paraId="28B8D82B" w14:textId="77777777" w:rsidR="008D4D07" w:rsidRPr="00C35EA7" w:rsidRDefault="008D4D07" w:rsidP="00C35EA7">
            <w:pPr>
              <w:jc w:val="center"/>
              <w:rPr>
                <w:szCs w:val="18"/>
              </w:rPr>
            </w:pPr>
            <w:r w:rsidRPr="00C35EA7">
              <w:rPr>
                <w:szCs w:val="18"/>
              </w:rPr>
              <w:t>objet</w:t>
            </w:r>
          </w:p>
        </w:tc>
        <w:tc>
          <w:tcPr>
            <w:tcW w:w="2476" w:type="dxa"/>
          </w:tcPr>
          <w:p w14:paraId="5649BB38" w14:textId="77777777" w:rsidR="008D4D07" w:rsidRPr="00C35EA7" w:rsidRDefault="008D4D07" w:rsidP="00C35EA7">
            <w:pPr>
              <w:jc w:val="center"/>
              <w:rPr>
                <w:szCs w:val="18"/>
              </w:rPr>
            </w:pPr>
            <w:r w:rsidRPr="00C35EA7">
              <w:rPr>
                <w:szCs w:val="18"/>
              </w:rPr>
              <w:t>description</w:t>
            </w:r>
          </w:p>
        </w:tc>
        <w:tc>
          <w:tcPr>
            <w:tcW w:w="1476" w:type="dxa"/>
          </w:tcPr>
          <w:p w14:paraId="65A025C3" w14:textId="77777777" w:rsidR="008D4D07" w:rsidRPr="00C35EA7" w:rsidRDefault="008D4D07" w:rsidP="00C35EA7">
            <w:pPr>
              <w:jc w:val="center"/>
              <w:rPr>
                <w:szCs w:val="18"/>
              </w:rPr>
            </w:pPr>
            <w:r w:rsidRPr="00C35EA7">
              <w:rPr>
                <w:szCs w:val="18"/>
              </w:rPr>
              <w:t>BIB</w:t>
            </w:r>
          </w:p>
        </w:tc>
      </w:tr>
      <w:tr w:rsidR="005D10B6" w:rsidRPr="00C04709" w14:paraId="7850F8FF" w14:textId="77777777" w:rsidTr="00C35EA7">
        <w:trPr>
          <w:jc w:val="center"/>
        </w:trPr>
        <w:tc>
          <w:tcPr>
            <w:tcW w:w="1276" w:type="dxa"/>
          </w:tcPr>
          <w:p w14:paraId="5DC9C699" w14:textId="77777777" w:rsidR="008D4D07" w:rsidRPr="00C35EA7" w:rsidRDefault="008D4D07" w:rsidP="000C4C83">
            <w:pPr>
              <w:rPr>
                <w:szCs w:val="18"/>
              </w:rPr>
            </w:pPr>
            <w:r>
              <w:t>Pave (La)</w:t>
            </w:r>
          </w:p>
        </w:tc>
        <w:tc>
          <w:tcPr>
            <w:tcW w:w="1176" w:type="dxa"/>
          </w:tcPr>
          <w:p w14:paraId="20D4D172" w14:textId="77777777" w:rsidR="008D4D07" w:rsidRPr="00C35EA7" w:rsidRDefault="00BA5319" w:rsidP="000C4C83">
            <w:pPr>
              <w:rPr>
                <w:szCs w:val="18"/>
              </w:rPr>
            </w:pPr>
            <w:r w:rsidRPr="00C35EA7">
              <w:rPr>
                <w:szCs w:val="18"/>
              </w:rPr>
              <w:t>t_6</w:t>
            </w:r>
          </w:p>
        </w:tc>
        <w:tc>
          <w:tcPr>
            <w:tcW w:w="1070" w:type="dxa"/>
          </w:tcPr>
          <w:p w14:paraId="1F73D18A" w14:textId="77777777" w:rsidR="008D4D07" w:rsidRPr="00C35EA7" w:rsidRDefault="00415B71" w:rsidP="000C4C83">
            <w:pPr>
              <w:rPr>
                <w:szCs w:val="18"/>
              </w:rPr>
            </w:pPr>
            <w:r w:rsidRPr="00C35EA7">
              <w:rPr>
                <w:szCs w:val="18"/>
              </w:rPr>
              <w:t>1</w:t>
            </w:r>
          </w:p>
        </w:tc>
        <w:tc>
          <w:tcPr>
            <w:tcW w:w="1656" w:type="dxa"/>
          </w:tcPr>
          <w:p w14:paraId="393A6DC8" w14:textId="77777777" w:rsidR="008D4D07" w:rsidRPr="00C35EA7" w:rsidRDefault="00BA5319" w:rsidP="000C4C83">
            <w:pPr>
              <w:rPr>
                <w:szCs w:val="18"/>
              </w:rPr>
            </w:pPr>
            <w:r w:rsidRPr="00C35EA7">
              <w:rPr>
                <w:szCs w:val="18"/>
              </w:rPr>
              <w:t>AB-5112-pav</w:t>
            </w:r>
          </w:p>
        </w:tc>
        <w:tc>
          <w:tcPr>
            <w:tcW w:w="2476" w:type="dxa"/>
          </w:tcPr>
          <w:p w14:paraId="1192528C" w14:textId="77777777" w:rsidR="008D4D07" w:rsidRPr="00C35EA7" w:rsidRDefault="008D4D07" w:rsidP="000C4C83">
            <w:pPr>
              <w:rPr>
                <w:szCs w:val="18"/>
              </w:rPr>
            </w:pPr>
            <w:r>
              <w:t>fibule à double ressort</w:t>
            </w:r>
          </w:p>
        </w:tc>
        <w:tc>
          <w:tcPr>
            <w:tcW w:w="1476" w:type="dxa"/>
          </w:tcPr>
          <w:p w14:paraId="357583E0" w14:textId="77777777" w:rsidR="008D4D07" w:rsidRPr="00C35EA7" w:rsidRDefault="008D4D07" w:rsidP="000C4C83">
            <w:pPr>
              <w:rPr>
                <w:szCs w:val="18"/>
              </w:rPr>
            </w:pPr>
            <w:r>
              <w:t>1955 p. 257</w:t>
            </w:r>
          </w:p>
        </w:tc>
      </w:tr>
    </w:tbl>
    <w:p w14:paraId="556D398F" w14:textId="77777777" w:rsidR="00477325" w:rsidRDefault="00477325" w:rsidP="00177582">
      <w:pPr>
        <w:jc w:val="both"/>
      </w:pPr>
    </w:p>
    <w:p w14:paraId="5A460494" w14:textId="77777777" w:rsidR="00477325" w:rsidRDefault="00477325" w:rsidP="00426FF9">
      <w:pPr>
        <w:pStyle w:val="Heading1"/>
      </w:pPr>
      <w:r>
        <w:t>GABELAS</w:t>
      </w:r>
    </w:p>
    <w:p w14:paraId="4B2A959B" w14:textId="77777777" w:rsidR="00477325" w:rsidRDefault="00477325" w:rsidP="00177582">
      <w:pPr>
        <w:jc w:val="both"/>
      </w:pPr>
    </w:p>
    <w:p w14:paraId="3BBA2E1B" w14:textId="77777777" w:rsidR="00477325" w:rsidRPr="0032190F" w:rsidRDefault="00477325" w:rsidP="00177582">
      <w:pPr>
        <w:jc w:val="both"/>
        <w:rPr>
          <w:lang w:val="fr-FR"/>
        </w:rPr>
      </w:pPr>
      <w:r w:rsidRPr="0032190F">
        <w:rPr>
          <w:lang w:val="fr-FR"/>
        </w:rPr>
        <w:t>Nécropole du Gabelas à Cruzy (Hérault) a livré une coupe carénée à profil concave convexe (BIB 1955 p. 257)</w:t>
      </w:r>
      <w:r w:rsidR="005910C4" w:rsidRPr="0032190F">
        <w:rPr>
          <w:lang w:val="fr-FR"/>
        </w:rPr>
        <w:t xml:space="preserve"> a livré des décors céramiques de la fin de l’âge du Bronze (BIB 1935 fig. 404)</w:t>
      </w:r>
    </w:p>
    <w:p w14:paraId="708790A1" w14:textId="77777777" w:rsidR="00477325" w:rsidRPr="0032190F" w:rsidRDefault="00477325" w:rsidP="00177582">
      <w:pPr>
        <w:jc w:val="both"/>
        <w:rPr>
          <w:lang w:val="fr-FR"/>
        </w:rPr>
      </w:pPr>
    </w:p>
    <w:p w14:paraId="1BC473FD" w14:textId="77777777" w:rsidR="00477325" w:rsidRPr="0032190F" w:rsidRDefault="00477325" w:rsidP="00426FF9">
      <w:pPr>
        <w:pStyle w:val="Heading1"/>
      </w:pPr>
      <w:r w:rsidRPr="0032190F">
        <w:t>ABEILHAN</w:t>
      </w:r>
    </w:p>
    <w:p w14:paraId="5AA2825B" w14:textId="77777777" w:rsidR="00477325" w:rsidRPr="0032190F" w:rsidRDefault="00477325" w:rsidP="00177582">
      <w:pPr>
        <w:jc w:val="both"/>
        <w:rPr>
          <w:lang w:val="fr-FR"/>
        </w:rPr>
      </w:pPr>
    </w:p>
    <w:p w14:paraId="276FC7E8" w14:textId="77777777" w:rsidR="00477325" w:rsidRPr="0032190F" w:rsidRDefault="00477325" w:rsidP="00177582">
      <w:pPr>
        <w:jc w:val="both"/>
        <w:rPr>
          <w:lang w:val="fr-FR"/>
        </w:rPr>
      </w:pPr>
      <w:r w:rsidRPr="0032190F">
        <w:rPr>
          <w:lang w:val="fr-FR"/>
        </w:rPr>
        <w:t>Nécropole de la Fenouille à Abeilhan (Hérault) : coupes carénées, épingles en tête d’anneau, vases à pied mi-haut et àpieds haut, gobelets carénés (BIB 1955 p. 257)</w:t>
      </w:r>
    </w:p>
    <w:p w14:paraId="0654E9E0" w14:textId="77777777" w:rsidR="00E55E69" w:rsidRPr="0032190F" w:rsidRDefault="00E55E69" w:rsidP="00177582">
      <w:pPr>
        <w:jc w:val="both"/>
        <w:rPr>
          <w:lang w:val="fr-FR"/>
        </w:rPr>
      </w:pPr>
    </w:p>
    <w:p w14:paraId="029CDAA5" w14:textId="77777777" w:rsidR="00E55E69" w:rsidRPr="0032190F" w:rsidRDefault="00E55E69" w:rsidP="00426FF9">
      <w:pPr>
        <w:pStyle w:val="Heading1"/>
      </w:pPr>
      <w:bookmarkStart w:id="2234" w:name="Sit_Coudoumines"/>
      <w:r w:rsidRPr="0032190F">
        <w:t>COUDOUMINES</w:t>
      </w:r>
    </w:p>
    <w:bookmarkEnd w:id="2234"/>
    <w:p w14:paraId="567C9C1F" w14:textId="77777777" w:rsidR="00E55E69" w:rsidRPr="0032190F" w:rsidRDefault="00E55E69" w:rsidP="00177582">
      <w:pPr>
        <w:jc w:val="both"/>
        <w:rPr>
          <w:lang w:val="fr-FR"/>
        </w:rPr>
      </w:pPr>
    </w:p>
    <w:p w14:paraId="057E233D" w14:textId="77777777" w:rsidR="00E55E69" w:rsidRPr="0032190F" w:rsidRDefault="00E55E69" w:rsidP="00177582">
      <w:pPr>
        <w:jc w:val="both"/>
        <w:rPr>
          <w:lang w:val="fr-FR"/>
        </w:rPr>
      </w:pPr>
      <w:r w:rsidRPr="0032190F">
        <w:rPr>
          <w:lang w:val="fr-FR"/>
        </w:rPr>
        <w:t>La nécropole des Coudoumines (Caramy) montre au 10</w:t>
      </w:r>
      <w:r w:rsidRPr="0032190F">
        <w:rPr>
          <w:vertAlign w:val="superscript"/>
          <w:lang w:val="fr-FR"/>
        </w:rPr>
        <w:t>e</w:t>
      </w:r>
      <w:r w:rsidRPr="0032190F">
        <w:rPr>
          <w:lang w:val="fr-FR"/>
        </w:rPr>
        <w:t>-11</w:t>
      </w:r>
      <w:r w:rsidRPr="0032190F">
        <w:rPr>
          <w:vertAlign w:val="superscript"/>
          <w:lang w:val="fr-FR"/>
        </w:rPr>
        <w:t>e</w:t>
      </w:r>
      <w:r w:rsidRPr="0032190F">
        <w:rPr>
          <w:lang w:val="fr-FR"/>
        </w:rPr>
        <w:t xml:space="preserve"> s. aec une « stabilité » de l’occupation, dans des « territoires bien circonscrits » (BIB 1942 p. 10), sur les terrasses du Tech donc près de l’eau (BIB 1944 p. 74)</w:t>
      </w:r>
    </w:p>
    <w:p w14:paraId="531A9AB3" w14:textId="77777777" w:rsidR="00E55E69" w:rsidRPr="0032190F" w:rsidRDefault="00E55E69" w:rsidP="00177582">
      <w:pPr>
        <w:jc w:val="both"/>
        <w:rPr>
          <w:lang w:val="fr-FR"/>
        </w:rPr>
      </w:pPr>
    </w:p>
    <w:p w14:paraId="3EADA011" w14:textId="77777777" w:rsidR="00E55E69" w:rsidRPr="0032190F" w:rsidRDefault="00E55E69" w:rsidP="00426FF9">
      <w:pPr>
        <w:pStyle w:val="Heading1"/>
      </w:pPr>
      <w:bookmarkStart w:id="2235" w:name="Sit_Vilanova"/>
      <w:r w:rsidRPr="0032190F">
        <w:t>VILANOVA</w:t>
      </w:r>
    </w:p>
    <w:bookmarkEnd w:id="2235"/>
    <w:p w14:paraId="25E27A41" w14:textId="77777777" w:rsidR="00E55E69" w:rsidRPr="0032190F" w:rsidRDefault="00E55E69" w:rsidP="00177582">
      <w:pPr>
        <w:jc w:val="both"/>
        <w:rPr>
          <w:lang w:val="fr-FR"/>
        </w:rPr>
      </w:pPr>
    </w:p>
    <w:p w14:paraId="7C78CD6D" w14:textId="77777777" w:rsidR="00E55E69" w:rsidRPr="0032190F" w:rsidRDefault="00E55E69" w:rsidP="00177582">
      <w:pPr>
        <w:jc w:val="both"/>
        <w:rPr>
          <w:lang w:val="fr-FR"/>
        </w:rPr>
      </w:pPr>
      <w:r w:rsidRPr="0032190F">
        <w:rPr>
          <w:lang w:val="fr-FR"/>
        </w:rPr>
        <w:t>La nécropole de Vilanova (Céret,</w:t>
      </w:r>
      <w:r w:rsidR="00034E64">
        <w:rPr>
          <w:lang w:val="fr-FR"/>
        </w:rPr>
        <w:t xml:space="preserve"> </w:t>
      </w:r>
      <w:r w:rsidRPr="0032190F">
        <w:rPr>
          <w:lang w:val="fr-FR"/>
        </w:rPr>
        <w:t>Pyrénées-Orientales) montre au 10</w:t>
      </w:r>
      <w:r w:rsidRPr="0032190F">
        <w:rPr>
          <w:vertAlign w:val="superscript"/>
          <w:lang w:val="fr-FR"/>
        </w:rPr>
        <w:t>e</w:t>
      </w:r>
      <w:r w:rsidRPr="0032190F">
        <w:rPr>
          <w:lang w:val="fr-FR"/>
        </w:rPr>
        <w:t>-11</w:t>
      </w:r>
      <w:r w:rsidRPr="0032190F">
        <w:rPr>
          <w:vertAlign w:val="superscript"/>
          <w:lang w:val="fr-FR"/>
        </w:rPr>
        <w:t>e</w:t>
      </w:r>
      <w:r w:rsidRPr="0032190F">
        <w:rPr>
          <w:lang w:val="fr-FR"/>
        </w:rPr>
        <w:t xml:space="preserve"> s. aec une « stabilité » de l’occupation, dans des « territoires bien circonscrits » (BIB 1942 p. 10), sur les berges de l’Agly donc près de l’eau (BIB 1944 p. 74). 73 tombes ; nécropole datée du Mailhac I et du 1</w:t>
      </w:r>
      <w:r w:rsidRPr="0032190F">
        <w:rPr>
          <w:vertAlign w:val="superscript"/>
          <w:lang w:val="fr-FR"/>
        </w:rPr>
        <w:t>e</w:t>
      </w:r>
      <w:r w:rsidRPr="0032190F">
        <w:rPr>
          <w:lang w:val="fr-FR"/>
        </w:rPr>
        <w:t xml:space="preserve"> âge du Fer (BIB 1945 p. 149). Décors céramiques à double trait [Mailhac], notamment pour la tombe 37 et 42 (BIB 1945 p. 151)</w:t>
      </w:r>
    </w:p>
    <w:p w14:paraId="416DC92E" w14:textId="77777777" w:rsidR="00E55E69" w:rsidRPr="0032190F" w:rsidRDefault="00E55E69" w:rsidP="00426FF9">
      <w:pPr>
        <w:pStyle w:val="Heading1"/>
      </w:pPr>
      <w:r w:rsidRPr="0032190F">
        <w:br/>
      </w:r>
      <w:bookmarkStart w:id="2236" w:name="Sit_Olles_Las"/>
      <w:r w:rsidRPr="0032190F">
        <w:t>LAS OLLES (CAMP DE)</w:t>
      </w:r>
      <w:bookmarkEnd w:id="2236"/>
    </w:p>
    <w:p w14:paraId="2BCBC9D8" w14:textId="77777777" w:rsidR="00E55E69" w:rsidRPr="0032190F" w:rsidRDefault="00E55E69" w:rsidP="00177582">
      <w:pPr>
        <w:jc w:val="both"/>
        <w:rPr>
          <w:lang w:val="fr-FR"/>
        </w:rPr>
      </w:pPr>
    </w:p>
    <w:p w14:paraId="440B3F08" w14:textId="77777777" w:rsidR="00E55E69" w:rsidRPr="0032190F" w:rsidRDefault="00E55E69" w:rsidP="00177582">
      <w:pPr>
        <w:jc w:val="both"/>
        <w:rPr>
          <w:lang w:val="fr-FR"/>
        </w:rPr>
      </w:pPr>
      <w:r w:rsidRPr="0032190F">
        <w:rPr>
          <w:lang w:val="fr-FR"/>
        </w:rPr>
        <w:t>La nécropole du Camp de Las Olles (Serralongue) montre au 10</w:t>
      </w:r>
      <w:r w:rsidRPr="0032190F">
        <w:rPr>
          <w:vertAlign w:val="superscript"/>
          <w:lang w:val="fr-FR"/>
        </w:rPr>
        <w:t>e</w:t>
      </w:r>
      <w:r w:rsidRPr="0032190F">
        <w:rPr>
          <w:lang w:val="fr-FR"/>
        </w:rPr>
        <w:t>-11</w:t>
      </w:r>
      <w:r w:rsidRPr="0032190F">
        <w:rPr>
          <w:vertAlign w:val="superscript"/>
          <w:lang w:val="fr-FR"/>
        </w:rPr>
        <w:t>e</w:t>
      </w:r>
      <w:r w:rsidRPr="0032190F">
        <w:rPr>
          <w:lang w:val="fr-FR"/>
        </w:rPr>
        <w:t xml:space="preserve"> s. aec une « stabilité » de l’occupation, dans des « territoires bien circonscrits » (BIB 1942 p. 10)</w:t>
      </w:r>
    </w:p>
    <w:p w14:paraId="7E7DEE65" w14:textId="77777777" w:rsidR="00E51F43" w:rsidRPr="0032190F" w:rsidRDefault="00E51F43" w:rsidP="00177582">
      <w:pPr>
        <w:jc w:val="both"/>
        <w:rPr>
          <w:lang w:val="fr-FR"/>
        </w:rPr>
      </w:pPr>
    </w:p>
    <w:p w14:paraId="402F8663" w14:textId="77777777" w:rsidR="00E51F43" w:rsidRPr="0032190F" w:rsidRDefault="00E51F43" w:rsidP="00426FF9">
      <w:pPr>
        <w:pStyle w:val="Heading1"/>
      </w:pPr>
      <w:bookmarkStart w:id="2237" w:name="Sit_Berniquaut"/>
      <w:r w:rsidRPr="0032190F">
        <w:t>BERNIQUAUT</w:t>
      </w:r>
    </w:p>
    <w:bookmarkEnd w:id="2237"/>
    <w:p w14:paraId="7A435ACE" w14:textId="77777777" w:rsidR="00E51F43" w:rsidRPr="0032190F" w:rsidRDefault="00E51F43" w:rsidP="00177582">
      <w:pPr>
        <w:jc w:val="both"/>
        <w:rPr>
          <w:lang w:val="fr-FR"/>
        </w:rPr>
      </w:pPr>
    </w:p>
    <w:p w14:paraId="04FF7EAF" w14:textId="55183738" w:rsidR="00E51F43" w:rsidRPr="0032190F" w:rsidRDefault="00E42D50" w:rsidP="00177582">
      <w:pPr>
        <w:jc w:val="both"/>
        <w:rPr>
          <w:lang w:val="fr-FR"/>
        </w:rPr>
      </w:pPr>
      <w:r w:rsidRPr="0032190F">
        <w:rPr>
          <w:lang w:val="fr-FR"/>
        </w:rPr>
        <w:t>Le site de Berniquaut (</w:t>
      </w:r>
      <w:r w:rsidR="00E51F43" w:rsidRPr="0032190F">
        <w:rPr>
          <w:lang w:val="fr-FR"/>
        </w:rPr>
        <w:t>Sor</w:t>
      </w:r>
      <w:r w:rsidR="00664E89" w:rsidRPr="0032190F">
        <w:rPr>
          <w:lang w:val="fr-FR"/>
        </w:rPr>
        <w:t>è</w:t>
      </w:r>
      <w:r w:rsidR="00E51F43" w:rsidRPr="0032190F">
        <w:rPr>
          <w:lang w:val="fr-FR"/>
        </w:rPr>
        <w:t>z</w:t>
      </w:r>
      <w:r w:rsidRPr="0032190F">
        <w:rPr>
          <w:lang w:val="fr-FR"/>
        </w:rPr>
        <w:t xml:space="preserve">, </w:t>
      </w:r>
      <w:r w:rsidR="00664E89" w:rsidRPr="0032190F">
        <w:rPr>
          <w:lang w:val="fr-FR"/>
        </w:rPr>
        <w:t>Tarn)</w:t>
      </w:r>
      <w:r w:rsidR="00E51F43" w:rsidRPr="0032190F">
        <w:rPr>
          <w:lang w:val="fr-FR"/>
        </w:rPr>
        <w:t xml:space="preserve">, a livré de grandes urnes à panse galbée ornées d’incisions au double trait formant des motifs géométriques : triangles hachurés en forme de sablier, </w:t>
      </w:r>
      <w:hyperlink r:id="rId5193" w:anchor="Cul_Proto_Art_TAC_T_g_meandre" w:history="1">
        <w:r w:rsidR="002372BC" w:rsidRPr="0032190F">
          <w:rPr>
            <w:rStyle w:val="Hyperlink"/>
            <w:lang w:val="fr-FR"/>
          </w:rPr>
          <w:t>méandres</w:t>
        </w:r>
      </w:hyperlink>
      <w:r w:rsidR="00E51F43" w:rsidRPr="0032190F">
        <w:rPr>
          <w:lang w:val="fr-FR"/>
        </w:rPr>
        <w:t xml:space="preserve">. Et des représentations </w:t>
      </w:r>
      <w:hyperlink r:id="rId5194" w:anchor="Cul_Proto_Art_TAC_T_z" w:history="1">
        <w:r w:rsidR="00017B49" w:rsidRPr="0032190F">
          <w:rPr>
            <w:rStyle w:val="Hyperlink"/>
            <w:lang w:val="fr-FR"/>
          </w:rPr>
          <w:t>zoomorphes</w:t>
        </w:r>
      </w:hyperlink>
      <w:r w:rsidR="00B93701" w:rsidRPr="0032190F">
        <w:rPr>
          <w:lang w:val="fr-FR"/>
        </w:rPr>
        <w:t xml:space="preserve"> </w:t>
      </w:r>
      <w:r w:rsidR="00E51F43" w:rsidRPr="0032190F">
        <w:rPr>
          <w:lang w:val="fr-FR"/>
        </w:rPr>
        <w:t>au trait simple ou à la cordelette (BIB Séguier 1990 in BIB 1935 p. 305)</w:t>
      </w:r>
    </w:p>
    <w:p w14:paraId="58ABBE23" w14:textId="77777777" w:rsidR="00CF6A40" w:rsidRPr="0032190F" w:rsidRDefault="00CF6A40" w:rsidP="00CF6A40">
      <w:pPr>
        <w:jc w:val="both"/>
        <w:rPr>
          <w:lang w:val="fr-FR"/>
        </w:rPr>
      </w:pPr>
      <w:r w:rsidRPr="0032190F">
        <w:rPr>
          <w:lang w:val="fr-FR"/>
        </w:rPr>
        <w:t>Abandoné au tout début de l'âge du Fer (BIB 1861  p. 21)</w:t>
      </w:r>
    </w:p>
    <w:p w14:paraId="4FAA3841" w14:textId="77777777" w:rsidR="00E51F43" w:rsidRPr="0032190F" w:rsidRDefault="00E51F43" w:rsidP="00177582">
      <w:pPr>
        <w:jc w:val="both"/>
        <w:rPr>
          <w:lang w:val="fr-FR"/>
        </w:rPr>
      </w:pPr>
    </w:p>
    <w:p w14:paraId="503CF2E6" w14:textId="77777777" w:rsidR="00E51F43" w:rsidRPr="0032190F" w:rsidRDefault="00E51F43" w:rsidP="00426FF9">
      <w:pPr>
        <w:pStyle w:val="Heading1"/>
      </w:pPr>
      <w:bookmarkStart w:id="2238" w:name="Sit_Cordouls"/>
      <w:r w:rsidRPr="0032190F">
        <w:lastRenderedPageBreak/>
        <w:t>CORDOULS</w:t>
      </w:r>
    </w:p>
    <w:bookmarkEnd w:id="2238"/>
    <w:p w14:paraId="4D3F40DD" w14:textId="77777777" w:rsidR="00E51F43" w:rsidRPr="0032190F" w:rsidRDefault="00E51F43" w:rsidP="00177582">
      <w:pPr>
        <w:jc w:val="both"/>
        <w:rPr>
          <w:lang w:val="fr-FR"/>
        </w:rPr>
      </w:pPr>
    </w:p>
    <w:p w14:paraId="0EA839ED" w14:textId="63A7DA18" w:rsidR="00E51F43" w:rsidRPr="0032190F" w:rsidRDefault="00E51F43" w:rsidP="00E51F43">
      <w:pPr>
        <w:jc w:val="both"/>
        <w:rPr>
          <w:lang w:val="fr-FR"/>
        </w:rPr>
      </w:pPr>
      <w:r w:rsidRPr="0032190F">
        <w:rPr>
          <w:lang w:val="fr-FR"/>
        </w:rPr>
        <w:t xml:space="preserve">L’habitat de Cordouls </w:t>
      </w:r>
      <w:r w:rsidR="004F2BAC" w:rsidRPr="0032190F">
        <w:rPr>
          <w:lang w:val="fr-FR"/>
        </w:rPr>
        <w:t xml:space="preserve">(Puylaurens, Tarn) </w:t>
      </w:r>
      <w:r w:rsidRPr="0032190F">
        <w:rPr>
          <w:lang w:val="fr-FR"/>
        </w:rPr>
        <w:t xml:space="preserve">a livré des plats, de nombreuses écuelles, le plus souvent carénées, présentant des motifs incisés au double trait(et trait simple ?) : triangles hachurés, </w:t>
      </w:r>
      <w:hyperlink r:id="rId5195" w:anchor="Cul_Proto_Art_TAC_T_g_meandre" w:history="1">
        <w:r w:rsidR="002372BC" w:rsidRPr="0032190F">
          <w:rPr>
            <w:rStyle w:val="Hyperlink"/>
            <w:lang w:val="fr-FR"/>
          </w:rPr>
          <w:t>méandres</w:t>
        </w:r>
      </w:hyperlink>
      <w:r w:rsidRPr="0032190F">
        <w:rPr>
          <w:lang w:val="fr-FR"/>
        </w:rPr>
        <w:t xml:space="preserve">, </w:t>
      </w:r>
      <w:hyperlink r:id="rId5196" w:anchor="Cul_Proto_Art_TAC_T_g_chevrons" w:history="1">
        <w:r w:rsidR="00B64961" w:rsidRPr="0032190F">
          <w:rPr>
            <w:rStyle w:val="Hyperlink"/>
            <w:lang w:val="fr-FR" w:eastAsia="en-GB"/>
          </w:rPr>
          <w:t>chevrons</w:t>
        </w:r>
      </w:hyperlink>
      <w:r w:rsidR="009824DC" w:rsidRPr="009824DC">
        <w:rPr>
          <w:lang w:val="fr-FR"/>
        </w:rPr>
        <w:t xml:space="preserve"> </w:t>
      </w:r>
      <w:r w:rsidR="001068CE" w:rsidRPr="0032190F">
        <w:rPr>
          <w:lang w:val="fr-FR"/>
        </w:rPr>
        <w:t xml:space="preserve">datés du </w:t>
      </w:r>
      <w:r w:rsidR="009824DC">
        <w:rPr>
          <w:lang w:val="fr-FR"/>
        </w:rPr>
        <w:t>BF</w:t>
      </w:r>
      <w:r w:rsidR="001068CE" w:rsidRPr="0032190F">
        <w:rPr>
          <w:lang w:val="fr-FR"/>
        </w:rPr>
        <w:t xml:space="preserve"> 3b </w:t>
      </w:r>
      <w:r w:rsidRPr="0032190F">
        <w:rPr>
          <w:lang w:val="fr-FR"/>
        </w:rPr>
        <w:t>(BIB 1935 p. 305)</w:t>
      </w:r>
    </w:p>
    <w:p w14:paraId="66C2F231" w14:textId="77777777" w:rsidR="00E51F43" w:rsidRPr="0032190F" w:rsidRDefault="00E51F43" w:rsidP="00E51F43">
      <w:pPr>
        <w:jc w:val="both"/>
        <w:rPr>
          <w:lang w:val="fr-FR"/>
        </w:rPr>
      </w:pPr>
    </w:p>
    <w:p w14:paraId="5FD22B60" w14:textId="77777777" w:rsidR="00E51F43" w:rsidRPr="0032190F" w:rsidRDefault="00E51F43" w:rsidP="00426FF9">
      <w:pPr>
        <w:pStyle w:val="Heading1"/>
      </w:pPr>
      <w:r w:rsidRPr="0032190F">
        <w:t>CAZELES</w:t>
      </w:r>
    </w:p>
    <w:p w14:paraId="1CD6D918" w14:textId="77777777" w:rsidR="00E51F43" w:rsidRPr="0032190F" w:rsidRDefault="00E51F43" w:rsidP="00E51F43">
      <w:pPr>
        <w:jc w:val="both"/>
        <w:rPr>
          <w:lang w:val="fr-FR"/>
        </w:rPr>
      </w:pPr>
    </w:p>
    <w:p w14:paraId="795331AD" w14:textId="7B708085" w:rsidR="00E51F43" w:rsidRPr="0032190F" w:rsidRDefault="00E51F43" w:rsidP="00E51F43">
      <w:pPr>
        <w:jc w:val="both"/>
        <w:rPr>
          <w:lang w:val="fr-FR"/>
        </w:rPr>
      </w:pPr>
      <w:r w:rsidRPr="0032190F">
        <w:rPr>
          <w:lang w:val="fr-FR"/>
        </w:rPr>
        <w:t xml:space="preserve">La fosse de Cazèles à Rabastens </w:t>
      </w:r>
      <w:r w:rsidR="004F2BAC" w:rsidRPr="0032190F">
        <w:rPr>
          <w:lang w:val="fr-FR"/>
        </w:rPr>
        <w:t xml:space="preserve">(Tarn) </w:t>
      </w:r>
      <w:r w:rsidRPr="0032190F">
        <w:rPr>
          <w:lang w:val="fr-FR"/>
        </w:rPr>
        <w:t xml:space="preserve">a livré des décors céramiques du type </w:t>
      </w:r>
      <w:hyperlink r:id="rId5197" w:anchor="Cul_Proto_Art_TAC_T_g_chevrons" w:history="1">
        <w:r w:rsidR="00B64961" w:rsidRPr="0032190F">
          <w:rPr>
            <w:rStyle w:val="Hyperlink"/>
            <w:lang w:val="fr-FR" w:eastAsia="en-GB"/>
          </w:rPr>
          <w:t>chevrons</w:t>
        </w:r>
      </w:hyperlink>
      <w:r w:rsidRPr="0032190F">
        <w:rPr>
          <w:lang w:val="fr-FR"/>
        </w:rPr>
        <w:t>et triangles hachurés</w:t>
      </w:r>
      <w:r w:rsidR="004F2BAC" w:rsidRPr="0032190F">
        <w:rPr>
          <w:lang w:val="fr-FR"/>
        </w:rPr>
        <w:t xml:space="preserve"> ainsi qu’une unique représentation </w:t>
      </w:r>
      <w:hyperlink r:id="rId5198" w:anchor="Cul_Proto_Art_TAC_T_z" w:history="1">
        <w:r w:rsidR="00017B49" w:rsidRPr="0032190F">
          <w:rPr>
            <w:rStyle w:val="Hyperlink"/>
            <w:lang w:val="fr-FR"/>
          </w:rPr>
          <w:t>zoomorphe</w:t>
        </w:r>
      </w:hyperlink>
      <w:r w:rsidR="001068CE" w:rsidRPr="0032190F">
        <w:rPr>
          <w:lang w:val="fr-FR"/>
        </w:rPr>
        <w:t xml:space="preserve">datés du Bronze final 3b </w:t>
      </w:r>
      <w:r w:rsidR="004F2BAC" w:rsidRPr="0032190F">
        <w:rPr>
          <w:lang w:val="fr-FR"/>
        </w:rPr>
        <w:t>(BIB 1935 p. 305)</w:t>
      </w:r>
      <w:r w:rsidR="00170B69" w:rsidRPr="0032190F">
        <w:rPr>
          <w:lang w:val="fr-FR"/>
        </w:rPr>
        <w:t xml:space="preserve"> Apparition de décors p</w:t>
      </w:r>
      <w:r w:rsidR="001068CE" w:rsidRPr="0032190F">
        <w:rPr>
          <w:lang w:val="fr-FR"/>
        </w:rPr>
        <w:t>eints au Bronze final 3b (BIB 1935 p. 308)</w:t>
      </w:r>
    </w:p>
    <w:p w14:paraId="07A5B063" w14:textId="77777777" w:rsidR="00E51F43" w:rsidRPr="0032190F" w:rsidRDefault="00E51F43" w:rsidP="00177582">
      <w:pPr>
        <w:jc w:val="both"/>
        <w:rPr>
          <w:lang w:val="fr-FR"/>
        </w:rPr>
      </w:pPr>
    </w:p>
    <w:p w14:paraId="7A6C8739" w14:textId="77777777" w:rsidR="004F2BAC" w:rsidRPr="0032190F" w:rsidRDefault="004F2BAC" w:rsidP="00426FF9">
      <w:pPr>
        <w:pStyle w:val="Heading1"/>
      </w:pPr>
      <w:bookmarkStart w:id="2239" w:name="Sit_Pech_Egos"/>
      <w:r w:rsidRPr="0032190F">
        <w:t>PECH-EGOS</w:t>
      </w:r>
    </w:p>
    <w:bookmarkEnd w:id="2239"/>
    <w:p w14:paraId="308C9DEE" w14:textId="77777777" w:rsidR="004F2BAC" w:rsidRPr="0032190F" w:rsidRDefault="004F2BAC" w:rsidP="00177582">
      <w:pPr>
        <w:jc w:val="both"/>
        <w:rPr>
          <w:lang w:val="fr-FR"/>
        </w:rPr>
      </w:pPr>
    </w:p>
    <w:p w14:paraId="1D936FA1" w14:textId="0439B199" w:rsidR="004F2BAC" w:rsidRPr="0032190F" w:rsidRDefault="004F2BAC" w:rsidP="004F2BAC">
      <w:pPr>
        <w:jc w:val="both"/>
        <w:rPr>
          <w:lang w:val="fr-FR"/>
        </w:rPr>
      </w:pPr>
      <w:r w:rsidRPr="0032190F">
        <w:rPr>
          <w:lang w:val="fr-FR"/>
        </w:rPr>
        <w:t xml:space="preserve">Pech-Egos à Penne (Tarn) a livré des décors céramiques du type </w:t>
      </w:r>
      <w:hyperlink r:id="rId5199" w:anchor="Cul_Proto_Art_TAC_T_g_chevrons" w:history="1">
        <w:r w:rsidR="00B64961" w:rsidRPr="0032190F">
          <w:rPr>
            <w:rStyle w:val="Hyperlink"/>
            <w:lang w:val="fr-FR" w:eastAsia="en-GB"/>
          </w:rPr>
          <w:t>chevrons</w:t>
        </w:r>
      </w:hyperlink>
      <w:r w:rsidRPr="0032190F">
        <w:rPr>
          <w:lang w:val="fr-FR"/>
        </w:rPr>
        <w:t xml:space="preserve">et triangles hachurés </w:t>
      </w:r>
      <w:r w:rsidR="001068CE" w:rsidRPr="0032190F">
        <w:rPr>
          <w:lang w:val="fr-FR"/>
        </w:rPr>
        <w:t xml:space="preserve">datés du Bronze final 3b </w:t>
      </w:r>
      <w:r w:rsidRPr="0032190F">
        <w:rPr>
          <w:lang w:val="fr-FR"/>
        </w:rPr>
        <w:t>(BIB 1935 p. 305)</w:t>
      </w:r>
    </w:p>
    <w:p w14:paraId="3C2E47DC" w14:textId="77777777" w:rsidR="001068CE" w:rsidRPr="0032190F" w:rsidRDefault="001068CE" w:rsidP="001068CE">
      <w:pPr>
        <w:jc w:val="both"/>
        <w:rPr>
          <w:lang w:val="fr-FR"/>
        </w:rPr>
      </w:pPr>
    </w:p>
    <w:p w14:paraId="56878AA1" w14:textId="77777777" w:rsidR="001068CE" w:rsidRPr="0032190F" w:rsidRDefault="00A4527C" w:rsidP="00426FF9">
      <w:pPr>
        <w:pStyle w:val="Heading1"/>
      </w:pPr>
      <w:bookmarkStart w:id="2240" w:name="Sit_Causse"/>
      <w:r>
        <w:t>CAUSSE</w:t>
      </w:r>
    </w:p>
    <w:bookmarkEnd w:id="2240"/>
    <w:p w14:paraId="28DE15CF" w14:textId="77777777" w:rsidR="001068CE" w:rsidRDefault="00D24452" w:rsidP="001068CE">
      <w:pPr>
        <w:jc w:val="both"/>
        <w:rPr>
          <w:lang w:val="fr-FR"/>
        </w:rPr>
      </w:pPr>
      <w:r>
        <w:rPr>
          <w:lang w:val="fr-FR"/>
        </w:rPr>
        <w:t>Le Causse, Causse (Le)</w:t>
      </w:r>
    </w:p>
    <w:p w14:paraId="6AF77F70" w14:textId="77777777" w:rsidR="00D24452" w:rsidRPr="0032190F" w:rsidRDefault="00D24452" w:rsidP="001068CE">
      <w:pPr>
        <w:jc w:val="both"/>
        <w:rPr>
          <w:lang w:val="fr-FR"/>
        </w:rPr>
      </w:pPr>
    </w:p>
    <w:p w14:paraId="33E0D257" w14:textId="26DD5152" w:rsidR="001068CE" w:rsidRPr="0032190F" w:rsidRDefault="00A4527C" w:rsidP="001068CE">
      <w:pPr>
        <w:jc w:val="both"/>
        <w:rPr>
          <w:lang w:val="fr-FR"/>
        </w:rPr>
      </w:pPr>
      <w:r>
        <w:rPr>
          <w:lang w:val="fr-FR"/>
        </w:rPr>
        <w:t>La nécropole du Causse (</w:t>
      </w:r>
      <w:r w:rsidR="00CD2219" w:rsidRPr="0032190F">
        <w:rPr>
          <w:lang w:val="fr-FR"/>
        </w:rPr>
        <w:t>Castres</w:t>
      </w:r>
      <w:r>
        <w:rPr>
          <w:lang w:val="fr-FR"/>
        </w:rPr>
        <w:t>)</w:t>
      </w:r>
      <w:r w:rsidR="00CD2219" w:rsidRPr="0032190F">
        <w:rPr>
          <w:lang w:val="fr-FR"/>
        </w:rPr>
        <w:t xml:space="preserve"> (BIB 2160). </w:t>
      </w:r>
      <w:r w:rsidR="001068CE" w:rsidRPr="0032190F">
        <w:rPr>
          <w:lang w:val="fr-FR"/>
        </w:rPr>
        <w:t>La nécropole du Causse (</w:t>
      </w:r>
      <w:r w:rsidR="001068CE" w:rsidRPr="00D24452">
        <w:rPr>
          <w:lang w:val="fr-FR"/>
        </w:rPr>
        <w:t>Labruguière</w:t>
      </w:r>
      <w:r w:rsidR="001068CE" w:rsidRPr="0032190F">
        <w:rPr>
          <w:lang w:val="fr-FR"/>
        </w:rPr>
        <w:t xml:space="preserve">, Tarn) a livré de la céramique mailhacienne (BIB 1946). Le mobilier du Causse présente des affinités importantes avec le Mailhacien classique :urnes à col vertical avec deux anses, représentations </w:t>
      </w:r>
      <w:hyperlink r:id="rId5200" w:anchor="Cul_Proto_Art_TAC_T_z" w:history="1">
        <w:r w:rsidR="00017B49" w:rsidRPr="0032190F">
          <w:rPr>
            <w:rStyle w:val="Hyperlink"/>
            <w:lang w:val="fr-FR"/>
          </w:rPr>
          <w:t>zoomorphes</w:t>
        </w:r>
      </w:hyperlink>
      <w:r w:rsidRPr="00A4527C">
        <w:rPr>
          <w:lang w:val="fr-FR"/>
        </w:rPr>
        <w:t xml:space="preserve"> </w:t>
      </w:r>
      <w:r w:rsidR="001068CE" w:rsidRPr="0032190F">
        <w:rPr>
          <w:lang w:val="fr-FR"/>
        </w:rPr>
        <w:t xml:space="preserve">représentant des </w:t>
      </w:r>
      <w:hyperlink r:id="rId5201" w:anchor="Cul_Proto_Art_TAC_T_z_chev" w:history="1">
        <w:r w:rsidR="00017B49" w:rsidRPr="0032190F">
          <w:rPr>
            <w:rStyle w:val="Hyperlink"/>
            <w:lang w:val="fr-FR"/>
          </w:rPr>
          <w:t>équidés</w:t>
        </w:r>
      </w:hyperlink>
      <w:r w:rsidRPr="00A4527C">
        <w:rPr>
          <w:lang w:val="fr-FR"/>
        </w:rPr>
        <w:t xml:space="preserve"> </w:t>
      </w:r>
      <w:r w:rsidR="001068CE" w:rsidRPr="0032190F">
        <w:rPr>
          <w:lang w:val="fr-FR"/>
        </w:rPr>
        <w:t xml:space="preserve">emboités datés du </w:t>
      </w:r>
      <w:r>
        <w:rPr>
          <w:lang w:val="fr-FR"/>
        </w:rPr>
        <w:t>BF</w:t>
      </w:r>
      <w:r w:rsidR="001068CE" w:rsidRPr="0032190F">
        <w:rPr>
          <w:lang w:val="fr-FR"/>
        </w:rPr>
        <w:t xml:space="preserve"> 3b</w:t>
      </w:r>
      <w:r>
        <w:rPr>
          <w:lang w:val="fr-FR"/>
        </w:rPr>
        <w:t xml:space="preserve"> </w:t>
      </w:r>
      <w:r w:rsidR="001068CE" w:rsidRPr="0032190F">
        <w:rPr>
          <w:lang w:val="fr-FR"/>
        </w:rPr>
        <w:t xml:space="preserve">(BIB 1935 p. 305) </w:t>
      </w:r>
    </w:p>
    <w:p w14:paraId="52F227C0" w14:textId="77777777" w:rsidR="00CD2219" w:rsidRPr="0032190F" w:rsidRDefault="00CD2219" w:rsidP="001068CE">
      <w:pPr>
        <w:jc w:val="both"/>
        <w:rPr>
          <w:lang w:val="fr-FR"/>
        </w:rPr>
      </w:pPr>
    </w:p>
    <w:p w14:paraId="2EEBC9EB" w14:textId="77777777" w:rsidR="00CD2219" w:rsidRPr="0032190F" w:rsidRDefault="00CD2219" w:rsidP="00CD2219">
      <w:pPr>
        <w:pStyle w:val="Heading2"/>
      </w:pPr>
      <w:r w:rsidRPr="0032190F">
        <w:t>t_513</w:t>
      </w:r>
    </w:p>
    <w:p w14:paraId="26ADF5B1" w14:textId="77777777" w:rsidR="00CD2219" w:rsidRPr="0032190F" w:rsidRDefault="00CD2219" w:rsidP="00CD2219">
      <w:pPr>
        <w:autoSpaceDE w:val="0"/>
        <w:autoSpaceDN w:val="0"/>
        <w:adjustRightInd w:val="0"/>
        <w:rPr>
          <w:rFonts w:ascii="TimesNewRomanPSMT" w:hAnsi="TimesNewRomanPSMT" w:cs="TimesNewRomanPSMT"/>
          <w:lang w:val="fr-FR" w:eastAsia="en-GB"/>
        </w:rPr>
      </w:pPr>
    </w:p>
    <w:p w14:paraId="7AB75F6A" w14:textId="77777777" w:rsidR="00CD2219" w:rsidRPr="00D24452" w:rsidRDefault="00CD2219" w:rsidP="00CD2219">
      <w:pPr>
        <w:autoSpaceDE w:val="0"/>
        <w:autoSpaceDN w:val="0"/>
        <w:adjustRightInd w:val="0"/>
        <w:rPr>
          <w:lang w:val="fr-FR"/>
        </w:rPr>
      </w:pPr>
      <w:r w:rsidRPr="00D24452">
        <w:rPr>
          <w:lang w:val="fr-FR" w:eastAsia="en-GB"/>
        </w:rPr>
        <w:t>Epingle à tête enroulée sur laquelle était encore enfilée des anneaux de type 6 et 7 (Giraud, Pons, Janin 2003, p. 60, pl. 51, n°9 in BIB 2160),</w:t>
      </w:r>
    </w:p>
    <w:p w14:paraId="67D456B9" w14:textId="77777777" w:rsidR="00312BD8" w:rsidRPr="0032190F" w:rsidRDefault="00312BD8" w:rsidP="001068CE">
      <w:pPr>
        <w:jc w:val="both"/>
        <w:rPr>
          <w:lang w:val="fr-FR"/>
        </w:rPr>
      </w:pPr>
      <w:r w:rsidRPr="0032190F">
        <w:rPr>
          <w:lang w:val="fr-FR"/>
        </w:rPr>
        <w:br/>
        <w:t>BORIE-BASSE</w:t>
      </w:r>
    </w:p>
    <w:p w14:paraId="580FE2BA" w14:textId="77777777" w:rsidR="00312BD8" w:rsidRPr="0032190F" w:rsidRDefault="00312BD8" w:rsidP="001068CE">
      <w:pPr>
        <w:jc w:val="both"/>
        <w:rPr>
          <w:lang w:val="fr-FR"/>
        </w:rPr>
      </w:pPr>
      <w:r w:rsidRPr="0032190F">
        <w:rPr>
          <w:lang w:val="fr-FR"/>
        </w:rPr>
        <w:t>Le site de la Borie-Basse</w:t>
      </w:r>
      <w:r w:rsidR="0077485B" w:rsidRPr="0032190F">
        <w:rPr>
          <w:lang w:val="fr-FR"/>
        </w:rPr>
        <w:t xml:space="preserve"> (Livers-Cazelles, Tarn) a livré des décors céramiques de la fin de l’âge du Bronze (BIB 1935 fig. 404)</w:t>
      </w:r>
    </w:p>
    <w:p w14:paraId="7479EC82" w14:textId="77777777" w:rsidR="0077485B" w:rsidRPr="0032190F" w:rsidRDefault="0077485B" w:rsidP="001068CE">
      <w:pPr>
        <w:jc w:val="both"/>
        <w:rPr>
          <w:lang w:val="fr-FR"/>
        </w:rPr>
      </w:pPr>
    </w:p>
    <w:p w14:paraId="0473297F" w14:textId="77777777" w:rsidR="0077485B" w:rsidRPr="0032190F" w:rsidRDefault="0077485B" w:rsidP="001068CE">
      <w:pPr>
        <w:jc w:val="both"/>
        <w:rPr>
          <w:lang w:val="fr-FR"/>
        </w:rPr>
      </w:pPr>
      <w:r w:rsidRPr="0032190F">
        <w:rPr>
          <w:lang w:val="fr-FR"/>
        </w:rPr>
        <w:t>ROUGE (LE)</w:t>
      </w:r>
    </w:p>
    <w:p w14:paraId="510BA0C3" w14:textId="77777777" w:rsidR="0077485B" w:rsidRPr="0032190F" w:rsidRDefault="0077485B" w:rsidP="001068CE">
      <w:pPr>
        <w:jc w:val="both"/>
        <w:rPr>
          <w:lang w:val="fr-FR"/>
        </w:rPr>
      </w:pPr>
      <w:r w:rsidRPr="0032190F">
        <w:rPr>
          <w:lang w:val="fr-FR"/>
        </w:rPr>
        <w:t>Le site du Rougé (Montans, Tarn) a livré des décors céramiques de la fin de l’âge du Bronze (BIB 1935 fig. 404)</w:t>
      </w:r>
    </w:p>
    <w:p w14:paraId="46233873" w14:textId="77777777" w:rsidR="0077485B" w:rsidRPr="0032190F" w:rsidRDefault="0077485B" w:rsidP="001068CE">
      <w:pPr>
        <w:jc w:val="both"/>
        <w:rPr>
          <w:lang w:val="fr-FR"/>
        </w:rPr>
      </w:pPr>
      <w:r w:rsidRPr="0032190F">
        <w:rPr>
          <w:lang w:val="fr-FR"/>
        </w:rPr>
        <w:br/>
        <w:t>RAFFEL</w:t>
      </w:r>
    </w:p>
    <w:p w14:paraId="503964ED" w14:textId="77777777" w:rsidR="0077485B" w:rsidRPr="0032190F" w:rsidRDefault="0077485B" w:rsidP="001068CE">
      <w:pPr>
        <w:jc w:val="both"/>
        <w:rPr>
          <w:lang w:val="fr-FR"/>
        </w:rPr>
      </w:pPr>
      <w:r w:rsidRPr="0032190F">
        <w:rPr>
          <w:lang w:val="fr-FR"/>
        </w:rPr>
        <w:t>Le site de Raffel (Montpinier, Tarn) a livré des décors céramiques de la fin de l’âge du Bronze (BIB 1935 fig. 404)</w:t>
      </w:r>
    </w:p>
    <w:p w14:paraId="44E1A712" w14:textId="77777777" w:rsidR="0077485B" w:rsidRPr="0032190F" w:rsidRDefault="0077485B" w:rsidP="001068CE">
      <w:pPr>
        <w:jc w:val="both"/>
        <w:rPr>
          <w:lang w:val="fr-FR"/>
        </w:rPr>
      </w:pPr>
    </w:p>
    <w:p w14:paraId="1FD3489D" w14:textId="77777777" w:rsidR="0077485B" w:rsidRPr="0032190F" w:rsidRDefault="0077485B" w:rsidP="001068CE">
      <w:pPr>
        <w:jc w:val="both"/>
        <w:rPr>
          <w:lang w:val="fr-FR"/>
        </w:rPr>
      </w:pPr>
      <w:r w:rsidRPr="0032190F">
        <w:rPr>
          <w:lang w:val="fr-FR"/>
        </w:rPr>
        <w:t>GARENNE (LA)</w:t>
      </w:r>
    </w:p>
    <w:p w14:paraId="0795782B" w14:textId="77777777" w:rsidR="0077485B" w:rsidRPr="0032190F" w:rsidRDefault="0077485B" w:rsidP="0077485B">
      <w:pPr>
        <w:jc w:val="both"/>
        <w:rPr>
          <w:lang w:val="fr-FR"/>
        </w:rPr>
      </w:pPr>
      <w:r w:rsidRPr="0032190F">
        <w:rPr>
          <w:lang w:val="fr-FR"/>
        </w:rPr>
        <w:t>Le site de la Garenne (Penne, Tarn) a livré des décors céramiques de la fin de l’âge du Bronze (BIB 1935 fig. 404)</w:t>
      </w:r>
    </w:p>
    <w:p w14:paraId="0C2FC7E4" w14:textId="77777777" w:rsidR="0077485B" w:rsidRPr="0032190F" w:rsidRDefault="0077485B" w:rsidP="0077485B">
      <w:pPr>
        <w:jc w:val="both"/>
        <w:rPr>
          <w:lang w:val="fr-FR"/>
        </w:rPr>
      </w:pPr>
    </w:p>
    <w:p w14:paraId="20142722" w14:textId="77777777" w:rsidR="0077485B" w:rsidRPr="0032190F" w:rsidRDefault="0077485B" w:rsidP="0077485B">
      <w:pPr>
        <w:jc w:val="both"/>
        <w:rPr>
          <w:lang w:val="fr-FR"/>
        </w:rPr>
      </w:pPr>
      <w:r w:rsidRPr="0032190F">
        <w:rPr>
          <w:lang w:val="fr-FR"/>
        </w:rPr>
        <w:t>PYRAMIDE (LA)</w:t>
      </w:r>
    </w:p>
    <w:p w14:paraId="402E0AC2" w14:textId="77777777" w:rsidR="0077485B" w:rsidRPr="0032190F" w:rsidRDefault="0077485B" w:rsidP="0077485B">
      <w:pPr>
        <w:jc w:val="both"/>
        <w:rPr>
          <w:lang w:val="fr-FR"/>
        </w:rPr>
      </w:pPr>
      <w:r w:rsidRPr="0032190F">
        <w:rPr>
          <w:lang w:val="fr-FR"/>
        </w:rPr>
        <w:t>Le site de la Pyramide (Penne, Tarn) a livré des décors céramiques de la fin de l’âge du Bronze (BIB 1935 fig. 404)</w:t>
      </w:r>
    </w:p>
    <w:p w14:paraId="415F9249" w14:textId="77777777" w:rsidR="0077485B" w:rsidRPr="0032190F" w:rsidRDefault="0077485B" w:rsidP="0077485B">
      <w:pPr>
        <w:jc w:val="both"/>
        <w:rPr>
          <w:lang w:val="fr-FR"/>
        </w:rPr>
      </w:pPr>
    </w:p>
    <w:p w14:paraId="0A7BE43F" w14:textId="77777777" w:rsidR="0077485B" w:rsidRPr="0032190F" w:rsidRDefault="0077485B" w:rsidP="0077485B">
      <w:pPr>
        <w:jc w:val="both"/>
        <w:rPr>
          <w:lang w:val="fr-FR"/>
        </w:rPr>
      </w:pPr>
      <w:r w:rsidRPr="0032190F">
        <w:rPr>
          <w:lang w:val="fr-FR"/>
        </w:rPr>
        <w:t>LAS PEYRAS</w:t>
      </w:r>
    </w:p>
    <w:p w14:paraId="4DF003AD" w14:textId="77777777" w:rsidR="0077485B" w:rsidRPr="0032190F" w:rsidRDefault="0077485B" w:rsidP="001068CE">
      <w:pPr>
        <w:jc w:val="both"/>
        <w:rPr>
          <w:lang w:val="fr-FR"/>
        </w:rPr>
      </w:pPr>
      <w:r w:rsidRPr="0032190F">
        <w:rPr>
          <w:lang w:val="fr-FR"/>
        </w:rPr>
        <w:t>Le site de Las Peyras (Rabastens, Tarn) a livré des décors céramiques de la fin de l’âge du Bronze (BIB 1935 fig. 404)</w:t>
      </w:r>
    </w:p>
    <w:p w14:paraId="0BC9E5EF" w14:textId="77777777" w:rsidR="0077485B" w:rsidRPr="0032190F" w:rsidRDefault="0077485B" w:rsidP="001068CE">
      <w:pPr>
        <w:jc w:val="both"/>
        <w:rPr>
          <w:lang w:val="fr-FR"/>
        </w:rPr>
      </w:pPr>
    </w:p>
    <w:p w14:paraId="5B86AC62" w14:textId="77777777" w:rsidR="0077485B" w:rsidRPr="0032190F" w:rsidRDefault="0077485B" w:rsidP="001068CE">
      <w:pPr>
        <w:jc w:val="both"/>
        <w:rPr>
          <w:lang w:val="fr-FR"/>
        </w:rPr>
      </w:pPr>
      <w:r w:rsidRPr="0032190F">
        <w:rPr>
          <w:lang w:val="fr-FR"/>
        </w:rPr>
        <w:t>PIGASSO</w:t>
      </w:r>
    </w:p>
    <w:p w14:paraId="58900C08" w14:textId="77777777" w:rsidR="0077485B" w:rsidRPr="0032190F" w:rsidRDefault="0077485B" w:rsidP="001068CE">
      <w:pPr>
        <w:jc w:val="both"/>
        <w:rPr>
          <w:lang w:val="fr-FR"/>
        </w:rPr>
      </w:pPr>
      <w:r w:rsidRPr="0032190F">
        <w:rPr>
          <w:lang w:val="fr-FR"/>
        </w:rPr>
        <w:t>Le site de Pigasso (Rabastens, Tarn) a livré des décors céramiques de la fin de l’âge du Bronze (BIB 1935 fig. 404)</w:t>
      </w:r>
    </w:p>
    <w:p w14:paraId="292A8658" w14:textId="77777777" w:rsidR="0077485B" w:rsidRPr="0032190F" w:rsidRDefault="0077485B" w:rsidP="001068CE">
      <w:pPr>
        <w:jc w:val="both"/>
        <w:rPr>
          <w:lang w:val="fr-FR"/>
        </w:rPr>
      </w:pPr>
      <w:r w:rsidRPr="0032190F">
        <w:rPr>
          <w:lang w:val="fr-FR"/>
        </w:rPr>
        <w:br/>
        <w:t>GABOR</w:t>
      </w:r>
    </w:p>
    <w:p w14:paraId="5F70A5F9" w14:textId="77777777" w:rsidR="0077485B" w:rsidRPr="0032190F" w:rsidRDefault="0077485B" w:rsidP="001068CE">
      <w:pPr>
        <w:jc w:val="both"/>
        <w:rPr>
          <w:lang w:val="fr-FR"/>
        </w:rPr>
      </w:pPr>
      <w:r w:rsidRPr="0032190F">
        <w:rPr>
          <w:lang w:val="fr-FR"/>
        </w:rPr>
        <w:t>Le site de Gabor (Saint-Sulpice, Tarn) a livré des décors céramiques de la fin de l’âge du Bronze (BIB 1935 fig. 404)</w:t>
      </w:r>
    </w:p>
    <w:p w14:paraId="7F9C30A6" w14:textId="77777777" w:rsidR="0034764E" w:rsidRPr="0032190F" w:rsidRDefault="0034764E" w:rsidP="001068CE">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6"/>
        <w:gridCol w:w="1303"/>
        <w:gridCol w:w="1743"/>
      </w:tblGrid>
      <w:tr w:rsidR="0034764E" w14:paraId="1C9859CD" w14:textId="77777777" w:rsidTr="00C35EA7">
        <w:trPr>
          <w:jc w:val="center"/>
        </w:trPr>
        <w:tc>
          <w:tcPr>
            <w:tcW w:w="976" w:type="dxa"/>
          </w:tcPr>
          <w:p w14:paraId="26033F6D" w14:textId="77777777" w:rsidR="0034764E" w:rsidRDefault="0034764E" w:rsidP="00C35EA7">
            <w:pPr>
              <w:jc w:val="both"/>
            </w:pPr>
            <w:r>
              <w:t>phases</w:t>
            </w:r>
          </w:p>
        </w:tc>
        <w:tc>
          <w:tcPr>
            <w:tcW w:w="1303" w:type="dxa"/>
          </w:tcPr>
          <w:p w14:paraId="65A4FA75" w14:textId="77777777" w:rsidR="0034764E" w:rsidRDefault="0034764E" w:rsidP="00C35EA7">
            <w:pPr>
              <w:jc w:val="both"/>
            </w:pPr>
            <w:r>
              <w:t>périodes</w:t>
            </w:r>
          </w:p>
        </w:tc>
        <w:tc>
          <w:tcPr>
            <w:tcW w:w="1743" w:type="dxa"/>
          </w:tcPr>
          <w:p w14:paraId="05294DBF" w14:textId="77777777" w:rsidR="0034764E" w:rsidRDefault="0034764E" w:rsidP="00C35EA7">
            <w:pPr>
              <w:jc w:val="both"/>
            </w:pPr>
            <w:r>
              <w:t>datations (BC)</w:t>
            </w:r>
          </w:p>
        </w:tc>
      </w:tr>
      <w:tr w:rsidR="0034764E" w14:paraId="322CA3C2" w14:textId="77777777" w:rsidTr="00C35EA7">
        <w:trPr>
          <w:jc w:val="center"/>
        </w:trPr>
        <w:tc>
          <w:tcPr>
            <w:tcW w:w="976" w:type="dxa"/>
          </w:tcPr>
          <w:p w14:paraId="1BB9D6E8" w14:textId="77777777" w:rsidR="0034764E" w:rsidRDefault="0034764E" w:rsidP="00C35EA7">
            <w:pPr>
              <w:jc w:val="both"/>
            </w:pPr>
            <w:r>
              <w:t>III</w:t>
            </w:r>
          </w:p>
        </w:tc>
        <w:tc>
          <w:tcPr>
            <w:tcW w:w="1303" w:type="dxa"/>
          </w:tcPr>
          <w:p w14:paraId="4376360F" w14:textId="77777777" w:rsidR="0034764E" w:rsidRDefault="0034764E" w:rsidP="00C35EA7">
            <w:pPr>
              <w:jc w:val="both"/>
            </w:pPr>
            <w:r>
              <w:t>fin Fer 1</w:t>
            </w:r>
          </w:p>
        </w:tc>
        <w:tc>
          <w:tcPr>
            <w:tcW w:w="1743" w:type="dxa"/>
          </w:tcPr>
          <w:p w14:paraId="2904A4A2" w14:textId="77777777" w:rsidR="0034764E" w:rsidRDefault="0034764E" w:rsidP="00C35EA7">
            <w:pPr>
              <w:jc w:val="both"/>
            </w:pPr>
            <w:r>
              <w:t>600-500</w:t>
            </w:r>
          </w:p>
        </w:tc>
      </w:tr>
      <w:tr w:rsidR="0034764E" w14:paraId="402BC8AE" w14:textId="77777777" w:rsidTr="00C35EA7">
        <w:trPr>
          <w:jc w:val="center"/>
        </w:trPr>
        <w:tc>
          <w:tcPr>
            <w:tcW w:w="976" w:type="dxa"/>
          </w:tcPr>
          <w:p w14:paraId="75931933" w14:textId="77777777" w:rsidR="0034764E" w:rsidRDefault="0034764E" w:rsidP="00C35EA7">
            <w:pPr>
              <w:jc w:val="both"/>
            </w:pPr>
            <w:r>
              <w:t>II</w:t>
            </w:r>
          </w:p>
        </w:tc>
        <w:tc>
          <w:tcPr>
            <w:tcW w:w="1303" w:type="dxa"/>
          </w:tcPr>
          <w:p w14:paraId="273A9D8F" w14:textId="77777777" w:rsidR="0034764E" w:rsidRDefault="0034764E" w:rsidP="00C35EA7">
            <w:pPr>
              <w:jc w:val="both"/>
            </w:pPr>
            <w:r>
              <w:t>déb. Fer 1</w:t>
            </w:r>
          </w:p>
        </w:tc>
        <w:tc>
          <w:tcPr>
            <w:tcW w:w="1743" w:type="dxa"/>
          </w:tcPr>
          <w:p w14:paraId="0EBB3D4F" w14:textId="77777777" w:rsidR="0034764E" w:rsidRDefault="0034764E" w:rsidP="00C35EA7">
            <w:pPr>
              <w:jc w:val="both"/>
            </w:pPr>
            <w:r>
              <w:t>650-600</w:t>
            </w:r>
          </w:p>
        </w:tc>
      </w:tr>
      <w:tr w:rsidR="0034764E" w14:paraId="3B8A2457" w14:textId="77777777" w:rsidTr="00C35EA7">
        <w:trPr>
          <w:jc w:val="center"/>
        </w:trPr>
        <w:tc>
          <w:tcPr>
            <w:tcW w:w="976" w:type="dxa"/>
          </w:tcPr>
          <w:p w14:paraId="6ABE91E7" w14:textId="77777777" w:rsidR="0034764E" w:rsidRDefault="0034764E" w:rsidP="00C35EA7">
            <w:pPr>
              <w:jc w:val="both"/>
            </w:pPr>
            <w:r>
              <w:t>I</w:t>
            </w:r>
          </w:p>
        </w:tc>
        <w:tc>
          <w:tcPr>
            <w:tcW w:w="1303" w:type="dxa"/>
          </w:tcPr>
          <w:p w14:paraId="2BF02AD4" w14:textId="77777777" w:rsidR="0034764E" w:rsidRDefault="0034764E" w:rsidP="00C35EA7">
            <w:pPr>
              <w:jc w:val="both"/>
            </w:pPr>
            <w:r>
              <w:t>BF 3b</w:t>
            </w:r>
          </w:p>
        </w:tc>
        <w:tc>
          <w:tcPr>
            <w:tcW w:w="1743" w:type="dxa"/>
          </w:tcPr>
          <w:p w14:paraId="37A7CDAD" w14:textId="77777777" w:rsidR="0034764E" w:rsidRDefault="0034764E" w:rsidP="00C35EA7">
            <w:pPr>
              <w:jc w:val="both"/>
            </w:pPr>
            <w:r>
              <w:t>800-650</w:t>
            </w:r>
          </w:p>
        </w:tc>
      </w:tr>
    </w:tbl>
    <w:p w14:paraId="3DA0E3D0" w14:textId="77777777" w:rsidR="0034764E" w:rsidRDefault="0034764E" w:rsidP="001068CE">
      <w:pPr>
        <w:jc w:val="both"/>
      </w:pPr>
      <w:r>
        <w:t xml:space="preserve">(BIB 1872 p. 38) </w:t>
      </w:r>
    </w:p>
    <w:p w14:paraId="605083F8" w14:textId="77777777" w:rsidR="001068CE" w:rsidRDefault="001068CE" w:rsidP="001068CE">
      <w:pPr>
        <w:jc w:val="both"/>
      </w:pPr>
    </w:p>
    <w:p w14:paraId="0BE3A008" w14:textId="77777777" w:rsidR="0077485B" w:rsidRDefault="0077485B" w:rsidP="001068CE">
      <w:pPr>
        <w:jc w:val="both"/>
      </w:pPr>
      <w:r>
        <w:t>CATUSSE</w:t>
      </w:r>
    </w:p>
    <w:p w14:paraId="367F0BB4" w14:textId="77777777" w:rsidR="0077485B" w:rsidRPr="0032190F" w:rsidRDefault="0077485B" w:rsidP="001068CE">
      <w:pPr>
        <w:jc w:val="both"/>
        <w:rPr>
          <w:lang w:val="fr-FR"/>
        </w:rPr>
      </w:pPr>
      <w:r w:rsidRPr="0032190F">
        <w:rPr>
          <w:lang w:val="fr-FR"/>
        </w:rPr>
        <w:t>Le site de Catusse (Venes, Tarn) a livré des décors céramiques de la fin de l’âge du Bronze (BIB 1935 fig. 404)</w:t>
      </w:r>
    </w:p>
    <w:p w14:paraId="42F0C617" w14:textId="77777777" w:rsidR="0077485B" w:rsidRPr="0032190F" w:rsidRDefault="0077485B" w:rsidP="001068CE">
      <w:pPr>
        <w:jc w:val="both"/>
        <w:rPr>
          <w:lang w:val="fr-FR"/>
        </w:rPr>
      </w:pPr>
    </w:p>
    <w:p w14:paraId="29EC480F" w14:textId="77777777" w:rsidR="0077485B" w:rsidRPr="0032190F" w:rsidRDefault="0077485B" w:rsidP="001068CE">
      <w:pPr>
        <w:jc w:val="both"/>
        <w:rPr>
          <w:lang w:val="fr-FR"/>
        </w:rPr>
      </w:pPr>
      <w:r w:rsidRPr="0032190F">
        <w:rPr>
          <w:lang w:val="fr-FR"/>
        </w:rPr>
        <w:t>TAP (LE)</w:t>
      </w:r>
    </w:p>
    <w:p w14:paraId="689529E9" w14:textId="77777777" w:rsidR="00B86B66" w:rsidRPr="0032190F" w:rsidRDefault="0077485B" w:rsidP="0077485B">
      <w:pPr>
        <w:jc w:val="both"/>
        <w:rPr>
          <w:lang w:val="fr-FR"/>
        </w:rPr>
      </w:pPr>
      <w:r w:rsidRPr="0032190F">
        <w:rPr>
          <w:lang w:val="fr-FR"/>
        </w:rPr>
        <w:t>Le site du Tap (Nègrepelisse, Tarn) a livré des décors céramiques de la fin de l’âge du Bronze (BIB 1935 fig. 404)</w:t>
      </w:r>
    </w:p>
    <w:p w14:paraId="3D75ADE8" w14:textId="77777777" w:rsidR="0077485B" w:rsidRPr="0032190F" w:rsidRDefault="0077485B" w:rsidP="001068CE">
      <w:pPr>
        <w:jc w:val="both"/>
        <w:rPr>
          <w:lang w:val="fr-FR"/>
        </w:rPr>
      </w:pPr>
    </w:p>
    <w:p w14:paraId="669D6416" w14:textId="77777777" w:rsidR="001068CE" w:rsidRPr="0032190F" w:rsidRDefault="001068CE" w:rsidP="00426FF9">
      <w:pPr>
        <w:pStyle w:val="Heading1"/>
      </w:pPr>
      <w:bookmarkStart w:id="2241" w:name="Sit_Mondi"/>
      <w:r w:rsidRPr="0032190F">
        <w:t>MONDI</w:t>
      </w:r>
    </w:p>
    <w:bookmarkEnd w:id="2241"/>
    <w:p w14:paraId="3F1592C8" w14:textId="24498747" w:rsidR="001068CE" w:rsidRPr="0032190F" w:rsidRDefault="001068CE" w:rsidP="001068CE">
      <w:pPr>
        <w:jc w:val="both"/>
        <w:rPr>
          <w:lang w:val="fr-FR"/>
        </w:rPr>
      </w:pPr>
      <w:r w:rsidRPr="0032190F">
        <w:rPr>
          <w:lang w:val="fr-FR"/>
        </w:rPr>
        <w:t>La nécropole de Mondi (Algans</w:t>
      </w:r>
      <w:r w:rsidR="00312BD8" w:rsidRPr="0032190F">
        <w:rPr>
          <w:lang w:val="fr-FR"/>
        </w:rPr>
        <w:t>, Tarn</w:t>
      </w:r>
      <w:r w:rsidRPr="0032190F">
        <w:rPr>
          <w:lang w:val="fr-FR"/>
        </w:rPr>
        <w:t xml:space="preserve">) a livré des céramiques à représentations </w:t>
      </w:r>
      <w:hyperlink r:id="rId5202" w:anchor="Cul_Proto_Art_TAC_T_z" w:history="1">
        <w:r w:rsidR="00017B49" w:rsidRPr="0032190F">
          <w:rPr>
            <w:rStyle w:val="Hyperlink"/>
            <w:lang w:val="fr-FR"/>
          </w:rPr>
          <w:t>zoomorphes</w:t>
        </w:r>
      </w:hyperlink>
      <w:r w:rsidR="00776AAB" w:rsidRPr="0032190F">
        <w:rPr>
          <w:lang w:val="fr-FR"/>
        </w:rPr>
        <w:t xml:space="preserve"> </w:t>
      </w:r>
      <w:r w:rsidRPr="0032190F">
        <w:rPr>
          <w:lang w:val="fr-FR"/>
        </w:rPr>
        <w:t>au trait simple [apparentés Mailhac] datés du Bronze final 3b (BIB 1935 p. 306)</w:t>
      </w:r>
    </w:p>
    <w:p w14:paraId="39ACE6FC" w14:textId="77777777" w:rsidR="00312BD8" w:rsidRPr="0032190F" w:rsidRDefault="00312BD8" w:rsidP="001068CE">
      <w:pPr>
        <w:jc w:val="both"/>
        <w:rPr>
          <w:lang w:val="fr-FR"/>
        </w:rPr>
      </w:pPr>
    </w:p>
    <w:p w14:paraId="392633B4" w14:textId="77777777" w:rsidR="00312BD8" w:rsidRPr="0032190F" w:rsidRDefault="00312BD8" w:rsidP="001068CE">
      <w:pPr>
        <w:jc w:val="both"/>
        <w:rPr>
          <w:lang w:val="fr-FR"/>
        </w:rPr>
      </w:pPr>
      <w:r w:rsidRPr="0032190F">
        <w:rPr>
          <w:lang w:val="fr-FR"/>
        </w:rPr>
        <w:t>TROIS PORTES</w:t>
      </w:r>
    </w:p>
    <w:p w14:paraId="099A5849" w14:textId="77777777" w:rsidR="00312BD8" w:rsidRPr="0032190F" w:rsidRDefault="00312BD8" w:rsidP="00312BD8">
      <w:pPr>
        <w:jc w:val="both"/>
        <w:rPr>
          <w:lang w:val="fr-FR"/>
        </w:rPr>
      </w:pPr>
      <w:r w:rsidRPr="0032190F">
        <w:rPr>
          <w:lang w:val="fr-FR"/>
        </w:rPr>
        <w:t>Le site des Trois Portes (Algans, Tarn) a livré des décors céramiques de la fin de l’âge du Bronze (BIB 1935 fig. 404)</w:t>
      </w:r>
    </w:p>
    <w:p w14:paraId="01399E79" w14:textId="77777777" w:rsidR="00312BD8" w:rsidRPr="0032190F" w:rsidRDefault="00312BD8" w:rsidP="00312BD8">
      <w:pPr>
        <w:jc w:val="both"/>
        <w:rPr>
          <w:lang w:val="fr-FR"/>
        </w:rPr>
      </w:pPr>
    </w:p>
    <w:p w14:paraId="1A81330B" w14:textId="77777777" w:rsidR="00312BD8" w:rsidRPr="0032190F" w:rsidRDefault="00312BD8" w:rsidP="00312BD8">
      <w:pPr>
        <w:jc w:val="both"/>
        <w:rPr>
          <w:lang w:val="fr-FR"/>
        </w:rPr>
      </w:pPr>
      <w:r w:rsidRPr="0032190F">
        <w:rPr>
          <w:lang w:val="fr-FR"/>
        </w:rPr>
        <w:t>CELLE</w:t>
      </w:r>
    </w:p>
    <w:p w14:paraId="698FF17B" w14:textId="77777777" w:rsidR="00312BD8" w:rsidRPr="0032190F" w:rsidRDefault="00312BD8" w:rsidP="00312BD8">
      <w:pPr>
        <w:jc w:val="both"/>
        <w:rPr>
          <w:lang w:val="fr-FR"/>
        </w:rPr>
      </w:pPr>
      <w:r w:rsidRPr="0032190F">
        <w:rPr>
          <w:lang w:val="fr-FR"/>
        </w:rPr>
        <w:t>Le site de Celle (Cagnac-les-Mines, Tarn) a livré des décors céramiques de la fin de l’âge du Bronze (BIB 1935 fig. 404)</w:t>
      </w:r>
    </w:p>
    <w:p w14:paraId="522FE1C6" w14:textId="77777777" w:rsidR="00312BD8" w:rsidRPr="0032190F" w:rsidRDefault="00312BD8" w:rsidP="00312BD8">
      <w:pPr>
        <w:jc w:val="both"/>
        <w:rPr>
          <w:lang w:val="fr-FR"/>
        </w:rPr>
      </w:pPr>
    </w:p>
    <w:p w14:paraId="11F5423F" w14:textId="77777777" w:rsidR="00312BD8" w:rsidRPr="0032190F" w:rsidRDefault="00312BD8" w:rsidP="00426FF9">
      <w:pPr>
        <w:pStyle w:val="Heading1"/>
      </w:pPr>
      <w:r w:rsidRPr="0032190F">
        <w:t>GAROTTIN</w:t>
      </w:r>
    </w:p>
    <w:p w14:paraId="08FB3226" w14:textId="77777777" w:rsidR="00312BD8" w:rsidRPr="0032190F" w:rsidRDefault="00312BD8" w:rsidP="00312BD8">
      <w:pPr>
        <w:jc w:val="both"/>
        <w:rPr>
          <w:lang w:val="fr-FR"/>
        </w:rPr>
      </w:pPr>
      <w:r w:rsidRPr="0032190F">
        <w:rPr>
          <w:lang w:val="fr-FR"/>
        </w:rPr>
        <w:t>Le site de Garottin (Castres, Tarn) a livré des décors céramiques de la fin de l’âge du Bronze (BIB 1935 fig. 404)</w:t>
      </w:r>
    </w:p>
    <w:p w14:paraId="27BF8551" w14:textId="77777777" w:rsidR="00312BD8" w:rsidRPr="0032190F" w:rsidRDefault="00312BD8" w:rsidP="00312BD8">
      <w:pPr>
        <w:jc w:val="both"/>
        <w:rPr>
          <w:lang w:val="fr-FR"/>
        </w:rPr>
      </w:pPr>
    </w:p>
    <w:p w14:paraId="796A4006" w14:textId="77777777" w:rsidR="00312BD8" w:rsidRPr="0032190F" w:rsidRDefault="00312BD8" w:rsidP="00312BD8">
      <w:pPr>
        <w:jc w:val="both"/>
        <w:rPr>
          <w:lang w:val="fr-FR"/>
        </w:rPr>
      </w:pPr>
      <w:r w:rsidRPr="0032190F">
        <w:rPr>
          <w:lang w:val="fr-FR"/>
        </w:rPr>
        <w:t>LACAZE-HAUTE</w:t>
      </w:r>
    </w:p>
    <w:p w14:paraId="7C2730F2" w14:textId="77777777" w:rsidR="00312BD8" w:rsidRPr="0032190F" w:rsidRDefault="00312BD8" w:rsidP="00312BD8">
      <w:pPr>
        <w:jc w:val="both"/>
        <w:rPr>
          <w:lang w:val="fr-FR"/>
        </w:rPr>
      </w:pPr>
      <w:r w:rsidRPr="0032190F">
        <w:rPr>
          <w:lang w:val="fr-FR"/>
        </w:rPr>
        <w:t>Le site de Lacaze-Haute (Castres, Tarn) a livré des décors céramiques de la fin de l’âge du Bronze (BIB 1935 fig. 404)</w:t>
      </w:r>
    </w:p>
    <w:p w14:paraId="068D9D0B" w14:textId="77777777" w:rsidR="00312BD8" w:rsidRPr="0032190F" w:rsidRDefault="00312BD8" w:rsidP="00312BD8">
      <w:pPr>
        <w:jc w:val="both"/>
        <w:rPr>
          <w:lang w:val="fr-FR"/>
        </w:rPr>
      </w:pPr>
    </w:p>
    <w:p w14:paraId="01CE5C7B" w14:textId="77777777" w:rsidR="00312BD8" w:rsidRPr="0032190F" w:rsidRDefault="00312BD8" w:rsidP="00312BD8">
      <w:pPr>
        <w:jc w:val="both"/>
        <w:rPr>
          <w:lang w:val="fr-FR"/>
        </w:rPr>
      </w:pPr>
      <w:r w:rsidRPr="0032190F">
        <w:rPr>
          <w:lang w:val="fr-FR"/>
        </w:rPr>
        <w:t>CLOT (LE)</w:t>
      </w:r>
    </w:p>
    <w:p w14:paraId="64BE97F9" w14:textId="77777777" w:rsidR="00312BD8" w:rsidRPr="0032190F" w:rsidRDefault="00312BD8" w:rsidP="00312BD8">
      <w:pPr>
        <w:jc w:val="both"/>
        <w:rPr>
          <w:lang w:val="fr-FR"/>
        </w:rPr>
      </w:pPr>
      <w:r w:rsidRPr="0032190F">
        <w:rPr>
          <w:lang w:val="fr-FR"/>
        </w:rPr>
        <w:lastRenderedPageBreak/>
        <w:t>Le site du Clot (Castres, Tarn) a livré des décors céramiques de la fin de l’âge du Bronze (BIB 1935 fig. 404)</w:t>
      </w:r>
    </w:p>
    <w:p w14:paraId="7ED91BA0" w14:textId="77777777" w:rsidR="00312BD8" w:rsidRPr="0032190F" w:rsidRDefault="00312BD8" w:rsidP="00312BD8">
      <w:pPr>
        <w:jc w:val="both"/>
        <w:rPr>
          <w:lang w:val="fr-FR"/>
        </w:rPr>
      </w:pPr>
    </w:p>
    <w:p w14:paraId="6A05B6BE" w14:textId="77777777" w:rsidR="00312BD8" w:rsidRPr="0032190F" w:rsidRDefault="00312BD8" w:rsidP="00426FF9">
      <w:pPr>
        <w:pStyle w:val="Heading1"/>
      </w:pPr>
      <w:bookmarkStart w:id="2242" w:name="Sit_Martinet"/>
      <w:r w:rsidRPr="0032190F">
        <w:t>MARTINET (LE)</w:t>
      </w:r>
    </w:p>
    <w:bookmarkEnd w:id="2242"/>
    <w:p w14:paraId="78408D55" w14:textId="12888D74" w:rsidR="00312BD8" w:rsidRPr="0032190F" w:rsidRDefault="00D24452" w:rsidP="00312BD8">
      <w:pPr>
        <w:jc w:val="both"/>
        <w:rPr>
          <w:lang w:val="fr-FR"/>
        </w:rPr>
      </w:pPr>
      <w:r>
        <w:rPr>
          <w:lang w:val="fr-FR"/>
        </w:rPr>
        <w:t xml:space="preserve">Nécropole du Martinet (BIB ?) </w:t>
      </w:r>
      <w:r w:rsidR="00312BD8" w:rsidRPr="0032190F">
        <w:rPr>
          <w:lang w:val="fr-FR"/>
        </w:rPr>
        <w:t>Le site du Martinet (Castres, Tarn) a livré des décors céramiques de la fin de l’âge du Bronze (BIB 1935 fig. 404)</w:t>
      </w:r>
      <w:r w:rsidR="00A61386" w:rsidRPr="0032190F">
        <w:rPr>
          <w:lang w:val="fr-FR"/>
        </w:rPr>
        <w:t xml:space="preserve"> Bronze final / Fer 1 intactes (L. Bourdajaud com. pers.). v. Nécropole du Causse, </w:t>
      </w:r>
      <w:hyperlink r:id="rId5203" w:anchor="Sit_Gourjade" w:history="1">
        <w:r w:rsidR="00A61386" w:rsidRPr="0032190F">
          <w:rPr>
            <w:rStyle w:val="Hyperlink"/>
            <w:lang w:val="fr-FR"/>
          </w:rPr>
          <w:t>nécropole de la Gourjade</w:t>
        </w:r>
      </w:hyperlink>
      <w:r w:rsidR="00A61386" w:rsidRPr="0032190F">
        <w:rPr>
          <w:lang w:val="fr-FR"/>
        </w:rPr>
        <w:t>.</w:t>
      </w:r>
    </w:p>
    <w:p w14:paraId="5F7AEED0" w14:textId="77777777" w:rsidR="001068CE" w:rsidRPr="0032190F" w:rsidRDefault="001068CE" w:rsidP="004F2BAC">
      <w:pPr>
        <w:jc w:val="both"/>
        <w:rPr>
          <w:lang w:val="fr-FR"/>
        </w:rPr>
      </w:pPr>
    </w:p>
    <w:p w14:paraId="0A288200" w14:textId="77777777" w:rsidR="00312BD8" w:rsidRPr="0032190F" w:rsidRDefault="00312BD8" w:rsidP="00426FF9">
      <w:pPr>
        <w:pStyle w:val="Heading1"/>
      </w:pPr>
      <w:r w:rsidRPr="0032190F">
        <w:t>AMIALHES (LES)</w:t>
      </w:r>
    </w:p>
    <w:p w14:paraId="4F0FE4B5" w14:textId="77777777" w:rsidR="00312BD8" w:rsidRPr="0032190F" w:rsidRDefault="00312BD8" w:rsidP="00312BD8">
      <w:pPr>
        <w:jc w:val="both"/>
        <w:rPr>
          <w:lang w:val="fr-FR"/>
        </w:rPr>
      </w:pPr>
      <w:r w:rsidRPr="0032190F">
        <w:rPr>
          <w:lang w:val="fr-FR"/>
        </w:rPr>
        <w:t>Le site des Amilhes (Castres, Tarn) a livré des décors céramiques de la fin de l’âge du Bronze (BIB 1935 fig. 404)</w:t>
      </w:r>
    </w:p>
    <w:p w14:paraId="2FC5E220" w14:textId="77777777" w:rsidR="00312BD8" w:rsidRPr="0032190F" w:rsidRDefault="00312BD8" w:rsidP="004F2BAC">
      <w:pPr>
        <w:jc w:val="both"/>
        <w:rPr>
          <w:lang w:val="fr-FR"/>
        </w:rPr>
      </w:pPr>
    </w:p>
    <w:p w14:paraId="5580AE74" w14:textId="77777777" w:rsidR="00312BD8" w:rsidRPr="0032190F" w:rsidRDefault="00312BD8" w:rsidP="004F2BAC">
      <w:pPr>
        <w:jc w:val="both"/>
        <w:rPr>
          <w:lang w:val="fr-FR"/>
        </w:rPr>
      </w:pPr>
      <w:r w:rsidRPr="0032190F">
        <w:rPr>
          <w:lang w:val="fr-FR"/>
        </w:rPr>
        <w:t>LACAM</w:t>
      </w:r>
    </w:p>
    <w:p w14:paraId="44B18742" w14:textId="77777777" w:rsidR="00312BD8" w:rsidRPr="0032190F" w:rsidRDefault="00312BD8" w:rsidP="004F2BAC">
      <w:pPr>
        <w:jc w:val="both"/>
        <w:rPr>
          <w:lang w:val="fr-FR"/>
        </w:rPr>
      </w:pPr>
      <w:r w:rsidRPr="0032190F">
        <w:rPr>
          <w:lang w:val="fr-FR"/>
        </w:rPr>
        <w:t>Le site de Lacam (Graulhet, Tarn) a livré des décors céramiques de la fin de l’âge du Bronze (BIB 1935 fig. 404)</w:t>
      </w:r>
    </w:p>
    <w:p w14:paraId="699ED720" w14:textId="77777777" w:rsidR="00312BD8" w:rsidRPr="0032190F" w:rsidRDefault="00312BD8" w:rsidP="004F2BAC">
      <w:pPr>
        <w:jc w:val="both"/>
        <w:rPr>
          <w:lang w:val="fr-FR"/>
        </w:rPr>
      </w:pPr>
      <w:r w:rsidRPr="0032190F">
        <w:rPr>
          <w:lang w:val="fr-FR"/>
        </w:rPr>
        <w:br/>
        <w:t>ENBIAU</w:t>
      </w:r>
    </w:p>
    <w:p w14:paraId="0DAFD2E6" w14:textId="77777777" w:rsidR="00312BD8" w:rsidRPr="0032190F" w:rsidRDefault="00312BD8" w:rsidP="004F2BAC">
      <w:pPr>
        <w:jc w:val="both"/>
        <w:rPr>
          <w:lang w:val="fr-FR"/>
        </w:rPr>
      </w:pPr>
      <w:r w:rsidRPr="0032190F">
        <w:rPr>
          <w:lang w:val="fr-FR"/>
        </w:rPr>
        <w:t>Le site d’Enbiau (Jonquières, Tarn) a livré des décors céramiques de la fin de l’âge du Bronze (BIB 1935 fig. 404)</w:t>
      </w:r>
    </w:p>
    <w:p w14:paraId="2D3A8717" w14:textId="77777777" w:rsidR="00312BD8" w:rsidRPr="0032190F" w:rsidRDefault="00312BD8" w:rsidP="004F2BAC">
      <w:pPr>
        <w:jc w:val="both"/>
        <w:rPr>
          <w:lang w:val="fr-FR"/>
        </w:rPr>
      </w:pPr>
    </w:p>
    <w:p w14:paraId="395D4669" w14:textId="77777777" w:rsidR="00312BD8" w:rsidRPr="0032190F" w:rsidRDefault="00312BD8" w:rsidP="00426FF9">
      <w:pPr>
        <w:pStyle w:val="Heading1"/>
      </w:pPr>
      <w:r w:rsidRPr="0032190F">
        <w:t>EN GASC</w:t>
      </w:r>
    </w:p>
    <w:p w14:paraId="4A6307CE" w14:textId="77777777" w:rsidR="00312BD8" w:rsidRPr="0032190F" w:rsidRDefault="00312BD8" w:rsidP="004F2BAC">
      <w:pPr>
        <w:jc w:val="both"/>
        <w:rPr>
          <w:lang w:val="fr-FR"/>
        </w:rPr>
      </w:pPr>
      <w:r w:rsidRPr="0032190F">
        <w:rPr>
          <w:lang w:val="fr-FR"/>
        </w:rPr>
        <w:t>Le site d’En Gasc (Labruguière, Tarn)a livré des décors céramiques de la fin de l’âge du Bronze (BIB 1935 fig. 404)</w:t>
      </w:r>
    </w:p>
    <w:p w14:paraId="542F459F" w14:textId="77777777" w:rsidR="00312BD8" w:rsidRPr="0032190F" w:rsidRDefault="00312BD8" w:rsidP="004F2BAC">
      <w:pPr>
        <w:jc w:val="both"/>
        <w:rPr>
          <w:lang w:val="fr-FR"/>
        </w:rPr>
      </w:pPr>
    </w:p>
    <w:p w14:paraId="348ED228" w14:textId="77777777" w:rsidR="00312BD8" w:rsidRPr="0032190F" w:rsidRDefault="00312BD8" w:rsidP="004F2BAC">
      <w:pPr>
        <w:jc w:val="both"/>
        <w:rPr>
          <w:lang w:val="fr-FR"/>
        </w:rPr>
      </w:pPr>
      <w:r w:rsidRPr="0032190F">
        <w:rPr>
          <w:lang w:val="fr-FR"/>
        </w:rPr>
        <w:t>FONTSARAILLE</w:t>
      </w:r>
    </w:p>
    <w:p w14:paraId="662129DC" w14:textId="77777777" w:rsidR="00312BD8" w:rsidRPr="0032190F" w:rsidRDefault="00312BD8" w:rsidP="004F2BAC">
      <w:pPr>
        <w:jc w:val="both"/>
        <w:rPr>
          <w:lang w:val="fr-FR"/>
        </w:rPr>
      </w:pPr>
      <w:r w:rsidRPr="0032190F">
        <w:rPr>
          <w:lang w:val="fr-FR"/>
        </w:rPr>
        <w:t>Le site de Fontsaraille (Lautrec, Tarn) a livré des décors céramiques de la fin de l’âge du Bronze (BIB 1935 fig. 404)</w:t>
      </w:r>
    </w:p>
    <w:p w14:paraId="214FDB41" w14:textId="77777777" w:rsidR="00312BD8" w:rsidRPr="0032190F" w:rsidRDefault="00312BD8" w:rsidP="004F2BAC">
      <w:pPr>
        <w:jc w:val="both"/>
        <w:rPr>
          <w:lang w:val="fr-FR"/>
        </w:rPr>
      </w:pPr>
    </w:p>
    <w:p w14:paraId="0F9B0989" w14:textId="77777777" w:rsidR="00312BD8" w:rsidRPr="0032190F" w:rsidRDefault="00312BD8" w:rsidP="004F2BAC">
      <w:pPr>
        <w:jc w:val="both"/>
        <w:rPr>
          <w:lang w:val="fr-FR"/>
        </w:rPr>
      </w:pPr>
      <w:r w:rsidRPr="0032190F">
        <w:rPr>
          <w:lang w:val="fr-FR"/>
        </w:rPr>
        <w:t>FRANCOUMAS</w:t>
      </w:r>
    </w:p>
    <w:p w14:paraId="49C973BB" w14:textId="77777777" w:rsidR="00312BD8" w:rsidRPr="0032190F" w:rsidRDefault="00312BD8" w:rsidP="00312BD8">
      <w:pPr>
        <w:jc w:val="both"/>
        <w:rPr>
          <w:lang w:val="fr-FR"/>
        </w:rPr>
      </w:pPr>
      <w:r w:rsidRPr="0032190F">
        <w:rPr>
          <w:lang w:val="fr-FR"/>
        </w:rPr>
        <w:t>Le site de Francoumas (Lautrec, Tarn) a livré des décors céramiques de la fin de l’âge du Bronze (BIB 1935 fig. 404)</w:t>
      </w:r>
    </w:p>
    <w:p w14:paraId="5069B828" w14:textId="77777777" w:rsidR="00312BD8" w:rsidRPr="0032190F" w:rsidRDefault="00312BD8" w:rsidP="00312BD8">
      <w:pPr>
        <w:jc w:val="both"/>
        <w:rPr>
          <w:lang w:val="fr-FR"/>
        </w:rPr>
      </w:pPr>
    </w:p>
    <w:p w14:paraId="02CAAD9A" w14:textId="77777777" w:rsidR="00312BD8" w:rsidRPr="0032190F" w:rsidRDefault="00312BD8" w:rsidP="00312BD8">
      <w:pPr>
        <w:jc w:val="both"/>
        <w:rPr>
          <w:lang w:val="fr-FR"/>
        </w:rPr>
      </w:pPr>
      <w:r w:rsidRPr="0032190F">
        <w:rPr>
          <w:lang w:val="fr-FR"/>
        </w:rPr>
        <w:t>GENIBRETTE</w:t>
      </w:r>
    </w:p>
    <w:p w14:paraId="3472A2F8" w14:textId="77777777" w:rsidR="00312BD8" w:rsidRPr="0032190F" w:rsidRDefault="00312BD8" w:rsidP="00312BD8">
      <w:pPr>
        <w:jc w:val="both"/>
        <w:rPr>
          <w:lang w:val="fr-FR"/>
        </w:rPr>
      </w:pPr>
      <w:r w:rsidRPr="0032190F">
        <w:rPr>
          <w:lang w:val="fr-FR"/>
        </w:rPr>
        <w:t>Les sites de la Génibrette 1 et 2 (Lautrec, Tarn) ont livré des décors céramiques de la fin de l’âge du Bronze (BIB 1935 fig. 404)</w:t>
      </w:r>
    </w:p>
    <w:p w14:paraId="2CE2DC83" w14:textId="77777777" w:rsidR="00664E89" w:rsidRPr="0032190F" w:rsidRDefault="00664E89" w:rsidP="00312BD8">
      <w:pPr>
        <w:jc w:val="both"/>
        <w:rPr>
          <w:lang w:val="fr-FR"/>
        </w:rPr>
      </w:pPr>
    </w:p>
    <w:p w14:paraId="163264F6" w14:textId="77777777" w:rsidR="00664E89" w:rsidRPr="0032190F" w:rsidRDefault="00664E89" w:rsidP="00426FF9">
      <w:pPr>
        <w:pStyle w:val="Heading1"/>
      </w:pPr>
      <w:bookmarkStart w:id="2243" w:name="Sit_Traytie"/>
      <w:r w:rsidRPr="0032190F">
        <w:t>TRAYTIE</w:t>
      </w:r>
    </w:p>
    <w:bookmarkEnd w:id="2243"/>
    <w:p w14:paraId="2657DCE7" w14:textId="77FCDB6F" w:rsidR="00664E89" w:rsidRPr="0032190F" w:rsidRDefault="00664E89" w:rsidP="00664E89">
      <w:pPr>
        <w:jc w:val="both"/>
        <w:rPr>
          <w:lang w:val="fr-FR"/>
        </w:rPr>
      </w:pPr>
      <w:r w:rsidRPr="0032190F">
        <w:rPr>
          <w:lang w:val="fr-FR"/>
        </w:rPr>
        <w:t xml:space="preserve">La nécropole du Traytié (Lautrec) a livré des céramiques à représentations </w:t>
      </w:r>
      <w:hyperlink r:id="rId5204" w:anchor="Cul_Proto_Art_TAC_T_z" w:history="1">
        <w:r w:rsidR="00017B49" w:rsidRPr="0032190F">
          <w:rPr>
            <w:rStyle w:val="Hyperlink"/>
            <w:lang w:val="fr-FR"/>
          </w:rPr>
          <w:t>zoomorphes</w:t>
        </w:r>
      </w:hyperlink>
      <w:r w:rsidR="000238DA" w:rsidRPr="0032190F">
        <w:rPr>
          <w:lang w:val="fr-FR"/>
        </w:rPr>
        <w:t xml:space="preserve"> </w:t>
      </w:r>
      <w:r w:rsidRPr="0032190F">
        <w:rPr>
          <w:lang w:val="fr-FR"/>
        </w:rPr>
        <w:t xml:space="preserve">au trait simple [apparentés Mailhac] datés du </w:t>
      </w:r>
      <w:r w:rsidR="002932B0">
        <w:rPr>
          <w:lang w:val="fr-FR"/>
        </w:rPr>
        <w:t>BF</w:t>
      </w:r>
      <w:r w:rsidRPr="0032190F">
        <w:rPr>
          <w:lang w:val="fr-FR"/>
        </w:rPr>
        <w:t xml:space="preserve"> 3b (BIB 1935 p. 306)</w:t>
      </w:r>
    </w:p>
    <w:p w14:paraId="13C251DA" w14:textId="77777777" w:rsidR="00664E89" w:rsidRPr="0032190F" w:rsidRDefault="00664E89" w:rsidP="00664E89">
      <w:pPr>
        <w:jc w:val="both"/>
        <w:rPr>
          <w:lang w:val="fr-FR"/>
        </w:rPr>
      </w:pPr>
    </w:p>
    <w:p w14:paraId="20CADA0F" w14:textId="77777777" w:rsidR="00664E89" w:rsidRPr="0032190F" w:rsidRDefault="00664E89" w:rsidP="00664E89">
      <w:pPr>
        <w:jc w:val="both"/>
        <w:rPr>
          <w:lang w:val="fr-FR"/>
        </w:rPr>
      </w:pPr>
      <w:r w:rsidRPr="0032190F">
        <w:rPr>
          <w:lang w:val="fr-FR"/>
        </w:rPr>
        <w:t>PIOCH (LE)</w:t>
      </w:r>
    </w:p>
    <w:p w14:paraId="211C3E54" w14:textId="77777777" w:rsidR="00664E89" w:rsidRPr="0032190F" w:rsidRDefault="00664E89" w:rsidP="00664E89">
      <w:pPr>
        <w:jc w:val="both"/>
        <w:rPr>
          <w:lang w:val="fr-FR"/>
        </w:rPr>
      </w:pPr>
      <w:r w:rsidRPr="0032190F">
        <w:rPr>
          <w:lang w:val="fr-FR"/>
        </w:rPr>
        <w:t>Le site du Pioch (Lautrec, Tarn)a livré des décors céramiques de la fin de l’âge du Bronze (BIB 1935 fig. 404)</w:t>
      </w:r>
    </w:p>
    <w:p w14:paraId="538FDDED" w14:textId="77777777" w:rsidR="00664E89" w:rsidRPr="0032190F" w:rsidRDefault="00664E89" w:rsidP="00664E89">
      <w:pPr>
        <w:jc w:val="both"/>
        <w:rPr>
          <w:lang w:val="fr-FR"/>
        </w:rPr>
      </w:pPr>
    </w:p>
    <w:p w14:paraId="5141BCE4" w14:textId="77777777" w:rsidR="00664E89" w:rsidRPr="0032190F" w:rsidRDefault="00664E89" w:rsidP="00664E89">
      <w:pPr>
        <w:jc w:val="both"/>
        <w:rPr>
          <w:lang w:val="fr-FR"/>
        </w:rPr>
      </w:pPr>
      <w:r w:rsidRPr="0032190F">
        <w:rPr>
          <w:lang w:val="fr-FR"/>
        </w:rPr>
        <w:t>PAULIE</w:t>
      </w:r>
    </w:p>
    <w:p w14:paraId="61F850F7" w14:textId="77777777" w:rsidR="00664E89" w:rsidRPr="0032190F" w:rsidRDefault="00664E89" w:rsidP="00664E89">
      <w:pPr>
        <w:jc w:val="both"/>
        <w:rPr>
          <w:lang w:val="fr-FR"/>
        </w:rPr>
      </w:pPr>
      <w:r w:rsidRPr="0032190F">
        <w:rPr>
          <w:lang w:val="fr-FR"/>
        </w:rPr>
        <w:t>Le site de Paulie (Lautrec, Tarn)a livré des décors céramiques de la fin de l’âge du Bronze (BIB 1935 fig. 404)</w:t>
      </w:r>
    </w:p>
    <w:p w14:paraId="0E470147" w14:textId="77777777" w:rsidR="00312BD8" w:rsidRPr="0032190F" w:rsidRDefault="00312BD8" w:rsidP="004F2BAC">
      <w:pPr>
        <w:jc w:val="both"/>
        <w:rPr>
          <w:lang w:val="fr-FR"/>
        </w:rPr>
      </w:pPr>
    </w:p>
    <w:p w14:paraId="5508C9B2" w14:textId="77777777" w:rsidR="00B86B66" w:rsidRPr="0032190F" w:rsidRDefault="00B86B66" w:rsidP="004F2BAC">
      <w:pPr>
        <w:jc w:val="both"/>
        <w:rPr>
          <w:lang w:val="fr-FR"/>
        </w:rPr>
      </w:pPr>
      <w:r w:rsidRPr="0032190F">
        <w:rPr>
          <w:lang w:val="fr-FR"/>
        </w:rPr>
        <w:t>PEYREIROUX (LES)</w:t>
      </w:r>
    </w:p>
    <w:p w14:paraId="4D2EA7C0" w14:textId="77777777" w:rsidR="00B86B66" w:rsidRPr="0032190F" w:rsidRDefault="00B86B66" w:rsidP="004F2BAC">
      <w:pPr>
        <w:jc w:val="both"/>
        <w:rPr>
          <w:lang w:val="fr-FR"/>
        </w:rPr>
      </w:pPr>
      <w:r w:rsidRPr="0032190F">
        <w:rPr>
          <w:lang w:val="fr-FR"/>
        </w:rPr>
        <w:lastRenderedPageBreak/>
        <w:t>Le site des Peyreiroux (Beauregard-Bassac, Dordogne) a livré des décors céramiques de la fin de l’âge du Bronze (BIB 1935 fig. 404)</w:t>
      </w:r>
    </w:p>
    <w:p w14:paraId="11E654C8" w14:textId="77777777" w:rsidR="00B86B66" w:rsidRPr="0032190F" w:rsidRDefault="00B86B66" w:rsidP="004F2BAC">
      <w:pPr>
        <w:jc w:val="both"/>
        <w:rPr>
          <w:lang w:val="fr-FR"/>
        </w:rPr>
      </w:pPr>
      <w:r w:rsidRPr="0032190F">
        <w:rPr>
          <w:lang w:val="fr-FR"/>
        </w:rPr>
        <w:br/>
        <w:t>BOURG (LE)</w:t>
      </w:r>
    </w:p>
    <w:p w14:paraId="4C4F42F0" w14:textId="77777777" w:rsidR="00B86B66" w:rsidRPr="0032190F" w:rsidRDefault="00B86B66" w:rsidP="00B86B66">
      <w:pPr>
        <w:jc w:val="both"/>
        <w:rPr>
          <w:lang w:val="fr-FR"/>
        </w:rPr>
      </w:pPr>
      <w:r w:rsidRPr="0032190F">
        <w:rPr>
          <w:lang w:val="fr-FR"/>
        </w:rPr>
        <w:t>Le site du Bourg (Beynac, Dordogne) a livré des décors céramiques de la fin de l’âge du Bronze (BIB 1935 fig. 404)</w:t>
      </w:r>
    </w:p>
    <w:p w14:paraId="17C7D991" w14:textId="77777777" w:rsidR="00B86B66" w:rsidRPr="0032190F" w:rsidRDefault="00B86B66" w:rsidP="00B86B66">
      <w:pPr>
        <w:jc w:val="both"/>
        <w:rPr>
          <w:lang w:val="fr-FR"/>
        </w:rPr>
      </w:pPr>
    </w:p>
    <w:p w14:paraId="68F24420" w14:textId="77777777" w:rsidR="00B86B66" w:rsidRPr="0032190F" w:rsidRDefault="00B86B66" w:rsidP="00B86B66">
      <w:pPr>
        <w:jc w:val="both"/>
        <w:rPr>
          <w:lang w:val="fr-FR"/>
        </w:rPr>
      </w:pPr>
      <w:r w:rsidRPr="0032190F">
        <w:rPr>
          <w:lang w:val="fr-FR"/>
        </w:rPr>
        <w:t>TRALY</w:t>
      </w:r>
    </w:p>
    <w:p w14:paraId="312C5F29" w14:textId="77777777" w:rsidR="00B86B66" w:rsidRPr="0032190F" w:rsidRDefault="00B86B66" w:rsidP="00B86B66">
      <w:pPr>
        <w:jc w:val="both"/>
        <w:rPr>
          <w:lang w:val="fr-FR"/>
        </w:rPr>
      </w:pPr>
      <w:r w:rsidRPr="0032190F">
        <w:rPr>
          <w:lang w:val="fr-FR"/>
        </w:rPr>
        <w:t>Le site de Traly (Calès, Dordogne) a livré des décors céramiques de la fin de l’âge du Bronze (BIB 1935 fig. 404)</w:t>
      </w:r>
    </w:p>
    <w:p w14:paraId="0E4B7214" w14:textId="77777777" w:rsidR="00B86B66" w:rsidRPr="0032190F" w:rsidRDefault="00B86B66" w:rsidP="00B86B66">
      <w:pPr>
        <w:jc w:val="both"/>
        <w:rPr>
          <w:lang w:val="fr-FR"/>
        </w:rPr>
      </w:pPr>
    </w:p>
    <w:p w14:paraId="7F6415FF" w14:textId="77777777" w:rsidR="00B86B66" w:rsidRPr="0032190F" w:rsidRDefault="00B86B66" w:rsidP="004F2BAC">
      <w:pPr>
        <w:jc w:val="both"/>
        <w:rPr>
          <w:lang w:val="fr-FR"/>
        </w:rPr>
      </w:pPr>
      <w:r w:rsidRPr="0032190F">
        <w:rPr>
          <w:lang w:val="fr-FR"/>
        </w:rPr>
        <w:t>FAYARD (LE)</w:t>
      </w:r>
    </w:p>
    <w:p w14:paraId="3DACC256" w14:textId="77777777" w:rsidR="00B86B66" w:rsidRPr="0032190F" w:rsidRDefault="00B86B66" w:rsidP="004F2BAC">
      <w:pPr>
        <w:jc w:val="both"/>
        <w:rPr>
          <w:lang w:val="fr-FR"/>
        </w:rPr>
      </w:pPr>
      <w:r w:rsidRPr="0032190F">
        <w:rPr>
          <w:lang w:val="fr-FR"/>
        </w:rPr>
        <w:t>Le site du Fayard (Campagne, Dordogne) a livré des décors céramiques de la fin de l’âge du Bronze (BIB 1935 fig. 404)</w:t>
      </w:r>
    </w:p>
    <w:p w14:paraId="27A829E5" w14:textId="77777777" w:rsidR="00B86B66" w:rsidRPr="0032190F" w:rsidRDefault="00B86B66" w:rsidP="004F2BAC">
      <w:pPr>
        <w:jc w:val="both"/>
        <w:rPr>
          <w:lang w:val="fr-FR"/>
        </w:rPr>
      </w:pPr>
    </w:p>
    <w:p w14:paraId="795C090F" w14:textId="77777777" w:rsidR="00B86B66" w:rsidRPr="0032190F" w:rsidRDefault="00B86B66" w:rsidP="004F2BAC">
      <w:pPr>
        <w:jc w:val="both"/>
        <w:rPr>
          <w:lang w:val="fr-FR"/>
        </w:rPr>
      </w:pPr>
      <w:r w:rsidRPr="0032190F">
        <w:rPr>
          <w:lang w:val="fr-FR"/>
        </w:rPr>
        <w:t>BOISSIERE</w:t>
      </w:r>
    </w:p>
    <w:p w14:paraId="5AD4809B" w14:textId="77777777" w:rsidR="00B86B66" w:rsidRPr="0032190F" w:rsidRDefault="00B86B66" w:rsidP="00B86B66">
      <w:pPr>
        <w:jc w:val="both"/>
        <w:rPr>
          <w:lang w:val="fr-FR"/>
        </w:rPr>
      </w:pPr>
      <w:r w:rsidRPr="0032190F">
        <w:rPr>
          <w:lang w:val="fr-FR"/>
        </w:rPr>
        <w:t>Le site de Boissière (Castels, Dordogne) a livré des décors céramiques de la fin de l’âge du Bronze (BIB 1935 fig. 404)</w:t>
      </w:r>
    </w:p>
    <w:p w14:paraId="25569366" w14:textId="77777777" w:rsidR="00B86B66" w:rsidRPr="0032190F" w:rsidRDefault="00B86B66" w:rsidP="00B86B66">
      <w:pPr>
        <w:jc w:val="both"/>
        <w:rPr>
          <w:lang w:val="fr-FR"/>
        </w:rPr>
      </w:pPr>
    </w:p>
    <w:p w14:paraId="056188C6" w14:textId="77777777" w:rsidR="00B86B66" w:rsidRPr="0032190F" w:rsidRDefault="00B86B66" w:rsidP="00426FF9">
      <w:pPr>
        <w:pStyle w:val="Heading1"/>
      </w:pPr>
      <w:bookmarkStart w:id="2244" w:name="Sit_Poteries_Grotte"/>
      <w:r w:rsidRPr="0032190F">
        <w:t>POTERIES (GROTTE DES)</w:t>
      </w:r>
    </w:p>
    <w:bookmarkEnd w:id="2244"/>
    <w:p w14:paraId="09C8C9CF" w14:textId="77777777" w:rsidR="00B86B66" w:rsidRPr="0032190F" w:rsidRDefault="00B86B66" w:rsidP="00B86B66">
      <w:pPr>
        <w:jc w:val="both"/>
        <w:rPr>
          <w:lang w:val="fr-FR"/>
        </w:rPr>
      </w:pPr>
      <w:r w:rsidRPr="0032190F">
        <w:rPr>
          <w:lang w:val="fr-FR"/>
        </w:rPr>
        <w:t>Le site de la grotte des Poteries (Cénac-et-Saint-Julien, Dordogne) a livré des décors céramiques de la fin de l’âge du Bronze (BIB 1935 fig. 404)</w:t>
      </w:r>
    </w:p>
    <w:p w14:paraId="76F2AE50" w14:textId="77777777" w:rsidR="00B86B66" w:rsidRPr="0032190F" w:rsidRDefault="00B86B66" w:rsidP="00B86B66">
      <w:pPr>
        <w:jc w:val="both"/>
        <w:rPr>
          <w:lang w:val="fr-FR"/>
        </w:rPr>
      </w:pPr>
    </w:p>
    <w:p w14:paraId="57162208" w14:textId="77777777" w:rsidR="00B86B66" w:rsidRPr="0032190F" w:rsidRDefault="00B86B66" w:rsidP="00B86B66">
      <w:pPr>
        <w:jc w:val="both"/>
        <w:rPr>
          <w:lang w:val="fr-FR"/>
        </w:rPr>
      </w:pPr>
      <w:r w:rsidRPr="0032190F">
        <w:rPr>
          <w:lang w:val="fr-FR"/>
        </w:rPr>
        <w:t>CORDES (CHEMIN DES)</w:t>
      </w:r>
    </w:p>
    <w:p w14:paraId="07246733" w14:textId="77777777" w:rsidR="00B86B66" w:rsidRPr="0032190F" w:rsidRDefault="00B86B66" w:rsidP="00B86B66">
      <w:pPr>
        <w:jc w:val="both"/>
        <w:rPr>
          <w:lang w:val="fr-FR"/>
        </w:rPr>
      </w:pPr>
      <w:r w:rsidRPr="0032190F">
        <w:rPr>
          <w:lang w:val="fr-FR"/>
        </w:rPr>
        <w:t>Lesite du Chemin des Cordes (Corgnac-sur-l’Isle, Dordogne) a livré des décors céramiques de la fin de l’âge du Bronze (BIB 1935 fig. 404)</w:t>
      </w:r>
    </w:p>
    <w:p w14:paraId="1A97BE49" w14:textId="77777777" w:rsidR="00B86B66" w:rsidRPr="0032190F" w:rsidRDefault="00B86B66" w:rsidP="00B86B66">
      <w:pPr>
        <w:jc w:val="both"/>
        <w:rPr>
          <w:lang w:val="fr-FR"/>
        </w:rPr>
      </w:pPr>
    </w:p>
    <w:p w14:paraId="4A6BB72F" w14:textId="77777777" w:rsidR="00B86B66" w:rsidRPr="0032190F" w:rsidRDefault="00B86B66" w:rsidP="00426FF9">
      <w:pPr>
        <w:pStyle w:val="Heading1"/>
      </w:pPr>
      <w:bookmarkStart w:id="2245" w:name="Sit_Ecorneboeuf"/>
      <w:r w:rsidRPr="0032190F">
        <w:t>ECORNEBOEUF</w:t>
      </w:r>
    </w:p>
    <w:bookmarkEnd w:id="2245"/>
    <w:p w14:paraId="215F568D" w14:textId="77777777" w:rsidR="00B86B66" w:rsidRPr="0032190F" w:rsidRDefault="00B86B66" w:rsidP="00B86B66">
      <w:pPr>
        <w:jc w:val="both"/>
        <w:rPr>
          <w:lang w:val="fr-FR"/>
        </w:rPr>
      </w:pPr>
      <w:r w:rsidRPr="0032190F">
        <w:rPr>
          <w:lang w:val="fr-FR"/>
        </w:rPr>
        <w:t>Le site d’Écorneboeuf (Coulounieix-Chammiers, Dordogne) a livré des décors céramiques de la fin de l’âge du Bronze (BIB 1935 fig. 404)</w:t>
      </w:r>
      <w:r w:rsidR="00851C87" w:rsidRPr="0032190F">
        <w:rPr>
          <w:lang w:val="fr-FR"/>
        </w:rPr>
        <w:t xml:space="preserve">. Roue pleine en terre cuite avec bourrelets </w:t>
      </w:r>
      <w:r w:rsidR="007D7C88" w:rsidRPr="0032190F">
        <w:rPr>
          <w:lang w:val="fr-FR"/>
        </w:rPr>
        <w:t>bordant</w:t>
      </w:r>
      <w:r w:rsidR="00851C87" w:rsidRPr="0032190F">
        <w:rPr>
          <w:lang w:val="fr-FR"/>
        </w:rPr>
        <w:t xml:space="preserve"> la perforation </w:t>
      </w:r>
      <w:r w:rsidR="007D7C88" w:rsidRPr="0032190F">
        <w:rPr>
          <w:lang w:val="fr-FR"/>
        </w:rPr>
        <w:t>du Bronze final 3</w:t>
      </w:r>
      <w:r w:rsidR="00851C87" w:rsidRPr="0032190F">
        <w:rPr>
          <w:lang w:val="fr-FR"/>
        </w:rPr>
        <w:t xml:space="preserve"> (BIB 2212 p. 438)</w:t>
      </w:r>
    </w:p>
    <w:p w14:paraId="618815D8" w14:textId="77777777" w:rsidR="00B86B66" w:rsidRPr="0032190F" w:rsidRDefault="00B86B66" w:rsidP="00B86B66">
      <w:pPr>
        <w:jc w:val="both"/>
        <w:rPr>
          <w:lang w:val="fr-FR"/>
        </w:rPr>
      </w:pPr>
    </w:p>
    <w:p w14:paraId="3CBAE945" w14:textId="77777777" w:rsidR="00B86B66" w:rsidRPr="0032190F" w:rsidRDefault="00B86B66" w:rsidP="00B86B66">
      <w:pPr>
        <w:jc w:val="both"/>
        <w:rPr>
          <w:lang w:val="fr-FR"/>
        </w:rPr>
      </w:pPr>
      <w:r w:rsidRPr="0032190F">
        <w:rPr>
          <w:lang w:val="fr-FR"/>
        </w:rPr>
        <w:t>CLUZEAU A</w:t>
      </w:r>
    </w:p>
    <w:p w14:paraId="6993C1D3" w14:textId="77777777" w:rsidR="00B86B66" w:rsidRPr="0032190F" w:rsidRDefault="00B86B66" w:rsidP="00B86B66">
      <w:pPr>
        <w:jc w:val="both"/>
        <w:rPr>
          <w:lang w:val="fr-FR"/>
        </w:rPr>
      </w:pPr>
      <w:r w:rsidRPr="0032190F">
        <w:rPr>
          <w:lang w:val="fr-FR"/>
        </w:rPr>
        <w:t>Lesite de Cluzeau A (Domme, Dordogne) a livré des décors céramiques de la fin de l’âge du Bronze (BIB 1935 fig. 404)</w:t>
      </w:r>
    </w:p>
    <w:p w14:paraId="647F999C" w14:textId="77777777" w:rsidR="00B86B66" w:rsidRPr="0032190F" w:rsidRDefault="00B86B66" w:rsidP="00B86B66">
      <w:pPr>
        <w:jc w:val="both"/>
        <w:rPr>
          <w:lang w:val="fr-FR"/>
        </w:rPr>
      </w:pPr>
    </w:p>
    <w:p w14:paraId="0E34ED56" w14:textId="77777777" w:rsidR="00B86B66" w:rsidRPr="0032190F" w:rsidRDefault="00B86B66" w:rsidP="00B86B66">
      <w:pPr>
        <w:jc w:val="both"/>
        <w:rPr>
          <w:lang w:val="fr-FR"/>
        </w:rPr>
      </w:pPr>
      <w:r w:rsidRPr="0032190F">
        <w:rPr>
          <w:lang w:val="fr-FR"/>
        </w:rPr>
        <w:t>CODON</w:t>
      </w:r>
    </w:p>
    <w:p w14:paraId="1F81B2CB" w14:textId="77777777" w:rsidR="00B86B66" w:rsidRPr="0032190F" w:rsidRDefault="00B86B66" w:rsidP="00B86B66">
      <w:pPr>
        <w:jc w:val="both"/>
        <w:rPr>
          <w:lang w:val="fr-FR"/>
        </w:rPr>
      </w:pPr>
      <w:r w:rsidRPr="0032190F">
        <w:rPr>
          <w:lang w:val="fr-FR"/>
        </w:rPr>
        <w:t>Le site de Codon (Domme, Dordogne) a livré des décors céramiques de la fin de l’âge du Bronze (BIB 1935 fig. 404)</w:t>
      </w:r>
    </w:p>
    <w:p w14:paraId="4DB4D236" w14:textId="77777777" w:rsidR="00B86B66" w:rsidRPr="0032190F" w:rsidRDefault="00B86B66" w:rsidP="00B86B66">
      <w:pPr>
        <w:jc w:val="both"/>
        <w:rPr>
          <w:lang w:val="fr-FR"/>
        </w:rPr>
      </w:pPr>
    </w:p>
    <w:p w14:paraId="2CF151DC" w14:textId="77777777" w:rsidR="00B86B66" w:rsidRPr="0032190F" w:rsidRDefault="00B86B66" w:rsidP="00B86B66">
      <w:pPr>
        <w:jc w:val="both"/>
        <w:rPr>
          <w:lang w:val="fr-FR"/>
        </w:rPr>
      </w:pPr>
      <w:r w:rsidRPr="0032190F">
        <w:rPr>
          <w:lang w:val="fr-FR"/>
        </w:rPr>
        <w:t>JUBILE (GROTTE DU)</w:t>
      </w:r>
    </w:p>
    <w:p w14:paraId="40DE4282" w14:textId="77777777" w:rsidR="00B86B66" w:rsidRPr="0032190F" w:rsidRDefault="00B86B66" w:rsidP="00B86B66">
      <w:pPr>
        <w:jc w:val="both"/>
        <w:rPr>
          <w:lang w:val="fr-FR"/>
        </w:rPr>
      </w:pPr>
      <w:r w:rsidRPr="0032190F">
        <w:rPr>
          <w:lang w:val="fr-FR"/>
        </w:rPr>
        <w:t>La grotte du Jubilé (Domme, Dordogne) a livré des décors céramiques de la fin de l’âge du Bronze (BIB 1935 fig. 404)</w:t>
      </w:r>
    </w:p>
    <w:p w14:paraId="29AA4A0C" w14:textId="77777777" w:rsidR="00B86B66" w:rsidRPr="0032190F" w:rsidRDefault="00B86B66" w:rsidP="00B86B66">
      <w:pPr>
        <w:jc w:val="both"/>
        <w:rPr>
          <w:lang w:val="fr-FR"/>
        </w:rPr>
      </w:pPr>
    </w:p>
    <w:p w14:paraId="04E77984" w14:textId="77777777" w:rsidR="00B86B66" w:rsidRPr="0032190F" w:rsidRDefault="00B86B66" w:rsidP="00B86B66">
      <w:pPr>
        <w:jc w:val="both"/>
        <w:rPr>
          <w:lang w:val="fr-FR"/>
        </w:rPr>
      </w:pPr>
      <w:r w:rsidRPr="0032190F">
        <w:rPr>
          <w:lang w:val="fr-FR"/>
        </w:rPr>
        <w:t>MARTINE (LA)</w:t>
      </w:r>
    </w:p>
    <w:p w14:paraId="3F2D778C" w14:textId="77777777" w:rsidR="00B86B66" w:rsidRPr="0032190F" w:rsidRDefault="00B86B66" w:rsidP="00B86B66">
      <w:pPr>
        <w:jc w:val="both"/>
        <w:rPr>
          <w:lang w:val="fr-FR"/>
        </w:rPr>
      </w:pPr>
      <w:r w:rsidRPr="0032190F">
        <w:rPr>
          <w:lang w:val="fr-FR"/>
        </w:rPr>
        <w:t>Le site de la Martine (Domme, Dordogne) a livré des décors céramiques de la fin de l’âge du Bronze (BIB 1935 fig. 404)</w:t>
      </w:r>
    </w:p>
    <w:p w14:paraId="4E501159" w14:textId="77777777" w:rsidR="00B86B66" w:rsidRPr="0032190F" w:rsidRDefault="00B86B66" w:rsidP="00B86B66">
      <w:pPr>
        <w:jc w:val="both"/>
        <w:rPr>
          <w:lang w:val="fr-FR"/>
        </w:rPr>
      </w:pPr>
    </w:p>
    <w:p w14:paraId="70B654DA" w14:textId="77777777" w:rsidR="00B86B66" w:rsidRPr="0032190F" w:rsidRDefault="00B86B66" w:rsidP="00B86B66">
      <w:pPr>
        <w:jc w:val="both"/>
        <w:rPr>
          <w:lang w:val="fr-FR"/>
        </w:rPr>
      </w:pPr>
      <w:r w:rsidRPr="0032190F">
        <w:rPr>
          <w:lang w:val="fr-FR"/>
        </w:rPr>
        <w:t>GUILHEM (EGLISE DE)</w:t>
      </w:r>
    </w:p>
    <w:p w14:paraId="1DE22104" w14:textId="77777777" w:rsidR="00B86B66" w:rsidRPr="0032190F" w:rsidRDefault="00B86B66" w:rsidP="00B86B66">
      <w:pPr>
        <w:jc w:val="both"/>
        <w:rPr>
          <w:lang w:val="fr-FR"/>
        </w:rPr>
      </w:pPr>
      <w:r w:rsidRPr="0032190F">
        <w:rPr>
          <w:lang w:val="fr-FR"/>
        </w:rPr>
        <w:lastRenderedPageBreak/>
        <w:t>Le site de l’Église de Guilhem (Les-Eyzies-de-Tayac, Dordogne) a livré des décors céramiques de la fin de l’âge du Bronze (BIB 1935 fig. 404)</w:t>
      </w:r>
    </w:p>
    <w:p w14:paraId="071946A3" w14:textId="77777777" w:rsidR="00B86B66" w:rsidRPr="0032190F" w:rsidRDefault="00B86B66" w:rsidP="00B86B66">
      <w:pPr>
        <w:jc w:val="both"/>
        <w:rPr>
          <w:lang w:val="fr-FR"/>
        </w:rPr>
      </w:pPr>
    </w:p>
    <w:p w14:paraId="6FB786D2" w14:textId="77777777" w:rsidR="00B86B66" w:rsidRPr="0032190F" w:rsidRDefault="00B86B66" w:rsidP="00B86B66">
      <w:pPr>
        <w:jc w:val="both"/>
        <w:rPr>
          <w:lang w:val="fr-FR"/>
        </w:rPr>
      </w:pPr>
      <w:r w:rsidRPr="0032190F">
        <w:rPr>
          <w:lang w:val="fr-FR"/>
        </w:rPr>
        <w:t>ERMITAGE DE TOULON</w:t>
      </w:r>
    </w:p>
    <w:p w14:paraId="6EBC1B8D" w14:textId="77777777" w:rsidR="00B86B66" w:rsidRPr="0032190F" w:rsidRDefault="00B86B66" w:rsidP="00B86B66">
      <w:pPr>
        <w:jc w:val="both"/>
        <w:rPr>
          <w:lang w:val="fr-FR"/>
        </w:rPr>
      </w:pPr>
      <w:r w:rsidRPr="0032190F">
        <w:rPr>
          <w:lang w:val="fr-FR"/>
        </w:rPr>
        <w:t>L’Érmitage de Toulon (Périgueux, Dordogne) a livré des décors céramiques de la fin de l’âge du Bronze (BIB 1935 fig. 404)</w:t>
      </w:r>
    </w:p>
    <w:p w14:paraId="4179D467" w14:textId="77777777" w:rsidR="00B86B66" w:rsidRPr="0032190F" w:rsidRDefault="00B86B66" w:rsidP="00B86B66">
      <w:pPr>
        <w:jc w:val="both"/>
        <w:rPr>
          <w:lang w:val="fr-FR"/>
        </w:rPr>
      </w:pPr>
    </w:p>
    <w:p w14:paraId="79D647B6" w14:textId="77777777" w:rsidR="00B86B66" w:rsidRPr="0032190F" w:rsidRDefault="00B86B66" w:rsidP="00B86B66">
      <w:pPr>
        <w:jc w:val="both"/>
        <w:rPr>
          <w:lang w:val="fr-FR"/>
        </w:rPr>
      </w:pPr>
      <w:r w:rsidRPr="0032190F">
        <w:rPr>
          <w:lang w:val="fr-FR"/>
        </w:rPr>
        <w:t>GOUR DE L’ARCHE</w:t>
      </w:r>
    </w:p>
    <w:p w14:paraId="2C89F838" w14:textId="77777777" w:rsidR="00B86B66" w:rsidRPr="0032190F" w:rsidRDefault="00B86B66" w:rsidP="00B86B66">
      <w:pPr>
        <w:jc w:val="both"/>
        <w:rPr>
          <w:lang w:val="fr-FR"/>
        </w:rPr>
      </w:pPr>
      <w:r w:rsidRPr="0032190F">
        <w:rPr>
          <w:lang w:val="fr-FR"/>
        </w:rPr>
        <w:t>Le Gour de l’Arche (Périgueux, Dordogne) a livré des décors céramiques de la fin de l’âge du Bronze (BIB 1935 fig. 404)</w:t>
      </w:r>
    </w:p>
    <w:p w14:paraId="440453C9" w14:textId="77777777" w:rsidR="00B86B66" w:rsidRPr="0032190F" w:rsidRDefault="00B86B66" w:rsidP="00B86B66">
      <w:pPr>
        <w:jc w:val="both"/>
        <w:rPr>
          <w:lang w:val="fr-FR"/>
        </w:rPr>
      </w:pPr>
    </w:p>
    <w:p w14:paraId="750F1EE2" w14:textId="77777777" w:rsidR="00B86B66" w:rsidRPr="0032190F" w:rsidRDefault="00D13E0E" w:rsidP="00B86B66">
      <w:pPr>
        <w:jc w:val="both"/>
        <w:rPr>
          <w:lang w:val="fr-FR"/>
        </w:rPr>
      </w:pPr>
      <w:r w:rsidRPr="0032190F">
        <w:rPr>
          <w:lang w:val="fr-FR"/>
        </w:rPr>
        <w:t>CHEVREAU SAINT CHRISTOPHE</w:t>
      </w:r>
    </w:p>
    <w:p w14:paraId="6020AE46" w14:textId="77777777" w:rsidR="00D13E0E" w:rsidRPr="0032190F" w:rsidRDefault="00D13E0E" w:rsidP="00B86B66">
      <w:pPr>
        <w:jc w:val="both"/>
        <w:rPr>
          <w:lang w:val="fr-FR"/>
        </w:rPr>
      </w:pPr>
      <w:r w:rsidRPr="0032190F">
        <w:rPr>
          <w:lang w:val="fr-FR"/>
        </w:rPr>
        <w:t>Le site de Chevreau, Saint-Christophe (Peyzac-le-Moustier, Dordogne) a livré des décors céramiques de la fin de l’âge du Bronze (BIB 1935 fig. 404)</w:t>
      </w:r>
    </w:p>
    <w:p w14:paraId="60CA9C1A" w14:textId="77777777" w:rsidR="00312BD8" w:rsidRPr="0032190F" w:rsidRDefault="00312BD8" w:rsidP="004F2BAC">
      <w:pPr>
        <w:jc w:val="both"/>
        <w:rPr>
          <w:lang w:val="fr-FR"/>
        </w:rPr>
      </w:pPr>
    </w:p>
    <w:p w14:paraId="57D38821" w14:textId="77777777" w:rsidR="00D13E0E" w:rsidRPr="0032190F" w:rsidRDefault="00D13E0E" w:rsidP="00426FF9">
      <w:pPr>
        <w:pStyle w:val="Heading1"/>
      </w:pPr>
      <w:bookmarkStart w:id="2246" w:name="Sit_Plazac"/>
      <w:r w:rsidRPr="0032190F">
        <w:t>PLAZAC (ETANG DE)</w:t>
      </w:r>
    </w:p>
    <w:bookmarkEnd w:id="2246"/>
    <w:p w14:paraId="691A4F66" w14:textId="2873DF2A" w:rsidR="00664E89" w:rsidRPr="0032190F" w:rsidRDefault="00D13E0E" w:rsidP="004F2BAC">
      <w:pPr>
        <w:jc w:val="both"/>
        <w:rPr>
          <w:lang w:val="fr-FR"/>
        </w:rPr>
      </w:pPr>
      <w:r w:rsidRPr="0032190F">
        <w:rPr>
          <w:lang w:val="fr-FR"/>
        </w:rPr>
        <w:t>Le site de l’étang de Plazac (Plazac, Dordogne) a livré des décors céramiques de la fin de l’âge du Bronze (BIB 1935 fig. 404)</w:t>
      </w:r>
      <w:r w:rsidR="00664E89" w:rsidRPr="0032190F">
        <w:rPr>
          <w:lang w:val="fr-FR"/>
        </w:rPr>
        <w:t>.Dans l’</w:t>
      </w:r>
      <w:hyperlink r:id="rId5205" w:anchor="Cul_Bronze_Final_3_Cera__Dec" w:history="1">
        <w:r w:rsidR="00664E89" w:rsidRPr="0032190F">
          <w:rPr>
            <w:rStyle w:val="Hyperlink"/>
            <w:lang w:val="fr-FR"/>
          </w:rPr>
          <w:t xml:space="preserve">analyse des décors </w:t>
        </w:r>
        <w:r w:rsidR="00E14C24" w:rsidRPr="0032190F">
          <w:rPr>
            <w:rStyle w:val="Hyperlink"/>
            <w:lang w:val="fr-FR"/>
          </w:rPr>
          <w:t>de la fin de l’âge du Bronze</w:t>
        </w:r>
      </w:hyperlink>
      <w:r w:rsidR="00664E89" w:rsidRPr="0032190F">
        <w:rPr>
          <w:lang w:val="fr-FR"/>
        </w:rPr>
        <w:t xml:space="preserve">effectuée par L. Carozza, la fosse de Plazac </w:t>
      </w:r>
      <w:r w:rsidR="00E14C24" w:rsidRPr="0032190F">
        <w:rPr>
          <w:lang w:val="fr-FR"/>
        </w:rPr>
        <w:t>forme le</w:t>
      </w:r>
      <w:r w:rsidR="00664E89" w:rsidRPr="0032190F">
        <w:rPr>
          <w:lang w:val="fr-FR"/>
        </w:rPr>
        <w:t xml:space="preserve"> parangon </w:t>
      </w:r>
      <w:r w:rsidR="00E14C24" w:rsidRPr="0032190F">
        <w:rPr>
          <w:lang w:val="fr-FR"/>
        </w:rPr>
        <w:t>de l’ensemble</w:t>
      </w:r>
      <w:r w:rsidR="00664E89" w:rsidRPr="0032190F">
        <w:rPr>
          <w:lang w:val="fr-FR"/>
        </w:rPr>
        <w:t xml:space="preserve"> 1 (BIB 1935 p. 273)</w:t>
      </w:r>
    </w:p>
    <w:p w14:paraId="3164EE19" w14:textId="77777777" w:rsidR="00D13E0E" w:rsidRPr="0032190F" w:rsidRDefault="00D13E0E" w:rsidP="004F2BAC">
      <w:pPr>
        <w:jc w:val="both"/>
        <w:rPr>
          <w:lang w:val="fr-FR"/>
        </w:rPr>
      </w:pPr>
    </w:p>
    <w:p w14:paraId="080EFA18" w14:textId="77777777" w:rsidR="00D13E0E" w:rsidRPr="0032190F" w:rsidRDefault="00D13E0E" w:rsidP="00426FF9">
      <w:pPr>
        <w:pStyle w:val="Heading1"/>
      </w:pPr>
      <w:bookmarkStart w:id="2247" w:name="Sit_Maurelie"/>
      <w:r w:rsidRPr="0032190F">
        <w:t>MAURELIE</w:t>
      </w:r>
    </w:p>
    <w:bookmarkEnd w:id="2247"/>
    <w:p w14:paraId="419D295C" w14:textId="77777777" w:rsidR="00D13E0E" w:rsidRPr="0032190F" w:rsidRDefault="00D13E0E" w:rsidP="004F2BAC">
      <w:pPr>
        <w:jc w:val="both"/>
        <w:rPr>
          <w:lang w:val="fr-FR"/>
        </w:rPr>
      </w:pPr>
      <w:r w:rsidRPr="0032190F">
        <w:rPr>
          <w:lang w:val="fr-FR"/>
        </w:rPr>
        <w:t>Le site de la</w:t>
      </w:r>
      <w:r w:rsidR="00170B69" w:rsidRPr="0032190F">
        <w:rPr>
          <w:lang w:val="fr-FR"/>
        </w:rPr>
        <w:t xml:space="preserve"> </w:t>
      </w:r>
      <w:r w:rsidRPr="0032190F">
        <w:rPr>
          <w:lang w:val="fr-FR"/>
        </w:rPr>
        <w:t>Maurélie (Plazac, Dordogne) a livré des décors céramiques de la fin de l’âge du Bronze (BIB 1935 fig. 404)</w:t>
      </w:r>
    </w:p>
    <w:p w14:paraId="45488291" w14:textId="77777777" w:rsidR="008D4D07" w:rsidRPr="0032190F" w:rsidRDefault="008D4D07" w:rsidP="004F2BAC">
      <w:pPr>
        <w:jc w:val="both"/>
        <w:rPr>
          <w:lang w:val="fr-FR"/>
        </w:rPr>
      </w:pPr>
    </w:p>
    <w:tbl>
      <w:tblPr>
        <w:tblW w:w="82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6"/>
        <w:gridCol w:w="1176"/>
        <w:gridCol w:w="1070"/>
        <w:gridCol w:w="816"/>
        <w:gridCol w:w="2476"/>
        <w:gridCol w:w="1476"/>
      </w:tblGrid>
      <w:tr w:rsidR="005D10B6" w:rsidRPr="00C04709" w14:paraId="7EC8B1BE" w14:textId="77777777" w:rsidTr="00C35EA7">
        <w:trPr>
          <w:jc w:val="center"/>
        </w:trPr>
        <w:tc>
          <w:tcPr>
            <w:tcW w:w="1276" w:type="dxa"/>
          </w:tcPr>
          <w:p w14:paraId="09C5CDD8" w14:textId="77777777" w:rsidR="008D4D07" w:rsidRPr="00C35EA7" w:rsidRDefault="008D4D07" w:rsidP="000C4C83">
            <w:pPr>
              <w:rPr>
                <w:rFonts w:ascii="Courier New" w:hAnsi="Courier New" w:cs="Courier New"/>
                <w:sz w:val="20"/>
                <w:szCs w:val="18"/>
              </w:rPr>
            </w:pPr>
            <w:r w:rsidRPr="00C35EA7">
              <w:rPr>
                <w:rFonts w:ascii="Courier New" w:hAnsi="Courier New" w:cs="Courier New"/>
                <w:sz w:val="20"/>
                <w:szCs w:val="18"/>
                <w:lang w:val="fr-FR"/>
              </w:rPr>
              <w:br w:type="page"/>
            </w:r>
            <w:r w:rsidR="00C458EA" w:rsidRPr="00C35EA7">
              <w:rPr>
                <w:rFonts w:ascii="Courier New" w:hAnsi="Courier New" w:cs="Courier New"/>
                <w:sz w:val="20"/>
                <w:szCs w:val="18"/>
              </w:rPr>
              <w:t>OBJ_</w:t>
            </w:r>
          </w:p>
        </w:tc>
        <w:tc>
          <w:tcPr>
            <w:tcW w:w="1176" w:type="dxa"/>
          </w:tcPr>
          <w:p w14:paraId="047690CB" w14:textId="77777777" w:rsidR="008D4D07" w:rsidRPr="00C35EA7" w:rsidRDefault="008D4D07" w:rsidP="000C4C83">
            <w:pPr>
              <w:rPr>
                <w:rFonts w:ascii="Courier New" w:hAnsi="Courier New" w:cs="Courier New"/>
                <w:sz w:val="20"/>
                <w:szCs w:val="18"/>
              </w:rPr>
            </w:pPr>
          </w:p>
        </w:tc>
        <w:tc>
          <w:tcPr>
            <w:tcW w:w="1070" w:type="dxa"/>
          </w:tcPr>
          <w:p w14:paraId="539D6D7F" w14:textId="77777777" w:rsidR="008D4D07" w:rsidRPr="00C35EA7" w:rsidRDefault="008D4D07" w:rsidP="000C4C83">
            <w:pPr>
              <w:rPr>
                <w:rFonts w:ascii="Courier New" w:hAnsi="Courier New" w:cs="Courier New"/>
                <w:sz w:val="20"/>
                <w:szCs w:val="18"/>
              </w:rPr>
            </w:pPr>
          </w:p>
        </w:tc>
        <w:tc>
          <w:tcPr>
            <w:tcW w:w="816" w:type="dxa"/>
          </w:tcPr>
          <w:p w14:paraId="597E925A" w14:textId="77777777" w:rsidR="008D4D07" w:rsidRPr="00C35EA7" w:rsidRDefault="008D4D07" w:rsidP="000C4C83">
            <w:pPr>
              <w:rPr>
                <w:rFonts w:ascii="Courier New" w:hAnsi="Courier New" w:cs="Courier New"/>
                <w:sz w:val="20"/>
                <w:szCs w:val="18"/>
              </w:rPr>
            </w:pPr>
          </w:p>
        </w:tc>
        <w:tc>
          <w:tcPr>
            <w:tcW w:w="2476" w:type="dxa"/>
          </w:tcPr>
          <w:p w14:paraId="67C17224" w14:textId="77777777" w:rsidR="008D4D07" w:rsidRPr="00C35EA7" w:rsidRDefault="008D4D07" w:rsidP="000C4C83">
            <w:pPr>
              <w:rPr>
                <w:rFonts w:ascii="Courier New" w:hAnsi="Courier New" w:cs="Courier New"/>
                <w:sz w:val="20"/>
                <w:szCs w:val="18"/>
              </w:rPr>
            </w:pPr>
          </w:p>
        </w:tc>
        <w:tc>
          <w:tcPr>
            <w:tcW w:w="1476" w:type="dxa"/>
          </w:tcPr>
          <w:p w14:paraId="0344BB0E" w14:textId="77777777" w:rsidR="008D4D07" w:rsidRPr="00C35EA7" w:rsidRDefault="008D4D07" w:rsidP="000C4C83">
            <w:pPr>
              <w:rPr>
                <w:rFonts w:ascii="Courier New" w:hAnsi="Courier New" w:cs="Courier New"/>
                <w:sz w:val="20"/>
                <w:szCs w:val="18"/>
              </w:rPr>
            </w:pPr>
          </w:p>
        </w:tc>
      </w:tr>
      <w:tr w:rsidR="005D10B6" w:rsidRPr="00C04709" w14:paraId="7A8976CE" w14:textId="77777777" w:rsidTr="00C35EA7">
        <w:trPr>
          <w:jc w:val="center"/>
        </w:trPr>
        <w:tc>
          <w:tcPr>
            <w:tcW w:w="1276" w:type="dxa"/>
          </w:tcPr>
          <w:p w14:paraId="7457C5ED" w14:textId="77777777" w:rsidR="008D4D07" w:rsidRPr="00C35EA7" w:rsidRDefault="008D4D07" w:rsidP="00C35EA7">
            <w:pPr>
              <w:jc w:val="center"/>
              <w:rPr>
                <w:szCs w:val="18"/>
              </w:rPr>
            </w:pPr>
            <w:r w:rsidRPr="00C35EA7">
              <w:rPr>
                <w:szCs w:val="18"/>
              </w:rPr>
              <w:t>site</w:t>
            </w:r>
          </w:p>
        </w:tc>
        <w:tc>
          <w:tcPr>
            <w:tcW w:w="1176" w:type="dxa"/>
          </w:tcPr>
          <w:p w14:paraId="66510843" w14:textId="77777777" w:rsidR="008D4D07" w:rsidRPr="00C35EA7" w:rsidRDefault="008D4D07" w:rsidP="00C35EA7">
            <w:pPr>
              <w:jc w:val="center"/>
              <w:rPr>
                <w:szCs w:val="18"/>
              </w:rPr>
            </w:pPr>
            <w:r w:rsidRPr="00C35EA7">
              <w:rPr>
                <w:szCs w:val="18"/>
              </w:rPr>
              <w:t>structure</w:t>
            </w:r>
          </w:p>
        </w:tc>
        <w:tc>
          <w:tcPr>
            <w:tcW w:w="1070" w:type="dxa"/>
          </w:tcPr>
          <w:p w14:paraId="4DB6D339" w14:textId="77777777" w:rsidR="008D4D07" w:rsidRPr="00C35EA7" w:rsidRDefault="008D4D07" w:rsidP="00C35EA7">
            <w:pPr>
              <w:jc w:val="center"/>
              <w:rPr>
                <w:szCs w:val="18"/>
              </w:rPr>
            </w:pPr>
            <w:r w:rsidRPr="00C35EA7">
              <w:rPr>
                <w:szCs w:val="18"/>
              </w:rPr>
              <w:t>numero</w:t>
            </w:r>
          </w:p>
        </w:tc>
        <w:tc>
          <w:tcPr>
            <w:tcW w:w="816" w:type="dxa"/>
          </w:tcPr>
          <w:p w14:paraId="79D20639" w14:textId="77777777" w:rsidR="008D4D07" w:rsidRPr="00C35EA7" w:rsidRDefault="008D4D07" w:rsidP="00C35EA7">
            <w:pPr>
              <w:jc w:val="center"/>
              <w:rPr>
                <w:szCs w:val="18"/>
              </w:rPr>
            </w:pPr>
            <w:r w:rsidRPr="00C35EA7">
              <w:rPr>
                <w:szCs w:val="18"/>
              </w:rPr>
              <w:t>objet</w:t>
            </w:r>
          </w:p>
        </w:tc>
        <w:tc>
          <w:tcPr>
            <w:tcW w:w="2476" w:type="dxa"/>
          </w:tcPr>
          <w:p w14:paraId="0945B4B8" w14:textId="77777777" w:rsidR="008D4D07" w:rsidRPr="00C35EA7" w:rsidRDefault="008D4D07" w:rsidP="00C35EA7">
            <w:pPr>
              <w:jc w:val="center"/>
              <w:rPr>
                <w:szCs w:val="18"/>
              </w:rPr>
            </w:pPr>
            <w:r w:rsidRPr="00C35EA7">
              <w:rPr>
                <w:szCs w:val="18"/>
              </w:rPr>
              <w:t>description</w:t>
            </w:r>
          </w:p>
        </w:tc>
        <w:tc>
          <w:tcPr>
            <w:tcW w:w="1476" w:type="dxa"/>
          </w:tcPr>
          <w:p w14:paraId="52329BA2" w14:textId="77777777" w:rsidR="008D4D07" w:rsidRPr="00C35EA7" w:rsidRDefault="008D4D07" w:rsidP="00C35EA7">
            <w:pPr>
              <w:jc w:val="center"/>
              <w:rPr>
                <w:szCs w:val="18"/>
              </w:rPr>
            </w:pPr>
            <w:r w:rsidRPr="00C35EA7">
              <w:rPr>
                <w:szCs w:val="18"/>
              </w:rPr>
              <w:t>BIB</w:t>
            </w:r>
          </w:p>
        </w:tc>
      </w:tr>
      <w:tr w:rsidR="005D10B6" w:rsidRPr="00C04709" w14:paraId="2565649A" w14:textId="77777777" w:rsidTr="00C35EA7">
        <w:trPr>
          <w:jc w:val="center"/>
        </w:trPr>
        <w:tc>
          <w:tcPr>
            <w:tcW w:w="1276" w:type="dxa"/>
          </w:tcPr>
          <w:p w14:paraId="069FBEB1" w14:textId="77777777" w:rsidR="008D4D07" w:rsidRPr="00C35EA7" w:rsidRDefault="008D4D07" w:rsidP="000C4C83">
            <w:pPr>
              <w:rPr>
                <w:szCs w:val="18"/>
              </w:rPr>
            </w:pPr>
            <w:r>
              <w:t>Maurelie</w:t>
            </w:r>
          </w:p>
        </w:tc>
        <w:tc>
          <w:tcPr>
            <w:tcW w:w="1176" w:type="dxa"/>
          </w:tcPr>
          <w:p w14:paraId="39633789" w14:textId="77777777" w:rsidR="008D4D07" w:rsidRPr="00C35EA7" w:rsidRDefault="008D4D07" w:rsidP="000C4C83">
            <w:pPr>
              <w:rPr>
                <w:szCs w:val="18"/>
              </w:rPr>
            </w:pPr>
          </w:p>
        </w:tc>
        <w:tc>
          <w:tcPr>
            <w:tcW w:w="1070" w:type="dxa"/>
          </w:tcPr>
          <w:p w14:paraId="2E565531" w14:textId="77777777" w:rsidR="008D4D07" w:rsidRPr="00C35EA7" w:rsidRDefault="00415B71" w:rsidP="000C4C83">
            <w:pPr>
              <w:rPr>
                <w:szCs w:val="18"/>
              </w:rPr>
            </w:pPr>
            <w:r w:rsidRPr="00C35EA7">
              <w:rPr>
                <w:szCs w:val="18"/>
              </w:rPr>
              <w:t>1</w:t>
            </w:r>
          </w:p>
        </w:tc>
        <w:tc>
          <w:tcPr>
            <w:tcW w:w="816" w:type="dxa"/>
          </w:tcPr>
          <w:p w14:paraId="410F0B26" w14:textId="77777777" w:rsidR="008D4D07" w:rsidRPr="00C35EA7" w:rsidRDefault="008D4D07" w:rsidP="000C4C83">
            <w:pPr>
              <w:rPr>
                <w:szCs w:val="18"/>
              </w:rPr>
            </w:pPr>
          </w:p>
        </w:tc>
        <w:tc>
          <w:tcPr>
            <w:tcW w:w="2476" w:type="dxa"/>
          </w:tcPr>
          <w:p w14:paraId="792B7C2E" w14:textId="77777777" w:rsidR="008D4D07" w:rsidRPr="00C35EA7" w:rsidRDefault="008D4D07" w:rsidP="000C4C83">
            <w:pPr>
              <w:rPr>
                <w:szCs w:val="18"/>
              </w:rPr>
            </w:pPr>
            <w:r>
              <w:t>lamelle d’étain</w:t>
            </w:r>
          </w:p>
        </w:tc>
        <w:tc>
          <w:tcPr>
            <w:tcW w:w="1476" w:type="dxa"/>
          </w:tcPr>
          <w:p w14:paraId="1447E693" w14:textId="77777777" w:rsidR="008D4D07" w:rsidRPr="00C35EA7" w:rsidRDefault="008D4D07" w:rsidP="000C4C83">
            <w:pPr>
              <w:rPr>
                <w:szCs w:val="18"/>
              </w:rPr>
            </w:pPr>
            <w:r>
              <w:t>1871 p. 95</w:t>
            </w:r>
          </w:p>
        </w:tc>
      </w:tr>
    </w:tbl>
    <w:p w14:paraId="3DD1418F" w14:textId="77777777" w:rsidR="00E536C4" w:rsidRDefault="00E536C4" w:rsidP="004F2BAC">
      <w:pPr>
        <w:jc w:val="both"/>
      </w:pPr>
    </w:p>
    <w:p w14:paraId="1FCCEE15" w14:textId="77777777" w:rsidR="00E536C4" w:rsidRDefault="00E536C4" w:rsidP="004F2BAC">
      <w:pPr>
        <w:jc w:val="both"/>
      </w:pPr>
    </w:p>
    <w:p w14:paraId="13D65B05" w14:textId="77777777" w:rsidR="00D13E0E" w:rsidRDefault="00D13E0E" w:rsidP="004F2BAC">
      <w:pPr>
        <w:jc w:val="both"/>
      </w:pPr>
      <w:r>
        <w:t>MARQUEYSSAC-TRADE</w:t>
      </w:r>
    </w:p>
    <w:p w14:paraId="216E9BEB" w14:textId="77777777" w:rsidR="00D13E0E" w:rsidRDefault="00D13E0E" w:rsidP="004F2BAC">
      <w:pPr>
        <w:jc w:val="both"/>
        <w:rPr>
          <w:lang w:val="fr-FR"/>
        </w:rPr>
      </w:pPr>
      <w:r w:rsidRPr="0032190F">
        <w:rPr>
          <w:lang w:val="fr-FR"/>
        </w:rPr>
        <w:t>Le site de Marqueyssace-Trade (Roque Gageac, Dordogne) a livré des décors céramiques de la fin de l’âge du Bronze (BIB 1935 fig. 404)</w:t>
      </w:r>
    </w:p>
    <w:p w14:paraId="2B605CB1" w14:textId="77777777" w:rsidR="00444388" w:rsidRDefault="00444388" w:rsidP="004F2BAC">
      <w:pPr>
        <w:jc w:val="both"/>
        <w:rPr>
          <w:lang w:val="fr-FR"/>
        </w:rPr>
      </w:pPr>
    </w:p>
    <w:p w14:paraId="2AD0AF5E" w14:textId="77777777" w:rsidR="00444388" w:rsidRPr="00426FF9" w:rsidRDefault="00444388" w:rsidP="00426FF9">
      <w:pPr>
        <w:pStyle w:val="Heading1"/>
        <w:rPr>
          <w:lang w:val="en-US"/>
        </w:rPr>
      </w:pPr>
      <w:bookmarkStart w:id="2248" w:name="Sit_Saint_Georges"/>
      <w:r w:rsidRPr="00426FF9">
        <w:rPr>
          <w:lang w:val="en-US"/>
        </w:rPr>
        <w:t>ISLE-SAINT-GEORGES</w:t>
      </w:r>
    </w:p>
    <w:bookmarkEnd w:id="2248"/>
    <w:p w14:paraId="22E4846A" w14:textId="77777777" w:rsidR="00444388" w:rsidRDefault="00444388" w:rsidP="004F2BAC">
      <w:pPr>
        <w:jc w:val="both"/>
        <w:rPr>
          <w:szCs w:val="22"/>
          <w:lang w:eastAsia="en-GB"/>
        </w:rPr>
      </w:pPr>
    </w:p>
    <w:p w14:paraId="33B89320" w14:textId="0B3D7C69" w:rsidR="00444388" w:rsidRPr="0042789F" w:rsidRDefault="00444388" w:rsidP="004F2BAC">
      <w:pPr>
        <w:jc w:val="both"/>
      </w:pPr>
      <w:r w:rsidRPr="00444388">
        <w:rPr>
          <w:szCs w:val="22"/>
          <w:lang w:eastAsia="en-GB"/>
        </w:rPr>
        <w:t>L’Isle-Saint-Georges</w:t>
      </w:r>
      <w:r>
        <w:rPr>
          <w:szCs w:val="22"/>
          <w:lang w:eastAsia="en-GB"/>
        </w:rPr>
        <w:t xml:space="preserve"> (</w:t>
      </w:r>
      <w:r w:rsidRPr="00444388">
        <w:rPr>
          <w:szCs w:val="22"/>
          <w:lang w:eastAsia="en-GB"/>
        </w:rPr>
        <w:t>Isle-Saint-Georges</w:t>
      </w:r>
      <w:r>
        <w:rPr>
          <w:szCs w:val="22"/>
          <w:lang w:eastAsia="en-GB"/>
        </w:rPr>
        <w:t xml:space="preserve"> , Gironde) épée </w:t>
      </w:r>
      <w:hyperlink r:id="rId5206" w:anchor="Typ_Arm_Epees_pistiliforme" w:history="1">
        <w:r w:rsidRPr="0042789F">
          <w:rPr>
            <w:rStyle w:val="Hyperlink"/>
          </w:rPr>
          <w:t>pistilliforme</w:t>
        </w:r>
      </w:hyperlink>
      <w:r w:rsidRPr="0042789F">
        <w:t xml:space="preserve"> atlantique (BIB 2857)</w:t>
      </w:r>
    </w:p>
    <w:p w14:paraId="4AF10A71" w14:textId="77777777" w:rsidR="00444388" w:rsidRPr="0042789F" w:rsidRDefault="00444388" w:rsidP="004F2BAC">
      <w:pPr>
        <w:jc w:val="both"/>
      </w:pPr>
    </w:p>
    <w:p w14:paraId="1C2A6666" w14:textId="77777777" w:rsidR="00444388" w:rsidRPr="00A0014D" w:rsidRDefault="00444388" w:rsidP="00426FF9">
      <w:pPr>
        <w:pStyle w:val="Heading1"/>
      </w:pPr>
      <w:bookmarkStart w:id="2249" w:name="Sit_Cambes"/>
      <w:r w:rsidRPr="00A0014D">
        <w:t>CAMBES</w:t>
      </w:r>
    </w:p>
    <w:bookmarkEnd w:id="2249"/>
    <w:p w14:paraId="21A70643" w14:textId="77777777" w:rsidR="00444388" w:rsidRPr="00A0014D" w:rsidRDefault="00444388" w:rsidP="004F2BAC">
      <w:pPr>
        <w:jc w:val="both"/>
        <w:rPr>
          <w:lang w:val="fr-FR"/>
        </w:rPr>
      </w:pPr>
    </w:p>
    <w:p w14:paraId="1FA7FC74" w14:textId="0E4107BB" w:rsidR="00444388" w:rsidRPr="00A0014D" w:rsidRDefault="00444388" w:rsidP="004F2BAC">
      <w:pPr>
        <w:jc w:val="both"/>
        <w:rPr>
          <w:lang w:val="fr-FR"/>
        </w:rPr>
      </w:pPr>
      <w:r w:rsidRPr="00A0014D">
        <w:rPr>
          <w:lang w:val="fr-FR"/>
        </w:rPr>
        <w:t xml:space="preserve">Cambes (Cambes, </w:t>
      </w:r>
      <w:r w:rsidRPr="00A0014D">
        <w:rPr>
          <w:szCs w:val="22"/>
          <w:lang w:val="fr-FR" w:eastAsia="en-GB"/>
        </w:rPr>
        <w:t xml:space="preserve">Gironde) </w:t>
      </w:r>
      <w:hyperlink r:id="rId5207" w:anchor="Typ_Arm_Epees_langue_carpe" w:history="1">
        <w:r w:rsidR="00DB0728">
          <w:rPr>
            <w:rStyle w:val="Hyperlink"/>
            <w:lang w:val="fr-FR"/>
          </w:rPr>
          <w:t>épée LDC</w:t>
        </w:r>
      </w:hyperlink>
      <w:r w:rsidRPr="00A0014D">
        <w:rPr>
          <w:lang w:val="fr-FR"/>
        </w:rPr>
        <w:t xml:space="preserve"> (BIB 2857)</w:t>
      </w:r>
      <w:r w:rsidR="00DB0728">
        <w:rPr>
          <w:lang w:val="fr-FR"/>
        </w:rPr>
        <w:t xml:space="preserve"> type Huelva (BIB 3609)</w:t>
      </w:r>
    </w:p>
    <w:p w14:paraId="0A8CA5E4" w14:textId="77777777" w:rsidR="00444388" w:rsidRPr="00A0014D" w:rsidRDefault="00444388" w:rsidP="004F2BAC">
      <w:pPr>
        <w:jc w:val="both"/>
        <w:rPr>
          <w:lang w:val="fr-FR"/>
        </w:rPr>
      </w:pPr>
    </w:p>
    <w:p w14:paraId="50C4D4B3" w14:textId="77777777" w:rsidR="00444388" w:rsidRPr="00A0014D" w:rsidRDefault="00444388" w:rsidP="00426FF9">
      <w:pPr>
        <w:pStyle w:val="Heading1"/>
      </w:pPr>
      <w:r w:rsidRPr="00A0014D">
        <w:t>CAMBES-BAURECH</w:t>
      </w:r>
    </w:p>
    <w:p w14:paraId="2A20ABB3" w14:textId="77777777" w:rsidR="00444388" w:rsidRPr="00A0014D" w:rsidRDefault="00444388" w:rsidP="004F2BAC">
      <w:pPr>
        <w:jc w:val="both"/>
        <w:rPr>
          <w:lang w:val="fr-FR"/>
        </w:rPr>
      </w:pPr>
      <w:r w:rsidRPr="00A0014D">
        <w:rPr>
          <w:lang w:val="fr-FR"/>
        </w:rPr>
        <w:t xml:space="preserve">Cambes-Baurech (Cambes-Baurech, </w:t>
      </w:r>
      <w:r w:rsidRPr="00A0014D">
        <w:rPr>
          <w:szCs w:val="22"/>
          <w:lang w:val="fr-FR" w:eastAsia="en-GB"/>
        </w:rPr>
        <w:t>Gironde), épée de Gündlingen (BIB 2857)</w:t>
      </w:r>
    </w:p>
    <w:p w14:paraId="4267AF3E" w14:textId="77777777" w:rsidR="00D13E0E" w:rsidRPr="00A0014D" w:rsidRDefault="00D13E0E" w:rsidP="004F2BAC">
      <w:pPr>
        <w:jc w:val="both"/>
        <w:rPr>
          <w:lang w:val="fr-FR"/>
        </w:rPr>
      </w:pPr>
    </w:p>
    <w:p w14:paraId="1EBAC6BA" w14:textId="77777777" w:rsidR="00D13E0E" w:rsidRPr="0032190F" w:rsidRDefault="00D13E0E" w:rsidP="00426FF9">
      <w:pPr>
        <w:pStyle w:val="Heading1"/>
      </w:pPr>
      <w:bookmarkStart w:id="2250" w:name="Sit_Fontanguilliere"/>
      <w:r w:rsidRPr="0032190F">
        <w:t>FONTANGUILLIERE</w:t>
      </w:r>
    </w:p>
    <w:bookmarkEnd w:id="2250"/>
    <w:p w14:paraId="7E6681F1" w14:textId="77777777" w:rsidR="00E95E03" w:rsidRDefault="00E95E03" w:rsidP="00D13E0E">
      <w:pPr>
        <w:jc w:val="both"/>
        <w:rPr>
          <w:lang w:val="fr-FR"/>
        </w:rPr>
      </w:pPr>
    </w:p>
    <w:p w14:paraId="3D93F97B" w14:textId="1A6582B0" w:rsidR="00D13E0E" w:rsidRDefault="00D13E0E" w:rsidP="00D13E0E">
      <w:pPr>
        <w:jc w:val="both"/>
        <w:rPr>
          <w:lang w:val="fr-FR"/>
        </w:rPr>
      </w:pPr>
      <w:r w:rsidRPr="0032190F">
        <w:rPr>
          <w:lang w:val="fr-FR"/>
        </w:rPr>
        <w:t>Le site de Fontanguillière (Rouffignac-de-Sigoulès, Dordogne)</w:t>
      </w:r>
      <w:r w:rsidR="00444388">
        <w:rPr>
          <w:lang w:val="fr-FR"/>
        </w:rPr>
        <w:t xml:space="preserve"> </w:t>
      </w:r>
      <w:r w:rsidRPr="0032190F">
        <w:rPr>
          <w:lang w:val="fr-FR"/>
        </w:rPr>
        <w:t>a livré des décors céramiques de la fin de l’âge du Bronze (BIB 1935 fig. 404)</w:t>
      </w:r>
      <w:r w:rsidR="00E95E03">
        <w:rPr>
          <w:lang w:val="fr-FR"/>
        </w:rPr>
        <w:t xml:space="preserve"> </w:t>
      </w:r>
      <w:r w:rsidR="00E95E03" w:rsidRPr="0032190F">
        <w:rPr>
          <w:rFonts w:eastAsia="Code2000"/>
          <w:lang w:val="fr-FR" w:eastAsia="en-GB"/>
        </w:rPr>
        <w:t>grotte s</w:t>
      </w:r>
      <w:r w:rsidR="00E95E03" w:rsidRPr="0032190F">
        <w:rPr>
          <w:rFonts w:eastAsia="Code2000" w:hint="eastAsia"/>
          <w:lang w:val="fr-FR" w:eastAsia="en-GB"/>
        </w:rPr>
        <w:t>é</w:t>
      </w:r>
      <w:r w:rsidR="00E95E03" w:rsidRPr="0032190F">
        <w:rPr>
          <w:rFonts w:eastAsia="Code2000"/>
          <w:lang w:val="fr-FR" w:eastAsia="en-GB"/>
        </w:rPr>
        <w:t xml:space="preserve">pulcrale (Chevillot, 1981, p. 73, fig. 40, pi. 147 </w:t>
      </w:r>
      <w:r w:rsidR="00E95E03" w:rsidRPr="0032190F">
        <w:rPr>
          <w:rFonts w:eastAsia="Code2000"/>
          <w:lang w:val="fr-FR" w:eastAsia="en-GB"/>
        </w:rPr>
        <w:lastRenderedPageBreak/>
        <w:t>nos 5 et 6).</w:t>
      </w:r>
      <w:r w:rsidR="00E95E03" w:rsidRPr="0032190F">
        <w:rPr>
          <w:lang w:val="fr-FR"/>
        </w:rPr>
        <w:t xml:space="preserve"> </w:t>
      </w:r>
      <w:r w:rsidR="00E95E03" w:rsidRPr="0032190F">
        <w:rPr>
          <w:rFonts w:eastAsia="Code2000"/>
          <w:lang w:val="fr-FR" w:eastAsia="en-GB"/>
        </w:rPr>
        <w:t>.(BIB 2456)</w:t>
      </w:r>
      <w:r w:rsidR="00E95E03">
        <w:rPr>
          <w:rFonts w:eastAsia="Code2000"/>
          <w:lang w:val="fr-FR" w:eastAsia="en-GB"/>
        </w:rPr>
        <w:t xml:space="preserve"> </w:t>
      </w:r>
      <w:r w:rsidR="00E95E03">
        <w:rPr>
          <w:lang w:val="fr-FR"/>
        </w:rPr>
        <w:t xml:space="preserve">abondante céramique RSFO, divers objets en bronze dont épingles de typologie contientale et une épée </w:t>
      </w:r>
      <w:hyperlink r:id="rId5208" w:anchor="Typ_Arm_Epees_pistiliforme" w:history="1">
        <w:r w:rsidR="00E95E03" w:rsidRPr="00E95E03">
          <w:rPr>
            <w:rStyle w:val="Hyperlink"/>
            <w:lang w:val="fr-FR"/>
          </w:rPr>
          <w:t>pistilliforme</w:t>
        </w:r>
      </w:hyperlink>
      <w:r w:rsidR="00E95E03" w:rsidRPr="00E95E03">
        <w:rPr>
          <w:lang w:val="fr-FR"/>
        </w:rPr>
        <w:t xml:space="preserve"> </w:t>
      </w:r>
      <w:r w:rsidR="00E95E03">
        <w:rPr>
          <w:lang w:val="fr-FR"/>
        </w:rPr>
        <w:t xml:space="preserve">atlantique complète  (BIB 2857) </w:t>
      </w:r>
    </w:p>
    <w:p w14:paraId="70D6B222" w14:textId="77777777" w:rsidR="00E95E03" w:rsidRDefault="00E95E03" w:rsidP="00D13E0E">
      <w:pPr>
        <w:jc w:val="both"/>
        <w:rPr>
          <w:lang w:val="fr-FR"/>
        </w:rPr>
      </w:pPr>
    </w:p>
    <w:p w14:paraId="777CA302" w14:textId="77777777" w:rsidR="00E95E03" w:rsidRPr="0032190F" w:rsidRDefault="00E95E03" w:rsidP="00426FF9">
      <w:pPr>
        <w:pStyle w:val="Heading1"/>
      </w:pPr>
      <w:bookmarkStart w:id="2251" w:name="Sit_Puy_Pont"/>
      <w:r w:rsidRPr="0032190F">
        <w:t>PUY-DE-PONT</w:t>
      </w:r>
    </w:p>
    <w:bookmarkEnd w:id="2251"/>
    <w:p w14:paraId="038669DC" w14:textId="1D89FA95" w:rsidR="00E95E03" w:rsidRPr="0032190F" w:rsidRDefault="00E95E03" w:rsidP="00E95E03">
      <w:pPr>
        <w:jc w:val="both"/>
        <w:rPr>
          <w:lang w:val="fr-FR"/>
        </w:rPr>
      </w:pPr>
      <w:r w:rsidRPr="00E95E03">
        <w:rPr>
          <w:lang w:val="fr-FR"/>
        </w:rPr>
        <w:t>Le site de Puy-de-Pont (</w:t>
      </w:r>
      <w:r w:rsidRPr="00E95E03">
        <w:rPr>
          <w:szCs w:val="22"/>
          <w:lang w:val="fr-FR" w:eastAsia="en-GB"/>
        </w:rPr>
        <w:t>Neuvic-sur-l’Isle</w:t>
      </w:r>
      <w:r w:rsidRPr="00E95E03">
        <w:rPr>
          <w:lang w:val="fr-FR"/>
        </w:rPr>
        <w:t>, Dordogne) a livré des décors céramiques de la fin de l’âge du Bronze (BIB 1935 fig. 404)</w:t>
      </w:r>
      <w:r>
        <w:rPr>
          <w:lang w:val="fr-FR"/>
        </w:rPr>
        <w:t xml:space="preserve"> céramique d'affinité ouest-alpin/</w:t>
      </w:r>
      <w:hyperlink r:id="rId5209" w:anchor="Cul_Mailhac_Apparente_g_France_Orientale" w:history="1">
        <w:r w:rsidRPr="00E95E03">
          <w:rPr>
            <w:rStyle w:val="Hyperlink"/>
            <w:lang w:val="fr-FR"/>
          </w:rPr>
          <w:t>France orientale</w:t>
        </w:r>
      </w:hyperlink>
      <w:r>
        <w:rPr>
          <w:lang w:val="fr-FR"/>
        </w:rPr>
        <w:t xml:space="preserve"> (BIB 2857)</w:t>
      </w:r>
    </w:p>
    <w:p w14:paraId="5697C036" w14:textId="77777777" w:rsidR="00E95E03" w:rsidRDefault="00E95E03" w:rsidP="00E95E03">
      <w:pPr>
        <w:jc w:val="both"/>
        <w:rPr>
          <w:lang w:val="fr-FR"/>
        </w:rPr>
      </w:pPr>
    </w:p>
    <w:p w14:paraId="16B5C6AA" w14:textId="77777777" w:rsidR="00E95E03" w:rsidRDefault="00E95E03" w:rsidP="00426FF9">
      <w:pPr>
        <w:pStyle w:val="Heading1"/>
      </w:pPr>
      <w:bookmarkStart w:id="2252" w:name="Sit_Saint_Leon_Isle"/>
      <w:r>
        <w:t>SAINT-LEON-SUR-L'ISLE</w:t>
      </w:r>
    </w:p>
    <w:bookmarkEnd w:id="2252"/>
    <w:p w14:paraId="56932293" w14:textId="1F369F30" w:rsidR="00E95E03" w:rsidRPr="00E95E03" w:rsidRDefault="00E95E03" w:rsidP="00E95E03">
      <w:pPr>
        <w:jc w:val="both"/>
        <w:rPr>
          <w:lang w:val="fr-FR"/>
        </w:rPr>
      </w:pPr>
      <w:r w:rsidRPr="00E95E03">
        <w:rPr>
          <w:szCs w:val="22"/>
          <w:lang w:val="fr-FR" w:eastAsia="en-GB"/>
        </w:rPr>
        <w:t xml:space="preserve">Dans la rivière de Saint-Léon-sur-l’Isle </w:t>
      </w:r>
      <w:r w:rsidRPr="00E95E03">
        <w:rPr>
          <w:lang w:val="fr-FR"/>
        </w:rPr>
        <w:t>(Saint-Léon-sur-l’Isle, Dordogne) a été repéch</w:t>
      </w:r>
      <w:r w:rsidR="00924AC1">
        <w:rPr>
          <w:lang w:val="fr-FR"/>
        </w:rPr>
        <w:t>é</w:t>
      </w:r>
      <w:r w:rsidRPr="00E95E03">
        <w:rPr>
          <w:lang w:val="fr-FR"/>
        </w:rPr>
        <w:t xml:space="preserve">e une </w:t>
      </w:r>
      <w:hyperlink r:id="rId5210" w:anchor="Typ_Arm_Epees_langue_carpe" w:history="1">
        <w:r w:rsidR="00DB0728">
          <w:rPr>
            <w:rStyle w:val="Hyperlink"/>
            <w:lang w:val="fr-FR"/>
          </w:rPr>
          <w:t>épée LDC</w:t>
        </w:r>
      </w:hyperlink>
      <w:r w:rsidR="00584291" w:rsidRPr="00E95E03">
        <w:rPr>
          <w:lang w:val="fr-FR"/>
        </w:rPr>
        <w:t xml:space="preserve"> </w:t>
      </w:r>
      <w:r w:rsidRPr="00E95E03">
        <w:rPr>
          <w:lang w:val="fr-FR"/>
        </w:rPr>
        <w:t>(BIB 2857)</w:t>
      </w:r>
    </w:p>
    <w:p w14:paraId="65A251CB" w14:textId="77777777" w:rsidR="00D13E0E" w:rsidRPr="0032190F" w:rsidRDefault="00D13E0E" w:rsidP="004F2BAC">
      <w:pPr>
        <w:jc w:val="both"/>
        <w:rPr>
          <w:lang w:val="fr-FR"/>
        </w:rPr>
      </w:pPr>
    </w:p>
    <w:p w14:paraId="1F28C445" w14:textId="77777777" w:rsidR="00D13E0E" w:rsidRPr="0032190F" w:rsidRDefault="00D13E0E" w:rsidP="00426FF9">
      <w:pPr>
        <w:pStyle w:val="Heading1"/>
      </w:pPr>
      <w:bookmarkStart w:id="2253" w:name="Sit_Puypinsou"/>
      <w:r w:rsidRPr="0032190F">
        <w:t>PUYPINSOU</w:t>
      </w:r>
    </w:p>
    <w:bookmarkEnd w:id="2253"/>
    <w:p w14:paraId="79FE57A4" w14:textId="77777777" w:rsidR="00D13E0E" w:rsidRDefault="00D13E0E" w:rsidP="004F2BAC">
      <w:pPr>
        <w:jc w:val="both"/>
        <w:rPr>
          <w:lang w:val="fr-FR"/>
        </w:rPr>
      </w:pPr>
      <w:r w:rsidRPr="0032190F">
        <w:rPr>
          <w:lang w:val="fr-FR"/>
        </w:rPr>
        <w:t>Le site de Puypinsou (Saint-Léon-sur-l’Isle, Dordogne)a livré des décors céramiques de la fin de l’âge du Bronze (BIB 1935 fig. 404)</w:t>
      </w:r>
      <w:r w:rsidR="0037534A" w:rsidRPr="0032190F">
        <w:rPr>
          <w:lang w:val="fr-FR"/>
        </w:rPr>
        <w:t xml:space="preserve">. Habitat de Puypinsou. Fragment de roue en terre cuite avec partie de jante et départ d’un rayon </w:t>
      </w:r>
      <w:r w:rsidR="007D7C88" w:rsidRPr="0032190F">
        <w:rPr>
          <w:lang w:val="fr-FR"/>
        </w:rPr>
        <w:t xml:space="preserve">du Bronze final 3 </w:t>
      </w:r>
      <w:r w:rsidR="0037534A" w:rsidRPr="0032190F">
        <w:rPr>
          <w:lang w:val="fr-FR"/>
        </w:rPr>
        <w:t>(BIB 2212 p. 437)</w:t>
      </w:r>
      <w:r w:rsidR="00851C87" w:rsidRPr="0032190F">
        <w:rPr>
          <w:lang w:val="fr-FR"/>
        </w:rPr>
        <w:t>. Moitié d’une roue avec bourrelets bordant la perforation  (BIB 2212 p. 438)</w:t>
      </w:r>
    </w:p>
    <w:p w14:paraId="2D7520D8" w14:textId="181C1C5D" w:rsidR="00E95E03" w:rsidRPr="0032190F" w:rsidRDefault="00E95E03" w:rsidP="004F2BAC">
      <w:pPr>
        <w:jc w:val="both"/>
        <w:rPr>
          <w:lang w:val="fr-FR"/>
        </w:rPr>
      </w:pPr>
      <w:r>
        <w:rPr>
          <w:lang w:val="fr-FR"/>
        </w:rPr>
        <w:t>céramique d'affinité ouest-alpin/</w:t>
      </w:r>
      <w:hyperlink r:id="rId5211" w:anchor="Cul_Mailhac_Apparente_g_France_Orientale" w:history="1">
        <w:r w:rsidRPr="00E95E03">
          <w:rPr>
            <w:rStyle w:val="Hyperlink"/>
            <w:lang w:val="fr-FR"/>
          </w:rPr>
          <w:t>France orientale</w:t>
        </w:r>
      </w:hyperlink>
      <w:r>
        <w:rPr>
          <w:lang w:val="fr-FR"/>
        </w:rPr>
        <w:t xml:space="preserve"> (BIB 2857)</w:t>
      </w:r>
    </w:p>
    <w:p w14:paraId="0179D876" w14:textId="77777777" w:rsidR="00D13E0E" w:rsidRPr="0032190F" w:rsidRDefault="00D13E0E" w:rsidP="004F2BAC">
      <w:pPr>
        <w:jc w:val="both"/>
        <w:rPr>
          <w:lang w:val="fr-FR"/>
        </w:rPr>
      </w:pPr>
    </w:p>
    <w:p w14:paraId="3A71E01D" w14:textId="77777777" w:rsidR="00D13E0E" w:rsidRPr="0032190F" w:rsidRDefault="00D13E0E" w:rsidP="004F2BAC">
      <w:pPr>
        <w:jc w:val="both"/>
        <w:rPr>
          <w:lang w:val="fr-FR"/>
        </w:rPr>
      </w:pPr>
      <w:r w:rsidRPr="0032190F">
        <w:rPr>
          <w:lang w:val="fr-FR"/>
        </w:rPr>
        <w:t>SOLVIEUX</w:t>
      </w:r>
    </w:p>
    <w:p w14:paraId="3DAF89AF" w14:textId="77777777" w:rsidR="00D13E0E" w:rsidRPr="0032190F" w:rsidRDefault="00D13E0E" w:rsidP="00D13E0E">
      <w:pPr>
        <w:jc w:val="both"/>
        <w:rPr>
          <w:lang w:val="fr-FR"/>
        </w:rPr>
      </w:pPr>
      <w:r w:rsidRPr="0032190F">
        <w:rPr>
          <w:lang w:val="fr-FR"/>
        </w:rPr>
        <w:t>Solvieux (Saint-Louis-en-l’Isle, Dordogne) a livré des décors céramiques de la fin de l’âge du Bronze (BIB 1935 fig. 404)</w:t>
      </w:r>
    </w:p>
    <w:p w14:paraId="1241D904" w14:textId="77777777" w:rsidR="00D13E0E" w:rsidRPr="0032190F" w:rsidRDefault="00D13E0E" w:rsidP="004F2BAC">
      <w:pPr>
        <w:jc w:val="both"/>
        <w:rPr>
          <w:lang w:val="fr-FR"/>
        </w:rPr>
      </w:pPr>
    </w:p>
    <w:p w14:paraId="032F2B26" w14:textId="77777777" w:rsidR="00D13E0E" w:rsidRPr="0032190F" w:rsidRDefault="00D13E0E" w:rsidP="004F2BAC">
      <w:pPr>
        <w:jc w:val="both"/>
        <w:rPr>
          <w:lang w:val="fr-FR"/>
        </w:rPr>
      </w:pPr>
      <w:r w:rsidRPr="0032190F">
        <w:rPr>
          <w:lang w:val="fr-FR"/>
        </w:rPr>
        <w:t>CASTELVIEL</w:t>
      </w:r>
    </w:p>
    <w:p w14:paraId="4397093A" w14:textId="77777777" w:rsidR="00D13E0E" w:rsidRPr="0032190F" w:rsidRDefault="00D13E0E" w:rsidP="00D13E0E">
      <w:pPr>
        <w:jc w:val="both"/>
        <w:rPr>
          <w:lang w:val="fr-FR"/>
        </w:rPr>
      </w:pPr>
      <w:r w:rsidRPr="0032190F">
        <w:rPr>
          <w:lang w:val="fr-FR"/>
        </w:rPr>
        <w:t>Castelviel (Saint-Pompon, Dordogne) a livré des décors céramiques de la fin de l’âge du Bronze (BIB 1935 fig. 404)</w:t>
      </w:r>
    </w:p>
    <w:p w14:paraId="1449C74C" w14:textId="77777777" w:rsidR="00D13E0E" w:rsidRPr="0032190F" w:rsidRDefault="00D13E0E" w:rsidP="00D13E0E">
      <w:pPr>
        <w:jc w:val="both"/>
        <w:rPr>
          <w:lang w:val="fr-FR"/>
        </w:rPr>
      </w:pPr>
      <w:r w:rsidRPr="0032190F">
        <w:rPr>
          <w:lang w:val="fr-FR"/>
        </w:rPr>
        <w:br/>
        <w:t>FORET-MELEE</w:t>
      </w:r>
    </w:p>
    <w:p w14:paraId="6D6F7530" w14:textId="77777777" w:rsidR="00D13E0E" w:rsidRPr="0032190F" w:rsidRDefault="00D13E0E" w:rsidP="00D13E0E">
      <w:pPr>
        <w:jc w:val="both"/>
        <w:rPr>
          <w:lang w:val="fr-FR"/>
        </w:rPr>
      </w:pPr>
      <w:r w:rsidRPr="0032190F">
        <w:rPr>
          <w:lang w:val="fr-FR"/>
        </w:rPr>
        <w:t>Le site de Forêt-Mélée (Saint-Romain-et-Saint-Clément, Dordogne) a livré des décors céramiques de la fin de l’âge du Bronze (BIB 1935 fig. 404)</w:t>
      </w:r>
    </w:p>
    <w:p w14:paraId="67EFB6AF" w14:textId="77777777" w:rsidR="00D13E0E" w:rsidRPr="0032190F" w:rsidRDefault="00D13E0E" w:rsidP="004F2BAC">
      <w:pPr>
        <w:jc w:val="both"/>
        <w:rPr>
          <w:lang w:val="fr-FR"/>
        </w:rPr>
      </w:pPr>
    </w:p>
    <w:p w14:paraId="72404857" w14:textId="77777777" w:rsidR="00D13E0E" w:rsidRPr="0032190F" w:rsidRDefault="00D13E0E" w:rsidP="004F2BAC">
      <w:pPr>
        <w:jc w:val="both"/>
        <w:rPr>
          <w:lang w:val="fr-FR"/>
        </w:rPr>
      </w:pPr>
      <w:r w:rsidRPr="0032190F">
        <w:rPr>
          <w:lang w:val="fr-FR"/>
        </w:rPr>
        <w:t>COMBE SAUNIERE I</w:t>
      </w:r>
    </w:p>
    <w:p w14:paraId="2724199C" w14:textId="77777777" w:rsidR="00D13E0E" w:rsidRPr="0032190F" w:rsidRDefault="00D13E0E" w:rsidP="004F2BAC">
      <w:pPr>
        <w:jc w:val="both"/>
        <w:rPr>
          <w:lang w:val="fr-FR"/>
        </w:rPr>
      </w:pPr>
      <w:r w:rsidRPr="0032190F">
        <w:rPr>
          <w:lang w:val="fr-FR"/>
        </w:rPr>
        <w:t>Le site de Combe Saunière I (Sarliac-sur-l’Isle, Dordogne) a livré des décors céramiques de la fin de l’âge du Bronze (BIB 1935 fig. 404)</w:t>
      </w:r>
    </w:p>
    <w:p w14:paraId="2EF72DA5" w14:textId="77777777" w:rsidR="00D13E0E" w:rsidRPr="0032190F" w:rsidRDefault="00D13E0E" w:rsidP="004F2BAC">
      <w:pPr>
        <w:jc w:val="both"/>
        <w:rPr>
          <w:lang w:val="fr-FR"/>
        </w:rPr>
      </w:pPr>
    </w:p>
    <w:p w14:paraId="5B9EE0B7" w14:textId="77777777" w:rsidR="00D13E0E" w:rsidRPr="0032190F" w:rsidRDefault="00D13E0E" w:rsidP="00426FF9">
      <w:pPr>
        <w:pStyle w:val="Heading1"/>
      </w:pPr>
      <w:bookmarkStart w:id="2254" w:name="Sit_Castel_Real"/>
      <w:r w:rsidRPr="0032190F">
        <w:t>CASTEL REAL</w:t>
      </w:r>
    </w:p>
    <w:bookmarkEnd w:id="2254"/>
    <w:p w14:paraId="791FBB25" w14:textId="77777777" w:rsidR="00D13E0E" w:rsidRPr="0032190F" w:rsidRDefault="00D13E0E" w:rsidP="00D0751F">
      <w:pPr>
        <w:rPr>
          <w:lang w:val="fr-FR" w:eastAsia="en-GB"/>
        </w:rPr>
      </w:pPr>
      <w:r w:rsidRPr="0032190F">
        <w:rPr>
          <w:lang w:val="fr-FR"/>
        </w:rPr>
        <w:t xml:space="preserve">Castel Réal </w:t>
      </w:r>
      <w:r w:rsidR="00AF0006" w:rsidRPr="0032190F">
        <w:rPr>
          <w:lang w:val="fr-FR"/>
        </w:rPr>
        <w:t xml:space="preserve">[Castel-Réal] </w:t>
      </w:r>
      <w:r w:rsidRPr="0032190F">
        <w:rPr>
          <w:lang w:val="fr-FR"/>
        </w:rPr>
        <w:t>(Siorac-en-Périgord, Dordogne) a livré des décors céramiques de la fin de l’âge du Bronze (BIB 1935 fig. 404)</w:t>
      </w:r>
      <w:r w:rsidR="00AF0006" w:rsidRPr="0032190F">
        <w:rPr>
          <w:lang w:val="fr-FR" w:eastAsia="en-GB"/>
        </w:rPr>
        <w:t>Gomez de Sotto rejette l’identification d’une tête en terre cuite comme celle d’un cheval à Castel-Réal (BIB 2045 p. 22)</w:t>
      </w:r>
    </w:p>
    <w:p w14:paraId="515B8582" w14:textId="77777777" w:rsidR="00D13E0E" w:rsidRPr="0032190F" w:rsidRDefault="00D13E0E" w:rsidP="004F2BAC">
      <w:pPr>
        <w:jc w:val="both"/>
        <w:rPr>
          <w:lang w:val="fr-FR"/>
        </w:rPr>
      </w:pPr>
    </w:p>
    <w:p w14:paraId="3F1DAADD" w14:textId="77777777" w:rsidR="00D13E0E" w:rsidRPr="0032190F" w:rsidRDefault="00D13E0E" w:rsidP="004F2BAC">
      <w:pPr>
        <w:jc w:val="both"/>
        <w:rPr>
          <w:lang w:val="fr-FR"/>
        </w:rPr>
      </w:pPr>
      <w:r w:rsidRPr="0032190F">
        <w:rPr>
          <w:lang w:val="fr-FR"/>
        </w:rPr>
        <w:t>PLAISY (LE)</w:t>
      </w:r>
    </w:p>
    <w:p w14:paraId="7030A391" w14:textId="77777777" w:rsidR="00D13E0E" w:rsidRPr="0032190F" w:rsidRDefault="00D13E0E" w:rsidP="004F2BAC">
      <w:pPr>
        <w:jc w:val="both"/>
        <w:rPr>
          <w:lang w:val="fr-FR"/>
        </w:rPr>
      </w:pPr>
      <w:r w:rsidRPr="0032190F">
        <w:rPr>
          <w:lang w:val="fr-FR"/>
        </w:rPr>
        <w:t>Le Plaisy (Saint-Médard-de-Mussidan, Dordogne) a livré des décors céramiques de la fin de l’âge du Bronze (BIB 1935 fig. 404)</w:t>
      </w:r>
    </w:p>
    <w:p w14:paraId="14FFF63A" w14:textId="77777777" w:rsidR="00D13E0E" w:rsidRPr="0032190F" w:rsidRDefault="00D13E0E" w:rsidP="004F2BAC">
      <w:pPr>
        <w:jc w:val="both"/>
        <w:rPr>
          <w:lang w:val="fr-FR"/>
        </w:rPr>
      </w:pPr>
    </w:p>
    <w:p w14:paraId="3A95CEFC" w14:textId="77777777" w:rsidR="00D13E0E" w:rsidRPr="0032190F" w:rsidRDefault="00D13E0E" w:rsidP="004F2BAC">
      <w:pPr>
        <w:jc w:val="both"/>
        <w:rPr>
          <w:lang w:val="fr-FR"/>
        </w:rPr>
      </w:pPr>
      <w:bookmarkStart w:id="2255" w:name="Sit_Reignac_Falaise"/>
      <w:r w:rsidRPr="0032190F">
        <w:rPr>
          <w:lang w:val="fr-FR"/>
        </w:rPr>
        <w:t>REIGNAC (FALAISE DE)</w:t>
      </w:r>
    </w:p>
    <w:bookmarkEnd w:id="2255"/>
    <w:p w14:paraId="20327111" w14:textId="77777777" w:rsidR="00D13E0E" w:rsidRPr="0032190F" w:rsidRDefault="00D13E0E" w:rsidP="004F2BAC">
      <w:pPr>
        <w:jc w:val="both"/>
        <w:rPr>
          <w:lang w:val="fr-FR"/>
        </w:rPr>
      </w:pPr>
      <w:r w:rsidRPr="0032190F">
        <w:rPr>
          <w:lang w:val="fr-FR"/>
        </w:rPr>
        <w:t>Le site de Falaise de Reignac (Tursac, Dordogne) a livré des décors céramiques de la fin de l’âge du Bronze (BIB 1935 fig. 404)</w:t>
      </w:r>
    </w:p>
    <w:p w14:paraId="4A2852A5" w14:textId="77777777" w:rsidR="00D13E0E" w:rsidRPr="0032190F" w:rsidRDefault="00D13E0E" w:rsidP="004F2BAC">
      <w:pPr>
        <w:jc w:val="both"/>
        <w:rPr>
          <w:lang w:val="fr-FR"/>
        </w:rPr>
      </w:pPr>
    </w:p>
    <w:p w14:paraId="07F769FF" w14:textId="77777777" w:rsidR="00D13E0E" w:rsidRPr="0032190F" w:rsidRDefault="00D13E0E" w:rsidP="004F2BAC">
      <w:pPr>
        <w:jc w:val="both"/>
        <w:rPr>
          <w:lang w:val="fr-FR"/>
        </w:rPr>
      </w:pPr>
      <w:r w:rsidRPr="0032190F">
        <w:rPr>
          <w:lang w:val="fr-FR"/>
        </w:rPr>
        <w:t>LIVEYRE</w:t>
      </w:r>
    </w:p>
    <w:p w14:paraId="39AA1E40" w14:textId="77777777" w:rsidR="00D13E0E" w:rsidRPr="0032190F" w:rsidRDefault="00D13E0E" w:rsidP="00D13E0E">
      <w:pPr>
        <w:jc w:val="both"/>
        <w:rPr>
          <w:lang w:val="fr-FR"/>
        </w:rPr>
      </w:pPr>
      <w:r w:rsidRPr="0032190F">
        <w:rPr>
          <w:lang w:val="fr-FR"/>
        </w:rPr>
        <w:lastRenderedPageBreak/>
        <w:t>Liveyre (Tursac, Dordogne) a livré des décors céramiques de la fin de l’âge du Bronze (BIB 1935 fig. 404)</w:t>
      </w:r>
    </w:p>
    <w:p w14:paraId="4E574315" w14:textId="77777777" w:rsidR="00664E89" w:rsidRPr="0032190F" w:rsidRDefault="00664E89" w:rsidP="00D13E0E">
      <w:pPr>
        <w:jc w:val="both"/>
        <w:rPr>
          <w:lang w:val="fr-FR"/>
        </w:rPr>
      </w:pPr>
    </w:p>
    <w:p w14:paraId="04B56190" w14:textId="77777777" w:rsidR="00D13E0E" w:rsidRPr="0032190F" w:rsidRDefault="00D13E0E" w:rsidP="004F2BAC">
      <w:pPr>
        <w:jc w:val="both"/>
        <w:rPr>
          <w:lang w:val="fr-FR"/>
        </w:rPr>
      </w:pPr>
      <w:r w:rsidRPr="0032190F">
        <w:rPr>
          <w:lang w:val="fr-FR"/>
        </w:rPr>
        <w:t>REIGNAC</w:t>
      </w:r>
    </w:p>
    <w:p w14:paraId="3D6C7820" w14:textId="77777777" w:rsidR="00D13E0E" w:rsidRPr="0032190F" w:rsidRDefault="00D13E0E" w:rsidP="004F2BAC">
      <w:pPr>
        <w:jc w:val="both"/>
        <w:rPr>
          <w:lang w:val="fr-FR"/>
        </w:rPr>
      </w:pPr>
      <w:r w:rsidRPr="0032190F">
        <w:rPr>
          <w:lang w:val="fr-FR"/>
        </w:rPr>
        <w:t>Reignac (Tursac, Dordogne) a livré des décors céramiques de la fin de l’âge du Bronze (BIB 1935 fig. 404)</w:t>
      </w:r>
    </w:p>
    <w:p w14:paraId="054940EA" w14:textId="77777777" w:rsidR="00EA7511" w:rsidRPr="0032190F" w:rsidRDefault="00EA7511" w:rsidP="004F2BAC">
      <w:pPr>
        <w:jc w:val="both"/>
        <w:rPr>
          <w:lang w:val="fr-FR"/>
        </w:rPr>
      </w:pPr>
    </w:p>
    <w:p w14:paraId="664C09F4" w14:textId="77777777" w:rsidR="00EA7511" w:rsidRPr="0032190F" w:rsidRDefault="00EA7511" w:rsidP="004F2BAC">
      <w:pPr>
        <w:jc w:val="both"/>
        <w:rPr>
          <w:lang w:val="fr-FR"/>
        </w:rPr>
      </w:pPr>
      <w:r w:rsidRPr="0032190F">
        <w:rPr>
          <w:lang w:val="fr-FR"/>
        </w:rPr>
        <w:t>CUZOUL DES BRASCOUNIES</w:t>
      </w:r>
    </w:p>
    <w:p w14:paraId="0E26B148" w14:textId="77777777" w:rsidR="00EA7511" w:rsidRPr="0032190F" w:rsidRDefault="00EA7511" w:rsidP="004F2BAC">
      <w:pPr>
        <w:jc w:val="both"/>
        <w:rPr>
          <w:lang w:val="fr-FR"/>
        </w:rPr>
      </w:pPr>
      <w:r w:rsidRPr="0032190F">
        <w:rPr>
          <w:lang w:val="fr-FR"/>
        </w:rPr>
        <w:t>Le site de Cuzoul des Brascouniès (Blars, Lot) a livré des décors céramiques de la fin de l’âge du Bronze (BIB 1935 fig. 404)</w:t>
      </w:r>
    </w:p>
    <w:p w14:paraId="7D6BD040" w14:textId="77777777" w:rsidR="00EA7511" w:rsidRPr="0032190F" w:rsidRDefault="00EA7511" w:rsidP="004F2BAC">
      <w:pPr>
        <w:jc w:val="both"/>
        <w:rPr>
          <w:lang w:val="fr-FR"/>
        </w:rPr>
      </w:pPr>
    </w:p>
    <w:p w14:paraId="2C2110D3" w14:textId="77777777" w:rsidR="00EA7511" w:rsidRPr="0032190F" w:rsidRDefault="00EA7511" w:rsidP="004F2BAC">
      <w:pPr>
        <w:jc w:val="both"/>
        <w:rPr>
          <w:lang w:val="fr-FR"/>
        </w:rPr>
      </w:pPr>
      <w:r w:rsidRPr="0032190F">
        <w:rPr>
          <w:lang w:val="fr-FR"/>
        </w:rPr>
        <w:t>DEFILE DES ANGLAIS</w:t>
      </w:r>
    </w:p>
    <w:p w14:paraId="0B8F45F3" w14:textId="77777777" w:rsidR="00EA7511" w:rsidRPr="0032190F" w:rsidRDefault="00EA7511" w:rsidP="004F2BAC">
      <w:pPr>
        <w:jc w:val="both"/>
        <w:rPr>
          <w:lang w:val="fr-FR"/>
        </w:rPr>
      </w:pPr>
      <w:r w:rsidRPr="0032190F">
        <w:rPr>
          <w:lang w:val="fr-FR"/>
        </w:rPr>
        <w:t>Le site du Défilé des Anglais (Bouziès, Lot) a livré des décors céramiques de la fin de l’âge du Bronze (BIB 1935 fig. 404)</w:t>
      </w:r>
    </w:p>
    <w:p w14:paraId="127B1FD8" w14:textId="77777777" w:rsidR="00EA7511" w:rsidRPr="0032190F" w:rsidRDefault="00EA7511" w:rsidP="004F2BAC">
      <w:pPr>
        <w:jc w:val="both"/>
        <w:rPr>
          <w:lang w:val="fr-FR"/>
        </w:rPr>
      </w:pPr>
    </w:p>
    <w:p w14:paraId="18816D86" w14:textId="77777777" w:rsidR="00EA7511" w:rsidRPr="0032190F" w:rsidRDefault="00EA7511" w:rsidP="004F2BAC">
      <w:pPr>
        <w:jc w:val="both"/>
        <w:rPr>
          <w:lang w:val="fr-FR"/>
        </w:rPr>
      </w:pPr>
      <w:r w:rsidRPr="0032190F">
        <w:rPr>
          <w:lang w:val="fr-FR"/>
        </w:rPr>
        <w:t>CHANTEDUC (GROTTE  DE)</w:t>
      </w:r>
    </w:p>
    <w:p w14:paraId="38536F2B" w14:textId="77777777" w:rsidR="00EA7511" w:rsidRPr="0032190F" w:rsidRDefault="00EA7511" w:rsidP="004F2BAC">
      <w:pPr>
        <w:jc w:val="both"/>
        <w:rPr>
          <w:lang w:val="fr-FR"/>
        </w:rPr>
      </w:pPr>
      <w:r w:rsidRPr="0032190F">
        <w:rPr>
          <w:lang w:val="fr-FR"/>
        </w:rPr>
        <w:t>Lesite de Chanteduc (Cabrerets, Lot) a livré des décors céramiques de la fin de l’âge du Bronze (BIB 1935 fig. 404)</w:t>
      </w:r>
    </w:p>
    <w:p w14:paraId="73DC9504" w14:textId="77777777" w:rsidR="00EA7511" w:rsidRPr="0032190F" w:rsidRDefault="00EA7511" w:rsidP="004F2BAC">
      <w:pPr>
        <w:jc w:val="both"/>
        <w:rPr>
          <w:lang w:val="fr-FR"/>
        </w:rPr>
      </w:pPr>
    </w:p>
    <w:p w14:paraId="704DB6D5" w14:textId="77777777" w:rsidR="00EA7511" w:rsidRPr="0032190F" w:rsidRDefault="00EA7511" w:rsidP="004F2BAC">
      <w:pPr>
        <w:jc w:val="both"/>
        <w:rPr>
          <w:lang w:val="fr-FR"/>
        </w:rPr>
      </w:pPr>
      <w:r w:rsidRPr="0032190F">
        <w:rPr>
          <w:lang w:val="fr-FR"/>
        </w:rPr>
        <w:t>TERRE ROUGE</w:t>
      </w:r>
    </w:p>
    <w:p w14:paraId="706BF74C" w14:textId="77777777" w:rsidR="00EA7511" w:rsidRPr="0032190F" w:rsidRDefault="00EA7511" w:rsidP="00EA7511">
      <w:pPr>
        <w:jc w:val="both"/>
        <w:rPr>
          <w:lang w:val="fr-FR"/>
        </w:rPr>
      </w:pPr>
      <w:r w:rsidRPr="0032190F">
        <w:rPr>
          <w:lang w:val="fr-FR"/>
        </w:rPr>
        <w:t>Terre Rouge (Cahors, Lot)a livré des décors céramiques de la fin de l’âge du Bronze (BIB 1935 fig. 404)</w:t>
      </w:r>
    </w:p>
    <w:p w14:paraId="78FB0A6E" w14:textId="77777777" w:rsidR="00EA7511" w:rsidRPr="0032190F" w:rsidRDefault="00EA7511" w:rsidP="00EA7511">
      <w:pPr>
        <w:jc w:val="both"/>
        <w:rPr>
          <w:lang w:val="fr-FR"/>
        </w:rPr>
      </w:pPr>
    </w:p>
    <w:p w14:paraId="51CC067C" w14:textId="77777777" w:rsidR="00EA7511" w:rsidRPr="0032190F" w:rsidRDefault="00EA7511" w:rsidP="00EA7511">
      <w:pPr>
        <w:jc w:val="both"/>
        <w:rPr>
          <w:lang w:val="fr-FR"/>
        </w:rPr>
      </w:pPr>
      <w:r w:rsidRPr="0032190F">
        <w:rPr>
          <w:lang w:val="fr-FR"/>
        </w:rPr>
        <w:t>MURCENS</w:t>
      </w:r>
    </w:p>
    <w:p w14:paraId="1B21ABE0" w14:textId="77777777" w:rsidR="00EA7511" w:rsidRPr="0032190F" w:rsidRDefault="00EA7511" w:rsidP="00EA7511">
      <w:pPr>
        <w:jc w:val="both"/>
        <w:rPr>
          <w:lang w:val="fr-FR"/>
        </w:rPr>
      </w:pPr>
      <w:r w:rsidRPr="0032190F">
        <w:rPr>
          <w:lang w:val="fr-FR"/>
        </w:rPr>
        <w:t>Murcens (Cras, Lot)a livré des décors céramiques de la fin de l’âge du Bronze (BIB 1935 fig. 404)</w:t>
      </w:r>
    </w:p>
    <w:p w14:paraId="75CB6845" w14:textId="77777777" w:rsidR="00EA7511" w:rsidRPr="0032190F" w:rsidRDefault="00EA7511" w:rsidP="004F2BAC">
      <w:pPr>
        <w:jc w:val="both"/>
        <w:rPr>
          <w:lang w:val="fr-FR"/>
        </w:rPr>
      </w:pPr>
    </w:p>
    <w:p w14:paraId="176C0C3D" w14:textId="77777777" w:rsidR="00EA7511" w:rsidRPr="0032190F" w:rsidRDefault="00EA7511" w:rsidP="004F2BAC">
      <w:pPr>
        <w:jc w:val="both"/>
        <w:rPr>
          <w:lang w:val="fr-FR"/>
        </w:rPr>
      </w:pPr>
      <w:r w:rsidRPr="0032190F">
        <w:rPr>
          <w:lang w:val="fr-FR"/>
        </w:rPr>
        <w:t>NOYER (LE)</w:t>
      </w:r>
    </w:p>
    <w:p w14:paraId="271E4CAA" w14:textId="77777777" w:rsidR="00EA7511" w:rsidRPr="0032190F" w:rsidRDefault="00EA7511" w:rsidP="00EA7511">
      <w:pPr>
        <w:jc w:val="both"/>
        <w:rPr>
          <w:lang w:val="fr-FR"/>
        </w:rPr>
      </w:pPr>
      <w:r w:rsidRPr="0032190F">
        <w:rPr>
          <w:lang w:val="fr-FR"/>
        </w:rPr>
        <w:t>Le Noyer (Esclauzels, Lot)a livré des décors céramiques de la fin de l’âge du Bronze (BIB 1935 fig. 404)</w:t>
      </w:r>
    </w:p>
    <w:p w14:paraId="506FDAB1" w14:textId="77777777" w:rsidR="00EA7511" w:rsidRPr="0032190F" w:rsidRDefault="00EA7511" w:rsidP="004F2BAC">
      <w:pPr>
        <w:jc w:val="both"/>
        <w:rPr>
          <w:lang w:val="fr-FR"/>
        </w:rPr>
      </w:pPr>
    </w:p>
    <w:p w14:paraId="6E259655" w14:textId="77777777" w:rsidR="00EA7511" w:rsidRPr="0032190F" w:rsidRDefault="00EA7511" w:rsidP="004F2BAC">
      <w:pPr>
        <w:jc w:val="both"/>
        <w:rPr>
          <w:lang w:val="fr-FR"/>
        </w:rPr>
      </w:pPr>
      <w:r w:rsidRPr="0032190F">
        <w:rPr>
          <w:lang w:val="fr-FR"/>
        </w:rPr>
        <w:t>EULALIE (SAINTE)</w:t>
      </w:r>
    </w:p>
    <w:p w14:paraId="33053982" w14:textId="77777777" w:rsidR="00EA7511" w:rsidRPr="0032190F" w:rsidRDefault="00EA7511" w:rsidP="004F2BAC">
      <w:pPr>
        <w:jc w:val="both"/>
        <w:rPr>
          <w:lang w:val="fr-FR"/>
        </w:rPr>
      </w:pPr>
      <w:r w:rsidRPr="0032190F">
        <w:rPr>
          <w:lang w:val="fr-FR"/>
        </w:rPr>
        <w:t>Sainte Eulalie (Espagnac-Sainte-Eulalie, Lot)a livré des décors céramiques de la fin de l’âge du Bronze (BIB 1935 fig. 404)</w:t>
      </w:r>
    </w:p>
    <w:p w14:paraId="6A7C092A" w14:textId="77777777" w:rsidR="00EA7511" w:rsidRPr="0032190F" w:rsidRDefault="00EA7511" w:rsidP="004F2BAC">
      <w:pPr>
        <w:jc w:val="both"/>
        <w:rPr>
          <w:lang w:val="fr-FR"/>
        </w:rPr>
      </w:pPr>
    </w:p>
    <w:p w14:paraId="33788167" w14:textId="77777777" w:rsidR="00325FB6" w:rsidRPr="0032190F" w:rsidRDefault="00325FB6" w:rsidP="004F2BAC">
      <w:pPr>
        <w:jc w:val="both"/>
        <w:rPr>
          <w:lang w:val="fr-FR"/>
        </w:rPr>
      </w:pPr>
      <w:r w:rsidRPr="0032190F">
        <w:rPr>
          <w:lang w:val="fr-FR"/>
        </w:rPr>
        <w:t>SOULIE</w:t>
      </w:r>
    </w:p>
    <w:p w14:paraId="31090A89" w14:textId="77777777" w:rsidR="00325FB6" w:rsidRPr="0032190F" w:rsidRDefault="00325FB6" w:rsidP="00325FB6">
      <w:pPr>
        <w:jc w:val="both"/>
        <w:rPr>
          <w:lang w:val="fr-FR"/>
        </w:rPr>
      </w:pPr>
      <w:r w:rsidRPr="0032190F">
        <w:rPr>
          <w:lang w:val="fr-FR"/>
        </w:rPr>
        <w:t>Soulié (Figeac, Lot)a livré des décors céramiques de la fin de l’âge du Bronze (BIB 1935 fig. 404)</w:t>
      </w:r>
    </w:p>
    <w:p w14:paraId="42E5F380" w14:textId="77777777" w:rsidR="00325FB6" w:rsidRPr="0032190F" w:rsidRDefault="00325FB6" w:rsidP="004F2BAC">
      <w:pPr>
        <w:jc w:val="both"/>
        <w:rPr>
          <w:lang w:val="fr-FR"/>
        </w:rPr>
      </w:pPr>
    </w:p>
    <w:p w14:paraId="0ABB4527" w14:textId="77777777" w:rsidR="00D13E0E" w:rsidRPr="0032190F" w:rsidRDefault="00F76718" w:rsidP="004F2BAC">
      <w:pPr>
        <w:jc w:val="both"/>
        <w:rPr>
          <w:lang w:val="fr-FR"/>
        </w:rPr>
      </w:pPr>
      <w:r w:rsidRPr="0032190F">
        <w:rPr>
          <w:lang w:val="fr-FR"/>
        </w:rPr>
        <w:t>CROZE DE BUFFO</w:t>
      </w:r>
    </w:p>
    <w:p w14:paraId="4D589FDD" w14:textId="77777777" w:rsidR="00F76718" w:rsidRPr="0032190F" w:rsidRDefault="00F76718" w:rsidP="00F76718">
      <w:pPr>
        <w:jc w:val="both"/>
        <w:rPr>
          <w:lang w:val="fr-FR"/>
        </w:rPr>
      </w:pPr>
      <w:r w:rsidRPr="0032190F">
        <w:rPr>
          <w:lang w:val="fr-FR"/>
        </w:rPr>
        <w:t>Croze de Buffo (Lacave, Lot)a livré des décors céramiques de la fin de l’âge du Bronze (BIB 1935 fig. 404)</w:t>
      </w:r>
    </w:p>
    <w:p w14:paraId="5BF9D20D" w14:textId="77777777" w:rsidR="00F76718" w:rsidRPr="0032190F" w:rsidRDefault="00F76718" w:rsidP="004F2BAC">
      <w:pPr>
        <w:jc w:val="both"/>
        <w:rPr>
          <w:lang w:val="fr-FR"/>
        </w:rPr>
      </w:pPr>
    </w:p>
    <w:p w14:paraId="19FC24BA" w14:textId="77777777" w:rsidR="00F76718" w:rsidRPr="0032190F" w:rsidRDefault="00F76718" w:rsidP="004F2BAC">
      <w:pPr>
        <w:jc w:val="both"/>
        <w:rPr>
          <w:lang w:val="fr-FR"/>
        </w:rPr>
      </w:pPr>
      <w:r w:rsidRPr="0032190F">
        <w:rPr>
          <w:lang w:val="fr-FR"/>
        </w:rPr>
        <w:t>CUZOUL DE SENAILLAC</w:t>
      </w:r>
    </w:p>
    <w:p w14:paraId="7919AB8A" w14:textId="77777777" w:rsidR="00F76718" w:rsidRPr="0032190F" w:rsidRDefault="00F76718" w:rsidP="00F76718">
      <w:pPr>
        <w:jc w:val="both"/>
        <w:rPr>
          <w:lang w:val="fr-FR"/>
        </w:rPr>
      </w:pPr>
      <w:r w:rsidRPr="0032190F">
        <w:rPr>
          <w:lang w:val="fr-FR"/>
        </w:rPr>
        <w:t>Cuzoul de Sénaillac (Lauzès, Lot)a livré des décors céramiques de la fin de l’âge du Bronze (BIB 1935 fig. 404)</w:t>
      </w:r>
    </w:p>
    <w:p w14:paraId="68D6C145" w14:textId="77777777" w:rsidR="00F76718" w:rsidRPr="0032190F" w:rsidRDefault="00F76718" w:rsidP="00F76718">
      <w:pPr>
        <w:jc w:val="both"/>
        <w:rPr>
          <w:lang w:val="fr-FR"/>
        </w:rPr>
      </w:pPr>
    </w:p>
    <w:p w14:paraId="11C162E3" w14:textId="77777777" w:rsidR="00F76718" w:rsidRPr="0032190F" w:rsidRDefault="00F76718" w:rsidP="00F76718">
      <w:pPr>
        <w:jc w:val="both"/>
        <w:rPr>
          <w:lang w:val="fr-FR"/>
        </w:rPr>
      </w:pPr>
      <w:r w:rsidRPr="0032190F">
        <w:rPr>
          <w:lang w:val="fr-FR"/>
        </w:rPr>
        <w:t>C (GROTTE)</w:t>
      </w:r>
    </w:p>
    <w:p w14:paraId="42FB6ABE" w14:textId="77777777" w:rsidR="00F76718" w:rsidRPr="0032190F" w:rsidRDefault="00F76718" w:rsidP="00F76718">
      <w:pPr>
        <w:jc w:val="both"/>
        <w:rPr>
          <w:lang w:val="fr-FR"/>
        </w:rPr>
      </w:pPr>
      <w:r w:rsidRPr="0032190F">
        <w:rPr>
          <w:lang w:val="fr-FR"/>
        </w:rPr>
        <w:t>La grotte C (Luzech, Lot)a livré des décors céramiques de la fin de l’âge du Bronze (BIB 1935 fig. 404)</w:t>
      </w:r>
    </w:p>
    <w:p w14:paraId="423AD16A" w14:textId="77777777" w:rsidR="00664E89" w:rsidRPr="0032190F" w:rsidRDefault="00664E89" w:rsidP="00F76718">
      <w:pPr>
        <w:jc w:val="both"/>
        <w:rPr>
          <w:lang w:val="fr-FR"/>
        </w:rPr>
      </w:pPr>
    </w:p>
    <w:p w14:paraId="6580B9E7" w14:textId="77777777" w:rsidR="00F76718" w:rsidRPr="0032190F" w:rsidRDefault="00F76718" w:rsidP="00F76718">
      <w:pPr>
        <w:jc w:val="both"/>
        <w:rPr>
          <w:lang w:val="fr-FR"/>
        </w:rPr>
      </w:pPr>
      <w:r w:rsidRPr="0032190F">
        <w:rPr>
          <w:lang w:val="fr-FR"/>
        </w:rPr>
        <w:t>PECH DE LA NENE</w:t>
      </w:r>
    </w:p>
    <w:p w14:paraId="1668D06D" w14:textId="77777777" w:rsidR="00F76718" w:rsidRPr="0032190F" w:rsidRDefault="00F76718" w:rsidP="00F76718">
      <w:pPr>
        <w:jc w:val="both"/>
        <w:rPr>
          <w:lang w:val="fr-FR"/>
        </w:rPr>
      </w:pPr>
      <w:r w:rsidRPr="0032190F">
        <w:rPr>
          <w:lang w:val="fr-FR"/>
        </w:rPr>
        <w:lastRenderedPageBreak/>
        <w:t>Pech de la Nène (Luzech, Lot)a livré des décors céramiques de la fin de l’âge du Bronze (BIB 1935 fig. 404)</w:t>
      </w:r>
    </w:p>
    <w:p w14:paraId="4E10A297" w14:textId="77777777" w:rsidR="00F76718" w:rsidRPr="0032190F" w:rsidRDefault="00F76718" w:rsidP="00F76718">
      <w:pPr>
        <w:jc w:val="both"/>
        <w:rPr>
          <w:lang w:val="fr-FR"/>
        </w:rPr>
      </w:pPr>
    </w:p>
    <w:p w14:paraId="6F3A4F26" w14:textId="77777777" w:rsidR="00F76718" w:rsidRPr="0032190F" w:rsidRDefault="00F76718" w:rsidP="004F2BAC">
      <w:pPr>
        <w:jc w:val="both"/>
        <w:rPr>
          <w:lang w:val="fr-FR"/>
        </w:rPr>
      </w:pPr>
      <w:r w:rsidRPr="0032190F">
        <w:rPr>
          <w:lang w:val="fr-FR"/>
        </w:rPr>
        <w:t>OSSEMENTS (GROTTE DES)</w:t>
      </w:r>
    </w:p>
    <w:p w14:paraId="2AFB4BE8" w14:textId="77777777" w:rsidR="00F76718" w:rsidRPr="0032190F" w:rsidRDefault="00F76718" w:rsidP="00F76718">
      <w:pPr>
        <w:jc w:val="both"/>
        <w:rPr>
          <w:lang w:val="fr-FR"/>
        </w:rPr>
      </w:pPr>
      <w:r w:rsidRPr="0032190F">
        <w:rPr>
          <w:lang w:val="fr-FR"/>
        </w:rPr>
        <w:t>La grotte des Ossements (Marcilhac-sur-Célé, Lot)a livré des décors céramiques de la fin de l’âge du Bronze (BIB 1935 fig. 404)</w:t>
      </w:r>
    </w:p>
    <w:p w14:paraId="059BDABA" w14:textId="77777777" w:rsidR="00F76718" w:rsidRPr="0032190F" w:rsidRDefault="00F76718" w:rsidP="004F2BAC">
      <w:pPr>
        <w:jc w:val="both"/>
        <w:rPr>
          <w:lang w:val="fr-FR"/>
        </w:rPr>
      </w:pPr>
    </w:p>
    <w:p w14:paraId="4722C412" w14:textId="77777777" w:rsidR="00F76718" w:rsidRPr="0032190F" w:rsidRDefault="00F76718" w:rsidP="004F2BAC">
      <w:pPr>
        <w:jc w:val="both"/>
        <w:rPr>
          <w:lang w:val="fr-FR"/>
        </w:rPr>
      </w:pPr>
      <w:r w:rsidRPr="0032190F">
        <w:rPr>
          <w:lang w:val="fr-FR"/>
        </w:rPr>
        <w:t>CROZO BASTIDO</w:t>
      </w:r>
    </w:p>
    <w:p w14:paraId="1BC8D0B7" w14:textId="77777777" w:rsidR="00F76718" w:rsidRPr="0032190F" w:rsidRDefault="00F76718" w:rsidP="00F76718">
      <w:pPr>
        <w:jc w:val="both"/>
        <w:rPr>
          <w:lang w:val="fr-FR"/>
        </w:rPr>
      </w:pPr>
      <w:r w:rsidRPr="0032190F">
        <w:rPr>
          <w:lang w:val="fr-FR"/>
        </w:rPr>
        <w:t>Le Crozo Bastido (Saint-Sozy, Lot)a livré des décors céramiques de la fin de l’âge du Bronze (BIB 1935 fig. 404)</w:t>
      </w:r>
    </w:p>
    <w:p w14:paraId="01FBBEB9" w14:textId="77777777" w:rsidR="00F76718" w:rsidRPr="0032190F" w:rsidRDefault="00F76718" w:rsidP="004F2BAC">
      <w:pPr>
        <w:jc w:val="both"/>
        <w:rPr>
          <w:lang w:val="fr-FR"/>
        </w:rPr>
      </w:pPr>
    </w:p>
    <w:p w14:paraId="31D06233" w14:textId="77777777" w:rsidR="00F76718" w:rsidRPr="0032190F" w:rsidRDefault="00F76718" w:rsidP="004F2BAC">
      <w:pPr>
        <w:jc w:val="both"/>
        <w:rPr>
          <w:lang w:val="fr-FR"/>
        </w:rPr>
      </w:pPr>
      <w:r w:rsidRPr="0032190F">
        <w:rPr>
          <w:lang w:val="fr-FR"/>
        </w:rPr>
        <w:t>BOURGNETOU</w:t>
      </w:r>
    </w:p>
    <w:p w14:paraId="225411B4" w14:textId="77777777" w:rsidR="00F76718" w:rsidRPr="0032190F" w:rsidRDefault="00F76718" w:rsidP="00F76718">
      <w:pPr>
        <w:jc w:val="both"/>
        <w:rPr>
          <w:lang w:val="fr-FR"/>
        </w:rPr>
      </w:pPr>
      <w:r w:rsidRPr="0032190F">
        <w:rPr>
          <w:lang w:val="fr-FR"/>
        </w:rPr>
        <w:t>Bourgnétou (Pinsac, Lot)a livré des décors céramiques de la fin de l’âge du Bronze (BIB 1935 fig. 404)</w:t>
      </w:r>
    </w:p>
    <w:p w14:paraId="0E37E256" w14:textId="77777777" w:rsidR="00F76718" w:rsidRPr="0032190F" w:rsidRDefault="00F76718" w:rsidP="004F2BAC">
      <w:pPr>
        <w:jc w:val="both"/>
        <w:rPr>
          <w:lang w:val="fr-FR"/>
        </w:rPr>
      </w:pPr>
    </w:p>
    <w:p w14:paraId="10F2BCB6" w14:textId="77777777" w:rsidR="00F76718" w:rsidRPr="0032190F" w:rsidRDefault="00F76718" w:rsidP="004F2BAC">
      <w:pPr>
        <w:jc w:val="both"/>
        <w:rPr>
          <w:lang w:val="fr-FR"/>
        </w:rPr>
      </w:pPr>
      <w:r w:rsidRPr="0032190F">
        <w:rPr>
          <w:lang w:val="fr-FR"/>
        </w:rPr>
        <w:t>IGUE DE LA CROUZATE</w:t>
      </w:r>
    </w:p>
    <w:p w14:paraId="4B3E3FD3" w14:textId="77777777" w:rsidR="00F76718" w:rsidRPr="0032190F" w:rsidRDefault="00F76718" w:rsidP="004F2BAC">
      <w:pPr>
        <w:jc w:val="both"/>
        <w:rPr>
          <w:lang w:val="fr-FR"/>
        </w:rPr>
      </w:pPr>
      <w:r w:rsidRPr="0032190F">
        <w:rPr>
          <w:lang w:val="fr-FR"/>
        </w:rPr>
        <w:t>Igue de la Crouzate (Reillac, Lot)a livré des décors céramiques de la fin de l’âge du Bronze (BIB 1935 fig. 404)</w:t>
      </w:r>
    </w:p>
    <w:p w14:paraId="2E2353DA" w14:textId="77777777" w:rsidR="00F76718" w:rsidRPr="0032190F" w:rsidRDefault="00F76718" w:rsidP="004F2BAC">
      <w:pPr>
        <w:jc w:val="both"/>
        <w:rPr>
          <w:lang w:val="fr-FR"/>
        </w:rPr>
      </w:pPr>
    </w:p>
    <w:p w14:paraId="1C548FA4" w14:textId="77777777" w:rsidR="00F76718" w:rsidRPr="0032190F" w:rsidRDefault="00F76718" w:rsidP="004F2BAC">
      <w:pPr>
        <w:jc w:val="both"/>
        <w:rPr>
          <w:lang w:val="fr-FR"/>
        </w:rPr>
      </w:pPr>
      <w:r w:rsidRPr="0032190F">
        <w:rPr>
          <w:lang w:val="fr-FR"/>
        </w:rPr>
        <w:t>CABILLIERE (LA)</w:t>
      </w:r>
    </w:p>
    <w:p w14:paraId="731737F4" w14:textId="77777777" w:rsidR="00F76718" w:rsidRPr="0032190F" w:rsidRDefault="00F76718" w:rsidP="00F76718">
      <w:pPr>
        <w:jc w:val="both"/>
        <w:rPr>
          <w:lang w:val="fr-FR"/>
        </w:rPr>
      </w:pPr>
      <w:r w:rsidRPr="0032190F">
        <w:rPr>
          <w:lang w:val="fr-FR"/>
        </w:rPr>
        <w:t>La Cabillière (Saint-Simon,  Lot)a livré des décors céramiques de la fin de l’âge du Bronze (BIB 1935 fig. 404)</w:t>
      </w:r>
    </w:p>
    <w:p w14:paraId="5CCA8061" w14:textId="77777777" w:rsidR="00F76718" w:rsidRPr="0032190F" w:rsidRDefault="00F76718" w:rsidP="004F2BAC">
      <w:pPr>
        <w:jc w:val="both"/>
        <w:rPr>
          <w:lang w:val="fr-FR"/>
        </w:rPr>
      </w:pPr>
    </w:p>
    <w:p w14:paraId="5FABE313" w14:textId="77777777" w:rsidR="00F76718" w:rsidRPr="0032190F" w:rsidRDefault="00F76718" w:rsidP="004F2BAC">
      <w:pPr>
        <w:jc w:val="both"/>
        <w:rPr>
          <w:lang w:val="fr-FR"/>
        </w:rPr>
      </w:pPr>
      <w:r w:rsidRPr="0032190F">
        <w:rPr>
          <w:lang w:val="fr-FR"/>
        </w:rPr>
        <w:t>IGUE DE POURPAYRE</w:t>
      </w:r>
    </w:p>
    <w:p w14:paraId="603347F0" w14:textId="77777777" w:rsidR="00F76718" w:rsidRPr="0032190F" w:rsidRDefault="00F76718" w:rsidP="00F76718">
      <w:pPr>
        <w:jc w:val="both"/>
        <w:rPr>
          <w:lang w:val="fr-FR"/>
        </w:rPr>
      </w:pPr>
      <w:r w:rsidRPr="0032190F">
        <w:rPr>
          <w:lang w:val="fr-FR"/>
        </w:rPr>
        <w:t>Igue de Pourpayré (Saint-Sulpice, Lot)a livré des décors céramiques de la fin de l’âge du Bronze (BIB 1935 fig. 404)</w:t>
      </w:r>
    </w:p>
    <w:p w14:paraId="2A5B9B94" w14:textId="77777777" w:rsidR="00F76718" w:rsidRPr="0032190F" w:rsidRDefault="00F76718" w:rsidP="004F2BAC">
      <w:pPr>
        <w:jc w:val="both"/>
        <w:rPr>
          <w:lang w:val="fr-FR"/>
        </w:rPr>
      </w:pPr>
    </w:p>
    <w:p w14:paraId="176C4AFE" w14:textId="77777777" w:rsidR="00F76718" w:rsidRPr="0032190F" w:rsidRDefault="00F76718" w:rsidP="004F2BAC">
      <w:pPr>
        <w:jc w:val="both"/>
        <w:rPr>
          <w:lang w:val="fr-FR"/>
        </w:rPr>
      </w:pPr>
      <w:r w:rsidRPr="0032190F">
        <w:rPr>
          <w:lang w:val="fr-FR"/>
        </w:rPr>
        <w:t>IGUE BLANCHE</w:t>
      </w:r>
    </w:p>
    <w:p w14:paraId="3085BE07" w14:textId="77777777" w:rsidR="00F76718" w:rsidRPr="0032190F" w:rsidRDefault="00F76718" w:rsidP="004F2BAC">
      <w:pPr>
        <w:jc w:val="both"/>
        <w:rPr>
          <w:lang w:val="fr-FR"/>
        </w:rPr>
      </w:pPr>
      <w:r w:rsidRPr="0032190F">
        <w:rPr>
          <w:lang w:val="fr-FR"/>
        </w:rPr>
        <w:t>Igue Blanche (Sauliac-sur-Célé, Lot)a livré des décors céramiques de la fin de l’âge du Bronze (BIB 1935 fig. 404)</w:t>
      </w:r>
    </w:p>
    <w:p w14:paraId="15D7DE86" w14:textId="77777777" w:rsidR="00F76718" w:rsidRPr="0032190F" w:rsidRDefault="00F76718" w:rsidP="004F2BAC">
      <w:pPr>
        <w:jc w:val="both"/>
        <w:rPr>
          <w:lang w:val="fr-FR"/>
        </w:rPr>
      </w:pPr>
    </w:p>
    <w:p w14:paraId="15807534" w14:textId="77777777" w:rsidR="00F76718" w:rsidRPr="0032190F" w:rsidRDefault="00F76718" w:rsidP="004F2BAC">
      <w:pPr>
        <w:jc w:val="both"/>
        <w:rPr>
          <w:lang w:val="fr-FR"/>
        </w:rPr>
      </w:pPr>
      <w:r w:rsidRPr="0032190F">
        <w:rPr>
          <w:lang w:val="fr-FR"/>
        </w:rPr>
        <w:t>IGUE DE CUZALS</w:t>
      </w:r>
    </w:p>
    <w:p w14:paraId="7C1CFA0B" w14:textId="77777777" w:rsidR="00F76718" w:rsidRPr="0032190F" w:rsidRDefault="00F76718" w:rsidP="00F76718">
      <w:pPr>
        <w:jc w:val="both"/>
        <w:rPr>
          <w:lang w:val="fr-FR"/>
        </w:rPr>
      </w:pPr>
      <w:r w:rsidRPr="0032190F">
        <w:rPr>
          <w:lang w:val="fr-FR"/>
        </w:rPr>
        <w:t>Igue de Cuzals (Sauliac-sur-Célé, Lot)a livré des décors céramiques de la fin de l’âge du Bronze (BIB 1935 fig. 404)</w:t>
      </w:r>
    </w:p>
    <w:p w14:paraId="7EB17400" w14:textId="77777777" w:rsidR="00F76718" w:rsidRPr="0032190F" w:rsidRDefault="00F76718" w:rsidP="004F2BAC">
      <w:pPr>
        <w:jc w:val="both"/>
        <w:rPr>
          <w:lang w:val="fr-FR"/>
        </w:rPr>
      </w:pPr>
    </w:p>
    <w:p w14:paraId="78BC1583" w14:textId="77777777" w:rsidR="00F76718" w:rsidRPr="0032190F" w:rsidRDefault="00F76718" w:rsidP="004F2BAC">
      <w:pPr>
        <w:jc w:val="both"/>
        <w:rPr>
          <w:lang w:val="fr-FR"/>
        </w:rPr>
      </w:pPr>
      <w:r w:rsidRPr="0032190F">
        <w:rPr>
          <w:lang w:val="fr-FR"/>
        </w:rPr>
        <w:t>CUZOUL DE SENAILLAC</w:t>
      </w:r>
    </w:p>
    <w:p w14:paraId="629249FC" w14:textId="77777777" w:rsidR="00F76718" w:rsidRPr="0032190F" w:rsidRDefault="00F76718" w:rsidP="004F2BAC">
      <w:pPr>
        <w:jc w:val="both"/>
        <w:rPr>
          <w:lang w:val="fr-FR"/>
        </w:rPr>
      </w:pPr>
      <w:r w:rsidRPr="0032190F">
        <w:rPr>
          <w:lang w:val="fr-FR"/>
        </w:rPr>
        <w:t>Cuzoul de Sénaillac (Sénaillac, Lot)a livré des décors céramiques de la fin de l’âge du Bronze (BIB 1935 fig. 404)</w:t>
      </w:r>
    </w:p>
    <w:p w14:paraId="212D2B14" w14:textId="77777777" w:rsidR="00F76718" w:rsidRPr="0032190F" w:rsidRDefault="00F76718" w:rsidP="004F2BAC">
      <w:pPr>
        <w:jc w:val="both"/>
        <w:rPr>
          <w:lang w:val="fr-FR"/>
        </w:rPr>
      </w:pPr>
    </w:p>
    <w:p w14:paraId="5CDA72A2" w14:textId="77777777" w:rsidR="00F76718" w:rsidRPr="0032190F" w:rsidRDefault="00F76718" w:rsidP="004F2BAC">
      <w:pPr>
        <w:jc w:val="both"/>
        <w:rPr>
          <w:lang w:val="fr-FR"/>
        </w:rPr>
      </w:pPr>
      <w:r w:rsidRPr="0032190F">
        <w:rPr>
          <w:lang w:val="fr-FR"/>
        </w:rPr>
        <w:t>SINDOU</w:t>
      </w:r>
    </w:p>
    <w:p w14:paraId="436C9EEC" w14:textId="77777777" w:rsidR="00F76718" w:rsidRPr="0032190F" w:rsidRDefault="00F76718" w:rsidP="00F76718">
      <w:pPr>
        <w:jc w:val="both"/>
        <w:rPr>
          <w:lang w:val="fr-FR"/>
        </w:rPr>
      </w:pPr>
      <w:r w:rsidRPr="0032190F">
        <w:rPr>
          <w:lang w:val="fr-FR"/>
        </w:rPr>
        <w:t>Sindou (Sénaillac-Lauzès, Lot)a livré des décors céramiques de la fin de l’âge du Bronze (BIB 1935 fig. 404)</w:t>
      </w:r>
    </w:p>
    <w:p w14:paraId="3919970E" w14:textId="77777777" w:rsidR="00F76718" w:rsidRPr="0032190F" w:rsidRDefault="00F76718" w:rsidP="00F76718">
      <w:pPr>
        <w:jc w:val="both"/>
        <w:rPr>
          <w:lang w:val="fr-FR"/>
        </w:rPr>
      </w:pPr>
    </w:p>
    <w:p w14:paraId="25C4CD54" w14:textId="77777777" w:rsidR="00F76718" w:rsidRPr="0032190F" w:rsidRDefault="00F76718" w:rsidP="00F76718">
      <w:pPr>
        <w:jc w:val="both"/>
        <w:rPr>
          <w:lang w:val="fr-FR"/>
        </w:rPr>
      </w:pPr>
      <w:r w:rsidRPr="0032190F">
        <w:rPr>
          <w:lang w:val="fr-FR"/>
        </w:rPr>
        <w:t>RIPANE (LA)</w:t>
      </w:r>
    </w:p>
    <w:p w14:paraId="0A05CFCF" w14:textId="77777777" w:rsidR="00F76718" w:rsidRPr="0032190F" w:rsidRDefault="00F76718" w:rsidP="00F76718">
      <w:pPr>
        <w:jc w:val="both"/>
        <w:rPr>
          <w:lang w:val="fr-FR"/>
        </w:rPr>
      </w:pPr>
      <w:r w:rsidRPr="0032190F">
        <w:rPr>
          <w:lang w:val="fr-FR"/>
        </w:rPr>
        <w:t>La Ripane (Strenquels, Lot) a livré des décors céramiques de la fin de l’âge du Bronze (BIB 1935 fig. 404)</w:t>
      </w:r>
    </w:p>
    <w:p w14:paraId="1C01E5D5" w14:textId="77777777" w:rsidR="005D2254" w:rsidRPr="0032190F" w:rsidRDefault="005D2254" w:rsidP="00F76718">
      <w:pPr>
        <w:jc w:val="both"/>
        <w:rPr>
          <w:lang w:val="fr-FR"/>
        </w:rPr>
      </w:pPr>
    </w:p>
    <w:p w14:paraId="0FDAE79C" w14:textId="77777777" w:rsidR="005D2254" w:rsidRPr="0032190F" w:rsidRDefault="005D2254" w:rsidP="005D2254">
      <w:pPr>
        <w:jc w:val="both"/>
        <w:rPr>
          <w:lang w:val="fr-FR"/>
        </w:rPr>
      </w:pPr>
      <w:r w:rsidRPr="0032190F">
        <w:rPr>
          <w:lang w:val="fr-FR"/>
        </w:rPr>
        <w:t>FALLIERES</w:t>
      </w:r>
      <w:r w:rsidRPr="0032190F">
        <w:rPr>
          <w:lang w:val="fr-FR"/>
        </w:rPr>
        <w:br/>
        <w:t>Fallières (Themines, Lot) a livré des décors céramiques de la fin de l’âge du Bronze (BIB 1935 fig. 404)</w:t>
      </w:r>
    </w:p>
    <w:p w14:paraId="5BF40D3C" w14:textId="77777777" w:rsidR="005D2254" w:rsidRPr="0032190F" w:rsidRDefault="005D2254" w:rsidP="005D2254">
      <w:pPr>
        <w:jc w:val="both"/>
        <w:rPr>
          <w:lang w:val="fr-FR"/>
        </w:rPr>
      </w:pPr>
    </w:p>
    <w:p w14:paraId="3CAC8E2A" w14:textId="77777777" w:rsidR="005D2254" w:rsidRPr="0032190F" w:rsidRDefault="005D2254" w:rsidP="005D2254">
      <w:pPr>
        <w:jc w:val="both"/>
        <w:rPr>
          <w:lang w:val="fr-FR"/>
        </w:rPr>
      </w:pPr>
    </w:p>
    <w:p w14:paraId="42D6B328" w14:textId="77777777" w:rsidR="005D2254" w:rsidRPr="0032190F" w:rsidRDefault="005D2254" w:rsidP="005D2254">
      <w:pPr>
        <w:jc w:val="both"/>
        <w:rPr>
          <w:lang w:val="fr-FR"/>
        </w:rPr>
      </w:pPr>
      <w:r w:rsidRPr="0032190F">
        <w:rPr>
          <w:lang w:val="fr-FR"/>
        </w:rPr>
        <w:t>FEE 2 (GROTTE DE LA)</w:t>
      </w:r>
    </w:p>
    <w:p w14:paraId="41A3CD76" w14:textId="77777777" w:rsidR="005D2254" w:rsidRPr="0032190F" w:rsidRDefault="005D2254" w:rsidP="005D2254">
      <w:pPr>
        <w:jc w:val="both"/>
        <w:rPr>
          <w:lang w:val="fr-FR"/>
        </w:rPr>
      </w:pPr>
      <w:r w:rsidRPr="0032190F">
        <w:rPr>
          <w:lang w:val="fr-FR"/>
        </w:rPr>
        <w:t>Grotte de la Fée 2 (Themines, Lot) a livré des décors céramiques de la fin de l’âge du Bronze (BIB 1935 fig. 404)</w:t>
      </w:r>
    </w:p>
    <w:p w14:paraId="440E1018" w14:textId="77777777" w:rsidR="005D2254" w:rsidRPr="0032190F" w:rsidRDefault="005D2254" w:rsidP="005D2254">
      <w:pPr>
        <w:jc w:val="both"/>
        <w:rPr>
          <w:lang w:val="fr-FR"/>
        </w:rPr>
      </w:pPr>
    </w:p>
    <w:p w14:paraId="6A8C3598" w14:textId="77777777" w:rsidR="005D2254" w:rsidRPr="0032190F" w:rsidRDefault="005D2254" w:rsidP="005D2254">
      <w:pPr>
        <w:jc w:val="both"/>
        <w:rPr>
          <w:lang w:val="fr-FR"/>
        </w:rPr>
      </w:pPr>
      <w:r w:rsidRPr="0032190F">
        <w:rPr>
          <w:lang w:val="fr-FR"/>
        </w:rPr>
        <w:t>ESCABASSES (LES)</w:t>
      </w:r>
    </w:p>
    <w:p w14:paraId="1FF0EFFF" w14:textId="77777777" w:rsidR="005D2254" w:rsidRPr="0032190F" w:rsidRDefault="005D2254" w:rsidP="005D2254">
      <w:pPr>
        <w:jc w:val="both"/>
        <w:rPr>
          <w:lang w:val="fr-FR"/>
        </w:rPr>
      </w:pPr>
      <w:r w:rsidRPr="0032190F">
        <w:rPr>
          <w:lang w:val="fr-FR"/>
        </w:rPr>
        <w:t>Les Escabasses (Themines, Lot) a livré des décors céramiques de la fin de l’âge du Bronze (BIB 1935 fig. 404)</w:t>
      </w:r>
    </w:p>
    <w:p w14:paraId="7933D310" w14:textId="77777777" w:rsidR="005D2254" w:rsidRPr="0032190F" w:rsidRDefault="005D2254" w:rsidP="005D2254">
      <w:pPr>
        <w:jc w:val="both"/>
        <w:rPr>
          <w:lang w:val="fr-FR"/>
        </w:rPr>
      </w:pPr>
    </w:p>
    <w:p w14:paraId="54350D50" w14:textId="77777777" w:rsidR="005D2254" w:rsidRPr="0032190F" w:rsidRDefault="005D2254" w:rsidP="005D2254">
      <w:pPr>
        <w:jc w:val="both"/>
        <w:rPr>
          <w:lang w:val="fr-FR"/>
        </w:rPr>
      </w:pPr>
      <w:r w:rsidRPr="0032190F">
        <w:rPr>
          <w:lang w:val="fr-FR"/>
        </w:rPr>
        <w:t>FEE (GROTTE DE LA)</w:t>
      </w:r>
    </w:p>
    <w:p w14:paraId="124CA3B0" w14:textId="77777777" w:rsidR="005D2254" w:rsidRPr="0032190F" w:rsidRDefault="005D2254" w:rsidP="005D2254">
      <w:pPr>
        <w:jc w:val="both"/>
        <w:rPr>
          <w:lang w:val="fr-FR"/>
        </w:rPr>
      </w:pPr>
      <w:r w:rsidRPr="0032190F">
        <w:rPr>
          <w:lang w:val="fr-FR"/>
        </w:rPr>
        <w:t>Grotte de la Fée (Themines, Lot) a livré des décors céramiques de la fin de l’âge du Bronze (BIB 1935 fig. 404)</w:t>
      </w:r>
    </w:p>
    <w:p w14:paraId="21304073" w14:textId="77777777" w:rsidR="005D2254" w:rsidRPr="0032190F" w:rsidRDefault="005D2254" w:rsidP="005D2254">
      <w:pPr>
        <w:jc w:val="both"/>
        <w:rPr>
          <w:lang w:val="fr-FR"/>
        </w:rPr>
      </w:pPr>
    </w:p>
    <w:p w14:paraId="53254761" w14:textId="77777777" w:rsidR="005D2254" w:rsidRPr="0032190F" w:rsidRDefault="0008658C" w:rsidP="00426FF9">
      <w:pPr>
        <w:pStyle w:val="Heading1"/>
      </w:pPr>
      <w:bookmarkStart w:id="2256" w:name="Sit_Puy_Issolud"/>
      <w:r w:rsidRPr="0032190F">
        <w:t>PUY D’ISSOLUD</w:t>
      </w:r>
    </w:p>
    <w:bookmarkEnd w:id="2256"/>
    <w:p w14:paraId="583038A4" w14:textId="77777777" w:rsidR="007F25BB" w:rsidRPr="0032190F" w:rsidRDefault="007F25BB" w:rsidP="005D2254">
      <w:pPr>
        <w:jc w:val="both"/>
        <w:rPr>
          <w:lang w:val="fr-FR"/>
        </w:rPr>
      </w:pPr>
      <w:r w:rsidRPr="0032190F">
        <w:rPr>
          <w:lang w:val="fr-FR"/>
        </w:rPr>
        <w:t>Puy d Issolud</w:t>
      </w:r>
    </w:p>
    <w:p w14:paraId="4CF9D4B4" w14:textId="77777777" w:rsidR="00BD010A" w:rsidRPr="0032190F" w:rsidRDefault="00BD010A" w:rsidP="005D2254">
      <w:pPr>
        <w:jc w:val="both"/>
        <w:rPr>
          <w:lang w:val="fr-FR"/>
        </w:rPr>
      </w:pPr>
    </w:p>
    <w:p w14:paraId="2761D12A" w14:textId="77777777" w:rsidR="00C64B09" w:rsidRPr="0032190F" w:rsidRDefault="00C64B09" w:rsidP="005D2254">
      <w:pPr>
        <w:jc w:val="both"/>
        <w:rPr>
          <w:lang w:val="fr-FR"/>
        </w:rPr>
      </w:pPr>
      <w:r w:rsidRPr="0032190F">
        <w:rPr>
          <w:lang w:val="fr-FR"/>
        </w:rPr>
        <w:t>Les abords de la fontaine de Loulié au Puy d’Issolud</w:t>
      </w:r>
      <w:r w:rsidR="003C7E73" w:rsidRPr="0032190F">
        <w:rPr>
          <w:lang w:val="fr-FR"/>
        </w:rPr>
        <w:t xml:space="preserve"> (Saint-Denis-lès-Martel, Lot)</w:t>
      </w:r>
      <w:r w:rsidRPr="0032190F">
        <w:rPr>
          <w:lang w:val="fr-FR"/>
        </w:rPr>
        <w:t xml:space="preserve"> a livré plusieurs occupation dont une du Bronze final (BIB 2284 p. 561)</w:t>
      </w:r>
    </w:p>
    <w:p w14:paraId="6EA1EE94" w14:textId="77777777" w:rsidR="00C64B09" w:rsidRPr="0032190F" w:rsidRDefault="00C64B09" w:rsidP="005D2254">
      <w:pPr>
        <w:jc w:val="both"/>
        <w:rPr>
          <w:lang w:val="fr-FR"/>
        </w:rPr>
      </w:pPr>
    </w:p>
    <w:p w14:paraId="554A980E" w14:textId="11694746" w:rsidR="00BD010A" w:rsidRPr="0032190F" w:rsidRDefault="00BD010A" w:rsidP="00BD010A">
      <w:pPr>
        <w:jc w:val="both"/>
        <w:rPr>
          <w:lang w:val="fr-FR"/>
        </w:rPr>
      </w:pPr>
      <w:r w:rsidRPr="0032190F">
        <w:rPr>
          <w:lang w:val="fr-FR"/>
        </w:rPr>
        <w:t>Le site a livré des décors céramiques de la fin de l’âge du Bronze (BIB 1935 fig. 404).Le site du Puy d’Issolud a livré des décors figuratifs apparentés au Mailhacien (BIB 1880 fig. 30)</w:t>
      </w:r>
      <w:r w:rsidR="00207243">
        <w:rPr>
          <w:lang w:val="fr-FR"/>
        </w:rPr>
        <w:t xml:space="preserve"> </w:t>
      </w:r>
      <w:hyperlink r:id="rId5212" w:anchor="Cul_Mailhac_Apparente_TAC_c_perso_frise" w:history="1">
        <w:r w:rsidR="00F53444" w:rsidRPr="00F53444">
          <w:rPr>
            <w:rStyle w:val="Hyperlink"/>
            <w:lang w:val="fr-FR"/>
          </w:rPr>
          <w:t>frise de personnages</w:t>
        </w:r>
      </w:hyperlink>
      <w:r w:rsidR="00207243">
        <w:rPr>
          <w:lang w:val="fr-FR"/>
        </w:rPr>
        <w:t xml:space="preserve"> (x3)</w:t>
      </w:r>
      <w:r w:rsidR="004C73E7">
        <w:rPr>
          <w:lang w:val="fr-FR"/>
        </w:rPr>
        <w:t xml:space="preserve"> dans un décor en métope qui alternent des dérivés de 3</w:t>
      </w:r>
      <w:r w:rsidR="00207243">
        <w:rPr>
          <w:lang w:val="fr-FR"/>
        </w:rPr>
        <w:t xml:space="preserve"> (BIB 2284)</w:t>
      </w:r>
    </w:p>
    <w:p w14:paraId="29B82755" w14:textId="77777777" w:rsidR="00C64B09" w:rsidRPr="0032190F" w:rsidRDefault="00C64B09" w:rsidP="005D2254">
      <w:pPr>
        <w:jc w:val="both"/>
        <w:rPr>
          <w:lang w:val="fr-FR"/>
        </w:rPr>
      </w:pPr>
    </w:p>
    <w:p w14:paraId="18C99DFB" w14:textId="77777777" w:rsidR="00C64B09" w:rsidRDefault="00C64B09" w:rsidP="005D2254">
      <w:pPr>
        <w:jc w:val="both"/>
      </w:pPr>
      <w:r>
        <w:t>La séquence stratigraphique :</w:t>
      </w:r>
    </w:p>
    <w:p w14:paraId="09BE5F35" w14:textId="77777777" w:rsidR="00C64B09" w:rsidRDefault="00C64B09" w:rsidP="005D2254">
      <w:pPr>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33"/>
        <w:gridCol w:w="5051"/>
      </w:tblGrid>
      <w:tr w:rsidR="00C64B09" w14:paraId="034B32E9" w14:textId="77777777" w:rsidTr="00C35EA7">
        <w:trPr>
          <w:jc w:val="center"/>
        </w:trPr>
        <w:tc>
          <w:tcPr>
            <w:tcW w:w="3333" w:type="dxa"/>
          </w:tcPr>
          <w:p w14:paraId="6757307F" w14:textId="77777777" w:rsidR="00C64B09" w:rsidRDefault="00C64B09" w:rsidP="00C35EA7">
            <w:pPr>
              <w:jc w:val="center"/>
            </w:pPr>
            <w:r>
              <w:t>périodes</w:t>
            </w:r>
          </w:p>
        </w:tc>
        <w:tc>
          <w:tcPr>
            <w:tcW w:w="5051" w:type="dxa"/>
          </w:tcPr>
          <w:p w14:paraId="16EC537A" w14:textId="77777777" w:rsidR="00C64B09" w:rsidRDefault="00C64B09" w:rsidP="00C35EA7">
            <w:pPr>
              <w:jc w:val="center"/>
            </w:pPr>
            <w:r>
              <w:t>témoins</w:t>
            </w:r>
          </w:p>
        </w:tc>
      </w:tr>
      <w:tr w:rsidR="00C64B09" w14:paraId="1D0FBC42" w14:textId="77777777" w:rsidTr="00C35EA7">
        <w:trPr>
          <w:jc w:val="center"/>
        </w:trPr>
        <w:tc>
          <w:tcPr>
            <w:tcW w:w="3333" w:type="dxa"/>
          </w:tcPr>
          <w:p w14:paraId="76ECC1F9" w14:textId="77777777" w:rsidR="00C64B09" w:rsidRDefault="00C64B09" w:rsidP="00C35EA7">
            <w:pPr>
              <w:jc w:val="both"/>
            </w:pPr>
            <w:r>
              <w:t>Fer 1</w:t>
            </w:r>
          </w:p>
        </w:tc>
        <w:tc>
          <w:tcPr>
            <w:tcW w:w="5051" w:type="dxa"/>
          </w:tcPr>
          <w:p w14:paraId="73DA698A" w14:textId="77777777" w:rsidR="00C64B09" w:rsidRDefault="00C64B09" w:rsidP="00C35EA7">
            <w:pPr>
              <w:jc w:val="both"/>
            </w:pPr>
            <w:r>
              <w:t>butt</w:t>
            </w:r>
            <w:r w:rsidR="005B3053">
              <w:t>e</w:t>
            </w:r>
            <w:r>
              <w:t xml:space="preserve"> 2, C0</w:t>
            </w:r>
          </w:p>
        </w:tc>
      </w:tr>
      <w:tr w:rsidR="00C64B09" w14:paraId="72EF77DE" w14:textId="77777777" w:rsidTr="00C35EA7">
        <w:trPr>
          <w:jc w:val="center"/>
        </w:trPr>
        <w:tc>
          <w:tcPr>
            <w:tcW w:w="3333" w:type="dxa"/>
          </w:tcPr>
          <w:p w14:paraId="7FB603D1" w14:textId="77777777" w:rsidR="00C64B09" w:rsidRDefault="00C64B09" w:rsidP="00C35EA7">
            <w:pPr>
              <w:jc w:val="both"/>
            </w:pPr>
            <w:r>
              <w:t>BF 3b – Fer 1</w:t>
            </w:r>
          </w:p>
        </w:tc>
        <w:tc>
          <w:tcPr>
            <w:tcW w:w="5051" w:type="dxa"/>
          </w:tcPr>
          <w:p w14:paraId="04BD72F3" w14:textId="77777777" w:rsidR="00C64B09" w:rsidRDefault="00C64B09" w:rsidP="00C35EA7">
            <w:pPr>
              <w:jc w:val="both"/>
            </w:pPr>
            <w:r>
              <w:t>butte 2, couche provisoire C3</w:t>
            </w:r>
          </w:p>
        </w:tc>
      </w:tr>
      <w:tr w:rsidR="00C64B09" w:rsidRPr="00497511" w14:paraId="6BCFFF1F" w14:textId="77777777" w:rsidTr="00C35EA7">
        <w:trPr>
          <w:jc w:val="center"/>
        </w:trPr>
        <w:tc>
          <w:tcPr>
            <w:tcW w:w="3333" w:type="dxa"/>
          </w:tcPr>
          <w:p w14:paraId="67D66433" w14:textId="77777777" w:rsidR="00C64B09" w:rsidRPr="00C35EA7" w:rsidRDefault="00C64B09" w:rsidP="00C35EA7">
            <w:pPr>
              <w:jc w:val="both"/>
              <w:rPr>
                <w:lang w:val="fr-FR"/>
              </w:rPr>
            </w:pPr>
            <w:r w:rsidRPr="00C35EA7">
              <w:rPr>
                <w:lang w:val="fr-FR"/>
              </w:rPr>
              <w:t>fin de l’âge du Bronze (séq. possible : BF 2, BF 3b)</w:t>
            </w:r>
          </w:p>
        </w:tc>
        <w:tc>
          <w:tcPr>
            <w:tcW w:w="5051" w:type="dxa"/>
          </w:tcPr>
          <w:p w14:paraId="26CEEFBD" w14:textId="77777777" w:rsidR="00C64B09" w:rsidRPr="00C35EA7" w:rsidRDefault="00C64B09" w:rsidP="00C35EA7">
            <w:pPr>
              <w:jc w:val="both"/>
              <w:rPr>
                <w:lang w:val="fr-FR"/>
              </w:rPr>
            </w:pPr>
            <w:r w:rsidRPr="00C35EA7">
              <w:rPr>
                <w:lang w:val="fr-FR"/>
              </w:rPr>
              <w:t>butte 2, couche provisoire C4 (puissance=65 cm)</w:t>
            </w:r>
            <w:r w:rsidR="003C7E73" w:rsidRPr="00C35EA7">
              <w:rPr>
                <w:lang w:val="fr-FR"/>
              </w:rPr>
              <w:t> ; butte 10</w:t>
            </w:r>
          </w:p>
        </w:tc>
      </w:tr>
    </w:tbl>
    <w:p w14:paraId="257B43D2" w14:textId="77777777" w:rsidR="00C64B09" w:rsidRDefault="00C64B09" w:rsidP="005D2254">
      <w:pPr>
        <w:jc w:val="both"/>
        <w:rPr>
          <w:lang w:val="fr-FR"/>
        </w:rPr>
      </w:pPr>
      <w:r w:rsidRPr="0032190F">
        <w:rPr>
          <w:lang w:val="fr-FR"/>
        </w:rPr>
        <w:t>(BIB 2284 p. 561)</w:t>
      </w:r>
    </w:p>
    <w:p w14:paraId="04E59700" w14:textId="77777777" w:rsidR="0036393F" w:rsidRDefault="0036393F" w:rsidP="005D2254">
      <w:pPr>
        <w:jc w:val="both"/>
        <w:rPr>
          <w:lang w:val="fr-FR"/>
        </w:rPr>
      </w:pPr>
    </w:p>
    <w:p w14:paraId="76DE87F4" w14:textId="1F33A7BE" w:rsidR="0036393F" w:rsidRDefault="0036393F" w:rsidP="005D2254">
      <w:pPr>
        <w:jc w:val="both"/>
        <w:rPr>
          <w:lang w:val="fr-FR"/>
        </w:rPr>
      </w:pPr>
      <w:r w:rsidRPr="0032190F">
        <w:rPr>
          <w:lang w:val="fr-FR"/>
        </w:rPr>
        <w:t xml:space="preserve">Loulié au Puy-d’Issolud (Vayrac, Lot) est un </w:t>
      </w:r>
      <w:hyperlink r:id="rId5213" w:anchor="Cul_Oppidum" w:history="1">
        <w:r w:rsidRPr="0032190F">
          <w:rPr>
            <w:rStyle w:val="Hyperlink"/>
            <w:lang w:val="fr-FR"/>
          </w:rPr>
          <w:t>oppidum</w:t>
        </w:r>
      </w:hyperlink>
      <w:r w:rsidRPr="0032190F">
        <w:rPr>
          <w:lang w:val="fr-FR"/>
        </w:rPr>
        <w:t xml:space="preserve"> gaulois correspondant à </w:t>
      </w:r>
      <w:bookmarkStart w:id="2257" w:name="Sit_Uxellodunum"/>
      <w:r w:rsidRPr="0032190F">
        <w:rPr>
          <w:i/>
          <w:lang w:val="fr-FR"/>
        </w:rPr>
        <w:t>Uxellodunum</w:t>
      </w:r>
      <w:bookmarkEnd w:id="2257"/>
      <w:r w:rsidRPr="0032190F">
        <w:rPr>
          <w:lang w:val="fr-FR"/>
        </w:rPr>
        <w:t>, dernière grande bataille de la GdG à Saint-Denis-lès-Martel dans le Lot (SS BIB). Le captage de la source lors du siège est relaté dans le 8</w:t>
      </w:r>
      <w:r w:rsidRPr="0032190F">
        <w:rPr>
          <w:vertAlign w:val="superscript"/>
          <w:lang w:val="fr-FR"/>
        </w:rPr>
        <w:t>e</w:t>
      </w:r>
      <w:r w:rsidRPr="0032190F">
        <w:rPr>
          <w:lang w:val="fr-FR"/>
        </w:rPr>
        <w:t xml:space="preserve"> livre des Commentaires de la Guerre des Gaules (BIB 2284 p. 561)</w:t>
      </w:r>
      <w:r>
        <w:rPr>
          <w:lang w:val="fr-FR"/>
        </w:rPr>
        <w:t xml:space="preserve"> v. </w:t>
      </w:r>
    </w:p>
    <w:p w14:paraId="52129B3E" w14:textId="501FDC23" w:rsidR="0036393F" w:rsidRDefault="0036393F" w:rsidP="005D2254">
      <w:pPr>
        <w:jc w:val="both"/>
        <w:rPr>
          <w:lang w:val="fr-FR"/>
        </w:rPr>
      </w:pPr>
      <w:r>
        <w:rPr>
          <w:lang w:val="fr-FR"/>
        </w:rPr>
        <w:t>Dans la bataille d'</w:t>
      </w:r>
      <w:r w:rsidRPr="0036393F">
        <w:rPr>
          <w:lang w:val="fr-FR"/>
        </w:rPr>
        <w:t>Uxellodunum</w:t>
      </w:r>
      <w:r>
        <w:rPr>
          <w:lang w:val="fr-FR"/>
        </w:rPr>
        <w:t xml:space="preserve"> 2000 des vaincus </w:t>
      </w:r>
      <w:hyperlink r:id="rId5214" w:anchor="Cul_Senons" w:history="1">
        <w:r w:rsidRPr="0036393F">
          <w:rPr>
            <w:rStyle w:val="Hyperlink"/>
            <w:lang w:val="fr-FR"/>
          </w:rPr>
          <w:t>Senons</w:t>
        </w:r>
      </w:hyperlink>
      <w:r>
        <w:rPr>
          <w:lang w:val="fr-FR"/>
        </w:rPr>
        <w:t xml:space="preserve"> auront les mains coupées par les Romains (BIB Carbone 14, 2018)</w:t>
      </w:r>
    </w:p>
    <w:p w14:paraId="2EDA8040" w14:textId="77777777" w:rsidR="0036393F" w:rsidRDefault="0036393F" w:rsidP="005D2254">
      <w:pPr>
        <w:jc w:val="both"/>
        <w:rPr>
          <w:lang w:val="fr-FR"/>
        </w:rPr>
      </w:pPr>
    </w:p>
    <w:p w14:paraId="0F76F237" w14:textId="77777777" w:rsidR="0036393F" w:rsidRDefault="0036393F" w:rsidP="00426FF9">
      <w:pPr>
        <w:pStyle w:val="Heading1"/>
      </w:pPr>
      <w:bookmarkStart w:id="2258" w:name="Sit_Batilly_Gatinais"/>
      <w:r>
        <w:t>BATILLY-EN-GATINAIS</w:t>
      </w:r>
    </w:p>
    <w:bookmarkEnd w:id="2258"/>
    <w:p w14:paraId="6136EF16" w14:textId="77777777" w:rsidR="0036393F" w:rsidRDefault="0036393F" w:rsidP="005D2254">
      <w:pPr>
        <w:jc w:val="both"/>
        <w:rPr>
          <w:lang w:val="fr-FR"/>
        </w:rPr>
      </w:pPr>
    </w:p>
    <w:p w14:paraId="137F074C" w14:textId="77777777" w:rsidR="0036393F" w:rsidRPr="0032190F" w:rsidRDefault="0036393F" w:rsidP="005D2254">
      <w:pPr>
        <w:jc w:val="both"/>
        <w:rPr>
          <w:lang w:val="fr-FR"/>
        </w:rPr>
      </w:pPr>
      <w:r w:rsidRPr="0036393F">
        <w:rPr>
          <w:lang w:val="fr-FR"/>
        </w:rPr>
        <w:t>Batilly-en-Gâtinais</w:t>
      </w:r>
      <w:r>
        <w:rPr>
          <w:lang w:val="fr-FR"/>
        </w:rPr>
        <w:t xml:space="preserve"> est un habitat aristocratique des Sénons qui couvre plus de 20 ha (BIB Carbone 14, 2018)</w:t>
      </w:r>
      <w:r w:rsidR="009F73E5">
        <w:rPr>
          <w:lang w:val="fr-FR"/>
        </w:rPr>
        <w:t xml:space="preserve"> "ferme aristocratique" (BIB expo ENS 2019, Réinventer les Celtes)</w:t>
      </w:r>
    </w:p>
    <w:p w14:paraId="0B479C18" w14:textId="77777777" w:rsidR="005D2254" w:rsidRPr="0032190F" w:rsidRDefault="005D2254" w:rsidP="005D2254">
      <w:pPr>
        <w:jc w:val="both"/>
        <w:rPr>
          <w:lang w:val="fr-FR"/>
        </w:rPr>
      </w:pPr>
    </w:p>
    <w:p w14:paraId="553C0202" w14:textId="77777777" w:rsidR="005D2254" w:rsidRPr="0032190F" w:rsidRDefault="005D2254" w:rsidP="00426FF9">
      <w:pPr>
        <w:pStyle w:val="Heading1"/>
      </w:pPr>
      <w:bookmarkStart w:id="2259" w:name="Sit_Poteries"/>
      <w:r w:rsidRPr="0032190F">
        <w:t>POTERIES (GROTTE DES)</w:t>
      </w:r>
    </w:p>
    <w:bookmarkEnd w:id="2259"/>
    <w:p w14:paraId="7A25F6E4" w14:textId="77777777" w:rsidR="005D2254" w:rsidRPr="0032190F" w:rsidRDefault="005D2254" w:rsidP="005D2254">
      <w:pPr>
        <w:jc w:val="both"/>
        <w:rPr>
          <w:lang w:val="fr-FR"/>
        </w:rPr>
      </w:pPr>
    </w:p>
    <w:p w14:paraId="1D7D85D0" w14:textId="2EB042C9" w:rsidR="005D2254" w:rsidRPr="0032190F" w:rsidRDefault="00664E89" w:rsidP="005D2254">
      <w:pPr>
        <w:jc w:val="both"/>
        <w:rPr>
          <w:lang w:val="fr-FR"/>
        </w:rPr>
      </w:pPr>
      <w:r w:rsidRPr="0032190F">
        <w:rPr>
          <w:lang w:val="fr-FR"/>
        </w:rPr>
        <w:lastRenderedPageBreak/>
        <w:t xml:space="preserve">La grotte des Poteries (Vers, </w:t>
      </w:r>
      <w:r w:rsidR="005D2254" w:rsidRPr="0032190F">
        <w:rPr>
          <w:lang w:val="fr-FR"/>
        </w:rPr>
        <w:t>Lot</w:t>
      </w:r>
      <w:r w:rsidRPr="0032190F">
        <w:rPr>
          <w:lang w:val="fr-FR"/>
        </w:rPr>
        <w:t>), dans le Quercy,</w:t>
      </w:r>
      <w:r w:rsidR="005D2254" w:rsidRPr="0032190F">
        <w:rPr>
          <w:lang w:val="fr-FR"/>
        </w:rPr>
        <w:t xml:space="preserve"> a livré des écuelles ornées de </w:t>
      </w:r>
      <w:hyperlink r:id="rId5215" w:anchor="Cul_Proto_Art_TAC_T_g_meandre" w:history="1">
        <w:r w:rsidR="002372BC" w:rsidRPr="0032190F">
          <w:rPr>
            <w:rStyle w:val="Hyperlink"/>
            <w:lang w:val="fr-FR"/>
          </w:rPr>
          <w:t>méandres</w:t>
        </w:r>
      </w:hyperlink>
      <w:r w:rsidR="00B93701" w:rsidRPr="0032190F">
        <w:rPr>
          <w:lang w:val="fr-FR"/>
        </w:rPr>
        <w:t xml:space="preserve"> </w:t>
      </w:r>
      <w:r w:rsidR="005D2254" w:rsidRPr="0032190F">
        <w:rPr>
          <w:lang w:val="fr-FR"/>
        </w:rPr>
        <w:t>ou de carrés incisés au double trait présentant des analogies avec la vallée du Rhône  (BIB 1935 p. 308) Le site a livré des décors céramiques de la fin de l’âge du Bronze (BIB 1935 fig. 404)</w:t>
      </w:r>
    </w:p>
    <w:p w14:paraId="73832F23" w14:textId="185237AE" w:rsidR="00E14C24" w:rsidRPr="0032190F" w:rsidRDefault="00E14C24" w:rsidP="00E14C24">
      <w:pPr>
        <w:jc w:val="both"/>
        <w:rPr>
          <w:lang w:val="fr-FR"/>
        </w:rPr>
      </w:pPr>
      <w:r w:rsidRPr="0032190F">
        <w:rPr>
          <w:lang w:val="fr-FR"/>
        </w:rPr>
        <w:t>Dans l’</w:t>
      </w:r>
      <w:hyperlink r:id="rId5216" w:anchor="Cul_Bronze_Final_3_Cera__Dec" w:history="1">
        <w:r w:rsidRPr="0032190F">
          <w:rPr>
            <w:rStyle w:val="Hyperlink"/>
            <w:lang w:val="fr-FR"/>
          </w:rPr>
          <w:t>analyse des décors de la fin de l’âge du Bronze</w:t>
        </w:r>
      </w:hyperlink>
      <w:r w:rsidRPr="0032190F">
        <w:rPr>
          <w:lang w:val="fr-FR"/>
        </w:rPr>
        <w:t xml:space="preserve"> effectuée par L. Carozza, le site forme le parangon de l’ensemble 2 (BIB 1935 p. 273)</w:t>
      </w:r>
    </w:p>
    <w:p w14:paraId="0AB442DC" w14:textId="77777777" w:rsidR="005D2254" w:rsidRPr="0032190F" w:rsidRDefault="005D2254" w:rsidP="005D2254">
      <w:pPr>
        <w:jc w:val="both"/>
        <w:rPr>
          <w:lang w:val="fr-FR"/>
        </w:rPr>
      </w:pPr>
    </w:p>
    <w:p w14:paraId="4075B030" w14:textId="6FC2C0B7" w:rsidR="005D2254" w:rsidRDefault="005D2254" w:rsidP="005D2254">
      <w:pPr>
        <w:jc w:val="both"/>
        <w:rPr>
          <w:lang w:val="fr-FR"/>
        </w:rPr>
      </w:pPr>
      <w:r w:rsidRPr="0032190F">
        <w:rPr>
          <w:lang w:val="fr-FR"/>
        </w:rPr>
        <w:t xml:space="preserve">v. </w:t>
      </w:r>
      <w:hyperlink r:id="rId5217" w:anchor="Cul_Mailhac" w:history="1">
        <w:r w:rsidRPr="0032190F">
          <w:rPr>
            <w:rStyle w:val="Hyperlink"/>
            <w:lang w:val="fr-FR"/>
          </w:rPr>
          <w:t>céramique mailhac</w:t>
        </w:r>
      </w:hyperlink>
      <w:r w:rsidRPr="0032190F">
        <w:rPr>
          <w:lang w:val="fr-FR"/>
        </w:rPr>
        <w:t xml:space="preserve"> (SS BIB) </w:t>
      </w:r>
    </w:p>
    <w:p w14:paraId="7DF4F91A" w14:textId="77777777" w:rsidR="007C2D96" w:rsidRDefault="007C2D96" w:rsidP="005D2254">
      <w:pPr>
        <w:jc w:val="both"/>
        <w:rPr>
          <w:lang w:val="fr-FR"/>
        </w:rPr>
      </w:pPr>
    </w:p>
    <w:p w14:paraId="3A054837" w14:textId="77777777" w:rsidR="007C2D96" w:rsidRDefault="007C2D96" w:rsidP="005D2254">
      <w:pPr>
        <w:jc w:val="both"/>
        <w:rPr>
          <w:lang w:val="fr-FR"/>
        </w:rPr>
      </w:pPr>
    </w:p>
    <w:p w14:paraId="77B043DD" w14:textId="77777777" w:rsidR="007C2D96" w:rsidRDefault="007C2D96" w:rsidP="00426FF9">
      <w:pPr>
        <w:pStyle w:val="Heading1"/>
      </w:pPr>
      <w:bookmarkStart w:id="2260" w:name="Sit_Saint_Sulpice_Depot"/>
      <w:r>
        <w:t>SAINT-SULPICE</w:t>
      </w:r>
    </w:p>
    <w:bookmarkEnd w:id="2260"/>
    <w:p w14:paraId="402865FA" w14:textId="77777777" w:rsidR="007C2D96" w:rsidRDefault="007C2D96" w:rsidP="005D2254">
      <w:pPr>
        <w:jc w:val="both"/>
        <w:rPr>
          <w:lang w:val="fr-FR"/>
        </w:rPr>
      </w:pPr>
    </w:p>
    <w:p w14:paraId="68DD08DA" w14:textId="77777777" w:rsidR="007C2D96" w:rsidRPr="0032190F" w:rsidRDefault="007C2D96" w:rsidP="005D2254">
      <w:pPr>
        <w:jc w:val="both"/>
        <w:rPr>
          <w:lang w:val="fr-FR"/>
        </w:rPr>
      </w:pPr>
      <w:r>
        <w:rPr>
          <w:lang w:val="fr-FR"/>
        </w:rPr>
        <w:t>Quercy. Imporatnt dépôt du BF2, lingôts et haches (BIB 3009)</w:t>
      </w:r>
    </w:p>
    <w:p w14:paraId="02A975A8" w14:textId="77777777" w:rsidR="00F76718" w:rsidRPr="0032190F" w:rsidRDefault="00F76718" w:rsidP="004F2BAC">
      <w:pPr>
        <w:jc w:val="both"/>
        <w:rPr>
          <w:lang w:val="fr-FR"/>
        </w:rPr>
      </w:pPr>
    </w:p>
    <w:p w14:paraId="3A135512" w14:textId="77777777" w:rsidR="005D2254" w:rsidRPr="0032190F" w:rsidRDefault="005D2254" w:rsidP="004F2BAC">
      <w:pPr>
        <w:jc w:val="both"/>
        <w:rPr>
          <w:lang w:val="fr-FR"/>
        </w:rPr>
      </w:pPr>
      <w:r w:rsidRPr="0032190F">
        <w:rPr>
          <w:lang w:val="fr-FR"/>
        </w:rPr>
        <w:t>CLOUPS (LES)</w:t>
      </w:r>
    </w:p>
    <w:p w14:paraId="12B35F5F" w14:textId="77777777" w:rsidR="005D2254" w:rsidRPr="0032190F" w:rsidRDefault="005D2254" w:rsidP="004F2BAC">
      <w:pPr>
        <w:jc w:val="both"/>
        <w:rPr>
          <w:lang w:val="fr-FR"/>
        </w:rPr>
      </w:pPr>
    </w:p>
    <w:p w14:paraId="065E831A" w14:textId="77777777" w:rsidR="005D2254" w:rsidRPr="0032190F" w:rsidRDefault="005D2254" w:rsidP="004F2BAC">
      <w:pPr>
        <w:jc w:val="both"/>
        <w:rPr>
          <w:lang w:val="fr-FR"/>
        </w:rPr>
      </w:pPr>
      <w:r w:rsidRPr="0032190F">
        <w:rPr>
          <w:lang w:val="fr-FR"/>
        </w:rPr>
        <w:t>Les Cloups (Caniac-du-Causse, Lot) a livré des décors céramiques de la fin de l’âge du Bronze (BIB 1935 fig. 404)</w:t>
      </w:r>
    </w:p>
    <w:p w14:paraId="72D829C6" w14:textId="77777777" w:rsidR="005D2254" w:rsidRPr="0032190F" w:rsidRDefault="005D2254" w:rsidP="004F2BAC">
      <w:pPr>
        <w:jc w:val="both"/>
        <w:rPr>
          <w:lang w:val="fr-FR"/>
        </w:rPr>
      </w:pPr>
    </w:p>
    <w:p w14:paraId="69C78D02" w14:textId="77777777" w:rsidR="005D2254" w:rsidRPr="0032190F" w:rsidRDefault="005D2254" w:rsidP="004F2BAC">
      <w:pPr>
        <w:jc w:val="both"/>
        <w:rPr>
          <w:lang w:val="fr-FR"/>
        </w:rPr>
      </w:pPr>
      <w:r w:rsidRPr="0032190F">
        <w:rPr>
          <w:lang w:val="fr-FR"/>
        </w:rPr>
        <w:t>PIGEONNIER</w:t>
      </w:r>
    </w:p>
    <w:p w14:paraId="27797E23" w14:textId="77777777" w:rsidR="005D2254" w:rsidRPr="0032190F" w:rsidRDefault="005D2254" w:rsidP="005D2254">
      <w:pPr>
        <w:jc w:val="both"/>
        <w:rPr>
          <w:lang w:val="fr-FR"/>
        </w:rPr>
      </w:pPr>
      <w:r w:rsidRPr="0032190F">
        <w:rPr>
          <w:lang w:val="fr-FR"/>
        </w:rPr>
        <w:t>Pigeonnier (Saint-Cirq-Lapopie, Lot) a livré des décors céramiques de la fin de l’âge du Bronze (BIB 1935 fig. 404)</w:t>
      </w:r>
    </w:p>
    <w:p w14:paraId="7AE8DA94" w14:textId="77777777" w:rsidR="005D2254" w:rsidRPr="0032190F" w:rsidRDefault="005D2254" w:rsidP="004F2BAC">
      <w:pPr>
        <w:jc w:val="both"/>
        <w:rPr>
          <w:lang w:val="fr-FR"/>
        </w:rPr>
      </w:pPr>
    </w:p>
    <w:p w14:paraId="5216661C" w14:textId="77777777" w:rsidR="005D2254" w:rsidRPr="0032190F" w:rsidRDefault="005D2254" w:rsidP="004F2BAC">
      <w:pPr>
        <w:jc w:val="both"/>
        <w:rPr>
          <w:lang w:val="fr-FR"/>
        </w:rPr>
      </w:pPr>
    </w:p>
    <w:p w14:paraId="4058343C" w14:textId="77777777" w:rsidR="005910C4" w:rsidRPr="0032190F" w:rsidRDefault="005910C4" w:rsidP="00426FF9">
      <w:pPr>
        <w:pStyle w:val="Heading1"/>
      </w:pPr>
      <w:bookmarkStart w:id="2261" w:name="Sit_Escaliers"/>
      <w:r w:rsidRPr="0032190F">
        <w:t>ESCALIERS (LES)</w:t>
      </w:r>
    </w:p>
    <w:bookmarkEnd w:id="2261"/>
    <w:p w14:paraId="12D8C980" w14:textId="77777777" w:rsidR="005910C4" w:rsidRPr="0032190F" w:rsidRDefault="005910C4" w:rsidP="004F2BAC">
      <w:pPr>
        <w:jc w:val="both"/>
        <w:rPr>
          <w:lang w:val="fr-FR"/>
        </w:rPr>
      </w:pPr>
      <w:r w:rsidRPr="0032190F">
        <w:rPr>
          <w:lang w:val="fr-FR"/>
        </w:rPr>
        <w:t>Le site des Escaliers (Armissan, Aude) a livré des décors céramiques de la fin de l’âge du Bronze (BIB 1935 fig. 404)</w:t>
      </w:r>
    </w:p>
    <w:p w14:paraId="21B6F5F7" w14:textId="77777777" w:rsidR="005910C4" w:rsidRPr="0032190F" w:rsidRDefault="005910C4" w:rsidP="004F2BAC">
      <w:pPr>
        <w:jc w:val="both"/>
        <w:rPr>
          <w:lang w:val="fr-FR"/>
        </w:rPr>
      </w:pPr>
    </w:p>
    <w:p w14:paraId="0306BCA2" w14:textId="77777777" w:rsidR="005910C4" w:rsidRPr="0032190F" w:rsidRDefault="005910C4" w:rsidP="00426FF9">
      <w:pPr>
        <w:pStyle w:val="Heading1"/>
      </w:pPr>
      <w:bookmarkStart w:id="2262" w:name="Sit_Moulin_Vent"/>
      <w:r w:rsidRPr="0032190F">
        <w:t>MOULIN A VENT</w:t>
      </w:r>
    </w:p>
    <w:bookmarkEnd w:id="2262"/>
    <w:p w14:paraId="347F334C" w14:textId="77777777" w:rsidR="005910C4" w:rsidRPr="0032190F" w:rsidRDefault="005910C4" w:rsidP="005910C4">
      <w:pPr>
        <w:jc w:val="both"/>
        <w:rPr>
          <w:lang w:val="fr-FR"/>
        </w:rPr>
      </w:pPr>
      <w:r w:rsidRPr="0032190F">
        <w:rPr>
          <w:lang w:val="fr-FR"/>
        </w:rPr>
        <w:t>Le site du Moulin à Vent (Azille, Aude) a livré des décors céramiques de la fin de l’âge du Bronze (BIB 1935 fig. 404)</w:t>
      </w:r>
    </w:p>
    <w:p w14:paraId="0EDFB70B" w14:textId="6A1312C8" w:rsidR="00186ACE" w:rsidRPr="0032190F" w:rsidRDefault="00186ACE" w:rsidP="005910C4">
      <w:pPr>
        <w:jc w:val="both"/>
        <w:rPr>
          <w:lang w:val="fr-FR"/>
        </w:rPr>
      </w:pPr>
      <w:r w:rsidRPr="0032190F">
        <w:rPr>
          <w:lang w:val="fr-FR"/>
        </w:rPr>
        <w:t xml:space="preserve">Des objets de prestiges ont été trouvés dans les niveaux </w:t>
      </w:r>
      <w:hyperlink r:id="rId5218" w:anchor="Cul_Grand_Bassin" w:history="1">
        <w:r w:rsidRPr="0032190F">
          <w:rPr>
            <w:rStyle w:val="Hyperlink"/>
            <w:lang w:val="fr-FR"/>
          </w:rPr>
          <w:t>Grand-Bassin I</w:t>
        </w:r>
      </w:hyperlink>
      <w:r w:rsidRPr="0032190F">
        <w:rPr>
          <w:lang w:val="fr-FR"/>
        </w:rPr>
        <w:t xml:space="preserve"> de ce site (BIB 1995 fig. 64)</w:t>
      </w:r>
    </w:p>
    <w:p w14:paraId="377DCF9A" w14:textId="77777777" w:rsidR="005910C4" w:rsidRPr="0032190F" w:rsidRDefault="005910C4" w:rsidP="005910C4">
      <w:pPr>
        <w:jc w:val="both"/>
        <w:rPr>
          <w:lang w:val="fr-FR"/>
        </w:rPr>
      </w:pPr>
    </w:p>
    <w:p w14:paraId="70922008" w14:textId="77777777" w:rsidR="00186ACE" w:rsidRPr="0032190F" w:rsidRDefault="00186ACE" w:rsidP="00426FF9">
      <w:pPr>
        <w:pStyle w:val="Heading1"/>
      </w:pPr>
      <w:bookmarkStart w:id="2263" w:name="Sit_Montlaures"/>
      <w:r w:rsidRPr="0032190F">
        <w:t>MONTLAURES</w:t>
      </w:r>
    </w:p>
    <w:bookmarkEnd w:id="2263"/>
    <w:p w14:paraId="30E3D1FC" w14:textId="333615ED" w:rsidR="00186ACE" w:rsidRDefault="00186ACE" w:rsidP="00186ACE">
      <w:pPr>
        <w:jc w:val="both"/>
        <w:rPr>
          <w:lang w:val="fr-FR"/>
        </w:rPr>
      </w:pPr>
      <w:r w:rsidRPr="0032190F">
        <w:rPr>
          <w:lang w:val="fr-FR"/>
        </w:rPr>
        <w:t xml:space="preserve">A Montlaurès (Narbonne), des objets de prestiges ont été trouvés dans les niveaux </w:t>
      </w:r>
      <w:hyperlink r:id="rId5219" w:anchor="Cul_Grand_Bassin" w:history="1">
        <w:r w:rsidRPr="0032190F">
          <w:rPr>
            <w:rStyle w:val="Hyperlink"/>
            <w:lang w:val="fr-FR"/>
          </w:rPr>
          <w:t>Grand-Bassin I</w:t>
        </w:r>
      </w:hyperlink>
      <w:r w:rsidRPr="0032190F">
        <w:rPr>
          <w:lang w:val="fr-FR"/>
        </w:rPr>
        <w:t xml:space="preserve"> de ce site (BIB 1995 fig. 64)</w:t>
      </w:r>
    </w:p>
    <w:p w14:paraId="2EFB8CC9" w14:textId="77777777" w:rsidR="001361F9" w:rsidRPr="0032190F" w:rsidRDefault="001361F9" w:rsidP="00186ACE">
      <w:pPr>
        <w:jc w:val="both"/>
        <w:rPr>
          <w:lang w:val="fr-FR"/>
        </w:rPr>
      </w:pPr>
      <w:r>
        <w:rPr>
          <w:lang w:val="fr-FR"/>
        </w:rPr>
        <w:t>Oppidum de l'âge du Fer établit dans la plaine littorale de l'Aude (BIB 2692)</w:t>
      </w:r>
    </w:p>
    <w:p w14:paraId="0354C581" w14:textId="77777777" w:rsidR="00186ACE" w:rsidRPr="0032190F" w:rsidRDefault="00186ACE" w:rsidP="005910C4">
      <w:pPr>
        <w:jc w:val="both"/>
        <w:rPr>
          <w:lang w:val="fr-FR"/>
        </w:rPr>
      </w:pPr>
    </w:p>
    <w:p w14:paraId="6629881A" w14:textId="77777777" w:rsidR="005910C4" w:rsidRPr="0032190F" w:rsidRDefault="005910C4" w:rsidP="005910C4">
      <w:pPr>
        <w:jc w:val="both"/>
        <w:rPr>
          <w:lang w:val="fr-FR"/>
        </w:rPr>
      </w:pPr>
      <w:r w:rsidRPr="0032190F">
        <w:rPr>
          <w:lang w:val="fr-FR"/>
        </w:rPr>
        <w:t>JAVA</w:t>
      </w:r>
    </w:p>
    <w:p w14:paraId="62574E06" w14:textId="77777777" w:rsidR="005910C4" w:rsidRPr="0032190F" w:rsidRDefault="005910C4" w:rsidP="005910C4">
      <w:pPr>
        <w:jc w:val="both"/>
        <w:rPr>
          <w:lang w:val="fr-FR"/>
        </w:rPr>
      </w:pPr>
      <w:r w:rsidRPr="0032190F">
        <w:rPr>
          <w:lang w:val="fr-FR"/>
        </w:rPr>
        <w:t>Le site de Java (Bages, Aude) a livré des décors céramiques de la fin de l’âge du Bronze (BIB 1935 fig. 404)</w:t>
      </w:r>
    </w:p>
    <w:p w14:paraId="4A592155" w14:textId="77777777" w:rsidR="005910C4" w:rsidRPr="0032190F" w:rsidRDefault="005910C4" w:rsidP="004F2BAC">
      <w:pPr>
        <w:jc w:val="both"/>
        <w:rPr>
          <w:lang w:val="fr-FR"/>
        </w:rPr>
      </w:pPr>
    </w:p>
    <w:p w14:paraId="58609BF5" w14:textId="77777777" w:rsidR="005910C4" w:rsidRPr="0032190F" w:rsidRDefault="005910C4" w:rsidP="004F2BAC">
      <w:pPr>
        <w:jc w:val="both"/>
        <w:rPr>
          <w:lang w:val="fr-FR"/>
        </w:rPr>
      </w:pPr>
      <w:r w:rsidRPr="0032190F">
        <w:rPr>
          <w:lang w:val="fr-FR"/>
        </w:rPr>
        <w:t>BAOUS DE LA SALLE</w:t>
      </w:r>
    </w:p>
    <w:p w14:paraId="0D4BFD4B" w14:textId="77777777" w:rsidR="005910C4" w:rsidRPr="0032190F" w:rsidRDefault="005910C4" w:rsidP="004F2BAC">
      <w:pPr>
        <w:jc w:val="both"/>
        <w:rPr>
          <w:lang w:val="fr-FR"/>
        </w:rPr>
      </w:pPr>
      <w:r w:rsidRPr="0032190F">
        <w:rPr>
          <w:lang w:val="fr-FR"/>
        </w:rPr>
        <w:t>Le site de Baous de la Salle (Bize, Aude) a livré des décors céramiques de la fin de l’âge du Bronze (BIB 1935 fig. 404)</w:t>
      </w:r>
      <w:r w:rsidR="0034764E" w:rsidRPr="0032190F">
        <w:rPr>
          <w:lang w:val="fr-FR"/>
        </w:rPr>
        <w:t xml:space="preserve"> Bronze final 3a  (BIB 1872 p. 35)</w:t>
      </w:r>
    </w:p>
    <w:p w14:paraId="3740E051" w14:textId="77777777" w:rsidR="005910C4" w:rsidRPr="0032190F" w:rsidRDefault="005910C4" w:rsidP="005910C4">
      <w:pPr>
        <w:jc w:val="both"/>
        <w:rPr>
          <w:lang w:val="fr-FR"/>
        </w:rPr>
      </w:pPr>
      <w:r w:rsidRPr="0032190F">
        <w:rPr>
          <w:lang w:val="fr-FR"/>
        </w:rPr>
        <w:br/>
        <w:t>ALBOUY</w:t>
      </w:r>
      <w:r w:rsidR="00082FEA" w:rsidRPr="0032190F">
        <w:rPr>
          <w:lang w:val="fr-FR"/>
        </w:rPr>
        <w:t xml:space="preserve"> (ROC D’)</w:t>
      </w:r>
    </w:p>
    <w:p w14:paraId="4EEA547F" w14:textId="77777777" w:rsidR="005910C4" w:rsidRPr="0032190F" w:rsidRDefault="005910C4" w:rsidP="005910C4">
      <w:pPr>
        <w:jc w:val="both"/>
        <w:rPr>
          <w:lang w:val="fr-FR"/>
        </w:rPr>
      </w:pPr>
      <w:r w:rsidRPr="0032190F">
        <w:rPr>
          <w:lang w:val="fr-FR"/>
        </w:rPr>
        <w:t>Le site du Roc d’Albouy (Bize, Aude) a livré des décors céramiques de la fin de l’âge du Bronze (BIB 1935 fig. 404)</w:t>
      </w:r>
    </w:p>
    <w:p w14:paraId="0EB87A82" w14:textId="77777777" w:rsidR="004F2BAC" w:rsidRPr="0032190F" w:rsidRDefault="004F2BAC" w:rsidP="00177582">
      <w:pPr>
        <w:jc w:val="both"/>
        <w:rPr>
          <w:lang w:val="fr-FR"/>
        </w:rPr>
      </w:pPr>
    </w:p>
    <w:p w14:paraId="5640960E" w14:textId="77777777" w:rsidR="005910C4" w:rsidRPr="0032190F" w:rsidRDefault="005910C4" w:rsidP="00177582">
      <w:pPr>
        <w:jc w:val="both"/>
        <w:rPr>
          <w:lang w:val="fr-FR"/>
        </w:rPr>
      </w:pPr>
      <w:r w:rsidRPr="0032190F">
        <w:rPr>
          <w:lang w:val="fr-FR"/>
        </w:rPr>
        <w:t>REAL (LE)</w:t>
      </w:r>
    </w:p>
    <w:p w14:paraId="06C98635" w14:textId="77777777" w:rsidR="005910C4" w:rsidRPr="0032190F" w:rsidRDefault="005910C4" w:rsidP="00177582">
      <w:pPr>
        <w:jc w:val="both"/>
        <w:rPr>
          <w:lang w:val="fr-FR"/>
        </w:rPr>
      </w:pPr>
      <w:r w:rsidRPr="0032190F">
        <w:rPr>
          <w:lang w:val="fr-FR"/>
        </w:rPr>
        <w:t>Le site du Réal (Capestang, Hérault) a livré des décors céramiques de la fin de l’âge du Bronze (BIB 1935 fig. 404)</w:t>
      </w:r>
    </w:p>
    <w:p w14:paraId="7C2E610A" w14:textId="77777777" w:rsidR="005910C4" w:rsidRPr="0032190F" w:rsidRDefault="005910C4" w:rsidP="00177582">
      <w:pPr>
        <w:jc w:val="both"/>
        <w:rPr>
          <w:lang w:val="fr-FR"/>
        </w:rPr>
      </w:pPr>
    </w:p>
    <w:p w14:paraId="1A4DA8E8" w14:textId="77777777" w:rsidR="005910C4" w:rsidRPr="0032190F" w:rsidRDefault="005910C4" w:rsidP="00177582">
      <w:pPr>
        <w:jc w:val="both"/>
        <w:rPr>
          <w:lang w:val="fr-FR"/>
        </w:rPr>
      </w:pPr>
      <w:r w:rsidRPr="0032190F">
        <w:rPr>
          <w:lang w:val="fr-FR"/>
        </w:rPr>
        <w:t>EN GABIT</w:t>
      </w:r>
      <w:r w:rsidR="00082FEA" w:rsidRPr="0032190F">
        <w:rPr>
          <w:lang w:val="fr-FR"/>
        </w:rPr>
        <w:t xml:space="preserve"> (ROC D’)</w:t>
      </w:r>
    </w:p>
    <w:p w14:paraId="305591E4" w14:textId="77777777" w:rsidR="005910C4" w:rsidRPr="0032190F" w:rsidRDefault="005910C4" w:rsidP="00177582">
      <w:pPr>
        <w:jc w:val="both"/>
        <w:rPr>
          <w:lang w:val="fr-FR"/>
        </w:rPr>
      </w:pPr>
      <w:r w:rsidRPr="0032190F">
        <w:rPr>
          <w:lang w:val="fr-FR"/>
        </w:rPr>
        <w:t>Le site du Roc d’En Gabit (Carcassone, Aude) a livré des décors céramiques de la fin de l’âge du Bronze (BIB 1935 fig. 404)</w:t>
      </w:r>
    </w:p>
    <w:p w14:paraId="5DCAA7DA" w14:textId="77777777" w:rsidR="005910C4" w:rsidRPr="0032190F" w:rsidRDefault="005910C4" w:rsidP="00177582">
      <w:pPr>
        <w:jc w:val="both"/>
        <w:rPr>
          <w:lang w:val="fr-FR"/>
        </w:rPr>
      </w:pPr>
    </w:p>
    <w:p w14:paraId="42962FBC" w14:textId="77777777" w:rsidR="005910C4" w:rsidRPr="0032190F" w:rsidRDefault="005910C4" w:rsidP="00177582">
      <w:pPr>
        <w:jc w:val="both"/>
        <w:rPr>
          <w:lang w:val="fr-FR"/>
        </w:rPr>
      </w:pPr>
      <w:r w:rsidRPr="0032190F">
        <w:rPr>
          <w:lang w:val="fr-FR"/>
        </w:rPr>
        <w:t>ALDENE</w:t>
      </w:r>
    </w:p>
    <w:p w14:paraId="16B21B76" w14:textId="77777777" w:rsidR="005910C4" w:rsidRPr="0032190F" w:rsidRDefault="005910C4" w:rsidP="00177582">
      <w:pPr>
        <w:jc w:val="both"/>
        <w:rPr>
          <w:lang w:val="fr-FR"/>
        </w:rPr>
      </w:pPr>
      <w:r w:rsidRPr="0032190F">
        <w:rPr>
          <w:lang w:val="fr-FR"/>
        </w:rPr>
        <w:t>Le site d’Aldène (Cesseras, Hérault) a livré des décors céramiques de la fin de l’âge du Bronze (BIB 1935 fig. 404)</w:t>
      </w:r>
    </w:p>
    <w:p w14:paraId="49D44161" w14:textId="77777777" w:rsidR="005910C4" w:rsidRPr="0032190F" w:rsidRDefault="005910C4" w:rsidP="00177582">
      <w:pPr>
        <w:jc w:val="both"/>
        <w:rPr>
          <w:lang w:val="fr-FR"/>
        </w:rPr>
      </w:pPr>
      <w:r w:rsidRPr="0032190F">
        <w:rPr>
          <w:lang w:val="fr-FR"/>
        </w:rPr>
        <w:br/>
        <w:t>DOUAT</w:t>
      </w:r>
    </w:p>
    <w:p w14:paraId="6EDCF2F6" w14:textId="77777777" w:rsidR="005910C4" w:rsidRPr="0032190F" w:rsidRDefault="005910C4" w:rsidP="00177582">
      <w:pPr>
        <w:jc w:val="both"/>
        <w:rPr>
          <w:lang w:val="fr-FR"/>
        </w:rPr>
      </w:pPr>
      <w:r w:rsidRPr="0032190F">
        <w:rPr>
          <w:lang w:val="fr-FR"/>
        </w:rPr>
        <w:t>Le site de Douat (Comigne, Aude) a livré des décors céramiques de la fin de l’âge du Bronze (BIB 1935 fig. 404)</w:t>
      </w:r>
    </w:p>
    <w:p w14:paraId="2D61C792" w14:textId="77777777" w:rsidR="005910C4" w:rsidRPr="0032190F" w:rsidRDefault="005910C4" w:rsidP="00177582">
      <w:pPr>
        <w:jc w:val="both"/>
        <w:rPr>
          <w:lang w:val="fr-FR"/>
        </w:rPr>
      </w:pPr>
    </w:p>
    <w:p w14:paraId="1B31FDCA" w14:textId="77777777" w:rsidR="005910C4" w:rsidRPr="0032190F" w:rsidRDefault="005910C4" w:rsidP="00177582">
      <w:pPr>
        <w:jc w:val="both"/>
        <w:rPr>
          <w:lang w:val="fr-FR"/>
        </w:rPr>
      </w:pPr>
      <w:r w:rsidRPr="0032190F">
        <w:rPr>
          <w:lang w:val="fr-FR"/>
        </w:rPr>
        <w:t>POUSSAROU</w:t>
      </w:r>
    </w:p>
    <w:p w14:paraId="67E1E860" w14:textId="77777777" w:rsidR="005910C4" w:rsidRPr="0032190F" w:rsidRDefault="005910C4" w:rsidP="00177582">
      <w:pPr>
        <w:jc w:val="both"/>
        <w:rPr>
          <w:lang w:val="fr-FR"/>
        </w:rPr>
      </w:pPr>
      <w:r w:rsidRPr="0032190F">
        <w:rPr>
          <w:lang w:val="fr-FR"/>
        </w:rPr>
        <w:t>Le site de Poussarou (Ferrières, Hérault) a livré des décors céramiques de la fin de l’âge du Bronze (BIB 1935 fig. 404)</w:t>
      </w:r>
    </w:p>
    <w:p w14:paraId="609C9B57" w14:textId="77777777" w:rsidR="005910C4" w:rsidRPr="0032190F" w:rsidRDefault="005910C4" w:rsidP="00177582">
      <w:pPr>
        <w:jc w:val="both"/>
        <w:rPr>
          <w:lang w:val="fr-FR"/>
        </w:rPr>
      </w:pPr>
    </w:p>
    <w:p w14:paraId="73004B18" w14:textId="77777777" w:rsidR="005910C4" w:rsidRPr="0032190F" w:rsidRDefault="005910C4" w:rsidP="00177582">
      <w:pPr>
        <w:jc w:val="both"/>
        <w:rPr>
          <w:lang w:val="fr-FR"/>
        </w:rPr>
      </w:pPr>
      <w:r w:rsidRPr="0032190F">
        <w:rPr>
          <w:lang w:val="fr-FR"/>
        </w:rPr>
        <w:t>CAYROLS (LES)</w:t>
      </w:r>
    </w:p>
    <w:p w14:paraId="6D4DC689" w14:textId="77777777" w:rsidR="005910C4" w:rsidRPr="0032190F" w:rsidRDefault="005910C4" w:rsidP="00177582">
      <w:pPr>
        <w:jc w:val="both"/>
        <w:rPr>
          <w:lang w:val="fr-FR"/>
        </w:rPr>
      </w:pPr>
      <w:r w:rsidRPr="0032190F">
        <w:rPr>
          <w:lang w:val="fr-FR" w:eastAsia="en-GB"/>
        </w:rPr>
        <w:t>Le site des Cayrols (Fleury, Aude)</w:t>
      </w:r>
      <w:r w:rsidRPr="0032190F">
        <w:rPr>
          <w:lang w:val="fr-FR"/>
        </w:rPr>
        <w:t>a livré des décors céramiques de la fin de l’âge du Bronze (BIB 1935 fig. 404)</w:t>
      </w:r>
    </w:p>
    <w:p w14:paraId="5BC6687C" w14:textId="77777777" w:rsidR="005910C4" w:rsidRPr="0032190F" w:rsidRDefault="005910C4" w:rsidP="00177582">
      <w:pPr>
        <w:jc w:val="both"/>
        <w:rPr>
          <w:lang w:val="fr-FR"/>
        </w:rPr>
      </w:pPr>
    </w:p>
    <w:p w14:paraId="65A33A7B" w14:textId="77777777" w:rsidR="005910C4" w:rsidRPr="0032190F" w:rsidRDefault="005910C4" w:rsidP="00177582">
      <w:pPr>
        <w:jc w:val="both"/>
        <w:rPr>
          <w:lang w:val="fr-FR"/>
        </w:rPr>
      </w:pPr>
      <w:r w:rsidRPr="0032190F">
        <w:rPr>
          <w:lang w:val="fr-FR"/>
        </w:rPr>
        <w:t>TROU DES MORTS</w:t>
      </w:r>
    </w:p>
    <w:p w14:paraId="42076DEE" w14:textId="77777777" w:rsidR="005910C4" w:rsidRPr="0032190F" w:rsidRDefault="005910C4" w:rsidP="005910C4">
      <w:pPr>
        <w:jc w:val="both"/>
        <w:rPr>
          <w:lang w:val="fr-FR"/>
        </w:rPr>
      </w:pPr>
      <w:r w:rsidRPr="0032190F">
        <w:rPr>
          <w:lang w:val="fr-FR"/>
        </w:rPr>
        <w:t xml:space="preserve">Le site du Trou des Morts </w:t>
      </w:r>
      <w:r w:rsidRPr="0032190F">
        <w:rPr>
          <w:lang w:val="fr-FR" w:eastAsia="en-GB"/>
        </w:rPr>
        <w:t>(Fleury, Aude)</w:t>
      </w:r>
      <w:r w:rsidRPr="0032190F">
        <w:rPr>
          <w:lang w:val="fr-FR"/>
        </w:rPr>
        <w:t>a livré des décors céramiques de la fin de l’âge du Bronze (BIB 1935 fig. 404)</w:t>
      </w:r>
    </w:p>
    <w:p w14:paraId="321116DB" w14:textId="77777777" w:rsidR="005910C4" w:rsidRPr="0032190F" w:rsidRDefault="005910C4" w:rsidP="005910C4">
      <w:pPr>
        <w:jc w:val="both"/>
        <w:rPr>
          <w:lang w:val="fr-FR"/>
        </w:rPr>
      </w:pPr>
    </w:p>
    <w:p w14:paraId="54A6AFC4" w14:textId="77777777" w:rsidR="005910C4" w:rsidRPr="0032190F" w:rsidRDefault="00C943D6" w:rsidP="00426FF9">
      <w:pPr>
        <w:pStyle w:val="Heading1"/>
      </w:pPr>
      <w:bookmarkStart w:id="2264" w:name="Sit_Crouzade"/>
      <w:r>
        <w:t>CROUZADE</w:t>
      </w:r>
    </w:p>
    <w:bookmarkEnd w:id="2264"/>
    <w:p w14:paraId="19B1D4BD" w14:textId="77777777" w:rsidR="00C943D6" w:rsidRDefault="00C943D6" w:rsidP="00177582">
      <w:pPr>
        <w:jc w:val="both"/>
        <w:rPr>
          <w:lang w:val="fr-FR"/>
        </w:rPr>
      </w:pPr>
    </w:p>
    <w:p w14:paraId="563B04AA" w14:textId="6E10E8BE" w:rsidR="00AB55F3" w:rsidRDefault="00000000" w:rsidP="00177582">
      <w:pPr>
        <w:jc w:val="both"/>
        <w:rPr>
          <w:lang w:val="fr-FR"/>
        </w:rPr>
      </w:pPr>
      <w:hyperlink r:id="rId5220" w:anchor="Cul_Epicardial_Sud_France_per_recent" w:history="1">
        <w:r w:rsidR="00AB55F3" w:rsidRPr="00AB55F3">
          <w:rPr>
            <w:rStyle w:val="Hyperlink"/>
            <w:lang w:val="fr-FR"/>
          </w:rPr>
          <w:t>Epicardial récent</w:t>
        </w:r>
      </w:hyperlink>
      <w:r w:rsidR="00AB55F3">
        <w:rPr>
          <w:lang w:val="fr-FR"/>
        </w:rPr>
        <w:t xml:space="preserve"> (BIB 2499)</w:t>
      </w:r>
    </w:p>
    <w:p w14:paraId="312EDBD4" w14:textId="588B98FD" w:rsidR="00C943D6" w:rsidRDefault="00C943D6" w:rsidP="00177582">
      <w:pPr>
        <w:jc w:val="both"/>
        <w:rPr>
          <w:lang w:val="fr-FR"/>
        </w:rPr>
      </w:pPr>
      <w:r>
        <w:rPr>
          <w:lang w:val="fr-FR"/>
        </w:rPr>
        <w:t xml:space="preserve">v. </w:t>
      </w:r>
      <w:hyperlink r:id="rId5221" w:anchor="Cul_Galets_Peints" w:history="1">
        <w:r w:rsidRPr="00C943D6">
          <w:rPr>
            <w:rStyle w:val="Hyperlink"/>
            <w:lang w:val="fr-FR"/>
          </w:rPr>
          <w:t>galets peints</w:t>
        </w:r>
      </w:hyperlink>
    </w:p>
    <w:p w14:paraId="6DB42755" w14:textId="77777777" w:rsidR="005910C4" w:rsidRPr="0032190F" w:rsidRDefault="005910C4" w:rsidP="00177582">
      <w:pPr>
        <w:jc w:val="both"/>
        <w:rPr>
          <w:lang w:val="fr-FR"/>
        </w:rPr>
      </w:pPr>
      <w:r w:rsidRPr="0032190F">
        <w:rPr>
          <w:lang w:val="fr-FR"/>
        </w:rPr>
        <w:t>Le site de la Crouzade (Gruissan, Aude)a livré des décors céramiques de la fin de l’âge du Bronze (BIB 1935 fig. 404)</w:t>
      </w:r>
    </w:p>
    <w:p w14:paraId="3355E77C" w14:textId="77777777" w:rsidR="00082FEA" w:rsidRPr="0032190F" w:rsidRDefault="00082FEA" w:rsidP="00177582">
      <w:pPr>
        <w:jc w:val="both"/>
        <w:rPr>
          <w:lang w:val="fr-FR"/>
        </w:rPr>
      </w:pPr>
    </w:p>
    <w:p w14:paraId="019E406A" w14:textId="77777777" w:rsidR="00082FEA" w:rsidRPr="0032190F" w:rsidRDefault="00082FEA" w:rsidP="00426FF9">
      <w:pPr>
        <w:pStyle w:val="Heading1"/>
      </w:pPr>
      <w:bookmarkStart w:id="2265" w:name="Sit_Conilhac_Roc"/>
      <w:r w:rsidRPr="0032190F">
        <w:t>CONILHAC (ROC DE)</w:t>
      </w:r>
    </w:p>
    <w:bookmarkEnd w:id="2265"/>
    <w:p w14:paraId="2F19D71C" w14:textId="77777777" w:rsidR="00082FEA" w:rsidRPr="0032190F" w:rsidRDefault="00082FEA" w:rsidP="00177582">
      <w:pPr>
        <w:jc w:val="both"/>
        <w:rPr>
          <w:lang w:val="fr-FR"/>
        </w:rPr>
      </w:pPr>
      <w:r w:rsidRPr="0032190F">
        <w:rPr>
          <w:lang w:val="fr-FR"/>
        </w:rPr>
        <w:t xml:space="preserve">Le site du Roc de Conilhac </w:t>
      </w:r>
      <w:r w:rsidR="00D3208E" w:rsidRPr="0032190F">
        <w:rPr>
          <w:lang w:val="fr-FR"/>
        </w:rPr>
        <w:t xml:space="preserve">[Roc-de-Conilhac] </w:t>
      </w:r>
      <w:r w:rsidRPr="0032190F">
        <w:rPr>
          <w:lang w:val="fr-FR"/>
        </w:rPr>
        <w:t>(Gruissan, Aude)a livré des décors céramiques de la fin de l’âge du Bronze (BIB 1935 fig. 404)</w:t>
      </w:r>
      <w:r w:rsidR="00D3208E" w:rsidRPr="0032190F">
        <w:rPr>
          <w:lang w:val="fr-FR"/>
        </w:rPr>
        <w:t>.</w:t>
      </w:r>
      <w:r w:rsidR="0034764E" w:rsidRPr="0032190F">
        <w:rPr>
          <w:lang w:val="fr-FR"/>
        </w:rPr>
        <w:t xml:space="preserve"> Bronze final IIIa (BIB 1872 p. 35) </w:t>
      </w:r>
    </w:p>
    <w:p w14:paraId="0D5E1449" w14:textId="43C15575" w:rsidR="00D3208E" w:rsidRPr="0032190F" w:rsidRDefault="00D3208E" w:rsidP="00177582">
      <w:pPr>
        <w:jc w:val="both"/>
        <w:rPr>
          <w:lang w:val="fr-FR"/>
        </w:rPr>
      </w:pPr>
      <w:r w:rsidRPr="0032190F">
        <w:rPr>
          <w:lang w:val="fr-FR"/>
        </w:rPr>
        <w:t>Installé sur une petite éminence, dominant aujourd</w:t>
      </w:r>
      <w:r w:rsidR="004B6F3B" w:rsidRPr="0032190F">
        <w:rPr>
          <w:lang w:val="fr-FR"/>
        </w:rPr>
        <w:t>’h</w:t>
      </w:r>
      <w:r w:rsidRPr="0032190F">
        <w:rPr>
          <w:lang w:val="fr-FR"/>
        </w:rPr>
        <w:t>ui une zone marécageuse sensiblement attérie, est occupé à l</w:t>
      </w:r>
      <w:r w:rsidR="004B6F3B" w:rsidRPr="0032190F">
        <w:rPr>
          <w:lang w:val="fr-FR"/>
        </w:rPr>
        <w:t>’</w:t>
      </w:r>
      <w:r w:rsidRPr="0032190F">
        <w:rPr>
          <w:lang w:val="fr-FR"/>
        </w:rPr>
        <w:t>extrème fin du Bronze et les débuts du Fer. Installé dans un lieu stratégique (BIB 1995 p. 70)</w:t>
      </w:r>
      <w:r w:rsidR="00C807A4" w:rsidRPr="0032190F">
        <w:rPr>
          <w:lang w:val="fr-FR"/>
        </w:rPr>
        <w:t xml:space="preserve">. Site insulaire, à l’interface des contacts </w:t>
      </w:r>
      <w:r w:rsidR="00C807A4" w:rsidRPr="0032190F">
        <w:rPr>
          <w:i/>
          <w:lang w:val="fr-FR"/>
        </w:rPr>
        <w:t>hinterland</w:t>
      </w:r>
      <w:r w:rsidR="00C807A4" w:rsidRPr="0032190F">
        <w:rPr>
          <w:lang w:val="fr-FR"/>
        </w:rPr>
        <w:t xml:space="preserve">-Méditerranée comme le site de </w:t>
      </w:r>
      <w:hyperlink r:id="rId5222" w:anchor="Sit_Maguelone" w:history="1">
        <w:r w:rsidR="00C807A4" w:rsidRPr="0032190F">
          <w:rPr>
            <w:rStyle w:val="Hyperlink"/>
            <w:lang w:val="fr-FR"/>
          </w:rPr>
          <w:t>Maguelone</w:t>
        </w:r>
      </w:hyperlink>
      <w:r w:rsidR="00C807A4" w:rsidRPr="0032190F">
        <w:rPr>
          <w:lang w:val="fr-FR"/>
        </w:rPr>
        <w:t xml:space="preserve"> (BIB 1995 p. 70)</w:t>
      </w:r>
    </w:p>
    <w:p w14:paraId="6D3CDB98" w14:textId="77777777" w:rsidR="00082FEA" w:rsidRPr="0032190F" w:rsidRDefault="00082FEA" w:rsidP="00177582">
      <w:pPr>
        <w:jc w:val="both"/>
        <w:rPr>
          <w:lang w:val="fr-FR"/>
        </w:rPr>
      </w:pPr>
    </w:p>
    <w:p w14:paraId="52C138B6" w14:textId="77777777" w:rsidR="00082FEA" w:rsidRPr="0032190F" w:rsidRDefault="00082FEA" w:rsidP="00177582">
      <w:pPr>
        <w:jc w:val="both"/>
        <w:rPr>
          <w:lang w:val="fr-FR"/>
        </w:rPr>
      </w:pPr>
      <w:r w:rsidRPr="0032190F">
        <w:rPr>
          <w:lang w:val="fr-FR"/>
        </w:rPr>
        <w:t>COLLIER (LE)</w:t>
      </w:r>
    </w:p>
    <w:p w14:paraId="59A9824C" w14:textId="77777777" w:rsidR="00082FEA" w:rsidRPr="0032190F" w:rsidRDefault="00082FEA" w:rsidP="00177582">
      <w:pPr>
        <w:jc w:val="both"/>
        <w:rPr>
          <w:lang w:val="fr-FR"/>
        </w:rPr>
      </w:pPr>
      <w:r w:rsidRPr="0032190F">
        <w:rPr>
          <w:lang w:val="fr-FR"/>
        </w:rPr>
        <w:t>Le site du Collier (Lastours, Aude) a livré des décors céramiques de la fin de l’âge du Bronze (BIB 1935 fig. 404)</w:t>
      </w:r>
    </w:p>
    <w:p w14:paraId="56F871D4" w14:textId="77777777" w:rsidR="00082FEA" w:rsidRPr="0032190F" w:rsidRDefault="00082FEA" w:rsidP="00177582">
      <w:pPr>
        <w:jc w:val="both"/>
        <w:rPr>
          <w:lang w:val="fr-FR"/>
        </w:rPr>
      </w:pPr>
    </w:p>
    <w:p w14:paraId="1433B227" w14:textId="77777777" w:rsidR="00082FEA" w:rsidRPr="0032190F" w:rsidRDefault="00082FEA" w:rsidP="00177582">
      <w:pPr>
        <w:jc w:val="both"/>
        <w:rPr>
          <w:lang w:val="fr-FR"/>
        </w:rPr>
      </w:pPr>
      <w:r w:rsidRPr="0032190F">
        <w:rPr>
          <w:lang w:val="fr-FR"/>
        </w:rPr>
        <w:t>GARDELLE (LA)</w:t>
      </w:r>
    </w:p>
    <w:p w14:paraId="1E46375F" w14:textId="77777777" w:rsidR="00082FEA" w:rsidRPr="0032190F" w:rsidRDefault="00082FEA" w:rsidP="00177582">
      <w:pPr>
        <w:jc w:val="both"/>
        <w:rPr>
          <w:lang w:val="fr-FR"/>
        </w:rPr>
      </w:pPr>
      <w:r w:rsidRPr="0032190F">
        <w:rPr>
          <w:lang w:val="fr-FR"/>
        </w:rPr>
        <w:lastRenderedPageBreak/>
        <w:t>Le site de la Gardelle (Lauraguel, Aude) a livré des décors céramiques de la fin de l’âge du Bronze (BIB 1935 fig. 404)</w:t>
      </w:r>
    </w:p>
    <w:p w14:paraId="06C6E9A4" w14:textId="77777777" w:rsidR="00082FEA" w:rsidRPr="0032190F" w:rsidRDefault="00082FEA" w:rsidP="00177582">
      <w:pPr>
        <w:jc w:val="both"/>
        <w:rPr>
          <w:lang w:val="fr-FR"/>
        </w:rPr>
      </w:pPr>
    </w:p>
    <w:p w14:paraId="17FDFFEA" w14:textId="77777777" w:rsidR="00082FEA" w:rsidRPr="0032190F" w:rsidRDefault="00082FEA" w:rsidP="00177582">
      <w:pPr>
        <w:jc w:val="both"/>
        <w:rPr>
          <w:lang w:val="fr-FR"/>
        </w:rPr>
      </w:pPr>
      <w:r w:rsidRPr="0032190F">
        <w:rPr>
          <w:lang w:val="fr-FR"/>
        </w:rPr>
        <w:t>TERRO BLANCO</w:t>
      </w:r>
    </w:p>
    <w:p w14:paraId="064F647E" w14:textId="77777777" w:rsidR="00082FEA" w:rsidRPr="0032190F" w:rsidRDefault="00082FEA" w:rsidP="00177582">
      <w:pPr>
        <w:jc w:val="both"/>
        <w:rPr>
          <w:lang w:val="fr-FR"/>
        </w:rPr>
      </w:pPr>
      <w:r w:rsidRPr="0032190F">
        <w:rPr>
          <w:lang w:val="fr-FR"/>
        </w:rPr>
        <w:t>Le site de Terro Blanco (Lezignan, Aude) a livré des décors céramiques de la fin de l’âge du Bronze (BIB 1935 fig. 404)</w:t>
      </w:r>
    </w:p>
    <w:p w14:paraId="2ECED6E5" w14:textId="77777777" w:rsidR="00082FEA" w:rsidRPr="0032190F" w:rsidRDefault="00082FEA" w:rsidP="00177582">
      <w:pPr>
        <w:jc w:val="both"/>
        <w:rPr>
          <w:lang w:val="fr-FR"/>
        </w:rPr>
      </w:pPr>
    </w:p>
    <w:p w14:paraId="5016CD9B" w14:textId="77777777" w:rsidR="00082FEA" w:rsidRPr="0032190F" w:rsidRDefault="00082FEA" w:rsidP="00177582">
      <w:pPr>
        <w:jc w:val="both"/>
        <w:rPr>
          <w:lang w:val="fr-FR"/>
        </w:rPr>
      </w:pPr>
      <w:r w:rsidRPr="0032190F">
        <w:rPr>
          <w:lang w:val="fr-FR"/>
        </w:rPr>
        <w:t>TOURISTIQUE (LA GROTTE)</w:t>
      </w:r>
    </w:p>
    <w:p w14:paraId="15DA98EA" w14:textId="77777777" w:rsidR="00082FEA" w:rsidRPr="0032190F" w:rsidRDefault="00082FEA" w:rsidP="00082FEA">
      <w:pPr>
        <w:jc w:val="both"/>
        <w:rPr>
          <w:lang w:val="fr-FR"/>
        </w:rPr>
      </w:pPr>
      <w:r w:rsidRPr="0032190F">
        <w:rPr>
          <w:lang w:val="fr-FR"/>
        </w:rPr>
        <w:t>Le site de la Grotte Touristique (Limousis, Aude) a livré des décors céramiques de la fin de l’âge du Bronze (BIB 1935 fig. 404)</w:t>
      </w:r>
    </w:p>
    <w:p w14:paraId="7E29082B" w14:textId="77777777" w:rsidR="00082FEA" w:rsidRPr="0032190F" w:rsidRDefault="00082FEA" w:rsidP="00082FEA">
      <w:pPr>
        <w:jc w:val="both"/>
        <w:rPr>
          <w:lang w:val="fr-FR"/>
        </w:rPr>
      </w:pPr>
    </w:p>
    <w:p w14:paraId="072B5E8C" w14:textId="77777777" w:rsidR="00082FEA" w:rsidRPr="0032190F" w:rsidRDefault="00082FEA" w:rsidP="00082FEA">
      <w:pPr>
        <w:jc w:val="both"/>
        <w:rPr>
          <w:lang w:val="fr-FR"/>
        </w:rPr>
      </w:pPr>
      <w:r w:rsidRPr="0032190F">
        <w:rPr>
          <w:lang w:val="fr-FR"/>
        </w:rPr>
        <w:t>CAZALS (LES)</w:t>
      </w:r>
    </w:p>
    <w:p w14:paraId="25D6DD54" w14:textId="77777777" w:rsidR="00F72560" w:rsidRPr="0032190F" w:rsidRDefault="00082FEA" w:rsidP="00082FEA">
      <w:pPr>
        <w:jc w:val="both"/>
        <w:rPr>
          <w:lang w:val="fr-FR"/>
        </w:rPr>
      </w:pPr>
      <w:r w:rsidRPr="0032190F">
        <w:rPr>
          <w:lang w:val="fr-FR"/>
        </w:rPr>
        <w:t>Le site des Cazals (Limousis, Aude) a livré des décors céramiques de la fin de l’âge du Bronze (BIB 1935 fig. 404)</w:t>
      </w:r>
    </w:p>
    <w:p w14:paraId="3EF5A965" w14:textId="77777777" w:rsidR="00082FEA" w:rsidRPr="0032190F" w:rsidRDefault="00082FEA" w:rsidP="00177582">
      <w:pPr>
        <w:jc w:val="both"/>
        <w:rPr>
          <w:lang w:val="fr-FR"/>
        </w:rPr>
      </w:pPr>
    </w:p>
    <w:p w14:paraId="71706546" w14:textId="77777777" w:rsidR="005910C4" w:rsidRPr="0032190F" w:rsidRDefault="00082FEA" w:rsidP="00177582">
      <w:pPr>
        <w:jc w:val="both"/>
        <w:rPr>
          <w:lang w:val="fr-FR"/>
        </w:rPr>
      </w:pPr>
      <w:r w:rsidRPr="0032190F">
        <w:rPr>
          <w:lang w:val="fr-FR"/>
        </w:rPr>
        <w:t>MONTREALAT</w:t>
      </w:r>
    </w:p>
    <w:p w14:paraId="7FEA299C" w14:textId="77777777" w:rsidR="00082FEA" w:rsidRPr="0032190F" w:rsidRDefault="00082FEA" w:rsidP="00082FEA">
      <w:pPr>
        <w:jc w:val="both"/>
        <w:rPr>
          <w:lang w:val="fr-FR"/>
        </w:rPr>
      </w:pPr>
      <w:r w:rsidRPr="0032190F">
        <w:rPr>
          <w:lang w:val="fr-FR"/>
        </w:rPr>
        <w:t>Le site de Montréalat (Magrie, Aude)a livré des décors céramiques de la fin de l’âge du Bronze (BIB 1935 fig. 404)</w:t>
      </w:r>
    </w:p>
    <w:p w14:paraId="554B3730" w14:textId="77777777" w:rsidR="00082FEA" w:rsidRPr="0032190F" w:rsidRDefault="00082FEA" w:rsidP="00082FEA">
      <w:pPr>
        <w:jc w:val="both"/>
        <w:rPr>
          <w:lang w:val="fr-FR"/>
        </w:rPr>
      </w:pPr>
    </w:p>
    <w:p w14:paraId="41910D78" w14:textId="77777777" w:rsidR="00082FEA" w:rsidRPr="0032190F" w:rsidRDefault="00082FEA" w:rsidP="00426FF9">
      <w:pPr>
        <w:pStyle w:val="Heading1"/>
      </w:pPr>
      <w:bookmarkStart w:id="2266" w:name="Sit_Treille"/>
      <w:r w:rsidRPr="0032190F">
        <w:t>TREILLE (LA)</w:t>
      </w:r>
    </w:p>
    <w:bookmarkEnd w:id="2266"/>
    <w:p w14:paraId="74BE970C" w14:textId="77777777" w:rsidR="00082FEA" w:rsidRPr="0032190F" w:rsidRDefault="00010784" w:rsidP="00082FEA">
      <w:pPr>
        <w:jc w:val="both"/>
        <w:rPr>
          <w:lang w:val="fr-FR"/>
        </w:rPr>
      </w:pPr>
      <w:r w:rsidRPr="0032190F">
        <w:rPr>
          <w:lang w:val="fr-FR"/>
        </w:rPr>
        <w:t xml:space="preserve">Grotte (BIB 2160). </w:t>
      </w:r>
      <w:r w:rsidR="00082FEA" w:rsidRPr="0032190F">
        <w:rPr>
          <w:lang w:val="fr-FR"/>
        </w:rPr>
        <w:t>Le site de la Treille (Mailhac, Aude)a livré des décors céramiques de la fin de l’âge du Bronze (BIB 1935 fig. 404)</w:t>
      </w:r>
    </w:p>
    <w:p w14:paraId="4EB59B1F" w14:textId="77777777" w:rsidR="00082FEA" w:rsidRPr="0032190F" w:rsidRDefault="00082FEA" w:rsidP="00082FEA">
      <w:pPr>
        <w:jc w:val="both"/>
        <w:rPr>
          <w:lang w:val="fr-FR"/>
        </w:rPr>
      </w:pPr>
    </w:p>
    <w:p w14:paraId="280CE687" w14:textId="77777777" w:rsidR="00082FEA" w:rsidRPr="0032190F" w:rsidRDefault="00082FEA" w:rsidP="00082FEA">
      <w:pPr>
        <w:jc w:val="both"/>
        <w:rPr>
          <w:lang w:val="fr-FR"/>
        </w:rPr>
      </w:pPr>
      <w:r w:rsidRPr="0032190F">
        <w:rPr>
          <w:lang w:val="fr-FR"/>
        </w:rPr>
        <w:t>MARTROU</w:t>
      </w:r>
    </w:p>
    <w:p w14:paraId="11F4A2F6" w14:textId="77777777" w:rsidR="00082FEA" w:rsidRPr="0032190F" w:rsidRDefault="00082FEA" w:rsidP="00082FEA">
      <w:pPr>
        <w:jc w:val="both"/>
        <w:rPr>
          <w:lang w:val="fr-FR"/>
        </w:rPr>
      </w:pPr>
      <w:r w:rsidRPr="0032190F">
        <w:rPr>
          <w:lang w:val="fr-FR"/>
        </w:rPr>
        <w:t>Le site de Martrou (Mas-de-Cours, Aude) a livré des décors céramiques de la fin de l’âge du Bronze (BIB 1935 fig. 404)</w:t>
      </w:r>
    </w:p>
    <w:p w14:paraId="711C69A4" w14:textId="77777777" w:rsidR="00082FEA" w:rsidRPr="0032190F" w:rsidRDefault="00082FEA" w:rsidP="00082FEA">
      <w:pPr>
        <w:jc w:val="both"/>
        <w:rPr>
          <w:lang w:val="fr-FR"/>
        </w:rPr>
      </w:pPr>
    </w:p>
    <w:p w14:paraId="6A0DB435" w14:textId="77777777" w:rsidR="00082FEA" w:rsidRPr="0032190F" w:rsidRDefault="00082FEA" w:rsidP="00082FEA">
      <w:pPr>
        <w:jc w:val="both"/>
        <w:rPr>
          <w:lang w:val="fr-FR"/>
        </w:rPr>
      </w:pPr>
      <w:r w:rsidRPr="0032190F">
        <w:rPr>
          <w:lang w:val="fr-FR"/>
        </w:rPr>
        <w:t>PEYRA (LE)</w:t>
      </w:r>
    </w:p>
    <w:p w14:paraId="2AC74A5E" w14:textId="77777777" w:rsidR="00082FEA" w:rsidRPr="0032190F" w:rsidRDefault="00082FEA" w:rsidP="00082FEA">
      <w:pPr>
        <w:jc w:val="both"/>
        <w:rPr>
          <w:lang w:val="fr-FR"/>
        </w:rPr>
      </w:pPr>
      <w:r w:rsidRPr="0032190F">
        <w:rPr>
          <w:lang w:val="fr-FR"/>
        </w:rPr>
        <w:t>Le site du Peyra (Montlaur, Aude) a livré des décors céramiques de la fin de l’âge du Bronze (BIB 1935 fig. 404)</w:t>
      </w:r>
    </w:p>
    <w:p w14:paraId="3A7CCE51" w14:textId="77777777" w:rsidR="00082FEA" w:rsidRPr="0032190F" w:rsidRDefault="00082FEA" w:rsidP="00082FEA">
      <w:pPr>
        <w:jc w:val="both"/>
        <w:rPr>
          <w:lang w:val="fr-FR"/>
        </w:rPr>
      </w:pPr>
    </w:p>
    <w:p w14:paraId="6103CEEB" w14:textId="77777777" w:rsidR="00082FEA" w:rsidRPr="0032190F" w:rsidRDefault="00082FEA" w:rsidP="00082FEA">
      <w:pPr>
        <w:jc w:val="both"/>
        <w:rPr>
          <w:lang w:val="fr-FR"/>
        </w:rPr>
      </w:pPr>
      <w:r w:rsidRPr="0032190F">
        <w:rPr>
          <w:lang w:val="fr-FR"/>
        </w:rPr>
        <w:t>ARUMS</w:t>
      </w:r>
    </w:p>
    <w:p w14:paraId="6A25F0E0" w14:textId="77777777" w:rsidR="00082FEA" w:rsidRPr="0032190F" w:rsidRDefault="00082FEA" w:rsidP="00082FEA">
      <w:pPr>
        <w:jc w:val="both"/>
        <w:rPr>
          <w:lang w:val="fr-FR"/>
        </w:rPr>
      </w:pPr>
      <w:r w:rsidRPr="0032190F">
        <w:rPr>
          <w:lang w:val="fr-FR"/>
        </w:rPr>
        <w:t>Le site d’Arums (Montredon-des-Corbières, Aude) a livré des décors céramiques de la fin de l’âge du Bronze (BIB 1935 fig. 404)</w:t>
      </w:r>
    </w:p>
    <w:p w14:paraId="4C96A39B" w14:textId="77777777" w:rsidR="00082FEA" w:rsidRPr="0032190F" w:rsidRDefault="00082FEA" w:rsidP="00082FEA">
      <w:pPr>
        <w:jc w:val="both"/>
        <w:rPr>
          <w:lang w:val="fr-FR"/>
        </w:rPr>
      </w:pPr>
    </w:p>
    <w:p w14:paraId="4A0F502B" w14:textId="77777777" w:rsidR="00082FEA" w:rsidRPr="0032190F" w:rsidRDefault="00082FEA" w:rsidP="00082FEA">
      <w:pPr>
        <w:jc w:val="both"/>
        <w:rPr>
          <w:lang w:val="fr-FR"/>
        </w:rPr>
      </w:pPr>
      <w:r w:rsidRPr="0032190F">
        <w:rPr>
          <w:lang w:val="fr-FR"/>
        </w:rPr>
        <w:t>RATOS PANADOS</w:t>
      </w:r>
    </w:p>
    <w:p w14:paraId="488359D0" w14:textId="77777777" w:rsidR="00082FEA" w:rsidRPr="0032190F" w:rsidRDefault="00082FEA" w:rsidP="00082FEA">
      <w:pPr>
        <w:jc w:val="both"/>
        <w:rPr>
          <w:lang w:val="fr-FR"/>
        </w:rPr>
      </w:pPr>
      <w:r w:rsidRPr="0032190F">
        <w:rPr>
          <w:lang w:val="fr-FR"/>
        </w:rPr>
        <w:t>Le site de Ratos Panados (Montredon-des-Corbières, Aude) a livré des décors céramiques de la fin de l’âge du Bronze (BIB 1935 fig. 404)</w:t>
      </w:r>
    </w:p>
    <w:p w14:paraId="72195262" w14:textId="77777777" w:rsidR="00AF6B14" w:rsidRPr="0032190F" w:rsidRDefault="00AF6B14" w:rsidP="00082FEA">
      <w:pPr>
        <w:jc w:val="both"/>
        <w:rPr>
          <w:lang w:val="fr-FR"/>
        </w:rPr>
      </w:pPr>
    </w:p>
    <w:p w14:paraId="507A60ED" w14:textId="77777777" w:rsidR="00AF6B14" w:rsidRPr="0032190F" w:rsidRDefault="00AF6B14" w:rsidP="00426FF9">
      <w:pPr>
        <w:pStyle w:val="Heading1"/>
      </w:pPr>
      <w:r w:rsidRPr="0032190F">
        <w:t>MONTREDON</w:t>
      </w:r>
    </w:p>
    <w:p w14:paraId="01E55086" w14:textId="77777777" w:rsidR="00534939" w:rsidRPr="0032190F" w:rsidRDefault="00534939" w:rsidP="00082FEA">
      <w:pPr>
        <w:jc w:val="both"/>
        <w:rPr>
          <w:lang w:val="fr-FR"/>
        </w:rPr>
      </w:pPr>
    </w:p>
    <w:p w14:paraId="554ED1C9" w14:textId="77777777" w:rsidR="00AF6B14" w:rsidRPr="0032190F" w:rsidRDefault="00AF6B14" w:rsidP="00082FEA">
      <w:pPr>
        <w:jc w:val="both"/>
        <w:rPr>
          <w:rFonts w:ascii="Times-Roman" w:hAnsi="Times-Roman" w:cs="Times-Roman"/>
          <w:lang w:val="fr-FR" w:eastAsia="en-GB"/>
        </w:rPr>
      </w:pPr>
      <w:r w:rsidRPr="0032190F">
        <w:rPr>
          <w:lang w:val="fr-FR"/>
        </w:rPr>
        <w:t>A Montredon (Ardèche), céramique du BF 3b avec décor figuratif</w:t>
      </w:r>
      <w:r w:rsidR="00534939" w:rsidRPr="0032190F">
        <w:rPr>
          <w:lang w:val="fr-FR"/>
        </w:rPr>
        <w:t xml:space="preserve"> : VB44 </w:t>
      </w:r>
      <w:r w:rsidR="00936CEA" w:rsidRPr="0032190F">
        <w:rPr>
          <w:lang w:val="fr-FR"/>
        </w:rPr>
        <w:t xml:space="preserve">typoZipf, pas d’iconographie </w:t>
      </w:r>
      <w:r w:rsidR="00534939" w:rsidRPr="0032190F">
        <w:rPr>
          <w:lang w:val="fr-FR"/>
        </w:rPr>
        <w:t xml:space="preserve"> (BIB 1880 p. </w:t>
      </w:r>
      <w:r w:rsidR="00534939" w:rsidRPr="0032190F">
        <w:rPr>
          <w:rFonts w:ascii="Times-Roman" w:hAnsi="Times-Roman" w:cs="Times-Roman"/>
          <w:lang w:val="fr-FR" w:eastAsia="en-GB"/>
        </w:rPr>
        <w:t>622)</w:t>
      </w:r>
    </w:p>
    <w:p w14:paraId="4BD2F333" w14:textId="77777777" w:rsidR="00895983" w:rsidRPr="0032190F" w:rsidRDefault="00895983" w:rsidP="00082FEA">
      <w:pPr>
        <w:jc w:val="both"/>
        <w:rPr>
          <w:rFonts w:ascii="Times-Roman" w:hAnsi="Times-Roman" w:cs="Times-Roman"/>
          <w:lang w:val="fr-FR" w:eastAsia="en-GB"/>
        </w:rPr>
      </w:pPr>
    </w:p>
    <w:p w14:paraId="76C8BA93" w14:textId="77777777" w:rsidR="00895983" w:rsidRPr="0032190F" w:rsidRDefault="00895983" w:rsidP="00082FEA">
      <w:pPr>
        <w:jc w:val="both"/>
        <w:rPr>
          <w:rFonts w:ascii="Times-Roman" w:hAnsi="Times-Roman" w:cs="Times-Roman"/>
          <w:lang w:val="fr-FR" w:eastAsia="en-GB"/>
        </w:rPr>
      </w:pPr>
      <w:r w:rsidRPr="0032190F">
        <w:rPr>
          <w:rFonts w:ascii="Times-Roman" w:hAnsi="Times-Roman" w:cs="Times-Roman"/>
          <w:lang w:val="fr-FR" w:eastAsia="en-GB"/>
        </w:rPr>
        <w:t>BELVEDERE DES AUGLANIERS</w:t>
      </w:r>
    </w:p>
    <w:p w14:paraId="0DAA8B72" w14:textId="77777777" w:rsidR="00895983" w:rsidRPr="0032190F" w:rsidRDefault="00895983" w:rsidP="00895983">
      <w:pPr>
        <w:autoSpaceDE w:val="0"/>
        <w:autoSpaceDN w:val="0"/>
        <w:adjustRightInd w:val="0"/>
        <w:rPr>
          <w:lang w:val="fr-FR" w:eastAsia="en-GB"/>
        </w:rPr>
      </w:pPr>
      <w:r w:rsidRPr="0032190F">
        <w:rPr>
          <w:color w:val="101010"/>
          <w:szCs w:val="20"/>
          <w:lang w:val="fr-FR" w:eastAsia="en-GB"/>
        </w:rPr>
        <w:t xml:space="preserve">Belvedere des Aulaniers </w:t>
      </w:r>
      <w:r w:rsidRPr="0032190F">
        <w:rPr>
          <w:color w:val="212121"/>
          <w:szCs w:val="20"/>
          <w:lang w:val="fr-FR" w:eastAsia="en-GB"/>
        </w:rPr>
        <w:t xml:space="preserve">(Chauzon, </w:t>
      </w:r>
      <w:r w:rsidRPr="0032190F">
        <w:rPr>
          <w:color w:val="101010"/>
          <w:szCs w:val="20"/>
          <w:lang w:val="fr-FR" w:eastAsia="en-GB"/>
        </w:rPr>
        <w:t xml:space="preserve">Ardeche), </w:t>
      </w:r>
      <w:r w:rsidRPr="0032190F">
        <w:rPr>
          <w:color w:val="212121"/>
          <w:szCs w:val="20"/>
          <w:lang w:val="fr-FR" w:eastAsia="en-GB"/>
        </w:rPr>
        <w:t xml:space="preserve">Probable anthropomorphe </w:t>
      </w:r>
      <w:r w:rsidRPr="0032190F">
        <w:rPr>
          <w:color w:val="101010"/>
          <w:szCs w:val="20"/>
          <w:lang w:val="fr-FR" w:eastAsia="en-GB"/>
        </w:rPr>
        <w:t xml:space="preserve">realise </w:t>
      </w:r>
      <w:r w:rsidRPr="0032190F">
        <w:rPr>
          <w:color w:val="212121"/>
          <w:szCs w:val="20"/>
          <w:lang w:val="fr-FR" w:eastAsia="en-GB"/>
        </w:rPr>
        <w:t xml:space="preserve">en </w:t>
      </w:r>
      <w:r w:rsidRPr="0032190F">
        <w:rPr>
          <w:color w:val="101010"/>
          <w:szCs w:val="20"/>
          <w:lang w:val="fr-FR" w:eastAsia="en-GB"/>
        </w:rPr>
        <w:t xml:space="preserve">relief </w:t>
      </w:r>
      <w:r w:rsidRPr="0032190F">
        <w:rPr>
          <w:color w:val="212121"/>
          <w:szCs w:val="20"/>
          <w:lang w:val="fr-FR" w:eastAsia="en-GB"/>
        </w:rPr>
        <w:t xml:space="preserve">(triangles opposes </w:t>
      </w:r>
      <w:r w:rsidRPr="0032190F">
        <w:rPr>
          <w:color w:val="101010"/>
          <w:szCs w:val="20"/>
          <w:lang w:val="fr-FR" w:eastAsia="en-GB"/>
        </w:rPr>
        <w:t>par l</w:t>
      </w:r>
      <w:r w:rsidRPr="0032190F">
        <w:rPr>
          <w:color w:val="373737"/>
          <w:szCs w:val="20"/>
          <w:lang w:val="fr-FR" w:eastAsia="en-GB"/>
        </w:rPr>
        <w:t xml:space="preserve">es </w:t>
      </w:r>
      <w:r w:rsidR="00D84A1F" w:rsidRPr="0032190F">
        <w:rPr>
          <w:color w:val="212121"/>
          <w:szCs w:val="20"/>
          <w:lang w:val="fr-FR" w:eastAsia="en-GB"/>
        </w:rPr>
        <w:t>somm</w:t>
      </w:r>
      <w:r w:rsidRPr="0032190F">
        <w:rPr>
          <w:color w:val="212121"/>
          <w:szCs w:val="20"/>
          <w:lang w:val="fr-FR" w:eastAsia="en-GB"/>
        </w:rPr>
        <w:t xml:space="preserve">ets </w:t>
      </w:r>
      <w:r w:rsidRPr="0032190F">
        <w:rPr>
          <w:color w:val="101010"/>
          <w:szCs w:val="20"/>
          <w:lang w:val="fr-FR" w:eastAsia="en-GB"/>
        </w:rPr>
        <w:t>l</w:t>
      </w:r>
      <w:r w:rsidRPr="0032190F">
        <w:rPr>
          <w:color w:val="373737"/>
          <w:szCs w:val="20"/>
          <w:lang w:val="fr-FR" w:eastAsia="en-GB"/>
        </w:rPr>
        <w:t>ege</w:t>
      </w:r>
      <w:r w:rsidRPr="0032190F">
        <w:rPr>
          <w:color w:val="101010"/>
          <w:szCs w:val="20"/>
          <w:lang w:val="fr-FR" w:eastAsia="en-GB"/>
        </w:rPr>
        <w:t xml:space="preserve">rement </w:t>
      </w:r>
      <w:r w:rsidRPr="0032190F">
        <w:rPr>
          <w:color w:val="212121"/>
          <w:szCs w:val="20"/>
          <w:lang w:val="fr-FR" w:eastAsia="en-GB"/>
        </w:rPr>
        <w:t xml:space="preserve">cu1·vilignes) sur anse </w:t>
      </w:r>
      <w:r w:rsidRPr="0032190F">
        <w:rPr>
          <w:color w:val="101010"/>
          <w:szCs w:val="20"/>
          <w:lang w:val="fr-FR" w:eastAsia="en-GB"/>
        </w:rPr>
        <w:t>d</w:t>
      </w:r>
      <w:r w:rsidRPr="0032190F">
        <w:rPr>
          <w:color w:val="373737"/>
          <w:szCs w:val="20"/>
          <w:lang w:val="fr-FR" w:eastAsia="en-GB"/>
        </w:rPr>
        <w:t>'</w:t>
      </w:r>
      <w:r w:rsidRPr="0032190F">
        <w:rPr>
          <w:color w:val="101010"/>
          <w:szCs w:val="20"/>
          <w:lang w:val="fr-FR" w:eastAsia="en-GB"/>
        </w:rPr>
        <w:t xml:space="preserve">un vase </w:t>
      </w:r>
      <w:r w:rsidRPr="0032190F">
        <w:rPr>
          <w:color w:val="212121"/>
          <w:szCs w:val="20"/>
          <w:lang w:val="fr-FR" w:eastAsia="en-GB"/>
        </w:rPr>
        <w:t xml:space="preserve">decore </w:t>
      </w:r>
      <w:r w:rsidRPr="0032190F">
        <w:rPr>
          <w:color w:val="101010"/>
          <w:szCs w:val="20"/>
          <w:lang w:val="fr-FR" w:eastAsia="en-GB"/>
        </w:rPr>
        <w:t xml:space="preserve">du Bronze final lIb (BIB 1457) </w:t>
      </w:r>
    </w:p>
    <w:p w14:paraId="62B45992" w14:textId="77777777" w:rsidR="00EF72B9" w:rsidRPr="0032190F" w:rsidRDefault="00EF72B9" w:rsidP="00082FEA">
      <w:pPr>
        <w:jc w:val="both"/>
        <w:rPr>
          <w:lang w:val="fr-FR"/>
        </w:rPr>
      </w:pPr>
    </w:p>
    <w:p w14:paraId="3BDD28FB" w14:textId="77777777" w:rsidR="00EF72B9" w:rsidRPr="0032190F" w:rsidRDefault="00EF72B9" w:rsidP="00426FF9">
      <w:pPr>
        <w:pStyle w:val="Heading1"/>
      </w:pPr>
      <w:bookmarkStart w:id="2267" w:name="Sit_Courondelle"/>
      <w:r w:rsidRPr="0032190F">
        <w:lastRenderedPageBreak/>
        <w:t>COURONDELLE</w:t>
      </w:r>
      <w:r w:rsidR="00186ACE" w:rsidRPr="0032190F">
        <w:t xml:space="preserve"> (LA)</w:t>
      </w:r>
    </w:p>
    <w:bookmarkEnd w:id="2267"/>
    <w:p w14:paraId="2E79F116" w14:textId="77777777" w:rsidR="00EF72B9" w:rsidRPr="0032190F" w:rsidRDefault="00EF72B9" w:rsidP="00082FEA">
      <w:pPr>
        <w:jc w:val="both"/>
        <w:rPr>
          <w:lang w:val="fr-FR"/>
        </w:rPr>
      </w:pPr>
      <w:r w:rsidRPr="0032190F">
        <w:rPr>
          <w:lang w:val="fr-FR" w:eastAsia="en-GB"/>
        </w:rPr>
        <w:t>La coupe de cette nécropole est pressentie comme une production d’Italie du Sud (BIB Verger, Pernet 2013) voir « italo-géométriques » (BIB Gras 2000 in BIB 1995 p. 57)</w:t>
      </w:r>
    </w:p>
    <w:p w14:paraId="1722B2E9" w14:textId="6DBF4951" w:rsidR="00082FEA" w:rsidRPr="0032190F" w:rsidRDefault="00186ACE" w:rsidP="00082FEA">
      <w:pPr>
        <w:jc w:val="both"/>
        <w:rPr>
          <w:lang w:val="fr-FR"/>
        </w:rPr>
      </w:pPr>
      <w:r w:rsidRPr="0032190F">
        <w:rPr>
          <w:rStyle w:val="Hyperlink"/>
          <w:color w:val="auto"/>
          <w:u w:val="none"/>
          <w:lang w:val="fr-FR"/>
        </w:rPr>
        <w:t>D</w:t>
      </w:r>
      <w:r w:rsidRPr="0032190F">
        <w:rPr>
          <w:lang w:val="fr-FR"/>
        </w:rPr>
        <w:t xml:space="preserve">es objets de prestiges ont été trouvés dans les niveaux </w:t>
      </w:r>
      <w:hyperlink r:id="rId5223" w:anchor="Cul_Grand_Bassin" w:history="1">
        <w:r w:rsidRPr="0032190F">
          <w:rPr>
            <w:rStyle w:val="Hyperlink"/>
            <w:lang w:val="fr-FR"/>
          </w:rPr>
          <w:t>Grand-Bassin I</w:t>
        </w:r>
      </w:hyperlink>
      <w:r w:rsidRPr="0032190F">
        <w:rPr>
          <w:lang w:val="fr-FR"/>
        </w:rPr>
        <w:t xml:space="preserve"> de ce site (BIB 1995 fig. 64)</w:t>
      </w:r>
    </w:p>
    <w:p w14:paraId="293646EC" w14:textId="77777777" w:rsidR="00186ACE" w:rsidRPr="0032190F" w:rsidRDefault="00186ACE" w:rsidP="00082FEA">
      <w:pPr>
        <w:jc w:val="both"/>
        <w:rPr>
          <w:lang w:val="fr-FR"/>
        </w:rPr>
      </w:pPr>
    </w:p>
    <w:p w14:paraId="224BA101" w14:textId="77777777" w:rsidR="00082FEA" w:rsidRPr="0032190F" w:rsidRDefault="00082FEA" w:rsidP="00426FF9">
      <w:pPr>
        <w:pStyle w:val="Heading1"/>
      </w:pPr>
      <w:bookmarkStart w:id="2268" w:name="Sit_Chambres_Alaric"/>
      <w:r w:rsidRPr="0032190F">
        <w:t>CHAMBRES D’ALARIC</w:t>
      </w:r>
    </w:p>
    <w:bookmarkEnd w:id="2268"/>
    <w:p w14:paraId="4A6C71F6" w14:textId="77777777" w:rsidR="00082FEA" w:rsidRPr="0032190F" w:rsidRDefault="00082FEA" w:rsidP="00082FEA">
      <w:pPr>
        <w:jc w:val="both"/>
        <w:rPr>
          <w:lang w:val="fr-FR"/>
        </w:rPr>
      </w:pPr>
      <w:r w:rsidRPr="0032190F">
        <w:rPr>
          <w:lang w:val="fr-FR"/>
        </w:rPr>
        <w:t>Le site des Chambres d’Alaric (Moux, Aude) a livré des décors céramiques de la fin de l’âge du Bronze (BIB 1935 fig. 404)</w:t>
      </w:r>
    </w:p>
    <w:p w14:paraId="3D5CD8F6" w14:textId="77777777" w:rsidR="00082FEA" w:rsidRPr="0032190F" w:rsidRDefault="00082FEA" w:rsidP="00082FEA">
      <w:pPr>
        <w:jc w:val="both"/>
        <w:rPr>
          <w:lang w:val="fr-FR"/>
        </w:rPr>
      </w:pPr>
    </w:p>
    <w:p w14:paraId="2DFC331B" w14:textId="77777777" w:rsidR="00082FEA" w:rsidRPr="0032190F" w:rsidRDefault="00082FEA" w:rsidP="00082FEA">
      <w:pPr>
        <w:jc w:val="both"/>
        <w:rPr>
          <w:lang w:val="fr-FR"/>
        </w:rPr>
      </w:pPr>
      <w:r w:rsidRPr="0032190F">
        <w:rPr>
          <w:lang w:val="fr-FR"/>
        </w:rPr>
        <w:t>CAUNO (LA)</w:t>
      </w:r>
    </w:p>
    <w:p w14:paraId="3F414F33" w14:textId="77777777" w:rsidR="00082FEA" w:rsidRPr="0032190F" w:rsidRDefault="00082FEA" w:rsidP="00082FEA">
      <w:pPr>
        <w:jc w:val="both"/>
        <w:rPr>
          <w:lang w:val="fr-FR"/>
        </w:rPr>
      </w:pPr>
      <w:r w:rsidRPr="0032190F">
        <w:rPr>
          <w:lang w:val="fr-FR"/>
        </w:rPr>
        <w:t>Le site de la Cauno (Moux, Aude) a livré des décors céramiques de la fin de l’âge du Bronze (BIB 1935 fig. 404)</w:t>
      </w:r>
    </w:p>
    <w:p w14:paraId="478840CD" w14:textId="77777777" w:rsidR="00082FEA" w:rsidRPr="0032190F" w:rsidRDefault="00082FEA" w:rsidP="00082FEA">
      <w:pPr>
        <w:jc w:val="both"/>
        <w:rPr>
          <w:lang w:val="fr-FR"/>
        </w:rPr>
      </w:pPr>
    </w:p>
    <w:p w14:paraId="512ADA2E" w14:textId="77777777" w:rsidR="00082FEA" w:rsidRPr="0032190F" w:rsidRDefault="00082FEA" w:rsidP="00082FEA">
      <w:pPr>
        <w:jc w:val="both"/>
        <w:rPr>
          <w:lang w:val="fr-FR"/>
        </w:rPr>
      </w:pPr>
      <w:r w:rsidRPr="0032190F">
        <w:rPr>
          <w:lang w:val="fr-FR"/>
        </w:rPr>
        <w:t>GRIS (ROC)</w:t>
      </w:r>
    </w:p>
    <w:p w14:paraId="7400EB27" w14:textId="77777777" w:rsidR="00082FEA" w:rsidRPr="0032190F" w:rsidRDefault="00082FEA" w:rsidP="00082FEA">
      <w:pPr>
        <w:jc w:val="both"/>
        <w:rPr>
          <w:lang w:val="fr-FR"/>
        </w:rPr>
      </w:pPr>
      <w:r w:rsidRPr="0032190F">
        <w:rPr>
          <w:lang w:val="fr-FR"/>
        </w:rPr>
        <w:t>Le site du Roc Gris (Moux, Aude) a livré des décors céramiques de la fin de l’âge du Bronze (BIB 1935 fig. 404)</w:t>
      </w:r>
    </w:p>
    <w:p w14:paraId="624A2C34" w14:textId="77777777" w:rsidR="00082FEA" w:rsidRPr="0032190F" w:rsidRDefault="00082FEA" w:rsidP="00177582">
      <w:pPr>
        <w:jc w:val="both"/>
        <w:rPr>
          <w:lang w:val="fr-FR"/>
        </w:rPr>
      </w:pPr>
    </w:p>
    <w:p w14:paraId="528EBC9A" w14:textId="77777777" w:rsidR="00082FEA" w:rsidRPr="0032190F" w:rsidRDefault="00082FEA" w:rsidP="00177582">
      <w:pPr>
        <w:jc w:val="both"/>
        <w:rPr>
          <w:lang w:val="fr-FR"/>
        </w:rPr>
      </w:pPr>
      <w:r w:rsidRPr="0032190F">
        <w:rPr>
          <w:lang w:val="fr-FR"/>
        </w:rPr>
        <w:t>RICARDELLE</w:t>
      </w:r>
    </w:p>
    <w:p w14:paraId="48E6477F" w14:textId="77777777" w:rsidR="00082FEA" w:rsidRPr="0032190F" w:rsidRDefault="00082FEA" w:rsidP="00177582">
      <w:pPr>
        <w:jc w:val="both"/>
        <w:rPr>
          <w:lang w:val="fr-FR"/>
        </w:rPr>
      </w:pPr>
      <w:r w:rsidRPr="0032190F">
        <w:rPr>
          <w:lang w:val="fr-FR"/>
        </w:rPr>
        <w:t>Le site de Ricardelle (Narbonne, Aude) a livré des décors céramiques de la fin de l’âge du Bronze (BIB 1935 fig. 404)</w:t>
      </w:r>
    </w:p>
    <w:p w14:paraId="4551AE06" w14:textId="77777777" w:rsidR="00D3208E" w:rsidRPr="0032190F" w:rsidRDefault="00D3208E" w:rsidP="00177582">
      <w:pPr>
        <w:jc w:val="both"/>
        <w:rPr>
          <w:lang w:val="fr-FR"/>
        </w:rPr>
      </w:pPr>
    </w:p>
    <w:p w14:paraId="698E02AE" w14:textId="77777777" w:rsidR="00D3208E" w:rsidRPr="0032190F" w:rsidRDefault="00D3208E" w:rsidP="00177582">
      <w:pPr>
        <w:jc w:val="both"/>
        <w:rPr>
          <w:lang w:val="fr-FR"/>
        </w:rPr>
      </w:pPr>
      <w:r w:rsidRPr="0032190F">
        <w:rPr>
          <w:lang w:val="fr-FR"/>
        </w:rPr>
        <w:t>MONTLAURES</w:t>
      </w:r>
    </w:p>
    <w:p w14:paraId="0809B9A3" w14:textId="3F111859" w:rsidR="00D3208E" w:rsidRPr="0032190F" w:rsidRDefault="00D3208E" w:rsidP="00177582">
      <w:pPr>
        <w:jc w:val="both"/>
        <w:rPr>
          <w:lang w:val="fr-FR"/>
        </w:rPr>
      </w:pPr>
      <w:r w:rsidRPr="0032190F">
        <w:rPr>
          <w:lang w:val="fr-FR"/>
        </w:rPr>
        <w:t>L’</w:t>
      </w:r>
      <w:hyperlink r:id="rId5224" w:anchor="Cul_Oppidum" w:history="1">
        <w:r w:rsidR="00900011" w:rsidRPr="0032190F">
          <w:rPr>
            <w:rStyle w:val="Hyperlink"/>
            <w:lang w:val="fr-FR"/>
          </w:rPr>
          <w:t>oppidum</w:t>
        </w:r>
      </w:hyperlink>
      <w:r w:rsidRPr="0032190F">
        <w:rPr>
          <w:lang w:val="fr-FR"/>
        </w:rPr>
        <w:t xml:space="preserve"> de Montlaurè</w:t>
      </w:r>
      <w:r w:rsidR="00C807A4" w:rsidRPr="0032190F">
        <w:rPr>
          <w:lang w:val="fr-FR"/>
        </w:rPr>
        <w:t>s (Narbonne, Aude) est fondé après le 1e Fer : « la réalité d’une installation de quelque ampleur contemporaine de la transition Bronze/Fer ou des débuts de l’âge du fer, n’est pas assurée dans le secteur de l’oppidum » (BIB 1995 p. 70)</w:t>
      </w:r>
    </w:p>
    <w:p w14:paraId="78234F52" w14:textId="77777777" w:rsidR="00082FEA" w:rsidRPr="0032190F" w:rsidRDefault="00082FEA" w:rsidP="00177582">
      <w:pPr>
        <w:jc w:val="both"/>
        <w:rPr>
          <w:lang w:val="fr-FR"/>
        </w:rPr>
      </w:pPr>
    </w:p>
    <w:p w14:paraId="7DA6E3F6" w14:textId="77777777" w:rsidR="00082FEA" w:rsidRPr="0032190F" w:rsidRDefault="00082FEA" w:rsidP="00177582">
      <w:pPr>
        <w:jc w:val="both"/>
        <w:rPr>
          <w:lang w:val="fr-FR"/>
        </w:rPr>
      </w:pPr>
      <w:r w:rsidRPr="0032190F">
        <w:rPr>
          <w:lang w:val="fr-FR"/>
        </w:rPr>
        <w:t>HUMMIAC</w:t>
      </w:r>
    </w:p>
    <w:p w14:paraId="06845938" w14:textId="77777777" w:rsidR="00082FEA" w:rsidRPr="0032190F" w:rsidRDefault="00082FEA" w:rsidP="00177582">
      <w:pPr>
        <w:jc w:val="both"/>
        <w:rPr>
          <w:lang w:val="fr-FR"/>
        </w:rPr>
      </w:pPr>
      <w:r w:rsidRPr="0032190F">
        <w:rPr>
          <w:lang w:val="fr-FR"/>
        </w:rPr>
        <w:t>Le site d’Hummiac (Pennautier, Aude)a livré des décors céramiques de la fin de l’âge du Bronze (BIB 1935 fig. 404)</w:t>
      </w:r>
    </w:p>
    <w:p w14:paraId="1E5F6EC5" w14:textId="77777777" w:rsidR="00082FEA" w:rsidRPr="0032190F" w:rsidRDefault="00082FEA" w:rsidP="00177582">
      <w:pPr>
        <w:jc w:val="both"/>
        <w:rPr>
          <w:lang w:val="fr-FR"/>
        </w:rPr>
      </w:pPr>
    </w:p>
    <w:p w14:paraId="4E294299" w14:textId="77777777" w:rsidR="00082FEA" w:rsidRPr="0032190F" w:rsidRDefault="00082FEA" w:rsidP="00177582">
      <w:pPr>
        <w:jc w:val="both"/>
        <w:rPr>
          <w:lang w:val="fr-FR"/>
        </w:rPr>
      </w:pPr>
      <w:r w:rsidRPr="0032190F">
        <w:rPr>
          <w:lang w:val="fr-FR"/>
        </w:rPr>
        <w:t>ILETTE (L’)</w:t>
      </w:r>
    </w:p>
    <w:p w14:paraId="1FECC8EB" w14:textId="77777777" w:rsidR="00082FEA" w:rsidRPr="0032190F" w:rsidRDefault="00082FEA" w:rsidP="00177582">
      <w:pPr>
        <w:jc w:val="both"/>
        <w:rPr>
          <w:lang w:val="fr-FR"/>
        </w:rPr>
      </w:pPr>
      <w:r w:rsidRPr="0032190F">
        <w:rPr>
          <w:lang w:val="fr-FR"/>
        </w:rPr>
        <w:t>L’Ilette (Peyriac-de-Mer, Aude)</w:t>
      </w:r>
      <w:r w:rsidR="00F6231C" w:rsidRPr="0032190F">
        <w:rPr>
          <w:lang w:val="fr-FR"/>
        </w:rPr>
        <w:t xml:space="preserve"> a livré des décors céramiques de la fin de l’âge du Bronze (BIB 1935 fig. 404)</w:t>
      </w:r>
    </w:p>
    <w:p w14:paraId="59E490F9" w14:textId="77777777" w:rsidR="00F6231C" w:rsidRPr="0032190F" w:rsidRDefault="00F6231C" w:rsidP="00177582">
      <w:pPr>
        <w:jc w:val="both"/>
        <w:rPr>
          <w:lang w:val="fr-FR"/>
        </w:rPr>
      </w:pPr>
    </w:p>
    <w:p w14:paraId="309A83BD" w14:textId="77777777" w:rsidR="00F6231C" w:rsidRPr="0032190F" w:rsidRDefault="00F6231C" w:rsidP="00177582">
      <w:pPr>
        <w:jc w:val="both"/>
        <w:rPr>
          <w:lang w:val="fr-FR"/>
        </w:rPr>
      </w:pPr>
      <w:r w:rsidRPr="0032190F">
        <w:rPr>
          <w:lang w:val="fr-FR"/>
        </w:rPr>
        <w:t>LOU CANS DE LOBRO</w:t>
      </w:r>
    </w:p>
    <w:p w14:paraId="32BCB6FD" w14:textId="77777777" w:rsidR="00F6231C" w:rsidRPr="0032190F" w:rsidRDefault="00F6231C" w:rsidP="00177582">
      <w:pPr>
        <w:jc w:val="both"/>
        <w:rPr>
          <w:lang w:val="fr-FR"/>
        </w:rPr>
      </w:pPr>
      <w:r w:rsidRPr="0032190F">
        <w:rPr>
          <w:lang w:val="fr-FR"/>
        </w:rPr>
        <w:t>Le site de Lou Cans de Lobro (Saint-Jean-Minervois, Hérault) a livré des décors céramiques de la fin de l’âge du Bronze (BIB 1935 fig. 404)</w:t>
      </w:r>
    </w:p>
    <w:p w14:paraId="0CC4CCC6" w14:textId="77777777" w:rsidR="00F6231C" w:rsidRPr="0032190F" w:rsidRDefault="00F6231C" w:rsidP="00177582">
      <w:pPr>
        <w:jc w:val="both"/>
        <w:rPr>
          <w:lang w:val="fr-FR"/>
        </w:rPr>
      </w:pPr>
    </w:p>
    <w:p w14:paraId="74F078A1" w14:textId="77777777" w:rsidR="00F6231C" w:rsidRPr="0032190F" w:rsidRDefault="00F6231C" w:rsidP="00177582">
      <w:pPr>
        <w:jc w:val="both"/>
        <w:rPr>
          <w:lang w:val="fr-FR"/>
        </w:rPr>
      </w:pPr>
      <w:r w:rsidRPr="0032190F">
        <w:rPr>
          <w:lang w:val="fr-FR"/>
        </w:rPr>
        <w:t>CIMETIERE</w:t>
      </w:r>
    </w:p>
    <w:p w14:paraId="4850BB3D" w14:textId="77777777" w:rsidR="00F6231C" w:rsidRPr="0032190F" w:rsidRDefault="00F6231C" w:rsidP="00177582">
      <w:pPr>
        <w:jc w:val="both"/>
        <w:rPr>
          <w:lang w:val="fr-FR"/>
        </w:rPr>
      </w:pPr>
      <w:r w:rsidRPr="0032190F">
        <w:rPr>
          <w:lang w:val="fr-FR"/>
        </w:rPr>
        <w:t>Le site du Cimetière (Salleles-Cabardes, Aude) a livré des décors céramiques de la fin de l’âge du Bronze (BIB 1935 fig. 404)</w:t>
      </w:r>
    </w:p>
    <w:p w14:paraId="5C2BEBA6" w14:textId="77777777" w:rsidR="00F6231C" w:rsidRPr="0032190F" w:rsidRDefault="00F6231C" w:rsidP="00177582">
      <w:pPr>
        <w:jc w:val="both"/>
        <w:rPr>
          <w:lang w:val="fr-FR"/>
        </w:rPr>
      </w:pPr>
    </w:p>
    <w:p w14:paraId="1BFC2D01" w14:textId="77777777" w:rsidR="00F6231C" w:rsidRPr="0032190F" w:rsidRDefault="00F6231C" w:rsidP="00426FF9">
      <w:pPr>
        <w:pStyle w:val="Heading1"/>
      </w:pPr>
      <w:r w:rsidRPr="0032190F">
        <w:t>ŒIL DU CHAT (L’)</w:t>
      </w:r>
    </w:p>
    <w:p w14:paraId="34572FD8" w14:textId="77777777" w:rsidR="00F6231C" w:rsidRPr="0032190F" w:rsidRDefault="00F6231C" w:rsidP="00177582">
      <w:pPr>
        <w:jc w:val="both"/>
        <w:rPr>
          <w:lang w:val="fr-FR"/>
        </w:rPr>
      </w:pPr>
      <w:r w:rsidRPr="0032190F">
        <w:rPr>
          <w:lang w:val="fr-FR"/>
        </w:rPr>
        <w:t>Le site de l’Oeil du Chat (Sigean, Aude) a livré des décors céramiques de la fin de l’âge du Bronze (BIB 1935 fig. 404)</w:t>
      </w:r>
    </w:p>
    <w:p w14:paraId="0FD338F4" w14:textId="77777777" w:rsidR="00F6231C" w:rsidRPr="0032190F" w:rsidRDefault="00F6231C" w:rsidP="00177582">
      <w:pPr>
        <w:jc w:val="both"/>
        <w:rPr>
          <w:lang w:val="fr-FR"/>
        </w:rPr>
      </w:pPr>
    </w:p>
    <w:p w14:paraId="353CA70F" w14:textId="77777777" w:rsidR="001361F9" w:rsidRDefault="001361F9" w:rsidP="00177582">
      <w:pPr>
        <w:jc w:val="both"/>
        <w:rPr>
          <w:lang w:val="fr-FR"/>
        </w:rPr>
      </w:pPr>
    </w:p>
    <w:p w14:paraId="72E1A9B0" w14:textId="77777777" w:rsidR="001361F9" w:rsidRDefault="001361F9" w:rsidP="00177582">
      <w:pPr>
        <w:jc w:val="both"/>
        <w:rPr>
          <w:lang w:val="fr-FR"/>
        </w:rPr>
      </w:pPr>
      <w:r>
        <w:rPr>
          <w:lang w:val="fr-FR"/>
        </w:rPr>
        <w:t>PEYRIAC-DE-MER</w:t>
      </w:r>
    </w:p>
    <w:p w14:paraId="5637AA77" w14:textId="77777777" w:rsidR="001361F9" w:rsidRDefault="001361F9" w:rsidP="00177582">
      <w:pPr>
        <w:jc w:val="both"/>
        <w:rPr>
          <w:lang w:val="fr-FR"/>
        </w:rPr>
      </w:pPr>
      <w:r>
        <w:rPr>
          <w:lang w:val="fr-FR"/>
        </w:rPr>
        <w:lastRenderedPageBreak/>
        <w:t>Site de l'âge du Fer  au nord de l'étang de Berre et proche de Pech-Maho (BIB 2692)</w:t>
      </w:r>
    </w:p>
    <w:p w14:paraId="309375DE" w14:textId="77777777" w:rsidR="001361F9" w:rsidRPr="0032190F" w:rsidRDefault="001361F9" w:rsidP="00177582">
      <w:pPr>
        <w:jc w:val="both"/>
        <w:rPr>
          <w:lang w:val="fr-FR"/>
        </w:rPr>
      </w:pPr>
    </w:p>
    <w:p w14:paraId="241D88F0" w14:textId="77777777" w:rsidR="004357C7" w:rsidRPr="0032190F" w:rsidRDefault="004357C7" w:rsidP="00426FF9">
      <w:pPr>
        <w:pStyle w:val="Heading1"/>
      </w:pPr>
      <w:r w:rsidRPr="0032190F">
        <w:br/>
      </w:r>
      <w:bookmarkStart w:id="2269" w:name="Sit_Fa"/>
      <w:r w:rsidRPr="0032190F">
        <w:t>FA</w:t>
      </w:r>
      <w:bookmarkEnd w:id="2269"/>
    </w:p>
    <w:p w14:paraId="1C1B1703" w14:textId="1FD4DA47" w:rsidR="004357C7" w:rsidRPr="0032190F" w:rsidRDefault="004357C7" w:rsidP="00177582">
      <w:pPr>
        <w:jc w:val="both"/>
        <w:rPr>
          <w:lang w:val="fr-FR"/>
        </w:rPr>
      </w:pPr>
      <w:r w:rsidRPr="0032190F">
        <w:rPr>
          <w:lang w:val="fr-FR"/>
        </w:rPr>
        <w:br/>
        <w:t>Le site de Fa (</w:t>
      </w:r>
      <w:r w:rsidR="0037534A" w:rsidRPr="0032190F">
        <w:rPr>
          <w:lang w:val="fr-FR"/>
        </w:rPr>
        <w:t xml:space="preserve">Rennes-les-Bains, </w:t>
      </w:r>
      <w:r w:rsidRPr="0032190F">
        <w:rPr>
          <w:lang w:val="fr-FR"/>
        </w:rPr>
        <w:t xml:space="preserve">Aude) a livré des roues de </w:t>
      </w:r>
      <w:hyperlink r:id="rId5225" w:anchor="Cul_Protohistoire_Soc_Traction_Animale" w:history="1">
        <w:r w:rsidR="006364BA" w:rsidRPr="0032190F">
          <w:rPr>
            <w:rStyle w:val="Hyperlink"/>
            <w:lang w:val="fr-FR"/>
          </w:rPr>
          <w:t>chars protohistoriques</w:t>
        </w:r>
      </w:hyperlink>
      <w:r w:rsidRPr="0032190F">
        <w:rPr>
          <w:lang w:val="fr-FR"/>
        </w:rPr>
        <w:t xml:space="preserve"> en bronze du groupe </w:t>
      </w:r>
      <w:hyperlink r:id="rId5226" w:anchor="Cul_Coulon" w:history="1">
        <w:r w:rsidRPr="0032190F">
          <w:rPr>
            <w:rStyle w:val="Hyperlink"/>
            <w:lang w:val="fr-FR"/>
          </w:rPr>
          <w:t>« Coulon »</w:t>
        </w:r>
      </w:hyperlink>
      <w:r w:rsidRPr="0032190F">
        <w:rPr>
          <w:lang w:val="fr-FR"/>
        </w:rPr>
        <w:t xml:space="preserve"> et/ou</w:t>
      </w:r>
      <w:hyperlink r:id="rId5227" w:anchor="Cul_Bad_Homburg" w:history="1">
        <w:r w:rsidRPr="0032190F">
          <w:rPr>
            <w:rStyle w:val="Hyperlink"/>
            <w:lang w:val="fr-FR"/>
          </w:rPr>
          <w:t>« Bad Homburg »</w:t>
        </w:r>
      </w:hyperlink>
      <w:r w:rsidRPr="0032190F">
        <w:rPr>
          <w:lang w:val="fr-FR"/>
        </w:rPr>
        <w:t xml:space="preserve"> (BIB 2160)</w:t>
      </w:r>
      <w:r w:rsidR="0037534A" w:rsidRPr="0032190F">
        <w:rPr>
          <w:lang w:val="fr-FR"/>
        </w:rPr>
        <w:t>. Char processionnel à roues massives en bronze (BIB 2212 p. 437)</w:t>
      </w:r>
    </w:p>
    <w:p w14:paraId="564E8DED" w14:textId="77777777" w:rsidR="00F6231C" w:rsidRPr="0032190F" w:rsidRDefault="00F6231C" w:rsidP="00177582">
      <w:pPr>
        <w:jc w:val="both"/>
        <w:rPr>
          <w:lang w:val="fr-FR"/>
        </w:rPr>
      </w:pPr>
    </w:p>
    <w:p w14:paraId="1EA7B403" w14:textId="77777777" w:rsidR="00F6231C" w:rsidRPr="0032190F" w:rsidRDefault="00F6231C" w:rsidP="00426FF9">
      <w:pPr>
        <w:pStyle w:val="Heading1"/>
      </w:pPr>
      <w:r w:rsidRPr="0032190F">
        <w:t>PRADE (LA)</w:t>
      </w:r>
    </w:p>
    <w:p w14:paraId="22B194AF" w14:textId="77777777" w:rsidR="00F6231C" w:rsidRPr="0032190F" w:rsidRDefault="00F6231C" w:rsidP="00177582">
      <w:pPr>
        <w:jc w:val="both"/>
        <w:rPr>
          <w:lang w:val="fr-FR"/>
        </w:rPr>
      </w:pPr>
      <w:r w:rsidRPr="0032190F">
        <w:rPr>
          <w:lang w:val="fr-FR"/>
        </w:rPr>
        <w:t>Le site de la Prade (Siran, Aude) a livré des décors céramiques de la fin de l’âge du Bronze (BIB 1935 fig. 404)</w:t>
      </w:r>
    </w:p>
    <w:p w14:paraId="11A1BCE4" w14:textId="77777777" w:rsidR="00F6231C" w:rsidRPr="0032190F" w:rsidRDefault="00F6231C" w:rsidP="00177582">
      <w:pPr>
        <w:jc w:val="both"/>
        <w:rPr>
          <w:lang w:val="fr-FR"/>
        </w:rPr>
      </w:pPr>
    </w:p>
    <w:p w14:paraId="04D83CF7" w14:textId="77777777" w:rsidR="00F6231C" w:rsidRPr="0032190F" w:rsidRDefault="00F6231C" w:rsidP="00177582">
      <w:pPr>
        <w:jc w:val="both"/>
        <w:rPr>
          <w:lang w:val="fr-FR"/>
        </w:rPr>
      </w:pPr>
      <w:r w:rsidRPr="0032190F">
        <w:rPr>
          <w:lang w:val="fr-FR"/>
        </w:rPr>
        <w:t>CANTALAUZE</w:t>
      </w:r>
    </w:p>
    <w:p w14:paraId="76A783CD" w14:textId="77777777" w:rsidR="00F6231C" w:rsidRPr="0032190F" w:rsidRDefault="00F6231C" w:rsidP="00177582">
      <w:pPr>
        <w:jc w:val="both"/>
        <w:rPr>
          <w:lang w:val="fr-FR"/>
        </w:rPr>
      </w:pPr>
      <w:r w:rsidRPr="0032190F">
        <w:rPr>
          <w:lang w:val="fr-FR"/>
        </w:rPr>
        <w:t>Le site de Cantalauze (Trèbes, Aude) a livré des décors céramiques de la fin de l’âge du Bronze (BIB 1935 fig. 404)</w:t>
      </w:r>
    </w:p>
    <w:p w14:paraId="137858E5" w14:textId="77777777" w:rsidR="00F6231C" w:rsidRPr="0032190F" w:rsidRDefault="00F6231C" w:rsidP="00177582">
      <w:pPr>
        <w:jc w:val="both"/>
        <w:rPr>
          <w:lang w:val="fr-FR"/>
        </w:rPr>
      </w:pPr>
    </w:p>
    <w:p w14:paraId="0AF701C4" w14:textId="77777777" w:rsidR="00F6231C" w:rsidRPr="0032190F" w:rsidRDefault="00F6231C" w:rsidP="00177582">
      <w:pPr>
        <w:jc w:val="both"/>
        <w:rPr>
          <w:lang w:val="fr-FR"/>
        </w:rPr>
      </w:pPr>
      <w:r w:rsidRPr="0032190F">
        <w:rPr>
          <w:lang w:val="fr-FR"/>
        </w:rPr>
        <w:t>VILLAGE (LE)</w:t>
      </w:r>
    </w:p>
    <w:p w14:paraId="410B7500" w14:textId="77777777" w:rsidR="00F6231C" w:rsidRPr="0032190F" w:rsidRDefault="00F6231C" w:rsidP="00177582">
      <w:pPr>
        <w:jc w:val="both"/>
        <w:rPr>
          <w:lang w:val="fr-FR"/>
        </w:rPr>
      </w:pPr>
      <w:r w:rsidRPr="0032190F">
        <w:rPr>
          <w:lang w:val="fr-FR"/>
        </w:rPr>
        <w:t>Le site du Village (Le Village) à Vendres, Hérault, a livré des décors céramiques de la fin de l’âge du Bronze (BIB 1935 fig. 404)</w:t>
      </w:r>
    </w:p>
    <w:p w14:paraId="6F944EB3" w14:textId="77777777" w:rsidR="00F6231C" w:rsidRPr="0032190F" w:rsidRDefault="00F6231C" w:rsidP="00177582">
      <w:pPr>
        <w:jc w:val="both"/>
        <w:rPr>
          <w:lang w:val="fr-FR"/>
        </w:rPr>
      </w:pPr>
      <w:r w:rsidRPr="0032190F">
        <w:rPr>
          <w:lang w:val="fr-FR"/>
        </w:rPr>
        <w:br/>
        <w:t>ROSIERES (LES)</w:t>
      </w:r>
    </w:p>
    <w:p w14:paraId="279C10BB" w14:textId="77777777" w:rsidR="00F6231C" w:rsidRPr="0032190F" w:rsidRDefault="00F6231C" w:rsidP="00177582">
      <w:pPr>
        <w:jc w:val="both"/>
        <w:rPr>
          <w:lang w:val="fr-FR"/>
        </w:rPr>
      </w:pPr>
      <w:r w:rsidRPr="0032190F">
        <w:rPr>
          <w:lang w:val="fr-FR"/>
        </w:rPr>
        <w:t>Le site des Rosières (Ventenac-Cabardes, Aude)a livré des décors céramiques de la fin de l’âge du Bronze (BIB 1935 fig. 404)</w:t>
      </w:r>
    </w:p>
    <w:p w14:paraId="293A9866" w14:textId="77777777" w:rsidR="00F6231C" w:rsidRPr="0032190F" w:rsidRDefault="00F6231C" w:rsidP="00177582">
      <w:pPr>
        <w:jc w:val="both"/>
        <w:rPr>
          <w:lang w:val="fr-FR"/>
        </w:rPr>
      </w:pPr>
    </w:p>
    <w:p w14:paraId="47F538F3" w14:textId="77777777" w:rsidR="00F6231C" w:rsidRPr="0032190F" w:rsidRDefault="00F6231C" w:rsidP="00177582">
      <w:pPr>
        <w:jc w:val="both"/>
        <w:rPr>
          <w:lang w:val="fr-FR"/>
        </w:rPr>
      </w:pPr>
      <w:r w:rsidRPr="0032190F">
        <w:rPr>
          <w:lang w:val="fr-FR"/>
        </w:rPr>
        <w:t>CANNECAUDE</w:t>
      </w:r>
    </w:p>
    <w:p w14:paraId="2596AF73" w14:textId="77777777" w:rsidR="00F6231C" w:rsidRPr="0032190F" w:rsidRDefault="00F6231C" w:rsidP="00177582">
      <w:pPr>
        <w:jc w:val="both"/>
        <w:rPr>
          <w:lang w:val="fr-FR"/>
        </w:rPr>
      </w:pPr>
      <w:r w:rsidRPr="0032190F">
        <w:rPr>
          <w:lang w:val="fr-FR"/>
        </w:rPr>
        <w:t>Le site de Cannecaude (Villardonnel, Aude)a livré des décors céramiques de la fin de l’âge du Bronze (BIB 1935 fig. 404)</w:t>
      </w:r>
    </w:p>
    <w:p w14:paraId="20D59B35" w14:textId="77777777" w:rsidR="00F6231C" w:rsidRPr="0032190F" w:rsidRDefault="00F6231C" w:rsidP="00177582">
      <w:pPr>
        <w:jc w:val="both"/>
        <w:rPr>
          <w:lang w:val="fr-FR"/>
        </w:rPr>
      </w:pPr>
    </w:p>
    <w:p w14:paraId="3DAFFE38" w14:textId="77777777" w:rsidR="00F6231C" w:rsidRPr="0032190F" w:rsidRDefault="00F6231C" w:rsidP="00177582">
      <w:pPr>
        <w:jc w:val="both"/>
        <w:rPr>
          <w:lang w:val="fr-FR"/>
        </w:rPr>
      </w:pPr>
      <w:r w:rsidRPr="0032190F">
        <w:rPr>
          <w:lang w:val="fr-FR"/>
        </w:rPr>
        <w:t>RAUCADY</w:t>
      </w:r>
    </w:p>
    <w:p w14:paraId="23B88C80" w14:textId="77777777" w:rsidR="00F6231C" w:rsidRPr="0032190F" w:rsidRDefault="00F6231C" w:rsidP="00177582">
      <w:pPr>
        <w:jc w:val="both"/>
        <w:rPr>
          <w:lang w:val="fr-FR"/>
        </w:rPr>
      </w:pPr>
      <w:r w:rsidRPr="0032190F">
        <w:rPr>
          <w:lang w:val="fr-FR"/>
        </w:rPr>
        <w:t>Le site de Raucady (Villardonnel, Aude)a livré des décors céramiques de la fin de l’âge du Bronze (BIB 1935 fig. 404)</w:t>
      </w:r>
    </w:p>
    <w:p w14:paraId="79F2E263" w14:textId="77777777" w:rsidR="00F6231C" w:rsidRPr="0032190F" w:rsidRDefault="00F6231C" w:rsidP="00177582">
      <w:pPr>
        <w:jc w:val="both"/>
        <w:rPr>
          <w:lang w:val="fr-FR"/>
        </w:rPr>
      </w:pPr>
    </w:p>
    <w:p w14:paraId="75E3F2A3" w14:textId="77777777" w:rsidR="00F6231C" w:rsidRPr="0032190F" w:rsidRDefault="00F6231C" w:rsidP="00177582">
      <w:pPr>
        <w:jc w:val="both"/>
        <w:rPr>
          <w:lang w:val="fr-FR"/>
        </w:rPr>
      </w:pPr>
      <w:r w:rsidRPr="0032190F">
        <w:rPr>
          <w:lang w:val="fr-FR"/>
        </w:rPr>
        <w:t>CRAPAUD</w:t>
      </w:r>
    </w:p>
    <w:p w14:paraId="44E04F06" w14:textId="77777777" w:rsidR="00F6231C" w:rsidRPr="0032190F" w:rsidRDefault="00F6231C" w:rsidP="00177582">
      <w:pPr>
        <w:jc w:val="both"/>
        <w:rPr>
          <w:lang w:val="fr-FR"/>
        </w:rPr>
      </w:pPr>
      <w:r w:rsidRPr="0032190F">
        <w:rPr>
          <w:lang w:val="fr-FR"/>
        </w:rPr>
        <w:t>Le site de Crapaud (Villeneuve-Minervois, Aude) a livré des décors céramiques de la fin de l’âge du Bronze (BIB 1935 fig. 404)</w:t>
      </w:r>
    </w:p>
    <w:p w14:paraId="6C44841A" w14:textId="77777777" w:rsidR="00312BD8" w:rsidRPr="0032190F" w:rsidRDefault="00312BD8" w:rsidP="00177582">
      <w:pPr>
        <w:jc w:val="both"/>
        <w:rPr>
          <w:lang w:val="fr-FR"/>
        </w:rPr>
      </w:pPr>
    </w:p>
    <w:p w14:paraId="1B8CBB01" w14:textId="77777777" w:rsidR="00312BD8" w:rsidRPr="0032190F" w:rsidRDefault="00312BD8" w:rsidP="00426FF9">
      <w:pPr>
        <w:pStyle w:val="Heading1"/>
      </w:pPr>
      <w:r w:rsidRPr="0032190F">
        <w:t>LACALM</w:t>
      </w:r>
    </w:p>
    <w:p w14:paraId="00EEDC06" w14:textId="77777777" w:rsidR="00312BD8" w:rsidRPr="0032190F" w:rsidRDefault="00312BD8" w:rsidP="00177582">
      <w:pPr>
        <w:jc w:val="both"/>
        <w:rPr>
          <w:lang w:val="fr-FR"/>
        </w:rPr>
      </w:pPr>
      <w:r w:rsidRPr="0032190F">
        <w:rPr>
          <w:lang w:val="fr-FR"/>
        </w:rPr>
        <w:t>Le site de Lacalm (Aiguefonde, Tarn) a livré des décors céramiques de la fin de l’âge du Bronze (BIB 1935 fig. 404)</w:t>
      </w:r>
    </w:p>
    <w:p w14:paraId="667B90AB" w14:textId="77777777" w:rsidR="00312BD8" w:rsidRPr="0032190F" w:rsidRDefault="00312BD8" w:rsidP="00177582">
      <w:pPr>
        <w:jc w:val="both"/>
        <w:rPr>
          <w:lang w:val="fr-FR"/>
        </w:rPr>
      </w:pPr>
    </w:p>
    <w:p w14:paraId="2D69DCB2" w14:textId="77777777" w:rsidR="00312BD8" w:rsidRPr="0032190F" w:rsidRDefault="00312BD8" w:rsidP="00177582">
      <w:pPr>
        <w:jc w:val="both"/>
        <w:rPr>
          <w:lang w:val="fr-FR"/>
        </w:rPr>
      </w:pPr>
      <w:r w:rsidRPr="0032190F">
        <w:rPr>
          <w:lang w:val="fr-FR"/>
        </w:rPr>
        <w:t>MALADRERIE (LA)</w:t>
      </w:r>
    </w:p>
    <w:p w14:paraId="51445F2C" w14:textId="77777777" w:rsidR="00082FEA" w:rsidRPr="0032190F" w:rsidRDefault="00312BD8" w:rsidP="00177582">
      <w:pPr>
        <w:jc w:val="both"/>
        <w:rPr>
          <w:lang w:val="fr-FR"/>
        </w:rPr>
      </w:pPr>
      <w:r w:rsidRPr="0032190F">
        <w:rPr>
          <w:lang w:val="fr-FR"/>
        </w:rPr>
        <w:t>Le site de la Maladrerie (Albi, Tarn) a livré des décors céramiques de la fin de l’âge du Bronze (BIB 1935 fig. 404)</w:t>
      </w:r>
    </w:p>
    <w:p w14:paraId="4703F1E7" w14:textId="77777777" w:rsidR="00312BD8" w:rsidRPr="0032190F" w:rsidRDefault="00312BD8" w:rsidP="00177582">
      <w:pPr>
        <w:jc w:val="both"/>
        <w:rPr>
          <w:lang w:val="fr-FR"/>
        </w:rPr>
      </w:pPr>
    </w:p>
    <w:p w14:paraId="7D63F95D" w14:textId="77777777" w:rsidR="00312BD8" w:rsidRPr="0032190F" w:rsidRDefault="00312BD8" w:rsidP="00177582">
      <w:pPr>
        <w:jc w:val="both"/>
        <w:rPr>
          <w:lang w:val="fr-FR"/>
        </w:rPr>
      </w:pPr>
      <w:r w:rsidRPr="0032190F">
        <w:rPr>
          <w:lang w:val="fr-FR"/>
        </w:rPr>
        <w:t>LAVENE</w:t>
      </w:r>
    </w:p>
    <w:p w14:paraId="7F626BCD" w14:textId="77777777" w:rsidR="00312BD8" w:rsidRPr="0032190F" w:rsidRDefault="00312BD8" w:rsidP="00312BD8">
      <w:pPr>
        <w:jc w:val="both"/>
        <w:rPr>
          <w:lang w:val="fr-FR"/>
        </w:rPr>
      </w:pPr>
      <w:r w:rsidRPr="0032190F">
        <w:rPr>
          <w:lang w:val="fr-FR"/>
        </w:rPr>
        <w:t>Le site de Lavène (Albi, Tarn) a livré des décors céramiques de la fin de l’âge du Bronze (BIB 1935 fig. 404)</w:t>
      </w:r>
    </w:p>
    <w:p w14:paraId="7DCEA3F6" w14:textId="77777777" w:rsidR="00312BD8" w:rsidRPr="0032190F" w:rsidRDefault="00312BD8" w:rsidP="00177582">
      <w:pPr>
        <w:jc w:val="both"/>
        <w:rPr>
          <w:lang w:val="fr-FR"/>
        </w:rPr>
      </w:pPr>
    </w:p>
    <w:p w14:paraId="7B750462" w14:textId="77777777" w:rsidR="00604C16" w:rsidRPr="0032190F" w:rsidRDefault="00604C16" w:rsidP="00426FF9">
      <w:pPr>
        <w:pStyle w:val="Heading1"/>
      </w:pPr>
      <w:bookmarkStart w:id="2270" w:name="Sit_Canals"/>
      <w:r w:rsidRPr="0032190F">
        <w:lastRenderedPageBreak/>
        <w:t>CANALS (LES)</w:t>
      </w:r>
    </w:p>
    <w:bookmarkEnd w:id="2270"/>
    <w:p w14:paraId="533612B8" w14:textId="09547183" w:rsidR="00604C16" w:rsidRPr="0032190F" w:rsidRDefault="00604C16" w:rsidP="00242C0F">
      <w:pPr>
        <w:jc w:val="both"/>
        <w:rPr>
          <w:lang w:val="fr-FR"/>
        </w:rPr>
      </w:pPr>
      <w:r w:rsidRPr="0032190F">
        <w:rPr>
          <w:lang w:val="fr-FR"/>
        </w:rPr>
        <w:br/>
        <w:t xml:space="preserve">Lieu-dit « Les Canals » </w:t>
      </w:r>
      <w:r w:rsidR="00702D96" w:rsidRPr="0032190F">
        <w:rPr>
          <w:lang w:val="fr-FR"/>
        </w:rPr>
        <w:t xml:space="preserve">(Millas, </w:t>
      </w:r>
      <w:r w:rsidR="000806B9" w:rsidRPr="0032190F">
        <w:rPr>
          <w:lang w:val="fr-FR"/>
        </w:rPr>
        <w:t>Pyrénées-Orientales</w:t>
      </w:r>
      <w:r w:rsidRPr="0032190F">
        <w:rPr>
          <w:lang w:val="fr-FR"/>
        </w:rPr>
        <w:t xml:space="preserve">) (BIB 1825 p. 319). Importante nécropole à </w:t>
      </w:r>
      <w:hyperlink r:id="rId5228" w:anchor="Cul_Incineration" w:history="1">
        <w:r w:rsidR="002E057E" w:rsidRPr="002E057E">
          <w:rPr>
            <w:rStyle w:val="Hyperlink"/>
            <w:lang w:val="fr-FR"/>
          </w:rPr>
          <w:t>incinération</w:t>
        </w:r>
      </w:hyperlink>
      <w:r w:rsidR="002E057E">
        <w:rPr>
          <w:lang w:val="fr-FR"/>
        </w:rPr>
        <w:t xml:space="preserve"> </w:t>
      </w:r>
      <w:r w:rsidRPr="0032190F">
        <w:rPr>
          <w:lang w:val="fr-FR"/>
        </w:rPr>
        <w:t xml:space="preserve">fouillée entre 1947 et 1949 : 220 sépultures étudiées. Les tombes comprenaient deux grands vases principaux, avec ou sans vases accessoires et parfois un plat tronconique </w:t>
      </w:r>
      <w:r w:rsidR="00A10B75" w:rsidRPr="0032190F">
        <w:rPr>
          <w:lang w:val="fr-FR"/>
        </w:rPr>
        <w:t xml:space="preserve">(« plat-couvercle ») </w:t>
      </w:r>
      <w:r w:rsidRPr="0032190F">
        <w:rPr>
          <w:lang w:val="fr-FR"/>
        </w:rPr>
        <w:t>servant de couvercle à l’un des grands vases. L’évolution des céramiques permet de conclure à une longue occupation de la nécropole :</w:t>
      </w:r>
    </w:p>
    <w:p w14:paraId="5C790511" w14:textId="77777777" w:rsidR="00604C16" w:rsidRPr="0032190F" w:rsidRDefault="00604C16"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5"/>
        <w:gridCol w:w="1558"/>
        <w:gridCol w:w="3945"/>
        <w:gridCol w:w="1796"/>
      </w:tblGrid>
      <w:tr w:rsidR="00E55E69" w:rsidRPr="00807721" w14:paraId="3525070E" w14:textId="77777777" w:rsidTr="000806B9">
        <w:trPr>
          <w:jc w:val="center"/>
        </w:trPr>
        <w:tc>
          <w:tcPr>
            <w:tcW w:w="1385" w:type="dxa"/>
            <w:shd w:val="clear" w:color="auto" w:fill="auto"/>
            <w:vAlign w:val="center"/>
          </w:tcPr>
          <w:p w14:paraId="29C4506B" w14:textId="77777777" w:rsidR="00E55E69" w:rsidRPr="00807721" w:rsidRDefault="00E55E69" w:rsidP="00242C0F">
            <w:pPr>
              <w:jc w:val="center"/>
              <w:rPr>
                <w:b/>
              </w:rPr>
            </w:pPr>
            <w:r w:rsidRPr="00807721">
              <w:rPr>
                <w:b/>
              </w:rPr>
              <w:t>phases</w:t>
            </w:r>
          </w:p>
        </w:tc>
        <w:tc>
          <w:tcPr>
            <w:tcW w:w="1558" w:type="dxa"/>
          </w:tcPr>
          <w:p w14:paraId="6B4DDA48" w14:textId="77777777" w:rsidR="00E55E69" w:rsidRPr="00807721" w:rsidRDefault="00E55E69" w:rsidP="00E55E69">
            <w:pPr>
              <w:jc w:val="center"/>
              <w:rPr>
                <w:b/>
              </w:rPr>
            </w:pPr>
            <w:r w:rsidRPr="00807721">
              <w:rPr>
                <w:b/>
              </w:rPr>
              <w:t>datation</w:t>
            </w:r>
          </w:p>
        </w:tc>
        <w:tc>
          <w:tcPr>
            <w:tcW w:w="3945" w:type="dxa"/>
            <w:shd w:val="clear" w:color="auto" w:fill="auto"/>
          </w:tcPr>
          <w:p w14:paraId="24BBEBF4" w14:textId="77777777" w:rsidR="00E55E69" w:rsidRPr="00807721" w:rsidRDefault="00E55E69" w:rsidP="00242C0F">
            <w:pPr>
              <w:jc w:val="center"/>
              <w:rPr>
                <w:b/>
              </w:rPr>
            </w:pPr>
            <w:r w:rsidRPr="00807721">
              <w:rPr>
                <w:b/>
              </w:rPr>
              <w:t>mobilier</w:t>
            </w:r>
          </w:p>
        </w:tc>
        <w:tc>
          <w:tcPr>
            <w:tcW w:w="1796" w:type="dxa"/>
            <w:shd w:val="clear" w:color="auto" w:fill="auto"/>
            <w:vAlign w:val="center"/>
          </w:tcPr>
          <w:p w14:paraId="5857A36A" w14:textId="77777777" w:rsidR="00E55E69" w:rsidRPr="00807721" w:rsidRDefault="00E55E69" w:rsidP="00F97F35">
            <w:pPr>
              <w:jc w:val="center"/>
              <w:rPr>
                <w:b/>
              </w:rPr>
            </w:pPr>
            <w:r w:rsidRPr="00807721">
              <w:rPr>
                <w:b/>
              </w:rPr>
              <w:t>//</w:t>
            </w:r>
          </w:p>
        </w:tc>
      </w:tr>
      <w:tr w:rsidR="00E55E69" w14:paraId="13D636AB" w14:textId="77777777" w:rsidTr="000806B9">
        <w:trPr>
          <w:jc w:val="center"/>
        </w:trPr>
        <w:tc>
          <w:tcPr>
            <w:tcW w:w="1385" w:type="dxa"/>
            <w:shd w:val="clear" w:color="auto" w:fill="auto"/>
            <w:vAlign w:val="center"/>
          </w:tcPr>
          <w:p w14:paraId="688C6CFD" w14:textId="77777777" w:rsidR="00E55E69" w:rsidRDefault="00E55E69" w:rsidP="00242C0F">
            <w:pPr>
              <w:jc w:val="center"/>
            </w:pPr>
            <w:r>
              <w:t>III</w:t>
            </w:r>
          </w:p>
        </w:tc>
        <w:tc>
          <w:tcPr>
            <w:tcW w:w="1558" w:type="dxa"/>
            <w:vAlign w:val="center"/>
          </w:tcPr>
          <w:p w14:paraId="6E3E1BFF" w14:textId="77777777" w:rsidR="00E55E69" w:rsidRDefault="00E55E69" w:rsidP="000806B9">
            <w:pPr>
              <w:jc w:val="center"/>
            </w:pPr>
            <w:r>
              <w:t>Hallstatt</w:t>
            </w:r>
          </w:p>
        </w:tc>
        <w:tc>
          <w:tcPr>
            <w:tcW w:w="3945" w:type="dxa"/>
            <w:shd w:val="clear" w:color="auto" w:fill="auto"/>
          </w:tcPr>
          <w:p w14:paraId="5FC4E9AA" w14:textId="77777777" w:rsidR="00E55E69" w:rsidRDefault="00E55E69" w:rsidP="00242C0F">
            <w:pPr>
              <w:jc w:val="both"/>
            </w:pPr>
            <w:r>
              <w:t>anses, pieds surélevés</w:t>
            </w:r>
          </w:p>
        </w:tc>
        <w:tc>
          <w:tcPr>
            <w:tcW w:w="1796" w:type="dxa"/>
            <w:shd w:val="clear" w:color="auto" w:fill="auto"/>
            <w:vAlign w:val="center"/>
          </w:tcPr>
          <w:p w14:paraId="20450B7B" w14:textId="6E5243E9" w:rsidR="00E55E69" w:rsidRDefault="00000000" w:rsidP="00F97F35">
            <w:pPr>
              <w:jc w:val="center"/>
            </w:pPr>
            <w:hyperlink r:id="rId5229" w:anchor="Sit_Mailhac_Grand_Bassin_I" w:history="1">
              <w:r w:rsidR="00E55E69" w:rsidRPr="00F97F35">
                <w:rPr>
                  <w:rStyle w:val="Hyperlink"/>
                </w:rPr>
                <w:t>Grand-Bassin I</w:t>
              </w:r>
            </w:hyperlink>
          </w:p>
        </w:tc>
      </w:tr>
      <w:tr w:rsidR="00E55E69" w14:paraId="1875C643" w14:textId="77777777" w:rsidTr="000806B9">
        <w:trPr>
          <w:jc w:val="center"/>
        </w:trPr>
        <w:tc>
          <w:tcPr>
            <w:tcW w:w="1385" w:type="dxa"/>
            <w:tcBorders>
              <w:top w:val="single" w:sz="4" w:space="0" w:color="auto"/>
              <w:left w:val="single" w:sz="4" w:space="0" w:color="auto"/>
              <w:bottom w:val="single" w:sz="4" w:space="0" w:color="auto"/>
              <w:right w:val="single" w:sz="4" w:space="0" w:color="auto"/>
            </w:tcBorders>
            <w:shd w:val="clear" w:color="auto" w:fill="auto"/>
            <w:vAlign w:val="center"/>
          </w:tcPr>
          <w:p w14:paraId="1BFBEE74" w14:textId="77777777" w:rsidR="00E55E69" w:rsidRDefault="00E55E69" w:rsidP="008C70EB">
            <w:pPr>
              <w:jc w:val="center"/>
            </w:pPr>
            <w:r>
              <w:t>II</w:t>
            </w:r>
          </w:p>
        </w:tc>
        <w:tc>
          <w:tcPr>
            <w:tcW w:w="1558" w:type="dxa"/>
            <w:tcBorders>
              <w:top w:val="single" w:sz="4" w:space="0" w:color="auto"/>
              <w:left w:val="single" w:sz="4" w:space="0" w:color="auto"/>
              <w:bottom w:val="single" w:sz="4" w:space="0" w:color="auto"/>
              <w:right w:val="single" w:sz="4" w:space="0" w:color="auto"/>
            </w:tcBorders>
            <w:vAlign w:val="center"/>
          </w:tcPr>
          <w:p w14:paraId="2AF791B0" w14:textId="11FD7187" w:rsidR="00E55E69" w:rsidRDefault="00000000" w:rsidP="000806B9">
            <w:pPr>
              <w:jc w:val="center"/>
            </w:pPr>
            <w:hyperlink r:id="rId5230" w:anchor="Cul_Transition_Periode" w:history="1">
              <w:r w:rsidR="000806B9" w:rsidRPr="000806B9">
                <w:rPr>
                  <w:rStyle w:val="Hyperlink"/>
                </w:rPr>
                <w:t>« période detransition »</w:t>
              </w:r>
            </w:hyperlink>
          </w:p>
        </w:tc>
        <w:tc>
          <w:tcPr>
            <w:tcW w:w="3945" w:type="dxa"/>
            <w:tcBorders>
              <w:top w:val="single" w:sz="4" w:space="0" w:color="auto"/>
              <w:left w:val="single" w:sz="4" w:space="0" w:color="auto"/>
              <w:bottom w:val="single" w:sz="4" w:space="0" w:color="auto"/>
              <w:right w:val="single" w:sz="4" w:space="0" w:color="auto"/>
            </w:tcBorders>
            <w:shd w:val="clear" w:color="auto" w:fill="auto"/>
          </w:tcPr>
          <w:p w14:paraId="769CD398" w14:textId="3F3C5721" w:rsidR="00E55E69" w:rsidRPr="0032190F" w:rsidRDefault="00E55E69" w:rsidP="002372BC">
            <w:pPr>
              <w:jc w:val="both"/>
              <w:rPr>
                <w:lang w:val="fr-FR"/>
              </w:rPr>
            </w:pPr>
            <w:r w:rsidRPr="0032190F">
              <w:rPr>
                <w:lang w:val="fr-FR"/>
              </w:rPr>
              <w:t xml:space="preserve">décor incisé : escaliers, </w:t>
            </w:r>
            <w:hyperlink r:id="rId5231" w:anchor="Cul_Proto_Art_TAC_T_g_meandre" w:history="1">
              <w:r w:rsidR="002372BC" w:rsidRPr="0032190F">
                <w:rPr>
                  <w:rStyle w:val="Hyperlink"/>
                  <w:lang w:val="fr-FR"/>
                </w:rPr>
                <w:t>méandres</w:t>
              </w:r>
            </w:hyperlink>
            <w:r w:rsidR="00B93701" w:rsidRPr="0032190F">
              <w:rPr>
                <w:lang w:val="fr-FR"/>
              </w:rPr>
              <w:t xml:space="preserve"> </w:t>
            </w:r>
            <w:r w:rsidRPr="0032190F">
              <w:rPr>
                <w:lang w:val="fr-FR"/>
              </w:rPr>
              <w:t xml:space="preserve">symétriques, </w:t>
            </w:r>
            <w:hyperlink r:id="rId5232" w:anchor="Cul_Proto_Art_TAC_T_z_chev" w:history="1">
              <w:r w:rsidR="002372BC" w:rsidRPr="0032190F">
                <w:rPr>
                  <w:rStyle w:val="Hyperlink"/>
                  <w:lang w:val="fr-FR" w:eastAsia="en-GB"/>
                </w:rPr>
                <w:t>chevaux</w:t>
              </w:r>
            </w:hyperlink>
            <w:r w:rsidR="00B93701" w:rsidRPr="0032190F">
              <w:rPr>
                <w:lang w:val="fr-FR"/>
              </w:rPr>
              <w:t xml:space="preserve"> </w:t>
            </w:r>
            <w:r w:rsidRPr="0032190F">
              <w:rPr>
                <w:lang w:val="fr-FR"/>
              </w:rPr>
              <w:t>stylisés</w:t>
            </w:r>
          </w:p>
        </w:tc>
        <w:tc>
          <w:tcPr>
            <w:tcW w:w="1796" w:type="dxa"/>
            <w:tcBorders>
              <w:top w:val="single" w:sz="4" w:space="0" w:color="auto"/>
              <w:left w:val="single" w:sz="4" w:space="0" w:color="auto"/>
              <w:bottom w:val="single" w:sz="4" w:space="0" w:color="auto"/>
              <w:right w:val="single" w:sz="4" w:space="0" w:color="auto"/>
            </w:tcBorders>
            <w:shd w:val="clear" w:color="auto" w:fill="auto"/>
            <w:vAlign w:val="center"/>
          </w:tcPr>
          <w:p w14:paraId="796E5312" w14:textId="5C0AEB0C" w:rsidR="00E55E69" w:rsidRDefault="00000000" w:rsidP="00B16619">
            <w:pPr>
              <w:jc w:val="center"/>
            </w:pPr>
            <w:hyperlink r:id="rId5233" w:anchor="Cul_Mailhac" w:history="1">
              <w:r w:rsidR="00B16619">
                <w:rPr>
                  <w:rStyle w:val="Hyperlink"/>
                </w:rPr>
                <w:t>M</w:t>
              </w:r>
              <w:r w:rsidR="00B16619" w:rsidRPr="008633A3">
                <w:rPr>
                  <w:rStyle w:val="Hyperlink"/>
                </w:rPr>
                <w:t>ailha</w:t>
              </w:r>
              <w:r w:rsidR="00B16619">
                <w:rPr>
                  <w:rStyle w:val="Hyperlink"/>
                </w:rPr>
                <w:t>c I</w:t>
              </w:r>
            </w:hyperlink>
          </w:p>
        </w:tc>
      </w:tr>
      <w:tr w:rsidR="00E55E69" w:rsidRPr="00497511" w14:paraId="26D3C961" w14:textId="77777777" w:rsidTr="000806B9">
        <w:trPr>
          <w:jc w:val="center"/>
        </w:trPr>
        <w:tc>
          <w:tcPr>
            <w:tcW w:w="1385" w:type="dxa"/>
            <w:tcBorders>
              <w:top w:val="single" w:sz="4" w:space="0" w:color="auto"/>
              <w:left w:val="single" w:sz="4" w:space="0" w:color="auto"/>
              <w:bottom w:val="single" w:sz="4" w:space="0" w:color="auto"/>
              <w:right w:val="single" w:sz="4" w:space="0" w:color="auto"/>
            </w:tcBorders>
            <w:shd w:val="clear" w:color="auto" w:fill="auto"/>
            <w:vAlign w:val="center"/>
          </w:tcPr>
          <w:p w14:paraId="7943C164" w14:textId="77777777" w:rsidR="00E55E69" w:rsidRDefault="00E55E69" w:rsidP="008C70EB">
            <w:pPr>
              <w:jc w:val="center"/>
            </w:pPr>
            <w:r>
              <w:t>+ ancienne</w:t>
            </w:r>
          </w:p>
        </w:tc>
        <w:tc>
          <w:tcPr>
            <w:tcW w:w="1558" w:type="dxa"/>
            <w:tcBorders>
              <w:top w:val="single" w:sz="4" w:space="0" w:color="auto"/>
              <w:left w:val="single" w:sz="4" w:space="0" w:color="auto"/>
              <w:bottom w:val="single" w:sz="4" w:space="0" w:color="auto"/>
              <w:right w:val="single" w:sz="4" w:space="0" w:color="auto"/>
            </w:tcBorders>
            <w:vAlign w:val="center"/>
          </w:tcPr>
          <w:p w14:paraId="375F1D5A" w14:textId="77777777" w:rsidR="00E55E69" w:rsidRDefault="00E55E69" w:rsidP="000806B9">
            <w:pPr>
              <w:jc w:val="center"/>
            </w:pPr>
          </w:p>
        </w:tc>
        <w:tc>
          <w:tcPr>
            <w:tcW w:w="3945" w:type="dxa"/>
            <w:tcBorders>
              <w:top w:val="single" w:sz="4" w:space="0" w:color="auto"/>
              <w:left w:val="single" w:sz="4" w:space="0" w:color="auto"/>
              <w:bottom w:val="single" w:sz="4" w:space="0" w:color="auto"/>
              <w:right w:val="single" w:sz="4" w:space="0" w:color="auto"/>
            </w:tcBorders>
            <w:shd w:val="clear" w:color="auto" w:fill="auto"/>
          </w:tcPr>
          <w:p w14:paraId="56F5E1A2" w14:textId="77777777" w:rsidR="00E55E69" w:rsidRPr="0032190F" w:rsidRDefault="00E55E69" w:rsidP="00CB231E">
            <w:pPr>
              <w:jc w:val="both"/>
              <w:rPr>
                <w:lang w:val="fr-FR"/>
              </w:rPr>
            </w:pPr>
            <w:r w:rsidRPr="0032190F">
              <w:rPr>
                <w:lang w:val="fr-FR"/>
              </w:rPr>
              <w:t>urnes biconiques à col cylindrique, vases à fond plat ou à pied annulaire, déc</w:t>
            </w:r>
            <w:r w:rsidR="00CB231E" w:rsidRPr="0032190F">
              <w:rPr>
                <w:lang w:val="fr-FR"/>
              </w:rPr>
              <w:t>or</w:t>
            </w:r>
            <w:r w:rsidRPr="0032190F">
              <w:rPr>
                <w:lang w:val="fr-FR"/>
              </w:rPr>
              <w:t xml:space="preserve"> incisé</w:t>
            </w:r>
          </w:p>
        </w:tc>
        <w:tc>
          <w:tcPr>
            <w:tcW w:w="1796" w:type="dxa"/>
            <w:tcBorders>
              <w:top w:val="single" w:sz="4" w:space="0" w:color="auto"/>
              <w:left w:val="single" w:sz="4" w:space="0" w:color="auto"/>
              <w:bottom w:val="single" w:sz="4" w:space="0" w:color="auto"/>
              <w:right w:val="single" w:sz="4" w:space="0" w:color="auto"/>
            </w:tcBorders>
            <w:shd w:val="clear" w:color="auto" w:fill="auto"/>
            <w:vAlign w:val="center"/>
          </w:tcPr>
          <w:p w14:paraId="31DDD8D2" w14:textId="77777777" w:rsidR="00E55E69" w:rsidRPr="0032190F" w:rsidRDefault="00E55E69" w:rsidP="00F97F35">
            <w:pPr>
              <w:jc w:val="center"/>
              <w:rPr>
                <w:lang w:val="fr-FR"/>
              </w:rPr>
            </w:pPr>
          </w:p>
        </w:tc>
      </w:tr>
    </w:tbl>
    <w:p w14:paraId="25E166F5" w14:textId="77777777" w:rsidR="00604C16" w:rsidRPr="0032190F" w:rsidRDefault="00604C16" w:rsidP="00242C0F">
      <w:pPr>
        <w:jc w:val="both"/>
        <w:rPr>
          <w:lang w:val="fr-FR"/>
        </w:rPr>
      </w:pPr>
      <w:r w:rsidRPr="0032190F">
        <w:rPr>
          <w:lang w:val="fr-FR"/>
        </w:rPr>
        <w:t>(BIB 1825 p. 415)</w:t>
      </w:r>
    </w:p>
    <w:p w14:paraId="53377AE0" w14:textId="77777777" w:rsidR="00A639D7" w:rsidRPr="0032190F" w:rsidRDefault="00A639D7" w:rsidP="00A639D7">
      <w:pPr>
        <w:jc w:val="both"/>
        <w:rPr>
          <w:lang w:val="fr-FR"/>
        </w:rPr>
      </w:pPr>
    </w:p>
    <w:p w14:paraId="1271D438" w14:textId="77777777" w:rsidR="00A639D7" w:rsidRPr="0032190F" w:rsidRDefault="00A639D7" w:rsidP="00A639D7">
      <w:pPr>
        <w:jc w:val="both"/>
        <w:rPr>
          <w:lang w:val="fr-FR"/>
        </w:rPr>
      </w:pPr>
      <w:r w:rsidRPr="0032190F">
        <w:rPr>
          <w:lang w:val="fr-FR"/>
        </w:rPr>
        <w:t>La nécropole montre au 10</w:t>
      </w:r>
      <w:r w:rsidRPr="0032190F">
        <w:rPr>
          <w:vertAlign w:val="superscript"/>
          <w:lang w:val="fr-FR"/>
        </w:rPr>
        <w:t>e</w:t>
      </w:r>
      <w:r w:rsidRPr="0032190F">
        <w:rPr>
          <w:lang w:val="fr-FR"/>
        </w:rPr>
        <w:t>-11</w:t>
      </w:r>
      <w:r w:rsidRPr="0032190F">
        <w:rPr>
          <w:vertAlign w:val="superscript"/>
          <w:lang w:val="fr-FR"/>
        </w:rPr>
        <w:t>e</w:t>
      </w:r>
      <w:r w:rsidRPr="0032190F">
        <w:rPr>
          <w:lang w:val="fr-FR"/>
        </w:rPr>
        <w:t xml:space="preserve"> s. aec une « stabilité » de l’occupation, dans des « territoires bien circonscrits » (BIB 1942 p. 10). </w:t>
      </w:r>
    </w:p>
    <w:p w14:paraId="33E730F3" w14:textId="0CFA94F0" w:rsidR="00A639D7" w:rsidRPr="0032190F" w:rsidRDefault="00A639D7" w:rsidP="00A639D7">
      <w:pPr>
        <w:jc w:val="both"/>
        <w:rPr>
          <w:lang w:val="fr-FR"/>
        </w:rPr>
      </w:pPr>
      <w:r w:rsidRPr="0032190F">
        <w:rPr>
          <w:lang w:val="fr-FR"/>
        </w:rPr>
        <w:t>Une comparaison du spectre de la nécropole de Millas avec celui de la nécropole d'</w:t>
      </w:r>
      <w:hyperlink r:id="rId5234" w:anchor="Sit_Can_Bech" w:history="1">
        <w:r w:rsidR="0018317E" w:rsidRPr="0032190F">
          <w:rPr>
            <w:rStyle w:val="Hyperlink"/>
            <w:lang w:val="fr-FR"/>
          </w:rPr>
          <w:t>Agullana</w:t>
        </w:r>
      </w:hyperlink>
      <w:r w:rsidRPr="0032190F">
        <w:rPr>
          <w:lang w:val="fr-FR"/>
        </w:rPr>
        <w:t xml:space="preserve">, montre beaucoup d'analogies: </w:t>
      </w:r>
    </w:p>
    <w:p w14:paraId="474DB47E" w14:textId="77777777" w:rsidR="00A639D7" w:rsidRPr="0032190F" w:rsidRDefault="00A639D7" w:rsidP="00A639D7">
      <w:pPr>
        <w:ind w:firstLine="709"/>
        <w:jc w:val="both"/>
        <w:rPr>
          <w:lang w:val="fr-FR"/>
        </w:rPr>
      </w:pPr>
      <w:r w:rsidRPr="0032190F">
        <w:rPr>
          <w:lang w:val="fr-FR"/>
        </w:rPr>
        <w:t>- urnes du type U7</w:t>
      </w:r>
    </w:p>
    <w:p w14:paraId="0B1213ED" w14:textId="77777777" w:rsidR="00A639D7" w:rsidRPr="0032190F" w:rsidRDefault="00A639D7" w:rsidP="00A639D7">
      <w:pPr>
        <w:ind w:firstLine="709"/>
        <w:jc w:val="both"/>
        <w:rPr>
          <w:lang w:val="fr-FR"/>
        </w:rPr>
      </w:pPr>
      <w:r w:rsidRPr="0032190F">
        <w:rPr>
          <w:lang w:val="fr-FR"/>
        </w:rPr>
        <w:t xml:space="preserve">- urnes à col haut convexe et rentrant (tombe 70 et 175) </w:t>
      </w:r>
    </w:p>
    <w:p w14:paraId="4F932FE2" w14:textId="77777777" w:rsidR="00A639D7" w:rsidRPr="0032190F" w:rsidRDefault="00A639D7" w:rsidP="00A639D7">
      <w:pPr>
        <w:ind w:firstLine="709"/>
        <w:jc w:val="both"/>
        <w:rPr>
          <w:lang w:val="fr-FR"/>
        </w:rPr>
      </w:pPr>
      <w:r w:rsidRPr="0032190F">
        <w:rPr>
          <w:lang w:val="fr-FR"/>
        </w:rPr>
        <w:t>- urnes du type U3</w:t>
      </w:r>
    </w:p>
    <w:p w14:paraId="5CA0C133" w14:textId="77777777" w:rsidR="00A639D7" w:rsidRPr="0032190F" w:rsidRDefault="00A639D7" w:rsidP="00A639D7">
      <w:pPr>
        <w:jc w:val="both"/>
        <w:rPr>
          <w:lang w:val="fr-FR"/>
        </w:rPr>
      </w:pPr>
      <w:r w:rsidRPr="0032190F">
        <w:rPr>
          <w:lang w:val="fr-FR"/>
        </w:rPr>
        <w:t>Des rapports intensifs entre les deux régions se manifestent également dans l'utilisation de mêmes motifs figuratifs et géométriques (BIB 1872) </w:t>
      </w:r>
    </w:p>
    <w:p w14:paraId="1E20A20A" w14:textId="77777777" w:rsidR="00A639D7" w:rsidRPr="0032190F" w:rsidRDefault="00A639D7" w:rsidP="00A639D7">
      <w:pPr>
        <w:jc w:val="both"/>
        <w:rPr>
          <w:lang w:val="fr-FR"/>
        </w:rPr>
      </w:pPr>
    </w:p>
    <w:p w14:paraId="64F50B4F" w14:textId="57A67E92" w:rsidR="00A639D7" w:rsidRPr="0032190F" w:rsidRDefault="00A639D7" w:rsidP="0059638C">
      <w:pPr>
        <w:rPr>
          <w:lang w:val="fr-FR"/>
        </w:rPr>
      </w:pPr>
      <w:r w:rsidRPr="0032190F">
        <w:rPr>
          <w:lang w:val="fr-FR"/>
        </w:rPr>
        <w:t xml:space="preserve">v. </w:t>
      </w:r>
      <w:hyperlink r:id="rId5235" w:anchor="Sit_Fados" w:history="1">
        <w:r w:rsidRPr="0032190F">
          <w:rPr>
            <w:rStyle w:val="Hyperlink"/>
            <w:lang w:val="fr-FR"/>
          </w:rPr>
          <w:t>Las Fados</w:t>
        </w:r>
      </w:hyperlink>
      <w:r w:rsidR="0059638C" w:rsidRPr="0032190F">
        <w:rPr>
          <w:lang w:val="fr-FR"/>
        </w:rPr>
        <w:t xml:space="preserve">, </w:t>
      </w:r>
      <w:hyperlink r:id="rId5236" w:anchor="Sit_Mailhac_Moulin" w:history="1">
        <w:r w:rsidR="0059638C" w:rsidRPr="0032190F">
          <w:rPr>
            <w:rStyle w:val="Hyperlink"/>
            <w:lang w:val="fr-FR"/>
          </w:rPr>
          <w:t>Le Moulin</w:t>
        </w:r>
      </w:hyperlink>
    </w:p>
    <w:p w14:paraId="27BFBFF3" w14:textId="77777777" w:rsidR="00A639D7" w:rsidRPr="0032190F" w:rsidRDefault="00A639D7" w:rsidP="00242C0F">
      <w:pPr>
        <w:jc w:val="both"/>
        <w:rPr>
          <w:lang w:val="fr-FR"/>
        </w:rPr>
      </w:pPr>
    </w:p>
    <w:p w14:paraId="0233967D" w14:textId="77777777" w:rsidR="00E55E69" w:rsidRPr="0032190F" w:rsidRDefault="00E55E69" w:rsidP="00242C0F">
      <w:pPr>
        <w:jc w:val="both"/>
        <w:rPr>
          <w:lang w:val="fr-FR"/>
        </w:rPr>
      </w:pPr>
    </w:p>
    <w:p w14:paraId="1020D849" w14:textId="77777777" w:rsidR="00A639D7" w:rsidRPr="0032190F" w:rsidRDefault="00A639D7" w:rsidP="00A639D7">
      <w:pPr>
        <w:pStyle w:val="Heading2"/>
      </w:pPr>
      <w:r w:rsidRPr="0032190F">
        <w:t>Céramiques</w:t>
      </w:r>
    </w:p>
    <w:p w14:paraId="571615B4" w14:textId="77777777" w:rsidR="00A639D7" w:rsidRPr="0032190F" w:rsidRDefault="00A639D7" w:rsidP="00242C0F">
      <w:pPr>
        <w:jc w:val="both"/>
        <w:rPr>
          <w:lang w:val="fr-FR"/>
        </w:rPr>
      </w:pPr>
    </w:p>
    <w:p w14:paraId="054B792E" w14:textId="77777777" w:rsidR="00A639D7" w:rsidRDefault="00A639D7" w:rsidP="00A639D7">
      <w:pPr>
        <w:pStyle w:val="Heading3"/>
      </w:pPr>
      <w:r>
        <w:t>Décors</w:t>
      </w:r>
    </w:p>
    <w:p w14:paraId="3B748492" w14:textId="77777777" w:rsidR="00A639D7" w:rsidRDefault="00A639D7" w:rsidP="00242C0F">
      <w:pPr>
        <w:jc w:val="both"/>
      </w:pPr>
      <w:r>
        <w:t>Décors incisé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76"/>
      </w:tblGrid>
      <w:tr w:rsidR="00A639D7" w14:paraId="4DC24622" w14:textId="77777777" w:rsidTr="00C35EA7">
        <w:trPr>
          <w:jc w:val="center"/>
        </w:trPr>
        <w:tc>
          <w:tcPr>
            <w:tcW w:w="4776" w:type="dxa"/>
          </w:tcPr>
          <w:p w14:paraId="000EAAFC" w14:textId="77777777" w:rsidR="00A639D7" w:rsidRDefault="00A639D7" w:rsidP="00C35EA7">
            <w:pPr>
              <w:jc w:val="both"/>
            </w:pPr>
            <w:r>
              <w:t>26, 70, 140, 145,159, 172, 175, 188, 189, 210,</w:t>
            </w:r>
          </w:p>
        </w:tc>
      </w:tr>
    </w:tbl>
    <w:p w14:paraId="31097639" w14:textId="77777777" w:rsidR="00A639D7" w:rsidRDefault="00A639D7" w:rsidP="00242C0F">
      <w:pPr>
        <w:jc w:val="both"/>
      </w:pPr>
      <w:r>
        <w:t>(BIB 1872)</w:t>
      </w:r>
    </w:p>
    <w:p w14:paraId="53093116" w14:textId="77777777" w:rsidR="00A639D7" w:rsidRPr="006836DB" w:rsidRDefault="00A639D7" w:rsidP="00242C0F">
      <w:pPr>
        <w:jc w:val="both"/>
      </w:pPr>
    </w:p>
    <w:p w14:paraId="22AD04AB" w14:textId="77777777" w:rsidR="00E55E69" w:rsidRPr="0032190F" w:rsidRDefault="00E55E69" w:rsidP="00242C0F">
      <w:pPr>
        <w:jc w:val="both"/>
        <w:rPr>
          <w:lang w:val="fr-FR"/>
        </w:rPr>
      </w:pPr>
      <w:r w:rsidRPr="0032190F">
        <w:rPr>
          <w:lang w:val="fr-FR"/>
        </w:rPr>
        <w:t>Décors mailhacien plus anciens que les gobelets carénés, eux-même plus anciens que les coupelles hémisphériques et vases à pied mi-haut, elles-mêmes plus anciennes que les objets en fer et les récipients à pied haut (comme t. 39 et t. 137) (BIB 1955 p. 255)</w:t>
      </w:r>
    </w:p>
    <w:p w14:paraId="6298C845" w14:textId="77777777" w:rsidR="00A639D7" w:rsidRPr="0032190F" w:rsidRDefault="00A639D7" w:rsidP="00242C0F">
      <w:pPr>
        <w:jc w:val="both"/>
        <w:rPr>
          <w:lang w:val="fr-FR"/>
        </w:rPr>
      </w:pPr>
    </w:p>
    <w:p w14:paraId="1A47E918" w14:textId="77777777" w:rsidR="00A639D7" w:rsidRPr="0032190F" w:rsidRDefault="00A639D7" w:rsidP="00A639D7">
      <w:pPr>
        <w:pStyle w:val="Heading2"/>
      </w:pPr>
      <w:r w:rsidRPr="0032190F">
        <w:br/>
        <w:t>Sépultures</w:t>
      </w:r>
    </w:p>
    <w:p w14:paraId="53C5F205" w14:textId="77777777" w:rsidR="00A639D7" w:rsidRPr="0032190F" w:rsidRDefault="00A639D7" w:rsidP="00242C0F">
      <w:pPr>
        <w:jc w:val="both"/>
        <w:rPr>
          <w:lang w:val="fr-FR"/>
        </w:rPr>
      </w:pPr>
    </w:p>
    <w:p w14:paraId="6BE27B69" w14:textId="77777777" w:rsidR="00A639D7" w:rsidRPr="0032190F" w:rsidRDefault="00A639D7" w:rsidP="00A639D7">
      <w:pPr>
        <w:pStyle w:val="Heading3"/>
      </w:pPr>
      <w:r w:rsidRPr="0032190F">
        <w:t>Description</w:t>
      </w:r>
    </w:p>
    <w:p w14:paraId="6AA563ED" w14:textId="77777777" w:rsidR="00A639D7" w:rsidRPr="0032190F" w:rsidRDefault="00A639D7" w:rsidP="00A639D7">
      <w:pPr>
        <w:pStyle w:val="Heading4"/>
      </w:pPr>
      <w:bookmarkStart w:id="2271" w:name="Sit_Canals_t26"/>
      <w:r w:rsidRPr="0032190F">
        <w:t>t_26</w:t>
      </w:r>
    </w:p>
    <w:bookmarkEnd w:id="2271"/>
    <w:p w14:paraId="65F773CE" w14:textId="77777777" w:rsidR="00A639D7" w:rsidRPr="0032190F" w:rsidRDefault="00A639D7" w:rsidP="00A639D7">
      <w:pPr>
        <w:rPr>
          <w:lang w:val="fr-FR"/>
        </w:rPr>
      </w:pPr>
    </w:p>
    <w:p w14:paraId="61229793" w14:textId="77777777" w:rsidR="00A639D7" w:rsidRPr="0032190F" w:rsidRDefault="00A639D7" w:rsidP="00A639D7">
      <w:pPr>
        <w:rPr>
          <w:lang w:val="fr-FR"/>
        </w:rPr>
      </w:pPr>
      <w:r w:rsidRPr="0032190F">
        <w:rPr>
          <w:lang w:val="fr-FR"/>
        </w:rPr>
        <w:t>Vase décoré (BIB 1872)</w:t>
      </w:r>
    </w:p>
    <w:p w14:paraId="071DD845" w14:textId="77777777" w:rsidR="00A639D7" w:rsidRPr="0032190F" w:rsidRDefault="00A639D7" w:rsidP="00A639D7">
      <w:pPr>
        <w:rPr>
          <w:lang w:val="fr-FR"/>
        </w:rPr>
      </w:pPr>
    </w:p>
    <w:p w14:paraId="1EFE77D4" w14:textId="77777777" w:rsidR="00A639D7" w:rsidRPr="0032190F" w:rsidRDefault="00A639D7" w:rsidP="00A639D7">
      <w:pPr>
        <w:pStyle w:val="Heading4"/>
      </w:pPr>
      <w:bookmarkStart w:id="2272" w:name="Sit_Canals_t70"/>
      <w:r w:rsidRPr="0032190F">
        <w:lastRenderedPageBreak/>
        <w:t>t_70</w:t>
      </w:r>
    </w:p>
    <w:bookmarkEnd w:id="2272"/>
    <w:p w14:paraId="2347D2AA" w14:textId="77777777" w:rsidR="00A639D7" w:rsidRPr="0032190F" w:rsidRDefault="00A639D7" w:rsidP="00A639D7">
      <w:pPr>
        <w:rPr>
          <w:lang w:val="fr-FR"/>
        </w:rPr>
      </w:pPr>
    </w:p>
    <w:p w14:paraId="156984A6" w14:textId="77777777" w:rsidR="00A639D7" w:rsidRPr="0032190F" w:rsidRDefault="00A639D7" w:rsidP="00A639D7">
      <w:pPr>
        <w:rPr>
          <w:lang w:val="fr-FR"/>
        </w:rPr>
      </w:pPr>
      <w:r w:rsidRPr="0032190F">
        <w:rPr>
          <w:lang w:val="fr-FR"/>
        </w:rPr>
        <w:t>Vase décoré (BIB 1872)</w:t>
      </w:r>
    </w:p>
    <w:p w14:paraId="0C129353" w14:textId="77777777" w:rsidR="00A639D7" w:rsidRPr="0032190F" w:rsidRDefault="00A639D7" w:rsidP="00A639D7">
      <w:pPr>
        <w:rPr>
          <w:lang w:val="fr-FR"/>
        </w:rPr>
      </w:pPr>
    </w:p>
    <w:p w14:paraId="3FAA816A" w14:textId="77777777" w:rsidR="00534939" w:rsidRPr="0032190F" w:rsidRDefault="00534939" w:rsidP="00A639D7">
      <w:pPr>
        <w:pStyle w:val="Heading4"/>
      </w:pPr>
      <w:bookmarkStart w:id="2273" w:name="Sit_Canals_t140"/>
      <w:r w:rsidRPr="0032190F">
        <w:t>t</w:t>
      </w:r>
      <w:r w:rsidR="00A639D7" w:rsidRPr="0032190F">
        <w:t>_</w:t>
      </w:r>
      <w:r w:rsidRPr="0032190F">
        <w:t>140</w:t>
      </w:r>
    </w:p>
    <w:bookmarkEnd w:id="2273"/>
    <w:p w14:paraId="0B338412" w14:textId="77777777" w:rsidR="00534939" w:rsidRPr="0032190F" w:rsidRDefault="00534939" w:rsidP="00242C0F">
      <w:pPr>
        <w:jc w:val="both"/>
        <w:rPr>
          <w:lang w:val="fr-FR"/>
        </w:rPr>
      </w:pPr>
      <w:r w:rsidRPr="0032190F">
        <w:rPr>
          <w:lang w:val="fr-FR"/>
        </w:rPr>
        <w:t xml:space="preserve">Coupe bicontronique </w:t>
      </w:r>
      <w:r w:rsidR="007A20D8" w:rsidRPr="0032190F">
        <w:rPr>
          <w:lang w:val="fr-FR"/>
        </w:rPr>
        <w:t>(</w:t>
      </w:r>
      <w:r w:rsidR="007A20D8" w:rsidRPr="0032190F">
        <w:rPr>
          <w:i/>
          <w:lang w:val="fr-FR"/>
        </w:rPr>
        <w:t>bikonische Schüssel</w:t>
      </w:r>
      <w:r w:rsidR="007A20D8" w:rsidRPr="0032190F">
        <w:rPr>
          <w:lang w:val="fr-FR"/>
        </w:rPr>
        <w:t xml:space="preserve">) </w:t>
      </w:r>
      <w:r w:rsidRPr="0032190F">
        <w:rPr>
          <w:lang w:val="fr-FR"/>
        </w:rPr>
        <w:t>à décor figuratif (BIB 1872 p. 15)</w:t>
      </w:r>
    </w:p>
    <w:p w14:paraId="525E61BB" w14:textId="77777777" w:rsidR="00A639D7" w:rsidRPr="0032190F" w:rsidRDefault="00A639D7" w:rsidP="00242C0F">
      <w:pPr>
        <w:jc w:val="both"/>
        <w:rPr>
          <w:lang w:val="fr-FR"/>
        </w:rPr>
      </w:pPr>
    </w:p>
    <w:p w14:paraId="09D82FCF" w14:textId="77777777" w:rsidR="00A639D7" w:rsidRPr="0032190F" w:rsidRDefault="00A639D7" w:rsidP="00A639D7">
      <w:pPr>
        <w:pStyle w:val="Heading4"/>
      </w:pPr>
      <w:bookmarkStart w:id="2274" w:name="Sit_Canals_t145"/>
      <w:r w:rsidRPr="0032190F">
        <w:t>t_145</w:t>
      </w:r>
    </w:p>
    <w:bookmarkEnd w:id="2274"/>
    <w:p w14:paraId="45AEC8C1" w14:textId="77777777" w:rsidR="00A639D7" w:rsidRPr="0032190F" w:rsidRDefault="00A639D7" w:rsidP="00242C0F">
      <w:pPr>
        <w:jc w:val="both"/>
        <w:rPr>
          <w:lang w:val="fr-FR"/>
        </w:rPr>
      </w:pPr>
    </w:p>
    <w:p w14:paraId="5D586290" w14:textId="77777777" w:rsidR="00A639D7" w:rsidRPr="0032190F" w:rsidRDefault="00A639D7" w:rsidP="00A639D7">
      <w:pPr>
        <w:rPr>
          <w:lang w:val="fr-FR"/>
        </w:rPr>
      </w:pPr>
      <w:r w:rsidRPr="0032190F">
        <w:rPr>
          <w:lang w:val="fr-FR"/>
        </w:rPr>
        <w:t>Vase décoré (BIB 1872)</w:t>
      </w:r>
    </w:p>
    <w:p w14:paraId="22CA0EF9" w14:textId="77777777" w:rsidR="00534939" w:rsidRPr="0032190F" w:rsidRDefault="00534939" w:rsidP="00242C0F">
      <w:pPr>
        <w:jc w:val="both"/>
        <w:rPr>
          <w:lang w:val="fr-FR"/>
        </w:rPr>
      </w:pPr>
    </w:p>
    <w:p w14:paraId="3CAD2612" w14:textId="77777777" w:rsidR="00534939" w:rsidRPr="0032190F" w:rsidRDefault="00534939" w:rsidP="00A639D7">
      <w:pPr>
        <w:pStyle w:val="Heading4"/>
      </w:pPr>
      <w:bookmarkStart w:id="2275" w:name="Sit_Canals_t159"/>
      <w:r w:rsidRPr="0032190F">
        <w:t>t</w:t>
      </w:r>
      <w:r w:rsidR="00A639D7" w:rsidRPr="0032190F">
        <w:t>_</w:t>
      </w:r>
      <w:r w:rsidRPr="0032190F">
        <w:t>159</w:t>
      </w:r>
    </w:p>
    <w:bookmarkEnd w:id="2275"/>
    <w:p w14:paraId="599A628B" w14:textId="77777777" w:rsidR="00534939" w:rsidRPr="0032190F" w:rsidRDefault="00534939" w:rsidP="00A639D7">
      <w:pPr>
        <w:jc w:val="both"/>
        <w:rPr>
          <w:lang w:val="fr-FR"/>
        </w:rPr>
      </w:pPr>
      <w:r w:rsidRPr="0032190F">
        <w:rPr>
          <w:lang w:val="fr-FR"/>
        </w:rPr>
        <w:t xml:space="preserve">Coupe bicontronique </w:t>
      </w:r>
      <w:r w:rsidR="007A20D8" w:rsidRPr="0032190F">
        <w:rPr>
          <w:lang w:val="fr-FR"/>
        </w:rPr>
        <w:t>(</w:t>
      </w:r>
      <w:r w:rsidR="007A20D8" w:rsidRPr="0032190F">
        <w:rPr>
          <w:i/>
          <w:lang w:val="fr-FR"/>
        </w:rPr>
        <w:t>bikonische Schüssel</w:t>
      </w:r>
      <w:r w:rsidR="007A20D8" w:rsidRPr="0032190F">
        <w:rPr>
          <w:lang w:val="fr-FR"/>
        </w:rPr>
        <w:t xml:space="preserve">) </w:t>
      </w:r>
      <w:r w:rsidRPr="0032190F">
        <w:rPr>
          <w:lang w:val="fr-FR"/>
        </w:rPr>
        <w:t>à décor figuratif (BIB 1872 p. 15)</w:t>
      </w:r>
      <w:r w:rsidR="00A639D7" w:rsidRPr="0032190F">
        <w:rPr>
          <w:lang w:val="fr-FR"/>
        </w:rPr>
        <w:t xml:space="preserve"> typoZipf, pas d’iconographie. « En ce qui concerne la fonction des types de vases dans le rite funéraire, on n'observe qu'une seule fois une coupe bitronconique (tombe </w:t>
      </w:r>
      <w:r w:rsidR="00A639D7" w:rsidRPr="0032190F">
        <w:rPr>
          <w:strike/>
          <w:lang w:val="fr-FR"/>
        </w:rPr>
        <w:t>152</w:t>
      </w:r>
      <w:r w:rsidR="00A639D7" w:rsidRPr="0032190F">
        <w:rPr>
          <w:lang w:val="fr-FR"/>
        </w:rPr>
        <w:t xml:space="preserve"> [159, erreur de Zipf]) qui a servi comme ossuaire (BIB 1872)</w:t>
      </w:r>
    </w:p>
    <w:p w14:paraId="12C35ED1" w14:textId="77777777" w:rsidR="00FD7FF0" w:rsidRPr="0032190F" w:rsidRDefault="00FD7FF0" w:rsidP="00534939">
      <w:pPr>
        <w:jc w:val="both"/>
        <w:rPr>
          <w:lang w:val="fr-FR"/>
        </w:rPr>
      </w:pPr>
    </w:p>
    <w:p w14:paraId="6C19361D" w14:textId="77777777" w:rsidR="00FD7FF0" w:rsidRPr="0032190F" w:rsidRDefault="00FD7FF0" w:rsidP="00A639D7">
      <w:pPr>
        <w:pStyle w:val="Heading4"/>
      </w:pPr>
      <w:bookmarkStart w:id="2276" w:name="Sit_Canals_t172"/>
      <w:r w:rsidRPr="0032190F">
        <w:t>t</w:t>
      </w:r>
      <w:r w:rsidR="00A639D7" w:rsidRPr="0032190F">
        <w:t>_</w:t>
      </w:r>
      <w:r w:rsidRPr="0032190F">
        <w:t>172</w:t>
      </w:r>
    </w:p>
    <w:bookmarkEnd w:id="2276"/>
    <w:p w14:paraId="1E3DED99" w14:textId="048BACE9" w:rsidR="00604C16" w:rsidRPr="0032190F" w:rsidRDefault="00FD7FF0" w:rsidP="00242C0F">
      <w:pPr>
        <w:jc w:val="both"/>
        <w:rPr>
          <w:lang w:val="fr-FR"/>
        </w:rPr>
      </w:pPr>
      <w:r w:rsidRPr="0032190F">
        <w:rPr>
          <w:lang w:val="fr-FR"/>
        </w:rPr>
        <w:t xml:space="preserve">Coupe de forme 13, brune, à décor incisé (BIB 1892 p. 164) de </w:t>
      </w:r>
      <w:hyperlink r:id="rId5237" w:anchor="Cul_Proto_Art_TAC_T_g_meandre" w:history="1">
        <w:r w:rsidR="00B93701" w:rsidRPr="0032190F">
          <w:rPr>
            <w:rStyle w:val="Hyperlink"/>
            <w:lang w:val="fr-FR"/>
          </w:rPr>
          <w:t>méandres</w:t>
        </w:r>
      </w:hyperlink>
      <w:r w:rsidR="00B93701" w:rsidRPr="0032190F">
        <w:rPr>
          <w:lang w:val="fr-FR"/>
        </w:rPr>
        <w:t xml:space="preserve"> </w:t>
      </w:r>
      <w:r w:rsidRPr="0032190F">
        <w:rPr>
          <w:lang w:val="fr-FR"/>
        </w:rPr>
        <w:t>(BIB 1892 fig. 123)</w:t>
      </w:r>
    </w:p>
    <w:p w14:paraId="48D0D22F" w14:textId="77777777" w:rsidR="00442803" w:rsidRPr="0032190F" w:rsidRDefault="00442803" w:rsidP="00242C0F">
      <w:pPr>
        <w:jc w:val="both"/>
        <w:rPr>
          <w:lang w:val="fr-FR"/>
        </w:rPr>
      </w:pPr>
    </w:p>
    <w:p w14:paraId="0E1C397B" w14:textId="77777777" w:rsidR="00442803" w:rsidRPr="0032190F" w:rsidRDefault="00442803" w:rsidP="00A639D7">
      <w:pPr>
        <w:pStyle w:val="Heading4"/>
      </w:pPr>
      <w:bookmarkStart w:id="2277" w:name="Sit_Canals_t175"/>
      <w:r w:rsidRPr="0032190F">
        <w:t>t</w:t>
      </w:r>
      <w:r w:rsidR="00A639D7" w:rsidRPr="0032190F">
        <w:t>_</w:t>
      </w:r>
      <w:r w:rsidRPr="0032190F">
        <w:t>175</w:t>
      </w:r>
    </w:p>
    <w:bookmarkEnd w:id="2277"/>
    <w:p w14:paraId="6BD5E671" w14:textId="7FA097B1" w:rsidR="00FD7FF0" w:rsidRPr="0032190F" w:rsidRDefault="00442803" w:rsidP="00242C0F">
      <w:pPr>
        <w:jc w:val="both"/>
        <w:rPr>
          <w:lang w:val="fr-FR"/>
        </w:rPr>
      </w:pPr>
      <w:r w:rsidRPr="0032190F">
        <w:rPr>
          <w:lang w:val="fr-FR"/>
        </w:rPr>
        <w:t xml:space="preserve">Vase de forme 7, noir, à décor incisé de </w:t>
      </w:r>
      <w:hyperlink r:id="rId5238" w:anchor="Cul_Proto_Art_TAC_T_g_meandre" w:history="1">
        <w:r w:rsidR="00B93701" w:rsidRPr="0032190F">
          <w:rPr>
            <w:rStyle w:val="Hyperlink"/>
            <w:lang w:val="fr-FR"/>
          </w:rPr>
          <w:t>méandres</w:t>
        </w:r>
      </w:hyperlink>
      <w:r w:rsidRPr="0032190F">
        <w:rPr>
          <w:lang w:val="fr-FR"/>
        </w:rPr>
        <w:t>. Trois trous superposés pratiqués avant cuisson : deux au col, un au pied. Un fragment de plat parait provenir d’un couvercle de forme 18 ayant recouvert ce vase (BIB 1892 p. 164)</w:t>
      </w:r>
    </w:p>
    <w:p w14:paraId="07F67730" w14:textId="77777777" w:rsidR="00442803" w:rsidRPr="0032190F" w:rsidRDefault="00442803" w:rsidP="00242C0F">
      <w:pPr>
        <w:jc w:val="both"/>
        <w:rPr>
          <w:lang w:val="fr-FR"/>
        </w:rPr>
      </w:pPr>
    </w:p>
    <w:p w14:paraId="154722EA" w14:textId="77777777" w:rsidR="00534939" w:rsidRPr="0032190F" w:rsidRDefault="00534939" w:rsidP="00A639D7">
      <w:pPr>
        <w:pStyle w:val="Heading4"/>
      </w:pPr>
      <w:bookmarkStart w:id="2278" w:name="Sit_Canals_t188"/>
      <w:r w:rsidRPr="0032190F">
        <w:t>t</w:t>
      </w:r>
      <w:r w:rsidR="00A639D7" w:rsidRPr="0032190F">
        <w:t>_</w:t>
      </w:r>
      <w:r w:rsidRPr="0032190F">
        <w:t>188</w:t>
      </w:r>
    </w:p>
    <w:bookmarkEnd w:id="2278"/>
    <w:p w14:paraId="65132081" w14:textId="77777777" w:rsidR="00534939" w:rsidRPr="0032190F" w:rsidRDefault="00534939" w:rsidP="00534939">
      <w:pPr>
        <w:jc w:val="both"/>
        <w:rPr>
          <w:lang w:val="fr-FR"/>
        </w:rPr>
      </w:pPr>
      <w:r w:rsidRPr="0032190F">
        <w:rPr>
          <w:lang w:val="fr-FR"/>
        </w:rPr>
        <w:t xml:space="preserve">Coupe bicontronique </w:t>
      </w:r>
      <w:r w:rsidR="007A20D8" w:rsidRPr="0032190F">
        <w:rPr>
          <w:lang w:val="fr-FR"/>
        </w:rPr>
        <w:t>(</w:t>
      </w:r>
      <w:r w:rsidR="007A20D8" w:rsidRPr="0032190F">
        <w:rPr>
          <w:i/>
          <w:lang w:val="fr-FR"/>
        </w:rPr>
        <w:t>bikonische Schüssel</w:t>
      </w:r>
      <w:r w:rsidR="007A20D8" w:rsidRPr="0032190F">
        <w:rPr>
          <w:lang w:val="fr-FR"/>
        </w:rPr>
        <w:t xml:space="preserve">) </w:t>
      </w:r>
      <w:r w:rsidRPr="0032190F">
        <w:rPr>
          <w:lang w:val="fr-FR"/>
        </w:rPr>
        <w:t>à décor figuratif (BIB 1872 p. 15)</w:t>
      </w:r>
      <w:r w:rsidR="00936CEA" w:rsidRPr="0032190F">
        <w:rPr>
          <w:lang w:val="fr-FR"/>
        </w:rPr>
        <w:t xml:space="preserve"> typoZipf, pas d’iconographie (BIB 1880 p. 638)</w:t>
      </w:r>
    </w:p>
    <w:p w14:paraId="29D2E93B" w14:textId="77777777" w:rsidR="00936CEA" w:rsidRPr="0032190F" w:rsidRDefault="00936CEA" w:rsidP="00534939">
      <w:pPr>
        <w:jc w:val="both"/>
        <w:rPr>
          <w:lang w:val="fr-FR"/>
        </w:rPr>
      </w:pPr>
    </w:p>
    <w:p w14:paraId="1B4A3349" w14:textId="77777777" w:rsidR="00936CEA" w:rsidRPr="0032190F" w:rsidRDefault="00936CEA" w:rsidP="00A639D7">
      <w:pPr>
        <w:pStyle w:val="Heading4"/>
      </w:pPr>
      <w:bookmarkStart w:id="2279" w:name="Sit_Canals_t189"/>
      <w:r w:rsidRPr="0032190F">
        <w:t>t</w:t>
      </w:r>
      <w:r w:rsidR="00A639D7" w:rsidRPr="0032190F">
        <w:t>_</w:t>
      </w:r>
      <w:r w:rsidRPr="0032190F">
        <w:t>189</w:t>
      </w:r>
    </w:p>
    <w:bookmarkEnd w:id="2279"/>
    <w:p w14:paraId="089E2980" w14:textId="77777777" w:rsidR="00936CEA" w:rsidRPr="0032190F" w:rsidRDefault="00936CEA" w:rsidP="00936CEA">
      <w:pPr>
        <w:rPr>
          <w:lang w:val="fr-FR"/>
        </w:rPr>
      </w:pPr>
      <w:r w:rsidRPr="0032190F">
        <w:rPr>
          <w:lang w:val="fr-FR"/>
        </w:rPr>
        <w:t>Petite coupe (</w:t>
      </w:r>
      <w:r w:rsidRPr="0032190F">
        <w:rPr>
          <w:i/>
          <w:lang w:val="fr-FR"/>
        </w:rPr>
        <w:t>kleine Schüssel</w:t>
      </w:r>
      <w:r w:rsidRPr="0032190F">
        <w:rPr>
          <w:lang w:val="fr-FR"/>
        </w:rPr>
        <w:t>) typoZipf, pas d’iconographie (BIB 1880 p. 638)</w:t>
      </w:r>
      <w:r w:rsidR="00781D54" w:rsidRPr="0032190F">
        <w:rPr>
          <w:lang w:val="fr-FR"/>
        </w:rPr>
        <w:t>. Un grand vase à fond plat (proabblement l’ossuaire ; un petit vase de forme 25, gris bru, décoré de cannelures et d’incisions parallèles ; une coupe de forme 12, brun rougeâtre fermée par une mince dalle de schiste et décor incisé (BIB 1892 p. 166)</w:t>
      </w:r>
    </w:p>
    <w:p w14:paraId="36AACCE5" w14:textId="77777777" w:rsidR="00936CEA" w:rsidRPr="0032190F" w:rsidRDefault="00936CEA" w:rsidP="00936CEA">
      <w:pPr>
        <w:rPr>
          <w:lang w:val="fr-FR"/>
        </w:rPr>
      </w:pPr>
    </w:p>
    <w:p w14:paraId="51834C46" w14:textId="77777777" w:rsidR="00936CEA" w:rsidRPr="0032190F" w:rsidRDefault="00936CEA" w:rsidP="00A639D7">
      <w:pPr>
        <w:pStyle w:val="Heading4"/>
      </w:pPr>
      <w:bookmarkStart w:id="2280" w:name="Sit_Canals_t210"/>
      <w:r w:rsidRPr="0032190F">
        <w:t>t</w:t>
      </w:r>
      <w:r w:rsidR="00A639D7" w:rsidRPr="0032190F">
        <w:t>_</w:t>
      </w:r>
      <w:r w:rsidRPr="0032190F">
        <w:t>210</w:t>
      </w:r>
    </w:p>
    <w:bookmarkEnd w:id="2280"/>
    <w:p w14:paraId="35120687" w14:textId="77777777" w:rsidR="00781D54" w:rsidRPr="0032190F" w:rsidRDefault="00936CEA" w:rsidP="00936CEA">
      <w:pPr>
        <w:rPr>
          <w:lang w:val="fr-FR"/>
        </w:rPr>
      </w:pPr>
      <w:r w:rsidRPr="0032190F">
        <w:rPr>
          <w:lang w:val="fr-FR"/>
        </w:rPr>
        <w:t>Coupe bicontronique (</w:t>
      </w:r>
      <w:r w:rsidRPr="0032190F">
        <w:rPr>
          <w:i/>
          <w:lang w:val="fr-FR"/>
        </w:rPr>
        <w:t>bikonische Schüssel</w:t>
      </w:r>
      <w:r w:rsidRPr="0032190F">
        <w:rPr>
          <w:lang w:val="fr-FR"/>
        </w:rPr>
        <w:t>) à décor zoomorphe (chevaux)</w:t>
      </w:r>
      <w:r w:rsidR="00781D54" w:rsidRPr="0032190F">
        <w:rPr>
          <w:lang w:val="fr-FR"/>
        </w:rPr>
        <w:t xml:space="preserve"> (BIB 1880 p. 638). </w:t>
      </w:r>
    </w:p>
    <w:p w14:paraId="0F912E81" w14:textId="77777777" w:rsidR="00781D54" w:rsidRPr="0032190F" w:rsidRDefault="00781D54" w:rsidP="00936CEA">
      <w:pPr>
        <w:rPr>
          <w:lang w:val="fr-FR"/>
        </w:rPr>
      </w:pPr>
      <w:r w:rsidRPr="0032190F">
        <w:rPr>
          <w:lang w:val="fr-FR"/>
        </w:rPr>
        <w:t>Inventaire :</w:t>
      </w:r>
    </w:p>
    <w:p w14:paraId="4FB1CCF3" w14:textId="77777777" w:rsidR="00781D54" w:rsidRPr="0032190F" w:rsidRDefault="00781D54" w:rsidP="00781D54">
      <w:pPr>
        <w:ind w:left="567"/>
        <w:rPr>
          <w:lang w:val="fr-FR"/>
        </w:rPr>
      </w:pPr>
      <w:r w:rsidRPr="0032190F">
        <w:rPr>
          <w:lang w:val="fr-FR"/>
        </w:rPr>
        <w:t xml:space="preserve">-un ossuaire de forme 3 à carène adoucie, brun foncé, à décor de légères cannelures verticales groupées 2 par 2 sur le col et de cannelures horizontales encerclant le col soulignées par une rainure ; </w:t>
      </w:r>
    </w:p>
    <w:p w14:paraId="7310680E" w14:textId="77777777" w:rsidR="00936CEA" w:rsidRPr="0032190F" w:rsidRDefault="00781D54" w:rsidP="00781D54">
      <w:pPr>
        <w:ind w:left="567"/>
        <w:rPr>
          <w:lang w:val="fr-FR"/>
        </w:rPr>
      </w:pPr>
      <w:r w:rsidRPr="0032190F">
        <w:rPr>
          <w:lang w:val="fr-FR"/>
        </w:rPr>
        <w:t>-un vase de forme 3 en poterie noire à décor de cannelures et de rainures assez profondes emplies de rouge. Le pied creux est percé d’un trou avant cuisson ;</w:t>
      </w:r>
    </w:p>
    <w:p w14:paraId="5774E2DC" w14:textId="77777777" w:rsidR="00781D54" w:rsidRPr="0032190F" w:rsidRDefault="00781D54" w:rsidP="00781D54">
      <w:pPr>
        <w:ind w:left="567"/>
        <w:rPr>
          <w:lang w:val="fr-FR"/>
        </w:rPr>
      </w:pPr>
      <w:r w:rsidRPr="0032190F">
        <w:rPr>
          <w:lang w:val="fr-FR"/>
        </w:rPr>
        <w:t>-un petit vase de forme 25, noir, à décor de cannelures et de rainures ;</w:t>
      </w:r>
    </w:p>
    <w:p w14:paraId="3A3002D7" w14:textId="77777777" w:rsidR="00781D54" w:rsidRPr="0032190F" w:rsidRDefault="00781D54" w:rsidP="00781D54">
      <w:pPr>
        <w:ind w:left="567"/>
        <w:rPr>
          <w:lang w:val="fr-FR"/>
        </w:rPr>
      </w:pPr>
      <w:r w:rsidRPr="0032190F">
        <w:rPr>
          <w:lang w:val="fr-FR"/>
        </w:rPr>
        <w:t>-épingle à tête roulée</w:t>
      </w:r>
    </w:p>
    <w:p w14:paraId="5EE9C1AE" w14:textId="77777777" w:rsidR="00781D54" w:rsidRPr="0032190F" w:rsidRDefault="00781D54" w:rsidP="00781D54">
      <w:pPr>
        <w:ind w:left="567"/>
        <w:rPr>
          <w:lang w:val="fr-FR"/>
        </w:rPr>
      </w:pPr>
      <w:r w:rsidRPr="0032190F">
        <w:rPr>
          <w:lang w:val="fr-FR"/>
        </w:rPr>
        <w:t>-petite pince à épiler</w:t>
      </w:r>
    </w:p>
    <w:p w14:paraId="48B8064E" w14:textId="77777777" w:rsidR="00781D54" w:rsidRPr="0032190F" w:rsidRDefault="00781D54" w:rsidP="00781D54">
      <w:pPr>
        <w:rPr>
          <w:lang w:val="fr-FR"/>
        </w:rPr>
      </w:pPr>
      <w:r w:rsidRPr="0032190F">
        <w:rPr>
          <w:lang w:val="fr-FR"/>
        </w:rPr>
        <w:t>(BIB 1892 p. 168-169)</w:t>
      </w:r>
    </w:p>
    <w:p w14:paraId="56D6ACDC" w14:textId="77777777" w:rsidR="00534939" w:rsidRPr="0032190F" w:rsidRDefault="00534939" w:rsidP="00534939">
      <w:pPr>
        <w:rPr>
          <w:lang w:val="fr-FR"/>
        </w:rPr>
      </w:pPr>
    </w:p>
    <w:p w14:paraId="04B25B8D" w14:textId="77777777" w:rsidR="009F4878" w:rsidRPr="0032190F" w:rsidRDefault="009F4878" w:rsidP="00426FF9">
      <w:pPr>
        <w:pStyle w:val="Heading1"/>
      </w:pPr>
      <w:bookmarkStart w:id="2281" w:name="Sit_Mailhac"/>
      <w:r w:rsidRPr="0032190F">
        <w:t>MAILHAC</w:t>
      </w:r>
      <w:bookmarkEnd w:id="2281"/>
    </w:p>
    <w:p w14:paraId="496EEBB7" w14:textId="77777777" w:rsidR="009F4878" w:rsidRPr="0032190F" w:rsidRDefault="009F4878" w:rsidP="00242C0F">
      <w:pPr>
        <w:jc w:val="both"/>
        <w:rPr>
          <w:b/>
          <w:lang w:val="fr-FR"/>
        </w:rPr>
      </w:pPr>
    </w:p>
    <w:p w14:paraId="3F55ADDD" w14:textId="1D2DA93E" w:rsidR="009F4878" w:rsidRDefault="008633A3" w:rsidP="00242C0F">
      <w:pPr>
        <w:jc w:val="both"/>
      </w:pPr>
      <w:r w:rsidRPr="0032190F">
        <w:rPr>
          <w:lang w:val="fr-FR"/>
        </w:rPr>
        <w:lastRenderedPageBreak/>
        <w:t xml:space="preserve">Le site </w:t>
      </w:r>
      <w:r w:rsidR="007734CC" w:rsidRPr="0032190F">
        <w:rPr>
          <w:lang w:val="fr-FR"/>
        </w:rPr>
        <w:t>de Mailhac (Aude</w:t>
      </w:r>
      <w:r w:rsidR="00F86EDD" w:rsidRPr="0032190F">
        <w:rPr>
          <w:lang w:val="fr-FR"/>
        </w:rPr>
        <w:t>, Languedoc</w:t>
      </w:r>
      <w:r w:rsidR="007734CC" w:rsidRPr="0032190F">
        <w:rPr>
          <w:lang w:val="fr-FR"/>
        </w:rPr>
        <w:t xml:space="preserve">), entre les contreforts du Minervois et la plaine narbonnaise, </w:t>
      </w:r>
      <w:r w:rsidRPr="0032190F">
        <w:rPr>
          <w:lang w:val="fr-FR"/>
        </w:rPr>
        <w:t xml:space="preserve">a donné son nom au </w:t>
      </w:r>
      <w:hyperlink r:id="rId5239" w:anchor="Cul_Mailhac" w:history="1">
        <w:r w:rsidR="00D346A7" w:rsidRPr="0032190F">
          <w:rPr>
            <w:rStyle w:val="Hyperlink"/>
            <w:lang w:val="fr-FR"/>
          </w:rPr>
          <w:t>M</w:t>
        </w:r>
        <w:r w:rsidRPr="0032190F">
          <w:rPr>
            <w:rStyle w:val="Hyperlink"/>
            <w:lang w:val="fr-FR"/>
          </w:rPr>
          <w:t>ailha</w:t>
        </w:r>
        <w:r w:rsidR="00454D3E" w:rsidRPr="0032190F">
          <w:rPr>
            <w:rStyle w:val="Hyperlink"/>
            <w:lang w:val="fr-FR"/>
          </w:rPr>
          <w:t>cien</w:t>
        </w:r>
      </w:hyperlink>
      <w:r w:rsidR="00776AAB" w:rsidRPr="0032190F">
        <w:rPr>
          <w:lang w:val="fr-FR"/>
        </w:rPr>
        <w:t xml:space="preserve"> </w:t>
      </w:r>
      <w:r w:rsidR="00D65A0E" w:rsidRPr="0032190F">
        <w:rPr>
          <w:lang w:val="fr-FR"/>
        </w:rPr>
        <w:t>(BIB 71 p. 25).</w:t>
      </w:r>
      <w:r w:rsidR="001A2195" w:rsidRPr="0032190F">
        <w:rPr>
          <w:lang w:val="fr-FR"/>
        </w:rPr>
        <w:t xml:space="preserve"> </w:t>
      </w:r>
      <w:r w:rsidR="001A2195">
        <w:t>Il comprend différents sites ayant pu fonctionner ensemble :</w:t>
      </w:r>
    </w:p>
    <w:p w14:paraId="54FBBDB8" w14:textId="77777777" w:rsidR="000806B9" w:rsidRDefault="000806B9" w:rsidP="00242C0F">
      <w:pPr>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23"/>
        <w:gridCol w:w="1943"/>
      </w:tblGrid>
      <w:tr w:rsidR="000806B9" w14:paraId="41A42CB5" w14:textId="77777777" w:rsidTr="00776AAB">
        <w:trPr>
          <w:jc w:val="center"/>
        </w:trPr>
        <w:tc>
          <w:tcPr>
            <w:tcW w:w="1423" w:type="dxa"/>
            <w:shd w:val="clear" w:color="auto" w:fill="auto"/>
          </w:tcPr>
          <w:p w14:paraId="58AA0BCB" w14:textId="77777777" w:rsidR="000806B9" w:rsidRDefault="000806B9" w:rsidP="008171E0">
            <w:pPr>
              <w:jc w:val="center"/>
            </w:pPr>
            <w:r>
              <w:t>culture</w:t>
            </w:r>
          </w:p>
        </w:tc>
        <w:tc>
          <w:tcPr>
            <w:tcW w:w="1943" w:type="dxa"/>
            <w:shd w:val="clear" w:color="auto" w:fill="auto"/>
          </w:tcPr>
          <w:p w14:paraId="0E933D52" w14:textId="77777777" w:rsidR="000806B9" w:rsidRDefault="000806B9" w:rsidP="008171E0">
            <w:pPr>
              <w:jc w:val="both"/>
            </w:pPr>
            <w:r>
              <w:t>sites</w:t>
            </w:r>
          </w:p>
        </w:tc>
      </w:tr>
      <w:tr w:rsidR="000806B9" w14:paraId="31F60C5E" w14:textId="77777777" w:rsidTr="00776AAB">
        <w:trPr>
          <w:jc w:val="center"/>
        </w:trPr>
        <w:tc>
          <w:tcPr>
            <w:tcW w:w="1423" w:type="dxa"/>
            <w:shd w:val="clear" w:color="auto" w:fill="auto"/>
          </w:tcPr>
          <w:p w14:paraId="52540541" w14:textId="77777777" w:rsidR="000806B9" w:rsidRDefault="000806B9" w:rsidP="008171E0">
            <w:pPr>
              <w:jc w:val="center"/>
            </w:pPr>
            <w:r>
              <w:t>Mailhac I</w:t>
            </w:r>
          </w:p>
        </w:tc>
        <w:tc>
          <w:tcPr>
            <w:tcW w:w="1943" w:type="dxa"/>
            <w:shd w:val="clear" w:color="auto" w:fill="auto"/>
          </w:tcPr>
          <w:p w14:paraId="7C5A5EDC" w14:textId="1989D0AE" w:rsidR="000806B9" w:rsidRDefault="00000000" w:rsidP="008171E0">
            <w:pPr>
              <w:jc w:val="both"/>
            </w:pPr>
            <w:hyperlink r:id="rId5240" w:anchor="Sit_Mailhac_Cayla" w:history="1">
              <w:r w:rsidR="000806B9" w:rsidRPr="00AD3C20">
                <w:rPr>
                  <w:rStyle w:val="Hyperlink"/>
                </w:rPr>
                <w:t>Cayl</w:t>
              </w:r>
              <w:r w:rsidR="000806B9">
                <w:rPr>
                  <w:rStyle w:val="Hyperlink"/>
                </w:rPr>
                <w:t>a</w:t>
              </w:r>
              <w:r w:rsidR="00776AAB">
                <w:rPr>
                  <w:rStyle w:val="Hyperlink"/>
                </w:rPr>
                <w:t xml:space="preserve"> </w:t>
              </w:r>
              <w:r w:rsidR="000806B9">
                <w:rPr>
                  <w:rStyle w:val="Hyperlink"/>
                </w:rPr>
                <w:t>I</w:t>
              </w:r>
            </w:hyperlink>
            <w:r w:rsidR="000806B9">
              <w:t xml:space="preserve">, </w:t>
            </w:r>
            <w:hyperlink r:id="rId5241" w:anchor="Sit_Mailhac_Moulin" w:history="1">
              <w:r w:rsidR="000806B9" w:rsidRPr="00AD3C20">
                <w:rPr>
                  <w:rStyle w:val="Hyperlink"/>
                </w:rPr>
                <w:t>Moulin</w:t>
              </w:r>
            </w:hyperlink>
          </w:p>
        </w:tc>
      </w:tr>
      <w:tr w:rsidR="00776AAB" w14:paraId="3ACB65F4" w14:textId="77777777" w:rsidTr="00776AAB">
        <w:trPr>
          <w:jc w:val="center"/>
        </w:trPr>
        <w:tc>
          <w:tcPr>
            <w:tcW w:w="1423" w:type="dxa"/>
            <w:shd w:val="clear" w:color="auto" w:fill="auto"/>
          </w:tcPr>
          <w:p w14:paraId="47454219" w14:textId="77777777" w:rsidR="00776AAB" w:rsidRDefault="00776AAB" w:rsidP="008171E0">
            <w:pPr>
              <w:jc w:val="center"/>
            </w:pPr>
            <w:r>
              <w:t>Mailhac II</w:t>
            </w:r>
          </w:p>
        </w:tc>
        <w:tc>
          <w:tcPr>
            <w:tcW w:w="1943" w:type="dxa"/>
            <w:shd w:val="clear" w:color="auto" w:fill="auto"/>
          </w:tcPr>
          <w:p w14:paraId="47058BA7" w14:textId="77777777" w:rsidR="00776AAB" w:rsidRDefault="00776AAB" w:rsidP="008171E0">
            <w:pPr>
              <w:jc w:val="both"/>
            </w:pPr>
          </w:p>
        </w:tc>
      </w:tr>
      <w:tr w:rsidR="00776AAB" w14:paraId="4A8C9A94" w14:textId="77777777" w:rsidTr="00776AAB">
        <w:trPr>
          <w:jc w:val="center"/>
        </w:trPr>
        <w:tc>
          <w:tcPr>
            <w:tcW w:w="1423" w:type="dxa"/>
            <w:shd w:val="clear" w:color="auto" w:fill="auto"/>
          </w:tcPr>
          <w:p w14:paraId="281304C7" w14:textId="77777777" w:rsidR="00776AAB" w:rsidRDefault="00776AAB" w:rsidP="008171E0">
            <w:pPr>
              <w:jc w:val="center"/>
            </w:pPr>
            <w:r>
              <w:t>Mailhac III</w:t>
            </w:r>
          </w:p>
        </w:tc>
        <w:tc>
          <w:tcPr>
            <w:tcW w:w="1943" w:type="dxa"/>
            <w:shd w:val="clear" w:color="auto" w:fill="auto"/>
          </w:tcPr>
          <w:p w14:paraId="7CAB168A" w14:textId="77777777" w:rsidR="00776AAB" w:rsidRDefault="00776AAB" w:rsidP="008171E0">
            <w:pPr>
              <w:jc w:val="both"/>
            </w:pPr>
          </w:p>
        </w:tc>
      </w:tr>
    </w:tbl>
    <w:p w14:paraId="0F12EFB8" w14:textId="77777777" w:rsidR="000806B9" w:rsidRDefault="000806B9" w:rsidP="00242C0F">
      <w:pPr>
        <w:jc w:val="both"/>
      </w:pPr>
      <w:r>
        <w:t>(BIB 1825 p. 395)</w:t>
      </w:r>
    </w:p>
    <w:p w14:paraId="6483120D" w14:textId="77777777" w:rsidR="00776AAB" w:rsidRDefault="00776AAB" w:rsidP="00242C0F">
      <w:pPr>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83"/>
        <w:gridCol w:w="905"/>
        <w:gridCol w:w="3609"/>
        <w:gridCol w:w="1553"/>
      </w:tblGrid>
      <w:tr w:rsidR="00776AAB" w:rsidRPr="009A6383" w14:paraId="6EDA5DD9" w14:textId="77777777" w:rsidTr="00776AAB">
        <w:trPr>
          <w:jc w:val="center"/>
        </w:trPr>
        <w:tc>
          <w:tcPr>
            <w:tcW w:w="1688" w:type="dxa"/>
            <w:gridSpan w:val="2"/>
            <w:tcBorders>
              <w:bottom w:val="nil"/>
            </w:tcBorders>
            <w:shd w:val="clear" w:color="auto" w:fill="auto"/>
          </w:tcPr>
          <w:p w14:paraId="13585D02" w14:textId="77777777" w:rsidR="00776AAB" w:rsidRPr="009A6383" w:rsidRDefault="00776AAB" w:rsidP="00776AAB">
            <w:pPr>
              <w:jc w:val="center"/>
              <w:rPr>
                <w:b/>
              </w:rPr>
            </w:pPr>
            <w:r w:rsidRPr="009A6383">
              <w:rPr>
                <w:b/>
              </w:rPr>
              <w:t>niveaux</w:t>
            </w:r>
          </w:p>
        </w:tc>
        <w:tc>
          <w:tcPr>
            <w:tcW w:w="3609" w:type="dxa"/>
            <w:vMerge w:val="restart"/>
            <w:shd w:val="clear" w:color="auto" w:fill="auto"/>
          </w:tcPr>
          <w:p w14:paraId="3FF4D8DD" w14:textId="77777777" w:rsidR="00776AAB" w:rsidRPr="009A6383" w:rsidRDefault="00776AAB" w:rsidP="00776AAB">
            <w:pPr>
              <w:jc w:val="center"/>
              <w:rPr>
                <w:b/>
              </w:rPr>
            </w:pPr>
            <w:r w:rsidRPr="009A6383">
              <w:rPr>
                <w:b/>
              </w:rPr>
              <w:t>description</w:t>
            </w:r>
          </w:p>
        </w:tc>
        <w:tc>
          <w:tcPr>
            <w:tcW w:w="1553" w:type="dxa"/>
            <w:vMerge w:val="restart"/>
            <w:vAlign w:val="center"/>
          </w:tcPr>
          <w:p w14:paraId="2F306689" w14:textId="77777777" w:rsidR="00776AAB" w:rsidRPr="009A6383" w:rsidRDefault="00776AAB" w:rsidP="00776AAB">
            <w:pPr>
              <w:jc w:val="center"/>
              <w:rPr>
                <w:b/>
              </w:rPr>
            </w:pPr>
            <w:r w:rsidRPr="009A6383">
              <w:rPr>
                <w:b/>
              </w:rPr>
              <w:t>datations</w:t>
            </w:r>
          </w:p>
        </w:tc>
      </w:tr>
      <w:tr w:rsidR="00776AAB" w:rsidRPr="00776AAB" w14:paraId="5C3437CD" w14:textId="77777777" w:rsidTr="00776AAB">
        <w:trPr>
          <w:jc w:val="center"/>
        </w:trPr>
        <w:tc>
          <w:tcPr>
            <w:tcW w:w="783" w:type="dxa"/>
            <w:tcBorders>
              <w:top w:val="nil"/>
              <w:right w:val="nil"/>
            </w:tcBorders>
            <w:shd w:val="clear" w:color="auto" w:fill="auto"/>
            <w:vAlign w:val="center"/>
          </w:tcPr>
          <w:p w14:paraId="4A4F43FE" w14:textId="77777777" w:rsidR="00776AAB" w:rsidRPr="00776AAB" w:rsidRDefault="00776AAB" w:rsidP="00776AAB">
            <w:pPr>
              <w:jc w:val="center"/>
              <w:rPr>
                <w:sz w:val="20"/>
              </w:rPr>
            </w:pPr>
            <w:r w:rsidRPr="00776AAB">
              <w:rPr>
                <w:sz w:val="20"/>
              </w:rPr>
              <w:t>Cayla</w:t>
            </w:r>
          </w:p>
        </w:tc>
        <w:tc>
          <w:tcPr>
            <w:tcW w:w="905" w:type="dxa"/>
            <w:tcBorders>
              <w:top w:val="nil"/>
              <w:left w:val="nil"/>
            </w:tcBorders>
            <w:shd w:val="clear" w:color="auto" w:fill="auto"/>
            <w:vAlign w:val="center"/>
          </w:tcPr>
          <w:p w14:paraId="5DF05258" w14:textId="77777777" w:rsidR="00776AAB" w:rsidRPr="00776AAB" w:rsidRDefault="00776AAB" w:rsidP="00776AAB">
            <w:pPr>
              <w:jc w:val="center"/>
              <w:rPr>
                <w:sz w:val="20"/>
              </w:rPr>
            </w:pPr>
            <w:r>
              <w:rPr>
                <w:sz w:val="20"/>
              </w:rPr>
              <w:t>Moulin</w:t>
            </w:r>
          </w:p>
        </w:tc>
        <w:tc>
          <w:tcPr>
            <w:tcW w:w="3609" w:type="dxa"/>
            <w:vMerge/>
            <w:shd w:val="clear" w:color="auto" w:fill="auto"/>
          </w:tcPr>
          <w:p w14:paraId="6793E976" w14:textId="77777777" w:rsidR="00776AAB" w:rsidRPr="00776AAB" w:rsidRDefault="00776AAB" w:rsidP="00776AAB">
            <w:pPr>
              <w:jc w:val="both"/>
              <w:rPr>
                <w:b/>
                <w:sz w:val="20"/>
                <w:szCs w:val="22"/>
              </w:rPr>
            </w:pPr>
          </w:p>
        </w:tc>
        <w:tc>
          <w:tcPr>
            <w:tcW w:w="1553" w:type="dxa"/>
            <w:vMerge/>
            <w:vAlign w:val="center"/>
          </w:tcPr>
          <w:p w14:paraId="3070387F" w14:textId="77777777" w:rsidR="00776AAB" w:rsidRPr="00776AAB" w:rsidRDefault="00776AAB" w:rsidP="00776AAB">
            <w:pPr>
              <w:jc w:val="center"/>
              <w:rPr>
                <w:b/>
                <w:sz w:val="20"/>
              </w:rPr>
            </w:pPr>
          </w:p>
        </w:tc>
      </w:tr>
      <w:tr w:rsidR="00776AAB" w14:paraId="42A28509" w14:textId="77777777" w:rsidTr="00776AAB">
        <w:trPr>
          <w:jc w:val="center"/>
        </w:trPr>
        <w:tc>
          <w:tcPr>
            <w:tcW w:w="783" w:type="dxa"/>
            <w:vMerge w:val="restart"/>
            <w:shd w:val="clear" w:color="auto" w:fill="auto"/>
            <w:vAlign w:val="center"/>
          </w:tcPr>
          <w:p w14:paraId="5A4DA13E" w14:textId="77777777" w:rsidR="00776AAB" w:rsidRDefault="00776AAB" w:rsidP="00776AAB">
            <w:pPr>
              <w:jc w:val="center"/>
            </w:pPr>
            <w:r>
              <w:t>II</w:t>
            </w:r>
          </w:p>
        </w:tc>
        <w:tc>
          <w:tcPr>
            <w:tcW w:w="905" w:type="dxa"/>
            <w:shd w:val="clear" w:color="auto" w:fill="auto"/>
            <w:vAlign w:val="center"/>
          </w:tcPr>
          <w:p w14:paraId="6F2FA555" w14:textId="77777777" w:rsidR="00776AAB" w:rsidRDefault="00776AAB" w:rsidP="00776AAB">
            <w:pPr>
              <w:jc w:val="center"/>
            </w:pPr>
            <w:r>
              <w:t>IIb</w:t>
            </w:r>
          </w:p>
        </w:tc>
        <w:tc>
          <w:tcPr>
            <w:tcW w:w="3609" w:type="dxa"/>
            <w:shd w:val="clear" w:color="auto" w:fill="auto"/>
          </w:tcPr>
          <w:p w14:paraId="11E6979B" w14:textId="55FEC7BF" w:rsidR="00776AAB" w:rsidRPr="00191B23" w:rsidRDefault="00776AAB" w:rsidP="00776AAB">
            <w:pPr>
              <w:jc w:val="both"/>
              <w:rPr>
                <w:sz w:val="22"/>
                <w:szCs w:val="22"/>
              </w:rPr>
            </w:pPr>
            <w:r w:rsidRPr="00191B23">
              <w:rPr>
                <w:sz w:val="22"/>
                <w:szCs w:val="22"/>
              </w:rPr>
              <w:t xml:space="preserve">perchement, fortifications, </w:t>
            </w:r>
            <w:hyperlink r:id="rId5242" w:anchor="Cul_Oppidum" w:history="1">
              <w:r w:rsidR="00900011" w:rsidRPr="00441F30">
                <w:rPr>
                  <w:rStyle w:val="Hyperlink"/>
                </w:rPr>
                <w:t>oppidum</w:t>
              </w:r>
            </w:hyperlink>
          </w:p>
        </w:tc>
        <w:tc>
          <w:tcPr>
            <w:tcW w:w="1553" w:type="dxa"/>
            <w:vAlign w:val="center"/>
          </w:tcPr>
          <w:p w14:paraId="5652D42C" w14:textId="77777777" w:rsidR="00776AAB" w:rsidRPr="00191B23" w:rsidRDefault="00776AAB" w:rsidP="00776AAB">
            <w:pPr>
              <w:jc w:val="center"/>
              <w:rPr>
                <w:sz w:val="22"/>
                <w:szCs w:val="22"/>
              </w:rPr>
            </w:pPr>
            <w:r>
              <w:t>525-475/450</w:t>
            </w:r>
          </w:p>
        </w:tc>
      </w:tr>
      <w:tr w:rsidR="00776AAB" w14:paraId="6DCB0B59" w14:textId="77777777" w:rsidTr="00776AAB">
        <w:trPr>
          <w:jc w:val="center"/>
        </w:trPr>
        <w:tc>
          <w:tcPr>
            <w:tcW w:w="783" w:type="dxa"/>
            <w:vMerge/>
            <w:shd w:val="clear" w:color="auto" w:fill="auto"/>
            <w:vAlign w:val="center"/>
          </w:tcPr>
          <w:p w14:paraId="6FD67712" w14:textId="77777777" w:rsidR="00776AAB" w:rsidRDefault="00776AAB" w:rsidP="00776AAB">
            <w:pPr>
              <w:jc w:val="center"/>
            </w:pPr>
          </w:p>
        </w:tc>
        <w:tc>
          <w:tcPr>
            <w:tcW w:w="905" w:type="dxa"/>
            <w:shd w:val="clear" w:color="auto" w:fill="auto"/>
            <w:vAlign w:val="center"/>
          </w:tcPr>
          <w:p w14:paraId="11A2CE59" w14:textId="77777777" w:rsidR="00776AAB" w:rsidRDefault="00776AAB" w:rsidP="00776AAB">
            <w:pPr>
              <w:jc w:val="center"/>
            </w:pPr>
            <w:r>
              <w:t>IIa</w:t>
            </w:r>
          </w:p>
        </w:tc>
        <w:tc>
          <w:tcPr>
            <w:tcW w:w="3609" w:type="dxa"/>
            <w:shd w:val="clear" w:color="auto" w:fill="auto"/>
          </w:tcPr>
          <w:p w14:paraId="2DD2F9E2" w14:textId="77777777" w:rsidR="00776AAB" w:rsidRPr="00191B23" w:rsidRDefault="00776AAB" w:rsidP="00776AAB">
            <w:pPr>
              <w:jc w:val="both"/>
              <w:rPr>
                <w:sz w:val="22"/>
                <w:szCs w:val="22"/>
              </w:rPr>
            </w:pPr>
            <w:r w:rsidRPr="0032190F">
              <w:rPr>
                <w:sz w:val="22"/>
                <w:szCs w:val="22"/>
                <w:lang w:val="fr-FR"/>
              </w:rPr>
              <w:t xml:space="preserve">installation bas de pente dans la continuité des périodes précédentes (Bz final 3b). </w:t>
            </w:r>
            <w:r w:rsidRPr="00191B23">
              <w:rPr>
                <w:sz w:val="22"/>
                <w:szCs w:val="22"/>
              </w:rPr>
              <w:t>Rares implantations sur le plateau</w:t>
            </w:r>
          </w:p>
        </w:tc>
        <w:tc>
          <w:tcPr>
            <w:tcW w:w="1553" w:type="dxa"/>
            <w:vAlign w:val="center"/>
          </w:tcPr>
          <w:p w14:paraId="11C92CDE" w14:textId="77777777" w:rsidR="00776AAB" w:rsidRPr="00191B23" w:rsidRDefault="00776AAB" w:rsidP="00776AAB">
            <w:pPr>
              <w:jc w:val="center"/>
              <w:rPr>
                <w:sz w:val="22"/>
                <w:szCs w:val="22"/>
              </w:rPr>
            </w:pPr>
            <w:r>
              <w:t>575-525 aec</w:t>
            </w:r>
          </w:p>
        </w:tc>
      </w:tr>
      <w:tr w:rsidR="00776AAB" w14:paraId="06034937" w14:textId="77777777" w:rsidTr="00776AAB">
        <w:trPr>
          <w:jc w:val="center"/>
        </w:trPr>
        <w:tc>
          <w:tcPr>
            <w:tcW w:w="1688" w:type="dxa"/>
            <w:gridSpan w:val="2"/>
            <w:shd w:val="clear" w:color="auto" w:fill="auto"/>
            <w:vAlign w:val="center"/>
          </w:tcPr>
          <w:p w14:paraId="217F5935" w14:textId="77777777" w:rsidR="00776AAB" w:rsidRDefault="00776AAB" w:rsidP="00776AAB">
            <w:pPr>
              <w:jc w:val="center"/>
            </w:pPr>
            <w:r>
              <w:t>I</w:t>
            </w:r>
          </w:p>
        </w:tc>
        <w:tc>
          <w:tcPr>
            <w:tcW w:w="3609" w:type="dxa"/>
            <w:shd w:val="clear" w:color="auto" w:fill="auto"/>
          </w:tcPr>
          <w:p w14:paraId="2D8E141B" w14:textId="77777777" w:rsidR="00776AAB" w:rsidRPr="00191B23" w:rsidRDefault="00776AAB" w:rsidP="00776AAB">
            <w:pPr>
              <w:jc w:val="both"/>
              <w:rPr>
                <w:sz w:val="22"/>
                <w:szCs w:val="22"/>
              </w:rPr>
            </w:pPr>
            <w:r>
              <w:rPr>
                <w:sz w:val="22"/>
                <w:szCs w:val="22"/>
              </w:rPr>
              <w:t>BF</w:t>
            </w:r>
            <w:r w:rsidRPr="00191B23">
              <w:rPr>
                <w:sz w:val="22"/>
                <w:szCs w:val="22"/>
              </w:rPr>
              <w:t xml:space="preserve"> 3b</w:t>
            </w:r>
          </w:p>
        </w:tc>
        <w:tc>
          <w:tcPr>
            <w:tcW w:w="1553" w:type="dxa"/>
            <w:vAlign w:val="center"/>
          </w:tcPr>
          <w:p w14:paraId="3EA61F15" w14:textId="77777777" w:rsidR="00776AAB" w:rsidRPr="00191B23" w:rsidRDefault="00776AAB" w:rsidP="00776AAB">
            <w:pPr>
              <w:jc w:val="center"/>
              <w:rPr>
                <w:sz w:val="22"/>
                <w:szCs w:val="22"/>
              </w:rPr>
            </w:pPr>
          </w:p>
        </w:tc>
      </w:tr>
    </w:tbl>
    <w:p w14:paraId="471C7BA0" w14:textId="77777777" w:rsidR="00776AAB" w:rsidRDefault="00776AAB" w:rsidP="00776AAB">
      <w:pPr>
        <w:jc w:val="both"/>
      </w:pPr>
      <w:r>
        <w:t xml:space="preserve"> (BIB 1834, BIB 1858).</w:t>
      </w:r>
    </w:p>
    <w:p w14:paraId="2ABF8F41" w14:textId="77777777" w:rsidR="00776AAB" w:rsidRDefault="00776AAB" w:rsidP="00242C0F">
      <w:pPr>
        <w:jc w:val="both"/>
      </w:pPr>
    </w:p>
    <w:p w14:paraId="11E77A32" w14:textId="77777777" w:rsidR="001A2195" w:rsidRDefault="001A2195" w:rsidP="00242C0F">
      <w:pPr>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6"/>
        <w:gridCol w:w="1283"/>
        <w:gridCol w:w="2542"/>
      </w:tblGrid>
      <w:tr w:rsidR="00AD3C20" w:rsidRPr="00AD3C20" w14:paraId="313A7468" w14:textId="77777777" w:rsidTr="00776AAB">
        <w:trPr>
          <w:trHeight w:val="310"/>
          <w:jc w:val="center"/>
        </w:trPr>
        <w:tc>
          <w:tcPr>
            <w:tcW w:w="1876" w:type="dxa"/>
            <w:shd w:val="clear" w:color="auto" w:fill="auto"/>
            <w:vAlign w:val="center"/>
          </w:tcPr>
          <w:p w14:paraId="784791E0" w14:textId="77777777" w:rsidR="00AD3C20" w:rsidRPr="00AD3C20" w:rsidRDefault="00AD3C20" w:rsidP="00F97F35">
            <w:pPr>
              <w:jc w:val="center"/>
              <w:rPr>
                <w:b/>
              </w:rPr>
            </w:pPr>
            <w:r w:rsidRPr="00AD3C20">
              <w:rPr>
                <w:b/>
              </w:rPr>
              <w:t>site</w:t>
            </w:r>
          </w:p>
        </w:tc>
        <w:tc>
          <w:tcPr>
            <w:tcW w:w="1283" w:type="dxa"/>
            <w:shd w:val="clear" w:color="auto" w:fill="auto"/>
            <w:vAlign w:val="center"/>
          </w:tcPr>
          <w:p w14:paraId="6CB423AD" w14:textId="77777777" w:rsidR="00AD3C20" w:rsidRPr="00AD3C20" w:rsidRDefault="00AD3C20" w:rsidP="00F97F35">
            <w:pPr>
              <w:jc w:val="center"/>
              <w:rPr>
                <w:b/>
              </w:rPr>
            </w:pPr>
            <w:r w:rsidRPr="00AD3C20">
              <w:rPr>
                <w:b/>
              </w:rPr>
              <w:t>nature</w:t>
            </w:r>
          </w:p>
        </w:tc>
        <w:tc>
          <w:tcPr>
            <w:tcW w:w="2542" w:type="dxa"/>
            <w:shd w:val="clear" w:color="auto" w:fill="auto"/>
            <w:vAlign w:val="center"/>
          </w:tcPr>
          <w:p w14:paraId="55C993DD" w14:textId="77777777" w:rsidR="00AD3C20" w:rsidRPr="00AD3C20" w:rsidRDefault="00AD3C20" w:rsidP="00F97F35">
            <w:pPr>
              <w:jc w:val="center"/>
              <w:rPr>
                <w:b/>
              </w:rPr>
            </w:pPr>
            <w:r w:rsidRPr="00AD3C20">
              <w:rPr>
                <w:b/>
              </w:rPr>
              <w:t>période</w:t>
            </w:r>
            <w:r w:rsidR="00776AAB">
              <w:rPr>
                <w:b/>
              </w:rPr>
              <w:t>s représentées</w:t>
            </w:r>
          </w:p>
        </w:tc>
      </w:tr>
      <w:tr w:rsidR="00F97F35" w14:paraId="1BB0C49F" w14:textId="77777777" w:rsidTr="00776AAB">
        <w:trPr>
          <w:trHeight w:val="310"/>
          <w:jc w:val="center"/>
        </w:trPr>
        <w:tc>
          <w:tcPr>
            <w:tcW w:w="1876" w:type="dxa"/>
            <w:vMerge w:val="restart"/>
            <w:shd w:val="clear" w:color="auto" w:fill="auto"/>
            <w:vAlign w:val="center"/>
          </w:tcPr>
          <w:p w14:paraId="2A907B92" w14:textId="7D437434" w:rsidR="00F97F35" w:rsidRDefault="00000000" w:rsidP="00F97F35">
            <w:pPr>
              <w:jc w:val="center"/>
            </w:pPr>
            <w:hyperlink r:id="rId5243" w:anchor="Sit_Mailhac_Cayla" w:history="1">
              <w:r w:rsidR="00F97F35" w:rsidRPr="00AD3C20">
                <w:rPr>
                  <w:rStyle w:val="Hyperlink"/>
                </w:rPr>
                <w:t>Cayla</w:t>
              </w:r>
            </w:hyperlink>
          </w:p>
        </w:tc>
        <w:tc>
          <w:tcPr>
            <w:tcW w:w="1283" w:type="dxa"/>
            <w:vMerge w:val="restart"/>
            <w:shd w:val="clear" w:color="auto" w:fill="auto"/>
            <w:vAlign w:val="center"/>
          </w:tcPr>
          <w:p w14:paraId="03E155F3" w14:textId="77777777" w:rsidR="00F97F35" w:rsidRDefault="00F97F35" w:rsidP="00F97F35">
            <w:pPr>
              <w:jc w:val="center"/>
            </w:pPr>
            <w:r>
              <w:t>habitat</w:t>
            </w:r>
          </w:p>
        </w:tc>
        <w:tc>
          <w:tcPr>
            <w:tcW w:w="2542" w:type="dxa"/>
            <w:shd w:val="clear" w:color="auto" w:fill="auto"/>
            <w:vAlign w:val="center"/>
          </w:tcPr>
          <w:p w14:paraId="76AB10CF" w14:textId="77777777" w:rsidR="00F97F35" w:rsidRDefault="00F97F35" w:rsidP="00F97F35">
            <w:pPr>
              <w:jc w:val="center"/>
            </w:pPr>
            <w:r>
              <w:t>Mailhacien</w:t>
            </w:r>
          </w:p>
        </w:tc>
      </w:tr>
      <w:tr w:rsidR="00F97F35" w14:paraId="207ED656" w14:textId="77777777" w:rsidTr="00776AAB">
        <w:trPr>
          <w:trHeight w:val="310"/>
          <w:jc w:val="center"/>
        </w:trPr>
        <w:tc>
          <w:tcPr>
            <w:tcW w:w="1876" w:type="dxa"/>
            <w:vMerge/>
            <w:shd w:val="clear" w:color="auto" w:fill="auto"/>
            <w:vAlign w:val="center"/>
          </w:tcPr>
          <w:p w14:paraId="6773BF22" w14:textId="77777777" w:rsidR="00F97F35" w:rsidRDefault="00F97F35" w:rsidP="00F97F35">
            <w:pPr>
              <w:jc w:val="center"/>
            </w:pPr>
          </w:p>
        </w:tc>
        <w:tc>
          <w:tcPr>
            <w:tcW w:w="1283" w:type="dxa"/>
            <w:vMerge/>
            <w:shd w:val="clear" w:color="auto" w:fill="auto"/>
            <w:vAlign w:val="center"/>
          </w:tcPr>
          <w:p w14:paraId="5E785E1B" w14:textId="77777777" w:rsidR="00F97F35" w:rsidRDefault="00F97F35" w:rsidP="00F97F35">
            <w:pPr>
              <w:jc w:val="center"/>
            </w:pPr>
          </w:p>
        </w:tc>
        <w:tc>
          <w:tcPr>
            <w:tcW w:w="2542" w:type="dxa"/>
            <w:shd w:val="clear" w:color="auto" w:fill="auto"/>
            <w:vAlign w:val="center"/>
          </w:tcPr>
          <w:p w14:paraId="4ABF1B15" w14:textId="77777777" w:rsidR="00F97F35" w:rsidRDefault="00F97F35" w:rsidP="00F97F35">
            <w:pPr>
              <w:jc w:val="center"/>
            </w:pPr>
            <w:r>
              <w:t>Grand-Bassin II</w:t>
            </w:r>
          </w:p>
        </w:tc>
      </w:tr>
      <w:tr w:rsidR="001A2195" w:rsidRPr="00497511" w14:paraId="3FD1822F" w14:textId="77777777" w:rsidTr="00776AAB">
        <w:trPr>
          <w:jc w:val="center"/>
        </w:trPr>
        <w:tc>
          <w:tcPr>
            <w:tcW w:w="1876" w:type="dxa"/>
            <w:shd w:val="clear" w:color="auto" w:fill="auto"/>
            <w:vAlign w:val="center"/>
          </w:tcPr>
          <w:p w14:paraId="3CF175B0" w14:textId="137FF5C9" w:rsidR="001A2195" w:rsidRDefault="00000000" w:rsidP="00F97F35">
            <w:pPr>
              <w:jc w:val="center"/>
            </w:pPr>
            <w:hyperlink r:id="rId5244" w:anchor="Sit_Mailhac_Moulin" w:history="1">
              <w:r w:rsidR="001A2195" w:rsidRPr="00AD3C20">
                <w:rPr>
                  <w:rStyle w:val="Hyperlink"/>
                </w:rPr>
                <w:t>Moulin</w:t>
              </w:r>
            </w:hyperlink>
          </w:p>
        </w:tc>
        <w:tc>
          <w:tcPr>
            <w:tcW w:w="1283" w:type="dxa"/>
            <w:shd w:val="clear" w:color="auto" w:fill="auto"/>
            <w:vAlign w:val="center"/>
          </w:tcPr>
          <w:p w14:paraId="163CAF9D" w14:textId="77777777" w:rsidR="001A2195" w:rsidRDefault="001A2195" w:rsidP="00F97F35">
            <w:pPr>
              <w:jc w:val="center"/>
            </w:pPr>
            <w:r>
              <w:t>nécropole</w:t>
            </w:r>
          </w:p>
        </w:tc>
        <w:tc>
          <w:tcPr>
            <w:tcW w:w="2542" w:type="dxa"/>
            <w:shd w:val="clear" w:color="auto" w:fill="auto"/>
            <w:vAlign w:val="center"/>
          </w:tcPr>
          <w:p w14:paraId="3129E93C" w14:textId="77777777" w:rsidR="001A2195" w:rsidRPr="0032190F" w:rsidRDefault="006807E5" w:rsidP="00F97F35">
            <w:pPr>
              <w:jc w:val="center"/>
              <w:rPr>
                <w:lang w:val="fr-FR"/>
              </w:rPr>
            </w:pPr>
            <w:r w:rsidRPr="0032190F">
              <w:rPr>
                <w:lang w:val="fr-FR"/>
              </w:rPr>
              <w:t>Mailhac</w:t>
            </w:r>
            <w:r w:rsidR="000806B9" w:rsidRPr="0032190F">
              <w:rPr>
                <w:lang w:val="fr-FR"/>
              </w:rPr>
              <w:t xml:space="preserve"> I</w:t>
            </w:r>
          </w:p>
          <w:p w14:paraId="2FE57C6A" w14:textId="29BEB69B" w:rsidR="00C31D13" w:rsidRPr="0032190F" w:rsidRDefault="00000000" w:rsidP="00F97F35">
            <w:pPr>
              <w:jc w:val="center"/>
              <w:rPr>
                <w:lang w:val="fr-FR"/>
              </w:rPr>
            </w:pPr>
            <w:hyperlink r:id="rId5245" w:anchor="Cul_Transition_Periode" w:history="1">
              <w:r w:rsidR="00C31D13" w:rsidRPr="0032190F">
                <w:rPr>
                  <w:rStyle w:val="Hyperlink"/>
                  <w:lang w:val="fr-FR"/>
                </w:rPr>
                <w:t>période de transition</w:t>
              </w:r>
            </w:hyperlink>
          </w:p>
          <w:p w14:paraId="11E2AB47" w14:textId="77777777" w:rsidR="00F97F35" w:rsidRPr="0032190F" w:rsidRDefault="00F97F35" w:rsidP="00F97F35">
            <w:pPr>
              <w:jc w:val="center"/>
              <w:rPr>
                <w:lang w:val="fr-FR"/>
              </w:rPr>
            </w:pPr>
            <w:r w:rsidRPr="0032190F">
              <w:rPr>
                <w:lang w:val="fr-FR"/>
              </w:rPr>
              <w:t>1</w:t>
            </w:r>
            <w:r w:rsidRPr="0032190F">
              <w:rPr>
                <w:vertAlign w:val="superscript"/>
                <w:lang w:val="fr-FR"/>
              </w:rPr>
              <w:t>e</w:t>
            </w:r>
            <w:r w:rsidRPr="0032190F">
              <w:rPr>
                <w:lang w:val="fr-FR"/>
              </w:rPr>
              <w:t xml:space="preserve"> âge du fer</w:t>
            </w:r>
          </w:p>
        </w:tc>
      </w:tr>
      <w:tr w:rsidR="001A2195" w14:paraId="01F163B4" w14:textId="77777777" w:rsidTr="00776AAB">
        <w:trPr>
          <w:jc w:val="center"/>
        </w:trPr>
        <w:tc>
          <w:tcPr>
            <w:tcW w:w="1876" w:type="dxa"/>
            <w:shd w:val="clear" w:color="auto" w:fill="auto"/>
            <w:vAlign w:val="center"/>
          </w:tcPr>
          <w:p w14:paraId="637C122C" w14:textId="777B3B6D" w:rsidR="001A2195" w:rsidRDefault="00000000" w:rsidP="00F97F35">
            <w:pPr>
              <w:jc w:val="center"/>
            </w:pPr>
            <w:hyperlink r:id="rId5246" w:anchor="Sit_Mailhac_Traversant" w:history="1">
              <w:r w:rsidR="001A2195" w:rsidRPr="00AD3C20">
                <w:rPr>
                  <w:rStyle w:val="Hyperlink"/>
                </w:rPr>
                <w:t>Traversant</w:t>
              </w:r>
            </w:hyperlink>
          </w:p>
        </w:tc>
        <w:tc>
          <w:tcPr>
            <w:tcW w:w="1283" w:type="dxa"/>
            <w:shd w:val="clear" w:color="auto" w:fill="auto"/>
            <w:vAlign w:val="center"/>
          </w:tcPr>
          <w:p w14:paraId="29D21EAB" w14:textId="77777777" w:rsidR="001A2195" w:rsidRDefault="00D346A7" w:rsidP="00F97F35">
            <w:pPr>
              <w:jc w:val="center"/>
            </w:pPr>
            <w:r>
              <w:t>habitat</w:t>
            </w:r>
          </w:p>
        </w:tc>
        <w:tc>
          <w:tcPr>
            <w:tcW w:w="2542" w:type="dxa"/>
            <w:shd w:val="clear" w:color="auto" w:fill="auto"/>
            <w:vAlign w:val="center"/>
          </w:tcPr>
          <w:p w14:paraId="7CEF432F" w14:textId="77777777" w:rsidR="001A2195" w:rsidRDefault="001A2195" w:rsidP="00F97F35">
            <w:pPr>
              <w:jc w:val="center"/>
            </w:pPr>
            <w:r>
              <w:t>7</w:t>
            </w:r>
            <w:r w:rsidRPr="005A1ABC">
              <w:rPr>
                <w:vertAlign w:val="superscript"/>
              </w:rPr>
              <w:t>e</w:t>
            </w:r>
            <w:r>
              <w:t xml:space="preserve"> s. aec</w:t>
            </w:r>
          </w:p>
        </w:tc>
      </w:tr>
      <w:tr w:rsidR="001A2195" w14:paraId="714B3060" w14:textId="77777777" w:rsidTr="00776AAB">
        <w:trPr>
          <w:jc w:val="center"/>
        </w:trPr>
        <w:tc>
          <w:tcPr>
            <w:tcW w:w="1876" w:type="dxa"/>
            <w:shd w:val="clear" w:color="auto" w:fill="auto"/>
            <w:vAlign w:val="center"/>
          </w:tcPr>
          <w:p w14:paraId="248AAD29" w14:textId="45FA0C83" w:rsidR="001A2195" w:rsidRPr="00F97F35" w:rsidRDefault="00000000" w:rsidP="00F97F35">
            <w:pPr>
              <w:jc w:val="center"/>
              <w:rPr>
                <w:lang w:val="en-GB"/>
              </w:rPr>
            </w:pPr>
            <w:hyperlink r:id="rId5247" w:anchor="Sit_Mailhac_Grand_Bassin_I" w:history="1">
              <w:r w:rsidR="001A2195" w:rsidRPr="00F97F35">
                <w:rPr>
                  <w:rStyle w:val="Hyperlink"/>
                </w:rPr>
                <w:t>Grand-Bassin I</w:t>
              </w:r>
            </w:hyperlink>
          </w:p>
        </w:tc>
        <w:tc>
          <w:tcPr>
            <w:tcW w:w="1283" w:type="dxa"/>
            <w:shd w:val="clear" w:color="auto" w:fill="auto"/>
            <w:vAlign w:val="center"/>
          </w:tcPr>
          <w:p w14:paraId="7721BD48" w14:textId="77777777" w:rsidR="001A2195" w:rsidRDefault="001A2195" w:rsidP="00F97F35">
            <w:pPr>
              <w:jc w:val="center"/>
            </w:pPr>
            <w:r>
              <w:t>nécropole</w:t>
            </w:r>
          </w:p>
        </w:tc>
        <w:tc>
          <w:tcPr>
            <w:tcW w:w="2542" w:type="dxa"/>
            <w:shd w:val="clear" w:color="auto" w:fill="auto"/>
            <w:vAlign w:val="center"/>
          </w:tcPr>
          <w:p w14:paraId="64677D9F" w14:textId="77777777" w:rsidR="001A2195" w:rsidRDefault="001A2195" w:rsidP="00F97F35">
            <w:pPr>
              <w:jc w:val="center"/>
            </w:pPr>
            <w:r>
              <w:t>750-575 aec</w:t>
            </w:r>
          </w:p>
        </w:tc>
      </w:tr>
      <w:tr w:rsidR="001A2195" w14:paraId="29AAD303" w14:textId="77777777" w:rsidTr="00776AAB">
        <w:trPr>
          <w:jc w:val="center"/>
        </w:trPr>
        <w:tc>
          <w:tcPr>
            <w:tcW w:w="1876" w:type="dxa"/>
            <w:shd w:val="clear" w:color="auto" w:fill="auto"/>
            <w:vAlign w:val="center"/>
          </w:tcPr>
          <w:p w14:paraId="6C8BB720" w14:textId="350F1723" w:rsidR="001A2195" w:rsidRDefault="00000000" w:rsidP="00F97F35">
            <w:pPr>
              <w:jc w:val="center"/>
            </w:pPr>
            <w:hyperlink r:id="rId5248" w:anchor="Sit_Mailhac_Grand_Bassin_II" w:history="1">
              <w:r w:rsidR="001A2195" w:rsidRPr="00AD3C20">
                <w:rPr>
                  <w:rStyle w:val="Hyperlink"/>
                </w:rPr>
                <w:t>Grand-Bassin II</w:t>
              </w:r>
            </w:hyperlink>
          </w:p>
        </w:tc>
        <w:tc>
          <w:tcPr>
            <w:tcW w:w="1283" w:type="dxa"/>
            <w:shd w:val="clear" w:color="auto" w:fill="auto"/>
            <w:vAlign w:val="center"/>
          </w:tcPr>
          <w:p w14:paraId="46FD4853" w14:textId="77777777" w:rsidR="001A2195" w:rsidRDefault="001A2195" w:rsidP="00F97F35">
            <w:pPr>
              <w:jc w:val="center"/>
            </w:pPr>
            <w:r>
              <w:t>nécropole</w:t>
            </w:r>
          </w:p>
        </w:tc>
        <w:tc>
          <w:tcPr>
            <w:tcW w:w="2542" w:type="dxa"/>
            <w:shd w:val="clear" w:color="auto" w:fill="auto"/>
            <w:vAlign w:val="center"/>
          </w:tcPr>
          <w:p w14:paraId="7DCC822C" w14:textId="77777777" w:rsidR="001A2195" w:rsidRDefault="001A2195" w:rsidP="00F97F35">
            <w:pPr>
              <w:jc w:val="center"/>
            </w:pPr>
            <w:r>
              <w:t>// Cayla</w:t>
            </w:r>
          </w:p>
        </w:tc>
      </w:tr>
    </w:tbl>
    <w:p w14:paraId="196DEBD7" w14:textId="77777777" w:rsidR="001A2195" w:rsidRDefault="001A2195" w:rsidP="00242C0F">
      <w:pPr>
        <w:jc w:val="both"/>
      </w:pPr>
    </w:p>
    <w:p w14:paraId="28FD511A" w14:textId="77777777" w:rsidR="009F4878" w:rsidRDefault="009F4878" w:rsidP="00242C0F">
      <w:pPr>
        <w:jc w:val="both"/>
      </w:pPr>
    </w:p>
    <w:p w14:paraId="191D1C8D" w14:textId="49466FB7" w:rsidR="00F86EDD" w:rsidRPr="0032190F" w:rsidRDefault="00F86EDD" w:rsidP="00242C0F">
      <w:pPr>
        <w:jc w:val="both"/>
        <w:rPr>
          <w:lang w:val="fr-FR"/>
        </w:rPr>
      </w:pPr>
      <w:r w:rsidRPr="0032190F">
        <w:rPr>
          <w:lang w:val="fr-FR"/>
        </w:rPr>
        <w:t xml:space="preserve">Les fouilles, du cimetière du </w:t>
      </w:r>
      <w:hyperlink r:id="rId5249" w:anchor="Sit_Mailhac_Moulin" w:history="1">
        <w:r w:rsidRPr="0032190F">
          <w:rPr>
            <w:rStyle w:val="Hyperlink"/>
            <w:lang w:val="fr-FR"/>
          </w:rPr>
          <w:t>Moulin</w:t>
        </w:r>
      </w:hyperlink>
      <w:r w:rsidRPr="0032190F">
        <w:rPr>
          <w:lang w:val="fr-FR"/>
        </w:rPr>
        <w:t xml:space="preserve"> et du </w:t>
      </w:r>
      <w:hyperlink r:id="rId5250" w:anchor="Sit_Mailhac_Grand_Bassin" w:history="1">
        <w:r w:rsidRPr="0032190F">
          <w:rPr>
            <w:rStyle w:val="Hyperlink"/>
            <w:lang w:val="fr-FR"/>
          </w:rPr>
          <w:t>Grand Bassin</w:t>
        </w:r>
      </w:hyperlink>
      <w:r w:rsidRPr="0032190F">
        <w:rPr>
          <w:lang w:val="fr-FR"/>
        </w:rPr>
        <w:t>, illustrent comment, à compter du 10</w:t>
      </w:r>
      <w:r w:rsidRPr="0032190F">
        <w:rPr>
          <w:vertAlign w:val="superscript"/>
          <w:lang w:val="fr-FR"/>
        </w:rPr>
        <w:t>e</w:t>
      </w:r>
      <w:r w:rsidRPr="0032190F">
        <w:rPr>
          <w:lang w:val="fr-FR"/>
        </w:rPr>
        <w:t xml:space="preserve"> siècle, les pratiques funéraires reflètent l’organisation sociale. Alors qu’au Bronze final, la société paraissait égalitaire, la distinction se fondant sur le sexe, dès -750, le faste mis en œ</w:t>
      </w:r>
      <w:r w:rsidR="00AD3C20" w:rsidRPr="0032190F">
        <w:rPr>
          <w:lang w:val="fr-FR"/>
        </w:rPr>
        <w:t>uvre dans les dépôts d’accompag</w:t>
      </w:r>
      <w:r w:rsidRPr="0032190F">
        <w:rPr>
          <w:lang w:val="fr-FR"/>
        </w:rPr>
        <w:t>nem</w:t>
      </w:r>
      <w:r w:rsidR="00AD3C20" w:rsidRPr="0032190F">
        <w:rPr>
          <w:lang w:val="fr-FR"/>
        </w:rPr>
        <w:t>e</w:t>
      </w:r>
      <w:r w:rsidRPr="0032190F">
        <w:rPr>
          <w:lang w:val="fr-FR"/>
        </w:rPr>
        <w:t>nt montrent le statut particulier de certains individus</w:t>
      </w:r>
      <w:r w:rsidR="00AD3C20" w:rsidRPr="0032190F">
        <w:rPr>
          <w:lang w:val="fr-FR"/>
        </w:rPr>
        <w:t xml:space="preserve"> [cf. </w:t>
      </w:r>
      <w:hyperlink r:id="rId5251" w:anchor="Sit_Athenes" w:history="1">
        <w:r w:rsidR="00341B7F" w:rsidRPr="0032190F">
          <w:rPr>
            <w:rStyle w:val="Hyperlink"/>
            <w:lang w:val="fr-FR"/>
          </w:rPr>
          <w:t>Athènes</w:t>
        </w:r>
      </w:hyperlink>
      <w:r w:rsidR="00AD3C20" w:rsidRPr="0032190F">
        <w:rPr>
          <w:lang w:val="fr-FR"/>
        </w:rPr>
        <w:t>]</w:t>
      </w:r>
      <w:r w:rsidRPr="0032190F">
        <w:rPr>
          <w:lang w:val="fr-FR"/>
        </w:rPr>
        <w:t>. Le caractère italisant de la céramique montre l’enracinement méditerranéen du phénomène et à valeur de modèle pour cette période (BIB 71 p. 25)</w:t>
      </w:r>
    </w:p>
    <w:p w14:paraId="0CDD195A" w14:textId="77777777" w:rsidR="00D22B61" w:rsidRPr="0032190F" w:rsidRDefault="00D22B61" w:rsidP="00242C0F">
      <w:pPr>
        <w:jc w:val="both"/>
        <w:rPr>
          <w:lang w:val="fr-FR"/>
        </w:rPr>
      </w:pPr>
    </w:p>
    <w:p w14:paraId="19225A27" w14:textId="77777777" w:rsidR="00AB2CD0" w:rsidRPr="0032190F" w:rsidRDefault="00AB2CD0" w:rsidP="00242C0F">
      <w:pPr>
        <w:jc w:val="both"/>
        <w:rPr>
          <w:lang w:val="fr-FR"/>
        </w:rPr>
      </w:pPr>
      <w:r w:rsidRPr="0032190F">
        <w:rPr>
          <w:lang w:val="fr-FR"/>
        </w:rPr>
        <w:t>Une sépulture datée de la 1</w:t>
      </w:r>
      <w:r w:rsidRPr="0032190F">
        <w:rPr>
          <w:vertAlign w:val="superscript"/>
          <w:lang w:val="fr-FR"/>
        </w:rPr>
        <w:t>e</w:t>
      </w:r>
      <w:r w:rsidRPr="0032190F">
        <w:rPr>
          <w:lang w:val="fr-FR"/>
        </w:rPr>
        <w:t xml:space="preserve"> moitié du 7</w:t>
      </w:r>
      <w:r w:rsidRPr="0032190F">
        <w:rPr>
          <w:vertAlign w:val="superscript"/>
          <w:lang w:val="fr-FR"/>
        </w:rPr>
        <w:t>e</w:t>
      </w:r>
      <w:r w:rsidRPr="0032190F">
        <w:rPr>
          <w:lang w:val="fr-FR"/>
        </w:rPr>
        <w:t xml:space="preserve"> s. aec a livré deux exemplaires de broches à rôtir (BIB Janin 2000 in BIB 1995 p. 57) du type « oriental » de P. Courbin (1974) (BIB 1995 p. 57).</w:t>
      </w:r>
    </w:p>
    <w:p w14:paraId="55E95672" w14:textId="77777777" w:rsidR="00D22B61" w:rsidRPr="0032190F" w:rsidRDefault="00D22B61" w:rsidP="00242C0F">
      <w:pPr>
        <w:jc w:val="both"/>
        <w:rPr>
          <w:lang w:val="fr-FR"/>
        </w:rPr>
      </w:pPr>
      <w:r w:rsidRPr="0032190F">
        <w:rPr>
          <w:lang w:val="fr-FR"/>
        </w:rPr>
        <w:t>Une céramique non tournée reprenant assez fidèlement la forme d’une cruche à col cylindrique et une urne-sac. Cette dernière forme est présente à Azille et Adge  (BIB 1995 p. 57)</w:t>
      </w:r>
    </w:p>
    <w:p w14:paraId="73A629CE" w14:textId="77777777" w:rsidR="00AF3752" w:rsidRPr="0032190F" w:rsidRDefault="00AF3752" w:rsidP="00242C0F">
      <w:pPr>
        <w:jc w:val="both"/>
        <w:rPr>
          <w:lang w:val="fr-FR"/>
        </w:rPr>
      </w:pPr>
    </w:p>
    <w:p w14:paraId="489EAE3C" w14:textId="77777777" w:rsidR="00AF3752" w:rsidRPr="0032190F" w:rsidRDefault="00005C45" w:rsidP="00426FF9">
      <w:pPr>
        <w:pStyle w:val="Heading1"/>
      </w:pPr>
      <w:bookmarkStart w:id="2282" w:name="Sit_Mailhac_Cayla"/>
      <w:r w:rsidRPr="0032190F">
        <w:t>CAYLA (LE)</w:t>
      </w:r>
    </w:p>
    <w:bookmarkEnd w:id="2282"/>
    <w:p w14:paraId="0A8F0AF1" w14:textId="77777777" w:rsidR="00AF3752" w:rsidRPr="0032190F" w:rsidRDefault="00AF3752" w:rsidP="00242C0F">
      <w:pPr>
        <w:jc w:val="both"/>
        <w:rPr>
          <w:lang w:val="fr-FR"/>
        </w:rPr>
      </w:pPr>
    </w:p>
    <w:p w14:paraId="2CA37C8B" w14:textId="516DB83A" w:rsidR="008C52EA" w:rsidRPr="0032190F" w:rsidRDefault="009A6383" w:rsidP="00242C0F">
      <w:pPr>
        <w:jc w:val="both"/>
        <w:rPr>
          <w:lang w:val="fr-FR"/>
        </w:rPr>
      </w:pPr>
      <w:r w:rsidRPr="0032190F">
        <w:rPr>
          <w:lang w:val="fr-FR"/>
        </w:rPr>
        <w:t>L’</w:t>
      </w:r>
      <w:hyperlink r:id="rId5252" w:anchor="Cul_Oppidum" w:history="1">
        <w:r w:rsidR="00900011" w:rsidRPr="0032190F">
          <w:rPr>
            <w:rStyle w:val="Hyperlink"/>
            <w:lang w:val="fr-FR"/>
          </w:rPr>
          <w:t>oppidum</w:t>
        </w:r>
      </w:hyperlink>
      <w:r w:rsidR="00776AAB" w:rsidRPr="0032190F">
        <w:rPr>
          <w:lang w:val="fr-FR"/>
        </w:rPr>
        <w:t xml:space="preserve"> </w:t>
      </w:r>
      <w:r w:rsidR="00A71457" w:rsidRPr="0032190F">
        <w:rPr>
          <w:lang w:val="fr-FR"/>
        </w:rPr>
        <w:t xml:space="preserve">sur le plateau </w:t>
      </w:r>
      <w:r w:rsidR="001A2195" w:rsidRPr="0032190F">
        <w:rPr>
          <w:lang w:val="fr-FR"/>
        </w:rPr>
        <w:t>du</w:t>
      </w:r>
      <w:r w:rsidR="006807E5" w:rsidRPr="0032190F">
        <w:rPr>
          <w:lang w:val="fr-FR"/>
        </w:rPr>
        <w:t xml:space="preserve"> Cayla</w:t>
      </w:r>
      <w:r w:rsidRPr="0032190F">
        <w:rPr>
          <w:lang w:val="fr-FR"/>
        </w:rPr>
        <w:t xml:space="preserve"> (</w:t>
      </w:r>
      <w:r w:rsidR="009E0285" w:rsidRPr="0032190F">
        <w:rPr>
          <w:lang w:val="fr-FR"/>
        </w:rPr>
        <w:t>Mailhac, Aude</w:t>
      </w:r>
      <w:r w:rsidRPr="0032190F">
        <w:rPr>
          <w:lang w:val="fr-FR"/>
        </w:rPr>
        <w:t xml:space="preserve">) </w:t>
      </w:r>
      <w:r w:rsidR="006807E5" w:rsidRPr="0032190F">
        <w:rPr>
          <w:lang w:val="fr-FR"/>
        </w:rPr>
        <w:t>dom</w:t>
      </w:r>
      <w:r w:rsidR="005639D5" w:rsidRPr="0032190F">
        <w:rPr>
          <w:lang w:val="fr-FR"/>
        </w:rPr>
        <w:t>i</w:t>
      </w:r>
      <w:r w:rsidR="006807E5" w:rsidRPr="0032190F">
        <w:rPr>
          <w:lang w:val="fr-FR"/>
        </w:rPr>
        <w:t xml:space="preserve">ne la dépression de </w:t>
      </w:r>
      <w:hyperlink r:id="rId5253" w:anchor="Sit_Mailhac" w:history="1">
        <w:r w:rsidR="006807E5" w:rsidRPr="0032190F">
          <w:rPr>
            <w:rStyle w:val="Hyperlink"/>
            <w:lang w:val="fr-FR"/>
          </w:rPr>
          <w:t>Mailhac</w:t>
        </w:r>
      </w:hyperlink>
      <w:r w:rsidR="006807E5" w:rsidRPr="0032190F">
        <w:rPr>
          <w:lang w:val="fr-FR"/>
        </w:rPr>
        <w:t xml:space="preserve"> où se trouve la nécropole du </w:t>
      </w:r>
      <w:hyperlink r:id="rId5254" w:anchor="Sit_Mailhac_Moulin" w:history="1">
        <w:r w:rsidR="00AB2CD0" w:rsidRPr="0032190F">
          <w:rPr>
            <w:rStyle w:val="Hyperlink"/>
            <w:lang w:val="fr-FR"/>
          </w:rPr>
          <w:t>Moulin</w:t>
        </w:r>
      </w:hyperlink>
      <w:r w:rsidR="00776AAB" w:rsidRPr="0032190F">
        <w:rPr>
          <w:lang w:val="fr-FR"/>
        </w:rPr>
        <w:t xml:space="preserve"> </w:t>
      </w:r>
      <w:r w:rsidR="006807E5" w:rsidRPr="0032190F">
        <w:rPr>
          <w:lang w:val="fr-FR"/>
        </w:rPr>
        <w:t>et, de l’autre côté, le cours de la Répudre (BIB 1861 p. 19). Site</w:t>
      </w:r>
      <w:r w:rsidR="00776AAB" w:rsidRPr="0032190F">
        <w:rPr>
          <w:lang w:val="fr-FR"/>
        </w:rPr>
        <w:t xml:space="preserve"> </w:t>
      </w:r>
      <w:r w:rsidR="00F86EDD" w:rsidRPr="0032190F">
        <w:rPr>
          <w:lang w:val="fr-FR"/>
        </w:rPr>
        <w:t xml:space="preserve">fortifié par une </w:t>
      </w:r>
      <w:r w:rsidR="00A71457" w:rsidRPr="0032190F">
        <w:rPr>
          <w:lang w:val="fr-FR"/>
        </w:rPr>
        <w:t>enceinte</w:t>
      </w:r>
      <w:r w:rsidR="00F86EDD" w:rsidRPr="0032190F">
        <w:rPr>
          <w:lang w:val="fr-FR"/>
        </w:rPr>
        <w:t xml:space="preserve"> de</w:t>
      </w:r>
      <w:r w:rsidR="00A71457" w:rsidRPr="0032190F">
        <w:rPr>
          <w:lang w:val="fr-FR"/>
        </w:rPr>
        <w:t xml:space="preserve"> 6 ha</w:t>
      </w:r>
      <w:r w:rsidR="00F86EDD" w:rsidRPr="0032190F">
        <w:rPr>
          <w:lang w:val="fr-FR"/>
        </w:rPr>
        <w:t>, et o</w:t>
      </w:r>
      <w:r w:rsidR="00A71457" w:rsidRPr="0032190F">
        <w:rPr>
          <w:lang w:val="fr-FR"/>
        </w:rPr>
        <w:t xml:space="preserve">ccupé entre le </w:t>
      </w:r>
      <w:hyperlink r:id="rId5255" w:anchor="Cul_Bronze_Final_3b" w:history="1">
        <w:r w:rsidR="003D1873" w:rsidRPr="0032190F">
          <w:rPr>
            <w:rStyle w:val="Hyperlink"/>
            <w:lang w:val="fr-FR"/>
          </w:rPr>
          <w:t>B</w:t>
        </w:r>
        <w:r w:rsidR="00FD2A3E" w:rsidRPr="0032190F">
          <w:rPr>
            <w:rStyle w:val="Hyperlink"/>
            <w:lang w:val="fr-FR"/>
          </w:rPr>
          <w:t>F</w:t>
        </w:r>
        <w:r w:rsidR="000806B9" w:rsidRPr="0032190F">
          <w:rPr>
            <w:rStyle w:val="Hyperlink"/>
            <w:lang w:val="fr-FR"/>
          </w:rPr>
          <w:t>3</w:t>
        </w:r>
        <w:r w:rsidR="00F86EDD" w:rsidRPr="0032190F">
          <w:rPr>
            <w:rStyle w:val="Hyperlink"/>
            <w:lang w:val="fr-FR"/>
          </w:rPr>
          <w:t>b</w:t>
        </w:r>
      </w:hyperlink>
      <w:r w:rsidR="00A71457" w:rsidRPr="0032190F">
        <w:rPr>
          <w:lang w:val="fr-FR"/>
        </w:rPr>
        <w:t xml:space="preserve"> et l’époque romaine (BIB 1</w:t>
      </w:r>
      <w:r w:rsidR="00F86EDD" w:rsidRPr="0032190F">
        <w:rPr>
          <w:lang w:val="fr-FR"/>
        </w:rPr>
        <w:t xml:space="preserve">834) âge du Fer (BIB 71 </w:t>
      </w:r>
      <w:r w:rsidR="00F86EDD" w:rsidRPr="0032190F">
        <w:rPr>
          <w:lang w:val="fr-FR"/>
        </w:rPr>
        <w:lastRenderedPageBreak/>
        <w:t>p. 25, BIB 1852 p. 52).</w:t>
      </w:r>
      <w:r w:rsidR="008C52EA" w:rsidRPr="0032190F">
        <w:rPr>
          <w:lang w:val="fr-FR"/>
        </w:rPr>
        <w:t xml:space="preserve"> J. et O. Taffanel ont découverts des niveaux BF3b au pied du rempart près de la porte ouest (BIB A. Bélier, réunion d’équipe SPP, 24/01/17)</w:t>
      </w:r>
    </w:p>
    <w:p w14:paraId="16EDB4CB" w14:textId="77777777" w:rsidR="00AF3752" w:rsidRPr="0032190F" w:rsidRDefault="00AF3752" w:rsidP="00242C0F">
      <w:pPr>
        <w:jc w:val="both"/>
        <w:rPr>
          <w:lang w:val="fr-FR"/>
        </w:rPr>
      </w:pPr>
    </w:p>
    <w:p w14:paraId="383D907C" w14:textId="77777777" w:rsidR="00CB231E" w:rsidRPr="0032190F" w:rsidRDefault="00CB231E" w:rsidP="00242C0F">
      <w:pPr>
        <w:jc w:val="both"/>
        <w:rPr>
          <w:lang w:val="fr-FR"/>
        </w:rPr>
      </w:pPr>
      <w:r w:rsidRPr="0032190F">
        <w:rPr>
          <w:lang w:val="fr-FR"/>
        </w:rPr>
        <w:t>Pour le BF 3b : « grande agglomération » (BIB 1853)</w:t>
      </w:r>
    </w:p>
    <w:p w14:paraId="2CDCBC7D" w14:textId="77777777" w:rsidR="006807E5" w:rsidRPr="0032190F" w:rsidRDefault="006807E5"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6"/>
        <w:gridCol w:w="456"/>
        <w:gridCol w:w="1611"/>
      </w:tblGrid>
      <w:tr w:rsidR="00776AAB" w14:paraId="3B2D478C" w14:textId="77777777" w:rsidTr="00C35EA7">
        <w:trPr>
          <w:jc w:val="center"/>
        </w:trPr>
        <w:tc>
          <w:tcPr>
            <w:tcW w:w="952" w:type="dxa"/>
            <w:gridSpan w:val="2"/>
            <w:vAlign w:val="center"/>
          </w:tcPr>
          <w:p w14:paraId="2B37E047" w14:textId="77777777" w:rsidR="00776AAB" w:rsidRDefault="00776AAB" w:rsidP="00C35EA7">
            <w:pPr>
              <w:jc w:val="center"/>
            </w:pPr>
            <w:r>
              <w:t>V</w:t>
            </w:r>
          </w:p>
        </w:tc>
        <w:tc>
          <w:tcPr>
            <w:tcW w:w="1611" w:type="dxa"/>
          </w:tcPr>
          <w:p w14:paraId="19A3C79B" w14:textId="77777777" w:rsidR="00776AAB" w:rsidRDefault="00776AAB" w:rsidP="00C35EA7">
            <w:pPr>
              <w:jc w:val="both"/>
            </w:pPr>
            <w:r>
              <w:t>1</w:t>
            </w:r>
            <w:r w:rsidRPr="00C35EA7">
              <w:rPr>
                <w:vertAlign w:val="superscript"/>
              </w:rPr>
              <w:t>e</w:t>
            </w:r>
            <w:r>
              <w:t xml:space="preserve"> aec – 2</w:t>
            </w:r>
            <w:r w:rsidRPr="00C35EA7">
              <w:rPr>
                <w:vertAlign w:val="superscript"/>
              </w:rPr>
              <w:t>e</w:t>
            </w:r>
            <w:r>
              <w:t xml:space="preserve"> ec</w:t>
            </w:r>
          </w:p>
        </w:tc>
      </w:tr>
      <w:tr w:rsidR="00776AAB" w14:paraId="15D11779" w14:textId="77777777" w:rsidTr="00C35EA7">
        <w:trPr>
          <w:jc w:val="center"/>
        </w:trPr>
        <w:tc>
          <w:tcPr>
            <w:tcW w:w="952" w:type="dxa"/>
            <w:gridSpan w:val="2"/>
            <w:vAlign w:val="center"/>
          </w:tcPr>
          <w:p w14:paraId="531E8F37" w14:textId="77777777" w:rsidR="00776AAB" w:rsidRDefault="00776AAB" w:rsidP="00C35EA7">
            <w:pPr>
              <w:jc w:val="center"/>
            </w:pPr>
            <w:r>
              <w:t>IV</w:t>
            </w:r>
          </w:p>
        </w:tc>
        <w:tc>
          <w:tcPr>
            <w:tcW w:w="1611" w:type="dxa"/>
          </w:tcPr>
          <w:p w14:paraId="56690426" w14:textId="77777777" w:rsidR="00776AAB" w:rsidRDefault="00776AAB" w:rsidP="00C35EA7">
            <w:pPr>
              <w:jc w:val="both"/>
            </w:pPr>
            <w:r>
              <w:t>325-75</w:t>
            </w:r>
          </w:p>
        </w:tc>
      </w:tr>
      <w:tr w:rsidR="00776AAB" w14:paraId="14C5C24E" w14:textId="77777777" w:rsidTr="00C35EA7">
        <w:trPr>
          <w:jc w:val="center"/>
        </w:trPr>
        <w:tc>
          <w:tcPr>
            <w:tcW w:w="952" w:type="dxa"/>
            <w:gridSpan w:val="2"/>
            <w:vAlign w:val="center"/>
          </w:tcPr>
          <w:p w14:paraId="117E457E" w14:textId="77777777" w:rsidR="00776AAB" w:rsidRDefault="00776AAB" w:rsidP="00C35EA7">
            <w:pPr>
              <w:jc w:val="center"/>
            </w:pPr>
            <w:r>
              <w:t>III</w:t>
            </w:r>
          </w:p>
        </w:tc>
        <w:tc>
          <w:tcPr>
            <w:tcW w:w="1611" w:type="dxa"/>
          </w:tcPr>
          <w:p w14:paraId="343C9FA8" w14:textId="77777777" w:rsidR="00776AAB" w:rsidRDefault="00776AAB" w:rsidP="00C35EA7">
            <w:pPr>
              <w:jc w:val="both"/>
            </w:pPr>
            <w:r>
              <w:t>475/450-325</w:t>
            </w:r>
          </w:p>
        </w:tc>
      </w:tr>
      <w:tr w:rsidR="00776AAB" w14:paraId="1FF1F57E" w14:textId="77777777" w:rsidTr="00C35EA7">
        <w:trPr>
          <w:jc w:val="center"/>
        </w:trPr>
        <w:tc>
          <w:tcPr>
            <w:tcW w:w="496" w:type="dxa"/>
            <w:vMerge w:val="restart"/>
            <w:vAlign w:val="center"/>
          </w:tcPr>
          <w:p w14:paraId="01BBEEC0" w14:textId="77777777" w:rsidR="00776AAB" w:rsidRDefault="00776AAB" w:rsidP="00C35EA7">
            <w:pPr>
              <w:jc w:val="center"/>
            </w:pPr>
            <w:r>
              <w:t>II</w:t>
            </w:r>
          </w:p>
        </w:tc>
        <w:tc>
          <w:tcPr>
            <w:tcW w:w="456" w:type="dxa"/>
            <w:vAlign w:val="center"/>
          </w:tcPr>
          <w:p w14:paraId="21C2E902" w14:textId="77777777" w:rsidR="00776AAB" w:rsidRDefault="00776AAB" w:rsidP="00C35EA7">
            <w:pPr>
              <w:jc w:val="center"/>
            </w:pPr>
            <w:r>
              <w:t>b</w:t>
            </w:r>
          </w:p>
        </w:tc>
        <w:tc>
          <w:tcPr>
            <w:tcW w:w="1611" w:type="dxa"/>
          </w:tcPr>
          <w:p w14:paraId="4D71C07A" w14:textId="77777777" w:rsidR="00776AAB" w:rsidRDefault="00776AAB" w:rsidP="00C35EA7">
            <w:pPr>
              <w:jc w:val="both"/>
            </w:pPr>
            <w:r>
              <w:t>525-475/450</w:t>
            </w:r>
          </w:p>
        </w:tc>
      </w:tr>
      <w:tr w:rsidR="00776AAB" w14:paraId="66857E5F" w14:textId="77777777" w:rsidTr="00C35EA7">
        <w:trPr>
          <w:jc w:val="center"/>
        </w:trPr>
        <w:tc>
          <w:tcPr>
            <w:tcW w:w="496" w:type="dxa"/>
            <w:vMerge/>
            <w:vAlign w:val="center"/>
          </w:tcPr>
          <w:p w14:paraId="2063AF34" w14:textId="77777777" w:rsidR="00776AAB" w:rsidRDefault="00776AAB" w:rsidP="00C35EA7">
            <w:pPr>
              <w:jc w:val="center"/>
            </w:pPr>
          </w:p>
        </w:tc>
        <w:tc>
          <w:tcPr>
            <w:tcW w:w="456" w:type="dxa"/>
            <w:vAlign w:val="center"/>
          </w:tcPr>
          <w:p w14:paraId="2B451BDC" w14:textId="77777777" w:rsidR="00776AAB" w:rsidRDefault="00776AAB" w:rsidP="00C35EA7">
            <w:pPr>
              <w:jc w:val="center"/>
            </w:pPr>
            <w:r>
              <w:t>a</w:t>
            </w:r>
          </w:p>
        </w:tc>
        <w:tc>
          <w:tcPr>
            <w:tcW w:w="1611" w:type="dxa"/>
          </w:tcPr>
          <w:p w14:paraId="154A82B8" w14:textId="77777777" w:rsidR="00776AAB" w:rsidRDefault="00776AAB" w:rsidP="00C35EA7">
            <w:pPr>
              <w:jc w:val="both"/>
            </w:pPr>
            <w:r>
              <w:t>600/575-525</w:t>
            </w:r>
          </w:p>
        </w:tc>
      </w:tr>
      <w:tr w:rsidR="00776AAB" w14:paraId="68DEA7ED" w14:textId="77777777" w:rsidTr="00C35EA7">
        <w:trPr>
          <w:jc w:val="center"/>
        </w:trPr>
        <w:tc>
          <w:tcPr>
            <w:tcW w:w="952" w:type="dxa"/>
            <w:gridSpan w:val="2"/>
            <w:vAlign w:val="center"/>
          </w:tcPr>
          <w:p w14:paraId="2A4DDED3" w14:textId="77777777" w:rsidR="00776AAB" w:rsidRDefault="00776AAB" w:rsidP="00C35EA7">
            <w:pPr>
              <w:jc w:val="center"/>
            </w:pPr>
            <w:r>
              <w:t>I</w:t>
            </w:r>
          </w:p>
        </w:tc>
        <w:tc>
          <w:tcPr>
            <w:tcW w:w="1611" w:type="dxa"/>
          </w:tcPr>
          <w:p w14:paraId="086A161A" w14:textId="77777777" w:rsidR="00776AAB" w:rsidRDefault="00776AAB" w:rsidP="00C35EA7">
            <w:pPr>
              <w:jc w:val="both"/>
            </w:pPr>
            <w:r>
              <w:t>900-750</w:t>
            </w:r>
          </w:p>
        </w:tc>
      </w:tr>
    </w:tbl>
    <w:p w14:paraId="40DD300D" w14:textId="77777777" w:rsidR="008C52EA" w:rsidRPr="0032190F" w:rsidRDefault="008C52EA" w:rsidP="00242C0F">
      <w:pPr>
        <w:jc w:val="both"/>
        <w:rPr>
          <w:lang w:val="fr-FR"/>
        </w:rPr>
      </w:pPr>
      <w:r w:rsidRPr="0032190F">
        <w:rPr>
          <w:lang w:val="fr-FR"/>
        </w:rPr>
        <w:t>(BIB A. Bélier, réunion d’équipe SPP, 24/01/17)</w:t>
      </w:r>
    </w:p>
    <w:p w14:paraId="00892D5B" w14:textId="77777777" w:rsidR="008C52EA" w:rsidRPr="0032190F" w:rsidRDefault="008C52EA" w:rsidP="00242C0F">
      <w:pPr>
        <w:jc w:val="both"/>
        <w:rPr>
          <w:lang w:val="fr-FR"/>
        </w:rPr>
      </w:pPr>
    </w:p>
    <w:p w14:paraId="299DAC3D" w14:textId="77777777" w:rsidR="00A71457" w:rsidRDefault="00A71457" w:rsidP="00242C0F">
      <w:pPr>
        <w:jc w:val="both"/>
        <w:rPr>
          <w:lang w:val="fr-FR"/>
        </w:rPr>
      </w:pPr>
      <w:r w:rsidRPr="0032190F">
        <w:rPr>
          <w:lang w:val="fr-FR"/>
        </w:rPr>
        <w:t>Le réemploi de stèles dans l’enceinte, l’évolution de l’habitat (des plaines au plateau) sur les anciennes traces, montre –peut-être une fonction spécifique (cultuelles, religieuse, etc.) du plateau antérieurement à l’installation de l’oppidum (BIB 1834 p. 253)</w:t>
      </w:r>
      <w:r w:rsidR="001962DE" w:rsidRPr="0032190F">
        <w:rPr>
          <w:lang w:val="fr-FR"/>
        </w:rPr>
        <w:t>. Théorie de D. Garcia sur la présence d’éventuels sanctuaires comme point de départ de localités stables (BIB 1859)</w:t>
      </w:r>
    </w:p>
    <w:p w14:paraId="20E57223" w14:textId="77777777" w:rsidR="006702EA" w:rsidRDefault="006702EA" w:rsidP="00242C0F">
      <w:pPr>
        <w:jc w:val="both"/>
        <w:rPr>
          <w:lang w:val="fr-FR"/>
        </w:rPr>
      </w:pPr>
    </w:p>
    <w:p w14:paraId="1D585CC1" w14:textId="77777777" w:rsidR="006702EA" w:rsidRPr="0032190F" w:rsidRDefault="006702EA" w:rsidP="00242C0F">
      <w:pPr>
        <w:jc w:val="both"/>
        <w:rPr>
          <w:lang w:val="fr-FR"/>
        </w:rPr>
      </w:pPr>
      <w:r>
        <w:rPr>
          <w:lang w:val="fr-FR"/>
        </w:rPr>
        <w:t>Buste sculpté (BIB 2052) Possible stèles en réemploi dans les fortification du Fer 2 (BIB 2052)</w:t>
      </w:r>
    </w:p>
    <w:p w14:paraId="61EB2480" w14:textId="77777777" w:rsidR="008C52EA" w:rsidRPr="0032190F" w:rsidRDefault="008C52EA" w:rsidP="00242C0F">
      <w:pPr>
        <w:jc w:val="both"/>
        <w:rPr>
          <w:lang w:val="fr-FR"/>
        </w:rPr>
      </w:pPr>
    </w:p>
    <w:p w14:paraId="14E43688" w14:textId="77777777" w:rsidR="008C52EA" w:rsidRPr="0032190F" w:rsidRDefault="008C52EA" w:rsidP="008C52EA">
      <w:pPr>
        <w:pStyle w:val="Heading2"/>
      </w:pPr>
      <w:r w:rsidRPr="0032190F">
        <w:t>Rempart</w:t>
      </w:r>
    </w:p>
    <w:p w14:paraId="120CAA1E" w14:textId="77777777" w:rsidR="008C52EA" w:rsidRPr="0032190F" w:rsidRDefault="008C52EA" w:rsidP="008C52EA">
      <w:pPr>
        <w:jc w:val="both"/>
        <w:rPr>
          <w:lang w:val="fr-FR"/>
        </w:rPr>
      </w:pPr>
      <w:r w:rsidRPr="0032190F">
        <w:rPr>
          <w:lang w:val="fr-FR"/>
        </w:rPr>
        <w:t>Le système d’entrée est difficilement compréhensible et pourrait renvoyer au monde égéen. La phase 1 du rempart, la plus ancienne, est datée du Cayla 2b. Cette phase montre une entrée simple. La phase du rempart attribuée au Cayla 3a montre une entrée en recouvrement. Les phases Cayla 3b et 4 montrent une entrée en « porte à courbe » et une poterne (BIB A. Bélier, réunion d’équipe SPP, 24/01/17)</w:t>
      </w:r>
    </w:p>
    <w:p w14:paraId="0AE708E8" w14:textId="77777777" w:rsidR="006A0AB5" w:rsidRPr="0032190F" w:rsidRDefault="006A0AB5" w:rsidP="00242C0F">
      <w:pPr>
        <w:jc w:val="both"/>
        <w:rPr>
          <w:lang w:val="fr-FR"/>
        </w:rPr>
      </w:pPr>
    </w:p>
    <w:p w14:paraId="5C4D751C" w14:textId="77777777" w:rsidR="006A0AB5" w:rsidRPr="0032190F" w:rsidRDefault="006A0AB5" w:rsidP="00005C45">
      <w:pPr>
        <w:pStyle w:val="Heading2"/>
      </w:pPr>
      <w:r w:rsidRPr="0032190F">
        <w:t>Céramiques</w:t>
      </w:r>
    </w:p>
    <w:p w14:paraId="2292A24B" w14:textId="4954D888" w:rsidR="006A0AB5" w:rsidRPr="0032190F" w:rsidRDefault="00191B23" w:rsidP="00242C0F">
      <w:pPr>
        <w:jc w:val="both"/>
        <w:rPr>
          <w:lang w:val="fr-FR"/>
        </w:rPr>
      </w:pPr>
      <w:r w:rsidRPr="0032190F">
        <w:rPr>
          <w:lang w:val="fr-FR"/>
        </w:rPr>
        <w:t>Un tesson de coupe bicon</w:t>
      </w:r>
      <w:r w:rsidR="00776AAB" w:rsidRPr="0032190F">
        <w:rPr>
          <w:lang w:val="fr-FR"/>
        </w:rPr>
        <w:t>i</w:t>
      </w:r>
      <w:r w:rsidRPr="0032190F">
        <w:rPr>
          <w:lang w:val="fr-FR"/>
        </w:rPr>
        <w:t xml:space="preserve">que porte un décor de </w:t>
      </w:r>
      <w:hyperlink r:id="rId5256" w:anchor="Cul_Proto_Art_TAC_T_a" w:history="1">
        <w:r w:rsidR="00673F0D" w:rsidRPr="0032190F">
          <w:rPr>
            <w:rStyle w:val="Hyperlink"/>
            <w:lang w:val="fr-FR"/>
          </w:rPr>
          <w:t>personnages</w:t>
        </w:r>
      </w:hyperlink>
      <w:r w:rsidR="00776AAB" w:rsidRPr="0032190F">
        <w:rPr>
          <w:lang w:val="fr-FR"/>
        </w:rPr>
        <w:t xml:space="preserve"> </w:t>
      </w:r>
      <w:r w:rsidRPr="0032190F">
        <w:rPr>
          <w:lang w:val="fr-FR"/>
        </w:rPr>
        <w:t>schématiques : quatre personnages à tête ronde semblant se tenir par la main, exécutant peut-être une ronde pour J. Abelanet (2009) (BIB 1845 p. 16)</w:t>
      </w:r>
      <w:r w:rsidR="00C908FB" w:rsidRPr="0032190F">
        <w:rPr>
          <w:lang w:val="fr-FR"/>
        </w:rPr>
        <w:t xml:space="preserve">. </w:t>
      </w:r>
      <w:r w:rsidR="006A0AB5" w:rsidRPr="0032190F">
        <w:rPr>
          <w:lang w:val="fr-FR"/>
        </w:rPr>
        <w:t xml:space="preserve">Des signes sont identiques à ceux de </w:t>
      </w:r>
      <w:hyperlink r:id="rId5257" w:anchor="Sit_Moras_Valloire" w:history="1">
        <w:r w:rsidR="006A0AB5" w:rsidRPr="0032190F">
          <w:rPr>
            <w:rStyle w:val="Hyperlink"/>
            <w:lang w:val="fr-FR" w:eastAsia="en-GB"/>
          </w:rPr>
          <w:t>Moras-en-Valloire</w:t>
        </w:r>
      </w:hyperlink>
      <w:r w:rsidR="006A0AB5" w:rsidRPr="0032190F">
        <w:rPr>
          <w:lang w:val="fr-FR" w:eastAsia="en-GB"/>
        </w:rPr>
        <w:t xml:space="preserve"> (BIB 1860 p. 141)</w:t>
      </w:r>
    </w:p>
    <w:p w14:paraId="6E68D908" w14:textId="77777777" w:rsidR="001962DE" w:rsidRPr="0032190F" w:rsidRDefault="001962DE" w:rsidP="00242C0F">
      <w:pPr>
        <w:jc w:val="both"/>
        <w:rPr>
          <w:lang w:val="fr-FR"/>
        </w:rPr>
      </w:pPr>
    </w:p>
    <w:p w14:paraId="475AF42D" w14:textId="77777777" w:rsidR="001962DE" w:rsidRPr="0032190F" w:rsidRDefault="001962DE" w:rsidP="00005C45">
      <w:pPr>
        <w:pStyle w:val="Heading2"/>
      </w:pPr>
      <w:r w:rsidRPr="0032190F">
        <w:t>Flèches</w:t>
      </w:r>
    </w:p>
    <w:p w14:paraId="07564E53" w14:textId="77777777" w:rsidR="001962DE" w:rsidRDefault="001962DE" w:rsidP="00242C0F">
      <w:pPr>
        <w:jc w:val="both"/>
        <w:rPr>
          <w:lang w:eastAsia="en-GB"/>
        </w:rPr>
      </w:pPr>
      <w:r w:rsidRPr="0032190F">
        <w:rPr>
          <w:lang w:val="fr-FR"/>
        </w:rPr>
        <w:t xml:space="preserve">Parmi le mobilier, les armatures de flèches en bronze caractérisées par un renflement globuleux du pédoncule dans la zone supérieure apparaissent dès l’horizon Cayla I </w:t>
      </w:r>
      <w:r w:rsidRPr="0032190F">
        <w:rPr>
          <w:lang w:val="fr-FR" w:eastAsia="en-GB"/>
        </w:rPr>
        <w:t xml:space="preserve">(BIB 1858 p. 421). On sait qu’elles sont fabriquées sur place (moule des Cayrols). </w:t>
      </w:r>
      <w:r>
        <w:rPr>
          <w:lang w:eastAsia="en-GB"/>
        </w:rPr>
        <w:t>Elles sont distribuées dans :</w:t>
      </w:r>
    </w:p>
    <w:p w14:paraId="15076FD1" w14:textId="77777777" w:rsidR="001962DE" w:rsidRDefault="001962DE" w:rsidP="00242C0F">
      <w:pPr>
        <w:jc w:val="both"/>
        <w:rPr>
          <w:lang w:eastAsia="en-GB"/>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2"/>
        <w:gridCol w:w="4063"/>
      </w:tblGrid>
      <w:tr w:rsidR="001962DE" w:rsidRPr="00497511" w14:paraId="31FE592F" w14:textId="77777777" w:rsidTr="0071711F">
        <w:trPr>
          <w:jc w:val="center"/>
        </w:trPr>
        <w:tc>
          <w:tcPr>
            <w:tcW w:w="2282" w:type="dxa"/>
            <w:shd w:val="clear" w:color="auto" w:fill="auto"/>
          </w:tcPr>
          <w:p w14:paraId="5959581A" w14:textId="77777777" w:rsidR="001962DE" w:rsidRDefault="001962DE" w:rsidP="00242C0F">
            <w:pPr>
              <w:jc w:val="both"/>
              <w:rPr>
                <w:lang w:eastAsia="en-GB"/>
              </w:rPr>
            </w:pPr>
            <w:r>
              <w:rPr>
                <w:lang w:eastAsia="en-GB"/>
              </w:rPr>
              <w:t>bassin de l’Aude </w:t>
            </w:r>
          </w:p>
        </w:tc>
        <w:tc>
          <w:tcPr>
            <w:tcW w:w="4063" w:type="dxa"/>
            <w:shd w:val="clear" w:color="auto" w:fill="auto"/>
          </w:tcPr>
          <w:p w14:paraId="5395B99B" w14:textId="39855B06" w:rsidR="001962DE" w:rsidRPr="0032190F" w:rsidRDefault="00000000" w:rsidP="00242C0F">
            <w:pPr>
              <w:jc w:val="both"/>
              <w:rPr>
                <w:lang w:val="fr-FR" w:eastAsia="en-GB"/>
              </w:rPr>
            </w:pPr>
            <w:hyperlink r:id="rId5258" w:anchor="Sit_Boussecos" w:history="1">
              <w:r w:rsidR="001962DE" w:rsidRPr="0032190F">
                <w:rPr>
                  <w:rStyle w:val="Hyperlink"/>
                  <w:lang w:val="fr-FR" w:eastAsia="en-GB"/>
                </w:rPr>
                <w:t>Boussecos</w:t>
              </w:r>
            </w:hyperlink>
            <w:r w:rsidR="001962DE" w:rsidRPr="0032190F">
              <w:rPr>
                <w:lang w:val="fr-FR" w:eastAsia="en-GB"/>
              </w:rPr>
              <w:t xml:space="preserve">, Bize, Cayla, Moulin </w:t>
            </w:r>
            <w:r w:rsidR="00DA63F0" w:rsidRPr="0032190F">
              <w:rPr>
                <w:lang w:val="fr-FR" w:eastAsia="en-GB"/>
              </w:rPr>
              <w:t>(</w:t>
            </w:r>
            <w:r w:rsidR="001962DE" w:rsidRPr="0032190F">
              <w:rPr>
                <w:lang w:val="fr-FR" w:eastAsia="en-GB"/>
              </w:rPr>
              <w:t>t. 142</w:t>
            </w:r>
            <w:r w:rsidR="00DA63F0" w:rsidRPr="0032190F">
              <w:rPr>
                <w:lang w:val="fr-FR" w:eastAsia="en-GB"/>
              </w:rPr>
              <w:t>)</w:t>
            </w:r>
            <w:r w:rsidR="001962DE" w:rsidRPr="0032190F">
              <w:rPr>
                <w:lang w:val="fr-FR" w:eastAsia="en-GB"/>
              </w:rPr>
              <w:t>, Saint-Pierre-des-Champs</w:t>
            </w:r>
          </w:p>
        </w:tc>
      </w:tr>
      <w:tr w:rsidR="001962DE" w:rsidRPr="00497511" w14:paraId="4D6764BC" w14:textId="77777777" w:rsidTr="0071711F">
        <w:trPr>
          <w:jc w:val="center"/>
        </w:trPr>
        <w:tc>
          <w:tcPr>
            <w:tcW w:w="2282" w:type="dxa"/>
            <w:shd w:val="clear" w:color="auto" w:fill="auto"/>
          </w:tcPr>
          <w:p w14:paraId="05B02CCE" w14:textId="77777777" w:rsidR="001962DE" w:rsidRDefault="001962DE" w:rsidP="00242C0F">
            <w:pPr>
              <w:jc w:val="both"/>
              <w:rPr>
                <w:lang w:eastAsia="en-GB"/>
              </w:rPr>
            </w:pPr>
            <w:r>
              <w:rPr>
                <w:lang w:eastAsia="en-GB"/>
              </w:rPr>
              <w:t>Ariège</w:t>
            </w:r>
          </w:p>
        </w:tc>
        <w:tc>
          <w:tcPr>
            <w:tcW w:w="4063" w:type="dxa"/>
            <w:shd w:val="clear" w:color="auto" w:fill="auto"/>
          </w:tcPr>
          <w:p w14:paraId="52B38E50" w14:textId="77777777" w:rsidR="001962DE" w:rsidRPr="0032190F" w:rsidRDefault="001962DE" w:rsidP="00242C0F">
            <w:pPr>
              <w:jc w:val="both"/>
              <w:rPr>
                <w:lang w:val="fr-FR" w:eastAsia="en-GB"/>
              </w:rPr>
            </w:pPr>
            <w:r w:rsidRPr="0032190F">
              <w:rPr>
                <w:lang w:val="fr-FR" w:eastAsia="en-GB"/>
              </w:rPr>
              <w:t>grotte de La Vache à Alliat</w:t>
            </w:r>
          </w:p>
        </w:tc>
      </w:tr>
      <w:tr w:rsidR="001962DE" w:rsidRPr="00497511" w14:paraId="552DAE02" w14:textId="77777777" w:rsidTr="0071711F">
        <w:trPr>
          <w:jc w:val="center"/>
        </w:trPr>
        <w:tc>
          <w:tcPr>
            <w:tcW w:w="2282" w:type="dxa"/>
            <w:shd w:val="clear" w:color="auto" w:fill="auto"/>
          </w:tcPr>
          <w:p w14:paraId="129059B0" w14:textId="77777777" w:rsidR="001962DE" w:rsidRDefault="001962DE" w:rsidP="00242C0F">
            <w:pPr>
              <w:jc w:val="both"/>
              <w:rPr>
                <w:lang w:eastAsia="en-GB"/>
              </w:rPr>
            </w:pPr>
            <w:r>
              <w:rPr>
                <w:lang w:eastAsia="en-GB"/>
              </w:rPr>
              <w:t>pourtour pyrénnéen</w:t>
            </w:r>
          </w:p>
        </w:tc>
        <w:tc>
          <w:tcPr>
            <w:tcW w:w="4063" w:type="dxa"/>
            <w:shd w:val="clear" w:color="auto" w:fill="auto"/>
          </w:tcPr>
          <w:p w14:paraId="46CD832A" w14:textId="77777777" w:rsidR="001962DE" w:rsidRPr="0032190F" w:rsidRDefault="001962DE" w:rsidP="00242C0F">
            <w:pPr>
              <w:jc w:val="both"/>
              <w:rPr>
                <w:lang w:val="fr-FR" w:eastAsia="en-GB"/>
              </w:rPr>
            </w:pPr>
            <w:r w:rsidRPr="0032190F">
              <w:rPr>
                <w:lang w:val="fr-FR" w:eastAsia="en-GB"/>
              </w:rPr>
              <w:t>Saint-Paul-de-Fenouillet, Cueva de les Monges, nécropole de Camallera</w:t>
            </w:r>
          </w:p>
        </w:tc>
      </w:tr>
      <w:tr w:rsidR="001962DE" w:rsidRPr="00497511" w14:paraId="039589F9" w14:textId="77777777" w:rsidTr="0071711F">
        <w:trPr>
          <w:jc w:val="center"/>
        </w:trPr>
        <w:tc>
          <w:tcPr>
            <w:tcW w:w="2282" w:type="dxa"/>
            <w:shd w:val="clear" w:color="auto" w:fill="auto"/>
          </w:tcPr>
          <w:p w14:paraId="54797511" w14:textId="77777777" w:rsidR="001962DE" w:rsidRDefault="001962DE" w:rsidP="00242C0F">
            <w:pPr>
              <w:jc w:val="both"/>
              <w:rPr>
                <w:lang w:eastAsia="en-GB"/>
              </w:rPr>
            </w:pPr>
            <w:r>
              <w:rPr>
                <w:lang w:eastAsia="en-GB"/>
              </w:rPr>
              <w:t>région de Tarragone</w:t>
            </w:r>
          </w:p>
        </w:tc>
        <w:tc>
          <w:tcPr>
            <w:tcW w:w="4063" w:type="dxa"/>
            <w:shd w:val="clear" w:color="auto" w:fill="auto"/>
          </w:tcPr>
          <w:p w14:paraId="528CEE0F" w14:textId="77777777" w:rsidR="001962DE" w:rsidRPr="00566234" w:rsidRDefault="001962DE" w:rsidP="00242C0F">
            <w:pPr>
              <w:jc w:val="both"/>
              <w:rPr>
                <w:lang w:val="es-ES" w:eastAsia="en-GB"/>
              </w:rPr>
            </w:pPr>
            <w:r w:rsidRPr="00566234">
              <w:rPr>
                <w:lang w:val="es-ES" w:eastAsia="en-GB"/>
              </w:rPr>
              <w:t>Reus, Bisbal del Penedès, Obaga de les Ventoses, Mas de la Cova, Ca Rosset, Alforga</w:t>
            </w:r>
          </w:p>
        </w:tc>
      </w:tr>
      <w:tr w:rsidR="001962DE" w14:paraId="67DE99A6" w14:textId="77777777" w:rsidTr="0071711F">
        <w:trPr>
          <w:jc w:val="center"/>
        </w:trPr>
        <w:tc>
          <w:tcPr>
            <w:tcW w:w="2282" w:type="dxa"/>
            <w:shd w:val="clear" w:color="auto" w:fill="auto"/>
          </w:tcPr>
          <w:p w14:paraId="1ADAC4BD" w14:textId="77777777" w:rsidR="001962DE" w:rsidRDefault="001962DE" w:rsidP="00242C0F">
            <w:pPr>
              <w:jc w:val="both"/>
              <w:rPr>
                <w:lang w:eastAsia="en-GB"/>
              </w:rPr>
            </w:pPr>
            <w:r>
              <w:rPr>
                <w:lang w:eastAsia="en-GB"/>
              </w:rPr>
              <w:t>…</w:t>
            </w:r>
          </w:p>
        </w:tc>
        <w:tc>
          <w:tcPr>
            <w:tcW w:w="4063" w:type="dxa"/>
            <w:shd w:val="clear" w:color="auto" w:fill="auto"/>
          </w:tcPr>
          <w:p w14:paraId="55BA51BD" w14:textId="77777777" w:rsidR="001962DE" w:rsidRDefault="001962DE" w:rsidP="00242C0F">
            <w:pPr>
              <w:jc w:val="both"/>
              <w:rPr>
                <w:lang w:eastAsia="en-GB"/>
              </w:rPr>
            </w:pPr>
            <w:r>
              <w:rPr>
                <w:lang w:eastAsia="en-GB"/>
              </w:rPr>
              <w:t>…</w:t>
            </w:r>
          </w:p>
        </w:tc>
      </w:tr>
    </w:tbl>
    <w:p w14:paraId="61B954E9" w14:textId="77777777" w:rsidR="001962DE" w:rsidRDefault="001962DE" w:rsidP="00242C0F">
      <w:pPr>
        <w:jc w:val="both"/>
        <w:rPr>
          <w:lang w:eastAsia="en-GB"/>
        </w:rPr>
      </w:pPr>
      <w:r>
        <w:rPr>
          <w:lang w:eastAsia="en-GB"/>
        </w:rPr>
        <w:t>(BIB 1858 p. 421)</w:t>
      </w:r>
    </w:p>
    <w:p w14:paraId="1DFB6628" w14:textId="77777777" w:rsidR="001962DE" w:rsidRDefault="001962DE" w:rsidP="00242C0F">
      <w:pPr>
        <w:jc w:val="both"/>
        <w:rPr>
          <w:lang w:eastAsia="en-GB"/>
        </w:rPr>
      </w:pPr>
    </w:p>
    <w:p w14:paraId="508ADB81" w14:textId="73D447DE" w:rsidR="00984FCC" w:rsidRPr="0032190F" w:rsidRDefault="001962DE" w:rsidP="00242C0F">
      <w:pPr>
        <w:jc w:val="both"/>
        <w:rPr>
          <w:lang w:val="fr-FR" w:eastAsia="en-GB"/>
        </w:rPr>
      </w:pPr>
      <w:r w:rsidRPr="0032190F">
        <w:rPr>
          <w:lang w:val="fr-FR" w:eastAsia="en-GB"/>
        </w:rPr>
        <w:t xml:space="preserve">Un moment, l’origine supposée de ces flèches était le bassin de la Mer Egée (BIB 1858 p. 421). En fait, leur genèse pourrait être locale. Ou, si on cherche des causes externes, venir du monde </w:t>
      </w:r>
      <w:r w:rsidRPr="0032190F">
        <w:rPr>
          <w:lang w:val="fr-FR" w:eastAsia="en-GB"/>
        </w:rPr>
        <w:lastRenderedPageBreak/>
        <w:t>méditerrannéen (BIB 1858 p. 422). Des pointes de flèche ou javelot proches des exemplaires languedociens sont datés de l’époque mycénienne (donc plus vieux) et conservé aujourd’hui au musée d’Heraklion</w:t>
      </w:r>
      <w:r w:rsidR="009A4086" w:rsidRPr="0032190F">
        <w:rPr>
          <w:lang w:val="fr-FR" w:eastAsia="en-GB"/>
        </w:rPr>
        <w:t xml:space="preserve"> [</w:t>
      </w:r>
      <w:r w:rsidR="009A4086" w:rsidRPr="0032190F">
        <w:rPr>
          <w:lang w:val="fr-FR"/>
        </w:rPr>
        <w:t>d’Heracléion]</w:t>
      </w:r>
      <w:r w:rsidRPr="0032190F">
        <w:rPr>
          <w:lang w:val="fr-FR" w:eastAsia="en-GB"/>
        </w:rPr>
        <w:t>. On cite parfois l’exemplaire de Giarratena (Sicile) comme possible relais (BIB 1858 p. 422)</w:t>
      </w:r>
      <w:r w:rsidR="00984FCC" w:rsidRPr="0032190F">
        <w:rPr>
          <w:lang w:val="fr-FR" w:eastAsia="en-GB"/>
        </w:rPr>
        <w:t xml:space="preserve">. </w:t>
      </w:r>
      <w:r w:rsidR="00023D01" w:rsidRPr="0032190F">
        <w:rPr>
          <w:lang w:val="fr-FR" w:eastAsia="en-GB"/>
        </w:rPr>
        <w:t>Pour la phase moyenne du Bronze final (</w:t>
      </w:r>
      <w:hyperlink r:id="rId5259" w:anchor="Cul_Bronze_Final_2" w:history="1">
        <w:r w:rsidR="00023D01" w:rsidRPr="0032190F">
          <w:rPr>
            <w:rStyle w:val="Hyperlink"/>
            <w:lang w:val="fr-FR" w:eastAsia="en-GB"/>
          </w:rPr>
          <w:t>phase 2</w:t>
        </w:r>
      </w:hyperlink>
      <w:r w:rsidR="00023D01" w:rsidRPr="0032190F">
        <w:rPr>
          <w:lang w:val="fr-FR" w:eastAsia="en-GB"/>
        </w:rPr>
        <w:t>), en Languedoc, les f</w:t>
      </w:r>
      <w:r w:rsidR="00984FCC" w:rsidRPr="0032190F">
        <w:rPr>
          <w:lang w:val="fr-FR" w:eastAsia="en-GB"/>
        </w:rPr>
        <w:t>lèches à barbelures à pédoncule plus ou moins renflé ou allongé qui indiquent des améliorations techniques adoptées par les ateliers locaux à partir de prototypes hérités de la Méditerranée orientale (BIB 1867 p. 145)</w:t>
      </w:r>
    </w:p>
    <w:p w14:paraId="7A13CEEF" w14:textId="77777777" w:rsidR="00FD2A3E" w:rsidRPr="0032190F" w:rsidRDefault="00FD2A3E" w:rsidP="00242C0F">
      <w:pPr>
        <w:jc w:val="both"/>
        <w:rPr>
          <w:lang w:val="fr-FR" w:eastAsia="en-GB"/>
        </w:rPr>
      </w:pPr>
    </w:p>
    <w:p w14:paraId="64F69651" w14:textId="77777777" w:rsidR="00FD2A3E" w:rsidRDefault="00FD2A3E" w:rsidP="00FD2A3E">
      <w:pPr>
        <w:pStyle w:val="Heading2"/>
        <w:rPr>
          <w:lang w:eastAsia="en-GB"/>
        </w:rPr>
      </w:pPr>
      <w:r>
        <w:rPr>
          <w:lang w:eastAsia="en-GB"/>
        </w:rPr>
        <w:t>Sépultures</w:t>
      </w:r>
    </w:p>
    <w:p w14:paraId="62F1860D" w14:textId="77777777" w:rsidR="00FD2A3E" w:rsidRDefault="00FD2A3E" w:rsidP="00242C0F">
      <w:pPr>
        <w:jc w:val="both"/>
        <w:rPr>
          <w:lang w:eastAsia="en-GB"/>
        </w:rPr>
      </w:pPr>
    </w:p>
    <w:p w14:paraId="66B09EC0" w14:textId="77777777" w:rsidR="00FD2A3E" w:rsidRDefault="00FD2A3E" w:rsidP="00FD2A3E">
      <w:pPr>
        <w:pStyle w:val="Heading3"/>
        <w:rPr>
          <w:lang w:eastAsia="en-GB"/>
        </w:rPr>
      </w:pPr>
      <w:r>
        <w:rPr>
          <w:lang w:eastAsia="en-GB"/>
        </w:rPr>
        <w:t>Description</w:t>
      </w:r>
    </w:p>
    <w:p w14:paraId="20C71986" w14:textId="77777777" w:rsidR="00FD2A3E" w:rsidRDefault="00FD2A3E" w:rsidP="00FD2A3E">
      <w:pPr>
        <w:rPr>
          <w:lang w:eastAsia="en-GB"/>
        </w:rPr>
      </w:pPr>
    </w:p>
    <w:p w14:paraId="112AE121" w14:textId="77777777" w:rsidR="00FD2A3E" w:rsidRDefault="00FD2A3E" w:rsidP="00FD2A3E">
      <w:pPr>
        <w:pStyle w:val="Heading4"/>
        <w:rPr>
          <w:lang w:eastAsia="en-GB"/>
        </w:rPr>
      </w:pPr>
      <w:r>
        <w:rPr>
          <w:lang w:eastAsia="en-GB"/>
        </w:rPr>
        <w:t>F40</w:t>
      </w:r>
    </w:p>
    <w:p w14:paraId="350B725A" w14:textId="77777777" w:rsidR="00FD2A3E" w:rsidRDefault="00FD2A3E" w:rsidP="00FD2A3E">
      <w:pPr>
        <w:rPr>
          <w:lang w:eastAsia="en-GB"/>
        </w:rPr>
      </w:pPr>
    </w:p>
    <w:tbl>
      <w:tblPr>
        <w:tblW w:w="90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042"/>
        <w:gridCol w:w="1723"/>
      </w:tblGrid>
      <w:tr w:rsidR="005D10B6" w:rsidRPr="00C04709" w14:paraId="2ABD2DF1" w14:textId="77777777" w:rsidTr="00C35EA7">
        <w:trPr>
          <w:jc w:val="center"/>
        </w:trPr>
        <w:tc>
          <w:tcPr>
            <w:tcW w:w="1516" w:type="dxa"/>
          </w:tcPr>
          <w:p w14:paraId="132EA57D" w14:textId="77777777" w:rsidR="00FD2A3E" w:rsidRPr="00C35EA7" w:rsidRDefault="00FD2A3E" w:rsidP="001A15FD">
            <w:pPr>
              <w:rPr>
                <w:rFonts w:ascii="Courier New" w:hAnsi="Courier New" w:cs="Courier New"/>
                <w:sz w:val="20"/>
                <w:szCs w:val="18"/>
              </w:rPr>
            </w:pPr>
            <w:r w:rsidRPr="00C35EA7">
              <w:rPr>
                <w:rFonts w:ascii="Courier New" w:hAnsi="Courier New" w:cs="Courier New"/>
                <w:sz w:val="20"/>
                <w:szCs w:val="18"/>
                <w:lang w:val="en-GB"/>
              </w:rPr>
              <w:br w:type="page"/>
            </w:r>
            <w:r w:rsidR="00C458EA" w:rsidRPr="00C35EA7">
              <w:rPr>
                <w:rFonts w:ascii="Courier New" w:hAnsi="Courier New" w:cs="Courier New"/>
                <w:sz w:val="20"/>
                <w:szCs w:val="18"/>
              </w:rPr>
              <w:t>OBJ_</w:t>
            </w:r>
          </w:p>
        </w:tc>
        <w:tc>
          <w:tcPr>
            <w:tcW w:w="1176" w:type="dxa"/>
          </w:tcPr>
          <w:p w14:paraId="7F8F6820" w14:textId="77777777" w:rsidR="00FD2A3E" w:rsidRPr="00C35EA7" w:rsidRDefault="00FD2A3E" w:rsidP="001A15FD">
            <w:pPr>
              <w:rPr>
                <w:rFonts w:ascii="Courier New" w:hAnsi="Courier New" w:cs="Courier New"/>
                <w:sz w:val="20"/>
                <w:szCs w:val="18"/>
              </w:rPr>
            </w:pPr>
          </w:p>
        </w:tc>
        <w:tc>
          <w:tcPr>
            <w:tcW w:w="1070" w:type="dxa"/>
          </w:tcPr>
          <w:p w14:paraId="3B9A8AE9" w14:textId="77777777" w:rsidR="00FD2A3E" w:rsidRPr="00C35EA7" w:rsidRDefault="00FD2A3E" w:rsidP="001A15FD">
            <w:pPr>
              <w:rPr>
                <w:rFonts w:ascii="Courier New" w:hAnsi="Courier New" w:cs="Courier New"/>
                <w:sz w:val="20"/>
                <w:szCs w:val="18"/>
              </w:rPr>
            </w:pPr>
          </w:p>
        </w:tc>
        <w:tc>
          <w:tcPr>
            <w:tcW w:w="1510" w:type="dxa"/>
          </w:tcPr>
          <w:p w14:paraId="32CFED14" w14:textId="77777777" w:rsidR="00FD2A3E" w:rsidRPr="00C35EA7" w:rsidRDefault="00FD2A3E" w:rsidP="001A15FD">
            <w:pPr>
              <w:rPr>
                <w:rFonts w:ascii="Courier New" w:hAnsi="Courier New" w:cs="Courier New"/>
                <w:sz w:val="20"/>
                <w:szCs w:val="18"/>
              </w:rPr>
            </w:pPr>
          </w:p>
        </w:tc>
        <w:tc>
          <w:tcPr>
            <w:tcW w:w="2042" w:type="dxa"/>
          </w:tcPr>
          <w:p w14:paraId="6DC6E956" w14:textId="77777777" w:rsidR="00FD2A3E" w:rsidRPr="00C35EA7" w:rsidRDefault="00FD2A3E" w:rsidP="001A15FD">
            <w:pPr>
              <w:rPr>
                <w:rFonts w:ascii="Courier New" w:hAnsi="Courier New" w:cs="Courier New"/>
                <w:sz w:val="20"/>
                <w:szCs w:val="18"/>
              </w:rPr>
            </w:pPr>
          </w:p>
        </w:tc>
        <w:tc>
          <w:tcPr>
            <w:tcW w:w="1723" w:type="dxa"/>
          </w:tcPr>
          <w:p w14:paraId="02F2769E" w14:textId="77777777" w:rsidR="00FD2A3E" w:rsidRPr="00C35EA7" w:rsidRDefault="00FD2A3E" w:rsidP="001A15FD">
            <w:pPr>
              <w:rPr>
                <w:rFonts w:ascii="Courier New" w:hAnsi="Courier New" w:cs="Courier New"/>
                <w:sz w:val="20"/>
                <w:szCs w:val="18"/>
              </w:rPr>
            </w:pPr>
          </w:p>
        </w:tc>
      </w:tr>
      <w:tr w:rsidR="005D10B6" w:rsidRPr="00C04709" w14:paraId="20A90970" w14:textId="77777777" w:rsidTr="00C35EA7">
        <w:trPr>
          <w:jc w:val="center"/>
        </w:trPr>
        <w:tc>
          <w:tcPr>
            <w:tcW w:w="1516" w:type="dxa"/>
          </w:tcPr>
          <w:p w14:paraId="36984647" w14:textId="77777777" w:rsidR="00FD2A3E" w:rsidRPr="00C35EA7" w:rsidRDefault="00FD2A3E" w:rsidP="00C35EA7">
            <w:pPr>
              <w:jc w:val="center"/>
              <w:rPr>
                <w:szCs w:val="18"/>
              </w:rPr>
            </w:pPr>
            <w:r w:rsidRPr="00C35EA7">
              <w:rPr>
                <w:szCs w:val="18"/>
              </w:rPr>
              <w:t>site</w:t>
            </w:r>
          </w:p>
        </w:tc>
        <w:tc>
          <w:tcPr>
            <w:tcW w:w="1176" w:type="dxa"/>
          </w:tcPr>
          <w:p w14:paraId="0ACCE677" w14:textId="77777777" w:rsidR="00FD2A3E" w:rsidRPr="00C35EA7" w:rsidRDefault="00FD2A3E" w:rsidP="00C35EA7">
            <w:pPr>
              <w:jc w:val="center"/>
              <w:rPr>
                <w:szCs w:val="18"/>
              </w:rPr>
            </w:pPr>
            <w:r w:rsidRPr="00C35EA7">
              <w:rPr>
                <w:szCs w:val="18"/>
              </w:rPr>
              <w:t>structure</w:t>
            </w:r>
          </w:p>
        </w:tc>
        <w:tc>
          <w:tcPr>
            <w:tcW w:w="1070" w:type="dxa"/>
          </w:tcPr>
          <w:p w14:paraId="71B22072" w14:textId="77777777" w:rsidR="00FD2A3E" w:rsidRPr="00C35EA7" w:rsidRDefault="00FD2A3E" w:rsidP="00C35EA7">
            <w:pPr>
              <w:jc w:val="center"/>
              <w:rPr>
                <w:szCs w:val="18"/>
              </w:rPr>
            </w:pPr>
            <w:r w:rsidRPr="00C35EA7">
              <w:rPr>
                <w:szCs w:val="18"/>
              </w:rPr>
              <w:t>numero</w:t>
            </w:r>
          </w:p>
        </w:tc>
        <w:tc>
          <w:tcPr>
            <w:tcW w:w="1510" w:type="dxa"/>
          </w:tcPr>
          <w:p w14:paraId="59939E9D" w14:textId="77777777" w:rsidR="00FD2A3E" w:rsidRPr="00C35EA7" w:rsidRDefault="00FD2A3E" w:rsidP="00C35EA7">
            <w:pPr>
              <w:jc w:val="center"/>
              <w:rPr>
                <w:szCs w:val="18"/>
              </w:rPr>
            </w:pPr>
            <w:r w:rsidRPr="00C35EA7">
              <w:rPr>
                <w:szCs w:val="18"/>
              </w:rPr>
              <w:t>objet</w:t>
            </w:r>
          </w:p>
        </w:tc>
        <w:tc>
          <w:tcPr>
            <w:tcW w:w="2042" w:type="dxa"/>
          </w:tcPr>
          <w:p w14:paraId="0F38C7C7" w14:textId="77777777" w:rsidR="00FD2A3E" w:rsidRPr="00C35EA7" w:rsidRDefault="00FD2A3E" w:rsidP="00C35EA7">
            <w:pPr>
              <w:jc w:val="center"/>
              <w:rPr>
                <w:szCs w:val="18"/>
              </w:rPr>
            </w:pPr>
            <w:r w:rsidRPr="00C35EA7">
              <w:rPr>
                <w:szCs w:val="18"/>
              </w:rPr>
              <w:t>description</w:t>
            </w:r>
          </w:p>
        </w:tc>
        <w:tc>
          <w:tcPr>
            <w:tcW w:w="1723" w:type="dxa"/>
          </w:tcPr>
          <w:p w14:paraId="1054CF80" w14:textId="77777777" w:rsidR="00FD2A3E" w:rsidRPr="00C35EA7" w:rsidRDefault="00FD2A3E" w:rsidP="00C35EA7">
            <w:pPr>
              <w:jc w:val="center"/>
              <w:rPr>
                <w:szCs w:val="18"/>
              </w:rPr>
            </w:pPr>
            <w:r w:rsidRPr="00C35EA7">
              <w:rPr>
                <w:szCs w:val="18"/>
              </w:rPr>
              <w:t>BIB</w:t>
            </w:r>
          </w:p>
        </w:tc>
      </w:tr>
      <w:tr w:rsidR="005D10B6" w:rsidRPr="00C04709" w14:paraId="34111430" w14:textId="77777777" w:rsidTr="00C35EA7">
        <w:trPr>
          <w:jc w:val="center"/>
        </w:trPr>
        <w:tc>
          <w:tcPr>
            <w:tcW w:w="1516" w:type="dxa"/>
          </w:tcPr>
          <w:p w14:paraId="0FDBE069" w14:textId="77777777" w:rsidR="00FD2A3E" w:rsidRPr="00C35EA7" w:rsidRDefault="00FD2A3E" w:rsidP="001A15FD">
            <w:pPr>
              <w:rPr>
                <w:szCs w:val="18"/>
              </w:rPr>
            </w:pPr>
            <w:r w:rsidRPr="00C35EA7">
              <w:rPr>
                <w:szCs w:val="18"/>
              </w:rPr>
              <w:t>Cayla (Le)</w:t>
            </w:r>
          </w:p>
        </w:tc>
        <w:tc>
          <w:tcPr>
            <w:tcW w:w="1176" w:type="dxa"/>
          </w:tcPr>
          <w:p w14:paraId="013CE401" w14:textId="77777777" w:rsidR="00FD2A3E" w:rsidRPr="00C35EA7" w:rsidRDefault="00FD2A3E" w:rsidP="001A15FD">
            <w:pPr>
              <w:rPr>
                <w:szCs w:val="18"/>
              </w:rPr>
            </w:pPr>
            <w:r>
              <w:t>F40</w:t>
            </w:r>
          </w:p>
        </w:tc>
        <w:tc>
          <w:tcPr>
            <w:tcW w:w="1070" w:type="dxa"/>
          </w:tcPr>
          <w:p w14:paraId="1803B542" w14:textId="77777777" w:rsidR="00FD2A3E" w:rsidRPr="00C35EA7" w:rsidRDefault="003E06EA" w:rsidP="001A15FD">
            <w:pPr>
              <w:rPr>
                <w:szCs w:val="18"/>
              </w:rPr>
            </w:pPr>
            <w:r w:rsidRPr="00C35EA7">
              <w:rPr>
                <w:szCs w:val="18"/>
              </w:rPr>
              <w:t>1</w:t>
            </w:r>
          </w:p>
        </w:tc>
        <w:tc>
          <w:tcPr>
            <w:tcW w:w="1510" w:type="dxa"/>
          </w:tcPr>
          <w:p w14:paraId="614D75F9" w14:textId="77777777" w:rsidR="00FD2A3E" w:rsidRDefault="00FD2A3E" w:rsidP="001A15FD">
            <w:r>
              <w:t>AA-4112</w:t>
            </w:r>
          </w:p>
        </w:tc>
        <w:tc>
          <w:tcPr>
            <w:tcW w:w="2042" w:type="dxa"/>
          </w:tcPr>
          <w:p w14:paraId="73B3C45B" w14:textId="77777777" w:rsidR="00FD2A3E" w:rsidRPr="00C35EA7" w:rsidRDefault="00FD2A3E" w:rsidP="001A15FD">
            <w:pPr>
              <w:rPr>
                <w:szCs w:val="18"/>
              </w:rPr>
            </w:pPr>
            <w:r w:rsidRPr="00C35EA7">
              <w:rPr>
                <w:szCs w:val="18"/>
              </w:rPr>
              <w:t>épingle en bronze</w:t>
            </w:r>
          </w:p>
        </w:tc>
        <w:tc>
          <w:tcPr>
            <w:tcW w:w="1723" w:type="dxa"/>
          </w:tcPr>
          <w:p w14:paraId="5280D8FC" w14:textId="77777777" w:rsidR="00FD2A3E" w:rsidRDefault="00FD2A3E" w:rsidP="001A15FD"/>
        </w:tc>
      </w:tr>
    </w:tbl>
    <w:p w14:paraId="0E404AB6" w14:textId="77777777" w:rsidR="00FD2A3E" w:rsidRPr="00FD2A3E" w:rsidRDefault="00FD2A3E" w:rsidP="00FD2A3E">
      <w:pPr>
        <w:rPr>
          <w:lang w:eastAsia="en-GB"/>
        </w:rPr>
      </w:pPr>
    </w:p>
    <w:p w14:paraId="537ED05A" w14:textId="77777777" w:rsidR="00A71457" w:rsidRDefault="00A71457" w:rsidP="00242C0F">
      <w:pPr>
        <w:jc w:val="both"/>
      </w:pPr>
    </w:p>
    <w:p w14:paraId="430BFB4A" w14:textId="77777777" w:rsidR="00A71457" w:rsidRDefault="00005C45" w:rsidP="00426FF9">
      <w:pPr>
        <w:pStyle w:val="Heading1"/>
      </w:pPr>
      <w:bookmarkStart w:id="2283" w:name="Sit_Mailhac_Traversant"/>
      <w:r>
        <w:t>TRAVERSANT (LE)</w:t>
      </w:r>
    </w:p>
    <w:bookmarkEnd w:id="2283"/>
    <w:p w14:paraId="3DB4239E" w14:textId="77777777" w:rsidR="00A71457" w:rsidRDefault="00A71457" w:rsidP="00242C0F">
      <w:pPr>
        <w:jc w:val="both"/>
      </w:pPr>
    </w:p>
    <w:p w14:paraId="42C74727" w14:textId="677C7537" w:rsidR="00A71457" w:rsidRPr="0032190F" w:rsidRDefault="00A71457" w:rsidP="00242C0F">
      <w:pPr>
        <w:jc w:val="both"/>
        <w:rPr>
          <w:lang w:val="fr-FR"/>
        </w:rPr>
      </w:pPr>
      <w:r w:rsidRPr="0032190F">
        <w:rPr>
          <w:lang w:val="fr-FR"/>
        </w:rPr>
        <w:t xml:space="preserve">Habitat de plaine au pied du </w:t>
      </w:r>
      <w:hyperlink r:id="rId5260" w:anchor="Sit_Mailhac_Cayla" w:history="1">
        <w:r w:rsidR="00005C45" w:rsidRPr="0032190F">
          <w:rPr>
            <w:rStyle w:val="Hyperlink"/>
            <w:lang w:val="fr-FR"/>
          </w:rPr>
          <w:t>Cayla</w:t>
        </w:r>
      </w:hyperlink>
      <w:r w:rsidR="00776AAB" w:rsidRPr="0032190F">
        <w:rPr>
          <w:lang w:val="fr-FR"/>
        </w:rPr>
        <w:t xml:space="preserve"> </w:t>
      </w:r>
      <w:r w:rsidRPr="0032190F">
        <w:rPr>
          <w:lang w:val="fr-FR"/>
        </w:rPr>
        <w:t xml:space="preserve">qui montre une continuité d’occupation entre le </w:t>
      </w:r>
      <w:r w:rsidR="006702EA">
        <w:rPr>
          <w:lang w:val="fr-FR"/>
        </w:rPr>
        <w:t>BF</w:t>
      </w:r>
      <w:r w:rsidRPr="0032190F">
        <w:rPr>
          <w:lang w:val="fr-FR"/>
        </w:rPr>
        <w:t xml:space="preserve"> 3b et le Fer </w:t>
      </w:r>
      <w:r w:rsidR="006702EA">
        <w:rPr>
          <w:lang w:val="fr-FR"/>
        </w:rPr>
        <w:t>1</w:t>
      </w:r>
      <w:r w:rsidRPr="0032190F">
        <w:rPr>
          <w:lang w:val="fr-FR"/>
        </w:rPr>
        <w:t>(BIB 1834). 6/8 ha reconnus (BIB 1834 p. 253)</w:t>
      </w:r>
      <w:r w:rsidR="001962DE" w:rsidRPr="0032190F">
        <w:rPr>
          <w:lang w:val="fr-FR"/>
        </w:rPr>
        <w:t>. Maison à abside (BIB 1859 p. 434)</w:t>
      </w:r>
      <w:r w:rsidR="00D3208E" w:rsidRPr="0032190F">
        <w:rPr>
          <w:lang w:val="fr-FR"/>
        </w:rPr>
        <w:t>. L’habitat du Traversant, bien qu’occupant plusieurs hectares a une trame relativement lache et des constructions en bauge et torchis (BIB 1995 p. 69)</w:t>
      </w:r>
    </w:p>
    <w:p w14:paraId="72018C71" w14:textId="1C59F590" w:rsidR="00F97F35" w:rsidRPr="0032190F" w:rsidRDefault="002214C4" w:rsidP="00F97F35">
      <w:pPr>
        <w:jc w:val="both"/>
        <w:rPr>
          <w:lang w:val="fr-FR"/>
        </w:rPr>
      </w:pPr>
      <w:r w:rsidRPr="0032190F">
        <w:rPr>
          <w:lang w:val="fr-FR"/>
        </w:rPr>
        <w:t xml:space="preserve">Céramiques non tournées de faciès </w:t>
      </w:r>
      <w:hyperlink r:id="rId5261" w:anchor="Sit_Mailhac_Grand_Bassin_I" w:history="1">
        <w:r w:rsidRPr="0032190F">
          <w:rPr>
            <w:rStyle w:val="Hyperlink"/>
            <w:lang w:val="fr-FR"/>
          </w:rPr>
          <w:t>Grand Bassin I</w:t>
        </w:r>
      </w:hyperlink>
      <w:r w:rsidRPr="0032190F">
        <w:rPr>
          <w:lang w:val="fr-FR"/>
        </w:rPr>
        <w:t xml:space="preserve"> associée à une amphore phénico-occidentale permettant de dater l’ensemble dans le courant du 7</w:t>
      </w:r>
      <w:r w:rsidRPr="0032190F">
        <w:rPr>
          <w:vertAlign w:val="superscript"/>
          <w:lang w:val="fr-FR"/>
        </w:rPr>
        <w:t>e</w:t>
      </w:r>
      <w:r w:rsidRPr="0032190F">
        <w:rPr>
          <w:lang w:val="fr-FR"/>
        </w:rPr>
        <w:t xml:space="preserve"> s. aec (BIB 1837 p. 291)</w:t>
      </w:r>
      <w:r w:rsidR="00F97F35" w:rsidRPr="0032190F">
        <w:rPr>
          <w:lang w:val="fr-FR"/>
        </w:rPr>
        <w:t xml:space="preserve"> // Grand Bassin I (BIB 1859 p. 434)</w:t>
      </w:r>
    </w:p>
    <w:p w14:paraId="4075ACC2" w14:textId="7D543681" w:rsidR="00186ACE" w:rsidRPr="0032190F" w:rsidRDefault="00186ACE" w:rsidP="00F97F35">
      <w:pPr>
        <w:jc w:val="both"/>
        <w:rPr>
          <w:lang w:val="fr-FR"/>
        </w:rPr>
      </w:pPr>
      <w:r w:rsidRPr="0032190F">
        <w:rPr>
          <w:lang w:val="fr-FR"/>
        </w:rPr>
        <w:t xml:space="preserve">Des objets de prestiges ont été trouvés dans les niveaux </w:t>
      </w:r>
      <w:hyperlink r:id="rId5262" w:anchor="Cul_Grand_Bassin" w:history="1">
        <w:r w:rsidRPr="0032190F">
          <w:rPr>
            <w:rStyle w:val="Hyperlink"/>
            <w:lang w:val="fr-FR"/>
          </w:rPr>
          <w:t>Grand-Bassin I</w:t>
        </w:r>
      </w:hyperlink>
      <w:r w:rsidRPr="0032190F">
        <w:rPr>
          <w:lang w:val="fr-FR"/>
        </w:rPr>
        <w:t xml:space="preserve"> de ce site (BIB 1995 fig. 64)</w:t>
      </w:r>
    </w:p>
    <w:p w14:paraId="7D7162EB" w14:textId="77777777" w:rsidR="002214C4" w:rsidRPr="0032190F" w:rsidRDefault="002214C4" w:rsidP="00242C0F">
      <w:pPr>
        <w:jc w:val="both"/>
        <w:rPr>
          <w:lang w:val="fr-FR"/>
        </w:rPr>
      </w:pPr>
    </w:p>
    <w:p w14:paraId="01ECC66A" w14:textId="77777777" w:rsidR="002214C4" w:rsidRPr="0032190F" w:rsidRDefault="002214C4" w:rsidP="00005C45">
      <w:pPr>
        <w:pStyle w:val="Heading2"/>
      </w:pPr>
      <w:r w:rsidRPr="0032190F">
        <w:t>Sculpture</w:t>
      </w:r>
      <w:r w:rsidR="006702EA">
        <w:t>s</w:t>
      </w:r>
    </w:p>
    <w:p w14:paraId="7384797E" w14:textId="77777777" w:rsidR="006702EA" w:rsidRDefault="006702EA" w:rsidP="006702EA">
      <w:pPr>
        <w:jc w:val="both"/>
        <w:rPr>
          <w:lang w:val="fr-FR"/>
        </w:rPr>
      </w:pPr>
    </w:p>
    <w:p w14:paraId="3C35BE54" w14:textId="7E7B7943" w:rsidR="006702EA" w:rsidRPr="0032190F" w:rsidRDefault="002214C4" w:rsidP="006702EA">
      <w:pPr>
        <w:jc w:val="both"/>
        <w:rPr>
          <w:lang w:val="fr-FR"/>
        </w:rPr>
      </w:pPr>
      <w:r w:rsidRPr="0032190F">
        <w:rPr>
          <w:lang w:val="fr-FR"/>
        </w:rPr>
        <w:t xml:space="preserve">Un ensemble lapidaire scuplté en grès local, en ronde bosse attribué (par </w:t>
      </w:r>
      <w:r w:rsidRPr="0032190F">
        <w:rPr>
          <w:i/>
          <w:lang w:val="fr-FR"/>
        </w:rPr>
        <w:t>cross-dating</w:t>
      </w:r>
      <w:r w:rsidRPr="0032190F">
        <w:rPr>
          <w:lang w:val="fr-FR"/>
        </w:rPr>
        <w:t xml:space="preserve">) aux phases </w:t>
      </w:r>
      <w:hyperlink r:id="rId5263" w:anchor="Sit_Mailhac_Grand_Bassin_I" w:history="1">
        <w:r w:rsidRPr="0032190F">
          <w:rPr>
            <w:rStyle w:val="Hyperlink"/>
            <w:lang w:val="fr-FR"/>
          </w:rPr>
          <w:t>Grand-Bassin I</w:t>
        </w:r>
      </w:hyperlink>
      <w:r w:rsidRPr="0032190F">
        <w:rPr>
          <w:lang w:val="fr-FR"/>
        </w:rPr>
        <w:t xml:space="preserve"> et II (soit fin du 8</w:t>
      </w:r>
      <w:r w:rsidRPr="0032190F">
        <w:rPr>
          <w:vertAlign w:val="superscript"/>
          <w:lang w:val="fr-FR"/>
        </w:rPr>
        <w:t>e</w:t>
      </w:r>
      <w:r w:rsidRPr="0032190F">
        <w:rPr>
          <w:lang w:val="fr-FR"/>
        </w:rPr>
        <w:t xml:space="preserve"> – milieu du 6</w:t>
      </w:r>
      <w:r w:rsidRPr="0032190F">
        <w:rPr>
          <w:vertAlign w:val="superscript"/>
          <w:lang w:val="fr-FR"/>
        </w:rPr>
        <w:t>e</w:t>
      </w:r>
      <w:r w:rsidRPr="0032190F">
        <w:rPr>
          <w:lang w:val="fr-FR"/>
        </w:rPr>
        <w:t xml:space="preserve"> s. aec) (BIB 1837 p. 292). L’ensemble renvoit vers l’Orient (lion, </w:t>
      </w:r>
      <w:hyperlink r:id="rId5264" w:anchor="Cul_Proto_Art_TAC_T_z_chev" w:history="1">
        <w:r w:rsidR="002372BC" w:rsidRPr="0032190F">
          <w:rPr>
            <w:rStyle w:val="Hyperlink"/>
            <w:lang w:val="fr-FR" w:eastAsia="en-GB"/>
          </w:rPr>
          <w:t>cheval</w:t>
        </w:r>
      </w:hyperlink>
      <w:r w:rsidRPr="0032190F">
        <w:rPr>
          <w:lang w:val="fr-FR"/>
        </w:rPr>
        <w:t>, etc.) (BIB 1837 p. 301).</w:t>
      </w:r>
      <w:r w:rsidR="006702EA" w:rsidRPr="006702EA">
        <w:rPr>
          <w:lang w:val="fr-FR"/>
        </w:rPr>
        <w:t xml:space="preserve"> </w:t>
      </w:r>
      <w:r w:rsidR="006702EA" w:rsidRPr="0032190F">
        <w:rPr>
          <w:lang w:val="fr-FR"/>
        </w:rPr>
        <w:t>Le dépôt du Traversant associe une stèle à de la sculpture en ronde-bosse et en haut relief (BIB 2052 p. 30)</w:t>
      </w:r>
      <w:r w:rsidR="006702EA">
        <w:rPr>
          <w:lang w:val="fr-FR"/>
        </w:rPr>
        <w:t xml:space="preserve"> Groupe sculpté (BIB 2052)</w:t>
      </w:r>
    </w:p>
    <w:p w14:paraId="74D3681E" w14:textId="77777777" w:rsidR="002214C4" w:rsidRPr="0032190F" w:rsidRDefault="002214C4" w:rsidP="00242C0F">
      <w:pPr>
        <w:jc w:val="both"/>
        <w:rPr>
          <w:lang w:val="fr-FR"/>
        </w:rPr>
      </w:pPr>
    </w:p>
    <w:p w14:paraId="6D4E2B4D" w14:textId="77777777" w:rsidR="002214C4" w:rsidRPr="0032190F" w:rsidRDefault="002214C4" w:rsidP="00242C0F">
      <w:pPr>
        <w:jc w:val="both"/>
        <w:rPr>
          <w:lang w:val="fr-FR"/>
        </w:rPr>
      </w:pPr>
    </w:p>
    <w:p w14:paraId="6AE01218" w14:textId="77777777" w:rsidR="002214C4" w:rsidRPr="0032190F" w:rsidRDefault="002214C4" w:rsidP="006702EA">
      <w:pPr>
        <w:pStyle w:val="Heading3"/>
      </w:pPr>
      <w:r w:rsidRPr="0032190F">
        <w:t>« Animal couché »</w:t>
      </w:r>
    </w:p>
    <w:p w14:paraId="31231CEE" w14:textId="77777777" w:rsidR="002214C4" w:rsidRPr="0032190F" w:rsidRDefault="002214C4" w:rsidP="00242C0F">
      <w:pPr>
        <w:jc w:val="both"/>
        <w:rPr>
          <w:lang w:val="fr-FR"/>
        </w:rPr>
      </w:pPr>
      <w:r w:rsidRPr="0032190F">
        <w:rPr>
          <w:lang w:val="fr-FR"/>
        </w:rPr>
        <w:t>Interprété comme un quadrupède couché, pattes repliées, peut-être un corps de lion (BIB 1837 p. 294 sq.).</w:t>
      </w:r>
    </w:p>
    <w:p w14:paraId="2B1993D4" w14:textId="77777777" w:rsidR="002214C4" w:rsidRPr="0032190F" w:rsidRDefault="002214C4" w:rsidP="00242C0F">
      <w:pPr>
        <w:jc w:val="both"/>
        <w:rPr>
          <w:lang w:val="fr-FR"/>
        </w:rPr>
      </w:pPr>
    </w:p>
    <w:p w14:paraId="0F48FCCB" w14:textId="77777777" w:rsidR="002214C4" w:rsidRPr="0032190F" w:rsidRDefault="002214C4" w:rsidP="006702EA">
      <w:pPr>
        <w:pStyle w:val="Heading3"/>
      </w:pPr>
      <w:r w:rsidRPr="0032190F">
        <w:t>« Tête isolée ? »</w:t>
      </w:r>
    </w:p>
    <w:p w14:paraId="7E16A3E0" w14:textId="77777777" w:rsidR="002214C4" w:rsidRPr="0032190F" w:rsidRDefault="002214C4" w:rsidP="00242C0F">
      <w:pPr>
        <w:rPr>
          <w:lang w:val="fr-FR"/>
        </w:rPr>
      </w:pPr>
      <w:r w:rsidRPr="0032190F">
        <w:rPr>
          <w:lang w:val="fr-FR"/>
        </w:rPr>
        <w:t xml:space="preserve">Interprété comme une tête de </w:t>
      </w:r>
      <w:r w:rsidR="002372BC" w:rsidRPr="0032190F">
        <w:rPr>
          <w:lang w:val="fr-FR" w:eastAsia="en-GB"/>
        </w:rPr>
        <w:t>cheval</w:t>
      </w:r>
      <w:r w:rsidR="006702EA">
        <w:rPr>
          <w:lang w:val="fr-FR" w:eastAsia="en-GB"/>
        </w:rPr>
        <w:t xml:space="preserve"> </w:t>
      </w:r>
      <w:r w:rsidRPr="0032190F">
        <w:rPr>
          <w:lang w:val="fr-FR"/>
        </w:rPr>
        <w:t>éventuellement (BIB 1837 p. 299 sq.).</w:t>
      </w:r>
    </w:p>
    <w:p w14:paraId="4599C80E" w14:textId="77777777" w:rsidR="002214C4" w:rsidRPr="0032190F" w:rsidRDefault="002214C4" w:rsidP="00242C0F">
      <w:pPr>
        <w:rPr>
          <w:lang w:val="fr-FR"/>
        </w:rPr>
      </w:pPr>
    </w:p>
    <w:p w14:paraId="379C8858" w14:textId="77777777" w:rsidR="002214C4" w:rsidRPr="0032190F" w:rsidRDefault="002214C4" w:rsidP="006702EA">
      <w:pPr>
        <w:pStyle w:val="Heading3"/>
      </w:pPr>
      <w:r w:rsidRPr="0032190F">
        <w:t>« Stèle gravé »</w:t>
      </w:r>
    </w:p>
    <w:p w14:paraId="0B2767D9" w14:textId="77777777" w:rsidR="002214C4" w:rsidRPr="0032190F" w:rsidRDefault="002214C4" w:rsidP="00242C0F">
      <w:pPr>
        <w:rPr>
          <w:lang w:val="fr-FR"/>
        </w:rPr>
      </w:pPr>
      <w:r w:rsidRPr="0032190F">
        <w:rPr>
          <w:lang w:val="fr-FR"/>
        </w:rPr>
        <w:t>Usage funéraire ? (BIB 1837 p. 301 sq.).</w:t>
      </w:r>
    </w:p>
    <w:p w14:paraId="01C79513" w14:textId="77777777" w:rsidR="00A71457" w:rsidRPr="0032190F" w:rsidRDefault="00A71457" w:rsidP="00242C0F">
      <w:pPr>
        <w:jc w:val="both"/>
        <w:rPr>
          <w:lang w:val="fr-FR"/>
        </w:rPr>
      </w:pPr>
    </w:p>
    <w:p w14:paraId="60AEB7F1" w14:textId="77777777" w:rsidR="00A71457" w:rsidRPr="0032190F" w:rsidRDefault="0075377B" w:rsidP="00426FF9">
      <w:pPr>
        <w:pStyle w:val="Heading1"/>
      </w:pPr>
      <w:bookmarkStart w:id="2284" w:name="Sit_Mailhac_Moulin"/>
      <w:r w:rsidRPr="0032190F">
        <w:t>MOULIN (LE)</w:t>
      </w:r>
    </w:p>
    <w:bookmarkEnd w:id="2284"/>
    <w:p w14:paraId="29D381AE" w14:textId="6FB55589" w:rsidR="005A29BA" w:rsidRPr="0032190F" w:rsidRDefault="00911743" w:rsidP="009A6FE4">
      <w:pPr>
        <w:jc w:val="both"/>
        <w:rPr>
          <w:lang w:val="fr-FR"/>
        </w:rPr>
      </w:pPr>
      <w:r>
        <w:fldChar w:fldCharType="begin"/>
      </w:r>
      <w:r w:rsidR="00E30F13" w:rsidRPr="006F6A73">
        <w:rPr>
          <w:lang w:val="fr-FR"/>
        </w:rPr>
        <w:instrText>HYPERLINK "C:\\Users\\Thomas Huet\\Desktop\\Documentation archéologique liée à la thèse\\Sites.docx" \l "Sit_Mailhac_Grand_Bassin"</w:instrText>
      </w:r>
      <w:r>
        <w:fldChar w:fldCharType="separate"/>
      </w:r>
      <w:r w:rsidR="005A29BA" w:rsidRPr="0032190F">
        <w:rPr>
          <w:rStyle w:val="Hyperlink"/>
          <w:lang w:val="fr-FR"/>
        </w:rPr>
        <w:t>Grand-Bassin</w:t>
      </w:r>
      <w:r>
        <w:fldChar w:fldCharType="end"/>
      </w:r>
    </w:p>
    <w:p w14:paraId="3222B49F" w14:textId="77777777" w:rsidR="005A29BA" w:rsidRPr="0032190F" w:rsidRDefault="005A29BA" w:rsidP="009A6FE4">
      <w:pPr>
        <w:jc w:val="both"/>
        <w:rPr>
          <w:lang w:val="fr-FR"/>
        </w:rPr>
      </w:pPr>
    </w:p>
    <w:p w14:paraId="78780B61" w14:textId="3D017919" w:rsidR="00776AAB" w:rsidRPr="0032190F" w:rsidRDefault="00A71457" w:rsidP="009A6FE4">
      <w:pPr>
        <w:jc w:val="both"/>
        <w:rPr>
          <w:lang w:val="fr-FR"/>
        </w:rPr>
      </w:pPr>
      <w:r w:rsidRPr="0032190F">
        <w:rPr>
          <w:lang w:val="fr-FR"/>
        </w:rPr>
        <w:t xml:space="preserve">Nécropole à </w:t>
      </w:r>
      <w:hyperlink r:id="rId5265" w:anchor="Cul_Incineration" w:history="1">
        <w:r w:rsidR="002E057E" w:rsidRPr="002E057E">
          <w:rPr>
            <w:rStyle w:val="Hyperlink"/>
            <w:lang w:val="fr-FR"/>
          </w:rPr>
          <w:t>incinération</w:t>
        </w:r>
      </w:hyperlink>
      <w:r w:rsidR="002E057E">
        <w:rPr>
          <w:lang w:val="fr-FR"/>
        </w:rPr>
        <w:t xml:space="preserve"> </w:t>
      </w:r>
      <w:r w:rsidRPr="0032190F">
        <w:rPr>
          <w:lang w:val="fr-FR"/>
        </w:rPr>
        <w:t>du Moulin (lieu-dit) à Mailhac</w:t>
      </w:r>
      <w:r w:rsidR="00776AAB" w:rsidRPr="0032190F">
        <w:rPr>
          <w:lang w:val="fr-FR"/>
        </w:rPr>
        <w:t xml:space="preserve">, au pied du </w:t>
      </w:r>
      <w:hyperlink r:id="rId5266" w:anchor="Sit_Mailhac_Cayla" w:history="1">
        <w:r w:rsidR="00776AAB" w:rsidRPr="0032190F">
          <w:rPr>
            <w:rStyle w:val="Hyperlink"/>
            <w:lang w:val="fr-FR"/>
          </w:rPr>
          <w:t>Cayla</w:t>
        </w:r>
      </w:hyperlink>
      <w:r w:rsidRPr="0032190F">
        <w:rPr>
          <w:lang w:val="fr-FR"/>
        </w:rPr>
        <w:t xml:space="preserve">, jouxte celle de </w:t>
      </w:r>
      <w:hyperlink r:id="rId5267" w:anchor="Sit_Mailhac_Grand_Bassin" w:history="1">
        <w:r w:rsidR="00776AAB" w:rsidRPr="0032190F">
          <w:rPr>
            <w:rStyle w:val="Hyperlink"/>
            <w:lang w:val="fr-FR"/>
          </w:rPr>
          <w:t>Grand-Bassin</w:t>
        </w:r>
      </w:hyperlink>
      <w:r w:rsidR="00776AAB" w:rsidRPr="0032190F">
        <w:rPr>
          <w:lang w:val="fr-FR"/>
        </w:rPr>
        <w:t xml:space="preserve"> (SS BIB)</w:t>
      </w:r>
      <w:r w:rsidRPr="0032190F">
        <w:rPr>
          <w:lang w:val="fr-FR"/>
        </w:rPr>
        <w:t xml:space="preserve">. </w:t>
      </w:r>
    </w:p>
    <w:p w14:paraId="30597D5A" w14:textId="32F511EC" w:rsidR="00AD57DC" w:rsidRPr="0032190F" w:rsidRDefault="00A71457" w:rsidP="009A6FE4">
      <w:pPr>
        <w:jc w:val="both"/>
        <w:rPr>
          <w:lang w:val="fr-FR"/>
        </w:rPr>
      </w:pPr>
      <w:r w:rsidRPr="0032190F">
        <w:rPr>
          <w:lang w:val="fr-FR"/>
        </w:rPr>
        <w:t>Cette nécropole, avec le niveau inférieur du Cayla a permis d’individualiser le</w:t>
      </w:r>
      <w:r w:rsidR="00081EFA" w:rsidRPr="0032190F">
        <w:rPr>
          <w:lang w:val="fr-FR"/>
        </w:rPr>
        <w:t xml:space="preserve"> </w:t>
      </w:r>
      <w:hyperlink r:id="rId5268" w:anchor="Cul_Mailhac" w:history="1">
        <w:r w:rsidR="002450D9" w:rsidRPr="0032190F">
          <w:rPr>
            <w:rStyle w:val="Hyperlink"/>
            <w:lang w:val="fr-FR"/>
          </w:rPr>
          <w:t>Mailhacien</w:t>
        </w:r>
      </w:hyperlink>
      <w:r w:rsidR="00673CB3" w:rsidRPr="00673CB3">
        <w:rPr>
          <w:lang w:val="fr-FR"/>
        </w:rPr>
        <w:t xml:space="preserve"> </w:t>
      </w:r>
      <w:r w:rsidR="00AD57DC" w:rsidRPr="0032190F">
        <w:rPr>
          <w:lang w:val="fr-FR"/>
        </w:rPr>
        <w:t>(BIB 1825 p. 395) canonique du BF3b (SS BIB)</w:t>
      </w:r>
      <w:r w:rsidRPr="0032190F">
        <w:rPr>
          <w:lang w:val="fr-FR"/>
        </w:rPr>
        <w:t>. Nécropole datée du Bronze final</w:t>
      </w:r>
      <w:r w:rsidR="00AD57DC" w:rsidRPr="0032190F">
        <w:rPr>
          <w:lang w:val="fr-FR"/>
        </w:rPr>
        <w:t xml:space="preserve"> – âge du Fer (BIB 1825 p. 395).</w:t>
      </w:r>
    </w:p>
    <w:p w14:paraId="742ABBEF" w14:textId="20F4EAD7" w:rsidR="00A71457" w:rsidRPr="0032190F" w:rsidRDefault="00A71457" w:rsidP="009A6FE4">
      <w:pPr>
        <w:jc w:val="both"/>
        <w:rPr>
          <w:lang w:val="fr-FR"/>
        </w:rPr>
      </w:pPr>
      <w:r w:rsidRPr="0032190F">
        <w:rPr>
          <w:lang w:val="fr-FR"/>
        </w:rPr>
        <w:t xml:space="preserve">La nécropole comprend 1500 tombes répertoriées, </w:t>
      </w:r>
      <w:r w:rsidRPr="0032190F">
        <w:rPr>
          <w:i/>
          <w:lang w:val="fr-FR"/>
        </w:rPr>
        <w:t>300 fouillées (BIB 1825)</w:t>
      </w:r>
      <w:r w:rsidR="00A10B75" w:rsidRPr="0032190F">
        <w:rPr>
          <w:lang w:val="fr-FR"/>
        </w:rPr>
        <w:t>, 370 fouillées (BIB 1833 p. 12)</w:t>
      </w:r>
      <w:r w:rsidR="00AD57DC" w:rsidRPr="0032190F">
        <w:rPr>
          <w:lang w:val="fr-FR"/>
        </w:rPr>
        <w:t>.</w:t>
      </w:r>
      <w:r w:rsidR="00AD57DC" w:rsidRPr="0032190F">
        <w:rPr>
          <w:lang w:val="fr-FR" w:eastAsia="en-GB"/>
        </w:rPr>
        <w:t xml:space="preserve">v. </w:t>
      </w:r>
      <w:hyperlink r:id="rId5269" w:anchor="Sit_Mailhac_Moulin__ceramiques" w:history="1">
        <w:r w:rsidR="00AD57DC" w:rsidRPr="0032190F">
          <w:rPr>
            <w:rStyle w:val="Hyperlink"/>
            <w:lang w:val="fr-FR" w:eastAsia="en-GB"/>
          </w:rPr>
          <w:t>céramiques</w:t>
        </w:r>
      </w:hyperlink>
    </w:p>
    <w:p w14:paraId="2678C2A7" w14:textId="77777777" w:rsidR="001B33B7" w:rsidRPr="0032190F" w:rsidRDefault="001B33B7" w:rsidP="009A6FE4">
      <w:pPr>
        <w:jc w:val="both"/>
        <w:rPr>
          <w:lang w:val="fr-FR"/>
        </w:rPr>
      </w:pPr>
      <w:r w:rsidRPr="0032190F">
        <w:rPr>
          <w:lang w:val="fr-FR"/>
        </w:rPr>
        <w:t>Fouillé dans les 50’ (Louis, Taffanel 1955) (BIB 1477)</w:t>
      </w:r>
    </w:p>
    <w:p w14:paraId="01D039D8" w14:textId="3A22D715" w:rsidR="00890018" w:rsidRPr="0032190F" w:rsidRDefault="00890018" w:rsidP="009A6FE4">
      <w:pPr>
        <w:jc w:val="both"/>
        <w:rPr>
          <w:lang w:val="fr-FR"/>
        </w:rPr>
      </w:pPr>
      <w:r w:rsidRPr="0032190F">
        <w:rPr>
          <w:lang w:val="fr-FR"/>
        </w:rPr>
        <w:t xml:space="preserve">Moins hiérarchisée que la nécropole de </w:t>
      </w:r>
      <w:hyperlink r:id="rId5270" w:anchor="Sit_Mailhac_Grand_Bassin_I" w:history="1">
        <w:r w:rsidRPr="0032190F">
          <w:rPr>
            <w:rStyle w:val="Hyperlink"/>
            <w:lang w:val="fr-FR"/>
          </w:rPr>
          <w:t>Grand-Bassin I</w:t>
        </w:r>
      </w:hyperlink>
      <w:r w:rsidRPr="0032190F">
        <w:rPr>
          <w:lang w:val="fr-FR"/>
        </w:rPr>
        <w:t xml:space="preserve"> (BIB 1861 p. 21)</w:t>
      </w:r>
    </w:p>
    <w:p w14:paraId="2C47B749" w14:textId="77777777" w:rsidR="004B34F9" w:rsidRPr="0032190F" w:rsidRDefault="00B056A4">
      <w:pPr>
        <w:rPr>
          <w:lang w:val="fr-FR"/>
        </w:rPr>
      </w:pPr>
      <w:r w:rsidRPr="0032190F">
        <w:rPr>
          <w:lang w:val="fr-FR"/>
        </w:rPr>
        <w:t>Les premiers o</w:t>
      </w:r>
      <w:r w:rsidR="008D1C71" w:rsidRPr="0032190F">
        <w:rPr>
          <w:lang w:val="fr-FR"/>
        </w:rPr>
        <w:t>b</w:t>
      </w:r>
      <w:r w:rsidRPr="0032190F">
        <w:rPr>
          <w:lang w:val="fr-FR"/>
        </w:rPr>
        <w:t xml:space="preserve">jets en fer (couteaux à dos droit) apparaissent dans la phase III de la nécropole du Moulin vers 725-650 aec (BIB 1995 p. 56) </w:t>
      </w:r>
    </w:p>
    <w:p w14:paraId="564F3E9E" w14:textId="77777777" w:rsidR="004B34F9" w:rsidRPr="0032190F" w:rsidRDefault="004B34F9">
      <w:pPr>
        <w:rPr>
          <w:lang w:val="fr-FR"/>
        </w:rPr>
      </w:pPr>
    </w:p>
    <w:p w14:paraId="39220EBD" w14:textId="561496FB" w:rsidR="004B34F9" w:rsidRPr="0032190F" w:rsidRDefault="00F10D4D" w:rsidP="00B056A4">
      <w:pPr>
        <w:rPr>
          <w:lang w:val="fr-FR"/>
        </w:rPr>
      </w:pPr>
      <w:r w:rsidRPr="0032190F">
        <w:rPr>
          <w:lang w:val="fr-FR"/>
        </w:rPr>
        <w:t xml:space="preserve">v. </w:t>
      </w:r>
      <w:r w:rsidR="004B34F9" w:rsidRPr="0032190F">
        <w:rPr>
          <w:lang w:val="fr-FR"/>
        </w:rPr>
        <w:t xml:space="preserve"> Peyrou</w:t>
      </w:r>
      <w:r w:rsidRPr="0032190F">
        <w:rPr>
          <w:lang w:val="fr-FR"/>
        </w:rPr>
        <w:t xml:space="preserve">, </w:t>
      </w:r>
      <w:hyperlink r:id="rId5271" w:anchor="Sit_Fados" w:history="1">
        <w:r w:rsidRPr="0032190F">
          <w:rPr>
            <w:rStyle w:val="Hyperlink"/>
            <w:lang w:val="fr-FR"/>
          </w:rPr>
          <w:t>Las Fados</w:t>
        </w:r>
      </w:hyperlink>
      <w:r w:rsidR="00A639D7" w:rsidRPr="0032190F">
        <w:rPr>
          <w:lang w:val="fr-FR"/>
        </w:rPr>
        <w:t>,</w:t>
      </w:r>
      <w:hyperlink r:id="rId5272" w:anchor="Sit_Canals" w:history="1">
        <w:r w:rsidR="00A639D7" w:rsidRPr="0032190F">
          <w:rPr>
            <w:rStyle w:val="Hyperlink"/>
            <w:lang w:val="fr-FR"/>
          </w:rPr>
          <w:t>Les Canals</w:t>
        </w:r>
      </w:hyperlink>
      <w:r w:rsidR="0059638C" w:rsidRPr="0032190F">
        <w:rPr>
          <w:lang w:val="fr-FR"/>
        </w:rPr>
        <w:t>,</w:t>
      </w:r>
    </w:p>
    <w:p w14:paraId="6A9C2C3E" w14:textId="77777777" w:rsidR="006E50DF" w:rsidRPr="0032190F" w:rsidRDefault="006E50DF" w:rsidP="00B056A4">
      <w:pPr>
        <w:rPr>
          <w:lang w:val="fr-FR"/>
        </w:rPr>
      </w:pPr>
    </w:p>
    <w:p w14:paraId="045A4096" w14:textId="77777777" w:rsidR="006E50DF" w:rsidRPr="0032190F" w:rsidRDefault="006E50DF" w:rsidP="006E50DF">
      <w:pPr>
        <w:pStyle w:val="Heading2"/>
      </w:pPr>
      <w:r w:rsidRPr="0032190F">
        <w:t>Répartition géographique</w:t>
      </w:r>
    </w:p>
    <w:p w14:paraId="156C69DA" w14:textId="77777777" w:rsidR="006E50DF" w:rsidRPr="0032190F" w:rsidRDefault="006E50DF" w:rsidP="00B056A4">
      <w:pPr>
        <w:rPr>
          <w:lang w:val="fr-FR"/>
        </w:rPr>
      </w:pPr>
    </w:p>
    <w:p w14:paraId="7B257BE0" w14:textId="77777777" w:rsidR="006E50DF" w:rsidRPr="0032190F" w:rsidRDefault="006E50DF" w:rsidP="006E50DF">
      <w:pPr>
        <w:pStyle w:val="Heading3"/>
      </w:pPr>
      <w:r w:rsidRPr="0032190F">
        <w:t>Entari (parcelle)</w:t>
      </w:r>
    </w:p>
    <w:p w14:paraId="680E3C9B" w14:textId="77777777" w:rsidR="006E50DF" w:rsidRPr="0032190F" w:rsidRDefault="006E50DF" w:rsidP="00B056A4">
      <w:pPr>
        <w:rPr>
          <w:lang w:val="fr-FR"/>
        </w:rPr>
      </w:pPr>
    </w:p>
    <w:p w14:paraId="0537E672" w14:textId="77777777" w:rsidR="006E50DF" w:rsidRDefault="006E50DF" w:rsidP="006E50DF">
      <w:r w:rsidRPr="0032190F">
        <w:rPr>
          <w:lang w:val="fr-FR"/>
        </w:rPr>
        <w:t xml:space="preserve">La parcelle dite de « l’Entari » borde le noyau central de la zone funéraire du Moulin (BIB 2155 p. 7). Fouillée de 1993 à 2000. Nécropole Bronze final/Fer 1 du Languedoc qui a livré environ 100 sépultures dont 34 intactes. </w:t>
      </w:r>
      <w:r>
        <w:t xml:space="preserve">Fouillée par T. Janin (L. Bourdajaud com. pers.). </w:t>
      </w:r>
    </w:p>
    <w:p w14:paraId="4C90589D" w14:textId="77777777" w:rsidR="006E50DF" w:rsidRDefault="006E50DF" w:rsidP="009A6FE4">
      <w:pPr>
        <w:jc w:val="both"/>
      </w:pPr>
    </w:p>
    <w:tbl>
      <w:tblPr>
        <w:tblW w:w="887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9"/>
        <w:gridCol w:w="1909"/>
        <w:gridCol w:w="4295"/>
      </w:tblGrid>
      <w:tr w:rsidR="00F10D4D" w14:paraId="7C145452" w14:textId="77777777" w:rsidTr="00C35EA7">
        <w:trPr>
          <w:jc w:val="center"/>
        </w:trPr>
        <w:tc>
          <w:tcPr>
            <w:tcW w:w="2669" w:type="dxa"/>
          </w:tcPr>
          <w:p w14:paraId="58A45786" w14:textId="77777777" w:rsidR="00F10D4D" w:rsidRDefault="00F10D4D" w:rsidP="00C35EA7">
            <w:pPr>
              <w:jc w:val="center"/>
            </w:pPr>
            <w:r>
              <w:t>période</w:t>
            </w:r>
          </w:p>
        </w:tc>
        <w:tc>
          <w:tcPr>
            <w:tcW w:w="1909" w:type="dxa"/>
          </w:tcPr>
          <w:p w14:paraId="33BE9D60" w14:textId="77777777" w:rsidR="00F10D4D" w:rsidRDefault="00F10D4D" w:rsidP="00C35EA7">
            <w:pPr>
              <w:jc w:val="center"/>
            </w:pPr>
            <w:r>
              <w:t>datations</w:t>
            </w:r>
          </w:p>
        </w:tc>
        <w:tc>
          <w:tcPr>
            <w:tcW w:w="4295" w:type="dxa"/>
          </w:tcPr>
          <w:p w14:paraId="32A842B8" w14:textId="77777777" w:rsidR="00F10D4D" w:rsidRDefault="00F10D4D" w:rsidP="00C35EA7">
            <w:pPr>
              <w:jc w:val="center"/>
            </w:pPr>
            <w:r>
              <w:t>description</w:t>
            </w:r>
          </w:p>
        </w:tc>
      </w:tr>
      <w:tr w:rsidR="00F10D4D" w:rsidRPr="00497511" w14:paraId="4E04D90E" w14:textId="77777777" w:rsidTr="00C35EA7">
        <w:trPr>
          <w:jc w:val="center"/>
        </w:trPr>
        <w:tc>
          <w:tcPr>
            <w:tcW w:w="2669" w:type="dxa"/>
          </w:tcPr>
          <w:p w14:paraId="32F3D8EF" w14:textId="77777777" w:rsidR="00F10D4D" w:rsidRDefault="00F10D4D" w:rsidP="00C35EA7">
            <w:pPr>
              <w:jc w:val="both"/>
            </w:pPr>
            <w:r>
              <w:t>Fer 1</w:t>
            </w:r>
          </w:p>
        </w:tc>
        <w:tc>
          <w:tcPr>
            <w:tcW w:w="1909" w:type="dxa"/>
          </w:tcPr>
          <w:p w14:paraId="4FD60823" w14:textId="77777777" w:rsidR="00F10D4D" w:rsidRDefault="00F10D4D" w:rsidP="00C35EA7">
            <w:pPr>
              <w:jc w:val="both"/>
            </w:pPr>
            <w:r>
              <w:t>725-650</w:t>
            </w:r>
          </w:p>
        </w:tc>
        <w:tc>
          <w:tcPr>
            <w:tcW w:w="4295" w:type="dxa"/>
          </w:tcPr>
          <w:p w14:paraId="61031336" w14:textId="77777777" w:rsidR="00F10D4D" w:rsidRPr="00C35EA7" w:rsidRDefault="00F10D4D" w:rsidP="00C35EA7">
            <w:pPr>
              <w:jc w:val="both"/>
              <w:rPr>
                <w:lang w:val="fr-FR"/>
              </w:rPr>
            </w:pPr>
            <w:r w:rsidRPr="00C35EA7">
              <w:rPr>
                <w:lang w:val="fr-FR"/>
              </w:rPr>
              <w:t>phase la plus ancienne de Grand-Bassin I</w:t>
            </w:r>
          </w:p>
        </w:tc>
      </w:tr>
      <w:tr w:rsidR="00F10D4D" w14:paraId="3B86D42B" w14:textId="77777777" w:rsidTr="00C35EA7">
        <w:trPr>
          <w:jc w:val="center"/>
        </w:trPr>
        <w:tc>
          <w:tcPr>
            <w:tcW w:w="2669" w:type="dxa"/>
          </w:tcPr>
          <w:p w14:paraId="2B07D125" w14:textId="77777777" w:rsidR="00F10D4D" w:rsidRDefault="00F10D4D" w:rsidP="00C35EA7">
            <w:pPr>
              <w:jc w:val="both"/>
            </w:pPr>
            <w:r>
              <w:t>« période de transition »</w:t>
            </w:r>
          </w:p>
        </w:tc>
        <w:tc>
          <w:tcPr>
            <w:tcW w:w="1909" w:type="dxa"/>
          </w:tcPr>
          <w:p w14:paraId="65EF30DC" w14:textId="77777777" w:rsidR="00F10D4D" w:rsidRDefault="00F10D4D" w:rsidP="00C35EA7">
            <w:pPr>
              <w:jc w:val="both"/>
            </w:pPr>
            <w:r>
              <w:t>775-725</w:t>
            </w:r>
          </w:p>
        </w:tc>
        <w:tc>
          <w:tcPr>
            <w:tcW w:w="4295" w:type="dxa"/>
          </w:tcPr>
          <w:p w14:paraId="24325F82" w14:textId="77777777" w:rsidR="00F10D4D" w:rsidRDefault="00F10D4D" w:rsidP="00C35EA7">
            <w:pPr>
              <w:jc w:val="both"/>
            </w:pPr>
          </w:p>
        </w:tc>
      </w:tr>
      <w:tr w:rsidR="00F10D4D" w14:paraId="444DCC64" w14:textId="77777777" w:rsidTr="00C35EA7">
        <w:trPr>
          <w:jc w:val="center"/>
        </w:trPr>
        <w:tc>
          <w:tcPr>
            <w:tcW w:w="2669" w:type="dxa"/>
          </w:tcPr>
          <w:p w14:paraId="3E865C93" w14:textId="77777777" w:rsidR="00F10D4D" w:rsidRDefault="00F10D4D" w:rsidP="00C35EA7">
            <w:pPr>
              <w:jc w:val="both"/>
            </w:pPr>
            <w:r>
              <w:t>BF 3b</w:t>
            </w:r>
          </w:p>
        </w:tc>
        <w:tc>
          <w:tcPr>
            <w:tcW w:w="1909" w:type="dxa"/>
          </w:tcPr>
          <w:p w14:paraId="439A3CE8" w14:textId="77777777" w:rsidR="00F10D4D" w:rsidRDefault="00F10D4D" w:rsidP="00C35EA7">
            <w:pPr>
              <w:jc w:val="both"/>
            </w:pPr>
            <w:r>
              <w:t>déb. 9</w:t>
            </w:r>
            <w:r w:rsidRPr="00F724F4">
              <w:t>e</w:t>
            </w:r>
            <w:r>
              <w:t xml:space="preserve"> aec -775</w:t>
            </w:r>
          </w:p>
        </w:tc>
        <w:tc>
          <w:tcPr>
            <w:tcW w:w="4295" w:type="dxa"/>
          </w:tcPr>
          <w:p w14:paraId="0F1F7164" w14:textId="77777777" w:rsidR="00F10D4D" w:rsidRDefault="00F10D4D" w:rsidP="00C35EA7">
            <w:pPr>
              <w:jc w:val="both"/>
            </w:pPr>
          </w:p>
        </w:tc>
      </w:tr>
    </w:tbl>
    <w:p w14:paraId="77A6E19B" w14:textId="77777777" w:rsidR="006E50DF" w:rsidRPr="0032190F" w:rsidRDefault="006E50DF" w:rsidP="009A6FE4">
      <w:pPr>
        <w:jc w:val="both"/>
        <w:rPr>
          <w:lang w:val="fr-FR"/>
        </w:rPr>
      </w:pPr>
      <w:r w:rsidRPr="0032190F">
        <w:rPr>
          <w:lang w:val="fr-FR"/>
        </w:rPr>
        <w:t>(BIB 2155 p. 7</w:t>
      </w:r>
      <w:r w:rsidR="00F10D4D" w:rsidRPr="0032190F">
        <w:rPr>
          <w:lang w:val="fr-FR"/>
        </w:rPr>
        <w:t> ; * : SS BIB et divers</w:t>
      </w:r>
      <w:r w:rsidRPr="0032190F">
        <w:rPr>
          <w:lang w:val="fr-FR"/>
        </w:rPr>
        <w:t>)</w:t>
      </w:r>
    </w:p>
    <w:p w14:paraId="5829E9DF" w14:textId="77777777" w:rsidR="006E50DF" w:rsidRPr="0032190F" w:rsidRDefault="006E50DF" w:rsidP="009A6FE4">
      <w:pPr>
        <w:jc w:val="both"/>
        <w:rPr>
          <w:lang w:val="fr-FR"/>
        </w:rPr>
      </w:pPr>
    </w:p>
    <w:p w14:paraId="5AFE05DF" w14:textId="77777777" w:rsidR="002214C4" w:rsidRPr="0032190F" w:rsidRDefault="002214C4" w:rsidP="009A6FE4">
      <w:pPr>
        <w:jc w:val="both"/>
        <w:rPr>
          <w:lang w:val="fr-FR"/>
        </w:rPr>
      </w:pPr>
    </w:p>
    <w:p w14:paraId="5E34317F" w14:textId="77777777" w:rsidR="005A29BA" w:rsidRPr="0032190F" w:rsidRDefault="005A29BA" w:rsidP="005A29BA">
      <w:pPr>
        <w:pStyle w:val="Heading3"/>
      </w:pPr>
      <w:bookmarkStart w:id="2285" w:name="Sit_Mailhac_Grand_Bassin"/>
      <w:r w:rsidRPr="0032190F">
        <w:t>Grand Bassin</w:t>
      </w:r>
      <w:bookmarkEnd w:id="2285"/>
    </w:p>
    <w:p w14:paraId="135BCE26" w14:textId="79848F45" w:rsidR="005A29BA" w:rsidRPr="0032190F" w:rsidRDefault="005A29BA" w:rsidP="005A29BA">
      <w:pPr>
        <w:jc w:val="both"/>
        <w:rPr>
          <w:lang w:val="fr-FR"/>
        </w:rPr>
      </w:pPr>
      <w:r w:rsidRPr="0032190F">
        <w:rPr>
          <w:lang w:val="fr-FR"/>
        </w:rPr>
        <w:t xml:space="preserve">Imitation de coupes corinthiennes </w:t>
      </w:r>
      <w:r w:rsidR="00FB2407" w:rsidRPr="0032190F">
        <w:rPr>
          <w:lang w:val="fr-FR"/>
        </w:rPr>
        <w:t xml:space="preserve">[v. </w:t>
      </w:r>
      <w:hyperlink r:id="rId5273" w:anchor="Cul_Orientalisant" w:history="1">
        <w:r w:rsidR="00FB2407" w:rsidRPr="0032190F">
          <w:rPr>
            <w:rStyle w:val="Hyperlink"/>
            <w:lang w:val="fr-FR"/>
          </w:rPr>
          <w:t>période orientalisante</w:t>
        </w:r>
      </w:hyperlink>
      <w:r w:rsidR="00FB2407" w:rsidRPr="0032190F">
        <w:rPr>
          <w:lang w:val="fr-FR"/>
        </w:rPr>
        <w:t xml:space="preserve">] </w:t>
      </w:r>
      <w:r w:rsidRPr="0032190F">
        <w:rPr>
          <w:lang w:val="fr-FR" w:eastAsia="en-GB"/>
        </w:rPr>
        <w:t>(BIB 1857 p. 395). Vases « </w:t>
      </w:r>
      <w:hyperlink r:id="rId5274" w:anchor="Cul_Protocorinthien" w:history="1">
        <w:r w:rsidR="00BA23B0">
          <w:rPr>
            <w:rStyle w:val="Hyperlink"/>
            <w:lang w:val="fr-FR"/>
          </w:rPr>
          <w:t>p</w:t>
        </w:r>
        <w:r w:rsidR="00BA23B0" w:rsidRPr="00BA23B0">
          <w:rPr>
            <w:rStyle w:val="Hyperlink"/>
            <w:lang w:val="fr-FR"/>
          </w:rPr>
          <w:t>rotocorinthie</w:t>
        </w:r>
        <w:r w:rsidR="00BA23B0">
          <w:rPr>
            <w:rStyle w:val="Hyperlink"/>
            <w:lang w:val="fr-FR"/>
          </w:rPr>
          <w:t>ns</w:t>
        </w:r>
      </w:hyperlink>
      <w:r w:rsidRPr="0032190F">
        <w:rPr>
          <w:lang w:val="fr-FR" w:eastAsia="en-GB"/>
        </w:rPr>
        <w:t>» seconde moitié du 7</w:t>
      </w:r>
      <w:r w:rsidRPr="0032190F">
        <w:rPr>
          <w:vertAlign w:val="superscript"/>
          <w:lang w:val="fr-FR" w:eastAsia="en-GB"/>
        </w:rPr>
        <w:t>e</w:t>
      </w:r>
      <w:r w:rsidRPr="0032190F">
        <w:rPr>
          <w:lang w:val="fr-FR" w:eastAsia="en-GB"/>
        </w:rPr>
        <w:t xml:space="preserve"> (BIB 1995 p. 43)</w:t>
      </w:r>
      <w:r w:rsidR="00AB2CD0" w:rsidRPr="0032190F">
        <w:rPr>
          <w:lang w:val="fr-FR" w:eastAsia="en-GB"/>
        </w:rPr>
        <w:t xml:space="preserve">. </w:t>
      </w:r>
      <w:r w:rsidR="00AB2CD0" w:rsidRPr="0032190F">
        <w:rPr>
          <w:lang w:val="fr-FR"/>
        </w:rPr>
        <w:t xml:space="preserve">Une coupe profonde de type protocorinthien a été découverte à l’occasion d’un charruage. L’exemplaire est proche de celui de la </w:t>
      </w:r>
      <w:hyperlink r:id="rId5275" w:anchor="Sit_Peyrou_t22" w:history="1">
        <w:r w:rsidR="00AB2CD0" w:rsidRPr="0032190F">
          <w:rPr>
            <w:rStyle w:val="Hyperlink"/>
            <w:lang w:val="fr-FR"/>
          </w:rPr>
          <w:t>t. 22 du Peyrou</w:t>
        </w:r>
      </w:hyperlink>
      <w:r w:rsidR="00AB2CD0" w:rsidRPr="0032190F">
        <w:rPr>
          <w:lang w:val="fr-FR"/>
        </w:rPr>
        <w:t xml:space="preserve"> et trouve des correspondances avec </w:t>
      </w:r>
      <w:hyperlink r:id="rId5276" w:anchor="Sit_Tarquinia" w:history="1">
        <w:r w:rsidR="00AB2CD0" w:rsidRPr="0032190F">
          <w:rPr>
            <w:rStyle w:val="Hyperlink"/>
            <w:lang w:val="fr-FR"/>
          </w:rPr>
          <w:t>Tarquinia</w:t>
        </w:r>
      </w:hyperlink>
      <w:r w:rsidR="00AB2CD0" w:rsidRPr="0032190F">
        <w:rPr>
          <w:lang w:val="fr-FR"/>
        </w:rPr>
        <w:t xml:space="preserve"> (BIB 1864 p. 232)</w:t>
      </w:r>
    </w:p>
    <w:p w14:paraId="440048B1" w14:textId="77777777" w:rsidR="005A29BA" w:rsidRPr="0032190F" w:rsidRDefault="005A29BA" w:rsidP="005A29BA">
      <w:pPr>
        <w:jc w:val="both"/>
        <w:rPr>
          <w:lang w:val="fr-FR"/>
        </w:rPr>
      </w:pPr>
    </w:p>
    <w:p w14:paraId="59F193AD" w14:textId="77777777" w:rsidR="005A29BA" w:rsidRPr="0032190F" w:rsidRDefault="005A29BA" w:rsidP="005A29BA">
      <w:pPr>
        <w:pStyle w:val="Heading4"/>
      </w:pPr>
      <w:bookmarkStart w:id="2286" w:name="Sit_Mailhac_Grand_Bassin_I"/>
      <w:r w:rsidRPr="0032190F">
        <w:t>Grand-Bassin I</w:t>
      </w:r>
    </w:p>
    <w:bookmarkEnd w:id="2286"/>
    <w:p w14:paraId="23BB4AD6" w14:textId="77777777" w:rsidR="005A29BA" w:rsidRPr="0032190F" w:rsidRDefault="005A29BA" w:rsidP="005A29BA">
      <w:pPr>
        <w:jc w:val="both"/>
        <w:rPr>
          <w:lang w:val="fr-FR"/>
        </w:rPr>
      </w:pPr>
    </w:p>
    <w:p w14:paraId="6332B84D" w14:textId="2B89EAD8" w:rsidR="005A29BA" w:rsidRPr="0032190F" w:rsidRDefault="005A29BA" w:rsidP="005A29BA">
      <w:pPr>
        <w:jc w:val="both"/>
        <w:rPr>
          <w:lang w:val="fr-FR"/>
        </w:rPr>
      </w:pPr>
      <w:r w:rsidRPr="0032190F">
        <w:rPr>
          <w:lang w:val="fr-FR"/>
        </w:rPr>
        <w:t xml:space="preserve">Nécropole à </w:t>
      </w:r>
      <w:hyperlink r:id="rId5277" w:anchor="Cul_Incineration" w:history="1">
        <w:r w:rsidR="002E057E" w:rsidRPr="002E057E">
          <w:rPr>
            <w:rStyle w:val="Hyperlink"/>
            <w:lang w:val="fr-FR"/>
          </w:rPr>
          <w:t>incinération</w:t>
        </w:r>
      </w:hyperlink>
      <w:r w:rsidR="002E057E">
        <w:rPr>
          <w:lang w:val="fr-FR"/>
        </w:rPr>
        <w:t xml:space="preserve"> </w:t>
      </w:r>
      <w:r w:rsidRPr="0032190F">
        <w:rPr>
          <w:lang w:val="fr-FR"/>
        </w:rPr>
        <w:t xml:space="preserve">de Grand-Bassin phase I (ou faciès </w:t>
      </w:r>
      <w:hyperlink r:id="rId5278" w:anchor="Cul_Grand_Bassin" w:history="1">
        <w:r w:rsidRPr="0032190F">
          <w:rPr>
            <w:rStyle w:val="Hyperlink"/>
            <w:lang w:val="fr-FR"/>
          </w:rPr>
          <w:t>Grand Bassin I</w:t>
        </w:r>
      </w:hyperlink>
      <w:r w:rsidRPr="0032190F">
        <w:rPr>
          <w:lang w:val="fr-FR"/>
        </w:rPr>
        <w:t xml:space="preserve">), jouxtant la nécropole du Moulin. Attribuée à l’âge du Fer (BIB 1825 p. 395). </w:t>
      </w:r>
      <w:r w:rsidRPr="0032190F">
        <w:rPr>
          <w:i/>
          <w:lang w:val="fr-FR"/>
        </w:rPr>
        <w:t>Datée du milieu du 7</w:t>
      </w:r>
      <w:r w:rsidRPr="0032190F">
        <w:rPr>
          <w:i/>
          <w:vertAlign w:val="superscript"/>
          <w:lang w:val="fr-FR"/>
        </w:rPr>
        <w:t>e</w:t>
      </w:r>
      <w:r w:rsidRPr="0032190F">
        <w:rPr>
          <w:i/>
          <w:lang w:val="fr-FR"/>
        </w:rPr>
        <w:t xml:space="preserve"> - début du 6</w:t>
      </w:r>
      <w:r w:rsidRPr="0032190F">
        <w:rPr>
          <w:i/>
          <w:vertAlign w:val="superscript"/>
          <w:lang w:val="fr-FR"/>
        </w:rPr>
        <w:t>e</w:t>
      </w:r>
      <w:r w:rsidRPr="0032190F">
        <w:rPr>
          <w:i/>
          <w:lang w:val="fr-FR"/>
        </w:rPr>
        <w:t xml:space="preserve"> aec (BIB 1857)</w:t>
      </w:r>
      <w:r w:rsidRPr="0032190F">
        <w:rPr>
          <w:lang w:val="fr-FR"/>
        </w:rPr>
        <w:t xml:space="preserve">. </w:t>
      </w:r>
    </w:p>
    <w:p w14:paraId="2BD54388" w14:textId="77777777" w:rsidR="00886B21" w:rsidRPr="0032190F" w:rsidRDefault="00886B21" w:rsidP="005A29BA">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97"/>
        <w:gridCol w:w="1276"/>
      </w:tblGrid>
      <w:tr w:rsidR="00886B21" w:rsidRPr="00F66B72" w14:paraId="28362B8D" w14:textId="77777777" w:rsidTr="00450ED6">
        <w:trPr>
          <w:jc w:val="center"/>
        </w:trPr>
        <w:tc>
          <w:tcPr>
            <w:tcW w:w="2497" w:type="dxa"/>
            <w:shd w:val="clear" w:color="auto" w:fill="auto"/>
          </w:tcPr>
          <w:p w14:paraId="2F8C7EEA" w14:textId="77777777" w:rsidR="00886B21" w:rsidRPr="00F66B72" w:rsidRDefault="00F66B72" w:rsidP="00B25555">
            <w:pPr>
              <w:jc w:val="both"/>
              <w:rPr>
                <w:rFonts w:ascii="Courier New" w:hAnsi="Courier New" w:cs="Courier New"/>
                <w:sz w:val="20"/>
              </w:rPr>
            </w:pPr>
            <w:r w:rsidRPr="00F66B72">
              <w:rPr>
                <w:rFonts w:ascii="Courier New" w:hAnsi="Courier New" w:cs="Courier New"/>
                <w:sz w:val="20"/>
              </w:rPr>
              <w:t>CUL_Grand Bassin 1</w:t>
            </w:r>
          </w:p>
        </w:tc>
        <w:tc>
          <w:tcPr>
            <w:tcW w:w="1276" w:type="dxa"/>
            <w:shd w:val="clear" w:color="auto" w:fill="auto"/>
          </w:tcPr>
          <w:p w14:paraId="3BEDADED" w14:textId="77777777" w:rsidR="00886B21" w:rsidRPr="00F66B72" w:rsidRDefault="00886B21" w:rsidP="00B25555">
            <w:pPr>
              <w:jc w:val="both"/>
              <w:rPr>
                <w:rFonts w:ascii="Courier New" w:hAnsi="Courier New" w:cs="Courier New"/>
                <w:sz w:val="20"/>
              </w:rPr>
            </w:pPr>
          </w:p>
        </w:tc>
      </w:tr>
      <w:tr w:rsidR="00F66B72" w14:paraId="0CA82F78" w14:textId="77777777" w:rsidTr="00450ED6">
        <w:trPr>
          <w:jc w:val="center"/>
        </w:trPr>
        <w:tc>
          <w:tcPr>
            <w:tcW w:w="2497" w:type="dxa"/>
            <w:shd w:val="clear" w:color="auto" w:fill="auto"/>
          </w:tcPr>
          <w:p w14:paraId="41317A84" w14:textId="77777777" w:rsidR="00F66B72" w:rsidRDefault="00F66B72" w:rsidP="00F66B72">
            <w:pPr>
              <w:jc w:val="both"/>
            </w:pPr>
            <w:r w:rsidRPr="00F66B72">
              <w:t>Grand Bassin 1</w:t>
            </w:r>
          </w:p>
        </w:tc>
        <w:tc>
          <w:tcPr>
            <w:tcW w:w="1276" w:type="dxa"/>
            <w:shd w:val="clear" w:color="auto" w:fill="auto"/>
          </w:tcPr>
          <w:p w14:paraId="2235FFEF" w14:textId="77777777" w:rsidR="00F66B72" w:rsidRDefault="00F66B72" w:rsidP="00F66B72">
            <w:pPr>
              <w:jc w:val="both"/>
            </w:pPr>
            <w:r>
              <w:t>-750 -575</w:t>
            </w:r>
          </w:p>
        </w:tc>
      </w:tr>
    </w:tbl>
    <w:p w14:paraId="2B31D88D" w14:textId="77777777" w:rsidR="00886B21" w:rsidRDefault="00886B21" w:rsidP="00886B21">
      <w:pPr>
        <w:jc w:val="both"/>
      </w:pPr>
      <w:r>
        <w:t xml:space="preserve"> (BIB 1834).</w:t>
      </w:r>
    </w:p>
    <w:p w14:paraId="324D576A" w14:textId="77777777" w:rsidR="00081EFA" w:rsidRDefault="00081EFA" w:rsidP="005A29BA">
      <w:pPr>
        <w:jc w:val="both"/>
      </w:pPr>
    </w:p>
    <w:p w14:paraId="5C1F4E34" w14:textId="02D13974" w:rsidR="00886B21" w:rsidRPr="0032190F" w:rsidRDefault="005A29BA" w:rsidP="00886B21">
      <w:pPr>
        <w:jc w:val="both"/>
        <w:rPr>
          <w:lang w:val="fr-FR"/>
        </w:rPr>
      </w:pPr>
      <w:r w:rsidRPr="0032190F">
        <w:rPr>
          <w:lang w:val="fr-FR"/>
        </w:rPr>
        <w:lastRenderedPageBreak/>
        <w:t xml:space="preserve">Le mobilier en bronze (serpentiformes, fibules, etc.) renvoient vers les </w:t>
      </w:r>
      <w:hyperlink r:id="rId5279" w:anchor="Cul_Champs_Urnes" w:history="1">
        <w:r w:rsidRPr="0032190F">
          <w:rPr>
            <w:rStyle w:val="Hyperlink"/>
            <w:lang w:val="fr-FR"/>
          </w:rPr>
          <w:t>Champs d’Urnes</w:t>
        </w:r>
      </w:hyperlink>
      <w:r w:rsidRPr="0032190F">
        <w:rPr>
          <w:lang w:val="fr-FR"/>
        </w:rPr>
        <w:t xml:space="preserve"> (BIB 1825 p. 395). Ca</w:t>
      </w:r>
      <w:r w:rsidR="00FB2407" w:rsidRPr="0032190F">
        <w:rPr>
          <w:lang w:val="fr-FR"/>
        </w:rPr>
        <w:t xml:space="preserve">ractérisée par les « talons </w:t>
      </w:r>
      <w:hyperlink r:id="rId5280" w:anchor="Cul_Launacien" w:history="1">
        <w:r w:rsidR="00FB2407" w:rsidRPr="0032190F">
          <w:rPr>
            <w:rStyle w:val="Hyperlink"/>
            <w:lang w:val="fr-FR"/>
          </w:rPr>
          <w:t>laun</w:t>
        </w:r>
        <w:r w:rsidRPr="0032190F">
          <w:rPr>
            <w:rStyle w:val="Hyperlink"/>
            <w:lang w:val="fr-FR"/>
          </w:rPr>
          <w:t>a</w:t>
        </w:r>
        <w:r w:rsidR="00FB2407" w:rsidRPr="0032190F">
          <w:rPr>
            <w:rStyle w:val="Hyperlink"/>
            <w:lang w:val="fr-FR"/>
          </w:rPr>
          <w:t>c</w:t>
        </w:r>
        <w:r w:rsidRPr="0032190F">
          <w:rPr>
            <w:rStyle w:val="Hyperlink"/>
            <w:lang w:val="fr-FR"/>
          </w:rPr>
          <w:t>iens </w:t>
        </w:r>
      </w:hyperlink>
      <w:r w:rsidRPr="0032190F">
        <w:rPr>
          <w:lang w:val="fr-FR"/>
        </w:rPr>
        <w:t>» et les boutons coniques (BIB 1857 p. 404)</w:t>
      </w:r>
      <w:r w:rsidR="00886B21" w:rsidRPr="0032190F">
        <w:rPr>
          <w:lang w:val="fr-FR"/>
        </w:rPr>
        <w:t xml:space="preserve">Pour A. Nickels, le faciès « Grand Bassin I » est la première expression des populations </w:t>
      </w:r>
      <w:hyperlink r:id="rId5281" w:anchor="Cul_Elysiques" w:history="1">
        <w:r w:rsidR="00886B21" w:rsidRPr="0032190F">
          <w:rPr>
            <w:rStyle w:val="Hyperlink"/>
            <w:lang w:val="fr-FR"/>
          </w:rPr>
          <w:t>élysiques</w:t>
        </w:r>
      </w:hyperlink>
      <w:r w:rsidR="00886B21" w:rsidRPr="0032190F">
        <w:rPr>
          <w:lang w:val="fr-FR"/>
        </w:rPr>
        <w:t xml:space="preserve"> (BIB 1942 p. 11).</w:t>
      </w:r>
    </w:p>
    <w:p w14:paraId="380812C8" w14:textId="42BEFC98" w:rsidR="00886B21" w:rsidRPr="0032190F" w:rsidRDefault="00886B21" w:rsidP="00886B21">
      <w:pPr>
        <w:jc w:val="both"/>
        <w:rPr>
          <w:lang w:val="fr-FR"/>
        </w:rPr>
      </w:pPr>
      <w:r w:rsidRPr="0032190F">
        <w:rPr>
          <w:lang w:val="fr-FR"/>
        </w:rPr>
        <w:t>O</w:t>
      </w:r>
      <w:r w:rsidR="005A29BA" w:rsidRPr="0032190F">
        <w:rPr>
          <w:lang w:val="fr-FR"/>
        </w:rPr>
        <w:t>stentation accrue des différences entre les mobiliers des différentes tombes alors qu’auparavant ~homogènes (BIB 1852 p. 52)</w:t>
      </w:r>
      <w:r w:rsidRPr="0032190F">
        <w:rPr>
          <w:lang w:val="fr-FR"/>
        </w:rPr>
        <w:t>. Plus hiérarchisée que la nécropole du Moulin (BIB 1861 p. 21)Les nécropoles du Grand-Bassin I témoignent undiscuatblement du statut privilégié de certains individus que l’on imagine être à la tête de ces communautés (BIB Janin 2000 in BIB 1995 p. 53) Les tombes de l'horizon Grand-Bassin 1 sont différentes de celles de l’horizon précedent (Mailhac I, nécropole du Moulin, …). Elles montrent une diversification dans  la mise en place et les dépôts d’accompagnement (avec, en premier lieu, de la rare céramique d'importation grecque), ne contiennent plus aucun récipient (</w:t>
      </w:r>
      <w:r w:rsidRPr="0032190F">
        <w:rPr>
          <w:i/>
          <w:lang w:val="fr-FR"/>
        </w:rPr>
        <w:t>Tonbehältnisse</w:t>
      </w:r>
      <w:r w:rsidRPr="0032190F">
        <w:rPr>
          <w:lang w:val="fr-FR"/>
        </w:rPr>
        <w:t xml:space="preserve">) avec des </w:t>
      </w:r>
      <w:hyperlink r:id="rId5282" w:anchor="Cul_Proto_Art_TAC_T_a" w:history="1">
        <w:r w:rsidRPr="0032190F">
          <w:rPr>
            <w:rStyle w:val="Hyperlink"/>
            <w:lang w:val="fr-FR"/>
          </w:rPr>
          <w:t>représentations humaines</w:t>
        </w:r>
      </w:hyperlink>
      <w:r w:rsidRPr="0032190F">
        <w:rPr>
          <w:lang w:val="fr-FR"/>
        </w:rPr>
        <w:t xml:space="preserve"> (BIB 1874 p. 64). </w:t>
      </w:r>
    </w:p>
    <w:p w14:paraId="28C56018" w14:textId="77777777" w:rsidR="00886B21" w:rsidRPr="0032190F" w:rsidRDefault="00886B21" w:rsidP="00886B21">
      <w:pPr>
        <w:jc w:val="both"/>
        <w:rPr>
          <w:lang w:val="fr-FR"/>
        </w:rPr>
      </w:pPr>
      <w:r w:rsidRPr="0032190F">
        <w:rPr>
          <w:lang w:val="fr-FR"/>
        </w:rPr>
        <w:t>Le fer se généralise (BIB 1852 p. 52)</w:t>
      </w:r>
    </w:p>
    <w:p w14:paraId="37043F9A" w14:textId="77777777" w:rsidR="005A29BA" w:rsidRPr="0032190F" w:rsidRDefault="00886B21" w:rsidP="00886B21">
      <w:pPr>
        <w:jc w:val="both"/>
        <w:rPr>
          <w:lang w:val="fr-FR"/>
        </w:rPr>
      </w:pPr>
      <w:r w:rsidRPr="0032190F">
        <w:rPr>
          <w:lang w:val="fr-FR"/>
        </w:rPr>
        <w:t>Une des nouveautés réside également dans l'apparition progressive durant cette phase de récipients ornés selon la technique dite de l'« excision » (BIB 2156 p. 102)</w:t>
      </w:r>
    </w:p>
    <w:p w14:paraId="3908CA57" w14:textId="77777777" w:rsidR="005A29BA" w:rsidRPr="0032190F" w:rsidRDefault="005A29BA" w:rsidP="005A29BA">
      <w:pPr>
        <w:jc w:val="both"/>
        <w:rPr>
          <w:lang w:val="fr-FR"/>
        </w:rPr>
      </w:pPr>
    </w:p>
    <w:p w14:paraId="21474BD1" w14:textId="77777777" w:rsidR="005A29BA" w:rsidRPr="0032190F" w:rsidRDefault="005A29BA" w:rsidP="005A29BA">
      <w:pPr>
        <w:jc w:val="both"/>
        <w:rPr>
          <w:lang w:val="fr-FR" w:eastAsia="en-GB"/>
        </w:rPr>
      </w:pPr>
      <w:r w:rsidRPr="0032190F">
        <w:rPr>
          <w:lang w:val="fr-FR" w:eastAsia="en-GB"/>
        </w:rPr>
        <w:t>La coupe de la nécropole est pressentie comme une production d’Italie du Sud (BIB Verger, Pernet 2013) voir « italo-géométriques » (BIB Gras 2000) (BIB et BIB in BIB 1995 p. 57)</w:t>
      </w:r>
    </w:p>
    <w:p w14:paraId="47344D18" w14:textId="77777777" w:rsidR="000F395C" w:rsidRPr="0032190F" w:rsidRDefault="000F395C" w:rsidP="005A29BA">
      <w:pPr>
        <w:jc w:val="both"/>
        <w:rPr>
          <w:lang w:val="fr-FR" w:eastAsia="en-GB"/>
        </w:rPr>
      </w:pPr>
    </w:p>
    <w:p w14:paraId="3C7E6617" w14:textId="77777777" w:rsidR="006364BA" w:rsidRPr="0032190F" w:rsidRDefault="006364BA" w:rsidP="000F395C">
      <w:pPr>
        <w:autoSpaceDE w:val="0"/>
        <w:autoSpaceDN w:val="0"/>
        <w:adjustRightInd w:val="0"/>
        <w:rPr>
          <w:rFonts w:ascii="Times-Roman" w:hAnsi="Times-Roman" w:cs="Times-Roman"/>
          <w:lang w:val="fr-FR" w:eastAsia="en-GB"/>
        </w:rPr>
      </w:pPr>
    </w:p>
    <w:p w14:paraId="581F4810" w14:textId="77777777" w:rsidR="006364BA" w:rsidRPr="0032190F" w:rsidRDefault="006364BA" w:rsidP="00647EA0">
      <w:pPr>
        <w:pStyle w:val="Heading5"/>
        <w:rPr>
          <w:lang w:eastAsia="en-GB"/>
        </w:rPr>
      </w:pPr>
      <w:r w:rsidRPr="0032190F">
        <w:rPr>
          <w:lang w:eastAsia="en-GB"/>
        </w:rPr>
        <w:t>Sépultures</w:t>
      </w:r>
    </w:p>
    <w:p w14:paraId="431C6122" w14:textId="77777777" w:rsidR="006364BA" w:rsidRPr="0032190F" w:rsidRDefault="006364BA" w:rsidP="000F395C">
      <w:pPr>
        <w:autoSpaceDE w:val="0"/>
        <w:autoSpaceDN w:val="0"/>
        <w:adjustRightInd w:val="0"/>
        <w:rPr>
          <w:rFonts w:ascii="Times-Roman" w:hAnsi="Times-Roman" w:cs="Times-Roman"/>
          <w:lang w:val="fr-FR" w:eastAsia="en-GB"/>
        </w:rPr>
      </w:pPr>
    </w:p>
    <w:p w14:paraId="32C72E98" w14:textId="77777777" w:rsidR="006364BA" w:rsidRPr="0032190F" w:rsidRDefault="006364BA" w:rsidP="006364BA">
      <w:pPr>
        <w:pStyle w:val="Heading6"/>
        <w:rPr>
          <w:lang w:eastAsia="en-GB"/>
        </w:rPr>
      </w:pPr>
      <w:bookmarkStart w:id="2287" w:name="Sit_Mailhac_Grand_Bassin_I_t54"/>
      <w:r w:rsidRPr="0032190F">
        <w:rPr>
          <w:lang w:eastAsia="en-GB"/>
        </w:rPr>
        <w:t>t_54</w:t>
      </w:r>
    </w:p>
    <w:bookmarkEnd w:id="2287"/>
    <w:p w14:paraId="1E533D82" w14:textId="77777777" w:rsidR="006364BA" w:rsidRPr="0032190F" w:rsidRDefault="006364BA" w:rsidP="006364BA">
      <w:pPr>
        <w:jc w:val="both"/>
        <w:rPr>
          <w:lang w:val="fr-FR" w:eastAsia="en-GB"/>
        </w:rPr>
      </w:pPr>
      <w:r w:rsidRPr="0032190F">
        <w:rPr>
          <w:lang w:val="fr-FR" w:eastAsia="en-GB"/>
        </w:rPr>
        <w:t>découverte d’un autreprobable fragment de char (Chardenon 1995, pl. 22, n°54f), même si ce dernier ne trouve guère de points decomparaisons dans la sphère hallstattienne. Cet objet se caractérise en effet par une forme tubulaire relativementproche de celle des éléments découverts dans la tombe 68 (diamètre!: 1, 2 - 1, 5 cm) et semble par ailleurs avoirété fixé sur un support en bois de profil arrondis (moyeu!?!; diamètre!: 9 cm), étant donné que son corps estrecourbé en arc de cercle et qu’il possède en outre plusieurs trous de rivets (BIB 2160 p. 118)</w:t>
      </w:r>
    </w:p>
    <w:p w14:paraId="7A6B7838" w14:textId="77777777" w:rsidR="006364BA" w:rsidRPr="0032190F" w:rsidRDefault="006364BA" w:rsidP="006364BA">
      <w:pPr>
        <w:pStyle w:val="Heading6"/>
        <w:rPr>
          <w:lang w:eastAsia="en-GB"/>
        </w:rPr>
      </w:pPr>
      <w:bookmarkStart w:id="2288" w:name="Sit_Mailhac_Grand_Bassin_I_t68"/>
      <w:r w:rsidRPr="0032190F">
        <w:rPr>
          <w:lang w:eastAsia="en-GB"/>
        </w:rPr>
        <w:t>t</w:t>
      </w:r>
      <w:r w:rsidRPr="006364BA">
        <w:rPr>
          <w:rStyle w:val="Heading6Char"/>
        </w:rPr>
        <w:t>_</w:t>
      </w:r>
      <w:r w:rsidRPr="0032190F">
        <w:rPr>
          <w:lang w:eastAsia="en-GB"/>
        </w:rPr>
        <w:t>68</w:t>
      </w:r>
    </w:p>
    <w:bookmarkEnd w:id="2288"/>
    <w:p w14:paraId="07EFEDF0" w14:textId="77777777" w:rsidR="006364BA" w:rsidRPr="000615B1" w:rsidRDefault="006364BA" w:rsidP="006364BA">
      <w:pPr>
        <w:autoSpaceDE w:val="0"/>
        <w:autoSpaceDN w:val="0"/>
        <w:adjustRightInd w:val="0"/>
        <w:jc w:val="both"/>
        <w:rPr>
          <w:lang w:val="fr-FR" w:eastAsia="en-GB"/>
        </w:rPr>
      </w:pPr>
      <w:r w:rsidRPr="000615B1">
        <w:rPr>
          <w:lang w:val="fr-FR" w:eastAsia="en-GB"/>
        </w:rPr>
        <w:t>La tombe 68 de la nécropole du Grand Bassin 1 livre ainsi aux côtés de plusieurs pièces de harnachement (mors de filet et boutons de croisements), toute une série d’éléments ayant vraisemblablement appartenus à un véhicule de typologie continentale (Taffanel 1962, p. 18 et fig. 25 et Janin 2000, p. 128). Cet assemblage se compose en l’occurrence de plusieurs pièces fragmentaires en tôle de fer (épaisseur: 2 – 3 mm), dont la forme globale ou encore le système de fixation s’apparente clairement aux garnitures métalliques de la sphère hallstattienne(BIB 2160 p. 115)</w:t>
      </w:r>
    </w:p>
    <w:p w14:paraId="1A87D1C1" w14:textId="79AF41C7" w:rsidR="00FB34B6" w:rsidRPr="000615B1" w:rsidRDefault="00FB34B6" w:rsidP="00FB34B6">
      <w:pPr>
        <w:jc w:val="both"/>
        <w:rPr>
          <w:lang w:val="fr-FR" w:eastAsia="en-GB"/>
        </w:rPr>
      </w:pPr>
      <w:r w:rsidRPr="000615B1">
        <w:rPr>
          <w:lang w:val="fr-FR" w:eastAsia="en-GB"/>
        </w:rPr>
        <w:t>La tombe 68 de la nécropole du Grand Bassin 1 livre ainsi aux côtés de plusieurs pièces de harnachement (mors de filet et boutons de croisements), toute une série d’éléments ayant vraisemblablement appartenus à un véhicule de typologie continentale (Taffanel 1962, p. 18 et fig. 25 et Janin 2000, p. 128). Cet assemblage se compose en l’occurrence de plusieurs pièces fragmentaires en tôle de fer (épaisseur : 2 – 3 mm), dont la forme globale ou encore le système de fixation s’apparente clairement aux garnitures métalliques de la sphère hallstattienne (BIB 2160). Les garnitures de jantes en fer pourvues d’un décor en « dents de scies » sont en revanche connues à la fin du 7</w:t>
      </w:r>
      <w:r w:rsidRPr="000615B1">
        <w:rPr>
          <w:szCs w:val="14"/>
          <w:lang w:val="fr-FR" w:eastAsia="en-GB"/>
        </w:rPr>
        <w:t xml:space="preserve">ème </w:t>
      </w:r>
      <w:r w:rsidRPr="000615B1">
        <w:rPr>
          <w:lang w:val="fr-FR" w:eastAsia="en-GB"/>
        </w:rPr>
        <w:t xml:space="preserve">s. av. n. è. dans une sépulture étrusque : Tombe dei Carri, </w:t>
      </w:r>
      <w:hyperlink r:id="rId5283" w:anchor="Sit_Populonia" w:history="1">
        <w:r w:rsidRPr="000615B1">
          <w:rPr>
            <w:rStyle w:val="Hyperlink"/>
            <w:lang w:val="fr-FR" w:eastAsia="en-GB"/>
          </w:rPr>
          <w:t>Populonia</w:t>
        </w:r>
      </w:hyperlink>
      <w:r w:rsidRPr="000615B1">
        <w:rPr>
          <w:lang w:val="fr-FR" w:eastAsia="en-GB"/>
        </w:rPr>
        <w:t xml:space="preserve">. Cette </w:t>
      </w:r>
      <w:r w:rsidRPr="000615B1">
        <w:rPr>
          <w:lang w:val="fr-FR" w:eastAsia="en-GB"/>
        </w:rPr>
        <w:lastRenderedPageBreak/>
        <w:t>observation permettrait dès lors d’envisager une possible influence italique, même si les fragments audois se distinguent néanmoins par une leur forme cylindrique (BIB 2160)</w:t>
      </w:r>
    </w:p>
    <w:p w14:paraId="67868A1D" w14:textId="77777777" w:rsidR="00074762" w:rsidRPr="0032190F" w:rsidRDefault="00074762" w:rsidP="00FB34B6">
      <w:pPr>
        <w:jc w:val="both"/>
        <w:rPr>
          <w:rFonts w:ascii="Times-Roman" w:hAnsi="Times-Roman" w:cs="Times-Roman"/>
          <w:lang w:val="fr-FR" w:eastAsia="en-GB"/>
        </w:rPr>
      </w:pPr>
    </w:p>
    <w:p w14:paraId="2F6D72CC" w14:textId="77777777" w:rsidR="00074762" w:rsidRPr="0032190F" w:rsidRDefault="00074762" w:rsidP="00074762">
      <w:pPr>
        <w:pStyle w:val="Heading6"/>
        <w:rPr>
          <w:lang w:eastAsia="en-GB"/>
        </w:rPr>
      </w:pPr>
      <w:bookmarkStart w:id="2289" w:name="Sit_Mailhac_Grand_Bassin_I_t99"/>
      <w:r w:rsidRPr="0032190F">
        <w:rPr>
          <w:lang w:eastAsia="en-GB"/>
        </w:rPr>
        <w:t>t_99</w:t>
      </w:r>
    </w:p>
    <w:bookmarkEnd w:id="2289"/>
    <w:p w14:paraId="14D9C40B" w14:textId="77777777" w:rsidR="00074762" w:rsidRPr="0032190F" w:rsidRDefault="00074762" w:rsidP="00074762">
      <w:pPr>
        <w:rPr>
          <w:lang w:val="fr-FR" w:eastAsia="en-GB"/>
        </w:rPr>
      </w:pPr>
      <w:r w:rsidRPr="0032190F">
        <w:rPr>
          <w:lang w:val="fr-FR" w:eastAsia="en-GB"/>
        </w:rPr>
        <w:t>Mors de cheval en bronze (SS BIB)</w:t>
      </w:r>
    </w:p>
    <w:p w14:paraId="01429BDD" w14:textId="77777777" w:rsidR="006364BA" w:rsidRPr="0032190F" w:rsidRDefault="006364BA" w:rsidP="000F395C">
      <w:pPr>
        <w:autoSpaceDE w:val="0"/>
        <w:autoSpaceDN w:val="0"/>
        <w:adjustRightInd w:val="0"/>
        <w:rPr>
          <w:rFonts w:ascii="Times-Roman" w:hAnsi="Times-Roman" w:cs="Times-Roman"/>
          <w:lang w:val="fr-FR" w:eastAsia="en-GB"/>
        </w:rPr>
      </w:pPr>
    </w:p>
    <w:p w14:paraId="736213CC" w14:textId="77777777" w:rsidR="005A29BA" w:rsidRPr="0032190F" w:rsidRDefault="005A29BA" w:rsidP="005A29BA">
      <w:pPr>
        <w:jc w:val="both"/>
        <w:rPr>
          <w:lang w:val="fr-FR"/>
        </w:rPr>
      </w:pPr>
    </w:p>
    <w:p w14:paraId="149E60E4" w14:textId="77777777" w:rsidR="005A29BA" w:rsidRPr="0032190F" w:rsidRDefault="005A29BA" w:rsidP="005A29BA">
      <w:pPr>
        <w:pStyle w:val="Heading4"/>
      </w:pPr>
      <w:bookmarkStart w:id="2290" w:name="Sit_Mailhac_Grand_Bassin_II"/>
      <w:r w:rsidRPr="0032190F">
        <w:t>Grand Bassin II</w:t>
      </w:r>
    </w:p>
    <w:bookmarkEnd w:id="2290"/>
    <w:p w14:paraId="1AF7B983" w14:textId="77777777" w:rsidR="005A29BA" w:rsidRPr="0032190F" w:rsidRDefault="005A29BA" w:rsidP="005A29BA">
      <w:pPr>
        <w:jc w:val="both"/>
        <w:rPr>
          <w:lang w:val="fr-FR"/>
        </w:rPr>
      </w:pPr>
      <w:r w:rsidRPr="0032190F">
        <w:rPr>
          <w:lang w:val="fr-FR"/>
        </w:rPr>
        <w:t>Plus petit que Grand Bassin I, les tombes ont livré des importations variées, étrusque, grecque, ibérique. C’est à cette époque que les armes commencent à accompagner certains défunts. Contemporain de l’habitat du Cayla (BIB 1852 p. 52)</w:t>
      </w:r>
    </w:p>
    <w:p w14:paraId="2C949049" w14:textId="77777777" w:rsidR="005A29BA" w:rsidRPr="0032190F" w:rsidRDefault="005A29BA" w:rsidP="005A29BA">
      <w:pPr>
        <w:jc w:val="both"/>
        <w:rPr>
          <w:lang w:val="fr-FR"/>
        </w:rPr>
      </w:pPr>
      <w:r w:rsidRPr="0032190F">
        <w:rPr>
          <w:lang w:val="fr-FR"/>
        </w:rPr>
        <w:t>Grand-Bassin II = phase II (BIB 1825 p. 395)</w:t>
      </w:r>
    </w:p>
    <w:p w14:paraId="5A70151D" w14:textId="77777777" w:rsidR="005A29BA" w:rsidRPr="0032190F" w:rsidRDefault="005A29BA" w:rsidP="005A29BA">
      <w:pPr>
        <w:jc w:val="both"/>
        <w:rPr>
          <w:lang w:val="fr-FR"/>
        </w:rPr>
      </w:pPr>
    </w:p>
    <w:p w14:paraId="18E6D626" w14:textId="77777777" w:rsidR="00FF6437" w:rsidRPr="0032190F" w:rsidRDefault="00AA177A" w:rsidP="00FF6437">
      <w:pPr>
        <w:pStyle w:val="Heading2"/>
      </w:pPr>
      <w:bookmarkStart w:id="2291" w:name="Sit_Mailhac_Moulin_per"/>
      <w:r>
        <w:t>Périodisation</w:t>
      </w:r>
    </w:p>
    <w:bookmarkEnd w:id="2291"/>
    <w:p w14:paraId="6AB236C2" w14:textId="1A052F2E" w:rsidR="00503AE8" w:rsidRPr="0032190F" w:rsidRDefault="00542A7F" w:rsidP="00503AE8">
      <w:pPr>
        <w:rPr>
          <w:lang w:val="fr-FR"/>
        </w:rPr>
      </w:pPr>
      <w:r>
        <w:rPr>
          <w:lang w:val="fr-FR"/>
        </w:rPr>
        <w:t xml:space="preserve">v. </w:t>
      </w:r>
      <w:hyperlink r:id="rId5284" w:anchor="Sit_Can_Bech_p" w:history="1">
        <w:r w:rsidRPr="00542A7F">
          <w:rPr>
            <w:rStyle w:val="Hyperlink"/>
            <w:lang w:val="fr-FR"/>
          </w:rPr>
          <w:t>Can Bech</w:t>
        </w:r>
      </w:hyperlink>
    </w:p>
    <w:p w14:paraId="51EBB134" w14:textId="77777777" w:rsidR="00542A7F" w:rsidRDefault="00542A7F" w:rsidP="00503AE8">
      <w:pPr>
        <w:rPr>
          <w:lang w:val="fr-FR"/>
        </w:rPr>
      </w:pPr>
    </w:p>
    <w:p w14:paraId="59F9F3FA" w14:textId="77777777" w:rsidR="00503AE8" w:rsidRPr="0032190F" w:rsidRDefault="00503AE8" w:rsidP="00503AE8">
      <w:pPr>
        <w:rPr>
          <w:lang w:val="fr-FR"/>
        </w:rPr>
      </w:pPr>
      <w:r w:rsidRPr="0032190F">
        <w:rPr>
          <w:lang w:val="fr-FR"/>
        </w:rPr>
        <w:t>[Groupe n] Objets en fer, rasoir à double tranchant à partie centrale fortement ajourée, rasoirs en croissant. Urnes situliformes, urnes à pied haut etc. (BIB 1833 p. 313 sq.).</w:t>
      </w:r>
    </w:p>
    <w:p w14:paraId="6511A0B9" w14:textId="77777777" w:rsidR="00503AE8" w:rsidRPr="0032190F" w:rsidRDefault="00503AE8" w:rsidP="00503AE8">
      <w:pPr>
        <w:rPr>
          <w:lang w:val="fr-FR"/>
        </w:rPr>
      </w:pPr>
      <w:r w:rsidRPr="0032190F">
        <w:rPr>
          <w:lang w:val="fr-FR"/>
        </w:rPr>
        <w:t xml:space="preserve">[Groupe n] </w:t>
      </w:r>
    </w:p>
    <w:p w14:paraId="704FD06A" w14:textId="77777777" w:rsidR="00503AE8" w:rsidRPr="0032190F" w:rsidRDefault="00503AE8" w:rsidP="00503AE8">
      <w:pPr>
        <w:rPr>
          <w:lang w:val="fr-FR"/>
        </w:rPr>
      </w:pPr>
    </w:p>
    <w:p w14:paraId="40FB7256" w14:textId="77777777" w:rsidR="00FF6437" w:rsidRPr="0032190F" w:rsidRDefault="00FF6437" w:rsidP="00FF6437">
      <w:pPr>
        <w:rPr>
          <w:lang w:val="fr-FR"/>
        </w:rPr>
      </w:pPr>
      <w:r w:rsidRPr="0032190F">
        <w:rPr>
          <w:lang w:val="fr-FR"/>
        </w:rPr>
        <w:t xml:space="preserve">Le réarrangement de la matrice des présence/absence (BIB 1833 fig. 409) va dans le sens d’une évolution chronologique (plutôt que révélant des dissemblances sociales, sexuelles, etc) en trois </w:t>
      </w:r>
      <w:r w:rsidR="00AA177A">
        <w:rPr>
          <w:lang w:val="fr-FR"/>
        </w:rPr>
        <w:t>phase/</w:t>
      </w:r>
      <w:r w:rsidRPr="0032190F">
        <w:rPr>
          <w:lang w:val="fr-FR"/>
        </w:rPr>
        <w:t>groupes [</w:t>
      </w:r>
      <w:r w:rsidRPr="0032190F">
        <w:rPr>
          <w:i/>
          <w:lang w:val="fr-FR"/>
        </w:rPr>
        <w:t>id.</w:t>
      </w:r>
      <w:r w:rsidRPr="0032190F">
        <w:rPr>
          <w:lang w:val="fr-FR"/>
        </w:rPr>
        <w:t xml:space="preserve"> phase](BIB 1833 p. 313)</w:t>
      </w:r>
    </w:p>
    <w:p w14:paraId="095E2297" w14:textId="77777777" w:rsidR="00FF6437" w:rsidRPr="0032190F" w:rsidRDefault="00FF6437" w:rsidP="00FF6437">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4"/>
        <w:gridCol w:w="632"/>
        <w:gridCol w:w="1856"/>
        <w:gridCol w:w="1909"/>
      </w:tblGrid>
      <w:tr w:rsidR="00784A54" w14:paraId="7F5C0FA5" w14:textId="77777777" w:rsidTr="008830D4">
        <w:trPr>
          <w:jc w:val="center"/>
        </w:trPr>
        <w:tc>
          <w:tcPr>
            <w:tcW w:w="109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7B61AA0F" w14:textId="77777777" w:rsidR="00784A54" w:rsidRDefault="00AA177A" w:rsidP="008830D4">
            <w:pPr>
              <w:jc w:val="center"/>
            </w:pPr>
            <w:r w:rsidRPr="0032190F">
              <w:rPr>
                <w:lang w:val="fr-FR"/>
              </w:rPr>
              <w:t>Mailhacien</w:t>
            </w:r>
          </w:p>
        </w:tc>
        <w:tc>
          <w:tcPr>
            <w:tcW w:w="1856" w:type="dxa"/>
            <w:tcBorders>
              <w:top w:val="single" w:sz="4" w:space="0" w:color="auto"/>
              <w:left w:val="single" w:sz="4" w:space="0" w:color="auto"/>
              <w:bottom w:val="single" w:sz="4" w:space="0" w:color="auto"/>
              <w:right w:val="single" w:sz="4" w:space="0" w:color="auto"/>
            </w:tcBorders>
          </w:tcPr>
          <w:p w14:paraId="6CC5EBEB" w14:textId="77777777" w:rsidR="00784A54" w:rsidRDefault="00784A54" w:rsidP="008830D4">
            <w:pPr>
              <w:jc w:val="center"/>
            </w:pPr>
            <w:r>
              <w:t>période</w:t>
            </w:r>
          </w:p>
        </w:tc>
        <w:tc>
          <w:tcPr>
            <w:tcW w:w="1909" w:type="dxa"/>
            <w:tcBorders>
              <w:top w:val="single" w:sz="4" w:space="0" w:color="auto"/>
              <w:left w:val="single" w:sz="4" w:space="0" w:color="auto"/>
              <w:bottom w:val="single" w:sz="4" w:space="0" w:color="auto"/>
              <w:right w:val="single" w:sz="4" w:space="0" w:color="auto"/>
            </w:tcBorders>
            <w:shd w:val="clear" w:color="auto" w:fill="auto"/>
          </w:tcPr>
          <w:p w14:paraId="7FF89AEA" w14:textId="77777777" w:rsidR="00784A54" w:rsidRDefault="00784A54" w:rsidP="008830D4">
            <w:pPr>
              <w:jc w:val="center"/>
            </w:pPr>
            <w:r>
              <w:t>dates (aec)</w:t>
            </w:r>
          </w:p>
        </w:tc>
      </w:tr>
      <w:tr w:rsidR="00784A54" w14:paraId="6F5C0921" w14:textId="77777777" w:rsidTr="008830D4">
        <w:trPr>
          <w:jc w:val="center"/>
        </w:trPr>
        <w:tc>
          <w:tcPr>
            <w:tcW w:w="109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09D12AE6" w14:textId="63AB8238" w:rsidR="00784A54" w:rsidRDefault="00000000" w:rsidP="008830D4">
            <w:pPr>
              <w:jc w:val="center"/>
            </w:pPr>
            <w:hyperlink r:id="rId5285" w:anchor="Sit_Mailhac_Moulin_per3" w:history="1">
              <w:r w:rsidR="00784A54" w:rsidRPr="00AA177A">
                <w:rPr>
                  <w:rStyle w:val="Hyperlink"/>
                </w:rPr>
                <w:t>III</w:t>
              </w:r>
            </w:hyperlink>
          </w:p>
        </w:tc>
        <w:tc>
          <w:tcPr>
            <w:tcW w:w="1856" w:type="dxa"/>
            <w:tcBorders>
              <w:top w:val="single" w:sz="4" w:space="0" w:color="auto"/>
              <w:left w:val="single" w:sz="4" w:space="0" w:color="auto"/>
              <w:bottom w:val="single" w:sz="4" w:space="0" w:color="auto"/>
              <w:right w:val="single" w:sz="4" w:space="0" w:color="auto"/>
            </w:tcBorders>
            <w:vAlign w:val="center"/>
          </w:tcPr>
          <w:p w14:paraId="38677A12" w14:textId="77777777" w:rsidR="00784A54" w:rsidRDefault="00784A54" w:rsidP="008830D4">
            <w:r>
              <w:t>âge du Fer</w:t>
            </w:r>
          </w:p>
        </w:tc>
        <w:tc>
          <w:tcPr>
            <w:tcW w:w="1909" w:type="dxa"/>
            <w:tcBorders>
              <w:top w:val="single" w:sz="4" w:space="0" w:color="auto"/>
              <w:left w:val="single" w:sz="4" w:space="0" w:color="auto"/>
              <w:bottom w:val="single" w:sz="4" w:space="0" w:color="auto"/>
              <w:right w:val="single" w:sz="4" w:space="0" w:color="auto"/>
            </w:tcBorders>
            <w:shd w:val="clear" w:color="auto" w:fill="auto"/>
          </w:tcPr>
          <w:p w14:paraId="74C2C713" w14:textId="77777777" w:rsidR="00784A54" w:rsidRDefault="00784A54" w:rsidP="008830D4">
            <w:r>
              <w:t>725-650</w:t>
            </w:r>
          </w:p>
        </w:tc>
      </w:tr>
      <w:tr w:rsidR="00784A54" w14:paraId="6908618D" w14:textId="77777777" w:rsidTr="008830D4">
        <w:trPr>
          <w:jc w:val="center"/>
        </w:trPr>
        <w:tc>
          <w:tcPr>
            <w:tcW w:w="551" w:type="dxa"/>
            <w:vMerge w:val="restart"/>
            <w:shd w:val="clear" w:color="auto" w:fill="auto"/>
            <w:vAlign w:val="center"/>
          </w:tcPr>
          <w:p w14:paraId="38D7201D" w14:textId="366C075D" w:rsidR="00784A54" w:rsidRDefault="00000000" w:rsidP="008830D4">
            <w:pPr>
              <w:jc w:val="center"/>
            </w:pPr>
            <w:hyperlink r:id="rId5286" w:anchor="Sit_Mailhac_Moulin_per2" w:history="1">
              <w:r w:rsidR="00784A54" w:rsidRPr="00AA177A">
                <w:rPr>
                  <w:rStyle w:val="Hyperlink"/>
                </w:rPr>
                <w:t>II</w:t>
              </w:r>
            </w:hyperlink>
          </w:p>
        </w:tc>
        <w:tc>
          <w:tcPr>
            <w:tcW w:w="545" w:type="dxa"/>
          </w:tcPr>
          <w:p w14:paraId="2FF7CC62" w14:textId="72979BC7" w:rsidR="00784A54" w:rsidRDefault="00000000" w:rsidP="008830D4">
            <w:pPr>
              <w:jc w:val="center"/>
            </w:pPr>
            <w:hyperlink r:id="rId5287" w:anchor="Sit_Mailhac_Moulin_per2b" w:history="1">
              <w:r w:rsidR="00784A54" w:rsidRPr="00AA177A">
                <w:rPr>
                  <w:rStyle w:val="Hyperlink"/>
                </w:rPr>
                <w:t>b</w:t>
              </w:r>
            </w:hyperlink>
          </w:p>
        </w:tc>
        <w:tc>
          <w:tcPr>
            <w:tcW w:w="1856" w:type="dxa"/>
            <w:vMerge w:val="restart"/>
          </w:tcPr>
          <w:p w14:paraId="506888E4" w14:textId="77777777" w:rsidR="00784A54" w:rsidRDefault="00784A54" w:rsidP="008830D4">
            <w:r>
              <w:t>« période de</w:t>
            </w:r>
          </w:p>
          <w:p w14:paraId="555882FF" w14:textId="77777777" w:rsidR="00784A54" w:rsidRDefault="00784A54" w:rsidP="008830D4">
            <w:r>
              <w:t>transition »</w:t>
            </w:r>
          </w:p>
        </w:tc>
        <w:tc>
          <w:tcPr>
            <w:tcW w:w="1909" w:type="dxa"/>
            <w:shd w:val="clear" w:color="auto" w:fill="auto"/>
          </w:tcPr>
          <w:p w14:paraId="3FA64741" w14:textId="77777777" w:rsidR="00784A54" w:rsidRDefault="00784A54" w:rsidP="008830D4">
            <w:r>
              <w:t>750-725</w:t>
            </w:r>
          </w:p>
        </w:tc>
      </w:tr>
      <w:tr w:rsidR="00784A54" w14:paraId="3E3263B4" w14:textId="77777777" w:rsidTr="008830D4">
        <w:trPr>
          <w:jc w:val="center"/>
        </w:trPr>
        <w:tc>
          <w:tcPr>
            <w:tcW w:w="551" w:type="dxa"/>
            <w:vMerge/>
            <w:shd w:val="clear" w:color="auto" w:fill="auto"/>
            <w:vAlign w:val="center"/>
          </w:tcPr>
          <w:p w14:paraId="01934F5E" w14:textId="77777777" w:rsidR="00784A54" w:rsidRDefault="00784A54" w:rsidP="008830D4">
            <w:pPr>
              <w:jc w:val="center"/>
            </w:pPr>
          </w:p>
        </w:tc>
        <w:tc>
          <w:tcPr>
            <w:tcW w:w="545" w:type="dxa"/>
          </w:tcPr>
          <w:p w14:paraId="0B588744" w14:textId="64D3FE36" w:rsidR="00784A54" w:rsidRDefault="00000000" w:rsidP="008830D4">
            <w:pPr>
              <w:jc w:val="center"/>
            </w:pPr>
            <w:hyperlink r:id="rId5288" w:anchor="Sit_Mailhac_Moulin_per2a" w:history="1">
              <w:r w:rsidR="00784A54" w:rsidRPr="00AA177A">
                <w:rPr>
                  <w:rStyle w:val="Hyperlink"/>
                </w:rPr>
                <w:t>a</w:t>
              </w:r>
            </w:hyperlink>
          </w:p>
        </w:tc>
        <w:tc>
          <w:tcPr>
            <w:tcW w:w="1856" w:type="dxa"/>
            <w:vMerge/>
          </w:tcPr>
          <w:p w14:paraId="5E4A056F" w14:textId="77777777" w:rsidR="00784A54" w:rsidRDefault="00784A54" w:rsidP="008830D4"/>
        </w:tc>
        <w:tc>
          <w:tcPr>
            <w:tcW w:w="1909" w:type="dxa"/>
            <w:shd w:val="clear" w:color="auto" w:fill="auto"/>
          </w:tcPr>
          <w:p w14:paraId="58BF4E79" w14:textId="77777777" w:rsidR="00784A54" w:rsidRDefault="00784A54" w:rsidP="008830D4">
            <w:r>
              <w:t>775-750</w:t>
            </w:r>
          </w:p>
        </w:tc>
      </w:tr>
      <w:tr w:rsidR="00784A54" w:rsidRPr="00920481" w14:paraId="15FB3B70" w14:textId="77777777" w:rsidTr="008830D4">
        <w:trPr>
          <w:jc w:val="center"/>
        </w:trPr>
        <w:tc>
          <w:tcPr>
            <w:tcW w:w="109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2E27D1E0" w14:textId="6BCF6F23" w:rsidR="00784A54" w:rsidRDefault="00000000" w:rsidP="008830D4">
            <w:pPr>
              <w:jc w:val="center"/>
            </w:pPr>
            <w:hyperlink r:id="rId5289" w:anchor="Sit_Mailhac_Moulin_per1" w:history="1">
              <w:r w:rsidR="00784A54" w:rsidRPr="00AA177A">
                <w:rPr>
                  <w:rStyle w:val="Hyperlink"/>
                </w:rPr>
                <w:t>I</w:t>
              </w:r>
            </w:hyperlink>
          </w:p>
        </w:tc>
        <w:tc>
          <w:tcPr>
            <w:tcW w:w="1856" w:type="dxa"/>
            <w:tcBorders>
              <w:top w:val="single" w:sz="4" w:space="0" w:color="auto"/>
              <w:left w:val="single" w:sz="4" w:space="0" w:color="auto"/>
              <w:bottom w:val="single" w:sz="4" w:space="0" w:color="auto"/>
              <w:right w:val="single" w:sz="4" w:space="0" w:color="auto"/>
            </w:tcBorders>
          </w:tcPr>
          <w:p w14:paraId="48AB3DEA" w14:textId="77777777" w:rsidR="00784A54" w:rsidRPr="0032190F" w:rsidRDefault="00784A54" w:rsidP="008830D4">
            <w:pPr>
              <w:rPr>
                <w:lang w:val="fr-FR"/>
              </w:rPr>
            </w:pPr>
            <w:r w:rsidRPr="0032190F">
              <w:rPr>
                <w:lang w:val="fr-FR"/>
              </w:rPr>
              <w:t xml:space="preserve">BF </w:t>
            </w:r>
            <w:r w:rsidR="00AA177A">
              <w:rPr>
                <w:lang w:val="fr-FR"/>
              </w:rPr>
              <w:t>3b</w:t>
            </w:r>
          </w:p>
        </w:tc>
        <w:tc>
          <w:tcPr>
            <w:tcW w:w="1909" w:type="dxa"/>
            <w:tcBorders>
              <w:top w:val="single" w:sz="4" w:space="0" w:color="auto"/>
              <w:left w:val="single" w:sz="4" w:space="0" w:color="auto"/>
              <w:bottom w:val="single" w:sz="4" w:space="0" w:color="auto"/>
              <w:right w:val="single" w:sz="4" w:space="0" w:color="auto"/>
            </w:tcBorders>
            <w:shd w:val="clear" w:color="auto" w:fill="auto"/>
          </w:tcPr>
          <w:p w14:paraId="6C73150B" w14:textId="77777777" w:rsidR="00784A54" w:rsidRDefault="00784A54" w:rsidP="008830D4">
            <w:r>
              <w:t>déb. 9</w:t>
            </w:r>
            <w:r w:rsidRPr="00F724F4">
              <w:t>e</w:t>
            </w:r>
            <w:r>
              <w:t xml:space="preserve"> aec -775</w:t>
            </w:r>
          </w:p>
        </w:tc>
      </w:tr>
    </w:tbl>
    <w:p w14:paraId="6223F5A7" w14:textId="77777777" w:rsidR="00FF6437" w:rsidRDefault="00AA177A" w:rsidP="00FF6437">
      <w:pPr>
        <w:rPr>
          <w:lang w:val="fr-FR"/>
        </w:rPr>
      </w:pPr>
      <w:r w:rsidRPr="0032190F">
        <w:rPr>
          <w:lang w:val="fr-FR"/>
        </w:rPr>
        <w:t>(BIB 1833)</w:t>
      </w:r>
    </w:p>
    <w:p w14:paraId="1893E9D4" w14:textId="77777777" w:rsidR="00AA177A" w:rsidRDefault="00AA177A" w:rsidP="00FF6437"/>
    <w:p w14:paraId="7D7E1B8A" w14:textId="77777777" w:rsidR="00FF6437" w:rsidRDefault="00AA177A" w:rsidP="00FF6437">
      <w:pPr>
        <w:pStyle w:val="Heading3"/>
      </w:pPr>
      <w:bookmarkStart w:id="2292" w:name="Sit_Mailhac_Moulin_per1"/>
      <w:r>
        <w:t>phase</w:t>
      </w:r>
      <w:r w:rsidR="00FF6437">
        <w:t xml:space="preserve"> I</w:t>
      </w:r>
    </w:p>
    <w:bookmarkEnd w:id="2292"/>
    <w:p w14:paraId="69F37FCE" w14:textId="0CF32813" w:rsidR="00FF6437" w:rsidRPr="0032190F" w:rsidRDefault="00FF6437" w:rsidP="00FF6437">
      <w:pPr>
        <w:jc w:val="both"/>
        <w:rPr>
          <w:lang w:val="fr-FR"/>
        </w:rPr>
      </w:pPr>
      <w:r w:rsidRPr="0032190F">
        <w:rPr>
          <w:lang w:val="fr-FR"/>
        </w:rPr>
        <w:t>« Il regroupe de nombreuses tombes. Les formes céramiquesles plus courantes sont les urnes ovoïdes à col court, bord droitou divergent et fond généralement plat, les coupes tronconiques,les gobelets globulaires et les vases bitronconiques.Beaucoup plus rares sont les urnes à col court munies d’anseset les coupelles tronconiques. Le décor au trait double est enrevanche très présent. Le mobilier métallique est riche et secompose essentiellement de rasoirs à double tranchant,d’épingles à tête enroulée, de pinces à épiler. L’élément caractéristiquede ce groupe est, comme cela a déjà été dit, la présencede décors au double trait de motifs géométriques,anthropomorphes ou zoomorphes, essentiellement du type I ;peu de décors de type 2 y sont recensés. Ce groupe semble égalementse caractériser par l’absence d’un grand nombre d</w:t>
      </w:r>
      <w:r w:rsidR="00503AE8" w:rsidRPr="0032190F">
        <w:rPr>
          <w:lang w:val="fr-FR"/>
        </w:rPr>
        <w:t>e</w:t>
      </w:r>
      <w:r w:rsidRPr="0032190F">
        <w:rPr>
          <w:lang w:val="fr-FR"/>
        </w:rPr>
        <w:t xml:space="preserve">formes, telles que les gobelets carénés ou surbaissés, lescoupes carénées, les urnes à pied mi-haut et les coupelleshémisphériques. Pour le métal, soulignons l’absence desrasoirs en croissant, des anneaux de cheveux, des épingles àtête en anneau ou en rouelle et des </w:t>
      </w:r>
      <w:hyperlink r:id="rId5290" w:anchor="Obj_Do_Per_Fibules_ABEG19952" w:history="1">
        <w:r w:rsidR="006702EA">
          <w:rPr>
            <w:rStyle w:val="Hyperlink"/>
            <w:lang w:val="fr-FR"/>
          </w:rPr>
          <w:t>fibules</w:t>
        </w:r>
        <w:r w:rsidR="006702EA" w:rsidRPr="004601E0">
          <w:rPr>
            <w:rStyle w:val="Hyperlink"/>
            <w:lang w:val="fr-FR"/>
          </w:rPr>
          <w:t xml:space="preserve"> à double ressort</w:t>
        </w:r>
      </w:hyperlink>
      <w:r w:rsidRPr="0032190F">
        <w:rPr>
          <w:lang w:val="fr-FR"/>
        </w:rPr>
        <w:t>.Le groupe I se retrouve aisément dans la nécropole où ilest facile de le cerner. Les différentes cartes de répartition deses principaux caractères s’opposent à celles des élémentsplus tardifs. » . (BIB 1833 p. 313 sq.).</w:t>
      </w:r>
    </w:p>
    <w:p w14:paraId="3D7AF9A6" w14:textId="77777777" w:rsidR="00FF6437" w:rsidRPr="0032190F" w:rsidRDefault="00FF6437" w:rsidP="00FF6437">
      <w:pPr>
        <w:rPr>
          <w:lang w:val="fr-FR"/>
        </w:rPr>
      </w:pPr>
    </w:p>
    <w:p w14:paraId="31C819CA" w14:textId="77777777" w:rsidR="00FF6437" w:rsidRPr="0032190F" w:rsidRDefault="00AA177A" w:rsidP="00FF6437">
      <w:pPr>
        <w:pStyle w:val="Heading3"/>
      </w:pPr>
      <w:bookmarkStart w:id="2293" w:name="Sit_Mailhac_Moulin_per2"/>
      <w:r>
        <w:lastRenderedPageBreak/>
        <w:t xml:space="preserve">phase </w:t>
      </w:r>
      <w:r w:rsidR="00FF6437" w:rsidRPr="0032190F">
        <w:t>II</w:t>
      </w:r>
    </w:p>
    <w:bookmarkEnd w:id="2293"/>
    <w:p w14:paraId="649234F8" w14:textId="226D2354" w:rsidR="00FF6437" w:rsidRPr="0032190F" w:rsidRDefault="00FF6437" w:rsidP="00FF6437">
      <w:pPr>
        <w:jc w:val="both"/>
        <w:rPr>
          <w:lang w:val="fr-FR"/>
        </w:rPr>
      </w:pPr>
      <w:r w:rsidRPr="0032190F">
        <w:rPr>
          <w:lang w:val="fr-FR"/>
        </w:rPr>
        <w:t xml:space="preserve">Très rares décors </w:t>
      </w:r>
      <w:hyperlink r:id="rId5291" w:anchor="Cul_Proto_Art_TAC_T_a" w:history="1">
        <w:r w:rsidRPr="0032190F">
          <w:rPr>
            <w:rStyle w:val="Hyperlink"/>
            <w:lang w:val="fr-FR"/>
          </w:rPr>
          <w:t>anthropomorphes</w:t>
        </w:r>
      </w:hyperlink>
      <w:r w:rsidRPr="0032190F">
        <w:rPr>
          <w:lang w:val="fr-FR"/>
        </w:rPr>
        <w:t>- zoomorphes. Formes de vases diversifiées : urnes à col cylindrique haut, coupelles carénées ou à panse surbaissée, etc. (BIB 1833 p. 313 sq.).</w:t>
      </w:r>
    </w:p>
    <w:p w14:paraId="5806FF16" w14:textId="77777777" w:rsidR="00FF6437" w:rsidRPr="0032190F" w:rsidRDefault="00FF6437" w:rsidP="00FF6437">
      <w:pPr>
        <w:jc w:val="both"/>
        <w:rPr>
          <w:lang w:val="fr-FR"/>
        </w:rPr>
      </w:pPr>
      <w:r w:rsidRPr="0032190F">
        <w:rPr>
          <w:lang w:val="fr-FR"/>
        </w:rPr>
        <w:t>« Il rassemble un bon nombre de tombes. Ces sépultures présententdes caractères communs qui les distinguent particulièrementdu groupe I et qui annoncent déjà le groupe III. Nousserions tentés de le scinder en deux groupes distincts, le groupeIIa et le groupe IIb. (BIB 1833 p. 313 sq.)</w:t>
      </w:r>
    </w:p>
    <w:p w14:paraId="1F74C589" w14:textId="77777777" w:rsidR="00FF6437" w:rsidRPr="0032190F" w:rsidRDefault="00FF6437" w:rsidP="00FF6437">
      <w:pPr>
        <w:rPr>
          <w:lang w:val="fr-FR"/>
        </w:rPr>
      </w:pPr>
    </w:p>
    <w:p w14:paraId="5DCAEABD" w14:textId="77777777" w:rsidR="00FF6437" w:rsidRPr="0032190F" w:rsidRDefault="00AA177A" w:rsidP="00FF6437">
      <w:pPr>
        <w:pStyle w:val="Heading4"/>
      </w:pPr>
      <w:bookmarkStart w:id="2294" w:name="Sit_Mailhac_Moulin_per2a"/>
      <w:r>
        <w:t>phase</w:t>
      </w:r>
      <w:r w:rsidR="00FF6437" w:rsidRPr="0032190F">
        <w:t xml:space="preserve"> IIa</w:t>
      </w:r>
    </w:p>
    <w:bookmarkEnd w:id="2294"/>
    <w:p w14:paraId="4C9C49EC" w14:textId="77777777" w:rsidR="00FB34B6" w:rsidRPr="0032190F" w:rsidRDefault="00FB34B6" w:rsidP="00FB34B6">
      <w:pPr>
        <w:rPr>
          <w:lang w:val="fr-FR"/>
        </w:rPr>
      </w:pPr>
    </w:p>
    <w:p w14:paraId="22CCC6D7" w14:textId="0F4172DA" w:rsidR="00FF6437" w:rsidRPr="0032190F" w:rsidRDefault="00FF6437" w:rsidP="00FF6437">
      <w:pPr>
        <w:jc w:val="both"/>
        <w:rPr>
          <w:lang w:val="fr-FR"/>
        </w:rPr>
      </w:pPr>
      <w:r w:rsidRPr="0032190F">
        <w:rPr>
          <w:lang w:val="fr-FR"/>
        </w:rPr>
        <w:t>« Le groupe IIa se caractérise par la présence des urnes à colcylindrique haut</w:t>
      </w:r>
      <w:r w:rsidR="003F407E" w:rsidRPr="0032190F">
        <w:rPr>
          <w:lang w:val="fr-FR"/>
        </w:rPr>
        <w:t xml:space="preserve"> [t_214]</w:t>
      </w:r>
      <w:r w:rsidRPr="0032190F">
        <w:rPr>
          <w:lang w:val="fr-FR"/>
        </w:rPr>
        <w:t>, bord divergent et fond annulaire, associées</w:t>
      </w:r>
      <w:r w:rsidR="00E45DE3">
        <w:rPr>
          <w:lang w:val="fr-FR"/>
        </w:rPr>
        <w:t xml:space="preserve"> </w:t>
      </w:r>
      <w:r w:rsidRPr="0032190F">
        <w:rPr>
          <w:lang w:val="fr-FR"/>
        </w:rPr>
        <w:t xml:space="preserve">parfois à des gobelets et à des vases bitronconiques. A celas’ajoutent les coupelles carénées ou à panse surbaissée, formestypesde ce groupe. Leur apparition coïncide avec celle descoupes carénées à profil concave-convexe. Les décors au traitdouble, du type 1 comme du type 2, sont quasi absents de cegroupe. Le mobilier métallique se compose d’épingles à têteenroulée, de pinces à épiler, de rasoir à double tranchant. Lesanneaux de cheveux, de même que les épingles à tête en anneauet à tête en rouelle, les boutons et les </w:t>
      </w:r>
      <w:hyperlink r:id="rId5292" w:anchor="Obj_Do_Per_Fibules_ABEG19952" w:history="1">
        <w:r w:rsidR="004601E0" w:rsidRPr="004601E0">
          <w:rPr>
            <w:rStyle w:val="Hyperlink"/>
            <w:lang w:val="fr-FR"/>
          </w:rPr>
          <w:t>fibules à double ressort</w:t>
        </w:r>
      </w:hyperlink>
      <w:r w:rsidR="004601E0">
        <w:rPr>
          <w:lang w:val="fr-FR"/>
        </w:rPr>
        <w:t xml:space="preserve"> </w:t>
      </w:r>
      <w:r w:rsidRPr="0032190F">
        <w:rPr>
          <w:lang w:val="fr-FR"/>
        </w:rPr>
        <w:t>forment l’essentiel du mobilier métallique de ce groupe. «  (BIB 1833 p. 313 sq.)</w:t>
      </w:r>
    </w:p>
    <w:p w14:paraId="24F4F35C" w14:textId="64B8A53A" w:rsidR="00FF6437" w:rsidRPr="0032190F" w:rsidRDefault="00FF6437" w:rsidP="00FF6437">
      <w:pPr>
        <w:jc w:val="both"/>
        <w:rPr>
          <w:lang w:val="fr-FR"/>
        </w:rPr>
      </w:pPr>
      <w:r w:rsidRPr="0032190F">
        <w:rPr>
          <w:lang w:val="fr-FR"/>
        </w:rPr>
        <w:t xml:space="preserve">« La phase IIa voit l’apparition des urnes à col cylindriquehaut et surtout des coupelles carénées ou à panse surbaissées,ainsi que des coupes carénées à profil concaveconvexe.Les récipients ne sont quasiment plus décorés demotifs mailhaciens (fig. 411). Pour le métal, la nouveauté réside,semble-t-il, dans les épingles à tête en anneau ou à tête enrouelle, les boutons et les anneaux de cheveux. Les </w:t>
      </w:r>
      <w:hyperlink r:id="rId5293" w:anchor="Obj_Do_Per_Fibules_ABEG19952" w:history="1">
        <w:r w:rsidR="006702EA">
          <w:rPr>
            <w:rStyle w:val="Hyperlink"/>
            <w:lang w:val="fr-FR"/>
          </w:rPr>
          <w:t>fibules</w:t>
        </w:r>
        <w:r w:rsidR="006702EA" w:rsidRPr="004601E0">
          <w:rPr>
            <w:rStyle w:val="Hyperlink"/>
            <w:lang w:val="fr-FR"/>
          </w:rPr>
          <w:t xml:space="preserve"> à double ressort</w:t>
        </w:r>
      </w:hyperlink>
      <w:r w:rsidR="006702EA" w:rsidRPr="0035562A">
        <w:rPr>
          <w:lang w:val="fr-FR"/>
        </w:rPr>
        <w:t xml:space="preserve"> </w:t>
      </w:r>
      <w:r w:rsidRPr="0032190F">
        <w:rPr>
          <w:lang w:val="fr-FR"/>
        </w:rPr>
        <w:t>font une timide apparition ». (BIB 1833 p. 313 sq.)</w:t>
      </w:r>
    </w:p>
    <w:p w14:paraId="6428CE50" w14:textId="77777777" w:rsidR="00FF6437" w:rsidRPr="0032190F" w:rsidRDefault="00FF6437" w:rsidP="00FF6437">
      <w:pPr>
        <w:rPr>
          <w:lang w:val="fr-FR"/>
        </w:rPr>
      </w:pPr>
    </w:p>
    <w:p w14:paraId="0C7FAE41" w14:textId="77777777" w:rsidR="00FF6437" w:rsidRPr="0032190F" w:rsidRDefault="00AA177A" w:rsidP="00FF6437">
      <w:pPr>
        <w:pStyle w:val="Heading4"/>
      </w:pPr>
      <w:bookmarkStart w:id="2295" w:name="Sit_Mailhac_Moulin_per2b"/>
      <w:r>
        <w:t>phase</w:t>
      </w:r>
      <w:r w:rsidR="00FF6437" w:rsidRPr="0032190F">
        <w:t xml:space="preserve"> IIb</w:t>
      </w:r>
    </w:p>
    <w:bookmarkEnd w:id="2295"/>
    <w:p w14:paraId="194CA944" w14:textId="77777777" w:rsidR="00FF6437" w:rsidRPr="0032190F" w:rsidRDefault="00FF6437" w:rsidP="00FF6437">
      <w:pPr>
        <w:rPr>
          <w:lang w:val="fr-FR"/>
        </w:rPr>
      </w:pPr>
    </w:p>
    <w:p w14:paraId="2D064B47" w14:textId="77777777" w:rsidR="00FF6437" w:rsidRPr="0032190F" w:rsidRDefault="00FF6437" w:rsidP="00FF6437">
      <w:pPr>
        <w:jc w:val="both"/>
        <w:rPr>
          <w:lang w:val="fr-FR"/>
        </w:rPr>
      </w:pPr>
      <w:r w:rsidRPr="0032190F">
        <w:rPr>
          <w:lang w:val="fr-FR"/>
        </w:rPr>
        <w:t>« Le groupe IIb, très semblable au groupe IIa, comportequelques nouveautés importantes telles les urnes à panse surbaissée,les coupes et coupelles hémisphériques et les coupeset coupelles à vasque à flanc convexe. Les gobelets globulairesy sont plus rares alors que la proportion des gobelets carénésaugmente. Les vases bitronconiques semblent également seraréfier rapidement. Les coupes carénées sont encore présentes.Un nouveau type d’objet fait une timide apparition : lerasoir à double tranchant et partie centrale fortement ajourée ».(BIB 1833 p. 313 sq.) </w:t>
      </w:r>
    </w:p>
    <w:p w14:paraId="6582B7C2" w14:textId="77777777" w:rsidR="00FF6437" w:rsidRPr="0032190F" w:rsidRDefault="00FF6437" w:rsidP="00FF6437">
      <w:pPr>
        <w:jc w:val="both"/>
        <w:rPr>
          <w:lang w:val="fr-FR"/>
        </w:rPr>
      </w:pPr>
      <w:r w:rsidRPr="0032190F">
        <w:rPr>
          <w:lang w:val="fr-FR"/>
        </w:rPr>
        <w:t>« C’est au cours de laphase IIb qu’apparaissent les coupelles hémisphériques, lesurnes à panse surbaissée ainsi que les coupes et coupelles àvasque à flanc convexe (fig. 412 et fig. 413). Durant cettephase, la partie centrale des rasoirs à double tranchant s’ajoureconsidérablement. »(BIB 1833 p. 313 sq.)</w:t>
      </w:r>
    </w:p>
    <w:p w14:paraId="62D08CEE" w14:textId="77777777" w:rsidR="00FF6437" w:rsidRPr="0032190F" w:rsidRDefault="00FF6437" w:rsidP="00FF6437">
      <w:pPr>
        <w:rPr>
          <w:lang w:val="fr-FR"/>
        </w:rPr>
      </w:pPr>
    </w:p>
    <w:p w14:paraId="75BB5F2C" w14:textId="77777777" w:rsidR="00FF6437" w:rsidRPr="0032190F" w:rsidRDefault="00AA177A" w:rsidP="00FF6437">
      <w:pPr>
        <w:pStyle w:val="Heading3"/>
      </w:pPr>
      <w:bookmarkStart w:id="2296" w:name="Sit_Mailhac_Moulin_per3"/>
      <w:r>
        <w:t>phase</w:t>
      </w:r>
      <w:r w:rsidR="00FF6437" w:rsidRPr="0032190F">
        <w:t xml:space="preserve"> III</w:t>
      </w:r>
    </w:p>
    <w:bookmarkEnd w:id="2296"/>
    <w:p w14:paraId="303F1D96" w14:textId="59583B74" w:rsidR="00FF6437" w:rsidRPr="0032190F" w:rsidRDefault="00FF6437" w:rsidP="00FF6437">
      <w:pPr>
        <w:rPr>
          <w:lang w:val="fr-FR"/>
        </w:rPr>
      </w:pPr>
      <w:r w:rsidRPr="0032190F">
        <w:rPr>
          <w:lang w:val="fr-FR"/>
        </w:rPr>
        <w:t xml:space="preserve">Décors </w:t>
      </w:r>
      <w:hyperlink r:id="rId5294" w:anchor="Cul_Proto_Art_TAC_T_a" w:history="1">
        <w:r w:rsidRPr="0032190F">
          <w:rPr>
            <w:rStyle w:val="Hyperlink"/>
            <w:lang w:val="fr-FR"/>
          </w:rPr>
          <w:t>anthropomorphes</w:t>
        </w:r>
      </w:hyperlink>
      <w:r w:rsidRPr="0032190F">
        <w:rPr>
          <w:lang w:val="fr-FR"/>
        </w:rPr>
        <w:t>- zoomorphes. Formes de vases peu diversifiées, etc. (BIB 1833 p. 313 sq.)</w:t>
      </w:r>
    </w:p>
    <w:p w14:paraId="005ECE0D" w14:textId="77777777" w:rsidR="00FF6437" w:rsidRPr="0032190F" w:rsidRDefault="00FF6437" w:rsidP="00FF6437">
      <w:pPr>
        <w:jc w:val="both"/>
        <w:rPr>
          <w:lang w:val="fr-FR"/>
        </w:rPr>
      </w:pPr>
      <w:r w:rsidRPr="0032190F">
        <w:rPr>
          <w:lang w:val="fr-FR"/>
        </w:rPr>
        <w:t>« Le groupe III se caractérise essentiellement par la présenced’objets en fer, les petits couteaux en particulier. Ceux-ci sontd’ailleurs souvent associés à des rasoirs à double tranchant àpartie centrale fortement ajourée et à des rasoirs en croissant,usque-là inconnus. Si les coupes carénées et les coupellescarénées subsistent, ce sont les coupelles hémisphériques quideviennent rapidement le vase à boire d’accompagnementtype. Les urnes à col haut et pied haut apparaissent, toutcomme les urnes situliformes. Le décor au trait double demotifs zoomorphes et anthropomorphes (types 1 et 2) disparaîtau profit d’un décor d’incisions au trait simple (type 3).(BIB 1833 p. 313 sq.) »</w:t>
      </w:r>
      <w:r w:rsidR="00AD57DC" w:rsidRPr="0032190F">
        <w:rPr>
          <w:lang w:val="fr-FR"/>
        </w:rPr>
        <w:t>.</w:t>
      </w:r>
    </w:p>
    <w:p w14:paraId="501371EF" w14:textId="77777777" w:rsidR="000E1529" w:rsidRPr="0032190F" w:rsidRDefault="000E1529" w:rsidP="00FF6437">
      <w:pPr>
        <w:jc w:val="both"/>
        <w:rPr>
          <w:lang w:val="fr-FR"/>
        </w:rPr>
      </w:pPr>
    </w:p>
    <w:p w14:paraId="1506B3EC" w14:textId="77777777" w:rsidR="000E1529" w:rsidRPr="0032190F" w:rsidRDefault="000E1529" w:rsidP="000E1529">
      <w:pPr>
        <w:pStyle w:val="Heading2"/>
      </w:pPr>
      <w:r w:rsidRPr="0032190F">
        <w:t>Mobilier</w:t>
      </w:r>
    </w:p>
    <w:p w14:paraId="3D311B48" w14:textId="77777777" w:rsidR="00AD57DC" w:rsidRPr="0032190F" w:rsidRDefault="00AD57DC" w:rsidP="00FF6437">
      <w:pPr>
        <w:jc w:val="both"/>
        <w:rPr>
          <w:lang w:val="fr-FR"/>
        </w:rPr>
      </w:pPr>
    </w:p>
    <w:p w14:paraId="1FF07BFD" w14:textId="77777777" w:rsidR="00AD57DC" w:rsidRPr="0032190F" w:rsidRDefault="00AD57DC" w:rsidP="000E1529">
      <w:pPr>
        <w:pStyle w:val="Heading3"/>
      </w:pPr>
      <w:bookmarkStart w:id="2297" w:name="Sit_Mailhac_Moulin__cera"/>
      <w:r w:rsidRPr="0032190F">
        <w:lastRenderedPageBreak/>
        <w:t>Céramiques</w:t>
      </w:r>
    </w:p>
    <w:bookmarkEnd w:id="2297"/>
    <w:p w14:paraId="67D162CA" w14:textId="77777777" w:rsidR="00AD57DC" w:rsidRPr="0032190F" w:rsidRDefault="00AD57DC" w:rsidP="000E1529">
      <w:pPr>
        <w:rPr>
          <w:lang w:val="fr-FR"/>
        </w:rPr>
      </w:pPr>
    </w:p>
    <w:p w14:paraId="66C7BCF7" w14:textId="1D9836D4" w:rsidR="00AD57DC" w:rsidRPr="0032190F" w:rsidRDefault="00AD57DC" w:rsidP="000E1529">
      <w:pPr>
        <w:rPr>
          <w:lang w:val="fr-FR"/>
        </w:rPr>
      </w:pPr>
      <w:r w:rsidRPr="0032190F">
        <w:rPr>
          <w:lang w:val="fr-FR"/>
        </w:rPr>
        <w:t xml:space="preserve">v. </w:t>
      </w:r>
      <w:hyperlink r:id="rId5295" w:anchor="Cul_Mailhac" w:history="1">
        <w:r w:rsidRPr="0032190F">
          <w:rPr>
            <w:rStyle w:val="Hyperlink"/>
            <w:lang w:val="fr-FR"/>
          </w:rPr>
          <w:t>Mailhacien</w:t>
        </w:r>
      </w:hyperlink>
      <w:r w:rsidRPr="0032190F">
        <w:rPr>
          <w:lang w:val="fr-FR"/>
        </w:rPr>
        <w:t xml:space="preserve">,  </w:t>
      </w:r>
      <w:hyperlink r:id="rId5296" w:anchor="Cul_Bronze_Final_3b" w:history="1">
        <w:r w:rsidRPr="0032190F">
          <w:rPr>
            <w:rStyle w:val="Hyperlink"/>
            <w:lang w:val="fr-FR"/>
          </w:rPr>
          <w:t>BF 3b</w:t>
        </w:r>
      </w:hyperlink>
    </w:p>
    <w:p w14:paraId="17A94AEA" w14:textId="77777777" w:rsidR="00FF6437" w:rsidRPr="0032190F" w:rsidRDefault="00FF6437" w:rsidP="000E1529">
      <w:pPr>
        <w:rPr>
          <w:lang w:val="fr-FR"/>
        </w:rPr>
      </w:pPr>
    </w:p>
    <w:p w14:paraId="54ABBE29" w14:textId="77777777" w:rsidR="00E15E70" w:rsidRPr="0032190F" w:rsidRDefault="00AD57DC" w:rsidP="000E1529">
      <w:pPr>
        <w:pStyle w:val="Heading4"/>
      </w:pPr>
      <w:bookmarkStart w:id="2298" w:name="Sit_Mailhac_Moulin__cera_decor"/>
      <w:r w:rsidRPr="0032190F">
        <w:t>Décors</w:t>
      </w:r>
    </w:p>
    <w:bookmarkEnd w:id="2298"/>
    <w:p w14:paraId="5BAB0BDA" w14:textId="77777777" w:rsidR="006334EF" w:rsidRPr="0032190F" w:rsidRDefault="006334EF" w:rsidP="006334EF">
      <w:pPr>
        <w:rPr>
          <w:lang w:val="fr-FR"/>
        </w:rPr>
      </w:pPr>
    </w:p>
    <w:p w14:paraId="4BF285AF" w14:textId="77777777" w:rsidR="006334EF" w:rsidRPr="0032190F" w:rsidRDefault="006334EF" w:rsidP="006334EF">
      <w:pPr>
        <w:rPr>
          <w:lang w:val="fr-FR"/>
        </w:rPr>
      </w:pPr>
      <w:r w:rsidRPr="0032190F">
        <w:rPr>
          <w:lang w:val="fr-FR"/>
        </w:rPr>
        <w:t>Liste des décors mailhaciens (liste postdoc Labex):</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42"/>
      </w:tblGrid>
      <w:tr w:rsidR="006334EF" w14:paraId="2C7CF689" w14:textId="77777777" w:rsidTr="00C35EA7">
        <w:tc>
          <w:tcPr>
            <w:tcW w:w="9742" w:type="dxa"/>
          </w:tcPr>
          <w:p w14:paraId="31FF5C19" w14:textId="34579D50" w:rsidR="006334EF" w:rsidRPr="00D9183E" w:rsidRDefault="00000000" w:rsidP="00D9183E">
            <w:hyperlink r:id="rId5297" w:anchor="Sit_Mailhac_Moulin_t4" w:history="1">
              <w:r w:rsidR="006334EF" w:rsidRPr="00C35EA7">
                <w:rPr>
                  <w:rStyle w:val="Hyperlink"/>
                  <w:b/>
                </w:rPr>
                <w:t>4</w:t>
              </w:r>
            </w:hyperlink>
            <w:r w:rsidR="006334EF" w:rsidRPr="00C35EA7">
              <w:rPr>
                <w:rStyle w:val="Hyperlink"/>
                <w:color w:val="000000" w:themeColor="text1"/>
                <w:u w:val="none"/>
              </w:rPr>
              <w:t xml:space="preserve">, </w:t>
            </w:r>
            <w:hyperlink r:id="rId5298" w:anchor="Sit_Mailhac_Moulin_t5" w:history="1">
              <w:r w:rsidR="006334EF" w:rsidRPr="006334EF">
                <w:rPr>
                  <w:rStyle w:val="Hyperlink"/>
                </w:rPr>
                <w:t>5</w:t>
              </w:r>
            </w:hyperlink>
            <w:r w:rsidR="006334EF" w:rsidRPr="00C35EA7">
              <w:rPr>
                <w:rStyle w:val="Hyperlink"/>
                <w:color w:val="000000" w:themeColor="text1"/>
                <w:u w:val="none"/>
              </w:rPr>
              <w:t xml:space="preserve">, </w:t>
            </w:r>
            <w:hyperlink r:id="rId5299" w:anchor="Sit_Mailhac_Moulin_t13" w:history="1">
              <w:r w:rsidR="006334EF" w:rsidRPr="006334EF">
                <w:rPr>
                  <w:rStyle w:val="Hyperlink"/>
                </w:rPr>
                <w:t>13</w:t>
              </w:r>
            </w:hyperlink>
            <w:r w:rsidR="006334EF" w:rsidRPr="00C35EA7">
              <w:rPr>
                <w:rStyle w:val="Hyperlink"/>
                <w:color w:val="000000" w:themeColor="text1"/>
                <w:u w:val="none"/>
              </w:rPr>
              <w:t xml:space="preserve">, </w:t>
            </w:r>
            <w:hyperlink r:id="rId5300" w:anchor="Sit_Mailhac_Moulin_t17" w:history="1">
              <w:r w:rsidR="006334EF" w:rsidRPr="00C35EA7">
                <w:rPr>
                  <w:rStyle w:val="Hyperlink"/>
                  <w:b/>
                </w:rPr>
                <w:t>17</w:t>
              </w:r>
            </w:hyperlink>
            <w:r w:rsidR="006334EF">
              <w:t xml:space="preserve">, </w:t>
            </w:r>
            <w:hyperlink r:id="rId5301" w:anchor="Sit_Mailhac_Moulin_t30" w:history="1">
              <w:r w:rsidR="006334EF" w:rsidRPr="00C35EA7">
                <w:rPr>
                  <w:rStyle w:val="Hyperlink"/>
                  <w:b/>
                </w:rPr>
                <w:t>30</w:t>
              </w:r>
            </w:hyperlink>
            <w:r w:rsidR="00EE08DC" w:rsidRPr="00C35EA7">
              <w:rPr>
                <w:b/>
              </w:rPr>
              <w:t xml:space="preserve">, </w:t>
            </w:r>
            <w:hyperlink r:id="rId5302" w:anchor="Sit_Mailhac_Moulin_t64" w:history="1">
              <w:r w:rsidR="00EE08DC" w:rsidRPr="00EE08DC">
                <w:rPr>
                  <w:rStyle w:val="Hyperlink"/>
                </w:rPr>
                <w:t>64</w:t>
              </w:r>
            </w:hyperlink>
            <w:r w:rsidR="00002330">
              <w:t xml:space="preserve">, </w:t>
            </w:r>
            <w:hyperlink r:id="rId5303" w:anchor="Sit_Mailhac_Moulin_t68" w:history="1">
              <w:r w:rsidR="00002330" w:rsidRPr="00C35EA7">
                <w:rPr>
                  <w:rStyle w:val="Hyperlink"/>
                  <w:b/>
                </w:rPr>
                <w:t>68</w:t>
              </w:r>
            </w:hyperlink>
            <w:r w:rsidR="00002330" w:rsidRPr="00C35EA7">
              <w:rPr>
                <w:rStyle w:val="Hyperlink"/>
                <w:b/>
              </w:rPr>
              <w:t>,</w:t>
            </w:r>
            <w:hyperlink r:id="rId5304" w:anchor="Sit_Mailhac_Moulin_t71" w:history="1">
              <w:r w:rsidR="005A5D57" w:rsidRPr="0048205C">
                <w:rPr>
                  <w:rStyle w:val="Hyperlink"/>
                </w:rPr>
                <w:t>71</w:t>
              </w:r>
            </w:hyperlink>
            <w:r w:rsidR="005A5D57">
              <w:t xml:space="preserve">, </w:t>
            </w:r>
            <w:hyperlink r:id="rId5305" w:anchor="Sit_Mailhac_Moulin_t87" w:history="1">
              <w:r w:rsidR="00002330" w:rsidRPr="00E8284D">
                <w:rPr>
                  <w:rStyle w:val="Hyperlink"/>
                </w:rPr>
                <w:t>87</w:t>
              </w:r>
            </w:hyperlink>
            <w:r w:rsidR="00002330">
              <w:rPr>
                <w:rStyle w:val="Hyperlink"/>
              </w:rPr>
              <w:t xml:space="preserve">, </w:t>
            </w:r>
            <w:hyperlink r:id="rId5306" w:anchor="Sit_Mailhac_Moulin_t89" w:history="1">
              <w:r w:rsidR="00002330" w:rsidRPr="00C35EA7">
                <w:rPr>
                  <w:rStyle w:val="Hyperlink"/>
                  <w:b/>
                </w:rPr>
                <w:t>89</w:t>
              </w:r>
            </w:hyperlink>
            <w:r w:rsidR="00E8284D" w:rsidRPr="00C35EA7">
              <w:rPr>
                <w:rStyle w:val="Hyperlink"/>
                <w:b/>
              </w:rPr>
              <w:t xml:space="preserve">, </w:t>
            </w:r>
            <w:hyperlink r:id="rId5307" w:anchor="Sit_Mailhac_Moulin_t93" w:history="1">
              <w:r w:rsidR="00E8284D" w:rsidRPr="00B056A4">
                <w:rPr>
                  <w:rStyle w:val="Hyperlink"/>
                </w:rPr>
                <w:t>93</w:t>
              </w:r>
            </w:hyperlink>
            <w:r w:rsidR="00E8284D">
              <w:rPr>
                <w:rStyle w:val="Hyperlink"/>
              </w:rPr>
              <w:t xml:space="preserve">, </w:t>
            </w:r>
            <w:hyperlink r:id="rId5308" w:anchor="Sit_Mailhac_Moulin_t100" w:history="1">
              <w:r w:rsidR="00E8284D" w:rsidRPr="00C35EA7">
                <w:rPr>
                  <w:rStyle w:val="Hyperlink"/>
                  <w:b/>
                </w:rPr>
                <w:t>100</w:t>
              </w:r>
            </w:hyperlink>
            <w:r w:rsidR="00E8284D" w:rsidRPr="00C35EA7">
              <w:rPr>
                <w:rStyle w:val="Hyperlink"/>
                <w:b/>
              </w:rPr>
              <w:t xml:space="preserve">, </w:t>
            </w:r>
            <w:hyperlink r:id="rId5309" w:anchor="Sit_Mailhac_Moulin_t102" w:history="1">
              <w:r w:rsidR="00E8284D" w:rsidRPr="00C35EA7">
                <w:rPr>
                  <w:rStyle w:val="Hyperlink"/>
                  <w:b/>
                </w:rPr>
                <w:t>102</w:t>
              </w:r>
            </w:hyperlink>
            <w:r w:rsidR="00E8284D" w:rsidRPr="00C35EA7">
              <w:rPr>
                <w:rStyle w:val="Hyperlink"/>
                <w:b/>
              </w:rPr>
              <w:t xml:space="preserve">, </w:t>
            </w:r>
            <w:hyperlink r:id="rId5310" w:anchor="Sit_Mailhac_Moulin_t103" w:history="1">
              <w:r w:rsidR="00E8284D" w:rsidRPr="00C35EA7">
                <w:rPr>
                  <w:rStyle w:val="Hyperlink"/>
                  <w:b/>
                </w:rPr>
                <w:t>103</w:t>
              </w:r>
            </w:hyperlink>
            <w:r w:rsidR="00E8284D" w:rsidRPr="00C35EA7">
              <w:rPr>
                <w:rStyle w:val="Hyperlink"/>
                <w:b/>
              </w:rPr>
              <w:t>,</w:t>
            </w:r>
            <w:hyperlink r:id="rId5311" w:anchor="Sit_Mailhac_Moulin_t107" w:history="1">
              <w:r w:rsidR="00E8284D" w:rsidRPr="00C35EA7">
                <w:rPr>
                  <w:rStyle w:val="Hyperlink"/>
                  <w:b/>
                </w:rPr>
                <w:t>107</w:t>
              </w:r>
            </w:hyperlink>
            <w:r w:rsidR="00471221">
              <w:rPr>
                <w:rStyle w:val="Hyperlink"/>
              </w:rPr>
              <w:t xml:space="preserve">, </w:t>
            </w:r>
            <w:hyperlink r:id="rId5312" w:anchor="Sit_Mailhac_Moulin_t108" w:history="1">
              <w:r w:rsidR="00471221" w:rsidRPr="00C35EA7">
                <w:rPr>
                  <w:rStyle w:val="Hyperlink"/>
                  <w:b/>
                </w:rPr>
                <w:t>108</w:t>
              </w:r>
            </w:hyperlink>
            <w:r w:rsidR="00471221" w:rsidRPr="00C35EA7">
              <w:rPr>
                <w:rStyle w:val="Hyperlink"/>
                <w:b/>
              </w:rPr>
              <w:t xml:space="preserve">, </w:t>
            </w:r>
            <w:hyperlink r:id="rId5313" w:anchor="Sit_Mailhac_Moulin_t109" w:history="1">
              <w:r w:rsidR="00471221" w:rsidRPr="00C35EA7">
                <w:rPr>
                  <w:rStyle w:val="Hyperlink"/>
                  <w:b/>
                </w:rPr>
                <w:t>109</w:t>
              </w:r>
            </w:hyperlink>
            <w:r w:rsidR="00471221" w:rsidRPr="00C35EA7">
              <w:rPr>
                <w:rStyle w:val="Hyperlink"/>
                <w:b/>
              </w:rPr>
              <w:t xml:space="preserve">, </w:t>
            </w:r>
            <w:hyperlink r:id="rId5314" w:anchor="Sit_Mailhac_Moulin_t112" w:history="1">
              <w:r w:rsidR="00471221" w:rsidRPr="00B056A4">
                <w:rPr>
                  <w:rStyle w:val="Hyperlink"/>
                </w:rPr>
                <w:t>112</w:t>
              </w:r>
            </w:hyperlink>
            <w:r w:rsidR="00471221">
              <w:rPr>
                <w:rStyle w:val="Hyperlink"/>
              </w:rPr>
              <w:t xml:space="preserve">, </w:t>
            </w:r>
            <w:hyperlink r:id="rId5315" w:anchor="Sit_Mailhac_Moulin_t114" w:history="1">
              <w:r w:rsidR="00471221" w:rsidRPr="00C35EA7">
                <w:rPr>
                  <w:rStyle w:val="Hyperlink"/>
                  <w:b/>
                </w:rPr>
                <w:t>114</w:t>
              </w:r>
            </w:hyperlink>
            <w:r w:rsidR="00471221" w:rsidRPr="00C35EA7">
              <w:rPr>
                <w:rStyle w:val="Hyperlink"/>
                <w:b/>
              </w:rPr>
              <w:t>,</w:t>
            </w:r>
            <w:hyperlink r:id="rId5316" w:anchor="Sit_Mailhac_Moulin_t120" w:history="1">
              <w:r w:rsidR="00471221" w:rsidRPr="00B056A4">
                <w:rPr>
                  <w:rStyle w:val="Hyperlink"/>
                </w:rPr>
                <w:t>120</w:t>
              </w:r>
            </w:hyperlink>
            <w:r w:rsidR="00B03CE0">
              <w:rPr>
                <w:rStyle w:val="Hyperlink"/>
              </w:rPr>
              <w:t xml:space="preserve">, </w:t>
            </w:r>
            <w:hyperlink r:id="rId5317" w:anchor="Sit_Mailhac_Moulin_t122" w:history="1">
              <w:r w:rsidR="00B03CE0" w:rsidRPr="00B056A4">
                <w:rPr>
                  <w:rStyle w:val="Hyperlink"/>
                </w:rPr>
                <w:t>122</w:t>
              </w:r>
            </w:hyperlink>
            <w:r w:rsidR="00B03CE0">
              <w:rPr>
                <w:rStyle w:val="Hyperlink"/>
              </w:rPr>
              <w:t xml:space="preserve">, </w:t>
            </w:r>
            <w:hyperlink r:id="rId5318" w:anchor="Sit_Mailhac_Moulin_t131" w:history="1">
              <w:r w:rsidR="00B03CE0" w:rsidRPr="00B056A4">
                <w:rPr>
                  <w:rStyle w:val="Hyperlink"/>
                </w:rPr>
                <w:t>131</w:t>
              </w:r>
            </w:hyperlink>
            <w:r w:rsidR="00B03CE0">
              <w:rPr>
                <w:rStyle w:val="Hyperlink"/>
              </w:rPr>
              <w:t xml:space="preserve">, </w:t>
            </w:r>
            <w:hyperlink r:id="rId5319" w:anchor="Sit_Mailhac_Moulin_t135" w:history="1">
              <w:r w:rsidR="00B03CE0" w:rsidRPr="00C35EA7">
                <w:rPr>
                  <w:rStyle w:val="Hyperlink"/>
                  <w:b/>
                </w:rPr>
                <w:t>135</w:t>
              </w:r>
            </w:hyperlink>
            <w:r w:rsidR="00B03CE0" w:rsidRPr="00C35EA7">
              <w:rPr>
                <w:rStyle w:val="Hyperlink"/>
                <w:b/>
              </w:rPr>
              <w:t xml:space="preserve">, </w:t>
            </w:r>
            <w:hyperlink r:id="rId5320" w:anchor="Sit_Mailhac_Moulin_t142" w:history="1">
              <w:r w:rsidR="00B03CE0" w:rsidRPr="00C35EA7">
                <w:rPr>
                  <w:rStyle w:val="Hyperlink"/>
                  <w:b/>
                </w:rPr>
                <w:t>142</w:t>
              </w:r>
            </w:hyperlink>
            <w:r w:rsidR="00B03CE0" w:rsidRPr="00C35EA7">
              <w:rPr>
                <w:rStyle w:val="Hyperlink"/>
                <w:b/>
              </w:rPr>
              <w:t xml:space="preserve">, </w:t>
            </w:r>
            <w:hyperlink r:id="rId5321" w:anchor="Sit_Mailhac_Moulin_t149" w:history="1">
              <w:r w:rsidR="00B03CE0" w:rsidRPr="00CA167A">
                <w:rPr>
                  <w:rStyle w:val="Hyperlink"/>
                </w:rPr>
                <w:t>149</w:t>
              </w:r>
            </w:hyperlink>
            <w:r w:rsidR="00B03CE0">
              <w:rPr>
                <w:rStyle w:val="Hyperlink"/>
              </w:rPr>
              <w:t xml:space="preserve">, </w:t>
            </w:r>
            <w:hyperlink r:id="rId5322" w:anchor="Sit_Mailhac_Moulin_t162" w:history="1">
              <w:r w:rsidR="00B03CE0" w:rsidRPr="00CA167A">
                <w:rPr>
                  <w:rStyle w:val="Hyperlink"/>
                </w:rPr>
                <w:t>162</w:t>
              </w:r>
            </w:hyperlink>
            <w:r w:rsidR="00B03CE0">
              <w:rPr>
                <w:rStyle w:val="Hyperlink"/>
              </w:rPr>
              <w:t xml:space="preserve">, </w:t>
            </w:r>
            <w:hyperlink r:id="rId5323" w:anchor="Sit_Mailhac_Moulin_t172" w:history="1">
              <w:r w:rsidR="00B03CE0" w:rsidRPr="00C35EA7">
                <w:rPr>
                  <w:rStyle w:val="Hyperlink"/>
                  <w:b/>
                </w:rPr>
                <w:t>172</w:t>
              </w:r>
            </w:hyperlink>
            <w:r w:rsidR="00B03CE0" w:rsidRPr="00C35EA7">
              <w:rPr>
                <w:rStyle w:val="Hyperlink"/>
                <w:b/>
              </w:rPr>
              <w:t xml:space="preserve">, </w:t>
            </w:r>
            <w:hyperlink r:id="rId5324" w:anchor="Sit_Mailhac_Moulin_t183" w:history="1">
              <w:r w:rsidR="00B03CE0" w:rsidRPr="00B056A4">
                <w:rPr>
                  <w:rStyle w:val="Hyperlink"/>
                </w:rPr>
                <w:t>183</w:t>
              </w:r>
            </w:hyperlink>
            <w:r w:rsidR="00B03CE0">
              <w:rPr>
                <w:rStyle w:val="Hyperlink"/>
              </w:rPr>
              <w:t xml:space="preserve">, </w:t>
            </w:r>
            <w:hyperlink r:id="rId5325" w:anchor="Sit_Mailhac_Moulin_t192" w:history="1">
              <w:r w:rsidR="00B03CE0" w:rsidRPr="00B056A4">
                <w:rPr>
                  <w:rStyle w:val="Hyperlink"/>
                </w:rPr>
                <w:t>192</w:t>
              </w:r>
            </w:hyperlink>
            <w:r w:rsidR="00B03CE0">
              <w:rPr>
                <w:rStyle w:val="Hyperlink"/>
              </w:rPr>
              <w:t xml:space="preserve">, </w:t>
            </w:r>
            <w:hyperlink r:id="rId5326" w:anchor="Sit_Mailhac_Moulin_t202" w:history="1">
              <w:r w:rsidR="00B03CE0" w:rsidRPr="00B056A4">
                <w:rPr>
                  <w:rStyle w:val="Hyperlink"/>
                </w:rPr>
                <w:t>202</w:t>
              </w:r>
            </w:hyperlink>
            <w:r w:rsidR="00B03CE0">
              <w:rPr>
                <w:rStyle w:val="Hyperlink"/>
              </w:rPr>
              <w:t xml:space="preserve">, </w:t>
            </w:r>
            <w:hyperlink r:id="rId5327" w:anchor="Sit_Mailhac_Moulin_t209" w:history="1">
              <w:r w:rsidR="00B03CE0" w:rsidRPr="00B056A4">
                <w:rPr>
                  <w:rStyle w:val="Hyperlink"/>
                </w:rPr>
                <w:t>209</w:t>
              </w:r>
            </w:hyperlink>
            <w:r w:rsidR="00B03CE0">
              <w:rPr>
                <w:rStyle w:val="Hyperlink"/>
              </w:rPr>
              <w:t xml:space="preserve">, </w:t>
            </w:r>
            <w:hyperlink r:id="rId5328" w:anchor="Sit_Mailhac_Moulin_t214" w:history="1">
              <w:r w:rsidR="00B03CE0" w:rsidRPr="00C35EA7">
                <w:rPr>
                  <w:rStyle w:val="Hyperlink"/>
                  <w:b/>
                </w:rPr>
                <w:t>214</w:t>
              </w:r>
            </w:hyperlink>
            <w:r w:rsidR="00B03CE0" w:rsidRPr="00C35EA7">
              <w:rPr>
                <w:rStyle w:val="Hyperlink"/>
                <w:b/>
              </w:rPr>
              <w:t xml:space="preserve">, </w:t>
            </w:r>
            <w:hyperlink r:id="rId5329" w:anchor="Sit_Mailhac_Moulin_t216" w:history="1">
              <w:r w:rsidR="00B03CE0" w:rsidRPr="00C35EA7">
                <w:rPr>
                  <w:rStyle w:val="Hyperlink"/>
                  <w:b/>
                </w:rPr>
                <w:t>216</w:t>
              </w:r>
            </w:hyperlink>
            <w:r w:rsidR="00B03CE0" w:rsidRPr="00C35EA7">
              <w:rPr>
                <w:rStyle w:val="Hyperlink"/>
                <w:b/>
              </w:rPr>
              <w:t>,</w:t>
            </w:r>
            <w:hyperlink r:id="rId5330" w:anchor="Sit_Mailhac_Moulin_t243" w:history="1">
              <w:r w:rsidR="00B03CE0" w:rsidRPr="00B056A4">
                <w:rPr>
                  <w:rStyle w:val="Hyperlink"/>
                </w:rPr>
                <w:t>243</w:t>
              </w:r>
            </w:hyperlink>
            <w:r w:rsidR="00B03CE0">
              <w:rPr>
                <w:rStyle w:val="Hyperlink"/>
              </w:rPr>
              <w:t>,</w:t>
            </w:r>
            <w:hyperlink r:id="rId5331" w:anchor="Sit_Mailhac_Moulin_t251" w:history="1">
              <w:r w:rsidR="006B0961" w:rsidRPr="00CA167A">
                <w:rPr>
                  <w:rStyle w:val="Hyperlink"/>
                </w:rPr>
                <w:t>251</w:t>
              </w:r>
            </w:hyperlink>
            <w:r w:rsidR="006B0961">
              <w:rPr>
                <w:rStyle w:val="Hyperlink"/>
              </w:rPr>
              <w:t xml:space="preserve">, </w:t>
            </w:r>
            <w:hyperlink r:id="rId5332" w:anchor="Sit_Mailhac_Moulin_t256" w:history="1">
              <w:r w:rsidR="006B0961" w:rsidRPr="00C35EA7">
                <w:rPr>
                  <w:rStyle w:val="Hyperlink"/>
                  <w:b/>
                </w:rPr>
                <w:t>256</w:t>
              </w:r>
            </w:hyperlink>
            <w:r w:rsidR="006B0961" w:rsidRPr="00C35EA7">
              <w:rPr>
                <w:rStyle w:val="Hyperlink"/>
                <w:b/>
              </w:rPr>
              <w:t xml:space="preserve">, </w:t>
            </w:r>
            <w:hyperlink r:id="rId5333" w:anchor="Sit_Mailhac_Moulin_t268" w:history="1">
              <w:r w:rsidR="006B0961" w:rsidRPr="00C35EA7">
                <w:rPr>
                  <w:rStyle w:val="Hyperlink"/>
                  <w:b/>
                </w:rPr>
                <w:t>268</w:t>
              </w:r>
            </w:hyperlink>
            <w:r w:rsidR="00251083" w:rsidRPr="00C35EA7">
              <w:rPr>
                <w:rStyle w:val="Hyperlink"/>
                <w:b/>
              </w:rPr>
              <w:t>,</w:t>
            </w:r>
            <w:hyperlink r:id="rId5334" w:anchor="Sit_Mailhac_Moulin_t269" w:history="1">
              <w:r w:rsidR="00251083" w:rsidRPr="00CA167A">
                <w:rPr>
                  <w:rStyle w:val="Hyperlink"/>
                </w:rPr>
                <w:t>269</w:t>
              </w:r>
            </w:hyperlink>
            <w:r w:rsidR="00251083">
              <w:rPr>
                <w:rStyle w:val="Hyperlink"/>
              </w:rPr>
              <w:t xml:space="preserve">, </w:t>
            </w:r>
            <w:hyperlink r:id="rId5335" w:anchor="Sit_Mailhac_Moulin_t272" w:history="1">
              <w:r w:rsidR="00251083" w:rsidRPr="00C35EA7">
                <w:rPr>
                  <w:rStyle w:val="Hyperlink"/>
                  <w:b/>
                </w:rPr>
                <w:t>272</w:t>
              </w:r>
            </w:hyperlink>
            <w:r w:rsidR="00251083" w:rsidRPr="00C35EA7">
              <w:rPr>
                <w:rStyle w:val="Hyperlink"/>
                <w:b/>
              </w:rPr>
              <w:t xml:space="preserve">, </w:t>
            </w:r>
            <w:hyperlink r:id="rId5336" w:anchor="Sit_Mailhac_Moulin_t279" w:history="1">
              <w:r w:rsidR="00251083" w:rsidRPr="00B056A4">
                <w:rPr>
                  <w:rStyle w:val="Hyperlink"/>
                </w:rPr>
                <w:t>279</w:t>
              </w:r>
            </w:hyperlink>
            <w:r w:rsidR="00251083">
              <w:rPr>
                <w:rStyle w:val="Hyperlink"/>
              </w:rPr>
              <w:t xml:space="preserve">, </w:t>
            </w:r>
            <w:hyperlink r:id="rId5337" w:anchor="Sit_Mailhac_Moulin_t281" w:history="1">
              <w:r w:rsidR="00251083" w:rsidRPr="00CA167A">
                <w:rPr>
                  <w:rStyle w:val="Hyperlink"/>
                </w:rPr>
                <w:t>281</w:t>
              </w:r>
            </w:hyperlink>
            <w:r w:rsidR="00251083">
              <w:rPr>
                <w:rStyle w:val="Hyperlink"/>
              </w:rPr>
              <w:t xml:space="preserve">, </w:t>
            </w:r>
            <w:hyperlink r:id="rId5338" w:anchor="Sit_Mailhac_Moulin_t285" w:history="1">
              <w:r w:rsidR="00251083" w:rsidRPr="00C35EA7">
                <w:rPr>
                  <w:rStyle w:val="Hyperlink"/>
                  <w:b/>
                </w:rPr>
                <w:t>285</w:t>
              </w:r>
            </w:hyperlink>
            <w:r w:rsidR="00251083" w:rsidRPr="00C35EA7">
              <w:rPr>
                <w:rStyle w:val="Hyperlink"/>
                <w:b/>
              </w:rPr>
              <w:t xml:space="preserve">, </w:t>
            </w:r>
            <w:hyperlink r:id="rId5339" w:anchor="Sit_Mailhac_Moulin_t288" w:history="1">
              <w:r w:rsidR="00251083" w:rsidRPr="00C35EA7">
                <w:rPr>
                  <w:rStyle w:val="Hyperlink"/>
                  <w:b/>
                </w:rPr>
                <w:t>288</w:t>
              </w:r>
            </w:hyperlink>
            <w:r w:rsidR="00251083">
              <w:rPr>
                <w:rStyle w:val="Hyperlink"/>
              </w:rPr>
              <w:t xml:space="preserve">, </w:t>
            </w:r>
            <w:hyperlink r:id="rId5340" w:anchor="Sit_Mailhac_Moulin_t299" w:history="1">
              <w:r w:rsidR="00251083" w:rsidRPr="00C35EA7">
                <w:rPr>
                  <w:rStyle w:val="Hyperlink"/>
                  <w:b/>
                </w:rPr>
                <w:t>299</w:t>
              </w:r>
            </w:hyperlink>
            <w:r w:rsidR="00EB72CD" w:rsidRPr="00C35EA7">
              <w:rPr>
                <w:rStyle w:val="Hyperlink"/>
                <w:b/>
              </w:rPr>
              <w:t>,</w:t>
            </w:r>
            <w:hyperlink r:id="rId5341" w:anchor="Sit_Mailhac_Moulin_t412" w:history="1">
              <w:r w:rsidR="00EB72CD" w:rsidRPr="00C35EA7">
                <w:rPr>
                  <w:rStyle w:val="Hyperlink"/>
                  <w:b/>
                </w:rPr>
                <w:t xml:space="preserve"> 412</w:t>
              </w:r>
            </w:hyperlink>
            <w:r w:rsidR="00D9183E" w:rsidRPr="00C35EA7">
              <w:rPr>
                <w:rStyle w:val="Hyperlink"/>
                <w:b/>
              </w:rPr>
              <w:t>,</w:t>
            </w:r>
            <w:hyperlink r:id="rId5342" w:anchor="Sit_Mailhac_Moulin_t478" w:history="1">
              <w:r w:rsidR="00D9183E" w:rsidRPr="00C35EA7">
                <w:rPr>
                  <w:rStyle w:val="Hyperlink"/>
                  <w:b/>
                </w:rPr>
                <w:t>478</w:t>
              </w:r>
            </w:hyperlink>
          </w:p>
        </w:tc>
      </w:tr>
    </w:tbl>
    <w:p w14:paraId="510ABC3C" w14:textId="77777777" w:rsidR="006334EF" w:rsidRPr="007B4927" w:rsidRDefault="006334EF" w:rsidP="006334EF">
      <w:pPr>
        <w:rPr>
          <w:sz w:val="20"/>
          <w:lang w:val="fr-FR"/>
        </w:rPr>
      </w:pPr>
      <w:r w:rsidRPr="007B4927">
        <w:rPr>
          <w:b/>
          <w:sz w:val="20"/>
          <w:lang w:val="fr-FR"/>
        </w:rPr>
        <w:t>en gras</w:t>
      </w:r>
      <w:r w:rsidRPr="007B4927">
        <w:rPr>
          <w:sz w:val="20"/>
          <w:lang w:val="fr-FR"/>
        </w:rPr>
        <w:t xml:space="preserve"> : existe éléments datant </w:t>
      </w:r>
      <w:r w:rsidRPr="007B4927">
        <w:rPr>
          <w:i/>
          <w:sz w:val="20"/>
          <w:lang w:val="fr-FR"/>
        </w:rPr>
        <w:t>Dicobj</w:t>
      </w:r>
      <w:r w:rsidR="00251083" w:rsidRPr="007B4927">
        <w:rPr>
          <w:sz w:val="20"/>
          <w:lang w:val="fr-FR"/>
        </w:rPr>
        <w:t xml:space="preserve"> ; </w:t>
      </w:r>
      <w:r w:rsidRPr="007B4927">
        <w:rPr>
          <w:sz w:val="20"/>
          <w:lang w:val="fr-FR"/>
        </w:rPr>
        <w:t>en net : à dater par la forme des vases</w:t>
      </w:r>
    </w:p>
    <w:p w14:paraId="23E43B2A" w14:textId="77777777" w:rsidR="006334EF" w:rsidRPr="007B4927" w:rsidRDefault="006334EF" w:rsidP="006334EF">
      <w:pPr>
        <w:rPr>
          <w:lang w:val="fr-FR"/>
        </w:rPr>
      </w:pPr>
    </w:p>
    <w:p w14:paraId="05BE8D48" w14:textId="77777777" w:rsidR="00A10B75" w:rsidRPr="007B4927" w:rsidRDefault="00A10B75" w:rsidP="009A6FE4">
      <w:pPr>
        <w:jc w:val="both"/>
        <w:rPr>
          <w:lang w:val="fr-FR"/>
        </w:rPr>
      </w:pPr>
      <w:r w:rsidRPr="007B4927">
        <w:rPr>
          <w:lang w:val="fr-FR"/>
        </w:rPr>
        <w:t>Type des décors mailhaciens </w:t>
      </w:r>
      <w:r w:rsidR="00B03CE0" w:rsidRPr="007B4927">
        <w:rPr>
          <w:lang w:val="fr-FR"/>
        </w:rPr>
        <w:t xml:space="preserve">sériés </w:t>
      </w:r>
      <w:r w:rsidR="006334EF" w:rsidRPr="007B4927">
        <w:rPr>
          <w:lang w:val="fr-FR"/>
        </w:rPr>
        <w:t>selon Taffanel, Taffanel et Janin (BIB 1833)</w:t>
      </w:r>
      <w:r w:rsidRPr="007B4927">
        <w:rPr>
          <w:lang w:val="fr-FR"/>
        </w:rPr>
        <w:t>:</w:t>
      </w:r>
    </w:p>
    <w:p w14:paraId="7A3EC085" w14:textId="77777777" w:rsidR="00A10B75" w:rsidRPr="007B4927" w:rsidRDefault="00A10B75" w:rsidP="009A6FE4">
      <w:pPr>
        <w:jc w:val="both"/>
        <w:rPr>
          <w:lang w:val="fr-FR"/>
        </w:rPr>
      </w:pPr>
    </w:p>
    <w:tbl>
      <w:tblPr>
        <w:tblW w:w="981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0"/>
        <w:gridCol w:w="556"/>
        <w:gridCol w:w="1511"/>
        <w:gridCol w:w="3195"/>
        <w:gridCol w:w="3316"/>
        <w:gridCol w:w="750"/>
      </w:tblGrid>
      <w:tr w:rsidR="00B16619" w14:paraId="0E754132" w14:textId="77777777" w:rsidTr="00FF6437">
        <w:trPr>
          <w:jc w:val="center"/>
        </w:trPr>
        <w:tc>
          <w:tcPr>
            <w:tcW w:w="1046" w:type="dxa"/>
            <w:gridSpan w:val="2"/>
            <w:vAlign w:val="center"/>
          </w:tcPr>
          <w:p w14:paraId="546CA574" w14:textId="77777777" w:rsidR="00B16619" w:rsidRDefault="00B16619" w:rsidP="009A6FE4">
            <w:pPr>
              <w:jc w:val="center"/>
            </w:pPr>
            <w:r>
              <w:t>phases</w:t>
            </w:r>
          </w:p>
        </w:tc>
        <w:tc>
          <w:tcPr>
            <w:tcW w:w="1511" w:type="dxa"/>
            <w:vAlign w:val="center"/>
          </w:tcPr>
          <w:p w14:paraId="671425C9" w14:textId="77777777" w:rsidR="00B16619" w:rsidRDefault="00B16619" w:rsidP="009A6FE4">
            <w:pPr>
              <w:jc w:val="center"/>
            </w:pPr>
            <w:r>
              <w:t>datation</w:t>
            </w:r>
          </w:p>
        </w:tc>
        <w:tc>
          <w:tcPr>
            <w:tcW w:w="3195" w:type="dxa"/>
            <w:shd w:val="clear" w:color="auto" w:fill="auto"/>
          </w:tcPr>
          <w:p w14:paraId="0AFA7746" w14:textId="77777777" w:rsidR="00B16619" w:rsidRDefault="00B16619" w:rsidP="009A6FE4">
            <w:pPr>
              <w:jc w:val="center"/>
            </w:pPr>
            <w:r>
              <w:t>decription</w:t>
            </w:r>
          </w:p>
        </w:tc>
        <w:tc>
          <w:tcPr>
            <w:tcW w:w="3316" w:type="dxa"/>
            <w:shd w:val="clear" w:color="auto" w:fill="auto"/>
          </w:tcPr>
          <w:p w14:paraId="45BE7772" w14:textId="77777777" w:rsidR="00B16619" w:rsidRDefault="00B16619" w:rsidP="009A6FE4">
            <w:pPr>
              <w:jc w:val="center"/>
            </w:pPr>
            <w:r>
              <w:t>tombes</w:t>
            </w:r>
          </w:p>
        </w:tc>
        <w:tc>
          <w:tcPr>
            <w:tcW w:w="750" w:type="dxa"/>
          </w:tcPr>
          <w:p w14:paraId="36F9210A" w14:textId="77777777" w:rsidR="00B16619" w:rsidRDefault="00B16619" w:rsidP="009A6FE4">
            <w:pPr>
              <w:jc w:val="center"/>
            </w:pPr>
            <w:r>
              <w:t>type</w:t>
            </w:r>
          </w:p>
        </w:tc>
      </w:tr>
      <w:tr w:rsidR="00B16619" w14:paraId="39629E32" w14:textId="77777777" w:rsidTr="00FF6437">
        <w:trPr>
          <w:jc w:val="center"/>
        </w:trPr>
        <w:tc>
          <w:tcPr>
            <w:tcW w:w="1046" w:type="dxa"/>
            <w:gridSpan w:val="2"/>
            <w:vAlign w:val="center"/>
          </w:tcPr>
          <w:p w14:paraId="4352D65C" w14:textId="77777777" w:rsidR="00B16619" w:rsidRDefault="00B16619" w:rsidP="009A6FE4">
            <w:pPr>
              <w:jc w:val="center"/>
            </w:pPr>
            <w:r>
              <w:t>III</w:t>
            </w:r>
          </w:p>
        </w:tc>
        <w:tc>
          <w:tcPr>
            <w:tcW w:w="1511" w:type="dxa"/>
            <w:vAlign w:val="center"/>
          </w:tcPr>
          <w:p w14:paraId="5BF64DEE" w14:textId="77777777" w:rsidR="00B16619" w:rsidRDefault="00C46DBB" w:rsidP="009A6FE4">
            <w:pPr>
              <w:jc w:val="center"/>
            </w:pPr>
            <w:r>
              <w:t>Fer 1</w:t>
            </w:r>
          </w:p>
        </w:tc>
        <w:tc>
          <w:tcPr>
            <w:tcW w:w="3195" w:type="dxa"/>
            <w:shd w:val="clear" w:color="auto" w:fill="auto"/>
          </w:tcPr>
          <w:p w14:paraId="13187A61" w14:textId="77777777" w:rsidR="00B16619" w:rsidRPr="007B4927" w:rsidRDefault="00B16619" w:rsidP="009A6FE4">
            <w:pPr>
              <w:jc w:val="both"/>
              <w:rPr>
                <w:lang w:val="fr-FR"/>
              </w:rPr>
            </w:pPr>
            <w:r w:rsidRPr="007B4927">
              <w:rPr>
                <w:lang w:val="fr-FR"/>
              </w:rPr>
              <w:t>décors exécutés au trait simple</w:t>
            </w:r>
          </w:p>
        </w:tc>
        <w:tc>
          <w:tcPr>
            <w:tcW w:w="3316" w:type="dxa"/>
            <w:shd w:val="clear" w:color="auto" w:fill="auto"/>
          </w:tcPr>
          <w:p w14:paraId="2D1BA9B1" w14:textId="2FC5BAFB" w:rsidR="00B16619" w:rsidRPr="00B056A4" w:rsidRDefault="00000000" w:rsidP="009A6FE4">
            <w:pPr>
              <w:jc w:val="both"/>
            </w:pPr>
            <w:hyperlink r:id="rId5343" w:anchor="Sit_Mailhac_Moulin_t4" w:history="1">
              <w:r w:rsidR="00B16619" w:rsidRPr="00B056A4">
                <w:rPr>
                  <w:rStyle w:val="Hyperlink"/>
                </w:rPr>
                <w:t>4</w:t>
              </w:r>
            </w:hyperlink>
            <w:r w:rsidR="00B16619" w:rsidRPr="00B056A4">
              <w:t xml:space="preserve">, </w:t>
            </w:r>
            <w:hyperlink r:id="rId5344" w:anchor="Sit_Mailhac_Moulin_t5" w:history="1">
              <w:r w:rsidR="00B16619" w:rsidRPr="00B056A4">
                <w:rPr>
                  <w:rStyle w:val="Hyperlink"/>
                </w:rPr>
                <w:t>5</w:t>
              </w:r>
            </w:hyperlink>
          </w:p>
        </w:tc>
        <w:tc>
          <w:tcPr>
            <w:tcW w:w="750" w:type="dxa"/>
            <w:vAlign w:val="center"/>
          </w:tcPr>
          <w:p w14:paraId="1949A599" w14:textId="77777777" w:rsidR="00B16619" w:rsidRDefault="00B16619" w:rsidP="009A6FE4">
            <w:pPr>
              <w:jc w:val="center"/>
            </w:pPr>
            <w:r>
              <w:t>3</w:t>
            </w:r>
          </w:p>
        </w:tc>
      </w:tr>
      <w:tr w:rsidR="00B16619" w14:paraId="3345B31B" w14:textId="77777777" w:rsidTr="00FF6437">
        <w:trPr>
          <w:jc w:val="center"/>
        </w:trPr>
        <w:tc>
          <w:tcPr>
            <w:tcW w:w="490" w:type="dxa"/>
            <w:vMerge w:val="restart"/>
            <w:vAlign w:val="center"/>
          </w:tcPr>
          <w:p w14:paraId="175BC62C" w14:textId="77777777" w:rsidR="00B16619" w:rsidRDefault="00B16619" w:rsidP="009A6FE4">
            <w:pPr>
              <w:jc w:val="center"/>
            </w:pPr>
            <w:r>
              <w:t>II</w:t>
            </w:r>
          </w:p>
        </w:tc>
        <w:tc>
          <w:tcPr>
            <w:tcW w:w="556" w:type="dxa"/>
            <w:vAlign w:val="center"/>
          </w:tcPr>
          <w:p w14:paraId="36CE4FF1" w14:textId="77777777" w:rsidR="00B16619" w:rsidRDefault="00B16619" w:rsidP="009A6FE4">
            <w:pPr>
              <w:jc w:val="center"/>
            </w:pPr>
            <w:r>
              <w:t>B</w:t>
            </w:r>
          </w:p>
        </w:tc>
        <w:tc>
          <w:tcPr>
            <w:tcW w:w="1511" w:type="dxa"/>
            <w:vMerge w:val="restart"/>
            <w:vAlign w:val="center"/>
          </w:tcPr>
          <w:p w14:paraId="23DD8EBE" w14:textId="77777777" w:rsidR="00B16619" w:rsidRDefault="00B16619" w:rsidP="009A6FE4">
            <w:pPr>
              <w:jc w:val="center"/>
            </w:pPr>
            <w:r>
              <w:t>« période de</w:t>
            </w:r>
          </w:p>
          <w:p w14:paraId="05B9DFBA" w14:textId="77777777" w:rsidR="00B16619" w:rsidRDefault="00B16619" w:rsidP="009A6FE4">
            <w:pPr>
              <w:jc w:val="center"/>
            </w:pPr>
            <w:r>
              <w:t>transition »</w:t>
            </w:r>
          </w:p>
        </w:tc>
        <w:tc>
          <w:tcPr>
            <w:tcW w:w="3195" w:type="dxa"/>
            <w:shd w:val="clear" w:color="auto" w:fill="auto"/>
          </w:tcPr>
          <w:p w14:paraId="46C887BC" w14:textId="77777777" w:rsidR="00B16619" w:rsidRDefault="00E94846" w:rsidP="00E94846">
            <w:pPr>
              <w:jc w:val="center"/>
            </w:pPr>
            <w:r>
              <w:t>-</w:t>
            </w:r>
          </w:p>
        </w:tc>
        <w:tc>
          <w:tcPr>
            <w:tcW w:w="3316" w:type="dxa"/>
            <w:shd w:val="clear" w:color="auto" w:fill="auto"/>
          </w:tcPr>
          <w:p w14:paraId="160C14BC" w14:textId="77777777" w:rsidR="00B16619" w:rsidRPr="00B056A4" w:rsidRDefault="00E94846" w:rsidP="00E94846">
            <w:pPr>
              <w:jc w:val="center"/>
            </w:pPr>
            <w:r w:rsidRPr="00B056A4">
              <w:t>-</w:t>
            </w:r>
          </w:p>
        </w:tc>
        <w:tc>
          <w:tcPr>
            <w:tcW w:w="750" w:type="dxa"/>
            <w:vAlign w:val="center"/>
          </w:tcPr>
          <w:p w14:paraId="6884372D" w14:textId="77777777" w:rsidR="00B16619" w:rsidRDefault="00E94846" w:rsidP="00E94846">
            <w:pPr>
              <w:jc w:val="center"/>
            </w:pPr>
            <w:r>
              <w:t>-</w:t>
            </w:r>
          </w:p>
        </w:tc>
      </w:tr>
      <w:tr w:rsidR="00B16619" w14:paraId="3726DF5F" w14:textId="77777777" w:rsidTr="00FF6437">
        <w:trPr>
          <w:jc w:val="center"/>
        </w:trPr>
        <w:tc>
          <w:tcPr>
            <w:tcW w:w="490" w:type="dxa"/>
            <w:vMerge/>
            <w:vAlign w:val="center"/>
          </w:tcPr>
          <w:p w14:paraId="13F4F305" w14:textId="77777777" w:rsidR="00B16619" w:rsidRDefault="00B16619" w:rsidP="009A6FE4">
            <w:pPr>
              <w:jc w:val="center"/>
            </w:pPr>
          </w:p>
        </w:tc>
        <w:tc>
          <w:tcPr>
            <w:tcW w:w="556" w:type="dxa"/>
            <w:vAlign w:val="center"/>
          </w:tcPr>
          <w:p w14:paraId="371BC2FC" w14:textId="77777777" w:rsidR="00B16619" w:rsidRDefault="00B16619" w:rsidP="009A6FE4">
            <w:pPr>
              <w:jc w:val="center"/>
            </w:pPr>
            <w:r>
              <w:t xml:space="preserve">A </w:t>
            </w:r>
          </w:p>
        </w:tc>
        <w:tc>
          <w:tcPr>
            <w:tcW w:w="1511" w:type="dxa"/>
            <w:vMerge/>
            <w:vAlign w:val="center"/>
          </w:tcPr>
          <w:p w14:paraId="3F1411EB" w14:textId="77777777" w:rsidR="00B16619" w:rsidRDefault="00B16619" w:rsidP="009A6FE4">
            <w:pPr>
              <w:jc w:val="center"/>
            </w:pPr>
          </w:p>
        </w:tc>
        <w:tc>
          <w:tcPr>
            <w:tcW w:w="3195" w:type="dxa"/>
            <w:shd w:val="clear" w:color="auto" w:fill="auto"/>
          </w:tcPr>
          <w:p w14:paraId="00002C15" w14:textId="54B45B8F" w:rsidR="00B16619" w:rsidRPr="0032190F" w:rsidRDefault="00B16619" w:rsidP="009A6FE4">
            <w:pPr>
              <w:jc w:val="both"/>
              <w:rPr>
                <w:lang w:val="fr-FR"/>
              </w:rPr>
            </w:pPr>
            <w:r w:rsidRPr="0032190F">
              <w:rPr>
                <w:lang w:val="fr-FR"/>
              </w:rPr>
              <w:t xml:space="preserve">décors exécutés au double trait, constitués de motifs </w:t>
            </w:r>
            <w:hyperlink r:id="rId5345" w:anchor="Cul_Proto_Art_TAC_T_a" w:history="1">
              <w:r w:rsidR="00673F0D" w:rsidRPr="0032190F">
                <w:rPr>
                  <w:rStyle w:val="Hyperlink"/>
                  <w:lang w:val="fr-FR"/>
                </w:rPr>
                <w:t>anthropomorphes</w:t>
              </w:r>
            </w:hyperlink>
            <w:r w:rsidRPr="0032190F">
              <w:rPr>
                <w:lang w:val="fr-FR"/>
              </w:rPr>
              <w:t>, zoomorphes et géométriques mais « moins rigoureux » [que type 1]</w:t>
            </w:r>
          </w:p>
        </w:tc>
        <w:tc>
          <w:tcPr>
            <w:tcW w:w="3316" w:type="dxa"/>
            <w:shd w:val="clear" w:color="auto" w:fill="auto"/>
          </w:tcPr>
          <w:p w14:paraId="21A7CE97" w14:textId="59EF0C5F" w:rsidR="00B16619" w:rsidRPr="00B056A4" w:rsidRDefault="00000000" w:rsidP="009A6FE4">
            <w:pPr>
              <w:jc w:val="both"/>
            </w:pPr>
            <w:hyperlink r:id="rId5346" w:anchor="Sit_Mailhac_Moulin_t192" w:history="1">
              <w:r w:rsidR="00B16619" w:rsidRPr="00B056A4">
                <w:rPr>
                  <w:rStyle w:val="Hyperlink"/>
                </w:rPr>
                <w:t>192</w:t>
              </w:r>
            </w:hyperlink>
            <w:r w:rsidR="00B16619" w:rsidRPr="00B056A4">
              <w:t xml:space="preserve">, </w:t>
            </w:r>
            <w:hyperlink r:id="rId5347" w:anchor="Sit_Mailhac_Moulin_t202" w:history="1">
              <w:r w:rsidR="00B16619" w:rsidRPr="00B056A4">
                <w:rPr>
                  <w:rStyle w:val="Hyperlink"/>
                </w:rPr>
                <w:t>202</w:t>
              </w:r>
            </w:hyperlink>
            <w:r w:rsidR="00B16619" w:rsidRPr="00B056A4">
              <w:t xml:space="preserve">, </w:t>
            </w:r>
            <w:hyperlink r:id="rId5348" w:anchor="Sit_Mailhac_Moulin_t214" w:history="1">
              <w:r w:rsidR="00B16619" w:rsidRPr="00B056A4">
                <w:rPr>
                  <w:rStyle w:val="Hyperlink"/>
                </w:rPr>
                <w:t>214</w:t>
              </w:r>
            </w:hyperlink>
            <w:r w:rsidR="00B16619" w:rsidRPr="00B056A4">
              <w:t xml:space="preserve">, </w:t>
            </w:r>
            <w:hyperlink r:id="rId5349" w:anchor="Sit_Mailhac_Moulin_t285" w:history="1">
              <w:r w:rsidR="00B16619" w:rsidRPr="00B056A4">
                <w:rPr>
                  <w:rStyle w:val="Hyperlink"/>
                </w:rPr>
                <w:t>285</w:t>
              </w:r>
            </w:hyperlink>
            <w:r w:rsidR="00B16619" w:rsidRPr="00B056A4">
              <w:t xml:space="preserve">, </w:t>
            </w:r>
            <w:hyperlink r:id="rId5350" w:anchor="Sit_Mailhac_Moulin_t299" w:history="1">
              <w:r w:rsidR="00B16619" w:rsidRPr="00B056A4">
                <w:rPr>
                  <w:rStyle w:val="Hyperlink"/>
                </w:rPr>
                <w:t>299</w:t>
              </w:r>
            </w:hyperlink>
          </w:p>
        </w:tc>
        <w:tc>
          <w:tcPr>
            <w:tcW w:w="750" w:type="dxa"/>
            <w:vAlign w:val="center"/>
          </w:tcPr>
          <w:p w14:paraId="3DAD29BC" w14:textId="77777777" w:rsidR="00B16619" w:rsidRDefault="00B16619" w:rsidP="009A6FE4">
            <w:pPr>
              <w:jc w:val="center"/>
            </w:pPr>
            <w:r>
              <w:t>2</w:t>
            </w:r>
          </w:p>
        </w:tc>
      </w:tr>
      <w:tr w:rsidR="00B16619" w14:paraId="3F21967D" w14:textId="77777777" w:rsidTr="00FF6437">
        <w:trPr>
          <w:jc w:val="center"/>
        </w:trPr>
        <w:tc>
          <w:tcPr>
            <w:tcW w:w="1046" w:type="dxa"/>
            <w:gridSpan w:val="2"/>
            <w:tcBorders>
              <w:top w:val="single" w:sz="4" w:space="0" w:color="auto"/>
              <w:left w:val="single" w:sz="4" w:space="0" w:color="auto"/>
              <w:bottom w:val="single" w:sz="4" w:space="0" w:color="auto"/>
              <w:right w:val="single" w:sz="4" w:space="0" w:color="auto"/>
            </w:tcBorders>
            <w:vAlign w:val="center"/>
          </w:tcPr>
          <w:p w14:paraId="695423B0" w14:textId="77777777" w:rsidR="00B16619" w:rsidRPr="004E3E0B" w:rsidRDefault="00B16619" w:rsidP="009A6FE4">
            <w:pPr>
              <w:jc w:val="center"/>
            </w:pPr>
            <w:r w:rsidRPr="004E3E0B">
              <w:t>I</w:t>
            </w:r>
          </w:p>
        </w:tc>
        <w:tc>
          <w:tcPr>
            <w:tcW w:w="1511" w:type="dxa"/>
            <w:tcBorders>
              <w:top w:val="single" w:sz="4" w:space="0" w:color="auto"/>
              <w:left w:val="single" w:sz="4" w:space="0" w:color="auto"/>
              <w:bottom w:val="single" w:sz="4" w:space="0" w:color="auto"/>
              <w:right w:val="single" w:sz="4" w:space="0" w:color="auto"/>
            </w:tcBorders>
            <w:vAlign w:val="center"/>
          </w:tcPr>
          <w:p w14:paraId="5BEA1185" w14:textId="77777777" w:rsidR="00B16619" w:rsidRPr="004E3E0B" w:rsidRDefault="00C46DBB" w:rsidP="009A6FE4">
            <w:pPr>
              <w:jc w:val="center"/>
            </w:pPr>
            <w:r w:rsidRPr="004E3E0B">
              <w:t>BF</w:t>
            </w:r>
            <w:r w:rsidR="00B16619" w:rsidRPr="004E3E0B">
              <w:t xml:space="preserve"> 3b</w:t>
            </w:r>
          </w:p>
        </w:tc>
        <w:tc>
          <w:tcPr>
            <w:tcW w:w="3195" w:type="dxa"/>
            <w:tcBorders>
              <w:top w:val="single" w:sz="4" w:space="0" w:color="auto"/>
              <w:left w:val="single" w:sz="4" w:space="0" w:color="auto"/>
              <w:bottom w:val="single" w:sz="4" w:space="0" w:color="auto"/>
              <w:right w:val="single" w:sz="4" w:space="0" w:color="auto"/>
            </w:tcBorders>
            <w:shd w:val="clear" w:color="auto" w:fill="auto"/>
          </w:tcPr>
          <w:p w14:paraId="3DAEFB73" w14:textId="750F17EC" w:rsidR="00B16619" w:rsidRPr="0032190F" w:rsidRDefault="00B16619" w:rsidP="009A6FE4">
            <w:pPr>
              <w:jc w:val="both"/>
              <w:rPr>
                <w:lang w:val="fr-FR"/>
              </w:rPr>
            </w:pPr>
            <w:r w:rsidRPr="0032190F">
              <w:rPr>
                <w:lang w:val="fr-FR"/>
              </w:rPr>
              <w:t xml:space="preserve">décors exécutés au double trait, constitués de motifs </w:t>
            </w:r>
            <w:hyperlink r:id="rId5351" w:anchor="Cul_Proto_Art_TAC_T_a" w:history="1">
              <w:r w:rsidR="00673F0D" w:rsidRPr="0032190F">
                <w:rPr>
                  <w:rStyle w:val="Hyperlink"/>
                  <w:lang w:val="fr-FR"/>
                </w:rPr>
                <w:t>anthropomorphes</w:t>
              </w:r>
            </w:hyperlink>
            <w:r w:rsidRPr="0032190F">
              <w:rPr>
                <w:lang w:val="fr-FR"/>
              </w:rPr>
              <w:t>, zoomorphes et géométriques (typique Mailhacien I)</w:t>
            </w:r>
          </w:p>
        </w:tc>
        <w:tc>
          <w:tcPr>
            <w:tcW w:w="3316" w:type="dxa"/>
            <w:tcBorders>
              <w:top w:val="single" w:sz="4" w:space="0" w:color="auto"/>
              <w:left w:val="single" w:sz="4" w:space="0" w:color="auto"/>
              <w:bottom w:val="single" w:sz="4" w:space="0" w:color="auto"/>
              <w:right w:val="single" w:sz="4" w:space="0" w:color="auto"/>
            </w:tcBorders>
            <w:shd w:val="clear" w:color="auto" w:fill="auto"/>
          </w:tcPr>
          <w:p w14:paraId="7CF14656" w14:textId="61B71540" w:rsidR="00B16619" w:rsidRPr="00B056A4" w:rsidRDefault="00000000" w:rsidP="009A6FE4">
            <w:pPr>
              <w:jc w:val="both"/>
            </w:pPr>
            <w:hyperlink r:id="rId5352" w:anchor="Sit_Mailhac_Moulin_t68" w:history="1">
              <w:r w:rsidR="00B16619" w:rsidRPr="00B056A4">
                <w:rPr>
                  <w:rStyle w:val="Hyperlink"/>
                </w:rPr>
                <w:t>68</w:t>
              </w:r>
            </w:hyperlink>
            <w:r w:rsidR="00B16619" w:rsidRPr="00B056A4">
              <w:t xml:space="preserve">, </w:t>
            </w:r>
            <w:hyperlink r:id="rId5353" w:anchor="Sit_Mailhac_Moulin_t87" w:history="1">
              <w:r w:rsidR="00B16619" w:rsidRPr="00B056A4">
                <w:rPr>
                  <w:rStyle w:val="Hyperlink"/>
                </w:rPr>
                <w:t>87</w:t>
              </w:r>
            </w:hyperlink>
            <w:r w:rsidR="00B16619" w:rsidRPr="00B056A4">
              <w:t xml:space="preserve">, </w:t>
            </w:r>
            <w:hyperlink r:id="rId5354" w:anchor="Sit_Mailhac_Moulin_t89" w:history="1">
              <w:r w:rsidR="00B16619" w:rsidRPr="00B056A4">
                <w:rPr>
                  <w:rStyle w:val="Hyperlink"/>
                </w:rPr>
                <w:t>89</w:t>
              </w:r>
            </w:hyperlink>
            <w:r w:rsidR="00B16619" w:rsidRPr="00B056A4">
              <w:t xml:space="preserve">, </w:t>
            </w:r>
            <w:hyperlink r:id="rId5355" w:anchor="Sit_Mailhac_Moulin_t93" w:history="1">
              <w:r w:rsidR="00B16619" w:rsidRPr="00B056A4">
                <w:rPr>
                  <w:rStyle w:val="Hyperlink"/>
                </w:rPr>
                <w:t>93</w:t>
              </w:r>
            </w:hyperlink>
            <w:r w:rsidR="00B16619" w:rsidRPr="00B056A4">
              <w:t xml:space="preserve">, </w:t>
            </w:r>
            <w:hyperlink r:id="rId5356" w:anchor="Sit_Mailhac_Moulin_t102" w:history="1">
              <w:r w:rsidR="00B16619" w:rsidRPr="00B056A4">
                <w:rPr>
                  <w:rStyle w:val="Hyperlink"/>
                </w:rPr>
                <w:t>102</w:t>
              </w:r>
            </w:hyperlink>
            <w:r w:rsidR="00B16619" w:rsidRPr="00B056A4">
              <w:t xml:space="preserve">, </w:t>
            </w:r>
            <w:hyperlink r:id="rId5357" w:anchor="Sit_Mailhac_Moulin_t103" w:history="1">
              <w:r w:rsidR="00B16619" w:rsidRPr="00B056A4">
                <w:rPr>
                  <w:rStyle w:val="Hyperlink"/>
                </w:rPr>
                <w:t>103</w:t>
              </w:r>
            </w:hyperlink>
            <w:r w:rsidR="00B16619" w:rsidRPr="00B056A4">
              <w:t xml:space="preserve">, </w:t>
            </w:r>
            <w:hyperlink r:id="rId5358" w:anchor="Sit_Mailhac_Moulin_t107" w:history="1">
              <w:r w:rsidR="00B16619" w:rsidRPr="00B056A4">
                <w:rPr>
                  <w:rStyle w:val="Hyperlink"/>
                </w:rPr>
                <w:t>107</w:t>
              </w:r>
            </w:hyperlink>
            <w:r w:rsidR="00B16619" w:rsidRPr="00B056A4">
              <w:t xml:space="preserve">, </w:t>
            </w:r>
            <w:hyperlink r:id="rId5359" w:anchor="Sit_Mailhac_Moulin_t108" w:history="1">
              <w:r w:rsidR="00B16619" w:rsidRPr="00B056A4">
                <w:rPr>
                  <w:rStyle w:val="Hyperlink"/>
                </w:rPr>
                <w:t>108</w:t>
              </w:r>
            </w:hyperlink>
            <w:r w:rsidR="00B16619" w:rsidRPr="00B056A4">
              <w:t xml:space="preserve">, </w:t>
            </w:r>
            <w:hyperlink r:id="rId5360" w:anchor="Sit_Mailhac_Moulin_t109" w:history="1">
              <w:r w:rsidR="00B16619" w:rsidRPr="00B056A4">
                <w:rPr>
                  <w:rStyle w:val="Hyperlink"/>
                </w:rPr>
                <w:t>109</w:t>
              </w:r>
            </w:hyperlink>
            <w:r w:rsidR="00B16619" w:rsidRPr="00B056A4">
              <w:t xml:space="preserve">, </w:t>
            </w:r>
            <w:hyperlink r:id="rId5361" w:anchor="Sit_Mailhac_Moulin_t112" w:history="1">
              <w:r w:rsidR="00B16619" w:rsidRPr="00B056A4">
                <w:rPr>
                  <w:rStyle w:val="Hyperlink"/>
                </w:rPr>
                <w:t>112</w:t>
              </w:r>
            </w:hyperlink>
            <w:r w:rsidR="00B16619" w:rsidRPr="00B056A4">
              <w:t xml:space="preserve">, </w:t>
            </w:r>
            <w:hyperlink r:id="rId5362" w:anchor="Sit_Mailhac_Moulin_t120" w:history="1">
              <w:r w:rsidR="00B16619" w:rsidRPr="00B056A4">
                <w:rPr>
                  <w:rStyle w:val="Hyperlink"/>
                </w:rPr>
                <w:t>120</w:t>
              </w:r>
            </w:hyperlink>
            <w:r w:rsidR="00B16619" w:rsidRPr="00B056A4">
              <w:t xml:space="preserve">, </w:t>
            </w:r>
            <w:hyperlink r:id="rId5363" w:anchor="Sit_Mailhac_Moulin_t122" w:history="1">
              <w:r w:rsidR="00B16619" w:rsidRPr="00B056A4">
                <w:rPr>
                  <w:rStyle w:val="Hyperlink"/>
                </w:rPr>
                <w:t>122</w:t>
              </w:r>
            </w:hyperlink>
            <w:r w:rsidR="00B16619" w:rsidRPr="00B056A4">
              <w:t xml:space="preserve">, </w:t>
            </w:r>
            <w:hyperlink r:id="rId5364" w:anchor="Sit_Mailhac_Moulin_t131" w:history="1">
              <w:r w:rsidR="00B16619" w:rsidRPr="00B056A4">
                <w:rPr>
                  <w:rStyle w:val="Hyperlink"/>
                </w:rPr>
                <w:t>131</w:t>
              </w:r>
            </w:hyperlink>
            <w:r w:rsidR="00B16619" w:rsidRPr="00B056A4">
              <w:t xml:space="preserve">, </w:t>
            </w:r>
            <w:hyperlink r:id="rId5365" w:anchor="Sit_Mailhac_Moulin_t135" w:history="1">
              <w:r w:rsidR="00B16619" w:rsidRPr="00B056A4">
                <w:rPr>
                  <w:rStyle w:val="Hyperlink"/>
                </w:rPr>
                <w:t>135</w:t>
              </w:r>
            </w:hyperlink>
            <w:r w:rsidR="00B16619" w:rsidRPr="00B056A4">
              <w:t xml:space="preserve">, </w:t>
            </w:r>
            <w:hyperlink r:id="rId5366" w:anchor="Sit_Mailhac_Moulin_t183" w:history="1">
              <w:r w:rsidR="00B16619" w:rsidRPr="00B056A4">
                <w:rPr>
                  <w:rStyle w:val="Hyperlink"/>
                </w:rPr>
                <w:t>183</w:t>
              </w:r>
            </w:hyperlink>
            <w:r w:rsidR="00B16619" w:rsidRPr="00B056A4">
              <w:t xml:space="preserve">,  </w:t>
            </w:r>
            <w:hyperlink r:id="rId5367" w:anchor="Sit_Mailhac_Moulin_t209" w:history="1">
              <w:r w:rsidR="00B16619" w:rsidRPr="00B056A4">
                <w:rPr>
                  <w:rStyle w:val="Hyperlink"/>
                </w:rPr>
                <w:t>209</w:t>
              </w:r>
            </w:hyperlink>
            <w:r w:rsidR="00B16619" w:rsidRPr="00B056A4">
              <w:t xml:space="preserve">, </w:t>
            </w:r>
            <w:hyperlink r:id="rId5368" w:anchor="Sit_Mailhac_Moulin_t216" w:history="1">
              <w:r w:rsidR="00B16619" w:rsidRPr="00B056A4">
                <w:rPr>
                  <w:rStyle w:val="Hyperlink"/>
                </w:rPr>
                <w:t>216</w:t>
              </w:r>
            </w:hyperlink>
            <w:r w:rsidR="00B16619" w:rsidRPr="00B056A4">
              <w:t xml:space="preserve">, </w:t>
            </w:r>
            <w:hyperlink r:id="rId5369" w:anchor="Sit_Mailhac_Moulin_t243" w:history="1">
              <w:r w:rsidR="00B16619" w:rsidRPr="00B056A4">
                <w:rPr>
                  <w:rStyle w:val="Hyperlink"/>
                </w:rPr>
                <w:t>243</w:t>
              </w:r>
            </w:hyperlink>
            <w:r w:rsidR="00B16619" w:rsidRPr="00B056A4">
              <w:t xml:space="preserve">, </w:t>
            </w:r>
            <w:hyperlink r:id="rId5370" w:anchor="Sit_Mailhac_Moulin_t279" w:history="1">
              <w:r w:rsidR="00B16619" w:rsidRPr="00B056A4">
                <w:rPr>
                  <w:rStyle w:val="Hyperlink"/>
                </w:rPr>
                <w:t>279</w:t>
              </w:r>
            </w:hyperlink>
          </w:p>
        </w:tc>
        <w:tc>
          <w:tcPr>
            <w:tcW w:w="750" w:type="dxa"/>
            <w:tcBorders>
              <w:top w:val="single" w:sz="4" w:space="0" w:color="auto"/>
              <w:left w:val="single" w:sz="4" w:space="0" w:color="auto"/>
              <w:bottom w:val="single" w:sz="4" w:space="0" w:color="auto"/>
              <w:right w:val="single" w:sz="4" w:space="0" w:color="auto"/>
            </w:tcBorders>
            <w:vAlign w:val="center"/>
          </w:tcPr>
          <w:p w14:paraId="4F245018" w14:textId="77777777" w:rsidR="00B16619" w:rsidRPr="004E3E0B" w:rsidRDefault="00B16619" w:rsidP="009A6FE4">
            <w:pPr>
              <w:jc w:val="center"/>
            </w:pPr>
            <w:r w:rsidRPr="004E3E0B">
              <w:t>1</w:t>
            </w:r>
          </w:p>
        </w:tc>
      </w:tr>
    </w:tbl>
    <w:p w14:paraId="06971739" w14:textId="77777777" w:rsidR="002214C4" w:rsidRPr="00E454B8" w:rsidRDefault="002214C4" w:rsidP="009A6FE4">
      <w:pPr>
        <w:jc w:val="both"/>
        <w:rPr>
          <w:lang w:val="en-GB"/>
        </w:rPr>
      </w:pPr>
      <w:r w:rsidRPr="00E454B8">
        <w:rPr>
          <w:lang w:val="en-GB"/>
        </w:rPr>
        <w:t>(BIB 1833 p. 305</w:t>
      </w:r>
      <w:r w:rsidR="00A10B75" w:rsidRPr="00E454B8">
        <w:rPr>
          <w:lang w:val="en-GB"/>
        </w:rPr>
        <w:t xml:space="preserve"> sq.</w:t>
      </w:r>
      <w:r w:rsidR="00FA71F0" w:rsidRPr="00E454B8">
        <w:rPr>
          <w:lang w:val="en-GB"/>
        </w:rPr>
        <w:t> ??</w:t>
      </w:r>
      <w:r w:rsidR="00E454B8" w:rsidRPr="00E454B8">
        <w:rPr>
          <w:lang w:val="en-GB"/>
        </w:rPr>
        <w:t>, BIB Janin 1992 ?</w:t>
      </w:r>
      <w:r w:rsidRPr="00E454B8">
        <w:rPr>
          <w:lang w:val="en-GB"/>
        </w:rPr>
        <w:t>)</w:t>
      </w:r>
    </w:p>
    <w:p w14:paraId="6D62A911" w14:textId="77777777" w:rsidR="002214C4" w:rsidRPr="00E454B8" w:rsidRDefault="002214C4" w:rsidP="009A6FE4">
      <w:pPr>
        <w:jc w:val="both"/>
        <w:rPr>
          <w:lang w:val="en-GB"/>
        </w:rPr>
      </w:pPr>
    </w:p>
    <w:p w14:paraId="7CFCD653" w14:textId="63A1EC69" w:rsidR="00B056A4" w:rsidRPr="0032190F" w:rsidRDefault="00B056A4" w:rsidP="009A6FE4">
      <w:pPr>
        <w:jc w:val="both"/>
        <w:rPr>
          <w:lang w:val="fr-FR"/>
        </w:rPr>
      </w:pPr>
      <w:r w:rsidRPr="0032190F">
        <w:rPr>
          <w:lang w:val="fr-FR"/>
        </w:rPr>
        <w:t xml:space="preserve">Les couleurs apparaissent sur les vases : t. </w:t>
      </w:r>
      <w:hyperlink r:id="rId5371" w:anchor="Sit_Mailhac_Moulin_t68" w:history="1">
        <w:r w:rsidRPr="0032190F">
          <w:rPr>
            <w:rStyle w:val="Hyperlink"/>
            <w:lang w:val="fr-FR"/>
          </w:rPr>
          <w:t>68</w:t>
        </w:r>
      </w:hyperlink>
      <w:r w:rsidRPr="0032190F">
        <w:rPr>
          <w:rStyle w:val="Hyperlink"/>
          <w:lang w:val="fr-FR"/>
        </w:rPr>
        <w:t xml:space="preserve">, </w:t>
      </w:r>
    </w:p>
    <w:p w14:paraId="0AB736C0" w14:textId="77777777" w:rsidR="00920481" w:rsidRPr="0032190F" w:rsidRDefault="00920481" w:rsidP="009A6FE4">
      <w:pPr>
        <w:jc w:val="both"/>
        <w:rPr>
          <w:lang w:val="fr-FR"/>
        </w:rPr>
      </w:pPr>
    </w:p>
    <w:p w14:paraId="31BC1C52" w14:textId="346D1E38" w:rsidR="00F727E9" w:rsidRPr="0032190F" w:rsidRDefault="00920481" w:rsidP="009A6FE4">
      <w:pPr>
        <w:jc w:val="both"/>
        <w:rPr>
          <w:lang w:val="fr-FR"/>
        </w:rPr>
      </w:pPr>
      <w:r w:rsidRPr="0032190F">
        <w:rPr>
          <w:lang w:val="fr-FR"/>
        </w:rPr>
        <w:t xml:space="preserve">Les décors exécutés au double trait, constitués de motifs </w:t>
      </w:r>
      <w:hyperlink r:id="rId5372" w:anchor="Cul_Proto_Art_TAC_T_a" w:history="1">
        <w:r w:rsidR="00673F0D" w:rsidRPr="0032190F">
          <w:rPr>
            <w:rStyle w:val="Hyperlink"/>
            <w:lang w:val="fr-FR"/>
          </w:rPr>
          <w:t>anthropomorphes</w:t>
        </w:r>
      </w:hyperlink>
      <w:r w:rsidRPr="0032190F">
        <w:rPr>
          <w:lang w:val="fr-FR"/>
        </w:rPr>
        <w:t>, zoomorphes et géométriques doivent être considérés comme les jalons chronologiques majeur du Mailhacien I dans la nécropole du Moulin</w:t>
      </w:r>
      <w:r w:rsidR="00F727E9" w:rsidRPr="0032190F">
        <w:rPr>
          <w:lang w:val="fr-FR"/>
        </w:rPr>
        <w:t xml:space="preserve"> (BIB 1833 p. 308)</w:t>
      </w:r>
      <w:r w:rsidRPr="0032190F">
        <w:rPr>
          <w:lang w:val="fr-FR"/>
        </w:rPr>
        <w:t xml:space="preserve">. </w:t>
      </w:r>
      <w:r w:rsidR="005A5D57" w:rsidRPr="0032190F">
        <w:rPr>
          <w:lang w:val="fr-FR"/>
        </w:rPr>
        <w:t>À</w:t>
      </w:r>
      <w:r w:rsidRPr="0032190F">
        <w:rPr>
          <w:lang w:val="fr-FR"/>
        </w:rPr>
        <w:t xml:space="preserve"> l’exception de la tombe </w:t>
      </w:r>
      <w:hyperlink r:id="rId5373" w:anchor="Sit_Mailhac_Moulin_t89" w:history="1">
        <w:r w:rsidR="008C7FA9" w:rsidRPr="0032190F">
          <w:rPr>
            <w:rStyle w:val="Hyperlink"/>
            <w:lang w:val="fr-FR"/>
          </w:rPr>
          <w:t>89</w:t>
        </w:r>
      </w:hyperlink>
      <w:r w:rsidRPr="0032190F">
        <w:rPr>
          <w:lang w:val="fr-FR"/>
        </w:rPr>
        <w:t>, qui conten</w:t>
      </w:r>
      <w:r w:rsidR="006807E5" w:rsidRPr="0032190F">
        <w:rPr>
          <w:lang w:val="fr-FR"/>
        </w:rPr>
        <w:t>a</w:t>
      </w:r>
      <w:r w:rsidRPr="0032190F">
        <w:rPr>
          <w:lang w:val="fr-FR"/>
        </w:rPr>
        <w:t>it une coupelle carénée, toutes les autres qui ont livré ce type de décor ne contiennent que des rasoirs à double tranchant, des gobelets, des vases bitronconiques ou des urnes à deux anses</w:t>
      </w:r>
      <w:r w:rsidR="00A61386" w:rsidRPr="0032190F">
        <w:rPr>
          <w:lang w:val="fr-FR"/>
        </w:rPr>
        <w:t xml:space="preserve">  (BIB 1833 p. 308)</w:t>
      </w:r>
      <w:r w:rsidRPr="0032190F">
        <w:rPr>
          <w:lang w:val="fr-FR"/>
        </w:rPr>
        <w:t xml:space="preserve">. </w:t>
      </w:r>
      <w:r w:rsidR="00A61386" w:rsidRPr="0032190F">
        <w:rPr>
          <w:lang w:val="fr-FR"/>
        </w:rPr>
        <w:t xml:space="preserve">Les décors à double trait, dont une représentation de </w:t>
      </w:r>
      <w:hyperlink r:id="rId5374" w:anchor="Cul_Proto_Art_TAC_T_z_cerf" w:history="1">
        <w:r w:rsidR="003276A0" w:rsidRPr="0032190F">
          <w:rPr>
            <w:rStyle w:val="Hyperlink"/>
            <w:lang w:val="fr-FR"/>
          </w:rPr>
          <w:t>cervid</w:t>
        </w:r>
      </w:hyperlink>
      <w:r w:rsidR="003276A0" w:rsidRPr="0032190F">
        <w:rPr>
          <w:lang w:val="fr-FR"/>
        </w:rPr>
        <w:t>é</w:t>
      </w:r>
      <w:r w:rsidR="00A61386" w:rsidRPr="0032190F">
        <w:rPr>
          <w:lang w:val="fr-FR"/>
        </w:rPr>
        <w:t>, se retrouvent principalement dans les tombes à rasoir, c.-à-d. masculines inta</w:t>
      </w:r>
      <w:r w:rsidR="005A5D57" w:rsidRPr="0032190F">
        <w:rPr>
          <w:lang w:val="fr-FR"/>
        </w:rPr>
        <w:t>ctes (L. Bourdajaud com. pers.) et très peu dans les tombes d’enfants (BIB Réunion T. Lachenal, L. Bourdajaud, 2016)</w:t>
      </w:r>
      <w:r w:rsidR="00503AE8" w:rsidRPr="0032190F">
        <w:rPr>
          <w:lang w:val="fr-FR"/>
        </w:rPr>
        <w:t xml:space="preserve">. </w:t>
      </w:r>
      <w:r w:rsidRPr="0032190F">
        <w:rPr>
          <w:lang w:val="fr-FR"/>
        </w:rPr>
        <w:t>A l’inverse, ces motifs ne côtoient jamais de coupelles hémisphériques ou d’objets en fer, ni même d’épingles à tête en anneau o</w:t>
      </w:r>
      <w:r w:rsidR="00F727E9" w:rsidRPr="0032190F">
        <w:rPr>
          <w:lang w:val="fr-FR"/>
        </w:rPr>
        <w:t>u en rouelle (BIB 1833 p. 308)</w:t>
      </w:r>
    </w:p>
    <w:p w14:paraId="189754F3" w14:textId="7E8A086F" w:rsidR="00F727E9" w:rsidRDefault="00F727E9" w:rsidP="00F727E9">
      <w:pPr>
        <w:jc w:val="both"/>
      </w:pPr>
      <w:r w:rsidRPr="0032190F">
        <w:rPr>
          <w:lang w:val="fr-FR"/>
        </w:rPr>
        <w:t xml:space="preserve">Pour les motifs zoomorphes, du point de vue stylistique, il est très délicat de percevoir une évolution (BIB 1833 p. 280). </w:t>
      </w:r>
      <w:r>
        <w:t xml:space="preserve">Les motifs </w:t>
      </w:r>
      <w:hyperlink r:id="rId5375" w:anchor="Cul_Proto_Art_TAC_T_a" w:history="1">
        <w:r w:rsidRPr="00793D7A">
          <w:rPr>
            <w:rStyle w:val="Hyperlink"/>
          </w:rPr>
          <w:t>anthropomorph</w:t>
        </w:r>
        <w:r>
          <w:rPr>
            <w:rStyle w:val="Hyperlink"/>
          </w:rPr>
          <w:t>es</w:t>
        </w:r>
      </w:hyperlink>
      <w:r w:rsidRPr="00F727E9">
        <w:rPr>
          <w:rStyle w:val="Hyperlink"/>
          <w:color w:val="000000" w:themeColor="text1"/>
          <w:u w:val="none"/>
        </w:rPr>
        <w:t>sont c</w:t>
      </w:r>
      <w:r w:rsidRPr="00F727E9">
        <w:rPr>
          <w:color w:val="000000" w:themeColor="text1"/>
        </w:rPr>
        <w:t xml:space="preserve">lassables </w:t>
      </w:r>
      <w:r>
        <w:t>en 3 groupes :</w:t>
      </w:r>
    </w:p>
    <w:p w14:paraId="00A2BBFB" w14:textId="77777777" w:rsidR="00F727E9" w:rsidRDefault="00F727E9" w:rsidP="00F727E9"/>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3"/>
        <w:gridCol w:w="5749"/>
      </w:tblGrid>
      <w:tr w:rsidR="00F727E9" w14:paraId="4821DEF4" w14:textId="77777777" w:rsidTr="00EE08DC">
        <w:trPr>
          <w:jc w:val="center"/>
        </w:trPr>
        <w:tc>
          <w:tcPr>
            <w:tcW w:w="630" w:type="dxa"/>
            <w:shd w:val="clear" w:color="auto" w:fill="auto"/>
          </w:tcPr>
          <w:p w14:paraId="7E124D85" w14:textId="77777777" w:rsidR="00F727E9" w:rsidRDefault="00F727E9" w:rsidP="00EE08DC">
            <w:r>
              <w:t>types</w:t>
            </w:r>
          </w:p>
        </w:tc>
        <w:tc>
          <w:tcPr>
            <w:tcW w:w="5749" w:type="dxa"/>
            <w:shd w:val="clear" w:color="auto" w:fill="auto"/>
          </w:tcPr>
          <w:p w14:paraId="1F34D025" w14:textId="77777777" w:rsidR="00F727E9" w:rsidRDefault="00F727E9" w:rsidP="00EE08DC">
            <w:r>
              <w:t>description</w:t>
            </w:r>
          </w:p>
        </w:tc>
      </w:tr>
      <w:tr w:rsidR="00F727E9" w:rsidRPr="00497511" w14:paraId="79F9E994" w14:textId="77777777" w:rsidTr="00EE08DC">
        <w:trPr>
          <w:jc w:val="center"/>
        </w:trPr>
        <w:tc>
          <w:tcPr>
            <w:tcW w:w="630" w:type="dxa"/>
            <w:shd w:val="clear" w:color="auto" w:fill="auto"/>
            <w:vAlign w:val="center"/>
          </w:tcPr>
          <w:p w14:paraId="5673035E" w14:textId="77777777" w:rsidR="00F727E9" w:rsidRDefault="00F727E9" w:rsidP="00EE08DC">
            <w:pPr>
              <w:jc w:val="center"/>
            </w:pPr>
            <w:r>
              <w:t>1</w:t>
            </w:r>
          </w:p>
        </w:tc>
        <w:tc>
          <w:tcPr>
            <w:tcW w:w="5749" w:type="dxa"/>
            <w:shd w:val="clear" w:color="auto" w:fill="auto"/>
          </w:tcPr>
          <w:p w14:paraId="155506FE" w14:textId="77777777" w:rsidR="00F727E9" w:rsidRPr="0032190F" w:rsidRDefault="00F727E9" w:rsidP="00EE08DC">
            <w:pPr>
              <w:rPr>
                <w:lang w:val="fr-FR"/>
              </w:rPr>
            </w:pPr>
            <w:r w:rsidRPr="0032190F">
              <w:rPr>
                <w:lang w:val="fr-FR"/>
              </w:rPr>
              <w:t>toutes les régions du corps sont représentées</w:t>
            </w:r>
          </w:p>
        </w:tc>
      </w:tr>
      <w:tr w:rsidR="00F727E9" w:rsidRPr="00497511" w14:paraId="56B1AE1E" w14:textId="77777777" w:rsidTr="00EE08DC">
        <w:trPr>
          <w:jc w:val="center"/>
        </w:trPr>
        <w:tc>
          <w:tcPr>
            <w:tcW w:w="630" w:type="dxa"/>
            <w:shd w:val="clear" w:color="auto" w:fill="auto"/>
            <w:vAlign w:val="center"/>
          </w:tcPr>
          <w:p w14:paraId="0382D286" w14:textId="77777777" w:rsidR="00F727E9" w:rsidRDefault="00F727E9" w:rsidP="00EE08DC">
            <w:pPr>
              <w:jc w:val="center"/>
            </w:pPr>
            <w:r>
              <w:t>2</w:t>
            </w:r>
          </w:p>
        </w:tc>
        <w:tc>
          <w:tcPr>
            <w:tcW w:w="5749" w:type="dxa"/>
            <w:shd w:val="clear" w:color="auto" w:fill="auto"/>
          </w:tcPr>
          <w:p w14:paraId="4CD3069E" w14:textId="77777777" w:rsidR="00F727E9" w:rsidRPr="0032190F" w:rsidRDefault="00F727E9" w:rsidP="00EE08DC">
            <w:pPr>
              <w:rPr>
                <w:lang w:val="fr-FR"/>
              </w:rPr>
            </w:pPr>
            <w:r w:rsidRPr="0032190F">
              <w:rPr>
                <w:lang w:val="fr-FR"/>
              </w:rPr>
              <w:t>corps suggérés par plusieurs doubles incisions verticales</w:t>
            </w:r>
          </w:p>
        </w:tc>
      </w:tr>
      <w:tr w:rsidR="00F727E9" w:rsidRPr="00497511" w14:paraId="6132AAAD" w14:textId="77777777" w:rsidTr="00EE08DC">
        <w:trPr>
          <w:jc w:val="center"/>
        </w:trPr>
        <w:tc>
          <w:tcPr>
            <w:tcW w:w="630" w:type="dxa"/>
            <w:shd w:val="clear" w:color="auto" w:fill="auto"/>
            <w:vAlign w:val="center"/>
          </w:tcPr>
          <w:p w14:paraId="7971A31D" w14:textId="77777777" w:rsidR="00F727E9" w:rsidRDefault="00F727E9" w:rsidP="00EE08DC">
            <w:pPr>
              <w:jc w:val="center"/>
            </w:pPr>
            <w:r>
              <w:t>3</w:t>
            </w:r>
          </w:p>
        </w:tc>
        <w:tc>
          <w:tcPr>
            <w:tcW w:w="5749" w:type="dxa"/>
            <w:shd w:val="clear" w:color="auto" w:fill="auto"/>
          </w:tcPr>
          <w:p w14:paraId="178B9728" w14:textId="77777777" w:rsidR="00F727E9" w:rsidRPr="0032190F" w:rsidRDefault="00F727E9" w:rsidP="00EE08DC">
            <w:pPr>
              <w:rPr>
                <w:lang w:val="fr-FR"/>
              </w:rPr>
            </w:pPr>
            <w:r w:rsidRPr="0032190F">
              <w:rPr>
                <w:lang w:val="fr-FR"/>
              </w:rPr>
              <w:t>corps suggérés par une seule double incision verticale</w:t>
            </w:r>
          </w:p>
        </w:tc>
      </w:tr>
    </w:tbl>
    <w:p w14:paraId="6FCAA42F" w14:textId="77777777" w:rsidR="00F727E9" w:rsidRPr="00920481" w:rsidRDefault="00F727E9" w:rsidP="00F727E9">
      <w:r>
        <w:t>(BIB 1833 p. 281).</w:t>
      </w:r>
    </w:p>
    <w:p w14:paraId="4C098A25" w14:textId="77777777" w:rsidR="00F727E9" w:rsidRDefault="00F727E9" w:rsidP="00F727E9">
      <w:pPr>
        <w:jc w:val="both"/>
      </w:pPr>
    </w:p>
    <w:p w14:paraId="25059D03" w14:textId="77777777" w:rsidR="00F727E9" w:rsidRDefault="00F727E9" w:rsidP="00F727E9">
      <w:pPr>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30"/>
        <w:gridCol w:w="456"/>
        <w:gridCol w:w="483"/>
      </w:tblGrid>
      <w:tr w:rsidR="00F727E9" w:rsidRPr="00FA04F9" w14:paraId="6279B17C" w14:textId="77777777" w:rsidTr="00C35EA7">
        <w:trPr>
          <w:jc w:val="center"/>
        </w:trPr>
        <w:tc>
          <w:tcPr>
            <w:tcW w:w="1030" w:type="dxa"/>
          </w:tcPr>
          <w:p w14:paraId="63654152" w14:textId="77777777" w:rsidR="00F727E9" w:rsidRPr="00FA04F9" w:rsidRDefault="00F727E9" w:rsidP="00C35EA7">
            <w:pPr>
              <w:jc w:val="both"/>
            </w:pPr>
            <w:r w:rsidRPr="00FA04F9">
              <w:t>tombes</w:t>
            </w:r>
          </w:p>
        </w:tc>
        <w:tc>
          <w:tcPr>
            <w:tcW w:w="456" w:type="dxa"/>
          </w:tcPr>
          <w:p w14:paraId="3E87E0B3" w14:textId="77777777" w:rsidR="00F727E9" w:rsidRPr="00FA04F9" w:rsidRDefault="00F727E9" w:rsidP="00C35EA7">
            <w:pPr>
              <w:jc w:val="both"/>
            </w:pPr>
            <w:r w:rsidRPr="00FA04F9">
              <w:t>1</w:t>
            </w:r>
          </w:p>
        </w:tc>
        <w:tc>
          <w:tcPr>
            <w:tcW w:w="483" w:type="dxa"/>
          </w:tcPr>
          <w:p w14:paraId="7DC3FACE" w14:textId="77777777" w:rsidR="00F727E9" w:rsidRPr="00FA04F9" w:rsidRDefault="00F727E9" w:rsidP="00C35EA7">
            <w:pPr>
              <w:jc w:val="both"/>
            </w:pPr>
            <w:r w:rsidRPr="00FA04F9">
              <w:t>2</w:t>
            </w:r>
          </w:p>
        </w:tc>
      </w:tr>
      <w:tr w:rsidR="00F727E9" w:rsidRPr="00FA04F9" w14:paraId="3D3A3A47" w14:textId="77777777" w:rsidTr="00C35EA7">
        <w:trPr>
          <w:jc w:val="center"/>
        </w:trPr>
        <w:tc>
          <w:tcPr>
            <w:tcW w:w="1030" w:type="dxa"/>
          </w:tcPr>
          <w:p w14:paraId="719ADD9A" w14:textId="12C6E1C5" w:rsidR="00F727E9" w:rsidRPr="00FA04F9" w:rsidRDefault="00000000" w:rsidP="00C35EA7">
            <w:pPr>
              <w:jc w:val="both"/>
            </w:pPr>
            <w:hyperlink r:id="rId5376" w:anchor="Sit_Mailhac_Moulin_t17" w:history="1">
              <w:r w:rsidR="00F727E9" w:rsidRPr="00FA04F9">
                <w:rPr>
                  <w:rStyle w:val="Hyperlink"/>
                </w:rPr>
                <w:t>17</w:t>
              </w:r>
            </w:hyperlink>
          </w:p>
        </w:tc>
        <w:tc>
          <w:tcPr>
            <w:tcW w:w="456" w:type="dxa"/>
          </w:tcPr>
          <w:p w14:paraId="5D344AF0" w14:textId="77777777" w:rsidR="00F727E9" w:rsidRPr="00FA04F9" w:rsidRDefault="00F727E9" w:rsidP="00C35EA7">
            <w:pPr>
              <w:jc w:val="both"/>
            </w:pPr>
            <w:r w:rsidRPr="00FA04F9">
              <w:t>x</w:t>
            </w:r>
          </w:p>
        </w:tc>
        <w:tc>
          <w:tcPr>
            <w:tcW w:w="483" w:type="dxa"/>
          </w:tcPr>
          <w:p w14:paraId="3A2BCBE7" w14:textId="77777777" w:rsidR="00F727E9" w:rsidRPr="00FA04F9" w:rsidRDefault="00F727E9" w:rsidP="00C35EA7">
            <w:pPr>
              <w:jc w:val="both"/>
            </w:pPr>
          </w:p>
        </w:tc>
      </w:tr>
      <w:tr w:rsidR="00F727E9" w:rsidRPr="00FA04F9" w14:paraId="29AA9B6D" w14:textId="77777777" w:rsidTr="00C35EA7">
        <w:trPr>
          <w:jc w:val="center"/>
        </w:trPr>
        <w:tc>
          <w:tcPr>
            <w:tcW w:w="1030" w:type="dxa"/>
          </w:tcPr>
          <w:p w14:paraId="7DDA9C11" w14:textId="4DB1EB7B" w:rsidR="00F727E9" w:rsidRPr="00FA04F9" w:rsidRDefault="00000000" w:rsidP="00C35EA7">
            <w:pPr>
              <w:jc w:val="both"/>
            </w:pPr>
            <w:hyperlink r:id="rId5377" w:anchor="Sit_Mailhac_Moulin_t89" w:history="1">
              <w:r w:rsidR="00F727E9" w:rsidRPr="00FA04F9">
                <w:rPr>
                  <w:rStyle w:val="Hyperlink"/>
                </w:rPr>
                <w:t>89</w:t>
              </w:r>
            </w:hyperlink>
          </w:p>
        </w:tc>
        <w:tc>
          <w:tcPr>
            <w:tcW w:w="456" w:type="dxa"/>
          </w:tcPr>
          <w:p w14:paraId="46A2360E" w14:textId="77777777" w:rsidR="00F727E9" w:rsidRPr="00FA04F9" w:rsidRDefault="00F727E9" w:rsidP="00C35EA7">
            <w:pPr>
              <w:jc w:val="both"/>
            </w:pPr>
          </w:p>
        </w:tc>
        <w:tc>
          <w:tcPr>
            <w:tcW w:w="483" w:type="dxa"/>
          </w:tcPr>
          <w:p w14:paraId="580096EB" w14:textId="77777777" w:rsidR="00F727E9" w:rsidRPr="00FA04F9" w:rsidRDefault="00F727E9" w:rsidP="00C35EA7">
            <w:pPr>
              <w:jc w:val="both"/>
            </w:pPr>
            <w:r w:rsidRPr="00FA04F9">
              <w:t>x</w:t>
            </w:r>
          </w:p>
        </w:tc>
      </w:tr>
      <w:tr w:rsidR="00F727E9" w:rsidRPr="00FA04F9" w14:paraId="0E5B14EF" w14:textId="77777777" w:rsidTr="00C35EA7">
        <w:trPr>
          <w:jc w:val="center"/>
        </w:trPr>
        <w:tc>
          <w:tcPr>
            <w:tcW w:w="1030" w:type="dxa"/>
          </w:tcPr>
          <w:p w14:paraId="11196736" w14:textId="094156A3" w:rsidR="00F727E9" w:rsidRPr="00FA04F9" w:rsidRDefault="00000000" w:rsidP="00C35EA7">
            <w:pPr>
              <w:jc w:val="both"/>
            </w:pPr>
            <w:hyperlink r:id="rId5378" w:anchor="Sit_Mailhac_Moulin_t93" w:history="1">
              <w:r w:rsidR="00F727E9" w:rsidRPr="00FA04F9">
                <w:rPr>
                  <w:rStyle w:val="Hyperlink"/>
                </w:rPr>
                <w:t>93</w:t>
              </w:r>
            </w:hyperlink>
          </w:p>
        </w:tc>
        <w:tc>
          <w:tcPr>
            <w:tcW w:w="456" w:type="dxa"/>
          </w:tcPr>
          <w:p w14:paraId="16994874" w14:textId="77777777" w:rsidR="00F727E9" w:rsidRPr="00FA04F9" w:rsidRDefault="00F727E9" w:rsidP="00C35EA7">
            <w:pPr>
              <w:jc w:val="both"/>
            </w:pPr>
          </w:p>
        </w:tc>
        <w:tc>
          <w:tcPr>
            <w:tcW w:w="483" w:type="dxa"/>
          </w:tcPr>
          <w:p w14:paraId="117D48B5" w14:textId="77777777" w:rsidR="00F727E9" w:rsidRPr="00FA04F9" w:rsidRDefault="00F727E9" w:rsidP="00C35EA7">
            <w:pPr>
              <w:jc w:val="both"/>
            </w:pPr>
            <w:r w:rsidRPr="00FA04F9">
              <w:t>(?)</w:t>
            </w:r>
          </w:p>
        </w:tc>
      </w:tr>
      <w:tr w:rsidR="00F727E9" w:rsidRPr="00FA04F9" w14:paraId="6210B66E" w14:textId="77777777" w:rsidTr="00C35EA7">
        <w:trPr>
          <w:jc w:val="center"/>
        </w:trPr>
        <w:tc>
          <w:tcPr>
            <w:tcW w:w="1030" w:type="dxa"/>
          </w:tcPr>
          <w:p w14:paraId="573ECBBF" w14:textId="0E960E54" w:rsidR="00F727E9" w:rsidRPr="00FA04F9" w:rsidRDefault="00000000" w:rsidP="00C35EA7">
            <w:pPr>
              <w:jc w:val="both"/>
            </w:pPr>
            <w:hyperlink r:id="rId5379" w:anchor="Sit_Mailhac_Moulin_t109" w:history="1">
              <w:r w:rsidR="00F727E9" w:rsidRPr="00FA04F9">
                <w:rPr>
                  <w:rStyle w:val="Hyperlink"/>
                </w:rPr>
                <w:t>109</w:t>
              </w:r>
            </w:hyperlink>
          </w:p>
        </w:tc>
        <w:tc>
          <w:tcPr>
            <w:tcW w:w="456" w:type="dxa"/>
          </w:tcPr>
          <w:p w14:paraId="1F1B3DB3" w14:textId="77777777" w:rsidR="00F727E9" w:rsidRPr="00FA04F9" w:rsidRDefault="00F727E9" w:rsidP="00C35EA7">
            <w:pPr>
              <w:jc w:val="both"/>
            </w:pPr>
          </w:p>
        </w:tc>
        <w:tc>
          <w:tcPr>
            <w:tcW w:w="483" w:type="dxa"/>
          </w:tcPr>
          <w:p w14:paraId="731AB14C" w14:textId="77777777" w:rsidR="00F727E9" w:rsidRPr="00FA04F9" w:rsidRDefault="00F727E9" w:rsidP="00C35EA7">
            <w:pPr>
              <w:jc w:val="both"/>
            </w:pPr>
            <w:r w:rsidRPr="00FA04F9">
              <w:t>(?)</w:t>
            </w:r>
          </w:p>
        </w:tc>
      </w:tr>
      <w:tr w:rsidR="00F727E9" w:rsidRPr="00FA04F9" w14:paraId="60D011AA" w14:textId="77777777" w:rsidTr="00C35EA7">
        <w:trPr>
          <w:jc w:val="center"/>
        </w:trPr>
        <w:tc>
          <w:tcPr>
            <w:tcW w:w="1030" w:type="dxa"/>
          </w:tcPr>
          <w:p w14:paraId="363383B0" w14:textId="22DE7254" w:rsidR="00F727E9" w:rsidRPr="00FA04F9" w:rsidRDefault="00000000" w:rsidP="00C35EA7">
            <w:pPr>
              <w:jc w:val="both"/>
            </w:pPr>
            <w:hyperlink r:id="rId5380" w:anchor="Sit_Mailhac_Moulin_t122" w:history="1">
              <w:r w:rsidR="00F727E9" w:rsidRPr="00FA04F9">
                <w:rPr>
                  <w:rStyle w:val="Hyperlink"/>
                </w:rPr>
                <w:t>122</w:t>
              </w:r>
            </w:hyperlink>
          </w:p>
        </w:tc>
        <w:tc>
          <w:tcPr>
            <w:tcW w:w="456" w:type="dxa"/>
          </w:tcPr>
          <w:p w14:paraId="714FB5BA" w14:textId="77777777" w:rsidR="00F727E9" w:rsidRPr="00FA04F9" w:rsidRDefault="00F727E9" w:rsidP="00C35EA7">
            <w:pPr>
              <w:jc w:val="both"/>
            </w:pPr>
          </w:p>
        </w:tc>
        <w:tc>
          <w:tcPr>
            <w:tcW w:w="483" w:type="dxa"/>
          </w:tcPr>
          <w:p w14:paraId="19FB82A7" w14:textId="77777777" w:rsidR="00F727E9" w:rsidRPr="00FA04F9" w:rsidRDefault="00F727E9" w:rsidP="00C35EA7">
            <w:pPr>
              <w:jc w:val="both"/>
            </w:pPr>
            <w:r w:rsidRPr="00FA04F9">
              <w:t>x</w:t>
            </w:r>
          </w:p>
        </w:tc>
      </w:tr>
      <w:tr w:rsidR="00F727E9" w14:paraId="1800FB71" w14:textId="77777777" w:rsidTr="00C35EA7">
        <w:trPr>
          <w:jc w:val="center"/>
        </w:trPr>
        <w:tc>
          <w:tcPr>
            <w:tcW w:w="1030" w:type="dxa"/>
          </w:tcPr>
          <w:p w14:paraId="29428E29" w14:textId="7942A803" w:rsidR="00F727E9" w:rsidRDefault="00000000" w:rsidP="00C35EA7">
            <w:pPr>
              <w:jc w:val="both"/>
            </w:pPr>
            <w:hyperlink r:id="rId5381" w:anchor="Sit_Mailhac_Moulin_t131" w:history="1">
              <w:r w:rsidR="00F727E9" w:rsidRPr="00F727E9">
                <w:rPr>
                  <w:rStyle w:val="Hyperlink"/>
                </w:rPr>
                <w:t>131</w:t>
              </w:r>
            </w:hyperlink>
          </w:p>
        </w:tc>
        <w:tc>
          <w:tcPr>
            <w:tcW w:w="456" w:type="dxa"/>
          </w:tcPr>
          <w:p w14:paraId="795487D8" w14:textId="77777777" w:rsidR="00F727E9" w:rsidRDefault="00F727E9" w:rsidP="00C35EA7">
            <w:pPr>
              <w:jc w:val="both"/>
            </w:pPr>
          </w:p>
        </w:tc>
        <w:tc>
          <w:tcPr>
            <w:tcW w:w="483" w:type="dxa"/>
          </w:tcPr>
          <w:p w14:paraId="3AEC5837" w14:textId="77777777" w:rsidR="00F727E9" w:rsidRDefault="00F727E9" w:rsidP="00C35EA7">
            <w:pPr>
              <w:jc w:val="both"/>
            </w:pPr>
            <w:r>
              <w:t>(?)</w:t>
            </w:r>
          </w:p>
        </w:tc>
      </w:tr>
      <w:tr w:rsidR="00F727E9" w14:paraId="2EEDC2A6" w14:textId="77777777" w:rsidTr="00C35EA7">
        <w:trPr>
          <w:jc w:val="center"/>
        </w:trPr>
        <w:tc>
          <w:tcPr>
            <w:tcW w:w="1030" w:type="dxa"/>
          </w:tcPr>
          <w:p w14:paraId="78BAE022" w14:textId="74C3CF5D" w:rsidR="00F727E9" w:rsidRDefault="00000000" w:rsidP="00C35EA7">
            <w:pPr>
              <w:jc w:val="both"/>
            </w:pPr>
            <w:hyperlink r:id="rId5382" w:anchor="Sit_Mailhac_Moulin_t192" w:history="1">
              <w:r w:rsidR="00F727E9" w:rsidRPr="00266213">
                <w:rPr>
                  <w:rStyle w:val="Hyperlink"/>
                </w:rPr>
                <w:t>192</w:t>
              </w:r>
            </w:hyperlink>
          </w:p>
        </w:tc>
        <w:tc>
          <w:tcPr>
            <w:tcW w:w="456" w:type="dxa"/>
          </w:tcPr>
          <w:p w14:paraId="3435807F" w14:textId="77777777" w:rsidR="00F727E9" w:rsidRDefault="00F727E9" w:rsidP="00C35EA7">
            <w:pPr>
              <w:jc w:val="both"/>
            </w:pPr>
            <w:r>
              <w:t>x</w:t>
            </w:r>
          </w:p>
        </w:tc>
        <w:tc>
          <w:tcPr>
            <w:tcW w:w="483" w:type="dxa"/>
          </w:tcPr>
          <w:p w14:paraId="038F63A1" w14:textId="77777777" w:rsidR="00F727E9" w:rsidRDefault="00F727E9" w:rsidP="00C35EA7">
            <w:pPr>
              <w:jc w:val="both"/>
            </w:pPr>
          </w:p>
        </w:tc>
      </w:tr>
      <w:tr w:rsidR="00F727E9" w14:paraId="3FC8C122" w14:textId="77777777" w:rsidTr="00C35EA7">
        <w:trPr>
          <w:jc w:val="center"/>
        </w:trPr>
        <w:tc>
          <w:tcPr>
            <w:tcW w:w="1030" w:type="dxa"/>
          </w:tcPr>
          <w:p w14:paraId="725125C1" w14:textId="352FD962" w:rsidR="00F727E9" w:rsidRDefault="00000000" w:rsidP="00C35EA7">
            <w:pPr>
              <w:jc w:val="both"/>
            </w:pPr>
            <w:hyperlink r:id="rId5383" w:anchor="Sit_Mailhac_Moulin_t202" w:history="1">
              <w:r w:rsidR="00F727E9" w:rsidRPr="00266213">
                <w:rPr>
                  <w:rStyle w:val="Hyperlink"/>
                </w:rPr>
                <w:t>202</w:t>
              </w:r>
            </w:hyperlink>
          </w:p>
        </w:tc>
        <w:tc>
          <w:tcPr>
            <w:tcW w:w="456" w:type="dxa"/>
          </w:tcPr>
          <w:p w14:paraId="2E2259F2" w14:textId="77777777" w:rsidR="00F727E9" w:rsidRDefault="00F727E9" w:rsidP="00C35EA7">
            <w:pPr>
              <w:jc w:val="both"/>
            </w:pPr>
            <w:r>
              <w:t>x</w:t>
            </w:r>
          </w:p>
        </w:tc>
        <w:tc>
          <w:tcPr>
            <w:tcW w:w="483" w:type="dxa"/>
          </w:tcPr>
          <w:p w14:paraId="76E16410" w14:textId="77777777" w:rsidR="00F727E9" w:rsidRDefault="00F727E9" w:rsidP="00C35EA7">
            <w:pPr>
              <w:jc w:val="both"/>
            </w:pPr>
          </w:p>
        </w:tc>
      </w:tr>
      <w:tr w:rsidR="00F727E9" w14:paraId="14D4546D" w14:textId="77777777" w:rsidTr="00C35EA7">
        <w:trPr>
          <w:jc w:val="center"/>
        </w:trPr>
        <w:tc>
          <w:tcPr>
            <w:tcW w:w="1030" w:type="dxa"/>
          </w:tcPr>
          <w:p w14:paraId="13A610FE" w14:textId="624FB449" w:rsidR="00F727E9" w:rsidRDefault="00000000" w:rsidP="00C35EA7">
            <w:pPr>
              <w:jc w:val="both"/>
            </w:pPr>
            <w:hyperlink r:id="rId5384" w:anchor="Sit_Mailhac_Moulin_t214" w:history="1">
              <w:r w:rsidR="00F727E9" w:rsidRPr="00F727E9">
                <w:rPr>
                  <w:rStyle w:val="Hyperlink"/>
                </w:rPr>
                <w:t>214</w:t>
              </w:r>
            </w:hyperlink>
          </w:p>
        </w:tc>
        <w:tc>
          <w:tcPr>
            <w:tcW w:w="456" w:type="dxa"/>
          </w:tcPr>
          <w:p w14:paraId="64E6995E" w14:textId="77777777" w:rsidR="00F727E9" w:rsidRDefault="00F727E9" w:rsidP="00C35EA7">
            <w:pPr>
              <w:jc w:val="both"/>
            </w:pPr>
          </w:p>
        </w:tc>
        <w:tc>
          <w:tcPr>
            <w:tcW w:w="483" w:type="dxa"/>
          </w:tcPr>
          <w:p w14:paraId="7D9694B8" w14:textId="77777777" w:rsidR="00F727E9" w:rsidRDefault="00F727E9" w:rsidP="00C35EA7">
            <w:pPr>
              <w:jc w:val="both"/>
            </w:pPr>
            <w:r>
              <w:t>x</w:t>
            </w:r>
          </w:p>
        </w:tc>
      </w:tr>
      <w:tr w:rsidR="00F727E9" w14:paraId="3037C195" w14:textId="77777777" w:rsidTr="00C35EA7">
        <w:trPr>
          <w:jc w:val="center"/>
        </w:trPr>
        <w:tc>
          <w:tcPr>
            <w:tcW w:w="1030" w:type="dxa"/>
          </w:tcPr>
          <w:p w14:paraId="30B79D8F" w14:textId="7BD170CD" w:rsidR="00F727E9" w:rsidRDefault="00000000" w:rsidP="00C35EA7">
            <w:pPr>
              <w:jc w:val="both"/>
            </w:pPr>
            <w:hyperlink r:id="rId5385" w:anchor="Sit_Mailhac_Moulin_t299" w:history="1">
              <w:r w:rsidR="00F727E9" w:rsidRPr="00266213">
                <w:rPr>
                  <w:rStyle w:val="Hyperlink"/>
                </w:rPr>
                <w:t>299</w:t>
              </w:r>
            </w:hyperlink>
          </w:p>
        </w:tc>
        <w:tc>
          <w:tcPr>
            <w:tcW w:w="456" w:type="dxa"/>
          </w:tcPr>
          <w:p w14:paraId="0F244720" w14:textId="77777777" w:rsidR="00F727E9" w:rsidRDefault="00F727E9" w:rsidP="00C35EA7">
            <w:pPr>
              <w:jc w:val="both"/>
            </w:pPr>
            <w:r>
              <w:t>x</w:t>
            </w:r>
          </w:p>
        </w:tc>
        <w:tc>
          <w:tcPr>
            <w:tcW w:w="483" w:type="dxa"/>
          </w:tcPr>
          <w:p w14:paraId="7DC957BC" w14:textId="77777777" w:rsidR="00F727E9" w:rsidRDefault="00F727E9" w:rsidP="00C35EA7">
            <w:pPr>
              <w:jc w:val="both"/>
            </w:pPr>
          </w:p>
        </w:tc>
      </w:tr>
    </w:tbl>
    <w:p w14:paraId="660A3563" w14:textId="77777777" w:rsidR="00F727E9" w:rsidRPr="00F727E9" w:rsidRDefault="00F727E9" w:rsidP="00F727E9">
      <w:pPr>
        <w:jc w:val="both"/>
        <w:rPr>
          <w:sz w:val="20"/>
        </w:rPr>
      </w:pPr>
      <w:r w:rsidRPr="00F727E9">
        <w:rPr>
          <w:sz w:val="20"/>
        </w:rPr>
        <w:t>1- zoomorphes</w:t>
      </w:r>
    </w:p>
    <w:p w14:paraId="30AF0303" w14:textId="77777777" w:rsidR="00F727E9" w:rsidRDefault="00F727E9" w:rsidP="00F727E9">
      <w:pPr>
        <w:jc w:val="both"/>
        <w:rPr>
          <w:sz w:val="20"/>
        </w:rPr>
      </w:pPr>
      <w:r w:rsidRPr="00F727E9">
        <w:rPr>
          <w:sz w:val="20"/>
        </w:rPr>
        <w:t>2- anthropomorphes</w:t>
      </w:r>
    </w:p>
    <w:p w14:paraId="45136115" w14:textId="77777777" w:rsidR="00F727E9" w:rsidRDefault="00F727E9" w:rsidP="00F727E9">
      <w:pPr>
        <w:jc w:val="both"/>
      </w:pPr>
      <w:r>
        <w:t>(BIB 1833 p. 280, 281)</w:t>
      </w:r>
    </w:p>
    <w:p w14:paraId="1380380D" w14:textId="77777777" w:rsidR="00AD57DC" w:rsidRDefault="000E1529" w:rsidP="000E1529">
      <w:pPr>
        <w:pStyle w:val="Heading3"/>
      </w:pPr>
      <w:r>
        <w:br/>
        <w:t>Métallique</w:t>
      </w:r>
    </w:p>
    <w:p w14:paraId="38F300E6" w14:textId="77777777" w:rsidR="00AD57DC" w:rsidRDefault="00AD57DC" w:rsidP="000E1529">
      <w:pPr>
        <w:jc w:val="both"/>
      </w:pPr>
      <w:r>
        <w:t>En bronze ou en fer</w:t>
      </w:r>
    </w:p>
    <w:p w14:paraId="5D76378B" w14:textId="77777777" w:rsidR="00AD57DC" w:rsidRDefault="00AD57DC" w:rsidP="000E1529">
      <w:pPr>
        <w:jc w:val="both"/>
      </w:pPr>
    </w:p>
    <w:p w14:paraId="1B3DADFC" w14:textId="77777777" w:rsidR="00AD57DC" w:rsidRDefault="00AD57DC" w:rsidP="000E1529">
      <w:pPr>
        <w:pStyle w:val="Heading4"/>
      </w:pPr>
      <w:r>
        <w:t>Bronze (mobilier en)</w:t>
      </w:r>
    </w:p>
    <w:p w14:paraId="284851E6" w14:textId="77777777" w:rsidR="00AD57DC" w:rsidRDefault="00AD57DC" w:rsidP="00AD57DC"/>
    <w:p w14:paraId="797AA49D" w14:textId="25E9D17D" w:rsidR="00AD57DC" w:rsidRPr="0032190F" w:rsidRDefault="00AD57DC" w:rsidP="00AD57DC">
      <w:pPr>
        <w:rPr>
          <w:lang w:val="fr-FR"/>
        </w:rPr>
      </w:pPr>
      <w:r w:rsidRPr="0032190F">
        <w:rPr>
          <w:lang w:val="fr-FR"/>
        </w:rPr>
        <w:t xml:space="preserve">Les flèches à barbelures et pédoncule allongé et renflé apparaissent à </w:t>
      </w:r>
      <w:hyperlink r:id="rId5386" w:anchor="Sit_Mailhac_Cayla" w:history="1">
        <w:r w:rsidRPr="0032190F">
          <w:rPr>
            <w:rStyle w:val="Hyperlink"/>
            <w:lang w:val="fr-FR"/>
          </w:rPr>
          <w:t xml:space="preserve">Cayla I </w:t>
        </w:r>
      </w:hyperlink>
      <w:r w:rsidRPr="0032190F">
        <w:rPr>
          <w:lang w:val="fr-FR"/>
        </w:rPr>
        <w:t xml:space="preserve"> et au Moulin (BIB 1825 p. 319).</w:t>
      </w:r>
    </w:p>
    <w:p w14:paraId="710A26D9" w14:textId="77777777" w:rsidR="00F727E9" w:rsidRPr="0032190F" w:rsidRDefault="00F727E9" w:rsidP="009A6FE4">
      <w:pPr>
        <w:rPr>
          <w:lang w:val="fr-FR"/>
        </w:rPr>
      </w:pPr>
    </w:p>
    <w:p w14:paraId="2D8150F0" w14:textId="77777777" w:rsidR="00A60E93" w:rsidRPr="0032190F" w:rsidRDefault="00A60E93" w:rsidP="006E50DF">
      <w:pPr>
        <w:pStyle w:val="Heading2"/>
      </w:pPr>
      <w:r w:rsidRPr="0032190F">
        <w:t>Sépultures</w:t>
      </w:r>
    </w:p>
    <w:p w14:paraId="550AD5A3" w14:textId="77777777" w:rsidR="00C46DBB" w:rsidRPr="0032190F" w:rsidRDefault="00C46DBB" w:rsidP="006E50DF">
      <w:pPr>
        <w:rPr>
          <w:lang w:val="fr-FR"/>
        </w:rPr>
      </w:pPr>
    </w:p>
    <w:p w14:paraId="1BB2AEE0" w14:textId="77777777" w:rsidR="006E50DF" w:rsidRPr="0032190F" w:rsidRDefault="006E50DF" w:rsidP="00DE360B">
      <w:pPr>
        <w:rPr>
          <w:lang w:val="fr-FR"/>
        </w:rPr>
      </w:pPr>
      <w:r w:rsidRPr="0032190F">
        <w:rPr>
          <w:lang w:val="fr-FR"/>
        </w:rPr>
        <w:t>Etant donné la convergence des conclusions obtenues sur les ensembles funéraires proches de la nécropole du Grand-Bassin I (Nickels et al. 1989, Dedet 1992, Taffanel et Janin 1998, Giraud, Janin, Pons 2003), il a paru raisonnable d’estimer globalement :</w:t>
      </w:r>
    </w:p>
    <w:p w14:paraId="30EB86FE" w14:textId="77777777" w:rsidR="006E50DF" w:rsidRPr="0032190F" w:rsidRDefault="006E50DF" w:rsidP="00DE360B">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3"/>
        <w:gridCol w:w="7481"/>
      </w:tblGrid>
      <w:tr w:rsidR="006E50DF" w:rsidRPr="006E50DF" w14:paraId="52B9B2B5" w14:textId="77777777" w:rsidTr="00C35EA7">
        <w:trPr>
          <w:jc w:val="center"/>
        </w:trPr>
        <w:tc>
          <w:tcPr>
            <w:tcW w:w="1403" w:type="dxa"/>
          </w:tcPr>
          <w:p w14:paraId="56A679EA" w14:textId="77777777" w:rsidR="006E50DF" w:rsidRPr="00C35EA7" w:rsidRDefault="006E50DF" w:rsidP="00C35EA7">
            <w:pPr>
              <w:jc w:val="center"/>
              <w:rPr>
                <w:b/>
              </w:rPr>
            </w:pPr>
            <w:r w:rsidRPr="00C35EA7">
              <w:rPr>
                <w:b/>
              </w:rPr>
              <w:t>tombes</w:t>
            </w:r>
          </w:p>
        </w:tc>
        <w:tc>
          <w:tcPr>
            <w:tcW w:w="7481" w:type="dxa"/>
          </w:tcPr>
          <w:p w14:paraId="4B9FF653" w14:textId="77777777" w:rsidR="006E50DF" w:rsidRPr="00C35EA7" w:rsidRDefault="006E50DF" w:rsidP="00C35EA7">
            <w:pPr>
              <w:jc w:val="center"/>
              <w:rPr>
                <w:b/>
              </w:rPr>
            </w:pPr>
            <w:r w:rsidRPr="00C35EA7">
              <w:rPr>
                <w:b/>
              </w:rPr>
              <w:t>mobilier caractéristique</w:t>
            </w:r>
          </w:p>
        </w:tc>
      </w:tr>
      <w:tr w:rsidR="006E50DF" w14:paraId="3506C08F" w14:textId="77777777" w:rsidTr="00C35EA7">
        <w:trPr>
          <w:jc w:val="center"/>
        </w:trPr>
        <w:tc>
          <w:tcPr>
            <w:tcW w:w="1403" w:type="dxa"/>
          </w:tcPr>
          <w:p w14:paraId="39099A74" w14:textId="77777777" w:rsidR="006E50DF" w:rsidRDefault="006E50DF" w:rsidP="00DE360B">
            <w:r>
              <w:t>masculines</w:t>
            </w:r>
          </w:p>
        </w:tc>
        <w:tc>
          <w:tcPr>
            <w:tcW w:w="7481" w:type="dxa"/>
          </w:tcPr>
          <w:p w14:paraId="40771FAB" w14:textId="77777777" w:rsidR="006E50DF" w:rsidRDefault="006E50DF" w:rsidP="00DE360B">
            <w:r>
              <w:t xml:space="preserve">rasoir, couteau, </w:t>
            </w:r>
            <w:r w:rsidRPr="00C35EA7">
              <w:rPr>
                <w:i/>
              </w:rPr>
              <w:t>scalptoriums</w:t>
            </w:r>
          </w:p>
        </w:tc>
      </w:tr>
      <w:tr w:rsidR="006E50DF" w:rsidRPr="00497511" w14:paraId="08002624" w14:textId="77777777" w:rsidTr="00C35EA7">
        <w:trPr>
          <w:jc w:val="center"/>
        </w:trPr>
        <w:tc>
          <w:tcPr>
            <w:tcW w:w="1403" w:type="dxa"/>
          </w:tcPr>
          <w:p w14:paraId="5F15F4D4" w14:textId="77777777" w:rsidR="006E50DF" w:rsidRDefault="006E50DF" w:rsidP="00DE360B">
            <w:r>
              <w:t>féminines</w:t>
            </w:r>
          </w:p>
        </w:tc>
        <w:tc>
          <w:tcPr>
            <w:tcW w:w="7481" w:type="dxa"/>
          </w:tcPr>
          <w:p w14:paraId="685E62C6" w14:textId="77777777" w:rsidR="006E50DF" w:rsidRPr="00C35EA7" w:rsidRDefault="006E50DF" w:rsidP="00DE360B">
            <w:pPr>
              <w:rPr>
                <w:lang w:val="fr-FR"/>
              </w:rPr>
            </w:pPr>
            <w:r w:rsidRPr="00C35EA7">
              <w:rPr>
                <w:lang w:val="fr-FR"/>
              </w:rPr>
              <w:t>fusaïoles, coquillage, éléments de parue (torque, perles, boutons coniques)</w:t>
            </w:r>
          </w:p>
        </w:tc>
      </w:tr>
    </w:tbl>
    <w:p w14:paraId="08C3EF40" w14:textId="77777777" w:rsidR="006E50DF" w:rsidRDefault="006E50DF" w:rsidP="00DE360B">
      <w:r>
        <w:t>(BIB 2155 p. 7)</w:t>
      </w:r>
    </w:p>
    <w:p w14:paraId="5FBE1841" w14:textId="77777777" w:rsidR="00A759DE" w:rsidRDefault="00A759DE" w:rsidP="00DE360B"/>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83"/>
        <w:gridCol w:w="523"/>
        <w:gridCol w:w="6751"/>
      </w:tblGrid>
      <w:tr w:rsidR="00A759DE" w:rsidRPr="006E50DF" w14:paraId="68E2FF9C" w14:textId="77777777" w:rsidTr="00C35EA7">
        <w:trPr>
          <w:jc w:val="center"/>
        </w:trPr>
        <w:tc>
          <w:tcPr>
            <w:tcW w:w="1283" w:type="dxa"/>
          </w:tcPr>
          <w:p w14:paraId="1AB563AF" w14:textId="77777777" w:rsidR="00A759DE" w:rsidRPr="00C35EA7" w:rsidRDefault="00A759DE" w:rsidP="00C35EA7">
            <w:pPr>
              <w:jc w:val="center"/>
              <w:rPr>
                <w:b/>
              </w:rPr>
            </w:pPr>
            <w:r w:rsidRPr="00C35EA7">
              <w:rPr>
                <w:b/>
              </w:rPr>
              <w:t>tombes</w:t>
            </w:r>
          </w:p>
        </w:tc>
        <w:tc>
          <w:tcPr>
            <w:tcW w:w="523" w:type="dxa"/>
          </w:tcPr>
          <w:p w14:paraId="3BBE03E5" w14:textId="77777777" w:rsidR="00A759DE" w:rsidRPr="00C35EA7" w:rsidRDefault="008D1C71" w:rsidP="00C35EA7">
            <w:pPr>
              <w:jc w:val="center"/>
              <w:rPr>
                <w:b/>
              </w:rPr>
            </w:pPr>
            <w:r w:rsidRPr="00C35EA7">
              <w:rPr>
                <w:b/>
              </w:rPr>
              <w:t>G</w:t>
            </w:r>
          </w:p>
        </w:tc>
        <w:tc>
          <w:tcPr>
            <w:tcW w:w="6751" w:type="dxa"/>
          </w:tcPr>
          <w:p w14:paraId="03A8416F" w14:textId="77777777" w:rsidR="00A759DE" w:rsidRPr="00C35EA7" w:rsidRDefault="00A759DE" w:rsidP="00C35EA7">
            <w:pPr>
              <w:jc w:val="center"/>
              <w:rPr>
                <w:b/>
              </w:rPr>
            </w:pPr>
            <w:r w:rsidRPr="00C35EA7">
              <w:rPr>
                <w:b/>
              </w:rPr>
              <w:t>mobilier caractéristique</w:t>
            </w:r>
          </w:p>
        </w:tc>
      </w:tr>
      <w:tr w:rsidR="00A759DE" w:rsidRPr="00497511" w14:paraId="76DCDF28" w14:textId="77777777" w:rsidTr="00C35EA7">
        <w:trPr>
          <w:jc w:val="center"/>
        </w:trPr>
        <w:tc>
          <w:tcPr>
            <w:tcW w:w="1283" w:type="dxa"/>
          </w:tcPr>
          <w:p w14:paraId="6774FE07" w14:textId="77777777" w:rsidR="00A759DE" w:rsidRDefault="00A759DE" w:rsidP="0048205C">
            <w:r>
              <w:t>masculines</w:t>
            </w:r>
          </w:p>
        </w:tc>
        <w:tc>
          <w:tcPr>
            <w:tcW w:w="523" w:type="dxa"/>
          </w:tcPr>
          <w:p w14:paraId="0E424423" w14:textId="77777777" w:rsidR="00A759DE" w:rsidRDefault="00A759DE" w:rsidP="00A759DE">
            <w:r>
              <w:t>B</w:t>
            </w:r>
          </w:p>
        </w:tc>
        <w:tc>
          <w:tcPr>
            <w:tcW w:w="6751" w:type="dxa"/>
          </w:tcPr>
          <w:p w14:paraId="1F3CB448" w14:textId="77777777" w:rsidR="00A759DE" w:rsidRPr="00C35EA7" w:rsidRDefault="00A759DE" w:rsidP="00A759DE">
            <w:pPr>
              <w:rPr>
                <w:lang w:val="fr-FR"/>
              </w:rPr>
            </w:pPr>
            <w:r w:rsidRPr="00C35EA7">
              <w:rPr>
                <w:lang w:val="fr-FR"/>
              </w:rPr>
              <w:t>rasoir, couteau, pinces à épiler</w:t>
            </w:r>
          </w:p>
        </w:tc>
      </w:tr>
      <w:tr w:rsidR="00A759DE" w:rsidRPr="00497511" w14:paraId="523B58AB" w14:textId="77777777" w:rsidTr="00C35EA7">
        <w:trPr>
          <w:jc w:val="center"/>
        </w:trPr>
        <w:tc>
          <w:tcPr>
            <w:tcW w:w="1283" w:type="dxa"/>
          </w:tcPr>
          <w:p w14:paraId="1269F9CB" w14:textId="77777777" w:rsidR="00A759DE" w:rsidRDefault="00A759DE" w:rsidP="0048205C">
            <w:r>
              <w:t>féminines</w:t>
            </w:r>
          </w:p>
        </w:tc>
        <w:tc>
          <w:tcPr>
            <w:tcW w:w="523" w:type="dxa"/>
          </w:tcPr>
          <w:p w14:paraId="06A0A8C2" w14:textId="77777777" w:rsidR="00A759DE" w:rsidRDefault="00A759DE" w:rsidP="00A759DE">
            <w:r>
              <w:t>A</w:t>
            </w:r>
          </w:p>
        </w:tc>
        <w:tc>
          <w:tcPr>
            <w:tcW w:w="6751" w:type="dxa"/>
          </w:tcPr>
          <w:p w14:paraId="5C76BCF1" w14:textId="77777777" w:rsidR="00A759DE" w:rsidRPr="00C35EA7" w:rsidRDefault="00A759DE" w:rsidP="00A759DE">
            <w:pPr>
              <w:rPr>
                <w:lang w:val="fr-FR"/>
              </w:rPr>
            </w:pPr>
            <w:r w:rsidRPr="00C35EA7">
              <w:rPr>
                <w:lang w:val="fr-FR"/>
              </w:rPr>
              <w:t>fusaïoles, anneaux de cheveux, perles tubulaires, spirales, éléments de chaînette, torques, boutons et coquillages</w:t>
            </w:r>
          </w:p>
        </w:tc>
      </w:tr>
    </w:tbl>
    <w:p w14:paraId="49C58045" w14:textId="77777777" w:rsidR="00A759DE" w:rsidRPr="0032190F" w:rsidRDefault="00A759DE" w:rsidP="00DE360B">
      <w:pPr>
        <w:rPr>
          <w:lang w:val="fr-FR"/>
        </w:rPr>
      </w:pPr>
      <w:r w:rsidRPr="0032190F">
        <w:rPr>
          <w:lang w:val="fr-FR"/>
        </w:rPr>
        <w:t>(BIB 1833 p. 349)</w:t>
      </w:r>
    </w:p>
    <w:p w14:paraId="38D6C357" w14:textId="77777777" w:rsidR="00A759DE" w:rsidRPr="0032190F" w:rsidRDefault="00A759DE" w:rsidP="00DE360B">
      <w:pPr>
        <w:rPr>
          <w:lang w:val="fr-FR"/>
        </w:rPr>
      </w:pPr>
    </w:p>
    <w:p w14:paraId="2210A624" w14:textId="77777777" w:rsidR="009F20A5" w:rsidRPr="0032190F" w:rsidRDefault="009F20A5" w:rsidP="00DE360B">
      <w:pPr>
        <w:rPr>
          <w:lang w:val="fr-FR"/>
        </w:rPr>
      </w:pPr>
    </w:p>
    <w:p w14:paraId="73C27C21" w14:textId="77777777" w:rsidR="009F20A5" w:rsidRPr="0032190F" w:rsidRDefault="009E4276" w:rsidP="00DE360B">
      <w:pPr>
        <w:pStyle w:val="Heading3"/>
      </w:pPr>
      <w:bookmarkStart w:id="2299" w:name="Sit_Mailhac_Moulin_t4"/>
      <w:r w:rsidRPr="0032190F">
        <w:t>t_</w:t>
      </w:r>
      <w:r w:rsidR="009F20A5" w:rsidRPr="0032190F">
        <w:t>4</w:t>
      </w:r>
    </w:p>
    <w:bookmarkEnd w:id="2299"/>
    <w:p w14:paraId="07210204" w14:textId="77777777" w:rsidR="00BD3C8F" w:rsidRPr="0032190F" w:rsidRDefault="00BD3C8F" w:rsidP="00DE360B">
      <w:pPr>
        <w:jc w:val="both"/>
        <w:rPr>
          <w:lang w:val="fr-FR"/>
        </w:rPr>
      </w:pPr>
    </w:p>
    <w:p w14:paraId="18570908" w14:textId="7FFD1059" w:rsidR="002E75B9" w:rsidRPr="0032190F" w:rsidRDefault="002E75B9" w:rsidP="00DE360B">
      <w:pPr>
        <w:jc w:val="both"/>
        <w:rPr>
          <w:lang w:val="fr-FR"/>
        </w:rPr>
      </w:pPr>
      <w:r w:rsidRPr="0032190F">
        <w:rPr>
          <w:lang w:val="fr-FR"/>
        </w:rPr>
        <w:t xml:space="preserve">Une des plus récentes de la nécropole. Contient une écuelle carénée qui porte quelques signes géométriques, </w:t>
      </w:r>
      <w:hyperlink r:id="rId5387" w:anchor="Cul_Proto_Art_TAC_T_g_carres_emboit" w:history="1">
        <w:r w:rsidRPr="0032190F">
          <w:rPr>
            <w:rStyle w:val="Hyperlink"/>
            <w:lang w:val="fr-FR"/>
          </w:rPr>
          <w:t>carrés emboités</w:t>
        </w:r>
      </w:hyperlink>
      <w:r w:rsidRPr="0032190F">
        <w:rPr>
          <w:lang w:val="fr-FR"/>
        </w:rPr>
        <w:t xml:space="preserve">, cercles, [croix] variantes du </w:t>
      </w:r>
      <w:hyperlink r:id="rId5388" w:anchor="Cul_Proto_Art_TAC_T_g_svastika" w:history="1">
        <w:r w:rsidRPr="0032190F">
          <w:rPr>
            <w:rStyle w:val="Hyperlink"/>
            <w:lang w:val="fr-FR"/>
          </w:rPr>
          <w:t>svastika</w:t>
        </w:r>
      </w:hyperlink>
      <w:r w:rsidRPr="0032190F">
        <w:rPr>
          <w:lang w:val="fr-FR"/>
        </w:rPr>
        <w:t xml:space="preserve"> (BIB 2045 p. 16). Un </w:t>
      </w:r>
      <w:r w:rsidRPr="0032190F">
        <w:rPr>
          <w:lang w:val="fr-FR"/>
        </w:rPr>
        <w:lastRenderedPageBreak/>
        <w:t>phénomène analogue à celui-ci (raréfaction des signes, disparition des anthropomorphes) peut être observé à Saint-Blaise (Zipf 1996 in BIB 2045 p. 16)</w:t>
      </w:r>
    </w:p>
    <w:p w14:paraId="5E022683" w14:textId="77777777" w:rsidR="002E75B9" w:rsidRPr="0032190F" w:rsidRDefault="002E75B9" w:rsidP="00DE360B">
      <w:pPr>
        <w:jc w:val="both"/>
        <w:rPr>
          <w:lang w:val="fr-FR"/>
        </w:rPr>
      </w:pPr>
    </w:p>
    <w:p w14:paraId="138C48AF" w14:textId="77777777" w:rsidR="00D9183E" w:rsidRPr="0032190F" w:rsidRDefault="00D9183E" w:rsidP="00DE360B">
      <w:pPr>
        <w:jc w:val="both"/>
        <w:rPr>
          <w:lang w:val="fr-FR"/>
        </w:rPr>
      </w:pPr>
      <w:r w:rsidRPr="0032190F">
        <w:rPr>
          <w:lang w:val="fr-FR"/>
        </w:rPr>
        <w:t xml:space="preserve">Présence d’un vase à boire ? (BIB Réunion T. Lachenal, L. </w:t>
      </w:r>
      <w:r w:rsidRPr="0032190F">
        <w:rPr>
          <w:rStyle w:val="gi"/>
          <w:lang w:val="fr-FR"/>
        </w:rPr>
        <w:t>Bourdajaud, 2016)</w:t>
      </w:r>
    </w:p>
    <w:p w14:paraId="07CD13EE" w14:textId="77777777" w:rsidR="00D9183E" w:rsidRPr="0032190F" w:rsidRDefault="00D9183E" w:rsidP="00DE360B">
      <w:pPr>
        <w:jc w:val="both"/>
        <w:rPr>
          <w:lang w:val="fr-FR"/>
        </w:rPr>
      </w:pPr>
    </w:p>
    <w:p w14:paraId="61824755" w14:textId="77777777" w:rsidR="00BD3C8F" w:rsidRPr="0032190F" w:rsidRDefault="00BD3C8F" w:rsidP="00DE360B">
      <w:pPr>
        <w:jc w:val="both"/>
        <w:rPr>
          <w:lang w:val="fr-FR"/>
        </w:rPr>
      </w:pPr>
      <w:r w:rsidRPr="0032190F">
        <w:rPr>
          <w:lang w:val="fr-FR"/>
        </w:rPr>
        <w:t>n° 3 : petite écuelle à fond arrondi et ombiliqué. Incomplète, mais le profil était reconstituable. Poterie grise fine, bien épurée, mince, brun-noir et polie en surface. Décor incisé avant cuisson dans l’argile sèche avec une pointe apparemment métallique. Les motifs s’ordonnent autour du cercle incisé qui entoure l’ombilic central : un U carré doublé, un motif en X à bouts cassés convergent latéralement deux à deux, un rectangle double un autre motif en X dont les crochets du bas sont repliés vers l’intérieur, un autre motif en U, un cercle, un motif incomplet qui pourrait être un rectangle double si le décor était symétrique (fig. 9). Il ne reste rien du motif opposé au second motif en X. Quatre groupes de trois traits verticaux sont gravés sur la carène du rebord. Enfin, deux cannelures fines marquent l’épaule. H : 0,045 m ; Do : 0,125 m ; Db : 0,035 m (BIB 1833 p. 18)</w:t>
      </w:r>
    </w:p>
    <w:p w14:paraId="5DF778B8" w14:textId="77777777" w:rsidR="00872651" w:rsidRPr="0032190F" w:rsidRDefault="00872651" w:rsidP="00DE360B">
      <w:pPr>
        <w:jc w:val="both"/>
        <w:rPr>
          <w:lang w:val="fr-FR"/>
        </w:rPr>
      </w:pPr>
    </w:p>
    <w:tbl>
      <w:tblPr>
        <w:tblW w:w="81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50"/>
        <w:gridCol w:w="1403"/>
        <w:gridCol w:w="1476"/>
      </w:tblGrid>
      <w:tr w:rsidR="005D10B6" w:rsidRPr="00C04709" w14:paraId="417BA92C" w14:textId="77777777" w:rsidTr="00C35EA7">
        <w:trPr>
          <w:jc w:val="center"/>
        </w:trPr>
        <w:tc>
          <w:tcPr>
            <w:tcW w:w="1516" w:type="dxa"/>
          </w:tcPr>
          <w:p w14:paraId="79DF19CF" w14:textId="77777777" w:rsidR="00872651" w:rsidRPr="00C35EA7" w:rsidRDefault="00872651" w:rsidP="00DE360B">
            <w:pPr>
              <w:rPr>
                <w:rFonts w:ascii="Courier New" w:hAnsi="Courier New" w:cs="Courier New"/>
                <w:sz w:val="20"/>
                <w:szCs w:val="18"/>
              </w:rPr>
            </w:pPr>
            <w:r w:rsidRPr="00C35EA7">
              <w:rPr>
                <w:rFonts w:ascii="Courier New" w:hAnsi="Courier New" w:cs="Courier New"/>
                <w:sz w:val="20"/>
                <w:szCs w:val="18"/>
                <w:lang w:val="fr-FR"/>
              </w:rPr>
              <w:br w:type="page"/>
            </w:r>
            <w:r w:rsidR="00C458EA" w:rsidRPr="00C35EA7">
              <w:rPr>
                <w:rFonts w:ascii="Courier New" w:hAnsi="Courier New" w:cs="Courier New"/>
                <w:sz w:val="20"/>
                <w:szCs w:val="18"/>
              </w:rPr>
              <w:t>OBJ_</w:t>
            </w:r>
          </w:p>
        </w:tc>
        <w:tc>
          <w:tcPr>
            <w:tcW w:w="1176" w:type="dxa"/>
          </w:tcPr>
          <w:p w14:paraId="7EEE1AC6" w14:textId="77777777" w:rsidR="00872651" w:rsidRPr="00C35EA7" w:rsidRDefault="00872651" w:rsidP="00DE360B">
            <w:pPr>
              <w:rPr>
                <w:rFonts w:ascii="Courier New" w:hAnsi="Courier New" w:cs="Courier New"/>
                <w:sz w:val="20"/>
                <w:szCs w:val="18"/>
              </w:rPr>
            </w:pPr>
          </w:p>
        </w:tc>
        <w:tc>
          <w:tcPr>
            <w:tcW w:w="1070" w:type="dxa"/>
          </w:tcPr>
          <w:p w14:paraId="0F861272" w14:textId="77777777" w:rsidR="00872651" w:rsidRPr="00C35EA7" w:rsidRDefault="00872651" w:rsidP="00DE360B">
            <w:pPr>
              <w:rPr>
                <w:rFonts w:ascii="Courier New" w:hAnsi="Courier New" w:cs="Courier New"/>
                <w:sz w:val="20"/>
                <w:szCs w:val="18"/>
              </w:rPr>
            </w:pPr>
          </w:p>
        </w:tc>
        <w:tc>
          <w:tcPr>
            <w:tcW w:w="1550" w:type="dxa"/>
          </w:tcPr>
          <w:p w14:paraId="257E6446" w14:textId="77777777" w:rsidR="00872651" w:rsidRPr="00C35EA7" w:rsidRDefault="00872651" w:rsidP="00DE360B">
            <w:pPr>
              <w:rPr>
                <w:rFonts w:ascii="Courier New" w:hAnsi="Courier New" w:cs="Courier New"/>
                <w:sz w:val="20"/>
                <w:szCs w:val="18"/>
              </w:rPr>
            </w:pPr>
          </w:p>
        </w:tc>
        <w:tc>
          <w:tcPr>
            <w:tcW w:w="1403" w:type="dxa"/>
          </w:tcPr>
          <w:p w14:paraId="7CD9A87E" w14:textId="77777777" w:rsidR="00872651" w:rsidRPr="00C35EA7" w:rsidRDefault="00872651" w:rsidP="00DE360B">
            <w:pPr>
              <w:rPr>
                <w:rFonts w:ascii="Courier New" w:hAnsi="Courier New" w:cs="Courier New"/>
                <w:sz w:val="20"/>
                <w:szCs w:val="18"/>
              </w:rPr>
            </w:pPr>
          </w:p>
        </w:tc>
        <w:tc>
          <w:tcPr>
            <w:tcW w:w="1476" w:type="dxa"/>
          </w:tcPr>
          <w:p w14:paraId="4521EC86" w14:textId="77777777" w:rsidR="00872651" w:rsidRPr="00C35EA7" w:rsidRDefault="00872651" w:rsidP="00DE360B">
            <w:pPr>
              <w:rPr>
                <w:rFonts w:ascii="Courier New" w:hAnsi="Courier New" w:cs="Courier New"/>
                <w:sz w:val="20"/>
                <w:szCs w:val="18"/>
              </w:rPr>
            </w:pPr>
          </w:p>
        </w:tc>
      </w:tr>
      <w:tr w:rsidR="005D10B6" w:rsidRPr="00C04709" w14:paraId="2B1A0CB4" w14:textId="77777777" w:rsidTr="00C35EA7">
        <w:trPr>
          <w:jc w:val="center"/>
        </w:trPr>
        <w:tc>
          <w:tcPr>
            <w:tcW w:w="1516" w:type="dxa"/>
          </w:tcPr>
          <w:p w14:paraId="4015C451" w14:textId="77777777" w:rsidR="00872651" w:rsidRPr="00C35EA7" w:rsidRDefault="00872651" w:rsidP="00C35EA7">
            <w:pPr>
              <w:jc w:val="center"/>
              <w:rPr>
                <w:szCs w:val="18"/>
              </w:rPr>
            </w:pPr>
            <w:r w:rsidRPr="00C35EA7">
              <w:rPr>
                <w:szCs w:val="18"/>
              </w:rPr>
              <w:t>site</w:t>
            </w:r>
          </w:p>
        </w:tc>
        <w:tc>
          <w:tcPr>
            <w:tcW w:w="1176" w:type="dxa"/>
          </w:tcPr>
          <w:p w14:paraId="1E192E45" w14:textId="77777777" w:rsidR="00872651" w:rsidRPr="00C35EA7" w:rsidRDefault="00872651" w:rsidP="00C35EA7">
            <w:pPr>
              <w:jc w:val="center"/>
              <w:rPr>
                <w:szCs w:val="18"/>
              </w:rPr>
            </w:pPr>
            <w:r w:rsidRPr="00C35EA7">
              <w:rPr>
                <w:szCs w:val="18"/>
              </w:rPr>
              <w:t>structure</w:t>
            </w:r>
          </w:p>
        </w:tc>
        <w:tc>
          <w:tcPr>
            <w:tcW w:w="1070" w:type="dxa"/>
          </w:tcPr>
          <w:p w14:paraId="4710D48C" w14:textId="77777777" w:rsidR="00872651" w:rsidRPr="00C35EA7" w:rsidRDefault="00872651" w:rsidP="00C35EA7">
            <w:pPr>
              <w:jc w:val="center"/>
              <w:rPr>
                <w:szCs w:val="18"/>
              </w:rPr>
            </w:pPr>
            <w:r w:rsidRPr="00C35EA7">
              <w:rPr>
                <w:szCs w:val="18"/>
              </w:rPr>
              <w:t>numero</w:t>
            </w:r>
          </w:p>
        </w:tc>
        <w:tc>
          <w:tcPr>
            <w:tcW w:w="1550" w:type="dxa"/>
          </w:tcPr>
          <w:p w14:paraId="6BB6E3A3" w14:textId="77777777" w:rsidR="00872651" w:rsidRPr="00C35EA7" w:rsidRDefault="00872651" w:rsidP="00C35EA7">
            <w:pPr>
              <w:jc w:val="center"/>
              <w:rPr>
                <w:szCs w:val="18"/>
              </w:rPr>
            </w:pPr>
            <w:r w:rsidRPr="00C35EA7">
              <w:rPr>
                <w:szCs w:val="18"/>
              </w:rPr>
              <w:t>objet</w:t>
            </w:r>
          </w:p>
        </w:tc>
        <w:tc>
          <w:tcPr>
            <w:tcW w:w="1403" w:type="dxa"/>
          </w:tcPr>
          <w:p w14:paraId="6247C9D1" w14:textId="77777777" w:rsidR="00872651" w:rsidRPr="00C35EA7" w:rsidRDefault="00872651" w:rsidP="00C35EA7">
            <w:pPr>
              <w:jc w:val="center"/>
              <w:rPr>
                <w:szCs w:val="18"/>
              </w:rPr>
            </w:pPr>
            <w:r w:rsidRPr="00C35EA7">
              <w:rPr>
                <w:szCs w:val="18"/>
              </w:rPr>
              <w:t>description</w:t>
            </w:r>
          </w:p>
        </w:tc>
        <w:tc>
          <w:tcPr>
            <w:tcW w:w="1476" w:type="dxa"/>
          </w:tcPr>
          <w:p w14:paraId="77163C73" w14:textId="77777777" w:rsidR="00872651" w:rsidRPr="00C35EA7" w:rsidRDefault="00872651" w:rsidP="00C35EA7">
            <w:pPr>
              <w:jc w:val="center"/>
              <w:rPr>
                <w:szCs w:val="18"/>
              </w:rPr>
            </w:pPr>
            <w:r w:rsidRPr="00C35EA7">
              <w:rPr>
                <w:szCs w:val="18"/>
              </w:rPr>
              <w:t>BIB</w:t>
            </w:r>
          </w:p>
        </w:tc>
      </w:tr>
      <w:tr w:rsidR="005D10B6" w:rsidRPr="00C04709" w14:paraId="0B113856" w14:textId="77777777" w:rsidTr="00C35EA7">
        <w:trPr>
          <w:jc w:val="center"/>
        </w:trPr>
        <w:tc>
          <w:tcPr>
            <w:tcW w:w="1516" w:type="dxa"/>
          </w:tcPr>
          <w:p w14:paraId="216611DC" w14:textId="77777777" w:rsidR="00872651" w:rsidRPr="00C35EA7" w:rsidRDefault="00872651" w:rsidP="00DE360B">
            <w:pPr>
              <w:rPr>
                <w:szCs w:val="18"/>
              </w:rPr>
            </w:pPr>
            <w:r w:rsidRPr="00C35EA7">
              <w:rPr>
                <w:szCs w:val="18"/>
              </w:rPr>
              <w:t>Moulin (Le)</w:t>
            </w:r>
          </w:p>
        </w:tc>
        <w:tc>
          <w:tcPr>
            <w:tcW w:w="1176" w:type="dxa"/>
          </w:tcPr>
          <w:p w14:paraId="63C7EECD" w14:textId="77777777" w:rsidR="00872651" w:rsidRPr="00C35EA7" w:rsidRDefault="00872651" w:rsidP="00DE360B">
            <w:pPr>
              <w:rPr>
                <w:szCs w:val="18"/>
              </w:rPr>
            </w:pPr>
            <w:r>
              <w:t>t_4</w:t>
            </w:r>
          </w:p>
        </w:tc>
        <w:tc>
          <w:tcPr>
            <w:tcW w:w="1070" w:type="dxa"/>
          </w:tcPr>
          <w:p w14:paraId="08210C10" w14:textId="77777777" w:rsidR="00872651" w:rsidRPr="00C35EA7" w:rsidRDefault="00872651" w:rsidP="00DE360B">
            <w:pPr>
              <w:rPr>
                <w:szCs w:val="18"/>
              </w:rPr>
            </w:pPr>
            <w:r w:rsidRPr="00C35EA7">
              <w:rPr>
                <w:szCs w:val="18"/>
              </w:rPr>
              <w:t>15018</w:t>
            </w:r>
          </w:p>
        </w:tc>
        <w:tc>
          <w:tcPr>
            <w:tcW w:w="1550" w:type="dxa"/>
          </w:tcPr>
          <w:p w14:paraId="76D87044" w14:textId="77777777" w:rsidR="00872651" w:rsidRPr="00C35EA7" w:rsidRDefault="00872651" w:rsidP="00DE360B">
            <w:pPr>
              <w:rPr>
                <w:szCs w:val="18"/>
              </w:rPr>
            </w:pPr>
            <w:r>
              <w:t>AM-3511</w:t>
            </w:r>
            <w:r w:rsidR="00266213">
              <w:t>-m</w:t>
            </w:r>
          </w:p>
        </w:tc>
        <w:tc>
          <w:tcPr>
            <w:tcW w:w="1403" w:type="dxa"/>
          </w:tcPr>
          <w:p w14:paraId="6857D238" w14:textId="77777777" w:rsidR="00872651" w:rsidRPr="00C35EA7" w:rsidRDefault="00872651" w:rsidP="00DE360B">
            <w:pPr>
              <w:rPr>
                <w:szCs w:val="18"/>
              </w:rPr>
            </w:pPr>
            <w:r>
              <w:t>rasoir</w:t>
            </w:r>
          </w:p>
        </w:tc>
        <w:tc>
          <w:tcPr>
            <w:tcW w:w="1476" w:type="dxa"/>
          </w:tcPr>
          <w:p w14:paraId="0C288F61" w14:textId="77777777" w:rsidR="00872651" w:rsidRPr="00C35EA7" w:rsidRDefault="00872651" w:rsidP="00DE360B">
            <w:pPr>
              <w:rPr>
                <w:szCs w:val="18"/>
              </w:rPr>
            </w:pPr>
            <w:r>
              <w:t>1833 p. 259</w:t>
            </w:r>
          </w:p>
        </w:tc>
      </w:tr>
    </w:tbl>
    <w:p w14:paraId="2EAAE248" w14:textId="77777777" w:rsidR="00872651" w:rsidRDefault="00872651" w:rsidP="00DE360B">
      <w:pPr>
        <w:jc w:val="both"/>
      </w:pPr>
    </w:p>
    <w:p w14:paraId="6CB7AFFB" w14:textId="77777777" w:rsidR="00E94846" w:rsidRDefault="00E94846" w:rsidP="00DE360B"/>
    <w:p w14:paraId="5DE7297E" w14:textId="77777777" w:rsidR="00E94846" w:rsidRDefault="009E4276" w:rsidP="00DE360B">
      <w:pPr>
        <w:pStyle w:val="Heading3"/>
      </w:pPr>
      <w:bookmarkStart w:id="2300" w:name="Sit_Mailhac_Moulin_t5"/>
      <w:r>
        <w:t>t_</w:t>
      </w:r>
      <w:r w:rsidR="00E94846">
        <w:t>5</w:t>
      </w:r>
    </w:p>
    <w:bookmarkEnd w:id="2300"/>
    <w:p w14:paraId="082FA39D" w14:textId="77777777" w:rsidR="00E94846" w:rsidRPr="0032190F" w:rsidRDefault="00E94846" w:rsidP="00DE360B">
      <w:pPr>
        <w:jc w:val="both"/>
        <w:rPr>
          <w:lang w:val="fr-FR"/>
        </w:rPr>
      </w:pPr>
      <w:r w:rsidRPr="0032190F">
        <w:rPr>
          <w:lang w:val="fr-FR"/>
        </w:rPr>
        <w:t>Petite écuelle carénée à décor gravé avec un instrument fin et tranchant, un cercle autour de l’ombilic central, et quatre groupes de trois traits parallèles disposés en croix dont le cercle forme le centre. Sur le rebord caréné, quatre groupes de trois traits verticaux entre chaque branche de la croix (BIB 1833 p. 19,20)</w:t>
      </w:r>
    </w:p>
    <w:p w14:paraId="26A47389" w14:textId="77777777" w:rsidR="00B43F5B" w:rsidRPr="0032190F" w:rsidRDefault="00B43F5B" w:rsidP="00DE360B">
      <w:pPr>
        <w:jc w:val="both"/>
        <w:rPr>
          <w:lang w:val="fr-FR"/>
        </w:rPr>
      </w:pPr>
    </w:p>
    <w:p w14:paraId="0DF11CC6" w14:textId="77777777" w:rsidR="00B43F5B" w:rsidRPr="0032190F" w:rsidRDefault="00B43F5B" w:rsidP="00DE360B">
      <w:pPr>
        <w:jc w:val="both"/>
        <w:rPr>
          <w:i/>
          <w:lang w:val="fr-FR"/>
        </w:rPr>
      </w:pPr>
      <w:r w:rsidRPr="0032190F">
        <w:rPr>
          <w:i/>
          <w:lang w:val="fr-FR"/>
        </w:rPr>
        <w:t>La description BIB 1833 permet une reconstitution complète du vase sans partie manquantes. Même si le dessin en indique, ce dernier montre des incohérences dans les parties reconstituées</w:t>
      </w:r>
    </w:p>
    <w:p w14:paraId="75E98EC6" w14:textId="77777777" w:rsidR="00266FDB" w:rsidRPr="0032190F" w:rsidRDefault="00266FDB" w:rsidP="00DE360B">
      <w:pPr>
        <w:jc w:val="both"/>
        <w:rPr>
          <w:i/>
          <w:lang w:val="fr-FR"/>
        </w:rPr>
      </w:pPr>
    </w:p>
    <w:p w14:paraId="1C1740A3" w14:textId="77777777" w:rsidR="00266FDB" w:rsidRDefault="00266FDB" w:rsidP="00DE360B">
      <w:pPr>
        <w:pStyle w:val="Heading3"/>
      </w:pPr>
      <w:r>
        <w:t>t_6</w:t>
      </w:r>
    </w:p>
    <w:p w14:paraId="431766AF" w14:textId="77777777" w:rsidR="00266FDB" w:rsidRDefault="00266FDB" w:rsidP="00DE360B"/>
    <w:tbl>
      <w:tblPr>
        <w:tblW w:w="80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41"/>
        <w:gridCol w:w="1035"/>
        <w:gridCol w:w="1270"/>
        <w:gridCol w:w="1403"/>
        <w:gridCol w:w="1723"/>
      </w:tblGrid>
      <w:tr w:rsidR="005D10B6" w:rsidRPr="00C04709" w14:paraId="3EB89C25" w14:textId="77777777" w:rsidTr="00C35EA7">
        <w:trPr>
          <w:jc w:val="center"/>
        </w:trPr>
        <w:tc>
          <w:tcPr>
            <w:tcW w:w="1516" w:type="dxa"/>
          </w:tcPr>
          <w:p w14:paraId="73CB2DA0" w14:textId="77777777" w:rsidR="00266FDB" w:rsidRPr="00C35EA7" w:rsidRDefault="00266FDB"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41" w:type="dxa"/>
          </w:tcPr>
          <w:p w14:paraId="54A23C19" w14:textId="77777777" w:rsidR="00266FDB" w:rsidRPr="00C35EA7" w:rsidRDefault="00266FDB" w:rsidP="00DE360B">
            <w:pPr>
              <w:rPr>
                <w:rFonts w:ascii="Courier New" w:hAnsi="Courier New" w:cs="Courier New"/>
                <w:sz w:val="20"/>
                <w:szCs w:val="18"/>
              </w:rPr>
            </w:pPr>
          </w:p>
        </w:tc>
        <w:tc>
          <w:tcPr>
            <w:tcW w:w="1035" w:type="dxa"/>
          </w:tcPr>
          <w:p w14:paraId="6EE8775A" w14:textId="77777777" w:rsidR="00266FDB" w:rsidRPr="00C35EA7" w:rsidRDefault="00266FDB" w:rsidP="00DE360B">
            <w:pPr>
              <w:rPr>
                <w:rFonts w:ascii="Courier New" w:hAnsi="Courier New" w:cs="Courier New"/>
                <w:sz w:val="20"/>
                <w:szCs w:val="18"/>
              </w:rPr>
            </w:pPr>
          </w:p>
        </w:tc>
        <w:tc>
          <w:tcPr>
            <w:tcW w:w="1270" w:type="dxa"/>
          </w:tcPr>
          <w:p w14:paraId="6737A397" w14:textId="77777777" w:rsidR="00266FDB" w:rsidRPr="00C35EA7" w:rsidRDefault="00266FDB" w:rsidP="00DE360B">
            <w:pPr>
              <w:rPr>
                <w:rFonts w:ascii="Courier New" w:hAnsi="Courier New" w:cs="Courier New"/>
                <w:sz w:val="20"/>
                <w:szCs w:val="18"/>
              </w:rPr>
            </w:pPr>
          </w:p>
        </w:tc>
        <w:tc>
          <w:tcPr>
            <w:tcW w:w="1403" w:type="dxa"/>
          </w:tcPr>
          <w:p w14:paraId="5C8BC746" w14:textId="77777777" w:rsidR="00266FDB" w:rsidRPr="00C35EA7" w:rsidRDefault="00266FDB" w:rsidP="00DE360B">
            <w:pPr>
              <w:rPr>
                <w:rFonts w:ascii="Courier New" w:hAnsi="Courier New" w:cs="Courier New"/>
                <w:sz w:val="20"/>
                <w:szCs w:val="18"/>
              </w:rPr>
            </w:pPr>
          </w:p>
        </w:tc>
        <w:tc>
          <w:tcPr>
            <w:tcW w:w="1723" w:type="dxa"/>
          </w:tcPr>
          <w:p w14:paraId="7968A616" w14:textId="77777777" w:rsidR="00266FDB" w:rsidRPr="00C35EA7" w:rsidRDefault="00266FDB" w:rsidP="00DE360B">
            <w:pPr>
              <w:rPr>
                <w:rFonts w:ascii="Courier New" w:hAnsi="Courier New" w:cs="Courier New"/>
                <w:sz w:val="20"/>
                <w:szCs w:val="18"/>
              </w:rPr>
            </w:pPr>
          </w:p>
        </w:tc>
      </w:tr>
      <w:tr w:rsidR="005D10B6" w:rsidRPr="00C04709" w14:paraId="08E36573" w14:textId="77777777" w:rsidTr="00C35EA7">
        <w:trPr>
          <w:jc w:val="center"/>
        </w:trPr>
        <w:tc>
          <w:tcPr>
            <w:tcW w:w="1516" w:type="dxa"/>
          </w:tcPr>
          <w:p w14:paraId="4B4AFE8C" w14:textId="77777777" w:rsidR="00266FDB" w:rsidRPr="00C35EA7" w:rsidRDefault="00266FDB" w:rsidP="00C35EA7">
            <w:pPr>
              <w:jc w:val="center"/>
              <w:rPr>
                <w:szCs w:val="18"/>
              </w:rPr>
            </w:pPr>
            <w:r w:rsidRPr="00C35EA7">
              <w:rPr>
                <w:szCs w:val="18"/>
              </w:rPr>
              <w:t>site</w:t>
            </w:r>
          </w:p>
        </w:tc>
        <w:tc>
          <w:tcPr>
            <w:tcW w:w="1141" w:type="dxa"/>
          </w:tcPr>
          <w:p w14:paraId="1714292A" w14:textId="77777777" w:rsidR="00266FDB" w:rsidRPr="00C35EA7" w:rsidRDefault="00266FDB" w:rsidP="00C35EA7">
            <w:pPr>
              <w:jc w:val="center"/>
              <w:rPr>
                <w:szCs w:val="18"/>
              </w:rPr>
            </w:pPr>
            <w:r w:rsidRPr="00C35EA7">
              <w:rPr>
                <w:szCs w:val="18"/>
              </w:rPr>
              <w:t>structure</w:t>
            </w:r>
          </w:p>
        </w:tc>
        <w:tc>
          <w:tcPr>
            <w:tcW w:w="1035" w:type="dxa"/>
          </w:tcPr>
          <w:p w14:paraId="7B7BDDBC" w14:textId="77777777" w:rsidR="00266FDB" w:rsidRPr="00C35EA7" w:rsidRDefault="00266FDB" w:rsidP="00C35EA7">
            <w:pPr>
              <w:jc w:val="center"/>
              <w:rPr>
                <w:szCs w:val="18"/>
              </w:rPr>
            </w:pPr>
            <w:r w:rsidRPr="00C35EA7">
              <w:rPr>
                <w:szCs w:val="18"/>
              </w:rPr>
              <w:t>numero</w:t>
            </w:r>
          </w:p>
        </w:tc>
        <w:tc>
          <w:tcPr>
            <w:tcW w:w="1270" w:type="dxa"/>
          </w:tcPr>
          <w:p w14:paraId="59F67F50" w14:textId="77777777" w:rsidR="00266FDB" w:rsidRPr="00C35EA7" w:rsidRDefault="00266FDB" w:rsidP="00C35EA7">
            <w:pPr>
              <w:jc w:val="center"/>
              <w:rPr>
                <w:szCs w:val="18"/>
              </w:rPr>
            </w:pPr>
            <w:r w:rsidRPr="00C35EA7">
              <w:rPr>
                <w:szCs w:val="18"/>
              </w:rPr>
              <w:t>objet</w:t>
            </w:r>
          </w:p>
        </w:tc>
        <w:tc>
          <w:tcPr>
            <w:tcW w:w="1403" w:type="dxa"/>
          </w:tcPr>
          <w:p w14:paraId="607F1061" w14:textId="77777777" w:rsidR="00266FDB" w:rsidRPr="00C35EA7" w:rsidRDefault="00266FDB" w:rsidP="00C35EA7">
            <w:pPr>
              <w:jc w:val="center"/>
              <w:rPr>
                <w:szCs w:val="18"/>
              </w:rPr>
            </w:pPr>
            <w:r w:rsidRPr="00C35EA7">
              <w:rPr>
                <w:szCs w:val="18"/>
              </w:rPr>
              <w:t>description</w:t>
            </w:r>
          </w:p>
        </w:tc>
        <w:tc>
          <w:tcPr>
            <w:tcW w:w="1723" w:type="dxa"/>
          </w:tcPr>
          <w:p w14:paraId="05A43DCC" w14:textId="77777777" w:rsidR="00266FDB" w:rsidRPr="00C35EA7" w:rsidRDefault="00266FDB" w:rsidP="00C35EA7">
            <w:pPr>
              <w:jc w:val="center"/>
              <w:rPr>
                <w:szCs w:val="18"/>
              </w:rPr>
            </w:pPr>
            <w:r w:rsidRPr="00C35EA7">
              <w:rPr>
                <w:szCs w:val="18"/>
              </w:rPr>
              <w:t>BIB</w:t>
            </w:r>
          </w:p>
        </w:tc>
      </w:tr>
      <w:tr w:rsidR="005D10B6" w:rsidRPr="00C04709" w14:paraId="4F402117" w14:textId="77777777" w:rsidTr="00C35EA7">
        <w:trPr>
          <w:jc w:val="center"/>
        </w:trPr>
        <w:tc>
          <w:tcPr>
            <w:tcW w:w="1516" w:type="dxa"/>
          </w:tcPr>
          <w:p w14:paraId="16B791F2" w14:textId="77777777" w:rsidR="00266FDB" w:rsidRPr="00C35EA7" w:rsidRDefault="00266FDB" w:rsidP="00DE360B">
            <w:pPr>
              <w:rPr>
                <w:szCs w:val="18"/>
              </w:rPr>
            </w:pPr>
            <w:r w:rsidRPr="00C35EA7">
              <w:rPr>
                <w:szCs w:val="18"/>
              </w:rPr>
              <w:t>Moulin (Le)</w:t>
            </w:r>
          </w:p>
        </w:tc>
        <w:tc>
          <w:tcPr>
            <w:tcW w:w="1141" w:type="dxa"/>
          </w:tcPr>
          <w:p w14:paraId="1B66A7FD" w14:textId="77777777" w:rsidR="00266FDB" w:rsidRPr="00C35EA7" w:rsidRDefault="00266FDB" w:rsidP="00DE360B">
            <w:pPr>
              <w:rPr>
                <w:szCs w:val="18"/>
              </w:rPr>
            </w:pPr>
            <w:r>
              <w:t>t_6</w:t>
            </w:r>
          </w:p>
        </w:tc>
        <w:tc>
          <w:tcPr>
            <w:tcW w:w="1035" w:type="dxa"/>
          </w:tcPr>
          <w:p w14:paraId="4C475BCB" w14:textId="77777777" w:rsidR="00266FDB" w:rsidRPr="00C35EA7" w:rsidRDefault="00266FDB" w:rsidP="00DE360B">
            <w:pPr>
              <w:rPr>
                <w:szCs w:val="18"/>
              </w:rPr>
            </w:pPr>
          </w:p>
        </w:tc>
        <w:tc>
          <w:tcPr>
            <w:tcW w:w="1270" w:type="dxa"/>
          </w:tcPr>
          <w:p w14:paraId="68994E24" w14:textId="77777777" w:rsidR="00266FDB" w:rsidRPr="00872651" w:rsidRDefault="00266FDB" w:rsidP="00DE360B">
            <w:r w:rsidRPr="00C35EA7">
              <w:rPr>
                <w:szCs w:val="18"/>
              </w:rPr>
              <w:t>Inf. I</w:t>
            </w:r>
          </w:p>
        </w:tc>
        <w:tc>
          <w:tcPr>
            <w:tcW w:w="1403" w:type="dxa"/>
          </w:tcPr>
          <w:p w14:paraId="5C579B49" w14:textId="77777777" w:rsidR="00266FDB" w:rsidRPr="00C35EA7" w:rsidRDefault="00266FDB" w:rsidP="00DE360B">
            <w:pPr>
              <w:rPr>
                <w:szCs w:val="18"/>
              </w:rPr>
            </w:pPr>
            <w:r w:rsidRPr="00C35EA7">
              <w:rPr>
                <w:szCs w:val="18"/>
              </w:rPr>
              <w:t>défunt</w:t>
            </w:r>
          </w:p>
        </w:tc>
        <w:tc>
          <w:tcPr>
            <w:tcW w:w="1723" w:type="dxa"/>
          </w:tcPr>
          <w:p w14:paraId="27ED220D" w14:textId="77777777" w:rsidR="00266FDB" w:rsidRPr="00C35EA7" w:rsidRDefault="00266FDB" w:rsidP="00DE360B">
            <w:pPr>
              <w:rPr>
                <w:szCs w:val="18"/>
              </w:rPr>
            </w:pPr>
            <w:r>
              <w:t>L. Bourdajaud</w:t>
            </w:r>
          </w:p>
        </w:tc>
      </w:tr>
    </w:tbl>
    <w:p w14:paraId="6A425D6C" w14:textId="77777777" w:rsidR="00266FDB" w:rsidRDefault="00266FDB" w:rsidP="00DE360B"/>
    <w:p w14:paraId="0F06F1EC" w14:textId="77777777" w:rsidR="00266FDB" w:rsidRDefault="00266FDB" w:rsidP="00DE360B">
      <w:pPr>
        <w:pStyle w:val="Heading3"/>
      </w:pPr>
      <w:r>
        <w:t>t_9</w:t>
      </w:r>
    </w:p>
    <w:p w14:paraId="187B9D9D" w14:textId="77777777" w:rsidR="00266FDB" w:rsidRDefault="00266FDB" w:rsidP="00DE360B"/>
    <w:tbl>
      <w:tblPr>
        <w:tblW w:w="80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41"/>
        <w:gridCol w:w="1035"/>
        <w:gridCol w:w="1270"/>
        <w:gridCol w:w="1403"/>
        <w:gridCol w:w="1723"/>
      </w:tblGrid>
      <w:tr w:rsidR="005D10B6" w:rsidRPr="00C04709" w14:paraId="6A696A73" w14:textId="77777777" w:rsidTr="00C35EA7">
        <w:trPr>
          <w:jc w:val="center"/>
        </w:trPr>
        <w:tc>
          <w:tcPr>
            <w:tcW w:w="1516" w:type="dxa"/>
          </w:tcPr>
          <w:p w14:paraId="595A5053" w14:textId="77777777" w:rsidR="00266FDB" w:rsidRPr="00C35EA7" w:rsidRDefault="00266FDB"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41" w:type="dxa"/>
          </w:tcPr>
          <w:p w14:paraId="78C85425" w14:textId="77777777" w:rsidR="00266FDB" w:rsidRPr="00C35EA7" w:rsidRDefault="00266FDB" w:rsidP="00DE360B">
            <w:pPr>
              <w:rPr>
                <w:rFonts w:ascii="Courier New" w:hAnsi="Courier New" w:cs="Courier New"/>
                <w:sz w:val="20"/>
                <w:szCs w:val="18"/>
              </w:rPr>
            </w:pPr>
          </w:p>
        </w:tc>
        <w:tc>
          <w:tcPr>
            <w:tcW w:w="1035" w:type="dxa"/>
          </w:tcPr>
          <w:p w14:paraId="38510109" w14:textId="77777777" w:rsidR="00266FDB" w:rsidRPr="00C35EA7" w:rsidRDefault="00266FDB" w:rsidP="00DE360B">
            <w:pPr>
              <w:rPr>
                <w:rFonts w:ascii="Courier New" w:hAnsi="Courier New" w:cs="Courier New"/>
                <w:sz w:val="20"/>
                <w:szCs w:val="18"/>
              </w:rPr>
            </w:pPr>
          </w:p>
        </w:tc>
        <w:tc>
          <w:tcPr>
            <w:tcW w:w="1270" w:type="dxa"/>
          </w:tcPr>
          <w:p w14:paraId="16A177D6" w14:textId="77777777" w:rsidR="00266FDB" w:rsidRPr="00C35EA7" w:rsidRDefault="00266FDB" w:rsidP="00DE360B">
            <w:pPr>
              <w:rPr>
                <w:rFonts w:ascii="Courier New" w:hAnsi="Courier New" w:cs="Courier New"/>
                <w:sz w:val="20"/>
                <w:szCs w:val="18"/>
              </w:rPr>
            </w:pPr>
          </w:p>
        </w:tc>
        <w:tc>
          <w:tcPr>
            <w:tcW w:w="1403" w:type="dxa"/>
          </w:tcPr>
          <w:p w14:paraId="4B7EFDBF" w14:textId="77777777" w:rsidR="00266FDB" w:rsidRPr="00C35EA7" w:rsidRDefault="00266FDB" w:rsidP="00DE360B">
            <w:pPr>
              <w:rPr>
                <w:rFonts w:ascii="Courier New" w:hAnsi="Courier New" w:cs="Courier New"/>
                <w:sz w:val="20"/>
                <w:szCs w:val="18"/>
              </w:rPr>
            </w:pPr>
          </w:p>
        </w:tc>
        <w:tc>
          <w:tcPr>
            <w:tcW w:w="1723" w:type="dxa"/>
          </w:tcPr>
          <w:p w14:paraId="61D95A48" w14:textId="77777777" w:rsidR="00266FDB" w:rsidRPr="00C35EA7" w:rsidRDefault="00266FDB" w:rsidP="00DE360B">
            <w:pPr>
              <w:rPr>
                <w:rFonts w:ascii="Courier New" w:hAnsi="Courier New" w:cs="Courier New"/>
                <w:sz w:val="20"/>
                <w:szCs w:val="18"/>
              </w:rPr>
            </w:pPr>
          </w:p>
        </w:tc>
      </w:tr>
      <w:tr w:rsidR="005D10B6" w:rsidRPr="00C04709" w14:paraId="78555454" w14:textId="77777777" w:rsidTr="00C35EA7">
        <w:trPr>
          <w:jc w:val="center"/>
        </w:trPr>
        <w:tc>
          <w:tcPr>
            <w:tcW w:w="1516" w:type="dxa"/>
          </w:tcPr>
          <w:p w14:paraId="6925A600" w14:textId="77777777" w:rsidR="00266FDB" w:rsidRPr="00C35EA7" w:rsidRDefault="00266FDB" w:rsidP="00C35EA7">
            <w:pPr>
              <w:jc w:val="center"/>
              <w:rPr>
                <w:szCs w:val="18"/>
              </w:rPr>
            </w:pPr>
            <w:r w:rsidRPr="00C35EA7">
              <w:rPr>
                <w:szCs w:val="18"/>
              </w:rPr>
              <w:t>site</w:t>
            </w:r>
          </w:p>
        </w:tc>
        <w:tc>
          <w:tcPr>
            <w:tcW w:w="1141" w:type="dxa"/>
          </w:tcPr>
          <w:p w14:paraId="645E413D" w14:textId="77777777" w:rsidR="00266FDB" w:rsidRPr="00C35EA7" w:rsidRDefault="00266FDB" w:rsidP="00C35EA7">
            <w:pPr>
              <w:jc w:val="center"/>
              <w:rPr>
                <w:szCs w:val="18"/>
              </w:rPr>
            </w:pPr>
            <w:r w:rsidRPr="00C35EA7">
              <w:rPr>
                <w:szCs w:val="18"/>
              </w:rPr>
              <w:t>structure</w:t>
            </w:r>
          </w:p>
        </w:tc>
        <w:tc>
          <w:tcPr>
            <w:tcW w:w="1035" w:type="dxa"/>
          </w:tcPr>
          <w:p w14:paraId="0EF9A8F0" w14:textId="77777777" w:rsidR="00266FDB" w:rsidRPr="00C35EA7" w:rsidRDefault="00266FDB" w:rsidP="00C35EA7">
            <w:pPr>
              <w:jc w:val="center"/>
              <w:rPr>
                <w:szCs w:val="18"/>
              </w:rPr>
            </w:pPr>
            <w:r w:rsidRPr="00C35EA7">
              <w:rPr>
                <w:szCs w:val="18"/>
              </w:rPr>
              <w:t>numero</w:t>
            </w:r>
          </w:p>
        </w:tc>
        <w:tc>
          <w:tcPr>
            <w:tcW w:w="1270" w:type="dxa"/>
          </w:tcPr>
          <w:p w14:paraId="1AD2C89F" w14:textId="77777777" w:rsidR="00266FDB" w:rsidRPr="00C35EA7" w:rsidRDefault="00266FDB" w:rsidP="00C35EA7">
            <w:pPr>
              <w:jc w:val="center"/>
              <w:rPr>
                <w:szCs w:val="18"/>
              </w:rPr>
            </w:pPr>
            <w:r w:rsidRPr="00C35EA7">
              <w:rPr>
                <w:szCs w:val="18"/>
              </w:rPr>
              <w:t>objet</w:t>
            </w:r>
          </w:p>
        </w:tc>
        <w:tc>
          <w:tcPr>
            <w:tcW w:w="1403" w:type="dxa"/>
          </w:tcPr>
          <w:p w14:paraId="23672F8A" w14:textId="77777777" w:rsidR="00266FDB" w:rsidRPr="00C35EA7" w:rsidRDefault="00266FDB" w:rsidP="00C35EA7">
            <w:pPr>
              <w:jc w:val="center"/>
              <w:rPr>
                <w:szCs w:val="18"/>
              </w:rPr>
            </w:pPr>
            <w:r w:rsidRPr="00C35EA7">
              <w:rPr>
                <w:szCs w:val="18"/>
              </w:rPr>
              <w:t>description</w:t>
            </w:r>
          </w:p>
        </w:tc>
        <w:tc>
          <w:tcPr>
            <w:tcW w:w="1723" w:type="dxa"/>
          </w:tcPr>
          <w:p w14:paraId="48978851" w14:textId="77777777" w:rsidR="00266FDB" w:rsidRPr="00C35EA7" w:rsidRDefault="00266FDB" w:rsidP="00C35EA7">
            <w:pPr>
              <w:jc w:val="center"/>
              <w:rPr>
                <w:szCs w:val="18"/>
              </w:rPr>
            </w:pPr>
            <w:r w:rsidRPr="00C35EA7">
              <w:rPr>
                <w:szCs w:val="18"/>
              </w:rPr>
              <w:t>BIB</w:t>
            </w:r>
          </w:p>
        </w:tc>
      </w:tr>
      <w:tr w:rsidR="005D10B6" w:rsidRPr="00C04709" w14:paraId="5BFBA6BB" w14:textId="77777777" w:rsidTr="00C35EA7">
        <w:trPr>
          <w:jc w:val="center"/>
        </w:trPr>
        <w:tc>
          <w:tcPr>
            <w:tcW w:w="1516" w:type="dxa"/>
          </w:tcPr>
          <w:p w14:paraId="7C911099" w14:textId="77777777" w:rsidR="00266FDB" w:rsidRPr="00C35EA7" w:rsidRDefault="00266FDB" w:rsidP="00DE360B">
            <w:pPr>
              <w:rPr>
                <w:szCs w:val="18"/>
              </w:rPr>
            </w:pPr>
            <w:r w:rsidRPr="00C35EA7">
              <w:rPr>
                <w:szCs w:val="18"/>
              </w:rPr>
              <w:t>Moulin (Le)</w:t>
            </w:r>
          </w:p>
        </w:tc>
        <w:tc>
          <w:tcPr>
            <w:tcW w:w="1141" w:type="dxa"/>
          </w:tcPr>
          <w:p w14:paraId="6436C7F9" w14:textId="77777777" w:rsidR="00266FDB" w:rsidRPr="00C35EA7" w:rsidRDefault="00266FDB" w:rsidP="00DE360B">
            <w:pPr>
              <w:rPr>
                <w:szCs w:val="18"/>
              </w:rPr>
            </w:pPr>
            <w:r>
              <w:t>t_9</w:t>
            </w:r>
          </w:p>
        </w:tc>
        <w:tc>
          <w:tcPr>
            <w:tcW w:w="1035" w:type="dxa"/>
          </w:tcPr>
          <w:p w14:paraId="24A2882E" w14:textId="77777777" w:rsidR="00266FDB" w:rsidRPr="00C35EA7" w:rsidRDefault="00266FDB" w:rsidP="00DE360B">
            <w:pPr>
              <w:rPr>
                <w:szCs w:val="18"/>
              </w:rPr>
            </w:pPr>
          </w:p>
        </w:tc>
        <w:tc>
          <w:tcPr>
            <w:tcW w:w="1270" w:type="dxa"/>
          </w:tcPr>
          <w:p w14:paraId="0A4F15B2" w14:textId="77777777" w:rsidR="00266FDB" w:rsidRPr="00872651" w:rsidRDefault="00266FDB" w:rsidP="00DE360B"/>
        </w:tc>
        <w:tc>
          <w:tcPr>
            <w:tcW w:w="1403" w:type="dxa"/>
          </w:tcPr>
          <w:p w14:paraId="16FFFDFF" w14:textId="77777777" w:rsidR="00266FDB" w:rsidRPr="00C35EA7" w:rsidRDefault="00266FDB" w:rsidP="00DE360B">
            <w:pPr>
              <w:rPr>
                <w:szCs w:val="18"/>
              </w:rPr>
            </w:pPr>
            <w:r w:rsidRPr="00C35EA7">
              <w:rPr>
                <w:szCs w:val="18"/>
              </w:rPr>
              <w:t>défunt</w:t>
            </w:r>
          </w:p>
        </w:tc>
        <w:tc>
          <w:tcPr>
            <w:tcW w:w="1723" w:type="dxa"/>
          </w:tcPr>
          <w:p w14:paraId="75BFD92E" w14:textId="77777777" w:rsidR="00266FDB" w:rsidRPr="00C35EA7" w:rsidRDefault="00266FDB" w:rsidP="00DE360B">
            <w:pPr>
              <w:rPr>
                <w:szCs w:val="18"/>
              </w:rPr>
            </w:pPr>
            <w:r>
              <w:t>L. Bourdajaud</w:t>
            </w:r>
          </w:p>
        </w:tc>
      </w:tr>
    </w:tbl>
    <w:p w14:paraId="603838DC" w14:textId="77777777" w:rsidR="00266FDB" w:rsidRDefault="00266FDB" w:rsidP="00DE360B"/>
    <w:p w14:paraId="67EA4376" w14:textId="77777777" w:rsidR="00B2667E" w:rsidRDefault="00B2667E" w:rsidP="00DE360B"/>
    <w:p w14:paraId="212AE328" w14:textId="77777777" w:rsidR="00B2667E" w:rsidRPr="00266FDB" w:rsidRDefault="00B2667E" w:rsidP="00DE360B">
      <w:pPr>
        <w:pStyle w:val="Heading3"/>
      </w:pPr>
      <w:r>
        <w:t>t_12</w:t>
      </w:r>
    </w:p>
    <w:p w14:paraId="05592E7B" w14:textId="77777777" w:rsidR="007E0B6B" w:rsidRDefault="007E0B6B" w:rsidP="00DE360B">
      <w:pPr>
        <w:jc w:val="both"/>
        <w:rPr>
          <w:i/>
        </w:rPr>
      </w:pPr>
    </w:p>
    <w:tbl>
      <w:tblPr>
        <w:tblW w:w="81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042"/>
        <w:gridCol w:w="816"/>
      </w:tblGrid>
      <w:tr w:rsidR="005D10B6" w:rsidRPr="00C04709" w14:paraId="79F3320C" w14:textId="77777777" w:rsidTr="00C35EA7">
        <w:trPr>
          <w:jc w:val="center"/>
        </w:trPr>
        <w:tc>
          <w:tcPr>
            <w:tcW w:w="1516" w:type="dxa"/>
          </w:tcPr>
          <w:p w14:paraId="4958D9F5" w14:textId="77777777" w:rsidR="00B2667E" w:rsidRPr="00C35EA7" w:rsidRDefault="00B2667E"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70AE6B76" w14:textId="77777777" w:rsidR="00B2667E" w:rsidRPr="00C35EA7" w:rsidRDefault="00B2667E" w:rsidP="00DE360B">
            <w:pPr>
              <w:rPr>
                <w:rFonts w:ascii="Courier New" w:hAnsi="Courier New" w:cs="Courier New"/>
                <w:sz w:val="20"/>
                <w:szCs w:val="18"/>
              </w:rPr>
            </w:pPr>
          </w:p>
        </w:tc>
        <w:tc>
          <w:tcPr>
            <w:tcW w:w="1070" w:type="dxa"/>
          </w:tcPr>
          <w:p w14:paraId="6E5D7770" w14:textId="77777777" w:rsidR="00B2667E" w:rsidRPr="00C35EA7" w:rsidRDefault="00B2667E" w:rsidP="00DE360B">
            <w:pPr>
              <w:rPr>
                <w:rFonts w:ascii="Courier New" w:hAnsi="Courier New" w:cs="Courier New"/>
                <w:sz w:val="20"/>
                <w:szCs w:val="18"/>
              </w:rPr>
            </w:pPr>
          </w:p>
        </w:tc>
        <w:tc>
          <w:tcPr>
            <w:tcW w:w="1510" w:type="dxa"/>
          </w:tcPr>
          <w:p w14:paraId="12BC0158" w14:textId="77777777" w:rsidR="00B2667E" w:rsidRPr="00C35EA7" w:rsidRDefault="00B2667E" w:rsidP="00DE360B">
            <w:pPr>
              <w:rPr>
                <w:rFonts w:ascii="Courier New" w:hAnsi="Courier New" w:cs="Courier New"/>
                <w:sz w:val="20"/>
                <w:szCs w:val="18"/>
              </w:rPr>
            </w:pPr>
          </w:p>
        </w:tc>
        <w:tc>
          <w:tcPr>
            <w:tcW w:w="2042" w:type="dxa"/>
          </w:tcPr>
          <w:p w14:paraId="518C57F9" w14:textId="77777777" w:rsidR="00B2667E" w:rsidRPr="00C35EA7" w:rsidRDefault="00B2667E" w:rsidP="00DE360B">
            <w:pPr>
              <w:rPr>
                <w:rFonts w:ascii="Courier New" w:hAnsi="Courier New" w:cs="Courier New"/>
                <w:sz w:val="20"/>
                <w:szCs w:val="18"/>
              </w:rPr>
            </w:pPr>
          </w:p>
        </w:tc>
        <w:tc>
          <w:tcPr>
            <w:tcW w:w="816" w:type="dxa"/>
          </w:tcPr>
          <w:p w14:paraId="1017BE7B" w14:textId="77777777" w:rsidR="00B2667E" w:rsidRPr="00C35EA7" w:rsidRDefault="00B2667E" w:rsidP="00DE360B">
            <w:pPr>
              <w:rPr>
                <w:rFonts w:ascii="Courier New" w:hAnsi="Courier New" w:cs="Courier New"/>
                <w:sz w:val="20"/>
                <w:szCs w:val="18"/>
              </w:rPr>
            </w:pPr>
          </w:p>
        </w:tc>
      </w:tr>
      <w:tr w:rsidR="005D10B6" w:rsidRPr="00C04709" w14:paraId="432CFDAE" w14:textId="77777777" w:rsidTr="00C35EA7">
        <w:trPr>
          <w:jc w:val="center"/>
        </w:trPr>
        <w:tc>
          <w:tcPr>
            <w:tcW w:w="1516" w:type="dxa"/>
          </w:tcPr>
          <w:p w14:paraId="01D3ED80" w14:textId="77777777" w:rsidR="00B2667E" w:rsidRPr="00C35EA7" w:rsidRDefault="00B2667E" w:rsidP="00C35EA7">
            <w:pPr>
              <w:jc w:val="center"/>
              <w:rPr>
                <w:szCs w:val="18"/>
              </w:rPr>
            </w:pPr>
            <w:r w:rsidRPr="00C35EA7">
              <w:rPr>
                <w:szCs w:val="18"/>
              </w:rPr>
              <w:t>site</w:t>
            </w:r>
          </w:p>
        </w:tc>
        <w:tc>
          <w:tcPr>
            <w:tcW w:w="1176" w:type="dxa"/>
          </w:tcPr>
          <w:p w14:paraId="3A4AF3C9" w14:textId="77777777" w:rsidR="00B2667E" w:rsidRPr="00C35EA7" w:rsidRDefault="00B2667E" w:rsidP="00C35EA7">
            <w:pPr>
              <w:jc w:val="center"/>
              <w:rPr>
                <w:szCs w:val="18"/>
              </w:rPr>
            </w:pPr>
            <w:r w:rsidRPr="00C35EA7">
              <w:rPr>
                <w:szCs w:val="18"/>
              </w:rPr>
              <w:t>structure</w:t>
            </w:r>
          </w:p>
        </w:tc>
        <w:tc>
          <w:tcPr>
            <w:tcW w:w="1070" w:type="dxa"/>
          </w:tcPr>
          <w:p w14:paraId="687726E8" w14:textId="77777777" w:rsidR="00B2667E" w:rsidRPr="00C35EA7" w:rsidRDefault="00B2667E" w:rsidP="00C35EA7">
            <w:pPr>
              <w:jc w:val="center"/>
              <w:rPr>
                <w:szCs w:val="18"/>
              </w:rPr>
            </w:pPr>
            <w:r w:rsidRPr="00C35EA7">
              <w:rPr>
                <w:szCs w:val="18"/>
              </w:rPr>
              <w:t>numero</w:t>
            </w:r>
          </w:p>
        </w:tc>
        <w:tc>
          <w:tcPr>
            <w:tcW w:w="1510" w:type="dxa"/>
          </w:tcPr>
          <w:p w14:paraId="3E1C8EAA" w14:textId="77777777" w:rsidR="00B2667E" w:rsidRPr="00C35EA7" w:rsidRDefault="00B2667E" w:rsidP="00C35EA7">
            <w:pPr>
              <w:jc w:val="center"/>
              <w:rPr>
                <w:szCs w:val="18"/>
              </w:rPr>
            </w:pPr>
            <w:r w:rsidRPr="00C35EA7">
              <w:rPr>
                <w:szCs w:val="18"/>
              </w:rPr>
              <w:t>objet</w:t>
            </w:r>
          </w:p>
        </w:tc>
        <w:tc>
          <w:tcPr>
            <w:tcW w:w="2042" w:type="dxa"/>
          </w:tcPr>
          <w:p w14:paraId="6899D750" w14:textId="77777777" w:rsidR="00B2667E" w:rsidRPr="00C35EA7" w:rsidRDefault="00B2667E" w:rsidP="00C35EA7">
            <w:pPr>
              <w:jc w:val="center"/>
              <w:rPr>
                <w:szCs w:val="18"/>
              </w:rPr>
            </w:pPr>
            <w:r w:rsidRPr="00C35EA7">
              <w:rPr>
                <w:szCs w:val="18"/>
              </w:rPr>
              <w:t>description</w:t>
            </w:r>
          </w:p>
        </w:tc>
        <w:tc>
          <w:tcPr>
            <w:tcW w:w="816" w:type="dxa"/>
          </w:tcPr>
          <w:p w14:paraId="70E603CF" w14:textId="77777777" w:rsidR="00B2667E" w:rsidRPr="00C35EA7" w:rsidRDefault="00B2667E" w:rsidP="00C35EA7">
            <w:pPr>
              <w:jc w:val="center"/>
              <w:rPr>
                <w:szCs w:val="18"/>
              </w:rPr>
            </w:pPr>
            <w:r w:rsidRPr="00C35EA7">
              <w:rPr>
                <w:szCs w:val="18"/>
              </w:rPr>
              <w:t>BIB</w:t>
            </w:r>
          </w:p>
        </w:tc>
      </w:tr>
      <w:tr w:rsidR="005D10B6" w:rsidRPr="00C04709" w14:paraId="4233287B" w14:textId="77777777" w:rsidTr="00C35EA7">
        <w:trPr>
          <w:jc w:val="center"/>
        </w:trPr>
        <w:tc>
          <w:tcPr>
            <w:tcW w:w="1516" w:type="dxa"/>
          </w:tcPr>
          <w:p w14:paraId="300CE231" w14:textId="77777777" w:rsidR="00B2667E" w:rsidRPr="00C35EA7" w:rsidRDefault="00B2667E" w:rsidP="00DE360B">
            <w:pPr>
              <w:rPr>
                <w:szCs w:val="18"/>
              </w:rPr>
            </w:pPr>
            <w:r w:rsidRPr="00C35EA7">
              <w:rPr>
                <w:szCs w:val="18"/>
              </w:rPr>
              <w:t>Moulin (Le)</w:t>
            </w:r>
          </w:p>
        </w:tc>
        <w:tc>
          <w:tcPr>
            <w:tcW w:w="1176" w:type="dxa"/>
          </w:tcPr>
          <w:p w14:paraId="794E2D71" w14:textId="77777777" w:rsidR="00B2667E" w:rsidRPr="00C35EA7" w:rsidRDefault="00B2667E" w:rsidP="00DE360B">
            <w:pPr>
              <w:rPr>
                <w:szCs w:val="18"/>
              </w:rPr>
            </w:pPr>
            <w:r>
              <w:t>t_12</w:t>
            </w:r>
          </w:p>
        </w:tc>
        <w:tc>
          <w:tcPr>
            <w:tcW w:w="1070" w:type="dxa"/>
          </w:tcPr>
          <w:p w14:paraId="4732385E" w14:textId="77777777" w:rsidR="00B2667E" w:rsidRPr="00C35EA7" w:rsidRDefault="00B2667E" w:rsidP="00DE360B">
            <w:pPr>
              <w:rPr>
                <w:szCs w:val="18"/>
              </w:rPr>
            </w:pPr>
            <w:r w:rsidRPr="00C35EA7">
              <w:rPr>
                <w:szCs w:val="18"/>
              </w:rPr>
              <w:t>15115</w:t>
            </w:r>
          </w:p>
        </w:tc>
        <w:tc>
          <w:tcPr>
            <w:tcW w:w="1510" w:type="dxa"/>
          </w:tcPr>
          <w:p w14:paraId="6CA952C6" w14:textId="77777777" w:rsidR="00B2667E" w:rsidRPr="00B2667E" w:rsidRDefault="00B2667E" w:rsidP="00C35EA7">
            <w:pPr>
              <w:jc w:val="both"/>
            </w:pPr>
            <w:r>
              <w:t>AA-2111-m</w:t>
            </w:r>
          </w:p>
        </w:tc>
        <w:tc>
          <w:tcPr>
            <w:tcW w:w="2042" w:type="dxa"/>
          </w:tcPr>
          <w:p w14:paraId="36D973F6" w14:textId="77777777" w:rsidR="00B2667E" w:rsidRPr="00C35EA7" w:rsidRDefault="00B2667E" w:rsidP="00DE360B">
            <w:pPr>
              <w:rPr>
                <w:szCs w:val="18"/>
              </w:rPr>
            </w:pPr>
            <w:r>
              <w:t>épingle en bronze</w:t>
            </w:r>
          </w:p>
        </w:tc>
        <w:tc>
          <w:tcPr>
            <w:tcW w:w="816" w:type="dxa"/>
          </w:tcPr>
          <w:p w14:paraId="4F426BEC" w14:textId="77777777" w:rsidR="00B2667E" w:rsidRPr="00C35EA7" w:rsidRDefault="00B2667E" w:rsidP="00DE360B">
            <w:pPr>
              <w:rPr>
                <w:szCs w:val="18"/>
              </w:rPr>
            </w:pPr>
            <w:r w:rsidRPr="00C35EA7">
              <w:rPr>
                <w:szCs w:val="18"/>
              </w:rPr>
              <w:t>1833</w:t>
            </w:r>
          </w:p>
        </w:tc>
      </w:tr>
      <w:tr w:rsidR="005D10B6" w:rsidRPr="00C04709" w14:paraId="743AD515" w14:textId="77777777" w:rsidTr="00C35EA7">
        <w:trPr>
          <w:jc w:val="center"/>
        </w:trPr>
        <w:tc>
          <w:tcPr>
            <w:tcW w:w="1516" w:type="dxa"/>
          </w:tcPr>
          <w:p w14:paraId="3FA4D82A" w14:textId="77777777" w:rsidR="00FC53B6" w:rsidRPr="00C35EA7" w:rsidRDefault="00FC53B6" w:rsidP="00DE360B">
            <w:pPr>
              <w:rPr>
                <w:szCs w:val="18"/>
              </w:rPr>
            </w:pPr>
            <w:r w:rsidRPr="00C35EA7">
              <w:rPr>
                <w:szCs w:val="18"/>
              </w:rPr>
              <w:t>Moulin (Le)</w:t>
            </w:r>
          </w:p>
        </w:tc>
        <w:tc>
          <w:tcPr>
            <w:tcW w:w="1176" w:type="dxa"/>
          </w:tcPr>
          <w:p w14:paraId="3205A929" w14:textId="77777777" w:rsidR="00FC53B6" w:rsidRPr="00C35EA7" w:rsidRDefault="00FC53B6" w:rsidP="00DE360B">
            <w:pPr>
              <w:rPr>
                <w:szCs w:val="18"/>
              </w:rPr>
            </w:pPr>
            <w:r>
              <w:t>t_</w:t>
            </w:r>
            <w:r w:rsidR="005A5665">
              <w:t>12</w:t>
            </w:r>
          </w:p>
        </w:tc>
        <w:tc>
          <w:tcPr>
            <w:tcW w:w="1070" w:type="dxa"/>
          </w:tcPr>
          <w:p w14:paraId="1E3764EF" w14:textId="77777777" w:rsidR="00FC53B6" w:rsidRPr="00C35EA7" w:rsidRDefault="00FC53B6" w:rsidP="00DE360B">
            <w:pPr>
              <w:rPr>
                <w:szCs w:val="18"/>
              </w:rPr>
            </w:pPr>
            <w:r w:rsidRPr="00C35EA7">
              <w:rPr>
                <w:szCs w:val="18"/>
              </w:rPr>
              <w:t>15114</w:t>
            </w:r>
          </w:p>
        </w:tc>
        <w:tc>
          <w:tcPr>
            <w:tcW w:w="1510" w:type="dxa"/>
          </w:tcPr>
          <w:p w14:paraId="4E27F2E6" w14:textId="77777777" w:rsidR="00FC53B6" w:rsidRPr="00B2667E" w:rsidRDefault="00FC53B6" w:rsidP="00DE360B">
            <w:r>
              <w:t>AA-9111-m</w:t>
            </w:r>
          </w:p>
        </w:tc>
        <w:tc>
          <w:tcPr>
            <w:tcW w:w="2042" w:type="dxa"/>
          </w:tcPr>
          <w:p w14:paraId="6D9E45BB" w14:textId="77777777" w:rsidR="00FC53B6" w:rsidRPr="00C35EA7" w:rsidRDefault="00FC53B6" w:rsidP="00DE360B">
            <w:pPr>
              <w:rPr>
                <w:szCs w:val="18"/>
              </w:rPr>
            </w:pPr>
            <w:r>
              <w:t>épingle en bronze</w:t>
            </w:r>
          </w:p>
        </w:tc>
        <w:tc>
          <w:tcPr>
            <w:tcW w:w="816" w:type="dxa"/>
          </w:tcPr>
          <w:p w14:paraId="6BE61184" w14:textId="77777777" w:rsidR="00FC53B6" w:rsidRPr="00C35EA7" w:rsidRDefault="00FC53B6" w:rsidP="00DE360B">
            <w:pPr>
              <w:rPr>
                <w:szCs w:val="18"/>
              </w:rPr>
            </w:pPr>
            <w:r w:rsidRPr="00C35EA7">
              <w:rPr>
                <w:szCs w:val="18"/>
              </w:rPr>
              <w:t>1833</w:t>
            </w:r>
          </w:p>
        </w:tc>
      </w:tr>
    </w:tbl>
    <w:p w14:paraId="100D88A2" w14:textId="77777777" w:rsidR="00FC53B6" w:rsidRDefault="00FC53B6" w:rsidP="00DE360B">
      <w:pPr>
        <w:jc w:val="both"/>
        <w:rPr>
          <w:i/>
        </w:rPr>
      </w:pPr>
    </w:p>
    <w:p w14:paraId="723F6805" w14:textId="77777777" w:rsidR="00B2667E" w:rsidRDefault="00B2667E" w:rsidP="00DE360B">
      <w:pPr>
        <w:jc w:val="both"/>
        <w:rPr>
          <w:i/>
        </w:rPr>
      </w:pPr>
    </w:p>
    <w:p w14:paraId="0586785D" w14:textId="77777777" w:rsidR="007E0B6B" w:rsidRPr="00B43F5B" w:rsidRDefault="009E4276" w:rsidP="00DE360B">
      <w:pPr>
        <w:pStyle w:val="Heading3"/>
      </w:pPr>
      <w:bookmarkStart w:id="2301" w:name="Sit_Mailhac_Moulin_t13"/>
      <w:r>
        <w:t>t_</w:t>
      </w:r>
      <w:r w:rsidR="007E0B6B">
        <w:t>13</w:t>
      </w:r>
    </w:p>
    <w:bookmarkEnd w:id="2301"/>
    <w:p w14:paraId="12C434AC" w14:textId="77777777" w:rsidR="00BD78FD" w:rsidRDefault="00BD78FD" w:rsidP="00DE360B"/>
    <w:p w14:paraId="0C255665" w14:textId="77777777" w:rsidR="00D9183E" w:rsidRPr="0032190F" w:rsidRDefault="00D9183E" w:rsidP="00DE360B">
      <w:pPr>
        <w:rPr>
          <w:lang w:val="fr-FR"/>
        </w:rPr>
      </w:pPr>
      <w:r w:rsidRPr="0032190F">
        <w:rPr>
          <w:lang w:val="fr-FR"/>
        </w:rPr>
        <w:t>Le mobilier de cette sépulture est ubiquiste (BIB Réunion T. Lachenal, L. Bourdajaud, 2016)</w:t>
      </w:r>
    </w:p>
    <w:p w14:paraId="0F70251B" w14:textId="77777777" w:rsidR="00D9183E" w:rsidRPr="0032190F" w:rsidRDefault="00D9183E" w:rsidP="00DE360B">
      <w:pPr>
        <w:rPr>
          <w:lang w:val="fr-FR"/>
        </w:rPr>
      </w:pPr>
    </w:p>
    <w:p w14:paraId="5C4C2A10" w14:textId="320A5B2D" w:rsidR="0025362A" w:rsidRDefault="007E0B6B" w:rsidP="00DE360B">
      <w:pPr>
        <w:jc w:val="both"/>
      </w:pPr>
      <w:r w:rsidRPr="0032190F">
        <w:rPr>
          <w:lang w:val="fr-FR"/>
        </w:rPr>
        <w:t xml:space="preserve">n° 2 : grande tasse en poterie brunâtre grossière assez effritée et déformée par la pression des terres. Le décor, un </w:t>
      </w:r>
      <w:hyperlink r:id="rId5389" w:anchor="Cul_Proto_Art_TAC_T_g_meandre" w:history="1">
        <w:r w:rsidR="00B52DC2" w:rsidRPr="0032190F">
          <w:rPr>
            <w:rStyle w:val="Hyperlink"/>
            <w:lang w:val="fr-FR"/>
          </w:rPr>
          <w:t>méandre</w:t>
        </w:r>
      </w:hyperlink>
      <w:r w:rsidR="00B52DC2" w:rsidRPr="0032190F">
        <w:rPr>
          <w:lang w:val="fr-FR"/>
        </w:rPr>
        <w:t xml:space="preserve"> </w:t>
      </w:r>
      <w:r w:rsidRPr="0032190F">
        <w:rPr>
          <w:lang w:val="fr-FR"/>
        </w:rPr>
        <w:t xml:space="preserve">encerclant le vase à la hauteur de l’anse, était tracé grossièrement avec un poinçon à pointe mousse. L’anse était déjà cassée avant le dépôt du vase dans la tombe. </w:t>
      </w:r>
      <w:r>
        <w:t xml:space="preserve">H : 0,10 m ; Do : 0,14 m ; Db : </w:t>
      </w:r>
      <w:r w:rsidR="00C04709">
        <w:t>0,075 m. (BIB 1833)</w:t>
      </w:r>
    </w:p>
    <w:p w14:paraId="70F69CEC" w14:textId="77777777" w:rsidR="00266FDB" w:rsidRDefault="00266FDB" w:rsidP="00DE360B">
      <w:pPr>
        <w:jc w:val="both"/>
      </w:pPr>
    </w:p>
    <w:tbl>
      <w:tblPr>
        <w:tblW w:w="80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41"/>
        <w:gridCol w:w="1035"/>
        <w:gridCol w:w="1270"/>
        <w:gridCol w:w="1403"/>
        <w:gridCol w:w="1723"/>
      </w:tblGrid>
      <w:tr w:rsidR="005D10B6" w:rsidRPr="00C04709" w14:paraId="0F7AE41D" w14:textId="77777777" w:rsidTr="00C35EA7">
        <w:trPr>
          <w:jc w:val="center"/>
        </w:trPr>
        <w:tc>
          <w:tcPr>
            <w:tcW w:w="1516" w:type="dxa"/>
          </w:tcPr>
          <w:p w14:paraId="3FEF0644" w14:textId="77777777" w:rsidR="00266FDB" w:rsidRPr="00C35EA7" w:rsidRDefault="00266FDB"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41" w:type="dxa"/>
          </w:tcPr>
          <w:p w14:paraId="4FD03458" w14:textId="77777777" w:rsidR="00266FDB" w:rsidRPr="00C35EA7" w:rsidRDefault="00266FDB" w:rsidP="00DE360B">
            <w:pPr>
              <w:rPr>
                <w:rFonts w:ascii="Courier New" w:hAnsi="Courier New" w:cs="Courier New"/>
                <w:sz w:val="20"/>
                <w:szCs w:val="18"/>
              </w:rPr>
            </w:pPr>
          </w:p>
        </w:tc>
        <w:tc>
          <w:tcPr>
            <w:tcW w:w="1035" w:type="dxa"/>
          </w:tcPr>
          <w:p w14:paraId="0175056A" w14:textId="77777777" w:rsidR="00266FDB" w:rsidRPr="00C35EA7" w:rsidRDefault="00266FDB" w:rsidP="00DE360B">
            <w:pPr>
              <w:rPr>
                <w:rFonts w:ascii="Courier New" w:hAnsi="Courier New" w:cs="Courier New"/>
                <w:sz w:val="20"/>
                <w:szCs w:val="18"/>
              </w:rPr>
            </w:pPr>
          </w:p>
        </w:tc>
        <w:tc>
          <w:tcPr>
            <w:tcW w:w="1270" w:type="dxa"/>
          </w:tcPr>
          <w:p w14:paraId="015D6723" w14:textId="77777777" w:rsidR="00266FDB" w:rsidRPr="00C35EA7" w:rsidRDefault="00266FDB" w:rsidP="00DE360B">
            <w:pPr>
              <w:rPr>
                <w:rFonts w:ascii="Courier New" w:hAnsi="Courier New" w:cs="Courier New"/>
                <w:sz w:val="20"/>
                <w:szCs w:val="18"/>
              </w:rPr>
            </w:pPr>
          </w:p>
        </w:tc>
        <w:tc>
          <w:tcPr>
            <w:tcW w:w="1403" w:type="dxa"/>
          </w:tcPr>
          <w:p w14:paraId="774A62F5" w14:textId="77777777" w:rsidR="00266FDB" w:rsidRPr="00C35EA7" w:rsidRDefault="00266FDB" w:rsidP="00DE360B">
            <w:pPr>
              <w:rPr>
                <w:rFonts w:ascii="Courier New" w:hAnsi="Courier New" w:cs="Courier New"/>
                <w:sz w:val="20"/>
                <w:szCs w:val="18"/>
              </w:rPr>
            </w:pPr>
          </w:p>
        </w:tc>
        <w:tc>
          <w:tcPr>
            <w:tcW w:w="1723" w:type="dxa"/>
          </w:tcPr>
          <w:p w14:paraId="7BC35403" w14:textId="77777777" w:rsidR="00266FDB" w:rsidRPr="00C35EA7" w:rsidRDefault="00266FDB" w:rsidP="00DE360B">
            <w:pPr>
              <w:rPr>
                <w:rFonts w:ascii="Courier New" w:hAnsi="Courier New" w:cs="Courier New"/>
                <w:sz w:val="20"/>
                <w:szCs w:val="18"/>
              </w:rPr>
            </w:pPr>
          </w:p>
        </w:tc>
      </w:tr>
      <w:tr w:rsidR="005D10B6" w:rsidRPr="00C04709" w14:paraId="35CC6E57" w14:textId="77777777" w:rsidTr="00C35EA7">
        <w:trPr>
          <w:jc w:val="center"/>
        </w:trPr>
        <w:tc>
          <w:tcPr>
            <w:tcW w:w="1516" w:type="dxa"/>
          </w:tcPr>
          <w:p w14:paraId="788DEB19" w14:textId="77777777" w:rsidR="00266FDB" w:rsidRPr="00C35EA7" w:rsidRDefault="00266FDB" w:rsidP="00C35EA7">
            <w:pPr>
              <w:jc w:val="center"/>
              <w:rPr>
                <w:szCs w:val="18"/>
              </w:rPr>
            </w:pPr>
            <w:r w:rsidRPr="00C35EA7">
              <w:rPr>
                <w:szCs w:val="18"/>
              </w:rPr>
              <w:t>site</w:t>
            </w:r>
          </w:p>
        </w:tc>
        <w:tc>
          <w:tcPr>
            <w:tcW w:w="1141" w:type="dxa"/>
          </w:tcPr>
          <w:p w14:paraId="7781119E" w14:textId="77777777" w:rsidR="00266FDB" w:rsidRPr="00C35EA7" w:rsidRDefault="00266FDB" w:rsidP="00C35EA7">
            <w:pPr>
              <w:jc w:val="center"/>
              <w:rPr>
                <w:szCs w:val="18"/>
              </w:rPr>
            </w:pPr>
            <w:r w:rsidRPr="00C35EA7">
              <w:rPr>
                <w:szCs w:val="18"/>
              </w:rPr>
              <w:t>structure</w:t>
            </w:r>
          </w:p>
        </w:tc>
        <w:tc>
          <w:tcPr>
            <w:tcW w:w="1035" w:type="dxa"/>
          </w:tcPr>
          <w:p w14:paraId="2D8DDE33" w14:textId="77777777" w:rsidR="00266FDB" w:rsidRPr="00C35EA7" w:rsidRDefault="00266FDB" w:rsidP="00C35EA7">
            <w:pPr>
              <w:jc w:val="center"/>
              <w:rPr>
                <w:szCs w:val="18"/>
              </w:rPr>
            </w:pPr>
            <w:r w:rsidRPr="00C35EA7">
              <w:rPr>
                <w:szCs w:val="18"/>
              </w:rPr>
              <w:t>numero</w:t>
            </w:r>
          </w:p>
        </w:tc>
        <w:tc>
          <w:tcPr>
            <w:tcW w:w="1270" w:type="dxa"/>
          </w:tcPr>
          <w:p w14:paraId="3692117C" w14:textId="77777777" w:rsidR="00266FDB" w:rsidRPr="00C35EA7" w:rsidRDefault="00266FDB" w:rsidP="00C35EA7">
            <w:pPr>
              <w:jc w:val="center"/>
              <w:rPr>
                <w:szCs w:val="18"/>
              </w:rPr>
            </w:pPr>
            <w:r w:rsidRPr="00C35EA7">
              <w:rPr>
                <w:szCs w:val="18"/>
              </w:rPr>
              <w:t>objet</w:t>
            </w:r>
          </w:p>
        </w:tc>
        <w:tc>
          <w:tcPr>
            <w:tcW w:w="1403" w:type="dxa"/>
          </w:tcPr>
          <w:p w14:paraId="1CB59C6A" w14:textId="77777777" w:rsidR="00266FDB" w:rsidRPr="00C35EA7" w:rsidRDefault="00266FDB" w:rsidP="00C35EA7">
            <w:pPr>
              <w:jc w:val="center"/>
              <w:rPr>
                <w:szCs w:val="18"/>
              </w:rPr>
            </w:pPr>
            <w:r w:rsidRPr="00C35EA7">
              <w:rPr>
                <w:szCs w:val="18"/>
              </w:rPr>
              <w:t>description</w:t>
            </w:r>
          </w:p>
        </w:tc>
        <w:tc>
          <w:tcPr>
            <w:tcW w:w="1723" w:type="dxa"/>
          </w:tcPr>
          <w:p w14:paraId="7E3E443A" w14:textId="77777777" w:rsidR="00266FDB" w:rsidRPr="00C35EA7" w:rsidRDefault="00266FDB" w:rsidP="00C35EA7">
            <w:pPr>
              <w:jc w:val="center"/>
              <w:rPr>
                <w:szCs w:val="18"/>
              </w:rPr>
            </w:pPr>
            <w:r w:rsidRPr="00C35EA7">
              <w:rPr>
                <w:szCs w:val="18"/>
              </w:rPr>
              <w:t>BIB</w:t>
            </w:r>
          </w:p>
        </w:tc>
      </w:tr>
      <w:tr w:rsidR="005D10B6" w:rsidRPr="00C04709" w14:paraId="379F8095" w14:textId="77777777" w:rsidTr="00C35EA7">
        <w:trPr>
          <w:jc w:val="center"/>
        </w:trPr>
        <w:tc>
          <w:tcPr>
            <w:tcW w:w="1516" w:type="dxa"/>
          </w:tcPr>
          <w:p w14:paraId="7EB1D073" w14:textId="77777777" w:rsidR="00266FDB" w:rsidRPr="00C35EA7" w:rsidRDefault="00266FDB" w:rsidP="00DE360B">
            <w:pPr>
              <w:rPr>
                <w:szCs w:val="18"/>
              </w:rPr>
            </w:pPr>
            <w:r w:rsidRPr="00C35EA7">
              <w:rPr>
                <w:szCs w:val="18"/>
              </w:rPr>
              <w:t>Moulin (Le)</w:t>
            </w:r>
          </w:p>
        </w:tc>
        <w:tc>
          <w:tcPr>
            <w:tcW w:w="1141" w:type="dxa"/>
          </w:tcPr>
          <w:p w14:paraId="0696CB9C" w14:textId="77777777" w:rsidR="00266FDB" w:rsidRPr="00C35EA7" w:rsidRDefault="00266FDB" w:rsidP="00DE360B">
            <w:pPr>
              <w:rPr>
                <w:szCs w:val="18"/>
              </w:rPr>
            </w:pPr>
            <w:r>
              <w:t>t_13</w:t>
            </w:r>
          </w:p>
        </w:tc>
        <w:tc>
          <w:tcPr>
            <w:tcW w:w="1035" w:type="dxa"/>
          </w:tcPr>
          <w:p w14:paraId="620DCEA6" w14:textId="77777777" w:rsidR="00266FDB" w:rsidRPr="00C35EA7" w:rsidRDefault="00266FDB" w:rsidP="00DE360B">
            <w:pPr>
              <w:rPr>
                <w:szCs w:val="18"/>
              </w:rPr>
            </w:pPr>
          </w:p>
        </w:tc>
        <w:tc>
          <w:tcPr>
            <w:tcW w:w="1270" w:type="dxa"/>
          </w:tcPr>
          <w:p w14:paraId="46BDB23C" w14:textId="77777777" w:rsidR="00266FDB" w:rsidRPr="00872651" w:rsidRDefault="00266FDB" w:rsidP="00DE360B">
            <w:r w:rsidRPr="00C35EA7">
              <w:rPr>
                <w:szCs w:val="18"/>
              </w:rPr>
              <w:t>J/A</w:t>
            </w:r>
          </w:p>
        </w:tc>
        <w:tc>
          <w:tcPr>
            <w:tcW w:w="1403" w:type="dxa"/>
          </w:tcPr>
          <w:p w14:paraId="766B9244" w14:textId="77777777" w:rsidR="00266FDB" w:rsidRPr="00C35EA7" w:rsidRDefault="00266FDB" w:rsidP="00DE360B">
            <w:pPr>
              <w:rPr>
                <w:szCs w:val="18"/>
              </w:rPr>
            </w:pPr>
            <w:r w:rsidRPr="00C35EA7">
              <w:rPr>
                <w:szCs w:val="18"/>
              </w:rPr>
              <w:t>défunt</w:t>
            </w:r>
          </w:p>
        </w:tc>
        <w:tc>
          <w:tcPr>
            <w:tcW w:w="1723" w:type="dxa"/>
          </w:tcPr>
          <w:p w14:paraId="17D73F2E" w14:textId="77777777" w:rsidR="00266FDB" w:rsidRPr="00C35EA7" w:rsidRDefault="00266FDB" w:rsidP="00DE360B">
            <w:pPr>
              <w:rPr>
                <w:szCs w:val="18"/>
              </w:rPr>
            </w:pPr>
            <w:r>
              <w:t>L. Bourdajaud</w:t>
            </w:r>
          </w:p>
        </w:tc>
      </w:tr>
    </w:tbl>
    <w:p w14:paraId="7D14A8CB" w14:textId="77777777" w:rsidR="00266FDB" w:rsidRDefault="00266FDB" w:rsidP="00DE360B">
      <w:pPr>
        <w:jc w:val="both"/>
      </w:pPr>
    </w:p>
    <w:p w14:paraId="1C9C7DB1" w14:textId="77777777" w:rsidR="00266FDB" w:rsidRDefault="00266FDB" w:rsidP="00DE360B">
      <w:pPr>
        <w:pStyle w:val="Heading3"/>
      </w:pPr>
      <w:r>
        <w:t>t_14</w:t>
      </w:r>
    </w:p>
    <w:p w14:paraId="3A8EB236" w14:textId="77777777" w:rsidR="00266FDB" w:rsidRDefault="00266FDB" w:rsidP="00DE360B"/>
    <w:tbl>
      <w:tblPr>
        <w:tblW w:w="83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41"/>
        <w:gridCol w:w="1035"/>
        <w:gridCol w:w="1510"/>
        <w:gridCol w:w="1403"/>
        <w:gridCol w:w="1723"/>
      </w:tblGrid>
      <w:tr w:rsidR="005D10B6" w:rsidRPr="00C04709" w14:paraId="54FC16E3" w14:textId="77777777" w:rsidTr="00C35EA7">
        <w:trPr>
          <w:jc w:val="center"/>
        </w:trPr>
        <w:tc>
          <w:tcPr>
            <w:tcW w:w="1516" w:type="dxa"/>
          </w:tcPr>
          <w:p w14:paraId="0F57A354" w14:textId="77777777" w:rsidR="00266FDB" w:rsidRPr="00C35EA7" w:rsidRDefault="00266FDB"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41" w:type="dxa"/>
          </w:tcPr>
          <w:p w14:paraId="30217B99" w14:textId="77777777" w:rsidR="00266FDB" w:rsidRPr="00C35EA7" w:rsidRDefault="00266FDB" w:rsidP="00DE360B">
            <w:pPr>
              <w:rPr>
                <w:rFonts w:ascii="Courier New" w:hAnsi="Courier New" w:cs="Courier New"/>
                <w:sz w:val="20"/>
                <w:szCs w:val="18"/>
              </w:rPr>
            </w:pPr>
          </w:p>
        </w:tc>
        <w:tc>
          <w:tcPr>
            <w:tcW w:w="1035" w:type="dxa"/>
          </w:tcPr>
          <w:p w14:paraId="0F8F6B43" w14:textId="77777777" w:rsidR="00266FDB" w:rsidRPr="00C35EA7" w:rsidRDefault="00266FDB" w:rsidP="00DE360B">
            <w:pPr>
              <w:rPr>
                <w:rFonts w:ascii="Courier New" w:hAnsi="Courier New" w:cs="Courier New"/>
                <w:sz w:val="20"/>
                <w:szCs w:val="18"/>
              </w:rPr>
            </w:pPr>
          </w:p>
        </w:tc>
        <w:tc>
          <w:tcPr>
            <w:tcW w:w="1510" w:type="dxa"/>
          </w:tcPr>
          <w:p w14:paraId="0C12922E" w14:textId="77777777" w:rsidR="00266FDB" w:rsidRPr="00C35EA7" w:rsidRDefault="00266FDB" w:rsidP="00DE360B">
            <w:pPr>
              <w:rPr>
                <w:rFonts w:ascii="Courier New" w:hAnsi="Courier New" w:cs="Courier New"/>
                <w:sz w:val="20"/>
                <w:szCs w:val="18"/>
              </w:rPr>
            </w:pPr>
          </w:p>
        </w:tc>
        <w:tc>
          <w:tcPr>
            <w:tcW w:w="1403" w:type="dxa"/>
          </w:tcPr>
          <w:p w14:paraId="3F7EA1F6" w14:textId="77777777" w:rsidR="00266FDB" w:rsidRPr="00C35EA7" w:rsidRDefault="00266FDB" w:rsidP="00DE360B">
            <w:pPr>
              <w:rPr>
                <w:rFonts w:ascii="Courier New" w:hAnsi="Courier New" w:cs="Courier New"/>
                <w:sz w:val="20"/>
                <w:szCs w:val="18"/>
              </w:rPr>
            </w:pPr>
          </w:p>
        </w:tc>
        <w:tc>
          <w:tcPr>
            <w:tcW w:w="1723" w:type="dxa"/>
          </w:tcPr>
          <w:p w14:paraId="78183D7F" w14:textId="77777777" w:rsidR="00266FDB" w:rsidRPr="00C35EA7" w:rsidRDefault="00266FDB" w:rsidP="00DE360B">
            <w:pPr>
              <w:rPr>
                <w:rFonts w:ascii="Courier New" w:hAnsi="Courier New" w:cs="Courier New"/>
                <w:sz w:val="20"/>
                <w:szCs w:val="18"/>
              </w:rPr>
            </w:pPr>
          </w:p>
        </w:tc>
      </w:tr>
      <w:tr w:rsidR="005D10B6" w:rsidRPr="00C04709" w14:paraId="35E620FF" w14:textId="77777777" w:rsidTr="00C35EA7">
        <w:trPr>
          <w:jc w:val="center"/>
        </w:trPr>
        <w:tc>
          <w:tcPr>
            <w:tcW w:w="1516" w:type="dxa"/>
          </w:tcPr>
          <w:p w14:paraId="6606F614" w14:textId="77777777" w:rsidR="00266FDB" w:rsidRPr="00C35EA7" w:rsidRDefault="00266FDB" w:rsidP="00C35EA7">
            <w:pPr>
              <w:jc w:val="center"/>
              <w:rPr>
                <w:szCs w:val="18"/>
              </w:rPr>
            </w:pPr>
            <w:r w:rsidRPr="00C35EA7">
              <w:rPr>
                <w:szCs w:val="18"/>
              </w:rPr>
              <w:t>site</w:t>
            </w:r>
          </w:p>
        </w:tc>
        <w:tc>
          <w:tcPr>
            <w:tcW w:w="1141" w:type="dxa"/>
          </w:tcPr>
          <w:p w14:paraId="341B4185" w14:textId="77777777" w:rsidR="00266FDB" w:rsidRPr="00C35EA7" w:rsidRDefault="00266FDB" w:rsidP="00C35EA7">
            <w:pPr>
              <w:jc w:val="center"/>
              <w:rPr>
                <w:szCs w:val="18"/>
              </w:rPr>
            </w:pPr>
            <w:r w:rsidRPr="00C35EA7">
              <w:rPr>
                <w:szCs w:val="18"/>
              </w:rPr>
              <w:t>structure</w:t>
            </w:r>
          </w:p>
        </w:tc>
        <w:tc>
          <w:tcPr>
            <w:tcW w:w="1035" w:type="dxa"/>
          </w:tcPr>
          <w:p w14:paraId="14AD6682" w14:textId="77777777" w:rsidR="00266FDB" w:rsidRPr="00C35EA7" w:rsidRDefault="00266FDB" w:rsidP="00C35EA7">
            <w:pPr>
              <w:jc w:val="center"/>
              <w:rPr>
                <w:szCs w:val="18"/>
              </w:rPr>
            </w:pPr>
            <w:r w:rsidRPr="00C35EA7">
              <w:rPr>
                <w:szCs w:val="18"/>
              </w:rPr>
              <w:t>numero</w:t>
            </w:r>
          </w:p>
        </w:tc>
        <w:tc>
          <w:tcPr>
            <w:tcW w:w="1510" w:type="dxa"/>
          </w:tcPr>
          <w:p w14:paraId="5B423EE0" w14:textId="77777777" w:rsidR="00266FDB" w:rsidRPr="00C35EA7" w:rsidRDefault="00266FDB" w:rsidP="00C35EA7">
            <w:pPr>
              <w:jc w:val="center"/>
              <w:rPr>
                <w:szCs w:val="18"/>
              </w:rPr>
            </w:pPr>
            <w:r w:rsidRPr="00C35EA7">
              <w:rPr>
                <w:szCs w:val="18"/>
              </w:rPr>
              <w:t>objet</w:t>
            </w:r>
          </w:p>
        </w:tc>
        <w:tc>
          <w:tcPr>
            <w:tcW w:w="1403" w:type="dxa"/>
          </w:tcPr>
          <w:p w14:paraId="1772F351" w14:textId="77777777" w:rsidR="00266FDB" w:rsidRPr="00C35EA7" w:rsidRDefault="00266FDB" w:rsidP="00C35EA7">
            <w:pPr>
              <w:jc w:val="center"/>
              <w:rPr>
                <w:szCs w:val="18"/>
              </w:rPr>
            </w:pPr>
            <w:r w:rsidRPr="00C35EA7">
              <w:rPr>
                <w:szCs w:val="18"/>
              </w:rPr>
              <w:t>description</w:t>
            </w:r>
          </w:p>
        </w:tc>
        <w:tc>
          <w:tcPr>
            <w:tcW w:w="1723" w:type="dxa"/>
          </w:tcPr>
          <w:p w14:paraId="2FED1908" w14:textId="77777777" w:rsidR="00266FDB" w:rsidRPr="00C35EA7" w:rsidRDefault="00266FDB" w:rsidP="00C35EA7">
            <w:pPr>
              <w:jc w:val="center"/>
              <w:rPr>
                <w:szCs w:val="18"/>
              </w:rPr>
            </w:pPr>
            <w:r w:rsidRPr="00C35EA7">
              <w:rPr>
                <w:szCs w:val="18"/>
              </w:rPr>
              <w:t>BIB</w:t>
            </w:r>
          </w:p>
        </w:tc>
      </w:tr>
      <w:tr w:rsidR="005D10B6" w:rsidRPr="00C04709" w14:paraId="521E21D8" w14:textId="77777777" w:rsidTr="00C35EA7">
        <w:trPr>
          <w:jc w:val="center"/>
        </w:trPr>
        <w:tc>
          <w:tcPr>
            <w:tcW w:w="1516" w:type="dxa"/>
          </w:tcPr>
          <w:p w14:paraId="588CAF5A" w14:textId="77777777" w:rsidR="00266FDB" w:rsidRPr="00C35EA7" w:rsidRDefault="00266FDB" w:rsidP="00DE360B">
            <w:pPr>
              <w:rPr>
                <w:szCs w:val="18"/>
              </w:rPr>
            </w:pPr>
            <w:r w:rsidRPr="00C35EA7">
              <w:rPr>
                <w:szCs w:val="18"/>
              </w:rPr>
              <w:t>Moulin (Le)</w:t>
            </w:r>
          </w:p>
        </w:tc>
        <w:tc>
          <w:tcPr>
            <w:tcW w:w="1141" w:type="dxa"/>
          </w:tcPr>
          <w:p w14:paraId="282FEBEF" w14:textId="77777777" w:rsidR="00266FDB" w:rsidRPr="00C35EA7" w:rsidRDefault="00266FDB" w:rsidP="00DE360B">
            <w:pPr>
              <w:rPr>
                <w:szCs w:val="18"/>
              </w:rPr>
            </w:pPr>
            <w:r>
              <w:t>t_14</w:t>
            </w:r>
          </w:p>
        </w:tc>
        <w:tc>
          <w:tcPr>
            <w:tcW w:w="1035" w:type="dxa"/>
          </w:tcPr>
          <w:p w14:paraId="517AFA4D" w14:textId="77777777" w:rsidR="00266FDB" w:rsidRPr="00C35EA7" w:rsidRDefault="00266FDB" w:rsidP="00DE360B">
            <w:pPr>
              <w:rPr>
                <w:szCs w:val="18"/>
              </w:rPr>
            </w:pPr>
          </w:p>
        </w:tc>
        <w:tc>
          <w:tcPr>
            <w:tcW w:w="1510" w:type="dxa"/>
          </w:tcPr>
          <w:p w14:paraId="75E14AF0" w14:textId="77777777" w:rsidR="00266FDB" w:rsidRPr="00872651" w:rsidRDefault="00266FDB" w:rsidP="00DE360B">
            <w:r w:rsidRPr="00C35EA7">
              <w:rPr>
                <w:szCs w:val="18"/>
              </w:rPr>
              <w:t>A</w:t>
            </w:r>
          </w:p>
        </w:tc>
        <w:tc>
          <w:tcPr>
            <w:tcW w:w="1403" w:type="dxa"/>
          </w:tcPr>
          <w:p w14:paraId="5F04D9C3" w14:textId="77777777" w:rsidR="00266FDB" w:rsidRPr="00C35EA7" w:rsidRDefault="00266FDB" w:rsidP="00DE360B">
            <w:pPr>
              <w:rPr>
                <w:szCs w:val="18"/>
              </w:rPr>
            </w:pPr>
            <w:r w:rsidRPr="00C35EA7">
              <w:rPr>
                <w:szCs w:val="18"/>
              </w:rPr>
              <w:t>défunt</w:t>
            </w:r>
          </w:p>
        </w:tc>
        <w:tc>
          <w:tcPr>
            <w:tcW w:w="1723" w:type="dxa"/>
          </w:tcPr>
          <w:p w14:paraId="5823025A" w14:textId="77777777" w:rsidR="00266FDB" w:rsidRPr="00C35EA7" w:rsidRDefault="00266FDB" w:rsidP="00DE360B">
            <w:pPr>
              <w:rPr>
                <w:szCs w:val="18"/>
              </w:rPr>
            </w:pPr>
            <w:r>
              <w:t>L. Bourdajaud</w:t>
            </w:r>
          </w:p>
        </w:tc>
      </w:tr>
      <w:tr w:rsidR="005D10B6" w:rsidRPr="00C04709" w14:paraId="2AB68C89" w14:textId="77777777" w:rsidTr="00C35EA7">
        <w:trPr>
          <w:jc w:val="center"/>
        </w:trPr>
        <w:tc>
          <w:tcPr>
            <w:tcW w:w="1516" w:type="dxa"/>
          </w:tcPr>
          <w:p w14:paraId="69052B91" w14:textId="77777777" w:rsidR="00266FDB" w:rsidRPr="00C35EA7" w:rsidRDefault="00266FDB" w:rsidP="00DE360B">
            <w:pPr>
              <w:rPr>
                <w:szCs w:val="18"/>
              </w:rPr>
            </w:pPr>
            <w:r w:rsidRPr="00C35EA7">
              <w:rPr>
                <w:szCs w:val="18"/>
              </w:rPr>
              <w:t>Moulin (Le)</w:t>
            </w:r>
          </w:p>
        </w:tc>
        <w:tc>
          <w:tcPr>
            <w:tcW w:w="1141" w:type="dxa"/>
          </w:tcPr>
          <w:p w14:paraId="06653A30" w14:textId="77777777" w:rsidR="00266FDB" w:rsidRPr="00C35EA7" w:rsidRDefault="00266FDB" w:rsidP="00DE360B">
            <w:pPr>
              <w:rPr>
                <w:szCs w:val="18"/>
              </w:rPr>
            </w:pPr>
            <w:r>
              <w:t>t_14</w:t>
            </w:r>
          </w:p>
        </w:tc>
        <w:tc>
          <w:tcPr>
            <w:tcW w:w="1035" w:type="dxa"/>
          </w:tcPr>
          <w:p w14:paraId="7475F51D" w14:textId="77777777" w:rsidR="00266FDB" w:rsidRPr="00C35EA7" w:rsidRDefault="00266FDB" w:rsidP="00DE360B">
            <w:pPr>
              <w:rPr>
                <w:szCs w:val="18"/>
              </w:rPr>
            </w:pPr>
            <w:r w:rsidRPr="00C35EA7">
              <w:rPr>
                <w:szCs w:val="18"/>
              </w:rPr>
              <w:t>15118</w:t>
            </w:r>
          </w:p>
        </w:tc>
        <w:tc>
          <w:tcPr>
            <w:tcW w:w="1510" w:type="dxa"/>
          </w:tcPr>
          <w:p w14:paraId="6C4943C8" w14:textId="77777777" w:rsidR="00266FDB" w:rsidRPr="00C35EA7" w:rsidRDefault="00266FDB" w:rsidP="00DE360B">
            <w:pPr>
              <w:rPr>
                <w:szCs w:val="18"/>
              </w:rPr>
            </w:pPr>
            <w:r>
              <w:t>AA-2111-m</w:t>
            </w:r>
          </w:p>
        </w:tc>
        <w:tc>
          <w:tcPr>
            <w:tcW w:w="1403" w:type="dxa"/>
          </w:tcPr>
          <w:p w14:paraId="51BA3F60" w14:textId="77777777" w:rsidR="00266FDB" w:rsidRPr="00C35EA7" w:rsidRDefault="00266FDB" w:rsidP="00DE360B">
            <w:pPr>
              <w:rPr>
                <w:szCs w:val="18"/>
              </w:rPr>
            </w:pPr>
            <w:r w:rsidRPr="00C35EA7">
              <w:rPr>
                <w:szCs w:val="18"/>
              </w:rPr>
              <w:t>épingle</w:t>
            </w:r>
          </w:p>
        </w:tc>
        <w:tc>
          <w:tcPr>
            <w:tcW w:w="1723" w:type="dxa"/>
          </w:tcPr>
          <w:p w14:paraId="711E191E" w14:textId="77777777" w:rsidR="00266FDB" w:rsidRDefault="00266FDB" w:rsidP="00DE360B">
            <w:r>
              <w:t>1833</w:t>
            </w:r>
          </w:p>
        </w:tc>
      </w:tr>
      <w:tr w:rsidR="005D10B6" w:rsidRPr="00C04709" w14:paraId="4298A09D" w14:textId="77777777" w:rsidTr="00C35EA7">
        <w:trPr>
          <w:jc w:val="center"/>
        </w:trPr>
        <w:tc>
          <w:tcPr>
            <w:tcW w:w="1516" w:type="dxa"/>
          </w:tcPr>
          <w:p w14:paraId="383A2854" w14:textId="77777777" w:rsidR="00266FDB" w:rsidRPr="00C35EA7" w:rsidRDefault="00266FDB" w:rsidP="00DE360B">
            <w:pPr>
              <w:rPr>
                <w:szCs w:val="18"/>
              </w:rPr>
            </w:pPr>
            <w:r w:rsidRPr="00C35EA7">
              <w:rPr>
                <w:szCs w:val="18"/>
              </w:rPr>
              <w:t>Moulin (Le)</w:t>
            </w:r>
          </w:p>
        </w:tc>
        <w:tc>
          <w:tcPr>
            <w:tcW w:w="1141" w:type="dxa"/>
          </w:tcPr>
          <w:p w14:paraId="2A2A0013" w14:textId="77777777" w:rsidR="00266FDB" w:rsidRPr="00C35EA7" w:rsidRDefault="00266FDB" w:rsidP="00DE360B">
            <w:pPr>
              <w:rPr>
                <w:szCs w:val="18"/>
              </w:rPr>
            </w:pPr>
            <w:r>
              <w:t>t_14</w:t>
            </w:r>
          </w:p>
        </w:tc>
        <w:tc>
          <w:tcPr>
            <w:tcW w:w="1035" w:type="dxa"/>
          </w:tcPr>
          <w:p w14:paraId="28519F69" w14:textId="77777777" w:rsidR="00266FDB" w:rsidRPr="00C35EA7" w:rsidRDefault="00266FDB" w:rsidP="00DE360B">
            <w:pPr>
              <w:rPr>
                <w:szCs w:val="18"/>
              </w:rPr>
            </w:pPr>
            <w:r w:rsidRPr="00C35EA7">
              <w:rPr>
                <w:szCs w:val="18"/>
              </w:rPr>
              <w:t>10250</w:t>
            </w:r>
          </w:p>
        </w:tc>
        <w:tc>
          <w:tcPr>
            <w:tcW w:w="1510" w:type="dxa"/>
          </w:tcPr>
          <w:p w14:paraId="5E5D560F" w14:textId="77777777" w:rsidR="00266FDB" w:rsidRDefault="00266FDB" w:rsidP="00DE360B">
            <w:r>
              <w:t>CC-2147-m</w:t>
            </w:r>
          </w:p>
        </w:tc>
        <w:tc>
          <w:tcPr>
            <w:tcW w:w="1403" w:type="dxa"/>
          </w:tcPr>
          <w:p w14:paraId="3DBB7243" w14:textId="77777777" w:rsidR="00266FDB" w:rsidRPr="00C35EA7" w:rsidRDefault="00266FDB" w:rsidP="00DE360B">
            <w:pPr>
              <w:rPr>
                <w:szCs w:val="18"/>
              </w:rPr>
            </w:pPr>
            <w:r w:rsidRPr="00C35EA7">
              <w:rPr>
                <w:szCs w:val="18"/>
              </w:rPr>
              <w:t>fusaïole</w:t>
            </w:r>
          </w:p>
        </w:tc>
        <w:tc>
          <w:tcPr>
            <w:tcW w:w="1723" w:type="dxa"/>
          </w:tcPr>
          <w:p w14:paraId="5B1B54FF" w14:textId="77777777" w:rsidR="00266FDB" w:rsidRDefault="00266FDB" w:rsidP="00DE360B">
            <w:r>
              <w:t>1833</w:t>
            </w:r>
          </w:p>
        </w:tc>
      </w:tr>
    </w:tbl>
    <w:p w14:paraId="7456890A" w14:textId="77777777" w:rsidR="00266FDB" w:rsidRDefault="00266FDB" w:rsidP="00DE360B"/>
    <w:p w14:paraId="36D434F4" w14:textId="77777777" w:rsidR="0055048B" w:rsidRPr="00266FDB" w:rsidRDefault="0055048B" w:rsidP="00DE360B">
      <w:pPr>
        <w:pStyle w:val="Heading3"/>
      </w:pPr>
      <w:r>
        <w:t>t_16</w:t>
      </w:r>
    </w:p>
    <w:p w14:paraId="060032E9" w14:textId="77777777" w:rsidR="007E0B6B" w:rsidRDefault="007E0B6B" w:rsidP="00DE360B">
      <w:pPr>
        <w:jc w:val="both"/>
      </w:pPr>
    </w:p>
    <w:tbl>
      <w:tblPr>
        <w:tblW w:w="90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042"/>
        <w:gridCol w:w="1723"/>
      </w:tblGrid>
      <w:tr w:rsidR="005D10B6" w:rsidRPr="00C04709" w14:paraId="7A25FECA" w14:textId="77777777" w:rsidTr="00C35EA7">
        <w:trPr>
          <w:jc w:val="center"/>
        </w:trPr>
        <w:tc>
          <w:tcPr>
            <w:tcW w:w="1516" w:type="dxa"/>
          </w:tcPr>
          <w:p w14:paraId="50ADC5F2" w14:textId="77777777" w:rsidR="0055048B" w:rsidRPr="00C35EA7" w:rsidRDefault="0055048B" w:rsidP="00DE360B">
            <w:pPr>
              <w:rPr>
                <w:rFonts w:ascii="Courier New" w:hAnsi="Courier New" w:cs="Courier New"/>
                <w:sz w:val="20"/>
                <w:szCs w:val="18"/>
              </w:rPr>
            </w:pPr>
            <w:r w:rsidRPr="00C35EA7">
              <w:rPr>
                <w:rFonts w:ascii="Courier New" w:hAnsi="Courier New" w:cs="Courier New"/>
                <w:sz w:val="20"/>
                <w:szCs w:val="18"/>
                <w:lang w:val="en-GB"/>
              </w:rPr>
              <w:br w:type="page"/>
            </w:r>
            <w:r w:rsidR="00C458EA" w:rsidRPr="00C35EA7">
              <w:rPr>
                <w:rFonts w:ascii="Courier New" w:hAnsi="Courier New" w:cs="Courier New"/>
                <w:sz w:val="20"/>
                <w:szCs w:val="18"/>
              </w:rPr>
              <w:t>OBJ_</w:t>
            </w:r>
          </w:p>
        </w:tc>
        <w:tc>
          <w:tcPr>
            <w:tcW w:w="1176" w:type="dxa"/>
          </w:tcPr>
          <w:p w14:paraId="358FC2AF" w14:textId="77777777" w:rsidR="0055048B" w:rsidRPr="00C35EA7" w:rsidRDefault="0055048B" w:rsidP="00DE360B">
            <w:pPr>
              <w:rPr>
                <w:rFonts w:ascii="Courier New" w:hAnsi="Courier New" w:cs="Courier New"/>
                <w:sz w:val="20"/>
                <w:szCs w:val="18"/>
              </w:rPr>
            </w:pPr>
          </w:p>
        </w:tc>
        <w:tc>
          <w:tcPr>
            <w:tcW w:w="1070" w:type="dxa"/>
          </w:tcPr>
          <w:p w14:paraId="672C9162" w14:textId="77777777" w:rsidR="0055048B" w:rsidRPr="00C35EA7" w:rsidRDefault="0055048B" w:rsidP="00DE360B">
            <w:pPr>
              <w:rPr>
                <w:rFonts w:ascii="Courier New" w:hAnsi="Courier New" w:cs="Courier New"/>
                <w:sz w:val="20"/>
                <w:szCs w:val="18"/>
              </w:rPr>
            </w:pPr>
          </w:p>
        </w:tc>
        <w:tc>
          <w:tcPr>
            <w:tcW w:w="1510" w:type="dxa"/>
          </w:tcPr>
          <w:p w14:paraId="33D24654" w14:textId="77777777" w:rsidR="0055048B" w:rsidRPr="00C35EA7" w:rsidRDefault="0055048B" w:rsidP="00DE360B">
            <w:pPr>
              <w:rPr>
                <w:rFonts w:ascii="Courier New" w:hAnsi="Courier New" w:cs="Courier New"/>
                <w:sz w:val="20"/>
                <w:szCs w:val="18"/>
              </w:rPr>
            </w:pPr>
          </w:p>
        </w:tc>
        <w:tc>
          <w:tcPr>
            <w:tcW w:w="2042" w:type="dxa"/>
          </w:tcPr>
          <w:p w14:paraId="24E0C34F" w14:textId="77777777" w:rsidR="0055048B" w:rsidRPr="00C35EA7" w:rsidRDefault="0055048B" w:rsidP="00DE360B">
            <w:pPr>
              <w:rPr>
                <w:rFonts w:ascii="Courier New" w:hAnsi="Courier New" w:cs="Courier New"/>
                <w:sz w:val="20"/>
                <w:szCs w:val="18"/>
              </w:rPr>
            </w:pPr>
          </w:p>
        </w:tc>
        <w:tc>
          <w:tcPr>
            <w:tcW w:w="1723" w:type="dxa"/>
          </w:tcPr>
          <w:p w14:paraId="5DB1696A" w14:textId="77777777" w:rsidR="0055048B" w:rsidRPr="00C35EA7" w:rsidRDefault="0055048B" w:rsidP="00DE360B">
            <w:pPr>
              <w:rPr>
                <w:rFonts w:ascii="Courier New" w:hAnsi="Courier New" w:cs="Courier New"/>
                <w:sz w:val="20"/>
                <w:szCs w:val="18"/>
              </w:rPr>
            </w:pPr>
          </w:p>
        </w:tc>
      </w:tr>
      <w:tr w:rsidR="005D10B6" w:rsidRPr="00C04709" w14:paraId="008CDA66" w14:textId="77777777" w:rsidTr="00C35EA7">
        <w:trPr>
          <w:jc w:val="center"/>
        </w:trPr>
        <w:tc>
          <w:tcPr>
            <w:tcW w:w="1516" w:type="dxa"/>
          </w:tcPr>
          <w:p w14:paraId="1EAC922E" w14:textId="77777777" w:rsidR="0055048B" w:rsidRPr="00C35EA7" w:rsidRDefault="0055048B" w:rsidP="00C35EA7">
            <w:pPr>
              <w:jc w:val="center"/>
              <w:rPr>
                <w:szCs w:val="18"/>
              </w:rPr>
            </w:pPr>
            <w:r w:rsidRPr="00C35EA7">
              <w:rPr>
                <w:szCs w:val="18"/>
              </w:rPr>
              <w:t>site</w:t>
            </w:r>
          </w:p>
        </w:tc>
        <w:tc>
          <w:tcPr>
            <w:tcW w:w="1176" w:type="dxa"/>
          </w:tcPr>
          <w:p w14:paraId="5D70BFDB" w14:textId="77777777" w:rsidR="0055048B" w:rsidRPr="00C35EA7" w:rsidRDefault="0055048B" w:rsidP="00C35EA7">
            <w:pPr>
              <w:jc w:val="center"/>
              <w:rPr>
                <w:szCs w:val="18"/>
              </w:rPr>
            </w:pPr>
            <w:r w:rsidRPr="00C35EA7">
              <w:rPr>
                <w:szCs w:val="18"/>
              </w:rPr>
              <w:t>structure</w:t>
            </w:r>
          </w:p>
        </w:tc>
        <w:tc>
          <w:tcPr>
            <w:tcW w:w="1070" w:type="dxa"/>
          </w:tcPr>
          <w:p w14:paraId="497D29E5" w14:textId="77777777" w:rsidR="0055048B" w:rsidRPr="00C35EA7" w:rsidRDefault="0055048B" w:rsidP="00C35EA7">
            <w:pPr>
              <w:jc w:val="center"/>
              <w:rPr>
                <w:szCs w:val="18"/>
              </w:rPr>
            </w:pPr>
            <w:r w:rsidRPr="00C35EA7">
              <w:rPr>
                <w:szCs w:val="18"/>
              </w:rPr>
              <w:t>numero</w:t>
            </w:r>
          </w:p>
        </w:tc>
        <w:tc>
          <w:tcPr>
            <w:tcW w:w="1510" w:type="dxa"/>
          </w:tcPr>
          <w:p w14:paraId="61BD2143" w14:textId="77777777" w:rsidR="0055048B" w:rsidRPr="00C35EA7" w:rsidRDefault="0055048B" w:rsidP="00C35EA7">
            <w:pPr>
              <w:jc w:val="center"/>
              <w:rPr>
                <w:szCs w:val="18"/>
              </w:rPr>
            </w:pPr>
            <w:r w:rsidRPr="00C35EA7">
              <w:rPr>
                <w:szCs w:val="18"/>
              </w:rPr>
              <w:t>objet</w:t>
            </w:r>
          </w:p>
        </w:tc>
        <w:tc>
          <w:tcPr>
            <w:tcW w:w="2042" w:type="dxa"/>
          </w:tcPr>
          <w:p w14:paraId="2FB1F6D6" w14:textId="77777777" w:rsidR="0055048B" w:rsidRPr="00C35EA7" w:rsidRDefault="0055048B" w:rsidP="00C35EA7">
            <w:pPr>
              <w:jc w:val="center"/>
              <w:rPr>
                <w:szCs w:val="18"/>
              </w:rPr>
            </w:pPr>
            <w:r w:rsidRPr="00C35EA7">
              <w:rPr>
                <w:szCs w:val="18"/>
              </w:rPr>
              <w:t>description</w:t>
            </w:r>
          </w:p>
        </w:tc>
        <w:tc>
          <w:tcPr>
            <w:tcW w:w="1723" w:type="dxa"/>
          </w:tcPr>
          <w:p w14:paraId="59572E02" w14:textId="77777777" w:rsidR="0055048B" w:rsidRPr="00C35EA7" w:rsidRDefault="0055048B" w:rsidP="00C35EA7">
            <w:pPr>
              <w:jc w:val="center"/>
              <w:rPr>
                <w:szCs w:val="18"/>
              </w:rPr>
            </w:pPr>
            <w:r w:rsidRPr="00C35EA7">
              <w:rPr>
                <w:szCs w:val="18"/>
              </w:rPr>
              <w:t>BIB</w:t>
            </w:r>
          </w:p>
        </w:tc>
      </w:tr>
      <w:tr w:rsidR="005D10B6" w:rsidRPr="00C04709" w14:paraId="546EE4BA" w14:textId="77777777" w:rsidTr="00C35EA7">
        <w:trPr>
          <w:jc w:val="center"/>
        </w:trPr>
        <w:tc>
          <w:tcPr>
            <w:tcW w:w="1516" w:type="dxa"/>
          </w:tcPr>
          <w:p w14:paraId="36A31C19" w14:textId="77777777" w:rsidR="0055048B" w:rsidRPr="00C35EA7" w:rsidRDefault="0055048B" w:rsidP="00DE360B">
            <w:pPr>
              <w:rPr>
                <w:szCs w:val="18"/>
              </w:rPr>
            </w:pPr>
            <w:r w:rsidRPr="00C35EA7">
              <w:rPr>
                <w:szCs w:val="18"/>
              </w:rPr>
              <w:t>Moulin (Le)</w:t>
            </w:r>
          </w:p>
        </w:tc>
        <w:tc>
          <w:tcPr>
            <w:tcW w:w="1176" w:type="dxa"/>
          </w:tcPr>
          <w:p w14:paraId="2A79C8E5" w14:textId="77777777" w:rsidR="0055048B" w:rsidRPr="00C35EA7" w:rsidRDefault="0055048B" w:rsidP="00DE360B">
            <w:pPr>
              <w:rPr>
                <w:szCs w:val="18"/>
              </w:rPr>
            </w:pPr>
            <w:r>
              <w:t>t_16</w:t>
            </w:r>
          </w:p>
        </w:tc>
        <w:tc>
          <w:tcPr>
            <w:tcW w:w="1070" w:type="dxa"/>
          </w:tcPr>
          <w:p w14:paraId="1D1CC805" w14:textId="77777777" w:rsidR="0055048B" w:rsidRPr="00C35EA7" w:rsidRDefault="0055048B" w:rsidP="00DE360B">
            <w:pPr>
              <w:rPr>
                <w:szCs w:val="18"/>
              </w:rPr>
            </w:pPr>
            <w:r w:rsidRPr="00C35EA7">
              <w:rPr>
                <w:szCs w:val="18"/>
              </w:rPr>
              <w:t>15119</w:t>
            </w:r>
          </w:p>
        </w:tc>
        <w:tc>
          <w:tcPr>
            <w:tcW w:w="1510" w:type="dxa"/>
          </w:tcPr>
          <w:p w14:paraId="74321E96" w14:textId="77777777" w:rsidR="0055048B" w:rsidRDefault="0055048B" w:rsidP="00DE360B">
            <w:r>
              <w:t>AC-2511-m</w:t>
            </w:r>
          </w:p>
        </w:tc>
        <w:tc>
          <w:tcPr>
            <w:tcW w:w="2042" w:type="dxa"/>
          </w:tcPr>
          <w:p w14:paraId="41CC583A" w14:textId="77777777" w:rsidR="0055048B" w:rsidRPr="00C35EA7" w:rsidRDefault="0055048B" w:rsidP="00DE360B">
            <w:pPr>
              <w:rPr>
                <w:szCs w:val="18"/>
              </w:rPr>
            </w:pPr>
            <w:r w:rsidRPr="00C35EA7">
              <w:rPr>
                <w:szCs w:val="18"/>
              </w:rPr>
              <w:t>bracelet en bronze</w:t>
            </w:r>
          </w:p>
        </w:tc>
        <w:tc>
          <w:tcPr>
            <w:tcW w:w="1723" w:type="dxa"/>
          </w:tcPr>
          <w:p w14:paraId="57618D19" w14:textId="77777777" w:rsidR="0055048B" w:rsidRDefault="0055048B" w:rsidP="00DE360B">
            <w:r>
              <w:t>1833</w:t>
            </w:r>
          </w:p>
        </w:tc>
      </w:tr>
    </w:tbl>
    <w:p w14:paraId="3D499BF2" w14:textId="77777777" w:rsidR="0055048B" w:rsidRDefault="0055048B" w:rsidP="00DE360B">
      <w:pPr>
        <w:jc w:val="both"/>
      </w:pPr>
    </w:p>
    <w:p w14:paraId="4BF06DBA" w14:textId="77777777" w:rsidR="007E0B6B" w:rsidRDefault="009E4276" w:rsidP="00DE360B">
      <w:pPr>
        <w:pStyle w:val="Heading3"/>
      </w:pPr>
      <w:bookmarkStart w:id="2302" w:name="Sit_Mailhac_Moulin_t17"/>
      <w:r>
        <w:t>t_</w:t>
      </w:r>
      <w:r w:rsidR="007E0B6B">
        <w:t>17</w:t>
      </w:r>
    </w:p>
    <w:bookmarkEnd w:id="2302"/>
    <w:p w14:paraId="61AE581A" w14:textId="77777777" w:rsidR="007E0B6B" w:rsidRDefault="007E0B6B" w:rsidP="00DE360B"/>
    <w:p w14:paraId="7876CDFC" w14:textId="1C2F202D" w:rsidR="00D9183E" w:rsidRPr="0032190F" w:rsidRDefault="00D9183E" w:rsidP="00DE360B">
      <w:pPr>
        <w:rPr>
          <w:lang w:val="fr-FR"/>
        </w:rPr>
      </w:pPr>
      <w:r w:rsidRPr="0032190F">
        <w:rPr>
          <w:lang w:val="fr-FR"/>
        </w:rPr>
        <w:t xml:space="preserve">Le(s) vase(s) de cette sépulture, tant par la forme que par les décors se rapproche(nt) de la </w:t>
      </w:r>
      <w:hyperlink r:id="rId5390" w:anchor="Sit_Mailhac_Moulin_t64" w:history="1">
        <w:r w:rsidRPr="0032190F">
          <w:rPr>
            <w:rStyle w:val="Hyperlink"/>
            <w:lang w:val="fr-FR"/>
          </w:rPr>
          <w:t>tombe 64</w:t>
        </w:r>
      </w:hyperlink>
      <w:r w:rsidRPr="0032190F">
        <w:rPr>
          <w:lang w:val="fr-FR"/>
        </w:rPr>
        <w:t xml:space="preserve"> (BIB Réunion T. Lachenal, L. Bourdajaud, 2016)</w:t>
      </w:r>
    </w:p>
    <w:p w14:paraId="00C93603" w14:textId="77777777" w:rsidR="00D9183E" w:rsidRPr="0032190F" w:rsidRDefault="00D9183E" w:rsidP="00DE360B">
      <w:pPr>
        <w:rPr>
          <w:lang w:val="fr-FR"/>
        </w:rPr>
      </w:pPr>
    </w:p>
    <w:p w14:paraId="4229AF23" w14:textId="77777777" w:rsidR="007E0B6B" w:rsidRPr="0032190F" w:rsidRDefault="007E0B6B" w:rsidP="00DE360B">
      <w:pPr>
        <w:rPr>
          <w:lang w:val="fr-FR"/>
        </w:rPr>
      </w:pPr>
      <w:r w:rsidRPr="0032190F">
        <w:rPr>
          <w:lang w:val="fr-FR"/>
        </w:rPr>
        <w:t>n°2 : vase à deux anses non rivées. Poterie grise grossière affinée en surface. Décor incisé dans l’argile molle avec un poinçon. H : 0,175 m ; Do : 0,15 m ; Db : 0,085 m.(BIB 1833)</w:t>
      </w:r>
    </w:p>
    <w:p w14:paraId="5430A556" w14:textId="77777777" w:rsidR="00F727E9" w:rsidRPr="0032190F" w:rsidRDefault="00F727E9" w:rsidP="00DE360B">
      <w:pPr>
        <w:rPr>
          <w:lang w:val="fr-FR"/>
        </w:rPr>
      </w:pPr>
      <w:r w:rsidRPr="0032190F">
        <w:rPr>
          <w:lang w:val="fr-FR"/>
        </w:rPr>
        <w:t>Les motifs zoomorphes de la tombe 17 sont différent des autres signes dans la régularité du graphisme (BIB 1833 p. 280).</w:t>
      </w:r>
    </w:p>
    <w:p w14:paraId="6943AE74" w14:textId="77777777" w:rsidR="00872651" w:rsidRPr="0032190F" w:rsidRDefault="00872651" w:rsidP="00DE360B">
      <w:pPr>
        <w:rPr>
          <w:lang w:val="fr-FR"/>
        </w:rPr>
      </w:pPr>
    </w:p>
    <w:tbl>
      <w:tblPr>
        <w:tblW w:w="818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095"/>
        <w:gridCol w:w="816"/>
      </w:tblGrid>
      <w:tr w:rsidR="005D10B6" w:rsidRPr="00C04709" w14:paraId="3E0450BF" w14:textId="77777777" w:rsidTr="00C35EA7">
        <w:trPr>
          <w:jc w:val="center"/>
        </w:trPr>
        <w:tc>
          <w:tcPr>
            <w:tcW w:w="1516" w:type="dxa"/>
          </w:tcPr>
          <w:p w14:paraId="64888CA7" w14:textId="77777777" w:rsidR="00872651" w:rsidRPr="00C35EA7" w:rsidRDefault="00872651" w:rsidP="00DE360B">
            <w:pPr>
              <w:rPr>
                <w:rFonts w:ascii="Courier New" w:hAnsi="Courier New" w:cs="Courier New"/>
                <w:sz w:val="20"/>
                <w:szCs w:val="18"/>
              </w:rPr>
            </w:pPr>
            <w:r w:rsidRPr="00C35EA7">
              <w:rPr>
                <w:rFonts w:ascii="Courier New" w:hAnsi="Courier New" w:cs="Courier New"/>
                <w:sz w:val="20"/>
                <w:szCs w:val="18"/>
                <w:lang w:val="fr-FR"/>
              </w:rPr>
              <w:br w:type="page"/>
            </w:r>
            <w:r w:rsidR="00C458EA" w:rsidRPr="00C35EA7">
              <w:rPr>
                <w:rFonts w:ascii="Courier New" w:hAnsi="Courier New" w:cs="Courier New"/>
                <w:sz w:val="20"/>
                <w:szCs w:val="18"/>
              </w:rPr>
              <w:t>OBJ_</w:t>
            </w:r>
          </w:p>
        </w:tc>
        <w:tc>
          <w:tcPr>
            <w:tcW w:w="1176" w:type="dxa"/>
          </w:tcPr>
          <w:p w14:paraId="6588CDD0" w14:textId="77777777" w:rsidR="00872651" w:rsidRPr="00C35EA7" w:rsidRDefault="00872651" w:rsidP="00DE360B">
            <w:pPr>
              <w:rPr>
                <w:rFonts w:ascii="Courier New" w:hAnsi="Courier New" w:cs="Courier New"/>
                <w:sz w:val="20"/>
                <w:szCs w:val="18"/>
              </w:rPr>
            </w:pPr>
          </w:p>
        </w:tc>
        <w:tc>
          <w:tcPr>
            <w:tcW w:w="1070" w:type="dxa"/>
          </w:tcPr>
          <w:p w14:paraId="4C4C9B06" w14:textId="77777777" w:rsidR="00872651" w:rsidRPr="00C35EA7" w:rsidRDefault="00872651" w:rsidP="00DE360B">
            <w:pPr>
              <w:rPr>
                <w:rFonts w:ascii="Courier New" w:hAnsi="Courier New" w:cs="Courier New"/>
                <w:sz w:val="20"/>
                <w:szCs w:val="18"/>
              </w:rPr>
            </w:pPr>
          </w:p>
        </w:tc>
        <w:tc>
          <w:tcPr>
            <w:tcW w:w="1510" w:type="dxa"/>
          </w:tcPr>
          <w:p w14:paraId="31E415B0" w14:textId="77777777" w:rsidR="00872651" w:rsidRPr="00C35EA7" w:rsidRDefault="00872651" w:rsidP="00DE360B">
            <w:pPr>
              <w:rPr>
                <w:rFonts w:ascii="Courier New" w:hAnsi="Courier New" w:cs="Courier New"/>
                <w:sz w:val="20"/>
                <w:szCs w:val="18"/>
              </w:rPr>
            </w:pPr>
          </w:p>
        </w:tc>
        <w:tc>
          <w:tcPr>
            <w:tcW w:w="2095" w:type="dxa"/>
          </w:tcPr>
          <w:p w14:paraId="1620D8FB" w14:textId="77777777" w:rsidR="00872651" w:rsidRPr="00C35EA7" w:rsidRDefault="00872651" w:rsidP="00DE360B">
            <w:pPr>
              <w:rPr>
                <w:rFonts w:ascii="Courier New" w:hAnsi="Courier New" w:cs="Courier New"/>
                <w:sz w:val="20"/>
                <w:szCs w:val="18"/>
              </w:rPr>
            </w:pPr>
          </w:p>
        </w:tc>
        <w:tc>
          <w:tcPr>
            <w:tcW w:w="816" w:type="dxa"/>
          </w:tcPr>
          <w:p w14:paraId="0530D913" w14:textId="77777777" w:rsidR="00872651" w:rsidRPr="00C35EA7" w:rsidRDefault="00872651" w:rsidP="00DE360B">
            <w:pPr>
              <w:rPr>
                <w:rFonts w:ascii="Courier New" w:hAnsi="Courier New" w:cs="Courier New"/>
                <w:sz w:val="20"/>
                <w:szCs w:val="18"/>
              </w:rPr>
            </w:pPr>
          </w:p>
        </w:tc>
      </w:tr>
      <w:tr w:rsidR="005D10B6" w:rsidRPr="00C04709" w14:paraId="5A878E53" w14:textId="77777777" w:rsidTr="00C35EA7">
        <w:trPr>
          <w:jc w:val="center"/>
        </w:trPr>
        <w:tc>
          <w:tcPr>
            <w:tcW w:w="1516" w:type="dxa"/>
          </w:tcPr>
          <w:p w14:paraId="469A749F" w14:textId="77777777" w:rsidR="00872651" w:rsidRPr="00C35EA7" w:rsidRDefault="00872651" w:rsidP="00C35EA7">
            <w:pPr>
              <w:jc w:val="center"/>
              <w:rPr>
                <w:szCs w:val="18"/>
              </w:rPr>
            </w:pPr>
            <w:r w:rsidRPr="00C35EA7">
              <w:rPr>
                <w:szCs w:val="18"/>
              </w:rPr>
              <w:t>site</w:t>
            </w:r>
          </w:p>
        </w:tc>
        <w:tc>
          <w:tcPr>
            <w:tcW w:w="1176" w:type="dxa"/>
          </w:tcPr>
          <w:p w14:paraId="2E78CB4F" w14:textId="77777777" w:rsidR="00872651" w:rsidRPr="00C35EA7" w:rsidRDefault="00872651" w:rsidP="00C35EA7">
            <w:pPr>
              <w:jc w:val="center"/>
              <w:rPr>
                <w:szCs w:val="18"/>
              </w:rPr>
            </w:pPr>
            <w:r w:rsidRPr="00C35EA7">
              <w:rPr>
                <w:szCs w:val="18"/>
              </w:rPr>
              <w:t>structure</w:t>
            </w:r>
          </w:p>
        </w:tc>
        <w:tc>
          <w:tcPr>
            <w:tcW w:w="1070" w:type="dxa"/>
          </w:tcPr>
          <w:p w14:paraId="6B1C5D7A" w14:textId="77777777" w:rsidR="00872651" w:rsidRPr="00C35EA7" w:rsidRDefault="00872651" w:rsidP="00C35EA7">
            <w:pPr>
              <w:jc w:val="center"/>
              <w:rPr>
                <w:szCs w:val="18"/>
              </w:rPr>
            </w:pPr>
            <w:r w:rsidRPr="00C35EA7">
              <w:rPr>
                <w:szCs w:val="18"/>
              </w:rPr>
              <w:t>numero</w:t>
            </w:r>
          </w:p>
        </w:tc>
        <w:tc>
          <w:tcPr>
            <w:tcW w:w="1510" w:type="dxa"/>
          </w:tcPr>
          <w:p w14:paraId="3A3B11F9" w14:textId="77777777" w:rsidR="00872651" w:rsidRPr="00C35EA7" w:rsidRDefault="00872651" w:rsidP="00C35EA7">
            <w:pPr>
              <w:jc w:val="center"/>
              <w:rPr>
                <w:szCs w:val="18"/>
              </w:rPr>
            </w:pPr>
            <w:r w:rsidRPr="00C35EA7">
              <w:rPr>
                <w:szCs w:val="18"/>
              </w:rPr>
              <w:t>objet</w:t>
            </w:r>
          </w:p>
        </w:tc>
        <w:tc>
          <w:tcPr>
            <w:tcW w:w="2095" w:type="dxa"/>
          </w:tcPr>
          <w:p w14:paraId="072D52A7" w14:textId="77777777" w:rsidR="00872651" w:rsidRPr="00C35EA7" w:rsidRDefault="00872651" w:rsidP="00C35EA7">
            <w:pPr>
              <w:jc w:val="center"/>
              <w:rPr>
                <w:szCs w:val="18"/>
              </w:rPr>
            </w:pPr>
            <w:r w:rsidRPr="00C35EA7">
              <w:rPr>
                <w:szCs w:val="18"/>
              </w:rPr>
              <w:t>description</w:t>
            </w:r>
          </w:p>
        </w:tc>
        <w:tc>
          <w:tcPr>
            <w:tcW w:w="816" w:type="dxa"/>
          </w:tcPr>
          <w:p w14:paraId="70C8984C" w14:textId="77777777" w:rsidR="00872651" w:rsidRPr="00C35EA7" w:rsidRDefault="00872651" w:rsidP="00C35EA7">
            <w:pPr>
              <w:jc w:val="center"/>
              <w:rPr>
                <w:szCs w:val="18"/>
              </w:rPr>
            </w:pPr>
            <w:r w:rsidRPr="00C35EA7">
              <w:rPr>
                <w:szCs w:val="18"/>
              </w:rPr>
              <w:t>BIB</w:t>
            </w:r>
          </w:p>
        </w:tc>
      </w:tr>
      <w:tr w:rsidR="005D10B6" w:rsidRPr="00C04709" w14:paraId="0C344F78" w14:textId="77777777" w:rsidTr="00C35EA7">
        <w:trPr>
          <w:jc w:val="center"/>
        </w:trPr>
        <w:tc>
          <w:tcPr>
            <w:tcW w:w="1516" w:type="dxa"/>
          </w:tcPr>
          <w:p w14:paraId="1D6BE397" w14:textId="77777777" w:rsidR="00872651" w:rsidRPr="00C35EA7" w:rsidRDefault="00872651" w:rsidP="00DE360B">
            <w:pPr>
              <w:rPr>
                <w:szCs w:val="18"/>
              </w:rPr>
            </w:pPr>
            <w:r w:rsidRPr="00C35EA7">
              <w:rPr>
                <w:szCs w:val="18"/>
              </w:rPr>
              <w:t>Moulin (Le)</w:t>
            </w:r>
          </w:p>
        </w:tc>
        <w:tc>
          <w:tcPr>
            <w:tcW w:w="1176" w:type="dxa"/>
          </w:tcPr>
          <w:p w14:paraId="4F06DEBD" w14:textId="77777777" w:rsidR="00872651" w:rsidRPr="00C35EA7" w:rsidRDefault="00872651" w:rsidP="00DE360B">
            <w:pPr>
              <w:rPr>
                <w:szCs w:val="18"/>
              </w:rPr>
            </w:pPr>
            <w:r>
              <w:t>t_17</w:t>
            </w:r>
          </w:p>
        </w:tc>
        <w:tc>
          <w:tcPr>
            <w:tcW w:w="1070" w:type="dxa"/>
          </w:tcPr>
          <w:p w14:paraId="559BCC0E" w14:textId="77777777" w:rsidR="00872651" w:rsidRPr="00C35EA7" w:rsidRDefault="00872651" w:rsidP="00DE360B">
            <w:pPr>
              <w:rPr>
                <w:szCs w:val="18"/>
              </w:rPr>
            </w:pPr>
            <w:r w:rsidRPr="00C35EA7">
              <w:rPr>
                <w:szCs w:val="18"/>
              </w:rPr>
              <w:t>15120</w:t>
            </w:r>
          </w:p>
        </w:tc>
        <w:tc>
          <w:tcPr>
            <w:tcW w:w="1510" w:type="dxa"/>
          </w:tcPr>
          <w:p w14:paraId="54F0154B" w14:textId="77777777" w:rsidR="00872651" w:rsidRPr="00872651" w:rsidRDefault="00872651" w:rsidP="00DE360B">
            <w:r>
              <w:t>AA-2111-m</w:t>
            </w:r>
          </w:p>
        </w:tc>
        <w:tc>
          <w:tcPr>
            <w:tcW w:w="2095" w:type="dxa"/>
          </w:tcPr>
          <w:p w14:paraId="196DC0C8" w14:textId="77777777" w:rsidR="00872651" w:rsidRPr="00C35EA7" w:rsidRDefault="00872651" w:rsidP="00DE360B">
            <w:pPr>
              <w:rPr>
                <w:szCs w:val="18"/>
              </w:rPr>
            </w:pPr>
            <w:r>
              <w:t>épingle</w:t>
            </w:r>
            <w:r w:rsidR="00266FDB">
              <w:t xml:space="preserve"> bronze</w:t>
            </w:r>
          </w:p>
        </w:tc>
        <w:tc>
          <w:tcPr>
            <w:tcW w:w="816" w:type="dxa"/>
          </w:tcPr>
          <w:p w14:paraId="228966AA" w14:textId="77777777" w:rsidR="00872651" w:rsidRPr="00C35EA7" w:rsidRDefault="00872651" w:rsidP="00DE360B">
            <w:pPr>
              <w:rPr>
                <w:szCs w:val="18"/>
              </w:rPr>
            </w:pPr>
            <w:r>
              <w:t>1833</w:t>
            </w:r>
          </w:p>
        </w:tc>
      </w:tr>
      <w:tr w:rsidR="005D10B6" w:rsidRPr="00C04709" w14:paraId="4B4F5875" w14:textId="77777777" w:rsidTr="00C35EA7">
        <w:trPr>
          <w:jc w:val="center"/>
        </w:trPr>
        <w:tc>
          <w:tcPr>
            <w:tcW w:w="1516" w:type="dxa"/>
          </w:tcPr>
          <w:p w14:paraId="4DD95B8D" w14:textId="77777777" w:rsidR="00660AD3" w:rsidRPr="00C35EA7" w:rsidRDefault="00660AD3" w:rsidP="00DE360B">
            <w:pPr>
              <w:rPr>
                <w:szCs w:val="18"/>
              </w:rPr>
            </w:pPr>
            <w:r w:rsidRPr="00C35EA7">
              <w:rPr>
                <w:szCs w:val="18"/>
              </w:rPr>
              <w:t>Moulin (Le)</w:t>
            </w:r>
          </w:p>
        </w:tc>
        <w:tc>
          <w:tcPr>
            <w:tcW w:w="1176" w:type="dxa"/>
          </w:tcPr>
          <w:p w14:paraId="269A0977" w14:textId="77777777" w:rsidR="00660AD3" w:rsidRPr="00C35EA7" w:rsidRDefault="00660AD3" w:rsidP="00DE360B">
            <w:pPr>
              <w:rPr>
                <w:szCs w:val="18"/>
              </w:rPr>
            </w:pPr>
            <w:r>
              <w:t>t_17</w:t>
            </w:r>
          </w:p>
        </w:tc>
        <w:tc>
          <w:tcPr>
            <w:tcW w:w="1070" w:type="dxa"/>
          </w:tcPr>
          <w:p w14:paraId="7E69DA84" w14:textId="77777777" w:rsidR="00660AD3" w:rsidRPr="00C35EA7" w:rsidRDefault="00660AD3" w:rsidP="00DE360B">
            <w:pPr>
              <w:rPr>
                <w:szCs w:val="18"/>
              </w:rPr>
            </w:pPr>
            <w:r w:rsidRPr="00C35EA7">
              <w:rPr>
                <w:szCs w:val="18"/>
              </w:rPr>
              <w:t>15122</w:t>
            </w:r>
          </w:p>
        </w:tc>
        <w:tc>
          <w:tcPr>
            <w:tcW w:w="1510" w:type="dxa"/>
          </w:tcPr>
          <w:p w14:paraId="3DF0F450" w14:textId="77777777" w:rsidR="00660AD3" w:rsidRDefault="00660AD3" w:rsidP="00C35EA7">
            <w:pPr>
              <w:jc w:val="both"/>
            </w:pPr>
            <w:r>
              <w:t>AC-1111</w:t>
            </w:r>
          </w:p>
        </w:tc>
        <w:tc>
          <w:tcPr>
            <w:tcW w:w="2095" w:type="dxa"/>
          </w:tcPr>
          <w:p w14:paraId="5FD96C5D" w14:textId="77777777" w:rsidR="00660AD3" w:rsidRDefault="00660AD3" w:rsidP="00DE360B">
            <w:r>
              <w:t>bracelet en bronze</w:t>
            </w:r>
          </w:p>
        </w:tc>
        <w:tc>
          <w:tcPr>
            <w:tcW w:w="816" w:type="dxa"/>
          </w:tcPr>
          <w:p w14:paraId="331F1AAE" w14:textId="77777777" w:rsidR="00660AD3" w:rsidRPr="00C35EA7" w:rsidRDefault="00660AD3" w:rsidP="00DE360B">
            <w:pPr>
              <w:rPr>
                <w:szCs w:val="18"/>
              </w:rPr>
            </w:pPr>
            <w:r w:rsidRPr="00C35EA7">
              <w:rPr>
                <w:szCs w:val="18"/>
              </w:rPr>
              <w:t>1833</w:t>
            </w:r>
          </w:p>
        </w:tc>
      </w:tr>
    </w:tbl>
    <w:p w14:paraId="3E0152C7" w14:textId="77777777" w:rsidR="00660AD3" w:rsidRDefault="00660AD3" w:rsidP="00DE360B"/>
    <w:p w14:paraId="53D160B4" w14:textId="77777777" w:rsidR="00660AD3" w:rsidRDefault="0055048B" w:rsidP="00DE360B">
      <w:pPr>
        <w:pStyle w:val="Heading3"/>
      </w:pPr>
      <w:r>
        <w:t>t_18</w:t>
      </w:r>
    </w:p>
    <w:p w14:paraId="2277AD03" w14:textId="77777777" w:rsidR="0055048B" w:rsidRPr="0055048B" w:rsidRDefault="0055048B" w:rsidP="00DE360B"/>
    <w:tbl>
      <w:tblPr>
        <w:tblW w:w="848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496"/>
        <w:gridCol w:w="2409"/>
        <w:gridCol w:w="816"/>
      </w:tblGrid>
      <w:tr w:rsidR="005D10B6" w:rsidRPr="00C04709" w14:paraId="587C05A1" w14:textId="77777777" w:rsidTr="00C35EA7">
        <w:trPr>
          <w:jc w:val="center"/>
        </w:trPr>
        <w:tc>
          <w:tcPr>
            <w:tcW w:w="1516" w:type="dxa"/>
          </w:tcPr>
          <w:p w14:paraId="64351AD6" w14:textId="77777777" w:rsidR="0055048B" w:rsidRPr="00C35EA7" w:rsidRDefault="0055048B"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64538045" w14:textId="77777777" w:rsidR="0055048B" w:rsidRPr="00C35EA7" w:rsidRDefault="0055048B" w:rsidP="00DE360B">
            <w:pPr>
              <w:rPr>
                <w:rFonts w:ascii="Courier New" w:hAnsi="Courier New" w:cs="Courier New"/>
                <w:sz w:val="20"/>
                <w:szCs w:val="18"/>
              </w:rPr>
            </w:pPr>
          </w:p>
        </w:tc>
        <w:tc>
          <w:tcPr>
            <w:tcW w:w="1070" w:type="dxa"/>
          </w:tcPr>
          <w:p w14:paraId="726CD2EC" w14:textId="77777777" w:rsidR="0055048B" w:rsidRPr="00C35EA7" w:rsidRDefault="0055048B" w:rsidP="00DE360B">
            <w:pPr>
              <w:rPr>
                <w:rFonts w:ascii="Courier New" w:hAnsi="Courier New" w:cs="Courier New"/>
                <w:sz w:val="20"/>
                <w:szCs w:val="18"/>
              </w:rPr>
            </w:pPr>
          </w:p>
        </w:tc>
        <w:tc>
          <w:tcPr>
            <w:tcW w:w="1496" w:type="dxa"/>
          </w:tcPr>
          <w:p w14:paraId="53E48B3D" w14:textId="77777777" w:rsidR="0055048B" w:rsidRPr="00C35EA7" w:rsidRDefault="0055048B" w:rsidP="00DE360B">
            <w:pPr>
              <w:rPr>
                <w:rFonts w:ascii="Courier New" w:hAnsi="Courier New" w:cs="Courier New"/>
                <w:sz w:val="20"/>
                <w:szCs w:val="18"/>
              </w:rPr>
            </w:pPr>
          </w:p>
        </w:tc>
        <w:tc>
          <w:tcPr>
            <w:tcW w:w="2409" w:type="dxa"/>
          </w:tcPr>
          <w:p w14:paraId="01BE8565" w14:textId="77777777" w:rsidR="0055048B" w:rsidRPr="00C35EA7" w:rsidRDefault="0055048B" w:rsidP="00DE360B">
            <w:pPr>
              <w:rPr>
                <w:rFonts w:ascii="Courier New" w:hAnsi="Courier New" w:cs="Courier New"/>
                <w:sz w:val="20"/>
                <w:szCs w:val="18"/>
              </w:rPr>
            </w:pPr>
          </w:p>
        </w:tc>
        <w:tc>
          <w:tcPr>
            <w:tcW w:w="816" w:type="dxa"/>
          </w:tcPr>
          <w:p w14:paraId="05102C31" w14:textId="77777777" w:rsidR="0055048B" w:rsidRPr="00C35EA7" w:rsidRDefault="0055048B" w:rsidP="00DE360B">
            <w:pPr>
              <w:rPr>
                <w:rFonts w:ascii="Courier New" w:hAnsi="Courier New" w:cs="Courier New"/>
                <w:sz w:val="20"/>
                <w:szCs w:val="18"/>
              </w:rPr>
            </w:pPr>
          </w:p>
        </w:tc>
      </w:tr>
      <w:tr w:rsidR="005D10B6" w:rsidRPr="00C04709" w14:paraId="40DC513B" w14:textId="77777777" w:rsidTr="00C35EA7">
        <w:trPr>
          <w:jc w:val="center"/>
        </w:trPr>
        <w:tc>
          <w:tcPr>
            <w:tcW w:w="1516" w:type="dxa"/>
          </w:tcPr>
          <w:p w14:paraId="28F0DA4E" w14:textId="77777777" w:rsidR="0055048B" w:rsidRPr="00C35EA7" w:rsidRDefault="0055048B" w:rsidP="00C35EA7">
            <w:pPr>
              <w:jc w:val="center"/>
              <w:rPr>
                <w:szCs w:val="18"/>
              </w:rPr>
            </w:pPr>
            <w:r w:rsidRPr="00C35EA7">
              <w:rPr>
                <w:szCs w:val="18"/>
              </w:rPr>
              <w:t>site</w:t>
            </w:r>
          </w:p>
        </w:tc>
        <w:tc>
          <w:tcPr>
            <w:tcW w:w="1176" w:type="dxa"/>
          </w:tcPr>
          <w:p w14:paraId="3AF3B150" w14:textId="77777777" w:rsidR="0055048B" w:rsidRPr="00C35EA7" w:rsidRDefault="0055048B" w:rsidP="00C35EA7">
            <w:pPr>
              <w:jc w:val="center"/>
              <w:rPr>
                <w:szCs w:val="18"/>
              </w:rPr>
            </w:pPr>
            <w:r w:rsidRPr="00C35EA7">
              <w:rPr>
                <w:szCs w:val="18"/>
              </w:rPr>
              <w:t>structure</w:t>
            </w:r>
          </w:p>
        </w:tc>
        <w:tc>
          <w:tcPr>
            <w:tcW w:w="1070" w:type="dxa"/>
          </w:tcPr>
          <w:p w14:paraId="31E60EC6" w14:textId="77777777" w:rsidR="0055048B" w:rsidRPr="00C35EA7" w:rsidRDefault="0055048B" w:rsidP="00C35EA7">
            <w:pPr>
              <w:jc w:val="center"/>
              <w:rPr>
                <w:szCs w:val="18"/>
              </w:rPr>
            </w:pPr>
            <w:r w:rsidRPr="00C35EA7">
              <w:rPr>
                <w:szCs w:val="18"/>
              </w:rPr>
              <w:t>numero</w:t>
            </w:r>
          </w:p>
        </w:tc>
        <w:tc>
          <w:tcPr>
            <w:tcW w:w="1496" w:type="dxa"/>
          </w:tcPr>
          <w:p w14:paraId="61D18B0F" w14:textId="77777777" w:rsidR="0055048B" w:rsidRPr="00C35EA7" w:rsidRDefault="0055048B" w:rsidP="00C35EA7">
            <w:pPr>
              <w:jc w:val="center"/>
              <w:rPr>
                <w:szCs w:val="18"/>
              </w:rPr>
            </w:pPr>
            <w:r w:rsidRPr="00C35EA7">
              <w:rPr>
                <w:szCs w:val="18"/>
              </w:rPr>
              <w:t>objet</w:t>
            </w:r>
          </w:p>
        </w:tc>
        <w:tc>
          <w:tcPr>
            <w:tcW w:w="2409" w:type="dxa"/>
          </w:tcPr>
          <w:p w14:paraId="3ED0A314" w14:textId="77777777" w:rsidR="0055048B" w:rsidRPr="00C35EA7" w:rsidRDefault="0055048B" w:rsidP="00C35EA7">
            <w:pPr>
              <w:jc w:val="center"/>
              <w:rPr>
                <w:szCs w:val="18"/>
              </w:rPr>
            </w:pPr>
            <w:r w:rsidRPr="00C35EA7">
              <w:rPr>
                <w:szCs w:val="18"/>
              </w:rPr>
              <w:t>description</w:t>
            </w:r>
          </w:p>
        </w:tc>
        <w:tc>
          <w:tcPr>
            <w:tcW w:w="816" w:type="dxa"/>
          </w:tcPr>
          <w:p w14:paraId="650D0DEE" w14:textId="77777777" w:rsidR="0055048B" w:rsidRPr="00C35EA7" w:rsidRDefault="0055048B" w:rsidP="00C35EA7">
            <w:pPr>
              <w:jc w:val="center"/>
              <w:rPr>
                <w:szCs w:val="18"/>
              </w:rPr>
            </w:pPr>
            <w:r w:rsidRPr="00C35EA7">
              <w:rPr>
                <w:szCs w:val="18"/>
              </w:rPr>
              <w:t>BIB</w:t>
            </w:r>
          </w:p>
        </w:tc>
      </w:tr>
      <w:tr w:rsidR="005D10B6" w:rsidRPr="00C04709" w14:paraId="1CB5A545" w14:textId="77777777" w:rsidTr="00C35EA7">
        <w:trPr>
          <w:jc w:val="center"/>
        </w:trPr>
        <w:tc>
          <w:tcPr>
            <w:tcW w:w="1516" w:type="dxa"/>
          </w:tcPr>
          <w:p w14:paraId="5F25223E" w14:textId="77777777" w:rsidR="0055048B" w:rsidRPr="00C35EA7" w:rsidRDefault="0055048B" w:rsidP="00DE360B">
            <w:pPr>
              <w:rPr>
                <w:szCs w:val="18"/>
              </w:rPr>
            </w:pPr>
            <w:r w:rsidRPr="00C35EA7">
              <w:rPr>
                <w:szCs w:val="18"/>
              </w:rPr>
              <w:lastRenderedPageBreak/>
              <w:t>Moulin (Le)</w:t>
            </w:r>
          </w:p>
        </w:tc>
        <w:tc>
          <w:tcPr>
            <w:tcW w:w="1176" w:type="dxa"/>
          </w:tcPr>
          <w:p w14:paraId="2E9F8E40" w14:textId="77777777" w:rsidR="0055048B" w:rsidRPr="00C35EA7" w:rsidRDefault="0055048B" w:rsidP="00DE360B">
            <w:pPr>
              <w:rPr>
                <w:szCs w:val="18"/>
              </w:rPr>
            </w:pPr>
            <w:r>
              <w:t>t_18</w:t>
            </w:r>
          </w:p>
        </w:tc>
        <w:tc>
          <w:tcPr>
            <w:tcW w:w="1070" w:type="dxa"/>
          </w:tcPr>
          <w:p w14:paraId="3A20EC0A" w14:textId="77777777" w:rsidR="0055048B" w:rsidRPr="00C35EA7" w:rsidRDefault="0055048B" w:rsidP="00DE360B">
            <w:pPr>
              <w:rPr>
                <w:szCs w:val="18"/>
              </w:rPr>
            </w:pPr>
            <w:r w:rsidRPr="00C35EA7">
              <w:rPr>
                <w:szCs w:val="18"/>
              </w:rPr>
              <w:t>10157</w:t>
            </w:r>
          </w:p>
        </w:tc>
        <w:tc>
          <w:tcPr>
            <w:tcW w:w="1496" w:type="dxa"/>
          </w:tcPr>
          <w:p w14:paraId="1C0C1DB7" w14:textId="77777777" w:rsidR="0055048B" w:rsidRPr="00B2667E" w:rsidRDefault="0055048B" w:rsidP="00DE360B">
            <w:r>
              <w:t>CC-2145-m</w:t>
            </w:r>
          </w:p>
        </w:tc>
        <w:tc>
          <w:tcPr>
            <w:tcW w:w="2409" w:type="dxa"/>
          </w:tcPr>
          <w:p w14:paraId="17DCC668" w14:textId="77777777" w:rsidR="0055048B" w:rsidRPr="00C35EA7" w:rsidRDefault="0055048B" w:rsidP="00DE360B">
            <w:pPr>
              <w:rPr>
                <w:szCs w:val="18"/>
              </w:rPr>
            </w:pPr>
            <w:r>
              <w:t>fusaïole en terre cuite</w:t>
            </w:r>
          </w:p>
        </w:tc>
        <w:tc>
          <w:tcPr>
            <w:tcW w:w="816" w:type="dxa"/>
          </w:tcPr>
          <w:p w14:paraId="0BB43DDB" w14:textId="77777777" w:rsidR="0055048B" w:rsidRPr="00C35EA7" w:rsidRDefault="0055048B" w:rsidP="00DE360B">
            <w:pPr>
              <w:rPr>
                <w:szCs w:val="18"/>
              </w:rPr>
            </w:pPr>
            <w:r w:rsidRPr="00C35EA7">
              <w:rPr>
                <w:szCs w:val="18"/>
              </w:rPr>
              <w:t>1833</w:t>
            </w:r>
          </w:p>
        </w:tc>
      </w:tr>
    </w:tbl>
    <w:p w14:paraId="7F921012" w14:textId="77777777" w:rsidR="0055048B" w:rsidRDefault="0055048B" w:rsidP="00DE360B"/>
    <w:p w14:paraId="217F71BC" w14:textId="77777777" w:rsidR="00660AD3" w:rsidRDefault="00660AD3" w:rsidP="00DE360B"/>
    <w:p w14:paraId="313B020E" w14:textId="77777777" w:rsidR="00B2667E" w:rsidRDefault="00B2667E" w:rsidP="00DE360B">
      <w:pPr>
        <w:pStyle w:val="Heading3"/>
      </w:pPr>
      <w:r>
        <w:t>t_22</w:t>
      </w:r>
    </w:p>
    <w:p w14:paraId="3FCA94E0" w14:textId="77777777" w:rsidR="00B2667E" w:rsidRDefault="00B2667E" w:rsidP="00DE360B"/>
    <w:tbl>
      <w:tblPr>
        <w:tblW w:w="81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496"/>
        <w:gridCol w:w="2042"/>
        <w:gridCol w:w="816"/>
      </w:tblGrid>
      <w:tr w:rsidR="005D10B6" w:rsidRPr="00C04709" w14:paraId="5F58659F" w14:textId="77777777" w:rsidTr="00C35EA7">
        <w:trPr>
          <w:jc w:val="center"/>
        </w:trPr>
        <w:tc>
          <w:tcPr>
            <w:tcW w:w="1516" w:type="dxa"/>
          </w:tcPr>
          <w:p w14:paraId="59BE1B48" w14:textId="77777777" w:rsidR="00B2667E" w:rsidRPr="00C35EA7" w:rsidRDefault="00B2667E"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6D29850D" w14:textId="77777777" w:rsidR="00B2667E" w:rsidRPr="00C35EA7" w:rsidRDefault="00B2667E" w:rsidP="00DE360B">
            <w:pPr>
              <w:rPr>
                <w:rFonts w:ascii="Courier New" w:hAnsi="Courier New" w:cs="Courier New"/>
                <w:sz w:val="20"/>
                <w:szCs w:val="18"/>
              </w:rPr>
            </w:pPr>
          </w:p>
        </w:tc>
        <w:tc>
          <w:tcPr>
            <w:tcW w:w="1070" w:type="dxa"/>
          </w:tcPr>
          <w:p w14:paraId="6CE23323" w14:textId="77777777" w:rsidR="00B2667E" w:rsidRPr="00C35EA7" w:rsidRDefault="00B2667E" w:rsidP="00DE360B">
            <w:pPr>
              <w:rPr>
                <w:rFonts w:ascii="Courier New" w:hAnsi="Courier New" w:cs="Courier New"/>
                <w:sz w:val="20"/>
                <w:szCs w:val="18"/>
              </w:rPr>
            </w:pPr>
          </w:p>
        </w:tc>
        <w:tc>
          <w:tcPr>
            <w:tcW w:w="1496" w:type="dxa"/>
          </w:tcPr>
          <w:p w14:paraId="3CD0C9D0" w14:textId="77777777" w:rsidR="00B2667E" w:rsidRPr="00C35EA7" w:rsidRDefault="00B2667E" w:rsidP="00DE360B">
            <w:pPr>
              <w:rPr>
                <w:rFonts w:ascii="Courier New" w:hAnsi="Courier New" w:cs="Courier New"/>
                <w:sz w:val="20"/>
                <w:szCs w:val="18"/>
              </w:rPr>
            </w:pPr>
          </w:p>
        </w:tc>
        <w:tc>
          <w:tcPr>
            <w:tcW w:w="2042" w:type="dxa"/>
          </w:tcPr>
          <w:p w14:paraId="30DB1365" w14:textId="77777777" w:rsidR="00B2667E" w:rsidRPr="00C35EA7" w:rsidRDefault="00B2667E" w:rsidP="00DE360B">
            <w:pPr>
              <w:rPr>
                <w:rFonts w:ascii="Courier New" w:hAnsi="Courier New" w:cs="Courier New"/>
                <w:sz w:val="20"/>
                <w:szCs w:val="18"/>
              </w:rPr>
            </w:pPr>
          </w:p>
        </w:tc>
        <w:tc>
          <w:tcPr>
            <w:tcW w:w="816" w:type="dxa"/>
          </w:tcPr>
          <w:p w14:paraId="5F83D392" w14:textId="77777777" w:rsidR="00B2667E" w:rsidRPr="00C35EA7" w:rsidRDefault="00B2667E" w:rsidP="00DE360B">
            <w:pPr>
              <w:rPr>
                <w:rFonts w:ascii="Courier New" w:hAnsi="Courier New" w:cs="Courier New"/>
                <w:sz w:val="20"/>
                <w:szCs w:val="18"/>
              </w:rPr>
            </w:pPr>
          </w:p>
        </w:tc>
      </w:tr>
      <w:tr w:rsidR="005D10B6" w:rsidRPr="00C04709" w14:paraId="14F46A05" w14:textId="77777777" w:rsidTr="00C35EA7">
        <w:trPr>
          <w:jc w:val="center"/>
        </w:trPr>
        <w:tc>
          <w:tcPr>
            <w:tcW w:w="1516" w:type="dxa"/>
          </w:tcPr>
          <w:p w14:paraId="5D3F7FF1" w14:textId="77777777" w:rsidR="00B2667E" w:rsidRPr="00C35EA7" w:rsidRDefault="00B2667E" w:rsidP="00C35EA7">
            <w:pPr>
              <w:jc w:val="center"/>
              <w:rPr>
                <w:szCs w:val="18"/>
              </w:rPr>
            </w:pPr>
            <w:r w:rsidRPr="00C35EA7">
              <w:rPr>
                <w:szCs w:val="18"/>
              </w:rPr>
              <w:t>site</w:t>
            </w:r>
          </w:p>
        </w:tc>
        <w:tc>
          <w:tcPr>
            <w:tcW w:w="1176" w:type="dxa"/>
          </w:tcPr>
          <w:p w14:paraId="681C3211" w14:textId="77777777" w:rsidR="00B2667E" w:rsidRPr="00C35EA7" w:rsidRDefault="00B2667E" w:rsidP="00C35EA7">
            <w:pPr>
              <w:jc w:val="center"/>
              <w:rPr>
                <w:szCs w:val="18"/>
              </w:rPr>
            </w:pPr>
            <w:r w:rsidRPr="00C35EA7">
              <w:rPr>
                <w:szCs w:val="18"/>
              </w:rPr>
              <w:t>structure</w:t>
            </w:r>
          </w:p>
        </w:tc>
        <w:tc>
          <w:tcPr>
            <w:tcW w:w="1070" w:type="dxa"/>
          </w:tcPr>
          <w:p w14:paraId="1CB99723" w14:textId="77777777" w:rsidR="00B2667E" w:rsidRPr="00C35EA7" w:rsidRDefault="00B2667E" w:rsidP="00C35EA7">
            <w:pPr>
              <w:jc w:val="center"/>
              <w:rPr>
                <w:szCs w:val="18"/>
              </w:rPr>
            </w:pPr>
            <w:r w:rsidRPr="00C35EA7">
              <w:rPr>
                <w:szCs w:val="18"/>
              </w:rPr>
              <w:t>numero</w:t>
            </w:r>
          </w:p>
        </w:tc>
        <w:tc>
          <w:tcPr>
            <w:tcW w:w="1496" w:type="dxa"/>
          </w:tcPr>
          <w:p w14:paraId="16E7CED8" w14:textId="77777777" w:rsidR="00B2667E" w:rsidRPr="00C35EA7" w:rsidRDefault="00B2667E" w:rsidP="00C35EA7">
            <w:pPr>
              <w:jc w:val="center"/>
              <w:rPr>
                <w:szCs w:val="18"/>
              </w:rPr>
            </w:pPr>
            <w:r w:rsidRPr="00C35EA7">
              <w:rPr>
                <w:szCs w:val="18"/>
              </w:rPr>
              <w:t>objet</w:t>
            </w:r>
          </w:p>
        </w:tc>
        <w:tc>
          <w:tcPr>
            <w:tcW w:w="2042" w:type="dxa"/>
          </w:tcPr>
          <w:p w14:paraId="55F6DFA0" w14:textId="77777777" w:rsidR="00B2667E" w:rsidRPr="00C35EA7" w:rsidRDefault="00B2667E" w:rsidP="00C35EA7">
            <w:pPr>
              <w:jc w:val="center"/>
              <w:rPr>
                <w:szCs w:val="18"/>
              </w:rPr>
            </w:pPr>
            <w:r w:rsidRPr="00C35EA7">
              <w:rPr>
                <w:szCs w:val="18"/>
              </w:rPr>
              <w:t>description</w:t>
            </w:r>
          </w:p>
        </w:tc>
        <w:tc>
          <w:tcPr>
            <w:tcW w:w="816" w:type="dxa"/>
          </w:tcPr>
          <w:p w14:paraId="7AEDEEF0" w14:textId="77777777" w:rsidR="00B2667E" w:rsidRPr="00C35EA7" w:rsidRDefault="00B2667E" w:rsidP="00C35EA7">
            <w:pPr>
              <w:jc w:val="center"/>
              <w:rPr>
                <w:szCs w:val="18"/>
              </w:rPr>
            </w:pPr>
            <w:r w:rsidRPr="00C35EA7">
              <w:rPr>
                <w:szCs w:val="18"/>
              </w:rPr>
              <w:t>BIB</w:t>
            </w:r>
          </w:p>
        </w:tc>
      </w:tr>
      <w:tr w:rsidR="005D10B6" w:rsidRPr="00C04709" w14:paraId="0AB51C53" w14:textId="77777777" w:rsidTr="00C35EA7">
        <w:trPr>
          <w:jc w:val="center"/>
        </w:trPr>
        <w:tc>
          <w:tcPr>
            <w:tcW w:w="1516" w:type="dxa"/>
          </w:tcPr>
          <w:p w14:paraId="7F940CF7" w14:textId="77777777" w:rsidR="00B2667E" w:rsidRPr="00C35EA7" w:rsidRDefault="00B2667E" w:rsidP="00DE360B">
            <w:pPr>
              <w:rPr>
                <w:szCs w:val="18"/>
              </w:rPr>
            </w:pPr>
            <w:r w:rsidRPr="00C35EA7">
              <w:rPr>
                <w:szCs w:val="18"/>
              </w:rPr>
              <w:t>Moulin (Le)</w:t>
            </w:r>
          </w:p>
        </w:tc>
        <w:tc>
          <w:tcPr>
            <w:tcW w:w="1176" w:type="dxa"/>
          </w:tcPr>
          <w:p w14:paraId="6DC2670C" w14:textId="77777777" w:rsidR="00B2667E" w:rsidRPr="00C35EA7" w:rsidRDefault="00B2667E" w:rsidP="00DE360B">
            <w:pPr>
              <w:rPr>
                <w:szCs w:val="18"/>
              </w:rPr>
            </w:pPr>
            <w:r>
              <w:t>t_22</w:t>
            </w:r>
          </w:p>
        </w:tc>
        <w:tc>
          <w:tcPr>
            <w:tcW w:w="1070" w:type="dxa"/>
          </w:tcPr>
          <w:p w14:paraId="55F8395C" w14:textId="77777777" w:rsidR="00B2667E" w:rsidRPr="00C35EA7" w:rsidRDefault="00B2667E" w:rsidP="00DE360B">
            <w:pPr>
              <w:rPr>
                <w:szCs w:val="18"/>
              </w:rPr>
            </w:pPr>
            <w:r w:rsidRPr="00C35EA7">
              <w:rPr>
                <w:szCs w:val="18"/>
              </w:rPr>
              <w:t>15132</w:t>
            </w:r>
          </w:p>
        </w:tc>
        <w:tc>
          <w:tcPr>
            <w:tcW w:w="1496" w:type="dxa"/>
          </w:tcPr>
          <w:p w14:paraId="2EBD5DF5" w14:textId="77777777" w:rsidR="00B2667E" w:rsidRPr="00B2667E" w:rsidRDefault="00B2667E" w:rsidP="00C35EA7">
            <w:pPr>
              <w:jc w:val="both"/>
            </w:pPr>
            <w:r>
              <w:t>AA-2111-m</w:t>
            </w:r>
          </w:p>
        </w:tc>
        <w:tc>
          <w:tcPr>
            <w:tcW w:w="2042" w:type="dxa"/>
          </w:tcPr>
          <w:p w14:paraId="31CA4A2F" w14:textId="77777777" w:rsidR="00B2667E" w:rsidRPr="00C35EA7" w:rsidRDefault="00B2667E" w:rsidP="00DE360B">
            <w:pPr>
              <w:rPr>
                <w:szCs w:val="18"/>
              </w:rPr>
            </w:pPr>
            <w:r>
              <w:t>épingle en bronze</w:t>
            </w:r>
          </w:p>
        </w:tc>
        <w:tc>
          <w:tcPr>
            <w:tcW w:w="816" w:type="dxa"/>
          </w:tcPr>
          <w:p w14:paraId="388CC02C" w14:textId="77777777" w:rsidR="00B2667E" w:rsidRPr="00C35EA7" w:rsidRDefault="00B2667E" w:rsidP="00DE360B">
            <w:pPr>
              <w:rPr>
                <w:szCs w:val="18"/>
              </w:rPr>
            </w:pPr>
            <w:r w:rsidRPr="00C35EA7">
              <w:rPr>
                <w:szCs w:val="18"/>
              </w:rPr>
              <w:t>1833</w:t>
            </w:r>
          </w:p>
        </w:tc>
      </w:tr>
    </w:tbl>
    <w:p w14:paraId="610C4270" w14:textId="77777777" w:rsidR="00B2667E" w:rsidRPr="00B2667E" w:rsidRDefault="00B2667E" w:rsidP="00DE360B"/>
    <w:p w14:paraId="2E5DBBEC" w14:textId="77777777" w:rsidR="00B2667E" w:rsidRDefault="00B2667E" w:rsidP="00DE360B"/>
    <w:p w14:paraId="5CFF2287" w14:textId="77777777" w:rsidR="00266FDB" w:rsidRDefault="00266FDB" w:rsidP="00DE360B">
      <w:pPr>
        <w:pStyle w:val="Heading3"/>
      </w:pPr>
      <w:r>
        <w:t>t_23</w:t>
      </w:r>
    </w:p>
    <w:p w14:paraId="42DC6E0F" w14:textId="77777777" w:rsidR="00266FDB" w:rsidRDefault="00266FDB" w:rsidP="00DE360B"/>
    <w:tbl>
      <w:tblPr>
        <w:tblW w:w="84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409"/>
        <w:gridCol w:w="816"/>
      </w:tblGrid>
      <w:tr w:rsidR="005D10B6" w:rsidRPr="00C04709" w14:paraId="48DCE5FE" w14:textId="77777777" w:rsidTr="00C35EA7">
        <w:trPr>
          <w:jc w:val="center"/>
        </w:trPr>
        <w:tc>
          <w:tcPr>
            <w:tcW w:w="1516" w:type="dxa"/>
          </w:tcPr>
          <w:p w14:paraId="1D770733" w14:textId="77777777" w:rsidR="00266FDB" w:rsidRPr="00C35EA7" w:rsidRDefault="00266FDB"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7A5BE985" w14:textId="77777777" w:rsidR="00266FDB" w:rsidRPr="00C35EA7" w:rsidRDefault="00266FDB" w:rsidP="00DE360B">
            <w:pPr>
              <w:rPr>
                <w:rFonts w:ascii="Courier New" w:hAnsi="Courier New" w:cs="Courier New"/>
                <w:sz w:val="20"/>
                <w:szCs w:val="18"/>
              </w:rPr>
            </w:pPr>
          </w:p>
        </w:tc>
        <w:tc>
          <w:tcPr>
            <w:tcW w:w="1070" w:type="dxa"/>
          </w:tcPr>
          <w:p w14:paraId="331A83C9" w14:textId="77777777" w:rsidR="00266FDB" w:rsidRPr="00C35EA7" w:rsidRDefault="00266FDB" w:rsidP="00DE360B">
            <w:pPr>
              <w:rPr>
                <w:rFonts w:ascii="Courier New" w:hAnsi="Courier New" w:cs="Courier New"/>
                <w:sz w:val="20"/>
                <w:szCs w:val="18"/>
              </w:rPr>
            </w:pPr>
          </w:p>
        </w:tc>
        <w:tc>
          <w:tcPr>
            <w:tcW w:w="1510" w:type="dxa"/>
          </w:tcPr>
          <w:p w14:paraId="1B3E8239" w14:textId="77777777" w:rsidR="00266FDB" w:rsidRPr="00C35EA7" w:rsidRDefault="00266FDB" w:rsidP="00DE360B">
            <w:pPr>
              <w:rPr>
                <w:rFonts w:ascii="Courier New" w:hAnsi="Courier New" w:cs="Courier New"/>
                <w:sz w:val="20"/>
                <w:szCs w:val="18"/>
              </w:rPr>
            </w:pPr>
          </w:p>
        </w:tc>
        <w:tc>
          <w:tcPr>
            <w:tcW w:w="2409" w:type="dxa"/>
          </w:tcPr>
          <w:p w14:paraId="48169421" w14:textId="77777777" w:rsidR="00266FDB" w:rsidRPr="00C35EA7" w:rsidRDefault="00266FDB" w:rsidP="00DE360B">
            <w:pPr>
              <w:rPr>
                <w:rFonts w:ascii="Courier New" w:hAnsi="Courier New" w:cs="Courier New"/>
                <w:sz w:val="20"/>
                <w:szCs w:val="18"/>
              </w:rPr>
            </w:pPr>
          </w:p>
        </w:tc>
        <w:tc>
          <w:tcPr>
            <w:tcW w:w="816" w:type="dxa"/>
          </w:tcPr>
          <w:p w14:paraId="253DA482" w14:textId="77777777" w:rsidR="00266FDB" w:rsidRPr="00C35EA7" w:rsidRDefault="00266FDB" w:rsidP="00DE360B">
            <w:pPr>
              <w:rPr>
                <w:rFonts w:ascii="Courier New" w:hAnsi="Courier New" w:cs="Courier New"/>
                <w:sz w:val="20"/>
                <w:szCs w:val="18"/>
              </w:rPr>
            </w:pPr>
          </w:p>
        </w:tc>
      </w:tr>
      <w:tr w:rsidR="005D10B6" w:rsidRPr="00C04709" w14:paraId="3BF8D8F4" w14:textId="77777777" w:rsidTr="00C35EA7">
        <w:trPr>
          <w:jc w:val="center"/>
        </w:trPr>
        <w:tc>
          <w:tcPr>
            <w:tcW w:w="1516" w:type="dxa"/>
          </w:tcPr>
          <w:p w14:paraId="5D702826" w14:textId="77777777" w:rsidR="00266FDB" w:rsidRPr="00C35EA7" w:rsidRDefault="00266FDB" w:rsidP="00C35EA7">
            <w:pPr>
              <w:jc w:val="center"/>
              <w:rPr>
                <w:szCs w:val="18"/>
              </w:rPr>
            </w:pPr>
            <w:r w:rsidRPr="00C35EA7">
              <w:rPr>
                <w:szCs w:val="18"/>
              </w:rPr>
              <w:t>site</w:t>
            </w:r>
          </w:p>
        </w:tc>
        <w:tc>
          <w:tcPr>
            <w:tcW w:w="1176" w:type="dxa"/>
          </w:tcPr>
          <w:p w14:paraId="32C122B5" w14:textId="77777777" w:rsidR="00266FDB" w:rsidRPr="00C35EA7" w:rsidRDefault="00266FDB" w:rsidP="00C35EA7">
            <w:pPr>
              <w:jc w:val="center"/>
              <w:rPr>
                <w:szCs w:val="18"/>
              </w:rPr>
            </w:pPr>
            <w:r w:rsidRPr="00C35EA7">
              <w:rPr>
                <w:szCs w:val="18"/>
              </w:rPr>
              <w:t>structure</w:t>
            </w:r>
          </w:p>
        </w:tc>
        <w:tc>
          <w:tcPr>
            <w:tcW w:w="1070" w:type="dxa"/>
          </w:tcPr>
          <w:p w14:paraId="365D389F" w14:textId="77777777" w:rsidR="00266FDB" w:rsidRPr="00C35EA7" w:rsidRDefault="00266FDB" w:rsidP="00C35EA7">
            <w:pPr>
              <w:jc w:val="center"/>
              <w:rPr>
                <w:szCs w:val="18"/>
              </w:rPr>
            </w:pPr>
            <w:r w:rsidRPr="00C35EA7">
              <w:rPr>
                <w:szCs w:val="18"/>
              </w:rPr>
              <w:t>numero</w:t>
            </w:r>
          </w:p>
        </w:tc>
        <w:tc>
          <w:tcPr>
            <w:tcW w:w="1510" w:type="dxa"/>
          </w:tcPr>
          <w:p w14:paraId="3151EE73" w14:textId="77777777" w:rsidR="00266FDB" w:rsidRPr="00C35EA7" w:rsidRDefault="00266FDB" w:rsidP="00C35EA7">
            <w:pPr>
              <w:jc w:val="center"/>
              <w:rPr>
                <w:szCs w:val="18"/>
              </w:rPr>
            </w:pPr>
            <w:r w:rsidRPr="00C35EA7">
              <w:rPr>
                <w:szCs w:val="18"/>
              </w:rPr>
              <w:t>objet</w:t>
            </w:r>
          </w:p>
        </w:tc>
        <w:tc>
          <w:tcPr>
            <w:tcW w:w="2409" w:type="dxa"/>
          </w:tcPr>
          <w:p w14:paraId="2F357E95" w14:textId="77777777" w:rsidR="00266FDB" w:rsidRPr="00C35EA7" w:rsidRDefault="00266FDB" w:rsidP="00C35EA7">
            <w:pPr>
              <w:jc w:val="center"/>
              <w:rPr>
                <w:szCs w:val="18"/>
              </w:rPr>
            </w:pPr>
            <w:r w:rsidRPr="00C35EA7">
              <w:rPr>
                <w:szCs w:val="18"/>
              </w:rPr>
              <w:t>description</w:t>
            </w:r>
          </w:p>
        </w:tc>
        <w:tc>
          <w:tcPr>
            <w:tcW w:w="816" w:type="dxa"/>
          </w:tcPr>
          <w:p w14:paraId="3245D493" w14:textId="77777777" w:rsidR="00266FDB" w:rsidRPr="00C35EA7" w:rsidRDefault="00266FDB" w:rsidP="00C35EA7">
            <w:pPr>
              <w:jc w:val="center"/>
              <w:rPr>
                <w:szCs w:val="18"/>
              </w:rPr>
            </w:pPr>
            <w:r w:rsidRPr="00C35EA7">
              <w:rPr>
                <w:szCs w:val="18"/>
              </w:rPr>
              <w:t>BIB</w:t>
            </w:r>
          </w:p>
        </w:tc>
      </w:tr>
      <w:tr w:rsidR="005D10B6" w:rsidRPr="00C04709" w14:paraId="0B0E561B" w14:textId="77777777" w:rsidTr="00C35EA7">
        <w:trPr>
          <w:jc w:val="center"/>
        </w:trPr>
        <w:tc>
          <w:tcPr>
            <w:tcW w:w="1516" w:type="dxa"/>
          </w:tcPr>
          <w:p w14:paraId="54A7E267" w14:textId="77777777" w:rsidR="00266FDB" w:rsidRPr="00C35EA7" w:rsidRDefault="00266FDB" w:rsidP="00DE360B">
            <w:pPr>
              <w:rPr>
                <w:szCs w:val="18"/>
              </w:rPr>
            </w:pPr>
            <w:r w:rsidRPr="00C35EA7">
              <w:rPr>
                <w:szCs w:val="18"/>
              </w:rPr>
              <w:t>Moulin (Le)</w:t>
            </w:r>
          </w:p>
        </w:tc>
        <w:tc>
          <w:tcPr>
            <w:tcW w:w="1176" w:type="dxa"/>
          </w:tcPr>
          <w:p w14:paraId="47A57A7C" w14:textId="77777777" w:rsidR="00266FDB" w:rsidRPr="00C35EA7" w:rsidRDefault="00266FDB" w:rsidP="00DE360B">
            <w:pPr>
              <w:rPr>
                <w:szCs w:val="18"/>
              </w:rPr>
            </w:pPr>
            <w:r>
              <w:t>t_23</w:t>
            </w:r>
          </w:p>
        </w:tc>
        <w:tc>
          <w:tcPr>
            <w:tcW w:w="1070" w:type="dxa"/>
          </w:tcPr>
          <w:p w14:paraId="3258C48F" w14:textId="77777777" w:rsidR="00266FDB" w:rsidRPr="00C35EA7" w:rsidRDefault="00266FDB" w:rsidP="00DE360B">
            <w:pPr>
              <w:rPr>
                <w:szCs w:val="18"/>
              </w:rPr>
            </w:pPr>
            <w:r w:rsidRPr="00C35EA7">
              <w:rPr>
                <w:szCs w:val="18"/>
              </w:rPr>
              <w:t>15134</w:t>
            </w:r>
          </w:p>
        </w:tc>
        <w:tc>
          <w:tcPr>
            <w:tcW w:w="1510" w:type="dxa"/>
          </w:tcPr>
          <w:p w14:paraId="12796FCE" w14:textId="77777777" w:rsidR="00266FDB" w:rsidRPr="00872651" w:rsidRDefault="00266FDB" w:rsidP="00DE360B">
            <w:r>
              <w:t>AK-3331-m</w:t>
            </w:r>
          </w:p>
        </w:tc>
        <w:tc>
          <w:tcPr>
            <w:tcW w:w="2409" w:type="dxa"/>
          </w:tcPr>
          <w:p w14:paraId="57C2DABF" w14:textId="77777777" w:rsidR="00266FDB" w:rsidRPr="00C35EA7" w:rsidRDefault="00266FDB" w:rsidP="00DE360B">
            <w:pPr>
              <w:rPr>
                <w:szCs w:val="18"/>
              </w:rPr>
            </w:pPr>
            <w:r>
              <w:t>anneau bronze</w:t>
            </w:r>
          </w:p>
        </w:tc>
        <w:tc>
          <w:tcPr>
            <w:tcW w:w="816" w:type="dxa"/>
          </w:tcPr>
          <w:p w14:paraId="694EB1F8" w14:textId="77777777" w:rsidR="00266FDB" w:rsidRPr="00C35EA7" w:rsidRDefault="00266FDB" w:rsidP="00DE360B">
            <w:pPr>
              <w:rPr>
                <w:szCs w:val="18"/>
              </w:rPr>
            </w:pPr>
            <w:r>
              <w:t>1833</w:t>
            </w:r>
          </w:p>
        </w:tc>
      </w:tr>
      <w:tr w:rsidR="005D10B6" w:rsidRPr="00C04709" w14:paraId="26D02DB5" w14:textId="77777777" w:rsidTr="00C35EA7">
        <w:trPr>
          <w:jc w:val="center"/>
        </w:trPr>
        <w:tc>
          <w:tcPr>
            <w:tcW w:w="1516" w:type="dxa"/>
          </w:tcPr>
          <w:p w14:paraId="400A0993" w14:textId="77777777" w:rsidR="0055048B" w:rsidRPr="00C35EA7" w:rsidRDefault="0055048B" w:rsidP="00DE360B">
            <w:pPr>
              <w:rPr>
                <w:szCs w:val="18"/>
              </w:rPr>
            </w:pPr>
            <w:r w:rsidRPr="00C35EA7">
              <w:rPr>
                <w:szCs w:val="18"/>
              </w:rPr>
              <w:t>Moulin (Le)</w:t>
            </w:r>
          </w:p>
        </w:tc>
        <w:tc>
          <w:tcPr>
            <w:tcW w:w="1176" w:type="dxa"/>
          </w:tcPr>
          <w:p w14:paraId="5C1E15FB" w14:textId="77777777" w:rsidR="0055048B" w:rsidRPr="00C35EA7" w:rsidRDefault="0055048B" w:rsidP="00DE360B">
            <w:pPr>
              <w:rPr>
                <w:szCs w:val="18"/>
              </w:rPr>
            </w:pPr>
            <w:r>
              <w:t>t_23</w:t>
            </w:r>
          </w:p>
        </w:tc>
        <w:tc>
          <w:tcPr>
            <w:tcW w:w="1070" w:type="dxa"/>
          </w:tcPr>
          <w:p w14:paraId="093E2643" w14:textId="77777777" w:rsidR="0055048B" w:rsidRPr="00C35EA7" w:rsidRDefault="0055048B" w:rsidP="00DE360B">
            <w:pPr>
              <w:rPr>
                <w:szCs w:val="18"/>
              </w:rPr>
            </w:pPr>
            <w:r w:rsidRPr="00C35EA7">
              <w:rPr>
                <w:szCs w:val="18"/>
                <w:highlight w:val="yellow"/>
              </w:rPr>
              <w:t>10178</w:t>
            </w:r>
          </w:p>
        </w:tc>
        <w:tc>
          <w:tcPr>
            <w:tcW w:w="1510" w:type="dxa"/>
          </w:tcPr>
          <w:p w14:paraId="304E9748" w14:textId="77777777" w:rsidR="0055048B" w:rsidRPr="00B2667E" w:rsidRDefault="0055048B" w:rsidP="00DE360B">
            <w:r>
              <w:t>CC-2145-m</w:t>
            </w:r>
          </w:p>
        </w:tc>
        <w:tc>
          <w:tcPr>
            <w:tcW w:w="2409" w:type="dxa"/>
          </w:tcPr>
          <w:p w14:paraId="520E6ECF" w14:textId="77777777" w:rsidR="0055048B" w:rsidRPr="00C35EA7" w:rsidRDefault="0055048B" w:rsidP="00DE360B">
            <w:pPr>
              <w:rPr>
                <w:szCs w:val="18"/>
              </w:rPr>
            </w:pPr>
            <w:r>
              <w:t>fusaïole en terre cuite</w:t>
            </w:r>
          </w:p>
        </w:tc>
        <w:tc>
          <w:tcPr>
            <w:tcW w:w="816" w:type="dxa"/>
          </w:tcPr>
          <w:p w14:paraId="0EBDEA3F" w14:textId="77777777" w:rsidR="0055048B" w:rsidRPr="00C35EA7" w:rsidRDefault="0055048B" w:rsidP="00DE360B">
            <w:pPr>
              <w:rPr>
                <w:szCs w:val="18"/>
              </w:rPr>
            </w:pPr>
            <w:r w:rsidRPr="00C35EA7">
              <w:rPr>
                <w:szCs w:val="18"/>
              </w:rPr>
              <w:t>1833</w:t>
            </w:r>
          </w:p>
        </w:tc>
      </w:tr>
    </w:tbl>
    <w:p w14:paraId="1B7642C9" w14:textId="77777777" w:rsidR="0055048B" w:rsidRDefault="0055048B" w:rsidP="00DE360B"/>
    <w:p w14:paraId="22ECDE2E" w14:textId="77777777" w:rsidR="00660AD3" w:rsidRDefault="00660AD3" w:rsidP="00DE360B">
      <w:pPr>
        <w:pStyle w:val="Heading3"/>
      </w:pPr>
      <w:r>
        <w:t>t_24</w:t>
      </w:r>
    </w:p>
    <w:p w14:paraId="74145749" w14:textId="77777777" w:rsidR="00660AD3" w:rsidRDefault="00660AD3" w:rsidP="00DE360B"/>
    <w:tbl>
      <w:tblPr>
        <w:tblW w:w="87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629"/>
        <w:gridCol w:w="816"/>
      </w:tblGrid>
      <w:tr w:rsidR="005D10B6" w:rsidRPr="00C04709" w14:paraId="68B3BA7D" w14:textId="77777777" w:rsidTr="00C35EA7">
        <w:trPr>
          <w:jc w:val="center"/>
        </w:trPr>
        <w:tc>
          <w:tcPr>
            <w:tcW w:w="1516" w:type="dxa"/>
          </w:tcPr>
          <w:p w14:paraId="4B657DC9" w14:textId="77777777" w:rsidR="00660AD3" w:rsidRPr="00C35EA7" w:rsidRDefault="00660AD3"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0F976203" w14:textId="77777777" w:rsidR="00660AD3" w:rsidRPr="00C35EA7" w:rsidRDefault="00660AD3" w:rsidP="00DE360B">
            <w:pPr>
              <w:rPr>
                <w:rFonts w:ascii="Courier New" w:hAnsi="Courier New" w:cs="Courier New"/>
                <w:sz w:val="20"/>
                <w:szCs w:val="18"/>
              </w:rPr>
            </w:pPr>
          </w:p>
        </w:tc>
        <w:tc>
          <w:tcPr>
            <w:tcW w:w="1070" w:type="dxa"/>
          </w:tcPr>
          <w:p w14:paraId="3D97C656" w14:textId="77777777" w:rsidR="00660AD3" w:rsidRPr="00C35EA7" w:rsidRDefault="00660AD3" w:rsidP="00DE360B">
            <w:pPr>
              <w:rPr>
                <w:rFonts w:ascii="Courier New" w:hAnsi="Courier New" w:cs="Courier New"/>
                <w:sz w:val="20"/>
                <w:szCs w:val="18"/>
              </w:rPr>
            </w:pPr>
          </w:p>
        </w:tc>
        <w:tc>
          <w:tcPr>
            <w:tcW w:w="1510" w:type="dxa"/>
          </w:tcPr>
          <w:p w14:paraId="02A0A265" w14:textId="77777777" w:rsidR="00660AD3" w:rsidRPr="00C35EA7" w:rsidRDefault="00660AD3" w:rsidP="00DE360B">
            <w:pPr>
              <w:rPr>
                <w:rFonts w:ascii="Courier New" w:hAnsi="Courier New" w:cs="Courier New"/>
                <w:sz w:val="20"/>
                <w:szCs w:val="18"/>
              </w:rPr>
            </w:pPr>
          </w:p>
        </w:tc>
        <w:tc>
          <w:tcPr>
            <w:tcW w:w="2629" w:type="dxa"/>
          </w:tcPr>
          <w:p w14:paraId="6782A54D" w14:textId="77777777" w:rsidR="00660AD3" w:rsidRPr="00C35EA7" w:rsidRDefault="00660AD3" w:rsidP="00DE360B">
            <w:pPr>
              <w:rPr>
                <w:rFonts w:ascii="Courier New" w:hAnsi="Courier New" w:cs="Courier New"/>
                <w:sz w:val="20"/>
                <w:szCs w:val="18"/>
              </w:rPr>
            </w:pPr>
          </w:p>
        </w:tc>
        <w:tc>
          <w:tcPr>
            <w:tcW w:w="816" w:type="dxa"/>
          </w:tcPr>
          <w:p w14:paraId="1A0C660D" w14:textId="77777777" w:rsidR="00660AD3" w:rsidRPr="00C35EA7" w:rsidRDefault="00660AD3" w:rsidP="00DE360B">
            <w:pPr>
              <w:rPr>
                <w:rFonts w:ascii="Courier New" w:hAnsi="Courier New" w:cs="Courier New"/>
                <w:sz w:val="20"/>
                <w:szCs w:val="18"/>
              </w:rPr>
            </w:pPr>
          </w:p>
        </w:tc>
      </w:tr>
      <w:tr w:rsidR="005D10B6" w:rsidRPr="00C04709" w14:paraId="4AF42FF2" w14:textId="77777777" w:rsidTr="00C35EA7">
        <w:trPr>
          <w:jc w:val="center"/>
        </w:trPr>
        <w:tc>
          <w:tcPr>
            <w:tcW w:w="1516" w:type="dxa"/>
          </w:tcPr>
          <w:p w14:paraId="52064F56" w14:textId="77777777" w:rsidR="00660AD3" w:rsidRPr="00C35EA7" w:rsidRDefault="00660AD3" w:rsidP="00C35EA7">
            <w:pPr>
              <w:jc w:val="center"/>
              <w:rPr>
                <w:szCs w:val="18"/>
              </w:rPr>
            </w:pPr>
            <w:r w:rsidRPr="00C35EA7">
              <w:rPr>
                <w:szCs w:val="18"/>
              </w:rPr>
              <w:t>site</w:t>
            </w:r>
          </w:p>
        </w:tc>
        <w:tc>
          <w:tcPr>
            <w:tcW w:w="1176" w:type="dxa"/>
          </w:tcPr>
          <w:p w14:paraId="571E6EBB" w14:textId="77777777" w:rsidR="00660AD3" w:rsidRPr="00C35EA7" w:rsidRDefault="00660AD3" w:rsidP="00C35EA7">
            <w:pPr>
              <w:jc w:val="center"/>
              <w:rPr>
                <w:szCs w:val="18"/>
              </w:rPr>
            </w:pPr>
            <w:r w:rsidRPr="00C35EA7">
              <w:rPr>
                <w:szCs w:val="18"/>
              </w:rPr>
              <w:t>structure</w:t>
            </w:r>
          </w:p>
        </w:tc>
        <w:tc>
          <w:tcPr>
            <w:tcW w:w="1070" w:type="dxa"/>
          </w:tcPr>
          <w:p w14:paraId="458AE9A1" w14:textId="77777777" w:rsidR="00660AD3" w:rsidRPr="00C35EA7" w:rsidRDefault="00660AD3" w:rsidP="00C35EA7">
            <w:pPr>
              <w:jc w:val="center"/>
              <w:rPr>
                <w:szCs w:val="18"/>
              </w:rPr>
            </w:pPr>
            <w:r w:rsidRPr="00C35EA7">
              <w:rPr>
                <w:szCs w:val="18"/>
              </w:rPr>
              <w:t>numero</w:t>
            </w:r>
          </w:p>
        </w:tc>
        <w:tc>
          <w:tcPr>
            <w:tcW w:w="1510" w:type="dxa"/>
          </w:tcPr>
          <w:p w14:paraId="7D319C54" w14:textId="77777777" w:rsidR="00660AD3" w:rsidRPr="00C35EA7" w:rsidRDefault="00660AD3" w:rsidP="00C35EA7">
            <w:pPr>
              <w:jc w:val="center"/>
              <w:rPr>
                <w:szCs w:val="18"/>
              </w:rPr>
            </w:pPr>
            <w:r w:rsidRPr="00C35EA7">
              <w:rPr>
                <w:szCs w:val="18"/>
              </w:rPr>
              <w:t>objet</w:t>
            </w:r>
          </w:p>
        </w:tc>
        <w:tc>
          <w:tcPr>
            <w:tcW w:w="2629" w:type="dxa"/>
          </w:tcPr>
          <w:p w14:paraId="7347305C" w14:textId="77777777" w:rsidR="00660AD3" w:rsidRPr="00C35EA7" w:rsidRDefault="00660AD3" w:rsidP="00C35EA7">
            <w:pPr>
              <w:jc w:val="center"/>
              <w:rPr>
                <w:szCs w:val="18"/>
              </w:rPr>
            </w:pPr>
            <w:r w:rsidRPr="00C35EA7">
              <w:rPr>
                <w:szCs w:val="18"/>
              </w:rPr>
              <w:t>description</w:t>
            </w:r>
          </w:p>
        </w:tc>
        <w:tc>
          <w:tcPr>
            <w:tcW w:w="816" w:type="dxa"/>
          </w:tcPr>
          <w:p w14:paraId="0D171E5B" w14:textId="77777777" w:rsidR="00660AD3" w:rsidRPr="00C35EA7" w:rsidRDefault="00660AD3" w:rsidP="00C35EA7">
            <w:pPr>
              <w:jc w:val="center"/>
              <w:rPr>
                <w:szCs w:val="18"/>
              </w:rPr>
            </w:pPr>
            <w:r w:rsidRPr="00C35EA7">
              <w:rPr>
                <w:szCs w:val="18"/>
              </w:rPr>
              <w:t>BIB</w:t>
            </w:r>
          </w:p>
        </w:tc>
      </w:tr>
      <w:tr w:rsidR="005D10B6" w:rsidRPr="00C04709" w14:paraId="51DDF090" w14:textId="77777777" w:rsidTr="00C35EA7">
        <w:trPr>
          <w:jc w:val="center"/>
        </w:trPr>
        <w:tc>
          <w:tcPr>
            <w:tcW w:w="1516" w:type="dxa"/>
          </w:tcPr>
          <w:p w14:paraId="14E03B2C" w14:textId="77777777" w:rsidR="00660AD3" w:rsidRPr="00C35EA7" w:rsidRDefault="00660AD3" w:rsidP="00DE360B">
            <w:pPr>
              <w:rPr>
                <w:szCs w:val="18"/>
              </w:rPr>
            </w:pPr>
            <w:r w:rsidRPr="00C35EA7">
              <w:rPr>
                <w:szCs w:val="18"/>
              </w:rPr>
              <w:t>Moulin (Le)</w:t>
            </w:r>
          </w:p>
        </w:tc>
        <w:tc>
          <w:tcPr>
            <w:tcW w:w="1176" w:type="dxa"/>
          </w:tcPr>
          <w:p w14:paraId="794ABBCE" w14:textId="77777777" w:rsidR="00660AD3" w:rsidRPr="00C35EA7" w:rsidRDefault="00660AD3" w:rsidP="00DE360B">
            <w:pPr>
              <w:rPr>
                <w:szCs w:val="18"/>
              </w:rPr>
            </w:pPr>
            <w:r>
              <w:t>t_24</w:t>
            </w:r>
          </w:p>
        </w:tc>
        <w:tc>
          <w:tcPr>
            <w:tcW w:w="1070" w:type="dxa"/>
          </w:tcPr>
          <w:p w14:paraId="4313D036" w14:textId="77777777" w:rsidR="00660AD3" w:rsidRPr="00C35EA7" w:rsidRDefault="00660AD3" w:rsidP="00DE360B">
            <w:pPr>
              <w:rPr>
                <w:szCs w:val="18"/>
              </w:rPr>
            </w:pPr>
            <w:r w:rsidRPr="00C35EA7">
              <w:rPr>
                <w:szCs w:val="18"/>
              </w:rPr>
              <w:t>15136</w:t>
            </w:r>
          </w:p>
        </w:tc>
        <w:tc>
          <w:tcPr>
            <w:tcW w:w="1510" w:type="dxa"/>
          </w:tcPr>
          <w:p w14:paraId="6A27838D" w14:textId="77777777" w:rsidR="00660AD3" w:rsidRDefault="00660AD3" w:rsidP="00C35EA7">
            <w:pPr>
              <w:jc w:val="both"/>
            </w:pPr>
            <w:r>
              <w:t>AC-1111</w:t>
            </w:r>
          </w:p>
        </w:tc>
        <w:tc>
          <w:tcPr>
            <w:tcW w:w="2629" w:type="dxa"/>
          </w:tcPr>
          <w:p w14:paraId="08EEB38F" w14:textId="77777777" w:rsidR="00660AD3" w:rsidRDefault="00660AD3" w:rsidP="00DE360B">
            <w:r>
              <w:t>bracelet en bronze</w:t>
            </w:r>
          </w:p>
        </w:tc>
        <w:tc>
          <w:tcPr>
            <w:tcW w:w="816" w:type="dxa"/>
          </w:tcPr>
          <w:p w14:paraId="486B27AD" w14:textId="77777777" w:rsidR="00660AD3" w:rsidRPr="00C35EA7" w:rsidRDefault="00660AD3" w:rsidP="00DE360B">
            <w:pPr>
              <w:rPr>
                <w:szCs w:val="18"/>
              </w:rPr>
            </w:pPr>
            <w:r w:rsidRPr="00C35EA7">
              <w:rPr>
                <w:szCs w:val="18"/>
              </w:rPr>
              <w:t>1833</w:t>
            </w:r>
          </w:p>
        </w:tc>
      </w:tr>
    </w:tbl>
    <w:p w14:paraId="4A62A08D" w14:textId="77777777" w:rsidR="00660AD3" w:rsidRDefault="00660AD3" w:rsidP="00DE360B"/>
    <w:p w14:paraId="44B60BB4" w14:textId="77777777" w:rsidR="00660AD3" w:rsidRDefault="00660AD3" w:rsidP="00DE360B"/>
    <w:p w14:paraId="16EBC100" w14:textId="77777777" w:rsidR="00B2667E" w:rsidRDefault="00B2667E" w:rsidP="00DE360B">
      <w:pPr>
        <w:pStyle w:val="Heading3"/>
      </w:pPr>
      <w:r>
        <w:t>t_27</w:t>
      </w:r>
    </w:p>
    <w:p w14:paraId="6D57D0D9" w14:textId="77777777" w:rsidR="00B2667E" w:rsidRDefault="00B2667E" w:rsidP="00DE360B"/>
    <w:tbl>
      <w:tblPr>
        <w:tblW w:w="81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496"/>
        <w:gridCol w:w="2042"/>
        <w:gridCol w:w="816"/>
      </w:tblGrid>
      <w:tr w:rsidR="005D10B6" w:rsidRPr="00C04709" w14:paraId="722E90EF" w14:textId="77777777" w:rsidTr="00C35EA7">
        <w:trPr>
          <w:jc w:val="center"/>
        </w:trPr>
        <w:tc>
          <w:tcPr>
            <w:tcW w:w="1516" w:type="dxa"/>
          </w:tcPr>
          <w:p w14:paraId="5CF40958" w14:textId="77777777" w:rsidR="00B2667E" w:rsidRPr="00C35EA7" w:rsidRDefault="00B2667E"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19176032" w14:textId="77777777" w:rsidR="00B2667E" w:rsidRPr="00C35EA7" w:rsidRDefault="00B2667E" w:rsidP="00DE360B">
            <w:pPr>
              <w:rPr>
                <w:rFonts w:ascii="Courier New" w:hAnsi="Courier New" w:cs="Courier New"/>
                <w:sz w:val="20"/>
                <w:szCs w:val="18"/>
              </w:rPr>
            </w:pPr>
          </w:p>
        </w:tc>
        <w:tc>
          <w:tcPr>
            <w:tcW w:w="1070" w:type="dxa"/>
          </w:tcPr>
          <w:p w14:paraId="30D20EDE" w14:textId="77777777" w:rsidR="00B2667E" w:rsidRPr="00C35EA7" w:rsidRDefault="00B2667E" w:rsidP="00DE360B">
            <w:pPr>
              <w:rPr>
                <w:rFonts w:ascii="Courier New" w:hAnsi="Courier New" w:cs="Courier New"/>
                <w:sz w:val="20"/>
                <w:szCs w:val="18"/>
              </w:rPr>
            </w:pPr>
          </w:p>
        </w:tc>
        <w:tc>
          <w:tcPr>
            <w:tcW w:w="1496" w:type="dxa"/>
          </w:tcPr>
          <w:p w14:paraId="0591370A" w14:textId="77777777" w:rsidR="00B2667E" w:rsidRPr="00C35EA7" w:rsidRDefault="00B2667E" w:rsidP="00DE360B">
            <w:pPr>
              <w:rPr>
                <w:rFonts w:ascii="Courier New" w:hAnsi="Courier New" w:cs="Courier New"/>
                <w:sz w:val="20"/>
                <w:szCs w:val="18"/>
              </w:rPr>
            </w:pPr>
          </w:p>
        </w:tc>
        <w:tc>
          <w:tcPr>
            <w:tcW w:w="2042" w:type="dxa"/>
          </w:tcPr>
          <w:p w14:paraId="2EF92CB0" w14:textId="77777777" w:rsidR="00B2667E" w:rsidRPr="00C35EA7" w:rsidRDefault="00B2667E" w:rsidP="00DE360B">
            <w:pPr>
              <w:rPr>
                <w:rFonts w:ascii="Courier New" w:hAnsi="Courier New" w:cs="Courier New"/>
                <w:sz w:val="20"/>
                <w:szCs w:val="18"/>
              </w:rPr>
            </w:pPr>
          </w:p>
        </w:tc>
        <w:tc>
          <w:tcPr>
            <w:tcW w:w="816" w:type="dxa"/>
          </w:tcPr>
          <w:p w14:paraId="28341C4D" w14:textId="77777777" w:rsidR="00B2667E" w:rsidRPr="00C35EA7" w:rsidRDefault="00B2667E" w:rsidP="00DE360B">
            <w:pPr>
              <w:rPr>
                <w:rFonts w:ascii="Courier New" w:hAnsi="Courier New" w:cs="Courier New"/>
                <w:sz w:val="20"/>
                <w:szCs w:val="18"/>
              </w:rPr>
            </w:pPr>
          </w:p>
        </w:tc>
      </w:tr>
      <w:tr w:rsidR="005D10B6" w:rsidRPr="00C04709" w14:paraId="03156599" w14:textId="77777777" w:rsidTr="00C35EA7">
        <w:trPr>
          <w:jc w:val="center"/>
        </w:trPr>
        <w:tc>
          <w:tcPr>
            <w:tcW w:w="1516" w:type="dxa"/>
          </w:tcPr>
          <w:p w14:paraId="7F7B0E4A" w14:textId="77777777" w:rsidR="00B2667E" w:rsidRPr="00C35EA7" w:rsidRDefault="00B2667E" w:rsidP="00C35EA7">
            <w:pPr>
              <w:jc w:val="center"/>
              <w:rPr>
                <w:szCs w:val="18"/>
              </w:rPr>
            </w:pPr>
            <w:r w:rsidRPr="00C35EA7">
              <w:rPr>
                <w:szCs w:val="18"/>
              </w:rPr>
              <w:t>site</w:t>
            </w:r>
          </w:p>
        </w:tc>
        <w:tc>
          <w:tcPr>
            <w:tcW w:w="1176" w:type="dxa"/>
          </w:tcPr>
          <w:p w14:paraId="2EE03B9F" w14:textId="77777777" w:rsidR="00B2667E" w:rsidRPr="00C35EA7" w:rsidRDefault="00B2667E" w:rsidP="00C35EA7">
            <w:pPr>
              <w:jc w:val="center"/>
              <w:rPr>
                <w:szCs w:val="18"/>
              </w:rPr>
            </w:pPr>
            <w:r w:rsidRPr="00C35EA7">
              <w:rPr>
                <w:szCs w:val="18"/>
              </w:rPr>
              <w:t>structure</w:t>
            </w:r>
          </w:p>
        </w:tc>
        <w:tc>
          <w:tcPr>
            <w:tcW w:w="1070" w:type="dxa"/>
          </w:tcPr>
          <w:p w14:paraId="6B5C1DA6" w14:textId="77777777" w:rsidR="00B2667E" w:rsidRPr="00C35EA7" w:rsidRDefault="00B2667E" w:rsidP="00C35EA7">
            <w:pPr>
              <w:jc w:val="center"/>
              <w:rPr>
                <w:szCs w:val="18"/>
              </w:rPr>
            </w:pPr>
            <w:r w:rsidRPr="00C35EA7">
              <w:rPr>
                <w:szCs w:val="18"/>
              </w:rPr>
              <w:t>numero</w:t>
            </w:r>
          </w:p>
        </w:tc>
        <w:tc>
          <w:tcPr>
            <w:tcW w:w="1496" w:type="dxa"/>
          </w:tcPr>
          <w:p w14:paraId="47EA4FCE" w14:textId="77777777" w:rsidR="00B2667E" w:rsidRPr="00C35EA7" w:rsidRDefault="00B2667E" w:rsidP="00C35EA7">
            <w:pPr>
              <w:jc w:val="center"/>
              <w:rPr>
                <w:szCs w:val="18"/>
              </w:rPr>
            </w:pPr>
            <w:r w:rsidRPr="00C35EA7">
              <w:rPr>
                <w:szCs w:val="18"/>
              </w:rPr>
              <w:t>objet</w:t>
            </w:r>
          </w:p>
        </w:tc>
        <w:tc>
          <w:tcPr>
            <w:tcW w:w="2042" w:type="dxa"/>
          </w:tcPr>
          <w:p w14:paraId="03047E43" w14:textId="77777777" w:rsidR="00B2667E" w:rsidRPr="00C35EA7" w:rsidRDefault="00B2667E" w:rsidP="00C35EA7">
            <w:pPr>
              <w:jc w:val="center"/>
              <w:rPr>
                <w:szCs w:val="18"/>
              </w:rPr>
            </w:pPr>
            <w:r w:rsidRPr="00C35EA7">
              <w:rPr>
                <w:szCs w:val="18"/>
              </w:rPr>
              <w:t>description</w:t>
            </w:r>
          </w:p>
        </w:tc>
        <w:tc>
          <w:tcPr>
            <w:tcW w:w="816" w:type="dxa"/>
          </w:tcPr>
          <w:p w14:paraId="5E6C7D72" w14:textId="77777777" w:rsidR="00B2667E" w:rsidRPr="00C35EA7" w:rsidRDefault="00B2667E" w:rsidP="00C35EA7">
            <w:pPr>
              <w:jc w:val="center"/>
              <w:rPr>
                <w:szCs w:val="18"/>
              </w:rPr>
            </w:pPr>
            <w:r w:rsidRPr="00C35EA7">
              <w:rPr>
                <w:szCs w:val="18"/>
              </w:rPr>
              <w:t>BIB</w:t>
            </w:r>
          </w:p>
        </w:tc>
      </w:tr>
      <w:tr w:rsidR="005D10B6" w:rsidRPr="00C04709" w14:paraId="78176BBF" w14:textId="77777777" w:rsidTr="00C35EA7">
        <w:trPr>
          <w:jc w:val="center"/>
        </w:trPr>
        <w:tc>
          <w:tcPr>
            <w:tcW w:w="1516" w:type="dxa"/>
          </w:tcPr>
          <w:p w14:paraId="66E74744" w14:textId="77777777" w:rsidR="00B2667E" w:rsidRPr="00C35EA7" w:rsidRDefault="00B2667E" w:rsidP="00DE360B">
            <w:pPr>
              <w:rPr>
                <w:szCs w:val="18"/>
              </w:rPr>
            </w:pPr>
            <w:r w:rsidRPr="00C35EA7">
              <w:rPr>
                <w:szCs w:val="18"/>
              </w:rPr>
              <w:t>Moulin (Le)</w:t>
            </w:r>
          </w:p>
        </w:tc>
        <w:tc>
          <w:tcPr>
            <w:tcW w:w="1176" w:type="dxa"/>
          </w:tcPr>
          <w:p w14:paraId="51A5EDBF" w14:textId="77777777" w:rsidR="00B2667E" w:rsidRPr="00C35EA7" w:rsidRDefault="00B2667E" w:rsidP="00DE360B">
            <w:pPr>
              <w:rPr>
                <w:szCs w:val="18"/>
              </w:rPr>
            </w:pPr>
            <w:r>
              <w:t>t_27</w:t>
            </w:r>
          </w:p>
        </w:tc>
        <w:tc>
          <w:tcPr>
            <w:tcW w:w="1070" w:type="dxa"/>
          </w:tcPr>
          <w:p w14:paraId="659E9466" w14:textId="77777777" w:rsidR="00B2667E" w:rsidRPr="00C35EA7" w:rsidRDefault="00B2667E" w:rsidP="00DE360B">
            <w:pPr>
              <w:rPr>
                <w:szCs w:val="18"/>
              </w:rPr>
            </w:pPr>
            <w:r w:rsidRPr="00C35EA7">
              <w:rPr>
                <w:szCs w:val="18"/>
              </w:rPr>
              <w:t>15142</w:t>
            </w:r>
          </w:p>
        </w:tc>
        <w:tc>
          <w:tcPr>
            <w:tcW w:w="1496" w:type="dxa"/>
          </w:tcPr>
          <w:p w14:paraId="0FAFE8FF" w14:textId="77777777" w:rsidR="00B2667E" w:rsidRPr="00B2667E" w:rsidRDefault="00B2667E" w:rsidP="00C35EA7">
            <w:pPr>
              <w:jc w:val="both"/>
            </w:pPr>
            <w:r>
              <w:t>AA-2111-m</w:t>
            </w:r>
          </w:p>
        </w:tc>
        <w:tc>
          <w:tcPr>
            <w:tcW w:w="2042" w:type="dxa"/>
          </w:tcPr>
          <w:p w14:paraId="6A8A2D3D" w14:textId="77777777" w:rsidR="00B2667E" w:rsidRPr="00C35EA7" w:rsidRDefault="00B2667E" w:rsidP="00DE360B">
            <w:pPr>
              <w:rPr>
                <w:szCs w:val="18"/>
              </w:rPr>
            </w:pPr>
            <w:r>
              <w:t>épingle en bronze</w:t>
            </w:r>
          </w:p>
        </w:tc>
        <w:tc>
          <w:tcPr>
            <w:tcW w:w="816" w:type="dxa"/>
          </w:tcPr>
          <w:p w14:paraId="51F67C9D" w14:textId="77777777" w:rsidR="00B2667E" w:rsidRPr="00C35EA7" w:rsidRDefault="00B2667E" w:rsidP="00DE360B">
            <w:pPr>
              <w:rPr>
                <w:szCs w:val="18"/>
              </w:rPr>
            </w:pPr>
            <w:r w:rsidRPr="00C35EA7">
              <w:rPr>
                <w:szCs w:val="18"/>
              </w:rPr>
              <w:t>1833</w:t>
            </w:r>
          </w:p>
        </w:tc>
      </w:tr>
    </w:tbl>
    <w:p w14:paraId="358D80FD" w14:textId="77777777" w:rsidR="00B2667E" w:rsidRPr="00B2667E" w:rsidRDefault="00B2667E" w:rsidP="00DE360B"/>
    <w:p w14:paraId="109A3478" w14:textId="77777777" w:rsidR="007E0B6B" w:rsidRDefault="007E0B6B" w:rsidP="00DE360B"/>
    <w:p w14:paraId="06DB88CF" w14:textId="77777777" w:rsidR="007E0B6B" w:rsidRDefault="007E0B6B" w:rsidP="00DE360B">
      <w:pPr>
        <w:pStyle w:val="Heading3"/>
      </w:pPr>
      <w:bookmarkStart w:id="2303" w:name="Sit_Mailhac_Moulin_t30"/>
      <w:r>
        <w:t>t</w:t>
      </w:r>
      <w:r w:rsidR="009E4276">
        <w:t>_</w:t>
      </w:r>
      <w:r>
        <w:t>30</w:t>
      </w:r>
    </w:p>
    <w:bookmarkEnd w:id="2303"/>
    <w:p w14:paraId="2F1C1CEE" w14:textId="77777777" w:rsidR="00D9183E" w:rsidRDefault="00D9183E" w:rsidP="00DE360B">
      <w:pPr>
        <w:jc w:val="both"/>
      </w:pPr>
    </w:p>
    <w:p w14:paraId="648EA4FC" w14:textId="6D471F59" w:rsidR="00D9183E" w:rsidRPr="0032190F" w:rsidRDefault="00D9183E" w:rsidP="00DE360B">
      <w:pPr>
        <w:jc w:val="both"/>
        <w:rPr>
          <w:lang w:val="fr-FR"/>
        </w:rPr>
      </w:pPr>
      <w:r w:rsidRPr="0032190F">
        <w:rPr>
          <w:lang w:val="fr-FR"/>
        </w:rPr>
        <w:t xml:space="preserve">Décor (triangle hachuré renversé) proche de la </w:t>
      </w:r>
      <w:hyperlink r:id="rId5391" w:anchor="Sit_Mailhac_Moulin_t122" w:history="1">
        <w:r w:rsidRPr="0032190F">
          <w:rPr>
            <w:rStyle w:val="Hyperlink"/>
            <w:lang w:val="fr-FR"/>
          </w:rPr>
          <w:t>tombe 122</w:t>
        </w:r>
      </w:hyperlink>
      <w:r w:rsidRPr="0032190F">
        <w:rPr>
          <w:lang w:val="fr-FR"/>
        </w:rPr>
        <w:t xml:space="preserve"> et proche de la </w:t>
      </w:r>
      <w:hyperlink r:id="rId5392" w:anchor="Sit_Mailhac_Moulin_t214" w:history="1">
        <w:r w:rsidRPr="0032190F">
          <w:rPr>
            <w:rStyle w:val="Hyperlink"/>
            <w:lang w:val="fr-FR"/>
          </w:rPr>
          <w:t>tombe 214</w:t>
        </w:r>
      </w:hyperlink>
      <w:r w:rsidRPr="0032190F">
        <w:rPr>
          <w:lang w:val="fr-FR"/>
        </w:rPr>
        <w:t xml:space="preserve"> pour l’organisation du(des) décors (BIB Réunion T. Lachenal, L. Bourdajaud, 2016)</w:t>
      </w:r>
    </w:p>
    <w:p w14:paraId="4F5C3F2C" w14:textId="77777777" w:rsidR="00D9183E" w:rsidRPr="0032190F" w:rsidRDefault="00D9183E" w:rsidP="00DE360B">
      <w:pPr>
        <w:jc w:val="both"/>
        <w:rPr>
          <w:lang w:val="fr-FR"/>
        </w:rPr>
      </w:pPr>
    </w:p>
    <w:p w14:paraId="20F05CD8" w14:textId="77777777" w:rsidR="007E0B6B" w:rsidRPr="0032190F" w:rsidRDefault="007E0B6B" w:rsidP="00DE360B">
      <w:pPr>
        <w:jc w:val="both"/>
        <w:rPr>
          <w:lang w:val="fr-FR"/>
        </w:rPr>
      </w:pPr>
      <w:r w:rsidRPr="0032190F">
        <w:rPr>
          <w:lang w:val="fr-FR"/>
        </w:rPr>
        <w:t xml:space="preserve">n° 2 : petit vase cylindrique en poterie grise assez bien épurée, bien lissée en surface. Le décor, gravé avec un outil à deux pointes dans l’argile molle, a conservé les traces d’une matière blanche dans les creux. Les </w:t>
      </w:r>
      <w:r w:rsidR="005B5267" w:rsidRPr="0032190F">
        <w:rPr>
          <w:lang w:val="fr-FR"/>
        </w:rPr>
        <w:t>bandes verticales</w:t>
      </w:r>
      <w:r w:rsidRPr="0032190F">
        <w:rPr>
          <w:lang w:val="fr-FR"/>
        </w:rPr>
        <w:t xml:space="preserve"> étaient séparées par un signe en V dans le haut, et le même signe renversé, la pointe en haut, dans le bas. Sous le rebord, au milieu d’un signe en V, un petit trou percé avant cuisson. H : 0,06 m ; Do : 0,105 m ; Db : 0,08 m.</w:t>
      </w:r>
    </w:p>
    <w:p w14:paraId="4026867D" w14:textId="77777777" w:rsidR="005E0999" w:rsidRPr="0032190F" w:rsidRDefault="005E0999" w:rsidP="00DE360B">
      <w:pPr>
        <w:jc w:val="both"/>
        <w:rPr>
          <w:lang w:val="fr-FR"/>
        </w:rPr>
      </w:pPr>
      <w:r w:rsidRPr="0032190F">
        <w:rPr>
          <w:i/>
          <w:lang w:val="fr-FR"/>
        </w:rPr>
        <w:t>Le fond qui est représenté sur une des images ne semble lié (connecté) à aucun élément du décor</w:t>
      </w:r>
      <w:r w:rsidRPr="0032190F">
        <w:rPr>
          <w:lang w:val="fr-FR"/>
        </w:rPr>
        <w:t xml:space="preserve"> (SS BIB)</w:t>
      </w:r>
    </w:p>
    <w:p w14:paraId="21022FD8" w14:textId="77777777" w:rsidR="006334EF" w:rsidRPr="0032190F" w:rsidRDefault="006334EF" w:rsidP="00DE360B">
      <w:pPr>
        <w:jc w:val="both"/>
        <w:rPr>
          <w:lang w:val="fr-FR"/>
        </w:rPr>
      </w:pPr>
    </w:p>
    <w:tbl>
      <w:tblPr>
        <w:tblW w:w="81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483"/>
        <w:gridCol w:w="2056"/>
        <w:gridCol w:w="816"/>
      </w:tblGrid>
      <w:tr w:rsidR="005D10B6" w:rsidRPr="00C04709" w14:paraId="3E462D4F" w14:textId="77777777" w:rsidTr="00C35EA7">
        <w:trPr>
          <w:jc w:val="center"/>
        </w:trPr>
        <w:tc>
          <w:tcPr>
            <w:tcW w:w="1516" w:type="dxa"/>
          </w:tcPr>
          <w:p w14:paraId="6BF2416A" w14:textId="77777777" w:rsidR="006334EF" w:rsidRPr="00C35EA7" w:rsidRDefault="006334EF" w:rsidP="00DE360B">
            <w:pPr>
              <w:rPr>
                <w:rFonts w:ascii="Courier New" w:hAnsi="Courier New" w:cs="Courier New"/>
                <w:sz w:val="20"/>
                <w:szCs w:val="18"/>
              </w:rPr>
            </w:pPr>
            <w:r w:rsidRPr="00C35EA7">
              <w:rPr>
                <w:rFonts w:ascii="Courier New" w:hAnsi="Courier New" w:cs="Courier New"/>
                <w:sz w:val="20"/>
                <w:szCs w:val="18"/>
                <w:lang w:val="fr-FR"/>
              </w:rPr>
              <w:br w:type="page"/>
            </w:r>
            <w:r w:rsidR="00C458EA" w:rsidRPr="00C35EA7">
              <w:rPr>
                <w:rFonts w:ascii="Courier New" w:hAnsi="Courier New" w:cs="Courier New"/>
                <w:sz w:val="20"/>
                <w:szCs w:val="18"/>
              </w:rPr>
              <w:t>OBJ_</w:t>
            </w:r>
          </w:p>
        </w:tc>
        <w:tc>
          <w:tcPr>
            <w:tcW w:w="1176" w:type="dxa"/>
          </w:tcPr>
          <w:p w14:paraId="47C47871" w14:textId="77777777" w:rsidR="006334EF" w:rsidRPr="00C35EA7" w:rsidRDefault="006334EF" w:rsidP="00DE360B">
            <w:pPr>
              <w:rPr>
                <w:rFonts w:ascii="Courier New" w:hAnsi="Courier New" w:cs="Courier New"/>
                <w:sz w:val="20"/>
                <w:szCs w:val="18"/>
              </w:rPr>
            </w:pPr>
          </w:p>
        </w:tc>
        <w:tc>
          <w:tcPr>
            <w:tcW w:w="1070" w:type="dxa"/>
          </w:tcPr>
          <w:p w14:paraId="574D677B" w14:textId="77777777" w:rsidR="006334EF" w:rsidRPr="00C35EA7" w:rsidRDefault="006334EF" w:rsidP="00DE360B">
            <w:pPr>
              <w:rPr>
                <w:rFonts w:ascii="Courier New" w:hAnsi="Courier New" w:cs="Courier New"/>
                <w:sz w:val="20"/>
                <w:szCs w:val="18"/>
              </w:rPr>
            </w:pPr>
          </w:p>
        </w:tc>
        <w:tc>
          <w:tcPr>
            <w:tcW w:w="1483" w:type="dxa"/>
          </w:tcPr>
          <w:p w14:paraId="4F87D11E" w14:textId="77777777" w:rsidR="006334EF" w:rsidRPr="00C35EA7" w:rsidRDefault="006334EF" w:rsidP="00DE360B">
            <w:pPr>
              <w:rPr>
                <w:rFonts w:ascii="Courier New" w:hAnsi="Courier New" w:cs="Courier New"/>
                <w:sz w:val="20"/>
                <w:szCs w:val="18"/>
              </w:rPr>
            </w:pPr>
          </w:p>
        </w:tc>
        <w:tc>
          <w:tcPr>
            <w:tcW w:w="2056" w:type="dxa"/>
          </w:tcPr>
          <w:p w14:paraId="286E5A45" w14:textId="77777777" w:rsidR="006334EF" w:rsidRPr="00C35EA7" w:rsidRDefault="006334EF" w:rsidP="00DE360B">
            <w:pPr>
              <w:rPr>
                <w:rFonts w:ascii="Courier New" w:hAnsi="Courier New" w:cs="Courier New"/>
                <w:sz w:val="20"/>
                <w:szCs w:val="18"/>
              </w:rPr>
            </w:pPr>
          </w:p>
        </w:tc>
        <w:tc>
          <w:tcPr>
            <w:tcW w:w="816" w:type="dxa"/>
          </w:tcPr>
          <w:p w14:paraId="2C89D1E6" w14:textId="77777777" w:rsidR="006334EF" w:rsidRPr="00C35EA7" w:rsidRDefault="006334EF" w:rsidP="00DE360B">
            <w:pPr>
              <w:rPr>
                <w:rFonts w:ascii="Courier New" w:hAnsi="Courier New" w:cs="Courier New"/>
                <w:sz w:val="20"/>
                <w:szCs w:val="18"/>
              </w:rPr>
            </w:pPr>
          </w:p>
        </w:tc>
      </w:tr>
      <w:tr w:rsidR="005D10B6" w:rsidRPr="00C04709" w14:paraId="287E743A" w14:textId="77777777" w:rsidTr="00C35EA7">
        <w:trPr>
          <w:jc w:val="center"/>
        </w:trPr>
        <w:tc>
          <w:tcPr>
            <w:tcW w:w="1516" w:type="dxa"/>
          </w:tcPr>
          <w:p w14:paraId="254517DA" w14:textId="77777777" w:rsidR="006334EF" w:rsidRPr="00C35EA7" w:rsidRDefault="006334EF" w:rsidP="00C35EA7">
            <w:pPr>
              <w:jc w:val="center"/>
              <w:rPr>
                <w:szCs w:val="18"/>
              </w:rPr>
            </w:pPr>
            <w:r w:rsidRPr="00C35EA7">
              <w:rPr>
                <w:szCs w:val="18"/>
              </w:rPr>
              <w:t>site</w:t>
            </w:r>
          </w:p>
        </w:tc>
        <w:tc>
          <w:tcPr>
            <w:tcW w:w="1176" w:type="dxa"/>
          </w:tcPr>
          <w:p w14:paraId="66B0CC1A" w14:textId="77777777" w:rsidR="006334EF" w:rsidRPr="00C35EA7" w:rsidRDefault="006334EF" w:rsidP="00C35EA7">
            <w:pPr>
              <w:jc w:val="center"/>
              <w:rPr>
                <w:szCs w:val="18"/>
              </w:rPr>
            </w:pPr>
            <w:r w:rsidRPr="00C35EA7">
              <w:rPr>
                <w:szCs w:val="18"/>
              </w:rPr>
              <w:t>structure</w:t>
            </w:r>
          </w:p>
        </w:tc>
        <w:tc>
          <w:tcPr>
            <w:tcW w:w="1070" w:type="dxa"/>
          </w:tcPr>
          <w:p w14:paraId="2792ED58" w14:textId="77777777" w:rsidR="006334EF" w:rsidRPr="00C35EA7" w:rsidRDefault="006334EF" w:rsidP="00C35EA7">
            <w:pPr>
              <w:jc w:val="center"/>
              <w:rPr>
                <w:szCs w:val="18"/>
              </w:rPr>
            </w:pPr>
            <w:r w:rsidRPr="00C35EA7">
              <w:rPr>
                <w:szCs w:val="18"/>
              </w:rPr>
              <w:t>numero</w:t>
            </w:r>
          </w:p>
        </w:tc>
        <w:tc>
          <w:tcPr>
            <w:tcW w:w="1483" w:type="dxa"/>
          </w:tcPr>
          <w:p w14:paraId="4AA81206" w14:textId="77777777" w:rsidR="006334EF" w:rsidRPr="00C35EA7" w:rsidRDefault="006334EF" w:rsidP="00C35EA7">
            <w:pPr>
              <w:jc w:val="center"/>
              <w:rPr>
                <w:szCs w:val="18"/>
              </w:rPr>
            </w:pPr>
            <w:r w:rsidRPr="00C35EA7">
              <w:rPr>
                <w:szCs w:val="18"/>
              </w:rPr>
              <w:t>objet</w:t>
            </w:r>
          </w:p>
        </w:tc>
        <w:tc>
          <w:tcPr>
            <w:tcW w:w="2056" w:type="dxa"/>
          </w:tcPr>
          <w:p w14:paraId="2CC84DD7" w14:textId="77777777" w:rsidR="006334EF" w:rsidRPr="00C35EA7" w:rsidRDefault="006334EF" w:rsidP="00C35EA7">
            <w:pPr>
              <w:jc w:val="center"/>
              <w:rPr>
                <w:szCs w:val="18"/>
              </w:rPr>
            </w:pPr>
            <w:r w:rsidRPr="00C35EA7">
              <w:rPr>
                <w:szCs w:val="18"/>
              </w:rPr>
              <w:t>description</w:t>
            </w:r>
          </w:p>
        </w:tc>
        <w:tc>
          <w:tcPr>
            <w:tcW w:w="816" w:type="dxa"/>
          </w:tcPr>
          <w:p w14:paraId="1B5F0CE5" w14:textId="77777777" w:rsidR="006334EF" w:rsidRPr="00C35EA7" w:rsidRDefault="006334EF" w:rsidP="00C35EA7">
            <w:pPr>
              <w:jc w:val="center"/>
              <w:rPr>
                <w:szCs w:val="18"/>
              </w:rPr>
            </w:pPr>
            <w:r w:rsidRPr="00C35EA7">
              <w:rPr>
                <w:szCs w:val="18"/>
              </w:rPr>
              <w:t>BIB</w:t>
            </w:r>
          </w:p>
        </w:tc>
      </w:tr>
      <w:tr w:rsidR="005D10B6" w:rsidRPr="00C04709" w14:paraId="6B9E2D5C" w14:textId="77777777" w:rsidTr="00C35EA7">
        <w:trPr>
          <w:jc w:val="center"/>
        </w:trPr>
        <w:tc>
          <w:tcPr>
            <w:tcW w:w="1516" w:type="dxa"/>
          </w:tcPr>
          <w:p w14:paraId="163D900B" w14:textId="77777777" w:rsidR="006334EF" w:rsidRPr="00C35EA7" w:rsidRDefault="006334EF" w:rsidP="00DE360B">
            <w:pPr>
              <w:rPr>
                <w:szCs w:val="18"/>
              </w:rPr>
            </w:pPr>
            <w:r w:rsidRPr="00C35EA7">
              <w:rPr>
                <w:szCs w:val="18"/>
              </w:rPr>
              <w:t>Moulin (Le)</w:t>
            </w:r>
          </w:p>
        </w:tc>
        <w:tc>
          <w:tcPr>
            <w:tcW w:w="1176" w:type="dxa"/>
          </w:tcPr>
          <w:p w14:paraId="52CBA799" w14:textId="77777777" w:rsidR="006334EF" w:rsidRPr="00C35EA7" w:rsidRDefault="006334EF" w:rsidP="00DE360B">
            <w:pPr>
              <w:rPr>
                <w:szCs w:val="18"/>
              </w:rPr>
            </w:pPr>
            <w:r>
              <w:t>t_30</w:t>
            </w:r>
          </w:p>
        </w:tc>
        <w:tc>
          <w:tcPr>
            <w:tcW w:w="1070" w:type="dxa"/>
          </w:tcPr>
          <w:p w14:paraId="69E97BDC" w14:textId="77777777" w:rsidR="006334EF" w:rsidRPr="00C35EA7" w:rsidRDefault="006334EF" w:rsidP="00DE360B">
            <w:pPr>
              <w:rPr>
                <w:szCs w:val="18"/>
              </w:rPr>
            </w:pPr>
            <w:r w:rsidRPr="00C35EA7">
              <w:rPr>
                <w:szCs w:val="18"/>
              </w:rPr>
              <w:t>15145</w:t>
            </w:r>
          </w:p>
        </w:tc>
        <w:tc>
          <w:tcPr>
            <w:tcW w:w="1483" w:type="dxa"/>
          </w:tcPr>
          <w:p w14:paraId="3D419A9D" w14:textId="77777777" w:rsidR="006334EF" w:rsidRPr="00872651" w:rsidRDefault="006334EF" w:rsidP="00DE360B">
            <w:r>
              <w:t>CC-3113-m</w:t>
            </w:r>
          </w:p>
        </w:tc>
        <w:tc>
          <w:tcPr>
            <w:tcW w:w="2056" w:type="dxa"/>
          </w:tcPr>
          <w:p w14:paraId="18D53DE6" w14:textId="77777777" w:rsidR="006334EF" w:rsidRPr="00C35EA7" w:rsidRDefault="006334EF" w:rsidP="00DE360B">
            <w:pPr>
              <w:rPr>
                <w:szCs w:val="18"/>
              </w:rPr>
            </w:pPr>
            <w:r w:rsidRPr="00C35EA7">
              <w:rPr>
                <w:szCs w:val="18"/>
              </w:rPr>
              <w:t>aiguille en bronze</w:t>
            </w:r>
          </w:p>
        </w:tc>
        <w:tc>
          <w:tcPr>
            <w:tcW w:w="816" w:type="dxa"/>
          </w:tcPr>
          <w:p w14:paraId="47B45142" w14:textId="77777777" w:rsidR="006334EF" w:rsidRPr="00C35EA7" w:rsidRDefault="006334EF" w:rsidP="00DE360B">
            <w:pPr>
              <w:rPr>
                <w:szCs w:val="18"/>
              </w:rPr>
            </w:pPr>
            <w:r w:rsidRPr="00C35EA7">
              <w:rPr>
                <w:szCs w:val="18"/>
              </w:rPr>
              <w:t>1833</w:t>
            </w:r>
          </w:p>
        </w:tc>
      </w:tr>
    </w:tbl>
    <w:p w14:paraId="2E3F2134" w14:textId="77777777" w:rsidR="006334EF" w:rsidRDefault="006334EF" w:rsidP="00DE360B">
      <w:pPr>
        <w:jc w:val="both"/>
      </w:pPr>
    </w:p>
    <w:p w14:paraId="46E98841" w14:textId="77777777" w:rsidR="00266FDB" w:rsidRDefault="00266FDB" w:rsidP="00DE360B">
      <w:pPr>
        <w:jc w:val="both"/>
      </w:pPr>
    </w:p>
    <w:p w14:paraId="081D0094" w14:textId="77777777" w:rsidR="00266FDB" w:rsidRDefault="00266FDB" w:rsidP="00DE360B">
      <w:pPr>
        <w:pStyle w:val="Heading3"/>
      </w:pPr>
      <w:r>
        <w:t>t_33</w:t>
      </w:r>
    </w:p>
    <w:p w14:paraId="5BABF4DF" w14:textId="77777777" w:rsidR="00266FDB" w:rsidRDefault="00266FDB" w:rsidP="00DE360B"/>
    <w:tbl>
      <w:tblPr>
        <w:tblW w:w="80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41"/>
        <w:gridCol w:w="1035"/>
        <w:gridCol w:w="1270"/>
        <w:gridCol w:w="1403"/>
        <w:gridCol w:w="1723"/>
      </w:tblGrid>
      <w:tr w:rsidR="005D10B6" w:rsidRPr="00C04709" w14:paraId="4F3A7A95" w14:textId="77777777" w:rsidTr="00C35EA7">
        <w:trPr>
          <w:jc w:val="center"/>
        </w:trPr>
        <w:tc>
          <w:tcPr>
            <w:tcW w:w="1516" w:type="dxa"/>
          </w:tcPr>
          <w:p w14:paraId="6EDDF74F" w14:textId="77777777" w:rsidR="00266FDB" w:rsidRPr="00C35EA7" w:rsidRDefault="00266FDB"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41" w:type="dxa"/>
          </w:tcPr>
          <w:p w14:paraId="54658BE8" w14:textId="77777777" w:rsidR="00266FDB" w:rsidRPr="00C35EA7" w:rsidRDefault="00266FDB" w:rsidP="00DE360B">
            <w:pPr>
              <w:rPr>
                <w:rFonts w:ascii="Courier New" w:hAnsi="Courier New" w:cs="Courier New"/>
                <w:sz w:val="20"/>
                <w:szCs w:val="18"/>
              </w:rPr>
            </w:pPr>
          </w:p>
        </w:tc>
        <w:tc>
          <w:tcPr>
            <w:tcW w:w="1035" w:type="dxa"/>
          </w:tcPr>
          <w:p w14:paraId="56B52702" w14:textId="77777777" w:rsidR="00266FDB" w:rsidRPr="00C35EA7" w:rsidRDefault="00266FDB" w:rsidP="00DE360B">
            <w:pPr>
              <w:rPr>
                <w:rFonts w:ascii="Courier New" w:hAnsi="Courier New" w:cs="Courier New"/>
                <w:sz w:val="20"/>
                <w:szCs w:val="18"/>
              </w:rPr>
            </w:pPr>
          </w:p>
        </w:tc>
        <w:tc>
          <w:tcPr>
            <w:tcW w:w="1270" w:type="dxa"/>
          </w:tcPr>
          <w:p w14:paraId="7EA66EDC" w14:textId="77777777" w:rsidR="00266FDB" w:rsidRPr="00C35EA7" w:rsidRDefault="00266FDB" w:rsidP="00DE360B">
            <w:pPr>
              <w:rPr>
                <w:rFonts w:ascii="Courier New" w:hAnsi="Courier New" w:cs="Courier New"/>
                <w:sz w:val="20"/>
                <w:szCs w:val="18"/>
              </w:rPr>
            </w:pPr>
          </w:p>
        </w:tc>
        <w:tc>
          <w:tcPr>
            <w:tcW w:w="1403" w:type="dxa"/>
          </w:tcPr>
          <w:p w14:paraId="51F7E6C8" w14:textId="77777777" w:rsidR="00266FDB" w:rsidRPr="00C35EA7" w:rsidRDefault="00266FDB" w:rsidP="00DE360B">
            <w:pPr>
              <w:rPr>
                <w:rFonts w:ascii="Courier New" w:hAnsi="Courier New" w:cs="Courier New"/>
                <w:sz w:val="20"/>
                <w:szCs w:val="18"/>
              </w:rPr>
            </w:pPr>
          </w:p>
        </w:tc>
        <w:tc>
          <w:tcPr>
            <w:tcW w:w="1723" w:type="dxa"/>
          </w:tcPr>
          <w:p w14:paraId="2E5D600C" w14:textId="77777777" w:rsidR="00266FDB" w:rsidRPr="00C35EA7" w:rsidRDefault="00266FDB" w:rsidP="00DE360B">
            <w:pPr>
              <w:rPr>
                <w:rFonts w:ascii="Courier New" w:hAnsi="Courier New" w:cs="Courier New"/>
                <w:sz w:val="20"/>
                <w:szCs w:val="18"/>
              </w:rPr>
            </w:pPr>
          </w:p>
        </w:tc>
      </w:tr>
      <w:tr w:rsidR="005D10B6" w:rsidRPr="00C04709" w14:paraId="3B2C1961" w14:textId="77777777" w:rsidTr="00C35EA7">
        <w:trPr>
          <w:jc w:val="center"/>
        </w:trPr>
        <w:tc>
          <w:tcPr>
            <w:tcW w:w="1516" w:type="dxa"/>
          </w:tcPr>
          <w:p w14:paraId="117D983F" w14:textId="77777777" w:rsidR="00266FDB" w:rsidRPr="00C35EA7" w:rsidRDefault="00266FDB" w:rsidP="00C35EA7">
            <w:pPr>
              <w:jc w:val="center"/>
              <w:rPr>
                <w:szCs w:val="18"/>
              </w:rPr>
            </w:pPr>
            <w:r w:rsidRPr="00C35EA7">
              <w:rPr>
                <w:szCs w:val="18"/>
              </w:rPr>
              <w:t>site</w:t>
            </w:r>
          </w:p>
        </w:tc>
        <w:tc>
          <w:tcPr>
            <w:tcW w:w="1141" w:type="dxa"/>
          </w:tcPr>
          <w:p w14:paraId="1A4674DE" w14:textId="77777777" w:rsidR="00266FDB" w:rsidRPr="00C35EA7" w:rsidRDefault="00266FDB" w:rsidP="00C35EA7">
            <w:pPr>
              <w:jc w:val="center"/>
              <w:rPr>
                <w:szCs w:val="18"/>
              </w:rPr>
            </w:pPr>
            <w:r w:rsidRPr="00C35EA7">
              <w:rPr>
                <w:szCs w:val="18"/>
              </w:rPr>
              <w:t>structure</w:t>
            </w:r>
          </w:p>
        </w:tc>
        <w:tc>
          <w:tcPr>
            <w:tcW w:w="1035" w:type="dxa"/>
          </w:tcPr>
          <w:p w14:paraId="1BFE232C" w14:textId="77777777" w:rsidR="00266FDB" w:rsidRPr="00C35EA7" w:rsidRDefault="00266FDB" w:rsidP="00C35EA7">
            <w:pPr>
              <w:jc w:val="center"/>
              <w:rPr>
                <w:szCs w:val="18"/>
              </w:rPr>
            </w:pPr>
            <w:r w:rsidRPr="00C35EA7">
              <w:rPr>
                <w:szCs w:val="18"/>
              </w:rPr>
              <w:t>numero</w:t>
            </w:r>
          </w:p>
        </w:tc>
        <w:tc>
          <w:tcPr>
            <w:tcW w:w="1270" w:type="dxa"/>
          </w:tcPr>
          <w:p w14:paraId="7F97FD23" w14:textId="77777777" w:rsidR="00266FDB" w:rsidRPr="00C35EA7" w:rsidRDefault="00266FDB" w:rsidP="00C35EA7">
            <w:pPr>
              <w:jc w:val="center"/>
              <w:rPr>
                <w:szCs w:val="18"/>
              </w:rPr>
            </w:pPr>
            <w:r w:rsidRPr="00C35EA7">
              <w:rPr>
                <w:szCs w:val="18"/>
              </w:rPr>
              <w:t>objet</w:t>
            </w:r>
          </w:p>
        </w:tc>
        <w:tc>
          <w:tcPr>
            <w:tcW w:w="1403" w:type="dxa"/>
          </w:tcPr>
          <w:p w14:paraId="04D723BA" w14:textId="77777777" w:rsidR="00266FDB" w:rsidRPr="00C35EA7" w:rsidRDefault="00266FDB" w:rsidP="00C35EA7">
            <w:pPr>
              <w:jc w:val="center"/>
              <w:rPr>
                <w:szCs w:val="18"/>
              </w:rPr>
            </w:pPr>
            <w:r w:rsidRPr="00C35EA7">
              <w:rPr>
                <w:szCs w:val="18"/>
              </w:rPr>
              <w:t>description</w:t>
            </w:r>
          </w:p>
        </w:tc>
        <w:tc>
          <w:tcPr>
            <w:tcW w:w="1723" w:type="dxa"/>
          </w:tcPr>
          <w:p w14:paraId="4C823B5C" w14:textId="77777777" w:rsidR="00266FDB" w:rsidRPr="00C35EA7" w:rsidRDefault="00266FDB" w:rsidP="00C35EA7">
            <w:pPr>
              <w:jc w:val="center"/>
              <w:rPr>
                <w:szCs w:val="18"/>
              </w:rPr>
            </w:pPr>
            <w:r w:rsidRPr="00C35EA7">
              <w:rPr>
                <w:szCs w:val="18"/>
              </w:rPr>
              <w:t>BIB</w:t>
            </w:r>
          </w:p>
        </w:tc>
      </w:tr>
      <w:tr w:rsidR="005D10B6" w:rsidRPr="00C04709" w14:paraId="0581859A" w14:textId="77777777" w:rsidTr="00C35EA7">
        <w:trPr>
          <w:jc w:val="center"/>
        </w:trPr>
        <w:tc>
          <w:tcPr>
            <w:tcW w:w="1516" w:type="dxa"/>
          </w:tcPr>
          <w:p w14:paraId="25D679BA" w14:textId="77777777" w:rsidR="00266FDB" w:rsidRPr="00C35EA7" w:rsidRDefault="00266FDB" w:rsidP="00DE360B">
            <w:pPr>
              <w:rPr>
                <w:szCs w:val="18"/>
              </w:rPr>
            </w:pPr>
            <w:r w:rsidRPr="00C35EA7">
              <w:rPr>
                <w:szCs w:val="18"/>
              </w:rPr>
              <w:t>Moulin (Le)</w:t>
            </w:r>
          </w:p>
        </w:tc>
        <w:tc>
          <w:tcPr>
            <w:tcW w:w="1141" w:type="dxa"/>
          </w:tcPr>
          <w:p w14:paraId="3008A618" w14:textId="77777777" w:rsidR="00266FDB" w:rsidRPr="00C35EA7" w:rsidRDefault="00266FDB" w:rsidP="00DE360B">
            <w:pPr>
              <w:rPr>
                <w:szCs w:val="18"/>
              </w:rPr>
            </w:pPr>
            <w:r>
              <w:t>t_33</w:t>
            </w:r>
          </w:p>
        </w:tc>
        <w:tc>
          <w:tcPr>
            <w:tcW w:w="1035" w:type="dxa"/>
          </w:tcPr>
          <w:p w14:paraId="56D8B22C" w14:textId="77777777" w:rsidR="00266FDB" w:rsidRPr="00C35EA7" w:rsidRDefault="00266FDB" w:rsidP="00DE360B">
            <w:pPr>
              <w:rPr>
                <w:szCs w:val="18"/>
              </w:rPr>
            </w:pPr>
          </w:p>
        </w:tc>
        <w:tc>
          <w:tcPr>
            <w:tcW w:w="1270" w:type="dxa"/>
          </w:tcPr>
          <w:p w14:paraId="52381873" w14:textId="77777777" w:rsidR="00266FDB" w:rsidRPr="00872651" w:rsidRDefault="00266FDB" w:rsidP="00DE360B"/>
        </w:tc>
        <w:tc>
          <w:tcPr>
            <w:tcW w:w="1403" w:type="dxa"/>
          </w:tcPr>
          <w:p w14:paraId="4D0EE525" w14:textId="77777777" w:rsidR="00266FDB" w:rsidRPr="00C35EA7" w:rsidRDefault="00266FDB" w:rsidP="00DE360B">
            <w:pPr>
              <w:rPr>
                <w:szCs w:val="18"/>
              </w:rPr>
            </w:pPr>
            <w:r w:rsidRPr="00C35EA7">
              <w:rPr>
                <w:szCs w:val="18"/>
              </w:rPr>
              <w:t>défunt</w:t>
            </w:r>
          </w:p>
        </w:tc>
        <w:tc>
          <w:tcPr>
            <w:tcW w:w="1723" w:type="dxa"/>
          </w:tcPr>
          <w:p w14:paraId="4F798F76" w14:textId="77777777" w:rsidR="00266FDB" w:rsidRPr="00C35EA7" w:rsidRDefault="00266FDB" w:rsidP="00DE360B">
            <w:pPr>
              <w:rPr>
                <w:szCs w:val="18"/>
              </w:rPr>
            </w:pPr>
            <w:r>
              <w:t>L. Bourdajaud</w:t>
            </w:r>
          </w:p>
        </w:tc>
      </w:tr>
    </w:tbl>
    <w:p w14:paraId="54EF0F5B" w14:textId="77777777" w:rsidR="00266FDB" w:rsidRPr="00266FDB" w:rsidRDefault="00266FDB" w:rsidP="00DE360B"/>
    <w:p w14:paraId="722CE88D" w14:textId="77777777" w:rsidR="007E0B6B" w:rsidRDefault="007E0B6B" w:rsidP="00DE360B"/>
    <w:p w14:paraId="3FE268E7" w14:textId="77777777" w:rsidR="00BD78FD" w:rsidRDefault="009E4276" w:rsidP="00DE360B">
      <w:pPr>
        <w:pStyle w:val="Heading3"/>
      </w:pPr>
      <w:bookmarkStart w:id="2304" w:name="Sit_Mailhac_Moulin_t34"/>
      <w:r>
        <w:t>t_</w:t>
      </w:r>
      <w:r w:rsidR="00BD78FD">
        <w:t>34</w:t>
      </w:r>
    </w:p>
    <w:bookmarkEnd w:id="2304"/>
    <w:p w14:paraId="6BDF2D2C" w14:textId="77777777" w:rsidR="00BD78FD" w:rsidRDefault="00BD78FD" w:rsidP="00DE360B"/>
    <w:tbl>
      <w:tblPr>
        <w:tblW w:w="921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496"/>
        <w:gridCol w:w="2476"/>
        <w:gridCol w:w="1476"/>
      </w:tblGrid>
      <w:tr w:rsidR="005D10B6" w:rsidRPr="00C04709" w14:paraId="6B2DFE71" w14:textId="77777777" w:rsidTr="00C35EA7">
        <w:trPr>
          <w:jc w:val="center"/>
        </w:trPr>
        <w:tc>
          <w:tcPr>
            <w:tcW w:w="1516" w:type="dxa"/>
          </w:tcPr>
          <w:p w14:paraId="6BD4E738" w14:textId="77777777" w:rsidR="00C04709" w:rsidRPr="00C35EA7" w:rsidRDefault="00C04709"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61B74175" w14:textId="77777777" w:rsidR="00C04709" w:rsidRPr="00C35EA7" w:rsidRDefault="00C04709" w:rsidP="00DE360B">
            <w:pPr>
              <w:rPr>
                <w:rFonts w:ascii="Courier New" w:hAnsi="Courier New" w:cs="Courier New"/>
                <w:sz w:val="20"/>
                <w:szCs w:val="18"/>
              </w:rPr>
            </w:pPr>
          </w:p>
        </w:tc>
        <w:tc>
          <w:tcPr>
            <w:tcW w:w="1070" w:type="dxa"/>
          </w:tcPr>
          <w:p w14:paraId="4E5717EB" w14:textId="77777777" w:rsidR="00C04709" w:rsidRPr="00C35EA7" w:rsidRDefault="00C04709" w:rsidP="00DE360B">
            <w:pPr>
              <w:rPr>
                <w:rFonts w:ascii="Courier New" w:hAnsi="Courier New" w:cs="Courier New"/>
                <w:sz w:val="20"/>
                <w:szCs w:val="18"/>
              </w:rPr>
            </w:pPr>
          </w:p>
        </w:tc>
        <w:tc>
          <w:tcPr>
            <w:tcW w:w="1496" w:type="dxa"/>
          </w:tcPr>
          <w:p w14:paraId="7E3D7A38" w14:textId="77777777" w:rsidR="00C04709" w:rsidRPr="00C35EA7" w:rsidRDefault="00C04709" w:rsidP="00DE360B">
            <w:pPr>
              <w:rPr>
                <w:rFonts w:ascii="Courier New" w:hAnsi="Courier New" w:cs="Courier New"/>
                <w:sz w:val="20"/>
                <w:szCs w:val="18"/>
              </w:rPr>
            </w:pPr>
          </w:p>
        </w:tc>
        <w:tc>
          <w:tcPr>
            <w:tcW w:w="2476" w:type="dxa"/>
          </w:tcPr>
          <w:p w14:paraId="1786AD1C" w14:textId="77777777" w:rsidR="00C04709" w:rsidRPr="00C35EA7" w:rsidRDefault="00C04709" w:rsidP="00DE360B">
            <w:pPr>
              <w:rPr>
                <w:rFonts w:ascii="Courier New" w:hAnsi="Courier New" w:cs="Courier New"/>
                <w:sz w:val="20"/>
                <w:szCs w:val="18"/>
              </w:rPr>
            </w:pPr>
          </w:p>
        </w:tc>
        <w:tc>
          <w:tcPr>
            <w:tcW w:w="1476" w:type="dxa"/>
          </w:tcPr>
          <w:p w14:paraId="24ABBAE7" w14:textId="77777777" w:rsidR="00C04709" w:rsidRPr="00C35EA7" w:rsidRDefault="00C04709" w:rsidP="00DE360B">
            <w:pPr>
              <w:rPr>
                <w:rFonts w:ascii="Courier New" w:hAnsi="Courier New" w:cs="Courier New"/>
                <w:sz w:val="20"/>
                <w:szCs w:val="18"/>
              </w:rPr>
            </w:pPr>
          </w:p>
        </w:tc>
      </w:tr>
      <w:tr w:rsidR="005D10B6" w:rsidRPr="00C04709" w14:paraId="68228435" w14:textId="77777777" w:rsidTr="00C35EA7">
        <w:trPr>
          <w:jc w:val="center"/>
        </w:trPr>
        <w:tc>
          <w:tcPr>
            <w:tcW w:w="1516" w:type="dxa"/>
          </w:tcPr>
          <w:p w14:paraId="5E871CAD" w14:textId="77777777" w:rsidR="00C04709" w:rsidRPr="00C35EA7" w:rsidRDefault="00C04709" w:rsidP="00C35EA7">
            <w:pPr>
              <w:jc w:val="center"/>
              <w:rPr>
                <w:szCs w:val="18"/>
              </w:rPr>
            </w:pPr>
            <w:r w:rsidRPr="00C35EA7">
              <w:rPr>
                <w:szCs w:val="18"/>
              </w:rPr>
              <w:t>site</w:t>
            </w:r>
          </w:p>
        </w:tc>
        <w:tc>
          <w:tcPr>
            <w:tcW w:w="1176" w:type="dxa"/>
          </w:tcPr>
          <w:p w14:paraId="0063FAC8" w14:textId="77777777" w:rsidR="00C04709" w:rsidRPr="00C35EA7" w:rsidRDefault="00C04709" w:rsidP="00C35EA7">
            <w:pPr>
              <w:jc w:val="center"/>
              <w:rPr>
                <w:szCs w:val="18"/>
              </w:rPr>
            </w:pPr>
            <w:r w:rsidRPr="00C35EA7">
              <w:rPr>
                <w:szCs w:val="18"/>
              </w:rPr>
              <w:t>structure</w:t>
            </w:r>
          </w:p>
        </w:tc>
        <w:tc>
          <w:tcPr>
            <w:tcW w:w="1070" w:type="dxa"/>
          </w:tcPr>
          <w:p w14:paraId="16988DA5" w14:textId="77777777" w:rsidR="00C04709" w:rsidRPr="00C35EA7" w:rsidRDefault="00C04709" w:rsidP="00C35EA7">
            <w:pPr>
              <w:jc w:val="center"/>
              <w:rPr>
                <w:szCs w:val="18"/>
              </w:rPr>
            </w:pPr>
            <w:r w:rsidRPr="00C35EA7">
              <w:rPr>
                <w:szCs w:val="18"/>
              </w:rPr>
              <w:t>numero</w:t>
            </w:r>
          </w:p>
        </w:tc>
        <w:tc>
          <w:tcPr>
            <w:tcW w:w="1496" w:type="dxa"/>
          </w:tcPr>
          <w:p w14:paraId="757EB540" w14:textId="77777777" w:rsidR="00C04709" w:rsidRPr="00C35EA7" w:rsidRDefault="00C04709" w:rsidP="00C35EA7">
            <w:pPr>
              <w:jc w:val="center"/>
              <w:rPr>
                <w:szCs w:val="18"/>
              </w:rPr>
            </w:pPr>
            <w:r w:rsidRPr="00C35EA7">
              <w:rPr>
                <w:szCs w:val="18"/>
              </w:rPr>
              <w:t>objet</w:t>
            </w:r>
          </w:p>
        </w:tc>
        <w:tc>
          <w:tcPr>
            <w:tcW w:w="2476" w:type="dxa"/>
          </w:tcPr>
          <w:p w14:paraId="18FC5D4E" w14:textId="77777777" w:rsidR="00C04709" w:rsidRPr="00C35EA7" w:rsidRDefault="00C04709" w:rsidP="00C35EA7">
            <w:pPr>
              <w:jc w:val="center"/>
              <w:rPr>
                <w:szCs w:val="18"/>
              </w:rPr>
            </w:pPr>
            <w:r w:rsidRPr="00C35EA7">
              <w:rPr>
                <w:szCs w:val="18"/>
              </w:rPr>
              <w:t>description</w:t>
            </w:r>
          </w:p>
        </w:tc>
        <w:tc>
          <w:tcPr>
            <w:tcW w:w="1476" w:type="dxa"/>
          </w:tcPr>
          <w:p w14:paraId="24944B89" w14:textId="77777777" w:rsidR="00C04709" w:rsidRPr="00C35EA7" w:rsidRDefault="00C04709" w:rsidP="00C35EA7">
            <w:pPr>
              <w:jc w:val="center"/>
              <w:rPr>
                <w:szCs w:val="18"/>
              </w:rPr>
            </w:pPr>
            <w:r w:rsidRPr="00C35EA7">
              <w:rPr>
                <w:szCs w:val="18"/>
              </w:rPr>
              <w:t>BIB</w:t>
            </w:r>
          </w:p>
        </w:tc>
      </w:tr>
      <w:tr w:rsidR="005D10B6" w:rsidRPr="00C04709" w14:paraId="3E227C59" w14:textId="77777777" w:rsidTr="00C35EA7">
        <w:trPr>
          <w:jc w:val="center"/>
        </w:trPr>
        <w:tc>
          <w:tcPr>
            <w:tcW w:w="1516" w:type="dxa"/>
          </w:tcPr>
          <w:p w14:paraId="0F36E35D" w14:textId="77777777" w:rsidR="00C04709" w:rsidRPr="00C35EA7" w:rsidRDefault="00C04709" w:rsidP="00DE360B">
            <w:pPr>
              <w:rPr>
                <w:szCs w:val="18"/>
              </w:rPr>
            </w:pPr>
            <w:r w:rsidRPr="00C35EA7">
              <w:rPr>
                <w:szCs w:val="18"/>
              </w:rPr>
              <w:t>Moulin (Le)</w:t>
            </w:r>
          </w:p>
        </w:tc>
        <w:tc>
          <w:tcPr>
            <w:tcW w:w="1176" w:type="dxa"/>
          </w:tcPr>
          <w:p w14:paraId="47BD0ECC" w14:textId="77777777" w:rsidR="00C04709" w:rsidRPr="00C35EA7" w:rsidRDefault="00C04709" w:rsidP="00DE360B">
            <w:pPr>
              <w:rPr>
                <w:szCs w:val="18"/>
              </w:rPr>
            </w:pPr>
            <w:r>
              <w:t>t_34</w:t>
            </w:r>
          </w:p>
        </w:tc>
        <w:tc>
          <w:tcPr>
            <w:tcW w:w="1070" w:type="dxa"/>
          </w:tcPr>
          <w:p w14:paraId="3AED81CD" w14:textId="77777777" w:rsidR="00C04709" w:rsidRPr="00C35EA7" w:rsidRDefault="00C04709" w:rsidP="00DE360B">
            <w:pPr>
              <w:rPr>
                <w:szCs w:val="18"/>
              </w:rPr>
            </w:pPr>
            <w:r w:rsidRPr="00C35EA7">
              <w:rPr>
                <w:szCs w:val="18"/>
              </w:rPr>
              <w:t>1</w:t>
            </w:r>
          </w:p>
        </w:tc>
        <w:tc>
          <w:tcPr>
            <w:tcW w:w="1496" w:type="dxa"/>
          </w:tcPr>
          <w:p w14:paraId="44995935" w14:textId="77777777" w:rsidR="00C04709" w:rsidRPr="00C35EA7" w:rsidRDefault="00BA4222" w:rsidP="00DE360B">
            <w:pPr>
              <w:rPr>
                <w:szCs w:val="18"/>
              </w:rPr>
            </w:pPr>
            <w:r>
              <w:t>AB-5111-m</w:t>
            </w:r>
          </w:p>
        </w:tc>
        <w:tc>
          <w:tcPr>
            <w:tcW w:w="2476" w:type="dxa"/>
          </w:tcPr>
          <w:p w14:paraId="4A0027E3" w14:textId="3007650F" w:rsidR="00C04709" w:rsidRPr="00C35EA7" w:rsidRDefault="00000000" w:rsidP="00DE360B">
            <w:pPr>
              <w:rPr>
                <w:szCs w:val="18"/>
              </w:rPr>
            </w:pPr>
            <w:hyperlink r:id="rId5393" w:anchor="Obj_Do_Per_Fibules_ABEG19952" w:history="1">
              <w:r w:rsidR="004601E0" w:rsidRPr="00C35EA7">
                <w:rPr>
                  <w:rStyle w:val="Hyperlink"/>
                  <w:lang w:val="fr-FR"/>
                </w:rPr>
                <w:t>fibule à double ressort</w:t>
              </w:r>
            </w:hyperlink>
          </w:p>
        </w:tc>
        <w:tc>
          <w:tcPr>
            <w:tcW w:w="1476" w:type="dxa"/>
          </w:tcPr>
          <w:p w14:paraId="0306FCF2" w14:textId="77777777" w:rsidR="00C04709" w:rsidRPr="00C35EA7" w:rsidRDefault="00C04709" w:rsidP="00DE360B">
            <w:pPr>
              <w:rPr>
                <w:szCs w:val="18"/>
              </w:rPr>
            </w:pPr>
            <w:r>
              <w:t>1833 p. 259</w:t>
            </w:r>
          </w:p>
        </w:tc>
      </w:tr>
    </w:tbl>
    <w:p w14:paraId="4C093129" w14:textId="77777777" w:rsidR="00C04709" w:rsidRDefault="00C04709" w:rsidP="00DE360B"/>
    <w:p w14:paraId="17AFBFAC" w14:textId="77777777" w:rsidR="00266FDB" w:rsidRDefault="00266FDB" w:rsidP="00DE360B">
      <w:pPr>
        <w:pStyle w:val="Heading3"/>
      </w:pPr>
      <w:r>
        <w:t>t_36</w:t>
      </w:r>
    </w:p>
    <w:p w14:paraId="4C58F1CA" w14:textId="77777777" w:rsidR="00266FDB" w:rsidRPr="00266FDB" w:rsidRDefault="00266FDB" w:rsidP="00DE360B"/>
    <w:tbl>
      <w:tblPr>
        <w:tblW w:w="90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042"/>
        <w:gridCol w:w="1723"/>
      </w:tblGrid>
      <w:tr w:rsidR="005D10B6" w:rsidRPr="00C04709" w14:paraId="5BB66A19" w14:textId="77777777" w:rsidTr="00C35EA7">
        <w:trPr>
          <w:jc w:val="center"/>
        </w:trPr>
        <w:tc>
          <w:tcPr>
            <w:tcW w:w="1516" w:type="dxa"/>
          </w:tcPr>
          <w:p w14:paraId="0B40B717" w14:textId="77777777" w:rsidR="00266FDB" w:rsidRPr="00C35EA7" w:rsidRDefault="00266FDB"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4CBCA5A0" w14:textId="77777777" w:rsidR="00266FDB" w:rsidRPr="00C35EA7" w:rsidRDefault="00266FDB" w:rsidP="00DE360B">
            <w:pPr>
              <w:rPr>
                <w:rFonts w:ascii="Courier New" w:hAnsi="Courier New" w:cs="Courier New"/>
                <w:sz w:val="20"/>
                <w:szCs w:val="18"/>
              </w:rPr>
            </w:pPr>
          </w:p>
        </w:tc>
        <w:tc>
          <w:tcPr>
            <w:tcW w:w="1070" w:type="dxa"/>
          </w:tcPr>
          <w:p w14:paraId="7C2AD4C5" w14:textId="77777777" w:rsidR="00266FDB" w:rsidRPr="00C35EA7" w:rsidRDefault="00266FDB" w:rsidP="00DE360B">
            <w:pPr>
              <w:rPr>
                <w:rFonts w:ascii="Courier New" w:hAnsi="Courier New" w:cs="Courier New"/>
                <w:sz w:val="20"/>
                <w:szCs w:val="18"/>
              </w:rPr>
            </w:pPr>
          </w:p>
        </w:tc>
        <w:tc>
          <w:tcPr>
            <w:tcW w:w="1510" w:type="dxa"/>
          </w:tcPr>
          <w:p w14:paraId="12318E1E" w14:textId="77777777" w:rsidR="00266FDB" w:rsidRPr="00C35EA7" w:rsidRDefault="00266FDB" w:rsidP="00DE360B">
            <w:pPr>
              <w:rPr>
                <w:rFonts w:ascii="Courier New" w:hAnsi="Courier New" w:cs="Courier New"/>
                <w:sz w:val="20"/>
                <w:szCs w:val="18"/>
              </w:rPr>
            </w:pPr>
          </w:p>
        </w:tc>
        <w:tc>
          <w:tcPr>
            <w:tcW w:w="2042" w:type="dxa"/>
          </w:tcPr>
          <w:p w14:paraId="1225D4D1" w14:textId="77777777" w:rsidR="00266FDB" w:rsidRPr="00C35EA7" w:rsidRDefault="00266FDB" w:rsidP="00DE360B">
            <w:pPr>
              <w:rPr>
                <w:rFonts w:ascii="Courier New" w:hAnsi="Courier New" w:cs="Courier New"/>
                <w:sz w:val="20"/>
                <w:szCs w:val="18"/>
              </w:rPr>
            </w:pPr>
          </w:p>
        </w:tc>
        <w:tc>
          <w:tcPr>
            <w:tcW w:w="1723" w:type="dxa"/>
          </w:tcPr>
          <w:p w14:paraId="50620714" w14:textId="77777777" w:rsidR="00266FDB" w:rsidRPr="00C35EA7" w:rsidRDefault="00266FDB" w:rsidP="00DE360B">
            <w:pPr>
              <w:rPr>
                <w:rFonts w:ascii="Courier New" w:hAnsi="Courier New" w:cs="Courier New"/>
                <w:sz w:val="20"/>
                <w:szCs w:val="18"/>
              </w:rPr>
            </w:pPr>
          </w:p>
        </w:tc>
      </w:tr>
      <w:tr w:rsidR="005D10B6" w:rsidRPr="00C04709" w14:paraId="44B83143" w14:textId="77777777" w:rsidTr="00C35EA7">
        <w:trPr>
          <w:jc w:val="center"/>
        </w:trPr>
        <w:tc>
          <w:tcPr>
            <w:tcW w:w="1516" w:type="dxa"/>
          </w:tcPr>
          <w:p w14:paraId="00112723" w14:textId="77777777" w:rsidR="00266FDB" w:rsidRPr="00C35EA7" w:rsidRDefault="00266FDB" w:rsidP="00C35EA7">
            <w:pPr>
              <w:jc w:val="center"/>
              <w:rPr>
                <w:szCs w:val="18"/>
              </w:rPr>
            </w:pPr>
            <w:r w:rsidRPr="00C35EA7">
              <w:rPr>
                <w:szCs w:val="18"/>
              </w:rPr>
              <w:t>site</w:t>
            </w:r>
          </w:p>
        </w:tc>
        <w:tc>
          <w:tcPr>
            <w:tcW w:w="1176" w:type="dxa"/>
          </w:tcPr>
          <w:p w14:paraId="2D172C54" w14:textId="77777777" w:rsidR="00266FDB" w:rsidRPr="00C35EA7" w:rsidRDefault="00266FDB" w:rsidP="00C35EA7">
            <w:pPr>
              <w:jc w:val="center"/>
              <w:rPr>
                <w:szCs w:val="18"/>
              </w:rPr>
            </w:pPr>
            <w:r w:rsidRPr="00C35EA7">
              <w:rPr>
                <w:szCs w:val="18"/>
              </w:rPr>
              <w:t>structure</w:t>
            </w:r>
          </w:p>
        </w:tc>
        <w:tc>
          <w:tcPr>
            <w:tcW w:w="1070" w:type="dxa"/>
          </w:tcPr>
          <w:p w14:paraId="6D0C5859" w14:textId="77777777" w:rsidR="00266FDB" w:rsidRPr="00C35EA7" w:rsidRDefault="00266FDB" w:rsidP="00C35EA7">
            <w:pPr>
              <w:jc w:val="center"/>
              <w:rPr>
                <w:szCs w:val="18"/>
              </w:rPr>
            </w:pPr>
            <w:r w:rsidRPr="00C35EA7">
              <w:rPr>
                <w:szCs w:val="18"/>
              </w:rPr>
              <w:t>numero</w:t>
            </w:r>
          </w:p>
        </w:tc>
        <w:tc>
          <w:tcPr>
            <w:tcW w:w="1510" w:type="dxa"/>
          </w:tcPr>
          <w:p w14:paraId="0DA640E7" w14:textId="77777777" w:rsidR="00266FDB" w:rsidRPr="00C35EA7" w:rsidRDefault="00266FDB" w:rsidP="00C35EA7">
            <w:pPr>
              <w:jc w:val="center"/>
              <w:rPr>
                <w:szCs w:val="18"/>
              </w:rPr>
            </w:pPr>
            <w:r w:rsidRPr="00C35EA7">
              <w:rPr>
                <w:szCs w:val="18"/>
              </w:rPr>
              <w:t>objet</w:t>
            </w:r>
          </w:p>
        </w:tc>
        <w:tc>
          <w:tcPr>
            <w:tcW w:w="2042" w:type="dxa"/>
          </w:tcPr>
          <w:p w14:paraId="3E14870E" w14:textId="77777777" w:rsidR="00266FDB" w:rsidRPr="00C35EA7" w:rsidRDefault="00266FDB" w:rsidP="00C35EA7">
            <w:pPr>
              <w:jc w:val="center"/>
              <w:rPr>
                <w:szCs w:val="18"/>
              </w:rPr>
            </w:pPr>
            <w:r w:rsidRPr="00C35EA7">
              <w:rPr>
                <w:szCs w:val="18"/>
              </w:rPr>
              <w:t>description</w:t>
            </w:r>
          </w:p>
        </w:tc>
        <w:tc>
          <w:tcPr>
            <w:tcW w:w="1723" w:type="dxa"/>
          </w:tcPr>
          <w:p w14:paraId="348DF336" w14:textId="77777777" w:rsidR="00266FDB" w:rsidRPr="00C35EA7" w:rsidRDefault="00266FDB" w:rsidP="00C35EA7">
            <w:pPr>
              <w:jc w:val="center"/>
              <w:rPr>
                <w:szCs w:val="18"/>
              </w:rPr>
            </w:pPr>
            <w:r w:rsidRPr="00C35EA7">
              <w:rPr>
                <w:szCs w:val="18"/>
              </w:rPr>
              <w:t>BIB</w:t>
            </w:r>
          </w:p>
        </w:tc>
      </w:tr>
      <w:tr w:rsidR="005D10B6" w:rsidRPr="00C04709" w14:paraId="28181163" w14:textId="77777777" w:rsidTr="00C35EA7">
        <w:trPr>
          <w:jc w:val="center"/>
        </w:trPr>
        <w:tc>
          <w:tcPr>
            <w:tcW w:w="1516" w:type="dxa"/>
          </w:tcPr>
          <w:p w14:paraId="6946BE97" w14:textId="77777777" w:rsidR="00266FDB" w:rsidRPr="00C35EA7" w:rsidRDefault="00266FDB" w:rsidP="00DE360B">
            <w:pPr>
              <w:rPr>
                <w:szCs w:val="18"/>
              </w:rPr>
            </w:pPr>
            <w:r w:rsidRPr="00C35EA7">
              <w:rPr>
                <w:szCs w:val="18"/>
              </w:rPr>
              <w:t>Moulin (Le)</w:t>
            </w:r>
          </w:p>
        </w:tc>
        <w:tc>
          <w:tcPr>
            <w:tcW w:w="1176" w:type="dxa"/>
          </w:tcPr>
          <w:p w14:paraId="5A0A8C3B" w14:textId="77777777" w:rsidR="00266FDB" w:rsidRPr="00C35EA7" w:rsidRDefault="00266FDB" w:rsidP="00DE360B">
            <w:pPr>
              <w:rPr>
                <w:szCs w:val="18"/>
              </w:rPr>
            </w:pPr>
            <w:r>
              <w:t>t_36</w:t>
            </w:r>
          </w:p>
        </w:tc>
        <w:tc>
          <w:tcPr>
            <w:tcW w:w="1070" w:type="dxa"/>
          </w:tcPr>
          <w:p w14:paraId="61B2AA6B" w14:textId="77777777" w:rsidR="00266FDB" w:rsidRPr="00C35EA7" w:rsidRDefault="00266FDB" w:rsidP="00DE360B">
            <w:pPr>
              <w:rPr>
                <w:szCs w:val="18"/>
              </w:rPr>
            </w:pPr>
          </w:p>
        </w:tc>
        <w:tc>
          <w:tcPr>
            <w:tcW w:w="1510" w:type="dxa"/>
          </w:tcPr>
          <w:p w14:paraId="1E40B5CC" w14:textId="77777777" w:rsidR="00266FDB" w:rsidRPr="00872651" w:rsidRDefault="00266FDB" w:rsidP="00DE360B">
            <w:r>
              <w:t>Inf. I</w:t>
            </w:r>
          </w:p>
        </w:tc>
        <w:tc>
          <w:tcPr>
            <w:tcW w:w="2042" w:type="dxa"/>
          </w:tcPr>
          <w:p w14:paraId="338B0E4E" w14:textId="77777777" w:rsidR="00266FDB" w:rsidRPr="00C35EA7" w:rsidRDefault="00266FDB" w:rsidP="00DE360B">
            <w:pPr>
              <w:rPr>
                <w:szCs w:val="18"/>
              </w:rPr>
            </w:pPr>
            <w:r w:rsidRPr="00C35EA7">
              <w:rPr>
                <w:szCs w:val="18"/>
              </w:rPr>
              <w:t>défunt</w:t>
            </w:r>
          </w:p>
        </w:tc>
        <w:tc>
          <w:tcPr>
            <w:tcW w:w="1723" w:type="dxa"/>
          </w:tcPr>
          <w:p w14:paraId="78B08CD7" w14:textId="77777777" w:rsidR="00266FDB" w:rsidRPr="00C35EA7" w:rsidRDefault="00266FDB" w:rsidP="00DE360B">
            <w:pPr>
              <w:rPr>
                <w:szCs w:val="18"/>
              </w:rPr>
            </w:pPr>
            <w:r>
              <w:t>L. Bourdajaud</w:t>
            </w:r>
          </w:p>
        </w:tc>
      </w:tr>
      <w:tr w:rsidR="005D10B6" w:rsidRPr="00C04709" w14:paraId="74973129" w14:textId="77777777" w:rsidTr="00C35EA7">
        <w:trPr>
          <w:jc w:val="center"/>
        </w:trPr>
        <w:tc>
          <w:tcPr>
            <w:tcW w:w="1516" w:type="dxa"/>
          </w:tcPr>
          <w:p w14:paraId="3E5FD16A" w14:textId="77777777" w:rsidR="00266FDB" w:rsidRPr="00C35EA7" w:rsidRDefault="00266FDB" w:rsidP="00DE360B">
            <w:pPr>
              <w:rPr>
                <w:szCs w:val="18"/>
              </w:rPr>
            </w:pPr>
            <w:r w:rsidRPr="00C35EA7">
              <w:rPr>
                <w:szCs w:val="18"/>
              </w:rPr>
              <w:t>Moulin (Le)</w:t>
            </w:r>
          </w:p>
        </w:tc>
        <w:tc>
          <w:tcPr>
            <w:tcW w:w="1176" w:type="dxa"/>
          </w:tcPr>
          <w:p w14:paraId="7CF1B029" w14:textId="77777777" w:rsidR="00266FDB" w:rsidRPr="00C35EA7" w:rsidRDefault="00266FDB" w:rsidP="00DE360B">
            <w:pPr>
              <w:rPr>
                <w:szCs w:val="18"/>
              </w:rPr>
            </w:pPr>
            <w:r>
              <w:t>t_36</w:t>
            </w:r>
          </w:p>
        </w:tc>
        <w:tc>
          <w:tcPr>
            <w:tcW w:w="1070" w:type="dxa"/>
          </w:tcPr>
          <w:p w14:paraId="5F00213C" w14:textId="77777777" w:rsidR="00266FDB" w:rsidRPr="00C35EA7" w:rsidRDefault="00266FDB" w:rsidP="00DE360B">
            <w:pPr>
              <w:rPr>
                <w:szCs w:val="18"/>
              </w:rPr>
            </w:pPr>
            <w:r w:rsidRPr="00C35EA7">
              <w:rPr>
                <w:szCs w:val="18"/>
                <w:highlight w:val="yellow"/>
              </w:rPr>
              <w:t>6</w:t>
            </w:r>
          </w:p>
        </w:tc>
        <w:tc>
          <w:tcPr>
            <w:tcW w:w="1510" w:type="dxa"/>
          </w:tcPr>
          <w:p w14:paraId="2307DCE1" w14:textId="77777777" w:rsidR="00266FDB" w:rsidRDefault="00266FDB" w:rsidP="00DE360B">
            <w:r>
              <w:t>CC-2121-m</w:t>
            </w:r>
          </w:p>
        </w:tc>
        <w:tc>
          <w:tcPr>
            <w:tcW w:w="2042" w:type="dxa"/>
          </w:tcPr>
          <w:p w14:paraId="7FB174A8" w14:textId="77777777" w:rsidR="00266FDB" w:rsidRPr="00C35EA7" w:rsidRDefault="00266FDB" w:rsidP="00DE360B">
            <w:pPr>
              <w:rPr>
                <w:szCs w:val="18"/>
              </w:rPr>
            </w:pPr>
            <w:r w:rsidRPr="00C35EA7">
              <w:rPr>
                <w:szCs w:val="18"/>
              </w:rPr>
              <w:t>fusaïole</w:t>
            </w:r>
          </w:p>
        </w:tc>
        <w:tc>
          <w:tcPr>
            <w:tcW w:w="1723" w:type="dxa"/>
          </w:tcPr>
          <w:p w14:paraId="55D557D4" w14:textId="77777777" w:rsidR="00266FDB" w:rsidRDefault="00266FDB" w:rsidP="00DE360B">
            <w:r>
              <w:t>1833</w:t>
            </w:r>
          </w:p>
        </w:tc>
      </w:tr>
      <w:tr w:rsidR="005D10B6" w:rsidRPr="00C04709" w14:paraId="29FD4C83" w14:textId="77777777" w:rsidTr="00C35EA7">
        <w:trPr>
          <w:jc w:val="center"/>
        </w:trPr>
        <w:tc>
          <w:tcPr>
            <w:tcW w:w="1516" w:type="dxa"/>
          </w:tcPr>
          <w:p w14:paraId="6745E73B" w14:textId="77777777" w:rsidR="00FC53B6" w:rsidRPr="00C35EA7" w:rsidRDefault="00FC53B6" w:rsidP="00DE360B">
            <w:pPr>
              <w:rPr>
                <w:szCs w:val="18"/>
              </w:rPr>
            </w:pPr>
            <w:r w:rsidRPr="00C35EA7">
              <w:rPr>
                <w:szCs w:val="18"/>
              </w:rPr>
              <w:t>Moulin (Le)</w:t>
            </w:r>
          </w:p>
        </w:tc>
        <w:tc>
          <w:tcPr>
            <w:tcW w:w="1176" w:type="dxa"/>
          </w:tcPr>
          <w:p w14:paraId="7FC4ADA7" w14:textId="77777777" w:rsidR="00FC53B6" w:rsidRPr="00C35EA7" w:rsidRDefault="00FC53B6" w:rsidP="00DE360B">
            <w:pPr>
              <w:rPr>
                <w:szCs w:val="18"/>
              </w:rPr>
            </w:pPr>
            <w:r>
              <w:t>t_36</w:t>
            </w:r>
          </w:p>
        </w:tc>
        <w:tc>
          <w:tcPr>
            <w:tcW w:w="1070" w:type="dxa"/>
          </w:tcPr>
          <w:p w14:paraId="3746DD19" w14:textId="77777777" w:rsidR="00FC53B6" w:rsidRPr="00C35EA7" w:rsidRDefault="00FC53B6" w:rsidP="00DE360B">
            <w:pPr>
              <w:rPr>
                <w:szCs w:val="18"/>
              </w:rPr>
            </w:pPr>
            <w:r w:rsidRPr="00C35EA7">
              <w:rPr>
                <w:szCs w:val="18"/>
              </w:rPr>
              <w:t>15159</w:t>
            </w:r>
          </w:p>
        </w:tc>
        <w:tc>
          <w:tcPr>
            <w:tcW w:w="1510" w:type="dxa"/>
          </w:tcPr>
          <w:p w14:paraId="349CE49F" w14:textId="77777777" w:rsidR="00FC53B6" w:rsidRPr="00B2667E" w:rsidRDefault="00FC53B6" w:rsidP="00DE360B">
            <w:r>
              <w:t>AA-9111-m</w:t>
            </w:r>
          </w:p>
        </w:tc>
        <w:tc>
          <w:tcPr>
            <w:tcW w:w="2042" w:type="dxa"/>
          </w:tcPr>
          <w:p w14:paraId="01FB67C1" w14:textId="77777777" w:rsidR="00FC53B6" w:rsidRPr="00C35EA7" w:rsidRDefault="00FC53B6" w:rsidP="00DE360B">
            <w:pPr>
              <w:rPr>
                <w:szCs w:val="18"/>
              </w:rPr>
            </w:pPr>
            <w:r>
              <w:t>épingle en bronze</w:t>
            </w:r>
          </w:p>
        </w:tc>
        <w:tc>
          <w:tcPr>
            <w:tcW w:w="1723" w:type="dxa"/>
          </w:tcPr>
          <w:p w14:paraId="24C80F3D" w14:textId="77777777" w:rsidR="00FC53B6" w:rsidRPr="00C35EA7" w:rsidRDefault="00FC53B6" w:rsidP="00DE360B">
            <w:pPr>
              <w:rPr>
                <w:szCs w:val="18"/>
              </w:rPr>
            </w:pPr>
            <w:r w:rsidRPr="00C35EA7">
              <w:rPr>
                <w:szCs w:val="18"/>
              </w:rPr>
              <w:t>1833</w:t>
            </w:r>
          </w:p>
        </w:tc>
      </w:tr>
    </w:tbl>
    <w:p w14:paraId="756D14A7" w14:textId="77777777" w:rsidR="00FC53B6" w:rsidRDefault="00FC53B6" w:rsidP="00DE360B"/>
    <w:p w14:paraId="74BE4D6A" w14:textId="77777777" w:rsidR="00FC53B6" w:rsidRDefault="00FC53B6" w:rsidP="00DE360B"/>
    <w:p w14:paraId="43ACDA5D" w14:textId="77777777" w:rsidR="00B2667E" w:rsidRDefault="00B2667E" w:rsidP="00DE360B">
      <w:pPr>
        <w:pStyle w:val="Heading3"/>
      </w:pPr>
      <w:r>
        <w:t>t_41</w:t>
      </w:r>
    </w:p>
    <w:p w14:paraId="5941E931" w14:textId="77777777" w:rsidR="00B2667E" w:rsidRDefault="00B2667E" w:rsidP="00DE360B"/>
    <w:tbl>
      <w:tblPr>
        <w:tblW w:w="81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496"/>
        <w:gridCol w:w="2042"/>
        <w:gridCol w:w="816"/>
      </w:tblGrid>
      <w:tr w:rsidR="005D10B6" w:rsidRPr="00C04709" w14:paraId="57F00672" w14:textId="77777777" w:rsidTr="00C35EA7">
        <w:trPr>
          <w:jc w:val="center"/>
        </w:trPr>
        <w:tc>
          <w:tcPr>
            <w:tcW w:w="1516" w:type="dxa"/>
          </w:tcPr>
          <w:p w14:paraId="509BDA9C" w14:textId="77777777" w:rsidR="00B2667E" w:rsidRPr="00C35EA7" w:rsidRDefault="00B2667E"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061E7C66" w14:textId="77777777" w:rsidR="00B2667E" w:rsidRPr="00C35EA7" w:rsidRDefault="00B2667E" w:rsidP="00DE360B">
            <w:pPr>
              <w:rPr>
                <w:rFonts w:ascii="Courier New" w:hAnsi="Courier New" w:cs="Courier New"/>
                <w:sz w:val="20"/>
                <w:szCs w:val="18"/>
              </w:rPr>
            </w:pPr>
          </w:p>
        </w:tc>
        <w:tc>
          <w:tcPr>
            <w:tcW w:w="1070" w:type="dxa"/>
          </w:tcPr>
          <w:p w14:paraId="5A9713D8" w14:textId="77777777" w:rsidR="00B2667E" w:rsidRPr="00C35EA7" w:rsidRDefault="00B2667E" w:rsidP="00DE360B">
            <w:pPr>
              <w:rPr>
                <w:rFonts w:ascii="Courier New" w:hAnsi="Courier New" w:cs="Courier New"/>
                <w:sz w:val="20"/>
                <w:szCs w:val="18"/>
              </w:rPr>
            </w:pPr>
          </w:p>
        </w:tc>
        <w:tc>
          <w:tcPr>
            <w:tcW w:w="1496" w:type="dxa"/>
          </w:tcPr>
          <w:p w14:paraId="70E1278C" w14:textId="77777777" w:rsidR="00B2667E" w:rsidRPr="00C35EA7" w:rsidRDefault="00B2667E" w:rsidP="00DE360B">
            <w:pPr>
              <w:rPr>
                <w:rFonts w:ascii="Courier New" w:hAnsi="Courier New" w:cs="Courier New"/>
                <w:sz w:val="20"/>
                <w:szCs w:val="18"/>
              </w:rPr>
            </w:pPr>
          </w:p>
        </w:tc>
        <w:tc>
          <w:tcPr>
            <w:tcW w:w="2042" w:type="dxa"/>
          </w:tcPr>
          <w:p w14:paraId="08B71D26" w14:textId="77777777" w:rsidR="00B2667E" w:rsidRPr="00C35EA7" w:rsidRDefault="00B2667E" w:rsidP="00DE360B">
            <w:pPr>
              <w:rPr>
                <w:rFonts w:ascii="Courier New" w:hAnsi="Courier New" w:cs="Courier New"/>
                <w:sz w:val="20"/>
                <w:szCs w:val="18"/>
              </w:rPr>
            </w:pPr>
          </w:p>
        </w:tc>
        <w:tc>
          <w:tcPr>
            <w:tcW w:w="816" w:type="dxa"/>
          </w:tcPr>
          <w:p w14:paraId="73E5F4DF" w14:textId="77777777" w:rsidR="00B2667E" w:rsidRPr="00C35EA7" w:rsidRDefault="00B2667E" w:rsidP="00DE360B">
            <w:pPr>
              <w:rPr>
                <w:rFonts w:ascii="Courier New" w:hAnsi="Courier New" w:cs="Courier New"/>
                <w:sz w:val="20"/>
                <w:szCs w:val="18"/>
              </w:rPr>
            </w:pPr>
          </w:p>
        </w:tc>
      </w:tr>
      <w:tr w:rsidR="005D10B6" w:rsidRPr="00C04709" w14:paraId="37D2DE39" w14:textId="77777777" w:rsidTr="00C35EA7">
        <w:trPr>
          <w:jc w:val="center"/>
        </w:trPr>
        <w:tc>
          <w:tcPr>
            <w:tcW w:w="1516" w:type="dxa"/>
          </w:tcPr>
          <w:p w14:paraId="2E3431EF" w14:textId="77777777" w:rsidR="00B2667E" w:rsidRPr="00C35EA7" w:rsidRDefault="00B2667E" w:rsidP="00C35EA7">
            <w:pPr>
              <w:jc w:val="center"/>
              <w:rPr>
                <w:szCs w:val="18"/>
              </w:rPr>
            </w:pPr>
            <w:r w:rsidRPr="00C35EA7">
              <w:rPr>
                <w:szCs w:val="18"/>
              </w:rPr>
              <w:t>site</w:t>
            </w:r>
          </w:p>
        </w:tc>
        <w:tc>
          <w:tcPr>
            <w:tcW w:w="1176" w:type="dxa"/>
          </w:tcPr>
          <w:p w14:paraId="236C7498" w14:textId="77777777" w:rsidR="00B2667E" w:rsidRPr="00C35EA7" w:rsidRDefault="00B2667E" w:rsidP="00C35EA7">
            <w:pPr>
              <w:jc w:val="center"/>
              <w:rPr>
                <w:szCs w:val="18"/>
              </w:rPr>
            </w:pPr>
            <w:r w:rsidRPr="00C35EA7">
              <w:rPr>
                <w:szCs w:val="18"/>
              </w:rPr>
              <w:t>structure</w:t>
            </w:r>
          </w:p>
        </w:tc>
        <w:tc>
          <w:tcPr>
            <w:tcW w:w="1070" w:type="dxa"/>
          </w:tcPr>
          <w:p w14:paraId="12C1ABBC" w14:textId="77777777" w:rsidR="00B2667E" w:rsidRPr="00C35EA7" w:rsidRDefault="00B2667E" w:rsidP="00C35EA7">
            <w:pPr>
              <w:jc w:val="center"/>
              <w:rPr>
                <w:szCs w:val="18"/>
              </w:rPr>
            </w:pPr>
            <w:r w:rsidRPr="00C35EA7">
              <w:rPr>
                <w:szCs w:val="18"/>
              </w:rPr>
              <w:t>numero</w:t>
            </w:r>
          </w:p>
        </w:tc>
        <w:tc>
          <w:tcPr>
            <w:tcW w:w="1496" w:type="dxa"/>
          </w:tcPr>
          <w:p w14:paraId="2AE60DD6" w14:textId="77777777" w:rsidR="00B2667E" w:rsidRPr="00C35EA7" w:rsidRDefault="00B2667E" w:rsidP="00C35EA7">
            <w:pPr>
              <w:jc w:val="center"/>
              <w:rPr>
                <w:szCs w:val="18"/>
              </w:rPr>
            </w:pPr>
            <w:r w:rsidRPr="00C35EA7">
              <w:rPr>
                <w:szCs w:val="18"/>
              </w:rPr>
              <w:t>objet</w:t>
            </w:r>
          </w:p>
        </w:tc>
        <w:tc>
          <w:tcPr>
            <w:tcW w:w="2042" w:type="dxa"/>
          </w:tcPr>
          <w:p w14:paraId="56AD899B" w14:textId="77777777" w:rsidR="00B2667E" w:rsidRPr="00C35EA7" w:rsidRDefault="00B2667E" w:rsidP="00C35EA7">
            <w:pPr>
              <w:jc w:val="center"/>
              <w:rPr>
                <w:szCs w:val="18"/>
              </w:rPr>
            </w:pPr>
            <w:r w:rsidRPr="00C35EA7">
              <w:rPr>
                <w:szCs w:val="18"/>
              </w:rPr>
              <w:t>description</w:t>
            </w:r>
          </w:p>
        </w:tc>
        <w:tc>
          <w:tcPr>
            <w:tcW w:w="816" w:type="dxa"/>
          </w:tcPr>
          <w:p w14:paraId="5A84E85B" w14:textId="77777777" w:rsidR="00B2667E" w:rsidRPr="00C35EA7" w:rsidRDefault="00B2667E" w:rsidP="00C35EA7">
            <w:pPr>
              <w:jc w:val="center"/>
              <w:rPr>
                <w:szCs w:val="18"/>
              </w:rPr>
            </w:pPr>
            <w:r w:rsidRPr="00C35EA7">
              <w:rPr>
                <w:szCs w:val="18"/>
              </w:rPr>
              <w:t>BIB</w:t>
            </w:r>
          </w:p>
        </w:tc>
      </w:tr>
      <w:tr w:rsidR="005D10B6" w:rsidRPr="00C04709" w14:paraId="5CAF9E48" w14:textId="77777777" w:rsidTr="00C35EA7">
        <w:trPr>
          <w:jc w:val="center"/>
        </w:trPr>
        <w:tc>
          <w:tcPr>
            <w:tcW w:w="1516" w:type="dxa"/>
          </w:tcPr>
          <w:p w14:paraId="2FA41184" w14:textId="77777777" w:rsidR="00B2667E" w:rsidRPr="00C35EA7" w:rsidRDefault="00B2667E" w:rsidP="00DE360B">
            <w:pPr>
              <w:rPr>
                <w:szCs w:val="18"/>
              </w:rPr>
            </w:pPr>
            <w:r w:rsidRPr="00C35EA7">
              <w:rPr>
                <w:szCs w:val="18"/>
              </w:rPr>
              <w:t>Moulin (Le)</w:t>
            </w:r>
          </w:p>
        </w:tc>
        <w:tc>
          <w:tcPr>
            <w:tcW w:w="1176" w:type="dxa"/>
          </w:tcPr>
          <w:p w14:paraId="4440C281" w14:textId="77777777" w:rsidR="00B2667E" w:rsidRPr="00C35EA7" w:rsidRDefault="00B2667E" w:rsidP="00DE360B">
            <w:pPr>
              <w:rPr>
                <w:szCs w:val="18"/>
              </w:rPr>
            </w:pPr>
            <w:r>
              <w:t>t_41</w:t>
            </w:r>
          </w:p>
        </w:tc>
        <w:tc>
          <w:tcPr>
            <w:tcW w:w="1070" w:type="dxa"/>
          </w:tcPr>
          <w:p w14:paraId="0372A8A2" w14:textId="77777777" w:rsidR="00B2667E" w:rsidRPr="00C35EA7" w:rsidRDefault="00B2667E" w:rsidP="00DE360B">
            <w:pPr>
              <w:rPr>
                <w:szCs w:val="18"/>
              </w:rPr>
            </w:pPr>
            <w:r w:rsidRPr="00C35EA7">
              <w:rPr>
                <w:szCs w:val="18"/>
              </w:rPr>
              <w:t>15163</w:t>
            </w:r>
          </w:p>
        </w:tc>
        <w:tc>
          <w:tcPr>
            <w:tcW w:w="1496" w:type="dxa"/>
          </w:tcPr>
          <w:p w14:paraId="60BBF331" w14:textId="77777777" w:rsidR="00B2667E" w:rsidRPr="00B2667E" w:rsidRDefault="00B2667E" w:rsidP="00C35EA7">
            <w:pPr>
              <w:jc w:val="both"/>
            </w:pPr>
            <w:r>
              <w:t>AA-6111-m</w:t>
            </w:r>
          </w:p>
        </w:tc>
        <w:tc>
          <w:tcPr>
            <w:tcW w:w="2042" w:type="dxa"/>
          </w:tcPr>
          <w:p w14:paraId="256D7C50" w14:textId="77777777" w:rsidR="00B2667E" w:rsidRPr="00C35EA7" w:rsidRDefault="00B2667E" w:rsidP="00DE360B">
            <w:pPr>
              <w:rPr>
                <w:szCs w:val="18"/>
              </w:rPr>
            </w:pPr>
            <w:r>
              <w:t>épingle en bronze</w:t>
            </w:r>
          </w:p>
        </w:tc>
        <w:tc>
          <w:tcPr>
            <w:tcW w:w="816" w:type="dxa"/>
          </w:tcPr>
          <w:p w14:paraId="7446D6E9" w14:textId="77777777" w:rsidR="00B2667E" w:rsidRPr="00C35EA7" w:rsidRDefault="00B2667E" w:rsidP="00DE360B">
            <w:pPr>
              <w:rPr>
                <w:szCs w:val="18"/>
              </w:rPr>
            </w:pPr>
            <w:r w:rsidRPr="00C35EA7">
              <w:rPr>
                <w:szCs w:val="18"/>
              </w:rPr>
              <w:t>1833</w:t>
            </w:r>
          </w:p>
        </w:tc>
      </w:tr>
    </w:tbl>
    <w:p w14:paraId="585810E3" w14:textId="77777777" w:rsidR="00B2667E" w:rsidRDefault="00B2667E" w:rsidP="00DE360B"/>
    <w:p w14:paraId="458CC169" w14:textId="77777777" w:rsidR="00B2667E" w:rsidRDefault="00B2667E" w:rsidP="00DE360B"/>
    <w:p w14:paraId="43E4B708" w14:textId="77777777" w:rsidR="00266FDB" w:rsidRDefault="00266FDB" w:rsidP="00DE360B">
      <w:pPr>
        <w:pStyle w:val="Heading3"/>
      </w:pPr>
      <w:r>
        <w:t>t_43</w:t>
      </w:r>
    </w:p>
    <w:p w14:paraId="384E783C" w14:textId="77777777" w:rsidR="00266FDB" w:rsidRDefault="00266FDB" w:rsidP="00DE360B"/>
    <w:p w14:paraId="356776D4" w14:textId="77777777" w:rsidR="00266FDB" w:rsidRPr="0032190F" w:rsidRDefault="00266FDB" w:rsidP="00934A1F">
      <w:pPr>
        <w:jc w:val="both"/>
        <w:rPr>
          <w:lang w:val="fr-FR"/>
        </w:rPr>
      </w:pPr>
      <w:r w:rsidRPr="0032190F">
        <w:rPr>
          <w:lang w:val="fr-FR"/>
        </w:rPr>
        <w:t>Ces deux tombes [43 et 44] sont très importantes pour la chronologie de cette nécropole. En effet, pour superposer en partie la fosse de la tombe 43 à la dalle de couverture de la tombe 44, il fallait que cette dernière soit suffisamment enfouie et tout à fait oubliée. Cette superposition est sûrement fortuite, et nous pouvons donc classer la tombe 44 parmi les plus anciennes de ce groupe (BIB 1833 p. 43)</w:t>
      </w:r>
    </w:p>
    <w:p w14:paraId="5D468578" w14:textId="77777777" w:rsidR="00266FDB" w:rsidRPr="0032190F" w:rsidRDefault="00266FDB" w:rsidP="00DE360B">
      <w:pPr>
        <w:rPr>
          <w:lang w:val="fr-FR"/>
        </w:rPr>
      </w:pPr>
    </w:p>
    <w:p w14:paraId="757B405B" w14:textId="77777777" w:rsidR="00266FDB" w:rsidRPr="0032190F" w:rsidRDefault="00266FDB" w:rsidP="00DE360B">
      <w:pPr>
        <w:rPr>
          <w:lang w:val="fr-FR"/>
        </w:rPr>
      </w:pPr>
    </w:p>
    <w:tbl>
      <w:tblPr>
        <w:tblW w:w="80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41"/>
        <w:gridCol w:w="1035"/>
        <w:gridCol w:w="1270"/>
        <w:gridCol w:w="1403"/>
        <w:gridCol w:w="1723"/>
      </w:tblGrid>
      <w:tr w:rsidR="005D10B6" w:rsidRPr="00C04709" w14:paraId="6F964CE7" w14:textId="77777777" w:rsidTr="00C35EA7">
        <w:trPr>
          <w:jc w:val="center"/>
        </w:trPr>
        <w:tc>
          <w:tcPr>
            <w:tcW w:w="1516" w:type="dxa"/>
          </w:tcPr>
          <w:p w14:paraId="1460D541" w14:textId="77777777" w:rsidR="00266FDB" w:rsidRPr="00C35EA7" w:rsidRDefault="00266FDB" w:rsidP="00DE360B">
            <w:pPr>
              <w:rPr>
                <w:rFonts w:ascii="Courier New" w:hAnsi="Courier New" w:cs="Courier New"/>
                <w:sz w:val="20"/>
                <w:szCs w:val="18"/>
              </w:rPr>
            </w:pPr>
            <w:r w:rsidRPr="00C35EA7">
              <w:rPr>
                <w:rFonts w:ascii="Courier New" w:hAnsi="Courier New" w:cs="Courier New"/>
                <w:sz w:val="20"/>
                <w:szCs w:val="18"/>
                <w:lang w:val="fr-FR"/>
              </w:rPr>
              <w:br w:type="page"/>
            </w:r>
            <w:r w:rsidR="00C458EA" w:rsidRPr="00C35EA7">
              <w:rPr>
                <w:rFonts w:ascii="Courier New" w:hAnsi="Courier New" w:cs="Courier New"/>
                <w:sz w:val="20"/>
                <w:szCs w:val="18"/>
              </w:rPr>
              <w:t>OBJ_</w:t>
            </w:r>
          </w:p>
        </w:tc>
        <w:tc>
          <w:tcPr>
            <w:tcW w:w="1141" w:type="dxa"/>
          </w:tcPr>
          <w:p w14:paraId="61E1CB32" w14:textId="77777777" w:rsidR="00266FDB" w:rsidRPr="00C35EA7" w:rsidRDefault="00266FDB" w:rsidP="00DE360B">
            <w:pPr>
              <w:rPr>
                <w:rFonts w:ascii="Courier New" w:hAnsi="Courier New" w:cs="Courier New"/>
                <w:sz w:val="20"/>
                <w:szCs w:val="18"/>
              </w:rPr>
            </w:pPr>
          </w:p>
        </w:tc>
        <w:tc>
          <w:tcPr>
            <w:tcW w:w="1035" w:type="dxa"/>
          </w:tcPr>
          <w:p w14:paraId="2E3D19ED" w14:textId="77777777" w:rsidR="00266FDB" w:rsidRPr="00C35EA7" w:rsidRDefault="00266FDB" w:rsidP="00DE360B">
            <w:pPr>
              <w:rPr>
                <w:rFonts w:ascii="Courier New" w:hAnsi="Courier New" w:cs="Courier New"/>
                <w:sz w:val="20"/>
                <w:szCs w:val="18"/>
              </w:rPr>
            </w:pPr>
          </w:p>
        </w:tc>
        <w:tc>
          <w:tcPr>
            <w:tcW w:w="1270" w:type="dxa"/>
          </w:tcPr>
          <w:p w14:paraId="79186DFD" w14:textId="77777777" w:rsidR="00266FDB" w:rsidRPr="00C35EA7" w:rsidRDefault="00266FDB" w:rsidP="00DE360B">
            <w:pPr>
              <w:rPr>
                <w:rFonts w:ascii="Courier New" w:hAnsi="Courier New" w:cs="Courier New"/>
                <w:sz w:val="20"/>
                <w:szCs w:val="18"/>
              </w:rPr>
            </w:pPr>
          </w:p>
        </w:tc>
        <w:tc>
          <w:tcPr>
            <w:tcW w:w="1403" w:type="dxa"/>
          </w:tcPr>
          <w:p w14:paraId="39407B65" w14:textId="77777777" w:rsidR="00266FDB" w:rsidRPr="00C35EA7" w:rsidRDefault="00266FDB" w:rsidP="00DE360B">
            <w:pPr>
              <w:rPr>
                <w:rFonts w:ascii="Courier New" w:hAnsi="Courier New" w:cs="Courier New"/>
                <w:sz w:val="20"/>
                <w:szCs w:val="18"/>
              </w:rPr>
            </w:pPr>
          </w:p>
        </w:tc>
        <w:tc>
          <w:tcPr>
            <w:tcW w:w="1723" w:type="dxa"/>
          </w:tcPr>
          <w:p w14:paraId="79CAAE86" w14:textId="77777777" w:rsidR="00266FDB" w:rsidRPr="00C35EA7" w:rsidRDefault="00266FDB" w:rsidP="00DE360B">
            <w:pPr>
              <w:rPr>
                <w:rFonts w:ascii="Courier New" w:hAnsi="Courier New" w:cs="Courier New"/>
                <w:sz w:val="20"/>
                <w:szCs w:val="18"/>
              </w:rPr>
            </w:pPr>
          </w:p>
        </w:tc>
      </w:tr>
      <w:tr w:rsidR="005D10B6" w:rsidRPr="00C04709" w14:paraId="11C4BB63" w14:textId="77777777" w:rsidTr="00C35EA7">
        <w:trPr>
          <w:jc w:val="center"/>
        </w:trPr>
        <w:tc>
          <w:tcPr>
            <w:tcW w:w="1516" w:type="dxa"/>
          </w:tcPr>
          <w:p w14:paraId="74112E6E" w14:textId="77777777" w:rsidR="00266FDB" w:rsidRPr="00C35EA7" w:rsidRDefault="00266FDB" w:rsidP="00C35EA7">
            <w:pPr>
              <w:jc w:val="center"/>
              <w:rPr>
                <w:szCs w:val="18"/>
              </w:rPr>
            </w:pPr>
            <w:r w:rsidRPr="00C35EA7">
              <w:rPr>
                <w:szCs w:val="18"/>
              </w:rPr>
              <w:t>site</w:t>
            </w:r>
          </w:p>
        </w:tc>
        <w:tc>
          <w:tcPr>
            <w:tcW w:w="1141" w:type="dxa"/>
          </w:tcPr>
          <w:p w14:paraId="522F1D2F" w14:textId="77777777" w:rsidR="00266FDB" w:rsidRPr="00C35EA7" w:rsidRDefault="00266FDB" w:rsidP="00C35EA7">
            <w:pPr>
              <w:jc w:val="center"/>
              <w:rPr>
                <w:szCs w:val="18"/>
              </w:rPr>
            </w:pPr>
            <w:r w:rsidRPr="00C35EA7">
              <w:rPr>
                <w:szCs w:val="18"/>
              </w:rPr>
              <w:t>structure</w:t>
            </w:r>
          </w:p>
        </w:tc>
        <w:tc>
          <w:tcPr>
            <w:tcW w:w="1035" w:type="dxa"/>
          </w:tcPr>
          <w:p w14:paraId="747F6B37" w14:textId="77777777" w:rsidR="00266FDB" w:rsidRPr="00C35EA7" w:rsidRDefault="00266FDB" w:rsidP="00C35EA7">
            <w:pPr>
              <w:jc w:val="center"/>
              <w:rPr>
                <w:szCs w:val="18"/>
              </w:rPr>
            </w:pPr>
            <w:r w:rsidRPr="00C35EA7">
              <w:rPr>
                <w:szCs w:val="18"/>
              </w:rPr>
              <w:t>numero</w:t>
            </w:r>
          </w:p>
        </w:tc>
        <w:tc>
          <w:tcPr>
            <w:tcW w:w="1270" w:type="dxa"/>
          </w:tcPr>
          <w:p w14:paraId="57410056" w14:textId="77777777" w:rsidR="00266FDB" w:rsidRPr="00C35EA7" w:rsidRDefault="00266FDB" w:rsidP="00C35EA7">
            <w:pPr>
              <w:jc w:val="center"/>
              <w:rPr>
                <w:szCs w:val="18"/>
              </w:rPr>
            </w:pPr>
            <w:r w:rsidRPr="00C35EA7">
              <w:rPr>
                <w:szCs w:val="18"/>
              </w:rPr>
              <w:t>objet</w:t>
            </w:r>
          </w:p>
        </w:tc>
        <w:tc>
          <w:tcPr>
            <w:tcW w:w="1403" w:type="dxa"/>
          </w:tcPr>
          <w:p w14:paraId="73B6B7AF" w14:textId="77777777" w:rsidR="00266FDB" w:rsidRPr="00C35EA7" w:rsidRDefault="00266FDB" w:rsidP="00C35EA7">
            <w:pPr>
              <w:jc w:val="center"/>
              <w:rPr>
                <w:szCs w:val="18"/>
              </w:rPr>
            </w:pPr>
            <w:r w:rsidRPr="00C35EA7">
              <w:rPr>
                <w:szCs w:val="18"/>
              </w:rPr>
              <w:t>description</w:t>
            </w:r>
          </w:p>
        </w:tc>
        <w:tc>
          <w:tcPr>
            <w:tcW w:w="1723" w:type="dxa"/>
          </w:tcPr>
          <w:p w14:paraId="43B1A99D" w14:textId="77777777" w:rsidR="00266FDB" w:rsidRPr="00C35EA7" w:rsidRDefault="00266FDB" w:rsidP="00C35EA7">
            <w:pPr>
              <w:jc w:val="center"/>
              <w:rPr>
                <w:szCs w:val="18"/>
              </w:rPr>
            </w:pPr>
            <w:r w:rsidRPr="00C35EA7">
              <w:rPr>
                <w:szCs w:val="18"/>
              </w:rPr>
              <w:t>BIB</w:t>
            </w:r>
          </w:p>
        </w:tc>
      </w:tr>
      <w:tr w:rsidR="005D10B6" w:rsidRPr="00C04709" w14:paraId="4B91F78C" w14:textId="77777777" w:rsidTr="00C35EA7">
        <w:trPr>
          <w:jc w:val="center"/>
        </w:trPr>
        <w:tc>
          <w:tcPr>
            <w:tcW w:w="1516" w:type="dxa"/>
          </w:tcPr>
          <w:p w14:paraId="43558627" w14:textId="77777777" w:rsidR="00266FDB" w:rsidRPr="00C35EA7" w:rsidRDefault="00266FDB" w:rsidP="00DE360B">
            <w:pPr>
              <w:rPr>
                <w:szCs w:val="18"/>
              </w:rPr>
            </w:pPr>
            <w:r w:rsidRPr="00C35EA7">
              <w:rPr>
                <w:szCs w:val="18"/>
              </w:rPr>
              <w:t>Moulin (Le)</w:t>
            </w:r>
          </w:p>
        </w:tc>
        <w:tc>
          <w:tcPr>
            <w:tcW w:w="1141" w:type="dxa"/>
          </w:tcPr>
          <w:p w14:paraId="4308610E" w14:textId="77777777" w:rsidR="00266FDB" w:rsidRPr="00C35EA7" w:rsidRDefault="00266FDB" w:rsidP="00DE360B">
            <w:pPr>
              <w:rPr>
                <w:szCs w:val="18"/>
              </w:rPr>
            </w:pPr>
            <w:r>
              <w:t>t_43</w:t>
            </w:r>
          </w:p>
        </w:tc>
        <w:tc>
          <w:tcPr>
            <w:tcW w:w="1035" w:type="dxa"/>
          </w:tcPr>
          <w:p w14:paraId="33803C97" w14:textId="77777777" w:rsidR="00266FDB" w:rsidRPr="00C35EA7" w:rsidRDefault="00266FDB" w:rsidP="00DE360B">
            <w:pPr>
              <w:rPr>
                <w:szCs w:val="18"/>
              </w:rPr>
            </w:pPr>
          </w:p>
        </w:tc>
        <w:tc>
          <w:tcPr>
            <w:tcW w:w="1270" w:type="dxa"/>
          </w:tcPr>
          <w:p w14:paraId="59A132EA" w14:textId="77777777" w:rsidR="00266FDB" w:rsidRPr="00872651" w:rsidRDefault="00266FDB" w:rsidP="00DE360B">
            <w:r w:rsidRPr="00266FDB">
              <w:t>+7ans</w:t>
            </w:r>
          </w:p>
        </w:tc>
        <w:tc>
          <w:tcPr>
            <w:tcW w:w="1403" w:type="dxa"/>
          </w:tcPr>
          <w:p w14:paraId="182B0E7B" w14:textId="77777777" w:rsidR="00266FDB" w:rsidRPr="00C35EA7" w:rsidRDefault="00266FDB" w:rsidP="00DE360B">
            <w:pPr>
              <w:rPr>
                <w:szCs w:val="18"/>
              </w:rPr>
            </w:pPr>
            <w:r w:rsidRPr="00C35EA7">
              <w:rPr>
                <w:szCs w:val="18"/>
              </w:rPr>
              <w:t>défunt</w:t>
            </w:r>
          </w:p>
        </w:tc>
        <w:tc>
          <w:tcPr>
            <w:tcW w:w="1723" w:type="dxa"/>
          </w:tcPr>
          <w:p w14:paraId="46D7457F" w14:textId="77777777" w:rsidR="00266FDB" w:rsidRPr="00C35EA7" w:rsidRDefault="00266FDB" w:rsidP="00DE360B">
            <w:pPr>
              <w:rPr>
                <w:szCs w:val="18"/>
              </w:rPr>
            </w:pPr>
            <w:r>
              <w:t>L. Bourdajaud</w:t>
            </w:r>
          </w:p>
        </w:tc>
      </w:tr>
    </w:tbl>
    <w:p w14:paraId="39D28A9B" w14:textId="77777777" w:rsidR="00266FDB" w:rsidRDefault="00266FDB" w:rsidP="00DE360B"/>
    <w:p w14:paraId="5D1C207E" w14:textId="77777777" w:rsidR="00266FDB" w:rsidRDefault="00266FDB" w:rsidP="00DE360B">
      <w:pPr>
        <w:pStyle w:val="Heading3"/>
      </w:pPr>
      <w:r>
        <w:t>t_44</w:t>
      </w:r>
    </w:p>
    <w:p w14:paraId="1B1766DB" w14:textId="77777777" w:rsidR="00266FDB" w:rsidRDefault="00266FDB" w:rsidP="00DE360B"/>
    <w:p w14:paraId="6BD1944E" w14:textId="77777777" w:rsidR="00266FDB" w:rsidRPr="0032190F" w:rsidRDefault="00266FDB" w:rsidP="00DE360B">
      <w:pPr>
        <w:jc w:val="both"/>
        <w:rPr>
          <w:lang w:val="fr-FR"/>
        </w:rPr>
      </w:pPr>
      <w:r w:rsidRPr="0032190F">
        <w:rPr>
          <w:lang w:val="fr-FR"/>
        </w:rPr>
        <w:t xml:space="preserve">Ces deux tombes [43 et 44] sont très importantes pour la chronologie de cette nécropole. En effet, pour superposer en partie la fosse de la tombe 43 à la dalle de couverture de la tombe 44, il fallait </w:t>
      </w:r>
      <w:r w:rsidRPr="0032190F">
        <w:rPr>
          <w:lang w:val="fr-FR"/>
        </w:rPr>
        <w:lastRenderedPageBreak/>
        <w:t>que cette dernière soit suffisamment enfouie et tout à fait oubliée. Cette superposition est sûrement fortuite, et nous pouvons donc classer la tombe 44 parmi les plus anciennes de ce groupe (BIB 1833 p. 43)</w:t>
      </w:r>
    </w:p>
    <w:p w14:paraId="62336FBE" w14:textId="77777777" w:rsidR="00266FDB" w:rsidRPr="0032190F" w:rsidRDefault="00266FDB" w:rsidP="00DE360B">
      <w:pPr>
        <w:rPr>
          <w:lang w:val="fr-FR"/>
        </w:rPr>
      </w:pPr>
    </w:p>
    <w:tbl>
      <w:tblPr>
        <w:tblW w:w="86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41"/>
        <w:gridCol w:w="1035"/>
        <w:gridCol w:w="1483"/>
        <w:gridCol w:w="1729"/>
        <w:gridCol w:w="1723"/>
      </w:tblGrid>
      <w:tr w:rsidR="005D10B6" w:rsidRPr="00C04709" w14:paraId="7E8155FA" w14:textId="77777777" w:rsidTr="00C35EA7">
        <w:trPr>
          <w:jc w:val="center"/>
        </w:trPr>
        <w:tc>
          <w:tcPr>
            <w:tcW w:w="1516" w:type="dxa"/>
          </w:tcPr>
          <w:p w14:paraId="6A52AC27" w14:textId="77777777" w:rsidR="00266FDB" w:rsidRPr="00C35EA7" w:rsidRDefault="00266FDB" w:rsidP="00DE360B">
            <w:pPr>
              <w:rPr>
                <w:rFonts w:ascii="Courier New" w:hAnsi="Courier New" w:cs="Courier New"/>
                <w:sz w:val="20"/>
                <w:szCs w:val="18"/>
              </w:rPr>
            </w:pPr>
            <w:r w:rsidRPr="00C35EA7">
              <w:rPr>
                <w:rFonts w:ascii="Courier New" w:hAnsi="Courier New" w:cs="Courier New"/>
                <w:sz w:val="20"/>
                <w:szCs w:val="18"/>
                <w:lang w:val="fr-FR"/>
              </w:rPr>
              <w:br w:type="page"/>
            </w:r>
            <w:r w:rsidR="00C458EA" w:rsidRPr="00C35EA7">
              <w:rPr>
                <w:rFonts w:ascii="Courier New" w:hAnsi="Courier New" w:cs="Courier New"/>
                <w:sz w:val="20"/>
                <w:szCs w:val="18"/>
              </w:rPr>
              <w:t>OBJ_</w:t>
            </w:r>
          </w:p>
        </w:tc>
        <w:tc>
          <w:tcPr>
            <w:tcW w:w="1141" w:type="dxa"/>
          </w:tcPr>
          <w:p w14:paraId="00A35619" w14:textId="77777777" w:rsidR="00266FDB" w:rsidRPr="00C35EA7" w:rsidRDefault="00266FDB" w:rsidP="00DE360B">
            <w:pPr>
              <w:rPr>
                <w:rFonts w:ascii="Courier New" w:hAnsi="Courier New" w:cs="Courier New"/>
                <w:sz w:val="20"/>
                <w:szCs w:val="18"/>
              </w:rPr>
            </w:pPr>
          </w:p>
        </w:tc>
        <w:tc>
          <w:tcPr>
            <w:tcW w:w="1035" w:type="dxa"/>
          </w:tcPr>
          <w:p w14:paraId="152AAF36" w14:textId="77777777" w:rsidR="00266FDB" w:rsidRPr="00C35EA7" w:rsidRDefault="00266FDB" w:rsidP="00DE360B">
            <w:pPr>
              <w:rPr>
                <w:rFonts w:ascii="Courier New" w:hAnsi="Courier New" w:cs="Courier New"/>
                <w:sz w:val="20"/>
                <w:szCs w:val="18"/>
              </w:rPr>
            </w:pPr>
          </w:p>
        </w:tc>
        <w:tc>
          <w:tcPr>
            <w:tcW w:w="1483" w:type="dxa"/>
          </w:tcPr>
          <w:p w14:paraId="219071F4" w14:textId="77777777" w:rsidR="00266FDB" w:rsidRPr="00C35EA7" w:rsidRDefault="00266FDB" w:rsidP="00DE360B">
            <w:pPr>
              <w:rPr>
                <w:rFonts w:ascii="Courier New" w:hAnsi="Courier New" w:cs="Courier New"/>
                <w:sz w:val="20"/>
                <w:szCs w:val="18"/>
              </w:rPr>
            </w:pPr>
          </w:p>
        </w:tc>
        <w:tc>
          <w:tcPr>
            <w:tcW w:w="1729" w:type="dxa"/>
          </w:tcPr>
          <w:p w14:paraId="3D70599F" w14:textId="77777777" w:rsidR="00266FDB" w:rsidRPr="00C35EA7" w:rsidRDefault="00266FDB" w:rsidP="00DE360B">
            <w:pPr>
              <w:rPr>
                <w:rFonts w:ascii="Courier New" w:hAnsi="Courier New" w:cs="Courier New"/>
                <w:sz w:val="20"/>
                <w:szCs w:val="18"/>
              </w:rPr>
            </w:pPr>
          </w:p>
        </w:tc>
        <w:tc>
          <w:tcPr>
            <w:tcW w:w="1723" w:type="dxa"/>
          </w:tcPr>
          <w:p w14:paraId="1A2AFEE5" w14:textId="77777777" w:rsidR="00266FDB" w:rsidRPr="00C35EA7" w:rsidRDefault="00266FDB" w:rsidP="00DE360B">
            <w:pPr>
              <w:rPr>
                <w:rFonts w:ascii="Courier New" w:hAnsi="Courier New" w:cs="Courier New"/>
                <w:sz w:val="20"/>
                <w:szCs w:val="18"/>
              </w:rPr>
            </w:pPr>
          </w:p>
        </w:tc>
      </w:tr>
      <w:tr w:rsidR="005D10B6" w:rsidRPr="00C04709" w14:paraId="67C11478" w14:textId="77777777" w:rsidTr="00C35EA7">
        <w:trPr>
          <w:jc w:val="center"/>
        </w:trPr>
        <w:tc>
          <w:tcPr>
            <w:tcW w:w="1516" w:type="dxa"/>
          </w:tcPr>
          <w:p w14:paraId="42CC6044" w14:textId="77777777" w:rsidR="00266FDB" w:rsidRPr="00C35EA7" w:rsidRDefault="00266FDB" w:rsidP="00C35EA7">
            <w:pPr>
              <w:jc w:val="center"/>
              <w:rPr>
                <w:szCs w:val="18"/>
              </w:rPr>
            </w:pPr>
            <w:r w:rsidRPr="00C35EA7">
              <w:rPr>
                <w:szCs w:val="18"/>
              </w:rPr>
              <w:t>site</w:t>
            </w:r>
          </w:p>
        </w:tc>
        <w:tc>
          <w:tcPr>
            <w:tcW w:w="1141" w:type="dxa"/>
          </w:tcPr>
          <w:p w14:paraId="3595E1B4" w14:textId="77777777" w:rsidR="00266FDB" w:rsidRPr="00C35EA7" w:rsidRDefault="00266FDB" w:rsidP="00C35EA7">
            <w:pPr>
              <w:jc w:val="center"/>
              <w:rPr>
                <w:szCs w:val="18"/>
              </w:rPr>
            </w:pPr>
            <w:r w:rsidRPr="00C35EA7">
              <w:rPr>
                <w:szCs w:val="18"/>
              </w:rPr>
              <w:t>structure</w:t>
            </w:r>
          </w:p>
        </w:tc>
        <w:tc>
          <w:tcPr>
            <w:tcW w:w="1035" w:type="dxa"/>
          </w:tcPr>
          <w:p w14:paraId="5200776D" w14:textId="77777777" w:rsidR="00266FDB" w:rsidRPr="00C35EA7" w:rsidRDefault="00266FDB" w:rsidP="00C35EA7">
            <w:pPr>
              <w:jc w:val="center"/>
              <w:rPr>
                <w:szCs w:val="18"/>
              </w:rPr>
            </w:pPr>
            <w:r w:rsidRPr="00C35EA7">
              <w:rPr>
                <w:szCs w:val="18"/>
              </w:rPr>
              <w:t>numero</w:t>
            </w:r>
          </w:p>
        </w:tc>
        <w:tc>
          <w:tcPr>
            <w:tcW w:w="1483" w:type="dxa"/>
          </w:tcPr>
          <w:p w14:paraId="76F283E9" w14:textId="77777777" w:rsidR="00266FDB" w:rsidRPr="00C35EA7" w:rsidRDefault="00266FDB" w:rsidP="00C35EA7">
            <w:pPr>
              <w:jc w:val="center"/>
              <w:rPr>
                <w:szCs w:val="18"/>
              </w:rPr>
            </w:pPr>
            <w:r w:rsidRPr="00C35EA7">
              <w:rPr>
                <w:szCs w:val="18"/>
              </w:rPr>
              <w:t>objet</w:t>
            </w:r>
          </w:p>
        </w:tc>
        <w:tc>
          <w:tcPr>
            <w:tcW w:w="1729" w:type="dxa"/>
          </w:tcPr>
          <w:p w14:paraId="50BB7063" w14:textId="77777777" w:rsidR="00266FDB" w:rsidRPr="00C35EA7" w:rsidRDefault="00266FDB" w:rsidP="00C35EA7">
            <w:pPr>
              <w:jc w:val="center"/>
              <w:rPr>
                <w:szCs w:val="18"/>
              </w:rPr>
            </w:pPr>
            <w:r w:rsidRPr="00C35EA7">
              <w:rPr>
                <w:szCs w:val="18"/>
              </w:rPr>
              <w:t>description</w:t>
            </w:r>
          </w:p>
        </w:tc>
        <w:tc>
          <w:tcPr>
            <w:tcW w:w="1723" w:type="dxa"/>
          </w:tcPr>
          <w:p w14:paraId="41D371C9" w14:textId="77777777" w:rsidR="00266FDB" w:rsidRPr="00C35EA7" w:rsidRDefault="00266FDB" w:rsidP="00C35EA7">
            <w:pPr>
              <w:jc w:val="center"/>
              <w:rPr>
                <w:szCs w:val="18"/>
              </w:rPr>
            </w:pPr>
            <w:r w:rsidRPr="00C35EA7">
              <w:rPr>
                <w:szCs w:val="18"/>
              </w:rPr>
              <w:t>BIB</w:t>
            </w:r>
          </w:p>
        </w:tc>
      </w:tr>
      <w:tr w:rsidR="005D10B6" w:rsidRPr="00C04709" w14:paraId="47D194A9" w14:textId="77777777" w:rsidTr="00C35EA7">
        <w:trPr>
          <w:jc w:val="center"/>
        </w:trPr>
        <w:tc>
          <w:tcPr>
            <w:tcW w:w="1516" w:type="dxa"/>
          </w:tcPr>
          <w:p w14:paraId="753B215F" w14:textId="77777777" w:rsidR="00266FDB" w:rsidRPr="00C35EA7" w:rsidRDefault="00266FDB" w:rsidP="00DE360B">
            <w:pPr>
              <w:rPr>
                <w:szCs w:val="18"/>
              </w:rPr>
            </w:pPr>
            <w:r w:rsidRPr="00C35EA7">
              <w:rPr>
                <w:szCs w:val="18"/>
              </w:rPr>
              <w:t>Moulin (Le)</w:t>
            </w:r>
          </w:p>
        </w:tc>
        <w:tc>
          <w:tcPr>
            <w:tcW w:w="1141" w:type="dxa"/>
          </w:tcPr>
          <w:p w14:paraId="787C3B49" w14:textId="77777777" w:rsidR="00266FDB" w:rsidRPr="00C35EA7" w:rsidRDefault="00266FDB" w:rsidP="00DE360B">
            <w:pPr>
              <w:rPr>
                <w:szCs w:val="18"/>
              </w:rPr>
            </w:pPr>
            <w:r>
              <w:t>t_44</w:t>
            </w:r>
          </w:p>
        </w:tc>
        <w:tc>
          <w:tcPr>
            <w:tcW w:w="1035" w:type="dxa"/>
          </w:tcPr>
          <w:p w14:paraId="50FB5070" w14:textId="77777777" w:rsidR="00266FDB" w:rsidRPr="00C35EA7" w:rsidRDefault="00266FDB" w:rsidP="00DE360B">
            <w:pPr>
              <w:rPr>
                <w:szCs w:val="18"/>
              </w:rPr>
            </w:pPr>
          </w:p>
        </w:tc>
        <w:tc>
          <w:tcPr>
            <w:tcW w:w="1483" w:type="dxa"/>
          </w:tcPr>
          <w:p w14:paraId="5449A856" w14:textId="77777777" w:rsidR="00266FDB" w:rsidRPr="00872651" w:rsidRDefault="00266FDB" w:rsidP="00DE360B">
            <w:r>
              <w:t>JTA</w:t>
            </w:r>
          </w:p>
        </w:tc>
        <w:tc>
          <w:tcPr>
            <w:tcW w:w="1729" w:type="dxa"/>
          </w:tcPr>
          <w:p w14:paraId="28CBC84E" w14:textId="77777777" w:rsidR="00266FDB" w:rsidRPr="00C35EA7" w:rsidRDefault="00266FDB" w:rsidP="00DE360B">
            <w:pPr>
              <w:rPr>
                <w:szCs w:val="18"/>
              </w:rPr>
            </w:pPr>
            <w:r w:rsidRPr="00C35EA7">
              <w:rPr>
                <w:szCs w:val="18"/>
              </w:rPr>
              <w:t>défunt</w:t>
            </w:r>
          </w:p>
        </w:tc>
        <w:tc>
          <w:tcPr>
            <w:tcW w:w="1723" w:type="dxa"/>
          </w:tcPr>
          <w:p w14:paraId="2CD022BE" w14:textId="77777777" w:rsidR="00266FDB" w:rsidRPr="00C35EA7" w:rsidRDefault="00266FDB" w:rsidP="00DE360B">
            <w:pPr>
              <w:rPr>
                <w:szCs w:val="18"/>
              </w:rPr>
            </w:pPr>
            <w:r>
              <w:t>L. Bourdajaud</w:t>
            </w:r>
          </w:p>
        </w:tc>
      </w:tr>
      <w:tr w:rsidR="005D10B6" w:rsidRPr="00C04709" w14:paraId="11346060" w14:textId="77777777" w:rsidTr="00C35EA7">
        <w:trPr>
          <w:jc w:val="center"/>
        </w:trPr>
        <w:tc>
          <w:tcPr>
            <w:tcW w:w="1516" w:type="dxa"/>
          </w:tcPr>
          <w:p w14:paraId="4E40F5BB" w14:textId="77777777" w:rsidR="00266FDB" w:rsidRPr="00C35EA7" w:rsidRDefault="00266FDB" w:rsidP="00DE360B">
            <w:pPr>
              <w:rPr>
                <w:szCs w:val="18"/>
              </w:rPr>
            </w:pPr>
            <w:r w:rsidRPr="00C35EA7">
              <w:rPr>
                <w:szCs w:val="18"/>
              </w:rPr>
              <w:t>Moulin (Le)</w:t>
            </w:r>
          </w:p>
        </w:tc>
        <w:tc>
          <w:tcPr>
            <w:tcW w:w="1141" w:type="dxa"/>
          </w:tcPr>
          <w:p w14:paraId="2D1FD4B6" w14:textId="77777777" w:rsidR="00266FDB" w:rsidRPr="00C35EA7" w:rsidRDefault="00266FDB" w:rsidP="00DE360B">
            <w:pPr>
              <w:rPr>
                <w:szCs w:val="18"/>
              </w:rPr>
            </w:pPr>
            <w:r>
              <w:t>t_44</w:t>
            </w:r>
          </w:p>
        </w:tc>
        <w:tc>
          <w:tcPr>
            <w:tcW w:w="1035" w:type="dxa"/>
          </w:tcPr>
          <w:p w14:paraId="3930126C" w14:textId="77777777" w:rsidR="00266FDB" w:rsidRPr="00C35EA7" w:rsidRDefault="00266FDB" w:rsidP="00DE360B">
            <w:pPr>
              <w:rPr>
                <w:szCs w:val="18"/>
              </w:rPr>
            </w:pPr>
            <w:r w:rsidRPr="00C35EA7">
              <w:rPr>
                <w:szCs w:val="18"/>
              </w:rPr>
              <w:t>10250</w:t>
            </w:r>
          </w:p>
        </w:tc>
        <w:tc>
          <w:tcPr>
            <w:tcW w:w="1483" w:type="dxa"/>
          </w:tcPr>
          <w:p w14:paraId="043F9DF1" w14:textId="77777777" w:rsidR="00266FDB" w:rsidRDefault="00266FDB" w:rsidP="00DE360B">
            <w:r>
              <w:t>CC-2147-m</w:t>
            </w:r>
          </w:p>
        </w:tc>
        <w:tc>
          <w:tcPr>
            <w:tcW w:w="1729" w:type="dxa"/>
          </w:tcPr>
          <w:p w14:paraId="179ADED3" w14:textId="77777777" w:rsidR="00266FDB" w:rsidRPr="00C35EA7" w:rsidRDefault="00266FDB" w:rsidP="00DE360B">
            <w:pPr>
              <w:rPr>
                <w:szCs w:val="18"/>
              </w:rPr>
            </w:pPr>
            <w:r w:rsidRPr="00C35EA7">
              <w:rPr>
                <w:szCs w:val="18"/>
              </w:rPr>
              <w:t>fusaïole</w:t>
            </w:r>
          </w:p>
        </w:tc>
        <w:tc>
          <w:tcPr>
            <w:tcW w:w="1723" w:type="dxa"/>
          </w:tcPr>
          <w:p w14:paraId="2B6307F1" w14:textId="77777777" w:rsidR="00266FDB" w:rsidRDefault="00266FDB" w:rsidP="00DE360B">
            <w:r>
              <w:t>1833</w:t>
            </w:r>
          </w:p>
        </w:tc>
      </w:tr>
      <w:tr w:rsidR="005D10B6" w:rsidRPr="00C04709" w14:paraId="1166DCBD" w14:textId="77777777" w:rsidTr="00C35EA7">
        <w:trPr>
          <w:jc w:val="center"/>
        </w:trPr>
        <w:tc>
          <w:tcPr>
            <w:tcW w:w="1516" w:type="dxa"/>
          </w:tcPr>
          <w:p w14:paraId="216202B7" w14:textId="77777777" w:rsidR="00266FDB" w:rsidRPr="00C35EA7" w:rsidRDefault="00266FDB" w:rsidP="00DE360B">
            <w:pPr>
              <w:rPr>
                <w:szCs w:val="18"/>
              </w:rPr>
            </w:pPr>
            <w:r w:rsidRPr="00C35EA7">
              <w:rPr>
                <w:szCs w:val="18"/>
              </w:rPr>
              <w:t>Moulin (Le)</w:t>
            </w:r>
          </w:p>
        </w:tc>
        <w:tc>
          <w:tcPr>
            <w:tcW w:w="1141" w:type="dxa"/>
          </w:tcPr>
          <w:p w14:paraId="480EF707" w14:textId="77777777" w:rsidR="00266FDB" w:rsidRPr="00C35EA7" w:rsidRDefault="00266FDB" w:rsidP="00DE360B">
            <w:pPr>
              <w:rPr>
                <w:szCs w:val="18"/>
              </w:rPr>
            </w:pPr>
            <w:r>
              <w:t>t_44</w:t>
            </w:r>
          </w:p>
        </w:tc>
        <w:tc>
          <w:tcPr>
            <w:tcW w:w="1035" w:type="dxa"/>
          </w:tcPr>
          <w:p w14:paraId="0127AB80" w14:textId="77777777" w:rsidR="00266FDB" w:rsidRPr="00C35EA7" w:rsidRDefault="00266FDB" w:rsidP="00DE360B">
            <w:pPr>
              <w:rPr>
                <w:szCs w:val="18"/>
              </w:rPr>
            </w:pPr>
            <w:r w:rsidRPr="00C35EA7">
              <w:rPr>
                <w:szCs w:val="18"/>
              </w:rPr>
              <w:t>15164</w:t>
            </w:r>
          </w:p>
        </w:tc>
        <w:tc>
          <w:tcPr>
            <w:tcW w:w="1483" w:type="dxa"/>
          </w:tcPr>
          <w:p w14:paraId="69EB0CD0" w14:textId="77777777" w:rsidR="00266FDB" w:rsidRDefault="00266FDB" w:rsidP="00DE360B">
            <w:r>
              <w:t>AK-3331-m</w:t>
            </w:r>
          </w:p>
        </w:tc>
        <w:tc>
          <w:tcPr>
            <w:tcW w:w="1729" w:type="dxa"/>
          </w:tcPr>
          <w:p w14:paraId="7957740F" w14:textId="77777777" w:rsidR="00266FDB" w:rsidRPr="00C35EA7" w:rsidRDefault="00266FDB" w:rsidP="00DE360B">
            <w:pPr>
              <w:rPr>
                <w:szCs w:val="18"/>
              </w:rPr>
            </w:pPr>
            <w:r w:rsidRPr="00C35EA7">
              <w:rPr>
                <w:szCs w:val="18"/>
              </w:rPr>
              <w:t>anneau bronze</w:t>
            </w:r>
          </w:p>
        </w:tc>
        <w:tc>
          <w:tcPr>
            <w:tcW w:w="1723" w:type="dxa"/>
          </w:tcPr>
          <w:p w14:paraId="2B0C495A" w14:textId="77777777" w:rsidR="00266FDB" w:rsidRDefault="00266FDB" w:rsidP="00DE360B"/>
        </w:tc>
      </w:tr>
    </w:tbl>
    <w:p w14:paraId="322EE660" w14:textId="77777777" w:rsidR="00266FDB" w:rsidRPr="00266FDB" w:rsidRDefault="00266FDB" w:rsidP="00DE360B"/>
    <w:p w14:paraId="4C48AEB1" w14:textId="77777777" w:rsidR="00A60E93" w:rsidRDefault="00266FDB" w:rsidP="00DE360B">
      <w:pPr>
        <w:pStyle w:val="Heading3"/>
      </w:pPr>
      <w:r>
        <w:t>t_45</w:t>
      </w:r>
    </w:p>
    <w:tbl>
      <w:tblPr>
        <w:tblW w:w="805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41"/>
        <w:gridCol w:w="1035"/>
        <w:gridCol w:w="1270"/>
        <w:gridCol w:w="1368"/>
        <w:gridCol w:w="1723"/>
      </w:tblGrid>
      <w:tr w:rsidR="005D10B6" w:rsidRPr="00C04709" w14:paraId="1410A641" w14:textId="77777777" w:rsidTr="00C35EA7">
        <w:trPr>
          <w:jc w:val="center"/>
        </w:trPr>
        <w:tc>
          <w:tcPr>
            <w:tcW w:w="1516" w:type="dxa"/>
          </w:tcPr>
          <w:p w14:paraId="1B629086" w14:textId="77777777" w:rsidR="00266FDB" w:rsidRPr="00C35EA7" w:rsidRDefault="00266FDB"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41" w:type="dxa"/>
          </w:tcPr>
          <w:p w14:paraId="2F4F1E73" w14:textId="77777777" w:rsidR="00266FDB" w:rsidRPr="00C35EA7" w:rsidRDefault="00266FDB" w:rsidP="00DE360B">
            <w:pPr>
              <w:rPr>
                <w:rFonts w:ascii="Courier New" w:hAnsi="Courier New" w:cs="Courier New"/>
                <w:sz w:val="20"/>
                <w:szCs w:val="18"/>
              </w:rPr>
            </w:pPr>
          </w:p>
        </w:tc>
        <w:tc>
          <w:tcPr>
            <w:tcW w:w="1035" w:type="dxa"/>
          </w:tcPr>
          <w:p w14:paraId="094FFD58" w14:textId="77777777" w:rsidR="00266FDB" w:rsidRPr="00C35EA7" w:rsidRDefault="00266FDB" w:rsidP="00DE360B">
            <w:pPr>
              <w:rPr>
                <w:rFonts w:ascii="Courier New" w:hAnsi="Courier New" w:cs="Courier New"/>
                <w:sz w:val="20"/>
                <w:szCs w:val="18"/>
              </w:rPr>
            </w:pPr>
          </w:p>
        </w:tc>
        <w:tc>
          <w:tcPr>
            <w:tcW w:w="1270" w:type="dxa"/>
          </w:tcPr>
          <w:p w14:paraId="5CB6CB18" w14:textId="77777777" w:rsidR="00266FDB" w:rsidRPr="00C35EA7" w:rsidRDefault="00266FDB" w:rsidP="00DE360B">
            <w:pPr>
              <w:rPr>
                <w:rFonts w:ascii="Courier New" w:hAnsi="Courier New" w:cs="Courier New"/>
                <w:sz w:val="20"/>
                <w:szCs w:val="18"/>
              </w:rPr>
            </w:pPr>
          </w:p>
        </w:tc>
        <w:tc>
          <w:tcPr>
            <w:tcW w:w="1368" w:type="dxa"/>
          </w:tcPr>
          <w:p w14:paraId="6B9A4569" w14:textId="77777777" w:rsidR="00266FDB" w:rsidRPr="00C35EA7" w:rsidRDefault="00266FDB" w:rsidP="00DE360B">
            <w:pPr>
              <w:rPr>
                <w:rFonts w:ascii="Courier New" w:hAnsi="Courier New" w:cs="Courier New"/>
                <w:sz w:val="20"/>
                <w:szCs w:val="18"/>
              </w:rPr>
            </w:pPr>
          </w:p>
        </w:tc>
        <w:tc>
          <w:tcPr>
            <w:tcW w:w="1723" w:type="dxa"/>
          </w:tcPr>
          <w:p w14:paraId="1865CA5A" w14:textId="77777777" w:rsidR="00266FDB" w:rsidRPr="00C35EA7" w:rsidRDefault="00266FDB" w:rsidP="00DE360B">
            <w:pPr>
              <w:rPr>
                <w:rFonts w:ascii="Courier New" w:hAnsi="Courier New" w:cs="Courier New"/>
                <w:sz w:val="20"/>
                <w:szCs w:val="18"/>
              </w:rPr>
            </w:pPr>
          </w:p>
        </w:tc>
      </w:tr>
      <w:tr w:rsidR="005D10B6" w:rsidRPr="00C04709" w14:paraId="52D0C67B" w14:textId="77777777" w:rsidTr="00C35EA7">
        <w:trPr>
          <w:jc w:val="center"/>
        </w:trPr>
        <w:tc>
          <w:tcPr>
            <w:tcW w:w="1516" w:type="dxa"/>
          </w:tcPr>
          <w:p w14:paraId="5DC6D0FF" w14:textId="77777777" w:rsidR="00266FDB" w:rsidRPr="00C35EA7" w:rsidRDefault="00266FDB" w:rsidP="00C35EA7">
            <w:pPr>
              <w:jc w:val="center"/>
              <w:rPr>
                <w:szCs w:val="18"/>
              </w:rPr>
            </w:pPr>
            <w:r w:rsidRPr="00C35EA7">
              <w:rPr>
                <w:szCs w:val="18"/>
              </w:rPr>
              <w:t>site</w:t>
            </w:r>
          </w:p>
        </w:tc>
        <w:tc>
          <w:tcPr>
            <w:tcW w:w="1141" w:type="dxa"/>
          </w:tcPr>
          <w:p w14:paraId="2F4CA81F" w14:textId="77777777" w:rsidR="00266FDB" w:rsidRPr="00C35EA7" w:rsidRDefault="00266FDB" w:rsidP="00C35EA7">
            <w:pPr>
              <w:jc w:val="center"/>
              <w:rPr>
                <w:szCs w:val="18"/>
              </w:rPr>
            </w:pPr>
            <w:r w:rsidRPr="00C35EA7">
              <w:rPr>
                <w:szCs w:val="18"/>
              </w:rPr>
              <w:t>structure</w:t>
            </w:r>
          </w:p>
        </w:tc>
        <w:tc>
          <w:tcPr>
            <w:tcW w:w="1035" w:type="dxa"/>
          </w:tcPr>
          <w:p w14:paraId="2ADA6CCD" w14:textId="77777777" w:rsidR="00266FDB" w:rsidRPr="00C35EA7" w:rsidRDefault="00266FDB" w:rsidP="00C35EA7">
            <w:pPr>
              <w:jc w:val="center"/>
              <w:rPr>
                <w:szCs w:val="18"/>
              </w:rPr>
            </w:pPr>
            <w:r w:rsidRPr="00C35EA7">
              <w:rPr>
                <w:szCs w:val="18"/>
              </w:rPr>
              <w:t>numero</w:t>
            </w:r>
          </w:p>
        </w:tc>
        <w:tc>
          <w:tcPr>
            <w:tcW w:w="1270" w:type="dxa"/>
          </w:tcPr>
          <w:p w14:paraId="188CCF83" w14:textId="77777777" w:rsidR="00266FDB" w:rsidRPr="00C35EA7" w:rsidRDefault="00266FDB" w:rsidP="00C35EA7">
            <w:pPr>
              <w:jc w:val="center"/>
              <w:rPr>
                <w:szCs w:val="18"/>
              </w:rPr>
            </w:pPr>
            <w:r w:rsidRPr="00C35EA7">
              <w:rPr>
                <w:szCs w:val="18"/>
              </w:rPr>
              <w:t>objet</w:t>
            </w:r>
          </w:p>
        </w:tc>
        <w:tc>
          <w:tcPr>
            <w:tcW w:w="1368" w:type="dxa"/>
          </w:tcPr>
          <w:p w14:paraId="6D01A2AA" w14:textId="77777777" w:rsidR="00266FDB" w:rsidRPr="00C35EA7" w:rsidRDefault="00266FDB" w:rsidP="00C35EA7">
            <w:pPr>
              <w:jc w:val="center"/>
              <w:rPr>
                <w:szCs w:val="18"/>
              </w:rPr>
            </w:pPr>
            <w:r w:rsidRPr="00C35EA7">
              <w:rPr>
                <w:szCs w:val="18"/>
              </w:rPr>
              <w:t>description</w:t>
            </w:r>
          </w:p>
        </w:tc>
        <w:tc>
          <w:tcPr>
            <w:tcW w:w="1723" w:type="dxa"/>
          </w:tcPr>
          <w:p w14:paraId="72CA37EF" w14:textId="77777777" w:rsidR="00266FDB" w:rsidRPr="00C35EA7" w:rsidRDefault="00266FDB" w:rsidP="00C35EA7">
            <w:pPr>
              <w:jc w:val="center"/>
              <w:rPr>
                <w:szCs w:val="18"/>
              </w:rPr>
            </w:pPr>
            <w:r w:rsidRPr="00C35EA7">
              <w:rPr>
                <w:szCs w:val="18"/>
              </w:rPr>
              <w:t>BIB</w:t>
            </w:r>
          </w:p>
        </w:tc>
      </w:tr>
      <w:tr w:rsidR="005D10B6" w:rsidRPr="00C04709" w14:paraId="0260271B" w14:textId="77777777" w:rsidTr="00C35EA7">
        <w:trPr>
          <w:jc w:val="center"/>
        </w:trPr>
        <w:tc>
          <w:tcPr>
            <w:tcW w:w="1516" w:type="dxa"/>
          </w:tcPr>
          <w:p w14:paraId="2E5B43DC" w14:textId="77777777" w:rsidR="00266FDB" w:rsidRPr="00C35EA7" w:rsidRDefault="00266FDB" w:rsidP="00DE360B">
            <w:pPr>
              <w:rPr>
                <w:szCs w:val="18"/>
              </w:rPr>
            </w:pPr>
            <w:r w:rsidRPr="00C35EA7">
              <w:rPr>
                <w:szCs w:val="18"/>
              </w:rPr>
              <w:t>Moulin (Le)</w:t>
            </w:r>
          </w:p>
        </w:tc>
        <w:tc>
          <w:tcPr>
            <w:tcW w:w="1141" w:type="dxa"/>
          </w:tcPr>
          <w:p w14:paraId="7E472D54" w14:textId="77777777" w:rsidR="00266FDB" w:rsidRPr="00C35EA7" w:rsidRDefault="00266FDB" w:rsidP="00DE360B">
            <w:pPr>
              <w:rPr>
                <w:szCs w:val="18"/>
              </w:rPr>
            </w:pPr>
            <w:r>
              <w:t>t_45</w:t>
            </w:r>
          </w:p>
        </w:tc>
        <w:tc>
          <w:tcPr>
            <w:tcW w:w="1035" w:type="dxa"/>
          </w:tcPr>
          <w:p w14:paraId="0BA2EAA0" w14:textId="77777777" w:rsidR="00266FDB" w:rsidRPr="00C35EA7" w:rsidRDefault="00266FDB" w:rsidP="00DE360B">
            <w:pPr>
              <w:rPr>
                <w:szCs w:val="18"/>
              </w:rPr>
            </w:pPr>
          </w:p>
        </w:tc>
        <w:tc>
          <w:tcPr>
            <w:tcW w:w="1270" w:type="dxa"/>
          </w:tcPr>
          <w:p w14:paraId="040FC063" w14:textId="77777777" w:rsidR="00266FDB" w:rsidRPr="00872651" w:rsidRDefault="00266FDB" w:rsidP="00DE360B"/>
        </w:tc>
        <w:tc>
          <w:tcPr>
            <w:tcW w:w="1368" w:type="dxa"/>
          </w:tcPr>
          <w:p w14:paraId="6B545BA5" w14:textId="77777777" w:rsidR="00266FDB" w:rsidRPr="00C35EA7" w:rsidRDefault="00266FDB" w:rsidP="00DE360B">
            <w:pPr>
              <w:rPr>
                <w:szCs w:val="18"/>
              </w:rPr>
            </w:pPr>
            <w:r>
              <w:t>défunt</w:t>
            </w:r>
          </w:p>
        </w:tc>
        <w:tc>
          <w:tcPr>
            <w:tcW w:w="1723" w:type="dxa"/>
          </w:tcPr>
          <w:p w14:paraId="1E4CC64C" w14:textId="77777777" w:rsidR="00266FDB" w:rsidRPr="00C35EA7" w:rsidRDefault="00266FDB" w:rsidP="00DE360B">
            <w:pPr>
              <w:rPr>
                <w:szCs w:val="18"/>
              </w:rPr>
            </w:pPr>
            <w:r>
              <w:t>L. Bourdajaud</w:t>
            </w:r>
          </w:p>
        </w:tc>
      </w:tr>
    </w:tbl>
    <w:p w14:paraId="3DC8F3F3" w14:textId="77777777" w:rsidR="00266FDB" w:rsidRDefault="00266FDB" w:rsidP="00DE360B"/>
    <w:p w14:paraId="61439382" w14:textId="77777777" w:rsidR="00712BD5" w:rsidRDefault="00712BD5" w:rsidP="00DE360B">
      <w:pPr>
        <w:pStyle w:val="Heading3"/>
      </w:pPr>
      <w:r>
        <w:t>t_46</w:t>
      </w:r>
    </w:p>
    <w:p w14:paraId="787ED816" w14:textId="77777777" w:rsidR="00712BD5" w:rsidRDefault="00712BD5" w:rsidP="00DE360B"/>
    <w:tbl>
      <w:tblPr>
        <w:tblW w:w="968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816"/>
        <w:gridCol w:w="3382"/>
        <w:gridCol w:w="1723"/>
      </w:tblGrid>
      <w:tr w:rsidR="005D10B6" w:rsidRPr="00C04709" w14:paraId="42C57B0B" w14:textId="77777777" w:rsidTr="00C35EA7">
        <w:trPr>
          <w:jc w:val="center"/>
        </w:trPr>
        <w:tc>
          <w:tcPr>
            <w:tcW w:w="1516" w:type="dxa"/>
          </w:tcPr>
          <w:p w14:paraId="3534B97B" w14:textId="77777777" w:rsidR="00712BD5" w:rsidRPr="00C35EA7" w:rsidRDefault="00712BD5"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42BC7654" w14:textId="77777777" w:rsidR="00712BD5" w:rsidRPr="00C35EA7" w:rsidRDefault="00712BD5" w:rsidP="00DE360B">
            <w:pPr>
              <w:rPr>
                <w:rFonts w:ascii="Courier New" w:hAnsi="Courier New" w:cs="Courier New"/>
                <w:sz w:val="20"/>
                <w:szCs w:val="18"/>
              </w:rPr>
            </w:pPr>
          </w:p>
        </w:tc>
        <w:tc>
          <w:tcPr>
            <w:tcW w:w="1070" w:type="dxa"/>
          </w:tcPr>
          <w:p w14:paraId="53145BC4" w14:textId="77777777" w:rsidR="00712BD5" w:rsidRPr="00C35EA7" w:rsidRDefault="00712BD5" w:rsidP="00DE360B">
            <w:pPr>
              <w:rPr>
                <w:rFonts w:ascii="Courier New" w:hAnsi="Courier New" w:cs="Courier New"/>
                <w:sz w:val="20"/>
                <w:szCs w:val="18"/>
              </w:rPr>
            </w:pPr>
          </w:p>
        </w:tc>
        <w:tc>
          <w:tcPr>
            <w:tcW w:w="816" w:type="dxa"/>
          </w:tcPr>
          <w:p w14:paraId="4F115395" w14:textId="77777777" w:rsidR="00712BD5" w:rsidRPr="00C35EA7" w:rsidRDefault="00712BD5" w:rsidP="00DE360B">
            <w:pPr>
              <w:rPr>
                <w:rFonts w:ascii="Courier New" w:hAnsi="Courier New" w:cs="Courier New"/>
                <w:sz w:val="20"/>
                <w:szCs w:val="18"/>
              </w:rPr>
            </w:pPr>
          </w:p>
        </w:tc>
        <w:tc>
          <w:tcPr>
            <w:tcW w:w="3382" w:type="dxa"/>
          </w:tcPr>
          <w:p w14:paraId="66C04BC0" w14:textId="77777777" w:rsidR="00712BD5" w:rsidRPr="00C35EA7" w:rsidRDefault="00712BD5" w:rsidP="00DE360B">
            <w:pPr>
              <w:rPr>
                <w:rFonts w:ascii="Courier New" w:hAnsi="Courier New" w:cs="Courier New"/>
                <w:sz w:val="20"/>
                <w:szCs w:val="18"/>
              </w:rPr>
            </w:pPr>
          </w:p>
        </w:tc>
        <w:tc>
          <w:tcPr>
            <w:tcW w:w="1723" w:type="dxa"/>
          </w:tcPr>
          <w:p w14:paraId="7A26EFAB" w14:textId="77777777" w:rsidR="00712BD5" w:rsidRPr="00C35EA7" w:rsidRDefault="00712BD5" w:rsidP="00DE360B">
            <w:pPr>
              <w:rPr>
                <w:rFonts w:ascii="Courier New" w:hAnsi="Courier New" w:cs="Courier New"/>
                <w:sz w:val="20"/>
                <w:szCs w:val="18"/>
              </w:rPr>
            </w:pPr>
          </w:p>
        </w:tc>
      </w:tr>
      <w:tr w:rsidR="005D10B6" w:rsidRPr="00C04709" w14:paraId="60B1539A" w14:textId="77777777" w:rsidTr="00C35EA7">
        <w:trPr>
          <w:jc w:val="center"/>
        </w:trPr>
        <w:tc>
          <w:tcPr>
            <w:tcW w:w="1516" w:type="dxa"/>
          </w:tcPr>
          <w:p w14:paraId="2D0E1BA8" w14:textId="77777777" w:rsidR="00712BD5" w:rsidRPr="00C35EA7" w:rsidRDefault="00712BD5" w:rsidP="00C35EA7">
            <w:pPr>
              <w:jc w:val="center"/>
              <w:rPr>
                <w:szCs w:val="18"/>
              </w:rPr>
            </w:pPr>
            <w:r w:rsidRPr="00C35EA7">
              <w:rPr>
                <w:szCs w:val="18"/>
              </w:rPr>
              <w:t>site</w:t>
            </w:r>
          </w:p>
        </w:tc>
        <w:tc>
          <w:tcPr>
            <w:tcW w:w="1176" w:type="dxa"/>
          </w:tcPr>
          <w:p w14:paraId="1147BA86" w14:textId="77777777" w:rsidR="00712BD5" w:rsidRPr="00C35EA7" w:rsidRDefault="00712BD5" w:rsidP="00C35EA7">
            <w:pPr>
              <w:jc w:val="center"/>
              <w:rPr>
                <w:szCs w:val="18"/>
              </w:rPr>
            </w:pPr>
            <w:r w:rsidRPr="00C35EA7">
              <w:rPr>
                <w:szCs w:val="18"/>
              </w:rPr>
              <w:t>structure</w:t>
            </w:r>
          </w:p>
        </w:tc>
        <w:tc>
          <w:tcPr>
            <w:tcW w:w="1070" w:type="dxa"/>
          </w:tcPr>
          <w:p w14:paraId="07CB6CE4" w14:textId="77777777" w:rsidR="00712BD5" w:rsidRPr="00C35EA7" w:rsidRDefault="00712BD5" w:rsidP="00C35EA7">
            <w:pPr>
              <w:jc w:val="center"/>
              <w:rPr>
                <w:szCs w:val="18"/>
              </w:rPr>
            </w:pPr>
            <w:r w:rsidRPr="00C35EA7">
              <w:rPr>
                <w:szCs w:val="18"/>
              </w:rPr>
              <w:t>numero</w:t>
            </w:r>
          </w:p>
        </w:tc>
        <w:tc>
          <w:tcPr>
            <w:tcW w:w="816" w:type="dxa"/>
          </w:tcPr>
          <w:p w14:paraId="221D21E0" w14:textId="77777777" w:rsidR="00712BD5" w:rsidRPr="00C35EA7" w:rsidRDefault="00712BD5" w:rsidP="00C35EA7">
            <w:pPr>
              <w:jc w:val="center"/>
              <w:rPr>
                <w:szCs w:val="18"/>
              </w:rPr>
            </w:pPr>
            <w:r w:rsidRPr="00C35EA7">
              <w:rPr>
                <w:szCs w:val="18"/>
              </w:rPr>
              <w:t>objet</w:t>
            </w:r>
          </w:p>
        </w:tc>
        <w:tc>
          <w:tcPr>
            <w:tcW w:w="3382" w:type="dxa"/>
          </w:tcPr>
          <w:p w14:paraId="52A946F2" w14:textId="77777777" w:rsidR="00712BD5" w:rsidRPr="00C35EA7" w:rsidRDefault="00712BD5" w:rsidP="00C35EA7">
            <w:pPr>
              <w:jc w:val="center"/>
              <w:rPr>
                <w:szCs w:val="18"/>
              </w:rPr>
            </w:pPr>
            <w:r w:rsidRPr="00C35EA7">
              <w:rPr>
                <w:szCs w:val="18"/>
              </w:rPr>
              <w:t>description</w:t>
            </w:r>
          </w:p>
        </w:tc>
        <w:tc>
          <w:tcPr>
            <w:tcW w:w="1723" w:type="dxa"/>
          </w:tcPr>
          <w:p w14:paraId="43139113" w14:textId="77777777" w:rsidR="00712BD5" w:rsidRPr="00C35EA7" w:rsidRDefault="00712BD5" w:rsidP="00C35EA7">
            <w:pPr>
              <w:jc w:val="center"/>
              <w:rPr>
                <w:szCs w:val="18"/>
              </w:rPr>
            </w:pPr>
            <w:r w:rsidRPr="00C35EA7">
              <w:rPr>
                <w:szCs w:val="18"/>
              </w:rPr>
              <w:t>BIB</w:t>
            </w:r>
          </w:p>
        </w:tc>
      </w:tr>
      <w:tr w:rsidR="005D10B6" w:rsidRPr="00C04709" w14:paraId="521D3C73" w14:textId="77777777" w:rsidTr="00C35EA7">
        <w:trPr>
          <w:jc w:val="center"/>
        </w:trPr>
        <w:tc>
          <w:tcPr>
            <w:tcW w:w="1516" w:type="dxa"/>
          </w:tcPr>
          <w:p w14:paraId="0DE122A6" w14:textId="77777777" w:rsidR="00712BD5" w:rsidRPr="00C35EA7" w:rsidRDefault="00712BD5" w:rsidP="00DE360B">
            <w:pPr>
              <w:rPr>
                <w:szCs w:val="18"/>
              </w:rPr>
            </w:pPr>
            <w:r w:rsidRPr="00C35EA7">
              <w:rPr>
                <w:szCs w:val="18"/>
              </w:rPr>
              <w:t>Moulin (Le)</w:t>
            </w:r>
          </w:p>
        </w:tc>
        <w:tc>
          <w:tcPr>
            <w:tcW w:w="1176" w:type="dxa"/>
          </w:tcPr>
          <w:p w14:paraId="10FAFCC5" w14:textId="77777777" w:rsidR="00712BD5" w:rsidRPr="00C35EA7" w:rsidRDefault="00712BD5" w:rsidP="00DE360B">
            <w:pPr>
              <w:rPr>
                <w:szCs w:val="18"/>
              </w:rPr>
            </w:pPr>
            <w:r>
              <w:t>t_46</w:t>
            </w:r>
          </w:p>
        </w:tc>
        <w:tc>
          <w:tcPr>
            <w:tcW w:w="1070" w:type="dxa"/>
          </w:tcPr>
          <w:p w14:paraId="07BFC977" w14:textId="77777777" w:rsidR="00712BD5" w:rsidRPr="00C35EA7" w:rsidRDefault="00712BD5" w:rsidP="00DE360B">
            <w:pPr>
              <w:rPr>
                <w:szCs w:val="18"/>
              </w:rPr>
            </w:pPr>
          </w:p>
        </w:tc>
        <w:tc>
          <w:tcPr>
            <w:tcW w:w="816" w:type="dxa"/>
          </w:tcPr>
          <w:p w14:paraId="63A0A109" w14:textId="77777777" w:rsidR="00712BD5" w:rsidRPr="00872651" w:rsidRDefault="00712BD5" w:rsidP="00DE360B"/>
        </w:tc>
        <w:tc>
          <w:tcPr>
            <w:tcW w:w="3382" w:type="dxa"/>
          </w:tcPr>
          <w:p w14:paraId="244EC910" w14:textId="77777777" w:rsidR="00712BD5" w:rsidRPr="00C35EA7" w:rsidRDefault="00712BD5" w:rsidP="00DE360B">
            <w:pPr>
              <w:rPr>
                <w:szCs w:val="18"/>
              </w:rPr>
            </w:pPr>
            <w:r>
              <w:t>défunt</w:t>
            </w:r>
          </w:p>
        </w:tc>
        <w:tc>
          <w:tcPr>
            <w:tcW w:w="1723" w:type="dxa"/>
          </w:tcPr>
          <w:p w14:paraId="7D8428C6" w14:textId="77777777" w:rsidR="00712BD5" w:rsidRPr="00C35EA7" w:rsidRDefault="00712BD5" w:rsidP="00DE360B">
            <w:pPr>
              <w:rPr>
                <w:szCs w:val="18"/>
              </w:rPr>
            </w:pPr>
            <w:r>
              <w:t>L. Bourdajaud</w:t>
            </w:r>
          </w:p>
        </w:tc>
      </w:tr>
      <w:tr w:rsidR="005D10B6" w:rsidRPr="00C04709" w14:paraId="1E616CF8" w14:textId="77777777" w:rsidTr="00C35EA7">
        <w:trPr>
          <w:jc w:val="center"/>
        </w:trPr>
        <w:tc>
          <w:tcPr>
            <w:tcW w:w="1516" w:type="dxa"/>
          </w:tcPr>
          <w:p w14:paraId="46A4DFD1" w14:textId="77777777" w:rsidR="00712BD5" w:rsidRPr="00C35EA7" w:rsidRDefault="00712BD5" w:rsidP="00DE360B">
            <w:pPr>
              <w:rPr>
                <w:szCs w:val="18"/>
              </w:rPr>
            </w:pPr>
            <w:r w:rsidRPr="00C35EA7">
              <w:rPr>
                <w:szCs w:val="18"/>
              </w:rPr>
              <w:t>Moulin (Le)</w:t>
            </w:r>
          </w:p>
        </w:tc>
        <w:tc>
          <w:tcPr>
            <w:tcW w:w="1176" w:type="dxa"/>
          </w:tcPr>
          <w:p w14:paraId="3E2B3F2D" w14:textId="77777777" w:rsidR="00712BD5" w:rsidRPr="00C35EA7" w:rsidRDefault="00712BD5" w:rsidP="00DE360B">
            <w:pPr>
              <w:rPr>
                <w:szCs w:val="18"/>
              </w:rPr>
            </w:pPr>
            <w:r>
              <w:t>t_46</w:t>
            </w:r>
          </w:p>
        </w:tc>
        <w:tc>
          <w:tcPr>
            <w:tcW w:w="1070" w:type="dxa"/>
          </w:tcPr>
          <w:p w14:paraId="1C236A8E" w14:textId="77777777" w:rsidR="00712BD5" w:rsidRPr="00C35EA7" w:rsidRDefault="00712BD5" w:rsidP="00DE360B">
            <w:pPr>
              <w:rPr>
                <w:szCs w:val="18"/>
              </w:rPr>
            </w:pPr>
            <w:r w:rsidRPr="00C35EA7">
              <w:rPr>
                <w:szCs w:val="18"/>
              </w:rPr>
              <w:t>15167</w:t>
            </w:r>
          </w:p>
        </w:tc>
        <w:tc>
          <w:tcPr>
            <w:tcW w:w="816" w:type="dxa"/>
          </w:tcPr>
          <w:p w14:paraId="15BB8ED3" w14:textId="77777777" w:rsidR="00712BD5" w:rsidRPr="00872651" w:rsidRDefault="00712BD5" w:rsidP="00DE360B"/>
        </w:tc>
        <w:tc>
          <w:tcPr>
            <w:tcW w:w="3382" w:type="dxa"/>
          </w:tcPr>
          <w:p w14:paraId="5762E1D5" w14:textId="77777777" w:rsidR="00712BD5" w:rsidRPr="00712BD5" w:rsidRDefault="00712BD5" w:rsidP="00DE360B">
            <w:r w:rsidRPr="00C35EA7">
              <w:rPr>
                <w:szCs w:val="18"/>
                <w:lang w:eastAsia="en-GB"/>
              </w:rPr>
              <w:t>plaquette triangulaire en bronze</w:t>
            </w:r>
          </w:p>
        </w:tc>
        <w:tc>
          <w:tcPr>
            <w:tcW w:w="1723" w:type="dxa"/>
          </w:tcPr>
          <w:p w14:paraId="077E9687" w14:textId="77777777" w:rsidR="00712BD5" w:rsidRDefault="00712BD5" w:rsidP="00DE360B">
            <w:r>
              <w:t>1833</w:t>
            </w:r>
          </w:p>
        </w:tc>
      </w:tr>
    </w:tbl>
    <w:p w14:paraId="1A9E3B37" w14:textId="77777777" w:rsidR="00712BD5" w:rsidRDefault="00712BD5" w:rsidP="00DE360B"/>
    <w:p w14:paraId="43526DA5" w14:textId="77777777" w:rsidR="00854B55" w:rsidRPr="00712BD5" w:rsidRDefault="00854B55" w:rsidP="00DE360B">
      <w:pPr>
        <w:pStyle w:val="Heading3"/>
      </w:pPr>
      <w:r>
        <w:t>t_47</w:t>
      </w:r>
    </w:p>
    <w:p w14:paraId="4C45236A" w14:textId="77777777" w:rsidR="00266FDB" w:rsidRDefault="00266FDB" w:rsidP="00DE360B"/>
    <w:p w14:paraId="136C767F" w14:textId="227E8114" w:rsidR="00854B55" w:rsidRPr="0032190F" w:rsidRDefault="00854B55" w:rsidP="00DE360B">
      <w:pPr>
        <w:rPr>
          <w:lang w:val="fr-FR"/>
        </w:rPr>
      </w:pPr>
      <w:r w:rsidRPr="0032190F">
        <w:rPr>
          <w:lang w:val="fr-FR"/>
        </w:rPr>
        <w:t xml:space="preserve">Remarque : l’épingle a été présenté comme un fragment de </w:t>
      </w:r>
      <w:hyperlink r:id="rId5394" w:anchor="Obj_Do_Per_Fibules_ABEG19952" w:history="1">
        <w:r w:rsidR="004601E0">
          <w:rPr>
            <w:rStyle w:val="Hyperlink"/>
            <w:lang w:val="fr-FR"/>
          </w:rPr>
          <w:t>fibule</w:t>
        </w:r>
        <w:r w:rsidR="004601E0" w:rsidRPr="004601E0">
          <w:rPr>
            <w:rStyle w:val="Hyperlink"/>
            <w:lang w:val="fr-FR"/>
          </w:rPr>
          <w:t xml:space="preserve"> à double ressort</w:t>
        </w:r>
      </w:hyperlink>
      <w:r w:rsidR="004601E0">
        <w:rPr>
          <w:lang w:val="fr-FR"/>
        </w:rPr>
        <w:t xml:space="preserve"> </w:t>
      </w:r>
      <w:r w:rsidRPr="0032190F">
        <w:rPr>
          <w:lang w:val="fr-FR"/>
        </w:rPr>
        <w:t>par</w:t>
      </w:r>
    </w:p>
    <w:p w14:paraId="430AA993" w14:textId="77777777" w:rsidR="00854B55" w:rsidRPr="00854B55" w:rsidRDefault="00854B55" w:rsidP="00DE360B">
      <w:pPr>
        <w:rPr>
          <w:lang w:val="en-GB"/>
        </w:rPr>
      </w:pPr>
      <w:r w:rsidRPr="00854B55">
        <w:rPr>
          <w:lang w:val="en-GB"/>
        </w:rPr>
        <w:t>Taffanel 1996, p.25, fig.2, n°4 (BIB 2154)</w:t>
      </w:r>
    </w:p>
    <w:p w14:paraId="0B18322A" w14:textId="77777777" w:rsidR="00854B55" w:rsidRPr="00854B55" w:rsidRDefault="00854B55" w:rsidP="00DE360B">
      <w:pPr>
        <w:rPr>
          <w:lang w:val="en-GB"/>
        </w:rPr>
      </w:pPr>
    </w:p>
    <w:tbl>
      <w:tblPr>
        <w:tblW w:w="839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1403"/>
        <w:gridCol w:w="1723"/>
      </w:tblGrid>
      <w:tr w:rsidR="005D10B6" w:rsidRPr="00C04709" w14:paraId="39320B1A" w14:textId="77777777" w:rsidTr="00C35EA7">
        <w:trPr>
          <w:jc w:val="center"/>
        </w:trPr>
        <w:tc>
          <w:tcPr>
            <w:tcW w:w="1516" w:type="dxa"/>
          </w:tcPr>
          <w:p w14:paraId="3A492CDB" w14:textId="77777777" w:rsidR="00854B55" w:rsidRPr="00C35EA7" w:rsidRDefault="00854B55" w:rsidP="00DE360B">
            <w:pPr>
              <w:rPr>
                <w:rFonts w:ascii="Courier New" w:hAnsi="Courier New" w:cs="Courier New"/>
                <w:sz w:val="20"/>
                <w:szCs w:val="18"/>
              </w:rPr>
            </w:pPr>
            <w:r w:rsidRPr="00C35EA7">
              <w:rPr>
                <w:rFonts w:ascii="Courier New" w:hAnsi="Courier New" w:cs="Courier New"/>
                <w:sz w:val="20"/>
                <w:szCs w:val="18"/>
                <w:lang w:val="en-GB"/>
              </w:rPr>
              <w:br w:type="page"/>
            </w:r>
            <w:r w:rsidR="00C458EA" w:rsidRPr="00C35EA7">
              <w:rPr>
                <w:rFonts w:ascii="Courier New" w:hAnsi="Courier New" w:cs="Courier New"/>
                <w:sz w:val="20"/>
                <w:szCs w:val="18"/>
              </w:rPr>
              <w:t>OBJ_</w:t>
            </w:r>
          </w:p>
        </w:tc>
        <w:tc>
          <w:tcPr>
            <w:tcW w:w="1176" w:type="dxa"/>
          </w:tcPr>
          <w:p w14:paraId="244A9EDC" w14:textId="77777777" w:rsidR="00854B55" w:rsidRPr="00C35EA7" w:rsidRDefault="00854B55" w:rsidP="00DE360B">
            <w:pPr>
              <w:rPr>
                <w:rFonts w:ascii="Courier New" w:hAnsi="Courier New" w:cs="Courier New"/>
                <w:sz w:val="20"/>
                <w:szCs w:val="18"/>
              </w:rPr>
            </w:pPr>
          </w:p>
        </w:tc>
        <w:tc>
          <w:tcPr>
            <w:tcW w:w="1070" w:type="dxa"/>
          </w:tcPr>
          <w:p w14:paraId="5DBD1478" w14:textId="77777777" w:rsidR="00854B55" w:rsidRPr="00C35EA7" w:rsidRDefault="00854B55" w:rsidP="00DE360B">
            <w:pPr>
              <w:rPr>
                <w:rFonts w:ascii="Courier New" w:hAnsi="Courier New" w:cs="Courier New"/>
                <w:sz w:val="20"/>
                <w:szCs w:val="18"/>
              </w:rPr>
            </w:pPr>
          </w:p>
        </w:tc>
        <w:tc>
          <w:tcPr>
            <w:tcW w:w="1510" w:type="dxa"/>
          </w:tcPr>
          <w:p w14:paraId="39C7226D" w14:textId="77777777" w:rsidR="00854B55" w:rsidRPr="00C35EA7" w:rsidRDefault="00854B55" w:rsidP="00DE360B">
            <w:pPr>
              <w:rPr>
                <w:rFonts w:ascii="Courier New" w:hAnsi="Courier New" w:cs="Courier New"/>
                <w:sz w:val="20"/>
                <w:szCs w:val="18"/>
              </w:rPr>
            </w:pPr>
          </w:p>
        </w:tc>
        <w:tc>
          <w:tcPr>
            <w:tcW w:w="1403" w:type="dxa"/>
          </w:tcPr>
          <w:p w14:paraId="2780797B" w14:textId="77777777" w:rsidR="00854B55" w:rsidRPr="00C35EA7" w:rsidRDefault="00854B55" w:rsidP="00DE360B">
            <w:pPr>
              <w:rPr>
                <w:rFonts w:ascii="Courier New" w:hAnsi="Courier New" w:cs="Courier New"/>
                <w:sz w:val="20"/>
                <w:szCs w:val="18"/>
              </w:rPr>
            </w:pPr>
          </w:p>
        </w:tc>
        <w:tc>
          <w:tcPr>
            <w:tcW w:w="1723" w:type="dxa"/>
          </w:tcPr>
          <w:p w14:paraId="06C11AE9" w14:textId="77777777" w:rsidR="00854B55" w:rsidRPr="00C35EA7" w:rsidRDefault="00854B55" w:rsidP="00DE360B">
            <w:pPr>
              <w:rPr>
                <w:rFonts w:ascii="Courier New" w:hAnsi="Courier New" w:cs="Courier New"/>
                <w:sz w:val="20"/>
                <w:szCs w:val="18"/>
              </w:rPr>
            </w:pPr>
          </w:p>
        </w:tc>
      </w:tr>
      <w:tr w:rsidR="005D10B6" w:rsidRPr="00C04709" w14:paraId="50FD8932" w14:textId="77777777" w:rsidTr="00C35EA7">
        <w:trPr>
          <w:jc w:val="center"/>
        </w:trPr>
        <w:tc>
          <w:tcPr>
            <w:tcW w:w="1516" w:type="dxa"/>
          </w:tcPr>
          <w:p w14:paraId="4FE0AF99" w14:textId="77777777" w:rsidR="00854B55" w:rsidRPr="00C35EA7" w:rsidRDefault="00854B55" w:rsidP="00C35EA7">
            <w:pPr>
              <w:jc w:val="center"/>
              <w:rPr>
                <w:szCs w:val="18"/>
              </w:rPr>
            </w:pPr>
            <w:r w:rsidRPr="00C35EA7">
              <w:rPr>
                <w:szCs w:val="18"/>
              </w:rPr>
              <w:t>site</w:t>
            </w:r>
          </w:p>
        </w:tc>
        <w:tc>
          <w:tcPr>
            <w:tcW w:w="1176" w:type="dxa"/>
          </w:tcPr>
          <w:p w14:paraId="79BD6189" w14:textId="77777777" w:rsidR="00854B55" w:rsidRPr="00C35EA7" w:rsidRDefault="00854B55" w:rsidP="00C35EA7">
            <w:pPr>
              <w:jc w:val="center"/>
              <w:rPr>
                <w:szCs w:val="18"/>
              </w:rPr>
            </w:pPr>
            <w:r w:rsidRPr="00C35EA7">
              <w:rPr>
                <w:szCs w:val="18"/>
              </w:rPr>
              <w:t>structure</w:t>
            </w:r>
          </w:p>
        </w:tc>
        <w:tc>
          <w:tcPr>
            <w:tcW w:w="1070" w:type="dxa"/>
          </w:tcPr>
          <w:p w14:paraId="7153C69E" w14:textId="77777777" w:rsidR="00854B55" w:rsidRPr="00C35EA7" w:rsidRDefault="00854B55" w:rsidP="00C35EA7">
            <w:pPr>
              <w:jc w:val="center"/>
              <w:rPr>
                <w:szCs w:val="18"/>
              </w:rPr>
            </w:pPr>
            <w:r w:rsidRPr="00C35EA7">
              <w:rPr>
                <w:szCs w:val="18"/>
              </w:rPr>
              <w:t>numero</w:t>
            </w:r>
          </w:p>
        </w:tc>
        <w:tc>
          <w:tcPr>
            <w:tcW w:w="1510" w:type="dxa"/>
          </w:tcPr>
          <w:p w14:paraId="35F7935C" w14:textId="77777777" w:rsidR="00854B55" w:rsidRPr="00C35EA7" w:rsidRDefault="00854B55" w:rsidP="00C35EA7">
            <w:pPr>
              <w:jc w:val="center"/>
              <w:rPr>
                <w:szCs w:val="18"/>
              </w:rPr>
            </w:pPr>
            <w:r w:rsidRPr="00C35EA7">
              <w:rPr>
                <w:szCs w:val="18"/>
              </w:rPr>
              <w:t>objet</w:t>
            </w:r>
          </w:p>
        </w:tc>
        <w:tc>
          <w:tcPr>
            <w:tcW w:w="1403" w:type="dxa"/>
          </w:tcPr>
          <w:p w14:paraId="75DD02EA" w14:textId="77777777" w:rsidR="00854B55" w:rsidRPr="00C35EA7" w:rsidRDefault="00854B55" w:rsidP="00C35EA7">
            <w:pPr>
              <w:jc w:val="center"/>
              <w:rPr>
                <w:szCs w:val="18"/>
              </w:rPr>
            </w:pPr>
            <w:r w:rsidRPr="00C35EA7">
              <w:rPr>
                <w:szCs w:val="18"/>
              </w:rPr>
              <w:t>description</w:t>
            </w:r>
          </w:p>
        </w:tc>
        <w:tc>
          <w:tcPr>
            <w:tcW w:w="1723" w:type="dxa"/>
          </w:tcPr>
          <w:p w14:paraId="3AC5CAB0" w14:textId="77777777" w:rsidR="00854B55" w:rsidRPr="00C35EA7" w:rsidRDefault="00854B55" w:rsidP="00C35EA7">
            <w:pPr>
              <w:jc w:val="center"/>
              <w:rPr>
                <w:szCs w:val="18"/>
              </w:rPr>
            </w:pPr>
            <w:r w:rsidRPr="00C35EA7">
              <w:rPr>
                <w:szCs w:val="18"/>
              </w:rPr>
              <w:t>BIB</w:t>
            </w:r>
          </w:p>
        </w:tc>
      </w:tr>
      <w:tr w:rsidR="005D10B6" w:rsidRPr="00C04709" w14:paraId="4D20D8CD" w14:textId="77777777" w:rsidTr="00C35EA7">
        <w:trPr>
          <w:jc w:val="center"/>
        </w:trPr>
        <w:tc>
          <w:tcPr>
            <w:tcW w:w="1516" w:type="dxa"/>
          </w:tcPr>
          <w:p w14:paraId="2985130A" w14:textId="77777777" w:rsidR="00854B55" w:rsidRPr="00C35EA7" w:rsidRDefault="00854B55" w:rsidP="00DE360B">
            <w:pPr>
              <w:rPr>
                <w:szCs w:val="18"/>
              </w:rPr>
            </w:pPr>
            <w:r w:rsidRPr="00C35EA7">
              <w:rPr>
                <w:szCs w:val="18"/>
              </w:rPr>
              <w:t>Moulin (Le)</w:t>
            </w:r>
          </w:p>
        </w:tc>
        <w:tc>
          <w:tcPr>
            <w:tcW w:w="1176" w:type="dxa"/>
          </w:tcPr>
          <w:p w14:paraId="7138323C" w14:textId="77777777" w:rsidR="00854B55" w:rsidRPr="00C35EA7" w:rsidRDefault="00854B55" w:rsidP="00DE360B">
            <w:pPr>
              <w:rPr>
                <w:szCs w:val="18"/>
              </w:rPr>
            </w:pPr>
            <w:r>
              <w:t>t_47</w:t>
            </w:r>
          </w:p>
        </w:tc>
        <w:tc>
          <w:tcPr>
            <w:tcW w:w="1070" w:type="dxa"/>
          </w:tcPr>
          <w:p w14:paraId="13EC0C34" w14:textId="77777777" w:rsidR="00854B55" w:rsidRPr="00C35EA7" w:rsidRDefault="00854B55" w:rsidP="00DE360B">
            <w:pPr>
              <w:rPr>
                <w:szCs w:val="18"/>
              </w:rPr>
            </w:pPr>
          </w:p>
        </w:tc>
        <w:tc>
          <w:tcPr>
            <w:tcW w:w="1510" w:type="dxa"/>
          </w:tcPr>
          <w:p w14:paraId="619CE9A6" w14:textId="77777777" w:rsidR="00854B55" w:rsidRPr="00872651" w:rsidRDefault="00854B55" w:rsidP="00DE360B">
            <w:r w:rsidRPr="00854B55">
              <w:t>J/A</w:t>
            </w:r>
          </w:p>
        </w:tc>
        <w:tc>
          <w:tcPr>
            <w:tcW w:w="1403" w:type="dxa"/>
          </w:tcPr>
          <w:p w14:paraId="5BBC7F70" w14:textId="77777777" w:rsidR="00854B55" w:rsidRPr="00C35EA7" w:rsidRDefault="00BB4B83" w:rsidP="00DE360B">
            <w:pPr>
              <w:rPr>
                <w:szCs w:val="18"/>
              </w:rPr>
            </w:pPr>
            <w:r w:rsidRPr="00C35EA7">
              <w:rPr>
                <w:szCs w:val="18"/>
              </w:rPr>
              <w:t>défunt</w:t>
            </w:r>
          </w:p>
        </w:tc>
        <w:tc>
          <w:tcPr>
            <w:tcW w:w="1723" w:type="dxa"/>
          </w:tcPr>
          <w:p w14:paraId="6971C85F" w14:textId="77777777" w:rsidR="00854B55" w:rsidRPr="00C35EA7" w:rsidRDefault="00854B55" w:rsidP="00DE360B">
            <w:pPr>
              <w:rPr>
                <w:szCs w:val="18"/>
              </w:rPr>
            </w:pPr>
            <w:r>
              <w:t>L. Bourdajaud</w:t>
            </w:r>
          </w:p>
        </w:tc>
      </w:tr>
      <w:tr w:rsidR="005D10B6" w:rsidRPr="00C04709" w14:paraId="59372993" w14:textId="77777777" w:rsidTr="00C35EA7">
        <w:trPr>
          <w:jc w:val="center"/>
        </w:trPr>
        <w:tc>
          <w:tcPr>
            <w:tcW w:w="1516" w:type="dxa"/>
          </w:tcPr>
          <w:p w14:paraId="002A06B8" w14:textId="77777777" w:rsidR="00BB4B83" w:rsidRPr="00C35EA7" w:rsidRDefault="00BB4B83" w:rsidP="00DE360B">
            <w:pPr>
              <w:rPr>
                <w:szCs w:val="18"/>
              </w:rPr>
            </w:pPr>
            <w:r w:rsidRPr="00C35EA7">
              <w:rPr>
                <w:szCs w:val="18"/>
              </w:rPr>
              <w:t>Moulin (Le)</w:t>
            </w:r>
          </w:p>
        </w:tc>
        <w:tc>
          <w:tcPr>
            <w:tcW w:w="1176" w:type="dxa"/>
          </w:tcPr>
          <w:p w14:paraId="675076F1" w14:textId="77777777" w:rsidR="00BB4B83" w:rsidRPr="00C35EA7" w:rsidRDefault="00BB4B83" w:rsidP="00DE360B">
            <w:pPr>
              <w:rPr>
                <w:szCs w:val="18"/>
              </w:rPr>
            </w:pPr>
            <w:r>
              <w:t>t_47</w:t>
            </w:r>
          </w:p>
        </w:tc>
        <w:tc>
          <w:tcPr>
            <w:tcW w:w="1070" w:type="dxa"/>
          </w:tcPr>
          <w:p w14:paraId="14EFDAF0" w14:textId="77777777" w:rsidR="00BB4B83" w:rsidRPr="00C35EA7" w:rsidRDefault="00BB4B83" w:rsidP="00DE360B">
            <w:pPr>
              <w:rPr>
                <w:szCs w:val="18"/>
              </w:rPr>
            </w:pPr>
            <w:r w:rsidRPr="00C35EA7">
              <w:rPr>
                <w:szCs w:val="18"/>
              </w:rPr>
              <w:t>15169</w:t>
            </w:r>
          </w:p>
        </w:tc>
        <w:tc>
          <w:tcPr>
            <w:tcW w:w="1510" w:type="dxa"/>
          </w:tcPr>
          <w:p w14:paraId="50AEF3D1" w14:textId="77777777" w:rsidR="00BB4B83" w:rsidRPr="00854B55" w:rsidRDefault="00BB4B83" w:rsidP="00DE360B">
            <w:r>
              <w:t>AA-2162-m</w:t>
            </w:r>
          </w:p>
        </w:tc>
        <w:tc>
          <w:tcPr>
            <w:tcW w:w="1403" w:type="dxa"/>
          </w:tcPr>
          <w:p w14:paraId="62CC6F77" w14:textId="77777777" w:rsidR="00BB4B83" w:rsidRPr="00C35EA7" w:rsidRDefault="00BB4B83" w:rsidP="00DE360B">
            <w:pPr>
              <w:rPr>
                <w:szCs w:val="18"/>
              </w:rPr>
            </w:pPr>
          </w:p>
        </w:tc>
        <w:tc>
          <w:tcPr>
            <w:tcW w:w="1723" w:type="dxa"/>
          </w:tcPr>
          <w:p w14:paraId="57DD2090" w14:textId="77777777" w:rsidR="00BB4B83" w:rsidRDefault="00BB4B83" w:rsidP="00DE360B">
            <w:r>
              <w:t>1833</w:t>
            </w:r>
          </w:p>
        </w:tc>
      </w:tr>
    </w:tbl>
    <w:p w14:paraId="3442D082" w14:textId="77777777" w:rsidR="00854B55" w:rsidRDefault="00854B55" w:rsidP="00DE360B"/>
    <w:p w14:paraId="0245D87B" w14:textId="77777777" w:rsidR="00BB4B83" w:rsidRDefault="00BB4B83" w:rsidP="00DE360B">
      <w:pPr>
        <w:pStyle w:val="Heading3"/>
      </w:pPr>
      <w:r>
        <w:t>t_48</w:t>
      </w:r>
    </w:p>
    <w:p w14:paraId="4C8EA493" w14:textId="77777777" w:rsidR="00BB4B83" w:rsidRDefault="00BB4B83" w:rsidP="00DE360B"/>
    <w:tbl>
      <w:tblPr>
        <w:tblW w:w="90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042"/>
        <w:gridCol w:w="1723"/>
      </w:tblGrid>
      <w:tr w:rsidR="005D10B6" w:rsidRPr="00C04709" w14:paraId="63733AD6" w14:textId="77777777" w:rsidTr="00C35EA7">
        <w:trPr>
          <w:jc w:val="center"/>
        </w:trPr>
        <w:tc>
          <w:tcPr>
            <w:tcW w:w="1516" w:type="dxa"/>
          </w:tcPr>
          <w:p w14:paraId="174C7698" w14:textId="77777777" w:rsidR="00BB4B83" w:rsidRPr="00C35EA7" w:rsidRDefault="00BB4B83" w:rsidP="00DE360B">
            <w:pPr>
              <w:rPr>
                <w:rFonts w:ascii="Courier New" w:hAnsi="Courier New" w:cs="Courier New"/>
                <w:sz w:val="20"/>
                <w:szCs w:val="18"/>
              </w:rPr>
            </w:pPr>
            <w:r w:rsidRPr="00C35EA7">
              <w:rPr>
                <w:rFonts w:ascii="Courier New" w:hAnsi="Courier New" w:cs="Courier New"/>
                <w:sz w:val="20"/>
                <w:szCs w:val="18"/>
                <w:lang w:val="en-GB"/>
              </w:rPr>
              <w:br w:type="page"/>
            </w:r>
            <w:r w:rsidR="00C458EA" w:rsidRPr="00C35EA7">
              <w:rPr>
                <w:rFonts w:ascii="Courier New" w:hAnsi="Courier New" w:cs="Courier New"/>
                <w:sz w:val="20"/>
                <w:szCs w:val="18"/>
              </w:rPr>
              <w:t>OBJ_</w:t>
            </w:r>
          </w:p>
        </w:tc>
        <w:tc>
          <w:tcPr>
            <w:tcW w:w="1176" w:type="dxa"/>
          </w:tcPr>
          <w:p w14:paraId="6B6E71DE" w14:textId="77777777" w:rsidR="00BB4B83" w:rsidRPr="00C35EA7" w:rsidRDefault="00BB4B83" w:rsidP="00DE360B">
            <w:pPr>
              <w:rPr>
                <w:rFonts w:ascii="Courier New" w:hAnsi="Courier New" w:cs="Courier New"/>
                <w:sz w:val="20"/>
                <w:szCs w:val="18"/>
              </w:rPr>
            </w:pPr>
          </w:p>
        </w:tc>
        <w:tc>
          <w:tcPr>
            <w:tcW w:w="1070" w:type="dxa"/>
          </w:tcPr>
          <w:p w14:paraId="07134AE3" w14:textId="77777777" w:rsidR="00BB4B83" w:rsidRPr="00C35EA7" w:rsidRDefault="00BB4B83" w:rsidP="00DE360B">
            <w:pPr>
              <w:rPr>
                <w:rFonts w:ascii="Courier New" w:hAnsi="Courier New" w:cs="Courier New"/>
                <w:sz w:val="20"/>
                <w:szCs w:val="18"/>
              </w:rPr>
            </w:pPr>
          </w:p>
        </w:tc>
        <w:tc>
          <w:tcPr>
            <w:tcW w:w="1510" w:type="dxa"/>
          </w:tcPr>
          <w:p w14:paraId="0A2C960C" w14:textId="77777777" w:rsidR="00BB4B83" w:rsidRPr="00C35EA7" w:rsidRDefault="00BB4B83" w:rsidP="00DE360B">
            <w:pPr>
              <w:rPr>
                <w:rFonts w:ascii="Courier New" w:hAnsi="Courier New" w:cs="Courier New"/>
                <w:sz w:val="20"/>
                <w:szCs w:val="18"/>
              </w:rPr>
            </w:pPr>
          </w:p>
        </w:tc>
        <w:tc>
          <w:tcPr>
            <w:tcW w:w="2042" w:type="dxa"/>
          </w:tcPr>
          <w:p w14:paraId="6B850AF2" w14:textId="77777777" w:rsidR="00BB4B83" w:rsidRPr="00C35EA7" w:rsidRDefault="00BB4B83" w:rsidP="00DE360B">
            <w:pPr>
              <w:rPr>
                <w:rFonts w:ascii="Courier New" w:hAnsi="Courier New" w:cs="Courier New"/>
                <w:sz w:val="20"/>
                <w:szCs w:val="18"/>
              </w:rPr>
            </w:pPr>
          </w:p>
        </w:tc>
        <w:tc>
          <w:tcPr>
            <w:tcW w:w="1723" w:type="dxa"/>
          </w:tcPr>
          <w:p w14:paraId="6A01D5C8" w14:textId="77777777" w:rsidR="00BB4B83" w:rsidRPr="00C35EA7" w:rsidRDefault="00BB4B83" w:rsidP="00DE360B">
            <w:pPr>
              <w:rPr>
                <w:rFonts w:ascii="Courier New" w:hAnsi="Courier New" w:cs="Courier New"/>
                <w:sz w:val="20"/>
                <w:szCs w:val="18"/>
              </w:rPr>
            </w:pPr>
          </w:p>
        </w:tc>
      </w:tr>
      <w:tr w:rsidR="005D10B6" w:rsidRPr="00C04709" w14:paraId="500E342E" w14:textId="77777777" w:rsidTr="00C35EA7">
        <w:trPr>
          <w:jc w:val="center"/>
        </w:trPr>
        <w:tc>
          <w:tcPr>
            <w:tcW w:w="1516" w:type="dxa"/>
          </w:tcPr>
          <w:p w14:paraId="56A51422" w14:textId="77777777" w:rsidR="00BB4B83" w:rsidRPr="00C35EA7" w:rsidRDefault="00BB4B83" w:rsidP="00C35EA7">
            <w:pPr>
              <w:jc w:val="center"/>
              <w:rPr>
                <w:szCs w:val="18"/>
              </w:rPr>
            </w:pPr>
            <w:r w:rsidRPr="00C35EA7">
              <w:rPr>
                <w:szCs w:val="18"/>
              </w:rPr>
              <w:t>site</w:t>
            </w:r>
          </w:p>
        </w:tc>
        <w:tc>
          <w:tcPr>
            <w:tcW w:w="1176" w:type="dxa"/>
          </w:tcPr>
          <w:p w14:paraId="160247E0" w14:textId="77777777" w:rsidR="00BB4B83" w:rsidRPr="00C35EA7" w:rsidRDefault="00BB4B83" w:rsidP="00C35EA7">
            <w:pPr>
              <w:jc w:val="center"/>
              <w:rPr>
                <w:szCs w:val="18"/>
              </w:rPr>
            </w:pPr>
            <w:r w:rsidRPr="00C35EA7">
              <w:rPr>
                <w:szCs w:val="18"/>
              </w:rPr>
              <w:t>structure</w:t>
            </w:r>
          </w:p>
        </w:tc>
        <w:tc>
          <w:tcPr>
            <w:tcW w:w="1070" w:type="dxa"/>
          </w:tcPr>
          <w:p w14:paraId="708C28F3" w14:textId="77777777" w:rsidR="00BB4B83" w:rsidRPr="00C35EA7" w:rsidRDefault="00BB4B83" w:rsidP="00C35EA7">
            <w:pPr>
              <w:jc w:val="center"/>
              <w:rPr>
                <w:szCs w:val="18"/>
              </w:rPr>
            </w:pPr>
            <w:r w:rsidRPr="00C35EA7">
              <w:rPr>
                <w:szCs w:val="18"/>
              </w:rPr>
              <w:t>numero</w:t>
            </w:r>
          </w:p>
        </w:tc>
        <w:tc>
          <w:tcPr>
            <w:tcW w:w="1510" w:type="dxa"/>
          </w:tcPr>
          <w:p w14:paraId="4C0BE48B" w14:textId="77777777" w:rsidR="00BB4B83" w:rsidRPr="00C35EA7" w:rsidRDefault="00BB4B83" w:rsidP="00C35EA7">
            <w:pPr>
              <w:jc w:val="center"/>
              <w:rPr>
                <w:szCs w:val="18"/>
              </w:rPr>
            </w:pPr>
            <w:r w:rsidRPr="00C35EA7">
              <w:rPr>
                <w:szCs w:val="18"/>
              </w:rPr>
              <w:t>objet</w:t>
            </w:r>
          </w:p>
        </w:tc>
        <w:tc>
          <w:tcPr>
            <w:tcW w:w="2042" w:type="dxa"/>
          </w:tcPr>
          <w:p w14:paraId="7F4B827B" w14:textId="77777777" w:rsidR="00BB4B83" w:rsidRPr="00C35EA7" w:rsidRDefault="00BB4B83" w:rsidP="00C35EA7">
            <w:pPr>
              <w:jc w:val="center"/>
              <w:rPr>
                <w:szCs w:val="18"/>
              </w:rPr>
            </w:pPr>
            <w:r w:rsidRPr="00C35EA7">
              <w:rPr>
                <w:szCs w:val="18"/>
              </w:rPr>
              <w:t>description</w:t>
            </w:r>
          </w:p>
        </w:tc>
        <w:tc>
          <w:tcPr>
            <w:tcW w:w="1723" w:type="dxa"/>
          </w:tcPr>
          <w:p w14:paraId="0ED9AEA9" w14:textId="77777777" w:rsidR="00BB4B83" w:rsidRPr="00C35EA7" w:rsidRDefault="00BB4B83" w:rsidP="00C35EA7">
            <w:pPr>
              <w:jc w:val="center"/>
              <w:rPr>
                <w:szCs w:val="18"/>
              </w:rPr>
            </w:pPr>
            <w:r w:rsidRPr="00C35EA7">
              <w:rPr>
                <w:szCs w:val="18"/>
              </w:rPr>
              <w:t>BIB</w:t>
            </w:r>
          </w:p>
        </w:tc>
      </w:tr>
      <w:tr w:rsidR="005D10B6" w:rsidRPr="00C04709" w14:paraId="12821FD7" w14:textId="77777777" w:rsidTr="00C35EA7">
        <w:trPr>
          <w:jc w:val="center"/>
        </w:trPr>
        <w:tc>
          <w:tcPr>
            <w:tcW w:w="1516" w:type="dxa"/>
          </w:tcPr>
          <w:p w14:paraId="4BF497AF" w14:textId="77777777" w:rsidR="00BB4B83" w:rsidRPr="00C35EA7" w:rsidRDefault="00BB4B83" w:rsidP="00DE360B">
            <w:pPr>
              <w:rPr>
                <w:szCs w:val="18"/>
              </w:rPr>
            </w:pPr>
            <w:r w:rsidRPr="00C35EA7">
              <w:rPr>
                <w:szCs w:val="18"/>
              </w:rPr>
              <w:t>Moulin (Le)</w:t>
            </w:r>
          </w:p>
        </w:tc>
        <w:tc>
          <w:tcPr>
            <w:tcW w:w="1176" w:type="dxa"/>
          </w:tcPr>
          <w:p w14:paraId="016BFFA7" w14:textId="77777777" w:rsidR="00BB4B83" w:rsidRPr="00C35EA7" w:rsidRDefault="00BB4B83" w:rsidP="00DE360B">
            <w:pPr>
              <w:rPr>
                <w:szCs w:val="18"/>
              </w:rPr>
            </w:pPr>
            <w:r>
              <w:t>t_48</w:t>
            </w:r>
          </w:p>
        </w:tc>
        <w:tc>
          <w:tcPr>
            <w:tcW w:w="1070" w:type="dxa"/>
          </w:tcPr>
          <w:p w14:paraId="273B4C70" w14:textId="77777777" w:rsidR="00BB4B83" w:rsidRPr="00C35EA7" w:rsidRDefault="00BB4B83" w:rsidP="00DE360B">
            <w:pPr>
              <w:rPr>
                <w:szCs w:val="18"/>
              </w:rPr>
            </w:pPr>
          </w:p>
        </w:tc>
        <w:tc>
          <w:tcPr>
            <w:tcW w:w="1510" w:type="dxa"/>
          </w:tcPr>
          <w:p w14:paraId="28F022F5" w14:textId="77777777" w:rsidR="00BB4B83" w:rsidRPr="00872651" w:rsidRDefault="00BB4B83" w:rsidP="00DE360B">
            <w:r>
              <w:t>Inf. I</w:t>
            </w:r>
          </w:p>
        </w:tc>
        <w:tc>
          <w:tcPr>
            <w:tcW w:w="2042" w:type="dxa"/>
          </w:tcPr>
          <w:p w14:paraId="1F79CDCF" w14:textId="77777777" w:rsidR="00BB4B83" w:rsidRPr="00C35EA7" w:rsidRDefault="00BB4B83" w:rsidP="00DE360B">
            <w:pPr>
              <w:rPr>
                <w:szCs w:val="18"/>
              </w:rPr>
            </w:pPr>
            <w:r w:rsidRPr="00C35EA7">
              <w:rPr>
                <w:szCs w:val="18"/>
              </w:rPr>
              <w:t>défunt</w:t>
            </w:r>
          </w:p>
        </w:tc>
        <w:tc>
          <w:tcPr>
            <w:tcW w:w="1723" w:type="dxa"/>
          </w:tcPr>
          <w:p w14:paraId="1ED95442" w14:textId="77777777" w:rsidR="00BB4B83" w:rsidRPr="00C35EA7" w:rsidRDefault="00BB4B83" w:rsidP="00DE360B">
            <w:pPr>
              <w:rPr>
                <w:szCs w:val="18"/>
              </w:rPr>
            </w:pPr>
            <w:r>
              <w:t>L. Bourdajaud</w:t>
            </w:r>
          </w:p>
        </w:tc>
      </w:tr>
      <w:tr w:rsidR="005D10B6" w:rsidRPr="00C04709" w14:paraId="7BD06605" w14:textId="77777777" w:rsidTr="00C35EA7">
        <w:trPr>
          <w:jc w:val="center"/>
        </w:trPr>
        <w:tc>
          <w:tcPr>
            <w:tcW w:w="1516" w:type="dxa"/>
          </w:tcPr>
          <w:p w14:paraId="250C2B40" w14:textId="77777777" w:rsidR="00BB4B83" w:rsidRPr="00C35EA7" w:rsidRDefault="00BB4B83" w:rsidP="00DE360B">
            <w:pPr>
              <w:rPr>
                <w:szCs w:val="18"/>
              </w:rPr>
            </w:pPr>
            <w:r w:rsidRPr="00C35EA7">
              <w:rPr>
                <w:szCs w:val="18"/>
              </w:rPr>
              <w:t>Moulin (Le)</w:t>
            </w:r>
          </w:p>
        </w:tc>
        <w:tc>
          <w:tcPr>
            <w:tcW w:w="1176" w:type="dxa"/>
          </w:tcPr>
          <w:p w14:paraId="5EE3F18E" w14:textId="77777777" w:rsidR="00BB4B83" w:rsidRPr="00C35EA7" w:rsidRDefault="00BB4B83" w:rsidP="00DE360B">
            <w:pPr>
              <w:rPr>
                <w:szCs w:val="18"/>
              </w:rPr>
            </w:pPr>
            <w:r>
              <w:t>t_48</w:t>
            </w:r>
          </w:p>
        </w:tc>
        <w:tc>
          <w:tcPr>
            <w:tcW w:w="1070" w:type="dxa"/>
          </w:tcPr>
          <w:p w14:paraId="69B6B8BA" w14:textId="77777777" w:rsidR="00BB4B83" w:rsidRPr="00C35EA7" w:rsidRDefault="00BB4B83" w:rsidP="00DE360B">
            <w:pPr>
              <w:rPr>
                <w:szCs w:val="18"/>
              </w:rPr>
            </w:pPr>
            <w:r w:rsidRPr="00C35EA7">
              <w:rPr>
                <w:szCs w:val="18"/>
              </w:rPr>
              <w:t>15170</w:t>
            </w:r>
          </w:p>
        </w:tc>
        <w:tc>
          <w:tcPr>
            <w:tcW w:w="1510" w:type="dxa"/>
          </w:tcPr>
          <w:p w14:paraId="21D99B87" w14:textId="77777777" w:rsidR="00BB4B83" w:rsidRDefault="00BB4B83" w:rsidP="00DE360B">
            <w:r>
              <w:t>AA-2111-m</w:t>
            </w:r>
          </w:p>
        </w:tc>
        <w:tc>
          <w:tcPr>
            <w:tcW w:w="2042" w:type="dxa"/>
          </w:tcPr>
          <w:p w14:paraId="3430495C" w14:textId="77777777" w:rsidR="00BB4B83" w:rsidRPr="00C35EA7" w:rsidRDefault="00BB4B83" w:rsidP="00DE360B">
            <w:pPr>
              <w:rPr>
                <w:szCs w:val="18"/>
              </w:rPr>
            </w:pPr>
            <w:r w:rsidRPr="00C35EA7">
              <w:rPr>
                <w:szCs w:val="18"/>
              </w:rPr>
              <w:t>épingle en bronze</w:t>
            </w:r>
          </w:p>
        </w:tc>
        <w:tc>
          <w:tcPr>
            <w:tcW w:w="1723" w:type="dxa"/>
          </w:tcPr>
          <w:p w14:paraId="3B7B148E" w14:textId="77777777" w:rsidR="00BB4B83" w:rsidRDefault="00BB4B83" w:rsidP="00DE360B">
            <w:r>
              <w:t>1833</w:t>
            </w:r>
          </w:p>
        </w:tc>
      </w:tr>
    </w:tbl>
    <w:p w14:paraId="04E6D73D" w14:textId="77777777" w:rsidR="00BB4B83" w:rsidRDefault="00BB4B83" w:rsidP="00DE360B"/>
    <w:p w14:paraId="26DBF7BC" w14:textId="77777777" w:rsidR="00854B55" w:rsidRDefault="00BB4B83" w:rsidP="00DE360B">
      <w:pPr>
        <w:pStyle w:val="Heading3"/>
      </w:pPr>
      <w:r>
        <w:t>t_49</w:t>
      </w:r>
    </w:p>
    <w:p w14:paraId="5FBBA017" w14:textId="77777777" w:rsidR="00BB4B83" w:rsidRDefault="00BB4B83" w:rsidP="00DE360B"/>
    <w:p w14:paraId="3BF9866C" w14:textId="77777777" w:rsidR="00BB4B83" w:rsidRPr="00BB4B83" w:rsidRDefault="00BB4B83" w:rsidP="00DE360B"/>
    <w:tbl>
      <w:tblPr>
        <w:tblW w:w="90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042"/>
        <w:gridCol w:w="1723"/>
      </w:tblGrid>
      <w:tr w:rsidR="005D10B6" w:rsidRPr="00C04709" w14:paraId="7ED8BDF6" w14:textId="77777777" w:rsidTr="00C35EA7">
        <w:trPr>
          <w:jc w:val="center"/>
        </w:trPr>
        <w:tc>
          <w:tcPr>
            <w:tcW w:w="1516" w:type="dxa"/>
          </w:tcPr>
          <w:p w14:paraId="6EA69E92" w14:textId="77777777" w:rsidR="00BB4B83" w:rsidRPr="00C35EA7" w:rsidRDefault="00BB4B83" w:rsidP="00DE360B">
            <w:pPr>
              <w:rPr>
                <w:rFonts w:ascii="Courier New" w:hAnsi="Courier New" w:cs="Courier New"/>
                <w:sz w:val="20"/>
                <w:szCs w:val="18"/>
              </w:rPr>
            </w:pPr>
            <w:r w:rsidRPr="00C35EA7">
              <w:rPr>
                <w:rFonts w:ascii="Courier New" w:hAnsi="Courier New" w:cs="Courier New"/>
                <w:sz w:val="20"/>
                <w:szCs w:val="18"/>
                <w:lang w:val="en-GB"/>
              </w:rPr>
              <w:br w:type="page"/>
            </w:r>
            <w:r w:rsidR="00C458EA" w:rsidRPr="00C35EA7">
              <w:rPr>
                <w:rFonts w:ascii="Courier New" w:hAnsi="Courier New" w:cs="Courier New"/>
                <w:sz w:val="20"/>
                <w:szCs w:val="18"/>
              </w:rPr>
              <w:t>OBJ_</w:t>
            </w:r>
          </w:p>
        </w:tc>
        <w:tc>
          <w:tcPr>
            <w:tcW w:w="1176" w:type="dxa"/>
          </w:tcPr>
          <w:p w14:paraId="091E2FDE" w14:textId="77777777" w:rsidR="00BB4B83" w:rsidRPr="00C35EA7" w:rsidRDefault="00BB4B83" w:rsidP="00DE360B">
            <w:pPr>
              <w:rPr>
                <w:rFonts w:ascii="Courier New" w:hAnsi="Courier New" w:cs="Courier New"/>
                <w:sz w:val="20"/>
                <w:szCs w:val="18"/>
              </w:rPr>
            </w:pPr>
          </w:p>
        </w:tc>
        <w:tc>
          <w:tcPr>
            <w:tcW w:w="1070" w:type="dxa"/>
          </w:tcPr>
          <w:p w14:paraId="661F0F9E" w14:textId="77777777" w:rsidR="00BB4B83" w:rsidRPr="00C35EA7" w:rsidRDefault="00BB4B83" w:rsidP="00DE360B">
            <w:pPr>
              <w:rPr>
                <w:rFonts w:ascii="Courier New" w:hAnsi="Courier New" w:cs="Courier New"/>
                <w:sz w:val="20"/>
                <w:szCs w:val="18"/>
              </w:rPr>
            </w:pPr>
          </w:p>
        </w:tc>
        <w:tc>
          <w:tcPr>
            <w:tcW w:w="1510" w:type="dxa"/>
          </w:tcPr>
          <w:p w14:paraId="50A71489" w14:textId="77777777" w:rsidR="00BB4B83" w:rsidRPr="00C35EA7" w:rsidRDefault="00BB4B83" w:rsidP="00DE360B">
            <w:pPr>
              <w:rPr>
                <w:rFonts w:ascii="Courier New" w:hAnsi="Courier New" w:cs="Courier New"/>
                <w:sz w:val="20"/>
                <w:szCs w:val="18"/>
              </w:rPr>
            </w:pPr>
          </w:p>
        </w:tc>
        <w:tc>
          <w:tcPr>
            <w:tcW w:w="2042" w:type="dxa"/>
          </w:tcPr>
          <w:p w14:paraId="34CBBA71" w14:textId="77777777" w:rsidR="00BB4B83" w:rsidRPr="00C35EA7" w:rsidRDefault="00BB4B83" w:rsidP="00DE360B">
            <w:pPr>
              <w:rPr>
                <w:rFonts w:ascii="Courier New" w:hAnsi="Courier New" w:cs="Courier New"/>
                <w:sz w:val="20"/>
                <w:szCs w:val="18"/>
              </w:rPr>
            </w:pPr>
          </w:p>
        </w:tc>
        <w:tc>
          <w:tcPr>
            <w:tcW w:w="1723" w:type="dxa"/>
          </w:tcPr>
          <w:p w14:paraId="06BC3F65" w14:textId="77777777" w:rsidR="00BB4B83" w:rsidRPr="00C35EA7" w:rsidRDefault="00BB4B83" w:rsidP="00DE360B">
            <w:pPr>
              <w:rPr>
                <w:rFonts w:ascii="Courier New" w:hAnsi="Courier New" w:cs="Courier New"/>
                <w:sz w:val="20"/>
                <w:szCs w:val="18"/>
              </w:rPr>
            </w:pPr>
          </w:p>
        </w:tc>
      </w:tr>
      <w:tr w:rsidR="005D10B6" w:rsidRPr="00C04709" w14:paraId="76AC043A" w14:textId="77777777" w:rsidTr="00C35EA7">
        <w:trPr>
          <w:jc w:val="center"/>
        </w:trPr>
        <w:tc>
          <w:tcPr>
            <w:tcW w:w="1516" w:type="dxa"/>
          </w:tcPr>
          <w:p w14:paraId="5BFC7004" w14:textId="77777777" w:rsidR="00BB4B83" w:rsidRPr="00C35EA7" w:rsidRDefault="00BB4B83" w:rsidP="00C35EA7">
            <w:pPr>
              <w:jc w:val="center"/>
              <w:rPr>
                <w:szCs w:val="18"/>
              </w:rPr>
            </w:pPr>
            <w:r w:rsidRPr="00C35EA7">
              <w:rPr>
                <w:szCs w:val="18"/>
              </w:rPr>
              <w:t>site</w:t>
            </w:r>
          </w:p>
        </w:tc>
        <w:tc>
          <w:tcPr>
            <w:tcW w:w="1176" w:type="dxa"/>
          </w:tcPr>
          <w:p w14:paraId="7E6227C9" w14:textId="77777777" w:rsidR="00BB4B83" w:rsidRPr="00C35EA7" w:rsidRDefault="00BB4B83" w:rsidP="00C35EA7">
            <w:pPr>
              <w:jc w:val="center"/>
              <w:rPr>
                <w:szCs w:val="18"/>
              </w:rPr>
            </w:pPr>
            <w:r w:rsidRPr="00C35EA7">
              <w:rPr>
                <w:szCs w:val="18"/>
              </w:rPr>
              <w:t>structure</w:t>
            </w:r>
          </w:p>
        </w:tc>
        <w:tc>
          <w:tcPr>
            <w:tcW w:w="1070" w:type="dxa"/>
          </w:tcPr>
          <w:p w14:paraId="169D3E29" w14:textId="77777777" w:rsidR="00BB4B83" w:rsidRPr="00C35EA7" w:rsidRDefault="00BB4B83" w:rsidP="00C35EA7">
            <w:pPr>
              <w:jc w:val="center"/>
              <w:rPr>
                <w:szCs w:val="18"/>
              </w:rPr>
            </w:pPr>
            <w:r w:rsidRPr="00C35EA7">
              <w:rPr>
                <w:szCs w:val="18"/>
              </w:rPr>
              <w:t>numero</w:t>
            </w:r>
          </w:p>
        </w:tc>
        <w:tc>
          <w:tcPr>
            <w:tcW w:w="1510" w:type="dxa"/>
          </w:tcPr>
          <w:p w14:paraId="2966735A" w14:textId="77777777" w:rsidR="00BB4B83" w:rsidRPr="00C35EA7" w:rsidRDefault="00BB4B83" w:rsidP="00C35EA7">
            <w:pPr>
              <w:jc w:val="center"/>
              <w:rPr>
                <w:szCs w:val="18"/>
              </w:rPr>
            </w:pPr>
            <w:r w:rsidRPr="00C35EA7">
              <w:rPr>
                <w:szCs w:val="18"/>
              </w:rPr>
              <w:t>objet</w:t>
            </w:r>
          </w:p>
        </w:tc>
        <w:tc>
          <w:tcPr>
            <w:tcW w:w="2042" w:type="dxa"/>
          </w:tcPr>
          <w:p w14:paraId="5A640FF9" w14:textId="77777777" w:rsidR="00BB4B83" w:rsidRPr="00C35EA7" w:rsidRDefault="00BB4B83" w:rsidP="00C35EA7">
            <w:pPr>
              <w:jc w:val="center"/>
              <w:rPr>
                <w:szCs w:val="18"/>
              </w:rPr>
            </w:pPr>
            <w:r w:rsidRPr="00C35EA7">
              <w:rPr>
                <w:szCs w:val="18"/>
              </w:rPr>
              <w:t>description</w:t>
            </w:r>
          </w:p>
        </w:tc>
        <w:tc>
          <w:tcPr>
            <w:tcW w:w="1723" w:type="dxa"/>
          </w:tcPr>
          <w:p w14:paraId="4BC599D9" w14:textId="77777777" w:rsidR="00BB4B83" w:rsidRPr="00C35EA7" w:rsidRDefault="00BB4B83" w:rsidP="00C35EA7">
            <w:pPr>
              <w:jc w:val="center"/>
              <w:rPr>
                <w:szCs w:val="18"/>
              </w:rPr>
            </w:pPr>
            <w:r w:rsidRPr="00C35EA7">
              <w:rPr>
                <w:szCs w:val="18"/>
              </w:rPr>
              <w:t>BIB</w:t>
            </w:r>
          </w:p>
        </w:tc>
      </w:tr>
      <w:tr w:rsidR="005D10B6" w:rsidRPr="00C04709" w14:paraId="1D2BC96E" w14:textId="77777777" w:rsidTr="00C35EA7">
        <w:trPr>
          <w:jc w:val="center"/>
        </w:trPr>
        <w:tc>
          <w:tcPr>
            <w:tcW w:w="1516" w:type="dxa"/>
          </w:tcPr>
          <w:p w14:paraId="402B2293" w14:textId="77777777" w:rsidR="00BB4B83" w:rsidRPr="00C35EA7" w:rsidRDefault="00BB4B83" w:rsidP="00DE360B">
            <w:pPr>
              <w:rPr>
                <w:szCs w:val="18"/>
              </w:rPr>
            </w:pPr>
            <w:r w:rsidRPr="00C35EA7">
              <w:rPr>
                <w:szCs w:val="18"/>
              </w:rPr>
              <w:t>Moulin (Le)</w:t>
            </w:r>
          </w:p>
        </w:tc>
        <w:tc>
          <w:tcPr>
            <w:tcW w:w="1176" w:type="dxa"/>
          </w:tcPr>
          <w:p w14:paraId="51DA44D5" w14:textId="77777777" w:rsidR="00BB4B83" w:rsidRPr="00C35EA7" w:rsidRDefault="00BB4B83" w:rsidP="00DE360B">
            <w:pPr>
              <w:rPr>
                <w:szCs w:val="18"/>
              </w:rPr>
            </w:pPr>
            <w:r>
              <w:t>t_49</w:t>
            </w:r>
          </w:p>
        </w:tc>
        <w:tc>
          <w:tcPr>
            <w:tcW w:w="1070" w:type="dxa"/>
          </w:tcPr>
          <w:p w14:paraId="3D8F7AA4" w14:textId="77777777" w:rsidR="00BB4B83" w:rsidRPr="00C35EA7" w:rsidRDefault="00BB4B83" w:rsidP="00DE360B">
            <w:pPr>
              <w:rPr>
                <w:szCs w:val="18"/>
              </w:rPr>
            </w:pPr>
          </w:p>
        </w:tc>
        <w:tc>
          <w:tcPr>
            <w:tcW w:w="1510" w:type="dxa"/>
          </w:tcPr>
          <w:p w14:paraId="4460C88F" w14:textId="77777777" w:rsidR="00BB4B83" w:rsidRPr="00872651" w:rsidRDefault="00BB4B83" w:rsidP="00DE360B">
            <w:r>
              <w:t>A</w:t>
            </w:r>
          </w:p>
        </w:tc>
        <w:tc>
          <w:tcPr>
            <w:tcW w:w="2042" w:type="dxa"/>
          </w:tcPr>
          <w:p w14:paraId="4FFAEDC4" w14:textId="77777777" w:rsidR="00BB4B83" w:rsidRPr="00C35EA7" w:rsidRDefault="00BB4B83" w:rsidP="00DE360B">
            <w:pPr>
              <w:rPr>
                <w:szCs w:val="18"/>
              </w:rPr>
            </w:pPr>
            <w:r w:rsidRPr="00C35EA7">
              <w:rPr>
                <w:szCs w:val="18"/>
              </w:rPr>
              <w:t>défunt</w:t>
            </w:r>
          </w:p>
        </w:tc>
        <w:tc>
          <w:tcPr>
            <w:tcW w:w="1723" w:type="dxa"/>
          </w:tcPr>
          <w:p w14:paraId="68804D8B" w14:textId="77777777" w:rsidR="00BB4B83" w:rsidRPr="00C35EA7" w:rsidRDefault="00BB4B83" w:rsidP="00DE360B">
            <w:pPr>
              <w:rPr>
                <w:szCs w:val="18"/>
              </w:rPr>
            </w:pPr>
            <w:r>
              <w:t>L. Bourdajaud</w:t>
            </w:r>
          </w:p>
        </w:tc>
      </w:tr>
      <w:tr w:rsidR="005D10B6" w:rsidRPr="00C04709" w14:paraId="1456D96B" w14:textId="77777777" w:rsidTr="00C35EA7">
        <w:trPr>
          <w:jc w:val="center"/>
        </w:trPr>
        <w:tc>
          <w:tcPr>
            <w:tcW w:w="1516" w:type="dxa"/>
          </w:tcPr>
          <w:p w14:paraId="33DB4512" w14:textId="77777777" w:rsidR="00BB4B83" w:rsidRPr="00C35EA7" w:rsidRDefault="00BB4B83" w:rsidP="00DE360B">
            <w:pPr>
              <w:rPr>
                <w:szCs w:val="18"/>
              </w:rPr>
            </w:pPr>
            <w:r w:rsidRPr="00C35EA7">
              <w:rPr>
                <w:szCs w:val="18"/>
              </w:rPr>
              <w:t>Moulin (Le)</w:t>
            </w:r>
          </w:p>
        </w:tc>
        <w:tc>
          <w:tcPr>
            <w:tcW w:w="1176" w:type="dxa"/>
          </w:tcPr>
          <w:p w14:paraId="7DF5A1A5" w14:textId="77777777" w:rsidR="00BB4B83" w:rsidRPr="00C35EA7" w:rsidRDefault="00BB4B83" w:rsidP="00DE360B">
            <w:pPr>
              <w:rPr>
                <w:szCs w:val="18"/>
              </w:rPr>
            </w:pPr>
            <w:r>
              <w:t>t_49</w:t>
            </w:r>
          </w:p>
        </w:tc>
        <w:tc>
          <w:tcPr>
            <w:tcW w:w="1070" w:type="dxa"/>
          </w:tcPr>
          <w:p w14:paraId="53473C8A" w14:textId="77777777" w:rsidR="00BB4B83" w:rsidRPr="00C35EA7" w:rsidRDefault="00BB4B83" w:rsidP="00DE360B">
            <w:pPr>
              <w:rPr>
                <w:szCs w:val="18"/>
              </w:rPr>
            </w:pPr>
            <w:r w:rsidRPr="00C35EA7">
              <w:rPr>
                <w:szCs w:val="18"/>
              </w:rPr>
              <w:t>15170</w:t>
            </w:r>
          </w:p>
        </w:tc>
        <w:tc>
          <w:tcPr>
            <w:tcW w:w="1510" w:type="dxa"/>
          </w:tcPr>
          <w:p w14:paraId="6EEA4EE0" w14:textId="77777777" w:rsidR="00BB4B83" w:rsidRDefault="00BB4B83" w:rsidP="00DE360B">
            <w:r>
              <w:t>AA-3111-m</w:t>
            </w:r>
          </w:p>
        </w:tc>
        <w:tc>
          <w:tcPr>
            <w:tcW w:w="2042" w:type="dxa"/>
          </w:tcPr>
          <w:p w14:paraId="2DE0D1ED" w14:textId="77777777" w:rsidR="00BB4B83" w:rsidRPr="00C35EA7" w:rsidRDefault="00BB4B83" w:rsidP="00DE360B">
            <w:pPr>
              <w:rPr>
                <w:szCs w:val="18"/>
              </w:rPr>
            </w:pPr>
            <w:r w:rsidRPr="00C35EA7">
              <w:rPr>
                <w:szCs w:val="18"/>
              </w:rPr>
              <w:t>épingle en bronze</w:t>
            </w:r>
          </w:p>
        </w:tc>
        <w:tc>
          <w:tcPr>
            <w:tcW w:w="1723" w:type="dxa"/>
          </w:tcPr>
          <w:p w14:paraId="24E22FF7" w14:textId="77777777" w:rsidR="00BB4B83" w:rsidRDefault="00BB4B83" w:rsidP="00DE360B">
            <w:r>
              <w:t>1833</w:t>
            </w:r>
          </w:p>
        </w:tc>
      </w:tr>
    </w:tbl>
    <w:p w14:paraId="62DFAAAC" w14:textId="77777777" w:rsidR="00BB4B83" w:rsidRDefault="00BB4B83" w:rsidP="00DE360B"/>
    <w:p w14:paraId="39A3694B" w14:textId="77777777" w:rsidR="00F04507" w:rsidRDefault="00F04507" w:rsidP="00DE360B">
      <w:pPr>
        <w:pStyle w:val="Heading3"/>
      </w:pPr>
      <w:r>
        <w:lastRenderedPageBreak/>
        <w:t>t_50</w:t>
      </w:r>
    </w:p>
    <w:p w14:paraId="4D0B2FCC" w14:textId="77777777" w:rsidR="00F04507" w:rsidRDefault="00F04507" w:rsidP="00DE360B"/>
    <w:tbl>
      <w:tblPr>
        <w:tblW w:w="839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1403"/>
        <w:gridCol w:w="1723"/>
      </w:tblGrid>
      <w:tr w:rsidR="005D10B6" w:rsidRPr="00C04709" w14:paraId="1E5C1DE6" w14:textId="77777777" w:rsidTr="00C35EA7">
        <w:trPr>
          <w:jc w:val="center"/>
        </w:trPr>
        <w:tc>
          <w:tcPr>
            <w:tcW w:w="1516" w:type="dxa"/>
          </w:tcPr>
          <w:p w14:paraId="41357EE0" w14:textId="77777777" w:rsidR="00F04507" w:rsidRPr="00C35EA7" w:rsidRDefault="00F04507" w:rsidP="00DE360B">
            <w:pPr>
              <w:rPr>
                <w:rFonts w:ascii="Courier New" w:hAnsi="Courier New" w:cs="Courier New"/>
                <w:sz w:val="20"/>
                <w:szCs w:val="18"/>
              </w:rPr>
            </w:pPr>
            <w:r w:rsidRPr="00C35EA7">
              <w:rPr>
                <w:rFonts w:ascii="Courier New" w:hAnsi="Courier New" w:cs="Courier New"/>
                <w:sz w:val="20"/>
                <w:szCs w:val="18"/>
                <w:lang w:val="en-GB"/>
              </w:rPr>
              <w:br w:type="page"/>
            </w:r>
            <w:r w:rsidR="00C458EA" w:rsidRPr="00C35EA7">
              <w:rPr>
                <w:rFonts w:ascii="Courier New" w:hAnsi="Courier New" w:cs="Courier New"/>
                <w:sz w:val="20"/>
                <w:szCs w:val="18"/>
              </w:rPr>
              <w:t>OBJ_</w:t>
            </w:r>
          </w:p>
        </w:tc>
        <w:tc>
          <w:tcPr>
            <w:tcW w:w="1176" w:type="dxa"/>
          </w:tcPr>
          <w:p w14:paraId="3C512214" w14:textId="77777777" w:rsidR="00F04507" w:rsidRPr="00C35EA7" w:rsidRDefault="00F04507" w:rsidP="00DE360B">
            <w:pPr>
              <w:rPr>
                <w:rFonts w:ascii="Courier New" w:hAnsi="Courier New" w:cs="Courier New"/>
                <w:sz w:val="20"/>
                <w:szCs w:val="18"/>
              </w:rPr>
            </w:pPr>
          </w:p>
        </w:tc>
        <w:tc>
          <w:tcPr>
            <w:tcW w:w="1070" w:type="dxa"/>
          </w:tcPr>
          <w:p w14:paraId="0F9536C8" w14:textId="77777777" w:rsidR="00F04507" w:rsidRPr="00C35EA7" w:rsidRDefault="00F04507" w:rsidP="00DE360B">
            <w:pPr>
              <w:rPr>
                <w:rFonts w:ascii="Courier New" w:hAnsi="Courier New" w:cs="Courier New"/>
                <w:sz w:val="20"/>
                <w:szCs w:val="18"/>
              </w:rPr>
            </w:pPr>
          </w:p>
        </w:tc>
        <w:tc>
          <w:tcPr>
            <w:tcW w:w="1510" w:type="dxa"/>
          </w:tcPr>
          <w:p w14:paraId="6A633E24" w14:textId="77777777" w:rsidR="00F04507" w:rsidRPr="00C35EA7" w:rsidRDefault="00F04507" w:rsidP="00DE360B">
            <w:pPr>
              <w:rPr>
                <w:rFonts w:ascii="Courier New" w:hAnsi="Courier New" w:cs="Courier New"/>
                <w:sz w:val="20"/>
                <w:szCs w:val="18"/>
              </w:rPr>
            </w:pPr>
          </w:p>
        </w:tc>
        <w:tc>
          <w:tcPr>
            <w:tcW w:w="1403" w:type="dxa"/>
          </w:tcPr>
          <w:p w14:paraId="7C53E0B6" w14:textId="77777777" w:rsidR="00F04507" w:rsidRPr="00C35EA7" w:rsidRDefault="00F04507" w:rsidP="00DE360B">
            <w:pPr>
              <w:rPr>
                <w:rFonts w:ascii="Courier New" w:hAnsi="Courier New" w:cs="Courier New"/>
                <w:sz w:val="20"/>
                <w:szCs w:val="18"/>
              </w:rPr>
            </w:pPr>
          </w:p>
        </w:tc>
        <w:tc>
          <w:tcPr>
            <w:tcW w:w="1723" w:type="dxa"/>
          </w:tcPr>
          <w:p w14:paraId="38E0AD10" w14:textId="77777777" w:rsidR="00F04507" w:rsidRPr="00C35EA7" w:rsidRDefault="00F04507" w:rsidP="00DE360B">
            <w:pPr>
              <w:rPr>
                <w:rFonts w:ascii="Courier New" w:hAnsi="Courier New" w:cs="Courier New"/>
                <w:sz w:val="20"/>
                <w:szCs w:val="18"/>
              </w:rPr>
            </w:pPr>
          </w:p>
        </w:tc>
      </w:tr>
      <w:tr w:rsidR="005D10B6" w:rsidRPr="00C04709" w14:paraId="50C20F05" w14:textId="77777777" w:rsidTr="00C35EA7">
        <w:trPr>
          <w:jc w:val="center"/>
        </w:trPr>
        <w:tc>
          <w:tcPr>
            <w:tcW w:w="1516" w:type="dxa"/>
          </w:tcPr>
          <w:p w14:paraId="4EF3C749" w14:textId="77777777" w:rsidR="00F04507" w:rsidRPr="00C35EA7" w:rsidRDefault="00F04507" w:rsidP="00C35EA7">
            <w:pPr>
              <w:jc w:val="center"/>
              <w:rPr>
                <w:szCs w:val="18"/>
              </w:rPr>
            </w:pPr>
            <w:r w:rsidRPr="00C35EA7">
              <w:rPr>
                <w:szCs w:val="18"/>
              </w:rPr>
              <w:t>site</w:t>
            </w:r>
          </w:p>
        </w:tc>
        <w:tc>
          <w:tcPr>
            <w:tcW w:w="1176" w:type="dxa"/>
          </w:tcPr>
          <w:p w14:paraId="79312757" w14:textId="77777777" w:rsidR="00F04507" w:rsidRPr="00C35EA7" w:rsidRDefault="00F04507" w:rsidP="00C35EA7">
            <w:pPr>
              <w:jc w:val="center"/>
              <w:rPr>
                <w:szCs w:val="18"/>
              </w:rPr>
            </w:pPr>
            <w:r w:rsidRPr="00C35EA7">
              <w:rPr>
                <w:szCs w:val="18"/>
              </w:rPr>
              <w:t>structure</w:t>
            </w:r>
          </w:p>
        </w:tc>
        <w:tc>
          <w:tcPr>
            <w:tcW w:w="1070" w:type="dxa"/>
          </w:tcPr>
          <w:p w14:paraId="6DBF1D0E" w14:textId="77777777" w:rsidR="00F04507" w:rsidRPr="00C35EA7" w:rsidRDefault="00F04507" w:rsidP="00C35EA7">
            <w:pPr>
              <w:jc w:val="center"/>
              <w:rPr>
                <w:szCs w:val="18"/>
              </w:rPr>
            </w:pPr>
            <w:r w:rsidRPr="00C35EA7">
              <w:rPr>
                <w:szCs w:val="18"/>
              </w:rPr>
              <w:t>numero</w:t>
            </w:r>
          </w:p>
        </w:tc>
        <w:tc>
          <w:tcPr>
            <w:tcW w:w="1510" w:type="dxa"/>
          </w:tcPr>
          <w:p w14:paraId="57CA8404" w14:textId="77777777" w:rsidR="00F04507" w:rsidRPr="00C35EA7" w:rsidRDefault="00F04507" w:rsidP="00C35EA7">
            <w:pPr>
              <w:jc w:val="center"/>
              <w:rPr>
                <w:szCs w:val="18"/>
              </w:rPr>
            </w:pPr>
            <w:r w:rsidRPr="00C35EA7">
              <w:rPr>
                <w:szCs w:val="18"/>
              </w:rPr>
              <w:t>objet</w:t>
            </w:r>
          </w:p>
        </w:tc>
        <w:tc>
          <w:tcPr>
            <w:tcW w:w="1403" w:type="dxa"/>
          </w:tcPr>
          <w:p w14:paraId="0F3776E1" w14:textId="77777777" w:rsidR="00F04507" w:rsidRPr="00C35EA7" w:rsidRDefault="00F04507" w:rsidP="00C35EA7">
            <w:pPr>
              <w:jc w:val="center"/>
              <w:rPr>
                <w:szCs w:val="18"/>
              </w:rPr>
            </w:pPr>
            <w:r w:rsidRPr="00C35EA7">
              <w:rPr>
                <w:szCs w:val="18"/>
              </w:rPr>
              <w:t>description</w:t>
            </w:r>
          </w:p>
        </w:tc>
        <w:tc>
          <w:tcPr>
            <w:tcW w:w="1723" w:type="dxa"/>
          </w:tcPr>
          <w:p w14:paraId="5DD85F04" w14:textId="77777777" w:rsidR="00F04507" w:rsidRPr="00C35EA7" w:rsidRDefault="00F04507" w:rsidP="00C35EA7">
            <w:pPr>
              <w:jc w:val="center"/>
              <w:rPr>
                <w:szCs w:val="18"/>
              </w:rPr>
            </w:pPr>
            <w:r w:rsidRPr="00C35EA7">
              <w:rPr>
                <w:szCs w:val="18"/>
              </w:rPr>
              <w:t>BIB</w:t>
            </w:r>
          </w:p>
        </w:tc>
      </w:tr>
      <w:tr w:rsidR="005D10B6" w:rsidRPr="00C04709" w14:paraId="3F8F6F2F" w14:textId="77777777" w:rsidTr="00C35EA7">
        <w:trPr>
          <w:jc w:val="center"/>
        </w:trPr>
        <w:tc>
          <w:tcPr>
            <w:tcW w:w="1516" w:type="dxa"/>
          </w:tcPr>
          <w:p w14:paraId="3FC7023E" w14:textId="77777777" w:rsidR="00F04507" w:rsidRPr="00C35EA7" w:rsidRDefault="00F04507" w:rsidP="00DE360B">
            <w:pPr>
              <w:rPr>
                <w:szCs w:val="18"/>
              </w:rPr>
            </w:pPr>
            <w:r w:rsidRPr="00C35EA7">
              <w:rPr>
                <w:szCs w:val="18"/>
              </w:rPr>
              <w:t>Moulin (Le)</w:t>
            </w:r>
          </w:p>
        </w:tc>
        <w:tc>
          <w:tcPr>
            <w:tcW w:w="1176" w:type="dxa"/>
          </w:tcPr>
          <w:p w14:paraId="50ADCCAE" w14:textId="77777777" w:rsidR="00F04507" w:rsidRPr="00C35EA7" w:rsidRDefault="00F04507" w:rsidP="00DE360B">
            <w:pPr>
              <w:rPr>
                <w:szCs w:val="18"/>
              </w:rPr>
            </w:pPr>
            <w:r>
              <w:t>t_50</w:t>
            </w:r>
          </w:p>
        </w:tc>
        <w:tc>
          <w:tcPr>
            <w:tcW w:w="1070" w:type="dxa"/>
          </w:tcPr>
          <w:p w14:paraId="369205FB" w14:textId="77777777" w:rsidR="00F04507" w:rsidRPr="00C35EA7" w:rsidRDefault="00F04507" w:rsidP="00DE360B">
            <w:pPr>
              <w:rPr>
                <w:szCs w:val="18"/>
              </w:rPr>
            </w:pPr>
          </w:p>
        </w:tc>
        <w:tc>
          <w:tcPr>
            <w:tcW w:w="1510" w:type="dxa"/>
          </w:tcPr>
          <w:p w14:paraId="1AFC2EB3" w14:textId="77777777" w:rsidR="00F04507" w:rsidRPr="00872651" w:rsidRDefault="00F04507" w:rsidP="00DE360B">
            <w:r>
              <w:t>J/A</w:t>
            </w:r>
          </w:p>
        </w:tc>
        <w:tc>
          <w:tcPr>
            <w:tcW w:w="1403" w:type="dxa"/>
          </w:tcPr>
          <w:p w14:paraId="57984B90" w14:textId="77777777" w:rsidR="00F04507" w:rsidRPr="00C35EA7" w:rsidRDefault="00F04507" w:rsidP="00DE360B">
            <w:pPr>
              <w:rPr>
                <w:szCs w:val="18"/>
              </w:rPr>
            </w:pPr>
            <w:r w:rsidRPr="00C35EA7">
              <w:rPr>
                <w:szCs w:val="18"/>
              </w:rPr>
              <w:t>défunt</w:t>
            </w:r>
          </w:p>
        </w:tc>
        <w:tc>
          <w:tcPr>
            <w:tcW w:w="1723" w:type="dxa"/>
          </w:tcPr>
          <w:p w14:paraId="0897B88B" w14:textId="77777777" w:rsidR="00F04507" w:rsidRPr="00C35EA7" w:rsidRDefault="00F04507" w:rsidP="00DE360B">
            <w:pPr>
              <w:rPr>
                <w:szCs w:val="18"/>
              </w:rPr>
            </w:pPr>
            <w:r>
              <w:t>L. Bourdajaud</w:t>
            </w:r>
          </w:p>
        </w:tc>
      </w:tr>
      <w:tr w:rsidR="005D10B6" w:rsidRPr="00C04709" w14:paraId="089AB663" w14:textId="77777777" w:rsidTr="00C35EA7">
        <w:trPr>
          <w:jc w:val="center"/>
        </w:trPr>
        <w:tc>
          <w:tcPr>
            <w:tcW w:w="1516" w:type="dxa"/>
          </w:tcPr>
          <w:p w14:paraId="7CA92ADF" w14:textId="77777777" w:rsidR="00F04507" w:rsidRPr="00C35EA7" w:rsidRDefault="00F04507" w:rsidP="00DE360B">
            <w:pPr>
              <w:rPr>
                <w:szCs w:val="18"/>
              </w:rPr>
            </w:pPr>
            <w:r w:rsidRPr="00C35EA7">
              <w:rPr>
                <w:szCs w:val="18"/>
              </w:rPr>
              <w:t>Moulin (Le)</w:t>
            </w:r>
          </w:p>
        </w:tc>
        <w:tc>
          <w:tcPr>
            <w:tcW w:w="1176" w:type="dxa"/>
          </w:tcPr>
          <w:p w14:paraId="00DEB430" w14:textId="77777777" w:rsidR="00F04507" w:rsidRPr="00C35EA7" w:rsidRDefault="00F04507" w:rsidP="00DE360B">
            <w:pPr>
              <w:rPr>
                <w:szCs w:val="18"/>
              </w:rPr>
            </w:pPr>
            <w:r>
              <w:t>t_50</w:t>
            </w:r>
          </w:p>
        </w:tc>
        <w:tc>
          <w:tcPr>
            <w:tcW w:w="1070" w:type="dxa"/>
          </w:tcPr>
          <w:p w14:paraId="7AB33C9F" w14:textId="77777777" w:rsidR="00F04507" w:rsidRPr="00C35EA7" w:rsidRDefault="00F04507" w:rsidP="00DE360B">
            <w:pPr>
              <w:rPr>
                <w:szCs w:val="18"/>
              </w:rPr>
            </w:pPr>
            <w:r w:rsidRPr="00C35EA7">
              <w:rPr>
                <w:szCs w:val="18"/>
              </w:rPr>
              <w:t>10274</w:t>
            </w:r>
          </w:p>
        </w:tc>
        <w:tc>
          <w:tcPr>
            <w:tcW w:w="1510" w:type="dxa"/>
          </w:tcPr>
          <w:p w14:paraId="49299FE4" w14:textId="77777777" w:rsidR="00F04507" w:rsidRDefault="00F04507" w:rsidP="00DE360B">
            <w:r w:rsidRPr="00F04507">
              <w:t>CC-2155</w:t>
            </w:r>
            <w:r>
              <w:t>-m</w:t>
            </w:r>
          </w:p>
        </w:tc>
        <w:tc>
          <w:tcPr>
            <w:tcW w:w="1403" w:type="dxa"/>
          </w:tcPr>
          <w:p w14:paraId="5CE7C412" w14:textId="77777777" w:rsidR="00F04507" w:rsidRPr="00C35EA7" w:rsidRDefault="00F04507" w:rsidP="00DE360B">
            <w:pPr>
              <w:rPr>
                <w:szCs w:val="18"/>
              </w:rPr>
            </w:pPr>
            <w:r w:rsidRPr="00C35EA7">
              <w:rPr>
                <w:szCs w:val="18"/>
              </w:rPr>
              <w:t>fusaïole</w:t>
            </w:r>
          </w:p>
        </w:tc>
        <w:tc>
          <w:tcPr>
            <w:tcW w:w="1723" w:type="dxa"/>
          </w:tcPr>
          <w:p w14:paraId="4259C300" w14:textId="77777777" w:rsidR="00F04507" w:rsidRDefault="00F04507" w:rsidP="00DE360B">
            <w:r>
              <w:t>1833</w:t>
            </w:r>
          </w:p>
        </w:tc>
      </w:tr>
    </w:tbl>
    <w:p w14:paraId="3253B035" w14:textId="77777777" w:rsidR="00F04507" w:rsidRPr="00F04507" w:rsidRDefault="00F04507" w:rsidP="00DE360B"/>
    <w:p w14:paraId="4F9BBC97" w14:textId="77777777" w:rsidR="00854B55" w:rsidRDefault="0065512D" w:rsidP="00DE360B">
      <w:pPr>
        <w:pStyle w:val="Heading3"/>
      </w:pPr>
      <w:r>
        <w:t>t_52</w:t>
      </w:r>
    </w:p>
    <w:p w14:paraId="249ED6CE" w14:textId="77777777" w:rsidR="0065512D" w:rsidRDefault="0065512D" w:rsidP="00DE360B"/>
    <w:tbl>
      <w:tblPr>
        <w:tblW w:w="90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042"/>
        <w:gridCol w:w="1723"/>
      </w:tblGrid>
      <w:tr w:rsidR="005D10B6" w:rsidRPr="00C04709" w14:paraId="1BFE7669" w14:textId="77777777" w:rsidTr="00C35EA7">
        <w:trPr>
          <w:jc w:val="center"/>
        </w:trPr>
        <w:tc>
          <w:tcPr>
            <w:tcW w:w="1516" w:type="dxa"/>
          </w:tcPr>
          <w:p w14:paraId="7CA37087" w14:textId="77777777" w:rsidR="0065512D" w:rsidRPr="00C35EA7" w:rsidRDefault="0065512D" w:rsidP="00DE360B">
            <w:pPr>
              <w:rPr>
                <w:rFonts w:ascii="Courier New" w:hAnsi="Courier New" w:cs="Courier New"/>
                <w:sz w:val="20"/>
                <w:szCs w:val="18"/>
              </w:rPr>
            </w:pPr>
            <w:r w:rsidRPr="00C35EA7">
              <w:rPr>
                <w:rFonts w:ascii="Courier New" w:hAnsi="Courier New" w:cs="Courier New"/>
                <w:sz w:val="20"/>
                <w:szCs w:val="18"/>
                <w:lang w:val="en-GB"/>
              </w:rPr>
              <w:br w:type="page"/>
            </w:r>
            <w:r w:rsidR="00C458EA" w:rsidRPr="00C35EA7">
              <w:rPr>
                <w:rFonts w:ascii="Courier New" w:hAnsi="Courier New" w:cs="Courier New"/>
                <w:sz w:val="20"/>
                <w:szCs w:val="18"/>
              </w:rPr>
              <w:t>OBJ_</w:t>
            </w:r>
          </w:p>
        </w:tc>
        <w:tc>
          <w:tcPr>
            <w:tcW w:w="1176" w:type="dxa"/>
          </w:tcPr>
          <w:p w14:paraId="2520E720" w14:textId="77777777" w:rsidR="0065512D" w:rsidRPr="00C35EA7" w:rsidRDefault="0065512D" w:rsidP="00DE360B">
            <w:pPr>
              <w:rPr>
                <w:rFonts w:ascii="Courier New" w:hAnsi="Courier New" w:cs="Courier New"/>
                <w:sz w:val="20"/>
                <w:szCs w:val="18"/>
              </w:rPr>
            </w:pPr>
          </w:p>
        </w:tc>
        <w:tc>
          <w:tcPr>
            <w:tcW w:w="1070" w:type="dxa"/>
          </w:tcPr>
          <w:p w14:paraId="7A4F88AB" w14:textId="77777777" w:rsidR="0065512D" w:rsidRPr="00C35EA7" w:rsidRDefault="0065512D" w:rsidP="00DE360B">
            <w:pPr>
              <w:rPr>
                <w:rFonts w:ascii="Courier New" w:hAnsi="Courier New" w:cs="Courier New"/>
                <w:sz w:val="20"/>
                <w:szCs w:val="18"/>
              </w:rPr>
            </w:pPr>
          </w:p>
        </w:tc>
        <w:tc>
          <w:tcPr>
            <w:tcW w:w="1510" w:type="dxa"/>
          </w:tcPr>
          <w:p w14:paraId="583B045A" w14:textId="77777777" w:rsidR="0065512D" w:rsidRPr="00C35EA7" w:rsidRDefault="0065512D" w:rsidP="00DE360B">
            <w:pPr>
              <w:rPr>
                <w:rFonts w:ascii="Courier New" w:hAnsi="Courier New" w:cs="Courier New"/>
                <w:sz w:val="20"/>
                <w:szCs w:val="18"/>
              </w:rPr>
            </w:pPr>
          </w:p>
        </w:tc>
        <w:tc>
          <w:tcPr>
            <w:tcW w:w="2042" w:type="dxa"/>
          </w:tcPr>
          <w:p w14:paraId="6B22D0D3" w14:textId="77777777" w:rsidR="0065512D" w:rsidRPr="00C35EA7" w:rsidRDefault="0065512D" w:rsidP="00DE360B">
            <w:pPr>
              <w:rPr>
                <w:rFonts w:ascii="Courier New" w:hAnsi="Courier New" w:cs="Courier New"/>
                <w:sz w:val="20"/>
                <w:szCs w:val="18"/>
              </w:rPr>
            </w:pPr>
          </w:p>
        </w:tc>
        <w:tc>
          <w:tcPr>
            <w:tcW w:w="1723" w:type="dxa"/>
          </w:tcPr>
          <w:p w14:paraId="31B23094" w14:textId="77777777" w:rsidR="0065512D" w:rsidRPr="00C35EA7" w:rsidRDefault="0065512D" w:rsidP="00DE360B">
            <w:pPr>
              <w:rPr>
                <w:rFonts w:ascii="Courier New" w:hAnsi="Courier New" w:cs="Courier New"/>
                <w:sz w:val="20"/>
                <w:szCs w:val="18"/>
              </w:rPr>
            </w:pPr>
          </w:p>
        </w:tc>
      </w:tr>
      <w:tr w:rsidR="005D10B6" w:rsidRPr="00C04709" w14:paraId="1C3E035B" w14:textId="77777777" w:rsidTr="00C35EA7">
        <w:trPr>
          <w:jc w:val="center"/>
        </w:trPr>
        <w:tc>
          <w:tcPr>
            <w:tcW w:w="1516" w:type="dxa"/>
          </w:tcPr>
          <w:p w14:paraId="0C11490E" w14:textId="77777777" w:rsidR="0065512D" w:rsidRPr="00C35EA7" w:rsidRDefault="0065512D" w:rsidP="00C35EA7">
            <w:pPr>
              <w:jc w:val="center"/>
              <w:rPr>
                <w:szCs w:val="18"/>
              </w:rPr>
            </w:pPr>
            <w:r w:rsidRPr="00C35EA7">
              <w:rPr>
                <w:szCs w:val="18"/>
              </w:rPr>
              <w:t>site</w:t>
            </w:r>
          </w:p>
        </w:tc>
        <w:tc>
          <w:tcPr>
            <w:tcW w:w="1176" w:type="dxa"/>
          </w:tcPr>
          <w:p w14:paraId="0E2C4653" w14:textId="77777777" w:rsidR="0065512D" w:rsidRPr="00C35EA7" w:rsidRDefault="0065512D" w:rsidP="00C35EA7">
            <w:pPr>
              <w:jc w:val="center"/>
              <w:rPr>
                <w:szCs w:val="18"/>
              </w:rPr>
            </w:pPr>
            <w:r w:rsidRPr="00C35EA7">
              <w:rPr>
                <w:szCs w:val="18"/>
              </w:rPr>
              <w:t>structure</w:t>
            </w:r>
          </w:p>
        </w:tc>
        <w:tc>
          <w:tcPr>
            <w:tcW w:w="1070" w:type="dxa"/>
          </w:tcPr>
          <w:p w14:paraId="5392A662" w14:textId="77777777" w:rsidR="0065512D" w:rsidRPr="00C35EA7" w:rsidRDefault="0065512D" w:rsidP="00C35EA7">
            <w:pPr>
              <w:jc w:val="center"/>
              <w:rPr>
                <w:szCs w:val="18"/>
              </w:rPr>
            </w:pPr>
            <w:r w:rsidRPr="00C35EA7">
              <w:rPr>
                <w:szCs w:val="18"/>
              </w:rPr>
              <w:t>numero</w:t>
            </w:r>
          </w:p>
        </w:tc>
        <w:tc>
          <w:tcPr>
            <w:tcW w:w="1510" w:type="dxa"/>
          </w:tcPr>
          <w:p w14:paraId="3C05DB56" w14:textId="77777777" w:rsidR="0065512D" w:rsidRPr="00C35EA7" w:rsidRDefault="0065512D" w:rsidP="00C35EA7">
            <w:pPr>
              <w:jc w:val="center"/>
              <w:rPr>
                <w:szCs w:val="18"/>
              </w:rPr>
            </w:pPr>
            <w:r w:rsidRPr="00C35EA7">
              <w:rPr>
                <w:szCs w:val="18"/>
              </w:rPr>
              <w:t>objet</w:t>
            </w:r>
          </w:p>
        </w:tc>
        <w:tc>
          <w:tcPr>
            <w:tcW w:w="2042" w:type="dxa"/>
          </w:tcPr>
          <w:p w14:paraId="47BC54FF" w14:textId="77777777" w:rsidR="0065512D" w:rsidRPr="00C35EA7" w:rsidRDefault="0065512D" w:rsidP="00C35EA7">
            <w:pPr>
              <w:jc w:val="center"/>
              <w:rPr>
                <w:szCs w:val="18"/>
              </w:rPr>
            </w:pPr>
            <w:r w:rsidRPr="00C35EA7">
              <w:rPr>
                <w:szCs w:val="18"/>
              </w:rPr>
              <w:t>description</w:t>
            </w:r>
          </w:p>
        </w:tc>
        <w:tc>
          <w:tcPr>
            <w:tcW w:w="1723" w:type="dxa"/>
          </w:tcPr>
          <w:p w14:paraId="1F15A3EA" w14:textId="77777777" w:rsidR="0065512D" w:rsidRPr="00C35EA7" w:rsidRDefault="0065512D" w:rsidP="00C35EA7">
            <w:pPr>
              <w:jc w:val="center"/>
              <w:rPr>
                <w:szCs w:val="18"/>
              </w:rPr>
            </w:pPr>
            <w:r w:rsidRPr="00C35EA7">
              <w:rPr>
                <w:szCs w:val="18"/>
              </w:rPr>
              <w:t>BIB</w:t>
            </w:r>
          </w:p>
        </w:tc>
      </w:tr>
      <w:tr w:rsidR="005D10B6" w:rsidRPr="00C04709" w14:paraId="2F0EFF81" w14:textId="77777777" w:rsidTr="00C35EA7">
        <w:trPr>
          <w:jc w:val="center"/>
        </w:trPr>
        <w:tc>
          <w:tcPr>
            <w:tcW w:w="1516" w:type="dxa"/>
          </w:tcPr>
          <w:p w14:paraId="12136825" w14:textId="77777777" w:rsidR="0065512D" w:rsidRPr="00C35EA7" w:rsidRDefault="0065512D" w:rsidP="00DE360B">
            <w:pPr>
              <w:rPr>
                <w:szCs w:val="18"/>
              </w:rPr>
            </w:pPr>
            <w:r w:rsidRPr="00C35EA7">
              <w:rPr>
                <w:szCs w:val="18"/>
              </w:rPr>
              <w:t>Moulin (Le)</w:t>
            </w:r>
          </w:p>
        </w:tc>
        <w:tc>
          <w:tcPr>
            <w:tcW w:w="1176" w:type="dxa"/>
          </w:tcPr>
          <w:p w14:paraId="0D8EFBC2" w14:textId="77777777" w:rsidR="0065512D" w:rsidRPr="00C35EA7" w:rsidRDefault="0065512D" w:rsidP="00DE360B">
            <w:pPr>
              <w:rPr>
                <w:szCs w:val="18"/>
              </w:rPr>
            </w:pPr>
            <w:r>
              <w:t>t_52</w:t>
            </w:r>
          </w:p>
        </w:tc>
        <w:tc>
          <w:tcPr>
            <w:tcW w:w="1070" w:type="dxa"/>
          </w:tcPr>
          <w:p w14:paraId="415CEA50" w14:textId="77777777" w:rsidR="0065512D" w:rsidRPr="00C35EA7" w:rsidRDefault="0065512D" w:rsidP="00DE360B">
            <w:pPr>
              <w:rPr>
                <w:szCs w:val="18"/>
              </w:rPr>
            </w:pPr>
          </w:p>
        </w:tc>
        <w:tc>
          <w:tcPr>
            <w:tcW w:w="1510" w:type="dxa"/>
          </w:tcPr>
          <w:p w14:paraId="2495D8AE" w14:textId="77777777" w:rsidR="0065512D" w:rsidRDefault="0065512D" w:rsidP="00DE360B"/>
        </w:tc>
        <w:tc>
          <w:tcPr>
            <w:tcW w:w="2042" w:type="dxa"/>
          </w:tcPr>
          <w:p w14:paraId="23A647FB" w14:textId="77777777" w:rsidR="0065512D" w:rsidRPr="00C35EA7" w:rsidRDefault="0065512D" w:rsidP="00DE360B">
            <w:pPr>
              <w:rPr>
                <w:szCs w:val="18"/>
              </w:rPr>
            </w:pPr>
            <w:r w:rsidRPr="00C35EA7">
              <w:rPr>
                <w:szCs w:val="18"/>
              </w:rPr>
              <w:t>défunt</w:t>
            </w:r>
          </w:p>
        </w:tc>
        <w:tc>
          <w:tcPr>
            <w:tcW w:w="1723" w:type="dxa"/>
          </w:tcPr>
          <w:p w14:paraId="3D242793" w14:textId="77777777" w:rsidR="0065512D" w:rsidRDefault="0065512D" w:rsidP="00DE360B">
            <w:r>
              <w:t>L. Bourdajaud</w:t>
            </w:r>
          </w:p>
        </w:tc>
      </w:tr>
      <w:tr w:rsidR="005D10B6" w:rsidRPr="00C04709" w14:paraId="549C4F5E" w14:textId="77777777" w:rsidTr="00C35EA7">
        <w:trPr>
          <w:jc w:val="center"/>
        </w:trPr>
        <w:tc>
          <w:tcPr>
            <w:tcW w:w="1516" w:type="dxa"/>
          </w:tcPr>
          <w:p w14:paraId="6D6CCE2E" w14:textId="77777777" w:rsidR="00F2729F" w:rsidRPr="00C35EA7" w:rsidRDefault="00F2729F" w:rsidP="00DE360B">
            <w:pPr>
              <w:rPr>
                <w:szCs w:val="18"/>
              </w:rPr>
            </w:pPr>
            <w:r w:rsidRPr="00C35EA7">
              <w:rPr>
                <w:szCs w:val="18"/>
              </w:rPr>
              <w:t>Moulin (Le)</w:t>
            </w:r>
          </w:p>
        </w:tc>
        <w:tc>
          <w:tcPr>
            <w:tcW w:w="1176" w:type="dxa"/>
          </w:tcPr>
          <w:p w14:paraId="022E9E25" w14:textId="77777777" w:rsidR="00F2729F" w:rsidRPr="00C35EA7" w:rsidRDefault="00F2729F" w:rsidP="00DE360B">
            <w:pPr>
              <w:rPr>
                <w:szCs w:val="18"/>
              </w:rPr>
            </w:pPr>
            <w:r>
              <w:t>t_52</w:t>
            </w:r>
          </w:p>
        </w:tc>
        <w:tc>
          <w:tcPr>
            <w:tcW w:w="1070" w:type="dxa"/>
          </w:tcPr>
          <w:p w14:paraId="5175A66A" w14:textId="77777777" w:rsidR="00F2729F" w:rsidRPr="00C35EA7" w:rsidRDefault="00F2729F" w:rsidP="00DE360B">
            <w:pPr>
              <w:rPr>
                <w:szCs w:val="18"/>
              </w:rPr>
            </w:pPr>
            <w:r w:rsidRPr="00C35EA7">
              <w:rPr>
                <w:szCs w:val="18"/>
              </w:rPr>
              <w:t>15177</w:t>
            </w:r>
          </w:p>
        </w:tc>
        <w:tc>
          <w:tcPr>
            <w:tcW w:w="1510" w:type="dxa"/>
          </w:tcPr>
          <w:p w14:paraId="297E1A76" w14:textId="77777777" w:rsidR="00F2729F" w:rsidRDefault="00F2729F" w:rsidP="00DE360B">
            <w:r w:rsidRPr="00F2729F">
              <w:t>CC-4111</w:t>
            </w:r>
            <w:r>
              <w:t>-m</w:t>
            </w:r>
          </w:p>
        </w:tc>
        <w:tc>
          <w:tcPr>
            <w:tcW w:w="2042" w:type="dxa"/>
          </w:tcPr>
          <w:p w14:paraId="65C9E533" w14:textId="77777777" w:rsidR="00F2729F" w:rsidRPr="00C35EA7" w:rsidRDefault="00F2729F" w:rsidP="00DE360B">
            <w:pPr>
              <w:rPr>
                <w:szCs w:val="18"/>
              </w:rPr>
            </w:pPr>
            <w:r w:rsidRPr="00C35EA7">
              <w:rPr>
                <w:szCs w:val="18"/>
              </w:rPr>
              <w:t>poinçon</w:t>
            </w:r>
          </w:p>
        </w:tc>
        <w:tc>
          <w:tcPr>
            <w:tcW w:w="1723" w:type="dxa"/>
          </w:tcPr>
          <w:p w14:paraId="0D6AC88C" w14:textId="77777777" w:rsidR="00F2729F" w:rsidRDefault="00F2729F" w:rsidP="00DE360B">
            <w:r>
              <w:t>1833</w:t>
            </w:r>
          </w:p>
        </w:tc>
      </w:tr>
      <w:tr w:rsidR="005D10B6" w:rsidRPr="00C04709" w14:paraId="35B5FA9D" w14:textId="77777777" w:rsidTr="00C35EA7">
        <w:trPr>
          <w:jc w:val="center"/>
        </w:trPr>
        <w:tc>
          <w:tcPr>
            <w:tcW w:w="1516" w:type="dxa"/>
          </w:tcPr>
          <w:p w14:paraId="0B9D9EF2" w14:textId="77777777" w:rsidR="00F2729F" w:rsidRPr="00C35EA7" w:rsidRDefault="00F2729F" w:rsidP="00DE360B">
            <w:pPr>
              <w:rPr>
                <w:szCs w:val="18"/>
              </w:rPr>
            </w:pPr>
            <w:r w:rsidRPr="00C35EA7">
              <w:rPr>
                <w:szCs w:val="18"/>
              </w:rPr>
              <w:t>Moulin (Le)</w:t>
            </w:r>
          </w:p>
        </w:tc>
        <w:tc>
          <w:tcPr>
            <w:tcW w:w="1176" w:type="dxa"/>
          </w:tcPr>
          <w:p w14:paraId="38E75C91" w14:textId="77777777" w:rsidR="00F2729F" w:rsidRPr="00C35EA7" w:rsidRDefault="00F2729F" w:rsidP="00DE360B">
            <w:pPr>
              <w:rPr>
                <w:szCs w:val="18"/>
              </w:rPr>
            </w:pPr>
            <w:r>
              <w:t>t_52</w:t>
            </w:r>
          </w:p>
        </w:tc>
        <w:tc>
          <w:tcPr>
            <w:tcW w:w="1070" w:type="dxa"/>
          </w:tcPr>
          <w:p w14:paraId="1ED6F86D" w14:textId="77777777" w:rsidR="00F2729F" w:rsidRPr="00C35EA7" w:rsidRDefault="00F2729F" w:rsidP="00DE360B">
            <w:pPr>
              <w:rPr>
                <w:szCs w:val="18"/>
              </w:rPr>
            </w:pPr>
            <w:r w:rsidRPr="00C35EA7">
              <w:rPr>
                <w:szCs w:val="18"/>
              </w:rPr>
              <w:t>15178</w:t>
            </w:r>
          </w:p>
        </w:tc>
        <w:tc>
          <w:tcPr>
            <w:tcW w:w="1510" w:type="dxa"/>
          </w:tcPr>
          <w:p w14:paraId="38052798" w14:textId="77777777" w:rsidR="00F2729F" w:rsidRDefault="00F2729F" w:rsidP="00DE360B">
            <w:r w:rsidRPr="00F2729F">
              <w:t>CC-4111</w:t>
            </w:r>
            <w:r>
              <w:t>-m</w:t>
            </w:r>
          </w:p>
        </w:tc>
        <w:tc>
          <w:tcPr>
            <w:tcW w:w="2042" w:type="dxa"/>
          </w:tcPr>
          <w:p w14:paraId="38CCBC53" w14:textId="77777777" w:rsidR="00F2729F" w:rsidRPr="00C35EA7" w:rsidRDefault="00F2729F" w:rsidP="00DE360B">
            <w:pPr>
              <w:rPr>
                <w:szCs w:val="18"/>
              </w:rPr>
            </w:pPr>
            <w:r w:rsidRPr="00C35EA7">
              <w:rPr>
                <w:szCs w:val="18"/>
              </w:rPr>
              <w:t>poinçon</w:t>
            </w:r>
          </w:p>
        </w:tc>
        <w:tc>
          <w:tcPr>
            <w:tcW w:w="1723" w:type="dxa"/>
          </w:tcPr>
          <w:p w14:paraId="21618848" w14:textId="77777777" w:rsidR="00F2729F" w:rsidRDefault="00F2729F" w:rsidP="00DE360B">
            <w:r>
              <w:t>1833</w:t>
            </w:r>
          </w:p>
        </w:tc>
      </w:tr>
      <w:tr w:rsidR="005D10B6" w:rsidRPr="00C04709" w14:paraId="2E248E0E" w14:textId="77777777" w:rsidTr="00C35EA7">
        <w:trPr>
          <w:jc w:val="center"/>
        </w:trPr>
        <w:tc>
          <w:tcPr>
            <w:tcW w:w="1516" w:type="dxa"/>
          </w:tcPr>
          <w:p w14:paraId="215C2550" w14:textId="77777777" w:rsidR="00F2729F" w:rsidRPr="00C35EA7" w:rsidRDefault="00F2729F" w:rsidP="00DE360B">
            <w:pPr>
              <w:rPr>
                <w:szCs w:val="18"/>
              </w:rPr>
            </w:pPr>
            <w:r w:rsidRPr="00C35EA7">
              <w:rPr>
                <w:szCs w:val="18"/>
              </w:rPr>
              <w:t>Moulin (Le)</w:t>
            </w:r>
          </w:p>
        </w:tc>
        <w:tc>
          <w:tcPr>
            <w:tcW w:w="1176" w:type="dxa"/>
          </w:tcPr>
          <w:p w14:paraId="67104474" w14:textId="77777777" w:rsidR="00F2729F" w:rsidRPr="00C35EA7" w:rsidRDefault="00F2729F" w:rsidP="00DE360B">
            <w:pPr>
              <w:rPr>
                <w:szCs w:val="18"/>
              </w:rPr>
            </w:pPr>
            <w:r>
              <w:t>t_52</w:t>
            </w:r>
          </w:p>
        </w:tc>
        <w:tc>
          <w:tcPr>
            <w:tcW w:w="1070" w:type="dxa"/>
          </w:tcPr>
          <w:p w14:paraId="761F0089" w14:textId="77777777" w:rsidR="00F2729F" w:rsidRPr="00C35EA7" w:rsidRDefault="00F2729F" w:rsidP="00DE360B">
            <w:pPr>
              <w:rPr>
                <w:szCs w:val="18"/>
              </w:rPr>
            </w:pPr>
            <w:r w:rsidRPr="00C35EA7">
              <w:rPr>
                <w:szCs w:val="18"/>
              </w:rPr>
              <w:t>15176</w:t>
            </w:r>
          </w:p>
        </w:tc>
        <w:tc>
          <w:tcPr>
            <w:tcW w:w="1510" w:type="dxa"/>
          </w:tcPr>
          <w:p w14:paraId="1E648547" w14:textId="77777777" w:rsidR="00F2729F" w:rsidRPr="00F2729F" w:rsidRDefault="00F2729F" w:rsidP="00DE360B">
            <w:r>
              <w:t>AA-2111-m</w:t>
            </w:r>
          </w:p>
        </w:tc>
        <w:tc>
          <w:tcPr>
            <w:tcW w:w="2042" w:type="dxa"/>
          </w:tcPr>
          <w:p w14:paraId="1159B1DD" w14:textId="77777777" w:rsidR="00F2729F" w:rsidRPr="00C35EA7" w:rsidRDefault="00F2729F" w:rsidP="00DE360B">
            <w:pPr>
              <w:rPr>
                <w:szCs w:val="18"/>
              </w:rPr>
            </w:pPr>
            <w:r w:rsidRPr="00C35EA7">
              <w:rPr>
                <w:szCs w:val="18"/>
              </w:rPr>
              <w:t>épingle en bronze</w:t>
            </w:r>
          </w:p>
        </w:tc>
        <w:tc>
          <w:tcPr>
            <w:tcW w:w="1723" w:type="dxa"/>
          </w:tcPr>
          <w:p w14:paraId="3909202F" w14:textId="77777777" w:rsidR="00F2729F" w:rsidRDefault="00F2729F" w:rsidP="00DE360B">
            <w:r>
              <w:t>1833</w:t>
            </w:r>
          </w:p>
        </w:tc>
      </w:tr>
    </w:tbl>
    <w:p w14:paraId="4B6A86E7" w14:textId="77777777" w:rsidR="0065512D" w:rsidRDefault="0065512D" w:rsidP="00DE360B"/>
    <w:p w14:paraId="50C62143" w14:textId="77777777" w:rsidR="0065512D" w:rsidRDefault="0065512D" w:rsidP="00DE360B">
      <w:pPr>
        <w:pStyle w:val="Heading3"/>
      </w:pPr>
      <w:r>
        <w:t>t_53</w:t>
      </w:r>
    </w:p>
    <w:p w14:paraId="5BF6DCE8" w14:textId="77777777" w:rsidR="0065512D" w:rsidRDefault="0065512D" w:rsidP="00DE360B"/>
    <w:tbl>
      <w:tblPr>
        <w:tblW w:w="90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042"/>
        <w:gridCol w:w="1723"/>
      </w:tblGrid>
      <w:tr w:rsidR="005D10B6" w:rsidRPr="00C04709" w14:paraId="53305790" w14:textId="77777777" w:rsidTr="00C35EA7">
        <w:trPr>
          <w:jc w:val="center"/>
        </w:trPr>
        <w:tc>
          <w:tcPr>
            <w:tcW w:w="1516" w:type="dxa"/>
          </w:tcPr>
          <w:p w14:paraId="28859AC2" w14:textId="77777777" w:rsidR="0065512D" w:rsidRPr="00C35EA7" w:rsidRDefault="0065512D" w:rsidP="00DE360B">
            <w:pPr>
              <w:rPr>
                <w:rFonts w:ascii="Courier New" w:hAnsi="Courier New" w:cs="Courier New"/>
                <w:sz w:val="20"/>
                <w:szCs w:val="18"/>
              </w:rPr>
            </w:pPr>
            <w:r w:rsidRPr="00C35EA7">
              <w:rPr>
                <w:rFonts w:ascii="Courier New" w:hAnsi="Courier New" w:cs="Courier New"/>
                <w:sz w:val="20"/>
                <w:szCs w:val="18"/>
                <w:lang w:val="en-GB"/>
              </w:rPr>
              <w:br w:type="page"/>
            </w:r>
            <w:r w:rsidR="00C458EA" w:rsidRPr="00C35EA7">
              <w:rPr>
                <w:rFonts w:ascii="Courier New" w:hAnsi="Courier New" w:cs="Courier New"/>
                <w:sz w:val="20"/>
                <w:szCs w:val="18"/>
              </w:rPr>
              <w:t>OBJ_</w:t>
            </w:r>
          </w:p>
        </w:tc>
        <w:tc>
          <w:tcPr>
            <w:tcW w:w="1176" w:type="dxa"/>
          </w:tcPr>
          <w:p w14:paraId="288EBC3A" w14:textId="77777777" w:rsidR="0065512D" w:rsidRPr="00C35EA7" w:rsidRDefault="0065512D" w:rsidP="00DE360B">
            <w:pPr>
              <w:rPr>
                <w:rFonts w:ascii="Courier New" w:hAnsi="Courier New" w:cs="Courier New"/>
                <w:sz w:val="20"/>
                <w:szCs w:val="18"/>
              </w:rPr>
            </w:pPr>
          </w:p>
        </w:tc>
        <w:tc>
          <w:tcPr>
            <w:tcW w:w="1070" w:type="dxa"/>
          </w:tcPr>
          <w:p w14:paraId="06D7B5F2" w14:textId="77777777" w:rsidR="0065512D" w:rsidRPr="00C35EA7" w:rsidRDefault="0065512D" w:rsidP="00DE360B">
            <w:pPr>
              <w:rPr>
                <w:rFonts w:ascii="Courier New" w:hAnsi="Courier New" w:cs="Courier New"/>
                <w:sz w:val="20"/>
                <w:szCs w:val="18"/>
              </w:rPr>
            </w:pPr>
          </w:p>
        </w:tc>
        <w:tc>
          <w:tcPr>
            <w:tcW w:w="1510" w:type="dxa"/>
          </w:tcPr>
          <w:p w14:paraId="1C6BB339" w14:textId="77777777" w:rsidR="0065512D" w:rsidRPr="00C35EA7" w:rsidRDefault="0065512D" w:rsidP="00DE360B">
            <w:pPr>
              <w:rPr>
                <w:rFonts w:ascii="Courier New" w:hAnsi="Courier New" w:cs="Courier New"/>
                <w:sz w:val="20"/>
                <w:szCs w:val="18"/>
              </w:rPr>
            </w:pPr>
          </w:p>
        </w:tc>
        <w:tc>
          <w:tcPr>
            <w:tcW w:w="2042" w:type="dxa"/>
          </w:tcPr>
          <w:p w14:paraId="6AC74EEC" w14:textId="77777777" w:rsidR="0065512D" w:rsidRPr="00C35EA7" w:rsidRDefault="0065512D" w:rsidP="00DE360B">
            <w:pPr>
              <w:rPr>
                <w:rFonts w:ascii="Courier New" w:hAnsi="Courier New" w:cs="Courier New"/>
                <w:sz w:val="20"/>
                <w:szCs w:val="18"/>
              </w:rPr>
            </w:pPr>
          </w:p>
        </w:tc>
        <w:tc>
          <w:tcPr>
            <w:tcW w:w="1723" w:type="dxa"/>
          </w:tcPr>
          <w:p w14:paraId="7B2B9CEE" w14:textId="77777777" w:rsidR="0065512D" w:rsidRPr="00C35EA7" w:rsidRDefault="0065512D" w:rsidP="00DE360B">
            <w:pPr>
              <w:rPr>
                <w:rFonts w:ascii="Courier New" w:hAnsi="Courier New" w:cs="Courier New"/>
                <w:sz w:val="20"/>
                <w:szCs w:val="18"/>
              </w:rPr>
            </w:pPr>
          </w:p>
        </w:tc>
      </w:tr>
      <w:tr w:rsidR="005D10B6" w:rsidRPr="00C04709" w14:paraId="25AB2A03" w14:textId="77777777" w:rsidTr="00C35EA7">
        <w:trPr>
          <w:jc w:val="center"/>
        </w:trPr>
        <w:tc>
          <w:tcPr>
            <w:tcW w:w="1516" w:type="dxa"/>
          </w:tcPr>
          <w:p w14:paraId="009C07F5" w14:textId="77777777" w:rsidR="0065512D" w:rsidRPr="00C35EA7" w:rsidRDefault="0065512D" w:rsidP="00C35EA7">
            <w:pPr>
              <w:jc w:val="center"/>
              <w:rPr>
                <w:szCs w:val="18"/>
              </w:rPr>
            </w:pPr>
            <w:r w:rsidRPr="00C35EA7">
              <w:rPr>
                <w:szCs w:val="18"/>
              </w:rPr>
              <w:t>site</w:t>
            </w:r>
          </w:p>
        </w:tc>
        <w:tc>
          <w:tcPr>
            <w:tcW w:w="1176" w:type="dxa"/>
          </w:tcPr>
          <w:p w14:paraId="7CE9F0E8" w14:textId="77777777" w:rsidR="0065512D" w:rsidRPr="00C35EA7" w:rsidRDefault="0065512D" w:rsidP="00C35EA7">
            <w:pPr>
              <w:jc w:val="center"/>
              <w:rPr>
                <w:szCs w:val="18"/>
              </w:rPr>
            </w:pPr>
            <w:r w:rsidRPr="00C35EA7">
              <w:rPr>
                <w:szCs w:val="18"/>
              </w:rPr>
              <w:t>structure</w:t>
            </w:r>
          </w:p>
        </w:tc>
        <w:tc>
          <w:tcPr>
            <w:tcW w:w="1070" w:type="dxa"/>
          </w:tcPr>
          <w:p w14:paraId="35CBE93F" w14:textId="77777777" w:rsidR="0065512D" w:rsidRPr="00C35EA7" w:rsidRDefault="0065512D" w:rsidP="00C35EA7">
            <w:pPr>
              <w:jc w:val="center"/>
              <w:rPr>
                <w:szCs w:val="18"/>
              </w:rPr>
            </w:pPr>
            <w:r w:rsidRPr="00C35EA7">
              <w:rPr>
                <w:szCs w:val="18"/>
              </w:rPr>
              <w:t>numero</w:t>
            </w:r>
          </w:p>
        </w:tc>
        <w:tc>
          <w:tcPr>
            <w:tcW w:w="1510" w:type="dxa"/>
          </w:tcPr>
          <w:p w14:paraId="6ABFE9BB" w14:textId="77777777" w:rsidR="0065512D" w:rsidRPr="00C35EA7" w:rsidRDefault="0065512D" w:rsidP="00C35EA7">
            <w:pPr>
              <w:jc w:val="center"/>
              <w:rPr>
                <w:szCs w:val="18"/>
              </w:rPr>
            </w:pPr>
            <w:r w:rsidRPr="00C35EA7">
              <w:rPr>
                <w:szCs w:val="18"/>
              </w:rPr>
              <w:t>objet</w:t>
            </w:r>
          </w:p>
        </w:tc>
        <w:tc>
          <w:tcPr>
            <w:tcW w:w="2042" w:type="dxa"/>
          </w:tcPr>
          <w:p w14:paraId="5F768E96" w14:textId="77777777" w:rsidR="0065512D" w:rsidRPr="00C35EA7" w:rsidRDefault="0065512D" w:rsidP="00C35EA7">
            <w:pPr>
              <w:jc w:val="center"/>
              <w:rPr>
                <w:szCs w:val="18"/>
              </w:rPr>
            </w:pPr>
            <w:r w:rsidRPr="00C35EA7">
              <w:rPr>
                <w:szCs w:val="18"/>
              </w:rPr>
              <w:t>description</w:t>
            </w:r>
          </w:p>
        </w:tc>
        <w:tc>
          <w:tcPr>
            <w:tcW w:w="1723" w:type="dxa"/>
          </w:tcPr>
          <w:p w14:paraId="624900A8" w14:textId="77777777" w:rsidR="0065512D" w:rsidRPr="00C35EA7" w:rsidRDefault="0065512D" w:rsidP="00C35EA7">
            <w:pPr>
              <w:jc w:val="center"/>
              <w:rPr>
                <w:szCs w:val="18"/>
              </w:rPr>
            </w:pPr>
            <w:r w:rsidRPr="00C35EA7">
              <w:rPr>
                <w:szCs w:val="18"/>
              </w:rPr>
              <w:t>BIB</w:t>
            </w:r>
          </w:p>
        </w:tc>
      </w:tr>
      <w:tr w:rsidR="005D10B6" w:rsidRPr="00C04709" w14:paraId="624E5BA2" w14:textId="77777777" w:rsidTr="00C35EA7">
        <w:trPr>
          <w:jc w:val="center"/>
        </w:trPr>
        <w:tc>
          <w:tcPr>
            <w:tcW w:w="1516" w:type="dxa"/>
          </w:tcPr>
          <w:p w14:paraId="32778E08" w14:textId="77777777" w:rsidR="0065512D" w:rsidRPr="00C35EA7" w:rsidRDefault="0065512D" w:rsidP="00DE360B">
            <w:pPr>
              <w:rPr>
                <w:szCs w:val="18"/>
              </w:rPr>
            </w:pPr>
            <w:r w:rsidRPr="00C35EA7">
              <w:rPr>
                <w:szCs w:val="18"/>
              </w:rPr>
              <w:t>Moulin (Le)</w:t>
            </w:r>
          </w:p>
        </w:tc>
        <w:tc>
          <w:tcPr>
            <w:tcW w:w="1176" w:type="dxa"/>
          </w:tcPr>
          <w:p w14:paraId="2F9093B0" w14:textId="77777777" w:rsidR="0065512D" w:rsidRPr="00C35EA7" w:rsidRDefault="0065512D" w:rsidP="00DE360B">
            <w:pPr>
              <w:rPr>
                <w:szCs w:val="18"/>
              </w:rPr>
            </w:pPr>
            <w:r>
              <w:t>t_53</w:t>
            </w:r>
          </w:p>
        </w:tc>
        <w:tc>
          <w:tcPr>
            <w:tcW w:w="1070" w:type="dxa"/>
          </w:tcPr>
          <w:p w14:paraId="587E850D" w14:textId="77777777" w:rsidR="0065512D" w:rsidRPr="00C35EA7" w:rsidRDefault="0065512D" w:rsidP="00DE360B">
            <w:pPr>
              <w:rPr>
                <w:szCs w:val="18"/>
              </w:rPr>
            </w:pPr>
          </w:p>
        </w:tc>
        <w:tc>
          <w:tcPr>
            <w:tcW w:w="1510" w:type="dxa"/>
          </w:tcPr>
          <w:p w14:paraId="08C333D2" w14:textId="77777777" w:rsidR="0065512D" w:rsidRDefault="0065512D" w:rsidP="00DE360B">
            <w:r>
              <w:t>A</w:t>
            </w:r>
          </w:p>
        </w:tc>
        <w:tc>
          <w:tcPr>
            <w:tcW w:w="2042" w:type="dxa"/>
          </w:tcPr>
          <w:p w14:paraId="43A7A893" w14:textId="77777777" w:rsidR="0065512D" w:rsidRPr="00C35EA7" w:rsidRDefault="0065512D" w:rsidP="00DE360B">
            <w:pPr>
              <w:rPr>
                <w:szCs w:val="18"/>
              </w:rPr>
            </w:pPr>
            <w:r w:rsidRPr="00C35EA7">
              <w:rPr>
                <w:szCs w:val="18"/>
              </w:rPr>
              <w:t>défunt</w:t>
            </w:r>
          </w:p>
        </w:tc>
        <w:tc>
          <w:tcPr>
            <w:tcW w:w="1723" w:type="dxa"/>
          </w:tcPr>
          <w:p w14:paraId="11FAEC77" w14:textId="77777777" w:rsidR="0065512D" w:rsidRDefault="0065512D" w:rsidP="00DE360B">
            <w:r>
              <w:t>L. Bourdajaud</w:t>
            </w:r>
          </w:p>
        </w:tc>
      </w:tr>
      <w:tr w:rsidR="005D10B6" w:rsidRPr="00C04709" w14:paraId="04FA0907" w14:textId="77777777" w:rsidTr="00C35EA7">
        <w:trPr>
          <w:jc w:val="center"/>
        </w:trPr>
        <w:tc>
          <w:tcPr>
            <w:tcW w:w="1516" w:type="dxa"/>
          </w:tcPr>
          <w:p w14:paraId="731E3DD9" w14:textId="77777777" w:rsidR="00FD2A3E" w:rsidRPr="00C35EA7" w:rsidRDefault="00FD2A3E" w:rsidP="00DE360B">
            <w:pPr>
              <w:rPr>
                <w:szCs w:val="18"/>
              </w:rPr>
            </w:pPr>
            <w:r w:rsidRPr="00C35EA7">
              <w:rPr>
                <w:szCs w:val="18"/>
              </w:rPr>
              <w:t>Moulin (Le)</w:t>
            </w:r>
          </w:p>
        </w:tc>
        <w:tc>
          <w:tcPr>
            <w:tcW w:w="1176" w:type="dxa"/>
          </w:tcPr>
          <w:p w14:paraId="6A37B287" w14:textId="77777777" w:rsidR="00FD2A3E" w:rsidRPr="00C35EA7" w:rsidRDefault="00FD2A3E" w:rsidP="00DE360B">
            <w:pPr>
              <w:rPr>
                <w:szCs w:val="18"/>
              </w:rPr>
            </w:pPr>
            <w:r>
              <w:t>t_53</w:t>
            </w:r>
          </w:p>
        </w:tc>
        <w:tc>
          <w:tcPr>
            <w:tcW w:w="1070" w:type="dxa"/>
          </w:tcPr>
          <w:p w14:paraId="75C8D941" w14:textId="77777777" w:rsidR="00FD2A3E" w:rsidRPr="00C35EA7" w:rsidRDefault="00FD2A3E" w:rsidP="00DE360B">
            <w:pPr>
              <w:rPr>
                <w:szCs w:val="18"/>
              </w:rPr>
            </w:pPr>
            <w:r w:rsidRPr="00C35EA7">
              <w:rPr>
                <w:szCs w:val="18"/>
              </w:rPr>
              <w:t>15179</w:t>
            </w:r>
          </w:p>
        </w:tc>
        <w:tc>
          <w:tcPr>
            <w:tcW w:w="1510" w:type="dxa"/>
          </w:tcPr>
          <w:p w14:paraId="35438840" w14:textId="77777777" w:rsidR="00FD2A3E" w:rsidRDefault="00FD2A3E" w:rsidP="00DE360B">
            <w:r>
              <w:t>AA-4112</w:t>
            </w:r>
          </w:p>
        </w:tc>
        <w:tc>
          <w:tcPr>
            <w:tcW w:w="2042" w:type="dxa"/>
          </w:tcPr>
          <w:p w14:paraId="7ACEDFFB" w14:textId="77777777" w:rsidR="00FD2A3E" w:rsidRPr="00C35EA7" w:rsidRDefault="00FD2A3E" w:rsidP="00DE360B">
            <w:pPr>
              <w:rPr>
                <w:szCs w:val="18"/>
              </w:rPr>
            </w:pPr>
            <w:r w:rsidRPr="00C35EA7">
              <w:rPr>
                <w:szCs w:val="18"/>
              </w:rPr>
              <w:t>épingle en bronze</w:t>
            </w:r>
          </w:p>
        </w:tc>
        <w:tc>
          <w:tcPr>
            <w:tcW w:w="1723" w:type="dxa"/>
          </w:tcPr>
          <w:p w14:paraId="6D738D20" w14:textId="77777777" w:rsidR="00FD2A3E" w:rsidRDefault="00FD2A3E" w:rsidP="00DE360B"/>
        </w:tc>
      </w:tr>
    </w:tbl>
    <w:p w14:paraId="07390386" w14:textId="77777777" w:rsidR="0065512D" w:rsidRDefault="0065512D" w:rsidP="00DE360B"/>
    <w:p w14:paraId="3148E513" w14:textId="77777777" w:rsidR="00E55875" w:rsidRDefault="00E55875" w:rsidP="00DE360B">
      <w:pPr>
        <w:pStyle w:val="Heading3"/>
      </w:pPr>
      <w:r>
        <w:t>t_54</w:t>
      </w:r>
    </w:p>
    <w:p w14:paraId="5488E8FC" w14:textId="77777777" w:rsidR="00E55875" w:rsidRDefault="00E55875" w:rsidP="00DE360B"/>
    <w:tbl>
      <w:tblPr>
        <w:tblW w:w="90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042"/>
        <w:gridCol w:w="1723"/>
      </w:tblGrid>
      <w:tr w:rsidR="005D10B6" w:rsidRPr="00C04709" w14:paraId="49023080" w14:textId="77777777" w:rsidTr="00C35EA7">
        <w:trPr>
          <w:jc w:val="center"/>
        </w:trPr>
        <w:tc>
          <w:tcPr>
            <w:tcW w:w="1516" w:type="dxa"/>
          </w:tcPr>
          <w:p w14:paraId="235EF8A5" w14:textId="77777777" w:rsidR="00E55875" w:rsidRPr="00C35EA7" w:rsidRDefault="00E55875" w:rsidP="00DE360B">
            <w:pPr>
              <w:rPr>
                <w:rFonts w:ascii="Courier New" w:hAnsi="Courier New" w:cs="Courier New"/>
                <w:sz w:val="20"/>
                <w:szCs w:val="18"/>
              </w:rPr>
            </w:pPr>
            <w:r w:rsidRPr="00C35EA7">
              <w:rPr>
                <w:rFonts w:ascii="Courier New" w:hAnsi="Courier New" w:cs="Courier New"/>
                <w:sz w:val="20"/>
                <w:szCs w:val="18"/>
                <w:lang w:val="en-GB"/>
              </w:rPr>
              <w:br w:type="page"/>
            </w:r>
            <w:r w:rsidR="00C458EA" w:rsidRPr="00C35EA7">
              <w:rPr>
                <w:rFonts w:ascii="Courier New" w:hAnsi="Courier New" w:cs="Courier New"/>
                <w:sz w:val="20"/>
                <w:szCs w:val="18"/>
              </w:rPr>
              <w:t>OBJ_</w:t>
            </w:r>
          </w:p>
        </w:tc>
        <w:tc>
          <w:tcPr>
            <w:tcW w:w="1176" w:type="dxa"/>
          </w:tcPr>
          <w:p w14:paraId="0D759767" w14:textId="77777777" w:rsidR="00E55875" w:rsidRPr="00C35EA7" w:rsidRDefault="00E55875" w:rsidP="00DE360B">
            <w:pPr>
              <w:rPr>
                <w:rFonts w:ascii="Courier New" w:hAnsi="Courier New" w:cs="Courier New"/>
                <w:sz w:val="20"/>
                <w:szCs w:val="18"/>
              </w:rPr>
            </w:pPr>
          </w:p>
        </w:tc>
        <w:tc>
          <w:tcPr>
            <w:tcW w:w="1070" w:type="dxa"/>
          </w:tcPr>
          <w:p w14:paraId="733E0C80" w14:textId="77777777" w:rsidR="00E55875" w:rsidRPr="00C35EA7" w:rsidRDefault="00E55875" w:rsidP="00DE360B">
            <w:pPr>
              <w:rPr>
                <w:rFonts w:ascii="Courier New" w:hAnsi="Courier New" w:cs="Courier New"/>
                <w:sz w:val="20"/>
                <w:szCs w:val="18"/>
              </w:rPr>
            </w:pPr>
          </w:p>
        </w:tc>
        <w:tc>
          <w:tcPr>
            <w:tcW w:w="1510" w:type="dxa"/>
          </w:tcPr>
          <w:p w14:paraId="2E7292A5" w14:textId="77777777" w:rsidR="00E55875" w:rsidRPr="00C35EA7" w:rsidRDefault="00E55875" w:rsidP="00DE360B">
            <w:pPr>
              <w:rPr>
                <w:rFonts w:ascii="Courier New" w:hAnsi="Courier New" w:cs="Courier New"/>
                <w:sz w:val="20"/>
                <w:szCs w:val="18"/>
              </w:rPr>
            </w:pPr>
          </w:p>
        </w:tc>
        <w:tc>
          <w:tcPr>
            <w:tcW w:w="2042" w:type="dxa"/>
          </w:tcPr>
          <w:p w14:paraId="7C709F6D" w14:textId="77777777" w:rsidR="00E55875" w:rsidRPr="00C35EA7" w:rsidRDefault="00E55875" w:rsidP="00DE360B">
            <w:pPr>
              <w:rPr>
                <w:rFonts w:ascii="Courier New" w:hAnsi="Courier New" w:cs="Courier New"/>
                <w:sz w:val="20"/>
                <w:szCs w:val="18"/>
              </w:rPr>
            </w:pPr>
          </w:p>
        </w:tc>
        <w:tc>
          <w:tcPr>
            <w:tcW w:w="1723" w:type="dxa"/>
          </w:tcPr>
          <w:p w14:paraId="07A1107D" w14:textId="77777777" w:rsidR="00E55875" w:rsidRPr="00C35EA7" w:rsidRDefault="00E55875" w:rsidP="00DE360B">
            <w:pPr>
              <w:rPr>
                <w:rFonts w:ascii="Courier New" w:hAnsi="Courier New" w:cs="Courier New"/>
                <w:sz w:val="20"/>
                <w:szCs w:val="18"/>
              </w:rPr>
            </w:pPr>
          </w:p>
        </w:tc>
      </w:tr>
      <w:tr w:rsidR="005D10B6" w:rsidRPr="00C04709" w14:paraId="1332D95E" w14:textId="77777777" w:rsidTr="00C35EA7">
        <w:trPr>
          <w:jc w:val="center"/>
        </w:trPr>
        <w:tc>
          <w:tcPr>
            <w:tcW w:w="1516" w:type="dxa"/>
          </w:tcPr>
          <w:p w14:paraId="740B74F7" w14:textId="77777777" w:rsidR="00E55875" w:rsidRPr="00C35EA7" w:rsidRDefault="00E55875" w:rsidP="00C35EA7">
            <w:pPr>
              <w:jc w:val="center"/>
              <w:rPr>
                <w:szCs w:val="18"/>
              </w:rPr>
            </w:pPr>
            <w:r w:rsidRPr="00C35EA7">
              <w:rPr>
                <w:szCs w:val="18"/>
              </w:rPr>
              <w:t>site</w:t>
            </w:r>
          </w:p>
        </w:tc>
        <w:tc>
          <w:tcPr>
            <w:tcW w:w="1176" w:type="dxa"/>
          </w:tcPr>
          <w:p w14:paraId="76931918" w14:textId="77777777" w:rsidR="00E55875" w:rsidRPr="00C35EA7" w:rsidRDefault="00E55875" w:rsidP="00C35EA7">
            <w:pPr>
              <w:jc w:val="center"/>
              <w:rPr>
                <w:szCs w:val="18"/>
              </w:rPr>
            </w:pPr>
            <w:r w:rsidRPr="00C35EA7">
              <w:rPr>
                <w:szCs w:val="18"/>
              </w:rPr>
              <w:t>structure</w:t>
            </w:r>
          </w:p>
        </w:tc>
        <w:tc>
          <w:tcPr>
            <w:tcW w:w="1070" w:type="dxa"/>
          </w:tcPr>
          <w:p w14:paraId="0436A72E" w14:textId="77777777" w:rsidR="00E55875" w:rsidRPr="00C35EA7" w:rsidRDefault="00E55875" w:rsidP="00C35EA7">
            <w:pPr>
              <w:jc w:val="center"/>
              <w:rPr>
                <w:szCs w:val="18"/>
              </w:rPr>
            </w:pPr>
            <w:r w:rsidRPr="00C35EA7">
              <w:rPr>
                <w:szCs w:val="18"/>
              </w:rPr>
              <w:t>numero</w:t>
            </w:r>
          </w:p>
        </w:tc>
        <w:tc>
          <w:tcPr>
            <w:tcW w:w="1510" w:type="dxa"/>
          </w:tcPr>
          <w:p w14:paraId="3FB8541F" w14:textId="77777777" w:rsidR="00E55875" w:rsidRPr="00C35EA7" w:rsidRDefault="00E55875" w:rsidP="00C35EA7">
            <w:pPr>
              <w:jc w:val="center"/>
              <w:rPr>
                <w:szCs w:val="18"/>
              </w:rPr>
            </w:pPr>
            <w:r w:rsidRPr="00C35EA7">
              <w:rPr>
                <w:szCs w:val="18"/>
              </w:rPr>
              <w:t>objet</w:t>
            </w:r>
          </w:p>
        </w:tc>
        <w:tc>
          <w:tcPr>
            <w:tcW w:w="2042" w:type="dxa"/>
          </w:tcPr>
          <w:p w14:paraId="1D7FFCE2" w14:textId="77777777" w:rsidR="00E55875" w:rsidRPr="00C35EA7" w:rsidRDefault="00E55875" w:rsidP="00C35EA7">
            <w:pPr>
              <w:jc w:val="center"/>
              <w:rPr>
                <w:szCs w:val="18"/>
              </w:rPr>
            </w:pPr>
            <w:r w:rsidRPr="00C35EA7">
              <w:rPr>
                <w:szCs w:val="18"/>
              </w:rPr>
              <w:t>description</w:t>
            </w:r>
          </w:p>
        </w:tc>
        <w:tc>
          <w:tcPr>
            <w:tcW w:w="1723" w:type="dxa"/>
          </w:tcPr>
          <w:p w14:paraId="521538DA" w14:textId="77777777" w:rsidR="00E55875" w:rsidRPr="00C35EA7" w:rsidRDefault="00E55875" w:rsidP="00C35EA7">
            <w:pPr>
              <w:jc w:val="center"/>
              <w:rPr>
                <w:szCs w:val="18"/>
              </w:rPr>
            </w:pPr>
            <w:r w:rsidRPr="00C35EA7">
              <w:rPr>
                <w:szCs w:val="18"/>
              </w:rPr>
              <w:t>BIB</w:t>
            </w:r>
          </w:p>
        </w:tc>
      </w:tr>
      <w:tr w:rsidR="005D10B6" w:rsidRPr="00C04709" w14:paraId="286796E1" w14:textId="77777777" w:rsidTr="00C35EA7">
        <w:trPr>
          <w:jc w:val="center"/>
        </w:trPr>
        <w:tc>
          <w:tcPr>
            <w:tcW w:w="1516" w:type="dxa"/>
          </w:tcPr>
          <w:p w14:paraId="20C99A48" w14:textId="77777777" w:rsidR="00E55875" w:rsidRPr="00C35EA7" w:rsidRDefault="00E55875" w:rsidP="00DE360B">
            <w:pPr>
              <w:rPr>
                <w:szCs w:val="18"/>
              </w:rPr>
            </w:pPr>
            <w:r w:rsidRPr="00C35EA7">
              <w:rPr>
                <w:szCs w:val="18"/>
              </w:rPr>
              <w:t>Moulin (Le)</w:t>
            </w:r>
          </w:p>
        </w:tc>
        <w:tc>
          <w:tcPr>
            <w:tcW w:w="1176" w:type="dxa"/>
          </w:tcPr>
          <w:p w14:paraId="7130794C" w14:textId="77777777" w:rsidR="00E55875" w:rsidRPr="00C35EA7" w:rsidRDefault="00E55875" w:rsidP="00DE360B">
            <w:pPr>
              <w:rPr>
                <w:szCs w:val="18"/>
              </w:rPr>
            </w:pPr>
            <w:r>
              <w:t>t_54</w:t>
            </w:r>
          </w:p>
        </w:tc>
        <w:tc>
          <w:tcPr>
            <w:tcW w:w="1070" w:type="dxa"/>
          </w:tcPr>
          <w:p w14:paraId="6BAA3AD7" w14:textId="77777777" w:rsidR="00E55875" w:rsidRPr="00C35EA7" w:rsidRDefault="00E55875" w:rsidP="00DE360B">
            <w:pPr>
              <w:rPr>
                <w:szCs w:val="18"/>
              </w:rPr>
            </w:pPr>
          </w:p>
        </w:tc>
        <w:tc>
          <w:tcPr>
            <w:tcW w:w="1510" w:type="dxa"/>
          </w:tcPr>
          <w:p w14:paraId="7CA02909" w14:textId="77777777" w:rsidR="00E55875" w:rsidRDefault="00E55875" w:rsidP="00DE360B">
            <w:r>
              <w:t>+7ans</w:t>
            </w:r>
          </w:p>
        </w:tc>
        <w:tc>
          <w:tcPr>
            <w:tcW w:w="2042" w:type="dxa"/>
          </w:tcPr>
          <w:p w14:paraId="275343DE" w14:textId="77777777" w:rsidR="00E55875" w:rsidRPr="00C35EA7" w:rsidRDefault="00E55875" w:rsidP="00DE360B">
            <w:pPr>
              <w:rPr>
                <w:szCs w:val="18"/>
              </w:rPr>
            </w:pPr>
            <w:r w:rsidRPr="00C35EA7">
              <w:rPr>
                <w:szCs w:val="18"/>
              </w:rPr>
              <w:t>défunt</w:t>
            </w:r>
          </w:p>
        </w:tc>
        <w:tc>
          <w:tcPr>
            <w:tcW w:w="1723" w:type="dxa"/>
          </w:tcPr>
          <w:p w14:paraId="405F7065" w14:textId="77777777" w:rsidR="00E55875" w:rsidRDefault="00E55875" w:rsidP="00DE360B">
            <w:r>
              <w:t>L. Bourdajaud</w:t>
            </w:r>
          </w:p>
        </w:tc>
      </w:tr>
    </w:tbl>
    <w:p w14:paraId="2913F474" w14:textId="77777777" w:rsidR="00E55875" w:rsidRDefault="00E55875" w:rsidP="00DE360B"/>
    <w:p w14:paraId="7D95E140" w14:textId="77777777" w:rsidR="00E55875" w:rsidRDefault="00E55875" w:rsidP="00DE360B">
      <w:pPr>
        <w:pStyle w:val="Heading3"/>
      </w:pPr>
      <w:r>
        <w:t>t_56</w:t>
      </w:r>
    </w:p>
    <w:p w14:paraId="79EF4FA7" w14:textId="77777777" w:rsidR="00E55875" w:rsidRDefault="00E55875" w:rsidP="00DE360B"/>
    <w:tbl>
      <w:tblPr>
        <w:tblW w:w="89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496"/>
        <w:gridCol w:w="2849"/>
        <w:gridCol w:w="816"/>
      </w:tblGrid>
      <w:tr w:rsidR="005D10B6" w:rsidRPr="00C04709" w14:paraId="0D1ED67B" w14:textId="77777777" w:rsidTr="00C35EA7">
        <w:trPr>
          <w:jc w:val="center"/>
        </w:trPr>
        <w:tc>
          <w:tcPr>
            <w:tcW w:w="1516" w:type="dxa"/>
          </w:tcPr>
          <w:p w14:paraId="6CCFC029" w14:textId="77777777" w:rsidR="00E55875" w:rsidRPr="00C35EA7" w:rsidRDefault="00E55875" w:rsidP="00DE360B">
            <w:pPr>
              <w:rPr>
                <w:rFonts w:ascii="Courier New" w:hAnsi="Courier New" w:cs="Courier New"/>
                <w:sz w:val="20"/>
                <w:szCs w:val="18"/>
              </w:rPr>
            </w:pPr>
            <w:r w:rsidRPr="00C35EA7">
              <w:rPr>
                <w:rFonts w:ascii="Courier New" w:hAnsi="Courier New" w:cs="Courier New"/>
                <w:sz w:val="20"/>
                <w:szCs w:val="18"/>
                <w:lang w:val="en-GB"/>
              </w:rPr>
              <w:br w:type="page"/>
            </w:r>
            <w:r w:rsidR="00C458EA" w:rsidRPr="00C35EA7">
              <w:rPr>
                <w:rFonts w:ascii="Courier New" w:hAnsi="Courier New" w:cs="Courier New"/>
                <w:sz w:val="20"/>
                <w:szCs w:val="18"/>
              </w:rPr>
              <w:t>OBJ_</w:t>
            </w:r>
          </w:p>
        </w:tc>
        <w:tc>
          <w:tcPr>
            <w:tcW w:w="1176" w:type="dxa"/>
          </w:tcPr>
          <w:p w14:paraId="790BE6E4" w14:textId="77777777" w:rsidR="00E55875" w:rsidRPr="00C35EA7" w:rsidRDefault="00E55875" w:rsidP="00DE360B">
            <w:pPr>
              <w:rPr>
                <w:rFonts w:ascii="Courier New" w:hAnsi="Courier New" w:cs="Courier New"/>
                <w:sz w:val="20"/>
                <w:szCs w:val="18"/>
              </w:rPr>
            </w:pPr>
          </w:p>
        </w:tc>
        <w:tc>
          <w:tcPr>
            <w:tcW w:w="1070" w:type="dxa"/>
          </w:tcPr>
          <w:p w14:paraId="58A5BEB9" w14:textId="77777777" w:rsidR="00E55875" w:rsidRPr="00C35EA7" w:rsidRDefault="00E55875" w:rsidP="00DE360B">
            <w:pPr>
              <w:rPr>
                <w:rFonts w:ascii="Courier New" w:hAnsi="Courier New" w:cs="Courier New"/>
                <w:sz w:val="20"/>
                <w:szCs w:val="18"/>
              </w:rPr>
            </w:pPr>
          </w:p>
        </w:tc>
        <w:tc>
          <w:tcPr>
            <w:tcW w:w="1496" w:type="dxa"/>
          </w:tcPr>
          <w:p w14:paraId="6992AFD2" w14:textId="77777777" w:rsidR="00E55875" w:rsidRPr="00C35EA7" w:rsidRDefault="00E55875" w:rsidP="00DE360B">
            <w:pPr>
              <w:rPr>
                <w:rFonts w:ascii="Courier New" w:hAnsi="Courier New" w:cs="Courier New"/>
                <w:sz w:val="20"/>
                <w:szCs w:val="18"/>
              </w:rPr>
            </w:pPr>
          </w:p>
        </w:tc>
        <w:tc>
          <w:tcPr>
            <w:tcW w:w="2849" w:type="dxa"/>
          </w:tcPr>
          <w:p w14:paraId="3B700BB7" w14:textId="77777777" w:rsidR="00E55875" w:rsidRPr="00C35EA7" w:rsidRDefault="00E55875" w:rsidP="00DE360B">
            <w:pPr>
              <w:rPr>
                <w:rFonts w:ascii="Courier New" w:hAnsi="Courier New" w:cs="Courier New"/>
                <w:sz w:val="20"/>
                <w:szCs w:val="18"/>
              </w:rPr>
            </w:pPr>
          </w:p>
        </w:tc>
        <w:tc>
          <w:tcPr>
            <w:tcW w:w="816" w:type="dxa"/>
          </w:tcPr>
          <w:p w14:paraId="547E520E" w14:textId="77777777" w:rsidR="00E55875" w:rsidRPr="00C35EA7" w:rsidRDefault="00E55875" w:rsidP="00DE360B">
            <w:pPr>
              <w:rPr>
                <w:rFonts w:ascii="Courier New" w:hAnsi="Courier New" w:cs="Courier New"/>
                <w:sz w:val="20"/>
                <w:szCs w:val="18"/>
              </w:rPr>
            </w:pPr>
          </w:p>
        </w:tc>
      </w:tr>
      <w:tr w:rsidR="005D10B6" w:rsidRPr="00C04709" w14:paraId="5E65D55D" w14:textId="77777777" w:rsidTr="00C35EA7">
        <w:trPr>
          <w:jc w:val="center"/>
        </w:trPr>
        <w:tc>
          <w:tcPr>
            <w:tcW w:w="1516" w:type="dxa"/>
          </w:tcPr>
          <w:p w14:paraId="7316D5AB" w14:textId="77777777" w:rsidR="00E55875" w:rsidRPr="00C35EA7" w:rsidRDefault="00E55875" w:rsidP="00C35EA7">
            <w:pPr>
              <w:jc w:val="center"/>
              <w:rPr>
                <w:szCs w:val="18"/>
              </w:rPr>
            </w:pPr>
            <w:r w:rsidRPr="00C35EA7">
              <w:rPr>
                <w:szCs w:val="18"/>
              </w:rPr>
              <w:t>site</w:t>
            </w:r>
          </w:p>
        </w:tc>
        <w:tc>
          <w:tcPr>
            <w:tcW w:w="1176" w:type="dxa"/>
          </w:tcPr>
          <w:p w14:paraId="4E0FE8AC" w14:textId="77777777" w:rsidR="00E55875" w:rsidRPr="00C35EA7" w:rsidRDefault="00E55875" w:rsidP="00C35EA7">
            <w:pPr>
              <w:jc w:val="center"/>
              <w:rPr>
                <w:szCs w:val="18"/>
              </w:rPr>
            </w:pPr>
            <w:r w:rsidRPr="00C35EA7">
              <w:rPr>
                <w:szCs w:val="18"/>
              </w:rPr>
              <w:t>structure</w:t>
            </w:r>
          </w:p>
        </w:tc>
        <w:tc>
          <w:tcPr>
            <w:tcW w:w="1070" w:type="dxa"/>
          </w:tcPr>
          <w:p w14:paraId="535DE985" w14:textId="77777777" w:rsidR="00E55875" w:rsidRPr="00C35EA7" w:rsidRDefault="00E55875" w:rsidP="00C35EA7">
            <w:pPr>
              <w:jc w:val="center"/>
              <w:rPr>
                <w:szCs w:val="18"/>
              </w:rPr>
            </w:pPr>
            <w:r w:rsidRPr="00C35EA7">
              <w:rPr>
                <w:szCs w:val="18"/>
              </w:rPr>
              <w:t>numero</w:t>
            </w:r>
          </w:p>
        </w:tc>
        <w:tc>
          <w:tcPr>
            <w:tcW w:w="1496" w:type="dxa"/>
          </w:tcPr>
          <w:p w14:paraId="54D487C1" w14:textId="77777777" w:rsidR="00E55875" w:rsidRPr="00C35EA7" w:rsidRDefault="00E55875" w:rsidP="00C35EA7">
            <w:pPr>
              <w:jc w:val="center"/>
              <w:rPr>
                <w:szCs w:val="18"/>
              </w:rPr>
            </w:pPr>
            <w:r w:rsidRPr="00C35EA7">
              <w:rPr>
                <w:szCs w:val="18"/>
              </w:rPr>
              <w:t>objet</w:t>
            </w:r>
          </w:p>
        </w:tc>
        <w:tc>
          <w:tcPr>
            <w:tcW w:w="2849" w:type="dxa"/>
          </w:tcPr>
          <w:p w14:paraId="7868DB4A" w14:textId="77777777" w:rsidR="00E55875" w:rsidRPr="00C35EA7" w:rsidRDefault="00E55875" w:rsidP="00C35EA7">
            <w:pPr>
              <w:jc w:val="center"/>
              <w:rPr>
                <w:szCs w:val="18"/>
              </w:rPr>
            </w:pPr>
            <w:r w:rsidRPr="00C35EA7">
              <w:rPr>
                <w:szCs w:val="18"/>
              </w:rPr>
              <w:t>description</w:t>
            </w:r>
          </w:p>
        </w:tc>
        <w:tc>
          <w:tcPr>
            <w:tcW w:w="816" w:type="dxa"/>
          </w:tcPr>
          <w:p w14:paraId="69B1A077" w14:textId="77777777" w:rsidR="00E55875" w:rsidRPr="00C35EA7" w:rsidRDefault="00E55875" w:rsidP="00C35EA7">
            <w:pPr>
              <w:jc w:val="center"/>
              <w:rPr>
                <w:szCs w:val="18"/>
              </w:rPr>
            </w:pPr>
            <w:r w:rsidRPr="00C35EA7">
              <w:rPr>
                <w:szCs w:val="18"/>
              </w:rPr>
              <w:t>BIB</w:t>
            </w:r>
          </w:p>
        </w:tc>
      </w:tr>
      <w:tr w:rsidR="005D10B6" w:rsidRPr="00C04709" w14:paraId="0F5B352B" w14:textId="77777777" w:rsidTr="00C35EA7">
        <w:trPr>
          <w:jc w:val="center"/>
        </w:trPr>
        <w:tc>
          <w:tcPr>
            <w:tcW w:w="1516" w:type="dxa"/>
          </w:tcPr>
          <w:p w14:paraId="03B72C5A" w14:textId="77777777" w:rsidR="00E55875" w:rsidRPr="00C35EA7" w:rsidRDefault="00E55875" w:rsidP="00DE360B">
            <w:pPr>
              <w:rPr>
                <w:szCs w:val="18"/>
              </w:rPr>
            </w:pPr>
            <w:r w:rsidRPr="00C35EA7">
              <w:rPr>
                <w:szCs w:val="18"/>
              </w:rPr>
              <w:t>Moulin (Le)</w:t>
            </w:r>
          </w:p>
        </w:tc>
        <w:tc>
          <w:tcPr>
            <w:tcW w:w="1176" w:type="dxa"/>
          </w:tcPr>
          <w:p w14:paraId="252D2AD3" w14:textId="77777777" w:rsidR="00E55875" w:rsidRPr="00C35EA7" w:rsidRDefault="00E55875" w:rsidP="00DE360B">
            <w:pPr>
              <w:rPr>
                <w:szCs w:val="18"/>
              </w:rPr>
            </w:pPr>
            <w:r>
              <w:t>t_56</w:t>
            </w:r>
          </w:p>
        </w:tc>
        <w:tc>
          <w:tcPr>
            <w:tcW w:w="1070" w:type="dxa"/>
          </w:tcPr>
          <w:p w14:paraId="50D0A7FC" w14:textId="77777777" w:rsidR="00E55875" w:rsidRPr="00C35EA7" w:rsidRDefault="00E55875" w:rsidP="00DE360B">
            <w:pPr>
              <w:rPr>
                <w:szCs w:val="18"/>
              </w:rPr>
            </w:pPr>
            <w:r w:rsidRPr="00C35EA7">
              <w:rPr>
                <w:szCs w:val="18"/>
                <w:highlight w:val="yellow"/>
              </w:rPr>
              <w:t>10302</w:t>
            </w:r>
          </w:p>
        </w:tc>
        <w:tc>
          <w:tcPr>
            <w:tcW w:w="1496" w:type="dxa"/>
          </w:tcPr>
          <w:p w14:paraId="6FC94563" w14:textId="77777777" w:rsidR="00E55875" w:rsidRDefault="00E55875" w:rsidP="00DE360B">
            <w:r>
              <w:t>CC-2141-m</w:t>
            </w:r>
          </w:p>
        </w:tc>
        <w:tc>
          <w:tcPr>
            <w:tcW w:w="2849" w:type="dxa"/>
          </w:tcPr>
          <w:p w14:paraId="1777D4D0" w14:textId="77777777" w:rsidR="00E55875" w:rsidRPr="00C35EA7" w:rsidRDefault="00E55875" w:rsidP="00DE360B">
            <w:pPr>
              <w:rPr>
                <w:szCs w:val="18"/>
              </w:rPr>
            </w:pPr>
            <w:r w:rsidRPr="00C35EA7">
              <w:rPr>
                <w:szCs w:val="18"/>
              </w:rPr>
              <w:t>fusaïole</w:t>
            </w:r>
          </w:p>
        </w:tc>
        <w:tc>
          <w:tcPr>
            <w:tcW w:w="816" w:type="dxa"/>
          </w:tcPr>
          <w:p w14:paraId="6B2BEE20" w14:textId="77777777" w:rsidR="00E55875" w:rsidRDefault="00E55875" w:rsidP="00DE360B">
            <w:r>
              <w:t>1833</w:t>
            </w:r>
          </w:p>
        </w:tc>
      </w:tr>
      <w:tr w:rsidR="005D10B6" w:rsidRPr="00C04709" w14:paraId="0C8D5841" w14:textId="77777777" w:rsidTr="00C35EA7">
        <w:trPr>
          <w:jc w:val="center"/>
        </w:trPr>
        <w:tc>
          <w:tcPr>
            <w:tcW w:w="1516" w:type="dxa"/>
          </w:tcPr>
          <w:p w14:paraId="391369B2" w14:textId="77777777" w:rsidR="00FC53B6" w:rsidRPr="00C35EA7" w:rsidRDefault="00FC53B6" w:rsidP="00DE360B">
            <w:pPr>
              <w:rPr>
                <w:szCs w:val="18"/>
              </w:rPr>
            </w:pPr>
            <w:r w:rsidRPr="00C35EA7">
              <w:rPr>
                <w:szCs w:val="18"/>
              </w:rPr>
              <w:t>Moulin (Le)</w:t>
            </w:r>
          </w:p>
        </w:tc>
        <w:tc>
          <w:tcPr>
            <w:tcW w:w="1176" w:type="dxa"/>
          </w:tcPr>
          <w:p w14:paraId="38CA988C" w14:textId="77777777" w:rsidR="00FC53B6" w:rsidRPr="00C35EA7" w:rsidRDefault="00FC53B6" w:rsidP="00DE360B">
            <w:pPr>
              <w:rPr>
                <w:szCs w:val="18"/>
              </w:rPr>
            </w:pPr>
            <w:r>
              <w:t>t_56</w:t>
            </w:r>
          </w:p>
        </w:tc>
        <w:tc>
          <w:tcPr>
            <w:tcW w:w="1070" w:type="dxa"/>
          </w:tcPr>
          <w:p w14:paraId="4F4B0641" w14:textId="77777777" w:rsidR="00FC53B6" w:rsidRPr="00C35EA7" w:rsidRDefault="00FC53B6" w:rsidP="00DE360B">
            <w:pPr>
              <w:rPr>
                <w:szCs w:val="18"/>
              </w:rPr>
            </w:pPr>
            <w:r w:rsidRPr="00C35EA7">
              <w:rPr>
                <w:szCs w:val="18"/>
              </w:rPr>
              <w:t>15193</w:t>
            </w:r>
          </w:p>
        </w:tc>
        <w:tc>
          <w:tcPr>
            <w:tcW w:w="1496" w:type="dxa"/>
          </w:tcPr>
          <w:p w14:paraId="0C3BCBD3" w14:textId="77777777" w:rsidR="00FC53B6" w:rsidRDefault="00FC53B6" w:rsidP="00DE360B">
            <w:r>
              <w:t>AE-3211-m</w:t>
            </w:r>
          </w:p>
        </w:tc>
        <w:tc>
          <w:tcPr>
            <w:tcW w:w="2849" w:type="dxa"/>
          </w:tcPr>
          <w:p w14:paraId="6D0719D1" w14:textId="77777777" w:rsidR="00FC53B6" w:rsidRPr="00C35EA7" w:rsidRDefault="00FC53B6" w:rsidP="00DE360B">
            <w:pPr>
              <w:rPr>
                <w:szCs w:val="18"/>
              </w:rPr>
            </w:pPr>
            <w:r w:rsidRPr="00C35EA7">
              <w:rPr>
                <w:szCs w:val="18"/>
              </w:rPr>
              <w:t>boucle d’oreille en bronze</w:t>
            </w:r>
          </w:p>
        </w:tc>
        <w:tc>
          <w:tcPr>
            <w:tcW w:w="816" w:type="dxa"/>
          </w:tcPr>
          <w:p w14:paraId="447661A9" w14:textId="77777777" w:rsidR="00FC53B6" w:rsidRDefault="00FC53B6" w:rsidP="00DE360B">
            <w:r>
              <w:t>1833</w:t>
            </w:r>
          </w:p>
        </w:tc>
      </w:tr>
      <w:tr w:rsidR="005D10B6" w:rsidRPr="00C04709" w14:paraId="60A04AC8" w14:textId="77777777" w:rsidTr="00C35EA7">
        <w:trPr>
          <w:jc w:val="center"/>
        </w:trPr>
        <w:tc>
          <w:tcPr>
            <w:tcW w:w="1516" w:type="dxa"/>
          </w:tcPr>
          <w:p w14:paraId="257F7082" w14:textId="77777777" w:rsidR="00FA1CD9" w:rsidRPr="00C35EA7" w:rsidRDefault="00FA1CD9" w:rsidP="00DE360B">
            <w:pPr>
              <w:rPr>
                <w:szCs w:val="18"/>
              </w:rPr>
            </w:pPr>
            <w:r w:rsidRPr="00C35EA7">
              <w:rPr>
                <w:szCs w:val="18"/>
              </w:rPr>
              <w:t>Moulin (Le)</w:t>
            </w:r>
          </w:p>
        </w:tc>
        <w:tc>
          <w:tcPr>
            <w:tcW w:w="1176" w:type="dxa"/>
          </w:tcPr>
          <w:p w14:paraId="250BFC3A" w14:textId="77777777" w:rsidR="00FA1CD9" w:rsidRPr="00C35EA7" w:rsidRDefault="00FA1CD9" w:rsidP="00DE360B">
            <w:pPr>
              <w:rPr>
                <w:szCs w:val="18"/>
              </w:rPr>
            </w:pPr>
            <w:r>
              <w:t>t_56</w:t>
            </w:r>
          </w:p>
        </w:tc>
        <w:tc>
          <w:tcPr>
            <w:tcW w:w="1070" w:type="dxa"/>
          </w:tcPr>
          <w:p w14:paraId="57D7FE1B" w14:textId="77777777" w:rsidR="00FA1CD9" w:rsidRPr="00C35EA7" w:rsidRDefault="00FA1CD9" w:rsidP="00DE360B">
            <w:pPr>
              <w:rPr>
                <w:szCs w:val="18"/>
              </w:rPr>
            </w:pPr>
            <w:r w:rsidRPr="00C35EA7">
              <w:rPr>
                <w:szCs w:val="18"/>
              </w:rPr>
              <w:t>15191</w:t>
            </w:r>
          </w:p>
        </w:tc>
        <w:tc>
          <w:tcPr>
            <w:tcW w:w="1496" w:type="dxa"/>
          </w:tcPr>
          <w:p w14:paraId="143C4520" w14:textId="77777777" w:rsidR="00FA1CD9" w:rsidRDefault="00FA1CD9" w:rsidP="00DE360B">
            <w:r>
              <w:t>AC-1141-m</w:t>
            </w:r>
          </w:p>
        </w:tc>
        <w:tc>
          <w:tcPr>
            <w:tcW w:w="2849" w:type="dxa"/>
          </w:tcPr>
          <w:p w14:paraId="6734A501" w14:textId="77777777" w:rsidR="00FA1CD9" w:rsidRPr="00C35EA7" w:rsidRDefault="00FA1CD9" w:rsidP="00DE360B">
            <w:pPr>
              <w:rPr>
                <w:szCs w:val="18"/>
              </w:rPr>
            </w:pPr>
            <w:r w:rsidRPr="00C35EA7">
              <w:rPr>
                <w:szCs w:val="18"/>
              </w:rPr>
              <w:t>bracelet en bronze</w:t>
            </w:r>
          </w:p>
        </w:tc>
        <w:tc>
          <w:tcPr>
            <w:tcW w:w="816" w:type="dxa"/>
          </w:tcPr>
          <w:p w14:paraId="69AB0308" w14:textId="77777777" w:rsidR="00FA1CD9" w:rsidRDefault="00FA1CD9" w:rsidP="00DE360B">
            <w:r>
              <w:t>1833</w:t>
            </w:r>
          </w:p>
        </w:tc>
      </w:tr>
      <w:tr w:rsidR="005D10B6" w:rsidRPr="00C04709" w14:paraId="64BE20F1" w14:textId="77777777" w:rsidTr="00C35EA7">
        <w:trPr>
          <w:jc w:val="center"/>
        </w:trPr>
        <w:tc>
          <w:tcPr>
            <w:tcW w:w="1516" w:type="dxa"/>
          </w:tcPr>
          <w:p w14:paraId="0061C4AF" w14:textId="77777777" w:rsidR="00FA1CD9" w:rsidRPr="00C35EA7" w:rsidRDefault="00FA1CD9" w:rsidP="00DE360B">
            <w:pPr>
              <w:rPr>
                <w:szCs w:val="18"/>
              </w:rPr>
            </w:pPr>
            <w:r w:rsidRPr="00C35EA7">
              <w:rPr>
                <w:szCs w:val="18"/>
              </w:rPr>
              <w:t>Moulin (Le)</w:t>
            </w:r>
          </w:p>
        </w:tc>
        <w:tc>
          <w:tcPr>
            <w:tcW w:w="1176" w:type="dxa"/>
          </w:tcPr>
          <w:p w14:paraId="41C321E0" w14:textId="77777777" w:rsidR="00FA1CD9" w:rsidRPr="00C35EA7" w:rsidRDefault="00FA1CD9" w:rsidP="00DE360B">
            <w:pPr>
              <w:rPr>
                <w:szCs w:val="18"/>
              </w:rPr>
            </w:pPr>
            <w:r>
              <w:t>t_56</w:t>
            </w:r>
          </w:p>
        </w:tc>
        <w:tc>
          <w:tcPr>
            <w:tcW w:w="1070" w:type="dxa"/>
          </w:tcPr>
          <w:p w14:paraId="75F75FF8" w14:textId="77777777" w:rsidR="00FA1CD9" w:rsidRPr="00C35EA7" w:rsidRDefault="00FA1CD9" w:rsidP="00DE360B">
            <w:pPr>
              <w:rPr>
                <w:szCs w:val="18"/>
              </w:rPr>
            </w:pPr>
            <w:r w:rsidRPr="00C35EA7">
              <w:rPr>
                <w:szCs w:val="18"/>
              </w:rPr>
              <w:t>15194</w:t>
            </w:r>
          </w:p>
        </w:tc>
        <w:tc>
          <w:tcPr>
            <w:tcW w:w="1496" w:type="dxa"/>
          </w:tcPr>
          <w:p w14:paraId="2E29B444" w14:textId="77777777" w:rsidR="00FA1CD9" w:rsidRDefault="00FA1CD9" w:rsidP="00DE360B">
            <w:r>
              <w:t>AC-1141-m</w:t>
            </w:r>
          </w:p>
        </w:tc>
        <w:tc>
          <w:tcPr>
            <w:tcW w:w="2849" w:type="dxa"/>
          </w:tcPr>
          <w:p w14:paraId="10F56242" w14:textId="77777777" w:rsidR="00FA1CD9" w:rsidRPr="00C35EA7" w:rsidRDefault="00FA1CD9" w:rsidP="00DE360B">
            <w:pPr>
              <w:rPr>
                <w:szCs w:val="18"/>
              </w:rPr>
            </w:pPr>
            <w:r w:rsidRPr="00C35EA7">
              <w:rPr>
                <w:szCs w:val="18"/>
              </w:rPr>
              <w:t>bracelet en bronze</w:t>
            </w:r>
          </w:p>
        </w:tc>
        <w:tc>
          <w:tcPr>
            <w:tcW w:w="816" w:type="dxa"/>
          </w:tcPr>
          <w:p w14:paraId="30C73161" w14:textId="77777777" w:rsidR="00FA1CD9" w:rsidRDefault="00FA1CD9" w:rsidP="00DE360B">
            <w:r>
              <w:t>1833</w:t>
            </w:r>
          </w:p>
        </w:tc>
      </w:tr>
    </w:tbl>
    <w:p w14:paraId="6D029B0F" w14:textId="77777777" w:rsidR="00E55875" w:rsidRPr="00E55875" w:rsidRDefault="00E55875" w:rsidP="00DE360B"/>
    <w:p w14:paraId="180382AA" w14:textId="77777777" w:rsidR="00E55875" w:rsidRDefault="00E55875" w:rsidP="00DE360B"/>
    <w:p w14:paraId="59B8831B" w14:textId="77777777" w:rsidR="00E55875" w:rsidRDefault="00E55875" w:rsidP="00DE360B">
      <w:pPr>
        <w:pStyle w:val="Heading3"/>
      </w:pPr>
      <w:r>
        <w:t>t_57</w:t>
      </w:r>
    </w:p>
    <w:p w14:paraId="168A8A5D" w14:textId="77777777" w:rsidR="00E55875" w:rsidRDefault="00E55875" w:rsidP="00DE360B"/>
    <w:tbl>
      <w:tblPr>
        <w:tblW w:w="90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042"/>
        <w:gridCol w:w="1723"/>
      </w:tblGrid>
      <w:tr w:rsidR="005D10B6" w:rsidRPr="00C04709" w14:paraId="00FB1DD3" w14:textId="77777777" w:rsidTr="00C35EA7">
        <w:trPr>
          <w:jc w:val="center"/>
        </w:trPr>
        <w:tc>
          <w:tcPr>
            <w:tcW w:w="1516" w:type="dxa"/>
          </w:tcPr>
          <w:p w14:paraId="5BEAC64F" w14:textId="77777777" w:rsidR="00E55875" w:rsidRPr="00C35EA7" w:rsidRDefault="00E55875" w:rsidP="00DE360B">
            <w:pPr>
              <w:rPr>
                <w:rFonts w:ascii="Courier New" w:hAnsi="Courier New" w:cs="Courier New"/>
                <w:sz w:val="20"/>
                <w:szCs w:val="18"/>
              </w:rPr>
            </w:pPr>
            <w:r w:rsidRPr="00C35EA7">
              <w:rPr>
                <w:rFonts w:ascii="Courier New" w:hAnsi="Courier New" w:cs="Courier New"/>
                <w:sz w:val="20"/>
                <w:szCs w:val="18"/>
                <w:lang w:val="en-GB"/>
              </w:rPr>
              <w:br w:type="page"/>
            </w:r>
            <w:r w:rsidR="00C458EA" w:rsidRPr="00C35EA7">
              <w:rPr>
                <w:rFonts w:ascii="Courier New" w:hAnsi="Courier New" w:cs="Courier New"/>
                <w:sz w:val="20"/>
                <w:szCs w:val="18"/>
              </w:rPr>
              <w:t>OBJ_</w:t>
            </w:r>
          </w:p>
        </w:tc>
        <w:tc>
          <w:tcPr>
            <w:tcW w:w="1176" w:type="dxa"/>
          </w:tcPr>
          <w:p w14:paraId="58C6AB33" w14:textId="77777777" w:rsidR="00E55875" w:rsidRPr="00C35EA7" w:rsidRDefault="00E55875" w:rsidP="00DE360B">
            <w:pPr>
              <w:rPr>
                <w:rFonts w:ascii="Courier New" w:hAnsi="Courier New" w:cs="Courier New"/>
                <w:sz w:val="20"/>
                <w:szCs w:val="18"/>
              </w:rPr>
            </w:pPr>
          </w:p>
        </w:tc>
        <w:tc>
          <w:tcPr>
            <w:tcW w:w="1070" w:type="dxa"/>
          </w:tcPr>
          <w:p w14:paraId="58A2AFF3" w14:textId="77777777" w:rsidR="00E55875" w:rsidRPr="00C35EA7" w:rsidRDefault="00E55875" w:rsidP="00DE360B">
            <w:pPr>
              <w:rPr>
                <w:rFonts w:ascii="Courier New" w:hAnsi="Courier New" w:cs="Courier New"/>
                <w:sz w:val="20"/>
                <w:szCs w:val="18"/>
              </w:rPr>
            </w:pPr>
          </w:p>
        </w:tc>
        <w:tc>
          <w:tcPr>
            <w:tcW w:w="1510" w:type="dxa"/>
          </w:tcPr>
          <w:p w14:paraId="7444D0BF" w14:textId="77777777" w:rsidR="00E55875" w:rsidRPr="00C35EA7" w:rsidRDefault="00E55875" w:rsidP="00DE360B">
            <w:pPr>
              <w:rPr>
                <w:rFonts w:ascii="Courier New" w:hAnsi="Courier New" w:cs="Courier New"/>
                <w:sz w:val="20"/>
                <w:szCs w:val="18"/>
              </w:rPr>
            </w:pPr>
          </w:p>
        </w:tc>
        <w:tc>
          <w:tcPr>
            <w:tcW w:w="2042" w:type="dxa"/>
          </w:tcPr>
          <w:p w14:paraId="0F091691" w14:textId="77777777" w:rsidR="00E55875" w:rsidRPr="00C35EA7" w:rsidRDefault="00E55875" w:rsidP="00DE360B">
            <w:pPr>
              <w:rPr>
                <w:rFonts w:ascii="Courier New" w:hAnsi="Courier New" w:cs="Courier New"/>
                <w:sz w:val="20"/>
                <w:szCs w:val="18"/>
              </w:rPr>
            </w:pPr>
          </w:p>
        </w:tc>
        <w:tc>
          <w:tcPr>
            <w:tcW w:w="1723" w:type="dxa"/>
          </w:tcPr>
          <w:p w14:paraId="6AB370CB" w14:textId="77777777" w:rsidR="00E55875" w:rsidRPr="00C35EA7" w:rsidRDefault="00E55875" w:rsidP="00DE360B">
            <w:pPr>
              <w:rPr>
                <w:rFonts w:ascii="Courier New" w:hAnsi="Courier New" w:cs="Courier New"/>
                <w:sz w:val="20"/>
                <w:szCs w:val="18"/>
              </w:rPr>
            </w:pPr>
          </w:p>
        </w:tc>
      </w:tr>
      <w:tr w:rsidR="005D10B6" w:rsidRPr="00C04709" w14:paraId="1B520FE0" w14:textId="77777777" w:rsidTr="00C35EA7">
        <w:trPr>
          <w:jc w:val="center"/>
        </w:trPr>
        <w:tc>
          <w:tcPr>
            <w:tcW w:w="1516" w:type="dxa"/>
          </w:tcPr>
          <w:p w14:paraId="3CB3E7B7" w14:textId="77777777" w:rsidR="00E55875" w:rsidRPr="00C35EA7" w:rsidRDefault="00E55875" w:rsidP="00C35EA7">
            <w:pPr>
              <w:jc w:val="center"/>
              <w:rPr>
                <w:szCs w:val="18"/>
              </w:rPr>
            </w:pPr>
            <w:r w:rsidRPr="00C35EA7">
              <w:rPr>
                <w:szCs w:val="18"/>
              </w:rPr>
              <w:t>site</w:t>
            </w:r>
          </w:p>
        </w:tc>
        <w:tc>
          <w:tcPr>
            <w:tcW w:w="1176" w:type="dxa"/>
          </w:tcPr>
          <w:p w14:paraId="5CCD3CEF" w14:textId="77777777" w:rsidR="00E55875" w:rsidRPr="00C35EA7" w:rsidRDefault="00E55875" w:rsidP="00C35EA7">
            <w:pPr>
              <w:jc w:val="center"/>
              <w:rPr>
                <w:szCs w:val="18"/>
              </w:rPr>
            </w:pPr>
            <w:r w:rsidRPr="00C35EA7">
              <w:rPr>
                <w:szCs w:val="18"/>
              </w:rPr>
              <w:t>structure</w:t>
            </w:r>
          </w:p>
        </w:tc>
        <w:tc>
          <w:tcPr>
            <w:tcW w:w="1070" w:type="dxa"/>
          </w:tcPr>
          <w:p w14:paraId="48A77FE1" w14:textId="77777777" w:rsidR="00E55875" w:rsidRPr="00C35EA7" w:rsidRDefault="00E55875" w:rsidP="00C35EA7">
            <w:pPr>
              <w:jc w:val="center"/>
              <w:rPr>
                <w:szCs w:val="18"/>
              </w:rPr>
            </w:pPr>
            <w:r w:rsidRPr="00C35EA7">
              <w:rPr>
                <w:szCs w:val="18"/>
              </w:rPr>
              <w:t>numero</w:t>
            </w:r>
          </w:p>
        </w:tc>
        <w:tc>
          <w:tcPr>
            <w:tcW w:w="1510" w:type="dxa"/>
          </w:tcPr>
          <w:p w14:paraId="5CE1B985" w14:textId="77777777" w:rsidR="00E55875" w:rsidRPr="00C35EA7" w:rsidRDefault="00E55875" w:rsidP="00C35EA7">
            <w:pPr>
              <w:jc w:val="center"/>
              <w:rPr>
                <w:szCs w:val="18"/>
              </w:rPr>
            </w:pPr>
            <w:r w:rsidRPr="00C35EA7">
              <w:rPr>
                <w:szCs w:val="18"/>
              </w:rPr>
              <w:t>objet</w:t>
            </w:r>
          </w:p>
        </w:tc>
        <w:tc>
          <w:tcPr>
            <w:tcW w:w="2042" w:type="dxa"/>
          </w:tcPr>
          <w:p w14:paraId="5A971AE7" w14:textId="77777777" w:rsidR="00E55875" w:rsidRPr="00C35EA7" w:rsidRDefault="00E55875" w:rsidP="00C35EA7">
            <w:pPr>
              <w:jc w:val="center"/>
              <w:rPr>
                <w:szCs w:val="18"/>
              </w:rPr>
            </w:pPr>
            <w:r w:rsidRPr="00C35EA7">
              <w:rPr>
                <w:szCs w:val="18"/>
              </w:rPr>
              <w:t>description</w:t>
            </w:r>
          </w:p>
        </w:tc>
        <w:tc>
          <w:tcPr>
            <w:tcW w:w="1723" w:type="dxa"/>
          </w:tcPr>
          <w:p w14:paraId="71EFE5DC" w14:textId="77777777" w:rsidR="00E55875" w:rsidRPr="00C35EA7" w:rsidRDefault="00E55875" w:rsidP="00C35EA7">
            <w:pPr>
              <w:jc w:val="center"/>
              <w:rPr>
                <w:szCs w:val="18"/>
              </w:rPr>
            </w:pPr>
            <w:r w:rsidRPr="00C35EA7">
              <w:rPr>
                <w:szCs w:val="18"/>
              </w:rPr>
              <w:t>BIB</w:t>
            </w:r>
          </w:p>
        </w:tc>
      </w:tr>
      <w:tr w:rsidR="005D10B6" w:rsidRPr="00C04709" w14:paraId="48E82A20" w14:textId="77777777" w:rsidTr="00C35EA7">
        <w:trPr>
          <w:jc w:val="center"/>
        </w:trPr>
        <w:tc>
          <w:tcPr>
            <w:tcW w:w="1516" w:type="dxa"/>
          </w:tcPr>
          <w:p w14:paraId="3637CE08" w14:textId="77777777" w:rsidR="00E55875" w:rsidRPr="00C35EA7" w:rsidRDefault="00E55875" w:rsidP="00DE360B">
            <w:pPr>
              <w:rPr>
                <w:szCs w:val="18"/>
              </w:rPr>
            </w:pPr>
            <w:r w:rsidRPr="00C35EA7">
              <w:rPr>
                <w:szCs w:val="18"/>
              </w:rPr>
              <w:t>Moulin (Le)</w:t>
            </w:r>
          </w:p>
        </w:tc>
        <w:tc>
          <w:tcPr>
            <w:tcW w:w="1176" w:type="dxa"/>
          </w:tcPr>
          <w:p w14:paraId="15E7D197" w14:textId="77777777" w:rsidR="00E55875" w:rsidRPr="00C35EA7" w:rsidRDefault="00E55875" w:rsidP="00DE360B">
            <w:pPr>
              <w:rPr>
                <w:szCs w:val="18"/>
              </w:rPr>
            </w:pPr>
            <w:r>
              <w:t>t_57</w:t>
            </w:r>
          </w:p>
        </w:tc>
        <w:tc>
          <w:tcPr>
            <w:tcW w:w="1070" w:type="dxa"/>
          </w:tcPr>
          <w:p w14:paraId="796048AC" w14:textId="77777777" w:rsidR="00E55875" w:rsidRPr="00C35EA7" w:rsidRDefault="00E55875" w:rsidP="00DE360B">
            <w:pPr>
              <w:rPr>
                <w:szCs w:val="18"/>
              </w:rPr>
            </w:pPr>
          </w:p>
        </w:tc>
        <w:tc>
          <w:tcPr>
            <w:tcW w:w="1510" w:type="dxa"/>
          </w:tcPr>
          <w:p w14:paraId="7DD0DEE0" w14:textId="77777777" w:rsidR="00E55875" w:rsidRDefault="00E55875" w:rsidP="00DE360B">
            <w:r>
              <w:t>Inf. I</w:t>
            </w:r>
          </w:p>
        </w:tc>
        <w:tc>
          <w:tcPr>
            <w:tcW w:w="2042" w:type="dxa"/>
          </w:tcPr>
          <w:p w14:paraId="510322E5" w14:textId="77777777" w:rsidR="00E55875" w:rsidRPr="00C35EA7" w:rsidRDefault="00E55875" w:rsidP="00DE360B">
            <w:pPr>
              <w:rPr>
                <w:szCs w:val="18"/>
              </w:rPr>
            </w:pPr>
            <w:r w:rsidRPr="00C35EA7">
              <w:rPr>
                <w:szCs w:val="18"/>
              </w:rPr>
              <w:t>défunt</w:t>
            </w:r>
          </w:p>
        </w:tc>
        <w:tc>
          <w:tcPr>
            <w:tcW w:w="1723" w:type="dxa"/>
          </w:tcPr>
          <w:p w14:paraId="005E9E36" w14:textId="77777777" w:rsidR="00E55875" w:rsidRDefault="00E55875" w:rsidP="00DE360B">
            <w:r>
              <w:t>L. Bourdajaud</w:t>
            </w:r>
          </w:p>
        </w:tc>
      </w:tr>
      <w:tr w:rsidR="005D10B6" w:rsidRPr="00C04709" w14:paraId="6822F890" w14:textId="77777777" w:rsidTr="00C35EA7">
        <w:trPr>
          <w:jc w:val="center"/>
        </w:trPr>
        <w:tc>
          <w:tcPr>
            <w:tcW w:w="1516" w:type="dxa"/>
          </w:tcPr>
          <w:p w14:paraId="0DA4E36C" w14:textId="77777777" w:rsidR="00E55875" w:rsidRPr="00C35EA7" w:rsidRDefault="00E55875" w:rsidP="00DE360B">
            <w:pPr>
              <w:rPr>
                <w:szCs w:val="18"/>
              </w:rPr>
            </w:pPr>
            <w:r w:rsidRPr="00C35EA7">
              <w:rPr>
                <w:szCs w:val="18"/>
              </w:rPr>
              <w:t>Moulin (Le)</w:t>
            </w:r>
          </w:p>
        </w:tc>
        <w:tc>
          <w:tcPr>
            <w:tcW w:w="1176" w:type="dxa"/>
          </w:tcPr>
          <w:p w14:paraId="09B56747" w14:textId="77777777" w:rsidR="00E55875" w:rsidRPr="00C35EA7" w:rsidRDefault="00E55875" w:rsidP="00DE360B">
            <w:pPr>
              <w:rPr>
                <w:szCs w:val="18"/>
              </w:rPr>
            </w:pPr>
            <w:r>
              <w:t>t_57</w:t>
            </w:r>
          </w:p>
        </w:tc>
        <w:tc>
          <w:tcPr>
            <w:tcW w:w="1070" w:type="dxa"/>
          </w:tcPr>
          <w:p w14:paraId="0F47B562" w14:textId="77777777" w:rsidR="00E55875" w:rsidRPr="00C35EA7" w:rsidRDefault="00E55875" w:rsidP="00DE360B">
            <w:pPr>
              <w:rPr>
                <w:szCs w:val="18"/>
              </w:rPr>
            </w:pPr>
            <w:r w:rsidRPr="00C35EA7">
              <w:rPr>
                <w:szCs w:val="18"/>
              </w:rPr>
              <w:t>10307</w:t>
            </w:r>
          </w:p>
        </w:tc>
        <w:tc>
          <w:tcPr>
            <w:tcW w:w="1510" w:type="dxa"/>
          </w:tcPr>
          <w:p w14:paraId="4D0638FB" w14:textId="77777777" w:rsidR="00E55875" w:rsidRDefault="00E55875" w:rsidP="00DE360B">
            <w:r>
              <w:t>CC-2141-m</w:t>
            </w:r>
          </w:p>
        </w:tc>
        <w:tc>
          <w:tcPr>
            <w:tcW w:w="2042" w:type="dxa"/>
          </w:tcPr>
          <w:p w14:paraId="02C4E0DC" w14:textId="77777777" w:rsidR="00E55875" w:rsidRPr="00C35EA7" w:rsidRDefault="00E55875" w:rsidP="00DE360B">
            <w:pPr>
              <w:rPr>
                <w:szCs w:val="18"/>
              </w:rPr>
            </w:pPr>
            <w:r w:rsidRPr="00C35EA7">
              <w:rPr>
                <w:szCs w:val="18"/>
              </w:rPr>
              <w:t>fusaïole</w:t>
            </w:r>
          </w:p>
        </w:tc>
        <w:tc>
          <w:tcPr>
            <w:tcW w:w="1723" w:type="dxa"/>
          </w:tcPr>
          <w:p w14:paraId="55F30C12" w14:textId="77777777" w:rsidR="00E55875" w:rsidRDefault="00E55875" w:rsidP="00DE360B">
            <w:r>
              <w:t>1833</w:t>
            </w:r>
          </w:p>
        </w:tc>
      </w:tr>
      <w:tr w:rsidR="005D10B6" w:rsidRPr="00C04709" w14:paraId="531F832C" w14:textId="77777777" w:rsidTr="00C35EA7">
        <w:trPr>
          <w:jc w:val="center"/>
        </w:trPr>
        <w:tc>
          <w:tcPr>
            <w:tcW w:w="1516" w:type="dxa"/>
          </w:tcPr>
          <w:p w14:paraId="20A69DFB" w14:textId="77777777" w:rsidR="00B2667E" w:rsidRPr="00C35EA7" w:rsidRDefault="00B2667E" w:rsidP="00DE360B">
            <w:pPr>
              <w:rPr>
                <w:szCs w:val="18"/>
              </w:rPr>
            </w:pPr>
            <w:r w:rsidRPr="00C35EA7">
              <w:rPr>
                <w:szCs w:val="18"/>
              </w:rPr>
              <w:t>Moulin (Le)</w:t>
            </w:r>
          </w:p>
        </w:tc>
        <w:tc>
          <w:tcPr>
            <w:tcW w:w="1176" w:type="dxa"/>
          </w:tcPr>
          <w:p w14:paraId="33076EB7" w14:textId="77777777" w:rsidR="00B2667E" w:rsidRPr="00C35EA7" w:rsidRDefault="00B2667E" w:rsidP="00DE360B">
            <w:pPr>
              <w:rPr>
                <w:szCs w:val="18"/>
              </w:rPr>
            </w:pPr>
            <w:r>
              <w:t>t_57</w:t>
            </w:r>
          </w:p>
        </w:tc>
        <w:tc>
          <w:tcPr>
            <w:tcW w:w="1070" w:type="dxa"/>
          </w:tcPr>
          <w:p w14:paraId="3F2F35BA" w14:textId="77777777" w:rsidR="00B2667E" w:rsidRPr="00C35EA7" w:rsidRDefault="00B2667E" w:rsidP="00DE360B">
            <w:pPr>
              <w:rPr>
                <w:szCs w:val="18"/>
              </w:rPr>
            </w:pPr>
            <w:r w:rsidRPr="00C35EA7">
              <w:rPr>
                <w:szCs w:val="18"/>
              </w:rPr>
              <w:t>15195</w:t>
            </w:r>
          </w:p>
        </w:tc>
        <w:tc>
          <w:tcPr>
            <w:tcW w:w="1510" w:type="dxa"/>
          </w:tcPr>
          <w:p w14:paraId="112CF2D8" w14:textId="77777777" w:rsidR="00B2667E" w:rsidRPr="00B2667E" w:rsidRDefault="00B2667E" w:rsidP="00C35EA7">
            <w:pPr>
              <w:jc w:val="both"/>
            </w:pPr>
            <w:r>
              <w:t>AA-2111-m</w:t>
            </w:r>
          </w:p>
        </w:tc>
        <w:tc>
          <w:tcPr>
            <w:tcW w:w="2042" w:type="dxa"/>
          </w:tcPr>
          <w:p w14:paraId="046D0CE2" w14:textId="77777777" w:rsidR="00B2667E" w:rsidRPr="00C35EA7" w:rsidRDefault="00B2667E" w:rsidP="00DE360B">
            <w:pPr>
              <w:rPr>
                <w:szCs w:val="18"/>
              </w:rPr>
            </w:pPr>
            <w:r>
              <w:t>épingle en bronze</w:t>
            </w:r>
          </w:p>
        </w:tc>
        <w:tc>
          <w:tcPr>
            <w:tcW w:w="1723" w:type="dxa"/>
          </w:tcPr>
          <w:p w14:paraId="6693E75B" w14:textId="77777777" w:rsidR="00B2667E" w:rsidRPr="00C35EA7" w:rsidRDefault="00B2667E" w:rsidP="00DE360B">
            <w:pPr>
              <w:rPr>
                <w:szCs w:val="18"/>
              </w:rPr>
            </w:pPr>
            <w:r w:rsidRPr="00C35EA7">
              <w:rPr>
                <w:szCs w:val="18"/>
              </w:rPr>
              <w:t>1833</w:t>
            </w:r>
          </w:p>
        </w:tc>
      </w:tr>
    </w:tbl>
    <w:p w14:paraId="7AF80526" w14:textId="77777777" w:rsidR="00B2667E" w:rsidRDefault="00B2667E" w:rsidP="00DE360B"/>
    <w:p w14:paraId="17EA7EAA" w14:textId="77777777" w:rsidR="00B2667E" w:rsidRPr="00E55875" w:rsidRDefault="00B2667E" w:rsidP="00DE360B"/>
    <w:p w14:paraId="1A09FCFA" w14:textId="77777777" w:rsidR="0065512D" w:rsidRDefault="00690AF5" w:rsidP="00DE360B">
      <w:pPr>
        <w:pStyle w:val="Heading3"/>
      </w:pPr>
      <w:r>
        <w:t>t_58</w:t>
      </w:r>
    </w:p>
    <w:p w14:paraId="0C3AC5A9" w14:textId="77777777" w:rsidR="00121E0E" w:rsidRDefault="00121E0E" w:rsidP="00121E0E"/>
    <w:p w14:paraId="45BD98C5" w14:textId="77777777" w:rsidR="00121E0E" w:rsidRPr="00121E0E" w:rsidRDefault="00121E0E" w:rsidP="002829E6">
      <w:pPr>
        <w:jc w:val="both"/>
      </w:pPr>
      <w:r w:rsidRPr="0032190F">
        <w:rPr>
          <w:lang w:val="fr-FR"/>
        </w:rPr>
        <w:t xml:space="preserve">plat tronconique en poterie noire fine, lissée à l’intérieur. Décor incisé avant cuisson avec un instrument à pointe bifide et empli de poudre blanche. Le pied porte deux trous de suspension percés avant cuisson. H : 0,05 m ; Do : 0,155 m ; Hp : 0,01 m ; Dp : 0,05 m. Le décor se compose de motifs en triangles hachurés opposés par la pointe. </w:t>
      </w:r>
      <w:r>
        <w:t>Il recouvrait le vase 10309</w:t>
      </w:r>
    </w:p>
    <w:p w14:paraId="159A9622" w14:textId="77777777" w:rsidR="00690AF5" w:rsidRDefault="00690AF5" w:rsidP="00DE360B"/>
    <w:tbl>
      <w:tblPr>
        <w:tblW w:w="90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042"/>
        <w:gridCol w:w="1723"/>
      </w:tblGrid>
      <w:tr w:rsidR="005D10B6" w:rsidRPr="00C04709" w14:paraId="10DA0907" w14:textId="77777777" w:rsidTr="00C35EA7">
        <w:trPr>
          <w:jc w:val="center"/>
        </w:trPr>
        <w:tc>
          <w:tcPr>
            <w:tcW w:w="1516" w:type="dxa"/>
          </w:tcPr>
          <w:p w14:paraId="667E64A6" w14:textId="77777777" w:rsidR="00690AF5" w:rsidRPr="00C35EA7" w:rsidRDefault="00690AF5" w:rsidP="00DE360B">
            <w:pPr>
              <w:rPr>
                <w:rFonts w:ascii="Courier New" w:hAnsi="Courier New" w:cs="Courier New"/>
                <w:sz w:val="20"/>
                <w:szCs w:val="18"/>
              </w:rPr>
            </w:pPr>
            <w:r w:rsidRPr="00C35EA7">
              <w:rPr>
                <w:rFonts w:ascii="Courier New" w:hAnsi="Courier New" w:cs="Courier New"/>
                <w:sz w:val="20"/>
                <w:szCs w:val="18"/>
                <w:lang w:val="en-GB"/>
              </w:rPr>
              <w:br w:type="page"/>
            </w:r>
            <w:r w:rsidR="00C458EA" w:rsidRPr="00C35EA7">
              <w:rPr>
                <w:rFonts w:ascii="Courier New" w:hAnsi="Courier New" w:cs="Courier New"/>
                <w:sz w:val="20"/>
                <w:szCs w:val="18"/>
              </w:rPr>
              <w:t>OBJ_</w:t>
            </w:r>
          </w:p>
        </w:tc>
        <w:tc>
          <w:tcPr>
            <w:tcW w:w="1176" w:type="dxa"/>
          </w:tcPr>
          <w:p w14:paraId="19E82D64" w14:textId="77777777" w:rsidR="00690AF5" w:rsidRPr="00C35EA7" w:rsidRDefault="00690AF5" w:rsidP="00DE360B">
            <w:pPr>
              <w:rPr>
                <w:rFonts w:ascii="Courier New" w:hAnsi="Courier New" w:cs="Courier New"/>
                <w:sz w:val="20"/>
                <w:szCs w:val="18"/>
              </w:rPr>
            </w:pPr>
          </w:p>
        </w:tc>
        <w:tc>
          <w:tcPr>
            <w:tcW w:w="1070" w:type="dxa"/>
          </w:tcPr>
          <w:p w14:paraId="7B221D2E" w14:textId="77777777" w:rsidR="00690AF5" w:rsidRPr="00C35EA7" w:rsidRDefault="00690AF5" w:rsidP="00DE360B">
            <w:pPr>
              <w:rPr>
                <w:rFonts w:ascii="Courier New" w:hAnsi="Courier New" w:cs="Courier New"/>
                <w:sz w:val="20"/>
                <w:szCs w:val="18"/>
              </w:rPr>
            </w:pPr>
          </w:p>
        </w:tc>
        <w:tc>
          <w:tcPr>
            <w:tcW w:w="1510" w:type="dxa"/>
          </w:tcPr>
          <w:p w14:paraId="66C67554" w14:textId="77777777" w:rsidR="00690AF5" w:rsidRPr="00C35EA7" w:rsidRDefault="00690AF5" w:rsidP="00DE360B">
            <w:pPr>
              <w:rPr>
                <w:rFonts w:ascii="Courier New" w:hAnsi="Courier New" w:cs="Courier New"/>
                <w:sz w:val="20"/>
                <w:szCs w:val="18"/>
              </w:rPr>
            </w:pPr>
          </w:p>
        </w:tc>
        <w:tc>
          <w:tcPr>
            <w:tcW w:w="2042" w:type="dxa"/>
          </w:tcPr>
          <w:p w14:paraId="66900F06" w14:textId="77777777" w:rsidR="00690AF5" w:rsidRPr="00C35EA7" w:rsidRDefault="00690AF5" w:rsidP="00DE360B">
            <w:pPr>
              <w:rPr>
                <w:rFonts w:ascii="Courier New" w:hAnsi="Courier New" w:cs="Courier New"/>
                <w:sz w:val="20"/>
                <w:szCs w:val="18"/>
              </w:rPr>
            </w:pPr>
          </w:p>
        </w:tc>
        <w:tc>
          <w:tcPr>
            <w:tcW w:w="1723" w:type="dxa"/>
          </w:tcPr>
          <w:p w14:paraId="3F9D4E85" w14:textId="77777777" w:rsidR="00690AF5" w:rsidRPr="00C35EA7" w:rsidRDefault="00690AF5" w:rsidP="00DE360B">
            <w:pPr>
              <w:rPr>
                <w:rFonts w:ascii="Courier New" w:hAnsi="Courier New" w:cs="Courier New"/>
                <w:sz w:val="20"/>
                <w:szCs w:val="18"/>
              </w:rPr>
            </w:pPr>
          </w:p>
        </w:tc>
      </w:tr>
      <w:tr w:rsidR="005D10B6" w:rsidRPr="00C04709" w14:paraId="57DE825F" w14:textId="77777777" w:rsidTr="00C35EA7">
        <w:trPr>
          <w:jc w:val="center"/>
        </w:trPr>
        <w:tc>
          <w:tcPr>
            <w:tcW w:w="1516" w:type="dxa"/>
          </w:tcPr>
          <w:p w14:paraId="17991AAD" w14:textId="77777777" w:rsidR="00690AF5" w:rsidRPr="00C35EA7" w:rsidRDefault="00690AF5" w:rsidP="00C35EA7">
            <w:pPr>
              <w:jc w:val="center"/>
              <w:rPr>
                <w:szCs w:val="18"/>
              </w:rPr>
            </w:pPr>
            <w:r w:rsidRPr="00C35EA7">
              <w:rPr>
                <w:szCs w:val="18"/>
              </w:rPr>
              <w:t>site</w:t>
            </w:r>
          </w:p>
        </w:tc>
        <w:tc>
          <w:tcPr>
            <w:tcW w:w="1176" w:type="dxa"/>
          </w:tcPr>
          <w:p w14:paraId="67A11D1C" w14:textId="77777777" w:rsidR="00690AF5" w:rsidRPr="00C35EA7" w:rsidRDefault="00690AF5" w:rsidP="00C35EA7">
            <w:pPr>
              <w:jc w:val="center"/>
              <w:rPr>
                <w:szCs w:val="18"/>
              </w:rPr>
            </w:pPr>
            <w:r w:rsidRPr="00C35EA7">
              <w:rPr>
                <w:szCs w:val="18"/>
              </w:rPr>
              <w:t>structure</w:t>
            </w:r>
          </w:p>
        </w:tc>
        <w:tc>
          <w:tcPr>
            <w:tcW w:w="1070" w:type="dxa"/>
          </w:tcPr>
          <w:p w14:paraId="2AE6B934" w14:textId="77777777" w:rsidR="00690AF5" w:rsidRPr="00C35EA7" w:rsidRDefault="00690AF5" w:rsidP="00C35EA7">
            <w:pPr>
              <w:jc w:val="center"/>
              <w:rPr>
                <w:szCs w:val="18"/>
              </w:rPr>
            </w:pPr>
            <w:r w:rsidRPr="00C35EA7">
              <w:rPr>
                <w:szCs w:val="18"/>
              </w:rPr>
              <w:t>numero</w:t>
            </w:r>
          </w:p>
        </w:tc>
        <w:tc>
          <w:tcPr>
            <w:tcW w:w="1510" w:type="dxa"/>
          </w:tcPr>
          <w:p w14:paraId="705BC74B" w14:textId="77777777" w:rsidR="00690AF5" w:rsidRPr="00C35EA7" w:rsidRDefault="00690AF5" w:rsidP="00C35EA7">
            <w:pPr>
              <w:jc w:val="center"/>
              <w:rPr>
                <w:szCs w:val="18"/>
              </w:rPr>
            </w:pPr>
            <w:r w:rsidRPr="00C35EA7">
              <w:rPr>
                <w:szCs w:val="18"/>
              </w:rPr>
              <w:t>objet</w:t>
            </w:r>
          </w:p>
        </w:tc>
        <w:tc>
          <w:tcPr>
            <w:tcW w:w="2042" w:type="dxa"/>
          </w:tcPr>
          <w:p w14:paraId="0BF98C6C" w14:textId="77777777" w:rsidR="00690AF5" w:rsidRPr="00C35EA7" w:rsidRDefault="00690AF5" w:rsidP="00C35EA7">
            <w:pPr>
              <w:jc w:val="center"/>
              <w:rPr>
                <w:szCs w:val="18"/>
              </w:rPr>
            </w:pPr>
            <w:r w:rsidRPr="00C35EA7">
              <w:rPr>
                <w:szCs w:val="18"/>
              </w:rPr>
              <w:t>description</w:t>
            </w:r>
          </w:p>
        </w:tc>
        <w:tc>
          <w:tcPr>
            <w:tcW w:w="1723" w:type="dxa"/>
          </w:tcPr>
          <w:p w14:paraId="7F8CCE97" w14:textId="77777777" w:rsidR="00690AF5" w:rsidRPr="00C35EA7" w:rsidRDefault="00690AF5" w:rsidP="00C35EA7">
            <w:pPr>
              <w:jc w:val="center"/>
              <w:rPr>
                <w:szCs w:val="18"/>
              </w:rPr>
            </w:pPr>
            <w:r w:rsidRPr="00C35EA7">
              <w:rPr>
                <w:szCs w:val="18"/>
              </w:rPr>
              <w:t>BIB</w:t>
            </w:r>
          </w:p>
        </w:tc>
      </w:tr>
      <w:tr w:rsidR="005D10B6" w:rsidRPr="00C04709" w14:paraId="60D61255" w14:textId="77777777" w:rsidTr="00C35EA7">
        <w:trPr>
          <w:jc w:val="center"/>
        </w:trPr>
        <w:tc>
          <w:tcPr>
            <w:tcW w:w="1516" w:type="dxa"/>
          </w:tcPr>
          <w:p w14:paraId="0E3C58BF" w14:textId="77777777" w:rsidR="00690AF5" w:rsidRPr="00C35EA7" w:rsidRDefault="00690AF5" w:rsidP="00DE360B">
            <w:pPr>
              <w:rPr>
                <w:szCs w:val="18"/>
              </w:rPr>
            </w:pPr>
            <w:r w:rsidRPr="00C35EA7">
              <w:rPr>
                <w:szCs w:val="18"/>
              </w:rPr>
              <w:t>Moulin (Le)</w:t>
            </w:r>
          </w:p>
        </w:tc>
        <w:tc>
          <w:tcPr>
            <w:tcW w:w="1176" w:type="dxa"/>
          </w:tcPr>
          <w:p w14:paraId="3C254FE2" w14:textId="77777777" w:rsidR="00690AF5" w:rsidRPr="00C35EA7" w:rsidRDefault="00690AF5" w:rsidP="00DE360B">
            <w:pPr>
              <w:rPr>
                <w:szCs w:val="18"/>
              </w:rPr>
            </w:pPr>
            <w:r>
              <w:t>t_58</w:t>
            </w:r>
          </w:p>
        </w:tc>
        <w:tc>
          <w:tcPr>
            <w:tcW w:w="1070" w:type="dxa"/>
          </w:tcPr>
          <w:p w14:paraId="7E76694A" w14:textId="77777777" w:rsidR="00690AF5" w:rsidRPr="00C35EA7" w:rsidRDefault="00690AF5" w:rsidP="00DE360B">
            <w:pPr>
              <w:rPr>
                <w:szCs w:val="18"/>
              </w:rPr>
            </w:pPr>
          </w:p>
        </w:tc>
        <w:tc>
          <w:tcPr>
            <w:tcW w:w="1510" w:type="dxa"/>
          </w:tcPr>
          <w:p w14:paraId="1FB23412" w14:textId="77777777" w:rsidR="00690AF5" w:rsidRDefault="00690AF5" w:rsidP="00DE360B">
            <w:r>
              <w:t>Inf.</w:t>
            </w:r>
          </w:p>
        </w:tc>
        <w:tc>
          <w:tcPr>
            <w:tcW w:w="2042" w:type="dxa"/>
          </w:tcPr>
          <w:p w14:paraId="12845781" w14:textId="77777777" w:rsidR="00690AF5" w:rsidRPr="00C35EA7" w:rsidRDefault="00690AF5" w:rsidP="00DE360B">
            <w:pPr>
              <w:rPr>
                <w:szCs w:val="18"/>
              </w:rPr>
            </w:pPr>
            <w:r w:rsidRPr="00C35EA7">
              <w:rPr>
                <w:szCs w:val="18"/>
              </w:rPr>
              <w:t>défunt</w:t>
            </w:r>
          </w:p>
        </w:tc>
        <w:tc>
          <w:tcPr>
            <w:tcW w:w="1723" w:type="dxa"/>
          </w:tcPr>
          <w:p w14:paraId="7A1DB5D8" w14:textId="77777777" w:rsidR="00690AF5" w:rsidRDefault="00690AF5" w:rsidP="00DE360B">
            <w:r>
              <w:t>L. Bourdajaud</w:t>
            </w:r>
          </w:p>
        </w:tc>
      </w:tr>
      <w:tr w:rsidR="005D10B6" w:rsidRPr="00C04709" w14:paraId="0B755E5C" w14:textId="77777777" w:rsidTr="00C35EA7">
        <w:trPr>
          <w:jc w:val="center"/>
        </w:trPr>
        <w:tc>
          <w:tcPr>
            <w:tcW w:w="1516" w:type="dxa"/>
          </w:tcPr>
          <w:p w14:paraId="0F8A3241" w14:textId="77777777" w:rsidR="00690AF5" w:rsidRPr="00C35EA7" w:rsidRDefault="00690AF5" w:rsidP="00DE360B">
            <w:pPr>
              <w:rPr>
                <w:szCs w:val="18"/>
              </w:rPr>
            </w:pPr>
            <w:r w:rsidRPr="00C35EA7">
              <w:rPr>
                <w:szCs w:val="18"/>
              </w:rPr>
              <w:t>Moulin (Le)</w:t>
            </w:r>
          </w:p>
        </w:tc>
        <w:tc>
          <w:tcPr>
            <w:tcW w:w="1176" w:type="dxa"/>
          </w:tcPr>
          <w:p w14:paraId="43B6A641" w14:textId="77777777" w:rsidR="00690AF5" w:rsidRPr="00C35EA7" w:rsidRDefault="00690AF5" w:rsidP="00DE360B">
            <w:pPr>
              <w:rPr>
                <w:szCs w:val="18"/>
              </w:rPr>
            </w:pPr>
            <w:r>
              <w:t>t_58</w:t>
            </w:r>
          </w:p>
        </w:tc>
        <w:tc>
          <w:tcPr>
            <w:tcW w:w="1070" w:type="dxa"/>
          </w:tcPr>
          <w:p w14:paraId="5114DFC2" w14:textId="77777777" w:rsidR="00690AF5" w:rsidRPr="00C35EA7" w:rsidRDefault="00690AF5" w:rsidP="00DE360B">
            <w:pPr>
              <w:rPr>
                <w:szCs w:val="18"/>
              </w:rPr>
            </w:pPr>
            <w:r w:rsidRPr="00C35EA7">
              <w:rPr>
                <w:szCs w:val="18"/>
              </w:rPr>
              <w:t>15196</w:t>
            </w:r>
          </w:p>
        </w:tc>
        <w:tc>
          <w:tcPr>
            <w:tcW w:w="1510" w:type="dxa"/>
          </w:tcPr>
          <w:p w14:paraId="28D8EEA5" w14:textId="77777777" w:rsidR="00690AF5" w:rsidRDefault="00690AF5" w:rsidP="00DE360B">
            <w:r>
              <w:t>AI-1121-m</w:t>
            </w:r>
          </w:p>
        </w:tc>
        <w:tc>
          <w:tcPr>
            <w:tcW w:w="2042" w:type="dxa"/>
          </w:tcPr>
          <w:p w14:paraId="2547E943" w14:textId="77777777" w:rsidR="00690AF5" w:rsidRPr="00C35EA7" w:rsidRDefault="00690AF5" w:rsidP="00DE360B">
            <w:pPr>
              <w:rPr>
                <w:szCs w:val="18"/>
              </w:rPr>
            </w:pPr>
            <w:r w:rsidRPr="00C35EA7">
              <w:rPr>
                <w:szCs w:val="18"/>
              </w:rPr>
              <w:t>applique en bronze</w:t>
            </w:r>
          </w:p>
        </w:tc>
        <w:tc>
          <w:tcPr>
            <w:tcW w:w="1723" w:type="dxa"/>
          </w:tcPr>
          <w:p w14:paraId="52CC8774" w14:textId="77777777" w:rsidR="00690AF5" w:rsidRDefault="00690AF5" w:rsidP="00DE360B">
            <w:r>
              <w:t>1833</w:t>
            </w:r>
          </w:p>
        </w:tc>
      </w:tr>
    </w:tbl>
    <w:p w14:paraId="30B1B482" w14:textId="77777777" w:rsidR="00690AF5" w:rsidRDefault="00690AF5" w:rsidP="00DE360B"/>
    <w:p w14:paraId="2C66A4D6" w14:textId="77777777" w:rsidR="00B54820" w:rsidRDefault="00B54820" w:rsidP="00DE360B">
      <w:pPr>
        <w:pStyle w:val="Heading3"/>
      </w:pPr>
      <w:r>
        <w:t>t_61</w:t>
      </w:r>
    </w:p>
    <w:p w14:paraId="78CE75C3" w14:textId="77777777" w:rsidR="00B54820" w:rsidRDefault="00B54820" w:rsidP="00DE360B"/>
    <w:tbl>
      <w:tblPr>
        <w:tblW w:w="90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042"/>
        <w:gridCol w:w="1723"/>
      </w:tblGrid>
      <w:tr w:rsidR="005D10B6" w:rsidRPr="00C04709" w14:paraId="7166CF7F" w14:textId="77777777" w:rsidTr="00C35EA7">
        <w:trPr>
          <w:jc w:val="center"/>
        </w:trPr>
        <w:tc>
          <w:tcPr>
            <w:tcW w:w="1516" w:type="dxa"/>
          </w:tcPr>
          <w:p w14:paraId="2388B9BF" w14:textId="77777777" w:rsidR="00B54820" w:rsidRPr="00C35EA7" w:rsidRDefault="00B54820" w:rsidP="00DE360B">
            <w:pPr>
              <w:rPr>
                <w:rFonts w:ascii="Courier New" w:hAnsi="Courier New" w:cs="Courier New"/>
                <w:sz w:val="20"/>
                <w:szCs w:val="18"/>
              </w:rPr>
            </w:pPr>
            <w:r w:rsidRPr="00C35EA7">
              <w:rPr>
                <w:rFonts w:ascii="Courier New" w:hAnsi="Courier New" w:cs="Courier New"/>
                <w:sz w:val="20"/>
                <w:szCs w:val="18"/>
                <w:lang w:val="en-GB"/>
              </w:rPr>
              <w:br w:type="page"/>
            </w:r>
            <w:r w:rsidR="00C458EA" w:rsidRPr="00C35EA7">
              <w:rPr>
                <w:rFonts w:ascii="Courier New" w:hAnsi="Courier New" w:cs="Courier New"/>
                <w:sz w:val="20"/>
                <w:szCs w:val="18"/>
              </w:rPr>
              <w:t>OBJ_</w:t>
            </w:r>
          </w:p>
        </w:tc>
        <w:tc>
          <w:tcPr>
            <w:tcW w:w="1176" w:type="dxa"/>
          </w:tcPr>
          <w:p w14:paraId="4F4A8A42" w14:textId="77777777" w:rsidR="00B54820" w:rsidRPr="00C35EA7" w:rsidRDefault="00B54820" w:rsidP="00DE360B">
            <w:pPr>
              <w:rPr>
                <w:rFonts w:ascii="Courier New" w:hAnsi="Courier New" w:cs="Courier New"/>
                <w:sz w:val="20"/>
                <w:szCs w:val="18"/>
              </w:rPr>
            </w:pPr>
          </w:p>
        </w:tc>
        <w:tc>
          <w:tcPr>
            <w:tcW w:w="1070" w:type="dxa"/>
          </w:tcPr>
          <w:p w14:paraId="79A6F6D1" w14:textId="77777777" w:rsidR="00B54820" w:rsidRPr="00C35EA7" w:rsidRDefault="00B54820" w:rsidP="00DE360B">
            <w:pPr>
              <w:rPr>
                <w:rFonts w:ascii="Courier New" w:hAnsi="Courier New" w:cs="Courier New"/>
                <w:sz w:val="20"/>
                <w:szCs w:val="18"/>
              </w:rPr>
            </w:pPr>
          </w:p>
        </w:tc>
        <w:tc>
          <w:tcPr>
            <w:tcW w:w="1510" w:type="dxa"/>
          </w:tcPr>
          <w:p w14:paraId="15579EE6" w14:textId="77777777" w:rsidR="00B54820" w:rsidRPr="00C35EA7" w:rsidRDefault="00B54820" w:rsidP="00DE360B">
            <w:pPr>
              <w:rPr>
                <w:rFonts w:ascii="Courier New" w:hAnsi="Courier New" w:cs="Courier New"/>
                <w:sz w:val="20"/>
                <w:szCs w:val="18"/>
              </w:rPr>
            </w:pPr>
          </w:p>
        </w:tc>
        <w:tc>
          <w:tcPr>
            <w:tcW w:w="2042" w:type="dxa"/>
          </w:tcPr>
          <w:p w14:paraId="5D77917B" w14:textId="77777777" w:rsidR="00B54820" w:rsidRPr="00C35EA7" w:rsidRDefault="00B54820" w:rsidP="00DE360B">
            <w:pPr>
              <w:rPr>
                <w:rFonts w:ascii="Courier New" w:hAnsi="Courier New" w:cs="Courier New"/>
                <w:sz w:val="20"/>
                <w:szCs w:val="18"/>
              </w:rPr>
            </w:pPr>
          </w:p>
        </w:tc>
        <w:tc>
          <w:tcPr>
            <w:tcW w:w="1723" w:type="dxa"/>
          </w:tcPr>
          <w:p w14:paraId="4F14F0CD" w14:textId="77777777" w:rsidR="00B54820" w:rsidRPr="00C35EA7" w:rsidRDefault="00B54820" w:rsidP="00DE360B">
            <w:pPr>
              <w:rPr>
                <w:rFonts w:ascii="Courier New" w:hAnsi="Courier New" w:cs="Courier New"/>
                <w:sz w:val="20"/>
                <w:szCs w:val="18"/>
              </w:rPr>
            </w:pPr>
          </w:p>
        </w:tc>
      </w:tr>
      <w:tr w:rsidR="005D10B6" w:rsidRPr="00C04709" w14:paraId="02A00277" w14:textId="77777777" w:rsidTr="00C35EA7">
        <w:trPr>
          <w:jc w:val="center"/>
        </w:trPr>
        <w:tc>
          <w:tcPr>
            <w:tcW w:w="1516" w:type="dxa"/>
          </w:tcPr>
          <w:p w14:paraId="103331FA" w14:textId="77777777" w:rsidR="00B54820" w:rsidRPr="00C35EA7" w:rsidRDefault="00B54820" w:rsidP="00C35EA7">
            <w:pPr>
              <w:jc w:val="center"/>
              <w:rPr>
                <w:szCs w:val="18"/>
              </w:rPr>
            </w:pPr>
            <w:r w:rsidRPr="00C35EA7">
              <w:rPr>
                <w:szCs w:val="18"/>
              </w:rPr>
              <w:t>site</w:t>
            </w:r>
          </w:p>
        </w:tc>
        <w:tc>
          <w:tcPr>
            <w:tcW w:w="1176" w:type="dxa"/>
          </w:tcPr>
          <w:p w14:paraId="1710FA99" w14:textId="77777777" w:rsidR="00B54820" w:rsidRPr="00C35EA7" w:rsidRDefault="00B54820" w:rsidP="00C35EA7">
            <w:pPr>
              <w:jc w:val="center"/>
              <w:rPr>
                <w:szCs w:val="18"/>
              </w:rPr>
            </w:pPr>
            <w:r w:rsidRPr="00C35EA7">
              <w:rPr>
                <w:szCs w:val="18"/>
              </w:rPr>
              <w:t>structure</w:t>
            </w:r>
          </w:p>
        </w:tc>
        <w:tc>
          <w:tcPr>
            <w:tcW w:w="1070" w:type="dxa"/>
          </w:tcPr>
          <w:p w14:paraId="016A6A98" w14:textId="77777777" w:rsidR="00B54820" w:rsidRPr="00C35EA7" w:rsidRDefault="00B54820" w:rsidP="00C35EA7">
            <w:pPr>
              <w:jc w:val="center"/>
              <w:rPr>
                <w:szCs w:val="18"/>
              </w:rPr>
            </w:pPr>
            <w:r w:rsidRPr="00C35EA7">
              <w:rPr>
                <w:szCs w:val="18"/>
              </w:rPr>
              <w:t>numero</w:t>
            </w:r>
          </w:p>
        </w:tc>
        <w:tc>
          <w:tcPr>
            <w:tcW w:w="1510" w:type="dxa"/>
          </w:tcPr>
          <w:p w14:paraId="6A8806BC" w14:textId="77777777" w:rsidR="00B54820" w:rsidRPr="00C35EA7" w:rsidRDefault="00B54820" w:rsidP="00C35EA7">
            <w:pPr>
              <w:jc w:val="center"/>
              <w:rPr>
                <w:szCs w:val="18"/>
              </w:rPr>
            </w:pPr>
            <w:r w:rsidRPr="00C35EA7">
              <w:rPr>
                <w:szCs w:val="18"/>
              </w:rPr>
              <w:t>objet</w:t>
            </w:r>
          </w:p>
        </w:tc>
        <w:tc>
          <w:tcPr>
            <w:tcW w:w="2042" w:type="dxa"/>
          </w:tcPr>
          <w:p w14:paraId="7F773901" w14:textId="77777777" w:rsidR="00B54820" w:rsidRPr="00C35EA7" w:rsidRDefault="00B54820" w:rsidP="00C35EA7">
            <w:pPr>
              <w:jc w:val="center"/>
              <w:rPr>
                <w:szCs w:val="18"/>
              </w:rPr>
            </w:pPr>
            <w:r w:rsidRPr="00C35EA7">
              <w:rPr>
                <w:szCs w:val="18"/>
              </w:rPr>
              <w:t>description</w:t>
            </w:r>
          </w:p>
        </w:tc>
        <w:tc>
          <w:tcPr>
            <w:tcW w:w="1723" w:type="dxa"/>
          </w:tcPr>
          <w:p w14:paraId="1BD2D772" w14:textId="77777777" w:rsidR="00B54820" w:rsidRPr="00C35EA7" w:rsidRDefault="00B54820" w:rsidP="00C35EA7">
            <w:pPr>
              <w:jc w:val="center"/>
              <w:rPr>
                <w:szCs w:val="18"/>
              </w:rPr>
            </w:pPr>
            <w:r w:rsidRPr="00C35EA7">
              <w:rPr>
                <w:szCs w:val="18"/>
              </w:rPr>
              <w:t>BIB</w:t>
            </w:r>
          </w:p>
        </w:tc>
      </w:tr>
      <w:tr w:rsidR="005D10B6" w:rsidRPr="00C04709" w14:paraId="7241F9E2" w14:textId="77777777" w:rsidTr="00C35EA7">
        <w:trPr>
          <w:jc w:val="center"/>
        </w:trPr>
        <w:tc>
          <w:tcPr>
            <w:tcW w:w="1516" w:type="dxa"/>
          </w:tcPr>
          <w:p w14:paraId="4F8B3EBC" w14:textId="77777777" w:rsidR="00B54820" w:rsidRPr="00C35EA7" w:rsidRDefault="00B54820" w:rsidP="00DE360B">
            <w:pPr>
              <w:rPr>
                <w:szCs w:val="18"/>
              </w:rPr>
            </w:pPr>
            <w:r w:rsidRPr="00C35EA7">
              <w:rPr>
                <w:szCs w:val="18"/>
              </w:rPr>
              <w:t>Moulin (Le)</w:t>
            </w:r>
          </w:p>
        </w:tc>
        <w:tc>
          <w:tcPr>
            <w:tcW w:w="1176" w:type="dxa"/>
          </w:tcPr>
          <w:p w14:paraId="2BF29249" w14:textId="77777777" w:rsidR="00B54820" w:rsidRPr="00C35EA7" w:rsidRDefault="00B54820" w:rsidP="00DE360B">
            <w:pPr>
              <w:rPr>
                <w:szCs w:val="18"/>
              </w:rPr>
            </w:pPr>
            <w:r>
              <w:t>t_61</w:t>
            </w:r>
          </w:p>
        </w:tc>
        <w:tc>
          <w:tcPr>
            <w:tcW w:w="1070" w:type="dxa"/>
          </w:tcPr>
          <w:p w14:paraId="13E2B8CA" w14:textId="77777777" w:rsidR="00B54820" w:rsidRPr="00C35EA7" w:rsidRDefault="00B54820" w:rsidP="00DE360B">
            <w:pPr>
              <w:rPr>
                <w:szCs w:val="18"/>
              </w:rPr>
            </w:pPr>
          </w:p>
        </w:tc>
        <w:tc>
          <w:tcPr>
            <w:tcW w:w="1510" w:type="dxa"/>
          </w:tcPr>
          <w:p w14:paraId="7BD7CEAF" w14:textId="77777777" w:rsidR="00B54820" w:rsidRDefault="00B54820" w:rsidP="00DE360B">
            <w:r>
              <w:t>JTA</w:t>
            </w:r>
          </w:p>
        </w:tc>
        <w:tc>
          <w:tcPr>
            <w:tcW w:w="2042" w:type="dxa"/>
          </w:tcPr>
          <w:p w14:paraId="2120FD59" w14:textId="77777777" w:rsidR="00B54820" w:rsidRPr="00C35EA7" w:rsidRDefault="00B54820" w:rsidP="00DE360B">
            <w:pPr>
              <w:rPr>
                <w:szCs w:val="18"/>
              </w:rPr>
            </w:pPr>
            <w:r w:rsidRPr="00C35EA7">
              <w:rPr>
                <w:szCs w:val="18"/>
              </w:rPr>
              <w:t>défunt</w:t>
            </w:r>
          </w:p>
        </w:tc>
        <w:tc>
          <w:tcPr>
            <w:tcW w:w="1723" w:type="dxa"/>
          </w:tcPr>
          <w:p w14:paraId="09A3F6DC" w14:textId="77777777" w:rsidR="00B54820" w:rsidRDefault="00B54820" w:rsidP="00DE360B">
            <w:r>
              <w:t>L. Bourdajaud</w:t>
            </w:r>
          </w:p>
        </w:tc>
      </w:tr>
    </w:tbl>
    <w:p w14:paraId="681C5A7F" w14:textId="77777777" w:rsidR="00B54820" w:rsidRDefault="00B54820" w:rsidP="00DE360B"/>
    <w:p w14:paraId="22C89CAB" w14:textId="77777777" w:rsidR="00B54820" w:rsidRDefault="00B54820" w:rsidP="00DE360B">
      <w:pPr>
        <w:pStyle w:val="Heading3"/>
      </w:pPr>
      <w:r>
        <w:t>t_62</w:t>
      </w:r>
    </w:p>
    <w:p w14:paraId="052F207F" w14:textId="77777777" w:rsidR="00B54820" w:rsidRDefault="00B54820" w:rsidP="00DE360B"/>
    <w:tbl>
      <w:tblPr>
        <w:tblW w:w="94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896"/>
        <w:gridCol w:w="2042"/>
        <w:gridCol w:w="1723"/>
      </w:tblGrid>
      <w:tr w:rsidR="005D10B6" w:rsidRPr="00C04709" w14:paraId="4D0CE533" w14:textId="77777777" w:rsidTr="00C35EA7">
        <w:trPr>
          <w:jc w:val="center"/>
        </w:trPr>
        <w:tc>
          <w:tcPr>
            <w:tcW w:w="1516" w:type="dxa"/>
          </w:tcPr>
          <w:p w14:paraId="7BFE497A" w14:textId="77777777" w:rsidR="00B54820" w:rsidRPr="00C35EA7" w:rsidRDefault="00B54820" w:rsidP="00DE360B">
            <w:pPr>
              <w:rPr>
                <w:rFonts w:ascii="Courier New" w:hAnsi="Courier New" w:cs="Courier New"/>
                <w:sz w:val="20"/>
                <w:szCs w:val="18"/>
              </w:rPr>
            </w:pPr>
            <w:r w:rsidRPr="00C35EA7">
              <w:rPr>
                <w:rFonts w:ascii="Courier New" w:hAnsi="Courier New" w:cs="Courier New"/>
                <w:sz w:val="20"/>
                <w:szCs w:val="18"/>
                <w:lang w:val="en-GB"/>
              </w:rPr>
              <w:br w:type="page"/>
            </w:r>
            <w:r w:rsidR="00C458EA" w:rsidRPr="00C35EA7">
              <w:rPr>
                <w:rFonts w:ascii="Courier New" w:hAnsi="Courier New" w:cs="Courier New"/>
                <w:sz w:val="20"/>
                <w:szCs w:val="18"/>
              </w:rPr>
              <w:t>OBJ_</w:t>
            </w:r>
          </w:p>
        </w:tc>
        <w:tc>
          <w:tcPr>
            <w:tcW w:w="1176" w:type="dxa"/>
          </w:tcPr>
          <w:p w14:paraId="6555C700" w14:textId="77777777" w:rsidR="00B54820" w:rsidRPr="00C35EA7" w:rsidRDefault="00B54820" w:rsidP="00DE360B">
            <w:pPr>
              <w:rPr>
                <w:rFonts w:ascii="Courier New" w:hAnsi="Courier New" w:cs="Courier New"/>
                <w:sz w:val="20"/>
                <w:szCs w:val="18"/>
              </w:rPr>
            </w:pPr>
          </w:p>
        </w:tc>
        <w:tc>
          <w:tcPr>
            <w:tcW w:w="1070" w:type="dxa"/>
          </w:tcPr>
          <w:p w14:paraId="26C04A9B" w14:textId="77777777" w:rsidR="00B54820" w:rsidRPr="00C35EA7" w:rsidRDefault="00B54820" w:rsidP="00DE360B">
            <w:pPr>
              <w:rPr>
                <w:rFonts w:ascii="Courier New" w:hAnsi="Courier New" w:cs="Courier New"/>
                <w:sz w:val="20"/>
                <w:szCs w:val="18"/>
              </w:rPr>
            </w:pPr>
          </w:p>
        </w:tc>
        <w:tc>
          <w:tcPr>
            <w:tcW w:w="1896" w:type="dxa"/>
          </w:tcPr>
          <w:p w14:paraId="39FADC99" w14:textId="77777777" w:rsidR="00B54820" w:rsidRPr="00C35EA7" w:rsidRDefault="00B54820" w:rsidP="00DE360B">
            <w:pPr>
              <w:rPr>
                <w:rFonts w:ascii="Courier New" w:hAnsi="Courier New" w:cs="Courier New"/>
                <w:sz w:val="20"/>
                <w:szCs w:val="18"/>
              </w:rPr>
            </w:pPr>
          </w:p>
        </w:tc>
        <w:tc>
          <w:tcPr>
            <w:tcW w:w="2042" w:type="dxa"/>
          </w:tcPr>
          <w:p w14:paraId="67EDAD93" w14:textId="77777777" w:rsidR="00B54820" w:rsidRPr="00C35EA7" w:rsidRDefault="00B54820" w:rsidP="00DE360B">
            <w:pPr>
              <w:rPr>
                <w:rFonts w:ascii="Courier New" w:hAnsi="Courier New" w:cs="Courier New"/>
                <w:sz w:val="20"/>
                <w:szCs w:val="18"/>
              </w:rPr>
            </w:pPr>
          </w:p>
        </w:tc>
        <w:tc>
          <w:tcPr>
            <w:tcW w:w="1723" w:type="dxa"/>
          </w:tcPr>
          <w:p w14:paraId="2428D1FF" w14:textId="77777777" w:rsidR="00B54820" w:rsidRPr="00C35EA7" w:rsidRDefault="00B54820" w:rsidP="00DE360B">
            <w:pPr>
              <w:rPr>
                <w:rFonts w:ascii="Courier New" w:hAnsi="Courier New" w:cs="Courier New"/>
                <w:sz w:val="20"/>
                <w:szCs w:val="18"/>
              </w:rPr>
            </w:pPr>
          </w:p>
        </w:tc>
      </w:tr>
      <w:tr w:rsidR="005D10B6" w:rsidRPr="00C04709" w14:paraId="4673C55C" w14:textId="77777777" w:rsidTr="00C35EA7">
        <w:trPr>
          <w:jc w:val="center"/>
        </w:trPr>
        <w:tc>
          <w:tcPr>
            <w:tcW w:w="1516" w:type="dxa"/>
          </w:tcPr>
          <w:p w14:paraId="02C1ACE6" w14:textId="77777777" w:rsidR="00B54820" w:rsidRPr="00C35EA7" w:rsidRDefault="00B54820" w:rsidP="00C35EA7">
            <w:pPr>
              <w:jc w:val="center"/>
              <w:rPr>
                <w:szCs w:val="18"/>
              </w:rPr>
            </w:pPr>
            <w:r w:rsidRPr="00C35EA7">
              <w:rPr>
                <w:szCs w:val="18"/>
              </w:rPr>
              <w:t>site</w:t>
            </w:r>
          </w:p>
        </w:tc>
        <w:tc>
          <w:tcPr>
            <w:tcW w:w="1176" w:type="dxa"/>
          </w:tcPr>
          <w:p w14:paraId="5B129F16" w14:textId="77777777" w:rsidR="00B54820" w:rsidRPr="00C35EA7" w:rsidRDefault="00B54820" w:rsidP="00C35EA7">
            <w:pPr>
              <w:jc w:val="center"/>
              <w:rPr>
                <w:szCs w:val="18"/>
              </w:rPr>
            </w:pPr>
            <w:r w:rsidRPr="00C35EA7">
              <w:rPr>
                <w:szCs w:val="18"/>
              </w:rPr>
              <w:t>structure</w:t>
            </w:r>
          </w:p>
        </w:tc>
        <w:tc>
          <w:tcPr>
            <w:tcW w:w="1070" w:type="dxa"/>
          </w:tcPr>
          <w:p w14:paraId="746DFD49" w14:textId="77777777" w:rsidR="00B54820" w:rsidRPr="00C35EA7" w:rsidRDefault="00B54820" w:rsidP="00C35EA7">
            <w:pPr>
              <w:jc w:val="center"/>
              <w:rPr>
                <w:szCs w:val="18"/>
              </w:rPr>
            </w:pPr>
            <w:r w:rsidRPr="00C35EA7">
              <w:rPr>
                <w:szCs w:val="18"/>
              </w:rPr>
              <w:t>numero</w:t>
            </w:r>
          </w:p>
        </w:tc>
        <w:tc>
          <w:tcPr>
            <w:tcW w:w="1896" w:type="dxa"/>
          </w:tcPr>
          <w:p w14:paraId="3A9AD8C0" w14:textId="77777777" w:rsidR="00B54820" w:rsidRPr="00C35EA7" w:rsidRDefault="00B54820" w:rsidP="00C35EA7">
            <w:pPr>
              <w:jc w:val="center"/>
              <w:rPr>
                <w:szCs w:val="18"/>
              </w:rPr>
            </w:pPr>
            <w:r w:rsidRPr="00C35EA7">
              <w:rPr>
                <w:szCs w:val="18"/>
              </w:rPr>
              <w:t>objet</w:t>
            </w:r>
          </w:p>
        </w:tc>
        <w:tc>
          <w:tcPr>
            <w:tcW w:w="2042" w:type="dxa"/>
          </w:tcPr>
          <w:p w14:paraId="617A01B5" w14:textId="77777777" w:rsidR="00B54820" w:rsidRPr="00C35EA7" w:rsidRDefault="00B54820" w:rsidP="00C35EA7">
            <w:pPr>
              <w:jc w:val="center"/>
              <w:rPr>
                <w:szCs w:val="18"/>
              </w:rPr>
            </w:pPr>
            <w:r w:rsidRPr="00C35EA7">
              <w:rPr>
                <w:szCs w:val="18"/>
              </w:rPr>
              <w:t>description</w:t>
            </w:r>
          </w:p>
        </w:tc>
        <w:tc>
          <w:tcPr>
            <w:tcW w:w="1723" w:type="dxa"/>
          </w:tcPr>
          <w:p w14:paraId="20A0734B" w14:textId="77777777" w:rsidR="00B54820" w:rsidRPr="00C35EA7" w:rsidRDefault="00B54820" w:rsidP="00C35EA7">
            <w:pPr>
              <w:jc w:val="center"/>
              <w:rPr>
                <w:szCs w:val="18"/>
              </w:rPr>
            </w:pPr>
            <w:r w:rsidRPr="00C35EA7">
              <w:rPr>
                <w:szCs w:val="18"/>
              </w:rPr>
              <w:t>BIB</w:t>
            </w:r>
          </w:p>
        </w:tc>
      </w:tr>
      <w:tr w:rsidR="005D10B6" w:rsidRPr="00C04709" w14:paraId="31C54696" w14:textId="77777777" w:rsidTr="00C35EA7">
        <w:trPr>
          <w:jc w:val="center"/>
        </w:trPr>
        <w:tc>
          <w:tcPr>
            <w:tcW w:w="1516" w:type="dxa"/>
          </w:tcPr>
          <w:p w14:paraId="62672E57" w14:textId="77777777" w:rsidR="00B54820" w:rsidRPr="00C35EA7" w:rsidRDefault="00B54820" w:rsidP="00DE360B">
            <w:pPr>
              <w:rPr>
                <w:szCs w:val="18"/>
              </w:rPr>
            </w:pPr>
            <w:r w:rsidRPr="00C35EA7">
              <w:rPr>
                <w:szCs w:val="18"/>
              </w:rPr>
              <w:t>Moulin (Le)</w:t>
            </w:r>
          </w:p>
        </w:tc>
        <w:tc>
          <w:tcPr>
            <w:tcW w:w="1176" w:type="dxa"/>
          </w:tcPr>
          <w:p w14:paraId="2B69AA3B" w14:textId="77777777" w:rsidR="00B54820" w:rsidRPr="00C35EA7" w:rsidRDefault="00B54820" w:rsidP="00DE360B">
            <w:pPr>
              <w:rPr>
                <w:szCs w:val="18"/>
              </w:rPr>
            </w:pPr>
            <w:r>
              <w:t>t_62</w:t>
            </w:r>
          </w:p>
        </w:tc>
        <w:tc>
          <w:tcPr>
            <w:tcW w:w="1070" w:type="dxa"/>
          </w:tcPr>
          <w:p w14:paraId="0FB45F1F" w14:textId="77777777" w:rsidR="00B54820" w:rsidRPr="00C35EA7" w:rsidRDefault="00B54820" w:rsidP="00DE360B">
            <w:pPr>
              <w:rPr>
                <w:szCs w:val="18"/>
              </w:rPr>
            </w:pPr>
          </w:p>
        </w:tc>
        <w:tc>
          <w:tcPr>
            <w:tcW w:w="1896" w:type="dxa"/>
          </w:tcPr>
          <w:p w14:paraId="15B1D8E5" w14:textId="77777777" w:rsidR="00B54820" w:rsidRDefault="00B54820" w:rsidP="00DE360B">
            <w:r>
              <w:t>Inf. 1</w:t>
            </w:r>
          </w:p>
        </w:tc>
        <w:tc>
          <w:tcPr>
            <w:tcW w:w="2042" w:type="dxa"/>
          </w:tcPr>
          <w:p w14:paraId="62DA783F" w14:textId="77777777" w:rsidR="00B54820" w:rsidRPr="00C35EA7" w:rsidRDefault="00B54820" w:rsidP="00DE360B">
            <w:pPr>
              <w:rPr>
                <w:szCs w:val="18"/>
              </w:rPr>
            </w:pPr>
            <w:r w:rsidRPr="00C35EA7">
              <w:rPr>
                <w:szCs w:val="18"/>
              </w:rPr>
              <w:t>défunt</w:t>
            </w:r>
          </w:p>
        </w:tc>
        <w:tc>
          <w:tcPr>
            <w:tcW w:w="1723" w:type="dxa"/>
          </w:tcPr>
          <w:p w14:paraId="7243E56C" w14:textId="77777777" w:rsidR="00B54820" w:rsidRDefault="00B54820" w:rsidP="00DE360B">
            <w:r>
              <w:t>L. Bourdajaud</w:t>
            </w:r>
          </w:p>
        </w:tc>
      </w:tr>
      <w:tr w:rsidR="005D10B6" w:rsidRPr="00C04709" w14:paraId="5B2ECB2B" w14:textId="77777777" w:rsidTr="00C35EA7">
        <w:trPr>
          <w:jc w:val="center"/>
        </w:trPr>
        <w:tc>
          <w:tcPr>
            <w:tcW w:w="1516" w:type="dxa"/>
          </w:tcPr>
          <w:p w14:paraId="7831C720" w14:textId="77777777" w:rsidR="00B54820" w:rsidRPr="00C35EA7" w:rsidRDefault="00B54820" w:rsidP="00DE360B">
            <w:pPr>
              <w:rPr>
                <w:szCs w:val="18"/>
              </w:rPr>
            </w:pPr>
            <w:r w:rsidRPr="00C35EA7">
              <w:rPr>
                <w:szCs w:val="18"/>
              </w:rPr>
              <w:t>Moulin (Le)</w:t>
            </w:r>
          </w:p>
        </w:tc>
        <w:tc>
          <w:tcPr>
            <w:tcW w:w="1176" w:type="dxa"/>
          </w:tcPr>
          <w:p w14:paraId="28B10047" w14:textId="77777777" w:rsidR="00B54820" w:rsidRPr="00C35EA7" w:rsidRDefault="00B54820" w:rsidP="00DE360B">
            <w:pPr>
              <w:rPr>
                <w:szCs w:val="18"/>
              </w:rPr>
            </w:pPr>
            <w:r>
              <w:t>t_62</w:t>
            </w:r>
          </w:p>
        </w:tc>
        <w:tc>
          <w:tcPr>
            <w:tcW w:w="1070" w:type="dxa"/>
          </w:tcPr>
          <w:p w14:paraId="29645BC4" w14:textId="77777777" w:rsidR="00B54820" w:rsidRPr="00C35EA7" w:rsidRDefault="00B54820" w:rsidP="00DE360B">
            <w:pPr>
              <w:rPr>
                <w:szCs w:val="18"/>
              </w:rPr>
            </w:pPr>
            <w:r w:rsidRPr="00C35EA7">
              <w:rPr>
                <w:szCs w:val="18"/>
              </w:rPr>
              <w:t>15202</w:t>
            </w:r>
          </w:p>
        </w:tc>
        <w:tc>
          <w:tcPr>
            <w:tcW w:w="1896" w:type="dxa"/>
          </w:tcPr>
          <w:p w14:paraId="0A213BFB" w14:textId="77777777" w:rsidR="00B54820" w:rsidRDefault="00B54820" w:rsidP="00DE360B">
            <w:r>
              <w:t>AF-5120-grosse</w:t>
            </w:r>
          </w:p>
        </w:tc>
        <w:tc>
          <w:tcPr>
            <w:tcW w:w="2042" w:type="dxa"/>
          </w:tcPr>
          <w:p w14:paraId="3806D47D" w14:textId="77777777" w:rsidR="00B54820" w:rsidRPr="00C35EA7" w:rsidRDefault="00B54820" w:rsidP="00DE360B">
            <w:pPr>
              <w:rPr>
                <w:szCs w:val="18"/>
              </w:rPr>
            </w:pPr>
            <w:r w:rsidRPr="00C35EA7">
              <w:rPr>
                <w:szCs w:val="18"/>
              </w:rPr>
              <w:t>perle en os</w:t>
            </w:r>
          </w:p>
        </w:tc>
        <w:tc>
          <w:tcPr>
            <w:tcW w:w="1723" w:type="dxa"/>
          </w:tcPr>
          <w:p w14:paraId="7912A41C" w14:textId="77777777" w:rsidR="00B54820" w:rsidRDefault="00B54820" w:rsidP="00DE360B"/>
        </w:tc>
      </w:tr>
    </w:tbl>
    <w:p w14:paraId="2D351A59" w14:textId="77777777" w:rsidR="00FC53B6" w:rsidRDefault="00FC53B6" w:rsidP="00DE360B"/>
    <w:p w14:paraId="6940871F" w14:textId="77777777" w:rsidR="00FC53B6" w:rsidRDefault="00FC53B6" w:rsidP="00DE360B">
      <w:pPr>
        <w:pStyle w:val="Heading3"/>
      </w:pPr>
      <w:r>
        <w:t>t_63</w:t>
      </w:r>
    </w:p>
    <w:p w14:paraId="6B8C9257" w14:textId="77777777" w:rsidR="00FC53B6" w:rsidRDefault="00FC53B6" w:rsidP="00DE360B"/>
    <w:tbl>
      <w:tblPr>
        <w:tblW w:w="85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475"/>
        <w:gridCol w:w="816"/>
      </w:tblGrid>
      <w:tr w:rsidR="005D10B6" w:rsidRPr="00C04709" w14:paraId="096A757D" w14:textId="77777777" w:rsidTr="00C35EA7">
        <w:trPr>
          <w:jc w:val="center"/>
        </w:trPr>
        <w:tc>
          <w:tcPr>
            <w:tcW w:w="1516" w:type="dxa"/>
          </w:tcPr>
          <w:p w14:paraId="0AD70AE5" w14:textId="77777777" w:rsidR="00FC53B6" w:rsidRPr="00C35EA7" w:rsidRDefault="00FC53B6"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76C9AD42" w14:textId="77777777" w:rsidR="00FC53B6" w:rsidRPr="00C35EA7" w:rsidRDefault="00FC53B6" w:rsidP="00DE360B">
            <w:pPr>
              <w:rPr>
                <w:rFonts w:ascii="Courier New" w:hAnsi="Courier New" w:cs="Courier New"/>
                <w:sz w:val="20"/>
                <w:szCs w:val="18"/>
              </w:rPr>
            </w:pPr>
          </w:p>
        </w:tc>
        <w:tc>
          <w:tcPr>
            <w:tcW w:w="1070" w:type="dxa"/>
          </w:tcPr>
          <w:p w14:paraId="3208B46A" w14:textId="77777777" w:rsidR="00FC53B6" w:rsidRPr="00C35EA7" w:rsidRDefault="00FC53B6" w:rsidP="00DE360B">
            <w:pPr>
              <w:rPr>
                <w:rFonts w:ascii="Courier New" w:hAnsi="Courier New" w:cs="Courier New"/>
                <w:sz w:val="20"/>
                <w:szCs w:val="18"/>
              </w:rPr>
            </w:pPr>
          </w:p>
        </w:tc>
        <w:tc>
          <w:tcPr>
            <w:tcW w:w="1510" w:type="dxa"/>
          </w:tcPr>
          <w:p w14:paraId="12FE0EAB" w14:textId="77777777" w:rsidR="00FC53B6" w:rsidRPr="00C35EA7" w:rsidRDefault="00FC53B6" w:rsidP="00DE360B">
            <w:pPr>
              <w:rPr>
                <w:rFonts w:ascii="Courier New" w:hAnsi="Courier New" w:cs="Courier New"/>
                <w:sz w:val="20"/>
                <w:szCs w:val="18"/>
              </w:rPr>
            </w:pPr>
          </w:p>
        </w:tc>
        <w:tc>
          <w:tcPr>
            <w:tcW w:w="2475" w:type="dxa"/>
          </w:tcPr>
          <w:p w14:paraId="37856687" w14:textId="77777777" w:rsidR="00FC53B6" w:rsidRPr="00C35EA7" w:rsidRDefault="00FC53B6" w:rsidP="00DE360B">
            <w:pPr>
              <w:rPr>
                <w:rFonts w:ascii="Courier New" w:hAnsi="Courier New" w:cs="Courier New"/>
                <w:sz w:val="20"/>
                <w:szCs w:val="18"/>
              </w:rPr>
            </w:pPr>
          </w:p>
        </w:tc>
        <w:tc>
          <w:tcPr>
            <w:tcW w:w="816" w:type="dxa"/>
          </w:tcPr>
          <w:p w14:paraId="13BB098F" w14:textId="77777777" w:rsidR="00FC53B6" w:rsidRPr="00C35EA7" w:rsidRDefault="00FC53B6" w:rsidP="00DE360B">
            <w:pPr>
              <w:rPr>
                <w:rFonts w:ascii="Courier New" w:hAnsi="Courier New" w:cs="Courier New"/>
                <w:sz w:val="20"/>
                <w:szCs w:val="18"/>
              </w:rPr>
            </w:pPr>
          </w:p>
        </w:tc>
      </w:tr>
      <w:tr w:rsidR="005D10B6" w:rsidRPr="00C04709" w14:paraId="1014FCE5" w14:textId="77777777" w:rsidTr="00C35EA7">
        <w:trPr>
          <w:jc w:val="center"/>
        </w:trPr>
        <w:tc>
          <w:tcPr>
            <w:tcW w:w="1516" w:type="dxa"/>
          </w:tcPr>
          <w:p w14:paraId="5429FB46" w14:textId="77777777" w:rsidR="00FC53B6" w:rsidRPr="00C35EA7" w:rsidRDefault="00FC53B6" w:rsidP="00C35EA7">
            <w:pPr>
              <w:jc w:val="center"/>
              <w:rPr>
                <w:szCs w:val="18"/>
              </w:rPr>
            </w:pPr>
            <w:r w:rsidRPr="00C35EA7">
              <w:rPr>
                <w:szCs w:val="18"/>
              </w:rPr>
              <w:t>site</w:t>
            </w:r>
          </w:p>
        </w:tc>
        <w:tc>
          <w:tcPr>
            <w:tcW w:w="1176" w:type="dxa"/>
          </w:tcPr>
          <w:p w14:paraId="6999957A" w14:textId="77777777" w:rsidR="00FC53B6" w:rsidRPr="00C35EA7" w:rsidRDefault="00FC53B6" w:rsidP="00C35EA7">
            <w:pPr>
              <w:jc w:val="center"/>
              <w:rPr>
                <w:szCs w:val="18"/>
              </w:rPr>
            </w:pPr>
            <w:r w:rsidRPr="00C35EA7">
              <w:rPr>
                <w:szCs w:val="18"/>
              </w:rPr>
              <w:t>structure</w:t>
            </w:r>
          </w:p>
        </w:tc>
        <w:tc>
          <w:tcPr>
            <w:tcW w:w="1070" w:type="dxa"/>
          </w:tcPr>
          <w:p w14:paraId="44085C7C" w14:textId="77777777" w:rsidR="00FC53B6" w:rsidRPr="00C35EA7" w:rsidRDefault="00FC53B6" w:rsidP="00C35EA7">
            <w:pPr>
              <w:jc w:val="center"/>
              <w:rPr>
                <w:szCs w:val="18"/>
              </w:rPr>
            </w:pPr>
            <w:r w:rsidRPr="00C35EA7">
              <w:rPr>
                <w:szCs w:val="18"/>
              </w:rPr>
              <w:t>numero</w:t>
            </w:r>
          </w:p>
        </w:tc>
        <w:tc>
          <w:tcPr>
            <w:tcW w:w="1510" w:type="dxa"/>
          </w:tcPr>
          <w:p w14:paraId="0FD0E1DC" w14:textId="77777777" w:rsidR="00FC53B6" w:rsidRPr="00C35EA7" w:rsidRDefault="00FC53B6" w:rsidP="00C35EA7">
            <w:pPr>
              <w:jc w:val="center"/>
              <w:rPr>
                <w:szCs w:val="18"/>
              </w:rPr>
            </w:pPr>
            <w:r w:rsidRPr="00C35EA7">
              <w:rPr>
                <w:szCs w:val="18"/>
              </w:rPr>
              <w:t>objet</w:t>
            </w:r>
          </w:p>
        </w:tc>
        <w:tc>
          <w:tcPr>
            <w:tcW w:w="2475" w:type="dxa"/>
          </w:tcPr>
          <w:p w14:paraId="5B755C1C" w14:textId="77777777" w:rsidR="00FC53B6" w:rsidRPr="00C35EA7" w:rsidRDefault="00FC53B6" w:rsidP="00C35EA7">
            <w:pPr>
              <w:jc w:val="center"/>
              <w:rPr>
                <w:szCs w:val="18"/>
              </w:rPr>
            </w:pPr>
            <w:r w:rsidRPr="00C35EA7">
              <w:rPr>
                <w:szCs w:val="18"/>
              </w:rPr>
              <w:t>description</w:t>
            </w:r>
          </w:p>
        </w:tc>
        <w:tc>
          <w:tcPr>
            <w:tcW w:w="816" w:type="dxa"/>
          </w:tcPr>
          <w:p w14:paraId="405B77F0" w14:textId="77777777" w:rsidR="00FC53B6" w:rsidRPr="00C35EA7" w:rsidRDefault="00FC53B6" w:rsidP="00C35EA7">
            <w:pPr>
              <w:jc w:val="center"/>
              <w:rPr>
                <w:szCs w:val="18"/>
              </w:rPr>
            </w:pPr>
            <w:r w:rsidRPr="00C35EA7">
              <w:rPr>
                <w:szCs w:val="18"/>
              </w:rPr>
              <w:t>BIB</w:t>
            </w:r>
          </w:p>
        </w:tc>
      </w:tr>
      <w:tr w:rsidR="005D10B6" w:rsidRPr="00C04709" w14:paraId="1281E084" w14:textId="77777777" w:rsidTr="00C35EA7">
        <w:trPr>
          <w:jc w:val="center"/>
        </w:trPr>
        <w:tc>
          <w:tcPr>
            <w:tcW w:w="1516" w:type="dxa"/>
          </w:tcPr>
          <w:p w14:paraId="10369458" w14:textId="77777777" w:rsidR="00FC53B6" w:rsidRPr="00C35EA7" w:rsidRDefault="00FC53B6" w:rsidP="00DE360B">
            <w:pPr>
              <w:rPr>
                <w:szCs w:val="18"/>
              </w:rPr>
            </w:pPr>
            <w:r w:rsidRPr="00C35EA7">
              <w:rPr>
                <w:szCs w:val="18"/>
              </w:rPr>
              <w:t>Moulin (Le)</w:t>
            </w:r>
          </w:p>
        </w:tc>
        <w:tc>
          <w:tcPr>
            <w:tcW w:w="1176" w:type="dxa"/>
          </w:tcPr>
          <w:p w14:paraId="18E59B75" w14:textId="77777777" w:rsidR="00FC53B6" w:rsidRPr="00C35EA7" w:rsidRDefault="00FC53B6" w:rsidP="00DE360B">
            <w:pPr>
              <w:rPr>
                <w:szCs w:val="18"/>
              </w:rPr>
            </w:pPr>
            <w:r>
              <w:t>t_63</w:t>
            </w:r>
          </w:p>
        </w:tc>
        <w:tc>
          <w:tcPr>
            <w:tcW w:w="1070" w:type="dxa"/>
          </w:tcPr>
          <w:p w14:paraId="3B89A6C7" w14:textId="77777777" w:rsidR="00FC53B6" w:rsidRPr="00C35EA7" w:rsidRDefault="00FC53B6" w:rsidP="00DE360B">
            <w:pPr>
              <w:rPr>
                <w:szCs w:val="18"/>
              </w:rPr>
            </w:pPr>
            <w:r w:rsidRPr="00C35EA7">
              <w:rPr>
                <w:szCs w:val="18"/>
              </w:rPr>
              <w:t>15204</w:t>
            </w:r>
          </w:p>
        </w:tc>
        <w:tc>
          <w:tcPr>
            <w:tcW w:w="1510" w:type="dxa"/>
          </w:tcPr>
          <w:p w14:paraId="2AD000E1" w14:textId="77777777" w:rsidR="00FC53B6" w:rsidRPr="00B2667E" w:rsidRDefault="00FC53B6" w:rsidP="00DE360B">
            <w:r>
              <w:t>AA-9111-m</w:t>
            </w:r>
          </w:p>
        </w:tc>
        <w:tc>
          <w:tcPr>
            <w:tcW w:w="2475" w:type="dxa"/>
          </w:tcPr>
          <w:p w14:paraId="08BE7063" w14:textId="77777777" w:rsidR="00FC53B6" w:rsidRPr="00C35EA7" w:rsidRDefault="00FC53B6" w:rsidP="00DE360B">
            <w:pPr>
              <w:rPr>
                <w:szCs w:val="18"/>
              </w:rPr>
            </w:pPr>
            <w:r>
              <w:t>épingle en bronze</w:t>
            </w:r>
          </w:p>
        </w:tc>
        <w:tc>
          <w:tcPr>
            <w:tcW w:w="816" w:type="dxa"/>
          </w:tcPr>
          <w:p w14:paraId="0CEA45BB" w14:textId="77777777" w:rsidR="00FC53B6" w:rsidRPr="00C35EA7" w:rsidRDefault="00FC53B6" w:rsidP="00DE360B">
            <w:pPr>
              <w:rPr>
                <w:szCs w:val="18"/>
              </w:rPr>
            </w:pPr>
            <w:r w:rsidRPr="00C35EA7">
              <w:rPr>
                <w:szCs w:val="18"/>
              </w:rPr>
              <w:t>1833</w:t>
            </w:r>
          </w:p>
        </w:tc>
      </w:tr>
      <w:tr w:rsidR="005D10B6" w:rsidRPr="00C04709" w14:paraId="709F5347" w14:textId="77777777" w:rsidTr="00C35EA7">
        <w:trPr>
          <w:jc w:val="center"/>
        </w:trPr>
        <w:tc>
          <w:tcPr>
            <w:tcW w:w="1516" w:type="dxa"/>
          </w:tcPr>
          <w:p w14:paraId="1B8EE9AB" w14:textId="77777777" w:rsidR="00013913" w:rsidRPr="00C35EA7" w:rsidRDefault="00013913" w:rsidP="00DE360B">
            <w:pPr>
              <w:rPr>
                <w:szCs w:val="18"/>
              </w:rPr>
            </w:pPr>
            <w:r w:rsidRPr="00C35EA7">
              <w:rPr>
                <w:szCs w:val="18"/>
              </w:rPr>
              <w:t>Moulin (Le)</w:t>
            </w:r>
          </w:p>
        </w:tc>
        <w:tc>
          <w:tcPr>
            <w:tcW w:w="1176" w:type="dxa"/>
          </w:tcPr>
          <w:p w14:paraId="54A7040F" w14:textId="77777777" w:rsidR="00013913" w:rsidRPr="00C35EA7" w:rsidRDefault="00013913" w:rsidP="00DE360B">
            <w:pPr>
              <w:rPr>
                <w:szCs w:val="18"/>
              </w:rPr>
            </w:pPr>
            <w:r>
              <w:t>t_63</w:t>
            </w:r>
          </w:p>
        </w:tc>
        <w:tc>
          <w:tcPr>
            <w:tcW w:w="1070" w:type="dxa"/>
          </w:tcPr>
          <w:p w14:paraId="2653A378" w14:textId="77777777" w:rsidR="00013913" w:rsidRPr="00C35EA7" w:rsidRDefault="00013913" w:rsidP="00DE360B">
            <w:pPr>
              <w:rPr>
                <w:szCs w:val="18"/>
              </w:rPr>
            </w:pPr>
            <w:r w:rsidRPr="00C35EA7">
              <w:rPr>
                <w:szCs w:val="18"/>
              </w:rPr>
              <w:t>15207</w:t>
            </w:r>
          </w:p>
        </w:tc>
        <w:tc>
          <w:tcPr>
            <w:tcW w:w="1510" w:type="dxa"/>
          </w:tcPr>
          <w:p w14:paraId="71B2FB46" w14:textId="77777777" w:rsidR="00013913" w:rsidRDefault="00013913" w:rsidP="00DE360B">
            <w:r>
              <w:t>AK-3121-m</w:t>
            </w:r>
          </w:p>
        </w:tc>
        <w:tc>
          <w:tcPr>
            <w:tcW w:w="2475" w:type="dxa"/>
          </w:tcPr>
          <w:p w14:paraId="7A5E8D9C" w14:textId="77777777" w:rsidR="00013913" w:rsidRDefault="00013913" w:rsidP="00DE360B">
            <w:r>
              <w:t>anneau en bronze</w:t>
            </w:r>
          </w:p>
        </w:tc>
        <w:tc>
          <w:tcPr>
            <w:tcW w:w="816" w:type="dxa"/>
          </w:tcPr>
          <w:p w14:paraId="186B8A24" w14:textId="77777777" w:rsidR="00013913" w:rsidRPr="00C35EA7" w:rsidRDefault="00013913" w:rsidP="00DE360B">
            <w:pPr>
              <w:rPr>
                <w:szCs w:val="18"/>
              </w:rPr>
            </w:pPr>
            <w:r w:rsidRPr="00C35EA7">
              <w:rPr>
                <w:szCs w:val="18"/>
              </w:rPr>
              <w:t>1833</w:t>
            </w:r>
          </w:p>
        </w:tc>
      </w:tr>
      <w:tr w:rsidR="005D10B6" w:rsidRPr="00C04709" w14:paraId="07DF5616" w14:textId="77777777" w:rsidTr="00C35EA7">
        <w:trPr>
          <w:jc w:val="center"/>
        </w:trPr>
        <w:tc>
          <w:tcPr>
            <w:tcW w:w="1516" w:type="dxa"/>
          </w:tcPr>
          <w:p w14:paraId="2B4AC095" w14:textId="77777777" w:rsidR="00AD0E92" w:rsidRPr="00C35EA7" w:rsidRDefault="00AD0E92" w:rsidP="00DE360B">
            <w:pPr>
              <w:rPr>
                <w:szCs w:val="18"/>
              </w:rPr>
            </w:pPr>
            <w:r w:rsidRPr="00C35EA7">
              <w:rPr>
                <w:szCs w:val="18"/>
              </w:rPr>
              <w:t>Moulin (Le)</w:t>
            </w:r>
          </w:p>
        </w:tc>
        <w:tc>
          <w:tcPr>
            <w:tcW w:w="1176" w:type="dxa"/>
          </w:tcPr>
          <w:p w14:paraId="6DCADC48" w14:textId="77777777" w:rsidR="00AD0E92" w:rsidRPr="00C35EA7" w:rsidRDefault="00AD0E92" w:rsidP="00DE360B">
            <w:pPr>
              <w:rPr>
                <w:szCs w:val="18"/>
              </w:rPr>
            </w:pPr>
            <w:r>
              <w:t>t_63</w:t>
            </w:r>
          </w:p>
        </w:tc>
        <w:tc>
          <w:tcPr>
            <w:tcW w:w="1070" w:type="dxa"/>
          </w:tcPr>
          <w:p w14:paraId="1A71B34A" w14:textId="77777777" w:rsidR="00AD0E92" w:rsidRPr="00C35EA7" w:rsidRDefault="00AD0E92" w:rsidP="00DE360B">
            <w:pPr>
              <w:rPr>
                <w:szCs w:val="18"/>
              </w:rPr>
            </w:pPr>
            <w:r w:rsidRPr="00C35EA7">
              <w:rPr>
                <w:szCs w:val="18"/>
              </w:rPr>
              <w:t>15208</w:t>
            </w:r>
          </w:p>
        </w:tc>
        <w:tc>
          <w:tcPr>
            <w:tcW w:w="1510" w:type="dxa"/>
          </w:tcPr>
          <w:p w14:paraId="16F7DE8C" w14:textId="77777777" w:rsidR="00AD0E92" w:rsidRDefault="00AD0E92" w:rsidP="00DE360B">
            <w:r>
              <w:t>AK-3314-m</w:t>
            </w:r>
          </w:p>
        </w:tc>
        <w:tc>
          <w:tcPr>
            <w:tcW w:w="2475" w:type="dxa"/>
          </w:tcPr>
          <w:p w14:paraId="3E217155" w14:textId="77777777" w:rsidR="00AD0E92" w:rsidRPr="00C35EA7" w:rsidRDefault="00AD0E92" w:rsidP="00DE360B">
            <w:pPr>
              <w:rPr>
                <w:szCs w:val="18"/>
              </w:rPr>
            </w:pPr>
            <w:r w:rsidRPr="00C35EA7">
              <w:rPr>
                <w:szCs w:val="18"/>
              </w:rPr>
              <w:t>anneau en bronze (xn)</w:t>
            </w:r>
          </w:p>
        </w:tc>
        <w:tc>
          <w:tcPr>
            <w:tcW w:w="816" w:type="dxa"/>
          </w:tcPr>
          <w:p w14:paraId="2405A6DE" w14:textId="77777777" w:rsidR="00AD0E92" w:rsidRDefault="00AD0E92" w:rsidP="00DE360B">
            <w:r>
              <w:t>1833</w:t>
            </w:r>
          </w:p>
        </w:tc>
      </w:tr>
    </w:tbl>
    <w:p w14:paraId="1DF64FC1" w14:textId="77777777" w:rsidR="00AD0E92" w:rsidRDefault="00AD0E92" w:rsidP="00DE360B"/>
    <w:p w14:paraId="0D5E56B7" w14:textId="77777777" w:rsidR="00B54820" w:rsidRDefault="00B54820" w:rsidP="00DE360B"/>
    <w:p w14:paraId="77315569" w14:textId="77777777" w:rsidR="00EE08DC" w:rsidRDefault="00EE08DC" w:rsidP="00DE360B">
      <w:pPr>
        <w:pStyle w:val="Heading3"/>
      </w:pPr>
      <w:bookmarkStart w:id="2305" w:name="Sit_Mailhac_Moulin_t64"/>
      <w:r>
        <w:t>t_64</w:t>
      </w:r>
    </w:p>
    <w:bookmarkEnd w:id="2305"/>
    <w:p w14:paraId="3AA6A06B" w14:textId="77777777" w:rsidR="00EE08DC" w:rsidRDefault="00EE08DC" w:rsidP="00DE360B"/>
    <w:p w14:paraId="25650BB4" w14:textId="6483A6AD" w:rsidR="00D9183E" w:rsidRPr="0032190F" w:rsidRDefault="00D9183E" w:rsidP="00DE360B">
      <w:pPr>
        <w:rPr>
          <w:lang w:val="fr-FR"/>
        </w:rPr>
      </w:pPr>
      <w:r w:rsidRPr="0032190F">
        <w:rPr>
          <w:lang w:val="fr-FR"/>
        </w:rPr>
        <w:t xml:space="preserve">Le(s) vase(s) de cette sépulture, tant par la forme que par les décors se rapproche(nt) de la </w:t>
      </w:r>
      <w:hyperlink r:id="rId5395" w:anchor="Sit_Mailhac_Moulin_t17" w:history="1">
        <w:r w:rsidRPr="0032190F">
          <w:rPr>
            <w:rStyle w:val="Hyperlink"/>
            <w:lang w:val="fr-FR"/>
          </w:rPr>
          <w:t>tombe 17</w:t>
        </w:r>
      </w:hyperlink>
      <w:r w:rsidRPr="0032190F">
        <w:rPr>
          <w:lang w:val="fr-FR"/>
        </w:rPr>
        <w:t xml:space="preserve"> (BIB Réunion T. Lachenal, L. Bourdajaud, 2016)</w:t>
      </w:r>
    </w:p>
    <w:p w14:paraId="307EC245" w14:textId="77777777" w:rsidR="00D9183E" w:rsidRPr="0032190F" w:rsidRDefault="00D9183E" w:rsidP="00DE360B">
      <w:pPr>
        <w:rPr>
          <w:lang w:val="fr-FR"/>
        </w:rPr>
      </w:pPr>
    </w:p>
    <w:p w14:paraId="09EFAEA8" w14:textId="77777777" w:rsidR="00EE08DC" w:rsidRPr="0032190F" w:rsidRDefault="00EE08DC" w:rsidP="00DE360B">
      <w:pPr>
        <w:rPr>
          <w:lang w:val="fr-FR"/>
        </w:rPr>
      </w:pPr>
      <w:r w:rsidRPr="0032190F">
        <w:rPr>
          <w:lang w:val="fr-FR"/>
        </w:rPr>
        <w:t>1 (10328) : ossuaire en poterie assez grossière, brun-rougeâtre marbré de noir, quartz et mica parmi les dégraissants. Les deux anses sont rivées. Décor incisé avant cuisson avec un poinçon etrehaussé de rouge. H : 0,17 m ; Do : 0,15 m ; Db : 0,07 m.Il était fermé par une petite dalle en calcaire.(BIB 1833)</w:t>
      </w:r>
    </w:p>
    <w:p w14:paraId="4B0C117D" w14:textId="77777777" w:rsidR="004B59D0" w:rsidRPr="0032190F" w:rsidRDefault="004B59D0" w:rsidP="00DE360B">
      <w:pPr>
        <w:rPr>
          <w:lang w:val="fr-FR"/>
        </w:rPr>
      </w:pPr>
    </w:p>
    <w:p w14:paraId="2907B391" w14:textId="77777777" w:rsidR="004B59D0" w:rsidRDefault="004B59D0" w:rsidP="00DE360B">
      <w:r>
        <w:t>cheval-escalier (BIB 1872)</w:t>
      </w:r>
    </w:p>
    <w:p w14:paraId="27807C46" w14:textId="77777777" w:rsidR="00EE08DC" w:rsidRPr="00EE08DC" w:rsidRDefault="00EE08DC" w:rsidP="00DE360B"/>
    <w:p w14:paraId="072C3E8F" w14:textId="77777777" w:rsidR="00690AF5" w:rsidRDefault="00B2667E" w:rsidP="00DE360B">
      <w:pPr>
        <w:pStyle w:val="Heading3"/>
      </w:pPr>
      <w:r>
        <w:lastRenderedPageBreak/>
        <w:t>t_66</w:t>
      </w:r>
    </w:p>
    <w:p w14:paraId="47689F1C" w14:textId="77777777" w:rsidR="00B2667E" w:rsidRDefault="00B2667E" w:rsidP="00DE360B"/>
    <w:tbl>
      <w:tblPr>
        <w:tblW w:w="81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496"/>
        <w:gridCol w:w="2042"/>
        <w:gridCol w:w="816"/>
      </w:tblGrid>
      <w:tr w:rsidR="005D10B6" w:rsidRPr="00C04709" w14:paraId="20E491E3" w14:textId="77777777" w:rsidTr="00C35EA7">
        <w:trPr>
          <w:jc w:val="center"/>
        </w:trPr>
        <w:tc>
          <w:tcPr>
            <w:tcW w:w="1516" w:type="dxa"/>
          </w:tcPr>
          <w:p w14:paraId="13ACC0A1" w14:textId="77777777" w:rsidR="00B2667E" w:rsidRPr="00C35EA7" w:rsidRDefault="00B2667E"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65669097" w14:textId="77777777" w:rsidR="00B2667E" w:rsidRPr="00C35EA7" w:rsidRDefault="00B2667E" w:rsidP="00DE360B">
            <w:pPr>
              <w:rPr>
                <w:rFonts w:ascii="Courier New" w:hAnsi="Courier New" w:cs="Courier New"/>
                <w:sz w:val="20"/>
                <w:szCs w:val="18"/>
              </w:rPr>
            </w:pPr>
          </w:p>
        </w:tc>
        <w:tc>
          <w:tcPr>
            <w:tcW w:w="1070" w:type="dxa"/>
          </w:tcPr>
          <w:p w14:paraId="2AC5E239" w14:textId="77777777" w:rsidR="00B2667E" w:rsidRPr="00C35EA7" w:rsidRDefault="00B2667E" w:rsidP="00DE360B">
            <w:pPr>
              <w:rPr>
                <w:rFonts w:ascii="Courier New" w:hAnsi="Courier New" w:cs="Courier New"/>
                <w:sz w:val="20"/>
                <w:szCs w:val="18"/>
              </w:rPr>
            </w:pPr>
          </w:p>
        </w:tc>
        <w:tc>
          <w:tcPr>
            <w:tcW w:w="1496" w:type="dxa"/>
          </w:tcPr>
          <w:p w14:paraId="048477BB" w14:textId="77777777" w:rsidR="00B2667E" w:rsidRPr="00C35EA7" w:rsidRDefault="00B2667E" w:rsidP="00DE360B">
            <w:pPr>
              <w:rPr>
                <w:rFonts w:ascii="Courier New" w:hAnsi="Courier New" w:cs="Courier New"/>
                <w:sz w:val="20"/>
                <w:szCs w:val="18"/>
              </w:rPr>
            </w:pPr>
          </w:p>
        </w:tc>
        <w:tc>
          <w:tcPr>
            <w:tcW w:w="2042" w:type="dxa"/>
          </w:tcPr>
          <w:p w14:paraId="68F1FE4C" w14:textId="77777777" w:rsidR="00B2667E" w:rsidRPr="00C35EA7" w:rsidRDefault="00B2667E" w:rsidP="00DE360B">
            <w:pPr>
              <w:rPr>
                <w:rFonts w:ascii="Courier New" w:hAnsi="Courier New" w:cs="Courier New"/>
                <w:sz w:val="20"/>
                <w:szCs w:val="18"/>
              </w:rPr>
            </w:pPr>
          </w:p>
        </w:tc>
        <w:tc>
          <w:tcPr>
            <w:tcW w:w="816" w:type="dxa"/>
          </w:tcPr>
          <w:p w14:paraId="26B5A0BF" w14:textId="77777777" w:rsidR="00B2667E" w:rsidRPr="00C35EA7" w:rsidRDefault="00B2667E" w:rsidP="00DE360B">
            <w:pPr>
              <w:rPr>
                <w:rFonts w:ascii="Courier New" w:hAnsi="Courier New" w:cs="Courier New"/>
                <w:sz w:val="20"/>
                <w:szCs w:val="18"/>
              </w:rPr>
            </w:pPr>
          </w:p>
        </w:tc>
      </w:tr>
      <w:tr w:rsidR="005D10B6" w:rsidRPr="00C04709" w14:paraId="499A4A11" w14:textId="77777777" w:rsidTr="00C35EA7">
        <w:trPr>
          <w:jc w:val="center"/>
        </w:trPr>
        <w:tc>
          <w:tcPr>
            <w:tcW w:w="1516" w:type="dxa"/>
          </w:tcPr>
          <w:p w14:paraId="7BBD646A" w14:textId="77777777" w:rsidR="00B2667E" w:rsidRPr="00C35EA7" w:rsidRDefault="00B2667E" w:rsidP="00C35EA7">
            <w:pPr>
              <w:jc w:val="center"/>
              <w:rPr>
                <w:szCs w:val="18"/>
              </w:rPr>
            </w:pPr>
            <w:r w:rsidRPr="00C35EA7">
              <w:rPr>
                <w:szCs w:val="18"/>
              </w:rPr>
              <w:t>site</w:t>
            </w:r>
          </w:p>
        </w:tc>
        <w:tc>
          <w:tcPr>
            <w:tcW w:w="1176" w:type="dxa"/>
          </w:tcPr>
          <w:p w14:paraId="2BC22421" w14:textId="77777777" w:rsidR="00B2667E" w:rsidRPr="00C35EA7" w:rsidRDefault="00B2667E" w:rsidP="00C35EA7">
            <w:pPr>
              <w:jc w:val="center"/>
              <w:rPr>
                <w:szCs w:val="18"/>
              </w:rPr>
            </w:pPr>
            <w:r w:rsidRPr="00C35EA7">
              <w:rPr>
                <w:szCs w:val="18"/>
              </w:rPr>
              <w:t>structure</w:t>
            </w:r>
          </w:p>
        </w:tc>
        <w:tc>
          <w:tcPr>
            <w:tcW w:w="1070" w:type="dxa"/>
          </w:tcPr>
          <w:p w14:paraId="51F0D5F0" w14:textId="77777777" w:rsidR="00B2667E" w:rsidRPr="00C35EA7" w:rsidRDefault="00B2667E" w:rsidP="00C35EA7">
            <w:pPr>
              <w:jc w:val="center"/>
              <w:rPr>
                <w:szCs w:val="18"/>
              </w:rPr>
            </w:pPr>
            <w:r w:rsidRPr="00C35EA7">
              <w:rPr>
                <w:szCs w:val="18"/>
              </w:rPr>
              <w:t>numero</w:t>
            </w:r>
          </w:p>
        </w:tc>
        <w:tc>
          <w:tcPr>
            <w:tcW w:w="1496" w:type="dxa"/>
          </w:tcPr>
          <w:p w14:paraId="1F4C2AC3" w14:textId="77777777" w:rsidR="00B2667E" w:rsidRPr="00C35EA7" w:rsidRDefault="00B2667E" w:rsidP="00C35EA7">
            <w:pPr>
              <w:jc w:val="center"/>
              <w:rPr>
                <w:szCs w:val="18"/>
              </w:rPr>
            </w:pPr>
            <w:r w:rsidRPr="00C35EA7">
              <w:rPr>
                <w:szCs w:val="18"/>
              </w:rPr>
              <w:t>objet</w:t>
            </w:r>
          </w:p>
        </w:tc>
        <w:tc>
          <w:tcPr>
            <w:tcW w:w="2042" w:type="dxa"/>
          </w:tcPr>
          <w:p w14:paraId="481134C2" w14:textId="77777777" w:rsidR="00B2667E" w:rsidRPr="00C35EA7" w:rsidRDefault="00B2667E" w:rsidP="00C35EA7">
            <w:pPr>
              <w:jc w:val="center"/>
              <w:rPr>
                <w:szCs w:val="18"/>
              </w:rPr>
            </w:pPr>
            <w:r w:rsidRPr="00C35EA7">
              <w:rPr>
                <w:szCs w:val="18"/>
              </w:rPr>
              <w:t>description</w:t>
            </w:r>
          </w:p>
        </w:tc>
        <w:tc>
          <w:tcPr>
            <w:tcW w:w="816" w:type="dxa"/>
          </w:tcPr>
          <w:p w14:paraId="5721DFF9" w14:textId="77777777" w:rsidR="00B2667E" w:rsidRPr="00C35EA7" w:rsidRDefault="00B2667E" w:rsidP="00C35EA7">
            <w:pPr>
              <w:jc w:val="center"/>
              <w:rPr>
                <w:szCs w:val="18"/>
              </w:rPr>
            </w:pPr>
            <w:r w:rsidRPr="00C35EA7">
              <w:rPr>
                <w:szCs w:val="18"/>
              </w:rPr>
              <w:t>BIB</w:t>
            </w:r>
          </w:p>
        </w:tc>
      </w:tr>
      <w:tr w:rsidR="005D10B6" w:rsidRPr="00C04709" w14:paraId="6113BB1C" w14:textId="77777777" w:rsidTr="00C35EA7">
        <w:trPr>
          <w:jc w:val="center"/>
        </w:trPr>
        <w:tc>
          <w:tcPr>
            <w:tcW w:w="1516" w:type="dxa"/>
          </w:tcPr>
          <w:p w14:paraId="3F185C9F" w14:textId="77777777" w:rsidR="00B2667E" w:rsidRPr="00C35EA7" w:rsidRDefault="00B2667E" w:rsidP="00DE360B">
            <w:pPr>
              <w:rPr>
                <w:szCs w:val="18"/>
              </w:rPr>
            </w:pPr>
            <w:r w:rsidRPr="00C35EA7">
              <w:rPr>
                <w:szCs w:val="18"/>
              </w:rPr>
              <w:t>Moulin (Le)</w:t>
            </w:r>
          </w:p>
        </w:tc>
        <w:tc>
          <w:tcPr>
            <w:tcW w:w="1176" w:type="dxa"/>
          </w:tcPr>
          <w:p w14:paraId="24A60F90" w14:textId="77777777" w:rsidR="00B2667E" w:rsidRPr="00C35EA7" w:rsidRDefault="00B2667E" w:rsidP="00DE360B">
            <w:pPr>
              <w:rPr>
                <w:szCs w:val="18"/>
              </w:rPr>
            </w:pPr>
            <w:r>
              <w:t>t_66</w:t>
            </w:r>
          </w:p>
        </w:tc>
        <w:tc>
          <w:tcPr>
            <w:tcW w:w="1070" w:type="dxa"/>
          </w:tcPr>
          <w:p w14:paraId="11AFCBF3" w14:textId="77777777" w:rsidR="00B2667E" w:rsidRPr="00C35EA7" w:rsidRDefault="00B2667E" w:rsidP="00DE360B">
            <w:pPr>
              <w:rPr>
                <w:szCs w:val="18"/>
              </w:rPr>
            </w:pPr>
            <w:r w:rsidRPr="00C35EA7">
              <w:rPr>
                <w:szCs w:val="18"/>
              </w:rPr>
              <w:t>15223</w:t>
            </w:r>
          </w:p>
        </w:tc>
        <w:tc>
          <w:tcPr>
            <w:tcW w:w="1496" w:type="dxa"/>
          </w:tcPr>
          <w:p w14:paraId="202FEB71" w14:textId="77777777" w:rsidR="00B2667E" w:rsidRPr="00B2667E" w:rsidRDefault="00B2667E" w:rsidP="00C35EA7">
            <w:pPr>
              <w:jc w:val="both"/>
            </w:pPr>
            <w:r>
              <w:t>AA-2111-m</w:t>
            </w:r>
          </w:p>
        </w:tc>
        <w:tc>
          <w:tcPr>
            <w:tcW w:w="2042" w:type="dxa"/>
          </w:tcPr>
          <w:p w14:paraId="6968106F" w14:textId="77777777" w:rsidR="00B2667E" w:rsidRPr="00C35EA7" w:rsidRDefault="00B2667E" w:rsidP="00DE360B">
            <w:pPr>
              <w:rPr>
                <w:szCs w:val="18"/>
              </w:rPr>
            </w:pPr>
            <w:r>
              <w:t>épingle en bronze</w:t>
            </w:r>
          </w:p>
        </w:tc>
        <w:tc>
          <w:tcPr>
            <w:tcW w:w="816" w:type="dxa"/>
          </w:tcPr>
          <w:p w14:paraId="584B6FFA" w14:textId="77777777" w:rsidR="00B2667E" w:rsidRPr="00C35EA7" w:rsidRDefault="00B2667E" w:rsidP="00DE360B">
            <w:pPr>
              <w:rPr>
                <w:szCs w:val="18"/>
              </w:rPr>
            </w:pPr>
            <w:r w:rsidRPr="00C35EA7">
              <w:rPr>
                <w:szCs w:val="18"/>
              </w:rPr>
              <w:t>1833</w:t>
            </w:r>
          </w:p>
        </w:tc>
      </w:tr>
    </w:tbl>
    <w:p w14:paraId="4CFE1396" w14:textId="77777777" w:rsidR="00B2667E" w:rsidRDefault="00B2667E" w:rsidP="00DE360B"/>
    <w:p w14:paraId="4A424958" w14:textId="77777777" w:rsidR="00B2667E" w:rsidRPr="00B2667E" w:rsidRDefault="00B2667E" w:rsidP="00DE360B"/>
    <w:p w14:paraId="6C04855D" w14:textId="77777777" w:rsidR="00D42820" w:rsidRDefault="009E4276" w:rsidP="00DE360B">
      <w:pPr>
        <w:pStyle w:val="Heading3"/>
      </w:pPr>
      <w:bookmarkStart w:id="2306" w:name="Sit_Mailhac_Moulin_t68"/>
      <w:r>
        <w:t>t_</w:t>
      </w:r>
      <w:r w:rsidR="00D42820">
        <w:t>68</w:t>
      </w:r>
    </w:p>
    <w:bookmarkEnd w:id="2306"/>
    <w:p w14:paraId="047D3D2C" w14:textId="77777777" w:rsidR="00AD57DC" w:rsidRDefault="00AD57DC" w:rsidP="00DE360B"/>
    <w:p w14:paraId="53A0622D" w14:textId="77777777" w:rsidR="00AD57DC" w:rsidRPr="0032190F" w:rsidRDefault="00AD57DC" w:rsidP="00DE360B">
      <w:pPr>
        <w:rPr>
          <w:lang w:val="fr-FR"/>
        </w:rPr>
      </w:pPr>
      <w:r w:rsidRPr="0032190F">
        <w:rPr>
          <w:lang w:val="fr-FR"/>
        </w:rPr>
        <w:t>Le tesson isolé (10350) est peut-être issu du remplissage venant d’une autre sépulture, donc pas synchrone avec le reste du mobilier (BIB Réunion T. Lachenal, L. Bourdajaud, 2016)</w:t>
      </w:r>
    </w:p>
    <w:p w14:paraId="4AE34418" w14:textId="77777777" w:rsidR="00AD57DC" w:rsidRPr="0032190F" w:rsidRDefault="00AD57DC" w:rsidP="00DE360B">
      <w:pPr>
        <w:rPr>
          <w:lang w:val="fr-FR"/>
        </w:rPr>
      </w:pPr>
    </w:p>
    <w:p w14:paraId="0BB82E34" w14:textId="77777777" w:rsidR="00B06D22" w:rsidRPr="0032190F" w:rsidRDefault="00B06D22" w:rsidP="00DE360B">
      <w:pPr>
        <w:rPr>
          <w:lang w:val="fr-FR"/>
        </w:rPr>
      </w:pPr>
      <w:r w:rsidRPr="0032190F">
        <w:rPr>
          <w:lang w:val="fr-FR"/>
        </w:rPr>
        <w:t>Trois vases décorés :</w:t>
      </w:r>
    </w:p>
    <w:p w14:paraId="33D1406E" w14:textId="77777777" w:rsidR="004E3E0B" w:rsidRPr="0032190F" w:rsidRDefault="00B056A4" w:rsidP="00DE360B">
      <w:pPr>
        <w:jc w:val="both"/>
        <w:rPr>
          <w:lang w:val="fr-FR"/>
        </w:rPr>
      </w:pPr>
      <w:r w:rsidRPr="0032190F">
        <w:rPr>
          <w:lang w:val="fr-FR"/>
        </w:rPr>
        <w:t xml:space="preserve">n°2 : </w:t>
      </w:r>
      <w:r w:rsidR="004E3E0B" w:rsidRPr="0032190F">
        <w:rPr>
          <w:lang w:val="fr-FR"/>
        </w:rPr>
        <w:t>plat tronconique à fond ombiliqué en poterie assez fine, lissée à l’intérieur seulemen</w:t>
      </w:r>
      <w:r w:rsidR="009E4276" w:rsidRPr="0032190F">
        <w:rPr>
          <w:lang w:val="fr-FR"/>
        </w:rPr>
        <w:t>t_</w:t>
      </w:r>
      <w:r w:rsidR="004E3E0B" w:rsidRPr="0032190F">
        <w:rPr>
          <w:lang w:val="fr-FR"/>
        </w:rPr>
        <w:t>Le bord biseauté porte un décor incisé avant cuisson avec un poinçon et rehaussé de blanc (dents de loupdont quelques triangles sont hachurés, soit verticalement, soit obliquement, sans aucune symétrie). Trois cannelures fines sous le bord. H : 0,10 m ; Do : 0,24 m ; Db : 0,06 m (fig.53). Il recouvrait l’ossuaire (BIB 1833)</w:t>
      </w:r>
    </w:p>
    <w:p w14:paraId="7DA196FF" w14:textId="77777777" w:rsidR="00536E6E" w:rsidRPr="0032190F" w:rsidRDefault="00B056A4" w:rsidP="00DE360B">
      <w:pPr>
        <w:jc w:val="both"/>
        <w:rPr>
          <w:lang w:val="fr-FR"/>
        </w:rPr>
      </w:pPr>
      <w:r w:rsidRPr="0032190F">
        <w:rPr>
          <w:lang w:val="fr-FR"/>
        </w:rPr>
        <w:t>n° 3 :</w:t>
      </w:r>
      <w:r w:rsidR="004E3E0B" w:rsidRPr="0032190F">
        <w:rPr>
          <w:lang w:val="fr-FR"/>
        </w:rPr>
        <w:t xml:space="preserve"> petite écuelle en poterie brune assez fine, affinée en surface. Décor incisé avant cuisson avec un poinçon, rehaussé de blanc et de rouge (fig. 80). Sauf sur un point, où il n’y a que du blanc, le blanc se superpose par places au rouge. H : 0,06 m ; Do : 0,085 m ; Db : 0,03 m. Elle était intacte, sauf une écaille qui a sauté sur le côté de la base et le déséquilibre, mais l’ébréchure paraît antérieure au dépôt du vase dans la tombe.</w:t>
      </w:r>
      <w:r w:rsidR="00536E6E" w:rsidRPr="0032190F">
        <w:rPr>
          <w:lang w:val="fr-FR"/>
        </w:rPr>
        <w:t xml:space="preserve"> (BIB 1833)</w:t>
      </w:r>
    </w:p>
    <w:p w14:paraId="3B2AA913" w14:textId="77777777" w:rsidR="004E3E0B" w:rsidRPr="0032190F" w:rsidRDefault="00B056A4" w:rsidP="00DE360B">
      <w:pPr>
        <w:jc w:val="both"/>
        <w:rPr>
          <w:lang w:val="fr-FR"/>
        </w:rPr>
      </w:pPr>
      <w:r w:rsidRPr="0032190F">
        <w:rPr>
          <w:lang w:val="fr-FR"/>
        </w:rPr>
        <w:t xml:space="preserve">n°4 : </w:t>
      </w:r>
      <w:r w:rsidR="004E3E0B" w:rsidRPr="0032190F">
        <w:rPr>
          <w:lang w:val="fr-FR"/>
        </w:rPr>
        <w:t>écuelle du même type que le 10345</w:t>
      </w:r>
      <w:r w:rsidRPr="0032190F">
        <w:rPr>
          <w:lang w:val="fr-FR"/>
        </w:rPr>
        <w:t xml:space="preserve"> [n°2]</w:t>
      </w:r>
      <w:r w:rsidR="004E3E0B" w:rsidRPr="0032190F">
        <w:rPr>
          <w:lang w:val="fr-FR"/>
        </w:rPr>
        <w:t>. Même poterie. Décorincisé avant cuisson avec poinçon, rehaussé de blanc et de rouge alternés(fig. 80). H : 0,08 m ; Do : 0,09 m ; Db : 0,04 m (fig. 53 et 54).Ungrand éclat a sauté sur le côté, peut-être à la cuisson.</w:t>
      </w:r>
      <w:r w:rsidR="00536E6E" w:rsidRPr="0032190F">
        <w:rPr>
          <w:lang w:val="fr-FR"/>
        </w:rPr>
        <w:t>(BIB 1833)</w:t>
      </w:r>
    </w:p>
    <w:p w14:paraId="6EA5223B" w14:textId="77777777" w:rsidR="00536E6E" w:rsidRDefault="00B056A4" w:rsidP="00DE360B">
      <w:pPr>
        <w:jc w:val="both"/>
      </w:pPr>
      <w:r w:rsidRPr="0032190F">
        <w:rPr>
          <w:lang w:val="fr-FR"/>
        </w:rPr>
        <w:t>n°8 : </w:t>
      </w:r>
      <w:r w:rsidR="00536E6E" w:rsidRPr="0032190F">
        <w:rPr>
          <w:lang w:val="fr-FR"/>
        </w:rPr>
        <w:t xml:space="preserve">tesson isolé, en poterie brunâtre assez grossière, affinée en surface. </w:t>
      </w:r>
      <w:r w:rsidR="00536E6E">
        <w:t>Décor incisé avant cuisson avec un poinçon (BIB 1833)</w:t>
      </w:r>
    </w:p>
    <w:p w14:paraId="501F1397" w14:textId="77777777" w:rsidR="00B2667E" w:rsidRDefault="00B2667E" w:rsidP="00DE360B">
      <w:pPr>
        <w:jc w:val="both"/>
      </w:pPr>
    </w:p>
    <w:tbl>
      <w:tblPr>
        <w:tblW w:w="81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496"/>
        <w:gridCol w:w="2042"/>
        <w:gridCol w:w="816"/>
      </w:tblGrid>
      <w:tr w:rsidR="005D10B6" w:rsidRPr="00C04709" w14:paraId="5BEC2EEC" w14:textId="77777777" w:rsidTr="00C35EA7">
        <w:trPr>
          <w:jc w:val="center"/>
        </w:trPr>
        <w:tc>
          <w:tcPr>
            <w:tcW w:w="1516" w:type="dxa"/>
          </w:tcPr>
          <w:p w14:paraId="533F5FE5" w14:textId="77777777" w:rsidR="00B2667E" w:rsidRPr="00C35EA7" w:rsidRDefault="00B2667E"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414EBE71" w14:textId="77777777" w:rsidR="00B2667E" w:rsidRPr="00C35EA7" w:rsidRDefault="00B2667E" w:rsidP="00DE360B">
            <w:pPr>
              <w:rPr>
                <w:rFonts w:ascii="Courier New" w:hAnsi="Courier New" w:cs="Courier New"/>
                <w:sz w:val="20"/>
                <w:szCs w:val="18"/>
              </w:rPr>
            </w:pPr>
          </w:p>
        </w:tc>
        <w:tc>
          <w:tcPr>
            <w:tcW w:w="1070" w:type="dxa"/>
          </w:tcPr>
          <w:p w14:paraId="04ECBE42" w14:textId="77777777" w:rsidR="00B2667E" w:rsidRPr="00C35EA7" w:rsidRDefault="00B2667E" w:rsidP="00DE360B">
            <w:pPr>
              <w:rPr>
                <w:rFonts w:ascii="Courier New" w:hAnsi="Courier New" w:cs="Courier New"/>
                <w:sz w:val="20"/>
                <w:szCs w:val="18"/>
              </w:rPr>
            </w:pPr>
          </w:p>
        </w:tc>
        <w:tc>
          <w:tcPr>
            <w:tcW w:w="1496" w:type="dxa"/>
          </w:tcPr>
          <w:p w14:paraId="094BAF37" w14:textId="77777777" w:rsidR="00B2667E" w:rsidRPr="00C35EA7" w:rsidRDefault="00B2667E" w:rsidP="00DE360B">
            <w:pPr>
              <w:rPr>
                <w:rFonts w:ascii="Courier New" w:hAnsi="Courier New" w:cs="Courier New"/>
                <w:sz w:val="20"/>
                <w:szCs w:val="18"/>
              </w:rPr>
            </w:pPr>
          </w:p>
        </w:tc>
        <w:tc>
          <w:tcPr>
            <w:tcW w:w="2042" w:type="dxa"/>
          </w:tcPr>
          <w:p w14:paraId="378D7E2A" w14:textId="77777777" w:rsidR="00B2667E" w:rsidRPr="00C35EA7" w:rsidRDefault="00B2667E" w:rsidP="00DE360B">
            <w:pPr>
              <w:rPr>
                <w:rFonts w:ascii="Courier New" w:hAnsi="Courier New" w:cs="Courier New"/>
                <w:sz w:val="20"/>
                <w:szCs w:val="18"/>
              </w:rPr>
            </w:pPr>
          </w:p>
        </w:tc>
        <w:tc>
          <w:tcPr>
            <w:tcW w:w="816" w:type="dxa"/>
          </w:tcPr>
          <w:p w14:paraId="4A2DD90A" w14:textId="77777777" w:rsidR="00B2667E" w:rsidRPr="00C35EA7" w:rsidRDefault="00B2667E" w:rsidP="00DE360B">
            <w:pPr>
              <w:rPr>
                <w:rFonts w:ascii="Courier New" w:hAnsi="Courier New" w:cs="Courier New"/>
                <w:sz w:val="20"/>
                <w:szCs w:val="18"/>
              </w:rPr>
            </w:pPr>
          </w:p>
        </w:tc>
      </w:tr>
      <w:tr w:rsidR="005D10B6" w:rsidRPr="00C04709" w14:paraId="2D1E025A" w14:textId="77777777" w:rsidTr="00C35EA7">
        <w:trPr>
          <w:jc w:val="center"/>
        </w:trPr>
        <w:tc>
          <w:tcPr>
            <w:tcW w:w="1516" w:type="dxa"/>
          </w:tcPr>
          <w:p w14:paraId="0ED0E8DB" w14:textId="77777777" w:rsidR="00B2667E" w:rsidRPr="00C35EA7" w:rsidRDefault="00B2667E" w:rsidP="00C35EA7">
            <w:pPr>
              <w:jc w:val="center"/>
              <w:rPr>
                <w:szCs w:val="18"/>
              </w:rPr>
            </w:pPr>
            <w:r w:rsidRPr="00C35EA7">
              <w:rPr>
                <w:szCs w:val="18"/>
              </w:rPr>
              <w:t>site</w:t>
            </w:r>
          </w:p>
        </w:tc>
        <w:tc>
          <w:tcPr>
            <w:tcW w:w="1176" w:type="dxa"/>
          </w:tcPr>
          <w:p w14:paraId="7F81DA38" w14:textId="77777777" w:rsidR="00B2667E" w:rsidRPr="00C35EA7" w:rsidRDefault="00B2667E" w:rsidP="00C35EA7">
            <w:pPr>
              <w:jc w:val="center"/>
              <w:rPr>
                <w:szCs w:val="18"/>
              </w:rPr>
            </w:pPr>
            <w:r w:rsidRPr="00C35EA7">
              <w:rPr>
                <w:szCs w:val="18"/>
              </w:rPr>
              <w:t>structure</w:t>
            </w:r>
          </w:p>
        </w:tc>
        <w:tc>
          <w:tcPr>
            <w:tcW w:w="1070" w:type="dxa"/>
          </w:tcPr>
          <w:p w14:paraId="339D8D2E" w14:textId="77777777" w:rsidR="00B2667E" w:rsidRPr="00C35EA7" w:rsidRDefault="00B2667E" w:rsidP="00C35EA7">
            <w:pPr>
              <w:jc w:val="center"/>
              <w:rPr>
                <w:szCs w:val="18"/>
              </w:rPr>
            </w:pPr>
            <w:r w:rsidRPr="00C35EA7">
              <w:rPr>
                <w:szCs w:val="18"/>
              </w:rPr>
              <w:t>numero</w:t>
            </w:r>
          </w:p>
        </w:tc>
        <w:tc>
          <w:tcPr>
            <w:tcW w:w="1496" w:type="dxa"/>
          </w:tcPr>
          <w:p w14:paraId="3E3DFAD9" w14:textId="77777777" w:rsidR="00B2667E" w:rsidRPr="00C35EA7" w:rsidRDefault="00B2667E" w:rsidP="00C35EA7">
            <w:pPr>
              <w:jc w:val="center"/>
              <w:rPr>
                <w:szCs w:val="18"/>
              </w:rPr>
            </w:pPr>
            <w:r w:rsidRPr="00C35EA7">
              <w:rPr>
                <w:szCs w:val="18"/>
              </w:rPr>
              <w:t>objet</w:t>
            </w:r>
          </w:p>
        </w:tc>
        <w:tc>
          <w:tcPr>
            <w:tcW w:w="2042" w:type="dxa"/>
          </w:tcPr>
          <w:p w14:paraId="6ACD2834" w14:textId="77777777" w:rsidR="00B2667E" w:rsidRPr="00C35EA7" w:rsidRDefault="00B2667E" w:rsidP="00C35EA7">
            <w:pPr>
              <w:jc w:val="center"/>
              <w:rPr>
                <w:szCs w:val="18"/>
              </w:rPr>
            </w:pPr>
            <w:r w:rsidRPr="00C35EA7">
              <w:rPr>
                <w:szCs w:val="18"/>
              </w:rPr>
              <w:t>description</w:t>
            </w:r>
          </w:p>
        </w:tc>
        <w:tc>
          <w:tcPr>
            <w:tcW w:w="816" w:type="dxa"/>
          </w:tcPr>
          <w:p w14:paraId="5B8C36C5" w14:textId="77777777" w:rsidR="00B2667E" w:rsidRPr="00C35EA7" w:rsidRDefault="00B2667E" w:rsidP="00C35EA7">
            <w:pPr>
              <w:jc w:val="center"/>
              <w:rPr>
                <w:szCs w:val="18"/>
              </w:rPr>
            </w:pPr>
            <w:r w:rsidRPr="00C35EA7">
              <w:rPr>
                <w:szCs w:val="18"/>
              </w:rPr>
              <w:t>BIB</w:t>
            </w:r>
          </w:p>
        </w:tc>
      </w:tr>
      <w:tr w:rsidR="005D10B6" w:rsidRPr="00C04709" w14:paraId="0E90CB70" w14:textId="77777777" w:rsidTr="00C35EA7">
        <w:trPr>
          <w:jc w:val="center"/>
        </w:trPr>
        <w:tc>
          <w:tcPr>
            <w:tcW w:w="1516" w:type="dxa"/>
          </w:tcPr>
          <w:p w14:paraId="734D07EA" w14:textId="77777777" w:rsidR="00B2667E" w:rsidRPr="00C35EA7" w:rsidRDefault="00B2667E" w:rsidP="00DE360B">
            <w:pPr>
              <w:rPr>
                <w:szCs w:val="18"/>
              </w:rPr>
            </w:pPr>
            <w:r w:rsidRPr="00C35EA7">
              <w:rPr>
                <w:szCs w:val="18"/>
              </w:rPr>
              <w:t>Moulin (Le)</w:t>
            </w:r>
          </w:p>
        </w:tc>
        <w:tc>
          <w:tcPr>
            <w:tcW w:w="1176" w:type="dxa"/>
          </w:tcPr>
          <w:p w14:paraId="6D359850" w14:textId="77777777" w:rsidR="00B2667E" w:rsidRPr="00C35EA7" w:rsidRDefault="00B2667E" w:rsidP="00DE360B">
            <w:pPr>
              <w:rPr>
                <w:szCs w:val="18"/>
              </w:rPr>
            </w:pPr>
            <w:r>
              <w:t>t_68</w:t>
            </w:r>
          </w:p>
        </w:tc>
        <w:tc>
          <w:tcPr>
            <w:tcW w:w="1070" w:type="dxa"/>
          </w:tcPr>
          <w:p w14:paraId="3C211C17" w14:textId="77777777" w:rsidR="00B2667E" w:rsidRPr="00C35EA7" w:rsidRDefault="00B2667E" w:rsidP="00DE360B">
            <w:pPr>
              <w:rPr>
                <w:szCs w:val="18"/>
              </w:rPr>
            </w:pPr>
            <w:r w:rsidRPr="00C35EA7">
              <w:rPr>
                <w:szCs w:val="18"/>
              </w:rPr>
              <w:t>15224</w:t>
            </w:r>
          </w:p>
        </w:tc>
        <w:tc>
          <w:tcPr>
            <w:tcW w:w="1496" w:type="dxa"/>
          </w:tcPr>
          <w:p w14:paraId="5D3F6EE7" w14:textId="77777777" w:rsidR="00B2667E" w:rsidRPr="00B2667E" w:rsidRDefault="00B2667E" w:rsidP="00C35EA7">
            <w:pPr>
              <w:jc w:val="both"/>
            </w:pPr>
            <w:r>
              <w:t>AA-2111-m</w:t>
            </w:r>
          </w:p>
        </w:tc>
        <w:tc>
          <w:tcPr>
            <w:tcW w:w="2042" w:type="dxa"/>
          </w:tcPr>
          <w:p w14:paraId="658E77DF" w14:textId="77777777" w:rsidR="00B2667E" w:rsidRPr="00C35EA7" w:rsidRDefault="00B2667E" w:rsidP="00DE360B">
            <w:pPr>
              <w:rPr>
                <w:szCs w:val="18"/>
              </w:rPr>
            </w:pPr>
            <w:r>
              <w:t>épingle en bronze</w:t>
            </w:r>
          </w:p>
        </w:tc>
        <w:tc>
          <w:tcPr>
            <w:tcW w:w="816" w:type="dxa"/>
          </w:tcPr>
          <w:p w14:paraId="25998BB1" w14:textId="77777777" w:rsidR="00B2667E" w:rsidRPr="00C35EA7" w:rsidRDefault="00B2667E" w:rsidP="00DE360B">
            <w:pPr>
              <w:rPr>
                <w:szCs w:val="18"/>
              </w:rPr>
            </w:pPr>
            <w:r w:rsidRPr="00C35EA7">
              <w:rPr>
                <w:szCs w:val="18"/>
              </w:rPr>
              <w:t>1833</w:t>
            </w:r>
          </w:p>
        </w:tc>
      </w:tr>
      <w:tr w:rsidR="005D10B6" w:rsidRPr="00C04709" w14:paraId="7993F094" w14:textId="77777777" w:rsidTr="00C35EA7">
        <w:trPr>
          <w:jc w:val="center"/>
        </w:trPr>
        <w:tc>
          <w:tcPr>
            <w:tcW w:w="1516" w:type="dxa"/>
          </w:tcPr>
          <w:p w14:paraId="63D93BC3" w14:textId="77777777" w:rsidR="00995A1A" w:rsidRPr="00C35EA7" w:rsidRDefault="00995A1A" w:rsidP="00DE360B">
            <w:pPr>
              <w:rPr>
                <w:szCs w:val="18"/>
              </w:rPr>
            </w:pPr>
            <w:r w:rsidRPr="00C35EA7">
              <w:rPr>
                <w:szCs w:val="18"/>
              </w:rPr>
              <w:t>Moulin (Le)</w:t>
            </w:r>
          </w:p>
        </w:tc>
        <w:tc>
          <w:tcPr>
            <w:tcW w:w="1176" w:type="dxa"/>
          </w:tcPr>
          <w:p w14:paraId="1FD68AE6" w14:textId="77777777" w:rsidR="00995A1A" w:rsidRPr="00C35EA7" w:rsidRDefault="00995A1A" w:rsidP="00DE360B">
            <w:pPr>
              <w:rPr>
                <w:szCs w:val="18"/>
              </w:rPr>
            </w:pPr>
            <w:r>
              <w:t>t_68</w:t>
            </w:r>
          </w:p>
        </w:tc>
        <w:tc>
          <w:tcPr>
            <w:tcW w:w="1070" w:type="dxa"/>
          </w:tcPr>
          <w:p w14:paraId="049B51FB" w14:textId="77777777" w:rsidR="00995A1A" w:rsidRPr="00C35EA7" w:rsidRDefault="00995A1A" w:rsidP="00DE360B">
            <w:pPr>
              <w:rPr>
                <w:szCs w:val="18"/>
              </w:rPr>
            </w:pPr>
            <w:r w:rsidRPr="00C35EA7">
              <w:rPr>
                <w:szCs w:val="18"/>
              </w:rPr>
              <w:t>15227</w:t>
            </w:r>
          </w:p>
        </w:tc>
        <w:tc>
          <w:tcPr>
            <w:tcW w:w="1496" w:type="dxa"/>
          </w:tcPr>
          <w:p w14:paraId="55A4B50B" w14:textId="77777777" w:rsidR="00995A1A" w:rsidRDefault="00995A1A" w:rsidP="00C35EA7">
            <w:pPr>
              <w:jc w:val="both"/>
            </w:pPr>
            <w:r>
              <w:t>AG-2231-m</w:t>
            </w:r>
          </w:p>
        </w:tc>
        <w:tc>
          <w:tcPr>
            <w:tcW w:w="2042" w:type="dxa"/>
          </w:tcPr>
          <w:p w14:paraId="2AC23CF1" w14:textId="77777777" w:rsidR="00995A1A" w:rsidRDefault="00995A1A" w:rsidP="00DE360B">
            <w:r>
              <w:t>torque en bronze</w:t>
            </w:r>
          </w:p>
        </w:tc>
        <w:tc>
          <w:tcPr>
            <w:tcW w:w="816" w:type="dxa"/>
          </w:tcPr>
          <w:p w14:paraId="78A8AA23" w14:textId="77777777" w:rsidR="00995A1A" w:rsidRPr="00C35EA7" w:rsidRDefault="00995A1A" w:rsidP="00DE360B">
            <w:pPr>
              <w:rPr>
                <w:szCs w:val="18"/>
              </w:rPr>
            </w:pPr>
            <w:r w:rsidRPr="00C35EA7">
              <w:rPr>
                <w:szCs w:val="18"/>
              </w:rPr>
              <w:t>1833</w:t>
            </w:r>
          </w:p>
        </w:tc>
      </w:tr>
    </w:tbl>
    <w:p w14:paraId="3B816550" w14:textId="77777777" w:rsidR="00B2667E" w:rsidRDefault="00B2667E" w:rsidP="00DE360B">
      <w:pPr>
        <w:jc w:val="both"/>
      </w:pPr>
    </w:p>
    <w:p w14:paraId="6E18782A" w14:textId="77777777" w:rsidR="00602FF9" w:rsidRDefault="00602FF9" w:rsidP="00DE360B">
      <w:pPr>
        <w:pStyle w:val="Heading3"/>
      </w:pPr>
      <w:r>
        <w:t>t_70</w:t>
      </w:r>
    </w:p>
    <w:p w14:paraId="3BC6D5C0" w14:textId="77777777" w:rsidR="00602FF9" w:rsidRDefault="00602FF9" w:rsidP="00DE360B">
      <w:pPr>
        <w:jc w:val="both"/>
      </w:pPr>
    </w:p>
    <w:tbl>
      <w:tblPr>
        <w:tblW w:w="81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496"/>
        <w:gridCol w:w="2042"/>
        <w:gridCol w:w="816"/>
      </w:tblGrid>
      <w:tr w:rsidR="005D10B6" w:rsidRPr="00C04709" w14:paraId="1A408308" w14:textId="77777777" w:rsidTr="00C35EA7">
        <w:trPr>
          <w:jc w:val="center"/>
        </w:trPr>
        <w:tc>
          <w:tcPr>
            <w:tcW w:w="1516" w:type="dxa"/>
          </w:tcPr>
          <w:p w14:paraId="5602EF34" w14:textId="77777777" w:rsidR="00602FF9" w:rsidRPr="00C35EA7" w:rsidRDefault="00602FF9"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499F9088" w14:textId="77777777" w:rsidR="00602FF9" w:rsidRPr="00C35EA7" w:rsidRDefault="00602FF9" w:rsidP="00DE360B">
            <w:pPr>
              <w:rPr>
                <w:rFonts w:ascii="Courier New" w:hAnsi="Courier New" w:cs="Courier New"/>
                <w:sz w:val="20"/>
                <w:szCs w:val="18"/>
              </w:rPr>
            </w:pPr>
          </w:p>
        </w:tc>
        <w:tc>
          <w:tcPr>
            <w:tcW w:w="1070" w:type="dxa"/>
          </w:tcPr>
          <w:p w14:paraId="097887CD" w14:textId="77777777" w:rsidR="00602FF9" w:rsidRPr="00C35EA7" w:rsidRDefault="00602FF9" w:rsidP="00DE360B">
            <w:pPr>
              <w:rPr>
                <w:rFonts w:ascii="Courier New" w:hAnsi="Courier New" w:cs="Courier New"/>
                <w:sz w:val="20"/>
                <w:szCs w:val="18"/>
              </w:rPr>
            </w:pPr>
          </w:p>
        </w:tc>
        <w:tc>
          <w:tcPr>
            <w:tcW w:w="1496" w:type="dxa"/>
          </w:tcPr>
          <w:p w14:paraId="6FFE8781" w14:textId="77777777" w:rsidR="00602FF9" w:rsidRPr="00C35EA7" w:rsidRDefault="00602FF9" w:rsidP="00DE360B">
            <w:pPr>
              <w:rPr>
                <w:rFonts w:ascii="Courier New" w:hAnsi="Courier New" w:cs="Courier New"/>
                <w:sz w:val="20"/>
                <w:szCs w:val="18"/>
              </w:rPr>
            </w:pPr>
          </w:p>
        </w:tc>
        <w:tc>
          <w:tcPr>
            <w:tcW w:w="2042" w:type="dxa"/>
          </w:tcPr>
          <w:p w14:paraId="12A15D5F" w14:textId="77777777" w:rsidR="00602FF9" w:rsidRPr="00C35EA7" w:rsidRDefault="00602FF9" w:rsidP="00DE360B">
            <w:pPr>
              <w:rPr>
                <w:rFonts w:ascii="Courier New" w:hAnsi="Courier New" w:cs="Courier New"/>
                <w:sz w:val="20"/>
                <w:szCs w:val="18"/>
              </w:rPr>
            </w:pPr>
          </w:p>
        </w:tc>
        <w:tc>
          <w:tcPr>
            <w:tcW w:w="816" w:type="dxa"/>
          </w:tcPr>
          <w:p w14:paraId="5387C294" w14:textId="77777777" w:rsidR="00602FF9" w:rsidRPr="00C35EA7" w:rsidRDefault="00602FF9" w:rsidP="00DE360B">
            <w:pPr>
              <w:rPr>
                <w:rFonts w:ascii="Courier New" w:hAnsi="Courier New" w:cs="Courier New"/>
                <w:sz w:val="20"/>
                <w:szCs w:val="18"/>
              </w:rPr>
            </w:pPr>
          </w:p>
        </w:tc>
      </w:tr>
      <w:tr w:rsidR="005D10B6" w:rsidRPr="00C04709" w14:paraId="1F2FC9DD" w14:textId="77777777" w:rsidTr="00C35EA7">
        <w:trPr>
          <w:jc w:val="center"/>
        </w:trPr>
        <w:tc>
          <w:tcPr>
            <w:tcW w:w="1516" w:type="dxa"/>
          </w:tcPr>
          <w:p w14:paraId="37EF8686" w14:textId="77777777" w:rsidR="00602FF9" w:rsidRPr="00C35EA7" w:rsidRDefault="00602FF9" w:rsidP="00C35EA7">
            <w:pPr>
              <w:jc w:val="center"/>
              <w:rPr>
                <w:szCs w:val="18"/>
              </w:rPr>
            </w:pPr>
            <w:r w:rsidRPr="00C35EA7">
              <w:rPr>
                <w:szCs w:val="18"/>
              </w:rPr>
              <w:t>site</w:t>
            </w:r>
          </w:p>
        </w:tc>
        <w:tc>
          <w:tcPr>
            <w:tcW w:w="1176" w:type="dxa"/>
          </w:tcPr>
          <w:p w14:paraId="7B089A7E" w14:textId="77777777" w:rsidR="00602FF9" w:rsidRPr="00C35EA7" w:rsidRDefault="00602FF9" w:rsidP="00C35EA7">
            <w:pPr>
              <w:jc w:val="center"/>
              <w:rPr>
                <w:szCs w:val="18"/>
              </w:rPr>
            </w:pPr>
            <w:r w:rsidRPr="00C35EA7">
              <w:rPr>
                <w:szCs w:val="18"/>
              </w:rPr>
              <w:t>structure</w:t>
            </w:r>
          </w:p>
        </w:tc>
        <w:tc>
          <w:tcPr>
            <w:tcW w:w="1070" w:type="dxa"/>
          </w:tcPr>
          <w:p w14:paraId="141BCF7C" w14:textId="77777777" w:rsidR="00602FF9" w:rsidRPr="00C35EA7" w:rsidRDefault="00602FF9" w:rsidP="00C35EA7">
            <w:pPr>
              <w:jc w:val="center"/>
              <w:rPr>
                <w:szCs w:val="18"/>
              </w:rPr>
            </w:pPr>
            <w:r w:rsidRPr="00C35EA7">
              <w:rPr>
                <w:szCs w:val="18"/>
              </w:rPr>
              <w:t>numero</w:t>
            </w:r>
          </w:p>
        </w:tc>
        <w:tc>
          <w:tcPr>
            <w:tcW w:w="1496" w:type="dxa"/>
          </w:tcPr>
          <w:p w14:paraId="09F37755" w14:textId="77777777" w:rsidR="00602FF9" w:rsidRPr="00C35EA7" w:rsidRDefault="00602FF9" w:rsidP="00C35EA7">
            <w:pPr>
              <w:jc w:val="center"/>
              <w:rPr>
                <w:szCs w:val="18"/>
              </w:rPr>
            </w:pPr>
            <w:r w:rsidRPr="00C35EA7">
              <w:rPr>
                <w:szCs w:val="18"/>
              </w:rPr>
              <w:t>objet</w:t>
            </w:r>
          </w:p>
        </w:tc>
        <w:tc>
          <w:tcPr>
            <w:tcW w:w="2042" w:type="dxa"/>
          </w:tcPr>
          <w:p w14:paraId="5C359C98" w14:textId="77777777" w:rsidR="00602FF9" w:rsidRPr="00C35EA7" w:rsidRDefault="00602FF9" w:rsidP="00C35EA7">
            <w:pPr>
              <w:jc w:val="center"/>
              <w:rPr>
                <w:szCs w:val="18"/>
              </w:rPr>
            </w:pPr>
            <w:r w:rsidRPr="00C35EA7">
              <w:rPr>
                <w:szCs w:val="18"/>
              </w:rPr>
              <w:t>description</w:t>
            </w:r>
          </w:p>
        </w:tc>
        <w:tc>
          <w:tcPr>
            <w:tcW w:w="816" w:type="dxa"/>
          </w:tcPr>
          <w:p w14:paraId="0FC54D36" w14:textId="77777777" w:rsidR="00602FF9" w:rsidRPr="00C35EA7" w:rsidRDefault="00602FF9" w:rsidP="00C35EA7">
            <w:pPr>
              <w:jc w:val="center"/>
              <w:rPr>
                <w:szCs w:val="18"/>
              </w:rPr>
            </w:pPr>
            <w:r w:rsidRPr="00C35EA7">
              <w:rPr>
                <w:szCs w:val="18"/>
              </w:rPr>
              <w:t>BIB</w:t>
            </w:r>
          </w:p>
        </w:tc>
      </w:tr>
      <w:tr w:rsidR="005D10B6" w:rsidRPr="00C04709" w14:paraId="1FCEEAA4" w14:textId="77777777" w:rsidTr="00C35EA7">
        <w:trPr>
          <w:jc w:val="center"/>
        </w:trPr>
        <w:tc>
          <w:tcPr>
            <w:tcW w:w="1516" w:type="dxa"/>
          </w:tcPr>
          <w:p w14:paraId="075FF470" w14:textId="77777777" w:rsidR="00602FF9" w:rsidRPr="00C35EA7" w:rsidRDefault="00602FF9" w:rsidP="00DE360B">
            <w:pPr>
              <w:rPr>
                <w:szCs w:val="18"/>
              </w:rPr>
            </w:pPr>
            <w:r w:rsidRPr="00C35EA7">
              <w:rPr>
                <w:szCs w:val="18"/>
              </w:rPr>
              <w:t>Moulin (Le)</w:t>
            </w:r>
          </w:p>
        </w:tc>
        <w:tc>
          <w:tcPr>
            <w:tcW w:w="1176" w:type="dxa"/>
          </w:tcPr>
          <w:p w14:paraId="0731154D" w14:textId="77777777" w:rsidR="00602FF9" w:rsidRPr="00C35EA7" w:rsidRDefault="00602FF9" w:rsidP="00DE360B">
            <w:pPr>
              <w:rPr>
                <w:szCs w:val="18"/>
              </w:rPr>
            </w:pPr>
            <w:r>
              <w:t>t_70</w:t>
            </w:r>
          </w:p>
        </w:tc>
        <w:tc>
          <w:tcPr>
            <w:tcW w:w="1070" w:type="dxa"/>
          </w:tcPr>
          <w:p w14:paraId="010AEFB0" w14:textId="77777777" w:rsidR="00602FF9" w:rsidRPr="00C35EA7" w:rsidRDefault="00602FF9" w:rsidP="00DE360B">
            <w:pPr>
              <w:rPr>
                <w:szCs w:val="18"/>
              </w:rPr>
            </w:pPr>
            <w:r w:rsidRPr="00C35EA7">
              <w:rPr>
                <w:szCs w:val="18"/>
              </w:rPr>
              <w:t>15228</w:t>
            </w:r>
          </w:p>
        </w:tc>
        <w:tc>
          <w:tcPr>
            <w:tcW w:w="1496" w:type="dxa"/>
          </w:tcPr>
          <w:p w14:paraId="1B99D5B5" w14:textId="77777777" w:rsidR="00602FF9" w:rsidRDefault="00602FF9" w:rsidP="00C35EA7">
            <w:pPr>
              <w:jc w:val="both"/>
            </w:pPr>
            <w:r>
              <w:t>AK-3313-m</w:t>
            </w:r>
          </w:p>
        </w:tc>
        <w:tc>
          <w:tcPr>
            <w:tcW w:w="2042" w:type="dxa"/>
          </w:tcPr>
          <w:p w14:paraId="77A83F04" w14:textId="77777777" w:rsidR="00602FF9" w:rsidRDefault="00602FF9" w:rsidP="00DE360B">
            <w:r>
              <w:t>anneau en bronze</w:t>
            </w:r>
          </w:p>
        </w:tc>
        <w:tc>
          <w:tcPr>
            <w:tcW w:w="816" w:type="dxa"/>
          </w:tcPr>
          <w:p w14:paraId="0C8685FD" w14:textId="77777777" w:rsidR="00602FF9" w:rsidRPr="00C35EA7" w:rsidRDefault="00602FF9" w:rsidP="00DE360B">
            <w:pPr>
              <w:rPr>
                <w:szCs w:val="18"/>
              </w:rPr>
            </w:pPr>
            <w:r w:rsidRPr="00C35EA7">
              <w:rPr>
                <w:szCs w:val="18"/>
              </w:rPr>
              <w:t>1833</w:t>
            </w:r>
          </w:p>
        </w:tc>
      </w:tr>
    </w:tbl>
    <w:p w14:paraId="600C641A" w14:textId="77777777" w:rsidR="00602FF9" w:rsidRDefault="00602FF9" w:rsidP="00DE360B">
      <w:pPr>
        <w:jc w:val="both"/>
      </w:pPr>
    </w:p>
    <w:p w14:paraId="56692112" w14:textId="77777777" w:rsidR="00AD57DC" w:rsidRDefault="00AD57DC" w:rsidP="00DE360B">
      <w:pPr>
        <w:pStyle w:val="Heading3"/>
      </w:pPr>
      <w:bookmarkStart w:id="2307" w:name="Sit_Mailhac_Moulin_t71"/>
      <w:r>
        <w:t>t_71</w:t>
      </w:r>
    </w:p>
    <w:bookmarkEnd w:id="2307"/>
    <w:p w14:paraId="1A269166" w14:textId="77777777" w:rsidR="00AD57DC" w:rsidRDefault="00AD57DC" w:rsidP="00DE360B"/>
    <w:p w14:paraId="54A4B212" w14:textId="1A87271D" w:rsidR="00AD57DC" w:rsidRPr="0032190F" w:rsidRDefault="002406F5" w:rsidP="00DE360B">
      <w:pPr>
        <w:rPr>
          <w:lang w:val="fr-FR"/>
        </w:rPr>
      </w:pPr>
      <w:r w:rsidRPr="0032190F">
        <w:rPr>
          <w:lang w:val="fr-FR"/>
        </w:rPr>
        <w:t>2 (10357) : vase en poterie brunâtre grossière et friable, affinée en surface. Décor incisé avant cuisson avec une pointe aiguë (</w:t>
      </w:r>
      <w:hyperlink r:id="rId5396" w:anchor="Cul_Proto_Art_TAC_T_g_meandre" w:history="1">
        <w:r w:rsidR="00B52DC2" w:rsidRPr="0032190F">
          <w:rPr>
            <w:rStyle w:val="Hyperlink"/>
            <w:lang w:val="fr-FR"/>
          </w:rPr>
          <w:t>méandre</w:t>
        </w:r>
      </w:hyperlink>
      <w:r w:rsidR="00B52DC2" w:rsidRPr="0032190F">
        <w:rPr>
          <w:lang w:val="fr-FR"/>
        </w:rPr>
        <w:t xml:space="preserve"> </w:t>
      </w:r>
      <w:r w:rsidRPr="0032190F">
        <w:rPr>
          <w:lang w:val="fr-FR"/>
        </w:rPr>
        <w:t>qui paraît régulier). H : 0,145 m ; Do : 0,21 m ; Hp : 0,01m ; Dp : 0,09 m.</w:t>
      </w:r>
    </w:p>
    <w:p w14:paraId="4D504956" w14:textId="77777777" w:rsidR="002406F5" w:rsidRPr="0032190F" w:rsidRDefault="002406F5" w:rsidP="00DE360B">
      <w:pPr>
        <w:rPr>
          <w:lang w:val="fr-FR"/>
        </w:rPr>
      </w:pPr>
      <w:r w:rsidRPr="0032190F">
        <w:rPr>
          <w:lang w:val="fr-FR"/>
        </w:rPr>
        <w:t>Pour ce vase, les « carrés méandriques » (camé), issu du recoupement des lignes doubles, sont visibles (SS BIB)</w:t>
      </w:r>
    </w:p>
    <w:p w14:paraId="1C1A3831" w14:textId="77777777" w:rsidR="002406F5" w:rsidRPr="0032190F" w:rsidRDefault="002406F5" w:rsidP="00DE360B">
      <w:pPr>
        <w:rPr>
          <w:lang w:val="fr-FR"/>
        </w:rPr>
      </w:pPr>
    </w:p>
    <w:tbl>
      <w:tblPr>
        <w:tblW w:w="80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496"/>
        <w:gridCol w:w="2016"/>
        <w:gridCol w:w="816"/>
      </w:tblGrid>
      <w:tr w:rsidR="005D10B6" w:rsidRPr="00C04709" w14:paraId="75ECAA04" w14:textId="77777777" w:rsidTr="00C35EA7">
        <w:trPr>
          <w:jc w:val="center"/>
        </w:trPr>
        <w:tc>
          <w:tcPr>
            <w:tcW w:w="1516" w:type="dxa"/>
          </w:tcPr>
          <w:p w14:paraId="34EA825F" w14:textId="77777777" w:rsidR="002406F5" w:rsidRPr="00C35EA7" w:rsidRDefault="002406F5" w:rsidP="00DE360B">
            <w:pPr>
              <w:rPr>
                <w:rFonts w:ascii="Courier New" w:hAnsi="Courier New" w:cs="Courier New"/>
                <w:sz w:val="20"/>
                <w:szCs w:val="18"/>
              </w:rPr>
            </w:pPr>
            <w:r w:rsidRPr="00C35EA7">
              <w:rPr>
                <w:rFonts w:ascii="Courier New" w:hAnsi="Courier New" w:cs="Courier New"/>
                <w:sz w:val="20"/>
                <w:szCs w:val="18"/>
                <w:lang w:val="fr-FR"/>
              </w:rPr>
              <w:lastRenderedPageBreak/>
              <w:br w:type="page"/>
            </w:r>
            <w:r w:rsidR="00C458EA" w:rsidRPr="00C35EA7">
              <w:rPr>
                <w:rFonts w:ascii="Courier New" w:hAnsi="Courier New" w:cs="Courier New"/>
                <w:sz w:val="20"/>
                <w:szCs w:val="18"/>
              </w:rPr>
              <w:t>OBJ_</w:t>
            </w:r>
          </w:p>
        </w:tc>
        <w:tc>
          <w:tcPr>
            <w:tcW w:w="1176" w:type="dxa"/>
          </w:tcPr>
          <w:p w14:paraId="239856CC" w14:textId="77777777" w:rsidR="002406F5" w:rsidRPr="00C35EA7" w:rsidRDefault="002406F5" w:rsidP="00DE360B">
            <w:pPr>
              <w:rPr>
                <w:rFonts w:ascii="Courier New" w:hAnsi="Courier New" w:cs="Courier New"/>
                <w:sz w:val="20"/>
                <w:szCs w:val="18"/>
              </w:rPr>
            </w:pPr>
          </w:p>
        </w:tc>
        <w:tc>
          <w:tcPr>
            <w:tcW w:w="1070" w:type="dxa"/>
          </w:tcPr>
          <w:p w14:paraId="2646933F" w14:textId="77777777" w:rsidR="002406F5" w:rsidRPr="00C35EA7" w:rsidRDefault="002406F5" w:rsidP="00DE360B">
            <w:pPr>
              <w:rPr>
                <w:rFonts w:ascii="Courier New" w:hAnsi="Courier New" w:cs="Courier New"/>
                <w:sz w:val="20"/>
                <w:szCs w:val="18"/>
              </w:rPr>
            </w:pPr>
          </w:p>
        </w:tc>
        <w:tc>
          <w:tcPr>
            <w:tcW w:w="1496" w:type="dxa"/>
          </w:tcPr>
          <w:p w14:paraId="7C8BA822" w14:textId="77777777" w:rsidR="002406F5" w:rsidRPr="00C35EA7" w:rsidRDefault="002406F5" w:rsidP="00DE360B">
            <w:pPr>
              <w:rPr>
                <w:rFonts w:ascii="Courier New" w:hAnsi="Courier New" w:cs="Courier New"/>
                <w:sz w:val="20"/>
                <w:szCs w:val="18"/>
              </w:rPr>
            </w:pPr>
          </w:p>
        </w:tc>
        <w:tc>
          <w:tcPr>
            <w:tcW w:w="2016" w:type="dxa"/>
          </w:tcPr>
          <w:p w14:paraId="14BE0ECD" w14:textId="77777777" w:rsidR="002406F5" w:rsidRPr="00C35EA7" w:rsidRDefault="002406F5" w:rsidP="00DE360B">
            <w:pPr>
              <w:rPr>
                <w:rFonts w:ascii="Courier New" w:hAnsi="Courier New" w:cs="Courier New"/>
                <w:sz w:val="20"/>
                <w:szCs w:val="18"/>
              </w:rPr>
            </w:pPr>
          </w:p>
        </w:tc>
        <w:tc>
          <w:tcPr>
            <w:tcW w:w="816" w:type="dxa"/>
          </w:tcPr>
          <w:p w14:paraId="5A4A780E" w14:textId="77777777" w:rsidR="002406F5" w:rsidRPr="00C35EA7" w:rsidRDefault="002406F5" w:rsidP="00DE360B">
            <w:pPr>
              <w:rPr>
                <w:rFonts w:ascii="Courier New" w:hAnsi="Courier New" w:cs="Courier New"/>
                <w:sz w:val="20"/>
                <w:szCs w:val="18"/>
              </w:rPr>
            </w:pPr>
          </w:p>
        </w:tc>
      </w:tr>
      <w:tr w:rsidR="005D10B6" w:rsidRPr="00C04709" w14:paraId="67864BD7" w14:textId="77777777" w:rsidTr="00C35EA7">
        <w:trPr>
          <w:jc w:val="center"/>
        </w:trPr>
        <w:tc>
          <w:tcPr>
            <w:tcW w:w="1516" w:type="dxa"/>
          </w:tcPr>
          <w:p w14:paraId="1343621A" w14:textId="77777777" w:rsidR="002406F5" w:rsidRPr="00C35EA7" w:rsidRDefault="002406F5" w:rsidP="00C35EA7">
            <w:pPr>
              <w:jc w:val="center"/>
              <w:rPr>
                <w:szCs w:val="18"/>
              </w:rPr>
            </w:pPr>
            <w:r w:rsidRPr="00C35EA7">
              <w:rPr>
                <w:szCs w:val="18"/>
              </w:rPr>
              <w:t>site</w:t>
            </w:r>
          </w:p>
        </w:tc>
        <w:tc>
          <w:tcPr>
            <w:tcW w:w="1176" w:type="dxa"/>
          </w:tcPr>
          <w:p w14:paraId="1B1742A9" w14:textId="77777777" w:rsidR="002406F5" w:rsidRPr="00C35EA7" w:rsidRDefault="002406F5" w:rsidP="00C35EA7">
            <w:pPr>
              <w:jc w:val="center"/>
              <w:rPr>
                <w:szCs w:val="18"/>
              </w:rPr>
            </w:pPr>
            <w:r w:rsidRPr="00C35EA7">
              <w:rPr>
                <w:szCs w:val="18"/>
              </w:rPr>
              <w:t>structure</w:t>
            </w:r>
          </w:p>
        </w:tc>
        <w:tc>
          <w:tcPr>
            <w:tcW w:w="1070" w:type="dxa"/>
          </w:tcPr>
          <w:p w14:paraId="6664FE3F" w14:textId="77777777" w:rsidR="002406F5" w:rsidRPr="00C35EA7" w:rsidRDefault="002406F5" w:rsidP="00C35EA7">
            <w:pPr>
              <w:jc w:val="center"/>
              <w:rPr>
                <w:szCs w:val="18"/>
              </w:rPr>
            </w:pPr>
            <w:r w:rsidRPr="00C35EA7">
              <w:rPr>
                <w:szCs w:val="18"/>
              </w:rPr>
              <w:t>numero</w:t>
            </w:r>
          </w:p>
        </w:tc>
        <w:tc>
          <w:tcPr>
            <w:tcW w:w="1496" w:type="dxa"/>
          </w:tcPr>
          <w:p w14:paraId="4B7AA136" w14:textId="77777777" w:rsidR="002406F5" w:rsidRPr="00C35EA7" w:rsidRDefault="002406F5" w:rsidP="00C35EA7">
            <w:pPr>
              <w:jc w:val="center"/>
              <w:rPr>
                <w:szCs w:val="18"/>
              </w:rPr>
            </w:pPr>
            <w:r w:rsidRPr="00C35EA7">
              <w:rPr>
                <w:szCs w:val="18"/>
              </w:rPr>
              <w:t>objet</w:t>
            </w:r>
          </w:p>
        </w:tc>
        <w:tc>
          <w:tcPr>
            <w:tcW w:w="2016" w:type="dxa"/>
          </w:tcPr>
          <w:p w14:paraId="3A8764CB" w14:textId="77777777" w:rsidR="002406F5" w:rsidRPr="00C35EA7" w:rsidRDefault="002406F5" w:rsidP="00C35EA7">
            <w:pPr>
              <w:jc w:val="center"/>
              <w:rPr>
                <w:szCs w:val="18"/>
              </w:rPr>
            </w:pPr>
            <w:r w:rsidRPr="00C35EA7">
              <w:rPr>
                <w:szCs w:val="18"/>
              </w:rPr>
              <w:t>description</w:t>
            </w:r>
          </w:p>
        </w:tc>
        <w:tc>
          <w:tcPr>
            <w:tcW w:w="816" w:type="dxa"/>
          </w:tcPr>
          <w:p w14:paraId="773280DB" w14:textId="77777777" w:rsidR="002406F5" w:rsidRPr="00C35EA7" w:rsidRDefault="002406F5" w:rsidP="00C35EA7">
            <w:pPr>
              <w:jc w:val="center"/>
              <w:rPr>
                <w:szCs w:val="18"/>
              </w:rPr>
            </w:pPr>
            <w:r w:rsidRPr="00C35EA7">
              <w:rPr>
                <w:szCs w:val="18"/>
              </w:rPr>
              <w:t>BIB</w:t>
            </w:r>
          </w:p>
        </w:tc>
      </w:tr>
      <w:tr w:rsidR="005D10B6" w:rsidRPr="00C04709" w14:paraId="3DD9B27A" w14:textId="77777777" w:rsidTr="00C35EA7">
        <w:trPr>
          <w:jc w:val="center"/>
        </w:trPr>
        <w:tc>
          <w:tcPr>
            <w:tcW w:w="1516" w:type="dxa"/>
          </w:tcPr>
          <w:p w14:paraId="261861BB" w14:textId="77777777" w:rsidR="002406F5" w:rsidRPr="00C35EA7" w:rsidRDefault="002406F5" w:rsidP="00DE360B">
            <w:pPr>
              <w:rPr>
                <w:szCs w:val="18"/>
              </w:rPr>
            </w:pPr>
            <w:r w:rsidRPr="00C35EA7">
              <w:rPr>
                <w:szCs w:val="18"/>
              </w:rPr>
              <w:t>Moulin (Le)</w:t>
            </w:r>
          </w:p>
        </w:tc>
        <w:tc>
          <w:tcPr>
            <w:tcW w:w="1176" w:type="dxa"/>
          </w:tcPr>
          <w:p w14:paraId="106A089F" w14:textId="77777777" w:rsidR="002406F5" w:rsidRPr="00C35EA7" w:rsidRDefault="002406F5" w:rsidP="00DE360B">
            <w:pPr>
              <w:rPr>
                <w:szCs w:val="18"/>
              </w:rPr>
            </w:pPr>
            <w:r>
              <w:t>t_71</w:t>
            </w:r>
          </w:p>
        </w:tc>
        <w:tc>
          <w:tcPr>
            <w:tcW w:w="1070" w:type="dxa"/>
          </w:tcPr>
          <w:p w14:paraId="4ED96C64" w14:textId="77777777" w:rsidR="002406F5" w:rsidRPr="00C35EA7" w:rsidRDefault="002406F5" w:rsidP="00DE360B">
            <w:pPr>
              <w:rPr>
                <w:szCs w:val="18"/>
              </w:rPr>
            </w:pPr>
            <w:r w:rsidRPr="00C35EA7">
              <w:rPr>
                <w:szCs w:val="18"/>
              </w:rPr>
              <w:t>115231</w:t>
            </w:r>
          </w:p>
        </w:tc>
        <w:tc>
          <w:tcPr>
            <w:tcW w:w="1496" w:type="dxa"/>
          </w:tcPr>
          <w:p w14:paraId="06200DC0" w14:textId="77777777" w:rsidR="002406F5" w:rsidRPr="00C35EA7" w:rsidRDefault="002406F5" w:rsidP="00DE360B">
            <w:pPr>
              <w:rPr>
                <w:szCs w:val="18"/>
              </w:rPr>
            </w:pPr>
            <w:r>
              <w:t>AK-3311-m</w:t>
            </w:r>
          </w:p>
        </w:tc>
        <w:tc>
          <w:tcPr>
            <w:tcW w:w="2016" w:type="dxa"/>
          </w:tcPr>
          <w:p w14:paraId="16BC34ED" w14:textId="77777777" w:rsidR="002406F5" w:rsidRPr="00C35EA7" w:rsidRDefault="002406F5" w:rsidP="00DE360B">
            <w:pPr>
              <w:rPr>
                <w:szCs w:val="18"/>
              </w:rPr>
            </w:pPr>
            <w:r>
              <w:t>anneau en bronze</w:t>
            </w:r>
          </w:p>
        </w:tc>
        <w:tc>
          <w:tcPr>
            <w:tcW w:w="816" w:type="dxa"/>
          </w:tcPr>
          <w:p w14:paraId="4D472816" w14:textId="77777777" w:rsidR="002406F5" w:rsidRPr="00C35EA7" w:rsidRDefault="002406F5" w:rsidP="00DE360B">
            <w:pPr>
              <w:rPr>
                <w:szCs w:val="18"/>
              </w:rPr>
            </w:pPr>
            <w:r>
              <w:t>1833</w:t>
            </w:r>
          </w:p>
        </w:tc>
      </w:tr>
      <w:tr w:rsidR="005D10B6" w:rsidRPr="00C04709" w14:paraId="4EBC0C1C" w14:textId="77777777" w:rsidTr="00C35EA7">
        <w:trPr>
          <w:jc w:val="center"/>
        </w:trPr>
        <w:tc>
          <w:tcPr>
            <w:tcW w:w="1516" w:type="dxa"/>
          </w:tcPr>
          <w:p w14:paraId="63A0CE08" w14:textId="77777777" w:rsidR="002406F5" w:rsidRPr="00C35EA7" w:rsidRDefault="002406F5" w:rsidP="00DE360B">
            <w:pPr>
              <w:rPr>
                <w:szCs w:val="18"/>
              </w:rPr>
            </w:pPr>
            <w:r w:rsidRPr="00C35EA7">
              <w:rPr>
                <w:szCs w:val="18"/>
              </w:rPr>
              <w:t>Moulin (Le)</w:t>
            </w:r>
          </w:p>
        </w:tc>
        <w:tc>
          <w:tcPr>
            <w:tcW w:w="1176" w:type="dxa"/>
          </w:tcPr>
          <w:p w14:paraId="2B0CEF56" w14:textId="77777777" w:rsidR="002406F5" w:rsidRPr="00C35EA7" w:rsidRDefault="002406F5" w:rsidP="00DE360B">
            <w:pPr>
              <w:rPr>
                <w:szCs w:val="18"/>
              </w:rPr>
            </w:pPr>
            <w:r>
              <w:t>t_71</w:t>
            </w:r>
          </w:p>
        </w:tc>
        <w:tc>
          <w:tcPr>
            <w:tcW w:w="1070" w:type="dxa"/>
          </w:tcPr>
          <w:p w14:paraId="2A467555" w14:textId="77777777" w:rsidR="002406F5" w:rsidRPr="00C35EA7" w:rsidRDefault="002406F5" w:rsidP="00DE360B">
            <w:pPr>
              <w:rPr>
                <w:szCs w:val="18"/>
              </w:rPr>
            </w:pPr>
            <w:r w:rsidRPr="00C35EA7">
              <w:rPr>
                <w:szCs w:val="18"/>
              </w:rPr>
              <w:t>115232</w:t>
            </w:r>
          </w:p>
        </w:tc>
        <w:tc>
          <w:tcPr>
            <w:tcW w:w="1496" w:type="dxa"/>
          </w:tcPr>
          <w:p w14:paraId="6C101578" w14:textId="77777777" w:rsidR="002406F5" w:rsidRPr="00C35EA7" w:rsidRDefault="002406F5" w:rsidP="00DE360B">
            <w:pPr>
              <w:rPr>
                <w:szCs w:val="18"/>
              </w:rPr>
            </w:pPr>
            <w:r>
              <w:t>AK-3311-m</w:t>
            </w:r>
          </w:p>
        </w:tc>
        <w:tc>
          <w:tcPr>
            <w:tcW w:w="2016" w:type="dxa"/>
          </w:tcPr>
          <w:p w14:paraId="40148365" w14:textId="77777777" w:rsidR="002406F5" w:rsidRPr="00C35EA7" w:rsidRDefault="002406F5" w:rsidP="00DE360B">
            <w:pPr>
              <w:rPr>
                <w:szCs w:val="18"/>
              </w:rPr>
            </w:pPr>
            <w:r>
              <w:t>anneau en bronze</w:t>
            </w:r>
          </w:p>
        </w:tc>
        <w:tc>
          <w:tcPr>
            <w:tcW w:w="816" w:type="dxa"/>
          </w:tcPr>
          <w:p w14:paraId="6E019B9F" w14:textId="77777777" w:rsidR="002406F5" w:rsidRDefault="002406F5" w:rsidP="00DE360B">
            <w:r>
              <w:t>1833</w:t>
            </w:r>
          </w:p>
        </w:tc>
      </w:tr>
    </w:tbl>
    <w:p w14:paraId="1F297700" w14:textId="77777777" w:rsidR="00BA4222" w:rsidRDefault="00BA4222" w:rsidP="00DE360B">
      <w:pPr>
        <w:jc w:val="both"/>
      </w:pPr>
    </w:p>
    <w:p w14:paraId="14C6F2E6" w14:textId="77777777" w:rsidR="00BA4222" w:rsidRDefault="00BA4222" w:rsidP="00DE360B">
      <w:pPr>
        <w:pStyle w:val="Heading3"/>
      </w:pPr>
      <w:r>
        <w:t>t_74</w:t>
      </w:r>
    </w:p>
    <w:p w14:paraId="2F61285D" w14:textId="77777777" w:rsidR="00BA4222" w:rsidRDefault="00BA4222" w:rsidP="00DE360B">
      <w:pPr>
        <w:jc w:val="both"/>
      </w:pPr>
    </w:p>
    <w:tbl>
      <w:tblPr>
        <w:tblW w:w="921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496"/>
        <w:gridCol w:w="2476"/>
        <w:gridCol w:w="1476"/>
      </w:tblGrid>
      <w:tr w:rsidR="005D10B6" w:rsidRPr="00C04709" w14:paraId="2430A53A" w14:textId="77777777" w:rsidTr="00C35EA7">
        <w:trPr>
          <w:jc w:val="center"/>
        </w:trPr>
        <w:tc>
          <w:tcPr>
            <w:tcW w:w="1516" w:type="dxa"/>
          </w:tcPr>
          <w:p w14:paraId="3D564436" w14:textId="77777777" w:rsidR="00BA4222" w:rsidRPr="00C35EA7" w:rsidRDefault="00BA4222"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3183AFF3" w14:textId="77777777" w:rsidR="00BA4222" w:rsidRPr="00C35EA7" w:rsidRDefault="00BA4222" w:rsidP="00DE360B">
            <w:pPr>
              <w:rPr>
                <w:rFonts w:ascii="Courier New" w:hAnsi="Courier New" w:cs="Courier New"/>
                <w:sz w:val="20"/>
                <w:szCs w:val="18"/>
              </w:rPr>
            </w:pPr>
          </w:p>
        </w:tc>
        <w:tc>
          <w:tcPr>
            <w:tcW w:w="1070" w:type="dxa"/>
          </w:tcPr>
          <w:p w14:paraId="2401B912" w14:textId="77777777" w:rsidR="00BA4222" w:rsidRPr="00C35EA7" w:rsidRDefault="00BA4222" w:rsidP="00DE360B">
            <w:pPr>
              <w:rPr>
                <w:rFonts w:ascii="Courier New" w:hAnsi="Courier New" w:cs="Courier New"/>
                <w:sz w:val="20"/>
                <w:szCs w:val="18"/>
              </w:rPr>
            </w:pPr>
          </w:p>
        </w:tc>
        <w:tc>
          <w:tcPr>
            <w:tcW w:w="1496" w:type="dxa"/>
          </w:tcPr>
          <w:p w14:paraId="7125BF6D" w14:textId="77777777" w:rsidR="00BA4222" w:rsidRPr="00C35EA7" w:rsidRDefault="00BA4222" w:rsidP="00DE360B">
            <w:pPr>
              <w:rPr>
                <w:rFonts w:ascii="Courier New" w:hAnsi="Courier New" w:cs="Courier New"/>
                <w:sz w:val="20"/>
                <w:szCs w:val="18"/>
              </w:rPr>
            </w:pPr>
          </w:p>
        </w:tc>
        <w:tc>
          <w:tcPr>
            <w:tcW w:w="2476" w:type="dxa"/>
          </w:tcPr>
          <w:p w14:paraId="502DBB46" w14:textId="77777777" w:rsidR="00BA4222" w:rsidRPr="00C35EA7" w:rsidRDefault="00BA4222" w:rsidP="00DE360B">
            <w:pPr>
              <w:rPr>
                <w:rFonts w:ascii="Courier New" w:hAnsi="Courier New" w:cs="Courier New"/>
                <w:sz w:val="20"/>
                <w:szCs w:val="18"/>
              </w:rPr>
            </w:pPr>
          </w:p>
        </w:tc>
        <w:tc>
          <w:tcPr>
            <w:tcW w:w="1476" w:type="dxa"/>
          </w:tcPr>
          <w:p w14:paraId="05763DE1" w14:textId="77777777" w:rsidR="00BA4222" w:rsidRPr="00C35EA7" w:rsidRDefault="00BA4222" w:rsidP="00DE360B">
            <w:pPr>
              <w:rPr>
                <w:rFonts w:ascii="Courier New" w:hAnsi="Courier New" w:cs="Courier New"/>
                <w:sz w:val="20"/>
                <w:szCs w:val="18"/>
              </w:rPr>
            </w:pPr>
          </w:p>
        </w:tc>
      </w:tr>
      <w:tr w:rsidR="005D10B6" w:rsidRPr="00C04709" w14:paraId="490FA476" w14:textId="77777777" w:rsidTr="00C35EA7">
        <w:trPr>
          <w:jc w:val="center"/>
        </w:trPr>
        <w:tc>
          <w:tcPr>
            <w:tcW w:w="1516" w:type="dxa"/>
          </w:tcPr>
          <w:p w14:paraId="793F564B" w14:textId="77777777" w:rsidR="00BA4222" w:rsidRPr="00C35EA7" w:rsidRDefault="00BA4222" w:rsidP="00C35EA7">
            <w:pPr>
              <w:jc w:val="center"/>
              <w:rPr>
                <w:szCs w:val="18"/>
              </w:rPr>
            </w:pPr>
            <w:r w:rsidRPr="00C35EA7">
              <w:rPr>
                <w:szCs w:val="18"/>
              </w:rPr>
              <w:t>site</w:t>
            </w:r>
          </w:p>
        </w:tc>
        <w:tc>
          <w:tcPr>
            <w:tcW w:w="1176" w:type="dxa"/>
          </w:tcPr>
          <w:p w14:paraId="0DDE6C3E" w14:textId="77777777" w:rsidR="00BA4222" w:rsidRPr="00C35EA7" w:rsidRDefault="00BA4222" w:rsidP="00C35EA7">
            <w:pPr>
              <w:jc w:val="center"/>
              <w:rPr>
                <w:szCs w:val="18"/>
              </w:rPr>
            </w:pPr>
            <w:r w:rsidRPr="00C35EA7">
              <w:rPr>
                <w:szCs w:val="18"/>
              </w:rPr>
              <w:t>structure</w:t>
            </w:r>
          </w:p>
        </w:tc>
        <w:tc>
          <w:tcPr>
            <w:tcW w:w="1070" w:type="dxa"/>
          </w:tcPr>
          <w:p w14:paraId="28EB36B4" w14:textId="77777777" w:rsidR="00BA4222" w:rsidRPr="00C35EA7" w:rsidRDefault="00BA4222" w:rsidP="00C35EA7">
            <w:pPr>
              <w:jc w:val="center"/>
              <w:rPr>
                <w:szCs w:val="18"/>
              </w:rPr>
            </w:pPr>
            <w:r w:rsidRPr="00C35EA7">
              <w:rPr>
                <w:szCs w:val="18"/>
              </w:rPr>
              <w:t>numero</w:t>
            </w:r>
          </w:p>
        </w:tc>
        <w:tc>
          <w:tcPr>
            <w:tcW w:w="1496" w:type="dxa"/>
          </w:tcPr>
          <w:p w14:paraId="629E695C" w14:textId="77777777" w:rsidR="00BA4222" w:rsidRPr="00C35EA7" w:rsidRDefault="00BA4222" w:rsidP="00C35EA7">
            <w:pPr>
              <w:jc w:val="center"/>
              <w:rPr>
                <w:szCs w:val="18"/>
              </w:rPr>
            </w:pPr>
            <w:r w:rsidRPr="00C35EA7">
              <w:rPr>
                <w:szCs w:val="18"/>
              </w:rPr>
              <w:t>objet</w:t>
            </w:r>
          </w:p>
        </w:tc>
        <w:tc>
          <w:tcPr>
            <w:tcW w:w="2476" w:type="dxa"/>
          </w:tcPr>
          <w:p w14:paraId="723CE3AF" w14:textId="77777777" w:rsidR="00BA4222" w:rsidRPr="00C35EA7" w:rsidRDefault="00BA4222" w:rsidP="00C35EA7">
            <w:pPr>
              <w:jc w:val="center"/>
              <w:rPr>
                <w:szCs w:val="18"/>
              </w:rPr>
            </w:pPr>
            <w:r w:rsidRPr="00C35EA7">
              <w:rPr>
                <w:szCs w:val="18"/>
              </w:rPr>
              <w:t>description</w:t>
            </w:r>
          </w:p>
        </w:tc>
        <w:tc>
          <w:tcPr>
            <w:tcW w:w="1476" w:type="dxa"/>
          </w:tcPr>
          <w:p w14:paraId="24F794AE" w14:textId="77777777" w:rsidR="00BA4222" w:rsidRPr="00C35EA7" w:rsidRDefault="00BA4222" w:rsidP="00C35EA7">
            <w:pPr>
              <w:jc w:val="center"/>
              <w:rPr>
                <w:szCs w:val="18"/>
              </w:rPr>
            </w:pPr>
            <w:r w:rsidRPr="00C35EA7">
              <w:rPr>
                <w:szCs w:val="18"/>
              </w:rPr>
              <w:t>BIB</w:t>
            </w:r>
          </w:p>
        </w:tc>
      </w:tr>
      <w:tr w:rsidR="005D10B6" w:rsidRPr="00C04709" w14:paraId="0FB412C3" w14:textId="77777777" w:rsidTr="00C35EA7">
        <w:trPr>
          <w:jc w:val="center"/>
        </w:trPr>
        <w:tc>
          <w:tcPr>
            <w:tcW w:w="1516" w:type="dxa"/>
          </w:tcPr>
          <w:p w14:paraId="7825271E" w14:textId="77777777" w:rsidR="00BA4222" w:rsidRPr="00C35EA7" w:rsidRDefault="00BA4222" w:rsidP="00DE360B">
            <w:pPr>
              <w:rPr>
                <w:szCs w:val="18"/>
              </w:rPr>
            </w:pPr>
            <w:r w:rsidRPr="00C35EA7">
              <w:rPr>
                <w:szCs w:val="18"/>
              </w:rPr>
              <w:t>Moulin (Le)</w:t>
            </w:r>
          </w:p>
        </w:tc>
        <w:tc>
          <w:tcPr>
            <w:tcW w:w="1176" w:type="dxa"/>
          </w:tcPr>
          <w:p w14:paraId="445AAB73" w14:textId="77777777" w:rsidR="00BA4222" w:rsidRPr="00C35EA7" w:rsidRDefault="00BA4222" w:rsidP="00DE360B">
            <w:pPr>
              <w:rPr>
                <w:szCs w:val="18"/>
              </w:rPr>
            </w:pPr>
            <w:r>
              <w:t>t_74</w:t>
            </w:r>
          </w:p>
        </w:tc>
        <w:tc>
          <w:tcPr>
            <w:tcW w:w="1070" w:type="dxa"/>
          </w:tcPr>
          <w:p w14:paraId="657036DD" w14:textId="77777777" w:rsidR="00BA4222" w:rsidRPr="00C35EA7" w:rsidRDefault="00BA4222" w:rsidP="00DE360B">
            <w:pPr>
              <w:rPr>
                <w:szCs w:val="18"/>
              </w:rPr>
            </w:pPr>
            <w:r w:rsidRPr="00C35EA7">
              <w:rPr>
                <w:szCs w:val="18"/>
              </w:rPr>
              <w:t>1</w:t>
            </w:r>
          </w:p>
        </w:tc>
        <w:tc>
          <w:tcPr>
            <w:tcW w:w="1496" w:type="dxa"/>
          </w:tcPr>
          <w:p w14:paraId="1CF59F31" w14:textId="77777777" w:rsidR="00BA4222" w:rsidRPr="00C35EA7" w:rsidRDefault="00BA4222" w:rsidP="00DE360B">
            <w:pPr>
              <w:rPr>
                <w:szCs w:val="18"/>
              </w:rPr>
            </w:pPr>
            <w:r>
              <w:t>AB-5111-m</w:t>
            </w:r>
          </w:p>
        </w:tc>
        <w:tc>
          <w:tcPr>
            <w:tcW w:w="2476" w:type="dxa"/>
          </w:tcPr>
          <w:p w14:paraId="15E8EBA7" w14:textId="06C78B21" w:rsidR="00BA4222" w:rsidRPr="00C35EA7" w:rsidRDefault="00000000" w:rsidP="00DE360B">
            <w:pPr>
              <w:rPr>
                <w:szCs w:val="18"/>
              </w:rPr>
            </w:pPr>
            <w:hyperlink r:id="rId5397" w:anchor="Obj_Do_Per_Fibules_ABEG19952" w:history="1">
              <w:r w:rsidR="004601E0" w:rsidRPr="00C35EA7">
                <w:rPr>
                  <w:rStyle w:val="Hyperlink"/>
                  <w:lang w:val="fr-FR"/>
                </w:rPr>
                <w:t>fibule à double ressort</w:t>
              </w:r>
            </w:hyperlink>
          </w:p>
        </w:tc>
        <w:tc>
          <w:tcPr>
            <w:tcW w:w="1476" w:type="dxa"/>
          </w:tcPr>
          <w:p w14:paraId="23A518C5" w14:textId="77777777" w:rsidR="00BA4222" w:rsidRPr="00C35EA7" w:rsidRDefault="00BA4222" w:rsidP="00DE360B">
            <w:pPr>
              <w:rPr>
                <w:szCs w:val="18"/>
              </w:rPr>
            </w:pPr>
            <w:r>
              <w:t>1833</w:t>
            </w:r>
          </w:p>
        </w:tc>
      </w:tr>
    </w:tbl>
    <w:p w14:paraId="0A408A7A" w14:textId="77777777" w:rsidR="00BA4222" w:rsidRDefault="00BA4222" w:rsidP="00DE360B">
      <w:pPr>
        <w:jc w:val="both"/>
      </w:pPr>
    </w:p>
    <w:p w14:paraId="690D104F" w14:textId="77777777" w:rsidR="00BB4B83" w:rsidRDefault="00BB4B83" w:rsidP="00DE360B">
      <w:pPr>
        <w:pStyle w:val="Heading3"/>
      </w:pPr>
      <w:r>
        <w:t>t_78</w:t>
      </w:r>
    </w:p>
    <w:p w14:paraId="35378410" w14:textId="77777777" w:rsidR="00BB4B83" w:rsidRDefault="00BB4B83" w:rsidP="00DE360B"/>
    <w:tbl>
      <w:tblPr>
        <w:tblW w:w="90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042"/>
        <w:gridCol w:w="1723"/>
      </w:tblGrid>
      <w:tr w:rsidR="005D10B6" w:rsidRPr="00C04709" w14:paraId="02555E52" w14:textId="77777777" w:rsidTr="00C35EA7">
        <w:trPr>
          <w:jc w:val="center"/>
        </w:trPr>
        <w:tc>
          <w:tcPr>
            <w:tcW w:w="1516" w:type="dxa"/>
          </w:tcPr>
          <w:p w14:paraId="2DD219BA" w14:textId="77777777" w:rsidR="00BB4B83" w:rsidRPr="00C35EA7" w:rsidRDefault="00BB4B83" w:rsidP="00DE360B">
            <w:pPr>
              <w:rPr>
                <w:rFonts w:ascii="Courier New" w:hAnsi="Courier New" w:cs="Courier New"/>
                <w:sz w:val="20"/>
                <w:szCs w:val="18"/>
              </w:rPr>
            </w:pPr>
            <w:r w:rsidRPr="00C35EA7">
              <w:rPr>
                <w:rFonts w:ascii="Courier New" w:hAnsi="Courier New" w:cs="Courier New"/>
                <w:sz w:val="20"/>
                <w:szCs w:val="18"/>
                <w:lang w:val="en-GB"/>
              </w:rPr>
              <w:br w:type="page"/>
            </w:r>
            <w:r w:rsidR="00C458EA" w:rsidRPr="00C35EA7">
              <w:rPr>
                <w:rFonts w:ascii="Courier New" w:hAnsi="Courier New" w:cs="Courier New"/>
                <w:sz w:val="20"/>
                <w:szCs w:val="18"/>
              </w:rPr>
              <w:t>OBJ_</w:t>
            </w:r>
          </w:p>
        </w:tc>
        <w:tc>
          <w:tcPr>
            <w:tcW w:w="1176" w:type="dxa"/>
          </w:tcPr>
          <w:p w14:paraId="7031CC15" w14:textId="77777777" w:rsidR="00BB4B83" w:rsidRPr="00C35EA7" w:rsidRDefault="00BB4B83" w:rsidP="00DE360B">
            <w:pPr>
              <w:rPr>
                <w:rFonts w:ascii="Courier New" w:hAnsi="Courier New" w:cs="Courier New"/>
                <w:sz w:val="20"/>
                <w:szCs w:val="18"/>
              </w:rPr>
            </w:pPr>
          </w:p>
        </w:tc>
        <w:tc>
          <w:tcPr>
            <w:tcW w:w="1070" w:type="dxa"/>
          </w:tcPr>
          <w:p w14:paraId="416F47D3" w14:textId="77777777" w:rsidR="00BB4B83" w:rsidRPr="00C35EA7" w:rsidRDefault="00BB4B83" w:rsidP="00DE360B">
            <w:pPr>
              <w:rPr>
                <w:rFonts w:ascii="Courier New" w:hAnsi="Courier New" w:cs="Courier New"/>
                <w:sz w:val="20"/>
                <w:szCs w:val="18"/>
              </w:rPr>
            </w:pPr>
          </w:p>
        </w:tc>
        <w:tc>
          <w:tcPr>
            <w:tcW w:w="1510" w:type="dxa"/>
          </w:tcPr>
          <w:p w14:paraId="65234FC7" w14:textId="77777777" w:rsidR="00BB4B83" w:rsidRPr="00C35EA7" w:rsidRDefault="00BB4B83" w:rsidP="00DE360B">
            <w:pPr>
              <w:rPr>
                <w:rFonts w:ascii="Courier New" w:hAnsi="Courier New" w:cs="Courier New"/>
                <w:sz w:val="20"/>
                <w:szCs w:val="18"/>
              </w:rPr>
            </w:pPr>
          </w:p>
        </w:tc>
        <w:tc>
          <w:tcPr>
            <w:tcW w:w="2042" w:type="dxa"/>
          </w:tcPr>
          <w:p w14:paraId="16B8753D" w14:textId="77777777" w:rsidR="00BB4B83" w:rsidRPr="00C35EA7" w:rsidRDefault="00BB4B83" w:rsidP="00DE360B">
            <w:pPr>
              <w:rPr>
                <w:rFonts w:ascii="Courier New" w:hAnsi="Courier New" w:cs="Courier New"/>
                <w:sz w:val="20"/>
                <w:szCs w:val="18"/>
              </w:rPr>
            </w:pPr>
          </w:p>
        </w:tc>
        <w:tc>
          <w:tcPr>
            <w:tcW w:w="1723" w:type="dxa"/>
          </w:tcPr>
          <w:p w14:paraId="3D7666DF" w14:textId="77777777" w:rsidR="00BB4B83" w:rsidRPr="00C35EA7" w:rsidRDefault="00BB4B83" w:rsidP="00DE360B">
            <w:pPr>
              <w:rPr>
                <w:rFonts w:ascii="Courier New" w:hAnsi="Courier New" w:cs="Courier New"/>
                <w:sz w:val="20"/>
                <w:szCs w:val="18"/>
              </w:rPr>
            </w:pPr>
          </w:p>
        </w:tc>
      </w:tr>
      <w:tr w:rsidR="005D10B6" w:rsidRPr="00C04709" w14:paraId="05C1DECF" w14:textId="77777777" w:rsidTr="00C35EA7">
        <w:trPr>
          <w:jc w:val="center"/>
        </w:trPr>
        <w:tc>
          <w:tcPr>
            <w:tcW w:w="1516" w:type="dxa"/>
          </w:tcPr>
          <w:p w14:paraId="20101315" w14:textId="77777777" w:rsidR="00BB4B83" w:rsidRPr="00C35EA7" w:rsidRDefault="00BB4B83" w:rsidP="00C35EA7">
            <w:pPr>
              <w:jc w:val="center"/>
              <w:rPr>
                <w:szCs w:val="18"/>
              </w:rPr>
            </w:pPr>
            <w:r w:rsidRPr="00C35EA7">
              <w:rPr>
                <w:szCs w:val="18"/>
              </w:rPr>
              <w:t>site</w:t>
            </w:r>
          </w:p>
        </w:tc>
        <w:tc>
          <w:tcPr>
            <w:tcW w:w="1176" w:type="dxa"/>
          </w:tcPr>
          <w:p w14:paraId="23B8D550" w14:textId="77777777" w:rsidR="00BB4B83" w:rsidRPr="00C35EA7" w:rsidRDefault="00BB4B83" w:rsidP="00C35EA7">
            <w:pPr>
              <w:jc w:val="center"/>
              <w:rPr>
                <w:szCs w:val="18"/>
              </w:rPr>
            </w:pPr>
            <w:r w:rsidRPr="00C35EA7">
              <w:rPr>
                <w:szCs w:val="18"/>
              </w:rPr>
              <w:t>structure</w:t>
            </w:r>
          </w:p>
        </w:tc>
        <w:tc>
          <w:tcPr>
            <w:tcW w:w="1070" w:type="dxa"/>
          </w:tcPr>
          <w:p w14:paraId="04DC2FE3" w14:textId="77777777" w:rsidR="00BB4B83" w:rsidRPr="00C35EA7" w:rsidRDefault="00BB4B83" w:rsidP="00C35EA7">
            <w:pPr>
              <w:jc w:val="center"/>
              <w:rPr>
                <w:szCs w:val="18"/>
              </w:rPr>
            </w:pPr>
            <w:r w:rsidRPr="00C35EA7">
              <w:rPr>
                <w:szCs w:val="18"/>
              </w:rPr>
              <w:t>numero</w:t>
            </w:r>
          </w:p>
        </w:tc>
        <w:tc>
          <w:tcPr>
            <w:tcW w:w="1510" w:type="dxa"/>
          </w:tcPr>
          <w:p w14:paraId="0E25D86E" w14:textId="77777777" w:rsidR="00BB4B83" w:rsidRPr="00C35EA7" w:rsidRDefault="00BB4B83" w:rsidP="00C35EA7">
            <w:pPr>
              <w:jc w:val="center"/>
              <w:rPr>
                <w:szCs w:val="18"/>
              </w:rPr>
            </w:pPr>
            <w:r w:rsidRPr="00C35EA7">
              <w:rPr>
                <w:szCs w:val="18"/>
              </w:rPr>
              <w:t>objet</w:t>
            </w:r>
          </w:p>
        </w:tc>
        <w:tc>
          <w:tcPr>
            <w:tcW w:w="2042" w:type="dxa"/>
          </w:tcPr>
          <w:p w14:paraId="5CECB9F1" w14:textId="77777777" w:rsidR="00BB4B83" w:rsidRPr="00C35EA7" w:rsidRDefault="00BB4B83" w:rsidP="00C35EA7">
            <w:pPr>
              <w:jc w:val="center"/>
              <w:rPr>
                <w:szCs w:val="18"/>
              </w:rPr>
            </w:pPr>
            <w:r w:rsidRPr="00C35EA7">
              <w:rPr>
                <w:szCs w:val="18"/>
              </w:rPr>
              <w:t>description</w:t>
            </w:r>
          </w:p>
        </w:tc>
        <w:tc>
          <w:tcPr>
            <w:tcW w:w="1723" w:type="dxa"/>
          </w:tcPr>
          <w:p w14:paraId="00A6456C" w14:textId="77777777" w:rsidR="00BB4B83" w:rsidRPr="00C35EA7" w:rsidRDefault="00BB4B83" w:rsidP="00C35EA7">
            <w:pPr>
              <w:jc w:val="center"/>
              <w:rPr>
                <w:szCs w:val="18"/>
              </w:rPr>
            </w:pPr>
            <w:r w:rsidRPr="00C35EA7">
              <w:rPr>
                <w:szCs w:val="18"/>
              </w:rPr>
              <w:t>BIB</w:t>
            </w:r>
          </w:p>
        </w:tc>
      </w:tr>
      <w:tr w:rsidR="005D10B6" w:rsidRPr="00C04709" w14:paraId="66D5DD0C" w14:textId="77777777" w:rsidTr="00C35EA7">
        <w:trPr>
          <w:jc w:val="center"/>
        </w:trPr>
        <w:tc>
          <w:tcPr>
            <w:tcW w:w="1516" w:type="dxa"/>
          </w:tcPr>
          <w:p w14:paraId="798D62DE" w14:textId="77777777" w:rsidR="00BB4B83" w:rsidRPr="00C35EA7" w:rsidRDefault="00BB4B83" w:rsidP="00DE360B">
            <w:pPr>
              <w:rPr>
                <w:szCs w:val="18"/>
              </w:rPr>
            </w:pPr>
            <w:r w:rsidRPr="00C35EA7">
              <w:rPr>
                <w:szCs w:val="18"/>
              </w:rPr>
              <w:t>Moulin (Le)</w:t>
            </w:r>
          </w:p>
        </w:tc>
        <w:tc>
          <w:tcPr>
            <w:tcW w:w="1176" w:type="dxa"/>
          </w:tcPr>
          <w:p w14:paraId="4016E8C6" w14:textId="77777777" w:rsidR="00BB4B83" w:rsidRPr="00C35EA7" w:rsidRDefault="00BB4B83" w:rsidP="00DE360B">
            <w:pPr>
              <w:rPr>
                <w:szCs w:val="18"/>
              </w:rPr>
            </w:pPr>
            <w:r>
              <w:t>t_78</w:t>
            </w:r>
          </w:p>
        </w:tc>
        <w:tc>
          <w:tcPr>
            <w:tcW w:w="1070" w:type="dxa"/>
          </w:tcPr>
          <w:p w14:paraId="49ECD3C3" w14:textId="77777777" w:rsidR="00BB4B83" w:rsidRPr="00C35EA7" w:rsidRDefault="00BB4B83" w:rsidP="00DE360B">
            <w:pPr>
              <w:rPr>
                <w:szCs w:val="18"/>
              </w:rPr>
            </w:pPr>
            <w:r w:rsidRPr="00C35EA7">
              <w:rPr>
                <w:szCs w:val="18"/>
              </w:rPr>
              <w:t>15247</w:t>
            </w:r>
          </w:p>
        </w:tc>
        <w:tc>
          <w:tcPr>
            <w:tcW w:w="1510" w:type="dxa"/>
          </w:tcPr>
          <w:p w14:paraId="1D84C5E5" w14:textId="77777777" w:rsidR="00BB4B83" w:rsidRDefault="00BB4B83" w:rsidP="00DE360B">
            <w:r>
              <w:t>AA-3111-m</w:t>
            </w:r>
          </w:p>
        </w:tc>
        <w:tc>
          <w:tcPr>
            <w:tcW w:w="2042" w:type="dxa"/>
          </w:tcPr>
          <w:p w14:paraId="09A8A4CE" w14:textId="77777777" w:rsidR="00BB4B83" w:rsidRPr="00C35EA7" w:rsidRDefault="00BB4B83" w:rsidP="00DE360B">
            <w:pPr>
              <w:rPr>
                <w:szCs w:val="18"/>
              </w:rPr>
            </w:pPr>
            <w:r w:rsidRPr="00C35EA7">
              <w:rPr>
                <w:szCs w:val="18"/>
              </w:rPr>
              <w:t>épingle en bronze</w:t>
            </w:r>
          </w:p>
        </w:tc>
        <w:tc>
          <w:tcPr>
            <w:tcW w:w="1723" w:type="dxa"/>
          </w:tcPr>
          <w:p w14:paraId="25C738AC" w14:textId="77777777" w:rsidR="00BB4B83" w:rsidRDefault="00BB4B83" w:rsidP="00DE360B">
            <w:r>
              <w:t>1833</w:t>
            </w:r>
          </w:p>
        </w:tc>
      </w:tr>
    </w:tbl>
    <w:p w14:paraId="358E08E6" w14:textId="77777777" w:rsidR="00BB4B83" w:rsidRDefault="00BB4B83" w:rsidP="00DE360B"/>
    <w:p w14:paraId="24F83CD8" w14:textId="77777777" w:rsidR="00EC16FF" w:rsidRDefault="00EC16FF" w:rsidP="00DE360B">
      <w:pPr>
        <w:pStyle w:val="Heading3"/>
      </w:pPr>
      <w:r>
        <w:t>t_79</w:t>
      </w:r>
    </w:p>
    <w:p w14:paraId="6242E36A" w14:textId="77777777" w:rsidR="00EC16FF" w:rsidRDefault="00EC16FF" w:rsidP="00DE360B"/>
    <w:tbl>
      <w:tblPr>
        <w:tblW w:w="81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496"/>
        <w:gridCol w:w="2095"/>
        <w:gridCol w:w="816"/>
      </w:tblGrid>
      <w:tr w:rsidR="005D10B6" w:rsidRPr="00C04709" w14:paraId="2E625FA5" w14:textId="77777777" w:rsidTr="00C35EA7">
        <w:trPr>
          <w:jc w:val="center"/>
        </w:trPr>
        <w:tc>
          <w:tcPr>
            <w:tcW w:w="1516" w:type="dxa"/>
          </w:tcPr>
          <w:p w14:paraId="3B1B3525" w14:textId="77777777" w:rsidR="00EC16FF" w:rsidRPr="00C35EA7" w:rsidRDefault="00EC16FF" w:rsidP="00DE360B">
            <w:pPr>
              <w:rPr>
                <w:rFonts w:ascii="Courier New" w:hAnsi="Courier New" w:cs="Courier New"/>
                <w:sz w:val="20"/>
                <w:szCs w:val="18"/>
              </w:rPr>
            </w:pPr>
            <w:r w:rsidRPr="00C35EA7">
              <w:rPr>
                <w:rFonts w:ascii="Courier New" w:hAnsi="Courier New" w:cs="Courier New"/>
                <w:sz w:val="20"/>
                <w:szCs w:val="18"/>
                <w:lang w:val="en-GB"/>
              </w:rPr>
              <w:br w:type="page"/>
            </w:r>
            <w:r w:rsidR="00C458EA" w:rsidRPr="00C35EA7">
              <w:rPr>
                <w:rFonts w:ascii="Courier New" w:hAnsi="Courier New" w:cs="Courier New"/>
                <w:sz w:val="20"/>
                <w:szCs w:val="18"/>
              </w:rPr>
              <w:t>OBJ_</w:t>
            </w:r>
          </w:p>
        </w:tc>
        <w:tc>
          <w:tcPr>
            <w:tcW w:w="1176" w:type="dxa"/>
          </w:tcPr>
          <w:p w14:paraId="1DD2ABE7" w14:textId="77777777" w:rsidR="00EC16FF" w:rsidRPr="00C35EA7" w:rsidRDefault="00EC16FF" w:rsidP="00DE360B">
            <w:pPr>
              <w:rPr>
                <w:rFonts w:ascii="Courier New" w:hAnsi="Courier New" w:cs="Courier New"/>
                <w:sz w:val="20"/>
                <w:szCs w:val="18"/>
              </w:rPr>
            </w:pPr>
          </w:p>
        </w:tc>
        <w:tc>
          <w:tcPr>
            <w:tcW w:w="1070" w:type="dxa"/>
          </w:tcPr>
          <w:p w14:paraId="36198021" w14:textId="77777777" w:rsidR="00EC16FF" w:rsidRPr="00C35EA7" w:rsidRDefault="00EC16FF" w:rsidP="00DE360B">
            <w:pPr>
              <w:rPr>
                <w:rFonts w:ascii="Courier New" w:hAnsi="Courier New" w:cs="Courier New"/>
                <w:sz w:val="20"/>
                <w:szCs w:val="18"/>
              </w:rPr>
            </w:pPr>
          </w:p>
        </w:tc>
        <w:tc>
          <w:tcPr>
            <w:tcW w:w="1496" w:type="dxa"/>
          </w:tcPr>
          <w:p w14:paraId="0B554935" w14:textId="77777777" w:rsidR="00EC16FF" w:rsidRPr="00C35EA7" w:rsidRDefault="00EC16FF" w:rsidP="00DE360B">
            <w:pPr>
              <w:rPr>
                <w:rFonts w:ascii="Courier New" w:hAnsi="Courier New" w:cs="Courier New"/>
                <w:sz w:val="20"/>
                <w:szCs w:val="18"/>
              </w:rPr>
            </w:pPr>
          </w:p>
        </w:tc>
        <w:tc>
          <w:tcPr>
            <w:tcW w:w="2095" w:type="dxa"/>
          </w:tcPr>
          <w:p w14:paraId="61E63A36" w14:textId="77777777" w:rsidR="00EC16FF" w:rsidRPr="00C35EA7" w:rsidRDefault="00EC16FF" w:rsidP="00DE360B">
            <w:pPr>
              <w:rPr>
                <w:rFonts w:ascii="Courier New" w:hAnsi="Courier New" w:cs="Courier New"/>
                <w:sz w:val="20"/>
                <w:szCs w:val="18"/>
              </w:rPr>
            </w:pPr>
          </w:p>
        </w:tc>
        <w:tc>
          <w:tcPr>
            <w:tcW w:w="816" w:type="dxa"/>
          </w:tcPr>
          <w:p w14:paraId="58542027" w14:textId="77777777" w:rsidR="00EC16FF" w:rsidRPr="00C35EA7" w:rsidRDefault="00EC16FF" w:rsidP="00DE360B">
            <w:pPr>
              <w:rPr>
                <w:rFonts w:ascii="Courier New" w:hAnsi="Courier New" w:cs="Courier New"/>
                <w:sz w:val="20"/>
                <w:szCs w:val="18"/>
              </w:rPr>
            </w:pPr>
          </w:p>
        </w:tc>
      </w:tr>
      <w:tr w:rsidR="005D10B6" w:rsidRPr="00C04709" w14:paraId="360D15FB" w14:textId="77777777" w:rsidTr="00C35EA7">
        <w:trPr>
          <w:jc w:val="center"/>
        </w:trPr>
        <w:tc>
          <w:tcPr>
            <w:tcW w:w="1516" w:type="dxa"/>
          </w:tcPr>
          <w:p w14:paraId="0EFC10DD" w14:textId="77777777" w:rsidR="00EC16FF" w:rsidRPr="00C35EA7" w:rsidRDefault="00EC16FF" w:rsidP="00C35EA7">
            <w:pPr>
              <w:jc w:val="center"/>
              <w:rPr>
                <w:szCs w:val="18"/>
              </w:rPr>
            </w:pPr>
            <w:r w:rsidRPr="00C35EA7">
              <w:rPr>
                <w:szCs w:val="18"/>
              </w:rPr>
              <w:t>site</w:t>
            </w:r>
          </w:p>
        </w:tc>
        <w:tc>
          <w:tcPr>
            <w:tcW w:w="1176" w:type="dxa"/>
          </w:tcPr>
          <w:p w14:paraId="771FB28B" w14:textId="77777777" w:rsidR="00EC16FF" w:rsidRPr="00C35EA7" w:rsidRDefault="00EC16FF" w:rsidP="00C35EA7">
            <w:pPr>
              <w:jc w:val="center"/>
              <w:rPr>
                <w:szCs w:val="18"/>
              </w:rPr>
            </w:pPr>
            <w:r w:rsidRPr="00C35EA7">
              <w:rPr>
                <w:szCs w:val="18"/>
              </w:rPr>
              <w:t>structure</w:t>
            </w:r>
          </w:p>
        </w:tc>
        <w:tc>
          <w:tcPr>
            <w:tcW w:w="1070" w:type="dxa"/>
          </w:tcPr>
          <w:p w14:paraId="16116A8C" w14:textId="77777777" w:rsidR="00EC16FF" w:rsidRPr="00C35EA7" w:rsidRDefault="00EC16FF" w:rsidP="00C35EA7">
            <w:pPr>
              <w:jc w:val="center"/>
              <w:rPr>
                <w:szCs w:val="18"/>
              </w:rPr>
            </w:pPr>
            <w:r w:rsidRPr="00C35EA7">
              <w:rPr>
                <w:szCs w:val="18"/>
              </w:rPr>
              <w:t>numero</w:t>
            </w:r>
          </w:p>
        </w:tc>
        <w:tc>
          <w:tcPr>
            <w:tcW w:w="1496" w:type="dxa"/>
          </w:tcPr>
          <w:p w14:paraId="35312DA4" w14:textId="77777777" w:rsidR="00EC16FF" w:rsidRPr="00C35EA7" w:rsidRDefault="00EC16FF" w:rsidP="00C35EA7">
            <w:pPr>
              <w:jc w:val="center"/>
              <w:rPr>
                <w:szCs w:val="18"/>
              </w:rPr>
            </w:pPr>
            <w:r w:rsidRPr="00C35EA7">
              <w:rPr>
                <w:szCs w:val="18"/>
              </w:rPr>
              <w:t>objet</w:t>
            </w:r>
          </w:p>
        </w:tc>
        <w:tc>
          <w:tcPr>
            <w:tcW w:w="2095" w:type="dxa"/>
          </w:tcPr>
          <w:p w14:paraId="3AB0A992" w14:textId="77777777" w:rsidR="00EC16FF" w:rsidRPr="00C35EA7" w:rsidRDefault="00EC16FF" w:rsidP="00C35EA7">
            <w:pPr>
              <w:jc w:val="center"/>
              <w:rPr>
                <w:szCs w:val="18"/>
              </w:rPr>
            </w:pPr>
            <w:r w:rsidRPr="00C35EA7">
              <w:rPr>
                <w:szCs w:val="18"/>
              </w:rPr>
              <w:t>description</w:t>
            </w:r>
          </w:p>
        </w:tc>
        <w:tc>
          <w:tcPr>
            <w:tcW w:w="816" w:type="dxa"/>
          </w:tcPr>
          <w:p w14:paraId="26661A56" w14:textId="77777777" w:rsidR="00EC16FF" w:rsidRPr="00C35EA7" w:rsidRDefault="00EC16FF" w:rsidP="00C35EA7">
            <w:pPr>
              <w:jc w:val="center"/>
              <w:rPr>
                <w:szCs w:val="18"/>
              </w:rPr>
            </w:pPr>
            <w:r w:rsidRPr="00C35EA7">
              <w:rPr>
                <w:szCs w:val="18"/>
              </w:rPr>
              <w:t>BIB</w:t>
            </w:r>
          </w:p>
        </w:tc>
      </w:tr>
      <w:tr w:rsidR="005D10B6" w:rsidRPr="00C04709" w14:paraId="08893BE5" w14:textId="77777777" w:rsidTr="00C35EA7">
        <w:trPr>
          <w:jc w:val="center"/>
        </w:trPr>
        <w:tc>
          <w:tcPr>
            <w:tcW w:w="1516" w:type="dxa"/>
          </w:tcPr>
          <w:p w14:paraId="2F1115A0" w14:textId="77777777" w:rsidR="00EC16FF" w:rsidRPr="00C35EA7" w:rsidRDefault="00EC16FF" w:rsidP="00DE360B">
            <w:pPr>
              <w:rPr>
                <w:szCs w:val="18"/>
              </w:rPr>
            </w:pPr>
            <w:r w:rsidRPr="00C35EA7">
              <w:rPr>
                <w:szCs w:val="18"/>
              </w:rPr>
              <w:t>Moulin (Le)</w:t>
            </w:r>
          </w:p>
        </w:tc>
        <w:tc>
          <w:tcPr>
            <w:tcW w:w="1176" w:type="dxa"/>
          </w:tcPr>
          <w:p w14:paraId="3D7773FE" w14:textId="77777777" w:rsidR="00EC16FF" w:rsidRPr="00C35EA7" w:rsidRDefault="00EC16FF" w:rsidP="00DE360B">
            <w:pPr>
              <w:rPr>
                <w:szCs w:val="18"/>
              </w:rPr>
            </w:pPr>
            <w:r>
              <w:t>t_79</w:t>
            </w:r>
          </w:p>
        </w:tc>
        <w:tc>
          <w:tcPr>
            <w:tcW w:w="1070" w:type="dxa"/>
          </w:tcPr>
          <w:p w14:paraId="2AA99B16" w14:textId="77777777" w:rsidR="00EC16FF" w:rsidRPr="00C35EA7" w:rsidRDefault="00EC16FF" w:rsidP="00DE360B">
            <w:pPr>
              <w:rPr>
                <w:szCs w:val="18"/>
              </w:rPr>
            </w:pPr>
            <w:r w:rsidRPr="00C35EA7">
              <w:rPr>
                <w:szCs w:val="18"/>
              </w:rPr>
              <w:t>15255</w:t>
            </w:r>
          </w:p>
        </w:tc>
        <w:tc>
          <w:tcPr>
            <w:tcW w:w="1496" w:type="dxa"/>
          </w:tcPr>
          <w:p w14:paraId="47AF5D3B" w14:textId="77777777" w:rsidR="00EC16FF" w:rsidRDefault="00EC16FF" w:rsidP="00DE360B">
            <w:r>
              <w:t>AC-3124</w:t>
            </w:r>
            <w:r w:rsidR="00251083">
              <w:t>-m</w:t>
            </w:r>
          </w:p>
        </w:tc>
        <w:tc>
          <w:tcPr>
            <w:tcW w:w="2095" w:type="dxa"/>
          </w:tcPr>
          <w:p w14:paraId="2D9869CA" w14:textId="77777777" w:rsidR="00EC16FF" w:rsidRPr="00C35EA7" w:rsidRDefault="00EC16FF" w:rsidP="00DE360B">
            <w:pPr>
              <w:rPr>
                <w:szCs w:val="18"/>
              </w:rPr>
            </w:pPr>
            <w:r w:rsidRPr="00C35EA7">
              <w:rPr>
                <w:szCs w:val="18"/>
              </w:rPr>
              <w:t>bracelet en bronze</w:t>
            </w:r>
          </w:p>
        </w:tc>
        <w:tc>
          <w:tcPr>
            <w:tcW w:w="816" w:type="dxa"/>
          </w:tcPr>
          <w:p w14:paraId="4B1F3D8E" w14:textId="77777777" w:rsidR="00EC16FF" w:rsidRDefault="00EC16FF" w:rsidP="00DE360B">
            <w:r>
              <w:t>1833</w:t>
            </w:r>
          </w:p>
        </w:tc>
      </w:tr>
    </w:tbl>
    <w:p w14:paraId="13CB625D" w14:textId="77777777" w:rsidR="00EC16FF" w:rsidRDefault="00EC16FF" w:rsidP="00DE360B"/>
    <w:p w14:paraId="7C8936AA" w14:textId="77777777" w:rsidR="00EC16FF" w:rsidRDefault="00602FF9" w:rsidP="00DE360B">
      <w:pPr>
        <w:pStyle w:val="Heading3"/>
      </w:pPr>
      <w:r>
        <w:t>t_80</w:t>
      </w:r>
    </w:p>
    <w:p w14:paraId="37031065" w14:textId="77777777" w:rsidR="00602FF9" w:rsidRDefault="00602FF9" w:rsidP="00DE360B"/>
    <w:tbl>
      <w:tblPr>
        <w:tblW w:w="90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042"/>
        <w:gridCol w:w="1723"/>
      </w:tblGrid>
      <w:tr w:rsidR="005D10B6" w:rsidRPr="00C04709" w14:paraId="0EDCA5DE" w14:textId="77777777" w:rsidTr="00C35EA7">
        <w:trPr>
          <w:jc w:val="center"/>
        </w:trPr>
        <w:tc>
          <w:tcPr>
            <w:tcW w:w="1516" w:type="dxa"/>
          </w:tcPr>
          <w:p w14:paraId="0B98B741" w14:textId="77777777" w:rsidR="00602FF9" w:rsidRPr="00C35EA7" w:rsidRDefault="00602FF9" w:rsidP="00DE360B">
            <w:pPr>
              <w:rPr>
                <w:rFonts w:ascii="Courier New" w:hAnsi="Courier New" w:cs="Courier New"/>
                <w:sz w:val="20"/>
                <w:szCs w:val="18"/>
              </w:rPr>
            </w:pPr>
            <w:r w:rsidRPr="00C35EA7">
              <w:rPr>
                <w:rFonts w:ascii="Courier New" w:hAnsi="Courier New" w:cs="Courier New"/>
                <w:sz w:val="20"/>
                <w:szCs w:val="18"/>
                <w:lang w:val="en-GB"/>
              </w:rPr>
              <w:br w:type="page"/>
            </w:r>
            <w:r w:rsidR="00C458EA" w:rsidRPr="00C35EA7">
              <w:rPr>
                <w:rFonts w:ascii="Courier New" w:hAnsi="Courier New" w:cs="Courier New"/>
                <w:sz w:val="20"/>
                <w:szCs w:val="18"/>
              </w:rPr>
              <w:t>OBJ_</w:t>
            </w:r>
          </w:p>
        </w:tc>
        <w:tc>
          <w:tcPr>
            <w:tcW w:w="1176" w:type="dxa"/>
          </w:tcPr>
          <w:p w14:paraId="7CBAF3CE" w14:textId="77777777" w:rsidR="00602FF9" w:rsidRPr="00C35EA7" w:rsidRDefault="00602FF9" w:rsidP="00DE360B">
            <w:pPr>
              <w:rPr>
                <w:rFonts w:ascii="Courier New" w:hAnsi="Courier New" w:cs="Courier New"/>
                <w:sz w:val="20"/>
                <w:szCs w:val="18"/>
              </w:rPr>
            </w:pPr>
          </w:p>
        </w:tc>
        <w:tc>
          <w:tcPr>
            <w:tcW w:w="1070" w:type="dxa"/>
          </w:tcPr>
          <w:p w14:paraId="2B2812B5" w14:textId="77777777" w:rsidR="00602FF9" w:rsidRPr="00C35EA7" w:rsidRDefault="00602FF9" w:rsidP="00DE360B">
            <w:pPr>
              <w:rPr>
                <w:rFonts w:ascii="Courier New" w:hAnsi="Courier New" w:cs="Courier New"/>
                <w:sz w:val="20"/>
                <w:szCs w:val="18"/>
              </w:rPr>
            </w:pPr>
          </w:p>
        </w:tc>
        <w:tc>
          <w:tcPr>
            <w:tcW w:w="1510" w:type="dxa"/>
          </w:tcPr>
          <w:p w14:paraId="3B6280BF" w14:textId="77777777" w:rsidR="00602FF9" w:rsidRPr="00C35EA7" w:rsidRDefault="00602FF9" w:rsidP="00DE360B">
            <w:pPr>
              <w:rPr>
                <w:rFonts w:ascii="Courier New" w:hAnsi="Courier New" w:cs="Courier New"/>
                <w:sz w:val="20"/>
                <w:szCs w:val="18"/>
              </w:rPr>
            </w:pPr>
          </w:p>
        </w:tc>
        <w:tc>
          <w:tcPr>
            <w:tcW w:w="2042" w:type="dxa"/>
          </w:tcPr>
          <w:p w14:paraId="4CF1F4CE" w14:textId="77777777" w:rsidR="00602FF9" w:rsidRPr="00C35EA7" w:rsidRDefault="00602FF9" w:rsidP="00DE360B">
            <w:pPr>
              <w:rPr>
                <w:rFonts w:ascii="Courier New" w:hAnsi="Courier New" w:cs="Courier New"/>
                <w:sz w:val="20"/>
                <w:szCs w:val="18"/>
              </w:rPr>
            </w:pPr>
          </w:p>
        </w:tc>
        <w:tc>
          <w:tcPr>
            <w:tcW w:w="1723" w:type="dxa"/>
          </w:tcPr>
          <w:p w14:paraId="79495F5F" w14:textId="77777777" w:rsidR="00602FF9" w:rsidRPr="00C35EA7" w:rsidRDefault="00602FF9" w:rsidP="00DE360B">
            <w:pPr>
              <w:rPr>
                <w:rFonts w:ascii="Courier New" w:hAnsi="Courier New" w:cs="Courier New"/>
                <w:sz w:val="20"/>
                <w:szCs w:val="18"/>
              </w:rPr>
            </w:pPr>
          </w:p>
        </w:tc>
      </w:tr>
      <w:tr w:rsidR="005D10B6" w:rsidRPr="00C04709" w14:paraId="2D0B2689" w14:textId="77777777" w:rsidTr="00C35EA7">
        <w:trPr>
          <w:jc w:val="center"/>
        </w:trPr>
        <w:tc>
          <w:tcPr>
            <w:tcW w:w="1516" w:type="dxa"/>
          </w:tcPr>
          <w:p w14:paraId="41D3EDEB" w14:textId="77777777" w:rsidR="00602FF9" w:rsidRPr="00C35EA7" w:rsidRDefault="00602FF9" w:rsidP="00C35EA7">
            <w:pPr>
              <w:jc w:val="center"/>
              <w:rPr>
                <w:szCs w:val="18"/>
              </w:rPr>
            </w:pPr>
            <w:r w:rsidRPr="00C35EA7">
              <w:rPr>
                <w:szCs w:val="18"/>
              </w:rPr>
              <w:t>site</w:t>
            </w:r>
          </w:p>
        </w:tc>
        <w:tc>
          <w:tcPr>
            <w:tcW w:w="1176" w:type="dxa"/>
          </w:tcPr>
          <w:p w14:paraId="7A5B3A04" w14:textId="77777777" w:rsidR="00602FF9" w:rsidRPr="00C35EA7" w:rsidRDefault="00602FF9" w:rsidP="00C35EA7">
            <w:pPr>
              <w:jc w:val="center"/>
              <w:rPr>
                <w:szCs w:val="18"/>
              </w:rPr>
            </w:pPr>
            <w:r w:rsidRPr="00C35EA7">
              <w:rPr>
                <w:szCs w:val="18"/>
              </w:rPr>
              <w:t>structure</w:t>
            </w:r>
          </w:p>
        </w:tc>
        <w:tc>
          <w:tcPr>
            <w:tcW w:w="1070" w:type="dxa"/>
          </w:tcPr>
          <w:p w14:paraId="18CDB001" w14:textId="77777777" w:rsidR="00602FF9" w:rsidRPr="00C35EA7" w:rsidRDefault="00602FF9" w:rsidP="00C35EA7">
            <w:pPr>
              <w:jc w:val="center"/>
              <w:rPr>
                <w:szCs w:val="18"/>
              </w:rPr>
            </w:pPr>
            <w:r w:rsidRPr="00C35EA7">
              <w:rPr>
                <w:szCs w:val="18"/>
              </w:rPr>
              <w:t>numero</w:t>
            </w:r>
          </w:p>
        </w:tc>
        <w:tc>
          <w:tcPr>
            <w:tcW w:w="1510" w:type="dxa"/>
          </w:tcPr>
          <w:p w14:paraId="25E5D647" w14:textId="77777777" w:rsidR="00602FF9" w:rsidRPr="00C35EA7" w:rsidRDefault="00602FF9" w:rsidP="00C35EA7">
            <w:pPr>
              <w:jc w:val="center"/>
              <w:rPr>
                <w:szCs w:val="18"/>
              </w:rPr>
            </w:pPr>
            <w:r w:rsidRPr="00C35EA7">
              <w:rPr>
                <w:szCs w:val="18"/>
              </w:rPr>
              <w:t>objet</w:t>
            </w:r>
          </w:p>
        </w:tc>
        <w:tc>
          <w:tcPr>
            <w:tcW w:w="2042" w:type="dxa"/>
          </w:tcPr>
          <w:p w14:paraId="7D5A394E" w14:textId="77777777" w:rsidR="00602FF9" w:rsidRPr="00C35EA7" w:rsidRDefault="00602FF9" w:rsidP="00C35EA7">
            <w:pPr>
              <w:jc w:val="center"/>
              <w:rPr>
                <w:szCs w:val="18"/>
              </w:rPr>
            </w:pPr>
            <w:r w:rsidRPr="00C35EA7">
              <w:rPr>
                <w:szCs w:val="18"/>
              </w:rPr>
              <w:t>description</w:t>
            </w:r>
          </w:p>
        </w:tc>
        <w:tc>
          <w:tcPr>
            <w:tcW w:w="1723" w:type="dxa"/>
          </w:tcPr>
          <w:p w14:paraId="09556B89" w14:textId="77777777" w:rsidR="00602FF9" w:rsidRPr="00C35EA7" w:rsidRDefault="00602FF9" w:rsidP="00C35EA7">
            <w:pPr>
              <w:jc w:val="center"/>
              <w:rPr>
                <w:szCs w:val="18"/>
              </w:rPr>
            </w:pPr>
            <w:r w:rsidRPr="00C35EA7">
              <w:rPr>
                <w:szCs w:val="18"/>
              </w:rPr>
              <w:t>BIB</w:t>
            </w:r>
          </w:p>
        </w:tc>
      </w:tr>
      <w:tr w:rsidR="005D10B6" w:rsidRPr="00C04709" w14:paraId="45834CC7" w14:textId="77777777" w:rsidTr="00C35EA7">
        <w:trPr>
          <w:jc w:val="center"/>
        </w:trPr>
        <w:tc>
          <w:tcPr>
            <w:tcW w:w="1516" w:type="dxa"/>
          </w:tcPr>
          <w:p w14:paraId="1FD21F5A" w14:textId="77777777" w:rsidR="00602FF9" w:rsidRPr="00C35EA7" w:rsidRDefault="00602FF9" w:rsidP="00DE360B">
            <w:pPr>
              <w:rPr>
                <w:szCs w:val="18"/>
              </w:rPr>
            </w:pPr>
            <w:r w:rsidRPr="00C35EA7">
              <w:rPr>
                <w:szCs w:val="18"/>
              </w:rPr>
              <w:t>Moulin (Le)</w:t>
            </w:r>
          </w:p>
        </w:tc>
        <w:tc>
          <w:tcPr>
            <w:tcW w:w="1176" w:type="dxa"/>
          </w:tcPr>
          <w:p w14:paraId="5B098168" w14:textId="77777777" w:rsidR="00602FF9" w:rsidRPr="00C35EA7" w:rsidRDefault="00602FF9" w:rsidP="00DE360B">
            <w:pPr>
              <w:rPr>
                <w:szCs w:val="18"/>
              </w:rPr>
            </w:pPr>
            <w:r>
              <w:t>t_80</w:t>
            </w:r>
          </w:p>
        </w:tc>
        <w:tc>
          <w:tcPr>
            <w:tcW w:w="1070" w:type="dxa"/>
          </w:tcPr>
          <w:p w14:paraId="16B65816" w14:textId="77777777" w:rsidR="00602FF9" w:rsidRPr="00C35EA7" w:rsidRDefault="00602FF9" w:rsidP="00DE360B">
            <w:pPr>
              <w:rPr>
                <w:szCs w:val="18"/>
              </w:rPr>
            </w:pPr>
            <w:r w:rsidRPr="00C35EA7">
              <w:rPr>
                <w:szCs w:val="18"/>
              </w:rPr>
              <w:t>15249</w:t>
            </w:r>
          </w:p>
        </w:tc>
        <w:tc>
          <w:tcPr>
            <w:tcW w:w="1510" w:type="dxa"/>
          </w:tcPr>
          <w:p w14:paraId="6C5E0DA5" w14:textId="77777777" w:rsidR="00602FF9" w:rsidRDefault="00602FF9" w:rsidP="00DE360B">
            <w:r>
              <w:t>AK-3131</w:t>
            </w:r>
            <w:r w:rsidR="00A0194D">
              <w:t>-m</w:t>
            </w:r>
          </w:p>
        </w:tc>
        <w:tc>
          <w:tcPr>
            <w:tcW w:w="2042" w:type="dxa"/>
          </w:tcPr>
          <w:p w14:paraId="6F3E61FC" w14:textId="77777777" w:rsidR="00602FF9" w:rsidRPr="00C35EA7" w:rsidRDefault="00602FF9" w:rsidP="00DE360B">
            <w:pPr>
              <w:rPr>
                <w:szCs w:val="18"/>
              </w:rPr>
            </w:pPr>
            <w:r w:rsidRPr="00C35EA7">
              <w:rPr>
                <w:szCs w:val="18"/>
              </w:rPr>
              <w:t>anneau en bronze</w:t>
            </w:r>
          </w:p>
        </w:tc>
        <w:tc>
          <w:tcPr>
            <w:tcW w:w="1723" w:type="dxa"/>
          </w:tcPr>
          <w:p w14:paraId="4741E1E1" w14:textId="77777777" w:rsidR="00602FF9" w:rsidRDefault="00602FF9" w:rsidP="00DE360B">
            <w:r>
              <w:t>1833</w:t>
            </w:r>
          </w:p>
        </w:tc>
      </w:tr>
    </w:tbl>
    <w:p w14:paraId="5925588A" w14:textId="77777777" w:rsidR="00602FF9" w:rsidRPr="00602FF9" w:rsidRDefault="00602FF9" w:rsidP="00DE360B"/>
    <w:p w14:paraId="08C295B4" w14:textId="77777777" w:rsidR="00602FF9" w:rsidRDefault="00AD57DC" w:rsidP="00DE360B">
      <w:pPr>
        <w:pStyle w:val="Heading3"/>
      </w:pPr>
      <w:bookmarkStart w:id="2308" w:name="Sit_Mailhac_Moulin_t81"/>
      <w:r>
        <w:t>t_81</w:t>
      </w:r>
    </w:p>
    <w:bookmarkEnd w:id="2308"/>
    <w:p w14:paraId="2BF5DFA0" w14:textId="77777777" w:rsidR="00AD57DC" w:rsidRDefault="00AD57DC" w:rsidP="00DE360B"/>
    <w:p w14:paraId="1290D0AC" w14:textId="77777777" w:rsidR="00AD57DC" w:rsidRPr="0032190F" w:rsidRDefault="00AD57DC" w:rsidP="00DE360B">
      <w:pPr>
        <w:rPr>
          <w:lang w:val="fr-FR"/>
        </w:rPr>
      </w:pPr>
      <w:r w:rsidRPr="0032190F">
        <w:rPr>
          <w:lang w:val="fr-FR"/>
        </w:rPr>
        <w:t xml:space="preserve">Urne globulaire donc plutôt ancienne (BIB Réunion T. Lachenal, L. Bourdajaud, 2016) </w:t>
      </w:r>
    </w:p>
    <w:p w14:paraId="58A21E44" w14:textId="77777777" w:rsidR="00AD57DC" w:rsidRPr="0032190F" w:rsidRDefault="00AD57DC" w:rsidP="00DE360B">
      <w:pPr>
        <w:rPr>
          <w:lang w:val="fr-FR"/>
        </w:rPr>
      </w:pPr>
    </w:p>
    <w:p w14:paraId="5E6FF0FD" w14:textId="77777777" w:rsidR="00B2667E" w:rsidRPr="0032190F" w:rsidRDefault="00B2667E" w:rsidP="00DE360B">
      <w:pPr>
        <w:pStyle w:val="Heading3"/>
      </w:pPr>
      <w:r w:rsidRPr="0032190F">
        <w:t>d_86</w:t>
      </w:r>
    </w:p>
    <w:p w14:paraId="077D1565" w14:textId="77777777" w:rsidR="00B2667E" w:rsidRPr="0032190F" w:rsidRDefault="00B2667E" w:rsidP="00DE360B">
      <w:pPr>
        <w:rPr>
          <w:lang w:val="fr-FR"/>
        </w:rPr>
      </w:pPr>
      <w:r w:rsidRPr="0032190F">
        <w:rPr>
          <w:bdr w:val="single" w:sz="4" w:space="0" w:color="auto"/>
          <w:lang w:val="fr-FR"/>
        </w:rPr>
        <w:t>!</w:t>
      </w:r>
      <w:r w:rsidRPr="0032190F">
        <w:rPr>
          <w:lang w:val="fr-FR"/>
        </w:rPr>
        <w:t xml:space="preserve"> c’est un dépôt (BIB Dicobj)</w:t>
      </w:r>
    </w:p>
    <w:p w14:paraId="64AA845A" w14:textId="77777777" w:rsidR="00B2667E" w:rsidRPr="0032190F" w:rsidRDefault="00B2667E" w:rsidP="00DE360B">
      <w:pPr>
        <w:rPr>
          <w:lang w:val="fr-FR"/>
        </w:rPr>
      </w:pPr>
    </w:p>
    <w:tbl>
      <w:tblPr>
        <w:tblW w:w="81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496"/>
        <w:gridCol w:w="2042"/>
        <w:gridCol w:w="816"/>
      </w:tblGrid>
      <w:tr w:rsidR="005D10B6" w:rsidRPr="00C04709" w14:paraId="509CD2A3" w14:textId="77777777" w:rsidTr="00C35EA7">
        <w:trPr>
          <w:jc w:val="center"/>
        </w:trPr>
        <w:tc>
          <w:tcPr>
            <w:tcW w:w="1516" w:type="dxa"/>
          </w:tcPr>
          <w:p w14:paraId="7CA46787" w14:textId="77777777" w:rsidR="00B2667E" w:rsidRPr="00C35EA7" w:rsidRDefault="00B2667E" w:rsidP="00DE360B">
            <w:pPr>
              <w:rPr>
                <w:rFonts w:ascii="Courier New" w:hAnsi="Courier New" w:cs="Courier New"/>
                <w:sz w:val="20"/>
                <w:szCs w:val="18"/>
              </w:rPr>
            </w:pPr>
            <w:r w:rsidRPr="00C35EA7">
              <w:rPr>
                <w:rFonts w:ascii="Courier New" w:hAnsi="Courier New" w:cs="Courier New"/>
                <w:sz w:val="20"/>
                <w:szCs w:val="18"/>
                <w:lang w:val="fr-FR"/>
              </w:rPr>
              <w:br w:type="page"/>
            </w:r>
            <w:r w:rsidR="00C458EA" w:rsidRPr="00C35EA7">
              <w:rPr>
                <w:rFonts w:ascii="Courier New" w:hAnsi="Courier New" w:cs="Courier New"/>
                <w:sz w:val="20"/>
                <w:szCs w:val="18"/>
              </w:rPr>
              <w:t>OBJ_</w:t>
            </w:r>
          </w:p>
        </w:tc>
        <w:tc>
          <w:tcPr>
            <w:tcW w:w="1176" w:type="dxa"/>
          </w:tcPr>
          <w:p w14:paraId="4A24A964" w14:textId="77777777" w:rsidR="00B2667E" w:rsidRPr="00C35EA7" w:rsidRDefault="00B2667E" w:rsidP="00DE360B">
            <w:pPr>
              <w:rPr>
                <w:rFonts w:ascii="Courier New" w:hAnsi="Courier New" w:cs="Courier New"/>
                <w:sz w:val="20"/>
                <w:szCs w:val="18"/>
              </w:rPr>
            </w:pPr>
          </w:p>
        </w:tc>
        <w:tc>
          <w:tcPr>
            <w:tcW w:w="1070" w:type="dxa"/>
          </w:tcPr>
          <w:p w14:paraId="7B834B33" w14:textId="77777777" w:rsidR="00B2667E" w:rsidRPr="00C35EA7" w:rsidRDefault="00B2667E" w:rsidP="00DE360B">
            <w:pPr>
              <w:rPr>
                <w:rFonts w:ascii="Courier New" w:hAnsi="Courier New" w:cs="Courier New"/>
                <w:sz w:val="20"/>
                <w:szCs w:val="18"/>
              </w:rPr>
            </w:pPr>
          </w:p>
        </w:tc>
        <w:tc>
          <w:tcPr>
            <w:tcW w:w="1496" w:type="dxa"/>
          </w:tcPr>
          <w:p w14:paraId="76E8D69D" w14:textId="77777777" w:rsidR="00B2667E" w:rsidRPr="00C35EA7" w:rsidRDefault="00B2667E" w:rsidP="00DE360B">
            <w:pPr>
              <w:rPr>
                <w:rFonts w:ascii="Courier New" w:hAnsi="Courier New" w:cs="Courier New"/>
                <w:sz w:val="20"/>
                <w:szCs w:val="18"/>
              </w:rPr>
            </w:pPr>
          </w:p>
        </w:tc>
        <w:tc>
          <w:tcPr>
            <w:tcW w:w="2042" w:type="dxa"/>
          </w:tcPr>
          <w:p w14:paraId="5D7E453C" w14:textId="77777777" w:rsidR="00B2667E" w:rsidRPr="00C35EA7" w:rsidRDefault="00B2667E" w:rsidP="00DE360B">
            <w:pPr>
              <w:rPr>
                <w:rFonts w:ascii="Courier New" w:hAnsi="Courier New" w:cs="Courier New"/>
                <w:sz w:val="20"/>
                <w:szCs w:val="18"/>
              </w:rPr>
            </w:pPr>
          </w:p>
        </w:tc>
        <w:tc>
          <w:tcPr>
            <w:tcW w:w="816" w:type="dxa"/>
          </w:tcPr>
          <w:p w14:paraId="503306E8" w14:textId="77777777" w:rsidR="00B2667E" w:rsidRPr="00C35EA7" w:rsidRDefault="00B2667E" w:rsidP="00DE360B">
            <w:pPr>
              <w:rPr>
                <w:rFonts w:ascii="Courier New" w:hAnsi="Courier New" w:cs="Courier New"/>
                <w:sz w:val="20"/>
                <w:szCs w:val="18"/>
              </w:rPr>
            </w:pPr>
          </w:p>
        </w:tc>
      </w:tr>
      <w:tr w:rsidR="005D10B6" w:rsidRPr="00C04709" w14:paraId="629E4142" w14:textId="77777777" w:rsidTr="00C35EA7">
        <w:trPr>
          <w:jc w:val="center"/>
        </w:trPr>
        <w:tc>
          <w:tcPr>
            <w:tcW w:w="1516" w:type="dxa"/>
          </w:tcPr>
          <w:p w14:paraId="2B49A7AF" w14:textId="77777777" w:rsidR="00B2667E" w:rsidRPr="00C35EA7" w:rsidRDefault="00B2667E" w:rsidP="00C35EA7">
            <w:pPr>
              <w:jc w:val="center"/>
              <w:rPr>
                <w:szCs w:val="18"/>
              </w:rPr>
            </w:pPr>
            <w:r w:rsidRPr="00C35EA7">
              <w:rPr>
                <w:szCs w:val="18"/>
              </w:rPr>
              <w:t>site</w:t>
            </w:r>
          </w:p>
        </w:tc>
        <w:tc>
          <w:tcPr>
            <w:tcW w:w="1176" w:type="dxa"/>
          </w:tcPr>
          <w:p w14:paraId="43B2B0B4" w14:textId="77777777" w:rsidR="00B2667E" w:rsidRPr="00C35EA7" w:rsidRDefault="00B2667E" w:rsidP="00C35EA7">
            <w:pPr>
              <w:jc w:val="center"/>
              <w:rPr>
                <w:szCs w:val="18"/>
              </w:rPr>
            </w:pPr>
            <w:r w:rsidRPr="00C35EA7">
              <w:rPr>
                <w:szCs w:val="18"/>
              </w:rPr>
              <w:t>structure</w:t>
            </w:r>
          </w:p>
        </w:tc>
        <w:tc>
          <w:tcPr>
            <w:tcW w:w="1070" w:type="dxa"/>
          </w:tcPr>
          <w:p w14:paraId="3931B1D9" w14:textId="77777777" w:rsidR="00B2667E" w:rsidRPr="00C35EA7" w:rsidRDefault="00B2667E" w:rsidP="00C35EA7">
            <w:pPr>
              <w:jc w:val="center"/>
              <w:rPr>
                <w:szCs w:val="18"/>
              </w:rPr>
            </w:pPr>
            <w:r w:rsidRPr="00C35EA7">
              <w:rPr>
                <w:szCs w:val="18"/>
              </w:rPr>
              <w:t>numero</w:t>
            </w:r>
          </w:p>
        </w:tc>
        <w:tc>
          <w:tcPr>
            <w:tcW w:w="1496" w:type="dxa"/>
          </w:tcPr>
          <w:p w14:paraId="42809E1C" w14:textId="77777777" w:rsidR="00B2667E" w:rsidRPr="00C35EA7" w:rsidRDefault="00B2667E" w:rsidP="00C35EA7">
            <w:pPr>
              <w:jc w:val="center"/>
              <w:rPr>
                <w:szCs w:val="18"/>
              </w:rPr>
            </w:pPr>
            <w:r w:rsidRPr="00C35EA7">
              <w:rPr>
                <w:szCs w:val="18"/>
              </w:rPr>
              <w:t>objet</w:t>
            </w:r>
          </w:p>
        </w:tc>
        <w:tc>
          <w:tcPr>
            <w:tcW w:w="2042" w:type="dxa"/>
          </w:tcPr>
          <w:p w14:paraId="5B3E6E90" w14:textId="77777777" w:rsidR="00B2667E" w:rsidRPr="00C35EA7" w:rsidRDefault="00B2667E" w:rsidP="00C35EA7">
            <w:pPr>
              <w:jc w:val="center"/>
              <w:rPr>
                <w:szCs w:val="18"/>
              </w:rPr>
            </w:pPr>
            <w:r w:rsidRPr="00C35EA7">
              <w:rPr>
                <w:szCs w:val="18"/>
              </w:rPr>
              <w:t>description</w:t>
            </w:r>
          </w:p>
        </w:tc>
        <w:tc>
          <w:tcPr>
            <w:tcW w:w="816" w:type="dxa"/>
          </w:tcPr>
          <w:p w14:paraId="052474B7" w14:textId="77777777" w:rsidR="00B2667E" w:rsidRPr="00C35EA7" w:rsidRDefault="00B2667E" w:rsidP="00C35EA7">
            <w:pPr>
              <w:jc w:val="center"/>
              <w:rPr>
                <w:szCs w:val="18"/>
              </w:rPr>
            </w:pPr>
            <w:r w:rsidRPr="00C35EA7">
              <w:rPr>
                <w:szCs w:val="18"/>
              </w:rPr>
              <w:t>BIB</w:t>
            </w:r>
          </w:p>
        </w:tc>
      </w:tr>
      <w:tr w:rsidR="005D10B6" w:rsidRPr="00C04709" w14:paraId="77D0E1A3" w14:textId="77777777" w:rsidTr="00C35EA7">
        <w:trPr>
          <w:jc w:val="center"/>
        </w:trPr>
        <w:tc>
          <w:tcPr>
            <w:tcW w:w="1516" w:type="dxa"/>
          </w:tcPr>
          <w:p w14:paraId="6C3A6454" w14:textId="77777777" w:rsidR="00B2667E" w:rsidRPr="00C35EA7" w:rsidRDefault="00B2667E" w:rsidP="00DE360B">
            <w:pPr>
              <w:rPr>
                <w:szCs w:val="18"/>
              </w:rPr>
            </w:pPr>
            <w:r w:rsidRPr="00C35EA7">
              <w:rPr>
                <w:szCs w:val="18"/>
              </w:rPr>
              <w:t>Moulin (Le)</w:t>
            </w:r>
          </w:p>
        </w:tc>
        <w:tc>
          <w:tcPr>
            <w:tcW w:w="1176" w:type="dxa"/>
          </w:tcPr>
          <w:p w14:paraId="1727E52D" w14:textId="77777777" w:rsidR="00B2667E" w:rsidRPr="00C35EA7" w:rsidRDefault="00B2667E" w:rsidP="00DE360B">
            <w:pPr>
              <w:rPr>
                <w:szCs w:val="18"/>
              </w:rPr>
            </w:pPr>
            <w:r>
              <w:t>d_86</w:t>
            </w:r>
          </w:p>
        </w:tc>
        <w:tc>
          <w:tcPr>
            <w:tcW w:w="1070" w:type="dxa"/>
          </w:tcPr>
          <w:p w14:paraId="708FB028" w14:textId="77777777" w:rsidR="00B2667E" w:rsidRPr="00C35EA7" w:rsidRDefault="00B2667E" w:rsidP="00DE360B">
            <w:pPr>
              <w:rPr>
                <w:szCs w:val="18"/>
              </w:rPr>
            </w:pPr>
            <w:r w:rsidRPr="00C35EA7">
              <w:rPr>
                <w:szCs w:val="18"/>
              </w:rPr>
              <w:t>15259</w:t>
            </w:r>
          </w:p>
        </w:tc>
        <w:tc>
          <w:tcPr>
            <w:tcW w:w="1496" w:type="dxa"/>
          </w:tcPr>
          <w:p w14:paraId="5365F34E" w14:textId="77777777" w:rsidR="00B2667E" w:rsidRPr="00B2667E" w:rsidRDefault="00B2667E" w:rsidP="00C35EA7">
            <w:pPr>
              <w:jc w:val="both"/>
            </w:pPr>
            <w:r>
              <w:t>AA-6111-m</w:t>
            </w:r>
          </w:p>
        </w:tc>
        <w:tc>
          <w:tcPr>
            <w:tcW w:w="2042" w:type="dxa"/>
          </w:tcPr>
          <w:p w14:paraId="0933CC15" w14:textId="77777777" w:rsidR="00B2667E" w:rsidRPr="00C35EA7" w:rsidRDefault="00B2667E" w:rsidP="00DE360B">
            <w:pPr>
              <w:rPr>
                <w:szCs w:val="18"/>
              </w:rPr>
            </w:pPr>
            <w:r>
              <w:t>épingle en bronze</w:t>
            </w:r>
          </w:p>
        </w:tc>
        <w:tc>
          <w:tcPr>
            <w:tcW w:w="816" w:type="dxa"/>
          </w:tcPr>
          <w:p w14:paraId="232905D1" w14:textId="77777777" w:rsidR="00B2667E" w:rsidRPr="00C35EA7" w:rsidRDefault="00B2667E" w:rsidP="00DE360B">
            <w:pPr>
              <w:rPr>
                <w:szCs w:val="18"/>
              </w:rPr>
            </w:pPr>
            <w:r w:rsidRPr="00C35EA7">
              <w:rPr>
                <w:szCs w:val="18"/>
              </w:rPr>
              <w:t>1833</w:t>
            </w:r>
          </w:p>
        </w:tc>
      </w:tr>
    </w:tbl>
    <w:p w14:paraId="236D2BB1" w14:textId="77777777" w:rsidR="00B2667E" w:rsidRPr="00BB4B83" w:rsidRDefault="00B2667E" w:rsidP="00DE360B"/>
    <w:p w14:paraId="2E31FA59" w14:textId="77777777" w:rsidR="00C46DBB" w:rsidRDefault="00C46DBB" w:rsidP="00DE360B"/>
    <w:p w14:paraId="4E5DE207" w14:textId="77777777" w:rsidR="00C46DBB" w:rsidRDefault="009E4276" w:rsidP="00DE360B">
      <w:pPr>
        <w:pStyle w:val="Heading3"/>
      </w:pPr>
      <w:bookmarkStart w:id="2309" w:name="Sit_Mailhac_Moulin_t87"/>
      <w:r>
        <w:t>t_</w:t>
      </w:r>
      <w:r w:rsidR="00C46DBB">
        <w:t>87</w:t>
      </w:r>
      <w:bookmarkEnd w:id="2309"/>
    </w:p>
    <w:p w14:paraId="02B4FB24" w14:textId="77777777" w:rsidR="00D42820" w:rsidRPr="0032190F" w:rsidRDefault="00B056A4" w:rsidP="00DE360B">
      <w:pPr>
        <w:rPr>
          <w:lang w:val="fr-FR"/>
        </w:rPr>
      </w:pPr>
      <w:r w:rsidRPr="0032190F">
        <w:rPr>
          <w:lang w:val="fr-FR"/>
        </w:rPr>
        <w:t xml:space="preserve">n°2 : </w:t>
      </w:r>
      <w:r w:rsidR="00536E6E" w:rsidRPr="0032190F">
        <w:rPr>
          <w:lang w:val="fr-FR"/>
        </w:rPr>
        <w:t>grande écuelle en poterie brun-rouge, noirâtre en surface, très effritée. Le bandeau supérieur porte un décor incisé avant cuisson avec un instrument à deux pointes et les creux étaient emplis d’une matière blanche. H : 0,13 m ; Do : 0,29 m ; Hp : 0,01 m ; Dp : 0,075 m. Il était fermé par une petite dalle en pierre calcaire (BIB 1833)</w:t>
      </w:r>
    </w:p>
    <w:p w14:paraId="74134A53" w14:textId="77777777" w:rsidR="00536E6E" w:rsidRPr="0032190F" w:rsidRDefault="00536E6E" w:rsidP="00DE360B">
      <w:pPr>
        <w:rPr>
          <w:lang w:val="fr-FR"/>
        </w:rPr>
      </w:pPr>
    </w:p>
    <w:p w14:paraId="23173F7A" w14:textId="77777777" w:rsidR="00A60E93" w:rsidRPr="0032190F" w:rsidRDefault="009E4276" w:rsidP="00DE360B">
      <w:pPr>
        <w:pStyle w:val="Heading3"/>
      </w:pPr>
      <w:bookmarkStart w:id="2310" w:name="Sit_Mailhac_Moulin_t89"/>
      <w:r w:rsidRPr="0032190F">
        <w:lastRenderedPageBreak/>
        <w:t>t_</w:t>
      </w:r>
      <w:r w:rsidR="00A60E93" w:rsidRPr="0032190F">
        <w:t>89</w:t>
      </w:r>
    </w:p>
    <w:bookmarkEnd w:id="2310"/>
    <w:p w14:paraId="4DEAF653" w14:textId="77777777" w:rsidR="00AD57DC" w:rsidRPr="0032190F" w:rsidRDefault="00AD57DC" w:rsidP="00DE360B">
      <w:pPr>
        <w:jc w:val="both"/>
        <w:rPr>
          <w:lang w:val="fr-FR"/>
        </w:rPr>
      </w:pPr>
    </w:p>
    <w:p w14:paraId="49F8A12C" w14:textId="77777777" w:rsidR="00AD57DC" w:rsidRPr="0032190F" w:rsidRDefault="00AD57DC" w:rsidP="00DE360B">
      <w:pPr>
        <w:jc w:val="both"/>
        <w:rPr>
          <w:lang w:val="fr-FR"/>
        </w:rPr>
      </w:pPr>
      <w:r w:rsidRPr="0032190F">
        <w:rPr>
          <w:lang w:val="fr-FR"/>
        </w:rPr>
        <w:t>Les vases 4 et 5 ne sont pas de la tombe (BIB Réunion T. Lachenal, L. Bourdajaud, 2016)</w:t>
      </w:r>
    </w:p>
    <w:p w14:paraId="624BF8B6" w14:textId="77777777" w:rsidR="00AD57DC" w:rsidRPr="0032190F" w:rsidRDefault="00AD57DC" w:rsidP="00DE360B">
      <w:pPr>
        <w:jc w:val="both"/>
        <w:rPr>
          <w:lang w:val="fr-FR"/>
        </w:rPr>
      </w:pPr>
    </w:p>
    <w:p w14:paraId="17915542" w14:textId="77777777" w:rsidR="00A60E93" w:rsidRPr="00F10D4D" w:rsidRDefault="00536E6E" w:rsidP="00DE360B">
      <w:pPr>
        <w:jc w:val="both"/>
        <w:rPr>
          <w:lang w:val="en-GB"/>
        </w:rPr>
      </w:pPr>
      <w:r w:rsidRPr="0032190F">
        <w:rPr>
          <w:lang w:val="fr-FR"/>
        </w:rPr>
        <w:t xml:space="preserve">ossuaire en poterie noirâtre grossière, affinée en surface. Décor gravé avant cuisson avec un instrument à deux pointes : signes anthropomorphes et “ escaliers ” imbriqués trois par trois. </w:t>
      </w:r>
      <w:r w:rsidRPr="00F10D4D">
        <w:rPr>
          <w:lang w:val="en-GB"/>
        </w:rPr>
        <w:t>H : 0,13 m ; Do : 0,195 m ; Db : 0,085 m.(BIB 1833)</w:t>
      </w:r>
    </w:p>
    <w:p w14:paraId="3D80711C" w14:textId="77777777" w:rsidR="00F727E9" w:rsidRPr="00F10D4D" w:rsidRDefault="00F727E9" w:rsidP="00DE360B">
      <w:pPr>
        <w:rPr>
          <w:lang w:val="en-GB"/>
        </w:rPr>
      </w:pPr>
    </w:p>
    <w:p w14:paraId="0380187E" w14:textId="77777777" w:rsidR="00F727E9" w:rsidRPr="00F10D4D" w:rsidRDefault="00F727E9" w:rsidP="00DE360B">
      <w:pPr>
        <w:rPr>
          <w:lang w:val="en-GB"/>
        </w:rPr>
      </w:pPr>
      <w:r w:rsidRPr="00F10D4D">
        <w:rPr>
          <w:lang w:val="en-GB"/>
        </w:rPr>
        <w:t>Motif anthropomorphe (BIB 1833 p. 281).</w:t>
      </w:r>
    </w:p>
    <w:p w14:paraId="64383AAA" w14:textId="77777777" w:rsidR="00660AD3" w:rsidRPr="00F10D4D" w:rsidRDefault="00660AD3" w:rsidP="00DE360B">
      <w:pPr>
        <w:rPr>
          <w:lang w:val="en-GB"/>
        </w:rPr>
      </w:pPr>
    </w:p>
    <w:tbl>
      <w:tblPr>
        <w:tblW w:w="87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629"/>
        <w:gridCol w:w="816"/>
      </w:tblGrid>
      <w:tr w:rsidR="005D10B6" w:rsidRPr="00C04709" w14:paraId="1B3B7E78" w14:textId="77777777" w:rsidTr="00C35EA7">
        <w:trPr>
          <w:jc w:val="center"/>
        </w:trPr>
        <w:tc>
          <w:tcPr>
            <w:tcW w:w="1516" w:type="dxa"/>
          </w:tcPr>
          <w:p w14:paraId="5C2F81FE" w14:textId="77777777" w:rsidR="00660AD3" w:rsidRPr="00C35EA7" w:rsidRDefault="00660AD3" w:rsidP="00DE360B">
            <w:pPr>
              <w:rPr>
                <w:rFonts w:ascii="Courier New" w:hAnsi="Courier New" w:cs="Courier New"/>
                <w:sz w:val="20"/>
                <w:szCs w:val="18"/>
              </w:rPr>
            </w:pPr>
            <w:r w:rsidRPr="00C35EA7">
              <w:rPr>
                <w:rFonts w:ascii="Courier New" w:hAnsi="Courier New" w:cs="Courier New"/>
                <w:sz w:val="20"/>
                <w:szCs w:val="18"/>
                <w:lang w:val="en-GB"/>
              </w:rPr>
              <w:br w:type="page"/>
            </w:r>
            <w:r w:rsidR="00C458EA" w:rsidRPr="00C35EA7">
              <w:rPr>
                <w:rFonts w:ascii="Courier New" w:hAnsi="Courier New" w:cs="Courier New"/>
                <w:sz w:val="20"/>
                <w:szCs w:val="18"/>
              </w:rPr>
              <w:t>OBJ_</w:t>
            </w:r>
          </w:p>
        </w:tc>
        <w:tc>
          <w:tcPr>
            <w:tcW w:w="1176" w:type="dxa"/>
          </w:tcPr>
          <w:p w14:paraId="259ADF3E" w14:textId="77777777" w:rsidR="00660AD3" w:rsidRPr="00C35EA7" w:rsidRDefault="00660AD3" w:rsidP="00DE360B">
            <w:pPr>
              <w:rPr>
                <w:rFonts w:ascii="Courier New" w:hAnsi="Courier New" w:cs="Courier New"/>
                <w:sz w:val="20"/>
                <w:szCs w:val="18"/>
              </w:rPr>
            </w:pPr>
          </w:p>
        </w:tc>
        <w:tc>
          <w:tcPr>
            <w:tcW w:w="1070" w:type="dxa"/>
          </w:tcPr>
          <w:p w14:paraId="41730B90" w14:textId="77777777" w:rsidR="00660AD3" w:rsidRPr="00C35EA7" w:rsidRDefault="00660AD3" w:rsidP="00DE360B">
            <w:pPr>
              <w:rPr>
                <w:rFonts w:ascii="Courier New" w:hAnsi="Courier New" w:cs="Courier New"/>
                <w:sz w:val="20"/>
                <w:szCs w:val="18"/>
              </w:rPr>
            </w:pPr>
          </w:p>
        </w:tc>
        <w:tc>
          <w:tcPr>
            <w:tcW w:w="1510" w:type="dxa"/>
          </w:tcPr>
          <w:p w14:paraId="758F7C6F" w14:textId="77777777" w:rsidR="00660AD3" w:rsidRPr="00C35EA7" w:rsidRDefault="00660AD3" w:rsidP="00DE360B">
            <w:pPr>
              <w:rPr>
                <w:rFonts w:ascii="Courier New" w:hAnsi="Courier New" w:cs="Courier New"/>
                <w:sz w:val="20"/>
                <w:szCs w:val="18"/>
              </w:rPr>
            </w:pPr>
          </w:p>
        </w:tc>
        <w:tc>
          <w:tcPr>
            <w:tcW w:w="2629" w:type="dxa"/>
          </w:tcPr>
          <w:p w14:paraId="1CA5A876" w14:textId="77777777" w:rsidR="00660AD3" w:rsidRPr="00C35EA7" w:rsidRDefault="00660AD3" w:rsidP="00DE360B">
            <w:pPr>
              <w:rPr>
                <w:rFonts w:ascii="Courier New" w:hAnsi="Courier New" w:cs="Courier New"/>
                <w:sz w:val="20"/>
                <w:szCs w:val="18"/>
              </w:rPr>
            </w:pPr>
          </w:p>
        </w:tc>
        <w:tc>
          <w:tcPr>
            <w:tcW w:w="816" w:type="dxa"/>
          </w:tcPr>
          <w:p w14:paraId="1A3C6D58" w14:textId="77777777" w:rsidR="00660AD3" w:rsidRPr="00C35EA7" w:rsidRDefault="00660AD3" w:rsidP="00DE360B">
            <w:pPr>
              <w:rPr>
                <w:rFonts w:ascii="Courier New" w:hAnsi="Courier New" w:cs="Courier New"/>
                <w:sz w:val="20"/>
                <w:szCs w:val="18"/>
              </w:rPr>
            </w:pPr>
          </w:p>
        </w:tc>
      </w:tr>
      <w:tr w:rsidR="005D10B6" w:rsidRPr="00C04709" w14:paraId="56E2ADA0" w14:textId="77777777" w:rsidTr="00C35EA7">
        <w:trPr>
          <w:jc w:val="center"/>
        </w:trPr>
        <w:tc>
          <w:tcPr>
            <w:tcW w:w="1516" w:type="dxa"/>
          </w:tcPr>
          <w:p w14:paraId="546F8F98" w14:textId="77777777" w:rsidR="00660AD3" w:rsidRPr="00C35EA7" w:rsidRDefault="00660AD3" w:rsidP="00C35EA7">
            <w:pPr>
              <w:jc w:val="center"/>
              <w:rPr>
                <w:szCs w:val="18"/>
              </w:rPr>
            </w:pPr>
            <w:r w:rsidRPr="00C35EA7">
              <w:rPr>
                <w:szCs w:val="18"/>
              </w:rPr>
              <w:t>site</w:t>
            </w:r>
          </w:p>
        </w:tc>
        <w:tc>
          <w:tcPr>
            <w:tcW w:w="1176" w:type="dxa"/>
          </w:tcPr>
          <w:p w14:paraId="56E4976E" w14:textId="77777777" w:rsidR="00660AD3" w:rsidRPr="00C35EA7" w:rsidRDefault="00660AD3" w:rsidP="00C35EA7">
            <w:pPr>
              <w:jc w:val="center"/>
              <w:rPr>
                <w:szCs w:val="18"/>
              </w:rPr>
            </w:pPr>
            <w:r w:rsidRPr="00C35EA7">
              <w:rPr>
                <w:szCs w:val="18"/>
              </w:rPr>
              <w:t>structure</w:t>
            </w:r>
          </w:p>
        </w:tc>
        <w:tc>
          <w:tcPr>
            <w:tcW w:w="1070" w:type="dxa"/>
          </w:tcPr>
          <w:p w14:paraId="1A922F4E" w14:textId="77777777" w:rsidR="00660AD3" w:rsidRPr="00C35EA7" w:rsidRDefault="00660AD3" w:rsidP="00C35EA7">
            <w:pPr>
              <w:jc w:val="center"/>
              <w:rPr>
                <w:szCs w:val="18"/>
              </w:rPr>
            </w:pPr>
            <w:r w:rsidRPr="00C35EA7">
              <w:rPr>
                <w:szCs w:val="18"/>
              </w:rPr>
              <w:t>numero</w:t>
            </w:r>
          </w:p>
        </w:tc>
        <w:tc>
          <w:tcPr>
            <w:tcW w:w="1510" w:type="dxa"/>
          </w:tcPr>
          <w:p w14:paraId="752D7CBA" w14:textId="77777777" w:rsidR="00660AD3" w:rsidRPr="00C35EA7" w:rsidRDefault="00660AD3" w:rsidP="00C35EA7">
            <w:pPr>
              <w:jc w:val="center"/>
              <w:rPr>
                <w:szCs w:val="18"/>
              </w:rPr>
            </w:pPr>
            <w:r w:rsidRPr="00C35EA7">
              <w:rPr>
                <w:szCs w:val="18"/>
              </w:rPr>
              <w:t>objet</w:t>
            </w:r>
          </w:p>
        </w:tc>
        <w:tc>
          <w:tcPr>
            <w:tcW w:w="2629" w:type="dxa"/>
          </w:tcPr>
          <w:p w14:paraId="6D16F104" w14:textId="77777777" w:rsidR="00660AD3" w:rsidRPr="00C35EA7" w:rsidRDefault="00660AD3" w:rsidP="00C35EA7">
            <w:pPr>
              <w:jc w:val="center"/>
              <w:rPr>
                <w:szCs w:val="18"/>
              </w:rPr>
            </w:pPr>
            <w:r w:rsidRPr="00C35EA7">
              <w:rPr>
                <w:szCs w:val="18"/>
              </w:rPr>
              <w:t>description</w:t>
            </w:r>
          </w:p>
        </w:tc>
        <w:tc>
          <w:tcPr>
            <w:tcW w:w="816" w:type="dxa"/>
          </w:tcPr>
          <w:p w14:paraId="242913A0" w14:textId="77777777" w:rsidR="00660AD3" w:rsidRPr="00C35EA7" w:rsidRDefault="00660AD3" w:rsidP="00C35EA7">
            <w:pPr>
              <w:jc w:val="center"/>
              <w:rPr>
                <w:szCs w:val="18"/>
              </w:rPr>
            </w:pPr>
            <w:r w:rsidRPr="00C35EA7">
              <w:rPr>
                <w:szCs w:val="18"/>
              </w:rPr>
              <w:t>BIB</w:t>
            </w:r>
          </w:p>
        </w:tc>
      </w:tr>
      <w:tr w:rsidR="005D10B6" w:rsidRPr="00C04709" w14:paraId="4BD5805B" w14:textId="77777777" w:rsidTr="00C35EA7">
        <w:trPr>
          <w:jc w:val="center"/>
        </w:trPr>
        <w:tc>
          <w:tcPr>
            <w:tcW w:w="1516" w:type="dxa"/>
          </w:tcPr>
          <w:p w14:paraId="512BBE6C" w14:textId="77777777" w:rsidR="00660AD3" w:rsidRPr="00C35EA7" w:rsidRDefault="00660AD3" w:rsidP="00DE360B">
            <w:pPr>
              <w:rPr>
                <w:szCs w:val="18"/>
              </w:rPr>
            </w:pPr>
            <w:r w:rsidRPr="00C35EA7">
              <w:rPr>
                <w:szCs w:val="18"/>
              </w:rPr>
              <w:t>Moulin (Le)</w:t>
            </w:r>
          </w:p>
        </w:tc>
        <w:tc>
          <w:tcPr>
            <w:tcW w:w="1176" w:type="dxa"/>
          </w:tcPr>
          <w:p w14:paraId="16351346" w14:textId="77777777" w:rsidR="00660AD3" w:rsidRPr="00C35EA7" w:rsidRDefault="00660AD3" w:rsidP="00DE360B">
            <w:pPr>
              <w:rPr>
                <w:szCs w:val="18"/>
              </w:rPr>
            </w:pPr>
            <w:r>
              <w:t>t_89</w:t>
            </w:r>
          </w:p>
        </w:tc>
        <w:tc>
          <w:tcPr>
            <w:tcW w:w="1070" w:type="dxa"/>
          </w:tcPr>
          <w:p w14:paraId="0D311656" w14:textId="77777777" w:rsidR="00660AD3" w:rsidRPr="00C35EA7" w:rsidRDefault="00660AD3" w:rsidP="00DE360B">
            <w:pPr>
              <w:rPr>
                <w:szCs w:val="18"/>
              </w:rPr>
            </w:pPr>
            <w:r w:rsidRPr="00C35EA7">
              <w:rPr>
                <w:szCs w:val="18"/>
              </w:rPr>
              <w:t>15267</w:t>
            </w:r>
          </w:p>
        </w:tc>
        <w:tc>
          <w:tcPr>
            <w:tcW w:w="1510" w:type="dxa"/>
          </w:tcPr>
          <w:p w14:paraId="2F3293AC" w14:textId="77777777" w:rsidR="00660AD3" w:rsidRDefault="00660AD3" w:rsidP="00C35EA7">
            <w:pPr>
              <w:jc w:val="both"/>
            </w:pPr>
            <w:r>
              <w:t>AC-1111</w:t>
            </w:r>
            <w:r w:rsidR="00002330">
              <w:t>-m</w:t>
            </w:r>
          </w:p>
        </w:tc>
        <w:tc>
          <w:tcPr>
            <w:tcW w:w="2629" w:type="dxa"/>
          </w:tcPr>
          <w:p w14:paraId="4257EA54" w14:textId="77777777" w:rsidR="00660AD3" w:rsidRDefault="00660AD3" w:rsidP="00DE360B">
            <w:r>
              <w:t>bracelet en bronze</w:t>
            </w:r>
          </w:p>
        </w:tc>
        <w:tc>
          <w:tcPr>
            <w:tcW w:w="816" w:type="dxa"/>
          </w:tcPr>
          <w:p w14:paraId="41C55EE0" w14:textId="77777777" w:rsidR="00660AD3" w:rsidRPr="00C35EA7" w:rsidRDefault="00660AD3" w:rsidP="00DE360B">
            <w:pPr>
              <w:rPr>
                <w:szCs w:val="18"/>
              </w:rPr>
            </w:pPr>
            <w:r w:rsidRPr="00C35EA7">
              <w:rPr>
                <w:szCs w:val="18"/>
              </w:rPr>
              <w:t>1833</w:t>
            </w:r>
          </w:p>
        </w:tc>
      </w:tr>
      <w:tr w:rsidR="005D10B6" w:rsidRPr="00C04709" w14:paraId="6BFE1438" w14:textId="77777777" w:rsidTr="00C35EA7">
        <w:trPr>
          <w:jc w:val="center"/>
        </w:trPr>
        <w:tc>
          <w:tcPr>
            <w:tcW w:w="1516" w:type="dxa"/>
          </w:tcPr>
          <w:p w14:paraId="58A9F9C0" w14:textId="77777777" w:rsidR="00002330" w:rsidRPr="00C35EA7" w:rsidRDefault="00002330" w:rsidP="00DE360B">
            <w:pPr>
              <w:rPr>
                <w:szCs w:val="18"/>
              </w:rPr>
            </w:pPr>
            <w:r w:rsidRPr="00C35EA7">
              <w:rPr>
                <w:szCs w:val="18"/>
              </w:rPr>
              <w:t>Moulin (Le)</w:t>
            </w:r>
          </w:p>
        </w:tc>
        <w:tc>
          <w:tcPr>
            <w:tcW w:w="1176" w:type="dxa"/>
          </w:tcPr>
          <w:p w14:paraId="0BDF1AA9" w14:textId="77777777" w:rsidR="00002330" w:rsidRPr="00C35EA7" w:rsidRDefault="00002330" w:rsidP="00DE360B">
            <w:pPr>
              <w:rPr>
                <w:szCs w:val="18"/>
              </w:rPr>
            </w:pPr>
            <w:r>
              <w:t>t_89</w:t>
            </w:r>
          </w:p>
        </w:tc>
        <w:tc>
          <w:tcPr>
            <w:tcW w:w="1070" w:type="dxa"/>
          </w:tcPr>
          <w:p w14:paraId="090E8C0E" w14:textId="77777777" w:rsidR="00002330" w:rsidRPr="00C35EA7" w:rsidRDefault="00002330" w:rsidP="00DE360B">
            <w:pPr>
              <w:rPr>
                <w:szCs w:val="18"/>
              </w:rPr>
            </w:pPr>
            <w:r w:rsidRPr="00C35EA7">
              <w:rPr>
                <w:szCs w:val="18"/>
              </w:rPr>
              <w:t>15265</w:t>
            </w:r>
          </w:p>
        </w:tc>
        <w:tc>
          <w:tcPr>
            <w:tcW w:w="1510" w:type="dxa"/>
          </w:tcPr>
          <w:p w14:paraId="0E1FB394" w14:textId="77777777" w:rsidR="00002330" w:rsidRDefault="00002330" w:rsidP="00C35EA7">
            <w:pPr>
              <w:jc w:val="both"/>
            </w:pPr>
            <w:r>
              <w:t>AC-1122-m</w:t>
            </w:r>
          </w:p>
        </w:tc>
        <w:tc>
          <w:tcPr>
            <w:tcW w:w="2629" w:type="dxa"/>
          </w:tcPr>
          <w:p w14:paraId="7138FAF9" w14:textId="77777777" w:rsidR="00002330" w:rsidRDefault="00002330" w:rsidP="00DE360B">
            <w:r>
              <w:t>bracelet en bronze</w:t>
            </w:r>
          </w:p>
        </w:tc>
        <w:tc>
          <w:tcPr>
            <w:tcW w:w="816" w:type="dxa"/>
          </w:tcPr>
          <w:p w14:paraId="320103DD" w14:textId="77777777" w:rsidR="00002330" w:rsidRPr="00C35EA7" w:rsidRDefault="00002330" w:rsidP="00DE360B">
            <w:pPr>
              <w:rPr>
                <w:szCs w:val="18"/>
              </w:rPr>
            </w:pPr>
            <w:r w:rsidRPr="00C35EA7">
              <w:rPr>
                <w:szCs w:val="18"/>
              </w:rPr>
              <w:t>1833</w:t>
            </w:r>
          </w:p>
        </w:tc>
      </w:tr>
    </w:tbl>
    <w:p w14:paraId="0D5A8782" w14:textId="77777777" w:rsidR="00660AD3" w:rsidRDefault="00660AD3" w:rsidP="00DE360B">
      <w:r>
        <w:tab/>
      </w:r>
    </w:p>
    <w:p w14:paraId="650D2DB6" w14:textId="77777777" w:rsidR="00536E6E" w:rsidRDefault="00536E6E" w:rsidP="00DE360B"/>
    <w:p w14:paraId="459F94C1" w14:textId="77777777" w:rsidR="00C46DBB" w:rsidRDefault="009E4276" w:rsidP="00DE360B">
      <w:pPr>
        <w:pStyle w:val="Heading3"/>
      </w:pPr>
      <w:bookmarkStart w:id="2311" w:name="Sit_Mailhac_Moulin_t93"/>
      <w:r>
        <w:t>t_</w:t>
      </w:r>
      <w:r w:rsidR="00C46DBB">
        <w:t>93</w:t>
      </w:r>
    </w:p>
    <w:bookmarkEnd w:id="2311"/>
    <w:p w14:paraId="161A90B3" w14:textId="77777777" w:rsidR="00C46DBB" w:rsidRPr="00F10D4D" w:rsidRDefault="00536E6E" w:rsidP="00DE360B">
      <w:pPr>
        <w:rPr>
          <w:lang w:val="en-GB"/>
        </w:rPr>
      </w:pPr>
      <w:r w:rsidRPr="0032190F">
        <w:rPr>
          <w:lang w:val="fr-FR"/>
        </w:rPr>
        <w:t xml:space="preserve">ossuaire en poterie noirâtre assez grossière mais affinée en surface. Décor incisé avant cuisson avec un poinçon. Les barres verticales étaient emplies d’une matière rouge, les motifs en “ escaliers ” d’une matière blanche. </w:t>
      </w:r>
      <w:r w:rsidRPr="00F10D4D">
        <w:rPr>
          <w:lang w:val="en-GB"/>
        </w:rPr>
        <w:t>H : 0,145 m ; Do : 0,205</w:t>
      </w:r>
      <w:r w:rsidR="00191516" w:rsidRPr="00F10D4D">
        <w:rPr>
          <w:lang w:val="en-GB"/>
        </w:rPr>
        <w:t xml:space="preserve"> m ; Hp : 0,015 m ; Dp : 0,11 m </w:t>
      </w:r>
      <w:r w:rsidRPr="00F10D4D">
        <w:rPr>
          <w:lang w:val="en-GB"/>
        </w:rPr>
        <w:t>(BIB 1833)</w:t>
      </w:r>
    </w:p>
    <w:p w14:paraId="142DDBAD" w14:textId="77777777" w:rsidR="00F727E9" w:rsidRPr="00F10D4D" w:rsidRDefault="00F727E9" w:rsidP="00DE360B">
      <w:pPr>
        <w:rPr>
          <w:lang w:val="en-GB"/>
        </w:rPr>
      </w:pPr>
    </w:p>
    <w:p w14:paraId="3E513B9D" w14:textId="77777777" w:rsidR="00F727E9" w:rsidRDefault="00F727E9" w:rsidP="00DE360B">
      <w:pPr>
        <w:rPr>
          <w:lang w:val="en-GB"/>
        </w:rPr>
      </w:pPr>
      <w:r w:rsidRPr="00F10D4D">
        <w:rPr>
          <w:lang w:val="en-GB"/>
        </w:rPr>
        <w:t>Motif anthropomorphe possible (BIB 1833 p. 281).</w:t>
      </w:r>
    </w:p>
    <w:p w14:paraId="4D68BF9D" w14:textId="77777777" w:rsidR="0048205C" w:rsidRPr="0032190F" w:rsidRDefault="0048205C" w:rsidP="00DE360B">
      <w:pPr>
        <w:rPr>
          <w:lang w:val="fr-FR"/>
        </w:rPr>
      </w:pPr>
      <w:r w:rsidRPr="00497511">
        <w:rPr>
          <w:lang w:val="fr-FR"/>
        </w:rPr>
        <w:br/>
      </w:r>
      <w:r w:rsidRPr="0032190F">
        <w:rPr>
          <w:lang w:val="fr-FR"/>
        </w:rPr>
        <w:t>Restes osseux d’un enfant (BIB 1833)</w:t>
      </w:r>
    </w:p>
    <w:p w14:paraId="468BD21C" w14:textId="77777777" w:rsidR="0055048B" w:rsidRPr="0032190F" w:rsidRDefault="0055048B" w:rsidP="00DE360B">
      <w:pPr>
        <w:rPr>
          <w:lang w:val="fr-FR"/>
        </w:rPr>
      </w:pPr>
    </w:p>
    <w:p w14:paraId="7D086179" w14:textId="77777777" w:rsidR="0055048B" w:rsidRDefault="0055048B" w:rsidP="00DE360B">
      <w:pPr>
        <w:pStyle w:val="Heading3"/>
      </w:pPr>
      <w:r>
        <w:t>t_96</w:t>
      </w:r>
    </w:p>
    <w:p w14:paraId="45904EFA" w14:textId="77777777" w:rsidR="0055048B" w:rsidRDefault="0055048B" w:rsidP="00DE360B"/>
    <w:tbl>
      <w:tblPr>
        <w:tblW w:w="90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042"/>
        <w:gridCol w:w="1723"/>
      </w:tblGrid>
      <w:tr w:rsidR="005D10B6" w:rsidRPr="00C04709" w14:paraId="67807B88" w14:textId="77777777" w:rsidTr="00C35EA7">
        <w:trPr>
          <w:jc w:val="center"/>
        </w:trPr>
        <w:tc>
          <w:tcPr>
            <w:tcW w:w="1516" w:type="dxa"/>
          </w:tcPr>
          <w:p w14:paraId="4C329593" w14:textId="77777777" w:rsidR="0055048B" w:rsidRPr="00C35EA7" w:rsidRDefault="0055048B" w:rsidP="00DE360B">
            <w:pPr>
              <w:rPr>
                <w:rFonts w:ascii="Courier New" w:hAnsi="Courier New" w:cs="Courier New"/>
                <w:sz w:val="20"/>
                <w:szCs w:val="18"/>
              </w:rPr>
            </w:pPr>
            <w:r w:rsidRPr="00C35EA7">
              <w:rPr>
                <w:rFonts w:ascii="Courier New" w:hAnsi="Courier New" w:cs="Courier New"/>
                <w:sz w:val="20"/>
                <w:szCs w:val="18"/>
                <w:lang w:val="en-GB"/>
              </w:rPr>
              <w:br w:type="page"/>
            </w:r>
            <w:r w:rsidR="00C458EA" w:rsidRPr="00C35EA7">
              <w:rPr>
                <w:rFonts w:ascii="Courier New" w:hAnsi="Courier New" w:cs="Courier New"/>
                <w:sz w:val="20"/>
                <w:szCs w:val="18"/>
              </w:rPr>
              <w:t>OBJ_</w:t>
            </w:r>
          </w:p>
        </w:tc>
        <w:tc>
          <w:tcPr>
            <w:tcW w:w="1176" w:type="dxa"/>
          </w:tcPr>
          <w:p w14:paraId="4BA1108D" w14:textId="77777777" w:rsidR="0055048B" w:rsidRPr="00C35EA7" w:rsidRDefault="0055048B" w:rsidP="00DE360B">
            <w:pPr>
              <w:rPr>
                <w:rFonts w:ascii="Courier New" w:hAnsi="Courier New" w:cs="Courier New"/>
                <w:sz w:val="20"/>
                <w:szCs w:val="18"/>
              </w:rPr>
            </w:pPr>
          </w:p>
        </w:tc>
        <w:tc>
          <w:tcPr>
            <w:tcW w:w="1070" w:type="dxa"/>
          </w:tcPr>
          <w:p w14:paraId="7D04DD7E" w14:textId="77777777" w:rsidR="0055048B" w:rsidRPr="00C35EA7" w:rsidRDefault="0055048B" w:rsidP="00DE360B">
            <w:pPr>
              <w:rPr>
                <w:rFonts w:ascii="Courier New" w:hAnsi="Courier New" w:cs="Courier New"/>
                <w:sz w:val="20"/>
                <w:szCs w:val="18"/>
              </w:rPr>
            </w:pPr>
          </w:p>
        </w:tc>
        <w:tc>
          <w:tcPr>
            <w:tcW w:w="1510" w:type="dxa"/>
          </w:tcPr>
          <w:p w14:paraId="3EB216AC" w14:textId="77777777" w:rsidR="0055048B" w:rsidRPr="00C35EA7" w:rsidRDefault="0055048B" w:rsidP="00DE360B">
            <w:pPr>
              <w:rPr>
                <w:rFonts w:ascii="Courier New" w:hAnsi="Courier New" w:cs="Courier New"/>
                <w:sz w:val="20"/>
                <w:szCs w:val="18"/>
              </w:rPr>
            </w:pPr>
          </w:p>
        </w:tc>
        <w:tc>
          <w:tcPr>
            <w:tcW w:w="2042" w:type="dxa"/>
          </w:tcPr>
          <w:p w14:paraId="511C8D8A" w14:textId="77777777" w:rsidR="0055048B" w:rsidRPr="00C35EA7" w:rsidRDefault="0055048B" w:rsidP="00DE360B">
            <w:pPr>
              <w:rPr>
                <w:rFonts w:ascii="Courier New" w:hAnsi="Courier New" w:cs="Courier New"/>
                <w:sz w:val="20"/>
                <w:szCs w:val="18"/>
              </w:rPr>
            </w:pPr>
          </w:p>
        </w:tc>
        <w:tc>
          <w:tcPr>
            <w:tcW w:w="1723" w:type="dxa"/>
          </w:tcPr>
          <w:p w14:paraId="4F6EC4CB" w14:textId="77777777" w:rsidR="0055048B" w:rsidRPr="00C35EA7" w:rsidRDefault="0055048B" w:rsidP="00DE360B">
            <w:pPr>
              <w:rPr>
                <w:rFonts w:ascii="Courier New" w:hAnsi="Courier New" w:cs="Courier New"/>
                <w:sz w:val="20"/>
                <w:szCs w:val="18"/>
              </w:rPr>
            </w:pPr>
          </w:p>
        </w:tc>
      </w:tr>
      <w:tr w:rsidR="005D10B6" w:rsidRPr="00C04709" w14:paraId="6D9700B5" w14:textId="77777777" w:rsidTr="00C35EA7">
        <w:trPr>
          <w:jc w:val="center"/>
        </w:trPr>
        <w:tc>
          <w:tcPr>
            <w:tcW w:w="1516" w:type="dxa"/>
          </w:tcPr>
          <w:p w14:paraId="470FFDCD" w14:textId="77777777" w:rsidR="0055048B" w:rsidRPr="00C35EA7" w:rsidRDefault="0055048B" w:rsidP="00C35EA7">
            <w:pPr>
              <w:jc w:val="center"/>
              <w:rPr>
                <w:szCs w:val="18"/>
              </w:rPr>
            </w:pPr>
            <w:r w:rsidRPr="00C35EA7">
              <w:rPr>
                <w:szCs w:val="18"/>
              </w:rPr>
              <w:t>site</w:t>
            </w:r>
          </w:p>
        </w:tc>
        <w:tc>
          <w:tcPr>
            <w:tcW w:w="1176" w:type="dxa"/>
          </w:tcPr>
          <w:p w14:paraId="4B8882CE" w14:textId="77777777" w:rsidR="0055048B" w:rsidRPr="00C35EA7" w:rsidRDefault="0055048B" w:rsidP="00C35EA7">
            <w:pPr>
              <w:jc w:val="center"/>
              <w:rPr>
                <w:szCs w:val="18"/>
              </w:rPr>
            </w:pPr>
            <w:r w:rsidRPr="00C35EA7">
              <w:rPr>
                <w:szCs w:val="18"/>
              </w:rPr>
              <w:t>structure</w:t>
            </w:r>
          </w:p>
        </w:tc>
        <w:tc>
          <w:tcPr>
            <w:tcW w:w="1070" w:type="dxa"/>
          </w:tcPr>
          <w:p w14:paraId="4F0EF0CD" w14:textId="77777777" w:rsidR="0055048B" w:rsidRPr="00C35EA7" w:rsidRDefault="0055048B" w:rsidP="00C35EA7">
            <w:pPr>
              <w:jc w:val="center"/>
              <w:rPr>
                <w:szCs w:val="18"/>
              </w:rPr>
            </w:pPr>
            <w:r w:rsidRPr="00C35EA7">
              <w:rPr>
                <w:szCs w:val="18"/>
              </w:rPr>
              <w:t>numero</w:t>
            </w:r>
          </w:p>
        </w:tc>
        <w:tc>
          <w:tcPr>
            <w:tcW w:w="1510" w:type="dxa"/>
          </w:tcPr>
          <w:p w14:paraId="0B38CBC2" w14:textId="77777777" w:rsidR="0055048B" w:rsidRPr="00C35EA7" w:rsidRDefault="0055048B" w:rsidP="00C35EA7">
            <w:pPr>
              <w:jc w:val="center"/>
              <w:rPr>
                <w:szCs w:val="18"/>
              </w:rPr>
            </w:pPr>
            <w:r w:rsidRPr="00C35EA7">
              <w:rPr>
                <w:szCs w:val="18"/>
              </w:rPr>
              <w:t>objet</w:t>
            </w:r>
          </w:p>
        </w:tc>
        <w:tc>
          <w:tcPr>
            <w:tcW w:w="2042" w:type="dxa"/>
          </w:tcPr>
          <w:p w14:paraId="1CED7871" w14:textId="77777777" w:rsidR="0055048B" w:rsidRPr="00C35EA7" w:rsidRDefault="0055048B" w:rsidP="00C35EA7">
            <w:pPr>
              <w:jc w:val="center"/>
              <w:rPr>
                <w:szCs w:val="18"/>
              </w:rPr>
            </w:pPr>
            <w:r w:rsidRPr="00C35EA7">
              <w:rPr>
                <w:szCs w:val="18"/>
              </w:rPr>
              <w:t>description</w:t>
            </w:r>
          </w:p>
        </w:tc>
        <w:tc>
          <w:tcPr>
            <w:tcW w:w="1723" w:type="dxa"/>
          </w:tcPr>
          <w:p w14:paraId="5D324BE9" w14:textId="77777777" w:rsidR="0055048B" w:rsidRPr="00C35EA7" w:rsidRDefault="0055048B" w:rsidP="00C35EA7">
            <w:pPr>
              <w:jc w:val="center"/>
              <w:rPr>
                <w:szCs w:val="18"/>
              </w:rPr>
            </w:pPr>
            <w:r w:rsidRPr="00C35EA7">
              <w:rPr>
                <w:szCs w:val="18"/>
              </w:rPr>
              <w:t>BIB</w:t>
            </w:r>
          </w:p>
        </w:tc>
      </w:tr>
      <w:tr w:rsidR="005D10B6" w:rsidRPr="00C04709" w14:paraId="7A88FF53" w14:textId="77777777" w:rsidTr="00C35EA7">
        <w:trPr>
          <w:jc w:val="center"/>
        </w:trPr>
        <w:tc>
          <w:tcPr>
            <w:tcW w:w="1516" w:type="dxa"/>
          </w:tcPr>
          <w:p w14:paraId="55032281" w14:textId="77777777" w:rsidR="0055048B" w:rsidRPr="00C35EA7" w:rsidRDefault="0055048B" w:rsidP="00DE360B">
            <w:pPr>
              <w:rPr>
                <w:szCs w:val="18"/>
              </w:rPr>
            </w:pPr>
            <w:r w:rsidRPr="00C35EA7">
              <w:rPr>
                <w:szCs w:val="18"/>
              </w:rPr>
              <w:t>Moulin (Le)</w:t>
            </w:r>
          </w:p>
        </w:tc>
        <w:tc>
          <w:tcPr>
            <w:tcW w:w="1176" w:type="dxa"/>
          </w:tcPr>
          <w:p w14:paraId="744F875A" w14:textId="77777777" w:rsidR="0055048B" w:rsidRPr="00C35EA7" w:rsidRDefault="0055048B" w:rsidP="00DE360B">
            <w:pPr>
              <w:rPr>
                <w:szCs w:val="18"/>
              </w:rPr>
            </w:pPr>
            <w:r>
              <w:t>t_96</w:t>
            </w:r>
          </w:p>
        </w:tc>
        <w:tc>
          <w:tcPr>
            <w:tcW w:w="1070" w:type="dxa"/>
          </w:tcPr>
          <w:p w14:paraId="2A087564" w14:textId="77777777" w:rsidR="0055048B" w:rsidRPr="00C35EA7" w:rsidRDefault="0055048B" w:rsidP="00DE360B">
            <w:pPr>
              <w:rPr>
                <w:szCs w:val="18"/>
              </w:rPr>
            </w:pPr>
            <w:r w:rsidRPr="00C35EA7">
              <w:rPr>
                <w:szCs w:val="18"/>
              </w:rPr>
              <w:t>15274</w:t>
            </w:r>
          </w:p>
        </w:tc>
        <w:tc>
          <w:tcPr>
            <w:tcW w:w="1510" w:type="dxa"/>
          </w:tcPr>
          <w:p w14:paraId="218C542C" w14:textId="77777777" w:rsidR="0055048B" w:rsidRDefault="0055048B" w:rsidP="00DE360B">
            <w:r>
              <w:t>AC-2511-m</w:t>
            </w:r>
          </w:p>
        </w:tc>
        <w:tc>
          <w:tcPr>
            <w:tcW w:w="2042" w:type="dxa"/>
          </w:tcPr>
          <w:p w14:paraId="1F85E378" w14:textId="77777777" w:rsidR="0055048B" w:rsidRPr="00C35EA7" w:rsidRDefault="0055048B" w:rsidP="00DE360B">
            <w:pPr>
              <w:rPr>
                <w:szCs w:val="18"/>
              </w:rPr>
            </w:pPr>
            <w:r w:rsidRPr="00C35EA7">
              <w:rPr>
                <w:szCs w:val="18"/>
              </w:rPr>
              <w:t>bracelet en bronze</w:t>
            </w:r>
          </w:p>
        </w:tc>
        <w:tc>
          <w:tcPr>
            <w:tcW w:w="1723" w:type="dxa"/>
          </w:tcPr>
          <w:p w14:paraId="6E743102" w14:textId="77777777" w:rsidR="0055048B" w:rsidRDefault="0055048B" w:rsidP="00DE360B">
            <w:r>
              <w:t>1833</w:t>
            </w:r>
          </w:p>
        </w:tc>
      </w:tr>
    </w:tbl>
    <w:p w14:paraId="74B81F0A" w14:textId="77777777" w:rsidR="0055048B" w:rsidRDefault="0055048B" w:rsidP="00DE360B"/>
    <w:p w14:paraId="568BC7A1" w14:textId="77777777" w:rsidR="00536E6E" w:rsidRDefault="00536E6E" w:rsidP="00DE360B"/>
    <w:p w14:paraId="4B765536" w14:textId="77777777" w:rsidR="00DB40C9" w:rsidRDefault="009E4276" w:rsidP="00DE360B">
      <w:pPr>
        <w:pStyle w:val="Heading3"/>
      </w:pPr>
      <w:bookmarkStart w:id="2312" w:name="Sit_Mailhac_Moulin_t100"/>
      <w:r>
        <w:t>t_</w:t>
      </w:r>
      <w:r w:rsidR="00DB40C9">
        <w:t>100</w:t>
      </w:r>
    </w:p>
    <w:bookmarkEnd w:id="2312"/>
    <w:p w14:paraId="15AFDDC6" w14:textId="77777777" w:rsidR="00AD57DC" w:rsidRPr="0032190F" w:rsidRDefault="00AD57DC" w:rsidP="00DE360B">
      <w:pPr>
        <w:rPr>
          <w:lang w:val="fr-FR"/>
        </w:rPr>
      </w:pPr>
      <w:r w:rsidRPr="0032190F">
        <w:rPr>
          <w:lang w:val="fr-FR"/>
        </w:rPr>
        <w:t>Cette tombe a été renversée par la charrue.</w:t>
      </w:r>
    </w:p>
    <w:p w14:paraId="16DBB0A6" w14:textId="77777777" w:rsidR="00AD57DC" w:rsidRPr="0032190F" w:rsidRDefault="00AD57DC" w:rsidP="00DE360B">
      <w:pPr>
        <w:rPr>
          <w:lang w:val="fr-FR"/>
        </w:rPr>
      </w:pPr>
    </w:p>
    <w:p w14:paraId="0514A13B" w14:textId="77777777" w:rsidR="00DB40C9" w:rsidRPr="0032190F" w:rsidRDefault="00DB40C9" w:rsidP="00DE360B">
      <w:pPr>
        <w:rPr>
          <w:lang w:val="fr-FR"/>
        </w:rPr>
      </w:pPr>
      <w:r w:rsidRPr="0032190F">
        <w:rPr>
          <w:lang w:val="fr-FR"/>
        </w:rPr>
        <w:t>n°1 :vase en poterie noirâtre fine, à décor incisé avant cuisson avec un instrument à double pointe, en matière flexible semble-t-il (BIB 1833)</w:t>
      </w:r>
    </w:p>
    <w:p w14:paraId="037A0E82" w14:textId="44A92440" w:rsidR="00DB40C9" w:rsidRPr="0032190F" w:rsidRDefault="00DB40C9" w:rsidP="00DE360B">
      <w:pPr>
        <w:rPr>
          <w:lang w:val="fr-FR"/>
        </w:rPr>
      </w:pPr>
      <w:r w:rsidRPr="0032190F">
        <w:rPr>
          <w:lang w:val="fr-FR"/>
        </w:rPr>
        <w:t xml:space="preserve">n°2 : quelques fragments d’une écuelle en poterie brunâtre grossière, jaunâtre à l’extérieur. </w:t>
      </w:r>
      <w:hyperlink r:id="rId5398" w:anchor="Cul_Proto_Art_TAC_T_g_meandre" w:history="1">
        <w:r w:rsidR="00B52DC2" w:rsidRPr="0032190F">
          <w:rPr>
            <w:rStyle w:val="Hyperlink"/>
            <w:lang w:val="fr-FR"/>
          </w:rPr>
          <w:t>méandre</w:t>
        </w:r>
      </w:hyperlink>
      <w:r w:rsidR="00B52DC2" w:rsidRPr="0032190F">
        <w:rPr>
          <w:lang w:val="fr-FR"/>
        </w:rPr>
        <w:t xml:space="preserve"> </w:t>
      </w:r>
      <w:r w:rsidRPr="0032190F">
        <w:rPr>
          <w:lang w:val="fr-FR"/>
        </w:rPr>
        <w:t>incisé avant cuisson avec un poinçon (BIB 1833)</w:t>
      </w:r>
    </w:p>
    <w:p w14:paraId="7C8B3BEF" w14:textId="77777777" w:rsidR="00DB40C9" w:rsidRPr="0032190F" w:rsidRDefault="00DB40C9" w:rsidP="00DE360B">
      <w:pPr>
        <w:rPr>
          <w:lang w:val="fr-FR"/>
        </w:rPr>
      </w:pPr>
      <w:r w:rsidRPr="0032190F">
        <w:rPr>
          <w:lang w:val="fr-FR"/>
        </w:rPr>
        <w:t>Egalement des tessons decorés mais sans numéro d’inventaire dans BIB 1833 (SS BIB)</w:t>
      </w:r>
    </w:p>
    <w:p w14:paraId="04872E33" w14:textId="77777777" w:rsidR="00D778B8" w:rsidRPr="0032190F" w:rsidRDefault="00D778B8" w:rsidP="00DE360B">
      <w:pPr>
        <w:rPr>
          <w:lang w:val="fr-FR"/>
        </w:rPr>
      </w:pPr>
    </w:p>
    <w:p w14:paraId="5103FD12" w14:textId="77777777" w:rsidR="00D778B8" w:rsidRPr="0032190F" w:rsidRDefault="00D778B8" w:rsidP="00D778B8">
      <w:pPr>
        <w:rPr>
          <w:lang w:val="fr-FR"/>
        </w:rPr>
      </w:pPr>
      <w:r w:rsidRPr="0032190F">
        <w:rPr>
          <w:lang w:val="fr-FR"/>
        </w:rPr>
        <w:t>10459 Pour ce vase, les « carrés méandriques » (camé), issu du recoupement des lignes doubles, sont visibles (SS BIB)</w:t>
      </w:r>
    </w:p>
    <w:p w14:paraId="21106B44" w14:textId="77777777" w:rsidR="00D778B8" w:rsidRPr="0032190F" w:rsidRDefault="00D778B8" w:rsidP="00DE360B">
      <w:pPr>
        <w:rPr>
          <w:lang w:val="fr-FR"/>
        </w:rPr>
      </w:pPr>
    </w:p>
    <w:p w14:paraId="0DEFCD5F" w14:textId="77777777" w:rsidR="00FC53B6" w:rsidRPr="0032190F" w:rsidRDefault="00FC53B6" w:rsidP="00DE360B">
      <w:pPr>
        <w:rPr>
          <w:lang w:val="fr-FR"/>
        </w:rPr>
      </w:pPr>
    </w:p>
    <w:tbl>
      <w:tblPr>
        <w:tblW w:w="87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629"/>
        <w:gridCol w:w="816"/>
      </w:tblGrid>
      <w:tr w:rsidR="005D10B6" w:rsidRPr="00C04709" w14:paraId="512A3FB8" w14:textId="77777777" w:rsidTr="00C35EA7">
        <w:trPr>
          <w:jc w:val="center"/>
        </w:trPr>
        <w:tc>
          <w:tcPr>
            <w:tcW w:w="1516" w:type="dxa"/>
          </w:tcPr>
          <w:p w14:paraId="43A67BCB" w14:textId="77777777" w:rsidR="00FC53B6" w:rsidRPr="00C35EA7" w:rsidRDefault="00FC53B6" w:rsidP="00DE360B">
            <w:pPr>
              <w:rPr>
                <w:rFonts w:ascii="Courier New" w:hAnsi="Courier New" w:cs="Courier New"/>
                <w:sz w:val="20"/>
                <w:szCs w:val="18"/>
              </w:rPr>
            </w:pPr>
            <w:r w:rsidRPr="00C35EA7">
              <w:rPr>
                <w:rFonts w:ascii="Courier New" w:hAnsi="Courier New" w:cs="Courier New"/>
                <w:sz w:val="20"/>
                <w:szCs w:val="18"/>
                <w:lang w:val="fr-FR"/>
              </w:rPr>
              <w:br w:type="page"/>
            </w:r>
            <w:r w:rsidR="00C458EA" w:rsidRPr="00C35EA7">
              <w:rPr>
                <w:rFonts w:ascii="Courier New" w:hAnsi="Courier New" w:cs="Courier New"/>
                <w:sz w:val="20"/>
                <w:szCs w:val="18"/>
              </w:rPr>
              <w:t>OBJ_</w:t>
            </w:r>
          </w:p>
        </w:tc>
        <w:tc>
          <w:tcPr>
            <w:tcW w:w="1176" w:type="dxa"/>
          </w:tcPr>
          <w:p w14:paraId="64E8031F" w14:textId="77777777" w:rsidR="00FC53B6" w:rsidRPr="00C35EA7" w:rsidRDefault="00FC53B6" w:rsidP="00DE360B">
            <w:pPr>
              <w:rPr>
                <w:rFonts w:ascii="Courier New" w:hAnsi="Courier New" w:cs="Courier New"/>
                <w:sz w:val="20"/>
                <w:szCs w:val="18"/>
              </w:rPr>
            </w:pPr>
          </w:p>
        </w:tc>
        <w:tc>
          <w:tcPr>
            <w:tcW w:w="1070" w:type="dxa"/>
          </w:tcPr>
          <w:p w14:paraId="33CC9713" w14:textId="77777777" w:rsidR="00FC53B6" w:rsidRPr="00C35EA7" w:rsidRDefault="00FC53B6" w:rsidP="00DE360B">
            <w:pPr>
              <w:rPr>
                <w:rFonts w:ascii="Courier New" w:hAnsi="Courier New" w:cs="Courier New"/>
                <w:sz w:val="20"/>
                <w:szCs w:val="18"/>
              </w:rPr>
            </w:pPr>
          </w:p>
        </w:tc>
        <w:tc>
          <w:tcPr>
            <w:tcW w:w="1510" w:type="dxa"/>
          </w:tcPr>
          <w:p w14:paraId="4ACC9370" w14:textId="77777777" w:rsidR="00FC53B6" w:rsidRPr="00C35EA7" w:rsidRDefault="00FC53B6" w:rsidP="00DE360B">
            <w:pPr>
              <w:rPr>
                <w:rFonts w:ascii="Courier New" w:hAnsi="Courier New" w:cs="Courier New"/>
                <w:sz w:val="20"/>
                <w:szCs w:val="18"/>
              </w:rPr>
            </w:pPr>
          </w:p>
        </w:tc>
        <w:tc>
          <w:tcPr>
            <w:tcW w:w="2629" w:type="dxa"/>
          </w:tcPr>
          <w:p w14:paraId="2540F9DE" w14:textId="77777777" w:rsidR="00FC53B6" w:rsidRPr="00C35EA7" w:rsidRDefault="00FC53B6" w:rsidP="00DE360B">
            <w:pPr>
              <w:rPr>
                <w:rFonts w:ascii="Courier New" w:hAnsi="Courier New" w:cs="Courier New"/>
                <w:sz w:val="20"/>
                <w:szCs w:val="18"/>
              </w:rPr>
            </w:pPr>
          </w:p>
        </w:tc>
        <w:tc>
          <w:tcPr>
            <w:tcW w:w="816" w:type="dxa"/>
          </w:tcPr>
          <w:p w14:paraId="48BE8CBE" w14:textId="77777777" w:rsidR="00FC53B6" w:rsidRPr="00C35EA7" w:rsidRDefault="00FC53B6" w:rsidP="00DE360B">
            <w:pPr>
              <w:rPr>
                <w:rFonts w:ascii="Courier New" w:hAnsi="Courier New" w:cs="Courier New"/>
                <w:sz w:val="20"/>
                <w:szCs w:val="18"/>
              </w:rPr>
            </w:pPr>
          </w:p>
        </w:tc>
      </w:tr>
      <w:tr w:rsidR="005D10B6" w:rsidRPr="00C04709" w14:paraId="5323343B" w14:textId="77777777" w:rsidTr="00C35EA7">
        <w:trPr>
          <w:jc w:val="center"/>
        </w:trPr>
        <w:tc>
          <w:tcPr>
            <w:tcW w:w="1516" w:type="dxa"/>
          </w:tcPr>
          <w:p w14:paraId="5CDB68DB" w14:textId="77777777" w:rsidR="00FC53B6" w:rsidRPr="00C35EA7" w:rsidRDefault="00FC53B6" w:rsidP="00C35EA7">
            <w:pPr>
              <w:jc w:val="center"/>
              <w:rPr>
                <w:szCs w:val="18"/>
              </w:rPr>
            </w:pPr>
            <w:r w:rsidRPr="00C35EA7">
              <w:rPr>
                <w:szCs w:val="18"/>
              </w:rPr>
              <w:t>site</w:t>
            </w:r>
          </w:p>
        </w:tc>
        <w:tc>
          <w:tcPr>
            <w:tcW w:w="1176" w:type="dxa"/>
          </w:tcPr>
          <w:p w14:paraId="685292CA" w14:textId="77777777" w:rsidR="00FC53B6" w:rsidRPr="00C35EA7" w:rsidRDefault="00FC53B6" w:rsidP="00C35EA7">
            <w:pPr>
              <w:jc w:val="center"/>
              <w:rPr>
                <w:szCs w:val="18"/>
              </w:rPr>
            </w:pPr>
            <w:r w:rsidRPr="00C35EA7">
              <w:rPr>
                <w:szCs w:val="18"/>
              </w:rPr>
              <w:t>structure</w:t>
            </w:r>
          </w:p>
        </w:tc>
        <w:tc>
          <w:tcPr>
            <w:tcW w:w="1070" w:type="dxa"/>
          </w:tcPr>
          <w:p w14:paraId="42D64B8A" w14:textId="77777777" w:rsidR="00FC53B6" w:rsidRPr="00C35EA7" w:rsidRDefault="00FC53B6" w:rsidP="00C35EA7">
            <w:pPr>
              <w:jc w:val="center"/>
              <w:rPr>
                <w:szCs w:val="18"/>
              </w:rPr>
            </w:pPr>
            <w:r w:rsidRPr="00C35EA7">
              <w:rPr>
                <w:szCs w:val="18"/>
              </w:rPr>
              <w:t>numero</w:t>
            </w:r>
          </w:p>
        </w:tc>
        <w:tc>
          <w:tcPr>
            <w:tcW w:w="1510" w:type="dxa"/>
          </w:tcPr>
          <w:p w14:paraId="321CC626" w14:textId="77777777" w:rsidR="00FC53B6" w:rsidRPr="00C35EA7" w:rsidRDefault="00FC53B6" w:rsidP="00C35EA7">
            <w:pPr>
              <w:jc w:val="center"/>
              <w:rPr>
                <w:szCs w:val="18"/>
              </w:rPr>
            </w:pPr>
            <w:r w:rsidRPr="00C35EA7">
              <w:rPr>
                <w:szCs w:val="18"/>
              </w:rPr>
              <w:t>objet</w:t>
            </w:r>
          </w:p>
        </w:tc>
        <w:tc>
          <w:tcPr>
            <w:tcW w:w="2629" w:type="dxa"/>
          </w:tcPr>
          <w:p w14:paraId="14EA718E" w14:textId="77777777" w:rsidR="00FC53B6" w:rsidRPr="00C35EA7" w:rsidRDefault="00FC53B6" w:rsidP="00C35EA7">
            <w:pPr>
              <w:jc w:val="center"/>
              <w:rPr>
                <w:szCs w:val="18"/>
              </w:rPr>
            </w:pPr>
            <w:r w:rsidRPr="00C35EA7">
              <w:rPr>
                <w:szCs w:val="18"/>
              </w:rPr>
              <w:t>description</w:t>
            </w:r>
          </w:p>
        </w:tc>
        <w:tc>
          <w:tcPr>
            <w:tcW w:w="816" w:type="dxa"/>
          </w:tcPr>
          <w:p w14:paraId="01130E96" w14:textId="77777777" w:rsidR="00FC53B6" w:rsidRPr="00C35EA7" w:rsidRDefault="00FC53B6" w:rsidP="00C35EA7">
            <w:pPr>
              <w:jc w:val="center"/>
              <w:rPr>
                <w:szCs w:val="18"/>
              </w:rPr>
            </w:pPr>
            <w:r w:rsidRPr="00C35EA7">
              <w:rPr>
                <w:szCs w:val="18"/>
              </w:rPr>
              <w:t>BIB</w:t>
            </w:r>
          </w:p>
        </w:tc>
      </w:tr>
      <w:tr w:rsidR="005D10B6" w:rsidRPr="00C04709" w14:paraId="509D3F84" w14:textId="77777777" w:rsidTr="00C35EA7">
        <w:trPr>
          <w:jc w:val="center"/>
        </w:trPr>
        <w:tc>
          <w:tcPr>
            <w:tcW w:w="1516" w:type="dxa"/>
          </w:tcPr>
          <w:p w14:paraId="0897ADEE" w14:textId="77777777" w:rsidR="00FC53B6" w:rsidRPr="00C35EA7" w:rsidRDefault="00FC53B6" w:rsidP="00DE360B">
            <w:pPr>
              <w:rPr>
                <w:szCs w:val="18"/>
              </w:rPr>
            </w:pPr>
            <w:r w:rsidRPr="00C35EA7">
              <w:rPr>
                <w:szCs w:val="18"/>
              </w:rPr>
              <w:t>Moulin (Le)</w:t>
            </w:r>
          </w:p>
        </w:tc>
        <w:tc>
          <w:tcPr>
            <w:tcW w:w="1176" w:type="dxa"/>
          </w:tcPr>
          <w:p w14:paraId="3DF83105" w14:textId="77777777" w:rsidR="00FC53B6" w:rsidRPr="00C35EA7" w:rsidRDefault="00FC53B6" w:rsidP="008D4D75">
            <w:pPr>
              <w:rPr>
                <w:szCs w:val="18"/>
              </w:rPr>
            </w:pPr>
            <w:r>
              <w:t>t_10</w:t>
            </w:r>
            <w:r w:rsidR="008D4D75">
              <w:t>0</w:t>
            </w:r>
          </w:p>
        </w:tc>
        <w:tc>
          <w:tcPr>
            <w:tcW w:w="1070" w:type="dxa"/>
          </w:tcPr>
          <w:p w14:paraId="757D5113" w14:textId="77777777" w:rsidR="00FC53B6" w:rsidRPr="00C35EA7" w:rsidRDefault="00FC53B6" w:rsidP="00DE360B">
            <w:pPr>
              <w:rPr>
                <w:szCs w:val="18"/>
              </w:rPr>
            </w:pPr>
            <w:r w:rsidRPr="00C35EA7">
              <w:rPr>
                <w:szCs w:val="18"/>
              </w:rPr>
              <w:t>15282</w:t>
            </w:r>
          </w:p>
        </w:tc>
        <w:tc>
          <w:tcPr>
            <w:tcW w:w="1510" w:type="dxa"/>
          </w:tcPr>
          <w:p w14:paraId="639C31F2" w14:textId="77777777" w:rsidR="00FC53B6" w:rsidRPr="00B2667E" w:rsidRDefault="00FC53B6" w:rsidP="00DE360B">
            <w:r>
              <w:t>AA-9111-m</w:t>
            </w:r>
          </w:p>
        </w:tc>
        <w:tc>
          <w:tcPr>
            <w:tcW w:w="2629" w:type="dxa"/>
          </w:tcPr>
          <w:p w14:paraId="7A350E6A" w14:textId="77777777" w:rsidR="00FC53B6" w:rsidRPr="00C35EA7" w:rsidRDefault="00FC53B6" w:rsidP="00DE360B">
            <w:pPr>
              <w:rPr>
                <w:szCs w:val="18"/>
              </w:rPr>
            </w:pPr>
            <w:r>
              <w:t>épingle en bronze</w:t>
            </w:r>
          </w:p>
        </w:tc>
        <w:tc>
          <w:tcPr>
            <w:tcW w:w="816" w:type="dxa"/>
          </w:tcPr>
          <w:p w14:paraId="60770239" w14:textId="77777777" w:rsidR="00FC53B6" w:rsidRPr="00C35EA7" w:rsidRDefault="00FC53B6" w:rsidP="00DE360B">
            <w:pPr>
              <w:rPr>
                <w:szCs w:val="18"/>
              </w:rPr>
            </w:pPr>
            <w:r w:rsidRPr="00C35EA7">
              <w:rPr>
                <w:szCs w:val="18"/>
              </w:rPr>
              <w:t>1833</w:t>
            </w:r>
          </w:p>
        </w:tc>
      </w:tr>
    </w:tbl>
    <w:p w14:paraId="3B9A79A1" w14:textId="77777777" w:rsidR="00FC53B6" w:rsidRDefault="00FC53B6" w:rsidP="00DE360B"/>
    <w:p w14:paraId="3038E4B0" w14:textId="77777777" w:rsidR="00660AD3" w:rsidRDefault="00660AD3" w:rsidP="00DE360B"/>
    <w:p w14:paraId="11AA0D8E" w14:textId="77777777" w:rsidR="00C46DBB" w:rsidRPr="00660AD3" w:rsidRDefault="009E4276" w:rsidP="00DE360B">
      <w:pPr>
        <w:pStyle w:val="Heading3"/>
      </w:pPr>
      <w:bookmarkStart w:id="2313" w:name="Sit_Mailhac_Moulin_t102"/>
      <w:r w:rsidRPr="00660AD3">
        <w:t>t_</w:t>
      </w:r>
      <w:r w:rsidR="00C46DBB" w:rsidRPr="00660AD3">
        <w:t>102</w:t>
      </w:r>
    </w:p>
    <w:bookmarkEnd w:id="2313"/>
    <w:p w14:paraId="43D6BD5A" w14:textId="77777777" w:rsidR="00AD57DC" w:rsidRDefault="00AD57DC" w:rsidP="00DE360B"/>
    <w:p w14:paraId="202B0B73" w14:textId="77777777" w:rsidR="00AD57DC" w:rsidRPr="0032190F" w:rsidRDefault="00AD57DC" w:rsidP="00DE360B">
      <w:pPr>
        <w:rPr>
          <w:lang w:val="fr-FR"/>
        </w:rPr>
      </w:pPr>
      <w:r w:rsidRPr="0032190F">
        <w:rPr>
          <w:lang w:val="fr-FR"/>
        </w:rPr>
        <w:t>Existe traits de construction pour le décor (BIB Réunion T. Lachenal, L. Bourdajaud, 2016)</w:t>
      </w:r>
      <w:r w:rsidR="00CD0E20" w:rsidRPr="0032190F">
        <w:rPr>
          <w:lang w:val="fr-FR"/>
        </w:rPr>
        <w:t xml:space="preserve"> 10461 et 10465. </w:t>
      </w:r>
      <w:r w:rsidR="00D778B8" w:rsidRPr="0032190F">
        <w:rPr>
          <w:lang w:val="fr-FR"/>
        </w:rPr>
        <w:t>Pour ces vases, les « carrés méandriques » (camé), issu du recoupement des lignes doubles, sont visibles (SS BIB)</w:t>
      </w:r>
    </w:p>
    <w:p w14:paraId="2E6307E1" w14:textId="77777777" w:rsidR="00AD57DC" w:rsidRPr="0032190F" w:rsidRDefault="00AD57DC" w:rsidP="00DE360B">
      <w:pPr>
        <w:rPr>
          <w:lang w:val="fr-FR"/>
        </w:rPr>
      </w:pPr>
    </w:p>
    <w:p w14:paraId="2832190F" w14:textId="1B1CDFC6" w:rsidR="005D53C7" w:rsidRPr="0032190F" w:rsidRDefault="00536E6E" w:rsidP="00DE360B">
      <w:pPr>
        <w:rPr>
          <w:lang w:val="fr-FR"/>
        </w:rPr>
      </w:pPr>
      <w:r w:rsidRPr="0032190F">
        <w:rPr>
          <w:lang w:val="fr-FR"/>
        </w:rPr>
        <w:t>ossuaire en poterie noirâtre, rougeâtre à la cassure grossière et friable. Décor incisé avant cuisson avec un poinçon et rehaussé de rouge dans les creux. H : 0,14 m ; Do : 0,20 m ; Db : 0,065 m.(BIB 1833)</w:t>
      </w:r>
      <w:r w:rsidR="0055048B" w:rsidRPr="0032190F">
        <w:rPr>
          <w:lang w:val="fr-FR"/>
        </w:rPr>
        <w:t xml:space="preserve">. </w:t>
      </w:r>
      <w:r w:rsidR="005D53C7" w:rsidRPr="0032190F">
        <w:rPr>
          <w:lang w:val="fr-FR"/>
        </w:rPr>
        <w:t xml:space="preserve">Rappelle un vase de la </w:t>
      </w:r>
      <w:hyperlink r:id="rId5399" w:anchor="Sit_Mailhac_Moulin_t120" w:history="1">
        <w:r w:rsidR="005D53C7" w:rsidRPr="0032190F">
          <w:rPr>
            <w:rStyle w:val="Hyperlink"/>
            <w:lang w:val="fr-FR"/>
          </w:rPr>
          <w:t>tombe 120</w:t>
        </w:r>
      </w:hyperlink>
      <w:r w:rsidR="005D53C7" w:rsidRPr="0032190F">
        <w:rPr>
          <w:lang w:val="fr-FR"/>
        </w:rPr>
        <w:t xml:space="preserve"> pour le décor (SS BIB)</w:t>
      </w:r>
    </w:p>
    <w:p w14:paraId="24F81185" w14:textId="77777777" w:rsidR="00B2667E" w:rsidRPr="0032190F" w:rsidRDefault="00B2667E" w:rsidP="00DE360B">
      <w:pPr>
        <w:jc w:val="both"/>
        <w:rPr>
          <w:lang w:val="fr-FR"/>
        </w:rPr>
      </w:pPr>
    </w:p>
    <w:tbl>
      <w:tblPr>
        <w:tblW w:w="981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3730"/>
        <w:gridCol w:w="816"/>
      </w:tblGrid>
      <w:tr w:rsidR="005D10B6" w:rsidRPr="00C04709" w14:paraId="60116D01" w14:textId="77777777" w:rsidTr="00C35EA7">
        <w:trPr>
          <w:jc w:val="center"/>
        </w:trPr>
        <w:tc>
          <w:tcPr>
            <w:tcW w:w="1516" w:type="dxa"/>
          </w:tcPr>
          <w:p w14:paraId="5BC4D037" w14:textId="77777777" w:rsidR="00B2667E" w:rsidRPr="00C35EA7" w:rsidRDefault="00B2667E" w:rsidP="00DE360B">
            <w:pPr>
              <w:rPr>
                <w:rFonts w:ascii="Courier New" w:hAnsi="Courier New" w:cs="Courier New"/>
                <w:sz w:val="20"/>
                <w:szCs w:val="18"/>
              </w:rPr>
            </w:pPr>
            <w:r w:rsidRPr="00C35EA7">
              <w:rPr>
                <w:rFonts w:ascii="Courier New" w:hAnsi="Courier New" w:cs="Courier New"/>
                <w:sz w:val="20"/>
                <w:szCs w:val="18"/>
                <w:lang w:val="fr-FR"/>
              </w:rPr>
              <w:br w:type="page"/>
            </w:r>
            <w:r w:rsidR="00C458EA" w:rsidRPr="00C35EA7">
              <w:rPr>
                <w:rFonts w:ascii="Courier New" w:hAnsi="Courier New" w:cs="Courier New"/>
                <w:sz w:val="20"/>
                <w:szCs w:val="18"/>
              </w:rPr>
              <w:t>OBJ_</w:t>
            </w:r>
          </w:p>
        </w:tc>
        <w:tc>
          <w:tcPr>
            <w:tcW w:w="1176" w:type="dxa"/>
          </w:tcPr>
          <w:p w14:paraId="2874B0F6" w14:textId="77777777" w:rsidR="00B2667E" w:rsidRPr="00C35EA7" w:rsidRDefault="00B2667E" w:rsidP="00DE360B">
            <w:pPr>
              <w:rPr>
                <w:rFonts w:ascii="Courier New" w:hAnsi="Courier New" w:cs="Courier New"/>
                <w:sz w:val="20"/>
                <w:szCs w:val="18"/>
              </w:rPr>
            </w:pPr>
          </w:p>
        </w:tc>
        <w:tc>
          <w:tcPr>
            <w:tcW w:w="1070" w:type="dxa"/>
          </w:tcPr>
          <w:p w14:paraId="1FB5A52F" w14:textId="77777777" w:rsidR="00B2667E" w:rsidRPr="00C35EA7" w:rsidRDefault="00B2667E" w:rsidP="00DE360B">
            <w:pPr>
              <w:rPr>
                <w:rFonts w:ascii="Courier New" w:hAnsi="Courier New" w:cs="Courier New"/>
                <w:sz w:val="20"/>
                <w:szCs w:val="18"/>
              </w:rPr>
            </w:pPr>
          </w:p>
        </w:tc>
        <w:tc>
          <w:tcPr>
            <w:tcW w:w="1510" w:type="dxa"/>
          </w:tcPr>
          <w:p w14:paraId="168ED16C" w14:textId="77777777" w:rsidR="00B2667E" w:rsidRPr="00C35EA7" w:rsidRDefault="00B2667E" w:rsidP="00DE360B">
            <w:pPr>
              <w:rPr>
                <w:rFonts w:ascii="Courier New" w:hAnsi="Courier New" w:cs="Courier New"/>
                <w:sz w:val="20"/>
                <w:szCs w:val="18"/>
              </w:rPr>
            </w:pPr>
          </w:p>
        </w:tc>
        <w:tc>
          <w:tcPr>
            <w:tcW w:w="3730" w:type="dxa"/>
          </w:tcPr>
          <w:p w14:paraId="0004CB72" w14:textId="77777777" w:rsidR="00B2667E" w:rsidRPr="00C35EA7" w:rsidRDefault="00B2667E" w:rsidP="00DE360B">
            <w:pPr>
              <w:rPr>
                <w:rFonts w:ascii="Courier New" w:hAnsi="Courier New" w:cs="Courier New"/>
                <w:sz w:val="20"/>
                <w:szCs w:val="18"/>
              </w:rPr>
            </w:pPr>
          </w:p>
        </w:tc>
        <w:tc>
          <w:tcPr>
            <w:tcW w:w="816" w:type="dxa"/>
          </w:tcPr>
          <w:p w14:paraId="52FD7229" w14:textId="77777777" w:rsidR="00B2667E" w:rsidRPr="00C35EA7" w:rsidRDefault="00B2667E" w:rsidP="00DE360B">
            <w:pPr>
              <w:rPr>
                <w:rFonts w:ascii="Courier New" w:hAnsi="Courier New" w:cs="Courier New"/>
                <w:sz w:val="20"/>
                <w:szCs w:val="18"/>
              </w:rPr>
            </w:pPr>
          </w:p>
        </w:tc>
      </w:tr>
      <w:tr w:rsidR="005D10B6" w:rsidRPr="00C04709" w14:paraId="43C4D20A" w14:textId="77777777" w:rsidTr="00C35EA7">
        <w:trPr>
          <w:jc w:val="center"/>
        </w:trPr>
        <w:tc>
          <w:tcPr>
            <w:tcW w:w="1516" w:type="dxa"/>
          </w:tcPr>
          <w:p w14:paraId="178FAC76" w14:textId="77777777" w:rsidR="00B2667E" w:rsidRPr="00C35EA7" w:rsidRDefault="00B2667E" w:rsidP="00C35EA7">
            <w:pPr>
              <w:jc w:val="center"/>
              <w:rPr>
                <w:szCs w:val="18"/>
              </w:rPr>
            </w:pPr>
            <w:r w:rsidRPr="00C35EA7">
              <w:rPr>
                <w:szCs w:val="18"/>
              </w:rPr>
              <w:t>site</w:t>
            </w:r>
          </w:p>
        </w:tc>
        <w:tc>
          <w:tcPr>
            <w:tcW w:w="1176" w:type="dxa"/>
          </w:tcPr>
          <w:p w14:paraId="7DD7F053" w14:textId="77777777" w:rsidR="00B2667E" w:rsidRPr="00C35EA7" w:rsidRDefault="00B2667E" w:rsidP="00C35EA7">
            <w:pPr>
              <w:jc w:val="center"/>
              <w:rPr>
                <w:szCs w:val="18"/>
              </w:rPr>
            </w:pPr>
            <w:r w:rsidRPr="00C35EA7">
              <w:rPr>
                <w:szCs w:val="18"/>
              </w:rPr>
              <w:t>structure</w:t>
            </w:r>
          </w:p>
        </w:tc>
        <w:tc>
          <w:tcPr>
            <w:tcW w:w="1070" w:type="dxa"/>
          </w:tcPr>
          <w:p w14:paraId="602B889A" w14:textId="77777777" w:rsidR="00B2667E" w:rsidRPr="00C35EA7" w:rsidRDefault="00B2667E" w:rsidP="00C35EA7">
            <w:pPr>
              <w:jc w:val="center"/>
              <w:rPr>
                <w:szCs w:val="18"/>
              </w:rPr>
            </w:pPr>
            <w:r w:rsidRPr="00C35EA7">
              <w:rPr>
                <w:szCs w:val="18"/>
              </w:rPr>
              <w:t>numero</w:t>
            </w:r>
          </w:p>
        </w:tc>
        <w:tc>
          <w:tcPr>
            <w:tcW w:w="1510" w:type="dxa"/>
          </w:tcPr>
          <w:p w14:paraId="01245DE1" w14:textId="77777777" w:rsidR="00B2667E" w:rsidRPr="00C35EA7" w:rsidRDefault="00B2667E" w:rsidP="00C35EA7">
            <w:pPr>
              <w:jc w:val="center"/>
              <w:rPr>
                <w:szCs w:val="18"/>
              </w:rPr>
            </w:pPr>
            <w:r w:rsidRPr="00C35EA7">
              <w:rPr>
                <w:szCs w:val="18"/>
              </w:rPr>
              <w:t>objet</w:t>
            </w:r>
          </w:p>
        </w:tc>
        <w:tc>
          <w:tcPr>
            <w:tcW w:w="3730" w:type="dxa"/>
          </w:tcPr>
          <w:p w14:paraId="6B3243B9" w14:textId="77777777" w:rsidR="00B2667E" w:rsidRPr="00C35EA7" w:rsidRDefault="00B2667E" w:rsidP="00C35EA7">
            <w:pPr>
              <w:jc w:val="center"/>
              <w:rPr>
                <w:szCs w:val="18"/>
              </w:rPr>
            </w:pPr>
            <w:r w:rsidRPr="00C35EA7">
              <w:rPr>
                <w:szCs w:val="18"/>
              </w:rPr>
              <w:t>description</w:t>
            </w:r>
          </w:p>
        </w:tc>
        <w:tc>
          <w:tcPr>
            <w:tcW w:w="816" w:type="dxa"/>
          </w:tcPr>
          <w:p w14:paraId="025CF8E3" w14:textId="77777777" w:rsidR="00B2667E" w:rsidRPr="00C35EA7" w:rsidRDefault="00B2667E" w:rsidP="00C35EA7">
            <w:pPr>
              <w:jc w:val="center"/>
              <w:rPr>
                <w:szCs w:val="18"/>
              </w:rPr>
            </w:pPr>
            <w:r w:rsidRPr="00C35EA7">
              <w:rPr>
                <w:szCs w:val="18"/>
              </w:rPr>
              <w:t>BIB</w:t>
            </w:r>
          </w:p>
        </w:tc>
      </w:tr>
      <w:tr w:rsidR="005D10B6" w:rsidRPr="00C04709" w14:paraId="1BA69515" w14:textId="77777777" w:rsidTr="00C35EA7">
        <w:trPr>
          <w:jc w:val="center"/>
        </w:trPr>
        <w:tc>
          <w:tcPr>
            <w:tcW w:w="1516" w:type="dxa"/>
          </w:tcPr>
          <w:p w14:paraId="70BA9E9A" w14:textId="77777777" w:rsidR="00B2667E" w:rsidRPr="00C35EA7" w:rsidRDefault="00B2667E" w:rsidP="00DE360B">
            <w:pPr>
              <w:rPr>
                <w:szCs w:val="18"/>
              </w:rPr>
            </w:pPr>
            <w:r w:rsidRPr="00C35EA7">
              <w:rPr>
                <w:szCs w:val="18"/>
              </w:rPr>
              <w:t>Moulin (Le)</w:t>
            </w:r>
          </w:p>
        </w:tc>
        <w:tc>
          <w:tcPr>
            <w:tcW w:w="1176" w:type="dxa"/>
          </w:tcPr>
          <w:p w14:paraId="42636A0A" w14:textId="77777777" w:rsidR="00B2667E" w:rsidRPr="00C35EA7" w:rsidRDefault="00B2667E" w:rsidP="00DE360B">
            <w:pPr>
              <w:rPr>
                <w:szCs w:val="18"/>
              </w:rPr>
            </w:pPr>
            <w:r>
              <w:t>t_102</w:t>
            </w:r>
          </w:p>
        </w:tc>
        <w:tc>
          <w:tcPr>
            <w:tcW w:w="1070" w:type="dxa"/>
          </w:tcPr>
          <w:p w14:paraId="7AE7D147" w14:textId="77777777" w:rsidR="00B2667E" w:rsidRPr="00C35EA7" w:rsidRDefault="00B2667E" w:rsidP="00DE360B">
            <w:pPr>
              <w:rPr>
                <w:szCs w:val="18"/>
              </w:rPr>
            </w:pPr>
            <w:r w:rsidRPr="00C35EA7">
              <w:rPr>
                <w:szCs w:val="18"/>
              </w:rPr>
              <w:t>15288</w:t>
            </w:r>
          </w:p>
        </w:tc>
        <w:tc>
          <w:tcPr>
            <w:tcW w:w="1510" w:type="dxa"/>
          </w:tcPr>
          <w:p w14:paraId="2A549438" w14:textId="77777777" w:rsidR="00B2667E" w:rsidRPr="00B2667E" w:rsidRDefault="00B2667E" w:rsidP="00C35EA7">
            <w:pPr>
              <w:jc w:val="both"/>
            </w:pPr>
            <w:r>
              <w:t>AA-2111-m</w:t>
            </w:r>
          </w:p>
        </w:tc>
        <w:tc>
          <w:tcPr>
            <w:tcW w:w="3730" w:type="dxa"/>
          </w:tcPr>
          <w:p w14:paraId="09C6F2E7" w14:textId="77777777" w:rsidR="00B2667E" w:rsidRPr="00C35EA7" w:rsidRDefault="00B2667E" w:rsidP="00DE360B">
            <w:pPr>
              <w:rPr>
                <w:szCs w:val="18"/>
              </w:rPr>
            </w:pPr>
            <w:r>
              <w:t>épingle en bronze</w:t>
            </w:r>
          </w:p>
        </w:tc>
        <w:tc>
          <w:tcPr>
            <w:tcW w:w="816" w:type="dxa"/>
          </w:tcPr>
          <w:p w14:paraId="30613121" w14:textId="77777777" w:rsidR="00B2667E" w:rsidRPr="00C35EA7" w:rsidRDefault="00B2667E" w:rsidP="00DE360B">
            <w:pPr>
              <w:rPr>
                <w:szCs w:val="18"/>
              </w:rPr>
            </w:pPr>
            <w:r w:rsidRPr="00C35EA7">
              <w:rPr>
                <w:szCs w:val="18"/>
              </w:rPr>
              <w:t>1833</w:t>
            </w:r>
          </w:p>
        </w:tc>
      </w:tr>
      <w:tr w:rsidR="005D10B6" w:rsidRPr="00C04709" w14:paraId="3CB45CA4" w14:textId="77777777" w:rsidTr="00C35EA7">
        <w:trPr>
          <w:jc w:val="center"/>
        </w:trPr>
        <w:tc>
          <w:tcPr>
            <w:tcW w:w="1516" w:type="dxa"/>
          </w:tcPr>
          <w:p w14:paraId="60B21527" w14:textId="77777777" w:rsidR="00995A1A" w:rsidRPr="00C35EA7" w:rsidRDefault="00995A1A" w:rsidP="00DE360B">
            <w:pPr>
              <w:rPr>
                <w:szCs w:val="18"/>
              </w:rPr>
            </w:pPr>
            <w:r w:rsidRPr="00C35EA7">
              <w:rPr>
                <w:szCs w:val="18"/>
              </w:rPr>
              <w:t>Moulin (Le)</w:t>
            </w:r>
          </w:p>
        </w:tc>
        <w:tc>
          <w:tcPr>
            <w:tcW w:w="1176" w:type="dxa"/>
          </w:tcPr>
          <w:p w14:paraId="2AE260CC" w14:textId="77777777" w:rsidR="00995A1A" w:rsidRPr="00C35EA7" w:rsidRDefault="00995A1A" w:rsidP="00DE360B">
            <w:pPr>
              <w:rPr>
                <w:szCs w:val="18"/>
              </w:rPr>
            </w:pPr>
            <w:r>
              <w:t>t_102</w:t>
            </w:r>
          </w:p>
        </w:tc>
        <w:tc>
          <w:tcPr>
            <w:tcW w:w="1070" w:type="dxa"/>
          </w:tcPr>
          <w:p w14:paraId="49A82D9A" w14:textId="77777777" w:rsidR="00995A1A" w:rsidRPr="00C35EA7" w:rsidRDefault="00995A1A" w:rsidP="00DE360B">
            <w:pPr>
              <w:rPr>
                <w:szCs w:val="18"/>
              </w:rPr>
            </w:pPr>
            <w:r w:rsidRPr="00C35EA7">
              <w:rPr>
                <w:szCs w:val="18"/>
              </w:rPr>
              <w:t>15287</w:t>
            </w:r>
          </w:p>
        </w:tc>
        <w:tc>
          <w:tcPr>
            <w:tcW w:w="1510" w:type="dxa"/>
          </w:tcPr>
          <w:p w14:paraId="53EA4F53" w14:textId="77777777" w:rsidR="00995A1A" w:rsidRDefault="00995A1A" w:rsidP="00C35EA7">
            <w:pPr>
              <w:jc w:val="both"/>
            </w:pPr>
            <w:r>
              <w:t>AL-3121-m</w:t>
            </w:r>
          </w:p>
        </w:tc>
        <w:tc>
          <w:tcPr>
            <w:tcW w:w="3730" w:type="dxa"/>
          </w:tcPr>
          <w:p w14:paraId="5EF20FF2" w14:textId="77777777" w:rsidR="00995A1A" w:rsidRPr="00C35EA7" w:rsidRDefault="00995A1A" w:rsidP="00DE360B">
            <w:pPr>
              <w:rPr>
                <w:lang w:val="fr-FR"/>
              </w:rPr>
            </w:pPr>
            <w:r w:rsidRPr="00C35EA7">
              <w:rPr>
                <w:lang w:val="fr-FR"/>
              </w:rPr>
              <w:t>pince à épiler en bronze</w:t>
            </w:r>
          </w:p>
        </w:tc>
        <w:tc>
          <w:tcPr>
            <w:tcW w:w="816" w:type="dxa"/>
          </w:tcPr>
          <w:p w14:paraId="075AAD3B" w14:textId="77777777" w:rsidR="00995A1A" w:rsidRPr="00C35EA7" w:rsidRDefault="00995A1A" w:rsidP="00DE360B">
            <w:pPr>
              <w:rPr>
                <w:szCs w:val="18"/>
              </w:rPr>
            </w:pPr>
            <w:r w:rsidRPr="00C35EA7">
              <w:rPr>
                <w:szCs w:val="18"/>
              </w:rPr>
              <w:t>1833</w:t>
            </w:r>
          </w:p>
        </w:tc>
      </w:tr>
      <w:tr w:rsidR="005D10B6" w:rsidRPr="00C04709" w14:paraId="45B37B12" w14:textId="77777777" w:rsidTr="00C35EA7">
        <w:trPr>
          <w:jc w:val="center"/>
        </w:trPr>
        <w:tc>
          <w:tcPr>
            <w:tcW w:w="1516" w:type="dxa"/>
          </w:tcPr>
          <w:p w14:paraId="6E52DFDC" w14:textId="77777777" w:rsidR="00E8284D" w:rsidRPr="00C35EA7" w:rsidRDefault="00E8284D" w:rsidP="00DE360B">
            <w:pPr>
              <w:rPr>
                <w:szCs w:val="18"/>
              </w:rPr>
            </w:pPr>
            <w:r w:rsidRPr="00C35EA7">
              <w:rPr>
                <w:szCs w:val="18"/>
              </w:rPr>
              <w:t>Moulin (Le)</w:t>
            </w:r>
          </w:p>
        </w:tc>
        <w:tc>
          <w:tcPr>
            <w:tcW w:w="1176" w:type="dxa"/>
          </w:tcPr>
          <w:p w14:paraId="7C62E46B" w14:textId="77777777" w:rsidR="00E8284D" w:rsidRPr="00C35EA7" w:rsidRDefault="00E8284D" w:rsidP="00DE360B">
            <w:pPr>
              <w:rPr>
                <w:szCs w:val="18"/>
              </w:rPr>
            </w:pPr>
            <w:r>
              <w:t>t_102</w:t>
            </w:r>
          </w:p>
        </w:tc>
        <w:tc>
          <w:tcPr>
            <w:tcW w:w="1070" w:type="dxa"/>
          </w:tcPr>
          <w:p w14:paraId="78E1D37B" w14:textId="77777777" w:rsidR="00E8284D" w:rsidRPr="00C35EA7" w:rsidRDefault="00E8284D" w:rsidP="00DE360B">
            <w:pPr>
              <w:rPr>
                <w:szCs w:val="18"/>
              </w:rPr>
            </w:pPr>
            <w:r w:rsidRPr="00C35EA7">
              <w:rPr>
                <w:szCs w:val="18"/>
              </w:rPr>
              <w:t>15289</w:t>
            </w:r>
          </w:p>
        </w:tc>
        <w:tc>
          <w:tcPr>
            <w:tcW w:w="1510" w:type="dxa"/>
          </w:tcPr>
          <w:p w14:paraId="0A7B0435" w14:textId="77777777" w:rsidR="00E8284D" w:rsidRDefault="00E8284D" w:rsidP="00C35EA7">
            <w:pPr>
              <w:jc w:val="both"/>
            </w:pPr>
          </w:p>
        </w:tc>
        <w:tc>
          <w:tcPr>
            <w:tcW w:w="3730" w:type="dxa"/>
          </w:tcPr>
          <w:p w14:paraId="2C5D15BC" w14:textId="77777777" w:rsidR="00E8284D" w:rsidRPr="00C35EA7" w:rsidRDefault="00E8284D" w:rsidP="00DE360B">
            <w:pPr>
              <w:rPr>
                <w:sz w:val="20"/>
              </w:rPr>
            </w:pPr>
            <w:r w:rsidRPr="00C35EA7">
              <w:rPr>
                <w:sz w:val="20"/>
                <w:lang w:val="fr-FR"/>
              </w:rPr>
              <w:t xml:space="preserve">fragment de bracelet [en bronze] à décor gravé. </w:t>
            </w:r>
            <w:r w:rsidRPr="00C35EA7">
              <w:rPr>
                <w:sz w:val="20"/>
              </w:rPr>
              <w:t>Section rectangulaire</w:t>
            </w:r>
          </w:p>
        </w:tc>
        <w:tc>
          <w:tcPr>
            <w:tcW w:w="816" w:type="dxa"/>
          </w:tcPr>
          <w:p w14:paraId="0A1794C8" w14:textId="77777777" w:rsidR="00E8284D" w:rsidRPr="00C35EA7" w:rsidRDefault="00E8284D" w:rsidP="00DE360B">
            <w:pPr>
              <w:rPr>
                <w:szCs w:val="18"/>
              </w:rPr>
            </w:pPr>
            <w:r w:rsidRPr="00C35EA7">
              <w:rPr>
                <w:szCs w:val="18"/>
              </w:rPr>
              <w:t>1833</w:t>
            </w:r>
          </w:p>
        </w:tc>
      </w:tr>
    </w:tbl>
    <w:p w14:paraId="11854725" w14:textId="77777777" w:rsidR="00B2667E" w:rsidRDefault="00B2667E" w:rsidP="00DE360B">
      <w:pPr>
        <w:jc w:val="both"/>
      </w:pPr>
    </w:p>
    <w:p w14:paraId="4107159B" w14:textId="77777777" w:rsidR="00536E6E" w:rsidRDefault="00536E6E" w:rsidP="00DE360B"/>
    <w:p w14:paraId="47D4B9DE" w14:textId="77777777" w:rsidR="00C46DBB" w:rsidRDefault="009E4276" w:rsidP="00DE360B">
      <w:pPr>
        <w:pStyle w:val="Heading3"/>
      </w:pPr>
      <w:bookmarkStart w:id="2314" w:name="Sit_Mailhac_Moulin_t103"/>
      <w:r>
        <w:t>t_</w:t>
      </w:r>
      <w:r w:rsidR="00C46DBB">
        <w:t>103</w:t>
      </w:r>
    </w:p>
    <w:bookmarkEnd w:id="2314"/>
    <w:p w14:paraId="46EB5C54" w14:textId="77777777" w:rsidR="00204676" w:rsidRPr="00204676" w:rsidRDefault="00204676" w:rsidP="00DE360B">
      <w:pPr>
        <w:rPr>
          <w:strike/>
        </w:rPr>
      </w:pPr>
      <w:r w:rsidRPr="00204676">
        <w:rPr>
          <w:strike/>
        </w:rPr>
        <w:t>2 vases décorés :</w:t>
      </w:r>
    </w:p>
    <w:p w14:paraId="4E41E4D2" w14:textId="77777777" w:rsidR="00C46DBB" w:rsidRPr="0032190F" w:rsidRDefault="00536E6E" w:rsidP="00DE360B">
      <w:pPr>
        <w:rPr>
          <w:strike/>
          <w:lang w:val="fr-FR"/>
        </w:rPr>
      </w:pPr>
      <w:r w:rsidRPr="0032190F">
        <w:rPr>
          <w:strike/>
          <w:lang w:val="fr-FR"/>
        </w:rPr>
        <w:t>Décoré : un plat tronconique en poterie brun-rouge à l’extérieur brune à l’intérieur, avec une zone gris foncé au milieu de la cassure, fine. H : 0,10 m ; Do : 0,24 m ; Db : 0,075 m. Il recouvrait l’ossuaire (BIB 1833)</w:t>
      </w:r>
    </w:p>
    <w:p w14:paraId="50F4321E" w14:textId="77777777" w:rsidR="00536E6E" w:rsidRPr="0032190F" w:rsidRDefault="00536E6E" w:rsidP="00DE360B">
      <w:pPr>
        <w:rPr>
          <w:lang w:val="fr-FR"/>
        </w:rPr>
      </w:pPr>
      <w:r w:rsidRPr="0032190F">
        <w:rPr>
          <w:lang w:val="fr-FR"/>
        </w:rPr>
        <w:t>écuelle en poterie brunâtre marbrée de brun foncé, fine. Décor légèrement incisé avant cuisson avec un poinçon. H : 0,12 m ; Do : 0,18 m ; Db : 0,075 m. Une petite dalle en pierre calcaire la recouvrait.(BIB 1833)</w:t>
      </w:r>
    </w:p>
    <w:p w14:paraId="43337CF8" w14:textId="77777777" w:rsidR="0055048B" w:rsidRPr="0032190F" w:rsidRDefault="0055048B" w:rsidP="00DE360B">
      <w:pPr>
        <w:rPr>
          <w:lang w:val="fr-FR"/>
        </w:rPr>
      </w:pPr>
    </w:p>
    <w:tbl>
      <w:tblPr>
        <w:tblW w:w="81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496"/>
        <w:gridCol w:w="2095"/>
        <w:gridCol w:w="816"/>
      </w:tblGrid>
      <w:tr w:rsidR="005D10B6" w:rsidRPr="00C04709" w14:paraId="524B36D4" w14:textId="77777777" w:rsidTr="00C35EA7">
        <w:trPr>
          <w:jc w:val="center"/>
        </w:trPr>
        <w:tc>
          <w:tcPr>
            <w:tcW w:w="1516" w:type="dxa"/>
          </w:tcPr>
          <w:p w14:paraId="294E084B" w14:textId="77777777" w:rsidR="0055048B" w:rsidRPr="00C35EA7" w:rsidRDefault="0055048B" w:rsidP="00DE360B">
            <w:pPr>
              <w:rPr>
                <w:rFonts w:ascii="Courier New" w:hAnsi="Courier New" w:cs="Courier New"/>
                <w:sz w:val="20"/>
                <w:szCs w:val="18"/>
              </w:rPr>
            </w:pPr>
            <w:r w:rsidRPr="00C35EA7">
              <w:rPr>
                <w:rFonts w:ascii="Courier New" w:hAnsi="Courier New" w:cs="Courier New"/>
                <w:sz w:val="20"/>
                <w:szCs w:val="18"/>
                <w:lang w:val="fr-FR"/>
              </w:rPr>
              <w:br w:type="page"/>
            </w:r>
            <w:r w:rsidR="00C458EA" w:rsidRPr="00C35EA7">
              <w:rPr>
                <w:rFonts w:ascii="Courier New" w:hAnsi="Courier New" w:cs="Courier New"/>
                <w:sz w:val="20"/>
                <w:szCs w:val="18"/>
              </w:rPr>
              <w:t>OBJ_</w:t>
            </w:r>
          </w:p>
        </w:tc>
        <w:tc>
          <w:tcPr>
            <w:tcW w:w="1176" w:type="dxa"/>
          </w:tcPr>
          <w:p w14:paraId="31A0E2B0" w14:textId="77777777" w:rsidR="0055048B" w:rsidRPr="00C35EA7" w:rsidRDefault="0055048B" w:rsidP="00DE360B">
            <w:pPr>
              <w:rPr>
                <w:rFonts w:ascii="Courier New" w:hAnsi="Courier New" w:cs="Courier New"/>
                <w:sz w:val="20"/>
                <w:szCs w:val="18"/>
              </w:rPr>
            </w:pPr>
          </w:p>
        </w:tc>
        <w:tc>
          <w:tcPr>
            <w:tcW w:w="1070" w:type="dxa"/>
          </w:tcPr>
          <w:p w14:paraId="042551AF" w14:textId="77777777" w:rsidR="0055048B" w:rsidRPr="00C35EA7" w:rsidRDefault="0055048B" w:rsidP="00DE360B">
            <w:pPr>
              <w:rPr>
                <w:rFonts w:ascii="Courier New" w:hAnsi="Courier New" w:cs="Courier New"/>
                <w:sz w:val="20"/>
                <w:szCs w:val="18"/>
              </w:rPr>
            </w:pPr>
          </w:p>
        </w:tc>
        <w:tc>
          <w:tcPr>
            <w:tcW w:w="1496" w:type="dxa"/>
          </w:tcPr>
          <w:p w14:paraId="26BB4E96" w14:textId="77777777" w:rsidR="0055048B" w:rsidRPr="00C35EA7" w:rsidRDefault="0055048B" w:rsidP="00DE360B">
            <w:pPr>
              <w:rPr>
                <w:rFonts w:ascii="Courier New" w:hAnsi="Courier New" w:cs="Courier New"/>
                <w:sz w:val="20"/>
                <w:szCs w:val="18"/>
              </w:rPr>
            </w:pPr>
          </w:p>
        </w:tc>
        <w:tc>
          <w:tcPr>
            <w:tcW w:w="2095" w:type="dxa"/>
          </w:tcPr>
          <w:p w14:paraId="7AC2AA2E" w14:textId="77777777" w:rsidR="0055048B" w:rsidRPr="00C35EA7" w:rsidRDefault="0055048B" w:rsidP="00DE360B">
            <w:pPr>
              <w:rPr>
                <w:rFonts w:ascii="Courier New" w:hAnsi="Courier New" w:cs="Courier New"/>
                <w:sz w:val="20"/>
                <w:szCs w:val="18"/>
              </w:rPr>
            </w:pPr>
          </w:p>
        </w:tc>
        <w:tc>
          <w:tcPr>
            <w:tcW w:w="816" w:type="dxa"/>
          </w:tcPr>
          <w:p w14:paraId="190790D0" w14:textId="77777777" w:rsidR="0055048B" w:rsidRPr="00C35EA7" w:rsidRDefault="0055048B" w:rsidP="00DE360B">
            <w:pPr>
              <w:rPr>
                <w:rFonts w:ascii="Courier New" w:hAnsi="Courier New" w:cs="Courier New"/>
                <w:sz w:val="20"/>
                <w:szCs w:val="18"/>
              </w:rPr>
            </w:pPr>
          </w:p>
        </w:tc>
      </w:tr>
      <w:tr w:rsidR="005D10B6" w:rsidRPr="00C04709" w14:paraId="6AFD5F3A" w14:textId="77777777" w:rsidTr="00C35EA7">
        <w:trPr>
          <w:jc w:val="center"/>
        </w:trPr>
        <w:tc>
          <w:tcPr>
            <w:tcW w:w="1516" w:type="dxa"/>
          </w:tcPr>
          <w:p w14:paraId="2A8356DB" w14:textId="77777777" w:rsidR="0055048B" w:rsidRPr="00C35EA7" w:rsidRDefault="0055048B" w:rsidP="00C35EA7">
            <w:pPr>
              <w:jc w:val="center"/>
              <w:rPr>
                <w:szCs w:val="18"/>
              </w:rPr>
            </w:pPr>
            <w:r w:rsidRPr="00C35EA7">
              <w:rPr>
                <w:szCs w:val="18"/>
              </w:rPr>
              <w:t>site</w:t>
            </w:r>
          </w:p>
        </w:tc>
        <w:tc>
          <w:tcPr>
            <w:tcW w:w="1176" w:type="dxa"/>
          </w:tcPr>
          <w:p w14:paraId="0BA7E25C" w14:textId="77777777" w:rsidR="0055048B" w:rsidRPr="00C35EA7" w:rsidRDefault="0055048B" w:rsidP="00C35EA7">
            <w:pPr>
              <w:jc w:val="center"/>
              <w:rPr>
                <w:szCs w:val="18"/>
              </w:rPr>
            </w:pPr>
            <w:r w:rsidRPr="00C35EA7">
              <w:rPr>
                <w:szCs w:val="18"/>
              </w:rPr>
              <w:t>structure</w:t>
            </w:r>
          </w:p>
        </w:tc>
        <w:tc>
          <w:tcPr>
            <w:tcW w:w="1070" w:type="dxa"/>
          </w:tcPr>
          <w:p w14:paraId="42A38BE2" w14:textId="77777777" w:rsidR="0055048B" w:rsidRPr="00C35EA7" w:rsidRDefault="0055048B" w:rsidP="00C35EA7">
            <w:pPr>
              <w:jc w:val="center"/>
              <w:rPr>
                <w:szCs w:val="18"/>
              </w:rPr>
            </w:pPr>
            <w:r w:rsidRPr="00C35EA7">
              <w:rPr>
                <w:szCs w:val="18"/>
              </w:rPr>
              <w:t>numero</w:t>
            </w:r>
          </w:p>
        </w:tc>
        <w:tc>
          <w:tcPr>
            <w:tcW w:w="1496" w:type="dxa"/>
          </w:tcPr>
          <w:p w14:paraId="173A3A3E" w14:textId="77777777" w:rsidR="0055048B" w:rsidRPr="00C35EA7" w:rsidRDefault="0055048B" w:rsidP="00C35EA7">
            <w:pPr>
              <w:jc w:val="center"/>
              <w:rPr>
                <w:szCs w:val="18"/>
              </w:rPr>
            </w:pPr>
            <w:r w:rsidRPr="00C35EA7">
              <w:rPr>
                <w:szCs w:val="18"/>
              </w:rPr>
              <w:t>objet</w:t>
            </w:r>
          </w:p>
        </w:tc>
        <w:tc>
          <w:tcPr>
            <w:tcW w:w="2095" w:type="dxa"/>
          </w:tcPr>
          <w:p w14:paraId="2FD90789" w14:textId="77777777" w:rsidR="0055048B" w:rsidRPr="00C35EA7" w:rsidRDefault="0055048B" w:rsidP="00C35EA7">
            <w:pPr>
              <w:jc w:val="center"/>
              <w:rPr>
                <w:szCs w:val="18"/>
              </w:rPr>
            </w:pPr>
            <w:r w:rsidRPr="00C35EA7">
              <w:rPr>
                <w:szCs w:val="18"/>
              </w:rPr>
              <w:t>description</w:t>
            </w:r>
          </w:p>
        </w:tc>
        <w:tc>
          <w:tcPr>
            <w:tcW w:w="816" w:type="dxa"/>
          </w:tcPr>
          <w:p w14:paraId="3402D049" w14:textId="77777777" w:rsidR="0055048B" w:rsidRPr="00C35EA7" w:rsidRDefault="0055048B" w:rsidP="00C35EA7">
            <w:pPr>
              <w:jc w:val="center"/>
              <w:rPr>
                <w:szCs w:val="18"/>
              </w:rPr>
            </w:pPr>
            <w:r w:rsidRPr="00C35EA7">
              <w:rPr>
                <w:szCs w:val="18"/>
              </w:rPr>
              <w:t>BIB</w:t>
            </w:r>
          </w:p>
        </w:tc>
      </w:tr>
      <w:tr w:rsidR="005D10B6" w:rsidRPr="00C04709" w14:paraId="7F428FBF" w14:textId="77777777" w:rsidTr="00C35EA7">
        <w:trPr>
          <w:jc w:val="center"/>
        </w:trPr>
        <w:tc>
          <w:tcPr>
            <w:tcW w:w="1516" w:type="dxa"/>
          </w:tcPr>
          <w:p w14:paraId="153B24B1" w14:textId="77777777" w:rsidR="0055048B" w:rsidRPr="00C35EA7" w:rsidRDefault="0055048B" w:rsidP="00DE360B">
            <w:pPr>
              <w:rPr>
                <w:szCs w:val="18"/>
              </w:rPr>
            </w:pPr>
            <w:r w:rsidRPr="00C35EA7">
              <w:rPr>
                <w:szCs w:val="18"/>
              </w:rPr>
              <w:t>Moulin (Le)</w:t>
            </w:r>
          </w:p>
        </w:tc>
        <w:tc>
          <w:tcPr>
            <w:tcW w:w="1176" w:type="dxa"/>
          </w:tcPr>
          <w:p w14:paraId="18FB4E14" w14:textId="77777777" w:rsidR="0055048B" w:rsidRPr="00C35EA7" w:rsidRDefault="0055048B" w:rsidP="00DE360B">
            <w:pPr>
              <w:rPr>
                <w:szCs w:val="18"/>
              </w:rPr>
            </w:pPr>
            <w:r>
              <w:t>t_103</w:t>
            </w:r>
          </w:p>
        </w:tc>
        <w:tc>
          <w:tcPr>
            <w:tcW w:w="1070" w:type="dxa"/>
          </w:tcPr>
          <w:p w14:paraId="7BEF1C72" w14:textId="77777777" w:rsidR="0055048B" w:rsidRPr="00C35EA7" w:rsidRDefault="0055048B" w:rsidP="00DE360B">
            <w:pPr>
              <w:rPr>
                <w:szCs w:val="18"/>
              </w:rPr>
            </w:pPr>
            <w:r w:rsidRPr="00C35EA7">
              <w:rPr>
                <w:szCs w:val="18"/>
              </w:rPr>
              <w:t>15291</w:t>
            </w:r>
          </w:p>
        </w:tc>
        <w:tc>
          <w:tcPr>
            <w:tcW w:w="1496" w:type="dxa"/>
          </w:tcPr>
          <w:p w14:paraId="1F2330AF" w14:textId="77777777" w:rsidR="0055048B" w:rsidRDefault="0055048B" w:rsidP="00DE360B">
            <w:r>
              <w:t>AC-2511-m</w:t>
            </w:r>
          </w:p>
        </w:tc>
        <w:tc>
          <w:tcPr>
            <w:tcW w:w="2095" w:type="dxa"/>
          </w:tcPr>
          <w:p w14:paraId="240F7960" w14:textId="77777777" w:rsidR="0055048B" w:rsidRPr="00C35EA7" w:rsidRDefault="0055048B" w:rsidP="00DE360B">
            <w:pPr>
              <w:rPr>
                <w:szCs w:val="18"/>
              </w:rPr>
            </w:pPr>
            <w:r w:rsidRPr="00C35EA7">
              <w:rPr>
                <w:szCs w:val="18"/>
              </w:rPr>
              <w:t>bracelet en bronze</w:t>
            </w:r>
          </w:p>
        </w:tc>
        <w:tc>
          <w:tcPr>
            <w:tcW w:w="816" w:type="dxa"/>
          </w:tcPr>
          <w:p w14:paraId="00B01C83" w14:textId="77777777" w:rsidR="0055048B" w:rsidRDefault="0055048B" w:rsidP="00DE360B">
            <w:r>
              <w:t>1833</w:t>
            </w:r>
          </w:p>
        </w:tc>
      </w:tr>
    </w:tbl>
    <w:p w14:paraId="3791A180" w14:textId="77777777" w:rsidR="0055048B" w:rsidRDefault="0055048B" w:rsidP="00DE360B"/>
    <w:p w14:paraId="68ED8E54" w14:textId="77777777" w:rsidR="00690AF5" w:rsidRDefault="00690AF5" w:rsidP="00DE360B"/>
    <w:p w14:paraId="7C7A1CC1" w14:textId="77777777" w:rsidR="00690AF5" w:rsidRDefault="00690AF5" w:rsidP="00DE360B">
      <w:pPr>
        <w:pStyle w:val="Heading3"/>
      </w:pPr>
      <w:r>
        <w:t>t_104</w:t>
      </w:r>
    </w:p>
    <w:p w14:paraId="73AE1C0F" w14:textId="77777777" w:rsidR="00690AF5" w:rsidRDefault="00690AF5" w:rsidP="00DE360B"/>
    <w:tbl>
      <w:tblPr>
        <w:tblW w:w="84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483"/>
        <w:gridCol w:w="2409"/>
        <w:gridCol w:w="816"/>
      </w:tblGrid>
      <w:tr w:rsidR="005D10B6" w:rsidRPr="00C04709" w14:paraId="28B11BD7" w14:textId="77777777" w:rsidTr="00C35EA7">
        <w:trPr>
          <w:jc w:val="center"/>
        </w:trPr>
        <w:tc>
          <w:tcPr>
            <w:tcW w:w="1516" w:type="dxa"/>
          </w:tcPr>
          <w:p w14:paraId="797766B4" w14:textId="77777777" w:rsidR="00690AF5" w:rsidRPr="00C35EA7" w:rsidRDefault="00690AF5" w:rsidP="00DE360B">
            <w:pPr>
              <w:rPr>
                <w:rFonts w:ascii="Courier New" w:hAnsi="Courier New" w:cs="Courier New"/>
                <w:sz w:val="20"/>
                <w:szCs w:val="18"/>
              </w:rPr>
            </w:pPr>
            <w:r w:rsidRPr="00C35EA7">
              <w:rPr>
                <w:rFonts w:ascii="Courier New" w:hAnsi="Courier New" w:cs="Courier New"/>
                <w:sz w:val="20"/>
                <w:szCs w:val="18"/>
                <w:lang w:val="en-GB"/>
              </w:rPr>
              <w:br w:type="page"/>
            </w:r>
            <w:r w:rsidR="00C458EA" w:rsidRPr="00C35EA7">
              <w:rPr>
                <w:rFonts w:ascii="Courier New" w:hAnsi="Courier New" w:cs="Courier New"/>
                <w:sz w:val="20"/>
                <w:szCs w:val="18"/>
              </w:rPr>
              <w:t>OBJ_</w:t>
            </w:r>
          </w:p>
        </w:tc>
        <w:tc>
          <w:tcPr>
            <w:tcW w:w="1176" w:type="dxa"/>
          </w:tcPr>
          <w:p w14:paraId="74ABFFF3" w14:textId="77777777" w:rsidR="00690AF5" w:rsidRPr="00C35EA7" w:rsidRDefault="00690AF5" w:rsidP="00DE360B">
            <w:pPr>
              <w:rPr>
                <w:rFonts w:ascii="Courier New" w:hAnsi="Courier New" w:cs="Courier New"/>
                <w:sz w:val="20"/>
                <w:szCs w:val="18"/>
              </w:rPr>
            </w:pPr>
          </w:p>
        </w:tc>
        <w:tc>
          <w:tcPr>
            <w:tcW w:w="1070" w:type="dxa"/>
          </w:tcPr>
          <w:p w14:paraId="0586F129" w14:textId="77777777" w:rsidR="00690AF5" w:rsidRPr="00C35EA7" w:rsidRDefault="00690AF5" w:rsidP="00DE360B">
            <w:pPr>
              <w:rPr>
                <w:rFonts w:ascii="Courier New" w:hAnsi="Courier New" w:cs="Courier New"/>
                <w:sz w:val="20"/>
                <w:szCs w:val="18"/>
              </w:rPr>
            </w:pPr>
          </w:p>
        </w:tc>
        <w:tc>
          <w:tcPr>
            <w:tcW w:w="1483" w:type="dxa"/>
          </w:tcPr>
          <w:p w14:paraId="24DE6A51" w14:textId="77777777" w:rsidR="00690AF5" w:rsidRPr="00C35EA7" w:rsidRDefault="00690AF5" w:rsidP="00DE360B">
            <w:pPr>
              <w:rPr>
                <w:rFonts w:ascii="Courier New" w:hAnsi="Courier New" w:cs="Courier New"/>
                <w:sz w:val="20"/>
                <w:szCs w:val="18"/>
              </w:rPr>
            </w:pPr>
          </w:p>
        </w:tc>
        <w:tc>
          <w:tcPr>
            <w:tcW w:w="2409" w:type="dxa"/>
          </w:tcPr>
          <w:p w14:paraId="03A176A7" w14:textId="77777777" w:rsidR="00690AF5" w:rsidRPr="00C35EA7" w:rsidRDefault="00690AF5" w:rsidP="00DE360B">
            <w:pPr>
              <w:rPr>
                <w:rFonts w:ascii="Courier New" w:hAnsi="Courier New" w:cs="Courier New"/>
                <w:sz w:val="20"/>
                <w:szCs w:val="18"/>
              </w:rPr>
            </w:pPr>
          </w:p>
        </w:tc>
        <w:tc>
          <w:tcPr>
            <w:tcW w:w="816" w:type="dxa"/>
          </w:tcPr>
          <w:p w14:paraId="6451943F" w14:textId="77777777" w:rsidR="00690AF5" w:rsidRPr="00C35EA7" w:rsidRDefault="00690AF5" w:rsidP="00DE360B">
            <w:pPr>
              <w:rPr>
                <w:rFonts w:ascii="Courier New" w:hAnsi="Courier New" w:cs="Courier New"/>
                <w:sz w:val="20"/>
                <w:szCs w:val="18"/>
              </w:rPr>
            </w:pPr>
          </w:p>
        </w:tc>
      </w:tr>
      <w:tr w:rsidR="005D10B6" w:rsidRPr="00C04709" w14:paraId="69F2EC5B" w14:textId="77777777" w:rsidTr="00C35EA7">
        <w:trPr>
          <w:jc w:val="center"/>
        </w:trPr>
        <w:tc>
          <w:tcPr>
            <w:tcW w:w="1516" w:type="dxa"/>
          </w:tcPr>
          <w:p w14:paraId="2D85D09D" w14:textId="77777777" w:rsidR="00690AF5" w:rsidRPr="00C35EA7" w:rsidRDefault="00690AF5" w:rsidP="00C35EA7">
            <w:pPr>
              <w:jc w:val="center"/>
              <w:rPr>
                <w:szCs w:val="18"/>
              </w:rPr>
            </w:pPr>
            <w:r w:rsidRPr="00C35EA7">
              <w:rPr>
                <w:szCs w:val="18"/>
              </w:rPr>
              <w:t>site</w:t>
            </w:r>
          </w:p>
        </w:tc>
        <w:tc>
          <w:tcPr>
            <w:tcW w:w="1176" w:type="dxa"/>
          </w:tcPr>
          <w:p w14:paraId="01A0D1C8" w14:textId="77777777" w:rsidR="00690AF5" w:rsidRPr="00C35EA7" w:rsidRDefault="00690AF5" w:rsidP="00C35EA7">
            <w:pPr>
              <w:jc w:val="center"/>
              <w:rPr>
                <w:szCs w:val="18"/>
              </w:rPr>
            </w:pPr>
            <w:r w:rsidRPr="00C35EA7">
              <w:rPr>
                <w:szCs w:val="18"/>
              </w:rPr>
              <w:t>structure</w:t>
            </w:r>
          </w:p>
        </w:tc>
        <w:tc>
          <w:tcPr>
            <w:tcW w:w="1070" w:type="dxa"/>
          </w:tcPr>
          <w:p w14:paraId="119CA8B8" w14:textId="77777777" w:rsidR="00690AF5" w:rsidRPr="00C35EA7" w:rsidRDefault="00690AF5" w:rsidP="00C35EA7">
            <w:pPr>
              <w:jc w:val="center"/>
              <w:rPr>
                <w:szCs w:val="18"/>
              </w:rPr>
            </w:pPr>
            <w:r w:rsidRPr="00C35EA7">
              <w:rPr>
                <w:szCs w:val="18"/>
              </w:rPr>
              <w:t>numero</w:t>
            </w:r>
          </w:p>
        </w:tc>
        <w:tc>
          <w:tcPr>
            <w:tcW w:w="1483" w:type="dxa"/>
          </w:tcPr>
          <w:p w14:paraId="42016420" w14:textId="77777777" w:rsidR="00690AF5" w:rsidRPr="00C35EA7" w:rsidRDefault="00690AF5" w:rsidP="00C35EA7">
            <w:pPr>
              <w:jc w:val="center"/>
              <w:rPr>
                <w:szCs w:val="18"/>
              </w:rPr>
            </w:pPr>
            <w:r w:rsidRPr="00C35EA7">
              <w:rPr>
                <w:szCs w:val="18"/>
              </w:rPr>
              <w:t>objet</w:t>
            </w:r>
          </w:p>
        </w:tc>
        <w:tc>
          <w:tcPr>
            <w:tcW w:w="2409" w:type="dxa"/>
          </w:tcPr>
          <w:p w14:paraId="4A6AF754" w14:textId="77777777" w:rsidR="00690AF5" w:rsidRPr="00C35EA7" w:rsidRDefault="00690AF5" w:rsidP="00C35EA7">
            <w:pPr>
              <w:jc w:val="center"/>
              <w:rPr>
                <w:szCs w:val="18"/>
              </w:rPr>
            </w:pPr>
            <w:r w:rsidRPr="00C35EA7">
              <w:rPr>
                <w:szCs w:val="18"/>
              </w:rPr>
              <w:t>description</w:t>
            </w:r>
          </w:p>
        </w:tc>
        <w:tc>
          <w:tcPr>
            <w:tcW w:w="816" w:type="dxa"/>
          </w:tcPr>
          <w:p w14:paraId="049F2FA1" w14:textId="77777777" w:rsidR="00690AF5" w:rsidRPr="00C35EA7" w:rsidRDefault="00690AF5" w:rsidP="00C35EA7">
            <w:pPr>
              <w:jc w:val="center"/>
              <w:rPr>
                <w:szCs w:val="18"/>
              </w:rPr>
            </w:pPr>
            <w:r w:rsidRPr="00C35EA7">
              <w:rPr>
                <w:szCs w:val="18"/>
              </w:rPr>
              <w:t>BIB</w:t>
            </w:r>
          </w:p>
        </w:tc>
      </w:tr>
      <w:tr w:rsidR="005D10B6" w:rsidRPr="00C04709" w14:paraId="57B31660" w14:textId="77777777" w:rsidTr="00C35EA7">
        <w:trPr>
          <w:jc w:val="center"/>
        </w:trPr>
        <w:tc>
          <w:tcPr>
            <w:tcW w:w="1516" w:type="dxa"/>
          </w:tcPr>
          <w:p w14:paraId="27625A18" w14:textId="77777777" w:rsidR="00690AF5" w:rsidRPr="00C35EA7" w:rsidRDefault="00690AF5" w:rsidP="00DE360B">
            <w:pPr>
              <w:rPr>
                <w:szCs w:val="18"/>
              </w:rPr>
            </w:pPr>
            <w:r w:rsidRPr="00C35EA7">
              <w:rPr>
                <w:szCs w:val="18"/>
              </w:rPr>
              <w:t>Moulin (Le)</w:t>
            </w:r>
          </w:p>
        </w:tc>
        <w:tc>
          <w:tcPr>
            <w:tcW w:w="1176" w:type="dxa"/>
          </w:tcPr>
          <w:p w14:paraId="032707F0" w14:textId="77777777" w:rsidR="00690AF5" w:rsidRPr="00C35EA7" w:rsidRDefault="00690AF5" w:rsidP="00DE360B">
            <w:pPr>
              <w:rPr>
                <w:szCs w:val="18"/>
              </w:rPr>
            </w:pPr>
            <w:r>
              <w:t>t_104</w:t>
            </w:r>
          </w:p>
        </w:tc>
        <w:tc>
          <w:tcPr>
            <w:tcW w:w="1070" w:type="dxa"/>
          </w:tcPr>
          <w:p w14:paraId="0B684507" w14:textId="77777777" w:rsidR="00690AF5" w:rsidRPr="00C35EA7" w:rsidRDefault="00690AF5" w:rsidP="00DE360B">
            <w:pPr>
              <w:rPr>
                <w:szCs w:val="18"/>
              </w:rPr>
            </w:pPr>
            <w:r w:rsidRPr="00C35EA7">
              <w:rPr>
                <w:szCs w:val="18"/>
              </w:rPr>
              <w:t>15294</w:t>
            </w:r>
          </w:p>
        </w:tc>
        <w:tc>
          <w:tcPr>
            <w:tcW w:w="1483" w:type="dxa"/>
          </w:tcPr>
          <w:p w14:paraId="3A2CD1EC" w14:textId="77777777" w:rsidR="00690AF5" w:rsidRDefault="00690AF5" w:rsidP="00DE360B">
            <w:r>
              <w:t>AI-1121-m</w:t>
            </w:r>
          </w:p>
        </w:tc>
        <w:tc>
          <w:tcPr>
            <w:tcW w:w="2409" w:type="dxa"/>
          </w:tcPr>
          <w:p w14:paraId="647E13EE" w14:textId="77777777" w:rsidR="00690AF5" w:rsidRPr="00C35EA7" w:rsidRDefault="00690AF5" w:rsidP="00DE360B">
            <w:pPr>
              <w:rPr>
                <w:szCs w:val="18"/>
              </w:rPr>
            </w:pPr>
            <w:r w:rsidRPr="00C35EA7">
              <w:rPr>
                <w:szCs w:val="18"/>
              </w:rPr>
              <w:t>applique en bronze</w:t>
            </w:r>
          </w:p>
        </w:tc>
        <w:tc>
          <w:tcPr>
            <w:tcW w:w="816" w:type="dxa"/>
          </w:tcPr>
          <w:p w14:paraId="53CF6DC6" w14:textId="77777777" w:rsidR="00690AF5" w:rsidRDefault="00690AF5" w:rsidP="00DE360B">
            <w:r>
              <w:t>1833</w:t>
            </w:r>
          </w:p>
        </w:tc>
      </w:tr>
      <w:tr w:rsidR="005D10B6" w:rsidRPr="00C04709" w14:paraId="6AC4D72D" w14:textId="77777777" w:rsidTr="00C35EA7">
        <w:trPr>
          <w:jc w:val="center"/>
        </w:trPr>
        <w:tc>
          <w:tcPr>
            <w:tcW w:w="1516" w:type="dxa"/>
          </w:tcPr>
          <w:p w14:paraId="0C6E4BBA" w14:textId="77777777" w:rsidR="0055048B" w:rsidRPr="00C35EA7" w:rsidRDefault="0055048B" w:rsidP="00DE360B">
            <w:pPr>
              <w:rPr>
                <w:szCs w:val="18"/>
              </w:rPr>
            </w:pPr>
            <w:r w:rsidRPr="00C35EA7">
              <w:rPr>
                <w:szCs w:val="18"/>
              </w:rPr>
              <w:t>Moulin (Le)</w:t>
            </w:r>
          </w:p>
        </w:tc>
        <w:tc>
          <w:tcPr>
            <w:tcW w:w="1176" w:type="dxa"/>
          </w:tcPr>
          <w:p w14:paraId="7E5BD2CB" w14:textId="77777777" w:rsidR="0055048B" w:rsidRPr="00C35EA7" w:rsidRDefault="0055048B" w:rsidP="00DE360B">
            <w:pPr>
              <w:rPr>
                <w:szCs w:val="18"/>
              </w:rPr>
            </w:pPr>
            <w:r>
              <w:t>t_104</w:t>
            </w:r>
          </w:p>
        </w:tc>
        <w:tc>
          <w:tcPr>
            <w:tcW w:w="1070" w:type="dxa"/>
          </w:tcPr>
          <w:p w14:paraId="23B2A6BD" w14:textId="77777777" w:rsidR="0055048B" w:rsidRPr="00C35EA7" w:rsidRDefault="0055048B" w:rsidP="00DE360B">
            <w:pPr>
              <w:rPr>
                <w:szCs w:val="18"/>
              </w:rPr>
            </w:pPr>
            <w:r w:rsidRPr="00C35EA7">
              <w:rPr>
                <w:szCs w:val="18"/>
                <w:highlight w:val="yellow"/>
              </w:rPr>
              <w:t>10475</w:t>
            </w:r>
          </w:p>
        </w:tc>
        <w:tc>
          <w:tcPr>
            <w:tcW w:w="1483" w:type="dxa"/>
          </w:tcPr>
          <w:p w14:paraId="17B37735" w14:textId="77777777" w:rsidR="0055048B" w:rsidRPr="00B2667E" w:rsidRDefault="0055048B" w:rsidP="00DE360B">
            <w:r>
              <w:t>CC-2145-m</w:t>
            </w:r>
          </w:p>
        </w:tc>
        <w:tc>
          <w:tcPr>
            <w:tcW w:w="2409" w:type="dxa"/>
          </w:tcPr>
          <w:p w14:paraId="5AF0D7DC" w14:textId="77777777" w:rsidR="0055048B" w:rsidRPr="00C35EA7" w:rsidRDefault="0055048B" w:rsidP="00DE360B">
            <w:pPr>
              <w:rPr>
                <w:szCs w:val="18"/>
              </w:rPr>
            </w:pPr>
            <w:r>
              <w:t>fusaïole en terre cuite</w:t>
            </w:r>
          </w:p>
        </w:tc>
        <w:tc>
          <w:tcPr>
            <w:tcW w:w="816" w:type="dxa"/>
          </w:tcPr>
          <w:p w14:paraId="6496082F" w14:textId="77777777" w:rsidR="0055048B" w:rsidRPr="00C35EA7" w:rsidRDefault="0055048B" w:rsidP="00DE360B">
            <w:pPr>
              <w:rPr>
                <w:szCs w:val="18"/>
              </w:rPr>
            </w:pPr>
            <w:r w:rsidRPr="00C35EA7">
              <w:rPr>
                <w:szCs w:val="18"/>
              </w:rPr>
              <w:t>1833</w:t>
            </w:r>
          </w:p>
        </w:tc>
      </w:tr>
    </w:tbl>
    <w:p w14:paraId="1C7FCCF7" w14:textId="77777777" w:rsidR="0055048B" w:rsidRDefault="0055048B" w:rsidP="00DE360B"/>
    <w:p w14:paraId="6DE6DDB2" w14:textId="77777777" w:rsidR="0055048B" w:rsidRDefault="0055048B" w:rsidP="00DE360B"/>
    <w:p w14:paraId="4CD3D7D2" w14:textId="77777777" w:rsidR="00B2667E" w:rsidRDefault="00B2667E" w:rsidP="00DE360B">
      <w:pPr>
        <w:pStyle w:val="Heading3"/>
      </w:pPr>
      <w:r>
        <w:t>t_105</w:t>
      </w:r>
    </w:p>
    <w:p w14:paraId="760B6B54" w14:textId="77777777" w:rsidR="00B2667E" w:rsidRDefault="00B2667E" w:rsidP="00DE360B"/>
    <w:tbl>
      <w:tblPr>
        <w:tblW w:w="81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496"/>
        <w:gridCol w:w="2042"/>
        <w:gridCol w:w="816"/>
      </w:tblGrid>
      <w:tr w:rsidR="005D10B6" w:rsidRPr="00C04709" w14:paraId="70619FC5" w14:textId="77777777" w:rsidTr="00C35EA7">
        <w:trPr>
          <w:jc w:val="center"/>
        </w:trPr>
        <w:tc>
          <w:tcPr>
            <w:tcW w:w="1516" w:type="dxa"/>
          </w:tcPr>
          <w:p w14:paraId="2F215FC4" w14:textId="77777777" w:rsidR="00B2667E" w:rsidRPr="00C35EA7" w:rsidRDefault="00B2667E"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2E63AB8F" w14:textId="77777777" w:rsidR="00B2667E" w:rsidRPr="00C35EA7" w:rsidRDefault="00B2667E" w:rsidP="00DE360B">
            <w:pPr>
              <w:rPr>
                <w:rFonts w:ascii="Courier New" w:hAnsi="Courier New" w:cs="Courier New"/>
                <w:sz w:val="20"/>
                <w:szCs w:val="18"/>
              </w:rPr>
            </w:pPr>
          </w:p>
        </w:tc>
        <w:tc>
          <w:tcPr>
            <w:tcW w:w="1070" w:type="dxa"/>
          </w:tcPr>
          <w:p w14:paraId="40B9601F" w14:textId="77777777" w:rsidR="00B2667E" w:rsidRPr="00C35EA7" w:rsidRDefault="00B2667E" w:rsidP="00DE360B">
            <w:pPr>
              <w:rPr>
                <w:rFonts w:ascii="Courier New" w:hAnsi="Courier New" w:cs="Courier New"/>
                <w:sz w:val="20"/>
                <w:szCs w:val="18"/>
              </w:rPr>
            </w:pPr>
          </w:p>
        </w:tc>
        <w:tc>
          <w:tcPr>
            <w:tcW w:w="1496" w:type="dxa"/>
          </w:tcPr>
          <w:p w14:paraId="22A95091" w14:textId="77777777" w:rsidR="00B2667E" w:rsidRPr="00C35EA7" w:rsidRDefault="00B2667E" w:rsidP="00DE360B">
            <w:pPr>
              <w:rPr>
                <w:rFonts w:ascii="Courier New" w:hAnsi="Courier New" w:cs="Courier New"/>
                <w:sz w:val="20"/>
                <w:szCs w:val="18"/>
              </w:rPr>
            </w:pPr>
          </w:p>
        </w:tc>
        <w:tc>
          <w:tcPr>
            <w:tcW w:w="2042" w:type="dxa"/>
          </w:tcPr>
          <w:p w14:paraId="54849335" w14:textId="77777777" w:rsidR="00B2667E" w:rsidRPr="00C35EA7" w:rsidRDefault="00B2667E" w:rsidP="00DE360B">
            <w:pPr>
              <w:rPr>
                <w:rFonts w:ascii="Courier New" w:hAnsi="Courier New" w:cs="Courier New"/>
                <w:sz w:val="20"/>
                <w:szCs w:val="18"/>
              </w:rPr>
            </w:pPr>
          </w:p>
        </w:tc>
        <w:tc>
          <w:tcPr>
            <w:tcW w:w="816" w:type="dxa"/>
          </w:tcPr>
          <w:p w14:paraId="7D102B7F" w14:textId="77777777" w:rsidR="00B2667E" w:rsidRPr="00C35EA7" w:rsidRDefault="00B2667E" w:rsidP="00DE360B">
            <w:pPr>
              <w:rPr>
                <w:rFonts w:ascii="Courier New" w:hAnsi="Courier New" w:cs="Courier New"/>
                <w:sz w:val="20"/>
                <w:szCs w:val="18"/>
              </w:rPr>
            </w:pPr>
          </w:p>
        </w:tc>
      </w:tr>
      <w:tr w:rsidR="005D10B6" w:rsidRPr="00C04709" w14:paraId="771821E4" w14:textId="77777777" w:rsidTr="00C35EA7">
        <w:trPr>
          <w:jc w:val="center"/>
        </w:trPr>
        <w:tc>
          <w:tcPr>
            <w:tcW w:w="1516" w:type="dxa"/>
          </w:tcPr>
          <w:p w14:paraId="6C3B337D" w14:textId="77777777" w:rsidR="00B2667E" w:rsidRPr="00C35EA7" w:rsidRDefault="00B2667E" w:rsidP="00C35EA7">
            <w:pPr>
              <w:jc w:val="center"/>
              <w:rPr>
                <w:szCs w:val="18"/>
              </w:rPr>
            </w:pPr>
            <w:r w:rsidRPr="00C35EA7">
              <w:rPr>
                <w:szCs w:val="18"/>
              </w:rPr>
              <w:t>site</w:t>
            </w:r>
          </w:p>
        </w:tc>
        <w:tc>
          <w:tcPr>
            <w:tcW w:w="1176" w:type="dxa"/>
          </w:tcPr>
          <w:p w14:paraId="3633240B" w14:textId="77777777" w:rsidR="00B2667E" w:rsidRPr="00C35EA7" w:rsidRDefault="00B2667E" w:rsidP="00C35EA7">
            <w:pPr>
              <w:jc w:val="center"/>
              <w:rPr>
                <w:szCs w:val="18"/>
              </w:rPr>
            </w:pPr>
            <w:r w:rsidRPr="00C35EA7">
              <w:rPr>
                <w:szCs w:val="18"/>
              </w:rPr>
              <w:t>structure</w:t>
            </w:r>
          </w:p>
        </w:tc>
        <w:tc>
          <w:tcPr>
            <w:tcW w:w="1070" w:type="dxa"/>
          </w:tcPr>
          <w:p w14:paraId="62FA878C" w14:textId="77777777" w:rsidR="00B2667E" w:rsidRPr="00C35EA7" w:rsidRDefault="00B2667E" w:rsidP="00C35EA7">
            <w:pPr>
              <w:jc w:val="center"/>
              <w:rPr>
                <w:szCs w:val="18"/>
              </w:rPr>
            </w:pPr>
            <w:r w:rsidRPr="00C35EA7">
              <w:rPr>
                <w:szCs w:val="18"/>
              </w:rPr>
              <w:t>numero</w:t>
            </w:r>
          </w:p>
        </w:tc>
        <w:tc>
          <w:tcPr>
            <w:tcW w:w="1496" w:type="dxa"/>
          </w:tcPr>
          <w:p w14:paraId="402EDFA0" w14:textId="77777777" w:rsidR="00B2667E" w:rsidRPr="00C35EA7" w:rsidRDefault="00B2667E" w:rsidP="00C35EA7">
            <w:pPr>
              <w:jc w:val="center"/>
              <w:rPr>
                <w:szCs w:val="18"/>
              </w:rPr>
            </w:pPr>
            <w:r w:rsidRPr="00C35EA7">
              <w:rPr>
                <w:szCs w:val="18"/>
              </w:rPr>
              <w:t>objet</w:t>
            </w:r>
          </w:p>
        </w:tc>
        <w:tc>
          <w:tcPr>
            <w:tcW w:w="2042" w:type="dxa"/>
          </w:tcPr>
          <w:p w14:paraId="6145C7D4" w14:textId="77777777" w:rsidR="00B2667E" w:rsidRPr="00C35EA7" w:rsidRDefault="00B2667E" w:rsidP="00C35EA7">
            <w:pPr>
              <w:jc w:val="center"/>
              <w:rPr>
                <w:szCs w:val="18"/>
              </w:rPr>
            </w:pPr>
            <w:r w:rsidRPr="00C35EA7">
              <w:rPr>
                <w:szCs w:val="18"/>
              </w:rPr>
              <w:t>description</w:t>
            </w:r>
          </w:p>
        </w:tc>
        <w:tc>
          <w:tcPr>
            <w:tcW w:w="816" w:type="dxa"/>
          </w:tcPr>
          <w:p w14:paraId="4D0FED87" w14:textId="77777777" w:rsidR="00B2667E" w:rsidRPr="00C35EA7" w:rsidRDefault="00B2667E" w:rsidP="00C35EA7">
            <w:pPr>
              <w:jc w:val="center"/>
              <w:rPr>
                <w:szCs w:val="18"/>
              </w:rPr>
            </w:pPr>
            <w:r w:rsidRPr="00C35EA7">
              <w:rPr>
                <w:szCs w:val="18"/>
              </w:rPr>
              <w:t>BIB</w:t>
            </w:r>
          </w:p>
        </w:tc>
      </w:tr>
      <w:tr w:rsidR="005D10B6" w:rsidRPr="00C04709" w14:paraId="690248A1" w14:textId="77777777" w:rsidTr="00C35EA7">
        <w:trPr>
          <w:jc w:val="center"/>
        </w:trPr>
        <w:tc>
          <w:tcPr>
            <w:tcW w:w="1516" w:type="dxa"/>
          </w:tcPr>
          <w:p w14:paraId="73D91D76" w14:textId="77777777" w:rsidR="00B2667E" w:rsidRPr="00C35EA7" w:rsidRDefault="00B2667E" w:rsidP="00DE360B">
            <w:pPr>
              <w:rPr>
                <w:szCs w:val="18"/>
              </w:rPr>
            </w:pPr>
            <w:r w:rsidRPr="00C35EA7">
              <w:rPr>
                <w:szCs w:val="18"/>
              </w:rPr>
              <w:t>Moulin (Le)</w:t>
            </w:r>
          </w:p>
        </w:tc>
        <w:tc>
          <w:tcPr>
            <w:tcW w:w="1176" w:type="dxa"/>
          </w:tcPr>
          <w:p w14:paraId="6B4C3EF6" w14:textId="77777777" w:rsidR="00B2667E" w:rsidRPr="00C35EA7" w:rsidRDefault="00B2667E" w:rsidP="00DE360B">
            <w:pPr>
              <w:rPr>
                <w:szCs w:val="18"/>
              </w:rPr>
            </w:pPr>
            <w:r>
              <w:t>t_105</w:t>
            </w:r>
          </w:p>
        </w:tc>
        <w:tc>
          <w:tcPr>
            <w:tcW w:w="1070" w:type="dxa"/>
          </w:tcPr>
          <w:p w14:paraId="67185063" w14:textId="77777777" w:rsidR="00B2667E" w:rsidRPr="00C35EA7" w:rsidRDefault="00B2667E" w:rsidP="00DE360B">
            <w:pPr>
              <w:rPr>
                <w:szCs w:val="18"/>
              </w:rPr>
            </w:pPr>
            <w:r w:rsidRPr="00C35EA7">
              <w:rPr>
                <w:szCs w:val="18"/>
              </w:rPr>
              <w:t>15295</w:t>
            </w:r>
          </w:p>
        </w:tc>
        <w:tc>
          <w:tcPr>
            <w:tcW w:w="1496" w:type="dxa"/>
          </w:tcPr>
          <w:p w14:paraId="2AD0CAE5" w14:textId="77777777" w:rsidR="00B2667E" w:rsidRPr="00B2667E" w:rsidRDefault="00B2667E" w:rsidP="00C35EA7">
            <w:pPr>
              <w:jc w:val="both"/>
            </w:pPr>
            <w:r>
              <w:t>AA-2111-m</w:t>
            </w:r>
          </w:p>
        </w:tc>
        <w:tc>
          <w:tcPr>
            <w:tcW w:w="2042" w:type="dxa"/>
          </w:tcPr>
          <w:p w14:paraId="2704805F" w14:textId="77777777" w:rsidR="00B2667E" w:rsidRPr="00C35EA7" w:rsidRDefault="00B2667E" w:rsidP="00DE360B">
            <w:pPr>
              <w:rPr>
                <w:szCs w:val="18"/>
              </w:rPr>
            </w:pPr>
            <w:r>
              <w:t>épingle en bronze</w:t>
            </w:r>
          </w:p>
        </w:tc>
        <w:tc>
          <w:tcPr>
            <w:tcW w:w="816" w:type="dxa"/>
          </w:tcPr>
          <w:p w14:paraId="72BD736E" w14:textId="77777777" w:rsidR="00B2667E" w:rsidRPr="00C35EA7" w:rsidRDefault="00B2667E" w:rsidP="00DE360B">
            <w:pPr>
              <w:rPr>
                <w:szCs w:val="18"/>
              </w:rPr>
            </w:pPr>
            <w:r w:rsidRPr="00C35EA7">
              <w:rPr>
                <w:szCs w:val="18"/>
              </w:rPr>
              <w:t>1833</w:t>
            </w:r>
          </w:p>
        </w:tc>
      </w:tr>
    </w:tbl>
    <w:p w14:paraId="17A94A7E" w14:textId="77777777" w:rsidR="00B2667E" w:rsidRDefault="00B2667E" w:rsidP="00DE360B"/>
    <w:p w14:paraId="549B7CDE" w14:textId="77777777" w:rsidR="00E8284D" w:rsidRDefault="00E8284D" w:rsidP="00DE360B">
      <w:pPr>
        <w:pStyle w:val="Heading3"/>
      </w:pPr>
      <w:bookmarkStart w:id="2315" w:name="Sit_Mailhac_Moulin_t106"/>
      <w:r>
        <w:lastRenderedPageBreak/>
        <w:t>t_106</w:t>
      </w:r>
    </w:p>
    <w:bookmarkEnd w:id="2315"/>
    <w:p w14:paraId="6C123A38" w14:textId="77777777" w:rsidR="00E8284D" w:rsidRDefault="00E8284D" w:rsidP="00DE360B"/>
    <w:p w14:paraId="125073ED" w14:textId="77777777" w:rsidR="00E8284D" w:rsidRDefault="00E8284D" w:rsidP="00DE360B"/>
    <w:tbl>
      <w:tblPr>
        <w:tblW w:w="81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496"/>
        <w:gridCol w:w="2042"/>
        <w:gridCol w:w="816"/>
      </w:tblGrid>
      <w:tr w:rsidR="005D10B6" w:rsidRPr="00C04709" w14:paraId="1DFA7696" w14:textId="77777777" w:rsidTr="00C35EA7">
        <w:trPr>
          <w:jc w:val="center"/>
        </w:trPr>
        <w:tc>
          <w:tcPr>
            <w:tcW w:w="1516" w:type="dxa"/>
          </w:tcPr>
          <w:p w14:paraId="337C0F0F" w14:textId="77777777" w:rsidR="00E8284D" w:rsidRPr="00C35EA7" w:rsidRDefault="00E8284D"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395A82A0" w14:textId="77777777" w:rsidR="00E8284D" w:rsidRPr="00C35EA7" w:rsidRDefault="00E8284D" w:rsidP="00DE360B">
            <w:pPr>
              <w:rPr>
                <w:rFonts w:ascii="Courier New" w:hAnsi="Courier New" w:cs="Courier New"/>
                <w:sz w:val="20"/>
                <w:szCs w:val="18"/>
              </w:rPr>
            </w:pPr>
          </w:p>
        </w:tc>
        <w:tc>
          <w:tcPr>
            <w:tcW w:w="1070" w:type="dxa"/>
          </w:tcPr>
          <w:p w14:paraId="6051F53C" w14:textId="77777777" w:rsidR="00E8284D" w:rsidRPr="00C35EA7" w:rsidRDefault="00E8284D" w:rsidP="00DE360B">
            <w:pPr>
              <w:rPr>
                <w:rFonts w:ascii="Courier New" w:hAnsi="Courier New" w:cs="Courier New"/>
                <w:sz w:val="20"/>
                <w:szCs w:val="18"/>
              </w:rPr>
            </w:pPr>
          </w:p>
        </w:tc>
        <w:tc>
          <w:tcPr>
            <w:tcW w:w="1496" w:type="dxa"/>
          </w:tcPr>
          <w:p w14:paraId="4339F914" w14:textId="77777777" w:rsidR="00E8284D" w:rsidRPr="00C35EA7" w:rsidRDefault="00E8284D" w:rsidP="00DE360B">
            <w:pPr>
              <w:rPr>
                <w:rFonts w:ascii="Courier New" w:hAnsi="Courier New" w:cs="Courier New"/>
                <w:sz w:val="20"/>
                <w:szCs w:val="18"/>
              </w:rPr>
            </w:pPr>
          </w:p>
        </w:tc>
        <w:tc>
          <w:tcPr>
            <w:tcW w:w="2042" w:type="dxa"/>
          </w:tcPr>
          <w:p w14:paraId="22155EE4" w14:textId="77777777" w:rsidR="00E8284D" w:rsidRPr="00C35EA7" w:rsidRDefault="00E8284D" w:rsidP="00DE360B">
            <w:pPr>
              <w:rPr>
                <w:rFonts w:ascii="Courier New" w:hAnsi="Courier New" w:cs="Courier New"/>
                <w:sz w:val="20"/>
                <w:szCs w:val="18"/>
              </w:rPr>
            </w:pPr>
          </w:p>
        </w:tc>
        <w:tc>
          <w:tcPr>
            <w:tcW w:w="816" w:type="dxa"/>
          </w:tcPr>
          <w:p w14:paraId="28E61683" w14:textId="77777777" w:rsidR="00E8284D" w:rsidRPr="00C35EA7" w:rsidRDefault="00E8284D" w:rsidP="00DE360B">
            <w:pPr>
              <w:rPr>
                <w:rFonts w:ascii="Courier New" w:hAnsi="Courier New" w:cs="Courier New"/>
                <w:sz w:val="20"/>
                <w:szCs w:val="18"/>
              </w:rPr>
            </w:pPr>
          </w:p>
        </w:tc>
      </w:tr>
      <w:tr w:rsidR="005D10B6" w:rsidRPr="00C04709" w14:paraId="4BA16A5A" w14:textId="77777777" w:rsidTr="00C35EA7">
        <w:trPr>
          <w:jc w:val="center"/>
        </w:trPr>
        <w:tc>
          <w:tcPr>
            <w:tcW w:w="1516" w:type="dxa"/>
          </w:tcPr>
          <w:p w14:paraId="2CA4078C" w14:textId="77777777" w:rsidR="00E8284D" w:rsidRPr="00C35EA7" w:rsidRDefault="00E8284D" w:rsidP="00C35EA7">
            <w:pPr>
              <w:jc w:val="center"/>
              <w:rPr>
                <w:szCs w:val="18"/>
              </w:rPr>
            </w:pPr>
            <w:r w:rsidRPr="00C35EA7">
              <w:rPr>
                <w:szCs w:val="18"/>
              </w:rPr>
              <w:t>site</w:t>
            </w:r>
          </w:p>
        </w:tc>
        <w:tc>
          <w:tcPr>
            <w:tcW w:w="1176" w:type="dxa"/>
          </w:tcPr>
          <w:p w14:paraId="2BC26266" w14:textId="77777777" w:rsidR="00E8284D" w:rsidRPr="00C35EA7" w:rsidRDefault="00E8284D" w:rsidP="00C35EA7">
            <w:pPr>
              <w:jc w:val="center"/>
              <w:rPr>
                <w:szCs w:val="18"/>
              </w:rPr>
            </w:pPr>
            <w:r w:rsidRPr="00C35EA7">
              <w:rPr>
                <w:szCs w:val="18"/>
              </w:rPr>
              <w:t>structure</w:t>
            </w:r>
          </w:p>
        </w:tc>
        <w:tc>
          <w:tcPr>
            <w:tcW w:w="1070" w:type="dxa"/>
          </w:tcPr>
          <w:p w14:paraId="5B45A30B" w14:textId="77777777" w:rsidR="00E8284D" w:rsidRPr="00C35EA7" w:rsidRDefault="00E8284D" w:rsidP="00C35EA7">
            <w:pPr>
              <w:jc w:val="center"/>
              <w:rPr>
                <w:szCs w:val="18"/>
              </w:rPr>
            </w:pPr>
            <w:r w:rsidRPr="00C35EA7">
              <w:rPr>
                <w:szCs w:val="18"/>
              </w:rPr>
              <w:t>numero</w:t>
            </w:r>
          </w:p>
        </w:tc>
        <w:tc>
          <w:tcPr>
            <w:tcW w:w="1496" w:type="dxa"/>
          </w:tcPr>
          <w:p w14:paraId="198CBB7C" w14:textId="77777777" w:rsidR="00E8284D" w:rsidRPr="00C35EA7" w:rsidRDefault="00E8284D" w:rsidP="00C35EA7">
            <w:pPr>
              <w:jc w:val="center"/>
              <w:rPr>
                <w:szCs w:val="18"/>
              </w:rPr>
            </w:pPr>
            <w:r w:rsidRPr="00C35EA7">
              <w:rPr>
                <w:szCs w:val="18"/>
              </w:rPr>
              <w:t>objet</w:t>
            </w:r>
          </w:p>
        </w:tc>
        <w:tc>
          <w:tcPr>
            <w:tcW w:w="2042" w:type="dxa"/>
          </w:tcPr>
          <w:p w14:paraId="47013965" w14:textId="77777777" w:rsidR="00E8284D" w:rsidRPr="00C35EA7" w:rsidRDefault="00E8284D" w:rsidP="00C35EA7">
            <w:pPr>
              <w:jc w:val="center"/>
              <w:rPr>
                <w:szCs w:val="18"/>
              </w:rPr>
            </w:pPr>
            <w:r w:rsidRPr="00C35EA7">
              <w:rPr>
                <w:szCs w:val="18"/>
              </w:rPr>
              <w:t>description</w:t>
            </w:r>
          </w:p>
        </w:tc>
        <w:tc>
          <w:tcPr>
            <w:tcW w:w="816" w:type="dxa"/>
          </w:tcPr>
          <w:p w14:paraId="1503BE1F" w14:textId="77777777" w:rsidR="00E8284D" w:rsidRPr="00C35EA7" w:rsidRDefault="00E8284D" w:rsidP="00C35EA7">
            <w:pPr>
              <w:jc w:val="center"/>
              <w:rPr>
                <w:szCs w:val="18"/>
              </w:rPr>
            </w:pPr>
            <w:r w:rsidRPr="00C35EA7">
              <w:rPr>
                <w:szCs w:val="18"/>
              </w:rPr>
              <w:t>BIB</w:t>
            </w:r>
          </w:p>
        </w:tc>
      </w:tr>
      <w:tr w:rsidR="005D10B6" w:rsidRPr="00C04709" w14:paraId="73B34931" w14:textId="77777777" w:rsidTr="00C35EA7">
        <w:trPr>
          <w:jc w:val="center"/>
        </w:trPr>
        <w:tc>
          <w:tcPr>
            <w:tcW w:w="1516" w:type="dxa"/>
          </w:tcPr>
          <w:p w14:paraId="0A79D64A" w14:textId="77777777" w:rsidR="00E8284D" w:rsidRPr="00C35EA7" w:rsidRDefault="00E8284D" w:rsidP="00DE360B">
            <w:pPr>
              <w:rPr>
                <w:szCs w:val="18"/>
              </w:rPr>
            </w:pPr>
            <w:r w:rsidRPr="00C35EA7">
              <w:rPr>
                <w:szCs w:val="18"/>
              </w:rPr>
              <w:t>Moulin (Le)</w:t>
            </w:r>
          </w:p>
        </w:tc>
        <w:tc>
          <w:tcPr>
            <w:tcW w:w="1176" w:type="dxa"/>
          </w:tcPr>
          <w:p w14:paraId="7F1E9551" w14:textId="77777777" w:rsidR="00E8284D" w:rsidRPr="00C35EA7" w:rsidRDefault="00116C1F" w:rsidP="00DE360B">
            <w:pPr>
              <w:rPr>
                <w:szCs w:val="18"/>
              </w:rPr>
            </w:pPr>
            <w:r>
              <w:t>t_106</w:t>
            </w:r>
          </w:p>
        </w:tc>
        <w:tc>
          <w:tcPr>
            <w:tcW w:w="1070" w:type="dxa"/>
          </w:tcPr>
          <w:p w14:paraId="53534CB8" w14:textId="77777777" w:rsidR="00E8284D" w:rsidRPr="00C35EA7" w:rsidRDefault="00E8284D" w:rsidP="00DE360B">
            <w:pPr>
              <w:rPr>
                <w:szCs w:val="18"/>
              </w:rPr>
            </w:pPr>
            <w:r w:rsidRPr="00C35EA7">
              <w:rPr>
                <w:szCs w:val="18"/>
              </w:rPr>
              <w:t>15297</w:t>
            </w:r>
          </w:p>
        </w:tc>
        <w:tc>
          <w:tcPr>
            <w:tcW w:w="1496" w:type="dxa"/>
          </w:tcPr>
          <w:p w14:paraId="3DB31845" w14:textId="77777777" w:rsidR="00E8284D" w:rsidRDefault="00E8284D" w:rsidP="00DE360B">
            <w:r>
              <w:t>AA-5112-m</w:t>
            </w:r>
          </w:p>
        </w:tc>
        <w:tc>
          <w:tcPr>
            <w:tcW w:w="2042" w:type="dxa"/>
          </w:tcPr>
          <w:p w14:paraId="1AB6D859" w14:textId="77777777" w:rsidR="00E8284D" w:rsidRDefault="00E8284D" w:rsidP="00DE360B">
            <w:r>
              <w:t>épingle en bronze</w:t>
            </w:r>
          </w:p>
        </w:tc>
        <w:tc>
          <w:tcPr>
            <w:tcW w:w="816" w:type="dxa"/>
          </w:tcPr>
          <w:p w14:paraId="73969A88" w14:textId="77777777" w:rsidR="00E8284D" w:rsidRDefault="00E8284D" w:rsidP="00DE360B">
            <w:r>
              <w:t>1833</w:t>
            </w:r>
          </w:p>
        </w:tc>
      </w:tr>
    </w:tbl>
    <w:p w14:paraId="400BCB52" w14:textId="77777777" w:rsidR="00E8284D" w:rsidRDefault="00E8284D" w:rsidP="00DE360B"/>
    <w:p w14:paraId="1F83DFA2" w14:textId="414A7F49" w:rsidR="00AD57DC" w:rsidRPr="0032190F" w:rsidRDefault="00AD57DC" w:rsidP="00DE360B">
      <w:pPr>
        <w:rPr>
          <w:lang w:val="fr-FR"/>
        </w:rPr>
      </w:pPr>
      <w:r w:rsidRPr="0032190F">
        <w:rPr>
          <w:lang w:val="fr-FR"/>
        </w:rPr>
        <w:t xml:space="preserve">Même épingle que </w:t>
      </w:r>
      <w:hyperlink r:id="rId5400" w:anchor="Sit_Mailhac_Moulin_t107" w:history="1">
        <w:r w:rsidRPr="0032190F">
          <w:rPr>
            <w:rStyle w:val="Hyperlink"/>
            <w:lang w:val="fr-FR"/>
          </w:rPr>
          <w:t>t. 107</w:t>
        </w:r>
      </w:hyperlink>
      <w:r w:rsidR="00CD638C" w:rsidRPr="0032190F">
        <w:rPr>
          <w:rStyle w:val="Hyperlink"/>
          <w:lang w:val="fr-FR"/>
        </w:rPr>
        <w:t xml:space="preserve">, </w:t>
      </w:r>
      <w:hyperlink r:id="rId5401" w:anchor="Sit_Mailhac_Moulin_t298" w:history="1">
        <w:r w:rsidR="00CD638C" w:rsidRPr="0032190F">
          <w:rPr>
            <w:rStyle w:val="Hyperlink"/>
            <w:lang w:val="fr-FR"/>
          </w:rPr>
          <w:t>t. 298</w:t>
        </w:r>
      </w:hyperlink>
      <w:hyperlink r:id="rId5402" w:anchor="Sit_Mailhac_Moulin_t301" w:history="1">
        <w:r w:rsidR="00CD638C" w:rsidRPr="0032190F">
          <w:rPr>
            <w:rStyle w:val="Hyperlink"/>
            <w:lang w:val="fr-FR"/>
          </w:rPr>
          <w:t>, t. 301</w:t>
        </w:r>
      </w:hyperlink>
      <w:r w:rsidRPr="0032190F">
        <w:rPr>
          <w:lang w:val="fr-FR"/>
        </w:rPr>
        <w:t xml:space="preserve"> (</w:t>
      </w:r>
      <w:r w:rsidR="00CD638C" w:rsidRPr="0032190F">
        <w:rPr>
          <w:lang w:val="fr-FR"/>
        </w:rPr>
        <w:t xml:space="preserve">BIB </w:t>
      </w:r>
      <w:r w:rsidR="00CD638C" w:rsidRPr="0032190F">
        <w:rPr>
          <w:i/>
          <w:lang w:val="fr-FR"/>
        </w:rPr>
        <w:t>Dicobj</w:t>
      </w:r>
      <w:r w:rsidRPr="0032190F">
        <w:rPr>
          <w:lang w:val="fr-FR"/>
        </w:rPr>
        <w:t>)</w:t>
      </w:r>
    </w:p>
    <w:p w14:paraId="21271156" w14:textId="77777777" w:rsidR="00536E6E" w:rsidRPr="0032190F" w:rsidRDefault="00536E6E" w:rsidP="00DE360B">
      <w:pPr>
        <w:rPr>
          <w:lang w:val="fr-FR"/>
        </w:rPr>
      </w:pPr>
    </w:p>
    <w:p w14:paraId="72D0CEA8" w14:textId="77777777" w:rsidR="00C46DBB" w:rsidRPr="0032190F" w:rsidRDefault="009E4276" w:rsidP="00DE360B">
      <w:pPr>
        <w:pStyle w:val="Heading3"/>
      </w:pPr>
      <w:bookmarkStart w:id="2316" w:name="Sit_Mailhac_Moulin_t107"/>
      <w:r w:rsidRPr="0032190F">
        <w:t>t_</w:t>
      </w:r>
      <w:r w:rsidR="00C46DBB" w:rsidRPr="0032190F">
        <w:t>107</w:t>
      </w:r>
    </w:p>
    <w:bookmarkEnd w:id="2316"/>
    <w:p w14:paraId="4F94E8A2" w14:textId="77777777" w:rsidR="00C46DBB" w:rsidRPr="0032190F" w:rsidRDefault="00536E6E" w:rsidP="00DE360B">
      <w:pPr>
        <w:jc w:val="both"/>
        <w:rPr>
          <w:lang w:val="fr-FR"/>
        </w:rPr>
      </w:pPr>
      <w:r w:rsidRPr="0032190F">
        <w:rPr>
          <w:lang w:val="fr-FR"/>
        </w:rPr>
        <w:t>Un vase en poterie brunâtre fine, contenant cependantquelques cailloux de schiste. Le col a été entièrement broyé par lacharrue. Sur l’épaule, arrondie, signes en “ escaliers ” entre deux lignes</w:t>
      </w:r>
      <w:r w:rsidR="006929E9">
        <w:rPr>
          <w:lang w:val="fr-FR"/>
        </w:rPr>
        <w:t xml:space="preserve"> </w:t>
      </w:r>
      <w:r w:rsidRPr="0032190F">
        <w:rPr>
          <w:lang w:val="fr-FR"/>
        </w:rPr>
        <w:t>parallèles, le tout légèrement gravé avant cuisson avec un instrument àdeux pointes. Les incisions étaient emplies de blanc. H à la base du col : 0,18 m environ (BIB 1833)</w:t>
      </w:r>
    </w:p>
    <w:p w14:paraId="1EAD7462" w14:textId="77777777" w:rsidR="00BA4222" w:rsidRDefault="00E27367" w:rsidP="00DE360B">
      <w:pPr>
        <w:jc w:val="both"/>
      </w:pPr>
      <w:r w:rsidRPr="0032190F">
        <w:rPr>
          <w:lang w:val="fr-FR"/>
        </w:rPr>
        <w:t>Un rasoir à double tranchant</w:t>
      </w:r>
      <w:r w:rsidR="007A5908" w:rsidRPr="0032190F">
        <w:rPr>
          <w:lang w:val="fr-FR"/>
        </w:rPr>
        <w:t xml:space="preserve"> [AM-1121]</w:t>
      </w:r>
      <w:r w:rsidRPr="0032190F">
        <w:rPr>
          <w:lang w:val="fr-FR"/>
        </w:rPr>
        <w:t xml:space="preserve">, tout à fait plat sur une face. </w:t>
      </w:r>
      <w:r>
        <w:t>L : 0,095 m. (BIB 1833)</w:t>
      </w:r>
    </w:p>
    <w:p w14:paraId="7F568BCB" w14:textId="77777777" w:rsidR="00BA4222" w:rsidRDefault="00BA4222" w:rsidP="00DE360B">
      <w:pPr>
        <w:jc w:val="both"/>
      </w:pPr>
    </w:p>
    <w:tbl>
      <w:tblPr>
        <w:tblW w:w="81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496"/>
        <w:gridCol w:w="2042"/>
        <w:gridCol w:w="816"/>
      </w:tblGrid>
      <w:tr w:rsidR="005D10B6" w:rsidRPr="00C04709" w14:paraId="36864AF3" w14:textId="77777777" w:rsidTr="00C35EA7">
        <w:trPr>
          <w:jc w:val="center"/>
        </w:trPr>
        <w:tc>
          <w:tcPr>
            <w:tcW w:w="1516" w:type="dxa"/>
          </w:tcPr>
          <w:p w14:paraId="363DF3CA" w14:textId="77777777" w:rsidR="00BA4222" w:rsidRPr="00C35EA7" w:rsidRDefault="00BA4222"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01BE6EC5" w14:textId="77777777" w:rsidR="00BA4222" w:rsidRPr="00C35EA7" w:rsidRDefault="00BA4222" w:rsidP="00DE360B">
            <w:pPr>
              <w:rPr>
                <w:rFonts w:ascii="Courier New" w:hAnsi="Courier New" w:cs="Courier New"/>
                <w:sz w:val="20"/>
                <w:szCs w:val="18"/>
              </w:rPr>
            </w:pPr>
          </w:p>
        </w:tc>
        <w:tc>
          <w:tcPr>
            <w:tcW w:w="1070" w:type="dxa"/>
          </w:tcPr>
          <w:p w14:paraId="01AC1BA4" w14:textId="77777777" w:rsidR="00BA4222" w:rsidRPr="00C35EA7" w:rsidRDefault="00BA4222" w:rsidP="00DE360B">
            <w:pPr>
              <w:rPr>
                <w:rFonts w:ascii="Courier New" w:hAnsi="Courier New" w:cs="Courier New"/>
                <w:sz w:val="20"/>
                <w:szCs w:val="18"/>
              </w:rPr>
            </w:pPr>
          </w:p>
        </w:tc>
        <w:tc>
          <w:tcPr>
            <w:tcW w:w="1496" w:type="dxa"/>
          </w:tcPr>
          <w:p w14:paraId="42AD0C2A" w14:textId="77777777" w:rsidR="00BA4222" w:rsidRPr="00C35EA7" w:rsidRDefault="00BA4222" w:rsidP="00DE360B">
            <w:pPr>
              <w:rPr>
                <w:rFonts w:ascii="Courier New" w:hAnsi="Courier New" w:cs="Courier New"/>
                <w:sz w:val="20"/>
                <w:szCs w:val="18"/>
              </w:rPr>
            </w:pPr>
          </w:p>
        </w:tc>
        <w:tc>
          <w:tcPr>
            <w:tcW w:w="2042" w:type="dxa"/>
          </w:tcPr>
          <w:p w14:paraId="03B890D5" w14:textId="77777777" w:rsidR="00BA4222" w:rsidRPr="00C35EA7" w:rsidRDefault="00BA4222" w:rsidP="00DE360B">
            <w:pPr>
              <w:rPr>
                <w:rFonts w:ascii="Courier New" w:hAnsi="Courier New" w:cs="Courier New"/>
                <w:sz w:val="20"/>
                <w:szCs w:val="18"/>
              </w:rPr>
            </w:pPr>
          </w:p>
        </w:tc>
        <w:tc>
          <w:tcPr>
            <w:tcW w:w="816" w:type="dxa"/>
          </w:tcPr>
          <w:p w14:paraId="5A98E497" w14:textId="77777777" w:rsidR="00BA4222" w:rsidRPr="00C35EA7" w:rsidRDefault="00BA4222" w:rsidP="00DE360B">
            <w:pPr>
              <w:rPr>
                <w:rFonts w:ascii="Courier New" w:hAnsi="Courier New" w:cs="Courier New"/>
                <w:sz w:val="20"/>
                <w:szCs w:val="18"/>
              </w:rPr>
            </w:pPr>
          </w:p>
        </w:tc>
      </w:tr>
      <w:tr w:rsidR="005D10B6" w:rsidRPr="00C04709" w14:paraId="7DC66A41" w14:textId="77777777" w:rsidTr="00C35EA7">
        <w:trPr>
          <w:jc w:val="center"/>
        </w:trPr>
        <w:tc>
          <w:tcPr>
            <w:tcW w:w="1516" w:type="dxa"/>
          </w:tcPr>
          <w:p w14:paraId="58F61ACD" w14:textId="77777777" w:rsidR="00BA4222" w:rsidRPr="00C35EA7" w:rsidRDefault="00BA4222" w:rsidP="00C35EA7">
            <w:pPr>
              <w:jc w:val="center"/>
              <w:rPr>
                <w:szCs w:val="18"/>
              </w:rPr>
            </w:pPr>
            <w:r w:rsidRPr="00C35EA7">
              <w:rPr>
                <w:szCs w:val="18"/>
              </w:rPr>
              <w:t>site</w:t>
            </w:r>
          </w:p>
        </w:tc>
        <w:tc>
          <w:tcPr>
            <w:tcW w:w="1176" w:type="dxa"/>
          </w:tcPr>
          <w:p w14:paraId="746F1218" w14:textId="77777777" w:rsidR="00BA4222" w:rsidRPr="00C35EA7" w:rsidRDefault="00BA4222" w:rsidP="00C35EA7">
            <w:pPr>
              <w:jc w:val="center"/>
              <w:rPr>
                <w:szCs w:val="18"/>
              </w:rPr>
            </w:pPr>
            <w:r w:rsidRPr="00C35EA7">
              <w:rPr>
                <w:szCs w:val="18"/>
              </w:rPr>
              <w:t>structure</w:t>
            </w:r>
          </w:p>
        </w:tc>
        <w:tc>
          <w:tcPr>
            <w:tcW w:w="1070" w:type="dxa"/>
          </w:tcPr>
          <w:p w14:paraId="64162AF0" w14:textId="77777777" w:rsidR="00BA4222" w:rsidRPr="00C35EA7" w:rsidRDefault="00BA4222" w:rsidP="00C35EA7">
            <w:pPr>
              <w:jc w:val="center"/>
              <w:rPr>
                <w:szCs w:val="18"/>
              </w:rPr>
            </w:pPr>
            <w:r w:rsidRPr="00C35EA7">
              <w:rPr>
                <w:szCs w:val="18"/>
              </w:rPr>
              <w:t>numero</w:t>
            </w:r>
          </w:p>
        </w:tc>
        <w:tc>
          <w:tcPr>
            <w:tcW w:w="1496" w:type="dxa"/>
          </w:tcPr>
          <w:p w14:paraId="417A1BB8" w14:textId="77777777" w:rsidR="00BA4222" w:rsidRPr="00C35EA7" w:rsidRDefault="00BA4222" w:rsidP="00C35EA7">
            <w:pPr>
              <w:jc w:val="center"/>
              <w:rPr>
                <w:szCs w:val="18"/>
              </w:rPr>
            </w:pPr>
            <w:r w:rsidRPr="00C35EA7">
              <w:rPr>
                <w:szCs w:val="18"/>
              </w:rPr>
              <w:t>objet</w:t>
            </w:r>
          </w:p>
        </w:tc>
        <w:tc>
          <w:tcPr>
            <w:tcW w:w="2042" w:type="dxa"/>
          </w:tcPr>
          <w:p w14:paraId="04863638" w14:textId="77777777" w:rsidR="00BA4222" w:rsidRPr="00C35EA7" w:rsidRDefault="00BA4222" w:rsidP="00C35EA7">
            <w:pPr>
              <w:jc w:val="center"/>
              <w:rPr>
                <w:szCs w:val="18"/>
              </w:rPr>
            </w:pPr>
            <w:r w:rsidRPr="00C35EA7">
              <w:rPr>
                <w:szCs w:val="18"/>
              </w:rPr>
              <w:t>description</w:t>
            </w:r>
          </w:p>
        </w:tc>
        <w:tc>
          <w:tcPr>
            <w:tcW w:w="816" w:type="dxa"/>
          </w:tcPr>
          <w:p w14:paraId="2BDAA3B0" w14:textId="77777777" w:rsidR="00BA4222" w:rsidRPr="00C35EA7" w:rsidRDefault="00BA4222" w:rsidP="00C35EA7">
            <w:pPr>
              <w:jc w:val="center"/>
              <w:rPr>
                <w:szCs w:val="18"/>
              </w:rPr>
            </w:pPr>
            <w:r w:rsidRPr="00C35EA7">
              <w:rPr>
                <w:szCs w:val="18"/>
              </w:rPr>
              <w:t>BIB</w:t>
            </w:r>
          </w:p>
        </w:tc>
      </w:tr>
      <w:tr w:rsidR="005D10B6" w:rsidRPr="00C04709" w14:paraId="5EE09F16" w14:textId="77777777" w:rsidTr="00C35EA7">
        <w:trPr>
          <w:jc w:val="center"/>
        </w:trPr>
        <w:tc>
          <w:tcPr>
            <w:tcW w:w="1516" w:type="dxa"/>
          </w:tcPr>
          <w:p w14:paraId="3FE73F37" w14:textId="77777777" w:rsidR="00BA4222" w:rsidRPr="00C35EA7" w:rsidRDefault="00BA4222" w:rsidP="00DE360B">
            <w:pPr>
              <w:rPr>
                <w:szCs w:val="18"/>
              </w:rPr>
            </w:pPr>
            <w:r w:rsidRPr="00C35EA7">
              <w:rPr>
                <w:szCs w:val="18"/>
              </w:rPr>
              <w:t>Moulin (Le)</w:t>
            </w:r>
          </w:p>
        </w:tc>
        <w:tc>
          <w:tcPr>
            <w:tcW w:w="1176" w:type="dxa"/>
          </w:tcPr>
          <w:p w14:paraId="257107B6" w14:textId="77777777" w:rsidR="00BA4222" w:rsidRPr="00C35EA7" w:rsidRDefault="00BA4222" w:rsidP="00DE360B">
            <w:pPr>
              <w:rPr>
                <w:szCs w:val="18"/>
              </w:rPr>
            </w:pPr>
            <w:r>
              <w:t>t_107</w:t>
            </w:r>
          </w:p>
        </w:tc>
        <w:tc>
          <w:tcPr>
            <w:tcW w:w="1070" w:type="dxa"/>
          </w:tcPr>
          <w:p w14:paraId="7C4185B7" w14:textId="77777777" w:rsidR="00BA4222" w:rsidRPr="00C35EA7" w:rsidRDefault="00BA4222" w:rsidP="00DE360B">
            <w:pPr>
              <w:rPr>
                <w:szCs w:val="18"/>
              </w:rPr>
            </w:pPr>
            <w:r w:rsidRPr="00C35EA7">
              <w:rPr>
                <w:szCs w:val="18"/>
              </w:rPr>
              <w:t>15299</w:t>
            </w:r>
          </w:p>
        </w:tc>
        <w:tc>
          <w:tcPr>
            <w:tcW w:w="1496" w:type="dxa"/>
          </w:tcPr>
          <w:p w14:paraId="78B3AAF3" w14:textId="77777777" w:rsidR="00BA4222" w:rsidRPr="00C35EA7" w:rsidRDefault="00BA4222" w:rsidP="00DE360B">
            <w:pPr>
              <w:rPr>
                <w:szCs w:val="18"/>
              </w:rPr>
            </w:pPr>
            <w:r>
              <w:t>AM-1121</w:t>
            </w:r>
            <w:r w:rsidR="00756FEB">
              <w:t>-m</w:t>
            </w:r>
          </w:p>
        </w:tc>
        <w:tc>
          <w:tcPr>
            <w:tcW w:w="2042" w:type="dxa"/>
          </w:tcPr>
          <w:p w14:paraId="1FB214A8" w14:textId="77777777" w:rsidR="00BA4222" w:rsidRPr="00C35EA7" w:rsidRDefault="00BA4222" w:rsidP="00DE360B">
            <w:pPr>
              <w:rPr>
                <w:szCs w:val="18"/>
              </w:rPr>
            </w:pPr>
            <w:r>
              <w:t>rasoir</w:t>
            </w:r>
            <w:r w:rsidR="00EC16FF">
              <w:t xml:space="preserve"> en bronze</w:t>
            </w:r>
          </w:p>
        </w:tc>
        <w:tc>
          <w:tcPr>
            <w:tcW w:w="816" w:type="dxa"/>
          </w:tcPr>
          <w:p w14:paraId="0DCF258F" w14:textId="77777777" w:rsidR="00BA4222" w:rsidRPr="00C35EA7" w:rsidRDefault="00BA4222" w:rsidP="00DE360B">
            <w:pPr>
              <w:rPr>
                <w:szCs w:val="18"/>
              </w:rPr>
            </w:pPr>
            <w:r>
              <w:t>1833</w:t>
            </w:r>
          </w:p>
        </w:tc>
      </w:tr>
      <w:tr w:rsidR="005D10B6" w:rsidRPr="00C04709" w14:paraId="2864FB5A" w14:textId="77777777" w:rsidTr="00C35EA7">
        <w:trPr>
          <w:jc w:val="center"/>
        </w:trPr>
        <w:tc>
          <w:tcPr>
            <w:tcW w:w="1516" w:type="dxa"/>
          </w:tcPr>
          <w:p w14:paraId="6A43FB69" w14:textId="77777777" w:rsidR="00BA4222" w:rsidRPr="00C35EA7" w:rsidRDefault="00BA4222" w:rsidP="00DE360B">
            <w:pPr>
              <w:rPr>
                <w:szCs w:val="18"/>
              </w:rPr>
            </w:pPr>
            <w:r w:rsidRPr="00C35EA7">
              <w:rPr>
                <w:szCs w:val="18"/>
              </w:rPr>
              <w:t>Moulin (Le)</w:t>
            </w:r>
          </w:p>
        </w:tc>
        <w:tc>
          <w:tcPr>
            <w:tcW w:w="1176" w:type="dxa"/>
          </w:tcPr>
          <w:p w14:paraId="4D10E4FA" w14:textId="77777777" w:rsidR="00BA4222" w:rsidRPr="00C35EA7" w:rsidRDefault="00BA4222" w:rsidP="00DE360B">
            <w:pPr>
              <w:rPr>
                <w:szCs w:val="18"/>
              </w:rPr>
            </w:pPr>
            <w:r>
              <w:t>t_107</w:t>
            </w:r>
          </w:p>
        </w:tc>
        <w:tc>
          <w:tcPr>
            <w:tcW w:w="1070" w:type="dxa"/>
          </w:tcPr>
          <w:p w14:paraId="1C2D3200" w14:textId="77777777" w:rsidR="00BA4222" w:rsidRPr="00C35EA7" w:rsidRDefault="00BA4222" w:rsidP="00DE360B">
            <w:pPr>
              <w:rPr>
                <w:szCs w:val="18"/>
              </w:rPr>
            </w:pPr>
            <w:r w:rsidRPr="00C35EA7">
              <w:rPr>
                <w:szCs w:val="18"/>
              </w:rPr>
              <w:t>15298</w:t>
            </w:r>
          </w:p>
        </w:tc>
        <w:tc>
          <w:tcPr>
            <w:tcW w:w="1496" w:type="dxa"/>
          </w:tcPr>
          <w:p w14:paraId="0CE3E20D" w14:textId="77777777" w:rsidR="00BA4222" w:rsidRDefault="00BA4222" w:rsidP="00DE360B">
            <w:r>
              <w:t>AA-5112-m</w:t>
            </w:r>
          </w:p>
        </w:tc>
        <w:tc>
          <w:tcPr>
            <w:tcW w:w="2042" w:type="dxa"/>
          </w:tcPr>
          <w:p w14:paraId="1D63BB1B" w14:textId="77777777" w:rsidR="00BA4222" w:rsidRDefault="00BA4222" w:rsidP="00DE360B">
            <w:r>
              <w:t>épingle</w:t>
            </w:r>
            <w:r w:rsidR="00EC16FF">
              <w:t xml:space="preserve"> en bronze</w:t>
            </w:r>
          </w:p>
        </w:tc>
        <w:tc>
          <w:tcPr>
            <w:tcW w:w="816" w:type="dxa"/>
          </w:tcPr>
          <w:p w14:paraId="160DBEFF" w14:textId="77777777" w:rsidR="00BA4222" w:rsidRDefault="00191516" w:rsidP="00DE360B">
            <w:r>
              <w:t>1833</w:t>
            </w:r>
          </w:p>
        </w:tc>
      </w:tr>
    </w:tbl>
    <w:p w14:paraId="450B86CF" w14:textId="77777777" w:rsidR="00BA4222" w:rsidRDefault="00BA4222" w:rsidP="00DE360B">
      <w:pPr>
        <w:jc w:val="both"/>
      </w:pPr>
    </w:p>
    <w:p w14:paraId="663F883E" w14:textId="0D532A44" w:rsidR="00E8284D" w:rsidRPr="0032190F" w:rsidRDefault="00E8284D" w:rsidP="00DE360B">
      <w:pPr>
        <w:rPr>
          <w:lang w:val="fr-FR"/>
        </w:rPr>
      </w:pPr>
      <w:r w:rsidRPr="0032190F">
        <w:rPr>
          <w:lang w:val="fr-FR"/>
        </w:rPr>
        <w:t xml:space="preserve">Même épingle que </w:t>
      </w:r>
      <w:hyperlink r:id="rId5403" w:anchor="Sit_Mailhac_Moulin_t106" w:history="1">
        <w:r w:rsidR="00AD57DC" w:rsidRPr="0032190F">
          <w:rPr>
            <w:rStyle w:val="Hyperlink"/>
            <w:lang w:val="fr-FR"/>
          </w:rPr>
          <w:t xml:space="preserve">t. </w:t>
        </w:r>
        <w:r w:rsidRPr="0032190F">
          <w:rPr>
            <w:rStyle w:val="Hyperlink"/>
            <w:lang w:val="fr-FR"/>
          </w:rPr>
          <w:t>10</w:t>
        </w:r>
        <w:r w:rsidR="00471221" w:rsidRPr="0032190F">
          <w:rPr>
            <w:rStyle w:val="Hyperlink"/>
            <w:lang w:val="fr-FR"/>
          </w:rPr>
          <w:t>6</w:t>
        </w:r>
      </w:hyperlink>
      <w:r w:rsidR="00CD638C" w:rsidRPr="0032190F">
        <w:rPr>
          <w:rStyle w:val="Hyperlink"/>
          <w:lang w:val="fr-FR"/>
        </w:rPr>
        <w:t xml:space="preserve">, </w:t>
      </w:r>
      <w:hyperlink r:id="rId5404" w:anchor="Sit_Mailhac_Moulin_t298" w:history="1">
        <w:r w:rsidR="00CD638C" w:rsidRPr="0032190F">
          <w:rPr>
            <w:rStyle w:val="Hyperlink"/>
            <w:lang w:val="fr-FR"/>
          </w:rPr>
          <w:t>t. 298</w:t>
        </w:r>
      </w:hyperlink>
      <w:hyperlink r:id="rId5405" w:anchor="Sit_Mailhac_Moulin_t301" w:history="1">
        <w:r w:rsidR="00CD638C" w:rsidRPr="0032190F">
          <w:rPr>
            <w:rStyle w:val="Hyperlink"/>
            <w:lang w:val="fr-FR"/>
          </w:rPr>
          <w:t>, t. 301</w:t>
        </w:r>
      </w:hyperlink>
      <w:r w:rsidRPr="0032190F">
        <w:rPr>
          <w:lang w:val="fr-FR"/>
        </w:rPr>
        <w:t xml:space="preserve"> (BIB</w:t>
      </w:r>
      <w:r w:rsidR="00CD638C" w:rsidRPr="0032190F">
        <w:rPr>
          <w:i/>
          <w:lang w:val="fr-FR"/>
        </w:rPr>
        <w:t>Dicobj</w:t>
      </w:r>
      <w:r w:rsidRPr="0032190F">
        <w:rPr>
          <w:lang w:val="fr-FR"/>
        </w:rPr>
        <w:t>)</w:t>
      </w:r>
    </w:p>
    <w:p w14:paraId="2E5A9295" w14:textId="77777777" w:rsidR="00536E6E" w:rsidRPr="0032190F" w:rsidRDefault="00536E6E" w:rsidP="00DE360B">
      <w:pPr>
        <w:rPr>
          <w:lang w:val="fr-FR"/>
        </w:rPr>
      </w:pPr>
    </w:p>
    <w:p w14:paraId="63B632B9" w14:textId="77777777" w:rsidR="00C46DBB" w:rsidRPr="0032190F" w:rsidRDefault="009E4276" w:rsidP="00DE360B">
      <w:pPr>
        <w:pStyle w:val="Heading3"/>
      </w:pPr>
      <w:bookmarkStart w:id="2317" w:name="Sit_Mailhac_Moulin_t108"/>
      <w:r w:rsidRPr="0032190F">
        <w:t>t_</w:t>
      </w:r>
      <w:r w:rsidR="00C46DBB" w:rsidRPr="0032190F">
        <w:t>108</w:t>
      </w:r>
    </w:p>
    <w:bookmarkEnd w:id="2317"/>
    <w:p w14:paraId="5FC4BFD1" w14:textId="77777777" w:rsidR="00AD57DC" w:rsidRPr="0032190F" w:rsidRDefault="00AD57DC" w:rsidP="00DE360B">
      <w:pPr>
        <w:rPr>
          <w:lang w:val="fr-FR"/>
        </w:rPr>
      </w:pPr>
    </w:p>
    <w:p w14:paraId="19FFA240" w14:textId="55959372" w:rsidR="00AD57DC" w:rsidRPr="0032190F" w:rsidRDefault="000D5402" w:rsidP="00DE360B">
      <w:pPr>
        <w:rPr>
          <w:lang w:val="fr-FR"/>
        </w:rPr>
      </w:pPr>
      <w:r w:rsidRPr="0032190F">
        <w:rPr>
          <w:lang w:val="fr-FR"/>
        </w:rPr>
        <w:t>Sur un des vases</w:t>
      </w:r>
      <w:r w:rsidR="005A5D57" w:rsidRPr="0032190F">
        <w:rPr>
          <w:lang w:val="fr-FR"/>
        </w:rPr>
        <w:t xml:space="preserve"> de la sépulture</w:t>
      </w:r>
      <w:r w:rsidRPr="0032190F">
        <w:rPr>
          <w:lang w:val="fr-FR"/>
        </w:rPr>
        <w:t>, l</w:t>
      </w:r>
      <w:r w:rsidR="00AD57DC" w:rsidRPr="0032190F">
        <w:rPr>
          <w:lang w:val="fr-FR"/>
        </w:rPr>
        <w:t xml:space="preserve">es cannelures </w:t>
      </w:r>
      <w:r w:rsidR="005A5D57" w:rsidRPr="0032190F">
        <w:rPr>
          <w:lang w:val="fr-FR"/>
        </w:rPr>
        <w:t>passant sous</w:t>
      </w:r>
      <w:r w:rsidR="00AD57DC" w:rsidRPr="0032190F">
        <w:rPr>
          <w:lang w:val="fr-FR"/>
        </w:rPr>
        <w:t xml:space="preserve"> l’anse forme un critère plutôt ancien</w:t>
      </w:r>
      <w:r w:rsidRPr="0032190F">
        <w:rPr>
          <w:lang w:val="fr-FR"/>
        </w:rPr>
        <w:t xml:space="preserve">, v. </w:t>
      </w:r>
      <w:hyperlink r:id="rId5406" w:anchor="Cul_Bronze_Final_3b_ceramiques" w:history="1">
        <w:r w:rsidRPr="0032190F">
          <w:rPr>
            <w:rStyle w:val="Hyperlink"/>
            <w:lang w:val="fr-FR"/>
          </w:rPr>
          <w:t>céramiques BF3b</w:t>
        </w:r>
      </w:hyperlink>
      <w:r w:rsidR="00AD57DC" w:rsidRPr="0032190F">
        <w:rPr>
          <w:lang w:val="fr-FR"/>
        </w:rPr>
        <w:t xml:space="preserve"> (BIB Réunion T. Lachenal, L. Bourdajaud, 2016)</w:t>
      </w:r>
      <w:r w:rsidRPr="0032190F">
        <w:rPr>
          <w:lang w:val="fr-FR"/>
        </w:rPr>
        <w:t xml:space="preserve"> v. </w:t>
      </w:r>
      <w:hyperlink r:id="rId5407" w:anchor="Sit_Mailhac_Moulin_t114" w:history="1">
        <w:r w:rsidRPr="0032190F">
          <w:rPr>
            <w:rStyle w:val="Hyperlink"/>
            <w:lang w:val="fr-FR"/>
          </w:rPr>
          <w:t>t. 114</w:t>
        </w:r>
      </w:hyperlink>
      <w:r w:rsidRPr="0032190F">
        <w:rPr>
          <w:lang w:val="fr-FR"/>
        </w:rPr>
        <w:t xml:space="preserve">, </w:t>
      </w:r>
      <w:hyperlink r:id="rId5408" w:anchor="Sit_Mailhac_Moulin_t120" w:history="1">
        <w:r w:rsidRPr="0032190F">
          <w:rPr>
            <w:rStyle w:val="Hyperlink"/>
            <w:lang w:val="fr-FR"/>
          </w:rPr>
          <w:t>t. 120</w:t>
        </w:r>
      </w:hyperlink>
      <w:r w:rsidRPr="0032190F">
        <w:rPr>
          <w:lang w:val="fr-FR"/>
        </w:rPr>
        <w:t xml:space="preserve">, </w:t>
      </w:r>
      <w:hyperlink r:id="rId5409" w:anchor="Sit_Mailhac_Moulin_t149" w:history="1">
        <w:r w:rsidRPr="0032190F">
          <w:rPr>
            <w:rStyle w:val="Hyperlink"/>
            <w:lang w:val="fr-FR"/>
          </w:rPr>
          <w:t>t. 149</w:t>
        </w:r>
      </w:hyperlink>
      <w:r w:rsidR="00F8430E" w:rsidRPr="0032190F">
        <w:rPr>
          <w:lang w:val="fr-FR"/>
        </w:rPr>
        <w:t>,</w:t>
      </w:r>
      <w:hyperlink r:id="rId5410" w:anchor="Sit_Mailhac_Moulin_t243" w:history="1">
        <w:r w:rsidR="00F8430E" w:rsidRPr="0032190F">
          <w:rPr>
            <w:rStyle w:val="Hyperlink"/>
            <w:lang w:val="fr-FR"/>
          </w:rPr>
          <w:t>t. 243</w:t>
        </w:r>
      </w:hyperlink>
      <w:r w:rsidRPr="0032190F">
        <w:rPr>
          <w:lang w:val="fr-FR"/>
        </w:rPr>
        <w:t xml:space="preserve"> (BIB Réunion T. Lachenal, L. Bourdajaud, 2016)</w:t>
      </w:r>
    </w:p>
    <w:p w14:paraId="7F00253F" w14:textId="77777777" w:rsidR="00AD57DC" w:rsidRPr="0032190F" w:rsidRDefault="00AD57DC" w:rsidP="00DE360B">
      <w:pPr>
        <w:rPr>
          <w:lang w:val="fr-FR"/>
        </w:rPr>
      </w:pPr>
    </w:p>
    <w:p w14:paraId="43A1E456" w14:textId="5CDFD914" w:rsidR="00C46DBB" w:rsidRPr="0032190F" w:rsidRDefault="00536E6E" w:rsidP="00DE360B">
      <w:pPr>
        <w:rPr>
          <w:lang w:val="fr-FR"/>
        </w:rPr>
      </w:pPr>
      <w:r w:rsidRPr="0032190F">
        <w:rPr>
          <w:lang w:val="fr-FR"/>
        </w:rPr>
        <w:t>petit vase en poterie rougeâtre, fine et dure. Panse sphériqueornée de deux lignes brisées encadrées par des lignes horizontales</w:t>
      </w:r>
      <w:r w:rsidR="00E45DE3">
        <w:rPr>
          <w:lang w:val="fr-FR"/>
        </w:rPr>
        <w:t xml:space="preserve"> </w:t>
      </w:r>
      <w:r w:rsidRPr="0032190F">
        <w:rPr>
          <w:lang w:val="fr-FR"/>
        </w:rPr>
        <w:t>parallèles, formées par des cannelures légères. Petit pied creux.Le haut du col manque. H = 0,115 m ; Do : 0,10 m ; Hp : 0,015 m ; Dp : 0,05 m.(BIB 1833)</w:t>
      </w:r>
    </w:p>
    <w:p w14:paraId="34C19A39" w14:textId="77777777" w:rsidR="0055048B" w:rsidRPr="0032190F" w:rsidRDefault="0055048B" w:rsidP="00DE360B">
      <w:pPr>
        <w:rPr>
          <w:lang w:val="fr-FR"/>
        </w:rPr>
      </w:pPr>
    </w:p>
    <w:tbl>
      <w:tblPr>
        <w:tblW w:w="848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496"/>
        <w:gridCol w:w="2409"/>
        <w:gridCol w:w="816"/>
      </w:tblGrid>
      <w:tr w:rsidR="005D10B6" w:rsidRPr="00C04709" w14:paraId="0B132600" w14:textId="77777777" w:rsidTr="00C35EA7">
        <w:trPr>
          <w:jc w:val="center"/>
        </w:trPr>
        <w:tc>
          <w:tcPr>
            <w:tcW w:w="1516" w:type="dxa"/>
          </w:tcPr>
          <w:p w14:paraId="02465487" w14:textId="77777777" w:rsidR="0055048B" w:rsidRPr="00C35EA7" w:rsidRDefault="0055048B" w:rsidP="00DE360B">
            <w:pPr>
              <w:rPr>
                <w:rFonts w:ascii="Courier New" w:hAnsi="Courier New" w:cs="Courier New"/>
                <w:sz w:val="20"/>
                <w:szCs w:val="18"/>
              </w:rPr>
            </w:pPr>
            <w:r w:rsidRPr="00C35EA7">
              <w:rPr>
                <w:rFonts w:ascii="Courier New" w:hAnsi="Courier New" w:cs="Courier New"/>
                <w:sz w:val="20"/>
                <w:szCs w:val="18"/>
                <w:lang w:val="fr-FR"/>
              </w:rPr>
              <w:br w:type="page"/>
            </w:r>
            <w:r w:rsidR="00C458EA" w:rsidRPr="00C35EA7">
              <w:rPr>
                <w:rFonts w:ascii="Courier New" w:hAnsi="Courier New" w:cs="Courier New"/>
                <w:sz w:val="20"/>
                <w:szCs w:val="18"/>
              </w:rPr>
              <w:t>OBJ_</w:t>
            </w:r>
          </w:p>
        </w:tc>
        <w:tc>
          <w:tcPr>
            <w:tcW w:w="1176" w:type="dxa"/>
          </w:tcPr>
          <w:p w14:paraId="5F256E05" w14:textId="77777777" w:rsidR="0055048B" w:rsidRPr="00C35EA7" w:rsidRDefault="0055048B" w:rsidP="00DE360B">
            <w:pPr>
              <w:rPr>
                <w:rFonts w:ascii="Courier New" w:hAnsi="Courier New" w:cs="Courier New"/>
                <w:sz w:val="20"/>
                <w:szCs w:val="18"/>
              </w:rPr>
            </w:pPr>
          </w:p>
        </w:tc>
        <w:tc>
          <w:tcPr>
            <w:tcW w:w="1070" w:type="dxa"/>
          </w:tcPr>
          <w:p w14:paraId="39FAB1C0" w14:textId="77777777" w:rsidR="0055048B" w:rsidRPr="00C35EA7" w:rsidRDefault="0055048B" w:rsidP="00DE360B">
            <w:pPr>
              <w:rPr>
                <w:rFonts w:ascii="Courier New" w:hAnsi="Courier New" w:cs="Courier New"/>
                <w:sz w:val="20"/>
                <w:szCs w:val="18"/>
              </w:rPr>
            </w:pPr>
          </w:p>
        </w:tc>
        <w:tc>
          <w:tcPr>
            <w:tcW w:w="1496" w:type="dxa"/>
          </w:tcPr>
          <w:p w14:paraId="6181EDDC" w14:textId="77777777" w:rsidR="0055048B" w:rsidRPr="00C35EA7" w:rsidRDefault="0055048B" w:rsidP="00DE360B">
            <w:pPr>
              <w:rPr>
                <w:rFonts w:ascii="Courier New" w:hAnsi="Courier New" w:cs="Courier New"/>
                <w:sz w:val="20"/>
                <w:szCs w:val="18"/>
              </w:rPr>
            </w:pPr>
          </w:p>
        </w:tc>
        <w:tc>
          <w:tcPr>
            <w:tcW w:w="2409" w:type="dxa"/>
          </w:tcPr>
          <w:p w14:paraId="508F0C54" w14:textId="77777777" w:rsidR="0055048B" w:rsidRPr="00C35EA7" w:rsidRDefault="0055048B" w:rsidP="00DE360B">
            <w:pPr>
              <w:rPr>
                <w:rFonts w:ascii="Courier New" w:hAnsi="Courier New" w:cs="Courier New"/>
                <w:sz w:val="20"/>
                <w:szCs w:val="18"/>
              </w:rPr>
            </w:pPr>
          </w:p>
        </w:tc>
        <w:tc>
          <w:tcPr>
            <w:tcW w:w="816" w:type="dxa"/>
          </w:tcPr>
          <w:p w14:paraId="1AD8D294" w14:textId="77777777" w:rsidR="0055048B" w:rsidRPr="00C35EA7" w:rsidRDefault="0055048B" w:rsidP="00DE360B">
            <w:pPr>
              <w:rPr>
                <w:rFonts w:ascii="Courier New" w:hAnsi="Courier New" w:cs="Courier New"/>
                <w:sz w:val="20"/>
                <w:szCs w:val="18"/>
              </w:rPr>
            </w:pPr>
          </w:p>
        </w:tc>
      </w:tr>
      <w:tr w:rsidR="005D10B6" w:rsidRPr="00C04709" w14:paraId="596C5865" w14:textId="77777777" w:rsidTr="00C35EA7">
        <w:trPr>
          <w:jc w:val="center"/>
        </w:trPr>
        <w:tc>
          <w:tcPr>
            <w:tcW w:w="1516" w:type="dxa"/>
          </w:tcPr>
          <w:p w14:paraId="78A5843F" w14:textId="77777777" w:rsidR="0055048B" w:rsidRPr="00C35EA7" w:rsidRDefault="0055048B" w:rsidP="00C35EA7">
            <w:pPr>
              <w:jc w:val="center"/>
              <w:rPr>
                <w:szCs w:val="18"/>
              </w:rPr>
            </w:pPr>
            <w:r w:rsidRPr="00C35EA7">
              <w:rPr>
                <w:szCs w:val="18"/>
              </w:rPr>
              <w:t>site</w:t>
            </w:r>
          </w:p>
        </w:tc>
        <w:tc>
          <w:tcPr>
            <w:tcW w:w="1176" w:type="dxa"/>
          </w:tcPr>
          <w:p w14:paraId="00CF5236" w14:textId="77777777" w:rsidR="0055048B" w:rsidRPr="00C35EA7" w:rsidRDefault="0055048B" w:rsidP="00C35EA7">
            <w:pPr>
              <w:jc w:val="center"/>
              <w:rPr>
                <w:szCs w:val="18"/>
              </w:rPr>
            </w:pPr>
            <w:r w:rsidRPr="00C35EA7">
              <w:rPr>
                <w:szCs w:val="18"/>
              </w:rPr>
              <w:t>structure</w:t>
            </w:r>
          </w:p>
        </w:tc>
        <w:tc>
          <w:tcPr>
            <w:tcW w:w="1070" w:type="dxa"/>
          </w:tcPr>
          <w:p w14:paraId="2C9195B2" w14:textId="77777777" w:rsidR="0055048B" w:rsidRPr="00C35EA7" w:rsidRDefault="0055048B" w:rsidP="00C35EA7">
            <w:pPr>
              <w:jc w:val="center"/>
              <w:rPr>
                <w:szCs w:val="18"/>
              </w:rPr>
            </w:pPr>
            <w:r w:rsidRPr="00C35EA7">
              <w:rPr>
                <w:szCs w:val="18"/>
              </w:rPr>
              <w:t>numero</w:t>
            </w:r>
          </w:p>
        </w:tc>
        <w:tc>
          <w:tcPr>
            <w:tcW w:w="1496" w:type="dxa"/>
          </w:tcPr>
          <w:p w14:paraId="68288A5B" w14:textId="77777777" w:rsidR="0055048B" w:rsidRPr="00C35EA7" w:rsidRDefault="0055048B" w:rsidP="00C35EA7">
            <w:pPr>
              <w:jc w:val="center"/>
              <w:rPr>
                <w:szCs w:val="18"/>
              </w:rPr>
            </w:pPr>
            <w:r w:rsidRPr="00C35EA7">
              <w:rPr>
                <w:szCs w:val="18"/>
              </w:rPr>
              <w:t>objet</w:t>
            </w:r>
          </w:p>
        </w:tc>
        <w:tc>
          <w:tcPr>
            <w:tcW w:w="2409" w:type="dxa"/>
          </w:tcPr>
          <w:p w14:paraId="7650AF57" w14:textId="77777777" w:rsidR="0055048B" w:rsidRPr="00C35EA7" w:rsidRDefault="0055048B" w:rsidP="00C35EA7">
            <w:pPr>
              <w:jc w:val="center"/>
              <w:rPr>
                <w:szCs w:val="18"/>
              </w:rPr>
            </w:pPr>
            <w:r w:rsidRPr="00C35EA7">
              <w:rPr>
                <w:szCs w:val="18"/>
              </w:rPr>
              <w:t>description</w:t>
            </w:r>
          </w:p>
        </w:tc>
        <w:tc>
          <w:tcPr>
            <w:tcW w:w="816" w:type="dxa"/>
          </w:tcPr>
          <w:p w14:paraId="1063A2E1" w14:textId="77777777" w:rsidR="0055048B" w:rsidRPr="00C35EA7" w:rsidRDefault="0055048B" w:rsidP="00C35EA7">
            <w:pPr>
              <w:jc w:val="center"/>
              <w:rPr>
                <w:szCs w:val="18"/>
              </w:rPr>
            </w:pPr>
            <w:r w:rsidRPr="00C35EA7">
              <w:rPr>
                <w:szCs w:val="18"/>
              </w:rPr>
              <w:t>BIB</w:t>
            </w:r>
          </w:p>
        </w:tc>
      </w:tr>
      <w:tr w:rsidR="005D10B6" w:rsidRPr="00C04709" w14:paraId="135AC03C" w14:textId="77777777" w:rsidTr="00C35EA7">
        <w:trPr>
          <w:jc w:val="center"/>
        </w:trPr>
        <w:tc>
          <w:tcPr>
            <w:tcW w:w="1516" w:type="dxa"/>
          </w:tcPr>
          <w:p w14:paraId="2C87FF8C" w14:textId="77777777" w:rsidR="0055048B" w:rsidRPr="00C35EA7" w:rsidRDefault="0055048B" w:rsidP="00DE360B">
            <w:pPr>
              <w:rPr>
                <w:szCs w:val="18"/>
              </w:rPr>
            </w:pPr>
            <w:r w:rsidRPr="00C35EA7">
              <w:rPr>
                <w:szCs w:val="18"/>
              </w:rPr>
              <w:t>Moulin (Le)</w:t>
            </w:r>
          </w:p>
        </w:tc>
        <w:tc>
          <w:tcPr>
            <w:tcW w:w="1176" w:type="dxa"/>
          </w:tcPr>
          <w:p w14:paraId="78636410" w14:textId="77777777" w:rsidR="0055048B" w:rsidRPr="00C35EA7" w:rsidRDefault="0055048B" w:rsidP="00DE360B">
            <w:pPr>
              <w:rPr>
                <w:szCs w:val="18"/>
              </w:rPr>
            </w:pPr>
            <w:r>
              <w:t>t_108</w:t>
            </w:r>
          </w:p>
        </w:tc>
        <w:tc>
          <w:tcPr>
            <w:tcW w:w="1070" w:type="dxa"/>
          </w:tcPr>
          <w:p w14:paraId="1802C196" w14:textId="77777777" w:rsidR="0055048B" w:rsidRPr="00C35EA7" w:rsidRDefault="0055048B" w:rsidP="00DE360B">
            <w:pPr>
              <w:rPr>
                <w:szCs w:val="18"/>
              </w:rPr>
            </w:pPr>
            <w:r w:rsidRPr="00C35EA7">
              <w:rPr>
                <w:szCs w:val="18"/>
                <w:highlight w:val="yellow"/>
              </w:rPr>
              <w:t>10495</w:t>
            </w:r>
          </w:p>
        </w:tc>
        <w:tc>
          <w:tcPr>
            <w:tcW w:w="1496" w:type="dxa"/>
          </w:tcPr>
          <w:p w14:paraId="3CC95010" w14:textId="77777777" w:rsidR="0055048B" w:rsidRPr="00B2667E" w:rsidRDefault="0055048B" w:rsidP="00DE360B">
            <w:r>
              <w:t>CC-2145-m</w:t>
            </w:r>
          </w:p>
        </w:tc>
        <w:tc>
          <w:tcPr>
            <w:tcW w:w="2409" w:type="dxa"/>
          </w:tcPr>
          <w:p w14:paraId="121154F9" w14:textId="77777777" w:rsidR="0055048B" w:rsidRPr="00C35EA7" w:rsidRDefault="0055048B" w:rsidP="00DE360B">
            <w:pPr>
              <w:rPr>
                <w:szCs w:val="18"/>
              </w:rPr>
            </w:pPr>
            <w:r>
              <w:t>fusaïole en terre cuite</w:t>
            </w:r>
          </w:p>
        </w:tc>
        <w:tc>
          <w:tcPr>
            <w:tcW w:w="816" w:type="dxa"/>
          </w:tcPr>
          <w:p w14:paraId="3DF5A228" w14:textId="77777777" w:rsidR="0055048B" w:rsidRPr="00C35EA7" w:rsidRDefault="0055048B" w:rsidP="00DE360B">
            <w:pPr>
              <w:rPr>
                <w:szCs w:val="18"/>
              </w:rPr>
            </w:pPr>
            <w:r w:rsidRPr="00C35EA7">
              <w:rPr>
                <w:szCs w:val="18"/>
              </w:rPr>
              <w:t>1833</w:t>
            </w:r>
          </w:p>
        </w:tc>
      </w:tr>
      <w:tr w:rsidR="005D10B6" w:rsidRPr="00C04709" w14:paraId="124016FA" w14:textId="77777777" w:rsidTr="00C35EA7">
        <w:trPr>
          <w:jc w:val="center"/>
        </w:trPr>
        <w:tc>
          <w:tcPr>
            <w:tcW w:w="1516" w:type="dxa"/>
          </w:tcPr>
          <w:p w14:paraId="1B8D8043" w14:textId="77777777" w:rsidR="00706E88" w:rsidRPr="00C35EA7" w:rsidRDefault="00706E88" w:rsidP="00DE360B">
            <w:pPr>
              <w:rPr>
                <w:szCs w:val="18"/>
              </w:rPr>
            </w:pPr>
            <w:r w:rsidRPr="00C35EA7">
              <w:rPr>
                <w:szCs w:val="18"/>
              </w:rPr>
              <w:t>Moulin (Le)</w:t>
            </w:r>
          </w:p>
        </w:tc>
        <w:tc>
          <w:tcPr>
            <w:tcW w:w="1176" w:type="dxa"/>
          </w:tcPr>
          <w:p w14:paraId="1E7E423D" w14:textId="77777777" w:rsidR="00706E88" w:rsidRPr="00C35EA7" w:rsidRDefault="00706E88" w:rsidP="00DE360B">
            <w:pPr>
              <w:rPr>
                <w:szCs w:val="18"/>
              </w:rPr>
            </w:pPr>
            <w:r>
              <w:t>t_108</w:t>
            </w:r>
          </w:p>
        </w:tc>
        <w:tc>
          <w:tcPr>
            <w:tcW w:w="1070" w:type="dxa"/>
          </w:tcPr>
          <w:p w14:paraId="6CBFE4F7" w14:textId="77777777" w:rsidR="00706E88" w:rsidRPr="00C35EA7" w:rsidRDefault="00706E88" w:rsidP="00DE360B">
            <w:pPr>
              <w:rPr>
                <w:szCs w:val="18"/>
              </w:rPr>
            </w:pPr>
            <w:r w:rsidRPr="00C35EA7">
              <w:rPr>
                <w:szCs w:val="18"/>
              </w:rPr>
              <w:t>15300</w:t>
            </w:r>
          </w:p>
        </w:tc>
        <w:tc>
          <w:tcPr>
            <w:tcW w:w="1496" w:type="dxa"/>
          </w:tcPr>
          <w:p w14:paraId="18BFCA86" w14:textId="77777777" w:rsidR="00706E88" w:rsidRDefault="00706E88" w:rsidP="00DE360B">
            <w:r>
              <w:t>DF-1111</w:t>
            </w:r>
          </w:p>
        </w:tc>
        <w:tc>
          <w:tcPr>
            <w:tcW w:w="2409" w:type="dxa"/>
          </w:tcPr>
          <w:p w14:paraId="10C934A6" w14:textId="77777777" w:rsidR="00706E88" w:rsidRDefault="00706E88" w:rsidP="00DE360B">
            <w:r>
              <w:t>mors en os</w:t>
            </w:r>
          </w:p>
        </w:tc>
        <w:tc>
          <w:tcPr>
            <w:tcW w:w="816" w:type="dxa"/>
          </w:tcPr>
          <w:p w14:paraId="11F5801A" w14:textId="77777777" w:rsidR="00706E88" w:rsidRPr="00C35EA7" w:rsidRDefault="00706E88" w:rsidP="00DE360B">
            <w:pPr>
              <w:rPr>
                <w:szCs w:val="18"/>
              </w:rPr>
            </w:pPr>
            <w:r w:rsidRPr="00C35EA7">
              <w:rPr>
                <w:szCs w:val="18"/>
              </w:rPr>
              <w:t>1833</w:t>
            </w:r>
          </w:p>
        </w:tc>
      </w:tr>
    </w:tbl>
    <w:p w14:paraId="3FBE2AC5" w14:textId="77777777" w:rsidR="0055048B" w:rsidRDefault="0055048B" w:rsidP="00DE360B"/>
    <w:p w14:paraId="7D7B9903" w14:textId="77777777" w:rsidR="00E27367" w:rsidRPr="00536E6E" w:rsidRDefault="00E27367" w:rsidP="00DE360B"/>
    <w:p w14:paraId="09A9F2F1" w14:textId="77777777" w:rsidR="00C46DBB" w:rsidRPr="00313381" w:rsidRDefault="009E4276" w:rsidP="00DE360B">
      <w:pPr>
        <w:pStyle w:val="Heading3"/>
      </w:pPr>
      <w:bookmarkStart w:id="2318" w:name="Sit_Mailhac_Moulin_t109"/>
      <w:r>
        <w:t>t_</w:t>
      </w:r>
      <w:r w:rsidR="00C46DBB" w:rsidRPr="00313381">
        <w:t>109</w:t>
      </w:r>
    </w:p>
    <w:bookmarkEnd w:id="2318"/>
    <w:p w14:paraId="57D9BBED" w14:textId="77777777" w:rsidR="00536E6E" w:rsidRPr="0032190F" w:rsidRDefault="00536E6E" w:rsidP="00DE360B">
      <w:pPr>
        <w:rPr>
          <w:lang w:val="fr-FR"/>
        </w:rPr>
      </w:pPr>
      <w:r w:rsidRPr="0032190F">
        <w:rPr>
          <w:lang w:val="fr-FR"/>
        </w:rPr>
        <w:t>ossuaire en poterie brune, brun-rouge à la cassure,friable. H : 0,08 m ; Do : 0,19 m ; Db : 0,06 m. Décor légèrement inciséavant cuisson avec un poinçon. Il était incomplètement fermé par une</w:t>
      </w:r>
    </w:p>
    <w:p w14:paraId="570B4BA9" w14:textId="77777777" w:rsidR="00C46DBB" w:rsidRPr="0032190F" w:rsidRDefault="00536E6E" w:rsidP="00DE360B">
      <w:pPr>
        <w:rPr>
          <w:lang w:val="fr-FR"/>
        </w:rPr>
      </w:pPr>
      <w:r w:rsidRPr="0032190F">
        <w:rPr>
          <w:lang w:val="fr-FR"/>
        </w:rPr>
        <w:t>petite dalle en pierre calcaire.(BIB 1833)</w:t>
      </w:r>
    </w:p>
    <w:p w14:paraId="6762870E" w14:textId="77777777" w:rsidR="00F727E9" w:rsidRPr="0032190F" w:rsidRDefault="00F727E9" w:rsidP="00DE360B">
      <w:pPr>
        <w:rPr>
          <w:lang w:val="fr-FR"/>
        </w:rPr>
      </w:pPr>
    </w:p>
    <w:p w14:paraId="49E41D2B" w14:textId="77777777" w:rsidR="00F727E9" w:rsidRDefault="00F727E9" w:rsidP="00DE360B">
      <w:r>
        <w:t>Motif anthropomorphe possible (BIB 1833 p. 281).</w:t>
      </w:r>
    </w:p>
    <w:p w14:paraId="4F3FE8D7" w14:textId="77777777" w:rsidR="00706E88" w:rsidRDefault="00706E88" w:rsidP="00DE360B"/>
    <w:tbl>
      <w:tblPr>
        <w:tblW w:w="81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042"/>
        <w:gridCol w:w="816"/>
      </w:tblGrid>
      <w:tr w:rsidR="005D10B6" w:rsidRPr="00C04709" w14:paraId="6E64C02B" w14:textId="77777777" w:rsidTr="00C35EA7">
        <w:trPr>
          <w:jc w:val="center"/>
        </w:trPr>
        <w:tc>
          <w:tcPr>
            <w:tcW w:w="1516" w:type="dxa"/>
          </w:tcPr>
          <w:p w14:paraId="61D4615C" w14:textId="77777777" w:rsidR="00706E88" w:rsidRPr="00C35EA7" w:rsidRDefault="00706E88"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2BA7FDC9" w14:textId="77777777" w:rsidR="00706E88" w:rsidRPr="00C35EA7" w:rsidRDefault="00706E88" w:rsidP="00DE360B">
            <w:pPr>
              <w:rPr>
                <w:rFonts w:ascii="Courier New" w:hAnsi="Courier New" w:cs="Courier New"/>
                <w:sz w:val="20"/>
                <w:szCs w:val="18"/>
              </w:rPr>
            </w:pPr>
          </w:p>
        </w:tc>
        <w:tc>
          <w:tcPr>
            <w:tcW w:w="1070" w:type="dxa"/>
          </w:tcPr>
          <w:p w14:paraId="66BFC90E" w14:textId="77777777" w:rsidR="00706E88" w:rsidRPr="00C35EA7" w:rsidRDefault="00706E88" w:rsidP="00DE360B">
            <w:pPr>
              <w:rPr>
                <w:rFonts w:ascii="Courier New" w:hAnsi="Courier New" w:cs="Courier New"/>
                <w:sz w:val="20"/>
                <w:szCs w:val="18"/>
              </w:rPr>
            </w:pPr>
          </w:p>
        </w:tc>
        <w:tc>
          <w:tcPr>
            <w:tcW w:w="1510" w:type="dxa"/>
          </w:tcPr>
          <w:p w14:paraId="66911166" w14:textId="77777777" w:rsidR="00706E88" w:rsidRPr="00C35EA7" w:rsidRDefault="00706E88" w:rsidP="00DE360B">
            <w:pPr>
              <w:rPr>
                <w:rFonts w:ascii="Courier New" w:hAnsi="Courier New" w:cs="Courier New"/>
                <w:sz w:val="20"/>
                <w:szCs w:val="18"/>
              </w:rPr>
            </w:pPr>
          </w:p>
        </w:tc>
        <w:tc>
          <w:tcPr>
            <w:tcW w:w="2042" w:type="dxa"/>
          </w:tcPr>
          <w:p w14:paraId="665564CC" w14:textId="77777777" w:rsidR="00706E88" w:rsidRPr="00C35EA7" w:rsidRDefault="00706E88" w:rsidP="00DE360B">
            <w:pPr>
              <w:rPr>
                <w:rFonts w:ascii="Courier New" w:hAnsi="Courier New" w:cs="Courier New"/>
                <w:sz w:val="20"/>
                <w:szCs w:val="18"/>
              </w:rPr>
            </w:pPr>
          </w:p>
        </w:tc>
        <w:tc>
          <w:tcPr>
            <w:tcW w:w="816" w:type="dxa"/>
          </w:tcPr>
          <w:p w14:paraId="7508D1C7" w14:textId="77777777" w:rsidR="00706E88" w:rsidRPr="00C35EA7" w:rsidRDefault="00706E88" w:rsidP="00DE360B">
            <w:pPr>
              <w:rPr>
                <w:rFonts w:ascii="Courier New" w:hAnsi="Courier New" w:cs="Courier New"/>
                <w:sz w:val="20"/>
                <w:szCs w:val="18"/>
              </w:rPr>
            </w:pPr>
          </w:p>
        </w:tc>
      </w:tr>
      <w:tr w:rsidR="005D10B6" w:rsidRPr="00C04709" w14:paraId="01BF6B0B" w14:textId="77777777" w:rsidTr="00C35EA7">
        <w:trPr>
          <w:jc w:val="center"/>
        </w:trPr>
        <w:tc>
          <w:tcPr>
            <w:tcW w:w="1516" w:type="dxa"/>
          </w:tcPr>
          <w:p w14:paraId="2A2D1BA5" w14:textId="77777777" w:rsidR="00706E88" w:rsidRPr="00C35EA7" w:rsidRDefault="00706E88" w:rsidP="00C35EA7">
            <w:pPr>
              <w:jc w:val="center"/>
              <w:rPr>
                <w:szCs w:val="18"/>
              </w:rPr>
            </w:pPr>
            <w:r w:rsidRPr="00C35EA7">
              <w:rPr>
                <w:szCs w:val="18"/>
              </w:rPr>
              <w:t>site</w:t>
            </w:r>
          </w:p>
        </w:tc>
        <w:tc>
          <w:tcPr>
            <w:tcW w:w="1176" w:type="dxa"/>
          </w:tcPr>
          <w:p w14:paraId="1F8A63AF" w14:textId="77777777" w:rsidR="00706E88" w:rsidRPr="00C35EA7" w:rsidRDefault="00706E88" w:rsidP="00C35EA7">
            <w:pPr>
              <w:jc w:val="center"/>
              <w:rPr>
                <w:szCs w:val="18"/>
              </w:rPr>
            </w:pPr>
            <w:r w:rsidRPr="00C35EA7">
              <w:rPr>
                <w:szCs w:val="18"/>
              </w:rPr>
              <w:t>structure</w:t>
            </w:r>
          </w:p>
        </w:tc>
        <w:tc>
          <w:tcPr>
            <w:tcW w:w="1070" w:type="dxa"/>
          </w:tcPr>
          <w:p w14:paraId="1B1EE2C7" w14:textId="77777777" w:rsidR="00706E88" w:rsidRPr="00C35EA7" w:rsidRDefault="00706E88" w:rsidP="00C35EA7">
            <w:pPr>
              <w:jc w:val="center"/>
              <w:rPr>
                <w:szCs w:val="18"/>
              </w:rPr>
            </w:pPr>
            <w:r w:rsidRPr="00C35EA7">
              <w:rPr>
                <w:szCs w:val="18"/>
              </w:rPr>
              <w:t>numero</w:t>
            </w:r>
          </w:p>
        </w:tc>
        <w:tc>
          <w:tcPr>
            <w:tcW w:w="1510" w:type="dxa"/>
          </w:tcPr>
          <w:p w14:paraId="0AEEBA99" w14:textId="77777777" w:rsidR="00706E88" w:rsidRPr="00C35EA7" w:rsidRDefault="00706E88" w:rsidP="00C35EA7">
            <w:pPr>
              <w:jc w:val="center"/>
              <w:rPr>
                <w:szCs w:val="18"/>
              </w:rPr>
            </w:pPr>
            <w:r w:rsidRPr="00C35EA7">
              <w:rPr>
                <w:szCs w:val="18"/>
              </w:rPr>
              <w:t>objet</w:t>
            </w:r>
          </w:p>
        </w:tc>
        <w:tc>
          <w:tcPr>
            <w:tcW w:w="2042" w:type="dxa"/>
          </w:tcPr>
          <w:p w14:paraId="03792BF2" w14:textId="77777777" w:rsidR="00706E88" w:rsidRPr="00C35EA7" w:rsidRDefault="00706E88" w:rsidP="00C35EA7">
            <w:pPr>
              <w:jc w:val="center"/>
              <w:rPr>
                <w:szCs w:val="18"/>
              </w:rPr>
            </w:pPr>
            <w:r w:rsidRPr="00C35EA7">
              <w:rPr>
                <w:szCs w:val="18"/>
              </w:rPr>
              <w:t>description</w:t>
            </w:r>
          </w:p>
        </w:tc>
        <w:tc>
          <w:tcPr>
            <w:tcW w:w="816" w:type="dxa"/>
          </w:tcPr>
          <w:p w14:paraId="5A978468" w14:textId="77777777" w:rsidR="00706E88" w:rsidRPr="00C35EA7" w:rsidRDefault="00706E88" w:rsidP="00C35EA7">
            <w:pPr>
              <w:jc w:val="center"/>
              <w:rPr>
                <w:szCs w:val="18"/>
              </w:rPr>
            </w:pPr>
            <w:r w:rsidRPr="00C35EA7">
              <w:rPr>
                <w:szCs w:val="18"/>
              </w:rPr>
              <w:t>BIB</w:t>
            </w:r>
          </w:p>
        </w:tc>
      </w:tr>
      <w:tr w:rsidR="005D10B6" w:rsidRPr="00C04709" w14:paraId="4ED3901E" w14:textId="77777777" w:rsidTr="00C35EA7">
        <w:trPr>
          <w:jc w:val="center"/>
        </w:trPr>
        <w:tc>
          <w:tcPr>
            <w:tcW w:w="1516" w:type="dxa"/>
          </w:tcPr>
          <w:p w14:paraId="277A2FA2" w14:textId="77777777" w:rsidR="00706E88" w:rsidRPr="00C35EA7" w:rsidRDefault="00706E88" w:rsidP="00DE360B">
            <w:pPr>
              <w:rPr>
                <w:szCs w:val="18"/>
              </w:rPr>
            </w:pPr>
            <w:r w:rsidRPr="00C35EA7">
              <w:rPr>
                <w:szCs w:val="18"/>
              </w:rPr>
              <w:lastRenderedPageBreak/>
              <w:t>Moulin (Le)</w:t>
            </w:r>
          </w:p>
        </w:tc>
        <w:tc>
          <w:tcPr>
            <w:tcW w:w="1176" w:type="dxa"/>
          </w:tcPr>
          <w:p w14:paraId="15821AE5" w14:textId="77777777" w:rsidR="00706E88" w:rsidRPr="00C35EA7" w:rsidRDefault="00706E88" w:rsidP="00DE360B">
            <w:pPr>
              <w:rPr>
                <w:szCs w:val="18"/>
              </w:rPr>
            </w:pPr>
            <w:r>
              <w:t>t_109</w:t>
            </w:r>
          </w:p>
        </w:tc>
        <w:tc>
          <w:tcPr>
            <w:tcW w:w="1070" w:type="dxa"/>
          </w:tcPr>
          <w:p w14:paraId="3B4E80C8" w14:textId="77777777" w:rsidR="00706E88" w:rsidRPr="00C35EA7" w:rsidRDefault="00706E88" w:rsidP="00DE360B">
            <w:pPr>
              <w:rPr>
                <w:szCs w:val="18"/>
              </w:rPr>
            </w:pPr>
            <w:r w:rsidRPr="00C35EA7">
              <w:rPr>
                <w:szCs w:val="18"/>
              </w:rPr>
              <w:t>15301</w:t>
            </w:r>
          </w:p>
        </w:tc>
        <w:tc>
          <w:tcPr>
            <w:tcW w:w="1510" w:type="dxa"/>
          </w:tcPr>
          <w:p w14:paraId="4DAF5E55" w14:textId="77777777" w:rsidR="00706E88" w:rsidRDefault="00706E88" w:rsidP="00DE360B">
            <w:r>
              <w:t>AA-3112-m</w:t>
            </w:r>
          </w:p>
        </w:tc>
        <w:tc>
          <w:tcPr>
            <w:tcW w:w="2042" w:type="dxa"/>
          </w:tcPr>
          <w:p w14:paraId="5BC2CF60" w14:textId="77777777" w:rsidR="00706E88" w:rsidRDefault="00706E88" w:rsidP="00DE360B">
            <w:r>
              <w:t>épingle en bronze</w:t>
            </w:r>
          </w:p>
        </w:tc>
        <w:tc>
          <w:tcPr>
            <w:tcW w:w="816" w:type="dxa"/>
          </w:tcPr>
          <w:p w14:paraId="5B9A7050" w14:textId="77777777" w:rsidR="00706E88" w:rsidRPr="00C35EA7" w:rsidRDefault="00706E88" w:rsidP="00DE360B">
            <w:pPr>
              <w:rPr>
                <w:szCs w:val="18"/>
              </w:rPr>
            </w:pPr>
            <w:r w:rsidRPr="00C35EA7">
              <w:rPr>
                <w:szCs w:val="18"/>
              </w:rPr>
              <w:t>1833</w:t>
            </w:r>
          </w:p>
        </w:tc>
      </w:tr>
    </w:tbl>
    <w:p w14:paraId="254CADAF" w14:textId="77777777" w:rsidR="00706E88" w:rsidRDefault="00706E88" w:rsidP="00DE360B"/>
    <w:p w14:paraId="09AFE3CD" w14:textId="77777777" w:rsidR="009778A6" w:rsidRDefault="009778A6" w:rsidP="00DE360B"/>
    <w:p w14:paraId="3BC2DF0D" w14:textId="77777777" w:rsidR="00C46DBB" w:rsidRPr="0054351D" w:rsidRDefault="009E4276" w:rsidP="00DE360B">
      <w:pPr>
        <w:pStyle w:val="Heading3"/>
      </w:pPr>
      <w:bookmarkStart w:id="2319" w:name="Sit_Mailhac_Moulin_t112"/>
      <w:r>
        <w:t>t_</w:t>
      </w:r>
      <w:r w:rsidR="00C46DBB" w:rsidRPr="0054351D">
        <w:t>112</w:t>
      </w:r>
    </w:p>
    <w:bookmarkEnd w:id="2319"/>
    <w:p w14:paraId="3DF3DCAD" w14:textId="77777777" w:rsidR="005A5D57" w:rsidRDefault="005A5D57" w:rsidP="00DE360B">
      <w:pPr>
        <w:jc w:val="both"/>
      </w:pPr>
    </w:p>
    <w:p w14:paraId="4F65A25A" w14:textId="77777777" w:rsidR="005A5D57" w:rsidRPr="0032190F" w:rsidRDefault="005A5D57" w:rsidP="00DE360B">
      <w:pPr>
        <w:jc w:val="both"/>
        <w:rPr>
          <w:lang w:val="fr-FR"/>
        </w:rPr>
      </w:pPr>
      <w:r w:rsidRPr="0032190F">
        <w:rPr>
          <w:lang w:val="fr-FR"/>
        </w:rPr>
        <w:t>Il s’agit probablement d’une tombe double car il ya trop de gobelets pour un individu isolé (BIB Réunion T. Lachenal, L. Bourdajaud, 2016)</w:t>
      </w:r>
    </w:p>
    <w:p w14:paraId="091237CE" w14:textId="77777777" w:rsidR="005A5D57" w:rsidRPr="0032190F" w:rsidRDefault="005A5D57" w:rsidP="00DE360B">
      <w:pPr>
        <w:jc w:val="both"/>
        <w:rPr>
          <w:lang w:val="fr-FR"/>
        </w:rPr>
      </w:pPr>
    </w:p>
    <w:p w14:paraId="1AF39CE6" w14:textId="77777777" w:rsidR="00C46DBB" w:rsidRPr="0032190F" w:rsidRDefault="0054351D" w:rsidP="00DE360B">
      <w:pPr>
        <w:jc w:val="both"/>
        <w:rPr>
          <w:lang w:val="fr-FR"/>
        </w:rPr>
      </w:pPr>
      <w:r w:rsidRPr="0032190F">
        <w:rPr>
          <w:lang w:val="fr-FR"/>
        </w:rPr>
        <w:t>petit vase en poterie beige fine, à dégraissant broyécontenant un peu de quartz. Le décor, légèrement incisé avec un instrumentà pointe très fine est souligné d’un pointillé. H : 0,055 m ; Do :0,065 m ; Db : 0,02 m. Il était renversé sur l’embouchure, à côté desprécédents. Deux larges écailles manquent sur les côtés. Cel</w:t>
      </w:r>
      <w:r w:rsidR="007F13F4" w:rsidRPr="0032190F">
        <w:rPr>
          <w:lang w:val="fr-FR"/>
        </w:rPr>
        <w:t xml:space="preserve">a paraît un accident de cuisson </w:t>
      </w:r>
      <w:r w:rsidRPr="0032190F">
        <w:rPr>
          <w:lang w:val="fr-FR"/>
        </w:rPr>
        <w:t>(BIB 1833)</w:t>
      </w:r>
    </w:p>
    <w:p w14:paraId="0ED6ECD6" w14:textId="77777777" w:rsidR="007F13F4" w:rsidRPr="0032190F" w:rsidRDefault="007F13F4" w:rsidP="00DE360B">
      <w:pPr>
        <w:jc w:val="both"/>
        <w:rPr>
          <w:lang w:val="fr-FR"/>
        </w:rPr>
      </w:pPr>
      <w:r w:rsidRPr="0032190F">
        <w:rPr>
          <w:lang w:val="fr-FR"/>
        </w:rPr>
        <w:t>Rupture de rythme dans le décor : 2/2/2/1 (SS BIB)</w:t>
      </w:r>
    </w:p>
    <w:p w14:paraId="664899F1" w14:textId="77777777" w:rsidR="00C329B6" w:rsidRPr="0032190F" w:rsidRDefault="00C329B6" w:rsidP="00DE360B">
      <w:pPr>
        <w:jc w:val="both"/>
        <w:rPr>
          <w:lang w:val="fr-FR"/>
        </w:rPr>
      </w:pPr>
    </w:p>
    <w:p w14:paraId="0A46A857" w14:textId="77777777" w:rsidR="00C329B6" w:rsidRPr="0032190F" w:rsidRDefault="00C329B6" w:rsidP="00DE360B">
      <w:pPr>
        <w:jc w:val="both"/>
        <w:rPr>
          <w:lang w:val="fr-FR"/>
        </w:rPr>
      </w:pPr>
      <w:r w:rsidRPr="0032190F">
        <w:rPr>
          <w:lang w:val="fr-FR"/>
        </w:rPr>
        <w:t>Restes osseux d’un enfant (BIB 1833)</w:t>
      </w:r>
    </w:p>
    <w:p w14:paraId="53B4D9C3" w14:textId="77777777" w:rsidR="00B2667E" w:rsidRPr="0032190F" w:rsidRDefault="00B2667E" w:rsidP="00DE360B">
      <w:pPr>
        <w:jc w:val="both"/>
        <w:rPr>
          <w:lang w:val="fr-FR"/>
        </w:rPr>
      </w:pPr>
    </w:p>
    <w:p w14:paraId="5C12E49B" w14:textId="77777777" w:rsidR="00B2667E" w:rsidRDefault="00B2667E" w:rsidP="00DE360B">
      <w:pPr>
        <w:pStyle w:val="Heading3"/>
      </w:pPr>
      <w:r>
        <w:t>t_113</w:t>
      </w:r>
    </w:p>
    <w:p w14:paraId="5BD8F52F" w14:textId="77777777" w:rsidR="00B2667E" w:rsidRDefault="00B2667E" w:rsidP="00DE360B"/>
    <w:tbl>
      <w:tblPr>
        <w:tblW w:w="81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496"/>
        <w:gridCol w:w="2042"/>
        <w:gridCol w:w="816"/>
      </w:tblGrid>
      <w:tr w:rsidR="005D10B6" w:rsidRPr="00C04709" w14:paraId="74E58570" w14:textId="77777777" w:rsidTr="00C35EA7">
        <w:trPr>
          <w:jc w:val="center"/>
        </w:trPr>
        <w:tc>
          <w:tcPr>
            <w:tcW w:w="1516" w:type="dxa"/>
          </w:tcPr>
          <w:p w14:paraId="2D42F4FA" w14:textId="77777777" w:rsidR="00B2667E" w:rsidRPr="00C35EA7" w:rsidRDefault="00B2667E"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7CBCD9AF" w14:textId="77777777" w:rsidR="00B2667E" w:rsidRPr="00C35EA7" w:rsidRDefault="00B2667E" w:rsidP="00DE360B">
            <w:pPr>
              <w:rPr>
                <w:rFonts w:ascii="Courier New" w:hAnsi="Courier New" w:cs="Courier New"/>
                <w:sz w:val="20"/>
                <w:szCs w:val="18"/>
              </w:rPr>
            </w:pPr>
          </w:p>
        </w:tc>
        <w:tc>
          <w:tcPr>
            <w:tcW w:w="1070" w:type="dxa"/>
          </w:tcPr>
          <w:p w14:paraId="73F7F79F" w14:textId="77777777" w:rsidR="00B2667E" w:rsidRPr="00C35EA7" w:rsidRDefault="00B2667E" w:rsidP="00DE360B">
            <w:pPr>
              <w:rPr>
                <w:rFonts w:ascii="Courier New" w:hAnsi="Courier New" w:cs="Courier New"/>
                <w:sz w:val="20"/>
                <w:szCs w:val="18"/>
              </w:rPr>
            </w:pPr>
          </w:p>
        </w:tc>
        <w:tc>
          <w:tcPr>
            <w:tcW w:w="1496" w:type="dxa"/>
          </w:tcPr>
          <w:p w14:paraId="0AE38214" w14:textId="77777777" w:rsidR="00B2667E" w:rsidRPr="00C35EA7" w:rsidRDefault="00B2667E" w:rsidP="00DE360B">
            <w:pPr>
              <w:rPr>
                <w:rFonts w:ascii="Courier New" w:hAnsi="Courier New" w:cs="Courier New"/>
                <w:sz w:val="20"/>
                <w:szCs w:val="18"/>
              </w:rPr>
            </w:pPr>
          </w:p>
        </w:tc>
        <w:tc>
          <w:tcPr>
            <w:tcW w:w="2042" w:type="dxa"/>
          </w:tcPr>
          <w:p w14:paraId="550201B8" w14:textId="77777777" w:rsidR="00B2667E" w:rsidRPr="00C35EA7" w:rsidRDefault="00B2667E" w:rsidP="00DE360B">
            <w:pPr>
              <w:rPr>
                <w:rFonts w:ascii="Courier New" w:hAnsi="Courier New" w:cs="Courier New"/>
                <w:sz w:val="20"/>
                <w:szCs w:val="18"/>
              </w:rPr>
            </w:pPr>
          </w:p>
        </w:tc>
        <w:tc>
          <w:tcPr>
            <w:tcW w:w="816" w:type="dxa"/>
          </w:tcPr>
          <w:p w14:paraId="4908E27C" w14:textId="77777777" w:rsidR="00B2667E" w:rsidRPr="00C35EA7" w:rsidRDefault="00B2667E" w:rsidP="00DE360B">
            <w:pPr>
              <w:rPr>
                <w:rFonts w:ascii="Courier New" w:hAnsi="Courier New" w:cs="Courier New"/>
                <w:sz w:val="20"/>
                <w:szCs w:val="18"/>
              </w:rPr>
            </w:pPr>
          </w:p>
        </w:tc>
      </w:tr>
      <w:tr w:rsidR="005D10B6" w:rsidRPr="00C04709" w14:paraId="15B16291" w14:textId="77777777" w:rsidTr="00C35EA7">
        <w:trPr>
          <w:jc w:val="center"/>
        </w:trPr>
        <w:tc>
          <w:tcPr>
            <w:tcW w:w="1516" w:type="dxa"/>
          </w:tcPr>
          <w:p w14:paraId="243D0416" w14:textId="77777777" w:rsidR="00B2667E" w:rsidRPr="00C35EA7" w:rsidRDefault="00B2667E" w:rsidP="00C35EA7">
            <w:pPr>
              <w:jc w:val="center"/>
              <w:rPr>
                <w:szCs w:val="18"/>
              </w:rPr>
            </w:pPr>
            <w:r w:rsidRPr="00C35EA7">
              <w:rPr>
                <w:szCs w:val="18"/>
              </w:rPr>
              <w:t>site</w:t>
            </w:r>
          </w:p>
        </w:tc>
        <w:tc>
          <w:tcPr>
            <w:tcW w:w="1176" w:type="dxa"/>
          </w:tcPr>
          <w:p w14:paraId="53D29722" w14:textId="77777777" w:rsidR="00B2667E" w:rsidRPr="00C35EA7" w:rsidRDefault="00B2667E" w:rsidP="00C35EA7">
            <w:pPr>
              <w:jc w:val="center"/>
              <w:rPr>
                <w:szCs w:val="18"/>
              </w:rPr>
            </w:pPr>
            <w:r w:rsidRPr="00C35EA7">
              <w:rPr>
                <w:szCs w:val="18"/>
              </w:rPr>
              <w:t>structure</w:t>
            </w:r>
          </w:p>
        </w:tc>
        <w:tc>
          <w:tcPr>
            <w:tcW w:w="1070" w:type="dxa"/>
          </w:tcPr>
          <w:p w14:paraId="50FCD6B5" w14:textId="77777777" w:rsidR="00B2667E" w:rsidRPr="00C35EA7" w:rsidRDefault="00B2667E" w:rsidP="00C35EA7">
            <w:pPr>
              <w:jc w:val="center"/>
              <w:rPr>
                <w:szCs w:val="18"/>
              </w:rPr>
            </w:pPr>
            <w:r w:rsidRPr="00C35EA7">
              <w:rPr>
                <w:szCs w:val="18"/>
              </w:rPr>
              <w:t>numero</w:t>
            </w:r>
          </w:p>
        </w:tc>
        <w:tc>
          <w:tcPr>
            <w:tcW w:w="1496" w:type="dxa"/>
          </w:tcPr>
          <w:p w14:paraId="0EC5B20D" w14:textId="77777777" w:rsidR="00B2667E" w:rsidRPr="00C35EA7" w:rsidRDefault="00B2667E" w:rsidP="00C35EA7">
            <w:pPr>
              <w:jc w:val="center"/>
              <w:rPr>
                <w:szCs w:val="18"/>
              </w:rPr>
            </w:pPr>
            <w:r w:rsidRPr="00C35EA7">
              <w:rPr>
                <w:szCs w:val="18"/>
              </w:rPr>
              <w:t>objet</w:t>
            </w:r>
          </w:p>
        </w:tc>
        <w:tc>
          <w:tcPr>
            <w:tcW w:w="2042" w:type="dxa"/>
          </w:tcPr>
          <w:p w14:paraId="514C5D76" w14:textId="77777777" w:rsidR="00B2667E" w:rsidRPr="00C35EA7" w:rsidRDefault="00B2667E" w:rsidP="00C35EA7">
            <w:pPr>
              <w:jc w:val="center"/>
              <w:rPr>
                <w:szCs w:val="18"/>
              </w:rPr>
            </w:pPr>
            <w:r w:rsidRPr="00C35EA7">
              <w:rPr>
                <w:szCs w:val="18"/>
              </w:rPr>
              <w:t>description</w:t>
            </w:r>
          </w:p>
        </w:tc>
        <w:tc>
          <w:tcPr>
            <w:tcW w:w="816" w:type="dxa"/>
          </w:tcPr>
          <w:p w14:paraId="79AA4F4E" w14:textId="77777777" w:rsidR="00B2667E" w:rsidRPr="00C35EA7" w:rsidRDefault="00B2667E" w:rsidP="00C35EA7">
            <w:pPr>
              <w:jc w:val="center"/>
              <w:rPr>
                <w:szCs w:val="18"/>
              </w:rPr>
            </w:pPr>
            <w:r w:rsidRPr="00C35EA7">
              <w:rPr>
                <w:szCs w:val="18"/>
              </w:rPr>
              <w:t>BIB</w:t>
            </w:r>
          </w:p>
        </w:tc>
      </w:tr>
      <w:tr w:rsidR="005D10B6" w:rsidRPr="00C04709" w14:paraId="6492A608" w14:textId="77777777" w:rsidTr="00C35EA7">
        <w:trPr>
          <w:jc w:val="center"/>
        </w:trPr>
        <w:tc>
          <w:tcPr>
            <w:tcW w:w="1516" w:type="dxa"/>
          </w:tcPr>
          <w:p w14:paraId="511F18A3" w14:textId="77777777" w:rsidR="00B2667E" w:rsidRPr="00C35EA7" w:rsidRDefault="00B2667E" w:rsidP="00DE360B">
            <w:pPr>
              <w:rPr>
                <w:szCs w:val="18"/>
              </w:rPr>
            </w:pPr>
            <w:r w:rsidRPr="00C35EA7">
              <w:rPr>
                <w:szCs w:val="18"/>
              </w:rPr>
              <w:t>Moulin (Le)</w:t>
            </w:r>
          </w:p>
        </w:tc>
        <w:tc>
          <w:tcPr>
            <w:tcW w:w="1176" w:type="dxa"/>
          </w:tcPr>
          <w:p w14:paraId="3100F564" w14:textId="77777777" w:rsidR="00B2667E" w:rsidRPr="00C35EA7" w:rsidRDefault="00FC53B6" w:rsidP="00DE360B">
            <w:pPr>
              <w:rPr>
                <w:szCs w:val="18"/>
              </w:rPr>
            </w:pPr>
            <w:r>
              <w:t>t_113</w:t>
            </w:r>
          </w:p>
        </w:tc>
        <w:tc>
          <w:tcPr>
            <w:tcW w:w="1070" w:type="dxa"/>
          </w:tcPr>
          <w:p w14:paraId="0CD2BE72" w14:textId="77777777" w:rsidR="00B2667E" w:rsidRPr="00C35EA7" w:rsidRDefault="00B2667E" w:rsidP="00DE360B">
            <w:pPr>
              <w:rPr>
                <w:szCs w:val="18"/>
              </w:rPr>
            </w:pPr>
            <w:r w:rsidRPr="00C35EA7">
              <w:rPr>
                <w:szCs w:val="18"/>
              </w:rPr>
              <w:t>15306</w:t>
            </w:r>
          </w:p>
        </w:tc>
        <w:tc>
          <w:tcPr>
            <w:tcW w:w="1496" w:type="dxa"/>
          </w:tcPr>
          <w:p w14:paraId="0BE0C8F9" w14:textId="77777777" w:rsidR="00B2667E" w:rsidRPr="00B2667E" w:rsidRDefault="00B2667E" w:rsidP="00C35EA7">
            <w:pPr>
              <w:jc w:val="both"/>
            </w:pPr>
            <w:r>
              <w:t>AA-2111-m</w:t>
            </w:r>
          </w:p>
        </w:tc>
        <w:tc>
          <w:tcPr>
            <w:tcW w:w="2042" w:type="dxa"/>
          </w:tcPr>
          <w:p w14:paraId="498ABCB7" w14:textId="77777777" w:rsidR="00B2667E" w:rsidRPr="00C35EA7" w:rsidRDefault="00B2667E" w:rsidP="00DE360B">
            <w:pPr>
              <w:rPr>
                <w:szCs w:val="18"/>
              </w:rPr>
            </w:pPr>
            <w:r>
              <w:t>épingle en bronze</w:t>
            </w:r>
          </w:p>
        </w:tc>
        <w:tc>
          <w:tcPr>
            <w:tcW w:w="816" w:type="dxa"/>
          </w:tcPr>
          <w:p w14:paraId="6A76A486" w14:textId="77777777" w:rsidR="00B2667E" w:rsidRPr="00C35EA7" w:rsidRDefault="00B2667E" w:rsidP="00DE360B">
            <w:pPr>
              <w:rPr>
                <w:szCs w:val="18"/>
              </w:rPr>
            </w:pPr>
            <w:r w:rsidRPr="00C35EA7">
              <w:rPr>
                <w:szCs w:val="18"/>
              </w:rPr>
              <w:t>1833</w:t>
            </w:r>
          </w:p>
        </w:tc>
      </w:tr>
    </w:tbl>
    <w:p w14:paraId="68F87CB0" w14:textId="77777777" w:rsidR="00B2667E" w:rsidRPr="00B2667E" w:rsidRDefault="00B2667E" w:rsidP="00DE360B"/>
    <w:p w14:paraId="1FD4487A" w14:textId="77777777" w:rsidR="0054351D" w:rsidRPr="00313381" w:rsidRDefault="0054351D" w:rsidP="00DE360B">
      <w:pPr>
        <w:jc w:val="both"/>
      </w:pPr>
    </w:p>
    <w:p w14:paraId="2DED304F" w14:textId="77777777" w:rsidR="0054351D" w:rsidRPr="00E324D3" w:rsidRDefault="009E4276" w:rsidP="00DE360B">
      <w:pPr>
        <w:pStyle w:val="Heading3"/>
      </w:pPr>
      <w:bookmarkStart w:id="2320" w:name="Sit_Mailhac_Moulin_t114"/>
      <w:r>
        <w:t>t_</w:t>
      </w:r>
      <w:r w:rsidR="0054351D" w:rsidRPr="00E324D3">
        <w:t>11</w:t>
      </w:r>
      <w:r w:rsidR="00E324D3" w:rsidRPr="00E324D3">
        <w:t>4</w:t>
      </w:r>
    </w:p>
    <w:bookmarkEnd w:id="2320"/>
    <w:p w14:paraId="7F63252E" w14:textId="77777777" w:rsidR="005A5D57" w:rsidRDefault="005A5D57" w:rsidP="00DE360B">
      <w:pPr>
        <w:jc w:val="both"/>
      </w:pPr>
    </w:p>
    <w:p w14:paraId="199657CA" w14:textId="4BBF936D" w:rsidR="005A5D57" w:rsidRPr="0032190F" w:rsidRDefault="005A5D57" w:rsidP="00DE360B">
      <w:pPr>
        <w:rPr>
          <w:lang w:val="fr-FR"/>
        </w:rPr>
      </w:pPr>
      <w:r w:rsidRPr="0032190F">
        <w:rPr>
          <w:lang w:val="fr-FR"/>
        </w:rPr>
        <w:t xml:space="preserve">Sur un des vases de la sépulture, les cannelures passant sous l’anse forme un critère plutôt ancien, v. </w:t>
      </w:r>
      <w:hyperlink r:id="rId5411" w:anchor="Cul_Bronze_Final_3b_ceramiques" w:history="1">
        <w:r w:rsidRPr="0032190F">
          <w:rPr>
            <w:rStyle w:val="Hyperlink"/>
            <w:lang w:val="fr-FR"/>
          </w:rPr>
          <w:t>céramiques BF3b</w:t>
        </w:r>
      </w:hyperlink>
      <w:r w:rsidRPr="0032190F">
        <w:rPr>
          <w:lang w:val="fr-FR"/>
        </w:rPr>
        <w:t xml:space="preserve">  (BIB Réunion T. Lachenal, L. Bourdajaud, 2016) v. </w:t>
      </w:r>
      <w:hyperlink r:id="rId5412" w:anchor="Sit_Mailhac_Moulin_t108" w:history="1">
        <w:r w:rsidRPr="0032190F">
          <w:rPr>
            <w:rStyle w:val="Hyperlink"/>
            <w:lang w:val="fr-FR"/>
          </w:rPr>
          <w:t>t. 108</w:t>
        </w:r>
      </w:hyperlink>
      <w:r w:rsidRPr="0032190F">
        <w:rPr>
          <w:lang w:val="fr-FR"/>
        </w:rPr>
        <w:t xml:space="preserve">, </w:t>
      </w:r>
      <w:hyperlink r:id="rId5413" w:anchor="Sit_Mailhac_Moulin_t120" w:history="1">
        <w:r w:rsidRPr="0032190F">
          <w:rPr>
            <w:rStyle w:val="Hyperlink"/>
            <w:lang w:val="fr-FR"/>
          </w:rPr>
          <w:t>t. 120</w:t>
        </w:r>
      </w:hyperlink>
      <w:r w:rsidRPr="0032190F">
        <w:rPr>
          <w:lang w:val="fr-FR"/>
        </w:rPr>
        <w:t xml:space="preserve">, </w:t>
      </w:r>
      <w:hyperlink r:id="rId5414" w:anchor="Sit_Mailhac_Moulin_t149" w:history="1">
        <w:r w:rsidRPr="0032190F">
          <w:rPr>
            <w:rStyle w:val="Hyperlink"/>
            <w:lang w:val="fr-FR"/>
          </w:rPr>
          <w:t>t. 149</w:t>
        </w:r>
      </w:hyperlink>
      <w:r w:rsidR="00F8430E" w:rsidRPr="0032190F">
        <w:rPr>
          <w:lang w:val="fr-FR"/>
        </w:rPr>
        <w:t>,</w:t>
      </w:r>
      <w:hyperlink r:id="rId5415" w:anchor="Sit_Mailhac_Moulin_t243" w:history="1">
        <w:r w:rsidR="00F8430E" w:rsidRPr="0032190F">
          <w:rPr>
            <w:rStyle w:val="Hyperlink"/>
            <w:lang w:val="fr-FR"/>
          </w:rPr>
          <w:t>t. 243</w:t>
        </w:r>
      </w:hyperlink>
      <w:r w:rsidRPr="0032190F">
        <w:rPr>
          <w:lang w:val="fr-FR"/>
        </w:rPr>
        <w:t xml:space="preserve"> (BIB Réunion T. Lachenal, L. Bourdajaud, 2016)</w:t>
      </w:r>
    </w:p>
    <w:p w14:paraId="37B2A073" w14:textId="77777777" w:rsidR="005A5D57" w:rsidRPr="0032190F" w:rsidRDefault="005A5D57" w:rsidP="00DE360B">
      <w:pPr>
        <w:jc w:val="both"/>
        <w:rPr>
          <w:lang w:val="fr-FR"/>
        </w:rPr>
      </w:pPr>
    </w:p>
    <w:p w14:paraId="5AC21ADE" w14:textId="0D1136DF" w:rsidR="00D25DBE" w:rsidRPr="0032190F" w:rsidRDefault="005835E7" w:rsidP="00DE360B">
      <w:pPr>
        <w:jc w:val="both"/>
        <w:rPr>
          <w:i/>
          <w:lang w:val="fr-FR"/>
        </w:rPr>
      </w:pPr>
      <w:r w:rsidRPr="0032190F">
        <w:rPr>
          <w:lang w:val="fr-FR"/>
        </w:rPr>
        <w:t xml:space="preserve">n°1 : </w:t>
      </w:r>
      <w:r w:rsidR="00E324D3" w:rsidRPr="0032190F">
        <w:rPr>
          <w:lang w:val="fr-FR"/>
        </w:rPr>
        <w:t xml:space="preserve">ossuaire en poterie brun-rouge grossière. Deux ansesrivées. Sur l’épaule, deux cannelures fines, et au-dessous un </w:t>
      </w:r>
      <w:hyperlink r:id="rId5416" w:anchor="Cul_Proto_Art_TAC_T_g_meandre" w:history="1">
        <w:r w:rsidR="00B52DC2" w:rsidRPr="0032190F">
          <w:rPr>
            <w:rStyle w:val="Hyperlink"/>
            <w:lang w:val="fr-FR"/>
          </w:rPr>
          <w:t>méandre</w:t>
        </w:r>
      </w:hyperlink>
      <w:r w:rsidR="00B52DC2" w:rsidRPr="0032190F">
        <w:rPr>
          <w:lang w:val="fr-FR"/>
        </w:rPr>
        <w:t xml:space="preserve"> </w:t>
      </w:r>
      <w:r w:rsidR="00E324D3" w:rsidRPr="0032190F">
        <w:rPr>
          <w:lang w:val="fr-FR"/>
        </w:rPr>
        <w:t>légèrement incisé avec un instrument à deux pointes fines et acérées.H : 0,155 m ; Do : 0,13 m ; Db : 0,07 m(BIB 1833)</w:t>
      </w:r>
      <w:r w:rsidR="00F06E9B" w:rsidRPr="0032190F">
        <w:rPr>
          <w:lang w:val="fr-FR"/>
        </w:rPr>
        <w:t>Rappelle un autre vase de la nécropole pour le décor (SS BIB)</w:t>
      </w:r>
      <w:r w:rsidR="00D25DBE" w:rsidRPr="0032190F">
        <w:rPr>
          <w:i/>
          <w:lang w:val="fr-FR"/>
        </w:rPr>
        <w:t>L’information est incomplète, je suppose que c’est la même séquence qui passe devant et derrière le vase (SS BIB</w:t>
      </w:r>
      <w:r w:rsidR="00B2667E" w:rsidRPr="0032190F">
        <w:rPr>
          <w:i/>
          <w:lang w:val="fr-FR"/>
        </w:rPr>
        <w:t>)</w:t>
      </w:r>
    </w:p>
    <w:p w14:paraId="638D8E3D" w14:textId="77777777" w:rsidR="00FC53B6" w:rsidRPr="0032190F" w:rsidRDefault="00FC53B6" w:rsidP="00DE360B">
      <w:pPr>
        <w:jc w:val="both"/>
        <w:rPr>
          <w:i/>
          <w:lang w:val="fr-FR"/>
        </w:rPr>
      </w:pPr>
    </w:p>
    <w:tbl>
      <w:tblPr>
        <w:tblW w:w="89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496"/>
        <w:gridCol w:w="2849"/>
        <w:gridCol w:w="816"/>
      </w:tblGrid>
      <w:tr w:rsidR="005D10B6" w:rsidRPr="00C04709" w14:paraId="1A13C0DC" w14:textId="77777777" w:rsidTr="00C35EA7">
        <w:trPr>
          <w:jc w:val="center"/>
        </w:trPr>
        <w:tc>
          <w:tcPr>
            <w:tcW w:w="1516" w:type="dxa"/>
          </w:tcPr>
          <w:p w14:paraId="4896A0F6" w14:textId="77777777" w:rsidR="00FC53B6" w:rsidRPr="00C35EA7" w:rsidRDefault="00FC53B6" w:rsidP="00DE360B">
            <w:pPr>
              <w:rPr>
                <w:rFonts w:ascii="Courier New" w:hAnsi="Courier New" w:cs="Courier New"/>
                <w:sz w:val="20"/>
                <w:szCs w:val="18"/>
              </w:rPr>
            </w:pPr>
            <w:r w:rsidRPr="00C35EA7">
              <w:rPr>
                <w:rFonts w:ascii="Courier New" w:hAnsi="Courier New" w:cs="Courier New"/>
                <w:sz w:val="20"/>
                <w:szCs w:val="18"/>
                <w:lang w:val="fr-FR"/>
              </w:rPr>
              <w:br w:type="page"/>
            </w:r>
            <w:r w:rsidR="00C458EA" w:rsidRPr="00C35EA7">
              <w:rPr>
                <w:rFonts w:ascii="Courier New" w:hAnsi="Courier New" w:cs="Courier New"/>
                <w:sz w:val="20"/>
                <w:szCs w:val="18"/>
              </w:rPr>
              <w:t>OBJ_</w:t>
            </w:r>
          </w:p>
        </w:tc>
        <w:tc>
          <w:tcPr>
            <w:tcW w:w="1176" w:type="dxa"/>
          </w:tcPr>
          <w:p w14:paraId="55A9DF4C" w14:textId="77777777" w:rsidR="00FC53B6" w:rsidRPr="00C35EA7" w:rsidRDefault="00FC53B6" w:rsidP="00DE360B">
            <w:pPr>
              <w:rPr>
                <w:rFonts w:ascii="Courier New" w:hAnsi="Courier New" w:cs="Courier New"/>
                <w:sz w:val="20"/>
                <w:szCs w:val="18"/>
              </w:rPr>
            </w:pPr>
          </w:p>
        </w:tc>
        <w:tc>
          <w:tcPr>
            <w:tcW w:w="1070" w:type="dxa"/>
          </w:tcPr>
          <w:p w14:paraId="70E84FF5" w14:textId="77777777" w:rsidR="00FC53B6" w:rsidRPr="00C35EA7" w:rsidRDefault="00FC53B6" w:rsidP="00DE360B">
            <w:pPr>
              <w:rPr>
                <w:rFonts w:ascii="Courier New" w:hAnsi="Courier New" w:cs="Courier New"/>
                <w:sz w:val="20"/>
                <w:szCs w:val="18"/>
              </w:rPr>
            </w:pPr>
          </w:p>
        </w:tc>
        <w:tc>
          <w:tcPr>
            <w:tcW w:w="1496" w:type="dxa"/>
          </w:tcPr>
          <w:p w14:paraId="1B5052AE" w14:textId="77777777" w:rsidR="00FC53B6" w:rsidRPr="00C35EA7" w:rsidRDefault="00FC53B6" w:rsidP="00DE360B">
            <w:pPr>
              <w:rPr>
                <w:rFonts w:ascii="Courier New" w:hAnsi="Courier New" w:cs="Courier New"/>
                <w:sz w:val="20"/>
                <w:szCs w:val="18"/>
              </w:rPr>
            </w:pPr>
          </w:p>
        </w:tc>
        <w:tc>
          <w:tcPr>
            <w:tcW w:w="2849" w:type="dxa"/>
          </w:tcPr>
          <w:p w14:paraId="7380AD9B" w14:textId="77777777" w:rsidR="00FC53B6" w:rsidRPr="00C35EA7" w:rsidRDefault="00FC53B6" w:rsidP="00DE360B">
            <w:pPr>
              <w:rPr>
                <w:rFonts w:ascii="Courier New" w:hAnsi="Courier New" w:cs="Courier New"/>
                <w:sz w:val="20"/>
                <w:szCs w:val="18"/>
              </w:rPr>
            </w:pPr>
          </w:p>
        </w:tc>
        <w:tc>
          <w:tcPr>
            <w:tcW w:w="816" w:type="dxa"/>
          </w:tcPr>
          <w:p w14:paraId="2A910FB1" w14:textId="77777777" w:rsidR="00FC53B6" w:rsidRPr="00C35EA7" w:rsidRDefault="00FC53B6" w:rsidP="00DE360B">
            <w:pPr>
              <w:rPr>
                <w:rFonts w:ascii="Courier New" w:hAnsi="Courier New" w:cs="Courier New"/>
                <w:sz w:val="20"/>
                <w:szCs w:val="18"/>
              </w:rPr>
            </w:pPr>
          </w:p>
        </w:tc>
      </w:tr>
      <w:tr w:rsidR="005D10B6" w:rsidRPr="00C04709" w14:paraId="5B4BF85F" w14:textId="77777777" w:rsidTr="00C35EA7">
        <w:trPr>
          <w:jc w:val="center"/>
        </w:trPr>
        <w:tc>
          <w:tcPr>
            <w:tcW w:w="1516" w:type="dxa"/>
          </w:tcPr>
          <w:p w14:paraId="02DA7D4F" w14:textId="77777777" w:rsidR="00FC53B6" w:rsidRPr="00C35EA7" w:rsidRDefault="00FC53B6" w:rsidP="00C35EA7">
            <w:pPr>
              <w:jc w:val="center"/>
              <w:rPr>
                <w:szCs w:val="18"/>
              </w:rPr>
            </w:pPr>
            <w:r w:rsidRPr="00C35EA7">
              <w:rPr>
                <w:szCs w:val="18"/>
              </w:rPr>
              <w:t>site</w:t>
            </w:r>
          </w:p>
        </w:tc>
        <w:tc>
          <w:tcPr>
            <w:tcW w:w="1176" w:type="dxa"/>
          </w:tcPr>
          <w:p w14:paraId="1305FAD2" w14:textId="77777777" w:rsidR="00FC53B6" w:rsidRPr="00C35EA7" w:rsidRDefault="00FC53B6" w:rsidP="00C35EA7">
            <w:pPr>
              <w:jc w:val="center"/>
              <w:rPr>
                <w:szCs w:val="18"/>
              </w:rPr>
            </w:pPr>
            <w:r w:rsidRPr="00C35EA7">
              <w:rPr>
                <w:szCs w:val="18"/>
              </w:rPr>
              <w:t>structure</w:t>
            </w:r>
          </w:p>
        </w:tc>
        <w:tc>
          <w:tcPr>
            <w:tcW w:w="1070" w:type="dxa"/>
          </w:tcPr>
          <w:p w14:paraId="677409D4" w14:textId="77777777" w:rsidR="00FC53B6" w:rsidRPr="00C35EA7" w:rsidRDefault="00FC53B6" w:rsidP="00C35EA7">
            <w:pPr>
              <w:jc w:val="center"/>
              <w:rPr>
                <w:szCs w:val="18"/>
              </w:rPr>
            </w:pPr>
            <w:r w:rsidRPr="00C35EA7">
              <w:rPr>
                <w:szCs w:val="18"/>
              </w:rPr>
              <w:t>numero</w:t>
            </w:r>
          </w:p>
        </w:tc>
        <w:tc>
          <w:tcPr>
            <w:tcW w:w="1496" w:type="dxa"/>
          </w:tcPr>
          <w:p w14:paraId="69A9FC0E" w14:textId="77777777" w:rsidR="00FC53B6" w:rsidRPr="00C35EA7" w:rsidRDefault="00FC53B6" w:rsidP="00C35EA7">
            <w:pPr>
              <w:jc w:val="center"/>
              <w:rPr>
                <w:szCs w:val="18"/>
              </w:rPr>
            </w:pPr>
            <w:r w:rsidRPr="00C35EA7">
              <w:rPr>
                <w:szCs w:val="18"/>
              </w:rPr>
              <w:t>objet</w:t>
            </w:r>
          </w:p>
        </w:tc>
        <w:tc>
          <w:tcPr>
            <w:tcW w:w="2849" w:type="dxa"/>
          </w:tcPr>
          <w:p w14:paraId="39379075" w14:textId="77777777" w:rsidR="00FC53B6" w:rsidRPr="00C35EA7" w:rsidRDefault="00FC53B6" w:rsidP="00C35EA7">
            <w:pPr>
              <w:jc w:val="center"/>
              <w:rPr>
                <w:szCs w:val="18"/>
              </w:rPr>
            </w:pPr>
            <w:r w:rsidRPr="00C35EA7">
              <w:rPr>
                <w:szCs w:val="18"/>
              </w:rPr>
              <w:t>description</w:t>
            </w:r>
          </w:p>
        </w:tc>
        <w:tc>
          <w:tcPr>
            <w:tcW w:w="816" w:type="dxa"/>
          </w:tcPr>
          <w:p w14:paraId="23ADBD82" w14:textId="77777777" w:rsidR="00FC53B6" w:rsidRPr="00C35EA7" w:rsidRDefault="00FC53B6" w:rsidP="00C35EA7">
            <w:pPr>
              <w:jc w:val="center"/>
              <w:rPr>
                <w:szCs w:val="18"/>
              </w:rPr>
            </w:pPr>
            <w:r w:rsidRPr="00C35EA7">
              <w:rPr>
                <w:szCs w:val="18"/>
              </w:rPr>
              <w:t>BIB</w:t>
            </w:r>
          </w:p>
        </w:tc>
      </w:tr>
      <w:tr w:rsidR="005D10B6" w:rsidRPr="00C04709" w14:paraId="436BEDA5" w14:textId="77777777" w:rsidTr="00C35EA7">
        <w:trPr>
          <w:jc w:val="center"/>
        </w:trPr>
        <w:tc>
          <w:tcPr>
            <w:tcW w:w="1516" w:type="dxa"/>
          </w:tcPr>
          <w:p w14:paraId="0C842DAE" w14:textId="77777777" w:rsidR="00FC53B6" w:rsidRPr="00C35EA7" w:rsidRDefault="00FC53B6" w:rsidP="00DE360B">
            <w:pPr>
              <w:rPr>
                <w:szCs w:val="18"/>
              </w:rPr>
            </w:pPr>
            <w:r w:rsidRPr="00C35EA7">
              <w:rPr>
                <w:szCs w:val="18"/>
              </w:rPr>
              <w:t>Moulin (Le)</w:t>
            </w:r>
          </w:p>
        </w:tc>
        <w:tc>
          <w:tcPr>
            <w:tcW w:w="1176" w:type="dxa"/>
          </w:tcPr>
          <w:p w14:paraId="45D92588" w14:textId="77777777" w:rsidR="00FC53B6" w:rsidRPr="00C35EA7" w:rsidRDefault="00FC53B6" w:rsidP="00DE360B">
            <w:pPr>
              <w:rPr>
                <w:szCs w:val="18"/>
              </w:rPr>
            </w:pPr>
            <w:r>
              <w:t>t_114</w:t>
            </w:r>
          </w:p>
        </w:tc>
        <w:tc>
          <w:tcPr>
            <w:tcW w:w="1070" w:type="dxa"/>
          </w:tcPr>
          <w:p w14:paraId="3681AA86" w14:textId="77777777" w:rsidR="00FC53B6" w:rsidRPr="00C35EA7" w:rsidRDefault="00FC53B6" w:rsidP="00DE360B">
            <w:pPr>
              <w:rPr>
                <w:szCs w:val="18"/>
              </w:rPr>
            </w:pPr>
            <w:r w:rsidRPr="00C35EA7">
              <w:rPr>
                <w:szCs w:val="18"/>
              </w:rPr>
              <w:t>15307</w:t>
            </w:r>
          </w:p>
        </w:tc>
        <w:tc>
          <w:tcPr>
            <w:tcW w:w="1496" w:type="dxa"/>
          </w:tcPr>
          <w:p w14:paraId="2777A189" w14:textId="77777777" w:rsidR="00FC53B6" w:rsidRPr="00C35EA7" w:rsidRDefault="00FC53B6" w:rsidP="00C35EA7">
            <w:pPr>
              <w:jc w:val="both"/>
              <w:rPr>
                <w:i/>
              </w:rPr>
            </w:pPr>
            <w:r>
              <w:t>AC-2521-m</w:t>
            </w:r>
          </w:p>
        </w:tc>
        <w:tc>
          <w:tcPr>
            <w:tcW w:w="2849" w:type="dxa"/>
          </w:tcPr>
          <w:p w14:paraId="337CC9DB" w14:textId="77777777" w:rsidR="00FC53B6" w:rsidRPr="00C35EA7" w:rsidRDefault="00FC53B6" w:rsidP="00DE360B">
            <w:pPr>
              <w:rPr>
                <w:szCs w:val="18"/>
              </w:rPr>
            </w:pPr>
            <w:r>
              <w:t>bracelet en bronze</w:t>
            </w:r>
          </w:p>
        </w:tc>
        <w:tc>
          <w:tcPr>
            <w:tcW w:w="816" w:type="dxa"/>
          </w:tcPr>
          <w:p w14:paraId="55589C2A" w14:textId="77777777" w:rsidR="00FC53B6" w:rsidRPr="00C35EA7" w:rsidRDefault="00FC53B6" w:rsidP="00DE360B">
            <w:pPr>
              <w:rPr>
                <w:szCs w:val="18"/>
              </w:rPr>
            </w:pPr>
            <w:r w:rsidRPr="00C35EA7">
              <w:rPr>
                <w:szCs w:val="18"/>
              </w:rPr>
              <w:t>1833</w:t>
            </w:r>
          </w:p>
        </w:tc>
      </w:tr>
      <w:tr w:rsidR="005D10B6" w:rsidRPr="00C04709" w14:paraId="6E6FB75C" w14:textId="77777777" w:rsidTr="00C35EA7">
        <w:trPr>
          <w:jc w:val="center"/>
        </w:trPr>
        <w:tc>
          <w:tcPr>
            <w:tcW w:w="1516" w:type="dxa"/>
          </w:tcPr>
          <w:p w14:paraId="1E88AC7C" w14:textId="77777777" w:rsidR="00FC53B6" w:rsidRPr="00C35EA7" w:rsidRDefault="00FC53B6" w:rsidP="00DE360B">
            <w:pPr>
              <w:rPr>
                <w:szCs w:val="18"/>
              </w:rPr>
            </w:pPr>
            <w:r w:rsidRPr="00C35EA7">
              <w:rPr>
                <w:szCs w:val="18"/>
              </w:rPr>
              <w:t>Moulin (Le)</w:t>
            </w:r>
          </w:p>
        </w:tc>
        <w:tc>
          <w:tcPr>
            <w:tcW w:w="1176" w:type="dxa"/>
          </w:tcPr>
          <w:p w14:paraId="7C4DC6D8" w14:textId="77777777" w:rsidR="00FC53B6" w:rsidRPr="00C35EA7" w:rsidRDefault="00FC53B6" w:rsidP="00DE360B">
            <w:pPr>
              <w:rPr>
                <w:szCs w:val="18"/>
              </w:rPr>
            </w:pPr>
            <w:r>
              <w:t>t_114</w:t>
            </w:r>
          </w:p>
        </w:tc>
        <w:tc>
          <w:tcPr>
            <w:tcW w:w="1070" w:type="dxa"/>
          </w:tcPr>
          <w:p w14:paraId="4ED23658" w14:textId="77777777" w:rsidR="00FC53B6" w:rsidRPr="00C35EA7" w:rsidRDefault="00FC53B6" w:rsidP="00DE360B">
            <w:pPr>
              <w:rPr>
                <w:szCs w:val="18"/>
              </w:rPr>
            </w:pPr>
            <w:r w:rsidRPr="00C35EA7">
              <w:rPr>
                <w:szCs w:val="18"/>
              </w:rPr>
              <w:t>15308</w:t>
            </w:r>
          </w:p>
        </w:tc>
        <w:tc>
          <w:tcPr>
            <w:tcW w:w="1496" w:type="dxa"/>
          </w:tcPr>
          <w:p w14:paraId="717B9AC4" w14:textId="77777777" w:rsidR="00FC53B6" w:rsidRDefault="00FC53B6" w:rsidP="00DE360B">
            <w:r>
              <w:t>AE-3211-m</w:t>
            </w:r>
          </w:p>
        </w:tc>
        <w:tc>
          <w:tcPr>
            <w:tcW w:w="2849" w:type="dxa"/>
          </w:tcPr>
          <w:p w14:paraId="2DED5860" w14:textId="77777777" w:rsidR="00FC53B6" w:rsidRPr="00C35EA7" w:rsidRDefault="00FC53B6" w:rsidP="00DE360B">
            <w:pPr>
              <w:rPr>
                <w:szCs w:val="18"/>
              </w:rPr>
            </w:pPr>
            <w:r w:rsidRPr="00C35EA7">
              <w:rPr>
                <w:szCs w:val="18"/>
              </w:rPr>
              <w:t>boucle d’oreille en bronze</w:t>
            </w:r>
          </w:p>
        </w:tc>
        <w:tc>
          <w:tcPr>
            <w:tcW w:w="816" w:type="dxa"/>
          </w:tcPr>
          <w:p w14:paraId="0564286E" w14:textId="77777777" w:rsidR="00FC53B6" w:rsidRDefault="00FC53B6" w:rsidP="00DE360B">
            <w:r>
              <w:t>1833</w:t>
            </w:r>
          </w:p>
        </w:tc>
      </w:tr>
    </w:tbl>
    <w:p w14:paraId="4EDA357D" w14:textId="77777777" w:rsidR="00B2667E" w:rsidRDefault="00B2667E" w:rsidP="00DE360B">
      <w:pPr>
        <w:jc w:val="both"/>
        <w:rPr>
          <w:i/>
        </w:rPr>
      </w:pPr>
    </w:p>
    <w:p w14:paraId="2442D9FF" w14:textId="77777777" w:rsidR="00B2667E" w:rsidRDefault="00B2667E" w:rsidP="00DE360B">
      <w:pPr>
        <w:pStyle w:val="Heading3"/>
      </w:pPr>
      <w:r>
        <w:t>t_119</w:t>
      </w:r>
    </w:p>
    <w:p w14:paraId="33B1E075" w14:textId="77777777" w:rsidR="00B2667E" w:rsidRDefault="00B2667E" w:rsidP="00DE360B"/>
    <w:tbl>
      <w:tblPr>
        <w:tblW w:w="81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496"/>
        <w:gridCol w:w="2042"/>
        <w:gridCol w:w="816"/>
      </w:tblGrid>
      <w:tr w:rsidR="005D10B6" w:rsidRPr="00C04709" w14:paraId="228AB4C5" w14:textId="77777777" w:rsidTr="00C35EA7">
        <w:trPr>
          <w:jc w:val="center"/>
        </w:trPr>
        <w:tc>
          <w:tcPr>
            <w:tcW w:w="1516" w:type="dxa"/>
          </w:tcPr>
          <w:p w14:paraId="49FCB3A8" w14:textId="77777777" w:rsidR="00B2667E" w:rsidRPr="00C35EA7" w:rsidRDefault="00B2667E"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7E8514FC" w14:textId="77777777" w:rsidR="00B2667E" w:rsidRPr="00C35EA7" w:rsidRDefault="00B2667E" w:rsidP="00DE360B">
            <w:pPr>
              <w:rPr>
                <w:rFonts w:ascii="Courier New" w:hAnsi="Courier New" w:cs="Courier New"/>
                <w:sz w:val="20"/>
                <w:szCs w:val="18"/>
              </w:rPr>
            </w:pPr>
          </w:p>
        </w:tc>
        <w:tc>
          <w:tcPr>
            <w:tcW w:w="1070" w:type="dxa"/>
          </w:tcPr>
          <w:p w14:paraId="52830966" w14:textId="77777777" w:rsidR="00B2667E" w:rsidRPr="00C35EA7" w:rsidRDefault="00B2667E" w:rsidP="00DE360B">
            <w:pPr>
              <w:rPr>
                <w:rFonts w:ascii="Courier New" w:hAnsi="Courier New" w:cs="Courier New"/>
                <w:sz w:val="20"/>
                <w:szCs w:val="18"/>
              </w:rPr>
            </w:pPr>
          </w:p>
        </w:tc>
        <w:tc>
          <w:tcPr>
            <w:tcW w:w="1496" w:type="dxa"/>
          </w:tcPr>
          <w:p w14:paraId="080C5FA8" w14:textId="77777777" w:rsidR="00B2667E" w:rsidRPr="00C35EA7" w:rsidRDefault="00B2667E" w:rsidP="00DE360B">
            <w:pPr>
              <w:rPr>
                <w:rFonts w:ascii="Courier New" w:hAnsi="Courier New" w:cs="Courier New"/>
                <w:sz w:val="20"/>
                <w:szCs w:val="18"/>
              </w:rPr>
            </w:pPr>
          </w:p>
        </w:tc>
        <w:tc>
          <w:tcPr>
            <w:tcW w:w="2042" w:type="dxa"/>
          </w:tcPr>
          <w:p w14:paraId="5DBE5C16" w14:textId="77777777" w:rsidR="00B2667E" w:rsidRPr="00C35EA7" w:rsidRDefault="00B2667E" w:rsidP="00DE360B">
            <w:pPr>
              <w:rPr>
                <w:rFonts w:ascii="Courier New" w:hAnsi="Courier New" w:cs="Courier New"/>
                <w:sz w:val="20"/>
                <w:szCs w:val="18"/>
              </w:rPr>
            </w:pPr>
          </w:p>
        </w:tc>
        <w:tc>
          <w:tcPr>
            <w:tcW w:w="816" w:type="dxa"/>
          </w:tcPr>
          <w:p w14:paraId="6ADFB0B3" w14:textId="77777777" w:rsidR="00B2667E" w:rsidRPr="00C35EA7" w:rsidRDefault="00B2667E" w:rsidP="00DE360B">
            <w:pPr>
              <w:rPr>
                <w:rFonts w:ascii="Courier New" w:hAnsi="Courier New" w:cs="Courier New"/>
                <w:sz w:val="20"/>
                <w:szCs w:val="18"/>
              </w:rPr>
            </w:pPr>
          </w:p>
        </w:tc>
      </w:tr>
      <w:tr w:rsidR="005D10B6" w:rsidRPr="00C04709" w14:paraId="71698865" w14:textId="77777777" w:rsidTr="00C35EA7">
        <w:trPr>
          <w:jc w:val="center"/>
        </w:trPr>
        <w:tc>
          <w:tcPr>
            <w:tcW w:w="1516" w:type="dxa"/>
          </w:tcPr>
          <w:p w14:paraId="3E45B937" w14:textId="77777777" w:rsidR="00B2667E" w:rsidRPr="00C35EA7" w:rsidRDefault="00B2667E" w:rsidP="00C35EA7">
            <w:pPr>
              <w:jc w:val="center"/>
              <w:rPr>
                <w:szCs w:val="18"/>
              </w:rPr>
            </w:pPr>
            <w:r w:rsidRPr="00C35EA7">
              <w:rPr>
                <w:szCs w:val="18"/>
              </w:rPr>
              <w:t>site</w:t>
            </w:r>
          </w:p>
        </w:tc>
        <w:tc>
          <w:tcPr>
            <w:tcW w:w="1176" w:type="dxa"/>
          </w:tcPr>
          <w:p w14:paraId="13DF500B" w14:textId="77777777" w:rsidR="00B2667E" w:rsidRPr="00C35EA7" w:rsidRDefault="00B2667E" w:rsidP="00C35EA7">
            <w:pPr>
              <w:jc w:val="center"/>
              <w:rPr>
                <w:szCs w:val="18"/>
              </w:rPr>
            </w:pPr>
            <w:r w:rsidRPr="00C35EA7">
              <w:rPr>
                <w:szCs w:val="18"/>
              </w:rPr>
              <w:t>structure</w:t>
            </w:r>
          </w:p>
        </w:tc>
        <w:tc>
          <w:tcPr>
            <w:tcW w:w="1070" w:type="dxa"/>
          </w:tcPr>
          <w:p w14:paraId="790E8066" w14:textId="77777777" w:rsidR="00B2667E" w:rsidRPr="00C35EA7" w:rsidRDefault="00B2667E" w:rsidP="00C35EA7">
            <w:pPr>
              <w:jc w:val="center"/>
              <w:rPr>
                <w:szCs w:val="18"/>
              </w:rPr>
            </w:pPr>
            <w:r w:rsidRPr="00C35EA7">
              <w:rPr>
                <w:szCs w:val="18"/>
              </w:rPr>
              <w:t>numero</w:t>
            </w:r>
          </w:p>
        </w:tc>
        <w:tc>
          <w:tcPr>
            <w:tcW w:w="1496" w:type="dxa"/>
          </w:tcPr>
          <w:p w14:paraId="3C60B10E" w14:textId="77777777" w:rsidR="00B2667E" w:rsidRPr="00C35EA7" w:rsidRDefault="00B2667E" w:rsidP="00C35EA7">
            <w:pPr>
              <w:jc w:val="center"/>
              <w:rPr>
                <w:szCs w:val="18"/>
              </w:rPr>
            </w:pPr>
            <w:r w:rsidRPr="00C35EA7">
              <w:rPr>
                <w:szCs w:val="18"/>
              </w:rPr>
              <w:t>objet</w:t>
            </w:r>
          </w:p>
        </w:tc>
        <w:tc>
          <w:tcPr>
            <w:tcW w:w="2042" w:type="dxa"/>
          </w:tcPr>
          <w:p w14:paraId="6475446B" w14:textId="77777777" w:rsidR="00B2667E" w:rsidRPr="00C35EA7" w:rsidRDefault="00B2667E" w:rsidP="00C35EA7">
            <w:pPr>
              <w:jc w:val="center"/>
              <w:rPr>
                <w:szCs w:val="18"/>
              </w:rPr>
            </w:pPr>
            <w:r w:rsidRPr="00C35EA7">
              <w:rPr>
                <w:szCs w:val="18"/>
              </w:rPr>
              <w:t>description</w:t>
            </w:r>
          </w:p>
        </w:tc>
        <w:tc>
          <w:tcPr>
            <w:tcW w:w="816" w:type="dxa"/>
          </w:tcPr>
          <w:p w14:paraId="01CEB104" w14:textId="77777777" w:rsidR="00B2667E" w:rsidRPr="00C35EA7" w:rsidRDefault="00B2667E" w:rsidP="00C35EA7">
            <w:pPr>
              <w:jc w:val="center"/>
              <w:rPr>
                <w:szCs w:val="18"/>
              </w:rPr>
            </w:pPr>
            <w:r w:rsidRPr="00C35EA7">
              <w:rPr>
                <w:szCs w:val="18"/>
              </w:rPr>
              <w:t>BIB</w:t>
            </w:r>
          </w:p>
        </w:tc>
      </w:tr>
      <w:tr w:rsidR="005D10B6" w:rsidRPr="00C04709" w14:paraId="586F867A" w14:textId="77777777" w:rsidTr="00C35EA7">
        <w:trPr>
          <w:jc w:val="center"/>
        </w:trPr>
        <w:tc>
          <w:tcPr>
            <w:tcW w:w="1516" w:type="dxa"/>
          </w:tcPr>
          <w:p w14:paraId="78A26F65" w14:textId="77777777" w:rsidR="00B2667E" w:rsidRPr="00C35EA7" w:rsidRDefault="00B2667E" w:rsidP="00DE360B">
            <w:pPr>
              <w:rPr>
                <w:szCs w:val="18"/>
              </w:rPr>
            </w:pPr>
            <w:r w:rsidRPr="00C35EA7">
              <w:rPr>
                <w:szCs w:val="18"/>
              </w:rPr>
              <w:t>Moulin (Le)</w:t>
            </w:r>
          </w:p>
        </w:tc>
        <w:tc>
          <w:tcPr>
            <w:tcW w:w="1176" w:type="dxa"/>
          </w:tcPr>
          <w:p w14:paraId="0A986B68" w14:textId="77777777" w:rsidR="00B2667E" w:rsidRPr="00C35EA7" w:rsidRDefault="00B2667E" w:rsidP="00DE360B">
            <w:pPr>
              <w:rPr>
                <w:szCs w:val="18"/>
              </w:rPr>
            </w:pPr>
            <w:r>
              <w:t>t_119</w:t>
            </w:r>
          </w:p>
        </w:tc>
        <w:tc>
          <w:tcPr>
            <w:tcW w:w="1070" w:type="dxa"/>
          </w:tcPr>
          <w:p w14:paraId="145D360C" w14:textId="77777777" w:rsidR="00B2667E" w:rsidRPr="00C35EA7" w:rsidRDefault="00B2667E" w:rsidP="00DE360B">
            <w:pPr>
              <w:rPr>
                <w:szCs w:val="18"/>
              </w:rPr>
            </w:pPr>
            <w:r w:rsidRPr="00C35EA7">
              <w:rPr>
                <w:szCs w:val="18"/>
              </w:rPr>
              <w:t>15314</w:t>
            </w:r>
          </w:p>
        </w:tc>
        <w:tc>
          <w:tcPr>
            <w:tcW w:w="1496" w:type="dxa"/>
          </w:tcPr>
          <w:p w14:paraId="56EF25DA" w14:textId="77777777" w:rsidR="00B2667E" w:rsidRPr="00B2667E" w:rsidRDefault="00B2667E" w:rsidP="00C35EA7">
            <w:pPr>
              <w:jc w:val="both"/>
            </w:pPr>
            <w:r>
              <w:t>AA-6111-m</w:t>
            </w:r>
          </w:p>
        </w:tc>
        <w:tc>
          <w:tcPr>
            <w:tcW w:w="2042" w:type="dxa"/>
          </w:tcPr>
          <w:p w14:paraId="2F8BFE94" w14:textId="77777777" w:rsidR="00B2667E" w:rsidRPr="00C35EA7" w:rsidRDefault="00B2667E" w:rsidP="00DE360B">
            <w:pPr>
              <w:rPr>
                <w:szCs w:val="18"/>
              </w:rPr>
            </w:pPr>
            <w:r>
              <w:t>épingle en bronze</w:t>
            </w:r>
          </w:p>
        </w:tc>
        <w:tc>
          <w:tcPr>
            <w:tcW w:w="816" w:type="dxa"/>
          </w:tcPr>
          <w:p w14:paraId="28B23A33" w14:textId="77777777" w:rsidR="00B2667E" w:rsidRPr="00C35EA7" w:rsidRDefault="00B2667E" w:rsidP="00DE360B">
            <w:pPr>
              <w:rPr>
                <w:szCs w:val="18"/>
              </w:rPr>
            </w:pPr>
            <w:r w:rsidRPr="00C35EA7">
              <w:rPr>
                <w:szCs w:val="18"/>
              </w:rPr>
              <w:t>1833</w:t>
            </w:r>
          </w:p>
        </w:tc>
      </w:tr>
    </w:tbl>
    <w:p w14:paraId="4986C8E4" w14:textId="77777777" w:rsidR="00B2667E" w:rsidRPr="00B2667E" w:rsidRDefault="00B2667E" w:rsidP="00DE360B"/>
    <w:p w14:paraId="52D5B31C" w14:textId="77777777" w:rsidR="00E324D3" w:rsidRPr="00313381" w:rsidRDefault="00E324D3" w:rsidP="00DE360B">
      <w:pPr>
        <w:jc w:val="both"/>
      </w:pPr>
    </w:p>
    <w:p w14:paraId="6B4522AB" w14:textId="77777777" w:rsidR="00C46DBB" w:rsidRPr="00E324D3" w:rsidRDefault="009E4276" w:rsidP="00DE360B">
      <w:pPr>
        <w:pStyle w:val="Heading3"/>
      </w:pPr>
      <w:bookmarkStart w:id="2321" w:name="Sit_Mailhac_Moulin_t120"/>
      <w:r>
        <w:lastRenderedPageBreak/>
        <w:t>t_</w:t>
      </w:r>
      <w:r w:rsidR="00C46DBB" w:rsidRPr="00E324D3">
        <w:t>120</w:t>
      </w:r>
    </w:p>
    <w:bookmarkEnd w:id="2321"/>
    <w:p w14:paraId="564FF0BB" w14:textId="33427105" w:rsidR="005A5D57" w:rsidRPr="0032190F" w:rsidRDefault="005A5D57" w:rsidP="00DE360B">
      <w:pPr>
        <w:rPr>
          <w:lang w:val="fr-FR"/>
        </w:rPr>
      </w:pPr>
      <w:r w:rsidRPr="0032190F">
        <w:rPr>
          <w:lang w:val="fr-FR"/>
        </w:rPr>
        <w:t xml:space="preserve">Sur un des vases de la sépulture, les cannelures passant sous l’anse forme un critère plutôt ancien, v. </w:t>
      </w:r>
      <w:hyperlink r:id="rId5417" w:anchor="Cul_Bronze_Final_3b_ceramiques" w:history="1">
        <w:r w:rsidRPr="0032190F">
          <w:rPr>
            <w:rStyle w:val="Hyperlink"/>
            <w:lang w:val="fr-FR"/>
          </w:rPr>
          <w:t>céramiques BF3b</w:t>
        </w:r>
      </w:hyperlink>
      <w:r w:rsidRPr="0032190F">
        <w:rPr>
          <w:lang w:val="fr-FR"/>
        </w:rPr>
        <w:t xml:space="preserve">  (BIB Réunion T. Lachenal, L. Bourdajaud, 2016) v. </w:t>
      </w:r>
      <w:hyperlink r:id="rId5418" w:anchor="Sit_Mailhac_Moulin_t108" w:history="1">
        <w:r w:rsidRPr="0032190F">
          <w:rPr>
            <w:rStyle w:val="Hyperlink"/>
            <w:lang w:val="fr-FR"/>
          </w:rPr>
          <w:t>t. 108</w:t>
        </w:r>
      </w:hyperlink>
      <w:r w:rsidRPr="0032190F">
        <w:rPr>
          <w:lang w:val="fr-FR"/>
        </w:rPr>
        <w:t xml:space="preserve">, </w:t>
      </w:r>
      <w:hyperlink r:id="rId5419" w:anchor="Sit_Mailhac_Moulin_t114" w:history="1">
        <w:r w:rsidRPr="0032190F">
          <w:rPr>
            <w:rStyle w:val="Hyperlink"/>
            <w:lang w:val="fr-FR"/>
          </w:rPr>
          <w:t>t. 114</w:t>
        </w:r>
      </w:hyperlink>
      <w:r w:rsidRPr="0032190F">
        <w:rPr>
          <w:lang w:val="fr-FR"/>
        </w:rPr>
        <w:t xml:space="preserve">, </w:t>
      </w:r>
      <w:hyperlink r:id="rId5420" w:anchor="Sit_Mailhac_Moulin_t149" w:history="1">
        <w:r w:rsidRPr="0032190F">
          <w:rPr>
            <w:rStyle w:val="Hyperlink"/>
            <w:lang w:val="fr-FR"/>
          </w:rPr>
          <w:t>t. 149</w:t>
        </w:r>
      </w:hyperlink>
      <w:r w:rsidR="00F8430E" w:rsidRPr="0032190F">
        <w:rPr>
          <w:lang w:val="fr-FR"/>
        </w:rPr>
        <w:t>,</w:t>
      </w:r>
      <w:hyperlink r:id="rId5421" w:anchor="Sit_Mailhac_Moulin_t243" w:history="1">
        <w:r w:rsidR="00F8430E" w:rsidRPr="0032190F">
          <w:rPr>
            <w:rStyle w:val="Hyperlink"/>
            <w:lang w:val="fr-FR"/>
          </w:rPr>
          <w:t>t. 243</w:t>
        </w:r>
      </w:hyperlink>
      <w:r w:rsidRPr="0032190F">
        <w:rPr>
          <w:lang w:val="fr-FR"/>
        </w:rPr>
        <w:t xml:space="preserve"> (BIB Réunion T. Lachenal, L. Bourdajaud, 2016)</w:t>
      </w:r>
    </w:p>
    <w:p w14:paraId="53D32474" w14:textId="77777777" w:rsidR="005A5D57" w:rsidRPr="0032190F" w:rsidRDefault="005A5D57" w:rsidP="00DE360B">
      <w:pPr>
        <w:jc w:val="both"/>
        <w:rPr>
          <w:lang w:val="fr-FR"/>
        </w:rPr>
      </w:pPr>
    </w:p>
    <w:p w14:paraId="662A4CE8" w14:textId="60E04582" w:rsidR="00565C16" w:rsidRPr="0032190F" w:rsidRDefault="00204F44" w:rsidP="00DE360B">
      <w:pPr>
        <w:jc w:val="both"/>
        <w:rPr>
          <w:lang w:val="fr-FR"/>
        </w:rPr>
      </w:pPr>
      <w:r w:rsidRPr="0032190F">
        <w:rPr>
          <w:lang w:val="fr-FR"/>
        </w:rPr>
        <w:t>n° 1 :ossuaire en poterie brunâtre et grossière très friable. Décor incisé avant cuisson avec un instrument à deux pointes. H : 0,13 m ; Do : 0,265 m ; Hp : 0,015 m ; Dp : 0,08 m. Il était écrasé par les pierres de couverture (BIB 1833)</w:t>
      </w:r>
      <w:r w:rsidR="005D53C7" w:rsidRPr="0032190F">
        <w:rPr>
          <w:lang w:val="fr-FR"/>
        </w:rPr>
        <w:t xml:space="preserve">. </w:t>
      </w:r>
      <w:r w:rsidR="00565C16" w:rsidRPr="0032190F">
        <w:rPr>
          <w:lang w:val="fr-FR"/>
        </w:rPr>
        <w:t xml:space="preserve">Rappelle un vase de la </w:t>
      </w:r>
      <w:hyperlink r:id="rId5422" w:anchor="Sit_Mailhac_Moulin_t102" w:history="1">
        <w:r w:rsidR="00D25DBE" w:rsidRPr="0032190F">
          <w:rPr>
            <w:rStyle w:val="Hyperlink"/>
            <w:lang w:val="fr-FR"/>
          </w:rPr>
          <w:t>tombe 102</w:t>
        </w:r>
      </w:hyperlink>
      <w:r w:rsidR="00565C16" w:rsidRPr="0032190F">
        <w:rPr>
          <w:lang w:val="fr-FR"/>
        </w:rPr>
        <w:t>pour le décor (SS BIB)</w:t>
      </w:r>
    </w:p>
    <w:p w14:paraId="7FD54727" w14:textId="77777777" w:rsidR="00204F44" w:rsidRPr="0032190F" w:rsidRDefault="00204F44" w:rsidP="00DE360B">
      <w:pPr>
        <w:jc w:val="both"/>
        <w:rPr>
          <w:lang w:val="fr-FR"/>
        </w:rPr>
      </w:pPr>
      <w:r w:rsidRPr="0032190F">
        <w:rPr>
          <w:lang w:val="fr-FR"/>
        </w:rPr>
        <w:t>n° 2 : écuelle en poterie noirâtre grossière. Décor incisé avant cuisson avec un instrument à deux pointes. Double pointillé sur la carène. Un trou avant cuisson dans le pied. H : 0,12 m ; Do : 0,175 m ; Db : 0,075 m. Il était recouvert par une petite dalle en pierre calcaire (BIB 1833)</w:t>
      </w:r>
    </w:p>
    <w:p w14:paraId="3417B26F" w14:textId="6A73A140" w:rsidR="00C46DBB" w:rsidRPr="0032190F" w:rsidRDefault="00F05636" w:rsidP="00DE360B">
      <w:pPr>
        <w:jc w:val="both"/>
        <w:rPr>
          <w:lang w:val="fr-FR"/>
        </w:rPr>
      </w:pPr>
      <w:r w:rsidRPr="0032190F">
        <w:rPr>
          <w:lang w:val="fr-FR"/>
        </w:rPr>
        <w:t xml:space="preserve">n° 3 : </w:t>
      </w:r>
      <w:r w:rsidR="00E324D3" w:rsidRPr="0032190F">
        <w:rPr>
          <w:lang w:val="fr-FR"/>
        </w:rPr>
        <w:t xml:space="preserve">grand vase en poterie noire fine et solide. Trois canneluresencerclent la base du col et surmontent un </w:t>
      </w:r>
      <w:hyperlink r:id="rId5423" w:anchor="Cul_Proto_Art_TAC_T_g_meandre" w:history="1">
        <w:r w:rsidR="00B52DC2" w:rsidRPr="0032190F">
          <w:rPr>
            <w:rStyle w:val="Hyperlink"/>
            <w:lang w:val="fr-FR"/>
          </w:rPr>
          <w:t>méandre</w:t>
        </w:r>
      </w:hyperlink>
      <w:r w:rsidR="00B52DC2" w:rsidRPr="0032190F">
        <w:rPr>
          <w:lang w:val="fr-FR"/>
        </w:rPr>
        <w:t xml:space="preserve"> </w:t>
      </w:r>
      <w:r w:rsidR="00E324D3" w:rsidRPr="0032190F">
        <w:rPr>
          <w:lang w:val="fr-FR"/>
        </w:rPr>
        <w:t xml:space="preserve">incisé avantcuisson avec un instrument à deux pointes rehaussé de blanc et derouge dans les creux. Un petit tuyau sur l’épaule, dont il ne reste quel’arrachement, est encerclé par deux cannelures étroites. A l’intérieur,un diaphragme retenait le liquide au-dessus du tuyau. Le pied estpercé d’un trou avant cuisson. H : 0,22 m ; Do : 0,15 m ; Hp : 0,015 m ;Dp : 0,085 m. </w:t>
      </w:r>
      <w:r w:rsidR="00204F44" w:rsidRPr="0032190F">
        <w:rPr>
          <w:lang w:val="fr-FR"/>
        </w:rPr>
        <w:t>(BIB 1833)</w:t>
      </w:r>
      <w:r w:rsidR="00E324D3" w:rsidRPr="0032190F">
        <w:rPr>
          <w:lang w:val="fr-FR"/>
        </w:rPr>
        <w:t>La charrue avait entraîné, bien coincée au sommet dusoc, la motte contenant la partie supérieure de ce vase. Cette motte esttombée à l’autre bout du sillon, quand la charrue a heurté la dalle decouverture de la tombe 16. Dans les parcelles irrégulières, en effet, on ne trouve pas de sillons rectilignes au défonçage, et il n’y avait pas de tombes intermédiaires entre la 120 et la 16 dans ce sillon. Les fragments se raccordent parfaitement et il n’y a aucun doute à ce suje</w:t>
      </w:r>
      <w:r w:rsidR="009E4276" w:rsidRPr="0032190F">
        <w:rPr>
          <w:lang w:val="fr-FR"/>
        </w:rPr>
        <w:t>t_</w:t>
      </w:r>
      <w:r w:rsidR="00E324D3" w:rsidRPr="0032190F">
        <w:rPr>
          <w:lang w:val="fr-FR"/>
        </w:rPr>
        <w:t>C’est là un bon exemple des mélanges inattendus que peut donner un défonçage mal surveillé (BIB 1833)</w:t>
      </w:r>
    </w:p>
    <w:p w14:paraId="0C250B31" w14:textId="77777777" w:rsidR="001A15FD" w:rsidRPr="0032190F" w:rsidRDefault="001A15FD" w:rsidP="00DE360B">
      <w:pPr>
        <w:jc w:val="both"/>
        <w:rPr>
          <w:lang w:val="fr-FR"/>
        </w:rPr>
      </w:pPr>
    </w:p>
    <w:p w14:paraId="042B197E" w14:textId="77777777" w:rsidR="00D778B8" w:rsidRPr="0032190F" w:rsidRDefault="00D778B8" w:rsidP="00D778B8">
      <w:pPr>
        <w:rPr>
          <w:lang w:val="fr-FR"/>
        </w:rPr>
      </w:pPr>
      <w:r w:rsidRPr="0032190F">
        <w:rPr>
          <w:lang w:val="fr-FR"/>
        </w:rPr>
        <w:t>10536 Pour ce vase, les « carrés méandriques » (camé), issu du recoupement des lignes doubles, sont visibles (SS BIB)</w:t>
      </w:r>
    </w:p>
    <w:p w14:paraId="047D9D37" w14:textId="77777777" w:rsidR="00D778B8" w:rsidRPr="0032190F" w:rsidRDefault="00D778B8" w:rsidP="00DE360B">
      <w:pPr>
        <w:jc w:val="both"/>
        <w:rPr>
          <w:lang w:val="fr-FR"/>
        </w:rPr>
      </w:pPr>
    </w:p>
    <w:p w14:paraId="6205016C" w14:textId="77777777" w:rsidR="00530430" w:rsidRPr="0032190F" w:rsidRDefault="00530430" w:rsidP="00DE360B">
      <w:pPr>
        <w:jc w:val="both"/>
        <w:rPr>
          <w:lang w:val="fr-FR"/>
        </w:rPr>
      </w:pPr>
      <w:r w:rsidRPr="0032190F">
        <w:rPr>
          <w:lang w:val="fr-FR"/>
        </w:rPr>
        <w:t>Nombreux débris en bronze : 15316 : débris de bracelet à section ronde. D : 0,005 m. 15317 : fragment de bracelet à section carrée. 0,004 x 0,004 m. 15318 : fragment de bracelet à section rectangulaire. 0,005 x 0,002 m (BIB 1833)</w:t>
      </w:r>
    </w:p>
    <w:p w14:paraId="75148025" w14:textId="77777777" w:rsidR="00E324D3" w:rsidRPr="0032190F" w:rsidRDefault="00E324D3" w:rsidP="00DE360B">
      <w:pPr>
        <w:rPr>
          <w:lang w:val="fr-FR"/>
        </w:rPr>
      </w:pPr>
    </w:p>
    <w:p w14:paraId="2E850B92" w14:textId="77777777" w:rsidR="007439BA" w:rsidRPr="0032190F" w:rsidRDefault="009E4276" w:rsidP="00DE360B">
      <w:pPr>
        <w:pStyle w:val="Heading3"/>
      </w:pPr>
      <w:bookmarkStart w:id="2322" w:name="Sit_Mailhac_Moulin_t122"/>
      <w:r w:rsidRPr="0032190F">
        <w:t>t_</w:t>
      </w:r>
      <w:r w:rsidR="007439BA" w:rsidRPr="0032190F">
        <w:t>122</w:t>
      </w:r>
    </w:p>
    <w:bookmarkEnd w:id="2322"/>
    <w:p w14:paraId="4119AAE5" w14:textId="77777777" w:rsidR="00D9183E" w:rsidRPr="0032190F" w:rsidRDefault="00D9183E" w:rsidP="00DE360B">
      <w:pPr>
        <w:rPr>
          <w:lang w:val="fr-FR"/>
        </w:rPr>
      </w:pPr>
    </w:p>
    <w:p w14:paraId="10BDD847" w14:textId="7B4CC6D0" w:rsidR="007439BA" w:rsidRPr="0032190F" w:rsidRDefault="00D9183E" w:rsidP="00DE360B">
      <w:pPr>
        <w:jc w:val="both"/>
        <w:rPr>
          <w:lang w:val="fr-FR"/>
        </w:rPr>
      </w:pPr>
      <w:r w:rsidRPr="0032190F">
        <w:rPr>
          <w:lang w:val="fr-FR"/>
        </w:rPr>
        <w:t xml:space="preserve">Décor (triangle hachuré renversé) proche de la </w:t>
      </w:r>
      <w:hyperlink r:id="rId5424" w:anchor="Sit_Mailhac_Moulin_t30" w:history="1">
        <w:r w:rsidRPr="0032190F">
          <w:rPr>
            <w:rStyle w:val="Hyperlink"/>
            <w:lang w:val="fr-FR"/>
          </w:rPr>
          <w:t>tombe 30</w:t>
        </w:r>
      </w:hyperlink>
      <w:r w:rsidRPr="0032190F">
        <w:rPr>
          <w:lang w:val="fr-FR"/>
        </w:rPr>
        <w:t xml:space="preserve"> et proche de la </w:t>
      </w:r>
      <w:hyperlink r:id="rId5425" w:anchor="Sit_Mailhac_Moulin_t214" w:history="1">
        <w:r w:rsidRPr="0032190F">
          <w:rPr>
            <w:rStyle w:val="Hyperlink"/>
            <w:lang w:val="fr-FR"/>
          </w:rPr>
          <w:t>tombe 214</w:t>
        </w:r>
      </w:hyperlink>
      <w:r w:rsidRPr="0032190F">
        <w:rPr>
          <w:lang w:val="fr-FR"/>
        </w:rPr>
        <w:t xml:space="preserve"> pour l’organisation du(des) décors (BIB Réunion T. Lachenal, L. Bourdajaud, 2016). </w:t>
      </w:r>
      <w:r w:rsidR="007439BA" w:rsidRPr="0032190F">
        <w:rPr>
          <w:lang w:val="fr-FR"/>
        </w:rPr>
        <w:t xml:space="preserve">Décor céramique d’une coupe figurant 8 </w:t>
      </w:r>
      <w:hyperlink r:id="rId5426" w:anchor="Cul_Proto_Art_TAC_T_a" w:history="1">
        <w:r w:rsidR="007439BA" w:rsidRPr="0032190F">
          <w:rPr>
            <w:rStyle w:val="Hyperlink"/>
            <w:lang w:val="fr-FR"/>
          </w:rPr>
          <w:t>personnages</w:t>
        </w:r>
      </w:hyperlink>
      <w:r w:rsidR="007439BA" w:rsidRPr="0032190F">
        <w:rPr>
          <w:lang w:val="fr-FR"/>
        </w:rPr>
        <w:t xml:space="preserve"> se tenant debout par la main (BIB 1833 p. 103-104)</w:t>
      </w:r>
    </w:p>
    <w:p w14:paraId="5E1EE166" w14:textId="77777777" w:rsidR="00D9183E" w:rsidRPr="0032190F" w:rsidRDefault="00D9183E" w:rsidP="00DE360B">
      <w:pPr>
        <w:jc w:val="both"/>
        <w:rPr>
          <w:lang w:val="fr-FR"/>
        </w:rPr>
      </w:pPr>
    </w:p>
    <w:p w14:paraId="61B9FC71" w14:textId="77777777" w:rsidR="00E324D3" w:rsidRPr="0032190F" w:rsidRDefault="00E324D3" w:rsidP="00DE360B">
      <w:pPr>
        <w:jc w:val="both"/>
        <w:rPr>
          <w:lang w:val="fr-FR"/>
        </w:rPr>
      </w:pPr>
      <w:r w:rsidRPr="0032190F">
        <w:rPr>
          <w:lang w:val="fr-FR"/>
        </w:rPr>
        <w:t>plat tronconique en poterie noire assez fine, lissée à l’intérieur, rugueuse et peu soignée à l’extérieur. H : 0,15 m ; Do : 0,345 m ; Db : 0,075 m. Le décor intérieur est finement incisé avant cuisson avec un instrument à deux pointes (fig. 150 et fig. 151). Chaque métope était rehaussée de blanc (n° 1, 3, 5, 6, 8, 9, 12, 14) ou de rouge (2, 4, 7, 10, 11, 13, 15) dans les creux (fig. 152). Ce plat était retourné en guise de couvercle sur l’ossuaire, mais le contraste qui existe entre l’intérieur soigneusement lissé et décoré et l’extérieur à peine dégrossi prouve bien que son utilisation comme couvercle était seulement occasionnelle. Quatre trous percés avant cuisson dans le pied, qui servaient à passer des liens de suspension, prouvent bien que ce vase était accroché au mur de l’habitation et contribuait à la décoration. D’autre part, la fragilité des poudres de couleurs rehaussant les incisions rend douteuse l’utilisation de ce plat comme un vase à liquides (BIB 1833)</w:t>
      </w:r>
    </w:p>
    <w:p w14:paraId="37165497" w14:textId="77777777" w:rsidR="00F727E9" w:rsidRPr="0032190F" w:rsidRDefault="00F727E9" w:rsidP="00DE360B">
      <w:pPr>
        <w:rPr>
          <w:lang w:val="fr-FR"/>
        </w:rPr>
      </w:pPr>
    </w:p>
    <w:p w14:paraId="6EB80104" w14:textId="77777777" w:rsidR="00F727E9" w:rsidRDefault="00F727E9" w:rsidP="00DE360B">
      <w:r>
        <w:t>Motif anthropomorphe (BIB 1833 p. 281).</w:t>
      </w:r>
    </w:p>
    <w:p w14:paraId="240BE054" w14:textId="77777777" w:rsidR="00F727E9" w:rsidRDefault="00F727E9" w:rsidP="00DE360B">
      <w:pPr>
        <w:jc w:val="both"/>
      </w:pPr>
    </w:p>
    <w:p w14:paraId="76A9C350" w14:textId="77777777" w:rsidR="00266FDB" w:rsidRDefault="00266FDB" w:rsidP="00DE360B">
      <w:pPr>
        <w:jc w:val="both"/>
      </w:pPr>
    </w:p>
    <w:p w14:paraId="69B6DB3B" w14:textId="77777777" w:rsidR="00266FDB" w:rsidRDefault="00266FDB" w:rsidP="00DE360B">
      <w:pPr>
        <w:pStyle w:val="Heading3"/>
      </w:pPr>
      <w:r>
        <w:t>t_124</w:t>
      </w:r>
    </w:p>
    <w:p w14:paraId="27055A59" w14:textId="77777777" w:rsidR="00266FDB" w:rsidRDefault="00266FDB" w:rsidP="00DE360B"/>
    <w:tbl>
      <w:tblPr>
        <w:tblW w:w="818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095"/>
        <w:gridCol w:w="816"/>
      </w:tblGrid>
      <w:tr w:rsidR="005D10B6" w:rsidRPr="00C04709" w14:paraId="7CC98846" w14:textId="77777777" w:rsidTr="00C35EA7">
        <w:trPr>
          <w:jc w:val="center"/>
        </w:trPr>
        <w:tc>
          <w:tcPr>
            <w:tcW w:w="1516" w:type="dxa"/>
          </w:tcPr>
          <w:p w14:paraId="1367E219" w14:textId="77777777" w:rsidR="00266FDB" w:rsidRPr="00C35EA7" w:rsidRDefault="00266FDB"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1359A3CA" w14:textId="77777777" w:rsidR="00266FDB" w:rsidRPr="00C35EA7" w:rsidRDefault="00266FDB" w:rsidP="00DE360B">
            <w:pPr>
              <w:rPr>
                <w:rFonts w:ascii="Courier New" w:hAnsi="Courier New" w:cs="Courier New"/>
                <w:sz w:val="20"/>
                <w:szCs w:val="18"/>
              </w:rPr>
            </w:pPr>
          </w:p>
        </w:tc>
        <w:tc>
          <w:tcPr>
            <w:tcW w:w="1070" w:type="dxa"/>
          </w:tcPr>
          <w:p w14:paraId="70ED3387" w14:textId="77777777" w:rsidR="00266FDB" w:rsidRPr="00C35EA7" w:rsidRDefault="00266FDB" w:rsidP="00DE360B">
            <w:pPr>
              <w:rPr>
                <w:rFonts w:ascii="Courier New" w:hAnsi="Courier New" w:cs="Courier New"/>
                <w:sz w:val="20"/>
                <w:szCs w:val="18"/>
              </w:rPr>
            </w:pPr>
          </w:p>
        </w:tc>
        <w:tc>
          <w:tcPr>
            <w:tcW w:w="1510" w:type="dxa"/>
          </w:tcPr>
          <w:p w14:paraId="56DEB641" w14:textId="77777777" w:rsidR="00266FDB" w:rsidRPr="00C35EA7" w:rsidRDefault="00266FDB" w:rsidP="00DE360B">
            <w:pPr>
              <w:rPr>
                <w:rFonts w:ascii="Courier New" w:hAnsi="Courier New" w:cs="Courier New"/>
                <w:sz w:val="20"/>
                <w:szCs w:val="18"/>
              </w:rPr>
            </w:pPr>
          </w:p>
        </w:tc>
        <w:tc>
          <w:tcPr>
            <w:tcW w:w="2095" w:type="dxa"/>
          </w:tcPr>
          <w:p w14:paraId="3902D154" w14:textId="77777777" w:rsidR="00266FDB" w:rsidRPr="00C35EA7" w:rsidRDefault="00266FDB" w:rsidP="00DE360B">
            <w:pPr>
              <w:rPr>
                <w:rFonts w:ascii="Courier New" w:hAnsi="Courier New" w:cs="Courier New"/>
                <w:sz w:val="20"/>
                <w:szCs w:val="18"/>
              </w:rPr>
            </w:pPr>
          </w:p>
        </w:tc>
        <w:tc>
          <w:tcPr>
            <w:tcW w:w="816" w:type="dxa"/>
          </w:tcPr>
          <w:p w14:paraId="3C2544B4" w14:textId="77777777" w:rsidR="00266FDB" w:rsidRPr="00C35EA7" w:rsidRDefault="00266FDB" w:rsidP="00DE360B">
            <w:pPr>
              <w:rPr>
                <w:rFonts w:ascii="Courier New" w:hAnsi="Courier New" w:cs="Courier New"/>
                <w:sz w:val="20"/>
                <w:szCs w:val="18"/>
              </w:rPr>
            </w:pPr>
          </w:p>
        </w:tc>
      </w:tr>
      <w:tr w:rsidR="005D10B6" w:rsidRPr="00C04709" w14:paraId="728EEF2B" w14:textId="77777777" w:rsidTr="00C35EA7">
        <w:trPr>
          <w:jc w:val="center"/>
        </w:trPr>
        <w:tc>
          <w:tcPr>
            <w:tcW w:w="1516" w:type="dxa"/>
          </w:tcPr>
          <w:p w14:paraId="5A7DF24B" w14:textId="77777777" w:rsidR="00266FDB" w:rsidRPr="00C35EA7" w:rsidRDefault="00266FDB" w:rsidP="00C35EA7">
            <w:pPr>
              <w:jc w:val="center"/>
              <w:rPr>
                <w:szCs w:val="18"/>
              </w:rPr>
            </w:pPr>
            <w:r w:rsidRPr="00C35EA7">
              <w:rPr>
                <w:szCs w:val="18"/>
              </w:rPr>
              <w:t>site</w:t>
            </w:r>
          </w:p>
        </w:tc>
        <w:tc>
          <w:tcPr>
            <w:tcW w:w="1176" w:type="dxa"/>
          </w:tcPr>
          <w:p w14:paraId="2CC513AB" w14:textId="77777777" w:rsidR="00266FDB" w:rsidRPr="00C35EA7" w:rsidRDefault="00266FDB" w:rsidP="00C35EA7">
            <w:pPr>
              <w:jc w:val="center"/>
              <w:rPr>
                <w:szCs w:val="18"/>
              </w:rPr>
            </w:pPr>
            <w:r w:rsidRPr="00C35EA7">
              <w:rPr>
                <w:szCs w:val="18"/>
              </w:rPr>
              <w:t>structure</w:t>
            </w:r>
          </w:p>
        </w:tc>
        <w:tc>
          <w:tcPr>
            <w:tcW w:w="1070" w:type="dxa"/>
          </w:tcPr>
          <w:p w14:paraId="1F905A98" w14:textId="77777777" w:rsidR="00266FDB" w:rsidRPr="00C35EA7" w:rsidRDefault="00266FDB" w:rsidP="00C35EA7">
            <w:pPr>
              <w:jc w:val="center"/>
              <w:rPr>
                <w:szCs w:val="18"/>
              </w:rPr>
            </w:pPr>
            <w:r w:rsidRPr="00C35EA7">
              <w:rPr>
                <w:szCs w:val="18"/>
              </w:rPr>
              <w:t>numero</w:t>
            </w:r>
          </w:p>
        </w:tc>
        <w:tc>
          <w:tcPr>
            <w:tcW w:w="1510" w:type="dxa"/>
          </w:tcPr>
          <w:p w14:paraId="7FF03A07" w14:textId="77777777" w:rsidR="00266FDB" w:rsidRPr="00C35EA7" w:rsidRDefault="00266FDB" w:rsidP="00C35EA7">
            <w:pPr>
              <w:jc w:val="center"/>
              <w:rPr>
                <w:szCs w:val="18"/>
              </w:rPr>
            </w:pPr>
            <w:r w:rsidRPr="00C35EA7">
              <w:rPr>
                <w:szCs w:val="18"/>
              </w:rPr>
              <w:t>objet</w:t>
            </w:r>
          </w:p>
        </w:tc>
        <w:tc>
          <w:tcPr>
            <w:tcW w:w="2095" w:type="dxa"/>
          </w:tcPr>
          <w:p w14:paraId="3DEF2351" w14:textId="77777777" w:rsidR="00266FDB" w:rsidRPr="00C35EA7" w:rsidRDefault="00266FDB" w:rsidP="00C35EA7">
            <w:pPr>
              <w:jc w:val="center"/>
              <w:rPr>
                <w:szCs w:val="18"/>
              </w:rPr>
            </w:pPr>
            <w:r w:rsidRPr="00C35EA7">
              <w:rPr>
                <w:szCs w:val="18"/>
              </w:rPr>
              <w:t>description</w:t>
            </w:r>
          </w:p>
        </w:tc>
        <w:tc>
          <w:tcPr>
            <w:tcW w:w="816" w:type="dxa"/>
          </w:tcPr>
          <w:p w14:paraId="1A2AAF2C" w14:textId="77777777" w:rsidR="00266FDB" w:rsidRPr="00C35EA7" w:rsidRDefault="00266FDB" w:rsidP="00C35EA7">
            <w:pPr>
              <w:jc w:val="center"/>
              <w:rPr>
                <w:szCs w:val="18"/>
              </w:rPr>
            </w:pPr>
            <w:r w:rsidRPr="00C35EA7">
              <w:rPr>
                <w:szCs w:val="18"/>
              </w:rPr>
              <w:t>BIB</w:t>
            </w:r>
          </w:p>
        </w:tc>
      </w:tr>
      <w:tr w:rsidR="005D10B6" w:rsidRPr="00C04709" w14:paraId="29007316" w14:textId="77777777" w:rsidTr="00C35EA7">
        <w:trPr>
          <w:jc w:val="center"/>
        </w:trPr>
        <w:tc>
          <w:tcPr>
            <w:tcW w:w="1516" w:type="dxa"/>
          </w:tcPr>
          <w:p w14:paraId="707A29B2" w14:textId="77777777" w:rsidR="00266FDB" w:rsidRPr="00C35EA7" w:rsidRDefault="00266FDB" w:rsidP="00DE360B">
            <w:pPr>
              <w:rPr>
                <w:szCs w:val="18"/>
              </w:rPr>
            </w:pPr>
            <w:r w:rsidRPr="00C35EA7">
              <w:rPr>
                <w:szCs w:val="18"/>
              </w:rPr>
              <w:t>Moulin (Le)</w:t>
            </w:r>
          </w:p>
        </w:tc>
        <w:tc>
          <w:tcPr>
            <w:tcW w:w="1176" w:type="dxa"/>
          </w:tcPr>
          <w:p w14:paraId="199E9338" w14:textId="77777777" w:rsidR="00266FDB" w:rsidRPr="00C35EA7" w:rsidRDefault="00266FDB" w:rsidP="00DE360B">
            <w:pPr>
              <w:rPr>
                <w:szCs w:val="18"/>
              </w:rPr>
            </w:pPr>
            <w:r>
              <w:t>t_124</w:t>
            </w:r>
          </w:p>
        </w:tc>
        <w:tc>
          <w:tcPr>
            <w:tcW w:w="1070" w:type="dxa"/>
          </w:tcPr>
          <w:p w14:paraId="73828111" w14:textId="77777777" w:rsidR="00266FDB" w:rsidRPr="00C35EA7" w:rsidRDefault="00266FDB" w:rsidP="00DE360B">
            <w:pPr>
              <w:rPr>
                <w:szCs w:val="18"/>
              </w:rPr>
            </w:pPr>
            <w:r w:rsidRPr="00C35EA7">
              <w:rPr>
                <w:szCs w:val="18"/>
              </w:rPr>
              <w:t>15326</w:t>
            </w:r>
          </w:p>
        </w:tc>
        <w:tc>
          <w:tcPr>
            <w:tcW w:w="1510" w:type="dxa"/>
          </w:tcPr>
          <w:p w14:paraId="709E4C14" w14:textId="77777777" w:rsidR="00266FDB" w:rsidRDefault="00266FDB" w:rsidP="00DE360B">
            <w:r>
              <w:t>AK-3331-m</w:t>
            </w:r>
          </w:p>
        </w:tc>
        <w:tc>
          <w:tcPr>
            <w:tcW w:w="2095" w:type="dxa"/>
          </w:tcPr>
          <w:p w14:paraId="03D9927B" w14:textId="77777777" w:rsidR="00266FDB" w:rsidRPr="00C35EA7" w:rsidRDefault="00266FDB" w:rsidP="00DE360B">
            <w:pPr>
              <w:rPr>
                <w:szCs w:val="18"/>
              </w:rPr>
            </w:pPr>
            <w:r w:rsidRPr="00C35EA7">
              <w:rPr>
                <w:szCs w:val="18"/>
              </w:rPr>
              <w:t>anneau bronze</w:t>
            </w:r>
          </w:p>
        </w:tc>
        <w:tc>
          <w:tcPr>
            <w:tcW w:w="816" w:type="dxa"/>
          </w:tcPr>
          <w:p w14:paraId="4CD52BDC" w14:textId="77777777" w:rsidR="00266FDB" w:rsidRDefault="00266FDB" w:rsidP="00DE360B">
            <w:r>
              <w:t>1833</w:t>
            </w:r>
          </w:p>
        </w:tc>
      </w:tr>
      <w:tr w:rsidR="005D10B6" w:rsidRPr="00C04709" w14:paraId="69B85ECC" w14:textId="77777777" w:rsidTr="00C35EA7">
        <w:trPr>
          <w:jc w:val="center"/>
        </w:trPr>
        <w:tc>
          <w:tcPr>
            <w:tcW w:w="1516" w:type="dxa"/>
          </w:tcPr>
          <w:p w14:paraId="114BD681" w14:textId="77777777" w:rsidR="00B2667E" w:rsidRPr="00C35EA7" w:rsidRDefault="00B2667E" w:rsidP="00DE360B">
            <w:pPr>
              <w:rPr>
                <w:szCs w:val="18"/>
              </w:rPr>
            </w:pPr>
            <w:r w:rsidRPr="00C35EA7">
              <w:rPr>
                <w:szCs w:val="18"/>
              </w:rPr>
              <w:t>Moulin (Le)</w:t>
            </w:r>
          </w:p>
        </w:tc>
        <w:tc>
          <w:tcPr>
            <w:tcW w:w="1176" w:type="dxa"/>
          </w:tcPr>
          <w:p w14:paraId="2570DF98" w14:textId="77777777" w:rsidR="00B2667E" w:rsidRPr="00C35EA7" w:rsidRDefault="00B2667E" w:rsidP="00DE360B">
            <w:pPr>
              <w:rPr>
                <w:szCs w:val="18"/>
              </w:rPr>
            </w:pPr>
            <w:r>
              <w:t>t_124</w:t>
            </w:r>
          </w:p>
        </w:tc>
        <w:tc>
          <w:tcPr>
            <w:tcW w:w="1070" w:type="dxa"/>
          </w:tcPr>
          <w:p w14:paraId="763E7DB1" w14:textId="77777777" w:rsidR="00B2667E" w:rsidRPr="00C35EA7" w:rsidRDefault="00B2667E" w:rsidP="00DE360B">
            <w:pPr>
              <w:rPr>
                <w:szCs w:val="18"/>
              </w:rPr>
            </w:pPr>
            <w:r w:rsidRPr="00C35EA7">
              <w:rPr>
                <w:szCs w:val="18"/>
              </w:rPr>
              <w:t>15331</w:t>
            </w:r>
          </w:p>
        </w:tc>
        <w:tc>
          <w:tcPr>
            <w:tcW w:w="1510" w:type="dxa"/>
          </w:tcPr>
          <w:p w14:paraId="5668E756" w14:textId="77777777" w:rsidR="00B2667E" w:rsidRPr="00B2667E" w:rsidRDefault="00B2667E" w:rsidP="00C35EA7">
            <w:pPr>
              <w:jc w:val="both"/>
            </w:pPr>
            <w:r>
              <w:t>AA-2111-m</w:t>
            </w:r>
          </w:p>
        </w:tc>
        <w:tc>
          <w:tcPr>
            <w:tcW w:w="2095" w:type="dxa"/>
          </w:tcPr>
          <w:p w14:paraId="117FA7C9" w14:textId="77777777" w:rsidR="00B2667E" w:rsidRPr="00C35EA7" w:rsidRDefault="00B2667E" w:rsidP="00DE360B">
            <w:pPr>
              <w:rPr>
                <w:szCs w:val="18"/>
              </w:rPr>
            </w:pPr>
            <w:r>
              <w:t>épingle en bronze</w:t>
            </w:r>
          </w:p>
        </w:tc>
        <w:tc>
          <w:tcPr>
            <w:tcW w:w="816" w:type="dxa"/>
          </w:tcPr>
          <w:p w14:paraId="69547FD1" w14:textId="77777777" w:rsidR="00B2667E" w:rsidRPr="00C35EA7" w:rsidRDefault="00B2667E" w:rsidP="00DE360B">
            <w:pPr>
              <w:rPr>
                <w:szCs w:val="18"/>
              </w:rPr>
            </w:pPr>
            <w:r w:rsidRPr="00C35EA7">
              <w:rPr>
                <w:szCs w:val="18"/>
              </w:rPr>
              <w:t>1833</w:t>
            </w:r>
          </w:p>
        </w:tc>
      </w:tr>
      <w:tr w:rsidR="005D10B6" w:rsidRPr="00C04709" w14:paraId="6B77AD07" w14:textId="77777777" w:rsidTr="00C35EA7">
        <w:trPr>
          <w:jc w:val="center"/>
        </w:trPr>
        <w:tc>
          <w:tcPr>
            <w:tcW w:w="1516" w:type="dxa"/>
          </w:tcPr>
          <w:p w14:paraId="6119AB33" w14:textId="77777777" w:rsidR="00660AD3" w:rsidRPr="00C35EA7" w:rsidRDefault="00660AD3" w:rsidP="00DE360B">
            <w:pPr>
              <w:rPr>
                <w:szCs w:val="18"/>
              </w:rPr>
            </w:pPr>
            <w:r w:rsidRPr="00C35EA7">
              <w:rPr>
                <w:szCs w:val="18"/>
              </w:rPr>
              <w:t>Moulin (Le)</w:t>
            </w:r>
          </w:p>
        </w:tc>
        <w:tc>
          <w:tcPr>
            <w:tcW w:w="1176" w:type="dxa"/>
          </w:tcPr>
          <w:p w14:paraId="30C99D5E" w14:textId="77777777" w:rsidR="00660AD3" w:rsidRPr="00C35EA7" w:rsidRDefault="00660AD3" w:rsidP="00DE360B">
            <w:pPr>
              <w:rPr>
                <w:szCs w:val="18"/>
              </w:rPr>
            </w:pPr>
            <w:r>
              <w:t>t_124</w:t>
            </w:r>
          </w:p>
        </w:tc>
        <w:tc>
          <w:tcPr>
            <w:tcW w:w="1070" w:type="dxa"/>
          </w:tcPr>
          <w:p w14:paraId="41A6F0D2" w14:textId="77777777" w:rsidR="00660AD3" w:rsidRPr="00C35EA7" w:rsidRDefault="00660AD3" w:rsidP="00DE360B">
            <w:pPr>
              <w:rPr>
                <w:szCs w:val="18"/>
              </w:rPr>
            </w:pPr>
            <w:r w:rsidRPr="00C35EA7">
              <w:rPr>
                <w:szCs w:val="18"/>
              </w:rPr>
              <w:t>15327</w:t>
            </w:r>
          </w:p>
        </w:tc>
        <w:tc>
          <w:tcPr>
            <w:tcW w:w="1510" w:type="dxa"/>
          </w:tcPr>
          <w:p w14:paraId="3C7181AE" w14:textId="77777777" w:rsidR="00660AD3" w:rsidRDefault="00660AD3" w:rsidP="00C35EA7">
            <w:pPr>
              <w:jc w:val="both"/>
            </w:pPr>
            <w:r>
              <w:t>AC-1111</w:t>
            </w:r>
          </w:p>
        </w:tc>
        <w:tc>
          <w:tcPr>
            <w:tcW w:w="2095" w:type="dxa"/>
          </w:tcPr>
          <w:p w14:paraId="6988BE6F" w14:textId="77777777" w:rsidR="00660AD3" w:rsidRDefault="00660AD3" w:rsidP="00DE360B">
            <w:r>
              <w:t>bracelet en bronze</w:t>
            </w:r>
          </w:p>
        </w:tc>
        <w:tc>
          <w:tcPr>
            <w:tcW w:w="816" w:type="dxa"/>
          </w:tcPr>
          <w:p w14:paraId="3DFE9A71" w14:textId="77777777" w:rsidR="00660AD3" w:rsidRPr="00C35EA7" w:rsidRDefault="00660AD3" w:rsidP="00DE360B">
            <w:pPr>
              <w:rPr>
                <w:szCs w:val="18"/>
              </w:rPr>
            </w:pPr>
            <w:r w:rsidRPr="00C35EA7">
              <w:rPr>
                <w:szCs w:val="18"/>
              </w:rPr>
              <w:t>1833</w:t>
            </w:r>
          </w:p>
        </w:tc>
      </w:tr>
    </w:tbl>
    <w:p w14:paraId="6935C66C" w14:textId="77777777" w:rsidR="00660AD3" w:rsidRDefault="00660AD3" w:rsidP="00DE360B"/>
    <w:p w14:paraId="4F0A1831" w14:textId="77777777" w:rsidR="00660AD3" w:rsidRDefault="00660AD3" w:rsidP="00DE360B"/>
    <w:p w14:paraId="514EEC69" w14:textId="77777777" w:rsidR="00B2667E" w:rsidRDefault="00B2667E" w:rsidP="00DE360B">
      <w:pPr>
        <w:pStyle w:val="Heading3"/>
      </w:pPr>
      <w:r>
        <w:t>t_126</w:t>
      </w:r>
    </w:p>
    <w:p w14:paraId="5BD06577" w14:textId="77777777" w:rsidR="00B2667E" w:rsidRDefault="00B2667E" w:rsidP="00DE360B"/>
    <w:tbl>
      <w:tblPr>
        <w:tblW w:w="89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849"/>
        <w:gridCol w:w="816"/>
      </w:tblGrid>
      <w:tr w:rsidR="005D10B6" w:rsidRPr="00C04709" w14:paraId="41450AD3" w14:textId="77777777" w:rsidTr="00C35EA7">
        <w:trPr>
          <w:jc w:val="center"/>
        </w:trPr>
        <w:tc>
          <w:tcPr>
            <w:tcW w:w="1516" w:type="dxa"/>
          </w:tcPr>
          <w:p w14:paraId="64D16098" w14:textId="77777777" w:rsidR="00B2667E" w:rsidRPr="00C35EA7" w:rsidRDefault="00B2667E"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4F73834E" w14:textId="77777777" w:rsidR="00B2667E" w:rsidRPr="00C35EA7" w:rsidRDefault="00B2667E" w:rsidP="00DE360B">
            <w:pPr>
              <w:rPr>
                <w:rFonts w:ascii="Courier New" w:hAnsi="Courier New" w:cs="Courier New"/>
                <w:sz w:val="20"/>
                <w:szCs w:val="18"/>
              </w:rPr>
            </w:pPr>
          </w:p>
        </w:tc>
        <w:tc>
          <w:tcPr>
            <w:tcW w:w="1070" w:type="dxa"/>
          </w:tcPr>
          <w:p w14:paraId="1D812A3E" w14:textId="77777777" w:rsidR="00B2667E" w:rsidRPr="00C35EA7" w:rsidRDefault="00B2667E" w:rsidP="00DE360B">
            <w:pPr>
              <w:rPr>
                <w:rFonts w:ascii="Courier New" w:hAnsi="Courier New" w:cs="Courier New"/>
                <w:sz w:val="20"/>
                <w:szCs w:val="18"/>
              </w:rPr>
            </w:pPr>
          </w:p>
        </w:tc>
        <w:tc>
          <w:tcPr>
            <w:tcW w:w="1510" w:type="dxa"/>
          </w:tcPr>
          <w:p w14:paraId="7F3E5D5E" w14:textId="77777777" w:rsidR="00B2667E" w:rsidRPr="00C35EA7" w:rsidRDefault="00B2667E" w:rsidP="00DE360B">
            <w:pPr>
              <w:rPr>
                <w:rFonts w:ascii="Courier New" w:hAnsi="Courier New" w:cs="Courier New"/>
                <w:sz w:val="20"/>
                <w:szCs w:val="18"/>
              </w:rPr>
            </w:pPr>
          </w:p>
        </w:tc>
        <w:tc>
          <w:tcPr>
            <w:tcW w:w="2849" w:type="dxa"/>
          </w:tcPr>
          <w:p w14:paraId="1690DEFB" w14:textId="77777777" w:rsidR="00B2667E" w:rsidRPr="00C35EA7" w:rsidRDefault="00B2667E" w:rsidP="00DE360B">
            <w:pPr>
              <w:rPr>
                <w:rFonts w:ascii="Courier New" w:hAnsi="Courier New" w:cs="Courier New"/>
                <w:sz w:val="20"/>
                <w:szCs w:val="18"/>
              </w:rPr>
            </w:pPr>
          </w:p>
        </w:tc>
        <w:tc>
          <w:tcPr>
            <w:tcW w:w="816" w:type="dxa"/>
          </w:tcPr>
          <w:p w14:paraId="4EC6F22A" w14:textId="77777777" w:rsidR="00B2667E" w:rsidRPr="00C35EA7" w:rsidRDefault="00B2667E" w:rsidP="00DE360B">
            <w:pPr>
              <w:rPr>
                <w:rFonts w:ascii="Courier New" w:hAnsi="Courier New" w:cs="Courier New"/>
                <w:sz w:val="20"/>
                <w:szCs w:val="18"/>
              </w:rPr>
            </w:pPr>
          </w:p>
        </w:tc>
      </w:tr>
      <w:tr w:rsidR="005D10B6" w:rsidRPr="00C04709" w14:paraId="37D28029" w14:textId="77777777" w:rsidTr="00C35EA7">
        <w:trPr>
          <w:jc w:val="center"/>
        </w:trPr>
        <w:tc>
          <w:tcPr>
            <w:tcW w:w="1516" w:type="dxa"/>
          </w:tcPr>
          <w:p w14:paraId="10BD2B21" w14:textId="77777777" w:rsidR="00B2667E" w:rsidRPr="00C35EA7" w:rsidRDefault="00B2667E" w:rsidP="00C35EA7">
            <w:pPr>
              <w:jc w:val="center"/>
              <w:rPr>
                <w:szCs w:val="18"/>
              </w:rPr>
            </w:pPr>
            <w:r w:rsidRPr="00C35EA7">
              <w:rPr>
                <w:szCs w:val="18"/>
              </w:rPr>
              <w:t>site</w:t>
            </w:r>
          </w:p>
        </w:tc>
        <w:tc>
          <w:tcPr>
            <w:tcW w:w="1176" w:type="dxa"/>
          </w:tcPr>
          <w:p w14:paraId="442C48BC" w14:textId="77777777" w:rsidR="00B2667E" w:rsidRPr="00C35EA7" w:rsidRDefault="00B2667E" w:rsidP="00C35EA7">
            <w:pPr>
              <w:jc w:val="center"/>
              <w:rPr>
                <w:szCs w:val="18"/>
              </w:rPr>
            </w:pPr>
            <w:r w:rsidRPr="00C35EA7">
              <w:rPr>
                <w:szCs w:val="18"/>
              </w:rPr>
              <w:t>structure</w:t>
            </w:r>
          </w:p>
        </w:tc>
        <w:tc>
          <w:tcPr>
            <w:tcW w:w="1070" w:type="dxa"/>
          </w:tcPr>
          <w:p w14:paraId="71EF3387" w14:textId="77777777" w:rsidR="00B2667E" w:rsidRPr="00C35EA7" w:rsidRDefault="00B2667E" w:rsidP="00C35EA7">
            <w:pPr>
              <w:jc w:val="center"/>
              <w:rPr>
                <w:szCs w:val="18"/>
              </w:rPr>
            </w:pPr>
            <w:r w:rsidRPr="00C35EA7">
              <w:rPr>
                <w:szCs w:val="18"/>
              </w:rPr>
              <w:t>numero</w:t>
            </w:r>
          </w:p>
        </w:tc>
        <w:tc>
          <w:tcPr>
            <w:tcW w:w="1510" w:type="dxa"/>
          </w:tcPr>
          <w:p w14:paraId="0098BD14" w14:textId="77777777" w:rsidR="00B2667E" w:rsidRPr="00C35EA7" w:rsidRDefault="00B2667E" w:rsidP="00C35EA7">
            <w:pPr>
              <w:jc w:val="center"/>
              <w:rPr>
                <w:szCs w:val="18"/>
              </w:rPr>
            </w:pPr>
            <w:r w:rsidRPr="00C35EA7">
              <w:rPr>
                <w:szCs w:val="18"/>
              </w:rPr>
              <w:t>objet</w:t>
            </w:r>
          </w:p>
        </w:tc>
        <w:tc>
          <w:tcPr>
            <w:tcW w:w="2849" w:type="dxa"/>
          </w:tcPr>
          <w:p w14:paraId="7E9A65A1" w14:textId="77777777" w:rsidR="00B2667E" w:rsidRPr="00C35EA7" w:rsidRDefault="00B2667E" w:rsidP="00C35EA7">
            <w:pPr>
              <w:jc w:val="center"/>
              <w:rPr>
                <w:szCs w:val="18"/>
              </w:rPr>
            </w:pPr>
            <w:r w:rsidRPr="00C35EA7">
              <w:rPr>
                <w:szCs w:val="18"/>
              </w:rPr>
              <w:t>description</w:t>
            </w:r>
          </w:p>
        </w:tc>
        <w:tc>
          <w:tcPr>
            <w:tcW w:w="816" w:type="dxa"/>
          </w:tcPr>
          <w:p w14:paraId="0439C8A1" w14:textId="77777777" w:rsidR="00B2667E" w:rsidRPr="00C35EA7" w:rsidRDefault="00B2667E" w:rsidP="00C35EA7">
            <w:pPr>
              <w:jc w:val="center"/>
              <w:rPr>
                <w:szCs w:val="18"/>
              </w:rPr>
            </w:pPr>
            <w:r w:rsidRPr="00C35EA7">
              <w:rPr>
                <w:szCs w:val="18"/>
              </w:rPr>
              <w:t>BIB</w:t>
            </w:r>
          </w:p>
        </w:tc>
      </w:tr>
      <w:tr w:rsidR="005D10B6" w:rsidRPr="00C04709" w14:paraId="5869252D" w14:textId="77777777" w:rsidTr="00C35EA7">
        <w:trPr>
          <w:jc w:val="center"/>
        </w:trPr>
        <w:tc>
          <w:tcPr>
            <w:tcW w:w="1516" w:type="dxa"/>
          </w:tcPr>
          <w:p w14:paraId="218B7D2A" w14:textId="77777777" w:rsidR="00B2667E" w:rsidRPr="00C35EA7" w:rsidRDefault="00B2667E" w:rsidP="00DE360B">
            <w:pPr>
              <w:rPr>
                <w:szCs w:val="18"/>
              </w:rPr>
            </w:pPr>
            <w:r w:rsidRPr="00C35EA7">
              <w:rPr>
                <w:szCs w:val="18"/>
              </w:rPr>
              <w:t>Moulin (Le)</w:t>
            </w:r>
          </w:p>
        </w:tc>
        <w:tc>
          <w:tcPr>
            <w:tcW w:w="1176" w:type="dxa"/>
          </w:tcPr>
          <w:p w14:paraId="7F4D66AE" w14:textId="77777777" w:rsidR="00B2667E" w:rsidRPr="00C35EA7" w:rsidRDefault="00B2667E" w:rsidP="00DE360B">
            <w:pPr>
              <w:rPr>
                <w:szCs w:val="18"/>
              </w:rPr>
            </w:pPr>
            <w:r>
              <w:t>t_126</w:t>
            </w:r>
          </w:p>
        </w:tc>
        <w:tc>
          <w:tcPr>
            <w:tcW w:w="1070" w:type="dxa"/>
          </w:tcPr>
          <w:p w14:paraId="57692AC7" w14:textId="77777777" w:rsidR="00B2667E" w:rsidRPr="00C35EA7" w:rsidRDefault="00B2667E" w:rsidP="00DE360B">
            <w:pPr>
              <w:rPr>
                <w:szCs w:val="18"/>
              </w:rPr>
            </w:pPr>
            <w:r w:rsidRPr="00C35EA7">
              <w:rPr>
                <w:szCs w:val="18"/>
              </w:rPr>
              <w:t>15528</w:t>
            </w:r>
          </w:p>
        </w:tc>
        <w:tc>
          <w:tcPr>
            <w:tcW w:w="1510" w:type="dxa"/>
          </w:tcPr>
          <w:p w14:paraId="789B0103" w14:textId="77777777" w:rsidR="00B2667E" w:rsidRPr="00B2667E" w:rsidRDefault="00B2667E" w:rsidP="00C35EA7">
            <w:pPr>
              <w:jc w:val="both"/>
            </w:pPr>
            <w:r>
              <w:t>AA-2111-m</w:t>
            </w:r>
          </w:p>
        </w:tc>
        <w:tc>
          <w:tcPr>
            <w:tcW w:w="2849" w:type="dxa"/>
          </w:tcPr>
          <w:p w14:paraId="6D82BF6E" w14:textId="77777777" w:rsidR="00B2667E" w:rsidRPr="00C35EA7" w:rsidRDefault="00B2667E" w:rsidP="00DE360B">
            <w:pPr>
              <w:rPr>
                <w:szCs w:val="18"/>
              </w:rPr>
            </w:pPr>
            <w:r>
              <w:t>épingle en bronze</w:t>
            </w:r>
          </w:p>
        </w:tc>
        <w:tc>
          <w:tcPr>
            <w:tcW w:w="816" w:type="dxa"/>
          </w:tcPr>
          <w:p w14:paraId="4BF6DC2A" w14:textId="77777777" w:rsidR="00B2667E" w:rsidRPr="00C35EA7" w:rsidRDefault="00B2667E" w:rsidP="00DE360B">
            <w:pPr>
              <w:rPr>
                <w:szCs w:val="18"/>
              </w:rPr>
            </w:pPr>
            <w:r w:rsidRPr="00C35EA7">
              <w:rPr>
                <w:szCs w:val="18"/>
              </w:rPr>
              <w:t>1833</w:t>
            </w:r>
          </w:p>
        </w:tc>
      </w:tr>
      <w:tr w:rsidR="005D10B6" w:rsidRPr="00C04709" w14:paraId="672F4F48" w14:textId="77777777" w:rsidTr="00C35EA7">
        <w:trPr>
          <w:jc w:val="center"/>
        </w:trPr>
        <w:tc>
          <w:tcPr>
            <w:tcW w:w="1516" w:type="dxa"/>
          </w:tcPr>
          <w:p w14:paraId="54C41B18" w14:textId="77777777" w:rsidR="00FC53B6" w:rsidRPr="00C35EA7" w:rsidRDefault="00FC53B6" w:rsidP="00DE360B">
            <w:pPr>
              <w:rPr>
                <w:szCs w:val="18"/>
              </w:rPr>
            </w:pPr>
            <w:r w:rsidRPr="00C35EA7">
              <w:rPr>
                <w:szCs w:val="18"/>
              </w:rPr>
              <w:t>Moulin (Le)</w:t>
            </w:r>
          </w:p>
        </w:tc>
        <w:tc>
          <w:tcPr>
            <w:tcW w:w="1176" w:type="dxa"/>
          </w:tcPr>
          <w:p w14:paraId="02504934" w14:textId="77777777" w:rsidR="00FC53B6" w:rsidRPr="00C35EA7" w:rsidRDefault="00FC53B6" w:rsidP="00DE360B">
            <w:pPr>
              <w:rPr>
                <w:szCs w:val="18"/>
              </w:rPr>
            </w:pPr>
            <w:r>
              <w:t>t_126</w:t>
            </w:r>
          </w:p>
        </w:tc>
        <w:tc>
          <w:tcPr>
            <w:tcW w:w="1070" w:type="dxa"/>
          </w:tcPr>
          <w:p w14:paraId="5D150F6E" w14:textId="77777777" w:rsidR="00FC53B6" w:rsidRPr="00C35EA7" w:rsidRDefault="00FC53B6" w:rsidP="00DE360B">
            <w:pPr>
              <w:rPr>
                <w:szCs w:val="18"/>
              </w:rPr>
            </w:pPr>
            <w:r w:rsidRPr="00C35EA7">
              <w:rPr>
                <w:szCs w:val="18"/>
              </w:rPr>
              <w:t>15335</w:t>
            </w:r>
          </w:p>
        </w:tc>
        <w:tc>
          <w:tcPr>
            <w:tcW w:w="1510" w:type="dxa"/>
          </w:tcPr>
          <w:p w14:paraId="0BFDCA01" w14:textId="77777777" w:rsidR="00FC53B6" w:rsidRDefault="00FC53B6" w:rsidP="00DE360B">
            <w:r>
              <w:t>AE-3211-m</w:t>
            </w:r>
          </w:p>
        </w:tc>
        <w:tc>
          <w:tcPr>
            <w:tcW w:w="2849" w:type="dxa"/>
          </w:tcPr>
          <w:p w14:paraId="223B4715" w14:textId="77777777" w:rsidR="00FC53B6" w:rsidRPr="00C35EA7" w:rsidRDefault="00FC53B6" w:rsidP="00DE360B">
            <w:pPr>
              <w:rPr>
                <w:szCs w:val="18"/>
              </w:rPr>
            </w:pPr>
            <w:r w:rsidRPr="00C35EA7">
              <w:rPr>
                <w:szCs w:val="18"/>
              </w:rPr>
              <w:t>boucle d’oreille en bronze</w:t>
            </w:r>
          </w:p>
        </w:tc>
        <w:tc>
          <w:tcPr>
            <w:tcW w:w="816" w:type="dxa"/>
          </w:tcPr>
          <w:p w14:paraId="5722A561" w14:textId="77777777" w:rsidR="00FC53B6" w:rsidRDefault="00FC53B6" w:rsidP="00DE360B">
            <w:r>
              <w:t>1833</w:t>
            </w:r>
          </w:p>
        </w:tc>
      </w:tr>
    </w:tbl>
    <w:p w14:paraId="1D015D37" w14:textId="77777777" w:rsidR="00FC53B6" w:rsidRDefault="00FC53B6" w:rsidP="00DE360B"/>
    <w:p w14:paraId="5861DB93" w14:textId="77777777" w:rsidR="006334EF" w:rsidRDefault="006334EF" w:rsidP="00DE360B">
      <w:pPr>
        <w:pStyle w:val="Heading3"/>
      </w:pPr>
      <w:r>
        <w:t>t_128</w:t>
      </w:r>
    </w:p>
    <w:p w14:paraId="3D317304" w14:textId="77777777" w:rsidR="006334EF" w:rsidRDefault="006334EF" w:rsidP="00DE360B"/>
    <w:tbl>
      <w:tblPr>
        <w:tblW w:w="81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483"/>
        <w:gridCol w:w="2056"/>
        <w:gridCol w:w="816"/>
      </w:tblGrid>
      <w:tr w:rsidR="005D10B6" w:rsidRPr="00C04709" w14:paraId="06E582A7" w14:textId="77777777" w:rsidTr="00C35EA7">
        <w:trPr>
          <w:jc w:val="center"/>
        </w:trPr>
        <w:tc>
          <w:tcPr>
            <w:tcW w:w="1516" w:type="dxa"/>
          </w:tcPr>
          <w:p w14:paraId="2D162769" w14:textId="77777777" w:rsidR="006334EF" w:rsidRPr="00C35EA7" w:rsidRDefault="006334EF"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45F2C182" w14:textId="77777777" w:rsidR="006334EF" w:rsidRPr="00C35EA7" w:rsidRDefault="006334EF" w:rsidP="00DE360B">
            <w:pPr>
              <w:rPr>
                <w:rFonts w:ascii="Courier New" w:hAnsi="Courier New" w:cs="Courier New"/>
                <w:sz w:val="20"/>
                <w:szCs w:val="18"/>
              </w:rPr>
            </w:pPr>
          </w:p>
        </w:tc>
        <w:tc>
          <w:tcPr>
            <w:tcW w:w="1070" w:type="dxa"/>
          </w:tcPr>
          <w:p w14:paraId="0CF67451" w14:textId="77777777" w:rsidR="006334EF" w:rsidRPr="00C35EA7" w:rsidRDefault="006334EF" w:rsidP="00DE360B">
            <w:pPr>
              <w:rPr>
                <w:rFonts w:ascii="Courier New" w:hAnsi="Courier New" w:cs="Courier New"/>
                <w:sz w:val="20"/>
                <w:szCs w:val="18"/>
              </w:rPr>
            </w:pPr>
          </w:p>
        </w:tc>
        <w:tc>
          <w:tcPr>
            <w:tcW w:w="1483" w:type="dxa"/>
          </w:tcPr>
          <w:p w14:paraId="65D903F7" w14:textId="77777777" w:rsidR="006334EF" w:rsidRPr="00C35EA7" w:rsidRDefault="006334EF" w:rsidP="00DE360B">
            <w:pPr>
              <w:rPr>
                <w:rFonts w:ascii="Courier New" w:hAnsi="Courier New" w:cs="Courier New"/>
                <w:sz w:val="20"/>
                <w:szCs w:val="18"/>
              </w:rPr>
            </w:pPr>
          </w:p>
        </w:tc>
        <w:tc>
          <w:tcPr>
            <w:tcW w:w="2056" w:type="dxa"/>
          </w:tcPr>
          <w:p w14:paraId="517A11F1" w14:textId="77777777" w:rsidR="006334EF" w:rsidRPr="00C35EA7" w:rsidRDefault="006334EF" w:rsidP="00DE360B">
            <w:pPr>
              <w:rPr>
                <w:rFonts w:ascii="Courier New" w:hAnsi="Courier New" w:cs="Courier New"/>
                <w:sz w:val="20"/>
                <w:szCs w:val="18"/>
              </w:rPr>
            </w:pPr>
          </w:p>
        </w:tc>
        <w:tc>
          <w:tcPr>
            <w:tcW w:w="816" w:type="dxa"/>
          </w:tcPr>
          <w:p w14:paraId="530F2404" w14:textId="77777777" w:rsidR="006334EF" w:rsidRPr="00C35EA7" w:rsidRDefault="006334EF" w:rsidP="00DE360B">
            <w:pPr>
              <w:rPr>
                <w:rFonts w:ascii="Courier New" w:hAnsi="Courier New" w:cs="Courier New"/>
                <w:sz w:val="20"/>
                <w:szCs w:val="18"/>
              </w:rPr>
            </w:pPr>
          </w:p>
        </w:tc>
      </w:tr>
      <w:tr w:rsidR="005D10B6" w:rsidRPr="00C04709" w14:paraId="3A388A54" w14:textId="77777777" w:rsidTr="00C35EA7">
        <w:trPr>
          <w:jc w:val="center"/>
        </w:trPr>
        <w:tc>
          <w:tcPr>
            <w:tcW w:w="1516" w:type="dxa"/>
          </w:tcPr>
          <w:p w14:paraId="2DD1E1F0" w14:textId="77777777" w:rsidR="006334EF" w:rsidRPr="00C35EA7" w:rsidRDefault="006334EF" w:rsidP="00C35EA7">
            <w:pPr>
              <w:jc w:val="center"/>
              <w:rPr>
                <w:szCs w:val="18"/>
              </w:rPr>
            </w:pPr>
            <w:r w:rsidRPr="00C35EA7">
              <w:rPr>
                <w:szCs w:val="18"/>
              </w:rPr>
              <w:t>site</w:t>
            </w:r>
          </w:p>
        </w:tc>
        <w:tc>
          <w:tcPr>
            <w:tcW w:w="1176" w:type="dxa"/>
          </w:tcPr>
          <w:p w14:paraId="67D5808A" w14:textId="77777777" w:rsidR="006334EF" w:rsidRPr="00C35EA7" w:rsidRDefault="006334EF" w:rsidP="00C35EA7">
            <w:pPr>
              <w:jc w:val="center"/>
              <w:rPr>
                <w:szCs w:val="18"/>
              </w:rPr>
            </w:pPr>
            <w:r w:rsidRPr="00C35EA7">
              <w:rPr>
                <w:szCs w:val="18"/>
              </w:rPr>
              <w:t>structure</w:t>
            </w:r>
          </w:p>
        </w:tc>
        <w:tc>
          <w:tcPr>
            <w:tcW w:w="1070" w:type="dxa"/>
          </w:tcPr>
          <w:p w14:paraId="04B10B7F" w14:textId="77777777" w:rsidR="006334EF" w:rsidRPr="00C35EA7" w:rsidRDefault="006334EF" w:rsidP="00C35EA7">
            <w:pPr>
              <w:jc w:val="center"/>
              <w:rPr>
                <w:szCs w:val="18"/>
              </w:rPr>
            </w:pPr>
            <w:r w:rsidRPr="00C35EA7">
              <w:rPr>
                <w:szCs w:val="18"/>
              </w:rPr>
              <w:t>numero</w:t>
            </w:r>
          </w:p>
        </w:tc>
        <w:tc>
          <w:tcPr>
            <w:tcW w:w="1483" w:type="dxa"/>
          </w:tcPr>
          <w:p w14:paraId="1712C70E" w14:textId="77777777" w:rsidR="006334EF" w:rsidRPr="00C35EA7" w:rsidRDefault="006334EF" w:rsidP="00C35EA7">
            <w:pPr>
              <w:jc w:val="center"/>
              <w:rPr>
                <w:szCs w:val="18"/>
              </w:rPr>
            </w:pPr>
            <w:r w:rsidRPr="00C35EA7">
              <w:rPr>
                <w:szCs w:val="18"/>
              </w:rPr>
              <w:t>objet</w:t>
            </w:r>
          </w:p>
        </w:tc>
        <w:tc>
          <w:tcPr>
            <w:tcW w:w="2056" w:type="dxa"/>
          </w:tcPr>
          <w:p w14:paraId="466B153D" w14:textId="77777777" w:rsidR="006334EF" w:rsidRPr="00C35EA7" w:rsidRDefault="006334EF" w:rsidP="00C35EA7">
            <w:pPr>
              <w:jc w:val="center"/>
              <w:rPr>
                <w:szCs w:val="18"/>
              </w:rPr>
            </w:pPr>
            <w:r w:rsidRPr="00C35EA7">
              <w:rPr>
                <w:szCs w:val="18"/>
              </w:rPr>
              <w:t>description</w:t>
            </w:r>
          </w:p>
        </w:tc>
        <w:tc>
          <w:tcPr>
            <w:tcW w:w="816" w:type="dxa"/>
          </w:tcPr>
          <w:p w14:paraId="151AA4FF" w14:textId="77777777" w:rsidR="006334EF" w:rsidRPr="00C35EA7" w:rsidRDefault="006334EF" w:rsidP="00C35EA7">
            <w:pPr>
              <w:jc w:val="center"/>
              <w:rPr>
                <w:szCs w:val="18"/>
              </w:rPr>
            </w:pPr>
            <w:r w:rsidRPr="00C35EA7">
              <w:rPr>
                <w:szCs w:val="18"/>
              </w:rPr>
              <w:t>BIB</w:t>
            </w:r>
          </w:p>
        </w:tc>
      </w:tr>
      <w:tr w:rsidR="005D10B6" w:rsidRPr="00C04709" w14:paraId="116B0BA0" w14:textId="77777777" w:rsidTr="00C35EA7">
        <w:trPr>
          <w:jc w:val="center"/>
        </w:trPr>
        <w:tc>
          <w:tcPr>
            <w:tcW w:w="1516" w:type="dxa"/>
          </w:tcPr>
          <w:p w14:paraId="261F7B21" w14:textId="77777777" w:rsidR="006334EF" w:rsidRPr="00C35EA7" w:rsidRDefault="006334EF" w:rsidP="00DE360B">
            <w:pPr>
              <w:rPr>
                <w:szCs w:val="18"/>
              </w:rPr>
            </w:pPr>
            <w:r w:rsidRPr="00C35EA7">
              <w:rPr>
                <w:szCs w:val="18"/>
              </w:rPr>
              <w:t>Moulin (Le)</w:t>
            </w:r>
          </w:p>
        </w:tc>
        <w:tc>
          <w:tcPr>
            <w:tcW w:w="1176" w:type="dxa"/>
          </w:tcPr>
          <w:p w14:paraId="20C366D3" w14:textId="77777777" w:rsidR="006334EF" w:rsidRPr="00C35EA7" w:rsidRDefault="006334EF" w:rsidP="00DE360B">
            <w:pPr>
              <w:rPr>
                <w:szCs w:val="18"/>
              </w:rPr>
            </w:pPr>
            <w:r>
              <w:t>t_128</w:t>
            </w:r>
          </w:p>
        </w:tc>
        <w:tc>
          <w:tcPr>
            <w:tcW w:w="1070" w:type="dxa"/>
          </w:tcPr>
          <w:p w14:paraId="034C6B39" w14:textId="77777777" w:rsidR="006334EF" w:rsidRPr="00C35EA7" w:rsidRDefault="006334EF" w:rsidP="00DE360B">
            <w:pPr>
              <w:rPr>
                <w:szCs w:val="18"/>
              </w:rPr>
            </w:pPr>
            <w:r w:rsidRPr="00C35EA7">
              <w:rPr>
                <w:szCs w:val="18"/>
              </w:rPr>
              <w:t>15346</w:t>
            </w:r>
          </w:p>
        </w:tc>
        <w:tc>
          <w:tcPr>
            <w:tcW w:w="1483" w:type="dxa"/>
          </w:tcPr>
          <w:p w14:paraId="25BA1086" w14:textId="77777777" w:rsidR="006334EF" w:rsidRPr="00872651" w:rsidRDefault="006334EF" w:rsidP="00DE360B">
            <w:r>
              <w:t>CC-3113-m</w:t>
            </w:r>
          </w:p>
        </w:tc>
        <w:tc>
          <w:tcPr>
            <w:tcW w:w="2056" w:type="dxa"/>
          </w:tcPr>
          <w:p w14:paraId="6E189B9A" w14:textId="77777777" w:rsidR="006334EF" w:rsidRPr="00C35EA7" w:rsidRDefault="006334EF" w:rsidP="00DE360B">
            <w:pPr>
              <w:rPr>
                <w:szCs w:val="18"/>
              </w:rPr>
            </w:pPr>
            <w:r w:rsidRPr="00C35EA7">
              <w:rPr>
                <w:szCs w:val="18"/>
              </w:rPr>
              <w:t>aiguille en bronze</w:t>
            </w:r>
          </w:p>
        </w:tc>
        <w:tc>
          <w:tcPr>
            <w:tcW w:w="816" w:type="dxa"/>
          </w:tcPr>
          <w:p w14:paraId="41165942" w14:textId="77777777" w:rsidR="006334EF" w:rsidRPr="00C35EA7" w:rsidRDefault="006334EF" w:rsidP="00DE360B">
            <w:pPr>
              <w:rPr>
                <w:szCs w:val="18"/>
              </w:rPr>
            </w:pPr>
            <w:r w:rsidRPr="00C35EA7">
              <w:rPr>
                <w:szCs w:val="18"/>
              </w:rPr>
              <w:t>1833</w:t>
            </w:r>
          </w:p>
        </w:tc>
      </w:tr>
    </w:tbl>
    <w:p w14:paraId="52A9BA03" w14:textId="77777777" w:rsidR="006334EF" w:rsidRPr="006334EF" w:rsidRDefault="006334EF" w:rsidP="00DE360B"/>
    <w:p w14:paraId="5451EA78" w14:textId="77777777" w:rsidR="00B2667E" w:rsidRDefault="00B2667E" w:rsidP="00DE360B"/>
    <w:p w14:paraId="659CCE37" w14:textId="77777777" w:rsidR="00B2667E" w:rsidRDefault="00B2667E" w:rsidP="00DE360B">
      <w:pPr>
        <w:pStyle w:val="Heading3"/>
      </w:pPr>
      <w:r>
        <w:t>t_129</w:t>
      </w:r>
    </w:p>
    <w:p w14:paraId="4B9FFEE7" w14:textId="77777777" w:rsidR="00B2667E" w:rsidRDefault="00B2667E" w:rsidP="00DE360B"/>
    <w:tbl>
      <w:tblPr>
        <w:tblW w:w="81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496"/>
        <w:gridCol w:w="2042"/>
        <w:gridCol w:w="816"/>
      </w:tblGrid>
      <w:tr w:rsidR="005D10B6" w:rsidRPr="00C04709" w14:paraId="4D6E3FD7" w14:textId="77777777" w:rsidTr="00C35EA7">
        <w:trPr>
          <w:jc w:val="center"/>
        </w:trPr>
        <w:tc>
          <w:tcPr>
            <w:tcW w:w="1516" w:type="dxa"/>
          </w:tcPr>
          <w:p w14:paraId="5402C579" w14:textId="77777777" w:rsidR="00B2667E" w:rsidRPr="00C35EA7" w:rsidRDefault="00B2667E"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095E9FD5" w14:textId="77777777" w:rsidR="00B2667E" w:rsidRPr="00C35EA7" w:rsidRDefault="00B2667E" w:rsidP="00DE360B">
            <w:pPr>
              <w:rPr>
                <w:rFonts w:ascii="Courier New" w:hAnsi="Courier New" w:cs="Courier New"/>
                <w:sz w:val="20"/>
                <w:szCs w:val="18"/>
              </w:rPr>
            </w:pPr>
          </w:p>
        </w:tc>
        <w:tc>
          <w:tcPr>
            <w:tcW w:w="1070" w:type="dxa"/>
          </w:tcPr>
          <w:p w14:paraId="0E265EF0" w14:textId="77777777" w:rsidR="00B2667E" w:rsidRPr="00C35EA7" w:rsidRDefault="00B2667E" w:rsidP="00DE360B">
            <w:pPr>
              <w:rPr>
                <w:rFonts w:ascii="Courier New" w:hAnsi="Courier New" w:cs="Courier New"/>
                <w:sz w:val="20"/>
                <w:szCs w:val="18"/>
              </w:rPr>
            </w:pPr>
          </w:p>
        </w:tc>
        <w:tc>
          <w:tcPr>
            <w:tcW w:w="1496" w:type="dxa"/>
          </w:tcPr>
          <w:p w14:paraId="7114C545" w14:textId="77777777" w:rsidR="00B2667E" w:rsidRPr="00C35EA7" w:rsidRDefault="00B2667E" w:rsidP="00DE360B">
            <w:pPr>
              <w:rPr>
                <w:rFonts w:ascii="Courier New" w:hAnsi="Courier New" w:cs="Courier New"/>
                <w:sz w:val="20"/>
                <w:szCs w:val="18"/>
              </w:rPr>
            </w:pPr>
          </w:p>
        </w:tc>
        <w:tc>
          <w:tcPr>
            <w:tcW w:w="2042" w:type="dxa"/>
          </w:tcPr>
          <w:p w14:paraId="44E0EF16" w14:textId="77777777" w:rsidR="00B2667E" w:rsidRPr="00C35EA7" w:rsidRDefault="00B2667E" w:rsidP="00DE360B">
            <w:pPr>
              <w:rPr>
                <w:rFonts w:ascii="Courier New" w:hAnsi="Courier New" w:cs="Courier New"/>
                <w:sz w:val="20"/>
                <w:szCs w:val="18"/>
              </w:rPr>
            </w:pPr>
          </w:p>
        </w:tc>
        <w:tc>
          <w:tcPr>
            <w:tcW w:w="816" w:type="dxa"/>
          </w:tcPr>
          <w:p w14:paraId="04410520" w14:textId="77777777" w:rsidR="00B2667E" w:rsidRPr="00C35EA7" w:rsidRDefault="00B2667E" w:rsidP="00DE360B">
            <w:pPr>
              <w:rPr>
                <w:rFonts w:ascii="Courier New" w:hAnsi="Courier New" w:cs="Courier New"/>
                <w:sz w:val="20"/>
                <w:szCs w:val="18"/>
              </w:rPr>
            </w:pPr>
          </w:p>
        </w:tc>
      </w:tr>
      <w:tr w:rsidR="005D10B6" w:rsidRPr="00C04709" w14:paraId="31F80502" w14:textId="77777777" w:rsidTr="00C35EA7">
        <w:trPr>
          <w:jc w:val="center"/>
        </w:trPr>
        <w:tc>
          <w:tcPr>
            <w:tcW w:w="1516" w:type="dxa"/>
          </w:tcPr>
          <w:p w14:paraId="1994032F" w14:textId="77777777" w:rsidR="00B2667E" w:rsidRPr="00C35EA7" w:rsidRDefault="00B2667E" w:rsidP="00C35EA7">
            <w:pPr>
              <w:jc w:val="center"/>
              <w:rPr>
                <w:szCs w:val="18"/>
              </w:rPr>
            </w:pPr>
            <w:r w:rsidRPr="00C35EA7">
              <w:rPr>
                <w:szCs w:val="18"/>
              </w:rPr>
              <w:t>site</w:t>
            </w:r>
          </w:p>
        </w:tc>
        <w:tc>
          <w:tcPr>
            <w:tcW w:w="1176" w:type="dxa"/>
          </w:tcPr>
          <w:p w14:paraId="5E4AE103" w14:textId="77777777" w:rsidR="00B2667E" w:rsidRPr="00C35EA7" w:rsidRDefault="00B2667E" w:rsidP="00C35EA7">
            <w:pPr>
              <w:jc w:val="center"/>
              <w:rPr>
                <w:szCs w:val="18"/>
              </w:rPr>
            </w:pPr>
            <w:r w:rsidRPr="00C35EA7">
              <w:rPr>
                <w:szCs w:val="18"/>
              </w:rPr>
              <w:t>structure</w:t>
            </w:r>
          </w:p>
        </w:tc>
        <w:tc>
          <w:tcPr>
            <w:tcW w:w="1070" w:type="dxa"/>
          </w:tcPr>
          <w:p w14:paraId="79A7201B" w14:textId="77777777" w:rsidR="00B2667E" w:rsidRPr="00C35EA7" w:rsidRDefault="00B2667E" w:rsidP="00C35EA7">
            <w:pPr>
              <w:jc w:val="center"/>
              <w:rPr>
                <w:szCs w:val="18"/>
              </w:rPr>
            </w:pPr>
            <w:r w:rsidRPr="00C35EA7">
              <w:rPr>
                <w:szCs w:val="18"/>
              </w:rPr>
              <w:t>numero</w:t>
            </w:r>
          </w:p>
        </w:tc>
        <w:tc>
          <w:tcPr>
            <w:tcW w:w="1496" w:type="dxa"/>
          </w:tcPr>
          <w:p w14:paraId="1B879ADB" w14:textId="77777777" w:rsidR="00B2667E" w:rsidRPr="00C35EA7" w:rsidRDefault="00B2667E" w:rsidP="00C35EA7">
            <w:pPr>
              <w:jc w:val="center"/>
              <w:rPr>
                <w:szCs w:val="18"/>
              </w:rPr>
            </w:pPr>
            <w:r w:rsidRPr="00C35EA7">
              <w:rPr>
                <w:szCs w:val="18"/>
              </w:rPr>
              <w:t>objet</w:t>
            </w:r>
          </w:p>
        </w:tc>
        <w:tc>
          <w:tcPr>
            <w:tcW w:w="2042" w:type="dxa"/>
          </w:tcPr>
          <w:p w14:paraId="3C4C7E87" w14:textId="77777777" w:rsidR="00B2667E" w:rsidRPr="00C35EA7" w:rsidRDefault="00B2667E" w:rsidP="00C35EA7">
            <w:pPr>
              <w:jc w:val="center"/>
              <w:rPr>
                <w:szCs w:val="18"/>
              </w:rPr>
            </w:pPr>
            <w:r w:rsidRPr="00C35EA7">
              <w:rPr>
                <w:szCs w:val="18"/>
              </w:rPr>
              <w:t>description</w:t>
            </w:r>
          </w:p>
        </w:tc>
        <w:tc>
          <w:tcPr>
            <w:tcW w:w="816" w:type="dxa"/>
          </w:tcPr>
          <w:p w14:paraId="5D9ED902" w14:textId="77777777" w:rsidR="00B2667E" w:rsidRPr="00C35EA7" w:rsidRDefault="00B2667E" w:rsidP="00C35EA7">
            <w:pPr>
              <w:jc w:val="center"/>
              <w:rPr>
                <w:szCs w:val="18"/>
              </w:rPr>
            </w:pPr>
            <w:r w:rsidRPr="00C35EA7">
              <w:rPr>
                <w:szCs w:val="18"/>
              </w:rPr>
              <w:t>BIB</w:t>
            </w:r>
          </w:p>
        </w:tc>
      </w:tr>
      <w:tr w:rsidR="005D10B6" w:rsidRPr="00C04709" w14:paraId="73B94C04" w14:textId="77777777" w:rsidTr="00C35EA7">
        <w:trPr>
          <w:jc w:val="center"/>
        </w:trPr>
        <w:tc>
          <w:tcPr>
            <w:tcW w:w="1516" w:type="dxa"/>
          </w:tcPr>
          <w:p w14:paraId="12E4EB0E" w14:textId="77777777" w:rsidR="00B2667E" w:rsidRPr="00C35EA7" w:rsidRDefault="00B2667E" w:rsidP="00DE360B">
            <w:pPr>
              <w:rPr>
                <w:szCs w:val="18"/>
              </w:rPr>
            </w:pPr>
            <w:r w:rsidRPr="00C35EA7">
              <w:rPr>
                <w:szCs w:val="18"/>
              </w:rPr>
              <w:t>Moulin (Le)</w:t>
            </w:r>
          </w:p>
        </w:tc>
        <w:tc>
          <w:tcPr>
            <w:tcW w:w="1176" w:type="dxa"/>
          </w:tcPr>
          <w:p w14:paraId="731A3CF1" w14:textId="77777777" w:rsidR="00B2667E" w:rsidRPr="00C35EA7" w:rsidRDefault="00B2667E" w:rsidP="00DE360B">
            <w:pPr>
              <w:rPr>
                <w:szCs w:val="18"/>
              </w:rPr>
            </w:pPr>
            <w:r>
              <w:t>t_129</w:t>
            </w:r>
          </w:p>
        </w:tc>
        <w:tc>
          <w:tcPr>
            <w:tcW w:w="1070" w:type="dxa"/>
          </w:tcPr>
          <w:p w14:paraId="50A0E6FB" w14:textId="77777777" w:rsidR="00B2667E" w:rsidRPr="00C35EA7" w:rsidRDefault="00B2667E" w:rsidP="00DE360B">
            <w:pPr>
              <w:rPr>
                <w:szCs w:val="18"/>
              </w:rPr>
            </w:pPr>
            <w:r w:rsidRPr="00C35EA7">
              <w:rPr>
                <w:szCs w:val="18"/>
              </w:rPr>
              <w:t>15347</w:t>
            </w:r>
          </w:p>
        </w:tc>
        <w:tc>
          <w:tcPr>
            <w:tcW w:w="1496" w:type="dxa"/>
          </w:tcPr>
          <w:p w14:paraId="47CA07B8" w14:textId="77777777" w:rsidR="00B2667E" w:rsidRPr="00B2667E" w:rsidRDefault="00B2667E" w:rsidP="00C35EA7">
            <w:pPr>
              <w:jc w:val="both"/>
            </w:pPr>
            <w:r>
              <w:t>AA-6111-m</w:t>
            </w:r>
          </w:p>
        </w:tc>
        <w:tc>
          <w:tcPr>
            <w:tcW w:w="2042" w:type="dxa"/>
          </w:tcPr>
          <w:p w14:paraId="2C970433" w14:textId="77777777" w:rsidR="00B2667E" w:rsidRPr="00C35EA7" w:rsidRDefault="00B2667E" w:rsidP="00DE360B">
            <w:pPr>
              <w:rPr>
                <w:szCs w:val="18"/>
              </w:rPr>
            </w:pPr>
            <w:r>
              <w:t>épingle en bronze</w:t>
            </w:r>
          </w:p>
        </w:tc>
        <w:tc>
          <w:tcPr>
            <w:tcW w:w="816" w:type="dxa"/>
          </w:tcPr>
          <w:p w14:paraId="3888D0A6" w14:textId="77777777" w:rsidR="00B2667E" w:rsidRPr="00C35EA7" w:rsidRDefault="00B2667E" w:rsidP="00DE360B">
            <w:pPr>
              <w:rPr>
                <w:szCs w:val="18"/>
              </w:rPr>
            </w:pPr>
            <w:r w:rsidRPr="00C35EA7">
              <w:rPr>
                <w:szCs w:val="18"/>
              </w:rPr>
              <w:t>1833</w:t>
            </w:r>
          </w:p>
        </w:tc>
      </w:tr>
      <w:tr w:rsidR="005D10B6" w:rsidRPr="00C04709" w14:paraId="2272D381" w14:textId="77777777" w:rsidTr="00C35EA7">
        <w:trPr>
          <w:jc w:val="center"/>
        </w:trPr>
        <w:tc>
          <w:tcPr>
            <w:tcW w:w="1516" w:type="dxa"/>
          </w:tcPr>
          <w:p w14:paraId="26A61BE2" w14:textId="77777777" w:rsidR="00602FF9" w:rsidRPr="00C35EA7" w:rsidRDefault="00602FF9" w:rsidP="00DE360B">
            <w:pPr>
              <w:rPr>
                <w:szCs w:val="18"/>
              </w:rPr>
            </w:pPr>
            <w:r w:rsidRPr="00C35EA7">
              <w:rPr>
                <w:szCs w:val="18"/>
              </w:rPr>
              <w:t>Moulin (Le)</w:t>
            </w:r>
          </w:p>
        </w:tc>
        <w:tc>
          <w:tcPr>
            <w:tcW w:w="1176" w:type="dxa"/>
          </w:tcPr>
          <w:p w14:paraId="4D886C44" w14:textId="77777777" w:rsidR="00602FF9" w:rsidRPr="00C35EA7" w:rsidRDefault="00602FF9" w:rsidP="00DE360B">
            <w:pPr>
              <w:rPr>
                <w:szCs w:val="18"/>
              </w:rPr>
            </w:pPr>
            <w:r>
              <w:t>t_129</w:t>
            </w:r>
          </w:p>
        </w:tc>
        <w:tc>
          <w:tcPr>
            <w:tcW w:w="1070" w:type="dxa"/>
          </w:tcPr>
          <w:p w14:paraId="05AE4B44" w14:textId="77777777" w:rsidR="00602FF9" w:rsidRPr="00C35EA7" w:rsidRDefault="00602FF9" w:rsidP="00DE360B">
            <w:pPr>
              <w:rPr>
                <w:szCs w:val="18"/>
              </w:rPr>
            </w:pPr>
            <w:r w:rsidRPr="00C35EA7">
              <w:rPr>
                <w:szCs w:val="18"/>
              </w:rPr>
              <w:t>15348</w:t>
            </w:r>
          </w:p>
        </w:tc>
        <w:tc>
          <w:tcPr>
            <w:tcW w:w="1496" w:type="dxa"/>
          </w:tcPr>
          <w:p w14:paraId="0A8A2C06" w14:textId="77777777" w:rsidR="00602FF9" w:rsidRDefault="00602FF9" w:rsidP="00C35EA7">
            <w:pPr>
              <w:jc w:val="both"/>
            </w:pPr>
            <w:r>
              <w:t>AK-3313-m</w:t>
            </w:r>
          </w:p>
        </w:tc>
        <w:tc>
          <w:tcPr>
            <w:tcW w:w="2042" w:type="dxa"/>
          </w:tcPr>
          <w:p w14:paraId="71C79E1F" w14:textId="77777777" w:rsidR="00602FF9" w:rsidRDefault="00602FF9" w:rsidP="00DE360B">
            <w:r>
              <w:t>anneau en bronze</w:t>
            </w:r>
          </w:p>
        </w:tc>
        <w:tc>
          <w:tcPr>
            <w:tcW w:w="816" w:type="dxa"/>
          </w:tcPr>
          <w:p w14:paraId="1209F118" w14:textId="77777777" w:rsidR="00602FF9" w:rsidRPr="00C35EA7" w:rsidRDefault="00602FF9" w:rsidP="00DE360B">
            <w:pPr>
              <w:rPr>
                <w:szCs w:val="18"/>
              </w:rPr>
            </w:pPr>
            <w:r w:rsidRPr="00C35EA7">
              <w:rPr>
                <w:szCs w:val="18"/>
              </w:rPr>
              <w:t>1833</w:t>
            </w:r>
          </w:p>
        </w:tc>
      </w:tr>
    </w:tbl>
    <w:p w14:paraId="2A28AEAB" w14:textId="77777777" w:rsidR="00B2667E" w:rsidRPr="00B2667E" w:rsidRDefault="00B2667E" w:rsidP="00DE360B"/>
    <w:p w14:paraId="75C18F70" w14:textId="77777777" w:rsidR="008A12C6" w:rsidRDefault="008A12C6" w:rsidP="00DE360B"/>
    <w:p w14:paraId="1DA8BA2B" w14:textId="77777777" w:rsidR="00C46DBB" w:rsidRDefault="009E4276" w:rsidP="00DE360B">
      <w:pPr>
        <w:pStyle w:val="Heading3"/>
      </w:pPr>
      <w:bookmarkStart w:id="2323" w:name="Sit_Mailhac_Moulin_t131"/>
      <w:r>
        <w:t>t_</w:t>
      </w:r>
      <w:r w:rsidR="00C46DBB">
        <w:t>131</w:t>
      </w:r>
    </w:p>
    <w:bookmarkEnd w:id="2323"/>
    <w:p w14:paraId="6CFACE79" w14:textId="77777777" w:rsidR="00C46DBB" w:rsidRDefault="00C46DBB" w:rsidP="00DE360B"/>
    <w:p w14:paraId="6CCFE367" w14:textId="66FFC9AB" w:rsidR="005A5D57" w:rsidRPr="0032190F" w:rsidRDefault="005A5D57" w:rsidP="00DE360B">
      <w:pPr>
        <w:rPr>
          <w:lang w:val="fr-FR"/>
        </w:rPr>
      </w:pPr>
      <w:r w:rsidRPr="0032190F">
        <w:rPr>
          <w:lang w:val="fr-FR"/>
        </w:rPr>
        <w:t xml:space="preserve">Le vase 10565 est proche du vase C de la </w:t>
      </w:r>
      <w:hyperlink r:id="rId5427" w:anchor="Sit_Mailhac_Moulin_t478" w:history="1">
        <w:r w:rsidRPr="0032190F">
          <w:rPr>
            <w:rStyle w:val="Hyperlink"/>
            <w:lang w:val="fr-FR"/>
          </w:rPr>
          <w:t>tombe 478</w:t>
        </w:r>
      </w:hyperlink>
      <w:r w:rsidRPr="0032190F">
        <w:rPr>
          <w:lang w:val="fr-FR"/>
        </w:rPr>
        <w:t xml:space="preserve"> (BIB Réunion T. Lachenal, L. Bourdajaud, 2016)</w:t>
      </w:r>
    </w:p>
    <w:p w14:paraId="7E53D289" w14:textId="77777777" w:rsidR="005A5D57" w:rsidRPr="0032190F" w:rsidRDefault="005A5D57" w:rsidP="00DE360B">
      <w:pPr>
        <w:rPr>
          <w:lang w:val="fr-FR"/>
        </w:rPr>
      </w:pPr>
    </w:p>
    <w:p w14:paraId="70C0D62A" w14:textId="77777777" w:rsidR="0003229C" w:rsidRPr="0032190F" w:rsidRDefault="00E324D3" w:rsidP="00DE360B">
      <w:pPr>
        <w:rPr>
          <w:lang w:val="fr-FR"/>
        </w:rPr>
      </w:pPr>
      <w:r w:rsidRPr="0032190F">
        <w:rPr>
          <w:lang w:val="fr-FR"/>
        </w:rPr>
        <w:t xml:space="preserve">Trois vases décorés : </w:t>
      </w:r>
    </w:p>
    <w:p w14:paraId="30E507F6" w14:textId="77777777" w:rsidR="00E324D3" w:rsidRPr="0032190F" w:rsidRDefault="0003229C" w:rsidP="00DE360B">
      <w:pPr>
        <w:jc w:val="both"/>
        <w:rPr>
          <w:lang w:val="fr-FR"/>
        </w:rPr>
      </w:pPr>
      <w:r w:rsidRPr="0032190F">
        <w:rPr>
          <w:lang w:val="fr-FR"/>
        </w:rPr>
        <w:t xml:space="preserve">n°1 : </w:t>
      </w:r>
      <w:r w:rsidR="00E324D3" w:rsidRPr="0032190F">
        <w:rPr>
          <w:lang w:val="fr-FR"/>
        </w:rPr>
        <w:t>ossuaire en poterie brun-rouge grossière, noire à l’extérieur.Décor incisé avant cuisson avec un poinçon, au dessous de cinq cannelures étroites encerclant l’épaule. Un petit trou avant cuisson à la base du col. H : 0,215 m ; Do : 0,16 m ; Db : 0,09 m. (BIB 1833)</w:t>
      </w:r>
    </w:p>
    <w:p w14:paraId="5D6F4833" w14:textId="77777777" w:rsidR="00E324D3" w:rsidRPr="0032190F" w:rsidRDefault="0003229C" w:rsidP="00DE360B">
      <w:pPr>
        <w:jc w:val="both"/>
        <w:rPr>
          <w:lang w:val="fr-FR"/>
        </w:rPr>
      </w:pPr>
      <w:r w:rsidRPr="0032190F">
        <w:rPr>
          <w:lang w:val="fr-FR"/>
        </w:rPr>
        <w:t xml:space="preserve">n° 2 : </w:t>
      </w:r>
      <w:r w:rsidR="00E324D3" w:rsidRPr="0032190F">
        <w:rPr>
          <w:lang w:val="fr-FR"/>
        </w:rPr>
        <w:t>petite écuelle en poterie noirâtre grossière et friable. Décor incisé avant cuisson, tracé soit avec un poinçon, soit avec un outil à deux pointes élastiques (une plume par exemple) car les doubles traits sont bien parallèles mais les écarts sont variables. Le pied légèrement surélevé porte un trou avant cuisson. H : 0,07 m ; Do : 0,10 m ; Hp : 0,005 m ; Dp : 0,045 m. Elle était déposée dans l’ossuaire,sur les os brûlés.(BIB 1833)</w:t>
      </w:r>
    </w:p>
    <w:p w14:paraId="1131B295" w14:textId="77777777" w:rsidR="00E324D3" w:rsidRPr="0032190F" w:rsidRDefault="0003229C" w:rsidP="00DE360B">
      <w:pPr>
        <w:jc w:val="both"/>
        <w:rPr>
          <w:lang w:val="fr-FR"/>
        </w:rPr>
      </w:pPr>
      <w:r w:rsidRPr="0032190F">
        <w:rPr>
          <w:lang w:val="fr-FR"/>
        </w:rPr>
        <w:lastRenderedPageBreak/>
        <w:t xml:space="preserve">n° </w:t>
      </w:r>
      <w:r w:rsidR="00C9684E" w:rsidRPr="0032190F">
        <w:rPr>
          <w:lang w:val="fr-FR"/>
        </w:rPr>
        <w:t>5</w:t>
      </w:r>
      <w:r w:rsidRPr="0032190F">
        <w:rPr>
          <w:lang w:val="fr-FR"/>
        </w:rPr>
        <w:t xml:space="preserve"> : </w:t>
      </w:r>
      <w:r w:rsidR="00E324D3" w:rsidRPr="0032190F">
        <w:rPr>
          <w:lang w:val="fr-FR"/>
        </w:rPr>
        <w:t>quelques fragments d’une grande écuelle en poterie grossière, brun marbrée de rouge, formant très probablement au moment du dépôt un seul gros tesson, trouvé parmi les cendres de la fosse. Décor incisé avec un poinçon.(BIB 1833)</w:t>
      </w:r>
    </w:p>
    <w:p w14:paraId="3A9CC0BE" w14:textId="77777777" w:rsidR="00F727E9" w:rsidRPr="0032190F" w:rsidRDefault="00F727E9" w:rsidP="00DE360B">
      <w:pPr>
        <w:rPr>
          <w:lang w:val="fr-FR"/>
        </w:rPr>
      </w:pPr>
    </w:p>
    <w:p w14:paraId="2A9AFEDC" w14:textId="77777777" w:rsidR="00F727E9" w:rsidRPr="0032190F" w:rsidRDefault="00F727E9" w:rsidP="00DE360B">
      <w:pPr>
        <w:rPr>
          <w:lang w:val="fr-FR"/>
        </w:rPr>
      </w:pPr>
      <w:r w:rsidRPr="0032190F">
        <w:rPr>
          <w:lang w:val="fr-FR"/>
        </w:rPr>
        <w:t>Motif anthropomorphe possible (BIB 1833 p. 281).</w:t>
      </w:r>
    </w:p>
    <w:p w14:paraId="172FFC7D" w14:textId="77777777" w:rsidR="00F727E9" w:rsidRPr="0032190F" w:rsidRDefault="00F727E9" w:rsidP="00DE360B">
      <w:pPr>
        <w:jc w:val="both"/>
        <w:rPr>
          <w:lang w:val="fr-FR"/>
        </w:rPr>
      </w:pPr>
    </w:p>
    <w:p w14:paraId="26F61497" w14:textId="77777777" w:rsidR="00E324D3" w:rsidRPr="0032190F" w:rsidRDefault="00E324D3" w:rsidP="00DE360B">
      <w:pPr>
        <w:rPr>
          <w:lang w:val="fr-FR"/>
        </w:rPr>
      </w:pPr>
    </w:p>
    <w:p w14:paraId="49809BC7" w14:textId="77777777" w:rsidR="00C46DBB" w:rsidRPr="0032190F" w:rsidRDefault="009E4276" w:rsidP="00DE360B">
      <w:pPr>
        <w:pStyle w:val="Heading3"/>
      </w:pPr>
      <w:bookmarkStart w:id="2324" w:name="Sit_Mailhac_Moulin_t135"/>
      <w:r w:rsidRPr="0032190F">
        <w:t>t_</w:t>
      </w:r>
      <w:r w:rsidR="00C46DBB" w:rsidRPr="0032190F">
        <w:t>135</w:t>
      </w:r>
    </w:p>
    <w:bookmarkEnd w:id="2324"/>
    <w:p w14:paraId="65E5009A" w14:textId="77777777" w:rsidR="00C46DBB" w:rsidRPr="0032190F" w:rsidRDefault="000E673A" w:rsidP="00DE360B">
      <w:pPr>
        <w:jc w:val="both"/>
        <w:rPr>
          <w:lang w:val="fr-FR"/>
        </w:rPr>
      </w:pPr>
      <w:r w:rsidRPr="0032190F">
        <w:rPr>
          <w:lang w:val="fr-FR"/>
        </w:rPr>
        <w:t xml:space="preserve">n°3 : </w:t>
      </w:r>
      <w:r w:rsidR="005F57BF" w:rsidRPr="0032190F">
        <w:rPr>
          <w:lang w:val="fr-FR"/>
        </w:rPr>
        <w:t>petit vase en poterie beige marbrée de noir, très fine. Décor de cannelures et d’incisions profondes faites avant cuisson avec un poinçon. Hachures légères sur les crêtes des cannelures. H : 0,065 m ; Do : 0,075 m ; Dp : 0,028 m. Il était dans le vase 10580.(BIB 1833)</w:t>
      </w:r>
    </w:p>
    <w:p w14:paraId="1D54EF96" w14:textId="77777777" w:rsidR="005F57BF" w:rsidRPr="0032190F" w:rsidRDefault="005F57BF" w:rsidP="00DE360B">
      <w:pPr>
        <w:rPr>
          <w:lang w:val="fr-FR"/>
        </w:rPr>
      </w:pPr>
    </w:p>
    <w:tbl>
      <w:tblPr>
        <w:tblW w:w="87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629"/>
        <w:gridCol w:w="816"/>
      </w:tblGrid>
      <w:tr w:rsidR="005D10B6" w:rsidRPr="00C04709" w14:paraId="048755F1" w14:textId="77777777" w:rsidTr="00C35EA7">
        <w:trPr>
          <w:jc w:val="center"/>
        </w:trPr>
        <w:tc>
          <w:tcPr>
            <w:tcW w:w="1516" w:type="dxa"/>
          </w:tcPr>
          <w:p w14:paraId="5E780696" w14:textId="77777777" w:rsidR="00995A1A" w:rsidRPr="00C35EA7" w:rsidRDefault="00995A1A" w:rsidP="00DE360B">
            <w:pPr>
              <w:rPr>
                <w:rFonts w:ascii="Courier New" w:hAnsi="Courier New" w:cs="Courier New"/>
                <w:sz w:val="20"/>
                <w:szCs w:val="18"/>
              </w:rPr>
            </w:pPr>
            <w:r w:rsidRPr="00C35EA7">
              <w:rPr>
                <w:rFonts w:ascii="Courier New" w:hAnsi="Courier New" w:cs="Courier New"/>
                <w:sz w:val="20"/>
                <w:szCs w:val="18"/>
                <w:lang w:val="fr-FR"/>
              </w:rPr>
              <w:br w:type="page"/>
            </w:r>
            <w:r w:rsidR="00C458EA" w:rsidRPr="00C35EA7">
              <w:rPr>
                <w:rFonts w:ascii="Courier New" w:hAnsi="Courier New" w:cs="Courier New"/>
                <w:sz w:val="20"/>
                <w:szCs w:val="18"/>
              </w:rPr>
              <w:t>OBJ_</w:t>
            </w:r>
          </w:p>
        </w:tc>
        <w:tc>
          <w:tcPr>
            <w:tcW w:w="1176" w:type="dxa"/>
          </w:tcPr>
          <w:p w14:paraId="3DA19211" w14:textId="77777777" w:rsidR="00995A1A" w:rsidRPr="00C35EA7" w:rsidRDefault="00995A1A" w:rsidP="00DE360B">
            <w:pPr>
              <w:rPr>
                <w:rFonts w:ascii="Courier New" w:hAnsi="Courier New" w:cs="Courier New"/>
                <w:sz w:val="20"/>
                <w:szCs w:val="18"/>
              </w:rPr>
            </w:pPr>
          </w:p>
        </w:tc>
        <w:tc>
          <w:tcPr>
            <w:tcW w:w="1070" w:type="dxa"/>
          </w:tcPr>
          <w:p w14:paraId="7A6D6D64" w14:textId="77777777" w:rsidR="00995A1A" w:rsidRPr="00C35EA7" w:rsidRDefault="00995A1A" w:rsidP="00DE360B">
            <w:pPr>
              <w:rPr>
                <w:rFonts w:ascii="Courier New" w:hAnsi="Courier New" w:cs="Courier New"/>
                <w:sz w:val="20"/>
                <w:szCs w:val="18"/>
              </w:rPr>
            </w:pPr>
          </w:p>
        </w:tc>
        <w:tc>
          <w:tcPr>
            <w:tcW w:w="1510" w:type="dxa"/>
          </w:tcPr>
          <w:p w14:paraId="530A7FA7" w14:textId="77777777" w:rsidR="00995A1A" w:rsidRPr="00C35EA7" w:rsidRDefault="00995A1A" w:rsidP="00DE360B">
            <w:pPr>
              <w:rPr>
                <w:rFonts w:ascii="Courier New" w:hAnsi="Courier New" w:cs="Courier New"/>
                <w:sz w:val="20"/>
                <w:szCs w:val="18"/>
              </w:rPr>
            </w:pPr>
          </w:p>
        </w:tc>
        <w:tc>
          <w:tcPr>
            <w:tcW w:w="2629" w:type="dxa"/>
          </w:tcPr>
          <w:p w14:paraId="54CFF9EA" w14:textId="77777777" w:rsidR="00995A1A" w:rsidRPr="00C35EA7" w:rsidRDefault="00995A1A" w:rsidP="00DE360B">
            <w:pPr>
              <w:rPr>
                <w:rFonts w:ascii="Courier New" w:hAnsi="Courier New" w:cs="Courier New"/>
                <w:sz w:val="20"/>
                <w:szCs w:val="18"/>
              </w:rPr>
            </w:pPr>
          </w:p>
        </w:tc>
        <w:tc>
          <w:tcPr>
            <w:tcW w:w="816" w:type="dxa"/>
          </w:tcPr>
          <w:p w14:paraId="49B37474" w14:textId="77777777" w:rsidR="00995A1A" w:rsidRPr="00C35EA7" w:rsidRDefault="00995A1A" w:rsidP="00DE360B">
            <w:pPr>
              <w:rPr>
                <w:rFonts w:ascii="Courier New" w:hAnsi="Courier New" w:cs="Courier New"/>
                <w:sz w:val="20"/>
                <w:szCs w:val="18"/>
              </w:rPr>
            </w:pPr>
          </w:p>
        </w:tc>
      </w:tr>
      <w:tr w:rsidR="005D10B6" w:rsidRPr="00C04709" w14:paraId="65F4FE4C" w14:textId="77777777" w:rsidTr="00C35EA7">
        <w:trPr>
          <w:jc w:val="center"/>
        </w:trPr>
        <w:tc>
          <w:tcPr>
            <w:tcW w:w="1516" w:type="dxa"/>
          </w:tcPr>
          <w:p w14:paraId="56F8C32F" w14:textId="77777777" w:rsidR="00995A1A" w:rsidRPr="00C35EA7" w:rsidRDefault="00995A1A" w:rsidP="00C35EA7">
            <w:pPr>
              <w:jc w:val="center"/>
              <w:rPr>
                <w:szCs w:val="18"/>
              </w:rPr>
            </w:pPr>
            <w:r w:rsidRPr="00C35EA7">
              <w:rPr>
                <w:szCs w:val="18"/>
              </w:rPr>
              <w:t>site</w:t>
            </w:r>
          </w:p>
        </w:tc>
        <w:tc>
          <w:tcPr>
            <w:tcW w:w="1176" w:type="dxa"/>
          </w:tcPr>
          <w:p w14:paraId="2064CA9A" w14:textId="77777777" w:rsidR="00995A1A" w:rsidRPr="00C35EA7" w:rsidRDefault="00995A1A" w:rsidP="00C35EA7">
            <w:pPr>
              <w:jc w:val="center"/>
              <w:rPr>
                <w:szCs w:val="18"/>
              </w:rPr>
            </w:pPr>
            <w:r w:rsidRPr="00C35EA7">
              <w:rPr>
                <w:szCs w:val="18"/>
              </w:rPr>
              <w:t>structure</w:t>
            </w:r>
          </w:p>
        </w:tc>
        <w:tc>
          <w:tcPr>
            <w:tcW w:w="1070" w:type="dxa"/>
          </w:tcPr>
          <w:p w14:paraId="55BD3855" w14:textId="77777777" w:rsidR="00995A1A" w:rsidRPr="00C35EA7" w:rsidRDefault="00995A1A" w:rsidP="00C35EA7">
            <w:pPr>
              <w:jc w:val="center"/>
              <w:rPr>
                <w:szCs w:val="18"/>
              </w:rPr>
            </w:pPr>
            <w:r w:rsidRPr="00C35EA7">
              <w:rPr>
                <w:szCs w:val="18"/>
              </w:rPr>
              <w:t>numero</w:t>
            </w:r>
          </w:p>
        </w:tc>
        <w:tc>
          <w:tcPr>
            <w:tcW w:w="1510" w:type="dxa"/>
          </w:tcPr>
          <w:p w14:paraId="5726EC2B" w14:textId="77777777" w:rsidR="00995A1A" w:rsidRPr="00C35EA7" w:rsidRDefault="00995A1A" w:rsidP="00C35EA7">
            <w:pPr>
              <w:jc w:val="center"/>
              <w:rPr>
                <w:szCs w:val="18"/>
              </w:rPr>
            </w:pPr>
            <w:r w:rsidRPr="00C35EA7">
              <w:rPr>
                <w:szCs w:val="18"/>
              </w:rPr>
              <w:t>objet</w:t>
            </w:r>
          </w:p>
        </w:tc>
        <w:tc>
          <w:tcPr>
            <w:tcW w:w="2629" w:type="dxa"/>
          </w:tcPr>
          <w:p w14:paraId="0B3F1EEB" w14:textId="77777777" w:rsidR="00995A1A" w:rsidRPr="00C35EA7" w:rsidRDefault="00995A1A" w:rsidP="00C35EA7">
            <w:pPr>
              <w:jc w:val="center"/>
              <w:rPr>
                <w:szCs w:val="18"/>
              </w:rPr>
            </w:pPr>
            <w:r w:rsidRPr="00C35EA7">
              <w:rPr>
                <w:szCs w:val="18"/>
              </w:rPr>
              <w:t>description</w:t>
            </w:r>
          </w:p>
        </w:tc>
        <w:tc>
          <w:tcPr>
            <w:tcW w:w="816" w:type="dxa"/>
          </w:tcPr>
          <w:p w14:paraId="0F91C310" w14:textId="77777777" w:rsidR="00995A1A" w:rsidRPr="00C35EA7" w:rsidRDefault="00995A1A" w:rsidP="00C35EA7">
            <w:pPr>
              <w:jc w:val="center"/>
              <w:rPr>
                <w:szCs w:val="18"/>
              </w:rPr>
            </w:pPr>
            <w:r w:rsidRPr="00C35EA7">
              <w:rPr>
                <w:szCs w:val="18"/>
              </w:rPr>
              <w:t>BIB</w:t>
            </w:r>
          </w:p>
        </w:tc>
      </w:tr>
      <w:tr w:rsidR="005D10B6" w:rsidRPr="00C04709" w14:paraId="15263859" w14:textId="77777777" w:rsidTr="00C35EA7">
        <w:trPr>
          <w:jc w:val="center"/>
        </w:trPr>
        <w:tc>
          <w:tcPr>
            <w:tcW w:w="1516" w:type="dxa"/>
          </w:tcPr>
          <w:p w14:paraId="02CCA060" w14:textId="77777777" w:rsidR="00995A1A" w:rsidRPr="00C35EA7" w:rsidRDefault="00995A1A" w:rsidP="00DE360B">
            <w:pPr>
              <w:rPr>
                <w:szCs w:val="18"/>
              </w:rPr>
            </w:pPr>
            <w:r w:rsidRPr="00C35EA7">
              <w:rPr>
                <w:szCs w:val="18"/>
              </w:rPr>
              <w:t>Moulin (Le)</w:t>
            </w:r>
          </w:p>
        </w:tc>
        <w:tc>
          <w:tcPr>
            <w:tcW w:w="1176" w:type="dxa"/>
          </w:tcPr>
          <w:p w14:paraId="7F313287" w14:textId="77777777" w:rsidR="00995A1A" w:rsidRPr="00C35EA7" w:rsidRDefault="00995A1A" w:rsidP="00DE360B">
            <w:pPr>
              <w:rPr>
                <w:szCs w:val="18"/>
              </w:rPr>
            </w:pPr>
            <w:r>
              <w:t>t_135</w:t>
            </w:r>
          </w:p>
        </w:tc>
        <w:tc>
          <w:tcPr>
            <w:tcW w:w="1070" w:type="dxa"/>
          </w:tcPr>
          <w:p w14:paraId="1D6C52F8" w14:textId="77777777" w:rsidR="00995A1A" w:rsidRPr="00C35EA7" w:rsidRDefault="00995A1A" w:rsidP="00DE360B">
            <w:pPr>
              <w:rPr>
                <w:szCs w:val="18"/>
              </w:rPr>
            </w:pPr>
            <w:r w:rsidRPr="00C35EA7">
              <w:rPr>
                <w:szCs w:val="18"/>
              </w:rPr>
              <w:t>15357</w:t>
            </w:r>
          </w:p>
        </w:tc>
        <w:tc>
          <w:tcPr>
            <w:tcW w:w="1510" w:type="dxa"/>
          </w:tcPr>
          <w:p w14:paraId="5FB7AA1E" w14:textId="77777777" w:rsidR="00995A1A" w:rsidRDefault="00995A1A" w:rsidP="00C35EA7">
            <w:pPr>
              <w:jc w:val="both"/>
            </w:pPr>
            <w:r>
              <w:t>AL-3121-m</w:t>
            </w:r>
          </w:p>
        </w:tc>
        <w:tc>
          <w:tcPr>
            <w:tcW w:w="2629" w:type="dxa"/>
          </w:tcPr>
          <w:p w14:paraId="24061951" w14:textId="77777777" w:rsidR="00995A1A" w:rsidRPr="00C35EA7" w:rsidRDefault="00995A1A" w:rsidP="00DE360B">
            <w:pPr>
              <w:rPr>
                <w:lang w:val="fr-FR"/>
              </w:rPr>
            </w:pPr>
            <w:r w:rsidRPr="00C35EA7">
              <w:rPr>
                <w:lang w:val="fr-FR"/>
              </w:rPr>
              <w:t>pince à épiler en bronze</w:t>
            </w:r>
          </w:p>
        </w:tc>
        <w:tc>
          <w:tcPr>
            <w:tcW w:w="816" w:type="dxa"/>
          </w:tcPr>
          <w:p w14:paraId="1905F8CB" w14:textId="77777777" w:rsidR="00995A1A" w:rsidRPr="00C35EA7" w:rsidRDefault="00995A1A" w:rsidP="00DE360B">
            <w:pPr>
              <w:rPr>
                <w:szCs w:val="18"/>
              </w:rPr>
            </w:pPr>
            <w:r w:rsidRPr="00C35EA7">
              <w:rPr>
                <w:szCs w:val="18"/>
              </w:rPr>
              <w:t>1833</w:t>
            </w:r>
          </w:p>
        </w:tc>
      </w:tr>
    </w:tbl>
    <w:p w14:paraId="764C7570" w14:textId="77777777" w:rsidR="00995A1A" w:rsidRDefault="00995A1A" w:rsidP="00DE360B"/>
    <w:p w14:paraId="6E4231FC" w14:textId="77777777" w:rsidR="00AD0E92" w:rsidRDefault="00AD0E92" w:rsidP="00DE360B">
      <w:pPr>
        <w:pStyle w:val="Heading3"/>
      </w:pPr>
      <w:r>
        <w:t>t_141</w:t>
      </w:r>
    </w:p>
    <w:p w14:paraId="7C848AC0" w14:textId="77777777" w:rsidR="00AD0E92" w:rsidRDefault="00AD0E92" w:rsidP="00DE360B"/>
    <w:tbl>
      <w:tblPr>
        <w:tblW w:w="85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475"/>
        <w:gridCol w:w="816"/>
      </w:tblGrid>
      <w:tr w:rsidR="005D10B6" w:rsidRPr="00C04709" w14:paraId="6810465E" w14:textId="77777777" w:rsidTr="00C35EA7">
        <w:trPr>
          <w:jc w:val="center"/>
        </w:trPr>
        <w:tc>
          <w:tcPr>
            <w:tcW w:w="1516" w:type="dxa"/>
          </w:tcPr>
          <w:p w14:paraId="03CBF1D9" w14:textId="77777777" w:rsidR="00AD0E92" w:rsidRPr="00C35EA7" w:rsidRDefault="00AD0E92"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4209BC51" w14:textId="77777777" w:rsidR="00AD0E92" w:rsidRPr="00C35EA7" w:rsidRDefault="00AD0E92" w:rsidP="00DE360B">
            <w:pPr>
              <w:rPr>
                <w:rFonts w:ascii="Courier New" w:hAnsi="Courier New" w:cs="Courier New"/>
                <w:sz w:val="20"/>
                <w:szCs w:val="18"/>
              </w:rPr>
            </w:pPr>
          </w:p>
        </w:tc>
        <w:tc>
          <w:tcPr>
            <w:tcW w:w="1070" w:type="dxa"/>
          </w:tcPr>
          <w:p w14:paraId="0A8A48E5" w14:textId="77777777" w:rsidR="00AD0E92" w:rsidRPr="00C35EA7" w:rsidRDefault="00AD0E92" w:rsidP="00DE360B">
            <w:pPr>
              <w:rPr>
                <w:rFonts w:ascii="Courier New" w:hAnsi="Courier New" w:cs="Courier New"/>
                <w:sz w:val="20"/>
                <w:szCs w:val="18"/>
              </w:rPr>
            </w:pPr>
          </w:p>
        </w:tc>
        <w:tc>
          <w:tcPr>
            <w:tcW w:w="1510" w:type="dxa"/>
          </w:tcPr>
          <w:p w14:paraId="761B2805" w14:textId="77777777" w:rsidR="00AD0E92" w:rsidRPr="00C35EA7" w:rsidRDefault="00AD0E92" w:rsidP="00DE360B">
            <w:pPr>
              <w:rPr>
                <w:rFonts w:ascii="Courier New" w:hAnsi="Courier New" w:cs="Courier New"/>
                <w:sz w:val="20"/>
                <w:szCs w:val="18"/>
              </w:rPr>
            </w:pPr>
          </w:p>
        </w:tc>
        <w:tc>
          <w:tcPr>
            <w:tcW w:w="2475" w:type="dxa"/>
          </w:tcPr>
          <w:p w14:paraId="0ADB35D1" w14:textId="77777777" w:rsidR="00AD0E92" w:rsidRPr="00C35EA7" w:rsidRDefault="00AD0E92" w:rsidP="00DE360B">
            <w:pPr>
              <w:rPr>
                <w:rFonts w:ascii="Courier New" w:hAnsi="Courier New" w:cs="Courier New"/>
                <w:sz w:val="20"/>
                <w:szCs w:val="18"/>
              </w:rPr>
            </w:pPr>
          </w:p>
        </w:tc>
        <w:tc>
          <w:tcPr>
            <w:tcW w:w="816" w:type="dxa"/>
          </w:tcPr>
          <w:p w14:paraId="16AC38EB" w14:textId="77777777" w:rsidR="00AD0E92" w:rsidRPr="00C35EA7" w:rsidRDefault="00AD0E92" w:rsidP="00DE360B">
            <w:pPr>
              <w:rPr>
                <w:rFonts w:ascii="Courier New" w:hAnsi="Courier New" w:cs="Courier New"/>
                <w:sz w:val="20"/>
                <w:szCs w:val="18"/>
              </w:rPr>
            </w:pPr>
          </w:p>
        </w:tc>
      </w:tr>
      <w:tr w:rsidR="005D10B6" w:rsidRPr="00C04709" w14:paraId="39D71352" w14:textId="77777777" w:rsidTr="00C35EA7">
        <w:trPr>
          <w:jc w:val="center"/>
        </w:trPr>
        <w:tc>
          <w:tcPr>
            <w:tcW w:w="1516" w:type="dxa"/>
          </w:tcPr>
          <w:p w14:paraId="53686A6D" w14:textId="77777777" w:rsidR="00AD0E92" w:rsidRPr="00C35EA7" w:rsidRDefault="00AD0E92" w:rsidP="00C35EA7">
            <w:pPr>
              <w:jc w:val="center"/>
              <w:rPr>
                <w:szCs w:val="18"/>
              </w:rPr>
            </w:pPr>
            <w:r w:rsidRPr="00C35EA7">
              <w:rPr>
                <w:szCs w:val="18"/>
              </w:rPr>
              <w:t>site</w:t>
            </w:r>
          </w:p>
        </w:tc>
        <w:tc>
          <w:tcPr>
            <w:tcW w:w="1176" w:type="dxa"/>
          </w:tcPr>
          <w:p w14:paraId="67C7AF1D" w14:textId="77777777" w:rsidR="00AD0E92" w:rsidRPr="00C35EA7" w:rsidRDefault="00AD0E92" w:rsidP="00C35EA7">
            <w:pPr>
              <w:jc w:val="center"/>
              <w:rPr>
                <w:szCs w:val="18"/>
              </w:rPr>
            </w:pPr>
            <w:r w:rsidRPr="00C35EA7">
              <w:rPr>
                <w:szCs w:val="18"/>
              </w:rPr>
              <w:t>structure</w:t>
            </w:r>
          </w:p>
        </w:tc>
        <w:tc>
          <w:tcPr>
            <w:tcW w:w="1070" w:type="dxa"/>
          </w:tcPr>
          <w:p w14:paraId="7295CB5E" w14:textId="77777777" w:rsidR="00AD0E92" w:rsidRPr="00C35EA7" w:rsidRDefault="00AD0E92" w:rsidP="00C35EA7">
            <w:pPr>
              <w:jc w:val="center"/>
              <w:rPr>
                <w:szCs w:val="18"/>
              </w:rPr>
            </w:pPr>
            <w:r w:rsidRPr="00C35EA7">
              <w:rPr>
                <w:szCs w:val="18"/>
              </w:rPr>
              <w:t>numero</w:t>
            </w:r>
          </w:p>
        </w:tc>
        <w:tc>
          <w:tcPr>
            <w:tcW w:w="1510" w:type="dxa"/>
          </w:tcPr>
          <w:p w14:paraId="77A7BB33" w14:textId="77777777" w:rsidR="00AD0E92" w:rsidRPr="00C35EA7" w:rsidRDefault="00AD0E92" w:rsidP="00C35EA7">
            <w:pPr>
              <w:jc w:val="center"/>
              <w:rPr>
                <w:szCs w:val="18"/>
              </w:rPr>
            </w:pPr>
            <w:r w:rsidRPr="00C35EA7">
              <w:rPr>
                <w:szCs w:val="18"/>
              </w:rPr>
              <w:t>objet</w:t>
            </w:r>
          </w:p>
        </w:tc>
        <w:tc>
          <w:tcPr>
            <w:tcW w:w="2475" w:type="dxa"/>
          </w:tcPr>
          <w:p w14:paraId="78C57CA6" w14:textId="77777777" w:rsidR="00AD0E92" w:rsidRPr="00C35EA7" w:rsidRDefault="00AD0E92" w:rsidP="00C35EA7">
            <w:pPr>
              <w:jc w:val="center"/>
              <w:rPr>
                <w:szCs w:val="18"/>
              </w:rPr>
            </w:pPr>
            <w:r w:rsidRPr="00C35EA7">
              <w:rPr>
                <w:szCs w:val="18"/>
              </w:rPr>
              <w:t>description</w:t>
            </w:r>
          </w:p>
        </w:tc>
        <w:tc>
          <w:tcPr>
            <w:tcW w:w="816" w:type="dxa"/>
          </w:tcPr>
          <w:p w14:paraId="4B4BE683" w14:textId="77777777" w:rsidR="00AD0E92" w:rsidRPr="00C35EA7" w:rsidRDefault="00AD0E92" w:rsidP="00C35EA7">
            <w:pPr>
              <w:jc w:val="center"/>
              <w:rPr>
                <w:szCs w:val="18"/>
              </w:rPr>
            </w:pPr>
            <w:r w:rsidRPr="00C35EA7">
              <w:rPr>
                <w:szCs w:val="18"/>
              </w:rPr>
              <w:t>BIB</w:t>
            </w:r>
          </w:p>
        </w:tc>
      </w:tr>
      <w:tr w:rsidR="005D10B6" w14:paraId="7D97CF17" w14:textId="77777777" w:rsidTr="00C35EA7">
        <w:trPr>
          <w:jc w:val="center"/>
        </w:trPr>
        <w:tc>
          <w:tcPr>
            <w:tcW w:w="1516" w:type="dxa"/>
          </w:tcPr>
          <w:p w14:paraId="0B0D0191" w14:textId="77777777" w:rsidR="00AD0E92" w:rsidRPr="00C35EA7" w:rsidRDefault="00AD0E92" w:rsidP="00DE360B">
            <w:pPr>
              <w:rPr>
                <w:szCs w:val="18"/>
              </w:rPr>
            </w:pPr>
            <w:r w:rsidRPr="00C35EA7">
              <w:rPr>
                <w:szCs w:val="18"/>
              </w:rPr>
              <w:t>Moulin (Le)</w:t>
            </w:r>
          </w:p>
        </w:tc>
        <w:tc>
          <w:tcPr>
            <w:tcW w:w="1176" w:type="dxa"/>
          </w:tcPr>
          <w:p w14:paraId="0D01C3D0" w14:textId="77777777" w:rsidR="00AD0E92" w:rsidRPr="00C35EA7" w:rsidRDefault="00AD0E92" w:rsidP="00DE360B">
            <w:pPr>
              <w:rPr>
                <w:szCs w:val="18"/>
              </w:rPr>
            </w:pPr>
            <w:r>
              <w:t>t_141</w:t>
            </w:r>
          </w:p>
        </w:tc>
        <w:tc>
          <w:tcPr>
            <w:tcW w:w="1070" w:type="dxa"/>
          </w:tcPr>
          <w:p w14:paraId="17C1B584" w14:textId="77777777" w:rsidR="00AD0E92" w:rsidRPr="00C35EA7" w:rsidRDefault="00AD0E92" w:rsidP="00DE360B">
            <w:pPr>
              <w:rPr>
                <w:szCs w:val="18"/>
              </w:rPr>
            </w:pPr>
            <w:r w:rsidRPr="00C35EA7">
              <w:rPr>
                <w:szCs w:val="18"/>
              </w:rPr>
              <w:t>15372</w:t>
            </w:r>
          </w:p>
        </w:tc>
        <w:tc>
          <w:tcPr>
            <w:tcW w:w="1510" w:type="dxa"/>
          </w:tcPr>
          <w:p w14:paraId="7D5D5035" w14:textId="77777777" w:rsidR="00AD0E92" w:rsidRDefault="00AD0E92" w:rsidP="00C35EA7">
            <w:pPr>
              <w:jc w:val="both"/>
            </w:pPr>
            <w:r>
              <w:t>AK-3171-m</w:t>
            </w:r>
          </w:p>
        </w:tc>
        <w:tc>
          <w:tcPr>
            <w:tcW w:w="2475" w:type="dxa"/>
          </w:tcPr>
          <w:p w14:paraId="7FDAF77D" w14:textId="77777777" w:rsidR="00AD0E92" w:rsidRDefault="00AD0E92" w:rsidP="00DE360B">
            <w:r>
              <w:t>anneau en bronze</w:t>
            </w:r>
          </w:p>
        </w:tc>
        <w:tc>
          <w:tcPr>
            <w:tcW w:w="816" w:type="dxa"/>
          </w:tcPr>
          <w:p w14:paraId="0E556888" w14:textId="77777777" w:rsidR="00AD0E92" w:rsidRPr="00C35EA7" w:rsidRDefault="00AD0E92" w:rsidP="00DE360B">
            <w:pPr>
              <w:rPr>
                <w:szCs w:val="18"/>
              </w:rPr>
            </w:pPr>
            <w:r w:rsidRPr="00C35EA7">
              <w:rPr>
                <w:szCs w:val="18"/>
              </w:rPr>
              <w:t>1833</w:t>
            </w:r>
          </w:p>
        </w:tc>
      </w:tr>
      <w:tr w:rsidR="005D10B6" w14:paraId="451745E8" w14:textId="77777777" w:rsidTr="00C35EA7">
        <w:trPr>
          <w:jc w:val="center"/>
        </w:trPr>
        <w:tc>
          <w:tcPr>
            <w:tcW w:w="1516" w:type="dxa"/>
          </w:tcPr>
          <w:p w14:paraId="43F0B392" w14:textId="77777777" w:rsidR="00FA1CD9" w:rsidRPr="00C35EA7" w:rsidRDefault="00FA1CD9" w:rsidP="00DE360B">
            <w:pPr>
              <w:rPr>
                <w:szCs w:val="18"/>
              </w:rPr>
            </w:pPr>
            <w:r w:rsidRPr="00C35EA7">
              <w:rPr>
                <w:szCs w:val="18"/>
              </w:rPr>
              <w:t>Moulin (Le)</w:t>
            </w:r>
          </w:p>
        </w:tc>
        <w:tc>
          <w:tcPr>
            <w:tcW w:w="1176" w:type="dxa"/>
          </w:tcPr>
          <w:p w14:paraId="0425B897" w14:textId="77777777" w:rsidR="00FA1CD9" w:rsidRPr="00C35EA7" w:rsidRDefault="00FA1CD9" w:rsidP="00DE360B">
            <w:pPr>
              <w:rPr>
                <w:szCs w:val="18"/>
              </w:rPr>
            </w:pPr>
            <w:r>
              <w:t>t_141</w:t>
            </w:r>
          </w:p>
        </w:tc>
        <w:tc>
          <w:tcPr>
            <w:tcW w:w="1070" w:type="dxa"/>
          </w:tcPr>
          <w:p w14:paraId="36273673" w14:textId="77777777" w:rsidR="00FA1CD9" w:rsidRPr="00C35EA7" w:rsidRDefault="00FA1CD9" w:rsidP="00DE360B">
            <w:pPr>
              <w:rPr>
                <w:szCs w:val="18"/>
              </w:rPr>
            </w:pPr>
            <w:r w:rsidRPr="00C35EA7">
              <w:rPr>
                <w:szCs w:val="18"/>
              </w:rPr>
              <w:t>15374</w:t>
            </w:r>
          </w:p>
        </w:tc>
        <w:tc>
          <w:tcPr>
            <w:tcW w:w="1510" w:type="dxa"/>
          </w:tcPr>
          <w:p w14:paraId="19609918" w14:textId="77777777" w:rsidR="00FA1CD9" w:rsidRDefault="00FA1CD9" w:rsidP="00DE360B">
            <w:r>
              <w:t>AC-1141-m</w:t>
            </w:r>
          </w:p>
        </w:tc>
        <w:tc>
          <w:tcPr>
            <w:tcW w:w="2475" w:type="dxa"/>
          </w:tcPr>
          <w:p w14:paraId="29DDF3DA" w14:textId="77777777" w:rsidR="00FA1CD9" w:rsidRPr="00C35EA7" w:rsidRDefault="00FA1CD9" w:rsidP="00DE360B">
            <w:pPr>
              <w:rPr>
                <w:szCs w:val="18"/>
              </w:rPr>
            </w:pPr>
            <w:r w:rsidRPr="00C35EA7">
              <w:rPr>
                <w:szCs w:val="18"/>
              </w:rPr>
              <w:t>bracelet en bronze</w:t>
            </w:r>
          </w:p>
        </w:tc>
        <w:tc>
          <w:tcPr>
            <w:tcW w:w="816" w:type="dxa"/>
          </w:tcPr>
          <w:p w14:paraId="42E0CCA2" w14:textId="77777777" w:rsidR="00FA1CD9" w:rsidRDefault="00FA1CD9" w:rsidP="00DE360B">
            <w:r>
              <w:t>1833</w:t>
            </w:r>
          </w:p>
        </w:tc>
      </w:tr>
    </w:tbl>
    <w:p w14:paraId="28E1B411" w14:textId="77777777" w:rsidR="00AD0E92" w:rsidRDefault="00AD0E92" w:rsidP="00DE360B"/>
    <w:p w14:paraId="75C5C165" w14:textId="77777777" w:rsidR="005F57BF" w:rsidRDefault="005F57BF" w:rsidP="00DE360B"/>
    <w:p w14:paraId="3E993BFF" w14:textId="77777777" w:rsidR="00410811" w:rsidRDefault="009E4276" w:rsidP="00DE360B">
      <w:pPr>
        <w:pStyle w:val="Heading3"/>
      </w:pPr>
      <w:bookmarkStart w:id="2325" w:name="Sit_Mailhac_Moulin_t142"/>
      <w:r>
        <w:t>t_</w:t>
      </w:r>
      <w:r w:rsidR="00410811">
        <w:t>142</w:t>
      </w:r>
    </w:p>
    <w:bookmarkEnd w:id="2325"/>
    <w:p w14:paraId="179F8CAA" w14:textId="77777777" w:rsidR="005A5D57" w:rsidRDefault="005A5D57" w:rsidP="00DE360B">
      <w:pPr>
        <w:jc w:val="both"/>
      </w:pPr>
    </w:p>
    <w:p w14:paraId="5EE4263B" w14:textId="77777777" w:rsidR="005A5D57" w:rsidRPr="0032190F" w:rsidRDefault="005A5D57" w:rsidP="00DE360B">
      <w:pPr>
        <w:jc w:val="both"/>
        <w:rPr>
          <w:lang w:val="fr-FR"/>
        </w:rPr>
      </w:pPr>
      <w:r w:rsidRPr="0032190F">
        <w:rPr>
          <w:lang w:val="fr-FR"/>
        </w:rPr>
        <w:t>Il faudrait vérifier l’intégrité de cette tombe, une sépulture double est envisageable (BIB Réunion T. Lachenal, L. Bourdajaud, 2016)</w:t>
      </w:r>
    </w:p>
    <w:p w14:paraId="719B826B" w14:textId="77777777" w:rsidR="005A5D57" w:rsidRPr="0032190F" w:rsidRDefault="005A5D57" w:rsidP="00DE360B">
      <w:pPr>
        <w:jc w:val="both"/>
        <w:rPr>
          <w:lang w:val="fr-FR"/>
        </w:rPr>
      </w:pPr>
    </w:p>
    <w:p w14:paraId="75E72CAB" w14:textId="77777777" w:rsidR="004D31C2" w:rsidRPr="0032190F" w:rsidRDefault="005A5D57" w:rsidP="00DE360B">
      <w:pPr>
        <w:jc w:val="both"/>
        <w:rPr>
          <w:lang w:val="fr-FR"/>
        </w:rPr>
      </w:pPr>
      <w:r w:rsidRPr="0032190F">
        <w:rPr>
          <w:lang w:val="fr-FR"/>
        </w:rPr>
        <w:t xml:space="preserve">10651 (=5) : </w:t>
      </w:r>
      <w:r w:rsidR="005F57BF" w:rsidRPr="0032190F">
        <w:rPr>
          <w:lang w:val="fr-FR"/>
        </w:rPr>
        <w:t xml:space="preserve">petit vase en poterie noire assez fine. Une rainure profonde à la base du col, deux autres au milieu de la panse sphérique. Deux cannelures larges et peu marquées sur l’épaule, soulignées par des triangles hachurés incisés </w:t>
      </w:r>
      <w:r w:rsidR="0002517E" w:rsidRPr="0032190F">
        <w:rPr>
          <w:lang w:val="fr-FR"/>
        </w:rPr>
        <w:t xml:space="preserve">[avec un point au sommet] </w:t>
      </w:r>
      <w:r w:rsidR="005F57BF" w:rsidRPr="0032190F">
        <w:rPr>
          <w:lang w:val="fr-FR"/>
        </w:rPr>
        <w:t>avant cuisson avec un poinçon très fin et emplis de poudre blanche. Quatre petits trous percés avant cuisson suivant une ligne verticale, un dans la rainure à la base du col, un dans chaque rainure de la panse et un dans le pied. Remarquons en passant que les trous dans la panse rendaient apparemment ce vase impropre à recevoir des liquides. H : 0,105</w:t>
      </w:r>
      <w:r w:rsidR="0090313B" w:rsidRPr="0032190F">
        <w:rPr>
          <w:lang w:val="fr-FR"/>
        </w:rPr>
        <w:t xml:space="preserve"> m ; Do : 0,075 m ; Db : 0,04 m </w:t>
      </w:r>
      <w:r w:rsidR="005F57BF" w:rsidRPr="0032190F">
        <w:rPr>
          <w:lang w:val="fr-FR"/>
        </w:rPr>
        <w:t>(BIB 1833)</w:t>
      </w:r>
    </w:p>
    <w:p w14:paraId="40A9883E" w14:textId="77777777" w:rsidR="004D31C2" w:rsidRPr="0032190F" w:rsidRDefault="004D31C2" w:rsidP="00DE360B">
      <w:pPr>
        <w:jc w:val="both"/>
        <w:rPr>
          <w:lang w:val="fr-FR"/>
        </w:rPr>
      </w:pPr>
    </w:p>
    <w:p w14:paraId="42DC908F" w14:textId="38840050" w:rsidR="005F57BF" w:rsidRPr="0032190F" w:rsidRDefault="00934A1F" w:rsidP="00DE360B">
      <w:pPr>
        <w:jc w:val="both"/>
        <w:rPr>
          <w:lang w:val="fr-FR"/>
        </w:rPr>
      </w:pPr>
      <w:r w:rsidRPr="0032190F">
        <w:rPr>
          <w:lang w:val="fr-FR"/>
        </w:rPr>
        <w:t>Il se rapproche</w:t>
      </w:r>
      <w:r w:rsidR="005A5D57" w:rsidRPr="0032190F">
        <w:rPr>
          <w:lang w:val="fr-FR"/>
        </w:rPr>
        <w:t xml:space="preserve">, tant par la forme (globulaire) que </w:t>
      </w:r>
      <w:r w:rsidRPr="0032190F">
        <w:rPr>
          <w:lang w:val="fr-FR"/>
        </w:rPr>
        <w:t xml:space="preserve">par </w:t>
      </w:r>
      <w:r w:rsidR="005A5D57" w:rsidRPr="0032190F">
        <w:rPr>
          <w:lang w:val="fr-FR"/>
        </w:rPr>
        <w:t>le décor, de l’exemplaire d’</w:t>
      </w:r>
      <w:hyperlink r:id="rId5428" w:anchor="Sit_Ameno_sectF_t70" w:history="1">
        <w:r w:rsidR="005A5D57" w:rsidRPr="0032190F">
          <w:rPr>
            <w:rStyle w:val="Hyperlink"/>
            <w:lang w:val="fr-FR"/>
          </w:rPr>
          <w:t>Ameno</w:t>
        </w:r>
        <w:r w:rsidR="00DE360B" w:rsidRPr="0032190F">
          <w:rPr>
            <w:rStyle w:val="Hyperlink"/>
            <w:lang w:val="fr-FR"/>
          </w:rPr>
          <w:t xml:space="preserve"> tombe 70</w:t>
        </w:r>
      </w:hyperlink>
      <w:r w:rsidR="005A5D57" w:rsidRPr="0032190F">
        <w:rPr>
          <w:lang w:val="fr-FR"/>
        </w:rPr>
        <w:t xml:space="preserve"> (BIB Réunion T. Lachenal, L. Bourdajaud, 2016)</w:t>
      </w:r>
    </w:p>
    <w:p w14:paraId="22A29638" w14:textId="77777777" w:rsidR="00BA4222" w:rsidRPr="0032190F" w:rsidRDefault="00BA4222" w:rsidP="00DE360B">
      <w:pPr>
        <w:rPr>
          <w:lang w:val="fr-FR"/>
        </w:rPr>
      </w:pPr>
    </w:p>
    <w:tbl>
      <w:tblPr>
        <w:tblW w:w="895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869"/>
        <w:gridCol w:w="816"/>
      </w:tblGrid>
      <w:tr w:rsidR="005D10B6" w:rsidRPr="00C04709" w14:paraId="74D4C797" w14:textId="77777777" w:rsidTr="00C35EA7">
        <w:trPr>
          <w:jc w:val="center"/>
        </w:trPr>
        <w:tc>
          <w:tcPr>
            <w:tcW w:w="1516" w:type="dxa"/>
          </w:tcPr>
          <w:p w14:paraId="526994C5" w14:textId="77777777" w:rsidR="00BA4222" w:rsidRPr="00C35EA7" w:rsidRDefault="00BA4222" w:rsidP="00DE360B">
            <w:pPr>
              <w:rPr>
                <w:rFonts w:ascii="Courier New" w:hAnsi="Courier New" w:cs="Courier New"/>
                <w:sz w:val="20"/>
                <w:szCs w:val="18"/>
              </w:rPr>
            </w:pPr>
            <w:r w:rsidRPr="00C35EA7">
              <w:rPr>
                <w:rFonts w:ascii="Courier New" w:hAnsi="Courier New" w:cs="Courier New"/>
                <w:sz w:val="20"/>
                <w:szCs w:val="18"/>
                <w:lang w:val="fr-FR"/>
              </w:rPr>
              <w:br w:type="page"/>
            </w:r>
            <w:r w:rsidR="00C458EA" w:rsidRPr="00C35EA7">
              <w:rPr>
                <w:rFonts w:ascii="Courier New" w:hAnsi="Courier New" w:cs="Courier New"/>
                <w:sz w:val="20"/>
                <w:szCs w:val="18"/>
              </w:rPr>
              <w:t>OBJ_</w:t>
            </w:r>
          </w:p>
        </w:tc>
        <w:tc>
          <w:tcPr>
            <w:tcW w:w="1176" w:type="dxa"/>
          </w:tcPr>
          <w:p w14:paraId="377D2CC6" w14:textId="77777777" w:rsidR="00BA4222" w:rsidRPr="00C35EA7" w:rsidRDefault="00BA4222" w:rsidP="00DE360B">
            <w:pPr>
              <w:rPr>
                <w:rFonts w:ascii="Courier New" w:hAnsi="Courier New" w:cs="Courier New"/>
                <w:sz w:val="20"/>
                <w:szCs w:val="18"/>
              </w:rPr>
            </w:pPr>
          </w:p>
        </w:tc>
        <w:tc>
          <w:tcPr>
            <w:tcW w:w="1070" w:type="dxa"/>
          </w:tcPr>
          <w:p w14:paraId="582B6E49" w14:textId="77777777" w:rsidR="00BA4222" w:rsidRPr="00C35EA7" w:rsidRDefault="00BA4222" w:rsidP="00DE360B">
            <w:pPr>
              <w:rPr>
                <w:rFonts w:ascii="Courier New" w:hAnsi="Courier New" w:cs="Courier New"/>
                <w:sz w:val="20"/>
                <w:szCs w:val="18"/>
              </w:rPr>
            </w:pPr>
          </w:p>
        </w:tc>
        <w:tc>
          <w:tcPr>
            <w:tcW w:w="1510" w:type="dxa"/>
          </w:tcPr>
          <w:p w14:paraId="1532D5DE" w14:textId="77777777" w:rsidR="00BA4222" w:rsidRPr="00C35EA7" w:rsidRDefault="00BA4222" w:rsidP="00DE360B">
            <w:pPr>
              <w:rPr>
                <w:rFonts w:ascii="Courier New" w:hAnsi="Courier New" w:cs="Courier New"/>
                <w:sz w:val="20"/>
                <w:szCs w:val="18"/>
              </w:rPr>
            </w:pPr>
          </w:p>
        </w:tc>
        <w:tc>
          <w:tcPr>
            <w:tcW w:w="2869" w:type="dxa"/>
          </w:tcPr>
          <w:p w14:paraId="5A4355FA" w14:textId="77777777" w:rsidR="00BA4222" w:rsidRPr="00C35EA7" w:rsidRDefault="00BA4222" w:rsidP="00DE360B">
            <w:pPr>
              <w:rPr>
                <w:rFonts w:ascii="Courier New" w:hAnsi="Courier New" w:cs="Courier New"/>
                <w:sz w:val="20"/>
                <w:szCs w:val="18"/>
              </w:rPr>
            </w:pPr>
          </w:p>
        </w:tc>
        <w:tc>
          <w:tcPr>
            <w:tcW w:w="816" w:type="dxa"/>
          </w:tcPr>
          <w:p w14:paraId="644637BA" w14:textId="77777777" w:rsidR="00BA4222" w:rsidRPr="00C35EA7" w:rsidRDefault="00BA4222" w:rsidP="00DE360B">
            <w:pPr>
              <w:rPr>
                <w:rFonts w:ascii="Courier New" w:hAnsi="Courier New" w:cs="Courier New"/>
                <w:sz w:val="20"/>
                <w:szCs w:val="18"/>
              </w:rPr>
            </w:pPr>
          </w:p>
        </w:tc>
      </w:tr>
      <w:tr w:rsidR="005D10B6" w:rsidRPr="00C04709" w14:paraId="3908D339" w14:textId="77777777" w:rsidTr="00C35EA7">
        <w:trPr>
          <w:jc w:val="center"/>
        </w:trPr>
        <w:tc>
          <w:tcPr>
            <w:tcW w:w="1516" w:type="dxa"/>
          </w:tcPr>
          <w:p w14:paraId="21F9D0B6" w14:textId="77777777" w:rsidR="00BA4222" w:rsidRPr="00C35EA7" w:rsidRDefault="00BA4222" w:rsidP="00C35EA7">
            <w:pPr>
              <w:jc w:val="center"/>
              <w:rPr>
                <w:szCs w:val="18"/>
              </w:rPr>
            </w:pPr>
            <w:r w:rsidRPr="00C35EA7">
              <w:rPr>
                <w:szCs w:val="18"/>
              </w:rPr>
              <w:t>site</w:t>
            </w:r>
          </w:p>
        </w:tc>
        <w:tc>
          <w:tcPr>
            <w:tcW w:w="1176" w:type="dxa"/>
          </w:tcPr>
          <w:p w14:paraId="07C89C7B" w14:textId="77777777" w:rsidR="00BA4222" w:rsidRPr="00C35EA7" w:rsidRDefault="00BA4222" w:rsidP="00C35EA7">
            <w:pPr>
              <w:jc w:val="center"/>
              <w:rPr>
                <w:szCs w:val="18"/>
              </w:rPr>
            </w:pPr>
            <w:r w:rsidRPr="00C35EA7">
              <w:rPr>
                <w:szCs w:val="18"/>
              </w:rPr>
              <w:t>structure</w:t>
            </w:r>
          </w:p>
        </w:tc>
        <w:tc>
          <w:tcPr>
            <w:tcW w:w="1070" w:type="dxa"/>
          </w:tcPr>
          <w:p w14:paraId="3627BD4D" w14:textId="77777777" w:rsidR="00BA4222" w:rsidRPr="00C35EA7" w:rsidRDefault="00BA4222" w:rsidP="00C35EA7">
            <w:pPr>
              <w:jc w:val="center"/>
              <w:rPr>
                <w:szCs w:val="18"/>
              </w:rPr>
            </w:pPr>
            <w:r w:rsidRPr="00C35EA7">
              <w:rPr>
                <w:szCs w:val="18"/>
              </w:rPr>
              <w:t>numero</w:t>
            </w:r>
          </w:p>
        </w:tc>
        <w:tc>
          <w:tcPr>
            <w:tcW w:w="1510" w:type="dxa"/>
          </w:tcPr>
          <w:p w14:paraId="2D9609AB" w14:textId="77777777" w:rsidR="00BA4222" w:rsidRPr="00C35EA7" w:rsidRDefault="00BA4222" w:rsidP="00C35EA7">
            <w:pPr>
              <w:jc w:val="center"/>
              <w:rPr>
                <w:szCs w:val="18"/>
              </w:rPr>
            </w:pPr>
            <w:r w:rsidRPr="00C35EA7">
              <w:rPr>
                <w:szCs w:val="18"/>
              </w:rPr>
              <w:t>objet</w:t>
            </w:r>
          </w:p>
        </w:tc>
        <w:tc>
          <w:tcPr>
            <w:tcW w:w="2869" w:type="dxa"/>
          </w:tcPr>
          <w:p w14:paraId="6FFD9EAA" w14:textId="77777777" w:rsidR="00BA4222" w:rsidRPr="00C35EA7" w:rsidRDefault="00BA4222" w:rsidP="00C35EA7">
            <w:pPr>
              <w:jc w:val="center"/>
              <w:rPr>
                <w:szCs w:val="18"/>
              </w:rPr>
            </w:pPr>
            <w:r w:rsidRPr="00C35EA7">
              <w:rPr>
                <w:szCs w:val="18"/>
              </w:rPr>
              <w:t>description</w:t>
            </w:r>
          </w:p>
        </w:tc>
        <w:tc>
          <w:tcPr>
            <w:tcW w:w="816" w:type="dxa"/>
          </w:tcPr>
          <w:p w14:paraId="6FBCCCC7" w14:textId="77777777" w:rsidR="00BA4222" w:rsidRPr="00C35EA7" w:rsidRDefault="00BA4222" w:rsidP="00C35EA7">
            <w:pPr>
              <w:jc w:val="center"/>
              <w:rPr>
                <w:szCs w:val="18"/>
              </w:rPr>
            </w:pPr>
            <w:r w:rsidRPr="00C35EA7">
              <w:rPr>
                <w:szCs w:val="18"/>
              </w:rPr>
              <w:t>BIB</w:t>
            </w:r>
          </w:p>
        </w:tc>
      </w:tr>
      <w:tr w:rsidR="005D10B6" w:rsidRPr="00C04709" w14:paraId="208FCEF9" w14:textId="77777777" w:rsidTr="00C35EA7">
        <w:trPr>
          <w:jc w:val="center"/>
        </w:trPr>
        <w:tc>
          <w:tcPr>
            <w:tcW w:w="1516" w:type="dxa"/>
          </w:tcPr>
          <w:p w14:paraId="229BFEF6" w14:textId="77777777" w:rsidR="00BA4222" w:rsidRPr="00C35EA7" w:rsidRDefault="00BA4222" w:rsidP="00DE360B">
            <w:pPr>
              <w:rPr>
                <w:szCs w:val="18"/>
              </w:rPr>
            </w:pPr>
            <w:r w:rsidRPr="00C35EA7">
              <w:rPr>
                <w:szCs w:val="18"/>
              </w:rPr>
              <w:t>Moulin (Le)</w:t>
            </w:r>
          </w:p>
        </w:tc>
        <w:tc>
          <w:tcPr>
            <w:tcW w:w="1176" w:type="dxa"/>
          </w:tcPr>
          <w:p w14:paraId="5590E142" w14:textId="77777777" w:rsidR="00BA4222" w:rsidRPr="00C35EA7" w:rsidRDefault="00BA4222" w:rsidP="00DE360B">
            <w:pPr>
              <w:rPr>
                <w:szCs w:val="18"/>
              </w:rPr>
            </w:pPr>
            <w:r>
              <w:t>t_142</w:t>
            </w:r>
          </w:p>
        </w:tc>
        <w:tc>
          <w:tcPr>
            <w:tcW w:w="1070" w:type="dxa"/>
          </w:tcPr>
          <w:p w14:paraId="321E7C2A" w14:textId="77777777" w:rsidR="00BA4222" w:rsidRPr="00C35EA7" w:rsidRDefault="00BA4222" w:rsidP="00DE360B">
            <w:pPr>
              <w:rPr>
                <w:szCs w:val="18"/>
              </w:rPr>
            </w:pPr>
            <w:r w:rsidRPr="00C35EA7">
              <w:rPr>
                <w:szCs w:val="18"/>
              </w:rPr>
              <w:t>15379</w:t>
            </w:r>
          </w:p>
        </w:tc>
        <w:tc>
          <w:tcPr>
            <w:tcW w:w="1510" w:type="dxa"/>
          </w:tcPr>
          <w:p w14:paraId="568E3345" w14:textId="77777777" w:rsidR="00BA4222" w:rsidRPr="00C35EA7" w:rsidRDefault="00B03CE0" w:rsidP="00DE360B">
            <w:pPr>
              <w:rPr>
                <w:szCs w:val="18"/>
              </w:rPr>
            </w:pPr>
            <w:r>
              <w:t>DC-2212-m</w:t>
            </w:r>
          </w:p>
        </w:tc>
        <w:tc>
          <w:tcPr>
            <w:tcW w:w="2869" w:type="dxa"/>
          </w:tcPr>
          <w:p w14:paraId="2851BA01" w14:textId="77777777" w:rsidR="00BA4222" w:rsidRPr="00C35EA7" w:rsidRDefault="00BA4222" w:rsidP="00DE360B">
            <w:pPr>
              <w:rPr>
                <w:szCs w:val="18"/>
                <w:lang w:val="fr-FR"/>
              </w:rPr>
            </w:pPr>
            <w:r w:rsidRPr="00C35EA7">
              <w:rPr>
                <w:lang w:val="fr-FR"/>
              </w:rPr>
              <w:t xml:space="preserve">pointe de flèche </w:t>
            </w:r>
            <w:r w:rsidR="00B03CE0" w:rsidRPr="00C35EA7">
              <w:rPr>
                <w:lang w:val="fr-FR"/>
              </w:rPr>
              <w:t>en bronze</w:t>
            </w:r>
          </w:p>
        </w:tc>
        <w:tc>
          <w:tcPr>
            <w:tcW w:w="816" w:type="dxa"/>
          </w:tcPr>
          <w:p w14:paraId="62598D55" w14:textId="77777777" w:rsidR="00BA4222" w:rsidRPr="00C35EA7" w:rsidRDefault="004F1AD4" w:rsidP="00DE360B">
            <w:pPr>
              <w:rPr>
                <w:szCs w:val="18"/>
              </w:rPr>
            </w:pPr>
            <w:r>
              <w:t>1833</w:t>
            </w:r>
          </w:p>
        </w:tc>
      </w:tr>
      <w:tr w:rsidR="005D10B6" w:rsidRPr="00C04709" w14:paraId="4C393E45" w14:textId="77777777" w:rsidTr="00C35EA7">
        <w:trPr>
          <w:jc w:val="center"/>
        </w:trPr>
        <w:tc>
          <w:tcPr>
            <w:tcW w:w="1516" w:type="dxa"/>
          </w:tcPr>
          <w:p w14:paraId="4803D8CF" w14:textId="77777777" w:rsidR="004F1AD4" w:rsidRPr="00C35EA7" w:rsidRDefault="004F1AD4" w:rsidP="00DE360B">
            <w:pPr>
              <w:rPr>
                <w:szCs w:val="18"/>
              </w:rPr>
            </w:pPr>
            <w:r w:rsidRPr="00C35EA7">
              <w:rPr>
                <w:szCs w:val="18"/>
              </w:rPr>
              <w:t>Moulin (Le)</w:t>
            </w:r>
          </w:p>
        </w:tc>
        <w:tc>
          <w:tcPr>
            <w:tcW w:w="1176" w:type="dxa"/>
          </w:tcPr>
          <w:p w14:paraId="56A1596F" w14:textId="77777777" w:rsidR="004F1AD4" w:rsidRPr="00C35EA7" w:rsidRDefault="004F1AD4" w:rsidP="00DE360B">
            <w:pPr>
              <w:rPr>
                <w:szCs w:val="18"/>
              </w:rPr>
            </w:pPr>
            <w:r>
              <w:t>t_142</w:t>
            </w:r>
          </w:p>
        </w:tc>
        <w:tc>
          <w:tcPr>
            <w:tcW w:w="1070" w:type="dxa"/>
          </w:tcPr>
          <w:p w14:paraId="06F0E82C" w14:textId="77777777" w:rsidR="004F1AD4" w:rsidRPr="00C35EA7" w:rsidRDefault="004F1AD4" w:rsidP="00DE360B">
            <w:pPr>
              <w:rPr>
                <w:szCs w:val="18"/>
              </w:rPr>
            </w:pPr>
            <w:r w:rsidRPr="00C35EA7">
              <w:rPr>
                <w:szCs w:val="18"/>
              </w:rPr>
              <w:t>15326</w:t>
            </w:r>
          </w:p>
        </w:tc>
        <w:tc>
          <w:tcPr>
            <w:tcW w:w="1510" w:type="dxa"/>
          </w:tcPr>
          <w:p w14:paraId="6307823A" w14:textId="77777777" w:rsidR="004F1AD4" w:rsidRDefault="004F1AD4" w:rsidP="00DE360B">
            <w:r>
              <w:t>AK-3331-m</w:t>
            </w:r>
          </w:p>
        </w:tc>
        <w:tc>
          <w:tcPr>
            <w:tcW w:w="2869" w:type="dxa"/>
          </w:tcPr>
          <w:p w14:paraId="321BC549" w14:textId="77777777" w:rsidR="004F1AD4" w:rsidRPr="00C35EA7" w:rsidRDefault="004F1AD4" w:rsidP="00DE360B">
            <w:pPr>
              <w:rPr>
                <w:szCs w:val="18"/>
              </w:rPr>
            </w:pPr>
            <w:r w:rsidRPr="00C35EA7">
              <w:rPr>
                <w:szCs w:val="18"/>
              </w:rPr>
              <w:t>anneau bronze</w:t>
            </w:r>
          </w:p>
        </w:tc>
        <w:tc>
          <w:tcPr>
            <w:tcW w:w="816" w:type="dxa"/>
          </w:tcPr>
          <w:p w14:paraId="6E6C4FAB" w14:textId="77777777" w:rsidR="004F1AD4" w:rsidRDefault="004F1AD4" w:rsidP="00DE360B">
            <w:r>
              <w:t>1833</w:t>
            </w:r>
          </w:p>
        </w:tc>
      </w:tr>
      <w:tr w:rsidR="005D10B6" w:rsidRPr="00C04709" w14:paraId="51CF5121" w14:textId="77777777" w:rsidTr="00C35EA7">
        <w:trPr>
          <w:jc w:val="center"/>
        </w:trPr>
        <w:tc>
          <w:tcPr>
            <w:tcW w:w="1516" w:type="dxa"/>
          </w:tcPr>
          <w:p w14:paraId="4B16AD50" w14:textId="77777777" w:rsidR="00FC53B6" w:rsidRPr="00C35EA7" w:rsidRDefault="00FC53B6" w:rsidP="00DE360B">
            <w:pPr>
              <w:rPr>
                <w:szCs w:val="18"/>
              </w:rPr>
            </w:pPr>
            <w:r w:rsidRPr="00C35EA7">
              <w:rPr>
                <w:szCs w:val="18"/>
              </w:rPr>
              <w:t>Moulin (Le)</w:t>
            </w:r>
          </w:p>
        </w:tc>
        <w:tc>
          <w:tcPr>
            <w:tcW w:w="1176" w:type="dxa"/>
          </w:tcPr>
          <w:p w14:paraId="4003C482" w14:textId="77777777" w:rsidR="00FC53B6" w:rsidRPr="00C35EA7" w:rsidRDefault="00FC53B6" w:rsidP="00DE360B">
            <w:pPr>
              <w:rPr>
                <w:szCs w:val="18"/>
              </w:rPr>
            </w:pPr>
            <w:r>
              <w:t>t_142</w:t>
            </w:r>
          </w:p>
        </w:tc>
        <w:tc>
          <w:tcPr>
            <w:tcW w:w="1070" w:type="dxa"/>
          </w:tcPr>
          <w:p w14:paraId="6B967F06" w14:textId="77777777" w:rsidR="00FC53B6" w:rsidRPr="00C35EA7" w:rsidRDefault="00FC53B6" w:rsidP="00DE360B">
            <w:pPr>
              <w:rPr>
                <w:szCs w:val="18"/>
              </w:rPr>
            </w:pPr>
            <w:r w:rsidRPr="00C35EA7">
              <w:rPr>
                <w:szCs w:val="18"/>
              </w:rPr>
              <w:t>15385</w:t>
            </w:r>
          </w:p>
        </w:tc>
        <w:tc>
          <w:tcPr>
            <w:tcW w:w="1510" w:type="dxa"/>
          </w:tcPr>
          <w:p w14:paraId="0793F42E" w14:textId="77777777" w:rsidR="00FC53B6" w:rsidRDefault="00FC53B6" w:rsidP="00DE360B">
            <w:r>
              <w:t>AF-2331-m</w:t>
            </w:r>
          </w:p>
        </w:tc>
        <w:tc>
          <w:tcPr>
            <w:tcW w:w="2869" w:type="dxa"/>
          </w:tcPr>
          <w:p w14:paraId="520B4ADF" w14:textId="77777777" w:rsidR="00FC53B6" w:rsidRPr="00C35EA7" w:rsidRDefault="00FC53B6" w:rsidP="00DE360B">
            <w:pPr>
              <w:rPr>
                <w:szCs w:val="18"/>
              </w:rPr>
            </w:pPr>
            <w:r w:rsidRPr="00C35EA7">
              <w:rPr>
                <w:szCs w:val="18"/>
              </w:rPr>
              <w:t>perle en bronze (x14)</w:t>
            </w:r>
          </w:p>
        </w:tc>
        <w:tc>
          <w:tcPr>
            <w:tcW w:w="816" w:type="dxa"/>
          </w:tcPr>
          <w:p w14:paraId="164435C4" w14:textId="77777777" w:rsidR="00FC53B6" w:rsidRDefault="00FC53B6" w:rsidP="00DE360B">
            <w:r>
              <w:t>1833</w:t>
            </w:r>
          </w:p>
        </w:tc>
      </w:tr>
      <w:tr w:rsidR="005D10B6" w:rsidRPr="00C04709" w14:paraId="47AFC54B" w14:textId="77777777" w:rsidTr="00C35EA7">
        <w:trPr>
          <w:jc w:val="center"/>
        </w:trPr>
        <w:tc>
          <w:tcPr>
            <w:tcW w:w="1516" w:type="dxa"/>
          </w:tcPr>
          <w:p w14:paraId="19685048" w14:textId="77777777" w:rsidR="00FC53B6" w:rsidRPr="00C35EA7" w:rsidRDefault="00FC53B6" w:rsidP="00DE360B">
            <w:pPr>
              <w:rPr>
                <w:szCs w:val="18"/>
              </w:rPr>
            </w:pPr>
            <w:r w:rsidRPr="00C35EA7">
              <w:rPr>
                <w:szCs w:val="18"/>
              </w:rPr>
              <w:t>Moulin (Le)</w:t>
            </w:r>
          </w:p>
        </w:tc>
        <w:tc>
          <w:tcPr>
            <w:tcW w:w="1176" w:type="dxa"/>
          </w:tcPr>
          <w:p w14:paraId="51DCA635" w14:textId="77777777" w:rsidR="00FC53B6" w:rsidRPr="00C35EA7" w:rsidRDefault="00FC53B6" w:rsidP="00DE360B">
            <w:pPr>
              <w:rPr>
                <w:szCs w:val="18"/>
              </w:rPr>
            </w:pPr>
            <w:r>
              <w:t>t_142</w:t>
            </w:r>
          </w:p>
        </w:tc>
        <w:tc>
          <w:tcPr>
            <w:tcW w:w="1070" w:type="dxa"/>
          </w:tcPr>
          <w:p w14:paraId="18E1271B" w14:textId="77777777" w:rsidR="00FC53B6" w:rsidRPr="00C35EA7" w:rsidRDefault="00FC53B6" w:rsidP="00DE360B">
            <w:pPr>
              <w:rPr>
                <w:szCs w:val="18"/>
              </w:rPr>
            </w:pPr>
            <w:r w:rsidRPr="00C35EA7">
              <w:rPr>
                <w:szCs w:val="18"/>
              </w:rPr>
              <w:t>15390</w:t>
            </w:r>
          </w:p>
        </w:tc>
        <w:tc>
          <w:tcPr>
            <w:tcW w:w="1510" w:type="dxa"/>
          </w:tcPr>
          <w:p w14:paraId="10A60736" w14:textId="77777777" w:rsidR="00FC53B6" w:rsidRDefault="00FC53B6" w:rsidP="00DE360B">
            <w:r>
              <w:t>AI-1111-m</w:t>
            </w:r>
          </w:p>
        </w:tc>
        <w:tc>
          <w:tcPr>
            <w:tcW w:w="2869" w:type="dxa"/>
          </w:tcPr>
          <w:p w14:paraId="4C6F5245" w14:textId="77777777" w:rsidR="00FC53B6" w:rsidRPr="00C35EA7" w:rsidRDefault="00FC53B6" w:rsidP="00DE360B">
            <w:pPr>
              <w:rPr>
                <w:szCs w:val="18"/>
              </w:rPr>
            </w:pPr>
            <w:r w:rsidRPr="00C35EA7">
              <w:rPr>
                <w:szCs w:val="18"/>
              </w:rPr>
              <w:t>applique en bronze (x3)</w:t>
            </w:r>
          </w:p>
        </w:tc>
        <w:tc>
          <w:tcPr>
            <w:tcW w:w="816" w:type="dxa"/>
          </w:tcPr>
          <w:p w14:paraId="65B40EFC" w14:textId="77777777" w:rsidR="00FC53B6" w:rsidRDefault="00FC53B6" w:rsidP="00DE360B">
            <w:r>
              <w:t>1833</w:t>
            </w:r>
          </w:p>
        </w:tc>
      </w:tr>
      <w:tr w:rsidR="005D10B6" w:rsidRPr="00C04709" w14:paraId="13DAC206" w14:textId="77777777" w:rsidTr="00C35EA7">
        <w:trPr>
          <w:jc w:val="center"/>
        </w:trPr>
        <w:tc>
          <w:tcPr>
            <w:tcW w:w="1516" w:type="dxa"/>
          </w:tcPr>
          <w:p w14:paraId="3D30AFBA" w14:textId="77777777" w:rsidR="00602FF9" w:rsidRPr="00C35EA7" w:rsidRDefault="00602FF9" w:rsidP="00DE360B">
            <w:pPr>
              <w:rPr>
                <w:szCs w:val="18"/>
              </w:rPr>
            </w:pPr>
            <w:r w:rsidRPr="00C35EA7">
              <w:rPr>
                <w:szCs w:val="18"/>
              </w:rPr>
              <w:t>Moulin (Le)</w:t>
            </w:r>
          </w:p>
        </w:tc>
        <w:tc>
          <w:tcPr>
            <w:tcW w:w="1176" w:type="dxa"/>
          </w:tcPr>
          <w:p w14:paraId="0FD2587A" w14:textId="77777777" w:rsidR="00602FF9" w:rsidRPr="00C35EA7" w:rsidRDefault="00602FF9" w:rsidP="00DE360B">
            <w:pPr>
              <w:rPr>
                <w:szCs w:val="18"/>
              </w:rPr>
            </w:pPr>
            <w:r>
              <w:t>t_142</w:t>
            </w:r>
          </w:p>
        </w:tc>
        <w:tc>
          <w:tcPr>
            <w:tcW w:w="1070" w:type="dxa"/>
          </w:tcPr>
          <w:p w14:paraId="1398F4FF" w14:textId="77777777" w:rsidR="00602FF9" w:rsidRPr="00C35EA7" w:rsidRDefault="00602FF9" w:rsidP="00DE360B">
            <w:pPr>
              <w:rPr>
                <w:szCs w:val="18"/>
              </w:rPr>
            </w:pPr>
            <w:r w:rsidRPr="00C35EA7">
              <w:rPr>
                <w:szCs w:val="18"/>
              </w:rPr>
              <w:t>15380</w:t>
            </w:r>
          </w:p>
        </w:tc>
        <w:tc>
          <w:tcPr>
            <w:tcW w:w="1510" w:type="dxa"/>
          </w:tcPr>
          <w:p w14:paraId="6DFBA8B6" w14:textId="77777777" w:rsidR="00602FF9" w:rsidRDefault="00602FF9" w:rsidP="00DE360B">
            <w:r>
              <w:t>AK-3131-m</w:t>
            </w:r>
          </w:p>
        </w:tc>
        <w:tc>
          <w:tcPr>
            <w:tcW w:w="2869" w:type="dxa"/>
          </w:tcPr>
          <w:p w14:paraId="6A84324B" w14:textId="77777777" w:rsidR="00602FF9" w:rsidRPr="00C35EA7" w:rsidRDefault="00602FF9" w:rsidP="00DE360B">
            <w:pPr>
              <w:rPr>
                <w:szCs w:val="18"/>
              </w:rPr>
            </w:pPr>
            <w:r w:rsidRPr="00C35EA7">
              <w:rPr>
                <w:szCs w:val="18"/>
              </w:rPr>
              <w:t>anneau en bronze</w:t>
            </w:r>
          </w:p>
        </w:tc>
        <w:tc>
          <w:tcPr>
            <w:tcW w:w="816" w:type="dxa"/>
          </w:tcPr>
          <w:p w14:paraId="6C8A61E7" w14:textId="77777777" w:rsidR="00602FF9" w:rsidRDefault="00602FF9" w:rsidP="00DE360B">
            <w:r>
              <w:t>1833</w:t>
            </w:r>
          </w:p>
        </w:tc>
      </w:tr>
      <w:tr w:rsidR="005D10B6" w:rsidRPr="00C04709" w14:paraId="517F6EB5" w14:textId="77777777" w:rsidTr="00C35EA7">
        <w:trPr>
          <w:jc w:val="center"/>
        </w:trPr>
        <w:tc>
          <w:tcPr>
            <w:tcW w:w="1516" w:type="dxa"/>
          </w:tcPr>
          <w:p w14:paraId="4A521142" w14:textId="77777777" w:rsidR="00602FF9" w:rsidRPr="00C35EA7" w:rsidRDefault="00602FF9" w:rsidP="00DE360B">
            <w:pPr>
              <w:rPr>
                <w:szCs w:val="18"/>
              </w:rPr>
            </w:pPr>
            <w:r w:rsidRPr="00C35EA7">
              <w:rPr>
                <w:szCs w:val="18"/>
              </w:rPr>
              <w:t>Moulin (Le)</w:t>
            </w:r>
          </w:p>
        </w:tc>
        <w:tc>
          <w:tcPr>
            <w:tcW w:w="1176" w:type="dxa"/>
          </w:tcPr>
          <w:p w14:paraId="496CE9D7" w14:textId="77777777" w:rsidR="00602FF9" w:rsidRPr="00C35EA7" w:rsidRDefault="00602FF9" w:rsidP="00DE360B">
            <w:pPr>
              <w:rPr>
                <w:szCs w:val="18"/>
              </w:rPr>
            </w:pPr>
            <w:r>
              <w:t>t_142</w:t>
            </w:r>
          </w:p>
        </w:tc>
        <w:tc>
          <w:tcPr>
            <w:tcW w:w="1070" w:type="dxa"/>
          </w:tcPr>
          <w:p w14:paraId="7253C747" w14:textId="77777777" w:rsidR="00602FF9" w:rsidRPr="00C35EA7" w:rsidRDefault="00602FF9" w:rsidP="00DE360B">
            <w:pPr>
              <w:rPr>
                <w:szCs w:val="18"/>
              </w:rPr>
            </w:pPr>
            <w:r w:rsidRPr="00C35EA7">
              <w:rPr>
                <w:szCs w:val="18"/>
              </w:rPr>
              <w:t>15381</w:t>
            </w:r>
          </w:p>
        </w:tc>
        <w:tc>
          <w:tcPr>
            <w:tcW w:w="1510" w:type="dxa"/>
          </w:tcPr>
          <w:p w14:paraId="1310D765" w14:textId="77777777" w:rsidR="00602FF9" w:rsidRDefault="00602FF9" w:rsidP="00DE360B">
            <w:r>
              <w:t>AK-3131-m</w:t>
            </w:r>
          </w:p>
        </w:tc>
        <w:tc>
          <w:tcPr>
            <w:tcW w:w="2869" w:type="dxa"/>
          </w:tcPr>
          <w:p w14:paraId="0824070D" w14:textId="77777777" w:rsidR="00602FF9" w:rsidRPr="00C35EA7" w:rsidRDefault="00602FF9" w:rsidP="00DE360B">
            <w:pPr>
              <w:rPr>
                <w:szCs w:val="18"/>
              </w:rPr>
            </w:pPr>
            <w:r w:rsidRPr="00C35EA7">
              <w:rPr>
                <w:szCs w:val="18"/>
              </w:rPr>
              <w:t>anneau en bronze</w:t>
            </w:r>
          </w:p>
        </w:tc>
        <w:tc>
          <w:tcPr>
            <w:tcW w:w="816" w:type="dxa"/>
          </w:tcPr>
          <w:p w14:paraId="692F2A87" w14:textId="77777777" w:rsidR="00602FF9" w:rsidRDefault="00602FF9" w:rsidP="00DE360B">
            <w:r>
              <w:t>1833</w:t>
            </w:r>
          </w:p>
        </w:tc>
      </w:tr>
      <w:tr w:rsidR="005D10B6" w:rsidRPr="00C04709" w14:paraId="35AAD97E" w14:textId="77777777" w:rsidTr="00C35EA7">
        <w:trPr>
          <w:jc w:val="center"/>
        </w:trPr>
        <w:tc>
          <w:tcPr>
            <w:tcW w:w="1516" w:type="dxa"/>
          </w:tcPr>
          <w:p w14:paraId="20C704A6" w14:textId="77777777" w:rsidR="00602FF9" w:rsidRPr="00C35EA7" w:rsidRDefault="00602FF9" w:rsidP="00DE360B">
            <w:pPr>
              <w:rPr>
                <w:szCs w:val="18"/>
              </w:rPr>
            </w:pPr>
            <w:r w:rsidRPr="00C35EA7">
              <w:rPr>
                <w:szCs w:val="18"/>
              </w:rPr>
              <w:t>Moulin (Le)</w:t>
            </w:r>
          </w:p>
        </w:tc>
        <w:tc>
          <w:tcPr>
            <w:tcW w:w="1176" w:type="dxa"/>
          </w:tcPr>
          <w:p w14:paraId="0E0A278E" w14:textId="77777777" w:rsidR="00602FF9" w:rsidRPr="00C35EA7" w:rsidRDefault="00602FF9" w:rsidP="00DE360B">
            <w:pPr>
              <w:rPr>
                <w:szCs w:val="18"/>
              </w:rPr>
            </w:pPr>
            <w:r>
              <w:t>t_142</w:t>
            </w:r>
          </w:p>
        </w:tc>
        <w:tc>
          <w:tcPr>
            <w:tcW w:w="1070" w:type="dxa"/>
          </w:tcPr>
          <w:p w14:paraId="369C1E7F" w14:textId="77777777" w:rsidR="00602FF9" w:rsidRPr="00C35EA7" w:rsidRDefault="00602FF9" w:rsidP="00DE360B">
            <w:pPr>
              <w:rPr>
                <w:szCs w:val="18"/>
              </w:rPr>
            </w:pPr>
            <w:r w:rsidRPr="00C35EA7">
              <w:rPr>
                <w:szCs w:val="18"/>
              </w:rPr>
              <w:t>15384</w:t>
            </w:r>
          </w:p>
        </w:tc>
        <w:tc>
          <w:tcPr>
            <w:tcW w:w="1510" w:type="dxa"/>
          </w:tcPr>
          <w:p w14:paraId="1E4AB28C" w14:textId="77777777" w:rsidR="00602FF9" w:rsidRDefault="00602FF9" w:rsidP="00C35EA7">
            <w:pPr>
              <w:jc w:val="both"/>
            </w:pPr>
            <w:r>
              <w:t>AK-3313-m</w:t>
            </w:r>
          </w:p>
        </w:tc>
        <w:tc>
          <w:tcPr>
            <w:tcW w:w="2869" w:type="dxa"/>
          </w:tcPr>
          <w:p w14:paraId="32B0787B" w14:textId="77777777" w:rsidR="00602FF9" w:rsidRDefault="00602FF9" w:rsidP="00DE360B">
            <w:r>
              <w:t>anneau en bronze (x5)</w:t>
            </w:r>
          </w:p>
        </w:tc>
        <w:tc>
          <w:tcPr>
            <w:tcW w:w="816" w:type="dxa"/>
          </w:tcPr>
          <w:p w14:paraId="370AD56F" w14:textId="77777777" w:rsidR="00602FF9" w:rsidRPr="00C35EA7" w:rsidRDefault="00602FF9" w:rsidP="00DE360B">
            <w:pPr>
              <w:rPr>
                <w:szCs w:val="18"/>
              </w:rPr>
            </w:pPr>
            <w:r w:rsidRPr="00C35EA7">
              <w:rPr>
                <w:szCs w:val="18"/>
              </w:rPr>
              <w:t>1833</w:t>
            </w:r>
          </w:p>
        </w:tc>
      </w:tr>
    </w:tbl>
    <w:p w14:paraId="76668C43" w14:textId="77777777" w:rsidR="00602FF9" w:rsidRDefault="00602FF9" w:rsidP="00DE360B"/>
    <w:p w14:paraId="571FF035" w14:textId="77777777" w:rsidR="005A5D57" w:rsidRDefault="005A5D57" w:rsidP="00DE360B">
      <w:r w:rsidRPr="0032190F">
        <w:rPr>
          <w:lang w:val="fr-FR"/>
        </w:rPr>
        <w:t xml:space="preserve">Pointe de flèche de type égéen (BIB 1833 p. 259) ≡ pointe de flèche en bronze à pédoncule renflé de type égéo-anatolien de BIB 1995 p. 56 ? </w:t>
      </w:r>
      <w:r>
        <w:t>(SS BIB)</w:t>
      </w:r>
    </w:p>
    <w:p w14:paraId="7F4F037B" w14:textId="77777777" w:rsidR="00BC1508" w:rsidRDefault="00BC1508" w:rsidP="00DE360B"/>
    <w:p w14:paraId="15458AE9" w14:textId="36123F09" w:rsidR="00BC1508" w:rsidRDefault="00BC1508" w:rsidP="00DE360B">
      <w:r>
        <w:t xml:space="preserve">v. nécropole de </w:t>
      </w:r>
      <w:hyperlink r:id="rId5429" w:anchor="Sit_Bologne_I" w:history="1">
        <w:r w:rsidRPr="00BC1508">
          <w:rPr>
            <w:rStyle w:val="Hyperlink"/>
          </w:rPr>
          <w:t>Bologne 1</w:t>
        </w:r>
      </w:hyperlink>
      <w:r>
        <w:t xml:space="preserve"> (SS BIB)</w:t>
      </w:r>
    </w:p>
    <w:p w14:paraId="27EEBEA0" w14:textId="77777777" w:rsidR="00602FF9" w:rsidRDefault="00602FF9" w:rsidP="00DE360B"/>
    <w:p w14:paraId="0D13B986" w14:textId="77777777" w:rsidR="00FC53B6" w:rsidRDefault="00FC53B6" w:rsidP="00DE360B">
      <w:pPr>
        <w:pStyle w:val="Heading3"/>
      </w:pPr>
      <w:r>
        <w:t>t_144</w:t>
      </w:r>
    </w:p>
    <w:p w14:paraId="48C10266" w14:textId="77777777" w:rsidR="00FC53B6" w:rsidRDefault="00FC53B6" w:rsidP="00DE360B"/>
    <w:tbl>
      <w:tblPr>
        <w:tblW w:w="90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962"/>
        <w:gridCol w:w="816"/>
      </w:tblGrid>
      <w:tr w:rsidR="005D10B6" w:rsidRPr="00C04709" w14:paraId="5076DC24" w14:textId="77777777" w:rsidTr="00C35EA7">
        <w:trPr>
          <w:jc w:val="center"/>
        </w:trPr>
        <w:tc>
          <w:tcPr>
            <w:tcW w:w="1516" w:type="dxa"/>
          </w:tcPr>
          <w:p w14:paraId="2F85F027" w14:textId="77777777" w:rsidR="00FC53B6" w:rsidRPr="00C35EA7" w:rsidRDefault="00FC53B6"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405ACDA0" w14:textId="77777777" w:rsidR="00FC53B6" w:rsidRPr="00C35EA7" w:rsidRDefault="00FC53B6" w:rsidP="00DE360B">
            <w:pPr>
              <w:rPr>
                <w:rFonts w:ascii="Courier New" w:hAnsi="Courier New" w:cs="Courier New"/>
                <w:sz w:val="20"/>
                <w:szCs w:val="18"/>
              </w:rPr>
            </w:pPr>
          </w:p>
        </w:tc>
        <w:tc>
          <w:tcPr>
            <w:tcW w:w="1070" w:type="dxa"/>
          </w:tcPr>
          <w:p w14:paraId="768F5B92" w14:textId="77777777" w:rsidR="00FC53B6" w:rsidRPr="00C35EA7" w:rsidRDefault="00FC53B6" w:rsidP="00DE360B">
            <w:pPr>
              <w:rPr>
                <w:rFonts w:ascii="Courier New" w:hAnsi="Courier New" w:cs="Courier New"/>
                <w:sz w:val="20"/>
                <w:szCs w:val="18"/>
              </w:rPr>
            </w:pPr>
          </w:p>
        </w:tc>
        <w:tc>
          <w:tcPr>
            <w:tcW w:w="1510" w:type="dxa"/>
          </w:tcPr>
          <w:p w14:paraId="74B8F82E" w14:textId="77777777" w:rsidR="00FC53B6" w:rsidRPr="00C35EA7" w:rsidRDefault="00FC53B6" w:rsidP="00DE360B">
            <w:pPr>
              <w:rPr>
                <w:rFonts w:ascii="Courier New" w:hAnsi="Courier New" w:cs="Courier New"/>
                <w:sz w:val="20"/>
                <w:szCs w:val="18"/>
              </w:rPr>
            </w:pPr>
          </w:p>
        </w:tc>
        <w:tc>
          <w:tcPr>
            <w:tcW w:w="2962" w:type="dxa"/>
          </w:tcPr>
          <w:p w14:paraId="7715FE8F" w14:textId="77777777" w:rsidR="00FC53B6" w:rsidRPr="00C35EA7" w:rsidRDefault="00FC53B6" w:rsidP="00DE360B">
            <w:pPr>
              <w:rPr>
                <w:rFonts w:ascii="Courier New" w:hAnsi="Courier New" w:cs="Courier New"/>
                <w:sz w:val="20"/>
                <w:szCs w:val="18"/>
              </w:rPr>
            </w:pPr>
          </w:p>
        </w:tc>
        <w:tc>
          <w:tcPr>
            <w:tcW w:w="816" w:type="dxa"/>
          </w:tcPr>
          <w:p w14:paraId="21D3ABE9" w14:textId="77777777" w:rsidR="00FC53B6" w:rsidRPr="00C35EA7" w:rsidRDefault="00FC53B6" w:rsidP="00DE360B">
            <w:pPr>
              <w:rPr>
                <w:rFonts w:ascii="Courier New" w:hAnsi="Courier New" w:cs="Courier New"/>
                <w:sz w:val="20"/>
                <w:szCs w:val="18"/>
              </w:rPr>
            </w:pPr>
          </w:p>
        </w:tc>
      </w:tr>
      <w:tr w:rsidR="005D10B6" w:rsidRPr="00C04709" w14:paraId="08879F6F" w14:textId="77777777" w:rsidTr="00C35EA7">
        <w:trPr>
          <w:jc w:val="center"/>
        </w:trPr>
        <w:tc>
          <w:tcPr>
            <w:tcW w:w="1516" w:type="dxa"/>
          </w:tcPr>
          <w:p w14:paraId="7AE82A64" w14:textId="77777777" w:rsidR="00FC53B6" w:rsidRPr="00C35EA7" w:rsidRDefault="00FC53B6" w:rsidP="00C35EA7">
            <w:pPr>
              <w:jc w:val="center"/>
              <w:rPr>
                <w:szCs w:val="18"/>
              </w:rPr>
            </w:pPr>
            <w:r w:rsidRPr="00C35EA7">
              <w:rPr>
                <w:szCs w:val="18"/>
              </w:rPr>
              <w:t>site</w:t>
            </w:r>
          </w:p>
        </w:tc>
        <w:tc>
          <w:tcPr>
            <w:tcW w:w="1176" w:type="dxa"/>
          </w:tcPr>
          <w:p w14:paraId="37AF2BF3" w14:textId="77777777" w:rsidR="00FC53B6" w:rsidRPr="00C35EA7" w:rsidRDefault="00FC53B6" w:rsidP="00C35EA7">
            <w:pPr>
              <w:jc w:val="center"/>
              <w:rPr>
                <w:szCs w:val="18"/>
              </w:rPr>
            </w:pPr>
            <w:r w:rsidRPr="00C35EA7">
              <w:rPr>
                <w:szCs w:val="18"/>
              </w:rPr>
              <w:t>structure</w:t>
            </w:r>
          </w:p>
        </w:tc>
        <w:tc>
          <w:tcPr>
            <w:tcW w:w="1070" w:type="dxa"/>
          </w:tcPr>
          <w:p w14:paraId="5635D93A" w14:textId="77777777" w:rsidR="00FC53B6" w:rsidRPr="00C35EA7" w:rsidRDefault="00FC53B6" w:rsidP="00C35EA7">
            <w:pPr>
              <w:jc w:val="center"/>
              <w:rPr>
                <w:szCs w:val="18"/>
              </w:rPr>
            </w:pPr>
            <w:r w:rsidRPr="00C35EA7">
              <w:rPr>
                <w:szCs w:val="18"/>
              </w:rPr>
              <w:t>numero</w:t>
            </w:r>
          </w:p>
        </w:tc>
        <w:tc>
          <w:tcPr>
            <w:tcW w:w="1510" w:type="dxa"/>
          </w:tcPr>
          <w:p w14:paraId="6ADB58A4" w14:textId="77777777" w:rsidR="00FC53B6" w:rsidRPr="00C35EA7" w:rsidRDefault="00FC53B6" w:rsidP="00C35EA7">
            <w:pPr>
              <w:jc w:val="center"/>
              <w:rPr>
                <w:szCs w:val="18"/>
              </w:rPr>
            </w:pPr>
            <w:r w:rsidRPr="00C35EA7">
              <w:rPr>
                <w:szCs w:val="18"/>
              </w:rPr>
              <w:t>objet</w:t>
            </w:r>
          </w:p>
        </w:tc>
        <w:tc>
          <w:tcPr>
            <w:tcW w:w="2962" w:type="dxa"/>
          </w:tcPr>
          <w:p w14:paraId="7BE46BDC" w14:textId="77777777" w:rsidR="00FC53B6" w:rsidRPr="00C35EA7" w:rsidRDefault="00FC53B6" w:rsidP="00C35EA7">
            <w:pPr>
              <w:jc w:val="center"/>
              <w:rPr>
                <w:szCs w:val="18"/>
              </w:rPr>
            </w:pPr>
            <w:r w:rsidRPr="00C35EA7">
              <w:rPr>
                <w:szCs w:val="18"/>
              </w:rPr>
              <w:t>description</w:t>
            </w:r>
          </w:p>
        </w:tc>
        <w:tc>
          <w:tcPr>
            <w:tcW w:w="816" w:type="dxa"/>
          </w:tcPr>
          <w:p w14:paraId="050AC080" w14:textId="77777777" w:rsidR="00FC53B6" w:rsidRPr="00C35EA7" w:rsidRDefault="00FC53B6" w:rsidP="00C35EA7">
            <w:pPr>
              <w:jc w:val="center"/>
              <w:rPr>
                <w:szCs w:val="18"/>
              </w:rPr>
            </w:pPr>
            <w:r w:rsidRPr="00C35EA7">
              <w:rPr>
                <w:szCs w:val="18"/>
              </w:rPr>
              <w:t>BIB</w:t>
            </w:r>
          </w:p>
        </w:tc>
      </w:tr>
      <w:tr w:rsidR="005D10B6" w:rsidRPr="00C04709" w14:paraId="76F7A586" w14:textId="77777777" w:rsidTr="00C35EA7">
        <w:trPr>
          <w:jc w:val="center"/>
        </w:trPr>
        <w:tc>
          <w:tcPr>
            <w:tcW w:w="1516" w:type="dxa"/>
          </w:tcPr>
          <w:p w14:paraId="55FC09E3" w14:textId="77777777" w:rsidR="00FC53B6" w:rsidRPr="00C35EA7" w:rsidRDefault="00FC53B6" w:rsidP="00DE360B">
            <w:pPr>
              <w:rPr>
                <w:szCs w:val="18"/>
              </w:rPr>
            </w:pPr>
            <w:r w:rsidRPr="00C35EA7">
              <w:rPr>
                <w:szCs w:val="18"/>
              </w:rPr>
              <w:t>Moulin (Le)</w:t>
            </w:r>
          </w:p>
        </w:tc>
        <w:tc>
          <w:tcPr>
            <w:tcW w:w="1176" w:type="dxa"/>
          </w:tcPr>
          <w:p w14:paraId="41143BE1" w14:textId="77777777" w:rsidR="00FC53B6" w:rsidRPr="00C35EA7" w:rsidRDefault="00FC53B6" w:rsidP="00DE360B">
            <w:pPr>
              <w:rPr>
                <w:szCs w:val="18"/>
              </w:rPr>
            </w:pPr>
            <w:r>
              <w:t>t_144</w:t>
            </w:r>
          </w:p>
        </w:tc>
        <w:tc>
          <w:tcPr>
            <w:tcW w:w="1070" w:type="dxa"/>
          </w:tcPr>
          <w:p w14:paraId="404A0E97" w14:textId="77777777" w:rsidR="00FC53B6" w:rsidRPr="00C35EA7" w:rsidRDefault="00FC53B6" w:rsidP="00DE360B">
            <w:pPr>
              <w:rPr>
                <w:szCs w:val="18"/>
              </w:rPr>
            </w:pPr>
            <w:r w:rsidRPr="00C35EA7">
              <w:rPr>
                <w:szCs w:val="18"/>
              </w:rPr>
              <w:t>15397</w:t>
            </w:r>
          </w:p>
        </w:tc>
        <w:tc>
          <w:tcPr>
            <w:tcW w:w="1510" w:type="dxa"/>
          </w:tcPr>
          <w:p w14:paraId="741E8740" w14:textId="77777777" w:rsidR="00FC53B6" w:rsidRDefault="00FC53B6" w:rsidP="00DE360B">
            <w:r>
              <w:t>AI-1111-m</w:t>
            </w:r>
          </w:p>
        </w:tc>
        <w:tc>
          <w:tcPr>
            <w:tcW w:w="2962" w:type="dxa"/>
          </w:tcPr>
          <w:p w14:paraId="52379EA1" w14:textId="77777777" w:rsidR="00FC53B6" w:rsidRPr="00C35EA7" w:rsidRDefault="00FC53B6" w:rsidP="00DE360B">
            <w:pPr>
              <w:rPr>
                <w:szCs w:val="18"/>
              </w:rPr>
            </w:pPr>
            <w:r w:rsidRPr="00C35EA7">
              <w:rPr>
                <w:szCs w:val="18"/>
              </w:rPr>
              <w:t>applique en bronze (x3)</w:t>
            </w:r>
          </w:p>
        </w:tc>
        <w:tc>
          <w:tcPr>
            <w:tcW w:w="816" w:type="dxa"/>
          </w:tcPr>
          <w:p w14:paraId="3ACD7469" w14:textId="77777777" w:rsidR="00FC53B6" w:rsidRDefault="00FC53B6" w:rsidP="00DE360B">
            <w:r>
              <w:t>1833</w:t>
            </w:r>
          </w:p>
        </w:tc>
      </w:tr>
    </w:tbl>
    <w:p w14:paraId="15960D87" w14:textId="77777777" w:rsidR="00FC53B6" w:rsidRPr="00FC53B6" w:rsidRDefault="00FC53B6" w:rsidP="00DE360B"/>
    <w:p w14:paraId="3891B3A8" w14:textId="77777777" w:rsidR="00FC53B6" w:rsidRDefault="00FC53B6" w:rsidP="00DE360B"/>
    <w:p w14:paraId="48A6160A" w14:textId="77777777" w:rsidR="00FC53B6" w:rsidRDefault="00FC53B6" w:rsidP="00DE360B"/>
    <w:p w14:paraId="26A84797" w14:textId="77777777" w:rsidR="00B2667E" w:rsidRDefault="00B2667E" w:rsidP="00DE360B">
      <w:pPr>
        <w:pStyle w:val="Heading3"/>
      </w:pPr>
      <w:r>
        <w:t>t_145</w:t>
      </w:r>
    </w:p>
    <w:p w14:paraId="20CF2A0C" w14:textId="77777777" w:rsidR="00B2667E" w:rsidRDefault="00B2667E" w:rsidP="00DE360B"/>
    <w:tbl>
      <w:tblPr>
        <w:tblW w:w="81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496"/>
        <w:gridCol w:w="2042"/>
        <w:gridCol w:w="816"/>
      </w:tblGrid>
      <w:tr w:rsidR="005D10B6" w:rsidRPr="00C04709" w14:paraId="076773F4" w14:textId="77777777" w:rsidTr="00C35EA7">
        <w:trPr>
          <w:jc w:val="center"/>
        </w:trPr>
        <w:tc>
          <w:tcPr>
            <w:tcW w:w="1516" w:type="dxa"/>
          </w:tcPr>
          <w:p w14:paraId="468CDF0F" w14:textId="77777777" w:rsidR="00B2667E" w:rsidRPr="00C35EA7" w:rsidRDefault="00B2667E"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25560DFB" w14:textId="77777777" w:rsidR="00B2667E" w:rsidRPr="00C35EA7" w:rsidRDefault="00B2667E" w:rsidP="00DE360B">
            <w:pPr>
              <w:rPr>
                <w:rFonts w:ascii="Courier New" w:hAnsi="Courier New" w:cs="Courier New"/>
                <w:sz w:val="20"/>
                <w:szCs w:val="18"/>
              </w:rPr>
            </w:pPr>
          </w:p>
        </w:tc>
        <w:tc>
          <w:tcPr>
            <w:tcW w:w="1070" w:type="dxa"/>
          </w:tcPr>
          <w:p w14:paraId="71630D41" w14:textId="77777777" w:rsidR="00B2667E" w:rsidRPr="00C35EA7" w:rsidRDefault="00B2667E" w:rsidP="00DE360B">
            <w:pPr>
              <w:rPr>
                <w:rFonts w:ascii="Courier New" w:hAnsi="Courier New" w:cs="Courier New"/>
                <w:sz w:val="20"/>
                <w:szCs w:val="18"/>
              </w:rPr>
            </w:pPr>
          </w:p>
        </w:tc>
        <w:tc>
          <w:tcPr>
            <w:tcW w:w="1496" w:type="dxa"/>
          </w:tcPr>
          <w:p w14:paraId="000063DD" w14:textId="77777777" w:rsidR="00B2667E" w:rsidRPr="00C35EA7" w:rsidRDefault="00B2667E" w:rsidP="00DE360B">
            <w:pPr>
              <w:rPr>
                <w:rFonts w:ascii="Courier New" w:hAnsi="Courier New" w:cs="Courier New"/>
                <w:sz w:val="20"/>
                <w:szCs w:val="18"/>
              </w:rPr>
            </w:pPr>
          </w:p>
        </w:tc>
        <w:tc>
          <w:tcPr>
            <w:tcW w:w="2042" w:type="dxa"/>
          </w:tcPr>
          <w:p w14:paraId="2A03C278" w14:textId="77777777" w:rsidR="00B2667E" w:rsidRPr="00C35EA7" w:rsidRDefault="00B2667E" w:rsidP="00DE360B">
            <w:pPr>
              <w:rPr>
                <w:rFonts w:ascii="Courier New" w:hAnsi="Courier New" w:cs="Courier New"/>
                <w:sz w:val="20"/>
                <w:szCs w:val="18"/>
              </w:rPr>
            </w:pPr>
          </w:p>
        </w:tc>
        <w:tc>
          <w:tcPr>
            <w:tcW w:w="816" w:type="dxa"/>
          </w:tcPr>
          <w:p w14:paraId="6D483D60" w14:textId="77777777" w:rsidR="00B2667E" w:rsidRPr="00C35EA7" w:rsidRDefault="00B2667E" w:rsidP="00DE360B">
            <w:pPr>
              <w:rPr>
                <w:rFonts w:ascii="Courier New" w:hAnsi="Courier New" w:cs="Courier New"/>
                <w:sz w:val="20"/>
                <w:szCs w:val="18"/>
              </w:rPr>
            </w:pPr>
          </w:p>
        </w:tc>
      </w:tr>
      <w:tr w:rsidR="005D10B6" w:rsidRPr="00C04709" w14:paraId="3908F5D6" w14:textId="77777777" w:rsidTr="00C35EA7">
        <w:trPr>
          <w:jc w:val="center"/>
        </w:trPr>
        <w:tc>
          <w:tcPr>
            <w:tcW w:w="1516" w:type="dxa"/>
          </w:tcPr>
          <w:p w14:paraId="26D816A8" w14:textId="77777777" w:rsidR="00B2667E" w:rsidRPr="00C35EA7" w:rsidRDefault="00B2667E" w:rsidP="00C35EA7">
            <w:pPr>
              <w:jc w:val="center"/>
              <w:rPr>
                <w:szCs w:val="18"/>
              </w:rPr>
            </w:pPr>
            <w:r w:rsidRPr="00C35EA7">
              <w:rPr>
                <w:szCs w:val="18"/>
              </w:rPr>
              <w:t>site</w:t>
            </w:r>
          </w:p>
        </w:tc>
        <w:tc>
          <w:tcPr>
            <w:tcW w:w="1176" w:type="dxa"/>
          </w:tcPr>
          <w:p w14:paraId="4AE9FBA7" w14:textId="77777777" w:rsidR="00B2667E" w:rsidRPr="00C35EA7" w:rsidRDefault="00B2667E" w:rsidP="00C35EA7">
            <w:pPr>
              <w:jc w:val="center"/>
              <w:rPr>
                <w:szCs w:val="18"/>
              </w:rPr>
            </w:pPr>
            <w:r w:rsidRPr="00C35EA7">
              <w:rPr>
                <w:szCs w:val="18"/>
              </w:rPr>
              <w:t>structure</w:t>
            </w:r>
          </w:p>
        </w:tc>
        <w:tc>
          <w:tcPr>
            <w:tcW w:w="1070" w:type="dxa"/>
          </w:tcPr>
          <w:p w14:paraId="0D682098" w14:textId="77777777" w:rsidR="00B2667E" w:rsidRPr="00C35EA7" w:rsidRDefault="00B2667E" w:rsidP="00C35EA7">
            <w:pPr>
              <w:jc w:val="center"/>
              <w:rPr>
                <w:szCs w:val="18"/>
              </w:rPr>
            </w:pPr>
            <w:r w:rsidRPr="00C35EA7">
              <w:rPr>
                <w:szCs w:val="18"/>
              </w:rPr>
              <w:t>numero</w:t>
            </w:r>
          </w:p>
        </w:tc>
        <w:tc>
          <w:tcPr>
            <w:tcW w:w="1496" w:type="dxa"/>
          </w:tcPr>
          <w:p w14:paraId="6EB72269" w14:textId="77777777" w:rsidR="00B2667E" w:rsidRPr="00C35EA7" w:rsidRDefault="00B2667E" w:rsidP="00C35EA7">
            <w:pPr>
              <w:jc w:val="center"/>
              <w:rPr>
                <w:szCs w:val="18"/>
              </w:rPr>
            </w:pPr>
            <w:r w:rsidRPr="00C35EA7">
              <w:rPr>
                <w:szCs w:val="18"/>
              </w:rPr>
              <w:t>objet</w:t>
            </w:r>
          </w:p>
        </w:tc>
        <w:tc>
          <w:tcPr>
            <w:tcW w:w="2042" w:type="dxa"/>
          </w:tcPr>
          <w:p w14:paraId="02B00305" w14:textId="77777777" w:rsidR="00B2667E" w:rsidRPr="00C35EA7" w:rsidRDefault="00B2667E" w:rsidP="00C35EA7">
            <w:pPr>
              <w:jc w:val="center"/>
              <w:rPr>
                <w:szCs w:val="18"/>
              </w:rPr>
            </w:pPr>
            <w:r w:rsidRPr="00C35EA7">
              <w:rPr>
                <w:szCs w:val="18"/>
              </w:rPr>
              <w:t>description</w:t>
            </w:r>
          </w:p>
        </w:tc>
        <w:tc>
          <w:tcPr>
            <w:tcW w:w="816" w:type="dxa"/>
          </w:tcPr>
          <w:p w14:paraId="35708772" w14:textId="77777777" w:rsidR="00B2667E" w:rsidRPr="00C35EA7" w:rsidRDefault="00B2667E" w:rsidP="00C35EA7">
            <w:pPr>
              <w:jc w:val="center"/>
              <w:rPr>
                <w:szCs w:val="18"/>
              </w:rPr>
            </w:pPr>
            <w:r w:rsidRPr="00C35EA7">
              <w:rPr>
                <w:szCs w:val="18"/>
              </w:rPr>
              <w:t>BIB</w:t>
            </w:r>
          </w:p>
        </w:tc>
      </w:tr>
      <w:tr w:rsidR="005D10B6" w:rsidRPr="00C04709" w14:paraId="23AC58B2" w14:textId="77777777" w:rsidTr="00C35EA7">
        <w:trPr>
          <w:jc w:val="center"/>
        </w:trPr>
        <w:tc>
          <w:tcPr>
            <w:tcW w:w="1516" w:type="dxa"/>
          </w:tcPr>
          <w:p w14:paraId="27CBDFEC" w14:textId="77777777" w:rsidR="00B2667E" w:rsidRPr="00C35EA7" w:rsidRDefault="00B2667E" w:rsidP="00DE360B">
            <w:pPr>
              <w:rPr>
                <w:szCs w:val="18"/>
              </w:rPr>
            </w:pPr>
            <w:r w:rsidRPr="00C35EA7">
              <w:rPr>
                <w:szCs w:val="18"/>
              </w:rPr>
              <w:t>Moulin (Le)</w:t>
            </w:r>
          </w:p>
        </w:tc>
        <w:tc>
          <w:tcPr>
            <w:tcW w:w="1176" w:type="dxa"/>
          </w:tcPr>
          <w:p w14:paraId="535A17A8" w14:textId="77777777" w:rsidR="00B2667E" w:rsidRPr="00C35EA7" w:rsidRDefault="00B2667E" w:rsidP="00DE360B">
            <w:pPr>
              <w:rPr>
                <w:szCs w:val="18"/>
              </w:rPr>
            </w:pPr>
            <w:r>
              <w:t>t_145</w:t>
            </w:r>
          </w:p>
        </w:tc>
        <w:tc>
          <w:tcPr>
            <w:tcW w:w="1070" w:type="dxa"/>
          </w:tcPr>
          <w:p w14:paraId="424A6757" w14:textId="77777777" w:rsidR="00B2667E" w:rsidRPr="00C35EA7" w:rsidRDefault="00B2667E" w:rsidP="00DE360B">
            <w:pPr>
              <w:rPr>
                <w:szCs w:val="18"/>
              </w:rPr>
            </w:pPr>
            <w:r w:rsidRPr="00C35EA7">
              <w:rPr>
                <w:szCs w:val="18"/>
              </w:rPr>
              <w:t>15401</w:t>
            </w:r>
          </w:p>
        </w:tc>
        <w:tc>
          <w:tcPr>
            <w:tcW w:w="1496" w:type="dxa"/>
          </w:tcPr>
          <w:p w14:paraId="3B6B503E" w14:textId="77777777" w:rsidR="00B2667E" w:rsidRPr="00B2667E" w:rsidRDefault="00B2667E" w:rsidP="00C35EA7">
            <w:pPr>
              <w:jc w:val="both"/>
            </w:pPr>
            <w:r>
              <w:t>AA-2111-m</w:t>
            </w:r>
          </w:p>
        </w:tc>
        <w:tc>
          <w:tcPr>
            <w:tcW w:w="2042" w:type="dxa"/>
          </w:tcPr>
          <w:p w14:paraId="1EF239FC" w14:textId="77777777" w:rsidR="00B2667E" w:rsidRPr="00C35EA7" w:rsidRDefault="00B2667E" w:rsidP="00DE360B">
            <w:pPr>
              <w:rPr>
                <w:szCs w:val="18"/>
              </w:rPr>
            </w:pPr>
            <w:r>
              <w:t>épingle en bronze</w:t>
            </w:r>
          </w:p>
        </w:tc>
        <w:tc>
          <w:tcPr>
            <w:tcW w:w="816" w:type="dxa"/>
          </w:tcPr>
          <w:p w14:paraId="4DA73BC2" w14:textId="77777777" w:rsidR="00B2667E" w:rsidRPr="00C35EA7" w:rsidRDefault="00B2667E" w:rsidP="00DE360B">
            <w:pPr>
              <w:rPr>
                <w:szCs w:val="18"/>
              </w:rPr>
            </w:pPr>
            <w:r w:rsidRPr="00C35EA7">
              <w:rPr>
                <w:szCs w:val="18"/>
              </w:rPr>
              <w:t>1833</w:t>
            </w:r>
          </w:p>
        </w:tc>
      </w:tr>
    </w:tbl>
    <w:p w14:paraId="25D368A0" w14:textId="77777777" w:rsidR="00B2667E" w:rsidRDefault="00B2667E" w:rsidP="00DE360B"/>
    <w:p w14:paraId="3A61924D" w14:textId="77777777" w:rsidR="00B2667E" w:rsidRDefault="00B2667E" w:rsidP="00DE360B">
      <w:pPr>
        <w:pStyle w:val="Heading3"/>
      </w:pPr>
      <w:r>
        <w:t>t_147</w:t>
      </w:r>
    </w:p>
    <w:p w14:paraId="4C365516" w14:textId="77777777" w:rsidR="00B2667E" w:rsidRDefault="00B2667E" w:rsidP="00DE360B"/>
    <w:tbl>
      <w:tblPr>
        <w:tblW w:w="81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496"/>
        <w:gridCol w:w="2042"/>
        <w:gridCol w:w="816"/>
      </w:tblGrid>
      <w:tr w:rsidR="005D10B6" w:rsidRPr="00C04709" w14:paraId="5C1576D8" w14:textId="77777777" w:rsidTr="00C35EA7">
        <w:trPr>
          <w:jc w:val="center"/>
        </w:trPr>
        <w:tc>
          <w:tcPr>
            <w:tcW w:w="1516" w:type="dxa"/>
          </w:tcPr>
          <w:p w14:paraId="5B6B00E9" w14:textId="77777777" w:rsidR="00B2667E" w:rsidRPr="00C35EA7" w:rsidRDefault="00B2667E"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330ED545" w14:textId="77777777" w:rsidR="00B2667E" w:rsidRPr="00C35EA7" w:rsidRDefault="00B2667E" w:rsidP="00DE360B">
            <w:pPr>
              <w:rPr>
                <w:rFonts w:ascii="Courier New" w:hAnsi="Courier New" w:cs="Courier New"/>
                <w:sz w:val="20"/>
                <w:szCs w:val="18"/>
              </w:rPr>
            </w:pPr>
          </w:p>
        </w:tc>
        <w:tc>
          <w:tcPr>
            <w:tcW w:w="1070" w:type="dxa"/>
          </w:tcPr>
          <w:p w14:paraId="5B187DC0" w14:textId="77777777" w:rsidR="00B2667E" w:rsidRPr="00C35EA7" w:rsidRDefault="00B2667E" w:rsidP="00DE360B">
            <w:pPr>
              <w:rPr>
                <w:rFonts w:ascii="Courier New" w:hAnsi="Courier New" w:cs="Courier New"/>
                <w:sz w:val="20"/>
                <w:szCs w:val="18"/>
              </w:rPr>
            </w:pPr>
          </w:p>
        </w:tc>
        <w:tc>
          <w:tcPr>
            <w:tcW w:w="1496" w:type="dxa"/>
          </w:tcPr>
          <w:p w14:paraId="559D05BE" w14:textId="77777777" w:rsidR="00B2667E" w:rsidRPr="00C35EA7" w:rsidRDefault="00B2667E" w:rsidP="00DE360B">
            <w:pPr>
              <w:rPr>
                <w:rFonts w:ascii="Courier New" w:hAnsi="Courier New" w:cs="Courier New"/>
                <w:sz w:val="20"/>
                <w:szCs w:val="18"/>
              </w:rPr>
            </w:pPr>
          </w:p>
        </w:tc>
        <w:tc>
          <w:tcPr>
            <w:tcW w:w="2042" w:type="dxa"/>
          </w:tcPr>
          <w:p w14:paraId="03F21F72" w14:textId="77777777" w:rsidR="00B2667E" w:rsidRPr="00C35EA7" w:rsidRDefault="00B2667E" w:rsidP="00DE360B">
            <w:pPr>
              <w:rPr>
                <w:rFonts w:ascii="Courier New" w:hAnsi="Courier New" w:cs="Courier New"/>
                <w:sz w:val="20"/>
                <w:szCs w:val="18"/>
              </w:rPr>
            </w:pPr>
          </w:p>
        </w:tc>
        <w:tc>
          <w:tcPr>
            <w:tcW w:w="816" w:type="dxa"/>
          </w:tcPr>
          <w:p w14:paraId="7AAD0E95" w14:textId="77777777" w:rsidR="00B2667E" w:rsidRPr="00C35EA7" w:rsidRDefault="00B2667E" w:rsidP="00DE360B">
            <w:pPr>
              <w:rPr>
                <w:rFonts w:ascii="Courier New" w:hAnsi="Courier New" w:cs="Courier New"/>
                <w:sz w:val="20"/>
                <w:szCs w:val="18"/>
              </w:rPr>
            </w:pPr>
          </w:p>
        </w:tc>
      </w:tr>
      <w:tr w:rsidR="005D10B6" w:rsidRPr="00C04709" w14:paraId="3A1EAC08" w14:textId="77777777" w:rsidTr="00C35EA7">
        <w:trPr>
          <w:jc w:val="center"/>
        </w:trPr>
        <w:tc>
          <w:tcPr>
            <w:tcW w:w="1516" w:type="dxa"/>
          </w:tcPr>
          <w:p w14:paraId="3E7D1B1B" w14:textId="77777777" w:rsidR="00B2667E" w:rsidRPr="00C35EA7" w:rsidRDefault="00B2667E" w:rsidP="00C35EA7">
            <w:pPr>
              <w:jc w:val="center"/>
              <w:rPr>
                <w:szCs w:val="18"/>
              </w:rPr>
            </w:pPr>
            <w:r w:rsidRPr="00C35EA7">
              <w:rPr>
                <w:szCs w:val="18"/>
              </w:rPr>
              <w:t>site</w:t>
            </w:r>
          </w:p>
        </w:tc>
        <w:tc>
          <w:tcPr>
            <w:tcW w:w="1176" w:type="dxa"/>
          </w:tcPr>
          <w:p w14:paraId="60859E18" w14:textId="77777777" w:rsidR="00B2667E" w:rsidRPr="00C35EA7" w:rsidRDefault="00B2667E" w:rsidP="00C35EA7">
            <w:pPr>
              <w:jc w:val="center"/>
              <w:rPr>
                <w:szCs w:val="18"/>
              </w:rPr>
            </w:pPr>
            <w:r w:rsidRPr="00C35EA7">
              <w:rPr>
                <w:szCs w:val="18"/>
              </w:rPr>
              <w:t>structure</w:t>
            </w:r>
          </w:p>
        </w:tc>
        <w:tc>
          <w:tcPr>
            <w:tcW w:w="1070" w:type="dxa"/>
          </w:tcPr>
          <w:p w14:paraId="010EDCE8" w14:textId="77777777" w:rsidR="00B2667E" w:rsidRPr="00C35EA7" w:rsidRDefault="00B2667E" w:rsidP="00C35EA7">
            <w:pPr>
              <w:jc w:val="center"/>
              <w:rPr>
                <w:szCs w:val="18"/>
              </w:rPr>
            </w:pPr>
            <w:r w:rsidRPr="00C35EA7">
              <w:rPr>
                <w:szCs w:val="18"/>
              </w:rPr>
              <w:t>numero</w:t>
            </w:r>
          </w:p>
        </w:tc>
        <w:tc>
          <w:tcPr>
            <w:tcW w:w="1496" w:type="dxa"/>
          </w:tcPr>
          <w:p w14:paraId="323D701F" w14:textId="77777777" w:rsidR="00B2667E" w:rsidRPr="00C35EA7" w:rsidRDefault="00B2667E" w:rsidP="00C35EA7">
            <w:pPr>
              <w:jc w:val="center"/>
              <w:rPr>
                <w:szCs w:val="18"/>
              </w:rPr>
            </w:pPr>
            <w:r w:rsidRPr="00C35EA7">
              <w:rPr>
                <w:szCs w:val="18"/>
              </w:rPr>
              <w:t>objet</w:t>
            </w:r>
          </w:p>
        </w:tc>
        <w:tc>
          <w:tcPr>
            <w:tcW w:w="2042" w:type="dxa"/>
          </w:tcPr>
          <w:p w14:paraId="7A0325CF" w14:textId="77777777" w:rsidR="00B2667E" w:rsidRPr="00C35EA7" w:rsidRDefault="00B2667E" w:rsidP="00C35EA7">
            <w:pPr>
              <w:jc w:val="center"/>
              <w:rPr>
                <w:szCs w:val="18"/>
              </w:rPr>
            </w:pPr>
            <w:r w:rsidRPr="00C35EA7">
              <w:rPr>
                <w:szCs w:val="18"/>
              </w:rPr>
              <w:t>description</w:t>
            </w:r>
          </w:p>
        </w:tc>
        <w:tc>
          <w:tcPr>
            <w:tcW w:w="816" w:type="dxa"/>
          </w:tcPr>
          <w:p w14:paraId="65CE65A7" w14:textId="77777777" w:rsidR="00B2667E" w:rsidRPr="00C35EA7" w:rsidRDefault="00B2667E" w:rsidP="00C35EA7">
            <w:pPr>
              <w:jc w:val="center"/>
              <w:rPr>
                <w:szCs w:val="18"/>
              </w:rPr>
            </w:pPr>
            <w:r w:rsidRPr="00C35EA7">
              <w:rPr>
                <w:szCs w:val="18"/>
              </w:rPr>
              <w:t>BIB</w:t>
            </w:r>
          </w:p>
        </w:tc>
      </w:tr>
      <w:tr w:rsidR="005D10B6" w:rsidRPr="00C04709" w14:paraId="5A4CC3BD" w14:textId="77777777" w:rsidTr="00C35EA7">
        <w:trPr>
          <w:jc w:val="center"/>
        </w:trPr>
        <w:tc>
          <w:tcPr>
            <w:tcW w:w="1516" w:type="dxa"/>
          </w:tcPr>
          <w:p w14:paraId="45BA8C1E" w14:textId="77777777" w:rsidR="00B2667E" w:rsidRPr="00C35EA7" w:rsidRDefault="00B2667E" w:rsidP="00DE360B">
            <w:pPr>
              <w:rPr>
                <w:szCs w:val="18"/>
              </w:rPr>
            </w:pPr>
            <w:r w:rsidRPr="00C35EA7">
              <w:rPr>
                <w:szCs w:val="18"/>
              </w:rPr>
              <w:t>Moulin (Le)</w:t>
            </w:r>
          </w:p>
        </w:tc>
        <w:tc>
          <w:tcPr>
            <w:tcW w:w="1176" w:type="dxa"/>
          </w:tcPr>
          <w:p w14:paraId="209E333E" w14:textId="77777777" w:rsidR="00B2667E" w:rsidRPr="00C35EA7" w:rsidRDefault="00B2667E" w:rsidP="00DE360B">
            <w:pPr>
              <w:rPr>
                <w:szCs w:val="18"/>
              </w:rPr>
            </w:pPr>
            <w:r>
              <w:t>t_147</w:t>
            </w:r>
          </w:p>
        </w:tc>
        <w:tc>
          <w:tcPr>
            <w:tcW w:w="1070" w:type="dxa"/>
          </w:tcPr>
          <w:p w14:paraId="70208AEA" w14:textId="77777777" w:rsidR="00B2667E" w:rsidRPr="00C35EA7" w:rsidRDefault="00B2667E" w:rsidP="00DE360B">
            <w:pPr>
              <w:rPr>
                <w:szCs w:val="18"/>
              </w:rPr>
            </w:pPr>
            <w:r w:rsidRPr="00C35EA7">
              <w:rPr>
                <w:szCs w:val="18"/>
              </w:rPr>
              <w:t>15407</w:t>
            </w:r>
          </w:p>
        </w:tc>
        <w:tc>
          <w:tcPr>
            <w:tcW w:w="1496" w:type="dxa"/>
          </w:tcPr>
          <w:p w14:paraId="2B7E3875" w14:textId="77777777" w:rsidR="00B2667E" w:rsidRPr="00B2667E" w:rsidRDefault="00B2667E" w:rsidP="00C35EA7">
            <w:pPr>
              <w:jc w:val="both"/>
            </w:pPr>
            <w:r>
              <w:t>AA-2111-m</w:t>
            </w:r>
          </w:p>
        </w:tc>
        <w:tc>
          <w:tcPr>
            <w:tcW w:w="2042" w:type="dxa"/>
          </w:tcPr>
          <w:p w14:paraId="2448A750" w14:textId="77777777" w:rsidR="00B2667E" w:rsidRPr="00C35EA7" w:rsidRDefault="00B2667E" w:rsidP="00DE360B">
            <w:pPr>
              <w:rPr>
                <w:szCs w:val="18"/>
              </w:rPr>
            </w:pPr>
            <w:r>
              <w:t>épingle en bronze</w:t>
            </w:r>
          </w:p>
        </w:tc>
        <w:tc>
          <w:tcPr>
            <w:tcW w:w="816" w:type="dxa"/>
          </w:tcPr>
          <w:p w14:paraId="1247747E" w14:textId="77777777" w:rsidR="00B2667E" w:rsidRPr="00C35EA7" w:rsidRDefault="00B2667E" w:rsidP="00DE360B">
            <w:pPr>
              <w:rPr>
                <w:szCs w:val="18"/>
              </w:rPr>
            </w:pPr>
            <w:r w:rsidRPr="00C35EA7">
              <w:rPr>
                <w:szCs w:val="18"/>
              </w:rPr>
              <w:t>1833</w:t>
            </w:r>
          </w:p>
        </w:tc>
      </w:tr>
    </w:tbl>
    <w:p w14:paraId="4DFE0BD1" w14:textId="77777777" w:rsidR="00B2667E" w:rsidRPr="00B2667E" w:rsidRDefault="00B2667E" w:rsidP="00DE360B"/>
    <w:p w14:paraId="261828D2" w14:textId="77777777" w:rsidR="008A12C6" w:rsidRDefault="008A12C6" w:rsidP="00DE360B"/>
    <w:p w14:paraId="07E2B63E" w14:textId="77777777" w:rsidR="005F57BF" w:rsidRDefault="009E4276" w:rsidP="00DE360B">
      <w:pPr>
        <w:pStyle w:val="Heading3"/>
      </w:pPr>
      <w:bookmarkStart w:id="2326" w:name="Sit_Mailhac_Moulin_t149"/>
      <w:r>
        <w:t>t_</w:t>
      </w:r>
      <w:r w:rsidR="005F57BF">
        <w:t>149</w:t>
      </w:r>
    </w:p>
    <w:bookmarkEnd w:id="2326"/>
    <w:p w14:paraId="1F76139C" w14:textId="77777777" w:rsidR="005A5D57" w:rsidRDefault="005A5D57" w:rsidP="00DE360B"/>
    <w:p w14:paraId="0FDB0C29" w14:textId="658B0782" w:rsidR="005A5D57" w:rsidRPr="0032190F" w:rsidRDefault="005A5D57" w:rsidP="00DE360B">
      <w:pPr>
        <w:rPr>
          <w:lang w:val="fr-FR"/>
        </w:rPr>
      </w:pPr>
      <w:r w:rsidRPr="0032190F">
        <w:rPr>
          <w:lang w:val="fr-FR"/>
        </w:rPr>
        <w:t xml:space="preserve">Sur un des vases de la sépulture, les cannelures passant sous l’anse forme un critère plutôt ancien, v. </w:t>
      </w:r>
      <w:hyperlink r:id="rId5430" w:anchor="Cul_Bronze_Final_3b_ceramiques" w:history="1">
        <w:r w:rsidRPr="0032190F">
          <w:rPr>
            <w:rStyle w:val="Hyperlink"/>
            <w:lang w:val="fr-FR"/>
          </w:rPr>
          <w:t>céramiques BF3b</w:t>
        </w:r>
      </w:hyperlink>
      <w:r w:rsidRPr="0032190F">
        <w:rPr>
          <w:lang w:val="fr-FR"/>
        </w:rPr>
        <w:t xml:space="preserve">  (BIB Réunion T. Lachenal, L. Bourdajaud, 2016) v. </w:t>
      </w:r>
      <w:hyperlink r:id="rId5431" w:anchor="Sit_Mailhac_Moulin_t108" w:history="1">
        <w:r w:rsidRPr="0032190F">
          <w:rPr>
            <w:rStyle w:val="Hyperlink"/>
            <w:lang w:val="fr-FR"/>
          </w:rPr>
          <w:t>t. 108</w:t>
        </w:r>
      </w:hyperlink>
      <w:r w:rsidRPr="0032190F">
        <w:rPr>
          <w:lang w:val="fr-FR"/>
        </w:rPr>
        <w:t xml:space="preserve">, </w:t>
      </w:r>
      <w:hyperlink r:id="rId5432" w:anchor="Sit_Mailhac_Moulin_t114" w:history="1">
        <w:r w:rsidRPr="0032190F">
          <w:rPr>
            <w:rStyle w:val="Hyperlink"/>
            <w:lang w:val="fr-FR"/>
          </w:rPr>
          <w:t>t. 114</w:t>
        </w:r>
      </w:hyperlink>
      <w:r w:rsidRPr="0032190F">
        <w:rPr>
          <w:lang w:val="fr-FR"/>
        </w:rPr>
        <w:t xml:space="preserve">, </w:t>
      </w:r>
      <w:hyperlink r:id="rId5433" w:anchor="Sit_Mailhac_Moulin_t120" w:history="1">
        <w:r w:rsidRPr="0032190F">
          <w:rPr>
            <w:rStyle w:val="Hyperlink"/>
            <w:lang w:val="fr-FR"/>
          </w:rPr>
          <w:t>t. 120</w:t>
        </w:r>
      </w:hyperlink>
      <w:r w:rsidR="00F8430E" w:rsidRPr="0032190F">
        <w:rPr>
          <w:lang w:val="fr-FR"/>
        </w:rPr>
        <w:t xml:space="preserve">, </w:t>
      </w:r>
      <w:hyperlink r:id="rId5434" w:anchor="Sit_Mailhac_Moulin_t243" w:history="1">
        <w:r w:rsidR="00F8430E" w:rsidRPr="0032190F">
          <w:rPr>
            <w:rStyle w:val="Hyperlink"/>
            <w:lang w:val="fr-FR"/>
          </w:rPr>
          <w:t>t. 243</w:t>
        </w:r>
      </w:hyperlink>
      <w:r w:rsidRPr="0032190F">
        <w:rPr>
          <w:lang w:val="fr-FR"/>
        </w:rPr>
        <w:t xml:space="preserve"> (BIB Réunion T. Lachenal, L. Bourdajaud, 2016)</w:t>
      </w:r>
    </w:p>
    <w:p w14:paraId="616E351E" w14:textId="77777777" w:rsidR="00D778B8" w:rsidRPr="0032190F" w:rsidRDefault="00D778B8" w:rsidP="00D778B8">
      <w:pPr>
        <w:rPr>
          <w:lang w:val="fr-FR"/>
        </w:rPr>
      </w:pPr>
      <w:r w:rsidRPr="0032190F">
        <w:rPr>
          <w:lang w:val="fr-FR"/>
        </w:rPr>
        <w:t>10640 Pour ce vase, les « carrés méandriques » (camé), issu du recoupement des lignes doubles, sont visibles (SS BIB)</w:t>
      </w:r>
    </w:p>
    <w:p w14:paraId="5BF8B0E4" w14:textId="77777777" w:rsidR="005A5D57" w:rsidRPr="0032190F" w:rsidRDefault="005A5D57" w:rsidP="00DE360B">
      <w:pPr>
        <w:rPr>
          <w:lang w:val="fr-FR"/>
        </w:rPr>
      </w:pPr>
    </w:p>
    <w:p w14:paraId="6EA6F15E" w14:textId="168B07D2" w:rsidR="005F57BF" w:rsidRPr="00B52DC2" w:rsidRDefault="000E673A" w:rsidP="00DE360B">
      <w:r w:rsidRPr="0032190F">
        <w:rPr>
          <w:lang w:val="fr-FR"/>
        </w:rPr>
        <w:t xml:space="preserve">n° 1 : </w:t>
      </w:r>
      <w:r w:rsidR="005F57BF" w:rsidRPr="0032190F">
        <w:rPr>
          <w:lang w:val="fr-FR"/>
        </w:rPr>
        <w:t xml:space="preserve">ossuaire en poterie grossière et friable, brunâtre sur un côté, beige marbré de rouge sur l’autre. Anses rivées et équarries. Deux cannelures larges, soulignées par un </w:t>
      </w:r>
      <w:hyperlink r:id="rId5435" w:anchor="Cul_Proto_Art_TAC_T_g_meandre" w:history="1">
        <w:r w:rsidR="00B52DC2" w:rsidRPr="0032190F">
          <w:rPr>
            <w:rStyle w:val="Hyperlink"/>
            <w:lang w:val="fr-FR"/>
          </w:rPr>
          <w:t>méandre</w:t>
        </w:r>
      </w:hyperlink>
      <w:r w:rsidR="00B52DC2" w:rsidRPr="0032190F">
        <w:rPr>
          <w:lang w:val="fr-FR"/>
        </w:rPr>
        <w:t xml:space="preserve"> </w:t>
      </w:r>
      <w:r w:rsidR="005F57BF" w:rsidRPr="0032190F">
        <w:rPr>
          <w:lang w:val="fr-FR"/>
        </w:rPr>
        <w:t xml:space="preserve">incisé avant cuissonavec un outil à deux pointes. </w:t>
      </w:r>
      <w:r w:rsidR="005F57BF" w:rsidRPr="00B52DC2">
        <w:t>H : 0,175 m ; Do : 0,185 m ; Db : 0,095 m.(BIB 1833)</w:t>
      </w:r>
    </w:p>
    <w:p w14:paraId="15869B7C" w14:textId="77777777" w:rsidR="00995A1A" w:rsidRPr="00B52DC2" w:rsidRDefault="00995A1A" w:rsidP="00DE360B"/>
    <w:p w14:paraId="6807B318" w14:textId="77777777" w:rsidR="00995A1A" w:rsidRDefault="00995A1A" w:rsidP="00DE360B">
      <w:pPr>
        <w:pStyle w:val="Heading3"/>
        <w:rPr>
          <w:lang w:val="en-GB"/>
        </w:rPr>
      </w:pPr>
      <w:r>
        <w:rPr>
          <w:lang w:val="en-GB"/>
        </w:rPr>
        <w:t>t_152</w:t>
      </w:r>
    </w:p>
    <w:p w14:paraId="0A6E91C3" w14:textId="77777777" w:rsidR="00995A1A" w:rsidRDefault="00995A1A" w:rsidP="00DE360B">
      <w:pPr>
        <w:rPr>
          <w:lang w:val="en-GB"/>
        </w:rPr>
      </w:pPr>
    </w:p>
    <w:tbl>
      <w:tblPr>
        <w:tblW w:w="79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1882"/>
        <w:gridCol w:w="816"/>
      </w:tblGrid>
      <w:tr w:rsidR="005D10B6" w:rsidRPr="00C04709" w14:paraId="2FCA754D" w14:textId="77777777" w:rsidTr="00C35EA7">
        <w:trPr>
          <w:jc w:val="center"/>
        </w:trPr>
        <w:tc>
          <w:tcPr>
            <w:tcW w:w="1516" w:type="dxa"/>
          </w:tcPr>
          <w:p w14:paraId="4EDAAAD9" w14:textId="77777777" w:rsidR="00995A1A" w:rsidRPr="00C35EA7" w:rsidRDefault="00995A1A" w:rsidP="00DE360B">
            <w:pPr>
              <w:rPr>
                <w:rFonts w:ascii="Courier New" w:hAnsi="Courier New" w:cs="Courier New"/>
                <w:sz w:val="20"/>
                <w:szCs w:val="18"/>
              </w:rPr>
            </w:pPr>
            <w:r w:rsidRPr="00C35EA7">
              <w:rPr>
                <w:rFonts w:ascii="Courier New" w:hAnsi="Courier New" w:cs="Courier New"/>
                <w:sz w:val="20"/>
                <w:szCs w:val="18"/>
                <w:lang w:val="en-GB"/>
              </w:rPr>
              <w:br w:type="page"/>
            </w:r>
            <w:r w:rsidR="00C458EA" w:rsidRPr="00C35EA7">
              <w:rPr>
                <w:rFonts w:ascii="Courier New" w:hAnsi="Courier New" w:cs="Courier New"/>
                <w:sz w:val="20"/>
                <w:szCs w:val="18"/>
              </w:rPr>
              <w:t>OBJ_</w:t>
            </w:r>
          </w:p>
        </w:tc>
        <w:tc>
          <w:tcPr>
            <w:tcW w:w="1176" w:type="dxa"/>
          </w:tcPr>
          <w:p w14:paraId="35D92BD6" w14:textId="77777777" w:rsidR="00995A1A" w:rsidRPr="00C35EA7" w:rsidRDefault="00995A1A" w:rsidP="00DE360B">
            <w:pPr>
              <w:rPr>
                <w:rFonts w:ascii="Courier New" w:hAnsi="Courier New" w:cs="Courier New"/>
                <w:sz w:val="20"/>
                <w:szCs w:val="18"/>
              </w:rPr>
            </w:pPr>
          </w:p>
        </w:tc>
        <w:tc>
          <w:tcPr>
            <w:tcW w:w="1070" w:type="dxa"/>
          </w:tcPr>
          <w:p w14:paraId="677384E2" w14:textId="77777777" w:rsidR="00995A1A" w:rsidRPr="00C35EA7" w:rsidRDefault="00995A1A" w:rsidP="00DE360B">
            <w:pPr>
              <w:rPr>
                <w:rFonts w:ascii="Courier New" w:hAnsi="Courier New" w:cs="Courier New"/>
                <w:sz w:val="20"/>
                <w:szCs w:val="18"/>
              </w:rPr>
            </w:pPr>
          </w:p>
        </w:tc>
        <w:tc>
          <w:tcPr>
            <w:tcW w:w="1510" w:type="dxa"/>
          </w:tcPr>
          <w:p w14:paraId="55BDD1A1" w14:textId="77777777" w:rsidR="00995A1A" w:rsidRPr="00C35EA7" w:rsidRDefault="00995A1A" w:rsidP="00DE360B">
            <w:pPr>
              <w:rPr>
                <w:rFonts w:ascii="Courier New" w:hAnsi="Courier New" w:cs="Courier New"/>
                <w:sz w:val="20"/>
                <w:szCs w:val="18"/>
              </w:rPr>
            </w:pPr>
          </w:p>
        </w:tc>
        <w:tc>
          <w:tcPr>
            <w:tcW w:w="1882" w:type="dxa"/>
          </w:tcPr>
          <w:p w14:paraId="6E1FED2B" w14:textId="77777777" w:rsidR="00995A1A" w:rsidRPr="00C35EA7" w:rsidRDefault="00995A1A" w:rsidP="00DE360B">
            <w:pPr>
              <w:rPr>
                <w:rFonts w:ascii="Courier New" w:hAnsi="Courier New" w:cs="Courier New"/>
                <w:sz w:val="20"/>
                <w:szCs w:val="18"/>
              </w:rPr>
            </w:pPr>
          </w:p>
        </w:tc>
        <w:tc>
          <w:tcPr>
            <w:tcW w:w="816" w:type="dxa"/>
          </w:tcPr>
          <w:p w14:paraId="59DA8919" w14:textId="77777777" w:rsidR="00995A1A" w:rsidRPr="00C35EA7" w:rsidRDefault="00995A1A" w:rsidP="00DE360B">
            <w:pPr>
              <w:rPr>
                <w:rFonts w:ascii="Courier New" w:hAnsi="Courier New" w:cs="Courier New"/>
                <w:sz w:val="20"/>
                <w:szCs w:val="18"/>
              </w:rPr>
            </w:pPr>
          </w:p>
        </w:tc>
      </w:tr>
      <w:tr w:rsidR="005D10B6" w:rsidRPr="00C04709" w14:paraId="75A63583" w14:textId="77777777" w:rsidTr="00C35EA7">
        <w:trPr>
          <w:jc w:val="center"/>
        </w:trPr>
        <w:tc>
          <w:tcPr>
            <w:tcW w:w="1516" w:type="dxa"/>
          </w:tcPr>
          <w:p w14:paraId="0502D00F" w14:textId="77777777" w:rsidR="00995A1A" w:rsidRPr="00C35EA7" w:rsidRDefault="00995A1A" w:rsidP="00C35EA7">
            <w:pPr>
              <w:jc w:val="center"/>
              <w:rPr>
                <w:szCs w:val="18"/>
              </w:rPr>
            </w:pPr>
            <w:r w:rsidRPr="00C35EA7">
              <w:rPr>
                <w:szCs w:val="18"/>
              </w:rPr>
              <w:t>site</w:t>
            </w:r>
          </w:p>
        </w:tc>
        <w:tc>
          <w:tcPr>
            <w:tcW w:w="1176" w:type="dxa"/>
          </w:tcPr>
          <w:p w14:paraId="57F4950E" w14:textId="77777777" w:rsidR="00995A1A" w:rsidRPr="00C35EA7" w:rsidRDefault="00995A1A" w:rsidP="00C35EA7">
            <w:pPr>
              <w:jc w:val="center"/>
              <w:rPr>
                <w:szCs w:val="18"/>
              </w:rPr>
            </w:pPr>
            <w:r w:rsidRPr="00C35EA7">
              <w:rPr>
                <w:szCs w:val="18"/>
              </w:rPr>
              <w:t>structure</w:t>
            </w:r>
          </w:p>
        </w:tc>
        <w:tc>
          <w:tcPr>
            <w:tcW w:w="1070" w:type="dxa"/>
          </w:tcPr>
          <w:p w14:paraId="5D073079" w14:textId="77777777" w:rsidR="00995A1A" w:rsidRPr="00C35EA7" w:rsidRDefault="00995A1A" w:rsidP="00C35EA7">
            <w:pPr>
              <w:jc w:val="center"/>
              <w:rPr>
                <w:szCs w:val="18"/>
              </w:rPr>
            </w:pPr>
            <w:r w:rsidRPr="00C35EA7">
              <w:rPr>
                <w:szCs w:val="18"/>
              </w:rPr>
              <w:t>numero</w:t>
            </w:r>
          </w:p>
        </w:tc>
        <w:tc>
          <w:tcPr>
            <w:tcW w:w="1510" w:type="dxa"/>
          </w:tcPr>
          <w:p w14:paraId="77DB6B7E" w14:textId="77777777" w:rsidR="00995A1A" w:rsidRPr="00C35EA7" w:rsidRDefault="00995A1A" w:rsidP="00C35EA7">
            <w:pPr>
              <w:jc w:val="center"/>
              <w:rPr>
                <w:szCs w:val="18"/>
              </w:rPr>
            </w:pPr>
            <w:r w:rsidRPr="00C35EA7">
              <w:rPr>
                <w:szCs w:val="18"/>
              </w:rPr>
              <w:t>objet</w:t>
            </w:r>
          </w:p>
        </w:tc>
        <w:tc>
          <w:tcPr>
            <w:tcW w:w="1882" w:type="dxa"/>
          </w:tcPr>
          <w:p w14:paraId="37B7C34D" w14:textId="77777777" w:rsidR="00995A1A" w:rsidRPr="00C35EA7" w:rsidRDefault="00995A1A" w:rsidP="00C35EA7">
            <w:pPr>
              <w:jc w:val="center"/>
              <w:rPr>
                <w:szCs w:val="18"/>
              </w:rPr>
            </w:pPr>
            <w:r w:rsidRPr="00C35EA7">
              <w:rPr>
                <w:szCs w:val="18"/>
              </w:rPr>
              <w:t>description</w:t>
            </w:r>
          </w:p>
        </w:tc>
        <w:tc>
          <w:tcPr>
            <w:tcW w:w="816" w:type="dxa"/>
          </w:tcPr>
          <w:p w14:paraId="1FCC24A3" w14:textId="77777777" w:rsidR="00995A1A" w:rsidRPr="00C35EA7" w:rsidRDefault="00995A1A" w:rsidP="00C35EA7">
            <w:pPr>
              <w:jc w:val="center"/>
              <w:rPr>
                <w:szCs w:val="18"/>
              </w:rPr>
            </w:pPr>
            <w:r w:rsidRPr="00C35EA7">
              <w:rPr>
                <w:szCs w:val="18"/>
              </w:rPr>
              <w:t>BIB</w:t>
            </w:r>
          </w:p>
        </w:tc>
      </w:tr>
      <w:tr w:rsidR="005D10B6" w:rsidRPr="00C04709" w14:paraId="7E67CFFC" w14:textId="77777777" w:rsidTr="00C35EA7">
        <w:trPr>
          <w:jc w:val="center"/>
        </w:trPr>
        <w:tc>
          <w:tcPr>
            <w:tcW w:w="1516" w:type="dxa"/>
          </w:tcPr>
          <w:p w14:paraId="045FDA8E" w14:textId="77777777" w:rsidR="00995A1A" w:rsidRPr="00C35EA7" w:rsidRDefault="00995A1A" w:rsidP="00DE360B">
            <w:pPr>
              <w:rPr>
                <w:szCs w:val="18"/>
              </w:rPr>
            </w:pPr>
            <w:r w:rsidRPr="00C35EA7">
              <w:rPr>
                <w:szCs w:val="18"/>
              </w:rPr>
              <w:t>Moulin (Le)</w:t>
            </w:r>
          </w:p>
        </w:tc>
        <w:tc>
          <w:tcPr>
            <w:tcW w:w="1176" w:type="dxa"/>
          </w:tcPr>
          <w:p w14:paraId="6C5025B7" w14:textId="77777777" w:rsidR="00995A1A" w:rsidRPr="00C35EA7" w:rsidRDefault="00995A1A" w:rsidP="00DE360B">
            <w:pPr>
              <w:rPr>
                <w:szCs w:val="18"/>
              </w:rPr>
            </w:pPr>
            <w:r>
              <w:t>t_152</w:t>
            </w:r>
          </w:p>
        </w:tc>
        <w:tc>
          <w:tcPr>
            <w:tcW w:w="1070" w:type="dxa"/>
          </w:tcPr>
          <w:p w14:paraId="59C3DD28" w14:textId="77777777" w:rsidR="00995A1A" w:rsidRPr="00C35EA7" w:rsidRDefault="00995A1A" w:rsidP="00DE360B">
            <w:pPr>
              <w:rPr>
                <w:szCs w:val="18"/>
              </w:rPr>
            </w:pPr>
            <w:r>
              <w:t>15417</w:t>
            </w:r>
          </w:p>
        </w:tc>
        <w:tc>
          <w:tcPr>
            <w:tcW w:w="1510" w:type="dxa"/>
          </w:tcPr>
          <w:p w14:paraId="4A083527" w14:textId="77777777" w:rsidR="00995A1A" w:rsidRDefault="00995A1A" w:rsidP="00DE360B">
            <w:r>
              <w:t>AM-1151</w:t>
            </w:r>
          </w:p>
        </w:tc>
        <w:tc>
          <w:tcPr>
            <w:tcW w:w="1882" w:type="dxa"/>
          </w:tcPr>
          <w:p w14:paraId="37EBE90B" w14:textId="77777777" w:rsidR="00995A1A" w:rsidRPr="00C35EA7" w:rsidRDefault="00995A1A" w:rsidP="00DE360B">
            <w:pPr>
              <w:rPr>
                <w:szCs w:val="18"/>
              </w:rPr>
            </w:pPr>
            <w:r w:rsidRPr="00C35EA7">
              <w:rPr>
                <w:szCs w:val="18"/>
              </w:rPr>
              <w:t>rasoir en bronze</w:t>
            </w:r>
          </w:p>
        </w:tc>
        <w:tc>
          <w:tcPr>
            <w:tcW w:w="816" w:type="dxa"/>
          </w:tcPr>
          <w:p w14:paraId="70581699" w14:textId="77777777" w:rsidR="00995A1A" w:rsidRDefault="00995A1A" w:rsidP="00DE360B">
            <w:r>
              <w:t>1833</w:t>
            </w:r>
          </w:p>
        </w:tc>
      </w:tr>
    </w:tbl>
    <w:p w14:paraId="6FA2DFAB" w14:textId="77777777" w:rsidR="00995A1A" w:rsidRDefault="00995A1A" w:rsidP="00DE360B">
      <w:pPr>
        <w:rPr>
          <w:lang w:val="en-GB"/>
        </w:rPr>
      </w:pPr>
    </w:p>
    <w:p w14:paraId="566B9D54" w14:textId="77777777" w:rsidR="00F04507" w:rsidRPr="00995A1A" w:rsidRDefault="00F04507" w:rsidP="00DE360B"/>
    <w:p w14:paraId="797F833E" w14:textId="77777777" w:rsidR="00F04507" w:rsidRDefault="00F04507" w:rsidP="00DE360B">
      <w:pPr>
        <w:pStyle w:val="Heading3"/>
        <w:rPr>
          <w:lang w:val="en-GB"/>
        </w:rPr>
      </w:pPr>
      <w:r>
        <w:rPr>
          <w:lang w:val="en-GB"/>
        </w:rPr>
        <w:lastRenderedPageBreak/>
        <w:t>t_153</w:t>
      </w:r>
    </w:p>
    <w:p w14:paraId="2BDAD8A9" w14:textId="77777777" w:rsidR="00F04507" w:rsidRDefault="00F04507" w:rsidP="00DE360B">
      <w:pPr>
        <w:rPr>
          <w:lang w:val="en-GB"/>
        </w:rPr>
      </w:pPr>
    </w:p>
    <w:tbl>
      <w:tblPr>
        <w:tblW w:w="839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1403"/>
        <w:gridCol w:w="1723"/>
      </w:tblGrid>
      <w:tr w:rsidR="005D10B6" w:rsidRPr="00C04709" w14:paraId="214DDC47" w14:textId="77777777" w:rsidTr="00C35EA7">
        <w:trPr>
          <w:jc w:val="center"/>
        </w:trPr>
        <w:tc>
          <w:tcPr>
            <w:tcW w:w="1516" w:type="dxa"/>
          </w:tcPr>
          <w:p w14:paraId="05B69E0B" w14:textId="77777777" w:rsidR="00F04507" w:rsidRPr="00C35EA7" w:rsidRDefault="00F04507" w:rsidP="00DE360B">
            <w:pPr>
              <w:rPr>
                <w:rFonts w:ascii="Courier New" w:hAnsi="Courier New" w:cs="Courier New"/>
                <w:sz w:val="20"/>
                <w:szCs w:val="18"/>
              </w:rPr>
            </w:pPr>
            <w:r w:rsidRPr="00C35EA7">
              <w:rPr>
                <w:rFonts w:ascii="Courier New" w:hAnsi="Courier New" w:cs="Courier New"/>
                <w:sz w:val="20"/>
                <w:szCs w:val="18"/>
                <w:lang w:val="en-GB"/>
              </w:rPr>
              <w:br w:type="page"/>
            </w:r>
            <w:r w:rsidR="00C458EA" w:rsidRPr="00C35EA7">
              <w:rPr>
                <w:rFonts w:ascii="Courier New" w:hAnsi="Courier New" w:cs="Courier New"/>
                <w:sz w:val="20"/>
                <w:szCs w:val="18"/>
              </w:rPr>
              <w:t>OBJ_</w:t>
            </w:r>
          </w:p>
        </w:tc>
        <w:tc>
          <w:tcPr>
            <w:tcW w:w="1176" w:type="dxa"/>
          </w:tcPr>
          <w:p w14:paraId="49D9CCE2" w14:textId="77777777" w:rsidR="00F04507" w:rsidRPr="00C35EA7" w:rsidRDefault="00F04507" w:rsidP="00DE360B">
            <w:pPr>
              <w:rPr>
                <w:rFonts w:ascii="Courier New" w:hAnsi="Courier New" w:cs="Courier New"/>
                <w:sz w:val="20"/>
                <w:szCs w:val="18"/>
              </w:rPr>
            </w:pPr>
          </w:p>
        </w:tc>
        <w:tc>
          <w:tcPr>
            <w:tcW w:w="1070" w:type="dxa"/>
          </w:tcPr>
          <w:p w14:paraId="4395DF7B" w14:textId="77777777" w:rsidR="00F04507" w:rsidRPr="00C35EA7" w:rsidRDefault="00F04507" w:rsidP="00DE360B">
            <w:pPr>
              <w:rPr>
                <w:rFonts w:ascii="Courier New" w:hAnsi="Courier New" w:cs="Courier New"/>
                <w:sz w:val="20"/>
                <w:szCs w:val="18"/>
              </w:rPr>
            </w:pPr>
          </w:p>
        </w:tc>
        <w:tc>
          <w:tcPr>
            <w:tcW w:w="1510" w:type="dxa"/>
          </w:tcPr>
          <w:p w14:paraId="67AB424E" w14:textId="77777777" w:rsidR="00F04507" w:rsidRPr="00C35EA7" w:rsidRDefault="00F04507" w:rsidP="00DE360B">
            <w:pPr>
              <w:rPr>
                <w:rFonts w:ascii="Courier New" w:hAnsi="Courier New" w:cs="Courier New"/>
                <w:sz w:val="20"/>
                <w:szCs w:val="18"/>
              </w:rPr>
            </w:pPr>
          </w:p>
        </w:tc>
        <w:tc>
          <w:tcPr>
            <w:tcW w:w="1403" w:type="dxa"/>
          </w:tcPr>
          <w:p w14:paraId="301B9543" w14:textId="77777777" w:rsidR="00F04507" w:rsidRPr="00C35EA7" w:rsidRDefault="00F04507" w:rsidP="00DE360B">
            <w:pPr>
              <w:rPr>
                <w:rFonts w:ascii="Courier New" w:hAnsi="Courier New" w:cs="Courier New"/>
                <w:sz w:val="20"/>
                <w:szCs w:val="18"/>
              </w:rPr>
            </w:pPr>
          </w:p>
        </w:tc>
        <w:tc>
          <w:tcPr>
            <w:tcW w:w="1723" w:type="dxa"/>
          </w:tcPr>
          <w:p w14:paraId="2D39E689" w14:textId="77777777" w:rsidR="00F04507" w:rsidRPr="00C35EA7" w:rsidRDefault="00F04507" w:rsidP="00DE360B">
            <w:pPr>
              <w:rPr>
                <w:rFonts w:ascii="Courier New" w:hAnsi="Courier New" w:cs="Courier New"/>
                <w:sz w:val="20"/>
                <w:szCs w:val="18"/>
              </w:rPr>
            </w:pPr>
          </w:p>
        </w:tc>
      </w:tr>
      <w:tr w:rsidR="005D10B6" w:rsidRPr="00C04709" w14:paraId="4679B31E" w14:textId="77777777" w:rsidTr="00C35EA7">
        <w:trPr>
          <w:jc w:val="center"/>
        </w:trPr>
        <w:tc>
          <w:tcPr>
            <w:tcW w:w="1516" w:type="dxa"/>
          </w:tcPr>
          <w:p w14:paraId="430866B6" w14:textId="77777777" w:rsidR="00F04507" w:rsidRPr="00C35EA7" w:rsidRDefault="00F04507" w:rsidP="00C35EA7">
            <w:pPr>
              <w:jc w:val="center"/>
              <w:rPr>
                <w:szCs w:val="18"/>
              </w:rPr>
            </w:pPr>
            <w:r w:rsidRPr="00C35EA7">
              <w:rPr>
                <w:szCs w:val="18"/>
              </w:rPr>
              <w:t>site</w:t>
            </w:r>
          </w:p>
        </w:tc>
        <w:tc>
          <w:tcPr>
            <w:tcW w:w="1176" w:type="dxa"/>
          </w:tcPr>
          <w:p w14:paraId="34592291" w14:textId="77777777" w:rsidR="00F04507" w:rsidRPr="00C35EA7" w:rsidRDefault="00F04507" w:rsidP="00C35EA7">
            <w:pPr>
              <w:jc w:val="center"/>
              <w:rPr>
                <w:szCs w:val="18"/>
              </w:rPr>
            </w:pPr>
            <w:r w:rsidRPr="00C35EA7">
              <w:rPr>
                <w:szCs w:val="18"/>
              </w:rPr>
              <w:t>structure</w:t>
            </w:r>
          </w:p>
        </w:tc>
        <w:tc>
          <w:tcPr>
            <w:tcW w:w="1070" w:type="dxa"/>
          </w:tcPr>
          <w:p w14:paraId="5A8FF555" w14:textId="77777777" w:rsidR="00F04507" w:rsidRPr="00C35EA7" w:rsidRDefault="00F04507" w:rsidP="00C35EA7">
            <w:pPr>
              <w:jc w:val="center"/>
              <w:rPr>
                <w:szCs w:val="18"/>
              </w:rPr>
            </w:pPr>
            <w:r w:rsidRPr="00C35EA7">
              <w:rPr>
                <w:szCs w:val="18"/>
              </w:rPr>
              <w:t>numero</w:t>
            </w:r>
          </w:p>
        </w:tc>
        <w:tc>
          <w:tcPr>
            <w:tcW w:w="1510" w:type="dxa"/>
          </w:tcPr>
          <w:p w14:paraId="5FC3A3DB" w14:textId="77777777" w:rsidR="00F04507" w:rsidRPr="00C35EA7" w:rsidRDefault="00F04507" w:rsidP="00C35EA7">
            <w:pPr>
              <w:jc w:val="center"/>
              <w:rPr>
                <w:szCs w:val="18"/>
              </w:rPr>
            </w:pPr>
            <w:r w:rsidRPr="00C35EA7">
              <w:rPr>
                <w:szCs w:val="18"/>
              </w:rPr>
              <w:t>objet</w:t>
            </w:r>
          </w:p>
        </w:tc>
        <w:tc>
          <w:tcPr>
            <w:tcW w:w="1403" w:type="dxa"/>
          </w:tcPr>
          <w:p w14:paraId="6F71EA90" w14:textId="77777777" w:rsidR="00F04507" w:rsidRPr="00C35EA7" w:rsidRDefault="00F04507" w:rsidP="00C35EA7">
            <w:pPr>
              <w:jc w:val="center"/>
              <w:rPr>
                <w:szCs w:val="18"/>
              </w:rPr>
            </w:pPr>
            <w:r w:rsidRPr="00C35EA7">
              <w:rPr>
                <w:szCs w:val="18"/>
              </w:rPr>
              <w:t>description</w:t>
            </w:r>
          </w:p>
        </w:tc>
        <w:tc>
          <w:tcPr>
            <w:tcW w:w="1723" w:type="dxa"/>
          </w:tcPr>
          <w:p w14:paraId="004086A2" w14:textId="77777777" w:rsidR="00F04507" w:rsidRPr="00C35EA7" w:rsidRDefault="00F04507" w:rsidP="00C35EA7">
            <w:pPr>
              <w:jc w:val="center"/>
              <w:rPr>
                <w:szCs w:val="18"/>
              </w:rPr>
            </w:pPr>
            <w:r w:rsidRPr="00C35EA7">
              <w:rPr>
                <w:szCs w:val="18"/>
              </w:rPr>
              <w:t>BIB</w:t>
            </w:r>
          </w:p>
        </w:tc>
      </w:tr>
      <w:tr w:rsidR="005D10B6" w:rsidRPr="00C04709" w14:paraId="50605B42" w14:textId="77777777" w:rsidTr="00C35EA7">
        <w:trPr>
          <w:jc w:val="center"/>
        </w:trPr>
        <w:tc>
          <w:tcPr>
            <w:tcW w:w="1516" w:type="dxa"/>
          </w:tcPr>
          <w:p w14:paraId="45D95D91" w14:textId="77777777" w:rsidR="00F04507" w:rsidRPr="00C35EA7" w:rsidRDefault="00F04507" w:rsidP="00DE360B">
            <w:pPr>
              <w:rPr>
                <w:szCs w:val="18"/>
              </w:rPr>
            </w:pPr>
            <w:r w:rsidRPr="00C35EA7">
              <w:rPr>
                <w:szCs w:val="18"/>
              </w:rPr>
              <w:t>Moulin (Le)</w:t>
            </w:r>
          </w:p>
        </w:tc>
        <w:tc>
          <w:tcPr>
            <w:tcW w:w="1176" w:type="dxa"/>
          </w:tcPr>
          <w:p w14:paraId="3EE75978" w14:textId="77777777" w:rsidR="00F04507" w:rsidRPr="00C35EA7" w:rsidRDefault="00F04507" w:rsidP="00DE360B">
            <w:pPr>
              <w:rPr>
                <w:szCs w:val="18"/>
              </w:rPr>
            </w:pPr>
            <w:r>
              <w:t>t_153</w:t>
            </w:r>
          </w:p>
        </w:tc>
        <w:tc>
          <w:tcPr>
            <w:tcW w:w="1070" w:type="dxa"/>
          </w:tcPr>
          <w:p w14:paraId="4C60299C" w14:textId="77777777" w:rsidR="00F04507" w:rsidRPr="00C35EA7" w:rsidRDefault="00F04507" w:rsidP="00DE360B">
            <w:pPr>
              <w:rPr>
                <w:szCs w:val="18"/>
              </w:rPr>
            </w:pPr>
            <w:r w:rsidRPr="00C35EA7">
              <w:rPr>
                <w:szCs w:val="18"/>
                <w:highlight w:val="yellow"/>
              </w:rPr>
              <w:t>10653</w:t>
            </w:r>
          </w:p>
        </w:tc>
        <w:tc>
          <w:tcPr>
            <w:tcW w:w="1510" w:type="dxa"/>
          </w:tcPr>
          <w:p w14:paraId="2029176C" w14:textId="77777777" w:rsidR="00F04507" w:rsidRDefault="00F04507" w:rsidP="00DE360B">
            <w:r w:rsidRPr="00F04507">
              <w:t>CC-2155</w:t>
            </w:r>
            <w:r>
              <w:t>-m</w:t>
            </w:r>
          </w:p>
        </w:tc>
        <w:tc>
          <w:tcPr>
            <w:tcW w:w="1403" w:type="dxa"/>
          </w:tcPr>
          <w:p w14:paraId="6374443A" w14:textId="77777777" w:rsidR="00F04507" w:rsidRPr="00C35EA7" w:rsidRDefault="00F04507" w:rsidP="00DE360B">
            <w:pPr>
              <w:rPr>
                <w:szCs w:val="18"/>
              </w:rPr>
            </w:pPr>
            <w:r w:rsidRPr="00C35EA7">
              <w:rPr>
                <w:szCs w:val="18"/>
              </w:rPr>
              <w:t>fusaïole</w:t>
            </w:r>
          </w:p>
        </w:tc>
        <w:tc>
          <w:tcPr>
            <w:tcW w:w="1723" w:type="dxa"/>
          </w:tcPr>
          <w:p w14:paraId="7E6A5589" w14:textId="77777777" w:rsidR="00F04507" w:rsidRDefault="00F04507" w:rsidP="00DE360B">
            <w:r>
              <w:t>1833</w:t>
            </w:r>
          </w:p>
        </w:tc>
      </w:tr>
    </w:tbl>
    <w:p w14:paraId="1B99E1CC" w14:textId="77777777" w:rsidR="00F04507" w:rsidRDefault="00F04507" w:rsidP="00DE360B">
      <w:pPr>
        <w:rPr>
          <w:lang w:val="en-GB"/>
        </w:rPr>
      </w:pPr>
    </w:p>
    <w:p w14:paraId="79781B62" w14:textId="77777777" w:rsidR="005B7A6A" w:rsidRDefault="005B7A6A" w:rsidP="00DE360B">
      <w:pPr>
        <w:pStyle w:val="Heading3"/>
        <w:rPr>
          <w:lang w:val="en-GB"/>
        </w:rPr>
      </w:pPr>
      <w:r>
        <w:rPr>
          <w:lang w:val="en-GB"/>
        </w:rPr>
        <w:t>t_159</w:t>
      </w:r>
    </w:p>
    <w:p w14:paraId="0FBF7B5C" w14:textId="77777777" w:rsidR="005B7A6A" w:rsidRDefault="005B7A6A" w:rsidP="00DE360B">
      <w:pPr>
        <w:rPr>
          <w:lang w:val="en-GB"/>
        </w:rPr>
      </w:pPr>
    </w:p>
    <w:tbl>
      <w:tblPr>
        <w:tblW w:w="910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109"/>
        <w:gridCol w:w="1723"/>
      </w:tblGrid>
      <w:tr w:rsidR="005D10B6" w:rsidRPr="00C04709" w14:paraId="200DB3DE" w14:textId="77777777" w:rsidTr="00C35EA7">
        <w:trPr>
          <w:jc w:val="center"/>
        </w:trPr>
        <w:tc>
          <w:tcPr>
            <w:tcW w:w="1516" w:type="dxa"/>
          </w:tcPr>
          <w:p w14:paraId="3FEC3C88" w14:textId="77777777" w:rsidR="005B7A6A" w:rsidRPr="00C35EA7" w:rsidRDefault="005B7A6A" w:rsidP="00DE360B">
            <w:pPr>
              <w:rPr>
                <w:rFonts w:ascii="Courier New" w:hAnsi="Courier New" w:cs="Courier New"/>
                <w:sz w:val="20"/>
                <w:szCs w:val="18"/>
              </w:rPr>
            </w:pPr>
            <w:r w:rsidRPr="00C35EA7">
              <w:rPr>
                <w:rFonts w:ascii="Courier New" w:hAnsi="Courier New" w:cs="Courier New"/>
                <w:sz w:val="20"/>
                <w:szCs w:val="18"/>
                <w:lang w:val="en-GB"/>
              </w:rPr>
              <w:br w:type="page"/>
            </w:r>
            <w:r w:rsidR="00C458EA" w:rsidRPr="00C35EA7">
              <w:rPr>
                <w:rFonts w:ascii="Courier New" w:hAnsi="Courier New" w:cs="Courier New"/>
                <w:sz w:val="20"/>
                <w:szCs w:val="18"/>
              </w:rPr>
              <w:t>OBJ_</w:t>
            </w:r>
          </w:p>
        </w:tc>
        <w:tc>
          <w:tcPr>
            <w:tcW w:w="1176" w:type="dxa"/>
          </w:tcPr>
          <w:p w14:paraId="64DB0B84" w14:textId="77777777" w:rsidR="005B7A6A" w:rsidRPr="00C35EA7" w:rsidRDefault="005B7A6A" w:rsidP="00DE360B">
            <w:pPr>
              <w:rPr>
                <w:rFonts w:ascii="Courier New" w:hAnsi="Courier New" w:cs="Courier New"/>
                <w:sz w:val="20"/>
                <w:szCs w:val="18"/>
              </w:rPr>
            </w:pPr>
          </w:p>
        </w:tc>
        <w:tc>
          <w:tcPr>
            <w:tcW w:w="1070" w:type="dxa"/>
          </w:tcPr>
          <w:p w14:paraId="4255A630" w14:textId="77777777" w:rsidR="005B7A6A" w:rsidRPr="00C35EA7" w:rsidRDefault="005B7A6A" w:rsidP="00DE360B">
            <w:pPr>
              <w:rPr>
                <w:rFonts w:ascii="Courier New" w:hAnsi="Courier New" w:cs="Courier New"/>
                <w:sz w:val="20"/>
                <w:szCs w:val="18"/>
              </w:rPr>
            </w:pPr>
          </w:p>
        </w:tc>
        <w:tc>
          <w:tcPr>
            <w:tcW w:w="1510" w:type="dxa"/>
          </w:tcPr>
          <w:p w14:paraId="6AD5541B" w14:textId="77777777" w:rsidR="005B7A6A" w:rsidRPr="00C35EA7" w:rsidRDefault="005B7A6A" w:rsidP="00DE360B">
            <w:pPr>
              <w:rPr>
                <w:rFonts w:ascii="Courier New" w:hAnsi="Courier New" w:cs="Courier New"/>
                <w:sz w:val="20"/>
                <w:szCs w:val="18"/>
              </w:rPr>
            </w:pPr>
          </w:p>
        </w:tc>
        <w:tc>
          <w:tcPr>
            <w:tcW w:w="2109" w:type="dxa"/>
          </w:tcPr>
          <w:p w14:paraId="15087364" w14:textId="77777777" w:rsidR="005B7A6A" w:rsidRPr="00C35EA7" w:rsidRDefault="005B7A6A" w:rsidP="00DE360B">
            <w:pPr>
              <w:rPr>
                <w:rFonts w:ascii="Courier New" w:hAnsi="Courier New" w:cs="Courier New"/>
                <w:sz w:val="20"/>
                <w:szCs w:val="18"/>
              </w:rPr>
            </w:pPr>
          </w:p>
        </w:tc>
        <w:tc>
          <w:tcPr>
            <w:tcW w:w="1723" w:type="dxa"/>
          </w:tcPr>
          <w:p w14:paraId="003F863E" w14:textId="77777777" w:rsidR="005B7A6A" w:rsidRPr="00C35EA7" w:rsidRDefault="005B7A6A" w:rsidP="00DE360B">
            <w:pPr>
              <w:rPr>
                <w:rFonts w:ascii="Courier New" w:hAnsi="Courier New" w:cs="Courier New"/>
                <w:sz w:val="20"/>
                <w:szCs w:val="18"/>
              </w:rPr>
            </w:pPr>
          </w:p>
        </w:tc>
      </w:tr>
      <w:tr w:rsidR="005D10B6" w:rsidRPr="00C04709" w14:paraId="4943645E" w14:textId="77777777" w:rsidTr="00C35EA7">
        <w:trPr>
          <w:jc w:val="center"/>
        </w:trPr>
        <w:tc>
          <w:tcPr>
            <w:tcW w:w="1516" w:type="dxa"/>
          </w:tcPr>
          <w:p w14:paraId="48BA2018" w14:textId="77777777" w:rsidR="005B7A6A" w:rsidRPr="00C35EA7" w:rsidRDefault="005B7A6A" w:rsidP="00C35EA7">
            <w:pPr>
              <w:jc w:val="center"/>
              <w:rPr>
                <w:szCs w:val="18"/>
              </w:rPr>
            </w:pPr>
            <w:r w:rsidRPr="00C35EA7">
              <w:rPr>
                <w:szCs w:val="18"/>
              </w:rPr>
              <w:t>site</w:t>
            </w:r>
          </w:p>
        </w:tc>
        <w:tc>
          <w:tcPr>
            <w:tcW w:w="1176" w:type="dxa"/>
          </w:tcPr>
          <w:p w14:paraId="276E15C8" w14:textId="77777777" w:rsidR="005B7A6A" w:rsidRPr="00C35EA7" w:rsidRDefault="005B7A6A" w:rsidP="00C35EA7">
            <w:pPr>
              <w:jc w:val="center"/>
              <w:rPr>
                <w:szCs w:val="18"/>
              </w:rPr>
            </w:pPr>
            <w:r w:rsidRPr="00C35EA7">
              <w:rPr>
                <w:szCs w:val="18"/>
              </w:rPr>
              <w:t>structure</w:t>
            </w:r>
          </w:p>
        </w:tc>
        <w:tc>
          <w:tcPr>
            <w:tcW w:w="1070" w:type="dxa"/>
          </w:tcPr>
          <w:p w14:paraId="4546640F" w14:textId="77777777" w:rsidR="005B7A6A" w:rsidRPr="00C35EA7" w:rsidRDefault="005B7A6A" w:rsidP="00C35EA7">
            <w:pPr>
              <w:jc w:val="center"/>
              <w:rPr>
                <w:szCs w:val="18"/>
              </w:rPr>
            </w:pPr>
            <w:r w:rsidRPr="00C35EA7">
              <w:rPr>
                <w:szCs w:val="18"/>
              </w:rPr>
              <w:t>numero</w:t>
            </w:r>
          </w:p>
        </w:tc>
        <w:tc>
          <w:tcPr>
            <w:tcW w:w="1510" w:type="dxa"/>
          </w:tcPr>
          <w:p w14:paraId="38797B73" w14:textId="77777777" w:rsidR="005B7A6A" w:rsidRPr="00C35EA7" w:rsidRDefault="005B7A6A" w:rsidP="00C35EA7">
            <w:pPr>
              <w:jc w:val="center"/>
              <w:rPr>
                <w:szCs w:val="18"/>
              </w:rPr>
            </w:pPr>
            <w:r w:rsidRPr="00C35EA7">
              <w:rPr>
                <w:szCs w:val="18"/>
              </w:rPr>
              <w:t>objet</w:t>
            </w:r>
          </w:p>
        </w:tc>
        <w:tc>
          <w:tcPr>
            <w:tcW w:w="2109" w:type="dxa"/>
          </w:tcPr>
          <w:p w14:paraId="2781C91D" w14:textId="77777777" w:rsidR="005B7A6A" w:rsidRPr="00C35EA7" w:rsidRDefault="005B7A6A" w:rsidP="00C35EA7">
            <w:pPr>
              <w:jc w:val="center"/>
              <w:rPr>
                <w:szCs w:val="18"/>
              </w:rPr>
            </w:pPr>
            <w:r w:rsidRPr="00C35EA7">
              <w:rPr>
                <w:szCs w:val="18"/>
              </w:rPr>
              <w:t>description</w:t>
            </w:r>
          </w:p>
        </w:tc>
        <w:tc>
          <w:tcPr>
            <w:tcW w:w="1723" w:type="dxa"/>
          </w:tcPr>
          <w:p w14:paraId="390D2B50" w14:textId="77777777" w:rsidR="005B7A6A" w:rsidRPr="00C35EA7" w:rsidRDefault="005B7A6A" w:rsidP="00C35EA7">
            <w:pPr>
              <w:jc w:val="center"/>
              <w:rPr>
                <w:szCs w:val="18"/>
              </w:rPr>
            </w:pPr>
            <w:r w:rsidRPr="00C35EA7">
              <w:rPr>
                <w:szCs w:val="18"/>
              </w:rPr>
              <w:t>BIB</w:t>
            </w:r>
          </w:p>
        </w:tc>
      </w:tr>
      <w:tr w:rsidR="005D10B6" w:rsidRPr="00C04709" w14:paraId="724D7C3D" w14:textId="77777777" w:rsidTr="00C35EA7">
        <w:trPr>
          <w:jc w:val="center"/>
        </w:trPr>
        <w:tc>
          <w:tcPr>
            <w:tcW w:w="1516" w:type="dxa"/>
          </w:tcPr>
          <w:p w14:paraId="396E4EDA" w14:textId="77777777" w:rsidR="005B7A6A" w:rsidRPr="00C35EA7" w:rsidRDefault="005B7A6A" w:rsidP="00DE360B">
            <w:pPr>
              <w:rPr>
                <w:szCs w:val="18"/>
              </w:rPr>
            </w:pPr>
            <w:r w:rsidRPr="00C35EA7">
              <w:rPr>
                <w:szCs w:val="18"/>
              </w:rPr>
              <w:t>Moulin (Le)</w:t>
            </w:r>
          </w:p>
        </w:tc>
        <w:tc>
          <w:tcPr>
            <w:tcW w:w="1176" w:type="dxa"/>
          </w:tcPr>
          <w:p w14:paraId="57D3DFD4" w14:textId="77777777" w:rsidR="005B7A6A" w:rsidRPr="00C35EA7" w:rsidRDefault="005B7A6A" w:rsidP="00DE360B">
            <w:pPr>
              <w:rPr>
                <w:szCs w:val="18"/>
              </w:rPr>
            </w:pPr>
            <w:r>
              <w:t>t_159</w:t>
            </w:r>
          </w:p>
        </w:tc>
        <w:tc>
          <w:tcPr>
            <w:tcW w:w="1070" w:type="dxa"/>
          </w:tcPr>
          <w:p w14:paraId="763EB1A9" w14:textId="77777777" w:rsidR="005B7A6A" w:rsidRPr="00C35EA7" w:rsidRDefault="005B7A6A" w:rsidP="00DE360B">
            <w:pPr>
              <w:rPr>
                <w:szCs w:val="18"/>
              </w:rPr>
            </w:pPr>
            <w:r w:rsidRPr="00C35EA7">
              <w:rPr>
                <w:szCs w:val="18"/>
              </w:rPr>
              <w:t>15442</w:t>
            </w:r>
          </w:p>
        </w:tc>
        <w:tc>
          <w:tcPr>
            <w:tcW w:w="1510" w:type="dxa"/>
          </w:tcPr>
          <w:p w14:paraId="5E32A4F1" w14:textId="77777777" w:rsidR="005B7A6A" w:rsidRDefault="005B7A6A" w:rsidP="00DE360B">
            <w:r w:rsidRPr="00F04507">
              <w:t>CC-</w:t>
            </w:r>
            <w:r>
              <w:t>4122-m</w:t>
            </w:r>
          </w:p>
        </w:tc>
        <w:tc>
          <w:tcPr>
            <w:tcW w:w="2109" w:type="dxa"/>
          </w:tcPr>
          <w:p w14:paraId="57EE97D4" w14:textId="77777777" w:rsidR="005B7A6A" w:rsidRPr="00C35EA7" w:rsidRDefault="005B7A6A" w:rsidP="00DE360B">
            <w:pPr>
              <w:rPr>
                <w:szCs w:val="18"/>
              </w:rPr>
            </w:pPr>
            <w:r w:rsidRPr="00C35EA7">
              <w:rPr>
                <w:szCs w:val="18"/>
              </w:rPr>
              <w:t>poinçon en bronze</w:t>
            </w:r>
          </w:p>
        </w:tc>
        <w:tc>
          <w:tcPr>
            <w:tcW w:w="1723" w:type="dxa"/>
          </w:tcPr>
          <w:p w14:paraId="77437787" w14:textId="77777777" w:rsidR="005B7A6A" w:rsidRDefault="005B7A6A" w:rsidP="00DE360B">
            <w:r>
              <w:t>1833</w:t>
            </w:r>
          </w:p>
        </w:tc>
      </w:tr>
    </w:tbl>
    <w:p w14:paraId="21A4164A" w14:textId="77777777" w:rsidR="005B7A6A" w:rsidRDefault="005B7A6A" w:rsidP="00DE360B">
      <w:pPr>
        <w:rPr>
          <w:lang w:val="en-GB"/>
        </w:rPr>
      </w:pPr>
    </w:p>
    <w:p w14:paraId="2EF7DE8A" w14:textId="77777777" w:rsidR="005B7A6A" w:rsidRDefault="005B7A6A" w:rsidP="00DE360B">
      <w:pPr>
        <w:rPr>
          <w:lang w:val="en-GB"/>
        </w:rPr>
      </w:pPr>
    </w:p>
    <w:p w14:paraId="76211CCF" w14:textId="77777777" w:rsidR="00B2667E" w:rsidRDefault="00B2667E" w:rsidP="00DE360B">
      <w:pPr>
        <w:pStyle w:val="Heading3"/>
        <w:rPr>
          <w:lang w:val="en-GB"/>
        </w:rPr>
      </w:pPr>
      <w:r>
        <w:rPr>
          <w:lang w:val="en-GB"/>
        </w:rPr>
        <w:t>t_160</w:t>
      </w:r>
    </w:p>
    <w:p w14:paraId="6F5B38BE" w14:textId="77777777" w:rsidR="00B2667E" w:rsidRDefault="00B2667E" w:rsidP="00DE360B">
      <w:pPr>
        <w:rPr>
          <w:lang w:val="en-GB"/>
        </w:rPr>
      </w:pPr>
    </w:p>
    <w:tbl>
      <w:tblPr>
        <w:tblW w:w="81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496"/>
        <w:gridCol w:w="2042"/>
        <w:gridCol w:w="816"/>
      </w:tblGrid>
      <w:tr w:rsidR="005D10B6" w:rsidRPr="00C04709" w14:paraId="40EBA345" w14:textId="77777777" w:rsidTr="00C35EA7">
        <w:trPr>
          <w:jc w:val="center"/>
        </w:trPr>
        <w:tc>
          <w:tcPr>
            <w:tcW w:w="1516" w:type="dxa"/>
          </w:tcPr>
          <w:p w14:paraId="199CC17E" w14:textId="77777777" w:rsidR="00B2667E" w:rsidRPr="00C35EA7" w:rsidRDefault="00B2667E"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2DB7CAFA" w14:textId="77777777" w:rsidR="00B2667E" w:rsidRPr="00C35EA7" w:rsidRDefault="00B2667E" w:rsidP="00DE360B">
            <w:pPr>
              <w:rPr>
                <w:rFonts w:ascii="Courier New" w:hAnsi="Courier New" w:cs="Courier New"/>
                <w:sz w:val="20"/>
                <w:szCs w:val="18"/>
              </w:rPr>
            </w:pPr>
          </w:p>
        </w:tc>
        <w:tc>
          <w:tcPr>
            <w:tcW w:w="1070" w:type="dxa"/>
          </w:tcPr>
          <w:p w14:paraId="7EF2A83E" w14:textId="77777777" w:rsidR="00B2667E" w:rsidRPr="00C35EA7" w:rsidRDefault="00B2667E" w:rsidP="00DE360B">
            <w:pPr>
              <w:rPr>
                <w:rFonts w:ascii="Courier New" w:hAnsi="Courier New" w:cs="Courier New"/>
                <w:sz w:val="20"/>
                <w:szCs w:val="18"/>
              </w:rPr>
            </w:pPr>
          </w:p>
        </w:tc>
        <w:tc>
          <w:tcPr>
            <w:tcW w:w="1496" w:type="dxa"/>
          </w:tcPr>
          <w:p w14:paraId="3E2D410B" w14:textId="77777777" w:rsidR="00B2667E" w:rsidRPr="00C35EA7" w:rsidRDefault="00B2667E" w:rsidP="00DE360B">
            <w:pPr>
              <w:rPr>
                <w:rFonts w:ascii="Courier New" w:hAnsi="Courier New" w:cs="Courier New"/>
                <w:sz w:val="20"/>
                <w:szCs w:val="18"/>
              </w:rPr>
            </w:pPr>
          </w:p>
        </w:tc>
        <w:tc>
          <w:tcPr>
            <w:tcW w:w="2042" w:type="dxa"/>
          </w:tcPr>
          <w:p w14:paraId="692519D6" w14:textId="77777777" w:rsidR="00B2667E" w:rsidRPr="00C35EA7" w:rsidRDefault="00B2667E" w:rsidP="00DE360B">
            <w:pPr>
              <w:rPr>
                <w:rFonts w:ascii="Courier New" w:hAnsi="Courier New" w:cs="Courier New"/>
                <w:sz w:val="20"/>
                <w:szCs w:val="18"/>
              </w:rPr>
            </w:pPr>
          </w:p>
        </w:tc>
        <w:tc>
          <w:tcPr>
            <w:tcW w:w="816" w:type="dxa"/>
          </w:tcPr>
          <w:p w14:paraId="4F5D1496" w14:textId="77777777" w:rsidR="00B2667E" w:rsidRPr="00C35EA7" w:rsidRDefault="00B2667E" w:rsidP="00DE360B">
            <w:pPr>
              <w:rPr>
                <w:rFonts w:ascii="Courier New" w:hAnsi="Courier New" w:cs="Courier New"/>
                <w:sz w:val="20"/>
                <w:szCs w:val="18"/>
              </w:rPr>
            </w:pPr>
          </w:p>
        </w:tc>
      </w:tr>
      <w:tr w:rsidR="005D10B6" w:rsidRPr="00C04709" w14:paraId="7E4F268E" w14:textId="77777777" w:rsidTr="00C35EA7">
        <w:trPr>
          <w:jc w:val="center"/>
        </w:trPr>
        <w:tc>
          <w:tcPr>
            <w:tcW w:w="1516" w:type="dxa"/>
          </w:tcPr>
          <w:p w14:paraId="2AE373AC" w14:textId="77777777" w:rsidR="00B2667E" w:rsidRPr="00C35EA7" w:rsidRDefault="00B2667E" w:rsidP="00C35EA7">
            <w:pPr>
              <w:jc w:val="center"/>
              <w:rPr>
                <w:szCs w:val="18"/>
              </w:rPr>
            </w:pPr>
            <w:r w:rsidRPr="00C35EA7">
              <w:rPr>
                <w:szCs w:val="18"/>
              </w:rPr>
              <w:t>site</w:t>
            </w:r>
          </w:p>
        </w:tc>
        <w:tc>
          <w:tcPr>
            <w:tcW w:w="1176" w:type="dxa"/>
          </w:tcPr>
          <w:p w14:paraId="72D94CA5" w14:textId="77777777" w:rsidR="00B2667E" w:rsidRPr="00C35EA7" w:rsidRDefault="00B2667E" w:rsidP="00C35EA7">
            <w:pPr>
              <w:jc w:val="center"/>
              <w:rPr>
                <w:szCs w:val="18"/>
              </w:rPr>
            </w:pPr>
            <w:r w:rsidRPr="00C35EA7">
              <w:rPr>
                <w:szCs w:val="18"/>
              </w:rPr>
              <w:t>structure</w:t>
            </w:r>
          </w:p>
        </w:tc>
        <w:tc>
          <w:tcPr>
            <w:tcW w:w="1070" w:type="dxa"/>
          </w:tcPr>
          <w:p w14:paraId="155E5ADE" w14:textId="77777777" w:rsidR="00B2667E" w:rsidRPr="00C35EA7" w:rsidRDefault="00B2667E" w:rsidP="00C35EA7">
            <w:pPr>
              <w:jc w:val="center"/>
              <w:rPr>
                <w:szCs w:val="18"/>
              </w:rPr>
            </w:pPr>
            <w:r w:rsidRPr="00C35EA7">
              <w:rPr>
                <w:szCs w:val="18"/>
              </w:rPr>
              <w:t>numero</w:t>
            </w:r>
          </w:p>
        </w:tc>
        <w:tc>
          <w:tcPr>
            <w:tcW w:w="1496" w:type="dxa"/>
          </w:tcPr>
          <w:p w14:paraId="5FD0B31D" w14:textId="77777777" w:rsidR="00B2667E" w:rsidRPr="00C35EA7" w:rsidRDefault="00B2667E" w:rsidP="00C35EA7">
            <w:pPr>
              <w:jc w:val="center"/>
              <w:rPr>
                <w:szCs w:val="18"/>
              </w:rPr>
            </w:pPr>
            <w:r w:rsidRPr="00C35EA7">
              <w:rPr>
                <w:szCs w:val="18"/>
              </w:rPr>
              <w:t>objet</w:t>
            </w:r>
          </w:p>
        </w:tc>
        <w:tc>
          <w:tcPr>
            <w:tcW w:w="2042" w:type="dxa"/>
          </w:tcPr>
          <w:p w14:paraId="64744FC7" w14:textId="77777777" w:rsidR="00B2667E" w:rsidRPr="00C35EA7" w:rsidRDefault="00B2667E" w:rsidP="00C35EA7">
            <w:pPr>
              <w:jc w:val="center"/>
              <w:rPr>
                <w:szCs w:val="18"/>
              </w:rPr>
            </w:pPr>
            <w:r w:rsidRPr="00C35EA7">
              <w:rPr>
                <w:szCs w:val="18"/>
              </w:rPr>
              <w:t>description</w:t>
            </w:r>
          </w:p>
        </w:tc>
        <w:tc>
          <w:tcPr>
            <w:tcW w:w="816" w:type="dxa"/>
          </w:tcPr>
          <w:p w14:paraId="5D2562E0" w14:textId="77777777" w:rsidR="00B2667E" w:rsidRPr="00C35EA7" w:rsidRDefault="00B2667E" w:rsidP="00C35EA7">
            <w:pPr>
              <w:jc w:val="center"/>
              <w:rPr>
                <w:szCs w:val="18"/>
              </w:rPr>
            </w:pPr>
            <w:r w:rsidRPr="00C35EA7">
              <w:rPr>
                <w:szCs w:val="18"/>
              </w:rPr>
              <w:t>BIB</w:t>
            </w:r>
          </w:p>
        </w:tc>
      </w:tr>
      <w:tr w:rsidR="005D10B6" w:rsidRPr="00C04709" w14:paraId="7AFCD89C" w14:textId="77777777" w:rsidTr="00C35EA7">
        <w:trPr>
          <w:jc w:val="center"/>
        </w:trPr>
        <w:tc>
          <w:tcPr>
            <w:tcW w:w="1516" w:type="dxa"/>
          </w:tcPr>
          <w:p w14:paraId="3D87071A" w14:textId="77777777" w:rsidR="00B2667E" w:rsidRPr="00C35EA7" w:rsidRDefault="00B2667E" w:rsidP="00DE360B">
            <w:pPr>
              <w:rPr>
                <w:szCs w:val="18"/>
              </w:rPr>
            </w:pPr>
            <w:r w:rsidRPr="00C35EA7">
              <w:rPr>
                <w:szCs w:val="18"/>
              </w:rPr>
              <w:t>Moulin (Le)</w:t>
            </w:r>
          </w:p>
        </w:tc>
        <w:tc>
          <w:tcPr>
            <w:tcW w:w="1176" w:type="dxa"/>
          </w:tcPr>
          <w:p w14:paraId="0028517B" w14:textId="77777777" w:rsidR="00B2667E" w:rsidRPr="00C35EA7" w:rsidRDefault="00B2667E" w:rsidP="00DE360B">
            <w:pPr>
              <w:rPr>
                <w:szCs w:val="18"/>
              </w:rPr>
            </w:pPr>
            <w:r>
              <w:t>t_160</w:t>
            </w:r>
          </w:p>
        </w:tc>
        <w:tc>
          <w:tcPr>
            <w:tcW w:w="1070" w:type="dxa"/>
          </w:tcPr>
          <w:p w14:paraId="25CA97C7" w14:textId="77777777" w:rsidR="00B2667E" w:rsidRPr="00C35EA7" w:rsidRDefault="00B2667E" w:rsidP="00DE360B">
            <w:pPr>
              <w:rPr>
                <w:szCs w:val="18"/>
              </w:rPr>
            </w:pPr>
            <w:r w:rsidRPr="00C35EA7">
              <w:rPr>
                <w:szCs w:val="18"/>
              </w:rPr>
              <w:t>15445</w:t>
            </w:r>
          </w:p>
        </w:tc>
        <w:tc>
          <w:tcPr>
            <w:tcW w:w="1496" w:type="dxa"/>
          </w:tcPr>
          <w:p w14:paraId="682D7AB1" w14:textId="77777777" w:rsidR="00B2667E" w:rsidRPr="00B2667E" w:rsidRDefault="00B2667E" w:rsidP="00C35EA7">
            <w:pPr>
              <w:jc w:val="both"/>
            </w:pPr>
            <w:r>
              <w:t>AA-2111-m</w:t>
            </w:r>
          </w:p>
        </w:tc>
        <w:tc>
          <w:tcPr>
            <w:tcW w:w="2042" w:type="dxa"/>
          </w:tcPr>
          <w:p w14:paraId="33C8D8E1" w14:textId="77777777" w:rsidR="00B2667E" w:rsidRPr="00C35EA7" w:rsidRDefault="00B2667E" w:rsidP="00DE360B">
            <w:pPr>
              <w:rPr>
                <w:szCs w:val="18"/>
              </w:rPr>
            </w:pPr>
            <w:r>
              <w:t>épingle en bronze</w:t>
            </w:r>
          </w:p>
        </w:tc>
        <w:tc>
          <w:tcPr>
            <w:tcW w:w="816" w:type="dxa"/>
          </w:tcPr>
          <w:p w14:paraId="3B34FDE4" w14:textId="77777777" w:rsidR="00B2667E" w:rsidRPr="00C35EA7" w:rsidRDefault="00B2667E" w:rsidP="00DE360B">
            <w:pPr>
              <w:rPr>
                <w:szCs w:val="18"/>
              </w:rPr>
            </w:pPr>
            <w:r w:rsidRPr="00C35EA7">
              <w:rPr>
                <w:szCs w:val="18"/>
              </w:rPr>
              <w:t>1833</w:t>
            </w:r>
          </w:p>
        </w:tc>
      </w:tr>
    </w:tbl>
    <w:p w14:paraId="510ECF22" w14:textId="77777777" w:rsidR="00B2667E" w:rsidRDefault="00B2667E" w:rsidP="00DE360B">
      <w:pPr>
        <w:rPr>
          <w:lang w:val="en-GB"/>
        </w:rPr>
      </w:pPr>
    </w:p>
    <w:p w14:paraId="402D2BEF" w14:textId="77777777" w:rsidR="005A29BA" w:rsidRPr="00673CB3" w:rsidRDefault="005A29BA" w:rsidP="00DE360B">
      <w:pPr>
        <w:pStyle w:val="Heading3"/>
        <w:rPr>
          <w:lang w:eastAsia="en-GB"/>
        </w:rPr>
      </w:pPr>
      <w:r w:rsidRPr="00673CB3">
        <w:rPr>
          <w:lang w:eastAsia="en-GB"/>
        </w:rPr>
        <w:t>t_162</w:t>
      </w:r>
    </w:p>
    <w:p w14:paraId="1FFB4ED6" w14:textId="77777777" w:rsidR="005A29BA" w:rsidRPr="0032190F" w:rsidRDefault="00463225" w:rsidP="00DE360B">
      <w:pPr>
        <w:rPr>
          <w:lang w:val="fr-FR" w:eastAsia="en-GB"/>
        </w:rPr>
      </w:pPr>
      <w:r w:rsidRPr="0032190F">
        <w:rPr>
          <w:lang w:val="fr-FR" w:eastAsia="en-GB"/>
        </w:rPr>
        <w:t xml:space="preserve">= GBI 162 ? </w:t>
      </w:r>
      <w:r w:rsidR="005A29BA" w:rsidRPr="0032190F">
        <w:rPr>
          <w:lang w:val="fr-FR" w:eastAsia="en-GB"/>
        </w:rPr>
        <w:t>T162 (BIB 1995) parcelle de l’Entari [??] (BIB 2156)</w:t>
      </w:r>
    </w:p>
    <w:p w14:paraId="070C2783" w14:textId="77777777" w:rsidR="005A29BA" w:rsidRPr="0032190F" w:rsidRDefault="005A29BA" w:rsidP="00DE360B">
      <w:pPr>
        <w:rPr>
          <w:lang w:val="fr-FR" w:eastAsia="en-GB"/>
        </w:rPr>
      </w:pPr>
    </w:p>
    <w:p w14:paraId="78546FCE" w14:textId="0E28FD40" w:rsidR="005A29BA" w:rsidRPr="0032190F" w:rsidRDefault="005A29BA" w:rsidP="00DE360B">
      <w:pPr>
        <w:jc w:val="both"/>
        <w:rPr>
          <w:lang w:val="fr-FR"/>
        </w:rPr>
      </w:pPr>
      <w:r w:rsidRPr="0032190F">
        <w:rPr>
          <w:lang w:val="fr-FR"/>
        </w:rPr>
        <w:t>L’une des plus riches sépultures de la nécropole de Mailhac. Elle a livré un vase zoomorphe à engobe rouge, en forme de taureau, d’inspiration incontestablement orientalisante (BIB Taffanel 1962 ; Hermary 1997 in BIB 1995 p. 57). Par ailleurs, cette engobe rougeâtre assez systématiquement associée aux vases d’inspiration orientale (urne type « Cruz del Negro » d’</w:t>
      </w:r>
      <w:hyperlink r:id="rId5436" w:anchor="Sit_Can_Bech" w:history="1">
        <w:r w:rsidRPr="0032190F">
          <w:rPr>
            <w:rStyle w:val="Hyperlink"/>
            <w:lang w:val="fr-FR"/>
          </w:rPr>
          <w:t>Agullana</w:t>
        </w:r>
      </w:hyperlink>
      <w:r w:rsidRPr="0032190F">
        <w:rPr>
          <w:lang w:val="fr-FR"/>
        </w:rPr>
        <w:t xml:space="preserve"> ; </w:t>
      </w:r>
      <w:r w:rsidRPr="0032190F">
        <w:rPr>
          <w:i/>
          <w:lang w:val="fr-FR"/>
        </w:rPr>
        <w:t>pithos</w:t>
      </w:r>
      <w:r w:rsidRPr="0032190F">
        <w:rPr>
          <w:lang w:val="fr-FR"/>
        </w:rPr>
        <w:t xml:space="preserve"> et cruche à col cylindrique de Mailhac ; urne-sac ; etc.) « imite clairement le vernis rouge phénicien » (BIB 1995 p. 57)</w:t>
      </w:r>
    </w:p>
    <w:p w14:paraId="5A5219E9" w14:textId="77777777" w:rsidR="00463225" w:rsidRPr="0032190F" w:rsidRDefault="00463225" w:rsidP="00DE360B">
      <w:pPr>
        <w:jc w:val="both"/>
        <w:rPr>
          <w:lang w:val="fr-FR"/>
        </w:rPr>
      </w:pPr>
    </w:p>
    <w:p w14:paraId="1AB8E506" w14:textId="77777777" w:rsidR="00463225" w:rsidRPr="0032190F" w:rsidRDefault="00463225" w:rsidP="00463225">
      <w:pPr>
        <w:pStyle w:val="Heading3"/>
      </w:pPr>
      <w:bookmarkStart w:id="2327" w:name="Sit_Mailhac_Moulin_t162"/>
      <w:r w:rsidRPr="0032190F">
        <w:t>t_162</w:t>
      </w:r>
    </w:p>
    <w:bookmarkEnd w:id="2327"/>
    <w:p w14:paraId="4236E7CD" w14:textId="77777777" w:rsidR="00463225" w:rsidRPr="0032190F" w:rsidRDefault="00463225" w:rsidP="00463225">
      <w:pPr>
        <w:jc w:val="both"/>
        <w:rPr>
          <w:lang w:val="fr-FR"/>
        </w:rPr>
      </w:pPr>
      <w:r w:rsidRPr="0032190F">
        <w:rPr>
          <w:lang w:val="fr-FR"/>
        </w:rPr>
        <w:t xml:space="preserve">10690 : quelques fragments d’un plat-couvercle à décor incisé à l’intérieur avec un instrument à deux pointes (BIB 1833) </w:t>
      </w:r>
      <w:r w:rsidRPr="0032190F">
        <w:rPr>
          <w:strike/>
          <w:lang w:val="fr-FR"/>
        </w:rPr>
        <w:t>Sans numérotation dans BIB 1833 (SS BIB)</w:t>
      </w:r>
    </w:p>
    <w:p w14:paraId="4F678E65" w14:textId="77777777" w:rsidR="005A29BA" w:rsidRPr="0032190F" w:rsidRDefault="005A29BA" w:rsidP="00DE360B">
      <w:pPr>
        <w:rPr>
          <w:lang w:val="fr-FR"/>
        </w:rPr>
      </w:pPr>
    </w:p>
    <w:p w14:paraId="52CE9A3F" w14:textId="77777777" w:rsidR="0055048B" w:rsidRDefault="0055048B" w:rsidP="00DE360B">
      <w:pPr>
        <w:pStyle w:val="Heading3"/>
        <w:rPr>
          <w:lang w:val="en-GB"/>
        </w:rPr>
      </w:pPr>
      <w:r>
        <w:rPr>
          <w:lang w:val="en-GB"/>
        </w:rPr>
        <w:t>t_163</w:t>
      </w:r>
    </w:p>
    <w:p w14:paraId="5B004FC2" w14:textId="77777777" w:rsidR="0055048B" w:rsidRDefault="0055048B" w:rsidP="00DE360B">
      <w:pPr>
        <w:rPr>
          <w:lang w:val="en-GB"/>
        </w:rPr>
      </w:pPr>
    </w:p>
    <w:tbl>
      <w:tblPr>
        <w:tblW w:w="848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496"/>
        <w:gridCol w:w="2409"/>
        <w:gridCol w:w="816"/>
      </w:tblGrid>
      <w:tr w:rsidR="005D10B6" w:rsidRPr="00C04709" w14:paraId="04402123" w14:textId="77777777" w:rsidTr="00C35EA7">
        <w:trPr>
          <w:jc w:val="center"/>
        </w:trPr>
        <w:tc>
          <w:tcPr>
            <w:tcW w:w="1516" w:type="dxa"/>
          </w:tcPr>
          <w:p w14:paraId="36009C65" w14:textId="77777777" w:rsidR="0055048B" w:rsidRPr="00C35EA7" w:rsidRDefault="0055048B"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507C9D24" w14:textId="77777777" w:rsidR="0055048B" w:rsidRPr="00C35EA7" w:rsidRDefault="0055048B" w:rsidP="00DE360B">
            <w:pPr>
              <w:rPr>
                <w:rFonts w:ascii="Courier New" w:hAnsi="Courier New" w:cs="Courier New"/>
                <w:sz w:val="20"/>
                <w:szCs w:val="18"/>
              </w:rPr>
            </w:pPr>
          </w:p>
        </w:tc>
        <w:tc>
          <w:tcPr>
            <w:tcW w:w="1070" w:type="dxa"/>
          </w:tcPr>
          <w:p w14:paraId="57A54EBC" w14:textId="77777777" w:rsidR="0055048B" w:rsidRPr="00C35EA7" w:rsidRDefault="0055048B" w:rsidP="00DE360B">
            <w:pPr>
              <w:rPr>
                <w:rFonts w:ascii="Courier New" w:hAnsi="Courier New" w:cs="Courier New"/>
                <w:sz w:val="20"/>
                <w:szCs w:val="18"/>
              </w:rPr>
            </w:pPr>
          </w:p>
        </w:tc>
        <w:tc>
          <w:tcPr>
            <w:tcW w:w="1496" w:type="dxa"/>
          </w:tcPr>
          <w:p w14:paraId="7BCA6845" w14:textId="77777777" w:rsidR="0055048B" w:rsidRPr="00C35EA7" w:rsidRDefault="0055048B" w:rsidP="00DE360B">
            <w:pPr>
              <w:rPr>
                <w:rFonts w:ascii="Courier New" w:hAnsi="Courier New" w:cs="Courier New"/>
                <w:sz w:val="20"/>
                <w:szCs w:val="18"/>
              </w:rPr>
            </w:pPr>
          </w:p>
        </w:tc>
        <w:tc>
          <w:tcPr>
            <w:tcW w:w="2409" w:type="dxa"/>
          </w:tcPr>
          <w:p w14:paraId="1F0F2770" w14:textId="77777777" w:rsidR="0055048B" w:rsidRPr="00C35EA7" w:rsidRDefault="0055048B" w:rsidP="00DE360B">
            <w:pPr>
              <w:rPr>
                <w:rFonts w:ascii="Courier New" w:hAnsi="Courier New" w:cs="Courier New"/>
                <w:sz w:val="20"/>
                <w:szCs w:val="18"/>
              </w:rPr>
            </w:pPr>
          </w:p>
        </w:tc>
        <w:tc>
          <w:tcPr>
            <w:tcW w:w="816" w:type="dxa"/>
          </w:tcPr>
          <w:p w14:paraId="2368BDA5" w14:textId="77777777" w:rsidR="0055048B" w:rsidRPr="00C35EA7" w:rsidRDefault="0055048B" w:rsidP="00DE360B">
            <w:pPr>
              <w:rPr>
                <w:rFonts w:ascii="Courier New" w:hAnsi="Courier New" w:cs="Courier New"/>
                <w:sz w:val="20"/>
                <w:szCs w:val="18"/>
              </w:rPr>
            </w:pPr>
          </w:p>
        </w:tc>
      </w:tr>
      <w:tr w:rsidR="005D10B6" w:rsidRPr="00C04709" w14:paraId="405EA130" w14:textId="77777777" w:rsidTr="00C35EA7">
        <w:trPr>
          <w:jc w:val="center"/>
        </w:trPr>
        <w:tc>
          <w:tcPr>
            <w:tcW w:w="1516" w:type="dxa"/>
          </w:tcPr>
          <w:p w14:paraId="2B43E60D" w14:textId="77777777" w:rsidR="0055048B" w:rsidRPr="00C35EA7" w:rsidRDefault="0055048B" w:rsidP="00C35EA7">
            <w:pPr>
              <w:jc w:val="center"/>
              <w:rPr>
                <w:szCs w:val="18"/>
              </w:rPr>
            </w:pPr>
            <w:r w:rsidRPr="00C35EA7">
              <w:rPr>
                <w:szCs w:val="18"/>
              </w:rPr>
              <w:t>site</w:t>
            </w:r>
          </w:p>
        </w:tc>
        <w:tc>
          <w:tcPr>
            <w:tcW w:w="1176" w:type="dxa"/>
          </w:tcPr>
          <w:p w14:paraId="66DD4C40" w14:textId="77777777" w:rsidR="0055048B" w:rsidRPr="00C35EA7" w:rsidRDefault="0055048B" w:rsidP="00C35EA7">
            <w:pPr>
              <w:jc w:val="center"/>
              <w:rPr>
                <w:szCs w:val="18"/>
              </w:rPr>
            </w:pPr>
            <w:r w:rsidRPr="00C35EA7">
              <w:rPr>
                <w:szCs w:val="18"/>
              </w:rPr>
              <w:t>structure</w:t>
            </w:r>
          </w:p>
        </w:tc>
        <w:tc>
          <w:tcPr>
            <w:tcW w:w="1070" w:type="dxa"/>
          </w:tcPr>
          <w:p w14:paraId="52C310AF" w14:textId="77777777" w:rsidR="0055048B" w:rsidRPr="00C35EA7" w:rsidRDefault="0055048B" w:rsidP="00C35EA7">
            <w:pPr>
              <w:jc w:val="center"/>
              <w:rPr>
                <w:szCs w:val="18"/>
              </w:rPr>
            </w:pPr>
            <w:r w:rsidRPr="00C35EA7">
              <w:rPr>
                <w:szCs w:val="18"/>
              </w:rPr>
              <w:t>numero</w:t>
            </w:r>
          </w:p>
        </w:tc>
        <w:tc>
          <w:tcPr>
            <w:tcW w:w="1496" w:type="dxa"/>
          </w:tcPr>
          <w:p w14:paraId="2063F6D2" w14:textId="77777777" w:rsidR="0055048B" w:rsidRPr="00C35EA7" w:rsidRDefault="0055048B" w:rsidP="00C35EA7">
            <w:pPr>
              <w:jc w:val="center"/>
              <w:rPr>
                <w:szCs w:val="18"/>
              </w:rPr>
            </w:pPr>
            <w:r w:rsidRPr="00C35EA7">
              <w:rPr>
                <w:szCs w:val="18"/>
              </w:rPr>
              <w:t>objet</w:t>
            </w:r>
          </w:p>
        </w:tc>
        <w:tc>
          <w:tcPr>
            <w:tcW w:w="2409" w:type="dxa"/>
          </w:tcPr>
          <w:p w14:paraId="3600A9AF" w14:textId="77777777" w:rsidR="0055048B" w:rsidRPr="00C35EA7" w:rsidRDefault="0055048B" w:rsidP="00C35EA7">
            <w:pPr>
              <w:jc w:val="center"/>
              <w:rPr>
                <w:szCs w:val="18"/>
              </w:rPr>
            </w:pPr>
            <w:r w:rsidRPr="00C35EA7">
              <w:rPr>
                <w:szCs w:val="18"/>
              </w:rPr>
              <w:t>description</w:t>
            </w:r>
          </w:p>
        </w:tc>
        <w:tc>
          <w:tcPr>
            <w:tcW w:w="816" w:type="dxa"/>
          </w:tcPr>
          <w:p w14:paraId="527A7EC8" w14:textId="77777777" w:rsidR="0055048B" w:rsidRPr="00C35EA7" w:rsidRDefault="0055048B" w:rsidP="00C35EA7">
            <w:pPr>
              <w:jc w:val="center"/>
              <w:rPr>
                <w:szCs w:val="18"/>
              </w:rPr>
            </w:pPr>
            <w:r w:rsidRPr="00C35EA7">
              <w:rPr>
                <w:szCs w:val="18"/>
              </w:rPr>
              <w:t>BIB</w:t>
            </w:r>
          </w:p>
        </w:tc>
      </w:tr>
      <w:tr w:rsidR="005D10B6" w:rsidRPr="00C04709" w14:paraId="6C61FBA5" w14:textId="77777777" w:rsidTr="00C35EA7">
        <w:trPr>
          <w:jc w:val="center"/>
        </w:trPr>
        <w:tc>
          <w:tcPr>
            <w:tcW w:w="1516" w:type="dxa"/>
          </w:tcPr>
          <w:p w14:paraId="095A82CF" w14:textId="77777777" w:rsidR="0055048B" w:rsidRPr="00C35EA7" w:rsidRDefault="0055048B" w:rsidP="00DE360B">
            <w:pPr>
              <w:rPr>
                <w:szCs w:val="18"/>
              </w:rPr>
            </w:pPr>
            <w:r w:rsidRPr="00C35EA7">
              <w:rPr>
                <w:szCs w:val="18"/>
              </w:rPr>
              <w:t>Moulin (Le)</w:t>
            </w:r>
          </w:p>
        </w:tc>
        <w:tc>
          <w:tcPr>
            <w:tcW w:w="1176" w:type="dxa"/>
          </w:tcPr>
          <w:p w14:paraId="705906E7" w14:textId="77777777" w:rsidR="0055048B" w:rsidRPr="00C35EA7" w:rsidRDefault="0055048B" w:rsidP="00DE360B">
            <w:pPr>
              <w:rPr>
                <w:szCs w:val="18"/>
              </w:rPr>
            </w:pPr>
            <w:r>
              <w:t>t_163</w:t>
            </w:r>
          </w:p>
        </w:tc>
        <w:tc>
          <w:tcPr>
            <w:tcW w:w="1070" w:type="dxa"/>
          </w:tcPr>
          <w:p w14:paraId="226AC59B" w14:textId="77777777" w:rsidR="0055048B" w:rsidRPr="00C35EA7" w:rsidRDefault="0055048B" w:rsidP="00DE360B">
            <w:pPr>
              <w:rPr>
                <w:szCs w:val="18"/>
              </w:rPr>
            </w:pPr>
            <w:r w:rsidRPr="00C35EA7">
              <w:rPr>
                <w:szCs w:val="18"/>
              </w:rPr>
              <w:t>10695</w:t>
            </w:r>
          </w:p>
        </w:tc>
        <w:tc>
          <w:tcPr>
            <w:tcW w:w="1496" w:type="dxa"/>
          </w:tcPr>
          <w:p w14:paraId="752B7E2F" w14:textId="77777777" w:rsidR="0055048B" w:rsidRPr="00B2667E" w:rsidRDefault="0055048B" w:rsidP="00DE360B">
            <w:r>
              <w:t>CC-2145-m</w:t>
            </w:r>
          </w:p>
        </w:tc>
        <w:tc>
          <w:tcPr>
            <w:tcW w:w="2409" w:type="dxa"/>
          </w:tcPr>
          <w:p w14:paraId="2094B7BA" w14:textId="77777777" w:rsidR="0055048B" w:rsidRPr="00C35EA7" w:rsidRDefault="0055048B" w:rsidP="00DE360B">
            <w:pPr>
              <w:rPr>
                <w:szCs w:val="18"/>
              </w:rPr>
            </w:pPr>
            <w:r>
              <w:t>fusaïole en terre cuite</w:t>
            </w:r>
          </w:p>
        </w:tc>
        <w:tc>
          <w:tcPr>
            <w:tcW w:w="816" w:type="dxa"/>
          </w:tcPr>
          <w:p w14:paraId="04592EB8" w14:textId="77777777" w:rsidR="0055048B" w:rsidRPr="00C35EA7" w:rsidRDefault="0055048B" w:rsidP="00DE360B">
            <w:pPr>
              <w:rPr>
                <w:szCs w:val="18"/>
              </w:rPr>
            </w:pPr>
            <w:r w:rsidRPr="00C35EA7">
              <w:rPr>
                <w:szCs w:val="18"/>
              </w:rPr>
              <w:t>1833</w:t>
            </w:r>
          </w:p>
        </w:tc>
      </w:tr>
    </w:tbl>
    <w:p w14:paraId="05FFC8A1" w14:textId="77777777" w:rsidR="0055048B" w:rsidRPr="0055048B" w:rsidRDefault="0055048B" w:rsidP="00DE360B">
      <w:pPr>
        <w:rPr>
          <w:lang w:val="en-GB"/>
        </w:rPr>
      </w:pPr>
    </w:p>
    <w:p w14:paraId="40C07A51" w14:textId="77777777" w:rsidR="0055048B" w:rsidRDefault="0055048B" w:rsidP="00DE360B">
      <w:pPr>
        <w:rPr>
          <w:lang w:val="en-GB"/>
        </w:rPr>
      </w:pPr>
    </w:p>
    <w:p w14:paraId="33214740" w14:textId="77777777" w:rsidR="00B2667E" w:rsidRDefault="00B2667E" w:rsidP="00DE360B">
      <w:pPr>
        <w:pStyle w:val="Heading3"/>
        <w:rPr>
          <w:lang w:val="en-GB"/>
        </w:rPr>
      </w:pPr>
      <w:r>
        <w:rPr>
          <w:lang w:val="en-GB"/>
        </w:rPr>
        <w:t>t_165</w:t>
      </w:r>
    </w:p>
    <w:p w14:paraId="1EB72337" w14:textId="77777777" w:rsidR="00B2667E" w:rsidRDefault="00B2667E" w:rsidP="00DE360B">
      <w:pPr>
        <w:rPr>
          <w:lang w:val="en-GB"/>
        </w:rPr>
      </w:pPr>
    </w:p>
    <w:tbl>
      <w:tblPr>
        <w:tblW w:w="81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496"/>
        <w:gridCol w:w="2042"/>
        <w:gridCol w:w="816"/>
      </w:tblGrid>
      <w:tr w:rsidR="005D10B6" w:rsidRPr="00C04709" w14:paraId="569C1965" w14:textId="77777777" w:rsidTr="00C35EA7">
        <w:trPr>
          <w:jc w:val="center"/>
        </w:trPr>
        <w:tc>
          <w:tcPr>
            <w:tcW w:w="1516" w:type="dxa"/>
          </w:tcPr>
          <w:p w14:paraId="72CEBAF6" w14:textId="77777777" w:rsidR="00B2667E" w:rsidRPr="00C35EA7" w:rsidRDefault="00B2667E"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7FE7623B" w14:textId="77777777" w:rsidR="00B2667E" w:rsidRPr="00C35EA7" w:rsidRDefault="00B2667E" w:rsidP="00DE360B">
            <w:pPr>
              <w:rPr>
                <w:rFonts w:ascii="Courier New" w:hAnsi="Courier New" w:cs="Courier New"/>
                <w:sz w:val="20"/>
                <w:szCs w:val="18"/>
              </w:rPr>
            </w:pPr>
          </w:p>
        </w:tc>
        <w:tc>
          <w:tcPr>
            <w:tcW w:w="1070" w:type="dxa"/>
          </w:tcPr>
          <w:p w14:paraId="6AB05CCE" w14:textId="77777777" w:rsidR="00B2667E" w:rsidRPr="00C35EA7" w:rsidRDefault="00B2667E" w:rsidP="00DE360B">
            <w:pPr>
              <w:rPr>
                <w:rFonts w:ascii="Courier New" w:hAnsi="Courier New" w:cs="Courier New"/>
                <w:sz w:val="20"/>
                <w:szCs w:val="18"/>
              </w:rPr>
            </w:pPr>
          </w:p>
        </w:tc>
        <w:tc>
          <w:tcPr>
            <w:tcW w:w="1496" w:type="dxa"/>
          </w:tcPr>
          <w:p w14:paraId="0AE52FEB" w14:textId="77777777" w:rsidR="00B2667E" w:rsidRPr="00C35EA7" w:rsidRDefault="00B2667E" w:rsidP="00DE360B">
            <w:pPr>
              <w:rPr>
                <w:rFonts w:ascii="Courier New" w:hAnsi="Courier New" w:cs="Courier New"/>
                <w:sz w:val="20"/>
                <w:szCs w:val="18"/>
              </w:rPr>
            </w:pPr>
          </w:p>
        </w:tc>
        <w:tc>
          <w:tcPr>
            <w:tcW w:w="2042" w:type="dxa"/>
          </w:tcPr>
          <w:p w14:paraId="156BFF20" w14:textId="77777777" w:rsidR="00B2667E" w:rsidRPr="00C35EA7" w:rsidRDefault="00B2667E" w:rsidP="00DE360B">
            <w:pPr>
              <w:rPr>
                <w:rFonts w:ascii="Courier New" w:hAnsi="Courier New" w:cs="Courier New"/>
                <w:sz w:val="20"/>
                <w:szCs w:val="18"/>
              </w:rPr>
            </w:pPr>
          </w:p>
        </w:tc>
        <w:tc>
          <w:tcPr>
            <w:tcW w:w="816" w:type="dxa"/>
          </w:tcPr>
          <w:p w14:paraId="6B271D4E" w14:textId="77777777" w:rsidR="00B2667E" w:rsidRPr="00C35EA7" w:rsidRDefault="00B2667E" w:rsidP="00DE360B">
            <w:pPr>
              <w:rPr>
                <w:rFonts w:ascii="Courier New" w:hAnsi="Courier New" w:cs="Courier New"/>
                <w:sz w:val="20"/>
                <w:szCs w:val="18"/>
              </w:rPr>
            </w:pPr>
          </w:p>
        </w:tc>
      </w:tr>
      <w:tr w:rsidR="005D10B6" w:rsidRPr="00C04709" w14:paraId="1E7C944D" w14:textId="77777777" w:rsidTr="00C35EA7">
        <w:trPr>
          <w:jc w:val="center"/>
        </w:trPr>
        <w:tc>
          <w:tcPr>
            <w:tcW w:w="1516" w:type="dxa"/>
          </w:tcPr>
          <w:p w14:paraId="3D870C70" w14:textId="77777777" w:rsidR="00B2667E" w:rsidRPr="00C35EA7" w:rsidRDefault="00B2667E" w:rsidP="00C35EA7">
            <w:pPr>
              <w:jc w:val="center"/>
              <w:rPr>
                <w:szCs w:val="18"/>
              </w:rPr>
            </w:pPr>
            <w:r w:rsidRPr="00C35EA7">
              <w:rPr>
                <w:szCs w:val="18"/>
              </w:rPr>
              <w:t>site</w:t>
            </w:r>
          </w:p>
        </w:tc>
        <w:tc>
          <w:tcPr>
            <w:tcW w:w="1176" w:type="dxa"/>
          </w:tcPr>
          <w:p w14:paraId="00F4E8E0" w14:textId="77777777" w:rsidR="00B2667E" w:rsidRPr="00C35EA7" w:rsidRDefault="00B2667E" w:rsidP="00C35EA7">
            <w:pPr>
              <w:jc w:val="center"/>
              <w:rPr>
                <w:szCs w:val="18"/>
              </w:rPr>
            </w:pPr>
            <w:r w:rsidRPr="00C35EA7">
              <w:rPr>
                <w:szCs w:val="18"/>
              </w:rPr>
              <w:t>structure</w:t>
            </w:r>
          </w:p>
        </w:tc>
        <w:tc>
          <w:tcPr>
            <w:tcW w:w="1070" w:type="dxa"/>
          </w:tcPr>
          <w:p w14:paraId="4E969817" w14:textId="77777777" w:rsidR="00B2667E" w:rsidRPr="00C35EA7" w:rsidRDefault="00B2667E" w:rsidP="00C35EA7">
            <w:pPr>
              <w:jc w:val="center"/>
              <w:rPr>
                <w:szCs w:val="18"/>
              </w:rPr>
            </w:pPr>
            <w:r w:rsidRPr="00C35EA7">
              <w:rPr>
                <w:szCs w:val="18"/>
              </w:rPr>
              <w:t>numero</w:t>
            </w:r>
          </w:p>
        </w:tc>
        <w:tc>
          <w:tcPr>
            <w:tcW w:w="1496" w:type="dxa"/>
          </w:tcPr>
          <w:p w14:paraId="02558579" w14:textId="77777777" w:rsidR="00B2667E" w:rsidRPr="00C35EA7" w:rsidRDefault="00B2667E" w:rsidP="00C35EA7">
            <w:pPr>
              <w:jc w:val="center"/>
              <w:rPr>
                <w:szCs w:val="18"/>
              </w:rPr>
            </w:pPr>
            <w:r w:rsidRPr="00C35EA7">
              <w:rPr>
                <w:szCs w:val="18"/>
              </w:rPr>
              <w:t>objet</w:t>
            </w:r>
          </w:p>
        </w:tc>
        <w:tc>
          <w:tcPr>
            <w:tcW w:w="2042" w:type="dxa"/>
          </w:tcPr>
          <w:p w14:paraId="25EE2D1A" w14:textId="77777777" w:rsidR="00B2667E" w:rsidRPr="00C35EA7" w:rsidRDefault="00B2667E" w:rsidP="00C35EA7">
            <w:pPr>
              <w:jc w:val="center"/>
              <w:rPr>
                <w:szCs w:val="18"/>
              </w:rPr>
            </w:pPr>
            <w:r w:rsidRPr="00C35EA7">
              <w:rPr>
                <w:szCs w:val="18"/>
              </w:rPr>
              <w:t>description</w:t>
            </w:r>
          </w:p>
        </w:tc>
        <w:tc>
          <w:tcPr>
            <w:tcW w:w="816" w:type="dxa"/>
          </w:tcPr>
          <w:p w14:paraId="3D45167D" w14:textId="77777777" w:rsidR="00B2667E" w:rsidRPr="00C35EA7" w:rsidRDefault="00B2667E" w:rsidP="00C35EA7">
            <w:pPr>
              <w:jc w:val="center"/>
              <w:rPr>
                <w:szCs w:val="18"/>
              </w:rPr>
            </w:pPr>
            <w:r w:rsidRPr="00C35EA7">
              <w:rPr>
                <w:szCs w:val="18"/>
              </w:rPr>
              <w:t>BIB</w:t>
            </w:r>
          </w:p>
        </w:tc>
      </w:tr>
      <w:tr w:rsidR="005D10B6" w:rsidRPr="00C04709" w14:paraId="46747694" w14:textId="77777777" w:rsidTr="00C35EA7">
        <w:trPr>
          <w:jc w:val="center"/>
        </w:trPr>
        <w:tc>
          <w:tcPr>
            <w:tcW w:w="1516" w:type="dxa"/>
          </w:tcPr>
          <w:p w14:paraId="2C520E1D" w14:textId="77777777" w:rsidR="00B2667E" w:rsidRPr="00C35EA7" w:rsidRDefault="00B2667E" w:rsidP="00DE360B">
            <w:pPr>
              <w:rPr>
                <w:szCs w:val="18"/>
              </w:rPr>
            </w:pPr>
            <w:r w:rsidRPr="00C35EA7">
              <w:rPr>
                <w:szCs w:val="18"/>
              </w:rPr>
              <w:t>Moulin (Le)</w:t>
            </w:r>
          </w:p>
        </w:tc>
        <w:tc>
          <w:tcPr>
            <w:tcW w:w="1176" w:type="dxa"/>
          </w:tcPr>
          <w:p w14:paraId="62F43497" w14:textId="77777777" w:rsidR="00B2667E" w:rsidRPr="00C35EA7" w:rsidRDefault="00B2667E" w:rsidP="00DE360B">
            <w:pPr>
              <w:rPr>
                <w:szCs w:val="18"/>
              </w:rPr>
            </w:pPr>
            <w:r>
              <w:t>t_165</w:t>
            </w:r>
          </w:p>
        </w:tc>
        <w:tc>
          <w:tcPr>
            <w:tcW w:w="1070" w:type="dxa"/>
          </w:tcPr>
          <w:p w14:paraId="4D927EB0" w14:textId="77777777" w:rsidR="00B2667E" w:rsidRPr="00C35EA7" w:rsidRDefault="00B2667E" w:rsidP="00DE360B">
            <w:pPr>
              <w:rPr>
                <w:szCs w:val="18"/>
              </w:rPr>
            </w:pPr>
            <w:r w:rsidRPr="00C35EA7">
              <w:rPr>
                <w:szCs w:val="18"/>
              </w:rPr>
              <w:t>15471</w:t>
            </w:r>
          </w:p>
        </w:tc>
        <w:tc>
          <w:tcPr>
            <w:tcW w:w="1496" w:type="dxa"/>
          </w:tcPr>
          <w:p w14:paraId="08130D1E" w14:textId="77777777" w:rsidR="00B2667E" w:rsidRPr="00B2667E" w:rsidRDefault="00B2667E" w:rsidP="00C35EA7">
            <w:pPr>
              <w:jc w:val="both"/>
            </w:pPr>
            <w:r>
              <w:t>AA-2111-m</w:t>
            </w:r>
          </w:p>
        </w:tc>
        <w:tc>
          <w:tcPr>
            <w:tcW w:w="2042" w:type="dxa"/>
          </w:tcPr>
          <w:p w14:paraId="5DEAEFF1" w14:textId="77777777" w:rsidR="00B2667E" w:rsidRPr="00C35EA7" w:rsidRDefault="00B2667E" w:rsidP="00DE360B">
            <w:pPr>
              <w:rPr>
                <w:szCs w:val="18"/>
              </w:rPr>
            </w:pPr>
            <w:r>
              <w:t>épingle en bronze</w:t>
            </w:r>
          </w:p>
        </w:tc>
        <w:tc>
          <w:tcPr>
            <w:tcW w:w="816" w:type="dxa"/>
          </w:tcPr>
          <w:p w14:paraId="1903EBA9" w14:textId="77777777" w:rsidR="00B2667E" w:rsidRPr="00C35EA7" w:rsidRDefault="00B2667E" w:rsidP="00DE360B">
            <w:pPr>
              <w:rPr>
                <w:szCs w:val="18"/>
              </w:rPr>
            </w:pPr>
            <w:r w:rsidRPr="00C35EA7">
              <w:rPr>
                <w:szCs w:val="18"/>
              </w:rPr>
              <w:t>1833</w:t>
            </w:r>
          </w:p>
        </w:tc>
      </w:tr>
    </w:tbl>
    <w:p w14:paraId="7CF5F0D7" w14:textId="77777777" w:rsidR="00B2667E" w:rsidRDefault="00B2667E" w:rsidP="00DE360B">
      <w:pPr>
        <w:rPr>
          <w:lang w:val="en-GB"/>
        </w:rPr>
      </w:pPr>
    </w:p>
    <w:p w14:paraId="02256996" w14:textId="77777777" w:rsidR="00B2667E" w:rsidRDefault="00B2667E" w:rsidP="00DE360B">
      <w:pPr>
        <w:pStyle w:val="Heading3"/>
        <w:rPr>
          <w:lang w:val="en-GB"/>
        </w:rPr>
      </w:pPr>
      <w:r>
        <w:rPr>
          <w:lang w:val="en-GB"/>
        </w:rPr>
        <w:lastRenderedPageBreak/>
        <w:t>t_166</w:t>
      </w:r>
    </w:p>
    <w:p w14:paraId="70504E2B" w14:textId="77777777" w:rsidR="00B2667E" w:rsidRDefault="00B2667E" w:rsidP="00DE360B">
      <w:pPr>
        <w:rPr>
          <w:lang w:val="en-GB"/>
        </w:rPr>
      </w:pPr>
    </w:p>
    <w:tbl>
      <w:tblPr>
        <w:tblW w:w="81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496"/>
        <w:gridCol w:w="2042"/>
        <w:gridCol w:w="816"/>
      </w:tblGrid>
      <w:tr w:rsidR="005D10B6" w:rsidRPr="00C04709" w14:paraId="538531BF" w14:textId="77777777" w:rsidTr="00C35EA7">
        <w:trPr>
          <w:jc w:val="center"/>
        </w:trPr>
        <w:tc>
          <w:tcPr>
            <w:tcW w:w="1516" w:type="dxa"/>
          </w:tcPr>
          <w:p w14:paraId="53D3CE0B" w14:textId="77777777" w:rsidR="00B2667E" w:rsidRPr="00C35EA7" w:rsidRDefault="00B2667E"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7F9467AA" w14:textId="77777777" w:rsidR="00B2667E" w:rsidRPr="00C35EA7" w:rsidRDefault="00B2667E" w:rsidP="00DE360B">
            <w:pPr>
              <w:rPr>
                <w:rFonts w:ascii="Courier New" w:hAnsi="Courier New" w:cs="Courier New"/>
                <w:sz w:val="20"/>
                <w:szCs w:val="18"/>
              </w:rPr>
            </w:pPr>
          </w:p>
        </w:tc>
        <w:tc>
          <w:tcPr>
            <w:tcW w:w="1070" w:type="dxa"/>
          </w:tcPr>
          <w:p w14:paraId="7B59E5A2" w14:textId="77777777" w:rsidR="00B2667E" w:rsidRPr="00C35EA7" w:rsidRDefault="00B2667E" w:rsidP="00DE360B">
            <w:pPr>
              <w:rPr>
                <w:rFonts w:ascii="Courier New" w:hAnsi="Courier New" w:cs="Courier New"/>
                <w:sz w:val="20"/>
                <w:szCs w:val="18"/>
              </w:rPr>
            </w:pPr>
          </w:p>
        </w:tc>
        <w:tc>
          <w:tcPr>
            <w:tcW w:w="1496" w:type="dxa"/>
          </w:tcPr>
          <w:p w14:paraId="42CB61E0" w14:textId="77777777" w:rsidR="00B2667E" w:rsidRPr="00C35EA7" w:rsidRDefault="00B2667E" w:rsidP="00DE360B">
            <w:pPr>
              <w:rPr>
                <w:rFonts w:ascii="Courier New" w:hAnsi="Courier New" w:cs="Courier New"/>
                <w:sz w:val="20"/>
                <w:szCs w:val="18"/>
              </w:rPr>
            </w:pPr>
          </w:p>
        </w:tc>
        <w:tc>
          <w:tcPr>
            <w:tcW w:w="2042" w:type="dxa"/>
          </w:tcPr>
          <w:p w14:paraId="0F76A91E" w14:textId="77777777" w:rsidR="00B2667E" w:rsidRPr="00C35EA7" w:rsidRDefault="00B2667E" w:rsidP="00DE360B">
            <w:pPr>
              <w:rPr>
                <w:rFonts w:ascii="Courier New" w:hAnsi="Courier New" w:cs="Courier New"/>
                <w:sz w:val="20"/>
                <w:szCs w:val="18"/>
              </w:rPr>
            </w:pPr>
          </w:p>
        </w:tc>
        <w:tc>
          <w:tcPr>
            <w:tcW w:w="816" w:type="dxa"/>
          </w:tcPr>
          <w:p w14:paraId="56429619" w14:textId="77777777" w:rsidR="00B2667E" w:rsidRPr="00C35EA7" w:rsidRDefault="00B2667E" w:rsidP="00DE360B">
            <w:pPr>
              <w:rPr>
                <w:rFonts w:ascii="Courier New" w:hAnsi="Courier New" w:cs="Courier New"/>
                <w:sz w:val="20"/>
                <w:szCs w:val="18"/>
              </w:rPr>
            </w:pPr>
          </w:p>
        </w:tc>
      </w:tr>
      <w:tr w:rsidR="005D10B6" w:rsidRPr="00C04709" w14:paraId="034C2D8A" w14:textId="77777777" w:rsidTr="00C35EA7">
        <w:trPr>
          <w:jc w:val="center"/>
        </w:trPr>
        <w:tc>
          <w:tcPr>
            <w:tcW w:w="1516" w:type="dxa"/>
          </w:tcPr>
          <w:p w14:paraId="37D23F1C" w14:textId="77777777" w:rsidR="00B2667E" w:rsidRPr="00C35EA7" w:rsidRDefault="00B2667E" w:rsidP="00C35EA7">
            <w:pPr>
              <w:jc w:val="center"/>
              <w:rPr>
                <w:szCs w:val="18"/>
              </w:rPr>
            </w:pPr>
            <w:r w:rsidRPr="00C35EA7">
              <w:rPr>
                <w:szCs w:val="18"/>
              </w:rPr>
              <w:t>site</w:t>
            </w:r>
          </w:p>
        </w:tc>
        <w:tc>
          <w:tcPr>
            <w:tcW w:w="1176" w:type="dxa"/>
          </w:tcPr>
          <w:p w14:paraId="17CBDD08" w14:textId="77777777" w:rsidR="00B2667E" w:rsidRPr="00C35EA7" w:rsidRDefault="00B2667E" w:rsidP="00C35EA7">
            <w:pPr>
              <w:jc w:val="center"/>
              <w:rPr>
                <w:szCs w:val="18"/>
              </w:rPr>
            </w:pPr>
            <w:r w:rsidRPr="00C35EA7">
              <w:rPr>
                <w:szCs w:val="18"/>
              </w:rPr>
              <w:t>structure</w:t>
            </w:r>
          </w:p>
        </w:tc>
        <w:tc>
          <w:tcPr>
            <w:tcW w:w="1070" w:type="dxa"/>
          </w:tcPr>
          <w:p w14:paraId="02EB36CE" w14:textId="77777777" w:rsidR="00B2667E" w:rsidRPr="00C35EA7" w:rsidRDefault="00B2667E" w:rsidP="00C35EA7">
            <w:pPr>
              <w:jc w:val="center"/>
              <w:rPr>
                <w:szCs w:val="18"/>
              </w:rPr>
            </w:pPr>
            <w:r w:rsidRPr="00C35EA7">
              <w:rPr>
                <w:szCs w:val="18"/>
              </w:rPr>
              <w:t>numero</w:t>
            </w:r>
          </w:p>
        </w:tc>
        <w:tc>
          <w:tcPr>
            <w:tcW w:w="1496" w:type="dxa"/>
          </w:tcPr>
          <w:p w14:paraId="14A22779" w14:textId="77777777" w:rsidR="00B2667E" w:rsidRPr="00C35EA7" w:rsidRDefault="00B2667E" w:rsidP="00C35EA7">
            <w:pPr>
              <w:jc w:val="center"/>
              <w:rPr>
                <w:szCs w:val="18"/>
              </w:rPr>
            </w:pPr>
            <w:r w:rsidRPr="00C35EA7">
              <w:rPr>
                <w:szCs w:val="18"/>
              </w:rPr>
              <w:t>objet</w:t>
            </w:r>
          </w:p>
        </w:tc>
        <w:tc>
          <w:tcPr>
            <w:tcW w:w="2042" w:type="dxa"/>
          </w:tcPr>
          <w:p w14:paraId="2BD10E00" w14:textId="77777777" w:rsidR="00B2667E" w:rsidRPr="00C35EA7" w:rsidRDefault="00B2667E" w:rsidP="00C35EA7">
            <w:pPr>
              <w:jc w:val="center"/>
              <w:rPr>
                <w:szCs w:val="18"/>
              </w:rPr>
            </w:pPr>
            <w:r w:rsidRPr="00C35EA7">
              <w:rPr>
                <w:szCs w:val="18"/>
              </w:rPr>
              <w:t>description</w:t>
            </w:r>
          </w:p>
        </w:tc>
        <w:tc>
          <w:tcPr>
            <w:tcW w:w="816" w:type="dxa"/>
          </w:tcPr>
          <w:p w14:paraId="0E12D398" w14:textId="77777777" w:rsidR="00B2667E" w:rsidRPr="00C35EA7" w:rsidRDefault="00B2667E" w:rsidP="00C35EA7">
            <w:pPr>
              <w:jc w:val="center"/>
              <w:rPr>
                <w:szCs w:val="18"/>
              </w:rPr>
            </w:pPr>
            <w:r w:rsidRPr="00C35EA7">
              <w:rPr>
                <w:szCs w:val="18"/>
              </w:rPr>
              <w:t>BIB</w:t>
            </w:r>
          </w:p>
        </w:tc>
      </w:tr>
      <w:tr w:rsidR="005D10B6" w:rsidRPr="00C04709" w14:paraId="3F23DF24" w14:textId="77777777" w:rsidTr="00C35EA7">
        <w:trPr>
          <w:jc w:val="center"/>
        </w:trPr>
        <w:tc>
          <w:tcPr>
            <w:tcW w:w="1516" w:type="dxa"/>
          </w:tcPr>
          <w:p w14:paraId="1C7BA6E8" w14:textId="77777777" w:rsidR="00B2667E" w:rsidRPr="00C35EA7" w:rsidRDefault="00B2667E" w:rsidP="00DE360B">
            <w:pPr>
              <w:rPr>
                <w:szCs w:val="18"/>
              </w:rPr>
            </w:pPr>
            <w:r w:rsidRPr="00C35EA7">
              <w:rPr>
                <w:szCs w:val="18"/>
              </w:rPr>
              <w:t>Moulin (Le)</w:t>
            </w:r>
          </w:p>
        </w:tc>
        <w:tc>
          <w:tcPr>
            <w:tcW w:w="1176" w:type="dxa"/>
          </w:tcPr>
          <w:p w14:paraId="4EBEC65C" w14:textId="77777777" w:rsidR="00B2667E" w:rsidRPr="00C35EA7" w:rsidRDefault="00B2667E" w:rsidP="00DE360B">
            <w:pPr>
              <w:rPr>
                <w:szCs w:val="18"/>
              </w:rPr>
            </w:pPr>
            <w:r>
              <w:t>t_166</w:t>
            </w:r>
          </w:p>
        </w:tc>
        <w:tc>
          <w:tcPr>
            <w:tcW w:w="1070" w:type="dxa"/>
          </w:tcPr>
          <w:p w14:paraId="07CC8B1F" w14:textId="77777777" w:rsidR="00B2667E" w:rsidRPr="00C35EA7" w:rsidRDefault="00B2667E" w:rsidP="00DE360B">
            <w:pPr>
              <w:rPr>
                <w:szCs w:val="18"/>
              </w:rPr>
            </w:pPr>
            <w:r w:rsidRPr="00C35EA7">
              <w:rPr>
                <w:szCs w:val="18"/>
              </w:rPr>
              <w:t>15474</w:t>
            </w:r>
          </w:p>
        </w:tc>
        <w:tc>
          <w:tcPr>
            <w:tcW w:w="1496" w:type="dxa"/>
          </w:tcPr>
          <w:p w14:paraId="4D01D39E" w14:textId="77777777" w:rsidR="00B2667E" w:rsidRPr="00B2667E" w:rsidRDefault="00B2667E" w:rsidP="00C35EA7">
            <w:pPr>
              <w:jc w:val="both"/>
            </w:pPr>
            <w:r>
              <w:t>AA-2111-m</w:t>
            </w:r>
          </w:p>
        </w:tc>
        <w:tc>
          <w:tcPr>
            <w:tcW w:w="2042" w:type="dxa"/>
          </w:tcPr>
          <w:p w14:paraId="5A202672" w14:textId="77777777" w:rsidR="00B2667E" w:rsidRPr="00C35EA7" w:rsidRDefault="00B2667E" w:rsidP="00DE360B">
            <w:pPr>
              <w:rPr>
                <w:szCs w:val="18"/>
              </w:rPr>
            </w:pPr>
            <w:r>
              <w:t>épingle en bronze</w:t>
            </w:r>
          </w:p>
        </w:tc>
        <w:tc>
          <w:tcPr>
            <w:tcW w:w="816" w:type="dxa"/>
          </w:tcPr>
          <w:p w14:paraId="1E6FB949" w14:textId="77777777" w:rsidR="00B2667E" w:rsidRPr="00C35EA7" w:rsidRDefault="00B2667E" w:rsidP="00DE360B">
            <w:pPr>
              <w:rPr>
                <w:szCs w:val="18"/>
              </w:rPr>
            </w:pPr>
            <w:r w:rsidRPr="00C35EA7">
              <w:rPr>
                <w:szCs w:val="18"/>
              </w:rPr>
              <w:t>1833</w:t>
            </w:r>
          </w:p>
        </w:tc>
      </w:tr>
    </w:tbl>
    <w:p w14:paraId="5E3435B4" w14:textId="77777777" w:rsidR="00B2667E" w:rsidRPr="00B2667E" w:rsidRDefault="00B2667E" w:rsidP="00DE360B">
      <w:pPr>
        <w:rPr>
          <w:lang w:val="en-GB"/>
        </w:rPr>
      </w:pPr>
    </w:p>
    <w:p w14:paraId="13FD1B20" w14:textId="77777777" w:rsidR="00AD0E92" w:rsidRDefault="00AD0E92" w:rsidP="00DE360B">
      <w:pPr>
        <w:jc w:val="both"/>
      </w:pPr>
    </w:p>
    <w:p w14:paraId="70066134" w14:textId="77777777" w:rsidR="00AD0E92" w:rsidRDefault="00AD0E92" w:rsidP="00DE360B">
      <w:pPr>
        <w:pStyle w:val="Heading3"/>
      </w:pPr>
      <w:r>
        <w:t>t_171</w:t>
      </w:r>
    </w:p>
    <w:p w14:paraId="3FCC0C24" w14:textId="77777777" w:rsidR="00AD0E92" w:rsidRDefault="00AD0E92" w:rsidP="00DE360B"/>
    <w:tbl>
      <w:tblPr>
        <w:tblW w:w="810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016"/>
        <w:gridCol w:w="816"/>
      </w:tblGrid>
      <w:tr w:rsidR="005D10B6" w:rsidRPr="00C04709" w14:paraId="408F7960" w14:textId="77777777" w:rsidTr="00C35EA7">
        <w:trPr>
          <w:jc w:val="center"/>
        </w:trPr>
        <w:tc>
          <w:tcPr>
            <w:tcW w:w="1516" w:type="dxa"/>
          </w:tcPr>
          <w:p w14:paraId="11FA8B7C" w14:textId="77777777" w:rsidR="00AD0E92" w:rsidRPr="00C35EA7" w:rsidRDefault="00AD0E92"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53C5D5AF" w14:textId="77777777" w:rsidR="00AD0E92" w:rsidRPr="00C35EA7" w:rsidRDefault="00AD0E92" w:rsidP="00DE360B">
            <w:pPr>
              <w:rPr>
                <w:rFonts w:ascii="Courier New" w:hAnsi="Courier New" w:cs="Courier New"/>
                <w:sz w:val="20"/>
                <w:szCs w:val="18"/>
              </w:rPr>
            </w:pPr>
          </w:p>
        </w:tc>
        <w:tc>
          <w:tcPr>
            <w:tcW w:w="1070" w:type="dxa"/>
          </w:tcPr>
          <w:p w14:paraId="67A378E8" w14:textId="77777777" w:rsidR="00AD0E92" w:rsidRPr="00C35EA7" w:rsidRDefault="00AD0E92" w:rsidP="00DE360B">
            <w:pPr>
              <w:rPr>
                <w:rFonts w:ascii="Courier New" w:hAnsi="Courier New" w:cs="Courier New"/>
                <w:sz w:val="20"/>
                <w:szCs w:val="18"/>
              </w:rPr>
            </w:pPr>
          </w:p>
        </w:tc>
        <w:tc>
          <w:tcPr>
            <w:tcW w:w="1510" w:type="dxa"/>
          </w:tcPr>
          <w:p w14:paraId="0562506D" w14:textId="77777777" w:rsidR="00AD0E92" w:rsidRPr="00C35EA7" w:rsidRDefault="00AD0E92" w:rsidP="00DE360B">
            <w:pPr>
              <w:rPr>
                <w:rFonts w:ascii="Courier New" w:hAnsi="Courier New" w:cs="Courier New"/>
                <w:sz w:val="20"/>
                <w:szCs w:val="18"/>
              </w:rPr>
            </w:pPr>
          </w:p>
        </w:tc>
        <w:tc>
          <w:tcPr>
            <w:tcW w:w="2016" w:type="dxa"/>
          </w:tcPr>
          <w:p w14:paraId="27B4078B" w14:textId="77777777" w:rsidR="00AD0E92" w:rsidRPr="00C35EA7" w:rsidRDefault="00AD0E92" w:rsidP="00DE360B">
            <w:pPr>
              <w:rPr>
                <w:rFonts w:ascii="Courier New" w:hAnsi="Courier New" w:cs="Courier New"/>
                <w:sz w:val="20"/>
                <w:szCs w:val="18"/>
              </w:rPr>
            </w:pPr>
          </w:p>
        </w:tc>
        <w:tc>
          <w:tcPr>
            <w:tcW w:w="816" w:type="dxa"/>
          </w:tcPr>
          <w:p w14:paraId="40921DD6" w14:textId="77777777" w:rsidR="00AD0E92" w:rsidRPr="00C35EA7" w:rsidRDefault="00AD0E92" w:rsidP="00DE360B">
            <w:pPr>
              <w:rPr>
                <w:rFonts w:ascii="Courier New" w:hAnsi="Courier New" w:cs="Courier New"/>
                <w:sz w:val="20"/>
                <w:szCs w:val="18"/>
              </w:rPr>
            </w:pPr>
          </w:p>
        </w:tc>
      </w:tr>
      <w:tr w:rsidR="005D10B6" w:rsidRPr="00C04709" w14:paraId="5619F3B5" w14:textId="77777777" w:rsidTr="00C35EA7">
        <w:trPr>
          <w:jc w:val="center"/>
        </w:trPr>
        <w:tc>
          <w:tcPr>
            <w:tcW w:w="1516" w:type="dxa"/>
          </w:tcPr>
          <w:p w14:paraId="5B304186" w14:textId="77777777" w:rsidR="00AD0E92" w:rsidRPr="00C35EA7" w:rsidRDefault="00AD0E92" w:rsidP="00C35EA7">
            <w:pPr>
              <w:jc w:val="center"/>
              <w:rPr>
                <w:szCs w:val="18"/>
              </w:rPr>
            </w:pPr>
            <w:r w:rsidRPr="00C35EA7">
              <w:rPr>
                <w:szCs w:val="18"/>
              </w:rPr>
              <w:t>site</w:t>
            </w:r>
          </w:p>
        </w:tc>
        <w:tc>
          <w:tcPr>
            <w:tcW w:w="1176" w:type="dxa"/>
          </w:tcPr>
          <w:p w14:paraId="654E8FDD" w14:textId="77777777" w:rsidR="00AD0E92" w:rsidRPr="00C35EA7" w:rsidRDefault="00AD0E92" w:rsidP="00C35EA7">
            <w:pPr>
              <w:jc w:val="center"/>
              <w:rPr>
                <w:szCs w:val="18"/>
              </w:rPr>
            </w:pPr>
            <w:r w:rsidRPr="00C35EA7">
              <w:rPr>
                <w:szCs w:val="18"/>
              </w:rPr>
              <w:t>structure</w:t>
            </w:r>
          </w:p>
        </w:tc>
        <w:tc>
          <w:tcPr>
            <w:tcW w:w="1070" w:type="dxa"/>
          </w:tcPr>
          <w:p w14:paraId="11F1F77E" w14:textId="77777777" w:rsidR="00AD0E92" w:rsidRPr="00C35EA7" w:rsidRDefault="00AD0E92" w:rsidP="00C35EA7">
            <w:pPr>
              <w:jc w:val="center"/>
              <w:rPr>
                <w:szCs w:val="18"/>
              </w:rPr>
            </w:pPr>
            <w:r w:rsidRPr="00C35EA7">
              <w:rPr>
                <w:szCs w:val="18"/>
              </w:rPr>
              <w:t>numero</w:t>
            </w:r>
          </w:p>
        </w:tc>
        <w:tc>
          <w:tcPr>
            <w:tcW w:w="1510" w:type="dxa"/>
          </w:tcPr>
          <w:p w14:paraId="0AB046F6" w14:textId="77777777" w:rsidR="00AD0E92" w:rsidRPr="00C35EA7" w:rsidRDefault="00AD0E92" w:rsidP="00C35EA7">
            <w:pPr>
              <w:jc w:val="center"/>
              <w:rPr>
                <w:szCs w:val="18"/>
              </w:rPr>
            </w:pPr>
            <w:r w:rsidRPr="00C35EA7">
              <w:rPr>
                <w:szCs w:val="18"/>
              </w:rPr>
              <w:t>objet</w:t>
            </w:r>
          </w:p>
        </w:tc>
        <w:tc>
          <w:tcPr>
            <w:tcW w:w="2016" w:type="dxa"/>
          </w:tcPr>
          <w:p w14:paraId="279F08F6" w14:textId="77777777" w:rsidR="00AD0E92" w:rsidRPr="00C35EA7" w:rsidRDefault="00AD0E92" w:rsidP="00C35EA7">
            <w:pPr>
              <w:jc w:val="center"/>
              <w:rPr>
                <w:szCs w:val="18"/>
              </w:rPr>
            </w:pPr>
            <w:r w:rsidRPr="00C35EA7">
              <w:rPr>
                <w:szCs w:val="18"/>
              </w:rPr>
              <w:t>description</w:t>
            </w:r>
          </w:p>
        </w:tc>
        <w:tc>
          <w:tcPr>
            <w:tcW w:w="816" w:type="dxa"/>
          </w:tcPr>
          <w:p w14:paraId="1B2784AF" w14:textId="77777777" w:rsidR="00AD0E92" w:rsidRPr="00C35EA7" w:rsidRDefault="00AD0E92" w:rsidP="00C35EA7">
            <w:pPr>
              <w:jc w:val="center"/>
              <w:rPr>
                <w:szCs w:val="18"/>
              </w:rPr>
            </w:pPr>
            <w:r w:rsidRPr="00C35EA7">
              <w:rPr>
                <w:szCs w:val="18"/>
              </w:rPr>
              <w:t>BIB</w:t>
            </w:r>
          </w:p>
        </w:tc>
      </w:tr>
      <w:tr w:rsidR="005D10B6" w:rsidRPr="00C04709" w14:paraId="078E2888" w14:textId="77777777" w:rsidTr="00C35EA7">
        <w:trPr>
          <w:jc w:val="center"/>
        </w:trPr>
        <w:tc>
          <w:tcPr>
            <w:tcW w:w="1516" w:type="dxa"/>
          </w:tcPr>
          <w:p w14:paraId="3CA74131" w14:textId="77777777" w:rsidR="00AD0E92" w:rsidRPr="00C35EA7" w:rsidRDefault="00AD0E92" w:rsidP="00DE360B">
            <w:pPr>
              <w:rPr>
                <w:szCs w:val="18"/>
              </w:rPr>
            </w:pPr>
            <w:r w:rsidRPr="00C35EA7">
              <w:rPr>
                <w:szCs w:val="18"/>
              </w:rPr>
              <w:t>Moulin (Le)</w:t>
            </w:r>
          </w:p>
        </w:tc>
        <w:tc>
          <w:tcPr>
            <w:tcW w:w="1176" w:type="dxa"/>
          </w:tcPr>
          <w:p w14:paraId="777CD7DA" w14:textId="77777777" w:rsidR="00AD0E92" w:rsidRPr="00C35EA7" w:rsidRDefault="00AD0E92" w:rsidP="00DE360B">
            <w:pPr>
              <w:rPr>
                <w:szCs w:val="18"/>
              </w:rPr>
            </w:pPr>
            <w:r>
              <w:t>t_171</w:t>
            </w:r>
          </w:p>
        </w:tc>
        <w:tc>
          <w:tcPr>
            <w:tcW w:w="1070" w:type="dxa"/>
          </w:tcPr>
          <w:p w14:paraId="0B71CB59" w14:textId="77777777" w:rsidR="00AD0E92" w:rsidRPr="00C35EA7" w:rsidRDefault="00AD0E92" w:rsidP="00DE360B">
            <w:pPr>
              <w:rPr>
                <w:szCs w:val="18"/>
              </w:rPr>
            </w:pPr>
            <w:r w:rsidRPr="00C35EA7">
              <w:rPr>
                <w:szCs w:val="18"/>
              </w:rPr>
              <w:t>15486</w:t>
            </w:r>
          </w:p>
        </w:tc>
        <w:tc>
          <w:tcPr>
            <w:tcW w:w="1510" w:type="dxa"/>
          </w:tcPr>
          <w:p w14:paraId="2792C045" w14:textId="77777777" w:rsidR="00AD0E92" w:rsidRDefault="00AD0E92" w:rsidP="00DE360B">
            <w:r>
              <w:t>AK-3314-m</w:t>
            </w:r>
          </w:p>
        </w:tc>
        <w:tc>
          <w:tcPr>
            <w:tcW w:w="2016" w:type="dxa"/>
          </w:tcPr>
          <w:p w14:paraId="43E6CD9D" w14:textId="77777777" w:rsidR="00AD0E92" w:rsidRPr="00C35EA7" w:rsidRDefault="00AD0E92" w:rsidP="00DE360B">
            <w:pPr>
              <w:rPr>
                <w:szCs w:val="18"/>
              </w:rPr>
            </w:pPr>
            <w:r w:rsidRPr="00C35EA7">
              <w:rPr>
                <w:szCs w:val="18"/>
              </w:rPr>
              <w:t>anneau en bronze</w:t>
            </w:r>
          </w:p>
        </w:tc>
        <w:tc>
          <w:tcPr>
            <w:tcW w:w="816" w:type="dxa"/>
          </w:tcPr>
          <w:p w14:paraId="086AE2DF" w14:textId="77777777" w:rsidR="00AD0E92" w:rsidRDefault="00AD0E92" w:rsidP="00DE360B">
            <w:r>
              <w:t>1833</w:t>
            </w:r>
          </w:p>
        </w:tc>
      </w:tr>
    </w:tbl>
    <w:p w14:paraId="73B5A0A0" w14:textId="77777777" w:rsidR="00AD0E92" w:rsidRPr="00AD0E92" w:rsidRDefault="00AD0E92" w:rsidP="00DE360B"/>
    <w:p w14:paraId="19E0154F" w14:textId="77777777" w:rsidR="005F57BF" w:rsidRDefault="005F57BF" w:rsidP="00DE360B">
      <w:pPr>
        <w:jc w:val="both"/>
      </w:pPr>
    </w:p>
    <w:p w14:paraId="449E42DA" w14:textId="77777777" w:rsidR="00070A5A" w:rsidRDefault="009E4276" w:rsidP="00DE360B">
      <w:pPr>
        <w:pStyle w:val="Heading3"/>
      </w:pPr>
      <w:bookmarkStart w:id="2328" w:name="Sit_Mailhac_Moulin_t172"/>
      <w:r>
        <w:t>t_</w:t>
      </w:r>
      <w:r w:rsidR="00070A5A">
        <w:t>172</w:t>
      </w:r>
    </w:p>
    <w:bookmarkEnd w:id="2328"/>
    <w:p w14:paraId="06778628" w14:textId="77777777" w:rsidR="00070A5A" w:rsidRPr="0032190F" w:rsidRDefault="00070A5A" w:rsidP="00DE360B">
      <w:pPr>
        <w:rPr>
          <w:lang w:val="fr-FR"/>
        </w:rPr>
      </w:pPr>
      <w:r w:rsidRPr="0032190F">
        <w:rPr>
          <w:lang w:val="fr-FR"/>
        </w:rPr>
        <w:t>fragments de l’ossuaire, en poterie noirâtre grossière et friable, non reconstituable. Surface lissée, décor gravé avec un poinçon très fin et empli de rouge (BIB 1833)</w:t>
      </w:r>
    </w:p>
    <w:p w14:paraId="326261A8" w14:textId="77777777" w:rsidR="00FC53B6" w:rsidRPr="0032190F" w:rsidRDefault="00FC53B6" w:rsidP="00DE360B">
      <w:pPr>
        <w:rPr>
          <w:lang w:val="fr-FR"/>
        </w:rPr>
      </w:pPr>
    </w:p>
    <w:tbl>
      <w:tblPr>
        <w:tblW w:w="90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962"/>
        <w:gridCol w:w="816"/>
      </w:tblGrid>
      <w:tr w:rsidR="005D10B6" w:rsidRPr="00C04709" w14:paraId="127FB621" w14:textId="77777777" w:rsidTr="00C35EA7">
        <w:trPr>
          <w:jc w:val="center"/>
        </w:trPr>
        <w:tc>
          <w:tcPr>
            <w:tcW w:w="1516" w:type="dxa"/>
          </w:tcPr>
          <w:p w14:paraId="03493B8F" w14:textId="77777777" w:rsidR="00FC53B6" w:rsidRPr="00C35EA7" w:rsidRDefault="00FC53B6" w:rsidP="00DE360B">
            <w:pPr>
              <w:rPr>
                <w:rFonts w:ascii="Courier New" w:hAnsi="Courier New" w:cs="Courier New"/>
                <w:sz w:val="20"/>
                <w:szCs w:val="18"/>
              </w:rPr>
            </w:pPr>
            <w:r w:rsidRPr="00C35EA7">
              <w:rPr>
                <w:rFonts w:ascii="Courier New" w:hAnsi="Courier New" w:cs="Courier New"/>
                <w:sz w:val="20"/>
                <w:szCs w:val="18"/>
                <w:lang w:val="fr-FR"/>
              </w:rPr>
              <w:br w:type="page"/>
            </w:r>
            <w:r w:rsidR="00C458EA" w:rsidRPr="00C35EA7">
              <w:rPr>
                <w:rFonts w:ascii="Courier New" w:hAnsi="Courier New" w:cs="Courier New"/>
                <w:sz w:val="20"/>
                <w:szCs w:val="18"/>
              </w:rPr>
              <w:t>OBJ_</w:t>
            </w:r>
          </w:p>
        </w:tc>
        <w:tc>
          <w:tcPr>
            <w:tcW w:w="1176" w:type="dxa"/>
          </w:tcPr>
          <w:p w14:paraId="2B7E820A" w14:textId="77777777" w:rsidR="00FC53B6" w:rsidRPr="00C35EA7" w:rsidRDefault="00FC53B6" w:rsidP="00DE360B">
            <w:pPr>
              <w:rPr>
                <w:rFonts w:ascii="Courier New" w:hAnsi="Courier New" w:cs="Courier New"/>
                <w:sz w:val="20"/>
                <w:szCs w:val="18"/>
              </w:rPr>
            </w:pPr>
          </w:p>
        </w:tc>
        <w:tc>
          <w:tcPr>
            <w:tcW w:w="1070" w:type="dxa"/>
          </w:tcPr>
          <w:p w14:paraId="2F4F901B" w14:textId="77777777" w:rsidR="00FC53B6" w:rsidRPr="00C35EA7" w:rsidRDefault="00FC53B6" w:rsidP="00DE360B">
            <w:pPr>
              <w:rPr>
                <w:rFonts w:ascii="Courier New" w:hAnsi="Courier New" w:cs="Courier New"/>
                <w:sz w:val="20"/>
                <w:szCs w:val="18"/>
              </w:rPr>
            </w:pPr>
          </w:p>
        </w:tc>
        <w:tc>
          <w:tcPr>
            <w:tcW w:w="1510" w:type="dxa"/>
          </w:tcPr>
          <w:p w14:paraId="1A581774" w14:textId="77777777" w:rsidR="00FC53B6" w:rsidRPr="00C35EA7" w:rsidRDefault="00FC53B6" w:rsidP="00DE360B">
            <w:pPr>
              <w:rPr>
                <w:rFonts w:ascii="Courier New" w:hAnsi="Courier New" w:cs="Courier New"/>
                <w:sz w:val="20"/>
                <w:szCs w:val="18"/>
              </w:rPr>
            </w:pPr>
          </w:p>
        </w:tc>
        <w:tc>
          <w:tcPr>
            <w:tcW w:w="2962" w:type="dxa"/>
          </w:tcPr>
          <w:p w14:paraId="40888718" w14:textId="77777777" w:rsidR="00FC53B6" w:rsidRPr="00C35EA7" w:rsidRDefault="00FC53B6" w:rsidP="00DE360B">
            <w:pPr>
              <w:rPr>
                <w:rFonts w:ascii="Courier New" w:hAnsi="Courier New" w:cs="Courier New"/>
                <w:sz w:val="20"/>
                <w:szCs w:val="18"/>
              </w:rPr>
            </w:pPr>
          </w:p>
        </w:tc>
        <w:tc>
          <w:tcPr>
            <w:tcW w:w="816" w:type="dxa"/>
          </w:tcPr>
          <w:p w14:paraId="50B38846" w14:textId="77777777" w:rsidR="00FC53B6" w:rsidRPr="00C35EA7" w:rsidRDefault="00FC53B6" w:rsidP="00DE360B">
            <w:pPr>
              <w:rPr>
                <w:rFonts w:ascii="Courier New" w:hAnsi="Courier New" w:cs="Courier New"/>
                <w:sz w:val="20"/>
                <w:szCs w:val="18"/>
              </w:rPr>
            </w:pPr>
          </w:p>
        </w:tc>
      </w:tr>
      <w:tr w:rsidR="005D10B6" w:rsidRPr="00C04709" w14:paraId="3478C073" w14:textId="77777777" w:rsidTr="00C35EA7">
        <w:trPr>
          <w:jc w:val="center"/>
        </w:trPr>
        <w:tc>
          <w:tcPr>
            <w:tcW w:w="1516" w:type="dxa"/>
          </w:tcPr>
          <w:p w14:paraId="487ADB84" w14:textId="77777777" w:rsidR="00FC53B6" w:rsidRPr="00C35EA7" w:rsidRDefault="00FC53B6" w:rsidP="00C35EA7">
            <w:pPr>
              <w:jc w:val="center"/>
              <w:rPr>
                <w:szCs w:val="18"/>
              </w:rPr>
            </w:pPr>
            <w:r w:rsidRPr="00C35EA7">
              <w:rPr>
                <w:szCs w:val="18"/>
              </w:rPr>
              <w:t>site</w:t>
            </w:r>
          </w:p>
        </w:tc>
        <w:tc>
          <w:tcPr>
            <w:tcW w:w="1176" w:type="dxa"/>
          </w:tcPr>
          <w:p w14:paraId="2C443464" w14:textId="77777777" w:rsidR="00FC53B6" w:rsidRPr="00C35EA7" w:rsidRDefault="00FC53B6" w:rsidP="00C35EA7">
            <w:pPr>
              <w:jc w:val="center"/>
              <w:rPr>
                <w:szCs w:val="18"/>
              </w:rPr>
            </w:pPr>
            <w:r w:rsidRPr="00C35EA7">
              <w:rPr>
                <w:szCs w:val="18"/>
              </w:rPr>
              <w:t>structure</w:t>
            </w:r>
          </w:p>
        </w:tc>
        <w:tc>
          <w:tcPr>
            <w:tcW w:w="1070" w:type="dxa"/>
          </w:tcPr>
          <w:p w14:paraId="4F9AA736" w14:textId="77777777" w:rsidR="00FC53B6" w:rsidRPr="00C35EA7" w:rsidRDefault="00FC53B6" w:rsidP="00C35EA7">
            <w:pPr>
              <w:jc w:val="center"/>
              <w:rPr>
                <w:szCs w:val="18"/>
              </w:rPr>
            </w:pPr>
            <w:r w:rsidRPr="00C35EA7">
              <w:rPr>
                <w:szCs w:val="18"/>
              </w:rPr>
              <w:t>numero</w:t>
            </w:r>
          </w:p>
        </w:tc>
        <w:tc>
          <w:tcPr>
            <w:tcW w:w="1510" w:type="dxa"/>
          </w:tcPr>
          <w:p w14:paraId="7B0D9602" w14:textId="77777777" w:rsidR="00FC53B6" w:rsidRPr="00C35EA7" w:rsidRDefault="00FC53B6" w:rsidP="00C35EA7">
            <w:pPr>
              <w:jc w:val="center"/>
              <w:rPr>
                <w:szCs w:val="18"/>
              </w:rPr>
            </w:pPr>
            <w:r w:rsidRPr="00C35EA7">
              <w:rPr>
                <w:szCs w:val="18"/>
              </w:rPr>
              <w:t>objet</w:t>
            </w:r>
          </w:p>
        </w:tc>
        <w:tc>
          <w:tcPr>
            <w:tcW w:w="2962" w:type="dxa"/>
          </w:tcPr>
          <w:p w14:paraId="5340D14C" w14:textId="77777777" w:rsidR="00FC53B6" w:rsidRPr="00C35EA7" w:rsidRDefault="00FC53B6" w:rsidP="00C35EA7">
            <w:pPr>
              <w:jc w:val="center"/>
              <w:rPr>
                <w:szCs w:val="18"/>
              </w:rPr>
            </w:pPr>
            <w:r w:rsidRPr="00C35EA7">
              <w:rPr>
                <w:szCs w:val="18"/>
              </w:rPr>
              <w:t>description</w:t>
            </w:r>
          </w:p>
        </w:tc>
        <w:tc>
          <w:tcPr>
            <w:tcW w:w="816" w:type="dxa"/>
          </w:tcPr>
          <w:p w14:paraId="78AA3323" w14:textId="77777777" w:rsidR="00FC53B6" w:rsidRPr="00C35EA7" w:rsidRDefault="00FC53B6" w:rsidP="00C35EA7">
            <w:pPr>
              <w:jc w:val="center"/>
              <w:rPr>
                <w:szCs w:val="18"/>
              </w:rPr>
            </w:pPr>
            <w:r w:rsidRPr="00C35EA7">
              <w:rPr>
                <w:szCs w:val="18"/>
              </w:rPr>
              <w:t>BIB</w:t>
            </w:r>
          </w:p>
        </w:tc>
      </w:tr>
      <w:tr w:rsidR="005D10B6" w:rsidRPr="00C04709" w14:paraId="5293DBC8" w14:textId="77777777" w:rsidTr="00C35EA7">
        <w:trPr>
          <w:jc w:val="center"/>
        </w:trPr>
        <w:tc>
          <w:tcPr>
            <w:tcW w:w="1516" w:type="dxa"/>
          </w:tcPr>
          <w:p w14:paraId="177BC3A3" w14:textId="77777777" w:rsidR="00FC53B6" w:rsidRPr="00C35EA7" w:rsidRDefault="00FC53B6" w:rsidP="00DE360B">
            <w:pPr>
              <w:rPr>
                <w:szCs w:val="18"/>
              </w:rPr>
            </w:pPr>
            <w:r w:rsidRPr="00C35EA7">
              <w:rPr>
                <w:szCs w:val="18"/>
              </w:rPr>
              <w:t>Moulin (Le)</w:t>
            </w:r>
          </w:p>
        </w:tc>
        <w:tc>
          <w:tcPr>
            <w:tcW w:w="1176" w:type="dxa"/>
          </w:tcPr>
          <w:p w14:paraId="020CFF1D" w14:textId="77777777" w:rsidR="00FC53B6" w:rsidRPr="00C35EA7" w:rsidRDefault="00FC53B6" w:rsidP="00DE360B">
            <w:pPr>
              <w:rPr>
                <w:szCs w:val="18"/>
              </w:rPr>
            </w:pPr>
            <w:r>
              <w:t>t_172</w:t>
            </w:r>
          </w:p>
        </w:tc>
        <w:tc>
          <w:tcPr>
            <w:tcW w:w="1070" w:type="dxa"/>
          </w:tcPr>
          <w:p w14:paraId="47A3A62B" w14:textId="77777777" w:rsidR="00FC53B6" w:rsidRPr="00C35EA7" w:rsidRDefault="00FC53B6" w:rsidP="00DE360B">
            <w:pPr>
              <w:rPr>
                <w:szCs w:val="18"/>
              </w:rPr>
            </w:pPr>
            <w:r w:rsidRPr="00C35EA7">
              <w:rPr>
                <w:szCs w:val="18"/>
              </w:rPr>
              <w:t>15490</w:t>
            </w:r>
          </w:p>
        </w:tc>
        <w:tc>
          <w:tcPr>
            <w:tcW w:w="1510" w:type="dxa"/>
          </w:tcPr>
          <w:p w14:paraId="6C2AA706" w14:textId="77777777" w:rsidR="00FC53B6" w:rsidRDefault="00FC53B6" w:rsidP="00DE360B">
            <w:r>
              <w:t>AI-1111-m</w:t>
            </w:r>
          </w:p>
        </w:tc>
        <w:tc>
          <w:tcPr>
            <w:tcW w:w="2962" w:type="dxa"/>
          </w:tcPr>
          <w:p w14:paraId="3B567522" w14:textId="77777777" w:rsidR="00FC53B6" w:rsidRPr="00C35EA7" w:rsidRDefault="00FC53B6" w:rsidP="00DE360B">
            <w:pPr>
              <w:rPr>
                <w:szCs w:val="18"/>
              </w:rPr>
            </w:pPr>
            <w:r w:rsidRPr="00C35EA7">
              <w:rPr>
                <w:szCs w:val="18"/>
              </w:rPr>
              <w:t>applique en bronze (x20)</w:t>
            </w:r>
          </w:p>
        </w:tc>
        <w:tc>
          <w:tcPr>
            <w:tcW w:w="816" w:type="dxa"/>
          </w:tcPr>
          <w:p w14:paraId="7ED87F2D" w14:textId="77777777" w:rsidR="00FC53B6" w:rsidRDefault="00FC53B6" w:rsidP="00DE360B">
            <w:r>
              <w:t>1833</w:t>
            </w:r>
          </w:p>
        </w:tc>
      </w:tr>
    </w:tbl>
    <w:p w14:paraId="0D635A01" w14:textId="77777777" w:rsidR="00FC53B6" w:rsidRDefault="00FC53B6" w:rsidP="00DE360B"/>
    <w:p w14:paraId="3780A3BE" w14:textId="77777777" w:rsidR="00B2667E" w:rsidRDefault="00B2667E" w:rsidP="00DE360B"/>
    <w:p w14:paraId="5D167F85" w14:textId="77777777" w:rsidR="00B2667E" w:rsidRDefault="00B2667E" w:rsidP="00DE360B">
      <w:pPr>
        <w:pStyle w:val="Heading3"/>
      </w:pPr>
      <w:r>
        <w:t>t_173</w:t>
      </w:r>
    </w:p>
    <w:p w14:paraId="432706CE" w14:textId="77777777" w:rsidR="00B2667E" w:rsidRDefault="00B2667E" w:rsidP="00DE360B"/>
    <w:tbl>
      <w:tblPr>
        <w:tblW w:w="81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496"/>
        <w:gridCol w:w="2042"/>
        <w:gridCol w:w="816"/>
      </w:tblGrid>
      <w:tr w:rsidR="005D10B6" w:rsidRPr="00C04709" w14:paraId="114F2CBB" w14:textId="77777777" w:rsidTr="00C35EA7">
        <w:trPr>
          <w:jc w:val="center"/>
        </w:trPr>
        <w:tc>
          <w:tcPr>
            <w:tcW w:w="1516" w:type="dxa"/>
          </w:tcPr>
          <w:p w14:paraId="4B3CDF7B" w14:textId="77777777" w:rsidR="00B2667E" w:rsidRPr="00C35EA7" w:rsidRDefault="00B2667E"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795658EE" w14:textId="77777777" w:rsidR="00B2667E" w:rsidRPr="00C35EA7" w:rsidRDefault="00B2667E" w:rsidP="00DE360B">
            <w:pPr>
              <w:rPr>
                <w:rFonts w:ascii="Courier New" w:hAnsi="Courier New" w:cs="Courier New"/>
                <w:sz w:val="20"/>
                <w:szCs w:val="18"/>
              </w:rPr>
            </w:pPr>
          </w:p>
        </w:tc>
        <w:tc>
          <w:tcPr>
            <w:tcW w:w="1070" w:type="dxa"/>
          </w:tcPr>
          <w:p w14:paraId="009EAE35" w14:textId="77777777" w:rsidR="00B2667E" w:rsidRPr="00C35EA7" w:rsidRDefault="00B2667E" w:rsidP="00DE360B">
            <w:pPr>
              <w:rPr>
                <w:rFonts w:ascii="Courier New" w:hAnsi="Courier New" w:cs="Courier New"/>
                <w:sz w:val="20"/>
                <w:szCs w:val="18"/>
              </w:rPr>
            </w:pPr>
          </w:p>
        </w:tc>
        <w:tc>
          <w:tcPr>
            <w:tcW w:w="1496" w:type="dxa"/>
          </w:tcPr>
          <w:p w14:paraId="628DD196" w14:textId="77777777" w:rsidR="00B2667E" w:rsidRPr="00C35EA7" w:rsidRDefault="00B2667E" w:rsidP="00DE360B">
            <w:pPr>
              <w:rPr>
                <w:rFonts w:ascii="Courier New" w:hAnsi="Courier New" w:cs="Courier New"/>
                <w:sz w:val="20"/>
                <w:szCs w:val="18"/>
              </w:rPr>
            </w:pPr>
          </w:p>
        </w:tc>
        <w:tc>
          <w:tcPr>
            <w:tcW w:w="2042" w:type="dxa"/>
          </w:tcPr>
          <w:p w14:paraId="75AE5962" w14:textId="77777777" w:rsidR="00B2667E" w:rsidRPr="00C35EA7" w:rsidRDefault="00B2667E" w:rsidP="00DE360B">
            <w:pPr>
              <w:rPr>
                <w:rFonts w:ascii="Courier New" w:hAnsi="Courier New" w:cs="Courier New"/>
                <w:sz w:val="20"/>
                <w:szCs w:val="18"/>
              </w:rPr>
            </w:pPr>
          </w:p>
        </w:tc>
        <w:tc>
          <w:tcPr>
            <w:tcW w:w="816" w:type="dxa"/>
          </w:tcPr>
          <w:p w14:paraId="3CA7ED80" w14:textId="77777777" w:rsidR="00B2667E" w:rsidRPr="00C35EA7" w:rsidRDefault="00B2667E" w:rsidP="00DE360B">
            <w:pPr>
              <w:rPr>
                <w:rFonts w:ascii="Courier New" w:hAnsi="Courier New" w:cs="Courier New"/>
                <w:sz w:val="20"/>
                <w:szCs w:val="18"/>
              </w:rPr>
            </w:pPr>
          </w:p>
        </w:tc>
      </w:tr>
      <w:tr w:rsidR="005D10B6" w:rsidRPr="00C04709" w14:paraId="5FF88B23" w14:textId="77777777" w:rsidTr="00C35EA7">
        <w:trPr>
          <w:jc w:val="center"/>
        </w:trPr>
        <w:tc>
          <w:tcPr>
            <w:tcW w:w="1516" w:type="dxa"/>
          </w:tcPr>
          <w:p w14:paraId="2573C49F" w14:textId="77777777" w:rsidR="00B2667E" w:rsidRPr="00C35EA7" w:rsidRDefault="00B2667E" w:rsidP="00C35EA7">
            <w:pPr>
              <w:jc w:val="center"/>
              <w:rPr>
                <w:szCs w:val="18"/>
              </w:rPr>
            </w:pPr>
            <w:r w:rsidRPr="00C35EA7">
              <w:rPr>
                <w:szCs w:val="18"/>
              </w:rPr>
              <w:t>site</w:t>
            </w:r>
          </w:p>
        </w:tc>
        <w:tc>
          <w:tcPr>
            <w:tcW w:w="1176" w:type="dxa"/>
          </w:tcPr>
          <w:p w14:paraId="654AD490" w14:textId="77777777" w:rsidR="00B2667E" w:rsidRPr="00C35EA7" w:rsidRDefault="00B2667E" w:rsidP="00C35EA7">
            <w:pPr>
              <w:jc w:val="center"/>
              <w:rPr>
                <w:szCs w:val="18"/>
              </w:rPr>
            </w:pPr>
            <w:r w:rsidRPr="00C35EA7">
              <w:rPr>
                <w:szCs w:val="18"/>
              </w:rPr>
              <w:t>structure</w:t>
            </w:r>
          </w:p>
        </w:tc>
        <w:tc>
          <w:tcPr>
            <w:tcW w:w="1070" w:type="dxa"/>
          </w:tcPr>
          <w:p w14:paraId="02C97920" w14:textId="77777777" w:rsidR="00B2667E" w:rsidRPr="00C35EA7" w:rsidRDefault="00B2667E" w:rsidP="00C35EA7">
            <w:pPr>
              <w:jc w:val="center"/>
              <w:rPr>
                <w:szCs w:val="18"/>
              </w:rPr>
            </w:pPr>
            <w:r w:rsidRPr="00C35EA7">
              <w:rPr>
                <w:szCs w:val="18"/>
              </w:rPr>
              <w:t>numero</w:t>
            </w:r>
          </w:p>
        </w:tc>
        <w:tc>
          <w:tcPr>
            <w:tcW w:w="1496" w:type="dxa"/>
          </w:tcPr>
          <w:p w14:paraId="063867D1" w14:textId="77777777" w:rsidR="00B2667E" w:rsidRPr="00C35EA7" w:rsidRDefault="00B2667E" w:rsidP="00C35EA7">
            <w:pPr>
              <w:jc w:val="center"/>
              <w:rPr>
                <w:szCs w:val="18"/>
              </w:rPr>
            </w:pPr>
            <w:r w:rsidRPr="00C35EA7">
              <w:rPr>
                <w:szCs w:val="18"/>
              </w:rPr>
              <w:t>objet</w:t>
            </w:r>
          </w:p>
        </w:tc>
        <w:tc>
          <w:tcPr>
            <w:tcW w:w="2042" w:type="dxa"/>
          </w:tcPr>
          <w:p w14:paraId="3CF37054" w14:textId="77777777" w:rsidR="00B2667E" w:rsidRPr="00C35EA7" w:rsidRDefault="00B2667E" w:rsidP="00C35EA7">
            <w:pPr>
              <w:jc w:val="center"/>
              <w:rPr>
                <w:szCs w:val="18"/>
              </w:rPr>
            </w:pPr>
            <w:r w:rsidRPr="00C35EA7">
              <w:rPr>
                <w:szCs w:val="18"/>
              </w:rPr>
              <w:t>description</w:t>
            </w:r>
          </w:p>
        </w:tc>
        <w:tc>
          <w:tcPr>
            <w:tcW w:w="816" w:type="dxa"/>
          </w:tcPr>
          <w:p w14:paraId="62292836" w14:textId="77777777" w:rsidR="00B2667E" w:rsidRPr="00C35EA7" w:rsidRDefault="00B2667E" w:rsidP="00C35EA7">
            <w:pPr>
              <w:jc w:val="center"/>
              <w:rPr>
                <w:szCs w:val="18"/>
              </w:rPr>
            </w:pPr>
            <w:r w:rsidRPr="00C35EA7">
              <w:rPr>
                <w:szCs w:val="18"/>
              </w:rPr>
              <w:t>BIB</w:t>
            </w:r>
          </w:p>
        </w:tc>
      </w:tr>
      <w:tr w:rsidR="005D10B6" w:rsidRPr="00C04709" w14:paraId="7F09F29D" w14:textId="77777777" w:rsidTr="00C35EA7">
        <w:trPr>
          <w:jc w:val="center"/>
        </w:trPr>
        <w:tc>
          <w:tcPr>
            <w:tcW w:w="1516" w:type="dxa"/>
          </w:tcPr>
          <w:p w14:paraId="5CFEB0A7" w14:textId="77777777" w:rsidR="00B2667E" w:rsidRPr="00C35EA7" w:rsidRDefault="00B2667E" w:rsidP="00DE360B">
            <w:pPr>
              <w:rPr>
                <w:szCs w:val="18"/>
              </w:rPr>
            </w:pPr>
            <w:r w:rsidRPr="00C35EA7">
              <w:rPr>
                <w:szCs w:val="18"/>
              </w:rPr>
              <w:t>Moulin (Le)</w:t>
            </w:r>
          </w:p>
        </w:tc>
        <w:tc>
          <w:tcPr>
            <w:tcW w:w="1176" w:type="dxa"/>
          </w:tcPr>
          <w:p w14:paraId="31CBE8EF" w14:textId="77777777" w:rsidR="00B2667E" w:rsidRPr="00C35EA7" w:rsidRDefault="00B2667E" w:rsidP="00DE360B">
            <w:pPr>
              <w:rPr>
                <w:szCs w:val="18"/>
              </w:rPr>
            </w:pPr>
            <w:r>
              <w:t>t_173</w:t>
            </w:r>
          </w:p>
        </w:tc>
        <w:tc>
          <w:tcPr>
            <w:tcW w:w="1070" w:type="dxa"/>
          </w:tcPr>
          <w:p w14:paraId="76B3F2BC" w14:textId="77777777" w:rsidR="00B2667E" w:rsidRPr="00C35EA7" w:rsidRDefault="00B2667E" w:rsidP="00DE360B">
            <w:pPr>
              <w:rPr>
                <w:szCs w:val="18"/>
              </w:rPr>
            </w:pPr>
            <w:r w:rsidRPr="00C35EA7">
              <w:rPr>
                <w:szCs w:val="18"/>
              </w:rPr>
              <w:t>15494</w:t>
            </w:r>
          </w:p>
        </w:tc>
        <w:tc>
          <w:tcPr>
            <w:tcW w:w="1496" w:type="dxa"/>
          </w:tcPr>
          <w:p w14:paraId="7074154C" w14:textId="77777777" w:rsidR="00B2667E" w:rsidRPr="00B2667E" w:rsidRDefault="00B2667E" w:rsidP="00C35EA7">
            <w:pPr>
              <w:jc w:val="both"/>
            </w:pPr>
            <w:r>
              <w:t>AA-2111-m</w:t>
            </w:r>
          </w:p>
        </w:tc>
        <w:tc>
          <w:tcPr>
            <w:tcW w:w="2042" w:type="dxa"/>
          </w:tcPr>
          <w:p w14:paraId="30620051" w14:textId="77777777" w:rsidR="00B2667E" w:rsidRPr="00C35EA7" w:rsidRDefault="00B2667E" w:rsidP="00DE360B">
            <w:pPr>
              <w:rPr>
                <w:szCs w:val="18"/>
              </w:rPr>
            </w:pPr>
            <w:r>
              <w:t>épingle en bronze</w:t>
            </w:r>
          </w:p>
        </w:tc>
        <w:tc>
          <w:tcPr>
            <w:tcW w:w="816" w:type="dxa"/>
          </w:tcPr>
          <w:p w14:paraId="3AB2F912" w14:textId="77777777" w:rsidR="00B2667E" w:rsidRPr="00C35EA7" w:rsidRDefault="00B2667E" w:rsidP="00DE360B">
            <w:pPr>
              <w:rPr>
                <w:szCs w:val="18"/>
              </w:rPr>
            </w:pPr>
            <w:r w:rsidRPr="00C35EA7">
              <w:rPr>
                <w:szCs w:val="18"/>
              </w:rPr>
              <w:t>1833</w:t>
            </w:r>
          </w:p>
        </w:tc>
      </w:tr>
    </w:tbl>
    <w:p w14:paraId="3BAD7163" w14:textId="77777777" w:rsidR="00B2667E" w:rsidRDefault="00B2667E" w:rsidP="00DE360B"/>
    <w:p w14:paraId="07E3C2A7" w14:textId="77777777" w:rsidR="00B2667E" w:rsidRDefault="00B2667E" w:rsidP="00DE360B">
      <w:pPr>
        <w:pStyle w:val="Heading3"/>
      </w:pPr>
      <w:r>
        <w:t>t_174</w:t>
      </w:r>
    </w:p>
    <w:p w14:paraId="47AF326C" w14:textId="77777777" w:rsidR="00B2667E" w:rsidRDefault="00B2667E" w:rsidP="00DE360B"/>
    <w:tbl>
      <w:tblPr>
        <w:tblW w:w="87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629"/>
        <w:gridCol w:w="816"/>
      </w:tblGrid>
      <w:tr w:rsidR="005D10B6" w:rsidRPr="00C04709" w14:paraId="0D7E5637" w14:textId="77777777" w:rsidTr="00C35EA7">
        <w:trPr>
          <w:jc w:val="center"/>
        </w:trPr>
        <w:tc>
          <w:tcPr>
            <w:tcW w:w="1516" w:type="dxa"/>
          </w:tcPr>
          <w:p w14:paraId="272E2417" w14:textId="77777777" w:rsidR="00B2667E" w:rsidRPr="00C35EA7" w:rsidRDefault="00B2667E"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302B4B71" w14:textId="77777777" w:rsidR="00B2667E" w:rsidRPr="00C35EA7" w:rsidRDefault="00B2667E" w:rsidP="00DE360B">
            <w:pPr>
              <w:rPr>
                <w:rFonts w:ascii="Courier New" w:hAnsi="Courier New" w:cs="Courier New"/>
                <w:sz w:val="20"/>
                <w:szCs w:val="18"/>
              </w:rPr>
            </w:pPr>
          </w:p>
        </w:tc>
        <w:tc>
          <w:tcPr>
            <w:tcW w:w="1070" w:type="dxa"/>
          </w:tcPr>
          <w:p w14:paraId="07F9F3AA" w14:textId="77777777" w:rsidR="00B2667E" w:rsidRPr="00C35EA7" w:rsidRDefault="00B2667E" w:rsidP="00DE360B">
            <w:pPr>
              <w:rPr>
                <w:rFonts w:ascii="Courier New" w:hAnsi="Courier New" w:cs="Courier New"/>
                <w:sz w:val="20"/>
                <w:szCs w:val="18"/>
              </w:rPr>
            </w:pPr>
          </w:p>
        </w:tc>
        <w:tc>
          <w:tcPr>
            <w:tcW w:w="1510" w:type="dxa"/>
          </w:tcPr>
          <w:p w14:paraId="1B056A6C" w14:textId="77777777" w:rsidR="00B2667E" w:rsidRPr="00C35EA7" w:rsidRDefault="00B2667E" w:rsidP="00DE360B">
            <w:pPr>
              <w:rPr>
                <w:rFonts w:ascii="Courier New" w:hAnsi="Courier New" w:cs="Courier New"/>
                <w:sz w:val="20"/>
                <w:szCs w:val="18"/>
              </w:rPr>
            </w:pPr>
          </w:p>
        </w:tc>
        <w:tc>
          <w:tcPr>
            <w:tcW w:w="2629" w:type="dxa"/>
          </w:tcPr>
          <w:p w14:paraId="39D06469" w14:textId="77777777" w:rsidR="00B2667E" w:rsidRPr="00C35EA7" w:rsidRDefault="00B2667E" w:rsidP="00DE360B">
            <w:pPr>
              <w:rPr>
                <w:rFonts w:ascii="Courier New" w:hAnsi="Courier New" w:cs="Courier New"/>
                <w:sz w:val="20"/>
                <w:szCs w:val="18"/>
              </w:rPr>
            </w:pPr>
          </w:p>
        </w:tc>
        <w:tc>
          <w:tcPr>
            <w:tcW w:w="816" w:type="dxa"/>
          </w:tcPr>
          <w:p w14:paraId="0AA8EC4F" w14:textId="77777777" w:rsidR="00B2667E" w:rsidRPr="00C35EA7" w:rsidRDefault="00B2667E" w:rsidP="00DE360B">
            <w:pPr>
              <w:rPr>
                <w:rFonts w:ascii="Courier New" w:hAnsi="Courier New" w:cs="Courier New"/>
                <w:sz w:val="20"/>
                <w:szCs w:val="18"/>
              </w:rPr>
            </w:pPr>
          </w:p>
        </w:tc>
      </w:tr>
      <w:tr w:rsidR="005D10B6" w:rsidRPr="00C04709" w14:paraId="65D4C988" w14:textId="77777777" w:rsidTr="00C35EA7">
        <w:trPr>
          <w:jc w:val="center"/>
        </w:trPr>
        <w:tc>
          <w:tcPr>
            <w:tcW w:w="1516" w:type="dxa"/>
          </w:tcPr>
          <w:p w14:paraId="42BE2258" w14:textId="77777777" w:rsidR="00B2667E" w:rsidRPr="00C35EA7" w:rsidRDefault="00B2667E" w:rsidP="00C35EA7">
            <w:pPr>
              <w:jc w:val="center"/>
              <w:rPr>
                <w:szCs w:val="18"/>
              </w:rPr>
            </w:pPr>
            <w:r w:rsidRPr="00C35EA7">
              <w:rPr>
                <w:szCs w:val="18"/>
              </w:rPr>
              <w:t>site</w:t>
            </w:r>
          </w:p>
        </w:tc>
        <w:tc>
          <w:tcPr>
            <w:tcW w:w="1176" w:type="dxa"/>
          </w:tcPr>
          <w:p w14:paraId="133863D0" w14:textId="77777777" w:rsidR="00B2667E" w:rsidRPr="00C35EA7" w:rsidRDefault="00B2667E" w:rsidP="00C35EA7">
            <w:pPr>
              <w:jc w:val="center"/>
              <w:rPr>
                <w:szCs w:val="18"/>
              </w:rPr>
            </w:pPr>
            <w:r w:rsidRPr="00C35EA7">
              <w:rPr>
                <w:szCs w:val="18"/>
              </w:rPr>
              <w:t>structure</w:t>
            </w:r>
          </w:p>
        </w:tc>
        <w:tc>
          <w:tcPr>
            <w:tcW w:w="1070" w:type="dxa"/>
          </w:tcPr>
          <w:p w14:paraId="7559CDDE" w14:textId="77777777" w:rsidR="00B2667E" w:rsidRPr="00C35EA7" w:rsidRDefault="00B2667E" w:rsidP="00C35EA7">
            <w:pPr>
              <w:jc w:val="center"/>
              <w:rPr>
                <w:szCs w:val="18"/>
              </w:rPr>
            </w:pPr>
            <w:r w:rsidRPr="00C35EA7">
              <w:rPr>
                <w:szCs w:val="18"/>
              </w:rPr>
              <w:t>numero</w:t>
            </w:r>
          </w:p>
        </w:tc>
        <w:tc>
          <w:tcPr>
            <w:tcW w:w="1510" w:type="dxa"/>
          </w:tcPr>
          <w:p w14:paraId="113BBD68" w14:textId="77777777" w:rsidR="00B2667E" w:rsidRPr="00C35EA7" w:rsidRDefault="00B2667E" w:rsidP="00C35EA7">
            <w:pPr>
              <w:jc w:val="center"/>
              <w:rPr>
                <w:szCs w:val="18"/>
              </w:rPr>
            </w:pPr>
            <w:r w:rsidRPr="00C35EA7">
              <w:rPr>
                <w:szCs w:val="18"/>
              </w:rPr>
              <w:t>objet</w:t>
            </w:r>
          </w:p>
        </w:tc>
        <w:tc>
          <w:tcPr>
            <w:tcW w:w="2629" w:type="dxa"/>
          </w:tcPr>
          <w:p w14:paraId="3BDDE6B8" w14:textId="77777777" w:rsidR="00B2667E" w:rsidRPr="00C35EA7" w:rsidRDefault="00B2667E" w:rsidP="00C35EA7">
            <w:pPr>
              <w:jc w:val="center"/>
              <w:rPr>
                <w:szCs w:val="18"/>
              </w:rPr>
            </w:pPr>
            <w:r w:rsidRPr="00C35EA7">
              <w:rPr>
                <w:szCs w:val="18"/>
              </w:rPr>
              <w:t>description</w:t>
            </w:r>
          </w:p>
        </w:tc>
        <w:tc>
          <w:tcPr>
            <w:tcW w:w="816" w:type="dxa"/>
          </w:tcPr>
          <w:p w14:paraId="4AE8F390" w14:textId="77777777" w:rsidR="00B2667E" w:rsidRPr="00C35EA7" w:rsidRDefault="00B2667E" w:rsidP="00C35EA7">
            <w:pPr>
              <w:jc w:val="center"/>
              <w:rPr>
                <w:szCs w:val="18"/>
              </w:rPr>
            </w:pPr>
            <w:r w:rsidRPr="00C35EA7">
              <w:rPr>
                <w:szCs w:val="18"/>
              </w:rPr>
              <w:t>BIB</w:t>
            </w:r>
          </w:p>
        </w:tc>
      </w:tr>
      <w:tr w:rsidR="005D10B6" w:rsidRPr="00C04709" w14:paraId="6B71CDB0" w14:textId="77777777" w:rsidTr="00C35EA7">
        <w:trPr>
          <w:jc w:val="center"/>
        </w:trPr>
        <w:tc>
          <w:tcPr>
            <w:tcW w:w="1516" w:type="dxa"/>
          </w:tcPr>
          <w:p w14:paraId="2F4447AA" w14:textId="77777777" w:rsidR="00B2667E" w:rsidRPr="00C35EA7" w:rsidRDefault="00B2667E" w:rsidP="00DE360B">
            <w:pPr>
              <w:rPr>
                <w:szCs w:val="18"/>
              </w:rPr>
            </w:pPr>
            <w:r w:rsidRPr="00C35EA7">
              <w:rPr>
                <w:szCs w:val="18"/>
              </w:rPr>
              <w:t>Moulin (Le)</w:t>
            </w:r>
          </w:p>
        </w:tc>
        <w:tc>
          <w:tcPr>
            <w:tcW w:w="1176" w:type="dxa"/>
          </w:tcPr>
          <w:p w14:paraId="697E15C1" w14:textId="77777777" w:rsidR="00B2667E" w:rsidRPr="00C35EA7" w:rsidRDefault="00B2667E" w:rsidP="00DE360B">
            <w:pPr>
              <w:rPr>
                <w:szCs w:val="18"/>
              </w:rPr>
            </w:pPr>
            <w:r>
              <w:t>t_174</w:t>
            </w:r>
          </w:p>
        </w:tc>
        <w:tc>
          <w:tcPr>
            <w:tcW w:w="1070" w:type="dxa"/>
          </w:tcPr>
          <w:p w14:paraId="25157484" w14:textId="77777777" w:rsidR="00B2667E" w:rsidRPr="00C35EA7" w:rsidRDefault="00B2667E" w:rsidP="00DE360B">
            <w:pPr>
              <w:rPr>
                <w:szCs w:val="18"/>
              </w:rPr>
            </w:pPr>
            <w:r w:rsidRPr="00C35EA7">
              <w:rPr>
                <w:szCs w:val="18"/>
              </w:rPr>
              <w:t>15504</w:t>
            </w:r>
          </w:p>
        </w:tc>
        <w:tc>
          <w:tcPr>
            <w:tcW w:w="1510" w:type="dxa"/>
          </w:tcPr>
          <w:p w14:paraId="4323B8E8" w14:textId="77777777" w:rsidR="00B2667E" w:rsidRPr="00B2667E" w:rsidRDefault="00B2667E" w:rsidP="00C35EA7">
            <w:pPr>
              <w:jc w:val="both"/>
            </w:pPr>
            <w:r>
              <w:t>AA-2111-m</w:t>
            </w:r>
          </w:p>
        </w:tc>
        <w:tc>
          <w:tcPr>
            <w:tcW w:w="2629" w:type="dxa"/>
          </w:tcPr>
          <w:p w14:paraId="4C7964A9" w14:textId="77777777" w:rsidR="00B2667E" w:rsidRPr="00C35EA7" w:rsidRDefault="00B2667E" w:rsidP="00DE360B">
            <w:pPr>
              <w:rPr>
                <w:szCs w:val="18"/>
              </w:rPr>
            </w:pPr>
            <w:r>
              <w:t>épingle en bronze</w:t>
            </w:r>
          </w:p>
        </w:tc>
        <w:tc>
          <w:tcPr>
            <w:tcW w:w="816" w:type="dxa"/>
          </w:tcPr>
          <w:p w14:paraId="68179310" w14:textId="77777777" w:rsidR="00B2667E" w:rsidRPr="00C35EA7" w:rsidRDefault="00B2667E" w:rsidP="00DE360B">
            <w:pPr>
              <w:rPr>
                <w:szCs w:val="18"/>
              </w:rPr>
            </w:pPr>
            <w:r w:rsidRPr="00C35EA7">
              <w:rPr>
                <w:szCs w:val="18"/>
              </w:rPr>
              <w:t>1833</w:t>
            </w:r>
          </w:p>
        </w:tc>
      </w:tr>
      <w:tr w:rsidR="005D10B6" w:rsidRPr="00C04709" w14:paraId="5A7D91F2" w14:textId="77777777" w:rsidTr="00C35EA7">
        <w:trPr>
          <w:jc w:val="center"/>
        </w:trPr>
        <w:tc>
          <w:tcPr>
            <w:tcW w:w="1516" w:type="dxa"/>
          </w:tcPr>
          <w:p w14:paraId="07ECC2F7" w14:textId="77777777" w:rsidR="00995A1A" w:rsidRPr="00C35EA7" w:rsidRDefault="00995A1A" w:rsidP="00DE360B">
            <w:pPr>
              <w:rPr>
                <w:szCs w:val="18"/>
              </w:rPr>
            </w:pPr>
            <w:r w:rsidRPr="00C35EA7">
              <w:rPr>
                <w:szCs w:val="18"/>
              </w:rPr>
              <w:t>Moulin (Le)</w:t>
            </w:r>
          </w:p>
        </w:tc>
        <w:tc>
          <w:tcPr>
            <w:tcW w:w="1176" w:type="dxa"/>
          </w:tcPr>
          <w:p w14:paraId="2100321C" w14:textId="77777777" w:rsidR="00995A1A" w:rsidRPr="00C35EA7" w:rsidRDefault="00995A1A" w:rsidP="00DE360B">
            <w:pPr>
              <w:rPr>
                <w:szCs w:val="18"/>
              </w:rPr>
            </w:pPr>
            <w:r>
              <w:t>t_174</w:t>
            </w:r>
          </w:p>
        </w:tc>
        <w:tc>
          <w:tcPr>
            <w:tcW w:w="1070" w:type="dxa"/>
          </w:tcPr>
          <w:p w14:paraId="1F8F0E60" w14:textId="77777777" w:rsidR="00995A1A" w:rsidRPr="00C35EA7" w:rsidRDefault="00995A1A" w:rsidP="00DE360B">
            <w:pPr>
              <w:rPr>
                <w:szCs w:val="18"/>
              </w:rPr>
            </w:pPr>
            <w:r w:rsidRPr="00C35EA7">
              <w:rPr>
                <w:szCs w:val="18"/>
              </w:rPr>
              <w:t>15503</w:t>
            </w:r>
          </w:p>
        </w:tc>
        <w:tc>
          <w:tcPr>
            <w:tcW w:w="1510" w:type="dxa"/>
          </w:tcPr>
          <w:p w14:paraId="4E27472D" w14:textId="77777777" w:rsidR="00995A1A" w:rsidRDefault="00995A1A" w:rsidP="00C35EA7">
            <w:pPr>
              <w:jc w:val="both"/>
            </w:pPr>
            <w:r>
              <w:t>AL-3121-m</w:t>
            </w:r>
          </w:p>
        </w:tc>
        <w:tc>
          <w:tcPr>
            <w:tcW w:w="2629" w:type="dxa"/>
          </w:tcPr>
          <w:p w14:paraId="53E25C11" w14:textId="77777777" w:rsidR="00995A1A" w:rsidRPr="00C35EA7" w:rsidRDefault="00995A1A" w:rsidP="00DE360B">
            <w:pPr>
              <w:rPr>
                <w:lang w:val="fr-FR"/>
              </w:rPr>
            </w:pPr>
            <w:r w:rsidRPr="00C35EA7">
              <w:rPr>
                <w:lang w:val="fr-FR"/>
              </w:rPr>
              <w:t>pince à épiler en bronze</w:t>
            </w:r>
          </w:p>
        </w:tc>
        <w:tc>
          <w:tcPr>
            <w:tcW w:w="816" w:type="dxa"/>
          </w:tcPr>
          <w:p w14:paraId="2DF2E666" w14:textId="77777777" w:rsidR="00995A1A" w:rsidRPr="00C35EA7" w:rsidRDefault="00995A1A" w:rsidP="00DE360B">
            <w:pPr>
              <w:rPr>
                <w:szCs w:val="18"/>
              </w:rPr>
            </w:pPr>
            <w:r w:rsidRPr="00C35EA7">
              <w:rPr>
                <w:szCs w:val="18"/>
              </w:rPr>
              <w:t>1833</w:t>
            </w:r>
          </w:p>
        </w:tc>
      </w:tr>
    </w:tbl>
    <w:p w14:paraId="1E54E847" w14:textId="77777777" w:rsidR="00995A1A" w:rsidRDefault="00995A1A" w:rsidP="00DE360B"/>
    <w:p w14:paraId="3A5FACD5" w14:textId="77777777" w:rsidR="00995A1A" w:rsidRPr="00B2667E" w:rsidRDefault="00995A1A" w:rsidP="00DE360B"/>
    <w:p w14:paraId="03763456" w14:textId="77777777" w:rsidR="00690AF5" w:rsidRDefault="00B2667E" w:rsidP="00DE360B">
      <w:pPr>
        <w:pStyle w:val="Heading3"/>
      </w:pPr>
      <w:r>
        <w:t>t_175</w:t>
      </w:r>
    </w:p>
    <w:p w14:paraId="68C26942" w14:textId="77777777" w:rsidR="00B2667E" w:rsidRDefault="00B2667E" w:rsidP="00DE360B"/>
    <w:tbl>
      <w:tblPr>
        <w:tblW w:w="854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496"/>
        <w:gridCol w:w="2475"/>
        <w:gridCol w:w="816"/>
      </w:tblGrid>
      <w:tr w:rsidR="005D10B6" w:rsidRPr="00C04709" w14:paraId="7BCAF39E" w14:textId="77777777" w:rsidTr="00C35EA7">
        <w:trPr>
          <w:jc w:val="center"/>
        </w:trPr>
        <w:tc>
          <w:tcPr>
            <w:tcW w:w="1516" w:type="dxa"/>
          </w:tcPr>
          <w:p w14:paraId="054CF4A7" w14:textId="77777777" w:rsidR="00B2667E" w:rsidRPr="00C35EA7" w:rsidRDefault="00B2667E"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74525ED1" w14:textId="77777777" w:rsidR="00B2667E" w:rsidRPr="00C35EA7" w:rsidRDefault="00B2667E" w:rsidP="00DE360B">
            <w:pPr>
              <w:rPr>
                <w:rFonts w:ascii="Courier New" w:hAnsi="Courier New" w:cs="Courier New"/>
                <w:sz w:val="20"/>
                <w:szCs w:val="18"/>
              </w:rPr>
            </w:pPr>
          </w:p>
        </w:tc>
        <w:tc>
          <w:tcPr>
            <w:tcW w:w="1070" w:type="dxa"/>
          </w:tcPr>
          <w:p w14:paraId="170C61F4" w14:textId="77777777" w:rsidR="00B2667E" w:rsidRPr="00C35EA7" w:rsidRDefault="00B2667E" w:rsidP="00DE360B">
            <w:pPr>
              <w:rPr>
                <w:rFonts w:ascii="Courier New" w:hAnsi="Courier New" w:cs="Courier New"/>
                <w:sz w:val="20"/>
                <w:szCs w:val="18"/>
              </w:rPr>
            </w:pPr>
          </w:p>
        </w:tc>
        <w:tc>
          <w:tcPr>
            <w:tcW w:w="1496" w:type="dxa"/>
          </w:tcPr>
          <w:p w14:paraId="51168204" w14:textId="77777777" w:rsidR="00B2667E" w:rsidRPr="00C35EA7" w:rsidRDefault="00B2667E" w:rsidP="00DE360B">
            <w:pPr>
              <w:rPr>
                <w:rFonts w:ascii="Courier New" w:hAnsi="Courier New" w:cs="Courier New"/>
                <w:sz w:val="20"/>
                <w:szCs w:val="18"/>
              </w:rPr>
            </w:pPr>
          </w:p>
        </w:tc>
        <w:tc>
          <w:tcPr>
            <w:tcW w:w="2475" w:type="dxa"/>
          </w:tcPr>
          <w:p w14:paraId="6786AC04" w14:textId="77777777" w:rsidR="00B2667E" w:rsidRPr="00C35EA7" w:rsidRDefault="00B2667E" w:rsidP="00DE360B">
            <w:pPr>
              <w:rPr>
                <w:rFonts w:ascii="Courier New" w:hAnsi="Courier New" w:cs="Courier New"/>
                <w:sz w:val="20"/>
                <w:szCs w:val="18"/>
              </w:rPr>
            </w:pPr>
          </w:p>
        </w:tc>
        <w:tc>
          <w:tcPr>
            <w:tcW w:w="816" w:type="dxa"/>
          </w:tcPr>
          <w:p w14:paraId="34820A1E" w14:textId="77777777" w:rsidR="00B2667E" w:rsidRPr="00C35EA7" w:rsidRDefault="00B2667E" w:rsidP="00DE360B">
            <w:pPr>
              <w:rPr>
                <w:rFonts w:ascii="Courier New" w:hAnsi="Courier New" w:cs="Courier New"/>
                <w:sz w:val="20"/>
                <w:szCs w:val="18"/>
              </w:rPr>
            </w:pPr>
          </w:p>
        </w:tc>
      </w:tr>
      <w:tr w:rsidR="005D10B6" w:rsidRPr="00C04709" w14:paraId="360C291F" w14:textId="77777777" w:rsidTr="00C35EA7">
        <w:trPr>
          <w:jc w:val="center"/>
        </w:trPr>
        <w:tc>
          <w:tcPr>
            <w:tcW w:w="1516" w:type="dxa"/>
          </w:tcPr>
          <w:p w14:paraId="33F0E29E" w14:textId="77777777" w:rsidR="00B2667E" w:rsidRPr="00C35EA7" w:rsidRDefault="00B2667E" w:rsidP="00C35EA7">
            <w:pPr>
              <w:jc w:val="center"/>
              <w:rPr>
                <w:szCs w:val="18"/>
              </w:rPr>
            </w:pPr>
            <w:r w:rsidRPr="00C35EA7">
              <w:rPr>
                <w:szCs w:val="18"/>
              </w:rPr>
              <w:t>site</w:t>
            </w:r>
          </w:p>
        </w:tc>
        <w:tc>
          <w:tcPr>
            <w:tcW w:w="1176" w:type="dxa"/>
          </w:tcPr>
          <w:p w14:paraId="3B32A8BB" w14:textId="77777777" w:rsidR="00B2667E" w:rsidRPr="00C35EA7" w:rsidRDefault="00B2667E" w:rsidP="00C35EA7">
            <w:pPr>
              <w:jc w:val="center"/>
              <w:rPr>
                <w:szCs w:val="18"/>
              </w:rPr>
            </w:pPr>
            <w:r w:rsidRPr="00C35EA7">
              <w:rPr>
                <w:szCs w:val="18"/>
              </w:rPr>
              <w:t>structure</w:t>
            </w:r>
          </w:p>
        </w:tc>
        <w:tc>
          <w:tcPr>
            <w:tcW w:w="1070" w:type="dxa"/>
          </w:tcPr>
          <w:p w14:paraId="217FE5E7" w14:textId="77777777" w:rsidR="00B2667E" w:rsidRPr="00C35EA7" w:rsidRDefault="00B2667E" w:rsidP="00C35EA7">
            <w:pPr>
              <w:jc w:val="center"/>
              <w:rPr>
                <w:szCs w:val="18"/>
              </w:rPr>
            </w:pPr>
            <w:r w:rsidRPr="00C35EA7">
              <w:rPr>
                <w:szCs w:val="18"/>
              </w:rPr>
              <w:t>numero</w:t>
            </w:r>
          </w:p>
        </w:tc>
        <w:tc>
          <w:tcPr>
            <w:tcW w:w="1496" w:type="dxa"/>
          </w:tcPr>
          <w:p w14:paraId="42A38BD6" w14:textId="77777777" w:rsidR="00B2667E" w:rsidRPr="00C35EA7" w:rsidRDefault="00B2667E" w:rsidP="00C35EA7">
            <w:pPr>
              <w:jc w:val="center"/>
              <w:rPr>
                <w:szCs w:val="18"/>
              </w:rPr>
            </w:pPr>
            <w:r w:rsidRPr="00C35EA7">
              <w:rPr>
                <w:szCs w:val="18"/>
              </w:rPr>
              <w:t>objet</w:t>
            </w:r>
          </w:p>
        </w:tc>
        <w:tc>
          <w:tcPr>
            <w:tcW w:w="2475" w:type="dxa"/>
          </w:tcPr>
          <w:p w14:paraId="17385E12" w14:textId="77777777" w:rsidR="00B2667E" w:rsidRPr="00C35EA7" w:rsidRDefault="00B2667E" w:rsidP="00C35EA7">
            <w:pPr>
              <w:jc w:val="center"/>
              <w:rPr>
                <w:szCs w:val="18"/>
              </w:rPr>
            </w:pPr>
            <w:r w:rsidRPr="00C35EA7">
              <w:rPr>
                <w:szCs w:val="18"/>
              </w:rPr>
              <w:t>description</w:t>
            </w:r>
          </w:p>
        </w:tc>
        <w:tc>
          <w:tcPr>
            <w:tcW w:w="816" w:type="dxa"/>
          </w:tcPr>
          <w:p w14:paraId="687D9D65" w14:textId="77777777" w:rsidR="00B2667E" w:rsidRPr="00C35EA7" w:rsidRDefault="00B2667E" w:rsidP="00C35EA7">
            <w:pPr>
              <w:jc w:val="center"/>
              <w:rPr>
                <w:szCs w:val="18"/>
              </w:rPr>
            </w:pPr>
            <w:r w:rsidRPr="00C35EA7">
              <w:rPr>
                <w:szCs w:val="18"/>
              </w:rPr>
              <w:t>BIB</w:t>
            </w:r>
          </w:p>
        </w:tc>
      </w:tr>
      <w:tr w:rsidR="005D10B6" w:rsidRPr="00C04709" w14:paraId="50B77409" w14:textId="77777777" w:rsidTr="00C35EA7">
        <w:trPr>
          <w:jc w:val="center"/>
        </w:trPr>
        <w:tc>
          <w:tcPr>
            <w:tcW w:w="1516" w:type="dxa"/>
          </w:tcPr>
          <w:p w14:paraId="0B9266A7" w14:textId="77777777" w:rsidR="00B2667E" w:rsidRPr="00C35EA7" w:rsidRDefault="00B2667E" w:rsidP="00DE360B">
            <w:pPr>
              <w:rPr>
                <w:szCs w:val="18"/>
              </w:rPr>
            </w:pPr>
            <w:r w:rsidRPr="00C35EA7">
              <w:rPr>
                <w:szCs w:val="18"/>
              </w:rPr>
              <w:t>Moulin (Le)</w:t>
            </w:r>
          </w:p>
        </w:tc>
        <w:tc>
          <w:tcPr>
            <w:tcW w:w="1176" w:type="dxa"/>
          </w:tcPr>
          <w:p w14:paraId="0A78C6B9" w14:textId="77777777" w:rsidR="00B2667E" w:rsidRPr="00C35EA7" w:rsidRDefault="00B2667E" w:rsidP="00DE360B">
            <w:pPr>
              <w:rPr>
                <w:szCs w:val="18"/>
              </w:rPr>
            </w:pPr>
            <w:r>
              <w:t>t_175</w:t>
            </w:r>
          </w:p>
        </w:tc>
        <w:tc>
          <w:tcPr>
            <w:tcW w:w="1070" w:type="dxa"/>
          </w:tcPr>
          <w:p w14:paraId="566C6792" w14:textId="77777777" w:rsidR="00B2667E" w:rsidRPr="00C35EA7" w:rsidRDefault="00B2667E" w:rsidP="00DE360B">
            <w:pPr>
              <w:rPr>
                <w:szCs w:val="18"/>
              </w:rPr>
            </w:pPr>
            <w:r w:rsidRPr="00C35EA7">
              <w:rPr>
                <w:szCs w:val="18"/>
              </w:rPr>
              <w:t>15506</w:t>
            </w:r>
          </w:p>
        </w:tc>
        <w:tc>
          <w:tcPr>
            <w:tcW w:w="1496" w:type="dxa"/>
          </w:tcPr>
          <w:p w14:paraId="17CE2701" w14:textId="77777777" w:rsidR="00B2667E" w:rsidRPr="00B2667E" w:rsidRDefault="00B2667E" w:rsidP="00C35EA7">
            <w:pPr>
              <w:jc w:val="both"/>
            </w:pPr>
            <w:r>
              <w:t>AA-2111-m</w:t>
            </w:r>
          </w:p>
        </w:tc>
        <w:tc>
          <w:tcPr>
            <w:tcW w:w="2475" w:type="dxa"/>
          </w:tcPr>
          <w:p w14:paraId="5ABB1878" w14:textId="77777777" w:rsidR="00B2667E" w:rsidRPr="00C35EA7" w:rsidRDefault="00B2667E" w:rsidP="00DE360B">
            <w:pPr>
              <w:rPr>
                <w:szCs w:val="18"/>
              </w:rPr>
            </w:pPr>
            <w:r>
              <w:t>épingle en bronze</w:t>
            </w:r>
          </w:p>
        </w:tc>
        <w:tc>
          <w:tcPr>
            <w:tcW w:w="816" w:type="dxa"/>
          </w:tcPr>
          <w:p w14:paraId="56A69BE5" w14:textId="77777777" w:rsidR="00B2667E" w:rsidRPr="00C35EA7" w:rsidRDefault="00B2667E" w:rsidP="00DE360B">
            <w:pPr>
              <w:rPr>
                <w:szCs w:val="18"/>
              </w:rPr>
            </w:pPr>
            <w:r w:rsidRPr="00C35EA7">
              <w:rPr>
                <w:szCs w:val="18"/>
              </w:rPr>
              <w:t>1833</w:t>
            </w:r>
          </w:p>
        </w:tc>
      </w:tr>
      <w:tr w:rsidR="005D10B6" w:rsidRPr="00C04709" w14:paraId="6EBF9E36" w14:textId="77777777" w:rsidTr="00C35EA7">
        <w:trPr>
          <w:jc w:val="center"/>
        </w:trPr>
        <w:tc>
          <w:tcPr>
            <w:tcW w:w="1516" w:type="dxa"/>
          </w:tcPr>
          <w:p w14:paraId="28EB60ED" w14:textId="77777777" w:rsidR="00B2667E" w:rsidRPr="00C35EA7" w:rsidRDefault="00B2667E" w:rsidP="00DE360B">
            <w:pPr>
              <w:rPr>
                <w:szCs w:val="18"/>
              </w:rPr>
            </w:pPr>
            <w:r w:rsidRPr="00C35EA7">
              <w:rPr>
                <w:szCs w:val="18"/>
              </w:rPr>
              <w:t>Moulin (Le)</w:t>
            </w:r>
          </w:p>
        </w:tc>
        <w:tc>
          <w:tcPr>
            <w:tcW w:w="1176" w:type="dxa"/>
          </w:tcPr>
          <w:p w14:paraId="68F22DE6" w14:textId="77777777" w:rsidR="00B2667E" w:rsidRPr="00C35EA7" w:rsidRDefault="00B2667E" w:rsidP="00DE360B">
            <w:pPr>
              <w:rPr>
                <w:szCs w:val="18"/>
              </w:rPr>
            </w:pPr>
            <w:r>
              <w:t>t_175</w:t>
            </w:r>
          </w:p>
        </w:tc>
        <w:tc>
          <w:tcPr>
            <w:tcW w:w="1070" w:type="dxa"/>
          </w:tcPr>
          <w:p w14:paraId="2DD7CD89" w14:textId="77777777" w:rsidR="00B2667E" w:rsidRPr="00C35EA7" w:rsidRDefault="00B2667E" w:rsidP="00DE360B">
            <w:pPr>
              <w:rPr>
                <w:szCs w:val="18"/>
              </w:rPr>
            </w:pPr>
            <w:r w:rsidRPr="00C35EA7">
              <w:rPr>
                <w:szCs w:val="18"/>
              </w:rPr>
              <w:t>15507</w:t>
            </w:r>
          </w:p>
        </w:tc>
        <w:tc>
          <w:tcPr>
            <w:tcW w:w="1496" w:type="dxa"/>
          </w:tcPr>
          <w:p w14:paraId="4AF4D9B6" w14:textId="77777777" w:rsidR="00B2667E" w:rsidRPr="00B2667E" w:rsidRDefault="00B2667E" w:rsidP="00C35EA7">
            <w:pPr>
              <w:jc w:val="both"/>
            </w:pPr>
            <w:r>
              <w:t>AA-2111-m</w:t>
            </w:r>
          </w:p>
        </w:tc>
        <w:tc>
          <w:tcPr>
            <w:tcW w:w="2475" w:type="dxa"/>
          </w:tcPr>
          <w:p w14:paraId="2E50E5E6" w14:textId="77777777" w:rsidR="00B2667E" w:rsidRPr="00C35EA7" w:rsidRDefault="00B2667E" w:rsidP="00DE360B">
            <w:pPr>
              <w:rPr>
                <w:szCs w:val="18"/>
              </w:rPr>
            </w:pPr>
            <w:r>
              <w:t>épingle en bronze</w:t>
            </w:r>
          </w:p>
        </w:tc>
        <w:tc>
          <w:tcPr>
            <w:tcW w:w="816" w:type="dxa"/>
          </w:tcPr>
          <w:p w14:paraId="709066AB" w14:textId="77777777" w:rsidR="00B2667E" w:rsidRPr="00C35EA7" w:rsidRDefault="00B2667E" w:rsidP="00DE360B">
            <w:pPr>
              <w:rPr>
                <w:szCs w:val="18"/>
              </w:rPr>
            </w:pPr>
            <w:r w:rsidRPr="00C35EA7">
              <w:rPr>
                <w:szCs w:val="18"/>
              </w:rPr>
              <w:t>1833</w:t>
            </w:r>
          </w:p>
        </w:tc>
      </w:tr>
      <w:tr w:rsidR="005D10B6" w:rsidRPr="00C04709" w14:paraId="49311FBA" w14:textId="77777777" w:rsidTr="00C35EA7">
        <w:trPr>
          <w:jc w:val="center"/>
        </w:trPr>
        <w:tc>
          <w:tcPr>
            <w:tcW w:w="1516" w:type="dxa"/>
          </w:tcPr>
          <w:p w14:paraId="482573A1" w14:textId="77777777" w:rsidR="00602FF9" w:rsidRPr="00C35EA7" w:rsidRDefault="00602FF9" w:rsidP="00DE360B">
            <w:pPr>
              <w:rPr>
                <w:szCs w:val="18"/>
              </w:rPr>
            </w:pPr>
            <w:r w:rsidRPr="00C35EA7">
              <w:rPr>
                <w:szCs w:val="18"/>
              </w:rPr>
              <w:t>Moulin (Le)</w:t>
            </w:r>
          </w:p>
        </w:tc>
        <w:tc>
          <w:tcPr>
            <w:tcW w:w="1176" w:type="dxa"/>
          </w:tcPr>
          <w:p w14:paraId="5FD1C49F" w14:textId="77777777" w:rsidR="00602FF9" w:rsidRPr="00C35EA7" w:rsidRDefault="00602FF9" w:rsidP="00DE360B">
            <w:pPr>
              <w:rPr>
                <w:szCs w:val="18"/>
              </w:rPr>
            </w:pPr>
            <w:r>
              <w:t>t_175</w:t>
            </w:r>
          </w:p>
        </w:tc>
        <w:tc>
          <w:tcPr>
            <w:tcW w:w="1070" w:type="dxa"/>
          </w:tcPr>
          <w:p w14:paraId="0D70FF80" w14:textId="77777777" w:rsidR="00602FF9" w:rsidRPr="00C35EA7" w:rsidRDefault="00602FF9" w:rsidP="00DE360B">
            <w:pPr>
              <w:rPr>
                <w:szCs w:val="18"/>
              </w:rPr>
            </w:pPr>
            <w:r w:rsidRPr="00C35EA7">
              <w:rPr>
                <w:szCs w:val="18"/>
              </w:rPr>
              <w:t>15512</w:t>
            </w:r>
          </w:p>
        </w:tc>
        <w:tc>
          <w:tcPr>
            <w:tcW w:w="1496" w:type="dxa"/>
          </w:tcPr>
          <w:p w14:paraId="43068F04" w14:textId="77777777" w:rsidR="00602FF9" w:rsidRDefault="00602FF9" w:rsidP="00C35EA7">
            <w:pPr>
              <w:jc w:val="both"/>
            </w:pPr>
            <w:r>
              <w:t>AK-3313-m</w:t>
            </w:r>
          </w:p>
        </w:tc>
        <w:tc>
          <w:tcPr>
            <w:tcW w:w="2475" w:type="dxa"/>
          </w:tcPr>
          <w:p w14:paraId="6DA96B29" w14:textId="77777777" w:rsidR="00602FF9" w:rsidRDefault="00602FF9" w:rsidP="00DE360B">
            <w:r>
              <w:t>anneau en bronze (x7)</w:t>
            </w:r>
          </w:p>
        </w:tc>
        <w:tc>
          <w:tcPr>
            <w:tcW w:w="816" w:type="dxa"/>
          </w:tcPr>
          <w:p w14:paraId="1780F484" w14:textId="77777777" w:rsidR="00602FF9" w:rsidRPr="00C35EA7" w:rsidRDefault="00602FF9" w:rsidP="00DE360B">
            <w:pPr>
              <w:rPr>
                <w:szCs w:val="18"/>
              </w:rPr>
            </w:pPr>
            <w:r w:rsidRPr="00C35EA7">
              <w:rPr>
                <w:szCs w:val="18"/>
              </w:rPr>
              <w:t>1833</w:t>
            </w:r>
          </w:p>
        </w:tc>
      </w:tr>
      <w:tr w:rsidR="005D10B6" w:rsidRPr="00C04709" w14:paraId="0B8A3E7F" w14:textId="77777777" w:rsidTr="00C35EA7">
        <w:trPr>
          <w:jc w:val="center"/>
        </w:trPr>
        <w:tc>
          <w:tcPr>
            <w:tcW w:w="1516" w:type="dxa"/>
          </w:tcPr>
          <w:p w14:paraId="7C9B101D" w14:textId="77777777" w:rsidR="00013913" w:rsidRPr="00C35EA7" w:rsidRDefault="00013913" w:rsidP="00DE360B">
            <w:pPr>
              <w:rPr>
                <w:szCs w:val="18"/>
              </w:rPr>
            </w:pPr>
            <w:r w:rsidRPr="00C35EA7">
              <w:rPr>
                <w:szCs w:val="18"/>
              </w:rPr>
              <w:t>Moulin (Le)</w:t>
            </w:r>
          </w:p>
        </w:tc>
        <w:tc>
          <w:tcPr>
            <w:tcW w:w="1176" w:type="dxa"/>
          </w:tcPr>
          <w:p w14:paraId="63C617CD" w14:textId="77777777" w:rsidR="00013913" w:rsidRPr="00C35EA7" w:rsidRDefault="00013913" w:rsidP="00DE360B">
            <w:pPr>
              <w:rPr>
                <w:szCs w:val="18"/>
              </w:rPr>
            </w:pPr>
            <w:r>
              <w:t>t_175</w:t>
            </w:r>
          </w:p>
        </w:tc>
        <w:tc>
          <w:tcPr>
            <w:tcW w:w="1070" w:type="dxa"/>
          </w:tcPr>
          <w:p w14:paraId="418C09A3" w14:textId="77777777" w:rsidR="00013913" w:rsidRPr="00C35EA7" w:rsidRDefault="00013913" w:rsidP="00DE360B">
            <w:pPr>
              <w:rPr>
                <w:szCs w:val="18"/>
              </w:rPr>
            </w:pPr>
            <w:r w:rsidRPr="00C35EA7">
              <w:rPr>
                <w:szCs w:val="18"/>
              </w:rPr>
              <w:t>15511</w:t>
            </w:r>
          </w:p>
        </w:tc>
        <w:tc>
          <w:tcPr>
            <w:tcW w:w="1496" w:type="dxa"/>
          </w:tcPr>
          <w:p w14:paraId="345A76DA" w14:textId="77777777" w:rsidR="00013913" w:rsidRDefault="00013913" w:rsidP="00C35EA7">
            <w:pPr>
              <w:jc w:val="both"/>
            </w:pPr>
            <w:r>
              <w:t>AF-2361-m</w:t>
            </w:r>
          </w:p>
        </w:tc>
        <w:tc>
          <w:tcPr>
            <w:tcW w:w="2475" w:type="dxa"/>
          </w:tcPr>
          <w:p w14:paraId="0D8E4B5C" w14:textId="77777777" w:rsidR="00013913" w:rsidRDefault="00013913" w:rsidP="00DE360B">
            <w:r>
              <w:t>perle en bronze</w:t>
            </w:r>
          </w:p>
        </w:tc>
        <w:tc>
          <w:tcPr>
            <w:tcW w:w="816" w:type="dxa"/>
          </w:tcPr>
          <w:p w14:paraId="26EDCACF" w14:textId="77777777" w:rsidR="00013913" w:rsidRPr="00C35EA7" w:rsidRDefault="00013913" w:rsidP="00DE360B">
            <w:pPr>
              <w:rPr>
                <w:szCs w:val="18"/>
              </w:rPr>
            </w:pPr>
            <w:r w:rsidRPr="00C35EA7">
              <w:rPr>
                <w:szCs w:val="18"/>
              </w:rPr>
              <w:t>1833</w:t>
            </w:r>
          </w:p>
        </w:tc>
      </w:tr>
      <w:tr w:rsidR="005D10B6" w:rsidRPr="00C04709" w14:paraId="1D44A1D8" w14:textId="77777777" w:rsidTr="00C35EA7">
        <w:trPr>
          <w:jc w:val="center"/>
        </w:trPr>
        <w:tc>
          <w:tcPr>
            <w:tcW w:w="1516" w:type="dxa"/>
          </w:tcPr>
          <w:p w14:paraId="518C32B3" w14:textId="77777777" w:rsidR="00013913" w:rsidRPr="00C35EA7" w:rsidRDefault="00013913" w:rsidP="00DE360B">
            <w:pPr>
              <w:rPr>
                <w:szCs w:val="18"/>
              </w:rPr>
            </w:pPr>
            <w:r w:rsidRPr="00C35EA7">
              <w:rPr>
                <w:szCs w:val="18"/>
              </w:rPr>
              <w:t>Moulin (Le)</w:t>
            </w:r>
          </w:p>
        </w:tc>
        <w:tc>
          <w:tcPr>
            <w:tcW w:w="1176" w:type="dxa"/>
          </w:tcPr>
          <w:p w14:paraId="0A81EF72" w14:textId="77777777" w:rsidR="00013913" w:rsidRPr="00C35EA7" w:rsidRDefault="00013913" w:rsidP="00DE360B">
            <w:pPr>
              <w:rPr>
                <w:szCs w:val="18"/>
              </w:rPr>
            </w:pPr>
            <w:r>
              <w:t>t_175</w:t>
            </w:r>
          </w:p>
        </w:tc>
        <w:tc>
          <w:tcPr>
            <w:tcW w:w="1070" w:type="dxa"/>
          </w:tcPr>
          <w:p w14:paraId="35CBA9E7" w14:textId="77777777" w:rsidR="00013913" w:rsidRPr="00C35EA7" w:rsidRDefault="00013913" w:rsidP="00DE360B">
            <w:pPr>
              <w:rPr>
                <w:szCs w:val="18"/>
              </w:rPr>
            </w:pPr>
            <w:r w:rsidRPr="00C35EA7">
              <w:rPr>
                <w:szCs w:val="18"/>
              </w:rPr>
              <w:t>15514</w:t>
            </w:r>
          </w:p>
        </w:tc>
        <w:tc>
          <w:tcPr>
            <w:tcW w:w="1496" w:type="dxa"/>
          </w:tcPr>
          <w:p w14:paraId="6141D350" w14:textId="77777777" w:rsidR="00013913" w:rsidRDefault="00013913" w:rsidP="00C35EA7">
            <w:pPr>
              <w:jc w:val="both"/>
            </w:pPr>
            <w:r>
              <w:t>AK-3171-m</w:t>
            </w:r>
          </w:p>
        </w:tc>
        <w:tc>
          <w:tcPr>
            <w:tcW w:w="2475" w:type="dxa"/>
          </w:tcPr>
          <w:p w14:paraId="3554A072" w14:textId="77777777" w:rsidR="00013913" w:rsidRDefault="00013913" w:rsidP="00DE360B">
            <w:r>
              <w:t>anneau en bronze</w:t>
            </w:r>
          </w:p>
        </w:tc>
        <w:tc>
          <w:tcPr>
            <w:tcW w:w="816" w:type="dxa"/>
          </w:tcPr>
          <w:p w14:paraId="0A9BFCF9" w14:textId="77777777" w:rsidR="00013913" w:rsidRPr="00C35EA7" w:rsidRDefault="00013913" w:rsidP="00DE360B">
            <w:pPr>
              <w:rPr>
                <w:szCs w:val="18"/>
              </w:rPr>
            </w:pPr>
            <w:r w:rsidRPr="00C35EA7">
              <w:rPr>
                <w:szCs w:val="18"/>
              </w:rPr>
              <w:t>1833</w:t>
            </w:r>
          </w:p>
        </w:tc>
      </w:tr>
    </w:tbl>
    <w:p w14:paraId="6D019696" w14:textId="77777777" w:rsidR="00602FF9" w:rsidRDefault="00602FF9" w:rsidP="00DE360B"/>
    <w:p w14:paraId="70FADE64" w14:textId="77777777" w:rsidR="00602FF9" w:rsidRDefault="00602FF9" w:rsidP="00DE360B"/>
    <w:p w14:paraId="6332A3BA" w14:textId="77777777" w:rsidR="00690AF5" w:rsidRDefault="00690AF5" w:rsidP="00DE360B">
      <w:pPr>
        <w:pStyle w:val="Heading3"/>
      </w:pPr>
      <w:r>
        <w:t>t_176</w:t>
      </w:r>
    </w:p>
    <w:p w14:paraId="28C00B16" w14:textId="77777777" w:rsidR="00690AF5" w:rsidRDefault="00690AF5" w:rsidP="00DE360B"/>
    <w:tbl>
      <w:tblPr>
        <w:tblW w:w="90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042"/>
        <w:gridCol w:w="1723"/>
      </w:tblGrid>
      <w:tr w:rsidR="005D10B6" w:rsidRPr="00C04709" w14:paraId="54318562" w14:textId="77777777" w:rsidTr="00C35EA7">
        <w:trPr>
          <w:jc w:val="center"/>
        </w:trPr>
        <w:tc>
          <w:tcPr>
            <w:tcW w:w="1516" w:type="dxa"/>
          </w:tcPr>
          <w:p w14:paraId="6A760FC6" w14:textId="77777777" w:rsidR="00690AF5" w:rsidRPr="00C35EA7" w:rsidRDefault="00690AF5" w:rsidP="00DE360B">
            <w:pPr>
              <w:rPr>
                <w:rFonts w:ascii="Courier New" w:hAnsi="Courier New" w:cs="Courier New"/>
                <w:sz w:val="20"/>
                <w:szCs w:val="18"/>
              </w:rPr>
            </w:pPr>
            <w:r w:rsidRPr="00C35EA7">
              <w:rPr>
                <w:rFonts w:ascii="Courier New" w:hAnsi="Courier New" w:cs="Courier New"/>
                <w:sz w:val="20"/>
                <w:szCs w:val="18"/>
                <w:lang w:val="en-GB"/>
              </w:rPr>
              <w:br w:type="page"/>
            </w:r>
            <w:r w:rsidR="00C458EA" w:rsidRPr="00C35EA7">
              <w:rPr>
                <w:rFonts w:ascii="Courier New" w:hAnsi="Courier New" w:cs="Courier New"/>
                <w:sz w:val="20"/>
                <w:szCs w:val="18"/>
              </w:rPr>
              <w:t>OBJ_</w:t>
            </w:r>
          </w:p>
        </w:tc>
        <w:tc>
          <w:tcPr>
            <w:tcW w:w="1176" w:type="dxa"/>
          </w:tcPr>
          <w:p w14:paraId="4E481564" w14:textId="77777777" w:rsidR="00690AF5" w:rsidRPr="00C35EA7" w:rsidRDefault="00690AF5" w:rsidP="00DE360B">
            <w:pPr>
              <w:rPr>
                <w:rFonts w:ascii="Courier New" w:hAnsi="Courier New" w:cs="Courier New"/>
                <w:sz w:val="20"/>
                <w:szCs w:val="18"/>
              </w:rPr>
            </w:pPr>
          </w:p>
        </w:tc>
        <w:tc>
          <w:tcPr>
            <w:tcW w:w="1070" w:type="dxa"/>
          </w:tcPr>
          <w:p w14:paraId="3E697DD6" w14:textId="77777777" w:rsidR="00690AF5" w:rsidRPr="00C35EA7" w:rsidRDefault="00690AF5" w:rsidP="00DE360B">
            <w:pPr>
              <w:rPr>
                <w:rFonts w:ascii="Courier New" w:hAnsi="Courier New" w:cs="Courier New"/>
                <w:sz w:val="20"/>
                <w:szCs w:val="18"/>
              </w:rPr>
            </w:pPr>
          </w:p>
        </w:tc>
        <w:tc>
          <w:tcPr>
            <w:tcW w:w="1510" w:type="dxa"/>
          </w:tcPr>
          <w:p w14:paraId="700D52C8" w14:textId="77777777" w:rsidR="00690AF5" w:rsidRPr="00C35EA7" w:rsidRDefault="00690AF5" w:rsidP="00DE360B">
            <w:pPr>
              <w:rPr>
                <w:rFonts w:ascii="Courier New" w:hAnsi="Courier New" w:cs="Courier New"/>
                <w:sz w:val="20"/>
                <w:szCs w:val="18"/>
              </w:rPr>
            </w:pPr>
          </w:p>
        </w:tc>
        <w:tc>
          <w:tcPr>
            <w:tcW w:w="2042" w:type="dxa"/>
          </w:tcPr>
          <w:p w14:paraId="4A2DACE7" w14:textId="77777777" w:rsidR="00690AF5" w:rsidRPr="00C35EA7" w:rsidRDefault="00690AF5" w:rsidP="00DE360B">
            <w:pPr>
              <w:rPr>
                <w:rFonts w:ascii="Courier New" w:hAnsi="Courier New" w:cs="Courier New"/>
                <w:sz w:val="20"/>
                <w:szCs w:val="18"/>
              </w:rPr>
            </w:pPr>
          </w:p>
        </w:tc>
        <w:tc>
          <w:tcPr>
            <w:tcW w:w="1723" w:type="dxa"/>
          </w:tcPr>
          <w:p w14:paraId="554F09A3" w14:textId="77777777" w:rsidR="00690AF5" w:rsidRPr="00C35EA7" w:rsidRDefault="00690AF5" w:rsidP="00DE360B">
            <w:pPr>
              <w:rPr>
                <w:rFonts w:ascii="Courier New" w:hAnsi="Courier New" w:cs="Courier New"/>
                <w:sz w:val="20"/>
                <w:szCs w:val="18"/>
              </w:rPr>
            </w:pPr>
          </w:p>
        </w:tc>
      </w:tr>
      <w:tr w:rsidR="005D10B6" w:rsidRPr="00C04709" w14:paraId="3C122E9A" w14:textId="77777777" w:rsidTr="00C35EA7">
        <w:trPr>
          <w:jc w:val="center"/>
        </w:trPr>
        <w:tc>
          <w:tcPr>
            <w:tcW w:w="1516" w:type="dxa"/>
          </w:tcPr>
          <w:p w14:paraId="0AD6F245" w14:textId="77777777" w:rsidR="00690AF5" w:rsidRPr="00C35EA7" w:rsidRDefault="00690AF5" w:rsidP="00C35EA7">
            <w:pPr>
              <w:jc w:val="center"/>
              <w:rPr>
                <w:szCs w:val="18"/>
              </w:rPr>
            </w:pPr>
            <w:r w:rsidRPr="00C35EA7">
              <w:rPr>
                <w:szCs w:val="18"/>
              </w:rPr>
              <w:t>site</w:t>
            </w:r>
          </w:p>
        </w:tc>
        <w:tc>
          <w:tcPr>
            <w:tcW w:w="1176" w:type="dxa"/>
          </w:tcPr>
          <w:p w14:paraId="73190998" w14:textId="77777777" w:rsidR="00690AF5" w:rsidRPr="00C35EA7" w:rsidRDefault="00690AF5" w:rsidP="00C35EA7">
            <w:pPr>
              <w:jc w:val="center"/>
              <w:rPr>
                <w:szCs w:val="18"/>
              </w:rPr>
            </w:pPr>
            <w:r w:rsidRPr="00C35EA7">
              <w:rPr>
                <w:szCs w:val="18"/>
              </w:rPr>
              <w:t>structure</w:t>
            </w:r>
          </w:p>
        </w:tc>
        <w:tc>
          <w:tcPr>
            <w:tcW w:w="1070" w:type="dxa"/>
          </w:tcPr>
          <w:p w14:paraId="229205D4" w14:textId="77777777" w:rsidR="00690AF5" w:rsidRPr="00C35EA7" w:rsidRDefault="00690AF5" w:rsidP="00C35EA7">
            <w:pPr>
              <w:jc w:val="center"/>
              <w:rPr>
                <w:szCs w:val="18"/>
              </w:rPr>
            </w:pPr>
            <w:r w:rsidRPr="00C35EA7">
              <w:rPr>
                <w:szCs w:val="18"/>
              </w:rPr>
              <w:t>numero</w:t>
            </w:r>
          </w:p>
        </w:tc>
        <w:tc>
          <w:tcPr>
            <w:tcW w:w="1510" w:type="dxa"/>
          </w:tcPr>
          <w:p w14:paraId="56F6685C" w14:textId="77777777" w:rsidR="00690AF5" w:rsidRPr="00C35EA7" w:rsidRDefault="00690AF5" w:rsidP="00C35EA7">
            <w:pPr>
              <w:jc w:val="center"/>
              <w:rPr>
                <w:szCs w:val="18"/>
              </w:rPr>
            </w:pPr>
            <w:r w:rsidRPr="00C35EA7">
              <w:rPr>
                <w:szCs w:val="18"/>
              </w:rPr>
              <w:t>objet</w:t>
            </w:r>
          </w:p>
        </w:tc>
        <w:tc>
          <w:tcPr>
            <w:tcW w:w="2042" w:type="dxa"/>
          </w:tcPr>
          <w:p w14:paraId="460E832A" w14:textId="77777777" w:rsidR="00690AF5" w:rsidRPr="00C35EA7" w:rsidRDefault="00690AF5" w:rsidP="00C35EA7">
            <w:pPr>
              <w:jc w:val="center"/>
              <w:rPr>
                <w:szCs w:val="18"/>
              </w:rPr>
            </w:pPr>
            <w:r w:rsidRPr="00C35EA7">
              <w:rPr>
                <w:szCs w:val="18"/>
              </w:rPr>
              <w:t>description</w:t>
            </w:r>
          </w:p>
        </w:tc>
        <w:tc>
          <w:tcPr>
            <w:tcW w:w="1723" w:type="dxa"/>
          </w:tcPr>
          <w:p w14:paraId="35CAB1C2" w14:textId="77777777" w:rsidR="00690AF5" w:rsidRPr="00C35EA7" w:rsidRDefault="00690AF5" w:rsidP="00C35EA7">
            <w:pPr>
              <w:jc w:val="center"/>
              <w:rPr>
                <w:szCs w:val="18"/>
              </w:rPr>
            </w:pPr>
            <w:r w:rsidRPr="00C35EA7">
              <w:rPr>
                <w:szCs w:val="18"/>
              </w:rPr>
              <w:t>BIB</w:t>
            </w:r>
          </w:p>
        </w:tc>
      </w:tr>
      <w:tr w:rsidR="005D10B6" w:rsidRPr="00C04709" w14:paraId="1ADD4833" w14:textId="77777777" w:rsidTr="00C35EA7">
        <w:trPr>
          <w:jc w:val="center"/>
        </w:trPr>
        <w:tc>
          <w:tcPr>
            <w:tcW w:w="1516" w:type="dxa"/>
          </w:tcPr>
          <w:p w14:paraId="20929C98" w14:textId="77777777" w:rsidR="00690AF5" w:rsidRPr="00C35EA7" w:rsidRDefault="00690AF5" w:rsidP="00DE360B">
            <w:pPr>
              <w:rPr>
                <w:szCs w:val="18"/>
              </w:rPr>
            </w:pPr>
            <w:r w:rsidRPr="00C35EA7">
              <w:rPr>
                <w:szCs w:val="18"/>
              </w:rPr>
              <w:t>Moulin (Le)</w:t>
            </w:r>
          </w:p>
        </w:tc>
        <w:tc>
          <w:tcPr>
            <w:tcW w:w="1176" w:type="dxa"/>
          </w:tcPr>
          <w:p w14:paraId="338E341C" w14:textId="77777777" w:rsidR="00690AF5" w:rsidRPr="00C35EA7" w:rsidRDefault="00690AF5" w:rsidP="00DE360B">
            <w:pPr>
              <w:rPr>
                <w:szCs w:val="18"/>
              </w:rPr>
            </w:pPr>
            <w:r>
              <w:t>t_176</w:t>
            </w:r>
          </w:p>
        </w:tc>
        <w:tc>
          <w:tcPr>
            <w:tcW w:w="1070" w:type="dxa"/>
          </w:tcPr>
          <w:p w14:paraId="7171D52F" w14:textId="77777777" w:rsidR="00690AF5" w:rsidRPr="00C35EA7" w:rsidRDefault="00690AF5" w:rsidP="00DE360B">
            <w:pPr>
              <w:rPr>
                <w:szCs w:val="18"/>
              </w:rPr>
            </w:pPr>
          </w:p>
        </w:tc>
        <w:tc>
          <w:tcPr>
            <w:tcW w:w="1510" w:type="dxa"/>
          </w:tcPr>
          <w:p w14:paraId="370C6310" w14:textId="77777777" w:rsidR="00690AF5" w:rsidRDefault="00690AF5" w:rsidP="00DE360B">
            <w:r>
              <w:t>AI-1121-m</w:t>
            </w:r>
          </w:p>
        </w:tc>
        <w:tc>
          <w:tcPr>
            <w:tcW w:w="2042" w:type="dxa"/>
          </w:tcPr>
          <w:p w14:paraId="7141215F" w14:textId="77777777" w:rsidR="00690AF5" w:rsidRPr="00C35EA7" w:rsidRDefault="00690AF5" w:rsidP="00DE360B">
            <w:pPr>
              <w:rPr>
                <w:szCs w:val="18"/>
              </w:rPr>
            </w:pPr>
            <w:r w:rsidRPr="00C35EA7">
              <w:rPr>
                <w:szCs w:val="18"/>
              </w:rPr>
              <w:t>applique en bronze</w:t>
            </w:r>
          </w:p>
        </w:tc>
        <w:tc>
          <w:tcPr>
            <w:tcW w:w="1723" w:type="dxa"/>
          </w:tcPr>
          <w:p w14:paraId="6AAA1B11" w14:textId="77777777" w:rsidR="00690AF5" w:rsidRDefault="00690AF5" w:rsidP="00DE360B">
            <w:r>
              <w:t>1833</w:t>
            </w:r>
          </w:p>
        </w:tc>
      </w:tr>
    </w:tbl>
    <w:p w14:paraId="36278B05" w14:textId="77777777" w:rsidR="00690AF5" w:rsidRDefault="00690AF5" w:rsidP="00DE360B"/>
    <w:p w14:paraId="260D0507" w14:textId="77777777" w:rsidR="00B2667E" w:rsidRDefault="00B2667E" w:rsidP="00DE360B">
      <w:pPr>
        <w:pStyle w:val="Heading3"/>
      </w:pPr>
      <w:r>
        <w:t>t_177</w:t>
      </w:r>
    </w:p>
    <w:p w14:paraId="5C869896" w14:textId="77777777" w:rsidR="00B2667E" w:rsidRDefault="00B2667E" w:rsidP="00DE360B"/>
    <w:tbl>
      <w:tblPr>
        <w:tblW w:w="81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496"/>
        <w:gridCol w:w="2042"/>
        <w:gridCol w:w="816"/>
      </w:tblGrid>
      <w:tr w:rsidR="005D10B6" w:rsidRPr="00C04709" w14:paraId="6469D70C" w14:textId="77777777" w:rsidTr="00C35EA7">
        <w:trPr>
          <w:jc w:val="center"/>
        </w:trPr>
        <w:tc>
          <w:tcPr>
            <w:tcW w:w="1516" w:type="dxa"/>
          </w:tcPr>
          <w:p w14:paraId="3298916D" w14:textId="77777777" w:rsidR="00B2667E" w:rsidRPr="00C35EA7" w:rsidRDefault="00B2667E"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220FE1C2" w14:textId="77777777" w:rsidR="00B2667E" w:rsidRPr="00C35EA7" w:rsidRDefault="00B2667E" w:rsidP="00DE360B">
            <w:pPr>
              <w:rPr>
                <w:rFonts w:ascii="Courier New" w:hAnsi="Courier New" w:cs="Courier New"/>
                <w:sz w:val="20"/>
                <w:szCs w:val="18"/>
              </w:rPr>
            </w:pPr>
          </w:p>
        </w:tc>
        <w:tc>
          <w:tcPr>
            <w:tcW w:w="1070" w:type="dxa"/>
          </w:tcPr>
          <w:p w14:paraId="56549D2D" w14:textId="77777777" w:rsidR="00B2667E" w:rsidRPr="00C35EA7" w:rsidRDefault="00B2667E" w:rsidP="00DE360B">
            <w:pPr>
              <w:rPr>
                <w:rFonts w:ascii="Courier New" w:hAnsi="Courier New" w:cs="Courier New"/>
                <w:sz w:val="20"/>
                <w:szCs w:val="18"/>
              </w:rPr>
            </w:pPr>
          </w:p>
        </w:tc>
        <w:tc>
          <w:tcPr>
            <w:tcW w:w="1496" w:type="dxa"/>
          </w:tcPr>
          <w:p w14:paraId="071EAF0D" w14:textId="77777777" w:rsidR="00B2667E" w:rsidRPr="00C35EA7" w:rsidRDefault="00B2667E" w:rsidP="00DE360B">
            <w:pPr>
              <w:rPr>
                <w:rFonts w:ascii="Courier New" w:hAnsi="Courier New" w:cs="Courier New"/>
                <w:sz w:val="20"/>
                <w:szCs w:val="18"/>
              </w:rPr>
            </w:pPr>
          </w:p>
        </w:tc>
        <w:tc>
          <w:tcPr>
            <w:tcW w:w="2042" w:type="dxa"/>
          </w:tcPr>
          <w:p w14:paraId="3F2E482F" w14:textId="77777777" w:rsidR="00B2667E" w:rsidRPr="00C35EA7" w:rsidRDefault="00B2667E" w:rsidP="00DE360B">
            <w:pPr>
              <w:rPr>
                <w:rFonts w:ascii="Courier New" w:hAnsi="Courier New" w:cs="Courier New"/>
                <w:sz w:val="20"/>
                <w:szCs w:val="18"/>
              </w:rPr>
            </w:pPr>
          </w:p>
        </w:tc>
        <w:tc>
          <w:tcPr>
            <w:tcW w:w="816" w:type="dxa"/>
          </w:tcPr>
          <w:p w14:paraId="6D941155" w14:textId="77777777" w:rsidR="00B2667E" w:rsidRPr="00C35EA7" w:rsidRDefault="00B2667E" w:rsidP="00DE360B">
            <w:pPr>
              <w:rPr>
                <w:rFonts w:ascii="Courier New" w:hAnsi="Courier New" w:cs="Courier New"/>
                <w:sz w:val="20"/>
                <w:szCs w:val="18"/>
              </w:rPr>
            </w:pPr>
          </w:p>
        </w:tc>
      </w:tr>
      <w:tr w:rsidR="005D10B6" w:rsidRPr="00C04709" w14:paraId="2EE6E9B0" w14:textId="77777777" w:rsidTr="00C35EA7">
        <w:trPr>
          <w:jc w:val="center"/>
        </w:trPr>
        <w:tc>
          <w:tcPr>
            <w:tcW w:w="1516" w:type="dxa"/>
          </w:tcPr>
          <w:p w14:paraId="4B6BDA39" w14:textId="77777777" w:rsidR="00B2667E" w:rsidRPr="00C35EA7" w:rsidRDefault="00B2667E" w:rsidP="00C35EA7">
            <w:pPr>
              <w:jc w:val="center"/>
              <w:rPr>
                <w:szCs w:val="18"/>
              </w:rPr>
            </w:pPr>
            <w:r w:rsidRPr="00C35EA7">
              <w:rPr>
                <w:szCs w:val="18"/>
              </w:rPr>
              <w:t>site</w:t>
            </w:r>
          </w:p>
        </w:tc>
        <w:tc>
          <w:tcPr>
            <w:tcW w:w="1176" w:type="dxa"/>
          </w:tcPr>
          <w:p w14:paraId="039FA802" w14:textId="77777777" w:rsidR="00B2667E" w:rsidRPr="00C35EA7" w:rsidRDefault="00B2667E" w:rsidP="00C35EA7">
            <w:pPr>
              <w:jc w:val="center"/>
              <w:rPr>
                <w:szCs w:val="18"/>
              </w:rPr>
            </w:pPr>
            <w:r w:rsidRPr="00C35EA7">
              <w:rPr>
                <w:szCs w:val="18"/>
              </w:rPr>
              <w:t>structure</w:t>
            </w:r>
          </w:p>
        </w:tc>
        <w:tc>
          <w:tcPr>
            <w:tcW w:w="1070" w:type="dxa"/>
          </w:tcPr>
          <w:p w14:paraId="1EFD0C67" w14:textId="77777777" w:rsidR="00B2667E" w:rsidRPr="00C35EA7" w:rsidRDefault="00B2667E" w:rsidP="00C35EA7">
            <w:pPr>
              <w:jc w:val="center"/>
              <w:rPr>
                <w:szCs w:val="18"/>
              </w:rPr>
            </w:pPr>
            <w:r w:rsidRPr="00C35EA7">
              <w:rPr>
                <w:szCs w:val="18"/>
              </w:rPr>
              <w:t>numero</w:t>
            </w:r>
          </w:p>
        </w:tc>
        <w:tc>
          <w:tcPr>
            <w:tcW w:w="1496" w:type="dxa"/>
          </w:tcPr>
          <w:p w14:paraId="6CD17D51" w14:textId="77777777" w:rsidR="00B2667E" w:rsidRPr="00C35EA7" w:rsidRDefault="00B2667E" w:rsidP="00C35EA7">
            <w:pPr>
              <w:jc w:val="center"/>
              <w:rPr>
                <w:szCs w:val="18"/>
              </w:rPr>
            </w:pPr>
            <w:r w:rsidRPr="00C35EA7">
              <w:rPr>
                <w:szCs w:val="18"/>
              </w:rPr>
              <w:t>objet</w:t>
            </w:r>
          </w:p>
        </w:tc>
        <w:tc>
          <w:tcPr>
            <w:tcW w:w="2042" w:type="dxa"/>
          </w:tcPr>
          <w:p w14:paraId="3BC18B94" w14:textId="77777777" w:rsidR="00B2667E" w:rsidRPr="00C35EA7" w:rsidRDefault="00B2667E" w:rsidP="00C35EA7">
            <w:pPr>
              <w:jc w:val="center"/>
              <w:rPr>
                <w:szCs w:val="18"/>
              </w:rPr>
            </w:pPr>
            <w:r w:rsidRPr="00C35EA7">
              <w:rPr>
                <w:szCs w:val="18"/>
              </w:rPr>
              <w:t>description</w:t>
            </w:r>
          </w:p>
        </w:tc>
        <w:tc>
          <w:tcPr>
            <w:tcW w:w="816" w:type="dxa"/>
          </w:tcPr>
          <w:p w14:paraId="0B14900D" w14:textId="77777777" w:rsidR="00B2667E" w:rsidRPr="00C35EA7" w:rsidRDefault="00B2667E" w:rsidP="00C35EA7">
            <w:pPr>
              <w:jc w:val="center"/>
              <w:rPr>
                <w:szCs w:val="18"/>
              </w:rPr>
            </w:pPr>
            <w:r w:rsidRPr="00C35EA7">
              <w:rPr>
                <w:szCs w:val="18"/>
              </w:rPr>
              <w:t>BIB</w:t>
            </w:r>
          </w:p>
        </w:tc>
      </w:tr>
      <w:tr w:rsidR="005D10B6" w:rsidRPr="00C04709" w14:paraId="56B04D5F" w14:textId="77777777" w:rsidTr="00C35EA7">
        <w:trPr>
          <w:jc w:val="center"/>
        </w:trPr>
        <w:tc>
          <w:tcPr>
            <w:tcW w:w="1516" w:type="dxa"/>
          </w:tcPr>
          <w:p w14:paraId="6B9FC9CB" w14:textId="77777777" w:rsidR="00B2667E" w:rsidRPr="00C35EA7" w:rsidRDefault="00B2667E" w:rsidP="00DE360B">
            <w:pPr>
              <w:rPr>
                <w:szCs w:val="18"/>
              </w:rPr>
            </w:pPr>
            <w:r w:rsidRPr="00C35EA7">
              <w:rPr>
                <w:szCs w:val="18"/>
              </w:rPr>
              <w:t>Moulin (Le)</w:t>
            </w:r>
          </w:p>
        </w:tc>
        <w:tc>
          <w:tcPr>
            <w:tcW w:w="1176" w:type="dxa"/>
          </w:tcPr>
          <w:p w14:paraId="6C0D6E2C" w14:textId="77777777" w:rsidR="00B2667E" w:rsidRPr="00C35EA7" w:rsidRDefault="00B2667E" w:rsidP="00DE360B">
            <w:pPr>
              <w:rPr>
                <w:szCs w:val="18"/>
              </w:rPr>
            </w:pPr>
            <w:r>
              <w:t>t_177</w:t>
            </w:r>
          </w:p>
        </w:tc>
        <w:tc>
          <w:tcPr>
            <w:tcW w:w="1070" w:type="dxa"/>
          </w:tcPr>
          <w:p w14:paraId="5A4890E2" w14:textId="77777777" w:rsidR="00B2667E" w:rsidRPr="00C35EA7" w:rsidRDefault="00B2667E" w:rsidP="00DE360B">
            <w:pPr>
              <w:rPr>
                <w:szCs w:val="18"/>
              </w:rPr>
            </w:pPr>
            <w:r w:rsidRPr="00C35EA7">
              <w:rPr>
                <w:szCs w:val="18"/>
              </w:rPr>
              <w:t>15528</w:t>
            </w:r>
          </w:p>
        </w:tc>
        <w:tc>
          <w:tcPr>
            <w:tcW w:w="1496" w:type="dxa"/>
          </w:tcPr>
          <w:p w14:paraId="2CEB1488" w14:textId="77777777" w:rsidR="00B2667E" w:rsidRPr="00B2667E" w:rsidRDefault="00B2667E" w:rsidP="00C35EA7">
            <w:pPr>
              <w:jc w:val="both"/>
            </w:pPr>
            <w:r>
              <w:t>AA-2111-m</w:t>
            </w:r>
          </w:p>
        </w:tc>
        <w:tc>
          <w:tcPr>
            <w:tcW w:w="2042" w:type="dxa"/>
          </w:tcPr>
          <w:p w14:paraId="517F647F" w14:textId="77777777" w:rsidR="00B2667E" w:rsidRPr="00C35EA7" w:rsidRDefault="00B2667E" w:rsidP="00DE360B">
            <w:pPr>
              <w:rPr>
                <w:szCs w:val="18"/>
              </w:rPr>
            </w:pPr>
            <w:r>
              <w:t>épingle en bronze</w:t>
            </w:r>
          </w:p>
        </w:tc>
        <w:tc>
          <w:tcPr>
            <w:tcW w:w="816" w:type="dxa"/>
          </w:tcPr>
          <w:p w14:paraId="1F3F33BB" w14:textId="77777777" w:rsidR="00B2667E" w:rsidRPr="00C35EA7" w:rsidRDefault="00B2667E" w:rsidP="00DE360B">
            <w:pPr>
              <w:rPr>
                <w:szCs w:val="18"/>
              </w:rPr>
            </w:pPr>
            <w:r w:rsidRPr="00C35EA7">
              <w:rPr>
                <w:szCs w:val="18"/>
              </w:rPr>
              <w:t>1833</w:t>
            </w:r>
          </w:p>
        </w:tc>
      </w:tr>
    </w:tbl>
    <w:p w14:paraId="44951771" w14:textId="77777777" w:rsidR="00F2729F" w:rsidRDefault="00F2729F" w:rsidP="00DE360B"/>
    <w:p w14:paraId="26B13367" w14:textId="77777777" w:rsidR="00F2729F" w:rsidRDefault="00F2729F" w:rsidP="00DE360B">
      <w:pPr>
        <w:pStyle w:val="Heading3"/>
      </w:pPr>
      <w:r>
        <w:t>t_179</w:t>
      </w:r>
    </w:p>
    <w:p w14:paraId="770DB8BA" w14:textId="77777777" w:rsidR="00F2729F" w:rsidRPr="00F2729F" w:rsidRDefault="00F2729F" w:rsidP="00DE360B"/>
    <w:tbl>
      <w:tblPr>
        <w:tblW w:w="74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1403"/>
        <w:gridCol w:w="816"/>
      </w:tblGrid>
      <w:tr w:rsidR="005D10B6" w:rsidRPr="00C04709" w14:paraId="09B52760" w14:textId="77777777" w:rsidTr="00C35EA7">
        <w:trPr>
          <w:jc w:val="center"/>
        </w:trPr>
        <w:tc>
          <w:tcPr>
            <w:tcW w:w="1516" w:type="dxa"/>
          </w:tcPr>
          <w:p w14:paraId="6474AE41" w14:textId="77777777" w:rsidR="00F2729F" w:rsidRPr="00C35EA7" w:rsidRDefault="00F2729F" w:rsidP="00DE360B">
            <w:pPr>
              <w:rPr>
                <w:rFonts w:ascii="Courier New" w:hAnsi="Courier New" w:cs="Courier New"/>
                <w:sz w:val="20"/>
                <w:szCs w:val="18"/>
              </w:rPr>
            </w:pPr>
            <w:r w:rsidRPr="00C35EA7">
              <w:rPr>
                <w:rFonts w:ascii="Courier New" w:hAnsi="Courier New" w:cs="Courier New"/>
                <w:sz w:val="20"/>
                <w:szCs w:val="18"/>
                <w:lang w:val="en-GB"/>
              </w:rPr>
              <w:br w:type="page"/>
            </w:r>
            <w:r w:rsidR="00C458EA" w:rsidRPr="00C35EA7">
              <w:rPr>
                <w:rFonts w:ascii="Courier New" w:hAnsi="Courier New" w:cs="Courier New"/>
                <w:sz w:val="20"/>
                <w:szCs w:val="18"/>
              </w:rPr>
              <w:t>OBJ_</w:t>
            </w:r>
          </w:p>
        </w:tc>
        <w:tc>
          <w:tcPr>
            <w:tcW w:w="1176" w:type="dxa"/>
          </w:tcPr>
          <w:p w14:paraId="6B4DE906" w14:textId="77777777" w:rsidR="00F2729F" w:rsidRPr="00C35EA7" w:rsidRDefault="00F2729F" w:rsidP="00DE360B">
            <w:pPr>
              <w:rPr>
                <w:rFonts w:ascii="Courier New" w:hAnsi="Courier New" w:cs="Courier New"/>
                <w:sz w:val="20"/>
                <w:szCs w:val="18"/>
              </w:rPr>
            </w:pPr>
          </w:p>
        </w:tc>
        <w:tc>
          <w:tcPr>
            <w:tcW w:w="1070" w:type="dxa"/>
          </w:tcPr>
          <w:p w14:paraId="26F17D39" w14:textId="77777777" w:rsidR="00F2729F" w:rsidRPr="00C35EA7" w:rsidRDefault="00F2729F" w:rsidP="00DE360B">
            <w:pPr>
              <w:rPr>
                <w:rFonts w:ascii="Courier New" w:hAnsi="Courier New" w:cs="Courier New"/>
                <w:sz w:val="20"/>
                <w:szCs w:val="18"/>
              </w:rPr>
            </w:pPr>
          </w:p>
        </w:tc>
        <w:tc>
          <w:tcPr>
            <w:tcW w:w="1510" w:type="dxa"/>
          </w:tcPr>
          <w:p w14:paraId="195DB8DE" w14:textId="77777777" w:rsidR="00F2729F" w:rsidRPr="00C35EA7" w:rsidRDefault="00F2729F" w:rsidP="00DE360B">
            <w:pPr>
              <w:rPr>
                <w:rFonts w:ascii="Courier New" w:hAnsi="Courier New" w:cs="Courier New"/>
                <w:sz w:val="20"/>
                <w:szCs w:val="18"/>
              </w:rPr>
            </w:pPr>
          </w:p>
        </w:tc>
        <w:tc>
          <w:tcPr>
            <w:tcW w:w="1403" w:type="dxa"/>
          </w:tcPr>
          <w:p w14:paraId="3B89E93A" w14:textId="77777777" w:rsidR="00F2729F" w:rsidRPr="00C35EA7" w:rsidRDefault="00F2729F" w:rsidP="00DE360B">
            <w:pPr>
              <w:rPr>
                <w:rFonts w:ascii="Courier New" w:hAnsi="Courier New" w:cs="Courier New"/>
                <w:sz w:val="20"/>
                <w:szCs w:val="18"/>
              </w:rPr>
            </w:pPr>
          </w:p>
        </w:tc>
        <w:tc>
          <w:tcPr>
            <w:tcW w:w="816" w:type="dxa"/>
          </w:tcPr>
          <w:p w14:paraId="34C521F9" w14:textId="77777777" w:rsidR="00F2729F" w:rsidRPr="00C35EA7" w:rsidRDefault="00F2729F" w:rsidP="00DE360B">
            <w:pPr>
              <w:rPr>
                <w:rFonts w:ascii="Courier New" w:hAnsi="Courier New" w:cs="Courier New"/>
                <w:sz w:val="20"/>
                <w:szCs w:val="18"/>
              </w:rPr>
            </w:pPr>
          </w:p>
        </w:tc>
      </w:tr>
      <w:tr w:rsidR="005D10B6" w:rsidRPr="00C04709" w14:paraId="2D48D7C4" w14:textId="77777777" w:rsidTr="00C35EA7">
        <w:trPr>
          <w:jc w:val="center"/>
        </w:trPr>
        <w:tc>
          <w:tcPr>
            <w:tcW w:w="1516" w:type="dxa"/>
          </w:tcPr>
          <w:p w14:paraId="05B44028" w14:textId="77777777" w:rsidR="00F2729F" w:rsidRPr="00C35EA7" w:rsidRDefault="00F2729F" w:rsidP="00C35EA7">
            <w:pPr>
              <w:jc w:val="center"/>
              <w:rPr>
                <w:szCs w:val="18"/>
              </w:rPr>
            </w:pPr>
            <w:r w:rsidRPr="00C35EA7">
              <w:rPr>
                <w:szCs w:val="18"/>
              </w:rPr>
              <w:t>site</w:t>
            </w:r>
          </w:p>
        </w:tc>
        <w:tc>
          <w:tcPr>
            <w:tcW w:w="1176" w:type="dxa"/>
          </w:tcPr>
          <w:p w14:paraId="6F0DED6F" w14:textId="77777777" w:rsidR="00F2729F" w:rsidRPr="00C35EA7" w:rsidRDefault="00F2729F" w:rsidP="00C35EA7">
            <w:pPr>
              <w:jc w:val="center"/>
              <w:rPr>
                <w:szCs w:val="18"/>
              </w:rPr>
            </w:pPr>
            <w:r w:rsidRPr="00C35EA7">
              <w:rPr>
                <w:szCs w:val="18"/>
              </w:rPr>
              <w:t>structure</w:t>
            </w:r>
          </w:p>
        </w:tc>
        <w:tc>
          <w:tcPr>
            <w:tcW w:w="1070" w:type="dxa"/>
          </w:tcPr>
          <w:p w14:paraId="045AB04B" w14:textId="77777777" w:rsidR="00F2729F" w:rsidRPr="00C35EA7" w:rsidRDefault="00F2729F" w:rsidP="00C35EA7">
            <w:pPr>
              <w:jc w:val="center"/>
              <w:rPr>
                <w:szCs w:val="18"/>
              </w:rPr>
            </w:pPr>
            <w:r w:rsidRPr="00C35EA7">
              <w:rPr>
                <w:szCs w:val="18"/>
              </w:rPr>
              <w:t>numero</w:t>
            </w:r>
          </w:p>
        </w:tc>
        <w:tc>
          <w:tcPr>
            <w:tcW w:w="1510" w:type="dxa"/>
          </w:tcPr>
          <w:p w14:paraId="2629CF31" w14:textId="77777777" w:rsidR="00F2729F" w:rsidRPr="00C35EA7" w:rsidRDefault="00F2729F" w:rsidP="00C35EA7">
            <w:pPr>
              <w:jc w:val="center"/>
              <w:rPr>
                <w:szCs w:val="18"/>
              </w:rPr>
            </w:pPr>
            <w:r w:rsidRPr="00C35EA7">
              <w:rPr>
                <w:szCs w:val="18"/>
              </w:rPr>
              <w:t>objet</w:t>
            </w:r>
          </w:p>
        </w:tc>
        <w:tc>
          <w:tcPr>
            <w:tcW w:w="1403" w:type="dxa"/>
          </w:tcPr>
          <w:p w14:paraId="2CFE4925" w14:textId="77777777" w:rsidR="00F2729F" w:rsidRPr="00C35EA7" w:rsidRDefault="00F2729F" w:rsidP="00C35EA7">
            <w:pPr>
              <w:jc w:val="center"/>
              <w:rPr>
                <w:szCs w:val="18"/>
              </w:rPr>
            </w:pPr>
            <w:r w:rsidRPr="00C35EA7">
              <w:rPr>
                <w:szCs w:val="18"/>
              </w:rPr>
              <w:t>description</w:t>
            </w:r>
          </w:p>
        </w:tc>
        <w:tc>
          <w:tcPr>
            <w:tcW w:w="816" w:type="dxa"/>
          </w:tcPr>
          <w:p w14:paraId="3248C8B7" w14:textId="77777777" w:rsidR="00F2729F" w:rsidRPr="00C35EA7" w:rsidRDefault="00F2729F" w:rsidP="00C35EA7">
            <w:pPr>
              <w:jc w:val="center"/>
              <w:rPr>
                <w:szCs w:val="18"/>
              </w:rPr>
            </w:pPr>
            <w:r w:rsidRPr="00C35EA7">
              <w:rPr>
                <w:szCs w:val="18"/>
              </w:rPr>
              <w:t>BIB</w:t>
            </w:r>
          </w:p>
        </w:tc>
      </w:tr>
      <w:tr w:rsidR="005D10B6" w:rsidRPr="00C04709" w14:paraId="1F55067C" w14:textId="77777777" w:rsidTr="00C35EA7">
        <w:trPr>
          <w:jc w:val="center"/>
        </w:trPr>
        <w:tc>
          <w:tcPr>
            <w:tcW w:w="1516" w:type="dxa"/>
          </w:tcPr>
          <w:p w14:paraId="5E8A5863" w14:textId="77777777" w:rsidR="00F2729F" w:rsidRPr="00C35EA7" w:rsidRDefault="00F2729F" w:rsidP="00DE360B">
            <w:pPr>
              <w:rPr>
                <w:szCs w:val="18"/>
              </w:rPr>
            </w:pPr>
            <w:r w:rsidRPr="00C35EA7">
              <w:rPr>
                <w:szCs w:val="18"/>
              </w:rPr>
              <w:t>Moulin (Le)</w:t>
            </w:r>
          </w:p>
        </w:tc>
        <w:tc>
          <w:tcPr>
            <w:tcW w:w="1176" w:type="dxa"/>
          </w:tcPr>
          <w:p w14:paraId="7C6DB42A" w14:textId="77777777" w:rsidR="00F2729F" w:rsidRPr="00C35EA7" w:rsidRDefault="00F2729F" w:rsidP="00DE360B">
            <w:pPr>
              <w:rPr>
                <w:szCs w:val="18"/>
              </w:rPr>
            </w:pPr>
            <w:r>
              <w:t>t_179</w:t>
            </w:r>
          </w:p>
        </w:tc>
        <w:tc>
          <w:tcPr>
            <w:tcW w:w="1070" w:type="dxa"/>
          </w:tcPr>
          <w:p w14:paraId="17A5A62C" w14:textId="77777777" w:rsidR="00F2729F" w:rsidRPr="00C35EA7" w:rsidRDefault="00F2729F" w:rsidP="00DE360B">
            <w:pPr>
              <w:rPr>
                <w:szCs w:val="18"/>
              </w:rPr>
            </w:pPr>
            <w:r w:rsidRPr="00C35EA7">
              <w:rPr>
                <w:szCs w:val="18"/>
              </w:rPr>
              <w:t>15544</w:t>
            </w:r>
          </w:p>
        </w:tc>
        <w:tc>
          <w:tcPr>
            <w:tcW w:w="1510" w:type="dxa"/>
          </w:tcPr>
          <w:p w14:paraId="48E4A3A6" w14:textId="77777777" w:rsidR="00F2729F" w:rsidRDefault="00F2729F" w:rsidP="00DE360B">
            <w:r w:rsidRPr="00F2729F">
              <w:t>CC-4111</w:t>
            </w:r>
            <w:r>
              <w:t>-m</w:t>
            </w:r>
          </w:p>
        </w:tc>
        <w:tc>
          <w:tcPr>
            <w:tcW w:w="1403" w:type="dxa"/>
          </w:tcPr>
          <w:p w14:paraId="066703F4" w14:textId="77777777" w:rsidR="00F2729F" w:rsidRPr="00C35EA7" w:rsidRDefault="00F2729F" w:rsidP="00DE360B">
            <w:pPr>
              <w:rPr>
                <w:szCs w:val="18"/>
              </w:rPr>
            </w:pPr>
            <w:r w:rsidRPr="00C35EA7">
              <w:rPr>
                <w:szCs w:val="18"/>
              </w:rPr>
              <w:t>poinçon</w:t>
            </w:r>
          </w:p>
        </w:tc>
        <w:tc>
          <w:tcPr>
            <w:tcW w:w="816" w:type="dxa"/>
          </w:tcPr>
          <w:p w14:paraId="390F69A7" w14:textId="77777777" w:rsidR="00F2729F" w:rsidRDefault="00F2729F" w:rsidP="00DE360B">
            <w:r>
              <w:t>1833</w:t>
            </w:r>
          </w:p>
        </w:tc>
      </w:tr>
    </w:tbl>
    <w:p w14:paraId="1BE67C38" w14:textId="77777777" w:rsidR="00F2729F" w:rsidRPr="00F2729F" w:rsidRDefault="00F2729F" w:rsidP="00DE360B"/>
    <w:p w14:paraId="74383A85" w14:textId="77777777" w:rsidR="00F2729F" w:rsidRPr="00070A5A" w:rsidRDefault="00F2729F" w:rsidP="00DE360B"/>
    <w:p w14:paraId="2C29F9C7" w14:textId="77777777" w:rsidR="00C46DBB" w:rsidRDefault="00C46DBB" w:rsidP="00DE360B">
      <w:pPr>
        <w:jc w:val="both"/>
      </w:pPr>
    </w:p>
    <w:p w14:paraId="61600BB3" w14:textId="77777777" w:rsidR="00C46DBB" w:rsidRDefault="009E4276" w:rsidP="00DE360B">
      <w:pPr>
        <w:pStyle w:val="Heading3"/>
      </w:pPr>
      <w:bookmarkStart w:id="2329" w:name="Sit_Mailhac_Moulin_t183"/>
      <w:r>
        <w:t>t_</w:t>
      </w:r>
      <w:r w:rsidR="00C46DBB">
        <w:t>183</w:t>
      </w:r>
    </w:p>
    <w:bookmarkEnd w:id="2329"/>
    <w:p w14:paraId="3CADCC03" w14:textId="77777777" w:rsidR="002406F5" w:rsidRPr="0032190F" w:rsidRDefault="002406F5" w:rsidP="00DE360B">
      <w:pPr>
        <w:jc w:val="both"/>
        <w:rPr>
          <w:lang w:val="fr-FR"/>
        </w:rPr>
      </w:pPr>
      <w:r w:rsidRPr="0032190F">
        <w:rPr>
          <w:lang w:val="fr-FR"/>
        </w:rPr>
        <w:br/>
        <w:t>Sépulture multiple (BIB Réunion T. Lachenal, L. Bourdajaud, 2016)</w:t>
      </w:r>
    </w:p>
    <w:p w14:paraId="72785DD6" w14:textId="77777777" w:rsidR="002406F5" w:rsidRPr="0032190F" w:rsidRDefault="002406F5" w:rsidP="00DE360B">
      <w:pPr>
        <w:jc w:val="both"/>
        <w:rPr>
          <w:lang w:val="fr-FR"/>
        </w:rPr>
      </w:pPr>
    </w:p>
    <w:p w14:paraId="0EB4D747" w14:textId="77777777" w:rsidR="00C46DBB" w:rsidRDefault="00070A5A" w:rsidP="00DE360B">
      <w:pPr>
        <w:jc w:val="both"/>
      </w:pPr>
      <w:r w:rsidRPr="0032190F">
        <w:rPr>
          <w:lang w:val="fr-FR"/>
        </w:rPr>
        <w:t xml:space="preserve">ossuaire en poterie brunâtre fine légèrement micacée.Décor finement incisé avant cuisson avec un outil à deux pointes. Les motifs sont alternativement remplis de blanc et de rouge. </w:t>
      </w:r>
      <w:r>
        <w:t>H : 0,115 m ; Do : 0,16 m ; Db : 0,07 m.(BIB 1833)</w:t>
      </w:r>
    </w:p>
    <w:p w14:paraId="4AB36E13" w14:textId="77777777" w:rsidR="00B2667E" w:rsidRDefault="00B2667E" w:rsidP="00DE360B">
      <w:pPr>
        <w:jc w:val="both"/>
      </w:pPr>
    </w:p>
    <w:p w14:paraId="609299FB" w14:textId="77777777" w:rsidR="00B2667E" w:rsidRDefault="00B2667E" w:rsidP="00DE360B">
      <w:pPr>
        <w:pStyle w:val="Heading3"/>
      </w:pPr>
      <w:r>
        <w:t>t_186</w:t>
      </w:r>
    </w:p>
    <w:p w14:paraId="732A0C2B" w14:textId="77777777" w:rsidR="00B2667E" w:rsidRDefault="00B2667E" w:rsidP="00DE360B">
      <w:pPr>
        <w:jc w:val="both"/>
      </w:pPr>
    </w:p>
    <w:tbl>
      <w:tblPr>
        <w:tblW w:w="81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496"/>
        <w:gridCol w:w="2042"/>
        <w:gridCol w:w="816"/>
      </w:tblGrid>
      <w:tr w:rsidR="005D10B6" w:rsidRPr="00C04709" w14:paraId="55385DBE" w14:textId="77777777" w:rsidTr="00C35EA7">
        <w:trPr>
          <w:jc w:val="center"/>
        </w:trPr>
        <w:tc>
          <w:tcPr>
            <w:tcW w:w="1516" w:type="dxa"/>
          </w:tcPr>
          <w:p w14:paraId="2F21D398" w14:textId="77777777" w:rsidR="00B2667E" w:rsidRPr="00C35EA7" w:rsidRDefault="00B2667E"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3FBF3F5E" w14:textId="77777777" w:rsidR="00B2667E" w:rsidRPr="00C35EA7" w:rsidRDefault="00B2667E" w:rsidP="00DE360B">
            <w:pPr>
              <w:rPr>
                <w:rFonts w:ascii="Courier New" w:hAnsi="Courier New" w:cs="Courier New"/>
                <w:sz w:val="20"/>
                <w:szCs w:val="18"/>
              </w:rPr>
            </w:pPr>
          </w:p>
        </w:tc>
        <w:tc>
          <w:tcPr>
            <w:tcW w:w="1070" w:type="dxa"/>
          </w:tcPr>
          <w:p w14:paraId="26EEC820" w14:textId="77777777" w:rsidR="00B2667E" w:rsidRPr="00C35EA7" w:rsidRDefault="00B2667E" w:rsidP="00DE360B">
            <w:pPr>
              <w:rPr>
                <w:rFonts w:ascii="Courier New" w:hAnsi="Courier New" w:cs="Courier New"/>
                <w:sz w:val="20"/>
                <w:szCs w:val="18"/>
              </w:rPr>
            </w:pPr>
          </w:p>
        </w:tc>
        <w:tc>
          <w:tcPr>
            <w:tcW w:w="1496" w:type="dxa"/>
          </w:tcPr>
          <w:p w14:paraId="31803856" w14:textId="77777777" w:rsidR="00B2667E" w:rsidRPr="00C35EA7" w:rsidRDefault="00B2667E" w:rsidP="00DE360B">
            <w:pPr>
              <w:rPr>
                <w:rFonts w:ascii="Courier New" w:hAnsi="Courier New" w:cs="Courier New"/>
                <w:sz w:val="20"/>
                <w:szCs w:val="18"/>
              </w:rPr>
            </w:pPr>
          </w:p>
        </w:tc>
        <w:tc>
          <w:tcPr>
            <w:tcW w:w="2042" w:type="dxa"/>
          </w:tcPr>
          <w:p w14:paraId="1EFE0460" w14:textId="77777777" w:rsidR="00B2667E" w:rsidRPr="00C35EA7" w:rsidRDefault="00B2667E" w:rsidP="00DE360B">
            <w:pPr>
              <w:rPr>
                <w:rFonts w:ascii="Courier New" w:hAnsi="Courier New" w:cs="Courier New"/>
                <w:sz w:val="20"/>
                <w:szCs w:val="18"/>
              </w:rPr>
            </w:pPr>
          </w:p>
        </w:tc>
        <w:tc>
          <w:tcPr>
            <w:tcW w:w="816" w:type="dxa"/>
          </w:tcPr>
          <w:p w14:paraId="11FA9525" w14:textId="77777777" w:rsidR="00B2667E" w:rsidRPr="00C35EA7" w:rsidRDefault="00B2667E" w:rsidP="00DE360B">
            <w:pPr>
              <w:rPr>
                <w:rFonts w:ascii="Courier New" w:hAnsi="Courier New" w:cs="Courier New"/>
                <w:sz w:val="20"/>
                <w:szCs w:val="18"/>
              </w:rPr>
            </w:pPr>
          </w:p>
        </w:tc>
      </w:tr>
      <w:tr w:rsidR="005D10B6" w:rsidRPr="00C04709" w14:paraId="54E2F9EA" w14:textId="77777777" w:rsidTr="00C35EA7">
        <w:trPr>
          <w:jc w:val="center"/>
        </w:trPr>
        <w:tc>
          <w:tcPr>
            <w:tcW w:w="1516" w:type="dxa"/>
          </w:tcPr>
          <w:p w14:paraId="6E712FCA" w14:textId="77777777" w:rsidR="00B2667E" w:rsidRPr="00C35EA7" w:rsidRDefault="00B2667E" w:rsidP="00C35EA7">
            <w:pPr>
              <w:jc w:val="center"/>
              <w:rPr>
                <w:szCs w:val="18"/>
              </w:rPr>
            </w:pPr>
            <w:r w:rsidRPr="00C35EA7">
              <w:rPr>
                <w:szCs w:val="18"/>
              </w:rPr>
              <w:t>site</w:t>
            </w:r>
          </w:p>
        </w:tc>
        <w:tc>
          <w:tcPr>
            <w:tcW w:w="1176" w:type="dxa"/>
          </w:tcPr>
          <w:p w14:paraId="07435C8F" w14:textId="77777777" w:rsidR="00B2667E" w:rsidRPr="00C35EA7" w:rsidRDefault="00B2667E" w:rsidP="00C35EA7">
            <w:pPr>
              <w:jc w:val="center"/>
              <w:rPr>
                <w:szCs w:val="18"/>
              </w:rPr>
            </w:pPr>
            <w:r w:rsidRPr="00C35EA7">
              <w:rPr>
                <w:szCs w:val="18"/>
              </w:rPr>
              <w:t>structure</w:t>
            </w:r>
          </w:p>
        </w:tc>
        <w:tc>
          <w:tcPr>
            <w:tcW w:w="1070" w:type="dxa"/>
          </w:tcPr>
          <w:p w14:paraId="3E429D4F" w14:textId="77777777" w:rsidR="00B2667E" w:rsidRPr="00C35EA7" w:rsidRDefault="00B2667E" w:rsidP="00C35EA7">
            <w:pPr>
              <w:jc w:val="center"/>
              <w:rPr>
                <w:szCs w:val="18"/>
              </w:rPr>
            </w:pPr>
            <w:r w:rsidRPr="00C35EA7">
              <w:rPr>
                <w:szCs w:val="18"/>
              </w:rPr>
              <w:t>numero</w:t>
            </w:r>
          </w:p>
        </w:tc>
        <w:tc>
          <w:tcPr>
            <w:tcW w:w="1496" w:type="dxa"/>
          </w:tcPr>
          <w:p w14:paraId="1C99C4DB" w14:textId="77777777" w:rsidR="00B2667E" w:rsidRPr="00C35EA7" w:rsidRDefault="00B2667E" w:rsidP="00C35EA7">
            <w:pPr>
              <w:jc w:val="center"/>
              <w:rPr>
                <w:szCs w:val="18"/>
              </w:rPr>
            </w:pPr>
            <w:r w:rsidRPr="00C35EA7">
              <w:rPr>
                <w:szCs w:val="18"/>
              </w:rPr>
              <w:t>objet</w:t>
            </w:r>
          </w:p>
        </w:tc>
        <w:tc>
          <w:tcPr>
            <w:tcW w:w="2042" w:type="dxa"/>
          </w:tcPr>
          <w:p w14:paraId="5221C147" w14:textId="77777777" w:rsidR="00B2667E" w:rsidRPr="00C35EA7" w:rsidRDefault="00B2667E" w:rsidP="00C35EA7">
            <w:pPr>
              <w:jc w:val="center"/>
              <w:rPr>
                <w:szCs w:val="18"/>
              </w:rPr>
            </w:pPr>
            <w:r w:rsidRPr="00C35EA7">
              <w:rPr>
                <w:szCs w:val="18"/>
              </w:rPr>
              <w:t>description</w:t>
            </w:r>
          </w:p>
        </w:tc>
        <w:tc>
          <w:tcPr>
            <w:tcW w:w="816" w:type="dxa"/>
          </w:tcPr>
          <w:p w14:paraId="740091B6" w14:textId="77777777" w:rsidR="00B2667E" w:rsidRPr="00C35EA7" w:rsidRDefault="00B2667E" w:rsidP="00C35EA7">
            <w:pPr>
              <w:jc w:val="center"/>
              <w:rPr>
                <w:szCs w:val="18"/>
              </w:rPr>
            </w:pPr>
            <w:r w:rsidRPr="00C35EA7">
              <w:rPr>
                <w:szCs w:val="18"/>
              </w:rPr>
              <w:t>BIB</w:t>
            </w:r>
          </w:p>
        </w:tc>
      </w:tr>
      <w:tr w:rsidR="005D10B6" w:rsidRPr="00C04709" w14:paraId="6D1CA284" w14:textId="77777777" w:rsidTr="00C35EA7">
        <w:trPr>
          <w:jc w:val="center"/>
        </w:trPr>
        <w:tc>
          <w:tcPr>
            <w:tcW w:w="1516" w:type="dxa"/>
          </w:tcPr>
          <w:p w14:paraId="229A5728" w14:textId="77777777" w:rsidR="00B2667E" w:rsidRPr="00C35EA7" w:rsidRDefault="00B2667E" w:rsidP="00DE360B">
            <w:pPr>
              <w:rPr>
                <w:szCs w:val="18"/>
              </w:rPr>
            </w:pPr>
            <w:r w:rsidRPr="00C35EA7">
              <w:rPr>
                <w:szCs w:val="18"/>
              </w:rPr>
              <w:t>Moulin (Le)</w:t>
            </w:r>
          </w:p>
        </w:tc>
        <w:tc>
          <w:tcPr>
            <w:tcW w:w="1176" w:type="dxa"/>
          </w:tcPr>
          <w:p w14:paraId="160E6882" w14:textId="77777777" w:rsidR="00B2667E" w:rsidRPr="00C35EA7" w:rsidRDefault="00B2667E" w:rsidP="00DE360B">
            <w:pPr>
              <w:rPr>
                <w:szCs w:val="18"/>
              </w:rPr>
            </w:pPr>
            <w:r>
              <w:t>t_186</w:t>
            </w:r>
          </w:p>
        </w:tc>
        <w:tc>
          <w:tcPr>
            <w:tcW w:w="1070" w:type="dxa"/>
          </w:tcPr>
          <w:p w14:paraId="41CC07F0" w14:textId="77777777" w:rsidR="00B2667E" w:rsidRPr="00C35EA7" w:rsidRDefault="00B2667E" w:rsidP="00DE360B">
            <w:pPr>
              <w:rPr>
                <w:szCs w:val="18"/>
              </w:rPr>
            </w:pPr>
            <w:r w:rsidRPr="00C35EA7">
              <w:rPr>
                <w:szCs w:val="18"/>
              </w:rPr>
              <w:t>15574</w:t>
            </w:r>
          </w:p>
        </w:tc>
        <w:tc>
          <w:tcPr>
            <w:tcW w:w="1496" w:type="dxa"/>
          </w:tcPr>
          <w:p w14:paraId="4B594B51" w14:textId="77777777" w:rsidR="00B2667E" w:rsidRPr="00B2667E" w:rsidRDefault="00B2667E" w:rsidP="00C35EA7">
            <w:pPr>
              <w:jc w:val="both"/>
            </w:pPr>
            <w:r>
              <w:t>AA-2111-m</w:t>
            </w:r>
          </w:p>
        </w:tc>
        <w:tc>
          <w:tcPr>
            <w:tcW w:w="2042" w:type="dxa"/>
          </w:tcPr>
          <w:p w14:paraId="3BAB470E" w14:textId="77777777" w:rsidR="00B2667E" w:rsidRPr="00C35EA7" w:rsidRDefault="00B2667E" w:rsidP="00DE360B">
            <w:pPr>
              <w:rPr>
                <w:szCs w:val="18"/>
              </w:rPr>
            </w:pPr>
            <w:r>
              <w:t>épingle en bronze</w:t>
            </w:r>
          </w:p>
        </w:tc>
        <w:tc>
          <w:tcPr>
            <w:tcW w:w="816" w:type="dxa"/>
          </w:tcPr>
          <w:p w14:paraId="34D1BBC1" w14:textId="77777777" w:rsidR="00B2667E" w:rsidRPr="00C35EA7" w:rsidRDefault="00B2667E" w:rsidP="00DE360B">
            <w:pPr>
              <w:rPr>
                <w:szCs w:val="18"/>
              </w:rPr>
            </w:pPr>
            <w:r w:rsidRPr="00C35EA7">
              <w:rPr>
                <w:szCs w:val="18"/>
              </w:rPr>
              <w:t>1833</w:t>
            </w:r>
          </w:p>
        </w:tc>
      </w:tr>
    </w:tbl>
    <w:p w14:paraId="7E93A620" w14:textId="77777777" w:rsidR="00B2667E" w:rsidRDefault="00B2667E" w:rsidP="00DE360B">
      <w:pPr>
        <w:jc w:val="both"/>
      </w:pPr>
    </w:p>
    <w:p w14:paraId="0159035A" w14:textId="77777777" w:rsidR="00686AA3" w:rsidRDefault="00686AA3" w:rsidP="00DE360B">
      <w:pPr>
        <w:jc w:val="both"/>
      </w:pPr>
    </w:p>
    <w:p w14:paraId="4EE2528F" w14:textId="77777777" w:rsidR="004F1AD4" w:rsidRDefault="004F1AD4" w:rsidP="00DE360B">
      <w:pPr>
        <w:pStyle w:val="Heading3"/>
      </w:pPr>
      <w:r>
        <w:t>t_187</w:t>
      </w:r>
    </w:p>
    <w:p w14:paraId="5B862100" w14:textId="77777777" w:rsidR="004F1AD4" w:rsidRDefault="004F1AD4" w:rsidP="00DE360B"/>
    <w:tbl>
      <w:tblPr>
        <w:tblW w:w="85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475"/>
        <w:gridCol w:w="816"/>
      </w:tblGrid>
      <w:tr w:rsidR="005D10B6" w:rsidRPr="00C04709" w14:paraId="0F41F000" w14:textId="77777777" w:rsidTr="00C35EA7">
        <w:trPr>
          <w:jc w:val="center"/>
        </w:trPr>
        <w:tc>
          <w:tcPr>
            <w:tcW w:w="1516" w:type="dxa"/>
          </w:tcPr>
          <w:p w14:paraId="43ACD544" w14:textId="77777777" w:rsidR="004F1AD4" w:rsidRPr="00C35EA7" w:rsidRDefault="004F1AD4"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587E6A7E" w14:textId="77777777" w:rsidR="004F1AD4" w:rsidRPr="00C35EA7" w:rsidRDefault="004F1AD4" w:rsidP="00DE360B">
            <w:pPr>
              <w:rPr>
                <w:rFonts w:ascii="Courier New" w:hAnsi="Courier New" w:cs="Courier New"/>
                <w:sz w:val="20"/>
                <w:szCs w:val="18"/>
              </w:rPr>
            </w:pPr>
          </w:p>
        </w:tc>
        <w:tc>
          <w:tcPr>
            <w:tcW w:w="1070" w:type="dxa"/>
          </w:tcPr>
          <w:p w14:paraId="04C846FC" w14:textId="77777777" w:rsidR="004F1AD4" w:rsidRPr="00C35EA7" w:rsidRDefault="004F1AD4" w:rsidP="00DE360B">
            <w:pPr>
              <w:rPr>
                <w:rFonts w:ascii="Courier New" w:hAnsi="Courier New" w:cs="Courier New"/>
                <w:sz w:val="20"/>
                <w:szCs w:val="18"/>
              </w:rPr>
            </w:pPr>
          </w:p>
        </w:tc>
        <w:tc>
          <w:tcPr>
            <w:tcW w:w="1510" w:type="dxa"/>
          </w:tcPr>
          <w:p w14:paraId="1257D18B" w14:textId="77777777" w:rsidR="004F1AD4" w:rsidRPr="00C35EA7" w:rsidRDefault="004F1AD4" w:rsidP="00DE360B">
            <w:pPr>
              <w:rPr>
                <w:rFonts w:ascii="Courier New" w:hAnsi="Courier New" w:cs="Courier New"/>
                <w:sz w:val="20"/>
                <w:szCs w:val="18"/>
              </w:rPr>
            </w:pPr>
          </w:p>
        </w:tc>
        <w:tc>
          <w:tcPr>
            <w:tcW w:w="2475" w:type="dxa"/>
          </w:tcPr>
          <w:p w14:paraId="4E0E8A7A" w14:textId="77777777" w:rsidR="004F1AD4" w:rsidRPr="00C35EA7" w:rsidRDefault="004F1AD4" w:rsidP="00DE360B">
            <w:pPr>
              <w:rPr>
                <w:rFonts w:ascii="Courier New" w:hAnsi="Courier New" w:cs="Courier New"/>
                <w:sz w:val="20"/>
                <w:szCs w:val="18"/>
              </w:rPr>
            </w:pPr>
          </w:p>
        </w:tc>
        <w:tc>
          <w:tcPr>
            <w:tcW w:w="816" w:type="dxa"/>
          </w:tcPr>
          <w:p w14:paraId="1EE34104" w14:textId="77777777" w:rsidR="004F1AD4" w:rsidRPr="00C35EA7" w:rsidRDefault="004F1AD4" w:rsidP="00DE360B">
            <w:pPr>
              <w:rPr>
                <w:rFonts w:ascii="Courier New" w:hAnsi="Courier New" w:cs="Courier New"/>
                <w:sz w:val="20"/>
                <w:szCs w:val="18"/>
              </w:rPr>
            </w:pPr>
          </w:p>
        </w:tc>
      </w:tr>
      <w:tr w:rsidR="005D10B6" w:rsidRPr="00C04709" w14:paraId="53C03570" w14:textId="77777777" w:rsidTr="00C35EA7">
        <w:trPr>
          <w:jc w:val="center"/>
        </w:trPr>
        <w:tc>
          <w:tcPr>
            <w:tcW w:w="1516" w:type="dxa"/>
          </w:tcPr>
          <w:p w14:paraId="6FA0F6A8" w14:textId="77777777" w:rsidR="004F1AD4" w:rsidRPr="00C35EA7" w:rsidRDefault="004F1AD4" w:rsidP="00C35EA7">
            <w:pPr>
              <w:jc w:val="center"/>
              <w:rPr>
                <w:szCs w:val="18"/>
              </w:rPr>
            </w:pPr>
            <w:r w:rsidRPr="00C35EA7">
              <w:rPr>
                <w:szCs w:val="18"/>
              </w:rPr>
              <w:t>site</w:t>
            </w:r>
          </w:p>
        </w:tc>
        <w:tc>
          <w:tcPr>
            <w:tcW w:w="1176" w:type="dxa"/>
          </w:tcPr>
          <w:p w14:paraId="0D236FE3" w14:textId="77777777" w:rsidR="004F1AD4" w:rsidRPr="00C35EA7" w:rsidRDefault="004F1AD4" w:rsidP="00C35EA7">
            <w:pPr>
              <w:jc w:val="center"/>
              <w:rPr>
                <w:szCs w:val="18"/>
              </w:rPr>
            </w:pPr>
            <w:r w:rsidRPr="00C35EA7">
              <w:rPr>
                <w:szCs w:val="18"/>
              </w:rPr>
              <w:t>structure</w:t>
            </w:r>
          </w:p>
        </w:tc>
        <w:tc>
          <w:tcPr>
            <w:tcW w:w="1070" w:type="dxa"/>
          </w:tcPr>
          <w:p w14:paraId="23881DD3" w14:textId="77777777" w:rsidR="004F1AD4" w:rsidRPr="00C35EA7" w:rsidRDefault="004F1AD4" w:rsidP="00C35EA7">
            <w:pPr>
              <w:jc w:val="center"/>
              <w:rPr>
                <w:szCs w:val="18"/>
              </w:rPr>
            </w:pPr>
            <w:r w:rsidRPr="00C35EA7">
              <w:rPr>
                <w:szCs w:val="18"/>
              </w:rPr>
              <w:t>numero</w:t>
            </w:r>
          </w:p>
        </w:tc>
        <w:tc>
          <w:tcPr>
            <w:tcW w:w="1510" w:type="dxa"/>
          </w:tcPr>
          <w:p w14:paraId="37ECF0A2" w14:textId="77777777" w:rsidR="004F1AD4" w:rsidRPr="00C35EA7" w:rsidRDefault="004F1AD4" w:rsidP="00C35EA7">
            <w:pPr>
              <w:jc w:val="center"/>
              <w:rPr>
                <w:szCs w:val="18"/>
              </w:rPr>
            </w:pPr>
            <w:r w:rsidRPr="00C35EA7">
              <w:rPr>
                <w:szCs w:val="18"/>
              </w:rPr>
              <w:t>objet</w:t>
            </w:r>
          </w:p>
        </w:tc>
        <w:tc>
          <w:tcPr>
            <w:tcW w:w="2475" w:type="dxa"/>
          </w:tcPr>
          <w:p w14:paraId="17D84D8C" w14:textId="77777777" w:rsidR="004F1AD4" w:rsidRPr="00C35EA7" w:rsidRDefault="004F1AD4" w:rsidP="00C35EA7">
            <w:pPr>
              <w:jc w:val="center"/>
              <w:rPr>
                <w:szCs w:val="18"/>
              </w:rPr>
            </w:pPr>
            <w:r w:rsidRPr="00C35EA7">
              <w:rPr>
                <w:szCs w:val="18"/>
              </w:rPr>
              <w:t>description</w:t>
            </w:r>
          </w:p>
        </w:tc>
        <w:tc>
          <w:tcPr>
            <w:tcW w:w="816" w:type="dxa"/>
          </w:tcPr>
          <w:p w14:paraId="6023AD67" w14:textId="77777777" w:rsidR="004F1AD4" w:rsidRPr="00C35EA7" w:rsidRDefault="004F1AD4" w:rsidP="00C35EA7">
            <w:pPr>
              <w:jc w:val="center"/>
              <w:rPr>
                <w:szCs w:val="18"/>
              </w:rPr>
            </w:pPr>
            <w:r w:rsidRPr="00C35EA7">
              <w:rPr>
                <w:szCs w:val="18"/>
              </w:rPr>
              <w:t>BIB</w:t>
            </w:r>
          </w:p>
        </w:tc>
      </w:tr>
      <w:tr w:rsidR="005D10B6" w:rsidRPr="00C04709" w14:paraId="45F24736" w14:textId="77777777" w:rsidTr="00C35EA7">
        <w:trPr>
          <w:jc w:val="center"/>
        </w:trPr>
        <w:tc>
          <w:tcPr>
            <w:tcW w:w="1516" w:type="dxa"/>
          </w:tcPr>
          <w:p w14:paraId="0FCEEE8B" w14:textId="77777777" w:rsidR="004F1AD4" w:rsidRPr="00C35EA7" w:rsidRDefault="004F1AD4" w:rsidP="00DE360B">
            <w:pPr>
              <w:rPr>
                <w:szCs w:val="18"/>
              </w:rPr>
            </w:pPr>
            <w:r w:rsidRPr="00C35EA7">
              <w:rPr>
                <w:szCs w:val="18"/>
              </w:rPr>
              <w:t>Moulin (Le)</w:t>
            </w:r>
          </w:p>
        </w:tc>
        <w:tc>
          <w:tcPr>
            <w:tcW w:w="1176" w:type="dxa"/>
          </w:tcPr>
          <w:p w14:paraId="10A210B5" w14:textId="77777777" w:rsidR="004F1AD4" w:rsidRPr="00C35EA7" w:rsidRDefault="004F1AD4" w:rsidP="00DE360B">
            <w:pPr>
              <w:rPr>
                <w:szCs w:val="18"/>
              </w:rPr>
            </w:pPr>
            <w:r>
              <w:t>t_187</w:t>
            </w:r>
          </w:p>
        </w:tc>
        <w:tc>
          <w:tcPr>
            <w:tcW w:w="1070" w:type="dxa"/>
          </w:tcPr>
          <w:p w14:paraId="3467AACC" w14:textId="77777777" w:rsidR="004F1AD4" w:rsidRPr="00C35EA7" w:rsidRDefault="004F1AD4" w:rsidP="00DE360B">
            <w:pPr>
              <w:rPr>
                <w:szCs w:val="18"/>
              </w:rPr>
            </w:pPr>
            <w:r w:rsidRPr="00C35EA7">
              <w:rPr>
                <w:szCs w:val="18"/>
              </w:rPr>
              <w:t>15579</w:t>
            </w:r>
          </w:p>
        </w:tc>
        <w:tc>
          <w:tcPr>
            <w:tcW w:w="1510" w:type="dxa"/>
          </w:tcPr>
          <w:p w14:paraId="0810330C" w14:textId="77777777" w:rsidR="004F1AD4" w:rsidRPr="00C35EA7" w:rsidRDefault="004F1AD4" w:rsidP="00DE360B">
            <w:pPr>
              <w:rPr>
                <w:szCs w:val="18"/>
              </w:rPr>
            </w:pPr>
            <w:r>
              <w:t>AK-3331-m</w:t>
            </w:r>
          </w:p>
        </w:tc>
        <w:tc>
          <w:tcPr>
            <w:tcW w:w="2475" w:type="dxa"/>
          </w:tcPr>
          <w:p w14:paraId="70830C27" w14:textId="77777777" w:rsidR="004F1AD4" w:rsidRPr="00C35EA7" w:rsidRDefault="004F1AD4" w:rsidP="00DE360B">
            <w:pPr>
              <w:rPr>
                <w:szCs w:val="18"/>
              </w:rPr>
            </w:pPr>
            <w:r>
              <w:t>anneau bronze</w:t>
            </w:r>
          </w:p>
        </w:tc>
        <w:tc>
          <w:tcPr>
            <w:tcW w:w="816" w:type="dxa"/>
          </w:tcPr>
          <w:p w14:paraId="6E76283B" w14:textId="77777777" w:rsidR="004F1AD4" w:rsidRPr="00C35EA7" w:rsidRDefault="004F1AD4" w:rsidP="00DE360B">
            <w:pPr>
              <w:rPr>
                <w:szCs w:val="18"/>
              </w:rPr>
            </w:pPr>
            <w:r>
              <w:t>1833</w:t>
            </w:r>
          </w:p>
        </w:tc>
      </w:tr>
      <w:tr w:rsidR="005D10B6" w:rsidRPr="00C04709" w14:paraId="33F3DE00" w14:textId="77777777" w:rsidTr="00C35EA7">
        <w:trPr>
          <w:jc w:val="center"/>
        </w:trPr>
        <w:tc>
          <w:tcPr>
            <w:tcW w:w="1516" w:type="dxa"/>
          </w:tcPr>
          <w:p w14:paraId="7AA2AC1E" w14:textId="77777777" w:rsidR="00B2667E" w:rsidRPr="00C35EA7" w:rsidRDefault="00B2667E" w:rsidP="00DE360B">
            <w:pPr>
              <w:rPr>
                <w:szCs w:val="18"/>
              </w:rPr>
            </w:pPr>
            <w:r w:rsidRPr="00C35EA7">
              <w:rPr>
                <w:szCs w:val="18"/>
              </w:rPr>
              <w:t>Moulin (Le)</w:t>
            </w:r>
          </w:p>
        </w:tc>
        <w:tc>
          <w:tcPr>
            <w:tcW w:w="1176" w:type="dxa"/>
          </w:tcPr>
          <w:p w14:paraId="4DB2025E" w14:textId="77777777" w:rsidR="00B2667E" w:rsidRPr="00C35EA7" w:rsidRDefault="00B2667E" w:rsidP="00DE360B">
            <w:pPr>
              <w:rPr>
                <w:szCs w:val="18"/>
              </w:rPr>
            </w:pPr>
            <w:r>
              <w:t>t_187</w:t>
            </w:r>
          </w:p>
        </w:tc>
        <w:tc>
          <w:tcPr>
            <w:tcW w:w="1070" w:type="dxa"/>
          </w:tcPr>
          <w:p w14:paraId="4111B993" w14:textId="77777777" w:rsidR="00B2667E" w:rsidRPr="00C35EA7" w:rsidRDefault="00B2667E" w:rsidP="00DE360B">
            <w:pPr>
              <w:rPr>
                <w:szCs w:val="18"/>
              </w:rPr>
            </w:pPr>
            <w:r w:rsidRPr="00C35EA7">
              <w:rPr>
                <w:szCs w:val="18"/>
              </w:rPr>
              <w:t>15578</w:t>
            </w:r>
          </w:p>
        </w:tc>
        <w:tc>
          <w:tcPr>
            <w:tcW w:w="1510" w:type="dxa"/>
          </w:tcPr>
          <w:p w14:paraId="600905AE" w14:textId="77777777" w:rsidR="00B2667E" w:rsidRPr="00B2667E" w:rsidRDefault="00B2667E" w:rsidP="00C35EA7">
            <w:pPr>
              <w:jc w:val="both"/>
            </w:pPr>
            <w:r>
              <w:t>AA-2111-m</w:t>
            </w:r>
          </w:p>
        </w:tc>
        <w:tc>
          <w:tcPr>
            <w:tcW w:w="2475" w:type="dxa"/>
          </w:tcPr>
          <w:p w14:paraId="552BD6C6" w14:textId="77777777" w:rsidR="00B2667E" w:rsidRPr="00C35EA7" w:rsidRDefault="00B2667E" w:rsidP="00DE360B">
            <w:pPr>
              <w:rPr>
                <w:szCs w:val="18"/>
              </w:rPr>
            </w:pPr>
            <w:r>
              <w:t>épingle en bronze</w:t>
            </w:r>
          </w:p>
        </w:tc>
        <w:tc>
          <w:tcPr>
            <w:tcW w:w="816" w:type="dxa"/>
          </w:tcPr>
          <w:p w14:paraId="0DDB5FB8" w14:textId="77777777" w:rsidR="00B2667E" w:rsidRPr="00C35EA7" w:rsidRDefault="00B2667E" w:rsidP="00DE360B">
            <w:pPr>
              <w:rPr>
                <w:szCs w:val="18"/>
              </w:rPr>
            </w:pPr>
            <w:r w:rsidRPr="00C35EA7">
              <w:rPr>
                <w:szCs w:val="18"/>
              </w:rPr>
              <w:t>1833</w:t>
            </w:r>
          </w:p>
        </w:tc>
      </w:tr>
      <w:tr w:rsidR="005D10B6" w14:paraId="0FF66DEA" w14:textId="77777777" w:rsidTr="00C35EA7">
        <w:trPr>
          <w:jc w:val="center"/>
        </w:trPr>
        <w:tc>
          <w:tcPr>
            <w:tcW w:w="1516" w:type="dxa"/>
          </w:tcPr>
          <w:p w14:paraId="2D987CC5" w14:textId="77777777" w:rsidR="00AD0E92" w:rsidRPr="00C35EA7" w:rsidRDefault="00AD0E92" w:rsidP="00DE360B">
            <w:pPr>
              <w:rPr>
                <w:szCs w:val="18"/>
              </w:rPr>
            </w:pPr>
            <w:r w:rsidRPr="00C35EA7">
              <w:rPr>
                <w:szCs w:val="18"/>
              </w:rPr>
              <w:t>Moulin (Le)</w:t>
            </w:r>
          </w:p>
        </w:tc>
        <w:tc>
          <w:tcPr>
            <w:tcW w:w="1176" w:type="dxa"/>
          </w:tcPr>
          <w:p w14:paraId="4DF75214" w14:textId="77777777" w:rsidR="00AD0E92" w:rsidRPr="00C35EA7" w:rsidRDefault="00AD0E92" w:rsidP="00DE360B">
            <w:pPr>
              <w:rPr>
                <w:szCs w:val="18"/>
              </w:rPr>
            </w:pPr>
            <w:r>
              <w:t>t_187</w:t>
            </w:r>
          </w:p>
        </w:tc>
        <w:tc>
          <w:tcPr>
            <w:tcW w:w="1070" w:type="dxa"/>
          </w:tcPr>
          <w:p w14:paraId="2414B22B" w14:textId="77777777" w:rsidR="00AD0E92" w:rsidRPr="00C35EA7" w:rsidRDefault="00AD0E92" w:rsidP="00DE360B">
            <w:pPr>
              <w:rPr>
                <w:szCs w:val="18"/>
              </w:rPr>
            </w:pPr>
            <w:r w:rsidRPr="00C35EA7">
              <w:rPr>
                <w:szCs w:val="18"/>
              </w:rPr>
              <w:t>15580</w:t>
            </w:r>
          </w:p>
        </w:tc>
        <w:tc>
          <w:tcPr>
            <w:tcW w:w="1510" w:type="dxa"/>
          </w:tcPr>
          <w:p w14:paraId="4903DA7C" w14:textId="77777777" w:rsidR="00AD0E92" w:rsidRDefault="00AD0E92" w:rsidP="00DE360B">
            <w:r>
              <w:t>AK-3314-m</w:t>
            </w:r>
          </w:p>
        </w:tc>
        <w:tc>
          <w:tcPr>
            <w:tcW w:w="2475" w:type="dxa"/>
          </w:tcPr>
          <w:p w14:paraId="33E1B019" w14:textId="77777777" w:rsidR="00AD0E92" w:rsidRPr="00C35EA7" w:rsidRDefault="00AD0E92" w:rsidP="00DE360B">
            <w:pPr>
              <w:rPr>
                <w:szCs w:val="18"/>
              </w:rPr>
            </w:pPr>
            <w:r w:rsidRPr="00C35EA7">
              <w:rPr>
                <w:szCs w:val="18"/>
              </w:rPr>
              <w:t>anneau en bronze (x2)</w:t>
            </w:r>
          </w:p>
        </w:tc>
        <w:tc>
          <w:tcPr>
            <w:tcW w:w="816" w:type="dxa"/>
          </w:tcPr>
          <w:p w14:paraId="742D7BE1" w14:textId="77777777" w:rsidR="00AD0E92" w:rsidRDefault="00AD0E92" w:rsidP="00DE360B">
            <w:r>
              <w:t>1833</w:t>
            </w:r>
          </w:p>
        </w:tc>
      </w:tr>
    </w:tbl>
    <w:p w14:paraId="7BE35131" w14:textId="77777777" w:rsidR="00AD0E92" w:rsidRDefault="00AD0E92" w:rsidP="00DE360B"/>
    <w:p w14:paraId="5AAEC4ED" w14:textId="77777777" w:rsidR="00AD0E92" w:rsidRDefault="00AD0E92" w:rsidP="00DE360B"/>
    <w:p w14:paraId="7DC5A950" w14:textId="77777777" w:rsidR="00B2667E" w:rsidRDefault="00B2667E" w:rsidP="00DE360B">
      <w:pPr>
        <w:pStyle w:val="Heading3"/>
      </w:pPr>
      <w:r>
        <w:t>t_188</w:t>
      </w:r>
    </w:p>
    <w:p w14:paraId="22FD4D83" w14:textId="77777777" w:rsidR="00B2667E" w:rsidRDefault="00B2667E" w:rsidP="00DE360B"/>
    <w:tbl>
      <w:tblPr>
        <w:tblW w:w="84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409"/>
        <w:gridCol w:w="816"/>
      </w:tblGrid>
      <w:tr w:rsidR="005D10B6" w:rsidRPr="00C04709" w14:paraId="2E3F9D98" w14:textId="77777777" w:rsidTr="00C35EA7">
        <w:trPr>
          <w:jc w:val="center"/>
        </w:trPr>
        <w:tc>
          <w:tcPr>
            <w:tcW w:w="1516" w:type="dxa"/>
          </w:tcPr>
          <w:p w14:paraId="6A936059" w14:textId="77777777" w:rsidR="00B2667E" w:rsidRPr="00C35EA7" w:rsidRDefault="00B2667E" w:rsidP="00DE360B">
            <w:pPr>
              <w:rPr>
                <w:rFonts w:ascii="Courier New" w:hAnsi="Courier New" w:cs="Courier New"/>
                <w:sz w:val="20"/>
                <w:szCs w:val="18"/>
              </w:rPr>
            </w:pPr>
            <w:r w:rsidRPr="00C35EA7">
              <w:rPr>
                <w:rFonts w:ascii="Courier New" w:hAnsi="Courier New" w:cs="Courier New"/>
                <w:sz w:val="20"/>
                <w:szCs w:val="18"/>
              </w:rPr>
              <w:lastRenderedPageBreak/>
              <w:br w:type="page"/>
            </w:r>
            <w:r w:rsidR="00C458EA" w:rsidRPr="00C35EA7">
              <w:rPr>
                <w:rFonts w:ascii="Courier New" w:hAnsi="Courier New" w:cs="Courier New"/>
                <w:sz w:val="20"/>
                <w:szCs w:val="18"/>
              </w:rPr>
              <w:t>OBJ_</w:t>
            </w:r>
          </w:p>
        </w:tc>
        <w:tc>
          <w:tcPr>
            <w:tcW w:w="1176" w:type="dxa"/>
          </w:tcPr>
          <w:p w14:paraId="32E4144B" w14:textId="77777777" w:rsidR="00B2667E" w:rsidRPr="00C35EA7" w:rsidRDefault="00B2667E" w:rsidP="00DE360B">
            <w:pPr>
              <w:rPr>
                <w:rFonts w:ascii="Courier New" w:hAnsi="Courier New" w:cs="Courier New"/>
                <w:sz w:val="20"/>
                <w:szCs w:val="18"/>
              </w:rPr>
            </w:pPr>
          </w:p>
        </w:tc>
        <w:tc>
          <w:tcPr>
            <w:tcW w:w="1070" w:type="dxa"/>
          </w:tcPr>
          <w:p w14:paraId="72EB528A" w14:textId="77777777" w:rsidR="00B2667E" w:rsidRPr="00C35EA7" w:rsidRDefault="00B2667E" w:rsidP="00DE360B">
            <w:pPr>
              <w:rPr>
                <w:rFonts w:ascii="Courier New" w:hAnsi="Courier New" w:cs="Courier New"/>
                <w:sz w:val="20"/>
                <w:szCs w:val="18"/>
              </w:rPr>
            </w:pPr>
          </w:p>
        </w:tc>
        <w:tc>
          <w:tcPr>
            <w:tcW w:w="1510" w:type="dxa"/>
          </w:tcPr>
          <w:p w14:paraId="48CA7B68" w14:textId="77777777" w:rsidR="00B2667E" w:rsidRPr="00C35EA7" w:rsidRDefault="00B2667E" w:rsidP="00DE360B">
            <w:pPr>
              <w:rPr>
                <w:rFonts w:ascii="Courier New" w:hAnsi="Courier New" w:cs="Courier New"/>
                <w:sz w:val="20"/>
                <w:szCs w:val="18"/>
              </w:rPr>
            </w:pPr>
          </w:p>
        </w:tc>
        <w:tc>
          <w:tcPr>
            <w:tcW w:w="2409" w:type="dxa"/>
          </w:tcPr>
          <w:p w14:paraId="1AED279D" w14:textId="77777777" w:rsidR="00B2667E" w:rsidRPr="00C35EA7" w:rsidRDefault="00B2667E" w:rsidP="00DE360B">
            <w:pPr>
              <w:rPr>
                <w:rFonts w:ascii="Courier New" w:hAnsi="Courier New" w:cs="Courier New"/>
                <w:sz w:val="20"/>
                <w:szCs w:val="18"/>
              </w:rPr>
            </w:pPr>
          </w:p>
        </w:tc>
        <w:tc>
          <w:tcPr>
            <w:tcW w:w="816" w:type="dxa"/>
          </w:tcPr>
          <w:p w14:paraId="17157BEB" w14:textId="77777777" w:rsidR="00B2667E" w:rsidRPr="00C35EA7" w:rsidRDefault="00B2667E" w:rsidP="00DE360B">
            <w:pPr>
              <w:rPr>
                <w:rFonts w:ascii="Courier New" w:hAnsi="Courier New" w:cs="Courier New"/>
                <w:sz w:val="20"/>
                <w:szCs w:val="18"/>
              </w:rPr>
            </w:pPr>
          </w:p>
        </w:tc>
      </w:tr>
      <w:tr w:rsidR="005D10B6" w:rsidRPr="00C04709" w14:paraId="1C31895D" w14:textId="77777777" w:rsidTr="00C35EA7">
        <w:trPr>
          <w:jc w:val="center"/>
        </w:trPr>
        <w:tc>
          <w:tcPr>
            <w:tcW w:w="1516" w:type="dxa"/>
          </w:tcPr>
          <w:p w14:paraId="598DA509" w14:textId="77777777" w:rsidR="00B2667E" w:rsidRPr="00C35EA7" w:rsidRDefault="00B2667E" w:rsidP="00C35EA7">
            <w:pPr>
              <w:jc w:val="center"/>
              <w:rPr>
                <w:szCs w:val="18"/>
              </w:rPr>
            </w:pPr>
            <w:r w:rsidRPr="00C35EA7">
              <w:rPr>
                <w:szCs w:val="18"/>
              </w:rPr>
              <w:t>site</w:t>
            </w:r>
          </w:p>
        </w:tc>
        <w:tc>
          <w:tcPr>
            <w:tcW w:w="1176" w:type="dxa"/>
          </w:tcPr>
          <w:p w14:paraId="2A013BCA" w14:textId="77777777" w:rsidR="00B2667E" w:rsidRPr="00C35EA7" w:rsidRDefault="00B2667E" w:rsidP="00C35EA7">
            <w:pPr>
              <w:jc w:val="center"/>
              <w:rPr>
                <w:szCs w:val="18"/>
              </w:rPr>
            </w:pPr>
            <w:r w:rsidRPr="00C35EA7">
              <w:rPr>
                <w:szCs w:val="18"/>
              </w:rPr>
              <w:t>structure</w:t>
            </w:r>
          </w:p>
        </w:tc>
        <w:tc>
          <w:tcPr>
            <w:tcW w:w="1070" w:type="dxa"/>
          </w:tcPr>
          <w:p w14:paraId="0C5F6EFB" w14:textId="77777777" w:rsidR="00B2667E" w:rsidRPr="00C35EA7" w:rsidRDefault="00B2667E" w:rsidP="00C35EA7">
            <w:pPr>
              <w:jc w:val="center"/>
              <w:rPr>
                <w:szCs w:val="18"/>
              </w:rPr>
            </w:pPr>
            <w:r w:rsidRPr="00C35EA7">
              <w:rPr>
                <w:szCs w:val="18"/>
              </w:rPr>
              <w:t>numero</w:t>
            </w:r>
          </w:p>
        </w:tc>
        <w:tc>
          <w:tcPr>
            <w:tcW w:w="1510" w:type="dxa"/>
          </w:tcPr>
          <w:p w14:paraId="4431484F" w14:textId="77777777" w:rsidR="00B2667E" w:rsidRPr="00C35EA7" w:rsidRDefault="00B2667E" w:rsidP="00C35EA7">
            <w:pPr>
              <w:jc w:val="center"/>
              <w:rPr>
                <w:szCs w:val="18"/>
              </w:rPr>
            </w:pPr>
            <w:r w:rsidRPr="00C35EA7">
              <w:rPr>
                <w:szCs w:val="18"/>
              </w:rPr>
              <w:t>objet</w:t>
            </w:r>
          </w:p>
        </w:tc>
        <w:tc>
          <w:tcPr>
            <w:tcW w:w="2409" w:type="dxa"/>
          </w:tcPr>
          <w:p w14:paraId="31AFD039" w14:textId="77777777" w:rsidR="00B2667E" w:rsidRPr="00C35EA7" w:rsidRDefault="00B2667E" w:rsidP="00C35EA7">
            <w:pPr>
              <w:jc w:val="center"/>
              <w:rPr>
                <w:szCs w:val="18"/>
              </w:rPr>
            </w:pPr>
            <w:r w:rsidRPr="00C35EA7">
              <w:rPr>
                <w:szCs w:val="18"/>
              </w:rPr>
              <w:t>description</w:t>
            </w:r>
          </w:p>
        </w:tc>
        <w:tc>
          <w:tcPr>
            <w:tcW w:w="816" w:type="dxa"/>
          </w:tcPr>
          <w:p w14:paraId="40D3E629" w14:textId="77777777" w:rsidR="00B2667E" w:rsidRPr="00C35EA7" w:rsidRDefault="00B2667E" w:rsidP="00C35EA7">
            <w:pPr>
              <w:jc w:val="center"/>
              <w:rPr>
                <w:szCs w:val="18"/>
              </w:rPr>
            </w:pPr>
            <w:r w:rsidRPr="00C35EA7">
              <w:rPr>
                <w:szCs w:val="18"/>
              </w:rPr>
              <w:t>BIB</w:t>
            </w:r>
          </w:p>
        </w:tc>
      </w:tr>
      <w:tr w:rsidR="005D10B6" w:rsidRPr="00C04709" w14:paraId="3CB03729" w14:textId="77777777" w:rsidTr="00C35EA7">
        <w:trPr>
          <w:jc w:val="center"/>
        </w:trPr>
        <w:tc>
          <w:tcPr>
            <w:tcW w:w="1516" w:type="dxa"/>
          </w:tcPr>
          <w:p w14:paraId="336F7FCA" w14:textId="77777777" w:rsidR="00B2667E" w:rsidRPr="00C35EA7" w:rsidRDefault="00B2667E" w:rsidP="00DE360B">
            <w:pPr>
              <w:rPr>
                <w:szCs w:val="18"/>
              </w:rPr>
            </w:pPr>
            <w:r w:rsidRPr="00C35EA7">
              <w:rPr>
                <w:szCs w:val="18"/>
              </w:rPr>
              <w:t>Moulin (Le)</w:t>
            </w:r>
          </w:p>
        </w:tc>
        <w:tc>
          <w:tcPr>
            <w:tcW w:w="1176" w:type="dxa"/>
          </w:tcPr>
          <w:p w14:paraId="57863B67" w14:textId="77777777" w:rsidR="00B2667E" w:rsidRPr="00C35EA7" w:rsidRDefault="00B2667E" w:rsidP="00DE360B">
            <w:pPr>
              <w:rPr>
                <w:szCs w:val="18"/>
              </w:rPr>
            </w:pPr>
            <w:r>
              <w:t>t_188</w:t>
            </w:r>
          </w:p>
        </w:tc>
        <w:tc>
          <w:tcPr>
            <w:tcW w:w="1070" w:type="dxa"/>
          </w:tcPr>
          <w:p w14:paraId="53A1C226" w14:textId="77777777" w:rsidR="00B2667E" w:rsidRPr="00C35EA7" w:rsidRDefault="00B2667E" w:rsidP="00DE360B">
            <w:pPr>
              <w:rPr>
                <w:szCs w:val="18"/>
              </w:rPr>
            </w:pPr>
            <w:r w:rsidRPr="00C35EA7">
              <w:rPr>
                <w:szCs w:val="18"/>
              </w:rPr>
              <w:t>15584</w:t>
            </w:r>
          </w:p>
        </w:tc>
        <w:tc>
          <w:tcPr>
            <w:tcW w:w="1510" w:type="dxa"/>
          </w:tcPr>
          <w:p w14:paraId="7FA1FC93" w14:textId="77777777" w:rsidR="00B2667E" w:rsidRPr="00B2667E" w:rsidRDefault="00B2667E" w:rsidP="00C35EA7">
            <w:pPr>
              <w:jc w:val="both"/>
            </w:pPr>
            <w:r>
              <w:t>AA-2111-m</w:t>
            </w:r>
          </w:p>
        </w:tc>
        <w:tc>
          <w:tcPr>
            <w:tcW w:w="2409" w:type="dxa"/>
          </w:tcPr>
          <w:p w14:paraId="04638C44" w14:textId="77777777" w:rsidR="00B2667E" w:rsidRPr="00C35EA7" w:rsidRDefault="00B2667E" w:rsidP="00DE360B">
            <w:pPr>
              <w:rPr>
                <w:szCs w:val="18"/>
              </w:rPr>
            </w:pPr>
            <w:r>
              <w:t>épingle en bronze</w:t>
            </w:r>
          </w:p>
        </w:tc>
        <w:tc>
          <w:tcPr>
            <w:tcW w:w="816" w:type="dxa"/>
          </w:tcPr>
          <w:p w14:paraId="7A08BFBA" w14:textId="77777777" w:rsidR="00B2667E" w:rsidRPr="00C35EA7" w:rsidRDefault="00B2667E" w:rsidP="00DE360B">
            <w:pPr>
              <w:rPr>
                <w:szCs w:val="18"/>
              </w:rPr>
            </w:pPr>
            <w:r w:rsidRPr="00C35EA7">
              <w:rPr>
                <w:szCs w:val="18"/>
              </w:rPr>
              <w:t>1833</w:t>
            </w:r>
          </w:p>
        </w:tc>
      </w:tr>
      <w:tr w:rsidR="005D10B6" w:rsidRPr="00C04709" w14:paraId="5F830E91" w14:textId="77777777" w:rsidTr="00C35EA7">
        <w:trPr>
          <w:jc w:val="center"/>
        </w:trPr>
        <w:tc>
          <w:tcPr>
            <w:tcW w:w="1516" w:type="dxa"/>
          </w:tcPr>
          <w:p w14:paraId="4F40EBA5" w14:textId="77777777" w:rsidR="0055048B" w:rsidRPr="00C35EA7" w:rsidRDefault="0055048B" w:rsidP="00DE360B">
            <w:pPr>
              <w:rPr>
                <w:szCs w:val="18"/>
              </w:rPr>
            </w:pPr>
            <w:r w:rsidRPr="00C35EA7">
              <w:rPr>
                <w:szCs w:val="18"/>
              </w:rPr>
              <w:t>Moulin (Le)</w:t>
            </w:r>
          </w:p>
        </w:tc>
        <w:tc>
          <w:tcPr>
            <w:tcW w:w="1176" w:type="dxa"/>
          </w:tcPr>
          <w:p w14:paraId="089D0B49" w14:textId="77777777" w:rsidR="0055048B" w:rsidRPr="00C35EA7" w:rsidRDefault="0055048B" w:rsidP="00DE360B">
            <w:pPr>
              <w:rPr>
                <w:szCs w:val="18"/>
              </w:rPr>
            </w:pPr>
            <w:r>
              <w:t>t_188</w:t>
            </w:r>
          </w:p>
        </w:tc>
        <w:tc>
          <w:tcPr>
            <w:tcW w:w="1070" w:type="dxa"/>
          </w:tcPr>
          <w:p w14:paraId="0BC6AA0B" w14:textId="77777777" w:rsidR="0055048B" w:rsidRPr="00C35EA7" w:rsidRDefault="0055048B" w:rsidP="00DE360B">
            <w:pPr>
              <w:rPr>
                <w:szCs w:val="18"/>
              </w:rPr>
            </w:pPr>
            <w:r w:rsidRPr="00C35EA7">
              <w:rPr>
                <w:szCs w:val="18"/>
                <w:highlight w:val="yellow"/>
              </w:rPr>
              <w:t>10765</w:t>
            </w:r>
          </w:p>
        </w:tc>
        <w:tc>
          <w:tcPr>
            <w:tcW w:w="1510" w:type="dxa"/>
          </w:tcPr>
          <w:p w14:paraId="5F761626" w14:textId="77777777" w:rsidR="0055048B" w:rsidRPr="00B2667E" w:rsidRDefault="0055048B" w:rsidP="00DE360B">
            <w:r>
              <w:t>CC-2145-m</w:t>
            </w:r>
          </w:p>
        </w:tc>
        <w:tc>
          <w:tcPr>
            <w:tcW w:w="2409" w:type="dxa"/>
          </w:tcPr>
          <w:p w14:paraId="503CABCF" w14:textId="77777777" w:rsidR="0055048B" w:rsidRPr="00C35EA7" w:rsidRDefault="0055048B" w:rsidP="00DE360B">
            <w:pPr>
              <w:rPr>
                <w:szCs w:val="18"/>
              </w:rPr>
            </w:pPr>
            <w:r>
              <w:t>fusaïole en terre cuite</w:t>
            </w:r>
          </w:p>
        </w:tc>
        <w:tc>
          <w:tcPr>
            <w:tcW w:w="816" w:type="dxa"/>
          </w:tcPr>
          <w:p w14:paraId="429815A4" w14:textId="77777777" w:rsidR="0055048B" w:rsidRPr="00C35EA7" w:rsidRDefault="0055048B" w:rsidP="00DE360B">
            <w:pPr>
              <w:rPr>
                <w:szCs w:val="18"/>
              </w:rPr>
            </w:pPr>
            <w:r w:rsidRPr="00C35EA7">
              <w:rPr>
                <w:szCs w:val="18"/>
              </w:rPr>
              <w:t>1833</w:t>
            </w:r>
          </w:p>
        </w:tc>
      </w:tr>
      <w:tr w:rsidR="005D10B6" w:rsidRPr="00C04709" w14:paraId="0FC2BB08" w14:textId="77777777" w:rsidTr="00C35EA7">
        <w:trPr>
          <w:jc w:val="center"/>
        </w:trPr>
        <w:tc>
          <w:tcPr>
            <w:tcW w:w="1516" w:type="dxa"/>
          </w:tcPr>
          <w:p w14:paraId="41D2B049" w14:textId="77777777" w:rsidR="00AD0E92" w:rsidRPr="00C35EA7" w:rsidRDefault="00AD0E92" w:rsidP="00DE360B">
            <w:pPr>
              <w:rPr>
                <w:szCs w:val="18"/>
              </w:rPr>
            </w:pPr>
            <w:r w:rsidRPr="00C35EA7">
              <w:rPr>
                <w:szCs w:val="18"/>
              </w:rPr>
              <w:t>Moulin (Le)</w:t>
            </w:r>
          </w:p>
        </w:tc>
        <w:tc>
          <w:tcPr>
            <w:tcW w:w="1176" w:type="dxa"/>
          </w:tcPr>
          <w:p w14:paraId="4AC1B1AB" w14:textId="77777777" w:rsidR="00AD0E92" w:rsidRPr="00C35EA7" w:rsidRDefault="00AD0E92" w:rsidP="00DE360B">
            <w:pPr>
              <w:rPr>
                <w:szCs w:val="18"/>
              </w:rPr>
            </w:pPr>
            <w:r>
              <w:t>t_188</w:t>
            </w:r>
          </w:p>
        </w:tc>
        <w:tc>
          <w:tcPr>
            <w:tcW w:w="1070" w:type="dxa"/>
          </w:tcPr>
          <w:p w14:paraId="03C9BC19" w14:textId="77777777" w:rsidR="00AD0E92" w:rsidRPr="00C35EA7" w:rsidRDefault="00AD0E92" w:rsidP="00DE360B">
            <w:pPr>
              <w:rPr>
                <w:szCs w:val="18"/>
              </w:rPr>
            </w:pPr>
            <w:r w:rsidRPr="00C35EA7">
              <w:rPr>
                <w:szCs w:val="18"/>
              </w:rPr>
              <w:t>15591</w:t>
            </w:r>
          </w:p>
        </w:tc>
        <w:tc>
          <w:tcPr>
            <w:tcW w:w="1510" w:type="dxa"/>
          </w:tcPr>
          <w:p w14:paraId="6D41CFCA" w14:textId="77777777" w:rsidR="00AD0E92" w:rsidRDefault="00AD0E92" w:rsidP="00DE360B">
            <w:r>
              <w:t>AK-3314-m</w:t>
            </w:r>
          </w:p>
        </w:tc>
        <w:tc>
          <w:tcPr>
            <w:tcW w:w="2409" w:type="dxa"/>
          </w:tcPr>
          <w:p w14:paraId="10CD67E1" w14:textId="77777777" w:rsidR="00AD0E92" w:rsidRPr="00C35EA7" w:rsidRDefault="00AD0E92" w:rsidP="00DE360B">
            <w:pPr>
              <w:rPr>
                <w:szCs w:val="18"/>
              </w:rPr>
            </w:pPr>
            <w:r w:rsidRPr="00C35EA7">
              <w:rPr>
                <w:szCs w:val="18"/>
              </w:rPr>
              <w:t>anneau en bronze</w:t>
            </w:r>
          </w:p>
        </w:tc>
        <w:tc>
          <w:tcPr>
            <w:tcW w:w="816" w:type="dxa"/>
          </w:tcPr>
          <w:p w14:paraId="3316E101" w14:textId="77777777" w:rsidR="00AD0E92" w:rsidRDefault="00AD0E92" w:rsidP="00DE360B">
            <w:r>
              <w:t>1833</w:t>
            </w:r>
          </w:p>
        </w:tc>
      </w:tr>
    </w:tbl>
    <w:p w14:paraId="3C8DE950" w14:textId="77777777" w:rsidR="0055048B" w:rsidRDefault="0055048B" w:rsidP="00DE360B"/>
    <w:p w14:paraId="2B3C7FE0" w14:textId="77777777" w:rsidR="0055048B" w:rsidRDefault="0055048B" w:rsidP="00DE360B"/>
    <w:p w14:paraId="4B0277BC" w14:textId="77777777" w:rsidR="00B2667E" w:rsidRDefault="00B2667E" w:rsidP="00DE360B">
      <w:pPr>
        <w:pStyle w:val="Heading3"/>
      </w:pPr>
      <w:r>
        <w:t>t_189</w:t>
      </w:r>
    </w:p>
    <w:p w14:paraId="38B84C73" w14:textId="77777777" w:rsidR="00B2667E" w:rsidRDefault="00B2667E" w:rsidP="00DE360B"/>
    <w:tbl>
      <w:tblPr>
        <w:tblW w:w="81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042"/>
        <w:gridCol w:w="816"/>
      </w:tblGrid>
      <w:tr w:rsidR="005D10B6" w:rsidRPr="00C04709" w14:paraId="4FE93189" w14:textId="77777777" w:rsidTr="00C35EA7">
        <w:trPr>
          <w:jc w:val="center"/>
        </w:trPr>
        <w:tc>
          <w:tcPr>
            <w:tcW w:w="1516" w:type="dxa"/>
          </w:tcPr>
          <w:p w14:paraId="1159B9DD" w14:textId="77777777" w:rsidR="00B2667E" w:rsidRPr="00C35EA7" w:rsidRDefault="00B2667E"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3A3BFDD8" w14:textId="77777777" w:rsidR="00B2667E" w:rsidRPr="00C35EA7" w:rsidRDefault="00B2667E" w:rsidP="00DE360B">
            <w:pPr>
              <w:rPr>
                <w:rFonts w:ascii="Courier New" w:hAnsi="Courier New" w:cs="Courier New"/>
                <w:sz w:val="20"/>
                <w:szCs w:val="18"/>
              </w:rPr>
            </w:pPr>
          </w:p>
        </w:tc>
        <w:tc>
          <w:tcPr>
            <w:tcW w:w="1070" w:type="dxa"/>
          </w:tcPr>
          <w:p w14:paraId="2A8627E7" w14:textId="77777777" w:rsidR="00B2667E" w:rsidRPr="00C35EA7" w:rsidRDefault="00B2667E" w:rsidP="00DE360B">
            <w:pPr>
              <w:rPr>
                <w:rFonts w:ascii="Courier New" w:hAnsi="Courier New" w:cs="Courier New"/>
                <w:sz w:val="20"/>
                <w:szCs w:val="18"/>
              </w:rPr>
            </w:pPr>
          </w:p>
        </w:tc>
        <w:tc>
          <w:tcPr>
            <w:tcW w:w="1510" w:type="dxa"/>
          </w:tcPr>
          <w:p w14:paraId="77B599FD" w14:textId="77777777" w:rsidR="00B2667E" w:rsidRPr="00C35EA7" w:rsidRDefault="00B2667E" w:rsidP="00DE360B">
            <w:pPr>
              <w:rPr>
                <w:rFonts w:ascii="Courier New" w:hAnsi="Courier New" w:cs="Courier New"/>
                <w:sz w:val="20"/>
                <w:szCs w:val="18"/>
              </w:rPr>
            </w:pPr>
          </w:p>
        </w:tc>
        <w:tc>
          <w:tcPr>
            <w:tcW w:w="2042" w:type="dxa"/>
          </w:tcPr>
          <w:p w14:paraId="0CE16D48" w14:textId="77777777" w:rsidR="00B2667E" w:rsidRPr="00C35EA7" w:rsidRDefault="00B2667E" w:rsidP="00DE360B">
            <w:pPr>
              <w:rPr>
                <w:rFonts w:ascii="Courier New" w:hAnsi="Courier New" w:cs="Courier New"/>
                <w:sz w:val="20"/>
                <w:szCs w:val="18"/>
              </w:rPr>
            </w:pPr>
          </w:p>
        </w:tc>
        <w:tc>
          <w:tcPr>
            <w:tcW w:w="816" w:type="dxa"/>
          </w:tcPr>
          <w:p w14:paraId="3F2A2C10" w14:textId="77777777" w:rsidR="00B2667E" w:rsidRPr="00C35EA7" w:rsidRDefault="00B2667E" w:rsidP="00DE360B">
            <w:pPr>
              <w:rPr>
                <w:rFonts w:ascii="Courier New" w:hAnsi="Courier New" w:cs="Courier New"/>
                <w:sz w:val="20"/>
                <w:szCs w:val="18"/>
              </w:rPr>
            </w:pPr>
          </w:p>
        </w:tc>
      </w:tr>
      <w:tr w:rsidR="005D10B6" w:rsidRPr="00C04709" w14:paraId="5EB66A7C" w14:textId="77777777" w:rsidTr="00C35EA7">
        <w:trPr>
          <w:jc w:val="center"/>
        </w:trPr>
        <w:tc>
          <w:tcPr>
            <w:tcW w:w="1516" w:type="dxa"/>
          </w:tcPr>
          <w:p w14:paraId="401E38CD" w14:textId="77777777" w:rsidR="00B2667E" w:rsidRPr="00C35EA7" w:rsidRDefault="00B2667E" w:rsidP="00C35EA7">
            <w:pPr>
              <w:jc w:val="center"/>
              <w:rPr>
                <w:szCs w:val="18"/>
              </w:rPr>
            </w:pPr>
            <w:r w:rsidRPr="00C35EA7">
              <w:rPr>
                <w:szCs w:val="18"/>
              </w:rPr>
              <w:t>site</w:t>
            </w:r>
          </w:p>
        </w:tc>
        <w:tc>
          <w:tcPr>
            <w:tcW w:w="1176" w:type="dxa"/>
          </w:tcPr>
          <w:p w14:paraId="6275D6C1" w14:textId="77777777" w:rsidR="00B2667E" w:rsidRPr="00C35EA7" w:rsidRDefault="00B2667E" w:rsidP="00C35EA7">
            <w:pPr>
              <w:jc w:val="center"/>
              <w:rPr>
                <w:szCs w:val="18"/>
              </w:rPr>
            </w:pPr>
            <w:r w:rsidRPr="00C35EA7">
              <w:rPr>
                <w:szCs w:val="18"/>
              </w:rPr>
              <w:t>structure</w:t>
            </w:r>
          </w:p>
        </w:tc>
        <w:tc>
          <w:tcPr>
            <w:tcW w:w="1070" w:type="dxa"/>
          </w:tcPr>
          <w:p w14:paraId="5DBC927D" w14:textId="77777777" w:rsidR="00B2667E" w:rsidRPr="00C35EA7" w:rsidRDefault="00B2667E" w:rsidP="00C35EA7">
            <w:pPr>
              <w:jc w:val="center"/>
              <w:rPr>
                <w:szCs w:val="18"/>
              </w:rPr>
            </w:pPr>
            <w:r w:rsidRPr="00C35EA7">
              <w:rPr>
                <w:szCs w:val="18"/>
              </w:rPr>
              <w:t>numero</w:t>
            </w:r>
          </w:p>
        </w:tc>
        <w:tc>
          <w:tcPr>
            <w:tcW w:w="1510" w:type="dxa"/>
          </w:tcPr>
          <w:p w14:paraId="264CA03A" w14:textId="77777777" w:rsidR="00B2667E" w:rsidRPr="00C35EA7" w:rsidRDefault="00B2667E" w:rsidP="00C35EA7">
            <w:pPr>
              <w:jc w:val="center"/>
              <w:rPr>
                <w:szCs w:val="18"/>
              </w:rPr>
            </w:pPr>
            <w:r w:rsidRPr="00C35EA7">
              <w:rPr>
                <w:szCs w:val="18"/>
              </w:rPr>
              <w:t>objet</w:t>
            </w:r>
          </w:p>
        </w:tc>
        <w:tc>
          <w:tcPr>
            <w:tcW w:w="2042" w:type="dxa"/>
          </w:tcPr>
          <w:p w14:paraId="64AB8A3D" w14:textId="77777777" w:rsidR="00B2667E" w:rsidRPr="00C35EA7" w:rsidRDefault="00B2667E" w:rsidP="00C35EA7">
            <w:pPr>
              <w:jc w:val="center"/>
              <w:rPr>
                <w:szCs w:val="18"/>
              </w:rPr>
            </w:pPr>
            <w:r w:rsidRPr="00C35EA7">
              <w:rPr>
                <w:szCs w:val="18"/>
              </w:rPr>
              <w:t>description</w:t>
            </w:r>
          </w:p>
        </w:tc>
        <w:tc>
          <w:tcPr>
            <w:tcW w:w="816" w:type="dxa"/>
          </w:tcPr>
          <w:p w14:paraId="23E336B4" w14:textId="77777777" w:rsidR="00B2667E" w:rsidRPr="00C35EA7" w:rsidRDefault="00B2667E" w:rsidP="00C35EA7">
            <w:pPr>
              <w:jc w:val="center"/>
              <w:rPr>
                <w:szCs w:val="18"/>
              </w:rPr>
            </w:pPr>
            <w:r w:rsidRPr="00C35EA7">
              <w:rPr>
                <w:szCs w:val="18"/>
              </w:rPr>
              <w:t>BIB</w:t>
            </w:r>
          </w:p>
        </w:tc>
      </w:tr>
      <w:tr w:rsidR="005D10B6" w:rsidRPr="00C04709" w14:paraId="18D5E12B" w14:textId="77777777" w:rsidTr="00C35EA7">
        <w:trPr>
          <w:jc w:val="center"/>
        </w:trPr>
        <w:tc>
          <w:tcPr>
            <w:tcW w:w="1516" w:type="dxa"/>
          </w:tcPr>
          <w:p w14:paraId="172001BF" w14:textId="77777777" w:rsidR="00B2667E" w:rsidRPr="00C35EA7" w:rsidRDefault="00B2667E" w:rsidP="00DE360B">
            <w:pPr>
              <w:rPr>
                <w:szCs w:val="18"/>
              </w:rPr>
            </w:pPr>
            <w:r w:rsidRPr="00C35EA7">
              <w:rPr>
                <w:szCs w:val="18"/>
              </w:rPr>
              <w:t>Moulin (Le)</w:t>
            </w:r>
          </w:p>
        </w:tc>
        <w:tc>
          <w:tcPr>
            <w:tcW w:w="1176" w:type="dxa"/>
          </w:tcPr>
          <w:p w14:paraId="41EFC90A" w14:textId="77777777" w:rsidR="00B2667E" w:rsidRPr="00C35EA7" w:rsidRDefault="00B2667E" w:rsidP="00DE360B">
            <w:pPr>
              <w:rPr>
                <w:szCs w:val="18"/>
              </w:rPr>
            </w:pPr>
            <w:r>
              <w:t>t_189</w:t>
            </w:r>
          </w:p>
        </w:tc>
        <w:tc>
          <w:tcPr>
            <w:tcW w:w="1070" w:type="dxa"/>
          </w:tcPr>
          <w:p w14:paraId="27005781" w14:textId="77777777" w:rsidR="00B2667E" w:rsidRPr="00C35EA7" w:rsidRDefault="00B2667E" w:rsidP="00DE360B">
            <w:pPr>
              <w:rPr>
                <w:szCs w:val="18"/>
              </w:rPr>
            </w:pPr>
            <w:r w:rsidRPr="00C35EA7">
              <w:rPr>
                <w:szCs w:val="18"/>
              </w:rPr>
              <w:t>15596</w:t>
            </w:r>
          </w:p>
        </w:tc>
        <w:tc>
          <w:tcPr>
            <w:tcW w:w="1510" w:type="dxa"/>
          </w:tcPr>
          <w:p w14:paraId="5329C5A8" w14:textId="77777777" w:rsidR="00B2667E" w:rsidRPr="00B2667E" w:rsidRDefault="00B2667E" w:rsidP="00C35EA7">
            <w:pPr>
              <w:jc w:val="both"/>
            </w:pPr>
            <w:r>
              <w:t>AA-2111-m</w:t>
            </w:r>
          </w:p>
        </w:tc>
        <w:tc>
          <w:tcPr>
            <w:tcW w:w="2042" w:type="dxa"/>
          </w:tcPr>
          <w:p w14:paraId="0490970D" w14:textId="77777777" w:rsidR="00B2667E" w:rsidRPr="00C35EA7" w:rsidRDefault="00B2667E" w:rsidP="00DE360B">
            <w:pPr>
              <w:rPr>
                <w:szCs w:val="18"/>
              </w:rPr>
            </w:pPr>
            <w:r>
              <w:t>épingle en bronze</w:t>
            </w:r>
          </w:p>
        </w:tc>
        <w:tc>
          <w:tcPr>
            <w:tcW w:w="816" w:type="dxa"/>
          </w:tcPr>
          <w:p w14:paraId="39FF791B" w14:textId="77777777" w:rsidR="00B2667E" w:rsidRPr="00C35EA7" w:rsidRDefault="00B2667E" w:rsidP="00DE360B">
            <w:pPr>
              <w:rPr>
                <w:szCs w:val="18"/>
              </w:rPr>
            </w:pPr>
            <w:r w:rsidRPr="00C35EA7">
              <w:rPr>
                <w:szCs w:val="18"/>
              </w:rPr>
              <w:t>1833</w:t>
            </w:r>
          </w:p>
        </w:tc>
      </w:tr>
      <w:tr w:rsidR="005D10B6" w:rsidRPr="00C04709" w14:paraId="50BA93A1" w14:textId="77777777" w:rsidTr="00C35EA7">
        <w:trPr>
          <w:jc w:val="center"/>
        </w:trPr>
        <w:tc>
          <w:tcPr>
            <w:tcW w:w="1516" w:type="dxa"/>
          </w:tcPr>
          <w:p w14:paraId="602BF8B9" w14:textId="77777777" w:rsidR="00AD0E92" w:rsidRPr="00C35EA7" w:rsidRDefault="00AD0E92" w:rsidP="00DE360B">
            <w:pPr>
              <w:rPr>
                <w:szCs w:val="18"/>
              </w:rPr>
            </w:pPr>
            <w:r w:rsidRPr="00C35EA7">
              <w:rPr>
                <w:szCs w:val="18"/>
              </w:rPr>
              <w:t>Moulin (Le)</w:t>
            </w:r>
          </w:p>
        </w:tc>
        <w:tc>
          <w:tcPr>
            <w:tcW w:w="1176" w:type="dxa"/>
          </w:tcPr>
          <w:p w14:paraId="11F1C3B3" w14:textId="77777777" w:rsidR="00AD0E92" w:rsidRPr="00C35EA7" w:rsidRDefault="00AD0E92" w:rsidP="00DE360B">
            <w:pPr>
              <w:rPr>
                <w:szCs w:val="18"/>
              </w:rPr>
            </w:pPr>
            <w:r>
              <w:t>t_189</w:t>
            </w:r>
          </w:p>
        </w:tc>
        <w:tc>
          <w:tcPr>
            <w:tcW w:w="1070" w:type="dxa"/>
          </w:tcPr>
          <w:p w14:paraId="02ED727D" w14:textId="77777777" w:rsidR="00AD0E92" w:rsidRPr="00C35EA7" w:rsidRDefault="00AD0E92" w:rsidP="00DE360B">
            <w:pPr>
              <w:rPr>
                <w:szCs w:val="18"/>
              </w:rPr>
            </w:pPr>
            <w:r w:rsidRPr="00C35EA7">
              <w:rPr>
                <w:szCs w:val="18"/>
              </w:rPr>
              <w:t>15598</w:t>
            </w:r>
          </w:p>
        </w:tc>
        <w:tc>
          <w:tcPr>
            <w:tcW w:w="1510" w:type="dxa"/>
          </w:tcPr>
          <w:p w14:paraId="6A4DCB52" w14:textId="77777777" w:rsidR="00AD0E92" w:rsidRDefault="00AD0E92" w:rsidP="00DE360B">
            <w:r>
              <w:t>AK-3314-m</w:t>
            </w:r>
          </w:p>
        </w:tc>
        <w:tc>
          <w:tcPr>
            <w:tcW w:w="2042" w:type="dxa"/>
          </w:tcPr>
          <w:p w14:paraId="457E058C" w14:textId="77777777" w:rsidR="00AD0E92" w:rsidRPr="00C35EA7" w:rsidRDefault="00AD0E92" w:rsidP="00DE360B">
            <w:pPr>
              <w:rPr>
                <w:szCs w:val="18"/>
              </w:rPr>
            </w:pPr>
            <w:r w:rsidRPr="00C35EA7">
              <w:rPr>
                <w:szCs w:val="18"/>
              </w:rPr>
              <w:t>anneau en bronze</w:t>
            </w:r>
          </w:p>
        </w:tc>
        <w:tc>
          <w:tcPr>
            <w:tcW w:w="816" w:type="dxa"/>
          </w:tcPr>
          <w:p w14:paraId="0EA7A6E7" w14:textId="77777777" w:rsidR="00AD0E92" w:rsidRDefault="00AD0E92" w:rsidP="00DE360B">
            <w:r>
              <w:t>1833</w:t>
            </w:r>
          </w:p>
        </w:tc>
      </w:tr>
    </w:tbl>
    <w:p w14:paraId="20BE6BAB" w14:textId="77777777" w:rsidR="00AD0E92" w:rsidRPr="00B2667E" w:rsidRDefault="00AD0E92" w:rsidP="00DE360B"/>
    <w:p w14:paraId="44355357" w14:textId="77777777" w:rsidR="004F1AD4" w:rsidRDefault="004F1AD4" w:rsidP="00DE360B">
      <w:pPr>
        <w:jc w:val="both"/>
      </w:pPr>
    </w:p>
    <w:p w14:paraId="4CCB10BD" w14:textId="77777777" w:rsidR="00686AA3" w:rsidRDefault="009E4276" w:rsidP="00DE360B">
      <w:pPr>
        <w:pStyle w:val="Heading3"/>
      </w:pPr>
      <w:bookmarkStart w:id="2330" w:name="Sit_Mailhac_Moulin_t192"/>
      <w:r>
        <w:t>t_</w:t>
      </w:r>
      <w:r w:rsidR="00686AA3">
        <w:t>192</w:t>
      </w:r>
    </w:p>
    <w:bookmarkEnd w:id="2330"/>
    <w:p w14:paraId="254DFE39" w14:textId="77777777" w:rsidR="00686AA3" w:rsidRPr="0032190F" w:rsidRDefault="00686AA3" w:rsidP="00DE360B">
      <w:pPr>
        <w:jc w:val="both"/>
        <w:rPr>
          <w:lang w:val="fr-FR"/>
        </w:rPr>
      </w:pPr>
      <w:r w:rsidRPr="0032190F">
        <w:rPr>
          <w:lang w:val="fr-FR"/>
        </w:rPr>
        <w:t>écuelle en poterie grossière, brune, et affinée à l’extérieur, noire à la cassure. Décor incisé avant cuisson avec un poinçon. H : 0,14 m ; Do : 0,20 m ; Db : 0,10 m.(BIB 1833)</w:t>
      </w:r>
      <w:r w:rsidR="00F53FAF" w:rsidRPr="0032190F">
        <w:rPr>
          <w:lang w:val="fr-FR"/>
        </w:rPr>
        <w:t xml:space="preserve"> Frise de chevaux (SS BIB)</w:t>
      </w:r>
    </w:p>
    <w:p w14:paraId="3C1EA933" w14:textId="77777777" w:rsidR="00F727E9" w:rsidRPr="0032190F" w:rsidRDefault="00F727E9" w:rsidP="00DE360B">
      <w:pPr>
        <w:jc w:val="both"/>
        <w:rPr>
          <w:lang w:val="fr-FR"/>
        </w:rPr>
      </w:pPr>
      <w:r w:rsidRPr="0032190F">
        <w:rPr>
          <w:lang w:val="fr-FR"/>
        </w:rPr>
        <w:t>Pour le zoomorphe de la tombe 192, soulignons que c’est le seul où la queue des animaux est figurée.(BIB 1833 p. 280).</w:t>
      </w:r>
    </w:p>
    <w:p w14:paraId="7F4DD0DB" w14:textId="0C853BF6" w:rsidR="00B2667E" w:rsidRPr="0032190F" w:rsidRDefault="00F53FAF" w:rsidP="00DE360B">
      <w:pPr>
        <w:jc w:val="both"/>
        <w:rPr>
          <w:lang w:val="fr-FR"/>
        </w:rPr>
      </w:pPr>
      <w:r w:rsidRPr="0032190F">
        <w:rPr>
          <w:lang w:val="fr-FR"/>
        </w:rPr>
        <w:t xml:space="preserve">D’après BIB 1833, il s’agit d’un </w:t>
      </w:r>
      <w:hyperlink r:id="rId5437" w:anchor="Sit_Mailhac_Moulin__cera_decor" w:history="1">
        <w:r w:rsidRPr="0032190F">
          <w:rPr>
            <w:rStyle w:val="Hyperlink"/>
            <w:lang w:val="fr-FR"/>
          </w:rPr>
          <w:t>décor</w:t>
        </w:r>
      </w:hyperlink>
      <w:r w:rsidRPr="0032190F">
        <w:rPr>
          <w:lang w:val="fr-FR"/>
        </w:rPr>
        <w:t xml:space="preserve"> du type mailhac 2 (BIB 1833 fig. 409). </w:t>
      </w:r>
    </w:p>
    <w:p w14:paraId="67525EC3" w14:textId="77777777" w:rsidR="00BB4B83" w:rsidRPr="0032190F" w:rsidRDefault="00BB4B83" w:rsidP="00DE360B">
      <w:pPr>
        <w:jc w:val="both"/>
        <w:rPr>
          <w:lang w:val="fr-FR"/>
        </w:rPr>
      </w:pPr>
    </w:p>
    <w:p w14:paraId="5E0A4CC2" w14:textId="77777777" w:rsidR="00BB4B83" w:rsidRDefault="00BB4B83" w:rsidP="00DE360B">
      <w:pPr>
        <w:pStyle w:val="Heading3"/>
      </w:pPr>
      <w:r>
        <w:t>t_194</w:t>
      </w:r>
    </w:p>
    <w:p w14:paraId="4C2F9A39" w14:textId="77777777" w:rsidR="00BB4B83" w:rsidRDefault="00BB4B83" w:rsidP="00DE360B"/>
    <w:tbl>
      <w:tblPr>
        <w:tblW w:w="90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042"/>
        <w:gridCol w:w="1723"/>
      </w:tblGrid>
      <w:tr w:rsidR="005D10B6" w:rsidRPr="00C04709" w14:paraId="7D5BDB9D" w14:textId="77777777" w:rsidTr="00C35EA7">
        <w:trPr>
          <w:jc w:val="center"/>
        </w:trPr>
        <w:tc>
          <w:tcPr>
            <w:tcW w:w="1516" w:type="dxa"/>
          </w:tcPr>
          <w:p w14:paraId="593C5E30" w14:textId="77777777" w:rsidR="00BB4B83" w:rsidRPr="00C35EA7" w:rsidRDefault="00BB4B83" w:rsidP="00DE360B">
            <w:pPr>
              <w:rPr>
                <w:rFonts w:ascii="Courier New" w:hAnsi="Courier New" w:cs="Courier New"/>
                <w:sz w:val="20"/>
                <w:szCs w:val="18"/>
              </w:rPr>
            </w:pPr>
            <w:r w:rsidRPr="00C35EA7">
              <w:rPr>
                <w:rFonts w:ascii="Courier New" w:hAnsi="Courier New" w:cs="Courier New"/>
                <w:sz w:val="20"/>
                <w:szCs w:val="18"/>
                <w:lang w:val="en-GB"/>
              </w:rPr>
              <w:br w:type="page"/>
            </w:r>
            <w:r w:rsidR="00C458EA" w:rsidRPr="00C35EA7">
              <w:rPr>
                <w:rFonts w:ascii="Courier New" w:hAnsi="Courier New" w:cs="Courier New"/>
                <w:sz w:val="20"/>
                <w:szCs w:val="18"/>
              </w:rPr>
              <w:t>OBJ_</w:t>
            </w:r>
          </w:p>
        </w:tc>
        <w:tc>
          <w:tcPr>
            <w:tcW w:w="1176" w:type="dxa"/>
          </w:tcPr>
          <w:p w14:paraId="7BF63D56" w14:textId="77777777" w:rsidR="00BB4B83" w:rsidRPr="00C35EA7" w:rsidRDefault="00BB4B83" w:rsidP="00DE360B">
            <w:pPr>
              <w:rPr>
                <w:rFonts w:ascii="Courier New" w:hAnsi="Courier New" w:cs="Courier New"/>
                <w:sz w:val="20"/>
                <w:szCs w:val="18"/>
              </w:rPr>
            </w:pPr>
          </w:p>
        </w:tc>
        <w:tc>
          <w:tcPr>
            <w:tcW w:w="1070" w:type="dxa"/>
          </w:tcPr>
          <w:p w14:paraId="309C0DA5" w14:textId="77777777" w:rsidR="00BB4B83" w:rsidRPr="00C35EA7" w:rsidRDefault="00BB4B83" w:rsidP="00DE360B">
            <w:pPr>
              <w:rPr>
                <w:rFonts w:ascii="Courier New" w:hAnsi="Courier New" w:cs="Courier New"/>
                <w:sz w:val="20"/>
                <w:szCs w:val="18"/>
              </w:rPr>
            </w:pPr>
          </w:p>
        </w:tc>
        <w:tc>
          <w:tcPr>
            <w:tcW w:w="1510" w:type="dxa"/>
          </w:tcPr>
          <w:p w14:paraId="6DC44117" w14:textId="77777777" w:rsidR="00BB4B83" w:rsidRPr="00C35EA7" w:rsidRDefault="00BB4B83" w:rsidP="00DE360B">
            <w:pPr>
              <w:rPr>
                <w:rFonts w:ascii="Courier New" w:hAnsi="Courier New" w:cs="Courier New"/>
                <w:sz w:val="20"/>
                <w:szCs w:val="18"/>
              </w:rPr>
            </w:pPr>
          </w:p>
        </w:tc>
        <w:tc>
          <w:tcPr>
            <w:tcW w:w="2042" w:type="dxa"/>
          </w:tcPr>
          <w:p w14:paraId="1D01FA81" w14:textId="77777777" w:rsidR="00BB4B83" w:rsidRPr="00C35EA7" w:rsidRDefault="00BB4B83" w:rsidP="00DE360B">
            <w:pPr>
              <w:rPr>
                <w:rFonts w:ascii="Courier New" w:hAnsi="Courier New" w:cs="Courier New"/>
                <w:sz w:val="20"/>
                <w:szCs w:val="18"/>
              </w:rPr>
            </w:pPr>
          </w:p>
        </w:tc>
        <w:tc>
          <w:tcPr>
            <w:tcW w:w="1723" w:type="dxa"/>
          </w:tcPr>
          <w:p w14:paraId="6FF3F71C" w14:textId="77777777" w:rsidR="00BB4B83" w:rsidRPr="00C35EA7" w:rsidRDefault="00BB4B83" w:rsidP="00DE360B">
            <w:pPr>
              <w:rPr>
                <w:rFonts w:ascii="Courier New" w:hAnsi="Courier New" w:cs="Courier New"/>
                <w:sz w:val="20"/>
                <w:szCs w:val="18"/>
              </w:rPr>
            </w:pPr>
          </w:p>
        </w:tc>
      </w:tr>
      <w:tr w:rsidR="005D10B6" w:rsidRPr="00C04709" w14:paraId="51C7F2B8" w14:textId="77777777" w:rsidTr="00C35EA7">
        <w:trPr>
          <w:jc w:val="center"/>
        </w:trPr>
        <w:tc>
          <w:tcPr>
            <w:tcW w:w="1516" w:type="dxa"/>
          </w:tcPr>
          <w:p w14:paraId="48050C59" w14:textId="77777777" w:rsidR="00BB4B83" w:rsidRPr="00C35EA7" w:rsidRDefault="00BB4B83" w:rsidP="00C35EA7">
            <w:pPr>
              <w:jc w:val="center"/>
              <w:rPr>
                <w:szCs w:val="18"/>
              </w:rPr>
            </w:pPr>
            <w:r w:rsidRPr="00C35EA7">
              <w:rPr>
                <w:szCs w:val="18"/>
              </w:rPr>
              <w:t>site</w:t>
            </w:r>
          </w:p>
        </w:tc>
        <w:tc>
          <w:tcPr>
            <w:tcW w:w="1176" w:type="dxa"/>
          </w:tcPr>
          <w:p w14:paraId="04B784FB" w14:textId="77777777" w:rsidR="00BB4B83" w:rsidRPr="00C35EA7" w:rsidRDefault="00BB4B83" w:rsidP="00C35EA7">
            <w:pPr>
              <w:jc w:val="center"/>
              <w:rPr>
                <w:szCs w:val="18"/>
              </w:rPr>
            </w:pPr>
            <w:r w:rsidRPr="00C35EA7">
              <w:rPr>
                <w:szCs w:val="18"/>
              </w:rPr>
              <w:t>structure</w:t>
            </w:r>
          </w:p>
        </w:tc>
        <w:tc>
          <w:tcPr>
            <w:tcW w:w="1070" w:type="dxa"/>
          </w:tcPr>
          <w:p w14:paraId="0F755213" w14:textId="77777777" w:rsidR="00BB4B83" w:rsidRPr="00C35EA7" w:rsidRDefault="00BB4B83" w:rsidP="00C35EA7">
            <w:pPr>
              <w:jc w:val="center"/>
              <w:rPr>
                <w:szCs w:val="18"/>
              </w:rPr>
            </w:pPr>
            <w:r w:rsidRPr="00C35EA7">
              <w:rPr>
                <w:szCs w:val="18"/>
              </w:rPr>
              <w:t>numero</w:t>
            </w:r>
          </w:p>
        </w:tc>
        <w:tc>
          <w:tcPr>
            <w:tcW w:w="1510" w:type="dxa"/>
          </w:tcPr>
          <w:p w14:paraId="22DA61EB" w14:textId="77777777" w:rsidR="00BB4B83" w:rsidRPr="00C35EA7" w:rsidRDefault="00BB4B83" w:rsidP="00C35EA7">
            <w:pPr>
              <w:jc w:val="center"/>
              <w:rPr>
                <w:szCs w:val="18"/>
              </w:rPr>
            </w:pPr>
            <w:r w:rsidRPr="00C35EA7">
              <w:rPr>
                <w:szCs w:val="18"/>
              </w:rPr>
              <w:t>objet</w:t>
            </w:r>
          </w:p>
        </w:tc>
        <w:tc>
          <w:tcPr>
            <w:tcW w:w="2042" w:type="dxa"/>
          </w:tcPr>
          <w:p w14:paraId="2EEB44FF" w14:textId="77777777" w:rsidR="00BB4B83" w:rsidRPr="00C35EA7" w:rsidRDefault="00BB4B83" w:rsidP="00C35EA7">
            <w:pPr>
              <w:jc w:val="center"/>
              <w:rPr>
                <w:szCs w:val="18"/>
              </w:rPr>
            </w:pPr>
            <w:r w:rsidRPr="00C35EA7">
              <w:rPr>
                <w:szCs w:val="18"/>
              </w:rPr>
              <w:t>description</w:t>
            </w:r>
          </w:p>
        </w:tc>
        <w:tc>
          <w:tcPr>
            <w:tcW w:w="1723" w:type="dxa"/>
          </w:tcPr>
          <w:p w14:paraId="12C2AF33" w14:textId="77777777" w:rsidR="00BB4B83" w:rsidRPr="00C35EA7" w:rsidRDefault="00BB4B83" w:rsidP="00C35EA7">
            <w:pPr>
              <w:jc w:val="center"/>
              <w:rPr>
                <w:szCs w:val="18"/>
              </w:rPr>
            </w:pPr>
            <w:r w:rsidRPr="00C35EA7">
              <w:rPr>
                <w:szCs w:val="18"/>
              </w:rPr>
              <w:t>BIB</w:t>
            </w:r>
          </w:p>
        </w:tc>
      </w:tr>
      <w:tr w:rsidR="005D10B6" w:rsidRPr="00C04709" w14:paraId="1DAD3671" w14:textId="77777777" w:rsidTr="00C35EA7">
        <w:trPr>
          <w:jc w:val="center"/>
        </w:trPr>
        <w:tc>
          <w:tcPr>
            <w:tcW w:w="1516" w:type="dxa"/>
          </w:tcPr>
          <w:p w14:paraId="7EB769B6" w14:textId="77777777" w:rsidR="00BB4B83" w:rsidRPr="00C35EA7" w:rsidRDefault="00BB4B83" w:rsidP="00DE360B">
            <w:pPr>
              <w:rPr>
                <w:szCs w:val="18"/>
              </w:rPr>
            </w:pPr>
            <w:r w:rsidRPr="00C35EA7">
              <w:rPr>
                <w:szCs w:val="18"/>
              </w:rPr>
              <w:t>Moulin (Le)</w:t>
            </w:r>
          </w:p>
        </w:tc>
        <w:tc>
          <w:tcPr>
            <w:tcW w:w="1176" w:type="dxa"/>
          </w:tcPr>
          <w:p w14:paraId="5D5F6865" w14:textId="77777777" w:rsidR="00BB4B83" w:rsidRPr="00C35EA7" w:rsidRDefault="00BB4B83" w:rsidP="00DE360B">
            <w:pPr>
              <w:rPr>
                <w:szCs w:val="18"/>
              </w:rPr>
            </w:pPr>
            <w:r>
              <w:t>t_194</w:t>
            </w:r>
          </w:p>
        </w:tc>
        <w:tc>
          <w:tcPr>
            <w:tcW w:w="1070" w:type="dxa"/>
          </w:tcPr>
          <w:p w14:paraId="3034DF82" w14:textId="77777777" w:rsidR="00BB4B83" w:rsidRPr="00C35EA7" w:rsidRDefault="00BB4B83" w:rsidP="00DE360B">
            <w:pPr>
              <w:rPr>
                <w:szCs w:val="18"/>
              </w:rPr>
            </w:pPr>
            <w:r w:rsidRPr="00C35EA7">
              <w:rPr>
                <w:szCs w:val="18"/>
              </w:rPr>
              <w:t>15609</w:t>
            </w:r>
          </w:p>
        </w:tc>
        <w:tc>
          <w:tcPr>
            <w:tcW w:w="1510" w:type="dxa"/>
          </w:tcPr>
          <w:p w14:paraId="776F3885" w14:textId="77777777" w:rsidR="00BB4B83" w:rsidRDefault="00BB4B83" w:rsidP="00DE360B">
            <w:r>
              <w:t>AA-3111-m</w:t>
            </w:r>
          </w:p>
        </w:tc>
        <w:tc>
          <w:tcPr>
            <w:tcW w:w="2042" w:type="dxa"/>
          </w:tcPr>
          <w:p w14:paraId="00D82C4C" w14:textId="77777777" w:rsidR="00BB4B83" w:rsidRPr="00C35EA7" w:rsidRDefault="00BB4B83" w:rsidP="00DE360B">
            <w:pPr>
              <w:rPr>
                <w:szCs w:val="18"/>
              </w:rPr>
            </w:pPr>
            <w:r w:rsidRPr="00C35EA7">
              <w:rPr>
                <w:szCs w:val="18"/>
              </w:rPr>
              <w:t>épingle en bronze</w:t>
            </w:r>
          </w:p>
        </w:tc>
        <w:tc>
          <w:tcPr>
            <w:tcW w:w="1723" w:type="dxa"/>
          </w:tcPr>
          <w:p w14:paraId="00281B55" w14:textId="77777777" w:rsidR="00BB4B83" w:rsidRDefault="00BB4B83" w:rsidP="00DE360B">
            <w:r>
              <w:t>1833</w:t>
            </w:r>
          </w:p>
        </w:tc>
      </w:tr>
    </w:tbl>
    <w:p w14:paraId="190E529F" w14:textId="77777777" w:rsidR="00AD0E92" w:rsidRDefault="00AD0E92" w:rsidP="00DE360B"/>
    <w:p w14:paraId="5584695D" w14:textId="77777777" w:rsidR="00BB4B83" w:rsidRDefault="00995A1A" w:rsidP="00DE360B">
      <w:pPr>
        <w:pStyle w:val="Heading3"/>
      </w:pPr>
      <w:r>
        <w:t>t_196</w:t>
      </w:r>
    </w:p>
    <w:p w14:paraId="53CAF930" w14:textId="77777777" w:rsidR="00995A1A" w:rsidRDefault="00995A1A" w:rsidP="00DE360B"/>
    <w:tbl>
      <w:tblPr>
        <w:tblW w:w="78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243"/>
        <w:gridCol w:w="2042"/>
        <w:gridCol w:w="816"/>
      </w:tblGrid>
      <w:tr w:rsidR="005D10B6" w:rsidRPr="00C04709" w14:paraId="244DD6FD" w14:textId="77777777" w:rsidTr="00C35EA7">
        <w:trPr>
          <w:jc w:val="center"/>
        </w:trPr>
        <w:tc>
          <w:tcPr>
            <w:tcW w:w="1516" w:type="dxa"/>
          </w:tcPr>
          <w:p w14:paraId="2CC68F90" w14:textId="77777777" w:rsidR="00995A1A" w:rsidRPr="00C35EA7" w:rsidRDefault="00995A1A" w:rsidP="00DE360B">
            <w:pPr>
              <w:rPr>
                <w:rFonts w:ascii="Courier New" w:hAnsi="Courier New" w:cs="Courier New"/>
                <w:sz w:val="20"/>
                <w:szCs w:val="18"/>
              </w:rPr>
            </w:pPr>
            <w:r w:rsidRPr="00C35EA7">
              <w:rPr>
                <w:rFonts w:ascii="Courier New" w:hAnsi="Courier New" w:cs="Courier New"/>
                <w:sz w:val="20"/>
                <w:szCs w:val="18"/>
                <w:lang w:val="en-GB"/>
              </w:rPr>
              <w:br w:type="page"/>
            </w:r>
            <w:r w:rsidR="00C458EA" w:rsidRPr="00C35EA7">
              <w:rPr>
                <w:rFonts w:ascii="Courier New" w:hAnsi="Courier New" w:cs="Courier New"/>
                <w:sz w:val="20"/>
                <w:szCs w:val="18"/>
              </w:rPr>
              <w:t>OBJ_</w:t>
            </w:r>
          </w:p>
        </w:tc>
        <w:tc>
          <w:tcPr>
            <w:tcW w:w="1176" w:type="dxa"/>
          </w:tcPr>
          <w:p w14:paraId="587E5B15" w14:textId="77777777" w:rsidR="00995A1A" w:rsidRPr="00C35EA7" w:rsidRDefault="00995A1A" w:rsidP="00DE360B">
            <w:pPr>
              <w:rPr>
                <w:rFonts w:ascii="Courier New" w:hAnsi="Courier New" w:cs="Courier New"/>
                <w:sz w:val="20"/>
                <w:szCs w:val="18"/>
              </w:rPr>
            </w:pPr>
          </w:p>
        </w:tc>
        <w:tc>
          <w:tcPr>
            <w:tcW w:w="1070" w:type="dxa"/>
          </w:tcPr>
          <w:p w14:paraId="02791152" w14:textId="77777777" w:rsidR="00995A1A" w:rsidRPr="00C35EA7" w:rsidRDefault="00995A1A" w:rsidP="00DE360B">
            <w:pPr>
              <w:rPr>
                <w:rFonts w:ascii="Courier New" w:hAnsi="Courier New" w:cs="Courier New"/>
                <w:sz w:val="20"/>
                <w:szCs w:val="18"/>
              </w:rPr>
            </w:pPr>
          </w:p>
        </w:tc>
        <w:tc>
          <w:tcPr>
            <w:tcW w:w="1243" w:type="dxa"/>
          </w:tcPr>
          <w:p w14:paraId="799A1E59" w14:textId="77777777" w:rsidR="00995A1A" w:rsidRPr="00C35EA7" w:rsidRDefault="00995A1A" w:rsidP="00DE360B">
            <w:pPr>
              <w:rPr>
                <w:rFonts w:ascii="Courier New" w:hAnsi="Courier New" w:cs="Courier New"/>
                <w:sz w:val="20"/>
                <w:szCs w:val="18"/>
              </w:rPr>
            </w:pPr>
          </w:p>
        </w:tc>
        <w:tc>
          <w:tcPr>
            <w:tcW w:w="2042" w:type="dxa"/>
          </w:tcPr>
          <w:p w14:paraId="288B38F1" w14:textId="77777777" w:rsidR="00995A1A" w:rsidRPr="00C35EA7" w:rsidRDefault="00995A1A" w:rsidP="00DE360B">
            <w:pPr>
              <w:rPr>
                <w:rFonts w:ascii="Courier New" w:hAnsi="Courier New" w:cs="Courier New"/>
                <w:sz w:val="20"/>
                <w:szCs w:val="18"/>
              </w:rPr>
            </w:pPr>
          </w:p>
        </w:tc>
        <w:tc>
          <w:tcPr>
            <w:tcW w:w="816" w:type="dxa"/>
          </w:tcPr>
          <w:p w14:paraId="001442A8" w14:textId="77777777" w:rsidR="00995A1A" w:rsidRPr="00C35EA7" w:rsidRDefault="00995A1A" w:rsidP="00DE360B">
            <w:pPr>
              <w:rPr>
                <w:rFonts w:ascii="Courier New" w:hAnsi="Courier New" w:cs="Courier New"/>
                <w:sz w:val="20"/>
                <w:szCs w:val="18"/>
              </w:rPr>
            </w:pPr>
          </w:p>
        </w:tc>
      </w:tr>
      <w:tr w:rsidR="005D10B6" w:rsidRPr="00C04709" w14:paraId="7B20DD6F" w14:textId="77777777" w:rsidTr="00C35EA7">
        <w:trPr>
          <w:jc w:val="center"/>
        </w:trPr>
        <w:tc>
          <w:tcPr>
            <w:tcW w:w="1516" w:type="dxa"/>
          </w:tcPr>
          <w:p w14:paraId="593D64FA" w14:textId="77777777" w:rsidR="00995A1A" w:rsidRPr="00C35EA7" w:rsidRDefault="00995A1A" w:rsidP="00C35EA7">
            <w:pPr>
              <w:jc w:val="center"/>
              <w:rPr>
                <w:szCs w:val="18"/>
              </w:rPr>
            </w:pPr>
            <w:r w:rsidRPr="00C35EA7">
              <w:rPr>
                <w:szCs w:val="18"/>
              </w:rPr>
              <w:t>site</w:t>
            </w:r>
          </w:p>
        </w:tc>
        <w:tc>
          <w:tcPr>
            <w:tcW w:w="1176" w:type="dxa"/>
          </w:tcPr>
          <w:p w14:paraId="2357B3B9" w14:textId="77777777" w:rsidR="00995A1A" w:rsidRPr="00C35EA7" w:rsidRDefault="00995A1A" w:rsidP="00C35EA7">
            <w:pPr>
              <w:jc w:val="center"/>
              <w:rPr>
                <w:szCs w:val="18"/>
              </w:rPr>
            </w:pPr>
            <w:r w:rsidRPr="00C35EA7">
              <w:rPr>
                <w:szCs w:val="18"/>
              </w:rPr>
              <w:t>structure</w:t>
            </w:r>
          </w:p>
        </w:tc>
        <w:tc>
          <w:tcPr>
            <w:tcW w:w="1070" w:type="dxa"/>
          </w:tcPr>
          <w:p w14:paraId="76967F12" w14:textId="77777777" w:rsidR="00995A1A" w:rsidRPr="00C35EA7" w:rsidRDefault="00995A1A" w:rsidP="00C35EA7">
            <w:pPr>
              <w:jc w:val="center"/>
              <w:rPr>
                <w:szCs w:val="18"/>
              </w:rPr>
            </w:pPr>
            <w:r w:rsidRPr="00C35EA7">
              <w:rPr>
                <w:szCs w:val="18"/>
              </w:rPr>
              <w:t>numero</w:t>
            </w:r>
          </w:p>
        </w:tc>
        <w:tc>
          <w:tcPr>
            <w:tcW w:w="1243" w:type="dxa"/>
          </w:tcPr>
          <w:p w14:paraId="0695BE98" w14:textId="77777777" w:rsidR="00995A1A" w:rsidRPr="00C35EA7" w:rsidRDefault="00995A1A" w:rsidP="00C35EA7">
            <w:pPr>
              <w:jc w:val="center"/>
              <w:rPr>
                <w:szCs w:val="18"/>
              </w:rPr>
            </w:pPr>
            <w:r w:rsidRPr="00C35EA7">
              <w:rPr>
                <w:szCs w:val="18"/>
              </w:rPr>
              <w:t>objet</w:t>
            </w:r>
          </w:p>
        </w:tc>
        <w:tc>
          <w:tcPr>
            <w:tcW w:w="2042" w:type="dxa"/>
          </w:tcPr>
          <w:p w14:paraId="39BD73CF" w14:textId="77777777" w:rsidR="00995A1A" w:rsidRPr="00C35EA7" w:rsidRDefault="00995A1A" w:rsidP="00C35EA7">
            <w:pPr>
              <w:jc w:val="center"/>
              <w:rPr>
                <w:szCs w:val="18"/>
              </w:rPr>
            </w:pPr>
            <w:r w:rsidRPr="00C35EA7">
              <w:rPr>
                <w:szCs w:val="18"/>
              </w:rPr>
              <w:t>description</w:t>
            </w:r>
          </w:p>
        </w:tc>
        <w:tc>
          <w:tcPr>
            <w:tcW w:w="816" w:type="dxa"/>
          </w:tcPr>
          <w:p w14:paraId="34109495" w14:textId="77777777" w:rsidR="00995A1A" w:rsidRPr="00C35EA7" w:rsidRDefault="00995A1A" w:rsidP="00C35EA7">
            <w:pPr>
              <w:jc w:val="center"/>
              <w:rPr>
                <w:szCs w:val="18"/>
              </w:rPr>
            </w:pPr>
            <w:r w:rsidRPr="00C35EA7">
              <w:rPr>
                <w:szCs w:val="18"/>
              </w:rPr>
              <w:t>BIB</w:t>
            </w:r>
          </w:p>
        </w:tc>
      </w:tr>
      <w:tr w:rsidR="005D10B6" w:rsidRPr="00C04709" w14:paraId="7EFAF243" w14:textId="77777777" w:rsidTr="00C35EA7">
        <w:trPr>
          <w:jc w:val="center"/>
        </w:trPr>
        <w:tc>
          <w:tcPr>
            <w:tcW w:w="1516" w:type="dxa"/>
          </w:tcPr>
          <w:p w14:paraId="36DBEC34" w14:textId="77777777" w:rsidR="00995A1A" w:rsidRPr="00C35EA7" w:rsidRDefault="00995A1A" w:rsidP="00DE360B">
            <w:pPr>
              <w:rPr>
                <w:szCs w:val="18"/>
              </w:rPr>
            </w:pPr>
            <w:r w:rsidRPr="00C35EA7">
              <w:rPr>
                <w:szCs w:val="18"/>
              </w:rPr>
              <w:t>Moulin (Le)</w:t>
            </w:r>
          </w:p>
        </w:tc>
        <w:tc>
          <w:tcPr>
            <w:tcW w:w="1176" w:type="dxa"/>
          </w:tcPr>
          <w:p w14:paraId="2E014A8D" w14:textId="77777777" w:rsidR="00995A1A" w:rsidRPr="00C35EA7" w:rsidRDefault="00995A1A" w:rsidP="00DE360B">
            <w:pPr>
              <w:rPr>
                <w:szCs w:val="18"/>
              </w:rPr>
            </w:pPr>
            <w:r>
              <w:t>t_196</w:t>
            </w:r>
          </w:p>
        </w:tc>
        <w:tc>
          <w:tcPr>
            <w:tcW w:w="1070" w:type="dxa"/>
          </w:tcPr>
          <w:p w14:paraId="0295DDE4" w14:textId="77777777" w:rsidR="00995A1A" w:rsidRPr="00C35EA7" w:rsidRDefault="00995A1A" w:rsidP="00DE360B">
            <w:pPr>
              <w:rPr>
                <w:szCs w:val="18"/>
              </w:rPr>
            </w:pPr>
            <w:r w:rsidRPr="00C35EA7">
              <w:rPr>
                <w:szCs w:val="18"/>
              </w:rPr>
              <w:t>15612</w:t>
            </w:r>
          </w:p>
        </w:tc>
        <w:tc>
          <w:tcPr>
            <w:tcW w:w="1243" w:type="dxa"/>
          </w:tcPr>
          <w:p w14:paraId="4A6E1F10" w14:textId="77777777" w:rsidR="00995A1A" w:rsidRDefault="00995A1A" w:rsidP="00DE360B">
            <w:r>
              <w:t>AA-9211</w:t>
            </w:r>
          </w:p>
        </w:tc>
        <w:tc>
          <w:tcPr>
            <w:tcW w:w="2042" w:type="dxa"/>
          </w:tcPr>
          <w:p w14:paraId="7DAA7B3C" w14:textId="77777777" w:rsidR="00995A1A" w:rsidRPr="00C35EA7" w:rsidRDefault="00995A1A" w:rsidP="00DE360B">
            <w:pPr>
              <w:rPr>
                <w:szCs w:val="18"/>
              </w:rPr>
            </w:pPr>
            <w:r w:rsidRPr="00C35EA7">
              <w:rPr>
                <w:szCs w:val="18"/>
              </w:rPr>
              <w:t>épingle en bronze</w:t>
            </w:r>
          </w:p>
        </w:tc>
        <w:tc>
          <w:tcPr>
            <w:tcW w:w="816" w:type="dxa"/>
          </w:tcPr>
          <w:p w14:paraId="10469626" w14:textId="77777777" w:rsidR="00995A1A" w:rsidRDefault="00995A1A" w:rsidP="00DE360B">
            <w:r>
              <w:t>1833</w:t>
            </w:r>
          </w:p>
        </w:tc>
      </w:tr>
    </w:tbl>
    <w:p w14:paraId="7C2CF8F6" w14:textId="77777777" w:rsidR="00995A1A" w:rsidRPr="00995A1A" w:rsidRDefault="00995A1A" w:rsidP="00DE360B"/>
    <w:p w14:paraId="6457E2B0" w14:textId="77777777" w:rsidR="00995A1A" w:rsidRDefault="00995A1A" w:rsidP="00DE360B"/>
    <w:p w14:paraId="1AA05461" w14:textId="77777777" w:rsidR="00995A1A" w:rsidRDefault="00995A1A" w:rsidP="00DE360B"/>
    <w:p w14:paraId="13D1C9EF" w14:textId="77777777" w:rsidR="00F04507" w:rsidRDefault="00F04507" w:rsidP="00DE360B">
      <w:pPr>
        <w:pStyle w:val="Heading3"/>
      </w:pPr>
      <w:r>
        <w:t>t_197</w:t>
      </w:r>
    </w:p>
    <w:p w14:paraId="723C8E3E" w14:textId="77777777" w:rsidR="00F04507" w:rsidRDefault="00F04507" w:rsidP="00DE360B"/>
    <w:tbl>
      <w:tblPr>
        <w:tblW w:w="839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1403"/>
        <w:gridCol w:w="1723"/>
      </w:tblGrid>
      <w:tr w:rsidR="005D10B6" w:rsidRPr="00C04709" w14:paraId="2B1A1269" w14:textId="77777777" w:rsidTr="00C35EA7">
        <w:trPr>
          <w:jc w:val="center"/>
        </w:trPr>
        <w:tc>
          <w:tcPr>
            <w:tcW w:w="1516" w:type="dxa"/>
          </w:tcPr>
          <w:p w14:paraId="1829D81D" w14:textId="77777777" w:rsidR="00F04507" w:rsidRPr="00C35EA7" w:rsidRDefault="00F04507" w:rsidP="00DE360B">
            <w:pPr>
              <w:rPr>
                <w:rFonts w:ascii="Courier New" w:hAnsi="Courier New" w:cs="Courier New"/>
                <w:sz w:val="20"/>
                <w:szCs w:val="18"/>
              </w:rPr>
            </w:pPr>
            <w:r w:rsidRPr="00C35EA7">
              <w:rPr>
                <w:rFonts w:ascii="Courier New" w:hAnsi="Courier New" w:cs="Courier New"/>
                <w:sz w:val="20"/>
                <w:szCs w:val="18"/>
                <w:lang w:val="en-GB"/>
              </w:rPr>
              <w:br w:type="page"/>
            </w:r>
            <w:r w:rsidR="00C458EA" w:rsidRPr="00C35EA7">
              <w:rPr>
                <w:rFonts w:ascii="Courier New" w:hAnsi="Courier New" w:cs="Courier New"/>
                <w:sz w:val="20"/>
                <w:szCs w:val="18"/>
              </w:rPr>
              <w:t>OBJ_</w:t>
            </w:r>
          </w:p>
        </w:tc>
        <w:tc>
          <w:tcPr>
            <w:tcW w:w="1176" w:type="dxa"/>
          </w:tcPr>
          <w:p w14:paraId="1854801E" w14:textId="77777777" w:rsidR="00F04507" w:rsidRPr="00C35EA7" w:rsidRDefault="00F04507" w:rsidP="00DE360B">
            <w:pPr>
              <w:rPr>
                <w:rFonts w:ascii="Courier New" w:hAnsi="Courier New" w:cs="Courier New"/>
                <w:sz w:val="20"/>
                <w:szCs w:val="18"/>
              </w:rPr>
            </w:pPr>
          </w:p>
        </w:tc>
        <w:tc>
          <w:tcPr>
            <w:tcW w:w="1070" w:type="dxa"/>
          </w:tcPr>
          <w:p w14:paraId="7CC3BF7C" w14:textId="77777777" w:rsidR="00F04507" w:rsidRPr="00C35EA7" w:rsidRDefault="00F04507" w:rsidP="00DE360B">
            <w:pPr>
              <w:rPr>
                <w:rFonts w:ascii="Courier New" w:hAnsi="Courier New" w:cs="Courier New"/>
                <w:sz w:val="20"/>
                <w:szCs w:val="18"/>
              </w:rPr>
            </w:pPr>
          </w:p>
        </w:tc>
        <w:tc>
          <w:tcPr>
            <w:tcW w:w="1510" w:type="dxa"/>
          </w:tcPr>
          <w:p w14:paraId="7C95E7E9" w14:textId="77777777" w:rsidR="00F04507" w:rsidRPr="00C35EA7" w:rsidRDefault="00F04507" w:rsidP="00DE360B">
            <w:pPr>
              <w:rPr>
                <w:rFonts w:ascii="Courier New" w:hAnsi="Courier New" w:cs="Courier New"/>
                <w:sz w:val="20"/>
                <w:szCs w:val="18"/>
              </w:rPr>
            </w:pPr>
          </w:p>
        </w:tc>
        <w:tc>
          <w:tcPr>
            <w:tcW w:w="1403" w:type="dxa"/>
          </w:tcPr>
          <w:p w14:paraId="1DEEDD31" w14:textId="77777777" w:rsidR="00F04507" w:rsidRPr="00C35EA7" w:rsidRDefault="00F04507" w:rsidP="00DE360B">
            <w:pPr>
              <w:rPr>
                <w:rFonts w:ascii="Courier New" w:hAnsi="Courier New" w:cs="Courier New"/>
                <w:sz w:val="20"/>
                <w:szCs w:val="18"/>
              </w:rPr>
            </w:pPr>
          </w:p>
        </w:tc>
        <w:tc>
          <w:tcPr>
            <w:tcW w:w="1723" w:type="dxa"/>
          </w:tcPr>
          <w:p w14:paraId="6FA86AE7" w14:textId="77777777" w:rsidR="00F04507" w:rsidRPr="00C35EA7" w:rsidRDefault="00F04507" w:rsidP="00DE360B">
            <w:pPr>
              <w:rPr>
                <w:rFonts w:ascii="Courier New" w:hAnsi="Courier New" w:cs="Courier New"/>
                <w:sz w:val="20"/>
                <w:szCs w:val="18"/>
              </w:rPr>
            </w:pPr>
          </w:p>
        </w:tc>
      </w:tr>
      <w:tr w:rsidR="005D10B6" w:rsidRPr="00C04709" w14:paraId="5149C405" w14:textId="77777777" w:rsidTr="00C35EA7">
        <w:trPr>
          <w:jc w:val="center"/>
        </w:trPr>
        <w:tc>
          <w:tcPr>
            <w:tcW w:w="1516" w:type="dxa"/>
          </w:tcPr>
          <w:p w14:paraId="22410E9A" w14:textId="77777777" w:rsidR="00F04507" w:rsidRPr="00C35EA7" w:rsidRDefault="00F04507" w:rsidP="00C35EA7">
            <w:pPr>
              <w:jc w:val="center"/>
              <w:rPr>
                <w:szCs w:val="18"/>
              </w:rPr>
            </w:pPr>
            <w:r w:rsidRPr="00C35EA7">
              <w:rPr>
                <w:szCs w:val="18"/>
              </w:rPr>
              <w:t>site</w:t>
            </w:r>
          </w:p>
        </w:tc>
        <w:tc>
          <w:tcPr>
            <w:tcW w:w="1176" w:type="dxa"/>
          </w:tcPr>
          <w:p w14:paraId="34D9F639" w14:textId="77777777" w:rsidR="00F04507" w:rsidRPr="00C35EA7" w:rsidRDefault="00F04507" w:rsidP="00C35EA7">
            <w:pPr>
              <w:jc w:val="center"/>
              <w:rPr>
                <w:szCs w:val="18"/>
              </w:rPr>
            </w:pPr>
            <w:r w:rsidRPr="00C35EA7">
              <w:rPr>
                <w:szCs w:val="18"/>
              </w:rPr>
              <w:t>structure</w:t>
            </w:r>
          </w:p>
        </w:tc>
        <w:tc>
          <w:tcPr>
            <w:tcW w:w="1070" w:type="dxa"/>
          </w:tcPr>
          <w:p w14:paraId="28C7BF1A" w14:textId="77777777" w:rsidR="00F04507" w:rsidRPr="00C35EA7" w:rsidRDefault="00F04507" w:rsidP="00C35EA7">
            <w:pPr>
              <w:jc w:val="center"/>
              <w:rPr>
                <w:szCs w:val="18"/>
              </w:rPr>
            </w:pPr>
            <w:r w:rsidRPr="00C35EA7">
              <w:rPr>
                <w:szCs w:val="18"/>
              </w:rPr>
              <w:t>numero</w:t>
            </w:r>
          </w:p>
        </w:tc>
        <w:tc>
          <w:tcPr>
            <w:tcW w:w="1510" w:type="dxa"/>
          </w:tcPr>
          <w:p w14:paraId="11FB0C7C" w14:textId="77777777" w:rsidR="00F04507" w:rsidRPr="00C35EA7" w:rsidRDefault="00F04507" w:rsidP="00C35EA7">
            <w:pPr>
              <w:jc w:val="center"/>
              <w:rPr>
                <w:szCs w:val="18"/>
              </w:rPr>
            </w:pPr>
            <w:r w:rsidRPr="00C35EA7">
              <w:rPr>
                <w:szCs w:val="18"/>
              </w:rPr>
              <w:t>objet</w:t>
            </w:r>
          </w:p>
        </w:tc>
        <w:tc>
          <w:tcPr>
            <w:tcW w:w="1403" w:type="dxa"/>
          </w:tcPr>
          <w:p w14:paraId="671AA1D3" w14:textId="77777777" w:rsidR="00F04507" w:rsidRPr="00C35EA7" w:rsidRDefault="00F04507" w:rsidP="00C35EA7">
            <w:pPr>
              <w:jc w:val="center"/>
              <w:rPr>
                <w:szCs w:val="18"/>
              </w:rPr>
            </w:pPr>
            <w:r w:rsidRPr="00C35EA7">
              <w:rPr>
                <w:szCs w:val="18"/>
              </w:rPr>
              <w:t>description</w:t>
            </w:r>
          </w:p>
        </w:tc>
        <w:tc>
          <w:tcPr>
            <w:tcW w:w="1723" w:type="dxa"/>
          </w:tcPr>
          <w:p w14:paraId="03BEFF03" w14:textId="77777777" w:rsidR="00F04507" w:rsidRPr="00C35EA7" w:rsidRDefault="00F04507" w:rsidP="00C35EA7">
            <w:pPr>
              <w:jc w:val="center"/>
              <w:rPr>
                <w:szCs w:val="18"/>
              </w:rPr>
            </w:pPr>
            <w:r w:rsidRPr="00C35EA7">
              <w:rPr>
                <w:szCs w:val="18"/>
              </w:rPr>
              <w:t>BIB</w:t>
            </w:r>
          </w:p>
        </w:tc>
      </w:tr>
      <w:tr w:rsidR="005D10B6" w:rsidRPr="00C04709" w14:paraId="1FC21966" w14:textId="77777777" w:rsidTr="00C35EA7">
        <w:trPr>
          <w:jc w:val="center"/>
        </w:trPr>
        <w:tc>
          <w:tcPr>
            <w:tcW w:w="1516" w:type="dxa"/>
          </w:tcPr>
          <w:p w14:paraId="15F1DAEC" w14:textId="77777777" w:rsidR="00F04507" w:rsidRPr="00C35EA7" w:rsidRDefault="00F04507" w:rsidP="00DE360B">
            <w:pPr>
              <w:rPr>
                <w:szCs w:val="18"/>
              </w:rPr>
            </w:pPr>
            <w:r w:rsidRPr="00C35EA7">
              <w:rPr>
                <w:szCs w:val="18"/>
              </w:rPr>
              <w:t>Moulin (Le)</w:t>
            </w:r>
          </w:p>
        </w:tc>
        <w:tc>
          <w:tcPr>
            <w:tcW w:w="1176" w:type="dxa"/>
          </w:tcPr>
          <w:p w14:paraId="7A6840CF" w14:textId="77777777" w:rsidR="00F04507" w:rsidRPr="00C35EA7" w:rsidRDefault="00F04507" w:rsidP="00DE360B">
            <w:pPr>
              <w:rPr>
                <w:szCs w:val="18"/>
              </w:rPr>
            </w:pPr>
            <w:r>
              <w:t>t_197</w:t>
            </w:r>
          </w:p>
        </w:tc>
        <w:tc>
          <w:tcPr>
            <w:tcW w:w="1070" w:type="dxa"/>
          </w:tcPr>
          <w:p w14:paraId="0C8B446E" w14:textId="77777777" w:rsidR="00F04507" w:rsidRPr="00C35EA7" w:rsidRDefault="00F04507" w:rsidP="00DE360B">
            <w:pPr>
              <w:rPr>
                <w:szCs w:val="18"/>
              </w:rPr>
            </w:pPr>
            <w:r w:rsidRPr="00C35EA7">
              <w:rPr>
                <w:szCs w:val="18"/>
              </w:rPr>
              <w:t>10824</w:t>
            </w:r>
          </w:p>
        </w:tc>
        <w:tc>
          <w:tcPr>
            <w:tcW w:w="1510" w:type="dxa"/>
          </w:tcPr>
          <w:p w14:paraId="55CCF3EB" w14:textId="77777777" w:rsidR="00F04507" w:rsidRDefault="00F04507" w:rsidP="00DE360B">
            <w:r w:rsidRPr="00F04507">
              <w:t>CC-2155</w:t>
            </w:r>
            <w:r>
              <w:t>-m</w:t>
            </w:r>
          </w:p>
        </w:tc>
        <w:tc>
          <w:tcPr>
            <w:tcW w:w="1403" w:type="dxa"/>
          </w:tcPr>
          <w:p w14:paraId="32B674E9" w14:textId="77777777" w:rsidR="00F04507" w:rsidRPr="00C35EA7" w:rsidRDefault="00F04507" w:rsidP="00DE360B">
            <w:pPr>
              <w:rPr>
                <w:szCs w:val="18"/>
              </w:rPr>
            </w:pPr>
            <w:r w:rsidRPr="00C35EA7">
              <w:rPr>
                <w:szCs w:val="18"/>
              </w:rPr>
              <w:t>fusaïole</w:t>
            </w:r>
          </w:p>
        </w:tc>
        <w:tc>
          <w:tcPr>
            <w:tcW w:w="1723" w:type="dxa"/>
          </w:tcPr>
          <w:p w14:paraId="1CAFCFC2" w14:textId="77777777" w:rsidR="00F04507" w:rsidRDefault="00F04507" w:rsidP="00DE360B">
            <w:r>
              <w:t>1833</w:t>
            </w:r>
          </w:p>
        </w:tc>
      </w:tr>
    </w:tbl>
    <w:p w14:paraId="74552250" w14:textId="77777777" w:rsidR="00F04507" w:rsidRDefault="00F04507" w:rsidP="00DE360B"/>
    <w:p w14:paraId="0112431D" w14:textId="77777777" w:rsidR="00995A1A" w:rsidRDefault="00995A1A" w:rsidP="00DE360B">
      <w:pPr>
        <w:pStyle w:val="Heading3"/>
      </w:pPr>
      <w:r>
        <w:t>t_198</w:t>
      </w:r>
    </w:p>
    <w:p w14:paraId="34A56051" w14:textId="77777777" w:rsidR="00995A1A" w:rsidRDefault="00995A1A" w:rsidP="00DE360B"/>
    <w:tbl>
      <w:tblPr>
        <w:tblW w:w="87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629"/>
        <w:gridCol w:w="816"/>
      </w:tblGrid>
      <w:tr w:rsidR="005D10B6" w:rsidRPr="00C04709" w14:paraId="0FFC7DB6" w14:textId="77777777" w:rsidTr="00C35EA7">
        <w:trPr>
          <w:jc w:val="center"/>
        </w:trPr>
        <w:tc>
          <w:tcPr>
            <w:tcW w:w="1516" w:type="dxa"/>
          </w:tcPr>
          <w:p w14:paraId="476CC06B" w14:textId="77777777" w:rsidR="00995A1A" w:rsidRPr="00C35EA7" w:rsidRDefault="00995A1A"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321EA8AB" w14:textId="77777777" w:rsidR="00995A1A" w:rsidRPr="00C35EA7" w:rsidRDefault="00995A1A" w:rsidP="00DE360B">
            <w:pPr>
              <w:rPr>
                <w:rFonts w:ascii="Courier New" w:hAnsi="Courier New" w:cs="Courier New"/>
                <w:sz w:val="20"/>
                <w:szCs w:val="18"/>
              </w:rPr>
            </w:pPr>
          </w:p>
        </w:tc>
        <w:tc>
          <w:tcPr>
            <w:tcW w:w="1070" w:type="dxa"/>
          </w:tcPr>
          <w:p w14:paraId="5D39778B" w14:textId="77777777" w:rsidR="00995A1A" w:rsidRPr="00C35EA7" w:rsidRDefault="00995A1A" w:rsidP="00DE360B">
            <w:pPr>
              <w:rPr>
                <w:rFonts w:ascii="Courier New" w:hAnsi="Courier New" w:cs="Courier New"/>
                <w:sz w:val="20"/>
                <w:szCs w:val="18"/>
              </w:rPr>
            </w:pPr>
          </w:p>
        </w:tc>
        <w:tc>
          <w:tcPr>
            <w:tcW w:w="1510" w:type="dxa"/>
          </w:tcPr>
          <w:p w14:paraId="00ABFE05" w14:textId="77777777" w:rsidR="00995A1A" w:rsidRPr="00C35EA7" w:rsidRDefault="00995A1A" w:rsidP="00DE360B">
            <w:pPr>
              <w:rPr>
                <w:rFonts w:ascii="Courier New" w:hAnsi="Courier New" w:cs="Courier New"/>
                <w:sz w:val="20"/>
                <w:szCs w:val="18"/>
              </w:rPr>
            </w:pPr>
          </w:p>
        </w:tc>
        <w:tc>
          <w:tcPr>
            <w:tcW w:w="2629" w:type="dxa"/>
          </w:tcPr>
          <w:p w14:paraId="613CB638" w14:textId="77777777" w:rsidR="00995A1A" w:rsidRPr="00C35EA7" w:rsidRDefault="00995A1A" w:rsidP="00DE360B">
            <w:pPr>
              <w:rPr>
                <w:rFonts w:ascii="Courier New" w:hAnsi="Courier New" w:cs="Courier New"/>
                <w:sz w:val="20"/>
                <w:szCs w:val="18"/>
              </w:rPr>
            </w:pPr>
          </w:p>
        </w:tc>
        <w:tc>
          <w:tcPr>
            <w:tcW w:w="816" w:type="dxa"/>
          </w:tcPr>
          <w:p w14:paraId="71276938" w14:textId="77777777" w:rsidR="00995A1A" w:rsidRPr="00C35EA7" w:rsidRDefault="00995A1A" w:rsidP="00DE360B">
            <w:pPr>
              <w:rPr>
                <w:rFonts w:ascii="Courier New" w:hAnsi="Courier New" w:cs="Courier New"/>
                <w:sz w:val="20"/>
                <w:szCs w:val="18"/>
              </w:rPr>
            </w:pPr>
          </w:p>
        </w:tc>
      </w:tr>
      <w:tr w:rsidR="005D10B6" w:rsidRPr="00C04709" w14:paraId="7181B031" w14:textId="77777777" w:rsidTr="00C35EA7">
        <w:trPr>
          <w:jc w:val="center"/>
        </w:trPr>
        <w:tc>
          <w:tcPr>
            <w:tcW w:w="1516" w:type="dxa"/>
          </w:tcPr>
          <w:p w14:paraId="646F660A" w14:textId="77777777" w:rsidR="00995A1A" w:rsidRPr="00C35EA7" w:rsidRDefault="00995A1A" w:rsidP="00C35EA7">
            <w:pPr>
              <w:jc w:val="center"/>
              <w:rPr>
                <w:szCs w:val="18"/>
              </w:rPr>
            </w:pPr>
            <w:r w:rsidRPr="00C35EA7">
              <w:rPr>
                <w:szCs w:val="18"/>
              </w:rPr>
              <w:t>site</w:t>
            </w:r>
          </w:p>
        </w:tc>
        <w:tc>
          <w:tcPr>
            <w:tcW w:w="1176" w:type="dxa"/>
          </w:tcPr>
          <w:p w14:paraId="20AA6CF2" w14:textId="77777777" w:rsidR="00995A1A" w:rsidRPr="00C35EA7" w:rsidRDefault="00995A1A" w:rsidP="00C35EA7">
            <w:pPr>
              <w:jc w:val="center"/>
              <w:rPr>
                <w:szCs w:val="18"/>
              </w:rPr>
            </w:pPr>
            <w:r w:rsidRPr="00C35EA7">
              <w:rPr>
                <w:szCs w:val="18"/>
              </w:rPr>
              <w:t>structure</w:t>
            </w:r>
          </w:p>
        </w:tc>
        <w:tc>
          <w:tcPr>
            <w:tcW w:w="1070" w:type="dxa"/>
          </w:tcPr>
          <w:p w14:paraId="45223530" w14:textId="77777777" w:rsidR="00995A1A" w:rsidRPr="00C35EA7" w:rsidRDefault="00995A1A" w:rsidP="00C35EA7">
            <w:pPr>
              <w:jc w:val="center"/>
              <w:rPr>
                <w:szCs w:val="18"/>
              </w:rPr>
            </w:pPr>
            <w:r w:rsidRPr="00C35EA7">
              <w:rPr>
                <w:szCs w:val="18"/>
              </w:rPr>
              <w:t>numero</w:t>
            </w:r>
          </w:p>
        </w:tc>
        <w:tc>
          <w:tcPr>
            <w:tcW w:w="1510" w:type="dxa"/>
          </w:tcPr>
          <w:p w14:paraId="4C5F51E5" w14:textId="77777777" w:rsidR="00995A1A" w:rsidRPr="00C35EA7" w:rsidRDefault="00995A1A" w:rsidP="00C35EA7">
            <w:pPr>
              <w:jc w:val="center"/>
              <w:rPr>
                <w:szCs w:val="18"/>
              </w:rPr>
            </w:pPr>
            <w:r w:rsidRPr="00C35EA7">
              <w:rPr>
                <w:szCs w:val="18"/>
              </w:rPr>
              <w:t>objet</w:t>
            </w:r>
          </w:p>
        </w:tc>
        <w:tc>
          <w:tcPr>
            <w:tcW w:w="2629" w:type="dxa"/>
          </w:tcPr>
          <w:p w14:paraId="7FD5A7C3" w14:textId="77777777" w:rsidR="00995A1A" w:rsidRPr="00C35EA7" w:rsidRDefault="00995A1A" w:rsidP="00C35EA7">
            <w:pPr>
              <w:jc w:val="center"/>
              <w:rPr>
                <w:szCs w:val="18"/>
              </w:rPr>
            </w:pPr>
            <w:r w:rsidRPr="00C35EA7">
              <w:rPr>
                <w:szCs w:val="18"/>
              </w:rPr>
              <w:t>description</w:t>
            </w:r>
          </w:p>
        </w:tc>
        <w:tc>
          <w:tcPr>
            <w:tcW w:w="816" w:type="dxa"/>
          </w:tcPr>
          <w:p w14:paraId="4291E16B" w14:textId="77777777" w:rsidR="00995A1A" w:rsidRPr="00C35EA7" w:rsidRDefault="00995A1A" w:rsidP="00C35EA7">
            <w:pPr>
              <w:jc w:val="center"/>
              <w:rPr>
                <w:szCs w:val="18"/>
              </w:rPr>
            </w:pPr>
            <w:r w:rsidRPr="00C35EA7">
              <w:rPr>
                <w:szCs w:val="18"/>
              </w:rPr>
              <w:t>BIB</w:t>
            </w:r>
          </w:p>
        </w:tc>
      </w:tr>
      <w:tr w:rsidR="005D10B6" w:rsidRPr="00C04709" w14:paraId="3D20923B" w14:textId="77777777" w:rsidTr="00C35EA7">
        <w:trPr>
          <w:jc w:val="center"/>
        </w:trPr>
        <w:tc>
          <w:tcPr>
            <w:tcW w:w="1516" w:type="dxa"/>
          </w:tcPr>
          <w:p w14:paraId="17513E57" w14:textId="77777777" w:rsidR="00995A1A" w:rsidRPr="00C35EA7" w:rsidRDefault="00995A1A" w:rsidP="00DE360B">
            <w:pPr>
              <w:rPr>
                <w:szCs w:val="18"/>
              </w:rPr>
            </w:pPr>
            <w:r w:rsidRPr="00C35EA7">
              <w:rPr>
                <w:szCs w:val="18"/>
              </w:rPr>
              <w:lastRenderedPageBreak/>
              <w:t>Moulin (Le)</w:t>
            </w:r>
          </w:p>
        </w:tc>
        <w:tc>
          <w:tcPr>
            <w:tcW w:w="1176" w:type="dxa"/>
          </w:tcPr>
          <w:p w14:paraId="22D150DF" w14:textId="77777777" w:rsidR="00995A1A" w:rsidRPr="00C35EA7" w:rsidRDefault="00995A1A" w:rsidP="00DE360B">
            <w:pPr>
              <w:rPr>
                <w:szCs w:val="18"/>
              </w:rPr>
            </w:pPr>
            <w:r>
              <w:t>t_198</w:t>
            </w:r>
          </w:p>
        </w:tc>
        <w:tc>
          <w:tcPr>
            <w:tcW w:w="1070" w:type="dxa"/>
          </w:tcPr>
          <w:p w14:paraId="53183681" w14:textId="77777777" w:rsidR="00995A1A" w:rsidRPr="00C35EA7" w:rsidRDefault="00995A1A" w:rsidP="00DE360B">
            <w:pPr>
              <w:rPr>
                <w:szCs w:val="18"/>
              </w:rPr>
            </w:pPr>
            <w:r w:rsidRPr="00C35EA7">
              <w:rPr>
                <w:szCs w:val="18"/>
              </w:rPr>
              <w:t>15617</w:t>
            </w:r>
          </w:p>
        </w:tc>
        <w:tc>
          <w:tcPr>
            <w:tcW w:w="1510" w:type="dxa"/>
          </w:tcPr>
          <w:p w14:paraId="62EFD53E" w14:textId="77777777" w:rsidR="00995A1A" w:rsidRDefault="00995A1A" w:rsidP="00C35EA7">
            <w:pPr>
              <w:jc w:val="both"/>
            </w:pPr>
            <w:r>
              <w:t>AL-3121-m</w:t>
            </w:r>
          </w:p>
        </w:tc>
        <w:tc>
          <w:tcPr>
            <w:tcW w:w="2629" w:type="dxa"/>
          </w:tcPr>
          <w:p w14:paraId="25D49852" w14:textId="77777777" w:rsidR="00995A1A" w:rsidRPr="00C35EA7" w:rsidRDefault="00995A1A" w:rsidP="00DE360B">
            <w:pPr>
              <w:rPr>
                <w:lang w:val="fr-FR"/>
              </w:rPr>
            </w:pPr>
            <w:r w:rsidRPr="00C35EA7">
              <w:rPr>
                <w:lang w:val="fr-FR"/>
              </w:rPr>
              <w:t>pince à épiler en bronze</w:t>
            </w:r>
          </w:p>
        </w:tc>
        <w:tc>
          <w:tcPr>
            <w:tcW w:w="816" w:type="dxa"/>
          </w:tcPr>
          <w:p w14:paraId="67E451BC" w14:textId="77777777" w:rsidR="00995A1A" w:rsidRPr="00C35EA7" w:rsidRDefault="00995A1A" w:rsidP="00DE360B">
            <w:pPr>
              <w:rPr>
                <w:szCs w:val="18"/>
              </w:rPr>
            </w:pPr>
            <w:r w:rsidRPr="00C35EA7">
              <w:rPr>
                <w:szCs w:val="18"/>
              </w:rPr>
              <w:t>1833</w:t>
            </w:r>
          </w:p>
        </w:tc>
      </w:tr>
      <w:tr w:rsidR="005D10B6" w:rsidRPr="00C04709" w14:paraId="3C0ABF5E" w14:textId="77777777" w:rsidTr="00C35EA7">
        <w:trPr>
          <w:jc w:val="center"/>
        </w:trPr>
        <w:tc>
          <w:tcPr>
            <w:tcW w:w="1516" w:type="dxa"/>
          </w:tcPr>
          <w:p w14:paraId="2596C1B8" w14:textId="77777777" w:rsidR="00EC16FF" w:rsidRPr="00C35EA7" w:rsidRDefault="00EC16FF" w:rsidP="00DE360B">
            <w:pPr>
              <w:rPr>
                <w:szCs w:val="18"/>
              </w:rPr>
            </w:pPr>
            <w:r w:rsidRPr="00C35EA7">
              <w:rPr>
                <w:szCs w:val="18"/>
              </w:rPr>
              <w:t>Moulin (Le)</w:t>
            </w:r>
          </w:p>
        </w:tc>
        <w:tc>
          <w:tcPr>
            <w:tcW w:w="1176" w:type="dxa"/>
          </w:tcPr>
          <w:p w14:paraId="239272FB" w14:textId="77777777" w:rsidR="00EC16FF" w:rsidRPr="00C35EA7" w:rsidRDefault="00EC16FF" w:rsidP="00DE360B">
            <w:pPr>
              <w:rPr>
                <w:szCs w:val="18"/>
              </w:rPr>
            </w:pPr>
            <w:r>
              <w:t>t_198</w:t>
            </w:r>
          </w:p>
        </w:tc>
        <w:tc>
          <w:tcPr>
            <w:tcW w:w="1070" w:type="dxa"/>
          </w:tcPr>
          <w:p w14:paraId="4451D76F" w14:textId="77777777" w:rsidR="00EC16FF" w:rsidRPr="00C35EA7" w:rsidRDefault="00EC16FF" w:rsidP="00DE360B">
            <w:pPr>
              <w:rPr>
                <w:szCs w:val="18"/>
              </w:rPr>
            </w:pPr>
            <w:r w:rsidRPr="00C35EA7">
              <w:rPr>
                <w:szCs w:val="18"/>
              </w:rPr>
              <w:t>15616</w:t>
            </w:r>
          </w:p>
        </w:tc>
        <w:tc>
          <w:tcPr>
            <w:tcW w:w="1510" w:type="dxa"/>
          </w:tcPr>
          <w:p w14:paraId="12C28569" w14:textId="77777777" w:rsidR="00EC16FF" w:rsidRDefault="00EC16FF" w:rsidP="00C35EA7">
            <w:pPr>
              <w:jc w:val="both"/>
            </w:pPr>
            <w:r>
              <w:t>AM-1121</w:t>
            </w:r>
          </w:p>
        </w:tc>
        <w:tc>
          <w:tcPr>
            <w:tcW w:w="2629" w:type="dxa"/>
          </w:tcPr>
          <w:p w14:paraId="4B84B694" w14:textId="77777777" w:rsidR="00EC16FF" w:rsidRDefault="00EC16FF" w:rsidP="00DE360B">
            <w:r>
              <w:t>rasoir en bronze</w:t>
            </w:r>
          </w:p>
        </w:tc>
        <w:tc>
          <w:tcPr>
            <w:tcW w:w="816" w:type="dxa"/>
          </w:tcPr>
          <w:p w14:paraId="3D5D36C4" w14:textId="77777777" w:rsidR="00EC16FF" w:rsidRPr="00C35EA7" w:rsidRDefault="00EC16FF" w:rsidP="00DE360B">
            <w:pPr>
              <w:rPr>
                <w:szCs w:val="18"/>
              </w:rPr>
            </w:pPr>
            <w:r w:rsidRPr="00C35EA7">
              <w:rPr>
                <w:szCs w:val="18"/>
              </w:rPr>
              <w:t>1833</w:t>
            </w:r>
          </w:p>
        </w:tc>
      </w:tr>
    </w:tbl>
    <w:p w14:paraId="035C3B8A" w14:textId="77777777" w:rsidR="00995A1A" w:rsidRDefault="00995A1A" w:rsidP="00DE360B"/>
    <w:p w14:paraId="0464CE11" w14:textId="77777777" w:rsidR="00B03CE0" w:rsidRDefault="00B03CE0" w:rsidP="00DE360B">
      <w:pPr>
        <w:pStyle w:val="Heading3"/>
      </w:pPr>
      <w:r>
        <w:t>t_199</w:t>
      </w:r>
    </w:p>
    <w:p w14:paraId="2A4206BE" w14:textId="77777777" w:rsidR="00B03CE0" w:rsidRDefault="00B03CE0" w:rsidP="00DE360B"/>
    <w:tbl>
      <w:tblPr>
        <w:tblW w:w="81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042"/>
        <w:gridCol w:w="816"/>
      </w:tblGrid>
      <w:tr w:rsidR="005D10B6" w:rsidRPr="00C04709" w14:paraId="72A7619C" w14:textId="77777777" w:rsidTr="00C35EA7">
        <w:trPr>
          <w:jc w:val="center"/>
        </w:trPr>
        <w:tc>
          <w:tcPr>
            <w:tcW w:w="1516" w:type="dxa"/>
          </w:tcPr>
          <w:p w14:paraId="42097313" w14:textId="77777777" w:rsidR="00B03CE0" w:rsidRPr="00C35EA7" w:rsidRDefault="00B03CE0" w:rsidP="00DE360B">
            <w:pPr>
              <w:rPr>
                <w:rFonts w:ascii="Courier New" w:hAnsi="Courier New" w:cs="Courier New"/>
                <w:sz w:val="20"/>
                <w:szCs w:val="18"/>
              </w:rPr>
            </w:pPr>
            <w:r w:rsidRPr="00C35EA7">
              <w:rPr>
                <w:rFonts w:ascii="Courier New" w:hAnsi="Courier New" w:cs="Courier New"/>
                <w:sz w:val="20"/>
                <w:szCs w:val="18"/>
                <w:lang w:val="en-GB"/>
              </w:rPr>
              <w:br w:type="page"/>
            </w:r>
            <w:r w:rsidR="00C458EA" w:rsidRPr="00C35EA7">
              <w:rPr>
                <w:rFonts w:ascii="Courier New" w:hAnsi="Courier New" w:cs="Courier New"/>
                <w:sz w:val="20"/>
                <w:szCs w:val="18"/>
              </w:rPr>
              <w:t>OBJ_</w:t>
            </w:r>
          </w:p>
        </w:tc>
        <w:tc>
          <w:tcPr>
            <w:tcW w:w="1176" w:type="dxa"/>
          </w:tcPr>
          <w:p w14:paraId="7F9087C0" w14:textId="77777777" w:rsidR="00B03CE0" w:rsidRPr="00C35EA7" w:rsidRDefault="00B03CE0" w:rsidP="00DE360B">
            <w:pPr>
              <w:rPr>
                <w:rFonts w:ascii="Courier New" w:hAnsi="Courier New" w:cs="Courier New"/>
                <w:sz w:val="20"/>
                <w:szCs w:val="18"/>
              </w:rPr>
            </w:pPr>
          </w:p>
        </w:tc>
        <w:tc>
          <w:tcPr>
            <w:tcW w:w="1070" w:type="dxa"/>
          </w:tcPr>
          <w:p w14:paraId="66B4C782" w14:textId="77777777" w:rsidR="00B03CE0" w:rsidRPr="00C35EA7" w:rsidRDefault="00B03CE0" w:rsidP="00DE360B">
            <w:pPr>
              <w:rPr>
                <w:rFonts w:ascii="Courier New" w:hAnsi="Courier New" w:cs="Courier New"/>
                <w:sz w:val="20"/>
                <w:szCs w:val="18"/>
              </w:rPr>
            </w:pPr>
          </w:p>
        </w:tc>
        <w:tc>
          <w:tcPr>
            <w:tcW w:w="1510" w:type="dxa"/>
          </w:tcPr>
          <w:p w14:paraId="4056C2AF" w14:textId="77777777" w:rsidR="00B03CE0" w:rsidRPr="00C35EA7" w:rsidRDefault="00B03CE0" w:rsidP="00DE360B">
            <w:pPr>
              <w:rPr>
                <w:rFonts w:ascii="Courier New" w:hAnsi="Courier New" w:cs="Courier New"/>
                <w:sz w:val="20"/>
                <w:szCs w:val="18"/>
              </w:rPr>
            </w:pPr>
          </w:p>
        </w:tc>
        <w:tc>
          <w:tcPr>
            <w:tcW w:w="2042" w:type="dxa"/>
          </w:tcPr>
          <w:p w14:paraId="5B778219" w14:textId="77777777" w:rsidR="00B03CE0" w:rsidRPr="00C35EA7" w:rsidRDefault="00B03CE0" w:rsidP="00DE360B">
            <w:pPr>
              <w:rPr>
                <w:rFonts w:ascii="Courier New" w:hAnsi="Courier New" w:cs="Courier New"/>
                <w:sz w:val="20"/>
                <w:szCs w:val="18"/>
              </w:rPr>
            </w:pPr>
          </w:p>
        </w:tc>
        <w:tc>
          <w:tcPr>
            <w:tcW w:w="816" w:type="dxa"/>
          </w:tcPr>
          <w:p w14:paraId="12C6E0B6" w14:textId="77777777" w:rsidR="00B03CE0" w:rsidRPr="00C35EA7" w:rsidRDefault="00B03CE0" w:rsidP="00DE360B">
            <w:pPr>
              <w:rPr>
                <w:rFonts w:ascii="Courier New" w:hAnsi="Courier New" w:cs="Courier New"/>
                <w:sz w:val="20"/>
                <w:szCs w:val="18"/>
              </w:rPr>
            </w:pPr>
          </w:p>
        </w:tc>
      </w:tr>
      <w:tr w:rsidR="005D10B6" w:rsidRPr="00C04709" w14:paraId="32440F8F" w14:textId="77777777" w:rsidTr="00C35EA7">
        <w:trPr>
          <w:jc w:val="center"/>
        </w:trPr>
        <w:tc>
          <w:tcPr>
            <w:tcW w:w="1516" w:type="dxa"/>
          </w:tcPr>
          <w:p w14:paraId="1A58800E" w14:textId="77777777" w:rsidR="00B03CE0" w:rsidRPr="00C35EA7" w:rsidRDefault="00B03CE0" w:rsidP="00C35EA7">
            <w:pPr>
              <w:jc w:val="center"/>
              <w:rPr>
                <w:szCs w:val="18"/>
              </w:rPr>
            </w:pPr>
            <w:r w:rsidRPr="00C35EA7">
              <w:rPr>
                <w:szCs w:val="18"/>
              </w:rPr>
              <w:t>site</w:t>
            </w:r>
          </w:p>
        </w:tc>
        <w:tc>
          <w:tcPr>
            <w:tcW w:w="1176" w:type="dxa"/>
          </w:tcPr>
          <w:p w14:paraId="50355F98" w14:textId="77777777" w:rsidR="00B03CE0" w:rsidRPr="00C35EA7" w:rsidRDefault="00B03CE0" w:rsidP="00C35EA7">
            <w:pPr>
              <w:jc w:val="center"/>
              <w:rPr>
                <w:szCs w:val="18"/>
              </w:rPr>
            </w:pPr>
            <w:r w:rsidRPr="00C35EA7">
              <w:rPr>
                <w:szCs w:val="18"/>
              </w:rPr>
              <w:t>structure</w:t>
            </w:r>
          </w:p>
        </w:tc>
        <w:tc>
          <w:tcPr>
            <w:tcW w:w="1070" w:type="dxa"/>
          </w:tcPr>
          <w:p w14:paraId="2AA12123" w14:textId="77777777" w:rsidR="00B03CE0" w:rsidRPr="00C35EA7" w:rsidRDefault="00B03CE0" w:rsidP="00C35EA7">
            <w:pPr>
              <w:jc w:val="center"/>
              <w:rPr>
                <w:szCs w:val="18"/>
              </w:rPr>
            </w:pPr>
            <w:r w:rsidRPr="00C35EA7">
              <w:rPr>
                <w:szCs w:val="18"/>
              </w:rPr>
              <w:t>numero</w:t>
            </w:r>
          </w:p>
        </w:tc>
        <w:tc>
          <w:tcPr>
            <w:tcW w:w="1510" w:type="dxa"/>
          </w:tcPr>
          <w:p w14:paraId="02810A2B" w14:textId="77777777" w:rsidR="00B03CE0" w:rsidRPr="00C35EA7" w:rsidRDefault="00B03CE0" w:rsidP="00C35EA7">
            <w:pPr>
              <w:jc w:val="center"/>
              <w:rPr>
                <w:szCs w:val="18"/>
              </w:rPr>
            </w:pPr>
            <w:r w:rsidRPr="00C35EA7">
              <w:rPr>
                <w:szCs w:val="18"/>
              </w:rPr>
              <w:t>objet</w:t>
            </w:r>
          </w:p>
        </w:tc>
        <w:tc>
          <w:tcPr>
            <w:tcW w:w="2042" w:type="dxa"/>
          </w:tcPr>
          <w:p w14:paraId="2B6FCDEB" w14:textId="77777777" w:rsidR="00B03CE0" w:rsidRPr="00C35EA7" w:rsidRDefault="00B03CE0" w:rsidP="00C35EA7">
            <w:pPr>
              <w:jc w:val="center"/>
              <w:rPr>
                <w:szCs w:val="18"/>
              </w:rPr>
            </w:pPr>
            <w:r w:rsidRPr="00C35EA7">
              <w:rPr>
                <w:szCs w:val="18"/>
              </w:rPr>
              <w:t>description</w:t>
            </w:r>
          </w:p>
        </w:tc>
        <w:tc>
          <w:tcPr>
            <w:tcW w:w="816" w:type="dxa"/>
          </w:tcPr>
          <w:p w14:paraId="7B3B6FFC" w14:textId="77777777" w:rsidR="00B03CE0" w:rsidRPr="00C35EA7" w:rsidRDefault="00B03CE0" w:rsidP="00C35EA7">
            <w:pPr>
              <w:jc w:val="center"/>
              <w:rPr>
                <w:szCs w:val="18"/>
              </w:rPr>
            </w:pPr>
            <w:r w:rsidRPr="00C35EA7">
              <w:rPr>
                <w:szCs w:val="18"/>
              </w:rPr>
              <w:t>BIB</w:t>
            </w:r>
          </w:p>
        </w:tc>
      </w:tr>
      <w:tr w:rsidR="005D10B6" w:rsidRPr="00C04709" w14:paraId="70939B85" w14:textId="77777777" w:rsidTr="00C35EA7">
        <w:trPr>
          <w:jc w:val="center"/>
        </w:trPr>
        <w:tc>
          <w:tcPr>
            <w:tcW w:w="1516" w:type="dxa"/>
          </w:tcPr>
          <w:p w14:paraId="7815A1E9" w14:textId="77777777" w:rsidR="00B03CE0" w:rsidRPr="00C35EA7" w:rsidRDefault="00B03CE0" w:rsidP="00DE360B">
            <w:pPr>
              <w:rPr>
                <w:szCs w:val="18"/>
              </w:rPr>
            </w:pPr>
            <w:r w:rsidRPr="00C35EA7">
              <w:rPr>
                <w:szCs w:val="18"/>
              </w:rPr>
              <w:t>Moulin (Le)</w:t>
            </w:r>
          </w:p>
        </w:tc>
        <w:tc>
          <w:tcPr>
            <w:tcW w:w="1176" w:type="dxa"/>
          </w:tcPr>
          <w:p w14:paraId="70F153FD" w14:textId="77777777" w:rsidR="00B03CE0" w:rsidRPr="00C35EA7" w:rsidRDefault="00B03CE0" w:rsidP="00DE360B">
            <w:pPr>
              <w:rPr>
                <w:szCs w:val="18"/>
              </w:rPr>
            </w:pPr>
            <w:r>
              <w:t>t_199</w:t>
            </w:r>
          </w:p>
        </w:tc>
        <w:tc>
          <w:tcPr>
            <w:tcW w:w="1070" w:type="dxa"/>
          </w:tcPr>
          <w:p w14:paraId="753003EC" w14:textId="77777777" w:rsidR="00B03CE0" w:rsidRPr="00C35EA7" w:rsidRDefault="00B03CE0" w:rsidP="00DE360B">
            <w:pPr>
              <w:rPr>
                <w:szCs w:val="18"/>
              </w:rPr>
            </w:pPr>
            <w:r w:rsidRPr="00C35EA7">
              <w:rPr>
                <w:szCs w:val="18"/>
              </w:rPr>
              <w:t>15620</w:t>
            </w:r>
          </w:p>
        </w:tc>
        <w:tc>
          <w:tcPr>
            <w:tcW w:w="1510" w:type="dxa"/>
          </w:tcPr>
          <w:p w14:paraId="4E136E0B" w14:textId="77777777" w:rsidR="00B03CE0" w:rsidRDefault="00B03CE0" w:rsidP="00DE360B">
            <w:r>
              <w:t>AM-1231-m</w:t>
            </w:r>
          </w:p>
        </w:tc>
        <w:tc>
          <w:tcPr>
            <w:tcW w:w="2042" w:type="dxa"/>
          </w:tcPr>
          <w:p w14:paraId="5A7178D5" w14:textId="77777777" w:rsidR="00B03CE0" w:rsidRPr="00C35EA7" w:rsidRDefault="00B03CE0" w:rsidP="00DE360B">
            <w:pPr>
              <w:rPr>
                <w:szCs w:val="18"/>
              </w:rPr>
            </w:pPr>
            <w:r w:rsidRPr="00C35EA7">
              <w:rPr>
                <w:szCs w:val="18"/>
              </w:rPr>
              <w:t>rasoir en bronze</w:t>
            </w:r>
          </w:p>
        </w:tc>
        <w:tc>
          <w:tcPr>
            <w:tcW w:w="816" w:type="dxa"/>
          </w:tcPr>
          <w:p w14:paraId="4E355F3E" w14:textId="77777777" w:rsidR="00B03CE0" w:rsidRDefault="00B03CE0" w:rsidP="00DE360B">
            <w:r>
              <w:t>1833</w:t>
            </w:r>
          </w:p>
        </w:tc>
      </w:tr>
    </w:tbl>
    <w:p w14:paraId="69C240E3" w14:textId="77777777" w:rsidR="00B03CE0" w:rsidRDefault="00B03CE0" w:rsidP="00DE360B"/>
    <w:p w14:paraId="5C40432B" w14:textId="77777777" w:rsidR="00995A1A" w:rsidRDefault="00995A1A" w:rsidP="00DE360B"/>
    <w:p w14:paraId="285DA862" w14:textId="77777777" w:rsidR="00F04507" w:rsidRDefault="00F04507" w:rsidP="00DE360B">
      <w:pPr>
        <w:pStyle w:val="Heading3"/>
      </w:pPr>
      <w:r>
        <w:t>t_201</w:t>
      </w:r>
    </w:p>
    <w:p w14:paraId="2C117053" w14:textId="77777777" w:rsidR="00F04507" w:rsidRDefault="00F04507" w:rsidP="00DE360B"/>
    <w:tbl>
      <w:tblPr>
        <w:tblW w:w="81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042"/>
        <w:gridCol w:w="816"/>
      </w:tblGrid>
      <w:tr w:rsidR="005D10B6" w:rsidRPr="00C04709" w14:paraId="1BB26AAB" w14:textId="77777777" w:rsidTr="00C35EA7">
        <w:trPr>
          <w:jc w:val="center"/>
        </w:trPr>
        <w:tc>
          <w:tcPr>
            <w:tcW w:w="1516" w:type="dxa"/>
          </w:tcPr>
          <w:p w14:paraId="340EE6E3" w14:textId="77777777" w:rsidR="00F04507" w:rsidRPr="00C35EA7" w:rsidRDefault="00F04507" w:rsidP="00DE360B">
            <w:pPr>
              <w:rPr>
                <w:rFonts w:ascii="Courier New" w:hAnsi="Courier New" w:cs="Courier New"/>
                <w:sz w:val="20"/>
                <w:szCs w:val="18"/>
              </w:rPr>
            </w:pPr>
            <w:r w:rsidRPr="00C35EA7">
              <w:rPr>
                <w:rFonts w:ascii="Courier New" w:hAnsi="Courier New" w:cs="Courier New"/>
                <w:sz w:val="20"/>
                <w:szCs w:val="18"/>
                <w:lang w:val="en-GB"/>
              </w:rPr>
              <w:br w:type="page"/>
            </w:r>
            <w:r w:rsidR="00C458EA" w:rsidRPr="00C35EA7">
              <w:rPr>
                <w:rFonts w:ascii="Courier New" w:hAnsi="Courier New" w:cs="Courier New"/>
                <w:sz w:val="20"/>
                <w:szCs w:val="18"/>
              </w:rPr>
              <w:t>OBJ_</w:t>
            </w:r>
          </w:p>
        </w:tc>
        <w:tc>
          <w:tcPr>
            <w:tcW w:w="1176" w:type="dxa"/>
          </w:tcPr>
          <w:p w14:paraId="3ABC57ED" w14:textId="77777777" w:rsidR="00F04507" w:rsidRPr="00C35EA7" w:rsidRDefault="00F04507" w:rsidP="00DE360B">
            <w:pPr>
              <w:rPr>
                <w:rFonts w:ascii="Courier New" w:hAnsi="Courier New" w:cs="Courier New"/>
                <w:sz w:val="20"/>
                <w:szCs w:val="18"/>
              </w:rPr>
            </w:pPr>
          </w:p>
        </w:tc>
        <w:tc>
          <w:tcPr>
            <w:tcW w:w="1070" w:type="dxa"/>
          </w:tcPr>
          <w:p w14:paraId="6685E12F" w14:textId="77777777" w:rsidR="00F04507" w:rsidRPr="00C35EA7" w:rsidRDefault="00F04507" w:rsidP="00DE360B">
            <w:pPr>
              <w:rPr>
                <w:rFonts w:ascii="Courier New" w:hAnsi="Courier New" w:cs="Courier New"/>
                <w:sz w:val="20"/>
                <w:szCs w:val="18"/>
              </w:rPr>
            </w:pPr>
          </w:p>
        </w:tc>
        <w:tc>
          <w:tcPr>
            <w:tcW w:w="1510" w:type="dxa"/>
          </w:tcPr>
          <w:p w14:paraId="391CA9DB" w14:textId="77777777" w:rsidR="00F04507" w:rsidRPr="00C35EA7" w:rsidRDefault="00F04507" w:rsidP="00DE360B">
            <w:pPr>
              <w:rPr>
                <w:rFonts w:ascii="Courier New" w:hAnsi="Courier New" w:cs="Courier New"/>
                <w:sz w:val="20"/>
                <w:szCs w:val="18"/>
              </w:rPr>
            </w:pPr>
          </w:p>
        </w:tc>
        <w:tc>
          <w:tcPr>
            <w:tcW w:w="2042" w:type="dxa"/>
          </w:tcPr>
          <w:p w14:paraId="1BAD11F9" w14:textId="77777777" w:rsidR="00F04507" w:rsidRPr="00C35EA7" w:rsidRDefault="00F04507" w:rsidP="00DE360B">
            <w:pPr>
              <w:rPr>
                <w:rFonts w:ascii="Courier New" w:hAnsi="Courier New" w:cs="Courier New"/>
                <w:sz w:val="20"/>
                <w:szCs w:val="18"/>
              </w:rPr>
            </w:pPr>
          </w:p>
        </w:tc>
        <w:tc>
          <w:tcPr>
            <w:tcW w:w="816" w:type="dxa"/>
          </w:tcPr>
          <w:p w14:paraId="59974802" w14:textId="77777777" w:rsidR="00F04507" w:rsidRPr="00C35EA7" w:rsidRDefault="00F04507" w:rsidP="00DE360B">
            <w:pPr>
              <w:rPr>
                <w:rFonts w:ascii="Courier New" w:hAnsi="Courier New" w:cs="Courier New"/>
                <w:sz w:val="20"/>
                <w:szCs w:val="18"/>
              </w:rPr>
            </w:pPr>
          </w:p>
        </w:tc>
      </w:tr>
      <w:tr w:rsidR="005D10B6" w:rsidRPr="00C04709" w14:paraId="1B45AC77" w14:textId="77777777" w:rsidTr="00C35EA7">
        <w:trPr>
          <w:jc w:val="center"/>
        </w:trPr>
        <w:tc>
          <w:tcPr>
            <w:tcW w:w="1516" w:type="dxa"/>
          </w:tcPr>
          <w:p w14:paraId="26B2D1DA" w14:textId="77777777" w:rsidR="00F04507" w:rsidRPr="00C35EA7" w:rsidRDefault="00F04507" w:rsidP="00C35EA7">
            <w:pPr>
              <w:jc w:val="center"/>
              <w:rPr>
                <w:szCs w:val="18"/>
              </w:rPr>
            </w:pPr>
            <w:r w:rsidRPr="00C35EA7">
              <w:rPr>
                <w:szCs w:val="18"/>
              </w:rPr>
              <w:t>site</w:t>
            </w:r>
          </w:p>
        </w:tc>
        <w:tc>
          <w:tcPr>
            <w:tcW w:w="1176" w:type="dxa"/>
          </w:tcPr>
          <w:p w14:paraId="352966B9" w14:textId="77777777" w:rsidR="00F04507" w:rsidRPr="00C35EA7" w:rsidRDefault="00F04507" w:rsidP="00C35EA7">
            <w:pPr>
              <w:jc w:val="center"/>
              <w:rPr>
                <w:szCs w:val="18"/>
              </w:rPr>
            </w:pPr>
            <w:r w:rsidRPr="00C35EA7">
              <w:rPr>
                <w:szCs w:val="18"/>
              </w:rPr>
              <w:t>structure</w:t>
            </w:r>
          </w:p>
        </w:tc>
        <w:tc>
          <w:tcPr>
            <w:tcW w:w="1070" w:type="dxa"/>
          </w:tcPr>
          <w:p w14:paraId="10568879" w14:textId="77777777" w:rsidR="00F04507" w:rsidRPr="00C35EA7" w:rsidRDefault="00F04507" w:rsidP="00C35EA7">
            <w:pPr>
              <w:jc w:val="center"/>
              <w:rPr>
                <w:szCs w:val="18"/>
              </w:rPr>
            </w:pPr>
            <w:r w:rsidRPr="00C35EA7">
              <w:rPr>
                <w:szCs w:val="18"/>
              </w:rPr>
              <w:t>numero</w:t>
            </w:r>
          </w:p>
        </w:tc>
        <w:tc>
          <w:tcPr>
            <w:tcW w:w="1510" w:type="dxa"/>
          </w:tcPr>
          <w:p w14:paraId="62BE4573" w14:textId="77777777" w:rsidR="00F04507" w:rsidRPr="00C35EA7" w:rsidRDefault="00F04507" w:rsidP="00C35EA7">
            <w:pPr>
              <w:jc w:val="center"/>
              <w:rPr>
                <w:szCs w:val="18"/>
              </w:rPr>
            </w:pPr>
            <w:r w:rsidRPr="00C35EA7">
              <w:rPr>
                <w:szCs w:val="18"/>
              </w:rPr>
              <w:t>objet</w:t>
            </w:r>
          </w:p>
        </w:tc>
        <w:tc>
          <w:tcPr>
            <w:tcW w:w="2042" w:type="dxa"/>
          </w:tcPr>
          <w:p w14:paraId="387B2F29" w14:textId="77777777" w:rsidR="00F04507" w:rsidRPr="00C35EA7" w:rsidRDefault="00F04507" w:rsidP="00C35EA7">
            <w:pPr>
              <w:jc w:val="center"/>
              <w:rPr>
                <w:szCs w:val="18"/>
              </w:rPr>
            </w:pPr>
            <w:r w:rsidRPr="00C35EA7">
              <w:rPr>
                <w:szCs w:val="18"/>
              </w:rPr>
              <w:t>description</w:t>
            </w:r>
          </w:p>
        </w:tc>
        <w:tc>
          <w:tcPr>
            <w:tcW w:w="816" w:type="dxa"/>
          </w:tcPr>
          <w:p w14:paraId="68CCFE53" w14:textId="77777777" w:rsidR="00F04507" w:rsidRPr="00C35EA7" w:rsidRDefault="00F04507" w:rsidP="00C35EA7">
            <w:pPr>
              <w:jc w:val="center"/>
              <w:rPr>
                <w:szCs w:val="18"/>
              </w:rPr>
            </w:pPr>
            <w:r w:rsidRPr="00C35EA7">
              <w:rPr>
                <w:szCs w:val="18"/>
              </w:rPr>
              <w:t>BIB</w:t>
            </w:r>
          </w:p>
        </w:tc>
      </w:tr>
      <w:tr w:rsidR="005D10B6" w:rsidRPr="00C04709" w14:paraId="26590E06" w14:textId="77777777" w:rsidTr="00C35EA7">
        <w:trPr>
          <w:jc w:val="center"/>
        </w:trPr>
        <w:tc>
          <w:tcPr>
            <w:tcW w:w="1516" w:type="dxa"/>
          </w:tcPr>
          <w:p w14:paraId="5AF623CD" w14:textId="77777777" w:rsidR="00F04507" w:rsidRPr="00C35EA7" w:rsidRDefault="00F04507" w:rsidP="00DE360B">
            <w:pPr>
              <w:rPr>
                <w:szCs w:val="18"/>
              </w:rPr>
            </w:pPr>
            <w:r w:rsidRPr="00C35EA7">
              <w:rPr>
                <w:szCs w:val="18"/>
              </w:rPr>
              <w:t>Moulin (Le)</w:t>
            </w:r>
          </w:p>
        </w:tc>
        <w:tc>
          <w:tcPr>
            <w:tcW w:w="1176" w:type="dxa"/>
          </w:tcPr>
          <w:p w14:paraId="2FC84FC2" w14:textId="77777777" w:rsidR="00F04507" w:rsidRPr="00C35EA7" w:rsidRDefault="00F04507" w:rsidP="00DE360B">
            <w:pPr>
              <w:rPr>
                <w:szCs w:val="18"/>
              </w:rPr>
            </w:pPr>
            <w:r>
              <w:t>t_201</w:t>
            </w:r>
          </w:p>
        </w:tc>
        <w:tc>
          <w:tcPr>
            <w:tcW w:w="1070" w:type="dxa"/>
          </w:tcPr>
          <w:p w14:paraId="32A8889D" w14:textId="77777777" w:rsidR="00F04507" w:rsidRPr="00C35EA7" w:rsidRDefault="00F04507" w:rsidP="00DE360B">
            <w:pPr>
              <w:rPr>
                <w:szCs w:val="18"/>
              </w:rPr>
            </w:pPr>
            <w:r w:rsidRPr="00C35EA7">
              <w:rPr>
                <w:szCs w:val="18"/>
                <w:highlight w:val="yellow"/>
              </w:rPr>
              <w:t>10836</w:t>
            </w:r>
          </w:p>
        </w:tc>
        <w:tc>
          <w:tcPr>
            <w:tcW w:w="1510" w:type="dxa"/>
          </w:tcPr>
          <w:p w14:paraId="068DBF4A" w14:textId="77777777" w:rsidR="00F04507" w:rsidRDefault="00F04507" w:rsidP="00DE360B">
            <w:r w:rsidRPr="00F04507">
              <w:t>CC-2155</w:t>
            </w:r>
            <w:r>
              <w:t>-m</w:t>
            </w:r>
          </w:p>
        </w:tc>
        <w:tc>
          <w:tcPr>
            <w:tcW w:w="2042" w:type="dxa"/>
          </w:tcPr>
          <w:p w14:paraId="06F01B9B" w14:textId="77777777" w:rsidR="00F04507" w:rsidRPr="00C35EA7" w:rsidRDefault="00F04507" w:rsidP="00DE360B">
            <w:pPr>
              <w:rPr>
                <w:szCs w:val="18"/>
              </w:rPr>
            </w:pPr>
            <w:r w:rsidRPr="00C35EA7">
              <w:rPr>
                <w:szCs w:val="18"/>
              </w:rPr>
              <w:t>fusaïole</w:t>
            </w:r>
          </w:p>
        </w:tc>
        <w:tc>
          <w:tcPr>
            <w:tcW w:w="816" w:type="dxa"/>
          </w:tcPr>
          <w:p w14:paraId="445FB2BE" w14:textId="77777777" w:rsidR="00F04507" w:rsidRDefault="00F04507" w:rsidP="00DE360B">
            <w:r>
              <w:t>1833</w:t>
            </w:r>
          </w:p>
        </w:tc>
      </w:tr>
      <w:tr w:rsidR="005D10B6" w:rsidRPr="00C04709" w14:paraId="6DCDADDE" w14:textId="77777777" w:rsidTr="00C35EA7">
        <w:trPr>
          <w:jc w:val="center"/>
        </w:trPr>
        <w:tc>
          <w:tcPr>
            <w:tcW w:w="1516" w:type="dxa"/>
          </w:tcPr>
          <w:p w14:paraId="417BBE57" w14:textId="77777777" w:rsidR="00B2667E" w:rsidRPr="00C35EA7" w:rsidRDefault="00B2667E" w:rsidP="00DE360B">
            <w:pPr>
              <w:rPr>
                <w:szCs w:val="18"/>
              </w:rPr>
            </w:pPr>
            <w:r w:rsidRPr="00C35EA7">
              <w:rPr>
                <w:szCs w:val="18"/>
              </w:rPr>
              <w:t>Moulin (Le)</w:t>
            </w:r>
          </w:p>
        </w:tc>
        <w:tc>
          <w:tcPr>
            <w:tcW w:w="1176" w:type="dxa"/>
          </w:tcPr>
          <w:p w14:paraId="4341F85B" w14:textId="77777777" w:rsidR="00B2667E" w:rsidRPr="00C35EA7" w:rsidRDefault="00B2667E" w:rsidP="00DE360B">
            <w:pPr>
              <w:rPr>
                <w:szCs w:val="18"/>
              </w:rPr>
            </w:pPr>
            <w:r>
              <w:t>t_201</w:t>
            </w:r>
          </w:p>
        </w:tc>
        <w:tc>
          <w:tcPr>
            <w:tcW w:w="1070" w:type="dxa"/>
          </w:tcPr>
          <w:p w14:paraId="54E19259" w14:textId="77777777" w:rsidR="00B2667E" w:rsidRPr="00C35EA7" w:rsidRDefault="00B2667E" w:rsidP="00DE360B">
            <w:pPr>
              <w:rPr>
                <w:szCs w:val="18"/>
              </w:rPr>
            </w:pPr>
            <w:r w:rsidRPr="00C35EA7">
              <w:rPr>
                <w:szCs w:val="18"/>
              </w:rPr>
              <w:t>15626</w:t>
            </w:r>
          </w:p>
        </w:tc>
        <w:tc>
          <w:tcPr>
            <w:tcW w:w="1510" w:type="dxa"/>
          </w:tcPr>
          <w:p w14:paraId="6CB8519F" w14:textId="77777777" w:rsidR="00B2667E" w:rsidRPr="00B2667E" w:rsidRDefault="00B2667E" w:rsidP="00C35EA7">
            <w:pPr>
              <w:jc w:val="both"/>
            </w:pPr>
            <w:r>
              <w:t>AA-2111-m</w:t>
            </w:r>
          </w:p>
        </w:tc>
        <w:tc>
          <w:tcPr>
            <w:tcW w:w="2042" w:type="dxa"/>
          </w:tcPr>
          <w:p w14:paraId="7620332D" w14:textId="77777777" w:rsidR="00B2667E" w:rsidRPr="00C35EA7" w:rsidRDefault="00B2667E" w:rsidP="00DE360B">
            <w:pPr>
              <w:rPr>
                <w:szCs w:val="18"/>
              </w:rPr>
            </w:pPr>
            <w:r>
              <w:t>épingle en bronze</w:t>
            </w:r>
          </w:p>
        </w:tc>
        <w:tc>
          <w:tcPr>
            <w:tcW w:w="816" w:type="dxa"/>
          </w:tcPr>
          <w:p w14:paraId="4C582D46" w14:textId="77777777" w:rsidR="00B2667E" w:rsidRPr="00C35EA7" w:rsidRDefault="00B2667E" w:rsidP="00DE360B">
            <w:pPr>
              <w:rPr>
                <w:szCs w:val="18"/>
              </w:rPr>
            </w:pPr>
            <w:r w:rsidRPr="00C35EA7">
              <w:rPr>
                <w:szCs w:val="18"/>
              </w:rPr>
              <w:t>1833</w:t>
            </w:r>
          </w:p>
        </w:tc>
      </w:tr>
      <w:tr w:rsidR="005D10B6" w:rsidRPr="00C04709" w14:paraId="3A2476BF" w14:textId="77777777" w:rsidTr="00C35EA7">
        <w:trPr>
          <w:jc w:val="center"/>
        </w:trPr>
        <w:tc>
          <w:tcPr>
            <w:tcW w:w="1516" w:type="dxa"/>
          </w:tcPr>
          <w:p w14:paraId="06941CE1" w14:textId="77777777" w:rsidR="00013913" w:rsidRPr="00C35EA7" w:rsidRDefault="00013913" w:rsidP="00DE360B">
            <w:pPr>
              <w:rPr>
                <w:szCs w:val="18"/>
              </w:rPr>
            </w:pPr>
            <w:r w:rsidRPr="00C35EA7">
              <w:rPr>
                <w:szCs w:val="18"/>
              </w:rPr>
              <w:t>Moulin (Le)</w:t>
            </w:r>
          </w:p>
        </w:tc>
        <w:tc>
          <w:tcPr>
            <w:tcW w:w="1176" w:type="dxa"/>
          </w:tcPr>
          <w:p w14:paraId="7B24A7B2" w14:textId="77777777" w:rsidR="00013913" w:rsidRPr="00C35EA7" w:rsidRDefault="00013913" w:rsidP="00DE360B">
            <w:pPr>
              <w:rPr>
                <w:szCs w:val="18"/>
              </w:rPr>
            </w:pPr>
            <w:r>
              <w:t>t_201</w:t>
            </w:r>
          </w:p>
        </w:tc>
        <w:tc>
          <w:tcPr>
            <w:tcW w:w="1070" w:type="dxa"/>
          </w:tcPr>
          <w:p w14:paraId="48424E33" w14:textId="77777777" w:rsidR="00013913" w:rsidRPr="00C35EA7" w:rsidRDefault="00013913" w:rsidP="00DE360B">
            <w:pPr>
              <w:rPr>
                <w:szCs w:val="18"/>
              </w:rPr>
            </w:pPr>
            <w:r w:rsidRPr="00C35EA7">
              <w:rPr>
                <w:szCs w:val="18"/>
              </w:rPr>
              <w:t>15628</w:t>
            </w:r>
          </w:p>
        </w:tc>
        <w:tc>
          <w:tcPr>
            <w:tcW w:w="1510" w:type="dxa"/>
          </w:tcPr>
          <w:p w14:paraId="32BEE228" w14:textId="77777777" w:rsidR="00013913" w:rsidRDefault="00013913" w:rsidP="00C35EA7">
            <w:pPr>
              <w:jc w:val="both"/>
            </w:pPr>
            <w:r>
              <w:t>AF-2361-m</w:t>
            </w:r>
          </w:p>
        </w:tc>
        <w:tc>
          <w:tcPr>
            <w:tcW w:w="2042" w:type="dxa"/>
          </w:tcPr>
          <w:p w14:paraId="5FF6D406" w14:textId="77777777" w:rsidR="00013913" w:rsidRDefault="00013913" w:rsidP="00DE360B">
            <w:r>
              <w:t>perle en bronze</w:t>
            </w:r>
          </w:p>
        </w:tc>
        <w:tc>
          <w:tcPr>
            <w:tcW w:w="816" w:type="dxa"/>
          </w:tcPr>
          <w:p w14:paraId="1B30CC90" w14:textId="77777777" w:rsidR="00013913" w:rsidRPr="00C35EA7" w:rsidRDefault="00013913" w:rsidP="00DE360B">
            <w:pPr>
              <w:rPr>
                <w:szCs w:val="18"/>
              </w:rPr>
            </w:pPr>
            <w:r w:rsidRPr="00C35EA7">
              <w:rPr>
                <w:szCs w:val="18"/>
              </w:rPr>
              <w:t>1833</w:t>
            </w:r>
          </w:p>
        </w:tc>
      </w:tr>
    </w:tbl>
    <w:p w14:paraId="23EC4D56" w14:textId="77777777" w:rsidR="00013913" w:rsidRDefault="00013913" w:rsidP="00DE360B">
      <w:pPr>
        <w:jc w:val="both"/>
      </w:pPr>
    </w:p>
    <w:p w14:paraId="3B5FAED0" w14:textId="77777777" w:rsidR="00013913" w:rsidRDefault="00013913" w:rsidP="00DE360B">
      <w:pPr>
        <w:jc w:val="both"/>
      </w:pPr>
    </w:p>
    <w:p w14:paraId="60C241D8" w14:textId="77777777" w:rsidR="00013913" w:rsidRDefault="00013913" w:rsidP="00DE360B">
      <w:pPr>
        <w:jc w:val="both"/>
      </w:pPr>
    </w:p>
    <w:p w14:paraId="1764E4F8" w14:textId="77777777" w:rsidR="00C46DBB" w:rsidRDefault="009E4276" w:rsidP="00DE360B">
      <w:pPr>
        <w:pStyle w:val="Heading3"/>
      </w:pPr>
      <w:bookmarkStart w:id="2331" w:name="Sit_Mailhac_Moulin_t202"/>
      <w:r>
        <w:t>t_</w:t>
      </w:r>
      <w:r w:rsidR="00C46DBB">
        <w:t>202</w:t>
      </w:r>
    </w:p>
    <w:bookmarkEnd w:id="2331"/>
    <w:p w14:paraId="14B0CE58" w14:textId="77777777" w:rsidR="00F8430E" w:rsidRDefault="00F8430E" w:rsidP="00DE360B"/>
    <w:p w14:paraId="5DE8CE0C" w14:textId="24362422" w:rsidR="00F8430E" w:rsidRPr="0032190F" w:rsidRDefault="00F8430E" w:rsidP="00DE360B">
      <w:pPr>
        <w:rPr>
          <w:lang w:val="fr-FR"/>
        </w:rPr>
      </w:pPr>
      <w:r w:rsidRPr="0032190F">
        <w:rPr>
          <w:lang w:val="fr-FR"/>
        </w:rPr>
        <w:t xml:space="preserve">Le vase 10838 de cette tombe est proche des vases 10898 et 10899 de la </w:t>
      </w:r>
      <w:hyperlink r:id="rId5438" w:anchor="Sit_Mailhac_Moulin_t285" w:history="1">
        <w:r w:rsidRPr="0032190F">
          <w:rPr>
            <w:rStyle w:val="Hyperlink"/>
            <w:lang w:val="fr-FR"/>
          </w:rPr>
          <w:t>tombe 285</w:t>
        </w:r>
      </w:hyperlink>
      <w:r w:rsidRPr="0032190F">
        <w:rPr>
          <w:lang w:val="fr-FR"/>
        </w:rPr>
        <w:t xml:space="preserve"> (BIB Réunion T. Lachenal, L. Bourdajaud, 2016)</w:t>
      </w:r>
    </w:p>
    <w:p w14:paraId="47359885" w14:textId="77777777" w:rsidR="00F8430E" w:rsidRPr="0032190F" w:rsidRDefault="00F8430E" w:rsidP="00DE360B">
      <w:pPr>
        <w:rPr>
          <w:lang w:val="fr-FR"/>
        </w:rPr>
      </w:pPr>
    </w:p>
    <w:p w14:paraId="6E291150" w14:textId="77777777" w:rsidR="00D22B61" w:rsidRPr="0032190F" w:rsidRDefault="00F8430E" w:rsidP="00DE360B">
      <w:pPr>
        <w:rPr>
          <w:lang w:val="fr-FR"/>
        </w:rPr>
      </w:pPr>
      <w:r w:rsidRPr="0032190F">
        <w:rPr>
          <w:lang w:val="fr-FR"/>
        </w:rPr>
        <w:t xml:space="preserve">10838 (2) : </w:t>
      </w:r>
      <w:r w:rsidR="00686AA3" w:rsidRPr="0032190F">
        <w:rPr>
          <w:lang w:val="fr-FR"/>
        </w:rPr>
        <w:t>écuelle en poterie noirâtre grossière et friable. Décor incisé avec un poinçon fin. H : 0,135 m ; Do : 0,185 m ; Db : 0,075 m.</w:t>
      </w:r>
    </w:p>
    <w:p w14:paraId="388A1297" w14:textId="77777777" w:rsidR="00F727E9" w:rsidRPr="0032190F" w:rsidRDefault="00F727E9" w:rsidP="00DE360B">
      <w:pPr>
        <w:jc w:val="both"/>
        <w:rPr>
          <w:lang w:val="fr-FR"/>
        </w:rPr>
      </w:pPr>
      <w:r w:rsidRPr="0032190F">
        <w:rPr>
          <w:lang w:val="fr-FR"/>
        </w:rPr>
        <w:t>Le décor zoomorphe de la tombe 202 est très différent des autres signes dans la régularité du graphisme (BIB 1833 p. 280).</w:t>
      </w:r>
    </w:p>
    <w:p w14:paraId="23F7ED52" w14:textId="77777777" w:rsidR="00F53FAF" w:rsidRPr="0032190F" w:rsidRDefault="00F53FAF" w:rsidP="00DE360B">
      <w:pPr>
        <w:jc w:val="both"/>
        <w:rPr>
          <w:lang w:val="fr-FR"/>
        </w:rPr>
      </w:pPr>
    </w:p>
    <w:p w14:paraId="79581AAF" w14:textId="5EC70673" w:rsidR="00F53FAF" w:rsidRPr="0032190F" w:rsidRDefault="00F53FAF" w:rsidP="00DE360B">
      <w:pPr>
        <w:jc w:val="both"/>
        <w:rPr>
          <w:lang w:val="fr-FR"/>
        </w:rPr>
      </w:pPr>
      <w:r w:rsidRPr="0032190F">
        <w:rPr>
          <w:lang w:val="fr-FR"/>
        </w:rPr>
        <w:t xml:space="preserve">D’après BIB 1833, il s’agit d’un </w:t>
      </w:r>
      <w:hyperlink r:id="rId5439" w:anchor="Sit_Mailhac_Moulin__cera_decor" w:history="1">
        <w:r w:rsidRPr="0032190F">
          <w:rPr>
            <w:rStyle w:val="Hyperlink"/>
            <w:lang w:val="fr-FR"/>
          </w:rPr>
          <w:t>décor</w:t>
        </w:r>
      </w:hyperlink>
      <w:r w:rsidRPr="0032190F">
        <w:rPr>
          <w:lang w:val="fr-FR"/>
        </w:rPr>
        <w:t xml:space="preserve"> du type mailhac 2 (BIB 1833 fig. 409).</w:t>
      </w:r>
    </w:p>
    <w:p w14:paraId="440498BF" w14:textId="77777777" w:rsidR="00B2667E" w:rsidRPr="0032190F" w:rsidRDefault="00B2667E" w:rsidP="00DE360B">
      <w:pPr>
        <w:rPr>
          <w:lang w:val="fr-FR"/>
        </w:rPr>
      </w:pPr>
    </w:p>
    <w:p w14:paraId="7F64A3E3" w14:textId="77777777" w:rsidR="00B2667E" w:rsidRDefault="00B2667E" w:rsidP="00DE360B">
      <w:pPr>
        <w:pStyle w:val="Heading3"/>
      </w:pPr>
      <w:r>
        <w:t>t_204</w:t>
      </w:r>
    </w:p>
    <w:p w14:paraId="52F026C3" w14:textId="77777777" w:rsidR="00B2667E" w:rsidRDefault="00B2667E" w:rsidP="00DE360B"/>
    <w:tbl>
      <w:tblPr>
        <w:tblW w:w="81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496"/>
        <w:gridCol w:w="2042"/>
        <w:gridCol w:w="816"/>
      </w:tblGrid>
      <w:tr w:rsidR="005D10B6" w:rsidRPr="00C04709" w14:paraId="37C5B217" w14:textId="77777777" w:rsidTr="00C35EA7">
        <w:trPr>
          <w:jc w:val="center"/>
        </w:trPr>
        <w:tc>
          <w:tcPr>
            <w:tcW w:w="1516" w:type="dxa"/>
          </w:tcPr>
          <w:p w14:paraId="620BE4E0" w14:textId="77777777" w:rsidR="00B2667E" w:rsidRPr="00C35EA7" w:rsidRDefault="00B2667E"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7D583DA3" w14:textId="77777777" w:rsidR="00B2667E" w:rsidRPr="00C35EA7" w:rsidRDefault="00B2667E" w:rsidP="00DE360B">
            <w:pPr>
              <w:rPr>
                <w:rFonts w:ascii="Courier New" w:hAnsi="Courier New" w:cs="Courier New"/>
                <w:sz w:val="20"/>
                <w:szCs w:val="18"/>
              </w:rPr>
            </w:pPr>
          </w:p>
        </w:tc>
        <w:tc>
          <w:tcPr>
            <w:tcW w:w="1070" w:type="dxa"/>
          </w:tcPr>
          <w:p w14:paraId="3D41955E" w14:textId="77777777" w:rsidR="00B2667E" w:rsidRPr="00C35EA7" w:rsidRDefault="00B2667E" w:rsidP="00DE360B">
            <w:pPr>
              <w:rPr>
                <w:rFonts w:ascii="Courier New" w:hAnsi="Courier New" w:cs="Courier New"/>
                <w:sz w:val="20"/>
                <w:szCs w:val="18"/>
              </w:rPr>
            </w:pPr>
          </w:p>
        </w:tc>
        <w:tc>
          <w:tcPr>
            <w:tcW w:w="1496" w:type="dxa"/>
          </w:tcPr>
          <w:p w14:paraId="180C1A6E" w14:textId="77777777" w:rsidR="00B2667E" w:rsidRPr="00C35EA7" w:rsidRDefault="00B2667E" w:rsidP="00DE360B">
            <w:pPr>
              <w:rPr>
                <w:rFonts w:ascii="Courier New" w:hAnsi="Courier New" w:cs="Courier New"/>
                <w:sz w:val="20"/>
                <w:szCs w:val="18"/>
              </w:rPr>
            </w:pPr>
          </w:p>
        </w:tc>
        <w:tc>
          <w:tcPr>
            <w:tcW w:w="2042" w:type="dxa"/>
          </w:tcPr>
          <w:p w14:paraId="235EBB4A" w14:textId="77777777" w:rsidR="00B2667E" w:rsidRPr="00C35EA7" w:rsidRDefault="00B2667E" w:rsidP="00DE360B">
            <w:pPr>
              <w:rPr>
                <w:rFonts w:ascii="Courier New" w:hAnsi="Courier New" w:cs="Courier New"/>
                <w:sz w:val="20"/>
                <w:szCs w:val="18"/>
              </w:rPr>
            </w:pPr>
          </w:p>
        </w:tc>
        <w:tc>
          <w:tcPr>
            <w:tcW w:w="816" w:type="dxa"/>
          </w:tcPr>
          <w:p w14:paraId="0443CABF" w14:textId="77777777" w:rsidR="00B2667E" w:rsidRPr="00C35EA7" w:rsidRDefault="00B2667E" w:rsidP="00DE360B">
            <w:pPr>
              <w:rPr>
                <w:rFonts w:ascii="Courier New" w:hAnsi="Courier New" w:cs="Courier New"/>
                <w:sz w:val="20"/>
                <w:szCs w:val="18"/>
              </w:rPr>
            </w:pPr>
          </w:p>
        </w:tc>
      </w:tr>
      <w:tr w:rsidR="005D10B6" w:rsidRPr="00C04709" w14:paraId="6A3443D7" w14:textId="77777777" w:rsidTr="00C35EA7">
        <w:trPr>
          <w:jc w:val="center"/>
        </w:trPr>
        <w:tc>
          <w:tcPr>
            <w:tcW w:w="1516" w:type="dxa"/>
          </w:tcPr>
          <w:p w14:paraId="364DF8BE" w14:textId="77777777" w:rsidR="00B2667E" w:rsidRPr="00C35EA7" w:rsidRDefault="00B2667E" w:rsidP="00C35EA7">
            <w:pPr>
              <w:jc w:val="center"/>
              <w:rPr>
                <w:szCs w:val="18"/>
              </w:rPr>
            </w:pPr>
            <w:r w:rsidRPr="00C35EA7">
              <w:rPr>
                <w:szCs w:val="18"/>
              </w:rPr>
              <w:t>site</w:t>
            </w:r>
          </w:p>
        </w:tc>
        <w:tc>
          <w:tcPr>
            <w:tcW w:w="1176" w:type="dxa"/>
          </w:tcPr>
          <w:p w14:paraId="684C6970" w14:textId="77777777" w:rsidR="00B2667E" w:rsidRPr="00C35EA7" w:rsidRDefault="00B2667E" w:rsidP="00C35EA7">
            <w:pPr>
              <w:jc w:val="center"/>
              <w:rPr>
                <w:szCs w:val="18"/>
              </w:rPr>
            </w:pPr>
            <w:r w:rsidRPr="00C35EA7">
              <w:rPr>
                <w:szCs w:val="18"/>
              </w:rPr>
              <w:t>structure</w:t>
            </w:r>
          </w:p>
        </w:tc>
        <w:tc>
          <w:tcPr>
            <w:tcW w:w="1070" w:type="dxa"/>
          </w:tcPr>
          <w:p w14:paraId="5675D46A" w14:textId="77777777" w:rsidR="00B2667E" w:rsidRPr="00C35EA7" w:rsidRDefault="00B2667E" w:rsidP="00C35EA7">
            <w:pPr>
              <w:jc w:val="center"/>
              <w:rPr>
                <w:szCs w:val="18"/>
              </w:rPr>
            </w:pPr>
            <w:r w:rsidRPr="00C35EA7">
              <w:rPr>
                <w:szCs w:val="18"/>
              </w:rPr>
              <w:t>numero</w:t>
            </w:r>
          </w:p>
        </w:tc>
        <w:tc>
          <w:tcPr>
            <w:tcW w:w="1496" w:type="dxa"/>
          </w:tcPr>
          <w:p w14:paraId="0162C17A" w14:textId="77777777" w:rsidR="00B2667E" w:rsidRPr="00C35EA7" w:rsidRDefault="00B2667E" w:rsidP="00C35EA7">
            <w:pPr>
              <w:jc w:val="center"/>
              <w:rPr>
                <w:szCs w:val="18"/>
              </w:rPr>
            </w:pPr>
            <w:r w:rsidRPr="00C35EA7">
              <w:rPr>
                <w:szCs w:val="18"/>
              </w:rPr>
              <w:t>objet</w:t>
            </w:r>
          </w:p>
        </w:tc>
        <w:tc>
          <w:tcPr>
            <w:tcW w:w="2042" w:type="dxa"/>
          </w:tcPr>
          <w:p w14:paraId="44A50610" w14:textId="77777777" w:rsidR="00B2667E" w:rsidRPr="00C35EA7" w:rsidRDefault="00B2667E" w:rsidP="00C35EA7">
            <w:pPr>
              <w:jc w:val="center"/>
              <w:rPr>
                <w:szCs w:val="18"/>
              </w:rPr>
            </w:pPr>
            <w:r w:rsidRPr="00C35EA7">
              <w:rPr>
                <w:szCs w:val="18"/>
              </w:rPr>
              <w:t>description</w:t>
            </w:r>
          </w:p>
        </w:tc>
        <w:tc>
          <w:tcPr>
            <w:tcW w:w="816" w:type="dxa"/>
          </w:tcPr>
          <w:p w14:paraId="09E67C1E" w14:textId="77777777" w:rsidR="00B2667E" w:rsidRPr="00C35EA7" w:rsidRDefault="00B2667E" w:rsidP="00C35EA7">
            <w:pPr>
              <w:jc w:val="center"/>
              <w:rPr>
                <w:szCs w:val="18"/>
              </w:rPr>
            </w:pPr>
            <w:r w:rsidRPr="00C35EA7">
              <w:rPr>
                <w:szCs w:val="18"/>
              </w:rPr>
              <w:t>BIB</w:t>
            </w:r>
          </w:p>
        </w:tc>
      </w:tr>
      <w:tr w:rsidR="005D10B6" w:rsidRPr="00C04709" w14:paraId="3432E968" w14:textId="77777777" w:rsidTr="00C35EA7">
        <w:trPr>
          <w:jc w:val="center"/>
        </w:trPr>
        <w:tc>
          <w:tcPr>
            <w:tcW w:w="1516" w:type="dxa"/>
          </w:tcPr>
          <w:p w14:paraId="721B911A" w14:textId="77777777" w:rsidR="00B2667E" w:rsidRPr="00C35EA7" w:rsidRDefault="00B2667E" w:rsidP="00DE360B">
            <w:pPr>
              <w:rPr>
                <w:szCs w:val="18"/>
              </w:rPr>
            </w:pPr>
            <w:r w:rsidRPr="00C35EA7">
              <w:rPr>
                <w:szCs w:val="18"/>
              </w:rPr>
              <w:t>Moulin (Le)</w:t>
            </w:r>
          </w:p>
        </w:tc>
        <w:tc>
          <w:tcPr>
            <w:tcW w:w="1176" w:type="dxa"/>
          </w:tcPr>
          <w:p w14:paraId="269A9845" w14:textId="77777777" w:rsidR="00B2667E" w:rsidRPr="00C35EA7" w:rsidRDefault="00B2667E" w:rsidP="00DE360B">
            <w:pPr>
              <w:rPr>
                <w:szCs w:val="18"/>
              </w:rPr>
            </w:pPr>
            <w:r>
              <w:t>t_204</w:t>
            </w:r>
          </w:p>
        </w:tc>
        <w:tc>
          <w:tcPr>
            <w:tcW w:w="1070" w:type="dxa"/>
          </w:tcPr>
          <w:p w14:paraId="13D0526E" w14:textId="77777777" w:rsidR="00B2667E" w:rsidRPr="00C35EA7" w:rsidRDefault="00B2667E" w:rsidP="00DE360B">
            <w:pPr>
              <w:rPr>
                <w:szCs w:val="18"/>
              </w:rPr>
            </w:pPr>
            <w:r w:rsidRPr="00C35EA7">
              <w:rPr>
                <w:szCs w:val="18"/>
              </w:rPr>
              <w:t>15636</w:t>
            </w:r>
          </w:p>
        </w:tc>
        <w:tc>
          <w:tcPr>
            <w:tcW w:w="1496" w:type="dxa"/>
          </w:tcPr>
          <w:p w14:paraId="39F704C0" w14:textId="77777777" w:rsidR="00B2667E" w:rsidRPr="00B2667E" w:rsidRDefault="00B2667E" w:rsidP="00C35EA7">
            <w:pPr>
              <w:jc w:val="both"/>
            </w:pPr>
            <w:r>
              <w:t>AA-2111-m</w:t>
            </w:r>
          </w:p>
        </w:tc>
        <w:tc>
          <w:tcPr>
            <w:tcW w:w="2042" w:type="dxa"/>
          </w:tcPr>
          <w:p w14:paraId="547E1BD5" w14:textId="77777777" w:rsidR="00B2667E" w:rsidRPr="00C35EA7" w:rsidRDefault="00B2667E" w:rsidP="00DE360B">
            <w:pPr>
              <w:rPr>
                <w:szCs w:val="18"/>
              </w:rPr>
            </w:pPr>
            <w:r>
              <w:t>épingle en bronze</w:t>
            </w:r>
          </w:p>
        </w:tc>
        <w:tc>
          <w:tcPr>
            <w:tcW w:w="816" w:type="dxa"/>
          </w:tcPr>
          <w:p w14:paraId="04FE8B4E" w14:textId="77777777" w:rsidR="00B2667E" w:rsidRPr="00C35EA7" w:rsidRDefault="00B2667E" w:rsidP="00DE360B">
            <w:pPr>
              <w:rPr>
                <w:szCs w:val="18"/>
              </w:rPr>
            </w:pPr>
            <w:r w:rsidRPr="00C35EA7">
              <w:rPr>
                <w:szCs w:val="18"/>
              </w:rPr>
              <w:t>1833</w:t>
            </w:r>
          </w:p>
        </w:tc>
      </w:tr>
    </w:tbl>
    <w:p w14:paraId="20310BDB" w14:textId="77777777" w:rsidR="00B2667E" w:rsidRPr="00B2667E" w:rsidRDefault="00B2667E" w:rsidP="00DE360B"/>
    <w:p w14:paraId="14A09891" w14:textId="77777777" w:rsidR="00B2667E" w:rsidRDefault="00B2667E" w:rsidP="00DE360B"/>
    <w:p w14:paraId="7009BB81" w14:textId="77777777" w:rsidR="00B2667E" w:rsidRDefault="00B2667E" w:rsidP="00DE360B">
      <w:pPr>
        <w:pStyle w:val="Heading3"/>
      </w:pPr>
      <w:r>
        <w:t>t_206</w:t>
      </w:r>
    </w:p>
    <w:p w14:paraId="406B32FB" w14:textId="77777777" w:rsidR="00B2667E" w:rsidRDefault="00B2667E" w:rsidP="00DE360B"/>
    <w:tbl>
      <w:tblPr>
        <w:tblW w:w="81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496"/>
        <w:gridCol w:w="2042"/>
        <w:gridCol w:w="816"/>
      </w:tblGrid>
      <w:tr w:rsidR="005D10B6" w:rsidRPr="00C04709" w14:paraId="6B0F6AA8" w14:textId="77777777" w:rsidTr="00C35EA7">
        <w:trPr>
          <w:jc w:val="center"/>
        </w:trPr>
        <w:tc>
          <w:tcPr>
            <w:tcW w:w="1516" w:type="dxa"/>
          </w:tcPr>
          <w:p w14:paraId="6B8FAF68" w14:textId="77777777" w:rsidR="00B2667E" w:rsidRPr="00C35EA7" w:rsidRDefault="00B2667E"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02491C06" w14:textId="77777777" w:rsidR="00B2667E" w:rsidRPr="00C35EA7" w:rsidRDefault="00B2667E" w:rsidP="00DE360B">
            <w:pPr>
              <w:rPr>
                <w:rFonts w:ascii="Courier New" w:hAnsi="Courier New" w:cs="Courier New"/>
                <w:sz w:val="20"/>
                <w:szCs w:val="18"/>
              </w:rPr>
            </w:pPr>
          </w:p>
        </w:tc>
        <w:tc>
          <w:tcPr>
            <w:tcW w:w="1070" w:type="dxa"/>
          </w:tcPr>
          <w:p w14:paraId="49C4D3BE" w14:textId="77777777" w:rsidR="00B2667E" w:rsidRPr="00C35EA7" w:rsidRDefault="00B2667E" w:rsidP="00DE360B">
            <w:pPr>
              <w:rPr>
                <w:rFonts w:ascii="Courier New" w:hAnsi="Courier New" w:cs="Courier New"/>
                <w:sz w:val="20"/>
                <w:szCs w:val="18"/>
              </w:rPr>
            </w:pPr>
          </w:p>
        </w:tc>
        <w:tc>
          <w:tcPr>
            <w:tcW w:w="1496" w:type="dxa"/>
          </w:tcPr>
          <w:p w14:paraId="1EFBF765" w14:textId="77777777" w:rsidR="00B2667E" w:rsidRPr="00C35EA7" w:rsidRDefault="00B2667E" w:rsidP="00DE360B">
            <w:pPr>
              <w:rPr>
                <w:rFonts w:ascii="Courier New" w:hAnsi="Courier New" w:cs="Courier New"/>
                <w:sz w:val="20"/>
                <w:szCs w:val="18"/>
              </w:rPr>
            </w:pPr>
          </w:p>
        </w:tc>
        <w:tc>
          <w:tcPr>
            <w:tcW w:w="2042" w:type="dxa"/>
          </w:tcPr>
          <w:p w14:paraId="434EA03A" w14:textId="77777777" w:rsidR="00B2667E" w:rsidRPr="00C35EA7" w:rsidRDefault="00B2667E" w:rsidP="00DE360B">
            <w:pPr>
              <w:rPr>
                <w:rFonts w:ascii="Courier New" w:hAnsi="Courier New" w:cs="Courier New"/>
                <w:sz w:val="20"/>
                <w:szCs w:val="18"/>
              </w:rPr>
            </w:pPr>
          </w:p>
        </w:tc>
        <w:tc>
          <w:tcPr>
            <w:tcW w:w="816" w:type="dxa"/>
          </w:tcPr>
          <w:p w14:paraId="3A65B64D" w14:textId="77777777" w:rsidR="00B2667E" w:rsidRPr="00C35EA7" w:rsidRDefault="00B2667E" w:rsidP="00DE360B">
            <w:pPr>
              <w:rPr>
                <w:rFonts w:ascii="Courier New" w:hAnsi="Courier New" w:cs="Courier New"/>
                <w:sz w:val="20"/>
                <w:szCs w:val="18"/>
              </w:rPr>
            </w:pPr>
          </w:p>
        </w:tc>
      </w:tr>
      <w:tr w:rsidR="005D10B6" w:rsidRPr="00C04709" w14:paraId="51BF8D23" w14:textId="77777777" w:rsidTr="00C35EA7">
        <w:trPr>
          <w:jc w:val="center"/>
        </w:trPr>
        <w:tc>
          <w:tcPr>
            <w:tcW w:w="1516" w:type="dxa"/>
          </w:tcPr>
          <w:p w14:paraId="497BA232" w14:textId="77777777" w:rsidR="00B2667E" w:rsidRPr="00C35EA7" w:rsidRDefault="00B2667E" w:rsidP="00C35EA7">
            <w:pPr>
              <w:jc w:val="center"/>
              <w:rPr>
                <w:szCs w:val="18"/>
              </w:rPr>
            </w:pPr>
            <w:r w:rsidRPr="00C35EA7">
              <w:rPr>
                <w:szCs w:val="18"/>
              </w:rPr>
              <w:t>site</w:t>
            </w:r>
          </w:p>
        </w:tc>
        <w:tc>
          <w:tcPr>
            <w:tcW w:w="1176" w:type="dxa"/>
          </w:tcPr>
          <w:p w14:paraId="270A390C" w14:textId="77777777" w:rsidR="00B2667E" w:rsidRPr="00C35EA7" w:rsidRDefault="00B2667E" w:rsidP="00C35EA7">
            <w:pPr>
              <w:jc w:val="center"/>
              <w:rPr>
                <w:szCs w:val="18"/>
              </w:rPr>
            </w:pPr>
            <w:r w:rsidRPr="00C35EA7">
              <w:rPr>
                <w:szCs w:val="18"/>
              </w:rPr>
              <w:t>structure</w:t>
            </w:r>
          </w:p>
        </w:tc>
        <w:tc>
          <w:tcPr>
            <w:tcW w:w="1070" w:type="dxa"/>
          </w:tcPr>
          <w:p w14:paraId="4E3B55E1" w14:textId="77777777" w:rsidR="00B2667E" w:rsidRPr="00C35EA7" w:rsidRDefault="00B2667E" w:rsidP="00C35EA7">
            <w:pPr>
              <w:jc w:val="center"/>
              <w:rPr>
                <w:szCs w:val="18"/>
              </w:rPr>
            </w:pPr>
            <w:r w:rsidRPr="00C35EA7">
              <w:rPr>
                <w:szCs w:val="18"/>
              </w:rPr>
              <w:t>numero</w:t>
            </w:r>
          </w:p>
        </w:tc>
        <w:tc>
          <w:tcPr>
            <w:tcW w:w="1496" w:type="dxa"/>
          </w:tcPr>
          <w:p w14:paraId="555A6E61" w14:textId="77777777" w:rsidR="00B2667E" w:rsidRPr="00C35EA7" w:rsidRDefault="00B2667E" w:rsidP="00C35EA7">
            <w:pPr>
              <w:jc w:val="center"/>
              <w:rPr>
                <w:szCs w:val="18"/>
              </w:rPr>
            </w:pPr>
            <w:r w:rsidRPr="00C35EA7">
              <w:rPr>
                <w:szCs w:val="18"/>
              </w:rPr>
              <w:t>objet</w:t>
            </w:r>
          </w:p>
        </w:tc>
        <w:tc>
          <w:tcPr>
            <w:tcW w:w="2042" w:type="dxa"/>
          </w:tcPr>
          <w:p w14:paraId="094970AF" w14:textId="77777777" w:rsidR="00B2667E" w:rsidRPr="00C35EA7" w:rsidRDefault="00B2667E" w:rsidP="00C35EA7">
            <w:pPr>
              <w:jc w:val="center"/>
              <w:rPr>
                <w:szCs w:val="18"/>
              </w:rPr>
            </w:pPr>
            <w:r w:rsidRPr="00C35EA7">
              <w:rPr>
                <w:szCs w:val="18"/>
              </w:rPr>
              <w:t>description</w:t>
            </w:r>
          </w:p>
        </w:tc>
        <w:tc>
          <w:tcPr>
            <w:tcW w:w="816" w:type="dxa"/>
          </w:tcPr>
          <w:p w14:paraId="61749D33" w14:textId="77777777" w:rsidR="00B2667E" w:rsidRPr="00C35EA7" w:rsidRDefault="00B2667E" w:rsidP="00C35EA7">
            <w:pPr>
              <w:jc w:val="center"/>
              <w:rPr>
                <w:szCs w:val="18"/>
              </w:rPr>
            </w:pPr>
            <w:r w:rsidRPr="00C35EA7">
              <w:rPr>
                <w:szCs w:val="18"/>
              </w:rPr>
              <w:t>BIB</w:t>
            </w:r>
          </w:p>
        </w:tc>
      </w:tr>
      <w:tr w:rsidR="005D10B6" w:rsidRPr="00C04709" w14:paraId="7D6F9D65" w14:textId="77777777" w:rsidTr="00C35EA7">
        <w:trPr>
          <w:jc w:val="center"/>
        </w:trPr>
        <w:tc>
          <w:tcPr>
            <w:tcW w:w="1516" w:type="dxa"/>
          </w:tcPr>
          <w:p w14:paraId="3C9648DD" w14:textId="77777777" w:rsidR="00B2667E" w:rsidRPr="00C35EA7" w:rsidRDefault="00B2667E" w:rsidP="00DE360B">
            <w:pPr>
              <w:rPr>
                <w:szCs w:val="18"/>
              </w:rPr>
            </w:pPr>
            <w:r w:rsidRPr="00C35EA7">
              <w:rPr>
                <w:szCs w:val="18"/>
              </w:rPr>
              <w:t>Moulin (Le)</w:t>
            </w:r>
          </w:p>
        </w:tc>
        <w:tc>
          <w:tcPr>
            <w:tcW w:w="1176" w:type="dxa"/>
          </w:tcPr>
          <w:p w14:paraId="6C761542" w14:textId="77777777" w:rsidR="00B2667E" w:rsidRPr="00C35EA7" w:rsidRDefault="00B2667E" w:rsidP="00DE360B">
            <w:pPr>
              <w:rPr>
                <w:szCs w:val="18"/>
              </w:rPr>
            </w:pPr>
            <w:r>
              <w:t>t_206</w:t>
            </w:r>
          </w:p>
        </w:tc>
        <w:tc>
          <w:tcPr>
            <w:tcW w:w="1070" w:type="dxa"/>
          </w:tcPr>
          <w:p w14:paraId="091A700E" w14:textId="77777777" w:rsidR="00B2667E" w:rsidRPr="00C35EA7" w:rsidRDefault="00B2667E" w:rsidP="00DE360B">
            <w:pPr>
              <w:rPr>
                <w:szCs w:val="18"/>
              </w:rPr>
            </w:pPr>
            <w:r w:rsidRPr="00C35EA7">
              <w:rPr>
                <w:szCs w:val="18"/>
              </w:rPr>
              <w:t>15645</w:t>
            </w:r>
          </w:p>
        </w:tc>
        <w:tc>
          <w:tcPr>
            <w:tcW w:w="1496" w:type="dxa"/>
          </w:tcPr>
          <w:p w14:paraId="56496BED" w14:textId="77777777" w:rsidR="00B2667E" w:rsidRPr="00B2667E" w:rsidRDefault="00B2667E" w:rsidP="00C35EA7">
            <w:pPr>
              <w:jc w:val="both"/>
            </w:pPr>
            <w:r>
              <w:t>AA-6111-m</w:t>
            </w:r>
          </w:p>
        </w:tc>
        <w:tc>
          <w:tcPr>
            <w:tcW w:w="2042" w:type="dxa"/>
          </w:tcPr>
          <w:p w14:paraId="59BE4EB2" w14:textId="77777777" w:rsidR="00B2667E" w:rsidRPr="00C35EA7" w:rsidRDefault="00B2667E" w:rsidP="00DE360B">
            <w:pPr>
              <w:rPr>
                <w:szCs w:val="18"/>
              </w:rPr>
            </w:pPr>
            <w:r>
              <w:t>épingle en bronze</w:t>
            </w:r>
          </w:p>
        </w:tc>
        <w:tc>
          <w:tcPr>
            <w:tcW w:w="816" w:type="dxa"/>
          </w:tcPr>
          <w:p w14:paraId="74DDD635" w14:textId="77777777" w:rsidR="00B2667E" w:rsidRPr="00C35EA7" w:rsidRDefault="00B2667E" w:rsidP="00DE360B">
            <w:pPr>
              <w:rPr>
                <w:szCs w:val="18"/>
              </w:rPr>
            </w:pPr>
            <w:r w:rsidRPr="00C35EA7">
              <w:rPr>
                <w:szCs w:val="18"/>
              </w:rPr>
              <w:t>1833</w:t>
            </w:r>
          </w:p>
        </w:tc>
      </w:tr>
      <w:tr w:rsidR="005D10B6" w:rsidRPr="00C04709" w14:paraId="278CA5C1" w14:textId="77777777" w:rsidTr="00C35EA7">
        <w:trPr>
          <w:jc w:val="center"/>
        </w:trPr>
        <w:tc>
          <w:tcPr>
            <w:tcW w:w="1516" w:type="dxa"/>
          </w:tcPr>
          <w:p w14:paraId="3DF62C7E" w14:textId="77777777" w:rsidR="00B2667E" w:rsidRPr="00C35EA7" w:rsidRDefault="00B2667E" w:rsidP="00DE360B">
            <w:pPr>
              <w:rPr>
                <w:szCs w:val="18"/>
              </w:rPr>
            </w:pPr>
            <w:r w:rsidRPr="00C35EA7">
              <w:rPr>
                <w:szCs w:val="18"/>
              </w:rPr>
              <w:t>Moulin (Le)</w:t>
            </w:r>
          </w:p>
        </w:tc>
        <w:tc>
          <w:tcPr>
            <w:tcW w:w="1176" w:type="dxa"/>
          </w:tcPr>
          <w:p w14:paraId="2815C0E8" w14:textId="77777777" w:rsidR="00B2667E" w:rsidRPr="00C35EA7" w:rsidRDefault="00B2667E" w:rsidP="00DE360B">
            <w:pPr>
              <w:rPr>
                <w:szCs w:val="18"/>
              </w:rPr>
            </w:pPr>
            <w:r>
              <w:t>t_206</w:t>
            </w:r>
          </w:p>
        </w:tc>
        <w:tc>
          <w:tcPr>
            <w:tcW w:w="1070" w:type="dxa"/>
          </w:tcPr>
          <w:p w14:paraId="659643AB" w14:textId="77777777" w:rsidR="00B2667E" w:rsidRPr="00C35EA7" w:rsidRDefault="00B2667E" w:rsidP="00DE360B">
            <w:pPr>
              <w:rPr>
                <w:szCs w:val="18"/>
              </w:rPr>
            </w:pPr>
            <w:r w:rsidRPr="00C35EA7">
              <w:rPr>
                <w:szCs w:val="18"/>
              </w:rPr>
              <w:t>15643</w:t>
            </w:r>
          </w:p>
        </w:tc>
        <w:tc>
          <w:tcPr>
            <w:tcW w:w="1496" w:type="dxa"/>
          </w:tcPr>
          <w:p w14:paraId="50AEEA96" w14:textId="77777777" w:rsidR="00B2667E" w:rsidRPr="00B2667E" w:rsidRDefault="00B2667E" w:rsidP="00C35EA7">
            <w:pPr>
              <w:jc w:val="both"/>
            </w:pPr>
            <w:r>
              <w:t>AA-2111-m</w:t>
            </w:r>
          </w:p>
        </w:tc>
        <w:tc>
          <w:tcPr>
            <w:tcW w:w="2042" w:type="dxa"/>
          </w:tcPr>
          <w:p w14:paraId="616A52CF" w14:textId="77777777" w:rsidR="00B2667E" w:rsidRPr="00C35EA7" w:rsidRDefault="00B2667E" w:rsidP="00DE360B">
            <w:pPr>
              <w:rPr>
                <w:szCs w:val="18"/>
              </w:rPr>
            </w:pPr>
            <w:r>
              <w:t>épingle en bronze</w:t>
            </w:r>
          </w:p>
        </w:tc>
        <w:tc>
          <w:tcPr>
            <w:tcW w:w="816" w:type="dxa"/>
          </w:tcPr>
          <w:p w14:paraId="46F7B2A1" w14:textId="77777777" w:rsidR="00B2667E" w:rsidRPr="00C35EA7" w:rsidRDefault="00B2667E" w:rsidP="00DE360B">
            <w:pPr>
              <w:rPr>
                <w:szCs w:val="18"/>
              </w:rPr>
            </w:pPr>
            <w:r w:rsidRPr="00C35EA7">
              <w:rPr>
                <w:szCs w:val="18"/>
              </w:rPr>
              <w:t>1833</w:t>
            </w:r>
          </w:p>
        </w:tc>
      </w:tr>
      <w:tr w:rsidR="005D10B6" w:rsidRPr="00C04709" w14:paraId="2F5969D6" w14:textId="77777777" w:rsidTr="00C35EA7">
        <w:trPr>
          <w:jc w:val="center"/>
        </w:trPr>
        <w:tc>
          <w:tcPr>
            <w:tcW w:w="1516" w:type="dxa"/>
          </w:tcPr>
          <w:p w14:paraId="59BF99BB" w14:textId="77777777" w:rsidR="00013913" w:rsidRPr="00C35EA7" w:rsidRDefault="00013913" w:rsidP="00DE360B">
            <w:pPr>
              <w:rPr>
                <w:szCs w:val="18"/>
              </w:rPr>
            </w:pPr>
            <w:r w:rsidRPr="00C35EA7">
              <w:rPr>
                <w:szCs w:val="18"/>
              </w:rPr>
              <w:t>Moulin (Le)</w:t>
            </w:r>
          </w:p>
        </w:tc>
        <w:tc>
          <w:tcPr>
            <w:tcW w:w="1176" w:type="dxa"/>
          </w:tcPr>
          <w:p w14:paraId="267972C0" w14:textId="77777777" w:rsidR="00013913" w:rsidRPr="00C35EA7" w:rsidRDefault="00013913" w:rsidP="00DE360B">
            <w:pPr>
              <w:rPr>
                <w:szCs w:val="18"/>
              </w:rPr>
            </w:pPr>
            <w:r>
              <w:t>t_175</w:t>
            </w:r>
          </w:p>
        </w:tc>
        <w:tc>
          <w:tcPr>
            <w:tcW w:w="1070" w:type="dxa"/>
          </w:tcPr>
          <w:p w14:paraId="1C340519" w14:textId="77777777" w:rsidR="00013913" w:rsidRPr="00C35EA7" w:rsidRDefault="00013913" w:rsidP="00DE360B">
            <w:pPr>
              <w:rPr>
                <w:szCs w:val="18"/>
              </w:rPr>
            </w:pPr>
            <w:r w:rsidRPr="00C35EA7">
              <w:rPr>
                <w:szCs w:val="18"/>
              </w:rPr>
              <w:t>15644</w:t>
            </w:r>
          </w:p>
        </w:tc>
        <w:tc>
          <w:tcPr>
            <w:tcW w:w="1496" w:type="dxa"/>
          </w:tcPr>
          <w:p w14:paraId="12B43F4A" w14:textId="77777777" w:rsidR="00013913" w:rsidRDefault="00013913" w:rsidP="00C35EA7">
            <w:pPr>
              <w:jc w:val="both"/>
            </w:pPr>
            <w:r>
              <w:t>AK-3171-m</w:t>
            </w:r>
          </w:p>
        </w:tc>
        <w:tc>
          <w:tcPr>
            <w:tcW w:w="2042" w:type="dxa"/>
          </w:tcPr>
          <w:p w14:paraId="27ECBDFF" w14:textId="77777777" w:rsidR="00013913" w:rsidRDefault="00013913" w:rsidP="00DE360B">
            <w:r>
              <w:t>anneau en bronze</w:t>
            </w:r>
          </w:p>
        </w:tc>
        <w:tc>
          <w:tcPr>
            <w:tcW w:w="816" w:type="dxa"/>
          </w:tcPr>
          <w:p w14:paraId="40419762" w14:textId="77777777" w:rsidR="00013913" w:rsidRPr="00C35EA7" w:rsidRDefault="00013913" w:rsidP="00DE360B">
            <w:pPr>
              <w:rPr>
                <w:szCs w:val="18"/>
              </w:rPr>
            </w:pPr>
            <w:r w:rsidRPr="00C35EA7">
              <w:rPr>
                <w:szCs w:val="18"/>
              </w:rPr>
              <w:t>1833</w:t>
            </w:r>
          </w:p>
        </w:tc>
      </w:tr>
    </w:tbl>
    <w:p w14:paraId="143E0B6A" w14:textId="77777777" w:rsidR="00B2667E" w:rsidRDefault="00B2667E" w:rsidP="00DE360B"/>
    <w:p w14:paraId="2B489EBA" w14:textId="77777777" w:rsidR="00C46DBB" w:rsidRPr="00C46DBB" w:rsidRDefault="00C46DBB" w:rsidP="00DE360B"/>
    <w:p w14:paraId="1BFE0869" w14:textId="77777777" w:rsidR="00C46DBB" w:rsidRDefault="009E4276" w:rsidP="00DE360B">
      <w:pPr>
        <w:pStyle w:val="Heading3"/>
      </w:pPr>
      <w:bookmarkStart w:id="2332" w:name="Sit_Mailhac_Moulin_t209"/>
      <w:r>
        <w:lastRenderedPageBreak/>
        <w:t>t_</w:t>
      </w:r>
      <w:r w:rsidR="00C46DBB">
        <w:t>209</w:t>
      </w:r>
    </w:p>
    <w:bookmarkEnd w:id="2332"/>
    <w:p w14:paraId="7B955884" w14:textId="7E14BECF" w:rsidR="00C46DBB" w:rsidRPr="0032190F" w:rsidRDefault="00C46DBB" w:rsidP="00DE360B">
      <w:pPr>
        <w:jc w:val="both"/>
        <w:rPr>
          <w:lang w:val="fr-FR"/>
        </w:rPr>
      </w:pPr>
      <w:r w:rsidRPr="0032190F">
        <w:rPr>
          <w:lang w:val="fr-FR"/>
        </w:rPr>
        <w:t xml:space="preserve">écuelle en poterie noire, fine, décorée d’un </w:t>
      </w:r>
      <w:hyperlink r:id="rId5440" w:anchor="Cul_Proto_Art_TAC_T_g_meandre" w:history="1">
        <w:r w:rsidR="00B52DC2" w:rsidRPr="0032190F">
          <w:rPr>
            <w:rStyle w:val="Hyperlink"/>
            <w:lang w:val="fr-FR"/>
          </w:rPr>
          <w:t>méandre</w:t>
        </w:r>
      </w:hyperlink>
      <w:r w:rsidR="00B52DC2" w:rsidRPr="0032190F">
        <w:rPr>
          <w:lang w:val="fr-FR"/>
        </w:rPr>
        <w:t xml:space="preserve"> </w:t>
      </w:r>
      <w:r w:rsidRPr="0032190F">
        <w:rPr>
          <w:lang w:val="fr-FR"/>
        </w:rPr>
        <w:t>très régulier souligné de tirets, le tout incisé avant cuisson avec un instrument à deux pointes. H : 0,14 m ; Do : 0,165 m ; Db : 0,085 m. Un trou avait été percé avant cuisson à la base du col. Ces vases étaient protégés par trois petites dalles minces (BIB 1833)</w:t>
      </w:r>
    </w:p>
    <w:p w14:paraId="2B71BEE2" w14:textId="77777777" w:rsidR="00D778B8" w:rsidRPr="0032190F" w:rsidRDefault="00D778B8" w:rsidP="00D778B8">
      <w:pPr>
        <w:rPr>
          <w:lang w:val="fr-FR"/>
        </w:rPr>
      </w:pPr>
      <w:r w:rsidRPr="0032190F">
        <w:rPr>
          <w:lang w:val="fr-FR"/>
        </w:rPr>
        <w:t>10858 Pour ce vase, les « carrés méandriques » (camé), issu du recoupement des lignes doubles, sont visibles (SS BIB)</w:t>
      </w:r>
    </w:p>
    <w:p w14:paraId="45B4B28D" w14:textId="77777777" w:rsidR="00B03CE0" w:rsidRPr="0032190F" w:rsidRDefault="00B03CE0" w:rsidP="00DE360B">
      <w:pPr>
        <w:jc w:val="both"/>
        <w:rPr>
          <w:lang w:val="fr-FR"/>
        </w:rPr>
      </w:pPr>
    </w:p>
    <w:p w14:paraId="4032ABE1" w14:textId="77777777" w:rsidR="00B03CE0" w:rsidRPr="0032190F" w:rsidRDefault="005A5D57" w:rsidP="00DE360B">
      <w:pPr>
        <w:pStyle w:val="Heading3"/>
      </w:pPr>
      <w:r w:rsidRPr="0032190F">
        <w:t>d</w:t>
      </w:r>
      <w:r w:rsidR="00B03CE0" w:rsidRPr="0032190F">
        <w:t>_210</w:t>
      </w:r>
    </w:p>
    <w:p w14:paraId="72F8BCB7" w14:textId="77777777" w:rsidR="00B03CE0" w:rsidRPr="0032190F" w:rsidRDefault="005A5D57" w:rsidP="00DE360B">
      <w:pPr>
        <w:rPr>
          <w:lang w:val="fr-FR"/>
        </w:rPr>
      </w:pPr>
      <w:r w:rsidRPr="0032190F">
        <w:rPr>
          <w:bdr w:val="single" w:sz="4" w:space="0" w:color="auto"/>
          <w:lang w:val="fr-FR"/>
        </w:rPr>
        <w:t>!</w:t>
      </w:r>
      <w:r w:rsidRPr="0032190F">
        <w:rPr>
          <w:lang w:val="fr-FR"/>
        </w:rPr>
        <w:t xml:space="preserve"> c’est un dépôt (BIB Réunion T. Lachenal, L. Bourdajaud, 2016)</w:t>
      </w:r>
    </w:p>
    <w:p w14:paraId="4B6C9A7C" w14:textId="77777777" w:rsidR="005A5D57" w:rsidRPr="0032190F" w:rsidRDefault="005A5D57" w:rsidP="00DE360B">
      <w:pPr>
        <w:jc w:val="both"/>
        <w:rPr>
          <w:lang w:val="fr-FR"/>
        </w:rPr>
      </w:pPr>
    </w:p>
    <w:tbl>
      <w:tblPr>
        <w:tblW w:w="90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042"/>
        <w:gridCol w:w="1723"/>
      </w:tblGrid>
      <w:tr w:rsidR="005D10B6" w:rsidRPr="00C04709" w14:paraId="3D3ED6D8" w14:textId="77777777" w:rsidTr="00C35EA7">
        <w:trPr>
          <w:jc w:val="center"/>
        </w:trPr>
        <w:tc>
          <w:tcPr>
            <w:tcW w:w="1516" w:type="dxa"/>
          </w:tcPr>
          <w:p w14:paraId="206F775E" w14:textId="77777777" w:rsidR="00B03CE0" w:rsidRPr="00C35EA7" w:rsidRDefault="00B03CE0" w:rsidP="00DE360B">
            <w:pPr>
              <w:rPr>
                <w:rFonts w:ascii="Courier New" w:hAnsi="Courier New" w:cs="Courier New"/>
                <w:sz w:val="20"/>
                <w:szCs w:val="18"/>
              </w:rPr>
            </w:pPr>
            <w:r w:rsidRPr="00C35EA7">
              <w:rPr>
                <w:rFonts w:ascii="Courier New" w:hAnsi="Courier New" w:cs="Courier New"/>
                <w:sz w:val="20"/>
                <w:szCs w:val="18"/>
                <w:lang w:val="fr-FR"/>
              </w:rPr>
              <w:br w:type="page"/>
            </w:r>
            <w:r w:rsidR="00C458EA" w:rsidRPr="00C35EA7">
              <w:rPr>
                <w:rFonts w:ascii="Courier New" w:hAnsi="Courier New" w:cs="Courier New"/>
                <w:sz w:val="20"/>
                <w:szCs w:val="18"/>
              </w:rPr>
              <w:t>OBJ_</w:t>
            </w:r>
          </w:p>
        </w:tc>
        <w:tc>
          <w:tcPr>
            <w:tcW w:w="1176" w:type="dxa"/>
          </w:tcPr>
          <w:p w14:paraId="6F430F56" w14:textId="77777777" w:rsidR="00B03CE0" w:rsidRPr="00C35EA7" w:rsidRDefault="00B03CE0" w:rsidP="00DE360B">
            <w:pPr>
              <w:rPr>
                <w:rFonts w:ascii="Courier New" w:hAnsi="Courier New" w:cs="Courier New"/>
                <w:sz w:val="20"/>
                <w:szCs w:val="18"/>
              </w:rPr>
            </w:pPr>
          </w:p>
        </w:tc>
        <w:tc>
          <w:tcPr>
            <w:tcW w:w="1070" w:type="dxa"/>
          </w:tcPr>
          <w:p w14:paraId="7AB04D4D" w14:textId="77777777" w:rsidR="00B03CE0" w:rsidRPr="00C35EA7" w:rsidRDefault="00B03CE0" w:rsidP="00DE360B">
            <w:pPr>
              <w:rPr>
                <w:rFonts w:ascii="Courier New" w:hAnsi="Courier New" w:cs="Courier New"/>
                <w:sz w:val="20"/>
                <w:szCs w:val="18"/>
              </w:rPr>
            </w:pPr>
          </w:p>
        </w:tc>
        <w:tc>
          <w:tcPr>
            <w:tcW w:w="1510" w:type="dxa"/>
          </w:tcPr>
          <w:p w14:paraId="589274F0" w14:textId="77777777" w:rsidR="00B03CE0" w:rsidRPr="00C35EA7" w:rsidRDefault="00B03CE0" w:rsidP="00DE360B">
            <w:pPr>
              <w:rPr>
                <w:rFonts w:ascii="Courier New" w:hAnsi="Courier New" w:cs="Courier New"/>
                <w:sz w:val="20"/>
                <w:szCs w:val="18"/>
              </w:rPr>
            </w:pPr>
          </w:p>
        </w:tc>
        <w:tc>
          <w:tcPr>
            <w:tcW w:w="2042" w:type="dxa"/>
          </w:tcPr>
          <w:p w14:paraId="059CFFAC" w14:textId="77777777" w:rsidR="00B03CE0" w:rsidRPr="00C35EA7" w:rsidRDefault="00B03CE0" w:rsidP="00DE360B">
            <w:pPr>
              <w:rPr>
                <w:rFonts w:ascii="Courier New" w:hAnsi="Courier New" w:cs="Courier New"/>
                <w:sz w:val="20"/>
                <w:szCs w:val="18"/>
              </w:rPr>
            </w:pPr>
          </w:p>
        </w:tc>
        <w:tc>
          <w:tcPr>
            <w:tcW w:w="1723" w:type="dxa"/>
          </w:tcPr>
          <w:p w14:paraId="73090CD9" w14:textId="77777777" w:rsidR="00B03CE0" w:rsidRPr="00C35EA7" w:rsidRDefault="00B03CE0" w:rsidP="00DE360B">
            <w:pPr>
              <w:rPr>
                <w:rFonts w:ascii="Courier New" w:hAnsi="Courier New" w:cs="Courier New"/>
                <w:sz w:val="20"/>
                <w:szCs w:val="18"/>
              </w:rPr>
            </w:pPr>
          </w:p>
        </w:tc>
      </w:tr>
      <w:tr w:rsidR="005D10B6" w:rsidRPr="00C04709" w14:paraId="57CB4CC1" w14:textId="77777777" w:rsidTr="00C35EA7">
        <w:trPr>
          <w:jc w:val="center"/>
        </w:trPr>
        <w:tc>
          <w:tcPr>
            <w:tcW w:w="1516" w:type="dxa"/>
          </w:tcPr>
          <w:p w14:paraId="2EC4F99B" w14:textId="77777777" w:rsidR="00B03CE0" w:rsidRPr="00C35EA7" w:rsidRDefault="00B03CE0" w:rsidP="00C35EA7">
            <w:pPr>
              <w:jc w:val="center"/>
              <w:rPr>
                <w:szCs w:val="18"/>
              </w:rPr>
            </w:pPr>
            <w:r w:rsidRPr="00C35EA7">
              <w:rPr>
                <w:szCs w:val="18"/>
              </w:rPr>
              <w:t>site</w:t>
            </w:r>
          </w:p>
        </w:tc>
        <w:tc>
          <w:tcPr>
            <w:tcW w:w="1176" w:type="dxa"/>
          </w:tcPr>
          <w:p w14:paraId="55A880AE" w14:textId="77777777" w:rsidR="00B03CE0" w:rsidRPr="00C35EA7" w:rsidRDefault="00B03CE0" w:rsidP="00C35EA7">
            <w:pPr>
              <w:jc w:val="center"/>
              <w:rPr>
                <w:szCs w:val="18"/>
              </w:rPr>
            </w:pPr>
            <w:r w:rsidRPr="00C35EA7">
              <w:rPr>
                <w:szCs w:val="18"/>
              </w:rPr>
              <w:t>structure</w:t>
            </w:r>
          </w:p>
        </w:tc>
        <w:tc>
          <w:tcPr>
            <w:tcW w:w="1070" w:type="dxa"/>
          </w:tcPr>
          <w:p w14:paraId="3C5D7717" w14:textId="77777777" w:rsidR="00B03CE0" w:rsidRPr="00C35EA7" w:rsidRDefault="00B03CE0" w:rsidP="00C35EA7">
            <w:pPr>
              <w:jc w:val="center"/>
              <w:rPr>
                <w:szCs w:val="18"/>
              </w:rPr>
            </w:pPr>
            <w:r w:rsidRPr="00C35EA7">
              <w:rPr>
                <w:szCs w:val="18"/>
              </w:rPr>
              <w:t>numero</w:t>
            </w:r>
          </w:p>
        </w:tc>
        <w:tc>
          <w:tcPr>
            <w:tcW w:w="1510" w:type="dxa"/>
          </w:tcPr>
          <w:p w14:paraId="68AE8C10" w14:textId="77777777" w:rsidR="00B03CE0" w:rsidRPr="00C35EA7" w:rsidRDefault="00B03CE0" w:rsidP="00C35EA7">
            <w:pPr>
              <w:jc w:val="center"/>
              <w:rPr>
                <w:szCs w:val="18"/>
              </w:rPr>
            </w:pPr>
            <w:r w:rsidRPr="00C35EA7">
              <w:rPr>
                <w:szCs w:val="18"/>
              </w:rPr>
              <w:t>objet</w:t>
            </w:r>
          </w:p>
        </w:tc>
        <w:tc>
          <w:tcPr>
            <w:tcW w:w="2042" w:type="dxa"/>
          </w:tcPr>
          <w:p w14:paraId="0B40326F" w14:textId="77777777" w:rsidR="00B03CE0" w:rsidRPr="00C35EA7" w:rsidRDefault="00B03CE0" w:rsidP="00C35EA7">
            <w:pPr>
              <w:jc w:val="center"/>
              <w:rPr>
                <w:szCs w:val="18"/>
              </w:rPr>
            </w:pPr>
            <w:r w:rsidRPr="00C35EA7">
              <w:rPr>
                <w:szCs w:val="18"/>
              </w:rPr>
              <w:t>description</w:t>
            </w:r>
          </w:p>
        </w:tc>
        <w:tc>
          <w:tcPr>
            <w:tcW w:w="1723" w:type="dxa"/>
          </w:tcPr>
          <w:p w14:paraId="38DB8007" w14:textId="77777777" w:rsidR="00B03CE0" w:rsidRPr="00C35EA7" w:rsidRDefault="00B03CE0" w:rsidP="00C35EA7">
            <w:pPr>
              <w:jc w:val="center"/>
              <w:rPr>
                <w:szCs w:val="18"/>
              </w:rPr>
            </w:pPr>
            <w:r w:rsidRPr="00C35EA7">
              <w:rPr>
                <w:szCs w:val="18"/>
              </w:rPr>
              <w:t>BIB</w:t>
            </w:r>
          </w:p>
        </w:tc>
      </w:tr>
      <w:tr w:rsidR="005D10B6" w:rsidRPr="00C04709" w14:paraId="6E46CDBE" w14:textId="77777777" w:rsidTr="00C35EA7">
        <w:trPr>
          <w:jc w:val="center"/>
        </w:trPr>
        <w:tc>
          <w:tcPr>
            <w:tcW w:w="1516" w:type="dxa"/>
          </w:tcPr>
          <w:p w14:paraId="2D4C7B81" w14:textId="77777777" w:rsidR="00B03CE0" w:rsidRPr="00C35EA7" w:rsidRDefault="00B03CE0" w:rsidP="00DE360B">
            <w:pPr>
              <w:rPr>
                <w:szCs w:val="18"/>
              </w:rPr>
            </w:pPr>
            <w:r w:rsidRPr="00C35EA7">
              <w:rPr>
                <w:szCs w:val="18"/>
              </w:rPr>
              <w:t>Moulin (Le)</w:t>
            </w:r>
          </w:p>
        </w:tc>
        <w:tc>
          <w:tcPr>
            <w:tcW w:w="1176" w:type="dxa"/>
          </w:tcPr>
          <w:p w14:paraId="6A2AD336" w14:textId="77777777" w:rsidR="00B03CE0" w:rsidRPr="00C35EA7" w:rsidRDefault="00B03CE0" w:rsidP="00DE360B">
            <w:pPr>
              <w:rPr>
                <w:szCs w:val="18"/>
              </w:rPr>
            </w:pPr>
            <w:r>
              <w:t>t_210</w:t>
            </w:r>
          </w:p>
        </w:tc>
        <w:tc>
          <w:tcPr>
            <w:tcW w:w="1070" w:type="dxa"/>
          </w:tcPr>
          <w:p w14:paraId="07F5A62C" w14:textId="77777777" w:rsidR="00B03CE0" w:rsidRPr="00C35EA7" w:rsidRDefault="00B03CE0" w:rsidP="00DE360B">
            <w:pPr>
              <w:rPr>
                <w:szCs w:val="18"/>
              </w:rPr>
            </w:pPr>
            <w:r w:rsidRPr="00C35EA7">
              <w:rPr>
                <w:szCs w:val="18"/>
              </w:rPr>
              <w:t>15647</w:t>
            </w:r>
          </w:p>
        </w:tc>
        <w:tc>
          <w:tcPr>
            <w:tcW w:w="1510" w:type="dxa"/>
          </w:tcPr>
          <w:p w14:paraId="75F49A82" w14:textId="77777777" w:rsidR="00B03CE0" w:rsidRDefault="00B03CE0" w:rsidP="00DE360B">
            <w:r>
              <w:t>AM-1231-m</w:t>
            </w:r>
          </w:p>
        </w:tc>
        <w:tc>
          <w:tcPr>
            <w:tcW w:w="2042" w:type="dxa"/>
          </w:tcPr>
          <w:p w14:paraId="43D853BB" w14:textId="77777777" w:rsidR="00B03CE0" w:rsidRPr="00C35EA7" w:rsidRDefault="00B03CE0" w:rsidP="00DE360B">
            <w:pPr>
              <w:rPr>
                <w:szCs w:val="18"/>
              </w:rPr>
            </w:pPr>
            <w:r w:rsidRPr="00C35EA7">
              <w:rPr>
                <w:szCs w:val="18"/>
              </w:rPr>
              <w:t>rasoir en bronze</w:t>
            </w:r>
          </w:p>
        </w:tc>
        <w:tc>
          <w:tcPr>
            <w:tcW w:w="1723" w:type="dxa"/>
          </w:tcPr>
          <w:p w14:paraId="5D10F2FD" w14:textId="77777777" w:rsidR="00B03CE0" w:rsidRDefault="00B03CE0" w:rsidP="00DE360B">
            <w:r>
              <w:t>1833</w:t>
            </w:r>
          </w:p>
        </w:tc>
      </w:tr>
    </w:tbl>
    <w:p w14:paraId="2D4FD933" w14:textId="77777777" w:rsidR="00B03CE0" w:rsidRDefault="00B03CE0" w:rsidP="00DE360B">
      <w:pPr>
        <w:jc w:val="both"/>
      </w:pPr>
    </w:p>
    <w:p w14:paraId="6B4C5802" w14:textId="77777777" w:rsidR="00FC53B6" w:rsidRDefault="00FC53B6" w:rsidP="00DE360B">
      <w:pPr>
        <w:jc w:val="both"/>
      </w:pPr>
    </w:p>
    <w:p w14:paraId="6AD946CD" w14:textId="77777777" w:rsidR="00FC53B6" w:rsidRDefault="00FC53B6" w:rsidP="00DE360B">
      <w:pPr>
        <w:pStyle w:val="Heading3"/>
      </w:pPr>
      <w:r>
        <w:t>t_213</w:t>
      </w:r>
    </w:p>
    <w:p w14:paraId="2C7E0CE7" w14:textId="77777777" w:rsidR="00FC53B6" w:rsidRDefault="00FC53B6" w:rsidP="00DE360B"/>
    <w:tbl>
      <w:tblPr>
        <w:tblW w:w="81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042"/>
        <w:gridCol w:w="816"/>
      </w:tblGrid>
      <w:tr w:rsidR="005D10B6" w:rsidRPr="00C04709" w14:paraId="284B1E26" w14:textId="77777777" w:rsidTr="00C35EA7">
        <w:trPr>
          <w:jc w:val="center"/>
        </w:trPr>
        <w:tc>
          <w:tcPr>
            <w:tcW w:w="1516" w:type="dxa"/>
          </w:tcPr>
          <w:p w14:paraId="7AC1B914" w14:textId="77777777" w:rsidR="00FC53B6" w:rsidRPr="00C35EA7" w:rsidRDefault="00FC53B6"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74E6392F" w14:textId="77777777" w:rsidR="00FC53B6" w:rsidRPr="00C35EA7" w:rsidRDefault="00FC53B6" w:rsidP="00DE360B">
            <w:pPr>
              <w:rPr>
                <w:rFonts w:ascii="Courier New" w:hAnsi="Courier New" w:cs="Courier New"/>
                <w:sz w:val="20"/>
                <w:szCs w:val="18"/>
              </w:rPr>
            </w:pPr>
          </w:p>
        </w:tc>
        <w:tc>
          <w:tcPr>
            <w:tcW w:w="1070" w:type="dxa"/>
          </w:tcPr>
          <w:p w14:paraId="3F2CC945" w14:textId="77777777" w:rsidR="00FC53B6" w:rsidRPr="00C35EA7" w:rsidRDefault="00FC53B6" w:rsidP="00DE360B">
            <w:pPr>
              <w:rPr>
                <w:rFonts w:ascii="Courier New" w:hAnsi="Courier New" w:cs="Courier New"/>
                <w:sz w:val="20"/>
                <w:szCs w:val="18"/>
              </w:rPr>
            </w:pPr>
          </w:p>
        </w:tc>
        <w:tc>
          <w:tcPr>
            <w:tcW w:w="1510" w:type="dxa"/>
          </w:tcPr>
          <w:p w14:paraId="34322606" w14:textId="77777777" w:rsidR="00FC53B6" w:rsidRPr="00C35EA7" w:rsidRDefault="00FC53B6" w:rsidP="00DE360B">
            <w:pPr>
              <w:rPr>
                <w:rFonts w:ascii="Courier New" w:hAnsi="Courier New" w:cs="Courier New"/>
                <w:sz w:val="20"/>
                <w:szCs w:val="18"/>
              </w:rPr>
            </w:pPr>
          </w:p>
        </w:tc>
        <w:tc>
          <w:tcPr>
            <w:tcW w:w="2042" w:type="dxa"/>
          </w:tcPr>
          <w:p w14:paraId="02E97260" w14:textId="77777777" w:rsidR="00FC53B6" w:rsidRPr="00C35EA7" w:rsidRDefault="00FC53B6" w:rsidP="00DE360B">
            <w:pPr>
              <w:rPr>
                <w:rFonts w:ascii="Courier New" w:hAnsi="Courier New" w:cs="Courier New"/>
                <w:sz w:val="20"/>
                <w:szCs w:val="18"/>
              </w:rPr>
            </w:pPr>
          </w:p>
        </w:tc>
        <w:tc>
          <w:tcPr>
            <w:tcW w:w="816" w:type="dxa"/>
          </w:tcPr>
          <w:p w14:paraId="50D57735" w14:textId="77777777" w:rsidR="00FC53B6" w:rsidRPr="00C35EA7" w:rsidRDefault="00FC53B6" w:rsidP="00DE360B">
            <w:pPr>
              <w:rPr>
                <w:rFonts w:ascii="Courier New" w:hAnsi="Courier New" w:cs="Courier New"/>
                <w:sz w:val="20"/>
                <w:szCs w:val="18"/>
              </w:rPr>
            </w:pPr>
          </w:p>
        </w:tc>
      </w:tr>
      <w:tr w:rsidR="005D10B6" w:rsidRPr="00C04709" w14:paraId="6B83591B" w14:textId="77777777" w:rsidTr="00C35EA7">
        <w:trPr>
          <w:jc w:val="center"/>
        </w:trPr>
        <w:tc>
          <w:tcPr>
            <w:tcW w:w="1516" w:type="dxa"/>
          </w:tcPr>
          <w:p w14:paraId="64D065E1" w14:textId="77777777" w:rsidR="00FC53B6" w:rsidRPr="00C35EA7" w:rsidRDefault="00FC53B6" w:rsidP="00C35EA7">
            <w:pPr>
              <w:jc w:val="center"/>
              <w:rPr>
                <w:szCs w:val="18"/>
              </w:rPr>
            </w:pPr>
            <w:r w:rsidRPr="00C35EA7">
              <w:rPr>
                <w:szCs w:val="18"/>
              </w:rPr>
              <w:t>site</w:t>
            </w:r>
          </w:p>
        </w:tc>
        <w:tc>
          <w:tcPr>
            <w:tcW w:w="1176" w:type="dxa"/>
          </w:tcPr>
          <w:p w14:paraId="29E14CEB" w14:textId="77777777" w:rsidR="00FC53B6" w:rsidRPr="00C35EA7" w:rsidRDefault="00FC53B6" w:rsidP="00C35EA7">
            <w:pPr>
              <w:jc w:val="center"/>
              <w:rPr>
                <w:szCs w:val="18"/>
              </w:rPr>
            </w:pPr>
            <w:r w:rsidRPr="00C35EA7">
              <w:rPr>
                <w:szCs w:val="18"/>
              </w:rPr>
              <w:t>structure</w:t>
            </w:r>
          </w:p>
        </w:tc>
        <w:tc>
          <w:tcPr>
            <w:tcW w:w="1070" w:type="dxa"/>
          </w:tcPr>
          <w:p w14:paraId="4350A797" w14:textId="77777777" w:rsidR="00FC53B6" w:rsidRPr="00C35EA7" w:rsidRDefault="00FC53B6" w:rsidP="00C35EA7">
            <w:pPr>
              <w:jc w:val="center"/>
              <w:rPr>
                <w:szCs w:val="18"/>
              </w:rPr>
            </w:pPr>
            <w:r w:rsidRPr="00C35EA7">
              <w:rPr>
                <w:szCs w:val="18"/>
              </w:rPr>
              <w:t>numero</w:t>
            </w:r>
          </w:p>
        </w:tc>
        <w:tc>
          <w:tcPr>
            <w:tcW w:w="1510" w:type="dxa"/>
          </w:tcPr>
          <w:p w14:paraId="083A2BFE" w14:textId="77777777" w:rsidR="00FC53B6" w:rsidRPr="00C35EA7" w:rsidRDefault="00FC53B6" w:rsidP="00C35EA7">
            <w:pPr>
              <w:jc w:val="center"/>
              <w:rPr>
                <w:szCs w:val="18"/>
              </w:rPr>
            </w:pPr>
            <w:r w:rsidRPr="00C35EA7">
              <w:rPr>
                <w:szCs w:val="18"/>
              </w:rPr>
              <w:t>objet</w:t>
            </w:r>
          </w:p>
        </w:tc>
        <w:tc>
          <w:tcPr>
            <w:tcW w:w="2042" w:type="dxa"/>
          </w:tcPr>
          <w:p w14:paraId="3AB66479" w14:textId="77777777" w:rsidR="00FC53B6" w:rsidRPr="00C35EA7" w:rsidRDefault="00FC53B6" w:rsidP="00C35EA7">
            <w:pPr>
              <w:jc w:val="center"/>
              <w:rPr>
                <w:szCs w:val="18"/>
              </w:rPr>
            </w:pPr>
            <w:r w:rsidRPr="00C35EA7">
              <w:rPr>
                <w:szCs w:val="18"/>
              </w:rPr>
              <w:t>description</w:t>
            </w:r>
          </w:p>
        </w:tc>
        <w:tc>
          <w:tcPr>
            <w:tcW w:w="816" w:type="dxa"/>
          </w:tcPr>
          <w:p w14:paraId="02394E74" w14:textId="77777777" w:rsidR="00FC53B6" w:rsidRPr="00C35EA7" w:rsidRDefault="00FC53B6" w:rsidP="00C35EA7">
            <w:pPr>
              <w:jc w:val="center"/>
              <w:rPr>
                <w:szCs w:val="18"/>
              </w:rPr>
            </w:pPr>
            <w:r w:rsidRPr="00C35EA7">
              <w:rPr>
                <w:szCs w:val="18"/>
              </w:rPr>
              <w:t>BIB</w:t>
            </w:r>
          </w:p>
        </w:tc>
      </w:tr>
      <w:tr w:rsidR="005D10B6" w:rsidRPr="00C04709" w14:paraId="3D7027A3" w14:textId="77777777" w:rsidTr="00C35EA7">
        <w:trPr>
          <w:jc w:val="center"/>
        </w:trPr>
        <w:tc>
          <w:tcPr>
            <w:tcW w:w="1516" w:type="dxa"/>
          </w:tcPr>
          <w:p w14:paraId="28FE5E05" w14:textId="77777777" w:rsidR="00FC53B6" w:rsidRPr="00C35EA7" w:rsidRDefault="00FC53B6" w:rsidP="00DE360B">
            <w:pPr>
              <w:rPr>
                <w:szCs w:val="18"/>
              </w:rPr>
            </w:pPr>
            <w:r w:rsidRPr="00C35EA7">
              <w:rPr>
                <w:szCs w:val="18"/>
              </w:rPr>
              <w:t>Moulin (Le)</w:t>
            </w:r>
          </w:p>
        </w:tc>
        <w:tc>
          <w:tcPr>
            <w:tcW w:w="1176" w:type="dxa"/>
          </w:tcPr>
          <w:p w14:paraId="41699DF0" w14:textId="77777777" w:rsidR="00FC53B6" w:rsidRPr="00C35EA7" w:rsidRDefault="00FC53B6" w:rsidP="00DE360B">
            <w:pPr>
              <w:rPr>
                <w:szCs w:val="18"/>
              </w:rPr>
            </w:pPr>
            <w:r>
              <w:t>t_213</w:t>
            </w:r>
          </w:p>
        </w:tc>
        <w:tc>
          <w:tcPr>
            <w:tcW w:w="1070" w:type="dxa"/>
          </w:tcPr>
          <w:p w14:paraId="0BDCDBE7" w14:textId="77777777" w:rsidR="00FC53B6" w:rsidRPr="00C35EA7" w:rsidRDefault="00FC53B6" w:rsidP="00DE360B">
            <w:pPr>
              <w:rPr>
                <w:szCs w:val="18"/>
              </w:rPr>
            </w:pPr>
            <w:r w:rsidRPr="00C35EA7">
              <w:rPr>
                <w:szCs w:val="18"/>
              </w:rPr>
              <w:t>15650</w:t>
            </w:r>
          </w:p>
        </w:tc>
        <w:tc>
          <w:tcPr>
            <w:tcW w:w="1510" w:type="dxa"/>
          </w:tcPr>
          <w:p w14:paraId="32ECECFC" w14:textId="77777777" w:rsidR="00FC53B6" w:rsidRPr="00B2667E" w:rsidRDefault="00FC53B6" w:rsidP="00DE360B">
            <w:r>
              <w:t>AA-9111-m</w:t>
            </w:r>
          </w:p>
        </w:tc>
        <w:tc>
          <w:tcPr>
            <w:tcW w:w="2042" w:type="dxa"/>
          </w:tcPr>
          <w:p w14:paraId="464C3EA3" w14:textId="77777777" w:rsidR="00FC53B6" w:rsidRPr="00C35EA7" w:rsidRDefault="00FC53B6" w:rsidP="00DE360B">
            <w:pPr>
              <w:rPr>
                <w:szCs w:val="18"/>
              </w:rPr>
            </w:pPr>
            <w:r>
              <w:t>épingle en bronze</w:t>
            </w:r>
          </w:p>
        </w:tc>
        <w:tc>
          <w:tcPr>
            <w:tcW w:w="816" w:type="dxa"/>
          </w:tcPr>
          <w:p w14:paraId="760BCACE" w14:textId="77777777" w:rsidR="00FC53B6" w:rsidRPr="00C35EA7" w:rsidRDefault="00FC53B6" w:rsidP="00DE360B">
            <w:pPr>
              <w:rPr>
                <w:szCs w:val="18"/>
              </w:rPr>
            </w:pPr>
            <w:r w:rsidRPr="00C35EA7">
              <w:rPr>
                <w:szCs w:val="18"/>
              </w:rPr>
              <w:t>1833</w:t>
            </w:r>
          </w:p>
        </w:tc>
      </w:tr>
      <w:tr w:rsidR="005D10B6" w:rsidRPr="00C04709" w14:paraId="41759C4B" w14:textId="77777777" w:rsidTr="00C35EA7">
        <w:trPr>
          <w:jc w:val="center"/>
        </w:trPr>
        <w:tc>
          <w:tcPr>
            <w:tcW w:w="1516" w:type="dxa"/>
          </w:tcPr>
          <w:p w14:paraId="12AD7A26" w14:textId="77777777" w:rsidR="00013913" w:rsidRPr="00C35EA7" w:rsidRDefault="00013913" w:rsidP="00DE360B">
            <w:pPr>
              <w:rPr>
                <w:szCs w:val="18"/>
              </w:rPr>
            </w:pPr>
            <w:r w:rsidRPr="00C35EA7">
              <w:rPr>
                <w:szCs w:val="18"/>
              </w:rPr>
              <w:t>Moulin (Le)</w:t>
            </w:r>
          </w:p>
        </w:tc>
        <w:tc>
          <w:tcPr>
            <w:tcW w:w="1176" w:type="dxa"/>
          </w:tcPr>
          <w:p w14:paraId="2433C6CB" w14:textId="77777777" w:rsidR="00013913" w:rsidRPr="00C35EA7" w:rsidRDefault="00013913" w:rsidP="00DE360B">
            <w:pPr>
              <w:rPr>
                <w:szCs w:val="18"/>
              </w:rPr>
            </w:pPr>
            <w:r>
              <w:t>t_213</w:t>
            </w:r>
          </w:p>
        </w:tc>
        <w:tc>
          <w:tcPr>
            <w:tcW w:w="1070" w:type="dxa"/>
          </w:tcPr>
          <w:p w14:paraId="715E1C0E" w14:textId="77777777" w:rsidR="00013913" w:rsidRPr="00C35EA7" w:rsidRDefault="00013913" w:rsidP="00DE360B">
            <w:pPr>
              <w:rPr>
                <w:szCs w:val="18"/>
              </w:rPr>
            </w:pPr>
            <w:r w:rsidRPr="00C35EA7">
              <w:rPr>
                <w:szCs w:val="18"/>
              </w:rPr>
              <w:t>15654</w:t>
            </w:r>
          </w:p>
        </w:tc>
        <w:tc>
          <w:tcPr>
            <w:tcW w:w="1510" w:type="dxa"/>
          </w:tcPr>
          <w:p w14:paraId="42673BC6" w14:textId="77777777" w:rsidR="00013913" w:rsidRDefault="00013913" w:rsidP="00C35EA7">
            <w:pPr>
              <w:jc w:val="both"/>
            </w:pPr>
            <w:r>
              <w:t>AK-3171-m</w:t>
            </w:r>
          </w:p>
        </w:tc>
        <w:tc>
          <w:tcPr>
            <w:tcW w:w="2042" w:type="dxa"/>
          </w:tcPr>
          <w:p w14:paraId="0D6CE9FC" w14:textId="77777777" w:rsidR="00013913" w:rsidRDefault="00013913" w:rsidP="00DE360B">
            <w:r>
              <w:t>anneau en bronze</w:t>
            </w:r>
          </w:p>
        </w:tc>
        <w:tc>
          <w:tcPr>
            <w:tcW w:w="816" w:type="dxa"/>
          </w:tcPr>
          <w:p w14:paraId="26590DDD" w14:textId="77777777" w:rsidR="00013913" w:rsidRPr="00C35EA7" w:rsidRDefault="00013913" w:rsidP="00DE360B">
            <w:pPr>
              <w:rPr>
                <w:szCs w:val="18"/>
              </w:rPr>
            </w:pPr>
            <w:r w:rsidRPr="00C35EA7">
              <w:rPr>
                <w:szCs w:val="18"/>
              </w:rPr>
              <w:t>1833</w:t>
            </w:r>
          </w:p>
        </w:tc>
      </w:tr>
    </w:tbl>
    <w:p w14:paraId="57F9CE40" w14:textId="77777777" w:rsidR="00FC53B6" w:rsidRPr="00FC53B6" w:rsidRDefault="00FC53B6" w:rsidP="00DE360B"/>
    <w:p w14:paraId="256A4165" w14:textId="77777777" w:rsidR="00C46DBB" w:rsidRDefault="00C46DBB" w:rsidP="00DE360B"/>
    <w:p w14:paraId="785B98DA" w14:textId="77777777" w:rsidR="00C46DBB" w:rsidRDefault="009E4276" w:rsidP="00DE360B">
      <w:pPr>
        <w:pStyle w:val="Heading3"/>
      </w:pPr>
      <w:bookmarkStart w:id="2333" w:name="Sit_Mailhac_Moulin_t214"/>
      <w:r>
        <w:t>t_</w:t>
      </w:r>
      <w:r w:rsidR="00C46DBB">
        <w:t>214</w:t>
      </w:r>
    </w:p>
    <w:bookmarkEnd w:id="2333"/>
    <w:p w14:paraId="6D03E93D" w14:textId="360A8FFB" w:rsidR="00D9183E" w:rsidRPr="0032190F" w:rsidRDefault="00D9183E" w:rsidP="00DE360B">
      <w:pPr>
        <w:jc w:val="both"/>
        <w:rPr>
          <w:lang w:val="fr-FR"/>
        </w:rPr>
      </w:pPr>
      <w:r w:rsidRPr="0032190F">
        <w:rPr>
          <w:lang w:val="fr-FR"/>
        </w:rPr>
        <w:t xml:space="preserve">Proche des </w:t>
      </w:r>
      <w:hyperlink r:id="rId5441" w:anchor="Sit_Mailhac_Moulin_t30" w:history="1">
        <w:r w:rsidRPr="0032190F">
          <w:rPr>
            <w:rStyle w:val="Hyperlink"/>
            <w:lang w:val="fr-FR"/>
          </w:rPr>
          <w:t>tombes30</w:t>
        </w:r>
      </w:hyperlink>
      <w:r w:rsidRPr="0032190F">
        <w:rPr>
          <w:lang w:val="fr-FR"/>
        </w:rPr>
        <w:t xml:space="preserve"> et </w:t>
      </w:r>
      <w:hyperlink r:id="rId5442" w:anchor="Sit_Mailhac_Moulin_t122" w:history="1">
        <w:r w:rsidRPr="0032190F">
          <w:rPr>
            <w:rStyle w:val="Hyperlink"/>
            <w:lang w:val="fr-FR"/>
          </w:rPr>
          <w:t>122</w:t>
        </w:r>
      </w:hyperlink>
      <w:r w:rsidRPr="0032190F">
        <w:rPr>
          <w:lang w:val="fr-FR"/>
        </w:rPr>
        <w:t xml:space="preserve"> pour l’organisation du(des) décors (BIB Réunion T. Lachenal, L. Bourdajaud, 2016)</w:t>
      </w:r>
    </w:p>
    <w:p w14:paraId="4A17C7B7" w14:textId="77777777" w:rsidR="00D9183E" w:rsidRPr="0032190F" w:rsidRDefault="00D9183E" w:rsidP="00DE360B">
      <w:pPr>
        <w:jc w:val="both"/>
        <w:rPr>
          <w:lang w:val="fr-FR"/>
        </w:rPr>
      </w:pPr>
    </w:p>
    <w:p w14:paraId="0D558961" w14:textId="77777777" w:rsidR="00C46DBB" w:rsidRPr="0032190F" w:rsidRDefault="006D7659" w:rsidP="00DE360B">
      <w:pPr>
        <w:jc w:val="both"/>
        <w:rPr>
          <w:lang w:val="fr-FR"/>
        </w:rPr>
      </w:pPr>
      <w:r w:rsidRPr="0032190F">
        <w:rPr>
          <w:lang w:val="fr-FR"/>
        </w:rPr>
        <w:t>grand vase à col haut en poterie gris-brun grossière affinée en surface. La partie inférieure était très friable. Décor incisé avant cuisson avec un outil à deux pointes (fig. 269). Des traces au fond des incisions montrent que les motifs étaient alternativement remplis de poudre blanche et de poudre rouge. Dans la tombe, une gouttière a corrodé une partie de l’épaule, enlevant la pellicule affinée de surface et le décor a disparu dans cette zone. Une anse minuscule est rivée sous le bord et une autre à la base du col, sur la même verticale. Il est probable que le pied était perforé avant cuisson à l’aplomb de ces deux anses mais son état de conservation n’a pas permis de le vérifier. H : 0,315 m ; Do : 0,18 m ; Db : 0,10 m ; Hp : 0,02 m (BIB 1833)</w:t>
      </w:r>
    </w:p>
    <w:p w14:paraId="2584162C" w14:textId="77777777" w:rsidR="00F53FAF" w:rsidRPr="0032190F" w:rsidRDefault="00F53FAF" w:rsidP="00DE360B">
      <w:pPr>
        <w:jc w:val="both"/>
        <w:rPr>
          <w:lang w:val="fr-FR"/>
        </w:rPr>
      </w:pPr>
    </w:p>
    <w:p w14:paraId="575357D8" w14:textId="26F8F46D" w:rsidR="00F53FAF" w:rsidRPr="0032190F" w:rsidRDefault="00F53FAF" w:rsidP="00DE360B">
      <w:pPr>
        <w:jc w:val="both"/>
        <w:rPr>
          <w:lang w:val="fr-FR"/>
        </w:rPr>
      </w:pPr>
      <w:r w:rsidRPr="0032190F">
        <w:rPr>
          <w:lang w:val="fr-FR"/>
        </w:rPr>
        <w:t xml:space="preserve">D’après BIB 1833, il s’agit d’un </w:t>
      </w:r>
      <w:hyperlink r:id="rId5443" w:anchor="Sit_Mailhac_Moulin__cera_decor" w:history="1">
        <w:r w:rsidRPr="0032190F">
          <w:rPr>
            <w:rStyle w:val="Hyperlink"/>
            <w:lang w:val="fr-FR"/>
          </w:rPr>
          <w:t>décor</w:t>
        </w:r>
      </w:hyperlink>
      <w:r w:rsidRPr="0032190F">
        <w:rPr>
          <w:lang w:val="fr-FR"/>
        </w:rPr>
        <w:t xml:space="preserve"> du type mailhac 2 (BIB 1833 fig. 409). </w:t>
      </w:r>
    </w:p>
    <w:p w14:paraId="335DECB6" w14:textId="77777777" w:rsidR="00F727E9" w:rsidRPr="0032190F" w:rsidRDefault="00F727E9" w:rsidP="00DE360B">
      <w:pPr>
        <w:jc w:val="both"/>
        <w:rPr>
          <w:lang w:val="fr-FR"/>
        </w:rPr>
      </w:pPr>
    </w:p>
    <w:p w14:paraId="354EC388" w14:textId="77777777" w:rsidR="00F727E9" w:rsidRPr="00F10D4D" w:rsidRDefault="00F727E9" w:rsidP="00DE360B">
      <w:pPr>
        <w:rPr>
          <w:lang w:val="en-GB"/>
        </w:rPr>
      </w:pPr>
      <w:r w:rsidRPr="00F10D4D">
        <w:rPr>
          <w:lang w:val="en-GB"/>
        </w:rPr>
        <w:t>Motif anthropomorphe (BIB 1833 p. 281).</w:t>
      </w:r>
    </w:p>
    <w:p w14:paraId="29B001D6" w14:textId="77777777" w:rsidR="00BB4B83" w:rsidRPr="00F10D4D" w:rsidRDefault="00BB4B83" w:rsidP="00DE360B">
      <w:pPr>
        <w:jc w:val="both"/>
        <w:rPr>
          <w:lang w:val="en-GB"/>
        </w:rPr>
      </w:pPr>
    </w:p>
    <w:tbl>
      <w:tblPr>
        <w:tblW w:w="90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042"/>
        <w:gridCol w:w="1723"/>
      </w:tblGrid>
      <w:tr w:rsidR="005D10B6" w:rsidRPr="00C04709" w14:paraId="1B1A2F6B" w14:textId="77777777" w:rsidTr="00C35EA7">
        <w:trPr>
          <w:jc w:val="center"/>
        </w:trPr>
        <w:tc>
          <w:tcPr>
            <w:tcW w:w="1516" w:type="dxa"/>
          </w:tcPr>
          <w:p w14:paraId="604348E1" w14:textId="77777777" w:rsidR="00BB4B83" w:rsidRPr="00C35EA7" w:rsidRDefault="00BB4B83" w:rsidP="00DE360B">
            <w:pPr>
              <w:rPr>
                <w:rFonts w:ascii="Courier New" w:hAnsi="Courier New" w:cs="Courier New"/>
                <w:sz w:val="20"/>
                <w:szCs w:val="18"/>
              </w:rPr>
            </w:pPr>
            <w:r w:rsidRPr="00C35EA7">
              <w:rPr>
                <w:rFonts w:ascii="Courier New" w:hAnsi="Courier New" w:cs="Courier New"/>
                <w:sz w:val="20"/>
                <w:szCs w:val="18"/>
                <w:lang w:val="en-GB"/>
              </w:rPr>
              <w:br w:type="page"/>
            </w:r>
            <w:r w:rsidR="00C458EA" w:rsidRPr="00C35EA7">
              <w:rPr>
                <w:rFonts w:ascii="Courier New" w:hAnsi="Courier New" w:cs="Courier New"/>
                <w:sz w:val="20"/>
                <w:szCs w:val="18"/>
              </w:rPr>
              <w:t>OBJ_</w:t>
            </w:r>
          </w:p>
        </w:tc>
        <w:tc>
          <w:tcPr>
            <w:tcW w:w="1176" w:type="dxa"/>
          </w:tcPr>
          <w:p w14:paraId="104FCD49" w14:textId="77777777" w:rsidR="00BB4B83" w:rsidRPr="00C35EA7" w:rsidRDefault="00BB4B83" w:rsidP="00DE360B">
            <w:pPr>
              <w:rPr>
                <w:rFonts w:ascii="Courier New" w:hAnsi="Courier New" w:cs="Courier New"/>
                <w:sz w:val="20"/>
                <w:szCs w:val="18"/>
              </w:rPr>
            </w:pPr>
          </w:p>
        </w:tc>
        <w:tc>
          <w:tcPr>
            <w:tcW w:w="1070" w:type="dxa"/>
          </w:tcPr>
          <w:p w14:paraId="6083326C" w14:textId="77777777" w:rsidR="00BB4B83" w:rsidRPr="00C35EA7" w:rsidRDefault="00BB4B83" w:rsidP="00DE360B">
            <w:pPr>
              <w:rPr>
                <w:rFonts w:ascii="Courier New" w:hAnsi="Courier New" w:cs="Courier New"/>
                <w:sz w:val="20"/>
                <w:szCs w:val="18"/>
              </w:rPr>
            </w:pPr>
          </w:p>
        </w:tc>
        <w:tc>
          <w:tcPr>
            <w:tcW w:w="1510" w:type="dxa"/>
          </w:tcPr>
          <w:p w14:paraId="24324F53" w14:textId="77777777" w:rsidR="00BB4B83" w:rsidRPr="00C35EA7" w:rsidRDefault="00BB4B83" w:rsidP="00DE360B">
            <w:pPr>
              <w:rPr>
                <w:rFonts w:ascii="Courier New" w:hAnsi="Courier New" w:cs="Courier New"/>
                <w:sz w:val="20"/>
                <w:szCs w:val="18"/>
              </w:rPr>
            </w:pPr>
          </w:p>
        </w:tc>
        <w:tc>
          <w:tcPr>
            <w:tcW w:w="2042" w:type="dxa"/>
          </w:tcPr>
          <w:p w14:paraId="3919E0D2" w14:textId="77777777" w:rsidR="00BB4B83" w:rsidRPr="00C35EA7" w:rsidRDefault="00BB4B83" w:rsidP="00DE360B">
            <w:pPr>
              <w:rPr>
                <w:rFonts w:ascii="Courier New" w:hAnsi="Courier New" w:cs="Courier New"/>
                <w:sz w:val="20"/>
                <w:szCs w:val="18"/>
              </w:rPr>
            </w:pPr>
          </w:p>
        </w:tc>
        <w:tc>
          <w:tcPr>
            <w:tcW w:w="1723" w:type="dxa"/>
          </w:tcPr>
          <w:p w14:paraId="30D29E93" w14:textId="77777777" w:rsidR="00BB4B83" w:rsidRPr="00C35EA7" w:rsidRDefault="00BB4B83" w:rsidP="00DE360B">
            <w:pPr>
              <w:rPr>
                <w:rFonts w:ascii="Courier New" w:hAnsi="Courier New" w:cs="Courier New"/>
                <w:sz w:val="20"/>
                <w:szCs w:val="18"/>
              </w:rPr>
            </w:pPr>
          </w:p>
        </w:tc>
      </w:tr>
      <w:tr w:rsidR="005D10B6" w:rsidRPr="00C04709" w14:paraId="6CE4A3C7" w14:textId="77777777" w:rsidTr="00C35EA7">
        <w:trPr>
          <w:jc w:val="center"/>
        </w:trPr>
        <w:tc>
          <w:tcPr>
            <w:tcW w:w="1516" w:type="dxa"/>
          </w:tcPr>
          <w:p w14:paraId="5699D052" w14:textId="77777777" w:rsidR="00BB4B83" w:rsidRPr="00C35EA7" w:rsidRDefault="00BB4B83" w:rsidP="00C35EA7">
            <w:pPr>
              <w:jc w:val="center"/>
              <w:rPr>
                <w:szCs w:val="18"/>
              </w:rPr>
            </w:pPr>
            <w:r w:rsidRPr="00C35EA7">
              <w:rPr>
                <w:szCs w:val="18"/>
              </w:rPr>
              <w:t>site</w:t>
            </w:r>
          </w:p>
        </w:tc>
        <w:tc>
          <w:tcPr>
            <w:tcW w:w="1176" w:type="dxa"/>
          </w:tcPr>
          <w:p w14:paraId="65D9B952" w14:textId="77777777" w:rsidR="00BB4B83" w:rsidRPr="00C35EA7" w:rsidRDefault="00BB4B83" w:rsidP="00C35EA7">
            <w:pPr>
              <w:jc w:val="center"/>
              <w:rPr>
                <w:szCs w:val="18"/>
              </w:rPr>
            </w:pPr>
            <w:r w:rsidRPr="00C35EA7">
              <w:rPr>
                <w:szCs w:val="18"/>
              </w:rPr>
              <w:t>structure</w:t>
            </w:r>
          </w:p>
        </w:tc>
        <w:tc>
          <w:tcPr>
            <w:tcW w:w="1070" w:type="dxa"/>
          </w:tcPr>
          <w:p w14:paraId="6CA76F54" w14:textId="77777777" w:rsidR="00BB4B83" w:rsidRPr="00C35EA7" w:rsidRDefault="00BB4B83" w:rsidP="00C35EA7">
            <w:pPr>
              <w:jc w:val="center"/>
              <w:rPr>
                <w:szCs w:val="18"/>
              </w:rPr>
            </w:pPr>
            <w:r w:rsidRPr="00C35EA7">
              <w:rPr>
                <w:szCs w:val="18"/>
              </w:rPr>
              <w:t>numero</w:t>
            </w:r>
          </w:p>
        </w:tc>
        <w:tc>
          <w:tcPr>
            <w:tcW w:w="1510" w:type="dxa"/>
          </w:tcPr>
          <w:p w14:paraId="6E66E2F9" w14:textId="77777777" w:rsidR="00BB4B83" w:rsidRPr="00C35EA7" w:rsidRDefault="00BB4B83" w:rsidP="00C35EA7">
            <w:pPr>
              <w:jc w:val="center"/>
              <w:rPr>
                <w:szCs w:val="18"/>
              </w:rPr>
            </w:pPr>
            <w:r w:rsidRPr="00C35EA7">
              <w:rPr>
                <w:szCs w:val="18"/>
              </w:rPr>
              <w:t>objet</w:t>
            </w:r>
          </w:p>
        </w:tc>
        <w:tc>
          <w:tcPr>
            <w:tcW w:w="2042" w:type="dxa"/>
          </w:tcPr>
          <w:p w14:paraId="7C1E553A" w14:textId="77777777" w:rsidR="00BB4B83" w:rsidRPr="00C35EA7" w:rsidRDefault="00BB4B83" w:rsidP="00C35EA7">
            <w:pPr>
              <w:jc w:val="center"/>
              <w:rPr>
                <w:szCs w:val="18"/>
              </w:rPr>
            </w:pPr>
            <w:r w:rsidRPr="00C35EA7">
              <w:rPr>
                <w:szCs w:val="18"/>
              </w:rPr>
              <w:t>description</w:t>
            </w:r>
          </w:p>
        </w:tc>
        <w:tc>
          <w:tcPr>
            <w:tcW w:w="1723" w:type="dxa"/>
          </w:tcPr>
          <w:p w14:paraId="32B88C21" w14:textId="77777777" w:rsidR="00BB4B83" w:rsidRPr="00C35EA7" w:rsidRDefault="00BB4B83" w:rsidP="00C35EA7">
            <w:pPr>
              <w:jc w:val="center"/>
              <w:rPr>
                <w:szCs w:val="18"/>
              </w:rPr>
            </w:pPr>
            <w:r w:rsidRPr="00C35EA7">
              <w:rPr>
                <w:szCs w:val="18"/>
              </w:rPr>
              <w:t>BIB</w:t>
            </w:r>
          </w:p>
        </w:tc>
      </w:tr>
      <w:tr w:rsidR="005D10B6" w:rsidRPr="00C04709" w14:paraId="612DE3F2" w14:textId="77777777" w:rsidTr="00C35EA7">
        <w:trPr>
          <w:jc w:val="center"/>
        </w:trPr>
        <w:tc>
          <w:tcPr>
            <w:tcW w:w="1516" w:type="dxa"/>
          </w:tcPr>
          <w:p w14:paraId="1A6C08AC" w14:textId="77777777" w:rsidR="00BB4B83" w:rsidRPr="00C35EA7" w:rsidRDefault="00BB4B83" w:rsidP="00DE360B">
            <w:pPr>
              <w:rPr>
                <w:szCs w:val="18"/>
              </w:rPr>
            </w:pPr>
            <w:r w:rsidRPr="00C35EA7">
              <w:rPr>
                <w:szCs w:val="18"/>
              </w:rPr>
              <w:t>Moulin (Le)</w:t>
            </w:r>
          </w:p>
        </w:tc>
        <w:tc>
          <w:tcPr>
            <w:tcW w:w="1176" w:type="dxa"/>
          </w:tcPr>
          <w:p w14:paraId="3D95803B" w14:textId="77777777" w:rsidR="00BB4B83" w:rsidRPr="00C35EA7" w:rsidRDefault="00BB4B83" w:rsidP="00DE360B">
            <w:pPr>
              <w:rPr>
                <w:szCs w:val="18"/>
              </w:rPr>
            </w:pPr>
            <w:r>
              <w:t>t_214</w:t>
            </w:r>
          </w:p>
        </w:tc>
        <w:tc>
          <w:tcPr>
            <w:tcW w:w="1070" w:type="dxa"/>
          </w:tcPr>
          <w:p w14:paraId="2B6537CB" w14:textId="77777777" w:rsidR="00BB4B83" w:rsidRPr="00C35EA7" w:rsidRDefault="00BB4B83" w:rsidP="00DE360B">
            <w:pPr>
              <w:rPr>
                <w:szCs w:val="18"/>
              </w:rPr>
            </w:pPr>
            <w:r w:rsidRPr="00C35EA7">
              <w:rPr>
                <w:szCs w:val="18"/>
              </w:rPr>
              <w:t>15659</w:t>
            </w:r>
          </w:p>
        </w:tc>
        <w:tc>
          <w:tcPr>
            <w:tcW w:w="1510" w:type="dxa"/>
          </w:tcPr>
          <w:p w14:paraId="651A30D9" w14:textId="77777777" w:rsidR="00BB4B83" w:rsidRDefault="00BB4B83" w:rsidP="00DE360B">
            <w:r>
              <w:t>AA-3111-m</w:t>
            </w:r>
          </w:p>
        </w:tc>
        <w:tc>
          <w:tcPr>
            <w:tcW w:w="2042" w:type="dxa"/>
          </w:tcPr>
          <w:p w14:paraId="38D0E753" w14:textId="77777777" w:rsidR="00BB4B83" w:rsidRPr="00C35EA7" w:rsidRDefault="00BB4B83" w:rsidP="00DE360B">
            <w:pPr>
              <w:rPr>
                <w:szCs w:val="18"/>
              </w:rPr>
            </w:pPr>
            <w:r w:rsidRPr="00C35EA7">
              <w:rPr>
                <w:szCs w:val="18"/>
              </w:rPr>
              <w:t>épingle en bronze</w:t>
            </w:r>
          </w:p>
        </w:tc>
        <w:tc>
          <w:tcPr>
            <w:tcW w:w="1723" w:type="dxa"/>
          </w:tcPr>
          <w:p w14:paraId="4147239C" w14:textId="77777777" w:rsidR="00BB4B83" w:rsidRDefault="00BB4B83" w:rsidP="00DE360B">
            <w:r>
              <w:t>1833</w:t>
            </w:r>
          </w:p>
        </w:tc>
      </w:tr>
      <w:tr w:rsidR="005D10B6" w:rsidRPr="00C04709" w14:paraId="0736DABA" w14:textId="77777777" w:rsidTr="00C35EA7">
        <w:trPr>
          <w:jc w:val="center"/>
        </w:trPr>
        <w:tc>
          <w:tcPr>
            <w:tcW w:w="1516" w:type="dxa"/>
          </w:tcPr>
          <w:p w14:paraId="388EB7AC" w14:textId="77777777" w:rsidR="00B03CE0" w:rsidRPr="00C35EA7" w:rsidRDefault="00B03CE0" w:rsidP="00DE360B">
            <w:pPr>
              <w:rPr>
                <w:szCs w:val="18"/>
              </w:rPr>
            </w:pPr>
            <w:r w:rsidRPr="00C35EA7">
              <w:rPr>
                <w:szCs w:val="18"/>
              </w:rPr>
              <w:t>Moulin (Le)</w:t>
            </w:r>
          </w:p>
        </w:tc>
        <w:tc>
          <w:tcPr>
            <w:tcW w:w="1176" w:type="dxa"/>
          </w:tcPr>
          <w:p w14:paraId="56290585" w14:textId="77777777" w:rsidR="00B03CE0" w:rsidRPr="00C35EA7" w:rsidRDefault="00B03CE0" w:rsidP="00DE360B">
            <w:pPr>
              <w:rPr>
                <w:szCs w:val="18"/>
              </w:rPr>
            </w:pPr>
            <w:r>
              <w:t>t_214</w:t>
            </w:r>
          </w:p>
        </w:tc>
        <w:tc>
          <w:tcPr>
            <w:tcW w:w="1070" w:type="dxa"/>
          </w:tcPr>
          <w:p w14:paraId="7EC59674" w14:textId="77777777" w:rsidR="00B03CE0" w:rsidRPr="00C35EA7" w:rsidRDefault="00B03CE0" w:rsidP="00DE360B">
            <w:pPr>
              <w:rPr>
                <w:szCs w:val="18"/>
              </w:rPr>
            </w:pPr>
            <w:r w:rsidRPr="00C35EA7">
              <w:rPr>
                <w:szCs w:val="18"/>
              </w:rPr>
              <w:t>15660</w:t>
            </w:r>
          </w:p>
        </w:tc>
        <w:tc>
          <w:tcPr>
            <w:tcW w:w="1510" w:type="dxa"/>
          </w:tcPr>
          <w:p w14:paraId="7D29E9DB" w14:textId="77777777" w:rsidR="00B03CE0" w:rsidRDefault="00B03CE0" w:rsidP="00DE360B">
            <w:r>
              <w:t>AM-1231-m</w:t>
            </w:r>
          </w:p>
        </w:tc>
        <w:tc>
          <w:tcPr>
            <w:tcW w:w="2042" w:type="dxa"/>
          </w:tcPr>
          <w:p w14:paraId="4BFD715E" w14:textId="77777777" w:rsidR="00B03CE0" w:rsidRPr="00C35EA7" w:rsidRDefault="00B03CE0" w:rsidP="00DE360B">
            <w:pPr>
              <w:rPr>
                <w:szCs w:val="18"/>
              </w:rPr>
            </w:pPr>
            <w:r w:rsidRPr="00C35EA7">
              <w:rPr>
                <w:szCs w:val="18"/>
              </w:rPr>
              <w:t>rasoir en bronze</w:t>
            </w:r>
          </w:p>
        </w:tc>
        <w:tc>
          <w:tcPr>
            <w:tcW w:w="1723" w:type="dxa"/>
          </w:tcPr>
          <w:p w14:paraId="54F2F1E6" w14:textId="77777777" w:rsidR="00B03CE0" w:rsidRDefault="00B03CE0" w:rsidP="00DE360B">
            <w:r>
              <w:t>1833</w:t>
            </w:r>
          </w:p>
        </w:tc>
      </w:tr>
      <w:tr w:rsidR="005D10B6" w:rsidRPr="00C04709" w14:paraId="61917D75" w14:textId="77777777" w:rsidTr="00C35EA7">
        <w:trPr>
          <w:jc w:val="center"/>
        </w:trPr>
        <w:tc>
          <w:tcPr>
            <w:tcW w:w="1516" w:type="dxa"/>
          </w:tcPr>
          <w:p w14:paraId="5E71C0B3" w14:textId="77777777" w:rsidR="00B03CE0" w:rsidRPr="00C35EA7" w:rsidRDefault="00B03CE0" w:rsidP="00DE360B">
            <w:pPr>
              <w:rPr>
                <w:szCs w:val="18"/>
              </w:rPr>
            </w:pPr>
            <w:r w:rsidRPr="00C35EA7">
              <w:rPr>
                <w:szCs w:val="18"/>
              </w:rPr>
              <w:t>Moulin (Le)</w:t>
            </w:r>
          </w:p>
        </w:tc>
        <w:tc>
          <w:tcPr>
            <w:tcW w:w="1176" w:type="dxa"/>
          </w:tcPr>
          <w:p w14:paraId="4CFA7688" w14:textId="77777777" w:rsidR="00B03CE0" w:rsidRPr="00C35EA7" w:rsidRDefault="00B03CE0" w:rsidP="00DE360B">
            <w:pPr>
              <w:rPr>
                <w:szCs w:val="18"/>
              </w:rPr>
            </w:pPr>
            <w:r>
              <w:t>t_214</w:t>
            </w:r>
          </w:p>
        </w:tc>
        <w:tc>
          <w:tcPr>
            <w:tcW w:w="1070" w:type="dxa"/>
          </w:tcPr>
          <w:p w14:paraId="3FA221A3" w14:textId="77777777" w:rsidR="00B03CE0" w:rsidRPr="00C35EA7" w:rsidRDefault="00B03CE0" w:rsidP="00DE360B">
            <w:pPr>
              <w:rPr>
                <w:szCs w:val="18"/>
              </w:rPr>
            </w:pPr>
          </w:p>
        </w:tc>
        <w:tc>
          <w:tcPr>
            <w:tcW w:w="1510" w:type="dxa"/>
          </w:tcPr>
          <w:p w14:paraId="49F14913" w14:textId="77777777" w:rsidR="00B03CE0" w:rsidRDefault="00B03CE0" w:rsidP="00DE360B">
            <w:r>
              <w:t>A</w:t>
            </w:r>
          </w:p>
        </w:tc>
        <w:tc>
          <w:tcPr>
            <w:tcW w:w="2042" w:type="dxa"/>
          </w:tcPr>
          <w:p w14:paraId="488D3618" w14:textId="77777777" w:rsidR="00B03CE0" w:rsidRPr="00C35EA7" w:rsidRDefault="00B03CE0" w:rsidP="00DE360B">
            <w:pPr>
              <w:rPr>
                <w:szCs w:val="18"/>
              </w:rPr>
            </w:pPr>
            <w:r w:rsidRPr="00C35EA7">
              <w:rPr>
                <w:szCs w:val="18"/>
              </w:rPr>
              <w:t>défunt</w:t>
            </w:r>
          </w:p>
        </w:tc>
        <w:tc>
          <w:tcPr>
            <w:tcW w:w="1723" w:type="dxa"/>
          </w:tcPr>
          <w:p w14:paraId="6C61088A" w14:textId="77777777" w:rsidR="00B03CE0" w:rsidRDefault="00B03CE0" w:rsidP="00DE360B">
            <w:r>
              <w:t>L. Bourdajaud</w:t>
            </w:r>
          </w:p>
        </w:tc>
      </w:tr>
    </w:tbl>
    <w:p w14:paraId="2586DDED" w14:textId="77777777" w:rsidR="00BB4B83" w:rsidRDefault="00BB4B83" w:rsidP="00DE360B">
      <w:pPr>
        <w:jc w:val="both"/>
      </w:pPr>
    </w:p>
    <w:p w14:paraId="41FCA091" w14:textId="77777777" w:rsidR="00B03CE0" w:rsidRPr="0032190F" w:rsidRDefault="00B03CE0" w:rsidP="00DE360B">
      <w:pPr>
        <w:jc w:val="both"/>
        <w:rPr>
          <w:lang w:val="fr-FR"/>
        </w:rPr>
      </w:pPr>
      <w:r w:rsidRPr="0032190F">
        <w:rPr>
          <w:lang w:val="fr-FR"/>
        </w:rPr>
        <w:lastRenderedPageBreak/>
        <w:t xml:space="preserve">A noter que le rasoir de la sépulture est daté entre -900 et -725 dans </w:t>
      </w:r>
      <w:r w:rsidRPr="0032190F">
        <w:rPr>
          <w:i/>
          <w:lang w:val="fr-FR"/>
        </w:rPr>
        <w:t>Dicobj</w:t>
      </w:r>
      <w:r w:rsidRPr="0032190F">
        <w:rPr>
          <w:lang w:val="fr-FR"/>
        </w:rPr>
        <w:t xml:space="preserve"> mais je n’ai créé qu’un seul type pour ces rasoirs qui apparaissent aussi dans les sépultures 199, 210, etc. et daté entre -900 et -725 (SS BIB)</w:t>
      </w:r>
    </w:p>
    <w:p w14:paraId="13A8C1DB" w14:textId="77777777" w:rsidR="00B03CE0" w:rsidRPr="0032190F" w:rsidRDefault="00B03CE0" w:rsidP="00DE360B">
      <w:pPr>
        <w:jc w:val="both"/>
        <w:rPr>
          <w:lang w:val="fr-FR"/>
        </w:rPr>
      </w:pPr>
    </w:p>
    <w:p w14:paraId="4C21A69B" w14:textId="77777777" w:rsidR="00013913" w:rsidRDefault="00013913" w:rsidP="00DE360B">
      <w:pPr>
        <w:pStyle w:val="Heading3"/>
      </w:pPr>
      <w:r>
        <w:t>t_215</w:t>
      </w:r>
    </w:p>
    <w:p w14:paraId="42015D0D" w14:textId="77777777" w:rsidR="00013913" w:rsidRDefault="00013913" w:rsidP="00DE360B"/>
    <w:tbl>
      <w:tblPr>
        <w:tblW w:w="87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629"/>
        <w:gridCol w:w="816"/>
      </w:tblGrid>
      <w:tr w:rsidR="005D10B6" w:rsidRPr="00C04709" w14:paraId="6D9F7E0C" w14:textId="77777777" w:rsidTr="00C35EA7">
        <w:trPr>
          <w:jc w:val="center"/>
        </w:trPr>
        <w:tc>
          <w:tcPr>
            <w:tcW w:w="1516" w:type="dxa"/>
          </w:tcPr>
          <w:p w14:paraId="495BA645" w14:textId="77777777" w:rsidR="00013913" w:rsidRPr="00C35EA7" w:rsidRDefault="00013913"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5C068A25" w14:textId="77777777" w:rsidR="00013913" w:rsidRPr="00C35EA7" w:rsidRDefault="00013913" w:rsidP="00DE360B">
            <w:pPr>
              <w:rPr>
                <w:rFonts w:ascii="Courier New" w:hAnsi="Courier New" w:cs="Courier New"/>
                <w:sz w:val="20"/>
                <w:szCs w:val="18"/>
              </w:rPr>
            </w:pPr>
          </w:p>
        </w:tc>
        <w:tc>
          <w:tcPr>
            <w:tcW w:w="1070" w:type="dxa"/>
          </w:tcPr>
          <w:p w14:paraId="01EE888F" w14:textId="77777777" w:rsidR="00013913" w:rsidRPr="00C35EA7" w:rsidRDefault="00013913" w:rsidP="00DE360B">
            <w:pPr>
              <w:rPr>
                <w:rFonts w:ascii="Courier New" w:hAnsi="Courier New" w:cs="Courier New"/>
                <w:sz w:val="20"/>
                <w:szCs w:val="18"/>
              </w:rPr>
            </w:pPr>
          </w:p>
        </w:tc>
        <w:tc>
          <w:tcPr>
            <w:tcW w:w="1510" w:type="dxa"/>
          </w:tcPr>
          <w:p w14:paraId="36F984A1" w14:textId="77777777" w:rsidR="00013913" w:rsidRPr="00C35EA7" w:rsidRDefault="00013913" w:rsidP="00DE360B">
            <w:pPr>
              <w:rPr>
                <w:rFonts w:ascii="Courier New" w:hAnsi="Courier New" w:cs="Courier New"/>
                <w:sz w:val="20"/>
                <w:szCs w:val="18"/>
              </w:rPr>
            </w:pPr>
          </w:p>
        </w:tc>
        <w:tc>
          <w:tcPr>
            <w:tcW w:w="2629" w:type="dxa"/>
          </w:tcPr>
          <w:p w14:paraId="1D61F48D" w14:textId="77777777" w:rsidR="00013913" w:rsidRPr="00C35EA7" w:rsidRDefault="00013913" w:rsidP="00DE360B">
            <w:pPr>
              <w:rPr>
                <w:rFonts w:ascii="Courier New" w:hAnsi="Courier New" w:cs="Courier New"/>
                <w:sz w:val="20"/>
                <w:szCs w:val="18"/>
              </w:rPr>
            </w:pPr>
          </w:p>
        </w:tc>
        <w:tc>
          <w:tcPr>
            <w:tcW w:w="816" w:type="dxa"/>
          </w:tcPr>
          <w:p w14:paraId="51EF8A75" w14:textId="77777777" w:rsidR="00013913" w:rsidRPr="00C35EA7" w:rsidRDefault="00013913" w:rsidP="00DE360B">
            <w:pPr>
              <w:rPr>
                <w:rFonts w:ascii="Courier New" w:hAnsi="Courier New" w:cs="Courier New"/>
                <w:sz w:val="20"/>
                <w:szCs w:val="18"/>
              </w:rPr>
            </w:pPr>
          </w:p>
        </w:tc>
      </w:tr>
      <w:tr w:rsidR="005D10B6" w:rsidRPr="00C04709" w14:paraId="4C23590B" w14:textId="77777777" w:rsidTr="00C35EA7">
        <w:trPr>
          <w:jc w:val="center"/>
        </w:trPr>
        <w:tc>
          <w:tcPr>
            <w:tcW w:w="1516" w:type="dxa"/>
          </w:tcPr>
          <w:p w14:paraId="1AB38082" w14:textId="77777777" w:rsidR="00013913" w:rsidRPr="00C35EA7" w:rsidRDefault="00013913" w:rsidP="00C35EA7">
            <w:pPr>
              <w:jc w:val="center"/>
              <w:rPr>
                <w:szCs w:val="18"/>
              </w:rPr>
            </w:pPr>
            <w:r w:rsidRPr="00C35EA7">
              <w:rPr>
                <w:szCs w:val="18"/>
              </w:rPr>
              <w:t>site</w:t>
            </w:r>
          </w:p>
        </w:tc>
        <w:tc>
          <w:tcPr>
            <w:tcW w:w="1176" w:type="dxa"/>
          </w:tcPr>
          <w:p w14:paraId="7355AF4D" w14:textId="77777777" w:rsidR="00013913" w:rsidRPr="00C35EA7" w:rsidRDefault="00013913" w:rsidP="00C35EA7">
            <w:pPr>
              <w:jc w:val="center"/>
              <w:rPr>
                <w:szCs w:val="18"/>
              </w:rPr>
            </w:pPr>
            <w:r w:rsidRPr="00C35EA7">
              <w:rPr>
                <w:szCs w:val="18"/>
              </w:rPr>
              <w:t>structure</w:t>
            </w:r>
          </w:p>
        </w:tc>
        <w:tc>
          <w:tcPr>
            <w:tcW w:w="1070" w:type="dxa"/>
          </w:tcPr>
          <w:p w14:paraId="39330007" w14:textId="77777777" w:rsidR="00013913" w:rsidRPr="00C35EA7" w:rsidRDefault="00013913" w:rsidP="00C35EA7">
            <w:pPr>
              <w:jc w:val="center"/>
              <w:rPr>
                <w:szCs w:val="18"/>
              </w:rPr>
            </w:pPr>
            <w:r w:rsidRPr="00C35EA7">
              <w:rPr>
                <w:szCs w:val="18"/>
              </w:rPr>
              <w:t>numero</w:t>
            </w:r>
          </w:p>
        </w:tc>
        <w:tc>
          <w:tcPr>
            <w:tcW w:w="1510" w:type="dxa"/>
          </w:tcPr>
          <w:p w14:paraId="7494EB79" w14:textId="77777777" w:rsidR="00013913" w:rsidRPr="00C35EA7" w:rsidRDefault="00013913" w:rsidP="00C35EA7">
            <w:pPr>
              <w:jc w:val="center"/>
              <w:rPr>
                <w:szCs w:val="18"/>
              </w:rPr>
            </w:pPr>
            <w:r w:rsidRPr="00C35EA7">
              <w:rPr>
                <w:szCs w:val="18"/>
              </w:rPr>
              <w:t>objet</w:t>
            </w:r>
          </w:p>
        </w:tc>
        <w:tc>
          <w:tcPr>
            <w:tcW w:w="2629" w:type="dxa"/>
          </w:tcPr>
          <w:p w14:paraId="101A867C" w14:textId="77777777" w:rsidR="00013913" w:rsidRPr="00C35EA7" w:rsidRDefault="00013913" w:rsidP="00C35EA7">
            <w:pPr>
              <w:jc w:val="center"/>
              <w:rPr>
                <w:szCs w:val="18"/>
              </w:rPr>
            </w:pPr>
            <w:r w:rsidRPr="00C35EA7">
              <w:rPr>
                <w:szCs w:val="18"/>
              </w:rPr>
              <w:t>description</w:t>
            </w:r>
          </w:p>
        </w:tc>
        <w:tc>
          <w:tcPr>
            <w:tcW w:w="816" w:type="dxa"/>
          </w:tcPr>
          <w:p w14:paraId="64A5EA88" w14:textId="77777777" w:rsidR="00013913" w:rsidRPr="00C35EA7" w:rsidRDefault="00013913" w:rsidP="00C35EA7">
            <w:pPr>
              <w:jc w:val="center"/>
              <w:rPr>
                <w:szCs w:val="18"/>
              </w:rPr>
            </w:pPr>
            <w:r w:rsidRPr="00C35EA7">
              <w:rPr>
                <w:szCs w:val="18"/>
              </w:rPr>
              <w:t>BIB</w:t>
            </w:r>
          </w:p>
        </w:tc>
      </w:tr>
      <w:tr w:rsidR="005D10B6" w:rsidRPr="00C04709" w14:paraId="6B766D4B" w14:textId="77777777" w:rsidTr="00C35EA7">
        <w:trPr>
          <w:jc w:val="center"/>
        </w:trPr>
        <w:tc>
          <w:tcPr>
            <w:tcW w:w="1516" w:type="dxa"/>
          </w:tcPr>
          <w:p w14:paraId="031BDB95" w14:textId="77777777" w:rsidR="00013913" w:rsidRPr="00C35EA7" w:rsidRDefault="00013913" w:rsidP="00DE360B">
            <w:pPr>
              <w:rPr>
                <w:szCs w:val="18"/>
              </w:rPr>
            </w:pPr>
            <w:r w:rsidRPr="00C35EA7">
              <w:rPr>
                <w:szCs w:val="18"/>
              </w:rPr>
              <w:t>Moulin (Le)</w:t>
            </w:r>
          </w:p>
        </w:tc>
        <w:tc>
          <w:tcPr>
            <w:tcW w:w="1176" w:type="dxa"/>
          </w:tcPr>
          <w:p w14:paraId="5EC39BC6" w14:textId="77777777" w:rsidR="00013913" w:rsidRPr="00C35EA7" w:rsidRDefault="00013913" w:rsidP="00DE360B">
            <w:pPr>
              <w:rPr>
                <w:szCs w:val="18"/>
              </w:rPr>
            </w:pPr>
            <w:r>
              <w:t>t_215</w:t>
            </w:r>
          </w:p>
        </w:tc>
        <w:tc>
          <w:tcPr>
            <w:tcW w:w="1070" w:type="dxa"/>
          </w:tcPr>
          <w:p w14:paraId="113BE110" w14:textId="77777777" w:rsidR="00013913" w:rsidRPr="00C35EA7" w:rsidRDefault="00013913" w:rsidP="00DE360B">
            <w:pPr>
              <w:rPr>
                <w:szCs w:val="18"/>
              </w:rPr>
            </w:pPr>
            <w:r w:rsidRPr="00C35EA7">
              <w:rPr>
                <w:szCs w:val="18"/>
              </w:rPr>
              <w:t>15665</w:t>
            </w:r>
          </w:p>
        </w:tc>
        <w:tc>
          <w:tcPr>
            <w:tcW w:w="1510" w:type="dxa"/>
          </w:tcPr>
          <w:p w14:paraId="4135DD08" w14:textId="77777777" w:rsidR="00013913" w:rsidRDefault="00013913" w:rsidP="00C35EA7">
            <w:pPr>
              <w:jc w:val="both"/>
            </w:pPr>
            <w:r>
              <w:t>AK-3171-m</w:t>
            </w:r>
          </w:p>
        </w:tc>
        <w:tc>
          <w:tcPr>
            <w:tcW w:w="2629" w:type="dxa"/>
          </w:tcPr>
          <w:p w14:paraId="4A6D5AEA" w14:textId="77777777" w:rsidR="00013913" w:rsidRDefault="00013913" w:rsidP="00DE360B">
            <w:r>
              <w:t>anneau en bronze</w:t>
            </w:r>
          </w:p>
        </w:tc>
        <w:tc>
          <w:tcPr>
            <w:tcW w:w="816" w:type="dxa"/>
          </w:tcPr>
          <w:p w14:paraId="6045A922" w14:textId="77777777" w:rsidR="00013913" w:rsidRPr="00C35EA7" w:rsidRDefault="00013913" w:rsidP="00DE360B">
            <w:pPr>
              <w:rPr>
                <w:szCs w:val="18"/>
              </w:rPr>
            </w:pPr>
            <w:r w:rsidRPr="00C35EA7">
              <w:rPr>
                <w:szCs w:val="18"/>
              </w:rPr>
              <w:t>1833</w:t>
            </w:r>
          </w:p>
        </w:tc>
      </w:tr>
    </w:tbl>
    <w:p w14:paraId="394BBE52" w14:textId="77777777" w:rsidR="00013913" w:rsidRPr="00013913" w:rsidRDefault="00013913" w:rsidP="00DE360B"/>
    <w:p w14:paraId="29D1352B" w14:textId="77777777" w:rsidR="006D7659" w:rsidRPr="006D7659" w:rsidRDefault="006D7659" w:rsidP="00DE360B"/>
    <w:p w14:paraId="59F1833E" w14:textId="77777777" w:rsidR="00C46DBB" w:rsidRDefault="009E4276" w:rsidP="00DE360B">
      <w:pPr>
        <w:pStyle w:val="Heading3"/>
      </w:pPr>
      <w:bookmarkStart w:id="2334" w:name="Sit_Mailhac_Moulin_t216"/>
      <w:r>
        <w:t>t_</w:t>
      </w:r>
      <w:r w:rsidR="00C46DBB">
        <w:t>216</w:t>
      </w:r>
    </w:p>
    <w:bookmarkEnd w:id="2334"/>
    <w:p w14:paraId="2144CC73" w14:textId="77777777" w:rsidR="00C46DBB" w:rsidRDefault="00686AA3" w:rsidP="00DE360B">
      <w:r w:rsidRPr="0032190F">
        <w:rPr>
          <w:lang w:val="fr-FR"/>
        </w:rPr>
        <w:t xml:space="preserve">écuelle en poterie assez fine très friable, non reconstituable. Décor légèrement incisé avant cuisson. </w:t>
      </w:r>
      <w:r>
        <w:t>Elle était à côté de l’ossuaire.</w:t>
      </w:r>
      <w:r w:rsidR="00B12322">
        <w:t>(BIB 1833)</w:t>
      </w:r>
    </w:p>
    <w:p w14:paraId="676412F8" w14:textId="77777777" w:rsidR="00995A1A" w:rsidRDefault="00995A1A" w:rsidP="00DE360B"/>
    <w:tbl>
      <w:tblPr>
        <w:tblW w:w="86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483"/>
        <w:gridCol w:w="2629"/>
        <w:gridCol w:w="816"/>
      </w:tblGrid>
      <w:tr w:rsidR="005D10B6" w:rsidRPr="00C04709" w14:paraId="716CBBD1" w14:textId="77777777" w:rsidTr="00C35EA7">
        <w:trPr>
          <w:jc w:val="center"/>
        </w:trPr>
        <w:tc>
          <w:tcPr>
            <w:tcW w:w="1516" w:type="dxa"/>
          </w:tcPr>
          <w:p w14:paraId="0538A0F8" w14:textId="77777777" w:rsidR="00995A1A" w:rsidRPr="00C35EA7" w:rsidRDefault="00995A1A"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6883FAA5" w14:textId="77777777" w:rsidR="00995A1A" w:rsidRPr="00C35EA7" w:rsidRDefault="00995A1A" w:rsidP="00DE360B">
            <w:pPr>
              <w:rPr>
                <w:rFonts w:ascii="Courier New" w:hAnsi="Courier New" w:cs="Courier New"/>
                <w:sz w:val="20"/>
                <w:szCs w:val="18"/>
              </w:rPr>
            </w:pPr>
          </w:p>
        </w:tc>
        <w:tc>
          <w:tcPr>
            <w:tcW w:w="1070" w:type="dxa"/>
          </w:tcPr>
          <w:p w14:paraId="2A3380C2" w14:textId="77777777" w:rsidR="00995A1A" w:rsidRPr="00C35EA7" w:rsidRDefault="00995A1A" w:rsidP="00DE360B">
            <w:pPr>
              <w:rPr>
                <w:rFonts w:ascii="Courier New" w:hAnsi="Courier New" w:cs="Courier New"/>
                <w:sz w:val="20"/>
                <w:szCs w:val="18"/>
              </w:rPr>
            </w:pPr>
          </w:p>
        </w:tc>
        <w:tc>
          <w:tcPr>
            <w:tcW w:w="1483" w:type="dxa"/>
          </w:tcPr>
          <w:p w14:paraId="14DF4CC6" w14:textId="77777777" w:rsidR="00995A1A" w:rsidRPr="00C35EA7" w:rsidRDefault="00995A1A" w:rsidP="00DE360B">
            <w:pPr>
              <w:rPr>
                <w:rFonts w:ascii="Courier New" w:hAnsi="Courier New" w:cs="Courier New"/>
                <w:sz w:val="20"/>
                <w:szCs w:val="18"/>
              </w:rPr>
            </w:pPr>
          </w:p>
        </w:tc>
        <w:tc>
          <w:tcPr>
            <w:tcW w:w="2629" w:type="dxa"/>
          </w:tcPr>
          <w:p w14:paraId="5591078B" w14:textId="77777777" w:rsidR="00995A1A" w:rsidRPr="00C35EA7" w:rsidRDefault="00995A1A" w:rsidP="00DE360B">
            <w:pPr>
              <w:rPr>
                <w:rFonts w:ascii="Courier New" w:hAnsi="Courier New" w:cs="Courier New"/>
                <w:sz w:val="20"/>
                <w:szCs w:val="18"/>
              </w:rPr>
            </w:pPr>
          </w:p>
        </w:tc>
        <w:tc>
          <w:tcPr>
            <w:tcW w:w="816" w:type="dxa"/>
          </w:tcPr>
          <w:p w14:paraId="37DB4181" w14:textId="77777777" w:rsidR="00995A1A" w:rsidRPr="00C35EA7" w:rsidRDefault="00995A1A" w:rsidP="00DE360B">
            <w:pPr>
              <w:rPr>
                <w:rFonts w:ascii="Courier New" w:hAnsi="Courier New" w:cs="Courier New"/>
                <w:sz w:val="20"/>
                <w:szCs w:val="18"/>
              </w:rPr>
            </w:pPr>
          </w:p>
        </w:tc>
      </w:tr>
      <w:tr w:rsidR="005D10B6" w:rsidRPr="00C04709" w14:paraId="572B98A8" w14:textId="77777777" w:rsidTr="00C35EA7">
        <w:trPr>
          <w:jc w:val="center"/>
        </w:trPr>
        <w:tc>
          <w:tcPr>
            <w:tcW w:w="1516" w:type="dxa"/>
          </w:tcPr>
          <w:p w14:paraId="736E257A" w14:textId="77777777" w:rsidR="00995A1A" w:rsidRPr="00C35EA7" w:rsidRDefault="00995A1A" w:rsidP="00C35EA7">
            <w:pPr>
              <w:jc w:val="center"/>
              <w:rPr>
                <w:szCs w:val="18"/>
              </w:rPr>
            </w:pPr>
            <w:r w:rsidRPr="00C35EA7">
              <w:rPr>
                <w:szCs w:val="18"/>
              </w:rPr>
              <w:t>site</w:t>
            </w:r>
          </w:p>
        </w:tc>
        <w:tc>
          <w:tcPr>
            <w:tcW w:w="1176" w:type="dxa"/>
          </w:tcPr>
          <w:p w14:paraId="63A0B088" w14:textId="77777777" w:rsidR="00995A1A" w:rsidRPr="00C35EA7" w:rsidRDefault="00995A1A" w:rsidP="00C35EA7">
            <w:pPr>
              <w:jc w:val="center"/>
              <w:rPr>
                <w:szCs w:val="18"/>
              </w:rPr>
            </w:pPr>
            <w:r w:rsidRPr="00C35EA7">
              <w:rPr>
                <w:szCs w:val="18"/>
              </w:rPr>
              <w:t>structure</w:t>
            </w:r>
          </w:p>
        </w:tc>
        <w:tc>
          <w:tcPr>
            <w:tcW w:w="1070" w:type="dxa"/>
          </w:tcPr>
          <w:p w14:paraId="26A12AF3" w14:textId="77777777" w:rsidR="00995A1A" w:rsidRPr="00C35EA7" w:rsidRDefault="00995A1A" w:rsidP="00C35EA7">
            <w:pPr>
              <w:jc w:val="center"/>
              <w:rPr>
                <w:szCs w:val="18"/>
              </w:rPr>
            </w:pPr>
            <w:r w:rsidRPr="00C35EA7">
              <w:rPr>
                <w:szCs w:val="18"/>
              </w:rPr>
              <w:t>numero</w:t>
            </w:r>
          </w:p>
        </w:tc>
        <w:tc>
          <w:tcPr>
            <w:tcW w:w="1483" w:type="dxa"/>
          </w:tcPr>
          <w:p w14:paraId="0FF96214" w14:textId="77777777" w:rsidR="00995A1A" w:rsidRPr="00C35EA7" w:rsidRDefault="00995A1A" w:rsidP="00C35EA7">
            <w:pPr>
              <w:jc w:val="center"/>
              <w:rPr>
                <w:szCs w:val="18"/>
              </w:rPr>
            </w:pPr>
            <w:r w:rsidRPr="00C35EA7">
              <w:rPr>
                <w:szCs w:val="18"/>
              </w:rPr>
              <w:t>objet</w:t>
            </w:r>
          </w:p>
        </w:tc>
        <w:tc>
          <w:tcPr>
            <w:tcW w:w="2629" w:type="dxa"/>
          </w:tcPr>
          <w:p w14:paraId="6D345CC6" w14:textId="77777777" w:rsidR="00995A1A" w:rsidRPr="00C35EA7" w:rsidRDefault="00995A1A" w:rsidP="00C35EA7">
            <w:pPr>
              <w:jc w:val="center"/>
              <w:rPr>
                <w:szCs w:val="18"/>
              </w:rPr>
            </w:pPr>
            <w:r w:rsidRPr="00C35EA7">
              <w:rPr>
                <w:szCs w:val="18"/>
              </w:rPr>
              <w:t>description</w:t>
            </w:r>
          </w:p>
        </w:tc>
        <w:tc>
          <w:tcPr>
            <w:tcW w:w="816" w:type="dxa"/>
          </w:tcPr>
          <w:p w14:paraId="0CD80B06" w14:textId="77777777" w:rsidR="00995A1A" w:rsidRPr="00C35EA7" w:rsidRDefault="00995A1A" w:rsidP="00C35EA7">
            <w:pPr>
              <w:jc w:val="center"/>
              <w:rPr>
                <w:szCs w:val="18"/>
              </w:rPr>
            </w:pPr>
            <w:r w:rsidRPr="00C35EA7">
              <w:rPr>
                <w:szCs w:val="18"/>
              </w:rPr>
              <w:t>BIB</w:t>
            </w:r>
          </w:p>
        </w:tc>
      </w:tr>
      <w:tr w:rsidR="005D10B6" w:rsidRPr="00C04709" w14:paraId="30A54B01" w14:textId="77777777" w:rsidTr="00C35EA7">
        <w:trPr>
          <w:jc w:val="center"/>
        </w:trPr>
        <w:tc>
          <w:tcPr>
            <w:tcW w:w="1516" w:type="dxa"/>
          </w:tcPr>
          <w:p w14:paraId="3E8C36B4" w14:textId="77777777" w:rsidR="00995A1A" w:rsidRPr="00C35EA7" w:rsidRDefault="00995A1A" w:rsidP="00DE360B">
            <w:pPr>
              <w:rPr>
                <w:szCs w:val="18"/>
              </w:rPr>
            </w:pPr>
            <w:r w:rsidRPr="00C35EA7">
              <w:rPr>
                <w:szCs w:val="18"/>
              </w:rPr>
              <w:t>Moulin (Le)</w:t>
            </w:r>
          </w:p>
        </w:tc>
        <w:tc>
          <w:tcPr>
            <w:tcW w:w="1176" w:type="dxa"/>
          </w:tcPr>
          <w:p w14:paraId="241B70C8" w14:textId="77777777" w:rsidR="00995A1A" w:rsidRPr="00C35EA7" w:rsidRDefault="00995A1A" w:rsidP="00DE360B">
            <w:pPr>
              <w:rPr>
                <w:szCs w:val="18"/>
              </w:rPr>
            </w:pPr>
            <w:r>
              <w:t>t_216</w:t>
            </w:r>
          </w:p>
        </w:tc>
        <w:tc>
          <w:tcPr>
            <w:tcW w:w="1070" w:type="dxa"/>
          </w:tcPr>
          <w:p w14:paraId="4BC276E2" w14:textId="77777777" w:rsidR="00995A1A" w:rsidRPr="00C35EA7" w:rsidRDefault="00995A1A" w:rsidP="00DE360B">
            <w:pPr>
              <w:rPr>
                <w:szCs w:val="18"/>
              </w:rPr>
            </w:pPr>
            <w:r w:rsidRPr="00C35EA7">
              <w:rPr>
                <w:szCs w:val="18"/>
              </w:rPr>
              <w:t>15670</w:t>
            </w:r>
          </w:p>
        </w:tc>
        <w:tc>
          <w:tcPr>
            <w:tcW w:w="1483" w:type="dxa"/>
          </w:tcPr>
          <w:p w14:paraId="7E5787DA" w14:textId="77777777" w:rsidR="00995A1A" w:rsidRDefault="00995A1A" w:rsidP="00C35EA7">
            <w:pPr>
              <w:jc w:val="both"/>
            </w:pPr>
            <w:r>
              <w:t>AL-3121-m</w:t>
            </w:r>
          </w:p>
        </w:tc>
        <w:tc>
          <w:tcPr>
            <w:tcW w:w="2629" w:type="dxa"/>
          </w:tcPr>
          <w:p w14:paraId="7F03A888" w14:textId="77777777" w:rsidR="00995A1A" w:rsidRPr="00C35EA7" w:rsidRDefault="00995A1A" w:rsidP="00DE360B">
            <w:pPr>
              <w:rPr>
                <w:lang w:val="fr-FR"/>
              </w:rPr>
            </w:pPr>
            <w:r w:rsidRPr="00C35EA7">
              <w:rPr>
                <w:lang w:val="fr-FR"/>
              </w:rPr>
              <w:t>pince à épiler en bronze</w:t>
            </w:r>
          </w:p>
        </w:tc>
        <w:tc>
          <w:tcPr>
            <w:tcW w:w="816" w:type="dxa"/>
          </w:tcPr>
          <w:p w14:paraId="4A6570CD" w14:textId="77777777" w:rsidR="00995A1A" w:rsidRPr="00C35EA7" w:rsidRDefault="00995A1A" w:rsidP="00DE360B">
            <w:pPr>
              <w:rPr>
                <w:szCs w:val="18"/>
              </w:rPr>
            </w:pPr>
            <w:r w:rsidRPr="00C35EA7">
              <w:rPr>
                <w:szCs w:val="18"/>
              </w:rPr>
              <w:t>1833</w:t>
            </w:r>
          </w:p>
        </w:tc>
      </w:tr>
      <w:tr w:rsidR="005D10B6" w:rsidRPr="00C04709" w14:paraId="520FA91F" w14:textId="77777777" w:rsidTr="00C35EA7">
        <w:trPr>
          <w:jc w:val="center"/>
        </w:trPr>
        <w:tc>
          <w:tcPr>
            <w:tcW w:w="1516" w:type="dxa"/>
          </w:tcPr>
          <w:p w14:paraId="503B39BB" w14:textId="77777777" w:rsidR="00995A1A" w:rsidRPr="00C35EA7" w:rsidRDefault="00995A1A" w:rsidP="00DE360B">
            <w:pPr>
              <w:rPr>
                <w:szCs w:val="18"/>
              </w:rPr>
            </w:pPr>
            <w:r w:rsidRPr="00C35EA7">
              <w:rPr>
                <w:szCs w:val="18"/>
              </w:rPr>
              <w:t>Moulin (Le)</w:t>
            </w:r>
          </w:p>
        </w:tc>
        <w:tc>
          <w:tcPr>
            <w:tcW w:w="1176" w:type="dxa"/>
          </w:tcPr>
          <w:p w14:paraId="0B22A902" w14:textId="77777777" w:rsidR="00995A1A" w:rsidRPr="00C35EA7" w:rsidRDefault="00995A1A" w:rsidP="00DE360B">
            <w:pPr>
              <w:rPr>
                <w:szCs w:val="18"/>
              </w:rPr>
            </w:pPr>
            <w:r>
              <w:t>t_216</w:t>
            </w:r>
          </w:p>
        </w:tc>
        <w:tc>
          <w:tcPr>
            <w:tcW w:w="1070" w:type="dxa"/>
          </w:tcPr>
          <w:p w14:paraId="4BBA5EAF" w14:textId="77777777" w:rsidR="00995A1A" w:rsidRPr="00C35EA7" w:rsidRDefault="00B03CE0" w:rsidP="00DE360B">
            <w:pPr>
              <w:rPr>
                <w:szCs w:val="18"/>
              </w:rPr>
            </w:pPr>
            <w:r>
              <w:t>15669</w:t>
            </w:r>
          </w:p>
        </w:tc>
        <w:tc>
          <w:tcPr>
            <w:tcW w:w="1483" w:type="dxa"/>
          </w:tcPr>
          <w:p w14:paraId="47CF38D0" w14:textId="77777777" w:rsidR="00995A1A" w:rsidRDefault="00995A1A" w:rsidP="00DE360B">
            <w:r>
              <w:t>AM-1151</w:t>
            </w:r>
          </w:p>
        </w:tc>
        <w:tc>
          <w:tcPr>
            <w:tcW w:w="2629" w:type="dxa"/>
          </w:tcPr>
          <w:p w14:paraId="73C36A36" w14:textId="77777777" w:rsidR="00995A1A" w:rsidRPr="00C35EA7" w:rsidRDefault="00995A1A" w:rsidP="00DE360B">
            <w:pPr>
              <w:rPr>
                <w:szCs w:val="18"/>
              </w:rPr>
            </w:pPr>
            <w:r w:rsidRPr="00C35EA7">
              <w:rPr>
                <w:szCs w:val="18"/>
              </w:rPr>
              <w:t>rasoir en bronze</w:t>
            </w:r>
          </w:p>
        </w:tc>
        <w:tc>
          <w:tcPr>
            <w:tcW w:w="816" w:type="dxa"/>
          </w:tcPr>
          <w:p w14:paraId="2ACE93FA" w14:textId="77777777" w:rsidR="00995A1A" w:rsidRDefault="00995A1A" w:rsidP="00DE360B">
            <w:r>
              <w:t>1833</w:t>
            </w:r>
          </w:p>
        </w:tc>
      </w:tr>
      <w:tr w:rsidR="005D10B6" w:rsidRPr="00C04709" w14:paraId="72865A2F" w14:textId="77777777" w:rsidTr="00C35EA7">
        <w:trPr>
          <w:jc w:val="center"/>
        </w:trPr>
        <w:tc>
          <w:tcPr>
            <w:tcW w:w="1516" w:type="dxa"/>
          </w:tcPr>
          <w:p w14:paraId="3DD7F928" w14:textId="77777777" w:rsidR="00995A1A" w:rsidRPr="00C35EA7" w:rsidRDefault="00995A1A" w:rsidP="00DE360B">
            <w:pPr>
              <w:rPr>
                <w:szCs w:val="18"/>
              </w:rPr>
            </w:pPr>
            <w:r w:rsidRPr="00C35EA7">
              <w:rPr>
                <w:szCs w:val="18"/>
              </w:rPr>
              <w:t>Moulin (Le)</w:t>
            </w:r>
          </w:p>
        </w:tc>
        <w:tc>
          <w:tcPr>
            <w:tcW w:w="1176" w:type="dxa"/>
          </w:tcPr>
          <w:p w14:paraId="217E46C7" w14:textId="77777777" w:rsidR="00995A1A" w:rsidRPr="00C35EA7" w:rsidRDefault="00995A1A" w:rsidP="00DE360B">
            <w:pPr>
              <w:rPr>
                <w:szCs w:val="18"/>
              </w:rPr>
            </w:pPr>
            <w:r>
              <w:t>t_216</w:t>
            </w:r>
          </w:p>
        </w:tc>
        <w:tc>
          <w:tcPr>
            <w:tcW w:w="1070" w:type="dxa"/>
          </w:tcPr>
          <w:p w14:paraId="046E1291" w14:textId="77777777" w:rsidR="00995A1A" w:rsidRPr="00C35EA7" w:rsidRDefault="00995A1A" w:rsidP="00DE360B">
            <w:pPr>
              <w:rPr>
                <w:szCs w:val="18"/>
              </w:rPr>
            </w:pPr>
            <w:r w:rsidRPr="00C35EA7">
              <w:rPr>
                <w:szCs w:val="18"/>
              </w:rPr>
              <w:t>15668</w:t>
            </w:r>
          </w:p>
        </w:tc>
        <w:tc>
          <w:tcPr>
            <w:tcW w:w="1483" w:type="dxa"/>
          </w:tcPr>
          <w:p w14:paraId="0DCB0917" w14:textId="77777777" w:rsidR="00995A1A" w:rsidRDefault="00995A1A" w:rsidP="00DE360B">
            <w:r>
              <w:t>AA-9211</w:t>
            </w:r>
          </w:p>
        </w:tc>
        <w:tc>
          <w:tcPr>
            <w:tcW w:w="2629" w:type="dxa"/>
          </w:tcPr>
          <w:p w14:paraId="4128649D" w14:textId="77777777" w:rsidR="00995A1A" w:rsidRPr="00C35EA7" w:rsidRDefault="00995A1A" w:rsidP="00DE360B">
            <w:pPr>
              <w:rPr>
                <w:szCs w:val="18"/>
              </w:rPr>
            </w:pPr>
            <w:r w:rsidRPr="00C35EA7">
              <w:rPr>
                <w:szCs w:val="18"/>
              </w:rPr>
              <w:t>épingle en bronze</w:t>
            </w:r>
          </w:p>
        </w:tc>
        <w:tc>
          <w:tcPr>
            <w:tcW w:w="816" w:type="dxa"/>
          </w:tcPr>
          <w:p w14:paraId="45A8A9C9" w14:textId="77777777" w:rsidR="00995A1A" w:rsidRDefault="00995A1A" w:rsidP="00DE360B">
            <w:r>
              <w:t>1833</w:t>
            </w:r>
          </w:p>
        </w:tc>
      </w:tr>
    </w:tbl>
    <w:p w14:paraId="273EB8EF" w14:textId="77777777" w:rsidR="00B2667E" w:rsidRDefault="00B2667E" w:rsidP="00DE360B"/>
    <w:p w14:paraId="2C49660B" w14:textId="77777777" w:rsidR="00B2667E" w:rsidRDefault="00B2667E" w:rsidP="00DE360B">
      <w:pPr>
        <w:pStyle w:val="Heading3"/>
      </w:pPr>
      <w:r>
        <w:t>t_217</w:t>
      </w:r>
    </w:p>
    <w:p w14:paraId="16DC76D6" w14:textId="77777777" w:rsidR="00B2667E" w:rsidRDefault="00B2667E" w:rsidP="00DE360B"/>
    <w:p w14:paraId="22C7A41F" w14:textId="77777777" w:rsidR="00B2667E" w:rsidRPr="00B2667E" w:rsidRDefault="00B2667E" w:rsidP="00DE360B"/>
    <w:tbl>
      <w:tblPr>
        <w:tblW w:w="87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629"/>
        <w:gridCol w:w="816"/>
      </w:tblGrid>
      <w:tr w:rsidR="005D10B6" w:rsidRPr="00C04709" w14:paraId="686AF413" w14:textId="77777777" w:rsidTr="00C35EA7">
        <w:trPr>
          <w:jc w:val="center"/>
        </w:trPr>
        <w:tc>
          <w:tcPr>
            <w:tcW w:w="1516" w:type="dxa"/>
          </w:tcPr>
          <w:p w14:paraId="5FEFEB76" w14:textId="77777777" w:rsidR="00B2667E" w:rsidRPr="00C35EA7" w:rsidRDefault="00B2667E"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12290289" w14:textId="77777777" w:rsidR="00B2667E" w:rsidRPr="00C35EA7" w:rsidRDefault="00B2667E" w:rsidP="00DE360B">
            <w:pPr>
              <w:rPr>
                <w:rFonts w:ascii="Courier New" w:hAnsi="Courier New" w:cs="Courier New"/>
                <w:sz w:val="20"/>
                <w:szCs w:val="18"/>
              </w:rPr>
            </w:pPr>
          </w:p>
        </w:tc>
        <w:tc>
          <w:tcPr>
            <w:tcW w:w="1070" w:type="dxa"/>
          </w:tcPr>
          <w:p w14:paraId="4A52EE20" w14:textId="77777777" w:rsidR="00B2667E" w:rsidRPr="00C35EA7" w:rsidRDefault="00B2667E" w:rsidP="00DE360B">
            <w:pPr>
              <w:rPr>
                <w:rFonts w:ascii="Courier New" w:hAnsi="Courier New" w:cs="Courier New"/>
                <w:sz w:val="20"/>
                <w:szCs w:val="18"/>
              </w:rPr>
            </w:pPr>
          </w:p>
        </w:tc>
        <w:tc>
          <w:tcPr>
            <w:tcW w:w="1510" w:type="dxa"/>
          </w:tcPr>
          <w:p w14:paraId="6A862FD8" w14:textId="77777777" w:rsidR="00B2667E" w:rsidRPr="00C35EA7" w:rsidRDefault="00B2667E" w:rsidP="00DE360B">
            <w:pPr>
              <w:rPr>
                <w:rFonts w:ascii="Courier New" w:hAnsi="Courier New" w:cs="Courier New"/>
                <w:sz w:val="20"/>
                <w:szCs w:val="18"/>
              </w:rPr>
            </w:pPr>
          </w:p>
        </w:tc>
        <w:tc>
          <w:tcPr>
            <w:tcW w:w="2629" w:type="dxa"/>
          </w:tcPr>
          <w:p w14:paraId="38E652BA" w14:textId="77777777" w:rsidR="00B2667E" w:rsidRPr="00C35EA7" w:rsidRDefault="00B2667E" w:rsidP="00DE360B">
            <w:pPr>
              <w:rPr>
                <w:rFonts w:ascii="Courier New" w:hAnsi="Courier New" w:cs="Courier New"/>
                <w:sz w:val="20"/>
                <w:szCs w:val="18"/>
              </w:rPr>
            </w:pPr>
          </w:p>
        </w:tc>
        <w:tc>
          <w:tcPr>
            <w:tcW w:w="816" w:type="dxa"/>
          </w:tcPr>
          <w:p w14:paraId="77007A91" w14:textId="77777777" w:rsidR="00B2667E" w:rsidRPr="00C35EA7" w:rsidRDefault="00B2667E" w:rsidP="00DE360B">
            <w:pPr>
              <w:rPr>
                <w:rFonts w:ascii="Courier New" w:hAnsi="Courier New" w:cs="Courier New"/>
                <w:sz w:val="20"/>
                <w:szCs w:val="18"/>
              </w:rPr>
            </w:pPr>
          </w:p>
        </w:tc>
      </w:tr>
      <w:tr w:rsidR="005D10B6" w:rsidRPr="00C04709" w14:paraId="5FED1577" w14:textId="77777777" w:rsidTr="00C35EA7">
        <w:trPr>
          <w:jc w:val="center"/>
        </w:trPr>
        <w:tc>
          <w:tcPr>
            <w:tcW w:w="1516" w:type="dxa"/>
          </w:tcPr>
          <w:p w14:paraId="6A227037" w14:textId="77777777" w:rsidR="00B2667E" w:rsidRPr="00C35EA7" w:rsidRDefault="00B2667E" w:rsidP="00C35EA7">
            <w:pPr>
              <w:jc w:val="center"/>
              <w:rPr>
                <w:szCs w:val="18"/>
              </w:rPr>
            </w:pPr>
            <w:r w:rsidRPr="00C35EA7">
              <w:rPr>
                <w:szCs w:val="18"/>
              </w:rPr>
              <w:t>site</w:t>
            </w:r>
          </w:p>
        </w:tc>
        <w:tc>
          <w:tcPr>
            <w:tcW w:w="1176" w:type="dxa"/>
          </w:tcPr>
          <w:p w14:paraId="4637DCB9" w14:textId="77777777" w:rsidR="00B2667E" w:rsidRPr="00C35EA7" w:rsidRDefault="00B2667E" w:rsidP="00C35EA7">
            <w:pPr>
              <w:jc w:val="center"/>
              <w:rPr>
                <w:szCs w:val="18"/>
              </w:rPr>
            </w:pPr>
            <w:r w:rsidRPr="00C35EA7">
              <w:rPr>
                <w:szCs w:val="18"/>
              </w:rPr>
              <w:t>structure</w:t>
            </w:r>
          </w:p>
        </w:tc>
        <w:tc>
          <w:tcPr>
            <w:tcW w:w="1070" w:type="dxa"/>
          </w:tcPr>
          <w:p w14:paraId="681B90E0" w14:textId="77777777" w:rsidR="00B2667E" w:rsidRPr="00C35EA7" w:rsidRDefault="00B2667E" w:rsidP="00C35EA7">
            <w:pPr>
              <w:jc w:val="center"/>
              <w:rPr>
                <w:szCs w:val="18"/>
              </w:rPr>
            </w:pPr>
            <w:r w:rsidRPr="00C35EA7">
              <w:rPr>
                <w:szCs w:val="18"/>
              </w:rPr>
              <w:t>numero</w:t>
            </w:r>
          </w:p>
        </w:tc>
        <w:tc>
          <w:tcPr>
            <w:tcW w:w="1510" w:type="dxa"/>
          </w:tcPr>
          <w:p w14:paraId="0491E241" w14:textId="77777777" w:rsidR="00B2667E" w:rsidRPr="00C35EA7" w:rsidRDefault="00B2667E" w:rsidP="00C35EA7">
            <w:pPr>
              <w:jc w:val="center"/>
              <w:rPr>
                <w:szCs w:val="18"/>
              </w:rPr>
            </w:pPr>
            <w:r w:rsidRPr="00C35EA7">
              <w:rPr>
                <w:szCs w:val="18"/>
              </w:rPr>
              <w:t>objet</w:t>
            </w:r>
          </w:p>
        </w:tc>
        <w:tc>
          <w:tcPr>
            <w:tcW w:w="2629" w:type="dxa"/>
          </w:tcPr>
          <w:p w14:paraId="6BA19B45" w14:textId="77777777" w:rsidR="00B2667E" w:rsidRPr="00C35EA7" w:rsidRDefault="00B2667E" w:rsidP="00C35EA7">
            <w:pPr>
              <w:jc w:val="center"/>
              <w:rPr>
                <w:szCs w:val="18"/>
              </w:rPr>
            </w:pPr>
            <w:r w:rsidRPr="00C35EA7">
              <w:rPr>
                <w:szCs w:val="18"/>
              </w:rPr>
              <w:t>description</w:t>
            </w:r>
          </w:p>
        </w:tc>
        <w:tc>
          <w:tcPr>
            <w:tcW w:w="816" w:type="dxa"/>
          </w:tcPr>
          <w:p w14:paraId="31CEA718" w14:textId="77777777" w:rsidR="00B2667E" w:rsidRPr="00C35EA7" w:rsidRDefault="00B2667E" w:rsidP="00C35EA7">
            <w:pPr>
              <w:jc w:val="center"/>
              <w:rPr>
                <w:szCs w:val="18"/>
              </w:rPr>
            </w:pPr>
            <w:r w:rsidRPr="00C35EA7">
              <w:rPr>
                <w:szCs w:val="18"/>
              </w:rPr>
              <w:t>BIB</w:t>
            </w:r>
          </w:p>
        </w:tc>
      </w:tr>
      <w:tr w:rsidR="005D10B6" w:rsidRPr="00C04709" w14:paraId="686B872E" w14:textId="77777777" w:rsidTr="00C35EA7">
        <w:trPr>
          <w:jc w:val="center"/>
        </w:trPr>
        <w:tc>
          <w:tcPr>
            <w:tcW w:w="1516" w:type="dxa"/>
          </w:tcPr>
          <w:p w14:paraId="255D5697" w14:textId="77777777" w:rsidR="00B2667E" w:rsidRPr="00C35EA7" w:rsidRDefault="00B2667E" w:rsidP="00DE360B">
            <w:pPr>
              <w:rPr>
                <w:szCs w:val="18"/>
              </w:rPr>
            </w:pPr>
            <w:r w:rsidRPr="00C35EA7">
              <w:rPr>
                <w:szCs w:val="18"/>
              </w:rPr>
              <w:t>Moulin (Le)</w:t>
            </w:r>
          </w:p>
        </w:tc>
        <w:tc>
          <w:tcPr>
            <w:tcW w:w="1176" w:type="dxa"/>
          </w:tcPr>
          <w:p w14:paraId="08CFA8F7" w14:textId="77777777" w:rsidR="00B2667E" w:rsidRPr="00C35EA7" w:rsidRDefault="00B2667E" w:rsidP="00DE360B">
            <w:pPr>
              <w:rPr>
                <w:szCs w:val="18"/>
              </w:rPr>
            </w:pPr>
            <w:r>
              <w:t>t_217</w:t>
            </w:r>
          </w:p>
        </w:tc>
        <w:tc>
          <w:tcPr>
            <w:tcW w:w="1070" w:type="dxa"/>
          </w:tcPr>
          <w:p w14:paraId="2191B17F" w14:textId="77777777" w:rsidR="00B2667E" w:rsidRPr="00C35EA7" w:rsidRDefault="00B2667E" w:rsidP="00DE360B">
            <w:pPr>
              <w:rPr>
                <w:szCs w:val="18"/>
              </w:rPr>
            </w:pPr>
            <w:r w:rsidRPr="00C35EA7">
              <w:rPr>
                <w:szCs w:val="18"/>
              </w:rPr>
              <w:t>15672</w:t>
            </w:r>
          </w:p>
        </w:tc>
        <w:tc>
          <w:tcPr>
            <w:tcW w:w="1510" w:type="dxa"/>
          </w:tcPr>
          <w:p w14:paraId="6D531D97" w14:textId="77777777" w:rsidR="00B2667E" w:rsidRPr="00B2667E" w:rsidRDefault="00B2667E" w:rsidP="00C35EA7">
            <w:pPr>
              <w:jc w:val="both"/>
            </w:pPr>
            <w:r>
              <w:t>AA-2111-m</w:t>
            </w:r>
          </w:p>
        </w:tc>
        <w:tc>
          <w:tcPr>
            <w:tcW w:w="2629" w:type="dxa"/>
          </w:tcPr>
          <w:p w14:paraId="28A31C7F" w14:textId="77777777" w:rsidR="00B2667E" w:rsidRPr="00C35EA7" w:rsidRDefault="00B2667E" w:rsidP="00DE360B">
            <w:pPr>
              <w:rPr>
                <w:szCs w:val="18"/>
              </w:rPr>
            </w:pPr>
            <w:r>
              <w:t>épingle en bronze</w:t>
            </w:r>
          </w:p>
        </w:tc>
        <w:tc>
          <w:tcPr>
            <w:tcW w:w="816" w:type="dxa"/>
          </w:tcPr>
          <w:p w14:paraId="14890AAF" w14:textId="77777777" w:rsidR="00B2667E" w:rsidRPr="00C35EA7" w:rsidRDefault="00B2667E" w:rsidP="00DE360B">
            <w:pPr>
              <w:rPr>
                <w:szCs w:val="18"/>
              </w:rPr>
            </w:pPr>
            <w:r w:rsidRPr="00C35EA7">
              <w:rPr>
                <w:szCs w:val="18"/>
              </w:rPr>
              <w:t>1833</w:t>
            </w:r>
          </w:p>
        </w:tc>
      </w:tr>
    </w:tbl>
    <w:p w14:paraId="002DE4FA" w14:textId="77777777" w:rsidR="00995A1A" w:rsidRDefault="00995A1A" w:rsidP="00DE360B"/>
    <w:p w14:paraId="7BB6088F" w14:textId="77777777" w:rsidR="00FC53B6" w:rsidRDefault="00FC53B6" w:rsidP="00DE360B">
      <w:pPr>
        <w:pStyle w:val="Heading3"/>
      </w:pPr>
      <w:r>
        <w:t>t_218</w:t>
      </w:r>
    </w:p>
    <w:p w14:paraId="11734991" w14:textId="77777777" w:rsidR="00995A1A" w:rsidRDefault="00995A1A" w:rsidP="00DE360B"/>
    <w:tbl>
      <w:tblPr>
        <w:tblW w:w="87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629"/>
        <w:gridCol w:w="816"/>
      </w:tblGrid>
      <w:tr w:rsidR="005D10B6" w:rsidRPr="00C04709" w14:paraId="3AD7AA56" w14:textId="77777777" w:rsidTr="00C35EA7">
        <w:trPr>
          <w:jc w:val="center"/>
        </w:trPr>
        <w:tc>
          <w:tcPr>
            <w:tcW w:w="1516" w:type="dxa"/>
          </w:tcPr>
          <w:p w14:paraId="0EDA0C08" w14:textId="77777777" w:rsidR="00FC53B6" w:rsidRPr="00C35EA7" w:rsidRDefault="00FC53B6"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5E0C45E7" w14:textId="77777777" w:rsidR="00FC53B6" w:rsidRPr="00C35EA7" w:rsidRDefault="00FC53B6" w:rsidP="00DE360B">
            <w:pPr>
              <w:rPr>
                <w:rFonts w:ascii="Courier New" w:hAnsi="Courier New" w:cs="Courier New"/>
                <w:sz w:val="20"/>
                <w:szCs w:val="18"/>
              </w:rPr>
            </w:pPr>
          </w:p>
        </w:tc>
        <w:tc>
          <w:tcPr>
            <w:tcW w:w="1070" w:type="dxa"/>
          </w:tcPr>
          <w:p w14:paraId="17E29533" w14:textId="77777777" w:rsidR="00FC53B6" w:rsidRPr="00C35EA7" w:rsidRDefault="00FC53B6" w:rsidP="00DE360B">
            <w:pPr>
              <w:rPr>
                <w:rFonts w:ascii="Courier New" w:hAnsi="Courier New" w:cs="Courier New"/>
                <w:sz w:val="20"/>
                <w:szCs w:val="18"/>
              </w:rPr>
            </w:pPr>
          </w:p>
        </w:tc>
        <w:tc>
          <w:tcPr>
            <w:tcW w:w="1510" w:type="dxa"/>
          </w:tcPr>
          <w:p w14:paraId="6A8276AE" w14:textId="77777777" w:rsidR="00FC53B6" w:rsidRPr="00C35EA7" w:rsidRDefault="00FC53B6" w:rsidP="00DE360B">
            <w:pPr>
              <w:rPr>
                <w:rFonts w:ascii="Courier New" w:hAnsi="Courier New" w:cs="Courier New"/>
                <w:sz w:val="20"/>
                <w:szCs w:val="18"/>
              </w:rPr>
            </w:pPr>
          </w:p>
        </w:tc>
        <w:tc>
          <w:tcPr>
            <w:tcW w:w="2629" w:type="dxa"/>
          </w:tcPr>
          <w:p w14:paraId="2A0FD10C" w14:textId="77777777" w:rsidR="00FC53B6" w:rsidRPr="00C35EA7" w:rsidRDefault="00FC53B6" w:rsidP="00DE360B">
            <w:pPr>
              <w:rPr>
                <w:rFonts w:ascii="Courier New" w:hAnsi="Courier New" w:cs="Courier New"/>
                <w:sz w:val="20"/>
                <w:szCs w:val="18"/>
              </w:rPr>
            </w:pPr>
          </w:p>
        </w:tc>
        <w:tc>
          <w:tcPr>
            <w:tcW w:w="816" w:type="dxa"/>
          </w:tcPr>
          <w:p w14:paraId="3BD3790D" w14:textId="77777777" w:rsidR="00FC53B6" w:rsidRPr="00C35EA7" w:rsidRDefault="00FC53B6" w:rsidP="00DE360B">
            <w:pPr>
              <w:rPr>
                <w:rFonts w:ascii="Courier New" w:hAnsi="Courier New" w:cs="Courier New"/>
                <w:sz w:val="20"/>
                <w:szCs w:val="18"/>
              </w:rPr>
            </w:pPr>
          </w:p>
        </w:tc>
      </w:tr>
      <w:tr w:rsidR="005D10B6" w:rsidRPr="00C04709" w14:paraId="3C06CF4C" w14:textId="77777777" w:rsidTr="00C35EA7">
        <w:trPr>
          <w:jc w:val="center"/>
        </w:trPr>
        <w:tc>
          <w:tcPr>
            <w:tcW w:w="1516" w:type="dxa"/>
          </w:tcPr>
          <w:p w14:paraId="7EAE6B12" w14:textId="77777777" w:rsidR="00FC53B6" w:rsidRPr="00C35EA7" w:rsidRDefault="00FC53B6" w:rsidP="00C35EA7">
            <w:pPr>
              <w:jc w:val="center"/>
              <w:rPr>
                <w:szCs w:val="18"/>
              </w:rPr>
            </w:pPr>
            <w:r w:rsidRPr="00C35EA7">
              <w:rPr>
                <w:szCs w:val="18"/>
              </w:rPr>
              <w:t>site</w:t>
            </w:r>
          </w:p>
        </w:tc>
        <w:tc>
          <w:tcPr>
            <w:tcW w:w="1176" w:type="dxa"/>
          </w:tcPr>
          <w:p w14:paraId="044E9CD6" w14:textId="77777777" w:rsidR="00FC53B6" w:rsidRPr="00C35EA7" w:rsidRDefault="00FC53B6" w:rsidP="00C35EA7">
            <w:pPr>
              <w:jc w:val="center"/>
              <w:rPr>
                <w:szCs w:val="18"/>
              </w:rPr>
            </w:pPr>
            <w:r w:rsidRPr="00C35EA7">
              <w:rPr>
                <w:szCs w:val="18"/>
              </w:rPr>
              <w:t>structure</w:t>
            </w:r>
          </w:p>
        </w:tc>
        <w:tc>
          <w:tcPr>
            <w:tcW w:w="1070" w:type="dxa"/>
          </w:tcPr>
          <w:p w14:paraId="56E364A1" w14:textId="77777777" w:rsidR="00FC53B6" w:rsidRPr="00C35EA7" w:rsidRDefault="00FC53B6" w:rsidP="00C35EA7">
            <w:pPr>
              <w:jc w:val="center"/>
              <w:rPr>
                <w:szCs w:val="18"/>
              </w:rPr>
            </w:pPr>
            <w:r w:rsidRPr="00C35EA7">
              <w:rPr>
                <w:szCs w:val="18"/>
              </w:rPr>
              <w:t>numero</w:t>
            </w:r>
          </w:p>
        </w:tc>
        <w:tc>
          <w:tcPr>
            <w:tcW w:w="1510" w:type="dxa"/>
          </w:tcPr>
          <w:p w14:paraId="6C9858BD" w14:textId="77777777" w:rsidR="00FC53B6" w:rsidRPr="00C35EA7" w:rsidRDefault="00FC53B6" w:rsidP="00C35EA7">
            <w:pPr>
              <w:jc w:val="center"/>
              <w:rPr>
                <w:szCs w:val="18"/>
              </w:rPr>
            </w:pPr>
            <w:r w:rsidRPr="00C35EA7">
              <w:rPr>
                <w:szCs w:val="18"/>
              </w:rPr>
              <w:t>objet</w:t>
            </w:r>
          </w:p>
        </w:tc>
        <w:tc>
          <w:tcPr>
            <w:tcW w:w="2629" w:type="dxa"/>
          </w:tcPr>
          <w:p w14:paraId="2B914C36" w14:textId="77777777" w:rsidR="00FC53B6" w:rsidRPr="00C35EA7" w:rsidRDefault="00FC53B6" w:rsidP="00C35EA7">
            <w:pPr>
              <w:jc w:val="center"/>
              <w:rPr>
                <w:szCs w:val="18"/>
              </w:rPr>
            </w:pPr>
            <w:r w:rsidRPr="00C35EA7">
              <w:rPr>
                <w:szCs w:val="18"/>
              </w:rPr>
              <w:t>description</w:t>
            </w:r>
          </w:p>
        </w:tc>
        <w:tc>
          <w:tcPr>
            <w:tcW w:w="816" w:type="dxa"/>
          </w:tcPr>
          <w:p w14:paraId="00258FB5" w14:textId="77777777" w:rsidR="00FC53B6" w:rsidRPr="00C35EA7" w:rsidRDefault="00FC53B6" w:rsidP="00C35EA7">
            <w:pPr>
              <w:jc w:val="center"/>
              <w:rPr>
                <w:szCs w:val="18"/>
              </w:rPr>
            </w:pPr>
            <w:r w:rsidRPr="00C35EA7">
              <w:rPr>
                <w:szCs w:val="18"/>
              </w:rPr>
              <w:t>BIB</w:t>
            </w:r>
          </w:p>
        </w:tc>
      </w:tr>
      <w:tr w:rsidR="005D10B6" w:rsidRPr="00C04709" w14:paraId="42873DB7" w14:textId="77777777" w:rsidTr="00C35EA7">
        <w:trPr>
          <w:jc w:val="center"/>
        </w:trPr>
        <w:tc>
          <w:tcPr>
            <w:tcW w:w="1516" w:type="dxa"/>
          </w:tcPr>
          <w:p w14:paraId="6C4B6775" w14:textId="77777777" w:rsidR="00FC53B6" w:rsidRPr="00C35EA7" w:rsidRDefault="00FC53B6" w:rsidP="00DE360B">
            <w:pPr>
              <w:rPr>
                <w:szCs w:val="18"/>
              </w:rPr>
            </w:pPr>
            <w:r w:rsidRPr="00C35EA7">
              <w:rPr>
                <w:szCs w:val="18"/>
              </w:rPr>
              <w:t>Moulin (Le)</w:t>
            </w:r>
          </w:p>
        </w:tc>
        <w:tc>
          <w:tcPr>
            <w:tcW w:w="1176" w:type="dxa"/>
          </w:tcPr>
          <w:p w14:paraId="23CCDB5B" w14:textId="77777777" w:rsidR="00FC53B6" w:rsidRPr="00C35EA7" w:rsidRDefault="00FC53B6" w:rsidP="00DE360B">
            <w:pPr>
              <w:rPr>
                <w:szCs w:val="18"/>
              </w:rPr>
            </w:pPr>
            <w:r>
              <w:t>t_108</w:t>
            </w:r>
          </w:p>
        </w:tc>
        <w:tc>
          <w:tcPr>
            <w:tcW w:w="1070" w:type="dxa"/>
          </w:tcPr>
          <w:p w14:paraId="0508029C" w14:textId="77777777" w:rsidR="00FC53B6" w:rsidRPr="00C35EA7" w:rsidRDefault="00FC53B6" w:rsidP="00DE360B">
            <w:pPr>
              <w:rPr>
                <w:szCs w:val="18"/>
              </w:rPr>
            </w:pPr>
            <w:r w:rsidRPr="00C35EA7">
              <w:rPr>
                <w:szCs w:val="18"/>
              </w:rPr>
              <w:t>15678</w:t>
            </w:r>
          </w:p>
        </w:tc>
        <w:tc>
          <w:tcPr>
            <w:tcW w:w="1510" w:type="dxa"/>
          </w:tcPr>
          <w:p w14:paraId="1F58D844" w14:textId="77777777" w:rsidR="00FC53B6" w:rsidRPr="00B2667E" w:rsidRDefault="00FC53B6" w:rsidP="00DE360B">
            <w:r>
              <w:t>AA-9111-m</w:t>
            </w:r>
          </w:p>
        </w:tc>
        <w:tc>
          <w:tcPr>
            <w:tcW w:w="2629" w:type="dxa"/>
          </w:tcPr>
          <w:p w14:paraId="2E6D6805" w14:textId="77777777" w:rsidR="00FC53B6" w:rsidRPr="00C35EA7" w:rsidRDefault="00FC53B6" w:rsidP="00DE360B">
            <w:pPr>
              <w:rPr>
                <w:szCs w:val="18"/>
              </w:rPr>
            </w:pPr>
            <w:r>
              <w:t>épingle en bronze</w:t>
            </w:r>
          </w:p>
        </w:tc>
        <w:tc>
          <w:tcPr>
            <w:tcW w:w="816" w:type="dxa"/>
          </w:tcPr>
          <w:p w14:paraId="363C4DF3" w14:textId="77777777" w:rsidR="00FC53B6" w:rsidRPr="00C35EA7" w:rsidRDefault="00FC53B6" w:rsidP="00DE360B">
            <w:pPr>
              <w:rPr>
                <w:szCs w:val="18"/>
              </w:rPr>
            </w:pPr>
            <w:r w:rsidRPr="00C35EA7">
              <w:rPr>
                <w:szCs w:val="18"/>
              </w:rPr>
              <w:t>1833</w:t>
            </w:r>
          </w:p>
        </w:tc>
      </w:tr>
    </w:tbl>
    <w:p w14:paraId="59577889" w14:textId="77777777" w:rsidR="00FC53B6" w:rsidRDefault="00FC53B6" w:rsidP="00DE360B"/>
    <w:p w14:paraId="0BB7FE8F" w14:textId="77777777" w:rsidR="00E55875" w:rsidRDefault="00E55875" w:rsidP="00DE360B">
      <w:pPr>
        <w:pStyle w:val="Heading3"/>
      </w:pPr>
      <w:r>
        <w:t>t_221</w:t>
      </w:r>
    </w:p>
    <w:p w14:paraId="2CAD5ECF" w14:textId="77777777" w:rsidR="00E55875" w:rsidRDefault="00E55875" w:rsidP="00DE360B"/>
    <w:tbl>
      <w:tblPr>
        <w:tblW w:w="89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849"/>
        <w:gridCol w:w="816"/>
      </w:tblGrid>
      <w:tr w:rsidR="005D10B6" w:rsidRPr="00C04709" w14:paraId="7A899E30" w14:textId="77777777" w:rsidTr="00C35EA7">
        <w:trPr>
          <w:jc w:val="center"/>
        </w:trPr>
        <w:tc>
          <w:tcPr>
            <w:tcW w:w="1516" w:type="dxa"/>
          </w:tcPr>
          <w:p w14:paraId="121B0125" w14:textId="77777777" w:rsidR="00E55875" w:rsidRPr="00C35EA7" w:rsidRDefault="00E55875" w:rsidP="00DE360B">
            <w:pPr>
              <w:rPr>
                <w:rFonts w:ascii="Courier New" w:hAnsi="Courier New" w:cs="Courier New"/>
                <w:sz w:val="20"/>
                <w:szCs w:val="18"/>
              </w:rPr>
            </w:pPr>
            <w:r w:rsidRPr="00C35EA7">
              <w:rPr>
                <w:rFonts w:ascii="Courier New" w:hAnsi="Courier New" w:cs="Courier New"/>
                <w:sz w:val="20"/>
                <w:szCs w:val="18"/>
                <w:lang w:val="en-GB"/>
              </w:rPr>
              <w:br w:type="page"/>
            </w:r>
            <w:r w:rsidR="00C458EA" w:rsidRPr="00C35EA7">
              <w:rPr>
                <w:rFonts w:ascii="Courier New" w:hAnsi="Courier New" w:cs="Courier New"/>
                <w:sz w:val="20"/>
                <w:szCs w:val="18"/>
              </w:rPr>
              <w:t>OBJ_</w:t>
            </w:r>
          </w:p>
        </w:tc>
        <w:tc>
          <w:tcPr>
            <w:tcW w:w="1176" w:type="dxa"/>
          </w:tcPr>
          <w:p w14:paraId="3107A908" w14:textId="77777777" w:rsidR="00E55875" w:rsidRPr="00C35EA7" w:rsidRDefault="00E55875" w:rsidP="00DE360B">
            <w:pPr>
              <w:rPr>
                <w:rFonts w:ascii="Courier New" w:hAnsi="Courier New" w:cs="Courier New"/>
                <w:sz w:val="20"/>
                <w:szCs w:val="18"/>
              </w:rPr>
            </w:pPr>
          </w:p>
        </w:tc>
        <w:tc>
          <w:tcPr>
            <w:tcW w:w="1070" w:type="dxa"/>
          </w:tcPr>
          <w:p w14:paraId="0DEC616A" w14:textId="77777777" w:rsidR="00E55875" w:rsidRPr="00C35EA7" w:rsidRDefault="00E55875" w:rsidP="00DE360B">
            <w:pPr>
              <w:rPr>
                <w:rFonts w:ascii="Courier New" w:hAnsi="Courier New" w:cs="Courier New"/>
                <w:sz w:val="20"/>
                <w:szCs w:val="18"/>
              </w:rPr>
            </w:pPr>
          </w:p>
        </w:tc>
        <w:tc>
          <w:tcPr>
            <w:tcW w:w="1510" w:type="dxa"/>
          </w:tcPr>
          <w:p w14:paraId="4061DA40" w14:textId="77777777" w:rsidR="00E55875" w:rsidRPr="00C35EA7" w:rsidRDefault="00E55875" w:rsidP="00DE360B">
            <w:pPr>
              <w:rPr>
                <w:rFonts w:ascii="Courier New" w:hAnsi="Courier New" w:cs="Courier New"/>
                <w:sz w:val="20"/>
                <w:szCs w:val="18"/>
              </w:rPr>
            </w:pPr>
          </w:p>
        </w:tc>
        <w:tc>
          <w:tcPr>
            <w:tcW w:w="2849" w:type="dxa"/>
          </w:tcPr>
          <w:p w14:paraId="04FEB2AE" w14:textId="77777777" w:rsidR="00E55875" w:rsidRPr="00C35EA7" w:rsidRDefault="00E55875" w:rsidP="00DE360B">
            <w:pPr>
              <w:rPr>
                <w:rFonts w:ascii="Courier New" w:hAnsi="Courier New" w:cs="Courier New"/>
                <w:sz w:val="20"/>
                <w:szCs w:val="18"/>
              </w:rPr>
            </w:pPr>
          </w:p>
        </w:tc>
        <w:tc>
          <w:tcPr>
            <w:tcW w:w="816" w:type="dxa"/>
          </w:tcPr>
          <w:p w14:paraId="3A196021" w14:textId="77777777" w:rsidR="00E55875" w:rsidRPr="00C35EA7" w:rsidRDefault="00E55875" w:rsidP="00DE360B">
            <w:pPr>
              <w:rPr>
                <w:rFonts w:ascii="Courier New" w:hAnsi="Courier New" w:cs="Courier New"/>
                <w:sz w:val="20"/>
                <w:szCs w:val="18"/>
              </w:rPr>
            </w:pPr>
          </w:p>
        </w:tc>
      </w:tr>
      <w:tr w:rsidR="005D10B6" w:rsidRPr="00C04709" w14:paraId="65D5FDF0" w14:textId="77777777" w:rsidTr="00C35EA7">
        <w:trPr>
          <w:jc w:val="center"/>
        </w:trPr>
        <w:tc>
          <w:tcPr>
            <w:tcW w:w="1516" w:type="dxa"/>
          </w:tcPr>
          <w:p w14:paraId="0C868D3A" w14:textId="77777777" w:rsidR="00E55875" w:rsidRPr="00C35EA7" w:rsidRDefault="00E55875" w:rsidP="00C35EA7">
            <w:pPr>
              <w:jc w:val="center"/>
              <w:rPr>
                <w:szCs w:val="18"/>
              </w:rPr>
            </w:pPr>
            <w:r w:rsidRPr="00C35EA7">
              <w:rPr>
                <w:szCs w:val="18"/>
              </w:rPr>
              <w:t>site</w:t>
            </w:r>
          </w:p>
        </w:tc>
        <w:tc>
          <w:tcPr>
            <w:tcW w:w="1176" w:type="dxa"/>
          </w:tcPr>
          <w:p w14:paraId="20E4B23A" w14:textId="77777777" w:rsidR="00E55875" w:rsidRPr="00C35EA7" w:rsidRDefault="00E55875" w:rsidP="00C35EA7">
            <w:pPr>
              <w:jc w:val="center"/>
              <w:rPr>
                <w:szCs w:val="18"/>
              </w:rPr>
            </w:pPr>
            <w:r w:rsidRPr="00C35EA7">
              <w:rPr>
                <w:szCs w:val="18"/>
              </w:rPr>
              <w:t>structure</w:t>
            </w:r>
          </w:p>
        </w:tc>
        <w:tc>
          <w:tcPr>
            <w:tcW w:w="1070" w:type="dxa"/>
          </w:tcPr>
          <w:p w14:paraId="009631D7" w14:textId="77777777" w:rsidR="00E55875" w:rsidRPr="00C35EA7" w:rsidRDefault="00E55875" w:rsidP="00C35EA7">
            <w:pPr>
              <w:jc w:val="center"/>
              <w:rPr>
                <w:szCs w:val="18"/>
              </w:rPr>
            </w:pPr>
            <w:r w:rsidRPr="00C35EA7">
              <w:rPr>
                <w:szCs w:val="18"/>
              </w:rPr>
              <w:t>numero</w:t>
            </w:r>
          </w:p>
        </w:tc>
        <w:tc>
          <w:tcPr>
            <w:tcW w:w="1510" w:type="dxa"/>
          </w:tcPr>
          <w:p w14:paraId="1D02C59F" w14:textId="77777777" w:rsidR="00E55875" w:rsidRPr="00C35EA7" w:rsidRDefault="00E55875" w:rsidP="00C35EA7">
            <w:pPr>
              <w:jc w:val="center"/>
              <w:rPr>
                <w:szCs w:val="18"/>
              </w:rPr>
            </w:pPr>
            <w:r w:rsidRPr="00C35EA7">
              <w:rPr>
                <w:szCs w:val="18"/>
              </w:rPr>
              <w:t>objet</w:t>
            </w:r>
          </w:p>
        </w:tc>
        <w:tc>
          <w:tcPr>
            <w:tcW w:w="2849" w:type="dxa"/>
          </w:tcPr>
          <w:p w14:paraId="0E64274D" w14:textId="77777777" w:rsidR="00E55875" w:rsidRPr="00C35EA7" w:rsidRDefault="00E55875" w:rsidP="00C35EA7">
            <w:pPr>
              <w:jc w:val="center"/>
              <w:rPr>
                <w:szCs w:val="18"/>
              </w:rPr>
            </w:pPr>
            <w:r w:rsidRPr="00C35EA7">
              <w:rPr>
                <w:szCs w:val="18"/>
              </w:rPr>
              <w:t>description</w:t>
            </w:r>
          </w:p>
        </w:tc>
        <w:tc>
          <w:tcPr>
            <w:tcW w:w="816" w:type="dxa"/>
          </w:tcPr>
          <w:p w14:paraId="33447F57" w14:textId="77777777" w:rsidR="00E55875" w:rsidRPr="00C35EA7" w:rsidRDefault="00E55875" w:rsidP="00C35EA7">
            <w:pPr>
              <w:jc w:val="center"/>
              <w:rPr>
                <w:szCs w:val="18"/>
              </w:rPr>
            </w:pPr>
            <w:r w:rsidRPr="00C35EA7">
              <w:rPr>
                <w:szCs w:val="18"/>
              </w:rPr>
              <w:t>BIB</w:t>
            </w:r>
          </w:p>
        </w:tc>
      </w:tr>
      <w:tr w:rsidR="005D10B6" w:rsidRPr="00C04709" w14:paraId="49CE9388" w14:textId="77777777" w:rsidTr="00C35EA7">
        <w:trPr>
          <w:jc w:val="center"/>
        </w:trPr>
        <w:tc>
          <w:tcPr>
            <w:tcW w:w="1516" w:type="dxa"/>
          </w:tcPr>
          <w:p w14:paraId="5D7BD3C3" w14:textId="77777777" w:rsidR="00E55875" w:rsidRPr="00C35EA7" w:rsidRDefault="00E55875" w:rsidP="00DE360B">
            <w:pPr>
              <w:rPr>
                <w:szCs w:val="18"/>
              </w:rPr>
            </w:pPr>
            <w:r w:rsidRPr="00C35EA7">
              <w:rPr>
                <w:szCs w:val="18"/>
              </w:rPr>
              <w:t>Moulin (Le)</w:t>
            </w:r>
          </w:p>
        </w:tc>
        <w:tc>
          <w:tcPr>
            <w:tcW w:w="1176" w:type="dxa"/>
          </w:tcPr>
          <w:p w14:paraId="7277D3D3" w14:textId="77777777" w:rsidR="00E55875" w:rsidRPr="00C35EA7" w:rsidRDefault="00E55875" w:rsidP="00DE360B">
            <w:pPr>
              <w:rPr>
                <w:szCs w:val="18"/>
              </w:rPr>
            </w:pPr>
            <w:r>
              <w:t>t_221</w:t>
            </w:r>
          </w:p>
        </w:tc>
        <w:tc>
          <w:tcPr>
            <w:tcW w:w="1070" w:type="dxa"/>
          </w:tcPr>
          <w:p w14:paraId="7A064CBF" w14:textId="77777777" w:rsidR="00E55875" w:rsidRPr="00C35EA7" w:rsidRDefault="00E55875" w:rsidP="00DE360B">
            <w:pPr>
              <w:rPr>
                <w:szCs w:val="18"/>
              </w:rPr>
            </w:pPr>
            <w:r w:rsidRPr="00C35EA7">
              <w:rPr>
                <w:szCs w:val="18"/>
                <w:highlight w:val="yellow"/>
              </w:rPr>
              <w:t>10307</w:t>
            </w:r>
          </w:p>
        </w:tc>
        <w:tc>
          <w:tcPr>
            <w:tcW w:w="1510" w:type="dxa"/>
          </w:tcPr>
          <w:p w14:paraId="5EBB2868" w14:textId="77777777" w:rsidR="00E55875" w:rsidRDefault="00E55875" w:rsidP="00DE360B">
            <w:r>
              <w:t>CC-2141-m</w:t>
            </w:r>
          </w:p>
        </w:tc>
        <w:tc>
          <w:tcPr>
            <w:tcW w:w="2849" w:type="dxa"/>
          </w:tcPr>
          <w:p w14:paraId="4D0A02B6" w14:textId="77777777" w:rsidR="00E55875" w:rsidRPr="00C35EA7" w:rsidRDefault="00E55875" w:rsidP="00DE360B">
            <w:pPr>
              <w:rPr>
                <w:szCs w:val="18"/>
              </w:rPr>
            </w:pPr>
            <w:r w:rsidRPr="00C35EA7">
              <w:rPr>
                <w:szCs w:val="18"/>
              </w:rPr>
              <w:t>fusaïole</w:t>
            </w:r>
          </w:p>
        </w:tc>
        <w:tc>
          <w:tcPr>
            <w:tcW w:w="816" w:type="dxa"/>
          </w:tcPr>
          <w:p w14:paraId="1416CD4C" w14:textId="77777777" w:rsidR="00E55875" w:rsidRDefault="00E55875" w:rsidP="00DE360B">
            <w:r>
              <w:t>1833</w:t>
            </w:r>
          </w:p>
        </w:tc>
      </w:tr>
      <w:tr w:rsidR="005D10B6" w:rsidRPr="00C04709" w14:paraId="3429DBAD" w14:textId="77777777" w:rsidTr="00C35EA7">
        <w:trPr>
          <w:jc w:val="center"/>
        </w:trPr>
        <w:tc>
          <w:tcPr>
            <w:tcW w:w="1516" w:type="dxa"/>
          </w:tcPr>
          <w:p w14:paraId="14FEA7B8" w14:textId="77777777" w:rsidR="00B2667E" w:rsidRPr="00C35EA7" w:rsidRDefault="00B2667E" w:rsidP="00DE360B">
            <w:pPr>
              <w:rPr>
                <w:szCs w:val="18"/>
              </w:rPr>
            </w:pPr>
            <w:r w:rsidRPr="00C35EA7">
              <w:rPr>
                <w:szCs w:val="18"/>
              </w:rPr>
              <w:t>Moulin (Le)</w:t>
            </w:r>
          </w:p>
        </w:tc>
        <w:tc>
          <w:tcPr>
            <w:tcW w:w="1176" w:type="dxa"/>
          </w:tcPr>
          <w:p w14:paraId="0874F31F" w14:textId="77777777" w:rsidR="00B2667E" w:rsidRPr="00C35EA7" w:rsidRDefault="00B2667E" w:rsidP="00DE360B">
            <w:pPr>
              <w:rPr>
                <w:szCs w:val="18"/>
              </w:rPr>
            </w:pPr>
            <w:r>
              <w:t>t_221</w:t>
            </w:r>
          </w:p>
        </w:tc>
        <w:tc>
          <w:tcPr>
            <w:tcW w:w="1070" w:type="dxa"/>
          </w:tcPr>
          <w:p w14:paraId="099FA55C" w14:textId="77777777" w:rsidR="00B2667E" w:rsidRPr="00C35EA7" w:rsidRDefault="00B2667E" w:rsidP="00DE360B">
            <w:pPr>
              <w:rPr>
                <w:szCs w:val="18"/>
              </w:rPr>
            </w:pPr>
            <w:r w:rsidRPr="00C35EA7">
              <w:rPr>
                <w:szCs w:val="18"/>
              </w:rPr>
              <w:t>15682</w:t>
            </w:r>
          </w:p>
        </w:tc>
        <w:tc>
          <w:tcPr>
            <w:tcW w:w="1510" w:type="dxa"/>
          </w:tcPr>
          <w:p w14:paraId="4C977DA2" w14:textId="77777777" w:rsidR="00B2667E" w:rsidRPr="00B2667E" w:rsidRDefault="00B2667E" w:rsidP="00C35EA7">
            <w:pPr>
              <w:jc w:val="both"/>
            </w:pPr>
            <w:r>
              <w:t>AA-2111-m</w:t>
            </w:r>
          </w:p>
        </w:tc>
        <w:tc>
          <w:tcPr>
            <w:tcW w:w="2849" w:type="dxa"/>
          </w:tcPr>
          <w:p w14:paraId="6ABB8711" w14:textId="77777777" w:rsidR="00B2667E" w:rsidRPr="00C35EA7" w:rsidRDefault="00B2667E" w:rsidP="00DE360B">
            <w:pPr>
              <w:rPr>
                <w:szCs w:val="18"/>
              </w:rPr>
            </w:pPr>
            <w:r>
              <w:t>épingle en bronze</w:t>
            </w:r>
          </w:p>
        </w:tc>
        <w:tc>
          <w:tcPr>
            <w:tcW w:w="816" w:type="dxa"/>
          </w:tcPr>
          <w:p w14:paraId="37398180" w14:textId="77777777" w:rsidR="00B2667E" w:rsidRPr="00C35EA7" w:rsidRDefault="00B2667E" w:rsidP="00DE360B">
            <w:pPr>
              <w:rPr>
                <w:szCs w:val="18"/>
              </w:rPr>
            </w:pPr>
            <w:r w:rsidRPr="00C35EA7">
              <w:rPr>
                <w:szCs w:val="18"/>
              </w:rPr>
              <w:t>1833</w:t>
            </w:r>
          </w:p>
        </w:tc>
      </w:tr>
      <w:tr w:rsidR="005D10B6" w:rsidRPr="00C04709" w14:paraId="5A0C03AA" w14:textId="77777777" w:rsidTr="00C35EA7">
        <w:trPr>
          <w:jc w:val="center"/>
        </w:trPr>
        <w:tc>
          <w:tcPr>
            <w:tcW w:w="1516" w:type="dxa"/>
          </w:tcPr>
          <w:p w14:paraId="44DD3CF6" w14:textId="77777777" w:rsidR="00B2667E" w:rsidRPr="00C35EA7" w:rsidRDefault="00B2667E" w:rsidP="00DE360B">
            <w:pPr>
              <w:rPr>
                <w:szCs w:val="18"/>
              </w:rPr>
            </w:pPr>
            <w:r w:rsidRPr="00C35EA7">
              <w:rPr>
                <w:szCs w:val="18"/>
              </w:rPr>
              <w:t>Moulin (Le)</w:t>
            </w:r>
          </w:p>
        </w:tc>
        <w:tc>
          <w:tcPr>
            <w:tcW w:w="1176" w:type="dxa"/>
          </w:tcPr>
          <w:p w14:paraId="76787D49" w14:textId="77777777" w:rsidR="00B2667E" w:rsidRPr="00C35EA7" w:rsidRDefault="00B2667E" w:rsidP="00DE360B">
            <w:pPr>
              <w:rPr>
                <w:szCs w:val="18"/>
              </w:rPr>
            </w:pPr>
            <w:r>
              <w:t>t_221</w:t>
            </w:r>
          </w:p>
        </w:tc>
        <w:tc>
          <w:tcPr>
            <w:tcW w:w="1070" w:type="dxa"/>
          </w:tcPr>
          <w:p w14:paraId="076B4425" w14:textId="77777777" w:rsidR="00B2667E" w:rsidRPr="00C35EA7" w:rsidRDefault="00B2667E" w:rsidP="00DE360B">
            <w:pPr>
              <w:rPr>
                <w:szCs w:val="18"/>
              </w:rPr>
            </w:pPr>
            <w:r w:rsidRPr="00C35EA7">
              <w:rPr>
                <w:szCs w:val="18"/>
              </w:rPr>
              <w:t>15683</w:t>
            </w:r>
          </w:p>
        </w:tc>
        <w:tc>
          <w:tcPr>
            <w:tcW w:w="1510" w:type="dxa"/>
          </w:tcPr>
          <w:p w14:paraId="39220533" w14:textId="77777777" w:rsidR="00B2667E" w:rsidRPr="00B2667E" w:rsidRDefault="00B2667E" w:rsidP="00C35EA7">
            <w:pPr>
              <w:jc w:val="both"/>
            </w:pPr>
            <w:r>
              <w:t>AA-2111-m</w:t>
            </w:r>
          </w:p>
        </w:tc>
        <w:tc>
          <w:tcPr>
            <w:tcW w:w="2849" w:type="dxa"/>
          </w:tcPr>
          <w:p w14:paraId="692E537C" w14:textId="77777777" w:rsidR="00B2667E" w:rsidRPr="00C35EA7" w:rsidRDefault="00B2667E" w:rsidP="00DE360B">
            <w:pPr>
              <w:rPr>
                <w:szCs w:val="18"/>
              </w:rPr>
            </w:pPr>
            <w:r>
              <w:t>épingle en bronze</w:t>
            </w:r>
          </w:p>
        </w:tc>
        <w:tc>
          <w:tcPr>
            <w:tcW w:w="816" w:type="dxa"/>
          </w:tcPr>
          <w:p w14:paraId="3145B3B5" w14:textId="77777777" w:rsidR="00B2667E" w:rsidRPr="00C35EA7" w:rsidRDefault="00B2667E" w:rsidP="00DE360B">
            <w:pPr>
              <w:rPr>
                <w:szCs w:val="18"/>
              </w:rPr>
            </w:pPr>
            <w:r w:rsidRPr="00C35EA7">
              <w:rPr>
                <w:szCs w:val="18"/>
              </w:rPr>
              <w:t>1833</w:t>
            </w:r>
          </w:p>
        </w:tc>
      </w:tr>
      <w:tr w:rsidR="005D10B6" w:rsidRPr="00C04709" w14:paraId="1DEA23ED" w14:textId="77777777" w:rsidTr="00C35EA7">
        <w:trPr>
          <w:jc w:val="center"/>
        </w:trPr>
        <w:tc>
          <w:tcPr>
            <w:tcW w:w="1516" w:type="dxa"/>
          </w:tcPr>
          <w:p w14:paraId="19F57397" w14:textId="77777777" w:rsidR="00FC53B6" w:rsidRPr="00C35EA7" w:rsidRDefault="00FC53B6" w:rsidP="00DE360B">
            <w:pPr>
              <w:rPr>
                <w:szCs w:val="18"/>
              </w:rPr>
            </w:pPr>
            <w:r w:rsidRPr="00C35EA7">
              <w:rPr>
                <w:szCs w:val="18"/>
              </w:rPr>
              <w:t>Moulin (Le)</w:t>
            </w:r>
          </w:p>
        </w:tc>
        <w:tc>
          <w:tcPr>
            <w:tcW w:w="1176" w:type="dxa"/>
          </w:tcPr>
          <w:p w14:paraId="786031BB" w14:textId="77777777" w:rsidR="00FC53B6" w:rsidRPr="00C35EA7" w:rsidRDefault="00FC53B6" w:rsidP="00DE360B">
            <w:pPr>
              <w:rPr>
                <w:szCs w:val="18"/>
              </w:rPr>
            </w:pPr>
            <w:r>
              <w:t>t_221</w:t>
            </w:r>
          </w:p>
        </w:tc>
        <w:tc>
          <w:tcPr>
            <w:tcW w:w="1070" w:type="dxa"/>
          </w:tcPr>
          <w:p w14:paraId="1D60D6E2" w14:textId="77777777" w:rsidR="00FC53B6" w:rsidRPr="00C35EA7" w:rsidRDefault="00FC53B6" w:rsidP="00DE360B">
            <w:pPr>
              <w:rPr>
                <w:szCs w:val="18"/>
              </w:rPr>
            </w:pPr>
            <w:r w:rsidRPr="00C35EA7">
              <w:rPr>
                <w:szCs w:val="18"/>
              </w:rPr>
              <w:t>15697</w:t>
            </w:r>
          </w:p>
        </w:tc>
        <w:tc>
          <w:tcPr>
            <w:tcW w:w="1510" w:type="dxa"/>
          </w:tcPr>
          <w:p w14:paraId="272070FF" w14:textId="77777777" w:rsidR="00FC53B6" w:rsidRDefault="00FC53B6" w:rsidP="00DE360B">
            <w:r>
              <w:t>AE-3211-m</w:t>
            </w:r>
          </w:p>
        </w:tc>
        <w:tc>
          <w:tcPr>
            <w:tcW w:w="2849" w:type="dxa"/>
          </w:tcPr>
          <w:p w14:paraId="229BB8C3" w14:textId="77777777" w:rsidR="00FC53B6" w:rsidRPr="00C35EA7" w:rsidRDefault="00FC53B6" w:rsidP="00DE360B">
            <w:pPr>
              <w:rPr>
                <w:szCs w:val="18"/>
              </w:rPr>
            </w:pPr>
            <w:r w:rsidRPr="00C35EA7">
              <w:rPr>
                <w:szCs w:val="18"/>
              </w:rPr>
              <w:t>boucle d’oreille en bronze</w:t>
            </w:r>
          </w:p>
        </w:tc>
        <w:tc>
          <w:tcPr>
            <w:tcW w:w="816" w:type="dxa"/>
          </w:tcPr>
          <w:p w14:paraId="4B0BC750" w14:textId="77777777" w:rsidR="00FC53B6" w:rsidRDefault="00FC53B6" w:rsidP="00DE360B">
            <w:r>
              <w:t>1833</w:t>
            </w:r>
          </w:p>
        </w:tc>
      </w:tr>
      <w:tr w:rsidR="005D10B6" w:rsidRPr="00C04709" w14:paraId="484F4F0F" w14:textId="77777777" w:rsidTr="00C35EA7">
        <w:trPr>
          <w:jc w:val="center"/>
        </w:trPr>
        <w:tc>
          <w:tcPr>
            <w:tcW w:w="1516" w:type="dxa"/>
          </w:tcPr>
          <w:p w14:paraId="3A710919" w14:textId="77777777" w:rsidR="00602FF9" w:rsidRPr="00C35EA7" w:rsidRDefault="00602FF9" w:rsidP="00DE360B">
            <w:pPr>
              <w:rPr>
                <w:szCs w:val="18"/>
              </w:rPr>
            </w:pPr>
            <w:r w:rsidRPr="00C35EA7">
              <w:rPr>
                <w:szCs w:val="18"/>
              </w:rPr>
              <w:t>Moulin (Le)</w:t>
            </w:r>
          </w:p>
        </w:tc>
        <w:tc>
          <w:tcPr>
            <w:tcW w:w="1176" w:type="dxa"/>
          </w:tcPr>
          <w:p w14:paraId="1D76E14C" w14:textId="77777777" w:rsidR="00602FF9" w:rsidRPr="00C35EA7" w:rsidRDefault="00602FF9" w:rsidP="00DE360B">
            <w:pPr>
              <w:rPr>
                <w:szCs w:val="18"/>
              </w:rPr>
            </w:pPr>
            <w:r>
              <w:t>t_221</w:t>
            </w:r>
          </w:p>
        </w:tc>
        <w:tc>
          <w:tcPr>
            <w:tcW w:w="1070" w:type="dxa"/>
          </w:tcPr>
          <w:p w14:paraId="74ADD295" w14:textId="77777777" w:rsidR="00602FF9" w:rsidRPr="00C35EA7" w:rsidRDefault="00602FF9" w:rsidP="00DE360B">
            <w:pPr>
              <w:rPr>
                <w:szCs w:val="18"/>
              </w:rPr>
            </w:pPr>
            <w:r w:rsidRPr="00C35EA7">
              <w:rPr>
                <w:szCs w:val="18"/>
              </w:rPr>
              <w:t>15684</w:t>
            </w:r>
          </w:p>
        </w:tc>
        <w:tc>
          <w:tcPr>
            <w:tcW w:w="1510" w:type="dxa"/>
          </w:tcPr>
          <w:p w14:paraId="4B74A440" w14:textId="77777777" w:rsidR="00602FF9" w:rsidRDefault="00602FF9" w:rsidP="00C35EA7">
            <w:pPr>
              <w:jc w:val="both"/>
            </w:pPr>
            <w:r>
              <w:t>AK-3313-m</w:t>
            </w:r>
          </w:p>
        </w:tc>
        <w:tc>
          <w:tcPr>
            <w:tcW w:w="2849" w:type="dxa"/>
          </w:tcPr>
          <w:p w14:paraId="54CE0A7C" w14:textId="77777777" w:rsidR="00602FF9" w:rsidRDefault="00602FF9" w:rsidP="00DE360B">
            <w:r>
              <w:t>anneau en bronze (x3)</w:t>
            </w:r>
          </w:p>
        </w:tc>
        <w:tc>
          <w:tcPr>
            <w:tcW w:w="816" w:type="dxa"/>
          </w:tcPr>
          <w:p w14:paraId="7F750BB6" w14:textId="77777777" w:rsidR="00602FF9" w:rsidRPr="00C35EA7" w:rsidRDefault="00602FF9" w:rsidP="00DE360B">
            <w:pPr>
              <w:rPr>
                <w:szCs w:val="18"/>
              </w:rPr>
            </w:pPr>
            <w:r w:rsidRPr="00C35EA7">
              <w:rPr>
                <w:szCs w:val="18"/>
              </w:rPr>
              <w:t>1833</w:t>
            </w:r>
          </w:p>
        </w:tc>
      </w:tr>
    </w:tbl>
    <w:p w14:paraId="2598DBBA" w14:textId="77777777" w:rsidR="00602FF9" w:rsidRDefault="00602FF9" w:rsidP="00DE360B"/>
    <w:p w14:paraId="743229E9" w14:textId="77777777" w:rsidR="00013913" w:rsidRDefault="00013913" w:rsidP="00DE360B">
      <w:pPr>
        <w:pStyle w:val="Heading3"/>
      </w:pPr>
      <w:r>
        <w:t>t_222</w:t>
      </w:r>
    </w:p>
    <w:p w14:paraId="437ECA74" w14:textId="77777777" w:rsidR="00013913" w:rsidRDefault="00013913" w:rsidP="00DE360B"/>
    <w:tbl>
      <w:tblPr>
        <w:tblW w:w="87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629"/>
        <w:gridCol w:w="816"/>
      </w:tblGrid>
      <w:tr w:rsidR="005D10B6" w:rsidRPr="00C04709" w14:paraId="1EE8FDA3" w14:textId="77777777" w:rsidTr="00C35EA7">
        <w:trPr>
          <w:jc w:val="center"/>
        </w:trPr>
        <w:tc>
          <w:tcPr>
            <w:tcW w:w="1516" w:type="dxa"/>
          </w:tcPr>
          <w:p w14:paraId="722992E3" w14:textId="77777777" w:rsidR="00013913" w:rsidRPr="00C35EA7" w:rsidRDefault="00013913"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3FF50AFF" w14:textId="77777777" w:rsidR="00013913" w:rsidRPr="00C35EA7" w:rsidRDefault="00013913" w:rsidP="00DE360B">
            <w:pPr>
              <w:rPr>
                <w:rFonts w:ascii="Courier New" w:hAnsi="Courier New" w:cs="Courier New"/>
                <w:sz w:val="20"/>
                <w:szCs w:val="18"/>
              </w:rPr>
            </w:pPr>
          </w:p>
        </w:tc>
        <w:tc>
          <w:tcPr>
            <w:tcW w:w="1070" w:type="dxa"/>
          </w:tcPr>
          <w:p w14:paraId="36B3AE48" w14:textId="77777777" w:rsidR="00013913" w:rsidRPr="00C35EA7" w:rsidRDefault="00013913" w:rsidP="00DE360B">
            <w:pPr>
              <w:rPr>
                <w:rFonts w:ascii="Courier New" w:hAnsi="Courier New" w:cs="Courier New"/>
                <w:sz w:val="20"/>
                <w:szCs w:val="18"/>
              </w:rPr>
            </w:pPr>
          </w:p>
        </w:tc>
        <w:tc>
          <w:tcPr>
            <w:tcW w:w="1510" w:type="dxa"/>
          </w:tcPr>
          <w:p w14:paraId="2631CB3C" w14:textId="77777777" w:rsidR="00013913" w:rsidRPr="00C35EA7" w:rsidRDefault="00013913" w:rsidP="00DE360B">
            <w:pPr>
              <w:rPr>
                <w:rFonts w:ascii="Courier New" w:hAnsi="Courier New" w:cs="Courier New"/>
                <w:sz w:val="20"/>
                <w:szCs w:val="18"/>
              </w:rPr>
            </w:pPr>
          </w:p>
        </w:tc>
        <w:tc>
          <w:tcPr>
            <w:tcW w:w="2629" w:type="dxa"/>
          </w:tcPr>
          <w:p w14:paraId="5F4E96C9" w14:textId="77777777" w:rsidR="00013913" w:rsidRPr="00C35EA7" w:rsidRDefault="00013913" w:rsidP="00DE360B">
            <w:pPr>
              <w:rPr>
                <w:rFonts w:ascii="Courier New" w:hAnsi="Courier New" w:cs="Courier New"/>
                <w:sz w:val="20"/>
                <w:szCs w:val="18"/>
              </w:rPr>
            </w:pPr>
          </w:p>
        </w:tc>
        <w:tc>
          <w:tcPr>
            <w:tcW w:w="816" w:type="dxa"/>
          </w:tcPr>
          <w:p w14:paraId="64FB7CA0" w14:textId="77777777" w:rsidR="00013913" w:rsidRPr="00C35EA7" w:rsidRDefault="00013913" w:rsidP="00DE360B">
            <w:pPr>
              <w:rPr>
                <w:rFonts w:ascii="Courier New" w:hAnsi="Courier New" w:cs="Courier New"/>
                <w:sz w:val="20"/>
                <w:szCs w:val="18"/>
              </w:rPr>
            </w:pPr>
          </w:p>
        </w:tc>
      </w:tr>
      <w:tr w:rsidR="005D10B6" w:rsidRPr="00C04709" w14:paraId="6D8AFA74" w14:textId="77777777" w:rsidTr="00C35EA7">
        <w:trPr>
          <w:jc w:val="center"/>
        </w:trPr>
        <w:tc>
          <w:tcPr>
            <w:tcW w:w="1516" w:type="dxa"/>
          </w:tcPr>
          <w:p w14:paraId="6B572530" w14:textId="77777777" w:rsidR="00013913" w:rsidRPr="00C35EA7" w:rsidRDefault="00013913" w:rsidP="00C35EA7">
            <w:pPr>
              <w:jc w:val="center"/>
              <w:rPr>
                <w:szCs w:val="18"/>
              </w:rPr>
            </w:pPr>
            <w:r w:rsidRPr="00C35EA7">
              <w:rPr>
                <w:szCs w:val="18"/>
              </w:rPr>
              <w:lastRenderedPageBreak/>
              <w:t>site</w:t>
            </w:r>
          </w:p>
        </w:tc>
        <w:tc>
          <w:tcPr>
            <w:tcW w:w="1176" w:type="dxa"/>
          </w:tcPr>
          <w:p w14:paraId="093A8D84" w14:textId="77777777" w:rsidR="00013913" w:rsidRPr="00C35EA7" w:rsidRDefault="00013913" w:rsidP="00C35EA7">
            <w:pPr>
              <w:jc w:val="center"/>
              <w:rPr>
                <w:szCs w:val="18"/>
              </w:rPr>
            </w:pPr>
            <w:r w:rsidRPr="00C35EA7">
              <w:rPr>
                <w:szCs w:val="18"/>
              </w:rPr>
              <w:t>structure</w:t>
            </w:r>
          </w:p>
        </w:tc>
        <w:tc>
          <w:tcPr>
            <w:tcW w:w="1070" w:type="dxa"/>
          </w:tcPr>
          <w:p w14:paraId="2653A3CC" w14:textId="77777777" w:rsidR="00013913" w:rsidRPr="00C35EA7" w:rsidRDefault="00013913" w:rsidP="00C35EA7">
            <w:pPr>
              <w:jc w:val="center"/>
              <w:rPr>
                <w:szCs w:val="18"/>
              </w:rPr>
            </w:pPr>
            <w:r w:rsidRPr="00C35EA7">
              <w:rPr>
                <w:szCs w:val="18"/>
              </w:rPr>
              <w:t>numero</w:t>
            </w:r>
          </w:p>
        </w:tc>
        <w:tc>
          <w:tcPr>
            <w:tcW w:w="1510" w:type="dxa"/>
          </w:tcPr>
          <w:p w14:paraId="71BF8E57" w14:textId="77777777" w:rsidR="00013913" w:rsidRPr="00C35EA7" w:rsidRDefault="00013913" w:rsidP="00C35EA7">
            <w:pPr>
              <w:jc w:val="center"/>
              <w:rPr>
                <w:szCs w:val="18"/>
              </w:rPr>
            </w:pPr>
            <w:r w:rsidRPr="00C35EA7">
              <w:rPr>
                <w:szCs w:val="18"/>
              </w:rPr>
              <w:t>objet</w:t>
            </w:r>
          </w:p>
        </w:tc>
        <w:tc>
          <w:tcPr>
            <w:tcW w:w="2629" w:type="dxa"/>
          </w:tcPr>
          <w:p w14:paraId="5CC49983" w14:textId="77777777" w:rsidR="00013913" w:rsidRPr="00C35EA7" w:rsidRDefault="00013913" w:rsidP="00C35EA7">
            <w:pPr>
              <w:jc w:val="center"/>
              <w:rPr>
                <w:szCs w:val="18"/>
              </w:rPr>
            </w:pPr>
            <w:r w:rsidRPr="00C35EA7">
              <w:rPr>
                <w:szCs w:val="18"/>
              </w:rPr>
              <w:t>description</w:t>
            </w:r>
          </w:p>
        </w:tc>
        <w:tc>
          <w:tcPr>
            <w:tcW w:w="816" w:type="dxa"/>
          </w:tcPr>
          <w:p w14:paraId="7D4224CE" w14:textId="77777777" w:rsidR="00013913" w:rsidRPr="00C35EA7" w:rsidRDefault="00013913" w:rsidP="00C35EA7">
            <w:pPr>
              <w:jc w:val="center"/>
              <w:rPr>
                <w:szCs w:val="18"/>
              </w:rPr>
            </w:pPr>
            <w:r w:rsidRPr="00C35EA7">
              <w:rPr>
                <w:szCs w:val="18"/>
              </w:rPr>
              <w:t>BIB</w:t>
            </w:r>
          </w:p>
        </w:tc>
      </w:tr>
      <w:tr w:rsidR="005D10B6" w:rsidRPr="00C04709" w14:paraId="0A3C3FB9" w14:textId="77777777" w:rsidTr="00C35EA7">
        <w:trPr>
          <w:jc w:val="center"/>
        </w:trPr>
        <w:tc>
          <w:tcPr>
            <w:tcW w:w="1516" w:type="dxa"/>
          </w:tcPr>
          <w:p w14:paraId="07B72BA8" w14:textId="77777777" w:rsidR="00013913" w:rsidRPr="00C35EA7" w:rsidRDefault="00013913" w:rsidP="00DE360B">
            <w:pPr>
              <w:rPr>
                <w:szCs w:val="18"/>
              </w:rPr>
            </w:pPr>
            <w:r w:rsidRPr="00C35EA7">
              <w:rPr>
                <w:szCs w:val="18"/>
              </w:rPr>
              <w:t>Moulin (Le)</w:t>
            </w:r>
          </w:p>
        </w:tc>
        <w:tc>
          <w:tcPr>
            <w:tcW w:w="1176" w:type="dxa"/>
          </w:tcPr>
          <w:p w14:paraId="191274B8" w14:textId="77777777" w:rsidR="00013913" w:rsidRPr="00C35EA7" w:rsidRDefault="00013913" w:rsidP="00DE360B">
            <w:pPr>
              <w:rPr>
                <w:szCs w:val="18"/>
              </w:rPr>
            </w:pPr>
            <w:r>
              <w:t>t_222</w:t>
            </w:r>
          </w:p>
        </w:tc>
        <w:tc>
          <w:tcPr>
            <w:tcW w:w="1070" w:type="dxa"/>
          </w:tcPr>
          <w:p w14:paraId="74148285" w14:textId="77777777" w:rsidR="00013913" w:rsidRPr="00C35EA7" w:rsidRDefault="00013913" w:rsidP="00DE360B">
            <w:pPr>
              <w:rPr>
                <w:szCs w:val="18"/>
              </w:rPr>
            </w:pPr>
            <w:r w:rsidRPr="00C35EA7">
              <w:rPr>
                <w:szCs w:val="18"/>
              </w:rPr>
              <w:t>15699</w:t>
            </w:r>
          </w:p>
        </w:tc>
        <w:tc>
          <w:tcPr>
            <w:tcW w:w="1510" w:type="dxa"/>
          </w:tcPr>
          <w:p w14:paraId="51E013B0" w14:textId="77777777" w:rsidR="00013913" w:rsidRDefault="00013913" w:rsidP="00C35EA7">
            <w:pPr>
              <w:jc w:val="both"/>
            </w:pPr>
            <w:r>
              <w:t>AK-3171-m</w:t>
            </w:r>
          </w:p>
        </w:tc>
        <w:tc>
          <w:tcPr>
            <w:tcW w:w="2629" w:type="dxa"/>
          </w:tcPr>
          <w:p w14:paraId="1C602C05" w14:textId="77777777" w:rsidR="00013913" w:rsidRDefault="00013913" w:rsidP="00DE360B">
            <w:r>
              <w:t>anneau en bronze</w:t>
            </w:r>
          </w:p>
        </w:tc>
        <w:tc>
          <w:tcPr>
            <w:tcW w:w="816" w:type="dxa"/>
          </w:tcPr>
          <w:p w14:paraId="30857091" w14:textId="77777777" w:rsidR="00013913" w:rsidRPr="00C35EA7" w:rsidRDefault="00013913" w:rsidP="00DE360B">
            <w:pPr>
              <w:rPr>
                <w:szCs w:val="18"/>
              </w:rPr>
            </w:pPr>
            <w:r w:rsidRPr="00C35EA7">
              <w:rPr>
                <w:szCs w:val="18"/>
              </w:rPr>
              <w:t>1833</w:t>
            </w:r>
          </w:p>
        </w:tc>
      </w:tr>
    </w:tbl>
    <w:p w14:paraId="446555E7" w14:textId="77777777" w:rsidR="00013913" w:rsidRDefault="00013913" w:rsidP="00DE360B"/>
    <w:p w14:paraId="7E9D5382" w14:textId="77777777" w:rsidR="00013913" w:rsidRDefault="00013913" w:rsidP="00DE360B">
      <w:pPr>
        <w:pStyle w:val="Heading3"/>
      </w:pPr>
      <w:r>
        <w:t>t_223</w:t>
      </w:r>
    </w:p>
    <w:p w14:paraId="7499A533" w14:textId="77777777" w:rsidR="00013913" w:rsidRDefault="00013913" w:rsidP="00DE360B"/>
    <w:tbl>
      <w:tblPr>
        <w:tblW w:w="87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629"/>
        <w:gridCol w:w="816"/>
      </w:tblGrid>
      <w:tr w:rsidR="005D10B6" w:rsidRPr="00C04709" w14:paraId="4A54B391" w14:textId="77777777" w:rsidTr="00C35EA7">
        <w:trPr>
          <w:jc w:val="center"/>
        </w:trPr>
        <w:tc>
          <w:tcPr>
            <w:tcW w:w="1516" w:type="dxa"/>
          </w:tcPr>
          <w:p w14:paraId="456382D9" w14:textId="77777777" w:rsidR="00013913" w:rsidRPr="00C35EA7" w:rsidRDefault="00013913"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159F9946" w14:textId="77777777" w:rsidR="00013913" w:rsidRPr="00C35EA7" w:rsidRDefault="00013913" w:rsidP="00DE360B">
            <w:pPr>
              <w:rPr>
                <w:rFonts w:ascii="Courier New" w:hAnsi="Courier New" w:cs="Courier New"/>
                <w:sz w:val="20"/>
                <w:szCs w:val="18"/>
              </w:rPr>
            </w:pPr>
          </w:p>
        </w:tc>
        <w:tc>
          <w:tcPr>
            <w:tcW w:w="1070" w:type="dxa"/>
          </w:tcPr>
          <w:p w14:paraId="26C7CF20" w14:textId="77777777" w:rsidR="00013913" w:rsidRPr="00C35EA7" w:rsidRDefault="00013913" w:rsidP="00DE360B">
            <w:pPr>
              <w:rPr>
                <w:rFonts w:ascii="Courier New" w:hAnsi="Courier New" w:cs="Courier New"/>
                <w:sz w:val="20"/>
                <w:szCs w:val="18"/>
              </w:rPr>
            </w:pPr>
          </w:p>
        </w:tc>
        <w:tc>
          <w:tcPr>
            <w:tcW w:w="1510" w:type="dxa"/>
          </w:tcPr>
          <w:p w14:paraId="5A61B70B" w14:textId="77777777" w:rsidR="00013913" w:rsidRPr="00C35EA7" w:rsidRDefault="00013913" w:rsidP="00DE360B">
            <w:pPr>
              <w:rPr>
                <w:rFonts w:ascii="Courier New" w:hAnsi="Courier New" w:cs="Courier New"/>
                <w:sz w:val="20"/>
                <w:szCs w:val="18"/>
              </w:rPr>
            </w:pPr>
          </w:p>
        </w:tc>
        <w:tc>
          <w:tcPr>
            <w:tcW w:w="2629" w:type="dxa"/>
          </w:tcPr>
          <w:p w14:paraId="71B81894" w14:textId="77777777" w:rsidR="00013913" w:rsidRPr="00C35EA7" w:rsidRDefault="00013913" w:rsidP="00DE360B">
            <w:pPr>
              <w:rPr>
                <w:rFonts w:ascii="Courier New" w:hAnsi="Courier New" w:cs="Courier New"/>
                <w:sz w:val="20"/>
                <w:szCs w:val="18"/>
              </w:rPr>
            </w:pPr>
          </w:p>
        </w:tc>
        <w:tc>
          <w:tcPr>
            <w:tcW w:w="816" w:type="dxa"/>
          </w:tcPr>
          <w:p w14:paraId="3E93E212" w14:textId="77777777" w:rsidR="00013913" w:rsidRPr="00C35EA7" w:rsidRDefault="00013913" w:rsidP="00DE360B">
            <w:pPr>
              <w:rPr>
                <w:rFonts w:ascii="Courier New" w:hAnsi="Courier New" w:cs="Courier New"/>
                <w:sz w:val="20"/>
                <w:szCs w:val="18"/>
              </w:rPr>
            </w:pPr>
          </w:p>
        </w:tc>
      </w:tr>
      <w:tr w:rsidR="005D10B6" w:rsidRPr="00C04709" w14:paraId="6680B04B" w14:textId="77777777" w:rsidTr="00C35EA7">
        <w:trPr>
          <w:jc w:val="center"/>
        </w:trPr>
        <w:tc>
          <w:tcPr>
            <w:tcW w:w="1516" w:type="dxa"/>
          </w:tcPr>
          <w:p w14:paraId="2E799226" w14:textId="77777777" w:rsidR="00013913" w:rsidRPr="00C35EA7" w:rsidRDefault="00013913" w:rsidP="00C35EA7">
            <w:pPr>
              <w:jc w:val="center"/>
              <w:rPr>
                <w:szCs w:val="18"/>
              </w:rPr>
            </w:pPr>
            <w:r w:rsidRPr="00C35EA7">
              <w:rPr>
                <w:szCs w:val="18"/>
              </w:rPr>
              <w:t>site</w:t>
            </w:r>
          </w:p>
        </w:tc>
        <w:tc>
          <w:tcPr>
            <w:tcW w:w="1176" w:type="dxa"/>
          </w:tcPr>
          <w:p w14:paraId="08E898CB" w14:textId="77777777" w:rsidR="00013913" w:rsidRPr="00C35EA7" w:rsidRDefault="00013913" w:rsidP="00C35EA7">
            <w:pPr>
              <w:jc w:val="center"/>
              <w:rPr>
                <w:szCs w:val="18"/>
              </w:rPr>
            </w:pPr>
            <w:r w:rsidRPr="00C35EA7">
              <w:rPr>
                <w:szCs w:val="18"/>
              </w:rPr>
              <w:t>structure</w:t>
            </w:r>
          </w:p>
        </w:tc>
        <w:tc>
          <w:tcPr>
            <w:tcW w:w="1070" w:type="dxa"/>
          </w:tcPr>
          <w:p w14:paraId="5E3A672E" w14:textId="77777777" w:rsidR="00013913" w:rsidRPr="00C35EA7" w:rsidRDefault="00013913" w:rsidP="00C35EA7">
            <w:pPr>
              <w:jc w:val="center"/>
              <w:rPr>
                <w:szCs w:val="18"/>
              </w:rPr>
            </w:pPr>
            <w:r w:rsidRPr="00C35EA7">
              <w:rPr>
                <w:szCs w:val="18"/>
              </w:rPr>
              <w:t>numero</w:t>
            </w:r>
          </w:p>
        </w:tc>
        <w:tc>
          <w:tcPr>
            <w:tcW w:w="1510" w:type="dxa"/>
          </w:tcPr>
          <w:p w14:paraId="01953BD6" w14:textId="77777777" w:rsidR="00013913" w:rsidRPr="00C35EA7" w:rsidRDefault="00013913" w:rsidP="00C35EA7">
            <w:pPr>
              <w:jc w:val="center"/>
              <w:rPr>
                <w:szCs w:val="18"/>
              </w:rPr>
            </w:pPr>
            <w:r w:rsidRPr="00C35EA7">
              <w:rPr>
                <w:szCs w:val="18"/>
              </w:rPr>
              <w:t>objet</w:t>
            </w:r>
          </w:p>
        </w:tc>
        <w:tc>
          <w:tcPr>
            <w:tcW w:w="2629" w:type="dxa"/>
          </w:tcPr>
          <w:p w14:paraId="55253857" w14:textId="77777777" w:rsidR="00013913" w:rsidRPr="00C35EA7" w:rsidRDefault="00013913" w:rsidP="00C35EA7">
            <w:pPr>
              <w:jc w:val="center"/>
              <w:rPr>
                <w:szCs w:val="18"/>
              </w:rPr>
            </w:pPr>
            <w:r w:rsidRPr="00C35EA7">
              <w:rPr>
                <w:szCs w:val="18"/>
              </w:rPr>
              <w:t>description</w:t>
            </w:r>
          </w:p>
        </w:tc>
        <w:tc>
          <w:tcPr>
            <w:tcW w:w="816" w:type="dxa"/>
          </w:tcPr>
          <w:p w14:paraId="0FEF32E8" w14:textId="77777777" w:rsidR="00013913" w:rsidRPr="00C35EA7" w:rsidRDefault="00013913" w:rsidP="00C35EA7">
            <w:pPr>
              <w:jc w:val="center"/>
              <w:rPr>
                <w:szCs w:val="18"/>
              </w:rPr>
            </w:pPr>
            <w:r w:rsidRPr="00C35EA7">
              <w:rPr>
                <w:szCs w:val="18"/>
              </w:rPr>
              <w:t>BIB</w:t>
            </w:r>
          </w:p>
        </w:tc>
      </w:tr>
      <w:tr w:rsidR="005D10B6" w:rsidRPr="00C04709" w14:paraId="4FEA32C5" w14:textId="77777777" w:rsidTr="00C35EA7">
        <w:trPr>
          <w:jc w:val="center"/>
        </w:trPr>
        <w:tc>
          <w:tcPr>
            <w:tcW w:w="1516" w:type="dxa"/>
          </w:tcPr>
          <w:p w14:paraId="71F8080E" w14:textId="77777777" w:rsidR="00013913" w:rsidRPr="00C35EA7" w:rsidRDefault="00013913" w:rsidP="00DE360B">
            <w:pPr>
              <w:rPr>
                <w:szCs w:val="18"/>
              </w:rPr>
            </w:pPr>
            <w:r w:rsidRPr="00C35EA7">
              <w:rPr>
                <w:szCs w:val="18"/>
              </w:rPr>
              <w:t>Moulin (Le)</w:t>
            </w:r>
          </w:p>
        </w:tc>
        <w:tc>
          <w:tcPr>
            <w:tcW w:w="1176" w:type="dxa"/>
          </w:tcPr>
          <w:p w14:paraId="535A06FB" w14:textId="77777777" w:rsidR="00013913" w:rsidRPr="00C35EA7" w:rsidRDefault="00013913" w:rsidP="00DE360B">
            <w:pPr>
              <w:rPr>
                <w:szCs w:val="18"/>
              </w:rPr>
            </w:pPr>
            <w:r>
              <w:t>t_223</w:t>
            </w:r>
          </w:p>
        </w:tc>
        <w:tc>
          <w:tcPr>
            <w:tcW w:w="1070" w:type="dxa"/>
          </w:tcPr>
          <w:p w14:paraId="3FCABBCD" w14:textId="77777777" w:rsidR="00013913" w:rsidRPr="00C35EA7" w:rsidRDefault="00013913" w:rsidP="00DE360B">
            <w:pPr>
              <w:rPr>
                <w:szCs w:val="18"/>
              </w:rPr>
            </w:pPr>
            <w:r w:rsidRPr="00C35EA7">
              <w:rPr>
                <w:szCs w:val="18"/>
              </w:rPr>
              <w:t>15701</w:t>
            </w:r>
          </w:p>
        </w:tc>
        <w:tc>
          <w:tcPr>
            <w:tcW w:w="1510" w:type="dxa"/>
          </w:tcPr>
          <w:p w14:paraId="5F938189" w14:textId="77777777" w:rsidR="00013913" w:rsidRDefault="00013913" w:rsidP="00C35EA7">
            <w:pPr>
              <w:jc w:val="both"/>
            </w:pPr>
            <w:r>
              <w:t>AK-3171-m</w:t>
            </w:r>
          </w:p>
        </w:tc>
        <w:tc>
          <w:tcPr>
            <w:tcW w:w="2629" w:type="dxa"/>
          </w:tcPr>
          <w:p w14:paraId="38DD4B59" w14:textId="77777777" w:rsidR="00013913" w:rsidRDefault="00013913" w:rsidP="00DE360B">
            <w:r>
              <w:t>anneau en bronze</w:t>
            </w:r>
          </w:p>
        </w:tc>
        <w:tc>
          <w:tcPr>
            <w:tcW w:w="816" w:type="dxa"/>
          </w:tcPr>
          <w:p w14:paraId="1CA0625C" w14:textId="77777777" w:rsidR="00013913" w:rsidRPr="00C35EA7" w:rsidRDefault="00013913" w:rsidP="00DE360B">
            <w:pPr>
              <w:rPr>
                <w:szCs w:val="18"/>
              </w:rPr>
            </w:pPr>
            <w:r w:rsidRPr="00C35EA7">
              <w:rPr>
                <w:szCs w:val="18"/>
              </w:rPr>
              <w:t>1833</w:t>
            </w:r>
          </w:p>
        </w:tc>
      </w:tr>
    </w:tbl>
    <w:p w14:paraId="66AA971E" w14:textId="77777777" w:rsidR="00013913" w:rsidRDefault="00013913" w:rsidP="00DE360B"/>
    <w:p w14:paraId="397434CA" w14:textId="77777777" w:rsidR="00FC53B6" w:rsidRDefault="00FC53B6" w:rsidP="00DE360B"/>
    <w:p w14:paraId="3A19E986" w14:textId="77777777" w:rsidR="00E55875" w:rsidRDefault="00E55875" w:rsidP="00DE360B">
      <w:pPr>
        <w:pStyle w:val="Heading3"/>
      </w:pPr>
      <w:r>
        <w:t>t_225</w:t>
      </w:r>
    </w:p>
    <w:p w14:paraId="0F207FBE" w14:textId="77777777" w:rsidR="00E55875" w:rsidRDefault="00E55875" w:rsidP="00DE360B"/>
    <w:tbl>
      <w:tblPr>
        <w:tblW w:w="839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1403"/>
        <w:gridCol w:w="1723"/>
      </w:tblGrid>
      <w:tr w:rsidR="005D10B6" w:rsidRPr="00C04709" w14:paraId="54D0A233" w14:textId="77777777" w:rsidTr="00C35EA7">
        <w:trPr>
          <w:jc w:val="center"/>
        </w:trPr>
        <w:tc>
          <w:tcPr>
            <w:tcW w:w="1516" w:type="dxa"/>
          </w:tcPr>
          <w:p w14:paraId="6CD14921" w14:textId="77777777" w:rsidR="00E55875" w:rsidRPr="00C35EA7" w:rsidRDefault="00E55875" w:rsidP="00DE360B">
            <w:pPr>
              <w:rPr>
                <w:rFonts w:ascii="Courier New" w:hAnsi="Courier New" w:cs="Courier New"/>
                <w:sz w:val="20"/>
                <w:szCs w:val="18"/>
              </w:rPr>
            </w:pPr>
            <w:r w:rsidRPr="00C35EA7">
              <w:rPr>
                <w:rFonts w:ascii="Courier New" w:hAnsi="Courier New" w:cs="Courier New"/>
                <w:sz w:val="20"/>
                <w:szCs w:val="18"/>
                <w:lang w:val="en-GB"/>
              </w:rPr>
              <w:br w:type="page"/>
            </w:r>
            <w:r w:rsidR="00C458EA" w:rsidRPr="00C35EA7">
              <w:rPr>
                <w:rFonts w:ascii="Courier New" w:hAnsi="Courier New" w:cs="Courier New"/>
                <w:sz w:val="20"/>
                <w:szCs w:val="18"/>
              </w:rPr>
              <w:t>OBJ_</w:t>
            </w:r>
          </w:p>
        </w:tc>
        <w:tc>
          <w:tcPr>
            <w:tcW w:w="1176" w:type="dxa"/>
          </w:tcPr>
          <w:p w14:paraId="33EF5E2A" w14:textId="77777777" w:rsidR="00E55875" w:rsidRPr="00C35EA7" w:rsidRDefault="00E55875" w:rsidP="00DE360B">
            <w:pPr>
              <w:rPr>
                <w:rFonts w:ascii="Courier New" w:hAnsi="Courier New" w:cs="Courier New"/>
                <w:sz w:val="20"/>
                <w:szCs w:val="18"/>
              </w:rPr>
            </w:pPr>
          </w:p>
        </w:tc>
        <w:tc>
          <w:tcPr>
            <w:tcW w:w="1070" w:type="dxa"/>
          </w:tcPr>
          <w:p w14:paraId="00FC4FBF" w14:textId="77777777" w:rsidR="00E55875" w:rsidRPr="00C35EA7" w:rsidRDefault="00E55875" w:rsidP="00DE360B">
            <w:pPr>
              <w:rPr>
                <w:rFonts w:ascii="Courier New" w:hAnsi="Courier New" w:cs="Courier New"/>
                <w:sz w:val="20"/>
                <w:szCs w:val="18"/>
              </w:rPr>
            </w:pPr>
          </w:p>
        </w:tc>
        <w:tc>
          <w:tcPr>
            <w:tcW w:w="1510" w:type="dxa"/>
          </w:tcPr>
          <w:p w14:paraId="6A8C07BC" w14:textId="77777777" w:rsidR="00E55875" w:rsidRPr="00C35EA7" w:rsidRDefault="00E55875" w:rsidP="00DE360B">
            <w:pPr>
              <w:rPr>
                <w:rFonts w:ascii="Courier New" w:hAnsi="Courier New" w:cs="Courier New"/>
                <w:sz w:val="20"/>
                <w:szCs w:val="18"/>
              </w:rPr>
            </w:pPr>
          </w:p>
        </w:tc>
        <w:tc>
          <w:tcPr>
            <w:tcW w:w="1403" w:type="dxa"/>
          </w:tcPr>
          <w:p w14:paraId="19119DBA" w14:textId="77777777" w:rsidR="00E55875" w:rsidRPr="00C35EA7" w:rsidRDefault="00E55875" w:rsidP="00DE360B">
            <w:pPr>
              <w:rPr>
                <w:rFonts w:ascii="Courier New" w:hAnsi="Courier New" w:cs="Courier New"/>
                <w:sz w:val="20"/>
                <w:szCs w:val="18"/>
              </w:rPr>
            </w:pPr>
          </w:p>
        </w:tc>
        <w:tc>
          <w:tcPr>
            <w:tcW w:w="1723" w:type="dxa"/>
          </w:tcPr>
          <w:p w14:paraId="53DCB320" w14:textId="77777777" w:rsidR="00E55875" w:rsidRPr="00C35EA7" w:rsidRDefault="00E55875" w:rsidP="00DE360B">
            <w:pPr>
              <w:rPr>
                <w:rFonts w:ascii="Courier New" w:hAnsi="Courier New" w:cs="Courier New"/>
                <w:sz w:val="20"/>
                <w:szCs w:val="18"/>
              </w:rPr>
            </w:pPr>
          </w:p>
        </w:tc>
      </w:tr>
      <w:tr w:rsidR="005D10B6" w:rsidRPr="00C04709" w14:paraId="44F63BCC" w14:textId="77777777" w:rsidTr="00C35EA7">
        <w:trPr>
          <w:jc w:val="center"/>
        </w:trPr>
        <w:tc>
          <w:tcPr>
            <w:tcW w:w="1516" w:type="dxa"/>
          </w:tcPr>
          <w:p w14:paraId="62EB549E" w14:textId="77777777" w:rsidR="00E55875" w:rsidRPr="00C35EA7" w:rsidRDefault="00E55875" w:rsidP="00C35EA7">
            <w:pPr>
              <w:jc w:val="center"/>
              <w:rPr>
                <w:szCs w:val="18"/>
              </w:rPr>
            </w:pPr>
            <w:r w:rsidRPr="00C35EA7">
              <w:rPr>
                <w:szCs w:val="18"/>
              </w:rPr>
              <w:t>site</w:t>
            </w:r>
          </w:p>
        </w:tc>
        <w:tc>
          <w:tcPr>
            <w:tcW w:w="1176" w:type="dxa"/>
          </w:tcPr>
          <w:p w14:paraId="791A2649" w14:textId="77777777" w:rsidR="00E55875" w:rsidRPr="00C35EA7" w:rsidRDefault="00E55875" w:rsidP="00C35EA7">
            <w:pPr>
              <w:jc w:val="center"/>
              <w:rPr>
                <w:szCs w:val="18"/>
              </w:rPr>
            </w:pPr>
            <w:r w:rsidRPr="00C35EA7">
              <w:rPr>
                <w:szCs w:val="18"/>
              </w:rPr>
              <w:t>structure</w:t>
            </w:r>
          </w:p>
        </w:tc>
        <w:tc>
          <w:tcPr>
            <w:tcW w:w="1070" w:type="dxa"/>
          </w:tcPr>
          <w:p w14:paraId="7B3BA624" w14:textId="77777777" w:rsidR="00E55875" w:rsidRPr="00C35EA7" w:rsidRDefault="00E55875" w:rsidP="00C35EA7">
            <w:pPr>
              <w:jc w:val="center"/>
              <w:rPr>
                <w:szCs w:val="18"/>
              </w:rPr>
            </w:pPr>
            <w:r w:rsidRPr="00C35EA7">
              <w:rPr>
                <w:szCs w:val="18"/>
              </w:rPr>
              <w:t>numero</w:t>
            </w:r>
          </w:p>
        </w:tc>
        <w:tc>
          <w:tcPr>
            <w:tcW w:w="1510" w:type="dxa"/>
          </w:tcPr>
          <w:p w14:paraId="3A61BB60" w14:textId="77777777" w:rsidR="00E55875" w:rsidRPr="00C35EA7" w:rsidRDefault="00E55875" w:rsidP="00C35EA7">
            <w:pPr>
              <w:jc w:val="center"/>
              <w:rPr>
                <w:szCs w:val="18"/>
              </w:rPr>
            </w:pPr>
            <w:r w:rsidRPr="00C35EA7">
              <w:rPr>
                <w:szCs w:val="18"/>
              </w:rPr>
              <w:t>objet</w:t>
            </w:r>
          </w:p>
        </w:tc>
        <w:tc>
          <w:tcPr>
            <w:tcW w:w="1403" w:type="dxa"/>
          </w:tcPr>
          <w:p w14:paraId="525E14EF" w14:textId="77777777" w:rsidR="00E55875" w:rsidRPr="00C35EA7" w:rsidRDefault="00E55875" w:rsidP="00C35EA7">
            <w:pPr>
              <w:jc w:val="center"/>
              <w:rPr>
                <w:szCs w:val="18"/>
              </w:rPr>
            </w:pPr>
            <w:r w:rsidRPr="00C35EA7">
              <w:rPr>
                <w:szCs w:val="18"/>
              </w:rPr>
              <w:t>description</w:t>
            </w:r>
          </w:p>
        </w:tc>
        <w:tc>
          <w:tcPr>
            <w:tcW w:w="1723" w:type="dxa"/>
          </w:tcPr>
          <w:p w14:paraId="7E560477" w14:textId="77777777" w:rsidR="00E55875" w:rsidRPr="00C35EA7" w:rsidRDefault="00E55875" w:rsidP="00C35EA7">
            <w:pPr>
              <w:jc w:val="center"/>
              <w:rPr>
                <w:szCs w:val="18"/>
              </w:rPr>
            </w:pPr>
            <w:r w:rsidRPr="00C35EA7">
              <w:rPr>
                <w:szCs w:val="18"/>
              </w:rPr>
              <w:t>BIB</w:t>
            </w:r>
          </w:p>
        </w:tc>
      </w:tr>
      <w:tr w:rsidR="005D10B6" w:rsidRPr="00C04709" w14:paraId="1F3D44AA" w14:textId="77777777" w:rsidTr="00C35EA7">
        <w:trPr>
          <w:jc w:val="center"/>
        </w:trPr>
        <w:tc>
          <w:tcPr>
            <w:tcW w:w="1516" w:type="dxa"/>
          </w:tcPr>
          <w:p w14:paraId="3560D09C" w14:textId="77777777" w:rsidR="00E55875" w:rsidRPr="00C35EA7" w:rsidRDefault="00E55875" w:rsidP="00DE360B">
            <w:pPr>
              <w:rPr>
                <w:szCs w:val="18"/>
              </w:rPr>
            </w:pPr>
            <w:r w:rsidRPr="00C35EA7">
              <w:rPr>
                <w:szCs w:val="18"/>
              </w:rPr>
              <w:t>Moulin (Le)</w:t>
            </w:r>
          </w:p>
        </w:tc>
        <w:tc>
          <w:tcPr>
            <w:tcW w:w="1176" w:type="dxa"/>
          </w:tcPr>
          <w:p w14:paraId="5E2FBFCB" w14:textId="77777777" w:rsidR="00E55875" w:rsidRPr="00C35EA7" w:rsidRDefault="00E55875" w:rsidP="00DE360B">
            <w:pPr>
              <w:rPr>
                <w:szCs w:val="18"/>
              </w:rPr>
            </w:pPr>
            <w:r>
              <w:t>t_225</w:t>
            </w:r>
          </w:p>
        </w:tc>
        <w:tc>
          <w:tcPr>
            <w:tcW w:w="1070" w:type="dxa"/>
          </w:tcPr>
          <w:p w14:paraId="68DDC7C1" w14:textId="77777777" w:rsidR="00E55875" w:rsidRPr="00C35EA7" w:rsidRDefault="00E55875" w:rsidP="00DE360B">
            <w:pPr>
              <w:rPr>
                <w:szCs w:val="18"/>
              </w:rPr>
            </w:pPr>
            <w:r w:rsidRPr="00C35EA7">
              <w:rPr>
                <w:szCs w:val="18"/>
              </w:rPr>
              <w:t>10938</w:t>
            </w:r>
          </w:p>
        </w:tc>
        <w:tc>
          <w:tcPr>
            <w:tcW w:w="1510" w:type="dxa"/>
          </w:tcPr>
          <w:p w14:paraId="1F451E5E" w14:textId="77777777" w:rsidR="00E55875" w:rsidRDefault="00E55875" w:rsidP="00DE360B">
            <w:r>
              <w:t>CC-2141-m</w:t>
            </w:r>
          </w:p>
        </w:tc>
        <w:tc>
          <w:tcPr>
            <w:tcW w:w="1403" w:type="dxa"/>
          </w:tcPr>
          <w:p w14:paraId="39AABB2A" w14:textId="77777777" w:rsidR="00E55875" w:rsidRPr="00C35EA7" w:rsidRDefault="00E55875" w:rsidP="00DE360B">
            <w:pPr>
              <w:rPr>
                <w:szCs w:val="18"/>
              </w:rPr>
            </w:pPr>
            <w:r w:rsidRPr="00C35EA7">
              <w:rPr>
                <w:szCs w:val="18"/>
              </w:rPr>
              <w:t>fusaïole</w:t>
            </w:r>
          </w:p>
        </w:tc>
        <w:tc>
          <w:tcPr>
            <w:tcW w:w="1723" w:type="dxa"/>
          </w:tcPr>
          <w:p w14:paraId="65DB0AE1" w14:textId="77777777" w:rsidR="00E55875" w:rsidRDefault="00E55875" w:rsidP="00DE360B">
            <w:r>
              <w:t>1833</w:t>
            </w:r>
          </w:p>
        </w:tc>
      </w:tr>
    </w:tbl>
    <w:p w14:paraId="0C7FE8F4" w14:textId="77777777" w:rsidR="00E55875" w:rsidRPr="00E55875" w:rsidRDefault="00E55875" w:rsidP="00DE360B"/>
    <w:p w14:paraId="22189F26" w14:textId="77777777" w:rsidR="00BB4B83" w:rsidRDefault="00BB4B83" w:rsidP="00DE360B"/>
    <w:p w14:paraId="259E4BB9" w14:textId="77777777" w:rsidR="00BB4B83" w:rsidRDefault="00BB4B83" w:rsidP="00DE360B">
      <w:pPr>
        <w:pStyle w:val="Heading3"/>
      </w:pPr>
      <w:r>
        <w:t>t_226</w:t>
      </w:r>
    </w:p>
    <w:p w14:paraId="44CBC6A8" w14:textId="77777777" w:rsidR="00BB4B83" w:rsidRDefault="00BB4B83" w:rsidP="00DE360B"/>
    <w:tbl>
      <w:tblPr>
        <w:tblW w:w="90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042"/>
        <w:gridCol w:w="1723"/>
      </w:tblGrid>
      <w:tr w:rsidR="005D10B6" w:rsidRPr="00C04709" w14:paraId="452B7014" w14:textId="77777777" w:rsidTr="00C35EA7">
        <w:trPr>
          <w:jc w:val="center"/>
        </w:trPr>
        <w:tc>
          <w:tcPr>
            <w:tcW w:w="1516" w:type="dxa"/>
          </w:tcPr>
          <w:p w14:paraId="5890FBB0" w14:textId="77777777" w:rsidR="00BB4B83" w:rsidRPr="00C35EA7" w:rsidRDefault="00BB4B83" w:rsidP="00DE360B">
            <w:pPr>
              <w:rPr>
                <w:rFonts w:ascii="Courier New" w:hAnsi="Courier New" w:cs="Courier New"/>
                <w:sz w:val="20"/>
                <w:szCs w:val="18"/>
              </w:rPr>
            </w:pPr>
            <w:r w:rsidRPr="00C35EA7">
              <w:rPr>
                <w:rFonts w:ascii="Courier New" w:hAnsi="Courier New" w:cs="Courier New"/>
                <w:sz w:val="20"/>
                <w:szCs w:val="18"/>
                <w:lang w:val="en-GB"/>
              </w:rPr>
              <w:br w:type="page"/>
            </w:r>
            <w:r w:rsidR="00C458EA" w:rsidRPr="00C35EA7">
              <w:rPr>
                <w:rFonts w:ascii="Courier New" w:hAnsi="Courier New" w:cs="Courier New"/>
                <w:sz w:val="20"/>
                <w:szCs w:val="18"/>
              </w:rPr>
              <w:t>OBJ_</w:t>
            </w:r>
          </w:p>
        </w:tc>
        <w:tc>
          <w:tcPr>
            <w:tcW w:w="1176" w:type="dxa"/>
          </w:tcPr>
          <w:p w14:paraId="4D1474EA" w14:textId="77777777" w:rsidR="00BB4B83" w:rsidRPr="00C35EA7" w:rsidRDefault="00BB4B83" w:rsidP="00DE360B">
            <w:pPr>
              <w:rPr>
                <w:rFonts w:ascii="Courier New" w:hAnsi="Courier New" w:cs="Courier New"/>
                <w:sz w:val="20"/>
                <w:szCs w:val="18"/>
              </w:rPr>
            </w:pPr>
          </w:p>
        </w:tc>
        <w:tc>
          <w:tcPr>
            <w:tcW w:w="1070" w:type="dxa"/>
          </w:tcPr>
          <w:p w14:paraId="24D61704" w14:textId="77777777" w:rsidR="00BB4B83" w:rsidRPr="00C35EA7" w:rsidRDefault="00BB4B83" w:rsidP="00DE360B">
            <w:pPr>
              <w:rPr>
                <w:rFonts w:ascii="Courier New" w:hAnsi="Courier New" w:cs="Courier New"/>
                <w:sz w:val="20"/>
                <w:szCs w:val="18"/>
              </w:rPr>
            </w:pPr>
          </w:p>
        </w:tc>
        <w:tc>
          <w:tcPr>
            <w:tcW w:w="1510" w:type="dxa"/>
          </w:tcPr>
          <w:p w14:paraId="443DBE68" w14:textId="77777777" w:rsidR="00BB4B83" w:rsidRPr="00C35EA7" w:rsidRDefault="00BB4B83" w:rsidP="00DE360B">
            <w:pPr>
              <w:rPr>
                <w:rFonts w:ascii="Courier New" w:hAnsi="Courier New" w:cs="Courier New"/>
                <w:sz w:val="20"/>
                <w:szCs w:val="18"/>
              </w:rPr>
            </w:pPr>
          </w:p>
        </w:tc>
        <w:tc>
          <w:tcPr>
            <w:tcW w:w="2042" w:type="dxa"/>
          </w:tcPr>
          <w:p w14:paraId="0FBE8057" w14:textId="77777777" w:rsidR="00BB4B83" w:rsidRPr="00C35EA7" w:rsidRDefault="00BB4B83" w:rsidP="00DE360B">
            <w:pPr>
              <w:rPr>
                <w:rFonts w:ascii="Courier New" w:hAnsi="Courier New" w:cs="Courier New"/>
                <w:sz w:val="20"/>
                <w:szCs w:val="18"/>
              </w:rPr>
            </w:pPr>
          </w:p>
        </w:tc>
        <w:tc>
          <w:tcPr>
            <w:tcW w:w="1723" w:type="dxa"/>
          </w:tcPr>
          <w:p w14:paraId="1A4E33F1" w14:textId="77777777" w:rsidR="00BB4B83" w:rsidRPr="00C35EA7" w:rsidRDefault="00BB4B83" w:rsidP="00DE360B">
            <w:pPr>
              <w:rPr>
                <w:rFonts w:ascii="Courier New" w:hAnsi="Courier New" w:cs="Courier New"/>
                <w:sz w:val="20"/>
                <w:szCs w:val="18"/>
              </w:rPr>
            </w:pPr>
          </w:p>
        </w:tc>
      </w:tr>
      <w:tr w:rsidR="005D10B6" w:rsidRPr="00C04709" w14:paraId="27D0634C" w14:textId="77777777" w:rsidTr="00C35EA7">
        <w:trPr>
          <w:jc w:val="center"/>
        </w:trPr>
        <w:tc>
          <w:tcPr>
            <w:tcW w:w="1516" w:type="dxa"/>
          </w:tcPr>
          <w:p w14:paraId="2E778CB4" w14:textId="77777777" w:rsidR="00BB4B83" w:rsidRPr="00C35EA7" w:rsidRDefault="00BB4B83" w:rsidP="00C35EA7">
            <w:pPr>
              <w:jc w:val="center"/>
              <w:rPr>
                <w:szCs w:val="18"/>
              </w:rPr>
            </w:pPr>
            <w:r w:rsidRPr="00C35EA7">
              <w:rPr>
                <w:szCs w:val="18"/>
              </w:rPr>
              <w:t>site</w:t>
            </w:r>
          </w:p>
        </w:tc>
        <w:tc>
          <w:tcPr>
            <w:tcW w:w="1176" w:type="dxa"/>
          </w:tcPr>
          <w:p w14:paraId="3B5D9C46" w14:textId="77777777" w:rsidR="00BB4B83" w:rsidRPr="00C35EA7" w:rsidRDefault="00BB4B83" w:rsidP="00C35EA7">
            <w:pPr>
              <w:jc w:val="center"/>
              <w:rPr>
                <w:szCs w:val="18"/>
              </w:rPr>
            </w:pPr>
            <w:r w:rsidRPr="00C35EA7">
              <w:rPr>
                <w:szCs w:val="18"/>
              </w:rPr>
              <w:t>structure</w:t>
            </w:r>
          </w:p>
        </w:tc>
        <w:tc>
          <w:tcPr>
            <w:tcW w:w="1070" w:type="dxa"/>
          </w:tcPr>
          <w:p w14:paraId="1140FCD4" w14:textId="77777777" w:rsidR="00BB4B83" w:rsidRPr="00C35EA7" w:rsidRDefault="00BB4B83" w:rsidP="00C35EA7">
            <w:pPr>
              <w:jc w:val="center"/>
              <w:rPr>
                <w:szCs w:val="18"/>
              </w:rPr>
            </w:pPr>
            <w:r w:rsidRPr="00C35EA7">
              <w:rPr>
                <w:szCs w:val="18"/>
              </w:rPr>
              <w:t>numero</w:t>
            </w:r>
          </w:p>
        </w:tc>
        <w:tc>
          <w:tcPr>
            <w:tcW w:w="1510" w:type="dxa"/>
          </w:tcPr>
          <w:p w14:paraId="05300ADD" w14:textId="77777777" w:rsidR="00BB4B83" w:rsidRPr="00C35EA7" w:rsidRDefault="00BB4B83" w:rsidP="00C35EA7">
            <w:pPr>
              <w:jc w:val="center"/>
              <w:rPr>
                <w:szCs w:val="18"/>
              </w:rPr>
            </w:pPr>
            <w:r w:rsidRPr="00C35EA7">
              <w:rPr>
                <w:szCs w:val="18"/>
              </w:rPr>
              <w:t>objet</w:t>
            </w:r>
          </w:p>
        </w:tc>
        <w:tc>
          <w:tcPr>
            <w:tcW w:w="2042" w:type="dxa"/>
          </w:tcPr>
          <w:p w14:paraId="1F1D7C74" w14:textId="77777777" w:rsidR="00BB4B83" w:rsidRPr="00C35EA7" w:rsidRDefault="00BB4B83" w:rsidP="00C35EA7">
            <w:pPr>
              <w:jc w:val="center"/>
              <w:rPr>
                <w:szCs w:val="18"/>
              </w:rPr>
            </w:pPr>
            <w:r w:rsidRPr="00C35EA7">
              <w:rPr>
                <w:szCs w:val="18"/>
              </w:rPr>
              <w:t>description</w:t>
            </w:r>
          </w:p>
        </w:tc>
        <w:tc>
          <w:tcPr>
            <w:tcW w:w="1723" w:type="dxa"/>
          </w:tcPr>
          <w:p w14:paraId="493C4282" w14:textId="77777777" w:rsidR="00BB4B83" w:rsidRPr="00C35EA7" w:rsidRDefault="00BB4B83" w:rsidP="00C35EA7">
            <w:pPr>
              <w:jc w:val="center"/>
              <w:rPr>
                <w:szCs w:val="18"/>
              </w:rPr>
            </w:pPr>
            <w:r w:rsidRPr="00C35EA7">
              <w:rPr>
                <w:szCs w:val="18"/>
              </w:rPr>
              <w:t>BIB</w:t>
            </w:r>
          </w:p>
        </w:tc>
      </w:tr>
      <w:tr w:rsidR="005D10B6" w:rsidRPr="00C04709" w14:paraId="46FE5CFB" w14:textId="77777777" w:rsidTr="00C35EA7">
        <w:trPr>
          <w:jc w:val="center"/>
        </w:trPr>
        <w:tc>
          <w:tcPr>
            <w:tcW w:w="1516" w:type="dxa"/>
          </w:tcPr>
          <w:p w14:paraId="007E2DEF" w14:textId="77777777" w:rsidR="00BB4B83" w:rsidRPr="00C35EA7" w:rsidRDefault="00BB4B83" w:rsidP="00DE360B">
            <w:pPr>
              <w:rPr>
                <w:szCs w:val="18"/>
              </w:rPr>
            </w:pPr>
            <w:r w:rsidRPr="00C35EA7">
              <w:rPr>
                <w:szCs w:val="18"/>
              </w:rPr>
              <w:t>Moulin (Le)</w:t>
            </w:r>
          </w:p>
        </w:tc>
        <w:tc>
          <w:tcPr>
            <w:tcW w:w="1176" w:type="dxa"/>
          </w:tcPr>
          <w:p w14:paraId="03B4DCB4" w14:textId="77777777" w:rsidR="00BB4B83" w:rsidRPr="00C35EA7" w:rsidRDefault="00BB4B83" w:rsidP="00DE360B">
            <w:pPr>
              <w:rPr>
                <w:szCs w:val="18"/>
              </w:rPr>
            </w:pPr>
            <w:r>
              <w:t>t_226</w:t>
            </w:r>
          </w:p>
        </w:tc>
        <w:tc>
          <w:tcPr>
            <w:tcW w:w="1070" w:type="dxa"/>
          </w:tcPr>
          <w:p w14:paraId="4C83A5AE" w14:textId="77777777" w:rsidR="00BB4B83" w:rsidRPr="00C35EA7" w:rsidRDefault="00BB4B83" w:rsidP="00DE360B">
            <w:pPr>
              <w:rPr>
                <w:szCs w:val="18"/>
              </w:rPr>
            </w:pPr>
            <w:r w:rsidRPr="00C35EA7">
              <w:rPr>
                <w:szCs w:val="18"/>
              </w:rPr>
              <w:t>15706</w:t>
            </w:r>
          </w:p>
        </w:tc>
        <w:tc>
          <w:tcPr>
            <w:tcW w:w="1510" w:type="dxa"/>
          </w:tcPr>
          <w:p w14:paraId="7177E3B3" w14:textId="77777777" w:rsidR="00BB4B83" w:rsidRDefault="00BB4B83" w:rsidP="00DE360B">
            <w:r>
              <w:t>AA-3111-m</w:t>
            </w:r>
          </w:p>
        </w:tc>
        <w:tc>
          <w:tcPr>
            <w:tcW w:w="2042" w:type="dxa"/>
          </w:tcPr>
          <w:p w14:paraId="1F6742AA" w14:textId="77777777" w:rsidR="00BB4B83" w:rsidRPr="00C35EA7" w:rsidRDefault="00BB4B83" w:rsidP="00DE360B">
            <w:pPr>
              <w:rPr>
                <w:szCs w:val="18"/>
              </w:rPr>
            </w:pPr>
            <w:r w:rsidRPr="00C35EA7">
              <w:rPr>
                <w:szCs w:val="18"/>
              </w:rPr>
              <w:t>épingle en bronze</w:t>
            </w:r>
          </w:p>
        </w:tc>
        <w:tc>
          <w:tcPr>
            <w:tcW w:w="1723" w:type="dxa"/>
          </w:tcPr>
          <w:p w14:paraId="57753851" w14:textId="77777777" w:rsidR="00BB4B83" w:rsidRDefault="00BB4B83" w:rsidP="00DE360B">
            <w:r>
              <w:t>1833</w:t>
            </w:r>
          </w:p>
        </w:tc>
      </w:tr>
      <w:tr w:rsidR="005D10B6" w:rsidRPr="00C04709" w14:paraId="626BBB10" w14:textId="77777777" w:rsidTr="00C35EA7">
        <w:trPr>
          <w:jc w:val="center"/>
        </w:trPr>
        <w:tc>
          <w:tcPr>
            <w:tcW w:w="1516" w:type="dxa"/>
          </w:tcPr>
          <w:p w14:paraId="2741F60E" w14:textId="77777777" w:rsidR="00E55875" w:rsidRPr="00C35EA7" w:rsidRDefault="00E55875" w:rsidP="00DE360B">
            <w:pPr>
              <w:rPr>
                <w:szCs w:val="18"/>
              </w:rPr>
            </w:pPr>
            <w:r w:rsidRPr="00C35EA7">
              <w:rPr>
                <w:szCs w:val="18"/>
              </w:rPr>
              <w:t>Moulin (Le)</w:t>
            </w:r>
          </w:p>
        </w:tc>
        <w:tc>
          <w:tcPr>
            <w:tcW w:w="1176" w:type="dxa"/>
          </w:tcPr>
          <w:p w14:paraId="28894E01" w14:textId="77777777" w:rsidR="00E55875" w:rsidRPr="00C35EA7" w:rsidRDefault="00E55875" w:rsidP="00DE360B">
            <w:pPr>
              <w:rPr>
                <w:szCs w:val="18"/>
              </w:rPr>
            </w:pPr>
            <w:r>
              <w:t>t_226</w:t>
            </w:r>
          </w:p>
        </w:tc>
        <w:tc>
          <w:tcPr>
            <w:tcW w:w="1070" w:type="dxa"/>
          </w:tcPr>
          <w:p w14:paraId="36824AD0" w14:textId="77777777" w:rsidR="00E55875" w:rsidRPr="00C35EA7" w:rsidRDefault="00E55875" w:rsidP="00DE360B">
            <w:pPr>
              <w:rPr>
                <w:szCs w:val="18"/>
              </w:rPr>
            </w:pPr>
            <w:r w:rsidRPr="00C35EA7">
              <w:rPr>
                <w:szCs w:val="18"/>
                <w:highlight w:val="yellow"/>
              </w:rPr>
              <w:t>10943</w:t>
            </w:r>
          </w:p>
        </w:tc>
        <w:tc>
          <w:tcPr>
            <w:tcW w:w="1510" w:type="dxa"/>
          </w:tcPr>
          <w:p w14:paraId="3F7CEE38" w14:textId="77777777" w:rsidR="00E55875" w:rsidRDefault="00E55875" w:rsidP="00DE360B">
            <w:r>
              <w:t>CC-2141-m</w:t>
            </w:r>
          </w:p>
        </w:tc>
        <w:tc>
          <w:tcPr>
            <w:tcW w:w="2042" w:type="dxa"/>
          </w:tcPr>
          <w:p w14:paraId="36CBC052" w14:textId="77777777" w:rsidR="00E55875" w:rsidRPr="00C35EA7" w:rsidRDefault="00E55875" w:rsidP="00DE360B">
            <w:pPr>
              <w:rPr>
                <w:szCs w:val="18"/>
              </w:rPr>
            </w:pPr>
            <w:r w:rsidRPr="00C35EA7">
              <w:rPr>
                <w:szCs w:val="18"/>
              </w:rPr>
              <w:t>fusaïole</w:t>
            </w:r>
          </w:p>
        </w:tc>
        <w:tc>
          <w:tcPr>
            <w:tcW w:w="1723" w:type="dxa"/>
          </w:tcPr>
          <w:p w14:paraId="419DEBCC" w14:textId="77777777" w:rsidR="00E55875" w:rsidRDefault="00E55875" w:rsidP="00DE360B">
            <w:r>
              <w:t>1833</w:t>
            </w:r>
          </w:p>
        </w:tc>
      </w:tr>
      <w:tr w:rsidR="005D10B6" w:rsidRPr="00C04709" w14:paraId="6BF35C61" w14:textId="77777777" w:rsidTr="00C35EA7">
        <w:trPr>
          <w:jc w:val="center"/>
        </w:trPr>
        <w:tc>
          <w:tcPr>
            <w:tcW w:w="1516" w:type="dxa"/>
          </w:tcPr>
          <w:p w14:paraId="59F4395D" w14:textId="77777777" w:rsidR="00013913" w:rsidRPr="00C35EA7" w:rsidRDefault="00013913" w:rsidP="00DE360B">
            <w:pPr>
              <w:rPr>
                <w:szCs w:val="18"/>
              </w:rPr>
            </w:pPr>
            <w:r w:rsidRPr="00C35EA7">
              <w:rPr>
                <w:szCs w:val="18"/>
              </w:rPr>
              <w:t>Moulin (Le)</w:t>
            </w:r>
          </w:p>
        </w:tc>
        <w:tc>
          <w:tcPr>
            <w:tcW w:w="1176" w:type="dxa"/>
          </w:tcPr>
          <w:p w14:paraId="09499BDA" w14:textId="77777777" w:rsidR="00013913" w:rsidRPr="00C35EA7" w:rsidRDefault="00013913" w:rsidP="00DE360B">
            <w:pPr>
              <w:rPr>
                <w:szCs w:val="18"/>
              </w:rPr>
            </w:pPr>
            <w:r>
              <w:t>t_226</w:t>
            </w:r>
          </w:p>
        </w:tc>
        <w:tc>
          <w:tcPr>
            <w:tcW w:w="1070" w:type="dxa"/>
          </w:tcPr>
          <w:p w14:paraId="67EC9F5C" w14:textId="77777777" w:rsidR="00013913" w:rsidRPr="00C35EA7" w:rsidRDefault="00013913" w:rsidP="00DE360B">
            <w:pPr>
              <w:rPr>
                <w:szCs w:val="18"/>
              </w:rPr>
            </w:pPr>
            <w:r w:rsidRPr="00C35EA7">
              <w:rPr>
                <w:szCs w:val="18"/>
              </w:rPr>
              <w:t>15707</w:t>
            </w:r>
          </w:p>
        </w:tc>
        <w:tc>
          <w:tcPr>
            <w:tcW w:w="1510" w:type="dxa"/>
          </w:tcPr>
          <w:p w14:paraId="7BAA69DB" w14:textId="77777777" w:rsidR="00013913" w:rsidRDefault="00013913" w:rsidP="00DE360B">
            <w:r>
              <w:t>AC-3511-m</w:t>
            </w:r>
          </w:p>
        </w:tc>
        <w:tc>
          <w:tcPr>
            <w:tcW w:w="2042" w:type="dxa"/>
          </w:tcPr>
          <w:p w14:paraId="53ABE3CE" w14:textId="77777777" w:rsidR="00013913" w:rsidRPr="00C35EA7" w:rsidRDefault="00013913" w:rsidP="00DE360B">
            <w:pPr>
              <w:rPr>
                <w:szCs w:val="18"/>
              </w:rPr>
            </w:pPr>
            <w:r w:rsidRPr="00C35EA7">
              <w:rPr>
                <w:szCs w:val="18"/>
              </w:rPr>
              <w:t>bracelet en bronze</w:t>
            </w:r>
          </w:p>
        </w:tc>
        <w:tc>
          <w:tcPr>
            <w:tcW w:w="1723" w:type="dxa"/>
          </w:tcPr>
          <w:p w14:paraId="044F2963" w14:textId="77777777" w:rsidR="00013913" w:rsidRDefault="00013913" w:rsidP="00DE360B">
            <w:r>
              <w:t>1833</w:t>
            </w:r>
          </w:p>
        </w:tc>
      </w:tr>
    </w:tbl>
    <w:p w14:paraId="722BF5E3" w14:textId="77777777" w:rsidR="00BB4B83" w:rsidRDefault="00BB4B83" w:rsidP="00DE360B"/>
    <w:p w14:paraId="1B850106" w14:textId="77777777" w:rsidR="00BB4B83" w:rsidRPr="00BB4B83" w:rsidRDefault="00BB4B83" w:rsidP="00DE360B">
      <w:pPr>
        <w:pStyle w:val="Heading3"/>
      </w:pPr>
      <w:r>
        <w:t>t_227</w:t>
      </w:r>
    </w:p>
    <w:p w14:paraId="58850AE3" w14:textId="77777777" w:rsidR="00686AA3" w:rsidRDefault="00686AA3" w:rsidP="00DE360B"/>
    <w:tbl>
      <w:tblPr>
        <w:tblW w:w="90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042"/>
        <w:gridCol w:w="1723"/>
      </w:tblGrid>
      <w:tr w:rsidR="005D10B6" w:rsidRPr="00C04709" w14:paraId="0002D0AE" w14:textId="77777777" w:rsidTr="00C35EA7">
        <w:trPr>
          <w:jc w:val="center"/>
        </w:trPr>
        <w:tc>
          <w:tcPr>
            <w:tcW w:w="1516" w:type="dxa"/>
          </w:tcPr>
          <w:p w14:paraId="02FF79CA" w14:textId="77777777" w:rsidR="00BB4B83" w:rsidRPr="00C35EA7" w:rsidRDefault="00BB4B83" w:rsidP="00DE360B">
            <w:pPr>
              <w:rPr>
                <w:rFonts w:ascii="Courier New" w:hAnsi="Courier New" w:cs="Courier New"/>
                <w:sz w:val="20"/>
                <w:szCs w:val="18"/>
              </w:rPr>
            </w:pPr>
            <w:r w:rsidRPr="00C35EA7">
              <w:rPr>
                <w:rFonts w:ascii="Courier New" w:hAnsi="Courier New" w:cs="Courier New"/>
                <w:sz w:val="20"/>
                <w:szCs w:val="18"/>
                <w:lang w:val="en-GB"/>
              </w:rPr>
              <w:br w:type="page"/>
            </w:r>
            <w:r w:rsidR="00C458EA" w:rsidRPr="00C35EA7">
              <w:rPr>
                <w:rFonts w:ascii="Courier New" w:hAnsi="Courier New" w:cs="Courier New"/>
                <w:sz w:val="20"/>
                <w:szCs w:val="18"/>
              </w:rPr>
              <w:t>OBJ_</w:t>
            </w:r>
          </w:p>
        </w:tc>
        <w:tc>
          <w:tcPr>
            <w:tcW w:w="1176" w:type="dxa"/>
          </w:tcPr>
          <w:p w14:paraId="1DEFED43" w14:textId="77777777" w:rsidR="00BB4B83" w:rsidRPr="00C35EA7" w:rsidRDefault="00BB4B83" w:rsidP="00DE360B">
            <w:pPr>
              <w:rPr>
                <w:rFonts w:ascii="Courier New" w:hAnsi="Courier New" w:cs="Courier New"/>
                <w:sz w:val="20"/>
                <w:szCs w:val="18"/>
              </w:rPr>
            </w:pPr>
          </w:p>
        </w:tc>
        <w:tc>
          <w:tcPr>
            <w:tcW w:w="1070" w:type="dxa"/>
          </w:tcPr>
          <w:p w14:paraId="186DE3A2" w14:textId="77777777" w:rsidR="00BB4B83" w:rsidRPr="00C35EA7" w:rsidRDefault="00BB4B83" w:rsidP="00DE360B">
            <w:pPr>
              <w:rPr>
                <w:rFonts w:ascii="Courier New" w:hAnsi="Courier New" w:cs="Courier New"/>
                <w:sz w:val="20"/>
                <w:szCs w:val="18"/>
              </w:rPr>
            </w:pPr>
          </w:p>
        </w:tc>
        <w:tc>
          <w:tcPr>
            <w:tcW w:w="1510" w:type="dxa"/>
          </w:tcPr>
          <w:p w14:paraId="4AC2827C" w14:textId="77777777" w:rsidR="00BB4B83" w:rsidRPr="00C35EA7" w:rsidRDefault="00BB4B83" w:rsidP="00DE360B">
            <w:pPr>
              <w:rPr>
                <w:rFonts w:ascii="Courier New" w:hAnsi="Courier New" w:cs="Courier New"/>
                <w:sz w:val="20"/>
                <w:szCs w:val="18"/>
              </w:rPr>
            </w:pPr>
          </w:p>
        </w:tc>
        <w:tc>
          <w:tcPr>
            <w:tcW w:w="2042" w:type="dxa"/>
          </w:tcPr>
          <w:p w14:paraId="2314B793" w14:textId="77777777" w:rsidR="00BB4B83" w:rsidRPr="00C35EA7" w:rsidRDefault="00BB4B83" w:rsidP="00DE360B">
            <w:pPr>
              <w:rPr>
                <w:rFonts w:ascii="Courier New" w:hAnsi="Courier New" w:cs="Courier New"/>
                <w:sz w:val="20"/>
                <w:szCs w:val="18"/>
              </w:rPr>
            </w:pPr>
          </w:p>
        </w:tc>
        <w:tc>
          <w:tcPr>
            <w:tcW w:w="1723" w:type="dxa"/>
          </w:tcPr>
          <w:p w14:paraId="6CD344C9" w14:textId="77777777" w:rsidR="00BB4B83" w:rsidRPr="00C35EA7" w:rsidRDefault="00BB4B83" w:rsidP="00DE360B">
            <w:pPr>
              <w:rPr>
                <w:rFonts w:ascii="Courier New" w:hAnsi="Courier New" w:cs="Courier New"/>
                <w:sz w:val="20"/>
                <w:szCs w:val="18"/>
              </w:rPr>
            </w:pPr>
          </w:p>
        </w:tc>
      </w:tr>
      <w:tr w:rsidR="005D10B6" w:rsidRPr="00C04709" w14:paraId="547BF99A" w14:textId="77777777" w:rsidTr="00C35EA7">
        <w:trPr>
          <w:jc w:val="center"/>
        </w:trPr>
        <w:tc>
          <w:tcPr>
            <w:tcW w:w="1516" w:type="dxa"/>
          </w:tcPr>
          <w:p w14:paraId="070C47DB" w14:textId="77777777" w:rsidR="00BB4B83" w:rsidRPr="00C35EA7" w:rsidRDefault="00BB4B83" w:rsidP="00C35EA7">
            <w:pPr>
              <w:jc w:val="center"/>
              <w:rPr>
                <w:szCs w:val="18"/>
              </w:rPr>
            </w:pPr>
            <w:r w:rsidRPr="00C35EA7">
              <w:rPr>
                <w:szCs w:val="18"/>
              </w:rPr>
              <w:t>site</w:t>
            </w:r>
          </w:p>
        </w:tc>
        <w:tc>
          <w:tcPr>
            <w:tcW w:w="1176" w:type="dxa"/>
          </w:tcPr>
          <w:p w14:paraId="7D2D4937" w14:textId="77777777" w:rsidR="00BB4B83" w:rsidRPr="00C35EA7" w:rsidRDefault="00BB4B83" w:rsidP="00C35EA7">
            <w:pPr>
              <w:jc w:val="center"/>
              <w:rPr>
                <w:szCs w:val="18"/>
              </w:rPr>
            </w:pPr>
            <w:r w:rsidRPr="00C35EA7">
              <w:rPr>
                <w:szCs w:val="18"/>
              </w:rPr>
              <w:t>structure</w:t>
            </w:r>
          </w:p>
        </w:tc>
        <w:tc>
          <w:tcPr>
            <w:tcW w:w="1070" w:type="dxa"/>
          </w:tcPr>
          <w:p w14:paraId="4D5EB48B" w14:textId="77777777" w:rsidR="00BB4B83" w:rsidRPr="00C35EA7" w:rsidRDefault="00BB4B83" w:rsidP="00C35EA7">
            <w:pPr>
              <w:jc w:val="center"/>
              <w:rPr>
                <w:szCs w:val="18"/>
              </w:rPr>
            </w:pPr>
            <w:r w:rsidRPr="00C35EA7">
              <w:rPr>
                <w:szCs w:val="18"/>
              </w:rPr>
              <w:t>numero</w:t>
            </w:r>
          </w:p>
        </w:tc>
        <w:tc>
          <w:tcPr>
            <w:tcW w:w="1510" w:type="dxa"/>
          </w:tcPr>
          <w:p w14:paraId="45411914" w14:textId="77777777" w:rsidR="00BB4B83" w:rsidRPr="00C35EA7" w:rsidRDefault="00BB4B83" w:rsidP="00C35EA7">
            <w:pPr>
              <w:jc w:val="center"/>
              <w:rPr>
                <w:szCs w:val="18"/>
              </w:rPr>
            </w:pPr>
            <w:r w:rsidRPr="00C35EA7">
              <w:rPr>
                <w:szCs w:val="18"/>
              </w:rPr>
              <w:t>objet</w:t>
            </w:r>
          </w:p>
        </w:tc>
        <w:tc>
          <w:tcPr>
            <w:tcW w:w="2042" w:type="dxa"/>
          </w:tcPr>
          <w:p w14:paraId="6D6BF346" w14:textId="77777777" w:rsidR="00BB4B83" w:rsidRPr="00C35EA7" w:rsidRDefault="00BB4B83" w:rsidP="00C35EA7">
            <w:pPr>
              <w:jc w:val="center"/>
              <w:rPr>
                <w:szCs w:val="18"/>
              </w:rPr>
            </w:pPr>
            <w:r w:rsidRPr="00C35EA7">
              <w:rPr>
                <w:szCs w:val="18"/>
              </w:rPr>
              <w:t>description</w:t>
            </w:r>
          </w:p>
        </w:tc>
        <w:tc>
          <w:tcPr>
            <w:tcW w:w="1723" w:type="dxa"/>
          </w:tcPr>
          <w:p w14:paraId="6160AA8E" w14:textId="77777777" w:rsidR="00BB4B83" w:rsidRPr="00C35EA7" w:rsidRDefault="00BB4B83" w:rsidP="00C35EA7">
            <w:pPr>
              <w:jc w:val="center"/>
              <w:rPr>
                <w:szCs w:val="18"/>
              </w:rPr>
            </w:pPr>
            <w:r w:rsidRPr="00C35EA7">
              <w:rPr>
                <w:szCs w:val="18"/>
              </w:rPr>
              <w:t>BIB</w:t>
            </w:r>
          </w:p>
        </w:tc>
      </w:tr>
      <w:tr w:rsidR="005D10B6" w:rsidRPr="00C04709" w14:paraId="78EE2953" w14:textId="77777777" w:rsidTr="00C35EA7">
        <w:trPr>
          <w:jc w:val="center"/>
        </w:trPr>
        <w:tc>
          <w:tcPr>
            <w:tcW w:w="1516" w:type="dxa"/>
          </w:tcPr>
          <w:p w14:paraId="332377FD" w14:textId="77777777" w:rsidR="00BB4B83" w:rsidRPr="00C35EA7" w:rsidRDefault="00BB4B83" w:rsidP="00DE360B">
            <w:pPr>
              <w:rPr>
                <w:szCs w:val="18"/>
              </w:rPr>
            </w:pPr>
            <w:r w:rsidRPr="00C35EA7">
              <w:rPr>
                <w:szCs w:val="18"/>
              </w:rPr>
              <w:t>Moulin (Le)</w:t>
            </w:r>
          </w:p>
        </w:tc>
        <w:tc>
          <w:tcPr>
            <w:tcW w:w="1176" w:type="dxa"/>
          </w:tcPr>
          <w:p w14:paraId="72BF0617" w14:textId="77777777" w:rsidR="00BB4B83" w:rsidRPr="00C35EA7" w:rsidRDefault="00BB4B83" w:rsidP="00DE360B">
            <w:pPr>
              <w:rPr>
                <w:szCs w:val="18"/>
              </w:rPr>
            </w:pPr>
            <w:r>
              <w:t>t_227</w:t>
            </w:r>
          </w:p>
        </w:tc>
        <w:tc>
          <w:tcPr>
            <w:tcW w:w="1070" w:type="dxa"/>
          </w:tcPr>
          <w:p w14:paraId="255990C0" w14:textId="77777777" w:rsidR="00BB4B83" w:rsidRPr="00C35EA7" w:rsidRDefault="00BB4B83" w:rsidP="00DE360B">
            <w:pPr>
              <w:rPr>
                <w:szCs w:val="18"/>
              </w:rPr>
            </w:pPr>
            <w:r w:rsidRPr="00C35EA7">
              <w:rPr>
                <w:szCs w:val="18"/>
              </w:rPr>
              <w:t>15713</w:t>
            </w:r>
          </w:p>
        </w:tc>
        <w:tc>
          <w:tcPr>
            <w:tcW w:w="1510" w:type="dxa"/>
          </w:tcPr>
          <w:p w14:paraId="7812DAE8" w14:textId="77777777" w:rsidR="00BB4B83" w:rsidRDefault="00BB4B83" w:rsidP="00DE360B">
            <w:r>
              <w:t>AA-3111-m</w:t>
            </w:r>
          </w:p>
        </w:tc>
        <w:tc>
          <w:tcPr>
            <w:tcW w:w="2042" w:type="dxa"/>
          </w:tcPr>
          <w:p w14:paraId="0664E93A" w14:textId="77777777" w:rsidR="00BB4B83" w:rsidRPr="00C35EA7" w:rsidRDefault="00BB4B83" w:rsidP="00DE360B">
            <w:pPr>
              <w:rPr>
                <w:szCs w:val="18"/>
              </w:rPr>
            </w:pPr>
            <w:r w:rsidRPr="00C35EA7">
              <w:rPr>
                <w:szCs w:val="18"/>
              </w:rPr>
              <w:t>épingle en bronze</w:t>
            </w:r>
          </w:p>
        </w:tc>
        <w:tc>
          <w:tcPr>
            <w:tcW w:w="1723" w:type="dxa"/>
          </w:tcPr>
          <w:p w14:paraId="6853FBC2" w14:textId="77777777" w:rsidR="00BB4B83" w:rsidRDefault="00BB4B83" w:rsidP="00DE360B">
            <w:r>
              <w:t>1833</w:t>
            </w:r>
          </w:p>
        </w:tc>
      </w:tr>
      <w:tr w:rsidR="005D10B6" w:rsidRPr="00C04709" w14:paraId="6C866777" w14:textId="77777777" w:rsidTr="00C35EA7">
        <w:trPr>
          <w:jc w:val="center"/>
        </w:trPr>
        <w:tc>
          <w:tcPr>
            <w:tcW w:w="1516" w:type="dxa"/>
          </w:tcPr>
          <w:p w14:paraId="63B44BE9" w14:textId="77777777" w:rsidR="00E55875" w:rsidRPr="00C35EA7" w:rsidRDefault="00E55875" w:rsidP="00DE360B">
            <w:pPr>
              <w:rPr>
                <w:szCs w:val="18"/>
              </w:rPr>
            </w:pPr>
            <w:r w:rsidRPr="00C35EA7">
              <w:rPr>
                <w:szCs w:val="18"/>
              </w:rPr>
              <w:t>Moulin (Le)</w:t>
            </w:r>
          </w:p>
        </w:tc>
        <w:tc>
          <w:tcPr>
            <w:tcW w:w="1176" w:type="dxa"/>
          </w:tcPr>
          <w:p w14:paraId="16D1261A" w14:textId="77777777" w:rsidR="00E55875" w:rsidRPr="00C35EA7" w:rsidRDefault="00E55875" w:rsidP="00DE360B">
            <w:pPr>
              <w:rPr>
                <w:szCs w:val="18"/>
              </w:rPr>
            </w:pPr>
            <w:r>
              <w:t>t_227</w:t>
            </w:r>
          </w:p>
        </w:tc>
        <w:tc>
          <w:tcPr>
            <w:tcW w:w="1070" w:type="dxa"/>
          </w:tcPr>
          <w:p w14:paraId="70AF81F8" w14:textId="77777777" w:rsidR="00E55875" w:rsidRPr="00C35EA7" w:rsidRDefault="00E55875" w:rsidP="00DE360B">
            <w:pPr>
              <w:rPr>
                <w:szCs w:val="18"/>
              </w:rPr>
            </w:pPr>
            <w:r w:rsidRPr="00C35EA7">
              <w:rPr>
                <w:szCs w:val="18"/>
                <w:highlight w:val="yellow"/>
              </w:rPr>
              <w:t>10947</w:t>
            </w:r>
          </w:p>
        </w:tc>
        <w:tc>
          <w:tcPr>
            <w:tcW w:w="1510" w:type="dxa"/>
          </w:tcPr>
          <w:p w14:paraId="1819EEB9" w14:textId="77777777" w:rsidR="00E55875" w:rsidRDefault="00E55875" w:rsidP="00DE360B">
            <w:r>
              <w:t>CC-2141-m</w:t>
            </w:r>
          </w:p>
        </w:tc>
        <w:tc>
          <w:tcPr>
            <w:tcW w:w="2042" w:type="dxa"/>
          </w:tcPr>
          <w:p w14:paraId="35E7EAC7" w14:textId="77777777" w:rsidR="00E55875" w:rsidRPr="00C35EA7" w:rsidRDefault="00E55875" w:rsidP="00DE360B">
            <w:pPr>
              <w:rPr>
                <w:szCs w:val="18"/>
              </w:rPr>
            </w:pPr>
            <w:r w:rsidRPr="00C35EA7">
              <w:rPr>
                <w:szCs w:val="18"/>
              </w:rPr>
              <w:t>fusaïole</w:t>
            </w:r>
          </w:p>
        </w:tc>
        <w:tc>
          <w:tcPr>
            <w:tcW w:w="1723" w:type="dxa"/>
          </w:tcPr>
          <w:p w14:paraId="1D269748" w14:textId="77777777" w:rsidR="00E55875" w:rsidRDefault="00E55875" w:rsidP="00DE360B">
            <w:r>
              <w:t>1833</w:t>
            </w:r>
          </w:p>
        </w:tc>
      </w:tr>
      <w:tr w:rsidR="005D10B6" w:rsidRPr="00C04709" w14:paraId="0E12E6B6" w14:textId="77777777" w:rsidTr="00C35EA7">
        <w:trPr>
          <w:jc w:val="center"/>
        </w:trPr>
        <w:tc>
          <w:tcPr>
            <w:tcW w:w="1516" w:type="dxa"/>
          </w:tcPr>
          <w:p w14:paraId="7B3C36EA" w14:textId="77777777" w:rsidR="00013913" w:rsidRPr="00C35EA7" w:rsidRDefault="00013913" w:rsidP="00DE360B">
            <w:pPr>
              <w:rPr>
                <w:szCs w:val="18"/>
              </w:rPr>
            </w:pPr>
            <w:r w:rsidRPr="00C35EA7">
              <w:rPr>
                <w:szCs w:val="18"/>
              </w:rPr>
              <w:t>Moulin (Le)</w:t>
            </w:r>
          </w:p>
        </w:tc>
        <w:tc>
          <w:tcPr>
            <w:tcW w:w="1176" w:type="dxa"/>
          </w:tcPr>
          <w:p w14:paraId="5013A46B" w14:textId="77777777" w:rsidR="00013913" w:rsidRPr="00C35EA7" w:rsidRDefault="00013913" w:rsidP="00DE360B">
            <w:pPr>
              <w:rPr>
                <w:szCs w:val="18"/>
              </w:rPr>
            </w:pPr>
            <w:r>
              <w:t>t_227</w:t>
            </w:r>
          </w:p>
        </w:tc>
        <w:tc>
          <w:tcPr>
            <w:tcW w:w="1070" w:type="dxa"/>
          </w:tcPr>
          <w:p w14:paraId="1C978EFD" w14:textId="77777777" w:rsidR="00013913" w:rsidRPr="00C35EA7" w:rsidRDefault="00013913" w:rsidP="00DE360B">
            <w:pPr>
              <w:rPr>
                <w:szCs w:val="18"/>
              </w:rPr>
            </w:pPr>
            <w:r w:rsidRPr="00C35EA7">
              <w:rPr>
                <w:szCs w:val="18"/>
              </w:rPr>
              <w:t>15715</w:t>
            </w:r>
          </w:p>
        </w:tc>
        <w:tc>
          <w:tcPr>
            <w:tcW w:w="1510" w:type="dxa"/>
          </w:tcPr>
          <w:p w14:paraId="7D554BE2" w14:textId="77777777" w:rsidR="00013913" w:rsidRDefault="00013913" w:rsidP="00DE360B">
            <w:r>
              <w:t>AC-3511-m</w:t>
            </w:r>
          </w:p>
        </w:tc>
        <w:tc>
          <w:tcPr>
            <w:tcW w:w="2042" w:type="dxa"/>
          </w:tcPr>
          <w:p w14:paraId="4C4D2459" w14:textId="77777777" w:rsidR="00013913" w:rsidRPr="00C35EA7" w:rsidRDefault="00013913" w:rsidP="00DE360B">
            <w:pPr>
              <w:rPr>
                <w:szCs w:val="18"/>
              </w:rPr>
            </w:pPr>
            <w:r w:rsidRPr="00C35EA7">
              <w:rPr>
                <w:szCs w:val="18"/>
              </w:rPr>
              <w:t>bracelet en bronze</w:t>
            </w:r>
          </w:p>
        </w:tc>
        <w:tc>
          <w:tcPr>
            <w:tcW w:w="1723" w:type="dxa"/>
          </w:tcPr>
          <w:p w14:paraId="46783EED" w14:textId="77777777" w:rsidR="00013913" w:rsidRDefault="00013913" w:rsidP="00DE360B">
            <w:r>
              <w:t>1833</w:t>
            </w:r>
          </w:p>
        </w:tc>
      </w:tr>
    </w:tbl>
    <w:p w14:paraId="06299B14" w14:textId="77777777" w:rsidR="00BB4B83" w:rsidRDefault="00BB4B83" w:rsidP="00DE360B"/>
    <w:p w14:paraId="052F0245" w14:textId="77777777" w:rsidR="00FC53B6" w:rsidRDefault="00FC53B6" w:rsidP="00DE360B">
      <w:pPr>
        <w:pStyle w:val="Heading3"/>
      </w:pPr>
      <w:r>
        <w:t>t_240</w:t>
      </w:r>
    </w:p>
    <w:p w14:paraId="7776C6C9" w14:textId="77777777" w:rsidR="00FC53B6" w:rsidRDefault="00FC53B6" w:rsidP="00DE360B"/>
    <w:tbl>
      <w:tblPr>
        <w:tblW w:w="87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629"/>
        <w:gridCol w:w="816"/>
      </w:tblGrid>
      <w:tr w:rsidR="005D10B6" w:rsidRPr="00C04709" w14:paraId="21AB7581" w14:textId="77777777" w:rsidTr="00C35EA7">
        <w:trPr>
          <w:jc w:val="center"/>
        </w:trPr>
        <w:tc>
          <w:tcPr>
            <w:tcW w:w="1516" w:type="dxa"/>
          </w:tcPr>
          <w:p w14:paraId="22B5164A" w14:textId="77777777" w:rsidR="00FC53B6" w:rsidRPr="00C35EA7" w:rsidRDefault="00FC53B6"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1824E5BC" w14:textId="77777777" w:rsidR="00FC53B6" w:rsidRPr="00C35EA7" w:rsidRDefault="00FC53B6" w:rsidP="00DE360B">
            <w:pPr>
              <w:rPr>
                <w:rFonts w:ascii="Courier New" w:hAnsi="Courier New" w:cs="Courier New"/>
                <w:sz w:val="20"/>
                <w:szCs w:val="18"/>
              </w:rPr>
            </w:pPr>
          </w:p>
        </w:tc>
        <w:tc>
          <w:tcPr>
            <w:tcW w:w="1070" w:type="dxa"/>
          </w:tcPr>
          <w:p w14:paraId="5A8E1066" w14:textId="77777777" w:rsidR="00FC53B6" w:rsidRPr="00C35EA7" w:rsidRDefault="00FC53B6" w:rsidP="00DE360B">
            <w:pPr>
              <w:rPr>
                <w:rFonts w:ascii="Courier New" w:hAnsi="Courier New" w:cs="Courier New"/>
                <w:sz w:val="20"/>
                <w:szCs w:val="18"/>
              </w:rPr>
            </w:pPr>
          </w:p>
        </w:tc>
        <w:tc>
          <w:tcPr>
            <w:tcW w:w="1510" w:type="dxa"/>
          </w:tcPr>
          <w:p w14:paraId="1717EE40" w14:textId="77777777" w:rsidR="00FC53B6" w:rsidRPr="00C35EA7" w:rsidRDefault="00FC53B6" w:rsidP="00DE360B">
            <w:pPr>
              <w:rPr>
                <w:rFonts w:ascii="Courier New" w:hAnsi="Courier New" w:cs="Courier New"/>
                <w:sz w:val="20"/>
                <w:szCs w:val="18"/>
              </w:rPr>
            </w:pPr>
          </w:p>
        </w:tc>
        <w:tc>
          <w:tcPr>
            <w:tcW w:w="2629" w:type="dxa"/>
          </w:tcPr>
          <w:p w14:paraId="0C1BD4E3" w14:textId="77777777" w:rsidR="00FC53B6" w:rsidRPr="00C35EA7" w:rsidRDefault="00FC53B6" w:rsidP="00DE360B">
            <w:pPr>
              <w:rPr>
                <w:rFonts w:ascii="Courier New" w:hAnsi="Courier New" w:cs="Courier New"/>
                <w:sz w:val="20"/>
                <w:szCs w:val="18"/>
              </w:rPr>
            </w:pPr>
          </w:p>
        </w:tc>
        <w:tc>
          <w:tcPr>
            <w:tcW w:w="816" w:type="dxa"/>
          </w:tcPr>
          <w:p w14:paraId="22C2AE75" w14:textId="77777777" w:rsidR="00FC53B6" w:rsidRPr="00C35EA7" w:rsidRDefault="00FC53B6" w:rsidP="00DE360B">
            <w:pPr>
              <w:rPr>
                <w:rFonts w:ascii="Courier New" w:hAnsi="Courier New" w:cs="Courier New"/>
                <w:sz w:val="20"/>
                <w:szCs w:val="18"/>
              </w:rPr>
            </w:pPr>
          </w:p>
        </w:tc>
      </w:tr>
      <w:tr w:rsidR="005D10B6" w:rsidRPr="00C04709" w14:paraId="7D8DBB61" w14:textId="77777777" w:rsidTr="00C35EA7">
        <w:trPr>
          <w:jc w:val="center"/>
        </w:trPr>
        <w:tc>
          <w:tcPr>
            <w:tcW w:w="1516" w:type="dxa"/>
          </w:tcPr>
          <w:p w14:paraId="49C795C7" w14:textId="77777777" w:rsidR="00FC53B6" w:rsidRPr="00C35EA7" w:rsidRDefault="00FC53B6" w:rsidP="00C35EA7">
            <w:pPr>
              <w:jc w:val="center"/>
              <w:rPr>
                <w:szCs w:val="18"/>
              </w:rPr>
            </w:pPr>
            <w:r w:rsidRPr="00C35EA7">
              <w:rPr>
                <w:szCs w:val="18"/>
              </w:rPr>
              <w:t>site</w:t>
            </w:r>
          </w:p>
        </w:tc>
        <w:tc>
          <w:tcPr>
            <w:tcW w:w="1176" w:type="dxa"/>
          </w:tcPr>
          <w:p w14:paraId="08C9CAD0" w14:textId="77777777" w:rsidR="00FC53B6" w:rsidRPr="00C35EA7" w:rsidRDefault="00FC53B6" w:rsidP="00C35EA7">
            <w:pPr>
              <w:jc w:val="center"/>
              <w:rPr>
                <w:szCs w:val="18"/>
              </w:rPr>
            </w:pPr>
            <w:r w:rsidRPr="00C35EA7">
              <w:rPr>
                <w:szCs w:val="18"/>
              </w:rPr>
              <w:t>structure</w:t>
            </w:r>
          </w:p>
        </w:tc>
        <w:tc>
          <w:tcPr>
            <w:tcW w:w="1070" w:type="dxa"/>
          </w:tcPr>
          <w:p w14:paraId="40764708" w14:textId="77777777" w:rsidR="00FC53B6" w:rsidRPr="00C35EA7" w:rsidRDefault="00FC53B6" w:rsidP="00C35EA7">
            <w:pPr>
              <w:jc w:val="center"/>
              <w:rPr>
                <w:szCs w:val="18"/>
              </w:rPr>
            </w:pPr>
            <w:r w:rsidRPr="00C35EA7">
              <w:rPr>
                <w:szCs w:val="18"/>
              </w:rPr>
              <w:t>numero</w:t>
            </w:r>
          </w:p>
        </w:tc>
        <w:tc>
          <w:tcPr>
            <w:tcW w:w="1510" w:type="dxa"/>
          </w:tcPr>
          <w:p w14:paraId="148FE3F6" w14:textId="77777777" w:rsidR="00FC53B6" w:rsidRPr="00C35EA7" w:rsidRDefault="00FC53B6" w:rsidP="00C35EA7">
            <w:pPr>
              <w:jc w:val="center"/>
              <w:rPr>
                <w:szCs w:val="18"/>
              </w:rPr>
            </w:pPr>
            <w:r w:rsidRPr="00C35EA7">
              <w:rPr>
                <w:szCs w:val="18"/>
              </w:rPr>
              <w:t>objet</w:t>
            </w:r>
          </w:p>
        </w:tc>
        <w:tc>
          <w:tcPr>
            <w:tcW w:w="2629" w:type="dxa"/>
          </w:tcPr>
          <w:p w14:paraId="6F2916FA" w14:textId="77777777" w:rsidR="00FC53B6" w:rsidRPr="00C35EA7" w:rsidRDefault="00FC53B6" w:rsidP="00C35EA7">
            <w:pPr>
              <w:jc w:val="center"/>
              <w:rPr>
                <w:szCs w:val="18"/>
              </w:rPr>
            </w:pPr>
            <w:r w:rsidRPr="00C35EA7">
              <w:rPr>
                <w:szCs w:val="18"/>
              </w:rPr>
              <w:t>description</w:t>
            </w:r>
          </w:p>
        </w:tc>
        <w:tc>
          <w:tcPr>
            <w:tcW w:w="816" w:type="dxa"/>
          </w:tcPr>
          <w:p w14:paraId="16636105" w14:textId="77777777" w:rsidR="00FC53B6" w:rsidRPr="00C35EA7" w:rsidRDefault="00FC53B6" w:rsidP="00C35EA7">
            <w:pPr>
              <w:jc w:val="center"/>
              <w:rPr>
                <w:szCs w:val="18"/>
              </w:rPr>
            </w:pPr>
            <w:r w:rsidRPr="00C35EA7">
              <w:rPr>
                <w:szCs w:val="18"/>
              </w:rPr>
              <w:t>BIB</w:t>
            </w:r>
          </w:p>
        </w:tc>
      </w:tr>
      <w:tr w:rsidR="005D10B6" w:rsidRPr="00C04709" w14:paraId="7E5346FD" w14:textId="77777777" w:rsidTr="00C35EA7">
        <w:trPr>
          <w:jc w:val="center"/>
        </w:trPr>
        <w:tc>
          <w:tcPr>
            <w:tcW w:w="1516" w:type="dxa"/>
          </w:tcPr>
          <w:p w14:paraId="415A6BC7" w14:textId="77777777" w:rsidR="00FC53B6" w:rsidRPr="00C35EA7" w:rsidRDefault="00FC53B6" w:rsidP="00DE360B">
            <w:pPr>
              <w:rPr>
                <w:szCs w:val="18"/>
              </w:rPr>
            </w:pPr>
            <w:r w:rsidRPr="00C35EA7">
              <w:rPr>
                <w:szCs w:val="18"/>
              </w:rPr>
              <w:t>Moulin (Le)</w:t>
            </w:r>
          </w:p>
        </w:tc>
        <w:tc>
          <w:tcPr>
            <w:tcW w:w="1176" w:type="dxa"/>
          </w:tcPr>
          <w:p w14:paraId="44E58EBB" w14:textId="77777777" w:rsidR="00FC53B6" w:rsidRPr="00C35EA7" w:rsidRDefault="00FC53B6" w:rsidP="00DE360B">
            <w:pPr>
              <w:rPr>
                <w:szCs w:val="18"/>
              </w:rPr>
            </w:pPr>
            <w:r>
              <w:t>t_240</w:t>
            </w:r>
          </w:p>
        </w:tc>
        <w:tc>
          <w:tcPr>
            <w:tcW w:w="1070" w:type="dxa"/>
          </w:tcPr>
          <w:p w14:paraId="35A162D1" w14:textId="77777777" w:rsidR="00FC53B6" w:rsidRPr="00C35EA7" w:rsidRDefault="00FC53B6" w:rsidP="00DE360B">
            <w:pPr>
              <w:rPr>
                <w:szCs w:val="18"/>
              </w:rPr>
            </w:pPr>
            <w:r w:rsidRPr="00C35EA7">
              <w:rPr>
                <w:szCs w:val="18"/>
              </w:rPr>
              <w:t>15730</w:t>
            </w:r>
          </w:p>
        </w:tc>
        <w:tc>
          <w:tcPr>
            <w:tcW w:w="1510" w:type="dxa"/>
          </w:tcPr>
          <w:p w14:paraId="0B58BF53" w14:textId="77777777" w:rsidR="00FC53B6" w:rsidRPr="00B2667E" w:rsidRDefault="00FC53B6" w:rsidP="00DE360B">
            <w:r>
              <w:t>AA-9111-m</w:t>
            </w:r>
          </w:p>
        </w:tc>
        <w:tc>
          <w:tcPr>
            <w:tcW w:w="2629" w:type="dxa"/>
          </w:tcPr>
          <w:p w14:paraId="66B08CFF" w14:textId="77777777" w:rsidR="00FC53B6" w:rsidRPr="00C35EA7" w:rsidRDefault="00FC53B6" w:rsidP="00DE360B">
            <w:pPr>
              <w:rPr>
                <w:szCs w:val="18"/>
              </w:rPr>
            </w:pPr>
            <w:r>
              <w:t>épingle en bronze</w:t>
            </w:r>
          </w:p>
        </w:tc>
        <w:tc>
          <w:tcPr>
            <w:tcW w:w="816" w:type="dxa"/>
          </w:tcPr>
          <w:p w14:paraId="1E1DF52B" w14:textId="77777777" w:rsidR="00FC53B6" w:rsidRPr="00C35EA7" w:rsidRDefault="00FC53B6" w:rsidP="00DE360B">
            <w:pPr>
              <w:rPr>
                <w:szCs w:val="18"/>
              </w:rPr>
            </w:pPr>
            <w:r w:rsidRPr="00C35EA7">
              <w:rPr>
                <w:szCs w:val="18"/>
              </w:rPr>
              <w:t>1833</w:t>
            </w:r>
          </w:p>
        </w:tc>
      </w:tr>
    </w:tbl>
    <w:p w14:paraId="5BD745FA" w14:textId="77777777" w:rsidR="00FC53B6" w:rsidRDefault="00FC53B6" w:rsidP="00DE360B"/>
    <w:p w14:paraId="6CA48194" w14:textId="77777777" w:rsidR="00FC53B6" w:rsidRDefault="00FC53B6" w:rsidP="00DE360B"/>
    <w:p w14:paraId="7E0BEAF8" w14:textId="77777777" w:rsidR="00C46DBB" w:rsidRDefault="009E4276" w:rsidP="00DE360B">
      <w:pPr>
        <w:pStyle w:val="Heading3"/>
      </w:pPr>
      <w:bookmarkStart w:id="2335" w:name="Sit_Mailhac_Moulin_t243"/>
      <w:r>
        <w:t>t_</w:t>
      </w:r>
      <w:r w:rsidR="00C46DBB">
        <w:t>243</w:t>
      </w:r>
    </w:p>
    <w:bookmarkEnd w:id="2335"/>
    <w:p w14:paraId="2A4234FD" w14:textId="77777777" w:rsidR="00F8430E" w:rsidRDefault="00F8430E" w:rsidP="00DE360B">
      <w:pPr>
        <w:jc w:val="both"/>
      </w:pPr>
    </w:p>
    <w:p w14:paraId="48F7A25B" w14:textId="016AB5A2" w:rsidR="00F8430E" w:rsidRPr="0032190F" w:rsidRDefault="00F8430E" w:rsidP="00DE360B">
      <w:pPr>
        <w:rPr>
          <w:lang w:val="fr-FR"/>
        </w:rPr>
      </w:pPr>
      <w:r w:rsidRPr="0032190F">
        <w:rPr>
          <w:lang w:val="fr-FR"/>
        </w:rPr>
        <w:t xml:space="preserve">Sur un des vases de la sépulture, les cannelures passant sous l’anse forme un critère plutôt ancien, v. </w:t>
      </w:r>
      <w:hyperlink r:id="rId5444" w:anchor="Cul_Bronze_Final_3b_ceramiques" w:history="1">
        <w:r w:rsidRPr="0032190F">
          <w:rPr>
            <w:rStyle w:val="Hyperlink"/>
            <w:lang w:val="fr-FR"/>
          </w:rPr>
          <w:t>céramiques BF3b</w:t>
        </w:r>
      </w:hyperlink>
      <w:r w:rsidRPr="0032190F">
        <w:rPr>
          <w:lang w:val="fr-FR"/>
        </w:rPr>
        <w:t xml:space="preserve">  (BIB Réunion T. Lachenal, L. Bourdajaud, 2016) v. </w:t>
      </w:r>
      <w:hyperlink r:id="rId5445" w:anchor="Sit_Mailhac_Moulin_t108" w:history="1">
        <w:r w:rsidRPr="0032190F">
          <w:rPr>
            <w:rStyle w:val="Hyperlink"/>
            <w:lang w:val="fr-FR"/>
          </w:rPr>
          <w:t>t. 108</w:t>
        </w:r>
      </w:hyperlink>
      <w:r w:rsidRPr="0032190F">
        <w:rPr>
          <w:lang w:val="fr-FR"/>
        </w:rPr>
        <w:t xml:space="preserve">, </w:t>
      </w:r>
      <w:hyperlink r:id="rId5446" w:anchor="Sit_Mailhac_Moulin_t114" w:history="1">
        <w:r w:rsidRPr="0032190F">
          <w:rPr>
            <w:rStyle w:val="Hyperlink"/>
            <w:lang w:val="fr-FR"/>
          </w:rPr>
          <w:t>t. 114</w:t>
        </w:r>
      </w:hyperlink>
      <w:r w:rsidRPr="0032190F">
        <w:rPr>
          <w:lang w:val="fr-FR"/>
        </w:rPr>
        <w:t xml:space="preserve">, </w:t>
      </w:r>
      <w:hyperlink r:id="rId5447" w:anchor="Sit_Mailhac_Moulin_t120" w:history="1">
        <w:r w:rsidRPr="0032190F">
          <w:rPr>
            <w:rStyle w:val="Hyperlink"/>
            <w:lang w:val="fr-FR"/>
          </w:rPr>
          <w:t>t. 120</w:t>
        </w:r>
      </w:hyperlink>
      <w:r w:rsidRPr="0032190F">
        <w:rPr>
          <w:lang w:val="fr-FR"/>
        </w:rPr>
        <w:t xml:space="preserve">, </w:t>
      </w:r>
      <w:hyperlink r:id="rId5448" w:anchor="Sit_Mailhac_Moulin_t149" w:history="1">
        <w:r w:rsidRPr="0032190F">
          <w:rPr>
            <w:rStyle w:val="Hyperlink"/>
            <w:lang w:val="fr-FR"/>
          </w:rPr>
          <w:t>t. 149</w:t>
        </w:r>
      </w:hyperlink>
      <w:r w:rsidRPr="0032190F">
        <w:rPr>
          <w:lang w:val="fr-FR"/>
        </w:rPr>
        <w:t xml:space="preserve"> (BIB Réunion T. Lachenal, L. Bourdajaud, 2016)</w:t>
      </w:r>
    </w:p>
    <w:p w14:paraId="5F1C4BBB" w14:textId="77777777" w:rsidR="00F8430E" w:rsidRPr="0032190F" w:rsidRDefault="00F8430E" w:rsidP="00DE360B">
      <w:pPr>
        <w:jc w:val="both"/>
        <w:rPr>
          <w:lang w:val="fr-FR"/>
        </w:rPr>
      </w:pPr>
    </w:p>
    <w:p w14:paraId="5B923A7F" w14:textId="77777777" w:rsidR="00C46DBB" w:rsidRPr="0032190F" w:rsidRDefault="006D7659" w:rsidP="00DE360B">
      <w:pPr>
        <w:jc w:val="both"/>
        <w:rPr>
          <w:lang w:val="fr-FR"/>
        </w:rPr>
      </w:pPr>
      <w:r w:rsidRPr="0032190F">
        <w:rPr>
          <w:lang w:val="fr-FR"/>
        </w:rPr>
        <w:lastRenderedPageBreak/>
        <w:t>vase sphérique à petit pied, en poterie noire très fine. Trois cannelures sur l’épaule et, dessous, décor incisé avant cuisson avec une pointe fine. Ces incisions étaient emplies d’une poudre rouge. H : 0,105 m ; Do : 0,08 m ; Db : 0,035 m. (BIB 1833)</w:t>
      </w:r>
    </w:p>
    <w:p w14:paraId="13DAF3C1" w14:textId="77777777" w:rsidR="00B03CE0" w:rsidRPr="0032190F" w:rsidRDefault="00B03CE0" w:rsidP="00DE360B">
      <w:pPr>
        <w:jc w:val="both"/>
        <w:rPr>
          <w:lang w:val="fr-FR"/>
        </w:rPr>
      </w:pPr>
    </w:p>
    <w:p w14:paraId="51C5EFE1" w14:textId="77777777" w:rsidR="00B03CE0" w:rsidRPr="0032190F" w:rsidRDefault="00B03CE0" w:rsidP="00DE360B">
      <w:pPr>
        <w:jc w:val="both"/>
        <w:rPr>
          <w:lang w:val="fr-FR"/>
        </w:rPr>
      </w:pPr>
      <w:r w:rsidRPr="0032190F">
        <w:rPr>
          <w:lang w:val="fr-FR"/>
        </w:rPr>
        <w:t>Bronze : 15735 : fragment d’anneau plat à section en losange. D extérieur : 0,028 m environ.</w:t>
      </w:r>
    </w:p>
    <w:p w14:paraId="3190707E" w14:textId="77777777" w:rsidR="00B03CE0" w:rsidRDefault="00B03CE0" w:rsidP="00DE360B">
      <w:pPr>
        <w:jc w:val="both"/>
      </w:pPr>
      <w:r w:rsidRPr="0032190F">
        <w:rPr>
          <w:lang w:val="fr-FR"/>
        </w:rPr>
        <w:t xml:space="preserve">15736 : fragments d’anneaux carénés. </w:t>
      </w:r>
      <w:r>
        <w:t>15737 : débris fondus.(BIB 1833)</w:t>
      </w:r>
    </w:p>
    <w:p w14:paraId="0D385EE1" w14:textId="77777777" w:rsidR="00E55875" w:rsidRDefault="00E55875" w:rsidP="00DE360B">
      <w:pPr>
        <w:jc w:val="both"/>
      </w:pPr>
    </w:p>
    <w:p w14:paraId="469C8DB1" w14:textId="77777777" w:rsidR="00FC53B6" w:rsidRDefault="00FC53B6" w:rsidP="00DE360B">
      <w:pPr>
        <w:pStyle w:val="Heading3"/>
      </w:pPr>
      <w:r>
        <w:t>t_245</w:t>
      </w:r>
    </w:p>
    <w:p w14:paraId="7EF4A2BA" w14:textId="77777777" w:rsidR="00FC53B6" w:rsidRDefault="00FC53B6" w:rsidP="00DE360B"/>
    <w:tbl>
      <w:tblPr>
        <w:tblW w:w="90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042"/>
        <w:gridCol w:w="1723"/>
      </w:tblGrid>
      <w:tr w:rsidR="005D10B6" w:rsidRPr="00C04709" w14:paraId="1C2F1F2B" w14:textId="77777777" w:rsidTr="00C35EA7">
        <w:trPr>
          <w:jc w:val="center"/>
        </w:trPr>
        <w:tc>
          <w:tcPr>
            <w:tcW w:w="1516" w:type="dxa"/>
          </w:tcPr>
          <w:p w14:paraId="0A13BB33" w14:textId="77777777" w:rsidR="00FC53B6" w:rsidRPr="00C35EA7" w:rsidRDefault="00FC53B6" w:rsidP="00DE360B">
            <w:pPr>
              <w:rPr>
                <w:rFonts w:ascii="Courier New" w:hAnsi="Courier New" w:cs="Courier New"/>
                <w:sz w:val="20"/>
                <w:szCs w:val="18"/>
              </w:rPr>
            </w:pPr>
            <w:r w:rsidRPr="00C35EA7">
              <w:rPr>
                <w:rFonts w:ascii="Courier New" w:hAnsi="Courier New" w:cs="Courier New"/>
                <w:sz w:val="20"/>
                <w:szCs w:val="18"/>
                <w:lang w:val="en-GB"/>
              </w:rPr>
              <w:br w:type="page"/>
            </w:r>
            <w:r w:rsidR="00C458EA" w:rsidRPr="00C35EA7">
              <w:rPr>
                <w:rFonts w:ascii="Courier New" w:hAnsi="Courier New" w:cs="Courier New"/>
                <w:sz w:val="20"/>
                <w:szCs w:val="18"/>
              </w:rPr>
              <w:t>OBJ_</w:t>
            </w:r>
          </w:p>
        </w:tc>
        <w:tc>
          <w:tcPr>
            <w:tcW w:w="1176" w:type="dxa"/>
          </w:tcPr>
          <w:p w14:paraId="3201504C" w14:textId="77777777" w:rsidR="00FC53B6" w:rsidRPr="00C35EA7" w:rsidRDefault="00FC53B6" w:rsidP="00DE360B">
            <w:pPr>
              <w:rPr>
                <w:rFonts w:ascii="Courier New" w:hAnsi="Courier New" w:cs="Courier New"/>
                <w:sz w:val="20"/>
                <w:szCs w:val="18"/>
              </w:rPr>
            </w:pPr>
          </w:p>
        </w:tc>
        <w:tc>
          <w:tcPr>
            <w:tcW w:w="1070" w:type="dxa"/>
          </w:tcPr>
          <w:p w14:paraId="777232FF" w14:textId="77777777" w:rsidR="00FC53B6" w:rsidRPr="00C35EA7" w:rsidRDefault="00FC53B6" w:rsidP="00DE360B">
            <w:pPr>
              <w:rPr>
                <w:rFonts w:ascii="Courier New" w:hAnsi="Courier New" w:cs="Courier New"/>
                <w:sz w:val="20"/>
                <w:szCs w:val="18"/>
              </w:rPr>
            </w:pPr>
          </w:p>
        </w:tc>
        <w:tc>
          <w:tcPr>
            <w:tcW w:w="1510" w:type="dxa"/>
          </w:tcPr>
          <w:p w14:paraId="731B5419" w14:textId="77777777" w:rsidR="00FC53B6" w:rsidRPr="00C35EA7" w:rsidRDefault="00FC53B6" w:rsidP="00DE360B">
            <w:pPr>
              <w:rPr>
                <w:rFonts w:ascii="Courier New" w:hAnsi="Courier New" w:cs="Courier New"/>
                <w:sz w:val="20"/>
                <w:szCs w:val="18"/>
              </w:rPr>
            </w:pPr>
          </w:p>
        </w:tc>
        <w:tc>
          <w:tcPr>
            <w:tcW w:w="2042" w:type="dxa"/>
          </w:tcPr>
          <w:p w14:paraId="7A763FD6" w14:textId="77777777" w:rsidR="00FC53B6" w:rsidRPr="00C35EA7" w:rsidRDefault="00FC53B6" w:rsidP="00DE360B">
            <w:pPr>
              <w:rPr>
                <w:rFonts w:ascii="Courier New" w:hAnsi="Courier New" w:cs="Courier New"/>
                <w:sz w:val="20"/>
                <w:szCs w:val="18"/>
              </w:rPr>
            </w:pPr>
          </w:p>
        </w:tc>
        <w:tc>
          <w:tcPr>
            <w:tcW w:w="1723" w:type="dxa"/>
          </w:tcPr>
          <w:p w14:paraId="257BDF38" w14:textId="77777777" w:rsidR="00FC53B6" w:rsidRPr="00C35EA7" w:rsidRDefault="00FC53B6" w:rsidP="00DE360B">
            <w:pPr>
              <w:rPr>
                <w:rFonts w:ascii="Courier New" w:hAnsi="Courier New" w:cs="Courier New"/>
                <w:sz w:val="20"/>
                <w:szCs w:val="18"/>
              </w:rPr>
            </w:pPr>
          </w:p>
        </w:tc>
      </w:tr>
      <w:tr w:rsidR="005D10B6" w:rsidRPr="00C04709" w14:paraId="3FA15C2D" w14:textId="77777777" w:rsidTr="00C35EA7">
        <w:trPr>
          <w:jc w:val="center"/>
        </w:trPr>
        <w:tc>
          <w:tcPr>
            <w:tcW w:w="1516" w:type="dxa"/>
          </w:tcPr>
          <w:p w14:paraId="56CB7475" w14:textId="77777777" w:rsidR="00FC53B6" w:rsidRPr="00C35EA7" w:rsidRDefault="00FC53B6" w:rsidP="00C35EA7">
            <w:pPr>
              <w:jc w:val="center"/>
              <w:rPr>
                <w:szCs w:val="18"/>
              </w:rPr>
            </w:pPr>
            <w:r w:rsidRPr="00C35EA7">
              <w:rPr>
                <w:szCs w:val="18"/>
              </w:rPr>
              <w:t>site</w:t>
            </w:r>
          </w:p>
        </w:tc>
        <w:tc>
          <w:tcPr>
            <w:tcW w:w="1176" w:type="dxa"/>
          </w:tcPr>
          <w:p w14:paraId="563FA36A" w14:textId="77777777" w:rsidR="00FC53B6" w:rsidRPr="00C35EA7" w:rsidRDefault="00FC53B6" w:rsidP="00C35EA7">
            <w:pPr>
              <w:jc w:val="center"/>
              <w:rPr>
                <w:szCs w:val="18"/>
              </w:rPr>
            </w:pPr>
            <w:r w:rsidRPr="00C35EA7">
              <w:rPr>
                <w:szCs w:val="18"/>
              </w:rPr>
              <w:t>structure</w:t>
            </w:r>
          </w:p>
        </w:tc>
        <w:tc>
          <w:tcPr>
            <w:tcW w:w="1070" w:type="dxa"/>
          </w:tcPr>
          <w:p w14:paraId="626CFD76" w14:textId="77777777" w:rsidR="00FC53B6" w:rsidRPr="00C35EA7" w:rsidRDefault="00FC53B6" w:rsidP="00C35EA7">
            <w:pPr>
              <w:jc w:val="center"/>
              <w:rPr>
                <w:szCs w:val="18"/>
              </w:rPr>
            </w:pPr>
            <w:r w:rsidRPr="00C35EA7">
              <w:rPr>
                <w:szCs w:val="18"/>
              </w:rPr>
              <w:t>numero</w:t>
            </w:r>
          </w:p>
        </w:tc>
        <w:tc>
          <w:tcPr>
            <w:tcW w:w="1510" w:type="dxa"/>
          </w:tcPr>
          <w:p w14:paraId="0A447D8C" w14:textId="77777777" w:rsidR="00FC53B6" w:rsidRPr="00C35EA7" w:rsidRDefault="00FC53B6" w:rsidP="00C35EA7">
            <w:pPr>
              <w:jc w:val="center"/>
              <w:rPr>
                <w:szCs w:val="18"/>
              </w:rPr>
            </w:pPr>
            <w:r w:rsidRPr="00C35EA7">
              <w:rPr>
                <w:szCs w:val="18"/>
              </w:rPr>
              <w:t>objet</w:t>
            </w:r>
          </w:p>
        </w:tc>
        <w:tc>
          <w:tcPr>
            <w:tcW w:w="2042" w:type="dxa"/>
          </w:tcPr>
          <w:p w14:paraId="009129FF" w14:textId="77777777" w:rsidR="00FC53B6" w:rsidRPr="00C35EA7" w:rsidRDefault="00FC53B6" w:rsidP="00C35EA7">
            <w:pPr>
              <w:jc w:val="center"/>
              <w:rPr>
                <w:szCs w:val="18"/>
              </w:rPr>
            </w:pPr>
            <w:r w:rsidRPr="00C35EA7">
              <w:rPr>
                <w:szCs w:val="18"/>
              </w:rPr>
              <w:t>description</w:t>
            </w:r>
          </w:p>
        </w:tc>
        <w:tc>
          <w:tcPr>
            <w:tcW w:w="1723" w:type="dxa"/>
          </w:tcPr>
          <w:p w14:paraId="5C04CFB6" w14:textId="77777777" w:rsidR="00FC53B6" w:rsidRPr="00C35EA7" w:rsidRDefault="00FC53B6" w:rsidP="00C35EA7">
            <w:pPr>
              <w:jc w:val="center"/>
              <w:rPr>
                <w:szCs w:val="18"/>
              </w:rPr>
            </w:pPr>
            <w:r w:rsidRPr="00C35EA7">
              <w:rPr>
                <w:szCs w:val="18"/>
              </w:rPr>
              <w:t>BIB</w:t>
            </w:r>
          </w:p>
        </w:tc>
      </w:tr>
      <w:tr w:rsidR="005D10B6" w:rsidRPr="00C04709" w14:paraId="207DCD71" w14:textId="77777777" w:rsidTr="00C35EA7">
        <w:trPr>
          <w:jc w:val="center"/>
        </w:trPr>
        <w:tc>
          <w:tcPr>
            <w:tcW w:w="1516" w:type="dxa"/>
          </w:tcPr>
          <w:p w14:paraId="2C59EE3C" w14:textId="77777777" w:rsidR="00FC53B6" w:rsidRPr="00C35EA7" w:rsidRDefault="00FC53B6" w:rsidP="00DE360B">
            <w:pPr>
              <w:rPr>
                <w:szCs w:val="18"/>
              </w:rPr>
            </w:pPr>
            <w:r w:rsidRPr="00C35EA7">
              <w:rPr>
                <w:szCs w:val="18"/>
              </w:rPr>
              <w:t>Moulin (Le)</w:t>
            </w:r>
          </w:p>
        </w:tc>
        <w:tc>
          <w:tcPr>
            <w:tcW w:w="1176" w:type="dxa"/>
          </w:tcPr>
          <w:p w14:paraId="11153D01" w14:textId="77777777" w:rsidR="00FC53B6" w:rsidRPr="00C35EA7" w:rsidRDefault="00FC53B6" w:rsidP="00DE360B">
            <w:pPr>
              <w:rPr>
                <w:szCs w:val="18"/>
              </w:rPr>
            </w:pPr>
            <w:r>
              <w:t>t_245</w:t>
            </w:r>
          </w:p>
        </w:tc>
        <w:tc>
          <w:tcPr>
            <w:tcW w:w="1070" w:type="dxa"/>
          </w:tcPr>
          <w:p w14:paraId="76D21498" w14:textId="77777777" w:rsidR="00FC53B6" w:rsidRPr="00C35EA7" w:rsidRDefault="00FC53B6" w:rsidP="00DE360B">
            <w:pPr>
              <w:rPr>
                <w:szCs w:val="18"/>
              </w:rPr>
            </w:pPr>
            <w:r w:rsidRPr="00C35EA7">
              <w:rPr>
                <w:szCs w:val="18"/>
              </w:rPr>
              <w:t>15741</w:t>
            </w:r>
          </w:p>
        </w:tc>
        <w:tc>
          <w:tcPr>
            <w:tcW w:w="1510" w:type="dxa"/>
          </w:tcPr>
          <w:p w14:paraId="746D0520" w14:textId="77777777" w:rsidR="00FC53B6" w:rsidRDefault="00FC53B6" w:rsidP="00DE360B">
            <w:r>
              <w:t>AA-2111-m</w:t>
            </w:r>
          </w:p>
        </w:tc>
        <w:tc>
          <w:tcPr>
            <w:tcW w:w="2042" w:type="dxa"/>
          </w:tcPr>
          <w:p w14:paraId="156A8AD9" w14:textId="77777777" w:rsidR="00FC53B6" w:rsidRPr="00C35EA7" w:rsidRDefault="00FC53B6" w:rsidP="00DE360B">
            <w:pPr>
              <w:rPr>
                <w:szCs w:val="18"/>
              </w:rPr>
            </w:pPr>
            <w:r w:rsidRPr="00C35EA7">
              <w:rPr>
                <w:szCs w:val="18"/>
              </w:rPr>
              <w:t>épingle en bronze</w:t>
            </w:r>
          </w:p>
        </w:tc>
        <w:tc>
          <w:tcPr>
            <w:tcW w:w="1723" w:type="dxa"/>
          </w:tcPr>
          <w:p w14:paraId="335D61CD" w14:textId="77777777" w:rsidR="00FC53B6" w:rsidRDefault="00FC53B6" w:rsidP="00DE360B">
            <w:r>
              <w:t>1833</w:t>
            </w:r>
          </w:p>
        </w:tc>
      </w:tr>
      <w:tr w:rsidR="005D10B6" w:rsidRPr="00C04709" w14:paraId="7AB3FBE3" w14:textId="77777777" w:rsidTr="00C35EA7">
        <w:trPr>
          <w:jc w:val="center"/>
        </w:trPr>
        <w:tc>
          <w:tcPr>
            <w:tcW w:w="1516" w:type="dxa"/>
          </w:tcPr>
          <w:p w14:paraId="153F24F8" w14:textId="77777777" w:rsidR="00FC53B6" w:rsidRPr="00C35EA7" w:rsidRDefault="00FC53B6" w:rsidP="00DE360B">
            <w:pPr>
              <w:rPr>
                <w:szCs w:val="18"/>
              </w:rPr>
            </w:pPr>
            <w:r w:rsidRPr="00C35EA7">
              <w:rPr>
                <w:szCs w:val="18"/>
              </w:rPr>
              <w:t>Moulin (Le)</w:t>
            </w:r>
          </w:p>
        </w:tc>
        <w:tc>
          <w:tcPr>
            <w:tcW w:w="1176" w:type="dxa"/>
          </w:tcPr>
          <w:p w14:paraId="327A0B6C" w14:textId="77777777" w:rsidR="00FC53B6" w:rsidRPr="00C35EA7" w:rsidRDefault="00FC53B6" w:rsidP="00DE360B">
            <w:pPr>
              <w:rPr>
                <w:szCs w:val="18"/>
              </w:rPr>
            </w:pPr>
            <w:r>
              <w:t>t_245</w:t>
            </w:r>
          </w:p>
        </w:tc>
        <w:tc>
          <w:tcPr>
            <w:tcW w:w="1070" w:type="dxa"/>
          </w:tcPr>
          <w:p w14:paraId="0F14F319" w14:textId="77777777" w:rsidR="00FC53B6" w:rsidRPr="00C35EA7" w:rsidRDefault="00FC53B6" w:rsidP="00DE360B">
            <w:pPr>
              <w:rPr>
                <w:szCs w:val="18"/>
              </w:rPr>
            </w:pPr>
            <w:r w:rsidRPr="00C35EA7">
              <w:rPr>
                <w:szCs w:val="18"/>
              </w:rPr>
              <w:t>15742</w:t>
            </w:r>
          </w:p>
        </w:tc>
        <w:tc>
          <w:tcPr>
            <w:tcW w:w="1510" w:type="dxa"/>
          </w:tcPr>
          <w:p w14:paraId="31BEB6C9" w14:textId="77777777" w:rsidR="00FC53B6" w:rsidRDefault="00FC53B6" w:rsidP="00DE360B">
            <w:r>
              <w:t>AA-2111-m</w:t>
            </w:r>
          </w:p>
        </w:tc>
        <w:tc>
          <w:tcPr>
            <w:tcW w:w="2042" w:type="dxa"/>
          </w:tcPr>
          <w:p w14:paraId="7C771967" w14:textId="77777777" w:rsidR="00FC53B6" w:rsidRPr="00C35EA7" w:rsidRDefault="00FC53B6" w:rsidP="00DE360B">
            <w:pPr>
              <w:rPr>
                <w:szCs w:val="18"/>
              </w:rPr>
            </w:pPr>
            <w:r w:rsidRPr="00C35EA7">
              <w:rPr>
                <w:szCs w:val="18"/>
              </w:rPr>
              <w:t>épingle en bronze</w:t>
            </w:r>
          </w:p>
        </w:tc>
        <w:tc>
          <w:tcPr>
            <w:tcW w:w="1723" w:type="dxa"/>
          </w:tcPr>
          <w:p w14:paraId="00168333" w14:textId="77777777" w:rsidR="00FC53B6" w:rsidRDefault="00FC53B6" w:rsidP="00DE360B">
            <w:r>
              <w:t>1833</w:t>
            </w:r>
          </w:p>
        </w:tc>
      </w:tr>
    </w:tbl>
    <w:p w14:paraId="65D334CA" w14:textId="77777777" w:rsidR="00FC53B6" w:rsidRDefault="00FC53B6" w:rsidP="00DE360B"/>
    <w:p w14:paraId="729D24A3" w14:textId="77777777" w:rsidR="00FC53B6" w:rsidRDefault="00FC53B6" w:rsidP="00DE360B"/>
    <w:p w14:paraId="119379B4" w14:textId="77777777" w:rsidR="00E55875" w:rsidRDefault="00E55875" w:rsidP="00DE360B">
      <w:pPr>
        <w:pStyle w:val="Heading3"/>
      </w:pPr>
      <w:r>
        <w:t>t_247</w:t>
      </w:r>
    </w:p>
    <w:p w14:paraId="61B0A4DD" w14:textId="77777777" w:rsidR="00E55875" w:rsidRDefault="00E55875" w:rsidP="00DE360B"/>
    <w:tbl>
      <w:tblPr>
        <w:tblW w:w="810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016"/>
        <w:gridCol w:w="816"/>
      </w:tblGrid>
      <w:tr w:rsidR="005D10B6" w:rsidRPr="00C04709" w14:paraId="16D9BB49" w14:textId="77777777" w:rsidTr="00C35EA7">
        <w:trPr>
          <w:jc w:val="center"/>
        </w:trPr>
        <w:tc>
          <w:tcPr>
            <w:tcW w:w="1516" w:type="dxa"/>
          </w:tcPr>
          <w:p w14:paraId="50B18E26" w14:textId="77777777" w:rsidR="00E55875" w:rsidRPr="00C35EA7" w:rsidRDefault="00E55875" w:rsidP="00DE360B">
            <w:pPr>
              <w:rPr>
                <w:rFonts w:ascii="Courier New" w:hAnsi="Courier New" w:cs="Courier New"/>
                <w:sz w:val="20"/>
                <w:szCs w:val="18"/>
              </w:rPr>
            </w:pPr>
            <w:r w:rsidRPr="00C35EA7">
              <w:rPr>
                <w:rFonts w:ascii="Courier New" w:hAnsi="Courier New" w:cs="Courier New"/>
                <w:sz w:val="20"/>
                <w:szCs w:val="18"/>
                <w:lang w:val="en-GB"/>
              </w:rPr>
              <w:br w:type="page"/>
            </w:r>
            <w:r w:rsidR="00C458EA" w:rsidRPr="00C35EA7">
              <w:rPr>
                <w:rFonts w:ascii="Courier New" w:hAnsi="Courier New" w:cs="Courier New"/>
                <w:sz w:val="20"/>
                <w:szCs w:val="18"/>
              </w:rPr>
              <w:t>OBJ_</w:t>
            </w:r>
          </w:p>
        </w:tc>
        <w:tc>
          <w:tcPr>
            <w:tcW w:w="1176" w:type="dxa"/>
          </w:tcPr>
          <w:p w14:paraId="46A715CE" w14:textId="77777777" w:rsidR="00E55875" w:rsidRPr="00C35EA7" w:rsidRDefault="00E55875" w:rsidP="00DE360B">
            <w:pPr>
              <w:rPr>
                <w:rFonts w:ascii="Courier New" w:hAnsi="Courier New" w:cs="Courier New"/>
                <w:sz w:val="20"/>
                <w:szCs w:val="18"/>
              </w:rPr>
            </w:pPr>
          </w:p>
        </w:tc>
        <w:tc>
          <w:tcPr>
            <w:tcW w:w="1070" w:type="dxa"/>
          </w:tcPr>
          <w:p w14:paraId="12FC5D0D" w14:textId="77777777" w:rsidR="00E55875" w:rsidRPr="00C35EA7" w:rsidRDefault="00E55875" w:rsidP="00DE360B">
            <w:pPr>
              <w:rPr>
                <w:rFonts w:ascii="Courier New" w:hAnsi="Courier New" w:cs="Courier New"/>
                <w:sz w:val="20"/>
                <w:szCs w:val="18"/>
              </w:rPr>
            </w:pPr>
          </w:p>
        </w:tc>
        <w:tc>
          <w:tcPr>
            <w:tcW w:w="1510" w:type="dxa"/>
          </w:tcPr>
          <w:p w14:paraId="768A6DB2" w14:textId="77777777" w:rsidR="00E55875" w:rsidRPr="00C35EA7" w:rsidRDefault="00E55875" w:rsidP="00DE360B">
            <w:pPr>
              <w:rPr>
                <w:rFonts w:ascii="Courier New" w:hAnsi="Courier New" w:cs="Courier New"/>
                <w:sz w:val="20"/>
                <w:szCs w:val="18"/>
              </w:rPr>
            </w:pPr>
          </w:p>
        </w:tc>
        <w:tc>
          <w:tcPr>
            <w:tcW w:w="2016" w:type="dxa"/>
          </w:tcPr>
          <w:p w14:paraId="379F4BC9" w14:textId="77777777" w:rsidR="00E55875" w:rsidRPr="00C35EA7" w:rsidRDefault="00E55875" w:rsidP="00DE360B">
            <w:pPr>
              <w:rPr>
                <w:rFonts w:ascii="Courier New" w:hAnsi="Courier New" w:cs="Courier New"/>
                <w:sz w:val="20"/>
                <w:szCs w:val="18"/>
              </w:rPr>
            </w:pPr>
          </w:p>
        </w:tc>
        <w:tc>
          <w:tcPr>
            <w:tcW w:w="816" w:type="dxa"/>
          </w:tcPr>
          <w:p w14:paraId="752B3D40" w14:textId="77777777" w:rsidR="00E55875" w:rsidRPr="00C35EA7" w:rsidRDefault="00E55875" w:rsidP="00DE360B">
            <w:pPr>
              <w:rPr>
                <w:rFonts w:ascii="Courier New" w:hAnsi="Courier New" w:cs="Courier New"/>
                <w:sz w:val="20"/>
                <w:szCs w:val="18"/>
              </w:rPr>
            </w:pPr>
          </w:p>
        </w:tc>
      </w:tr>
      <w:tr w:rsidR="005D10B6" w:rsidRPr="00C04709" w14:paraId="7520A789" w14:textId="77777777" w:rsidTr="00C35EA7">
        <w:trPr>
          <w:jc w:val="center"/>
        </w:trPr>
        <w:tc>
          <w:tcPr>
            <w:tcW w:w="1516" w:type="dxa"/>
          </w:tcPr>
          <w:p w14:paraId="39F29CE3" w14:textId="77777777" w:rsidR="00E55875" w:rsidRPr="00C35EA7" w:rsidRDefault="00E55875" w:rsidP="00C35EA7">
            <w:pPr>
              <w:jc w:val="center"/>
              <w:rPr>
                <w:szCs w:val="18"/>
              </w:rPr>
            </w:pPr>
            <w:r w:rsidRPr="00C35EA7">
              <w:rPr>
                <w:szCs w:val="18"/>
              </w:rPr>
              <w:t>site</w:t>
            </w:r>
          </w:p>
        </w:tc>
        <w:tc>
          <w:tcPr>
            <w:tcW w:w="1176" w:type="dxa"/>
          </w:tcPr>
          <w:p w14:paraId="2B79813D" w14:textId="77777777" w:rsidR="00E55875" w:rsidRPr="00C35EA7" w:rsidRDefault="00E55875" w:rsidP="00C35EA7">
            <w:pPr>
              <w:jc w:val="center"/>
              <w:rPr>
                <w:szCs w:val="18"/>
              </w:rPr>
            </w:pPr>
            <w:r w:rsidRPr="00C35EA7">
              <w:rPr>
                <w:szCs w:val="18"/>
              </w:rPr>
              <w:t>structure</w:t>
            </w:r>
          </w:p>
        </w:tc>
        <w:tc>
          <w:tcPr>
            <w:tcW w:w="1070" w:type="dxa"/>
          </w:tcPr>
          <w:p w14:paraId="6F5FD3A7" w14:textId="77777777" w:rsidR="00E55875" w:rsidRPr="00C35EA7" w:rsidRDefault="00E55875" w:rsidP="00C35EA7">
            <w:pPr>
              <w:jc w:val="center"/>
              <w:rPr>
                <w:szCs w:val="18"/>
              </w:rPr>
            </w:pPr>
            <w:r w:rsidRPr="00C35EA7">
              <w:rPr>
                <w:szCs w:val="18"/>
              </w:rPr>
              <w:t>numero</w:t>
            </w:r>
          </w:p>
        </w:tc>
        <w:tc>
          <w:tcPr>
            <w:tcW w:w="1510" w:type="dxa"/>
          </w:tcPr>
          <w:p w14:paraId="4A47AD58" w14:textId="77777777" w:rsidR="00E55875" w:rsidRPr="00C35EA7" w:rsidRDefault="00E55875" w:rsidP="00C35EA7">
            <w:pPr>
              <w:jc w:val="center"/>
              <w:rPr>
                <w:szCs w:val="18"/>
              </w:rPr>
            </w:pPr>
            <w:r w:rsidRPr="00C35EA7">
              <w:rPr>
                <w:szCs w:val="18"/>
              </w:rPr>
              <w:t>objet</w:t>
            </w:r>
          </w:p>
        </w:tc>
        <w:tc>
          <w:tcPr>
            <w:tcW w:w="2016" w:type="dxa"/>
          </w:tcPr>
          <w:p w14:paraId="3AD1F697" w14:textId="77777777" w:rsidR="00E55875" w:rsidRPr="00C35EA7" w:rsidRDefault="00E55875" w:rsidP="00C35EA7">
            <w:pPr>
              <w:jc w:val="center"/>
              <w:rPr>
                <w:szCs w:val="18"/>
              </w:rPr>
            </w:pPr>
            <w:r w:rsidRPr="00C35EA7">
              <w:rPr>
                <w:szCs w:val="18"/>
              </w:rPr>
              <w:t>description</w:t>
            </w:r>
          </w:p>
        </w:tc>
        <w:tc>
          <w:tcPr>
            <w:tcW w:w="816" w:type="dxa"/>
          </w:tcPr>
          <w:p w14:paraId="23EDCEBB" w14:textId="77777777" w:rsidR="00E55875" w:rsidRPr="00C35EA7" w:rsidRDefault="00E55875" w:rsidP="00C35EA7">
            <w:pPr>
              <w:jc w:val="center"/>
              <w:rPr>
                <w:szCs w:val="18"/>
              </w:rPr>
            </w:pPr>
            <w:r w:rsidRPr="00C35EA7">
              <w:rPr>
                <w:szCs w:val="18"/>
              </w:rPr>
              <w:t>BIB</w:t>
            </w:r>
          </w:p>
        </w:tc>
      </w:tr>
      <w:tr w:rsidR="005D10B6" w:rsidRPr="00C04709" w14:paraId="627A2554" w14:textId="77777777" w:rsidTr="00C35EA7">
        <w:trPr>
          <w:jc w:val="center"/>
        </w:trPr>
        <w:tc>
          <w:tcPr>
            <w:tcW w:w="1516" w:type="dxa"/>
          </w:tcPr>
          <w:p w14:paraId="00C8172D" w14:textId="77777777" w:rsidR="00E55875" w:rsidRPr="00C35EA7" w:rsidRDefault="00E55875" w:rsidP="00DE360B">
            <w:pPr>
              <w:rPr>
                <w:szCs w:val="18"/>
              </w:rPr>
            </w:pPr>
            <w:r w:rsidRPr="00C35EA7">
              <w:rPr>
                <w:szCs w:val="18"/>
              </w:rPr>
              <w:t>Moulin (Le)</w:t>
            </w:r>
          </w:p>
        </w:tc>
        <w:tc>
          <w:tcPr>
            <w:tcW w:w="1176" w:type="dxa"/>
          </w:tcPr>
          <w:p w14:paraId="172DDC1D" w14:textId="77777777" w:rsidR="00E55875" w:rsidRPr="00C35EA7" w:rsidRDefault="00E55875" w:rsidP="00DE360B">
            <w:pPr>
              <w:rPr>
                <w:szCs w:val="18"/>
              </w:rPr>
            </w:pPr>
            <w:r>
              <w:t>t_247</w:t>
            </w:r>
          </w:p>
        </w:tc>
        <w:tc>
          <w:tcPr>
            <w:tcW w:w="1070" w:type="dxa"/>
          </w:tcPr>
          <w:p w14:paraId="5561F1F1" w14:textId="77777777" w:rsidR="00E55875" w:rsidRPr="00C35EA7" w:rsidRDefault="00E55875" w:rsidP="00DE360B">
            <w:pPr>
              <w:rPr>
                <w:szCs w:val="18"/>
              </w:rPr>
            </w:pPr>
            <w:r w:rsidRPr="00C35EA7">
              <w:rPr>
                <w:szCs w:val="18"/>
                <w:highlight w:val="yellow"/>
              </w:rPr>
              <w:t>11004</w:t>
            </w:r>
          </w:p>
        </w:tc>
        <w:tc>
          <w:tcPr>
            <w:tcW w:w="1510" w:type="dxa"/>
          </w:tcPr>
          <w:p w14:paraId="298B92BE" w14:textId="77777777" w:rsidR="00E55875" w:rsidRDefault="00E55875" w:rsidP="00DE360B">
            <w:r>
              <w:t>CC-2141-m</w:t>
            </w:r>
          </w:p>
        </w:tc>
        <w:tc>
          <w:tcPr>
            <w:tcW w:w="2016" w:type="dxa"/>
          </w:tcPr>
          <w:p w14:paraId="6A893945" w14:textId="77777777" w:rsidR="00E55875" w:rsidRPr="00C35EA7" w:rsidRDefault="00E55875" w:rsidP="00DE360B">
            <w:pPr>
              <w:rPr>
                <w:szCs w:val="18"/>
              </w:rPr>
            </w:pPr>
            <w:r w:rsidRPr="00C35EA7">
              <w:rPr>
                <w:szCs w:val="18"/>
              </w:rPr>
              <w:t>fusaïole</w:t>
            </w:r>
          </w:p>
        </w:tc>
        <w:tc>
          <w:tcPr>
            <w:tcW w:w="816" w:type="dxa"/>
          </w:tcPr>
          <w:p w14:paraId="2D66F963" w14:textId="77777777" w:rsidR="00E55875" w:rsidRDefault="00E55875" w:rsidP="00DE360B">
            <w:r>
              <w:t>1833</w:t>
            </w:r>
          </w:p>
        </w:tc>
      </w:tr>
      <w:tr w:rsidR="005D10B6" w:rsidRPr="00C04709" w14:paraId="0642AD05" w14:textId="77777777" w:rsidTr="00C35EA7">
        <w:trPr>
          <w:jc w:val="center"/>
        </w:trPr>
        <w:tc>
          <w:tcPr>
            <w:tcW w:w="1516" w:type="dxa"/>
          </w:tcPr>
          <w:p w14:paraId="02F6E39B" w14:textId="77777777" w:rsidR="00602FF9" w:rsidRPr="00C35EA7" w:rsidRDefault="00602FF9" w:rsidP="00DE360B">
            <w:pPr>
              <w:rPr>
                <w:szCs w:val="18"/>
              </w:rPr>
            </w:pPr>
            <w:r w:rsidRPr="00C35EA7">
              <w:rPr>
                <w:szCs w:val="18"/>
              </w:rPr>
              <w:t>Moulin (Le)</w:t>
            </w:r>
          </w:p>
        </w:tc>
        <w:tc>
          <w:tcPr>
            <w:tcW w:w="1176" w:type="dxa"/>
          </w:tcPr>
          <w:p w14:paraId="54866DDA" w14:textId="77777777" w:rsidR="00602FF9" w:rsidRPr="00C35EA7" w:rsidRDefault="00602FF9" w:rsidP="00DE360B">
            <w:pPr>
              <w:rPr>
                <w:szCs w:val="18"/>
              </w:rPr>
            </w:pPr>
            <w:r>
              <w:t>t_247</w:t>
            </w:r>
          </w:p>
        </w:tc>
        <w:tc>
          <w:tcPr>
            <w:tcW w:w="1070" w:type="dxa"/>
          </w:tcPr>
          <w:p w14:paraId="4431150C" w14:textId="77777777" w:rsidR="00602FF9" w:rsidRPr="00C35EA7" w:rsidRDefault="00602FF9" w:rsidP="00DE360B">
            <w:pPr>
              <w:rPr>
                <w:szCs w:val="18"/>
              </w:rPr>
            </w:pPr>
            <w:r w:rsidRPr="00C35EA7">
              <w:rPr>
                <w:szCs w:val="18"/>
              </w:rPr>
              <w:t>15746</w:t>
            </w:r>
          </w:p>
        </w:tc>
        <w:tc>
          <w:tcPr>
            <w:tcW w:w="1510" w:type="dxa"/>
          </w:tcPr>
          <w:p w14:paraId="2A013777" w14:textId="77777777" w:rsidR="00602FF9" w:rsidRDefault="00602FF9" w:rsidP="00C35EA7">
            <w:pPr>
              <w:jc w:val="both"/>
            </w:pPr>
            <w:r>
              <w:t>AK-3313-m</w:t>
            </w:r>
          </w:p>
        </w:tc>
        <w:tc>
          <w:tcPr>
            <w:tcW w:w="2016" w:type="dxa"/>
          </w:tcPr>
          <w:p w14:paraId="0BB99C5C" w14:textId="77777777" w:rsidR="00602FF9" w:rsidRDefault="00602FF9" w:rsidP="00DE360B">
            <w:r>
              <w:t>anneau en bronze</w:t>
            </w:r>
          </w:p>
        </w:tc>
        <w:tc>
          <w:tcPr>
            <w:tcW w:w="816" w:type="dxa"/>
          </w:tcPr>
          <w:p w14:paraId="6AB03DE0" w14:textId="77777777" w:rsidR="00602FF9" w:rsidRPr="00C35EA7" w:rsidRDefault="00602FF9" w:rsidP="00DE360B">
            <w:pPr>
              <w:rPr>
                <w:szCs w:val="18"/>
              </w:rPr>
            </w:pPr>
            <w:r w:rsidRPr="00C35EA7">
              <w:rPr>
                <w:szCs w:val="18"/>
              </w:rPr>
              <w:t>1833</w:t>
            </w:r>
          </w:p>
        </w:tc>
      </w:tr>
    </w:tbl>
    <w:p w14:paraId="46F448D8" w14:textId="77777777" w:rsidR="00602FF9" w:rsidRDefault="00602FF9" w:rsidP="00DE360B"/>
    <w:p w14:paraId="249B70DE" w14:textId="77777777" w:rsidR="00602FF9" w:rsidRDefault="00602FF9" w:rsidP="00DE360B"/>
    <w:p w14:paraId="7A45CBC9" w14:textId="77777777" w:rsidR="00E55875" w:rsidRDefault="00B2667E" w:rsidP="00DE360B">
      <w:pPr>
        <w:pStyle w:val="Heading3"/>
      </w:pPr>
      <w:r>
        <w:t>t_250</w:t>
      </w:r>
    </w:p>
    <w:p w14:paraId="62A7E7BC" w14:textId="77777777" w:rsidR="00B2667E" w:rsidRDefault="00B2667E" w:rsidP="00DE360B">
      <w:pPr>
        <w:jc w:val="both"/>
      </w:pPr>
    </w:p>
    <w:tbl>
      <w:tblPr>
        <w:tblW w:w="90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042"/>
        <w:gridCol w:w="1723"/>
      </w:tblGrid>
      <w:tr w:rsidR="005D10B6" w:rsidRPr="00C04709" w14:paraId="2FB948C7" w14:textId="77777777" w:rsidTr="00C35EA7">
        <w:trPr>
          <w:jc w:val="center"/>
        </w:trPr>
        <w:tc>
          <w:tcPr>
            <w:tcW w:w="1516" w:type="dxa"/>
          </w:tcPr>
          <w:p w14:paraId="5E72121A" w14:textId="77777777" w:rsidR="00B2667E" w:rsidRPr="00C35EA7" w:rsidRDefault="00B2667E" w:rsidP="00DE360B">
            <w:pPr>
              <w:rPr>
                <w:rFonts w:ascii="Courier New" w:hAnsi="Courier New" w:cs="Courier New"/>
                <w:sz w:val="20"/>
                <w:szCs w:val="18"/>
              </w:rPr>
            </w:pPr>
            <w:r w:rsidRPr="00C35EA7">
              <w:rPr>
                <w:rFonts w:ascii="Courier New" w:hAnsi="Courier New" w:cs="Courier New"/>
                <w:sz w:val="20"/>
                <w:szCs w:val="18"/>
                <w:lang w:val="en-GB"/>
              </w:rPr>
              <w:br w:type="page"/>
            </w:r>
            <w:r w:rsidR="00C458EA" w:rsidRPr="00C35EA7">
              <w:rPr>
                <w:rFonts w:ascii="Courier New" w:hAnsi="Courier New" w:cs="Courier New"/>
                <w:sz w:val="20"/>
                <w:szCs w:val="18"/>
              </w:rPr>
              <w:t>OBJ_</w:t>
            </w:r>
          </w:p>
        </w:tc>
        <w:tc>
          <w:tcPr>
            <w:tcW w:w="1176" w:type="dxa"/>
          </w:tcPr>
          <w:p w14:paraId="592D647B" w14:textId="77777777" w:rsidR="00B2667E" w:rsidRPr="00C35EA7" w:rsidRDefault="00B2667E" w:rsidP="00DE360B">
            <w:pPr>
              <w:rPr>
                <w:rFonts w:ascii="Courier New" w:hAnsi="Courier New" w:cs="Courier New"/>
                <w:sz w:val="20"/>
                <w:szCs w:val="18"/>
              </w:rPr>
            </w:pPr>
          </w:p>
        </w:tc>
        <w:tc>
          <w:tcPr>
            <w:tcW w:w="1070" w:type="dxa"/>
          </w:tcPr>
          <w:p w14:paraId="3D74B83F" w14:textId="77777777" w:rsidR="00B2667E" w:rsidRPr="00C35EA7" w:rsidRDefault="00B2667E" w:rsidP="00DE360B">
            <w:pPr>
              <w:rPr>
                <w:rFonts w:ascii="Courier New" w:hAnsi="Courier New" w:cs="Courier New"/>
                <w:sz w:val="20"/>
                <w:szCs w:val="18"/>
              </w:rPr>
            </w:pPr>
          </w:p>
        </w:tc>
        <w:tc>
          <w:tcPr>
            <w:tcW w:w="1510" w:type="dxa"/>
          </w:tcPr>
          <w:p w14:paraId="41CD2280" w14:textId="77777777" w:rsidR="00B2667E" w:rsidRPr="00C35EA7" w:rsidRDefault="00B2667E" w:rsidP="00DE360B">
            <w:pPr>
              <w:rPr>
                <w:rFonts w:ascii="Courier New" w:hAnsi="Courier New" w:cs="Courier New"/>
                <w:sz w:val="20"/>
                <w:szCs w:val="18"/>
              </w:rPr>
            </w:pPr>
          </w:p>
        </w:tc>
        <w:tc>
          <w:tcPr>
            <w:tcW w:w="2042" w:type="dxa"/>
          </w:tcPr>
          <w:p w14:paraId="75B16BA1" w14:textId="77777777" w:rsidR="00B2667E" w:rsidRPr="00C35EA7" w:rsidRDefault="00B2667E" w:rsidP="00DE360B">
            <w:pPr>
              <w:rPr>
                <w:rFonts w:ascii="Courier New" w:hAnsi="Courier New" w:cs="Courier New"/>
                <w:sz w:val="20"/>
                <w:szCs w:val="18"/>
              </w:rPr>
            </w:pPr>
          </w:p>
        </w:tc>
        <w:tc>
          <w:tcPr>
            <w:tcW w:w="1723" w:type="dxa"/>
          </w:tcPr>
          <w:p w14:paraId="327AE53E" w14:textId="77777777" w:rsidR="00B2667E" w:rsidRPr="00C35EA7" w:rsidRDefault="00B2667E" w:rsidP="00DE360B">
            <w:pPr>
              <w:rPr>
                <w:rFonts w:ascii="Courier New" w:hAnsi="Courier New" w:cs="Courier New"/>
                <w:sz w:val="20"/>
                <w:szCs w:val="18"/>
              </w:rPr>
            </w:pPr>
          </w:p>
        </w:tc>
      </w:tr>
      <w:tr w:rsidR="005D10B6" w:rsidRPr="00C04709" w14:paraId="4D533D52" w14:textId="77777777" w:rsidTr="00C35EA7">
        <w:trPr>
          <w:jc w:val="center"/>
        </w:trPr>
        <w:tc>
          <w:tcPr>
            <w:tcW w:w="1516" w:type="dxa"/>
          </w:tcPr>
          <w:p w14:paraId="7229B82E" w14:textId="77777777" w:rsidR="00B2667E" w:rsidRPr="00C35EA7" w:rsidRDefault="00B2667E" w:rsidP="00C35EA7">
            <w:pPr>
              <w:jc w:val="center"/>
              <w:rPr>
                <w:szCs w:val="18"/>
              </w:rPr>
            </w:pPr>
            <w:r w:rsidRPr="00C35EA7">
              <w:rPr>
                <w:szCs w:val="18"/>
              </w:rPr>
              <w:t>site</w:t>
            </w:r>
          </w:p>
        </w:tc>
        <w:tc>
          <w:tcPr>
            <w:tcW w:w="1176" w:type="dxa"/>
          </w:tcPr>
          <w:p w14:paraId="458BBE43" w14:textId="77777777" w:rsidR="00B2667E" w:rsidRPr="00C35EA7" w:rsidRDefault="00B2667E" w:rsidP="00C35EA7">
            <w:pPr>
              <w:jc w:val="center"/>
              <w:rPr>
                <w:szCs w:val="18"/>
              </w:rPr>
            </w:pPr>
            <w:r w:rsidRPr="00C35EA7">
              <w:rPr>
                <w:szCs w:val="18"/>
              </w:rPr>
              <w:t>structure</w:t>
            </w:r>
          </w:p>
        </w:tc>
        <w:tc>
          <w:tcPr>
            <w:tcW w:w="1070" w:type="dxa"/>
          </w:tcPr>
          <w:p w14:paraId="1D0EEC6E" w14:textId="77777777" w:rsidR="00B2667E" w:rsidRPr="00C35EA7" w:rsidRDefault="00B2667E" w:rsidP="00C35EA7">
            <w:pPr>
              <w:jc w:val="center"/>
              <w:rPr>
                <w:szCs w:val="18"/>
              </w:rPr>
            </w:pPr>
            <w:r w:rsidRPr="00C35EA7">
              <w:rPr>
                <w:szCs w:val="18"/>
              </w:rPr>
              <w:t>numero</w:t>
            </w:r>
          </w:p>
        </w:tc>
        <w:tc>
          <w:tcPr>
            <w:tcW w:w="1510" w:type="dxa"/>
          </w:tcPr>
          <w:p w14:paraId="6090F480" w14:textId="77777777" w:rsidR="00B2667E" w:rsidRPr="00C35EA7" w:rsidRDefault="00B2667E" w:rsidP="00C35EA7">
            <w:pPr>
              <w:jc w:val="center"/>
              <w:rPr>
                <w:szCs w:val="18"/>
              </w:rPr>
            </w:pPr>
            <w:r w:rsidRPr="00C35EA7">
              <w:rPr>
                <w:szCs w:val="18"/>
              </w:rPr>
              <w:t>objet</w:t>
            </w:r>
          </w:p>
        </w:tc>
        <w:tc>
          <w:tcPr>
            <w:tcW w:w="2042" w:type="dxa"/>
          </w:tcPr>
          <w:p w14:paraId="3400C9B6" w14:textId="77777777" w:rsidR="00B2667E" w:rsidRPr="00C35EA7" w:rsidRDefault="00B2667E" w:rsidP="00C35EA7">
            <w:pPr>
              <w:jc w:val="center"/>
              <w:rPr>
                <w:szCs w:val="18"/>
              </w:rPr>
            </w:pPr>
            <w:r w:rsidRPr="00C35EA7">
              <w:rPr>
                <w:szCs w:val="18"/>
              </w:rPr>
              <w:t>description</w:t>
            </w:r>
          </w:p>
        </w:tc>
        <w:tc>
          <w:tcPr>
            <w:tcW w:w="1723" w:type="dxa"/>
          </w:tcPr>
          <w:p w14:paraId="1D472496" w14:textId="77777777" w:rsidR="00B2667E" w:rsidRPr="00C35EA7" w:rsidRDefault="00B2667E" w:rsidP="00C35EA7">
            <w:pPr>
              <w:jc w:val="center"/>
              <w:rPr>
                <w:szCs w:val="18"/>
              </w:rPr>
            </w:pPr>
            <w:r w:rsidRPr="00C35EA7">
              <w:rPr>
                <w:szCs w:val="18"/>
              </w:rPr>
              <w:t>BIB</w:t>
            </w:r>
          </w:p>
        </w:tc>
      </w:tr>
      <w:tr w:rsidR="005D10B6" w:rsidRPr="00C04709" w14:paraId="69543D84" w14:textId="77777777" w:rsidTr="00C35EA7">
        <w:trPr>
          <w:jc w:val="center"/>
        </w:trPr>
        <w:tc>
          <w:tcPr>
            <w:tcW w:w="1516" w:type="dxa"/>
          </w:tcPr>
          <w:p w14:paraId="0D6460CA" w14:textId="77777777" w:rsidR="00B2667E" w:rsidRPr="00C35EA7" w:rsidRDefault="00B2667E" w:rsidP="00DE360B">
            <w:pPr>
              <w:rPr>
                <w:szCs w:val="18"/>
              </w:rPr>
            </w:pPr>
            <w:r w:rsidRPr="00C35EA7">
              <w:rPr>
                <w:szCs w:val="18"/>
              </w:rPr>
              <w:t>Moulin (Le)</w:t>
            </w:r>
          </w:p>
        </w:tc>
        <w:tc>
          <w:tcPr>
            <w:tcW w:w="1176" w:type="dxa"/>
          </w:tcPr>
          <w:p w14:paraId="5EE1CB5F" w14:textId="77777777" w:rsidR="00B2667E" w:rsidRPr="00C35EA7" w:rsidRDefault="00B2667E" w:rsidP="00DE360B">
            <w:pPr>
              <w:rPr>
                <w:szCs w:val="18"/>
              </w:rPr>
            </w:pPr>
            <w:r>
              <w:t>t_250</w:t>
            </w:r>
          </w:p>
        </w:tc>
        <w:tc>
          <w:tcPr>
            <w:tcW w:w="1070" w:type="dxa"/>
          </w:tcPr>
          <w:p w14:paraId="1743D8E0" w14:textId="77777777" w:rsidR="00B2667E" w:rsidRPr="00C35EA7" w:rsidRDefault="00B2667E" w:rsidP="00DE360B">
            <w:pPr>
              <w:rPr>
                <w:szCs w:val="18"/>
              </w:rPr>
            </w:pPr>
            <w:r w:rsidRPr="00C35EA7">
              <w:rPr>
                <w:szCs w:val="18"/>
              </w:rPr>
              <w:t>15748</w:t>
            </w:r>
          </w:p>
        </w:tc>
        <w:tc>
          <w:tcPr>
            <w:tcW w:w="1510" w:type="dxa"/>
          </w:tcPr>
          <w:p w14:paraId="20E3C94B" w14:textId="77777777" w:rsidR="00B2667E" w:rsidRDefault="00B2667E" w:rsidP="00DE360B">
            <w:r>
              <w:t>AA-2111-m</w:t>
            </w:r>
          </w:p>
        </w:tc>
        <w:tc>
          <w:tcPr>
            <w:tcW w:w="2042" w:type="dxa"/>
          </w:tcPr>
          <w:p w14:paraId="5DADF366" w14:textId="77777777" w:rsidR="00B2667E" w:rsidRPr="00C35EA7" w:rsidRDefault="00B2667E" w:rsidP="00DE360B">
            <w:pPr>
              <w:rPr>
                <w:szCs w:val="18"/>
              </w:rPr>
            </w:pPr>
            <w:r w:rsidRPr="00C35EA7">
              <w:rPr>
                <w:szCs w:val="18"/>
              </w:rPr>
              <w:t>épingle en bronze</w:t>
            </w:r>
          </w:p>
        </w:tc>
        <w:tc>
          <w:tcPr>
            <w:tcW w:w="1723" w:type="dxa"/>
          </w:tcPr>
          <w:p w14:paraId="755F6FE3" w14:textId="77777777" w:rsidR="00B2667E" w:rsidRDefault="00B2667E" w:rsidP="00DE360B">
            <w:r>
              <w:t>1833</w:t>
            </w:r>
          </w:p>
        </w:tc>
      </w:tr>
      <w:tr w:rsidR="005D10B6" w:rsidRPr="00C04709" w14:paraId="5F33E594" w14:textId="77777777" w:rsidTr="00C35EA7">
        <w:trPr>
          <w:jc w:val="center"/>
        </w:trPr>
        <w:tc>
          <w:tcPr>
            <w:tcW w:w="1516" w:type="dxa"/>
          </w:tcPr>
          <w:p w14:paraId="5FC8DA13" w14:textId="77777777" w:rsidR="00B2667E" w:rsidRPr="00C35EA7" w:rsidRDefault="00B2667E" w:rsidP="00DE360B">
            <w:pPr>
              <w:rPr>
                <w:szCs w:val="18"/>
              </w:rPr>
            </w:pPr>
            <w:r w:rsidRPr="00C35EA7">
              <w:rPr>
                <w:szCs w:val="18"/>
              </w:rPr>
              <w:t>Moulin (Le)</w:t>
            </w:r>
          </w:p>
        </w:tc>
        <w:tc>
          <w:tcPr>
            <w:tcW w:w="1176" w:type="dxa"/>
          </w:tcPr>
          <w:p w14:paraId="37630509" w14:textId="77777777" w:rsidR="00B2667E" w:rsidRPr="00C35EA7" w:rsidRDefault="00B2667E" w:rsidP="00DE360B">
            <w:pPr>
              <w:rPr>
                <w:szCs w:val="18"/>
              </w:rPr>
            </w:pPr>
            <w:r>
              <w:t>t_250</w:t>
            </w:r>
          </w:p>
        </w:tc>
        <w:tc>
          <w:tcPr>
            <w:tcW w:w="1070" w:type="dxa"/>
          </w:tcPr>
          <w:p w14:paraId="6CC506F4" w14:textId="77777777" w:rsidR="00B2667E" w:rsidRPr="00C35EA7" w:rsidRDefault="00B2667E" w:rsidP="00DE360B">
            <w:pPr>
              <w:rPr>
                <w:szCs w:val="18"/>
              </w:rPr>
            </w:pPr>
            <w:r w:rsidRPr="00C35EA7">
              <w:rPr>
                <w:szCs w:val="18"/>
              </w:rPr>
              <w:t>15749</w:t>
            </w:r>
          </w:p>
        </w:tc>
        <w:tc>
          <w:tcPr>
            <w:tcW w:w="1510" w:type="dxa"/>
          </w:tcPr>
          <w:p w14:paraId="5DA8B2EE" w14:textId="77777777" w:rsidR="00B2667E" w:rsidRDefault="00B2667E" w:rsidP="00DE360B">
            <w:r>
              <w:t>AA-2111-m</w:t>
            </w:r>
          </w:p>
        </w:tc>
        <w:tc>
          <w:tcPr>
            <w:tcW w:w="2042" w:type="dxa"/>
          </w:tcPr>
          <w:p w14:paraId="2BE52AB4" w14:textId="77777777" w:rsidR="00B2667E" w:rsidRPr="00C35EA7" w:rsidRDefault="00B2667E" w:rsidP="00DE360B">
            <w:pPr>
              <w:rPr>
                <w:szCs w:val="18"/>
              </w:rPr>
            </w:pPr>
            <w:r w:rsidRPr="00C35EA7">
              <w:rPr>
                <w:szCs w:val="18"/>
              </w:rPr>
              <w:t>épingle en bronze</w:t>
            </w:r>
          </w:p>
        </w:tc>
        <w:tc>
          <w:tcPr>
            <w:tcW w:w="1723" w:type="dxa"/>
          </w:tcPr>
          <w:p w14:paraId="11A417DB" w14:textId="77777777" w:rsidR="00B2667E" w:rsidRDefault="00B2667E" w:rsidP="00DE360B">
            <w:r>
              <w:t>1833</w:t>
            </w:r>
          </w:p>
        </w:tc>
      </w:tr>
      <w:tr w:rsidR="005D10B6" w:rsidRPr="00C04709" w14:paraId="535C5CF4" w14:textId="77777777" w:rsidTr="00C35EA7">
        <w:trPr>
          <w:jc w:val="center"/>
        </w:trPr>
        <w:tc>
          <w:tcPr>
            <w:tcW w:w="1516" w:type="dxa"/>
          </w:tcPr>
          <w:p w14:paraId="64FB415F" w14:textId="77777777" w:rsidR="00FA1CD9" w:rsidRPr="00C35EA7" w:rsidRDefault="00FA1CD9" w:rsidP="00DE360B">
            <w:pPr>
              <w:rPr>
                <w:szCs w:val="18"/>
              </w:rPr>
            </w:pPr>
            <w:r w:rsidRPr="00C35EA7">
              <w:rPr>
                <w:szCs w:val="18"/>
              </w:rPr>
              <w:t>Moulin (Le)</w:t>
            </w:r>
          </w:p>
        </w:tc>
        <w:tc>
          <w:tcPr>
            <w:tcW w:w="1176" w:type="dxa"/>
          </w:tcPr>
          <w:p w14:paraId="1607B4DA" w14:textId="77777777" w:rsidR="00FA1CD9" w:rsidRPr="00C35EA7" w:rsidRDefault="00FA1CD9" w:rsidP="00DE360B">
            <w:pPr>
              <w:rPr>
                <w:szCs w:val="18"/>
              </w:rPr>
            </w:pPr>
            <w:r>
              <w:t>t_250</w:t>
            </w:r>
          </w:p>
        </w:tc>
        <w:tc>
          <w:tcPr>
            <w:tcW w:w="1070" w:type="dxa"/>
          </w:tcPr>
          <w:p w14:paraId="40B1D2C8" w14:textId="77777777" w:rsidR="00FA1CD9" w:rsidRPr="00C35EA7" w:rsidRDefault="00FA1CD9" w:rsidP="00DE360B">
            <w:pPr>
              <w:rPr>
                <w:szCs w:val="18"/>
              </w:rPr>
            </w:pPr>
            <w:r w:rsidRPr="00C35EA7">
              <w:rPr>
                <w:szCs w:val="18"/>
              </w:rPr>
              <w:t>15750</w:t>
            </w:r>
          </w:p>
        </w:tc>
        <w:tc>
          <w:tcPr>
            <w:tcW w:w="1510" w:type="dxa"/>
          </w:tcPr>
          <w:p w14:paraId="00F0165B" w14:textId="77777777" w:rsidR="00FA1CD9" w:rsidRDefault="00FA1CD9" w:rsidP="00DE360B">
            <w:r>
              <w:t>AC-2221-m</w:t>
            </w:r>
          </w:p>
        </w:tc>
        <w:tc>
          <w:tcPr>
            <w:tcW w:w="2042" w:type="dxa"/>
          </w:tcPr>
          <w:p w14:paraId="1596506B" w14:textId="77777777" w:rsidR="00FA1CD9" w:rsidRPr="00C35EA7" w:rsidRDefault="00FA1CD9" w:rsidP="00DE360B">
            <w:pPr>
              <w:rPr>
                <w:szCs w:val="18"/>
              </w:rPr>
            </w:pPr>
            <w:r w:rsidRPr="00C35EA7">
              <w:rPr>
                <w:szCs w:val="18"/>
              </w:rPr>
              <w:t>bracelet en bronze</w:t>
            </w:r>
          </w:p>
        </w:tc>
        <w:tc>
          <w:tcPr>
            <w:tcW w:w="1723" w:type="dxa"/>
          </w:tcPr>
          <w:p w14:paraId="4297C48E" w14:textId="77777777" w:rsidR="00FA1CD9" w:rsidRDefault="00FA1CD9" w:rsidP="00DE360B">
            <w:r>
              <w:t>1833</w:t>
            </w:r>
          </w:p>
        </w:tc>
      </w:tr>
    </w:tbl>
    <w:p w14:paraId="1966EB3D" w14:textId="77777777" w:rsidR="00B2667E" w:rsidRDefault="00B2667E" w:rsidP="00DE360B">
      <w:pPr>
        <w:jc w:val="both"/>
      </w:pPr>
    </w:p>
    <w:p w14:paraId="1C5B3A89" w14:textId="77777777" w:rsidR="00F82431" w:rsidRDefault="00F82431" w:rsidP="00DE360B">
      <w:pPr>
        <w:jc w:val="both"/>
      </w:pPr>
    </w:p>
    <w:p w14:paraId="72E15629" w14:textId="77777777" w:rsidR="00F82431" w:rsidRDefault="009E4276" w:rsidP="00DE360B">
      <w:pPr>
        <w:pStyle w:val="Heading3"/>
      </w:pPr>
      <w:bookmarkStart w:id="2336" w:name="Sit_Mailhac_Moulin_t251"/>
      <w:r>
        <w:t>t_</w:t>
      </w:r>
      <w:r w:rsidR="00F82431">
        <w:t>251</w:t>
      </w:r>
    </w:p>
    <w:bookmarkEnd w:id="2336"/>
    <w:p w14:paraId="49B34C2B" w14:textId="77777777" w:rsidR="00F82431" w:rsidRPr="0032190F" w:rsidRDefault="00F82431" w:rsidP="00DE360B">
      <w:pPr>
        <w:jc w:val="both"/>
        <w:rPr>
          <w:lang w:val="fr-FR"/>
        </w:rPr>
      </w:pPr>
      <w:r w:rsidRPr="0032190F">
        <w:rPr>
          <w:lang w:val="fr-FR"/>
        </w:rPr>
        <w:t>tessons très dispersés d’un vase en poterie assez grossière, noire marbré de brun-rouge. Sur l’épaule, décor incisé avant cuisson avec un outil à deux pointes (BIB 1833)</w:t>
      </w:r>
    </w:p>
    <w:p w14:paraId="7E7DEF66" w14:textId="77777777" w:rsidR="00B2667E" w:rsidRPr="0032190F" w:rsidRDefault="00B2667E" w:rsidP="00DE360B">
      <w:pPr>
        <w:jc w:val="both"/>
        <w:rPr>
          <w:lang w:val="fr-FR"/>
        </w:rPr>
      </w:pPr>
    </w:p>
    <w:p w14:paraId="40561DD5" w14:textId="77777777" w:rsidR="00B2667E" w:rsidRDefault="00B2667E" w:rsidP="00DE360B">
      <w:pPr>
        <w:pStyle w:val="Heading3"/>
      </w:pPr>
      <w:r>
        <w:t>t_253</w:t>
      </w:r>
    </w:p>
    <w:p w14:paraId="42C33EEF" w14:textId="77777777" w:rsidR="00B2667E" w:rsidRDefault="00B2667E" w:rsidP="00DE360B"/>
    <w:tbl>
      <w:tblPr>
        <w:tblW w:w="81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496"/>
        <w:gridCol w:w="2042"/>
        <w:gridCol w:w="816"/>
      </w:tblGrid>
      <w:tr w:rsidR="005D10B6" w:rsidRPr="00C04709" w14:paraId="5C9B13AF" w14:textId="77777777" w:rsidTr="00C35EA7">
        <w:trPr>
          <w:jc w:val="center"/>
        </w:trPr>
        <w:tc>
          <w:tcPr>
            <w:tcW w:w="1516" w:type="dxa"/>
          </w:tcPr>
          <w:p w14:paraId="57522666" w14:textId="77777777" w:rsidR="00B2667E" w:rsidRPr="00C35EA7" w:rsidRDefault="00B2667E"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0597ED27" w14:textId="77777777" w:rsidR="00B2667E" w:rsidRPr="00C35EA7" w:rsidRDefault="00B2667E" w:rsidP="00DE360B">
            <w:pPr>
              <w:rPr>
                <w:rFonts w:ascii="Courier New" w:hAnsi="Courier New" w:cs="Courier New"/>
                <w:sz w:val="20"/>
                <w:szCs w:val="18"/>
              </w:rPr>
            </w:pPr>
          </w:p>
        </w:tc>
        <w:tc>
          <w:tcPr>
            <w:tcW w:w="1070" w:type="dxa"/>
          </w:tcPr>
          <w:p w14:paraId="30719955" w14:textId="77777777" w:rsidR="00B2667E" w:rsidRPr="00C35EA7" w:rsidRDefault="00B2667E" w:rsidP="00DE360B">
            <w:pPr>
              <w:rPr>
                <w:rFonts w:ascii="Courier New" w:hAnsi="Courier New" w:cs="Courier New"/>
                <w:sz w:val="20"/>
                <w:szCs w:val="18"/>
              </w:rPr>
            </w:pPr>
          </w:p>
        </w:tc>
        <w:tc>
          <w:tcPr>
            <w:tcW w:w="1496" w:type="dxa"/>
          </w:tcPr>
          <w:p w14:paraId="11141325" w14:textId="77777777" w:rsidR="00B2667E" w:rsidRPr="00C35EA7" w:rsidRDefault="00B2667E" w:rsidP="00DE360B">
            <w:pPr>
              <w:rPr>
                <w:rFonts w:ascii="Courier New" w:hAnsi="Courier New" w:cs="Courier New"/>
                <w:sz w:val="20"/>
                <w:szCs w:val="18"/>
              </w:rPr>
            </w:pPr>
          </w:p>
        </w:tc>
        <w:tc>
          <w:tcPr>
            <w:tcW w:w="2042" w:type="dxa"/>
          </w:tcPr>
          <w:p w14:paraId="4A2F2DEF" w14:textId="77777777" w:rsidR="00B2667E" w:rsidRPr="00C35EA7" w:rsidRDefault="00B2667E" w:rsidP="00DE360B">
            <w:pPr>
              <w:rPr>
                <w:rFonts w:ascii="Courier New" w:hAnsi="Courier New" w:cs="Courier New"/>
                <w:sz w:val="20"/>
                <w:szCs w:val="18"/>
              </w:rPr>
            </w:pPr>
          </w:p>
        </w:tc>
        <w:tc>
          <w:tcPr>
            <w:tcW w:w="816" w:type="dxa"/>
          </w:tcPr>
          <w:p w14:paraId="0F020C35" w14:textId="77777777" w:rsidR="00B2667E" w:rsidRPr="00C35EA7" w:rsidRDefault="00B2667E" w:rsidP="00DE360B">
            <w:pPr>
              <w:rPr>
                <w:rFonts w:ascii="Courier New" w:hAnsi="Courier New" w:cs="Courier New"/>
                <w:sz w:val="20"/>
                <w:szCs w:val="18"/>
              </w:rPr>
            </w:pPr>
          </w:p>
        </w:tc>
      </w:tr>
      <w:tr w:rsidR="005D10B6" w:rsidRPr="00C04709" w14:paraId="46DED771" w14:textId="77777777" w:rsidTr="00C35EA7">
        <w:trPr>
          <w:jc w:val="center"/>
        </w:trPr>
        <w:tc>
          <w:tcPr>
            <w:tcW w:w="1516" w:type="dxa"/>
          </w:tcPr>
          <w:p w14:paraId="444F16E3" w14:textId="77777777" w:rsidR="00B2667E" w:rsidRPr="00C35EA7" w:rsidRDefault="00B2667E" w:rsidP="00C35EA7">
            <w:pPr>
              <w:jc w:val="center"/>
              <w:rPr>
                <w:szCs w:val="18"/>
              </w:rPr>
            </w:pPr>
            <w:r w:rsidRPr="00C35EA7">
              <w:rPr>
                <w:szCs w:val="18"/>
              </w:rPr>
              <w:t>site</w:t>
            </w:r>
          </w:p>
        </w:tc>
        <w:tc>
          <w:tcPr>
            <w:tcW w:w="1176" w:type="dxa"/>
          </w:tcPr>
          <w:p w14:paraId="292DD50A" w14:textId="77777777" w:rsidR="00B2667E" w:rsidRPr="00C35EA7" w:rsidRDefault="00B2667E" w:rsidP="00C35EA7">
            <w:pPr>
              <w:jc w:val="center"/>
              <w:rPr>
                <w:szCs w:val="18"/>
              </w:rPr>
            </w:pPr>
            <w:r w:rsidRPr="00C35EA7">
              <w:rPr>
                <w:szCs w:val="18"/>
              </w:rPr>
              <w:t>structure</w:t>
            </w:r>
          </w:p>
        </w:tc>
        <w:tc>
          <w:tcPr>
            <w:tcW w:w="1070" w:type="dxa"/>
          </w:tcPr>
          <w:p w14:paraId="5E529A8D" w14:textId="77777777" w:rsidR="00B2667E" w:rsidRPr="00C35EA7" w:rsidRDefault="00B2667E" w:rsidP="00C35EA7">
            <w:pPr>
              <w:jc w:val="center"/>
              <w:rPr>
                <w:szCs w:val="18"/>
              </w:rPr>
            </w:pPr>
            <w:r w:rsidRPr="00C35EA7">
              <w:rPr>
                <w:szCs w:val="18"/>
              </w:rPr>
              <w:t>numero</w:t>
            </w:r>
          </w:p>
        </w:tc>
        <w:tc>
          <w:tcPr>
            <w:tcW w:w="1496" w:type="dxa"/>
          </w:tcPr>
          <w:p w14:paraId="21FFFCB9" w14:textId="77777777" w:rsidR="00B2667E" w:rsidRPr="00C35EA7" w:rsidRDefault="00B2667E" w:rsidP="00C35EA7">
            <w:pPr>
              <w:jc w:val="center"/>
              <w:rPr>
                <w:szCs w:val="18"/>
              </w:rPr>
            </w:pPr>
            <w:r w:rsidRPr="00C35EA7">
              <w:rPr>
                <w:szCs w:val="18"/>
              </w:rPr>
              <w:t>objet</w:t>
            </w:r>
          </w:p>
        </w:tc>
        <w:tc>
          <w:tcPr>
            <w:tcW w:w="2042" w:type="dxa"/>
          </w:tcPr>
          <w:p w14:paraId="748F1574" w14:textId="77777777" w:rsidR="00B2667E" w:rsidRPr="00C35EA7" w:rsidRDefault="00B2667E" w:rsidP="00C35EA7">
            <w:pPr>
              <w:jc w:val="center"/>
              <w:rPr>
                <w:szCs w:val="18"/>
              </w:rPr>
            </w:pPr>
            <w:r w:rsidRPr="00C35EA7">
              <w:rPr>
                <w:szCs w:val="18"/>
              </w:rPr>
              <w:t>description</w:t>
            </w:r>
          </w:p>
        </w:tc>
        <w:tc>
          <w:tcPr>
            <w:tcW w:w="816" w:type="dxa"/>
          </w:tcPr>
          <w:p w14:paraId="3036F196" w14:textId="77777777" w:rsidR="00B2667E" w:rsidRPr="00C35EA7" w:rsidRDefault="00B2667E" w:rsidP="00C35EA7">
            <w:pPr>
              <w:jc w:val="center"/>
              <w:rPr>
                <w:szCs w:val="18"/>
              </w:rPr>
            </w:pPr>
            <w:r w:rsidRPr="00C35EA7">
              <w:rPr>
                <w:szCs w:val="18"/>
              </w:rPr>
              <w:t>BIB</w:t>
            </w:r>
          </w:p>
        </w:tc>
      </w:tr>
      <w:tr w:rsidR="005D10B6" w:rsidRPr="00C04709" w14:paraId="0F19E22E" w14:textId="77777777" w:rsidTr="00C35EA7">
        <w:trPr>
          <w:jc w:val="center"/>
        </w:trPr>
        <w:tc>
          <w:tcPr>
            <w:tcW w:w="1516" w:type="dxa"/>
          </w:tcPr>
          <w:p w14:paraId="6DFBDC9F" w14:textId="77777777" w:rsidR="00B2667E" w:rsidRPr="00C35EA7" w:rsidRDefault="00B2667E" w:rsidP="00DE360B">
            <w:pPr>
              <w:rPr>
                <w:szCs w:val="18"/>
              </w:rPr>
            </w:pPr>
            <w:r w:rsidRPr="00C35EA7">
              <w:rPr>
                <w:szCs w:val="18"/>
              </w:rPr>
              <w:t>Moulin (Le)</w:t>
            </w:r>
          </w:p>
        </w:tc>
        <w:tc>
          <w:tcPr>
            <w:tcW w:w="1176" w:type="dxa"/>
          </w:tcPr>
          <w:p w14:paraId="724BA00B" w14:textId="77777777" w:rsidR="00B2667E" w:rsidRPr="00C35EA7" w:rsidRDefault="00B2667E" w:rsidP="00DE360B">
            <w:pPr>
              <w:rPr>
                <w:szCs w:val="18"/>
              </w:rPr>
            </w:pPr>
            <w:r>
              <w:t>t_253</w:t>
            </w:r>
          </w:p>
        </w:tc>
        <w:tc>
          <w:tcPr>
            <w:tcW w:w="1070" w:type="dxa"/>
          </w:tcPr>
          <w:p w14:paraId="5A47AF92" w14:textId="77777777" w:rsidR="00B2667E" w:rsidRPr="00C35EA7" w:rsidRDefault="00B2667E" w:rsidP="00DE360B">
            <w:pPr>
              <w:rPr>
                <w:szCs w:val="18"/>
              </w:rPr>
            </w:pPr>
            <w:r w:rsidRPr="00C35EA7">
              <w:rPr>
                <w:szCs w:val="18"/>
              </w:rPr>
              <w:t>15757</w:t>
            </w:r>
          </w:p>
        </w:tc>
        <w:tc>
          <w:tcPr>
            <w:tcW w:w="1496" w:type="dxa"/>
          </w:tcPr>
          <w:p w14:paraId="0B274B56" w14:textId="77777777" w:rsidR="00B2667E" w:rsidRPr="00B2667E" w:rsidRDefault="00B2667E" w:rsidP="00C35EA7">
            <w:pPr>
              <w:jc w:val="both"/>
            </w:pPr>
            <w:r>
              <w:t>AA-6111-m</w:t>
            </w:r>
          </w:p>
        </w:tc>
        <w:tc>
          <w:tcPr>
            <w:tcW w:w="2042" w:type="dxa"/>
          </w:tcPr>
          <w:p w14:paraId="7D81C6CE" w14:textId="77777777" w:rsidR="00B2667E" w:rsidRPr="00C35EA7" w:rsidRDefault="00B2667E" w:rsidP="00DE360B">
            <w:pPr>
              <w:rPr>
                <w:szCs w:val="18"/>
              </w:rPr>
            </w:pPr>
            <w:r>
              <w:t>épingle en bronze</w:t>
            </w:r>
          </w:p>
        </w:tc>
        <w:tc>
          <w:tcPr>
            <w:tcW w:w="816" w:type="dxa"/>
          </w:tcPr>
          <w:p w14:paraId="76B4BF40" w14:textId="77777777" w:rsidR="00B2667E" w:rsidRPr="00C35EA7" w:rsidRDefault="00B2667E" w:rsidP="00DE360B">
            <w:pPr>
              <w:rPr>
                <w:szCs w:val="18"/>
              </w:rPr>
            </w:pPr>
            <w:r w:rsidRPr="00C35EA7">
              <w:rPr>
                <w:szCs w:val="18"/>
              </w:rPr>
              <w:t>1833</w:t>
            </w:r>
          </w:p>
        </w:tc>
      </w:tr>
      <w:tr w:rsidR="005D10B6" w:rsidRPr="00C04709" w14:paraId="752D28AB" w14:textId="77777777" w:rsidTr="00C35EA7">
        <w:trPr>
          <w:jc w:val="center"/>
        </w:trPr>
        <w:tc>
          <w:tcPr>
            <w:tcW w:w="1516" w:type="dxa"/>
          </w:tcPr>
          <w:p w14:paraId="6F06AFC9" w14:textId="77777777" w:rsidR="006D2191" w:rsidRPr="00C35EA7" w:rsidRDefault="006D2191" w:rsidP="00DE360B">
            <w:pPr>
              <w:rPr>
                <w:szCs w:val="18"/>
              </w:rPr>
            </w:pPr>
            <w:r w:rsidRPr="00C35EA7">
              <w:rPr>
                <w:szCs w:val="18"/>
              </w:rPr>
              <w:t>Moulin (Le)</w:t>
            </w:r>
          </w:p>
        </w:tc>
        <w:tc>
          <w:tcPr>
            <w:tcW w:w="1176" w:type="dxa"/>
          </w:tcPr>
          <w:p w14:paraId="6E92B13F" w14:textId="77777777" w:rsidR="006D2191" w:rsidRPr="00C35EA7" w:rsidRDefault="006D2191" w:rsidP="00DE360B">
            <w:pPr>
              <w:rPr>
                <w:szCs w:val="18"/>
              </w:rPr>
            </w:pPr>
            <w:r>
              <w:t>t_253</w:t>
            </w:r>
          </w:p>
        </w:tc>
        <w:tc>
          <w:tcPr>
            <w:tcW w:w="1070" w:type="dxa"/>
          </w:tcPr>
          <w:p w14:paraId="0CA6A837" w14:textId="77777777" w:rsidR="006D2191" w:rsidRPr="00C35EA7" w:rsidRDefault="006D2191" w:rsidP="00DE360B">
            <w:pPr>
              <w:rPr>
                <w:szCs w:val="18"/>
              </w:rPr>
            </w:pPr>
            <w:r w:rsidRPr="00C35EA7">
              <w:rPr>
                <w:szCs w:val="18"/>
              </w:rPr>
              <w:t>15759</w:t>
            </w:r>
          </w:p>
        </w:tc>
        <w:tc>
          <w:tcPr>
            <w:tcW w:w="1496" w:type="dxa"/>
          </w:tcPr>
          <w:p w14:paraId="708FEFDD" w14:textId="77777777" w:rsidR="006D2191" w:rsidRDefault="006D2191" w:rsidP="00DE360B">
            <w:r>
              <w:t>AK-3314-m</w:t>
            </w:r>
          </w:p>
        </w:tc>
        <w:tc>
          <w:tcPr>
            <w:tcW w:w="2042" w:type="dxa"/>
          </w:tcPr>
          <w:p w14:paraId="5CF1DFBA" w14:textId="77777777" w:rsidR="006D2191" w:rsidRPr="00C35EA7" w:rsidRDefault="006D2191" w:rsidP="00DE360B">
            <w:pPr>
              <w:rPr>
                <w:szCs w:val="18"/>
              </w:rPr>
            </w:pPr>
            <w:r w:rsidRPr="00C35EA7">
              <w:rPr>
                <w:szCs w:val="18"/>
              </w:rPr>
              <w:t>anneau en bronze</w:t>
            </w:r>
          </w:p>
        </w:tc>
        <w:tc>
          <w:tcPr>
            <w:tcW w:w="816" w:type="dxa"/>
          </w:tcPr>
          <w:p w14:paraId="4620D8E2" w14:textId="77777777" w:rsidR="006D2191" w:rsidRDefault="006D2191" w:rsidP="00DE360B">
            <w:r>
              <w:t>1833</w:t>
            </w:r>
          </w:p>
        </w:tc>
      </w:tr>
    </w:tbl>
    <w:p w14:paraId="607E2EC4" w14:textId="77777777" w:rsidR="00B2667E" w:rsidRDefault="00B2667E" w:rsidP="00DE360B"/>
    <w:p w14:paraId="63D4FEC6" w14:textId="77777777" w:rsidR="00FA1CD9" w:rsidRDefault="00FA1CD9" w:rsidP="00DE360B">
      <w:pPr>
        <w:pStyle w:val="Heading3"/>
      </w:pPr>
      <w:r>
        <w:t>t_254</w:t>
      </w:r>
    </w:p>
    <w:p w14:paraId="7D3EEF82" w14:textId="77777777" w:rsidR="00FA1CD9" w:rsidRDefault="00FA1CD9" w:rsidP="00DE360B"/>
    <w:tbl>
      <w:tblPr>
        <w:tblW w:w="90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042"/>
        <w:gridCol w:w="1723"/>
      </w:tblGrid>
      <w:tr w:rsidR="005D10B6" w:rsidRPr="00C04709" w14:paraId="1BB4FE2A" w14:textId="77777777" w:rsidTr="00C35EA7">
        <w:trPr>
          <w:jc w:val="center"/>
        </w:trPr>
        <w:tc>
          <w:tcPr>
            <w:tcW w:w="1516" w:type="dxa"/>
          </w:tcPr>
          <w:p w14:paraId="7277388C" w14:textId="77777777" w:rsidR="00FA1CD9" w:rsidRPr="00C35EA7" w:rsidRDefault="00FA1CD9" w:rsidP="00DE360B">
            <w:pPr>
              <w:rPr>
                <w:rFonts w:ascii="Courier New" w:hAnsi="Courier New" w:cs="Courier New"/>
                <w:sz w:val="20"/>
                <w:szCs w:val="18"/>
              </w:rPr>
            </w:pPr>
            <w:r w:rsidRPr="00C35EA7">
              <w:rPr>
                <w:rFonts w:ascii="Courier New" w:hAnsi="Courier New" w:cs="Courier New"/>
                <w:sz w:val="20"/>
                <w:szCs w:val="18"/>
                <w:lang w:val="en-GB"/>
              </w:rPr>
              <w:br w:type="page"/>
            </w:r>
            <w:r w:rsidR="00C458EA" w:rsidRPr="00C35EA7">
              <w:rPr>
                <w:rFonts w:ascii="Courier New" w:hAnsi="Courier New" w:cs="Courier New"/>
                <w:sz w:val="20"/>
                <w:szCs w:val="18"/>
              </w:rPr>
              <w:t>OBJ_</w:t>
            </w:r>
          </w:p>
        </w:tc>
        <w:tc>
          <w:tcPr>
            <w:tcW w:w="1176" w:type="dxa"/>
          </w:tcPr>
          <w:p w14:paraId="62C14978" w14:textId="77777777" w:rsidR="00FA1CD9" w:rsidRPr="00C35EA7" w:rsidRDefault="00FA1CD9" w:rsidP="00DE360B">
            <w:pPr>
              <w:rPr>
                <w:rFonts w:ascii="Courier New" w:hAnsi="Courier New" w:cs="Courier New"/>
                <w:sz w:val="20"/>
                <w:szCs w:val="18"/>
              </w:rPr>
            </w:pPr>
          </w:p>
        </w:tc>
        <w:tc>
          <w:tcPr>
            <w:tcW w:w="1070" w:type="dxa"/>
          </w:tcPr>
          <w:p w14:paraId="2C2C6F1D" w14:textId="77777777" w:rsidR="00FA1CD9" w:rsidRPr="00C35EA7" w:rsidRDefault="00FA1CD9" w:rsidP="00DE360B">
            <w:pPr>
              <w:rPr>
                <w:rFonts w:ascii="Courier New" w:hAnsi="Courier New" w:cs="Courier New"/>
                <w:sz w:val="20"/>
                <w:szCs w:val="18"/>
              </w:rPr>
            </w:pPr>
          </w:p>
        </w:tc>
        <w:tc>
          <w:tcPr>
            <w:tcW w:w="1510" w:type="dxa"/>
          </w:tcPr>
          <w:p w14:paraId="3FAF824D" w14:textId="77777777" w:rsidR="00FA1CD9" w:rsidRPr="00C35EA7" w:rsidRDefault="00FA1CD9" w:rsidP="00DE360B">
            <w:pPr>
              <w:rPr>
                <w:rFonts w:ascii="Courier New" w:hAnsi="Courier New" w:cs="Courier New"/>
                <w:sz w:val="20"/>
                <w:szCs w:val="18"/>
              </w:rPr>
            </w:pPr>
          </w:p>
        </w:tc>
        <w:tc>
          <w:tcPr>
            <w:tcW w:w="2042" w:type="dxa"/>
          </w:tcPr>
          <w:p w14:paraId="4B26AAD9" w14:textId="77777777" w:rsidR="00FA1CD9" w:rsidRPr="00C35EA7" w:rsidRDefault="00FA1CD9" w:rsidP="00DE360B">
            <w:pPr>
              <w:rPr>
                <w:rFonts w:ascii="Courier New" w:hAnsi="Courier New" w:cs="Courier New"/>
                <w:sz w:val="20"/>
                <w:szCs w:val="18"/>
              </w:rPr>
            </w:pPr>
          </w:p>
        </w:tc>
        <w:tc>
          <w:tcPr>
            <w:tcW w:w="1723" w:type="dxa"/>
          </w:tcPr>
          <w:p w14:paraId="25752FBC" w14:textId="77777777" w:rsidR="00FA1CD9" w:rsidRPr="00C35EA7" w:rsidRDefault="00FA1CD9" w:rsidP="00DE360B">
            <w:pPr>
              <w:rPr>
                <w:rFonts w:ascii="Courier New" w:hAnsi="Courier New" w:cs="Courier New"/>
                <w:sz w:val="20"/>
                <w:szCs w:val="18"/>
              </w:rPr>
            </w:pPr>
          </w:p>
        </w:tc>
      </w:tr>
      <w:tr w:rsidR="005D10B6" w:rsidRPr="00C04709" w14:paraId="2101DDF6" w14:textId="77777777" w:rsidTr="00C35EA7">
        <w:trPr>
          <w:jc w:val="center"/>
        </w:trPr>
        <w:tc>
          <w:tcPr>
            <w:tcW w:w="1516" w:type="dxa"/>
          </w:tcPr>
          <w:p w14:paraId="098753F3" w14:textId="77777777" w:rsidR="00FA1CD9" w:rsidRPr="00C35EA7" w:rsidRDefault="00FA1CD9" w:rsidP="00C35EA7">
            <w:pPr>
              <w:jc w:val="center"/>
              <w:rPr>
                <w:szCs w:val="18"/>
              </w:rPr>
            </w:pPr>
            <w:r w:rsidRPr="00C35EA7">
              <w:rPr>
                <w:szCs w:val="18"/>
              </w:rPr>
              <w:t>site</w:t>
            </w:r>
          </w:p>
        </w:tc>
        <w:tc>
          <w:tcPr>
            <w:tcW w:w="1176" w:type="dxa"/>
          </w:tcPr>
          <w:p w14:paraId="27AC37B8" w14:textId="77777777" w:rsidR="00FA1CD9" w:rsidRPr="00C35EA7" w:rsidRDefault="00FA1CD9" w:rsidP="00C35EA7">
            <w:pPr>
              <w:jc w:val="center"/>
              <w:rPr>
                <w:szCs w:val="18"/>
              </w:rPr>
            </w:pPr>
            <w:r w:rsidRPr="00C35EA7">
              <w:rPr>
                <w:szCs w:val="18"/>
              </w:rPr>
              <w:t>structure</w:t>
            </w:r>
          </w:p>
        </w:tc>
        <w:tc>
          <w:tcPr>
            <w:tcW w:w="1070" w:type="dxa"/>
          </w:tcPr>
          <w:p w14:paraId="14E2484A" w14:textId="77777777" w:rsidR="00FA1CD9" w:rsidRPr="00C35EA7" w:rsidRDefault="00FA1CD9" w:rsidP="00C35EA7">
            <w:pPr>
              <w:jc w:val="center"/>
              <w:rPr>
                <w:szCs w:val="18"/>
              </w:rPr>
            </w:pPr>
            <w:r w:rsidRPr="00C35EA7">
              <w:rPr>
                <w:szCs w:val="18"/>
              </w:rPr>
              <w:t>numero</w:t>
            </w:r>
          </w:p>
        </w:tc>
        <w:tc>
          <w:tcPr>
            <w:tcW w:w="1510" w:type="dxa"/>
          </w:tcPr>
          <w:p w14:paraId="47FC0C6F" w14:textId="77777777" w:rsidR="00FA1CD9" w:rsidRPr="00C35EA7" w:rsidRDefault="00FA1CD9" w:rsidP="00C35EA7">
            <w:pPr>
              <w:jc w:val="center"/>
              <w:rPr>
                <w:szCs w:val="18"/>
              </w:rPr>
            </w:pPr>
            <w:r w:rsidRPr="00C35EA7">
              <w:rPr>
                <w:szCs w:val="18"/>
              </w:rPr>
              <w:t>objet</w:t>
            </w:r>
          </w:p>
        </w:tc>
        <w:tc>
          <w:tcPr>
            <w:tcW w:w="2042" w:type="dxa"/>
          </w:tcPr>
          <w:p w14:paraId="2B75D817" w14:textId="77777777" w:rsidR="00FA1CD9" w:rsidRPr="00C35EA7" w:rsidRDefault="00FA1CD9" w:rsidP="00C35EA7">
            <w:pPr>
              <w:jc w:val="center"/>
              <w:rPr>
                <w:szCs w:val="18"/>
              </w:rPr>
            </w:pPr>
            <w:r w:rsidRPr="00C35EA7">
              <w:rPr>
                <w:szCs w:val="18"/>
              </w:rPr>
              <w:t>description</w:t>
            </w:r>
          </w:p>
        </w:tc>
        <w:tc>
          <w:tcPr>
            <w:tcW w:w="1723" w:type="dxa"/>
          </w:tcPr>
          <w:p w14:paraId="62EFB50F" w14:textId="77777777" w:rsidR="00FA1CD9" w:rsidRPr="00C35EA7" w:rsidRDefault="00FA1CD9" w:rsidP="00C35EA7">
            <w:pPr>
              <w:jc w:val="center"/>
              <w:rPr>
                <w:szCs w:val="18"/>
              </w:rPr>
            </w:pPr>
            <w:r w:rsidRPr="00C35EA7">
              <w:rPr>
                <w:szCs w:val="18"/>
              </w:rPr>
              <w:t>BIB</w:t>
            </w:r>
          </w:p>
        </w:tc>
      </w:tr>
      <w:tr w:rsidR="005D10B6" w:rsidRPr="00C04709" w14:paraId="7E76E493" w14:textId="77777777" w:rsidTr="00C35EA7">
        <w:trPr>
          <w:jc w:val="center"/>
        </w:trPr>
        <w:tc>
          <w:tcPr>
            <w:tcW w:w="1516" w:type="dxa"/>
          </w:tcPr>
          <w:p w14:paraId="5FACF437" w14:textId="77777777" w:rsidR="00FA1CD9" w:rsidRPr="00C35EA7" w:rsidRDefault="00FA1CD9" w:rsidP="00DE360B">
            <w:pPr>
              <w:rPr>
                <w:szCs w:val="18"/>
              </w:rPr>
            </w:pPr>
            <w:r w:rsidRPr="00C35EA7">
              <w:rPr>
                <w:szCs w:val="18"/>
              </w:rPr>
              <w:lastRenderedPageBreak/>
              <w:t>Moulin (Le)</w:t>
            </w:r>
          </w:p>
        </w:tc>
        <w:tc>
          <w:tcPr>
            <w:tcW w:w="1176" w:type="dxa"/>
          </w:tcPr>
          <w:p w14:paraId="0921D79F" w14:textId="77777777" w:rsidR="00FA1CD9" w:rsidRPr="00C35EA7" w:rsidRDefault="00FA1CD9" w:rsidP="00DE360B">
            <w:pPr>
              <w:rPr>
                <w:szCs w:val="18"/>
              </w:rPr>
            </w:pPr>
            <w:r>
              <w:t>t_254</w:t>
            </w:r>
          </w:p>
        </w:tc>
        <w:tc>
          <w:tcPr>
            <w:tcW w:w="1070" w:type="dxa"/>
          </w:tcPr>
          <w:p w14:paraId="7259A8FA" w14:textId="77777777" w:rsidR="00FA1CD9" w:rsidRPr="00C35EA7" w:rsidRDefault="00FA1CD9" w:rsidP="00DE360B">
            <w:pPr>
              <w:rPr>
                <w:szCs w:val="18"/>
              </w:rPr>
            </w:pPr>
            <w:r w:rsidRPr="00C35EA7">
              <w:rPr>
                <w:szCs w:val="18"/>
              </w:rPr>
              <w:t>15767</w:t>
            </w:r>
          </w:p>
        </w:tc>
        <w:tc>
          <w:tcPr>
            <w:tcW w:w="1510" w:type="dxa"/>
          </w:tcPr>
          <w:p w14:paraId="74B48431" w14:textId="77777777" w:rsidR="00FA1CD9" w:rsidRDefault="00FA1CD9" w:rsidP="00DE360B">
            <w:r>
              <w:t>AC-2221-m</w:t>
            </w:r>
          </w:p>
        </w:tc>
        <w:tc>
          <w:tcPr>
            <w:tcW w:w="2042" w:type="dxa"/>
          </w:tcPr>
          <w:p w14:paraId="4C4031ED" w14:textId="77777777" w:rsidR="00FA1CD9" w:rsidRPr="00C35EA7" w:rsidRDefault="00FA1CD9" w:rsidP="00DE360B">
            <w:pPr>
              <w:rPr>
                <w:szCs w:val="18"/>
              </w:rPr>
            </w:pPr>
            <w:r w:rsidRPr="00C35EA7">
              <w:rPr>
                <w:szCs w:val="18"/>
              </w:rPr>
              <w:t>bracelet en bronze</w:t>
            </w:r>
          </w:p>
        </w:tc>
        <w:tc>
          <w:tcPr>
            <w:tcW w:w="1723" w:type="dxa"/>
          </w:tcPr>
          <w:p w14:paraId="55C8411D" w14:textId="77777777" w:rsidR="00FA1CD9" w:rsidRDefault="00FA1CD9" w:rsidP="00DE360B">
            <w:r>
              <w:t>1833</w:t>
            </w:r>
          </w:p>
        </w:tc>
      </w:tr>
    </w:tbl>
    <w:p w14:paraId="322BE2F3" w14:textId="77777777" w:rsidR="00FA1CD9" w:rsidRDefault="00FA1CD9" w:rsidP="00DE360B"/>
    <w:p w14:paraId="58AE4E61" w14:textId="77777777" w:rsidR="00FA1CD9" w:rsidRDefault="00FA1CD9" w:rsidP="00DE360B"/>
    <w:p w14:paraId="3201D1BB" w14:textId="77777777" w:rsidR="00FC53B6" w:rsidRDefault="00FC53B6" w:rsidP="00DE360B">
      <w:pPr>
        <w:pStyle w:val="Heading3"/>
      </w:pPr>
      <w:r>
        <w:t>t_255</w:t>
      </w:r>
    </w:p>
    <w:p w14:paraId="0AD7BB65" w14:textId="77777777" w:rsidR="00FC53B6" w:rsidRDefault="00FC53B6" w:rsidP="00DE360B"/>
    <w:tbl>
      <w:tblPr>
        <w:tblW w:w="82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162"/>
        <w:gridCol w:w="816"/>
      </w:tblGrid>
      <w:tr w:rsidR="005D10B6" w:rsidRPr="00C04709" w14:paraId="68A05D7C" w14:textId="77777777" w:rsidTr="00C35EA7">
        <w:trPr>
          <w:jc w:val="center"/>
        </w:trPr>
        <w:tc>
          <w:tcPr>
            <w:tcW w:w="1516" w:type="dxa"/>
          </w:tcPr>
          <w:p w14:paraId="113CB79C" w14:textId="77777777" w:rsidR="00FC53B6" w:rsidRPr="00C35EA7" w:rsidRDefault="00FC53B6"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615C8BB3" w14:textId="77777777" w:rsidR="00FC53B6" w:rsidRPr="00C35EA7" w:rsidRDefault="00FC53B6" w:rsidP="00DE360B">
            <w:pPr>
              <w:rPr>
                <w:rFonts w:ascii="Courier New" w:hAnsi="Courier New" w:cs="Courier New"/>
                <w:sz w:val="20"/>
                <w:szCs w:val="18"/>
              </w:rPr>
            </w:pPr>
          </w:p>
        </w:tc>
        <w:tc>
          <w:tcPr>
            <w:tcW w:w="1070" w:type="dxa"/>
          </w:tcPr>
          <w:p w14:paraId="36683C6D" w14:textId="77777777" w:rsidR="00FC53B6" w:rsidRPr="00C35EA7" w:rsidRDefault="00FC53B6" w:rsidP="00DE360B">
            <w:pPr>
              <w:rPr>
                <w:rFonts w:ascii="Courier New" w:hAnsi="Courier New" w:cs="Courier New"/>
                <w:sz w:val="20"/>
                <w:szCs w:val="18"/>
              </w:rPr>
            </w:pPr>
          </w:p>
        </w:tc>
        <w:tc>
          <w:tcPr>
            <w:tcW w:w="1510" w:type="dxa"/>
          </w:tcPr>
          <w:p w14:paraId="57E2F8BD" w14:textId="77777777" w:rsidR="00FC53B6" w:rsidRPr="00C35EA7" w:rsidRDefault="00FC53B6" w:rsidP="00DE360B">
            <w:pPr>
              <w:rPr>
                <w:rFonts w:ascii="Courier New" w:hAnsi="Courier New" w:cs="Courier New"/>
                <w:sz w:val="20"/>
                <w:szCs w:val="18"/>
              </w:rPr>
            </w:pPr>
          </w:p>
        </w:tc>
        <w:tc>
          <w:tcPr>
            <w:tcW w:w="2162" w:type="dxa"/>
          </w:tcPr>
          <w:p w14:paraId="396D4E04" w14:textId="77777777" w:rsidR="00FC53B6" w:rsidRPr="00C35EA7" w:rsidRDefault="00FC53B6" w:rsidP="00DE360B">
            <w:pPr>
              <w:rPr>
                <w:rFonts w:ascii="Courier New" w:hAnsi="Courier New" w:cs="Courier New"/>
                <w:sz w:val="20"/>
                <w:szCs w:val="18"/>
              </w:rPr>
            </w:pPr>
          </w:p>
        </w:tc>
        <w:tc>
          <w:tcPr>
            <w:tcW w:w="816" w:type="dxa"/>
          </w:tcPr>
          <w:p w14:paraId="3156C3C0" w14:textId="77777777" w:rsidR="00FC53B6" w:rsidRPr="00C35EA7" w:rsidRDefault="00FC53B6" w:rsidP="00DE360B">
            <w:pPr>
              <w:rPr>
                <w:rFonts w:ascii="Courier New" w:hAnsi="Courier New" w:cs="Courier New"/>
                <w:sz w:val="20"/>
                <w:szCs w:val="18"/>
              </w:rPr>
            </w:pPr>
          </w:p>
        </w:tc>
      </w:tr>
      <w:tr w:rsidR="005D10B6" w:rsidRPr="00C04709" w14:paraId="41F0E64B" w14:textId="77777777" w:rsidTr="00C35EA7">
        <w:trPr>
          <w:jc w:val="center"/>
        </w:trPr>
        <w:tc>
          <w:tcPr>
            <w:tcW w:w="1516" w:type="dxa"/>
          </w:tcPr>
          <w:p w14:paraId="6B2F5BD9" w14:textId="77777777" w:rsidR="00FC53B6" w:rsidRPr="00C35EA7" w:rsidRDefault="00FC53B6" w:rsidP="00C35EA7">
            <w:pPr>
              <w:jc w:val="center"/>
              <w:rPr>
                <w:szCs w:val="18"/>
              </w:rPr>
            </w:pPr>
            <w:r w:rsidRPr="00C35EA7">
              <w:rPr>
                <w:szCs w:val="18"/>
              </w:rPr>
              <w:t>site</w:t>
            </w:r>
          </w:p>
        </w:tc>
        <w:tc>
          <w:tcPr>
            <w:tcW w:w="1176" w:type="dxa"/>
          </w:tcPr>
          <w:p w14:paraId="12E39310" w14:textId="77777777" w:rsidR="00FC53B6" w:rsidRPr="00C35EA7" w:rsidRDefault="00FC53B6" w:rsidP="00C35EA7">
            <w:pPr>
              <w:jc w:val="center"/>
              <w:rPr>
                <w:szCs w:val="18"/>
              </w:rPr>
            </w:pPr>
            <w:r w:rsidRPr="00C35EA7">
              <w:rPr>
                <w:szCs w:val="18"/>
              </w:rPr>
              <w:t>structure</w:t>
            </w:r>
          </w:p>
        </w:tc>
        <w:tc>
          <w:tcPr>
            <w:tcW w:w="1070" w:type="dxa"/>
          </w:tcPr>
          <w:p w14:paraId="3F8D90C6" w14:textId="77777777" w:rsidR="00FC53B6" w:rsidRPr="00C35EA7" w:rsidRDefault="00FC53B6" w:rsidP="00C35EA7">
            <w:pPr>
              <w:jc w:val="center"/>
              <w:rPr>
                <w:szCs w:val="18"/>
              </w:rPr>
            </w:pPr>
            <w:r w:rsidRPr="00C35EA7">
              <w:rPr>
                <w:szCs w:val="18"/>
              </w:rPr>
              <w:t>numero</w:t>
            </w:r>
          </w:p>
        </w:tc>
        <w:tc>
          <w:tcPr>
            <w:tcW w:w="1510" w:type="dxa"/>
          </w:tcPr>
          <w:p w14:paraId="34F7CC1B" w14:textId="77777777" w:rsidR="00FC53B6" w:rsidRPr="00C35EA7" w:rsidRDefault="00FC53B6" w:rsidP="00C35EA7">
            <w:pPr>
              <w:jc w:val="center"/>
              <w:rPr>
                <w:szCs w:val="18"/>
              </w:rPr>
            </w:pPr>
            <w:r w:rsidRPr="00C35EA7">
              <w:rPr>
                <w:szCs w:val="18"/>
              </w:rPr>
              <w:t>objet</w:t>
            </w:r>
          </w:p>
        </w:tc>
        <w:tc>
          <w:tcPr>
            <w:tcW w:w="2162" w:type="dxa"/>
          </w:tcPr>
          <w:p w14:paraId="215DE8EC" w14:textId="77777777" w:rsidR="00FC53B6" w:rsidRPr="00C35EA7" w:rsidRDefault="00FC53B6" w:rsidP="00C35EA7">
            <w:pPr>
              <w:jc w:val="center"/>
              <w:rPr>
                <w:szCs w:val="18"/>
              </w:rPr>
            </w:pPr>
            <w:r w:rsidRPr="00C35EA7">
              <w:rPr>
                <w:szCs w:val="18"/>
              </w:rPr>
              <w:t>description</w:t>
            </w:r>
          </w:p>
        </w:tc>
        <w:tc>
          <w:tcPr>
            <w:tcW w:w="816" w:type="dxa"/>
          </w:tcPr>
          <w:p w14:paraId="2ABD79A8" w14:textId="77777777" w:rsidR="00FC53B6" w:rsidRPr="00C35EA7" w:rsidRDefault="00FC53B6" w:rsidP="00C35EA7">
            <w:pPr>
              <w:jc w:val="center"/>
              <w:rPr>
                <w:szCs w:val="18"/>
              </w:rPr>
            </w:pPr>
            <w:r w:rsidRPr="00C35EA7">
              <w:rPr>
                <w:szCs w:val="18"/>
              </w:rPr>
              <w:t>BIB</w:t>
            </w:r>
          </w:p>
        </w:tc>
      </w:tr>
      <w:tr w:rsidR="005D10B6" w:rsidRPr="00C04709" w14:paraId="554C1DD8" w14:textId="77777777" w:rsidTr="00C35EA7">
        <w:trPr>
          <w:jc w:val="center"/>
        </w:trPr>
        <w:tc>
          <w:tcPr>
            <w:tcW w:w="1516" w:type="dxa"/>
          </w:tcPr>
          <w:p w14:paraId="51BF90EE" w14:textId="77777777" w:rsidR="00FC53B6" w:rsidRPr="00C35EA7" w:rsidRDefault="00FC53B6" w:rsidP="00DE360B">
            <w:pPr>
              <w:rPr>
                <w:szCs w:val="18"/>
              </w:rPr>
            </w:pPr>
            <w:r w:rsidRPr="00C35EA7">
              <w:rPr>
                <w:szCs w:val="18"/>
              </w:rPr>
              <w:t>Moulin (Le)</w:t>
            </w:r>
          </w:p>
        </w:tc>
        <w:tc>
          <w:tcPr>
            <w:tcW w:w="1176" w:type="dxa"/>
          </w:tcPr>
          <w:p w14:paraId="3D27D174" w14:textId="77777777" w:rsidR="00FC53B6" w:rsidRPr="00C35EA7" w:rsidRDefault="00FC53B6" w:rsidP="00DE360B">
            <w:pPr>
              <w:rPr>
                <w:szCs w:val="18"/>
              </w:rPr>
            </w:pPr>
            <w:r>
              <w:t>t_255</w:t>
            </w:r>
          </w:p>
        </w:tc>
        <w:tc>
          <w:tcPr>
            <w:tcW w:w="1070" w:type="dxa"/>
          </w:tcPr>
          <w:p w14:paraId="3B9B248F" w14:textId="77777777" w:rsidR="00FC53B6" w:rsidRPr="00C35EA7" w:rsidRDefault="00FC53B6" w:rsidP="00DE360B">
            <w:pPr>
              <w:rPr>
                <w:szCs w:val="18"/>
              </w:rPr>
            </w:pPr>
            <w:r w:rsidRPr="00C35EA7">
              <w:rPr>
                <w:szCs w:val="18"/>
              </w:rPr>
              <w:t>15774</w:t>
            </w:r>
          </w:p>
        </w:tc>
        <w:tc>
          <w:tcPr>
            <w:tcW w:w="1510" w:type="dxa"/>
          </w:tcPr>
          <w:p w14:paraId="49D65E7C" w14:textId="77777777" w:rsidR="00FC53B6" w:rsidRDefault="00FC53B6" w:rsidP="00DE360B">
            <w:r>
              <w:t>AI-1111-m</w:t>
            </w:r>
          </w:p>
        </w:tc>
        <w:tc>
          <w:tcPr>
            <w:tcW w:w="2162" w:type="dxa"/>
          </w:tcPr>
          <w:p w14:paraId="3FF3A166" w14:textId="77777777" w:rsidR="00FC53B6" w:rsidRPr="00C35EA7" w:rsidRDefault="00FC53B6" w:rsidP="00DE360B">
            <w:pPr>
              <w:rPr>
                <w:szCs w:val="18"/>
              </w:rPr>
            </w:pPr>
            <w:r w:rsidRPr="00C35EA7">
              <w:rPr>
                <w:szCs w:val="18"/>
              </w:rPr>
              <w:t>applique en bronze</w:t>
            </w:r>
          </w:p>
        </w:tc>
        <w:tc>
          <w:tcPr>
            <w:tcW w:w="816" w:type="dxa"/>
          </w:tcPr>
          <w:p w14:paraId="0083A48B" w14:textId="77777777" w:rsidR="00FC53B6" w:rsidRDefault="00FC53B6" w:rsidP="00DE360B">
            <w:r>
              <w:t>1833</w:t>
            </w:r>
          </w:p>
        </w:tc>
      </w:tr>
      <w:tr w:rsidR="005D10B6" w:rsidRPr="00C04709" w14:paraId="538ED000" w14:textId="77777777" w:rsidTr="00C35EA7">
        <w:trPr>
          <w:jc w:val="center"/>
        </w:trPr>
        <w:tc>
          <w:tcPr>
            <w:tcW w:w="1516" w:type="dxa"/>
          </w:tcPr>
          <w:p w14:paraId="6421CDE5" w14:textId="77777777" w:rsidR="00602FF9" w:rsidRPr="00C35EA7" w:rsidRDefault="00602FF9" w:rsidP="00DE360B">
            <w:pPr>
              <w:rPr>
                <w:szCs w:val="18"/>
              </w:rPr>
            </w:pPr>
            <w:r w:rsidRPr="00C35EA7">
              <w:rPr>
                <w:szCs w:val="18"/>
              </w:rPr>
              <w:t>Moulin (Le)</w:t>
            </w:r>
          </w:p>
        </w:tc>
        <w:tc>
          <w:tcPr>
            <w:tcW w:w="1176" w:type="dxa"/>
          </w:tcPr>
          <w:p w14:paraId="7FE4BB1B" w14:textId="77777777" w:rsidR="00602FF9" w:rsidRPr="00C35EA7" w:rsidRDefault="00602FF9" w:rsidP="00DE360B">
            <w:pPr>
              <w:rPr>
                <w:szCs w:val="18"/>
              </w:rPr>
            </w:pPr>
            <w:r>
              <w:t>t_255</w:t>
            </w:r>
          </w:p>
        </w:tc>
        <w:tc>
          <w:tcPr>
            <w:tcW w:w="1070" w:type="dxa"/>
          </w:tcPr>
          <w:p w14:paraId="04EAF0C0" w14:textId="77777777" w:rsidR="00602FF9" w:rsidRPr="00C35EA7" w:rsidRDefault="00602FF9" w:rsidP="00DE360B">
            <w:pPr>
              <w:rPr>
                <w:szCs w:val="18"/>
              </w:rPr>
            </w:pPr>
            <w:r w:rsidRPr="00C35EA7">
              <w:rPr>
                <w:szCs w:val="18"/>
              </w:rPr>
              <w:t>15770</w:t>
            </w:r>
          </w:p>
        </w:tc>
        <w:tc>
          <w:tcPr>
            <w:tcW w:w="1510" w:type="dxa"/>
          </w:tcPr>
          <w:p w14:paraId="4422A5A1" w14:textId="77777777" w:rsidR="00602FF9" w:rsidRDefault="00602FF9" w:rsidP="00C35EA7">
            <w:pPr>
              <w:jc w:val="both"/>
            </w:pPr>
            <w:r>
              <w:t>AK-3313-m</w:t>
            </w:r>
          </w:p>
        </w:tc>
        <w:tc>
          <w:tcPr>
            <w:tcW w:w="2162" w:type="dxa"/>
          </w:tcPr>
          <w:p w14:paraId="0038EDF4" w14:textId="77777777" w:rsidR="00602FF9" w:rsidRDefault="00602FF9" w:rsidP="00DE360B">
            <w:r>
              <w:t>anneau en bronze</w:t>
            </w:r>
          </w:p>
        </w:tc>
        <w:tc>
          <w:tcPr>
            <w:tcW w:w="816" w:type="dxa"/>
          </w:tcPr>
          <w:p w14:paraId="230D62AA" w14:textId="77777777" w:rsidR="00602FF9" w:rsidRPr="00C35EA7" w:rsidRDefault="00602FF9" w:rsidP="00DE360B">
            <w:pPr>
              <w:rPr>
                <w:szCs w:val="18"/>
              </w:rPr>
            </w:pPr>
            <w:r w:rsidRPr="00C35EA7">
              <w:rPr>
                <w:szCs w:val="18"/>
              </w:rPr>
              <w:t>1833</w:t>
            </w:r>
          </w:p>
        </w:tc>
      </w:tr>
      <w:tr w:rsidR="005D10B6" w:rsidRPr="00C04709" w14:paraId="1BDF0EDC" w14:textId="77777777" w:rsidTr="00C35EA7">
        <w:trPr>
          <w:jc w:val="center"/>
        </w:trPr>
        <w:tc>
          <w:tcPr>
            <w:tcW w:w="1516" w:type="dxa"/>
          </w:tcPr>
          <w:p w14:paraId="28CE79BA" w14:textId="77777777" w:rsidR="00602FF9" w:rsidRPr="00C35EA7" w:rsidRDefault="00602FF9" w:rsidP="00DE360B">
            <w:pPr>
              <w:rPr>
                <w:szCs w:val="18"/>
              </w:rPr>
            </w:pPr>
            <w:r w:rsidRPr="00C35EA7">
              <w:rPr>
                <w:szCs w:val="18"/>
              </w:rPr>
              <w:t>Moulin (Le)</w:t>
            </w:r>
          </w:p>
        </w:tc>
        <w:tc>
          <w:tcPr>
            <w:tcW w:w="1176" w:type="dxa"/>
          </w:tcPr>
          <w:p w14:paraId="1420935D" w14:textId="77777777" w:rsidR="00602FF9" w:rsidRPr="00C35EA7" w:rsidRDefault="00602FF9" w:rsidP="00DE360B">
            <w:pPr>
              <w:rPr>
                <w:szCs w:val="18"/>
              </w:rPr>
            </w:pPr>
            <w:r>
              <w:t>t_255</w:t>
            </w:r>
          </w:p>
        </w:tc>
        <w:tc>
          <w:tcPr>
            <w:tcW w:w="1070" w:type="dxa"/>
          </w:tcPr>
          <w:p w14:paraId="40C21281" w14:textId="77777777" w:rsidR="00602FF9" w:rsidRPr="00C35EA7" w:rsidRDefault="00602FF9" w:rsidP="00DE360B">
            <w:pPr>
              <w:rPr>
                <w:szCs w:val="18"/>
              </w:rPr>
            </w:pPr>
            <w:r w:rsidRPr="00C35EA7">
              <w:rPr>
                <w:szCs w:val="18"/>
              </w:rPr>
              <w:t>15771</w:t>
            </w:r>
          </w:p>
        </w:tc>
        <w:tc>
          <w:tcPr>
            <w:tcW w:w="1510" w:type="dxa"/>
          </w:tcPr>
          <w:p w14:paraId="704CAFC9" w14:textId="77777777" w:rsidR="00602FF9" w:rsidRDefault="00602FF9" w:rsidP="00C35EA7">
            <w:pPr>
              <w:jc w:val="both"/>
            </w:pPr>
            <w:r>
              <w:t>AK-3313-m</w:t>
            </w:r>
          </w:p>
        </w:tc>
        <w:tc>
          <w:tcPr>
            <w:tcW w:w="2162" w:type="dxa"/>
          </w:tcPr>
          <w:p w14:paraId="49009274" w14:textId="77777777" w:rsidR="00602FF9" w:rsidRDefault="00602FF9" w:rsidP="00DE360B">
            <w:r>
              <w:t>anneau en bronze</w:t>
            </w:r>
          </w:p>
        </w:tc>
        <w:tc>
          <w:tcPr>
            <w:tcW w:w="816" w:type="dxa"/>
          </w:tcPr>
          <w:p w14:paraId="35FF3D4A" w14:textId="77777777" w:rsidR="00602FF9" w:rsidRPr="00C35EA7" w:rsidRDefault="00602FF9" w:rsidP="00DE360B">
            <w:pPr>
              <w:rPr>
                <w:szCs w:val="18"/>
              </w:rPr>
            </w:pPr>
            <w:r w:rsidRPr="00C35EA7">
              <w:rPr>
                <w:szCs w:val="18"/>
              </w:rPr>
              <w:t>1833</w:t>
            </w:r>
          </w:p>
        </w:tc>
      </w:tr>
    </w:tbl>
    <w:p w14:paraId="5749D2A1" w14:textId="77777777" w:rsidR="00602FF9" w:rsidRPr="00FC53B6" w:rsidRDefault="00602FF9" w:rsidP="00DE360B"/>
    <w:p w14:paraId="462259FB" w14:textId="77777777" w:rsidR="00F82431" w:rsidRDefault="00F82431" w:rsidP="00DE360B">
      <w:pPr>
        <w:jc w:val="both"/>
      </w:pPr>
    </w:p>
    <w:p w14:paraId="2EE2D6D0" w14:textId="77777777" w:rsidR="00F82431" w:rsidRDefault="009E4276" w:rsidP="00DE360B">
      <w:pPr>
        <w:pStyle w:val="Heading3"/>
      </w:pPr>
      <w:bookmarkStart w:id="2337" w:name="Sit_Mailhac_Moulin_t256"/>
      <w:r>
        <w:t>t_</w:t>
      </w:r>
      <w:r w:rsidR="00F82431">
        <w:t>256</w:t>
      </w:r>
    </w:p>
    <w:bookmarkEnd w:id="2337"/>
    <w:p w14:paraId="4F57C13A" w14:textId="77777777" w:rsidR="00F82431" w:rsidRPr="0032190F" w:rsidRDefault="002F1444" w:rsidP="00DE360B">
      <w:pPr>
        <w:jc w:val="both"/>
        <w:rPr>
          <w:lang w:val="fr-FR"/>
        </w:rPr>
      </w:pPr>
      <w:r w:rsidRPr="0032190F">
        <w:rPr>
          <w:lang w:val="fr-FR"/>
        </w:rPr>
        <w:t xml:space="preserve">n° 1 : </w:t>
      </w:r>
      <w:r w:rsidR="00F82431" w:rsidRPr="0032190F">
        <w:rPr>
          <w:lang w:val="fr-FR"/>
        </w:rPr>
        <w:t>fragments d’un vase incomplet, en poterie noire fine et micacée mais contenant aussi quelques graviers calcaires et un peu de schiste. Décor de gros points et d’incisions avant cuisson faites avec un poinçon à pointe mousse et emplies d’une poudre rouge. Anses rivées à section carrée. Une seule était entourée de cannelures(BIB 1833)</w:t>
      </w:r>
    </w:p>
    <w:p w14:paraId="749CBBD6" w14:textId="77777777" w:rsidR="004F1AD4" w:rsidRPr="0032190F" w:rsidRDefault="004F1AD4" w:rsidP="00DE360B">
      <w:pPr>
        <w:jc w:val="both"/>
        <w:rPr>
          <w:lang w:val="fr-FR"/>
        </w:rPr>
      </w:pPr>
    </w:p>
    <w:tbl>
      <w:tblPr>
        <w:tblW w:w="85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475"/>
        <w:gridCol w:w="816"/>
      </w:tblGrid>
      <w:tr w:rsidR="005D10B6" w:rsidRPr="00C04709" w14:paraId="0CFD2879" w14:textId="77777777" w:rsidTr="00C35EA7">
        <w:trPr>
          <w:jc w:val="center"/>
        </w:trPr>
        <w:tc>
          <w:tcPr>
            <w:tcW w:w="1516" w:type="dxa"/>
          </w:tcPr>
          <w:p w14:paraId="3BDF04EB" w14:textId="77777777" w:rsidR="004F1AD4" w:rsidRPr="00C35EA7" w:rsidRDefault="004F1AD4" w:rsidP="00DE360B">
            <w:pPr>
              <w:rPr>
                <w:rFonts w:ascii="Courier New" w:hAnsi="Courier New" w:cs="Courier New"/>
                <w:sz w:val="20"/>
                <w:szCs w:val="18"/>
              </w:rPr>
            </w:pPr>
            <w:r w:rsidRPr="00C35EA7">
              <w:rPr>
                <w:rFonts w:ascii="Courier New" w:hAnsi="Courier New" w:cs="Courier New"/>
                <w:sz w:val="20"/>
                <w:szCs w:val="18"/>
                <w:lang w:val="fr-FR"/>
              </w:rPr>
              <w:br w:type="page"/>
            </w:r>
            <w:r w:rsidR="00C458EA" w:rsidRPr="00C35EA7">
              <w:rPr>
                <w:rFonts w:ascii="Courier New" w:hAnsi="Courier New" w:cs="Courier New"/>
                <w:sz w:val="20"/>
                <w:szCs w:val="18"/>
              </w:rPr>
              <w:t>OBJ_</w:t>
            </w:r>
          </w:p>
        </w:tc>
        <w:tc>
          <w:tcPr>
            <w:tcW w:w="1176" w:type="dxa"/>
          </w:tcPr>
          <w:p w14:paraId="75CC6EBB" w14:textId="77777777" w:rsidR="004F1AD4" w:rsidRPr="00C35EA7" w:rsidRDefault="004F1AD4" w:rsidP="00DE360B">
            <w:pPr>
              <w:rPr>
                <w:rFonts w:ascii="Courier New" w:hAnsi="Courier New" w:cs="Courier New"/>
                <w:sz w:val="20"/>
                <w:szCs w:val="18"/>
              </w:rPr>
            </w:pPr>
          </w:p>
        </w:tc>
        <w:tc>
          <w:tcPr>
            <w:tcW w:w="1070" w:type="dxa"/>
          </w:tcPr>
          <w:p w14:paraId="3EC0E116" w14:textId="77777777" w:rsidR="004F1AD4" w:rsidRPr="00C35EA7" w:rsidRDefault="004F1AD4" w:rsidP="00DE360B">
            <w:pPr>
              <w:rPr>
                <w:rFonts w:ascii="Courier New" w:hAnsi="Courier New" w:cs="Courier New"/>
                <w:sz w:val="20"/>
                <w:szCs w:val="18"/>
              </w:rPr>
            </w:pPr>
          </w:p>
        </w:tc>
        <w:tc>
          <w:tcPr>
            <w:tcW w:w="1510" w:type="dxa"/>
          </w:tcPr>
          <w:p w14:paraId="0887EB3A" w14:textId="77777777" w:rsidR="004F1AD4" w:rsidRPr="00C35EA7" w:rsidRDefault="004F1AD4" w:rsidP="00DE360B">
            <w:pPr>
              <w:rPr>
                <w:rFonts w:ascii="Courier New" w:hAnsi="Courier New" w:cs="Courier New"/>
                <w:sz w:val="20"/>
                <w:szCs w:val="18"/>
              </w:rPr>
            </w:pPr>
          </w:p>
        </w:tc>
        <w:tc>
          <w:tcPr>
            <w:tcW w:w="2475" w:type="dxa"/>
          </w:tcPr>
          <w:p w14:paraId="6157C891" w14:textId="77777777" w:rsidR="004F1AD4" w:rsidRPr="00C35EA7" w:rsidRDefault="004F1AD4" w:rsidP="00DE360B">
            <w:pPr>
              <w:rPr>
                <w:rFonts w:ascii="Courier New" w:hAnsi="Courier New" w:cs="Courier New"/>
                <w:sz w:val="20"/>
                <w:szCs w:val="18"/>
              </w:rPr>
            </w:pPr>
          </w:p>
        </w:tc>
        <w:tc>
          <w:tcPr>
            <w:tcW w:w="816" w:type="dxa"/>
          </w:tcPr>
          <w:p w14:paraId="7FB63ADD" w14:textId="77777777" w:rsidR="004F1AD4" w:rsidRPr="00C35EA7" w:rsidRDefault="004F1AD4" w:rsidP="00DE360B">
            <w:pPr>
              <w:rPr>
                <w:rFonts w:ascii="Courier New" w:hAnsi="Courier New" w:cs="Courier New"/>
                <w:sz w:val="20"/>
                <w:szCs w:val="18"/>
              </w:rPr>
            </w:pPr>
          </w:p>
        </w:tc>
      </w:tr>
      <w:tr w:rsidR="005D10B6" w:rsidRPr="00C04709" w14:paraId="73EAC416" w14:textId="77777777" w:rsidTr="00C35EA7">
        <w:trPr>
          <w:jc w:val="center"/>
        </w:trPr>
        <w:tc>
          <w:tcPr>
            <w:tcW w:w="1516" w:type="dxa"/>
          </w:tcPr>
          <w:p w14:paraId="67066AEB" w14:textId="77777777" w:rsidR="004F1AD4" w:rsidRPr="00C35EA7" w:rsidRDefault="004F1AD4" w:rsidP="00C35EA7">
            <w:pPr>
              <w:jc w:val="center"/>
              <w:rPr>
                <w:szCs w:val="18"/>
              </w:rPr>
            </w:pPr>
            <w:r w:rsidRPr="00C35EA7">
              <w:rPr>
                <w:szCs w:val="18"/>
              </w:rPr>
              <w:t>site</w:t>
            </w:r>
          </w:p>
        </w:tc>
        <w:tc>
          <w:tcPr>
            <w:tcW w:w="1176" w:type="dxa"/>
          </w:tcPr>
          <w:p w14:paraId="7C40A5B7" w14:textId="77777777" w:rsidR="004F1AD4" w:rsidRPr="00C35EA7" w:rsidRDefault="004F1AD4" w:rsidP="00C35EA7">
            <w:pPr>
              <w:jc w:val="center"/>
              <w:rPr>
                <w:szCs w:val="18"/>
              </w:rPr>
            </w:pPr>
            <w:r w:rsidRPr="00C35EA7">
              <w:rPr>
                <w:szCs w:val="18"/>
              </w:rPr>
              <w:t>structure</w:t>
            </w:r>
          </w:p>
        </w:tc>
        <w:tc>
          <w:tcPr>
            <w:tcW w:w="1070" w:type="dxa"/>
          </w:tcPr>
          <w:p w14:paraId="57225058" w14:textId="77777777" w:rsidR="004F1AD4" w:rsidRPr="00C35EA7" w:rsidRDefault="004F1AD4" w:rsidP="00C35EA7">
            <w:pPr>
              <w:jc w:val="center"/>
              <w:rPr>
                <w:szCs w:val="18"/>
              </w:rPr>
            </w:pPr>
            <w:r w:rsidRPr="00C35EA7">
              <w:rPr>
                <w:szCs w:val="18"/>
              </w:rPr>
              <w:t>numero</w:t>
            </w:r>
          </w:p>
        </w:tc>
        <w:tc>
          <w:tcPr>
            <w:tcW w:w="1510" w:type="dxa"/>
          </w:tcPr>
          <w:p w14:paraId="5A712B57" w14:textId="77777777" w:rsidR="004F1AD4" w:rsidRPr="00C35EA7" w:rsidRDefault="004F1AD4" w:rsidP="00C35EA7">
            <w:pPr>
              <w:jc w:val="center"/>
              <w:rPr>
                <w:szCs w:val="18"/>
              </w:rPr>
            </w:pPr>
            <w:r w:rsidRPr="00C35EA7">
              <w:rPr>
                <w:szCs w:val="18"/>
              </w:rPr>
              <w:t>objet</w:t>
            </w:r>
          </w:p>
        </w:tc>
        <w:tc>
          <w:tcPr>
            <w:tcW w:w="2475" w:type="dxa"/>
          </w:tcPr>
          <w:p w14:paraId="42988D9C" w14:textId="77777777" w:rsidR="004F1AD4" w:rsidRPr="00C35EA7" w:rsidRDefault="004F1AD4" w:rsidP="00C35EA7">
            <w:pPr>
              <w:jc w:val="center"/>
              <w:rPr>
                <w:szCs w:val="18"/>
              </w:rPr>
            </w:pPr>
            <w:r w:rsidRPr="00C35EA7">
              <w:rPr>
                <w:szCs w:val="18"/>
              </w:rPr>
              <w:t>description</w:t>
            </w:r>
          </w:p>
        </w:tc>
        <w:tc>
          <w:tcPr>
            <w:tcW w:w="816" w:type="dxa"/>
          </w:tcPr>
          <w:p w14:paraId="717D6DD0" w14:textId="77777777" w:rsidR="004F1AD4" w:rsidRPr="00C35EA7" w:rsidRDefault="004F1AD4" w:rsidP="00C35EA7">
            <w:pPr>
              <w:jc w:val="center"/>
              <w:rPr>
                <w:szCs w:val="18"/>
              </w:rPr>
            </w:pPr>
            <w:r w:rsidRPr="00C35EA7">
              <w:rPr>
                <w:szCs w:val="18"/>
              </w:rPr>
              <w:t>BIB</w:t>
            </w:r>
          </w:p>
        </w:tc>
      </w:tr>
      <w:tr w:rsidR="005D10B6" w14:paraId="36861CCC" w14:textId="77777777" w:rsidTr="00C35EA7">
        <w:trPr>
          <w:jc w:val="center"/>
        </w:trPr>
        <w:tc>
          <w:tcPr>
            <w:tcW w:w="1516" w:type="dxa"/>
          </w:tcPr>
          <w:p w14:paraId="10718631" w14:textId="77777777" w:rsidR="00602FF9" w:rsidRPr="00C35EA7" w:rsidRDefault="00602FF9" w:rsidP="00DE360B">
            <w:pPr>
              <w:rPr>
                <w:szCs w:val="18"/>
              </w:rPr>
            </w:pPr>
            <w:r w:rsidRPr="00C35EA7">
              <w:rPr>
                <w:szCs w:val="18"/>
              </w:rPr>
              <w:t>Moulin (Le)</w:t>
            </w:r>
          </w:p>
        </w:tc>
        <w:tc>
          <w:tcPr>
            <w:tcW w:w="1176" w:type="dxa"/>
          </w:tcPr>
          <w:p w14:paraId="6E35C590" w14:textId="77777777" w:rsidR="00602FF9" w:rsidRPr="00C35EA7" w:rsidRDefault="00602FF9" w:rsidP="00DE360B">
            <w:pPr>
              <w:rPr>
                <w:szCs w:val="18"/>
              </w:rPr>
            </w:pPr>
            <w:r>
              <w:t>t_256</w:t>
            </w:r>
          </w:p>
        </w:tc>
        <w:tc>
          <w:tcPr>
            <w:tcW w:w="1070" w:type="dxa"/>
          </w:tcPr>
          <w:p w14:paraId="1FE91542" w14:textId="77777777" w:rsidR="00602FF9" w:rsidRPr="00C35EA7" w:rsidRDefault="00602FF9" w:rsidP="00DE360B">
            <w:pPr>
              <w:rPr>
                <w:szCs w:val="18"/>
              </w:rPr>
            </w:pPr>
            <w:r w:rsidRPr="00C35EA7">
              <w:rPr>
                <w:szCs w:val="18"/>
              </w:rPr>
              <w:t>15780</w:t>
            </w:r>
          </w:p>
        </w:tc>
        <w:tc>
          <w:tcPr>
            <w:tcW w:w="1510" w:type="dxa"/>
          </w:tcPr>
          <w:p w14:paraId="4BE146D7" w14:textId="77777777" w:rsidR="00602FF9" w:rsidRDefault="00602FF9" w:rsidP="00C35EA7">
            <w:pPr>
              <w:jc w:val="both"/>
            </w:pPr>
            <w:r>
              <w:t>AK-3313-m</w:t>
            </w:r>
          </w:p>
        </w:tc>
        <w:tc>
          <w:tcPr>
            <w:tcW w:w="2475" w:type="dxa"/>
          </w:tcPr>
          <w:p w14:paraId="1C6772FC" w14:textId="77777777" w:rsidR="00602FF9" w:rsidRDefault="00602FF9" w:rsidP="00DE360B">
            <w:r>
              <w:t>anneau en bronze (x6)</w:t>
            </w:r>
          </w:p>
        </w:tc>
        <w:tc>
          <w:tcPr>
            <w:tcW w:w="816" w:type="dxa"/>
          </w:tcPr>
          <w:p w14:paraId="47B2EEF6" w14:textId="77777777" w:rsidR="00602FF9" w:rsidRPr="00C35EA7" w:rsidRDefault="00602FF9" w:rsidP="00DE360B">
            <w:pPr>
              <w:rPr>
                <w:szCs w:val="18"/>
              </w:rPr>
            </w:pPr>
            <w:r w:rsidRPr="00C35EA7">
              <w:rPr>
                <w:szCs w:val="18"/>
              </w:rPr>
              <w:t>1833</w:t>
            </w:r>
          </w:p>
        </w:tc>
      </w:tr>
      <w:tr w:rsidR="005D10B6" w14:paraId="1BFC4F99" w14:textId="77777777" w:rsidTr="00C35EA7">
        <w:trPr>
          <w:jc w:val="center"/>
        </w:trPr>
        <w:tc>
          <w:tcPr>
            <w:tcW w:w="1516" w:type="dxa"/>
          </w:tcPr>
          <w:p w14:paraId="520B983F" w14:textId="77777777" w:rsidR="00013913" w:rsidRPr="00C35EA7" w:rsidRDefault="00013913" w:rsidP="00DE360B">
            <w:pPr>
              <w:rPr>
                <w:szCs w:val="18"/>
              </w:rPr>
            </w:pPr>
            <w:r w:rsidRPr="00C35EA7">
              <w:rPr>
                <w:szCs w:val="18"/>
              </w:rPr>
              <w:t>Moulin (Le)</w:t>
            </w:r>
          </w:p>
        </w:tc>
        <w:tc>
          <w:tcPr>
            <w:tcW w:w="1176" w:type="dxa"/>
          </w:tcPr>
          <w:p w14:paraId="21DC966F" w14:textId="77777777" w:rsidR="00013913" w:rsidRPr="00C35EA7" w:rsidRDefault="00013913" w:rsidP="00DE360B">
            <w:pPr>
              <w:rPr>
                <w:szCs w:val="18"/>
              </w:rPr>
            </w:pPr>
            <w:r>
              <w:t>t_256</w:t>
            </w:r>
          </w:p>
        </w:tc>
        <w:tc>
          <w:tcPr>
            <w:tcW w:w="1070" w:type="dxa"/>
          </w:tcPr>
          <w:p w14:paraId="2683E93B" w14:textId="77777777" w:rsidR="00013913" w:rsidRPr="00C35EA7" w:rsidRDefault="00013913" w:rsidP="00DE360B">
            <w:pPr>
              <w:rPr>
                <w:szCs w:val="18"/>
              </w:rPr>
            </w:pPr>
            <w:r w:rsidRPr="00C35EA7">
              <w:rPr>
                <w:szCs w:val="18"/>
              </w:rPr>
              <w:t>15779</w:t>
            </w:r>
          </w:p>
        </w:tc>
        <w:tc>
          <w:tcPr>
            <w:tcW w:w="1510" w:type="dxa"/>
          </w:tcPr>
          <w:p w14:paraId="2D974C29" w14:textId="77777777" w:rsidR="00013913" w:rsidRDefault="00013913" w:rsidP="00DE360B">
            <w:r>
              <w:t>AC-3511-m</w:t>
            </w:r>
          </w:p>
        </w:tc>
        <w:tc>
          <w:tcPr>
            <w:tcW w:w="2475" w:type="dxa"/>
          </w:tcPr>
          <w:p w14:paraId="20517E90" w14:textId="77777777" w:rsidR="00013913" w:rsidRPr="00C35EA7" w:rsidRDefault="00013913" w:rsidP="00DE360B">
            <w:pPr>
              <w:rPr>
                <w:szCs w:val="18"/>
              </w:rPr>
            </w:pPr>
            <w:r w:rsidRPr="00C35EA7">
              <w:rPr>
                <w:szCs w:val="18"/>
              </w:rPr>
              <w:t>bracelet en bronze</w:t>
            </w:r>
          </w:p>
        </w:tc>
        <w:tc>
          <w:tcPr>
            <w:tcW w:w="816" w:type="dxa"/>
          </w:tcPr>
          <w:p w14:paraId="71712098" w14:textId="77777777" w:rsidR="00013913" w:rsidRDefault="00013913" w:rsidP="00DE360B">
            <w:r>
              <w:t>1833</w:t>
            </w:r>
          </w:p>
        </w:tc>
      </w:tr>
      <w:tr w:rsidR="005D10B6" w14:paraId="4C774026" w14:textId="77777777" w:rsidTr="00C35EA7">
        <w:trPr>
          <w:jc w:val="center"/>
        </w:trPr>
        <w:tc>
          <w:tcPr>
            <w:tcW w:w="1516" w:type="dxa"/>
          </w:tcPr>
          <w:p w14:paraId="3986551C" w14:textId="77777777" w:rsidR="00013913" w:rsidRPr="00C35EA7" w:rsidRDefault="00013913" w:rsidP="00DE360B">
            <w:pPr>
              <w:rPr>
                <w:szCs w:val="18"/>
              </w:rPr>
            </w:pPr>
            <w:r w:rsidRPr="00C35EA7">
              <w:rPr>
                <w:szCs w:val="18"/>
              </w:rPr>
              <w:t>Moulin (Le)</w:t>
            </w:r>
          </w:p>
        </w:tc>
        <w:tc>
          <w:tcPr>
            <w:tcW w:w="1176" w:type="dxa"/>
          </w:tcPr>
          <w:p w14:paraId="717BD34F" w14:textId="77777777" w:rsidR="00013913" w:rsidRPr="00C35EA7" w:rsidRDefault="00013913" w:rsidP="00DE360B">
            <w:pPr>
              <w:rPr>
                <w:szCs w:val="18"/>
              </w:rPr>
            </w:pPr>
            <w:r>
              <w:t>t_256</w:t>
            </w:r>
          </w:p>
        </w:tc>
        <w:tc>
          <w:tcPr>
            <w:tcW w:w="1070" w:type="dxa"/>
          </w:tcPr>
          <w:p w14:paraId="36666A1F" w14:textId="77777777" w:rsidR="00013913" w:rsidRPr="00C35EA7" w:rsidRDefault="00013913" w:rsidP="00DE360B">
            <w:pPr>
              <w:rPr>
                <w:szCs w:val="18"/>
              </w:rPr>
            </w:pPr>
            <w:r w:rsidRPr="00C35EA7">
              <w:rPr>
                <w:szCs w:val="18"/>
              </w:rPr>
              <w:t>15778</w:t>
            </w:r>
          </w:p>
        </w:tc>
        <w:tc>
          <w:tcPr>
            <w:tcW w:w="1510" w:type="dxa"/>
          </w:tcPr>
          <w:p w14:paraId="1201FACF" w14:textId="77777777" w:rsidR="00013913" w:rsidRDefault="00013913" w:rsidP="00C35EA7">
            <w:pPr>
              <w:jc w:val="both"/>
            </w:pPr>
            <w:r>
              <w:t>AF-2361-m</w:t>
            </w:r>
          </w:p>
        </w:tc>
        <w:tc>
          <w:tcPr>
            <w:tcW w:w="2475" w:type="dxa"/>
          </w:tcPr>
          <w:p w14:paraId="70FF9EFA" w14:textId="77777777" w:rsidR="00013913" w:rsidRDefault="00013913" w:rsidP="00DE360B">
            <w:r>
              <w:t>perle en bronze</w:t>
            </w:r>
          </w:p>
        </w:tc>
        <w:tc>
          <w:tcPr>
            <w:tcW w:w="816" w:type="dxa"/>
          </w:tcPr>
          <w:p w14:paraId="1982DD7A" w14:textId="77777777" w:rsidR="00013913" w:rsidRPr="00C35EA7" w:rsidRDefault="00013913" w:rsidP="00DE360B">
            <w:pPr>
              <w:rPr>
                <w:szCs w:val="18"/>
              </w:rPr>
            </w:pPr>
            <w:r w:rsidRPr="00C35EA7">
              <w:rPr>
                <w:szCs w:val="18"/>
              </w:rPr>
              <w:t>1833</w:t>
            </w:r>
          </w:p>
        </w:tc>
      </w:tr>
      <w:tr w:rsidR="005D10B6" w14:paraId="406E4ECC" w14:textId="77777777" w:rsidTr="00C35EA7">
        <w:trPr>
          <w:jc w:val="center"/>
        </w:trPr>
        <w:tc>
          <w:tcPr>
            <w:tcW w:w="1516" w:type="dxa"/>
          </w:tcPr>
          <w:p w14:paraId="15E4DFCD" w14:textId="77777777" w:rsidR="00013913" w:rsidRPr="00C35EA7" w:rsidRDefault="00013913" w:rsidP="00DE360B">
            <w:pPr>
              <w:rPr>
                <w:szCs w:val="18"/>
              </w:rPr>
            </w:pPr>
            <w:r w:rsidRPr="00C35EA7">
              <w:rPr>
                <w:szCs w:val="18"/>
              </w:rPr>
              <w:t>Moulin (Le)</w:t>
            </w:r>
          </w:p>
        </w:tc>
        <w:tc>
          <w:tcPr>
            <w:tcW w:w="1176" w:type="dxa"/>
          </w:tcPr>
          <w:p w14:paraId="086A87D4" w14:textId="77777777" w:rsidR="00013913" w:rsidRPr="00C35EA7" w:rsidRDefault="00013913" w:rsidP="00DE360B">
            <w:pPr>
              <w:rPr>
                <w:szCs w:val="18"/>
              </w:rPr>
            </w:pPr>
            <w:r>
              <w:t>t_256</w:t>
            </w:r>
          </w:p>
        </w:tc>
        <w:tc>
          <w:tcPr>
            <w:tcW w:w="1070" w:type="dxa"/>
          </w:tcPr>
          <w:p w14:paraId="79E98703" w14:textId="77777777" w:rsidR="00013913" w:rsidRPr="00C35EA7" w:rsidRDefault="00013913" w:rsidP="00DE360B">
            <w:pPr>
              <w:rPr>
                <w:szCs w:val="18"/>
              </w:rPr>
            </w:pPr>
            <w:r w:rsidRPr="00C35EA7">
              <w:rPr>
                <w:szCs w:val="18"/>
                <w:highlight w:val="yellow"/>
              </w:rPr>
              <w:t>15777</w:t>
            </w:r>
          </w:p>
        </w:tc>
        <w:tc>
          <w:tcPr>
            <w:tcW w:w="1510" w:type="dxa"/>
          </w:tcPr>
          <w:p w14:paraId="0EED645F" w14:textId="77777777" w:rsidR="00013913" w:rsidRDefault="00013913" w:rsidP="00DE360B">
            <w:r>
              <w:t>AK-3121-m</w:t>
            </w:r>
          </w:p>
        </w:tc>
        <w:tc>
          <w:tcPr>
            <w:tcW w:w="2475" w:type="dxa"/>
          </w:tcPr>
          <w:p w14:paraId="443041BD" w14:textId="77777777" w:rsidR="00013913" w:rsidRDefault="00013913" w:rsidP="00DE360B">
            <w:r>
              <w:t>anneau en bronze</w:t>
            </w:r>
          </w:p>
        </w:tc>
        <w:tc>
          <w:tcPr>
            <w:tcW w:w="816" w:type="dxa"/>
          </w:tcPr>
          <w:p w14:paraId="0A56D677" w14:textId="77777777" w:rsidR="00013913" w:rsidRPr="00C35EA7" w:rsidRDefault="00013913" w:rsidP="00DE360B">
            <w:pPr>
              <w:rPr>
                <w:szCs w:val="18"/>
              </w:rPr>
            </w:pPr>
            <w:r w:rsidRPr="00C35EA7">
              <w:rPr>
                <w:szCs w:val="18"/>
              </w:rPr>
              <w:t>1833</w:t>
            </w:r>
          </w:p>
        </w:tc>
      </w:tr>
      <w:tr w:rsidR="005D10B6" w14:paraId="2CEAC8F3" w14:textId="77777777" w:rsidTr="00C35EA7">
        <w:trPr>
          <w:jc w:val="center"/>
        </w:trPr>
        <w:tc>
          <w:tcPr>
            <w:tcW w:w="1516" w:type="dxa"/>
          </w:tcPr>
          <w:p w14:paraId="62D1D175" w14:textId="77777777" w:rsidR="00013913" w:rsidRPr="00C35EA7" w:rsidRDefault="00013913" w:rsidP="00DE360B">
            <w:pPr>
              <w:rPr>
                <w:szCs w:val="18"/>
              </w:rPr>
            </w:pPr>
            <w:r w:rsidRPr="00C35EA7">
              <w:rPr>
                <w:szCs w:val="18"/>
              </w:rPr>
              <w:t>Moulin (Le)</w:t>
            </w:r>
          </w:p>
        </w:tc>
        <w:tc>
          <w:tcPr>
            <w:tcW w:w="1176" w:type="dxa"/>
          </w:tcPr>
          <w:p w14:paraId="265D5E2E" w14:textId="77777777" w:rsidR="00013913" w:rsidRPr="00C35EA7" w:rsidRDefault="00013913" w:rsidP="00DE360B">
            <w:pPr>
              <w:rPr>
                <w:szCs w:val="18"/>
              </w:rPr>
            </w:pPr>
            <w:r>
              <w:t>t_256</w:t>
            </w:r>
          </w:p>
        </w:tc>
        <w:tc>
          <w:tcPr>
            <w:tcW w:w="1070" w:type="dxa"/>
          </w:tcPr>
          <w:p w14:paraId="66F2DB08" w14:textId="77777777" w:rsidR="00013913" w:rsidRPr="00C35EA7" w:rsidRDefault="00013913" w:rsidP="00DE360B">
            <w:pPr>
              <w:rPr>
                <w:szCs w:val="18"/>
              </w:rPr>
            </w:pPr>
            <w:r w:rsidRPr="00C35EA7">
              <w:rPr>
                <w:szCs w:val="18"/>
                <w:highlight w:val="yellow"/>
              </w:rPr>
              <w:t>15777</w:t>
            </w:r>
          </w:p>
        </w:tc>
        <w:tc>
          <w:tcPr>
            <w:tcW w:w="1510" w:type="dxa"/>
          </w:tcPr>
          <w:p w14:paraId="0DC9B753" w14:textId="77777777" w:rsidR="00013913" w:rsidRDefault="00013913" w:rsidP="00C35EA7">
            <w:pPr>
              <w:jc w:val="both"/>
            </w:pPr>
            <w:r>
              <w:t>AK-3171-m</w:t>
            </w:r>
          </w:p>
        </w:tc>
        <w:tc>
          <w:tcPr>
            <w:tcW w:w="2475" w:type="dxa"/>
          </w:tcPr>
          <w:p w14:paraId="0E8A9078" w14:textId="77777777" w:rsidR="00013913" w:rsidRDefault="00013913" w:rsidP="00DE360B">
            <w:r>
              <w:t>anneau en bronze</w:t>
            </w:r>
          </w:p>
        </w:tc>
        <w:tc>
          <w:tcPr>
            <w:tcW w:w="816" w:type="dxa"/>
          </w:tcPr>
          <w:p w14:paraId="74D5109A" w14:textId="77777777" w:rsidR="00013913" w:rsidRPr="00C35EA7" w:rsidRDefault="00013913" w:rsidP="00DE360B">
            <w:pPr>
              <w:rPr>
                <w:szCs w:val="18"/>
              </w:rPr>
            </w:pPr>
            <w:r w:rsidRPr="00C35EA7">
              <w:rPr>
                <w:szCs w:val="18"/>
              </w:rPr>
              <w:t>1833</w:t>
            </w:r>
          </w:p>
        </w:tc>
      </w:tr>
      <w:tr w:rsidR="005D10B6" w14:paraId="3F626B70" w14:textId="77777777" w:rsidTr="00C35EA7">
        <w:trPr>
          <w:jc w:val="center"/>
        </w:trPr>
        <w:tc>
          <w:tcPr>
            <w:tcW w:w="1516" w:type="dxa"/>
          </w:tcPr>
          <w:p w14:paraId="462BE66C" w14:textId="77777777" w:rsidR="006B0961" w:rsidRPr="00C35EA7" w:rsidRDefault="006B0961" w:rsidP="00DE360B">
            <w:pPr>
              <w:rPr>
                <w:szCs w:val="18"/>
              </w:rPr>
            </w:pPr>
            <w:r w:rsidRPr="00C35EA7">
              <w:rPr>
                <w:szCs w:val="18"/>
              </w:rPr>
              <w:t>Moulin (Le)</w:t>
            </w:r>
          </w:p>
        </w:tc>
        <w:tc>
          <w:tcPr>
            <w:tcW w:w="1176" w:type="dxa"/>
          </w:tcPr>
          <w:p w14:paraId="1D339667" w14:textId="77777777" w:rsidR="006B0961" w:rsidRPr="00C35EA7" w:rsidRDefault="006B0961" w:rsidP="00DE360B">
            <w:pPr>
              <w:rPr>
                <w:szCs w:val="18"/>
              </w:rPr>
            </w:pPr>
            <w:r>
              <w:t>t_256</w:t>
            </w:r>
          </w:p>
        </w:tc>
        <w:tc>
          <w:tcPr>
            <w:tcW w:w="1070" w:type="dxa"/>
          </w:tcPr>
          <w:p w14:paraId="5F1DA6BD" w14:textId="77777777" w:rsidR="006B0961" w:rsidRPr="00C35EA7" w:rsidRDefault="006B0961" w:rsidP="00DE360B">
            <w:pPr>
              <w:rPr>
                <w:szCs w:val="18"/>
              </w:rPr>
            </w:pPr>
            <w:r w:rsidRPr="00C35EA7">
              <w:rPr>
                <w:szCs w:val="18"/>
              </w:rPr>
              <w:t>15776</w:t>
            </w:r>
          </w:p>
        </w:tc>
        <w:tc>
          <w:tcPr>
            <w:tcW w:w="1510" w:type="dxa"/>
          </w:tcPr>
          <w:p w14:paraId="0F9278C7" w14:textId="77777777" w:rsidR="006B0961" w:rsidRPr="00C35EA7" w:rsidRDefault="006B0961" w:rsidP="00DE360B">
            <w:pPr>
              <w:rPr>
                <w:szCs w:val="18"/>
              </w:rPr>
            </w:pPr>
            <w:r>
              <w:t>AK-3331-m</w:t>
            </w:r>
          </w:p>
        </w:tc>
        <w:tc>
          <w:tcPr>
            <w:tcW w:w="2475" w:type="dxa"/>
          </w:tcPr>
          <w:p w14:paraId="01303527" w14:textId="77777777" w:rsidR="006B0961" w:rsidRPr="00C35EA7" w:rsidRDefault="006B0961" w:rsidP="00DE360B">
            <w:pPr>
              <w:rPr>
                <w:szCs w:val="18"/>
              </w:rPr>
            </w:pPr>
            <w:r>
              <w:t>anneau en bronze</w:t>
            </w:r>
          </w:p>
        </w:tc>
        <w:tc>
          <w:tcPr>
            <w:tcW w:w="816" w:type="dxa"/>
          </w:tcPr>
          <w:p w14:paraId="3173B7E4" w14:textId="77777777" w:rsidR="006B0961" w:rsidRPr="00C35EA7" w:rsidRDefault="006B0961" w:rsidP="00DE360B">
            <w:pPr>
              <w:rPr>
                <w:szCs w:val="18"/>
              </w:rPr>
            </w:pPr>
            <w:r>
              <w:t>1833</w:t>
            </w:r>
          </w:p>
        </w:tc>
      </w:tr>
    </w:tbl>
    <w:p w14:paraId="3DC08336" w14:textId="77777777" w:rsidR="006B0961" w:rsidRDefault="006B0961" w:rsidP="00DE360B">
      <w:pPr>
        <w:jc w:val="both"/>
      </w:pPr>
    </w:p>
    <w:p w14:paraId="1D7696C5" w14:textId="77777777" w:rsidR="006B0961" w:rsidRDefault="006B0961" w:rsidP="00DE360B">
      <w:pPr>
        <w:jc w:val="both"/>
      </w:pPr>
      <w:r w:rsidRPr="0032190F">
        <w:rPr>
          <w:lang w:val="fr-FR"/>
        </w:rPr>
        <w:t xml:space="preserve">A noter : le numéro 1577 apparait dans AK-3121 et AK-3171 du </w:t>
      </w:r>
      <w:r w:rsidRPr="0032190F">
        <w:rPr>
          <w:i/>
          <w:lang w:val="fr-FR"/>
        </w:rPr>
        <w:t>Dicobj</w:t>
      </w:r>
      <w:r w:rsidRPr="0032190F">
        <w:rPr>
          <w:lang w:val="fr-FR"/>
        </w:rPr>
        <w:t xml:space="preserve">. Le numéro 1577 est décrit dans BIB 1833 comme : « anneau [en bronze] fermé, large. </w:t>
      </w:r>
      <w:r w:rsidRPr="006B0961">
        <w:t>D : 0,015 m</w:t>
      </w:r>
      <w:r>
        <w:t> »</w:t>
      </w:r>
    </w:p>
    <w:p w14:paraId="6982C979" w14:textId="77777777" w:rsidR="00602FF9" w:rsidRDefault="00602FF9" w:rsidP="00DE360B">
      <w:pPr>
        <w:jc w:val="both"/>
      </w:pPr>
    </w:p>
    <w:p w14:paraId="597812DA" w14:textId="77777777" w:rsidR="00FC53B6" w:rsidRDefault="00FC53B6" w:rsidP="00DE360B">
      <w:pPr>
        <w:pStyle w:val="Heading3"/>
      </w:pPr>
      <w:r>
        <w:t>t_257</w:t>
      </w:r>
    </w:p>
    <w:p w14:paraId="6E78249C" w14:textId="77777777" w:rsidR="00FC53B6" w:rsidRDefault="00FC53B6" w:rsidP="00DE360B"/>
    <w:tbl>
      <w:tblPr>
        <w:tblW w:w="87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629"/>
        <w:gridCol w:w="816"/>
      </w:tblGrid>
      <w:tr w:rsidR="005D10B6" w:rsidRPr="00C04709" w14:paraId="6E5C3FCF" w14:textId="77777777" w:rsidTr="00C35EA7">
        <w:trPr>
          <w:jc w:val="center"/>
        </w:trPr>
        <w:tc>
          <w:tcPr>
            <w:tcW w:w="1516" w:type="dxa"/>
          </w:tcPr>
          <w:p w14:paraId="122178B3" w14:textId="77777777" w:rsidR="00FC53B6" w:rsidRPr="00C35EA7" w:rsidRDefault="00FC53B6"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2920209A" w14:textId="77777777" w:rsidR="00FC53B6" w:rsidRPr="00C35EA7" w:rsidRDefault="00FC53B6" w:rsidP="00DE360B">
            <w:pPr>
              <w:rPr>
                <w:rFonts w:ascii="Courier New" w:hAnsi="Courier New" w:cs="Courier New"/>
                <w:sz w:val="20"/>
                <w:szCs w:val="18"/>
              </w:rPr>
            </w:pPr>
          </w:p>
        </w:tc>
        <w:tc>
          <w:tcPr>
            <w:tcW w:w="1070" w:type="dxa"/>
          </w:tcPr>
          <w:p w14:paraId="508F88EA" w14:textId="77777777" w:rsidR="00FC53B6" w:rsidRPr="00C35EA7" w:rsidRDefault="00FC53B6" w:rsidP="00DE360B">
            <w:pPr>
              <w:rPr>
                <w:rFonts w:ascii="Courier New" w:hAnsi="Courier New" w:cs="Courier New"/>
                <w:sz w:val="20"/>
                <w:szCs w:val="18"/>
              </w:rPr>
            </w:pPr>
          </w:p>
        </w:tc>
        <w:tc>
          <w:tcPr>
            <w:tcW w:w="1510" w:type="dxa"/>
          </w:tcPr>
          <w:p w14:paraId="2D845219" w14:textId="77777777" w:rsidR="00FC53B6" w:rsidRPr="00C35EA7" w:rsidRDefault="00FC53B6" w:rsidP="00DE360B">
            <w:pPr>
              <w:rPr>
                <w:rFonts w:ascii="Courier New" w:hAnsi="Courier New" w:cs="Courier New"/>
                <w:sz w:val="20"/>
                <w:szCs w:val="18"/>
              </w:rPr>
            </w:pPr>
          </w:p>
        </w:tc>
        <w:tc>
          <w:tcPr>
            <w:tcW w:w="2629" w:type="dxa"/>
          </w:tcPr>
          <w:p w14:paraId="484E61CC" w14:textId="77777777" w:rsidR="00FC53B6" w:rsidRPr="00C35EA7" w:rsidRDefault="00FC53B6" w:rsidP="00DE360B">
            <w:pPr>
              <w:rPr>
                <w:rFonts w:ascii="Courier New" w:hAnsi="Courier New" w:cs="Courier New"/>
                <w:sz w:val="20"/>
                <w:szCs w:val="18"/>
              </w:rPr>
            </w:pPr>
          </w:p>
        </w:tc>
        <w:tc>
          <w:tcPr>
            <w:tcW w:w="816" w:type="dxa"/>
          </w:tcPr>
          <w:p w14:paraId="020AAB5A" w14:textId="77777777" w:rsidR="00FC53B6" w:rsidRPr="00C35EA7" w:rsidRDefault="00FC53B6" w:rsidP="00DE360B">
            <w:pPr>
              <w:rPr>
                <w:rFonts w:ascii="Courier New" w:hAnsi="Courier New" w:cs="Courier New"/>
                <w:sz w:val="20"/>
                <w:szCs w:val="18"/>
              </w:rPr>
            </w:pPr>
          </w:p>
        </w:tc>
      </w:tr>
      <w:tr w:rsidR="005D10B6" w:rsidRPr="00C04709" w14:paraId="3D06030F" w14:textId="77777777" w:rsidTr="00C35EA7">
        <w:trPr>
          <w:jc w:val="center"/>
        </w:trPr>
        <w:tc>
          <w:tcPr>
            <w:tcW w:w="1516" w:type="dxa"/>
          </w:tcPr>
          <w:p w14:paraId="6408D72B" w14:textId="77777777" w:rsidR="00FC53B6" w:rsidRPr="00C35EA7" w:rsidRDefault="00FC53B6" w:rsidP="00C35EA7">
            <w:pPr>
              <w:jc w:val="center"/>
              <w:rPr>
                <w:szCs w:val="18"/>
              </w:rPr>
            </w:pPr>
            <w:r w:rsidRPr="00C35EA7">
              <w:rPr>
                <w:szCs w:val="18"/>
              </w:rPr>
              <w:t>site</w:t>
            </w:r>
          </w:p>
        </w:tc>
        <w:tc>
          <w:tcPr>
            <w:tcW w:w="1176" w:type="dxa"/>
          </w:tcPr>
          <w:p w14:paraId="42337DD7" w14:textId="77777777" w:rsidR="00FC53B6" w:rsidRPr="00C35EA7" w:rsidRDefault="00FC53B6" w:rsidP="00C35EA7">
            <w:pPr>
              <w:jc w:val="center"/>
              <w:rPr>
                <w:szCs w:val="18"/>
              </w:rPr>
            </w:pPr>
            <w:r w:rsidRPr="00C35EA7">
              <w:rPr>
                <w:szCs w:val="18"/>
              </w:rPr>
              <w:t>structure</w:t>
            </w:r>
          </w:p>
        </w:tc>
        <w:tc>
          <w:tcPr>
            <w:tcW w:w="1070" w:type="dxa"/>
          </w:tcPr>
          <w:p w14:paraId="4C6F6630" w14:textId="77777777" w:rsidR="00FC53B6" w:rsidRPr="00C35EA7" w:rsidRDefault="00FC53B6" w:rsidP="00C35EA7">
            <w:pPr>
              <w:jc w:val="center"/>
              <w:rPr>
                <w:szCs w:val="18"/>
              </w:rPr>
            </w:pPr>
            <w:r w:rsidRPr="00C35EA7">
              <w:rPr>
                <w:szCs w:val="18"/>
              </w:rPr>
              <w:t>numero</w:t>
            </w:r>
          </w:p>
        </w:tc>
        <w:tc>
          <w:tcPr>
            <w:tcW w:w="1510" w:type="dxa"/>
          </w:tcPr>
          <w:p w14:paraId="68B02B68" w14:textId="77777777" w:rsidR="00FC53B6" w:rsidRPr="00C35EA7" w:rsidRDefault="00FC53B6" w:rsidP="00C35EA7">
            <w:pPr>
              <w:jc w:val="center"/>
              <w:rPr>
                <w:szCs w:val="18"/>
              </w:rPr>
            </w:pPr>
            <w:r w:rsidRPr="00C35EA7">
              <w:rPr>
                <w:szCs w:val="18"/>
              </w:rPr>
              <w:t>objet</w:t>
            </w:r>
          </w:p>
        </w:tc>
        <w:tc>
          <w:tcPr>
            <w:tcW w:w="2629" w:type="dxa"/>
          </w:tcPr>
          <w:p w14:paraId="497E2B2B" w14:textId="77777777" w:rsidR="00FC53B6" w:rsidRPr="00C35EA7" w:rsidRDefault="00FC53B6" w:rsidP="00C35EA7">
            <w:pPr>
              <w:jc w:val="center"/>
              <w:rPr>
                <w:szCs w:val="18"/>
              </w:rPr>
            </w:pPr>
            <w:r w:rsidRPr="00C35EA7">
              <w:rPr>
                <w:szCs w:val="18"/>
              </w:rPr>
              <w:t>description</w:t>
            </w:r>
          </w:p>
        </w:tc>
        <w:tc>
          <w:tcPr>
            <w:tcW w:w="816" w:type="dxa"/>
          </w:tcPr>
          <w:p w14:paraId="084AEA2A" w14:textId="77777777" w:rsidR="00FC53B6" w:rsidRPr="00C35EA7" w:rsidRDefault="00FC53B6" w:rsidP="00C35EA7">
            <w:pPr>
              <w:jc w:val="center"/>
              <w:rPr>
                <w:szCs w:val="18"/>
              </w:rPr>
            </w:pPr>
            <w:r w:rsidRPr="00C35EA7">
              <w:rPr>
                <w:szCs w:val="18"/>
              </w:rPr>
              <w:t>BIB</w:t>
            </w:r>
          </w:p>
        </w:tc>
      </w:tr>
      <w:tr w:rsidR="005D10B6" w:rsidRPr="00C04709" w14:paraId="468E3172" w14:textId="77777777" w:rsidTr="00C35EA7">
        <w:trPr>
          <w:jc w:val="center"/>
        </w:trPr>
        <w:tc>
          <w:tcPr>
            <w:tcW w:w="1516" w:type="dxa"/>
          </w:tcPr>
          <w:p w14:paraId="2AB019F6" w14:textId="77777777" w:rsidR="00FC53B6" w:rsidRPr="00C35EA7" w:rsidRDefault="00FC53B6" w:rsidP="00DE360B">
            <w:pPr>
              <w:rPr>
                <w:szCs w:val="18"/>
              </w:rPr>
            </w:pPr>
            <w:r w:rsidRPr="00C35EA7">
              <w:rPr>
                <w:szCs w:val="18"/>
              </w:rPr>
              <w:t>Moulin (Le)</w:t>
            </w:r>
          </w:p>
        </w:tc>
        <w:tc>
          <w:tcPr>
            <w:tcW w:w="1176" w:type="dxa"/>
          </w:tcPr>
          <w:p w14:paraId="40E0BF18" w14:textId="77777777" w:rsidR="00FC53B6" w:rsidRPr="00C35EA7" w:rsidRDefault="00FC53B6" w:rsidP="00DE360B">
            <w:pPr>
              <w:rPr>
                <w:szCs w:val="18"/>
              </w:rPr>
            </w:pPr>
            <w:r>
              <w:t>t_257</w:t>
            </w:r>
          </w:p>
        </w:tc>
        <w:tc>
          <w:tcPr>
            <w:tcW w:w="1070" w:type="dxa"/>
          </w:tcPr>
          <w:p w14:paraId="090FD590" w14:textId="77777777" w:rsidR="00FC53B6" w:rsidRPr="00C35EA7" w:rsidRDefault="00FC53B6" w:rsidP="00DE360B">
            <w:pPr>
              <w:rPr>
                <w:szCs w:val="18"/>
              </w:rPr>
            </w:pPr>
            <w:r w:rsidRPr="00C35EA7">
              <w:rPr>
                <w:szCs w:val="18"/>
              </w:rPr>
              <w:t>15791</w:t>
            </w:r>
          </w:p>
        </w:tc>
        <w:tc>
          <w:tcPr>
            <w:tcW w:w="1510" w:type="dxa"/>
          </w:tcPr>
          <w:p w14:paraId="3F80A09F" w14:textId="77777777" w:rsidR="00FC53B6" w:rsidRPr="00B2667E" w:rsidRDefault="00FC53B6" w:rsidP="00DE360B">
            <w:r>
              <w:t>AA-9111-m</w:t>
            </w:r>
          </w:p>
        </w:tc>
        <w:tc>
          <w:tcPr>
            <w:tcW w:w="2629" w:type="dxa"/>
          </w:tcPr>
          <w:p w14:paraId="449ECD27" w14:textId="77777777" w:rsidR="00FC53B6" w:rsidRPr="00C35EA7" w:rsidRDefault="00FC53B6" w:rsidP="00DE360B">
            <w:pPr>
              <w:rPr>
                <w:szCs w:val="18"/>
              </w:rPr>
            </w:pPr>
            <w:r>
              <w:t>épingle en bronze</w:t>
            </w:r>
          </w:p>
        </w:tc>
        <w:tc>
          <w:tcPr>
            <w:tcW w:w="816" w:type="dxa"/>
          </w:tcPr>
          <w:p w14:paraId="1B311F65" w14:textId="77777777" w:rsidR="00FC53B6" w:rsidRPr="00C35EA7" w:rsidRDefault="00FC53B6" w:rsidP="00DE360B">
            <w:pPr>
              <w:rPr>
                <w:szCs w:val="18"/>
              </w:rPr>
            </w:pPr>
            <w:r w:rsidRPr="00C35EA7">
              <w:rPr>
                <w:szCs w:val="18"/>
              </w:rPr>
              <w:t>1833</w:t>
            </w:r>
          </w:p>
        </w:tc>
      </w:tr>
    </w:tbl>
    <w:p w14:paraId="580BAE64" w14:textId="77777777" w:rsidR="00FC53B6" w:rsidRPr="00FC53B6" w:rsidRDefault="00FC53B6" w:rsidP="00DE360B"/>
    <w:p w14:paraId="532E1336" w14:textId="77777777" w:rsidR="00FC53B6" w:rsidRDefault="00FC53B6" w:rsidP="00DE360B">
      <w:pPr>
        <w:jc w:val="both"/>
      </w:pPr>
    </w:p>
    <w:p w14:paraId="29A3D323" w14:textId="77777777" w:rsidR="00B2667E" w:rsidRDefault="00B2667E" w:rsidP="00DE360B">
      <w:pPr>
        <w:pStyle w:val="Heading3"/>
      </w:pPr>
      <w:r>
        <w:t>t_258</w:t>
      </w:r>
    </w:p>
    <w:p w14:paraId="0CE7BB5C" w14:textId="77777777" w:rsidR="00B2667E" w:rsidRDefault="00B2667E" w:rsidP="00DE360B">
      <w:pPr>
        <w:jc w:val="both"/>
      </w:pPr>
    </w:p>
    <w:tbl>
      <w:tblPr>
        <w:tblW w:w="90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042"/>
        <w:gridCol w:w="1723"/>
      </w:tblGrid>
      <w:tr w:rsidR="005D10B6" w:rsidRPr="00C04709" w14:paraId="74EB2C1E" w14:textId="77777777" w:rsidTr="00C35EA7">
        <w:trPr>
          <w:jc w:val="center"/>
        </w:trPr>
        <w:tc>
          <w:tcPr>
            <w:tcW w:w="1516" w:type="dxa"/>
          </w:tcPr>
          <w:p w14:paraId="310B8380" w14:textId="77777777" w:rsidR="00B2667E" w:rsidRPr="00C35EA7" w:rsidRDefault="00B2667E" w:rsidP="00DE360B">
            <w:pPr>
              <w:rPr>
                <w:rFonts w:ascii="Courier New" w:hAnsi="Courier New" w:cs="Courier New"/>
                <w:sz w:val="20"/>
                <w:szCs w:val="18"/>
              </w:rPr>
            </w:pPr>
            <w:r w:rsidRPr="00C35EA7">
              <w:rPr>
                <w:rFonts w:ascii="Courier New" w:hAnsi="Courier New" w:cs="Courier New"/>
                <w:sz w:val="20"/>
                <w:szCs w:val="18"/>
                <w:lang w:val="en-GB"/>
              </w:rPr>
              <w:br w:type="page"/>
            </w:r>
            <w:r w:rsidR="00C458EA" w:rsidRPr="00C35EA7">
              <w:rPr>
                <w:rFonts w:ascii="Courier New" w:hAnsi="Courier New" w:cs="Courier New"/>
                <w:sz w:val="20"/>
                <w:szCs w:val="18"/>
              </w:rPr>
              <w:t>OBJ_</w:t>
            </w:r>
          </w:p>
        </w:tc>
        <w:tc>
          <w:tcPr>
            <w:tcW w:w="1176" w:type="dxa"/>
          </w:tcPr>
          <w:p w14:paraId="21C09F7E" w14:textId="77777777" w:rsidR="00B2667E" w:rsidRPr="00C35EA7" w:rsidRDefault="00B2667E" w:rsidP="00DE360B">
            <w:pPr>
              <w:rPr>
                <w:rFonts w:ascii="Courier New" w:hAnsi="Courier New" w:cs="Courier New"/>
                <w:sz w:val="20"/>
                <w:szCs w:val="18"/>
              </w:rPr>
            </w:pPr>
          </w:p>
        </w:tc>
        <w:tc>
          <w:tcPr>
            <w:tcW w:w="1070" w:type="dxa"/>
          </w:tcPr>
          <w:p w14:paraId="75B35E04" w14:textId="77777777" w:rsidR="00B2667E" w:rsidRPr="00C35EA7" w:rsidRDefault="00B2667E" w:rsidP="00DE360B">
            <w:pPr>
              <w:rPr>
                <w:rFonts w:ascii="Courier New" w:hAnsi="Courier New" w:cs="Courier New"/>
                <w:sz w:val="20"/>
                <w:szCs w:val="18"/>
              </w:rPr>
            </w:pPr>
          </w:p>
        </w:tc>
        <w:tc>
          <w:tcPr>
            <w:tcW w:w="1510" w:type="dxa"/>
          </w:tcPr>
          <w:p w14:paraId="7D2AB6F6" w14:textId="77777777" w:rsidR="00B2667E" w:rsidRPr="00C35EA7" w:rsidRDefault="00B2667E" w:rsidP="00DE360B">
            <w:pPr>
              <w:rPr>
                <w:rFonts w:ascii="Courier New" w:hAnsi="Courier New" w:cs="Courier New"/>
                <w:sz w:val="20"/>
                <w:szCs w:val="18"/>
              </w:rPr>
            </w:pPr>
          </w:p>
        </w:tc>
        <w:tc>
          <w:tcPr>
            <w:tcW w:w="2042" w:type="dxa"/>
          </w:tcPr>
          <w:p w14:paraId="6AB9F0C7" w14:textId="77777777" w:rsidR="00B2667E" w:rsidRPr="00C35EA7" w:rsidRDefault="00B2667E" w:rsidP="00DE360B">
            <w:pPr>
              <w:rPr>
                <w:rFonts w:ascii="Courier New" w:hAnsi="Courier New" w:cs="Courier New"/>
                <w:sz w:val="20"/>
                <w:szCs w:val="18"/>
              </w:rPr>
            </w:pPr>
          </w:p>
        </w:tc>
        <w:tc>
          <w:tcPr>
            <w:tcW w:w="1723" w:type="dxa"/>
          </w:tcPr>
          <w:p w14:paraId="7A56F468" w14:textId="77777777" w:rsidR="00B2667E" w:rsidRPr="00C35EA7" w:rsidRDefault="00B2667E" w:rsidP="00DE360B">
            <w:pPr>
              <w:rPr>
                <w:rFonts w:ascii="Courier New" w:hAnsi="Courier New" w:cs="Courier New"/>
                <w:sz w:val="20"/>
                <w:szCs w:val="18"/>
              </w:rPr>
            </w:pPr>
          </w:p>
        </w:tc>
      </w:tr>
      <w:tr w:rsidR="005D10B6" w:rsidRPr="00C04709" w14:paraId="458A2AD2" w14:textId="77777777" w:rsidTr="00C35EA7">
        <w:trPr>
          <w:jc w:val="center"/>
        </w:trPr>
        <w:tc>
          <w:tcPr>
            <w:tcW w:w="1516" w:type="dxa"/>
          </w:tcPr>
          <w:p w14:paraId="7D08824A" w14:textId="77777777" w:rsidR="00B2667E" w:rsidRPr="00C35EA7" w:rsidRDefault="00B2667E" w:rsidP="00C35EA7">
            <w:pPr>
              <w:jc w:val="center"/>
              <w:rPr>
                <w:szCs w:val="18"/>
              </w:rPr>
            </w:pPr>
            <w:r w:rsidRPr="00C35EA7">
              <w:rPr>
                <w:szCs w:val="18"/>
              </w:rPr>
              <w:t>site</w:t>
            </w:r>
          </w:p>
        </w:tc>
        <w:tc>
          <w:tcPr>
            <w:tcW w:w="1176" w:type="dxa"/>
          </w:tcPr>
          <w:p w14:paraId="4A7B59C7" w14:textId="77777777" w:rsidR="00B2667E" w:rsidRPr="00C35EA7" w:rsidRDefault="00B2667E" w:rsidP="00C35EA7">
            <w:pPr>
              <w:jc w:val="center"/>
              <w:rPr>
                <w:szCs w:val="18"/>
              </w:rPr>
            </w:pPr>
            <w:r w:rsidRPr="00C35EA7">
              <w:rPr>
                <w:szCs w:val="18"/>
              </w:rPr>
              <w:t>structure</w:t>
            </w:r>
          </w:p>
        </w:tc>
        <w:tc>
          <w:tcPr>
            <w:tcW w:w="1070" w:type="dxa"/>
          </w:tcPr>
          <w:p w14:paraId="792FFBBC" w14:textId="77777777" w:rsidR="00B2667E" w:rsidRPr="00C35EA7" w:rsidRDefault="00B2667E" w:rsidP="00C35EA7">
            <w:pPr>
              <w:jc w:val="center"/>
              <w:rPr>
                <w:szCs w:val="18"/>
              </w:rPr>
            </w:pPr>
            <w:r w:rsidRPr="00C35EA7">
              <w:rPr>
                <w:szCs w:val="18"/>
              </w:rPr>
              <w:t>numero</w:t>
            </w:r>
          </w:p>
        </w:tc>
        <w:tc>
          <w:tcPr>
            <w:tcW w:w="1510" w:type="dxa"/>
          </w:tcPr>
          <w:p w14:paraId="40D95056" w14:textId="77777777" w:rsidR="00B2667E" w:rsidRPr="00C35EA7" w:rsidRDefault="00B2667E" w:rsidP="00C35EA7">
            <w:pPr>
              <w:jc w:val="center"/>
              <w:rPr>
                <w:szCs w:val="18"/>
              </w:rPr>
            </w:pPr>
            <w:r w:rsidRPr="00C35EA7">
              <w:rPr>
                <w:szCs w:val="18"/>
              </w:rPr>
              <w:t>objet</w:t>
            </w:r>
          </w:p>
        </w:tc>
        <w:tc>
          <w:tcPr>
            <w:tcW w:w="2042" w:type="dxa"/>
          </w:tcPr>
          <w:p w14:paraId="6BEBC297" w14:textId="77777777" w:rsidR="00B2667E" w:rsidRPr="00C35EA7" w:rsidRDefault="00B2667E" w:rsidP="00C35EA7">
            <w:pPr>
              <w:jc w:val="center"/>
              <w:rPr>
                <w:szCs w:val="18"/>
              </w:rPr>
            </w:pPr>
            <w:r w:rsidRPr="00C35EA7">
              <w:rPr>
                <w:szCs w:val="18"/>
              </w:rPr>
              <w:t>description</w:t>
            </w:r>
          </w:p>
        </w:tc>
        <w:tc>
          <w:tcPr>
            <w:tcW w:w="1723" w:type="dxa"/>
          </w:tcPr>
          <w:p w14:paraId="4E950268" w14:textId="77777777" w:rsidR="00B2667E" w:rsidRPr="00C35EA7" w:rsidRDefault="00B2667E" w:rsidP="00C35EA7">
            <w:pPr>
              <w:jc w:val="center"/>
              <w:rPr>
                <w:szCs w:val="18"/>
              </w:rPr>
            </w:pPr>
            <w:r w:rsidRPr="00C35EA7">
              <w:rPr>
                <w:szCs w:val="18"/>
              </w:rPr>
              <w:t>BIB</w:t>
            </w:r>
          </w:p>
        </w:tc>
      </w:tr>
      <w:tr w:rsidR="005D10B6" w:rsidRPr="00C04709" w14:paraId="28987738" w14:textId="77777777" w:rsidTr="00C35EA7">
        <w:trPr>
          <w:jc w:val="center"/>
        </w:trPr>
        <w:tc>
          <w:tcPr>
            <w:tcW w:w="1516" w:type="dxa"/>
          </w:tcPr>
          <w:p w14:paraId="6099885D" w14:textId="77777777" w:rsidR="00B2667E" w:rsidRPr="00C35EA7" w:rsidRDefault="00B2667E" w:rsidP="00DE360B">
            <w:pPr>
              <w:rPr>
                <w:szCs w:val="18"/>
              </w:rPr>
            </w:pPr>
            <w:r w:rsidRPr="00C35EA7">
              <w:rPr>
                <w:szCs w:val="18"/>
              </w:rPr>
              <w:t>Moulin (Le)</w:t>
            </w:r>
          </w:p>
        </w:tc>
        <w:tc>
          <w:tcPr>
            <w:tcW w:w="1176" w:type="dxa"/>
          </w:tcPr>
          <w:p w14:paraId="7D113BF6" w14:textId="77777777" w:rsidR="00B2667E" w:rsidRPr="00C35EA7" w:rsidRDefault="00B2667E" w:rsidP="00DE360B">
            <w:pPr>
              <w:rPr>
                <w:szCs w:val="18"/>
              </w:rPr>
            </w:pPr>
            <w:r>
              <w:t>t_258</w:t>
            </w:r>
          </w:p>
        </w:tc>
        <w:tc>
          <w:tcPr>
            <w:tcW w:w="1070" w:type="dxa"/>
          </w:tcPr>
          <w:p w14:paraId="193646F4" w14:textId="77777777" w:rsidR="00B2667E" w:rsidRPr="00C35EA7" w:rsidRDefault="00B2667E" w:rsidP="00DE360B">
            <w:pPr>
              <w:rPr>
                <w:szCs w:val="18"/>
              </w:rPr>
            </w:pPr>
            <w:r w:rsidRPr="00C35EA7">
              <w:rPr>
                <w:szCs w:val="18"/>
              </w:rPr>
              <w:t>15793</w:t>
            </w:r>
          </w:p>
        </w:tc>
        <w:tc>
          <w:tcPr>
            <w:tcW w:w="1510" w:type="dxa"/>
          </w:tcPr>
          <w:p w14:paraId="524CB869" w14:textId="77777777" w:rsidR="00B2667E" w:rsidRDefault="00B2667E" w:rsidP="00DE360B">
            <w:r>
              <w:t>AA-2111-m</w:t>
            </w:r>
          </w:p>
        </w:tc>
        <w:tc>
          <w:tcPr>
            <w:tcW w:w="2042" w:type="dxa"/>
          </w:tcPr>
          <w:p w14:paraId="644B6FB4" w14:textId="77777777" w:rsidR="00B2667E" w:rsidRPr="00C35EA7" w:rsidRDefault="00B2667E" w:rsidP="00DE360B">
            <w:pPr>
              <w:rPr>
                <w:szCs w:val="18"/>
              </w:rPr>
            </w:pPr>
            <w:r w:rsidRPr="00C35EA7">
              <w:rPr>
                <w:szCs w:val="18"/>
              </w:rPr>
              <w:t>épingle en bronze</w:t>
            </w:r>
          </w:p>
        </w:tc>
        <w:tc>
          <w:tcPr>
            <w:tcW w:w="1723" w:type="dxa"/>
          </w:tcPr>
          <w:p w14:paraId="3D094B3F" w14:textId="77777777" w:rsidR="00B2667E" w:rsidRDefault="00B2667E" w:rsidP="00DE360B">
            <w:r>
              <w:t>1833</w:t>
            </w:r>
          </w:p>
        </w:tc>
      </w:tr>
    </w:tbl>
    <w:p w14:paraId="7C22762F" w14:textId="77777777" w:rsidR="00B2667E" w:rsidRDefault="00B2667E" w:rsidP="00DE360B">
      <w:pPr>
        <w:jc w:val="both"/>
      </w:pPr>
    </w:p>
    <w:p w14:paraId="511CD6EB" w14:textId="77777777" w:rsidR="00995A1A" w:rsidRDefault="00995A1A" w:rsidP="00DE360B">
      <w:pPr>
        <w:pStyle w:val="Heading3"/>
      </w:pPr>
      <w:r>
        <w:t>t_264</w:t>
      </w:r>
    </w:p>
    <w:p w14:paraId="5A6DDA4C" w14:textId="77777777" w:rsidR="00995A1A" w:rsidRDefault="00995A1A" w:rsidP="00DE360B"/>
    <w:tbl>
      <w:tblPr>
        <w:tblW w:w="87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629"/>
        <w:gridCol w:w="816"/>
      </w:tblGrid>
      <w:tr w:rsidR="005D10B6" w:rsidRPr="00C04709" w14:paraId="4DF3CF74" w14:textId="77777777" w:rsidTr="00C35EA7">
        <w:trPr>
          <w:jc w:val="center"/>
        </w:trPr>
        <w:tc>
          <w:tcPr>
            <w:tcW w:w="1516" w:type="dxa"/>
          </w:tcPr>
          <w:p w14:paraId="435C8926" w14:textId="77777777" w:rsidR="00995A1A" w:rsidRPr="00C35EA7" w:rsidRDefault="00995A1A"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50065417" w14:textId="77777777" w:rsidR="00995A1A" w:rsidRPr="00C35EA7" w:rsidRDefault="00995A1A" w:rsidP="00DE360B">
            <w:pPr>
              <w:rPr>
                <w:rFonts w:ascii="Courier New" w:hAnsi="Courier New" w:cs="Courier New"/>
                <w:sz w:val="20"/>
                <w:szCs w:val="18"/>
              </w:rPr>
            </w:pPr>
          </w:p>
        </w:tc>
        <w:tc>
          <w:tcPr>
            <w:tcW w:w="1070" w:type="dxa"/>
          </w:tcPr>
          <w:p w14:paraId="1DD4D5AB" w14:textId="77777777" w:rsidR="00995A1A" w:rsidRPr="00C35EA7" w:rsidRDefault="00995A1A" w:rsidP="00DE360B">
            <w:pPr>
              <w:rPr>
                <w:rFonts w:ascii="Courier New" w:hAnsi="Courier New" w:cs="Courier New"/>
                <w:sz w:val="20"/>
                <w:szCs w:val="18"/>
              </w:rPr>
            </w:pPr>
          </w:p>
        </w:tc>
        <w:tc>
          <w:tcPr>
            <w:tcW w:w="1510" w:type="dxa"/>
          </w:tcPr>
          <w:p w14:paraId="0915B666" w14:textId="77777777" w:rsidR="00995A1A" w:rsidRPr="00C35EA7" w:rsidRDefault="00995A1A" w:rsidP="00DE360B">
            <w:pPr>
              <w:rPr>
                <w:rFonts w:ascii="Courier New" w:hAnsi="Courier New" w:cs="Courier New"/>
                <w:sz w:val="20"/>
                <w:szCs w:val="18"/>
              </w:rPr>
            </w:pPr>
          </w:p>
        </w:tc>
        <w:tc>
          <w:tcPr>
            <w:tcW w:w="2629" w:type="dxa"/>
          </w:tcPr>
          <w:p w14:paraId="21032027" w14:textId="77777777" w:rsidR="00995A1A" w:rsidRPr="00C35EA7" w:rsidRDefault="00995A1A" w:rsidP="00DE360B">
            <w:pPr>
              <w:rPr>
                <w:rFonts w:ascii="Courier New" w:hAnsi="Courier New" w:cs="Courier New"/>
                <w:sz w:val="20"/>
                <w:szCs w:val="18"/>
              </w:rPr>
            </w:pPr>
          </w:p>
        </w:tc>
        <w:tc>
          <w:tcPr>
            <w:tcW w:w="816" w:type="dxa"/>
          </w:tcPr>
          <w:p w14:paraId="0FF53B62" w14:textId="77777777" w:rsidR="00995A1A" w:rsidRPr="00C35EA7" w:rsidRDefault="00995A1A" w:rsidP="00DE360B">
            <w:pPr>
              <w:rPr>
                <w:rFonts w:ascii="Courier New" w:hAnsi="Courier New" w:cs="Courier New"/>
                <w:sz w:val="20"/>
                <w:szCs w:val="18"/>
              </w:rPr>
            </w:pPr>
          </w:p>
        </w:tc>
      </w:tr>
      <w:tr w:rsidR="005D10B6" w:rsidRPr="00C04709" w14:paraId="779FF0BC" w14:textId="77777777" w:rsidTr="00C35EA7">
        <w:trPr>
          <w:jc w:val="center"/>
        </w:trPr>
        <w:tc>
          <w:tcPr>
            <w:tcW w:w="1516" w:type="dxa"/>
          </w:tcPr>
          <w:p w14:paraId="1D6A7F77" w14:textId="77777777" w:rsidR="00995A1A" w:rsidRPr="00C35EA7" w:rsidRDefault="00995A1A" w:rsidP="00C35EA7">
            <w:pPr>
              <w:jc w:val="center"/>
              <w:rPr>
                <w:szCs w:val="18"/>
              </w:rPr>
            </w:pPr>
            <w:r w:rsidRPr="00C35EA7">
              <w:rPr>
                <w:szCs w:val="18"/>
              </w:rPr>
              <w:t>site</w:t>
            </w:r>
          </w:p>
        </w:tc>
        <w:tc>
          <w:tcPr>
            <w:tcW w:w="1176" w:type="dxa"/>
          </w:tcPr>
          <w:p w14:paraId="19A8C868" w14:textId="77777777" w:rsidR="00995A1A" w:rsidRPr="00C35EA7" w:rsidRDefault="00995A1A" w:rsidP="00C35EA7">
            <w:pPr>
              <w:jc w:val="center"/>
              <w:rPr>
                <w:szCs w:val="18"/>
              </w:rPr>
            </w:pPr>
            <w:r w:rsidRPr="00C35EA7">
              <w:rPr>
                <w:szCs w:val="18"/>
              </w:rPr>
              <w:t>structure</w:t>
            </w:r>
          </w:p>
        </w:tc>
        <w:tc>
          <w:tcPr>
            <w:tcW w:w="1070" w:type="dxa"/>
          </w:tcPr>
          <w:p w14:paraId="7B1CFEE4" w14:textId="77777777" w:rsidR="00995A1A" w:rsidRPr="00C35EA7" w:rsidRDefault="00995A1A" w:rsidP="00C35EA7">
            <w:pPr>
              <w:jc w:val="center"/>
              <w:rPr>
                <w:szCs w:val="18"/>
              </w:rPr>
            </w:pPr>
            <w:r w:rsidRPr="00C35EA7">
              <w:rPr>
                <w:szCs w:val="18"/>
              </w:rPr>
              <w:t>numero</w:t>
            </w:r>
          </w:p>
        </w:tc>
        <w:tc>
          <w:tcPr>
            <w:tcW w:w="1510" w:type="dxa"/>
          </w:tcPr>
          <w:p w14:paraId="226B6B1D" w14:textId="77777777" w:rsidR="00995A1A" w:rsidRPr="00C35EA7" w:rsidRDefault="00995A1A" w:rsidP="00C35EA7">
            <w:pPr>
              <w:jc w:val="center"/>
              <w:rPr>
                <w:szCs w:val="18"/>
              </w:rPr>
            </w:pPr>
            <w:r w:rsidRPr="00C35EA7">
              <w:rPr>
                <w:szCs w:val="18"/>
              </w:rPr>
              <w:t>objet</w:t>
            </w:r>
          </w:p>
        </w:tc>
        <w:tc>
          <w:tcPr>
            <w:tcW w:w="2629" w:type="dxa"/>
          </w:tcPr>
          <w:p w14:paraId="0DF8FBCC" w14:textId="77777777" w:rsidR="00995A1A" w:rsidRPr="00C35EA7" w:rsidRDefault="00995A1A" w:rsidP="00C35EA7">
            <w:pPr>
              <w:jc w:val="center"/>
              <w:rPr>
                <w:szCs w:val="18"/>
              </w:rPr>
            </w:pPr>
            <w:r w:rsidRPr="00C35EA7">
              <w:rPr>
                <w:szCs w:val="18"/>
              </w:rPr>
              <w:t>description</w:t>
            </w:r>
          </w:p>
        </w:tc>
        <w:tc>
          <w:tcPr>
            <w:tcW w:w="816" w:type="dxa"/>
          </w:tcPr>
          <w:p w14:paraId="23E086CB" w14:textId="77777777" w:rsidR="00995A1A" w:rsidRPr="00C35EA7" w:rsidRDefault="00995A1A" w:rsidP="00C35EA7">
            <w:pPr>
              <w:jc w:val="center"/>
              <w:rPr>
                <w:szCs w:val="18"/>
              </w:rPr>
            </w:pPr>
            <w:r w:rsidRPr="00C35EA7">
              <w:rPr>
                <w:szCs w:val="18"/>
              </w:rPr>
              <w:t>BIB</w:t>
            </w:r>
          </w:p>
        </w:tc>
      </w:tr>
      <w:tr w:rsidR="005D10B6" w:rsidRPr="00C04709" w14:paraId="21301179" w14:textId="77777777" w:rsidTr="00C35EA7">
        <w:trPr>
          <w:jc w:val="center"/>
        </w:trPr>
        <w:tc>
          <w:tcPr>
            <w:tcW w:w="1516" w:type="dxa"/>
          </w:tcPr>
          <w:p w14:paraId="4DE35814" w14:textId="77777777" w:rsidR="00995A1A" w:rsidRPr="00C35EA7" w:rsidRDefault="00995A1A" w:rsidP="00DE360B">
            <w:pPr>
              <w:rPr>
                <w:szCs w:val="18"/>
              </w:rPr>
            </w:pPr>
            <w:r w:rsidRPr="00C35EA7">
              <w:rPr>
                <w:szCs w:val="18"/>
              </w:rPr>
              <w:t>Moulin (Le)</w:t>
            </w:r>
          </w:p>
        </w:tc>
        <w:tc>
          <w:tcPr>
            <w:tcW w:w="1176" w:type="dxa"/>
          </w:tcPr>
          <w:p w14:paraId="25B6D3CE" w14:textId="77777777" w:rsidR="00995A1A" w:rsidRPr="00C35EA7" w:rsidRDefault="00995A1A" w:rsidP="00DE360B">
            <w:pPr>
              <w:rPr>
                <w:szCs w:val="18"/>
              </w:rPr>
            </w:pPr>
            <w:r>
              <w:t>t_264</w:t>
            </w:r>
          </w:p>
        </w:tc>
        <w:tc>
          <w:tcPr>
            <w:tcW w:w="1070" w:type="dxa"/>
          </w:tcPr>
          <w:p w14:paraId="71E845D2" w14:textId="77777777" w:rsidR="00995A1A" w:rsidRPr="00C35EA7" w:rsidRDefault="00995A1A" w:rsidP="00DE360B">
            <w:pPr>
              <w:rPr>
                <w:szCs w:val="18"/>
              </w:rPr>
            </w:pPr>
            <w:r w:rsidRPr="00C35EA7">
              <w:rPr>
                <w:szCs w:val="18"/>
              </w:rPr>
              <w:t>15799</w:t>
            </w:r>
          </w:p>
        </w:tc>
        <w:tc>
          <w:tcPr>
            <w:tcW w:w="1510" w:type="dxa"/>
          </w:tcPr>
          <w:p w14:paraId="76CB8E22" w14:textId="77777777" w:rsidR="00995A1A" w:rsidRDefault="00995A1A" w:rsidP="00C35EA7">
            <w:pPr>
              <w:jc w:val="both"/>
            </w:pPr>
            <w:r>
              <w:t>AL-3121-m</w:t>
            </w:r>
          </w:p>
        </w:tc>
        <w:tc>
          <w:tcPr>
            <w:tcW w:w="2629" w:type="dxa"/>
          </w:tcPr>
          <w:p w14:paraId="7A18B080" w14:textId="77777777" w:rsidR="00995A1A" w:rsidRPr="00C35EA7" w:rsidRDefault="00995A1A" w:rsidP="00DE360B">
            <w:pPr>
              <w:rPr>
                <w:lang w:val="fr-FR"/>
              </w:rPr>
            </w:pPr>
            <w:r w:rsidRPr="00C35EA7">
              <w:rPr>
                <w:lang w:val="fr-FR"/>
              </w:rPr>
              <w:t>pince à épiler en bronze</w:t>
            </w:r>
          </w:p>
        </w:tc>
        <w:tc>
          <w:tcPr>
            <w:tcW w:w="816" w:type="dxa"/>
          </w:tcPr>
          <w:p w14:paraId="20380BF9" w14:textId="77777777" w:rsidR="00995A1A" w:rsidRPr="00C35EA7" w:rsidRDefault="00995A1A" w:rsidP="00DE360B">
            <w:pPr>
              <w:rPr>
                <w:szCs w:val="18"/>
              </w:rPr>
            </w:pPr>
            <w:r w:rsidRPr="00C35EA7">
              <w:rPr>
                <w:szCs w:val="18"/>
              </w:rPr>
              <w:t>1833</w:t>
            </w:r>
          </w:p>
        </w:tc>
      </w:tr>
    </w:tbl>
    <w:p w14:paraId="4C1B0368" w14:textId="77777777" w:rsidR="00995A1A" w:rsidRDefault="00995A1A" w:rsidP="00DE360B">
      <w:pPr>
        <w:jc w:val="both"/>
      </w:pPr>
    </w:p>
    <w:p w14:paraId="435E8C51" w14:textId="77777777" w:rsidR="00F82431" w:rsidRDefault="00F82431" w:rsidP="00DE360B">
      <w:pPr>
        <w:jc w:val="both"/>
      </w:pPr>
    </w:p>
    <w:p w14:paraId="1D39C99B" w14:textId="77777777" w:rsidR="00F82431" w:rsidRDefault="009E4276" w:rsidP="00DE360B">
      <w:pPr>
        <w:pStyle w:val="Heading3"/>
      </w:pPr>
      <w:bookmarkStart w:id="2338" w:name="Sit_Mailhac_Moulin_t268"/>
      <w:r>
        <w:t>t_</w:t>
      </w:r>
      <w:r w:rsidR="00F82431">
        <w:t>268</w:t>
      </w:r>
    </w:p>
    <w:bookmarkEnd w:id="2338"/>
    <w:p w14:paraId="4CF81267" w14:textId="77777777" w:rsidR="00F82431" w:rsidRPr="0032190F" w:rsidRDefault="004C0792" w:rsidP="00DE360B">
      <w:pPr>
        <w:jc w:val="both"/>
        <w:rPr>
          <w:lang w:val="fr-FR"/>
        </w:rPr>
      </w:pPr>
      <w:r w:rsidRPr="0032190F">
        <w:rPr>
          <w:lang w:val="fr-FR"/>
        </w:rPr>
        <w:t xml:space="preserve">n°1 : </w:t>
      </w:r>
      <w:r w:rsidR="00F82431" w:rsidRPr="0032190F">
        <w:rPr>
          <w:lang w:val="fr-FR"/>
        </w:rPr>
        <w:t>fragments de la partie supérieure d’un vase en poterie fine et lissée, contenant du mica très fin, peu visible. Décor incisé au poinçon avant cuisson. Traces de poudre blan</w:t>
      </w:r>
      <w:r w:rsidR="00B056A4" w:rsidRPr="0032190F">
        <w:rPr>
          <w:lang w:val="fr-FR"/>
        </w:rPr>
        <w:t xml:space="preserve">che et rouge dans les incisions </w:t>
      </w:r>
      <w:r w:rsidR="00F82431" w:rsidRPr="0032190F">
        <w:rPr>
          <w:lang w:val="fr-FR"/>
        </w:rPr>
        <w:t>(BIB 1833)</w:t>
      </w:r>
    </w:p>
    <w:p w14:paraId="63E6E41D" w14:textId="77777777" w:rsidR="00F82431" w:rsidRPr="0032190F" w:rsidRDefault="00F82431" w:rsidP="00DE360B">
      <w:pPr>
        <w:rPr>
          <w:lang w:val="fr-FR"/>
        </w:rPr>
      </w:pPr>
    </w:p>
    <w:tbl>
      <w:tblPr>
        <w:tblW w:w="818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095"/>
        <w:gridCol w:w="816"/>
      </w:tblGrid>
      <w:tr w:rsidR="005D10B6" w:rsidRPr="00C04709" w14:paraId="72D7DB84" w14:textId="77777777" w:rsidTr="00C35EA7">
        <w:trPr>
          <w:jc w:val="center"/>
        </w:trPr>
        <w:tc>
          <w:tcPr>
            <w:tcW w:w="1516" w:type="dxa"/>
          </w:tcPr>
          <w:p w14:paraId="2BCA1F8D" w14:textId="77777777" w:rsidR="00FC53B6" w:rsidRPr="00C35EA7" w:rsidRDefault="00FC53B6" w:rsidP="00DE360B">
            <w:pPr>
              <w:rPr>
                <w:rFonts w:ascii="Courier New" w:hAnsi="Courier New" w:cs="Courier New"/>
                <w:sz w:val="20"/>
                <w:szCs w:val="18"/>
              </w:rPr>
            </w:pPr>
            <w:r w:rsidRPr="00C35EA7">
              <w:rPr>
                <w:rFonts w:ascii="Courier New" w:hAnsi="Courier New" w:cs="Courier New"/>
                <w:sz w:val="20"/>
                <w:szCs w:val="18"/>
                <w:lang w:val="fr-FR"/>
              </w:rPr>
              <w:br w:type="page"/>
            </w:r>
            <w:r w:rsidR="00C458EA" w:rsidRPr="00C35EA7">
              <w:rPr>
                <w:rFonts w:ascii="Courier New" w:hAnsi="Courier New" w:cs="Courier New"/>
                <w:sz w:val="20"/>
                <w:szCs w:val="18"/>
              </w:rPr>
              <w:t>OBJ_</w:t>
            </w:r>
          </w:p>
        </w:tc>
        <w:tc>
          <w:tcPr>
            <w:tcW w:w="1176" w:type="dxa"/>
          </w:tcPr>
          <w:p w14:paraId="04293719" w14:textId="77777777" w:rsidR="00FC53B6" w:rsidRPr="00C35EA7" w:rsidRDefault="00FC53B6" w:rsidP="00DE360B">
            <w:pPr>
              <w:rPr>
                <w:rFonts w:ascii="Courier New" w:hAnsi="Courier New" w:cs="Courier New"/>
                <w:sz w:val="20"/>
                <w:szCs w:val="18"/>
              </w:rPr>
            </w:pPr>
          </w:p>
        </w:tc>
        <w:tc>
          <w:tcPr>
            <w:tcW w:w="1070" w:type="dxa"/>
          </w:tcPr>
          <w:p w14:paraId="3C336983" w14:textId="77777777" w:rsidR="00FC53B6" w:rsidRPr="00C35EA7" w:rsidRDefault="00FC53B6" w:rsidP="00DE360B">
            <w:pPr>
              <w:rPr>
                <w:rFonts w:ascii="Courier New" w:hAnsi="Courier New" w:cs="Courier New"/>
                <w:sz w:val="20"/>
                <w:szCs w:val="18"/>
              </w:rPr>
            </w:pPr>
          </w:p>
        </w:tc>
        <w:tc>
          <w:tcPr>
            <w:tcW w:w="1510" w:type="dxa"/>
          </w:tcPr>
          <w:p w14:paraId="1B639F9B" w14:textId="77777777" w:rsidR="00FC53B6" w:rsidRPr="00C35EA7" w:rsidRDefault="00FC53B6" w:rsidP="00DE360B">
            <w:pPr>
              <w:rPr>
                <w:rFonts w:ascii="Courier New" w:hAnsi="Courier New" w:cs="Courier New"/>
                <w:sz w:val="20"/>
                <w:szCs w:val="18"/>
              </w:rPr>
            </w:pPr>
          </w:p>
        </w:tc>
        <w:tc>
          <w:tcPr>
            <w:tcW w:w="2095" w:type="dxa"/>
          </w:tcPr>
          <w:p w14:paraId="57EECF0E" w14:textId="77777777" w:rsidR="00FC53B6" w:rsidRPr="00C35EA7" w:rsidRDefault="00FC53B6" w:rsidP="00DE360B">
            <w:pPr>
              <w:rPr>
                <w:rFonts w:ascii="Courier New" w:hAnsi="Courier New" w:cs="Courier New"/>
                <w:sz w:val="20"/>
                <w:szCs w:val="18"/>
              </w:rPr>
            </w:pPr>
          </w:p>
        </w:tc>
        <w:tc>
          <w:tcPr>
            <w:tcW w:w="816" w:type="dxa"/>
          </w:tcPr>
          <w:p w14:paraId="7F8A2C71" w14:textId="77777777" w:rsidR="00FC53B6" w:rsidRPr="00C35EA7" w:rsidRDefault="00FC53B6" w:rsidP="00DE360B">
            <w:pPr>
              <w:rPr>
                <w:rFonts w:ascii="Courier New" w:hAnsi="Courier New" w:cs="Courier New"/>
                <w:sz w:val="20"/>
                <w:szCs w:val="18"/>
              </w:rPr>
            </w:pPr>
          </w:p>
        </w:tc>
      </w:tr>
      <w:tr w:rsidR="005D10B6" w:rsidRPr="00C04709" w14:paraId="0FA51BD7" w14:textId="77777777" w:rsidTr="00C35EA7">
        <w:trPr>
          <w:jc w:val="center"/>
        </w:trPr>
        <w:tc>
          <w:tcPr>
            <w:tcW w:w="1516" w:type="dxa"/>
          </w:tcPr>
          <w:p w14:paraId="5E0D4984" w14:textId="77777777" w:rsidR="00FC53B6" w:rsidRPr="00C35EA7" w:rsidRDefault="00FC53B6" w:rsidP="00C35EA7">
            <w:pPr>
              <w:jc w:val="center"/>
              <w:rPr>
                <w:szCs w:val="18"/>
              </w:rPr>
            </w:pPr>
            <w:r w:rsidRPr="00C35EA7">
              <w:rPr>
                <w:szCs w:val="18"/>
              </w:rPr>
              <w:t>site</w:t>
            </w:r>
          </w:p>
        </w:tc>
        <w:tc>
          <w:tcPr>
            <w:tcW w:w="1176" w:type="dxa"/>
          </w:tcPr>
          <w:p w14:paraId="3ECA42D1" w14:textId="77777777" w:rsidR="00FC53B6" w:rsidRPr="00C35EA7" w:rsidRDefault="00FC53B6" w:rsidP="00C35EA7">
            <w:pPr>
              <w:jc w:val="center"/>
              <w:rPr>
                <w:szCs w:val="18"/>
              </w:rPr>
            </w:pPr>
            <w:r w:rsidRPr="00C35EA7">
              <w:rPr>
                <w:szCs w:val="18"/>
              </w:rPr>
              <w:t>structure</w:t>
            </w:r>
          </w:p>
        </w:tc>
        <w:tc>
          <w:tcPr>
            <w:tcW w:w="1070" w:type="dxa"/>
          </w:tcPr>
          <w:p w14:paraId="70721B0C" w14:textId="77777777" w:rsidR="00FC53B6" w:rsidRPr="00C35EA7" w:rsidRDefault="00FC53B6" w:rsidP="00C35EA7">
            <w:pPr>
              <w:jc w:val="center"/>
              <w:rPr>
                <w:szCs w:val="18"/>
              </w:rPr>
            </w:pPr>
            <w:r w:rsidRPr="00C35EA7">
              <w:rPr>
                <w:szCs w:val="18"/>
              </w:rPr>
              <w:t>numero</w:t>
            </w:r>
          </w:p>
        </w:tc>
        <w:tc>
          <w:tcPr>
            <w:tcW w:w="1510" w:type="dxa"/>
          </w:tcPr>
          <w:p w14:paraId="6484945E" w14:textId="77777777" w:rsidR="00FC53B6" w:rsidRPr="00C35EA7" w:rsidRDefault="00FC53B6" w:rsidP="00C35EA7">
            <w:pPr>
              <w:jc w:val="center"/>
              <w:rPr>
                <w:szCs w:val="18"/>
              </w:rPr>
            </w:pPr>
            <w:r w:rsidRPr="00C35EA7">
              <w:rPr>
                <w:szCs w:val="18"/>
              </w:rPr>
              <w:t>objet</w:t>
            </w:r>
          </w:p>
        </w:tc>
        <w:tc>
          <w:tcPr>
            <w:tcW w:w="2095" w:type="dxa"/>
          </w:tcPr>
          <w:p w14:paraId="4D3CC179" w14:textId="77777777" w:rsidR="00FC53B6" w:rsidRPr="00C35EA7" w:rsidRDefault="00FC53B6" w:rsidP="00C35EA7">
            <w:pPr>
              <w:jc w:val="center"/>
              <w:rPr>
                <w:szCs w:val="18"/>
              </w:rPr>
            </w:pPr>
            <w:r w:rsidRPr="00C35EA7">
              <w:rPr>
                <w:szCs w:val="18"/>
              </w:rPr>
              <w:t>description</w:t>
            </w:r>
          </w:p>
        </w:tc>
        <w:tc>
          <w:tcPr>
            <w:tcW w:w="816" w:type="dxa"/>
          </w:tcPr>
          <w:p w14:paraId="2ED72B4E" w14:textId="77777777" w:rsidR="00FC53B6" w:rsidRPr="00C35EA7" w:rsidRDefault="00FC53B6" w:rsidP="00C35EA7">
            <w:pPr>
              <w:jc w:val="center"/>
              <w:rPr>
                <w:szCs w:val="18"/>
              </w:rPr>
            </w:pPr>
            <w:r w:rsidRPr="00C35EA7">
              <w:rPr>
                <w:szCs w:val="18"/>
              </w:rPr>
              <w:t>BIB</w:t>
            </w:r>
          </w:p>
        </w:tc>
      </w:tr>
      <w:tr w:rsidR="005D10B6" w:rsidRPr="00C04709" w14:paraId="29AA3F15" w14:textId="77777777" w:rsidTr="00C35EA7">
        <w:trPr>
          <w:jc w:val="center"/>
        </w:trPr>
        <w:tc>
          <w:tcPr>
            <w:tcW w:w="1516" w:type="dxa"/>
          </w:tcPr>
          <w:p w14:paraId="4C29CC0A" w14:textId="77777777" w:rsidR="006D2191" w:rsidRPr="00C35EA7" w:rsidRDefault="006D2191" w:rsidP="00DE360B">
            <w:pPr>
              <w:rPr>
                <w:szCs w:val="18"/>
              </w:rPr>
            </w:pPr>
            <w:r w:rsidRPr="00C35EA7">
              <w:rPr>
                <w:szCs w:val="18"/>
              </w:rPr>
              <w:t>Moulin (Le)</w:t>
            </w:r>
          </w:p>
        </w:tc>
        <w:tc>
          <w:tcPr>
            <w:tcW w:w="1176" w:type="dxa"/>
          </w:tcPr>
          <w:p w14:paraId="7A8579AA" w14:textId="77777777" w:rsidR="006D2191" w:rsidRPr="00C35EA7" w:rsidRDefault="006D2191" w:rsidP="00DE360B">
            <w:pPr>
              <w:rPr>
                <w:szCs w:val="18"/>
              </w:rPr>
            </w:pPr>
            <w:r>
              <w:t>t_268</w:t>
            </w:r>
          </w:p>
        </w:tc>
        <w:tc>
          <w:tcPr>
            <w:tcW w:w="1070" w:type="dxa"/>
          </w:tcPr>
          <w:p w14:paraId="6D996D62" w14:textId="77777777" w:rsidR="006D2191" w:rsidRPr="00C35EA7" w:rsidRDefault="006D2191" w:rsidP="00DE360B">
            <w:pPr>
              <w:rPr>
                <w:szCs w:val="18"/>
              </w:rPr>
            </w:pPr>
            <w:r w:rsidRPr="00C35EA7">
              <w:rPr>
                <w:szCs w:val="18"/>
              </w:rPr>
              <w:t>15807</w:t>
            </w:r>
          </w:p>
        </w:tc>
        <w:tc>
          <w:tcPr>
            <w:tcW w:w="1510" w:type="dxa"/>
          </w:tcPr>
          <w:p w14:paraId="320647E8" w14:textId="77777777" w:rsidR="006D2191" w:rsidRDefault="006D2191" w:rsidP="00DE360B">
            <w:r>
              <w:t>AK-3314-m</w:t>
            </w:r>
          </w:p>
        </w:tc>
        <w:tc>
          <w:tcPr>
            <w:tcW w:w="2095" w:type="dxa"/>
          </w:tcPr>
          <w:p w14:paraId="36015A23" w14:textId="77777777" w:rsidR="006D2191" w:rsidRPr="00C35EA7" w:rsidRDefault="006D2191" w:rsidP="00DE360B">
            <w:pPr>
              <w:rPr>
                <w:szCs w:val="18"/>
              </w:rPr>
            </w:pPr>
            <w:r w:rsidRPr="00C35EA7">
              <w:rPr>
                <w:szCs w:val="18"/>
              </w:rPr>
              <w:t>anneau en bronze</w:t>
            </w:r>
          </w:p>
        </w:tc>
        <w:tc>
          <w:tcPr>
            <w:tcW w:w="816" w:type="dxa"/>
          </w:tcPr>
          <w:p w14:paraId="6CEBB5CC" w14:textId="77777777" w:rsidR="006D2191" w:rsidRDefault="006D2191" w:rsidP="00DE360B">
            <w:r>
              <w:t>1833</w:t>
            </w:r>
          </w:p>
        </w:tc>
      </w:tr>
      <w:tr w:rsidR="005D10B6" w:rsidRPr="00C04709" w14:paraId="11AF4023" w14:textId="77777777" w:rsidTr="00C35EA7">
        <w:trPr>
          <w:jc w:val="center"/>
        </w:trPr>
        <w:tc>
          <w:tcPr>
            <w:tcW w:w="1516" w:type="dxa"/>
          </w:tcPr>
          <w:p w14:paraId="0342D8BB" w14:textId="77777777" w:rsidR="00FA1CD9" w:rsidRPr="00C35EA7" w:rsidRDefault="00FA1CD9" w:rsidP="00DE360B">
            <w:pPr>
              <w:rPr>
                <w:szCs w:val="18"/>
              </w:rPr>
            </w:pPr>
            <w:r w:rsidRPr="00C35EA7">
              <w:rPr>
                <w:szCs w:val="18"/>
              </w:rPr>
              <w:t>Moulin (Le)</w:t>
            </w:r>
          </w:p>
        </w:tc>
        <w:tc>
          <w:tcPr>
            <w:tcW w:w="1176" w:type="dxa"/>
          </w:tcPr>
          <w:p w14:paraId="36813814" w14:textId="77777777" w:rsidR="00FA1CD9" w:rsidRPr="00C35EA7" w:rsidRDefault="00FA1CD9" w:rsidP="00DE360B">
            <w:pPr>
              <w:rPr>
                <w:szCs w:val="18"/>
              </w:rPr>
            </w:pPr>
            <w:r>
              <w:t>t_268</w:t>
            </w:r>
          </w:p>
        </w:tc>
        <w:tc>
          <w:tcPr>
            <w:tcW w:w="1070" w:type="dxa"/>
          </w:tcPr>
          <w:p w14:paraId="16512F50" w14:textId="77777777" w:rsidR="00FA1CD9" w:rsidRPr="00C35EA7" w:rsidRDefault="00FA1CD9" w:rsidP="00DE360B">
            <w:pPr>
              <w:rPr>
                <w:szCs w:val="18"/>
                <w:highlight w:val="yellow"/>
              </w:rPr>
            </w:pPr>
            <w:r w:rsidRPr="00C35EA7">
              <w:rPr>
                <w:szCs w:val="18"/>
                <w:highlight w:val="yellow"/>
              </w:rPr>
              <w:t>15806</w:t>
            </w:r>
          </w:p>
        </w:tc>
        <w:tc>
          <w:tcPr>
            <w:tcW w:w="1510" w:type="dxa"/>
          </w:tcPr>
          <w:p w14:paraId="4390C496" w14:textId="77777777" w:rsidR="00FA1CD9" w:rsidRDefault="00FA1CD9" w:rsidP="00DE360B">
            <w:r>
              <w:t>AC-2221-m</w:t>
            </w:r>
          </w:p>
        </w:tc>
        <w:tc>
          <w:tcPr>
            <w:tcW w:w="2095" w:type="dxa"/>
          </w:tcPr>
          <w:p w14:paraId="23D294FF" w14:textId="77777777" w:rsidR="00FA1CD9" w:rsidRPr="00C35EA7" w:rsidRDefault="00FA1CD9" w:rsidP="00DE360B">
            <w:pPr>
              <w:rPr>
                <w:szCs w:val="18"/>
              </w:rPr>
            </w:pPr>
            <w:r w:rsidRPr="00C35EA7">
              <w:rPr>
                <w:szCs w:val="18"/>
              </w:rPr>
              <w:t>bracelet en bronze</w:t>
            </w:r>
          </w:p>
        </w:tc>
        <w:tc>
          <w:tcPr>
            <w:tcW w:w="816" w:type="dxa"/>
          </w:tcPr>
          <w:p w14:paraId="60AAC0B1" w14:textId="77777777" w:rsidR="00FA1CD9" w:rsidRDefault="00FA1CD9" w:rsidP="00DE360B">
            <w:r>
              <w:t>1833</w:t>
            </w:r>
          </w:p>
        </w:tc>
      </w:tr>
      <w:tr w:rsidR="005D10B6" w:rsidRPr="00C04709" w14:paraId="615E5A86" w14:textId="77777777" w:rsidTr="00C35EA7">
        <w:trPr>
          <w:jc w:val="center"/>
        </w:trPr>
        <w:tc>
          <w:tcPr>
            <w:tcW w:w="1516" w:type="dxa"/>
          </w:tcPr>
          <w:p w14:paraId="0B3C3F88" w14:textId="77777777" w:rsidR="006B0961" w:rsidRPr="00C35EA7" w:rsidRDefault="006B0961" w:rsidP="00DE360B">
            <w:pPr>
              <w:rPr>
                <w:szCs w:val="18"/>
              </w:rPr>
            </w:pPr>
            <w:r w:rsidRPr="00C35EA7">
              <w:rPr>
                <w:szCs w:val="18"/>
              </w:rPr>
              <w:t>Moulin (Le)</w:t>
            </w:r>
          </w:p>
        </w:tc>
        <w:tc>
          <w:tcPr>
            <w:tcW w:w="1176" w:type="dxa"/>
          </w:tcPr>
          <w:p w14:paraId="215DFC74" w14:textId="77777777" w:rsidR="006B0961" w:rsidRPr="00C35EA7" w:rsidRDefault="006B0961" w:rsidP="00DE360B">
            <w:pPr>
              <w:rPr>
                <w:szCs w:val="18"/>
              </w:rPr>
            </w:pPr>
            <w:r>
              <w:t>t_268</w:t>
            </w:r>
          </w:p>
        </w:tc>
        <w:tc>
          <w:tcPr>
            <w:tcW w:w="1070" w:type="dxa"/>
          </w:tcPr>
          <w:p w14:paraId="2DAAC2E3" w14:textId="77777777" w:rsidR="006B0961" w:rsidRPr="00C35EA7" w:rsidRDefault="006B0961" w:rsidP="00DE360B">
            <w:pPr>
              <w:rPr>
                <w:szCs w:val="18"/>
                <w:highlight w:val="yellow"/>
              </w:rPr>
            </w:pPr>
            <w:r w:rsidRPr="00C35EA7">
              <w:rPr>
                <w:szCs w:val="18"/>
                <w:highlight w:val="yellow"/>
              </w:rPr>
              <w:t>15806</w:t>
            </w:r>
          </w:p>
        </w:tc>
        <w:tc>
          <w:tcPr>
            <w:tcW w:w="1510" w:type="dxa"/>
          </w:tcPr>
          <w:p w14:paraId="0B0342A7" w14:textId="77777777" w:rsidR="006B0961" w:rsidRPr="00C35EA7" w:rsidRDefault="006B0961" w:rsidP="00C35EA7">
            <w:pPr>
              <w:jc w:val="both"/>
              <w:rPr>
                <w:i/>
              </w:rPr>
            </w:pPr>
            <w:r>
              <w:t>AC-2521-m</w:t>
            </w:r>
          </w:p>
        </w:tc>
        <w:tc>
          <w:tcPr>
            <w:tcW w:w="2095" w:type="dxa"/>
          </w:tcPr>
          <w:p w14:paraId="1720BF63" w14:textId="77777777" w:rsidR="006B0961" w:rsidRPr="00C35EA7" w:rsidRDefault="006B0961" w:rsidP="00DE360B">
            <w:pPr>
              <w:rPr>
                <w:szCs w:val="18"/>
              </w:rPr>
            </w:pPr>
            <w:r>
              <w:t>bracelet en bronze</w:t>
            </w:r>
          </w:p>
        </w:tc>
        <w:tc>
          <w:tcPr>
            <w:tcW w:w="816" w:type="dxa"/>
          </w:tcPr>
          <w:p w14:paraId="5E5AEDB6" w14:textId="77777777" w:rsidR="006B0961" w:rsidRPr="00C35EA7" w:rsidRDefault="006B0961" w:rsidP="00DE360B">
            <w:pPr>
              <w:rPr>
                <w:szCs w:val="18"/>
              </w:rPr>
            </w:pPr>
            <w:r w:rsidRPr="00C35EA7">
              <w:rPr>
                <w:szCs w:val="18"/>
              </w:rPr>
              <w:t>1833</w:t>
            </w:r>
          </w:p>
        </w:tc>
      </w:tr>
    </w:tbl>
    <w:p w14:paraId="7BC3A6BC" w14:textId="77777777" w:rsidR="006B0961" w:rsidRDefault="006B0961" w:rsidP="00DE360B"/>
    <w:p w14:paraId="1BE07542" w14:textId="77777777" w:rsidR="006B0961" w:rsidRPr="0032190F" w:rsidRDefault="006B0961" w:rsidP="00DE360B">
      <w:pPr>
        <w:jc w:val="both"/>
        <w:rPr>
          <w:lang w:val="fr-FR"/>
        </w:rPr>
      </w:pPr>
      <w:r w:rsidRPr="0032190F">
        <w:rPr>
          <w:lang w:val="fr-FR"/>
        </w:rPr>
        <w:t xml:space="preserve">A noter : le numéro 15806 apparait dans AC-2221 et AC-2521 du </w:t>
      </w:r>
      <w:r w:rsidRPr="0032190F">
        <w:rPr>
          <w:i/>
          <w:lang w:val="fr-FR"/>
        </w:rPr>
        <w:t>Dicobj</w:t>
      </w:r>
      <w:r w:rsidRPr="0032190F">
        <w:rPr>
          <w:lang w:val="fr-FR"/>
        </w:rPr>
        <w:t>. Le numéro 15806 est décrit dans BIB 1833 comme : « 15806 : fragment de bracelet [en bronze] à section triangulaire épais, à décor de demi-cercles finement gravés. l : 0,013 m.»</w:t>
      </w:r>
    </w:p>
    <w:p w14:paraId="0CFF1B4E" w14:textId="77777777" w:rsidR="00FA1CD9" w:rsidRPr="0032190F" w:rsidRDefault="00FA1CD9" w:rsidP="00DE360B">
      <w:pPr>
        <w:rPr>
          <w:lang w:val="fr-FR"/>
        </w:rPr>
      </w:pPr>
    </w:p>
    <w:p w14:paraId="31C726E6" w14:textId="77777777" w:rsidR="006B0961" w:rsidRPr="0032190F" w:rsidRDefault="006B0961" w:rsidP="00DE360B">
      <w:pPr>
        <w:rPr>
          <w:lang w:val="fr-FR"/>
        </w:rPr>
      </w:pPr>
    </w:p>
    <w:p w14:paraId="402C1BCC" w14:textId="77777777" w:rsidR="00F82431" w:rsidRPr="0032190F" w:rsidRDefault="009E4276" w:rsidP="00DE360B">
      <w:pPr>
        <w:pStyle w:val="Heading3"/>
      </w:pPr>
      <w:bookmarkStart w:id="2339" w:name="Sit_Mailhac_Moulin_t269"/>
      <w:r w:rsidRPr="0032190F">
        <w:t>t_</w:t>
      </w:r>
      <w:r w:rsidR="00F82431" w:rsidRPr="0032190F">
        <w:t>269</w:t>
      </w:r>
    </w:p>
    <w:bookmarkEnd w:id="2339"/>
    <w:p w14:paraId="77333D91" w14:textId="77777777" w:rsidR="00F82431" w:rsidRPr="0032190F" w:rsidRDefault="00F82431" w:rsidP="00DE360B">
      <w:pPr>
        <w:jc w:val="both"/>
        <w:rPr>
          <w:lang w:val="fr-FR"/>
        </w:rPr>
      </w:pPr>
      <w:r w:rsidRPr="0032190F">
        <w:rPr>
          <w:lang w:val="fr-FR"/>
        </w:rPr>
        <w:t>partie supérieure d’un vase en poterie grise fine contenant du mica peu visible. Sur l’épaule, fines cannelures soulignées par un pointillé et encadrant un double chevron incisé avant cuisson avec un poinçon (BIB 1833)</w:t>
      </w:r>
    </w:p>
    <w:p w14:paraId="03CDE96D" w14:textId="77777777" w:rsidR="00013913" w:rsidRPr="0032190F" w:rsidRDefault="00013913" w:rsidP="00DE360B">
      <w:pPr>
        <w:jc w:val="both"/>
        <w:rPr>
          <w:lang w:val="fr-FR"/>
        </w:rPr>
      </w:pPr>
    </w:p>
    <w:p w14:paraId="0D80B6EB" w14:textId="77777777" w:rsidR="00013913" w:rsidRDefault="00013913" w:rsidP="00DE360B">
      <w:pPr>
        <w:pStyle w:val="Heading3"/>
      </w:pPr>
      <w:r>
        <w:t>t_270</w:t>
      </w:r>
    </w:p>
    <w:p w14:paraId="1DF61151" w14:textId="77777777" w:rsidR="00013913" w:rsidRDefault="00013913" w:rsidP="00DE360B"/>
    <w:tbl>
      <w:tblPr>
        <w:tblW w:w="83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470"/>
        <w:gridCol w:w="2275"/>
        <w:gridCol w:w="816"/>
      </w:tblGrid>
      <w:tr w:rsidR="005D10B6" w:rsidRPr="00C04709" w14:paraId="0B453285" w14:textId="77777777" w:rsidTr="00C35EA7">
        <w:trPr>
          <w:jc w:val="center"/>
        </w:trPr>
        <w:tc>
          <w:tcPr>
            <w:tcW w:w="1516" w:type="dxa"/>
          </w:tcPr>
          <w:p w14:paraId="04030FE5" w14:textId="77777777" w:rsidR="00013913" w:rsidRPr="00C35EA7" w:rsidRDefault="00013913"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048571E7" w14:textId="77777777" w:rsidR="00013913" w:rsidRPr="00C35EA7" w:rsidRDefault="00013913" w:rsidP="00DE360B">
            <w:pPr>
              <w:rPr>
                <w:rFonts w:ascii="Courier New" w:hAnsi="Courier New" w:cs="Courier New"/>
                <w:sz w:val="20"/>
                <w:szCs w:val="18"/>
              </w:rPr>
            </w:pPr>
          </w:p>
        </w:tc>
        <w:tc>
          <w:tcPr>
            <w:tcW w:w="1070" w:type="dxa"/>
          </w:tcPr>
          <w:p w14:paraId="0E6F56C1" w14:textId="77777777" w:rsidR="00013913" w:rsidRPr="00C35EA7" w:rsidRDefault="00013913" w:rsidP="00DE360B">
            <w:pPr>
              <w:rPr>
                <w:rFonts w:ascii="Courier New" w:hAnsi="Courier New" w:cs="Courier New"/>
                <w:sz w:val="20"/>
                <w:szCs w:val="18"/>
              </w:rPr>
            </w:pPr>
          </w:p>
        </w:tc>
        <w:tc>
          <w:tcPr>
            <w:tcW w:w="1470" w:type="dxa"/>
          </w:tcPr>
          <w:p w14:paraId="605FE78E" w14:textId="77777777" w:rsidR="00013913" w:rsidRPr="00C35EA7" w:rsidRDefault="00013913" w:rsidP="00DE360B">
            <w:pPr>
              <w:rPr>
                <w:rFonts w:ascii="Courier New" w:hAnsi="Courier New" w:cs="Courier New"/>
                <w:sz w:val="20"/>
                <w:szCs w:val="18"/>
              </w:rPr>
            </w:pPr>
          </w:p>
        </w:tc>
        <w:tc>
          <w:tcPr>
            <w:tcW w:w="2275" w:type="dxa"/>
          </w:tcPr>
          <w:p w14:paraId="5A430A53" w14:textId="77777777" w:rsidR="00013913" w:rsidRPr="00C35EA7" w:rsidRDefault="00013913" w:rsidP="00DE360B">
            <w:pPr>
              <w:rPr>
                <w:rFonts w:ascii="Courier New" w:hAnsi="Courier New" w:cs="Courier New"/>
                <w:sz w:val="20"/>
                <w:szCs w:val="18"/>
              </w:rPr>
            </w:pPr>
          </w:p>
        </w:tc>
        <w:tc>
          <w:tcPr>
            <w:tcW w:w="816" w:type="dxa"/>
          </w:tcPr>
          <w:p w14:paraId="58F006E4" w14:textId="77777777" w:rsidR="00013913" w:rsidRPr="00C35EA7" w:rsidRDefault="00013913" w:rsidP="00DE360B">
            <w:pPr>
              <w:rPr>
                <w:rFonts w:ascii="Courier New" w:hAnsi="Courier New" w:cs="Courier New"/>
                <w:sz w:val="20"/>
                <w:szCs w:val="18"/>
              </w:rPr>
            </w:pPr>
          </w:p>
        </w:tc>
      </w:tr>
      <w:tr w:rsidR="005D10B6" w:rsidRPr="00C04709" w14:paraId="4A4197F5" w14:textId="77777777" w:rsidTr="00C35EA7">
        <w:trPr>
          <w:jc w:val="center"/>
        </w:trPr>
        <w:tc>
          <w:tcPr>
            <w:tcW w:w="1516" w:type="dxa"/>
          </w:tcPr>
          <w:p w14:paraId="78AFDC0C" w14:textId="77777777" w:rsidR="00013913" w:rsidRPr="00C35EA7" w:rsidRDefault="00013913" w:rsidP="00C35EA7">
            <w:pPr>
              <w:jc w:val="center"/>
              <w:rPr>
                <w:szCs w:val="18"/>
              </w:rPr>
            </w:pPr>
            <w:r w:rsidRPr="00C35EA7">
              <w:rPr>
                <w:szCs w:val="18"/>
              </w:rPr>
              <w:t>site</w:t>
            </w:r>
          </w:p>
        </w:tc>
        <w:tc>
          <w:tcPr>
            <w:tcW w:w="1176" w:type="dxa"/>
          </w:tcPr>
          <w:p w14:paraId="0D99C05C" w14:textId="77777777" w:rsidR="00013913" w:rsidRPr="00C35EA7" w:rsidRDefault="00013913" w:rsidP="00C35EA7">
            <w:pPr>
              <w:jc w:val="center"/>
              <w:rPr>
                <w:szCs w:val="18"/>
              </w:rPr>
            </w:pPr>
            <w:r w:rsidRPr="00C35EA7">
              <w:rPr>
                <w:szCs w:val="18"/>
              </w:rPr>
              <w:t>structure</w:t>
            </w:r>
          </w:p>
        </w:tc>
        <w:tc>
          <w:tcPr>
            <w:tcW w:w="1070" w:type="dxa"/>
          </w:tcPr>
          <w:p w14:paraId="5E75309C" w14:textId="77777777" w:rsidR="00013913" w:rsidRPr="00C35EA7" w:rsidRDefault="00013913" w:rsidP="00C35EA7">
            <w:pPr>
              <w:jc w:val="center"/>
              <w:rPr>
                <w:szCs w:val="18"/>
              </w:rPr>
            </w:pPr>
            <w:r w:rsidRPr="00C35EA7">
              <w:rPr>
                <w:szCs w:val="18"/>
              </w:rPr>
              <w:t>numero</w:t>
            </w:r>
          </w:p>
        </w:tc>
        <w:tc>
          <w:tcPr>
            <w:tcW w:w="1470" w:type="dxa"/>
          </w:tcPr>
          <w:p w14:paraId="50D6AA6F" w14:textId="77777777" w:rsidR="00013913" w:rsidRPr="00C35EA7" w:rsidRDefault="00013913" w:rsidP="00C35EA7">
            <w:pPr>
              <w:jc w:val="center"/>
              <w:rPr>
                <w:szCs w:val="18"/>
              </w:rPr>
            </w:pPr>
            <w:r w:rsidRPr="00C35EA7">
              <w:rPr>
                <w:szCs w:val="18"/>
              </w:rPr>
              <w:t>objet</w:t>
            </w:r>
          </w:p>
        </w:tc>
        <w:tc>
          <w:tcPr>
            <w:tcW w:w="2275" w:type="dxa"/>
          </w:tcPr>
          <w:p w14:paraId="56555564" w14:textId="77777777" w:rsidR="00013913" w:rsidRPr="00C35EA7" w:rsidRDefault="00013913" w:rsidP="00C35EA7">
            <w:pPr>
              <w:jc w:val="center"/>
              <w:rPr>
                <w:szCs w:val="18"/>
              </w:rPr>
            </w:pPr>
            <w:r w:rsidRPr="00C35EA7">
              <w:rPr>
                <w:szCs w:val="18"/>
              </w:rPr>
              <w:t>description</w:t>
            </w:r>
          </w:p>
        </w:tc>
        <w:tc>
          <w:tcPr>
            <w:tcW w:w="816" w:type="dxa"/>
          </w:tcPr>
          <w:p w14:paraId="22B9BAD7" w14:textId="77777777" w:rsidR="00013913" w:rsidRPr="00C35EA7" w:rsidRDefault="00013913" w:rsidP="00C35EA7">
            <w:pPr>
              <w:jc w:val="center"/>
              <w:rPr>
                <w:szCs w:val="18"/>
              </w:rPr>
            </w:pPr>
            <w:r w:rsidRPr="00C35EA7">
              <w:rPr>
                <w:szCs w:val="18"/>
              </w:rPr>
              <w:t>BIB</w:t>
            </w:r>
          </w:p>
        </w:tc>
      </w:tr>
      <w:tr w:rsidR="005D10B6" w:rsidRPr="00C04709" w14:paraId="7264A499" w14:textId="77777777" w:rsidTr="00C35EA7">
        <w:trPr>
          <w:jc w:val="center"/>
        </w:trPr>
        <w:tc>
          <w:tcPr>
            <w:tcW w:w="1516" w:type="dxa"/>
          </w:tcPr>
          <w:p w14:paraId="516F6147" w14:textId="77777777" w:rsidR="00013913" w:rsidRPr="00C35EA7" w:rsidRDefault="00013913" w:rsidP="00DE360B">
            <w:pPr>
              <w:rPr>
                <w:szCs w:val="18"/>
              </w:rPr>
            </w:pPr>
            <w:r w:rsidRPr="00C35EA7">
              <w:rPr>
                <w:szCs w:val="18"/>
              </w:rPr>
              <w:t>Moulin (Le)</w:t>
            </w:r>
          </w:p>
        </w:tc>
        <w:tc>
          <w:tcPr>
            <w:tcW w:w="1176" w:type="dxa"/>
          </w:tcPr>
          <w:p w14:paraId="38F3C160" w14:textId="77777777" w:rsidR="00013913" w:rsidRPr="00C35EA7" w:rsidRDefault="00013913" w:rsidP="00DE360B">
            <w:pPr>
              <w:rPr>
                <w:szCs w:val="18"/>
              </w:rPr>
            </w:pPr>
            <w:r>
              <w:t>t_270</w:t>
            </w:r>
          </w:p>
        </w:tc>
        <w:tc>
          <w:tcPr>
            <w:tcW w:w="1070" w:type="dxa"/>
          </w:tcPr>
          <w:p w14:paraId="7A4E5EE1" w14:textId="77777777" w:rsidR="00013913" w:rsidRPr="00C35EA7" w:rsidRDefault="00013913" w:rsidP="00DE360B">
            <w:pPr>
              <w:rPr>
                <w:szCs w:val="18"/>
              </w:rPr>
            </w:pPr>
            <w:r w:rsidRPr="00C35EA7">
              <w:rPr>
                <w:szCs w:val="18"/>
              </w:rPr>
              <w:t>15812</w:t>
            </w:r>
          </w:p>
        </w:tc>
        <w:tc>
          <w:tcPr>
            <w:tcW w:w="1470" w:type="dxa"/>
          </w:tcPr>
          <w:p w14:paraId="2B9AEA3B" w14:textId="77777777" w:rsidR="00013913" w:rsidRPr="00C35EA7" w:rsidRDefault="00013913" w:rsidP="00C35EA7">
            <w:pPr>
              <w:jc w:val="both"/>
              <w:rPr>
                <w:i/>
              </w:rPr>
            </w:pPr>
            <w:r>
              <w:t>AF-2361-m</w:t>
            </w:r>
          </w:p>
        </w:tc>
        <w:tc>
          <w:tcPr>
            <w:tcW w:w="2275" w:type="dxa"/>
          </w:tcPr>
          <w:p w14:paraId="7118A316" w14:textId="77777777" w:rsidR="00013913" w:rsidRPr="00C35EA7" w:rsidRDefault="00013913" w:rsidP="00DE360B">
            <w:pPr>
              <w:rPr>
                <w:szCs w:val="18"/>
              </w:rPr>
            </w:pPr>
            <w:r>
              <w:t>perle en bronze (x2)</w:t>
            </w:r>
          </w:p>
        </w:tc>
        <w:tc>
          <w:tcPr>
            <w:tcW w:w="816" w:type="dxa"/>
          </w:tcPr>
          <w:p w14:paraId="59357209" w14:textId="77777777" w:rsidR="00013913" w:rsidRPr="00C35EA7" w:rsidRDefault="00013913" w:rsidP="00DE360B">
            <w:pPr>
              <w:rPr>
                <w:szCs w:val="18"/>
              </w:rPr>
            </w:pPr>
            <w:r w:rsidRPr="00C35EA7">
              <w:rPr>
                <w:szCs w:val="18"/>
              </w:rPr>
              <w:t>1833</w:t>
            </w:r>
          </w:p>
        </w:tc>
      </w:tr>
    </w:tbl>
    <w:p w14:paraId="1A0B7FEA" w14:textId="77777777" w:rsidR="00013913" w:rsidRPr="00013913" w:rsidRDefault="00013913" w:rsidP="00DE360B"/>
    <w:p w14:paraId="4636F113" w14:textId="77777777" w:rsidR="00B2667E" w:rsidRDefault="00B2667E" w:rsidP="00DE360B">
      <w:pPr>
        <w:jc w:val="both"/>
      </w:pPr>
    </w:p>
    <w:p w14:paraId="44CB412A" w14:textId="77777777" w:rsidR="00B2667E" w:rsidRDefault="00B2667E" w:rsidP="00DE360B">
      <w:pPr>
        <w:pStyle w:val="Heading3"/>
      </w:pPr>
      <w:r>
        <w:t>t_271</w:t>
      </w:r>
    </w:p>
    <w:p w14:paraId="448FCB3D" w14:textId="77777777" w:rsidR="00B2667E" w:rsidRDefault="00B2667E" w:rsidP="00DE360B">
      <w:pPr>
        <w:jc w:val="both"/>
      </w:pPr>
    </w:p>
    <w:tbl>
      <w:tblPr>
        <w:tblW w:w="81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042"/>
        <w:gridCol w:w="816"/>
      </w:tblGrid>
      <w:tr w:rsidR="005D10B6" w:rsidRPr="00C04709" w14:paraId="29993914" w14:textId="77777777" w:rsidTr="00C35EA7">
        <w:trPr>
          <w:jc w:val="center"/>
        </w:trPr>
        <w:tc>
          <w:tcPr>
            <w:tcW w:w="1516" w:type="dxa"/>
          </w:tcPr>
          <w:p w14:paraId="5B74BAFA" w14:textId="77777777" w:rsidR="00B2667E" w:rsidRPr="00C35EA7" w:rsidRDefault="00B2667E"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2835DE2A" w14:textId="77777777" w:rsidR="00B2667E" w:rsidRPr="00C35EA7" w:rsidRDefault="00B2667E" w:rsidP="00DE360B">
            <w:pPr>
              <w:rPr>
                <w:rFonts w:ascii="Courier New" w:hAnsi="Courier New" w:cs="Courier New"/>
                <w:sz w:val="20"/>
                <w:szCs w:val="18"/>
              </w:rPr>
            </w:pPr>
          </w:p>
        </w:tc>
        <w:tc>
          <w:tcPr>
            <w:tcW w:w="1070" w:type="dxa"/>
          </w:tcPr>
          <w:p w14:paraId="3598C6D4" w14:textId="77777777" w:rsidR="00B2667E" w:rsidRPr="00C35EA7" w:rsidRDefault="00B2667E" w:rsidP="00DE360B">
            <w:pPr>
              <w:rPr>
                <w:rFonts w:ascii="Courier New" w:hAnsi="Courier New" w:cs="Courier New"/>
                <w:sz w:val="20"/>
                <w:szCs w:val="18"/>
              </w:rPr>
            </w:pPr>
          </w:p>
        </w:tc>
        <w:tc>
          <w:tcPr>
            <w:tcW w:w="1510" w:type="dxa"/>
          </w:tcPr>
          <w:p w14:paraId="41107720" w14:textId="77777777" w:rsidR="00B2667E" w:rsidRPr="00C35EA7" w:rsidRDefault="00B2667E" w:rsidP="00DE360B">
            <w:pPr>
              <w:rPr>
                <w:rFonts w:ascii="Courier New" w:hAnsi="Courier New" w:cs="Courier New"/>
                <w:sz w:val="20"/>
                <w:szCs w:val="18"/>
              </w:rPr>
            </w:pPr>
          </w:p>
        </w:tc>
        <w:tc>
          <w:tcPr>
            <w:tcW w:w="2042" w:type="dxa"/>
          </w:tcPr>
          <w:p w14:paraId="2FB6E4BC" w14:textId="77777777" w:rsidR="00B2667E" w:rsidRPr="00C35EA7" w:rsidRDefault="00B2667E" w:rsidP="00DE360B">
            <w:pPr>
              <w:rPr>
                <w:rFonts w:ascii="Courier New" w:hAnsi="Courier New" w:cs="Courier New"/>
                <w:sz w:val="20"/>
                <w:szCs w:val="18"/>
              </w:rPr>
            </w:pPr>
          </w:p>
        </w:tc>
        <w:tc>
          <w:tcPr>
            <w:tcW w:w="816" w:type="dxa"/>
          </w:tcPr>
          <w:p w14:paraId="1671DF89" w14:textId="77777777" w:rsidR="00B2667E" w:rsidRPr="00C35EA7" w:rsidRDefault="00B2667E" w:rsidP="00DE360B">
            <w:pPr>
              <w:rPr>
                <w:rFonts w:ascii="Courier New" w:hAnsi="Courier New" w:cs="Courier New"/>
                <w:sz w:val="20"/>
                <w:szCs w:val="18"/>
              </w:rPr>
            </w:pPr>
          </w:p>
        </w:tc>
      </w:tr>
      <w:tr w:rsidR="005D10B6" w:rsidRPr="00C04709" w14:paraId="08FE1DE2" w14:textId="77777777" w:rsidTr="00C35EA7">
        <w:trPr>
          <w:jc w:val="center"/>
        </w:trPr>
        <w:tc>
          <w:tcPr>
            <w:tcW w:w="1516" w:type="dxa"/>
          </w:tcPr>
          <w:p w14:paraId="762F717B" w14:textId="77777777" w:rsidR="00B2667E" w:rsidRPr="00C35EA7" w:rsidRDefault="00B2667E" w:rsidP="00C35EA7">
            <w:pPr>
              <w:jc w:val="center"/>
              <w:rPr>
                <w:szCs w:val="18"/>
              </w:rPr>
            </w:pPr>
            <w:r w:rsidRPr="00C35EA7">
              <w:rPr>
                <w:szCs w:val="18"/>
              </w:rPr>
              <w:t>site</w:t>
            </w:r>
          </w:p>
        </w:tc>
        <w:tc>
          <w:tcPr>
            <w:tcW w:w="1176" w:type="dxa"/>
          </w:tcPr>
          <w:p w14:paraId="152164E3" w14:textId="77777777" w:rsidR="00B2667E" w:rsidRPr="00C35EA7" w:rsidRDefault="00B2667E" w:rsidP="00C35EA7">
            <w:pPr>
              <w:jc w:val="center"/>
              <w:rPr>
                <w:szCs w:val="18"/>
              </w:rPr>
            </w:pPr>
            <w:r w:rsidRPr="00C35EA7">
              <w:rPr>
                <w:szCs w:val="18"/>
              </w:rPr>
              <w:t>structure</w:t>
            </w:r>
          </w:p>
        </w:tc>
        <w:tc>
          <w:tcPr>
            <w:tcW w:w="1070" w:type="dxa"/>
          </w:tcPr>
          <w:p w14:paraId="3D280CD7" w14:textId="77777777" w:rsidR="00B2667E" w:rsidRPr="00C35EA7" w:rsidRDefault="00B2667E" w:rsidP="00C35EA7">
            <w:pPr>
              <w:jc w:val="center"/>
              <w:rPr>
                <w:szCs w:val="18"/>
              </w:rPr>
            </w:pPr>
            <w:r w:rsidRPr="00C35EA7">
              <w:rPr>
                <w:szCs w:val="18"/>
              </w:rPr>
              <w:t>numero</w:t>
            </w:r>
          </w:p>
        </w:tc>
        <w:tc>
          <w:tcPr>
            <w:tcW w:w="1510" w:type="dxa"/>
          </w:tcPr>
          <w:p w14:paraId="44816CAC" w14:textId="77777777" w:rsidR="00B2667E" w:rsidRPr="00C35EA7" w:rsidRDefault="00B2667E" w:rsidP="00C35EA7">
            <w:pPr>
              <w:jc w:val="center"/>
              <w:rPr>
                <w:szCs w:val="18"/>
              </w:rPr>
            </w:pPr>
            <w:r w:rsidRPr="00C35EA7">
              <w:rPr>
                <w:szCs w:val="18"/>
              </w:rPr>
              <w:t>objet</w:t>
            </w:r>
          </w:p>
        </w:tc>
        <w:tc>
          <w:tcPr>
            <w:tcW w:w="2042" w:type="dxa"/>
          </w:tcPr>
          <w:p w14:paraId="3432D0C9" w14:textId="77777777" w:rsidR="00B2667E" w:rsidRPr="00C35EA7" w:rsidRDefault="00B2667E" w:rsidP="00C35EA7">
            <w:pPr>
              <w:jc w:val="center"/>
              <w:rPr>
                <w:szCs w:val="18"/>
              </w:rPr>
            </w:pPr>
            <w:r w:rsidRPr="00C35EA7">
              <w:rPr>
                <w:szCs w:val="18"/>
              </w:rPr>
              <w:t>description</w:t>
            </w:r>
          </w:p>
        </w:tc>
        <w:tc>
          <w:tcPr>
            <w:tcW w:w="816" w:type="dxa"/>
          </w:tcPr>
          <w:p w14:paraId="1C8081BE" w14:textId="77777777" w:rsidR="00B2667E" w:rsidRPr="00C35EA7" w:rsidRDefault="00B2667E" w:rsidP="00C35EA7">
            <w:pPr>
              <w:jc w:val="center"/>
              <w:rPr>
                <w:szCs w:val="18"/>
              </w:rPr>
            </w:pPr>
            <w:r w:rsidRPr="00C35EA7">
              <w:rPr>
                <w:szCs w:val="18"/>
              </w:rPr>
              <w:t>BIB</w:t>
            </w:r>
          </w:p>
        </w:tc>
      </w:tr>
      <w:tr w:rsidR="005D10B6" w:rsidRPr="00C04709" w14:paraId="7C5D2FFD" w14:textId="77777777" w:rsidTr="00C35EA7">
        <w:trPr>
          <w:jc w:val="center"/>
        </w:trPr>
        <w:tc>
          <w:tcPr>
            <w:tcW w:w="1516" w:type="dxa"/>
          </w:tcPr>
          <w:p w14:paraId="17CD21FF" w14:textId="77777777" w:rsidR="00B2667E" w:rsidRPr="00C35EA7" w:rsidRDefault="00B2667E" w:rsidP="00DE360B">
            <w:pPr>
              <w:rPr>
                <w:szCs w:val="18"/>
              </w:rPr>
            </w:pPr>
            <w:r w:rsidRPr="00C35EA7">
              <w:rPr>
                <w:szCs w:val="18"/>
              </w:rPr>
              <w:t>Moulin (Le)</w:t>
            </w:r>
          </w:p>
        </w:tc>
        <w:tc>
          <w:tcPr>
            <w:tcW w:w="1176" w:type="dxa"/>
          </w:tcPr>
          <w:p w14:paraId="339E04A3" w14:textId="77777777" w:rsidR="00B2667E" w:rsidRPr="00C35EA7" w:rsidRDefault="00B2667E" w:rsidP="00DE360B">
            <w:pPr>
              <w:rPr>
                <w:szCs w:val="18"/>
              </w:rPr>
            </w:pPr>
            <w:r>
              <w:t>t_271</w:t>
            </w:r>
          </w:p>
        </w:tc>
        <w:tc>
          <w:tcPr>
            <w:tcW w:w="1070" w:type="dxa"/>
          </w:tcPr>
          <w:p w14:paraId="5024A240" w14:textId="77777777" w:rsidR="00B2667E" w:rsidRPr="00C35EA7" w:rsidRDefault="00B2667E" w:rsidP="00DE360B">
            <w:pPr>
              <w:rPr>
                <w:szCs w:val="18"/>
              </w:rPr>
            </w:pPr>
            <w:r w:rsidRPr="00C35EA7">
              <w:rPr>
                <w:szCs w:val="18"/>
              </w:rPr>
              <w:t>15819</w:t>
            </w:r>
          </w:p>
        </w:tc>
        <w:tc>
          <w:tcPr>
            <w:tcW w:w="1510" w:type="dxa"/>
          </w:tcPr>
          <w:p w14:paraId="28716491" w14:textId="77777777" w:rsidR="00B2667E" w:rsidRPr="00B2667E" w:rsidRDefault="00B2667E" w:rsidP="00C35EA7">
            <w:pPr>
              <w:jc w:val="both"/>
            </w:pPr>
            <w:r>
              <w:t>AA-6111-m</w:t>
            </w:r>
          </w:p>
        </w:tc>
        <w:tc>
          <w:tcPr>
            <w:tcW w:w="2042" w:type="dxa"/>
          </w:tcPr>
          <w:p w14:paraId="212BD70F" w14:textId="77777777" w:rsidR="00B2667E" w:rsidRPr="00C35EA7" w:rsidRDefault="00B2667E" w:rsidP="00DE360B">
            <w:pPr>
              <w:rPr>
                <w:szCs w:val="18"/>
              </w:rPr>
            </w:pPr>
            <w:r>
              <w:t>épingle en bronze</w:t>
            </w:r>
          </w:p>
        </w:tc>
        <w:tc>
          <w:tcPr>
            <w:tcW w:w="816" w:type="dxa"/>
          </w:tcPr>
          <w:p w14:paraId="29E61FC2" w14:textId="77777777" w:rsidR="00B2667E" w:rsidRPr="00C35EA7" w:rsidRDefault="00B2667E" w:rsidP="00DE360B">
            <w:pPr>
              <w:rPr>
                <w:szCs w:val="18"/>
              </w:rPr>
            </w:pPr>
            <w:r w:rsidRPr="00C35EA7">
              <w:rPr>
                <w:szCs w:val="18"/>
              </w:rPr>
              <w:t>1833</w:t>
            </w:r>
          </w:p>
        </w:tc>
      </w:tr>
      <w:tr w:rsidR="005D10B6" w:rsidRPr="00C04709" w14:paraId="4AEBAF07" w14:textId="77777777" w:rsidTr="00C35EA7">
        <w:trPr>
          <w:jc w:val="center"/>
        </w:trPr>
        <w:tc>
          <w:tcPr>
            <w:tcW w:w="1516" w:type="dxa"/>
          </w:tcPr>
          <w:p w14:paraId="1E06E6F0" w14:textId="77777777" w:rsidR="00EC16FF" w:rsidRPr="00C35EA7" w:rsidRDefault="00EC16FF" w:rsidP="00DE360B">
            <w:pPr>
              <w:rPr>
                <w:szCs w:val="18"/>
              </w:rPr>
            </w:pPr>
            <w:r w:rsidRPr="00C35EA7">
              <w:rPr>
                <w:szCs w:val="18"/>
              </w:rPr>
              <w:t>Moulin (Le)</w:t>
            </w:r>
          </w:p>
        </w:tc>
        <w:tc>
          <w:tcPr>
            <w:tcW w:w="1176" w:type="dxa"/>
          </w:tcPr>
          <w:p w14:paraId="09D63991" w14:textId="77777777" w:rsidR="00EC16FF" w:rsidRPr="00C35EA7" w:rsidRDefault="00EC16FF" w:rsidP="00DE360B">
            <w:pPr>
              <w:rPr>
                <w:szCs w:val="18"/>
              </w:rPr>
            </w:pPr>
            <w:r>
              <w:t>t_271</w:t>
            </w:r>
          </w:p>
        </w:tc>
        <w:tc>
          <w:tcPr>
            <w:tcW w:w="1070" w:type="dxa"/>
          </w:tcPr>
          <w:p w14:paraId="7A6B21E0" w14:textId="77777777" w:rsidR="00EC16FF" w:rsidRPr="00C35EA7" w:rsidRDefault="00EC16FF" w:rsidP="00DE360B">
            <w:pPr>
              <w:rPr>
                <w:szCs w:val="18"/>
              </w:rPr>
            </w:pPr>
            <w:r w:rsidRPr="00C35EA7">
              <w:rPr>
                <w:szCs w:val="18"/>
              </w:rPr>
              <w:t>15818</w:t>
            </w:r>
          </w:p>
        </w:tc>
        <w:tc>
          <w:tcPr>
            <w:tcW w:w="1510" w:type="dxa"/>
          </w:tcPr>
          <w:p w14:paraId="7AFF8309" w14:textId="77777777" w:rsidR="00EC16FF" w:rsidRDefault="00EC16FF" w:rsidP="00C35EA7">
            <w:pPr>
              <w:jc w:val="both"/>
            </w:pPr>
            <w:r>
              <w:t>AM-1121</w:t>
            </w:r>
          </w:p>
        </w:tc>
        <w:tc>
          <w:tcPr>
            <w:tcW w:w="2042" w:type="dxa"/>
          </w:tcPr>
          <w:p w14:paraId="3752E96E" w14:textId="77777777" w:rsidR="00EC16FF" w:rsidRDefault="00EC16FF" w:rsidP="00DE360B">
            <w:r>
              <w:t>rasoir en bronze</w:t>
            </w:r>
          </w:p>
        </w:tc>
        <w:tc>
          <w:tcPr>
            <w:tcW w:w="816" w:type="dxa"/>
          </w:tcPr>
          <w:p w14:paraId="02D1EFDD" w14:textId="77777777" w:rsidR="00EC16FF" w:rsidRPr="00C35EA7" w:rsidRDefault="00EC16FF" w:rsidP="00DE360B">
            <w:pPr>
              <w:rPr>
                <w:szCs w:val="18"/>
              </w:rPr>
            </w:pPr>
            <w:r w:rsidRPr="00C35EA7">
              <w:rPr>
                <w:szCs w:val="18"/>
              </w:rPr>
              <w:t>1833</w:t>
            </w:r>
          </w:p>
        </w:tc>
      </w:tr>
    </w:tbl>
    <w:p w14:paraId="4EA66CCC" w14:textId="77777777" w:rsidR="00EC16FF" w:rsidRDefault="00EC16FF" w:rsidP="00DE360B">
      <w:pPr>
        <w:jc w:val="both"/>
      </w:pPr>
    </w:p>
    <w:p w14:paraId="61A8A300" w14:textId="77777777" w:rsidR="00F82431" w:rsidRDefault="00F82431" w:rsidP="00DE360B">
      <w:pPr>
        <w:jc w:val="both"/>
      </w:pPr>
    </w:p>
    <w:p w14:paraId="1D822F7D" w14:textId="77777777" w:rsidR="00F82431" w:rsidRDefault="009E4276" w:rsidP="00DE360B">
      <w:pPr>
        <w:pStyle w:val="Heading3"/>
      </w:pPr>
      <w:bookmarkStart w:id="2340" w:name="Sit_Mailhac_Moulin_t272"/>
      <w:r>
        <w:t>t_</w:t>
      </w:r>
      <w:r w:rsidR="00F82431">
        <w:t>272</w:t>
      </w:r>
    </w:p>
    <w:bookmarkEnd w:id="2340"/>
    <w:p w14:paraId="266484E3" w14:textId="3D6ADD5C" w:rsidR="00F82431" w:rsidRPr="0032190F" w:rsidRDefault="00F82431" w:rsidP="00DE360B">
      <w:pPr>
        <w:jc w:val="both"/>
        <w:rPr>
          <w:lang w:val="fr-FR"/>
        </w:rPr>
      </w:pPr>
      <w:r w:rsidRPr="0032190F">
        <w:rPr>
          <w:lang w:val="fr-FR"/>
        </w:rPr>
        <w:t xml:space="preserve">débris de la partie supérieure d’un vase en poterie noire fine, contenant du mica très fin, un peu de quartz et peut-être du schiste. Ce vase, d’après les débris recueillis, devait présenter des anomalies mais il nous est impossible de les préciser. Le col, dont nous n’avons pas le bord, présente un renflement intérieur, juste à la cassure, qui pourrait indiquer le départ d’un diaphragme, ce qui l’apparenterait au n° 10536 de la </w:t>
      </w:r>
      <w:hyperlink r:id="rId5449" w:anchor="Sit_Mailhac_Moulin_t120" w:history="1">
        <w:r w:rsidRPr="0032190F">
          <w:rPr>
            <w:rStyle w:val="Hyperlink"/>
            <w:lang w:val="fr-FR"/>
          </w:rPr>
          <w:t>tombe 120</w:t>
        </w:r>
      </w:hyperlink>
      <w:r w:rsidRPr="0032190F">
        <w:rPr>
          <w:lang w:val="fr-FR"/>
        </w:rPr>
        <w:t xml:space="preserve">, et un autre fragment incompréhensible. Sur l’épaule, cannelures soulignées par un </w:t>
      </w:r>
      <w:hyperlink r:id="rId5450" w:anchor="Cul_Proto_Art_TAC_T_g_meandre" w:history="1">
        <w:r w:rsidR="00B52DC2" w:rsidRPr="0032190F">
          <w:rPr>
            <w:rStyle w:val="Hyperlink"/>
            <w:lang w:val="fr-FR"/>
          </w:rPr>
          <w:t>méandre</w:t>
        </w:r>
      </w:hyperlink>
      <w:r w:rsidR="00B52DC2" w:rsidRPr="0032190F">
        <w:rPr>
          <w:lang w:val="fr-FR"/>
        </w:rPr>
        <w:t xml:space="preserve"> </w:t>
      </w:r>
      <w:r w:rsidRPr="0032190F">
        <w:rPr>
          <w:lang w:val="fr-FR"/>
        </w:rPr>
        <w:t>incisé avec un instrument à deux pointes bordé de tirets doubles emplis de blanc (BIB 1833)</w:t>
      </w:r>
    </w:p>
    <w:p w14:paraId="794AADF6" w14:textId="77777777" w:rsidR="006D2191" w:rsidRPr="0032190F" w:rsidRDefault="006D2191" w:rsidP="00DE360B">
      <w:pPr>
        <w:jc w:val="both"/>
        <w:rPr>
          <w:lang w:val="fr-FR"/>
        </w:rPr>
      </w:pPr>
    </w:p>
    <w:tbl>
      <w:tblPr>
        <w:tblW w:w="86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535"/>
        <w:gridCol w:w="816"/>
      </w:tblGrid>
      <w:tr w:rsidR="005D10B6" w:rsidRPr="00C04709" w14:paraId="1CAD2702" w14:textId="77777777" w:rsidTr="00C35EA7">
        <w:trPr>
          <w:jc w:val="center"/>
        </w:trPr>
        <w:tc>
          <w:tcPr>
            <w:tcW w:w="1516" w:type="dxa"/>
          </w:tcPr>
          <w:p w14:paraId="4100AABB" w14:textId="77777777" w:rsidR="006D2191" w:rsidRPr="00C35EA7" w:rsidRDefault="006D2191" w:rsidP="00DE360B">
            <w:pPr>
              <w:rPr>
                <w:rFonts w:ascii="Courier New" w:hAnsi="Courier New" w:cs="Courier New"/>
                <w:sz w:val="20"/>
                <w:szCs w:val="18"/>
              </w:rPr>
            </w:pPr>
            <w:r w:rsidRPr="00C35EA7">
              <w:rPr>
                <w:rFonts w:ascii="Courier New" w:hAnsi="Courier New" w:cs="Courier New"/>
                <w:sz w:val="20"/>
                <w:szCs w:val="18"/>
                <w:lang w:val="fr-FR"/>
              </w:rPr>
              <w:br w:type="page"/>
            </w:r>
            <w:r w:rsidR="00C458EA" w:rsidRPr="00C35EA7">
              <w:rPr>
                <w:rFonts w:ascii="Courier New" w:hAnsi="Courier New" w:cs="Courier New"/>
                <w:sz w:val="20"/>
                <w:szCs w:val="18"/>
              </w:rPr>
              <w:t>OBJ_</w:t>
            </w:r>
          </w:p>
        </w:tc>
        <w:tc>
          <w:tcPr>
            <w:tcW w:w="1176" w:type="dxa"/>
          </w:tcPr>
          <w:p w14:paraId="51A2A538" w14:textId="77777777" w:rsidR="006D2191" w:rsidRPr="00C35EA7" w:rsidRDefault="006D2191" w:rsidP="00DE360B">
            <w:pPr>
              <w:rPr>
                <w:rFonts w:ascii="Courier New" w:hAnsi="Courier New" w:cs="Courier New"/>
                <w:sz w:val="20"/>
                <w:szCs w:val="18"/>
              </w:rPr>
            </w:pPr>
          </w:p>
        </w:tc>
        <w:tc>
          <w:tcPr>
            <w:tcW w:w="1070" w:type="dxa"/>
          </w:tcPr>
          <w:p w14:paraId="67A934A7" w14:textId="77777777" w:rsidR="006D2191" w:rsidRPr="00C35EA7" w:rsidRDefault="006D2191" w:rsidP="00DE360B">
            <w:pPr>
              <w:rPr>
                <w:rFonts w:ascii="Courier New" w:hAnsi="Courier New" w:cs="Courier New"/>
                <w:sz w:val="20"/>
                <w:szCs w:val="18"/>
              </w:rPr>
            </w:pPr>
          </w:p>
        </w:tc>
        <w:tc>
          <w:tcPr>
            <w:tcW w:w="1510" w:type="dxa"/>
          </w:tcPr>
          <w:p w14:paraId="6155C64E" w14:textId="77777777" w:rsidR="006D2191" w:rsidRPr="00C35EA7" w:rsidRDefault="006D2191" w:rsidP="00DE360B">
            <w:pPr>
              <w:rPr>
                <w:rFonts w:ascii="Courier New" w:hAnsi="Courier New" w:cs="Courier New"/>
                <w:sz w:val="20"/>
                <w:szCs w:val="18"/>
              </w:rPr>
            </w:pPr>
          </w:p>
        </w:tc>
        <w:tc>
          <w:tcPr>
            <w:tcW w:w="2535" w:type="dxa"/>
          </w:tcPr>
          <w:p w14:paraId="32A57DCC" w14:textId="77777777" w:rsidR="006D2191" w:rsidRPr="00C35EA7" w:rsidRDefault="006D2191" w:rsidP="00DE360B">
            <w:pPr>
              <w:rPr>
                <w:rFonts w:ascii="Courier New" w:hAnsi="Courier New" w:cs="Courier New"/>
                <w:sz w:val="20"/>
                <w:szCs w:val="18"/>
              </w:rPr>
            </w:pPr>
          </w:p>
        </w:tc>
        <w:tc>
          <w:tcPr>
            <w:tcW w:w="816" w:type="dxa"/>
          </w:tcPr>
          <w:p w14:paraId="11D7BE53" w14:textId="77777777" w:rsidR="006D2191" w:rsidRPr="00C35EA7" w:rsidRDefault="006D2191" w:rsidP="00DE360B">
            <w:pPr>
              <w:rPr>
                <w:rFonts w:ascii="Courier New" w:hAnsi="Courier New" w:cs="Courier New"/>
                <w:sz w:val="20"/>
                <w:szCs w:val="18"/>
              </w:rPr>
            </w:pPr>
          </w:p>
        </w:tc>
      </w:tr>
      <w:tr w:rsidR="005D10B6" w:rsidRPr="00C04709" w14:paraId="7A58A24D" w14:textId="77777777" w:rsidTr="00C35EA7">
        <w:trPr>
          <w:jc w:val="center"/>
        </w:trPr>
        <w:tc>
          <w:tcPr>
            <w:tcW w:w="1516" w:type="dxa"/>
          </w:tcPr>
          <w:p w14:paraId="39BE3BB0" w14:textId="77777777" w:rsidR="006D2191" w:rsidRPr="00C35EA7" w:rsidRDefault="006D2191" w:rsidP="00C35EA7">
            <w:pPr>
              <w:jc w:val="center"/>
              <w:rPr>
                <w:szCs w:val="18"/>
              </w:rPr>
            </w:pPr>
            <w:r w:rsidRPr="00C35EA7">
              <w:rPr>
                <w:szCs w:val="18"/>
              </w:rPr>
              <w:lastRenderedPageBreak/>
              <w:t>site</w:t>
            </w:r>
          </w:p>
        </w:tc>
        <w:tc>
          <w:tcPr>
            <w:tcW w:w="1176" w:type="dxa"/>
          </w:tcPr>
          <w:p w14:paraId="52049F1C" w14:textId="77777777" w:rsidR="006D2191" w:rsidRPr="00C35EA7" w:rsidRDefault="006D2191" w:rsidP="00C35EA7">
            <w:pPr>
              <w:jc w:val="center"/>
              <w:rPr>
                <w:szCs w:val="18"/>
              </w:rPr>
            </w:pPr>
            <w:r w:rsidRPr="00C35EA7">
              <w:rPr>
                <w:szCs w:val="18"/>
              </w:rPr>
              <w:t>structure</w:t>
            </w:r>
          </w:p>
        </w:tc>
        <w:tc>
          <w:tcPr>
            <w:tcW w:w="1070" w:type="dxa"/>
          </w:tcPr>
          <w:p w14:paraId="1658DCA7" w14:textId="77777777" w:rsidR="006D2191" w:rsidRPr="00C35EA7" w:rsidRDefault="006D2191" w:rsidP="00C35EA7">
            <w:pPr>
              <w:jc w:val="center"/>
              <w:rPr>
                <w:szCs w:val="18"/>
              </w:rPr>
            </w:pPr>
            <w:r w:rsidRPr="00C35EA7">
              <w:rPr>
                <w:szCs w:val="18"/>
              </w:rPr>
              <w:t>numero</w:t>
            </w:r>
          </w:p>
        </w:tc>
        <w:tc>
          <w:tcPr>
            <w:tcW w:w="1510" w:type="dxa"/>
          </w:tcPr>
          <w:p w14:paraId="6A15A039" w14:textId="77777777" w:rsidR="006D2191" w:rsidRPr="00C35EA7" w:rsidRDefault="006D2191" w:rsidP="00C35EA7">
            <w:pPr>
              <w:jc w:val="center"/>
              <w:rPr>
                <w:szCs w:val="18"/>
              </w:rPr>
            </w:pPr>
            <w:r w:rsidRPr="00C35EA7">
              <w:rPr>
                <w:szCs w:val="18"/>
              </w:rPr>
              <w:t>objet</w:t>
            </w:r>
          </w:p>
        </w:tc>
        <w:tc>
          <w:tcPr>
            <w:tcW w:w="2535" w:type="dxa"/>
          </w:tcPr>
          <w:p w14:paraId="5AB09554" w14:textId="77777777" w:rsidR="006D2191" w:rsidRPr="00C35EA7" w:rsidRDefault="006D2191" w:rsidP="00C35EA7">
            <w:pPr>
              <w:jc w:val="center"/>
              <w:rPr>
                <w:szCs w:val="18"/>
              </w:rPr>
            </w:pPr>
            <w:r w:rsidRPr="00C35EA7">
              <w:rPr>
                <w:szCs w:val="18"/>
              </w:rPr>
              <w:t>description</w:t>
            </w:r>
          </w:p>
        </w:tc>
        <w:tc>
          <w:tcPr>
            <w:tcW w:w="816" w:type="dxa"/>
          </w:tcPr>
          <w:p w14:paraId="435DA390" w14:textId="77777777" w:rsidR="006D2191" w:rsidRPr="00C35EA7" w:rsidRDefault="006D2191" w:rsidP="00C35EA7">
            <w:pPr>
              <w:jc w:val="center"/>
              <w:rPr>
                <w:szCs w:val="18"/>
              </w:rPr>
            </w:pPr>
            <w:r w:rsidRPr="00C35EA7">
              <w:rPr>
                <w:szCs w:val="18"/>
              </w:rPr>
              <w:t>BIB</w:t>
            </w:r>
          </w:p>
        </w:tc>
      </w:tr>
      <w:tr w:rsidR="005D10B6" w:rsidRPr="00C04709" w14:paraId="613821D2" w14:textId="77777777" w:rsidTr="00C35EA7">
        <w:trPr>
          <w:jc w:val="center"/>
        </w:trPr>
        <w:tc>
          <w:tcPr>
            <w:tcW w:w="1516" w:type="dxa"/>
          </w:tcPr>
          <w:p w14:paraId="35575FC1" w14:textId="77777777" w:rsidR="006D2191" w:rsidRPr="00C35EA7" w:rsidRDefault="006D2191" w:rsidP="00DE360B">
            <w:pPr>
              <w:rPr>
                <w:szCs w:val="18"/>
              </w:rPr>
            </w:pPr>
            <w:r w:rsidRPr="00C35EA7">
              <w:rPr>
                <w:szCs w:val="18"/>
              </w:rPr>
              <w:t>Moulin (Le)</w:t>
            </w:r>
          </w:p>
        </w:tc>
        <w:tc>
          <w:tcPr>
            <w:tcW w:w="1176" w:type="dxa"/>
          </w:tcPr>
          <w:p w14:paraId="74014BA6" w14:textId="77777777" w:rsidR="006D2191" w:rsidRPr="00C35EA7" w:rsidRDefault="006D2191" w:rsidP="00DE360B">
            <w:pPr>
              <w:rPr>
                <w:szCs w:val="18"/>
              </w:rPr>
            </w:pPr>
            <w:r>
              <w:t>t_272</w:t>
            </w:r>
          </w:p>
        </w:tc>
        <w:tc>
          <w:tcPr>
            <w:tcW w:w="1070" w:type="dxa"/>
          </w:tcPr>
          <w:p w14:paraId="70C005A7" w14:textId="77777777" w:rsidR="006D2191" w:rsidRPr="00C35EA7" w:rsidRDefault="006D2191" w:rsidP="00DE360B">
            <w:pPr>
              <w:rPr>
                <w:szCs w:val="18"/>
              </w:rPr>
            </w:pPr>
            <w:r w:rsidRPr="00C35EA7">
              <w:rPr>
                <w:szCs w:val="18"/>
              </w:rPr>
              <w:t>15826</w:t>
            </w:r>
          </w:p>
        </w:tc>
        <w:tc>
          <w:tcPr>
            <w:tcW w:w="1510" w:type="dxa"/>
          </w:tcPr>
          <w:p w14:paraId="11A5DCAB" w14:textId="77777777" w:rsidR="006D2191" w:rsidRDefault="006D2191" w:rsidP="00DE360B">
            <w:r>
              <w:t>AK-3314-m</w:t>
            </w:r>
          </w:p>
        </w:tc>
        <w:tc>
          <w:tcPr>
            <w:tcW w:w="2535" w:type="dxa"/>
          </w:tcPr>
          <w:p w14:paraId="230F4F7C" w14:textId="77777777" w:rsidR="006D2191" w:rsidRPr="00C35EA7" w:rsidRDefault="006D2191" w:rsidP="00DE360B">
            <w:pPr>
              <w:rPr>
                <w:szCs w:val="18"/>
              </w:rPr>
            </w:pPr>
            <w:r w:rsidRPr="00C35EA7">
              <w:rPr>
                <w:szCs w:val="18"/>
              </w:rPr>
              <w:t xml:space="preserve">anneau en bronze (x4) </w:t>
            </w:r>
          </w:p>
        </w:tc>
        <w:tc>
          <w:tcPr>
            <w:tcW w:w="816" w:type="dxa"/>
          </w:tcPr>
          <w:p w14:paraId="1D6906D7" w14:textId="77777777" w:rsidR="006D2191" w:rsidRDefault="006D2191" w:rsidP="00DE360B">
            <w:r>
              <w:t>1833</w:t>
            </w:r>
          </w:p>
        </w:tc>
      </w:tr>
      <w:tr w:rsidR="005D10B6" w:rsidRPr="00C04709" w14:paraId="12442F94" w14:textId="77777777" w:rsidTr="00C35EA7">
        <w:trPr>
          <w:jc w:val="center"/>
        </w:trPr>
        <w:tc>
          <w:tcPr>
            <w:tcW w:w="1516" w:type="dxa"/>
          </w:tcPr>
          <w:p w14:paraId="41766C93" w14:textId="77777777" w:rsidR="00FA1CD9" w:rsidRPr="00C35EA7" w:rsidRDefault="00FA1CD9" w:rsidP="00DE360B">
            <w:pPr>
              <w:rPr>
                <w:szCs w:val="18"/>
              </w:rPr>
            </w:pPr>
            <w:r w:rsidRPr="00C35EA7">
              <w:rPr>
                <w:szCs w:val="18"/>
              </w:rPr>
              <w:t>Moulin (Le)</w:t>
            </w:r>
          </w:p>
        </w:tc>
        <w:tc>
          <w:tcPr>
            <w:tcW w:w="1176" w:type="dxa"/>
          </w:tcPr>
          <w:p w14:paraId="773023D5" w14:textId="77777777" w:rsidR="00FA1CD9" w:rsidRPr="00C35EA7" w:rsidRDefault="00FA1CD9" w:rsidP="00DE360B">
            <w:pPr>
              <w:rPr>
                <w:szCs w:val="18"/>
              </w:rPr>
            </w:pPr>
            <w:r>
              <w:t>t_272</w:t>
            </w:r>
          </w:p>
        </w:tc>
        <w:tc>
          <w:tcPr>
            <w:tcW w:w="1070" w:type="dxa"/>
          </w:tcPr>
          <w:p w14:paraId="0CDB99D1" w14:textId="77777777" w:rsidR="00FA1CD9" w:rsidRPr="00C35EA7" w:rsidRDefault="00FA1CD9" w:rsidP="00DE360B">
            <w:pPr>
              <w:rPr>
                <w:szCs w:val="18"/>
              </w:rPr>
            </w:pPr>
            <w:r w:rsidRPr="00C35EA7">
              <w:rPr>
                <w:szCs w:val="18"/>
              </w:rPr>
              <w:t>15827</w:t>
            </w:r>
          </w:p>
        </w:tc>
        <w:tc>
          <w:tcPr>
            <w:tcW w:w="1510" w:type="dxa"/>
          </w:tcPr>
          <w:p w14:paraId="5FA8AF15" w14:textId="77777777" w:rsidR="00FA1CD9" w:rsidRDefault="00FA1CD9" w:rsidP="00DE360B">
            <w:r>
              <w:t>AC-1141-m</w:t>
            </w:r>
          </w:p>
        </w:tc>
        <w:tc>
          <w:tcPr>
            <w:tcW w:w="2535" w:type="dxa"/>
          </w:tcPr>
          <w:p w14:paraId="65518F65" w14:textId="77777777" w:rsidR="00FA1CD9" w:rsidRPr="00C35EA7" w:rsidRDefault="00FA1CD9" w:rsidP="00DE360B">
            <w:pPr>
              <w:rPr>
                <w:szCs w:val="18"/>
              </w:rPr>
            </w:pPr>
            <w:r w:rsidRPr="00C35EA7">
              <w:rPr>
                <w:szCs w:val="18"/>
              </w:rPr>
              <w:t>bracelet en bronze</w:t>
            </w:r>
          </w:p>
        </w:tc>
        <w:tc>
          <w:tcPr>
            <w:tcW w:w="816" w:type="dxa"/>
          </w:tcPr>
          <w:p w14:paraId="04F6FC92" w14:textId="77777777" w:rsidR="00FA1CD9" w:rsidRDefault="00FA1CD9" w:rsidP="00DE360B">
            <w:r>
              <w:t>1833</w:t>
            </w:r>
          </w:p>
        </w:tc>
      </w:tr>
    </w:tbl>
    <w:p w14:paraId="5CE1FFA1" w14:textId="77777777" w:rsidR="006D2191" w:rsidRDefault="006D2191" w:rsidP="00DE360B">
      <w:pPr>
        <w:jc w:val="both"/>
      </w:pPr>
    </w:p>
    <w:p w14:paraId="6518AC89" w14:textId="77777777" w:rsidR="00FA1CD9" w:rsidRDefault="00FA1CD9" w:rsidP="00DE360B">
      <w:pPr>
        <w:pStyle w:val="Heading3"/>
      </w:pPr>
      <w:r>
        <w:t>t_273</w:t>
      </w:r>
    </w:p>
    <w:p w14:paraId="7E9FF6EE" w14:textId="77777777" w:rsidR="00FA1CD9" w:rsidRDefault="00FA1CD9" w:rsidP="00DE360B"/>
    <w:tbl>
      <w:tblPr>
        <w:tblW w:w="86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535"/>
        <w:gridCol w:w="816"/>
      </w:tblGrid>
      <w:tr w:rsidR="005D10B6" w:rsidRPr="00C04709" w14:paraId="7722CF35" w14:textId="77777777" w:rsidTr="00C35EA7">
        <w:trPr>
          <w:jc w:val="center"/>
        </w:trPr>
        <w:tc>
          <w:tcPr>
            <w:tcW w:w="1516" w:type="dxa"/>
          </w:tcPr>
          <w:p w14:paraId="59D10FA1" w14:textId="77777777" w:rsidR="00FA1CD9" w:rsidRPr="00C35EA7" w:rsidRDefault="00FA1CD9"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44518767" w14:textId="77777777" w:rsidR="00FA1CD9" w:rsidRPr="00C35EA7" w:rsidRDefault="00FA1CD9" w:rsidP="00DE360B">
            <w:pPr>
              <w:rPr>
                <w:rFonts w:ascii="Courier New" w:hAnsi="Courier New" w:cs="Courier New"/>
                <w:sz w:val="20"/>
                <w:szCs w:val="18"/>
              </w:rPr>
            </w:pPr>
          </w:p>
        </w:tc>
        <w:tc>
          <w:tcPr>
            <w:tcW w:w="1070" w:type="dxa"/>
          </w:tcPr>
          <w:p w14:paraId="06C45430" w14:textId="77777777" w:rsidR="00FA1CD9" w:rsidRPr="00C35EA7" w:rsidRDefault="00FA1CD9" w:rsidP="00DE360B">
            <w:pPr>
              <w:rPr>
                <w:rFonts w:ascii="Courier New" w:hAnsi="Courier New" w:cs="Courier New"/>
                <w:sz w:val="20"/>
                <w:szCs w:val="18"/>
              </w:rPr>
            </w:pPr>
          </w:p>
        </w:tc>
        <w:tc>
          <w:tcPr>
            <w:tcW w:w="1510" w:type="dxa"/>
          </w:tcPr>
          <w:p w14:paraId="34DE59C7" w14:textId="77777777" w:rsidR="00FA1CD9" w:rsidRPr="00C35EA7" w:rsidRDefault="00FA1CD9" w:rsidP="00DE360B">
            <w:pPr>
              <w:rPr>
                <w:rFonts w:ascii="Courier New" w:hAnsi="Courier New" w:cs="Courier New"/>
                <w:sz w:val="20"/>
                <w:szCs w:val="18"/>
              </w:rPr>
            </w:pPr>
          </w:p>
        </w:tc>
        <w:tc>
          <w:tcPr>
            <w:tcW w:w="2535" w:type="dxa"/>
          </w:tcPr>
          <w:p w14:paraId="512704CE" w14:textId="77777777" w:rsidR="00FA1CD9" w:rsidRPr="00C35EA7" w:rsidRDefault="00FA1CD9" w:rsidP="00DE360B">
            <w:pPr>
              <w:rPr>
                <w:rFonts w:ascii="Courier New" w:hAnsi="Courier New" w:cs="Courier New"/>
                <w:sz w:val="20"/>
                <w:szCs w:val="18"/>
              </w:rPr>
            </w:pPr>
          </w:p>
        </w:tc>
        <w:tc>
          <w:tcPr>
            <w:tcW w:w="816" w:type="dxa"/>
          </w:tcPr>
          <w:p w14:paraId="60F020AF" w14:textId="77777777" w:rsidR="00FA1CD9" w:rsidRPr="00C35EA7" w:rsidRDefault="00FA1CD9" w:rsidP="00DE360B">
            <w:pPr>
              <w:rPr>
                <w:rFonts w:ascii="Courier New" w:hAnsi="Courier New" w:cs="Courier New"/>
                <w:sz w:val="20"/>
                <w:szCs w:val="18"/>
              </w:rPr>
            </w:pPr>
          </w:p>
        </w:tc>
      </w:tr>
      <w:tr w:rsidR="005D10B6" w:rsidRPr="00C04709" w14:paraId="144A384C" w14:textId="77777777" w:rsidTr="00C35EA7">
        <w:trPr>
          <w:jc w:val="center"/>
        </w:trPr>
        <w:tc>
          <w:tcPr>
            <w:tcW w:w="1516" w:type="dxa"/>
          </w:tcPr>
          <w:p w14:paraId="0D742B34" w14:textId="77777777" w:rsidR="00FA1CD9" w:rsidRPr="00C35EA7" w:rsidRDefault="00FA1CD9" w:rsidP="00C35EA7">
            <w:pPr>
              <w:jc w:val="center"/>
              <w:rPr>
                <w:szCs w:val="18"/>
              </w:rPr>
            </w:pPr>
            <w:r w:rsidRPr="00C35EA7">
              <w:rPr>
                <w:szCs w:val="18"/>
              </w:rPr>
              <w:t>site</w:t>
            </w:r>
          </w:p>
        </w:tc>
        <w:tc>
          <w:tcPr>
            <w:tcW w:w="1176" w:type="dxa"/>
          </w:tcPr>
          <w:p w14:paraId="3CAA229D" w14:textId="77777777" w:rsidR="00FA1CD9" w:rsidRPr="00C35EA7" w:rsidRDefault="00FA1CD9" w:rsidP="00C35EA7">
            <w:pPr>
              <w:jc w:val="center"/>
              <w:rPr>
                <w:szCs w:val="18"/>
              </w:rPr>
            </w:pPr>
            <w:r w:rsidRPr="00C35EA7">
              <w:rPr>
                <w:szCs w:val="18"/>
              </w:rPr>
              <w:t>structure</w:t>
            </w:r>
          </w:p>
        </w:tc>
        <w:tc>
          <w:tcPr>
            <w:tcW w:w="1070" w:type="dxa"/>
          </w:tcPr>
          <w:p w14:paraId="65FEA7C4" w14:textId="77777777" w:rsidR="00FA1CD9" w:rsidRPr="00C35EA7" w:rsidRDefault="00FA1CD9" w:rsidP="00C35EA7">
            <w:pPr>
              <w:jc w:val="center"/>
              <w:rPr>
                <w:szCs w:val="18"/>
              </w:rPr>
            </w:pPr>
            <w:r w:rsidRPr="00C35EA7">
              <w:rPr>
                <w:szCs w:val="18"/>
              </w:rPr>
              <w:t>numero</w:t>
            </w:r>
          </w:p>
        </w:tc>
        <w:tc>
          <w:tcPr>
            <w:tcW w:w="1510" w:type="dxa"/>
          </w:tcPr>
          <w:p w14:paraId="7576F606" w14:textId="77777777" w:rsidR="00FA1CD9" w:rsidRPr="00C35EA7" w:rsidRDefault="00FA1CD9" w:rsidP="00C35EA7">
            <w:pPr>
              <w:jc w:val="center"/>
              <w:rPr>
                <w:szCs w:val="18"/>
              </w:rPr>
            </w:pPr>
            <w:r w:rsidRPr="00C35EA7">
              <w:rPr>
                <w:szCs w:val="18"/>
              </w:rPr>
              <w:t>objet</w:t>
            </w:r>
          </w:p>
        </w:tc>
        <w:tc>
          <w:tcPr>
            <w:tcW w:w="2535" w:type="dxa"/>
          </w:tcPr>
          <w:p w14:paraId="6FC92CA1" w14:textId="77777777" w:rsidR="00FA1CD9" w:rsidRPr="00C35EA7" w:rsidRDefault="00FA1CD9" w:rsidP="00C35EA7">
            <w:pPr>
              <w:jc w:val="center"/>
              <w:rPr>
                <w:szCs w:val="18"/>
              </w:rPr>
            </w:pPr>
            <w:r w:rsidRPr="00C35EA7">
              <w:rPr>
                <w:szCs w:val="18"/>
              </w:rPr>
              <w:t>description</w:t>
            </w:r>
          </w:p>
        </w:tc>
        <w:tc>
          <w:tcPr>
            <w:tcW w:w="816" w:type="dxa"/>
          </w:tcPr>
          <w:p w14:paraId="13C1FE6C" w14:textId="77777777" w:rsidR="00FA1CD9" w:rsidRPr="00C35EA7" w:rsidRDefault="00FA1CD9" w:rsidP="00C35EA7">
            <w:pPr>
              <w:jc w:val="center"/>
              <w:rPr>
                <w:szCs w:val="18"/>
              </w:rPr>
            </w:pPr>
            <w:r w:rsidRPr="00C35EA7">
              <w:rPr>
                <w:szCs w:val="18"/>
              </w:rPr>
              <w:t>BIB</w:t>
            </w:r>
          </w:p>
        </w:tc>
      </w:tr>
      <w:tr w:rsidR="005D10B6" w:rsidRPr="00C04709" w14:paraId="6AF5E594" w14:textId="77777777" w:rsidTr="00C35EA7">
        <w:trPr>
          <w:jc w:val="center"/>
        </w:trPr>
        <w:tc>
          <w:tcPr>
            <w:tcW w:w="1516" w:type="dxa"/>
          </w:tcPr>
          <w:p w14:paraId="7E5E84E3" w14:textId="77777777" w:rsidR="00FA1CD9" w:rsidRPr="00C35EA7" w:rsidRDefault="00FA1CD9" w:rsidP="00DE360B">
            <w:pPr>
              <w:rPr>
                <w:szCs w:val="18"/>
              </w:rPr>
            </w:pPr>
            <w:r w:rsidRPr="00C35EA7">
              <w:rPr>
                <w:szCs w:val="18"/>
              </w:rPr>
              <w:t>Moulin (Le)</w:t>
            </w:r>
          </w:p>
        </w:tc>
        <w:tc>
          <w:tcPr>
            <w:tcW w:w="1176" w:type="dxa"/>
          </w:tcPr>
          <w:p w14:paraId="0B1CEB09" w14:textId="77777777" w:rsidR="00FA1CD9" w:rsidRPr="00C35EA7" w:rsidRDefault="00FA1CD9" w:rsidP="00DE360B">
            <w:pPr>
              <w:rPr>
                <w:szCs w:val="18"/>
              </w:rPr>
            </w:pPr>
            <w:r>
              <w:t>t_273</w:t>
            </w:r>
          </w:p>
        </w:tc>
        <w:tc>
          <w:tcPr>
            <w:tcW w:w="1070" w:type="dxa"/>
          </w:tcPr>
          <w:p w14:paraId="6F716167" w14:textId="77777777" w:rsidR="00FA1CD9" w:rsidRPr="00C35EA7" w:rsidRDefault="00FA1CD9" w:rsidP="00DE360B">
            <w:pPr>
              <w:rPr>
                <w:szCs w:val="18"/>
              </w:rPr>
            </w:pPr>
            <w:r w:rsidRPr="00C35EA7">
              <w:rPr>
                <w:szCs w:val="18"/>
              </w:rPr>
              <w:t>15834</w:t>
            </w:r>
          </w:p>
        </w:tc>
        <w:tc>
          <w:tcPr>
            <w:tcW w:w="1510" w:type="dxa"/>
          </w:tcPr>
          <w:p w14:paraId="6BB2A1E7" w14:textId="77777777" w:rsidR="00FA1CD9" w:rsidRDefault="00FA1CD9" w:rsidP="00DE360B">
            <w:r>
              <w:t>AC-1141-m</w:t>
            </w:r>
          </w:p>
        </w:tc>
        <w:tc>
          <w:tcPr>
            <w:tcW w:w="2535" w:type="dxa"/>
          </w:tcPr>
          <w:p w14:paraId="3EFA13ED" w14:textId="77777777" w:rsidR="00FA1CD9" w:rsidRPr="00C35EA7" w:rsidRDefault="00FA1CD9" w:rsidP="00DE360B">
            <w:pPr>
              <w:rPr>
                <w:szCs w:val="18"/>
              </w:rPr>
            </w:pPr>
            <w:r w:rsidRPr="00C35EA7">
              <w:rPr>
                <w:szCs w:val="18"/>
              </w:rPr>
              <w:t>bracelet en bronze</w:t>
            </w:r>
          </w:p>
        </w:tc>
        <w:tc>
          <w:tcPr>
            <w:tcW w:w="816" w:type="dxa"/>
          </w:tcPr>
          <w:p w14:paraId="1ADB526D" w14:textId="77777777" w:rsidR="00FA1CD9" w:rsidRDefault="00FA1CD9" w:rsidP="00DE360B">
            <w:r>
              <w:t>1833</w:t>
            </w:r>
          </w:p>
        </w:tc>
      </w:tr>
    </w:tbl>
    <w:p w14:paraId="767551A1" w14:textId="77777777" w:rsidR="00FA1CD9" w:rsidRPr="00FA1CD9" w:rsidRDefault="00FA1CD9" w:rsidP="00DE360B"/>
    <w:p w14:paraId="0DC978DD" w14:textId="77777777" w:rsidR="00660AD3" w:rsidRDefault="00660AD3" w:rsidP="00DE360B">
      <w:pPr>
        <w:jc w:val="both"/>
      </w:pPr>
    </w:p>
    <w:p w14:paraId="052E7501" w14:textId="77777777" w:rsidR="00660AD3" w:rsidRDefault="00660AD3" w:rsidP="00DE360B">
      <w:pPr>
        <w:pStyle w:val="Heading3"/>
      </w:pPr>
      <w:r>
        <w:t>t_274</w:t>
      </w:r>
    </w:p>
    <w:p w14:paraId="624B5C1C" w14:textId="77777777" w:rsidR="00660AD3" w:rsidRDefault="00660AD3" w:rsidP="00DE360B"/>
    <w:tbl>
      <w:tblPr>
        <w:tblW w:w="873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416"/>
        <w:gridCol w:w="2742"/>
        <w:gridCol w:w="816"/>
      </w:tblGrid>
      <w:tr w:rsidR="005D10B6" w:rsidRPr="00C04709" w14:paraId="5D3ECAD7" w14:textId="77777777" w:rsidTr="00C35EA7">
        <w:trPr>
          <w:jc w:val="center"/>
        </w:trPr>
        <w:tc>
          <w:tcPr>
            <w:tcW w:w="1516" w:type="dxa"/>
          </w:tcPr>
          <w:p w14:paraId="00199995" w14:textId="77777777" w:rsidR="00660AD3" w:rsidRPr="00C35EA7" w:rsidRDefault="00660AD3"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7125A2D2" w14:textId="77777777" w:rsidR="00660AD3" w:rsidRPr="00C35EA7" w:rsidRDefault="00660AD3" w:rsidP="00DE360B">
            <w:pPr>
              <w:rPr>
                <w:rFonts w:ascii="Courier New" w:hAnsi="Courier New" w:cs="Courier New"/>
                <w:sz w:val="20"/>
                <w:szCs w:val="18"/>
              </w:rPr>
            </w:pPr>
          </w:p>
        </w:tc>
        <w:tc>
          <w:tcPr>
            <w:tcW w:w="1070" w:type="dxa"/>
          </w:tcPr>
          <w:p w14:paraId="4BE44D3F" w14:textId="77777777" w:rsidR="00660AD3" w:rsidRPr="00C35EA7" w:rsidRDefault="00660AD3" w:rsidP="00DE360B">
            <w:pPr>
              <w:rPr>
                <w:rFonts w:ascii="Courier New" w:hAnsi="Courier New" w:cs="Courier New"/>
                <w:sz w:val="20"/>
                <w:szCs w:val="18"/>
              </w:rPr>
            </w:pPr>
          </w:p>
        </w:tc>
        <w:tc>
          <w:tcPr>
            <w:tcW w:w="1416" w:type="dxa"/>
          </w:tcPr>
          <w:p w14:paraId="10745437" w14:textId="77777777" w:rsidR="00660AD3" w:rsidRPr="00C35EA7" w:rsidRDefault="00660AD3" w:rsidP="00DE360B">
            <w:pPr>
              <w:rPr>
                <w:rFonts w:ascii="Courier New" w:hAnsi="Courier New" w:cs="Courier New"/>
                <w:sz w:val="20"/>
                <w:szCs w:val="18"/>
              </w:rPr>
            </w:pPr>
          </w:p>
        </w:tc>
        <w:tc>
          <w:tcPr>
            <w:tcW w:w="2742" w:type="dxa"/>
          </w:tcPr>
          <w:p w14:paraId="59CF6BCA" w14:textId="77777777" w:rsidR="00660AD3" w:rsidRPr="00C35EA7" w:rsidRDefault="00660AD3" w:rsidP="00DE360B">
            <w:pPr>
              <w:rPr>
                <w:rFonts w:ascii="Courier New" w:hAnsi="Courier New" w:cs="Courier New"/>
                <w:sz w:val="20"/>
                <w:szCs w:val="18"/>
              </w:rPr>
            </w:pPr>
          </w:p>
        </w:tc>
        <w:tc>
          <w:tcPr>
            <w:tcW w:w="816" w:type="dxa"/>
          </w:tcPr>
          <w:p w14:paraId="05670BDD" w14:textId="77777777" w:rsidR="00660AD3" w:rsidRPr="00C35EA7" w:rsidRDefault="00660AD3" w:rsidP="00DE360B">
            <w:pPr>
              <w:rPr>
                <w:rFonts w:ascii="Courier New" w:hAnsi="Courier New" w:cs="Courier New"/>
                <w:sz w:val="20"/>
                <w:szCs w:val="18"/>
              </w:rPr>
            </w:pPr>
          </w:p>
        </w:tc>
      </w:tr>
      <w:tr w:rsidR="005D10B6" w:rsidRPr="00C04709" w14:paraId="46BFD792" w14:textId="77777777" w:rsidTr="00C35EA7">
        <w:trPr>
          <w:jc w:val="center"/>
        </w:trPr>
        <w:tc>
          <w:tcPr>
            <w:tcW w:w="1516" w:type="dxa"/>
          </w:tcPr>
          <w:p w14:paraId="4CF884BA" w14:textId="77777777" w:rsidR="00660AD3" w:rsidRPr="00C35EA7" w:rsidRDefault="00660AD3" w:rsidP="00C35EA7">
            <w:pPr>
              <w:jc w:val="center"/>
              <w:rPr>
                <w:szCs w:val="18"/>
              </w:rPr>
            </w:pPr>
            <w:r w:rsidRPr="00C35EA7">
              <w:rPr>
                <w:szCs w:val="18"/>
              </w:rPr>
              <w:t>site</w:t>
            </w:r>
          </w:p>
        </w:tc>
        <w:tc>
          <w:tcPr>
            <w:tcW w:w="1176" w:type="dxa"/>
          </w:tcPr>
          <w:p w14:paraId="7508BF9D" w14:textId="77777777" w:rsidR="00660AD3" w:rsidRPr="00C35EA7" w:rsidRDefault="00660AD3" w:rsidP="00C35EA7">
            <w:pPr>
              <w:jc w:val="center"/>
              <w:rPr>
                <w:szCs w:val="18"/>
              </w:rPr>
            </w:pPr>
            <w:r w:rsidRPr="00C35EA7">
              <w:rPr>
                <w:szCs w:val="18"/>
              </w:rPr>
              <w:t>structure</w:t>
            </w:r>
          </w:p>
        </w:tc>
        <w:tc>
          <w:tcPr>
            <w:tcW w:w="1070" w:type="dxa"/>
          </w:tcPr>
          <w:p w14:paraId="6BABE763" w14:textId="77777777" w:rsidR="00660AD3" w:rsidRPr="00C35EA7" w:rsidRDefault="00660AD3" w:rsidP="00C35EA7">
            <w:pPr>
              <w:jc w:val="center"/>
              <w:rPr>
                <w:szCs w:val="18"/>
              </w:rPr>
            </w:pPr>
            <w:r w:rsidRPr="00C35EA7">
              <w:rPr>
                <w:szCs w:val="18"/>
              </w:rPr>
              <w:t>numero</w:t>
            </w:r>
          </w:p>
        </w:tc>
        <w:tc>
          <w:tcPr>
            <w:tcW w:w="1416" w:type="dxa"/>
          </w:tcPr>
          <w:p w14:paraId="3CD8BCD2" w14:textId="77777777" w:rsidR="00660AD3" w:rsidRPr="00C35EA7" w:rsidRDefault="00660AD3" w:rsidP="00C35EA7">
            <w:pPr>
              <w:jc w:val="center"/>
              <w:rPr>
                <w:szCs w:val="18"/>
              </w:rPr>
            </w:pPr>
            <w:r w:rsidRPr="00C35EA7">
              <w:rPr>
                <w:szCs w:val="18"/>
              </w:rPr>
              <w:t>objet</w:t>
            </w:r>
          </w:p>
        </w:tc>
        <w:tc>
          <w:tcPr>
            <w:tcW w:w="2742" w:type="dxa"/>
          </w:tcPr>
          <w:p w14:paraId="61D0A7DE" w14:textId="77777777" w:rsidR="00660AD3" w:rsidRPr="00C35EA7" w:rsidRDefault="00660AD3" w:rsidP="00C35EA7">
            <w:pPr>
              <w:jc w:val="center"/>
              <w:rPr>
                <w:szCs w:val="18"/>
              </w:rPr>
            </w:pPr>
            <w:r w:rsidRPr="00C35EA7">
              <w:rPr>
                <w:szCs w:val="18"/>
              </w:rPr>
              <w:t>description</w:t>
            </w:r>
          </w:p>
        </w:tc>
        <w:tc>
          <w:tcPr>
            <w:tcW w:w="816" w:type="dxa"/>
          </w:tcPr>
          <w:p w14:paraId="1CC4D8DA" w14:textId="77777777" w:rsidR="00660AD3" w:rsidRPr="00C35EA7" w:rsidRDefault="00660AD3" w:rsidP="00C35EA7">
            <w:pPr>
              <w:jc w:val="center"/>
              <w:rPr>
                <w:szCs w:val="18"/>
              </w:rPr>
            </w:pPr>
            <w:r w:rsidRPr="00C35EA7">
              <w:rPr>
                <w:szCs w:val="18"/>
              </w:rPr>
              <w:t>BIB</w:t>
            </w:r>
          </w:p>
        </w:tc>
      </w:tr>
      <w:tr w:rsidR="005D10B6" w:rsidRPr="00C04709" w14:paraId="41A7F898" w14:textId="77777777" w:rsidTr="00C35EA7">
        <w:trPr>
          <w:jc w:val="center"/>
        </w:trPr>
        <w:tc>
          <w:tcPr>
            <w:tcW w:w="1516" w:type="dxa"/>
          </w:tcPr>
          <w:p w14:paraId="48BDD49B" w14:textId="77777777" w:rsidR="00660AD3" w:rsidRPr="00C35EA7" w:rsidRDefault="00660AD3" w:rsidP="00DE360B">
            <w:pPr>
              <w:rPr>
                <w:szCs w:val="18"/>
              </w:rPr>
            </w:pPr>
            <w:r w:rsidRPr="00C35EA7">
              <w:rPr>
                <w:szCs w:val="18"/>
              </w:rPr>
              <w:t>Moulin (Le)</w:t>
            </w:r>
          </w:p>
        </w:tc>
        <w:tc>
          <w:tcPr>
            <w:tcW w:w="1176" w:type="dxa"/>
          </w:tcPr>
          <w:p w14:paraId="35920C9C" w14:textId="77777777" w:rsidR="00660AD3" w:rsidRPr="00C35EA7" w:rsidRDefault="00660AD3" w:rsidP="00DE360B">
            <w:pPr>
              <w:rPr>
                <w:szCs w:val="18"/>
              </w:rPr>
            </w:pPr>
            <w:r>
              <w:t>t_274</w:t>
            </w:r>
          </w:p>
        </w:tc>
        <w:tc>
          <w:tcPr>
            <w:tcW w:w="1070" w:type="dxa"/>
          </w:tcPr>
          <w:p w14:paraId="3EFA8F65" w14:textId="77777777" w:rsidR="00660AD3" w:rsidRPr="00C35EA7" w:rsidRDefault="00660AD3" w:rsidP="00DE360B">
            <w:pPr>
              <w:rPr>
                <w:szCs w:val="18"/>
              </w:rPr>
            </w:pPr>
            <w:r w:rsidRPr="00C35EA7">
              <w:rPr>
                <w:szCs w:val="18"/>
              </w:rPr>
              <w:t>15840</w:t>
            </w:r>
          </w:p>
        </w:tc>
        <w:tc>
          <w:tcPr>
            <w:tcW w:w="1416" w:type="dxa"/>
          </w:tcPr>
          <w:p w14:paraId="2D5BDD8D" w14:textId="77777777" w:rsidR="00660AD3" w:rsidRDefault="00660AD3" w:rsidP="00C35EA7">
            <w:pPr>
              <w:jc w:val="both"/>
            </w:pPr>
            <w:r>
              <w:t>AC-1111</w:t>
            </w:r>
          </w:p>
        </w:tc>
        <w:tc>
          <w:tcPr>
            <w:tcW w:w="2742" w:type="dxa"/>
          </w:tcPr>
          <w:p w14:paraId="384F251E" w14:textId="77777777" w:rsidR="00660AD3" w:rsidRDefault="00660AD3" w:rsidP="00DE360B">
            <w:r>
              <w:t>bracelet en bronze</w:t>
            </w:r>
          </w:p>
        </w:tc>
        <w:tc>
          <w:tcPr>
            <w:tcW w:w="816" w:type="dxa"/>
          </w:tcPr>
          <w:p w14:paraId="4F4FC0E5" w14:textId="77777777" w:rsidR="00660AD3" w:rsidRPr="00C35EA7" w:rsidRDefault="00660AD3" w:rsidP="00DE360B">
            <w:pPr>
              <w:rPr>
                <w:szCs w:val="18"/>
              </w:rPr>
            </w:pPr>
            <w:r w:rsidRPr="00C35EA7">
              <w:rPr>
                <w:szCs w:val="18"/>
              </w:rPr>
              <w:t>1833</w:t>
            </w:r>
          </w:p>
        </w:tc>
      </w:tr>
      <w:tr w:rsidR="005D10B6" w:rsidRPr="00C04709" w14:paraId="6C53304B" w14:textId="77777777" w:rsidTr="00C35EA7">
        <w:trPr>
          <w:jc w:val="center"/>
        </w:trPr>
        <w:tc>
          <w:tcPr>
            <w:tcW w:w="1516" w:type="dxa"/>
          </w:tcPr>
          <w:p w14:paraId="63F8AC2B" w14:textId="77777777" w:rsidR="00660AD3" w:rsidRPr="00C35EA7" w:rsidRDefault="00660AD3" w:rsidP="00DE360B">
            <w:pPr>
              <w:rPr>
                <w:szCs w:val="18"/>
              </w:rPr>
            </w:pPr>
            <w:r w:rsidRPr="00C35EA7">
              <w:rPr>
                <w:szCs w:val="18"/>
              </w:rPr>
              <w:t>Moulin (Le)</w:t>
            </w:r>
          </w:p>
        </w:tc>
        <w:tc>
          <w:tcPr>
            <w:tcW w:w="1176" w:type="dxa"/>
          </w:tcPr>
          <w:p w14:paraId="55F1DC5D" w14:textId="77777777" w:rsidR="00660AD3" w:rsidRPr="00C35EA7" w:rsidRDefault="00660AD3" w:rsidP="00DE360B">
            <w:pPr>
              <w:rPr>
                <w:szCs w:val="18"/>
              </w:rPr>
            </w:pPr>
            <w:r>
              <w:t>t_274</w:t>
            </w:r>
          </w:p>
        </w:tc>
        <w:tc>
          <w:tcPr>
            <w:tcW w:w="1070" w:type="dxa"/>
          </w:tcPr>
          <w:p w14:paraId="3A9FC775" w14:textId="77777777" w:rsidR="00660AD3" w:rsidRPr="00C35EA7" w:rsidRDefault="00660AD3" w:rsidP="00DE360B">
            <w:pPr>
              <w:rPr>
                <w:szCs w:val="18"/>
              </w:rPr>
            </w:pPr>
            <w:r w:rsidRPr="00C35EA7">
              <w:rPr>
                <w:szCs w:val="18"/>
              </w:rPr>
              <w:t>15841</w:t>
            </w:r>
          </w:p>
        </w:tc>
        <w:tc>
          <w:tcPr>
            <w:tcW w:w="1416" w:type="dxa"/>
          </w:tcPr>
          <w:p w14:paraId="1EB3AE05" w14:textId="77777777" w:rsidR="00660AD3" w:rsidRDefault="00660AD3" w:rsidP="00C35EA7">
            <w:pPr>
              <w:jc w:val="both"/>
            </w:pPr>
            <w:r>
              <w:t>AC-1111</w:t>
            </w:r>
          </w:p>
        </w:tc>
        <w:tc>
          <w:tcPr>
            <w:tcW w:w="2742" w:type="dxa"/>
          </w:tcPr>
          <w:p w14:paraId="6E27B979" w14:textId="77777777" w:rsidR="00660AD3" w:rsidRDefault="00660AD3" w:rsidP="00DE360B">
            <w:r>
              <w:t>bracelet en bronze</w:t>
            </w:r>
          </w:p>
        </w:tc>
        <w:tc>
          <w:tcPr>
            <w:tcW w:w="816" w:type="dxa"/>
          </w:tcPr>
          <w:p w14:paraId="050357FD" w14:textId="77777777" w:rsidR="00660AD3" w:rsidRPr="00C35EA7" w:rsidRDefault="00660AD3" w:rsidP="00DE360B">
            <w:pPr>
              <w:rPr>
                <w:szCs w:val="18"/>
              </w:rPr>
            </w:pPr>
            <w:r w:rsidRPr="00C35EA7">
              <w:rPr>
                <w:szCs w:val="18"/>
              </w:rPr>
              <w:t>1833</w:t>
            </w:r>
          </w:p>
        </w:tc>
      </w:tr>
      <w:tr w:rsidR="005D10B6" w:rsidRPr="00C04709" w14:paraId="5DD9ECA5" w14:textId="77777777" w:rsidTr="00C35EA7">
        <w:trPr>
          <w:jc w:val="center"/>
        </w:trPr>
        <w:tc>
          <w:tcPr>
            <w:tcW w:w="1516" w:type="dxa"/>
          </w:tcPr>
          <w:p w14:paraId="4E708D9A" w14:textId="77777777" w:rsidR="00FC53B6" w:rsidRPr="00C35EA7" w:rsidRDefault="00FC53B6" w:rsidP="00DE360B">
            <w:pPr>
              <w:rPr>
                <w:szCs w:val="18"/>
              </w:rPr>
            </w:pPr>
            <w:r w:rsidRPr="00C35EA7">
              <w:rPr>
                <w:szCs w:val="18"/>
              </w:rPr>
              <w:t>Moulin (Le)</w:t>
            </w:r>
          </w:p>
        </w:tc>
        <w:tc>
          <w:tcPr>
            <w:tcW w:w="1176" w:type="dxa"/>
          </w:tcPr>
          <w:p w14:paraId="4EF53D90" w14:textId="77777777" w:rsidR="00FC53B6" w:rsidRPr="00C35EA7" w:rsidRDefault="00FC53B6" w:rsidP="00DE360B">
            <w:pPr>
              <w:rPr>
                <w:szCs w:val="18"/>
              </w:rPr>
            </w:pPr>
            <w:r>
              <w:t>t_274</w:t>
            </w:r>
          </w:p>
        </w:tc>
        <w:tc>
          <w:tcPr>
            <w:tcW w:w="1070" w:type="dxa"/>
          </w:tcPr>
          <w:p w14:paraId="31479761" w14:textId="77777777" w:rsidR="00FC53B6" w:rsidRPr="00C35EA7" w:rsidRDefault="00FC53B6" w:rsidP="00DE360B">
            <w:pPr>
              <w:rPr>
                <w:szCs w:val="18"/>
              </w:rPr>
            </w:pPr>
            <w:r w:rsidRPr="00C35EA7">
              <w:rPr>
                <w:szCs w:val="18"/>
              </w:rPr>
              <w:t>15842</w:t>
            </w:r>
          </w:p>
        </w:tc>
        <w:tc>
          <w:tcPr>
            <w:tcW w:w="1416" w:type="dxa"/>
          </w:tcPr>
          <w:p w14:paraId="22872474" w14:textId="77777777" w:rsidR="00FC53B6" w:rsidRDefault="00FC53B6" w:rsidP="00DE360B">
            <w:r>
              <w:t>AI-1111-m</w:t>
            </w:r>
          </w:p>
        </w:tc>
        <w:tc>
          <w:tcPr>
            <w:tcW w:w="2742" w:type="dxa"/>
          </w:tcPr>
          <w:p w14:paraId="358E432B" w14:textId="77777777" w:rsidR="00FC53B6" w:rsidRPr="00C35EA7" w:rsidRDefault="00FC53B6" w:rsidP="00DE360B">
            <w:pPr>
              <w:rPr>
                <w:szCs w:val="18"/>
              </w:rPr>
            </w:pPr>
            <w:r w:rsidRPr="00C35EA7">
              <w:rPr>
                <w:szCs w:val="18"/>
              </w:rPr>
              <w:t>applique en bronze</w:t>
            </w:r>
          </w:p>
        </w:tc>
        <w:tc>
          <w:tcPr>
            <w:tcW w:w="816" w:type="dxa"/>
          </w:tcPr>
          <w:p w14:paraId="2DB397F9" w14:textId="77777777" w:rsidR="00FC53B6" w:rsidRDefault="00FC53B6" w:rsidP="00DE360B">
            <w:r>
              <w:t>1833</w:t>
            </w:r>
          </w:p>
        </w:tc>
      </w:tr>
      <w:tr w:rsidR="005D10B6" w:rsidRPr="00C04709" w14:paraId="2F4FD4F1" w14:textId="77777777" w:rsidTr="00C35EA7">
        <w:trPr>
          <w:jc w:val="center"/>
        </w:trPr>
        <w:tc>
          <w:tcPr>
            <w:tcW w:w="1516" w:type="dxa"/>
          </w:tcPr>
          <w:p w14:paraId="0C5850D5" w14:textId="77777777" w:rsidR="00FC53B6" w:rsidRPr="00C35EA7" w:rsidRDefault="00FC53B6" w:rsidP="00DE360B">
            <w:pPr>
              <w:rPr>
                <w:szCs w:val="18"/>
              </w:rPr>
            </w:pPr>
            <w:r w:rsidRPr="00C35EA7">
              <w:rPr>
                <w:szCs w:val="18"/>
              </w:rPr>
              <w:t>Moulin (Le)</w:t>
            </w:r>
          </w:p>
        </w:tc>
        <w:tc>
          <w:tcPr>
            <w:tcW w:w="1176" w:type="dxa"/>
          </w:tcPr>
          <w:p w14:paraId="3321BB85" w14:textId="77777777" w:rsidR="00FC53B6" w:rsidRPr="00C35EA7" w:rsidRDefault="00FC53B6" w:rsidP="00DE360B">
            <w:pPr>
              <w:rPr>
                <w:szCs w:val="18"/>
              </w:rPr>
            </w:pPr>
            <w:r>
              <w:t>t_274</w:t>
            </w:r>
          </w:p>
        </w:tc>
        <w:tc>
          <w:tcPr>
            <w:tcW w:w="1070" w:type="dxa"/>
          </w:tcPr>
          <w:p w14:paraId="3023A360" w14:textId="77777777" w:rsidR="00FC53B6" w:rsidRPr="00C35EA7" w:rsidRDefault="00FC53B6" w:rsidP="00DE360B">
            <w:pPr>
              <w:rPr>
                <w:szCs w:val="18"/>
              </w:rPr>
            </w:pPr>
            <w:r w:rsidRPr="00C35EA7">
              <w:rPr>
                <w:szCs w:val="18"/>
              </w:rPr>
              <w:t>15843</w:t>
            </w:r>
          </w:p>
        </w:tc>
        <w:tc>
          <w:tcPr>
            <w:tcW w:w="1416" w:type="dxa"/>
          </w:tcPr>
          <w:p w14:paraId="623F6D58" w14:textId="77777777" w:rsidR="00FC53B6" w:rsidRDefault="00FC53B6" w:rsidP="00DE360B">
            <w:r>
              <w:t>AI-1111-m</w:t>
            </w:r>
          </w:p>
        </w:tc>
        <w:tc>
          <w:tcPr>
            <w:tcW w:w="2742" w:type="dxa"/>
          </w:tcPr>
          <w:p w14:paraId="3652B025" w14:textId="77777777" w:rsidR="00FC53B6" w:rsidRPr="00C35EA7" w:rsidRDefault="00FC53B6" w:rsidP="00DE360B">
            <w:pPr>
              <w:rPr>
                <w:szCs w:val="18"/>
              </w:rPr>
            </w:pPr>
            <w:r w:rsidRPr="00C35EA7">
              <w:rPr>
                <w:szCs w:val="18"/>
              </w:rPr>
              <w:t>applique en bronze</w:t>
            </w:r>
          </w:p>
        </w:tc>
        <w:tc>
          <w:tcPr>
            <w:tcW w:w="816" w:type="dxa"/>
          </w:tcPr>
          <w:p w14:paraId="1D3C59DA" w14:textId="77777777" w:rsidR="00FC53B6" w:rsidRDefault="00FC53B6" w:rsidP="00DE360B">
            <w:r>
              <w:t>1833</w:t>
            </w:r>
          </w:p>
        </w:tc>
      </w:tr>
      <w:tr w:rsidR="005D10B6" w:rsidRPr="00C04709" w14:paraId="651BE85F" w14:textId="77777777" w:rsidTr="00C35EA7">
        <w:trPr>
          <w:jc w:val="center"/>
        </w:trPr>
        <w:tc>
          <w:tcPr>
            <w:tcW w:w="1516" w:type="dxa"/>
          </w:tcPr>
          <w:p w14:paraId="24A8E5BD" w14:textId="77777777" w:rsidR="00FC53B6" w:rsidRPr="00C35EA7" w:rsidRDefault="00FC53B6" w:rsidP="00DE360B">
            <w:pPr>
              <w:rPr>
                <w:szCs w:val="18"/>
              </w:rPr>
            </w:pPr>
            <w:r w:rsidRPr="00C35EA7">
              <w:rPr>
                <w:szCs w:val="18"/>
              </w:rPr>
              <w:t>Moulin (Le)</w:t>
            </w:r>
          </w:p>
        </w:tc>
        <w:tc>
          <w:tcPr>
            <w:tcW w:w="1176" w:type="dxa"/>
          </w:tcPr>
          <w:p w14:paraId="7E82425F" w14:textId="77777777" w:rsidR="00FC53B6" w:rsidRPr="00C35EA7" w:rsidRDefault="00FC53B6" w:rsidP="00DE360B">
            <w:pPr>
              <w:rPr>
                <w:szCs w:val="18"/>
              </w:rPr>
            </w:pPr>
            <w:r>
              <w:t>t_274</w:t>
            </w:r>
          </w:p>
        </w:tc>
        <w:tc>
          <w:tcPr>
            <w:tcW w:w="1070" w:type="dxa"/>
          </w:tcPr>
          <w:p w14:paraId="663937FC" w14:textId="77777777" w:rsidR="00FC53B6" w:rsidRPr="00C35EA7" w:rsidRDefault="00FC53B6" w:rsidP="00DE360B">
            <w:pPr>
              <w:rPr>
                <w:szCs w:val="18"/>
              </w:rPr>
            </w:pPr>
            <w:r w:rsidRPr="00C35EA7">
              <w:rPr>
                <w:szCs w:val="18"/>
              </w:rPr>
              <w:t>15844</w:t>
            </w:r>
          </w:p>
        </w:tc>
        <w:tc>
          <w:tcPr>
            <w:tcW w:w="1416" w:type="dxa"/>
          </w:tcPr>
          <w:p w14:paraId="3C25B9F4" w14:textId="77777777" w:rsidR="00FC53B6" w:rsidRDefault="00FC53B6" w:rsidP="00DE360B">
            <w:r>
              <w:t>AI-1111-m</w:t>
            </w:r>
          </w:p>
        </w:tc>
        <w:tc>
          <w:tcPr>
            <w:tcW w:w="2742" w:type="dxa"/>
          </w:tcPr>
          <w:p w14:paraId="0E5BA5B4" w14:textId="77777777" w:rsidR="00FC53B6" w:rsidRPr="00C35EA7" w:rsidRDefault="00FC53B6" w:rsidP="00DE360B">
            <w:pPr>
              <w:rPr>
                <w:szCs w:val="18"/>
              </w:rPr>
            </w:pPr>
            <w:r w:rsidRPr="00C35EA7">
              <w:rPr>
                <w:szCs w:val="18"/>
              </w:rPr>
              <w:t>applique en bronze</w:t>
            </w:r>
          </w:p>
        </w:tc>
        <w:tc>
          <w:tcPr>
            <w:tcW w:w="816" w:type="dxa"/>
          </w:tcPr>
          <w:p w14:paraId="6CF0989E" w14:textId="77777777" w:rsidR="00FC53B6" w:rsidRDefault="00FC53B6" w:rsidP="00DE360B">
            <w:r>
              <w:t>1833</w:t>
            </w:r>
          </w:p>
        </w:tc>
      </w:tr>
    </w:tbl>
    <w:p w14:paraId="7AAE71D4" w14:textId="77777777" w:rsidR="00FC53B6" w:rsidRPr="00660AD3" w:rsidRDefault="00FC53B6" w:rsidP="00DE360B"/>
    <w:p w14:paraId="1151D2BF" w14:textId="77777777" w:rsidR="00F2729F" w:rsidRDefault="00F2729F" w:rsidP="00DE360B">
      <w:pPr>
        <w:jc w:val="both"/>
      </w:pPr>
    </w:p>
    <w:p w14:paraId="0B0E9F44" w14:textId="77777777" w:rsidR="00F2729F" w:rsidRDefault="00F2729F" w:rsidP="00DE360B">
      <w:pPr>
        <w:pStyle w:val="Heading3"/>
      </w:pPr>
      <w:r>
        <w:t>t_275</w:t>
      </w:r>
    </w:p>
    <w:p w14:paraId="4B0097D1" w14:textId="77777777" w:rsidR="00F2729F" w:rsidRDefault="00F2729F" w:rsidP="00DE360B"/>
    <w:tbl>
      <w:tblPr>
        <w:tblW w:w="839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1403"/>
        <w:gridCol w:w="1723"/>
      </w:tblGrid>
      <w:tr w:rsidR="005D10B6" w:rsidRPr="00C04709" w14:paraId="0E079CF2" w14:textId="77777777" w:rsidTr="00C35EA7">
        <w:trPr>
          <w:jc w:val="center"/>
        </w:trPr>
        <w:tc>
          <w:tcPr>
            <w:tcW w:w="1516" w:type="dxa"/>
          </w:tcPr>
          <w:p w14:paraId="70CD1BE4" w14:textId="77777777" w:rsidR="00F2729F" w:rsidRPr="00C35EA7" w:rsidRDefault="00F2729F" w:rsidP="00DE360B">
            <w:pPr>
              <w:rPr>
                <w:rFonts w:ascii="Courier New" w:hAnsi="Courier New" w:cs="Courier New"/>
                <w:sz w:val="20"/>
                <w:szCs w:val="18"/>
              </w:rPr>
            </w:pPr>
            <w:r w:rsidRPr="00C35EA7">
              <w:rPr>
                <w:rFonts w:ascii="Courier New" w:hAnsi="Courier New" w:cs="Courier New"/>
                <w:sz w:val="20"/>
                <w:szCs w:val="18"/>
                <w:lang w:val="en-GB"/>
              </w:rPr>
              <w:br w:type="page"/>
            </w:r>
            <w:r w:rsidR="00C458EA" w:rsidRPr="00C35EA7">
              <w:rPr>
                <w:rFonts w:ascii="Courier New" w:hAnsi="Courier New" w:cs="Courier New"/>
                <w:sz w:val="20"/>
                <w:szCs w:val="18"/>
              </w:rPr>
              <w:t>OBJ_</w:t>
            </w:r>
          </w:p>
        </w:tc>
        <w:tc>
          <w:tcPr>
            <w:tcW w:w="1176" w:type="dxa"/>
          </w:tcPr>
          <w:p w14:paraId="07B3FA69" w14:textId="77777777" w:rsidR="00F2729F" w:rsidRPr="00C35EA7" w:rsidRDefault="00F2729F" w:rsidP="00DE360B">
            <w:pPr>
              <w:rPr>
                <w:rFonts w:ascii="Courier New" w:hAnsi="Courier New" w:cs="Courier New"/>
                <w:sz w:val="20"/>
                <w:szCs w:val="18"/>
              </w:rPr>
            </w:pPr>
          </w:p>
        </w:tc>
        <w:tc>
          <w:tcPr>
            <w:tcW w:w="1070" w:type="dxa"/>
          </w:tcPr>
          <w:p w14:paraId="1E9A35EF" w14:textId="77777777" w:rsidR="00F2729F" w:rsidRPr="00C35EA7" w:rsidRDefault="00F2729F" w:rsidP="00DE360B">
            <w:pPr>
              <w:rPr>
                <w:rFonts w:ascii="Courier New" w:hAnsi="Courier New" w:cs="Courier New"/>
                <w:sz w:val="20"/>
                <w:szCs w:val="18"/>
              </w:rPr>
            </w:pPr>
          </w:p>
        </w:tc>
        <w:tc>
          <w:tcPr>
            <w:tcW w:w="1510" w:type="dxa"/>
          </w:tcPr>
          <w:p w14:paraId="1D13D69C" w14:textId="77777777" w:rsidR="00F2729F" w:rsidRPr="00C35EA7" w:rsidRDefault="00F2729F" w:rsidP="00DE360B">
            <w:pPr>
              <w:rPr>
                <w:rFonts w:ascii="Courier New" w:hAnsi="Courier New" w:cs="Courier New"/>
                <w:sz w:val="20"/>
                <w:szCs w:val="18"/>
              </w:rPr>
            </w:pPr>
          </w:p>
        </w:tc>
        <w:tc>
          <w:tcPr>
            <w:tcW w:w="1403" w:type="dxa"/>
          </w:tcPr>
          <w:p w14:paraId="1D1CEEC6" w14:textId="77777777" w:rsidR="00F2729F" w:rsidRPr="00C35EA7" w:rsidRDefault="00F2729F" w:rsidP="00DE360B">
            <w:pPr>
              <w:rPr>
                <w:rFonts w:ascii="Courier New" w:hAnsi="Courier New" w:cs="Courier New"/>
                <w:sz w:val="20"/>
                <w:szCs w:val="18"/>
              </w:rPr>
            </w:pPr>
          </w:p>
        </w:tc>
        <w:tc>
          <w:tcPr>
            <w:tcW w:w="1723" w:type="dxa"/>
          </w:tcPr>
          <w:p w14:paraId="7A00DC12" w14:textId="77777777" w:rsidR="00F2729F" w:rsidRPr="00C35EA7" w:rsidRDefault="00F2729F" w:rsidP="00DE360B">
            <w:pPr>
              <w:rPr>
                <w:rFonts w:ascii="Courier New" w:hAnsi="Courier New" w:cs="Courier New"/>
                <w:sz w:val="20"/>
                <w:szCs w:val="18"/>
              </w:rPr>
            </w:pPr>
          </w:p>
        </w:tc>
      </w:tr>
      <w:tr w:rsidR="005D10B6" w:rsidRPr="00C04709" w14:paraId="19295EFF" w14:textId="77777777" w:rsidTr="00C35EA7">
        <w:trPr>
          <w:jc w:val="center"/>
        </w:trPr>
        <w:tc>
          <w:tcPr>
            <w:tcW w:w="1516" w:type="dxa"/>
          </w:tcPr>
          <w:p w14:paraId="551CB3E0" w14:textId="77777777" w:rsidR="00F2729F" w:rsidRPr="00C35EA7" w:rsidRDefault="00F2729F" w:rsidP="00C35EA7">
            <w:pPr>
              <w:jc w:val="center"/>
              <w:rPr>
                <w:szCs w:val="18"/>
              </w:rPr>
            </w:pPr>
            <w:r w:rsidRPr="00C35EA7">
              <w:rPr>
                <w:szCs w:val="18"/>
              </w:rPr>
              <w:t>site</w:t>
            </w:r>
          </w:p>
        </w:tc>
        <w:tc>
          <w:tcPr>
            <w:tcW w:w="1176" w:type="dxa"/>
          </w:tcPr>
          <w:p w14:paraId="492D688C" w14:textId="77777777" w:rsidR="00F2729F" w:rsidRPr="00C35EA7" w:rsidRDefault="00F2729F" w:rsidP="00C35EA7">
            <w:pPr>
              <w:jc w:val="center"/>
              <w:rPr>
                <w:szCs w:val="18"/>
              </w:rPr>
            </w:pPr>
            <w:r w:rsidRPr="00C35EA7">
              <w:rPr>
                <w:szCs w:val="18"/>
              </w:rPr>
              <w:t>structure</w:t>
            </w:r>
          </w:p>
        </w:tc>
        <w:tc>
          <w:tcPr>
            <w:tcW w:w="1070" w:type="dxa"/>
          </w:tcPr>
          <w:p w14:paraId="6E10AA55" w14:textId="77777777" w:rsidR="00F2729F" w:rsidRPr="00C35EA7" w:rsidRDefault="00F2729F" w:rsidP="00C35EA7">
            <w:pPr>
              <w:jc w:val="center"/>
              <w:rPr>
                <w:szCs w:val="18"/>
              </w:rPr>
            </w:pPr>
            <w:r w:rsidRPr="00C35EA7">
              <w:rPr>
                <w:szCs w:val="18"/>
              </w:rPr>
              <w:t>numero</w:t>
            </w:r>
          </w:p>
        </w:tc>
        <w:tc>
          <w:tcPr>
            <w:tcW w:w="1510" w:type="dxa"/>
          </w:tcPr>
          <w:p w14:paraId="1063792A" w14:textId="77777777" w:rsidR="00F2729F" w:rsidRPr="00C35EA7" w:rsidRDefault="00F2729F" w:rsidP="00C35EA7">
            <w:pPr>
              <w:jc w:val="center"/>
              <w:rPr>
                <w:szCs w:val="18"/>
              </w:rPr>
            </w:pPr>
            <w:r w:rsidRPr="00C35EA7">
              <w:rPr>
                <w:szCs w:val="18"/>
              </w:rPr>
              <w:t>objet</w:t>
            </w:r>
          </w:p>
        </w:tc>
        <w:tc>
          <w:tcPr>
            <w:tcW w:w="1403" w:type="dxa"/>
          </w:tcPr>
          <w:p w14:paraId="532C0484" w14:textId="77777777" w:rsidR="00F2729F" w:rsidRPr="00C35EA7" w:rsidRDefault="00F2729F" w:rsidP="00C35EA7">
            <w:pPr>
              <w:jc w:val="center"/>
              <w:rPr>
                <w:szCs w:val="18"/>
              </w:rPr>
            </w:pPr>
            <w:r w:rsidRPr="00C35EA7">
              <w:rPr>
                <w:szCs w:val="18"/>
              </w:rPr>
              <w:t>description</w:t>
            </w:r>
          </w:p>
        </w:tc>
        <w:tc>
          <w:tcPr>
            <w:tcW w:w="1723" w:type="dxa"/>
          </w:tcPr>
          <w:p w14:paraId="5AB62800" w14:textId="77777777" w:rsidR="00F2729F" w:rsidRPr="00C35EA7" w:rsidRDefault="00F2729F" w:rsidP="00C35EA7">
            <w:pPr>
              <w:jc w:val="center"/>
              <w:rPr>
                <w:szCs w:val="18"/>
              </w:rPr>
            </w:pPr>
            <w:r w:rsidRPr="00C35EA7">
              <w:rPr>
                <w:szCs w:val="18"/>
              </w:rPr>
              <w:t>BIB</w:t>
            </w:r>
          </w:p>
        </w:tc>
      </w:tr>
      <w:tr w:rsidR="005D10B6" w:rsidRPr="00C04709" w14:paraId="6C4B825E" w14:textId="77777777" w:rsidTr="00C35EA7">
        <w:trPr>
          <w:jc w:val="center"/>
        </w:trPr>
        <w:tc>
          <w:tcPr>
            <w:tcW w:w="1516" w:type="dxa"/>
          </w:tcPr>
          <w:p w14:paraId="632E0BB1" w14:textId="77777777" w:rsidR="00F2729F" w:rsidRPr="00C35EA7" w:rsidRDefault="00F2729F" w:rsidP="00DE360B">
            <w:pPr>
              <w:rPr>
                <w:szCs w:val="18"/>
              </w:rPr>
            </w:pPr>
            <w:r w:rsidRPr="00C35EA7">
              <w:rPr>
                <w:szCs w:val="18"/>
              </w:rPr>
              <w:t>Moulin (Le)</w:t>
            </w:r>
          </w:p>
        </w:tc>
        <w:tc>
          <w:tcPr>
            <w:tcW w:w="1176" w:type="dxa"/>
          </w:tcPr>
          <w:p w14:paraId="788361D6" w14:textId="77777777" w:rsidR="00F2729F" w:rsidRPr="00C35EA7" w:rsidRDefault="00F2729F" w:rsidP="00DE360B">
            <w:pPr>
              <w:rPr>
                <w:szCs w:val="18"/>
              </w:rPr>
            </w:pPr>
            <w:r>
              <w:t>t_275</w:t>
            </w:r>
          </w:p>
        </w:tc>
        <w:tc>
          <w:tcPr>
            <w:tcW w:w="1070" w:type="dxa"/>
          </w:tcPr>
          <w:p w14:paraId="634D3518" w14:textId="77777777" w:rsidR="00F2729F" w:rsidRPr="00C35EA7" w:rsidRDefault="00F2729F" w:rsidP="00DE360B">
            <w:pPr>
              <w:rPr>
                <w:szCs w:val="18"/>
              </w:rPr>
            </w:pPr>
            <w:r w:rsidRPr="00C35EA7">
              <w:rPr>
                <w:szCs w:val="18"/>
              </w:rPr>
              <w:t>15849</w:t>
            </w:r>
          </w:p>
        </w:tc>
        <w:tc>
          <w:tcPr>
            <w:tcW w:w="1510" w:type="dxa"/>
          </w:tcPr>
          <w:p w14:paraId="23FAB85B" w14:textId="77777777" w:rsidR="00F2729F" w:rsidRDefault="00F2729F" w:rsidP="00DE360B">
            <w:r w:rsidRPr="00F2729F">
              <w:t>CC-4111</w:t>
            </w:r>
            <w:r>
              <w:t>-m</w:t>
            </w:r>
          </w:p>
        </w:tc>
        <w:tc>
          <w:tcPr>
            <w:tcW w:w="1403" w:type="dxa"/>
          </w:tcPr>
          <w:p w14:paraId="647F3E58" w14:textId="77777777" w:rsidR="00F2729F" w:rsidRPr="00C35EA7" w:rsidRDefault="00F2729F" w:rsidP="00DE360B">
            <w:pPr>
              <w:rPr>
                <w:szCs w:val="18"/>
              </w:rPr>
            </w:pPr>
            <w:r w:rsidRPr="00C35EA7">
              <w:rPr>
                <w:szCs w:val="18"/>
              </w:rPr>
              <w:t>poinçon</w:t>
            </w:r>
          </w:p>
        </w:tc>
        <w:tc>
          <w:tcPr>
            <w:tcW w:w="1723" w:type="dxa"/>
          </w:tcPr>
          <w:p w14:paraId="00879428" w14:textId="77777777" w:rsidR="00F2729F" w:rsidRDefault="00F2729F" w:rsidP="00DE360B">
            <w:r>
              <w:t>1833</w:t>
            </w:r>
          </w:p>
        </w:tc>
      </w:tr>
    </w:tbl>
    <w:p w14:paraId="27D54710" w14:textId="77777777" w:rsidR="00F2729F" w:rsidRPr="00F2729F" w:rsidRDefault="00F2729F" w:rsidP="00DE360B"/>
    <w:p w14:paraId="3C13FA05" w14:textId="77777777" w:rsidR="00F82431" w:rsidRDefault="00F82431" w:rsidP="00DE360B">
      <w:pPr>
        <w:jc w:val="both"/>
      </w:pPr>
    </w:p>
    <w:p w14:paraId="656B570C" w14:textId="77777777" w:rsidR="00B03CE0" w:rsidRDefault="00B03CE0" w:rsidP="00DE360B">
      <w:pPr>
        <w:pStyle w:val="Heading3"/>
      </w:pPr>
      <w:r>
        <w:t>t_278</w:t>
      </w:r>
    </w:p>
    <w:p w14:paraId="61F76144" w14:textId="77777777" w:rsidR="00B03CE0" w:rsidRDefault="00B03CE0" w:rsidP="00DE360B"/>
    <w:tbl>
      <w:tblPr>
        <w:tblW w:w="801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50"/>
        <w:gridCol w:w="1882"/>
        <w:gridCol w:w="816"/>
      </w:tblGrid>
      <w:tr w:rsidR="005D10B6" w:rsidRPr="00C04709" w14:paraId="730C5EC0" w14:textId="77777777" w:rsidTr="00C35EA7">
        <w:trPr>
          <w:jc w:val="center"/>
        </w:trPr>
        <w:tc>
          <w:tcPr>
            <w:tcW w:w="1516" w:type="dxa"/>
          </w:tcPr>
          <w:p w14:paraId="6A5B5BD8" w14:textId="77777777" w:rsidR="00B03CE0" w:rsidRPr="00C35EA7" w:rsidRDefault="00B03CE0" w:rsidP="00DE360B">
            <w:pPr>
              <w:rPr>
                <w:rFonts w:ascii="Courier New" w:hAnsi="Courier New" w:cs="Courier New"/>
                <w:sz w:val="20"/>
                <w:szCs w:val="18"/>
              </w:rPr>
            </w:pPr>
            <w:r w:rsidRPr="00C35EA7">
              <w:rPr>
                <w:rFonts w:ascii="Courier New" w:hAnsi="Courier New" w:cs="Courier New"/>
                <w:sz w:val="20"/>
                <w:szCs w:val="18"/>
                <w:lang w:val="en-GB"/>
              </w:rPr>
              <w:br w:type="page"/>
            </w:r>
            <w:r w:rsidR="00C458EA" w:rsidRPr="00C35EA7">
              <w:rPr>
                <w:rFonts w:ascii="Courier New" w:hAnsi="Courier New" w:cs="Courier New"/>
                <w:sz w:val="20"/>
                <w:szCs w:val="18"/>
              </w:rPr>
              <w:t>OBJ_</w:t>
            </w:r>
          </w:p>
        </w:tc>
        <w:tc>
          <w:tcPr>
            <w:tcW w:w="1176" w:type="dxa"/>
          </w:tcPr>
          <w:p w14:paraId="4DDF6E1F" w14:textId="77777777" w:rsidR="00B03CE0" w:rsidRPr="00C35EA7" w:rsidRDefault="00B03CE0" w:rsidP="00DE360B">
            <w:pPr>
              <w:rPr>
                <w:rFonts w:ascii="Courier New" w:hAnsi="Courier New" w:cs="Courier New"/>
                <w:sz w:val="20"/>
                <w:szCs w:val="18"/>
              </w:rPr>
            </w:pPr>
          </w:p>
        </w:tc>
        <w:tc>
          <w:tcPr>
            <w:tcW w:w="1070" w:type="dxa"/>
          </w:tcPr>
          <w:p w14:paraId="0F907062" w14:textId="77777777" w:rsidR="00B03CE0" w:rsidRPr="00C35EA7" w:rsidRDefault="00B03CE0" w:rsidP="00DE360B">
            <w:pPr>
              <w:rPr>
                <w:rFonts w:ascii="Courier New" w:hAnsi="Courier New" w:cs="Courier New"/>
                <w:sz w:val="20"/>
                <w:szCs w:val="18"/>
              </w:rPr>
            </w:pPr>
          </w:p>
        </w:tc>
        <w:tc>
          <w:tcPr>
            <w:tcW w:w="1550" w:type="dxa"/>
          </w:tcPr>
          <w:p w14:paraId="33342044" w14:textId="77777777" w:rsidR="00B03CE0" w:rsidRPr="00C35EA7" w:rsidRDefault="00B03CE0" w:rsidP="00DE360B">
            <w:pPr>
              <w:rPr>
                <w:rFonts w:ascii="Courier New" w:hAnsi="Courier New" w:cs="Courier New"/>
                <w:sz w:val="20"/>
                <w:szCs w:val="18"/>
              </w:rPr>
            </w:pPr>
          </w:p>
        </w:tc>
        <w:tc>
          <w:tcPr>
            <w:tcW w:w="1882" w:type="dxa"/>
          </w:tcPr>
          <w:p w14:paraId="71C6A12C" w14:textId="77777777" w:rsidR="00B03CE0" w:rsidRPr="00C35EA7" w:rsidRDefault="00B03CE0" w:rsidP="00DE360B">
            <w:pPr>
              <w:rPr>
                <w:rFonts w:ascii="Courier New" w:hAnsi="Courier New" w:cs="Courier New"/>
                <w:sz w:val="20"/>
                <w:szCs w:val="18"/>
              </w:rPr>
            </w:pPr>
          </w:p>
        </w:tc>
        <w:tc>
          <w:tcPr>
            <w:tcW w:w="816" w:type="dxa"/>
          </w:tcPr>
          <w:p w14:paraId="6C221855" w14:textId="77777777" w:rsidR="00B03CE0" w:rsidRPr="00C35EA7" w:rsidRDefault="00B03CE0" w:rsidP="00DE360B">
            <w:pPr>
              <w:rPr>
                <w:rFonts w:ascii="Courier New" w:hAnsi="Courier New" w:cs="Courier New"/>
                <w:sz w:val="20"/>
                <w:szCs w:val="18"/>
              </w:rPr>
            </w:pPr>
          </w:p>
        </w:tc>
      </w:tr>
      <w:tr w:rsidR="005D10B6" w:rsidRPr="00C04709" w14:paraId="6CD8BAD8" w14:textId="77777777" w:rsidTr="00C35EA7">
        <w:trPr>
          <w:jc w:val="center"/>
        </w:trPr>
        <w:tc>
          <w:tcPr>
            <w:tcW w:w="1516" w:type="dxa"/>
          </w:tcPr>
          <w:p w14:paraId="3C9BDEEA" w14:textId="77777777" w:rsidR="00B03CE0" w:rsidRPr="00C35EA7" w:rsidRDefault="00B03CE0" w:rsidP="00C35EA7">
            <w:pPr>
              <w:jc w:val="center"/>
              <w:rPr>
                <w:szCs w:val="18"/>
              </w:rPr>
            </w:pPr>
            <w:r w:rsidRPr="00C35EA7">
              <w:rPr>
                <w:szCs w:val="18"/>
              </w:rPr>
              <w:t>site</w:t>
            </w:r>
          </w:p>
        </w:tc>
        <w:tc>
          <w:tcPr>
            <w:tcW w:w="1176" w:type="dxa"/>
          </w:tcPr>
          <w:p w14:paraId="42C397E4" w14:textId="77777777" w:rsidR="00B03CE0" w:rsidRPr="00C35EA7" w:rsidRDefault="00B03CE0" w:rsidP="00C35EA7">
            <w:pPr>
              <w:jc w:val="center"/>
              <w:rPr>
                <w:szCs w:val="18"/>
              </w:rPr>
            </w:pPr>
            <w:r w:rsidRPr="00C35EA7">
              <w:rPr>
                <w:szCs w:val="18"/>
              </w:rPr>
              <w:t>structure</w:t>
            </w:r>
          </w:p>
        </w:tc>
        <w:tc>
          <w:tcPr>
            <w:tcW w:w="1070" w:type="dxa"/>
          </w:tcPr>
          <w:p w14:paraId="64A6DA58" w14:textId="77777777" w:rsidR="00B03CE0" w:rsidRPr="00C35EA7" w:rsidRDefault="00B03CE0" w:rsidP="00C35EA7">
            <w:pPr>
              <w:jc w:val="center"/>
              <w:rPr>
                <w:szCs w:val="18"/>
              </w:rPr>
            </w:pPr>
            <w:r w:rsidRPr="00C35EA7">
              <w:rPr>
                <w:szCs w:val="18"/>
              </w:rPr>
              <w:t>numero</w:t>
            </w:r>
          </w:p>
        </w:tc>
        <w:tc>
          <w:tcPr>
            <w:tcW w:w="1550" w:type="dxa"/>
          </w:tcPr>
          <w:p w14:paraId="70135DF9" w14:textId="77777777" w:rsidR="00B03CE0" w:rsidRPr="00C35EA7" w:rsidRDefault="00B03CE0" w:rsidP="00C35EA7">
            <w:pPr>
              <w:jc w:val="center"/>
              <w:rPr>
                <w:szCs w:val="18"/>
              </w:rPr>
            </w:pPr>
            <w:r w:rsidRPr="00C35EA7">
              <w:rPr>
                <w:szCs w:val="18"/>
              </w:rPr>
              <w:t>objet</w:t>
            </w:r>
          </w:p>
        </w:tc>
        <w:tc>
          <w:tcPr>
            <w:tcW w:w="1882" w:type="dxa"/>
          </w:tcPr>
          <w:p w14:paraId="32090AE6" w14:textId="77777777" w:rsidR="00B03CE0" w:rsidRPr="00C35EA7" w:rsidRDefault="00B03CE0" w:rsidP="00C35EA7">
            <w:pPr>
              <w:jc w:val="center"/>
              <w:rPr>
                <w:szCs w:val="18"/>
              </w:rPr>
            </w:pPr>
            <w:r w:rsidRPr="00C35EA7">
              <w:rPr>
                <w:szCs w:val="18"/>
              </w:rPr>
              <w:t>description</w:t>
            </w:r>
          </w:p>
        </w:tc>
        <w:tc>
          <w:tcPr>
            <w:tcW w:w="816" w:type="dxa"/>
          </w:tcPr>
          <w:p w14:paraId="1FF3F3B2" w14:textId="77777777" w:rsidR="00B03CE0" w:rsidRPr="00C35EA7" w:rsidRDefault="00B03CE0" w:rsidP="00C35EA7">
            <w:pPr>
              <w:jc w:val="center"/>
              <w:rPr>
                <w:szCs w:val="18"/>
              </w:rPr>
            </w:pPr>
            <w:r w:rsidRPr="00C35EA7">
              <w:rPr>
                <w:szCs w:val="18"/>
              </w:rPr>
              <w:t>BIB</w:t>
            </w:r>
          </w:p>
        </w:tc>
      </w:tr>
      <w:tr w:rsidR="005D10B6" w:rsidRPr="00C04709" w14:paraId="5ECAE90A" w14:textId="77777777" w:rsidTr="00C35EA7">
        <w:trPr>
          <w:jc w:val="center"/>
        </w:trPr>
        <w:tc>
          <w:tcPr>
            <w:tcW w:w="1516" w:type="dxa"/>
          </w:tcPr>
          <w:p w14:paraId="5184DFBD" w14:textId="77777777" w:rsidR="00B03CE0" w:rsidRPr="00C35EA7" w:rsidRDefault="00B03CE0" w:rsidP="00DE360B">
            <w:pPr>
              <w:rPr>
                <w:szCs w:val="18"/>
              </w:rPr>
            </w:pPr>
            <w:r w:rsidRPr="00C35EA7">
              <w:rPr>
                <w:szCs w:val="18"/>
              </w:rPr>
              <w:t>Moulin (Le)</w:t>
            </w:r>
          </w:p>
        </w:tc>
        <w:tc>
          <w:tcPr>
            <w:tcW w:w="1176" w:type="dxa"/>
          </w:tcPr>
          <w:p w14:paraId="71882575" w14:textId="77777777" w:rsidR="00B03CE0" w:rsidRPr="00C35EA7" w:rsidRDefault="00B03CE0" w:rsidP="00DE360B">
            <w:pPr>
              <w:rPr>
                <w:szCs w:val="18"/>
              </w:rPr>
            </w:pPr>
            <w:r>
              <w:t>t_278</w:t>
            </w:r>
          </w:p>
        </w:tc>
        <w:tc>
          <w:tcPr>
            <w:tcW w:w="1070" w:type="dxa"/>
          </w:tcPr>
          <w:p w14:paraId="0F11E481" w14:textId="77777777" w:rsidR="00B03CE0" w:rsidRPr="00C35EA7" w:rsidRDefault="00B03CE0" w:rsidP="00DE360B">
            <w:pPr>
              <w:rPr>
                <w:szCs w:val="18"/>
              </w:rPr>
            </w:pPr>
            <w:r w:rsidRPr="00C35EA7">
              <w:rPr>
                <w:szCs w:val="18"/>
              </w:rPr>
              <w:t>15851</w:t>
            </w:r>
          </w:p>
        </w:tc>
        <w:tc>
          <w:tcPr>
            <w:tcW w:w="1550" w:type="dxa"/>
          </w:tcPr>
          <w:p w14:paraId="3C77EB07" w14:textId="77777777" w:rsidR="00B03CE0" w:rsidRDefault="00B03CE0" w:rsidP="00DE360B">
            <w:r>
              <w:t>AM-1231-m</w:t>
            </w:r>
          </w:p>
        </w:tc>
        <w:tc>
          <w:tcPr>
            <w:tcW w:w="1882" w:type="dxa"/>
          </w:tcPr>
          <w:p w14:paraId="5F802DEE" w14:textId="77777777" w:rsidR="00B03CE0" w:rsidRPr="00C35EA7" w:rsidRDefault="00B03CE0" w:rsidP="00DE360B">
            <w:pPr>
              <w:rPr>
                <w:szCs w:val="18"/>
              </w:rPr>
            </w:pPr>
            <w:r w:rsidRPr="00C35EA7">
              <w:rPr>
                <w:szCs w:val="18"/>
              </w:rPr>
              <w:t>rasoir en bronze</w:t>
            </w:r>
          </w:p>
        </w:tc>
        <w:tc>
          <w:tcPr>
            <w:tcW w:w="816" w:type="dxa"/>
          </w:tcPr>
          <w:p w14:paraId="536EDAC0" w14:textId="77777777" w:rsidR="00B03CE0" w:rsidRDefault="00B03CE0" w:rsidP="00DE360B">
            <w:r>
              <w:t>1833</w:t>
            </w:r>
          </w:p>
        </w:tc>
      </w:tr>
    </w:tbl>
    <w:p w14:paraId="295B170D" w14:textId="77777777" w:rsidR="00B03CE0" w:rsidRDefault="00B03CE0" w:rsidP="00DE360B">
      <w:pPr>
        <w:jc w:val="both"/>
      </w:pPr>
    </w:p>
    <w:p w14:paraId="26900F36" w14:textId="77777777" w:rsidR="00B03CE0" w:rsidRPr="006D7659" w:rsidRDefault="00B03CE0" w:rsidP="00DE360B">
      <w:pPr>
        <w:jc w:val="both"/>
      </w:pPr>
    </w:p>
    <w:p w14:paraId="7FA45B03" w14:textId="77777777" w:rsidR="00C46DBB" w:rsidRDefault="009E4276" w:rsidP="00DE360B">
      <w:pPr>
        <w:pStyle w:val="Heading3"/>
      </w:pPr>
      <w:bookmarkStart w:id="2341" w:name="Sit_Mailhac_Moulin_t279"/>
      <w:r>
        <w:t>t_</w:t>
      </w:r>
      <w:r w:rsidR="00C46DBB">
        <w:t>279</w:t>
      </w:r>
    </w:p>
    <w:bookmarkEnd w:id="2341"/>
    <w:p w14:paraId="5F447E78" w14:textId="77777777" w:rsidR="00F82431" w:rsidRPr="0032190F" w:rsidRDefault="00F82431" w:rsidP="00DE360B">
      <w:pPr>
        <w:rPr>
          <w:lang w:val="fr-FR"/>
        </w:rPr>
      </w:pPr>
      <w:r w:rsidRPr="0032190F">
        <w:rPr>
          <w:lang w:val="fr-FR"/>
        </w:rPr>
        <w:t>fragments d’un écuelle en poterie grossière noire marbrée de brun, affinée en surface. Décor incisé avec un poinçon. Db : 0,09 m. (BIB 1833)</w:t>
      </w:r>
    </w:p>
    <w:p w14:paraId="61B4AF83" w14:textId="77777777" w:rsidR="00F82431" w:rsidRPr="0032190F" w:rsidRDefault="00F82431" w:rsidP="00DE360B">
      <w:pPr>
        <w:rPr>
          <w:lang w:val="fr-FR"/>
        </w:rPr>
      </w:pPr>
    </w:p>
    <w:p w14:paraId="6BBE2056" w14:textId="77777777" w:rsidR="00F82431" w:rsidRPr="0032190F" w:rsidRDefault="009E4276" w:rsidP="00DE360B">
      <w:pPr>
        <w:pStyle w:val="Heading3"/>
      </w:pPr>
      <w:bookmarkStart w:id="2342" w:name="Sit_Mailhac_Moulin_t281"/>
      <w:r w:rsidRPr="0032190F">
        <w:t>t_</w:t>
      </w:r>
      <w:r w:rsidR="00F82431" w:rsidRPr="0032190F">
        <w:t>281</w:t>
      </w:r>
    </w:p>
    <w:bookmarkEnd w:id="2342"/>
    <w:p w14:paraId="77EB64B9" w14:textId="77777777" w:rsidR="00F82431" w:rsidRPr="0032190F" w:rsidRDefault="004C0792" w:rsidP="00DE360B">
      <w:pPr>
        <w:jc w:val="both"/>
        <w:rPr>
          <w:lang w:val="fr-FR"/>
        </w:rPr>
      </w:pPr>
      <w:r w:rsidRPr="0032190F">
        <w:rPr>
          <w:lang w:val="fr-FR"/>
        </w:rPr>
        <w:t xml:space="preserve">n°1 : </w:t>
      </w:r>
      <w:r w:rsidR="00F82431" w:rsidRPr="0032190F">
        <w:rPr>
          <w:lang w:val="fr-FR"/>
        </w:rPr>
        <w:t>écuelle en poterie grise grossière, de facture “ lourde ” et maladroite, ornée de double chevrons tracés légèrement avant cuisson, avec un instrument à pointe mousse assez large. H : 0,15 m environ ; Do : 0,20 m environ ; Db : 0,09 m. La technique du montage au colombin est évidente sur ce vase car les éléments mal liés se sont décollés.</w:t>
      </w:r>
    </w:p>
    <w:p w14:paraId="1C83F330" w14:textId="77777777" w:rsidR="00AD0E92" w:rsidRPr="0032190F" w:rsidRDefault="00AD0E92" w:rsidP="00DE360B">
      <w:pPr>
        <w:jc w:val="both"/>
        <w:rPr>
          <w:lang w:val="fr-FR"/>
        </w:rPr>
      </w:pPr>
    </w:p>
    <w:p w14:paraId="0D153429" w14:textId="77777777" w:rsidR="00AD0E92" w:rsidRDefault="00AD0E92" w:rsidP="00DE360B">
      <w:pPr>
        <w:pStyle w:val="Heading3"/>
      </w:pPr>
      <w:r>
        <w:lastRenderedPageBreak/>
        <w:t>t_284</w:t>
      </w:r>
    </w:p>
    <w:p w14:paraId="017EB375" w14:textId="77777777" w:rsidR="00AD0E92" w:rsidRPr="00AD0E92" w:rsidRDefault="00AD0E92" w:rsidP="00DE360B"/>
    <w:tbl>
      <w:tblPr>
        <w:tblW w:w="85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475"/>
        <w:gridCol w:w="816"/>
      </w:tblGrid>
      <w:tr w:rsidR="005D10B6" w:rsidRPr="00C04709" w14:paraId="146F1F2E" w14:textId="77777777" w:rsidTr="00C35EA7">
        <w:trPr>
          <w:jc w:val="center"/>
        </w:trPr>
        <w:tc>
          <w:tcPr>
            <w:tcW w:w="1516" w:type="dxa"/>
          </w:tcPr>
          <w:p w14:paraId="74B74992" w14:textId="77777777" w:rsidR="00AD0E92" w:rsidRPr="00C35EA7" w:rsidRDefault="00AD0E92"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368E5D7A" w14:textId="77777777" w:rsidR="00AD0E92" w:rsidRPr="00C35EA7" w:rsidRDefault="00AD0E92" w:rsidP="00DE360B">
            <w:pPr>
              <w:rPr>
                <w:rFonts w:ascii="Courier New" w:hAnsi="Courier New" w:cs="Courier New"/>
                <w:sz w:val="20"/>
                <w:szCs w:val="18"/>
              </w:rPr>
            </w:pPr>
          </w:p>
        </w:tc>
        <w:tc>
          <w:tcPr>
            <w:tcW w:w="1070" w:type="dxa"/>
          </w:tcPr>
          <w:p w14:paraId="0EA4E4DE" w14:textId="77777777" w:rsidR="00AD0E92" w:rsidRPr="00C35EA7" w:rsidRDefault="00AD0E92" w:rsidP="00DE360B">
            <w:pPr>
              <w:rPr>
                <w:rFonts w:ascii="Courier New" w:hAnsi="Courier New" w:cs="Courier New"/>
                <w:sz w:val="20"/>
                <w:szCs w:val="18"/>
              </w:rPr>
            </w:pPr>
          </w:p>
        </w:tc>
        <w:tc>
          <w:tcPr>
            <w:tcW w:w="1510" w:type="dxa"/>
          </w:tcPr>
          <w:p w14:paraId="66ECE06D" w14:textId="77777777" w:rsidR="00AD0E92" w:rsidRPr="00C35EA7" w:rsidRDefault="00AD0E92" w:rsidP="00DE360B">
            <w:pPr>
              <w:rPr>
                <w:rFonts w:ascii="Courier New" w:hAnsi="Courier New" w:cs="Courier New"/>
                <w:sz w:val="20"/>
                <w:szCs w:val="18"/>
              </w:rPr>
            </w:pPr>
          </w:p>
        </w:tc>
        <w:tc>
          <w:tcPr>
            <w:tcW w:w="2475" w:type="dxa"/>
          </w:tcPr>
          <w:p w14:paraId="286AB640" w14:textId="77777777" w:rsidR="00AD0E92" w:rsidRPr="00C35EA7" w:rsidRDefault="00AD0E92" w:rsidP="00DE360B">
            <w:pPr>
              <w:rPr>
                <w:rFonts w:ascii="Courier New" w:hAnsi="Courier New" w:cs="Courier New"/>
                <w:sz w:val="20"/>
                <w:szCs w:val="18"/>
              </w:rPr>
            </w:pPr>
          </w:p>
        </w:tc>
        <w:tc>
          <w:tcPr>
            <w:tcW w:w="816" w:type="dxa"/>
          </w:tcPr>
          <w:p w14:paraId="20DE8A5F" w14:textId="77777777" w:rsidR="00AD0E92" w:rsidRPr="00C35EA7" w:rsidRDefault="00AD0E92" w:rsidP="00DE360B">
            <w:pPr>
              <w:rPr>
                <w:rFonts w:ascii="Courier New" w:hAnsi="Courier New" w:cs="Courier New"/>
                <w:sz w:val="20"/>
                <w:szCs w:val="18"/>
              </w:rPr>
            </w:pPr>
          </w:p>
        </w:tc>
      </w:tr>
      <w:tr w:rsidR="005D10B6" w:rsidRPr="00C04709" w14:paraId="5A270684" w14:textId="77777777" w:rsidTr="00C35EA7">
        <w:trPr>
          <w:jc w:val="center"/>
        </w:trPr>
        <w:tc>
          <w:tcPr>
            <w:tcW w:w="1516" w:type="dxa"/>
          </w:tcPr>
          <w:p w14:paraId="060BD1D3" w14:textId="77777777" w:rsidR="00AD0E92" w:rsidRPr="00C35EA7" w:rsidRDefault="00AD0E92" w:rsidP="00C35EA7">
            <w:pPr>
              <w:jc w:val="center"/>
              <w:rPr>
                <w:szCs w:val="18"/>
              </w:rPr>
            </w:pPr>
            <w:r w:rsidRPr="00C35EA7">
              <w:rPr>
                <w:szCs w:val="18"/>
              </w:rPr>
              <w:t>site</w:t>
            </w:r>
          </w:p>
        </w:tc>
        <w:tc>
          <w:tcPr>
            <w:tcW w:w="1176" w:type="dxa"/>
          </w:tcPr>
          <w:p w14:paraId="0E7D4247" w14:textId="77777777" w:rsidR="00AD0E92" w:rsidRPr="00C35EA7" w:rsidRDefault="00AD0E92" w:rsidP="00C35EA7">
            <w:pPr>
              <w:jc w:val="center"/>
              <w:rPr>
                <w:szCs w:val="18"/>
              </w:rPr>
            </w:pPr>
            <w:r w:rsidRPr="00C35EA7">
              <w:rPr>
                <w:szCs w:val="18"/>
              </w:rPr>
              <w:t>structure</w:t>
            </w:r>
          </w:p>
        </w:tc>
        <w:tc>
          <w:tcPr>
            <w:tcW w:w="1070" w:type="dxa"/>
          </w:tcPr>
          <w:p w14:paraId="7664613A" w14:textId="77777777" w:rsidR="00AD0E92" w:rsidRPr="00C35EA7" w:rsidRDefault="00AD0E92" w:rsidP="00C35EA7">
            <w:pPr>
              <w:jc w:val="center"/>
              <w:rPr>
                <w:szCs w:val="18"/>
              </w:rPr>
            </w:pPr>
            <w:r w:rsidRPr="00C35EA7">
              <w:rPr>
                <w:szCs w:val="18"/>
              </w:rPr>
              <w:t>numero</w:t>
            </w:r>
          </w:p>
        </w:tc>
        <w:tc>
          <w:tcPr>
            <w:tcW w:w="1510" w:type="dxa"/>
          </w:tcPr>
          <w:p w14:paraId="03F2DA32" w14:textId="77777777" w:rsidR="00AD0E92" w:rsidRPr="00C35EA7" w:rsidRDefault="00AD0E92" w:rsidP="00C35EA7">
            <w:pPr>
              <w:jc w:val="center"/>
              <w:rPr>
                <w:szCs w:val="18"/>
              </w:rPr>
            </w:pPr>
            <w:r w:rsidRPr="00C35EA7">
              <w:rPr>
                <w:szCs w:val="18"/>
              </w:rPr>
              <w:t>objet</w:t>
            </w:r>
          </w:p>
        </w:tc>
        <w:tc>
          <w:tcPr>
            <w:tcW w:w="2475" w:type="dxa"/>
          </w:tcPr>
          <w:p w14:paraId="16A967D7" w14:textId="77777777" w:rsidR="00AD0E92" w:rsidRPr="00C35EA7" w:rsidRDefault="00AD0E92" w:rsidP="00C35EA7">
            <w:pPr>
              <w:jc w:val="center"/>
              <w:rPr>
                <w:szCs w:val="18"/>
              </w:rPr>
            </w:pPr>
            <w:r w:rsidRPr="00C35EA7">
              <w:rPr>
                <w:szCs w:val="18"/>
              </w:rPr>
              <w:t>description</w:t>
            </w:r>
          </w:p>
        </w:tc>
        <w:tc>
          <w:tcPr>
            <w:tcW w:w="816" w:type="dxa"/>
          </w:tcPr>
          <w:p w14:paraId="7C015501" w14:textId="77777777" w:rsidR="00AD0E92" w:rsidRPr="00C35EA7" w:rsidRDefault="00AD0E92" w:rsidP="00C35EA7">
            <w:pPr>
              <w:jc w:val="center"/>
              <w:rPr>
                <w:szCs w:val="18"/>
              </w:rPr>
            </w:pPr>
            <w:r w:rsidRPr="00C35EA7">
              <w:rPr>
                <w:szCs w:val="18"/>
              </w:rPr>
              <w:t>BIB</w:t>
            </w:r>
          </w:p>
        </w:tc>
      </w:tr>
      <w:tr w:rsidR="005D10B6" w14:paraId="2C32D688" w14:textId="77777777" w:rsidTr="00C35EA7">
        <w:trPr>
          <w:jc w:val="center"/>
        </w:trPr>
        <w:tc>
          <w:tcPr>
            <w:tcW w:w="1516" w:type="dxa"/>
          </w:tcPr>
          <w:p w14:paraId="2631D93C" w14:textId="77777777" w:rsidR="00AD0E92" w:rsidRPr="00C35EA7" w:rsidRDefault="00AD0E92" w:rsidP="00DE360B">
            <w:pPr>
              <w:rPr>
                <w:szCs w:val="18"/>
              </w:rPr>
            </w:pPr>
            <w:r w:rsidRPr="00C35EA7">
              <w:rPr>
                <w:szCs w:val="18"/>
              </w:rPr>
              <w:t>Moulin (Le)</w:t>
            </w:r>
          </w:p>
        </w:tc>
        <w:tc>
          <w:tcPr>
            <w:tcW w:w="1176" w:type="dxa"/>
          </w:tcPr>
          <w:p w14:paraId="6167A01F" w14:textId="77777777" w:rsidR="00AD0E92" w:rsidRPr="00C35EA7" w:rsidRDefault="00AD0E92" w:rsidP="00DE360B">
            <w:pPr>
              <w:rPr>
                <w:szCs w:val="18"/>
              </w:rPr>
            </w:pPr>
            <w:r>
              <w:t>t_284</w:t>
            </w:r>
          </w:p>
        </w:tc>
        <w:tc>
          <w:tcPr>
            <w:tcW w:w="1070" w:type="dxa"/>
          </w:tcPr>
          <w:p w14:paraId="5F76B07C" w14:textId="77777777" w:rsidR="00AD0E92" w:rsidRPr="00C35EA7" w:rsidRDefault="00AD0E92" w:rsidP="00DE360B">
            <w:pPr>
              <w:rPr>
                <w:szCs w:val="18"/>
              </w:rPr>
            </w:pPr>
            <w:r w:rsidRPr="00C35EA7">
              <w:rPr>
                <w:szCs w:val="18"/>
              </w:rPr>
              <w:t>15857</w:t>
            </w:r>
          </w:p>
        </w:tc>
        <w:tc>
          <w:tcPr>
            <w:tcW w:w="1510" w:type="dxa"/>
          </w:tcPr>
          <w:p w14:paraId="675D5C1D" w14:textId="77777777" w:rsidR="00AD0E92" w:rsidRDefault="00AD0E92" w:rsidP="00C35EA7">
            <w:pPr>
              <w:jc w:val="both"/>
            </w:pPr>
            <w:r>
              <w:t>AK-3171-m</w:t>
            </w:r>
          </w:p>
        </w:tc>
        <w:tc>
          <w:tcPr>
            <w:tcW w:w="2475" w:type="dxa"/>
          </w:tcPr>
          <w:p w14:paraId="03A3A0ED" w14:textId="77777777" w:rsidR="00AD0E92" w:rsidRDefault="00AD0E92" w:rsidP="00DE360B">
            <w:r>
              <w:t>anneau en bronze</w:t>
            </w:r>
          </w:p>
        </w:tc>
        <w:tc>
          <w:tcPr>
            <w:tcW w:w="816" w:type="dxa"/>
          </w:tcPr>
          <w:p w14:paraId="37615627" w14:textId="77777777" w:rsidR="00AD0E92" w:rsidRPr="00C35EA7" w:rsidRDefault="00AD0E92" w:rsidP="00DE360B">
            <w:pPr>
              <w:rPr>
                <w:szCs w:val="18"/>
              </w:rPr>
            </w:pPr>
            <w:r w:rsidRPr="00C35EA7">
              <w:rPr>
                <w:szCs w:val="18"/>
              </w:rPr>
              <w:t>1833</w:t>
            </w:r>
          </w:p>
        </w:tc>
      </w:tr>
    </w:tbl>
    <w:p w14:paraId="355CFA5F" w14:textId="77777777" w:rsidR="00AD0E92" w:rsidRPr="00AD0E92" w:rsidRDefault="00AD0E92" w:rsidP="00DE360B"/>
    <w:p w14:paraId="4AFDD59E" w14:textId="77777777" w:rsidR="00F82431" w:rsidRDefault="00F82431" w:rsidP="00DE360B"/>
    <w:p w14:paraId="06F8F6B4" w14:textId="77777777" w:rsidR="00C46DBB" w:rsidRDefault="009E4276" w:rsidP="00DE360B">
      <w:pPr>
        <w:pStyle w:val="Heading3"/>
      </w:pPr>
      <w:bookmarkStart w:id="2343" w:name="Sit_Mailhac_Moulin_t285"/>
      <w:r>
        <w:t>t_</w:t>
      </w:r>
      <w:r w:rsidR="00C46DBB">
        <w:t>285</w:t>
      </w:r>
    </w:p>
    <w:bookmarkEnd w:id="2343"/>
    <w:p w14:paraId="181D04E0" w14:textId="0D739EE3" w:rsidR="00F8430E" w:rsidRPr="0032190F" w:rsidRDefault="00F8430E" w:rsidP="00F53FAF">
      <w:pPr>
        <w:rPr>
          <w:lang w:val="fr-FR"/>
        </w:rPr>
      </w:pPr>
      <w:r w:rsidRPr="0032190F">
        <w:rPr>
          <w:lang w:val="fr-FR"/>
        </w:rPr>
        <w:t xml:space="preserve">Les deux vases décors de cette sépulture sont proches du vase 10838  de la </w:t>
      </w:r>
      <w:hyperlink r:id="rId5451" w:anchor="Sit_Mailhac_Moulin_t202" w:history="1">
        <w:r w:rsidRPr="0032190F">
          <w:rPr>
            <w:rStyle w:val="Hyperlink"/>
            <w:lang w:val="fr-FR"/>
          </w:rPr>
          <w:t>tombe 202</w:t>
        </w:r>
      </w:hyperlink>
      <w:r w:rsidRPr="0032190F">
        <w:rPr>
          <w:lang w:val="fr-FR"/>
        </w:rPr>
        <w:t xml:space="preserve"> (BIB Réunion T. Lachenal, L. Bourdajaud, 2016)</w:t>
      </w:r>
    </w:p>
    <w:p w14:paraId="2C50C2AB" w14:textId="77777777" w:rsidR="00F8430E" w:rsidRPr="0032190F" w:rsidRDefault="00F8430E" w:rsidP="00DE360B">
      <w:pPr>
        <w:jc w:val="both"/>
        <w:rPr>
          <w:lang w:val="fr-FR"/>
        </w:rPr>
      </w:pPr>
    </w:p>
    <w:p w14:paraId="3148E3ED" w14:textId="77777777" w:rsidR="00313381" w:rsidRPr="0032190F" w:rsidRDefault="00313381" w:rsidP="00DE360B">
      <w:pPr>
        <w:jc w:val="both"/>
        <w:rPr>
          <w:lang w:val="fr-FR"/>
        </w:rPr>
      </w:pPr>
      <w:r w:rsidRPr="0032190F">
        <w:rPr>
          <w:lang w:val="fr-FR"/>
        </w:rPr>
        <w:t>Deux vases décorés :</w:t>
      </w:r>
    </w:p>
    <w:p w14:paraId="545CD1B7" w14:textId="77777777" w:rsidR="00313381" w:rsidRPr="0032190F" w:rsidRDefault="00F8430E" w:rsidP="00DE360B">
      <w:pPr>
        <w:jc w:val="both"/>
        <w:rPr>
          <w:lang w:val="fr-FR"/>
        </w:rPr>
      </w:pPr>
      <w:r w:rsidRPr="0032190F">
        <w:rPr>
          <w:lang w:val="fr-FR"/>
        </w:rPr>
        <w:t>11098 (=1)</w:t>
      </w:r>
      <w:r w:rsidR="00CA2A4D" w:rsidRPr="0032190F">
        <w:rPr>
          <w:lang w:val="fr-FR"/>
        </w:rPr>
        <w:t> :</w:t>
      </w:r>
      <w:r w:rsidR="00F82431" w:rsidRPr="0032190F">
        <w:rPr>
          <w:lang w:val="fr-FR"/>
        </w:rPr>
        <w:t xml:space="preserve"> ossuaire en poterie noirâtre grossière et friable, surtout dans la partie inférieure. Traces d’incisions. Do : 0,17 m. </w:t>
      </w:r>
      <w:r w:rsidR="00313381" w:rsidRPr="0032190F">
        <w:rPr>
          <w:lang w:val="fr-FR"/>
        </w:rPr>
        <w:t>(BIB 1833)</w:t>
      </w:r>
    </w:p>
    <w:p w14:paraId="07E6326D" w14:textId="77777777" w:rsidR="00C46DBB" w:rsidRPr="0032190F" w:rsidRDefault="00F8430E" w:rsidP="00DE360B">
      <w:pPr>
        <w:jc w:val="both"/>
        <w:rPr>
          <w:lang w:val="fr-FR"/>
        </w:rPr>
      </w:pPr>
      <w:r w:rsidRPr="0032190F">
        <w:rPr>
          <w:lang w:val="fr-FR"/>
        </w:rPr>
        <w:t>11099 (=2) </w:t>
      </w:r>
      <w:r w:rsidR="00CA2A4D" w:rsidRPr="0032190F">
        <w:rPr>
          <w:lang w:val="fr-FR"/>
        </w:rPr>
        <w:t xml:space="preserve">: </w:t>
      </w:r>
      <w:r w:rsidR="00F82431" w:rsidRPr="0032190F">
        <w:rPr>
          <w:lang w:val="fr-FR"/>
        </w:rPr>
        <w:t>écuelle en poterie grossière, grise marbrée de noir. Décor très effacé, gravé avec une pointe fine et empli de rouge. H : 0,115 m ; Do : 0,155 m ; Db : 0,07 m.(BIB 1833)</w:t>
      </w:r>
    </w:p>
    <w:p w14:paraId="25292404" w14:textId="77777777" w:rsidR="00F53FAF" w:rsidRPr="0032190F" w:rsidRDefault="00F53FAF" w:rsidP="00DE360B">
      <w:pPr>
        <w:jc w:val="both"/>
        <w:rPr>
          <w:lang w:val="fr-FR"/>
        </w:rPr>
      </w:pPr>
    </w:p>
    <w:p w14:paraId="36576B92" w14:textId="4B71C7D2" w:rsidR="00F53FAF" w:rsidRPr="0032190F" w:rsidRDefault="00F53FAF" w:rsidP="00DE360B">
      <w:pPr>
        <w:jc w:val="both"/>
        <w:rPr>
          <w:lang w:val="fr-FR"/>
        </w:rPr>
      </w:pPr>
      <w:r w:rsidRPr="0032190F">
        <w:rPr>
          <w:lang w:val="fr-FR"/>
        </w:rPr>
        <w:t xml:space="preserve">D’après BIB 1833, il s’agit de </w:t>
      </w:r>
      <w:hyperlink r:id="rId5452" w:anchor="Sit_Mailhac_Moulin__cera_decor" w:history="1">
        <w:r w:rsidRPr="0032190F">
          <w:rPr>
            <w:rStyle w:val="Hyperlink"/>
            <w:lang w:val="fr-FR"/>
          </w:rPr>
          <w:t>décors</w:t>
        </w:r>
      </w:hyperlink>
      <w:r w:rsidRPr="0032190F">
        <w:rPr>
          <w:lang w:val="fr-FR"/>
        </w:rPr>
        <w:t xml:space="preserve"> du type mailhac 2 (BIB 1833 fig. 409). </w:t>
      </w:r>
    </w:p>
    <w:p w14:paraId="52C689C5" w14:textId="77777777" w:rsidR="00B2667E" w:rsidRPr="0032190F" w:rsidRDefault="00B2667E" w:rsidP="00DE360B">
      <w:pPr>
        <w:jc w:val="both"/>
        <w:rPr>
          <w:lang w:val="fr-FR"/>
        </w:rPr>
      </w:pPr>
    </w:p>
    <w:tbl>
      <w:tblPr>
        <w:tblW w:w="81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496"/>
        <w:gridCol w:w="2042"/>
        <w:gridCol w:w="816"/>
      </w:tblGrid>
      <w:tr w:rsidR="005D10B6" w:rsidRPr="00C04709" w14:paraId="5D0D0165" w14:textId="77777777" w:rsidTr="00C35EA7">
        <w:trPr>
          <w:jc w:val="center"/>
        </w:trPr>
        <w:tc>
          <w:tcPr>
            <w:tcW w:w="1516" w:type="dxa"/>
          </w:tcPr>
          <w:p w14:paraId="25A01A38" w14:textId="77777777" w:rsidR="00B2667E" w:rsidRPr="00C35EA7" w:rsidRDefault="00B2667E" w:rsidP="00DE360B">
            <w:pPr>
              <w:rPr>
                <w:rFonts w:ascii="Courier New" w:hAnsi="Courier New" w:cs="Courier New"/>
                <w:sz w:val="20"/>
                <w:szCs w:val="18"/>
              </w:rPr>
            </w:pPr>
            <w:r w:rsidRPr="00C35EA7">
              <w:rPr>
                <w:rFonts w:ascii="Courier New" w:hAnsi="Courier New" w:cs="Courier New"/>
                <w:sz w:val="20"/>
                <w:szCs w:val="18"/>
                <w:lang w:val="fr-FR"/>
              </w:rPr>
              <w:br w:type="page"/>
            </w:r>
            <w:r w:rsidR="00C458EA" w:rsidRPr="00C35EA7">
              <w:rPr>
                <w:rFonts w:ascii="Courier New" w:hAnsi="Courier New" w:cs="Courier New"/>
                <w:sz w:val="20"/>
                <w:szCs w:val="18"/>
              </w:rPr>
              <w:t>OBJ_</w:t>
            </w:r>
          </w:p>
        </w:tc>
        <w:tc>
          <w:tcPr>
            <w:tcW w:w="1176" w:type="dxa"/>
          </w:tcPr>
          <w:p w14:paraId="0A1A8D0C" w14:textId="77777777" w:rsidR="00B2667E" w:rsidRPr="00C35EA7" w:rsidRDefault="00B2667E" w:rsidP="00DE360B">
            <w:pPr>
              <w:rPr>
                <w:rFonts w:ascii="Courier New" w:hAnsi="Courier New" w:cs="Courier New"/>
                <w:sz w:val="20"/>
                <w:szCs w:val="18"/>
              </w:rPr>
            </w:pPr>
          </w:p>
        </w:tc>
        <w:tc>
          <w:tcPr>
            <w:tcW w:w="1070" w:type="dxa"/>
          </w:tcPr>
          <w:p w14:paraId="37A1A967" w14:textId="77777777" w:rsidR="00B2667E" w:rsidRPr="00C35EA7" w:rsidRDefault="00B2667E" w:rsidP="00DE360B">
            <w:pPr>
              <w:rPr>
                <w:rFonts w:ascii="Courier New" w:hAnsi="Courier New" w:cs="Courier New"/>
                <w:sz w:val="20"/>
                <w:szCs w:val="18"/>
              </w:rPr>
            </w:pPr>
          </w:p>
        </w:tc>
        <w:tc>
          <w:tcPr>
            <w:tcW w:w="1496" w:type="dxa"/>
          </w:tcPr>
          <w:p w14:paraId="4FEC960E" w14:textId="77777777" w:rsidR="00B2667E" w:rsidRPr="00C35EA7" w:rsidRDefault="00B2667E" w:rsidP="00DE360B">
            <w:pPr>
              <w:rPr>
                <w:rFonts w:ascii="Courier New" w:hAnsi="Courier New" w:cs="Courier New"/>
                <w:sz w:val="20"/>
                <w:szCs w:val="18"/>
              </w:rPr>
            </w:pPr>
          </w:p>
        </w:tc>
        <w:tc>
          <w:tcPr>
            <w:tcW w:w="2042" w:type="dxa"/>
          </w:tcPr>
          <w:p w14:paraId="4245756C" w14:textId="77777777" w:rsidR="00B2667E" w:rsidRPr="00C35EA7" w:rsidRDefault="00B2667E" w:rsidP="00DE360B">
            <w:pPr>
              <w:rPr>
                <w:rFonts w:ascii="Courier New" w:hAnsi="Courier New" w:cs="Courier New"/>
                <w:sz w:val="20"/>
                <w:szCs w:val="18"/>
              </w:rPr>
            </w:pPr>
          </w:p>
        </w:tc>
        <w:tc>
          <w:tcPr>
            <w:tcW w:w="816" w:type="dxa"/>
          </w:tcPr>
          <w:p w14:paraId="7DB67E02" w14:textId="77777777" w:rsidR="00B2667E" w:rsidRPr="00C35EA7" w:rsidRDefault="00B2667E" w:rsidP="00DE360B">
            <w:pPr>
              <w:rPr>
                <w:rFonts w:ascii="Courier New" w:hAnsi="Courier New" w:cs="Courier New"/>
                <w:sz w:val="20"/>
                <w:szCs w:val="18"/>
              </w:rPr>
            </w:pPr>
          </w:p>
        </w:tc>
      </w:tr>
      <w:tr w:rsidR="005D10B6" w:rsidRPr="00C04709" w14:paraId="789DBCF2" w14:textId="77777777" w:rsidTr="00C35EA7">
        <w:trPr>
          <w:jc w:val="center"/>
        </w:trPr>
        <w:tc>
          <w:tcPr>
            <w:tcW w:w="1516" w:type="dxa"/>
          </w:tcPr>
          <w:p w14:paraId="56FB6478" w14:textId="77777777" w:rsidR="00B2667E" w:rsidRPr="00C35EA7" w:rsidRDefault="00B2667E" w:rsidP="00C35EA7">
            <w:pPr>
              <w:jc w:val="center"/>
              <w:rPr>
                <w:szCs w:val="18"/>
              </w:rPr>
            </w:pPr>
            <w:r w:rsidRPr="00C35EA7">
              <w:rPr>
                <w:szCs w:val="18"/>
              </w:rPr>
              <w:t>site</w:t>
            </w:r>
          </w:p>
        </w:tc>
        <w:tc>
          <w:tcPr>
            <w:tcW w:w="1176" w:type="dxa"/>
          </w:tcPr>
          <w:p w14:paraId="054A3533" w14:textId="77777777" w:rsidR="00B2667E" w:rsidRPr="00C35EA7" w:rsidRDefault="00B2667E" w:rsidP="00C35EA7">
            <w:pPr>
              <w:jc w:val="center"/>
              <w:rPr>
                <w:szCs w:val="18"/>
              </w:rPr>
            </w:pPr>
            <w:r w:rsidRPr="00C35EA7">
              <w:rPr>
                <w:szCs w:val="18"/>
              </w:rPr>
              <w:t>structure</w:t>
            </w:r>
          </w:p>
        </w:tc>
        <w:tc>
          <w:tcPr>
            <w:tcW w:w="1070" w:type="dxa"/>
          </w:tcPr>
          <w:p w14:paraId="0AE7A4B2" w14:textId="77777777" w:rsidR="00B2667E" w:rsidRPr="00C35EA7" w:rsidRDefault="00B2667E" w:rsidP="00C35EA7">
            <w:pPr>
              <w:jc w:val="center"/>
              <w:rPr>
                <w:szCs w:val="18"/>
              </w:rPr>
            </w:pPr>
            <w:r w:rsidRPr="00C35EA7">
              <w:rPr>
                <w:szCs w:val="18"/>
              </w:rPr>
              <w:t>numero</w:t>
            </w:r>
          </w:p>
        </w:tc>
        <w:tc>
          <w:tcPr>
            <w:tcW w:w="1496" w:type="dxa"/>
          </w:tcPr>
          <w:p w14:paraId="73A5F8DC" w14:textId="77777777" w:rsidR="00B2667E" w:rsidRPr="00C35EA7" w:rsidRDefault="00B2667E" w:rsidP="00C35EA7">
            <w:pPr>
              <w:jc w:val="center"/>
              <w:rPr>
                <w:szCs w:val="18"/>
              </w:rPr>
            </w:pPr>
            <w:r w:rsidRPr="00C35EA7">
              <w:rPr>
                <w:szCs w:val="18"/>
              </w:rPr>
              <w:t>objet</w:t>
            </w:r>
          </w:p>
        </w:tc>
        <w:tc>
          <w:tcPr>
            <w:tcW w:w="2042" w:type="dxa"/>
          </w:tcPr>
          <w:p w14:paraId="4148F29A" w14:textId="77777777" w:rsidR="00B2667E" w:rsidRPr="00C35EA7" w:rsidRDefault="00B2667E" w:rsidP="00C35EA7">
            <w:pPr>
              <w:jc w:val="center"/>
              <w:rPr>
                <w:szCs w:val="18"/>
              </w:rPr>
            </w:pPr>
            <w:r w:rsidRPr="00C35EA7">
              <w:rPr>
                <w:szCs w:val="18"/>
              </w:rPr>
              <w:t>description</w:t>
            </w:r>
          </w:p>
        </w:tc>
        <w:tc>
          <w:tcPr>
            <w:tcW w:w="816" w:type="dxa"/>
          </w:tcPr>
          <w:p w14:paraId="268FE054" w14:textId="77777777" w:rsidR="00B2667E" w:rsidRPr="00C35EA7" w:rsidRDefault="00B2667E" w:rsidP="00C35EA7">
            <w:pPr>
              <w:jc w:val="center"/>
              <w:rPr>
                <w:szCs w:val="18"/>
              </w:rPr>
            </w:pPr>
            <w:r w:rsidRPr="00C35EA7">
              <w:rPr>
                <w:szCs w:val="18"/>
              </w:rPr>
              <w:t>BIB</w:t>
            </w:r>
          </w:p>
        </w:tc>
      </w:tr>
      <w:tr w:rsidR="005D10B6" w:rsidRPr="00C04709" w14:paraId="0A38A9B2" w14:textId="77777777" w:rsidTr="00C35EA7">
        <w:trPr>
          <w:jc w:val="center"/>
        </w:trPr>
        <w:tc>
          <w:tcPr>
            <w:tcW w:w="1516" w:type="dxa"/>
          </w:tcPr>
          <w:p w14:paraId="5666863A" w14:textId="77777777" w:rsidR="00B2667E" w:rsidRPr="00C35EA7" w:rsidRDefault="00B2667E" w:rsidP="00DE360B">
            <w:pPr>
              <w:rPr>
                <w:szCs w:val="18"/>
              </w:rPr>
            </w:pPr>
            <w:r w:rsidRPr="00C35EA7">
              <w:rPr>
                <w:szCs w:val="18"/>
              </w:rPr>
              <w:t>Moulin (Le)</w:t>
            </w:r>
          </w:p>
        </w:tc>
        <w:tc>
          <w:tcPr>
            <w:tcW w:w="1176" w:type="dxa"/>
          </w:tcPr>
          <w:p w14:paraId="363831B8" w14:textId="77777777" w:rsidR="00B2667E" w:rsidRPr="00C35EA7" w:rsidRDefault="00B2667E" w:rsidP="00DE360B">
            <w:pPr>
              <w:rPr>
                <w:szCs w:val="18"/>
              </w:rPr>
            </w:pPr>
            <w:r>
              <w:t>t_285</w:t>
            </w:r>
          </w:p>
        </w:tc>
        <w:tc>
          <w:tcPr>
            <w:tcW w:w="1070" w:type="dxa"/>
          </w:tcPr>
          <w:p w14:paraId="24D820BC" w14:textId="77777777" w:rsidR="00B2667E" w:rsidRPr="00C35EA7" w:rsidRDefault="00B2667E" w:rsidP="00DE360B">
            <w:pPr>
              <w:rPr>
                <w:szCs w:val="18"/>
              </w:rPr>
            </w:pPr>
            <w:r w:rsidRPr="00C35EA7">
              <w:rPr>
                <w:szCs w:val="18"/>
              </w:rPr>
              <w:t>15862</w:t>
            </w:r>
          </w:p>
        </w:tc>
        <w:tc>
          <w:tcPr>
            <w:tcW w:w="1496" w:type="dxa"/>
          </w:tcPr>
          <w:p w14:paraId="126C8B51" w14:textId="77777777" w:rsidR="00B2667E" w:rsidRPr="00B2667E" w:rsidRDefault="00B2667E" w:rsidP="00C35EA7">
            <w:pPr>
              <w:jc w:val="both"/>
            </w:pPr>
            <w:r>
              <w:t>AA-6111-m</w:t>
            </w:r>
          </w:p>
        </w:tc>
        <w:tc>
          <w:tcPr>
            <w:tcW w:w="2042" w:type="dxa"/>
          </w:tcPr>
          <w:p w14:paraId="69294CAF" w14:textId="77777777" w:rsidR="00B2667E" w:rsidRPr="00C35EA7" w:rsidRDefault="00B2667E" w:rsidP="00DE360B">
            <w:pPr>
              <w:rPr>
                <w:szCs w:val="18"/>
              </w:rPr>
            </w:pPr>
            <w:r>
              <w:t>épingle en bronze</w:t>
            </w:r>
          </w:p>
        </w:tc>
        <w:tc>
          <w:tcPr>
            <w:tcW w:w="816" w:type="dxa"/>
          </w:tcPr>
          <w:p w14:paraId="706FC07F" w14:textId="77777777" w:rsidR="00B2667E" w:rsidRPr="00C35EA7" w:rsidRDefault="00B2667E" w:rsidP="00DE360B">
            <w:pPr>
              <w:rPr>
                <w:szCs w:val="18"/>
              </w:rPr>
            </w:pPr>
            <w:r w:rsidRPr="00C35EA7">
              <w:rPr>
                <w:szCs w:val="18"/>
              </w:rPr>
              <w:t>1833</w:t>
            </w:r>
          </w:p>
        </w:tc>
      </w:tr>
    </w:tbl>
    <w:p w14:paraId="3AD2D852" w14:textId="77777777" w:rsidR="00B2667E" w:rsidRDefault="00B2667E" w:rsidP="00DE360B">
      <w:pPr>
        <w:jc w:val="both"/>
      </w:pPr>
    </w:p>
    <w:p w14:paraId="45C1A6A4" w14:textId="77777777" w:rsidR="00F82431" w:rsidRDefault="00F82431" w:rsidP="00DE360B"/>
    <w:p w14:paraId="3122CE27" w14:textId="77777777" w:rsidR="00F82431" w:rsidRDefault="009E4276" w:rsidP="00DE360B">
      <w:pPr>
        <w:pStyle w:val="Heading3"/>
      </w:pPr>
      <w:bookmarkStart w:id="2344" w:name="Sit_Mailhac_Moulin_t288"/>
      <w:r>
        <w:t>t_</w:t>
      </w:r>
      <w:r w:rsidR="00F82431">
        <w:t>288</w:t>
      </w:r>
    </w:p>
    <w:bookmarkEnd w:id="2344"/>
    <w:p w14:paraId="1F4B6937" w14:textId="77777777" w:rsidR="00356956" w:rsidRDefault="00356956" w:rsidP="00DE360B"/>
    <w:p w14:paraId="2B101B8E" w14:textId="77777777" w:rsidR="00356956" w:rsidRPr="0032190F" w:rsidRDefault="00356956" w:rsidP="00DE360B">
      <w:pPr>
        <w:rPr>
          <w:lang w:val="fr-FR"/>
        </w:rPr>
      </w:pPr>
      <w:r w:rsidRPr="0032190F">
        <w:rPr>
          <w:lang w:val="fr-FR"/>
        </w:rPr>
        <w:t>D’après la morphologie du rasoir (15867) cette tombe serait a attribuer à la « période de transition » (BIB Réunion T. Lachenal, L. Bourdajaud, 2016)</w:t>
      </w:r>
    </w:p>
    <w:p w14:paraId="23FDCF62" w14:textId="77777777" w:rsidR="00356956" w:rsidRPr="0032190F" w:rsidRDefault="00356956" w:rsidP="00DE360B">
      <w:pPr>
        <w:rPr>
          <w:lang w:val="fr-FR"/>
        </w:rPr>
      </w:pPr>
    </w:p>
    <w:p w14:paraId="5B09B04D" w14:textId="77777777" w:rsidR="00F82431" w:rsidRPr="0032190F" w:rsidRDefault="00F82431" w:rsidP="00DE360B">
      <w:pPr>
        <w:rPr>
          <w:lang w:val="fr-FR"/>
        </w:rPr>
      </w:pPr>
      <w:r w:rsidRPr="0032190F">
        <w:rPr>
          <w:lang w:val="fr-FR"/>
        </w:rPr>
        <w:t>fragment d’un plat à rebord biseauté orné d’un décor incisé, probablement un tesson isolé.(BIB 1833). Tombe « riche » : pointe de flèche, pince à épiler, etc. (SS BIB)</w:t>
      </w:r>
    </w:p>
    <w:p w14:paraId="1DBD61AD" w14:textId="77777777" w:rsidR="00995A1A" w:rsidRPr="0032190F" w:rsidRDefault="00995A1A" w:rsidP="00DE360B">
      <w:pPr>
        <w:rPr>
          <w:lang w:val="fr-FR"/>
        </w:rPr>
      </w:pPr>
    </w:p>
    <w:tbl>
      <w:tblPr>
        <w:tblW w:w="89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483"/>
        <w:gridCol w:w="2869"/>
        <w:gridCol w:w="816"/>
      </w:tblGrid>
      <w:tr w:rsidR="005D10B6" w:rsidRPr="00C04709" w14:paraId="2DA9343E" w14:textId="77777777" w:rsidTr="00C35EA7">
        <w:trPr>
          <w:jc w:val="center"/>
        </w:trPr>
        <w:tc>
          <w:tcPr>
            <w:tcW w:w="1516" w:type="dxa"/>
          </w:tcPr>
          <w:p w14:paraId="0558EC50" w14:textId="77777777" w:rsidR="00995A1A" w:rsidRPr="00C35EA7" w:rsidRDefault="00995A1A" w:rsidP="00DE360B">
            <w:pPr>
              <w:rPr>
                <w:rFonts w:ascii="Courier New" w:hAnsi="Courier New" w:cs="Courier New"/>
                <w:sz w:val="20"/>
                <w:szCs w:val="18"/>
              </w:rPr>
            </w:pPr>
            <w:r w:rsidRPr="00C35EA7">
              <w:rPr>
                <w:rFonts w:ascii="Courier New" w:hAnsi="Courier New" w:cs="Courier New"/>
                <w:sz w:val="20"/>
                <w:szCs w:val="18"/>
                <w:lang w:val="fr-FR"/>
              </w:rPr>
              <w:br w:type="page"/>
            </w:r>
            <w:r w:rsidR="00C458EA" w:rsidRPr="00C35EA7">
              <w:rPr>
                <w:rFonts w:ascii="Courier New" w:hAnsi="Courier New" w:cs="Courier New"/>
                <w:sz w:val="20"/>
                <w:szCs w:val="18"/>
              </w:rPr>
              <w:t>OBJ_</w:t>
            </w:r>
          </w:p>
        </w:tc>
        <w:tc>
          <w:tcPr>
            <w:tcW w:w="1176" w:type="dxa"/>
          </w:tcPr>
          <w:p w14:paraId="3F6E70F6" w14:textId="77777777" w:rsidR="00995A1A" w:rsidRPr="00C35EA7" w:rsidRDefault="00995A1A" w:rsidP="00DE360B">
            <w:pPr>
              <w:rPr>
                <w:rFonts w:ascii="Courier New" w:hAnsi="Courier New" w:cs="Courier New"/>
                <w:sz w:val="20"/>
                <w:szCs w:val="18"/>
              </w:rPr>
            </w:pPr>
          </w:p>
        </w:tc>
        <w:tc>
          <w:tcPr>
            <w:tcW w:w="1070" w:type="dxa"/>
          </w:tcPr>
          <w:p w14:paraId="0AF0542E" w14:textId="77777777" w:rsidR="00995A1A" w:rsidRPr="00C35EA7" w:rsidRDefault="00995A1A" w:rsidP="00DE360B">
            <w:pPr>
              <w:rPr>
                <w:rFonts w:ascii="Courier New" w:hAnsi="Courier New" w:cs="Courier New"/>
                <w:sz w:val="20"/>
                <w:szCs w:val="18"/>
              </w:rPr>
            </w:pPr>
          </w:p>
        </w:tc>
        <w:tc>
          <w:tcPr>
            <w:tcW w:w="1483" w:type="dxa"/>
          </w:tcPr>
          <w:p w14:paraId="40DA0EC6" w14:textId="77777777" w:rsidR="00995A1A" w:rsidRPr="00C35EA7" w:rsidRDefault="00995A1A" w:rsidP="00DE360B">
            <w:pPr>
              <w:rPr>
                <w:rFonts w:ascii="Courier New" w:hAnsi="Courier New" w:cs="Courier New"/>
                <w:sz w:val="20"/>
                <w:szCs w:val="18"/>
              </w:rPr>
            </w:pPr>
          </w:p>
        </w:tc>
        <w:tc>
          <w:tcPr>
            <w:tcW w:w="2869" w:type="dxa"/>
          </w:tcPr>
          <w:p w14:paraId="0875A643" w14:textId="77777777" w:rsidR="00995A1A" w:rsidRPr="00C35EA7" w:rsidRDefault="00995A1A" w:rsidP="00DE360B">
            <w:pPr>
              <w:rPr>
                <w:rFonts w:ascii="Courier New" w:hAnsi="Courier New" w:cs="Courier New"/>
                <w:sz w:val="20"/>
                <w:szCs w:val="18"/>
              </w:rPr>
            </w:pPr>
          </w:p>
        </w:tc>
        <w:tc>
          <w:tcPr>
            <w:tcW w:w="816" w:type="dxa"/>
          </w:tcPr>
          <w:p w14:paraId="24781422" w14:textId="77777777" w:rsidR="00995A1A" w:rsidRPr="00C35EA7" w:rsidRDefault="00995A1A" w:rsidP="00DE360B">
            <w:pPr>
              <w:rPr>
                <w:rFonts w:ascii="Courier New" w:hAnsi="Courier New" w:cs="Courier New"/>
                <w:sz w:val="20"/>
                <w:szCs w:val="18"/>
              </w:rPr>
            </w:pPr>
          </w:p>
        </w:tc>
      </w:tr>
      <w:tr w:rsidR="005D10B6" w:rsidRPr="00C04709" w14:paraId="22732E6D" w14:textId="77777777" w:rsidTr="00C35EA7">
        <w:trPr>
          <w:jc w:val="center"/>
        </w:trPr>
        <w:tc>
          <w:tcPr>
            <w:tcW w:w="1516" w:type="dxa"/>
          </w:tcPr>
          <w:p w14:paraId="4F460AD6" w14:textId="77777777" w:rsidR="00995A1A" w:rsidRPr="00C35EA7" w:rsidRDefault="00995A1A" w:rsidP="00C35EA7">
            <w:pPr>
              <w:jc w:val="center"/>
              <w:rPr>
                <w:szCs w:val="18"/>
              </w:rPr>
            </w:pPr>
            <w:r w:rsidRPr="00C35EA7">
              <w:rPr>
                <w:szCs w:val="18"/>
              </w:rPr>
              <w:t>site</w:t>
            </w:r>
          </w:p>
        </w:tc>
        <w:tc>
          <w:tcPr>
            <w:tcW w:w="1176" w:type="dxa"/>
          </w:tcPr>
          <w:p w14:paraId="4D1A8530" w14:textId="77777777" w:rsidR="00995A1A" w:rsidRPr="00C35EA7" w:rsidRDefault="00995A1A" w:rsidP="00C35EA7">
            <w:pPr>
              <w:jc w:val="center"/>
              <w:rPr>
                <w:szCs w:val="18"/>
              </w:rPr>
            </w:pPr>
            <w:r w:rsidRPr="00C35EA7">
              <w:rPr>
                <w:szCs w:val="18"/>
              </w:rPr>
              <w:t>structure</w:t>
            </w:r>
          </w:p>
        </w:tc>
        <w:tc>
          <w:tcPr>
            <w:tcW w:w="1070" w:type="dxa"/>
          </w:tcPr>
          <w:p w14:paraId="0D746D4A" w14:textId="77777777" w:rsidR="00995A1A" w:rsidRPr="00C35EA7" w:rsidRDefault="00995A1A" w:rsidP="00C35EA7">
            <w:pPr>
              <w:jc w:val="center"/>
              <w:rPr>
                <w:szCs w:val="18"/>
              </w:rPr>
            </w:pPr>
            <w:r w:rsidRPr="00C35EA7">
              <w:rPr>
                <w:szCs w:val="18"/>
              </w:rPr>
              <w:t>numero</w:t>
            </w:r>
          </w:p>
        </w:tc>
        <w:tc>
          <w:tcPr>
            <w:tcW w:w="1483" w:type="dxa"/>
          </w:tcPr>
          <w:p w14:paraId="4691641C" w14:textId="77777777" w:rsidR="00995A1A" w:rsidRPr="00C35EA7" w:rsidRDefault="00995A1A" w:rsidP="00C35EA7">
            <w:pPr>
              <w:jc w:val="center"/>
              <w:rPr>
                <w:szCs w:val="18"/>
              </w:rPr>
            </w:pPr>
            <w:r w:rsidRPr="00C35EA7">
              <w:rPr>
                <w:szCs w:val="18"/>
              </w:rPr>
              <w:t>objet</w:t>
            </w:r>
          </w:p>
        </w:tc>
        <w:tc>
          <w:tcPr>
            <w:tcW w:w="2869" w:type="dxa"/>
          </w:tcPr>
          <w:p w14:paraId="52BA50CD" w14:textId="77777777" w:rsidR="00995A1A" w:rsidRPr="00C35EA7" w:rsidRDefault="00995A1A" w:rsidP="00C35EA7">
            <w:pPr>
              <w:jc w:val="center"/>
              <w:rPr>
                <w:szCs w:val="18"/>
              </w:rPr>
            </w:pPr>
            <w:r w:rsidRPr="00C35EA7">
              <w:rPr>
                <w:szCs w:val="18"/>
              </w:rPr>
              <w:t>description</w:t>
            </w:r>
          </w:p>
        </w:tc>
        <w:tc>
          <w:tcPr>
            <w:tcW w:w="816" w:type="dxa"/>
          </w:tcPr>
          <w:p w14:paraId="50BA9F04" w14:textId="77777777" w:rsidR="00995A1A" w:rsidRPr="00C35EA7" w:rsidRDefault="00995A1A" w:rsidP="00C35EA7">
            <w:pPr>
              <w:jc w:val="center"/>
              <w:rPr>
                <w:szCs w:val="18"/>
              </w:rPr>
            </w:pPr>
            <w:r w:rsidRPr="00C35EA7">
              <w:rPr>
                <w:szCs w:val="18"/>
              </w:rPr>
              <w:t>BIB</w:t>
            </w:r>
          </w:p>
        </w:tc>
      </w:tr>
      <w:tr w:rsidR="005D10B6" w:rsidRPr="00C04709" w14:paraId="76C3AD69" w14:textId="77777777" w:rsidTr="00C35EA7">
        <w:trPr>
          <w:jc w:val="center"/>
        </w:trPr>
        <w:tc>
          <w:tcPr>
            <w:tcW w:w="1516" w:type="dxa"/>
          </w:tcPr>
          <w:p w14:paraId="37C8DA7F" w14:textId="77777777" w:rsidR="00251083" w:rsidRPr="00C35EA7" w:rsidRDefault="00251083" w:rsidP="00DE360B">
            <w:pPr>
              <w:rPr>
                <w:szCs w:val="18"/>
              </w:rPr>
            </w:pPr>
            <w:r w:rsidRPr="00C35EA7">
              <w:rPr>
                <w:szCs w:val="18"/>
              </w:rPr>
              <w:t>Moulin (Le)</w:t>
            </w:r>
          </w:p>
        </w:tc>
        <w:tc>
          <w:tcPr>
            <w:tcW w:w="1176" w:type="dxa"/>
          </w:tcPr>
          <w:p w14:paraId="2F731E3E" w14:textId="77777777" w:rsidR="00251083" w:rsidRPr="00C35EA7" w:rsidRDefault="00251083" w:rsidP="00DE360B">
            <w:pPr>
              <w:rPr>
                <w:szCs w:val="18"/>
              </w:rPr>
            </w:pPr>
            <w:r>
              <w:t>t_288</w:t>
            </w:r>
          </w:p>
        </w:tc>
        <w:tc>
          <w:tcPr>
            <w:tcW w:w="1070" w:type="dxa"/>
          </w:tcPr>
          <w:p w14:paraId="6E5BFDC6" w14:textId="77777777" w:rsidR="00251083" w:rsidRPr="00C35EA7" w:rsidRDefault="00251083" w:rsidP="00DE360B">
            <w:pPr>
              <w:rPr>
                <w:szCs w:val="18"/>
              </w:rPr>
            </w:pPr>
            <w:r w:rsidRPr="00C35EA7">
              <w:rPr>
                <w:szCs w:val="18"/>
              </w:rPr>
              <w:t>15867</w:t>
            </w:r>
          </w:p>
        </w:tc>
        <w:tc>
          <w:tcPr>
            <w:tcW w:w="1483" w:type="dxa"/>
          </w:tcPr>
          <w:p w14:paraId="5A23792F" w14:textId="77777777" w:rsidR="00251083" w:rsidRDefault="00251083" w:rsidP="00C35EA7">
            <w:pPr>
              <w:jc w:val="both"/>
            </w:pPr>
            <w:r>
              <w:t>AM-1121</w:t>
            </w:r>
          </w:p>
        </w:tc>
        <w:tc>
          <w:tcPr>
            <w:tcW w:w="2869" w:type="dxa"/>
          </w:tcPr>
          <w:p w14:paraId="1DECDB6A" w14:textId="77777777" w:rsidR="00251083" w:rsidRDefault="00251083" w:rsidP="00DE360B">
            <w:r>
              <w:t>rasoir en bronze</w:t>
            </w:r>
          </w:p>
        </w:tc>
        <w:tc>
          <w:tcPr>
            <w:tcW w:w="816" w:type="dxa"/>
          </w:tcPr>
          <w:p w14:paraId="22AA3518" w14:textId="77777777" w:rsidR="00251083" w:rsidRPr="00C35EA7" w:rsidRDefault="00251083" w:rsidP="00DE360B">
            <w:pPr>
              <w:rPr>
                <w:szCs w:val="18"/>
              </w:rPr>
            </w:pPr>
            <w:r w:rsidRPr="00C35EA7">
              <w:rPr>
                <w:szCs w:val="18"/>
              </w:rPr>
              <w:t>1833</w:t>
            </w:r>
          </w:p>
        </w:tc>
      </w:tr>
      <w:tr w:rsidR="005D10B6" w:rsidRPr="00C04709" w14:paraId="3F18B3B9" w14:textId="77777777" w:rsidTr="00C35EA7">
        <w:trPr>
          <w:jc w:val="center"/>
        </w:trPr>
        <w:tc>
          <w:tcPr>
            <w:tcW w:w="1516" w:type="dxa"/>
          </w:tcPr>
          <w:p w14:paraId="4BE0913A" w14:textId="77777777" w:rsidR="00251083" w:rsidRPr="00C35EA7" w:rsidRDefault="00251083" w:rsidP="00DE360B">
            <w:pPr>
              <w:rPr>
                <w:szCs w:val="18"/>
              </w:rPr>
            </w:pPr>
            <w:r w:rsidRPr="00C35EA7">
              <w:rPr>
                <w:szCs w:val="18"/>
              </w:rPr>
              <w:t>Moulin (Le)</w:t>
            </w:r>
          </w:p>
        </w:tc>
        <w:tc>
          <w:tcPr>
            <w:tcW w:w="1176" w:type="dxa"/>
          </w:tcPr>
          <w:p w14:paraId="0130301F" w14:textId="77777777" w:rsidR="00251083" w:rsidRPr="00C35EA7" w:rsidRDefault="00251083" w:rsidP="00DE360B">
            <w:pPr>
              <w:rPr>
                <w:szCs w:val="18"/>
              </w:rPr>
            </w:pPr>
            <w:r>
              <w:t>t_288</w:t>
            </w:r>
          </w:p>
        </w:tc>
        <w:tc>
          <w:tcPr>
            <w:tcW w:w="1070" w:type="dxa"/>
          </w:tcPr>
          <w:p w14:paraId="30B2C4C4" w14:textId="77777777" w:rsidR="00251083" w:rsidRPr="00C35EA7" w:rsidRDefault="00251083" w:rsidP="00DE360B">
            <w:pPr>
              <w:rPr>
                <w:szCs w:val="18"/>
              </w:rPr>
            </w:pPr>
            <w:r w:rsidRPr="00C35EA7">
              <w:rPr>
                <w:szCs w:val="18"/>
              </w:rPr>
              <w:t>15869</w:t>
            </w:r>
          </w:p>
        </w:tc>
        <w:tc>
          <w:tcPr>
            <w:tcW w:w="1483" w:type="dxa"/>
          </w:tcPr>
          <w:p w14:paraId="55337330" w14:textId="77777777" w:rsidR="00251083" w:rsidRDefault="00251083" w:rsidP="00C35EA7">
            <w:pPr>
              <w:jc w:val="both"/>
            </w:pPr>
            <w:r>
              <w:t>AL-3121-m</w:t>
            </w:r>
          </w:p>
        </w:tc>
        <w:tc>
          <w:tcPr>
            <w:tcW w:w="2869" w:type="dxa"/>
          </w:tcPr>
          <w:p w14:paraId="31D6D191" w14:textId="77777777" w:rsidR="00251083" w:rsidRPr="00C35EA7" w:rsidRDefault="00251083" w:rsidP="00DE360B">
            <w:pPr>
              <w:rPr>
                <w:lang w:val="fr-FR"/>
              </w:rPr>
            </w:pPr>
            <w:r w:rsidRPr="00C35EA7">
              <w:rPr>
                <w:lang w:val="fr-FR"/>
              </w:rPr>
              <w:t>pince à épiler en bronze</w:t>
            </w:r>
          </w:p>
        </w:tc>
        <w:tc>
          <w:tcPr>
            <w:tcW w:w="816" w:type="dxa"/>
          </w:tcPr>
          <w:p w14:paraId="193270A9" w14:textId="77777777" w:rsidR="00251083" w:rsidRPr="00C35EA7" w:rsidRDefault="00251083" w:rsidP="00DE360B">
            <w:pPr>
              <w:rPr>
                <w:szCs w:val="18"/>
              </w:rPr>
            </w:pPr>
            <w:r w:rsidRPr="00C35EA7">
              <w:rPr>
                <w:szCs w:val="18"/>
              </w:rPr>
              <w:t>1833</w:t>
            </w:r>
          </w:p>
        </w:tc>
      </w:tr>
      <w:tr w:rsidR="005D10B6" w:rsidRPr="00C04709" w14:paraId="7D53A000" w14:textId="77777777" w:rsidTr="00C35EA7">
        <w:trPr>
          <w:jc w:val="center"/>
        </w:trPr>
        <w:tc>
          <w:tcPr>
            <w:tcW w:w="1516" w:type="dxa"/>
          </w:tcPr>
          <w:p w14:paraId="31B3A01E" w14:textId="77777777" w:rsidR="00251083" w:rsidRPr="00C35EA7" w:rsidRDefault="00251083" w:rsidP="00DE360B">
            <w:pPr>
              <w:rPr>
                <w:szCs w:val="18"/>
              </w:rPr>
            </w:pPr>
            <w:r w:rsidRPr="00C35EA7">
              <w:rPr>
                <w:szCs w:val="18"/>
              </w:rPr>
              <w:t>Moulin (Le)</w:t>
            </w:r>
          </w:p>
        </w:tc>
        <w:tc>
          <w:tcPr>
            <w:tcW w:w="1176" w:type="dxa"/>
          </w:tcPr>
          <w:p w14:paraId="5312658E" w14:textId="77777777" w:rsidR="00251083" w:rsidRPr="00C35EA7" w:rsidRDefault="00251083" w:rsidP="00DE360B">
            <w:pPr>
              <w:rPr>
                <w:szCs w:val="18"/>
              </w:rPr>
            </w:pPr>
            <w:r>
              <w:t>t_288</w:t>
            </w:r>
          </w:p>
        </w:tc>
        <w:tc>
          <w:tcPr>
            <w:tcW w:w="1070" w:type="dxa"/>
          </w:tcPr>
          <w:p w14:paraId="03CEDD72" w14:textId="77777777" w:rsidR="00251083" w:rsidRPr="00C35EA7" w:rsidRDefault="00251083" w:rsidP="00DE360B">
            <w:pPr>
              <w:rPr>
                <w:szCs w:val="18"/>
              </w:rPr>
            </w:pPr>
            <w:r w:rsidRPr="00C35EA7">
              <w:rPr>
                <w:szCs w:val="18"/>
              </w:rPr>
              <w:t>15870</w:t>
            </w:r>
          </w:p>
        </w:tc>
        <w:tc>
          <w:tcPr>
            <w:tcW w:w="1483" w:type="dxa"/>
          </w:tcPr>
          <w:p w14:paraId="3211FE43" w14:textId="77777777" w:rsidR="00251083" w:rsidRDefault="00251083" w:rsidP="00C35EA7">
            <w:pPr>
              <w:jc w:val="both"/>
            </w:pPr>
            <w:r>
              <w:t>CC-4122-m</w:t>
            </w:r>
          </w:p>
        </w:tc>
        <w:tc>
          <w:tcPr>
            <w:tcW w:w="2869" w:type="dxa"/>
          </w:tcPr>
          <w:p w14:paraId="77540B61" w14:textId="77777777" w:rsidR="00251083" w:rsidRDefault="00251083" w:rsidP="00DE360B">
            <w:r>
              <w:t>poinçon en bronze</w:t>
            </w:r>
          </w:p>
        </w:tc>
        <w:tc>
          <w:tcPr>
            <w:tcW w:w="816" w:type="dxa"/>
          </w:tcPr>
          <w:p w14:paraId="6E458D89" w14:textId="77777777" w:rsidR="00251083" w:rsidRPr="00C35EA7" w:rsidRDefault="00251083" w:rsidP="00DE360B">
            <w:pPr>
              <w:rPr>
                <w:szCs w:val="18"/>
              </w:rPr>
            </w:pPr>
            <w:r w:rsidRPr="00C35EA7">
              <w:rPr>
                <w:szCs w:val="18"/>
              </w:rPr>
              <w:t>1833</w:t>
            </w:r>
          </w:p>
        </w:tc>
      </w:tr>
      <w:tr w:rsidR="005D10B6" w:rsidRPr="00C04709" w14:paraId="1865A5BB" w14:textId="77777777" w:rsidTr="00C35EA7">
        <w:trPr>
          <w:jc w:val="center"/>
        </w:trPr>
        <w:tc>
          <w:tcPr>
            <w:tcW w:w="1516" w:type="dxa"/>
          </w:tcPr>
          <w:p w14:paraId="0C2E1B1C" w14:textId="77777777" w:rsidR="00251083" w:rsidRPr="00C35EA7" w:rsidRDefault="00251083" w:rsidP="00DE360B">
            <w:pPr>
              <w:rPr>
                <w:szCs w:val="18"/>
              </w:rPr>
            </w:pPr>
            <w:r w:rsidRPr="00C35EA7">
              <w:rPr>
                <w:szCs w:val="18"/>
              </w:rPr>
              <w:t>Moulin (Le)</w:t>
            </w:r>
          </w:p>
        </w:tc>
        <w:tc>
          <w:tcPr>
            <w:tcW w:w="1176" w:type="dxa"/>
          </w:tcPr>
          <w:p w14:paraId="5FD2C56E" w14:textId="77777777" w:rsidR="00251083" w:rsidRPr="00C35EA7" w:rsidRDefault="00251083" w:rsidP="00DE360B">
            <w:pPr>
              <w:rPr>
                <w:szCs w:val="18"/>
              </w:rPr>
            </w:pPr>
            <w:r>
              <w:t>t_288</w:t>
            </w:r>
          </w:p>
        </w:tc>
        <w:tc>
          <w:tcPr>
            <w:tcW w:w="1070" w:type="dxa"/>
          </w:tcPr>
          <w:p w14:paraId="33ECF902" w14:textId="77777777" w:rsidR="00251083" w:rsidRPr="00C35EA7" w:rsidRDefault="00251083" w:rsidP="00DE360B">
            <w:pPr>
              <w:rPr>
                <w:szCs w:val="18"/>
              </w:rPr>
            </w:pPr>
            <w:r w:rsidRPr="00C35EA7">
              <w:rPr>
                <w:szCs w:val="18"/>
              </w:rPr>
              <w:t>15871</w:t>
            </w:r>
          </w:p>
        </w:tc>
        <w:tc>
          <w:tcPr>
            <w:tcW w:w="1483" w:type="dxa"/>
          </w:tcPr>
          <w:p w14:paraId="251998B8" w14:textId="77777777" w:rsidR="00251083" w:rsidRDefault="00251083" w:rsidP="00DE360B">
            <w:r>
              <w:t>AC-3124-m</w:t>
            </w:r>
          </w:p>
        </w:tc>
        <w:tc>
          <w:tcPr>
            <w:tcW w:w="2869" w:type="dxa"/>
          </w:tcPr>
          <w:p w14:paraId="6204A043" w14:textId="77777777" w:rsidR="00251083" w:rsidRPr="00C35EA7" w:rsidRDefault="00251083" w:rsidP="00DE360B">
            <w:pPr>
              <w:rPr>
                <w:szCs w:val="18"/>
              </w:rPr>
            </w:pPr>
            <w:r w:rsidRPr="00C35EA7">
              <w:rPr>
                <w:szCs w:val="18"/>
              </w:rPr>
              <w:t>bracelet en bronze</w:t>
            </w:r>
          </w:p>
        </w:tc>
        <w:tc>
          <w:tcPr>
            <w:tcW w:w="816" w:type="dxa"/>
          </w:tcPr>
          <w:p w14:paraId="668506E0" w14:textId="77777777" w:rsidR="00251083" w:rsidRDefault="00251083" w:rsidP="00DE360B">
            <w:r>
              <w:t>1833</w:t>
            </w:r>
          </w:p>
        </w:tc>
      </w:tr>
      <w:tr w:rsidR="005D10B6" w:rsidRPr="00C04709" w14:paraId="16478614" w14:textId="77777777" w:rsidTr="00C35EA7">
        <w:trPr>
          <w:jc w:val="center"/>
        </w:trPr>
        <w:tc>
          <w:tcPr>
            <w:tcW w:w="1516" w:type="dxa"/>
          </w:tcPr>
          <w:p w14:paraId="0E93AF0F" w14:textId="77777777" w:rsidR="00251083" w:rsidRPr="00C35EA7" w:rsidRDefault="00251083" w:rsidP="00DE360B">
            <w:pPr>
              <w:rPr>
                <w:szCs w:val="18"/>
              </w:rPr>
            </w:pPr>
            <w:r w:rsidRPr="00C35EA7">
              <w:rPr>
                <w:szCs w:val="18"/>
              </w:rPr>
              <w:t>Moulin (Le)</w:t>
            </w:r>
          </w:p>
        </w:tc>
        <w:tc>
          <w:tcPr>
            <w:tcW w:w="1176" w:type="dxa"/>
          </w:tcPr>
          <w:p w14:paraId="52AF87CC" w14:textId="77777777" w:rsidR="00251083" w:rsidRPr="00C35EA7" w:rsidRDefault="00251083" w:rsidP="00DE360B">
            <w:pPr>
              <w:rPr>
                <w:szCs w:val="18"/>
              </w:rPr>
            </w:pPr>
            <w:r>
              <w:t>t_288</w:t>
            </w:r>
          </w:p>
        </w:tc>
        <w:tc>
          <w:tcPr>
            <w:tcW w:w="1070" w:type="dxa"/>
          </w:tcPr>
          <w:p w14:paraId="32F9838A" w14:textId="77777777" w:rsidR="00251083" w:rsidRPr="00C35EA7" w:rsidRDefault="00251083" w:rsidP="00DE360B">
            <w:pPr>
              <w:rPr>
                <w:szCs w:val="18"/>
              </w:rPr>
            </w:pPr>
            <w:r w:rsidRPr="00C35EA7">
              <w:rPr>
                <w:szCs w:val="18"/>
              </w:rPr>
              <w:t>15872</w:t>
            </w:r>
          </w:p>
        </w:tc>
        <w:tc>
          <w:tcPr>
            <w:tcW w:w="1483" w:type="dxa"/>
          </w:tcPr>
          <w:p w14:paraId="29380439" w14:textId="77777777" w:rsidR="00251083" w:rsidRDefault="00251083" w:rsidP="00C35EA7">
            <w:pPr>
              <w:jc w:val="both"/>
            </w:pPr>
            <w:r>
              <w:t>DC-2131-m</w:t>
            </w:r>
          </w:p>
        </w:tc>
        <w:tc>
          <w:tcPr>
            <w:tcW w:w="2869" w:type="dxa"/>
          </w:tcPr>
          <w:p w14:paraId="6506D64C" w14:textId="77777777" w:rsidR="00251083" w:rsidRPr="00C35EA7" w:rsidRDefault="00251083" w:rsidP="00DE360B">
            <w:pPr>
              <w:rPr>
                <w:lang w:val="fr-FR"/>
              </w:rPr>
            </w:pPr>
            <w:r w:rsidRPr="00C35EA7">
              <w:rPr>
                <w:lang w:val="fr-FR"/>
              </w:rPr>
              <w:t>pointe de flèche en bronze</w:t>
            </w:r>
          </w:p>
        </w:tc>
        <w:tc>
          <w:tcPr>
            <w:tcW w:w="816" w:type="dxa"/>
          </w:tcPr>
          <w:p w14:paraId="52580869" w14:textId="77777777" w:rsidR="00251083" w:rsidRPr="00C35EA7" w:rsidRDefault="00251083" w:rsidP="00DE360B">
            <w:pPr>
              <w:rPr>
                <w:szCs w:val="18"/>
              </w:rPr>
            </w:pPr>
            <w:r w:rsidRPr="00C35EA7">
              <w:rPr>
                <w:szCs w:val="18"/>
              </w:rPr>
              <w:t>1833</w:t>
            </w:r>
          </w:p>
        </w:tc>
      </w:tr>
    </w:tbl>
    <w:p w14:paraId="50EF7040" w14:textId="77777777" w:rsidR="00EC16FF" w:rsidRDefault="00EC16FF" w:rsidP="00DE360B"/>
    <w:p w14:paraId="0CB22FEE" w14:textId="77777777" w:rsidR="00EC16FF" w:rsidRDefault="00EC16FF" w:rsidP="00DE360B"/>
    <w:p w14:paraId="2AE5676C" w14:textId="77777777" w:rsidR="00995A1A" w:rsidRDefault="00995A1A" w:rsidP="00DE360B">
      <w:pPr>
        <w:pStyle w:val="Heading3"/>
      </w:pPr>
      <w:r>
        <w:t>t_289</w:t>
      </w:r>
    </w:p>
    <w:p w14:paraId="3DBD6949" w14:textId="77777777" w:rsidR="00995A1A" w:rsidRDefault="00995A1A" w:rsidP="00DE360B"/>
    <w:tbl>
      <w:tblPr>
        <w:tblW w:w="87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629"/>
        <w:gridCol w:w="816"/>
      </w:tblGrid>
      <w:tr w:rsidR="005D10B6" w:rsidRPr="00C04709" w14:paraId="3CFB4B0A" w14:textId="77777777" w:rsidTr="00C35EA7">
        <w:trPr>
          <w:jc w:val="center"/>
        </w:trPr>
        <w:tc>
          <w:tcPr>
            <w:tcW w:w="1516" w:type="dxa"/>
          </w:tcPr>
          <w:p w14:paraId="267CE133" w14:textId="77777777" w:rsidR="00995A1A" w:rsidRPr="00C35EA7" w:rsidRDefault="00995A1A"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1FD8268A" w14:textId="77777777" w:rsidR="00995A1A" w:rsidRPr="00C35EA7" w:rsidRDefault="00995A1A" w:rsidP="00DE360B">
            <w:pPr>
              <w:rPr>
                <w:rFonts w:ascii="Courier New" w:hAnsi="Courier New" w:cs="Courier New"/>
                <w:sz w:val="20"/>
                <w:szCs w:val="18"/>
              </w:rPr>
            </w:pPr>
          </w:p>
        </w:tc>
        <w:tc>
          <w:tcPr>
            <w:tcW w:w="1070" w:type="dxa"/>
          </w:tcPr>
          <w:p w14:paraId="424B3AC6" w14:textId="77777777" w:rsidR="00995A1A" w:rsidRPr="00C35EA7" w:rsidRDefault="00995A1A" w:rsidP="00DE360B">
            <w:pPr>
              <w:rPr>
                <w:rFonts w:ascii="Courier New" w:hAnsi="Courier New" w:cs="Courier New"/>
                <w:sz w:val="20"/>
                <w:szCs w:val="18"/>
              </w:rPr>
            </w:pPr>
          </w:p>
        </w:tc>
        <w:tc>
          <w:tcPr>
            <w:tcW w:w="1510" w:type="dxa"/>
          </w:tcPr>
          <w:p w14:paraId="5B1A9213" w14:textId="77777777" w:rsidR="00995A1A" w:rsidRPr="00C35EA7" w:rsidRDefault="00995A1A" w:rsidP="00DE360B">
            <w:pPr>
              <w:rPr>
                <w:rFonts w:ascii="Courier New" w:hAnsi="Courier New" w:cs="Courier New"/>
                <w:sz w:val="20"/>
                <w:szCs w:val="18"/>
              </w:rPr>
            </w:pPr>
          </w:p>
        </w:tc>
        <w:tc>
          <w:tcPr>
            <w:tcW w:w="2629" w:type="dxa"/>
          </w:tcPr>
          <w:p w14:paraId="2562BC12" w14:textId="77777777" w:rsidR="00995A1A" w:rsidRPr="00C35EA7" w:rsidRDefault="00995A1A" w:rsidP="00DE360B">
            <w:pPr>
              <w:rPr>
                <w:rFonts w:ascii="Courier New" w:hAnsi="Courier New" w:cs="Courier New"/>
                <w:sz w:val="20"/>
                <w:szCs w:val="18"/>
              </w:rPr>
            </w:pPr>
          </w:p>
        </w:tc>
        <w:tc>
          <w:tcPr>
            <w:tcW w:w="816" w:type="dxa"/>
          </w:tcPr>
          <w:p w14:paraId="57D5B7DC" w14:textId="77777777" w:rsidR="00995A1A" w:rsidRPr="00C35EA7" w:rsidRDefault="00995A1A" w:rsidP="00DE360B">
            <w:pPr>
              <w:rPr>
                <w:rFonts w:ascii="Courier New" w:hAnsi="Courier New" w:cs="Courier New"/>
                <w:sz w:val="20"/>
                <w:szCs w:val="18"/>
              </w:rPr>
            </w:pPr>
          </w:p>
        </w:tc>
      </w:tr>
      <w:tr w:rsidR="005D10B6" w:rsidRPr="00C04709" w14:paraId="36E7D744" w14:textId="77777777" w:rsidTr="00C35EA7">
        <w:trPr>
          <w:jc w:val="center"/>
        </w:trPr>
        <w:tc>
          <w:tcPr>
            <w:tcW w:w="1516" w:type="dxa"/>
          </w:tcPr>
          <w:p w14:paraId="0F7A897D" w14:textId="77777777" w:rsidR="00995A1A" w:rsidRPr="00C35EA7" w:rsidRDefault="00995A1A" w:rsidP="00C35EA7">
            <w:pPr>
              <w:jc w:val="center"/>
              <w:rPr>
                <w:szCs w:val="18"/>
              </w:rPr>
            </w:pPr>
            <w:r w:rsidRPr="00C35EA7">
              <w:rPr>
                <w:szCs w:val="18"/>
              </w:rPr>
              <w:t>site</w:t>
            </w:r>
          </w:p>
        </w:tc>
        <w:tc>
          <w:tcPr>
            <w:tcW w:w="1176" w:type="dxa"/>
          </w:tcPr>
          <w:p w14:paraId="6AF9457E" w14:textId="77777777" w:rsidR="00995A1A" w:rsidRPr="00C35EA7" w:rsidRDefault="00995A1A" w:rsidP="00C35EA7">
            <w:pPr>
              <w:jc w:val="center"/>
              <w:rPr>
                <w:szCs w:val="18"/>
              </w:rPr>
            </w:pPr>
            <w:r w:rsidRPr="00C35EA7">
              <w:rPr>
                <w:szCs w:val="18"/>
              </w:rPr>
              <w:t>structure</w:t>
            </w:r>
          </w:p>
        </w:tc>
        <w:tc>
          <w:tcPr>
            <w:tcW w:w="1070" w:type="dxa"/>
          </w:tcPr>
          <w:p w14:paraId="77EBDEBE" w14:textId="77777777" w:rsidR="00995A1A" w:rsidRPr="00C35EA7" w:rsidRDefault="00995A1A" w:rsidP="00C35EA7">
            <w:pPr>
              <w:jc w:val="center"/>
              <w:rPr>
                <w:szCs w:val="18"/>
              </w:rPr>
            </w:pPr>
            <w:r w:rsidRPr="00C35EA7">
              <w:rPr>
                <w:szCs w:val="18"/>
              </w:rPr>
              <w:t>numero</w:t>
            </w:r>
          </w:p>
        </w:tc>
        <w:tc>
          <w:tcPr>
            <w:tcW w:w="1510" w:type="dxa"/>
          </w:tcPr>
          <w:p w14:paraId="2ECD157D" w14:textId="77777777" w:rsidR="00995A1A" w:rsidRPr="00C35EA7" w:rsidRDefault="00995A1A" w:rsidP="00C35EA7">
            <w:pPr>
              <w:jc w:val="center"/>
              <w:rPr>
                <w:szCs w:val="18"/>
              </w:rPr>
            </w:pPr>
            <w:r w:rsidRPr="00C35EA7">
              <w:rPr>
                <w:szCs w:val="18"/>
              </w:rPr>
              <w:t>objet</w:t>
            </w:r>
          </w:p>
        </w:tc>
        <w:tc>
          <w:tcPr>
            <w:tcW w:w="2629" w:type="dxa"/>
          </w:tcPr>
          <w:p w14:paraId="0CBE16A2" w14:textId="77777777" w:rsidR="00995A1A" w:rsidRPr="00C35EA7" w:rsidRDefault="00995A1A" w:rsidP="00C35EA7">
            <w:pPr>
              <w:jc w:val="center"/>
              <w:rPr>
                <w:szCs w:val="18"/>
              </w:rPr>
            </w:pPr>
            <w:r w:rsidRPr="00C35EA7">
              <w:rPr>
                <w:szCs w:val="18"/>
              </w:rPr>
              <w:t>description</w:t>
            </w:r>
          </w:p>
        </w:tc>
        <w:tc>
          <w:tcPr>
            <w:tcW w:w="816" w:type="dxa"/>
          </w:tcPr>
          <w:p w14:paraId="7376FD7F" w14:textId="77777777" w:rsidR="00995A1A" w:rsidRPr="00C35EA7" w:rsidRDefault="00995A1A" w:rsidP="00C35EA7">
            <w:pPr>
              <w:jc w:val="center"/>
              <w:rPr>
                <w:szCs w:val="18"/>
              </w:rPr>
            </w:pPr>
            <w:r w:rsidRPr="00C35EA7">
              <w:rPr>
                <w:szCs w:val="18"/>
              </w:rPr>
              <w:t>BIB</w:t>
            </w:r>
          </w:p>
        </w:tc>
      </w:tr>
      <w:tr w:rsidR="005D10B6" w:rsidRPr="00C04709" w14:paraId="07F83033" w14:textId="77777777" w:rsidTr="00C35EA7">
        <w:trPr>
          <w:jc w:val="center"/>
        </w:trPr>
        <w:tc>
          <w:tcPr>
            <w:tcW w:w="1516" w:type="dxa"/>
          </w:tcPr>
          <w:p w14:paraId="773A155B" w14:textId="77777777" w:rsidR="00995A1A" w:rsidRPr="00C35EA7" w:rsidRDefault="00995A1A" w:rsidP="00DE360B">
            <w:pPr>
              <w:rPr>
                <w:szCs w:val="18"/>
              </w:rPr>
            </w:pPr>
            <w:r w:rsidRPr="00C35EA7">
              <w:rPr>
                <w:szCs w:val="18"/>
              </w:rPr>
              <w:t>Moulin (Le)</w:t>
            </w:r>
          </w:p>
        </w:tc>
        <w:tc>
          <w:tcPr>
            <w:tcW w:w="1176" w:type="dxa"/>
          </w:tcPr>
          <w:p w14:paraId="0A52331B" w14:textId="77777777" w:rsidR="00995A1A" w:rsidRPr="00C35EA7" w:rsidRDefault="00995A1A" w:rsidP="00DE360B">
            <w:pPr>
              <w:rPr>
                <w:szCs w:val="18"/>
              </w:rPr>
            </w:pPr>
            <w:r>
              <w:t>t_289</w:t>
            </w:r>
          </w:p>
        </w:tc>
        <w:tc>
          <w:tcPr>
            <w:tcW w:w="1070" w:type="dxa"/>
          </w:tcPr>
          <w:p w14:paraId="0E7F4DC8" w14:textId="77777777" w:rsidR="00995A1A" w:rsidRPr="00C35EA7" w:rsidRDefault="00995A1A" w:rsidP="00DE360B">
            <w:pPr>
              <w:rPr>
                <w:szCs w:val="18"/>
              </w:rPr>
            </w:pPr>
            <w:r w:rsidRPr="00C35EA7">
              <w:rPr>
                <w:szCs w:val="18"/>
              </w:rPr>
              <w:t>15876</w:t>
            </w:r>
          </w:p>
        </w:tc>
        <w:tc>
          <w:tcPr>
            <w:tcW w:w="1510" w:type="dxa"/>
          </w:tcPr>
          <w:p w14:paraId="44D7A342" w14:textId="77777777" w:rsidR="00995A1A" w:rsidRDefault="00995A1A" w:rsidP="00C35EA7">
            <w:pPr>
              <w:jc w:val="both"/>
            </w:pPr>
            <w:r>
              <w:t>AL-3121-m</w:t>
            </w:r>
          </w:p>
        </w:tc>
        <w:tc>
          <w:tcPr>
            <w:tcW w:w="2629" w:type="dxa"/>
          </w:tcPr>
          <w:p w14:paraId="1F9EFE42" w14:textId="77777777" w:rsidR="00995A1A" w:rsidRPr="00C35EA7" w:rsidRDefault="00995A1A" w:rsidP="00DE360B">
            <w:pPr>
              <w:rPr>
                <w:lang w:val="fr-FR"/>
              </w:rPr>
            </w:pPr>
            <w:r w:rsidRPr="00C35EA7">
              <w:rPr>
                <w:lang w:val="fr-FR"/>
              </w:rPr>
              <w:t>pince à épiler en bronze</w:t>
            </w:r>
          </w:p>
        </w:tc>
        <w:tc>
          <w:tcPr>
            <w:tcW w:w="816" w:type="dxa"/>
          </w:tcPr>
          <w:p w14:paraId="318CF74E" w14:textId="77777777" w:rsidR="00995A1A" w:rsidRPr="00C35EA7" w:rsidRDefault="00995A1A" w:rsidP="00DE360B">
            <w:pPr>
              <w:rPr>
                <w:szCs w:val="18"/>
              </w:rPr>
            </w:pPr>
            <w:r w:rsidRPr="00C35EA7">
              <w:rPr>
                <w:szCs w:val="18"/>
              </w:rPr>
              <w:t>1833</w:t>
            </w:r>
          </w:p>
        </w:tc>
      </w:tr>
    </w:tbl>
    <w:p w14:paraId="575DC53B" w14:textId="77777777" w:rsidR="00995A1A" w:rsidRDefault="00995A1A" w:rsidP="00DE360B"/>
    <w:p w14:paraId="436444D2" w14:textId="77777777" w:rsidR="0055048B" w:rsidRDefault="0055048B" w:rsidP="00DE360B">
      <w:pPr>
        <w:pStyle w:val="Heading3"/>
      </w:pPr>
      <w:r>
        <w:lastRenderedPageBreak/>
        <w:t>t_290</w:t>
      </w:r>
    </w:p>
    <w:p w14:paraId="78B104B4" w14:textId="77777777" w:rsidR="0055048B" w:rsidRDefault="0055048B" w:rsidP="00DE360B"/>
    <w:tbl>
      <w:tblPr>
        <w:tblW w:w="84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409"/>
        <w:gridCol w:w="816"/>
      </w:tblGrid>
      <w:tr w:rsidR="005D10B6" w:rsidRPr="00C04709" w14:paraId="71164A7A" w14:textId="77777777" w:rsidTr="00C35EA7">
        <w:trPr>
          <w:jc w:val="center"/>
        </w:trPr>
        <w:tc>
          <w:tcPr>
            <w:tcW w:w="1516" w:type="dxa"/>
          </w:tcPr>
          <w:p w14:paraId="3A0E541E" w14:textId="77777777" w:rsidR="0055048B" w:rsidRPr="00C35EA7" w:rsidRDefault="0055048B"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52BDDDEF" w14:textId="77777777" w:rsidR="0055048B" w:rsidRPr="00C35EA7" w:rsidRDefault="0055048B" w:rsidP="00DE360B">
            <w:pPr>
              <w:rPr>
                <w:rFonts w:ascii="Courier New" w:hAnsi="Courier New" w:cs="Courier New"/>
                <w:sz w:val="20"/>
                <w:szCs w:val="18"/>
              </w:rPr>
            </w:pPr>
          </w:p>
        </w:tc>
        <w:tc>
          <w:tcPr>
            <w:tcW w:w="1070" w:type="dxa"/>
          </w:tcPr>
          <w:p w14:paraId="58F80E43" w14:textId="77777777" w:rsidR="0055048B" w:rsidRPr="00C35EA7" w:rsidRDefault="0055048B" w:rsidP="00DE360B">
            <w:pPr>
              <w:rPr>
                <w:rFonts w:ascii="Courier New" w:hAnsi="Courier New" w:cs="Courier New"/>
                <w:sz w:val="20"/>
                <w:szCs w:val="18"/>
              </w:rPr>
            </w:pPr>
          </w:p>
        </w:tc>
        <w:tc>
          <w:tcPr>
            <w:tcW w:w="1510" w:type="dxa"/>
          </w:tcPr>
          <w:p w14:paraId="3F480485" w14:textId="77777777" w:rsidR="0055048B" w:rsidRPr="00C35EA7" w:rsidRDefault="0055048B" w:rsidP="00DE360B">
            <w:pPr>
              <w:rPr>
                <w:rFonts w:ascii="Courier New" w:hAnsi="Courier New" w:cs="Courier New"/>
                <w:sz w:val="20"/>
                <w:szCs w:val="18"/>
              </w:rPr>
            </w:pPr>
          </w:p>
        </w:tc>
        <w:tc>
          <w:tcPr>
            <w:tcW w:w="2409" w:type="dxa"/>
          </w:tcPr>
          <w:p w14:paraId="48E23689" w14:textId="77777777" w:rsidR="0055048B" w:rsidRPr="00C35EA7" w:rsidRDefault="0055048B" w:rsidP="00DE360B">
            <w:pPr>
              <w:rPr>
                <w:rFonts w:ascii="Courier New" w:hAnsi="Courier New" w:cs="Courier New"/>
                <w:sz w:val="20"/>
                <w:szCs w:val="18"/>
              </w:rPr>
            </w:pPr>
          </w:p>
        </w:tc>
        <w:tc>
          <w:tcPr>
            <w:tcW w:w="816" w:type="dxa"/>
          </w:tcPr>
          <w:p w14:paraId="295305E7" w14:textId="77777777" w:rsidR="0055048B" w:rsidRPr="00C35EA7" w:rsidRDefault="0055048B" w:rsidP="00DE360B">
            <w:pPr>
              <w:rPr>
                <w:rFonts w:ascii="Courier New" w:hAnsi="Courier New" w:cs="Courier New"/>
                <w:sz w:val="20"/>
                <w:szCs w:val="18"/>
              </w:rPr>
            </w:pPr>
          </w:p>
        </w:tc>
      </w:tr>
      <w:tr w:rsidR="005D10B6" w:rsidRPr="00C04709" w14:paraId="01A7A6D5" w14:textId="77777777" w:rsidTr="00C35EA7">
        <w:trPr>
          <w:jc w:val="center"/>
        </w:trPr>
        <w:tc>
          <w:tcPr>
            <w:tcW w:w="1516" w:type="dxa"/>
          </w:tcPr>
          <w:p w14:paraId="7F34292C" w14:textId="77777777" w:rsidR="0055048B" w:rsidRPr="00C35EA7" w:rsidRDefault="0055048B" w:rsidP="00C35EA7">
            <w:pPr>
              <w:jc w:val="center"/>
              <w:rPr>
                <w:szCs w:val="18"/>
              </w:rPr>
            </w:pPr>
            <w:r w:rsidRPr="00C35EA7">
              <w:rPr>
                <w:szCs w:val="18"/>
              </w:rPr>
              <w:t>site</w:t>
            </w:r>
          </w:p>
        </w:tc>
        <w:tc>
          <w:tcPr>
            <w:tcW w:w="1176" w:type="dxa"/>
          </w:tcPr>
          <w:p w14:paraId="0F1C6AC2" w14:textId="77777777" w:rsidR="0055048B" w:rsidRPr="00C35EA7" w:rsidRDefault="0055048B" w:rsidP="00C35EA7">
            <w:pPr>
              <w:jc w:val="center"/>
              <w:rPr>
                <w:szCs w:val="18"/>
              </w:rPr>
            </w:pPr>
            <w:r w:rsidRPr="00C35EA7">
              <w:rPr>
                <w:szCs w:val="18"/>
              </w:rPr>
              <w:t>structure</w:t>
            </w:r>
          </w:p>
        </w:tc>
        <w:tc>
          <w:tcPr>
            <w:tcW w:w="1070" w:type="dxa"/>
          </w:tcPr>
          <w:p w14:paraId="50384BFF" w14:textId="77777777" w:rsidR="0055048B" w:rsidRPr="00C35EA7" w:rsidRDefault="0055048B" w:rsidP="00C35EA7">
            <w:pPr>
              <w:jc w:val="center"/>
              <w:rPr>
                <w:szCs w:val="18"/>
              </w:rPr>
            </w:pPr>
            <w:r w:rsidRPr="00C35EA7">
              <w:rPr>
                <w:szCs w:val="18"/>
              </w:rPr>
              <w:t>numero</w:t>
            </w:r>
          </w:p>
        </w:tc>
        <w:tc>
          <w:tcPr>
            <w:tcW w:w="1510" w:type="dxa"/>
          </w:tcPr>
          <w:p w14:paraId="1AC86655" w14:textId="77777777" w:rsidR="0055048B" w:rsidRPr="00C35EA7" w:rsidRDefault="0055048B" w:rsidP="00C35EA7">
            <w:pPr>
              <w:jc w:val="center"/>
              <w:rPr>
                <w:szCs w:val="18"/>
              </w:rPr>
            </w:pPr>
            <w:r w:rsidRPr="00C35EA7">
              <w:rPr>
                <w:szCs w:val="18"/>
              </w:rPr>
              <w:t>objet</w:t>
            </w:r>
          </w:p>
        </w:tc>
        <w:tc>
          <w:tcPr>
            <w:tcW w:w="2409" w:type="dxa"/>
          </w:tcPr>
          <w:p w14:paraId="150A858D" w14:textId="77777777" w:rsidR="0055048B" w:rsidRPr="00C35EA7" w:rsidRDefault="0055048B" w:rsidP="00C35EA7">
            <w:pPr>
              <w:jc w:val="center"/>
              <w:rPr>
                <w:szCs w:val="18"/>
              </w:rPr>
            </w:pPr>
            <w:r w:rsidRPr="00C35EA7">
              <w:rPr>
                <w:szCs w:val="18"/>
              </w:rPr>
              <w:t>description</w:t>
            </w:r>
          </w:p>
        </w:tc>
        <w:tc>
          <w:tcPr>
            <w:tcW w:w="816" w:type="dxa"/>
          </w:tcPr>
          <w:p w14:paraId="4FB22E51" w14:textId="77777777" w:rsidR="0055048B" w:rsidRPr="00C35EA7" w:rsidRDefault="0055048B" w:rsidP="00C35EA7">
            <w:pPr>
              <w:jc w:val="center"/>
              <w:rPr>
                <w:szCs w:val="18"/>
              </w:rPr>
            </w:pPr>
            <w:r w:rsidRPr="00C35EA7">
              <w:rPr>
                <w:szCs w:val="18"/>
              </w:rPr>
              <w:t>BIB</w:t>
            </w:r>
          </w:p>
        </w:tc>
      </w:tr>
      <w:tr w:rsidR="005D10B6" w:rsidRPr="00C04709" w14:paraId="104ADFEE" w14:textId="77777777" w:rsidTr="00C35EA7">
        <w:trPr>
          <w:jc w:val="center"/>
        </w:trPr>
        <w:tc>
          <w:tcPr>
            <w:tcW w:w="1516" w:type="dxa"/>
          </w:tcPr>
          <w:p w14:paraId="17B7DED9" w14:textId="77777777" w:rsidR="0055048B" w:rsidRPr="00C35EA7" w:rsidRDefault="0055048B" w:rsidP="00DE360B">
            <w:pPr>
              <w:rPr>
                <w:szCs w:val="18"/>
              </w:rPr>
            </w:pPr>
            <w:r w:rsidRPr="00C35EA7">
              <w:rPr>
                <w:szCs w:val="18"/>
              </w:rPr>
              <w:t>Moulin (Le)</w:t>
            </w:r>
          </w:p>
        </w:tc>
        <w:tc>
          <w:tcPr>
            <w:tcW w:w="1176" w:type="dxa"/>
          </w:tcPr>
          <w:p w14:paraId="03ECD76B" w14:textId="77777777" w:rsidR="0055048B" w:rsidRPr="00C35EA7" w:rsidRDefault="0055048B" w:rsidP="00DE360B">
            <w:pPr>
              <w:rPr>
                <w:szCs w:val="18"/>
              </w:rPr>
            </w:pPr>
            <w:r>
              <w:t>t_290</w:t>
            </w:r>
          </w:p>
        </w:tc>
        <w:tc>
          <w:tcPr>
            <w:tcW w:w="1070" w:type="dxa"/>
          </w:tcPr>
          <w:p w14:paraId="3010E5C6" w14:textId="77777777" w:rsidR="0055048B" w:rsidRPr="00C35EA7" w:rsidRDefault="0055048B" w:rsidP="00DE360B">
            <w:pPr>
              <w:rPr>
                <w:szCs w:val="18"/>
              </w:rPr>
            </w:pPr>
            <w:r w:rsidRPr="00C35EA7">
              <w:rPr>
                <w:szCs w:val="18"/>
                <w:highlight w:val="yellow"/>
              </w:rPr>
              <w:t>11118</w:t>
            </w:r>
          </w:p>
        </w:tc>
        <w:tc>
          <w:tcPr>
            <w:tcW w:w="1510" w:type="dxa"/>
          </w:tcPr>
          <w:p w14:paraId="134B9A1D" w14:textId="77777777" w:rsidR="0055048B" w:rsidRPr="00B2667E" w:rsidRDefault="0055048B" w:rsidP="00DE360B">
            <w:r>
              <w:t>CC-2145-m</w:t>
            </w:r>
          </w:p>
        </w:tc>
        <w:tc>
          <w:tcPr>
            <w:tcW w:w="2409" w:type="dxa"/>
          </w:tcPr>
          <w:p w14:paraId="5663F6B4" w14:textId="77777777" w:rsidR="0055048B" w:rsidRPr="00C35EA7" w:rsidRDefault="0055048B" w:rsidP="00DE360B">
            <w:pPr>
              <w:rPr>
                <w:szCs w:val="18"/>
              </w:rPr>
            </w:pPr>
            <w:r>
              <w:t>fusaïole en terre cuite</w:t>
            </w:r>
          </w:p>
        </w:tc>
        <w:tc>
          <w:tcPr>
            <w:tcW w:w="816" w:type="dxa"/>
          </w:tcPr>
          <w:p w14:paraId="53FC475F" w14:textId="77777777" w:rsidR="0055048B" w:rsidRPr="00C35EA7" w:rsidRDefault="0055048B" w:rsidP="00DE360B">
            <w:pPr>
              <w:rPr>
                <w:szCs w:val="18"/>
              </w:rPr>
            </w:pPr>
            <w:r w:rsidRPr="00C35EA7">
              <w:rPr>
                <w:szCs w:val="18"/>
              </w:rPr>
              <w:t>1833</w:t>
            </w:r>
          </w:p>
        </w:tc>
      </w:tr>
      <w:tr w:rsidR="005D10B6" w14:paraId="50759A40" w14:textId="77777777" w:rsidTr="00C35EA7">
        <w:trPr>
          <w:jc w:val="center"/>
        </w:trPr>
        <w:tc>
          <w:tcPr>
            <w:tcW w:w="1516" w:type="dxa"/>
          </w:tcPr>
          <w:p w14:paraId="237D6DD4" w14:textId="77777777" w:rsidR="00AD0E92" w:rsidRPr="00C35EA7" w:rsidRDefault="00AD0E92" w:rsidP="00DE360B">
            <w:pPr>
              <w:rPr>
                <w:szCs w:val="18"/>
              </w:rPr>
            </w:pPr>
            <w:r w:rsidRPr="00C35EA7">
              <w:rPr>
                <w:szCs w:val="18"/>
              </w:rPr>
              <w:t>Moulin (Le)</w:t>
            </w:r>
          </w:p>
        </w:tc>
        <w:tc>
          <w:tcPr>
            <w:tcW w:w="1176" w:type="dxa"/>
          </w:tcPr>
          <w:p w14:paraId="1DEB129E" w14:textId="77777777" w:rsidR="00AD0E92" w:rsidRPr="00C35EA7" w:rsidRDefault="00AD0E92" w:rsidP="00DE360B">
            <w:pPr>
              <w:rPr>
                <w:szCs w:val="18"/>
              </w:rPr>
            </w:pPr>
            <w:r>
              <w:t>t_290</w:t>
            </w:r>
          </w:p>
        </w:tc>
        <w:tc>
          <w:tcPr>
            <w:tcW w:w="1070" w:type="dxa"/>
          </w:tcPr>
          <w:p w14:paraId="5E35FE81" w14:textId="77777777" w:rsidR="00AD0E92" w:rsidRPr="00C35EA7" w:rsidRDefault="00AD0E92" w:rsidP="00DE360B">
            <w:pPr>
              <w:rPr>
                <w:szCs w:val="18"/>
              </w:rPr>
            </w:pPr>
            <w:r w:rsidRPr="00C35EA7">
              <w:rPr>
                <w:szCs w:val="18"/>
              </w:rPr>
              <w:t>15877</w:t>
            </w:r>
          </w:p>
        </w:tc>
        <w:tc>
          <w:tcPr>
            <w:tcW w:w="1510" w:type="dxa"/>
          </w:tcPr>
          <w:p w14:paraId="5871832A" w14:textId="77777777" w:rsidR="00AD0E92" w:rsidRDefault="00AD0E92" w:rsidP="00C35EA7">
            <w:pPr>
              <w:jc w:val="both"/>
            </w:pPr>
            <w:r>
              <w:t>AK-3171-m</w:t>
            </w:r>
          </w:p>
        </w:tc>
        <w:tc>
          <w:tcPr>
            <w:tcW w:w="2409" w:type="dxa"/>
          </w:tcPr>
          <w:p w14:paraId="15C1B61B" w14:textId="77777777" w:rsidR="00AD0E92" w:rsidRDefault="00AD0E92" w:rsidP="00DE360B">
            <w:r>
              <w:t>anneau en bronze</w:t>
            </w:r>
          </w:p>
        </w:tc>
        <w:tc>
          <w:tcPr>
            <w:tcW w:w="816" w:type="dxa"/>
          </w:tcPr>
          <w:p w14:paraId="4373E71A" w14:textId="77777777" w:rsidR="00AD0E92" w:rsidRPr="00C35EA7" w:rsidRDefault="00AD0E92" w:rsidP="00DE360B">
            <w:pPr>
              <w:rPr>
                <w:szCs w:val="18"/>
              </w:rPr>
            </w:pPr>
            <w:r w:rsidRPr="00C35EA7">
              <w:rPr>
                <w:szCs w:val="18"/>
              </w:rPr>
              <w:t>1833</w:t>
            </w:r>
          </w:p>
        </w:tc>
      </w:tr>
    </w:tbl>
    <w:p w14:paraId="4AAB5FDE" w14:textId="77777777" w:rsidR="00AD0E92" w:rsidRDefault="00AD0E92" w:rsidP="00DE360B"/>
    <w:p w14:paraId="2B89A097" w14:textId="77777777" w:rsidR="00AD0E92" w:rsidRDefault="00AD0E92" w:rsidP="00DE360B"/>
    <w:p w14:paraId="59E28BA2" w14:textId="77777777" w:rsidR="00FC53B6" w:rsidRDefault="00FC53B6" w:rsidP="00DE360B">
      <w:pPr>
        <w:pStyle w:val="Heading3"/>
      </w:pPr>
      <w:r>
        <w:t>t_292</w:t>
      </w:r>
    </w:p>
    <w:p w14:paraId="6313AA54" w14:textId="77777777" w:rsidR="00FC53B6" w:rsidRDefault="00FC53B6" w:rsidP="00DE360B"/>
    <w:tbl>
      <w:tblPr>
        <w:tblW w:w="87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629"/>
        <w:gridCol w:w="816"/>
      </w:tblGrid>
      <w:tr w:rsidR="005D10B6" w:rsidRPr="00C04709" w14:paraId="5D05D101" w14:textId="77777777" w:rsidTr="00C35EA7">
        <w:trPr>
          <w:jc w:val="center"/>
        </w:trPr>
        <w:tc>
          <w:tcPr>
            <w:tcW w:w="1516" w:type="dxa"/>
          </w:tcPr>
          <w:p w14:paraId="047A489D" w14:textId="77777777" w:rsidR="00FC53B6" w:rsidRPr="00C35EA7" w:rsidRDefault="00FC53B6"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62405852" w14:textId="77777777" w:rsidR="00FC53B6" w:rsidRPr="00C35EA7" w:rsidRDefault="00FC53B6" w:rsidP="00DE360B">
            <w:pPr>
              <w:rPr>
                <w:rFonts w:ascii="Courier New" w:hAnsi="Courier New" w:cs="Courier New"/>
                <w:sz w:val="20"/>
                <w:szCs w:val="18"/>
              </w:rPr>
            </w:pPr>
          </w:p>
        </w:tc>
        <w:tc>
          <w:tcPr>
            <w:tcW w:w="1070" w:type="dxa"/>
          </w:tcPr>
          <w:p w14:paraId="59891ED9" w14:textId="77777777" w:rsidR="00FC53B6" w:rsidRPr="00C35EA7" w:rsidRDefault="00FC53B6" w:rsidP="00DE360B">
            <w:pPr>
              <w:rPr>
                <w:rFonts w:ascii="Courier New" w:hAnsi="Courier New" w:cs="Courier New"/>
                <w:sz w:val="20"/>
                <w:szCs w:val="18"/>
              </w:rPr>
            </w:pPr>
          </w:p>
        </w:tc>
        <w:tc>
          <w:tcPr>
            <w:tcW w:w="1510" w:type="dxa"/>
          </w:tcPr>
          <w:p w14:paraId="7C715B99" w14:textId="77777777" w:rsidR="00FC53B6" w:rsidRPr="00C35EA7" w:rsidRDefault="00FC53B6" w:rsidP="00DE360B">
            <w:pPr>
              <w:rPr>
                <w:rFonts w:ascii="Courier New" w:hAnsi="Courier New" w:cs="Courier New"/>
                <w:sz w:val="20"/>
                <w:szCs w:val="18"/>
              </w:rPr>
            </w:pPr>
          </w:p>
        </w:tc>
        <w:tc>
          <w:tcPr>
            <w:tcW w:w="2629" w:type="dxa"/>
          </w:tcPr>
          <w:p w14:paraId="23D3E496" w14:textId="77777777" w:rsidR="00FC53B6" w:rsidRPr="00C35EA7" w:rsidRDefault="00FC53B6" w:rsidP="00DE360B">
            <w:pPr>
              <w:rPr>
                <w:rFonts w:ascii="Courier New" w:hAnsi="Courier New" w:cs="Courier New"/>
                <w:sz w:val="20"/>
                <w:szCs w:val="18"/>
              </w:rPr>
            </w:pPr>
          </w:p>
        </w:tc>
        <w:tc>
          <w:tcPr>
            <w:tcW w:w="816" w:type="dxa"/>
          </w:tcPr>
          <w:p w14:paraId="12F50677" w14:textId="77777777" w:rsidR="00FC53B6" w:rsidRPr="00C35EA7" w:rsidRDefault="00FC53B6" w:rsidP="00DE360B">
            <w:pPr>
              <w:rPr>
                <w:rFonts w:ascii="Courier New" w:hAnsi="Courier New" w:cs="Courier New"/>
                <w:sz w:val="20"/>
                <w:szCs w:val="18"/>
              </w:rPr>
            </w:pPr>
          </w:p>
        </w:tc>
      </w:tr>
      <w:tr w:rsidR="005D10B6" w:rsidRPr="00C04709" w14:paraId="00C81D44" w14:textId="77777777" w:rsidTr="00C35EA7">
        <w:trPr>
          <w:jc w:val="center"/>
        </w:trPr>
        <w:tc>
          <w:tcPr>
            <w:tcW w:w="1516" w:type="dxa"/>
          </w:tcPr>
          <w:p w14:paraId="43300208" w14:textId="77777777" w:rsidR="00FC53B6" w:rsidRPr="00C35EA7" w:rsidRDefault="00FC53B6" w:rsidP="00C35EA7">
            <w:pPr>
              <w:jc w:val="center"/>
              <w:rPr>
                <w:szCs w:val="18"/>
              </w:rPr>
            </w:pPr>
            <w:r w:rsidRPr="00C35EA7">
              <w:rPr>
                <w:szCs w:val="18"/>
              </w:rPr>
              <w:t>site</w:t>
            </w:r>
          </w:p>
        </w:tc>
        <w:tc>
          <w:tcPr>
            <w:tcW w:w="1176" w:type="dxa"/>
          </w:tcPr>
          <w:p w14:paraId="23CAD19D" w14:textId="77777777" w:rsidR="00FC53B6" w:rsidRPr="00C35EA7" w:rsidRDefault="00FC53B6" w:rsidP="00C35EA7">
            <w:pPr>
              <w:jc w:val="center"/>
              <w:rPr>
                <w:szCs w:val="18"/>
              </w:rPr>
            </w:pPr>
            <w:r w:rsidRPr="00C35EA7">
              <w:rPr>
                <w:szCs w:val="18"/>
              </w:rPr>
              <w:t>structure</w:t>
            </w:r>
          </w:p>
        </w:tc>
        <w:tc>
          <w:tcPr>
            <w:tcW w:w="1070" w:type="dxa"/>
          </w:tcPr>
          <w:p w14:paraId="36D82C4F" w14:textId="77777777" w:rsidR="00FC53B6" w:rsidRPr="00C35EA7" w:rsidRDefault="00FC53B6" w:rsidP="00C35EA7">
            <w:pPr>
              <w:jc w:val="center"/>
              <w:rPr>
                <w:szCs w:val="18"/>
              </w:rPr>
            </w:pPr>
            <w:r w:rsidRPr="00C35EA7">
              <w:rPr>
                <w:szCs w:val="18"/>
              </w:rPr>
              <w:t>numero</w:t>
            </w:r>
          </w:p>
        </w:tc>
        <w:tc>
          <w:tcPr>
            <w:tcW w:w="1510" w:type="dxa"/>
          </w:tcPr>
          <w:p w14:paraId="1E2895FD" w14:textId="77777777" w:rsidR="00FC53B6" w:rsidRPr="00C35EA7" w:rsidRDefault="00FC53B6" w:rsidP="00C35EA7">
            <w:pPr>
              <w:jc w:val="center"/>
              <w:rPr>
                <w:szCs w:val="18"/>
              </w:rPr>
            </w:pPr>
            <w:r w:rsidRPr="00C35EA7">
              <w:rPr>
                <w:szCs w:val="18"/>
              </w:rPr>
              <w:t>objet</w:t>
            </w:r>
          </w:p>
        </w:tc>
        <w:tc>
          <w:tcPr>
            <w:tcW w:w="2629" w:type="dxa"/>
          </w:tcPr>
          <w:p w14:paraId="160EC2BC" w14:textId="77777777" w:rsidR="00FC53B6" w:rsidRPr="00C35EA7" w:rsidRDefault="00FC53B6" w:rsidP="00C35EA7">
            <w:pPr>
              <w:jc w:val="center"/>
              <w:rPr>
                <w:szCs w:val="18"/>
              </w:rPr>
            </w:pPr>
            <w:r w:rsidRPr="00C35EA7">
              <w:rPr>
                <w:szCs w:val="18"/>
              </w:rPr>
              <w:t>description</w:t>
            </w:r>
          </w:p>
        </w:tc>
        <w:tc>
          <w:tcPr>
            <w:tcW w:w="816" w:type="dxa"/>
          </w:tcPr>
          <w:p w14:paraId="4F516623" w14:textId="77777777" w:rsidR="00FC53B6" w:rsidRPr="00C35EA7" w:rsidRDefault="00FC53B6" w:rsidP="00C35EA7">
            <w:pPr>
              <w:jc w:val="center"/>
              <w:rPr>
                <w:szCs w:val="18"/>
              </w:rPr>
            </w:pPr>
            <w:r w:rsidRPr="00C35EA7">
              <w:rPr>
                <w:szCs w:val="18"/>
              </w:rPr>
              <w:t>BIB</w:t>
            </w:r>
          </w:p>
        </w:tc>
      </w:tr>
      <w:tr w:rsidR="005D10B6" w:rsidRPr="00C04709" w14:paraId="0F774181" w14:textId="77777777" w:rsidTr="00C35EA7">
        <w:trPr>
          <w:jc w:val="center"/>
        </w:trPr>
        <w:tc>
          <w:tcPr>
            <w:tcW w:w="1516" w:type="dxa"/>
          </w:tcPr>
          <w:p w14:paraId="1817774C" w14:textId="77777777" w:rsidR="00FC53B6" w:rsidRPr="00C35EA7" w:rsidRDefault="00FC53B6" w:rsidP="00DE360B">
            <w:pPr>
              <w:rPr>
                <w:szCs w:val="18"/>
              </w:rPr>
            </w:pPr>
            <w:r w:rsidRPr="00C35EA7">
              <w:rPr>
                <w:szCs w:val="18"/>
              </w:rPr>
              <w:t>Moulin (Le)</w:t>
            </w:r>
          </w:p>
        </w:tc>
        <w:tc>
          <w:tcPr>
            <w:tcW w:w="1176" w:type="dxa"/>
          </w:tcPr>
          <w:p w14:paraId="57485DED" w14:textId="77777777" w:rsidR="00FC53B6" w:rsidRPr="00C35EA7" w:rsidRDefault="00FC53B6" w:rsidP="00DE360B">
            <w:pPr>
              <w:rPr>
                <w:szCs w:val="18"/>
              </w:rPr>
            </w:pPr>
            <w:r>
              <w:t>t_292</w:t>
            </w:r>
          </w:p>
        </w:tc>
        <w:tc>
          <w:tcPr>
            <w:tcW w:w="1070" w:type="dxa"/>
          </w:tcPr>
          <w:p w14:paraId="0E481EBC" w14:textId="77777777" w:rsidR="00FC53B6" w:rsidRPr="00C35EA7" w:rsidRDefault="00FC53B6" w:rsidP="00DE360B">
            <w:pPr>
              <w:rPr>
                <w:szCs w:val="18"/>
              </w:rPr>
            </w:pPr>
            <w:r w:rsidRPr="00C35EA7">
              <w:rPr>
                <w:szCs w:val="18"/>
              </w:rPr>
              <w:t>15882</w:t>
            </w:r>
          </w:p>
        </w:tc>
        <w:tc>
          <w:tcPr>
            <w:tcW w:w="1510" w:type="dxa"/>
          </w:tcPr>
          <w:p w14:paraId="7FCFD4FB" w14:textId="77777777" w:rsidR="00FC53B6" w:rsidRPr="00B2667E" w:rsidRDefault="00FC53B6" w:rsidP="00DE360B">
            <w:r>
              <w:t>AA-9111-m</w:t>
            </w:r>
          </w:p>
        </w:tc>
        <w:tc>
          <w:tcPr>
            <w:tcW w:w="2629" w:type="dxa"/>
          </w:tcPr>
          <w:p w14:paraId="632A9459" w14:textId="77777777" w:rsidR="00FC53B6" w:rsidRPr="00C35EA7" w:rsidRDefault="00FC53B6" w:rsidP="00DE360B">
            <w:pPr>
              <w:rPr>
                <w:szCs w:val="18"/>
              </w:rPr>
            </w:pPr>
            <w:r>
              <w:t>épingle en bronze</w:t>
            </w:r>
          </w:p>
        </w:tc>
        <w:tc>
          <w:tcPr>
            <w:tcW w:w="816" w:type="dxa"/>
          </w:tcPr>
          <w:p w14:paraId="7389FB36" w14:textId="77777777" w:rsidR="00FC53B6" w:rsidRPr="00C35EA7" w:rsidRDefault="00FC53B6" w:rsidP="00DE360B">
            <w:pPr>
              <w:rPr>
                <w:szCs w:val="18"/>
              </w:rPr>
            </w:pPr>
            <w:r w:rsidRPr="00C35EA7">
              <w:rPr>
                <w:szCs w:val="18"/>
              </w:rPr>
              <w:t>1833</w:t>
            </w:r>
          </w:p>
        </w:tc>
      </w:tr>
    </w:tbl>
    <w:p w14:paraId="6D18A124" w14:textId="77777777" w:rsidR="00FC53B6" w:rsidRPr="00FC53B6" w:rsidRDefault="00FC53B6" w:rsidP="00DE360B"/>
    <w:p w14:paraId="64EAD385" w14:textId="77777777" w:rsidR="00F82431" w:rsidRDefault="00F82431" w:rsidP="00DE360B"/>
    <w:p w14:paraId="1FC16F75" w14:textId="77777777" w:rsidR="00EC19F8" w:rsidRDefault="009E4276" w:rsidP="00DE360B">
      <w:pPr>
        <w:pStyle w:val="Heading3"/>
      </w:pPr>
      <w:bookmarkStart w:id="2345" w:name="Sit_Mailhac_Moulin_t293"/>
      <w:r>
        <w:t>t_</w:t>
      </w:r>
      <w:r w:rsidR="00EC19F8">
        <w:t>293</w:t>
      </w:r>
    </w:p>
    <w:bookmarkEnd w:id="2345"/>
    <w:p w14:paraId="5ADDA2AF" w14:textId="77777777" w:rsidR="00724E7B" w:rsidRPr="0032190F" w:rsidRDefault="00724E7B" w:rsidP="00DE360B">
      <w:pPr>
        <w:rPr>
          <w:lang w:val="fr-FR"/>
        </w:rPr>
      </w:pPr>
      <w:r w:rsidRPr="0032190F">
        <w:rPr>
          <w:lang w:val="fr-FR"/>
        </w:rPr>
        <w:t>grand vase en poterie grossière grisâtre, marbrée de brun et de rouge, assez solide. Trois cannelures sur l’épaule, soulignées par une ligne horizontale brisée en V de loin en loin, tracée “ à la ficelle ”.</w:t>
      </w:r>
    </w:p>
    <w:p w14:paraId="03B702D9" w14:textId="77777777" w:rsidR="00F82431" w:rsidRDefault="00724E7B" w:rsidP="00DE360B">
      <w:pPr>
        <w:rPr>
          <w:lang w:val="en-GB"/>
        </w:rPr>
      </w:pPr>
      <w:r w:rsidRPr="00724E7B">
        <w:rPr>
          <w:lang w:val="en-GB"/>
        </w:rPr>
        <w:t>H : 0,285 m ; Do : 0,175 m ; Db : 0,095 m (BIB 1833)</w:t>
      </w:r>
    </w:p>
    <w:p w14:paraId="1EF4E832" w14:textId="0B899DE5" w:rsidR="00724E7B" w:rsidRPr="0032190F" w:rsidRDefault="00724E7B" w:rsidP="00DE360B">
      <w:pPr>
        <w:rPr>
          <w:lang w:val="fr-FR"/>
        </w:rPr>
      </w:pPr>
      <w:r w:rsidRPr="0032190F">
        <w:rPr>
          <w:lang w:val="fr-FR"/>
        </w:rPr>
        <w:t xml:space="preserve">grande </w:t>
      </w:r>
      <w:hyperlink r:id="rId5453" w:anchor="Obj_Do_Per_Fibules_ABEG19952" w:history="1">
        <w:r w:rsidR="004601E0">
          <w:rPr>
            <w:rStyle w:val="Hyperlink"/>
            <w:lang w:val="fr-FR"/>
          </w:rPr>
          <w:t>fibule</w:t>
        </w:r>
        <w:r w:rsidR="004601E0" w:rsidRPr="004601E0">
          <w:rPr>
            <w:rStyle w:val="Hyperlink"/>
            <w:lang w:val="fr-FR"/>
          </w:rPr>
          <w:t xml:space="preserve"> à double ressort</w:t>
        </w:r>
      </w:hyperlink>
      <w:r w:rsidR="009E4276" w:rsidRPr="0032190F">
        <w:rPr>
          <w:lang w:val="fr-FR"/>
        </w:rPr>
        <w:t>_</w:t>
      </w:r>
      <w:r w:rsidRPr="0032190F">
        <w:rPr>
          <w:lang w:val="fr-FR"/>
        </w:rPr>
        <w:t>L totale :</w:t>
      </w:r>
      <w:r w:rsidR="004C259C" w:rsidRPr="0032190F">
        <w:rPr>
          <w:lang w:val="fr-FR"/>
        </w:rPr>
        <w:t xml:space="preserve"> 0,105 m ; l maximale : 0,046 m </w:t>
      </w:r>
      <w:r w:rsidRPr="0032190F">
        <w:rPr>
          <w:lang w:val="fr-FR"/>
        </w:rPr>
        <w:t>(BIB 1833)</w:t>
      </w:r>
      <w:r w:rsidR="004C259C" w:rsidRPr="0032190F">
        <w:rPr>
          <w:lang w:val="fr-FR"/>
        </w:rPr>
        <w:t xml:space="preserve"> Pour E. Gailledrat, la fibule daterait de 800-600 aec (1995 p. 55)</w:t>
      </w:r>
    </w:p>
    <w:p w14:paraId="347C83D5" w14:textId="77777777" w:rsidR="004C259C" w:rsidRPr="0032190F" w:rsidRDefault="004C259C" w:rsidP="00DE360B">
      <w:pPr>
        <w:rPr>
          <w:lang w:val="fr-FR"/>
        </w:rPr>
      </w:pPr>
      <w:r w:rsidRPr="0032190F">
        <w:rPr>
          <w:lang w:val="fr-FR"/>
        </w:rPr>
        <w:t>grande épingle à tête en rouelle. L : 0,185 m ; D de la rouelle : 0,055 m (BIB 1833)</w:t>
      </w:r>
    </w:p>
    <w:p w14:paraId="27DA48AA" w14:textId="77777777" w:rsidR="00724E7B" w:rsidRPr="0032190F" w:rsidRDefault="00724E7B" w:rsidP="00DE360B">
      <w:pPr>
        <w:rPr>
          <w:lang w:val="fr-FR"/>
        </w:rPr>
      </w:pPr>
    </w:p>
    <w:tbl>
      <w:tblPr>
        <w:tblW w:w="87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629"/>
        <w:gridCol w:w="816"/>
      </w:tblGrid>
      <w:tr w:rsidR="005D10B6" w:rsidRPr="00C04709" w14:paraId="6AE08CD9" w14:textId="77777777" w:rsidTr="00C35EA7">
        <w:trPr>
          <w:jc w:val="center"/>
        </w:trPr>
        <w:tc>
          <w:tcPr>
            <w:tcW w:w="1516" w:type="dxa"/>
          </w:tcPr>
          <w:p w14:paraId="7C2263C4" w14:textId="77777777" w:rsidR="004C259C" w:rsidRPr="00C35EA7" w:rsidRDefault="004C259C" w:rsidP="00DE360B">
            <w:pPr>
              <w:rPr>
                <w:rFonts w:ascii="Courier New" w:hAnsi="Courier New" w:cs="Courier New"/>
                <w:sz w:val="20"/>
                <w:szCs w:val="18"/>
              </w:rPr>
            </w:pPr>
            <w:r w:rsidRPr="00C35EA7">
              <w:rPr>
                <w:rFonts w:ascii="Courier New" w:hAnsi="Courier New" w:cs="Courier New"/>
                <w:sz w:val="20"/>
                <w:szCs w:val="18"/>
                <w:lang w:val="fr-FR"/>
              </w:rPr>
              <w:br w:type="page"/>
            </w:r>
            <w:r w:rsidR="00C458EA" w:rsidRPr="00C35EA7">
              <w:rPr>
                <w:rFonts w:ascii="Courier New" w:hAnsi="Courier New" w:cs="Courier New"/>
                <w:sz w:val="20"/>
                <w:szCs w:val="18"/>
              </w:rPr>
              <w:t>OBJ_</w:t>
            </w:r>
          </w:p>
        </w:tc>
        <w:tc>
          <w:tcPr>
            <w:tcW w:w="1176" w:type="dxa"/>
          </w:tcPr>
          <w:p w14:paraId="4E5A5761" w14:textId="77777777" w:rsidR="004C259C" w:rsidRPr="00C35EA7" w:rsidRDefault="004C259C" w:rsidP="00DE360B">
            <w:pPr>
              <w:rPr>
                <w:rFonts w:ascii="Courier New" w:hAnsi="Courier New" w:cs="Courier New"/>
                <w:sz w:val="20"/>
                <w:szCs w:val="18"/>
              </w:rPr>
            </w:pPr>
          </w:p>
        </w:tc>
        <w:tc>
          <w:tcPr>
            <w:tcW w:w="1070" w:type="dxa"/>
          </w:tcPr>
          <w:p w14:paraId="7AD703C5" w14:textId="77777777" w:rsidR="004C259C" w:rsidRPr="00C35EA7" w:rsidRDefault="004C259C" w:rsidP="00DE360B">
            <w:pPr>
              <w:rPr>
                <w:rFonts w:ascii="Courier New" w:hAnsi="Courier New" w:cs="Courier New"/>
                <w:sz w:val="20"/>
                <w:szCs w:val="18"/>
              </w:rPr>
            </w:pPr>
          </w:p>
        </w:tc>
        <w:tc>
          <w:tcPr>
            <w:tcW w:w="1510" w:type="dxa"/>
          </w:tcPr>
          <w:p w14:paraId="25B88D1C" w14:textId="77777777" w:rsidR="004C259C" w:rsidRPr="00C35EA7" w:rsidRDefault="004C259C" w:rsidP="00DE360B">
            <w:pPr>
              <w:rPr>
                <w:rFonts w:ascii="Courier New" w:hAnsi="Courier New" w:cs="Courier New"/>
                <w:sz w:val="20"/>
                <w:szCs w:val="18"/>
              </w:rPr>
            </w:pPr>
          </w:p>
        </w:tc>
        <w:tc>
          <w:tcPr>
            <w:tcW w:w="2629" w:type="dxa"/>
          </w:tcPr>
          <w:p w14:paraId="340A3E6B" w14:textId="77777777" w:rsidR="004C259C" w:rsidRPr="00C35EA7" w:rsidRDefault="004C259C" w:rsidP="00DE360B">
            <w:pPr>
              <w:rPr>
                <w:rFonts w:ascii="Courier New" w:hAnsi="Courier New" w:cs="Courier New"/>
                <w:sz w:val="20"/>
                <w:szCs w:val="18"/>
              </w:rPr>
            </w:pPr>
          </w:p>
        </w:tc>
        <w:tc>
          <w:tcPr>
            <w:tcW w:w="816" w:type="dxa"/>
          </w:tcPr>
          <w:p w14:paraId="08096125" w14:textId="77777777" w:rsidR="004C259C" w:rsidRPr="00C35EA7" w:rsidRDefault="004C259C" w:rsidP="00DE360B">
            <w:pPr>
              <w:rPr>
                <w:rFonts w:ascii="Courier New" w:hAnsi="Courier New" w:cs="Courier New"/>
                <w:sz w:val="20"/>
                <w:szCs w:val="18"/>
              </w:rPr>
            </w:pPr>
          </w:p>
        </w:tc>
      </w:tr>
      <w:tr w:rsidR="005D10B6" w:rsidRPr="00C04709" w14:paraId="40EE8561" w14:textId="77777777" w:rsidTr="00C35EA7">
        <w:trPr>
          <w:jc w:val="center"/>
        </w:trPr>
        <w:tc>
          <w:tcPr>
            <w:tcW w:w="1516" w:type="dxa"/>
          </w:tcPr>
          <w:p w14:paraId="43885AD1" w14:textId="77777777" w:rsidR="004C259C" w:rsidRPr="00C35EA7" w:rsidRDefault="004C259C" w:rsidP="00C35EA7">
            <w:pPr>
              <w:jc w:val="center"/>
              <w:rPr>
                <w:szCs w:val="18"/>
              </w:rPr>
            </w:pPr>
            <w:r w:rsidRPr="00C35EA7">
              <w:rPr>
                <w:szCs w:val="18"/>
              </w:rPr>
              <w:t>site</w:t>
            </w:r>
          </w:p>
        </w:tc>
        <w:tc>
          <w:tcPr>
            <w:tcW w:w="1176" w:type="dxa"/>
          </w:tcPr>
          <w:p w14:paraId="6110D2AC" w14:textId="77777777" w:rsidR="004C259C" w:rsidRPr="00C35EA7" w:rsidRDefault="004C259C" w:rsidP="00C35EA7">
            <w:pPr>
              <w:jc w:val="center"/>
              <w:rPr>
                <w:szCs w:val="18"/>
              </w:rPr>
            </w:pPr>
            <w:r w:rsidRPr="00C35EA7">
              <w:rPr>
                <w:szCs w:val="18"/>
              </w:rPr>
              <w:t>structure</w:t>
            </w:r>
          </w:p>
        </w:tc>
        <w:tc>
          <w:tcPr>
            <w:tcW w:w="1070" w:type="dxa"/>
          </w:tcPr>
          <w:p w14:paraId="5D6F0D04" w14:textId="77777777" w:rsidR="004C259C" w:rsidRPr="00C35EA7" w:rsidRDefault="004C259C" w:rsidP="00C35EA7">
            <w:pPr>
              <w:jc w:val="center"/>
              <w:rPr>
                <w:szCs w:val="18"/>
              </w:rPr>
            </w:pPr>
            <w:r w:rsidRPr="00C35EA7">
              <w:rPr>
                <w:szCs w:val="18"/>
              </w:rPr>
              <w:t>numero</w:t>
            </w:r>
          </w:p>
        </w:tc>
        <w:tc>
          <w:tcPr>
            <w:tcW w:w="1510" w:type="dxa"/>
          </w:tcPr>
          <w:p w14:paraId="085327F3" w14:textId="77777777" w:rsidR="004C259C" w:rsidRPr="00C35EA7" w:rsidRDefault="004C259C" w:rsidP="00C35EA7">
            <w:pPr>
              <w:jc w:val="center"/>
              <w:rPr>
                <w:szCs w:val="18"/>
              </w:rPr>
            </w:pPr>
            <w:r w:rsidRPr="00C35EA7">
              <w:rPr>
                <w:szCs w:val="18"/>
              </w:rPr>
              <w:t>objet</w:t>
            </w:r>
          </w:p>
        </w:tc>
        <w:tc>
          <w:tcPr>
            <w:tcW w:w="2629" w:type="dxa"/>
          </w:tcPr>
          <w:p w14:paraId="7930526A" w14:textId="77777777" w:rsidR="004C259C" w:rsidRPr="00C35EA7" w:rsidRDefault="004C259C" w:rsidP="00C35EA7">
            <w:pPr>
              <w:jc w:val="center"/>
              <w:rPr>
                <w:szCs w:val="18"/>
              </w:rPr>
            </w:pPr>
            <w:r w:rsidRPr="00C35EA7">
              <w:rPr>
                <w:szCs w:val="18"/>
              </w:rPr>
              <w:t>description</w:t>
            </w:r>
          </w:p>
        </w:tc>
        <w:tc>
          <w:tcPr>
            <w:tcW w:w="816" w:type="dxa"/>
          </w:tcPr>
          <w:p w14:paraId="4DD6B51A" w14:textId="77777777" w:rsidR="004C259C" w:rsidRPr="00C35EA7" w:rsidRDefault="004C259C" w:rsidP="00C35EA7">
            <w:pPr>
              <w:jc w:val="center"/>
              <w:rPr>
                <w:szCs w:val="18"/>
              </w:rPr>
            </w:pPr>
            <w:r w:rsidRPr="00C35EA7">
              <w:rPr>
                <w:szCs w:val="18"/>
              </w:rPr>
              <w:t>BIB</w:t>
            </w:r>
          </w:p>
        </w:tc>
      </w:tr>
      <w:tr w:rsidR="005D10B6" w:rsidRPr="00C04709" w14:paraId="7B07930D" w14:textId="77777777" w:rsidTr="00C35EA7">
        <w:trPr>
          <w:jc w:val="center"/>
        </w:trPr>
        <w:tc>
          <w:tcPr>
            <w:tcW w:w="1516" w:type="dxa"/>
          </w:tcPr>
          <w:p w14:paraId="197FB966" w14:textId="77777777" w:rsidR="004C259C" w:rsidRPr="00C35EA7" w:rsidRDefault="004C259C" w:rsidP="00DE360B">
            <w:pPr>
              <w:rPr>
                <w:szCs w:val="18"/>
              </w:rPr>
            </w:pPr>
            <w:r w:rsidRPr="00C35EA7">
              <w:rPr>
                <w:szCs w:val="18"/>
              </w:rPr>
              <w:t>Moulin (Le)</w:t>
            </w:r>
          </w:p>
        </w:tc>
        <w:tc>
          <w:tcPr>
            <w:tcW w:w="1176" w:type="dxa"/>
          </w:tcPr>
          <w:p w14:paraId="53F84BC1" w14:textId="77777777" w:rsidR="004C259C" w:rsidRPr="00C35EA7" w:rsidRDefault="004C259C" w:rsidP="00DE360B">
            <w:pPr>
              <w:rPr>
                <w:szCs w:val="18"/>
              </w:rPr>
            </w:pPr>
            <w:r>
              <w:t>t_293</w:t>
            </w:r>
          </w:p>
        </w:tc>
        <w:tc>
          <w:tcPr>
            <w:tcW w:w="1070" w:type="dxa"/>
          </w:tcPr>
          <w:p w14:paraId="777F12D0" w14:textId="77777777" w:rsidR="004C259C" w:rsidRPr="00C35EA7" w:rsidRDefault="004C259C" w:rsidP="00DE360B">
            <w:pPr>
              <w:rPr>
                <w:szCs w:val="18"/>
              </w:rPr>
            </w:pPr>
            <w:r w:rsidRPr="00C35EA7">
              <w:rPr>
                <w:szCs w:val="18"/>
              </w:rPr>
              <w:t>15888</w:t>
            </w:r>
          </w:p>
        </w:tc>
        <w:tc>
          <w:tcPr>
            <w:tcW w:w="1510" w:type="dxa"/>
          </w:tcPr>
          <w:p w14:paraId="61019E63" w14:textId="77777777" w:rsidR="004C259C" w:rsidRPr="00C35EA7" w:rsidRDefault="004C259C" w:rsidP="00DE360B">
            <w:pPr>
              <w:rPr>
                <w:szCs w:val="18"/>
              </w:rPr>
            </w:pPr>
            <w:r>
              <w:t>AB-5113</w:t>
            </w:r>
          </w:p>
        </w:tc>
        <w:tc>
          <w:tcPr>
            <w:tcW w:w="2629" w:type="dxa"/>
          </w:tcPr>
          <w:p w14:paraId="16261A4D" w14:textId="77777777" w:rsidR="004C259C" w:rsidRPr="00C35EA7" w:rsidRDefault="004C259C" w:rsidP="00DE360B">
            <w:pPr>
              <w:rPr>
                <w:szCs w:val="18"/>
              </w:rPr>
            </w:pPr>
            <w:r w:rsidRPr="00CD61D2">
              <w:t>fibule à double ressort</w:t>
            </w:r>
          </w:p>
        </w:tc>
        <w:tc>
          <w:tcPr>
            <w:tcW w:w="816" w:type="dxa"/>
          </w:tcPr>
          <w:p w14:paraId="4ECBC9BF" w14:textId="77777777" w:rsidR="004C259C" w:rsidRPr="00C35EA7" w:rsidRDefault="004C259C" w:rsidP="00DE360B">
            <w:pPr>
              <w:rPr>
                <w:szCs w:val="18"/>
              </w:rPr>
            </w:pPr>
            <w:r w:rsidRPr="00C35EA7">
              <w:rPr>
                <w:szCs w:val="18"/>
              </w:rPr>
              <w:t>1833</w:t>
            </w:r>
          </w:p>
        </w:tc>
      </w:tr>
      <w:tr w:rsidR="005D10B6" w:rsidRPr="00C04709" w14:paraId="0EB4E1F1" w14:textId="77777777" w:rsidTr="00C35EA7">
        <w:trPr>
          <w:jc w:val="center"/>
        </w:trPr>
        <w:tc>
          <w:tcPr>
            <w:tcW w:w="1516" w:type="dxa"/>
          </w:tcPr>
          <w:p w14:paraId="6CA164CA" w14:textId="77777777" w:rsidR="004C259C" w:rsidRPr="00C35EA7" w:rsidRDefault="004C259C" w:rsidP="00DE360B">
            <w:pPr>
              <w:rPr>
                <w:szCs w:val="18"/>
              </w:rPr>
            </w:pPr>
            <w:r w:rsidRPr="00C35EA7">
              <w:rPr>
                <w:szCs w:val="18"/>
              </w:rPr>
              <w:t>Moulin (Le)</w:t>
            </w:r>
          </w:p>
        </w:tc>
        <w:tc>
          <w:tcPr>
            <w:tcW w:w="1176" w:type="dxa"/>
          </w:tcPr>
          <w:p w14:paraId="06A47805" w14:textId="77777777" w:rsidR="004C259C" w:rsidRPr="00C35EA7" w:rsidRDefault="004C259C" w:rsidP="00DE360B">
            <w:pPr>
              <w:rPr>
                <w:szCs w:val="18"/>
              </w:rPr>
            </w:pPr>
            <w:r>
              <w:t>t_293</w:t>
            </w:r>
          </w:p>
        </w:tc>
        <w:tc>
          <w:tcPr>
            <w:tcW w:w="1070" w:type="dxa"/>
          </w:tcPr>
          <w:p w14:paraId="6E9D1B2D" w14:textId="77777777" w:rsidR="004C259C" w:rsidRPr="00C35EA7" w:rsidRDefault="004C259C" w:rsidP="00DE360B">
            <w:pPr>
              <w:rPr>
                <w:szCs w:val="18"/>
              </w:rPr>
            </w:pPr>
            <w:r w:rsidRPr="00C35EA7">
              <w:rPr>
                <w:szCs w:val="18"/>
              </w:rPr>
              <w:t>15887</w:t>
            </w:r>
          </w:p>
        </w:tc>
        <w:tc>
          <w:tcPr>
            <w:tcW w:w="1510" w:type="dxa"/>
          </w:tcPr>
          <w:p w14:paraId="1C287281" w14:textId="77777777" w:rsidR="004C259C" w:rsidRDefault="004C259C" w:rsidP="00DE360B">
            <w:r>
              <w:t>AA-1121</w:t>
            </w:r>
          </w:p>
        </w:tc>
        <w:tc>
          <w:tcPr>
            <w:tcW w:w="2629" w:type="dxa"/>
          </w:tcPr>
          <w:p w14:paraId="56BD7ABB" w14:textId="77777777" w:rsidR="004C259C" w:rsidRPr="00C35EA7" w:rsidRDefault="004C259C" w:rsidP="00DE360B">
            <w:pPr>
              <w:rPr>
                <w:lang w:val="fr-FR"/>
              </w:rPr>
            </w:pPr>
            <w:r w:rsidRPr="00C35EA7">
              <w:rPr>
                <w:lang w:val="fr-FR"/>
              </w:rPr>
              <w:t>épingle à tête de rouelle</w:t>
            </w:r>
          </w:p>
        </w:tc>
        <w:tc>
          <w:tcPr>
            <w:tcW w:w="816" w:type="dxa"/>
          </w:tcPr>
          <w:p w14:paraId="3E1A36CB" w14:textId="77777777" w:rsidR="004C259C" w:rsidRPr="00C35EA7" w:rsidRDefault="004C259C" w:rsidP="00DE360B">
            <w:pPr>
              <w:rPr>
                <w:szCs w:val="18"/>
              </w:rPr>
            </w:pPr>
            <w:r w:rsidRPr="00C35EA7">
              <w:rPr>
                <w:szCs w:val="18"/>
              </w:rPr>
              <w:t>1833</w:t>
            </w:r>
          </w:p>
        </w:tc>
      </w:tr>
      <w:tr w:rsidR="005D10B6" w:rsidRPr="00C04709" w14:paraId="3EA94667" w14:textId="77777777" w:rsidTr="00C35EA7">
        <w:trPr>
          <w:jc w:val="center"/>
        </w:trPr>
        <w:tc>
          <w:tcPr>
            <w:tcW w:w="1516" w:type="dxa"/>
          </w:tcPr>
          <w:p w14:paraId="4C4C8602" w14:textId="77777777" w:rsidR="00B2667E" w:rsidRPr="00C35EA7" w:rsidRDefault="00B2667E" w:rsidP="00DE360B">
            <w:pPr>
              <w:rPr>
                <w:szCs w:val="18"/>
              </w:rPr>
            </w:pPr>
            <w:r w:rsidRPr="00C35EA7">
              <w:rPr>
                <w:szCs w:val="18"/>
              </w:rPr>
              <w:t>Moulin (Le)</w:t>
            </w:r>
          </w:p>
        </w:tc>
        <w:tc>
          <w:tcPr>
            <w:tcW w:w="1176" w:type="dxa"/>
          </w:tcPr>
          <w:p w14:paraId="2EBDE20E" w14:textId="77777777" w:rsidR="00B2667E" w:rsidRPr="00C35EA7" w:rsidRDefault="00B2667E" w:rsidP="00DE360B">
            <w:pPr>
              <w:rPr>
                <w:szCs w:val="18"/>
              </w:rPr>
            </w:pPr>
            <w:r>
              <w:t>t_293</w:t>
            </w:r>
          </w:p>
        </w:tc>
        <w:tc>
          <w:tcPr>
            <w:tcW w:w="1070" w:type="dxa"/>
          </w:tcPr>
          <w:p w14:paraId="4595F912" w14:textId="77777777" w:rsidR="00B2667E" w:rsidRPr="00C35EA7" w:rsidRDefault="00B2667E" w:rsidP="00DE360B">
            <w:pPr>
              <w:rPr>
                <w:szCs w:val="18"/>
              </w:rPr>
            </w:pPr>
            <w:r w:rsidRPr="00C35EA7">
              <w:rPr>
                <w:szCs w:val="18"/>
              </w:rPr>
              <w:t>15886</w:t>
            </w:r>
          </w:p>
        </w:tc>
        <w:tc>
          <w:tcPr>
            <w:tcW w:w="1510" w:type="dxa"/>
          </w:tcPr>
          <w:p w14:paraId="2580F40B" w14:textId="77777777" w:rsidR="00B2667E" w:rsidRDefault="00B2667E" w:rsidP="00DE360B">
            <w:r>
              <w:t>AA-2111-m</w:t>
            </w:r>
          </w:p>
        </w:tc>
        <w:tc>
          <w:tcPr>
            <w:tcW w:w="2629" w:type="dxa"/>
          </w:tcPr>
          <w:p w14:paraId="5F1F0EEE" w14:textId="77777777" w:rsidR="00B2667E" w:rsidRPr="00C35EA7" w:rsidRDefault="00B2667E" w:rsidP="00DE360B">
            <w:pPr>
              <w:rPr>
                <w:szCs w:val="18"/>
              </w:rPr>
            </w:pPr>
            <w:r w:rsidRPr="00C35EA7">
              <w:rPr>
                <w:szCs w:val="18"/>
              </w:rPr>
              <w:t>épingle en bronze</w:t>
            </w:r>
          </w:p>
        </w:tc>
        <w:tc>
          <w:tcPr>
            <w:tcW w:w="816" w:type="dxa"/>
          </w:tcPr>
          <w:p w14:paraId="458C9E7F" w14:textId="77777777" w:rsidR="00B2667E" w:rsidRDefault="00B2667E" w:rsidP="00DE360B">
            <w:r>
              <w:t>1833</w:t>
            </w:r>
          </w:p>
        </w:tc>
      </w:tr>
    </w:tbl>
    <w:p w14:paraId="7EFEB634" w14:textId="77777777" w:rsidR="00B2667E" w:rsidRDefault="00B2667E" w:rsidP="00DE360B"/>
    <w:p w14:paraId="0CA0F276" w14:textId="77777777" w:rsidR="00B2667E" w:rsidRDefault="00B2667E" w:rsidP="00DE360B"/>
    <w:p w14:paraId="15825F3A" w14:textId="77777777" w:rsidR="00F04507" w:rsidRDefault="00F04507" w:rsidP="00DE360B">
      <w:pPr>
        <w:pStyle w:val="Heading3"/>
      </w:pPr>
      <w:r>
        <w:t>t_295</w:t>
      </w:r>
    </w:p>
    <w:p w14:paraId="458BFD0D" w14:textId="77777777" w:rsidR="00F04507" w:rsidRDefault="00F04507" w:rsidP="00DE360B"/>
    <w:tbl>
      <w:tblPr>
        <w:tblW w:w="839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1403"/>
        <w:gridCol w:w="1723"/>
      </w:tblGrid>
      <w:tr w:rsidR="005D10B6" w:rsidRPr="00C04709" w14:paraId="13741CB2" w14:textId="77777777" w:rsidTr="00C35EA7">
        <w:trPr>
          <w:jc w:val="center"/>
        </w:trPr>
        <w:tc>
          <w:tcPr>
            <w:tcW w:w="1516" w:type="dxa"/>
          </w:tcPr>
          <w:p w14:paraId="2677B26B" w14:textId="77777777" w:rsidR="00F04507" w:rsidRPr="00C35EA7" w:rsidRDefault="00F04507" w:rsidP="00DE360B">
            <w:pPr>
              <w:rPr>
                <w:rFonts w:ascii="Courier New" w:hAnsi="Courier New" w:cs="Courier New"/>
                <w:sz w:val="20"/>
                <w:szCs w:val="18"/>
              </w:rPr>
            </w:pPr>
            <w:r w:rsidRPr="00C35EA7">
              <w:rPr>
                <w:rFonts w:ascii="Courier New" w:hAnsi="Courier New" w:cs="Courier New"/>
                <w:sz w:val="20"/>
                <w:szCs w:val="18"/>
                <w:lang w:val="en-GB"/>
              </w:rPr>
              <w:br w:type="page"/>
            </w:r>
            <w:r w:rsidR="00C458EA" w:rsidRPr="00C35EA7">
              <w:rPr>
                <w:rFonts w:ascii="Courier New" w:hAnsi="Courier New" w:cs="Courier New"/>
                <w:sz w:val="20"/>
                <w:szCs w:val="18"/>
              </w:rPr>
              <w:t>OBJ_</w:t>
            </w:r>
          </w:p>
        </w:tc>
        <w:tc>
          <w:tcPr>
            <w:tcW w:w="1176" w:type="dxa"/>
          </w:tcPr>
          <w:p w14:paraId="59046C6A" w14:textId="77777777" w:rsidR="00F04507" w:rsidRPr="00C35EA7" w:rsidRDefault="00F04507" w:rsidP="00DE360B">
            <w:pPr>
              <w:rPr>
                <w:rFonts w:ascii="Courier New" w:hAnsi="Courier New" w:cs="Courier New"/>
                <w:sz w:val="20"/>
                <w:szCs w:val="18"/>
              </w:rPr>
            </w:pPr>
          </w:p>
        </w:tc>
        <w:tc>
          <w:tcPr>
            <w:tcW w:w="1070" w:type="dxa"/>
          </w:tcPr>
          <w:p w14:paraId="19C00B88" w14:textId="77777777" w:rsidR="00F04507" w:rsidRPr="00C35EA7" w:rsidRDefault="00F04507" w:rsidP="00DE360B">
            <w:pPr>
              <w:rPr>
                <w:rFonts w:ascii="Courier New" w:hAnsi="Courier New" w:cs="Courier New"/>
                <w:sz w:val="20"/>
                <w:szCs w:val="18"/>
              </w:rPr>
            </w:pPr>
          </w:p>
        </w:tc>
        <w:tc>
          <w:tcPr>
            <w:tcW w:w="1510" w:type="dxa"/>
          </w:tcPr>
          <w:p w14:paraId="77871EE5" w14:textId="77777777" w:rsidR="00F04507" w:rsidRPr="00C35EA7" w:rsidRDefault="00F04507" w:rsidP="00DE360B">
            <w:pPr>
              <w:rPr>
                <w:rFonts w:ascii="Courier New" w:hAnsi="Courier New" w:cs="Courier New"/>
                <w:sz w:val="20"/>
                <w:szCs w:val="18"/>
              </w:rPr>
            </w:pPr>
          </w:p>
        </w:tc>
        <w:tc>
          <w:tcPr>
            <w:tcW w:w="1403" w:type="dxa"/>
          </w:tcPr>
          <w:p w14:paraId="15B923C4" w14:textId="77777777" w:rsidR="00F04507" w:rsidRPr="00C35EA7" w:rsidRDefault="00F04507" w:rsidP="00DE360B">
            <w:pPr>
              <w:rPr>
                <w:rFonts w:ascii="Courier New" w:hAnsi="Courier New" w:cs="Courier New"/>
                <w:sz w:val="20"/>
                <w:szCs w:val="18"/>
              </w:rPr>
            </w:pPr>
          </w:p>
        </w:tc>
        <w:tc>
          <w:tcPr>
            <w:tcW w:w="1723" w:type="dxa"/>
          </w:tcPr>
          <w:p w14:paraId="7A9DD151" w14:textId="77777777" w:rsidR="00F04507" w:rsidRPr="00C35EA7" w:rsidRDefault="00F04507" w:rsidP="00DE360B">
            <w:pPr>
              <w:rPr>
                <w:rFonts w:ascii="Courier New" w:hAnsi="Courier New" w:cs="Courier New"/>
                <w:sz w:val="20"/>
                <w:szCs w:val="18"/>
              </w:rPr>
            </w:pPr>
          </w:p>
        </w:tc>
      </w:tr>
      <w:tr w:rsidR="005D10B6" w:rsidRPr="00C04709" w14:paraId="11F2FA3C" w14:textId="77777777" w:rsidTr="00C35EA7">
        <w:trPr>
          <w:jc w:val="center"/>
        </w:trPr>
        <w:tc>
          <w:tcPr>
            <w:tcW w:w="1516" w:type="dxa"/>
          </w:tcPr>
          <w:p w14:paraId="687D8D56" w14:textId="77777777" w:rsidR="00F04507" w:rsidRPr="00C35EA7" w:rsidRDefault="00F04507" w:rsidP="00C35EA7">
            <w:pPr>
              <w:jc w:val="center"/>
              <w:rPr>
                <w:szCs w:val="18"/>
              </w:rPr>
            </w:pPr>
            <w:r w:rsidRPr="00C35EA7">
              <w:rPr>
                <w:szCs w:val="18"/>
              </w:rPr>
              <w:t>site</w:t>
            </w:r>
          </w:p>
        </w:tc>
        <w:tc>
          <w:tcPr>
            <w:tcW w:w="1176" w:type="dxa"/>
          </w:tcPr>
          <w:p w14:paraId="33A410AF" w14:textId="77777777" w:rsidR="00F04507" w:rsidRPr="00C35EA7" w:rsidRDefault="00F04507" w:rsidP="00C35EA7">
            <w:pPr>
              <w:jc w:val="center"/>
              <w:rPr>
                <w:szCs w:val="18"/>
              </w:rPr>
            </w:pPr>
            <w:r w:rsidRPr="00C35EA7">
              <w:rPr>
                <w:szCs w:val="18"/>
              </w:rPr>
              <w:t>structure</w:t>
            </w:r>
          </w:p>
        </w:tc>
        <w:tc>
          <w:tcPr>
            <w:tcW w:w="1070" w:type="dxa"/>
          </w:tcPr>
          <w:p w14:paraId="3820C764" w14:textId="77777777" w:rsidR="00F04507" w:rsidRPr="00C35EA7" w:rsidRDefault="00F04507" w:rsidP="00C35EA7">
            <w:pPr>
              <w:jc w:val="center"/>
              <w:rPr>
                <w:szCs w:val="18"/>
              </w:rPr>
            </w:pPr>
            <w:r w:rsidRPr="00C35EA7">
              <w:rPr>
                <w:szCs w:val="18"/>
              </w:rPr>
              <w:t>numero</w:t>
            </w:r>
          </w:p>
        </w:tc>
        <w:tc>
          <w:tcPr>
            <w:tcW w:w="1510" w:type="dxa"/>
          </w:tcPr>
          <w:p w14:paraId="5C8E1B8C" w14:textId="77777777" w:rsidR="00F04507" w:rsidRPr="00C35EA7" w:rsidRDefault="00F04507" w:rsidP="00C35EA7">
            <w:pPr>
              <w:jc w:val="center"/>
              <w:rPr>
                <w:szCs w:val="18"/>
              </w:rPr>
            </w:pPr>
            <w:r w:rsidRPr="00C35EA7">
              <w:rPr>
                <w:szCs w:val="18"/>
              </w:rPr>
              <w:t>objet</w:t>
            </w:r>
          </w:p>
        </w:tc>
        <w:tc>
          <w:tcPr>
            <w:tcW w:w="1403" w:type="dxa"/>
          </w:tcPr>
          <w:p w14:paraId="52C3A9FE" w14:textId="77777777" w:rsidR="00F04507" w:rsidRPr="00C35EA7" w:rsidRDefault="00F04507" w:rsidP="00C35EA7">
            <w:pPr>
              <w:jc w:val="center"/>
              <w:rPr>
                <w:szCs w:val="18"/>
              </w:rPr>
            </w:pPr>
            <w:r w:rsidRPr="00C35EA7">
              <w:rPr>
                <w:szCs w:val="18"/>
              </w:rPr>
              <w:t>description</w:t>
            </w:r>
          </w:p>
        </w:tc>
        <w:tc>
          <w:tcPr>
            <w:tcW w:w="1723" w:type="dxa"/>
          </w:tcPr>
          <w:p w14:paraId="375D50D6" w14:textId="77777777" w:rsidR="00F04507" w:rsidRPr="00C35EA7" w:rsidRDefault="00F04507" w:rsidP="00C35EA7">
            <w:pPr>
              <w:jc w:val="center"/>
              <w:rPr>
                <w:szCs w:val="18"/>
              </w:rPr>
            </w:pPr>
            <w:r w:rsidRPr="00C35EA7">
              <w:rPr>
                <w:szCs w:val="18"/>
              </w:rPr>
              <w:t>BIB</w:t>
            </w:r>
          </w:p>
        </w:tc>
      </w:tr>
      <w:tr w:rsidR="005D10B6" w:rsidRPr="00C04709" w14:paraId="2EE7A304" w14:textId="77777777" w:rsidTr="00C35EA7">
        <w:trPr>
          <w:jc w:val="center"/>
        </w:trPr>
        <w:tc>
          <w:tcPr>
            <w:tcW w:w="1516" w:type="dxa"/>
          </w:tcPr>
          <w:p w14:paraId="31769721" w14:textId="77777777" w:rsidR="00F04507" w:rsidRPr="00C35EA7" w:rsidRDefault="00F04507" w:rsidP="00DE360B">
            <w:pPr>
              <w:rPr>
                <w:szCs w:val="18"/>
              </w:rPr>
            </w:pPr>
            <w:r w:rsidRPr="00C35EA7">
              <w:rPr>
                <w:szCs w:val="18"/>
              </w:rPr>
              <w:t>Moulin (Le)</w:t>
            </w:r>
          </w:p>
        </w:tc>
        <w:tc>
          <w:tcPr>
            <w:tcW w:w="1176" w:type="dxa"/>
          </w:tcPr>
          <w:p w14:paraId="2D90A3D5" w14:textId="77777777" w:rsidR="00F04507" w:rsidRPr="00C35EA7" w:rsidRDefault="00F04507" w:rsidP="00DE360B">
            <w:pPr>
              <w:rPr>
                <w:szCs w:val="18"/>
              </w:rPr>
            </w:pPr>
            <w:r>
              <w:t>t_295</w:t>
            </w:r>
          </w:p>
        </w:tc>
        <w:tc>
          <w:tcPr>
            <w:tcW w:w="1070" w:type="dxa"/>
          </w:tcPr>
          <w:p w14:paraId="20E9E9DD" w14:textId="77777777" w:rsidR="00F04507" w:rsidRPr="00C35EA7" w:rsidRDefault="00F04507" w:rsidP="00DE360B">
            <w:pPr>
              <w:rPr>
                <w:szCs w:val="18"/>
              </w:rPr>
            </w:pPr>
            <w:r w:rsidRPr="00C35EA7">
              <w:rPr>
                <w:szCs w:val="18"/>
              </w:rPr>
              <w:t>11137</w:t>
            </w:r>
          </w:p>
        </w:tc>
        <w:tc>
          <w:tcPr>
            <w:tcW w:w="1510" w:type="dxa"/>
          </w:tcPr>
          <w:p w14:paraId="48BD81B3" w14:textId="77777777" w:rsidR="00F04507" w:rsidRDefault="00F04507" w:rsidP="00DE360B">
            <w:r w:rsidRPr="00F04507">
              <w:t>CC-2155</w:t>
            </w:r>
            <w:r>
              <w:t>-m</w:t>
            </w:r>
          </w:p>
        </w:tc>
        <w:tc>
          <w:tcPr>
            <w:tcW w:w="1403" w:type="dxa"/>
          </w:tcPr>
          <w:p w14:paraId="292595A2" w14:textId="77777777" w:rsidR="00F04507" w:rsidRPr="00C35EA7" w:rsidRDefault="00F04507" w:rsidP="00DE360B">
            <w:pPr>
              <w:rPr>
                <w:szCs w:val="18"/>
              </w:rPr>
            </w:pPr>
            <w:r w:rsidRPr="00C35EA7">
              <w:rPr>
                <w:szCs w:val="18"/>
              </w:rPr>
              <w:t>fusaïole</w:t>
            </w:r>
          </w:p>
        </w:tc>
        <w:tc>
          <w:tcPr>
            <w:tcW w:w="1723" w:type="dxa"/>
          </w:tcPr>
          <w:p w14:paraId="21EA2705" w14:textId="77777777" w:rsidR="00F04507" w:rsidRDefault="00F04507" w:rsidP="00DE360B">
            <w:r>
              <w:t>1833</w:t>
            </w:r>
          </w:p>
        </w:tc>
      </w:tr>
    </w:tbl>
    <w:p w14:paraId="07658CC6" w14:textId="77777777" w:rsidR="00F04507" w:rsidRPr="00F04507" w:rsidRDefault="00F04507" w:rsidP="00DE360B"/>
    <w:p w14:paraId="5DD643DF" w14:textId="77777777" w:rsidR="00724E7B" w:rsidRDefault="00B2667E" w:rsidP="00DE360B">
      <w:pPr>
        <w:pStyle w:val="Heading3"/>
      </w:pPr>
      <w:r>
        <w:t>t_296</w:t>
      </w:r>
    </w:p>
    <w:p w14:paraId="7FF6A7D6" w14:textId="77777777" w:rsidR="00B2667E" w:rsidRDefault="00B2667E" w:rsidP="00DE360B"/>
    <w:tbl>
      <w:tblPr>
        <w:tblW w:w="81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042"/>
        <w:gridCol w:w="816"/>
      </w:tblGrid>
      <w:tr w:rsidR="005D10B6" w:rsidRPr="00C04709" w14:paraId="44DBD5DF" w14:textId="77777777" w:rsidTr="00C35EA7">
        <w:trPr>
          <w:jc w:val="center"/>
        </w:trPr>
        <w:tc>
          <w:tcPr>
            <w:tcW w:w="1516" w:type="dxa"/>
          </w:tcPr>
          <w:p w14:paraId="3491B72D" w14:textId="77777777" w:rsidR="00B2667E" w:rsidRPr="00C35EA7" w:rsidRDefault="00B2667E" w:rsidP="00DE360B">
            <w:pPr>
              <w:rPr>
                <w:rFonts w:ascii="Courier New" w:hAnsi="Courier New" w:cs="Courier New"/>
                <w:sz w:val="20"/>
                <w:szCs w:val="18"/>
              </w:rPr>
            </w:pPr>
            <w:r w:rsidRPr="00C35EA7">
              <w:rPr>
                <w:rFonts w:ascii="Courier New" w:hAnsi="Courier New" w:cs="Courier New"/>
                <w:sz w:val="20"/>
                <w:szCs w:val="18"/>
                <w:lang w:val="en-GB"/>
              </w:rPr>
              <w:br w:type="page"/>
            </w:r>
            <w:r w:rsidR="00C458EA" w:rsidRPr="00C35EA7">
              <w:rPr>
                <w:rFonts w:ascii="Courier New" w:hAnsi="Courier New" w:cs="Courier New"/>
                <w:sz w:val="20"/>
                <w:szCs w:val="18"/>
              </w:rPr>
              <w:t>OBJ_</w:t>
            </w:r>
          </w:p>
        </w:tc>
        <w:tc>
          <w:tcPr>
            <w:tcW w:w="1176" w:type="dxa"/>
          </w:tcPr>
          <w:p w14:paraId="552D0BB1" w14:textId="77777777" w:rsidR="00B2667E" w:rsidRPr="00C35EA7" w:rsidRDefault="00B2667E" w:rsidP="00DE360B">
            <w:pPr>
              <w:rPr>
                <w:rFonts w:ascii="Courier New" w:hAnsi="Courier New" w:cs="Courier New"/>
                <w:sz w:val="20"/>
                <w:szCs w:val="18"/>
              </w:rPr>
            </w:pPr>
          </w:p>
        </w:tc>
        <w:tc>
          <w:tcPr>
            <w:tcW w:w="1070" w:type="dxa"/>
          </w:tcPr>
          <w:p w14:paraId="3C26770B" w14:textId="77777777" w:rsidR="00B2667E" w:rsidRPr="00C35EA7" w:rsidRDefault="00B2667E" w:rsidP="00DE360B">
            <w:pPr>
              <w:rPr>
                <w:rFonts w:ascii="Courier New" w:hAnsi="Courier New" w:cs="Courier New"/>
                <w:sz w:val="20"/>
                <w:szCs w:val="18"/>
              </w:rPr>
            </w:pPr>
          </w:p>
        </w:tc>
        <w:tc>
          <w:tcPr>
            <w:tcW w:w="1510" w:type="dxa"/>
          </w:tcPr>
          <w:p w14:paraId="2AB1B07F" w14:textId="77777777" w:rsidR="00B2667E" w:rsidRPr="00C35EA7" w:rsidRDefault="00B2667E" w:rsidP="00DE360B">
            <w:pPr>
              <w:rPr>
                <w:rFonts w:ascii="Courier New" w:hAnsi="Courier New" w:cs="Courier New"/>
                <w:sz w:val="20"/>
                <w:szCs w:val="18"/>
              </w:rPr>
            </w:pPr>
          </w:p>
        </w:tc>
        <w:tc>
          <w:tcPr>
            <w:tcW w:w="2042" w:type="dxa"/>
          </w:tcPr>
          <w:p w14:paraId="7DCCC742" w14:textId="77777777" w:rsidR="00B2667E" w:rsidRPr="00C35EA7" w:rsidRDefault="00B2667E" w:rsidP="00DE360B">
            <w:pPr>
              <w:rPr>
                <w:rFonts w:ascii="Courier New" w:hAnsi="Courier New" w:cs="Courier New"/>
                <w:sz w:val="20"/>
                <w:szCs w:val="18"/>
              </w:rPr>
            </w:pPr>
          </w:p>
        </w:tc>
        <w:tc>
          <w:tcPr>
            <w:tcW w:w="816" w:type="dxa"/>
          </w:tcPr>
          <w:p w14:paraId="340527FD" w14:textId="77777777" w:rsidR="00B2667E" w:rsidRPr="00C35EA7" w:rsidRDefault="00B2667E" w:rsidP="00DE360B">
            <w:pPr>
              <w:rPr>
                <w:rFonts w:ascii="Courier New" w:hAnsi="Courier New" w:cs="Courier New"/>
                <w:sz w:val="20"/>
                <w:szCs w:val="18"/>
              </w:rPr>
            </w:pPr>
          </w:p>
        </w:tc>
      </w:tr>
      <w:tr w:rsidR="005D10B6" w:rsidRPr="00C04709" w14:paraId="29C918DB" w14:textId="77777777" w:rsidTr="00C35EA7">
        <w:trPr>
          <w:jc w:val="center"/>
        </w:trPr>
        <w:tc>
          <w:tcPr>
            <w:tcW w:w="1516" w:type="dxa"/>
          </w:tcPr>
          <w:p w14:paraId="40A8B85C" w14:textId="77777777" w:rsidR="00B2667E" w:rsidRPr="00C35EA7" w:rsidRDefault="00B2667E" w:rsidP="00C35EA7">
            <w:pPr>
              <w:jc w:val="center"/>
              <w:rPr>
                <w:szCs w:val="18"/>
              </w:rPr>
            </w:pPr>
            <w:r w:rsidRPr="00C35EA7">
              <w:rPr>
                <w:szCs w:val="18"/>
              </w:rPr>
              <w:t>site</w:t>
            </w:r>
          </w:p>
        </w:tc>
        <w:tc>
          <w:tcPr>
            <w:tcW w:w="1176" w:type="dxa"/>
          </w:tcPr>
          <w:p w14:paraId="23B56DED" w14:textId="77777777" w:rsidR="00B2667E" w:rsidRPr="00C35EA7" w:rsidRDefault="00B2667E" w:rsidP="00C35EA7">
            <w:pPr>
              <w:jc w:val="center"/>
              <w:rPr>
                <w:szCs w:val="18"/>
              </w:rPr>
            </w:pPr>
            <w:r w:rsidRPr="00C35EA7">
              <w:rPr>
                <w:szCs w:val="18"/>
              </w:rPr>
              <w:t>structure</w:t>
            </w:r>
          </w:p>
        </w:tc>
        <w:tc>
          <w:tcPr>
            <w:tcW w:w="1070" w:type="dxa"/>
          </w:tcPr>
          <w:p w14:paraId="0246E209" w14:textId="77777777" w:rsidR="00B2667E" w:rsidRPr="00C35EA7" w:rsidRDefault="00B2667E" w:rsidP="00C35EA7">
            <w:pPr>
              <w:jc w:val="center"/>
              <w:rPr>
                <w:szCs w:val="18"/>
              </w:rPr>
            </w:pPr>
            <w:r w:rsidRPr="00C35EA7">
              <w:rPr>
                <w:szCs w:val="18"/>
              </w:rPr>
              <w:t>numero</w:t>
            </w:r>
          </w:p>
        </w:tc>
        <w:tc>
          <w:tcPr>
            <w:tcW w:w="1510" w:type="dxa"/>
          </w:tcPr>
          <w:p w14:paraId="745A2AF0" w14:textId="77777777" w:rsidR="00B2667E" w:rsidRPr="00C35EA7" w:rsidRDefault="00B2667E" w:rsidP="00C35EA7">
            <w:pPr>
              <w:jc w:val="center"/>
              <w:rPr>
                <w:szCs w:val="18"/>
              </w:rPr>
            </w:pPr>
            <w:r w:rsidRPr="00C35EA7">
              <w:rPr>
                <w:szCs w:val="18"/>
              </w:rPr>
              <w:t>objet</w:t>
            </w:r>
          </w:p>
        </w:tc>
        <w:tc>
          <w:tcPr>
            <w:tcW w:w="2042" w:type="dxa"/>
          </w:tcPr>
          <w:p w14:paraId="422E37D2" w14:textId="77777777" w:rsidR="00B2667E" w:rsidRPr="00C35EA7" w:rsidRDefault="00B2667E" w:rsidP="00C35EA7">
            <w:pPr>
              <w:jc w:val="center"/>
              <w:rPr>
                <w:szCs w:val="18"/>
              </w:rPr>
            </w:pPr>
            <w:r w:rsidRPr="00C35EA7">
              <w:rPr>
                <w:szCs w:val="18"/>
              </w:rPr>
              <w:t>description</w:t>
            </w:r>
          </w:p>
        </w:tc>
        <w:tc>
          <w:tcPr>
            <w:tcW w:w="816" w:type="dxa"/>
          </w:tcPr>
          <w:p w14:paraId="02203CCC" w14:textId="77777777" w:rsidR="00B2667E" w:rsidRPr="00C35EA7" w:rsidRDefault="00B2667E" w:rsidP="00C35EA7">
            <w:pPr>
              <w:jc w:val="center"/>
              <w:rPr>
                <w:szCs w:val="18"/>
              </w:rPr>
            </w:pPr>
            <w:r w:rsidRPr="00C35EA7">
              <w:rPr>
                <w:szCs w:val="18"/>
              </w:rPr>
              <w:t>BIB</w:t>
            </w:r>
          </w:p>
        </w:tc>
      </w:tr>
      <w:tr w:rsidR="005D10B6" w:rsidRPr="00C04709" w14:paraId="68746A45" w14:textId="77777777" w:rsidTr="00C35EA7">
        <w:trPr>
          <w:jc w:val="center"/>
        </w:trPr>
        <w:tc>
          <w:tcPr>
            <w:tcW w:w="1516" w:type="dxa"/>
          </w:tcPr>
          <w:p w14:paraId="22CB4CA0" w14:textId="77777777" w:rsidR="00B2667E" w:rsidRPr="00C35EA7" w:rsidRDefault="00B2667E" w:rsidP="00DE360B">
            <w:pPr>
              <w:rPr>
                <w:szCs w:val="18"/>
              </w:rPr>
            </w:pPr>
            <w:r w:rsidRPr="00C35EA7">
              <w:rPr>
                <w:szCs w:val="18"/>
              </w:rPr>
              <w:t>Moulin (Le)</w:t>
            </w:r>
          </w:p>
        </w:tc>
        <w:tc>
          <w:tcPr>
            <w:tcW w:w="1176" w:type="dxa"/>
          </w:tcPr>
          <w:p w14:paraId="6C47500B" w14:textId="77777777" w:rsidR="00B2667E" w:rsidRPr="00C35EA7" w:rsidRDefault="00B2667E" w:rsidP="00DE360B">
            <w:pPr>
              <w:rPr>
                <w:szCs w:val="18"/>
              </w:rPr>
            </w:pPr>
            <w:r>
              <w:t>t_296</w:t>
            </w:r>
          </w:p>
        </w:tc>
        <w:tc>
          <w:tcPr>
            <w:tcW w:w="1070" w:type="dxa"/>
          </w:tcPr>
          <w:p w14:paraId="06D69F80" w14:textId="77777777" w:rsidR="00B2667E" w:rsidRPr="00C35EA7" w:rsidRDefault="00B2667E" w:rsidP="00DE360B">
            <w:pPr>
              <w:rPr>
                <w:szCs w:val="18"/>
              </w:rPr>
            </w:pPr>
            <w:r w:rsidRPr="00C35EA7">
              <w:rPr>
                <w:szCs w:val="18"/>
              </w:rPr>
              <w:t>15906</w:t>
            </w:r>
          </w:p>
        </w:tc>
        <w:tc>
          <w:tcPr>
            <w:tcW w:w="1510" w:type="dxa"/>
          </w:tcPr>
          <w:p w14:paraId="72B19B62" w14:textId="77777777" w:rsidR="00B2667E" w:rsidRDefault="00B2667E" w:rsidP="00DE360B">
            <w:r>
              <w:t>AA-2111-m</w:t>
            </w:r>
          </w:p>
        </w:tc>
        <w:tc>
          <w:tcPr>
            <w:tcW w:w="2042" w:type="dxa"/>
          </w:tcPr>
          <w:p w14:paraId="22A2ED0C" w14:textId="77777777" w:rsidR="00B2667E" w:rsidRPr="00C35EA7" w:rsidRDefault="00B2667E" w:rsidP="00DE360B">
            <w:pPr>
              <w:rPr>
                <w:szCs w:val="18"/>
              </w:rPr>
            </w:pPr>
            <w:r w:rsidRPr="00C35EA7">
              <w:rPr>
                <w:szCs w:val="18"/>
              </w:rPr>
              <w:t>épingle en bronze</w:t>
            </w:r>
          </w:p>
        </w:tc>
        <w:tc>
          <w:tcPr>
            <w:tcW w:w="816" w:type="dxa"/>
          </w:tcPr>
          <w:p w14:paraId="5F6CB54E" w14:textId="77777777" w:rsidR="00B2667E" w:rsidRDefault="00B2667E" w:rsidP="00DE360B">
            <w:r>
              <w:t>1833</w:t>
            </w:r>
          </w:p>
        </w:tc>
      </w:tr>
      <w:tr w:rsidR="005D10B6" w:rsidRPr="00C04709" w14:paraId="4BE2DE63" w14:textId="77777777" w:rsidTr="00C35EA7">
        <w:trPr>
          <w:jc w:val="center"/>
        </w:trPr>
        <w:tc>
          <w:tcPr>
            <w:tcW w:w="1516" w:type="dxa"/>
          </w:tcPr>
          <w:p w14:paraId="551DB959" w14:textId="77777777" w:rsidR="00B2667E" w:rsidRPr="00C35EA7" w:rsidRDefault="00B2667E" w:rsidP="00DE360B">
            <w:pPr>
              <w:rPr>
                <w:szCs w:val="18"/>
              </w:rPr>
            </w:pPr>
            <w:r w:rsidRPr="00C35EA7">
              <w:rPr>
                <w:szCs w:val="18"/>
              </w:rPr>
              <w:t>Moulin (Le)</w:t>
            </w:r>
          </w:p>
        </w:tc>
        <w:tc>
          <w:tcPr>
            <w:tcW w:w="1176" w:type="dxa"/>
          </w:tcPr>
          <w:p w14:paraId="705C74D4" w14:textId="77777777" w:rsidR="00B2667E" w:rsidRPr="00C35EA7" w:rsidRDefault="00B2667E" w:rsidP="00DE360B">
            <w:pPr>
              <w:rPr>
                <w:szCs w:val="18"/>
              </w:rPr>
            </w:pPr>
            <w:r>
              <w:t>t_296</w:t>
            </w:r>
          </w:p>
        </w:tc>
        <w:tc>
          <w:tcPr>
            <w:tcW w:w="1070" w:type="dxa"/>
          </w:tcPr>
          <w:p w14:paraId="25FADFA1" w14:textId="77777777" w:rsidR="00B2667E" w:rsidRPr="00C35EA7" w:rsidRDefault="00B2667E" w:rsidP="00DE360B">
            <w:pPr>
              <w:rPr>
                <w:szCs w:val="18"/>
              </w:rPr>
            </w:pPr>
            <w:r w:rsidRPr="00C35EA7">
              <w:rPr>
                <w:szCs w:val="18"/>
              </w:rPr>
              <w:t>15908</w:t>
            </w:r>
          </w:p>
        </w:tc>
        <w:tc>
          <w:tcPr>
            <w:tcW w:w="1510" w:type="dxa"/>
          </w:tcPr>
          <w:p w14:paraId="2461EBA5" w14:textId="77777777" w:rsidR="00B2667E" w:rsidRDefault="00B2667E" w:rsidP="00DE360B">
            <w:r>
              <w:t>AA-2111-m</w:t>
            </w:r>
          </w:p>
        </w:tc>
        <w:tc>
          <w:tcPr>
            <w:tcW w:w="2042" w:type="dxa"/>
          </w:tcPr>
          <w:p w14:paraId="5B99EFB5" w14:textId="77777777" w:rsidR="00B2667E" w:rsidRPr="00C35EA7" w:rsidRDefault="00B2667E" w:rsidP="00DE360B">
            <w:pPr>
              <w:rPr>
                <w:szCs w:val="18"/>
              </w:rPr>
            </w:pPr>
            <w:r w:rsidRPr="00C35EA7">
              <w:rPr>
                <w:szCs w:val="18"/>
              </w:rPr>
              <w:t>épingle en bronze</w:t>
            </w:r>
          </w:p>
        </w:tc>
        <w:tc>
          <w:tcPr>
            <w:tcW w:w="816" w:type="dxa"/>
          </w:tcPr>
          <w:p w14:paraId="3B8DD9A2" w14:textId="77777777" w:rsidR="00B2667E" w:rsidRDefault="00B2667E" w:rsidP="00DE360B">
            <w:r>
              <w:t>1833</w:t>
            </w:r>
          </w:p>
        </w:tc>
      </w:tr>
      <w:tr w:rsidR="005D10B6" w:rsidRPr="00C04709" w14:paraId="1ED7C0B7" w14:textId="77777777" w:rsidTr="00C35EA7">
        <w:trPr>
          <w:jc w:val="center"/>
        </w:trPr>
        <w:tc>
          <w:tcPr>
            <w:tcW w:w="1516" w:type="dxa"/>
          </w:tcPr>
          <w:p w14:paraId="597A6131" w14:textId="77777777" w:rsidR="00FC53B6" w:rsidRPr="00C35EA7" w:rsidRDefault="00FC53B6" w:rsidP="00DE360B">
            <w:pPr>
              <w:rPr>
                <w:szCs w:val="18"/>
              </w:rPr>
            </w:pPr>
            <w:r w:rsidRPr="00C35EA7">
              <w:rPr>
                <w:szCs w:val="18"/>
              </w:rPr>
              <w:t>Moulin (Le)</w:t>
            </w:r>
          </w:p>
        </w:tc>
        <w:tc>
          <w:tcPr>
            <w:tcW w:w="1176" w:type="dxa"/>
          </w:tcPr>
          <w:p w14:paraId="46EF7DDA" w14:textId="77777777" w:rsidR="00FC53B6" w:rsidRPr="00C35EA7" w:rsidRDefault="00FC53B6" w:rsidP="00DE360B">
            <w:pPr>
              <w:rPr>
                <w:szCs w:val="18"/>
              </w:rPr>
            </w:pPr>
            <w:r>
              <w:t>t_296</w:t>
            </w:r>
          </w:p>
        </w:tc>
        <w:tc>
          <w:tcPr>
            <w:tcW w:w="1070" w:type="dxa"/>
          </w:tcPr>
          <w:p w14:paraId="6CBBE0FF" w14:textId="77777777" w:rsidR="00FC53B6" w:rsidRPr="00C35EA7" w:rsidRDefault="00FC53B6" w:rsidP="00DE360B">
            <w:pPr>
              <w:rPr>
                <w:szCs w:val="18"/>
              </w:rPr>
            </w:pPr>
            <w:r w:rsidRPr="00C35EA7">
              <w:rPr>
                <w:szCs w:val="18"/>
              </w:rPr>
              <w:t>15907</w:t>
            </w:r>
          </w:p>
        </w:tc>
        <w:tc>
          <w:tcPr>
            <w:tcW w:w="1510" w:type="dxa"/>
          </w:tcPr>
          <w:p w14:paraId="7EB37771" w14:textId="77777777" w:rsidR="00FC53B6" w:rsidRPr="00B2667E" w:rsidRDefault="00FC53B6" w:rsidP="00DE360B">
            <w:r>
              <w:t>AA-9111-m</w:t>
            </w:r>
          </w:p>
        </w:tc>
        <w:tc>
          <w:tcPr>
            <w:tcW w:w="2042" w:type="dxa"/>
          </w:tcPr>
          <w:p w14:paraId="45FA1DF7" w14:textId="77777777" w:rsidR="00FC53B6" w:rsidRPr="00C35EA7" w:rsidRDefault="00FC53B6" w:rsidP="00DE360B">
            <w:pPr>
              <w:rPr>
                <w:szCs w:val="18"/>
              </w:rPr>
            </w:pPr>
            <w:r>
              <w:t>épingle en bronze</w:t>
            </w:r>
          </w:p>
        </w:tc>
        <w:tc>
          <w:tcPr>
            <w:tcW w:w="816" w:type="dxa"/>
          </w:tcPr>
          <w:p w14:paraId="275C6692" w14:textId="77777777" w:rsidR="00FC53B6" w:rsidRPr="00C35EA7" w:rsidRDefault="00FC53B6" w:rsidP="00DE360B">
            <w:pPr>
              <w:rPr>
                <w:szCs w:val="18"/>
              </w:rPr>
            </w:pPr>
            <w:r w:rsidRPr="00C35EA7">
              <w:rPr>
                <w:szCs w:val="18"/>
              </w:rPr>
              <w:t>1833</w:t>
            </w:r>
          </w:p>
        </w:tc>
      </w:tr>
    </w:tbl>
    <w:p w14:paraId="5608DF81" w14:textId="77777777" w:rsidR="00FC53B6" w:rsidRDefault="00FC53B6" w:rsidP="00DE360B"/>
    <w:p w14:paraId="2D734C74" w14:textId="77777777" w:rsidR="00CD638C" w:rsidRDefault="00CD638C" w:rsidP="00DE360B">
      <w:bookmarkStart w:id="2346" w:name="Sit_Mailhac_Moulin_t298"/>
      <w:r>
        <w:t>t_298</w:t>
      </w:r>
    </w:p>
    <w:bookmarkEnd w:id="2346"/>
    <w:p w14:paraId="3B48C9E5" w14:textId="77777777" w:rsidR="00CD638C" w:rsidRDefault="00CD638C" w:rsidP="00DE360B"/>
    <w:tbl>
      <w:tblPr>
        <w:tblW w:w="81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496"/>
        <w:gridCol w:w="2042"/>
        <w:gridCol w:w="816"/>
      </w:tblGrid>
      <w:tr w:rsidR="005D10B6" w:rsidRPr="00C04709" w14:paraId="493113B1" w14:textId="77777777" w:rsidTr="00C35EA7">
        <w:trPr>
          <w:jc w:val="center"/>
        </w:trPr>
        <w:tc>
          <w:tcPr>
            <w:tcW w:w="1516" w:type="dxa"/>
          </w:tcPr>
          <w:p w14:paraId="7276222A" w14:textId="77777777" w:rsidR="00CD638C" w:rsidRPr="00C35EA7" w:rsidRDefault="00CD638C" w:rsidP="00AB49B2">
            <w:pPr>
              <w:rPr>
                <w:rFonts w:ascii="Courier New" w:hAnsi="Courier New" w:cs="Courier New"/>
                <w:sz w:val="20"/>
                <w:szCs w:val="18"/>
              </w:rPr>
            </w:pPr>
            <w:r w:rsidRPr="00C35EA7">
              <w:rPr>
                <w:rFonts w:ascii="Courier New" w:hAnsi="Courier New" w:cs="Courier New"/>
                <w:sz w:val="20"/>
                <w:szCs w:val="18"/>
              </w:rPr>
              <w:br w:type="page"/>
              <w:t>OBJ_</w:t>
            </w:r>
          </w:p>
        </w:tc>
        <w:tc>
          <w:tcPr>
            <w:tcW w:w="1176" w:type="dxa"/>
          </w:tcPr>
          <w:p w14:paraId="3909AC81" w14:textId="77777777" w:rsidR="00CD638C" w:rsidRPr="00C35EA7" w:rsidRDefault="00CD638C" w:rsidP="00AB49B2">
            <w:pPr>
              <w:rPr>
                <w:rFonts w:ascii="Courier New" w:hAnsi="Courier New" w:cs="Courier New"/>
                <w:sz w:val="20"/>
                <w:szCs w:val="18"/>
              </w:rPr>
            </w:pPr>
          </w:p>
        </w:tc>
        <w:tc>
          <w:tcPr>
            <w:tcW w:w="1070" w:type="dxa"/>
          </w:tcPr>
          <w:p w14:paraId="432BA575" w14:textId="77777777" w:rsidR="00CD638C" w:rsidRPr="00C35EA7" w:rsidRDefault="00CD638C" w:rsidP="00AB49B2">
            <w:pPr>
              <w:rPr>
                <w:rFonts w:ascii="Courier New" w:hAnsi="Courier New" w:cs="Courier New"/>
                <w:sz w:val="20"/>
                <w:szCs w:val="18"/>
              </w:rPr>
            </w:pPr>
          </w:p>
        </w:tc>
        <w:tc>
          <w:tcPr>
            <w:tcW w:w="1496" w:type="dxa"/>
          </w:tcPr>
          <w:p w14:paraId="7C77561D" w14:textId="77777777" w:rsidR="00CD638C" w:rsidRPr="00C35EA7" w:rsidRDefault="00CD638C" w:rsidP="00AB49B2">
            <w:pPr>
              <w:rPr>
                <w:rFonts w:ascii="Courier New" w:hAnsi="Courier New" w:cs="Courier New"/>
                <w:sz w:val="20"/>
                <w:szCs w:val="18"/>
              </w:rPr>
            </w:pPr>
          </w:p>
        </w:tc>
        <w:tc>
          <w:tcPr>
            <w:tcW w:w="2042" w:type="dxa"/>
          </w:tcPr>
          <w:p w14:paraId="092F83DC" w14:textId="77777777" w:rsidR="00CD638C" w:rsidRPr="00C35EA7" w:rsidRDefault="00CD638C" w:rsidP="00AB49B2">
            <w:pPr>
              <w:rPr>
                <w:rFonts w:ascii="Courier New" w:hAnsi="Courier New" w:cs="Courier New"/>
                <w:sz w:val="20"/>
                <w:szCs w:val="18"/>
              </w:rPr>
            </w:pPr>
          </w:p>
        </w:tc>
        <w:tc>
          <w:tcPr>
            <w:tcW w:w="816" w:type="dxa"/>
          </w:tcPr>
          <w:p w14:paraId="7EE242FE" w14:textId="77777777" w:rsidR="00CD638C" w:rsidRPr="00C35EA7" w:rsidRDefault="00CD638C" w:rsidP="00AB49B2">
            <w:pPr>
              <w:rPr>
                <w:rFonts w:ascii="Courier New" w:hAnsi="Courier New" w:cs="Courier New"/>
                <w:sz w:val="20"/>
                <w:szCs w:val="18"/>
              </w:rPr>
            </w:pPr>
          </w:p>
        </w:tc>
      </w:tr>
      <w:tr w:rsidR="005D10B6" w:rsidRPr="00C04709" w14:paraId="5824F400" w14:textId="77777777" w:rsidTr="00C35EA7">
        <w:trPr>
          <w:jc w:val="center"/>
        </w:trPr>
        <w:tc>
          <w:tcPr>
            <w:tcW w:w="1516" w:type="dxa"/>
          </w:tcPr>
          <w:p w14:paraId="7ACD4C3B" w14:textId="77777777" w:rsidR="00CD638C" w:rsidRPr="00C35EA7" w:rsidRDefault="00CD638C" w:rsidP="00C35EA7">
            <w:pPr>
              <w:jc w:val="center"/>
              <w:rPr>
                <w:szCs w:val="18"/>
              </w:rPr>
            </w:pPr>
            <w:r w:rsidRPr="00C35EA7">
              <w:rPr>
                <w:szCs w:val="18"/>
              </w:rPr>
              <w:t>site</w:t>
            </w:r>
          </w:p>
        </w:tc>
        <w:tc>
          <w:tcPr>
            <w:tcW w:w="1176" w:type="dxa"/>
          </w:tcPr>
          <w:p w14:paraId="30F278F5" w14:textId="77777777" w:rsidR="00CD638C" w:rsidRPr="00C35EA7" w:rsidRDefault="00CD638C" w:rsidP="00C35EA7">
            <w:pPr>
              <w:jc w:val="center"/>
              <w:rPr>
                <w:szCs w:val="18"/>
              </w:rPr>
            </w:pPr>
            <w:r w:rsidRPr="00C35EA7">
              <w:rPr>
                <w:szCs w:val="18"/>
              </w:rPr>
              <w:t>structure</w:t>
            </w:r>
          </w:p>
        </w:tc>
        <w:tc>
          <w:tcPr>
            <w:tcW w:w="1070" w:type="dxa"/>
          </w:tcPr>
          <w:p w14:paraId="61171CDA" w14:textId="77777777" w:rsidR="00CD638C" w:rsidRPr="00C35EA7" w:rsidRDefault="00CD638C" w:rsidP="00C35EA7">
            <w:pPr>
              <w:jc w:val="center"/>
              <w:rPr>
                <w:szCs w:val="18"/>
              </w:rPr>
            </w:pPr>
            <w:r w:rsidRPr="00C35EA7">
              <w:rPr>
                <w:szCs w:val="18"/>
              </w:rPr>
              <w:t>numero</w:t>
            </w:r>
          </w:p>
        </w:tc>
        <w:tc>
          <w:tcPr>
            <w:tcW w:w="1496" w:type="dxa"/>
          </w:tcPr>
          <w:p w14:paraId="4EBACCD5" w14:textId="77777777" w:rsidR="00CD638C" w:rsidRPr="00C35EA7" w:rsidRDefault="00CD638C" w:rsidP="00C35EA7">
            <w:pPr>
              <w:jc w:val="center"/>
              <w:rPr>
                <w:szCs w:val="18"/>
              </w:rPr>
            </w:pPr>
            <w:r w:rsidRPr="00C35EA7">
              <w:rPr>
                <w:szCs w:val="18"/>
              </w:rPr>
              <w:t>objet</w:t>
            </w:r>
          </w:p>
        </w:tc>
        <w:tc>
          <w:tcPr>
            <w:tcW w:w="2042" w:type="dxa"/>
          </w:tcPr>
          <w:p w14:paraId="6F50E7F5" w14:textId="77777777" w:rsidR="00CD638C" w:rsidRPr="00C35EA7" w:rsidRDefault="00CD638C" w:rsidP="00C35EA7">
            <w:pPr>
              <w:jc w:val="center"/>
              <w:rPr>
                <w:szCs w:val="18"/>
              </w:rPr>
            </w:pPr>
            <w:r w:rsidRPr="00C35EA7">
              <w:rPr>
                <w:szCs w:val="18"/>
              </w:rPr>
              <w:t>description</w:t>
            </w:r>
          </w:p>
        </w:tc>
        <w:tc>
          <w:tcPr>
            <w:tcW w:w="816" w:type="dxa"/>
          </w:tcPr>
          <w:p w14:paraId="0DDFA761" w14:textId="77777777" w:rsidR="00CD638C" w:rsidRPr="00C35EA7" w:rsidRDefault="00CD638C" w:rsidP="00C35EA7">
            <w:pPr>
              <w:jc w:val="center"/>
              <w:rPr>
                <w:szCs w:val="18"/>
              </w:rPr>
            </w:pPr>
            <w:r w:rsidRPr="00C35EA7">
              <w:rPr>
                <w:szCs w:val="18"/>
              </w:rPr>
              <w:t>BIB</w:t>
            </w:r>
          </w:p>
        </w:tc>
      </w:tr>
      <w:tr w:rsidR="005D10B6" w:rsidRPr="00C04709" w14:paraId="39036FCF" w14:textId="77777777" w:rsidTr="00C35EA7">
        <w:trPr>
          <w:jc w:val="center"/>
        </w:trPr>
        <w:tc>
          <w:tcPr>
            <w:tcW w:w="1516" w:type="dxa"/>
          </w:tcPr>
          <w:p w14:paraId="1CB193F2" w14:textId="77777777" w:rsidR="00CD638C" w:rsidRPr="00C35EA7" w:rsidRDefault="00CD638C" w:rsidP="00AB49B2">
            <w:pPr>
              <w:rPr>
                <w:szCs w:val="18"/>
              </w:rPr>
            </w:pPr>
            <w:r w:rsidRPr="00C35EA7">
              <w:rPr>
                <w:szCs w:val="18"/>
              </w:rPr>
              <w:lastRenderedPageBreak/>
              <w:t>Moulin (Le)</w:t>
            </w:r>
          </w:p>
        </w:tc>
        <w:tc>
          <w:tcPr>
            <w:tcW w:w="1176" w:type="dxa"/>
          </w:tcPr>
          <w:p w14:paraId="63856CA0" w14:textId="77777777" w:rsidR="00CD638C" w:rsidRPr="00C35EA7" w:rsidRDefault="00CD638C" w:rsidP="00CD638C">
            <w:pPr>
              <w:rPr>
                <w:szCs w:val="18"/>
              </w:rPr>
            </w:pPr>
            <w:r>
              <w:t>t_298</w:t>
            </w:r>
          </w:p>
        </w:tc>
        <w:tc>
          <w:tcPr>
            <w:tcW w:w="1070" w:type="dxa"/>
          </w:tcPr>
          <w:p w14:paraId="10A51B6E" w14:textId="77777777" w:rsidR="00CD638C" w:rsidRPr="00C35EA7" w:rsidRDefault="00CD638C" w:rsidP="00AB49B2">
            <w:pPr>
              <w:rPr>
                <w:szCs w:val="18"/>
              </w:rPr>
            </w:pPr>
            <w:r w:rsidRPr="00C35EA7">
              <w:rPr>
                <w:szCs w:val="18"/>
              </w:rPr>
              <w:t>1</w:t>
            </w:r>
          </w:p>
        </w:tc>
        <w:tc>
          <w:tcPr>
            <w:tcW w:w="1496" w:type="dxa"/>
          </w:tcPr>
          <w:p w14:paraId="291A149E" w14:textId="77777777" w:rsidR="00CD638C" w:rsidRDefault="00CD638C" w:rsidP="00AB49B2">
            <w:r>
              <w:t>AA-5112-m</w:t>
            </w:r>
          </w:p>
        </w:tc>
        <w:tc>
          <w:tcPr>
            <w:tcW w:w="2042" w:type="dxa"/>
          </w:tcPr>
          <w:p w14:paraId="6895BA14" w14:textId="77777777" w:rsidR="00CD638C" w:rsidRDefault="00CD638C" w:rsidP="00AB49B2">
            <w:r>
              <w:t>épingle en bronze</w:t>
            </w:r>
          </w:p>
        </w:tc>
        <w:tc>
          <w:tcPr>
            <w:tcW w:w="816" w:type="dxa"/>
          </w:tcPr>
          <w:p w14:paraId="53107272" w14:textId="77777777" w:rsidR="00CD638C" w:rsidRDefault="00CD638C" w:rsidP="00AB49B2">
            <w:r>
              <w:t>1833</w:t>
            </w:r>
          </w:p>
        </w:tc>
      </w:tr>
    </w:tbl>
    <w:p w14:paraId="53E51D5B" w14:textId="77777777" w:rsidR="00CD638C" w:rsidRPr="00B2667E" w:rsidRDefault="00CD638C" w:rsidP="00DE360B"/>
    <w:p w14:paraId="17A41F00" w14:textId="77777777" w:rsidR="00B2667E" w:rsidRDefault="00B2667E" w:rsidP="00DE360B"/>
    <w:p w14:paraId="0E460EE8" w14:textId="77777777" w:rsidR="00C46DBB" w:rsidRDefault="009E4276" w:rsidP="00DE360B">
      <w:pPr>
        <w:pStyle w:val="Heading3"/>
      </w:pPr>
      <w:bookmarkStart w:id="2347" w:name="Sit_Mailhac_Moulin_t299"/>
      <w:r>
        <w:t>t_</w:t>
      </w:r>
      <w:r w:rsidR="00C46DBB">
        <w:t>299</w:t>
      </w:r>
    </w:p>
    <w:bookmarkEnd w:id="2347"/>
    <w:p w14:paraId="30B68DD5" w14:textId="77777777" w:rsidR="00C46DBB" w:rsidRDefault="008A6F48" w:rsidP="00DE360B">
      <w:r>
        <w:t>2 vases décorés :</w:t>
      </w:r>
    </w:p>
    <w:p w14:paraId="666BFD04" w14:textId="77777777" w:rsidR="008A6F48" w:rsidRPr="0032190F" w:rsidRDefault="00337A09" w:rsidP="00DE360B">
      <w:pPr>
        <w:jc w:val="both"/>
        <w:rPr>
          <w:lang w:val="fr-FR"/>
        </w:rPr>
      </w:pPr>
      <w:r w:rsidRPr="0032190F">
        <w:rPr>
          <w:lang w:val="fr-FR"/>
        </w:rPr>
        <w:t xml:space="preserve">n°2 : </w:t>
      </w:r>
      <w:r w:rsidR="008A6F48" w:rsidRPr="0032190F">
        <w:rPr>
          <w:lang w:val="fr-FR"/>
        </w:rPr>
        <w:t>écuelle à bord rentrant, en poterie brune grossière, polie en surface. Décor au trait double tracé avec un poinçon, très légèrement incisé et qui conserve des traces de poudre rouge au fond destraits. H : 0,14 m ; Do : 0,23 m ; Db : 0,085 m ; Hp : 0,015 m.(BIB 1833)</w:t>
      </w:r>
    </w:p>
    <w:p w14:paraId="57D67E15" w14:textId="77777777" w:rsidR="00C46DBB" w:rsidRPr="0032190F" w:rsidRDefault="00337A09" w:rsidP="00DE360B">
      <w:pPr>
        <w:jc w:val="both"/>
        <w:rPr>
          <w:lang w:val="fr-FR"/>
        </w:rPr>
      </w:pPr>
      <w:r w:rsidRPr="0032190F">
        <w:rPr>
          <w:lang w:val="fr-FR"/>
        </w:rPr>
        <w:t xml:space="preserve">n° 3 : </w:t>
      </w:r>
      <w:r w:rsidR="008A6F48" w:rsidRPr="0032190F">
        <w:rPr>
          <w:lang w:val="fr-FR"/>
        </w:rPr>
        <w:t>écuelle à bord rentrant en poterie noirâtre grossière affinée en surface. Décor au trait double, incisé avec un poinçon et qui garde des traces de poudre rouge dans les incisions. H : 0,12 m ; Do :0,18 m ; Db : 0,075 m(BIB 1833)</w:t>
      </w:r>
    </w:p>
    <w:p w14:paraId="5AAFE097" w14:textId="77777777" w:rsidR="00F53FAF" w:rsidRPr="0032190F" w:rsidRDefault="00F53FAF" w:rsidP="00DE360B">
      <w:pPr>
        <w:jc w:val="both"/>
        <w:rPr>
          <w:lang w:val="fr-FR"/>
        </w:rPr>
      </w:pPr>
    </w:p>
    <w:p w14:paraId="2847EF74" w14:textId="77777777" w:rsidR="00F727E9" w:rsidRPr="0032190F" w:rsidRDefault="00F727E9" w:rsidP="00DE360B">
      <w:pPr>
        <w:jc w:val="both"/>
        <w:rPr>
          <w:lang w:val="fr-FR"/>
        </w:rPr>
      </w:pPr>
      <w:r w:rsidRPr="0032190F">
        <w:rPr>
          <w:lang w:val="fr-FR"/>
        </w:rPr>
        <w:t>Les motifs zoomorphes de la tombe 299 sont différent des autres signes dans la régularité du graphisme (BIB 1833 p. 280).</w:t>
      </w:r>
    </w:p>
    <w:p w14:paraId="6AB9EC83" w14:textId="5468C75B" w:rsidR="00F53FAF" w:rsidRPr="0032190F" w:rsidRDefault="00F53FAF" w:rsidP="00DE360B">
      <w:pPr>
        <w:jc w:val="both"/>
        <w:rPr>
          <w:lang w:val="fr-FR"/>
        </w:rPr>
      </w:pPr>
      <w:r w:rsidRPr="0032190F">
        <w:rPr>
          <w:lang w:val="fr-FR"/>
        </w:rPr>
        <w:t xml:space="preserve">D’après BIB 1833, il s’agit d’un </w:t>
      </w:r>
      <w:hyperlink r:id="rId5454" w:anchor="Sit_Mailhac_Moulin__cera_decor" w:history="1">
        <w:r w:rsidRPr="0032190F">
          <w:rPr>
            <w:rStyle w:val="Hyperlink"/>
            <w:lang w:val="fr-FR"/>
          </w:rPr>
          <w:t>décor</w:t>
        </w:r>
      </w:hyperlink>
      <w:r w:rsidRPr="0032190F">
        <w:rPr>
          <w:lang w:val="fr-FR"/>
        </w:rPr>
        <w:t xml:space="preserve"> du type mailhac 2 (BIB 1833 fig. 409). </w:t>
      </w:r>
    </w:p>
    <w:p w14:paraId="79B34058" w14:textId="77777777" w:rsidR="00B2667E" w:rsidRPr="0032190F" w:rsidRDefault="00B2667E" w:rsidP="00DE360B">
      <w:pPr>
        <w:jc w:val="both"/>
        <w:rPr>
          <w:lang w:val="fr-FR"/>
        </w:rPr>
      </w:pPr>
    </w:p>
    <w:tbl>
      <w:tblPr>
        <w:tblW w:w="90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042"/>
        <w:gridCol w:w="1723"/>
      </w:tblGrid>
      <w:tr w:rsidR="005D10B6" w:rsidRPr="00C04709" w14:paraId="2F5B77C2" w14:textId="77777777" w:rsidTr="00C35EA7">
        <w:trPr>
          <w:jc w:val="center"/>
        </w:trPr>
        <w:tc>
          <w:tcPr>
            <w:tcW w:w="1516" w:type="dxa"/>
          </w:tcPr>
          <w:p w14:paraId="6CB8593E" w14:textId="77777777" w:rsidR="00B2667E" w:rsidRPr="00C35EA7" w:rsidRDefault="00B2667E" w:rsidP="00DE360B">
            <w:pPr>
              <w:rPr>
                <w:rFonts w:ascii="Courier New" w:hAnsi="Courier New" w:cs="Courier New"/>
                <w:sz w:val="20"/>
                <w:szCs w:val="18"/>
              </w:rPr>
            </w:pPr>
            <w:r w:rsidRPr="00C35EA7">
              <w:rPr>
                <w:rFonts w:ascii="Courier New" w:hAnsi="Courier New" w:cs="Courier New"/>
                <w:sz w:val="20"/>
                <w:szCs w:val="18"/>
                <w:lang w:val="fr-FR"/>
              </w:rPr>
              <w:br w:type="page"/>
            </w:r>
            <w:r w:rsidR="00C458EA" w:rsidRPr="00C35EA7">
              <w:rPr>
                <w:rFonts w:ascii="Courier New" w:hAnsi="Courier New" w:cs="Courier New"/>
                <w:sz w:val="20"/>
                <w:szCs w:val="18"/>
              </w:rPr>
              <w:t>OBJ_</w:t>
            </w:r>
          </w:p>
        </w:tc>
        <w:tc>
          <w:tcPr>
            <w:tcW w:w="1176" w:type="dxa"/>
          </w:tcPr>
          <w:p w14:paraId="7744814D" w14:textId="77777777" w:rsidR="00B2667E" w:rsidRPr="00C35EA7" w:rsidRDefault="00B2667E" w:rsidP="00DE360B">
            <w:pPr>
              <w:rPr>
                <w:rFonts w:ascii="Courier New" w:hAnsi="Courier New" w:cs="Courier New"/>
                <w:sz w:val="20"/>
                <w:szCs w:val="18"/>
              </w:rPr>
            </w:pPr>
          </w:p>
        </w:tc>
        <w:tc>
          <w:tcPr>
            <w:tcW w:w="1070" w:type="dxa"/>
          </w:tcPr>
          <w:p w14:paraId="1A2168D3" w14:textId="77777777" w:rsidR="00B2667E" w:rsidRPr="00C35EA7" w:rsidRDefault="00B2667E" w:rsidP="00DE360B">
            <w:pPr>
              <w:rPr>
                <w:rFonts w:ascii="Courier New" w:hAnsi="Courier New" w:cs="Courier New"/>
                <w:sz w:val="20"/>
                <w:szCs w:val="18"/>
              </w:rPr>
            </w:pPr>
          </w:p>
        </w:tc>
        <w:tc>
          <w:tcPr>
            <w:tcW w:w="1510" w:type="dxa"/>
          </w:tcPr>
          <w:p w14:paraId="0EBF3841" w14:textId="77777777" w:rsidR="00B2667E" w:rsidRPr="00C35EA7" w:rsidRDefault="00B2667E" w:rsidP="00DE360B">
            <w:pPr>
              <w:rPr>
                <w:rFonts w:ascii="Courier New" w:hAnsi="Courier New" w:cs="Courier New"/>
                <w:sz w:val="20"/>
                <w:szCs w:val="18"/>
              </w:rPr>
            </w:pPr>
          </w:p>
        </w:tc>
        <w:tc>
          <w:tcPr>
            <w:tcW w:w="2042" w:type="dxa"/>
          </w:tcPr>
          <w:p w14:paraId="58DDC1AC" w14:textId="77777777" w:rsidR="00B2667E" w:rsidRPr="00C35EA7" w:rsidRDefault="00B2667E" w:rsidP="00DE360B">
            <w:pPr>
              <w:rPr>
                <w:rFonts w:ascii="Courier New" w:hAnsi="Courier New" w:cs="Courier New"/>
                <w:sz w:val="20"/>
                <w:szCs w:val="18"/>
              </w:rPr>
            </w:pPr>
          </w:p>
        </w:tc>
        <w:tc>
          <w:tcPr>
            <w:tcW w:w="1723" w:type="dxa"/>
          </w:tcPr>
          <w:p w14:paraId="4E5BB5D4" w14:textId="77777777" w:rsidR="00B2667E" w:rsidRPr="00C35EA7" w:rsidRDefault="00B2667E" w:rsidP="00DE360B">
            <w:pPr>
              <w:rPr>
                <w:rFonts w:ascii="Courier New" w:hAnsi="Courier New" w:cs="Courier New"/>
                <w:sz w:val="20"/>
                <w:szCs w:val="18"/>
              </w:rPr>
            </w:pPr>
          </w:p>
        </w:tc>
      </w:tr>
      <w:tr w:rsidR="005D10B6" w:rsidRPr="00C04709" w14:paraId="780C19D6" w14:textId="77777777" w:rsidTr="00C35EA7">
        <w:trPr>
          <w:jc w:val="center"/>
        </w:trPr>
        <w:tc>
          <w:tcPr>
            <w:tcW w:w="1516" w:type="dxa"/>
          </w:tcPr>
          <w:p w14:paraId="630E1CF9" w14:textId="77777777" w:rsidR="00B2667E" w:rsidRPr="00C35EA7" w:rsidRDefault="00B2667E" w:rsidP="00C35EA7">
            <w:pPr>
              <w:jc w:val="center"/>
              <w:rPr>
                <w:szCs w:val="18"/>
              </w:rPr>
            </w:pPr>
            <w:r w:rsidRPr="00C35EA7">
              <w:rPr>
                <w:szCs w:val="18"/>
              </w:rPr>
              <w:t>site</w:t>
            </w:r>
          </w:p>
        </w:tc>
        <w:tc>
          <w:tcPr>
            <w:tcW w:w="1176" w:type="dxa"/>
          </w:tcPr>
          <w:p w14:paraId="2F7A71F2" w14:textId="77777777" w:rsidR="00B2667E" w:rsidRPr="00C35EA7" w:rsidRDefault="00B2667E" w:rsidP="00C35EA7">
            <w:pPr>
              <w:jc w:val="center"/>
              <w:rPr>
                <w:szCs w:val="18"/>
              </w:rPr>
            </w:pPr>
            <w:r w:rsidRPr="00C35EA7">
              <w:rPr>
                <w:szCs w:val="18"/>
              </w:rPr>
              <w:t>structure</w:t>
            </w:r>
          </w:p>
        </w:tc>
        <w:tc>
          <w:tcPr>
            <w:tcW w:w="1070" w:type="dxa"/>
          </w:tcPr>
          <w:p w14:paraId="07722390" w14:textId="77777777" w:rsidR="00B2667E" w:rsidRPr="00C35EA7" w:rsidRDefault="00B2667E" w:rsidP="00C35EA7">
            <w:pPr>
              <w:jc w:val="center"/>
              <w:rPr>
                <w:szCs w:val="18"/>
              </w:rPr>
            </w:pPr>
            <w:r w:rsidRPr="00C35EA7">
              <w:rPr>
                <w:szCs w:val="18"/>
              </w:rPr>
              <w:t>numero</w:t>
            </w:r>
          </w:p>
        </w:tc>
        <w:tc>
          <w:tcPr>
            <w:tcW w:w="1510" w:type="dxa"/>
          </w:tcPr>
          <w:p w14:paraId="40CB0C33" w14:textId="77777777" w:rsidR="00B2667E" w:rsidRPr="00C35EA7" w:rsidRDefault="00B2667E" w:rsidP="00C35EA7">
            <w:pPr>
              <w:jc w:val="center"/>
              <w:rPr>
                <w:szCs w:val="18"/>
              </w:rPr>
            </w:pPr>
            <w:r w:rsidRPr="00C35EA7">
              <w:rPr>
                <w:szCs w:val="18"/>
              </w:rPr>
              <w:t>objet</w:t>
            </w:r>
          </w:p>
        </w:tc>
        <w:tc>
          <w:tcPr>
            <w:tcW w:w="2042" w:type="dxa"/>
          </w:tcPr>
          <w:p w14:paraId="489FE5E8" w14:textId="77777777" w:rsidR="00B2667E" w:rsidRPr="00C35EA7" w:rsidRDefault="00B2667E" w:rsidP="00C35EA7">
            <w:pPr>
              <w:jc w:val="center"/>
              <w:rPr>
                <w:szCs w:val="18"/>
              </w:rPr>
            </w:pPr>
            <w:r w:rsidRPr="00C35EA7">
              <w:rPr>
                <w:szCs w:val="18"/>
              </w:rPr>
              <w:t>description</w:t>
            </w:r>
          </w:p>
        </w:tc>
        <w:tc>
          <w:tcPr>
            <w:tcW w:w="1723" w:type="dxa"/>
          </w:tcPr>
          <w:p w14:paraId="3943C5E8" w14:textId="77777777" w:rsidR="00B2667E" w:rsidRPr="00C35EA7" w:rsidRDefault="00B2667E" w:rsidP="00C35EA7">
            <w:pPr>
              <w:jc w:val="center"/>
              <w:rPr>
                <w:szCs w:val="18"/>
              </w:rPr>
            </w:pPr>
            <w:r w:rsidRPr="00C35EA7">
              <w:rPr>
                <w:szCs w:val="18"/>
              </w:rPr>
              <w:t>BIB</w:t>
            </w:r>
          </w:p>
        </w:tc>
      </w:tr>
      <w:tr w:rsidR="005D10B6" w:rsidRPr="00C04709" w14:paraId="3F0580FC" w14:textId="77777777" w:rsidTr="00C35EA7">
        <w:trPr>
          <w:jc w:val="center"/>
        </w:trPr>
        <w:tc>
          <w:tcPr>
            <w:tcW w:w="1516" w:type="dxa"/>
          </w:tcPr>
          <w:p w14:paraId="03482EAB" w14:textId="77777777" w:rsidR="00B2667E" w:rsidRPr="00C35EA7" w:rsidRDefault="00B2667E" w:rsidP="00DE360B">
            <w:pPr>
              <w:rPr>
                <w:szCs w:val="18"/>
              </w:rPr>
            </w:pPr>
            <w:r w:rsidRPr="00C35EA7">
              <w:rPr>
                <w:szCs w:val="18"/>
              </w:rPr>
              <w:t>Moulin (Le)</w:t>
            </w:r>
          </w:p>
        </w:tc>
        <w:tc>
          <w:tcPr>
            <w:tcW w:w="1176" w:type="dxa"/>
          </w:tcPr>
          <w:p w14:paraId="0332F66B" w14:textId="77777777" w:rsidR="00B2667E" w:rsidRPr="00C35EA7" w:rsidRDefault="00B2667E" w:rsidP="00DE360B">
            <w:pPr>
              <w:rPr>
                <w:szCs w:val="18"/>
              </w:rPr>
            </w:pPr>
            <w:r>
              <w:t>t_299</w:t>
            </w:r>
          </w:p>
        </w:tc>
        <w:tc>
          <w:tcPr>
            <w:tcW w:w="1070" w:type="dxa"/>
          </w:tcPr>
          <w:p w14:paraId="5524255D" w14:textId="77777777" w:rsidR="00B2667E" w:rsidRPr="00C35EA7" w:rsidRDefault="00B2667E" w:rsidP="00DE360B">
            <w:pPr>
              <w:rPr>
                <w:szCs w:val="18"/>
              </w:rPr>
            </w:pPr>
            <w:r w:rsidRPr="00C35EA7">
              <w:rPr>
                <w:szCs w:val="18"/>
              </w:rPr>
              <w:t>15917</w:t>
            </w:r>
          </w:p>
        </w:tc>
        <w:tc>
          <w:tcPr>
            <w:tcW w:w="1510" w:type="dxa"/>
          </w:tcPr>
          <w:p w14:paraId="66BA3DFD" w14:textId="77777777" w:rsidR="00B2667E" w:rsidRDefault="00B2667E" w:rsidP="00DE360B">
            <w:r>
              <w:t>AA-2111-m</w:t>
            </w:r>
          </w:p>
        </w:tc>
        <w:tc>
          <w:tcPr>
            <w:tcW w:w="2042" w:type="dxa"/>
          </w:tcPr>
          <w:p w14:paraId="11E909F9" w14:textId="77777777" w:rsidR="00B2667E" w:rsidRPr="00C35EA7" w:rsidRDefault="00B2667E" w:rsidP="00DE360B">
            <w:pPr>
              <w:rPr>
                <w:szCs w:val="18"/>
              </w:rPr>
            </w:pPr>
            <w:r w:rsidRPr="00C35EA7">
              <w:rPr>
                <w:szCs w:val="18"/>
              </w:rPr>
              <w:t>épingle en bronze</w:t>
            </w:r>
          </w:p>
        </w:tc>
        <w:tc>
          <w:tcPr>
            <w:tcW w:w="1723" w:type="dxa"/>
          </w:tcPr>
          <w:p w14:paraId="343060FC" w14:textId="77777777" w:rsidR="00B2667E" w:rsidRDefault="00B2667E" w:rsidP="00DE360B">
            <w:r>
              <w:t>1833</w:t>
            </w:r>
          </w:p>
        </w:tc>
      </w:tr>
    </w:tbl>
    <w:p w14:paraId="51320A6E" w14:textId="77777777" w:rsidR="00B2667E" w:rsidRDefault="00B2667E" w:rsidP="00DE360B">
      <w:pPr>
        <w:jc w:val="both"/>
      </w:pPr>
    </w:p>
    <w:p w14:paraId="07C6F15C" w14:textId="77777777" w:rsidR="00690AF5" w:rsidRDefault="00690AF5" w:rsidP="00DE360B">
      <w:pPr>
        <w:jc w:val="both"/>
      </w:pPr>
    </w:p>
    <w:p w14:paraId="76261043" w14:textId="77777777" w:rsidR="00251083" w:rsidRPr="0032190F" w:rsidRDefault="00251083" w:rsidP="00DE360B">
      <w:pPr>
        <w:jc w:val="both"/>
        <w:rPr>
          <w:lang w:val="fr-FR"/>
        </w:rPr>
      </w:pPr>
      <w:r w:rsidRPr="0032190F">
        <w:rPr>
          <w:lang w:val="fr-FR"/>
        </w:rPr>
        <w:t>A Noter : 15918 : fragment de bracelet [en bronze] plat de section rectangulaire, altéré par</w:t>
      </w:r>
    </w:p>
    <w:p w14:paraId="2D4AE33C" w14:textId="77777777" w:rsidR="00251083" w:rsidRDefault="00251083" w:rsidP="00DE360B">
      <w:pPr>
        <w:jc w:val="both"/>
      </w:pPr>
      <w:r w:rsidRPr="0032190F">
        <w:rPr>
          <w:lang w:val="fr-FR"/>
        </w:rPr>
        <w:t xml:space="preserve">le feu. Il était dans la terre soulevée par la charrue. </w:t>
      </w:r>
      <w:r>
        <w:t xml:space="preserve">Côtés 0,003 x 0,001 m. </w:t>
      </w:r>
    </w:p>
    <w:p w14:paraId="2CFC493E" w14:textId="77777777" w:rsidR="00251083" w:rsidRDefault="00251083" w:rsidP="00DE360B">
      <w:pPr>
        <w:jc w:val="both"/>
      </w:pPr>
    </w:p>
    <w:p w14:paraId="65929E32" w14:textId="77777777" w:rsidR="00690AF5" w:rsidRDefault="00690AF5" w:rsidP="00DE360B">
      <w:pPr>
        <w:pStyle w:val="Heading3"/>
      </w:pPr>
      <w:r>
        <w:t>t_300</w:t>
      </w:r>
    </w:p>
    <w:p w14:paraId="44CBD9BA" w14:textId="77777777" w:rsidR="00690AF5" w:rsidRDefault="00690AF5" w:rsidP="00DE360B">
      <w:pPr>
        <w:jc w:val="both"/>
      </w:pPr>
    </w:p>
    <w:tbl>
      <w:tblPr>
        <w:tblW w:w="82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162"/>
        <w:gridCol w:w="816"/>
      </w:tblGrid>
      <w:tr w:rsidR="005D10B6" w:rsidRPr="00C04709" w14:paraId="0B09A072" w14:textId="77777777" w:rsidTr="00C35EA7">
        <w:trPr>
          <w:jc w:val="center"/>
        </w:trPr>
        <w:tc>
          <w:tcPr>
            <w:tcW w:w="1516" w:type="dxa"/>
          </w:tcPr>
          <w:p w14:paraId="5B6C8E2F" w14:textId="77777777" w:rsidR="00690AF5" w:rsidRPr="00C35EA7" w:rsidRDefault="00690AF5" w:rsidP="00DE360B">
            <w:pPr>
              <w:rPr>
                <w:rFonts w:ascii="Courier New" w:hAnsi="Courier New" w:cs="Courier New"/>
                <w:sz w:val="20"/>
                <w:szCs w:val="18"/>
              </w:rPr>
            </w:pPr>
            <w:r w:rsidRPr="00C35EA7">
              <w:rPr>
                <w:rFonts w:ascii="Courier New" w:hAnsi="Courier New" w:cs="Courier New"/>
                <w:sz w:val="20"/>
                <w:szCs w:val="18"/>
                <w:lang w:val="en-GB"/>
              </w:rPr>
              <w:br w:type="page"/>
            </w:r>
            <w:r w:rsidR="00C458EA" w:rsidRPr="00C35EA7">
              <w:rPr>
                <w:rFonts w:ascii="Courier New" w:hAnsi="Courier New" w:cs="Courier New"/>
                <w:sz w:val="20"/>
                <w:szCs w:val="18"/>
              </w:rPr>
              <w:t>OBJ_</w:t>
            </w:r>
          </w:p>
        </w:tc>
        <w:tc>
          <w:tcPr>
            <w:tcW w:w="1176" w:type="dxa"/>
          </w:tcPr>
          <w:p w14:paraId="6E978434" w14:textId="77777777" w:rsidR="00690AF5" w:rsidRPr="00C35EA7" w:rsidRDefault="00690AF5" w:rsidP="00DE360B">
            <w:pPr>
              <w:rPr>
                <w:rFonts w:ascii="Courier New" w:hAnsi="Courier New" w:cs="Courier New"/>
                <w:sz w:val="20"/>
                <w:szCs w:val="18"/>
              </w:rPr>
            </w:pPr>
          </w:p>
        </w:tc>
        <w:tc>
          <w:tcPr>
            <w:tcW w:w="1070" w:type="dxa"/>
          </w:tcPr>
          <w:p w14:paraId="45B7A4A5" w14:textId="77777777" w:rsidR="00690AF5" w:rsidRPr="00C35EA7" w:rsidRDefault="00690AF5" w:rsidP="00DE360B">
            <w:pPr>
              <w:rPr>
                <w:rFonts w:ascii="Courier New" w:hAnsi="Courier New" w:cs="Courier New"/>
                <w:sz w:val="20"/>
                <w:szCs w:val="18"/>
              </w:rPr>
            </w:pPr>
          </w:p>
        </w:tc>
        <w:tc>
          <w:tcPr>
            <w:tcW w:w="1510" w:type="dxa"/>
          </w:tcPr>
          <w:p w14:paraId="31341B32" w14:textId="77777777" w:rsidR="00690AF5" w:rsidRPr="00C35EA7" w:rsidRDefault="00690AF5" w:rsidP="00DE360B">
            <w:pPr>
              <w:rPr>
                <w:rFonts w:ascii="Courier New" w:hAnsi="Courier New" w:cs="Courier New"/>
                <w:sz w:val="20"/>
                <w:szCs w:val="18"/>
              </w:rPr>
            </w:pPr>
          </w:p>
        </w:tc>
        <w:tc>
          <w:tcPr>
            <w:tcW w:w="2162" w:type="dxa"/>
          </w:tcPr>
          <w:p w14:paraId="37040B0E" w14:textId="77777777" w:rsidR="00690AF5" w:rsidRPr="00C35EA7" w:rsidRDefault="00690AF5" w:rsidP="00DE360B">
            <w:pPr>
              <w:rPr>
                <w:rFonts w:ascii="Courier New" w:hAnsi="Courier New" w:cs="Courier New"/>
                <w:sz w:val="20"/>
                <w:szCs w:val="18"/>
              </w:rPr>
            </w:pPr>
          </w:p>
        </w:tc>
        <w:tc>
          <w:tcPr>
            <w:tcW w:w="816" w:type="dxa"/>
          </w:tcPr>
          <w:p w14:paraId="3128F346" w14:textId="77777777" w:rsidR="00690AF5" w:rsidRPr="00C35EA7" w:rsidRDefault="00690AF5" w:rsidP="00DE360B">
            <w:pPr>
              <w:rPr>
                <w:rFonts w:ascii="Courier New" w:hAnsi="Courier New" w:cs="Courier New"/>
                <w:sz w:val="20"/>
                <w:szCs w:val="18"/>
              </w:rPr>
            </w:pPr>
          </w:p>
        </w:tc>
      </w:tr>
      <w:tr w:rsidR="005D10B6" w:rsidRPr="00C04709" w14:paraId="69D80AFC" w14:textId="77777777" w:rsidTr="00C35EA7">
        <w:trPr>
          <w:jc w:val="center"/>
        </w:trPr>
        <w:tc>
          <w:tcPr>
            <w:tcW w:w="1516" w:type="dxa"/>
          </w:tcPr>
          <w:p w14:paraId="0B5CEAFE" w14:textId="77777777" w:rsidR="00690AF5" w:rsidRPr="00C35EA7" w:rsidRDefault="00690AF5" w:rsidP="00C35EA7">
            <w:pPr>
              <w:jc w:val="center"/>
              <w:rPr>
                <w:szCs w:val="18"/>
              </w:rPr>
            </w:pPr>
            <w:r w:rsidRPr="00C35EA7">
              <w:rPr>
                <w:szCs w:val="18"/>
              </w:rPr>
              <w:t>site</w:t>
            </w:r>
          </w:p>
        </w:tc>
        <w:tc>
          <w:tcPr>
            <w:tcW w:w="1176" w:type="dxa"/>
          </w:tcPr>
          <w:p w14:paraId="06AFC0E2" w14:textId="77777777" w:rsidR="00690AF5" w:rsidRPr="00C35EA7" w:rsidRDefault="00690AF5" w:rsidP="00C35EA7">
            <w:pPr>
              <w:jc w:val="center"/>
              <w:rPr>
                <w:szCs w:val="18"/>
              </w:rPr>
            </w:pPr>
            <w:r w:rsidRPr="00C35EA7">
              <w:rPr>
                <w:szCs w:val="18"/>
              </w:rPr>
              <w:t>structure</w:t>
            </w:r>
          </w:p>
        </w:tc>
        <w:tc>
          <w:tcPr>
            <w:tcW w:w="1070" w:type="dxa"/>
          </w:tcPr>
          <w:p w14:paraId="1F8750D5" w14:textId="77777777" w:rsidR="00690AF5" w:rsidRPr="00C35EA7" w:rsidRDefault="00690AF5" w:rsidP="00C35EA7">
            <w:pPr>
              <w:jc w:val="center"/>
              <w:rPr>
                <w:szCs w:val="18"/>
              </w:rPr>
            </w:pPr>
            <w:r w:rsidRPr="00C35EA7">
              <w:rPr>
                <w:szCs w:val="18"/>
              </w:rPr>
              <w:t>numero</w:t>
            </w:r>
          </w:p>
        </w:tc>
        <w:tc>
          <w:tcPr>
            <w:tcW w:w="1510" w:type="dxa"/>
          </w:tcPr>
          <w:p w14:paraId="2534ADBC" w14:textId="77777777" w:rsidR="00690AF5" w:rsidRPr="00C35EA7" w:rsidRDefault="00690AF5" w:rsidP="00C35EA7">
            <w:pPr>
              <w:jc w:val="center"/>
              <w:rPr>
                <w:szCs w:val="18"/>
              </w:rPr>
            </w:pPr>
            <w:r w:rsidRPr="00C35EA7">
              <w:rPr>
                <w:szCs w:val="18"/>
              </w:rPr>
              <w:t>objet</w:t>
            </w:r>
          </w:p>
        </w:tc>
        <w:tc>
          <w:tcPr>
            <w:tcW w:w="2162" w:type="dxa"/>
          </w:tcPr>
          <w:p w14:paraId="70F9BB2B" w14:textId="77777777" w:rsidR="00690AF5" w:rsidRPr="00C35EA7" w:rsidRDefault="00690AF5" w:rsidP="00C35EA7">
            <w:pPr>
              <w:jc w:val="center"/>
              <w:rPr>
                <w:szCs w:val="18"/>
              </w:rPr>
            </w:pPr>
            <w:r w:rsidRPr="00C35EA7">
              <w:rPr>
                <w:szCs w:val="18"/>
              </w:rPr>
              <w:t>description</w:t>
            </w:r>
          </w:p>
        </w:tc>
        <w:tc>
          <w:tcPr>
            <w:tcW w:w="816" w:type="dxa"/>
          </w:tcPr>
          <w:p w14:paraId="378E5177" w14:textId="77777777" w:rsidR="00690AF5" w:rsidRPr="00C35EA7" w:rsidRDefault="00690AF5" w:rsidP="00C35EA7">
            <w:pPr>
              <w:jc w:val="center"/>
              <w:rPr>
                <w:szCs w:val="18"/>
              </w:rPr>
            </w:pPr>
            <w:r w:rsidRPr="00C35EA7">
              <w:rPr>
                <w:szCs w:val="18"/>
              </w:rPr>
              <w:t>BIB</w:t>
            </w:r>
          </w:p>
        </w:tc>
      </w:tr>
      <w:tr w:rsidR="005D10B6" w:rsidRPr="00C04709" w14:paraId="4A5E066A" w14:textId="77777777" w:rsidTr="00C35EA7">
        <w:trPr>
          <w:jc w:val="center"/>
        </w:trPr>
        <w:tc>
          <w:tcPr>
            <w:tcW w:w="1516" w:type="dxa"/>
          </w:tcPr>
          <w:p w14:paraId="202A4DB3" w14:textId="77777777" w:rsidR="00690AF5" w:rsidRPr="00C35EA7" w:rsidRDefault="00690AF5" w:rsidP="00DE360B">
            <w:pPr>
              <w:rPr>
                <w:szCs w:val="18"/>
              </w:rPr>
            </w:pPr>
            <w:r w:rsidRPr="00C35EA7">
              <w:rPr>
                <w:szCs w:val="18"/>
              </w:rPr>
              <w:t>Moulin (Le)</w:t>
            </w:r>
          </w:p>
        </w:tc>
        <w:tc>
          <w:tcPr>
            <w:tcW w:w="1176" w:type="dxa"/>
          </w:tcPr>
          <w:p w14:paraId="11F391F0" w14:textId="77777777" w:rsidR="00690AF5" w:rsidRPr="00C35EA7" w:rsidRDefault="00690AF5" w:rsidP="00DE360B">
            <w:pPr>
              <w:rPr>
                <w:szCs w:val="18"/>
              </w:rPr>
            </w:pPr>
            <w:r>
              <w:t>t_300</w:t>
            </w:r>
          </w:p>
        </w:tc>
        <w:tc>
          <w:tcPr>
            <w:tcW w:w="1070" w:type="dxa"/>
          </w:tcPr>
          <w:p w14:paraId="483269B9" w14:textId="77777777" w:rsidR="00690AF5" w:rsidRPr="00C35EA7" w:rsidRDefault="00690AF5" w:rsidP="00DE360B">
            <w:pPr>
              <w:rPr>
                <w:szCs w:val="18"/>
              </w:rPr>
            </w:pPr>
            <w:r w:rsidRPr="00C35EA7">
              <w:rPr>
                <w:szCs w:val="18"/>
              </w:rPr>
              <w:t>15922</w:t>
            </w:r>
          </w:p>
        </w:tc>
        <w:tc>
          <w:tcPr>
            <w:tcW w:w="1510" w:type="dxa"/>
          </w:tcPr>
          <w:p w14:paraId="510EA743" w14:textId="77777777" w:rsidR="00690AF5" w:rsidRDefault="00690AF5" w:rsidP="00DE360B">
            <w:r>
              <w:t>AI-1121-m</w:t>
            </w:r>
          </w:p>
        </w:tc>
        <w:tc>
          <w:tcPr>
            <w:tcW w:w="2162" w:type="dxa"/>
          </w:tcPr>
          <w:p w14:paraId="3A339300" w14:textId="77777777" w:rsidR="00690AF5" w:rsidRPr="00C35EA7" w:rsidRDefault="00690AF5" w:rsidP="00DE360B">
            <w:pPr>
              <w:rPr>
                <w:szCs w:val="18"/>
              </w:rPr>
            </w:pPr>
            <w:r w:rsidRPr="00C35EA7">
              <w:rPr>
                <w:szCs w:val="18"/>
              </w:rPr>
              <w:t>applique en bronze</w:t>
            </w:r>
          </w:p>
        </w:tc>
        <w:tc>
          <w:tcPr>
            <w:tcW w:w="816" w:type="dxa"/>
          </w:tcPr>
          <w:p w14:paraId="679B42C9" w14:textId="77777777" w:rsidR="00690AF5" w:rsidRDefault="00690AF5" w:rsidP="00DE360B">
            <w:r>
              <w:t>1833</w:t>
            </w:r>
          </w:p>
        </w:tc>
      </w:tr>
      <w:tr w:rsidR="005D10B6" w:rsidRPr="00C04709" w14:paraId="533965B4" w14:textId="77777777" w:rsidTr="00C35EA7">
        <w:trPr>
          <w:jc w:val="center"/>
        </w:trPr>
        <w:tc>
          <w:tcPr>
            <w:tcW w:w="1516" w:type="dxa"/>
          </w:tcPr>
          <w:p w14:paraId="1428F1D8" w14:textId="77777777" w:rsidR="00FC53B6" w:rsidRPr="00C35EA7" w:rsidRDefault="00FC53B6" w:rsidP="00DE360B">
            <w:pPr>
              <w:rPr>
                <w:szCs w:val="18"/>
              </w:rPr>
            </w:pPr>
            <w:r w:rsidRPr="00C35EA7">
              <w:rPr>
                <w:szCs w:val="18"/>
              </w:rPr>
              <w:t>Moulin (Le)</w:t>
            </w:r>
          </w:p>
        </w:tc>
        <w:tc>
          <w:tcPr>
            <w:tcW w:w="1176" w:type="dxa"/>
          </w:tcPr>
          <w:p w14:paraId="01D29D13" w14:textId="77777777" w:rsidR="00FC53B6" w:rsidRPr="00C35EA7" w:rsidRDefault="00FC53B6" w:rsidP="00DE360B">
            <w:pPr>
              <w:rPr>
                <w:szCs w:val="18"/>
              </w:rPr>
            </w:pPr>
            <w:r>
              <w:t>t_300</w:t>
            </w:r>
          </w:p>
        </w:tc>
        <w:tc>
          <w:tcPr>
            <w:tcW w:w="1070" w:type="dxa"/>
          </w:tcPr>
          <w:p w14:paraId="07E09ED3" w14:textId="77777777" w:rsidR="00FC53B6" w:rsidRPr="00C35EA7" w:rsidRDefault="00FC53B6" w:rsidP="00DE360B">
            <w:pPr>
              <w:rPr>
                <w:szCs w:val="18"/>
              </w:rPr>
            </w:pPr>
            <w:r w:rsidRPr="00C35EA7">
              <w:rPr>
                <w:szCs w:val="18"/>
              </w:rPr>
              <w:t>15920</w:t>
            </w:r>
          </w:p>
        </w:tc>
        <w:tc>
          <w:tcPr>
            <w:tcW w:w="1510" w:type="dxa"/>
          </w:tcPr>
          <w:p w14:paraId="4F39AB9E" w14:textId="77777777" w:rsidR="00FC53B6" w:rsidRPr="00B2667E" w:rsidRDefault="00FC53B6" w:rsidP="00DE360B">
            <w:r>
              <w:t>AA-9111-m</w:t>
            </w:r>
          </w:p>
        </w:tc>
        <w:tc>
          <w:tcPr>
            <w:tcW w:w="2162" w:type="dxa"/>
          </w:tcPr>
          <w:p w14:paraId="7279A840" w14:textId="77777777" w:rsidR="00FC53B6" w:rsidRPr="00C35EA7" w:rsidRDefault="00FC53B6" w:rsidP="00DE360B">
            <w:pPr>
              <w:rPr>
                <w:szCs w:val="18"/>
              </w:rPr>
            </w:pPr>
            <w:r>
              <w:t>épingle en bronze</w:t>
            </w:r>
          </w:p>
        </w:tc>
        <w:tc>
          <w:tcPr>
            <w:tcW w:w="816" w:type="dxa"/>
          </w:tcPr>
          <w:p w14:paraId="40388454" w14:textId="77777777" w:rsidR="00FC53B6" w:rsidRPr="00C35EA7" w:rsidRDefault="00FC53B6" w:rsidP="00DE360B">
            <w:pPr>
              <w:rPr>
                <w:szCs w:val="18"/>
              </w:rPr>
            </w:pPr>
            <w:r w:rsidRPr="00C35EA7">
              <w:rPr>
                <w:szCs w:val="18"/>
              </w:rPr>
              <w:t>1833</w:t>
            </w:r>
          </w:p>
        </w:tc>
      </w:tr>
      <w:tr w:rsidR="005D10B6" w14:paraId="7542BF30" w14:textId="77777777" w:rsidTr="00C35EA7">
        <w:trPr>
          <w:jc w:val="center"/>
        </w:trPr>
        <w:tc>
          <w:tcPr>
            <w:tcW w:w="1516" w:type="dxa"/>
          </w:tcPr>
          <w:p w14:paraId="5BFF8667" w14:textId="77777777" w:rsidR="00AD0E92" w:rsidRPr="00C35EA7" w:rsidRDefault="00AD0E92" w:rsidP="00DE360B">
            <w:pPr>
              <w:rPr>
                <w:szCs w:val="18"/>
              </w:rPr>
            </w:pPr>
            <w:r w:rsidRPr="00C35EA7">
              <w:rPr>
                <w:szCs w:val="18"/>
              </w:rPr>
              <w:t>Moulin (Le)</w:t>
            </w:r>
          </w:p>
        </w:tc>
        <w:tc>
          <w:tcPr>
            <w:tcW w:w="1176" w:type="dxa"/>
          </w:tcPr>
          <w:p w14:paraId="74D3F95A" w14:textId="77777777" w:rsidR="00AD0E92" w:rsidRPr="00C35EA7" w:rsidRDefault="00AD0E92" w:rsidP="00DE360B">
            <w:pPr>
              <w:rPr>
                <w:szCs w:val="18"/>
              </w:rPr>
            </w:pPr>
            <w:r>
              <w:t>t_300</w:t>
            </w:r>
          </w:p>
        </w:tc>
        <w:tc>
          <w:tcPr>
            <w:tcW w:w="1070" w:type="dxa"/>
          </w:tcPr>
          <w:p w14:paraId="0311ED08" w14:textId="77777777" w:rsidR="00AD0E92" w:rsidRPr="00C35EA7" w:rsidRDefault="00AD0E92" w:rsidP="00DE360B">
            <w:pPr>
              <w:rPr>
                <w:szCs w:val="18"/>
              </w:rPr>
            </w:pPr>
            <w:r w:rsidRPr="00C35EA7">
              <w:rPr>
                <w:szCs w:val="18"/>
              </w:rPr>
              <w:t>15921</w:t>
            </w:r>
          </w:p>
        </w:tc>
        <w:tc>
          <w:tcPr>
            <w:tcW w:w="1510" w:type="dxa"/>
          </w:tcPr>
          <w:p w14:paraId="61BEFEC8" w14:textId="77777777" w:rsidR="00AD0E92" w:rsidRDefault="00AD0E92" w:rsidP="00C35EA7">
            <w:pPr>
              <w:jc w:val="both"/>
            </w:pPr>
            <w:r>
              <w:t>AK-3171-m</w:t>
            </w:r>
          </w:p>
        </w:tc>
        <w:tc>
          <w:tcPr>
            <w:tcW w:w="2162" w:type="dxa"/>
          </w:tcPr>
          <w:p w14:paraId="7741254F" w14:textId="77777777" w:rsidR="00AD0E92" w:rsidRDefault="00AD0E92" w:rsidP="00DE360B">
            <w:r>
              <w:t>anneau en bronze</w:t>
            </w:r>
          </w:p>
        </w:tc>
        <w:tc>
          <w:tcPr>
            <w:tcW w:w="816" w:type="dxa"/>
          </w:tcPr>
          <w:p w14:paraId="194132B3" w14:textId="77777777" w:rsidR="00AD0E92" w:rsidRPr="00C35EA7" w:rsidRDefault="00AD0E92" w:rsidP="00DE360B">
            <w:pPr>
              <w:rPr>
                <w:szCs w:val="18"/>
              </w:rPr>
            </w:pPr>
            <w:r w:rsidRPr="00C35EA7">
              <w:rPr>
                <w:szCs w:val="18"/>
              </w:rPr>
              <w:t>1833</w:t>
            </w:r>
          </w:p>
        </w:tc>
      </w:tr>
      <w:tr w:rsidR="005D10B6" w14:paraId="7F2D61BA" w14:textId="77777777" w:rsidTr="00C35EA7">
        <w:trPr>
          <w:jc w:val="center"/>
        </w:trPr>
        <w:tc>
          <w:tcPr>
            <w:tcW w:w="1516" w:type="dxa"/>
          </w:tcPr>
          <w:p w14:paraId="1CAD7D31" w14:textId="77777777" w:rsidR="00FA1CD9" w:rsidRPr="00C35EA7" w:rsidRDefault="00FA1CD9" w:rsidP="00DE360B">
            <w:pPr>
              <w:rPr>
                <w:szCs w:val="18"/>
              </w:rPr>
            </w:pPr>
            <w:r w:rsidRPr="00C35EA7">
              <w:rPr>
                <w:szCs w:val="18"/>
              </w:rPr>
              <w:t>Moulin (Le)</w:t>
            </w:r>
          </w:p>
        </w:tc>
        <w:tc>
          <w:tcPr>
            <w:tcW w:w="1176" w:type="dxa"/>
          </w:tcPr>
          <w:p w14:paraId="46A871E1" w14:textId="77777777" w:rsidR="00FA1CD9" w:rsidRPr="00C35EA7" w:rsidRDefault="00FA1CD9" w:rsidP="00DE360B">
            <w:pPr>
              <w:rPr>
                <w:szCs w:val="18"/>
              </w:rPr>
            </w:pPr>
            <w:r>
              <w:t>t_300</w:t>
            </w:r>
          </w:p>
        </w:tc>
        <w:tc>
          <w:tcPr>
            <w:tcW w:w="1070" w:type="dxa"/>
          </w:tcPr>
          <w:p w14:paraId="47259D9A" w14:textId="77777777" w:rsidR="00FA1CD9" w:rsidRPr="00C35EA7" w:rsidRDefault="00FA1CD9" w:rsidP="00DE360B">
            <w:pPr>
              <w:rPr>
                <w:szCs w:val="18"/>
              </w:rPr>
            </w:pPr>
            <w:r w:rsidRPr="00C35EA7">
              <w:rPr>
                <w:szCs w:val="18"/>
              </w:rPr>
              <w:t>15924</w:t>
            </w:r>
          </w:p>
        </w:tc>
        <w:tc>
          <w:tcPr>
            <w:tcW w:w="1510" w:type="dxa"/>
          </w:tcPr>
          <w:p w14:paraId="091C071F" w14:textId="77777777" w:rsidR="00FA1CD9" w:rsidRDefault="00FA1CD9" w:rsidP="00DE360B">
            <w:r>
              <w:t>AC-2221-m</w:t>
            </w:r>
          </w:p>
        </w:tc>
        <w:tc>
          <w:tcPr>
            <w:tcW w:w="2162" w:type="dxa"/>
          </w:tcPr>
          <w:p w14:paraId="1349F280" w14:textId="77777777" w:rsidR="00FA1CD9" w:rsidRPr="00C35EA7" w:rsidRDefault="00FA1CD9" w:rsidP="00DE360B">
            <w:pPr>
              <w:rPr>
                <w:szCs w:val="18"/>
              </w:rPr>
            </w:pPr>
            <w:r w:rsidRPr="00C35EA7">
              <w:rPr>
                <w:szCs w:val="18"/>
              </w:rPr>
              <w:t>bracelet en bronze</w:t>
            </w:r>
          </w:p>
        </w:tc>
        <w:tc>
          <w:tcPr>
            <w:tcW w:w="816" w:type="dxa"/>
          </w:tcPr>
          <w:p w14:paraId="16E8E1DC" w14:textId="77777777" w:rsidR="00FA1CD9" w:rsidRDefault="00FA1CD9" w:rsidP="00DE360B">
            <w:r>
              <w:t>1833</w:t>
            </w:r>
          </w:p>
        </w:tc>
      </w:tr>
    </w:tbl>
    <w:p w14:paraId="0B0B0E3D" w14:textId="77777777" w:rsidR="00AD0E92" w:rsidRDefault="00AD0E92" w:rsidP="00DE360B">
      <w:pPr>
        <w:jc w:val="both"/>
      </w:pPr>
    </w:p>
    <w:p w14:paraId="422E02C4" w14:textId="77777777" w:rsidR="00FC53B6" w:rsidRDefault="00FC53B6" w:rsidP="00DE360B">
      <w:pPr>
        <w:jc w:val="both"/>
      </w:pPr>
    </w:p>
    <w:p w14:paraId="7A2CF36A" w14:textId="77777777" w:rsidR="00690AF5" w:rsidRDefault="00690AF5" w:rsidP="00DE360B">
      <w:pPr>
        <w:pStyle w:val="Heading3"/>
      </w:pPr>
      <w:bookmarkStart w:id="2348" w:name="Sit_Mailhac_Moulin_t301"/>
      <w:r>
        <w:t>t_301</w:t>
      </w:r>
    </w:p>
    <w:bookmarkEnd w:id="2348"/>
    <w:p w14:paraId="29831E06" w14:textId="77777777" w:rsidR="00690AF5" w:rsidRDefault="00690AF5" w:rsidP="00DE360B">
      <w:pPr>
        <w:jc w:val="both"/>
      </w:pPr>
    </w:p>
    <w:tbl>
      <w:tblPr>
        <w:tblW w:w="84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483"/>
        <w:gridCol w:w="2409"/>
        <w:gridCol w:w="816"/>
      </w:tblGrid>
      <w:tr w:rsidR="005D10B6" w:rsidRPr="00C04709" w14:paraId="7A19237C" w14:textId="77777777" w:rsidTr="00C35EA7">
        <w:trPr>
          <w:jc w:val="center"/>
        </w:trPr>
        <w:tc>
          <w:tcPr>
            <w:tcW w:w="1516" w:type="dxa"/>
          </w:tcPr>
          <w:p w14:paraId="2623910A" w14:textId="77777777" w:rsidR="00690AF5" w:rsidRPr="00C35EA7" w:rsidRDefault="00690AF5" w:rsidP="00DE360B">
            <w:pPr>
              <w:rPr>
                <w:rFonts w:ascii="Courier New" w:hAnsi="Courier New" w:cs="Courier New"/>
                <w:sz w:val="20"/>
                <w:szCs w:val="18"/>
              </w:rPr>
            </w:pPr>
            <w:r w:rsidRPr="00C35EA7">
              <w:rPr>
                <w:rFonts w:ascii="Courier New" w:hAnsi="Courier New" w:cs="Courier New"/>
                <w:sz w:val="20"/>
                <w:szCs w:val="18"/>
                <w:lang w:val="en-GB"/>
              </w:rPr>
              <w:br w:type="page"/>
            </w:r>
            <w:r w:rsidR="00C458EA" w:rsidRPr="00C35EA7">
              <w:rPr>
                <w:rFonts w:ascii="Courier New" w:hAnsi="Courier New" w:cs="Courier New"/>
                <w:sz w:val="20"/>
                <w:szCs w:val="18"/>
              </w:rPr>
              <w:t>OBJ_</w:t>
            </w:r>
          </w:p>
        </w:tc>
        <w:tc>
          <w:tcPr>
            <w:tcW w:w="1176" w:type="dxa"/>
          </w:tcPr>
          <w:p w14:paraId="3D8003B3" w14:textId="77777777" w:rsidR="00690AF5" w:rsidRPr="00C35EA7" w:rsidRDefault="00690AF5" w:rsidP="00DE360B">
            <w:pPr>
              <w:rPr>
                <w:rFonts w:ascii="Courier New" w:hAnsi="Courier New" w:cs="Courier New"/>
                <w:sz w:val="20"/>
                <w:szCs w:val="18"/>
              </w:rPr>
            </w:pPr>
          </w:p>
        </w:tc>
        <w:tc>
          <w:tcPr>
            <w:tcW w:w="1070" w:type="dxa"/>
          </w:tcPr>
          <w:p w14:paraId="731AC669" w14:textId="77777777" w:rsidR="00690AF5" w:rsidRPr="00C35EA7" w:rsidRDefault="00690AF5" w:rsidP="00DE360B">
            <w:pPr>
              <w:rPr>
                <w:rFonts w:ascii="Courier New" w:hAnsi="Courier New" w:cs="Courier New"/>
                <w:sz w:val="20"/>
                <w:szCs w:val="18"/>
              </w:rPr>
            </w:pPr>
          </w:p>
        </w:tc>
        <w:tc>
          <w:tcPr>
            <w:tcW w:w="1483" w:type="dxa"/>
          </w:tcPr>
          <w:p w14:paraId="653AA8EC" w14:textId="77777777" w:rsidR="00690AF5" w:rsidRPr="00C35EA7" w:rsidRDefault="00690AF5" w:rsidP="00DE360B">
            <w:pPr>
              <w:rPr>
                <w:rFonts w:ascii="Courier New" w:hAnsi="Courier New" w:cs="Courier New"/>
                <w:sz w:val="20"/>
                <w:szCs w:val="18"/>
              </w:rPr>
            </w:pPr>
          </w:p>
        </w:tc>
        <w:tc>
          <w:tcPr>
            <w:tcW w:w="2409" w:type="dxa"/>
          </w:tcPr>
          <w:p w14:paraId="166F4C77" w14:textId="77777777" w:rsidR="00690AF5" w:rsidRPr="00C35EA7" w:rsidRDefault="00690AF5" w:rsidP="00DE360B">
            <w:pPr>
              <w:rPr>
                <w:rFonts w:ascii="Courier New" w:hAnsi="Courier New" w:cs="Courier New"/>
                <w:sz w:val="20"/>
                <w:szCs w:val="18"/>
              </w:rPr>
            </w:pPr>
          </w:p>
        </w:tc>
        <w:tc>
          <w:tcPr>
            <w:tcW w:w="816" w:type="dxa"/>
          </w:tcPr>
          <w:p w14:paraId="46D525D4" w14:textId="77777777" w:rsidR="00690AF5" w:rsidRPr="00C35EA7" w:rsidRDefault="00690AF5" w:rsidP="00DE360B">
            <w:pPr>
              <w:rPr>
                <w:rFonts w:ascii="Courier New" w:hAnsi="Courier New" w:cs="Courier New"/>
                <w:sz w:val="20"/>
                <w:szCs w:val="18"/>
              </w:rPr>
            </w:pPr>
          </w:p>
        </w:tc>
      </w:tr>
      <w:tr w:rsidR="005D10B6" w:rsidRPr="00C04709" w14:paraId="6FE08185" w14:textId="77777777" w:rsidTr="00C35EA7">
        <w:trPr>
          <w:jc w:val="center"/>
        </w:trPr>
        <w:tc>
          <w:tcPr>
            <w:tcW w:w="1516" w:type="dxa"/>
          </w:tcPr>
          <w:p w14:paraId="31733459" w14:textId="77777777" w:rsidR="00690AF5" w:rsidRPr="00C35EA7" w:rsidRDefault="00690AF5" w:rsidP="00C35EA7">
            <w:pPr>
              <w:jc w:val="center"/>
              <w:rPr>
                <w:szCs w:val="18"/>
              </w:rPr>
            </w:pPr>
            <w:r w:rsidRPr="00C35EA7">
              <w:rPr>
                <w:szCs w:val="18"/>
              </w:rPr>
              <w:t>site</w:t>
            </w:r>
          </w:p>
        </w:tc>
        <w:tc>
          <w:tcPr>
            <w:tcW w:w="1176" w:type="dxa"/>
          </w:tcPr>
          <w:p w14:paraId="2BAC0E2E" w14:textId="77777777" w:rsidR="00690AF5" w:rsidRPr="00C35EA7" w:rsidRDefault="00690AF5" w:rsidP="00C35EA7">
            <w:pPr>
              <w:jc w:val="center"/>
              <w:rPr>
                <w:szCs w:val="18"/>
              </w:rPr>
            </w:pPr>
            <w:r w:rsidRPr="00C35EA7">
              <w:rPr>
                <w:szCs w:val="18"/>
              </w:rPr>
              <w:t>structure</w:t>
            </w:r>
          </w:p>
        </w:tc>
        <w:tc>
          <w:tcPr>
            <w:tcW w:w="1070" w:type="dxa"/>
          </w:tcPr>
          <w:p w14:paraId="02A8B802" w14:textId="77777777" w:rsidR="00690AF5" w:rsidRPr="00C35EA7" w:rsidRDefault="00690AF5" w:rsidP="00C35EA7">
            <w:pPr>
              <w:jc w:val="center"/>
              <w:rPr>
                <w:szCs w:val="18"/>
              </w:rPr>
            </w:pPr>
            <w:r w:rsidRPr="00C35EA7">
              <w:rPr>
                <w:szCs w:val="18"/>
              </w:rPr>
              <w:t>numero</w:t>
            </w:r>
          </w:p>
        </w:tc>
        <w:tc>
          <w:tcPr>
            <w:tcW w:w="1483" w:type="dxa"/>
          </w:tcPr>
          <w:p w14:paraId="1DA7C82C" w14:textId="77777777" w:rsidR="00690AF5" w:rsidRPr="00C35EA7" w:rsidRDefault="00690AF5" w:rsidP="00C35EA7">
            <w:pPr>
              <w:jc w:val="center"/>
              <w:rPr>
                <w:szCs w:val="18"/>
              </w:rPr>
            </w:pPr>
            <w:r w:rsidRPr="00C35EA7">
              <w:rPr>
                <w:szCs w:val="18"/>
              </w:rPr>
              <w:t>objet</w:t>
            </w:r>
          </w:p>
        </w:tc>
        <w:tc>
          <w:tcPr>
            <w:tcW w:w="2409" w:type="dxa"/>
          </w:tcPr>
          <w:p w14:paraId="48B6F03E" w14:textId="77777777" w:rsidR="00690AF5" w:rsidRPr="00C35EA7" w:rsidRDefault="00690AF5" w:rsidP="00C35EA7">
            <w:pPr>
              <w:jc w:val="center"/>
              <w:rPr>
                <w:szCs w:val="18"/>
              </w:rPr>
            </w:pPr>
            <w:r w:rsidRPr="00C35EA7">
              <w:rPr>
                <w:szCs w:val="18"/>
              </w:rPr>
              <w:t>description</w:t>
            </w:r>
          </w:p>
        </w:tc>
        <w:tc>
          <w:tcPr>
            <w:tcW w:w="816" w:type="dxa"/>
          </w:tcPr>
          <w:p w14:paraId="2D2B441B" w14:textId="77777777" w:rsidR="00690AF5" w:rsidRPr="00C35EA7" w:rsidRDefault="00690AF5" w:rsidP="00C35EA7">
            <w:pPr>
              <w:jc w:val="center"/>
              <w:rPr>
                <w:szCs w:val="18"/>
              </w:rPr>
            </w:pPr>
            <w:r w:rsidRPr="00C35EA7">
              <w:rPr>
                <w:szCs w:val="18"/>
              </w:rPr>
              <w:t>BIB</w:t>
            </w:r>
          </w:p>
        </w:tc>
      </w:tr>
      <w:tr w:rsidR="005D10B6" w:rsidRPr="00C04709" w14:paraId="560F80C8" w14:textId="77777777" w:rsidTr="00C35EA7">
        <w:trPr>
          <w:jc w:val="center"/>
        </w:trPr>
        <w:tc>
          <w:tcPr>
            <w:tcW w:w="1516" w:type="dxa"/>
          </w:tcPr>
          <w:p w14:paraId="12D5B09F" w14:textId="77777777" w:rsidR="00690AF5" w:rsidRPr="00C35EA7" w:rsidRDefault="00690AF5" w:rsidP="00DE360B">
            <w:pPr>
              <w:rPr>
                <w:szCs w:val="18"/>
              </w:rPr>
            </w:pPr>
            <w:r w:rsidRPr="00C35EA7">
              <w:rPr>
                <w:szCs w:val="18"/>
              </w:rPr>
              <w:t>Moulin (Le)</w:t>
            </w:r>
          </w:p>
        </w:tc>
        <w:tc>
          <w:tcPr>
            <w:tcW w:w="1176" w:type="dxa"/>
          </w:tcPr>
          <w:p w14:paraId="2AE58D6B" w14:textId="77777777" w:rsidR="00690AF5" w:rsidRPr="00C35EA7" w:rsidRDefault="00690AF5" w:rsidP="00DE360B">
            <w:pPr>
              <w:rPr>
                <w:szCs w:val="18"/>
              </w:rPr>
            </w:pPr>
            <w:r>
              <w:t>t_301</w:t>
            </w:r>
          </w:p>
        </w:tc>
        <w:tc>
          <w:tcPr>
            <w:tcW w:w="1070" w:type="dxa"/>
          </w:tcPr>
          <w:p w14:paraId="436F0A8D" w14:textId="77777777" w:rsidR="00690AF5" w:rsidRPr="00C35EA7" w:rsidRDefault="00690AF5" w:rsidP="00DE360B">
            <w:pPr>
              <w:rPr>
                <w:szCs w:val="18"/>
              </w:rPr>
            </w:pPr>
            <w:r w:rsidRPr="00C35EA7">
              <w:rPr>
                <w:szCs w:val="18"/>
              </w:rPr>
              <w:t>15931</w:t>
            </w:r>
          </w:p>
        </w:tc>
        <w:tc>
          <w:tcPr>
            <w:tcW w:w="1483" w:type="dxa"/>
          </w:tcPr>
          <w:p w14:paraId="15F4A468" w14:textId="77777777" w:rsidR="00690AF5" w:rsidRDefault="00690AF5" w:rsidP="00DE360B">
            <w:r>
              <w:t>AI-1121-m</w:t>
            </w:r>
          </w:p>
        </w:tc>
        <w:tc>
          <w:tcPr>
            <w:tcW w:w="2409" w:type="dxa"/>
          </w:tcPr>
          <w:p w14:paraId="6553F3CF" w14:textId="77777777" w:rsidR="00690AF5" w:rsidRPr="00C35EA7" w:rsidRDefault="00690AF5" w:rsidP="00DE360B">
            <w:pPr>
              <w:rPr>
                <w:szCs w:val="18"/>
              </w:rPr>
            </w:pPr>
            <w:r w:rsidRPr="00C35EA7">
              <w:rPr>
                <w:szCs w:val="18"/>
              </w:rPr>
              <w:t>applique en bronze</w:t>
            </w:r>
          </w:p>
        </w:tc>
        <w:tc>
          <w:tcPr>
            <w:tcW w:w="816" w:type="dxa"/>
          </w:tcPr>
          <w:p w14:paraId="60BD37B8" w14:textId="77777777" w:rsidR="00690AF5" w:rsidRDefault="00690AF5" w:rsidP="00DE360B">
            <w:r>
              <w:t>1833</w:t>
            </w:r>
          </w:p>
        </w:tc>
      </w:tr>
      <w:tr w:rsidR="005D10B6" w:rsidRPr="00C04709" w14:paraId="4238D8F2" w14:textId="77777777" w:rsidTr="00C35EA7">
        <w:trPr>
          <w:jc w:val="center"/>
        </w:trPr>
        <w:tc>
          <w:tcPr>
            <w:tcW w:w="1516" w:type="dxa"/>
          </w:tcPr>
          <w:p w14:paraId="2BCC6AEC" w14:textId="77777777" w:rsidR="0055048B" w:rsidRPr="00C35EA7" w:rsidRDefault="0055048B" w:rsidP="00DE360B">
            <w:pPr>
              <w:rPr>
                <w:szCs w:val="18"/>
              </w:rPr>
            </w:pPr>
            <w:r w:rsidRPr="00C35EA7">
              <w:rPr>
                <w:szCs w:val="18"/>
              </w:rPr>
              <w:t>Moulin (Le)</w:t>
            </w:r>
          </w:p>
        </w:tc>
        <w:tc>
          <w:tcPr>
            <w:tcW w:w="1176" w:type="dxa"/>
          </w:tcPr>
          <w:p w14:paraId="5C2EB9A6" w14:textId="77777777" w:rsidR="0055048B" w:rsidRPr="00C35EA7" w:rsidRDefault="0055048B" w:rsidP="00DE360B">
            <w:pPr>
              <w:rPr>
                <w:szCs w:val="18"/>
              </w:rPr>
            </w:pPr>
            <w:r>
              <w:t>t_301</w:t>
            </w:r>
          </w:p>
        </w:tc>
        <w:tc>
          <w:tcPr>
            <w:tcW w:w="1070" w:type="dxa"/>
          </w:tcPr>
          <w:p w14:paraId="0794EDF3" w14:textId="77777777" w:rsidR="0055048B" w:rsidRPr="00C35EA7" w:rsidRDefault="0055048B" w:rsidP="00DE360B">
            <w:pPr>
              <w:rPr>
                <w:szCs w:val="18"/>
              </w:rPr>
            </w:pPr>
            <w:r w:rsidRPr="00C35EA7">
              <w:rPr>
                <w:szCs w:val="18"/>
                <w:highlight w:val="yellow"/>
              </w:rPr>
              <w:t>11165</w:t>
            </w:r>
          </w:p>
        </w:tc>
        <w:tc>
          <w:tcPr>
            <w:tcW w:w="1483" w:type="dxa"/>
          </w:tcPr>
          <w:p w14:paraId="7779322E" w14:textId="77777777" w:rsidR="0055048B" w:rsidRPr="00B2667E" w:rsidRDefault="0055048B" w:rsidP="00DE360B">
            <w:r>
              <w:t>CC-2145-m</w:t>
            </w:r>
          </w:p>
        </w:tc>
        <w:tc>
          <w:tcPr>
            <w:tcW w:w="2409" w:type="dxa"/>
          </w:tcPr>
          <w:p w14:paraId="7F8703AC" w14:textId="77777777" w:rsidR="0055048B" w:rsidRPr="00C35EA7" w:rsidRDefault="0055048B" w:rsidP="00DE360B">
            <w:pPr>
              <w:rPr>
                <w:szCs w:val="18"/>
              </w:rPr>
            </w:pPr>
            <w:r>
              <w:t>fusaïole en terre cuite</w:t>
            </w:r>
          </w:p>
        </w:tc>
        <w:tc>
          <w:tcPr>
            <w:tcW w:w="816" w:type="dxa"/>
          </w:tcPr>
          <w:p w14:paraId="79A4CC26" w14:textId="77777777" w:rsidR="0055048B" w:rsidRPr="00C35EA7" w:rsidRDefault="0055048B" w:rsidP="00DE360B">
            <w:pPr>
              <w:rPr>
                <w:szCs w:val="18"/>
              </w:rPr>
            </w:pPr>
            <w:r w:rsidRPr="00C35EA7">
              <w:rPr>
                <w:szCs w:val="18"/>
              </w:rPr>
              <w:t>1833</w:t>
            </w:r>
          </w:p>
        </w:tc>
      </w:tr>
      <w:tr w:rsidR="005D10B6" w:rsidRPr="00C04709" w14:paraId="6D31107F" w14:textId="77777777" w:rsidTr="00C35EA7">
        <w:trPr>
          <w:jc w:val="center"/>
        </w:trPr>
        <w:tc>
          <w:tcPr>
            <w:tcW w:w="1516" w:type="dxa"/>
          </w:tcPr>
          <w:p w14:paraId="19E7A198" w14:textId="77777777" w:rsidR="00AB49B2" w:rsidRPr="00C35EA7" w:rsidRDefault="00AB49B2" w:rsidP="00AB49B2">
            <w:pPr>
              <w:rPr>
                <w:szCs w:val="18"/>
              </w:rPr>
            </w:pPr>
            <w:r w:rsidRPr="00C35EA7">
              <w:rPr>
                <w:szCs w:val="18"/>
              </w:rPr>
              <w:t>Moulin (Le)</w:t>
            </w:r>
          </w:p>
        </w:tc>
        <w:tc>
          <w:tcPr>
            <w:tcW w:w="1176" w:type="dxa"/>
          </w:tcPr>
          <w:p w14:paraId="662F0A5A" w14:textId="77777777" w:rsidR="00AB49B2" w:rsidRPr="00C35EA7" w:rsidRDefault="00AB49B2" w:rsidP="00AB49B2">
            <w:pPr>
              <w:rPr>
                <w:szCs w:val="18"/>
              </w:rPr>
            </w:pPr>
            <w:r>
              <w:t>t_301</w:t>
            </w:r>
          </w:p>
        </w:tc>
        <w:tc>
          <w:tcPr>
            <w:tcW w:w="1070" w:type="dxa"/>
          </w:tcPr>
          <w:p w14:paraId="35ACF922" w14:textId="77777777" w:rsidR="00AB49B2" w:rsidRPr="00C35EA7" w:rsidRDefault="00AB49B2" w:rsidP="00AB49B2">
            <w:pPr>
              <w:rPr>
                <w:szCs w:val="18"/>
              </w:rPr>
            </w:pPr>
            <w:r w:rsidRPr="00C35EA7">
              <w:rPr>
                <w:szCs w:val="18"/>
              </w:rPr>
              <w:t>15929</w:t>
            </w:r>
          </w:p>
        </w:tc>
        <w:tc>
          <w:tcPr>
            <w:tcW w:w="1483" w:type="dxa"/>
          </w:tcPr>
          <w:p w14:paraId="47DE7068" w14:textId="77777777" w:rsidR="00AB49B2" w:rsidRDefault="00AB49B2" w:rsidP="00AB49B2">
            <w:r>
              <w:t>AA-5112-m</w:t>
            </w:r>
          </w:p>
        </w:tc>
        <w:tc>
          <w:tcPr>
            <w:tcW w:w="2409" w:type="dxa"/>
          </w:tcPr>
          <w:p w14:paraId="3B8B2491" w14:textId="77777777" w:rsidR="00AB49B2" w:rsidRDefault="00AB49B2" w:rsidP="00AB49B2">
            <w:r>
              <w:t>épingle en bronze</w:t>
            </w:r>
          </w:p>
        </w:tc>
        <w:tc>
          <w:tcPr>
            <w:tcW w:w="816" w:type="dxa"/>
          </w:tcPr>
          <w:p w14:paraId="64069FE5" w14:textId="77777777" w:rsidR="00AB49B2" w:rsidRDefault="00AB49B2" w:rsidP="00AB49B2">
            <w:r>
              <w:t>1833</w:t>
            </w:r>
          </w:p>
        </w:tc>
      </w:tr>
    </w:tbl>
    <w:p w14:paraId="0E52BF17" w14:textId="77777777" w:rsidR="0055048B" w:rsidRDefault="0055048B" w:rsidP="00DE360B">
      <w:pPr>
        <w:jc w:val="both"/>
      </w:pPr>
    </w:p>
    <w:p w14:paraId="17799F03" w14:textId="77777777" w:rsidR="00AB49B2" w:rsidRDefault="00AB49B2" w:rsidP="00DE360B">
      <w:pPr>
        <w:jc w:val="both"/>
      </w:pPr>
    </w:p>
    <w:p w14:paraId="2FD5FEC6" w14:textId="77777777" w:rsidR="00013913" w:rsidRDefault="00013913" w:rsidP="00DE360B">
      <w:pPr>
        <w:pStyle w:val="Heading3"/>
      </w:pPr>
      <w:r>
        <w:t>t_302</w:t>
      </w:r>
    </w:p>
    <w:p w14:paraId="3F9BACC0" w14:textId="77777777" w:rsidR="00013913" w:rsidRDefault="00013913" w:rsidP="00DE360B"/>
    <w:tbl>
      <w:tblPr>
        <w:tblW w:w="83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470"/>
        <w:gridCol w:w="2275"/>
        <w:gridCol w:w="816"/>
      </w:tblGrid>
      <w:tr w:rsidR="005D10B6" w:rsidRPr="00C04709" w14:paraId="31C00967" w14:textId="77777777" w:rsidTr="00C35EA7">
        <w:trPr>
          <w:jc w:val="center"/>
        </w:trPr>
        <w:tc>
          <w:tcPr>
            <w:tcW w:w="1516" w:type="dxa"/>
          </w:tcPr>
          <w:p w14:paraId="523F0BC7" w14:textId="77777777" w:rsidR="00013913" w:rsidRPr="00C35EA7" w:rsidRDefault="00013913"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57B3BCD0" w14:textId="77777777" w:rsidR="00013913" w:rsidRPr="00C35EA7" w:rsidRDefault="00013913" w:rsidP="00DE360B">
            <w:pPr>
              <w:rPr>
                <w:rFonts w:ascii="Courier New" w:hAnsi="Courier New" w:cs="Courier New"/>
                <w:sz w:val="20"/>
                <w:szCs w:val="18"/>
              </w:rPr>
            </w:pPr>
          </w:p>
        </w:tc>
        <w:tc>
          <w:tcPr>
            <w:tcW w:w="1070" w:type="dxa"/>
          </w:tcPr>
          <w:p w14:paraId="255F6A81" w14:textId="77777777" w:rsidR="00013913" w:rsidRPr="00C35EA7" w:rsidRDefault="00013913" w:rsidP="00DE360B">
            <w:pPr>
              <w:rPr>
                <w:rFonts w:ascii="Courier New" w:hAnsi="Courier New" w:cs="Courier New"/>
                <w:sz w:val="20"/>
                <w:szCs w:val="18"/>
              </w:rPr>
            </w:pPr>
          </w:p>
        </w:tc>
        <w:tc>
          <w:tcPr>
            <w:tcW w:w="1470" w:type="dxa"/>
          </w:tcPr>
          <w:p w14:paraId="5885A2C4" w14:textId="77777777" w:rsidR="00013913" w:rsidRPr="00C35EA7" w:rsidRDefault="00013913" w:rsidP="00DE360B">
            <w:pPr>
              <w:rPr>
                <w:rFonts w:ascii="Courier New" w:hAnsi="Courier New" w:cs="Courier New"/>
                <w:sz w:val="20"/>
                <w:szCs w:val="18"/>
              </w:rPr>
            </w:pPr>
          </w:p>
        </w:tc>
        <w:tc>
          <w:tcPr>
            <w:tcW w:w="2275" w:type="dxa"/>
          </w:tcPr>
          <w:p w14:paraId="19C2131F" w14:textId="77777777" w:rsidR="00013913" w:rsidRPr="00C35EA7" w:rsidRDefault="00013913" w:rsidP="00DE360B">
            <w:pPr>
              <w:rPr>
                <w:rFonts w:ascii="Courier New" w:hAnsi="Courier New" w:cs="Courier New"/>
                <w:sz w:val="20"/>
                <w:szCs w:val="18"/>
              </w:rPr>
            </w:pPr>
          </w:p>
        </w:tc>
        <w:tc>
          <w:tcPr>
            <w:tcW w:w="816" w:type="dxa"/>
          </w:tcPr>
          <w:p w14:paraId="45643E8A" w14:textId="77777777" w:rsidR="00013913" w:rsidRPr="00C35EA7" w:rsidRDefault="00013913" w:rsidP="00DE360B">
            <w:pPr>
              <w:rPr>
                <w:rFonts w:ascii="Courier New" w:hAnsi="Courier New" w:cs="Courier New"/>
                <w:sz w:val="20"/>
                <w:szCs w:val="18"/>
              </w:rPr>
            </w:pPr>
          </w:p>
        </w:tc>
      </w:tr>
      <w:tr w:rsidR="005D10B6" w:rsidRPr="00C04709" w14:paraId="2DC50C9A" w14:textId="77777777" w:rsidTr="00C35EA7">
        <w:trPr>
          <w:jc w:val="center"/>
        </w:trPr>
        <w:tc>
          <w:tcPr>
            <w:tcW w:w="1516" w:type="dxa"/>
          </w:tcPr>
          <w:p w14:paraId="2F358305" w14:textId="77777777" w:rsidR="00013913" w:rsidRPr="00C35EA7" w:rsidRDefault="00013913" w:rsidP="00C35EA7">
            <w:pPr>
              <w:jc w:val="center"/>
              <w:rPr>
                <w:szCs w:val="18"/>
              </w:rPr>
            </w:pPr>
            <w:r w:rsidRPr="00C35EA7">
              <w:rPr>
                <w:szCs w:val="18"/>
              </w:rPr>
              <w:t>site</w:t>
            </w:r>
          </w:p>
        </w:tc>
        <w:tc>
          <w:tcPr>
            <w:tcW w:w="1176" w:type="dxa"/>
          </w:tcPr>
          <w:p w14:paraId="32F01F0C" w14:textId="77777777" w:rsidR="00013913" w:rsidRPr="00C35EA7" w:rsidRDefault="00013913" w:rsidP="00C35EA7">
            <w:pPr>
              <w:jc w:val="center"/>
              <w:rPr>
                <w:szCs w:val="18"/>
              </w:rPr>
            </w:pPr>
            <w:r w:rsidRPr="00C35EA7">
              <w:rPr>
                <w:szCs w:val="18"/>
              </w:rPr>
              <w:t>structure</w:t>
            </w:r>
          </w:p>
        </w:tc>
        <w:tc>
          <w:tcPr>
            <w:tcW w:w="1070" w:type="dxa"/>
          </w:tcPr>
          <w:p w14:paraId="40E3ED18" w14:textId="77777777" w:rsidR="00013913" w:rsidRPr="00C35EA7" w:rsidRDefault="00013913" w:rsidP="00C35EA7">
            <w:pPr>
              <w:jc w:val="center"/>
              <w:rPr>
                <w:szCs w:val="18"/>
              </w:rPr>
            </w:pPr>
            <w:r w:rsidRPr="00C35EA7">
              <w:rPr>
                <w:szCs w:val="18"/>
              </w:rPr>
              <w:t>numero</w:t>
            </w:r>
          </w:p>
        </w:tc>
        <w:tc>
          <w:tcPr>
            <w:tcW w:w="1470" w:type="dxa"/>
          </w:tcPr>
          <w:p w14:paraId="030B947A" w14:textId="77777777" w:rsidR="00013913" w:rsidRPr="00C35EA7" w:rsidRDefault="00013913" w:rsidP="00C35EA7">
            <w:pPr>
              <w:jc w:val="center"/>
              <w:rPr>
                <w:szCs w:val="18"/>
              </w:rPr>
            </w:pPr>
            <w:r w:rsidRPr="00C35EA7">
              <w:rPr>
                <w:szCs w:val="18"/>
              </w:rPr>
              <w:t>objet</w:t>
            </w:r>
          </w:p>
        </w:tc>
        <w:tc>
          <w:tcPr>
            <w:tcW w:w="2275" w:type="dxa"/>
          </w:tcPr>
          <w:p w14:paraId="6E4BCF3B" w14:textId="77777777" w:rsidR="00013913" w:rsidRPr="00C35EA7" w:rsidRDefault="00013913" w:rsidP="00C35EA7">
            <w:pPr>
              <w:jc w:val="center"/>
              <w:rPr>
                <w:szCs w:val="18"/>
              </w:rPr>
            </w:pPr>
            <w:r w:rsidRPr="00C35EA7">
              <w:rPr>
                <w:szCs w:val="18"/>
              </w:rPr>
              <w:t>description</w:t>
            </w:r>
          </w:p>
        </w:tc>
        <w:tc>
          <w:tcPr>
            <w:tcW w:w="816" w:type="dxa"/>
          </w:tcPr>
          <w:p w14:paraId="6D59EC24" w14:textId="77777777" w:rsidR="00013913" w:rsidRPr="00C35EA7" w:rsidRDefault="00013913" w:rsidP="00C35EA7">
            <w:pPr>
              <w:jc w:val="center"/>
              <w:rPr>
                <w:szCs w:val="18"/>
              </w:rPr>
            </w:pPr>
            <w:r w:rsidRPr="00C35EA7">
              <w:rPr>
                <w:szCs w:val="18"/>
              </w:rPr>
              <w:t>BIB</w:t>
            </w:r>
          </w:p>
        </w:tc>
      </w:tr>
      <w:tr w:rsidR="005D10B6" w:rsidRPr="00C04709" w14:paraId="145DF436" w14:textId="77777777" w:rsidTr="00C35EA7">
        <w:trPr>
          <w:jc w:val="center"/>
        </w:trPr>
        <w:tc>
          <w:tcPr>
            <w:tcW w:w="1516" w:type="dxa"/>
          </w:tcPr>
          <w:p w14:paraId="7B813C98" w14:textId="77777777" w:rsidR="00013913" w:rsidRPr="00C35EA7" w:rsidRDefault="00013913" w:rsidP="00DE360B">
            <w:pPr>
              <w:rPr>
                <w:szCs w:val="18"/>
              </w:rPr>
            </w:pPr>
            <w:r w:rsidRPr="00C35EA7">
              <w:rPr>
                <w:szCs w:val="18"/>
              </w:rPr>
              <w:t>Moulin (Le)</w:t>
            </w:r>
          </w:p>
        </w:tc>
        <w:tc>
          <w:tcPr>
            <w:tcW w:w="1176" w:type="dxa"/>
          </w:tcPr>
          <w:p w14:paraId="27FE8C74" w14:textId="77777777" w:rsidR="00013913" w:rsidRPr="00C35EA7" w:rsidRDefault="00013913" w:rsidP="00DE360B">
            <w:pPr>
              <w:rPr>
                <w:szCs w:val="18"/>
              </w:rPr>
            </w:pPr>
            <w:r>
              <w:t>t_302</w:t>
            </w:r>
          </w:p>
        </w:tc>
        <w:tc>
          <w:tcPr>
            <w:tcW w:w="1070" w:type="dxa"/>
          </w:tcPr>
          <w:p w14:paraId="6B5F1415" w14:textId="77777777" w:rsidR="00013913" w:rsidRPr="00C35EA7" w:rsidRDefault="00013913" w:rsidP="00DE360B">
            <w:pPr>
              <w:rPr>
                <w:szCs w:val="18"/>
              </w:rPr>
            </w:pPr>
            <w:r w:rsidRPr="00C35EA7">
              <w:rPr>
                <w:szCs w:val="18"/>
              </w:rPr>
              <w:t>15935</w:t>
            </w:r>
          </w:p>
        </w:tc>
        <w:tc>
          <w:tcPr>
            <w:tcW w:w="1470" w:type="dxa"/>
          </w:tcPr>
          <w:p w14:paraId="39925095" w14:textId="77777777" w:rsidR="00013913" w:rsidRPr="00C35EA7" w:rsidRDefault="00013913" w:rsidP="00C35EA7">
            <w:pPr>
              <w:jc w:val="both"/>
              <w:rPr>
                <w:i/>
              </w:rPr>
            </w:pPr>
            <w:r>
              <w:t>AF-2361-m</w:t>
            </w:r>
          </w:p>
        </w:tc>
        <w:tc>
          <w:tcPr>
            <w:tcW w:w="2275" w:type="dxa"/>
          </w:tcPr>
          <w:p w14:paraId="3D2A2DC9" w14:textId="77777777" w:rsidR="00013913" w:rsidRPr="00C35EA7" w:rsidRDefault="00013913" w:rsidP="00DE360B">
            <w:pPr>
              <w:rPr>
                <w:szCs w:val="18"/>
              </w:rPr>
            </w:pPr>
            <w:r>
              <w:t>perle en bronze (x2)</w:t>
            </w:r>
          </w:p>
        </w:tc>
        <w:tc>
          <w:tcPr>
            <w:tcW w:w="816" w:type="dxa"/>
          </w:tcPr>
          <w:p w14:paraId="162B40B4" w14:textId="77777777" w:rsidR="00013913" w:rsidRPr="00C35EA7" w:rsidRDefault="00013913" w:rsidP="00DE360B">
            <w:pPr>
              <w:rPr>
                <w:szCs w:val="18"/>
              </w:rPr>
            </w:pPr>
            <w:r w:rsidRPr="00C35EA7">
              <w:rPr>
                <w:szCs w:val="18"/>
              </w:rPr>
              <w:t>1833</w:t>
            </w:r>
          </w:p>
        </w:tc>
      </w:tr>
    </w:tbl>
    <w:p w14:paraId="736E85A5" w14:textId="77777777" w:rsidR="00013913" w:rsidRDefault="00013913" w:rsidP="00DE360B"/>
    <w:p w14:paraId="7209F676" w14:textId="77777777" w:rsidR="0055048B" w:rsidRDefault="0055048B" w:rsidP="00DE360B">
      <w:pPr>
        <w:jc w:val="both"/>
      </w:pPr>
    </w:p>
    <w:p w14:paraId="0340FFE3" w14:textId="77777777" w:rsidR="00690AF5" w:rsidRDefault="00690AF5" w:rsidP="00DE360B">
      <w:pPr>
        <w:pStyle w:val="Heading3"/>
      </w:pPr>
      <w:r>
        <w:t>t_303</w:t>
      </w:r>
    </w:p>
    <w:p w14:paraId="6FA5540B" w14:textId="77777777" w:rsidR="00690AF5" w:rsidRDefault="00690AF5" w:rsidP="00DE360B"/>
    <w:tbl>
      <w:tblPr>
        <w:tblW w:w="84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409"/>
        <w:gridCol w:w="816"/>
      </w:tblGrid>
      <w:tr w:rsidR="005D10B6" w:rsidRPr="00C04709" w14:paraId="7146C770" w14:textId="77777777" w:rsidTr="00C35EA7">
        <w:trPr>
          <w:jc w:val="center"/>
        </w:trPr>
        <w:tc>
          <w:tcPr>
            <w:tcW w:w="1516" w:type="dxa"/>
          </w:tcPr>
          <w:p w14:paraId="34962D20" w14:textId="77777777" w:rsidR="00690AF5" w:rsidRPr="00C35EA7" w:rsidRDefault="00690AF5" w:rsidP="00DE360B">
            <w:pPr>
              <w:rPr>
                <w:rFonts w:ascii="Courier New" w:hAnsi="Courier New" w:cs="Courier New"/>
                <w:sz w:val="20"/>
                <w:szCs w:val="18"/>
              </w:rPr>
            </w:pPr>
            <w:r w:rsidRPr="00C35EA7">
              <w:rPr>
                <w:rFonts w:ascii="Courier New" w:hAnsi="Courier New" w:cs="Courier New"/>
                <w:sz w:val="20"/>
                <w:szCs w:val="18"/>
                <w:lang w:val="en-GB"/>
              </w:rPr>
              <w:br w:type="page"/>
            </w:r>
            <w:r w:rsidR="00C458EA" w:rsidRPr="00C35EA7">
              <w:rPr>
                <w:rFonts w:ascii="Courier New" w:hAnsi="Courier New" w:cs="Courier New"/>
                <w:sz w:val="20"/>
                <w:szCs w:val="18"/>
              </w:rPr>
              <w:t>OBJ_</w:t>
            </w:r>
          </w:p>
        </w:tc>
        <w:tc>
          <w:tcPr>
            <w:tcW w:w="1176" w:type="dxa"/>
          </w:tcPr>
          <w:p w14:paraId="004DEA3D" w14:textId="77777777" w:rsidR="00690AF5" w:rsidRPr="00C35EA7" w:rsidRDefault="00690AF5" w:rsidP="00DE360B">
            <w:pPr>
              <w:rPr>
                <w:rFonts w:ascii="Courier New" w:hAnsi="Courier New" w:cs="Courier New"/>
                <w:sz w:val="20"/>
                <w:szCs w:val="18"/>
              </w:rPr>
            </w:pPr>
          </w:p>
        </w:tc>
        <w:tc>
          <w:tcPr>
            <w:tcW w:w="1070" w:type="dxa"/>
          </w:tcPr>
          <w:p w14:paraId="481FCFD2" w14:textId="77777777" w:rsidR="00690AF5" w:rsidRPr="00C35EA7" w:rsidRDefault="00690AF5" w:rsidP="00DE360B">
            <w:pPr>
              <w:rPr>
                <w:rFonts w:ascii="Courier New" w:hAnsi="Courier New" w:cs="Courier New"/>
                <w:sz w:val="20"/>
                <w:szCs w:val="18"/>
              </w:rPr>
            </w:pPr>
          </w:p>
        </w:tc>
        <w:tc>
          <w:tcPr>
            <w:tcW w:w="1510" w:type="dxa"/>
          </w:tcPr>
          <w:p w14:paraId="077484D5" w14:textId="77777777" w:rsidR="00690AF5" w:rsidRPr="00C35EA7" w:rsidRDefault="00690AF5" w:rsidP="00DE360B">
            <w:pPr>
              <w:rPr>
                <w:rFonts w:ascii="Courier New" w:hAnsi="Courier New" w:cs="Courier New"/>
                <w:sz w:val="20"/>
                <w:szCs w:val="18"/>
              </w:rPr>
            </w:pPr>
          </w:p>
        </w:tc>
        <w:tc>
          <w:tcPr>
            <w:tcW w:w="2409" w:type="dxa"/>
          </w:tcPr>
          <w:p w14:paraId="1C18A391" w14:textId="77777777" w:rsidR="00690AF5" w:rsidRPr="00C35EA7" w:rsidRDefault="00690AF5" w:rsidP="00DE360B">
            <w:pPr>
              <w:rPr>
                <w:rFonts w:ascii="Courier New" w:hAnsi="Courier New" w:cs="Courier New"/>
                <w:sz w:val="20"/>
                <w:szCs w:val="18"/>
              </w:rPr>
            </w:pPr>
          </w:p>
        </w:tc>
        <w:tc>
          <w:tcPr>
            <w:tcW w:w="816" w:type="dxa"/>
          </w:tcPr>
          <w:p w14:paraId="7847B063" w14:textId="77777777" w:rsidR="00690AF5" w:rsidRPr="00C35EA7" w:rsidRDefault="00690AF5" w:rsidP="00DE360B">
            <w:pPr>
              <w:rPr>
                <w:rFonts w:ascii="Courier New" w:hAnsi="Courier New" w:cs="Courier New"/>
                <w:sz w:val="20"/>
                <w:szCs w:val="18"/>
              </w:rPr>
            </w:pPr>
          </w:p>
        </w:tc>
      </w:tr>
      <w:tr w:rsidR="005D10B6" w:rsidRPr="00C04709" w14:paraId="38D67288" w14:textId="77777777" w:rsidTr="00C35EA7">
        <w:trPr>
          <w:jc w:val="center"/>
        </w:trPr>
        <w:tc>
          <w:tcPr>
            <w:tcW w:w="1516" w:type="dxa"/>
          </w:tcPr>
          <w:p w14:paraId="435E0F18" w14:textId="77777777" w:rsidR="00690AF5" w:rsidRPr="00C35EA7" w:rsidRDefault="00690AF5" w:rsidP="00C35EA7">
            <w:pPr>
              <w:jc w:val="center"/>
              <w:rPr>
                <w:szCs w:val="18"/>
              </w:rPr>
            </w:pPr>
            <w:r w:rsidRPr="00C35EA7">
              <w:rPr>
                <w:szCs w:val="18"/>
              </w:rPr>
              <w:t>site</w:t>
            </w:r>
          </w:p>
        </w:tc>
        <w:tc>
          <w:tcPr>
            <w:tcW w:w="1176" w:type="dxa"/>
          </w:tcPr>
          <w:p w14:paraId="0A75EBDB" w14:textId="77777777" w:rsidR="00690AF5" w:rsidRPr="00C35EA7" w:rsidRDefault="00690AF5" w:rsidP="00C35EA7">
            <w:pPr>
              <w:jc w:val="center"/>
              <w:rPr>
                <w:szCs w:val="18"/>
              </w:rPr>
            </w:pPr>
            <w:r w:rsidRPr="00C35EA7">
              <w:rPr>
                <w:szCs w:val="18"/>
              </w:rPr>
              <w:t>structure</w:t>
            </w:r>
          </w:p>
        </w:tc>
        <w:tc>
          <w:tcPr>
            <w:tcW w:w="1070" w:type="dxa"/>
          </w:tcPr>
          <w:p w14:paraId="68E5E5C1" w14:textId="77777777" w:rsidR="00690AF5" w:rsidRPr="00C35EA7" w:rsidRDefault="00690AF5" w:rsidP="00C35EA7">
            <w:pPr>
              <w:jc w:val="center"/>
              <w:rPr>
                <w:szCs w:val="18"/>
              </w:rPr>
            </w:pPr>
            <w:r w:rsidRPr="00C35EA7">
              <w:rPr>
                <w:szCs w:val="18"/>
              </w:rPr>
              <w:t>numero</w:t>
            </w:r>
          </w:p>
        </w:tc>
        <w:tc>
          <w:tcPr>
            <w:tcW w:w="1510" w:type="dxa"/>
          </w:tcPr>
          <w:p w14:paraId="56AC1BF7" w14:textId="77777777" w:rsidR="00690AF5" w:rsidRPr="00C35EA7" w:rsidRDefault="00690AF5" w:rsidP="00C35EA7">
            <w:pPr>
              <w:jc w:val="center"/>
              <w:rPr>
                <w:szCs w:val="18"/>
              </w:rPr>
            </w:pPr>
            <w:r w:rsidRPr="00C35EA7">
              <w:rPr>
                <w:szCs w:val="18"/>
              </w:rPr>
              <w:t>objet</w:t>
            </w:r>
          </w:p>
        </w:tc>
        <w:tc>
          <w:tcPr>
            <w:tcW w:w="2409" w:type="dxa"/>
          </w:tcPr>
          <w:p w14:paraId="23B9C06D" w14:textId="77777777" w:rsidR="00690AF5" w:rsidRPr="00C35EA7" w:rsidRDefault="00690AF5" w:rsidP="00C35EA7">
            <w:pPr>
              <w:jc w:val="center"/>
              <w:rPr>
                <w:szCs w:val="18"/>
              </w:rPr>
            </w:pPr>
            <w:r w:rsidRPr="00C35EA7">
              <w:rPr>
                <w:szCs w:val="18"/>
              </w:rPr>
              <w:t>description</w:t>
            </w:r>
          </w:p>
        </w:tc>
        <w:tc>
          <w:tcPr>
            <w:tcW w:w="816" w:type="dxa"/>
          </w:tcPr>
          <w:p w14:paraId="2817EC71" w14:textId="77777777" w:rsidR="00690AF5" w:rsidRPr="00C35EA7" w:rsidRDefault="00690AF5" w:rsidP="00C35EA7">
            <w:pPr>
              <w:jc w:val="center"/>
              <w:rPr>
                <w:szCs w:val="18"/>
              </w:rPr>
            </w:pPr>
            <w:r w:rsidRPr="00C35EA7">
              <w:rPr>
                <w:szCs w:val="18"/>
              </w:rPr>
              <w:t>BIB</w:t>
            </w:r>
          </w:p>
        </w:tc>
      </w:tr>
      <w:tr w:rsidR="005D10B6" w:rsidRPr="00C04709" w14:paraId="568DD1E5" w14:textId="77777777" w:rsidTr="00C35EA7">
        <w:trPr>
          <w:jc w:val="center"/>
        </w:trPr>
        <w:tc>
          <w:tcPr>
            <w:tcW w:w="1516" w:type="dxa"/>
          </w:tcPr>
          <w:p w14:paraId="15F4B030" w14:textId="77777777" w:rsidR="00690AF5" w:rsidRPr="00C35EA7" w:rsidRDefault="00690AF5" w:rsidP="00DE360B">
            <w:pPr>
              <w:rPr>
                <w:szCs w:val="18"/>
              </w:rPr>
            </w:pPr>
            <w:r w:rsidRPr="00C35EA7">
              <w:rPr>
                <w:szCs w:val="18"/>
              </w:rPr>
              <w:t>Moulin (Le)</w:t>
            </w:r>
          </w:p>
        </w:tc>
        <w:tc>
          <w:tcPr>
            <w:tcW w:w="1176" w:type="dxa"/>
          </w:tcPr>
          <w:p w14:paraId="6717E0AD" w14:textId="77777777" w:rsidR="00690AF5" w:rsidRPr="00C35EA7" w:rsidRDefault="00690AF5" w:rsidP="00DE360B">
            <w:pPr>
              <w:rPr>
                <w:szCs w:val="18"/>
              </w:rPr>
            </w:pPr>
            <w:r>
              <w:t>t_303</w:t>
            </w:r>
          </w:p>
        </w:tc>
        <w:tc>
          <w:tcPr>
            <w:tcW w:w="1070" w:type="dxa"/>
          </w:tcPr>
          <w:p w14:paraId="1A133261" w14:textId="77777777" w:rsidR="00690AF5" w:rsidRPr="00C35EA7" w:rsidRDefault="00690AF5" w:rsidP="00DE360B">
            <w:pPr>
              <w:rPr>
                <w:szCs w:val="18"/>
              </w:rPr>
            </w:pPr>
            <w:r w:rsidRPr="00C35EA7">
              <w:rPr>
                <w:szCs w:val="18"/>
              </w:rPr>
              <w:t>15942</w:t>
            </w:r>
          </w:p>
        </w:tc>
        <w:tc>
          <w:tcPr>
            <w:tcW w:w="1510" w:type="dxa"/>
          </w:tcPr>
          <w:p w14:paraId="6D806B6F" w14:textId="77777777" w:rsidR="00690AF5" w:rsidRDefault="00690AF5" w:rsidP="00DE360B">
            <w:r>
              <w:t>AI-1121-m</w:t>
            </w:r>
          </w:p>
        </w:tc>
        <w:tc>
          <w:tcPr>
            <w:tcW w:w="2409" w:type="dxa"/>
          </w:tcPr>
          <w:p w14:paraId="72A66401" w14:textId="77777777" w:rsidR="00690AF5" w:rsidRPr="00C35EA7" w:rsidRDefault="00690AF5" w:rsidP="00DE360B">
            <w:pPr>
              <w:rPr>
                <w:szCs w:val="18"/>
              </w:rPr>
            </w:pPr>
            <w:r w:rsidRPr="00C35EA7">
              <w:rPr>
                <w:szCs w:val="18"/>
              </w:rPr>
              <w:t>applique en bronze</w:t>
            </w:r>
          </w:p>
        </w:tc>
        <w:tc>
          <w:tcPr>
            <w:tcW w:w="816" w:type="dxa"/>
          </w:tcPr>
          <w:p w14:paraId="74575CBE" w14:textId="77777777" w:rsidR="00690AF5" w:rsidRDefault="00690AF5" w:rsidP="00DE360B">
            <w:r>
              <w:t>1833</w:t>
            </w:r>
          </w:p>
        </w:tc>
      </w:tr>
      <w:tr w:rsidR="005D10B6" w:rsidRPr="00C04709" w14:paraId="799C3B06" w14:textId="77777777" w:rsidTr="00C35EA7">
        <w:trPr>
          <w:jc w:val="center"/>
        </w:trPr>
        <w:tc>
          <w:tcPr>
            <w:tcW w:w="1516" w:type="dxa"/>
          </w:tcPr>
          <w:p w14:paraId="19BA1530" w14:textId="77777777" w:rsidR="00690AF5" w:rsidRPr="00C35EA7" w:rsidRDefault="00690AF5" w:rsidP="00DE360B">
            <w:pPr>
              <w:rPr>
                <w:szCs w:val="18"/>
              </w:rPr>
            </w:pPr>
            <w:r w:rsidRPr="00C35EA7">
              <w:rPr>
                <w:szCs w:val="18"/>
              </w:rPr>
              <w:t>Moulin (Le)</w:t>
            </w:r>
          </w:p>
        </w:tc>
        <w:tc>
          <w:tcPr>
            <w:tcW w:w="1176" w:type="dxa"/>
          </w:tcPr>
          <w:p w14:paraId="12CB817F" w14:textId="77777777" w:rsidR="00690AF5" w:rsidRPr="00C35EA7" w:rsidRDefault="00690AF5" w:rsidP="00DE360B">
            <w:pPr>
              <w:rPr>
                <w:szCs w:val="18"/>
              </w:rPr>
            </w:pPr>
            <w:r>
              <w:t>t_303</w:t>
            </w:r>
          </w:p>
        </w:tc>
        <w:tc>
          <w:tcPr>
            <w:tcW w:w="1070" w:type="dxa"/>
          </w:tcPr>
          <w:p w14:paraId="24339B50" w14:textId="77777777" w:rsidR="00690AF5" w:rsidRPr="00C35EA7" w:rsidRDefault="00690AF5" w:rsidP="00DE360B">
            <w:pPr>
              <w:rPr>
                <w:szCs w:val="18"/>
              </w:rPr>
            </w:pPr>
            <w:r w:rsidRPr="00C35EA7">
              <w:rPr>
                <w:szCs w:val="18"/>
              </w:rPr>
              <w:t>15943</w:t>
            </w:r>
          </w:p>
        </w:tc>
        <w:tc>
          <w:tcPr>
            <w:tcW w:w="1510" w:type="dxa"/>
          </w:tcPr>
          <w:p w14:paraId="6ADA0C0D" w14:textId="77777777" w:rsidR="00690AF5" w:rsidRDefault="00690AF5" w:rsidP="00DE360B">
            <w:r>
              <w:t>AI-1121-m</w:t>
            </w:r>
          </w:p>
        </w:tc>
        <w:tc>
          <w:tcPr>
            <w:tcW w:w="2409" w:type="dxa"/>
          </w:tcPr>
          <w:p w14:paraId="4A0D2D35" w14:textId="77777777" w:rsidR="00690AF5" w:rsidRPr="00C35EA7" w:rsidRDefault="00690AF5" w:rsidP="00DE360B">
            <w:pPr>
              <w:rPr>
                <w:szCs w:val="18"/>
              </w:rPr>
            </w:pPr>
            <w:r w:rsidRPr="00C35EA7">
              <w:rPr>
                <w:szCs w:val="18"/>
              </w:rPr>
              <w:t>applique en bronze</w:t>
            </w:r>
          </w:p>
        </w:tc>
        <w:tc>
          <w:tcPr>
            <w:tcW w:w="816" w:type="dxa"/>
          </w:tcPr>
          <w:p w14:paraId="768C260A" w14:textId="77777777" w:rsidR="00690AF5" w:rsidRDefault="00690AF5" w:rsidP="00DE360B">
            <w:r>
              <w:t>1833</w:t>
            </w:r>
          </w:p>
        </w:tc>
      </w:tr>
      <w:tr w:rsidR="005D10B6" w:rsidRPr="00C04709" w14:paraId="7773087B" w14:textId="77777777" w:rsidTr="00C35EA7">
        <w:trPr>
          <w:jc w:val="center"/>
        </w:trPr>
        <w:tc>
          <w:tcPr>
            <w:tcW w:w="1516" w:type="dxa"/>
          </w:tcPr>
          <w:p w14:paraId="79915CDF" w14:textId="77777777" w:rsidR="0055048B" w:rsidRPr="00C35EA7" w:rsidRDefault="0055048B" w:rsidP="00DE360B">
            <w:pPr>
              <w:rPr>
                <w:szCs w:val="18"/>
              </w:rPr>
            </w:pPr>
            <w:r w:rsidRPr="00C35EA7">
              <w:rPr>
                <w:szCs w:val="18"/>
              </w:rPr>
              <w:t>Moulin (Le)</w:t>
            </w:r>
          </w:p>
        </w:tc>
        <w:tc>
          <w:tcPr>
            <w:tcW w:w="1176" w:type="dxa"/>
          </w:tcPr>
          <w:p w14:paraId="58A4D56A" w14:textId="77777777" w:rsidR="0055048B" w:rsidRPr="00C35EA7" w:rsidRDefault="0055048B" w:rsidP="00DE360B">
            <w:pPr>
              <w:rPr>
                <w:szCs w:val="18"/>
              </w:rPr>
            </w:pPr>
            <w:r>
              <w:t>t_</w:t>
            </w:r>
            <w:r w:rsidR="00AD0E92">
              <w:t>303</w:t>
            </w:r>
          </w:p>
        </w:tc>
        <w:tc>
          <w:tcPr>
            <w:tcW w:w="1070" w:type="dxa"/>
          </w:tcPr>
          <w:p w14:paraId="469C2DD5" w14:textId="77777777" w:rsidR="0055048B" w:rsidRPr="00C35EA7" w:rsidRDefault="0055048B" w:rsidP="00DE360B">
            <w:pPr>
              <w:rPr>
                <w:szCs w:val="18"/>
              </w:rPr>
            </w:pPr>
            <w:r w:rsidRPr="00C35EA7">
              <w:rPr>
                <w:szCs w:val="18"/>
                <w:highlight w:val="yellow"/>
              </w:rPr>
              <w:t>11188</w:t>
            </w:r>
          </w:p>
        </w:tc>
        <w:tc>
          <w:tcPr>
            <w:tcW w:w="1510" w:type="dxa"/>
          </w:tcPr>
          <w:p w14:paraId="7097148D" w14:textId="77777777" w:rsidR="0055048B" w:rsidRPr="00B2667E" w:rsidRDefault="0055048B" w:rsidP="00DE360B">
            <w:r>
              <w:t>CC-2145-m</w:t>
            </w:r>
          </w:p>
        </w:tc>
        <w:tc>
          <w:tcPr>
            <w:tcW w:w="2409" w:type="dxa"/>
          </w:tcPr>
          <w:p w14:paraId="6EFC4CB2" w14:textId="77777777" w:rsidR="0055048B" w:rsidRPr="00C35EA7" w:rsidRDefault="0055048B" w:rsidP="00DE360B">
            <w:pPr>
              <w:rPr>
                <w:szCs w:val="18"/>
              </w:rPr>
            </w:pPr>
            <w:r>
              <w:t>fusaïole en terre cuite</w:t>
            </w:r>
          </w:p>
        </w:tc>
        <w:tc>
          <w:tcPr>
            <w:tcW w:w="816" w:type="dxa"/>
          </w:tcPr>
          <w:p w14:paraId="60174305" w14:textId="77777777" w:rsidR="0055048B" w:rsidRPr="00C35EA7" w:rsidRDefault="0055048B" w:rsidP="00DE360B">
            <w:pPr>
              <w:rPr>
                <w:szCs w:val="18"/>
              </w:rPr>
            </w:pPr>
            <w:r w:rsidRPr="00C35EA7">
              <w:rPr>
                <w:szCs w:val="18"/>
              </w:rPr>
              <w:t>1833</w:t>
            </w:r>
          </w:p>
        </w:tc>
      </w:tr>
      <w:tr w:rsidR="005D10B6" w14:paraId="181A90BD" w14:textId="77777777" w:rsidTr="00C35EA7">
        <w:trPr>
          <w:jc w:val="center"/>
        </w:trPr>
        <w:tc>
          <w:tcPr>
            <w:tcW w:w="1516" w:type="dxa"/>
          </w:tcPr>
          <w:p w14:paraId="13194595" w14:textId="77777777" w:rsidR="00AD0E92" w:rsidRPr="00C35EA7" w:rsidRDefault="00AD0E92" w:rsidP="00DE360B">
            <w:pPr>
              <w:rPr>
                <w:szCs w:val="18"/>
              </w:rPr>
            </w:pPr>
            <w:r w:rsidRPr="00C35EA7">
              <w:rPr>
                <w:szCs w:val="18"/>
              </w:rPr>
              <w:t>Moulin (Le)</w:t>
            </w:r>
          </w:p>
        </w:tc>
        <w:tc>
          <w:tcPr>
            <w:tcW w:w="1176" w:type="dxa"/>
          </w:tcPr>
          <w:p w14:paraId="4B8F1203" w14:textId="77777777" w:rsidR="00AD0E92" w:rsidRPr="00C35EA7" w:rsidRDefault="00AD0E92" w:rsidP="00DE360B">
            <w:pPr>
              <w:rPr>
                <w:szCs w:val="18"/>
              </w:rPr>
            </w:pPr>
            <w:r>
              <w:t>t_303</w:t>
            </w:r>
          </w:p>
        </w:tc>
        <w:tc>
          <w:tcPr>
            <w:tcW w:w="1070" w:type="dxa"/>
          </w:tcPr>
          <w:p w14:paraId="4AB2CF5C" w14:textId="77777777" w:rsidR="00AD0E92" w:rsidRPr="00C35EA7" w:rsidRDefault="00AD0E92" w:rsidP="00DE360B">
            <w:pPr>
              <w:rPr>
                <w:szCs w:val="18"/>
              </w:rPr>
            </w:pPr>
            <w:r w:rsidRPr="00C35EA7">
              <w:rPr>
                <w:szCs w:val="18"/>
              </w:rPr>
              <w:t>15940</w:t>
            </w:r>
          </w:p>
        </w:tc>
        <w:tc>
          <w:tcPr>
            <w:tcW w:w="1510" w:type="dxa"/>
          </w:tcPr>
          <w:p w14:paraId="48C9E732" w14:textId="77777777" w:rsidR="00AD0E92" w:rsidRDefault="00AD0E92" w:rsidP="00C35EA7">
            <w:pPr>
              <w:jc w:val="both"/>
            </w:pPr>
            <w:r>
              <w:t>AK-3171-m</w:t>
            </w:r>
          </w:p>
        </w:tc>
        <w:tc>
          <w:tcPr>
            <w:tcW w:w="2409" w:type="dxa"/>
          </w:tcPr>
          <w:p w14:paraId="04B73CCA" w14:textId="77777777" w:rsidR="00AD0E92" w:rsidRDefault="00AD0E92" w:rsidP="00DE360B">
            <w:r>
              <w:t>anneau en bronze</w:t>
            </w:r>
          </w:p>
        </w:tc>
        <w:tc>
          <w:tcPr>
            <w:tcW w:w="816" w:type="dxa"/>
          </w:tcPr>
          <w:p w14:paraId="04A3B9C6" w14:textId="77777777" w:rsidR="00AD0E92" w:rsidRPr="00C35EA7" w:rsidRDefault="00AD0E92" w:rsidP="00DE360B">
            <w:pPr>
              <w:rPr>
                <w:szCs w:val="18"/>
              </w:rPr>
            </w:pPr>
            <w:r w:rsidRPr="00C35EA7">
              <w:rPr>
                <w:szCs w:val="18"/>
              </w:rPr>
              <w:t>1833</w:t>
            </w:r>
          </w:p>
        </w:tc>
      </w:tr>
      <w:tr w:rsidR="005D10B6" w14:paraId="05EA58B5" w14:textId="77777777" w:rsidTr="00C35EA7">
        <w:trPr>
          <w:jc w:val="center"/>
        </w:trPr>
        <w:tc>
          <w:tcPr>
            <w:tcW w:w="1516" w:type="dxa"/>
          </w:tcPr>
          <w:p w14:paraId="4E2F51CA" w14:textId="77777777" w:rsidR="00FA1CD9" w:rsidRPr="00C35EA7" w:rsidRDefault="00FA1CD9" w:rsidP="00DE360B">
            <w:pPr>
              <w:rPr>
                <w:szCs w:val="18"/>
              </w:rPr>
            </w:pPr>
            <w:r w:rsidRPr="00C35EA7">
              <w:rPr>
                <w:szCs w:val="18"/>
              </w:rPr>
              <w:t>Moulin (Le)</w:t>
            </w:r>
          </w:p>
        </w:tc>
        <w:tc>
          <w:tcPr>
            <w:tcW w:w="1176" w:type="dxa"/>
          </w:tcPr>
          <w:p w14:paraId="086195E4" w14:textId="77777777" w:rsidR="00FA1CD9" w:rsidRPr="00C35EA7" w:rsidRDefault="00FA1CD9" w:rsidP="00DE360B">
            <w:pPr>
              <w:rPr>
                <w:szCs w:val="18"/>
              </w:rPr>
            </w:pPr>
            <w:r>
              <w:t>t_303</w:t>
            </w:r>
          </w:p>
        </w:tc>
        <w:tc>
          <w:tcPr>
            <w:tcW w:w="1070" w:type="dxa"/>
          </w:tcPr>
          <w:p w14:paraId="22C007B3" w14:textId="77777777" w:rsidR="00FA1CD9" w:rsidRPr="00C35EA7" w:rsidRDefault="00FA1CD9" w:rsidP="00DE360B">
            <w:pPr>
              <w:rPr>
                <w:szCs w:val="18"/>
              </w:rPr>
            </w:pPr>
            <w:r w:rsidRPr="00C35EA7">
              <w:rPr>
                <w:szCs w:val="18"/>
              </w:rPr>
              <w:t>15947</w:t>
            </w:r>
          </w:p>
        </w:tc>
        <w:tc>
          <w:tcPr>
            <w:tcW w:w="1510" w:type="dxa"/>
          </w:tcPr>
          <w:p w14:paraId="3BF41686" w14:textId="77777777" w:rsidR="00FA1CD9" w:rsidRDefault="00FA1CD9" w:rsidP="00DE360B">
            <w:r>
              <w:t>AC-1141-m</w:t>
            </w:r>
          </w:p>
        </w:tc>
        <w:tc>
          <w:tcPr>
            <w:tcW w:w="2409" w:type="dxa"/>
          </w:tcPr>
          <w:p w14:paraId="1E10EADF" w14:textId="77777777" w:rsidR="00FA1CD9" w:rsidRPr="00C35EA7" w:rsidRDefault="00FA1CD9" w:rsidP="00DE360B">
            <w:pPr>
              <w:rPr>
                <w:szCs w:val="18"/>
              </w:rPr>
            </w:pPr>
            <w:r w:rsidRPr="00C35EA7">
              <w:rPr>
                <w:szCs w:val="18"/>
              </w:rPr>
              <w:t>bracelet en bronze</w:t>
            </w:r>
          </w:p>
        </w:tc>
        <w:tc>
          <w:tcPr>
            <w:tcW w:w="816" w:type="dxa"/>
          </w:tcPr>
          <w:p w14:paraId="0A0F3ED6" w14:textId="77777777" w:rsidR="00FA1CD9" w:rsidRDefault="00FA1CD9" w:rsidP="00DE360B">
            <w:r>
              <w:t>1833</w:t>
            </w:r>
          </w:p>
        </w:tc>
      </w:tr>
      <w:tr w:rsidR="005D10B6" w14:paraId="6CAAA10C" w14:textId="77777777" w:rsidTr="00C35EA7">
        <w:trPr>
          <w:jc w:val="center"/>
        </w:trPr>
        <w:tc>
          <w:tcPr>
            <w:tcW w:w="1516" w:type="dxa"/>
          </w:tcPr>
          <w:p w14:paraId="0A59DDBE" w14:textId="77777777" w:rsidR="005B1F52" w:rsidRPr="00C35EA7" w:rsidRDefault="005B1F52" w:rsidP="00DE360B">
            <w:pPr>
              <w:rPr>
                <w:szCs w:val="18"/>
              </w:rPr>
            </w:pPr>
            <w:r w:rsidRPr="00C35EA7">
              <w:rPr>
                <w:szCs w:val="18"/>
              </w:rPr>
              <w:t>Moulin (Le)</w:t>
            </w:r>
          </w:p>
        </w:tc>
        <w:tc>
          <w:tcPr>
            <w:tcW w:w="1176" w:type="dxa"/>
          </w:tcPr>
          <w:p w14:paraId="349C682A" w14:textId="77777777" w:rsidR="005B1F52" w:rsidRPr="00C35EA7" w:rsidRDefault="005B1F52" w:rsidP="00DE360B">
            <w:pPr>
              <w:rPr>
                <w:szCs w:val="18"/>
              </w:rPr>
            </w:pPr>
            <w:r>
              <w:t>t_303</w:t>
            </w:r>
          </w:p>
        </w:tc>
        <w:tc>
          <w:tcPr>
            <w:tcW w:w="1070" w:type="dxa"/>
          </w:tcPr>
          <w:p w14:paraId="6F54D830" w14:textId="77777777" w:rsidR="005B1F52" w:rsidRPr="00C35EA7" w:rsidRDefault="005B1F52" w:rsidP="00DE360B">
            <w:pPr>
              <w:rPr>
                <w:szCs w:val="18"/>
              </w:rPr>
            </w:pPr>
            <w:r w:rsidRPr="00C35EA7">
              <w:rPr>
                <w:szCs w:val="18"/>
              </w:rPr>
              <w:t>15937</w:t>
            </w:r>
          </w:p>
        </w:tc>
        <w:tc>
          <w:tcPr>
            <w:tcW w:w="1510" w:type="dxa"/>
          </w:tcPr>
          <w:p w14:paraId="24F6ADD6" w14:textId="77777777" w:rsidR="005B1F52" w:rsidRDefault="005B1F52" w:rsidP="00DE360B">
            <w:r>
              <w:t>AA-3151-m</w:t>
            </w:r>
          </w:p>
        </w:tc>
        <w:tc>
          <w:tcPr>
            <w:tcW w:w="2409" w:type="dxa"/>
          </w:tcPr>
          <w:p w14:paraId="2677C316" w14:textId="77777777" w:rsidR="005B1F52" w:rsidRPr="00C35EA7" w:rsidRDefault="005B1F52" w:rsidP="00DE360B">
            <w:pPr>
              <w:rPr>
                <w:szCs w:val="18"/>
              </w:rPr>
            </w:pPr>
            <w:r w:rsidRPr="00C35EA7">
              <w:rPr>
                <w:szCs w:val="18"/>
              </w:rPr>
              <w:t>épingle en bronze</w:t>
            </w:r>
          </w:p>
        </w:tc>
        <w:tc>
          <w:tcPr>
            <w:tcW w:w="816" w:type="dxa"/>
          </w:tcPr>
          <w:p w14:paraId="5B83DC63" w14:textId="77777777" w:rsidR="005B1F52" w:rsidRDefault="005B1F52" w:rsidP="00DE360B">
            <w:r>
              <w:t>1833</w:t>
            </w:r>
          </w:p>
        </w:tc>
      </w:tr>
    </w:tbl>
    <w:p w14:paraId="68F13674" w14:textId="77777777" w:rsidR="00AD0E92" w:rsidRPr="00690AF5" w:rsidRDefault="00AD0E92" w:rsidP="00DE360B"/>
    <w:p w14:paraId="08C2EBF7" w14:textId="77777777" w:rsidR="00BB4B83" w:rsidRDefault="00BB4B83" w:rsidP="00DE360B">
      <w:pPr>
        <w:jc w:val="both"/>
      </w:pPr>
    </w:p>
    <w:p w14:paraId="38E324D1" w14:textId="77777777" w:rsidR="00BB4B83" w:rsidRDefault="00BB4B83" w:rsidP="00DE360B">
      <w:pPr>
        <w:pStyle w:val="Heading3"/>
      </w:pPr>
      <w:r>
        <w:t>t_307</w:t>
      </w:r>
    </w:p>
    <w:p w14:paraId="7D0847B4" w14:textId="77777777" w:rsidR="00BB4B83" w:rsidRDefault="00BB4B83" w:rsidP="00DE360B"/>
    <w:tbl>
      <w:tblPr>
        <w:tblW w:w="83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275"/>
        <w:gridCol w:w="816"/>
      </w:tblGrid>
      <w:tr w:rsidR="005D10B6" w:rsidRPr="00C04709" w14:paraId="01C87E56" w14:textId="77777777" w:rsidTr="00C35EA7">
        <w:trPr>
          <w:jc w:val="center"/>
        </w:trPr>
        <w:tc>
          <w:tcPr>
            <w:tcW w:w="1516" w:type="dxa"/>
          </w:tcPr>
          <w:p w14:paraId="41B3C62B" w14:textId="77777777" w:rsidR="00BB4B83" w:rsidRPr="00C35EA7" w:rsidRDefault="00BB4B83" w:rsidP="00DE360B">
            <w:pPr>
              <w:rPr>
                <w:rFonts w:ascii="Courier New" w:hAnsi="Courier New" w:cs="Courier New"/>
                <w:sz w:val="20"/>
                <w:szCs w:val="18"/>
              </w:rPr>
            </w:pPr>
            <w:r w:rsidRPr="00C35EA7">
              <w:rPr>
                <w:rFonts w:ascii="Courier New" w:hAnsi="Courier New" w:cs="Courier New"/>
                <w:sz w:val="20"/>
                <w:szCs w:val="18"/>
                <w:lang w:val="en-GB"/>
              </w:rPr>
              <w:br w:type="page"/>
            </w:r>
            <w:r w:rsidR="00C458EA" w:rsidRPr="00C35EA7">
              <w:rPr>
                <w:rFonts w:ascii="Courier New" w:hAnsi="Courier New" w:cs="Courier New"/>
                <w:sz w:val="20"/>
                <w:szCs w:val="18"/>
              </w:rPr>
              <w:t>OBJ_</w:t>
            </w:r>
          </w:p>
        </w:tc>
        <w:tc>
          <w:tcPr>
            <w:tcW w:w="1176" w:type="dxa"/>
          </w:tcPr>
          <w:p w14:paraId="28C62A2D" w14:textId="77777777" w:rsidR="00BB4B83" w:rsidRPr="00C35EA7" w:rsidRDefault="00BB4B83" w:rsidP="00DE360B">
            <w:pPr>
              <w:rPr>
                <w:rFonts w:ascii="Courier New" w:hAnsi="Courier New" w:cs="Courier New"/>
                <w:sz w:val="20"/>
                <w:szCs w:val="18"/>
              </w:rPr>
            </w:pPr>
          </w:p>
        </w:tc>
        <w:tc>
          <w:tcPr>
            <w:tcW w:w="1070" w:type="dxa"/>
          </w:tcPr>
          <w:p w14:paraId="554CCFEC" w14:textId="77777777" w:rsidR="00BB4B83" w:rsidRPr="00C35EA7" w:rsidRDefault="00BB4B83" w:rsidP="00DE360B">
            <w:pPr>
              <w:rPr>
                <w:rFonts w:ascii="Courier New" w:hAnsi="Courier New" w:cs="Courier New"/>
                <w:sz w:val="20"/>
                <w:szCs w:val="18"/>
              </w:rPr>
            </w:pPr>
          </w:p>
        </w:tc>
        <w:tc>
          <w:tcPr>
            <w:tcW w:w="1510" w:type="dxa"/>
          </w:tcPr>
          <w:p w14:paraId="7ED166D3" w14:textId="77777777" w:rsidR="00BB4B83" w:rsidRPr="00C35EA7" w:rsidRDefault="00BB4B83" w:rsidP="00DE360B">
            <w:pPr>
              <w:rPr>
                <w:rFonts w:ascii="Courier New" w:hAnsi="Courier New" w:cs="Courier New"/>
                <w:sz w:val="20"/>
                <w:szCs w:val="18"/>
              </w:rPr>
            </w:pPr>
          </w:p>
        </w:tc>
        <w:tc>
          <w:tcPr>
            <w:tcW w:w="2275" w:type="dxa"/>
          </w:tcPr>
          <w:p w14:paraId="4262A18A" w14:textId="77777777" w:rsidR="00BB4B83" w:rsidRPr="00C35EA7" w:rsidRDefault="00BB4B83" w:rsidP="00DE360B">
            <w:pPr>
              <w:rPr>
                <w:rFonts w:ascii="Courier New" w:hAnsi="Courier New" w:cs="Courier New"/>
                <w:sz w:val="20"/>
                <w:szCs w:val="18"/>
              </w:rPr>
            </w:pPr>
          </w:p>
        </w:tc>
        <w:tc>
          <w:tcPr>
            <w:tcW w:w="816" w:type="dxa"/>
          </w:tcPr>
          <w:p w14:paraId="5CDC12C2" w14:textId="77777777" w:rsidR="00BB4B83" w:rsidRPr="00C35EA7" w:rsidRDefault="00BB4B83" w:rsidP="00DE360B">
            <w:pPr>
              <w:rPr>
                <w:rFonts w:ascii="Courier New" w:hAnsi="Courier New" w:cs="Courier New"/>
                <w:sz w:val="20"/>
                <w:szCs w:val="18"/>
              </w:rPr>
            </w:pPr>
          </w:p>
        </w:tc>
      </w:tr>
      <w:tr w:rsidR="005D10B6" w:rsidRPr="00C04709" w14:paraId="3F69DD35" w14:textId="77777777" w:rsidTr="00C35EA7">
        <w:trPr>
          <w:jc w:val="center"/>
        </w:trPr>
        <w:tc>
          <w:tcPr>
            <w:tcW w:w="1516" w:type="dxa"/>
          </w:tcPr>
          <w:p w14:paraId="03A36544" w14:textId="77777777" w:rsidR="00BB4B83" w:rsidRPr="00C35EA7" w:rsidRDefault="00BB4B83" w:rsidP="00C35EA7">
            <w:pPr>
              <w:jc w:val="center"/>
              <w:rPr>
                <w:szCs w:val="18"/>
              </w:rPr>
            </w:pPr>
            <w:r w:rsidRPr="00C35EA7">
              <w:rPr>
                <w:szCs w:val="18"/>
              </w:rPr>
              <w:t>site</w:t>
            </w:r>
          </w:p>
        </w:tc>
        <w:tc>
          <w:tcPr>
            <w:tcW w:w="1176" w:type="dxa"/>
          </w:tcPr>
          <w:p w14:paraId="2E7081C7" w14:textId="77777777" w:rsidR="00BB4B83" w:rsidRPr="00C35EA7" w:rsidRDefault="00BB4B83" w:rsidP="00C35EA7">
            <w:pPr>
              <w:jc w:val="center"/>
              <w:rPr>
                <w:szCs w:val="18"/>
              </w:rPr>
            </w:pPr>
            <w:r w:rsidRPr="00C35EA7">
              <w:rPr>
                <w:szCs w:val="18"/>
              </w:rPr>
              <w:t>structure</w:t>
            </w:r>
          </w:p>
        </w:tc>
        <w:tc>
          <w:tcPr>
            <w:tcW w:w="1070" w:type="dxa"/>
          </w:tcPr>
          <w:p w14:paraId="2D2F6FE0" w14:textId="77777777" w:rsidR="00BB4B83" w:rsidRPr="00C35EA7" w:rsidRDefault="00BB4B83" w:rsidP="00C35EA7">
            <w:pPr>
              <w:jc w:val="center"/>
              <w:rPr>
                <w:szCs w:val="18"/>
              </w:rPr>
            </w:pPr>
            <w:r w:rsidRPr="00C35EA7">
              <w:rPr>
                <w:szCs w:val="18"/>
              </w:rPr>
              <w:t>numero</w:t>
            </w:r>
          </w:p>
        </w:tc>
        <w:tc>
          <w:tcPr>
            <w:tcW w:w="1510" w:type="dxa"/>
          </w:tcPr>
          <w:p w14:paraId="0FE39EA3" w14:textId="77777777" w:rsidR="00BB4B83" w:rsidRPr="00C35EA7" w:rsidRDefault="00BB4B83" w:rsidP="00C35EA7">
            <w:pPr>
              <w:jc w:val="center"/>
              <w:rPr>
                <w:szCs w:val="18"/>
              </w:rPr>
            </w:pPr>
            <w:r w:rsidRPr="00C35EA7">
              <w:rPr>
                <w:szCs w:val="18"/>
              </w:rPr>
              <w:t>objet</w:t>
            </w:r>
          </w:p>
        </w:tc>
        <w:tc>
          <w:tcPr>
            <w:tcW w:w="2275" w:type="dxa"/>
          </w:tcPr>
          <w:p w14:paraId="2A497C2A" w14:textId="77777777" w:rsidR="00BB4B83" w:rsidRPr="00C35EA7" w:rsidRDefault="00BB4B83" w:rsidP="00C35EA7">
            <w:pPr>
              <w:jc w:val="center"/>
              <w:rPr>
                <w:szCs w:val="18"/>
              </w:rPr>
            </w:pPr>
            <w:r w:rsidRPr="00C35EA7">
              <w:rPr>
                <w:szCs w:val="18"/>
              </w:rPr>
              <w:t>description</w:t>
            </w:r>
          </w:p>
        </w:tc>
        <w:tc>
          <w:tcPr>
            <w:tcW w:w="816" w:type="dxa"/>
          </w:tcPr>
          <w:p w14:paraId="602D2824" w14:textId="77777777" w:rsidR="00BB4B83" w:rsidRPr="00C35EA7" w:rsidRDefault="00BB4B83" w:rsidP="00C35EA7">
            <w:pPr>
              <w:jc w:val="center"/>
              <w:rPr>
                <w:szCs w:val="18"/>
              </w:rPr>
            </w:pPr>
            <w:r w:rsidRPr="00C35EA7">
              <w:rPr>
                <w:szCs w:val="18"/>
              </w:rPr>
              <w:t>BIB</w:t>
            </w:r>
          </w:p>
        </w:tc>
      </w:tr>
      <w:tr w:rsidR="005D10B6" w:rsidRPr="00C04709" w14:paraId="71084246" w14:textId="77777777" w:rsidTr="00C35EA7">
        <w:trPr>
          <w:jc w:val="center"/>
        </w:trPr>
        <w:tc>
          <w:tcPr>
            <w:tcW w:w="1516" w:type="dxa"/>
          </w:tcPr>
          <w:p w14:paraId="5B58209B" w14:textId="77777777" w:rsidR="00BB4B83" w:rsidRPr="00C35EA7" w:rsidRDefault="00BB4B83" w:rsidP="00DE360B">
            <w:pPr>
              <w:rPr>
                <w:szCs w:val="18"/>
              </w:rPr>
            </w:pPr>
            <w:r w:rsidRPr="00C35EA7">
              <w:rPr>
                <w:szCs w:val="18"/>
              </w:rPr>
              <w:t>Moulin (Le)</w:t>
            </w:r>
          </w:p>
        </w:tc>
        <w:tc>
          <w:tcPr>
            <w:tcW w:w="1176" w:type="dxa"/>
          </w:tcPr>
          <w:p w14:paraId="5EE7B8CB" w14:textId="77777777" w:rsidR="00BB4B83" w:rsidRPr="00C35EA7" w:rsidRDefault="00BB4B83" w:rsidP="00DE360B">
            <w:pPr>
              <w:rPr>
                <w:szCs w:val="18"/>
              </w:rPr>
            </w:pPr>
            <w:r>
              <w:t>t_307</w:t>
            </w:r>
          </w:p>
        </w:tc>
        <w:tc>
          <w:tcPr>
            <w:tcW w:w="1070" w:type="dxa"/>
          </w:tcPr>
          <w:p w14:paraId="7AA91F74" w14:textId="77777777" w:rsidR="00BB4B83" w:rsidRPr="00C35EA7" w:rsidRDefault="00BB4B83" w:rsidP="00DE360B">
            <w:pPr>
              <w:rPr>
                <w:szCs w:val="18"/>
              </w:rPr>
            </w:pPr>
            <w:r w:rsidRPr="00C35EA7">
              <w:rPr>
                <w:szCs w:val="18"/>
              </w:rPr>
              <w:t>15952</w:t>
            </w:r>
          </w:p>
        </w:tc>
        <w:tc>
          <w:tcPr>
            <w:tcW w:w="1510" w:type="dxa"/>
          </w:tcPr>
          <w:p w14:paraId="4528B1EE" w14:textId="77777777" w:rsidR="00BB4B83" w:rsidRDefault="00BB4B83" w:rsidP="00DE360B">
            <w:r>
              <w:t>AA-3111-m</w:t>
            </w:r>
          </w:p>
        </w:tc>
        <w:tc>
          <w:tcPr>
            <w:tcW w:w="2275" w:type="dxa"/>
          </w:tcPr>
          <w:p w14:paraId="453EDCFD" w14:textId="77777777" w:rsidR="00BB4B83" w:rsidRPr="00C35EA7" w:rsidRDefault="00BB4B83" w:rsidP="00DE360B">
            <w:pPr>
              <w:rPr>
                <w:szCs w:val="18"/>
              </w:rPr>
            </w:pPr>
            <w:r w:rsidRPr="00C35EA7">
              <w:rPr>
                <w:szCs w:val="18"/>
              </w:rPr>
              <w:t>épingle en bronze</w:t>
            </w:r>
          </w:p>
        </w:tc>
        <w:tc>
          <w:tcPr>
            <w:tcW w:w="816" w:type="dxa"/>
          </w:tcPr>
          <w:p w14:paraId="17B0B479" w14:textId="77777777" w:rsidR="00BB4B83" w:rsidRDefault="00BB4B83" w:rsidP="00DE360B">
            <w:r>
              <w:t>1833</w:t>
            </w:r>
          </w:p>
        </w:tc>
      </w:tr>
      <w:tr w:rsidR="005D10B6" w:rsidRPr="00C04709" w14:paraId="604857A7" w14:textId="77777777" w:rsidTr="00C35EA7">
        <w:trPr>
          <w:jc w:val="center"/>
        </w:trPr>
        <w:tc>
          <w:tcPr>
            <w:tcW w:w="1516" w:type="dxa"/>
          </w:tcPr>
          <w:p w14:paraId="64E359BC" w14:textId="77777777" w:rsidR="00013913" w:rsidRPr="00C35EA7" w:rsidRDefault="00013913" w:rsidP="00DE360B">
            <w:pPr>
              <w:rPr>
                <w:szCs w:val="18"/>
              </w:rPr>
            </w:pPr>
            <w:r w:rsidRPr="00C35EA7">
              <w:rPr>
                <w:szCs w:val="18"/>
              </w:rPr>
              <w:t>Moulin (Le)</w:t>
            </w:r>
          </w:p>
        </w:tc>
        <w:tc>
          <w:tcPr>
            <w:tcW w:w="1176" w:type="dxa"/>
          </w:tcPr>
          <w:p w14:paraId="00F66721" w14:textId="77777777" w:rsidR="00013913" w:rsidRPr="00C35EA7" w:rsidRDefault="00013913" w:rsidP="00DE360B">
            <w:pPr>
              <w:rPr>
                <w:szCs w:val="18"/>
              </w:rPr>
            </w:pPr>
            <w:r>
              <w:t>t_307</w:t>
            </w:r>
          </w:p>
        </w:tc>
        <w:tc>
          <w:tcPr>
            <w:tcW w:w="1070" w:type="dxa"/>
          </w:tcPr>
          <w:p w14:paraId="07DF0AB3" w14:textId="77777777" w:rsidR="00013913" w:rsidRPr="00C35EA7" w:rsidRDefault="00013913" w:rsidP="00DE360B">
            <w:pPr>
              <w:rPr>
                <w:szCs w:val="18"/>
              </w:rPr>
            </w:pPr>
            <w:r w:rsidRPr="00C35EA7">
              <w:rPr>
                <w:szCs w:val="18"/>
              </w:rPr>
              <w:t>15955</w:t>
            </w:r>
          </w:p>
        </w:tc>
        <w:tc>
          <w:tcPr>
            <w:tcW w:w="1510" w:type="dxa"/>
          </w:tcPr>
          <w:p w14:paraId="12AA20DD" w14:textId="77777777" w:rsidR="00013913" w:rsidRPr="00C35EA7" w:rsidRDefault="00013913" w:rsidP="00C35EA7">
            <w:pPr>
              <w:jc w:val="both"/>
              <w:rPr>
                <w:i/>
              </w:rPr>
            </w:pPr>
            <w:r>
              <w:t>AF-2361-m</w:t>
            </w:r>
          </w:p>
        </w:tc>
        <w:tc>
          <w:tcPr>
            <w:tcW w:w="2275" w:type="dxa"/>
          </w:tcPr>
          <w:p w14:paraId="23BB873B" w14:textId="77777777" w:rsidR="00013913" w:rsidRPr="00C35EA7" w:rsidRDefault="00013913" w:rsidP="00DE360B">
            <w:pPr>
              <w:rPr>
                <w:szCs w:val="18"/>
              </w:rPr>
            </w:pPr>
            <w:r>
              <w:t>perle en bronze (x2)</w:t>
            </w:r>
          </w:p>
        </w:tc>
        <w:tc>
          <w:tcPr>
            <w:tcW w:w="816" w:type="dxa"/>
          </w:tcPr>
          <w:p w14:paraId="6C3FA275" w14:textId="77777777" w:rsidR="00013913" w:rsidRPr="00C35EA7" w:rsidRDefault="00013913" w:rsidP="00DE360B">
            <w:pPr>
              <w:rPr>
                <w:szCs w:val="18"/>
              </w:rPr>
            </w:pPr>
            <w:r w:rsidRPr="00C35EA7">
              <w:rPr>
                <w:szCs w:val="18"/>
              </w:rPr>
              <w:t>1833</w:t>
            </w:r>
          </w:p>
        </w:tc>
      </w:tr>
    </w:tbl>
    <w:p w14:paraId="52578E8A" w14:textId="77777777" w:rsidR="00013913" w:rsidRDefault="00013913" w:rsidP="00DE360B"/>
    <w:p w14:paraId="04041B0E" w14:textId="77777777" w:rsidR="00013913" w:rsidRDefault="00013913" w:rsidP="00DE360B"/>
    <w:p w14:paraId="2C8E902D" w14:textId="77777777" w:rsidR="00690AF5" w:rsidRDefault="00690AF5" w:rsidP="00DE360B">
      <w:pPr>
        <w:pStyle w:val="Heading3"/>
      </w:pPr>
      <w:r>
        <w:t>t_308</w:t>
      </w:r>
    </w:p>
    <w:p w14:paraId="743DC8A4" w14:textId="77777777" w:rsidR="00690AF5" w:rsidRDefault="00690AF5" w:rsidP="00DE360B"/>
    <w:tbl>
      <w:tblPr>
        <w:tblW w:w="81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042"/>
        <w:gridCol w:w="816"/>
      </w:tblGrid>
      <w:tr w:rsidR="005D10B6" w:rsidRPr="00C04709" w14:paraId="578C02C9" w14:textId="77777777" w:rsidTr="00C35EA7">
        <w:trPr>
          <w:jc w:val="center"/>
        </w:trPr>
        <w:tc>
          <w:tcPr>
            <w:tcW w:w="1516" w:type="dxa"/>
          </w:tcPr>
          <w:p w14:paraId="0147218F" w14:textId="77777777" w:rsidR="00690AF5" w:rsidRPr="00C35EA7" w:rsidRDefault="00690AF5" w:rsidP="00DE360B">
            <w:pPr>
              <w:rPr>
                <w:rFonts w:ascii="Courier New" w:hAnsi="Courier New" w:cs="Courier New"/>
                <w:sz w:val="20"/>
                <w:szCs w:val="18"/>
              </w:rPr>
            </w:pPr>
            <w:r w:rsidRPr="00C35EA7">
              <w:rPr>
                <w:rFonts w:ascii="Courier New" w:hAnsi="Courier New" w:cs="Courier New"/>
                <w:sz w:val="20"/>
                <w:szCs w:val="18"/>
                <w:lang w:val="en-GB"/>
              </w:rPr>
              <w:br w:type="page"/>
            </w:r>
            <w:r w:rsidR="00C458EA" w:rsidRPr="00C35EA7">
              <w:rPr>
                <w:rFonts w:ascii="Courier New" w:hAnsi="Courier New" w:cs="Courier New"/>
                <w:sz w:val="20"/>
                <w:szCs w:val="18"/>
              </w:rPr>
              <w:t>OBJ_</w:t>
            </w:r>
          </w:p>
        </w:tc>
        <w:tc>
          <w:tcPr>
            <w:tcW w:w="1176" w:type="dxa"/>
          </w:tcPr>
          <w:p w14:paraId="20DF26AB" w14:textId="77777777" w:rsidR="00690AF5" w:rsidRPr="00C35EA7" w:rsidRDefault="00690AF5" w:rsidP="00DE360B">
            <w:pPr>
              <w:rPr>
                <w:rFonts w:ascii="Courier New" w:hAnsi="Courier New" w:cs="Courier New"/>
                <w:sz w:val="20"/>
                <w:szCs w:val="18"/>
              </w:rPr>
            </w:pPr>
          </w:p>
        </w:tc>
        <w:tc>
          <w:tcPr>
            <w:tcW w:w="1070" w:type="dxa"/>
          </w:tcPr>
          <w:p w14:paraId="2BDB3F0C" w14:textId="77777777" w:rsidR="00690AF5" w:rsidRPr="00C35EA7" w:rsidRDefault="00690AF5" w:rsidP="00DE360B">
            <w:pPr>
              <w:rPr>
                <w:rFonts w:ascii="Courier New" w:hAnsi="Courier New" w:cs="Courier New"/>
                <w:sz w:val="20"/>
                <w:szCs w:val="18"/>
              </w:rPr>
            </w:pPr>
          </w:p>
        </w:tc>
        <w:tc>
          <w:tcPr>
            <w:tcW w:w="1510" w:type="dxa"/>
          </w:tcPr>
          <w:p w14:paraId="150E74EF" w14:textId="77777777" w:rsidR="00690AF5" w:rsidRPr="00C35EA7" w:rsidRDefault="00690AF5" w:rsidP="00DE360B">
            <w:pPr>
              <w:rPr>
                <w:rFonts w:ascii="Courier New" w:hAnsi="Courier New" w:cs="Courier New"/>
                <w:sz w:val="20"/>
                <w:szCs w:val="18"/>
              </w:rPr>
            </w:pPr>
          </w:p>
        </w:tc>
        <w:tc>
          <w:tcPr>
            <w:tcW w:w="2042" w:type="dxa"/>
          </w:tcPr>
          <w:p w14:paraId="66A8AE2E" w14:textId="77777777" w:rsidR="00690AF5" w:rsidRPr="00C35EA7" w:rsidRDefault="00690AF5" w:rsidP="00DE360B">
            <w:pPr>
              <w:rPr>
                <w:rFonts w:ascii="Courier New" w:hAnsi="Courier New" w:cs="Courier New"/>
                <w:sz w:val="20"/>
                <w:szCs w:val="18"/>
              </w:rPr>
            </w:pPr>
          </w:p>
        </w:tc>
        <w:tc>
          <w:tcPr>
            <w:tcW w:w="816" w:type="dxa"/>
          </w:tcPr>
          <w:p w14:paraId="702F097D" w14:textId="77777777" w:rsidR="00690AF5" w:rsidRPr="00C35EA7" w:rsidRDefault="00690AF5" w:rsidP="00DE360B">
            <w:pPr>
              <w:rPr>
                <w:rFonts w:ascii="Courier New" w:hAnsi="Courier New" w:cs="Courier New"/>
                <w:sz w:val="20"/>
                <w:szCs w:val="18"/>
              </w:rPr>
            </w:pPr>
          </w:p>
        </w:tc>
      </w:tr>
      <w:tr w:rsidR="005D10B6" w:rsidRPr="00C04709" w14:paraId="342F9442" w14:textId="77777777" w:rsidTr="00C35EA7">
        <w:trPr>
          <w:jc w:val="center"/>
        </w:trPr>
        <w:tc>
          <w:tcPr>
            <w:tcW w:w="1516" w:type="dxa"/>
          </w:tcPr>
          <w:p w14:paraId="3153B4F5" w14:textId="77777777" w:rsidR="00690AF5" w:rsidRPr="00C35EA7" w:rsidRDefault="00690AF5" w:rsidP="00C35EA7">
            <w:pPr>
              <w:jc w:val="center"/>
              <w:rPr>
                <w:szCs w:val="18"/>
              </w:rPr>
            </w:pPr>
            <w:r w:rsidRPr="00C35EA7">
              <w:rPr>
                <w:szCs w:val="18"/>
              </w:rPr>
              <w:t>site</w:t>
            </w:r>
          </w:p>
        </w:tc>
        <w:tc>
          <w:tcPr>
            <w:tcW w:w="1176" w:type="dxa"/>
          </w:tcPr>
          <w:p w14:paraId="7351EFF8" w14:textId="77777777" w:rsidR="00690AF5" w:rsidRPr="00C35EA7" w:rsidRDefault="00690AF5" w:rsidP="00C35EA7">
            <w:pPr>
              <w:jc w:val="center"/>
              <w:rPr>
                <w:szCs w:val="18"/>
              </w:rPr>
            </w:pPr>
            <w:r w:rsidRPr="00C35EA7">
              <w:rPr>
                <w:szCs w:val="18"/>
              </w:rPr>
              <w:t>structure</w:t>
            </w:r>
          </w:p>
        </w:tc>
        <w:tc>
          <w:tcPr>
            <w:tcW w:w="1070" w:type="dxa"/>
          </w:tcPr>
          <w:p w14:paraId="296FFC8C" w14:textId="77777777" w:rsidR="00690AF5" w:rsidRPr="00C35EA7" w:rsidRDefault="00690AF5" w:rsidP="00C35EA7">
            <w:pPr>
              <w:jc w:val="center"/>
              <w:rPr>
                <w:szCs w:val="18"/>
              </w:rPr>
            </w:pPr>
            <w:r w:rsidRPr="00C35EA7">
              <w:rPr>
                <w:szCs w:val="18"/>
              </w:rPr>
              <w:t>numero</w:t>
            </w:r>
          </w:p>
        </w:tc>
        <w:tc>
          <w:tcPr>
            <w:tcW w:w="1510" w:type="dxa"/>
          </w:tcPr>
          <w:p w14:paraId="48385FA6" w14:textId="77777777" w:rsidR="00690AF5" w:rsidRPr="00C35EA7" w:rsidRDefault="00690AF5" w:rsidP="00C35EA7">
            <w:pPr>
              <w:jc w:val="center"/>
              <w:rPr>
                <w:szCs w:val="18"/>
              </w:rPr>
            </w:pPr>
            <w:r w:rsidRPr="00C35EA7">
              <w:rPr>
                <w:szCs w:val="18"/>
              </w:rPr>
              <w:t>objet</w:t>
            </w:r>
          </w:p>
        </w:tc>
        <w:tc>
          <w:tcPr>
            <w:tcW w:w="2042" w:type="dxa"/>
          </w:tcPr>
          <w:p w14:paraId="35BA4683" w14:textId="77777777" w:rsidR="00690AF5" w:rsidRPr="00C35EA7" w:rsidRDefault="00690AF5" w:rsidP="00C35EA7">
            <w:pPr>
              <w:jc w:val="center"/>
              <w:rPr>
                <w:szCs w:val="18"/>
              </w:rPr>
            </w:pPr>
            <w:r w:rsidRPr="00C35EA7">
              <w:rPr>
                <w:szCs w:val="18"/>
              </w:rPr>
              <w:t>description</w:t>
            </w:r>
          </w:p>
        </w:tc>
        <w:tc>
          <w:tcPr>
            <w:tcW w:w="816" w:type="dxa"/>
          </w:tcPr>
          <w:p w14:paraId="462FD5F3" w14:textId="77777777" w:rsidR="00690AF5" w:rsidRPr="00C35EA7" w:rsidRDefault="00690AF5" w:rsidP="00C35EA7">
            <w:pPr>
              <w:jc w:val="center"/>
              <w:rPr>
                <w:szCs w:val="18"/>
              </w:rPr>
            </w:pPr>
            <w:r w:rsidRPr="00C35EA7">
              <w:rPr>
                <w:szCs w:val="18"/>
              </w:rPr>
              <w:t>BIB</w:t>
            </w:r>
          </w:p>
        </w:tc>
      </w:tr>
      <w:tr w:rsidR="005D10B6" w:rsidRPr="00C04709" w14:paraId="3A05FF2B" w14:textId="77777777" w:rsidTr="00C35EA7">
        <w:trPr>
          <w:jc w:val="center"/>
        </w:trPr>
        <w:tc>
          <w:tcPr>
            <w:tcW w:w="1516" w:type="dxa"/>
          </w:tcPr>
          <w:p w14:paraId="20577EAC" w14:textId="77777777" w:rsidR="00690AF5" w:rsidRPr="00C35EA7" w:rsidRDefault="00690AF5" w:rsidP="00DE360B">
            <w:pPr>
              <w:rPr>
                <w:szCs w:val="18"/>
              </w:rPr>
            </w:pPr>
            <w:r w:rsidRPr="00C35EA7">
              <w:rPr>
                <w:szCs w:val="18"/>
              </w:rPr>
              <w:t>Moulin (Le)</w:t>
            </w:r>
          </w:p>
        </w:tc>
        <w:tc>
          <w:tcPr>
            <w:tcW w:w="1176" w:type="dxa"/>
          </w:tcPr>
          <w:p w14:paraId="57A34607" w14:textId="77777777" w:rsidR="00690AF5" w:rsidRPr="00C35EA7" w:rsidRDefault="00690AF5" w:rsidP="00DE360B">
            <w:pPr>
              <w:rPr>
                <w:szCs w:val="18"/>
              </w:rPr>
            </w:pPr>
            <w:r>
              <w:t>t_308</w:t>
            </w:r>
          </w:p>
        </w:tc>
        <w:tc>
          <w:tcPr>
            <w:tcW w:w="1070" w:type="dxa"/>
          </w:tcPr>
          <w:p w14:paraId="2DC26791" w14:textId="77777777" w:rsidR="00690AF5" w:rsidRPr="00C35EA7" w:rsidRDefault="00690AF5" w:rsidP="00DE360B">
            <w:pPr>
              <w:rPr>
                <w:szCs w:val="18"/>
              </w:rPr>
            </w:pPr>
            <w:r w:rsidRPr="00C35EA7">
              <w:rPr>
                <w:szCs w:val="18"/>
              </w:rPr>
              <w:t>15957</w:t>
            </w:r>
          </w:p>
        </w:tc>
        <w:tc>
          <w:tcPr>
            <w:tcW w:w="1510" w:type="dxa"/>
          </w:tcPr>
          <w:p w14:paraId="160BE42B" w14:textId="77777777" w:rsidR="00690AF5" w:rsidRDefault="00690AF5" w:rsidP="00DE360B">
            <w:r>
              <w:t>AI-1121-m</w:t>
            </w:r>
          </w:p>
        </w:tc>
        <w:tc>
          <w:tcPr>
            <w:tcW w:w="2042" w:type="dxa"/>
          </w:tcPr>
          <w:p w14:paraId="613D0BD4" w14:textId="77777777" w:rsidR="00690AF5" w:rsidRPr="00C35EA7" w:rsidRDefault="00690AF5" w:rsidP="00DE360B">
            <w:pPr>
              <w:rPr>
                <w:szCs w:val="18"/>
              </w:rPr>
            </w:pPr>
            <w:r w:rsidRPr="00C35EA7">
              <w:rPr>
                <w:szCs w:val="18"/>
              </w:rPr>
              <w:t>applique en bronze</w:t>
            </w:r>
          </w:p>
        </w:tc>
        <w:tc>
          <w:tcPr>
            <w:tcW w:w="816" w:type="dxa"/>
          </w:tcPr>
          <w:p w14:paraId="7DFBA56B" w14:textId="77777777" w:rsidR="00690AF5" w:rsidRDefault="00690AF5" w:rsidP="00DE360B">
            <w:r>
              <w:t>1833</w:t>
            </w:r>
          </w:p>
        </w:tc>
      </w:tr>
      <w:tr w:rsidR="005D10B6" w:rsidRPr="00C04709" w14:paraId="74583CE3" w14:textId="77777777" w:rsidTr="00C35EA7">
        <w:trPr>
          <w:jc w:val="center"/>
        </w:trPr>
        <w:tc>
          <w:tcPr>
            <w:tcW w:w="1516" w:type="dxa"/>
          </w:tcPr>
          <w:p w14:paraId="131AF3DC" w14:textId="77777777" w:rsidR="00FA1CD9" w:rsidRPr="00C35EA7" w:rsidRDefault="00FA1CD9" w:rsidP="00DE360B">
            <w:pPr>
              <w:rPr>
                <w:szCs w:val="18"/>
              </w:rPr>
            </w:pPr>
            <w:r w:rsidRPr="00C35EA7">
              <w:rPr>
                <w:szCs w:val="18"/>
              </w:rPr>
              <w:t>Moulin (Le)</w:t>
            </w:r>
          </w:p>
        </w:tc>
        <w:tc>
          <w:tcPr>
            <w:tcW w:w="1176" w:type="dxa"/>
          </w:tcPr>
          <w:p w14:paraId="0C09ED3B" w14:textId="77777777" w:rsidR="00FA1CD9" w:rsidRPr="00C35EA7" w:rsidRDefault="00FA1CD9" w:rsidP="00DE360B">
            <w:pPr>
              <w:rPr>
                <w:szCs w:val="18"/>
              </w:rPr>
            </w:pPr>
            <w:r>
              <w:t>t_308</w:t>
            </w:r>
          </w:p>
        </w:tc>
        <w:tc>
          <w:tcPr>
            <w:tcW w:w="1070" w:type="dxa"/>
          </w:tcPr>
          <w:p w14:paraId="73DEADA6" w14:textId="77777777" w:rsidR="00FA1CD9" w:rsidRPr="00C35EA7" w:rsidRDefault="00FA1CD9" w:rsidP="00DE360B">
            <w:pPr>
              <w:rPr>
                <w:szCs w:val="18"/>
              </w:rPr>
            </w:pPr>
            <w:r w:rsidRPr="00C35EA7">
              <w:rPr>
                <w:szCs w:val="18"/>
              </w:rPr>
              <w:t>15958</w:t>
            </w:r>
          </w:p>
        </w:tc>
        <w:tc>
          <w:tcPr>
            <w:tcW w:w="1510" w:type="dxa"/>
          </w:tcPr>
          <w:p w14:paraId="40B8A281" w14:textId="77777777" w:rsidR="00FA1CD9" w:rsidRDefault="00FA1CD9" w:rsidP="00DE360B">
            <w:r>
              <w:t>AC-1141-m</w:t>
            </w:r>
          </w:p>
        </w:tc>
        <w:tc>
          <w:tcPr>
            <w:tcW w:w="2042" w:type="dxa"/>
          </w:tcPr>
          <w:p w14:paraId="063F099B" w14:textId="77777777" w:rsidR="00FA1CD9" w:rsidRPr="00C35EA7" w:rsidRDefault="00FA1CD9" w:rsidP="00DE360B">
            <w:pPr>
              <w:rPr>
                <w:szCs w:val="18"/>
              </w:rPr>
            </w:pPr>
            <w:r w:rsidRPr="00C35EA7">
              <w:rPr>
                <w:szCs w:val="18"/>
              </w:rPr>
              <w:t>bracelet en bronze</w:t>
            </w:r>
          </w:p>
        </w:tc>
        <w:tc>
          <w:tcPr>
            <w:tcW w:w="816" w:type="dxa"/>
          </w:tcPr>
          <w:p w14:paraId="3B603183" w14:textId="77777777" w:rsidR="00FA1CD9" w:rsidRDefault="00FA1CD9" w:rsidP="00DE360B">
            <w:r>
              <w:t>1833</w:t>
            </w:r>
          </w:p>
        </w:tc>
      </w:tr>
    </w:tbl>
    <w:p w14:paraId="7824C98C" w14:textId="77777777" w:rsidR="00690AF5" w:rsidRDefault="00690AF5" w:rsidP="00DE360B"/>
    <w:p w14:paraId="3654EE14" w14:textId="77777777" w:rsidR="0055048B" w:rsidRDefault="0055048B" w:rsidP="00DE360B">
      <w:pPr>
        <w:pStyle w:val="Heading3"/>
      </w:pPr>
      <w:r>
        <w:t>t_310</w:t>
      </w:r>
    </w:p>
    <w:p w14:paraId="733E5698" w14:textId="77777777" w:rsidR="0055048B" w:rsidRDefault="0055048B" w:rsidP="00DE360B"/>
    <w:tbl>
      <w:tblPr>
        <w:tblW w:w="848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496"/>
        <w:gridCol w:w="2409"/>
        <w:gridCol w:w="816"/>
      </w:tblGrid>
      <w:tr w:rsidR="005D10B6" w:rsidRPr="00C04709" w14:paraId="527AB226" w14:textId="77777777" w:rsidTr="00C35EA7">
        <w:trPr>
          <w:jc w:val="center"/>
        </w:trPr>
        <w:tc>
          <w:tcPr>
            <w:tcW w:w="1516" w:type="dxa"/>
          </w:tcPr>
          <w:p w14:paraId="398D038C" w14:textId="77777777" w:rsidR="0055048B" w:rsidRPr="00C35EA7" w:rsidRDefault="0055048B"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71CDF549" w14:textId="77777777" w:rsidR="0055048B" w:rsidRPr="00C35EA7" w:rsidRDefault="0055048B" w:rsidP="00DE360B">
            <w:pPr>
              <w:rPr>
                <w:rFonts w:ascii="Courier New" w:hAnsi="Courier New" w:cs="Courier New"/>
                <w:sz w:val="20"/>
                <w:szCs w:val="18"/>
              </w:rPr>
            </w:pPr>
          </w:p>
        </w:tc>
        <w:tc>
          <w:tcPr>
            <w:tcW w:w="1070" w:type="dxa"/>
          </w:tcPr>
          <w:p w14:paraId="0547F326" w14:textId="77777777" w:rsidR="0055048B" w:rsidRPr="00C35EA7" w:rsidRDefault="0055048B" w:rsidP="00DE360B">
            <w:pPr>
              <w:rPr>
                <w:rFonts w:ascii="Courier New" w:hAnsi="Courier New" w:cs="Courier New"/>
                <w:sz w:val="20"/>
                <w:szCs w:val="18"/>
              </w:rPr>
            </w:pPr>
          </w:p>
        </w:tc>
        <w:tc>
          <w:tcPr>
            <w:tcW w:w="1496" w:type="dxa"/>
          </w:tcPr>
          <w:p w14:paraId="3447B593" w14:textId="77777777" w:rsidR="0055048B" w:rsidRPr="00C35EA7" w:rsidRDefault="0055048B" w:rsidP="00DE360B">
            <w:pPr>
              <w:rPr>
                <w:rFonts w:ascii="Courier New" w:hAnsi="Courier New" w:cs="Courier New"/>
                <w:sz w:val="20"/>
                <w:szCs w:val="18"/>
              </w:rPr>
            </w:pPr>
          </w:p>
        </w:tc>
        <w:tc>
          <w:tcPr>
            <w:tcW w:w="2409" w:type="dxa"/>
          </w:tcPr>
          <w:p w14:paraId="3E0D87CB" w14:textId="77777777" w:rsidR="0055048B" w:rsidRPr="00C35EA7" w:rsidRDefault="0055048B" w:rsidP="00DE360B">
            <w:pPr>
              <w:rPr>
                <w:rFonts w:ascii="Courier New" w:hAnsi="Courier New" w:cs="Courier New"/>
                <w:sz w:val="20"/>
                <w:szCs w:val="18"/>
              </w:rPr>
            </w:pPr>
          </w:p>
        </w:tc>
        <w:tc>
          <w:tcPr>
            <w:tcW w:w="816" w:type="dxa"/>
          </w:tcPr>
          <w:p w14:paraId="281F43D9" w14:textId="77777777" w:rsidR="0055048B" w:rsidRPr="00C35EA7" w:rsidRDefault="0055048B" w:rsidP="00DE360B">
            <w:pPr>
              <w:rPr>
                <w:rFonts w:ascii="Courier New" w:hAnsi="Courier New" w:cs="Courier New"/>
                <w:sz w:val="20"/>
                <w:szCs w:val="18"/>
              </w:rPr>
            </w:pPr>
          </w:p>
        </w:tc>
      </w:tr>
      <w:tr w:rsidR="005D10B6" w:rsidRPr="00C04709" w14:paraId="19A2E16E" w14:textId="77777777" w:rsidTr="00C35EA7">
        <w:trPr>
          <w:jc w:val="center"/>
        </w:trPr>
        <w:tc>
          <w:tcPr>
            <w:tcW w:w="1516" w:type="dxa"/>
          </w:tcPr>
          <w:p w14:paraId="48113F3C" w14:textId="77777777" w:rsidR="0055048B" w:rsidRPr="00C35EA7" w:rsidRDefault="0055048B" w:rsidP="00C35EA7">
            <w:pPr>
              <w:jc w:val="center"/>
              <w:rPr>
                <w:szCs w:val="18"/>
              </w:rPr>
            </w:pPr>
            <w:r w:rsidRPr="00C35EA7">
              <w:rPr>
                <w:szCs w:val="18"/>
              </w:rPr>
              <w:t>site</w:t>
            </w:r>
          </w:p>
        </w:tc>
        <w:tc>
          <w:tcPr>
            <w:tcW w:w="1176" w:type="dxa"/>
          </w:tcPr>
          <w:p w14:paraId="58B3BC0F" w14:textId="77777777" w:rsidR="0055048B" w:rsidRPr="00C35EA7" w:rsidRDefault="0055048B" w:rsidP="00C35EA7">
            <w:pPr>
              <w:jc w:val="center"/>
              <w:rPr>
                <w:szCs w:val="18"/>
              </w:rPr>
            </w:pPr>
            <w:r w:rsidRPr="00C35EA7">
              <w:rPr>
                <w:szCs w:val="18"/>
              </w:rPr>
              <w:t>structure</w:t>
            </w:r>
          </w:p>
        </w:tc>
        <w:tc>
          <w:tcPr>
            <w:tcW w:w="1070" w:type="dxa"/>
          </w:tcPr>
          <w:p w14:paraId="02426E6F" w14:textId="77777777" w:rsidR="0055048B" w:rsidRPr="00C35EA7" w:rsidRDefault="0055048B" w:rsidP="00C35EA7">
            <w:pPr>
              <w:jc w:val="center"/>
              <w:rPr>
                <w:szCs w:val="18"/>
              </w:rPr>
            </w:pPr>
            <w:r w:rsidRPr="00C35EA7">
              <w:rPr>
                <w:szCs w:val="18"/>
              </w:rPr>
              <w:t>numero</w:t>
            </w:r>
          </w:p>
        </w:tc>
        <w:tc>
          <w:tcPr>
            <w:tcW w:w="1496" w:type="dxa"/>
          </w:tcPr>
          <w:p w14:paraId="499349C7" w14:textId="77777777" w:rsidR="0055048B" w:rsidRPr="00C35EA7" w:rsidRDefault="0055048B" w:rsidP="00C35EA7">
            <w:pPr>
              <w:jc w:val="center"/>
              <w:rPr>
                <w:szCs w:val="18"/>
              </w:rPr>
            </w:pPr>
            <w:r w:rsidRPr="00C35EA7">
              <w:rPr>
                <w:szCs w:val="18"/>
              </w:rPr>
              <w:t>objet</w:t>
            </w:r>
          </w:p>
        </w:tc>
        <w:tc>
          <w:tcPr>
            <w:tcW w:w="2409" w:type="dxa"/>
          </w:tcPr>
          <w:p w14:paraId="32822CA4" w14:textId="77777777" w:rsidR="0055048B" w:rsidRPr="00C35EA7" w:rsidRDefault="0055048B" w:rsidP="00C35EA7">
            <w:pPr>
              <w:jc w:val="center"/>
              <w:rPr>
                <w:szCs w:val="18"/>
              </w:rPr>
            </w:pPr>
            <w:r w:rsidRPr="00C35EA7">
              <w:rPr>
                <w:szCs w:val="18"/>
              </w:rPr>
              <w:t>description</w:t>
            </w:r>
          </w:p>
        </w:tc>
        <w:tc>
          <w:tcPr>
            <w:tcW w:w="816" w:type="dxa"/>
          </w:tcPr>
          <w:p w14:paraId="46F755C9" w14:textId="77777777" w:rsidR="0055048B" w:rsidRPr="00C35EA7" w:rsidRDefault="0055048B" w:rsidP="00C35EA7">
            <w:pPr>
              <w:jc w:val="center"/>
              <w:rPr>
                <w:szCs w:val="18"/>
              </w:rPr>
            </w:pPr>
            <w:r w:rsidRPr="00C35EA7">
              <w:rPr>
                <w:szCs w:val="18"/>
              </w:rPr>
              <w:t>BIB</w:t>
            </w:r>
          </w:p>
        </w:tc>
      </w:tr>
      <w:tr w:rsidR="005D10B6" w:rsidRPr="00C04709" w14:paraId="7CB9098E" w14:textId="77777777" w:rsidTr="00C35EA7">
        <w:trPr>
          <w:jc w:val="center"/>
        </w:trPr>
        <w:tc>
          <w:tcPr>
            <w:tcW w:w="1516" w:type="dxa"/>
          </w:tcPr>
          <w:p w14:paraId="18AEF189" w14:textId="77777777" w:rsidR="0055048B" w:rsidRPr="00C35EA7" w:rsidRDefault="0055048B" w:rsidP="00DE360B">
            <w:pPr>
              <w:rPr>
                <w:szCs w:val="18"/>
              </w:rPr>
            </w:pPr>
            <w:r w:rsidRPr="00C35EA7">
              <w:rPr>
                <w:szCs w:val="18"/>
              </w:rPr>
              <w:t>Moulin (Le)</w:t>
            </w:r>
          </w:p>
        </w:tc>
        <w:tc>
          <w:tcPr>
            <w:tcW w:w="1176" w:type="dxa"/>
          </w:tcPr>
          <w:p w14:paraId="0A74CD92" w14:textId="77777777" w:rsidR="0055048B" w:rsidRPr="00C35EA7" w:rsidRDefault="0055048B" w:rsidP="00DE360B">
            <w:pPr>
              <w:rPr>
                <w:szCs w:val="18"/>
              </w:rPr>
            </w:pPr>
            <w:r>
              <w:t>t_310</w:t>
            </w:r>
          </w:p>
        </w:tc>
        <w:tc>
          <w:tcPr>
            <w:tcW w:w="1070" w:type="dxa"/>
          </w:tcPr>
          <w:p w14:paraId="3DFF0160" w14:textId="77777777" w:rsidR="0055048B" w:rsidRPr="00C35EA7" w:rsidRDefault="0055048B" w:rsidP="00DE360B">
            <w:pPr>
              <w:rPr>
                <w:szCs w:val="18"/>
              </w:rPr>
            </w:pPr>
            <w:r w:rsidRPr="00C35EA7">
              <w:rPr>
                <w:szCs w:val="18"/>
                <w:highlight w:val="yellow"/>
              </w:rPr>
              <w:t>11210</w:t>
            </w:r>
          </w:p>
        </w:tc>
        <w:tc>
          <w:tcPr>
            <w:tcW w:w="1496" w:type="dxa"/>
          </w:tcPr>
          <w:p w14:paraId="7AE4A793" w14:textId="77777777" w:rsidR="0055048B" w:rsidRPr="00B2667E" w:rsidRDefault="0055048B" w:rsidP="00DE360B">
            <w:r>
              <w:t>CC-2145-m</w:t>
            </w:r>
          </w:p>
        </w:tc>
        <w:tc>
          <w:tcPr>
            <w:tcW w:w="2409" w:type="dxa"/>
          </w:tcPr>
          <w:p w14:paraId="30FD9B3A" w14:textId="77777777" w:rsidR="0055048B" w:rsidRPr="00C35EA7" w:rsidRDefault="0055048B" w:rsidP="00DE360B">
            <w:pPr>
              <w:rPr>
                <w:szCs w:val="18"/>
              </w:rPr>
            </w:pPr>
            <w:r>
              <w:t>fusaïole en terre cuite</w:t>
            </w:r>
          </w:p>
        </w:tc>
        <w:tc>
          <w:tcPr>
            <w:tcW w:w="816" w:type="dxa"/>
          </w:tcPr>
          <w:p w14:paraId="0C38DE69" w14:textId="77777777" w:rsidR="0055048B" w:rsidRPr="00C35EA7" w:rsidRDefault="0055048B" w:rsidP="00DE360B">
            <w:pPr>
              <w:rPr>
                <w:szCs w:val="18"/>
              </w:rPr>
            </w:pPr>
            <w:r w:rsidRPr="00C35EA7">
              <w:rPr>
                <w:szCs w:val="18"/>
              </w:rPr>
              <w:t>1833</w:t>
            </w:r>
          </w:p>
        </w:tc>
      </w:tr>
    </w:tbl>
    <w:p w14:paraId="61B07B41" w14:textId="77777777" w:rsidR="0055048B" w:rsidRDefault="0055048B" w:rsidP="00DE360B"/>
    <w:p w14:paraId="4A755164" w14:textId="77777777" w:rsidR="00602FF9" w:rsidRDefault="00602FF9" w:rsidP="00DE360B">
      <w:pPr>
        <w:pStyle w:val="Heading3"/>
      </w:pPr>
      <w:r>
        <w:t>t_311</w:t>
      </w:r>
    </w:p>
    <w:p w14:paraId="11C04EEF" w14:textId="77777777" w:rsidR="00602FF9" w:rsidRDefault="00602FF9" w:rsidP="00DE360B"/>
    <w:tbl>
      <w:tblPr>
        <w:tblW w:w="848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496"/>
        <w:gridCol w:w="2409"/>
        <w:gridCol w:w="816"/>
      </w:tblGrid>
      <w:tr w:rsidR="005D10B6" w:rsidRPr="00C04709" w14:paraId="248D0203" w14:textId="77777777" w:rsidTr="00C35EA7">
        <w:trPr>
          <w:jc w:val="center"/>
        </w:trPr>
        <w:tc>
          <w:tcPr>
            <w:tcW w:w="1516" w:type="dxa"/>
          </w:tcPr>
          <w:p w14:paraId="19A0E5FE" w14:textId="77777777" w:rsidR="00602FF9" w:rsidRPr="00C35EA7" w:rsidRDefault="00602FF9"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4CA3F978" w14:textId="77777777" w:rsidR="00602FF9" w:rsidRPr="00C35EA7" w:rsidRDefault="00602FF9" w:rsidP="00DE360B">
            <w:pPr>
              <w:rPr>
                <w:rFonts w:ascii="Courier New" w:hAnsi="Courier New" w:cs="Courier New"/>
                <w:sz w:val="20"/>
                <w:szCs w:val="18"/>
              </w:rPr>
            </w:pPr>
          </w:p>
        </w:tc>
        <w:tc>
          <w:tcPr>
            <w:tcW w:w="1070" w:type="dxa"/>
          </w:tcPr>
          <w:p w14:paraId="49A65346" w14:textId="77777777" w:rsidR="00602FF9" w:rsidRPr="00C35EA7" w:rsidRDefault="00602FF9" w:rsidP="00DE360B">
            <w:pPr>
              <w:rPr>
                <w:rFonts w:ascii="Courier New" w:hAnsi="Courier New" w:cs="Courier New"/>
                <w:sz w:val="20"/>
                <w:szCs w:val="18"/>
              </w:rPr>
            </w:pPr>
          </w:p>
        </w:tc>
        <w:tc>
          <w:tcPr>
            <w:tcW w:w="1496" w:type="dxa"/>
          </w:tcPr>
          <w:p w14:paraId="0CD586BD" w14:textId="77777777" w:rsidR="00602FF9" w:rsidRPr="00C35EA7" w:rsidRDefault="00602FF9" w:rsidP="00DE360B">
            <w:pPr>
              <w:rPr>
                <w:rFonts w:ascii="Courier New" w:hAnsi="Courier New" w:cs="Courier New"/>
                <w:sz w:val="20"/>
                <w:szCs w:val="18"/>
              </w:rPr>
            </w:pPr>
          </w:p>
        </w:tc>
        <w:tc>
          <w:tcPr>
            <w:tcW w:w="2409" w:type="dxa"/>
          </w:tcPr>
          <w:p w14:paraId="769EC01F" w14:textId="77777777" w:rsidR="00602FF9" w:rsidRPr="00C35EA7" w:rsidRDefault="00602FF9" w:rsidP="00DE360B">
            <w:pPr>
              <w:rPr>
                <w:rFonts w:ascii="Courier New" w:hAnsi="Courier New" w:cs="Courier New"/>
                <w:sz w:val="20"/>
                <w:szCs w:val="18"/>
              </w:rPr>
            </w:pPr>
          </w:p>
        </w:tc>
        <w:tc>
          <w:tcPr>
            <w:tcW w:w="816" w:type="dxa"/>
          </w:tcPr>
          <w:p w14:paraId="433D5FB2" w14:textId="77777777" w:rsidR="00602FF9" w:rsidRPr="00C35EA7" w:rsidRDefault="00602FF9" w:rsidP="00DE360B">
            <w:pPr>
              <w:rPr>
                <w:rFonts w:ascii="Courier New" w:hAnsi="Courier New" w:cs="Courier New"/>
                <w:sz w:val="20"/>
                <w:szCs w:val="18"/>
              </w:rPr>
            </w:pPr>
          </w:p>
        </w:tc>
      </w:tr>
      <w:tr w:rsidR="005D10B6" w:rsidRPr="00C04709" w14:paraId="76D137AD" w14:textId="77777777" w:rsidTr="00C35EA7">
        <w:trPr>
          <w:jc w:val="center"/>
        </w:trPr>
        <w:tc>
          <w:tcPr>
            <w:tcW w:w="1516" w:type="dxa"/>
          </w:tcPr>
          <w:p w14:paraId="5092F878" w14:textId="77777777" w:rsidR="00602FF9" w:rsidRPr="00C35EA7" w:rsidRDefault="00602FF9" w:rsidP="00C35EA7">
            <w:pPr>
              <w:jc w:val="center"/>
              <w:rPr>
                <w:szCs w:val="18"/>
              </w:rPr>
            </w:pPr>
            <w:r w:rsidRPr="00C35EA7">
              <w:rPr>
                <w:szCs w:val="18"/>
              </w:rPr>
              <w:t>site</w:t>
            </w:r>
          </w:p>
        </w:tc>
        <w:tc>
          <w:tcPr>
            <w:tcW w:w="1176" w:type="dxa"/>
          </w:tcPr>
          <w:p w14:paraId="3152E318" w14:textId="77777777" w:rsidR="00602FF9" w:rsidRPr="00C35EA7" w:rsidRDefault="00602FF9" w:rsidP="00C35EA7">
            <w:pPr>
              <w:jc w:val="center"/>
              <w:rPr>
                <w:szCs w:val="18"/>
              </w:rPr>
            </w:pPr>
            <w:r w:rsidRPr="00C35EA7">
              <w:rPr>
                <w:szCs w:val="18"/>
              </w:rPr>
              <w:t>structure</w:t>
            </w:r>
          </w:p>
        </w:tc>
        <w:tc>
          <w:tcPr>
            <w:tcW w:w="1070" w:type="dxa"/>
          </w:tcPr>
          <w:p w14:paraId="53DEDED8" w14:textId="77777777" w:rsidR="00602FF9" w:rsidRPr="00C35EA7" w:rsidRDefault="00602FF9" w:rsidP="00C35EA7">
            <w:pPr>
              <w:jc w:val="center"/>
              <w:rPr>
                <w:szCs w:val="18"/>
              </w:rPr>
            </w:pPr>
            <w:r w:rsidRPr="00C35EA7">
              <w:rPr>
                <w:szCs w:val="18"/>
              </w:rPr>
              <w:t>numero</w:t>
            </w:r>
          </w:p>
        </w:tc>
        <w:tc>
          <w:tcPr>
            <w:tcW w:w="1496" w:type="dxa"/>
          </w:tcPr>
          <w:p w14:paraId="2817D71E" w14:textId="77777777" w:rsidR="00602FF9" w:rsidRPr="00C35EA7" w:rsidRDefault="00602FF9" w:rsidP="00C35EA7">
            <w:pPr>
              <w:jc w:val="center"/>
              <w:rPr>
                <w:szCs w:val="18"/>
              </w:rPr>
            </w:pPr>
            <w:r w:rsidRPr="00C35EA7">
              <w:rPr>
                <w:szCs w:val="18"/>
              </w:rPr>
              <w:t>objet</w:t>
            </w:r>
          </w:p>
        </w:tc>
        <w:tc>
          <w:tcPr>
            <w:tcW w:w="2409" w:type="dxa"/>
          </w:tcPr>
          <w:p w14:paraId="35A45ACA" w14:textId="77777777" w:rsidR="00602FF9" w:rsidRPr="00C35EA7" w:rsidRDefault="00602FF9" w:rsidP="00C35EA7">
            <w:pPr>
              <w:jc w:val="center"/>
              <w:rPr>
                <w:szCs w:val="18"/>
              </w:rPr>
            </w:pPr>
            <w:r w:rsidRPr="00C35EA7">
              <w:rPr>
                <w:szCs w:val="18"/>
              </w:rPr>
              <w:t>description</w:t>
            </w:r>
          </w:p>
        </w:tc>
        <w:tc>
          <w:tcPr>
            <w:tcW w:w="816" w:type="dxa"/>
          </w:tcPr>
          <w:p w14:paraId="7D3BB665" w14:textId="77777777" w:rsidR="00602FF9" w:rsidRPr="00C35EA7" w:rsidRDefault="00602FF9" w:rsidP="00C35EA7">
            <w:pPr>
              <w:jc w:val="center"/>
              <w:rPr>
                <w:szCs w:val="18"/>
              </w:rPr>
            </w:pPr>
            <w:r w:rsidRPr="00C35EA7">
              <w:rPr>
                <w:szCs w:val="18"/>
              </w:rPr>
              <w:t>BIB</w:t>
            </w:r>
          </w:p>
        </w:tc>
      </w:tr>
      <w:tr w:rsidR="005D10B6" w:rsidRPr="00C04709" w14:paraId="037F588F" w14:textId="77777777" w:rsidTr="00C35EA7">
        <w:trPr>
          <w:jc w:val="center"/>
        </w:trPr>
        <w:tc>
          <w:tcPr>
            <w:tcW w:w="1516" w:type="dxa"/>
          </w:tcPr>
          <w:p w14:paraId="5351D2C5" w14:textId="77777777" w:rsidR="00602FF9" w:rsidRPr="00C35EA7" w:rsidRDefault="00602FF9" w:rsidP="00DE360B">
            <w:pPr>
              <w:rPr>
                <w:szCs w:val="18"/>
              </w:rPr>
            </w:pPr>
            <w:r w:rsidRPr="00C35EA7">
              <w:rPr>
                <w:szCs w:val="18"/>
              </w:rPr>
              <w:t>Moulin (Le)</w:t>
            </w:r>
          </w:p>
        </w:tc>
        <w:tc>
          <w:tcPr>
            <w:tcW w:w="1176" w:type="dxa"/>
          </w:tcPr>
          <w:p w14:paraId="050FB134" w14:textId="77777777" w:rsidR="00602FF9" w:rsidRPr="00C35EA7" w:rsidRDefault="00602FF9" w:rsidP="00DE360B">
            <w:pPr>
              <w:rPr>
                <w:szCs w:val="18"/>
              </w:rPr>
            </w:pPr>
            <w:r>
              <w:t>t_311</w:t>
            </w:r>
          </w:p>
        </w:tc>
        <w:tc>
          <w:tcPr>
            <w:tcW w:w="1070" w:type="dxa"/>
          </w:tcPr>
          <w:p w14:paraId="460DBF01" w14:textId="77777777" w:rsidR="00602FF9" w:rsidRPr="00C35EA7" w:rsidRDefault="00602FF9" w:rsidP="00DE360B">
            <w:pPr>
              <w:rPr>
                <w:szCs w:val="18"/>
              </w:rPr>
            </w:pPr>
            <w:r w:rsidRPr="00C35EA7">
              <w:rPr>
                <w:szCs w:val="18"/>
              </w:rPr>
              <w:t>15969</w:t>
            </w:r>
          </w:p>
        </w:tc>
        <w:tc>
          <w:tcPr>
            <w:tcW w:w="1496" w:type="dxa"/>
          </w:tcPr>
          <w:p w14:paraId="18655C29" w14:textId="77777777" w:rsidR="00602FF9" w:rsidRPr="00B2667E" w:rsidRDefault="00602FF9" w:rsidP="00DE360B">
            <w:r>
              <w:t>AK-3313-m</w:t>
            </w:r>
          </w:p>
        </w:tc>
        <w:tc>
          <w:tcPr>
            <w:tcW w:w="2409" w:type="dxa"/>
          </w:tcPr>
          <w:p w14:paraId="038D5FB9" w14:textId="77777777" w:rsidR="00602FF9" w:rsidRPr="00C35EA7" w:rsidRDefault="00602FF9" w:rsidP="00DE360B">
            <w:pPr>
              <w:rPr>
                <w:szCs w:val="18"/>
              </w:rPr>
            </w:pPr>
            <w:r>
              <w:t>anneau en bronze</w:t>
            </w:r>
          </w:p>
        </w:tc>
        <w:tc>
          <w:tcPr>
            <w:tcW w:w="816" w:type="dxa"/>
          </w:tcPr>
          <w:p w14:paraId="619DF2FA" w14:textId="77777777" w:rsidR="00602FF9" w:rsidRPr="00C35EA7" w:rsidRDefault="00602FF9" w:rsidP="00DE360B">
            <w:pPr>
              <w:rPr>
                <w:szCs w:val="18"/>
              </w:rPr>
            </w:pPr>
            <w:r w:rsidRPr="00C35EA7">
              <w:rPr>
                <w:szCs w:val="18"/>
              </w:rPr>
              <w:t>1833</w:t>
            </w:r>
          </w:p>
        </w:tc>
      </w:tr>
    </w:tbl>
    <w:p w14:paraId="47752377" w14:textId="77777777" w:rsidR="00602FF9" w:rsidRDefault="00602FF9" w:rsidP="00DE360B"/>
    <w:p w14:paraId="73DE6AF0" w14:textId="77777777" w:rsidR="00602FF9" w:rsidRDefault="00602FF9" w:rsidP="00DE360B"/>
    <w:p w14:paraId="36B969CE" w14:textId="77777777" w:rsidR="00B2667E" w:rsidRDefault="00B2667E" w:rsidP="00DE360B">
      <w:pPr>
        <w:pStyle w:val="Heading3"/>
      </w:pPr>
      <w:r>
        <w:t>t_316</w:t>
      </w:r>
    </w:p>
    <w:p w14:paraId="021CDDFB" w14:textId="77777777" w:rsidR="00B2667E" w:rsidRDefault="00B2667E" w:rsidP="00DE360B"/>
    <w:tbl>
      <w:tblPr>
        <w:tblW w:w="84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409"/>
        <w:gridCol w:w="816"/>
      </w:tblGrid>
      <w:tr w:rsidR="005D10B6" w:rsidRPr="00C04709" w14:paraId="1957B993" w14:textId="77777777" w:rsidTr="00C35EA7">
        <w:trPr>
          <w:jc w:val="center"/>
        </w:trPr>
        <w:tc>
          <w:tcPr>
            <w:tcW w:w="1516" w:type="dxa"/>
          </w:tcPr>
          <w:p w14:paraId="287C8701" w14:textId="77777777" w:rsidR="00B2667E" w:rsidRPr="00C35EA7" w:rsidRDefault="00B2667E" w:rsidP="00DE360B">
            <w:pPr>
              <w:rPr>
                <w:rFonts w:ascii="Courier New" w:hAnsi="Courier New" w:cs="Courier New"/>
                <w:sz w:val="20"/>
                <w:szCs w:val="18"/>
              </w:rPr>
            </w:pPr>
            <w:r w:rsidRPr="00C35EA7">
              <w:rPr>
                <w:rFonts w:ascii="Courier New" w:hAnsi="Courier New" w:cs="Courier New"/>
                <w:sz w:val="20"/>
                <w:szCs w:val="18"/>
                <w:lang w:val="en-GB"/>
              </w:rPr>
              <w:br w:type="page"/>
            </w:r>
            <w:r w:rsidR="00C458EA" w:rsidRPr="00C35EA7">
              <w:rPr>
                <w:rFonts w:ascii="Courier New" w:hAnsi="Courier New" w:cs="Courier New"/>
                <w:sz w:val="20"/>
                <w:szCs w:val="18"/>
              </w:rPr>
              <w:t>OBJ_</w:t>
            </w:r>
          </w:p>
        </w:tc>
        <w:tc>
          <w:tcPr>
            <w:tcW w:w="1176" w:type="dxa"/>
          </w:tcPr>
          <w:p w14:paraId="4C53FA45" w14:textId="77777777" w:rsidR="00B2667E" w:rsidRPr="00C35EA7" w:rsidRDefault="00B2667E" w:rsidP="00DE360B">
            <w:pPr>
              <w:rPr>
                <w:rFonts w:ascii="Courier New" w:hAnsi="Courier New" w:cs="Courier New"/>
                <w:sz w:val="20"/>
                <w:szCs w:val="18"/>
              </w:rPr>
            </w:pPr>
          </w:p>
        </w:tc>
        <w:tc>
          <w:tcPr>
            <w:tcW w:w="1070" w:type="dxa"/>
          </w:tcPr>
          <w:p w14:paraId="4CB50FCB" w14:textId="77777777" w:rsidR="00B2667E" w:rsidRPr="00C35EA7" w:rsidRDefault="00B2667E" w:rsidP="00DE360B">
            <w:pPr>
              <w:rPr>
                <w:rFonts w:ascii="Courier New" w:hAnsi="Courier New" w:cs="Courier New"/>
                <w:sz w:val="20"/>
                <w:szCs w:val="18"/>
              </w:rPr>
            </w:pPr>
          </w:p>
        </w:tc>
        <w:tc>
          <w:tcPr>
            <w:tcW w:w="1510" w:type="dxa"/>
          </w:tcPr>
          <w:p w14:paraId="592BB9B5" w14:textId="77777777" w:rsidR="00B2667E" w:rsidRPr="00C35EA7" w:rsidRDefault="00B2667E" w:rsidP="00DE360B">
            <w:pPr>
              <w:rPr>
                <w:rFonts w:ascii="Courier New" w:hAnsi="Courier New" w:cs="Courier New"/>
                <w:sz w:val="20"/>
                <w:szCs w:val="18"/>
              </w:rPr>
            </w:pPr>
          </w:p>
        </w:tc>
        <w:tc>
          <w:tcPr>
            <w:tcW w:w="2409" w:type="dxa"/>
          </w:tcPr>
          <w:p w14:paraId="7D804239" w14:textId="77777777" w:rsidR="00B2667E" w:rsidRPr="00C35EA7" w:rsidRDefault="00B2667E" w:rsidP="00DE360B">
            <w:pPr>
              <w:rPr>
                <w:rFonts w:ascii="Courier New" w:hAnsi="Courier New" w:cs="Courier New"/>
                <w:sz w:val="20"/>
                <w:szCs w:val="18"/>
              </w:rPr>
            </w:pPr>
          </w:p>
        </w:tc>
        <w:tc>
          <w:tcPr>
            <w:tcW w:w="816" w:type="dxa"/>
          </w:tcPr>
          <w:p w14:paraId="3C796D02" w14:textId="77777777" w:rsidR="00B2667E" w:rsidRPr="00C35EA7" w:rsidRDefault="00B2667E" w:rsidP="00DE360B">
            <w:pPr>
              <w:rPr>
                <w:rFonts w:ascii="Courier New" w:hAnsi="Courier New" w:cs="Courier New"/>
                <w:sz w:val="20"/>
                <w:szCs w:val="18"/>
              </w:rPr>
            </w:pPr>
          </w:p>
        </w:tc>
      </w:tr>
      <w:tr w:rsidR="005D10B6" w:rsidRPr="00C04709" w14:paraId="0EDA9975" w14:textId="77777777" w:rsidTr="00C35EA7">
        <w:trPr>
          <w:jc w:val="center"/>
        </w:trPr>
        <w:tc>
          <w:tcPr>
            <w:tcW w:w="1516" w:type="dxa"/>
          </w:tcPr>
          <w:p w14:paraId="5576F9B1" w14:textId="77777777" w:rsidR="00B2667E" w:rsidRPr="00C35EA7" w:rsidRDefault="00B2667E" w:rsidP="00C35EA7">
            <w:pPr>
              <w:jc w:val="center"/>
              <w:rPr>
                <w:szCs w:val="18"/>
              </w:rPr>
            </w:pPr>
            <w:r w:rsidRPr="00C35EA7">
              <w:rPr>
                <w:szCs w:val="18"/>
              </w:rPr>
              <w:t>site</w:t>
            </w:r>
          </w:p>
        </w:tc>
        <w:tc>
          <w:tcPr>
            <w:tcW w:w="1176" w:type="dxa"/>
          </w:tcPr>
          <w:p w14:paraId="5055EB78" w14:textId="77777777" w:rsidR="00B2667E" w:rsidRPr="00C35EA7" w:rsidRDefault="00B2667E" w:rsidP="00C35EA7">
            <w:pPr>
              <w:jc w:val="center"/>
              <w:rPr>
                <w:szCs w:val="18"/>
              </w:rPr>
            </w:pPr>
            <w:r w:rsidRPr="00C35EA7">
              <w:rPr>
                <w:szCs w:val="18"/>
              </w:rPr>
              <w:t>structure</w:t>
            </w:r>
          </w:p>
        </w:tc>
        <w:tc>
          <w:tcPr>
            <w:tcW w:w="1070" w:type="dxa"/>
          </w:tcPr>
          <w:p w14:paraId="0B373137" w14:textId="77777777" w:rsidR="00B2667E" w:rsidRPr="00C35EA7" w:rsidRDefault="00B2667E" w:rsidP="00C35EA7">
            <w:pPr>
              <w:jc w:val="center"/>
              <w:rPr>
                <w:szCs w:val="18"/>
              </w:rPr>
            </w:pPr>
            <w:r w:rsidRPr="00C35EA7">
              <w:rPr>
                <w:szCs w:val="18"/>
              </w:rPr>
              <w:t>numero</w:t>
            </w:r>
          </w:p>
        </w:tc>
        <w:tc>
          <w:tcPr>
            <w:tcW w:w="1510" w:type="dxa"/>
          </w:tcPr>
          <w:p w14:paraId="5F67BD8E" w14:textId="77777777" w:rsidR="00B2667E" w:rsidRPr="00C35EA7" w:rsidRDefault="00B2667E" w:rsidP="00C35EA7">
            <w:pPr>
              <w:jc w:val="center"/>
              <w:rPr>
                <w:szCs w:val="18"/>
              </w:rPr>
            </w:pPr>
            <w:r w:rsidRPr="00C35EA7">
              <w:rPr>
                <w:szCs w:val="18"/>
              </w:rPr>
              <w:t>objet</w:t>
            </w:r>
          </w:p>
        </w:tc>
        <w:tc>
          <w:tcPr>
            <w:tcW w:w="2409" w:type="dxa"/>
          </w:tcPr>
          <w:p w14:paraId="29DFE1BB" w14:textId="77777777" w:rsidR="00B2667E" w:rsidRPr="00C35EA7" w:rsidRDefault="00B2667E" w:rsidP="00C35EA7">
            <w:pPr>
              <w:jc w:val="center"/>
              <w:rPr>
                <w:szCs w:val="18"/>
              </w:rPr>
            </w:pPr>
            <w:r w:rsidRPr="00C35EA7">
              <w:rPr>
                <w:szCs w:val="18"/>
              </w:rPr>
              <w:t>description</w:t>
            </w:r>
          </w:p>
        </w:tc>
        <w:tc>
          <w:tcPr>
            <w:tcW w:w="816" w:type="dxa"/>
          </w:tcPr>
          <w:p w14:paraId="0CE3810D" w14:textId="77777777" w:rsidR="00B2667E" w:rsidRPr="00C35EA7" w:rsidRDefault="00B2667E" w:rsidP="00C35EA7">
            <w:pPr>
              <w:jc w:val="center"/>
              <w:rPr>
                <w:szCs w:val="18"/>
              </w:rPr>
            </w:pPr>
            <w:r w:rsidRPr="00C35EA7">
              <w:rPr>
                <w:szCs w:val="18"/>
              </w:rPr>
              <w:t>BIB</w:t>
            </w:r>
          </w:p>
        </w:tc>
      </w:tr>
      <w:tr w:rsidR="005D10B6" w:rsidRPr="00C04709" w14:paraId="674AFA7D" w14:textId="77777777" w:rsidTr="00C35EA7">
        <w:trPr>
          <w:jc w:val="center"/>
        </w:trPr>
        <w:tc>
          <w:tcPr>
            <w:tcW w:w="1516" w:type="dxa"/>
          </w:tcPr>
          <w:p w14:paraId="733DC6C9" w14:textId="77777777" w:rsidR="00B2667E" w:rsidRPr="00C35EA7" w:rsidRDefault="00B2667E" w:rsidP="00DE360B">
            <w:pPr>
              <w:rPr>
                <w:szCs w:val="18"/>
              </w:rPr>
            </w:pPr>
            <w:r w:rsidRPr="00C35EA7">
              <w:rPr>
                <w:szCs w:val="18"/>
              </w:rPr>
              <w:t>Moulin (Le)</w:t>
            </w:r>
          </w:p>
        </w:tc>
        <w:tc>
          <w:tcPr>
            <w:tcW w:w="1176" w:type="dxa"/>
          </w:tcPr>
          <w:p w14:paraId="24001072" w14:textId="77777777" w:rsidR="00B2667E" w:rsidRPr="00C35EA7" w:rsidRDefault="00B2667E" w:rsidP="00DE360B">
            <w:pPr>
              <w:rPr>
                <w:szCs w:val="18"/>
              </w:rPr>
            </w:pPr>
            <w:r>
              <w:t>t_316</w:t>
            </w:r>
          </w:p>
        </w:tc>
        <w:tc>
          <w:tcPr>
            <w:tcW w:w="1070" w:type="dxa"/>
          </w:tcPr>
          <w:p w14:paraId="3183AFF8" w14:textId="77777777" w:rsidR="00B2667E" w:rsidRPr="00C35EA7" w:rsidRDefault="00B2667E" w:rsidP="00DE360B">
            <w:pPr>
              <w:rPr>
                <w:szCs w:val="18"/>
              </w:rPr>
            </w:pPr>
            <w:r w:rsidRPr="00C35EA7">
              <w:rPr>
                <w:szCs w:val="18"/>
              </w:rPr>
              <w:t>15972</w:t>
            </w:r>
          </w:p>
        </w:tc>
        <w:tc>
          <w:tcPr>
            <w:tcW w:w="1510" w:type="dxa"/>
          </w:tcPr>
          <w:p w14:paraId="24028CAB" w14:textId="77777777" w:rsidR="00B2667E" w:rsidRDefault="00B2667E" w:rsidP="00DE360B">
            <w:r>
              <w:t>AA-2111-m</w:t>
            </w:r>
          </w:p>
        </w:tc>
        <w:tc>
          <w:tcPr>
            <w:tcW w:w="2409" w:type="dxa"/>
          </w:tcPr>
          <w:p w14:paraId="10DB5238" w14:textId="77777777" w:rsidR="00B2667E" w:rsidRPr="00C35EA7" w:rsidRDefault="00B2667E" w:rsidP="00DE360B">
            <w:pPr>
              <w:rPr>
                <w:szCs w:val="18"/>
              </w:rPr>
            </w:pPr>
            <w:r w:rsidRPr="00C35EA7">
              <w:rPr>
                <w:szCs w:val="18"/>
              </w:rPr>
              <w:t>épingle en bronze</w:t>
            </w:r>
          </w:p>
        </w:tc>
        <w:tc>
          <w:tcPr>
            <w:tcW w:w="816" w:type="dxa"/>
          </w:tcPr>
          <w:p w14:paraId="48EDD681" w14:textId="77777777" w:rsidR="00B2667E" w:rsidRDefault="00B2667E" w:rsidP="00DE360B">
            <w:r>
              <w:t>1833</w:t>
            </w:r>
          </w:p>
        </w:tc>
      </w:tr>
      <w:tr w:rsidR="005D10B6" w:rsidRPr="00C04709" w14:paraId="13656E07" w14:textId="77777777" w:rsidTr="00C35EA7">
        <w:trPr>
          <w:jc w:val="center"/>
        </w:trPr>
        <w:tc>
          <w:tcPr>
            <w:tcW w:w="1516" w:type="dxa"/>
          </w:tcPr>
          <w:p w14:paraId="42786F44" w14:textId="77777777" w:rsidR="0055048B" w:rsidRPr="00C35EA7" w:rsidRDefault="0055048B" w:rsidP="00DE360B">
            <w:pPr>
              <w:rPr>
                <w:szCs w:val="18"/>
              </w:rPr>
            </w:pPr>
            <w:r w:rsidRPr="00C35EA7">
              <w:rPr>
                <w:szCs w:val="18"/>
              </w:rPr>
              <w:lastRenderedPageBreak/>
              <w:t>Moulin (Le)</w:t>
            </w:r>
          </w:p>
        </w:tc>
        <w:tc>
          <w:tcPr>
            <w:tcW w:w="1176" w:type="dxa"/>
          </w:tcPr>
          <w:p w14:paraId="21516616" w14:textId="77777777" w:rsidR="0055048B" w:rsidRPr="00C35EA7" w:rsidRDefault="0055048B" w:rsidP="00DE360B">
            <w:pPr>
              <w:rPr>
                <w:szCs w:val="18"/>
              </w:rPr>
            </w:pPr>
            <w:r>
              <w:t>t_18</w:t>
            </w:r>
          </w:p>
        </w:tc>
        <w:tc>
          <w:tcPr>
            <w:tcW w:w="1070" w:type="dxa"/>
          </w:tcPr>
          <w:p w14:paraId="4AC6206D" w14:textId="77777777" w:rsidR="0055048B" w:rsidRPr="00C35EA7" w:rsidRDefault="0055048B" w:rsidP="00DE360B">
            <w:pPr>
              <w:rPr>
                <w:szCs w:val="18"/>
              </w:rPr>
            </w:pPr>
            <w:r w:rsidRPr="00C35EA7">
              <w:rPr>
                <w:szCs w:val="18"/>
                <w:highlight w:val="yellow"/>
              </w:rPr>
              <w:t>11226</w:t>
            </w:r>
          </w:p>
        </w:tc>
        <w:tc>
          <w:tcPr>
            <w:tcW w:w="1510" w:type="dxa"/>
          </w:tcPr>
          <w:p w14:paraId="2DD6C58C" w14:textId="77777777" w:rsidR="0055048B" w:rsidRPr="00B2667E" w:rsidRDefault="0055048B" w:rsidP="00DE360B">
            <w:r>
              <w:t>CC-2145-m</w:t>
            </w:r>
          </w:p>
        </w:tc>
        <w:tc>
          <w:tcPr>
            <w:tcW w:w="2409" w:type="dxa"/>
          </w:tcPr>
          <w:p w14:paraId="23655E6F" w14:textId="77777777" w:rsidR="0055048B" w:rsidRPr="00C35EA7" w:rsidRDefault="0055048B" w:rsidP="00DE360B">
            <w:pPr>
              <w:rPr>
                <w:szCs w:val="18"/>
              </w:rPr>
            </w:pPr>
            <w:r>
              <w:t>fusaïole en terre cuite</w:t>
            </w:r>
          </w:p>
        </w:tc>
        <w:tc>
          <w:tcPr>
            <w:tcW w:w="816" w:type="dxa"/>
          </w:tcPr>
          <w:p w14:paraId="02E4823F" w14:textId="77777777" w:rsidR="0055048B" w:rsidRPr="00C35EA7" w:rsidRDefault="0055048B" w:rsidP="00DE360B">
            <w:pPr>
              <w:rPr>
                <w:szCs w:val="18"/>
              </w:rPr>
            </w:pPr>
            <w:r w:rsidRPr="00C35EA7">
              <w:rPr>
                <w:szCs w:val="18"/>
              </w:rPr>
              <w:t>1833</w:t>
            </w:r>
          </w:p>
        </w:tc>
      </w:tr>
    </w:tbl>
    <w:p w14:paraId="353AAC6E" w14:textId="77777777" w:rsidR="0055048B" w:rsidRDefault="0055048B" w:rsidP="00DE360B"/>
    <w:p w14:paraId="26F5D70C" w14:textId="77777777" w:rsidR="00FC53B6" w:rsidRDefault="00FC53B6" w:rsidP="00DE360B">
      <w:pPr>
        <w:pStyle w:val="Heading3"/>
      </w:pPr>
      <w:r>
        <w:t>t_315</w:t>
      </w:r>
    </w:p>
    <w:p w14:paraId="4047AE18" w14:textId="77777777" w:rsidR="00FC53B6" w:rsidRDefault="00FC53B6" w:rsidP="00DE360B"/>
    <w:tbl>
      <w:tblPr>
        <w:tblW w:w="87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629"/>
        <w:gridCol w:w="816"/>
      </w:tblGrid>
      <w:tr w:rsidR="005D10B6" w:rsidRPr="00C04709" w14:paraId="44548433" w14:textId="77777777" w:rsidTr="00C35EA7">
        <w:trPr>
          <w:jc w:val="center"/>
        </w:trPr>
        <w:tc>
          <w:tcPr>
            <w:tcW w:w="1516" w:type="dxa"/>
          </w:tcPr>
          <w:p w14:paraId="18EE942E" w14:textId="77777777" w:rsidR="00FC53B6" w:rsidRPr="00C35EA7" w:rsidRDefault="00FC53B6"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13B76ACD" w14:textId="77777777" w:rsidR="00FC53B6" w:rsidRPr="00C35EA7" w:rsidRDefault="00FC53B6" w:rsidP="00DE360B">
            <w:pPr>
              <w:rPr>
                <w:rFonts w:ascii="Courier New" w:hAnsi="Courier New" w:cs="Courier New"/>
                <w:sz w:val="20"/>
                <w:szCs w:val="18"/>
              </w:rPr>
            </w:pPr>
          </w:p>
        </w:tc>
        <w:tc>
          <w:tcPr>
            <w:tcW w:w="1070" w:type="dxa"/>
          </w:tcPr>
          <w:p w14:paraId="7E88F5E3" w14:textId="77777777" w:rsidR="00FC53B6" w:rsidRPr="00C35EA7" w:rsidRDefault="00FC53B6" w:rsidP="00DE360B">
            <w:pPr>
              <w:rPr>
                <w:rFonts w:ascii="Courier New" w:hAnsi="Courier New" w:cs="Courier New"/>
                <w:sz w:val="20"/>
                <w:szCs w:val="18"/>
              </w:rPr>
            </w:pPr>
          </w:p>
        </w:tc>
        <w:tc>
          <w:tcPr>
            <w:tcW w:w="1510" w:type="dxa"/>
          </w:tcPr>
          <w:p w14:paraId="674E073D" w14:textId="77777777" w:rsidR="00FC53B6" w:rsidRPr="00C35EA7" w:rsidRDefault="00FC53B6" w:rsidP="00DE360B">
            <w:pPr>
              <w:rPr>
                <w:rFonts w:ascii="Courier New" w:hAnsi="Courier New" w:cs="Courier New"/>
                <w:sz w:val="20"/>
                <w:szCs w:val="18"/>
              </w:rPr>
            </w:pPr>
          </w:p>
        </w:tc>
        <w:tc>
          <w:tcPr>
            <w:tcW w:w="2629" w:type="dxa"/>
          </w:tcPr>
          <w:p w14:paraId="3778A014" w14:textId="77777777" w:rsidR="00FC53B6" w:rsidRPr="00C35EA7" w:rsidRDefault="00FC53B6" w:rsidP="00DE360B">
            <w:pPr>
              <w:rPr>
                <w:rFonts w:ascii="Courier New" w:hAnsi="Courier New" w:cs="Courier New"/>
                <w:sz w:val="20"/>
                <w:szCs w:val="18"/>
              </w:rPr>
            </w:pPr>
          </w:p>
        </w:tc>
        <w:tc>
          <w:tcPr>
            <w:tcW w:w="816" w:type="dxa"/>
          </w:tcPr>
          <w:p w14:paraId="29A1EED7" w14:textId="77777777" w:rsidR="00FC53B6" w:rsidRPr="00C35EA7" w:rsidRDefault="00FC53B6" w:rsidP="00DE360B">
            <w:pPr>
              <w:rPr>
                <w:rFonts w:ascii="Courier New" w:hAnsi="Courier New" w:cs="Courier New"/>
                <w:sz w:val="20"/>
                <w:szCs w:val="18"/>
              </w:rPr>
            </w:pPr>
          </w:p>
        </w:tc>
      </w:tr>
      <w:tr w:rsidR="005D10B6" w:rsidRPr="00C04709" w14:paraId="501B79CB" w14:textId="77777777" w:rsidTr="00C35EA7">
        <w:trPr>
          <w:jc w:val="center"/>
        </w:trPr>
        <w:tc>
          <w:tcPr>
            <w:tcW w:w="1516" w:type="dxa"/>
          </w:tcPr>
          <w:p w14:paraId="7960670D" w14:textId="77777777" w:rsidR="00FC53B6" w:rsidRPr="00C35EA7" w:rsidRDefault="00FC53B6" w:rsidP="00C35EA7">
            <w:pPr>
              <w:jc w:val="center"/>
              <w:rPr>
                <w:szCs w:val="18"/>
              </w:rPr>
            </w:pPr>
            <w:r w:rsidRPr="00C35EA7">
              <w:rPr>
                <w:szCs w:val="18"/>
              </w:rPr>
              <w:t>site</w:t>
            </w:r>
          </w:p>
        </w:tc>
        <w:tc>
          <w:tcPr>
            <w:tcW w:w="1176" w:type="dxa"/>
          </w:tcPr>
          <w:p w14:paraId="025E455A" w14:textId="77777777" w:rsidR="00FC53B6" w:rsidRPr="00C35EA7" w:rsidRDefault="00FC53B6" w:rsidP="00C35EA7">
            <w:pPr>
              <w:jc w:val="center"/>
              <w:rPr>
                <w:szCs w:val="18"/>
              </w:rPr>
            </w:pPr>
            <w:r w:rsidRPr="00C35EA7">
              <w:rPr>
                <w:szCs w:val="18"/>
              </w:rPr>
              <w:t>structure</w:t>
            </w:r>
          </w:p>
        </w:tc>
        <w:tc>
          <w:tcPr>
            <w:tcW w:w="1070" w:type="dxa"/>
          </w:tcPr>
          <w:p w14:paraId="75974943" w14:textId="77777777" w:rsidR="00FC53B6" w:rsidRPr="00C35EA7" w:rsidRDefault="00FC53B6" w:rsidP="00C35EA7">
            <w:pPr>
              <w:jc w:val="center"/>
              <w:rPr>
                <w:szCs w:val="18"/>
              </w:rPr>
            </w:pPr>
            <w:r w:rsidRPr="00C35EA7">
              <w:rPr>
                <w:szCs w:val="18"/>
              </w:rPr>
              <w:t>numero</w:t>
            </w:r>
          </w:p>
        </w:tc>
        <w:tc>
          <w:tcPr>
            <w:tcW w:w="1510" w:type="dxa"/>
          </w:tcPr>
          <w:p w14:paraId="47E278B1" w14:textId="77777777" w:rsidR="00FC53B6" w:rsidRPr="00C35EA7" w:rsidRDefault="00FC53B6" w:rsidP="00C35EA7">
            <w:pPr>
              <w:jc w:val="center"/>
              <w:rPr>
                <w:szCs w:val="18"/>
              </w:rPr>
            </w:pPr>
            <w:r w:rsidRPr="00C35EA7">
              <w:rPr>
                <w:szCs w:val="18"/>
              </w:rPr>
              <w:t>objet</w:t>
            </w:r>
          </w:p>
        </w:tc>
        <w:tc>
          <w:tcPr>
            <w:tcW w:w="2629" w:type="dxa"/>
          </w:tcPr>
          <w:p w14:paraId="563CF7B0" w14:textId="77777777" w:rsidR="00FC53B6" w:rsidRPr="00C35EA7" w:rsidRDefault="00FC53B6" w:rsidP="00C35EA7">
            <w:pPr>
              <w:jc w:val="center"/>
              <w:rPr>
                <w:szCs w:val="18"/>
              </w:rPr>
            </w:pPr>
            <w:r w:rsidRPr="00C35EA7">
              <w:rPr>
                <w:szCs w:val="18"/>
              </w:rPr>
              <w:t>description</w:t>
            </w:r>
          </w:p>
        </w:tc>
        <w:tc>
          <w:tcPr>
            <w:tcW w:w="816" w:type="dxa"/>
          </w:tcPr>
          <w:p w14:paraId="7BF70F86" w14:textId="77777777" w:rsidR="00FC53B6" w:rsidRPr="00C35EA7" w:rsidRDefault="00FC53B6" w:rsidP="00C35EA7">
            <w:pPr>
              <w:jc w:val="center"/>
              <w:rPr>
                <w:szCs w:val="18"/>
              </w:rPr>
            </w:pPr>
            <w:r w:rsidRPr="00C35EA7">
              <w:rPr>
                <w:szCs w:val="18"/>
              </w:rPr>
              <w:t>BIB</w:t>
            </w:r>
          </w:p>
        </w:tc>
      </w:tr>
      <w:tr w:rsidR="005D10B6" w:rsidRPr="00C04709" w14:paraId="6D254BDA" w14:textId="77777777" w:rsidTr="00C35EA7">
        <w:trPr>
          <w:jc w:val="center"/>
        </w:trPr>
        <w:tc>
          <w:tcPr>
            <w:tcW w:w="1516" w:type="dxa"/>
          </w:tcPr>
          <w:p w14:paraId="491C5329" w14:textId="77777777" w:rsidR="00FC53B6" w:rsidRPr="00C35EA7" w:rsidRDefault="00FC53B6" w:rsidP="00DE360B">
            <w:pPr>
              <w:rPr>
                <w:szCs w:val="18"/>
              </w:rPr>
            </w:pPr>
            <w:r w:rsidRPr="00C35EA7">
              <w:rPr>
                <w:szCs w:val="18"/>
              </w:rPr>
              <w:t>Moulin (Le)</w:t>
            </w:r>
          </w:p>
        </w:tc>
        <w:tc>
          <w:tcPr>
            <w:tcW w:w="1176" w:type="dxa"/>
          </w:tcPr>
          <w:p w14:paraId="5EAF33BE" w14:textId="77777777" w:rsidR="00FC53B6" w:rsidRPr="00C35EA7" w:rsidRDefault="00FC53B6" w:rsidP="00DE360B">
            <w:pPr>
              <w:rPr>
                <w:szCs w:val="18"/>
              </w:rPr>
            </w:pPr>
            <w:r>
              <w:t>t_315</w:t>
            </w:r>
          </w:p>
        </w:tc>
        <w:tc>
          <w:tcPr>
            <w:tcW w:w="1070" w:type="dxa"/>
          </w:tcPr>
          <w:p w14:paraId="0260F6CA" w14:textId="77777777" w:rsidR="00FC53B6" w:rsidRPr="00C35EA7" w:rsidRDefault="00FC53B6" w:rsidP="00DE360B">
            <w:pPr>
              <w:rPr>
                <w:szCs w:val="18"/>
              </w:rPr>
            </w:pPr>
            <w:r w:rsidRPr="00C35EA7">
              <w:rPr>
                <w:szCs w:val="18"/>
              </w:rPr>
              <w:t>15971</w:t>
            </w:r>
          </w:p>
        </w:tc>
        <w:tc>
          <w:tcPr>
            <w:tcW w:w="1510" w:type="dxa"/>
          </w:tcPr>
          <w:p w14:paraId="5CE85309" w14:textId="77777777" w:rsidR="00FC53B6" w:rsidRPr="00B2667E" w:rsidRDefault="00FC53B6" w:rsidP="00DE360B">
            <w:r>
              <w:t>AA-9111-m</w:t>
            </w:r>
          </w:p>
        </w:tc>
        <w:tc>
          <w:tcPr>
            <w:tcW w:w="2629" w:type="dxa"/>
          </w:tcPr>
          <w:p w14:paraId="57C66E31" w14:textId="77777777" w:rsidR="00FC53B6" w:rsidRPr="00C35EA7" w:rsidRDefault="00FC53B6" w:rsidP="00DE360B">
            <w:pPr>
              <w:rPr>
                <w:szCs w:val="18"/>
              </w:rPr>
            </w:pPr>
            <w:r>
              <w:t>épingle en bronze</w:t>
            </w:r>
          </w:p>
        </w:tc>
        <w:tc>
          <w:tcPr>
            <w:tcW w:w="816" w:type="dxa"/>
          </w:tcPr>
          <w:p w14:paraId="727E2A2F" w14:textId="77777777" w:rsidR="00FC53B6" w:rsidRPr="00C35EA7" w:rsidRDefault="00FC53B6" w:rsidP="00DE360B">
            <w:pPr>
              <w:rPr>
                <w:szCs w:val="18"/>
              </w:rPr>
            </w:pPr>
            <w:r w:rsidRPr="00C35EA7">
              <w:rPr>
                <w:szCs w:val="18"/>
              </w:rPr>
              <w:t>1833</w:t>
            </w:r>
          </w:p>
        </w:tc>
      </w:tr>
    </w:tbl>
    <w:p w14:paraId="4ADBD0EC" w14:textId="77777777" w:rsidR="00FC53B6" w:rsidRPr="00FC53B6" w:rsidRDefault="00FC53B6" w:rsidP="00DE360B"/>
    <w:p w14:paraId="6DEAC8C5" w14:textId="77777777" w:rsidR="00FC53B6" w:rsidRDefault="00FC53B6" w:rsidP="00DE360B"/>
    <w:p w14:paraId="63252201" w14:textId="77777777" w:rsidR="00690AF5" w:rsidRDefault="00690AF5" w:rsidP="00DE360B">
      <w:pPr>
        <w:pStyle w:val="Heading3"/>
      </w:pPr>
      <w:r>
        <w:t>t_326</w:t>
      </w:r>
    </w:p>
    <w:p w14:paraId="229664B2" w14:textId="77777777" w:rsidR="00690AF5" w:rsidRDefault="00690AF5" w:rsidP="00DE360B"/>
    <w:tbl>
      <w:tblPr>
        <w:tblW w:w="90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042"/>
        <w:gridCol w:w="1723"/>
      </w:tblGrid>
      <w:tr w:rsidR="005D10B6" w:rsidRPr="00C04709" w14:paraId="174F0847" w14:textId="77777777" w:rsidTr="00C35EA7">
        <w:trPr>
          <w:jc w:val="center"/>
        </w:trPr>
        <w:tc>
          <w:tcPr>
            <w:tcW w:w="1516" w:type="dxa"/>
          </w:tcPr>
          <w:p w14:paraId="7EA1BC74" w14:textId="77777777" w:rsidR="00690AF5" w:rsidRPr="00C35EA7" w:rsidRDefault="00690AF5" w:rsidP="00DE360B">
            <w:pPr>
              <w:rPr>
                <w:rFonts w:ascii="Courier New" w:hAnsi="Courier New" w:cs="Courier New"/>
                <w:sz w:val="20"/>
                <w:szCs w:val="18"/>
              </w:rPr>
            </w:pPr>
            <w:r w:rsidRPr="00C35EA7">
              <w:rPr>
                <w:rFonts w:ascii="Courier New" w:hAnsi="Courier New" w:cs="Courier New"/>
                <w:sz w:val="20"/>
                <w:szCs w:val="18"/>
                <w:lang w:val="en-GB"/>
              </w:rPr>
              <w:br w:type="page"/>
            </w:r>
            <w:r w:rsidR="00C458EA" w:rsidRPr="00C35EA7">
              <w:rPr>
                <w:rFonts w:ascii="Courier New" w:hAnsi="Courier New" w:cs="Courier New"/>
                <w:sz w:val="20"/>
                <w:szCs w:val="18"/>
              </w:rPr>
              <w:t>OBJ_</w:t>
            </w:r>
          </w:p>
        </w:tc>
        <w:tc>
          <w:tcPr>
            <w:tcW w:w="1176" w:type="dxa"/>
          </w:tcPr>
          <w:p w14:paraId="1DC7AC66" w14:textId="77777777" w:rsidR="00690AF5" w:rsidRPr="00C35EA7" w:rsidRDefault="00690AF5" w:rsidP="00DE360B">
            <w:pPr>
              <w:rPr>
                <w:rFonts w:ascii="Courier New" w:hAnsi="Courier New" w:cs="Courier New"/>
                <w:sz w:val="20"/>
                <w:szCs w:val="18"/>
              </w:rPr>
            </w:pPr>
          </w:p>
        </w:tc>
        <w:tc>
          <w:tcPr>
            <w:tcW w:w="1070" w:type="dxa"/>
          </w:tcPr>
          <w:p w14:paraId="102D7B15" w14:textId="77777777" w:rsidR="00690AF5" w:rsidRPr="00C35EA7" w:rsidRDefault="00690AF5" w:rsidP="00DE360B">
            <w:pPr>
              <w:rPr>
                <w:rFonts w:ascii="Courier New" w:hAnsi="Courier New" w:cs="Courier New"/>
                <w:sz w:val="20"/>
                <w:szCs w:val="18"/>
              </w:rPr>
            </w:pPr>
          </w:p>
        </w:tc>
        <w:tc>
          <w:tcPr>
            <w:tcW w:w="1510" w:type="dxa"/>
          </w:tcPr>
          <w:p w14:paraId="3BD786AE" w14:textId="77777777" w:rsidR="00690AF5" w:rsidRPr="00C35EA7" w:rsidRDefault="00690AF5" w:rsidP="00DE360B">
            <w:pPr>
              <w:rPr>
                <w:rFonts w:ascii="Courier New" w:hAnsi="Courier New" w:cs="Courier New"/>
                <w:sz w:val="20"/>
                <w:szCs w:val="18"/>
              </w:rPr>
            </w:pPr>
          </w:p>
        </w:tc>
        <w:tc>
          <w:tcPr>
            <w:tcW w:w="2042" w:type="dxa"/>
          </w:tcPr>
          <w:p w14:paraId="5656A7F0" w14:textId="77777777" w:rsidR="00690AF5" w:rsidRPr="00C35EA7" w:rsidRDefault="00690AF5" w:rsidP="00DE360B">
            <w:pPr>
              <w:rPr>
                <w:rFonts w:ascii="Courier New" w:hAnsi="Courier New" w:cs="Courier New"/>
                <w:sz w:val="20"/>
                <w:szCs w:val="18"/>
              </w:rPr>
            </w:pPr>
          </w:p>
        </w:tc>
        <w:tc>
          <w:tcPr>
            <w:tcW w:w="1723" w:type="dxa"/>
          </w:tcPr>
          <w:p w14:paraId="55757D26" w14:textId="77777777" w:rsidR="00690AF5" w:rsidRPr="00C35EA7" w:rsidRDefault="00690AF5" w:rsidP="00DE360B">
            <w:pPr>
              <w:rPr>
                <w:rFonts w:ascii="Courier New" w:hAnsi="Courier New" w:cs="Courier New"/>
                <w:sz w:val="20"/>
                <w:szCs w:val="18"/>
              </w:rPr>
            </w:pPr>
          </w:p>
        </w:tc>
      </w:tr>
      <w:tr w:rsidR="005D10B6" w:rsidRPr="00C04709" w14:paraId="327423CC" w14:textId="77777777" w:rsidTr="00C35EA7">
        <w:trPr>
          <w:jc w:val="center"/>
        </w:trPr>
        <w:tc>
          <w:tcPr>
            <w:tcW w:w="1516" w:type="dxa"/>
          </w:tcPr>
          <w:p w14:paraId="4DFD4DBB" w14:textId="77777777" w:rsidR="00690AF5" w:rsidRPr="00C35EA7" w:rsidRDefault="00690AF5" w:rsidP="00C35EA7">
            <w:pPr>
              <w:jc w:val="center"/>
              <w:rPr>
                <w:szCs w:val="18"/>
              </w:rPr>
            </w:pPr>
            <w:r w:rsidRPr="00C35EA7">
              <w:rPr>
                <w:szCs w:val="18"/>
              </w:rPr>
              <w:t>site</w:t>
            </w:r>
          </w:p>
        </w:tc>
        <w:tc>
          <w:tcPr>
            <w:tcW w:w="1176" w:type="dxa"/>
          </w:tcPr>
          <w:p w14:paraId="099BD2C8" w14:textId="77777777" w:rsidR="00690AF5" w:rsidRPr="00C35EA7" w:rsidRDefault="00690AF5" w:rsidP="00C35EA7">
            <w:pPr>
              <w:jc w:val="center"/>
              <w:rPr>
                <w:szCs w:val="18"/>
              </w:rPr>
            </w:pPr>
            <w:r w:rsidRPr="00C35EA7">
              <w:rPr>
                <w:szCs w:val="18"/>
              </w:rPr>
              <w:t>structure</w:t>
            </w:r>
          </w:p>
        </w:tc>
        <w:tc>
          <w:tcPr>
            <w:tcW w:w="1070" w:type="dxa"/>
          </w:tcPr>
          <w:p w14:paraId="39F1FFF3" w14:textId="77777777" w:rsidR="00690AF5" w:rsidRPr="00C35EA7" w:rsidRDefault="00690AF5" w:rsidP="00C35EA7">
            <w:pPr>
              <w:jc w:val="center"/>
              <w:rPr>
                <w:szCs w:val="18"/>
              </w:rPr>
            </w:pPr>
            <w:r w:rsidRPr="00C35EA7">
              <w:rPr>
                <w:szCs w:val="18"/>
              </w:rPr>
              <w:t>numero</w:t>
            </w:r>
          </w:p>
        </w:tc>
        <w:tc>
          <w:tcPr>
            <w:tcW w:w="1510" w:type="dxa"/>
          </w:tcPr>
          <w:p w14:paraId="13F4D716" w14:textId="77777777" w:rsidR="00690AF5" w:rsidRPr="00C35EA7" w:rsidRDefault="00690AF5" w:rsidP="00C35EA7">
            <w:pPr>
              <w:jc w:val="center"/>
              <w:rPr>
                <w:szCs w:val="18"/>
              </w:rPr>
            </w:pPr>
            <w:r w:rsidRPr="00C35EA7">
              <w:rPr>
                <w:szCs w:val="18"/>
              </w:rPr>
              <w:t>objet</w:t>
            </w:r>
          </w:p>
        </w:tc>
        <w:tc>
          <w:tcPr>
            <w:tcW w:w="2042" w:type="dxa"/>
          </w:tcPr>
          <w:p w14:paraId="32EC173F" w14:textId="77777777" w:rsidR="00690AF5" w:rsidRPr="00C35EA7" w:rsidRDefault="00690AF5" w:rsidP="00C35EA7">
            <w:pPr>
              <w:jc w:val="center"/>
              <w:rPr>
                <w:szCs w:val="18"/>
              </w:rPr>
            </w:pPr>
            <w:r w:rsidRPr="00C35EA7">
              <w:rPr>
                <w:szCs w:val="18"/>
              </w:rPr>
              <w:t>description</w:t>
            </w:r>
          </w:p>
        </w:tc>
        <w:tc>
          <w:tcPr>
            <w:tcW w:w="1723" w:type="dxa"/>
          </w:tcPr>
          <w:p w14:paraId="2644A4D4" w14:textId="77777777" w:rsidR="00690AF5" w:rsidRPr="00C35EA7" w:rsidRDefault="00690AF5" w:rsidP="00C35EA7">
            <w:pPr>
              <w:jc w:val="center"/>
              <w:rPr>
                <w:szCs w:val="18"/>
              </w:rPr>
            </w:pPr>
            <w:r w:rsidRPr="00C35EA7">
              <w:rPr>
                <w:szCs w:val="18"/>
              </w:rPr>
              <w:t>BIB</w:t>
            </w:r>
          </w:p>
        </w:tc>
      </w:tr>
      <w:tr w:rsidR="005D10B6" w:rsidRPr="00C04709" w14:paraId="6A5B28D3" w14:textId="77777777" w:rsidTr="00C35EA7">
        <w:trPr>
          <w:jc w:val="center"/>
        </w:trPr>
        <w:tc>
          <w:tcPr>
            <w:tcW w:w="1516" w:type="dxa"/>
          </w:tcPr>
          <w:p w14:paraId="2C8E073A" w14:textId="77777777" w:rsidR="00690AF5" w:rsidRPr="00C35EA7" w:rsidRDefault="00690AF5" w:rsidP="00DE360B">
            <w:pPr>
              <w:rPr>
                <w:szCs w:val="18"/>
              </w:rPr>
            </w:pPr>
            <w:r w:rsidRPr="00C35EA7">
              <w:rPr>
                <w:szCs w:val="18"/>
              </w:rPr>
              <w:t>Moulin (Le)</w:t>
            </w:r>
          </w:p>
        </w:tc>
        <w:tc>
          <w:tcPr>
            <w:tcW w:w="1176" w:type="dxa"/>
          </w:tcPr>
          <w:p w14:paraId="5FB805CC" w14:textId="77777777" w:rsidR="00690AF5" w:rsidRPr="00C35EA7" w:rsidRDefault="00690AF5" w:rsidP="00DE360B">
            <w:pPr>
              <w:rPr>
                <w:szCs w:val="18"/>
              </w:rPr>
            </w:pPr>
            <w:r>
              <w:t>t_326</w:t>
            </w:r>
          </w:p>
        </w:tc>
        <w:tc>
          <w:tcPr>
            <w:tcW w:w="1070" w:type="dxa"/>
          </w:tcPr>
          <w:p w14:paraId="31C3591F" w14:textId="77777777" w:rsidR="00690AF5" w:rsidRPr="00C35EA7" w:rsidRDefault="00690AF5" w:rsidP="00DE360B">
            <w:pPr>
              <w:rPr>
                <w:szCs w:val="18"/>
              </w:rPr>
            </w:pPr>
            <w:r w:rsidRPr="00C35EA7">
              <w:rPr>
                <w:szCs w:val="18"/>
              </w:rPr>
              <w:t>15987</w:t>
            </w:r>
          </w:p>
        </w:tc>
        <w:tc>
          <w:tcPr>
            <w:tcW w:w="1510" w:type="dxa"/>
          </w:tcPr>
          <w:p w14:paraId="2E3ED753" w14:textId="77777777" w:rsidR="00690AF5" w:rsidRDefault="00690AF5" w:rsidP="00DE360B">
            <w:r>
              <w:t>AI-1121-m</w:t>
            </w:r>
          </w:p>
        </w:tc>
        <w:tc>
          <w:tcPr>
            <w:tcW w:w="2042" w:type="dxa"/>
          </w:tcPr>
          <w:p w14:paraId="3BD7558F" w14:textId="77777777" w:rsidR="00690AF5" w:rsidRPr="00C35EA7" w:rsidRDefault="00690AF5" w:rsidP="00DE360B">
            <w:pPr>
              <w:rPr>
                <w:szCs w:val="18"/>
              </w:rPr>
            </w:pPr>
            <w:r w:rsidRPr="00C35EA7">
              <w:rPr>
                <w:szCs w:val="18"/>
              </w:rPr>
              <w:t>applique en bronze</w:t>
            </w:r>
          </w:p>
        </w:tc>
        <w:tc>
          <w:tcPr>
            <w:tcW w:w="1723" w:type="dxa"/>
          </w:tcPr>
          <w:p w14:paraId="4EFA1096" w14:textId="77777777" w:rsidR="00690AF5" w:rsidRDefault="00690AF5" w:rsidP="00DE360B">
            <w:r>
              <w:t>1833</w:t>
            </w:r>
          </w:p>
        </w:tc>
      </w:tr>
    </w:tbl>
    <w:p w14:paraId="463A1ACB" w14:textId="77777777" w:rsidR="00690AF5" w:rsidRDefault="00690AF5" w:rsidP="00DE360B"/>
    <w:p w14:paraId="3E22A60D" w14:textId="77777777" w:rsidR="00602FF9" w:rsidRDefault="00602FF9" w:rsidP="00DE360B">
      <w:pPr>
        <w:pStyle w:val="Heading3"/>
      </w:pPr>
      <w:r>
        <w:t>t_331</w:t>
      </w:r>
    </w:p>
    <w:p w14:paraId="5249256D" w14:textId="77777777" w:rsidR="00602FF9" w:rsidRDefault="00602FF9" w:rsidP="00DE360B"/>
    <w:tbl>
      <w:tblPr>
        <w:tblW w:w="848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496"/>
        <w:gridCol w:w="2409"/>
        <w:gridCol w:w="816"/>
      </w:tblGrid>
      <w:tr w:rsidR="005D10B6" w:rsidRPr="00C04709" w14:paraId="243B3B40" w14:textId="77777777" w:rsidTr="00C35EA7">
        <w:trPr>
          <w:jc w:val="center"/>
        </w:trPr>
        <w:tc>
          <w:tcPr>
            <w:tcW w:w="1516" w:type="dxa"/>
          </w:tcPr>
          <w:p w14:paraId="5B2DA53B" w14:textId="77777777" w:rsidR="00602FF9" w:rsidRPr="00C35EA7" w:rsidRDefault="00602FF9"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0128B216" w14:textId="77777777" w:rsidR="00602FF9" w:rsidRPr="00C35EA7" w:rsidRDefault="00602FF9" w:rsidP="00DE360B">
            <w:pPr>
              <w:rPr>
                <w:rFonts w:ascii="Courier New" w:hAnsi="Courier New" w:cs="Courier New"/>
                <w:sz w:val="20"/>
                <w:szCs w:val="18"/>
              </w:rPr>
            </w:pPr>
          </w:p>
        </w:tc>
        <w:tc>
          <w:tcPr>
            <w:tcW w:w="1070" w:type="dxa"/>
          </w:tcPr>
          <w:p w14:paraId="1144ADD1" w14:textId="77777777" w:rsidR="00602FF9" w:rsidRPr="00C35EA7" w:rsidRDefault="00602FF9" w:rsidP="00DE360B">
            <w:pPr>
              <w:rPr>
                <w:rFonts w:ascii="Courier New" w:hAnsi="Courier New" w:cs="Courier New"/>
                <w:sz w:val="20"/>
                <w:szCs w:val="18"/>
              </w:rPr>
            </w:pPr>
          </w:p>
        </w:tc>
        <w:tc>
          <w:tcPr>
            <w:tcW w:w="1496" w:type="dxa"/>
          </w:tcPr>
          <w:p w14:paraId="12CCEAC5" w14:textId="77777777" w:rsidR="00602FF9" w:rsidRPr="00C35EA7" w:rsidRDefault="00602FF9" w:rsidP="00DE360B">
            <w:pPr>
              <w:rPr>
                <w:rFonts w:ascii="Courier New" w:hAnsi="Courier New" w:cs="Courier New"/>
                <w:sz w:val="20"/>
                <w:szCs w:val="18"/>
              </w:rPr>
            </w:pPr>
          </w:p>
        </w:tc>
        <w:tc>
          <w:tcPr>
            <w:tcW w:w="2409" w:type="dxa"/>
          </w:tcPr>
          <w:p w14:paraId="5A573D40" w14:textId="77777777" w:rsidR="00602FF9" w:rsidRPr="00C35EA7" w:rsidRDefault="00602FF9" w:rsidP="00DE360B">
            <w:pPr>
              <w:rPr>
                <w:rFonts w:ascii="Courier New" w:hAnsi="Courier New" w:cs="Courier New"/>
                <w:sz w:val="20"/>
                <w:szCs w:val="18"/>
              </w:rPr>
            </w:pPr>
          </w:p>
        </w:tc>
        <w:tc>
          <w:tcPr>
            <w:tcW w:w="816" w:type="dxa"/>
          </w:tcPr>
          <w:p w14:paraId="5FD5B2DA" w14:textId="77777777" w:rsidR="00602FF9" w:rsidRPr="00C35EA7" w:rsidRDefault="00602FF9" w:rsidP="00DE360B">
            <w:pPr>
              <w:rPr>
                <w:rFonts w:ascii="Courier New" w:hAnsi="Courier New" w:cs="Courier New"/>
                <w:sz w:val="20"/>
                <w:szCs w:val="18"/>
              </w:rPr>
            </w:pPr>
          </w:p>
        </w:tc>
      </w:tr>
      <w:tr w:rsidR="005D10B6" w:rsidRPr="00C04709" w14:paraId="5A1BFA8E" w14:textId="77777777" w:rsidTr="00C35EA7">
        <w:trPr>
          <w:jc w:val="center"/>
        </w:trPr>
        <w:tc>
          <w:tcPr>
            <w:tcW w:w="1516" w:type="dxa"/>
          </w:tcPr>
          <w:p w14:paraId="0F5CC8DD" w14:textId="77777777" w:rsidR="00602FF9" w:rsidRPr="00C35EA7" w:rsidRDefault="00602FF9" w:rsidP="00C35EA7">
            <w:pPr>
              <w:jc w:val="center"/>
              <w:rPr>
                <w:szCs w:val="18"/>
              </w:rPr>
            </w:pPr>
            <w:r w:rsidRPr="00C35EA7">
              <w:rPr>
                <w:szCs w:val="18"/>
              </w:rPr>
              <w:t>site</w:t>
            </w:r>
          </w:p>
        </w:tc>
        <w:tc>
          <w:tcPr>
            <w:tcW w:w="1176" w:type="dxa"/>
          </w:tcPr>
          <w:p w14:paraId="75928C1E" w14:textId="77777777" w:rsidR="00602FF9" w:rsidRPr="00C35EA7" w:rsidRDefault="00602FF9" w:rsidP="00C35EA7">
            <w:pPr>
              <w:jc w:val="center"/>
              <w:rPr>
                <w:szCs w:val="18"/>
              </w:rPr>
            </w:pPr>
            <w:r w:rsidRPr="00C35EA7">
              <w:rPr>
                <w:szCs w:val="18"/>
              </w:rPr>
              <w:t>structure</w:t>
            </w:r>
          </w:p>
        </w:tc>
        <w:tc>
          <w:tcPr>
            <w:tcW w:w="1070" w:type="dxa"/>
          </w:tcPr>
          <w:p w14:paraId="12163FD4" w14:textId="77777777" w:rsidR="00602FF9" w:rsidRPr="00C35EA7" w:rsidRDefault="00602FF9" w:rsidP="00C35EA7">
            <w:pPr>
              <w:jc w:val="center"/>
              <w:rPr>
                <w:szCs w:val="18"/>
              </w:rPr>
            </w:pPr>
            <w:r w:rsidRPr="00C35EA7">
              <w:rPr>
                <w:szCs w:val="18"/>
              </w:rPr>
              <w:t>numero</w:t>
            </w:r>
          </w:p>
        </w:tc>
        <w:tc>
          <w:tcPr>
            <w:tcW w:w="1496" w:type="dxa"/>
          </w:tcPr>
          <w:p w14:paraId="7A9B7543" w14:textId="77777777" w:rsidR="00602FF9" w:rsidRPr="00C35EA7" w:rsidRDefault="00602FF9" w:rsidP="00C35EA7">
            <w:pPr>
              <w:jc w:val="center"/>
              <w:rPr>
                <w:szCs w:val="18"/>
              </w:rPr>
            </w:pPr>
            <w:r w:rsidRPr="00C35EA7">
              <w:rPr>
                <w:szCs w:val="18"/>
              </w:rPr>
              <w:t>objet</w:t>
            </w:r>
          </w:p>
        </w:tc>
        <w:tc>
          <w:tcPr>
            <w:tcW w:w="2409" w:type="dxa"/>
          </w:tcPr>
          <w:p w14:paraId="38EE95F5" w14:textId="77777777" w:rsidR="00602FF9" w:rsidRPr="00C35EA7" w:rsidRDefault="00602FF9" w:rsidP="00C35EA7">
            <w:pPr>
              <w:jc w:val="center"/>
              <w:rPr>
                <w:szCs w:val="18"/>
              </w:rPr>
            </w:pPr>
            <w:r w:rsidRPr="00C35EA7">
              <w:rPr>
                <w:szCs w:val="18"/>
              </w:rPr>
              <w:t>description</w:t>
            </w:r>
          </w:p>
        </w:tc>
        <w:tc>
          <w:tcPr>
            <w:tcW w:w="816" w:type="dxa"/>
          </w:tcPr>
          <w:p w14:paraId="33FBB358" w14:textId="77777777" w:rsidR="00602FF9" w:rsidRPr="00C35EA7" w:rsidRDefault="00602FF9" w:rsidP="00C35EA7">
            <w:pPr>
              <w:jc w:val="center"/>
              <w:rPr>
                <w:szCs w:val="18"/>
              </w:rPr>
            </w:pPr>
            <w:r w:rsidRPr="00C35EA7">
              <w:rPr>
                <w:szCs w:val="18"/>
              </w:rPr>
              <w:t>BIB</w:t>
            </w:r>
          </w:p>
        </w:tc>
      </w:tr>
      <w:tr w:rsidR="005D10B6" w:rsidRPr="00C04709" w14:paraId="640A216D" w14:textId="77777777" w:rsidTr="00C35EA7">
        <w:trPr>
          <w:jc w:val="center"/>
        </w:trPr>
        <w:tc>
          <w:tcPr>
            <w:tcW w:w="1516" w:type="dxa"/>
          </w:tcPr>
          <w:p w14:paraId="7E67ED47" w14:textId="77777777" w:rsidR="00602FF9" w:rsidRPr="00C35EA7" w:rsidRDefault="00602FF9" w:rsidP="00DE360B">
            <w:pPr>
              <w:rPr>
                <w:szCs w:val="18"/>
              </w:rPr>
            </w:pPr>
            <w:r w:rsidRPr="00C35EA7">
              <w:rPr>
                <w:szCs w:val="18"/>
              </w:rPr>
              <w:t>Moulin (Le)</w:t>
            </w:r>
          </w:p>
        </w:tc>
        <w:tc>
          <w:tcPr>
            <w:tcW w:w="1176" w:type="dxa"/>
          </w:tcPr>
          <w:p w14:paraId="7406B8DF" w14:textId="77777777" w:rsidR="00602FF9" w:rsidRPr="00C35EA7" w:rsidRDefault="00602FF9" w:rsidP="00DE360B">
            <w:pPr>
              <w:rPr>
                <w:szCs w:val="18"/>
              </w:rPr>
            </w:pPr>
            <w:r>
              <w:t>t_331</w:t>
            </w:r>
          </w:p>
        </w:tc>
        <w:tc>
          <w:tcPr>
            <w:tcW w:w="1070" w:type="dxa"/>
          </w:tcPr>
          <w:p w14:paraId="40EF3B6C" w14:textId="77777777" w:rsidR="00602FF9" w:rsidRPr="00C35EA7" w:rsidRDefault="00602FF9" w:rsidP="00DE360B">
            <w:pPr>
              <w:rPr>
                <w:szCs w:val="18"/>
              </w:rPr>
            </w:pPr>
            <w:r w:rsidRPr="00C35EA7">
              <w:rPr>
                <w:szCs w:val="18"/>
              </w:rPr>
              <w:t>15992</w:t>
            </w:r>
          </w:p>
        </w:tc>
        <w:tc>
          <w:tcPr>
            <w:tcW w:w="1496" w:type="dxa"/>
          </w:tcPr>
          <w:p w14:paraId="34C7742E" w14:textId="77777777" w:rsidR="00602FF9" w:rsidRPr="00B2667E" w:rsidRDefault="00602FF9" w:rsidP="00DE360B">
            <w:r>
              <w:t>AK-3313-m</w:t>
            </w:r>
          </w:p>
        </w:tc>
        <w:tc>
          <w:tcPr>
            <w:tcW w:w="2409" w:type="dxa"/>
          </w:tcPr>
          <w:p w14:paraId="62C0C94C" w14:textId="77777777" w:rsidR="00602FF9" w:rsidRPr="00C35EA7" w:rsidRDefault="00602FF9" w:rsidP="00DE360B">
            <w:pPr>
              <w:rPr>
                <w:szCs w:val="18"/>
              </w:rPr>
            </w:pPr>
            <w:r>
              <w:t>anneau en bronze (x4)</w:t>
            </w:r>
          </w:p>
        </w:tc>
        <w:tc>
          <w:tcPr>
            <w:tcW w:w="816" w:type="dxa"/>
          </w:tcPr>
          <w:p w14:paraId="18F7587B" w14:textId="77777777" w:rsidR="00602FF9" w:rsidRPr="00C35EA7" w:rsidRDefault="00602FF9" w:rsidP="00DE360B">
            <w:pPr>
              <w:rPr>
                <w:szCs w:val="18"/>
              </w:rPr>
            </w:pPr>
            <w:r w:rsidRPr="00C35EA7">
              <w:rPr>
                <w:szCs w:val="18"/>
              </w:rPr>
              <w:t>1833</w:t>
            </w:r>
          </w:p>
        </w:tc>
      </w:tr>
    </w:tbl>
    <w:p w14:paraId="73B13C05" w14:textId="77777777" w:rsidR="00602FF9" w:rsidRDefault="00602FF9" w:rsidP="00DE360B"/>
    <w:p w14:paraId="71587B75" w14:textId="77777777" w:rsidR="00690AF5" w:rsidRDefault="00690AF5" w:rsidP="00DE360B"/>
    <w:p w14:paraId="6A852A38" w14:textId="77777777" w:rsidR="00BB4B83" w:rsidRPr="00BB4B83" w:rsidRDefault="00BB4B83" w:rsidP="00DE360B">
      <w:pPr>
        <w:pStyle w:val="Heading3"/>
      </w:pPr>
      <w:r>
        <w:t>t_343</w:t>
      </w:r>
    </w:p>
    <w:p w14:paraId="11B183C8" w14:textId="77777777" w:rsidR="004F1AD4" w:rsidRDefault="004F1AD4" w:rsidP="00DE360B">
      <w:pPr>
        <w:jc w:val="both"/>
      </w:pPr>
    </w:p>
    <w:tbl>
      <w:tblPr>
        <w:tblW w:w="90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042"/>
        <w:gridCol w:w="1723"/>
      </w:tblGrid>
      <w:tr w:rsidR="005D10B6" w:rsidRPr="00C04709" w14:paraId="2D93E7D8" w14:textId="77777777" w:rsidTr="00C35EA7">
        <w:trPr>
          <w:jc w:val="center"/>
        </w:trPr>
        <w:tc>
          <w:tcPr>
            <w:tcW w:w="1516" w:type="dxa"/>
          </w:tcPr>
          <w:p w14:paraId="62195689" w14:textId="77777777" w:rsidR="00BB4B83" w:rsidRPr="00C35EA7" w:rsidRDefault="00BB4B83" w:rsidP="00DE360B">
            <w:pPr>
              <w:rPr>
                <w:rFonts w:ascii="Courier New" w:hAnsi="Courier New" w:cs="Courier New"/>
                <w:sz w:val="20"/>
                <w:szCs w:val="18"/>
              </w:rPr>
            </w:pPr>
            <w:r w:rsidRPr="00C35EA7">
              <w:rPr>
                <w:rFonts w:ascii="Courier New" w:hAnsi="Courier New" w:cs="Courier New"/>
                <w:sz w:val="20"/>
                <w:szCs w:val="18"/>
                <w:lang w:val="en-GB"/>
              </w:rPr>
              <w:br w:type="page"/>
            </w:r>
            <w:r w:rsidR="00C458EA" w:rsidRPr="00C35EA7">
              <w:rPr>
                <w:rFonts w:ascii="Courier New" w:hAnsi="Courier New" w:cs="Courier New"/>
                <w:sz w:val="20"/>
                <w:szCs w:val="18"/>
              </w:rPr>
              <w:t>OBJ_</w:t>
            </w:r>
          </w:p>
        </w:tc>
        <w:tc>
          <w:tcPr>
            <w:tcW w:w="1176" w:type="dxa"/>
          </w:tcPr>
          <w:p w14:paraId="0119BF88" w14:textId="77777777" w:rsidR="00BB4B83" w:rsidRPr="00C35EA7" w:rsidRDefault="00BB4B83" w:rsidP="00DE360B">
            <w:pPr>
              <w:rPr>
                <w:rFonts w:ascii="Courier New" w:hAnsi="Courier New" w:cs="Courier New"/>
                <w:sz w:val="20"/>
                <w:szCs w:val="18"/>
              </w:rPr>
            </w:pPr>
          </w:p>
        </w:tc>
        <w:tc>
          <w:tcPr>
            <w:tcW w:w="1070" w:type="dxa"/>
          </w:tcPr>
          <w:p w14:paraId="53D57E40" w14:textId="77777777" w:rsidR="00BB4B83" w:rsidRPr="00C35EA7" w:rsidRDefault="00BB4B83" w:rsidP="00DE360B">
            <w:pPr>
              <w:rPr>
                <w:rFonts w:ascii="Courier New" w:hAnsi="Courier New" w:cs="Courier New"/>
                <w:sz w:val="20"/>
                <w:szCs w:val="18"/>
              </w:rPr>
            </w:pPr>
          </w:p>
        </w:tc>
        <w:tc>
          <w:tcPr>
            <w:tcW w:w="1510" w:type="dxa"/>
          </w:tcPr>
          <w:p w14:paraId="40593FC8" w14:textId="77777777" w:rsidR="00BB4B83" w:rsidRPr="00C35EA7" w:rsidRDefault="00BB4B83" w:rsidP="00DE360B">
            <w:pPr>
              <w:rPr>
                <w:rFonts w:ascii="Courier New" w:hAnsi="Courier New" w:cs="Courier New"/>
                <w:sz w:val="20"/>
                <w:szCs w:val="18"/>
              </w:rPr>
            </w:pPr>
          </w:p>
        </w:tc>
        <w:tc>
          <w:tcPr>
            <w:tcW w:w="2042" w:type="dxa"/>
          </w:tcPr>
          <w:p w14:paraId="3AF0BB7D" w14:textId="77777777" w:rsidR="00BB4B83" w:rsidRPr="00C35EA7" w:rsidRDefault="00BB4B83" w:rsidP="00DE360B">
            <w:pPr>
              <w:rPr>
                <w:rFonts w:ascii="Courier New" w:hAnsi="Courier New" w:cs="Courier New"/>
                <w:sz w:val="20"/>
                <w:szCs w:val="18"/>
              </w:rPr>
            </w:pPr>
          </w:p>
        </w:tc>
        <w:tc>
          <w:tcPr>
            <w:tcW w:w="1723" w:type="dxa"/>
          </w:tcPr>
          <w:p w14:paraId="40559076" w14:textId="77777777" w:rsidR="00BB4B83" w:rsidRPr="00C35EA7" w:rsidRDefault="00BB4B83" w:rsidP="00DE360B">
            <w:pPr>
              <w:rPr>
                <w:rFonts w:ascii="Courier New" w:hAnsi="Courier New" w:cs="Courier New"/>
                <w:sz w:val="20"/>
                <w:szCs w:val="18"/>
              </w:rPr>
            </w:pPr>
          </w:p>
        </w:tc>
      </w:tr>
      <w:tr w:rsidR="005D10B6" w:rsidRPr="00C04709" w14:paraId="0D743EA6" w14:textId="77777777" w:rsidTr="00C35EA7">
        <w:trPr>
          <w:jc w:val="center"/>
        </w:trPr>
        <w:tc>
          <w:tcPr>
            <w:tcW w:w="1516" w:type="dxa"/>
          </w:tcPr>
          <w:p w14:paraId="1E320F4E" w14:textId="77777777" w:rsidR="00BB4B83" w:rsidRPr="00C35EA7" w:rsidRDefault="00BB4B83" w:rsidP="00C35EA7">
            <w:pPr>
              <w:jc w:val="center"/>
              <w:rPr>
                <w:szCs w:val="18"/>
              </w:rPr>
            </w:pPr>
            <w:r w:rsidRPr="00C35EA7">
              <w:rPr>
                <w:szCs w:val="18"/>
              </w:rPr>
              <w:t>site</w:t>
            </w:r>
          </w:p>
        </w:tc>
        <w:tc>
          <w:tcPr>
            <w:tcW w:w="1176" w:type="dxa"/>
          </w:tcPr>
          <w:p w14:paraId="0181E1E8" w14:textId="77777777" w:rsidR="00BB4B83" w:rsidRPr="00C35EA7" w:rsidRDefault="00BB4B83" w:rsidP="00C35EA7">
            <w:pPr>
              <w:jc w:val="center"/>
              <w:rPr>
                <w:szCs w:val="18"/>
              </w:rPr>
            </w:pPr>
            <w:r w:rsidRPr="00C35EA7">
              <w:rPr>
                <w:szCs w:val="18"/>
              </w:rPr>
              <w:t>structure</w:t>
            </w:r>
          </w:p>
        </w:tc>
        <w:tc>
          <w:tcPr>
            <w:tcW w:w="1070" w:type="dxa"/>
          </w:tcPr>
          <w:p w14:paraId="6EC42817" w14:textId="77777777" w:rsidR="00BB4B83" w:rsidRPr="00C35EA7" w:rsidRDefault="00BB4B83" w:rsidP="00C35EA7">
            <w:pPr>
              <w:jc w:val="center"/>
              <w:rPr>
                <w:szCs w:val="18"/>
              </w:rPr>
            </w:pPr>
            <w:r w:rsidRPr="00C35EA7">
              <w:rPr>
                <w:szCs w:val="18"/>
              </w:rPr>
              <w:t>numero</w:t>
            </w:r>
          </w:p>
        </w:tc>
        <w:tc>
          <w:tcPr>
            <w:tcW w:w="1510" w:type="dxa"/>
          </w:tcPr>
          <w:p w14:paraId="7642FE01" w14:textId="77777777" w:rsidR="00BB4B83" w:rsidRPr="00C35EA7" w:rsidRDefault="00BB4B83" w:rsidP="00C35EA7">
            <w:pPr>
              <w:jc w:val="center"/>
              <w:rPr>
                <w:szCs w:val="18"/>
              </w:rPr>
            </w:pPr>
            <w:r w:rsidRPr="00C35EA7">
              <w:rPr>
                <w:szCs w:val="18"/>
              </w:rPr>
              <w:t>objet</w:t>
            </w:r>
          </w:p>
        </w:tc>
        <w:tc>
          <w:tcPr>
            <w:tcW w:w="2042" w:type="dxa"/>
          </w:tcPr>
          <w:p w14:paraId="0317574A" w14:textId="77777777" w:rsidR="00BB4B83" w:rsidRPr="00C35EA7" w:rsidRDefault="00BB4B83" w:rsidP="00C35EA7">
            <w:pPr>
              <w:jc w:val="center"/>
              <w:rPr>
                <w:szCs w:val="18"/>
              </w:rPr>
            </w:pPr>
            <w:r w:rsidRPr="00C35EA7">
              <w:rPr>
                <w:szCs w:val="18"/>
              </w:rPr>
              <w:t>description</w:t>
            </w:r>
          </w:p>
        </w:tc>
        <w:tc>
          <w:tcPr>
            <w:tcW w:w="1723" w:type="dxa"/>
          </w:tcPr>
          <w:p w14:paraId="317C6D27" w14:textId="77777777" w:rsidR="00BB4B83" w:rsidRPr="00C35EA7" w:rsidRDefault="00BB4B83" w:rsidP="00C35EA7">
            <w:pPr>
              <w:jc w:val="center"/>
              <w:rPr>
                <w:szCs w:val="18"/>
              </w:rPr>
            </w:pPr>
            <w:r w:rsidRPr="00C35EA7">
              <w:rPr>
                <w:szCs w:val="18"/>
              </w:rPr>
              <w:t>BIB</w:t>
            </w:r>
          </w:p>
        </w:tc>
      </w:tr>
      <w:tr w:rsidR="005D10B6" w:rsidRPr="00C04709" w14:paraId="51AE5791" w14:textId="77777777" w:rsidTr="00C35EA7">
        <w:trPr>
          <w:jc w:val="center"/>
        </w:trPr>
        <w:tc>
          <w:tcPr>
            <w:tcW w:w="1516" w:type="dxa"/>
          </w:tcPr>
          <w:p w14:paraId="3F9429BE" w14:textId="77777777" w:rsidR="00BB4B83" w:rsidRPr="00C35EA7" w:rsidRDefault="00BB4B83" w:rsidP="00DE360B">
            <w:pPr>
              <w:rPr>
                <w:szCs w:val="18"/>
              </w:rPr>
            </w:pPr>
            <w:r w:rsidRPr="00C35EA7">
              <w:rPr>
                <w:szCs w:val="18"/>
              </w:rPr>
              <w:t>Moulin (Le)</w:t>
            </w:r>
          </w:p>
        </w:tc>
        <w:tc>
          <w:tcPr>
            <w:tcW w:w="1176" w:type="dxa"/>
          </w:tcPr>
          <w:p w14:paraId="321223C8" w14:textId="77777777" w:rsidR="00BB4B83" w:rsidRPr="00C35EA7" w:rsidRDefault="00BB4B83" w:rsidP="00DE360B">
            <w:pPr>
              <w:rPr>
                <w:szCs w:val="18"/>
              </w:rPr>
            </w:pPr>
            <w:r>
              <w:t>t_343</w:t>
            </w:r>
          </w:p>
        </w:tc>
        <w:tc>
          <w:tcPr>
            <w:tcW w:w="1070" w:type="dxa"/>
          </w:tcPr>
          <w:p w14:paraId="7CF38D9D" w14:textId="77777777" w:rsidR="00BB4B83" w:rsidRPr="00C35EA7" w:rsidRDefault="00BB4B83" w:rsidP="00DE360B">
            <w:pPr>
              <w:rPr>
                <w:szCs w:val="18"/>
              </w:rPr>
            </w:pPr>
            <w:r w:rsidRPr="00C35EA7">
              <w:rPr>
                <w:szCs w:val="18"/>
              </w:rPr>
              <w:t>15996</w:t>
            </w:r>
          </w:p>
        </w:tc>
        <w:tc>
          <w:tcPr>
            <w:tcW w:w="1510" w:type="dxa"/>
          </w:tcPr>
          <w:p w14:paraId="268CB7B3" w14:textId="77777777" w:rsidR="00BB4B83" w:rsidRDefault="00BB4B83" w:rsidP="00DE360B">
            <w:r>
              <w:t>AA-3111-m</w:t>
            </w:r>
          </w:p>
        </w:tc>
        <w:tc>
          <w:tcPr>
            <w:tcW w:w="2042" w:type="dxa"/>
          </w:tcPr>
          <w:p w14:paraId="7F7004A6" w14:textId="77777777" w:rsidR="00BB4B83" w:rsidRPr="00C35EA7" w:rsidRDefault="00BB4B83" w:rsidP="00DE360B">
            <w:pPr>
              <w:rPr>
                <w:szCs w:val="18"/>
              </w:rPr>
            </w:pPr>
            <w:r w:rsidRPr="00C35EA7">
              <w:rPr>
                <w:szCs w:val="18"/>
              </w:rPr>
              <w:t>épingle en bronze</w:t>
            </w:r>
          </w:p>
        </w:tc>
        <w:tc>
          <w:tcPr>
            <w:tcW w:w="1723" w:type="dxa"/>
          </w:tcPr>
          <w:p w14:paraId="076F3E1B" w14:textId="77777777" w:rsidR="00BB4B83" w:rsidRDefault="00BB4B83" w:rsidP="00DE360B">
            <w:r>
              <w:t>1833</w:t>
            </w:r>
          </w:p>
        </w:tc>
      </w:tr>
    </w:tbl>
    <w:p w14:paraId="286233A3" w14:textId="77777777" w:rsidR="00BB4B83" w:rsidRDefault="00BB4B83" w:rsidP="00DE360B">
      <w:pPr>
        <w:jc w:val="both"/>
      </w:pPr>
    </w:p>
    <w:p w14:paraId="5A63C583" w14:textId="77777777" w:rsidR="004F1AD4" w:rsidRDefault="004F1AD4" w:rsidP="00DE360B">
      <w:pPr>
        <w:pStyle w:val="Heading3"/>
      </w:pPr>
      <w:r>
        <w:t>t_347</w:t>
      </w:r>
    </w:p>
    <w:p w14:paraId="409D0F80" w14:textId="77777777" w:rsidR="004F1AD4" w:rsidRDefault="004F1AD4" w:rsidP="00DE360B"/>
    <w:tbl>
      <w:tblPr>
        <w:tblW w:w="78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1729"/>
        <w:gridCol w:w="816"/>
      </w:tblGrid>
      <w:tr w:rsidR="005D10B6" w:rsidRPr="00C04709" w14:paraId="782AD66C" w14:textId="77777777" w:rsidTr="00C35EA7">
        <w:trPr>
          <w:jc w:val="center"/>
        </w:trPr>
        <w:tc>
          <w:tcPr>
            <w:tcW w:w="1516" w:type="dxa"/>
          </w:tcPr>
          <w:p w14:paraId="64688454" w14:textId="77777777" w:rsidR="004F1AD4" w:rsidRPr="00C35EA7" w:rsidRDefault="004F1AD4"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18A97AC3" w14:textId="77777777" w:rsidR="004F1AD4" w:rsidRPr="00C35EA7" w:rsidRDefault="004F1AD4" w:rsidP="00DE360B">
            <w:pPr>
              <w:rPr>
                <w:rFonts w:ascii="Courier New" w:hAnsi="Courier New" w:cs="Courier New"/>
                <w:sz w:val="20"/>
                <w:szCs w:val="18"/>
              </w:rPr>
            </w:pPr>
          </w:p>
        </w:tc>
        <w:tc>
          <w:tcPr>
            <w:tcW w:w="1070" w:type="dxa"/>
          </w:tcPr>
          <w:p w14:paraId="38D74210" w14:textId="77777777" w:rsidR="004F1AD4" w:rsidRPr="00C35EA7" w:rsidRDefault="004F1AD4" w:rsidP="00DE360B">
            <w:pPr>
              <w:rPr>
                <w:rFonts w:ascii="Courier New" w:hAnsi="Courier New" w:cs="Courier New"/>
                <w:sz w:val="20"/>
                <w:szCs w:val="18"/>
              </w:rPr>
            </w:pPr>
          </w:p>
        </w:tc>
        <w:tc>
          <w:tcPr>
            <w:tcW w:w="1510" w:type="dxa"/>
          </w:tcPr>
          <w:p w14:paraId="350E34A2" w14:textId="77777777" w:rsidR="004F1AD4" w:rsidRPr="00C35EA7" w:rsidRDefault="004F1AD4" w:rsidP="00DE360B">
            <w:pPr>
              <w:rPr>
                <w:rFonts w:ascii="Courier New" w:hAnsi="Courier New" w:cs="Courier New"/>
                <w:sz w:val="20"/>
                <w:szCs w:val="18"/>
              </w:rPr>
            </w:pPr>
          </w:p>
        </w:tc>
        <w:tc>
          <w:tcPr>
            <w:tcW w:w="1729" w:type="dxa"/>
          </w:tcPr>
          <w:p w14:paraId="7D05F600" w14:textId="77777777" w:rsidR="004F1AD4" w:rsidRPr="00C35EA7" w:rsidRDefault="004F1AD4" w:rsidP="00DE360B">
            <w:pPr>
              <w:rPr>
                <w:rFonts w:ascii="Courier New" w:hAnsi="Courier New" w:cs="Courier New"/>
                <w:sz w:val="20"/>
                <w:szCs w:val="18"/>
              </w:rPr>
            </w:pPr>
          </w:p>
        </w:tc>
        <w:tc>
          <w:tcPr>
            <w:tcW w:w="816" w:type="dxa"/>
          </w:tcPr>
          <w:p w14:paraId="68BB6551" w14:textId="77777777" w:rsidR="004F1AD4" w:rsidRPr="00C35EA7" w:rsidRDefault="004F1AD4" w:rsidP="00DE360B">
            <w:pPr>
              <w:rPr>
                <w:rFonts w:ascii="Courier New" w:hAnsi="Courier New" w:cs="Courier New"/>
                <w:sz w:val="20"/>
                <w:szCs w:val="18"/>
              </w:rPr>
            </w:pPr>
          </w:p>
        </w:tc>
      </w:tr>
      <w:tr w:rsidR="005D10B6" w:rsidRPr="00C04709" w14:paraId="277469BB" w14:textId="77777777" w:rsidTr="00C35EA7">
        <w:trPr>
          <w:jc w:val="center"/>
        </w:trPr>
        <w:tc>
          <w:tcPr>
            <w:tcW w:w="1516" w:type="dxa"/>
          </w:tcPr>
          <w:p w14:paraId="1E70F30F" w14:textId="77777777" w:rsidR="004F1AD4" w:rsidRPr="00C35EA7" w:rsidRDefault="004F1AD4" w:rsidP="00C35EA7">
            <w:pPr>
              <w:jc w:val="center"/>
              <w:rPr>
                <w:szCs w:val="18"/>
              </w:rPr>
            </w:pPr>
            <w:r w:rsidRPr="00C35EA7">
              <w:rPr>
                <w:szCs w:val="18"/>
              </w:rPr>
              <w:t>site</w:t>
            </w:r>
          </w:p>
        </w:tc>
        <w:tc>
          <w:tcPr>
            <w:tcW w:w="1176" w:type="dxa"/>
          </w:tcPr>
          <w:p w14:paraId="6E2949CF" w14:textId="77777777" w:rsidR="004F1AD4" w:rsidRPr="00C35EA7" w:rsidRDefault="004F1AD4" w:rsidP="00C35EA7">
            <w:pPr>
              <w:jc w:val="center"/>
              <w:rPr>
                <w:szCs w:val="18"/>
              </w:rPr>
            </w:pPr>
            <w:r w:rsidRPr="00C35EA7">
              <w:rPr>
                <w:szCs w:val="18"/>
              </w:rPr>
              <w:t>structure</w:t>
            </w:r>
          </w:p>
        </w:tc>
        <w:tc>
          <w:tcPr>
            <w:tcW w:w="1070" w:type="dxa"/>
          </w:tcPr>
          <w:p w14:paraId="41016F5A" w14:textId="77777777" w:rsidR="004F1AD4" w:rsidRPr="00C35EA7" w:rsidRDefault="004F1AD4" w:rsidP="00C35EA7">
            <w:pPr>
              <w:jc w:val="center"/>
              <w:rPr>
                <w:szCs w:val="18"/>
              </w:rPr>
            </w:pPr>
            <w:r w:rsidRPr="00C35EA7">
              <w:rPr>
                <w:szCs w:val="18"/>
              </w:rPr>
              <w:t>numero</w:t>
            </w:r>
          </w:p>
        </w:tc>
        <w:tc>
          <w:tcPr>
            <w:tcW w:w="1510" w:type="dxa"/>
          </w:tcPr>
          <w:p w14:paraId="6F19B1EC" w14:textId="77777777" w:rsidR="004F1AD4" w:rsidRPr="00C35EA7" w:rsidRDefault="004F1AD4" w:rsidP="00C35EA7">
            <w:pPr>
              <w:jc w:val="center"/>
              <w:rPr>
                <w:szCs w:val="18"/>
              </w:rPr>
            </w:pPr>
            <w:r w:rsidRPr="00C35EA7">
              <w:rPr>
                <w:szCs w:val="18"/>
              </w:rPr>
              <w:t>objet</w:t>
            </w:r>
          </w:p>
        </w:tc>
        <w:tc>
          <w:tcPr>
            <w:tcW w:w="1729" w:type="dxa"/>
          </w:tcPr>
          <w:p w14:paraId="47CBAFF5" w14:textId="77777777" w:rsidR="004F1AD4" w:rsidRPr="00C35EA7" w:rsidRDefault="004F1AD4" w:rsidP="00C35EA7">
            <w:pPr>
              <w:jc w:val="center"/>
              <w:rPr>
                <w:szCs w:val="18"/>
              </w:rPr>
            </w:pPr>
            <w:r w:rsidRPr="00C35EA7">
              <w:rPr>
                <w:szCs w:val="18"/>
              </w:rPr>
              <w:t>description</w:t>
            </w:r>
          </w:p>
        </w:tc>
        <w:tc>
          <w:tcPr>
            <w:tcW w:w="816" w:type="dxa"/>
          </w:tcPr>
          <w:p w14:paraId="6C2A2258" w14:textId="77777777" w:rsidR="004F1AD4" w:rsidRPr="00C35EA7" w:rsidRDefault="004F1AD4" w:rsidP="00C35EA7">
            <w:pPr>
              <w:jc w:val="center"/>
              <w:rPr>
                <w:szCs w:val="18"/>
              </w:rPr>
            </w:pPr>
            <w:r w:rsidRPr="00C35EA7">
              <w:rPr>
                <w:szCs w:val="18"/>
              </w:rPr>
              <w:t>BIB</w:t>
            </w:r>
          </w:p>
        </w:tc>
      </w:tr>
      <w:tr w:rsidR="005D10B6" w:rsidRPr="00C04709" w14:paraId="2FC91B9F" w14:textId="77777777" w:rsidTr="00C35EA7">
        <w:trPr>
          <w:jc w:val="center"/>
        </w:trPr>
        <w:tc>
          <w:tcPr>
            <w:tcW w:w="1516" w:type="dxa"/>
          </w:tcPr>
          <w:p w14:paraId="3808E3CE" w14:textId="77777777" w:rsidR="004F1AD4" w:rsidRPr="00C35EA7" w:rsidRDefault="004F1AD4" w:rsidP="00DE360B">
            <w:pPr>
              <w:rPr>
                <w:szCs w:val="18"/>
              </w:rPr>
            </w:pPr>
            <w:r w:rsidRPr="00C35EA7">
              <w:rPr>
                <w:szCs w:val="18"/>
              </w:rPr>
              <w:t>Moulin (Le)</w:t>
            </w:r>
          </w:p>
        </w:tc>
        <w:tc>
          <w:tcPr>
            <w:tcW w:w="1176" w:type="dxa"/>
          </w:tcPr>
          <w:p w14:paraId="48182A81" w14:textId="77777777" w:rsidR="004F1AD4" w:rsidRPr="00C35EA7" w:rsidRDefault="004F1AD4" w:rsidP="00DE360B">
            <w:pPr>
              <w:rPr>
                <w:szCs w:val="18"/>
              </w:rPr>
            </w:pPr>
            <w:r>
              <w:t>t_347</w:t>
            </w:r>
          </w:p>
        </w:tc>
        <w:tc>
          <w:tcPr>
            <w:tcW w:w="1070" w:type="dxa"/>
          </w:tcPr>
          <w:p w14:paraId="62237A71" w14:textId="77777777" w:rsidR="004F1AD4" w:rsidRPr="00C35EA7" w:rsidRDefault="004F1AD4" w:rsidP="00DE360B">
            <w:pPr>
              <w:rPr>
                <w:szCs w:val="18"/>
              </w:rPr>
            </w:pPr>
            <w:r w:rsidRPr="00C35EA7">
              <w:rPr>
                <w:szCs w:val="18"/>
              </w:rPr>
              <w:t>15999</w:t>
            </w:r>
          </w:p>
        </w:tc>
        <w:tc>
          <w:tcPr>
            <w:tcW w:w="1510" w:type="dxa"/>
          </w:tcPr>
          <w:p w14:paraId="061D2A41" w14:textId="77777777" w:rsidR="004F1AD4" w:rsidRPr="00C35EA7" w:rsidRDefault="004F1AD4" w:rsidP="00DE360B">
            <w:pPr>
              <w:rPr>
                <w:szCs w:val="18"/>
              </w:rPr>
            </w:pPr>
            <w:r>
              <w:t>AK-3331-m</w:t>
            </w:r>
          </w:p>
        </w:tc>
        <w:tc>
          <w:tcPr>
            <w:tcW w:w="1729" w:type="dxa"/>
          </w:tcPr>
          <w:p w14:paraId="27EAB3FD" w14:textId="77777777" w:rsidR="004F1AD4" w:rsidRPr="00C35EA7" w:rsidRDefault="004F1AD4" w:rsidP="00DE360B">
            <w:pPr>
              <w:rPr>
                <w:szCs w:val="18"/>
              </w:rPr>
            </w:pPr>
            <w:r>
              <w:t>anneau bronze</w:t>
            </w:r>
          </w:p>
        </w:tc>
        <w:tc>
          <w:tcPr>
            <w:tcW w:w="816" w:type="dxa"/>
          </w:tcPr>
          <w:p w14:paraId="7207C979" w14:textId="77777777" w:rsidR="004F1AD4" w:rsidRPr="00C35EA7" w:rsidRDefault="004F1AD4" w:rsidP="00DE360B">
            <w:pPr>
              <w:rPr>
                <w:szCs w:val="18"/>
              </w:rPr>
            </w:pPr>
            <w:r>
              <w:t>1833</w:t>
            </w:r>
          </w:p>
        </w:tc>
      </w:tr>
    </w:tbl>
    <w:p w14:paraId="5135758F" w14:textId="77777777" w:rsidR="004F1AD4" w:rsidRPr="004F1AD4" w:rsidRDefault="004F1AD4" w:rsidP="00DE360B"/>
    <w:p w14:paraId="0AEBBDC7" w14:textId="77777777" w:rsidR="00BD3C8F" w:rsidRDefault="00B2667E" w:rsidP="00DE360B">
      <w:pPr>
        <w:pStyle w:val="Heading3"/>
      </w:pPr>
      <w:r>
        <w:t>t_361</w:t>
      </w:r>
    </w:p>
    <w:p w14:paraId="10DC3212" w14:textId="77777777" w:rsidR="00B2667E" w:rsidRDefault="00B2667E" w:rsidP="00DE360B"/>
    <w:tbl>
      <w:tblPr>
        <w:tblW w:w="90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042"/>
        <w:gridCol w:w="1723"/>
      </w:tblGrid>
      <w:tr w:rsidR="005D10B6" w:rsidRPr="00C04709" w14:paraId="04A08743" w14:textId="77777777" w:rsidTr="00C35EA7">
        <w:trPr>
          <w:jc w:val="center"/>
        </w:trPr>
        <w:tc>
          <w:tcPr>
            <w:tcW w:w="1516" w:type="dxa"/>
          </w:tcPr>
          <w:p w14:paraId="6A79878C" w14:textId="77777777" w:rsidR="00B2667E" w:rsidRPr="00C35EA7" w:rsidRDefault="00B2667E" w:rsidP="00DE360B">
            <w:pPr>
              <w:rPr>
                <w:rFonts w:ascii="Courier New" w:hAnsi="Courier New" w:cs="Courier New"/>
                <w:sz w:val="20"/>
                <w:szCs w:val="18"/>
              </w:rPr>
            </w:pPr>
            <w:r w:rsidRPr="00C35EA7">
              <w:rPr>
                <w:rFonts w:ascii="Courier New" w:hAnsi="Courier New" w:cs="Courier New"/>
                <w:sz w:val="20"/>
                <w:szCs w:val="18"/>
                <w:lang w:val="en-GB"/>
              </w:rPr>
              <w:br w:type="page"/>
            </w:r>
            <w:r w:rsidR="00C458EA" w:rsidRPr="00C35EA7">
              <w:rPr>
                <w:rFonts w:ascii="Courier New" w:hAnsi="Courier New" w:cs="Courier New"/>
                <w:sz w:val="20"/>
                <w:szCs w:val="18"/>
              </w:rPr>
              <w:t>OBJ_</w:t>
            </w:r>
          </w:p>
        </w:tc>
        <w:tc>
          <w:tcPr>
            <w:tcW w:w="1176" w:type="dxa"/>
          </w:tcPr>
          <w:p w14:paraId="5351E9BD" w14:textId="77777777" w:rsidR="00B2667E" w:rsidRPr="00C35EA7" w:rsidRDefault="00B2667E" w:rsidP="00DE360B">
            <w:pPr>
              <w:rPr>
                <w:rFonts w:ascii="Courier New" w:hAnsi="Courier New" w:cs="Courier New"/>
                <w:sz w:val="20"/>
                <w:szCs w:val="18"/>
              </w:rPr>
            </w:pPr>
          </w:p>
        </w:tc>
        <w:tc>
          <w:tcPr>
            <w:tcW w:w="1070" w:type="dxa"/>
          </w:tcPr>
          <w:p w14:paraId="0880D660" w14:textId="77777777" w:rsidR="00B2667E" w:rsidRPr="00C35EA7" w:rsidRDefault="00B2667E" w:rsidP="00DE360B">
            <w:pPr>
              <w:rPr>
                <w:rFonts w:ascii="Courier New" w:hAnsi="Courier New" w:cs="Courier New"/>
                <w:sz w:val="20"/>
                <w:szCs w:val="18"/>
              </w:rPr>
            </w:pPr>
          </w:p>
        </w:tc>
        <w:tc>
          <w:tcPr>
            <w:tcW w:w="1510" w:type="dxa"/>
          </w:tcPr>
          <w:p w14:paraId="51ACC4C4" w14:textId="77777777" w:rsidR="00B2667E" w:rsidRPr="00C35EA7" w:rsidRDefault="00B2667E" w:rsidP="00DE360B">
            <w:pPr>
              <w:rPr>
                <w:rFonts w:ascii="Courier New" w:hAnsi="Courier New" w:cs="Courier New"/>
                <w:sz w:val="20"/>
                <w:szCs w:val="18"/>
              </w:rPr>
            </w:pPr>
          </w:p>
        </w:tc>
        <w:tc>
          <w:tcPr>
            <w:tcW w:w="2042" w:type="dxa"/>
          </w:tcPr>
          <w:p w14:paraId="6C056D44" w14:textId="77777777" w:rsidR="00B2667E" w:rsidRPr="00C35EA7" w:rsidRDefault="00B2667E" w:rsidP="00DE360B">
            <w:pPr>
              <w:rPr>
                <w:rFonts w:ascii="Courier New" w:hAnsi="Courier New" w:cs="Courier New"/>
                <w:sz w:val="20"/>
                <w:szCs w:val="18"/>
              </w:rPr>
            </w:pPr>
          </w:p>
        </w:tc>
        <w:tc>
          <w:tcPr>
            <w:tcW w:w="1723" w:type="dxa"/>
          </w:tcPr>
          <w:p w14:paraId="273DB048" w14:textId="77777777" w:rsidR="00B2667E" w:rsidRPr="00C35EA7" w:rsidRDefault="00B2667E" w:rsidP="00DE360B">
            <w:pPr>
              <w:rPr>
                <w:rFonts w:ascii="Courier New" w:hAnsi="Courier New" w:cs="Courier New"/>
                <w:sz w:val="20"/>
                <w:szCs w:val="18"/>
              </w:rPr>
            </w:pPr>
          </w:p>
        </w:tc>
      </w:tr>
      <w:tr w:rsidR="005D10B6" w:rsidRPr="00C04709" w14:paraId="46DF2D65" w14:textId="77777777" w:rsidTr="00C35EA7">
        <w:trPr>
          <w:jc w:val="center"/>
        </w:trPr>
        <w:tc>
          <w:tcPr>
            <w:tcW w:w="1516" w:type="dxa"/>
          </w:tcPr>
          <w:p w14:paraId="1D71C54C" w14:textId="77777777" w:rsidR="00B2667E" w:rsidRPr="00C35EA7" w:rsidRDefault="00B2667E" w:rsidP="00C35EA7">
            <w:pPr>
              <w:jc w:val="center"/>
              <w:rPr>
                <w:szCs w:val="18"/>
              </w:rPr>
            </w:pPr>
            <w:r w:rsidRPr="00C35EA7">
              <w:rPr>
                <w:szCs w:val="18"/>
              </w:rPr>
              <w:t>site</w:t>
            </w:r>
          </w:p>
        </w:tc>
        <w:tc>
          <w:tcPr>
            <w:tcW w:w="1176" w:type="dxa"/>
          </w:tcPr>
          <w:p w14:paraId="30AAB1AD" w14:textId="77777777" w:rsidR="00B2667E" w:rsidRPr="00C35EA7" w:rsidRDefault="00B2667E" w:rsidP="00C35EA7">
            <w:pPr>
              <w:jc w:val="center"/>
              <w:rPr>
                <w:szCs w:val="18"/>
              </w:rPr>
            </w:pPr>
            <w:r w:rsidRPr="00C35EA7">
              <w:rPr>
                <w:szCs w:val="18"/>
              </w:rPr>
              <w:t>structure</w:t>
            </w:r>
          </w:p>
        </w:tc>
        <w:tc>
          <w:tcPr>
            <w:tcW w:w="1070" w:type="dxa"/>
          </w:tcPr>
          <w:p w14:paraId="1F6F151D" w14:textId="77777777" w:rsidR="00B2667E" w:rsidRPr="00C35EA7" w:rsidRDefault="00B2667E" w:rsidP="00C35EA7">
            <w:pPr>
              <w:jc w:val="center"/>
              <w:rPr>
                <w:szCs w:val="18"/>
              </w:rPr>
            </w:pPr>
            <w:r w:rsidRPr="00C35EA7">
              <w:rPr>
                <w:szCs w:val="18"/>
              </w:rPr>
              <w:t>numero</w:t>
            </w:r>
          </w:p>
        </w:tc>
        <w:tc>
          <w:tcPr>
            <w:tcW w:w="1510" w:type="dxa"/>
          </w:tcPr>
          <w:p w14:paraId="0389B628" w14:textId="77777777" w:rsidR="00B2667E" w:rsidRPr="00C35EA7" w:rsidRDefault="00B2667E" w:rsidP="00C35EA7">
            <w:pPr>
              <w:jc w:val="center"/>
              <w:rPr>
                <w:szCs w:val="18"/>
              </w:rPr>
            </w:pPr>
            <w:r w:rsidRPr="00C35EA7">
              <w:rPr>
                <w:szCs w:val="18"/>
              </w:rPr>
              <w:t>objet</w:t>
            </w:r>
          </w:p>
        </w:tc>
        <w:tc>
          <w:tcPr>
            <w:tcW w:w="2042" w:type="dxa"/>
          </w:tcPr>
          <w:p w14:paraId="551DCDFC" w14:textId="77777777" w:rsidR="00B2667E" w:rsidRPr="00C35EA7" w:rsidRDefault="00B2667E" w:rsidP="00C35EA7">
            <w:pPr>
              <w:jc w:val="center"/>
              <w:rPr>
                <w:szCs w:val="18"/>
              </w:rPr>
            </w:pPr>
            <w:r w:rsidRPr="00C35EA7">
              <w:rPr>
                <w:szCs w:val="18"/>
              </w:rPr>
              <w:t>description</w:t>
            </w:r>
          </w:p>
        </w:tc>
        <w:tc>
          <w:tcPr>
            <w:tcW w:w="1723" w:type="dxa"/>
          </w:tcPr>
          <w:p w14:paraId="737411E3" w14:textId="77777777" w:rsidR="00B2667E" w:rsidRPr="00C35EA7" w:rsidRDefault="00B2667E" w:rsidP="00C35EA7">
            <w:pPr>
              <w:jc w:val="center"/>
              <w:rPr>
                <w:szCs w:val="18"/>
              </w:rPr>
            </w:pPr>
            <w:r w:rsidRPr="00C35EA7">
              <w:rPr>
                <w:szCs w:val="18"/>
              </w:rPr>
              <w:t>BIB</w:t>
            </w:r>
          </w:p>
        </w:tc>
      </w:tr>
      <w:tr w:rsidR="005D10B6" w:rsidRPr="00C04709" w14:paraId="1000B3DE" w14:textId="77777777" w:rsidTr="00C35EA7">
        <w:trPr>
          <w:jc w:val="center"/>
        </w:trPr>
        <w:tc>
          <w:tcPr>
            <w:tcW w:w="1516" w:type="dxa"/>
          </w:tcPr>
          <w:p w14:paraId="7ADD6650" w14:textId="77777777" w:rsidR="00B2667E" w:rsidRPr="00C35EA7" w:rsidRDefault="00B2667E" w:rsidP="00DE360B">
            <w:pPr>
              <w:rPr>
                <w:szCs w:val="18"/>
              </w:rPr>
            </w:pPr>
            <w:r w:rsidRPr="00C35EA7">
              <w:rPr>
                <w:szCs w:val="18"/>
              </w:rPr>
              <w:t>Moulin (Le)</w:t>
            </w:r>
          </w:p>
        </w:tc>
        <w:tc>
          <w:tcPr>
            <w:tcW w:w="1176" w:type="dxa"/>
          </w:tcPr>
          <w:p w14:paraId="1AAAF71D" w14:textId="77777777" w:rsidR="00B2667E" w:rsidRPr="00C35EA7" w:rsidRDefault="00B2667E" w:rsidP="00DE360B">
            <w:pPr>
              <w:rPr>
                <w:szCs w:val="18"/>
              </w:rPr>
            </w:pPr>
            <w:r>
              <w:t>t_361</w:t>
            </w:r>
          </w:p>
        </w:tc>
        <w:tc>
          <w:tcPr>
            <w:tcW w:w="1070" w:type="dxa"/>
          </w:tcPr>
          <w:p w14:paraId="2BD6C451" w14:textId="77777777" w:rsidR="00B2667E" w:rsidRPr="00C35EA7" w:rsidRDefault="00B2667E" w:rsidP="00DE360B">
            <w:pPr>
              <w:rPr>
                <w:szCs w:val="18"/>
              </w:rPr>
            </w:pPr>
            <w:r w:rsidRPr="00C35EA7">
              <w:rPr>
                <w:szCs w:val="18"/>
              </w:rPr>
              <w:t>16010</w:t>
            </w:r>
          </w:p>
        </w:tc>
        <w:tc>
          <w:tcPr>
            <w:tcW w:w="1510" w:type="dxa"/>
          </w:tcPr>
          <w:p w14:paraId="6936146A" w14:textId="77777777" w:rsidR="00B2667E" w:rsidRDefault="00B2667E" w:rsidP="00DE360B">
            <w:r>
              <w:t>AA-2111-m</w:t>
            </w:r>
          </w:p>
        </w:tc>
        <w:tc>
          <w:tcPr>
            <w:tcW w:w="2042" w:type="dxa"/>
          </w:tcPr>
          <w:p w14:paraId="5ABA212A" w14:textId="77777777" w:rsidR="00B2667E" w:rsidRPr="00C35EA7" w:rsidRDefault="00B2667E" w:rsidP="00DE360B">
            <w:pPr>
              <w:rPr>
                <w:szCs w:val="18"/>
              </w:rPr>
            </w:pPr>
            <w:r w:rsidRPr="00C35EA7">
              <w:rPr>
                <w:szCs w:val="18"/>
              </w:rPr>
              <w:t>épingle en bronze</w:t>
            </w:r>
          </w:p>
        </w:tc>
        <w:tc>
          <w:tcPr>
            <w:tcW w:w="1723" w:type="dxa"/>
          </w:tcPr>
          <w:p w14:paraId="31972F5C" w14:textId="77777777" w:rsidR="00B2667E" w:rsidRDefault="00B2667E" w:rsidP="00DE360B">
            <w:r>
              <w:t>1833</w:t>
            </w:r>
          </w:p>
        </w:tc>
      </w:tr>
    </w:tbl>
    <w:p w14:paraId="0600FE27" w14:textId="77777777" w:rsidR="00B2667E" w:rsidRDefault="00B2667E" w:rsidP="00DE360B"/>
    <w:p w14:paraId="6F22E1FA" w14:textId="77777777" w:rsidR="00B2667E" w:rsidRDefault="00B2667E" w:rsidP="00DE360B">
      <w:pPr>
        <w:pStyle w:val="Heading3"/>
      </w:pPr>
      <w:r>
        <w:t>t_364</w:t>
      </w:r>
    </w:p>
    <w:p w14:paraId="28441C6C" w14:textId="77777777" w:rsidR="00B2667E" w:rsidRDefault="00B2667E" w:rsidP="00DE360B"/>
    <w:tbl>
      <w:tblPr>
        <w:tblW w:w="90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042"/>
        <w:gridCol w:w="1723"/>
      </w:tblGrid>
      <w:tr w:rsidR="005D10B6" w:rsidRPr="00C04709" w14:paraId="53BEFD6B" w14:textId="77777777" w:rsidTr="00C35EA7">
        <w:trPr>
          <w:jc w:val="center"/>
        </w:trPr>
        <w:tc>
          <w:tcPr>
            <w:tcW w:w="1516" w:type="dxa"/>
          </w:tcPr>
          <w:p w14:paraId="58032497" w14:textId="77777777" w:rsidR="00B2667E" w:rsidRPr="00C35EA7" w:rsidRDefault="00B2667E" w:rsidP="00DE360B">
            <w:pPr>
              <w:rPr>
                <w:rFonts w:ascii="Courier New" w:hAnsi="Courier New" w:cs="Courier New"/>
                <w:sz w:val="20"/>
                <w:szCs w:val="18"/>
              </w:rPr>
            </w:pPr>
            <w:r w:rsidRPr="00C35EA7">
              <w:rPr>
                <w:rFonts w:ascii="Courier New" w:hAnsi="Courier New" w:cs="Courier New"/>
                <w:sz w:val="20"/>
                <w:szCs w:val="18"/>
                <w:lang w:val="en-GB"/>
              </w:rPr>
              <w:br w:type="page"/>
            </w:r>
            <w:r w:rsidR="00C458EA" w:rsidRPr="00C35EA7">
              <w:rPr>
                <w:rFonts w:ascii="Courier New" w:hAnsi="Courier New" w:cs="Courier New"/>
                <w:sz w:val="20"/>
                <w:szCs w:val="18"/>
              </w:rPr>
              <w:t>OBJ_</w:t>
            </w:r>
          </w:p>
        </w:tc>
        <w:tc>
          <w:tcPr>
            <w:tcW w:w="1176" w:type="dxa"/>
          </w:tcPr>
          <w:p w14:paraId="0B9F8808" w14:textId="77777777" w:rsidR="00B2667E" w:rsidRPr="00C35EA7" w:rsidRDefault="00B2667E" w:rsidP="00DE360B">
            <w:pPr>
              <w:rPr>
                <w:rFonts w:ascii="Courier New" w:hAnsi="Courier New" w:cs="Courier New"/>
                <w:sz w:val="20"/>
                <w:szCs w:val="18"/>
              </w:rPr>
            </w:pPr>
          </w:p>
        </w:tc>
        <w:tc>
          <w:tcPr>
            <w:tcW w:w="1070" w:type="dxa"/>
          </w:tcPr>
          <w:p w14:paraId="02323FDA" w14:textId="77777777" w:rsidR="00B2667E" w:rsidRPr="00C35EA7" w:rsidRDefault="00B2667E" w:rsidP="00DE360B">
            <w:pPr>
              <w:rPr>
                <w:rFonts w:ascii="Courier New" w:hAnsi="Courier New" w:cs="Courier New"/>
                <w:sz w:val="20"/>
                <w:szCs w:val="18"/>
              </w:rPr>
            </w:pPr>
          </w:p>
        </w:tc>
        <w:tc>
          <w:tcPr>
            <w:tcW w:w="1510" w:type="dxa"/>
          </w:tcPr>
          <w:p w14:paraId="5CC8305C" w14:textId="77777777" w:rsidR="00B2667E" w:rsidRPr="00C35EA7" w:rsidRDefault="00B2667E" w:rsidP="00DE360B">
            <w:pPr>
              <w:rPr>
                <w:rFonts w:ascii="Courier New" w:hAnsi="Courier New" w:cs="Courier New"/>
                <w:sz w:val="20"/>
                <w:szCs w:val="18"/>
              </w:rPr>
            </w:pPr>
          </w:p>
        </w:tc>
        <w:tc>
          <w:tcPr>
            <w:tcW w:w="2042" w:type="dxa"/>
          </w:tcPr>
          <w:p w14:paraId="06F43309" w14:textId="77777777" w:rsidR="00B2667E" w:rsidRPr="00C35EA7" w:rsidRDefault="00B2667E" w:rsidP="00DE360B">
            <w:pPr>
              <w:rPr>
                <w:rFonts w:ascii="Courier New" w:hAnsi="Courier New" w:cs="Courier New"/>
                <w:sz w:val="20"/>
                <w:szCs w:val="18"/>
              </w:rPr>
            </w:pPr>
          </w:p>
        </w:tc>
        <w:tc>
          <w:tcPr>
            <w:tcW w:w="1723" w:type="dxa"/>
          </w:tcPr>
          <w:p w14:paraId="6156A32E" w14:textId="77777777" w:rsidR="00B2667E" w:rsidRPr="00C35EA7" w:rsidRDefault="00B2667E" w:rsidP="00DE360B">
            <w:pPr>
              <w:rPr>
                <w:rFonts w:ascii="Courier New" w:hAnsi="Courier New" w:cs="Courier New"/>
                <w:sz w:val="20"/>
                <w:szCs w:val="18"/>
              </w:rPr>
            </w:pPr>
          </w:p>
        </w:tc>
      </w:tr>
      <w:tr w:rsidR="005D10B6" w:rsidRPr="00C04709" w14:paraId="4EC13A32" w14:textId="77777777" w:rsidTr="00C35EA7">
        <w:trPr>
          <w:jc w:val="center"/>
        </w:trPr>
        <w:tc>
          <w:tcPr>
            <w:tcW w:w="1516" w:type="dxa"/>
          </w:tcPr>
          <w:p w14:paraId="610CC650" w14:textId="77777777" w:rsidR="00B2667E" w:rsidRPr="00C35EA7" w:rsidRDefault="00B2667E" w:rsidP="00C35EA7">
            <w:pPr>
              <w:jc w:val="center"/>
              <w:rPr>
                <w:szCs w:val="18"/>
              </w:rPr>
            </w:pPr>
            <w:r w:rsidRPr="00C35EA7">
              <w:rPr>
                <w:szCs w:val="18"/>
              </w:rPr>
              <w:t>site</w:t>
            </w:r>
          </w:p>
        </w:tc>
        <w:tc>
          <w:tcPr>
            <w:tcW w:w="1176" w:type="dxa"/>
          </w:tcPr>
          <w:p w14:paraId="4220E01A" w14:textId="77777777" w:rsidR="00B2667E" w:rsidRPr="00C35EA7" w:rsidRDefault="00B2667E" w:rsidP="00C35EA7">
            <w:pPr>
              <w:jc w:val="center"/>
              <w:rPr>
                <w:szCs w:val="18"/>
              </w:rPr>
            </w:pPr>
            <w:r w:rsidRPr="00C35EA7">
              <w:rPr>
                <w:szCs w:val="18"/>
              </w:rPr>
              <w:t>structure</w:t>
            </w:r>
          </w:p>
        </w:tc>
        <w:tc>
          <w:tcPr>
            <w:tcW w:w="1070" w:type="dxa"/>
          </w:tcPr>
          <w:p w14:paraId="024214A6" w14:textId="77777777" w:rsidR="00B2667E" w:rsidRPr="00C35EA7" w:rsidRDefault="00B2667E" w:rsidP="00C35EA7">
            <w:pPr>
              <w:jc w:val="center"/>
              <w:rPr>
                <w:szCs w:val="18"/>
              </w:rPr>
            </w:pPr>
            <w:r w:rsidRPr="00C35EA7">
              <w:rPr>
                <w:szCs w:val="18"/>
              </w:rPr>
              <w:t>numero</w:t>
            </w:r>
          </w:p>
        </w:tc>
        <w:tc>
          <w:tcPr>
            <w:tcW w:w="1510" w:type="dxa"/>
          </w:tcPr>
          <w:p w14:paraId="3C1ED78E" w14:textId="77777777" w:rsidR="00B2667E" w:rsidRPr="00C35EA7" w:rsidRDefault="00B2667E" w:rsidP="00C35EA7">
            <w:pPr>
              <w:jc w:val="center"/>
              <w:rPr>
                <w:szCs w:val="18"/>
              </w:rPr>
            </w:pPr>
            <w:r w:rsidRPr="00C35EA7">
              <w:rPr>
                <w:szCs w:val="18"/>
              </w:rPr>
              <w:t>objet</w:t>
            </w:r>
          </w:p>
        </w:tc>
        <w:tc>
          <w:tcPr>
            <w:tcW w:w="2042" w:type="dxa"/>
          </w:tcPr>
          <w:p w14:paraId="064045B9" w14:textId="77777777" w:rsidR="00B2667E" w:rsidRPr="00C35EA7" w:rsidRDefault="00B2667E" w:rsidP="00C35EA7">
            <w:pPr>
              <w:jc w:val="center"/>
              <w:rPr>
                <w:szCs w:val="18"/>
              </w:rPr>
            </w:pPr>
            <w:r w:rsidRPr="00C35EA7">
              <w:rPr>
                <w:szCs w:val="18"/>
              </w:rPr>
              <w:t>description</w:t>
            </w:r>
          </w:p>
        </w:tc>
        <w:tc>
          <w:tcPr>
            <w:tcW w:w="1723" w:type="dxa"/>
          </w:tcPr>
          <w:p w14:paraId="6ABF7A3C" w14:textId="77777777" w:rsidR="00B2667E" w:rsidRPr="00C35EA7" w:rsidRDefault="00B2667E" w:rsidP="00C35EA7">
            <w:pPr>
              <w:jc w:val="center"/>
              <w:rPr>
                <w:szCs w:val="18"/>
              </w:rPr>
            </w:pPr>
            <w:r w:rsidRPr="00C35EA7">
              <w:rPr>
                <w:szCs w:val="18"/>
              </w:rPr>
              <w:t>BIB</w:t>
            </w:r>
          </w:p>
        </w:tc>
      </w:tr>
      <w:tr w:rsidR="005D10B6" w:rsidRPr="00C04709" w14:paraId="24AA2CC9" w14:textId="77777777" w:rsidTr="00C35EA7">
        <w:trPr>
          <w:jc w:val="center"/>
        </w:trPr>
        <w:tc>
          <w:tcPr>
            <w:tcW w:w="1516" w:type="dxa"/>
          </w:tcPr>
          <w:p w14:paraId="65E2674E" w14:textId="77777777" w:rsidR="00B2667E" w:rsidRPr="00C35EA7" w:rsidRDefault="00B2667E" w:rsidP="00DE360B">
            <w:pPr>
              <w:rPr>
                <w:szCs w:val="18"/>
              </w:rPr>
            </w:pPr>
            <w:r w:rsidRPr="00C35EA7">
              <w:rPr>
                <w:szCs w:val="18"/>
              </w:rPr>
              <w:t>Moulin (Le)</w:t>
            </w:r>
          </w:p>
        </w:tc>
        <w:tc>
          <w:tcPr>
            <w:tcW w:w="1176" w:type="dxa"/>
          </w:tcPr>
          <w:p w14:paraId="39A1FEB1" w14:textId="77777777" w:rsidR="00B2667E" w:rsidRPr="00C35EA7" w:rsidRDefault="00B2667E" w:rsidP="00DE360B">
            <w:pPr>
              <w:rPr>
                <w:szCs w:val="18"/>
              </w:rPr>
            </w:pPr>
            <w:r>
              <w:t>t_364</w:t>
            </w:r>
          </w:p>
        </w:tc>
        <w:tc>
          <w:tcPr>
            <w:tcW w:w="1070" w:type="dxa"/>
          </w:tcPr>
          <w:p w14:paraId="16B4A099" w14:textId="77777777" w:rsidR="00B2667E" w:rsidRPr="00C35EA7" w:rsidRDefault="00B2667E" w:rsidP="00DE360B">
            <w:pPr>
              <w:rPr>
                <w:szCs w:val="18"/>
              </w:rPr>
            </w:pPr>
            <w:r w:rsidRPr="00C35EA7">
              <w:rPr>
                <w:szCs w:val="18"/>
              </w:rPr>
              <w:t>16015</w:t>
            </w:r>
          </w:p>
        </w:tc>
        <w:tc>
          <w:tcPr>
            <w:tcW w:w="1510" w:type="dxa"/>
          </w:tcPr>
          <w:p w14:paraId="2A81CE52" w14:textId="77777777" w:rsidR="00B2667E" w:rsidRDefault="00B2667E" w:rsidP="00DE360B">
            <w:r>
              <w:t>AA-2111-m</w:t>
            </w:r>
          </w:p>
        </w:tc>
        <w:tc>
          <w:tcPr>
            <w:tcW w:w="2042" w:type="dxa"/>
          </w:tcPr>
          <w:p w14:paraId="50D4F73B" w14:textId="77777777" w:rsidR="00B2667E" w:rsidRPr="00C35EA7" w:rsidRDefault="00B2667E" w:rsidP="00DE360B">
            <w:pPr>
              <w:rPr>
                <w:szCs w:val="18"/>
              </w:rPr>
            </w:pPr>
            <w:r w:rsidRPr="00C35EA7">
              <w:rPr>
                <w:szCs w:val="18"/>
              </w:rPr>
              <w:t>épingle en bronze</w:t>
            </w:r>
          </w:p>
        </w:tc>
        <w:tc>
          <w:tcPr>
            <w:tcW w:w="1723" w:type="dxa"/>
          </w:tcPr>
          <w:p w14:paraId="151D6B4D" w14:textId="77777777" w:rsidR="00B2667E" w:rsidRDefault="00B2667E" w:rsidP="00DE360B">
            <w:r>
              <w:t>1833</w:t>
            </w:r>
          </w:p>
        </w:tc>
      </w:tr>
    </w:tbl>
    <w:p w14:paraId="2F84DD42" w14:textId="77777777" w:rsidR="00B2667E" w:rsidRPr="00B2667E" w:rsidRDefault="00B2667E" w:rsidP="00DE360B"/>
    <w:p w14:paraId="1728F656" w14:textId="77777777" w:rsidR="00B2667E" w:rsidRPr="00B2667E" w:rsidRDefault="00B2667E" w:rsidP="00DE360B"/>
    <w:p w14:paraId="197EEE0D" w14:textId="77777777" w:rsidR="00BD3C8F" w:rsidRPr="00BD3C8F" w:rsidRDefault="009E4276" w:rsidP="00DE360B">
      <w:pPr>
        <w:pStyle w:val="Heading3"/>
      </w:pPr>
      <w:r>
        <w:lastRenderedPageBreak/>
        <w:t>t_</w:t>
      </w:r>
      <w:r w:rsidR="00BD3C8F" w:rsidRPr="00BD3C8F">
        <w:t>365</w:t>
      </w:r>
    </w:p>
    <w:p w14:paraId="357F3407" w14:textId="77777777" w:rsidR="00BD3C8F" w:rsidRPr="0032190F" w:rsidRDefault="00BD3C8F" w:rsidP="00DE360B">
      <w:pPr>
        <w:jc w:val="both"/>
        <w:rPr>
          <w:lang w:val="fr-FR" w:eastAsia="en-GB"/>
        </w:rPr>
      </w:pPr>
      <w:r w:rsidRPr="0032190F">
        <w:rPr>
          <w:lang w:val="fr-FR"/>
        </w:rPr>
        <w:t xml:space="preserve">La tombe 365 a </w:t>
      </w:r>
      <w:r w:rsidRPr="0032190F">
        <w:rPr>
          <w:lang w:val="fr-FR" w:eastAsia="en-GB"/>
        </w:rPr>
        <w:t>livré un fragment de moule de haches à ailerons terminaux courts, sans anneau (BIB 1858 p. 419)</w:t>
      </w:r>
    </w:p>
    <w:p w14:paraId="6BFBB912" w14:textId="77777777" w:rsidR="00B2667E" w:rsidRPr="0032190F" w:rsidRDefault="00B2667E" w:rsidP="00DE360B">
      <w:pPr>
        <w:jc w:val="both"/>
        <w:rPr>
          <w:lang w:val="fr-FR" w:eastAsia="en-GB"/>
        </w:rPr>
      </w:pPr>
    </w:p>
    <w:p w14:paraId="32F7E126" w14:textId="77777777" w:rsidR="00B2667E" w:rsidRDefault="00B2667E" w:rsidP="00DE360B">
      <w:pPr>
        <w:pStyle w:val="Heading3"/>
        <w:rPr>
          <w:lang w:eastAsia="en-GB"/>
        </w:rPr>
      </w:pPr>
      <w:r>
        <w:rPr>
          <w:lang w:eastAsia="en-GB"/>
        </w:rPr>
        <w:t>t_366</w:t>
      </w:r>
    </w:p>
    <w:p w14:paraId="6A854126" w14:textId="77777777" w:rsidR="00B2667E" w:rsidRDefault="00B2667E" w:rsidP="00DE360B">
      <w:pPr>
        <w:rPr>
          <w:lang w:eastAsia="en-GB"/>
        </w:rPr>
      </w:pPr>
    </w:p>
    <w:tbl>
      <w:tblPr>
        <w:tblW w:w="81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496"/>
        <w:gridCol w:w="2042"/>
        <w:gridCol w:w="816"/>
      </w:tblGrid>
      <w:tr w:rsidR="005D10B6" w:rsidRPr="00C04709" w14:paraId="25B04160" w14:textId="77777777" w:rsidTr="00C35EA7">
        <w:trPr>
          <w:jc w:val="center"/>
        </w:trPr>
        <w:tc>
          <w:tcPr>
            <w:tcW w:w="1516" w:type="dxa"/>
          </w:tcPr>
          <w:p w14:paraId="1521408C" w14:textId="77777777" w:rsidR="00B2667E" w:rsidRPr="00C35EA7" w:rsidRDefault="00B2667E"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37B60A5C" w14:textId="77777777" w:rsidR="00B2667E" w:rsidRPr="00C35EA7" w:rsidRDefault="00B2667E" w:rsidP="00DE360B">
            <w:pPr>
              <w:rPr>
                <w:rFonts w:ascii="Courier New" w:hAnsi="Courier New" w:cs="Courier New"/>
                <w:sz w:val="20"/>
                <w:szCs w:val="18"/>
              </w:rPr>
            </w:pPr>
          </w:p>
        </w:tc>
        <w:tc>
          <w:tcPr>
            <w:tcW w:w="1070" w:type="dxa"/>
          </w:tcPr>
          <w:p w14:paraId="5DB83A8B" w14:textId="77777777" w:rsidR="00B2667E" w:rsidRPr="00C35EA7" w:rsidRDefault="00B2667E" w:rsidP="00DE360B">
            <w:pPr>
              <w:rPr>
                <w:rFonts w:ascii="Courier New" w:hAnsi="Courier New" w:cs="Courier New"/>
                <w:sz w:val="20"/>
                <w:szCs w:val="18"/>
              </w:rPr>
            </w:pPr>
          </w:p>
        </w:tc>
        <w:tc>
          <w:tcPr>
            <w:tcW w:w="1496" w:type="dxa"/>
          </w:tcPr>
          <w:p w14:paraId="7FAADF80" w14:textId="77777777" w:rsidR="00B2667E" w:rsidRPr="00C35EA7" w:rsidRDefault="00B2667E" w:rsidP="00DE360B">
            <w:pPr>
              <w:rPr>
                <w:rFonts w:ascii="Courier New" w:hAnsi="Courier New" w:cs="Courier New"/>
                <w:sz w:val="20"/>
                <w:szCs w:val="18"/>
              </w:rPr>
            </w:pPr>
          </w:p>
        </w:tc>
        <w:tc>
          <w:tcPr>
            <w:tcW w:w="2042" w:type="dxa"/>
          </w:tcPr>
          <w:p w14:paraId="594D3F1D" w14:textId="77777777" w:rsidR="00B2667E" w:rsidRPr="00C35EA7" w:rsidRDefault="00B2667E" w:rsidP="00DE360B">
            <w:pPr>
              <w:rPr>
                <w:rFonts w:ascii="Courier New" w:hAnsi="Courier New" w:cs="Courier New"/>
                <w:sz w:val="20"/>
                <w:szCs w:val="18"/>
              </w:rPr>
            </w:pPr>
          </w:p>
        </w:tc>
        <w:tc>
          <w:tcPr>
            <w:tcW w:w="816" w:type="dxa"/>
          </w:tcPr>
          <w:p w14:paraId="037B2111" w14:textId="77777777" w:rsidR="00B2667E" w:rsidRPr="00C35EA7" w:rsidRDefault="00B2667E" w:rsidP="00DE360B">
            <w:pPr>
              <w:rPr>
                <w:rFonts w:ascii="Courier New" w:hAnsi="Courier New" w:cs="Courier New"/>
                <w:sz w:val="20"/>
                <w:szCs w:val="18"/>
              </w:rPr>
            </w:pPr>
          </w:p>
        </w:tc>
      </w:tr>
      <w:tr w:rsidR="005D10B6" w:rsidRPr="00C04709" w14:paraId="5F7B1E21" w14:textId="77777777" w:rsidTr="00C35EA7">
        <w:trPr>
          <w:jc w:val="center"/>
        </w:trPr>
        <w:tc>
          <w:tcPr>
            <w:tcW w:w="1516" w:type="dxa"/>
          </w:tcPr>
          <w:p w14:paraId="75C8BC30" w14:textId="77777777" w:rsidR="00B2667E" w:rsidRPr="00C35EA7" w:rsidRDefault="00B2667E" w:rsidP="00C35EA7">
            <w:pPr>
              <w:jc w:val="center"/>
              <w:rPr>
                <w:szCs w:val="18"/>
              </w:rPr>
            </w:pPr>
            <w:r w:rsidRPr="00C35EA7">
              <w:rPr>
                <w:szCs w:val="18"/>
              </w:rPr>
              <w:t>site</w:t>
            </w:r>
          </w:p>
        </w:tc>
        <w:tc>
          <w:tcPr>
            <w:tcW w:w="1176" w:type="dxa"/>
          </w:tcPr>
          <w:p w14:paraId="30E8861C" w14:textId="77777777" w:rsidR="00B2667E" w:rsidRPr="00C35EA7" w:rsidRDefault="00B2667E" w:rsidP="00C35EA7">
            <w:pPr>
              <w:jc w:val="center"/>
              <w:rPr>
                <w:szCs w:val="18"/>
              </w:rPr>
            </w:pPr>
            <w:r w:rsidRPr="00C35EA7">
              <w:rPr>
                <w:szCs w:val="18"/>
              </w:rPr>
              <w:t>structure</w:t>
            </w:r>
          </w:p>
        </w:tc>
        <w:tc>
          <w:tcPr>
            <w:tcW w:w="1070" w:type="dxa"/>
          </w:tcPr>
          <w:p w14:paraId="636D9FA2" w14:textId="77777777" w:rsidR="00B2667E" w:rsidRPr="00C35EA7" w:rsidRDefault="00B2667E" w:rsidP="00C35EA7">
            <w:pPr>
              <w:jc w:val="center"/>
              <w:rPr>
                <w:szCs w:val="18"/>
              </w:rPr>
            </w:pPr>
            <w:r w:rsidRPr="00C35EA7">
              <w:rPr>
                <w:szCs w:val="18"/>
              </w:rPr>
              <w:t>numero</w:t>
            </w:r>
          </w:p>
        </w:tc>
        <w:tc>
          <w:tcPr>
            <w:tcW w:w="1496" w:type="dxa"/>
          </w:tcPr>
          <w:p w14:paraId="7F920448" w14:textId="77777777" w:rsidR="00B2667E" w:rsidRPr="00C35EA7" w:rsidRDefault="00B2667E" w:rsidP="00C35EA7">
            <w:pPr>
              <w:jc w:val="center"/>
              <w:rPr>
                <w:szCs w:val="18"/>
              </w:rPr>
            </w:pPr>
            <w:r w:rsidRPr="00C35EA7">
              <w:rPr>
                <w:szCs w:val="18"/>
              </w:rPr>
              <w:t>objet</w:t>
            </w:r>
          </w:p>
        </w:tc>
        <w:tc>
          <w:tcPr>
            <w:tcW w:w="2042" w:type="dxa"/>
          </w:tcPr>
          <w:p w14:paraId="1FBB36B8" w14:textId="77777777" w:rsidR="00B2667E" w:rsidRPr="00C35EA7" w:rsidRDefault="00B2667E" w:rsidP="00C35EA7">
            <w:pPr>
              <w:jc w:val="center"/>
              <w:rPr>
                <w:szCs w:val="18"/>
              </w:rPr>
            </w:pPr>
            <w:r w:rsidRPr="00C35EA7">
              <w:rPr>
                <w:szCs w:val="18"/>
              </w:rPr>
              <w:t>description</w:t>
            </w:r>
          </w:p>
        </w:tc>
        <w:tc>
          <w:tcPr>
            <w:tcW w:w="816" w:type="dxa"/>
          </w:tcPr>
          <w:p w14:paraId="6C2EEE5C" w14:textId="77777777" w:rsidR="00B2667E" w:rsidRPr="00C35EA7" w:rsidRDefault="00B2667E" w:rsidP="00C35EA7">
            <w:pPr>
              <w:jc w:val="center"/>
              <w:rPr>
                <w:szCs w:val="18"/>
              </w:rPr>
            </w:pPr>
            <w:r w:rsidRPr="00C35EA7">
              <w:rPr>
                <w:szCs w:val="18"/>
              </w:rPr>
              <w:t>BIB</w:t>
            </w:r>
          </w:p>
        </w:tc>
      </w:tr>
      <w:tr w:rsidR="005D10B6" w:rsidRPr="00C04709" w14:paraId="174FD4E8" w14:textId="77777777" w:rsidTr="00C35EA7">
        <w:trPr>
          <w:jc w:val="center"/>
        </w:trPr>
        <w:tc>
          <w:tcPr>
            <w:tcW w:w="1516" w:type="dxa"/>
          </w:tcPr>
          <w:p w14:paraId="113FC89C" w14:textId="77777777" w:rsidR="00B2667E" w:rsidRPr="00C35EA7" w:rsidRDefault="00B2667E" w:rsidP="00DE360B">
            <w:pPr>
              <w:rPr>
                <w:szCs w:val="18"/>
              </w:rPr>
            </w:pPr>
            <w:r w:rsidRPr="00C35EA7">
              <w:rPr>
                <w:szCs w:val="18"/>
              </w:rPr>
              <w:t>Moulin (Le)</w:t>
            </w:r>
          </w:p>
        </w:tc>
        <w:tc>
          <w:tcPr>
            <w:tcW w:w="1176" w:type="dxa"/>
          </w:tcPr>
          <w:p w14:paraId="56FFBC5F" w14:textId="77777777" w:rsidR="00B2667E" w:rsidRPr="00C35EA7" w:rsidRDefault="00B2667E" w:rsidP="00DE360B">
            <w:pPr>
              <w:rPr>
                <w:szCs w:val="18"/>
              </w:rPr>
            </w:pPr>
            <w:r>
              <w:t>t_366</w:t>
            </w:r>
          </w:p>
        </w:tc>
        <w:tc>
          <w:tcPr>
            <w:tcW w:w="1070" w:type="dxa"/>
          </w:tcPr>
          <w:p w14:paraId="2BEA6F17" w14:textId="77777777" w:rsidR="00B2667E" w:rsidRPr="00C35EA7" w:rsidRDefault="00B2667E" w:rsidP="00DE360B">
            <w:pPr>
              <w:rPr>
                <w:szCs w:val="18"/>
              </w:rPr>
            </w:pPr>
            <w:r w:rsidRPr="00C35EA7">
              <w:rPr>
                <w:szCs w:val="18"/>
              </w:rPr>
              <w:t>16017</w:t>
            </w:r>
          </w:p>
        </w:tc>
        <w:tc>
          <w:tcPr>
            <w:tcW w:w="1496" w:type="dxa"/>
          </w:tcPr>
          <w:p w14:paraId="5BB49261" w14:textId="77777777" w:rsidR="00B2667E" w:rsidRPr="00B2667E" w:rsidRDefault="00B2667E" w:rsidP="00C35EA7">
            <w:pPr>
              <w:jc w:val="both"/>
            </w:pPr>
            <w:r>
              <w:t>AA-6111-m</w:t>
            </w:r>
          </w:p>
        </w:tc>
        <w:tc>
          <w:tcPr>
            <w:tcW w:w="2042" w:type="dxa"/>
          </w:tcPr>
          <w:p w14:paraId="396088F4" w14:textId="77777777" w:rsidR="00B2667E" w:rsidRPr="00C35EA7" w:rsidRDefault="00B2667E" w:rsidP="00DE360B">
            <w:pPr>
              <w:rPr>
                <w:szCs w:val="18"/>
              </w:rPr>
            </w:pPr>
            <w:r>
              <w:t>épingle en bronze</w:t>
            </w:r>
          </w:p>
        </w:tc>
        <w:tc>
          <w:tcPr>
            <w:tcW w:w="816" w:type="dxa"/>
          </w:tcPr>
          <w:p w14:paraId="4772B9D4" w14:textId="77777777" w:rsidR="00B2667E" w:rsidRPr="00C35EA7" w:rsidRDefault="00B2667E" w:rsidP="00DE360B">
            <w:pPr>
              <w:rPr>
                <w:szCs w:val="18"/>
              </w:rPr>
            </w:pPr>
            <w:r w:rsidRPr="00C35EA7">
              <w:rPr>
                <w:szCs w:val="18"/>
              </w:rPr>
              <w:t>1833</w:t>
            </w:r>
          </w:p>
        </w:tc>
      </w:tr>
    </w:tbl>
    <w:p w14:paraId="6CA7886B" w14:textId="77777777" w:rsidR="00BD3C8F" w:rsidRDefault="00BD3C8F" w:rsidP="00DE360B"/>
    <w:p w14:paraId="72295D4A" w14:textId="77777777" w:rsidR="005A29BA" w:rsidRDefault="005A29BA" w:rsidP="00DE360B">
      <w:pPr>
        <w:pStyle w:val="Heading3"/>
      </w:pPr>
      <w:r>
        <w:t>t_379</w:t>
      </w:r>
    </w:p>
    <w:p w14:paraId="37ECD9CB" w14:textId="77777777" w:rsidR="005A29BA" w:rsidRDefault="005A29BA" w:rsidP="00DE360B"/>
    <w:tbl>
      <w:tblPr>
        <w:tblW w:w="83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496"/>
        <w:gridCol w:w="2042"/>
        <w:gridCol w:w="1064"/>
      </w:tblGrid>
      <w:tr w:rsidR="005D10B6" w:rsidRPr="00C04709" w14:paraId="74755BD2" w14:textId="77777777" w:rsidTr="00C35EA7">
        <w:trPr>
          <w:jc w:val="center"/>
        </w:trPr>
        <w:tc>
          <w:tcPr>
            <w:tcW w:w="1516" w:type="dxa"/>
          </w:tcPr>
          <w:p w14:paraId="146C089B" w14:textId="77777777" w:rsidR="005A29BA" w:rsidRPr="00C35EA7" w:rsidRDefault="005A29BA"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0F92DD35" w14:textId="77777777" w:rsidR="005A29BA" w:rsidRPr="00C35EA7" w:rsidRDefault="005A29BA" w:rsidP="00DE360B">
            <w:pPr>
              <w:rPr>
                <w:rFonts w:ascii="Courier New" w:hAnsi="Courier New" w:cs="Courier New"/>
                <w:sz w:val="20"/>
                <w:szCs w:val="18"/>
              </w:rPr>
            </w:pPr>
          </w:p>
        </w:tc>
        <w:tc>
          <w:tcPr>
            <w:tcW w:w="1070" w:type="dxa"/>
          </w:tcPr>
          <w:p w14:paraId="103CE4E4" w14:textId="77777777" w:rsidR="005A29BA" w:rsidRPr="00C35EA7" w:rsidRDefault="005A29BA" w:rsidP="00DE360B">
            <w:pPr>
              <w:rPr>
                <w:rFonts w:ascii="Courier New" w:hAnsi="Courier New" w:cs="Courier New"/>
                <w:sz w:val="20"/>
                <w:szCs w:val="18"/>
              </w:rPr>
            </w:pPr>
          </w:p>
        </w:tc>
        <w:tc>
          <w:tcPr>
            <w:tcW w:w="1496" w:type="dxa"/>
          </w:tcPr>
          <w:p w14:paraId="0B25BFDF" w14:textId="77777777" w:rsidR="005A29BA" w:rsidRPr="00C35EA7" w:rsidRDefault="005A29BA" w:rsidP="00DE360B">
            <w:pPr>
              <w:rPr>
                <w:rFonts w:ascii="Courier New" w:hAnsi="Courier New" w:cs="Courier New"/>
                <w:sz w:val="20"/>
                <w:szCs w:val="18"/>
              </w:rPr>
            </w:pPr>
          </w:p>
        </w:tc>
        <w:tc>
          <w:tcPr>
            <w:tcW w:w="2042" w:type="dxa"/>
          </w:tcPr>
          <w:p w14:paraId="423E749A" w14:textId="77777777" w:rsidR="005A29BA" w:rsidRPr="00C35EA7" w:rsidRDefault="005A29BA" w:rsidP="00DE360B">
            <w:pPr>
              <w:rPr>
                <w:rFonts w:ascii="Courier New" w:hAnsi="Courier New" w:cs="Courier New"/>
                <w:sz w:val="20"/>
                <w:szCs w:val="18"/>
              </w:rPr>
            </w:pPr>
          </w:p>
        </w:tc>
        <w:tc>
          <w:tcPr>
            <w:tcW w:w="1064" w:type="dxa"/>
          </w:tcPr>
          <w:p w14:paraId="710C0053" w14:textId="77777777" w:rsidR="005A29BA" w:rsidRPr="00C35EA7" w:rsidRDefault="005A29BA" w:rsidP="00DE360B">
            <w:pPr>
              <w:rPr>
                <w:rFonts w:ascii="Courier New" w:hAnsi="Courier New" w:cs="Courier New"/>
                <w:sz w:val="20"/>
                <w:szCs w:val="18"/>
              </w:rPr>
            </w:pPr>
          </w:p>
        </w:tc>
      </w:tr>
      <w:tr w:rsidR="005D10B6" w:rsidRPr="00C04709" w14:paraId="52726813" w14:textId="77777777" w:rsidTr="00C35EA7">
        <w:trPr>
          <w:jc w:val="center"/>
        </w:trPr>
        <w:tc>
          <w:tcPr>
            <w:tcW w:w="1516" w:type="dxa"/>
          </w:tcPr>
          <w:p w14:paraId="5550883D" w14:textId="77777777" w:rsidR="005A29BA" w:rsidRPr="00C35EA7" w:rsidRDefault="005A29BA" w:rsidP="00C35EA7">
            <w:pPr>
              <w:jc w:val="center"/>
              <w:rPr>
                <w:szCs w:val="18"/>
              </w:rPr>
            </w:pPr>
            <w:r w:rsidRPr="00C35EA7">
              <w:rPr>
                <w:szCs w:val="18"/>
              </w:rPr>
              <w:t>site</w:t>
            </w:r>
          </w:p>
        </w:tc>
        <w:tc>
          <w:tcPr>
            <w:tcW w:w="1176" w:type="dxa"/>
          </w:tcPr>
          <w:p w14:paraId="0D877D3B" w14:textId="77777777" w:rsidR="005A29BA" w:rsidRPr="00C35EA7" w:rsidRDefault="005A29BA" w:rsidP="00C35EA7">
            <w:pPr>
              <w:jc w:val="center"/>
              <w:rPr>
                <w:szCs w:val="18"/>
              </w:rPr>
            </w:pPr>
            <w:r w:rsidRPr="00C35EA7">
              <w:rPr>
                <w:szCs w:val="18"/>
              </w:rPr>
              <w:t>structure</w:t>
            </w:r>
          </w:p>
        </w:tc>
        <w:tc>
          <w:tcPr>
            <w:tcW w:w="1070" w:type="dxa"/>
          </w:tcPr>
          <w:p w14:paraId="21DBF795" w14:textId="77777777" w:rsidR="005A29BA" w:rsidRPr="00C35EA7" w:rsidRDefault="005A29BA" w:rsidP="00C35EA7">
            <w:pPr>
              <w:jc w:val="center"/>
              <w:rPr>
                <w:szCs w:val="18"/>
              </w:rPr>
            </w:pPr>
            <w:r w:rsidRPr="00C35EA7">
              <w:rPr>
                <w:szCs w:val="18"/>
              </w:rPr>
              <w:t>numero</w:t>
            </w:r>
          </w:p>
        </w:tc>
        <w:tc>
          <w:tcPr>
            <w:tcW w:w="1496" w:type="dxa"/>
          </w:tcPr>
          <w:p w14:paraId="0EB5DCFC" w14:textId="77777777" w:rsidR="005A29BA" w:rsidRPr="00C35EA7" w:rsidRDefault="005A29BA" w:rsidP="00C35EA7">
            <w:pPr>
              <w:jc w:val="center"/>
              <w:rPr>
                <w:szCs w:val="18"/>
              </w:rPr>
            </w:pPr>
            <w:r w:rsidRPr="00C35EA7">
              <w:rPr>
                <w:szCs w:val="18"/>
              </w:rPr>
              <w:t>objet</w:t>
            </w:r>
          </w:p>
        </w:tc>
        <w:tc>
          <w:tcPr>
            <w:tcW w:w="2042" w:type="dxa"/>
          </w:tcPr>
          <w:p w14:paraId="71EB5874" w14:textId="77777777" w:rsidR="005A29BA" w:rsidRPr="00C35EA7" w:rsidRDefault="005A29BA" w:rsidP="00C35EA7">
            <w:pPr>
              <w:jc w:val="center"/>
              <w:rPr>
                <w:szCs w:val="18"/>
              </w:rPr>
            </w:pPr>
            <w:r w:rsidRPr="00C35EA7">
              <w:rPr>
                <w:szCs w:val="18"/>
              </w:rPr>
              <w:t>description</w:t>
            </w:r>
          </w:p>
        </w:tc>
        <w:tc>
          <w:tcPr>
            <w:tcW w:w="1064" w:type="dxa"/>
          </w:tcPr>
          <w:p w14:paraId="6CAD6116" w14:textId="77777777" w:rsidR="005A29BA" w:rsidRPr="00C35EA7" w:rsidRDefault="005A29BA" w:rsidP="00C35EA7">
            <w:pPr>
              <w:jc w:val="center"/>
              <w:rPr>
                <w:szCs w:val="18"/>
              </w:rPr>
            </w:pPr>
            <w:r w:rsidRPr="00C35EA7">
              <w:rPr>
                <w:szCs w:val="18"/>
              </w:rPr>
              <w:t>BIB</w:t>
            </w:r>
          </w:p>
        </w:tc>
      </w:tr>
      <w:tr w:rsidR="005D10B6" w:rsidRPr="00C04709" w14:paraId="72B00CA6" w14:textId="77777777" w:rsidTr="00C35EA7">
        <w:trPr>
          <w:jc w:val="center"/>
        </w:trPr>
        <w:tc>
          <w:tcPr>
            <w:tcW w:w="1516" w:type="dxa"/>
          </w:tcPr>
          <w:p w14:paraId="0A0F8E14" w14:textId="77777777" w:rsidR="005A29BA" w:rsidRPr="00C35EA7" w:rsidRDefault="005A29BA" w:rsidP="00DE360B">
            <w:pPr>
              <w:rPr>
                <w:szCs w:val="18"/>
              </w:rPr>
            </w:pPr>
            <w:r w:rsidRPr="00C35EA7">
              <w:rPr>
                <w:szCs w:val="18"/>
              </w:rPr>
              <w:t>Moulin (Le)</w:t>
            </w:r>
          </w:p>
        </w:tc>
        <w:tc>
          <w:tcPr>
            <w:tcW w:w="1176" w:type="dxa"/>
          </w:tcPr>
          <w:p w14:paraId="11CA3B55" w14:textId="77777777" w:rsidR="005A29BA" w:rsidRPr="00C35EA7" w:rsidRDefault="005A29BA" w:rsidP="00DE360B">
            <w:pPr>
              <w:rPr>
                <w:szCs w:val="18"/>
              </w:rPr>
            </w:pPr>
            <w:r>
              <w:t>t_379</w:t>
            </w:r>
          </w:p>
        </w:tc>
        <w:tc>
          <w:tcPr>
            <w:tcW w:w="1070" w:type="dxa"/>
          </w:tcPr>
          <w:p w14:paraId="1652E9D9" w14:textId="77777777" w:rsidR="005A29BA" w:rsidRPr="00C35EA7" w:rsidRDefault="005A29BA" w:rsidP="00DE360B">
            <w:pPr>
              <w:rPr>
                <w:szCs w:val="18"/>
              </w:rPr>
            </w:pPr>
            <w:r w:rsidRPr="00C35EA7">
              <w:rPr>
                <w:szCs w:val="18"/>
              </w:rPr>
              <w:t>379.2</w:t>
            </w:r>
          </w:p>
        </w:tc>
        <w:tc>
          <w:tcPr>
            <w:tcW w:w="1496" w:type="dxa"/>
          </w:tcPr>
          <w:p w14:paraId="05E1E5A1" w14:textId="77777777" w:rsidR="005A29BA" w:rsidRPr="00B2667E" w:rsidRDefault="005A29BA" w:rsidP="00C35EA7">
            <w:pPr>
              <w:jc w:val="both"/>
            </w:pPr>
            <w:r>
              <w:t>AC-5211-m</w:t>
            </w:r>
          </w:p>
        </w:tc>
        <w:tc>
          <w:tcPr>
            <w:tcW w:w="2042" w:type="dxa"/>
          </w:tcPr>
          <w:p w14:paraId="46330304" w14:textId="77777777" w:rsidR="005A29BA" w:rsidRPr="00C35EA7" w:rsidRDefault="005A29BA" w:rsidP="00DE360B">
            <w:pPr>
              <w:rPr>
                <w:szCs w:val="18"/>
              </w:rPr>
            </w:pPr>
            <w:r>
              <w:t>bracelet en fer</w:t>
            </w:r>
          </w:p>
        </w:tc>
        <w:tc>
          <w:tcPr>
            <w:tcW w:w="1064" w:type="dxa"/>
          </w:tcPr>
          <w:p w14:paraId="2E078CC4" w14:textId="77777777" w:rsidR="005A29BA" w:rsidRPr="00C35EA7" w:rsidRDefault="005A29BA" w:rsidP="00DE360B">
            <w:pPr>
              <w:rPr>
                <w:szCs w:val="18"/>
              </w:rPr>
            </w:pPr>
            <w:r w:rsidRPr="00C35EA7">
              <w:rPr>
                <w:szCs w:val="18"/>
              </w:rPr>
              <w:t>2156</w:t>
            </w:r>
          </w:p>
        </w:tc>
      </w:tr>
      <w:tr w:rsidR="005D10B6" w:rsidRPr="00C04709" w14:paraId="1B512ABC" w14:textId="77777777" w:rsidTr="00C35EA7">
        <w:trPr>
          <w:jc w:val="center"/>
        </w:trPr>
        <w:tc>
          <w:tcPr>
            <w:tcW w:w="1516" w:type="dxa"/>
          </w:tcPr>
          <w:p w14:paraId="66E22727" w14:textId="77777777" w:rsidR="005A29BA" w:rsidRPr="00C35EA7" w:rsidRDefault="005A29BA" w:rsidP="00DE360B">
            <w:pPr>
              <w:rPr>
                <w:szCs w:val="18"/>
              </w:rPr>
            </w:pPr>
            <w:r w:rsidRPr="00C35EA7">
              <w:rPr>
                <w:szCs w:val="18"/>
              </w:rPr>
              <w:t>Moulin (Le)</w:t>
            </w:r>
          </w:p>
        </w:tc>
        <w:tc>
          <w:tcPr>
            <w:tcW w:w="1176" w:type="dxa"/>
          </w:tcPr>
          <w:p w14:paraId="0D04DDE9" w14:textId="77777777" w:rsidR="005A29BA" w:rsidRPr="00C35EA7" w:rsidRDefault="005A29BA" w:rsidP="00DE360B">
            <w:pPr>
              <w:rPr>
                <w:szCs w:val="18"/>
              </w:rPr>
            </w:pPr>
            <w:r>
              <w:t>t_379</w:t>
            </w:r>
          </w:p>
        </w:tc>
        <w:tc>
          <w:tcPr>
            <w:tcW w:w="1070" w:type="dxa"/>
          </w:tcPr>
          <w:p w14:paraId="0EC1E5DA" w14:textId="77777777" w:rsidR="005A29BA" w:rsidRPr="00C35EA7" w:rsidRDefault="005A29BA" w:rsidP="00DE360B">
            <w:pPr>
              <w:rPr>
                <w:szCs w:val="18"/>
              </w:rPr>
            </w:pPr>
            <w:r w:rsidRPr="00C35EA7">
              <w:rPr>
                <w:szCs w:val="18"/>
              </w:rPr>
              <w:t>379u</w:t>
            </w:r>
          </w:p>
        </w:tc>
        <w:tc>
          <w:tcPr>
            <w:tcW w:w="1496" w:type="dxa"/>
          </w:tcPr>
          <w:p w14:paraId="3F9B8422" w14:textId="77777777" w:rsidR="005A29BA" w:rsidRDefault="005D113E" w:rsidP="00C35EA7">
            <w:pPr>
              <w:jc w:val="both"/>
            </w:pPr>
            <w:r>
              <w:t>EA-1111</w:t>
            </w:r>
          </w:p>
        </w:tc>
        <w:tc>
          <w:tcPr>
            <w:tcW w:w="2042" w:type="dxa"/>
          </w:tcPr>
          <w:p w14:paraId="4C28DF12" w14:textId="77777777" w:rsidR="005A29BA" w:rsidRDefault="005D113E" w:rsidP="00DE360B">
            <w:r>
              <w:t>décor céramique</w:t>
            </w:r>
          </w:p>
        </w:tc>
        <w:tc>
          <w:tcPr>
            <w:tcW w:w="1064" w:type="dxa"/>
          </w:tcPr>
          <w:p w14:paraId="5702A3C2" w14:textId="77777777" w:rsidR="005A29BA" w:rsidRPr="00C35EA7" w:rsidRDefault="005D113E" w:rsidP="00DE360B">
            <w:pPr>
              <w:rPr>
                <w:szCs w:val="18"/>
              </w:rPr>
            </w:pPr>
            <w:r w:rsidRPr="00C35EA7">
              <w:rPr>
                <w:szCs w:val="18"/>
              </w:rPr>
              <w:t>2156</w:t>
            </w:r>
          </w:p>
        </w:tc>
      </w:tr>
    </w:tbl>
    <w:p w14:paraId="13E13F4C" w14:textId="77777777" w:rsidR="005A29BA" w:rsidRPr="00BD3C8F" w:rsidRDefault="005A29BA" w:rsidP="00DE360B"/>
    <w:p w14:paraId="434607A6" w14:textId="77777777" w:rsidR="008A6F48" w:rsidRPr="00BD3C8F" w:rsidRDefault="008A6F48" w:rsidP="00DE360B"/>
    <w:p w14:paraId="70A03841" w14:textId="77777777" w:rsidR="007439BA" w:rsidRPr="00B43F5B" w:rsidRDefault="009E4276" w:rsidP="00DE360B">
      <w:pPr>
        <w:pStyle w:val="Heading3"/>
      </w:pPr>
      <w:bookmarkStart w:id="2349" w:name="Sit_Mailhac_Moulin_t412"/>
      <w:r>
        <w:t>t_</w:t>
      </w:r>
      <w:r w:rsidR="007439BA" w:rsidRPr="00B43F5B">
        <w:t>412</w:t>
      </w:r>
    </w:p>
    <w:bookmarkEnd w:id="2349"/>
    <w:p w14:paraId="4D9B045B" w14:textId="77777777" w:rsidR="005A29BA" w:rsidRPr="0032190F" w:rsidRDefault="00204676" w:rsidP="00DE360B">
      <w:pPr>
        <w:jc w:val="both"/>
        <w:rPr>
          <w:lang w:val="fr-FR"/>
        </w:rPr>
      </w:pPr>
      <w:r w:rsidRPr="0032190F">
        <w:rPr>
          <w:lang w:val="fr-FR"/>
        </w:rPr>
        <w:t>tombe M412 (BIB 2105)</w:t>
      </w:r>
      <w:r w:rsidR="005A29BA" w:rsidRPr="0032190F">
        <w:rPr>
          <w:lang w:val="fr-FR"/>
        </w:rPr>
        <w:t xml:space="preserve"> parcelle de l’Entari (BIB 2156)</w:t>
      </w:r>
    </w:p>
    <w:p w14:paraId="4F0302E1" w14:textId="77777777" w:rsidR="00204676" w:rsidRPr="0032190F" w:rsidRDefault="00204676" w:rsidP="00DE360B">
      <w:pPr>
        <w:jc w:val="both"/>
        <w:rPr>
          <w:lang w:val="fr-FR"/>
        </w:rPr>
      </w:pPr>
    </w:p>
    <w:p w14:paraId="41925A30" w14:textId="231EF9E7" w:rsidR="00F86EDD" w:rsidRPr="0032190F" w:rsidRDefault="007439BA" w:rsidP="00DE360B">
      <w:pPr>
        <w:jc w:val="both"/>
        <w:rPr>
          <w:lang w:val="fr-FR"/>
        </w:rPr>
      </w:pPr>
      <w:r w:rsidRPr="0032190F">
        <w:rPr>
          <w:lang w:val="fr-FR"/>
        </w:rPr>
        <w:t xml:space="preserve">Fragment de vase sur lequel sont gravés deux </w:t>
      </w:r>
      <w:hyperlink r:id="rId5455" w:anchor="Cul_Proto_Art_TAC_T_a" w:history="1">
        <w:r w:rsidRPr="0032190F">
          <w:rPr>
            <w:rStyle w:val="Hyperlink"/>
            <w:lang w:val="fr-FR"/>
          </w:rPr>
          <w:t>personnages</w:t>
        </w:r>
      </w:hyperlink>
      <w:r w:rsidRPr="0032190F">
        <w:rPr>
          <w:lang w:val="fr-FR"/>
        </w:rPr>
        <w:t xml:space="preserve"> debout, bras tendus comme s’ils se tenaient par la main. Leur visage est détaillé et ils semblent porter un costume. Le troisième personnage se distingue par son torse quandrangulaire alors que d’habitude les représentations anthropomorphes sont filiformes (BIB 1947 p. 195)</w:t>
      </w:r>
    </w:p>
    <w:p w14:paraId="269AC539" w14:textId="77777777" w:rsidR="00EB72CD" w:rsidRPr="0032190F" w:rsidRDefault="00453F9F" w:rsidP="00DE360B">
      <w:pPr>
        <w:jc w:val="both"/>
        <w:rPr>
          <w:lang w:val="fr-FR"/>
        </w:rPr>
      </w:pPr>
      <w:r w:rsidRPr="0032190F">
        <w:rPr>
          <w:lang w:val="fr-FR"/>
        </w:rPr>
        <w:t>Incision</w:t>
      </w:r>
      <w:r w:rsidR="00EB72CD" w:rsidRPr="0032190F">
        <w:rPr>
          <w:lang w:val="fr-FR"/>
        </w:rPr>
        <w:t xml:space="preserve"> au trait simple</w:t>
      </w:r>
      <w:r w:rsidRPr="0032190F">
        <w:rPr>
          <w:lang w:val="fr-FR"/>
        </w:rPr>
        <w:t> :« </w:t>
      </w:r>
      <w:r w:rsidR="00EB72CD" w:rsidRPr="0032190F">
        <w:rPr>
          <w:lang w:val="fr-FR"/>
        </w:rPr>
        <w:t xml:space="preserve">L'organisation en panneaux, ainsi que les motifs de la ronde et du quadrillage en losange, évoquent le style mailhacien. Cependant, la technique au trait simple et la figuration plus réaliste des personnages confèrent à ce décor un caractère atypique. Cette sépulture était malheureusement très endommagée et i] ne subsistait que les restes de deux autres vases dont la forme n'a put être déterminée. Outre </w:t>
      </w:r>
      <w:r w:rsidR="002F7DA1" w:rsidRPr="0032190F">
        <w:rPr>
          <w:lang w:val="fr-FR"/>
        </w:rPr>
        <w:t>l</w:t>
      </w:r>
      <w:r w:rsidR="00EB72CD" w:rsidRPr="0032190F">
        <w:rPr>
          <w:lang w:val="fr-FR"/>
        </w:rPr>
        <w:t>e visage, qui n'est jamais représenté dans les décors mailhacîens, les costumes des personnages sont relativement détaillés. Tous trois sont affublés d'un losange strié de manière différente pour chacun. Le premier des trois protagonistes, en partant de la gauche, se différencie par un rectangle hachuré au niveau du buste alors que les deux autres ne présentent à ce niveau aucun aménagement particulier. Le second semble tenir un objet rectiligne à sa droite. Le dernier comparse tient un quatrième personnage par la main mais ce dernier n'est qu'esquissé. Le panneau de droite reprend un thème utilisé pour les décors mailhaciens, le quadrillage (Taffanel, Janin 1998, pp. 105, 175). Le décor de gauche, incomplet, superpose deux losanges hachurés, semblables à ceux utilisés pour les personnages. S'agit-il d'un troisième type de costume ou d'autre chose? La question reste en suspens, faute d'éléments figurés complétant la scène. Ce décor peut alimenter la délicate question de l'interprétation des motifs mai</w:t>
      </w:r>
      <w:r w:rsidRPr="0032190F">
        <w:rPr>
          <w:lang w:val="fr-FR"/>
        </w:rPr>
        <w:t>l</w:t>
      </w:r>
      <w:r w:rsidR="00EB72CD" w:rsidRPr="0032190F">
        <w:rPr>
          <w:lang w:val="fr-FR"/>
        </w:rPr>
        <w:t>haciens mais ce serait l'objet d'une étude spécifique. Notons toutefois que quelques décors géométriques au trait simple existent dans la nécropole du Moui</w:t>
      </w:r>
      <w:r w:rsidR="00A8306E" w:rsidRPr="0032190F">
        <w:rPr>
          <w:lang w:val="fr-FR"/>
        </w:rPr>
        <w:t>l</w:t>
      </w:r>
      <w:r w:rsidR="00EB72CD" w:rsidRPr="0032190F">
        <w:rPr>
          <w:lang w:val="fr-FR"/>
        </w:rPr>
        <w:t>n, attribués à l'extrême fin du Bronze Final Illb ou à la période de transition Bronze-Fer (Taffane!, Janin 1998, p. 278). » (BIB 2156 p. 47)</w:t>
      </w:r>
    </w:p>
    <w:p w14:paraId="1A8CD0C2" w14:textId="77777777" w:rsidR="005A29BA" w:rsidRPr="0032190F" w:rsidRDefault="005A29BA" w:rsidP="00DE360B">
      <w:pPr>
        <w:rPr>
          <w:lang w:val="fr-FR"/>
        </w:rPr>
      </w:pPr>
    </w:p>
    <w:p w14:paraId="27316D08" w14:textId="77777777" w:rsidR="005A29BA" w:rsidRPr="0032190F" w:rsidRDefault="005A29BA" w:rsidP="00DE360B">
      <w:pPr>
        <w:pStyle w:val="Heading3"/>
      </w:pPr>
      <w:bookmarkStart w:id="2350" w:name="Sit_Mailhac_Moulin_t420"/>
      <w:r w:rsidRPr="0032190F">
        <w:t>t_420</w:t>
      </w:r>
    </w:p>
    <w:bookmarkEnd w:id="2350"/>
    <w:p w14:paraId="2E309B7B" w14:textId="77777777" w:rsidR="005A29BA" w:rsidRPr="0032190F" w:rsidRDefault="005A29BA" w:rsidP="00DE360B">
      <w:pPr>
        <w:jc w:val="both"/>
        <w:rPr>
          <w:lang w:val="fr-FR"/>
        </w:rPr>
      </w:pPr>
      <w:r w:rsidRPr="0032190F">
        <w:rPr>
          <w:lang w:val="fr-FR"/>
        </w:rPr>
        <w:t>M420 (1995) parcelle de l’Entari (BIB 2156)</w:t>
      </w:r>
    </w:p>
    <w:p w14:paraId="19C993C7" w14:textId="77777777" w:rsidR="005A29BA" w:rsidRPr="0032190F" w:rsidRDefault="005A29BA" w:rsidP="00DE360B">
      <w:pPr>
        <w:jc w:val="both"/>
        <w:rPr>
          <w:lang w:val="fr-FR" w:eastAsia="en-GB"/>
        </w:rPr>
      </w:pPr>
      <w:r w:rsidRPr="0032190F">
        <w:rPr>
          <w:lang w:val="fr-FR" w:eastAsia="en-GB"/>
        </w:rPr>
        <w:t>Brôche à rotir d’origine « orientale » découverte dans une tombe de la premier moitié du 7</w:t>
      </w:r>
      <w:r w:rsidRPr="0032190F">
        <w:rPr>
          <w:vertAlign w:val="superscript"/>
          <w:lang w:val="fr-FR" w:eastAsia="en-GB"/>
        </w:rPr>
        <w:t>e</w:t>
      </w:r>
      <w:r w:rsidRPr="0032190F">
        <w:rPr>
          <w:lang w:val="fr-FR" w:eastAsia="en-GB"/>
        </w:rPr>
        <w:t xml:space="preserve"> aec, (BIB 1995 p. 57)</w:t>
      </w:r>
    </w:p>
    <w:p w14:paraId="653707D1" w14:textId="77777777" w:rsidR="005D113E" w:rsidRPr="0032190F" w:rsidRDefault="005D113E" w:rsidP="00DE360B">
      <w:pPr>
        <w:jc w:val="both"/>
        <w:rPr>
          <w:lang w:val="fr-FR" w:eastAsia="en-GB"/>
        </w:rPr>
      </w:pPr>
    </w:p>
    <w:p w14:paraId="0B33C48E" w14:textId="77777777" w:rsidR="005D113E" w:rsidRDefault="005D113E" w:rsidP="00DE360B">
      <w:pPr>
        <w:pStyle w:val="Heading3"/>
      </w:pPr>
      <w:r>
        <w:t>t_421</w:t>
      </w:r>
    </w:p>
    <w:p w14:paraId="5C083714" w14:textId="77777777" w:rsidR="005D113E" w:rsidRPr="005D113E" w:rsidRDefault="005D113E" w:rsidP="00DE360B"/>
    <w:tbl>
      <w:tblPr>
        <w:tblW w:w="8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496"/>
        <w:gridCol w:w="2469"/>
        <w:gridCol w:w="1064"/>
      </w:tblGrid>
      <w:tr w:rsidR="005D10B6" w:rsidRPr="00C04709" w14:paraId="413C1446" w14:textId="77777777" w:rsidTr="00C35EA7">
        <w:trPr>
          <w:jc w:val="center"/>
        </w:trPr>
        <w:tc>
          <w:tcPr>
            <w:tcW w:w="1516" w:type="dxa"/>
          </w:tcPr>
          <w:p w14:paraId="4235DCA6" w14:textId="77777777" w:rsidR="005D113E" w:rsidRPr="00C35EA7" w:rsidRDefault="005D113E"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275E92BD" w14:textId="77777777" w:rsidR="005D113E" w:rsidRPr="00C35EA7" w:rsidRDefault="005D113E" w:rsidP="00DE360B">
            <w:pPr>
              <w:rPr>
                <w:rFonts w:ascii="Courier New" w:hAnsi="Courier New" w:cs="Courier New"/>
                <w:sz w:val="20"/>
                <w:szCs w:val="18"/>
              </w:rPr>
            </w:pPr>
          </w:p>
        </w:tc>
        <w:tc>
          <w:tcPr>
            <w:tcW w:w="1070" w:type="dxa"/>
          </w:tcPr>
          <w:p w14:paraId="72302C9B" w14:textId="77777777" w:rsidR="005D113E" w:rsidRPr="00C35EA7" w:rsidRDefault="005D113E" w:rsidP="00DE360B">
            <w:pPr>
              <w:rPr>
                <w:rFonts w:ascii="Courier New" w:hAnsi="Courier New" w:cs="Courier New"/>
                <w:sz w:val="20"/>
                <w:szCs w:val="18"/>
              </w:rPr>
            </w:pPr>
          </w:p>
        </w:tc>
        <w:tc>
          <w:tcPr>
            <w:tcW w:w="1496" w:type="dxa"/>
          </w:tcPr>
          <w:p w14:paraId="3D2C2F3E" w14:textId="77777777" w:rsidR="005D113E" w:rsidRPr="00C35EA7" w:rsidRDefault="005D113E" w:rsidP="00DE360B">
            <w:pPr>
              <w:rPr>
                <w:rFonts w:ascii="Courier New" w:hAnsi="Courier New" w:cs="Courier New"/>
                <w:sz w:val="20"/>
                <w:szCs w:val="18"/>
              </w:rPr>
            </w:pPr>
          </w:p>
        </w:tc>
        <w:tc>
          <w:tcPr>
            <w:tcW w:w="2469" w:type="dxa"/>
          </w:tcPr>
          <w:p w14:paraId="631D3DF4" w14:textId="77777777" w:rsidR="005D113E" w:rsidRPr="00C35EA7" w:rsidRDefault="005D113E" w:rsidP="00DE360B">
            <w:pPr>
              <w:rPr>
                <w:rFonts w:ascii="Courier New" w:hAnsi="Courier New" w:cs="Courier New"/>
                <w:sz w:val="20"/>
                <w:szCs w:val="18"/>
              </w:rPr>
            </w:pPr>
          </w:p>
        </w:tc>
        <w:tc>
          <w:tcPr>
            <w:tcW w:w="1064" w:type="dxa"/>
          </w:tcPr>
          <w:p w14:paraId="73DEB113" w14:textId="77777777" w:rsidR="005D113E" w:rsidRPr="00C35EA7" w:rsidRDefault="005D113E" w:rsidP="00DE360B">
            <w:pPr>
              <w:rPr>
                <w:rFonts w:ascii="Courier New" w:hAnsi="Courier New" w:cs="Courier New"/>
                <w:sz w:val="20"/>
                <w:szCs w:val="18"/>
              </w:rPr>
            </w:pPr>
          </w:p>
        </w:tc>
      </w:tr>
      <w:tr w:rsidR="005D10B6" w:rsidRPr="00C04709" w14:paraId="56A39F13" w14:textId="77777777" w:rsidTr="00C35EA7">
        <w:trPr>
          <w:jc w:val="center"/>
        </w:trPr>
        <w:tc>
          <w:tcPr>
            <w:tcW w:w="1516" w:type="dxa"/>
          </w:tcPr>
          <w:p w14:paraId="38E28A56" w14:textId="77777777" w:rsidR="005D113E" w:rsidRPr="00C35EA7" w:rsidRDefault="005D113E" w:rsidP="00C35EA7">
            <w:pPr>
              <w:jc w:val="center"/>
              <w:rPr>
                <w:szCs w:val="18"/>
              </w:rPr>
            </w:pPr>
            <w:r w:rsidRPr="00C35EA7">
              <w:rPr>
                <w:szCs w:val="18"/>
              </w:rPr>
              <w:t>site</w:t>
            </w:r>
          </w:p>
        </w:tc>
        <w:tc>
          <w:tcPr>
            <w:tcW w:w="1176" w:type="dxa"/>
          </w:tcPr>
          <w:p w14:paraId="65E1D4F7" w14:textId="77777777" w:rsidR="005D113E" w:rsidRPr="00C35EA7" w:rsidRDefault="005D113E" w:rsidP="00C35EA7">
            <w:pPr>
              <w:jc w:val="center"/>
              <w:rPr>
                <w:szCs w:val="18"/>
              </w:rPr>
            </w:pPr>
            <w:r w:rsidRPr="00C35EA7">
              <w:rPr>
                <w:szCs w:val="18"/>
              </w:rPr>
              <w:t>structure</w:t>
            </w:r>
          </w:p>
        </w:tc>
        <w:tc>
          <w:tcPr>
            <w:tcW w:w="1070" w:type="dxa"/>
          </w:tcPr>
          <w:p w14:paraId="23B3EBC3" w14:textId="77777777" w:rsidR="005D113E" w:rsidRPr="00C35EA7" w:rsidRDefault="005D113E" w:rsidP="00C35EA7">
            <w:pPr>
              <w:jc w:val="center"/>
              <w:rPr>
                <w:szCs w:val="18"/>
              </w:rPr>
            </w:pPr>
            <w:r w:rsidRPr="00C35EA7">
              <w:rPr>
                <w:szCs w:val="18"/>
              </w:rPr>
              <w:t>numero</w:t>
            </w:r>
          </w:p>
        </w:tc>
        <w:tc>
          <w:tcPr>
            <w:tcW w:w="1496" w:type="dxa"/>
          </w:tcPr>
          <w:p w14:paraId="48685E1F" w14:textId="77777777" w:rsidR="005D113E" w:rsidRPr="00C35EA7" w:rsidRDefault="005D113E" w:rsidP="00C35EA7">
            <w:pPr>
              <w:jc w:val="center"/>
              <w:rPr>
                <w:szCs w:val="18"/>
              </w:rPr>
            </w:pPr>
            <w:r w:rsidRPr="00C35EA7">
              <w:rPr>
                <w:szCs w:val="18"/>
              </w:rPr>
              <w:t>objet</w:t>
            </w:r>
          </w:p>
        </w:tc>
        <w:tc>
          <w:tcPr>
            <w:tcW w:w="2469" w:type="dxa"/>
          </w:tcPr>
          <w:p w14:paraId="66EFB3A3" w14:textId="77777777" w:rsidR="005D113E" w:rsidRPr="00C35EA7" w:rsidRDefault="005D113E" w:rsidP="00C35EA7">
            <w:pPr>
              <w:jc w:val="center"/>
              <w:rPr>
                <w:szCs w:val="18"/>
              </w:rPr>
            </w:pPr>
            <w:r w:rsidRPr="00C35EA7">
              <w:rPr>
                <w:szCs w:val="18"/>
              </w:rPr>
              <w:t>description</w:t>
            </w:r>
          </w:p>
        </w:tc>
        <w:tc>
          <w:tcPr>
            <w:tcW w:w="1064" w:type="dxa"/>
          </w:tcPr>
          <w:p w14:paraId="14CB4F08" w14:textId="77777777" w:rsidR="005D113E" w:rsidRPr="00C35EA7" w:rsidRDefault="005D113E" w:rsidP="00C35EA7">
            <w:pPr>
              <w:jc w:val="center"/>
              <w:rPr>
                <w:szCs w:val="18"/>
              </w:rPr>
            </w:pPr>
            <w:r w:rsidRPr="00C35EA7">
              <w:rPr>
                <w:szCs w:val="18"/>
              </w:rPr>
              <w:t>BIB</w:t>
            </w:r>
          </w:p>
        </w:tc>
      </w:tr>
      <w:tr w:rsidR="005D10B6" w:rsidRPr="00C04709" w14:paraId="1D58569A" w14:textId="77777777" w:rsidTr="00C35EA7">
        <w:trPr>
          <w:jc w:val="center"/>
        </w:trPr>
        <w:tc>
          <w:tcPr>
            <w:tcW w:w="1516" w:type="dxa"/>
          </w:tcPr>
          <w:p w14:paraId="5E1A8C71" w14:textId="77777777" w:rsidR="005D113E" w:rsidRPr="00C35EA7" w:rsidRDefault="005D113E" w:rsidP="00DE360B">
            <w:pPr>
              <w:rPr>
                <w:szCs w:val="18"/>
              </w:rPr>
            </w:pPr>
            <w:r w:rsidRPr="00C35EA7">
              <w:rPr>
                <w:szCs w:val="18"/>
              </w:rPr>
              <w:t>Moulin (Le)</w:t>
            </w:r>
          </w:p>
        </w:tc>
        <w:tc>
          <w:tcPr>
            <w:tcW w:w="1176" w:type="dxa"/>
          </w:tcPr>
          <w:p w14:paraId="3B8AC483" w14:textId="77777777" w:rsidR="005D113E" w:rsidRPr="00C35EA7" w:rsidRDefault="005D113E" w:rsidP="00DE360B">
            <w:pPr>
              <w:rPr>
                <w:szCs w:val="18"/>
              </w:rPr>
            </w:pPr>
            <w:r>
              <w:t>t_421</w:t>
            </w:r>
          </w:p>
        </w:tc>
        <w:tc>
          <w:tcPr>
            <w:tcW w:w="1070" w:type="dxa"/>
          </w:tcPr>
          <w:p w14:paraId="55A199EC" w14:textId="77777777" w:rsidR="005D113E" w:rsidRPr="00C35EA7" w:rsidRDefault="005D113E" w:rsidP="00DE360B">
            <w:pPr>
              <w:rPr>
                <w:szCs w:val="18"/>
              </w:rPr>
            </w:pPr>
            <w:r w:rsidRPr="00C35EA7">
              <w:rPr>
                <w:szCs w:val="18"/>
              </w:rPr>
              <w:t>421d</w:t>
            </w:r>
          </w:p>
        </w:tc>
        <w:tc>
          <w:tcPr>
            <w:tcW w:w="1496" w:type="dxa"/>
          </w:tcPr>
          <w:p w14:paraId="339AE5C0" w14:textId="77777777" w:rsidR="005D113E" w:rsidRDefault="005D113E" w:rsidP="00C35EA7">
            <w:pPr>
              <w:jc w:val="both"/>
            </w:pPr>
            <w:r>
              <w:t>EA-1111</w:t>
            </w:r>
          </w:p>
        </w:tc>
        <w:tc>
          <w:tcPr>
            <w:tcW w:w="2469" w:type="dxa"/>
          </w:tcPr>
          <w:p w14:paraId="586CC99F" w14:textId="77777777" w:rsidR="005D113E" w:rsidRDefault="005D113E" w:rsidP="00DE360B">
            <w:r>
              <w:t>décor céramique</w:t>
            </w:r>
          </w:p>
        </w:tc>
        <w:tc>
          <w:tcPr>
            <w:tcW w:w="1064" w:type="dxa"/>
          </w:tcPr>
          <w:p w14:paraId="607FAE8E" w14:textId="77777777" w:rsidR="005D113E" w:rsidRPr="00C35EA7" w:rsidRDefault="005D113E" w:rsidP="00DE360B">
            <w:pPr>
              <w:rPr>
                <w:szCs w:val="18"/>
              </w:rPr>
            </w:pPr>
            <w:r w:rsidRPr="00C35EA7">
              <w:rPr>
                <w:szCs w:val="18"/>
              </w:rPr>
              <w:t>2156</w:t>
            </w:r>
          </w:p>
        </w:tc>
      </w:tr>
      <w:tr w:rsidR="005D10B6" w:rsidRPr="00C04709" w14:paraId="76FD8E31" w14:textId="77777777" w:rsidTr="00C35EA7">
        <w:trPr>
          <w:jc w:val="center"/>
        </w:trPr>
        <w:tc>
          <w:tcPr>
            <w:tcW w:w="1516" w:type="dxa"/>
          </w:tcPr>
          <w:p w14:paraId="60FF23B1" w14:textId="77777777" w:rsidR="005D113E" w:rsidRPr="00C35EA7" w:rsidRDefault="005D113E" w:rsidP="00DE360B">
            <w:pPr>
              <w:rPr>
                <w:szCs w:val="18"/>
              </w:rPr>
            </w:pPr>
            <w:r w:rsidRPr="00C35EA7">
              <w:rPr>
                <w:szCs w:val="18"/>
              </w:rPr>
              <w:t>Moulin (Le)</w:t>
            </w:r>
          </w:p>
        </w:tc>
        <w:tc>
          <w:tcPr>
            <w:tcW w:w="1176" w:type="dxa"/>
          </w:tcPr>
          <w:p w14:paraId="37091DA9" w14:textId="77777777" w:rsidR="005D113E" w:rsidRPr="00C35EA7" w:rsidRDefault="005D113E" w:rsidP="00DE360B">
            <w:pPr>
              <w:rPr>
                <w:szCs w:val="18"/>
              </w:rPr>
            </w:pPr>
            <w:r>
              <w:t>t_421</w:t>
            </w:r>
          </w:p>
        </w:tc>
        <w:tc>
          <w:tcPr>
            <w:tcW w:w="1070" w:type="dxa"/>
          </w:tcPr>
          <w:p w14:paraId="73C3A67F" w14:textId="77777777" w:rsidR="005D113E" w:rsidRPr="00C35EA7" w:rsidRDefault="005D113E" w:rsidP="00DE360B">
            <w:pPr>
              <w:rPr>
                <w:szCs w:val="18"/>
              </w:rPr>
            </w:pPr>
            <w:r w:rsidRPr="00C35EA7">
              <w:rPr>
                <w:szCs w:val="18"/>
              </w:rPr>
              <w:t>421.3</w:t>
            </w:r>
          </w:p>
        </w:tc>
        <w:tc>
          <w:tcPr>
            <w:tcW w:w="1496" w:type="dxa"/>
          </w:tcPr>
          <w:p w14:paraId="33D748A1" w14:textId="77777777" w:rsidR="005D113E" w:rsidRDefault="005D113E" w:rsidP="00C35EA7">
            <w:pPr>
              <w:jc w:val="both"/>
            </w:pPr>
            <w:r>
              <w:t>AB-5111-m</w:t>
            </w:r>
          </w:p>
        </w:tc>
        <w:tc>
          <w:tcPr>
            <w:tcW w:w="2469" w:type="dxa"/>
          </w:tcPr>
          <w:p w14:paraId="650A10F1" w14:textId="77777777" w:rsidR="005D113E" w:rsidRDefault="005D113E" w:rsidP="00DE360B">
            <w:r>
              <w:t>fibule en fer</w:t>
            </w:r>
          </w:p>
        </w:tc>
        <w:tc>
          <w:tcPr>
            <w:tcW w:w="1064" w:type="dxa"/>
          </w:tcPr>
          <w:p w14:paraId="4E38E031" w14:textId="77777777" w:rsidR="005D113E" w:rsidRPr="00C35EA7" w:rsidRDefault="005D113E" w:rsidP="00DE360B">
            <w:pPr>
              <w:rPr>
                <w:szCs w:val="18"/>
              </w:rPr>
            </w:pPr>
            <w:r w:rsidRPr="00C35EA7">
              <w:rPr>
                <w:szCs w:val="18"/>
              </w:rPr>
              <w:t>2156</w:t>
            </w:r>
          </w:p>
        </w:tc>
      </w:tr>
      <w:tr w:rsidR="005D10B6" w:rsidRPr="00C04709" w14:paraId="7C7E8C3A" w14:textId="77777777" w:rsidTr="00C35EA7">
        <w:trPr>
          <w:jc w:val="center"/>
        </w:trPr>
        <w:tc>
          <w:tcPr>
            <w:tcW w:w="1516" w:type="dxa"/>
          </w:tcPr>
          <w:p w14:paraId="7844D832" w14:textId="77777777" w:rsidR="005D113E" w:rsidRPr="00C35EA7" w:rsidRDefault="005D113E" w:rsidP="00DE360B">
            <w:pPr>
              <w:rPr>
                <w:szCs w:val="18"/>
              </w:rPr>
            </w:pPr>
            <w:r w:rsidRPr="00C35EA7">
              <w:rPr>
                <w:szCs w:val="18"/>
              </w:rPr>
              <w:t>Moulin (Le)</w:t>
            </w:r>
          </w:p>
        </w:tc>
        <w:tc>
          <w:tcPr>
            <w:tcW w:w="1176" w:type="dxa"/>
          </w:tcPr>
          <w:p w14:paraId="0426F3AC" w14:textId="77777777" w:rsidR="005D113E" w:rsidRPr="00C35EA7" w:rsidRDefault="005D113E" w:rsidP="00DE360B">
            <w:pPr>
              <w:rPr>
                <w:szCs w:val="18"/>
              </w:rPr>
            </w:pPr>
            <w:r>
              <w:t>t_421</w:t>
            </w:r>
          </w:p>
        </w:tc>
        <w:tc>
          <w:tcPr>
            <w:tcW w:w="1070" w:type="dxa"/>
          </w:tcPr>
          <w:p w14:paraId="655ECA8D" w14:textId="77777777" w:rsidR="005D113E" w:rsidRPr="00C35EA7" w:rsidRDefault="005D113E" w:rsidP="00DE360B">
            <w:pPr>
              <w:rPr>
                <w:szCs w:val="18"/>
              </w:rPr>
            </w:pPr>
            <w:r w:rsidRPr="00C35EA7">
              <w:rPr>
                <w:szCs w:val="18"/>
              </w:rPr>
              <w:t>421.1</w:t>
            </w:r>
          </w:p>
        </w:tc>
        <w:tc>
          <w:tcPr>
            <w:tcW w:w="1496" w:type="dxa"/>
          </w:tcPr>
          <w:p w14:paraId="008D5E7D" w14:textId="77777777" w:rsidR="005D113E" w:rsidRDefault="005D113E" w:rsidP="00C35EA7">
            <w:pPr>
              <w:jc w:val="both"/>
            </w:pPr>
            <w:r>
              <w:t>AC-5111-m</w:t>
            </w:r>
          </w:p>
        </w:tc>
        <w:tc>
          <w:tcPr>
            <w:tcW w:w="2469" w:type="dxa"/>
          </w:tcPr>
          <w:p w14:paraId="4A6E9E07" w14:textId="77777777" w:rsidR="005D113E" w:rsidRDefault="005D113E" w:rsidP="00DE360B">
            <w:r>
              <w:t>bracelet en fer</w:t>
            </w:r>
          </w:p>
        </w:tc>
        <w:tc>
          <w:tcPr>
            <w:tcW w:w="1064" w:type="dxa"/>
          </w:tcPr>
          <w:p w14:paraId="10B14A5D" w14:textId="77777777" w:rsidR="005D113E" w:rsidRPr="00C35EA7" w:rsidRDefault="005D113E" w:rsidP="00DE360B">
            <w:pPr>
              <w:rPr>
                <w:szCs w:val="18"/>
              </w:rPr>
            </w:pPr>
            <w:r w:rsidRPr="00C35EA7">
              <w:rPr>
                <w:szCs w:val="18"/>
              </w:rPr>
              <w:t>2156</w:t>
            </w:r>
          </w:p>
        </w:tc>
      </w:tr>
      <w:tr w:rsidR="005D10B6" w:rsidRPr="00C04709" w14:paraId="0508DDBC" w14:textId="77777777" w:rsidTr="00C35EA7">
        <w:trPr>
          <w:jc w:val="center"/>
        </w:trPr>
        <w:tc>
          <w:tcPr>
            <w:tcW w:w="1516" w:type="dxa"/>
          </w:tcPr>
          <w:p w14:paraId="1DD680FD" w14:textId="77777777" w:rsidR="005D113E" w:rsidRPr="00C35EA7" w:rsidRDefault="005D113E" w:rsidP="00DE360B">
            <w:pPr>
              <w:rPr>
                <w:szCs w:val="18"/>
              </w:rPr>
            </w:pPr>
            <w:r w:rsidRPr="00C35EA7">
              <w:rPr>
                <w:szCs w:val="18"/>
              </w:rPr>
              <w:t>Moulin (Le)</w:t>
            </w:r>
          </w:p>
        </w:tc>
        <w:tc>
          <w:tcPr>
            <w:tcW w:w="1176" w:type="dxa"/>
          </w:tcPr>
          <w:p w14:paraId="491F1D63" w14:textId="77777777" w:rsidR="005D113E" w:rsidRPr="00C35EA7" w:rsidRDefault="005D113E" w:rsidP="00DE360B">
            <w:pPr>
              <w:rPr>
                <w:szCs w:val="18"/>
              </w:rPr>
            </w:pPr>
            <w:r>
              <w:t>t_421</w:t>
            </w:r>
          </w:p>
        </w:tc>
        <w:tc>
          <w:tcPr>
            <w:tcW w:w="1070" w:type="dxa"/>
          </w:tcPr>
          <w:p w14:paraId="49B730A3" w14:textId="77777777" w:rsidR="005D113E" w:rsidRPr="00C35EA7" w:rsidRDefault="005D113E" w:rsidP="00DE360B">
            <w:pPr>
              <w:rPr>
                <w:szCs w:val="18"/>
              </w:rPr>
            </w:pPr>
            <w:r w:rsidRPr="00C35EA7">
              <w:rPr>
                <w:szCs w:val="18"/>
              </w:rPr>
              <w:t>421.5</w:t>
            </w:r>
          </w:p>
        </w:tc>
        <w:tc>
          <w:tcPr>
            <w:tcW w:w="1496" w:type="dxa"/>
          </w:tcPr>
          <w:p w14:paraId="13D1B69B" w14:textId="77777777" w:rsidR="005D113E" w:rsidRDefault="005D113E" w:rsidP="00C35EA7">
            <w:pPr>
              <w:jc w:val="both"/>
            </w:pPr>
            <w:r>
              <w:t>AL-2122-m</w:t>
            </w:r>
          </w:p>
        </w:tc>
        <w:tc>
          <w:tcPr>
            <w:tcW w:w="2469" w:type="dxa"/>
          </w:tcPr>
          <w:p w14:paraId="6F572688" w14:textId="77777777" w:rsidR="005D113E" w:rsidRDefault="005D113E" w:rsidP="00DE360B">
            <w:r>
              <w:t>scalptorium en bronze</w:t>
            </w:r>
          </w:p>
        </w:tc>
        <w:tc>
          <w:tcPr>
            <w:tcW w:w="1064" w:type="dxa"/>
          </w:tcPr>
          <w:p w14:paraId="7D6E2185" w14:textId="77777777" w:rsidR="005D113E" w:rsidRPr="00C35EA7" w:rsidRDefault="005D113E" w:rsidP="00DE360B">
            <w:pPr>
              <w:rPr>
                <w:szCs w:val="18"/>
              </w:rPr>
            </w:pPr>
            <w:r w:rsidRPr="00C35EA7">
              <w:rPr>
                <w:szCs w:val="18"/>
              </w:rPr>
              <w:t>2156</w:t>
            </w:r>
          </w:p>
        </w:tc>
      </w:tr>
      <w:tr w:rsidR="005D10B6" w:rsidRPr="00C04709" w14:paraId="1EF650D3" w14:textId="77777777" w:rsidTr="00C35EA7">
        <w:trPr>
          <w:jc w:val="center"/>
        </w:trPr>
        <w:tc>
          <w:tcPr>
            <w:tcW w:w="1516" w:type="dxa"/>
          </w:tcPr>
          <w:p w14:paraId="402F36DC" w14:textId="77777777" w:rsidR="005D113E" w:rsidRPr="00C35EA7" w:rsidRDefault="005D113E" w:rsidP="00DE360B">
            <w:pPr>
              <w:rPr>
                <w:szCs w:val="18"/>
              </w:rPr>
            </w:pPr>
            <w:r w:rsidRPr="00C35EA7">
              <w:rPr>
                <w:szCs w:val="18"/>
              </w:rPr>
              <w:t>Moulin (Le)</w:t>
            </w:r>
          </w:p>
        </w:tc>
        <w:tc>
          <w:tcPr>
            <w:tcW w:w="1176" w:type="dxa"/>
          </w:tcPr>
          <w:p w14:paraId="6E586D49" w14:textId="77777777" w:rsidR="005D113E" w:rsidRPr="00C35EA7" w:rsidRDefault="005D113E" w:rsidP="00DE360B">
            <w:pPr>
              <w:rPr>
                <w:szCs w:val="18"/>
              </w:rPr>
            </w:pPr>
            <w:r>
              <w:t>t_421</w:t>
            </w:r>
          </w:p>
        </w:tc>
        <w:tc>
          <w:tcPr>
            <w:tcW w:w="1070" w:type="dxa"/>
          </w:tcPr>
          <w:p w14:paraId="516581C7" w14:textId="77777777" w:rsidR="005D113E" w:rsidRPr="00C35EA7" w:rsidRDefault="005D113E" w:rsidP="00DE360B">
            <w:pPr>
              <w:rPr>
                <w:szCs w:val="18"/>
              </w:rPr>
            </w:pPr>
            <w:r w:rsidRPr="00C35EA7">
              <w:rPr>
                <w:szCs w:val="18"/>
              </w:rPr>
              <w:t>421.6</w:t>
            </w:r>
          </w:p>
        </w:tc>
        <w:tc>
          <w:tcPr>
            <w:tcW w:w="1496" w:type="dxa"/>
          </w:tcPr>
          <w:p w14:paraId="3E309DAA" w14:textId="77777777" w:rsidR="005D113E" w:rsidRDefault="005D113E" w:rsidP="00C35EA7">
            <w:pPr>
              <w:jc w:val="both"/>
            </w:pPr>
            <w:r>
              <w:t>BA-2312-m</w:t>
            </w:r>
          </w:p>
        </w:tc>
        <w:tc>
          <w:tcPr>
            <w:tcW w:w="2469" w:type="dxa"/>
          </w:tcPr>
          <w:p w14:paraId="6A1D4B96" w14:textId="77777777" w:rsidR="005D113E" w:rsidRDefault="005D113E" w:rsidP="00DE360B">
            <w:r>
              <w:t>couteau en fer</w:t>
            </w:r>
          </w:p>
        </w:tc>
        <w:tc>
          <w:tcPr>
            <w:tcW w:w="1064" w:type="dxa"/>
          </w:tcPr>
          <w:p w14:paraId="00E9A89D" w14:textId="77777777" w:rsidR="005D113E" w:rsidRPr="00C35EA7" w:rsidRDefault="005D113E" w:rsidP="00DE360B">
            <w:pPr>
              <w:rPr>
                <w:szCs w:val="18"/>
              </w:rPr>
            </w:pPr>
            <w:r w:rsidRPr="00C35EA7">
              <w:rPr>
                <w:szCs w:val="18"/>
              </w:rPr>
              <w:t>2156</w:t>
            </w:r>
          </w:p>
        </w:tc>
      </w:tr>
    </w:tbl>
    <w:p w14:paraId="6A87748F" w14:textId="77777777" w:rsidR="005D113E" w:rsidRDefault="005D113E" w:rsidP="00DE360B">
      <w:pPr>
        <w:jc w:val="both"/>
        <w:rPr>
          <w:lang w:eastAsia="en-GB"/>
        </w:rPr>
      </w:pPr>
    </w:p>
    <w:p w14:paraId="698F8958" w14:textId="77777777" w:rsidR="00A61C56" w:rsidRDefault="00A61C56" w:rsidP="00DE360B">
      <w:pPr>
        <w:pStyle w:val="Heading3"/>
      </w:pPr>
      <w:r>
        <w:t>t_4</w:t>
      </w:r>
      <w:r w:rsidR="00124D7E">
        <w:t>33</w:t>
      </w:r>
    </w:p>
    <w:p w14:paraId="4294F300" w14:textId="77777777" w:rsidR="00A61C56" w:rsidRPr="005D113E" w:rsidRDefault="00A61C56" w:rsidP="00DE360B"/>
    <w:tbl>
      <w:tblPr>
        <w:tblW w:w="8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496"/>
        <w:gridCol w:w="2469"/>
        <w:gridCol w:w="1064"/>
      </w:tblGrid>
      <w:tr w:rsidR="005D10B6" w:rsidRPr="00C04709" w14:paraId="690A473F" w14:textId="77777777" w:rsidTr="00C35EA7">
        <w:trPr>
          <w:jc w:val="center"/>
        </w:trPr>
        <w:tc>
          <w:tcPr>
            <w:tcW w:w="1516" w:type="dxa"/>
          </w:tcPr>
          <w:p w14:paraId="673B0E68" w14:textId="77777777" w:rsidR="00A61C56" w:rsidRPr="00C35EA7" w:rsidRDefault="00A61C56"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5FA48997" w14:textId="77777777" w:rsidR="00A61C56" w:rsidRPr="00C35EA7" w:rsidRDefault="00A61C56" w:rsidP="00DE360B">
            <w:pPr>
              <w:rPr>
                <w:rFonts w:ascii="Courier New" w:hAnsi="Courier New" w:cs="Courier New"/>
                <w:sz w:val="20"/>
                <w:szCs w:val="18"/>
              </w:rPr>
            </w:pPr>
          </w:p>
        </w:tc>
        <w:tc>
          <w:tcPr>
            <w:tcW w:w="1070" w:type="dxa"/>
          </w:tcPr>
          <w:p w14:paraId="463F4F94" w14:textId="77777777" w:rsidR="00A61C56" w:rsidRPr="00C35EA7" w:rsidRDefault="00A61C56" w:rsidP="00DE360B">
            <w:pPr>
              <w:rPr>
                <w:rFonts w:ascii="Courier New" w:hAnsi="Courier New" w:cs="Courier New"/>
                <w:sz w:val="20"/>
                <w:szCs w:val="18"/>
              </w:rPr>
            </w:pPr>
          </w:p>
        </w:tc>
        <w:tc>
          <w:tcPr>
            <w:tcW w:w="1496" w:type="dxa"/>
          </w:tcPr>
          <w:p w14:paraId="05DCC5EC" w14:textId="77777777" w:rsidR="00A61C56" w:rsidRPr="00C35EA7" w:rsidRDefault="00A61C56" w:rsidP="00DE360B">
            <w:pPr>
              <w:rPr>
                <w:rFonts w:ascii="Courier New" w:hAnsi="Courier New" w:cs="Courier New"/>
                <w:sz w:val="20"/>
                <w:szCs w:val="18"/>
              </w:rPr>
            </w:pPr>
          </w:p>
        </w:tc>
        <w:tc>
          <w:tcPr>
            <w:tcW w:w="2469" w:type="dxa"/>
          </w:tcPr>
          <w:p w14:paraId="01A1AA75" w14:textId="77777777" w:rsidR="00A61C56" w:rsidRPr="00C35EA7" w:rsidRDefault="00A61C56" w:rsidP="00DE360B">
            <w:pPr>
              <w:rPr>
                <w:rFonts w:ascii="Courier New" w:hAnsi="Courier New" w:cs="Courier New"/>
                <w:sz w:val="20"/>
                <w:szCs w:val="18"/>
              </w:rPr>
            </w:pPr>
          </w:p>
        </w:tc>
        <w:tc>
          <w:tcPr>
            <w:tcW w:w="1064" w:type="dxa"/>
          </w:tcPr>
          <w:p w14:paraId="3214F510" w14:textId="77777777" w:rsidR="00A61C56" w:rsidRPr="00C35EA7" w:rsidRDefault="00A61C56" w:rsidP="00DE360B">
            <w:pPr>
              <w:rPr>
                <w:rFonts w:ascii="Courier New" w:hAnsi="Courier New" w:cs="Courier New"/>
                <w:sz w:val="20"/>
                <w:szCs w:val="18"/>
              </w:rPr>
            </w:pPr>
          </w:p>
        </w:tc>
      </w:tr>
      <w:tr w:rsidR="005D10B6" w:rsidRPr="00C04709" w14:paraId="2A5C8B99" w14:textId="77777777" w:rsidTr="00C35EA7">
        <w:trPr>
          <w:jc w:val="center"/>
        </w:trPr>
        <w:tc>
          <w:tcPr>
            <w:tcW w:w="1516" w:type="dxa"/>
          </w:tcPr>
          <w:p w14:paraId="4A5C1876" w14:textId="77777777" w:rsidR="00A61C56" w:rsidRPr="00C35EA7" w:rsidRDefault="00A61C56" w:rsidP="00C35EA7">
            <w:pPr>
              <w:jc w:val="center"/>
              <w:rPr>
                <w:szCs w:val="18"/>
              </w:rPr>
            </w:pPr>
            <w:r w:rsidRPr="00C35EA7">
              <w:rPr>
                <w:szCs w:val="18"/>
              </w:rPr>
              <w:t>site</w:t>
            </w:r>
          </w:p>
        </w:tc>
        <w:tc>
          <w:tcPr>
            <w:tcW w:w="1176" w:type="dxa"/>
          </w:tcPr>
          <w:p w14:paraId="4A233D7C" w14:textId="77777777" w:rsidR="00A61C56" w:rsidRPr="00C35EA7" w:rsidRDefault="00A61C56" w:rsidP="00C35EA7">
            <w:pPr>
              <w:jc w:val="center"/>
              <w:rPr>
                <w:szCs w:val="18"/>
              </w:rPr>
            </w:pPr>
            <w:r w:rsidRPr="00C35EA7">
              <w:rPr>
                <w:szCs w:val="18"/>
              </w:rPr>
              <w:t>structure</w:t>
            </w:r>
          </w:p>
        </w:tc>
        <w:tc>
          <w:tcPr>
            <w:tcW w:w="1070" w:type="dxa"/>
          </w:tcPr>
          <w:p w14:paraId="44FA96FD" w14:textId="77777777" w:rsidR="00A61C56" w:rsidRPr="00C35EA7" w:rsidRDefault="00A61C56" w:rsidP="00C35EA7">
            <w:pPr>
              <w:jc w:val="center"/>
              <w:rPr>
                <w:szCs w:val="18"/>
              </w:rPr>
            </w:pPr>
            <w:r w:rsidRPr="00C35EA7">
              <w:rPr>
                <w:szCs w:val="18"/>
              </w:rPr>
              <w:t>numero</w:t>
            </w:r>
          </w:p>
        </w:tc>
        <w:tc>
          <w:tcPr>
            <w:tcW w:w="1496" w:type="dxa"/>
          </w:tcPr>
          <w:p w14:paraId="5C7F32B0" w14:textId="77777777" w:rsidR="00A61C56" w:rsidRPr="00C35EA7" w:rsidRDefault="00A61C56" w:rsidP="00C35EA7">
            <w:pPr>
              <w:jc w:val="center"/>
              <w:rPr>
                <w:szCs w:val="18"/>
              </w:rPr>
            </w:pPr>
            <w:r w:rsidRPr="00C35EA7">
              <w:rPr>
                <w:szCs w:val="18"/>
              </w:rPr>
              <w:t>objet</w:t>
            </w:r>
          </w:p>
        </w:tc>
        <w:tc>
          <w:tcPr>
            <w:tcW w:w="2469" w:type="dxa"/>
          </w:tcPr>
          <w:p w14:paraId="16C86E6B" w14:textId="77777777" w:rsidR="00A61C56" w:rsidRPr="00C35EA7" w:rsidRDefault="00A61C56" w:rsidP="00C35EA7">
            <w:pPr>
              <w:jc w:val="center"/>
              <w:rPr>
                <w:szCs w:val="18"/>
              </w:rPr>
            </w:pPr>
            <w:r w:rsidRPr="00C35EA7">
              <w:rPr>
                <w:szCs w:val="18"/>
              </w:rPr>
              <w:t>description</w:t>
            </w:r>
          </w:p>
        </w:tc>
        <w:tc>
          <w:tcPr>
            <w:tcW w:w="1064" w:type="dxa"/>
          </w:tcPr>
          <w:p w14:paraId="2240C89A" w14:textId="77777777" w:rsidR="00A61C56" w:rsidRPr="00C35EA7" w:rsidRDefault="00A61C56" w:rsidP="00C35EA7">
            <w:pPr>
              <w:jc w:val="center"/>
              <w:rPr>
                <w:szCs w:val="18"/>
              </w:rPr>
            </w:pPr>
            <w:r w:rsidRPr="00C35EA7">
              <w:rPr>
                <w:szCs w:val="18"/>
              </w:rPr>
              <w:t>BIB</w:t>
            </w:r>
          </w:p>
        </w:tc>
      </w:tr>
      <w:tr w:rsidR="005D10B6" w:rsidRPr="00C04709" w14:paraId="1AEDA06E" w14:textId="77777777" w:rsidTr="00C35EA7">
        <w:trPr>
          <w:jc w:val="center"/>
        </w:trPr>
        <w:tc>
          <w:tcPr>
            <w:tcW w:w="1516" w:type="dxa"/>
          </w:tcPr>
          <w:p w14:paraId="3B642348" w14:textId="77777777" w:rsidR="00A61C56" w:rsidRPr="00C35EA7" w:rsidRDefault="00A61C56" w:rsidP="00DE360B">
            <w:pPr>
              <w:rPr>
                <w:szCs w:val="18"/>
              </w:rPr>
            </w:pPr>
            <w:r w:rsidRPr="00C35EA7">
              <w:rPr>
                <w:szCs w:val="18"/>
              </w:rPr>
              <w:t>Moulin (Le)</w:t>
            </w:r>
          </w:p>
        </w:tc>
        <w:tc>
          <w:tcPr>
            <w:tcW w:w="1176" w:type="dxa"/>
          </w:tcPr>
          <w:p w14:paraId="0BAA4B90" w14:textId="77777777" w:rsidR="00A61C56" w:rsidRPr="00C35EA7" w:rsidRDefault="00A61C56" w:rsidP="00DE360B">
            <w:pPr>
              <w:rPr>
                <w:szCs w:val="18"/>
              </w:rPr>
            </w:pPr>
            <w:r>
              <w:t>t_433</w:t>
            </w:r>
          </w:p>
        </w:tc>
        <w:tc>
          <w:tcPr>
            <w:tcW w:w="1070" w:type="dxa"/>
          </w:tcPr>
          <w:p w14:paraId="1F2194F4" w14:textId="77777777" w:rsidR="00A61C56" w:rsidRPr="00C35EA7" w:rsidRDefault="00A61C56" w:rsidP="00DE360B">
            <w:pPr>
              <w:rPr>
                <w:szCs w:val="18"/>
              </w:rPr>
            </w:pPr>
            <w:r w:rsidRPr="00C35EA7">
              <w:rPr>
                <w:szCs w:val="18"/>
              </w:rPr>
              <w:t>433t</w:t>
            </w:r>
          </w:p>
        </w:tc>
        <w:tc>
          <w:tcPr>
            <w:tcW w:w="1496" w:type="dxa"/>
          </w:tcPr>
          <w:p w14:paraId="665C0C9C" w14:textId="77777777" w:rsidR="00A61C56" w:rsidRDefault="00A61C56" w:rsidP="00C35EA7">
            <w:pPr>
              <w:jc w:val="both"/>
            </w:pPr>
            <w:r>
              <w:t>EA-1111</w:t>
            </w:r>
          </w:p>
        </w:tc>
        <w:tc>
          <w:tcPr>
            <w:tcW w:w="2469" w:type="dxa"/>
          </w:tcPr>
          <w:p w14:paraId="745CB0CF" w14:textId="77777777" w:rsidR="00A61C56" w:rsidRDefault="00A61C56" w:rsidP="00DE360B">
            <w:r>
              <w:t>décor céramique</w:t>
            </w:r>
          </w:p>
        </w:tc>
        <w:tc>
          <w:tcPr>
            <w:tcW w:w="1064" w:type="dxa"/>
          </w:tcPr>
          <w:p w14:paraId="22F7E3DF" w14:textId="77777777" w:rsidR="00A61C56" w:rsidRPr="00C35EA7" w:rsidRDefault="00A61C56" w:rsidP="00DE360B">
            <w:pPr>
              <w:rPr>
                <w:szCs w:val="18"/>
              </w:rPr>
            </w:pPr>
            <w:r w:rsidRPr="00C35EA7">
              <w:rPr>
                <w:szCs w:val="18"/>
              </w:rPr>
              <w:t>2156</w:t>
            </w:r>
          </w:p>
        </w:tc>
      </w:tr>
      <w:tr w:rsidR="005D10B6" w:rsidRPr="00C04709" w14:paraId="61460C52" w14:textId="77777777" w:rsidTr="00C35EA7">
        <w:trPr>
          <w:jc w:val="center"/>
        </w:trPr>
        <w:tc>
          <w:tcPr>
            <w:tcW w:w="1516" w:type="dxa"/>
          </w:tcPr>
          <w:p w14:paraId="29305B34" w14:textId="77777777" w:rsidR="00A61C56" w:rsidRPr="00C35EA7" w:rsidRDefault="00A61C56" w:rsidP="00DE360B">
            <w:pPr>
              <w:rPr>
                <w:szCs w:val="18"/>
              </w:rPr>
            </w:pPr>
            <w:r w:rsidRPr="00C35EA7">
              <w:rPr>
                <w:szCs w:val="18"/>
              </w:rPr>
              <w:t>Moulin (Le)</w:t>
            </w:r>
          </w:p>
        </w:tc>
        <w:tc>
          <w:tcPr>
            <w:tcW w:w="1176" w:type="dxa"/>
          </w:tcPr>
          <w:p w14:paraId="3F27990E" w14:textId="77777777" w:rsidR="00A61C56" w:rsidRPr="00C35EA7" w:rsidRDefault="00A61C56" w:rsidP="00DE360B">
            <w:pPr>
              <w:rPr>
                <w:szCs w:val="18"/>
              </w:rPr>
            </w:pPr>
            <w:r>
              <w:t>t_433</w:t>
            </w:r>
          </w:p>
        </w:tc>
        <w:tc>
          <w:tcPr>
            <w:tcW w:w="1070" w:type="dxa"/>
          </w:tcPr>
          <w:p w14:paraId="6D278CA5" w14:textId="77777777" w:rsidR="00A61C56" w:rsidRPr="00C35EA7" w:rsidRDefault="00A61C56" w:rsidP="00DE360B">
            <w:pPr>
              <w:rPr>
                <w:szCs w:val="18"/>
              </w:rPr>
            </w:pPr>
            <w:r w:rsidRPr="00C35EA7">
              <w:rPr>
                <w:szCs w:val="18"/>
              </w:rPr>
              <w:t>433s</w:t>
            </w:r>
          </w:p>
        </w:tc>
        <w:tc>
          <w:tcPr>
            <w:tcW w:w="1496" w:type="dxa"/>
          </w:tcPr>
          <w:p w14:paraId="214B78A0" w14:textId="77777777" w:rsidR="00A61C56" w:rsidRDefault="00A61C56" w:rsidP="00C35EA7">
            <w:pPr>
              <w:jc w:val="both"/>
            </w:pPr>
            <w:r>
              <w:t>EA-1111</w:t>
            </w:r>
          </w:p>
        </w:tc>
        <w:tc>
          <w:tcPr>
            <w:tcW w:w="2469" w:type="dxa"/>
          </w:tcPr>
          <w:p w14:paraId="675F4E24" w14:textId="77777777" w:rsidR="00A61C56" w:rsidRDefault="00A61C56" w:rsidP="00DE360B">
            <w:r>
              <w:t>décor céramique</w:t>
            </w:r>
          </w:p>
        </w:tc>
        <w:tc>
          <w:tcPr>
            <w:tcW w:w="1064" w:type="dxa"/>
          </w:tcPr>
          <w:p w14:paraId="4E45A7E0" w14:textId="77777777" w:rsidR="00A61C56" w:rsidRPr="00C35EA7" w:rsidRDefault="00A61C56" w:rsidP="00DE360B">
            <w:pPr>
              <w:rPr>
                <w:szCs w:val="18"/>
              </w:rPr>
            </w:pPr>
            <w:r w:rsidRPr="00C35EA7">
              <w:rPr>
                <w:szCs w:val="18"/>
              </w:rPr>
              <w:t>2156</w:t>
            </w:r>
          </w:p>
        </w:tc>
      </w:tr>
      <w:tr w:rsidR="005D10B6" w:rsidRPr="00C04709" w14:paraId="2BF5CF12" w14:textId="77777777" w:rsidTr="00C35EA7">
        <w:trPr>
          <w:jc w:val="center"/>
        </w:trPr>
        <w:tc>
          <w:tcPr>
            <w:tcW w:w="1516" w:type="dxa"/>
          </w:tcPr>
          <w:p w14:paraId="57539EB9" w14:textId="77777777" w:rsidR="00124D7E" w:rsidRPr="00C35EA7" w:rsidRDefault="00124D7E" w:rsidP="00DE360B">
            <w:pPr>
              <w:rPr>
                <w:szCs w:val="18"/>
              </w:rPr>
            </w:pPr>
            <w:r w:rsidRPr="00C35EA7">
              <w:rPr>
                <w:szCs w:val="18"/>
              </w:rPr>
              <w:t>Moulin (Le)</w:t>
            </w:r>
          </w:p>
        </w:tc>
        <w:tc>
          <w:tcPr>
            <w:tcW w:w="1176" w:type="dxa"/>
          </w:tcPr>
          <w:p w14:paraId="3DFCFF7E" w14:textId="77777777" w:rsidR="00124D7E" w:rsidRPr="00C35EA7" w:rsidRDefault="00124D7E" w:rsidP="00DE360B">
            <w:pPr>
              <w:rPr>
                <w:szCs w:val="18"/>
              </w:rPr>
            </w:pPr>
            <w:r>
              <w:t>t_433</w:t>
            </w:r>
          </w:p>
        </w:tc>
        <w:tc>
          <w:tcPr>
            <w:tcW w:w="1070" w:type="dxa"/>
          </w:tcPr>
          <w:p w14:paraId="2DE247E9" w14:textId="77777777" w:rsidR="00124D7E" w:rsidRPr="00C35EA7" w:rsidRDefault="00124D7E" w:rsidP="00DE360B">
            <w:pPr>
              <w:rPr>
                <w:szCs w:val="18"/>
              </w:rPr>
            </w:pPr>
            <w:r w:rsidRPr="00C35EA7">
              <w:rPr>
                <w:szCs w:val="18"/>
              </w:rPr>
              <w:t>433.8</w:t>
            </w:r>
          </w:p>
        </w:tc>
        <w:tc>
          <w:tcPr>
            <w:tcW w:w="1496" w:type="dxa"/>
          </w:tcPr>
          <w:p w14:paraId="5CED85E4" w14:textId="77777777" w:rsidR="00124D7E" w:rsidRDefault="00124D7E" w:rsidP="00C35EA7">
            <w:pPr>
              <w:jc w:val="both"/>
            </w:pPr>
            <w:r>
              <w:t>AL-2122-m</w:t>
            </w:r>
          </w:p>
        </w:tc>
        <w:tc>
          <w:tcPr>
            <w:tcW w:w="2469" w:type="dxa"/>
          </w:tcPr>
          <w:p w14:paraId="1F366A46" w14:textId="77777777" w:rsidR="00124D7E" w:rsidRDefault="00124D7E" w:rsidP="00DE360B">
            <w:r>
              <w:t>scalptorium en bronze</w:t>
            </w:r>
          </w:p>
        </w:tc>
        <w:tc>
          <w:tcPr>
            <w:tcW w:w="1064" w:type="dxa"/>
          </w:tcPr>
          <w:p w14:paraId="0597CF3B" w14:textId="77777777" w:rsidR="00124D7E" w:rsidRPr="00C35EA7" w:rsidRDefault="00124D7E" w:rsidP="00DE360B">
            <w:pPr>
              <w:rPr>
                <w:szCs w:val="18"/>
              </w:rPr>
            </w:pPr>
            <w:r w:rsidRPr="00C35EA7">
              <w:rPr>
                <w:szCs w:val="18"/>
              </w:rPr>
              <w:t>2156</w:t>
            </w:r>
          </w:p>
        </w:tc>
      </w:tr>
      <w:tr w:rsidR="005D10B6" w:rsidRPr="00C04709" w14:paraId="353957E9" w14:textId="77777777" w:rsidTr="00C35EA7">
        <w:trPr>
          <w:jc w:val="center"/>
        </w:trPr>
        <w:tc>
          <w:tcPr>
            <w:tcW w:w="1516" w:type="dxa"/>
          </w:tcPr>
          <w:p w14:paraId="1015A7B4" w14:textId="77777777" w:rsidR="00124D7E" w:rsidRPr="00C35EA7" w:rsidRDefault="00124D7E" w:rsidP="00DE360B">
            <w:pPr>
              <w:rPr>
                <w:szCs w:val="18"/>
              </w:rPr>
            </w:pPr>
            <w:r w:rsidRPr="00C35EA7">
              <w:rPr>
                <w:szCs w:val="18"/>
              </w:rPr>
              <w:t>Moulin (Le)</w:t>
            </w:r>
          </w:p>
        </w:tc>
        <w:tc>
          <w:tcPr>
            <w:tcW w:w="1176" w:type="dxa"/>
          </w:tcPr>
          <w:p w14:paraId="29CF66C7" w14:textId="77777777" w:rsidR="00124D7E" w:rsidRPr="00C35EA7" w:rsidRDefault="00124D7E" w:rsidP="00DE360B">
            <w:pPr>
              <w:rPr>
                <w:szCs w:val="18"/>
              </w:rPr>
            </w:pPr>
            <w:r>
              <w:t>t_433</w:t>
            </w:r>
          </w:p>
        </w:tc>
        <w:tc>
          <w:tcPr>
            <w:tcW w:w="1070" w:type="dxa"/>
          </w:tcPr>
          <w:p w14:paraId="14A6B796" w14:textId="77777777" w:rsidR="00124D7E" w:rsidRPr="00C35EA7" w:rsidRDefault="00124D7E" w:rsidP="00DE360B">
            <w:pPr>
              <w:rPr>
                <w:szCs w:val="18"/>
              </w:rPr>
            </w:pPr>
            <w:r w:rsidRPr="00C35EA7">
              <w:rPr>
                <w:szCs w:val="18"/>
              </w:rPr>
              <w:t>433.5</w:t>
            </w:r>
          </w:p>
        </w:tc>
        <w:tc>
          <w:tcPr>
            <w:tcW w:w="1496" w:type="dxa"/>
          </w:tcPr>
          <w:p w14:paraId="5ADDC06B" w14:textId="77777777" w:rsidR="00124D7E" w:rsidRDefault="00124D7E" w:rsidP="00C35EA7">
            <w:pPr>
              <w:jc w:val="both"/>
            </w:pPr>
            <w:r>
              <w:t>BA-2311-m</w:t>
            </w:r>
          </w:p>
        </w:tc>
        <w:tc>
          <w:tcPr>
            <w:tcW w:w="2469" w:type="dxa"/>
          </w:tcPr>
          <w:p w14:paraId="082BBB4A" w14:textId="77777777" w:rsidR="00124D7E" w:rsidRDefault="00124D7E" w:rsidP="00DE360B">
            <w:r>
              <w:t>couteau en fer</w:t>
            </w:r>
          </w:p>
        </w:tc>
        <w:tc>
          <w:tcPr>
            <w:tcW w:w="1064" w:type="dxa"/>
          </w:tcPr>
          <w:p w14:paraId="10BCC760" w14:textId="77777777" w:rsidR="00124D7E" w:rsidRPr="00C35EA7" w:rsidRDefault="00124D7E" w:rsidP="00DE360B">
            <w:pPr>
              <w:rPr>
                <w:szCs w:val="18"/>
              </w:rPr>
            </w:pPr>
            <w:r w:rsidRPr="00C35EA7">
              <w:rPr>
                <w:szCs w:val="18"/>
              </w:rPr>
              <w:t>2156</w:t>
            </w:r>
          </w:p>
        </w:tc>
      </w:tr>
      <w:tr w:rsidR="005D10B6" w:rsidRPr="00C04709" w14:paraId="1899AAD9" w14:textId="77777777" w:rsidTr="00C35EA7">
        <w:trPr>
          <w:jc w:val="center"/>
        </w:trPr>
        <w:tc>
          <w:tcPr>
            <w:tcW w:w="1516" w:type="dxa"/>
          </w:tcPr>
          <w:p w14:paraId="73EE5BA9" w14:textId="77777777" w:rsidR="00124D7E" w:rsidRPr="00C35EA7" w:rsidRDefault="00124D7E" w:rsidP="00DE360B">
            <w:pPr>
              <w:rPr>
                <w:szCs w:val="18"/>
              </w:rPr>
            </w:pPr>
            <w:r w:rsidRPr="00C35EA7">
              <w:rPr>
                <w:szCs w:val="18"/>
              </w:rPr>
              <w:t>Moulin (Le)</w:t>
            </w:r>
          </w:p>
        </w:tc>
        <w:tc>
          <w:tcPr>
            <w:tcW w:w="1176" w:type="dxa"/>
          </w:tcPr>
          <w:p w14:paraId="1A3F5051" w14:textId="77777777" w:rsidR="00124D7E" w:rsidRPr="00C35EA7" w:rsidRDefault="00124D7E" w:rsidP="00DE360B">
            <w:pPr>
              <w:rPr>
                <w:szCs w:val="18"/>
              </w:rPr>
            </w:pPr>
            <w:r>
              <w:t>t_433</w:t>
            </w:r>
          </w:p>
        </w:tc>
        <w:tc>
          <w:tcPr>
            <w:tcW w:w="1070" w:type="dxa"/>
          </w:tcPr>
          <w:p w14:paraId="09F8F8E3" w14:textId="77777777" w:rsidR="00124D7E" w:rsidRPr="00C35EA7" w:rsidRDefault="00124D7E" w:rsidP="00DE360B">
            <w:pPr>
              <w:rPr>
                <w:szCs w:val="18"/>
              </w:rPr>
            </w:pPr>
            <w:r w:rsidRPr="00C35EA7">
              <w:rPr>
                <w:szCs w:val="18"/>
              </w:rPr>
              <w:t>433.6</w:t>
            </w:r>
          </w:p>
        </w:tc>
        <w:tc>
          <w:tcPr>
            <w:tcW w:w="1496" w:type="dxa"/>
          </w:tcPr>
          <w:p w14:paraId="2F70DE8E" w14:textId="77777777" w:rsidR="00124D7E" w:rsidRDefault="00124D7E" w:rsidP="00C35EA7">
            <w:pPr>
              <w:jc w:val="both"/>
            </w:pPr>
            <w:r>
              <w:t>BA-2311-m</w:t>
            </w:r>
          </w:p>
        </w:tc>
        <w:tc>
          <w:tcPr>
            <w:tcW w:w="2469" w:type="dxa"/>
          </w:tcPr>
          <w:p w14:paraId="1816A902" w14:textId="77777777" w:rsidR="00124D7E" w:rsidRDefault="00124D7E" w:rsidP="00DE360B">
            <w:r>
              <w:t>couteau en fer</w:t>
            </w:r>
          </w:p>
        </w:tc>
        <w:tc>
          <w:tcPr>
            <w:tcW w:w="1064" w:type="dxa"/>
          </w:tcPr>
          <w:p w14:paraId="385E66C7" w14:textId="77777777" w:rsidR="00124D7E" w:rsidRPr="00C35EA7" w:rsidRDefault="00124D7E" w:rsidP="00DE360B">
            <w:pPr>
              <w:rPr>
                <w:szCs w:val="18"/>
              </w:rPr>
            </w:pPr>
            <w:r w:rsidRPr="00C35EA7">
              <w:rPr>
                <w:szCs w:val="18"/>
              </w:rPr>
              <w:t>2156</w:t>
            </w:r>
          </w:p>
        </w:tc>
      </w:tr>
      <w:tr w:rsidR="005D10B6" w:rsidRPr="00C04709" w14:paraId="017F23F6" w14:textId="77777777" w:rsidTr="00C35EA7">
        <w:trPr>
          <w:jc w:val="center"/>
        </w:trPr>
        <w:tc>
          <w:tcPr>
            <w:tcW w:w="1516" w:type="dxa"/>
          </w:tcPr>
          <w:p w14:paraId="5A3C1668" w14:textId="77777777" w:rsidR="00124D7E" w:rsidRPr="00C35EA7" w:rsidRDefault="00124D7E" w:rsidP="00DE360B">
            <w:pPr>
              <w:rPr>
                <w:szCs w:val="18"/>
              </w:rPr>
            </w:pPr>
            <w:r w:rsidRPr="00C35EA7">
              <w:rPr>
                <w:szCs w:val="18"/>
              </w:rPr>
              <w:t>Moulin (Le)</w:t>
            </w:r>
          </w:p>
        </w:tc>
        <w:tc>
          <w:tcPr>
            <w:tcW w:w="1176" w:type="dxa"/>
          </w:tcPr>
          <w:p w14:paraId="4E3469E0" w14:textId="77777777" w:rsidR="00124D7E" w:rsidRPr="00C35EA7" w:rsidRDefault="00124D7E" w:rsidP="00DE360B">
            <w:pPr>
              <w:rPr>
                <w:szCs w:val="18"/>
              </w:rPr>
            </w:pPr>
            <w:r>
              <w:t>t_433</w:t>
            </w:r>
          </w:p>
        </w:tc>
        <w:tc>
          <w:tcPr>
            <w:tcW w:w="1070" w:type="dxa"/>
          </w:tcPr>
          <w:p w14:paraId="4BCE84E6" w14:textId="77777777" w:rsidR="00124D7E" w:rsidRPr="00C35EA7" w:rsidRDefault="00124D7E" w:rsidP="00DE360B">
            <w:pPr>
              <w:rPr>
                <w:szCs w:val="18"/>
              </w:rPr>
            </w:pPr>
            <w:r w:rsidRPr="00C35EA7">
              <w:rPr>
                <w:szCs w:val="18"/>
              </w:rPr>
              <w:t>433.1</w:t>
            </w:r>
          </w:p>
        </w:tc>
        <w:tc>
          <w:tcPr>
            <w:tcW w:w="1496" w:type="dxa"/>
          </w:tcPr>
          <w:p w14:paraId="4CCD532E" w14:textId="77777777" w:rsidR="00124D7E" w:rsidRDefault="00124D7E" w:rsidP="00C35EA7">
            <w:pPr>
              <w:jc w:val="both"/>
            </w:pPr>
            <w:r>
              <w:t>BA-4111-m</w:t>
            </w:r>
          </w:p>
        </w:tc>
        <w:tc>
          <w:tcPr>
            <w:tcW w:w="2469" w:type="dxa"/>
          </w:tcPr>
          <w:p w14:paraId="7BFCED90" w14:textId="77777777" w:rsidR="00124D7E" w:rsidRDefault="00124D7E" w:rsidP="00DE360B">
            <w:r>
              <w:t>simpulum en bronze</w:t>
            </w:r>
          </w:p>
        </w:tc>
        <w:tc>
          <w:tcPr>
            <w:tcW w:w="1064" w:type="dxa"/>
          </w:tcPr>
          <w:p w14:paraId="3132B60F" w14:textId="77777777" w:rsidR="00124D7E" w:rsidRPr="00C35EA7" w:rsidRDefault="00124D7E" w:rsidP="00DE360B">
            <w:pPr>
              <w:rPr>
                <w:szCs w:val="18"/>
              </w:rPr>
            </w:pPr>
            <w:r w:rsidRPr="00C35EA7">
              <w:rPr>
                <w:szCs w:val="18"/>
              </w:rPr>
              <w:t>2156</w:t>
            </w:r>
          </w:p>
        </w:tc>
      </w:tr>
      <w:tr w:rsidR="005D10B6" w:rsidRPr="00C04709" w14:paraId="54F89EF3" w14:textId="77777777" w:rsidTr="00C35EA7">
        <w:trPr>
          <w:jc w:val="center"/>
        </w:trPr>
        <w:tc>
          <w:tcPr>
            <w:tcW w:w="1516" w:type="dxa"/>
          </w:tcPr>
          <w:p w14:paraId="059344ED" w14:textId="77777777" w:rsidR="00124D7E" w:rsidRPr="00C35EA7" w:rsidRDefault="00124D7E" w:rsidP="00DE360B">
            <w:pPr>
              <w:rPr>
                <w:szCs w:val="18"/>
              </w:rPr>
            </w:pPr>
            <w:r w:rsidRPr="00C35EA7">
              <w:rPr>
                <w:szCs w:val="18"/>
              </w:rPr>
              <w:t>Moulin (Le)</w:t>
            </w:r>
          </w:p>
        </w:tc>
        <w:tc>
          <w:tcPr>
            <w:tcW w:w="1176" w:type="dxa"/>
          </w:tcPr>
          <w:p w14:paraId="7DC7E02F" w14:textId="77777777" w:rsidR="00124D7E" w:rsidRPr="00C35EA7" w:rsidRDefault="00124D7E" w:rsidP="00DE360B">
            <w:pPr>
              <w:rPr>
                <w:szCs w:val="18"/>
              </w:rPr>
            </w:pPr>
            <w:r>
              <w:t>t_433</w:t>
            </w:r>
          </w:p>
        </w:tc>
        <w:tc>
          <w:tcPr>
            <w:tcW w:w="1070" w:type="dxa"/>
          </w:tcPr>
          <w:p w14:paraId="77F0573A" w14:textId="77777777" w:rsidR="00124D7E" w:rsidRPr="00C35EA7" w:rsidRDefault="00124D7E" w:rsidP="00DE360B">
            <w:pPr>
              <w:rPr>
                <w:szCs w:val="18"/>
              </w:rPr>
            </w:pPr>
            <w:r w:rsidRPr="00C35EA7">
              <w:rPr>
                <w:szCs w:val="18"/>
              </w:rPr>
              <w:t>433.9</w:t>
            </w:r>
          </w:p>
        </w:tc>
        <w:tc>
          <w:tcPr>
            <w:tcW w:w="1496" w:type="dxa"/>
          </w:tcPr>
          <w:p w14:paraId="5A4F3917" w14:textId="77777777" w:rsidR="00124D7E" w:rsidRDefault="00124D7E" w:rsidP="00C35EA7">
            <w:pPr>
              <w:jc w:val="both"/>
            </w:pPr>
            <w:r>
              <w:t>AA-3221-m</w:t>
            </w:r>
          </w:p>
        </w:tc>
        <w:tc>
          <w:tcPr>
            <w:tcW w:w="2469" w:type="dxa"/>
          </w:tcPr>
          <w:p w14:paraId="2C4E0C49" w14:textId="77777777" w:rsidR="00124D7E" w:rsidRDefault="00124D7E" w:rsidP="00DE360B">
            <w:r>
              <w:t>épingle en fer</w:t>
            </w:r>
          </w:p>
        </w:tc>
        <w:tc>
          <w:tcPr>
            <w:tcW w:w="1064" w:type="dxa"/>
          </w:tcPr>
          <w:p w14:paraId="493A19B2" w14:textId="77777777" w:rsidR="00124D7E" w:rsidRPr="00C35EA7" w:rsidRDefault="00124D7E" w:rsidP="00DE360B">
            <w:pPr>
              <w:rPr>
                <w:szCs w:val="18"/>
              </w:rPr>
            </w:pPr>
            <w:r w:rsidRPr="00C35EA7">
              <w:rPr>
                <w:szCs w:val="18"/>
              </w:rPr>
              <w:t>2156</w:t>
            </w:r>
          </w:p>
        </w:tc>
      </w:tr>
    </w:tbl>
    <w:p w14:paraId="60F6AF96" w14:textId="77777777" w:rsidR="00A61C56" w:rsidRDefault="00A61C56" w:rsidP="00DE360B">
      <w:pPr>
        <w:jc w:val="both"/>
        <w:rPr>
          <w:lang w:eastAsia="en-GB"/>
        </w:rPr>
      </w:pPr>
    </w:p>
    <w:p w14:paraId="72BAE920" w14:textId="77777777" w:rsidR="00124D7E" w:rsidRDefault="00124D7E" w:rsidP="00DE360B">
      <w:pPr>
        <w:pStyle w:val="Heading3"/>
        <w:rPr>
          <w:lang w:eastAsia="en-GB"/>
        </w:rPr>
      </w:pPr>
      <w:r>
        <w:rPr>
          <w:lang w:eastAsia="en-GB"/>
        </w:rPr>
        <w:t>t_436</w:t>
      </w:r>
    </w:p>
    <w:p w14:paraId="078E7673" w14:textId="77777777" w:rsidR="00124D7E" w:rsidRPr="0032190F" w:rsidRDefault="00124D7E" w:rsidP="00DE360B">
      <w:pPr>
        <w:rPr>
          <w:lang w:val="fr-FR" w:eastAsia="en-GB"/>
        </w:rPr>
      </w:pPr>
      <w:r w:rsidRPr="0032190F">
        <w:rPr>
          <w:lang w:val="fr-FR" w:eastAsia="en-GB"/>
        </w:rPr>
        <w:t xml:space="preserve">La tombe livre un </w:t>
      </w:r>
      <w:r w:rsidRPr="0032190F">
        <w:rPr>
          <w:i/>
          <w:lang w:val="fr-FR" w:eastAsia="en-GB"/>
        </w:rPr>
        <w:t>askos</w:t>
      </w:r>
      <w:r w:rsidRPr="0032190F">
        <w:rPr>
          <w:lang w:val="fr-FR" w:eastAsia="en-GB"/>
        </w:rPr>
        <w:t xml:space="preserve"> zoomorphe (BIB 436 p. 64)</w:t>
      </w:r>
    </w:p>
    <w:p w14:paraId="7F62DD22" w14:textId="77777777" w:rsidR="005A29BA" w:rsidRPr="0032190F" w:rsidRDefault="005A29BA" w:rsidP="00DE360B">
      <w:pPr>
        <w:jc w:val="both"/>
        <w:rPr>
          <w:lang w:val="fr-FR" w:eastAsia="en-GB"/>
        </w:rPr>
      </w:pPr>
    </w:p>
    <w:tbl>
      <w:tblPr>
        <w:tblW w:w="8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496"/>
        <w:gridCol w:w="2469"/>
        <w:gridCol w:w="1064"/>
      </w:tblGrid>
      <w:tr w:rsidR="005D10B6" w:rsidRPr="00C04709" w14:paraId="7BF03623" w14:textId="77777777" w:rsidTr="00C35EA7">
        <w:trPr>
          <w:jc w:val="center"/>
        </w:trPr>
        <w:tc>
          <w:tcPr>
            <w:tcW w:w="1516" w:type="dxa"/>
          </w:tcPr>
          <w:p w14:paraId="0ECA6CDF" w14:textId="77777777" w:rsidR="00124D7E" w:rsidRPr="00C35EA7" w:rsidRDefault="00124D7E" w:rsidP="00DE360B">
            <w:pPr>
              <w:rPr>
                <w:rFonts w:ascii="Courier New" w:hAnsi="Courier New" w:cs="Courier New"/>
                <w:sz w:val="20"/>
                <w:szCs w:val="18"/>
              </w:rPr>
            </w:pPr>
            <w:r w:rsidRPr="00C35EA7">
              <w:rPr>
                <w:rFonts w:ascii="Courier New" w:hAnsi="Courier New" w:cs="Courier New"/>
                <w:sz w:val="20"/>
                <w:szCs w:val="18"/>
                <w:lang w:val="fr-FR"/>
              </w:rPr>
              <w:br w:type="page"/>
            </w:r>
            <w:r w:rsidR="00C458EA" w:rsidRPr="00C35EA7">
              <w:rPr>
                <w:rFonts w:ascii="Courier New" w:hAnsi="Courier New" w:cs="Courier New"/>
                <w:sz w:val="20"/>
                <w:szCs w:val="18"/>
              </w:rPr>
              <w:t>OBJ_</w:t>
            </w:r>
          </w:p>
        </w:tc>
        <w:tc>
          <w:tcPr>
            <w:tcW w:w="1176" w:type="dxa"/>
          </w:tcPr>
          <w:p w14:paraId="06BF62E2" w14:textId="77777777" w:rsidR="00124D7E" w:rsidRPr="00C35EA7" w:rsidRDefault="00124D7E" w:rsidP="00DE360B">
            <w:pPr>
              <w:rPr>
                <w:rFonts w:ascii="Courier New" w:hAnsi="Courier New" w:cs="Courier New"/>
                <w:sz w:val="20"/>
                <w:szCs w:val="18"/>
              </w:rPr>
            </w:pPr>
          </w:p>
        </w:tc>
        <w:tc>
          <w:tcPr>
            <w:tcW w:w="1070" w:type="dxa"/>
          </w:tcPr>
          <w:p w14:paraId="77413098" w14:textId="77777777" w:rsidR="00124D7E" w:rsidRPr="00C35EA7" w:rsidRDefault="00124D7E" w:rsidP="00DE360B">
            <w:pPr>
              <w:rPr>
                <w:rFonts w:ascii="Courier New" w:hAnsi="Courier New" w:cs="Courier New"/>
                <w:sz w:val="20"/>
                <w:szCs w:val="18"/>
              </w:rPr>
            </w:pPr>
          </w:p>
        </w:tc>
        <w:tc>
          <w:tcPr>
            <w:tcW w:w="1496" w:type="dxa"/>
          </w:tcPr>
          <w:p w14:paraId="1AF235C6" w14:textId="77777777" w:rsidR="00124D7E" w:rsidRPr="00C35EA7" w:rsidRDefault="00124D7E" w:rsidP="00DE360B">
            <w:pPr>
              <w:rPr>
                <w:rFonts w:ascii="Courier New" w:hAnsi="Courier New" w:cs="Courier New"/>
                <w:sz w:val="20"/>
                <w:szCs w:val="18"/>
              </w:rPr>
            </w:pPr>
          </w:p>
        </w:tc>
        <w:tc>
          <w:tcPr>
            <w:tcW w:w="2469" w:type="dxa"/>
          </w:tcPr>
          <w:p w14:paraId="5905BED3" w14:textId="77777777" w:rsidR="00124D7E" w:rsidRPr="00C35EA7" w:rsidRDefault="00124D7E" w:rsidP="00DE360B">
            <w:pPr>
              <w:rPr>
                <w:rFonts w:ascii="Courier New" w:hAnsi="Courier New" w:cs="Courier New"/>
                <w:sz w:val="20"/>
                <w:szCs w:val="18"/>
              </w:rPr>
            </w:pPr>
          </w:p>
        </w:tc>
        <w:tc>
          <w:tcPr>
            <w:tcW w:w="1064" w:type="dxa"/>
          </w:tcPr>
          <w:p w14:paraId="4C7692F2" w14:textId="77777777" w:rsidR="00124D7E" w:rsidRPr="00C35EA7" w:rsidRDefault="00124D7E" w:rsidP="00DE360B">
            <w:pPr>
              <w:rPr>
                <w:rFonts w:ascii="Courier New" w:hAnsi="Courier New" w:cs="Courier New"/>
                <w:sz w:val="20"/>
                <w:szCs w:val="18"/>
              </w:rPr>
            </w:pPr>
          </w:p>
        </w:tc>
      </w:tr>
      <w:tr w:rsidR="005D10B6" w:rsidRPr="00C04709" w14:paraId="46F63649" w14:textId="77777777" w:rsidTr="00C35EA7">
        <w:trPr>
          <w:jc w:val="center"/>
        </w:trPr>
        <w:tc>
          <w:tcPr>
            <w:tcW w:w="1516" w:type="dxa"/>
          </w:tcPr>
          <w:p w14:paraId="4959CFF4" w14:textId="77777777" w:rsidR="00124D7E" w:rsidRPr="00C35EA7" w:rsidRDefault="00124D7E" w:rsidP="00C35EA7">
            <w:pPr>
              <w:jc w:val="center"/>
              <w:rPr>
                <w:szCs w:val="18"/>
              </w:rPr>
            </w:pPr>
            <w:r w:rsidRPr="00C35EA7">
              <w:rPr>
                <w:szCs w:val="18"/>
              </w:rPr>
              <w:t>site</w:t>
            </w:r>
          </w:p>
        </w:tc>
        <w:tc>
          <w:tcPr>
            <w:tcW w:w="1176" w:type="dxa"/>
          </w:tcPr>
          <w:p w14:paraId="158BAB92" w14:textId="77777777" w:rsidR="00124D7E" w:rsidRPr="00C35EA7" w:rsidRDefault="00124D7E" w:rsidP="00C35EA7">
            <w:pPr>
              <w:jc w:val="center"/>
              <w:rPr>
                <w:szCs w:val="18"/>
              </w:rPr>
            </w:pPr>
            <w:r w:rsidRPr="00C35EA7">
              <w:rPr>
                <w:szCs w:val="18"/>
              </w:rPr>
              <w:t>structure</w:t>
            </w:r>
          </w:p>
        </w:tc>
        <w:tc>
          <w:tcPr>
            <w:tcW w:w="1070" w:type="dxa"/>
          </w:tcPr>
          <w:p w14:paraId="2A41B10B" w14:textId="77777777" w:rsidR="00124D7E" w:rsidRPr="00C35EA7" w:rsidRDefault="00124D7E" w:rsidP="00C35EA7">
            <w:pPr>
              <w:jc w:val="center"/>
              <w:rPr>
                <w:szCs w:val="18"/>
              </w:rPr>
            </w:pPr>
            <w:r w:rsidRPr="00C35EA7">
              <w:rPr>
                <w:szCs w:val="18"/>
              </w:rPr>
              <w:t>numero</w:t>
            </w:r>
          </w:p>
        </w:tc>
        <w:tc>
          <w:tcPr>
            <w:tcW w:w="1496" w:type="dxa"/>
          </w:tcPr>
          <w:p w14:paraId="3531C4E5" w14:textId="77777777" w:rsidR="00124D7E" w:rsidRPr="00C35EA7" w:rsidRDefault="00124D7E" w:rsidP="00C35EA7">
            <w:pPr>
              <w:jc w:val="center"/>
              <w:rPr>
                <w:szCs w:val="18"/>
              </w:rPr>
            </w:pPr>
            <w:r w:rsidRPr="00C35EA7">
              <w:rPr>
                <w:szCs w:val="18"/>
              </w:rPr>
              <w:t>objet</w:t>
            </w:r>
          </w:p>
        </w:tc>
        <w:tc>
          <w:tcPr>
            <w:tcW w:w="2469" w:type="dxa"/>
          </w:tcPr>
          <w:p w14:paraId="515B4D1F" w14:textId="77777777" w:rsidR="00124D7E" w:rsidRPr="00C35EA7" w:rsidRDefault="00124D7E" w:rsidP="00C35EA7">
            <w:pPr>
              <w:jc w:val="center"/>
              <w:rPr>
                <w:szCs w:val="18"/>
              </w:rPr>
            </w:pPr>
            <w:r w:rsidRPr="00C35EA7">
              <w:rPr>
                <w:szCs w:val="18"/>
              </w:rPr>
              <w:t>description</w:t>
            </w:r>
          </w:p>
        </w:tc>
        <w:tc>
          <w:tcPr>
            <w:tcW w:w="1064" w:type="dxa"/>
          </w:tcPr>
          <w:p w14:paraId="36AA867D" w14:textId="77777777" w:rsidR="00124D7E" w:rsidRPr="00C35EA7" w:rsidRDefault="00124D7E" w:rsidP="00C35EA7">
            <w:pPr>
              <w:jc w:val="center"/>
              <w:rPr>
                <w:szCs w:val="18"/>
              </w:rPr>
            </w:pPr>
            <w:r w:rsidRPr="00C35EA7">
              <w:rPr>
                <w:szCs w:val="18"/>
              </w:rPr>
              <w:t>BIB</w:t>
            </w:r>
          </w:p>
        </w:tc>
      </w:tr>
      <w:tr w:rsidR="005D10B6" w:rsidRPr="00C04709" w14:paraId="514C95F5" w14:textId="77777777" w:rsidTr="00C35EA7">
        <w:trPr>
          <w:jc w:val="center"/>
        </w:trPr>
        <w:tc>
          <w:tcPr>
            <w:tcW w:w="1516" w:type="dxa"/>
          </w:tcPr>
          <w:p w14:paraId="6E8D764B" w14:textId="77777777" w:rsidR="00124D7E" w:rsidRPr="00C35EA7" w:rsidRDefault="00124D7E" w:rsidP="00DE360B">
            <w:pPr>
              <w:rPr>
                <w:szCs w:val="18"/>
              </w:rPr>
            </w:pPr>
            <w:r w:rsidRPr="00C35EA7">
              <w:rPr>
                <w:szCs w:val="18"/>
              </w:rPr>
              <w:t>Moulin (Le)</w:t>
            </w:r>
          </w:p>
        </w:tc>
        <w:tc>
          <w:tcPr>
            <w:tcW w:w="1176" w:type="dxa"/>
          </w:tcPr>
          <w:p w14:paraId="44000B0A" w14:textId="77777777" w:rsidR="00124D7E" w:rsidRPr="00C35EA7" w:rsidRDefault="00124D7E" w:rsidP="00DE360B">
            <w:pPr>
              <w:rPr>
                <w:szCs w:val="18"/>
              </w:rPr>
            </w:pPr>
            <w:r>
              <w:t>t_436</w:t>
            </w:r>
          </w:p>
        </w:tc>
        <w:tc>
          <w:tcPr>
            <w:tcW w:w="1070" w:type="dxa"/>
          </w:tcPr>
          <w:p w14:paraId="50B458C5" w14:textId="77777777" w:rsidR="00124D7E" w:rsidRPr="00C35EA7" w:rsidRDefault="00124D7E" w:rsidP="00DE360B">
            <w:pPr>
              <w:rPr>
                <w:szCs w:val="18"/>
              </w:rPr>
            </w:pPr>
            <w:r w:rsidRPr="00C35EA7">
              <w:rPr>
                <w:szCs w:val="18"/>
              </w:rPr>
              <w:t>436</w:t>
            </w:r>
          </w:p>
        </w:tc>
        <w:tc>
          <w:tcPr>
            <w:tcW w:w="1496" w:type="dxa"/>
          </w:tcPr>
          <w:p w14:paraId="31BE6B1D" w14:textId="77777777" w:rsidR="00124D7E" w:rsidRDefault="00124D7E" w:rsidP="00C35EA7">
            <w:pPr>
              <w:jc w:val="both"/>
            </w:pPr>
            <w:r>
              <w:t>EA-1111</w:t>
            </w:r>
          </w:p>
        </w:tc>
        <w:tc>
          <w:tcPr>
            <w:tcW w:w="2469" w:type="dxa"/>
          </w:tcPr>
          <w:p w14:paraId="71200070" w14:textId="77777777" w:rsidR="00124D7E" w:rsidRDefault="00124D7E" w:rsidP="00DE360B">
            <w:r>
              <w:t>décor céramique</w:t>
            </w:r>
          </w:p>
        </w:tc>
        <w:tc>
          <w:tcPr>
            <w:tcW w:w="1064" w:type="dxa"/>
          </w:tcPr>
          <w:p w14:paraId="73BDBEC6" w14:textId="77777777" w:rsidR="00124D7E" w:rsidRPr="00C35EA7" w:rsidRDefault="00124D7E" w:rsidP="00DE360B">
            <w:pPr>
              <w:rPr>
                <w:szCs w:val="18"/>
              </w:rPr>
            </w:pPr>
            <w:r w:rsidRPr="00C35EA7">
              <w:rPr>
                <w:szCs w:val="18"/>
              </w:rPr>
              <w:t>2156</w:t>
            </w:r>
          </w:p>
        </w:tc>
      </w:tr>
    </w:tbl>
    <w:p w14:paraId="0221C4BB" w14:textId="77777777" w:rsidR="00124D7E" w:rsidRDefault="00124D7E" w:rsidP="00DE360B">
      <w:pPr>
        <w:jc w:val="both"/>
        <w:rPr>
          <w:lang w:eastAsia="en-GB"/>
        </w:rPr>
      </w:pPr>
    </w:p>
    <w:p w14:paraId="6484DC8C" w14:textId="77777777" w:rsidR="00124D7E" w:rsidRDefault="00124D7E" w:rsidP="00DE360B">
      <w:pPr>
        <w:jc w:val="both"/>
        <w:rPr>
          <w:lang w:eastAsia="en-GB"/>
        </w:rPr>
      </w:pPr>
    </w:p>
    <w:p w14:paraId="580DE3EA" w14:textId="77777777" w:rsidR="00124D7E" w:rsidRDefault="00124D7E" w:rsidP="00DE360B">
      <w:pPr>
        <w:pStyle w:val="Heading3"/>
        <w:rPr>
          <w:lang w:eastAsia="en-GB"/>
        </w:rPr>
      </w:pPr>
      <w:r>
        <w:rPr>
          <w:lang w:eastAsia="en-GB"/>
        </w:rPr>
        <w:t>t_439</w:t>
      </w:r>
    </w:p>
    <w:p w14:paraId="27ED7EEC" w14:textId="77777777" w:rsidR="00124D7E" w:rsidRDefault="00124D7E" w:rsidP="00DE360B">
      <w:pPr>
        <w:rPr>
          <w:lang w:eastAsia="en-GB"/>
        </w:rPr>
      </w:pPr>
    </w:p>
    <w:tbl>
      <w:tblPr>
        <w:tblW w:w="8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496"/>
        <w:gridCol w:w="2469"/>
        <w:gridCol w:w="1064"/>
      </w:tblGrid>
      <w:tr w:rsidR="005D10B6" w:rsidRPr="00C04709" w14:paraId="52DD4172" w14:textId="77777777" w:rsidTr="00C35EA7">
        <w:trPr>
          <w:jc w:val="center"/>
        </w:trPr>
        <w:tc>
          <w:tcPr>
            <w:tcW w:w="1516" w:type="dxa"/>
          </w:tcPr>
          <w:p w14:paraId="5D2AE153" w14:textId="77777777" w:rsidR="00124D7E" w:rsidRPr="00C35EA7" w:rsidRDefault="00124D7E"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511312D4" w14:textId="77777777" w:rsidR="00124D7E" w:rsidRPr="00C35EA7" w:rsidRDefault="00124D7E" w:rsidP="00DE360B">
            <w:pPr>
              <w:rPr>
                <w:rFonts w:ascii="Courier New" w:hAnsi="Courier New" w:cs="Courier New"/>
                <w:sz w:val="20"/>
                <w:szCs w:val="18"/>
              </w:rPr>
            </w:pPr>
          </w:p>
        </w:tc>
        <w:tc>
          <w:tcPr>
            <w:tcW w:w="1070" w:type="dxa"/>
          </w:tcPr>
          <w:p w14:paraId="63C63B83" w14:textId="77777777" w:rsidR="00124D7E" w:rsidRPr="00C35EA7" w:rsidRDefault="00124D7E" w:rsidP="00DE360B">
            <w:pPr>
              <w:rPr>
                <w:rFonts w:ascii="Courier New" w:hAnsi="Courier New" w:cs="Courier New"/>
                <w:sz w:val="20"/>
                <w:szCs w:val="18"/>
              </w:rPr>
            </w:pPr>
          </w:p>
        </w:tc>
        <w:tc>
          <w:tcPr>
            <w:tcW w:w="1496" w:type="dxa"/>
          </w:tcPr>
          <w:p w14:paraId="46E5EB07" w14:textId="77777777" w:rsidR="00124D7E" w:rsidRPr="00C35EA7" w:rsidRDefault="00124D7E" w:rsidP="00DE360B">
            <w:pPr>
              <w:rPr>
                <w:rFonts w:ascii="Courier New" w:hAnsi="Courier New" w:cs="Courier New"/>
                <w:sz w:val="20"/>
                <w:szCs w:val="18"/>
              </w:rPr>
            </w:pPr>
          </w:p>
        </w:tc>
        <w:tc>
          <w:tcPr>
            <w:tcW w:w="2469" w:type="dxa"/>
          </w:tcPr>
          <w:p w14:paraId="7D764E98" w14:textId="77777777" w:rsidR="00124D7E" w:rsidRPr="00C35EA7" w:rsidRDefault="00124D7E" w:rsidP="00DE360B">
            <w:pPr>
              <w:rPr>
                <w:rFonts w:ascii="Courier New" w:hAnsi="Courier New" w:cs="Courier New"/>
                <w:sz w:val="20"/>
                <w:szCs w:val="18"/>
              </w:rPr>
            </w:pPr>
          </w:p>
        </w:tc>
        <w:tc>
          <w:tcPr>
            <w:tcW w:w="1064" w:type="dxa"/>
          </w:tcPr>
          <w:p w14:paraId="3EB2225E" w14:textId="77777777" w:rsidR="00124D7E" w:rsidRPr="00C35EA7" w:rsidRDefault="00124D7E" w:rsidP="00DE360B">
            <w:pPr>
              <w:rPr>
                <w:rFonts w:ascii="Courier New" w:hAnsi="Courier New" w:cs="Courier New"/>
                <w:sz w:val="20"/>
                <w:szCs w:val="18"/>
              </w:rPr>
            </w:pPr>
          </w:p>
        </w:tc>
      </w:tr>
      <w:tr w:rsidR="005D10B6" w:rsidRPr="00C04709" w14:paraId="067150EE" w14:textId="77777777" w:rsidTr="00C35EA7">
        <w:trPr>
          <w:jc w:val="center"/>
        </w:trPr>
        <w:tc>
          <w:tcPr>
            <w:tcW w:w="1516" w:type="dxa"/>
          </w:tcPr>
          <w:p w14:paraId="0D248F54" w14:textId="77777777" w:rsidR="00124D7E" w:rsidRPr="00C35EA7" w:rsidRDefault="00124D7E" w:rsidP="00C35EA7">
            <w:pPr>
              <w:jc w:val="center"/>
              <w:rPr>
                <w:szCs w:val="18"/>
              </w:rPr>
            </w:pPr>
            <w:r w:rsidRPr="00C35EA7">
              <w:rPr>
                <w:szCs w:val="18"/>
              </w:rPr>
              <w:t>site</w:t>
            </w:r>
          </w:p>
        </w:tc>
        <w:tc>
          <w:tcPr>
            <w:tcW w:w="1176" w:type="dxa"/>
          </w:tcPr>
          <w:p w14:paraId="4E9B45FB" w14:textId="77777777" w:rsidR="00124D7E" w:rsidRPr="00C35EA7" w:rsidRDefault="00124D7E" w:rsidP="00C35EA7">
            <w:pPr>
              <w:jc w:val="center"/>
              <w:rPr>
                <w:szCs w:val="18"/>
              </w:rPr>
            </w:pPr>
            <w:r w:rsidRPr="00C35EA7">
              <w:rPr>
                <w:szCs w:val="18"/>
              </w:rPr>
              <w:t>structure</w:t>
            </w:r>
          </w:p>
        </w:tc>
        <w:tc>
          <w:tcPr>
            <w:tcW w:w="1070" w:type="dxa"/>
          </w:tcPr>
          <w:p w14:paraId="35D89E6D" w14:textId="77777777" w:rsidR="00124D7E" w:rsidRPr="00C35EA7" w:rsidRDefault="00124D7E" w:rsidP="00C35EA7">
            <w:pPr>
              <w:jc w:val="center"/>
              <w:rPr>
                <w:szCs w:val="18"/>
              </w:rPr>
            </w:pPr>
            <w:r w:rsidRPr="00C35EA7">
              <w:rPr>
                <w:szCs w:val="18"/>
              </w:rPr>
              <w:t>numero</w:t>
            </w:r>
          </w:p>
        </w:tc>
        <w:tc>
          <w:tcPr>
            <w:tcW w:w="1496" w:type="dxa"/>
          </w:tcPr>
          <w:p w14:paraId="5242992F" w14:textId="77777777" w:rsidR="00124D7E" w:rsidRPr="00C35EA7" w:rsidRDefault="00124D7E" w:rsidP="00C35EA7">
            <w:pPr>
              <w:jc w:val="center"/>
              <w:rPr>
                <w:szCs w:val="18"/>
              </w:rPr>
            </w:pPr>
            <w:r w:rsidRPr="00C35EA7">
              <w:rPr>
                <w:szCs w:val="18"/>
              </w:rPr>
              <w:t>objet</w:t>
            </w:r>
          </w:p>
        </w:tc>
        <w:tc>
          <w:tcPr>
            <w:tcW w:w="2469" w:type="dxa"/>
          </w:tcPr>
          <w:p w14:paraId="5FFB74E4" w14:textId="77777777" w:rsidR="00124D7E" w:rsidRPr="00C35EA7" w:rsidRDefault="00124D7E" w:rsidP="00C35EA7">
            <w:pPr>
              <w:jc w:val="center"/>
              <w:rPr>
                <w:szCs w:val="18"/>
              </w:rPr>
            </w:pPr>
            <w:r w:rsidRPr="00C35EA7">
              <w:rPr>
                <w:szCs w:val="18"/>
              </w:rPr>
              <w:t>description</w:t>
            </w:r>
          </w:p>
        </w:tc>
        <w:tc>
          <w:tcPr>
            <w:tcW w:w="1064" w:type="dxa"/>
          </w:tcPr>
          <w:p w14:paraId="4CC04058" w14:textId="77777777" w:rsidR="00124D7E" w:rsidRPr="00C35EA7" w:rsidRDefault="00124D7E" w:rsidP="00C35EA7">
            <w:pPr>
              <w:jc w:val="center"/>
              <w:rPr>
                <w:szCs w:val="18"/>
              </w:rPr>
            </w:pPr>
            <w:r w:rsidRPr="00C35EA7">
              <w:rPr>
                <w:szCs w:val="18"/>
              </w:rPr>
              <w:t>BIB</w:t>
            </w:r>
          </w:p>
        </w:tc>
      </w:tr>
      <w:tr w:rsidR="005D10B6" w:rsidRPr="00C04709" w14:paraId="405627F4" w14:textId="77777777" w:rsidTr="00C35EA7">
        <w:trPr>
          <w:jc w:val="center"/>
        </w:trPr>
        <w:tc>
          <w:tcPr>
            <w:tcW w:w="1516" w:type="dxa"/>
          </w:tcPr>
          <w:p w14:paraId="443A6F96" w14:textId="77777777" w:rsidR="00124D7E" w:rsidRPr="00C35EA7" w:rsidRDefault="00124D7E" w:rsidP="00DE360B">
            <w:pPr>
              <w:rPr>
                <w:szCs w:val="18"/>
              </w:rPr>
            </w:pPr>
            <w:r w:rsidRPr="00C35EA7">
              <w:rPr>
                <w:szCs w:val="18"/>
              </w:rPr>
              <w:t>Moulin (Le)</w:t>
            </w:r>
          </w:p>
        </w:tc>
        <w:tc>
          <w:tcPr>
            <w:tcW w:w="1176" w:type="dxa"/>
          </w:tcPr>
          <w:p w14:paraId="10D79F04" w14:textId="77777777" w:rsidR="00124D7E" w:rsidRPr="00C35EA7" w:rsidRDefault="00124D7E" w:rsidP="00DE360B">
            <w:pPr>
              <w:rPr>
                <w:szCs w:val="18"/>
              </w:rPr>
            </w:pPr>
            <w:r>
              <w:t>t_439</w:t>
            </w:r>
          </w:p>
        </w:tc>
        <w:tc>
          <w:tcPr>
            <w:tcW w:w="1070" w:type="dxa"/>
          </w:tcPr>
          <w:p w14:paraId="3AFC27E8" w14:textId="77777777" w:rsidR="00124D7E" w:rsidRPr="00C35EA7" w:rsidRDefault="00124D7E" w:rsidP="00DE360B">
            <w:pPr>
              <w:rPr>
                <w:szCs w:val="18"/>
              </w:rPr>
            </w:pPr>
            <w:r w:rsidRPr="00C35EA7">
              <w:rPr>
                <w:szCs w:val="18"/>
              </w:rPr>
              <w:t>439r</w:t>
            </w:r>
          </w:p>
        </w:tc>
        <w:tc>
          <w:tcPr>
            <w:tcW w:w="1496" w:type="dxa"/>
          </w:tcPr>
          <w:p w14:paraId="7693C5BF" w14:textId="77777777" w:rsidR="00124D7E" w:rsidRDefault="00124D7E" w:rsidP="00C35EA7">
            <w:pPr>
              <w:jc w:val="both"/>
            </w:pPr>
            <w:r>
              <w:t>EA-1111</w:t>
            </w:r>
          </w:p>
        </w:tc>
        <w:tc>
          <w:tcPr>
            <w:tcW w:w="2469" w:type="dxa"/>
          </w:tcPr>
          <w:p w14:paraId="1E1621C1" w14:textId="77777777" w:rsidR="00124D7E" w:rsidRDefault="00124D7E" w:rsidP="00DE360B">
            <w:r>
              <w:t>décor céramique</w:t>
            </w:r>
          </w:p>
        </w:tc>
        <w:tc>
          <w:tcPr>
            <w:tcW w:w="1064" w:type="dxa"/>
          </w:tcPr>
          <w:p w14:paraId="5219BC35" w14:textId="77777777" w:rsidR="00124D7E" w:rsidRPr="00C35EA7" w:rsidRDefault="00124D7E" w:rsidP="00DE360B">
            <w:pPr>
              <w:rPr>
                <w:szCs w:val="18"/>
              </w:rPr>
            </w:pPr>
            <w:r w:rsidRPr="00C35EA7">
              <w:rPr>
                <w:szCs w:val="18"/>
              </w:rPr>
              <w:t>2156</w:t>
            </w:r>
          </w:p>
        </w:tc>
      </w:tr>
      <w:tr w:rsidR="005D10B6" w:rsidRPr="00C04709" w14:paraId="0EE77613" w14:textId="77777777" w:rsidTr="00C35EA7">
        <w:trPr>
          <w:jc w:val="center"/>
        </w:trPr>
        <w:tc>
          <w:tcPr>
            <w:tcW w:w="1516" w:type="dxa"/>
          </w:tcPr>
          <w:p w14:paraId="4447884B" w14:textId="77777777" w:rsidR="00124D7E" w:rsidRPr="00C35EA7" w:rsidRDefault="00124D7E" w:rsidP="00DE360B">
            <w:pPr>
              <w:rPr>
                <w:szCs w:val="18"/>
              </w:rPr>
            </w:pPr>
            <w:r w:rsidRPr="00C35EA7">
              <w:rPr>
                <w:szCs w:val="18"/>
              </w:rPr>
              <w:t>Moulin (Le)</w:t>
            </w:r>
          </w:p>
        </w:tc>
        <w:tc>
          <w:tcPr>
            <w:tcW w:w="1176" w:type="dxa"/>
          </w:tcPr>
          <w:p w14:paraId="0744781F" w14:textId="77777777" w:rsidR="00124D7E" w:rsidRPr="00C35EA7" w:rsidRDefault="00124D7E" w:rsidP="00DE360B">
            <w:pPr>
              <w:rPr>
                <w:szCs w:val="18"/>
              </w:rPr>
            </w:pPr>
            <w:r>
              <w:t>t_439</w:t>
            </w:r>
          </w:p>
        </w:tc>
        <w:tc>
          <w:tcPr>
            <w:tcW w:w="1070" w:type="dxa"/>
          </w:tcPr>
          <w:p w14:paraId="68C0ECB0" w14:textId="77777777" w:rsidR="00124D7E" w:rsidRPr="00C35EA7" w:rsidRDefault="00124D7E" w:rsidP="00DE360B">
            <w:pPr>
              <w:rPr>
                <w:szCs w:val="18"/>
              </w:rPr>
            </w:pPr>
            <w:r w:rsidRPr="00C35EA7">
              <w:rPr>
                <w:szCs w:val="18"/>
              </w:rPr>
              <w:t>439.3</w:t>
            </w:r>
          </w:p>
        </w:tc>
        <w:tc>
          <w:tcPr>
            <w:tcW w:w="1496" w:type="dxa"/>
          </w:tcPr>
          <w:p w14:paraId="4C451B51" w14:textId="77777777" w:rsidR="00124D7E" w:rsidRDefault="00124D7E" w:rsidP="00C35EA7">
            <w:pPr>
              <w:jc w:val="both"/>
            </w:pPr>
            <w:r>
              <w:t>BA-2311-m</w:t>
            </w:r>
          </w:p>
        </w:tc>
        <w:tc>
          <w:tcPr>
            <w:tcW w:w="2469" w:type="dxa"/>
          </w:tcPr>
          <w:p w14:paraId="1235C42D" w14:textId="77777777" w:rsidR="00124D7E" w:rsidRDefault="00124D7E" w:rsidP="00DE360B">
            <w:r>
              <w:t>couteau en fer</w:t>
            </w:r>
          </w:p>
        </w:tc>
        <w:tc>
          <w:tcPr>
            <w:tcW w:w="1064" w:type="dxa"/>
          </w:tcPr>
          <w:p w14:paraId="33B3AC58" w14:textId="77777777" w:rsidR="00124D7E" w:rsidRPr="00C35EA7" w:rsidRDefault="00124D7E" w:rsidP="00DE360B">
            <w:pPr>
              <w:rPr>
                <w:szCs w:val="18"/>
              </w:rPr>
            </w:pPr>
            <w:r w:rsidRPr="00C35EA7">
              <w:rPr>
                <w:szCs w:val="18"/>
              </w:rPr>
              <w:t>2156</w:t>
            </w:r>
          </w:p>
        </w:tc>
      </w:tr>
    </w:tbl>
    <w:p w14:paraId="60A98307" w14:textId="77777777" w:rsidR="00124D7E" w:rsidRDefault="00124D7E" w:rsidP="00DE360B">
      <w:pPr>
        <w:rPr>
          <w:lang w:eastAsia="en-GB"/>
        </w:rPr>
      </w:pPr>
    </w:p>
    <w:p w14:paraId="6214925C" w14:textId="77777777" w:rsidR="00124D7E" w:rsidRDefault="00124D7E" w:rsidP="00DE360B">
      <w:pPr>
        <w:pStyle w:val="Heading3"/>
        <w:rPr>
          <w:lang w:eastAsia="en-GB"/>
        </w:rPr>
      </w:pPr>
      <w:r>
        <w:rPr>
          <w:lang w:eastAsia="en-GB"/>
        </w:rPr>
        <w:t>t_444</w:t>
      </w:r>
    </w:p>
    <w:p w14:paraId="4A3FC610" w14:textId="77777777" w:rsidR="00124D7E" w:rsidRDefault="00124D7E" w:rsidP="00DE360B">
      <w:pPr>
        <w:rPr>
          <w:lang w:eastAsia="en-GB"/>
        </w:rPr>
      </w:pPr>
    </w:p>
    <w:p w14:paraId="0B9E2A35" w14:textId="77777777" w:rsidR="00124D7E" w:rsidRPr="00124D7E" w:rsidRDefault="00124D7E" w:rsidP="00DE360B">
      <w:pPr>
        <w:rPr>
          <w:lang w:eastAsia="en-GB"/>
        </w:rPr>
      </w:pPr>
      <w:r w:rsidRPr="0032190F">
        <w:rPr>
          <w:lang w:val="fr-FR" w:eastAsia="en-GB"/>
        </w:rPr>
        <w:t xml:space="preserve">Le rasoir 444.1 diffère du type </w:t>
      </w:r>
      <w:r w:rsidRPr="0032190F">
        <w:rPr>
          <w:lang w:val="fr-FR"/>
        </w:rPr>
        <w:t>AM-1241 car l’ajourement est rectangulaire, non compartimenté et les lames se chevauchent (BIB 2156 p. 68)</w:t>
      </w:r>
      <w:r w:rsidR="00886B21" w:rsidRPr="0032190F">
        <w:rPr>
          <w:lang w:val="fr-FR"/>
        </w:rPr>
        <w:t xml:space="preserve">. </w:t>
      </w:r>
      <w:r w:rsidR="00886B21">
        <w:t>Motif de svastika (BIB 2156 p. 102)</w:t>
      </w:r>
    </w:p>
    <w:p w14:paraId="4DC5F74A" w14:textId="77777777" w:rsidR="00124D7E" w:rsidRDefault="00124D7E" w:rsidP="00DE360B">
      <w:pPr>
        <w:rPr>
          <w:lang w:eastAsia="en-GB"/>
        </w:rPr>
      </w:pPr>
    </w:p>
    <w:tbl>
      <w:tblPr>
        <w:tblW w:w="825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496"/>
        <w:gridCol w:w="1929"/>
        <w:gridCol w:w="1064"/>
      </w:tblGrid>
      <w:tr w:rsidR="005D10B6" w:rsidRPr="00C04709" w14:paraId="527D6106" w14:textId="77777777" w:rsidTr="00C35EA7">
        <w:trPr>
          <w:jc w:val="center"/>
        </w:trPr>
        <w:tc>
          <w:tcPr>
            <w:tcW w:w="1516" w:type="dxa"/>
          </w:tcPr>
          <w:p w14:paraId="3EACA906" w14:textId="77777777" w:rsidR="00124D7E" w:rsidRPr="00C35EA7" w:rsidRDefault="00124D7E" w:rsidP="00DE360B">
            <w:pPr>
              <w:rPr>
                <w:rFonts w:ascii="Courier New" w:hAnsi="Courier New" w:cs="Courier New"/>
                <w:sz w:val="20"/>
                <w:szCs w:val="18"/>
              </w:rPr>
            </w:pPr>
            <w:r w:rsidRPr="00C35EA7">
              <w:rPr>
                <w:rFonts w:ascii="Courier New" w:hAnsi="Courier New" w:cs="Courier New"/>
                <w:sz w:val="20"/>
                <w:szCs w:val="18"/>
              </w:rPr>
              <w:br w:type="page"/>
            </w:r>
            <w:r w:rsidR="00C458EA" w:rsidRPr="00C35EA7">
              <w:rPr>
                <w:rFonts w:ascii="Courier New" w:hAnsi="Courier New" w:cs="Courier New"/>
                <w:sz w:val="20"/>
                <w:szCs w:val="18"/>
              </w:rPr>
              <w:t>OBJ_</w:t>
            </w:r>
          </w:p>
        </w:tc>
        <w:tc>
          <w:tcPr>
            <w:tcW w:w="1176" w:type="dxa"/>
          </w:tcPr>
          <w:p w14:paraId="00DD2E8A" w14:textId="77777777" w:rsidR="00124D7E" w:rsidRPr="00C35EA7" w:rsidRDefault="00124D7E" w:rsidP="00DE360B">
            <w:pPr>
              <w:rPr>
                <w:rFonts w:ascii="Courier New" w:hAnsi="Courier New" w:cs="Courier New"/>
                <w:sz w:val="20"/>
                <w:szCs w:val="18"/>
              </w:rPr>
            </w:pPr>
          </w:p>
        </w:tc>
        <w:tc>
          <w:tcPr>
            <w:tcW w:w="1070" w:type="dxa"/>
          </w:tcPr>
          <w:p w14:paraId="404F1210" w14:textId="77777777" w:rsidR="00124D7E" w:rsidRPr="00C35EA7" w:rsidRDefault="00124D7E" w:rsidP="00DE360B">
            <w:pPr>
              <w:rPr>
                <w:rFonts w:ascii="Courier New" w:hAnsi="Courier New" w:cs="Courier New"/>
                <w:sz w:val="20"/>
                <w:szCs w:val="18"/>
              </w:rPr>
            </w:pPr>
          </w:p>
        </w:tc>
        <w:tc>
          <w:tcPr>
            <w:tcW w:w="1496" w:type="dxa"/>
          </w:tcPr>
          <w:p w14:paraId="3474D6EB" w14:textId="77777777" w:rsidR="00124D7E" w:rsidRPr="00C35EA7" w:rsidRDefault="00124D7E" w:rsidP="00DE360B">
            <w:pPr>
              <w:rPr>
                <w:rFonts w:ascii="Courier New" w:hAnsi="Courier New" w:cs="Courier New"/>
                <w:sz w:val="20"/>
                <w:szCs w:val="18"/>
              </w:rPr>
            </w:pPr>
          </w:p>
        </w:tc>
        <w:tc>
          <w:tcPr>
            <w:tcW w:w="1929" w:type="dxa"/>
          </w:tcPr>
          <w:p w14:paraId="0165B1EB" w14:textId="77777777" w:rsidR="00124D7E" w:rsidRPr="00C35EA7" w:rsidRDefault="00124D7E" w:rsidP="00DE360B">
            <w:pPr>
              <w:rPr>
                <w:rFonts w:ascii="Courier New" w:hAnsi="Courier New" w:cs="Courier New"/>
                <w:sz w:val="20"/>
                <w:szCs w:val="18"/>
              </w:rPr>
            </w:pPr>
          </w:p>
        </w:tc>
        <w:tc>
          <w:tcPr>
            <w:tcW w:w="1064" w:type="dxa"/>
          </w:tcPr>
          <w:p w14:paraId="35672EDB" w14:textId="77777777" w:rsidR="00124D7E" w:rsidRPr="00C35EA7" w:rsidRDefault="00124D7E" w:rsidP="00DE360B">
            <w:pPr>
              <w:rPr>
                <w:rFonts w:ascii="Courier New" w:hAnsi="Courier New" w:cs="Courier New"/>
                <w:sz w:val="20"/>
                <w:szCs w:val="18"/>
              </w:rPr>
            </w:pPr>
          </w:p>
        </w:tc>
      </w:tr>
      <w:tr w:rsidR="005D10B6" w:rsidRPr="00C04709" w14:paraId="70601BDD" w14:textId="77777777" w:rsidTr="00C35EA7">
        <w:trPr>
          <w:jc w:val="center"/>
        </w:trPr>
        <w:tc>
          <w:tcPr>
            <w:tcW w:w="1516" w:type="dxa"/>
          </w:tcPr>
          <w:p w14:paraId="2F0003D7" w14:textId="77777777" w:rsidR="00124D7E" w:rsidRPr="00C35EA7" w:rsidRDefault="00124D7E" w:rsidP="00C35EA7">
            <w:pPr>
              <w:jc w:val="center"/>
              <w:rPr>
                <w:szCs w:val="18"/>
              </w:rPr>
            </w:pPr>
            <w:r w:rsidRPr="00C35EA7">
              <w:rPr>
                <w:szCs w:val="18"/>
              </w:rPr>
              <w:t>site</w:t>
            </w:r>
          </w:p>
        </w:tc>
        <w:tc>
          <w:tcPr>
            <w:tcW w:w="1176" w:type="dxa"/>
          </w:tcPr>
          <w:p w14:paraId="2EA00EB9" w14:textId="77777777" w:rsidR="00124D7E" w:rsidRPr="00C35EA7" w:rsidRDefault="00124D7E" w:rsidP="00C35EA7">
            <w:pPr>
              <w:jc w:val="center"/>
              <w:rPr>
                <w:szCs w:val="18"/>
              </w:rPr>
            </w:pPr>
            <w:r w:rsidRPr="00C35EA7">
              <w:rPr>
                <w:szCs w:val="18"/>
              </w:rPr>
              <w:t>structure</w:t>
            </w:r>
          </w:p>
        </w:tc>
        <w:tc>
          <w:tcPr>
            <w:tcW w:w="1070" w:type="dxa"/>
          </w:tcPr>
          <w:p w14:paraId="4D618AD9" w14:textId="77777777" w:rsidR="00124D7E" w:rsidRPr="00C35EA7" w:rsidRDefault="00124D7E" w:rsidP="00C35EA7">
            <w:pPr>
              <w:jc w:val="center"/>
              <w:rPr>
                <w:szCs w:val="18"/>
              </w:rPr>
            </w:pPr>
            <w:r w:rsidRPr="00C35EA7">
              <w:rPr>
                <w:szCs w:val="18"/>
              </w:rPr>
              <w:t>numero</w:t>
            </w:r>
          </w:p>
        </w:tc>
        <w:tc>
          <w:tcPr>
            <w:tcW w:w="1496" w:type="dxa"/>
          </w:tcPr>
          <w:p w14:paraId="32189727" w14:textId="77777777" w:rsidR="00124D7E" w:rsidRPr="00C35EA7" w:rsidRDefault="00124D7E" w:rsidP="00C35EA7">
            <w:pPr>
              <w:jc w:val="center"/>
              <w:rPr>
                <w:szCs w:val="18"/>
              </w:rPr>
            </w:pPr>
            <w:r w:rsidRPr="00C35EA7">
              <w:rPr>
                <w:szCs w:val="18"/>
              </w:rPr>
              <w:t>objet</w:t>
            </w:r>
          </w:p>
        </w:tc>
        <w:tc>
          <w:tcPr>
            <w:tcW w:w="1929" w:type="dxa"/>
          </w:tcPr>
          <w:p w14:paraId="746B715B" w14:textId="77777777" w:rsidR="00124D7E" w:rsidRPr="00C35EA7" w:rsidRDefault="00124D7E" w:rsidP="00C35EA7">
            <w:pPr>
              <w:jc w:val="center"/>
              <w:rPr>
                <w:szCs w:val="18"/>
              </w:rPr>
            </w:pPr>
            <w:r w:rsidRPr="00C35EA7">
              <w:rPr>
                <w:szCs w:val="18"/>
              </w:rPr>
              <w:t>description</w:t>
            </w:r>
          </w:p>
        </w:tc>
        <w:tc>
          <w:tcPr>
            <w:tcW w:w="1064" w:type="dxa"/>
          </w:tcPr>
          <w:p w14:paraId="58E8A71E" w14:textId="77777777" w:rsidR="00124D7E" w:rsidRPr="00C35EA7" w:rsidRDefault="00124D7E" w:rsidP="00C35EA7">
            <w:pPr>
              <w:jc w:val="center"/>
              <w:rPr>
                <w:szCs w:val="18"/>
              </w:rPr>
            </w:pPr>
            <w:r w:rsidRPr="00C35EA7">
              <w:rPr>
                <w:szCs w:val="18"/>
              </w:rPr>
              <w:t>BIB</w:t>
            </w:r>
          </w:p>
        </w:tc>
      </w:tr>
      <w:tr w:rsidR="005D10B6" w:rsidRPr="00C04709" w14:paraId="402F5027" w14:textId="77777777" w:rsidTr="00C35EA7">
        <w:trPr>
          <w:jc w:val="center"/>
        </w:trPr>
        <w:tc>
          <w:tcPr>
            <w:tcW w:w="1516" w:type="dxa"/>
          </w:tcPr>
          <w:p w14:paraId="3219D1B1" w14:textId="77777777" w:rsidR="00124D7E" w:rsidRPr="00C35EA7" w:rsidRDefault="00124D7E" w:rsidP="00DE360B">
            <w:pPr>
              <w:rPr>
                <w:szCs w:val="18"/>
              </w:rPr>
            </w:pPr>
            <w:r w:rsidRPr="00C35EA7">
              <w:rPr>
                <w:szCs w:val="18"/>
              </w:rPr>
              <w:t>Moulin (Le)</w:t>
            </w:r>
          </w:p>
        </w:tc>
        <w:tc>
          <w:tcPr>
            <w:tcW w:w="1176" w:type="dxa"/>
          </w:tcPr>
          <w:p w14:paraId="238E3610" w14:textId="77777777" w:rsidR="00124D7E" w:rsidRPr="00C35EA7" w:rsidRDefault="00124D7E" w:rsidP="00DE360B">
            <w:pPr>
              <w:rPr>
                <w:szCs w:val="18"/>
              </w:rPr>
            </w:pPr>
            <w:r>
              <w:t>t_444</w:t>
            </w:r>
          </w:p>
        </w:tc>
        <w:tc>
          <w:tcPr>
            <w:tcW w:w="1070" w:type="dxa"/>
          </w:tcPr>
          <w:p w14:paraId="21BCD796" w14:textId="77777777" w:rsidR="00124D7E" w:rsidRPr="00C35EA7" w:rsidRDefault="00124D7E" w:rsidP="00DE360B">
            <w:pPr>
              <w:rPr>
                <w:szCs w:val="18"/>
              </w:rPr>
            </w:pPr>
            <w:r w:rsidRPr="00C35EA7">
              <w:rPr>
                <w:szCs w:val="18"/>
              </w:rPr>
              <w:t>444n</w:t>
            </w:r>
          </w:p>
        </w:tc>
        <w:tc>
          <w:tcPr>
            <w:tcW w:w="1496" w:type="dxa"/>
          </w:tcPr>
          <w:p w14:paraId="64A74BD0" w14:textId="77777777" w:rsidR="00124D7E" w:rsidRDefault="00124D7E" w:rsidP="00C35EA7">
            <w:pPr>
              <w:jc w:val="both"/>
            </w:pPr>
            <w:r>
              <w:t>EA-1111</w:t>
            </w:r>
          </w:p>
        </w:tc>
        <w:tc>
          <w:tcPr>
            <w:tcW w:w="1929" w:type="dxa"/>
          </w:tcPr>
          <w:p w14:paraId="01145EDB" w14:textId="77777777" w:rsidR="00124D7E" w:rsidRDefault="00124D7E" w:rsidP="00DE360B">
            <w:r>
              <w:t>décor céramique</w:t>
            </w:r>
          </w:p>
        </w:tc>
        <w:tc>
          <w:tcPr>
            <w:tcW w:w="1064" w:type="dxa"/>
          </w:tcPr>
          <w:p w14:paraId="0587A771" w14:textId="77777777" w:rsidR="00124D7E" w:rsidRPr="00C35EA7" w:rsidRDefault="00124D7E" w:rsidP="00DE360B">
            <w:pPr>
              <w:rPr>
                <w:szCs w:val="18"/>
              </w:rPr>
            </w:pPr>
            <w:r w:rsidRPr="00C35EA7">
              <w:rPr>
                <w:szCs w:val="18"/>
              </w:rPr>
              <w:t>2156</w:t>
            </w:r>
          </w:p>
        </w:tc>
      </w:tr>
      <w:tr w:rsidR="005D10B6" w:rsidRPr="00C04709" w14:paraId="35846623" w14:textId="77777777" w:rsidTr="00C35EA7">
        <w:trPr>
          <w:jc w:val="center"/>
        </w:trPr>
        <w:tc>
          <w:tcPr>
            <w:tcW w:w="1516" w:type="dxa"/>
          </w:tcPr>
          <w:p w14:paraId="7222ACAF" w14:textId="77777777" w:rsidR="00124D7E" w:rsidRPr="00C35EA7" w:rsidRDefault="00124D7E" w:rsidP="00DE360B">
            <w:pPr>
              <w:rPr>
                <w:szCs w:val="18"/>
              </w:rPr>
            </w:pPr>
            <w:r w:rsidRPr="00C35EA7">
              <w:rPr>
                <w:szCs w:val="18"/>
              </w:rPr>
              <w:t>Moulin (Le)</w:t>
            </w:r>
          </w:p>
        </w:tc>
        <w:tc>
          <w:tcPr>
            <w:tcW w:w="1176" w:type="dxa"/>
          </w:tcPr>
          <w:p w14:paraId="37479F39" w14:textId="77777777" w:rsidR="00124D7E" w:rsidRPr="00C35EA7" w:rsidRDefault="00124D7E" w:rsidP="00DE360B">
            <w:pPr>
              <w:rPr>
                <w:szCs w:val="18"/>
              </w:rPr>
            </w:pPr>
            <w:r>
              <w:t>t_444</w:t>
            </w:r>
          </w:p>
        </w:tc>
        <w:tc>
          <w:tcPr>
            <w:tcW w:w="1070" w:type="dxa"/>
          </w:tcPr>
          <w:p w14:paraId="51B42C0A" w14:textId="77777777" w:rsidR="00124D7E" w:rsidRPr="00C35EA7" w:rsidRDefault="00124D7E" w:rsidP="00DE360B">
            <w:pPr>
              <w:rPr>
                <w:szCs w:val="18"/>
              </w:rPr>
            </w:pPr>
            <w:r w:rsidRPr="00C35EA7">
              <w:rPr>
                <w:szCs w:val="18"/>
              </w:rPr>
              <w:t>444b</w:t>
            </w:r>
          </w:p>
        </w:tc>
        <w:tc>
          <w:tcPr>
            <w:tcW w:w="1496" w:type="dxa"/>
          </w:tcPr>
          <w:p w14:paraId="080A6FC7" w14:textId="77777777" w:rsidR="00124D7E" w:rsidRDefault="00124D7E" w:rsidP="00C35EA7">
            <w:pPr>
              <w:jc w:val="both"/>
            </w:pPr>
            <w:r>
              <w:t>EA-1111</w:t>
            </w:r>
          </w:p>
        </w:tc>
        <w:tc>
          <w:tcPr>
            <w:tcW w:w="1929" w:type="dxa"/>
          </w:tcPr>
          <w:p w14:paraId="136EC73D" w14:textId="77777777" w:rsidR="00124D7E" w:rsidRDefault="00124D7E" w:rsidP="00DE360B">
            <w:r>
              <w:t>décor céramique</w:t>
            </w:r>
          </w:p>
        </w:tc>
        <w:tc>
          <w:tcPr>
            <w:tcW w:w="1064" w:type="dxa"/>
          </w:tcPr>
          <w:p w14:paraId="1BDE2D81" w14:textId="77777777" w:rsidR="00124D7E" w:rsidRPr="00C35EA7" w:rsidRDefault="00124D7E" w:rsidP="00DE360B">
            <w:pPr>
              <w:rPr>
                <w:szCs w:val="18"/>
              </w:rPr>
            </w:pPr>
            <w:r w:rsidRPr="00C35EA7">
              <w:rPr>
                <w:szCs w:val="18"/>
              </w:rPr>
              <w:t>2156</w:t>
            </w:r>
          </w:p>
        </w:tc>
      </w:tr>
      <w:tr w:rsidR="005D10B6" w:rsidRPr="00C04709" w14:paraId="6487A7A9" w14:textId="77777777" w:rsidTr="00C35EA7">
        <w:trPr>
          <w:jc w:val="center"/>
        </w:trPr>
        <w:tc>
          <w:tcPr>
            <w:tcW w:w="1516" w:type="dxa"/>
          </w:tcPr>
          <w:p w14:paraId="334F1000" w14:textId="77777777" w:rsidR="00124D7E" w:rsidRPr="00C35EA7" w:rsidRDefault="00124D7E" w:rsidP="00DE360B">
            <w:pPr>
              <w:rPr>
                <w:szCs w:val="18"/>
              </w:rPr>
            </w:pPr>
            <w:r w:rsidRPr="00C35EA7">
              <w:rPr>
                <w:szCs w:val="18"/>
              </w:rPr>
              <w:lastRenderedPageBreak/>
              <w:t>Moulin (Le)</w:t>
            </w:r>
          </w:p>
        </w:tc>
        <w:tc>
          <w:tcPr>
            <w:tcW w:w="1176" w:type="dxa"/>
          </w:tcPr>
          <w:p w14:paraId="7B25AE2E" w14:textId="77777777" w:rsidR="00124D7E" w:rsidRPr="00C35EA7" w:rsidRDefault="00124D7E" w:rsidP="00DE360B">
            <w:pPr>
              <w:rPr>
                <w:szCs w:val="18"/>
              </w:rPr>
            </w:pPr>
            <w:r>
              <w:t>t_444</w:t>
            </w:r>
          </w:p>
        </w:tc>
        <w:tc>
          <w:tcPr>
            <w:tcW w:w="1070" w:type="dxa"/>
          </w:tcPr>
          <w:p w14:paraId="6F982746" w14:textId="77777777" w:rsidR="00124D7E" w:rsidRPr="00C35EA7" w:rsidRDefault="00124D7E" w:rsidP="00DE360B">
            <w:pPr>
              <w:rPr>
                <w:szCs w:val="18"/>
              </w:rPr>
            </w:pPr>
            <w:r w:rsidRPr="00C35EA7">
              <w:rPr>
                <w:szCs w:val="18"/>
              </w:rPr>
              <w:t>444d</w:t>
            </w:r>
          </w:p>
        </w:tc>
        <w:tc>
          <w:tcPr>
            <w:tcW w:w="1496" w:type="dxa"/>
          </w:tcPr>
          <w:p w14:paraId="3B279F57" w14:textId="77777777" w:rsidR="00124D7E" w:rsidRDefault="00124D7E" w:rsidP="00C35EA7">
            <w:pPr>
              <w:jc w:val="both"/>
            </w:pPr>
            <w:r>
              <w:t>EA-1111</w:t>
            </w:r>
          </w:p>
        </w:tc>
        <w:tc>
          <w:tcPr>
            <w:tcW w:w="1929" w:type="dxa"/>
          </w:tcPr>
          <w:p w14:paraId="7A18B0A2" w14:textId="77777777" w:rsidR="00124D7E" w:rsidRDefault="00124D7E" w:rsidP="00DE360B">
            <w:r>
              <w:t>décor céramique</w:t>
            </w:r>
          </w:p>
        </w:tc>
        <w:tc>
          <w:tcPr>
            <w:tcW w:w="1064" w:type="dxa"/>
          </w:tcPr>
          <w:p w14:paraId="203D2380" w14:textId="77777777" w:rsidR="00124D7E" w:rsidRPr="00C35EA7" w:rsidRDefault="00124D7E" w:rsidP="00DE360B">
            <w:pPr>
              <w:rPr>
                <w:szCs w:val="18"/>
              </w:rPr>
            </w:pPr>
            <w:r w:rsidRPr="00C35EA7">
              <w:rPr>
                <w:szCs w:val="18"/>
              </w:rPr>
              <w:t>2156</w:t>
            </w:r>
          </w:p>
        </w:tc>
      </w:tr>
      <w:tr w:rsidR="005D10B6" w:rsidRPr="00C04709" w14:paraId="704544D7" w14:textId="77777777" w:rsidTr="00C35EA7">
        <w:trPr>
          <w:jc w:val="center"/>
        </w:trPr>
        <w:tc>
          <w:tcPr>
            <w:tcW w:w="1516" w:type="dxa"/>
          </w:tcPr>
          <w:p w14:paraId="4337E725" w14:textId="77777777" w:rsidR="00124D7E" w:rsidRPr="00C35EA7" w:rsidRDefault="00124D7E" w:rsidP="00DE360B">
            <w:pPr>
              <w:rPr>
                <w:szCs w:val="18"/>
              </w:rPr>
            </w:pPr>
            <w:r w:rsidRPr="00C35EA7">
              <w:rPr>
                <w:szCs w:val="18"/>
              </w:rPr>
              <w:t>Moulin (Le)</w:t>
            </w:r>
          </w:p>
        </w:tc>
        <w:tc>
          <w:tcPr>
            <w:tcW w:w="1176" w:type="dxa"/>
          </w:tcPr>
          <w:p w14:paraId="52AB4DBB" w14:textId="77777777" w:rsidR="00124D7E" w:rsidRPr="00C35EA7" w:rsidRDefault="00124D7E" w:rsidP="00DE360B">
            <w:pPr>
              <w:rPr>
                <w:szCs w:val="18"/>
              </w:rPr>
            </w:pPr>
            <w:r>
              <w:t>t_444</w:t>
            </w:r>
          </w:p>
        </w:tc>
        <w:tc>
          <w:tcPr>
            <w:tcW w:w="1070" w:type="dxa"/>
          </w:tcPr>
          <w:p w14:paraId="10D1F03A" w14:textId="77777777" w:rsidR="00124D7E" w:rsidRPr="00C35EA7" w:rsidRDefault="00124D7E" w:rsidP="00DE360B">
            <w:pPr>
              <w:rPr>
                <w:szCs w:val="18"/>
              </w:rPr>
            </w:pPr>
            <w:r w:rsidRPr="00C35EA7">
              <w:rPr>
                <w:szCs w:val="18"/>
              </w:rPr>
              <w:t>444.1</w:t>
            </w:r>
          </w:p>
        </w:tc>
        <w:tc>
          <w:tcPr>
            <w:tcW w:w="1496" w:type="dxa"/>
          </w:tcPr>
          <w:p w14:paraId="60F9AD1F" w14:textId="77777777" w:rsidR="00124D7E" w:rsidRDefault="00124D7E" w:rsidP="00C35EA7">
            <w:pPr>
              <w:jc w:val="both"/>
            </w:pPr>
            <w:r>
              <w:t>AM-1241</w:t>
            </w:r>
          </w:p>
        </w:tc>
        <w:tc>
          <w:tcPr>
            <w:tcW w:w="1929" w:type="dxa"/>
          </w:tcPr>
          <w:p w14:paraId="6573661C" w14:textId="77777777" w:rsidR="00124D7E" w:rsidRDefault="00124D7E" w:rsidP="00DE360B">
            <w:r>
              <w:t>rasoir en bronze</w:t>
            </w:r>
          </w:p>
        </w:tc>
        <w:tc>
          <w:tcPr>
            <w:tcW w:w="1064" w:type="dxa"/>
          </w:tcPr>
          <w:p w14:paraId="172136F0" w14:textId="77777777" w:rsidR="00124D7E" w:rsidRPr="00C35EA7" w:rsidRDefault="00124D7E" w:rsidP="00DE360B">
            <w:pPr>
              <w:rPr>
                <w:szCs w:val="18"/>
              </w:rPr>
            </w:pPr>
            <w:r w:rsidRPr="00C35EA7">
              <w:rPr>
                <w:szCs w:val="18"/>
              </w:rPr>
              <w:t>2156</w:t>
            </w:r>
          </w:p>
        </w:tc>
      </w:tr>
    </w:tbl>
    <w:p w14:paraId="2C6EDA07" w14:textId="77777777" w:rsidR="00124D7E" w:rsidRPr="00124D7E" w:rsidRDefault="00124D7E" w:rsidP="00DE360B">
      <w:pPr>
        <w:rPr>
          <w:lang w:eastAsia="en-GB"/>
        </w:rPr>
      </w:pPr>
    </w:p>
    <w:p w14:paraId="33AF0401" w14:textId="77777777" w:rsidR="00124D7E" w:rsidRDefault="00124D7E" w:rsidP="00DE360B">
      <w:pPr>
        <w:jc w:val="both"/>
        <w:rPr>
          <w:lang w:eastAsia="en-GB"/>
        </w:rPr>
      </w:pPr>
    </w:p>
    <w:p w14:paraId="5C395C73" w14:textId="77777777" w:rsidR="005A29BA" w:rsidRDefault="005A29BA" w:rsidP="00DE360B">
      <w:pPr>
        <w:pStyle w:val="Heading3"/>
        <w:rPr>
          <w:lang w:eastAsia="en-GB"/>
        </w:rPr>
      </w:pPr>
      <w:bookmarkStart w:id="2351" w:name="Sit_Mailhac_Moulin_t478"/>
      <w:r>
        <w:rPr>
          <w:lang w:eastAsia="en-GB"/>
        </w:rPr>
        <w:t>t_478</w:t>
      </w:r>
    </w:p>
    <w:bookmarkEnd w:id="2351"/>
    <w:p w14:paraId="1F9C8990" w14:textId="77777777" w:rsidR="005A29BA" w:rsidRDefault="005A29BA" w:rsidP="005A29BA">
      <w:pPr>
        <w:rPr>
          <w:lang w:eastAsia="en-GB"/>
        </w:rPr>
      </w:pPr>
      <w:r>
        <w:rPr>
          <w:lang w:eastAsia="en-GB"/>
        </w:rPr>
        <w:t>parcelle de l’Entari (BIB 2156)</w:t>
      </w:r>
    </w:p>
    <w:p w14:paraId="53560E5C" w14:textId="77777777" w:rsidR="005A29BA" w:rsidRDefault="005A29BA" w:rsidP="005A29BA">
      <w:pPr>
        <w:rPr>
          <w:lang w:eastAsia="en-GB"/>
        </w:rPr>
      </w:pPr>
    </w:p>
    <w:p w14:paraId="2771D057" w14:textId="70D1BA66" w:rsidR="005A29BA" w:rsidRPr="0032190F" w:rsidRDefault="005A29BA" w:rsidP="005A29BA">
      <w:pPr>
        <w:rPr>
          <w:lang w:val="fr-FR" w:eastAsia="en-GB"/>
        </w:rPr>
      </w:pPr>
      <w:r w:rsidRPr="0032190F">
        <w:rPr>
          <w:lang w:val="fr-FR" w:eastAsia="en-GB"/>
        </w:rPr>
        <w:t>La tombe a livré une céramique à décor zoomorphe (</w:t>
      </w:r>
      <w:hyperlink r:id="rId5456" w:anchor="Cul_Proto_Art_TAC_T_z_cerf" w:history="1">
        <w:r w:rsidR="003276A0" w:rsidRPr="0032190F">
          <w:rPr>
            <w:rStyle w:val="Hyperlink"/>
            <w:lang w:val="fr-FR"/>
          </w:rPr>
          <w:t>cervid</w:t>
        </w:r>
      </w:hyperlink>
      <w:r w:rsidR="003276A0" w:rsidRPr="0032190F">
        <w:rPr>
          <w:lang w:val="fr-FR"/>
        </w:rPr>
        <w:t>é</w:t>
      </w:r>
      <w:r w:rsidRPr="0032190F">
        <w:rPr>
          <w:lang w:val="fr-FR" w:eastAsia="en-GB"/>
        </w:rPr>
        <w:t>) et escaliers réalisés au double trait et (BIB 2156)</w:t>
      </w:r>
    </w:p>
    <w:p w14:paraId="5452692E" w14:textId="08B9D3A1" w:rsidR="00EB72CD" w:rsidRPr="0032190F" w:rsidRDefault="00EB72CD" w:rsidP="00463225">
      <w:pPr>
        <w:jc w:val="both"/>
        <w:rPr>
          <w:lang w:val="fr-FR" w:eastAsia="en-GB"/>
        </w:rPr>
      </w:pPr>
      <w:r w:rsidRPr="0032190F">
        <w:rPr>
          <w:lang w:val="fr-FR" w:eastAsia="en-GB"/>
        </w:rPr>
        <w:t>« Seule la s</w:t>
      </w:r>
      <w:r w:rsidR="00463225" w:rsidRPr="0032190F">
        <w:rPr>
          <w:lang w:val="fr-FR" w:eastAsia="en-GB"/>
        </w:rPr>
        <w:t>é</w:t>
      </w:r>
      <w:r w:rsidRPr="0032190F">
        <w:rPr>
          <w:lang w:val="fr-FR" w:eastAsia="en-GB"/>
        </w:rPr>
        <w:t>pulture M478 a livr</w:t>
      </w:r>
      <w:r w:rsidR="009649A8" w:rsidRPr="0032190F">
        <w:rPr>
          <w:lang w:val="fr-FR" w:eastAsia="en-GB"/>
        </w:rPr>
        <w:t>é</w:t>
      </w:r>
      <w:r w:rsidRPr="0032190F">
        <w:rPr>
          <w:lang w:val="fr-FR" w:eastAsia="en-GB"/>
        </w:rPr>
        <w:t xml:space="preserve"> des d</w:t>
      </w:r>
      <w:r w:rsidR="00463225" w:rsidRPr="0032190F">
        <w:rPr>
          <w:lang w:val="fr-FR" w:eastAsia="en-GB"/>
        </w:rPr>
        <w:t>é</w:t>
      </w:r>
      <w:r w:rsidRPr="0032190F">
        <w:rPr>
          <w:lang w:val="fr-FR" w:eastAsia="en-GB"/>
        </w:rPr>
        <w:t>cors mailhaciens, incis</w:t>
      </w:r>
      <w:r w:rsidR="00463225" w:rsidRPr="0032190F">
        <w:rPr>
          <w:lang w:val="fr-FR" w:eastAsia="en-GB"/>
        </w:rPr>
        <w:t>é</w:t>
      </w:r>
      <w:r w:rsidRPr="0032190F">
        <w:rPr>
          <w:lang w:val="fr-FR" w:eastAsia="en-GB"/>
        </w:rPr>
        <w:t>s au double trait (figure 65). Les frises a et c ornent des urnes, la b une coupe. Si les motifs utilis</w:t>
      </w:r>
      <w:r w:rsidR="00463225" w:rsidRPr="0032190F">
        <w:rPr>
          <w:lang w:val="fr-FR" w:eastAsia="en-GB"/>
        </w:rPr>
        <w:t>é</w:t>
      </w:r>
      <w:r w:rsidRPr="0032190F">
        <w:rPr>
          <w:lang w:val="fr-FR" w:eastAsia="en-GB"/>
        </w:rPr>
        <w:t xml:space="preserve">s sont classiques, le </w:t>
      </w:r>
      <w:hyperlink r:id="rId5457" w:anchor="Cul_Proto_Art_TAC_T_z_cerf" w:history="1">
        <w:r w:rsidR="003276A0" w:rsidRPr="0032190F">
          <w:rPr>
            <w:rStyle w:val="Hyperlink"/>
            <w:lang w:val="fr-FR"/>
          </w:rPr>
          <w:t>cervidé</w:t>
        </w:r>
      </w:hyperlink>
      <w:r w:rsidR="003276A0" w:rsidRPr="0032190F">
        <w:rPr>
          <w:lang w:val="fr-FR" w:eastAsia="en-GB"/>
        </w:rPr>
        <w:t xml:space="preserve"> </w:t>
      </w:r>
      <w:r w:rsidRPr="0032190F">
        <w:rPr>
          <w:lang w:val="fr-FR" w:eastAsia="en-GB"/>
        </w:rPr>
        <w:t>de la frise a est original. Selon les travaux effectu</w:t>
      </w:r>
      <w:r w:rsidR="00463225" w:rsidRPr="0032190F">
        <w:rPr>
          <w:lang w:val="fr-FR" w:eastAsia="en-GB"/>
        </w:rPr>
        <w:t>é</w:t>
      </w:r>
      <w:r w:rsidRPr="0032190F">
        <w:rPr>
          <w:lang w:val="fr-FR" w:eastAsia="en-GB"/>
        </w:rPr>
        <w:t>s sur ce sujet (Guilaine 1972), les motifs anguleux seraient des chevaux. Que dire du cervid</w:t>
      </w:r>
      <w:r w:rsidR="00463225" w:rsidRPr="0032190F">
        <w:rPr>
          <w:lang w:val="fr-FR" w:eastAsia="en-GB"/>
        </w:rPr>
        <w:t>é</w:t>
      </w:r>
      <w:r w:rsidRPr="0032190F">
        <w:rPr>
          <w:lang w:val="fr-FR" w:eastAsia="en-GB"/>
        </w:rPr>
        <w:t xml:space="preserve"> qui semble ainsi </w:t>
      </w:r>
      <w:r w:rsidR="009649A8" w:rsidRPr="0032190F">
        <w:rPr>
          <w:lang w:val="fr-FR" w:eastAsia="en-GB"/>
        </w:rPr>
        <w:t>é</w:t>
      </w:r>
      <w:r w:rsidRPr="0032190F">
        <w:rPr>
          <w:lang w:val="fr-FR" w:eastAsia="en-GB"/>
        </w:rPr>
        <w:t>chapper aux nor</w:t>
      </w:r>
      <w:r w:rsidR="00463225" w:rsidRPr="0032190F">
        <w:rPr>
          <w:lang w:val="fr-FR" w:eastAsia="en-GB"/>
        </w:rPr>
        <w:t>mes de stylisation des quadrupè</w:t>
      </w:r>
      <w:r w:rsidRPr="0032190F">
        <w:rPr>
          <w:lang w:val="fr-FR" w:eastAsia="en-GB"/>
        </w:rPr>
        <w:t>des? En effet, l</w:t>
      </w:r>
      <w:r w:rsidR="00463225" w:rsidRPr="0032190F">
        <w:rPr>
          <w:lang w:val="fr-FR" w:eastAsia="en-GB"/>
        </w:rPr>
        <w:t>es quatre pattes ainsi que la tê</w:t>
      </w:r>
      <w:r w:rsidRPr="0032190F">
        <w:rPr>
          <w:lang w:val="fr-FR" w:eastAsia="en-GB"/>
        </w:rPr>
        <w:t xml:space="preserve">te et les bois sontreprésentés, alors que les chevaux ne sont que suggérés. La frise b est une composition moins inattendue, représentant des chevaux ainsi qu'un motif en croix, interprété comme un char. Les autres éléments, récurrents dans ce répertoire décoratif, restent mystérieux. La frise c est simplement géométrique, répétant </w:t>
      </w:r>
      <w:r w:rsidR="00463225" w:rsidRPr="0032190F">
        <w:rPr>
          <w:lang w:val="fr-FR" w:eastAsia="en-GB"/>
        </w:rPr>
        <w:t>un</w:t>
      </w:r>
      <w:r w:rsidRPr="0032190F">
        <w:rPr>
          <w:lang w:val="fr-FR" w:eastAsia="en-GB"/>
        </w:rPr>
        <w:t xml:space="preserve"> </w:t>
      </w:r>
      <w:hyperlink r:id="rId5458" w:anchor="Cul_Proto_Art_TAC_T_g_meandre" w:history="1">
        <w:r w:rsidR="00B52DC2" w:rsidRPr="0032190F">
          <w:rPr>
            <w:rStyle w:val="Hyperlink"/>
            <w:lang w:val="fr-FR"/>
          </w:rPr>
          <w:t>méandre</w:t>
        </w:r>
      </w:hyperlink>
      <w:r w:rsidRPr="0032190F">
        <w:rPr>
          <w:lang w:val="fr-FR" w:eastAsia="en-GB"/>
        </w:rPr>
        <w:t>. L'interprétation des ces motifs ne sera pas poussée plus avant car te</w:t>
      </w:r>
      <w:r w:rsidR="00463225" w:rsidRPr="0032190F">
        <w:rPr>
          <w:lang w:val="fr-FR" w:eastAsia="en-GB"/>
        </w:rPr>
        <w:t>l</w:t>
      </w:r>
      <w:r w:rsidRPr="0032190F">
        <w:rPr>
          <w:lang w:val="fr-FR" w:eastAsia="en-GB"/>
        </w:rPr>
        <w:t xml:space="preserve"> n'est pas le propos de cette étude. » (BIB 2159 p. 46-47)</w:t>
      </w:r>
    </w:p>
    <w:p w14:paraId="7899DFCD" w14:textId="77777777" w:rsidR="005A29BA" w:rsidRPr="0032190F" w:rsidRDefault="005A29BA" w:rsidP="007439BA">
      <w:pPr>
        <w:jc w:val="both"/>
        <w:rPr>
          <w:lang w:val="fr-FR"/>
        </w:rPr>
      </w:pPr>
    </w:p>
    <w:p w14:paraId="422BB05C" w14:textId="383B118F" w:rsidR="005A5D57" w:rsidRPr="0032190F" w:rsidRDefault="00D9183E" w:rsidP="005A5D57">
      <w:pPr>
        <w:jc w:val="both"/>
        <w:rPr>
          <w:lang w:val="fr-FR"/>
        </w:rPr>
      </w:pPr>
      <w:r w:rsidRPr="0032190F">
        <w:rPr>
          <w:lang w:val="fr-FR"/>
        </w:rPr>
        <w:t>vase C : pourrait être de la « période de transition » (BIB Réunion T. Lachenal, L. Bourdajaud, 2016) peut-être que les escaliers en symétrie horizontale sont caractéristiques de cette période (BIB Réunion T. Lachenal, L. Bourdajaud, 2016)</w:t>
      </w:r>
      <w:r w:rsidR="005A5D57" w:rsidRPr="0032190F">
        <w:rPr>
          <w:lang w:val="fr-FR"/>
        </w:rPr>
        <w:t xml:space="preserve">. Ce vase est proche du vase 10565 de la </w:t>
      </w:r>
      <w:hyperlink r:id="rId5459" w:anchor="Sit_Mailhac_Moulin_t131" w:history="1">
        <w:r w:rsidR="005A5D57" w:rsidRPr="0032190F">
          <w:rPr>
            <w:rStyle w:val="Hyperlink"/>
            <w:lang w:val="fr-FR"/>
          </w:rPr>
          <w:t>tombe 131</w:t>
        </w:r>
      </w:hyperlink>
      <w:r w:rsidR="005A5D57" w:rsidRPr="0032190F">
        <w:rPr>
          <w:lang w:val="fr-FR"/>
        </w:rPr>
        <w:t xml:space="preserve"> (BIB Réunion T. Lachenal, L. Bourdajaud, 2016)</w:t>
      </w:r>
    </w:p>
    <w:p w14:paraId="2119A10D" w14:textId="77777777" w:rsidR="00D9183E" w:rsidRPr="0032190F" w:rsidRDefault="00D9183E" w:rsidP="007439BA">
      <w:pPr>
        <w:jc w:val="both"/>
        <w:rPr>
          <w:lang w:val="fr-FR"/>
        </w:rPr>
      </w:pPr>
    </w:p>
    <w:p w14:paraId="6F442B37" w14:textId="77777777" w:rsidR="007439BA" w:rsidRPr="0032190F" w:rsidRDefault="007439BA" w:rsidP="00242C0F">
      <w:pPr>
        <w:rPr>
          <w:lang w:val="fr-FR"/>
        </w:rPr>
      </w:pPr>
    </w:p>
    <w:p w14:paraId="253ABF5D" w14:textId="77777777" w:rsidR="009A6FE4" w:rsidRPr="0032190F" w:rsidRDefault="009A6FE4" w:rsidP="00426FF9">
      <w:pPr>
        <w:pStyle w:val="Heading1"/>
      </w:pPr>
      <w:bookmarkStart w:id="2352" w:name="Sit_Bouriege"/>
      <w:r w:rsidRPr="0032190F">
        <w:t>BOURIEGE</w:t>
      </w:r>
    </w:p>
    <w:bookmarkEnd w:id="2352"/>
    <w:p w14:paraId="59CC194B" w14:textId="1405FB31" w:rsidR="00430338" w:rsidRPr="0032190F" w:rsidRDefault="009A6FE4" w:rsidP="00430338">
      <w:pPr>
        <w:jc w:val="both"/>
        <w:rPr>
          <w:lang w:val="fr-FR" w:eastAsia="en-GB"/>
        </w:rPr>
      </w:pPr>
      <w:r w:rsidRPr="0032190F">
        <w:rPr>
          <w:lang w:val="fr-FR"/>
        </w:rPr>
        <w:br/>
        <w:t>A Bouriège</w:t>
      </w:r>
      <w:r w:rsidR="00430338">
        <w:rPr>
          <w:lang w:val="fr-FR"/>
        </w:rPr>
        <w:t xml:space="preserve"> (Aude)</w:t>
      </w:r>
      <w:r w:rsidRPr="0032190F">
        <w:rPr>
          <w:lang w:val="fr-FR"/>
        </w:rPr>
        <w:t xml:space="preserve">, une sculpture </w:t>
      </w:r>
      <w:r w:rsidR="00D732A2">
        <w:rPr>
          <w:lang w:val="fr-FR"/>
        </w:rPr>
        <w:t>d'</w:t>
      </w:r>
      <w:r w:rsidRPr="0032190F">
        <w:rPr>
          <w:lang w:val="fr-FR"/>
        </w:rPr>
        <w:t xml:space="preserve"> un </w:t>
      </w:r>
      <w:r w:rsidR="00D732A2">
        <w:rPr>
          <w:lang w:val="fr-FR"/>
        </w:rPr>
        <w:t>"</w:t>
      </w:r>
      <w:hyperlink r:id="rId5460" w:anchor="Cul_Art_TAC_c_accroupis" w:history="1">
        <w:r w:rsidR="00D732A2" w:rsidRPr="00D732A2">
          <w:rPr>
            <w:rStyle w:val="Hyperlink"/>
            <w:lang w:val="fr-FR"/>
          </w:rPr>
          <w:t>accroupi</w:t>
        </w:r>
      </w:hyperlink>
      <w:r w:rsidR="00D732A2">
        <w:rPr>
          <w:lang w:val="fr-FR"/>
        </w:rPr>
        <w:t>"</w:t>
      </w:r>
      <w:r w:rsidRPr="0032190F">
        <w:rPr>
          <w:lang w:val="fr-FR"/>
        </w:rPr>
        <w:t xml:space="preserve"> attribué à la Protohistoire (BIB 2052 p. 29) </w:t>
      </w:r>
      <w:r w:rsidR="00430338">
        <w:rPr>
          <w:lang w:val="fr-FR"/>
        </w:rPr>
        <w:t xml:space="preserve">statue en grès d'un homme </w:t>
      </w:r>
      <w:hyperlink r:id="rId5461" w:anchor="Cul_Art_TAC_c_assis_tailleur" w:history="1">
        <w:r w:rsidR="005A2559" w:rsidRPr="005A2559">
          <w:rPr>
            <w:rStyle w:val="Hyperlink"/>
            <w:lang w:val="fr-FR" w:eastAsia="en-GB"/>
          </w:rPr>
          <w:t>assis en tailleur</w:t>
        </w:r>
      </w:hyperlink>
      <w:r w:rsidR="005A2559">
        <w:rPr>
          <w:lang w:val="fr-FR" w:eastAsia="en-GB"/>
        </w:rPr>
        <w:t xml:space="preserve"> </w:t>
      </w:r>
      <w:r w:rsidR="00430338">
        <w:rPr>
          <w:lang w:val="fr-FR"/>
        </w:rPr>
        <w:t>portant une tête entre ses bras, peut-être datation gallo-romain (BIB 2864)</w:t>
      </w:r>
      <w:r w:rsidR="006702EA">
        <w:rPr>
          <w:lang w:val="fr-FR"/>
        </w:rPr>
        <w:t xml:space="preserve"> "Accroupi" (BIB 2052)</w:t>
      </w:r>
    </w:p>
    <w:p w14:paraId="05F3292B" w14:textId="77777777" w:rsidR="009A6FE4" w:rsidRPr="0032190F" w:rsidRDefault="009A6FE4" w:rsidP="00242C0F">
      <w:pPr>
        <w:jc w:val="both"/>
        <w:rPr>
          <w:lang w:val="fr-FR"/>
        </w:rPr>
      </w:pPr>
    </w:p>
    <w:p w14:paraId="5C7EFEB5" w14:textId="77777777" w:rsidR="009A6FE4" w:rsidRPr="0032190F" w:rsidRDefault="009A6FE4" w:rsidP="00426FF9">
      <w:pPr>
        <w:pStyle w:val="Heading1"/>
      </w:pPr>
      <w:bookmarkStart w:id="2353" w:name="Sit_Aumes"/>
      <w:r w:rsidRPr="0032190F">
        <w:t>AUMES</w:t>
      </w:r>
    </w:p>
    <w:bookmarkEnd w:id="2353"/>
    <w:p w14:paraId="0EFE466A" w14:textId="77777777" w:rsidR="009A6FE4" w:rsidRPr="0032190F" w:rsidRDefault="009A6FE4" w:rsidP="00242C0F">
      <w:pPr>
        <w:jc w:val="both"/>
        <w:rPr>
          <w:lang w:val="fr-FR"/>
        </w:rPr>
      </w:pPr>
    </w:p>
    <w:p w14:paraId="4BE0101F" w14:textId="77777777" w:rsidR="009A6FE4" w:rsidRPr="0032190F" w:rsidRDefault="009A6FE4" w:rsidP="00242C0F">
      <w:pPr>
        <w:jc w:val="both"/>
        <w:rPr>
          <w:rStyle w:val="Hyperlink"/>
          <w:lang w:val="fr-FR"/>
        </w:rPr>
      </w:pPr>
      <w:r w:rsidRPr="0032190F">
        <w:rPr>
          <w:lang w:val="fr-FR"/>
        </w:rPr>
        <w:t>A Aumes</w:t>
      </w:r>
      <w:r w:rsidR="006702EA">
        <w:rPr>
          <w:lang w:val="fr-FR"/>
        </w:rPr>
        <w:t>, Occitanie</w:t>
      </w:r>
      <w:r w:rsidRPr="0032190F">
        <w:rPr>
          <w:lang w:val="fr-FR"/>
        </w:rPr>
        <w:t xml:space="preserve">, une sculpture figurative (« un lion ») attribué à la Protohistoire (BIB 2052 p. 29) </w:t>
      </w:r>
      <w:r w:rsidR="006702EA">
        <w:rPr>
          <w:lang w:val="fr-FR"/>
        </w:rPr>
        <w:t>Lion (BIB 2052)</w:t>
      </w:r>
    </w:p>
    <w:p w14:paraId="6DD75744" w14:textId="77777777" w:rsidR="006422A3" w:rsidRPr="0032190F" w:rsidRDefault="006422A3" w:rsidP="00242C0F">
      <w:pPr>
        <w:jc w:val="both"/>
        <w:rPr>
          <w:rStyle w:val="Hyperlink"/>
          <w:lang w:val="fr-FR"/>
        </w:rPr>
      </w:pPr>
    </w:p>
    <w:p w14:paraId="793BBC04" w14:textId="77777777" w:rsidR="006422A3" w:rsidRPr="0032190F" w:rsidRDefault="006422A3" w:rsidP="00426FF9">
      <w:pPr>
        <w:pStyle w:val="Heading1"/>
        <w:rPr>
          <w:rStyle w:val="Hyperlink"/>
          <w:color w:val="auto"/>
          <w:u w:val="none"/>
        </w:rPr>
      </w:pPr>
      <w:r w:rsidRPr="0032190F">
        <w:rPr>
          <w:rStyle w:val="Hyperlink"/>
          <w:color w:val="auto"/>
          <w:u w:val="none"/>
        </w:rPr>
        <w:t>PIOCH DU TELEGRAPHE</w:t>
      </w:r>
    </w:p>
    <w:p w14:paraId="03A8F073" w14:textId="77777777" w:rsidR="006422A3" w:rsidRPr="0032190F" w:rsidRDefault="006422A3" w:rsidP="00242C0F">
      <w:pPr>
        <w:jc w:val="both"/>
        <w:rPr>
          <w:rStyle w:val="Hyperlink"/>
          <w:color w:val="auto"/>
          <w:u w:val="none"/>
          <w:lang w:val="fr-FR"/>
        </w:rPr>
      </w:pPr>
    </w:p>
    <w:p w14:paraId="031D1D29" w14:textId="77777777" w:rsidR="006422A3" w:rsidRPr="0032190F" w:rsidRDefault="006422A3" w:rsidP="00242C0F">
      <w:pPr>
        <w:jc w:val="both"/>
        <w:rPr>
          <w:lang w:val="fr-FR" w:eastAsia="en-GB"/>
        </w:rPr>
      </w:pPr>
      <w:r w:rsidRPr="0032190F">
        <w:rPr>
          <w:rStyle w:val="Hyperlink"/>
          <w:color w:val="auto"/>
          <w:u w:val="none"/>
          <w:lang w:val="fr-FR"/>
        </w:rPr>
        <w:t xml:space="preserve">Le site du Pioch du Télégraphe (Aumes) est un </w:t>
      </w:r>
      <w:r w:rsidRPr="0032190F">
        <w:rPr>
          <w:lang w:val="fr-FR" w:eastAsia="en-GB"/>
        </w:rPr>
        <w:t>habitat du Bronze final 3 (BIB 1995 fig. 52)</w:t>
      </w:r>
      <w:r w:rsidR="006323A1" w:rsidRPr="0032190F">
        <w:rPr>
          <w:lang w:val="fr-FR" w:eastAsia="en-GB"/>
        </w:rPr>
        <w:t xml:space="preserve"> est </w:t>
      </w:r>
      <w:r w:rsidR="006323A1" w:rsidRPr="0032190F">
        <w:rPr>
          <w:lang w:val="fr-FR"/>
        </w:rPr>
        <w:t>un habitat du Fer 1 (BIB 1995 fig. 54)</w:t>
      </w:r>
    </w:p>
    <w:p w14:paraId="0EF455E9" w14:textId="77777777" w:rsidR="00DA76D0" w:rsidRPr="0032190F" w:rsidRDefault="00DA76D0" w:rsidP="00242C0F">
      <w:pPr>
        <w:jc w:val="both"/>
        <w:rPr>
          <w:lang w:val="fr-FR" w:eastAsia="en-GB"/>
        </w:rPr>
      </w:pPr>
    </w:p>
    <w:p w14:paraId="4E907EF9" w14:textId="77777777" w:rsidR="00DA76D0" w:rsidRPr="0032190F" w:rsidRDefault="00DA76D0" w:rsidP="00426FF9">
      <w:pPr>
        <w:pStyle w:val="Heading1"/>
      </w:pPr>
      <w:r w:rsidRPr="0032190F">
        <w:t>CASTELLAS (LE)</w:t>
      </w:r>
    </w:p>
    <w:p w14:paraId="1863F133" w14:textId="77777777" w:rsidR="00DA76D0" w:rsidRPr="0032190F" w:rsidRDefault="00DA76D0" w:rsidP="00242C0F">
      <w:pPr>
        <w:jc w:val="both"/>
        <w:rPr>
          <w:lang w:val="fr-FR" w:eastAsia="en-GB"/>
        </w:rPr>
      </w:pPr>
    </w:p>
    <w:p w14:paraId="4D28E3BB" w14:textId="77777777" w:rsidR="00DA76D0" w:rsidRPr="0032190F" w:rsidRDefault="00DA76D0" w:rsidP="00242C0F">
      <w:pPr>
        <w:jc w:val="both"/>
        <w:rPr>
          <w:lang w:val="fr-FR" w:eastAsia="en-GB"/>
        </w:rPr>
      </w:pPr>
      <w:r w:rsidRPr="0032190F">
        <w:rPr>
          <w:lang w:val="fr-FR" w:eastAsia="en-GB"/>
        </w:rPr>
        <w:t>Le site du Castellas (La Vacquerie) est un habitat du Bronze final 3 (BIB 1995 fig. 52)</w:t>
      </w:r>
    </w:p>
    <w:p w14:paraId="34B54B3C" w14:textId="77777777" w:rsidR="00DA76D0" w:rsidRPr="0032190F" w:rsidRDefault="00DA76D0" w:rsidP="00242C0F">
      <w:pPr>
        <w:jc w:val="both"/>
        <w:rPr>
          <w:lang w:val="fr-FR" w:eastAsia="en-GB"/>
        </w:rPr>
      </w:pPr>
    </w:p>
    <w:p w14:paraId="2A140F85" w14:textId="77777777" w:rsidR="00DA76D0" w:rsidRPr="0032190F" w:rsidRDefault="00DA76D0" w:rsidP="00426FF9">
      <w:pPr>
        <w:pStyle w:val="Heading1"/>
      </w:pPr>
      <w:r w:rsidRPr="0032190F">
        <w:lastRenderedPageBreak/>
        <w:t>CIRQUE DU BOUT-DU-MONDE</w:t>
      </w:r>
    </w:p>
    <w:p w14:paraId="5EA4292C" w14:textId="77777777" w:rsidR="00DA76D0" w:rsidRPr="0032190F" w:rsidRDefault="00DA76D0" w:rsidP="00242C0F">
      <w:pPr>
        <w:jc w:val="both"/>
        <w:rPr>
          <w:lang w:val="fr-FR" w:eastAsia="en-GB"/>
        </w:rPr>
      </w:pPr>
    </w:p>
    <w:p w14:paraId="5ACC5E3D" w14:textId="77777777" w:rsidR="00DA76D0" w:rsidRPr="0032190F" w:rsidRDefault="00DA76D0" w:rsidP="00242C0F">
      <w:pPr>
        <w:jc w:val="both"/>
        <w:rPr>
          <w:lang w:val="fr-FR" w:eastAsia="en-GB"/>
        </w:rPr>
      </w:pPr>
      <w:r w:rsidRPr="0032190F">
        <w:rPr>
          <w:lang w:val="fr-FR" w:eastAsia="en-GB"/>
        </w:rPr>
        <w:t>Le site du Cirque du bout-du-Monde (St-Pierre-de-la-Fage) est un habitat du Bronze final 3 (BIB 1995 fig. 52)</w:t>
      </w:r>
    </w:p>
    <w:p w14:paraId="6D484185" w14:textId="77777777" w:rsidR="00DA76D0" w:rsidRPr="0032190F" w:rsidRDefault="00DA76D0" w:rsidP="00242C0F">
      <w:pPr>
        <w:jc w:val="both"/>
        <w:rPr>
          <w:lang w:val="fr-FR" w:eastAsia="en-GB"/>
        </w:rPr>
      </w:pPr>
    </w:p>
    <w:p w14:paraId="080672B9" w14:textId="77777777" w:rsidR="00DA76D0" w:rsidRPr="0032190F" w:rsidRDefault="00DA76D0" w:rsidP="00426FF9">
      <w:pPr>
        <w:pStyle w:val="Heading1"/>
      </w:pPr>
      <w:r w:rsidRPr="0032190F">
        <w:t>CASTELLAS (LE_)</w:t>
      </w:r>
    </w:p>
    <w:p w14:paraId="7A6BC9CB" w14:textId="77777777" w:rsidR="00DA76D0" w:rsidRPr="0032190F" w:rsidRDefault="00DA76D0" w:rsidP="00DA76D0">
      <w:pPr>
        <w:jc w:val="both"/>
        <w:rPr>
          <w:lang w:val="fr-FR" w:eastAsia="en-GB"/>
        </w:rPr>
      </w:pPr>
    </w:p>
    <w:p w14:paraId="14295F7E" w14:textId="77777777" w:rsidR="00DA76D0" w:rsidRPr="0032190F" w:rsidRDefault="00DA76D0" w:rsidP="00242C0F">
      <w:pPr>
        <w:jc w:val="both"/>
        <w:rPr>
          <w:lang w:val="fr-FR" w:eastAsia="en-GB"/>
        </w:rPr>
      </w:pPr>
      <w:r w:rsidRPr="0032190F">
        <w:rPr>
          <w:lang w:val="fr-FR" w:eastAsia="en-GB"/>
        </w:rPr>
        <w:t>Le site du Castellas (St-Felix-de-l’Héras) est un habitat du Bronze final 3 (BIB 1995 fig. 52)</w:t>
      </w:r>
    </w:p>
    <w:p w14:paraId="12412A3C" w14:textId="77777777" w:rsidR="00DA76D0" w:rsidRPr="0032190F" w:rsidRDefault="00DA76D0" w:rsidP="00426FF9">
      <w:pPr>
        <w:pStyle w:val="Heading1"/>
      </w:pPr>
      <w:r w:rsidRPr="0032190F">
        <w:br/>
        <w:t>ROQUETS (LES)</w:t>
      </w:r>
    </w:p>
    <w:p w14:paraId="68FE01E2" w14:textId="77777777" w:rsidR="00DA76D0" w:rsidRPr="0032190F" w:rsidRDefault="00DA76D0" w:rsidP="00242C0F">
      <w:pPr>
        <w:jc w:val="both"/>
        <w:rPr>
          <w:lang w:val="fr-FR" w:eastAsia="en-GB"/>
        </w:rPr>
      </w:pPr>
    </w:p>
    <w:p w14:paraId="739B1CE1" w14:textId="77777777" w:rsidR="00DA76D0" w:rsidRPr="0032190F" w:rsidRDefault="00DA76D0" w:rsidP="00242C0F">
      <w:pPr>
        <w:jc w:val="both"/>
        <w:rPr>
          <w:lang w:val="fr-FR" w:eastAsia="en-GB"/>
        </w:rPr>
      </w:pPr>
      <w:r w:rsidRPr="0032190F">
        <w:rPr>
          <w:lang w:val="fr-FR" w:eastAsia="en-GB"/>
        </w:rPr>
        <w:t>Le site des Roquets (St-Etienne-de-Gourgas) est un habitat du Bronze final 3 (BIB 1995 fig. 52)</w:t>
      </w:r>
    </w:p>
    <w:p w14:paraId="20AFE584" w14:textId="77777777" w:rsidR="00DA76D0" w:rsidRPr="0032190F" w:rsidRDefault="00DA76D0" w:rsidP="00242C0F">
      <w:pPr>
        <w:jc w:val="both"/>
        <w:rPr>
          <w:lang w:val="fr-FR" w:eastAsia="en-GB"/>
        </w:rPr>
      </w:pPr>
    </w:p>
    <w:p w14:paraId="1704C382" w14:textId="77777777" w:rsidR="00DA76D0" w:rsidRPr="0032190F" w:rsidRDefault="00DA76D0" w:rsidP="00426FF9">
      <w:pPr>
        <w:pStyle w:val="Heading1"/>
      </w:pPr>
      <w:r w:rsidRPr="0032190F">
        <w:t>CAMP-ROUCH</w:t>
      </w:r>
    </w:p>
    <w:p w14:paraId="2CCD21CD" w14:textId="77777777" w:rsidR="00DA76D0" w:rsidRPr="0032190F" w:rsidRDefault="00DA76D0" w:rsidP="00242C0F">
      <w:pPr>
        <w:jc w:val="both"/>
        <w:rPr>
          <w:lang w:val="fr-FR" w:eastAsia="en-GB"/>
        </w:rPr>
      </w:pPr>
    </w:p>
    <w:p w14:paraId="54968B90" w14:textId="77777777" w:rsidR="00DA76D0" w:rsidRPr="0032190F" w:rsidRDefault="00DA76D0" w:rsidP="00242C0F">
      <w:pPr>
        <w:jc w:val="both"/>
        <w:rPr>
          <w:lang w:val="fr-FR" w:eastAsia="en-GB"/>
        </w:rPr>
      </w:pPr>
      <w:r w:rsidRPr="0032190F">
        <w:rPr>
          <w:lang w:val="fr-FR" w:eastAsia="en-GB"/>
        </w:rPr>
        <w:t>Le site de Camp-Rouch (Pégairolles-de-l’Escalette) est un habitat du Bronze final 3 (BIB 1995 fig. 52)</w:t>
      </w:r>
    </w:p>
    <w:p w14:paraId="2E750834" w14:textId="77777777" w:rsidR="00DA76D0" w:rsidRPr="0032190F" w:rsidRDefault="00DA76D0" w:rsidP="00242C0F">
      <w:pPr>
        <w:jc w:val="both"/>
        <w:rPr>
          <w:lang w:val="fr-FR" w:eastAsia="en-GB"/>
        </w:rPr>
      </w:pPr>
    </w:p>
    <w:p w14:paraId="5AC87427" w14:textId="77777777" w:rsidR="00DA76D0" w:rsidRPr="0032190F" w:rsidRDefault="00DA76D0" w:rsidP="00426FF9">
      <w:pPr>
        <w:pStyle w:val="Heading1"/>
      </w:pPr>
      <w:r w:rsidRPr="0032190F">
        <w:t>SUQUET (LE)</w:t>
      </w:r>
    </w:p>
    <w:p w14:paraId="571CDE06" w14:textId="77777777" w:rsidR="00DA76D0" w:rsidRPr="0032190F" w:rsidRDefault="00DA76D0" w:rsidP="00242C0F">
      <w:pPr>
        <w:jc w:val="both"/>
        <w:rPr>
          <w:lang w:val="fr-FR" w:eastAsia="en-GB"/>
        </w:rPr>
      </w:pPr>
    </w:p>
    <w:p w14:paraId="097E6E90" w14:textId="77777777" w:rsidR="00DA76D0" w:rsidRPr="0032190F" w:rsidRDefault="00DA76D0" w:rsidP="00242C0F">
      <w:pPr>
        <w:jc w:val="both"/>
        <w:rPr>
          <w:lang w:val="fr-FR" w:eastAsia="en-GB"/>
        </w:rPr>
      </w:pPr>
      <w:r w:rsidRPr="0032190F">
        <w:rPr>
          <w:lang w:val="fr-FR" w:eastAsia="en-GB"/>
        </w:rPr>
        <w:t>Le site du Suquet (Pégairolles-de-l’Escalette) est un habitat du Bronze final 3 (BIB 1995 fig. 52)</w:t>
      </w:r>
    </w:p>
    <w:p w14:paraId="526450BF" w14:textId="77777777" w:rsidR="00DA76D0" w:rsidRPr="0032190F" w:rsidRDefault="00DA76D0" w:rsidP="00426FF9">
      <w:pPr>
        <w:pStyle w:val="Heading1"/>
      </w:pPr>
      <w:r w:rsidRPr="0032190F">
        <w:br/>
        <w:t>AVEN D AUGUSTE</w:t>
      </w:r>
    </w:p>
    <w:p w14:paraId="6D7A7F55" w14:textId="77777777" w:rsidR="00DA76D0" w:rsidRPr="0032190F" w:rsidRDefault="00DA76D0" w:rsidP="00242C0F">
      <w:pPr>
        <w:jc w:val="both"/>
        <w:rPr>
          <w:lang w:val="fr-FR" w:eastAsia="en-GB"/>
        </w:rPr>
      </w:pPr>
    </w:p>
    <w:p w14:paraId="0F73D8D1" w14:textId="77777777" w:rsidR="00DA76D0" w:rsidRPr="0032190F" w:rsidRDefault="00DA76D0" w:rsidP="00242C0F">
      <w:pPr>
        <w:jc w:val="both"/>
        <w:rPr>
          <w:lang w:val="fr-FR" w:eastAsia="en-GB"/>
        </w:rPr>
      </w:pPr>
      <w:r w:rsidRPr="0032190F">
        <w:rPr>
          <w:lang w:val="fr-FR" w:eastAsia="en-GB"/>
        </w:rPr>
        <w:t>Le site de l’Aven d’Auguste (St-Maurice-de-Navacelle) est un habitat du Bronze final 3 (BIB 1995 fig. 52)</w:t>
      </w:r>
    </w:p>
    <w:p w14:paraId="6A5183FE" w14:textId="77777777" w:rsidR="00DA76D0" w:rsidRPr="0032190F" w:rsidRDefault="00DA76D0" w:rsidP="00242C0F">
      <w:pPr>
        <w:jc w:val="both"/>
        <w:rPr>
          <w:lang w:val="fr-FR" w:eastAsia="en-GB"/>
        </w:rPr>
      </w:pPr>
    </w:p>
    <w:p w14:paraId="54419EB5" w14:textId="77777777" w:rsidR="00DA76D0" w:rsidRPr="0032190F" w:rsidRDefault="00DA76D0" w:rsidP="00426FF9">
      <w:pPr>
        <w:pStyle w:val="Heading1"/>
      </w:pPr>
      <w:r w:rsidRPr="0032190F">
        <w:t>SOULATGETS</w:t>
      </w:r>
    </w:p>
    <w:p w14:paraId="7472741F" w14:textId="77777777" w:rsidR="00DA76D0" w:rsidRPr="0032190F" w:rsidRDefault="00DA76D0" w:rsidP="00242C0F">
      <w:pPr>
        <w:jc w:val="both"/>
        <w:rPr>
          <w:lang w:val="fr-FR" w:eastAsia="en-GB"/>
        </w:rPr>
      </w:pPr>
    </w:p>
    <w:p w14:paraId="65DDB874" w14:textId="77777777" w:rsidR="00DA76D0" w:rsidRPr="0032190F" w:rsidRDefault="00DA76D0" w:rsidP="00242C0F">
      <w:pPr>
        <w:jc w:val="both"/>
        <w:rPr>
          <w:lang w:val="fr-FR" w:eastAsia="en-GB"/>
        </w:rPr>
      </w:pPr>
      <w:r w:rsidRPr="0032190F">
        <w:rPr>
          <w:lang w:val="fr-FR" w:eastAsia="en-GB"/>
        </w:rPr>
        <w:t>Le site des Soulatgets (St-Maurice-de-Navacelle) est un habitat du Bronze final 3 (BIB 1995 fig. 52)</w:t>
      </w:r>
    </w:p>
    <w:p w14:paraId="05FA2943" w14:textId="77777777" w:rsidR="00DA76D0" w:rsidRPr="0032190F" w:rsidRDefault="00DA76D0" w:rsidP="00426FF9">
      <w:pPr>
        <w:pStyle w:val="Heading1"/>
      </w:pPr>
      <w:r w:rsidRPr="0032190F">
        <w:br/>
        <w:t>LIMONESQUE</w:t>
      </w:r>
    </w:p>
    <w:p w14:paraId="690DB120" w14:textId="77777777" w:rsidR="00DA76D0" w:rsidRPr="0032190F" w:rsidRDefault="00DA76D0" w:rsidP="00242C0F">
      <w:pPr>
        <w:jc w:val="both"/>
        <w:rPr>
          <w:lang w:val="fr-FR" w:eastAsia="en-GB"/>
        </w:rPr>
      </w:pPr>
    </w:p>
    <w:p w14:paraId="4D5104E5" w14:textId="77777777" w:rsidR="00DA76D0" w:rsidRPr="0032190F" w:rsidRDefault="00DA76D0" w:rsidP="00242C0F">
      <w:pPr>
        <w:jc w:val="both"/>
        <w:rPr>
          <w:lang w:val="fr-FR" w:eastAsia="en-GB"/>
        </w:rPr>
      </w:pPr>
      <w:r w:rsidRPr="0032190F">
        <w:rPr>
          <w:lang w:val="fr-FR" w:eastAsia="en-GB"/>
        </w:rPr>
        <w:t>La grotte de Limonesque (Le Caylar) est un habitat du Bronze final 3 (BIB 1995 fig. 52)</w:t>
      </w:r>
    </w:p>
    <w:p w14:paraId="3835B117" w14:textId="77777777" w:rsidR="005A14AB" w:rsidRPr="0032190F" w:rsidRDefault="005A14AB" w:rsidP="00242C0F">
      <w:pPr>
        <w:jc w:val="both"/>
        <w:rPr>
          <w:lang w:val="fr-FR" w:eastAsia="en-GB"/>
        </w:rPr>
      </w:pPr>
      <w:r w:rsidRPr="0032190F">
        <w:rPr>
          <w:lang w:val="fr-FR" w:eastAsia="en-GB"/>
        </w:rPr>
        <w:br/>
        <w:t>PUECH DU CAYLAR</w:t>
      </w:r>
    </w:p>
    <w:p w14:paraId="7ED78868" w14:textId="77777777" w:rsidR="005A14AB" w:rsidRPr="0032190F" w:rsidRDefault="005A14AB" w:rsidP="00242C0F">
      <w:pPr>
        <w:jc w:val="both"/>
        <w:rPr>
          <w:lang w:val="fr-FR" w:eastAsia="en-GB"/>
        </w:rPr>
      </w:pPr>
      <w:r w:rsidRPr="0032190F">
        <w:rPr>
          <w:lang w:val="fr-FR" w:eastAsia="en-GB"/>
        </w:rPr>
        <w:t>Habitat de hauteur superficie de 2 ha, altitude : 543 m. Abondant matériel du 6</w:t>
      </w:r>
      <w:r w:rsidRPr="0032190F">
        <w:rPr>
          <w:vertAlign w:val="superscript"/>
          <w:lang w:val="fr-FR" w:eastAsia="en-GB"/>
        </w:rPr>
        <w:t>e</w:t>
      </w:r>
      <w:r w:rsidRPr="0032190F">
        <w:rPr>
          <w:lang w:val="fr-FR" w:eastAsia="en-GB"/>
        </w:rPr>
        <w:t xml:space="preserve"> – 5</w:t>
      </w:r>
      <w:r w:rsidRPr="0032190F">
        <w:rPr>
          <w:vertAlign w:val="superscript"/>
          <w:lang w:val="fr-FR" w:eastAsia="en-GB"/>
        </w:rPr>
        <w:t>e</w:t>
      </w:r>
      <w:r w:rsidRPr="0032190F">
        <w:rPr>
          <w:lang w:val="fr-FR" w:eastAsia="en-GB"/>
        </w:rPr>
        <w:t xml:space="preserve"> s. aec (BIB P. Gruat, Table ronde d’Orgnac 2016)</w:t>
      </w:r>
    </w:p>
    <w:p w14:paraId="2D9901CE" w14:textId="77777777" w:rsidR="005A14AB" w:rsidRPr="0032190F" w:rsidRDefault="005A14AB" w:rsidP="00242C0F">
      <w:pPr>
        <w:jc w:val="both"/>
        <w:rPr>
          <w:lang w:val="fr-FR" w:eastAsia="en-GB"/>
        </w:rPr>
      </w:pPr>
      <w:r w:rsidRPr="0032190F">
        <w:rPr>
          <w:lang w:val="fr-FR" w:eastAsia="en-GB"/>
        </w:rPr>
        <w:br/>
        <w:t>PUECH DU MUS</w:t>
      </w:r>
    </w:p>
    <w:p w14:paraId="61E717C5" w14:textId="77777777" w:rsidR="005A14AB" w:rsidRPr="0032190F" w:rsidRDefault="005A14AB" w:rsidP="00242C0F">
      <w:pPr>
        <w:jc w:val="both"/>
        <w:rPr>
          <w:lang w:val="fr-FR" w:eastAsia="en-GB"/>
        </w:rPr>
      </w:pPr>
      <w:r w:rsidRPr="0032190F">
        <w:rPr>
          <w:lang w:val="fr-FR" w:eastAsia="en-GB"/>
        </w:rPr>
        <w:t xml:space="preserve">Premières fortifications au BF 3b. Vers -486 et -450 : </w:t>
      </w:r>
      <w:r w:rsidRPr="0032190F">
        <w:rPr>
          <w:i/>
          <w:lang w:val="fr-FR" w:eastAsia="en-GB"/>
        </w:rPr>
        <w:t>murus gallicus</w:t>
      </w:r>
      <w:r w:rsidRPr="0032190F">
        <w:rPr>
          <w:lang w:val="fr-FR" w:eastAsia="en-GB"/>
        </w:rPr>
        <w:t xml:space="preserve"> à double parement (~méditerranéen) à poutrage interne (~celte) (BIB P. Gruat, Table ronde d’Orgnac 2016)</w:t>
      </w:r>
    </w:p>
    <w:p w14:paraId="7987DBE5" w14:textId="77777777" w:rsidR="005A14AB" w:rsidRPr="0032190F" w:rsidRDefault="005A14AB" w:rsidP="00242C0F">
      <w:pPr>
        <w:jc w:val="both"/>
        <w:rPr>
          <w:lang w:val="fr-FR" w:eastAsia="en-GB"/>
        </w:rPr>
      </w:pPr>
    </w:p>
    <w:p w14:paraId="6C0BDFA4" w14:textId="77777777" w:rsidR="001B43A4" w:rsidRPr="0032190F" w:rsidRDefault="001B43A4" w:rsidP="00426FF9">
      <w:pPr>
        <w:pStyle w:val="Heading1"/>
      </w:pPr>
      <w:bookmarkStart w:id="2354" w:name="Sit_Castellas"/>
      <w:r w:rsidRPr="0032190F">
        <w:t>CASTELLAS</w:t>
      </w:r>
    </w:p>
    <w:bookmarkEnd w:id="2354"/>
    <w:p w14:paraId="1E8F95BC" w14:textId="77777777" w:rsidR="001B43A4" w:rsidRPr="0032190F" w:rsidRDefault="001B43A4" w:rsidP="00242C0F">
      <w:pPr>
        <w:jc w:val="both"/>
        <w:rPr>
          <w:lang w:val="fr-FR"/>
        </w:rPr>
      </w:pPr>
    </w:p>
    <w:p w14:paraId="05700A38" w14:textId="622DCF8B" w:rsidR="001B43A4" w:rsidRPr="0032190F" w:rsidRDefault="001B43A4" w:rsidP="00242C0F">
      <w:pPr>
        <w:jc w:val="both"/>
        <w:rPr>
          <w:lang w:val="fr-FR"/>
        </w:rPr>
      </w:pPr>
      <w:r w:rsidRPr="0032190F">
        <w:rPr>
          <w:lang w:val="fr-FR"/>
        </w:rPr>
        <w:lastRenderedPageBreak/>
        <w:t>Castellas (Esp</w:t>
      </w:r>
      <w:r w:rsidR="00E860A1">
        <w:rPr>
          <w:lang w:val="fr-FR"/>
        </w:rPr>
        <w:t>éreza, Aude), dépôt en bronze «</w:t>
      </w:r>
      <w:hyperlink r:id="rId5462" w:anchor="Cul_Launacien" w:history="1">
        <w:r w:rsidR="00E860A1" w:rsidRPr="0032190F">
          <w:rPr>
            <w:rStyle w:val="Hyperlink"/>
            <w:lang w:val="fr-FR"/>
          </w:rPr>
          <w:t>launacien</w:t>
        </w:r>
      </w:hyperlink>
      <w:r w:rsidRPr="0032190F">
        <w:rPr>
          <w:lang w:val="fr-FR"/>
        </w:rPr>
        <w:t xml:space="preserve">» montrant un disque cuirasse orné d’une </w:t>
      </w:r>
      <w:hyperlink r:id="rId5463" w:anchor="Cul_Art_TAC_T_g_rosace" w:history="1">
        <w:r w:rsidRPr="0032190F">
          <w:rPr>
            <w:rStyle w:val="Hyperlink"/>
            <w:lang w:val="fr-FR"/>
          </w:rPr>
          <w:t>rosace</w:t>
        </w:r>
      </w:hyperlink>
      <w:r w:rsidRPr="0032190F">
        <w:rPr>
          <w:lang w:val="fr-FR"/>
        </w:rPr>
        <w:t xml:space="preserve"> simple à six pétales tracée au compas (~</w:t>
      </w:r>
      <w:hyperlink r:id="rId5464" w:anchor="Cul_Art_TAC_T_t_cardiophylax" w:history="1">
        <w:r w:rsidR="00AE6FC9" w:rsidRPr="0012382C">
          <w:rPr>
            <w:rStyle w:val="Hyperlink"/>
            <w:lang w:val="fr-FR"/>
          </w:rPr>
          <w:t>cardiophylax</w:t>
        </w:r>
      </w:hyperlink>
      <w:r w:rsidRPr="0032190F">
        <w:rPr>
          <w:lang w:val="fr-FR"/>
        </w:rPr>
        <w:t>) (BIB 2054 p. 40)</w:t>
      </w:r>
      <w:r w:rsidR="00E860A1">
        <w:rPr>
          <w:lang w:val="fr-FR"/>
        </w:rPr>
        <w:t>(BIB 2903) Dat</w:t>
      </w:r>
      <w:r w:rsidR="00AE6FC9">
        <w:rPr>
          <w:lang w:val="fr-FR"/>
        </w:rPr>
        <w:t>at</w:t>
      </w:r>
      <w:r w:rsidR="00E860A1">
        <w:rPr>
          <w:lang w:val="fr-FR"/>
        </w:rPr>
        <w:t>ion fin 7e, début 6e aec (BIB 2903)</w:t>
      </w:r>
    </w:p>
    <w:p w14:paraId="3644AD4F" w14:textId="77777777" w:rsidR="004357C7" w:rsidRPr="0032190F" w:rsidRDefault="004357C7" w:rsidP="00426FF9">
      <w:pPr>
        <w:pStyle w:val="Heading1"/>
      </w:pPr>
      <w:r w:rsidRPr="0032190F">
        <w:br/>
        <w:t>TONNERRE</w:t>
      </w:r>
    </w:p>
    <w:p w14:paraId="03B97490" w14:textId="77777777" w:rsidR="004357C7" w:rsidRPr="0032190F" w:rsidRDefault="004357C7" w:rsidP="00242C0F">
      <w:pPr>
        <w:jc w:val="both"/>
        <w:rPr>
          <w:lang w:val="fr-FR"/>
        </w:rPr>
      </w:pPr>
    </w:p>
    <w:p w14:paraId="7CB96903" w14:textId="13EF6737" w:rsidR="00A10B75" w:rsidRPr="0032190F" w:rsidRDefault="004357C7" w:rsidP="00242C0F">
      <w:pPr>
        <w:jc w:val="both"/>
        <w:rPr>
          <w:lang w:val="fr-FR"/>
        </w:rPr>
      </w:pPr>
      <w:r w:rsidRPr="0032190F">
        <w:rPr>
          <w:lang w:val="fr-FR"/>
        </w:rPr>
        <w:t xml:space="preserve">Sur l’étang de </w:t>
      </w:r>
      <w:hyperlink r:id="rId5465" w:anchor="Sit_Mauguio" w:history="1">
        <w:r w:rsidRPr="0032190F">
          <w:rPr>
            <w:rStyle w:val="Hyperlink"/>
            <w:lang w:val="fr-FR"/>
          </w:rPr>
          <w:t>Mauguio</w:t>
        </w:r>
      </w:hyperlink>
      <w:r w:rsidRPr="0032190F">
        <w:rPr>
          <w:lang w:val="fr-FR"/>
        </w:rPr>
        <w:t xml:space="preserve"> (Lansargues, Languedoc) (SS BIB).</w:t>
      </w:r>
    </w:p>
    <w:p w14:paraId="6FFE9AD6" w14:textId="77777777" w:rsidR="004357C7" w:rsidRPr="0032190F" w:rsidRDefault="004357C7" w:rsidP="00242C0F">
      <w:pPr>
        <w:jc w:val="both"/>
        <w:rPr>
          <w:lang w:val="fr-FR"/>
        </w:rPr>
      </w:pPr>
    </w:p>
    <w:p w14:paraId="15870299" w14:textId="77777777" w:rsidR="00AF3752" w:rsidRPr="0032190F" w:rsidRDefault="004357C7" w:rsidP="004357C7">
      <w:pPr>
        <w:pStyle w:val="Heading2"/>
      </w:pPr>
      <w:bookmarkStart w:id="2355" w:name="Sit_Tonnerre_I"/>
      <w:r w:rsidRPr="0032190F">
        <w:t>Tonnerre</w:t>
      </w:r>
      <w:r w:rsidR="00C31D13" w:rsidRPr="0032190F">
        <w:t xml:space="preserve"> I</w:t>
      </w:r>
    </w:p>
    <w:bookmarkEnd w:id="2355"/>
    <w:p w14:paraId="777B6EFC" w14:textId="77777777" w:rsidR="00AF3752" w:rsidRPr="0032190F" w:rsidRDefault="00AF3752" w:rsidP="004357C7">
      <w:pPr>
        <w:jc w:val="both"/>
        <w:rPr>
          <w:lang w:val="fr-FR"/>
        </w:rPr>
      </w:pPr>
    </w:p>
    <w:p w14:paraId="555DBDB8" w14:textId="77777777" w:rsidR="00AF3752" w:rsidRDefault="002450D9" w:rsidP="004357C7">
      <w:pPr>
        <w:jc w:val="both"/>
      </w:pPr>
      <w:r w:rsidRPr="0032190F">
        <w:rPr>
          <w:lang w:val="fr-FR"/>
        </w:rPr>
        <w:t>Le petit habitat lagunaire de Tonnerre I</w:t>
      </w:r>
      <w:r w:rsidR="00666381" w:rsidRPr="0032190F">
        <w:rPr>
          <w:lang w:val="fr-FR"/>
        </w:rPr>
        <w:t xml:space="preserve">, voisin de Tonnerre II, </w:t>
      </w:r>
      <w:r w:rsidRPr="0032190F">
        <w:rPr>
          <w:lang w:val="fr-FR"/>
        </w:rPr>
        <w:t xml:space="preserve"> a livré de la c</w:t>
      </w:r>
      <w:r w:rsidR="00D51943" w:rsidRPr="0032190F">
        <w:rPr>
          <w:lang w:val="fr-FR"/>
        </w:rPr>
        <w:t xml:space="preserve">éramique du type </w:t>
      </w:r>
      <w:r w:rsidR="00AF3752" w:rsidRPr="0032190F">
        <w:rPr>
          <w:lang w:val="fr-FR"/>
        </w:rPr>
        <w:t>Mailhac (T. Lachenal com. pers.</w:t>
      </w:r>
      <w:r w:rsidR="00D51943" w:rsidRPr="0032190F">
        <w:rPr>
          <w:lang w:val="fr-FR"/>
        </w:rPr>
        <w:t>, BIB 1827</w:t>
      </w:r>
      <w:r w:rsidR="00AF3752" w:rsidRPr="0032190F">
        <w:rPr>
          <w:lang w:val="fr-FR"/>
        </w:rPr>
        <w:t>)</w:t>
      </w:r>
      <w:r w:rsidRPr="0032190F">
        <w:rPr>
          <w:lang w:val="fr-FR"/>
        </w:rPr>
        <w:t xml:space="preserve">. </w:t>
      </w:r>
      <w:r>
        <w:t>Le site comprend 3 horizons successifs :</w:t>
      </w:r>
    </w:p>
    <w:p w14:paraId="08442592" w14:textId="77777777" w:rsidR="002450D9" w:rsidRDefault="002450D9" w:rsidP="004357C7">
      <w:pPr>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09"/>
        <w:gridCol w:w="2776"/>
      </w:tblGrid>
      <w:tr w:rsidR="00AF6B14" w:rsidRPr="00C908FB" w14:paraId="7EE1CB00" w14:textId="77777777" w:rsidTr="00AF6B14">
        <w:trPr>
          <w:jc w:val="center"/>
        </w:trPr>
        <w:tc>
          <w:tcPr>
            <w:tcW w:w="2309" w:type="dxa"/>
            <w:shd w:val="clear" w:color="auto" w:fill="auto"/>
          </w:tcPr>
          <w:p w14:paraId="396210D4" w14:textId="1482E04D" w:rsidR="00AF6B14" w:rsidRDefault="00000000" w:rsidP="004357C7">
            <w:pPr>
              <w:jc w:val="both"/>
            </w:pPr>
            <w:hyperlink r:id="rId5466" w:anchor="Cul_Transition_Periode" w:history="1">
              <w:r w:rsidR="00AF6B14" w:rsidRPr="00C31D13">
                <w:rPr>
                  <w:rStyle w:val="Hyperlink"/>
                </w:rPr>
                <w:t>période de transition</w:t>
              </w:r>
            </w:hyperlink>
            <w:r w:rsidR="00AF6B14" w:rsidRPr="00257408">
              <w:rPr>
                <w:rStyle w:val="Hyperlink"/>
                <w:color w:val="auto"/>
                <w:u w:val="none"/>
              </w:rPr>
              <w:t>*</w:t>
            </w:r>
          </w:p>
        </w:tc>
        <w:tc>
          <w:tcPr>
            <w:tcW w:w="2776" w:type="dxa"/>
            <w:shd w:val="clear" w:color="auto" w:fill="auto"/>
          </w:tcPr>
          <w:p w14:paraId="022C771A" w14:textId="77777777" w:rsidR="00AF6B14" w:rsidRPr="00C908FB" w:rsidRDefault="00AF6B14" w:rsidP="004357C7">
            <w:pPr>
              <w:jc w:val="both"/>
              <w:rPr>
                <w:lang w:val="en-GB"/>
              </w:rPr>
            </w:pPr>
            <w:r>
              <w:t>« Désertion » de l’habitat*</w:t>
            </w:r>
          </w:p>
        </w:tc>
      </w:tr>
      <w:tr w:rsidR="00AF6B14" w:rsidRPr="00C908FB" w14:paraId="74A3EF60" w14:textId="77777777" w:rsidTr="00AF6B14">
        <w:trPr>
          <w:jc w:val="center"/>
        </w:trPr>
        <w:tc>
          <w:tcPr>
            <w:tcW w:w="2309" w:type="dxa"/>
            <w:shd w:val="clear" w:color="auto" w:fill="auto"/>
          </w:tcPr>
          <w:p w14:paraId="3735C5CD" w14:textId="01D63504" w:rsidR="00AF6B14" w:rsidRPr="00C908FB" w:rsidRDefault="00000000" w:rsidP="004357C7">
            <w:pPr>
              <w:jc w:val="both"/>
              <w:rPr>
                <w:lang w:val="en-GB"/>
              </w:rPr>
            </w:pPr>
            <w:hyperlink r:id="rId5467" w:anchor="Cul_Bronze_Final_3b" w:history="1">
              <w:r w:rsidR="00AF6B14">
                <w:rPr>
                  <w:rStyle w:val="Hyperlink"/>
                </w:rPr>
                <w:t>BF 3b</w:t>
              </w:r>
            </w:hyperlink>
          </w:p>
        </w:tc>
        <w:tc>
          <w:tcPr>
            <w:tcW w:w="2776" w:type="dxa"/>
            <w:shd w:val="clear" w:color="auto" w:fill="auto"/>
          </w:tcPr>
          <w:p w14:paraId="24F20B30" w14:textId="3A58CEF8" w:rsidR="00AF6B14" w:rsidRPr="00C908FB" w:rsidRDefault="00AF6B14" w:rsidP="004357C7">
            <w:pPr>
              <w:jc w:val="both"/>
              <w:rPr>
                <w:lang w:val="en-GB"/>
              </w:rPr>
            </w:pPr>
            <w:r w:rsidRPr="00C908FB">
              <w:rPr>
                <w:lang w:val="en-GB"/>
              </w:rPr>
              <w:t xml:space="preserve">type </w:t>
            </w:r>
            <w:hyperlink r:id="rId5468" w:anchor="Cul_Mailhac" w:history="1">
              <w:r w:rsidRPr="00C908FB">
                <w:rPr>
                  <w:rStyle w:val="Hyperlink"/>
                  <w:lang w:val="en-GB"/>
                </w:rPr>
                <w:t>Mailhacien</w:t>
              </w:r>
            </w:hyperlink>
          </w:p>
        </w:tc>
      </w:tr>
      <w:tr w:rsidR="00AF6B14" w:rsidRPr="00C908FB" w14:paraId="71EC4E10" w14:textId="77777777" w:rsidTr="00AF6B14">
        <w:trPr>
          <w:jc w:val="center"/>
        </w:trPr>
        <w:tc>
          <w:tcPr>
            <w:tcW w:w="2309" w:type="dxa"/>
            <w:shd w:val="clear" w:color="auto" w:fill="auto"/>
          </w:tcPr>
          <w:p w14:paraId="502325E4" w14:textId="1C74BE5E" w:rsidR="00AF6B14" w:rsidRDefault="00000000" w:rsidP="004357C7">
            <w:pPr>
              <w:jc w:val="both"/>
            </w:pPr>
            <w:hyperlink r:id="rId5469" w:anchor="Cul_Bronze_Final_3a" w:history="1">
              <w:r w:rsidR="00AF6B14">
                <w:rPr>
                  <w:rStyle w:val="Hyperlink"/>
                </w:rPr>
                <w:t>BF 3a</w:t>
              </w:r>
            </w:hyperlink>
          </w:p>
        </w:tc>
        <w:tc>
          <w:tcPr>
            <w:tcW w:w="2776" w:type="dxa"/>
            <w:shd w:val="clear" w:color="auto" w:fill="auto"/>
          </w:tcPr>
          <w:p w14:paraId="6F718AF2" w14:textId="77777777" w:rsidR="00AF6B14" w:rsidRPr="00C908FB" w:rsidRDefault="00AF6B14" w:rsidP="004357C7">
            <w:pPr>
              <w:jc w:val="both"/>
              <w:rPr>
                <w:lang w:val="en-GB"/>
              </w:rPr>
            </w:pPr>
          </w:p>
        </w:tc>
      </w:tr>
      <w:tr w:rsidR="00AF6B14" w:rsidRPr="00C908FB" w14:paraId="0C2BCCC1" w14:textId="77777777" w:rsidTr="00AF6B14">
        <w:trPr>
          <w:jc w:val="center"/>
        </w:trPr>
        <w:tc>
          <w:tcPr>
            <w:tcW w:w="2309" w:type="dxa"/>
            <w:shd w:val="clear" w:color="auto" w:fill="auto"/>
          </w:tcPr>
          <w:p w14:paraId="117BA83D" w14:textId="01148BA5" w:rsidR="00AF6B14" w:rsidRDefault="00000000" w:rsidP="004357C7">
            <w:pPr>
              <w:jc w:val="both"/>
            </w:pPr>
            <w:hyperlink r:id="rId5470" w:anchor="Cul_Bronze_Final_2" w:history="1">
              <w:r w:rsidR="00AF6B14">
                <w:rPr>
                  <w:rStyle w:val="Hyperlink"/>
                </w:rPr>
                <w:t>BF 2</w:t>
              </w:r>
            </w:hyperlink>
          </w:p>
        </w:tc>
        <w:tc>
          <w:tcPr>
            <w:tcW w:w="2776" w:type="dxa"/>
            <w:shd w:val="clear" w:color="auto" w:fill="auto"/>
          </w:tcPr>
          <w:p w14:paraId="4FF1D957" w14:textId="77777777" w:rsidR="00AF6B14" w:rsidRPr="00C908FB" w:rsidRDefault="00AF6B14" w:rsidP="004357C7">
            <w:pPr>
              <w:jc w:val="both"/>
              <w:rPr>
                <w:lang w:val="en-GB"/>
              </w:rPr>
            </w:pPr>
          </w:p>
        </w:tc>
      </w:tr>
    </w:tbl>
    <w:p w14:paraId="075ABC0B" w14:textId="77777777" w:rsidR="002450D9" w:rsidRDefault="002450D9" w:rsidP="004357C7">
      <w:pPr>
        <w:jc w:val="both"/>
      </w:pPr>
      <w:r>
        <w:t>(BIB 1858 p. 417</w:t>
      </w:r>
      <w:r w:rsidR="00AF6B14">
        <w:t> ; * : BIB 1861 p. 21</w:t>
      </w:r>
      <w:r>
        <w:t>)</w:t>
      </w:r>
    </w:p>
    <w:p w14:paraId="3EECA0C0" w14:textId="77777777" w:rsidR="002450D9" w:rsidRDefault="002450D9" w:rsidP="004357C7">
      <w:pPr>
        <w:jc w:val="both"/>
      </w:pPr>
    </w:p>
    <w:p w14:paraId="16DFCCC7" w14:textId="77777777" w:rsidR="006530E8" w:rsidRPr="0032190F" w:rsidRDefault="006530E8" w:rsidP="004357C7">
      <w:pPr>
        <w:jc w:val="both"/>
        <w:rPr>
          <w:lang w:val="fr-FR"/>
        </w:rPr>
      </w:pPr>
      <w:r w:rsidRPr="0032190F">
        <w:rPr>
          <w:lang w:val="fr-FR"/>
        </w:rPr>
        <w:t>Les caractères italiques de la culture matérielle sont associés à des caractères régionaux et septentrionaux (RSFO) (BIB 1867 p. 145).</w:t>
      </w:r>
    </w:p>
    <w:p w14:paraId="22BFBEC5" w14:textId="77777777" w:rsidR="006530E8" w:rsidRPr="0032190F" w:rsidRDefault="006530E8" w:rsidP="004357C7">
      <w:pPr>
        <w:jc w:val="both"/>
        <w:rPr>
          <w:lang w:val="fr-FR"/>
        </w:rPr>
      </w:pPr>
    </w:p>
    <w:p w14:paraId="31064231" w14:textId="77777777" w:rsidR="00CF6A40" w:rsidRPr="0032190F" w:rsidRDefault="00CF6A40" w:rsidP="00CF6A40">
      <w:pPr>
        <w:jc w:val="both"/>
        <w:rPr>
          <w:lang w:val="fr-FR"/>
        </w:rPr>
      </w:pPr>
      <w:r w:rsidRPr="0032190F">
        <w:rPr>
          <w:lang w:val="fr-FR"/>
        </w:rPr>
        <w:t>Abandoné au tout début de l'âge du Fer (BIB 1861  p. 21)</w:t>
      </w:r>
    </w:p>
    <w:p w14:paraId="5826153C" w14:textId="77777777" w:rsidR="002450D9" w:rsidRPr="0032190F" w:rsidRDefault="002450D9" w:rsidP="004357C7">
      <w:pPr>
        <w:jc w:val="both"/>
        <w:rPr>
          <w:lang w:val="fr-FR"/>
        </w:rPr>
      </w:pPr>
      <w:r w:rsidRPr="0032190F">
        <w:rPr>
          <w:lang w:val="fr-FR"/>
        </w:rPr>
        <w:t xml:space="preserve">Un horizon de la phase moyenne de l’âge du </w:t>
      </w:r>
      <w:r w:rsidR="00890018" w:rsidRPr="0032190F">
        <w:rPr>
          <w:lang w:val="fr-FR"/>
        </w:rPr>
        <w:t>F</w:t>
      </w:r>
      <w:r w:rsidRPr="0032190F">
        <w:rPr>
          <w:lang w:val="fr-FR"/>
        </w:rPr>
        <w:t>er y a été également découvert avec 4 niveaux entre 625 et 550 aec (BIB 1858 p. 417)</w:t>
      </w:r>
    </w:p>
    <w:p w14:paraId="48098AEB" w14:textId="77777777" w:rsidR="0034764E" w:rsidRPr="0032190F" w:rsidRDefault="0034764E" w:rsidP="004357C7">
      <w:pPr>
        <w:jc w:val="both"/>
        <w:rPr>
          <w:lang w:val="fr-FR"/>
        </w:rPr>
      </w:pPr>
    </w:p>
    <w:p w14:paraId="31233755" w14:textId="77777777" w:rsidR="0034764E" w:rsidRPr="0032190F" w:rsidRDefault="0034764E" w:rsidP="004357C7">
      <w:pPr>
        <w:pStyle w:val="Heading3"/>
      </w:pPr>
      <w:r w:rsidRPr="0032190F">
        <w:t>Sondages</w:t>
      </w:r>
    </w:p>
    <w:p w14:paraId="2F0E892D" w14:textId="77777777" w:rsidR="0034764E" w:rsidRPr="0032190F" w:rsidRDefault="0034764E" w:rsidP="004357C7">
      <w:pPr>
        <w:rPr>
          <w:lang w:val="fr-FR"/>
        </w:rPr>
      </w:pPr>
      <w:r w:rsidRPr="0032190F">
        <w:rPr>
          <w:lang w:val="fr-FR"/>
        </w:rPr>
        <w:t xml:space="preserve">Fouillé en sondage (BIB 1872 p. 35) </w:t>
      </w:r>
    </w:p>
    <w:p w14:paraId="5BB16042" w14:textId="77777777" w:rsidR="0034764E" w:rsidRPr="0032190F" w:rsidRDefault="0034764E" w:rsidP="004357C7">
      <w:pPr>
        <w:rPr>
          <w:lang w:val="fr-FR"/>
        </w:rPr>
      </w:pPr>
    </w:p>
    <w:p w14:paraId="3EC6A6CF" w14:textId="77777777" w:rsidR="0034764E" w:rsidRPr="0032190F" w:rsidRDefault="0034764E" w:rsidP="004357C7">
      <w:pPr>
        <w:pStyle w:val="Heading4"/>
      </w:pPr>
      <w:r w:rsidRPr="0032190F">
        <w:t>1-1976</w:t>
      </w:r>
    </w:p>
    <w:p w14:paraId="65FA1D14" w14:textId="77777777" w:rsidR="0034764E" w:rsidRDefault="0034764E" w:rsidP="004357C7">
      <w:pPr>
        <w:jc w:val="both"/>
      </w:pPr>
      <w:r w:rsidRPr="0032190F">
        <w:rPr>
          <w:lang w:val="fr-FR"/>
        </w:rPr>
        <w:t>« Un seul tesson - probablement d'une coupe bitronconique - décoré des chevaux stylisés provient de c</w:t>
      </w:r>
      <w:r w:rsidR="00AF6B14" w:rsidRPr="0032190F">
        <w:rPr>
          <w:lang w:val="fr-FR"/>
        </w:rPr>
        <w:t>e sondage. Dans le même niveau</w:t>
      </w:r>
      <w:r w:rsidRPr="0032190F">
        <w:rPr>
          <w:lang w:val="fr-FR"/>
        </w:rPr>
        <w:t xml:space="preserve"> (couche 5) deux tessons à décor géométrique (méandroide ?) ainsi que de la céramique tournée ont été trouvés. » </w:t>
      </w:r>
      <w:r>
        <w:t>(BIB 1872 p. 42)</w:t>
      </w:r>
    </w:p>
    <w:p w14:paraId="473A65DA" w14:textId="77777777" w:rsidR="0034764E" w:rsidRDefault="0034764E" w:rsidP="004357C7">
      <w:pPr>
        <w:jc w:val="both"/>
      </w:pPr>
    </w:p>
    <w:p w14:paraId="26623104" w14:textId="77777777" w:rsidR="00AD3C20" w:rsidRDefault="0034764E" w:rsidP="004357C7">
      <w:pPr>
        <w:pStyle w:val="Heading4"/>
      </w:pPr>
      <w:r>
        <w:t xml:space="preserve">2-1976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09"/>
        <w:gridCol w:w="1150"/>
      </w:tblGrid>
      <w:tr w:rsidR="0034764E" w:rsidRPr="0034764E" w14:paraId="68C15430" w14:textId="77777777" w:rsidTr="00C35EA7">
        <w:trPr>
          <w:jc w:val="center"/>
        </w:trPr>
        <w:tc>
          <w:tcPr>
            <w:tcW w:w="1109" w:type="dxa"/>
          </w:tcPr>
          <w:p w14:paraId="1FFF319C" w14:textId="77777777" w:rsidR="0034764E" w:rsidRPr="00C35EA7" w:rsidRDefault="0034764E" w:rsidP="00C35EA7">
            <w:pPr>
              <w:jc w:val="center"/>
              <w:rPr>
                <w:b/>
              </w:rPr>
            </w:pPr>
            <w:r w:rsidRPr="00C35EA7">
              <w:rPr>
                <w:b/>
              </w:rPr>
              <w:t>couches</w:t>
            </w:r>
          </w:p>
        </w:tc>
        <w:tc>
          <w:tcPr>
            <w:tcW w:w="1150" w:type="dxa"/>
          </w:tcPr>
          <w:p w14:paraId="1C1EE845" w14:textId="77777777" w:rsidR="0034764E" w:rsidRPr="00C35EA7" w:rsidRDefault="0034764E" w:rsidP="004357C7">
            <w:pPr>
              <w:rPr>
                <w:b/>
              </w:rPr>
            </w:pPr>
            <w:r w:rsidRPr="00C35EA7">
              <w:rPr>
                <w:b/>
              </w:rPr>
              <w:t>périodes</w:t>
            </w:r>
          </w:p>
        </w:tc>
      </w:tr>
      <w:tr w:rsidR="0034764E" w14:paraId="3F9054C7" w14:textId="77777777" w:rsidTr="00C35EA7">
        <w:trPr>
          <w:jc w:val="center"/>
        </w:trPr>
        <w:tc>
          <w:tcPr>
            <w:tcW w:w="1109" w:type="dxa"/>
          </w:tcPr>
          <w:p w14:paraId="5BC7AD52" w14:textId="77777777" w:rsidR="0034764E" w:rsidRDefault="0034764E" w:rsidP="00C35EA7">
            <w:pPr>
              <w:jc w:val="center"/>
            </w:pPr>
            <w:r>
              <w:t>2</w:t>
            </w:r>
          </w:p>
        </w:tc>
        <w:tc>
          <w:tcPr>
            <w:tcW w:w="1150" w:type="dxa"/>
          </w:tcPr>
          <w:p w14:paraId="1651149C" w14:textId="77777777" w:rsidR="0034764E" w:rsidRPr="00C35EA7" w:rsidRDefault="0034764E" w:rsidP="004357C7">
            <w:pPr>
              <w:rPr>
                <w:i/>
              </w:rPr>
            </w:pPr>
            <w:r w:rsidRPr="00C35EA7">
              <w:rPr>
                <w:i/>
              </w:rPr>
              <w:t>remanié</w:t>
            </w:r>
          </w:p>
        </w:tc>
      </w:tr>
      <w:tr w:rsidR="0034764E" w14:paraId="33C48B38" w14:textId="77777777" w:rsidTr="00C35EA7">
        <w:trPr>
          <w:jc w:val="center"/>
        </w:trPr>
        <w:tc>
          <w:tcPr>
            <w:tcW w:w="1109" w:type="dxa"/>
          </w:tcPr>
          <w:p w14:paraId="1F11214C" w14:textId="77777777" w:rsidR="0034764E" w:rsidRDefault="0034764E" w:rsidP="00C35EA7">
            <w:pPr>
              <w:jc w:val="center"/>
            </w:pPr>
            <w:r>
              <w:t>3</w:t>
            </w:r>
          </w:p>
        </w:tc>
        <w:tc>
          <w:tcPr>
            <w:tcW w:w="1150" w:type="dxa"/>
          </w:tcPr>
          <w:p w14:paraId="6F3733A1" w14:textId="77777777" w:rsidR="0034764E" w:rsidRDefault="0034764E" w:rsidP="004357C7">
            <w:r>
              <w:t>BF 3b</w:t>
            </w:r>
          </w:p>
        </w:tc>
      </w:tr>
      <w:tr w:rsidR="0034764E" w14:paraId="07E926E6" w14:textId="77777777" w:rsidTr="00C35EA7">
        <w:trPr>
          <w:jc w:val="center"/>
        </w:trPr>
        <w:tc>
          <w:tcPr>
            <w:tcW w:w="1109" w:type="dxa"/>
          </w:tcPr>
          <w:p w14:paraId="161DB432" w14:textId="77777777" w:rsidR="0034764E" w:rsidRDefault="0034764E" w:rsidP="00C35EA7">
            <w:pPr>
              <w:jc w:val="center"/>
            </w:pPr>
            <w:r>
              <w:t>4</w:t>
            </w:r>
          </w:p>
        </w:tc>
        <w:tc>
          <w:tcPr>
            <w:tcW w:w="1150" w:type="dxa"/>
          </w:tcPr>
          <w:p w14:paraId="0C969545" w14:textId="77777777" w:rsidR="0034764E" w:rsidRDefault="0034764E" w:rsidP="004357C7">
            <w:r>
              <w:t>BF 3a</w:t>
            </w:r>
          </w:p>
        </w:tc>
      </w:tr>
      <w:tr w:rsidR="0034764E" w14:paraId="42D540BE" w14:textId="77777777" w:rsidTr="00C35EA7">
        <w:trPr>
          <w:jc w:val="center"/>
        </w:trPr>
        <w:tc>
          <w:tcPr>
            <w:tcW w:w="1109" w:type="dxa"/>
          </w:tcPr>
          <w:p w14:paraId="16860D30" w14:textId="77777777" w:rsidR="0034764E" w:rsidRDefault="0034764E" w:rsidP="00C35EA7">
            <w:pPr>
              <w:jc w:val="center"/>
            </w:pPr>
            <w:r>
              <w:t>5</w:t>
            </w:r>
          </w:p>
        </w:tc>
        <w:tc>
          <w:tcPr>
            <w:tcW w:w="1150" w:type="dxa"/>
          </w:tcPr>
          <w:p w14:paraId="2FB4B6CA" w14:textId="77777777" w:rsidR="0034764E" w:rsidRDefault="0034764E" w:rsidP="004357C7">
            <w:r>
              <w:t>BF 2</w:t>
            </w:r>
          </w:p>
        </w:tc>
      </w:tr>
    </w:tbl>
    <w:p w14:paraId="0A219F4E" w14:textId="77777777" w:rsidR="0034764E" w:rsidRDefault="0034764E" w:rsidP="004357C7">
      <w:r>
        <w:t>(BIB 1872 p. 42)</w:t>
      </w:r>
    </w:p>
    <w:p w14:paraId="46E9247D" w14:textId="77777777" w:rsidR="0034764E" w:rsidRDefault="0034764E" w:rsidP="004357C7"/>
    <w:p w14:paraId="7929AF3E" w14:textId="77777777" w:rsidR="0034764E" w:rsidRDefault="0034764E" w:rsidP="004357C7">
      <w:pPr>
        <w:pStyle w:val="Heading4"/>
      </w:pPr>
      <w:r>
        <w:t>3-1979</w:t>
      </w:r>
    </w:p>
    <w:p w14:paraId="4F34C393" w14:textId="77777777" w:rsidR="0034764E" w:rsidRPr="0034764E" w:rsidRDefault="0034764E" w:rsidP="004357C7"/>
    <w:p w14:paraId="363FC787" w14:textId="77777777" w:rsidR="0034764E" w:rsidRDefault="0034764E" w:rsidP="00647EA0">
      <w:pPr>
        <w:pStyle w:val="Heading5"/>
      </w:pPr>
      <w:r>
        <w:t>zone C-D</w:t>
      </w:r>
    </w:p>
    <w:p w14:paraId="47D659D0" w14:textId="77777777" w:rsidR="0034764E" w:rsidRDefault="0034764E" w:rsidP="004357C7">
      <w:pPr>
        <w:pStyle w:val="Heading6"/>
      </w:pPr>
      <w:r>
        <w:t>2-3</w:t>
      </w:r>
    </w:p>
    <w:p w14:paraId="05405D41" w14:textId="77777777" w:rsidR="0034764E" w:rsidRPr="0032190F" w:rsidRDefault="0034764E" w:rsidP="004357C7">
      <w:pPr>
        <w:rPr>
          <w:lang w:val="fr-FR"/>
        </w:rPr>
      </w:pPr>
      <w:r w:rsidRPr="0032190F">
        <w:rPr>
          <w:lang w:val="fr-FR"/>
        </w:rPr>
        <w:t>Dans le sondage 3-1979/zone C-D/2-3, on a trouvé :</w:t>
      </w:r>
    </w:p>
    <w:p w14:paraId="11462E2E" w14:textId="77777777" w:rsidR="0034764E" w:rsidRPr="0032190F" w:rsidRDefault="0034764E" w:rsidP="004357C7">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09"/>
        <w:gridCol w:w="1150"/>
      </w:tblGrid>
      <w:tr w:rsidR="0034764E" w:rsidRPr="0034764E" w14:paraId="727D85CF" w14:textId="77777777" w:rsidTr="00C35EA7">
        <w:trPr>
          <w:jc w:val="center"/>
        </w:trPr>
        <w:tc>
          <w:tcPr>
            <w:tcW w:w="1109" w:type="dxa"/>
          </w:tcPr>
          <w:p w14:paraId="4C664A97" w14:textId="77777777" w:rsidR="0034764E" w:rsidRPr="00C35EA7" w:rsidRDefault="0034764E" w:rsidP="00C35EA7">
            <w:pPr>
              <w:jc w:val="center"/>
              <w:rPr>
                <w:b/>
              </w:rPr>
            </w:pPr>
            <w:r w:rsidRPr="00C35EA7">
              <w:rPr>
                <w:b/>
              </w:rPr>
              <w:t>couches</w:t>
            </w:r>
          </w:p>
        </w:tc>
        <w:tc>
          <w:tcPr>
            <w:tcW w:w="1150" w:type="dxa"/>
          </w:tcPr>
          <w:p w14:paraId="0B485F52" w14:textId="77777777" w:rsidR="0034764E" w:rsidRPr="00C35EA7" w:rsidRDefault="0034764E" w:rsidP="004357C7">
            <w:pPr>
              <w:rPr>
                <w:b/>
              </w:rPr>
            </w:pPr>
            <w:r w:rsidRPr="00C35EA7">
              <w:rPr>
                <w:b/>
              </w:rPr>
              <w:t>périodes</w:t>
            </w:r>
          </w:p>
        </w:tc>
      </w:tr>
      <w:tr w:rsidR="0034764E" w14:paraId="7AF10BEE" w14:textId="77777777" w:rsidTr="00C35EA7">
        <w:trPr>
          <w:jc w:val="center"/>
        </w:trPr>
        <w:tc>
          <w:tcPr>
            <w:tcW w:w="1109" w:type="dxa"/>
          </w:tcPr>
          <w:p w14:paraId="548338CE" w14:textId="77777777" w:rsidR="0034764E" w:rsidRDefault="0034764E" w:rsidP="00C35EA7">
            <w:pPr>
              <w:jc w:val="center"/>
            </w:pPr>
            <w:r>
              <w:t>2B</w:t>
            </w:r>
          </w:p>
        </w:tc>
        <w:tc>
          <w:tcPr>
            <w:tcW w:w="1150" w:type="dxa"/>
            <w:vMerge w:val="restart"/>
            <w:vAlign w:val="center"/>
          </w:tcPr>
          <w:p w14:paraId="4927122C" w14:textId="77777777" w:rsidR="0034764E" w:rsidRPr="00C35EA7" w:rsidRDefault="0034764E" w:rsidP="004357C7">
            <w:pPr>
              <w:rPr>
                <w:i/>
              </w:rPr>
            </w:pPr>
            <w:r>
              <w:t>BF 3b</w:t>
            </w:r>
          </w:p>
        </w:tc>
      </w:tr>
      <w:tr w:rsidR="0034764E" w14:paraId="39A23A30" w14:textId="77777777" w:rsidTr="00C35EA7">
        <w:trPr>
          <w:jc w:val="center"/>
        </w:trPr>
        <w:tc>
          <w:tcPr>
            <w:tcW w:w="1109" w:type="dxa"/>
          </w:tcPr>
          <w:p w14:paraId="0C63A386" w14:textId="77777777" w:rsidR="0034764E" w:rsidRDefault="0034764E" w:rsidP="00C35EA7">
            <w:pPr>
              <w:jc w:val="center"/>
            </w:pPr>
            <w:r>
              <w:t>2</w:t>
            </w:r>
          </w:p>
        </w:tc>
        <w:tc>
          <w:tcPr>
            <w:tcW w:w="1150" w:type="dxa"/>
            <w:vMerge/>
          </w:tcPr>
          <w:p w14:paraId="6584FB1B" w14:textId="77777777" w:rsidR="0034764E" w:rsidRDefault="0034764E" w:rsidP="004357C7"/>
        </w:tc>
      </w:tr>
      <w:tr w:rsidR="0034764E" w14:paraId="57A4486D" w14:textId="77777777" w:rsidTr="00C35EA7">
        <w:trPr>
          <w:jc w:val="center"/>
        </w:trPr>
        <w:tc>
          <w:tcPr>
            <w:tcW w:w="1109" w:type="dxa"/>
          </w:tcPr>
          <w:p w14:paraId="1F9F1530" w14:textId="77777777" w:rsidR="0034764E" w:rsidRDefault="0034764E" w:rsidP="00C35EA7">
            <w:pPr>
              <w:jc w:val="center"/>
            </w:pPr>
            <w:r>
              <w:t>3</w:t>
            </w:r>
          </w:p>
        </w:tc>
        <w:tc>
          <w:tcPr>
            <w:tcW w:w="1150" w:type="dxa"/>
          </w:tcPr>
          <w:p w14:paraId="34FC8C6F" w14:textId="77777777" w:rsidR="0034764E" w:rsidRDefault="0034764E" w:rsidP="004357C7">
            <w:r>
              <w:t>BF 3a</w:t>
            </w:r>
          </w:p>
        </w:tc>
      </w:tr>
      <w:tr w:rsidR="0034764E" w14:paraId="5F47F9D7" w14:textId="77777777" w:rsidTr="00C35EA7">
        <w:trPr>
          <w:jc w:val="center"/>
        </w:trPr>
        <w:tc>
          <w:tcPr>
            <w:tcW w:w="1109" w:type="dxa"/>
          </w:tcPr>
          <w:p w14:paraId="547B7016" w14:textId="77777777" w:rsidR="0034764E" w:rsidRDefault="0034764E" w:rsidP="00C35EA7">
            <w:pPr>
              <w:jc w:val="center"/>
            </w:pPr>
            <w:r>
              <w:t>4</w:t>
            </w:r>
          </w:p>
        </w:tc>
        <w:tc>
          <w:tcPr>
            <w:tcW w:w="1150" w:type="dxa"/>
          </w:tcPr>
          <w:p w14:paraId="1E87EAD0" w14:textId="77777777" w:rsidR="0034764E" w:rsidRDefault="0034764E" w:rsidP="004357C7">
            <w:r>
              <w:t>BF 2</w:t>
            </w:r>
          </w:p>
        </w:tc>
      </w:tr>
    </w:tbl>
    <w:p w14:paraId="6748837F" w14:textId="77777777" w:rsidR="0034764E" w:rsidRDefault="0034764E" w:rsidP="004357C7">
      <w:r>
        <w:t>(BIB 1872 p. 44)</w:t>
      </w:r>
    </w:p>
    <w:p w14:paraId="63E98988" w14:textId="77777777" w:rsidR="0034764E" w:rsidRDefault="0034764E" w:rsidP="004357C7"/>
    <w:p w14:paraId="114E23EA" w14:textId="77777777" w:rsidR="0034764E" w:rsidRDefault="0034764E" w:rsidP="004357C7">
      <w:pPr>
        <w:pStyle w:val="Heading6"/>
      </w:pPr>
      <w:r>
        <w:t>6-7</w:t>
      </w:r>
    </w:p>
    <w:p w14:paraId="7DC484FF" w14:textId="77777777" w:rsidR="0034764E" w:rsidRPr="0034764E" w:rsidRDefault="0034764E" w:rsidP="004357C7"/>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09"/>
        <w:gridCol w:w="1150"/>
        <w:gridCol w:w="5556"/>
      </w:tblGrid>
      <w:tr w:rsidR="0034764E" w:rsidRPr="0034764E" w14:paraId="6100248E" w14:textId="77777777" w:rsidTr="00C35EA7">
        <w:trPr>
          <w:jc w:val="center"/>
        </w:trPr>
        <w:tc>
          <w:tcPr>
            <w:tcW w:w="1109" w:type="dxa"/>
          </w:tcPr>
          <w:p w14:paraId="772F254B" w14:textId="77777777" w:rsidR="0034764E" w:rsidRPr="00C35EA7" w:rsidRDefault="0034764E" w:rsidP="00C35EA7">
            <w:pPr>
              <w:jc w:val="center"/>
              <w:rPr>
                <w:b/>
              </w:rPr>
            </w:pPr>
            <w:r w:rsidRPr="00C35EA7">
              <w:rPr>
                <w:b/>
              </w:rPr>
              <w:t>couches</w:t>
            </w:r>
          </w:p>
        </w:tc>
        <w:tc>
          <w:tcPr>
            <w:tcW w:w="1150" w:type="dxa"/>
          </w:tcPr>
          <w:p w14:paraId="66B6956C" w14:textId="77777777" w:rsidR="0034764E" w:rsidRPr="00C35EA7" w:rsidRDefault="0034764E" w:rsidP="004357C7">
            <w:pPr>
              <w:rPr>
                <w:b/>
              </w:rPr>
            </w:pPr>
            <w:r w:rsidRPr="00C35EA7">
              <w:rPr>
                <w:b/>
              </w:rPr>
              <w:t>périodes</w:t>
            </w:r>
          </w:p>
        </w:tc>
        <w:tc>
          <w:tcPr>
            <w:tcW w:w="5556" w:type="dxa"/>
          </w:tcPr>
          <w:p w14:paraId="058F2EB9" w14:textId="77777777" w:rsidR="0034764E" w:rsidRPr="00C35EA7" w:rsidRDefault="0034764E" w:rsidP="004357C7">
            <w:pPr>
              <w:rPr>
                <w:b/>
              </w:rPr>
            </w:pPr>
            <w:r w:rsidRPr="00C35EA7">
              <w:rPr>
                <w:b/>
              </w:rPr>
              <w:t>description</w:t>
            </w:r>
          </w:p>
        </w:tc>
      </w:tr>
      <w:tr w:rsidR="0034764E" w:rsidRPr="000A7C3E" w14:paraId="1A7A10CC" w14:textId="77777777" w:rsidTr="00C35EA7">
        <w:trPr>
          <w:jc w:val="center"/>
        </w:trPr>
        <w:tc>
          <w:tcPr>
            <w:tcW w:w="1109" w:type="dxa"/>
            <w:vAlign w:val="center"/>
          </w:tcPr>
          <w:p w14:paraId="5D874203" w14:textId="77777777" w:rsidR="0034764E" w:rsidRDefault="0034764E" w:rsidP="00C35EA7">
            <w:pPr>
              <w:jc w:val="center"/>
            </w:pPr>
            <w:r>
              <w:t>2</w:t>
            </w:r>
          </w:p>
        </w:tc>
        <w:tc>
          <w:tcPr>
            <w:tcW w:w="1150" w:type="dxa"/>
          </w:tcPr>
          <w:p w14:paraId="28FC528B" w14:textId="77777777" w:rsidR="0034764E" w:rsidRDefault="0034764E" w:rsidP="004357C7"/>
        </w:tc>
        <w:tc>
          <w:tcPr>
            <w:tcW w:w="5556" w:type="dxa"/>
          </w:tcPr>
          <w:p w14:paraId="72F77616" w14:textId="77777777" w:rsidR="0034764E" w:rsidRPr="00C35EA7" w:rsidRDefault="0034764E" w:rsidP="004357C7">
            <w:pPr>
              <w:rPr>
                <w:sz w:val="20"/>
                <w:lang w:val="fr-FR"/>
              </w:rPr>
            </w:pPr>
            <w:r w:rsidRPr="00C35EA7">
              <w:rPr>
                <w:sz w:val="20"/>
                <w:lang w:val="fr-FR"/>
              </w:rPr>
              <w:t>2 tessons avec des chevaux stylisés, plusieurs tessons à décor géométrique, une roue de char en terre cuite décorée de méandriformes</w:t>
            </w:r>
          </w:p>
        </w:tc>
      </w:tr>
    </w:tbl>
    <w:p w14:paraId="57E31DAD" w14:textId="77777777" w:rsidR="0034764E" w:rsidRPr="0032190F" w:rsidRDefault="0034764E" w:rsidP="004357C7">
      <w:pPr>
        <w:rPr>
          <w:lang w:val="fr-FR"/>
        </w:rPr>
      </w:pPr>
      <w:r w:rsidRPr="0032190F">
        <w:rPr>
          <w:lang w:val="fr-FR"/>
        </w:rPr>
        <w:t>(BIB 1872 p. 44)</w:t>
      </w:r>
    </w:p>
    <w:p w14:paraId="3EF65F32" w14:textId="77777777" w:rsidR="0034764E" w:rsidRPr="0032190F" w:rsidRDefault="0034764E" w:rsidP="004357C7">
      <w:pPr>
        <w:rPr>
          <w:lang w:val="fr-FR"/>
        </w:rPr>
      </w:pPr>
    </w:p>
    <w:p w14:paraId="0CAEE9D8" w14:textId="77777777" w:rsidR="009649A8" w:rsidRPr="0032190F" w:rsidRDefault="009649A8" w:rsidP="009649A8">
      <w:pPr>
        <w:jc w:val="both"/>
        <w:rPr>
          <w:lang w:val="fr-FR"/>
        </w:rPr>
      </w:pPr>
      <w:r w:rsidRPr="0032190F">
        <w:rPr>
          <w:lang w:val="fr-FR"/>
        </w:rPr>
        <w:t>Le niveau 2 a donné un fragment de roue de char, dont les moyeux sont dégagés par une série de trous circulaires (fig.51, n ° 29). La jante est décorée sur les deux faces de motifs géométriques incisés en double trait fin, tandis que les moyeux portent, sur les deux faces également, des groupes de traits incisés plus profondément (BIB 2119 p. 85)</w:t>
      </w:r>
    </w:p>
    <w:p w14:paraId="2D4DAD6E" w14:textId="77777777" w:rsidR="0034764E" w:rsidRPr="0032190F" w:rsidRDefault="0034764E" w:rsidP="004357C7">
      <w:pPr>
        <w:pStyle w:val="Heading6"/>
      </w:pPr>
      <w:r w:rsidRPr="0032190F">
        <w:t>10-11</w:t>
      </w:r>
    </w:p>
    <w:p w14:paraId="18032403" w14:textId="77777777" w:rsidR="0034764E" w:rsidRPr="0032190F" w:rsidRDefault="0034764E" w:rsidP="004357C7">
      <w:pPr>
        <w:rPr>
          <w:lang w:val="fr-FR"/>
        </w:rPr>
      </w:pPr>
      <w:r w:rsidRPr="0032190F">
        <w:rPr>
          <w:lang w:val="fr-FR"/>
        </w:rPr>
        <w:t>Sur un niveau où plusieurs tessons avec des incisions horizontales ont été trouvés (couche 3), une coupe bitronconique avec des chevaux stylisés a été trouvé (couche 2).</w:t>
      </w:r>
    </w:p>
    <w:p w14:paraId="4B8952C4" w14:textId="77777777" w:rsidR="0034764E" w:rsidRPr="0032190F" w:rsidRDefault="0034764E" w:rsidP="004357C7">
      <w:pPr>
        <w:rPr>
          <w:lang w:val="fr-FR"/>
        </w:rPr>
      </w:pPr>
    </w:p>
    <w:p w14:paraId="6E391493" w14:textId="77777777" w:rsidR="0034764E" w:rsidRDefault="0034764E" w:rsidP="00647EA0">
      <w:pPr>
        <w:pStyle w:val="Heading5"/>
      </w:pPr>
      <w:r>
        <w:t>zone G-H</w:t>
      </w:r>
    </w:p>
    <w:p w14:paraId="1ED73068" w14:textId="77777777" w:rsidR="0034764E" w:rsidRDefault="0034764E" w:rsidP="004357C7">
      <w:pPr>
        <w:pStyle w:val="Heading6"/>
      </w:pPr>
      <w:r>
        <w:t>2-3</w:t>
      </w:r>
    </w:p>
    <w:p w14:paraId="4068D9ED" w14:textId="77777777" w:rsidR="0034764E" w:rsidRPr="0034764E" w:rsidRDefault="0034764E" w:rsidP="004357C7"/>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09"/>
        <w:gridCol w:w="1150"/>
        <w:gridCol w:w="5556"/>
      </w:tblGrid>
      <w:tr w:rsidR="0034764E" w:rsidRPr="0034764E" w14:paraId="1B8BE877" w14:textId="77777777" w:rsidTr="00C35EA7">
        <w:trPr>
          <w:jc w:val="center"/>
        </w:trPr>
        <w:tc>
          <w:tcPr>
            <w:tcW w:w="1109" w:type="dxa"/>
          </w:tcPr>
          <w:p w14:paraId="117D3244" w14:textId="77777777" w:rsidR="0034764E" w:rsidRPr="00C35EA7" w:rsidRDefault="0034764E" w:rsidP="00C35EA7">
            <w:pPr>
              <w:jc w:val="center"/>
              <w:rPr>
                <w:b/>
              </w:rPr>
            </w:pPr>
            <w:r w:rsidRPr="00C35EA7">
              <w:rPr>
                <w:b/>
              </w:rPr>
              <w:t>couches</w:t>
            </w:r>
          </w:p>
        </w:tc>
        <w:tc>
          <w:tcPr>
            <w:tcW w:w="1150" w:type="dxa"/>
          </w:tcPr>
          <w:p w14:paraId="0AFE1407" w14:textId="77777777" w:rsidR="0034764E" w:rsidRPr="00C35EA7" w:rsidRDefault="0034764E" w:rsidP="00C35EA7">
            <w:pPr>
              <w:jc w:val="center"/>
              <w:rPr>
                <w:b/>
              </w:rPr>
            </w:pPr>
            <w:r w:rsidRPr="00C35EA7">
              <w:rPr>
                <w:b/>
              </w:rPr>
              <w:t>périodes</w:t>
            </w:r>
          </w:p>
        </w:tc>
        <w:tc>
          <w:tcPr>
            <w:tcW w:w="5556" w:type="dxa"/>
          </w:tcPr>
          <w:p w14:paraId="5053024B" w14:textId="77777777" w:rsidR="0034764E" w:rsidRPr="00C35EA7" w:rsidRDefault="0034764E" w:rsidP="004357C7">
            <w:pPr>
              <w:rPr>
                <w:b/>
              </w:rPr>
            </w:pPr>
            <w:r w:rsidRPr="00C35EA7">
              <w:rPr>
                <w:b/>
              </w:rPr>
              <w:t>description</w:t>
            </w:r>
          </w:p>
        </w:tc>
      </w:tr>
      <w:tr w:rsidR="0034764E" w14:paraId="306056CA" w14:textId="77777777" w:rsidTr="00C35EA7">
        <w:trPr>
          <w:jc w:val="center"/>
        </w:trPr>
        <w:tc>
          <w:tcPr>
            <w:tcW w:w="1109" w:type="dxa"/>
            <w:vAlign w:val="center"/>
          </w:tcPr>
          <w:p w14:paraId="6161E250" w14:textId="77777777" w:rsidR="0034764E" w:rsidRDefault="0034764E" w:rsidP="00C35EA7">
            <w:pPr>
              <w:jc w:val="center"/>
            </w:pPr>
            <w:r>
              <w:t>2</w:t>
            </w:r>
          </w:p>
        </w:tc>
        <w:tc>
          <w:tcPr>
            <w:tcW w:w="1150" w:type="dxa"/>
            <w:vAlign w:val="center"/>
          </w:tcPr>
          <w:p w14:paraId="0334030A" w14:textId="77777777" w:rsidR="0034764E" w:rsidRDefault="0034764E" w:rsidP="00C35EA7">
            <w:pPr>
              <w:jc w:val="center"/>
            </w:pPr>
          </w:p>
        </w:tc>
        <w:tc>
          <w:tcPr>
            <w:tcW w:w="5556" w:type="dxa"/>
          </w:tcPr>
          <w:p w14:paraId="7D65404A" w14:textId="77777777" w:rsidR="0034764E" w:rsidRPr="00C35EA7" w:rsidRDefault="0034764E" w:rsidP="004357C7">
            <w:pPr>
              <w:rPr>
                <w:sz w:val="20"/>
              </w:rPr>
            </w:pPr>
            <w:r w:rsidRPr="00C35EA7">
              <w:rPr>
                <w:sz w:val="20"/>
                <w:lang w:val="fr-FR"/>
              </w:rPr>
              <w:t>une coupe bitronconique des chevaux stylisés et des motifs gémétriques</w:t>
            </w:r>
            <w:r w:rsidR="00203F50" w:rsidRPr="00C35EA7">
              <w:rPr>
                <w:sz w:val="20"/>
                <w:lang w:val="fr-FR"/>
              </w:rPr>
              <w:t xml:space="preserve"> </w:t>
            </w:r>
            <w:r w:rsidRPr="00C35EA7">
              <w:rPr>
                <w:sz w:val="20"/>
                <w:lang w:val="fr-FR"/>
              </w:rPr>
              <w:t xml:space="preserve">organisés en rangs horizontaux encadrés par des traits verticaux. Une autre plaque figure un décorgéométrique. Chevaux stylisés executés au trait simple placés sur une coupe bitronconique. </w:t>
            </w:r>
            <w:r w:rsidRPr="00C35EA7">
              <w:rPr>
                <w:sz w:val="20"/>
              </w:rPr>
              <w:t>2 coupes tronconiques ornées de chevaux stylisés. Décors méandroides.</w:t>
            </w:r>
          </w:p>
        </w:tc>
      </w:tr>
      <w:tr w:rsidR="0034764E" w14:paraId="39C6126F" w14:textId="77777777" w:rsidTr="00C35EA7">
        <w:trPr>
          <w:jc w:val="center"/>
        </w:trPr>
        <w:tc>
          <w:tcPr>
            <w:tcW w:w="1109" w:type="dxa"/>
            <w:vAlign w:val="center"/>
          </w:tcPr>
          <w:p w14:paraId="7AEE502E" w14:textId="77777777" w:rsidR="0034764E" w:rsidRDefault="0034764E" w:rsidP="00C35EA7">
            <w:pPr>
              <w:jc w:val="center"/>
            </w:pPr>
            <w:r>
              <w:t>3</w:t>
            </w:r>
          </w:p>
        </w:tc>
        <w:tc>
          <w:tcPr>
            <w:tcW w:w="1150" w:type="dxa"/>
            <w:vAlign w:val="center"/>
          </w:tcPr>
          <w:p w14:paraId="2386FBE2" w14:textId="77777777" w:rsidR="0034764E" w:rsidRDefault="0034764E" w:rsidP="00C35EA7">
            <w:pPr>
              <w:jc w:val="center"/>
            </w:pPr>
            <w:r>
              <w:t>BF 3a</w:t>
            </w:r>
          </w:p>
        </w:tc>
        <w:tc>
          <w:tcPr>
            <w:tcW w:w="5556" w:type="dxa"/>
          </w:tcPr>
          <w:p w14:paraId="0C79DAA8" w14:textId="77777777" w:rsidR="0034764E" w:rsidRPr="00C35EA7" w:rsidRDefault="0034764E" w:rsidP="004357C7">
            <w:pPr>
              <w:rPr>
                <w:sz w:val="20"/>
              </w:rPr>
            </w:pPr>
          </w:p>
        </w:tc>
      </w:tr>
      <w:tr w:rsidR="0034764E" w14:paraId="371AE176" w14:textId="77777777" w:rsidTr="00C35EA7">
        <w:trPr>
          <w:jc w:val="center"/>
        </w:trPr>
        <w:tc>
          <w:tcPr>
            <w:tcW w:w="1109" w:type="dxa"/>
            <w:vAlign w:val="center"/>
          </w:tcPr>
          <w:p w14:paraId="7EBDF706" w14:textId="77777777" w:rsidR="0034764E" w:rsidRDefault="0034764E" w:rsidP="00C35EA7">
            <w:pPr>
              <w:jc w:val="center"/>
            </w:pPr>
            <w:r>
              <w:t>4</w:t>
            </w:r>
          </w:p>
        </w:tc>
        <w:tc>
          <w:tcPr>
            <w:tcW w:w="1150" w:type="dxa"/>
            <w:vMerge w:val="restart"/>
            <w:vAlign w:val="center"/>
          </w:tcPr>
          <w:p w14:paraId="58BAA50D" w14:textId="77777777" w:rsidR="0034764E" w:rsidRDefault="0034764E" w:rsidP="00C35EA7">
            <w:pPr>
              <w:jc w:val="center"/>
            </w:pPr>
            <w:r>
              <w:t>BF 2</w:t>
            </w:r>
          </w:p>
        </w:tc>
        <w:tc>
          <w:tcPr>
            <w:tcW w:w="5556" w:type="dxa"/>
          </w:tcPr>
          <w:p w14:paraId="0B5AD7F1" w14:textId="77777777" w:rsidR="0034764E" w:rsidRPr="00C35EA7" w:rsidRDefault="0034764E" w:rsidP="004357C7">
            <w:pPr>
              <w:rPr>
                <w:sz w:val="20"/>
              </w:rPr>
            </w:pPr>
          </w:p>
        </w:tc>
      </w:tr>
      <w:tr w:rsidR="0034764E" w14:paraId="780F3275" w14:textId="77777777" w:rsidTr="00C35EA7">
        <w:trPr>
          <w:jc w:val="center"/>
        </w:trPr>
        <w:tc>
          <w:tcPr>
            <w:tcW w:w="1109" w:type="dxa"/>
          </w:tcPr>
          <w:p w14:paraId="1D484C74" w14:textId="77777777" w:rsidR="0034764E" w:rsidRDefault="0034764E" w:rsidP="00C35EA7">
            <w:pPr>
              <w:jc w:val="center"/>
            </w:pPr>
            <w:r>
              <w:t>5</w:t>
            </w:r>
          </w:p>
        </w:tc>
        <w:tc>
          <w:tcPr>
            <w:tcW w:w="1150" w:type="dxa"/>
            <w:vMerge/>
          </w:tcPr>
          <w:p w14:paraId="79A9B6C9" w14:textId="77777777" w:rsidR="0034764E" w:rsidRDefault="0034764E" w:rsidP="00C35EA7">
            <w:pPr>
              <w:jc w:val="center"/>
            </w:pPr>
          </w:p>
        </w:tc>
        <w:tc>
          <w:tcPr>
            <w:tcW w:w="5556" w:type="dxa"/>
          </w:tcPr>
          <w:p w14:paraId="7ED62325" w14:textId="77777777" w:rsidR="0034764E" w:rsidRPr="00C35EA7" w:rsidRDefault="0034764E" w:rsidP="004357C7">
            <w:pPr>
              <w:rPr>
                <w:sz w:val="20"/>
              </w:rPr>
            </w:pPr>
          </w:p>
        </w:tc>
      </w:tr>
      <w:tr w:rsidR="0034764E" w14:paraId="4199FCAB" w14:textId="77777777" w:rsidTr="00C35EA7">
        <w:trPr>
          <w:jc w:val="center"/>
        </w:trPr>
        <w:tc>
          <w:tcPr>
            <w:tcW w:w="1109" w:type="dxa"/>
          </w:tcPr>
          <w:p w14:paraId="7A0FA19F" w14:textId="77777777" w:rsidR="0034764E" w:rsidRDefault="0034764E" w:rsidP="00C35EA7">
            <w:pPr>
              <w:jc w:val="center"/>
            </w:pPr>
            <w:r>
              <w:t>6</w:t>
            </w:r>
          </w:p>
        </w:tc>
        <w:tc>
          <w:tcPr>
            <w:tcW w:w="1150" w:type="dxa"/>
            <w:vMerge/>
          </w:tcPr>
          <w:p w14:paraId="44B838FD" w14:textId="77777777" w:rsidR="0034764E" w:rsidRDefault="0034764E" w:rsidP="00C35EA7">
            <w:pPr>
              <w:jc w:val="center"/>
            </w:pPr>
          </w:p>
        </w:tc>
        <w:tc>
          <w:tcPr>
            <w:tcW w:w="5556" w:type="dxa"/>
          </w:tcPr>
          <w:p w14:paraId="6A6F0EDC" w14:textId="77777777" w:rsidR="0034764E" w:rsidRPr="00C35EA7" w:rsidRDefault="0034764E" w:rsidP="004357C7">
            <w:pPr>
              <w:rPr>
                <w:sz w:val="20"/>
              </w:rPr>
            </w:pPr>
          </w:p>
        </w:tc>
      </w:tr>
    </w:tbl>
    <w:p w14:paraId="4B7EF16E" w14:textId="77777777" w:rsidR="0034764E" w:rsidRDefault="0034764E" w:rsidP="004357C7">
      <w:r>
        <w:t>(BIB 1872 p. 44)</w:t>
      </w:r>
    </w:p>
    <w:p w14:paraId="6000E379" w14:textId="77777777" w:rsidR="0034764E" w:rsidRDefault="0034764E" w:rsidP="004357C7"/>
    <w:p w14:paraId="1D2382FC" w14:textId="77777777" w:rsidR="0034764E" w:rsidRDefault="0034764E" w:rsidP="00647EA0">
      <w:pPr>
        <w:pStyle w:val="Heading5"/>
      </w:pPr>
      <w:r>
        <w:t>zone G-M</w:t>
      </w:r>
    </w:p>
    <w:p w14:paraId="7664B1D8" w14:textId="77777777" w:rsidR="0034764E" w:rsidRPr="0034764E" w:rsidRDefault="0034764E" w:rsidP="004357C7">
      <w:pPr>
        <w:pStyle w:val="Heading6"/>
      </w:pPr>
      <w:r>
        <w:t>3-11</w:t>
      </w:r>
    </w:p>
    <w:p w14:paraId="1007A36F" w14:textId="77777777" w:rsidR="0034764E" w:rsidRDefault="0034764E" w:rsidP="004357C7"/>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09"/>
        <w:gridCol w:w="1150"/>
        <w:gridCol w:w="5556"/>
      </w:tblGrid>
      <w:tr w:rsidR="0034764E" w:rsidRPr="0034764E" w14:paraId="62596FBB" w14:textId="77777777" w:rsidTr="00C35EA7">
        <w:trPr>
          <w:jc w:val="center"/>
        </w:trPr>
        <w:tc>
          <w:tcPr>
            <w:tcW w:w="1109" w:type="dxa"/>
          </w:tcPr>
          <w:p w14:paraId="10158576" w14:textId="77777777" w:rsidR="0034764E" w:rsidRPr="00C35EA7" w:rsidRDefault="0034764E" w:rsidP="00C35EA7">
            <w:pPr>
              <w:jc w:val="center"/>
              <w:rPr>
                <w:b/>
              </w:rPr>
            </w:pPr>
            <w:r w:rsidRPr="00C35EA7">
              <w:rPr>
                <w:b/>
              </w:rPr>
              <w:t>couches</w:t>
            </w:r>
          </w:p>
        </w:tc>
        <w:tc>
          <w:tcPr>
            <w:tcW w:w="1150" w:type="dxa"/>
          </w:tcPr>
          <w:p w14:paraId="24ADB2D2" w14:textId="77777777" w:rsidR="0034764E" w:rsidRPr="00C35EA7" w:rsidRDefault="0034764E" w:rsidP="004357C7">
            <w:pPr>
              <w:rPr>
                <w:b/>
              </w:rPr>
            </w:pPr>
            <w:r w:rsidRPr="00C35EA7">
              <w:rPr>
                <w:b/>
              </w:rPr>
              <w:t>périodes</w:t>
            </w:r>
          </w:p>
        </w:tc>
        <w:tc>
          <w:tcPr>
            <w:tcW w:w="5556" w:type="dxa"/>
          </w:tcPr>
          <w:p w14:paraId="36B1E98C" w14:textId="77777777" w:rsidR="0034764E" w:rsidRPr="00C35EA7" w:rsidRDefault="0034764E" w:rsidP="004357C7">
            <w:pPr>
              <w:rPr>
                <w:b/>
              </w:rPr>
            </w:pPr>
            <w:r w:rsidRPr="00C35EA7">
              <w:rPr>
                <w:b/>
              </w:rPr>
              <w:t>description</w:t>
            </w:r>
          </w:p>
        </w:tc>
      </w:tr>
      <w:tr w:rsidR="0034764E" w14:paraId="51A7CAC2" w14:textId="77777777" w:rsidTr="00C35EA7">
        <w:trPr>
          <w:jc w:val="center"/>
        </w:trPr>
        <w:tc>
          <w:tcPr>
            <w:tcW w:w="1109" w:type="dxa"/>
            <w:vAlign w:val="center"/>
          </w:tcPr>
          <w:p w14:paraId="1C204AE7" w14:textId="77777777" w:rsidR="0034764E" w:rsidRDefault="0034764E" w:rsidP="00C35EA7">
            <w:pPr>
              <w:jc w:val="center"/>
            </w:pPr>
            <w:r>
              <w:t>[1 ?]</w:t>
            </w:r>
          </w:p>
        </w:tc>
        <w:tc>
          <w:tcPr>
            <w:tcW w:w="1150" w:type="dxa"/>
          </w:tcPr>
          <w:p w14:paraId="1DE63DF6" w14:textId="77777777" w:rsidR="0034764E" w:rsidRDefault="004B50D5" w:rsidP="004357C7">
            <w:r>
              <w:t>fin 7</w:t>
            </w:r>
            <w:r w:rsidRPr="00C35EA7">
              <w:rPr>
                <w:vertAlign w:val="superscript"/>
              </w:rPr>
              <w:t>e</w:t>
            </w:r>
            <w:r>
              <w:t xml:space="preserve"> aec</w:t>
            </w:r>
          </w:p>
        </w:tc>
        <w:tc>
          <w:tcPr>
            <w:tcW w:w="5556" w:type="dxa"/>
          </w:tcPr>
          <w:p w14:paraId="24E3C921" w14:textId="77777777" w:rsidR="0034764E" w:rsidRPr="00C35EA7" w:rsidRDefault="004B50D5" w:rsidP="004357C7">
            <w:pPr>
              <w:rPr>
                <w:sz w:val="20"/>
              </w:rPr>
            </w:pPr>
            <w:r w:rsidRPr="00C35EA7">
              <w:rPr>
                <w:sz w:val="20"/>
              </w:rPr>
              <w:t>importation étrusques</w:t>
            </w:r>
          </w:p>
        </w:tc>
      </w:tr>
      <w:tr w:rsidR="0034764E" w14:paraId="1AF6F2E4" w14:textId="77777777" w:rsidTr="00C35EA7">
        <w:trPr>
          <w:jc w:val="center"/>
        </w:trPr>
        <w:tc>
          <w:tcPr>
            <w:tcW w:w="1109" w:type="dxa"/>
            <w:vAlign w:val="center"/>
          </w:tcPr>
          <w:p w14:paraId="2D1A512A" w14:textId="77777777" w:rsidR="0034764E" w:rsidRDefault="0034764E" w:rsidP="00C35EA7">
            <w:pPr>
              <w:jc w:val="center"/>
            </w:pPr>
            <w:r>
              <w:lastRenderedPageBreak/>
              <w:t>2</w:t>
            </w:r>
          </w:p>
        </w:tc>
        <w:tc>
          <w:tcPr>
            <w:tcW w:w="1150" w:type="dxa"/>
          </w:tcPr>
          <w:p w14:paraId="65A8862E" w14:textId="77777777" w:rsidR="0034764E" w:rsidRDefault="0034764E" w:rsidP="004357C7"/>
        </w:tc>
        <w:tc>
          <w:tcPr>
            <w:tcW w:w="5556" w:type="dxa"/>
          </w:tcPr>
          <w:p w14:paraId="0D308F52" w14:textId="77777777" w:rsidR="0034764E" w:rsidRPr="00C35EA7" w:rsidRDefault="0034764E" w:rsidP="004357C7">
            <w:pPr>
              <w:rPr>
                <w:sz w:val="20"/>
              </w:rPr>
            </w:pPr>
            <w:r w:rsidRPr="00C35EA7">
              <w:rPr>
                <w:sz w:val="20"/>
              </w:rPr>
              <w:t>remaniée</w:t>
            </w:r>
          </w:p>
        </w:tc>
      </w:tr>
      <w:tr w:rsidR="0034764E" w:rsidRPr="000A7C3E" w14:paraId="71174433" w14:textId="77777777" w:rsidTr="00C35EA7">
        <w:trPr>
          <w:jc w:val="center"/>
        </w:trPr>
        <w:tc>
          <w:tcPr>
            <w:tcW w:w="1109" w:type="dxa"/>
            <w:vAlign w:val="center"/>
          </w:tcPr>
          <w:p w14:paraId="0ED0CDDA" w14:textId="77777777" w:rsidR="0034764E" w:rsidRDefault="0034764E" w:rsidP="00C35EA7">
            <w:pPr>
              <w:jc w:val="center"/>
            </w:pPr>
            <w:r>
              <w:t>2A</w:t>
            </w:r>
          </w:p>
        </w:tc>
        <w:tc>
          <w:tcPr>
            <w:tcW w:w="1150" w:type="dxa"/>
            <w:vMerge w:val="restart"/>
          </w:tcPr>
          <w:p w14:paraId="7B75E06F" w14:textId="77777777" w:rsidR="0034764E" w:rsidRDefault="0034764E" w:rsidP="004357C7">
            <w:r>
              <w:t>BF 3b</w:t>
            </w:r>
          </w:p>
        </w:tc>
        <w:tc>
          <w:tcPr>
            <w:tcW w:w="5556" w:type="dxa"/>
          </w:tcPr>
          <w:p w14:paraId="74300406" w14:textId="77777777" w:rsidR="0034764E" w:rsidRPr="00C35EA7" w:rsidRDefault="004B50D5" w:rsidP="004357C7">
            <w:pPr>
              <w:rPr>
                <w:sz w:val="20"/>
                <w:lang w:val="fr-FR"/>
              </w:rPr>
            </w:pPr>
            <w:r w:rsidRPr="00C35EA7">
              <w:rPr>
                <w:sz w:val="20"/>
                <w:lang w:val="fr-FR"/>
              </w:rPr>
              <w:t>vases à décor géométrique et figuratifs</w:t>
            </w:r>
          </w:p>
        </w:tc>
      </w:tr>
      <w:tr w:rsidR="0034764E" w14:paraId="4E9C3B93" w14:textId="77777777" w:rsidTr="00C35EA7">
        <w:trPr>
          <w:jc w:val="center"/>
        </w:trPr>
        <w:tc>
          <w:tcPr>
            <w:tcW w:w="1109" w:type="dxa"/>
            <w:vAlign w:val="center"/>
          </w:tcPr>
          <w:p w14:paraId="24A059A1" w14:textId="77777777" w:rsidR="0034764E" w:rsidRDefault="0034764E" w:rsidP="00C35EA7">
            <w:pPr>
              <w:jc w:val="center"/>
            </w:pPr>
            <w:r>
              <w:t>2B</w:t>
            </w:r>
          </w:p>
        </w:tc>
        <w:tc>
          <w:tcPr>
            <w:tcW w:w="1150" w:type="dxa"/>
            <w:vMerge/>
          </w:tcPr>
          <w:p w14:paraId="369B4E21" w14:textId="77777777" w:rsidR="0034764E" w:rsidRDefault="0034764E" w:rsidP="004357C7"/>
        </w:tc>
        <w:tc>
          <w:tcPr>
            <w:tcW w:w="5556" w:type="dxa"/>
          </w:tcPr>
          <w:p w14:paraId="7F111D41" w14:textId="77777777" w:rsidR="0034764E" w:rsidRPr="00C35EA7" w:rsidRDefault="004B50D5" w:rsidP="004357C7">
            <w:pPr>
              <w:rPr>
                <w:sz w:val="20"/>
              </w:rPr>
            </w:pPr>
            <w:r w:rsidRPr="00C35EA7">
              <w:rPr>
                <w:sz w:val="20"/>
                <w:lang w:val="fr-FR"/>
              </w:rPr>
              <w:t xml:space="preserve">1 vase à décor figuratif : animal, tête d’anthropomorphes. </w:t>
            </w:r>
            <w:r w:rsidRPr="00C35EA7">
              <w:rPr>
                <w:sz w:val="20"/>
              </w:rPr>
              <w:t>Vases à décor géométrique</w:t>
            </w:r>
          </w:p>
        </w:tc>
      </w:tr>
    </w:tbl>
    <w:p w14:paraId="5AA66512" w14:textId="77777777" w:rsidR="0034764E" w:rsidRDefault="004B50D5" w:rsidP="004357C7">
      <w:r>
        <w:t xml:space="preserve">(BIB 1872 p. 44-46) </w:t>
      </w:r>
    </w:p>
    <w:p w14:paraId="3C80483E" w14:textId="77777777" w:rsidR="004B50D5" w:rsidRDefault="004B50D5" w:rsidP="004357C7"/>
    <w:p w14:paraId="20605129" w14:textId="77777777" w:rsidR="004B50D5" w:rsidRDefault="004B50D5" w:rsidP="00647EA0">
      <w:pPr>
        <w:pStyle w:val="Heading5"/>
      </w:pPr>
      <w:r>
        <w:t>zone K-L</w:t>
      </w:r>
    </w:p>
    <w:p w14:paraId="2A16552F" w14:textId="77777777" w:rsidR="004B50D5" w:rsidRDefault="004B50D5" w:rsidP="004357C7"/>
    <w:p w14:paraId="35CEA3E6" w14:textId="77777777" w:rsidR="004B50D5" w:rsidRDefault="004B50D5" w:rsidP="004357C7">
      <w:pPr>
        <w:pStyle w:val="Heading6"/>
      </w:pPr>
      <w:r>
        <w:t>2-3</w:t>
      </w:r>
    </w:p>
    <w:p w14:paraId="53726E65" w14:textId="77777777" w:rsidR="004B50D5" w:rsidRPr="004B50D5" w:rsidRDefault="004B50D5" w:rsidP="004B50D5"/>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09"/>
        <w:gridCol w:w="1150"/>
        <w:gridCol w:w="5876"/>
      </w:tblGrid>
      <w:tr w:rsidR="004B50D5" w:rsidRPr="0034764E" w14:paraId="10D25F1E" w14:textId="77777777" w:rsidTr="00C35EA7">
        <w:trPr>
          <w:jc w:val="center"/>
        </w:trPr>
        <w:tc>
          <w:tcPr>
            <w:tcW w:w="1109" w:type="dxa"/>
          </w:tcPr>
          <w:p w14:paraId="6801E93D" w14:textId="77777777" w:rsidR="004B50D5" w:rsidRPr="00C35EA7" w:rsidRDefault="004B50D5" w:rsidP="00C35EA7">
            <w:pPr>
              <w:jc w:val="center"/>
              <w:rPr>
                <w:b/>
              </w:rPr>
            </w:pPr>
            <w:r w:rsidRPr="00C35EA7">
              <w:rPr>
                <w:b/>
              </w:rPr>
              <w:t>couches</w:t>
            </w:r>
          </w:p>
        </w:tc>
        <w:tc>
          <w:tcPr>
            <w:tcW w:w="1150" w:type="dxa"/>
          </w:tcPr>
          <w:p w14:paraId="2C5DAD1E" w14:textId="77777777" w:rsidR="004B50D5" w:rsidRPr="00C35EA7" w:rsidRDefault="004B50D5" w:rsidP="004B50D5">
            <w:pPr>
              <w:rPr>
                <w:b/>
              </w:rPr>
            </w:pPr>
            <w:r w:rsidRPr="00C35EA7">
              <w:rPr>
                <w:b/>
              </w:rPr>
              <w:t>périodes</w:t>
            </w:r>
          </w:p>
        </w:tc>
        <w:tc>
          <w:tcPr>
            <w:tcW w:w="5876" w:type="dxa"/>
          </w:tcPr>
          <w:p w14:paraId="20C71737" w14:textId="77777777" w:rsidR="004B50D5" w:rsidRPr="00C35EA7" w:rsidRDefault="004B50D5" w:rsidP="004B50D5">
            <w:pPr>
              <w:rPr>
                <w:b/>
              </w:rPr>
            </w:pPr>
            <w:r w:rsidRPr="00C35EA7">
              <w:rPr>
                <w:b/>
              </w:rPr>
              <w:t>description</w:t>
            </w:r>
          </w:p>
        </w:tc>
      </w:tr>
      <w:tr w:rsidR="004B50D5" w14:paraId="2C5F07D7" w14:textId="77777777" w:rsidTr="00C35EA7">
        <w:trPr>
          <w:jc w:val="center"/>
        </w:trPr>
        <w:tc>
          <w:tcPr>
            <w:tcW w:w="1109" w:type="dxa"/>
            <w:vAlign w:val="center"/>
          </w:tcPr>
          <w:p w14:paraId="7197B5F9" w14:textId="77777777" w:rsidR="004B50D5" w:rsidRDefault="004B50D5" w:rsidP="00C35EA7">
            <w:pPr>
              <w:jc w:val="center"/>
            </w:pPr>
            <w:r>
              <w:t>2</w:t>
            </w:r>
          </w:p>
        </w:tc>
        <w:tc>
          <w:tcPr>
            <w:tcW w:w="1150" w:type="dxa"/>
          </w:tcPr>
          <w:p w14:paraId="642CF483" w14:textId="77777777" w:rsidR="004B50D5" w:rsidRDefault="004B50D5" w:rsidP="004B50D5">
            <w:r>
              <w:t>BF 3b</w:t>
            </w:r>
          </w:p>
        </w:tc>
        <w:tc>
          <w:tcPr>
            <w:tcW w:w="5876" w:type="dxa"/>
          </w:tcPr>
          <w:p w14:paraId="2BAD2487" w14:textId="77777777" w:rsidR="004B50D5" w:rsidRPr="00C35EA7" w:rsidRDefault="004B50D5" w:rsidP="004B50D5">
            <w:pPr>
              <w:rPr>
                <w:sz w:val="20"/>
              </w:rPr>
            </w:pPr>
            <w:r w:rsidRPr="00C35EA7">
              <w:rPr>
                <w:sz w:val="20"/>
                <w:lang w:val="fr-FR"/>
              </w:rPr>
              <w:t xml:space="preserve">correspond aux couches 2A et 2B du sondage 3-1979/zone G-M/3-11. </w:t>
            </w:r>
            <w:r w:rsidRPr="00C35EA7">
              <w:rPr>
                <w:sz w:val="20"/>
              </w:rPr>
              <w:t>Tesson à décor figuratif, décor méandroide (H couché)</w:t>
            </w:r>
          </w:p>
        </w:tc>
      </w:tr>
    </w:tbl>
    <w:p w14:paraId="54BC90CE" w14:textId="77777777" w:rsidR="004B50D5" w:rsidRDefault="004B50D5" w:rsidP="0034764E">
      <w:r>
        <w:t xml:space="preserve">(BIB 1872 p. 46) </w:t>
      </w:r>
    </w:p>
    <w:p w14:paraId="610C1689" w14:textId="77777777" w:rsidR="004B50D5" w:rsidRDefault="004B50D5" w:rsidP="0034764E"/>
    <w:p w14:paraId="27C96E99" w14:textId="77777777" w:rsidR="004B50D5" w:rsidRDefault="004357C7" w:rsidP="004357C7">
      <w:pPr>
        <w:pStyle w:val="Heading2"/>
      </w:pPr>
      <w:bookmarkStart w:id="2356" w:name="Sit_Tonnerre_II"/>
      <w:r>
        <w:t>Tonnerre</w:t>
      </w:r>
      <w:r w:rsidR="004B50D5">
        <w:t xml:space="preserve"> II</w:t>
      </w:r>
    </w:p>
    <w:bookmarkEnd w:id="2356"/>
    <w:p w14:paraId="75A49B7A" w14:textId="77777777" w:rsidR="004B50D5" w:rsidRDefault="004B50D5" w:rsidP="004357C7"/>
    <w:p w14:paraId="46ED847E" w14:textId="2580773E" w:rsidR="00C8532F" w:rsidRPr="0032190F" w:rsidRDefault="00C8532F" w:rsidP="00F26E36">
      <w:pPr>
        <w:jc w:val="both"/>
        <w:rPr>
          <w:lang w:val="fr-FR"/>
        </w:rPr>
      </w:pPr>
      <w:r w:rsidRPr="0032190F">
        <w:rPr>
          <w:lang w:val="fr-FR"/>
        </w:rPr>
        <w:t xml:space="preserve">Montre des décors rattachables au BM 2, ou étape 3 </w:t>
      </w:r>
      <w:r w:rsidR="00F26E36" w:rsidRPr="0032190F">
        <w:rPr>
          <w:lang w:val="fr-FR"/>
        </w:rPr>
        <w:t xml:space="preserve">(v. styles </w:t>
      </w:r>
      <w:hyperlink r:id="rId5471" w:anchor="Cul_Mercurago_Monate" w:history="1">
        <w:r w:rsidR="00F26E36" w:rsidRPr="0032190F">
          <w:rPr>
            <w:rStyle w:val="Hyperlink"/>
            <w:lang w:val="fr-FR"/>
          </w:rPr>
          <w:t>Mercurago-Monate</w:t>
        </w:r>
      </w:hyperlink>
      <w:r w:rsidR="00F26E36" w:rsidRPr="0032190F">
        <w:rPr>
          <w:lang w:val="fr-FR"/>
        </w:rPr>
        <w:t xml:space="preserve">, </w:t>
      </w:r>
      <w:hyperlink r:id="rId5472" w:anchor="Cul_Proto_Saint_Veredeme" w:history="1">
        <w:r w:rsidR="00F26E36" w:rsidRPr="0032190F">
          <w:rPr>
            <w:rStyle w:val="Hyperlink"/>
            <w:lang w:val="fr-FR"/>
          </w:rPr>
          <w:t>Proto-</w:t>
        </w:r>
      </w:hyperlink>
      <w:r w:rsidR="00F26E36" w:rsidRPr="0032190F">
        <w:rPr>
          <w:lang w:val="fr-FR"/>
        </w:rPr>
        <w:t xml:space="preserve"> et </w:t>
      </w:r>
      <w:hyperlink r:id="rId5473" w:anchor="Sit_Saint_Veredeme" w:history="1">
        <w:r w:rsidR="00F26E36" w:rsidRPr="0032190F">
          <w:rPr>
            <w:rStyle w:val="Hyperlink"/>
            <w:szCs w:val="20"/>
            <w:lang w:val="fr-FR"/>
          </w:rPr>
          <w:t>Saint-Vérédème</w:t>
        </w:r>
      </w:hyperlink>
      <w:r w:rsidR="00F26E36" w:rsidRPr="0032190F">
        <w:rPr>
          <w:lang w:val="fr-FR"/>
        </w:rPr>
        <w:t xml:space="preserve">) </w:t>
      </w:r>
      <w:r w:rsidRPr="0032190F">
        <w:rPr>
          <w:lang w:val="fr-FR"/>
        </w:rPr>
        <w:t xml:space="preserve"> notamment dans la présence de </w:t>
      </w:r>
      <w:hyperlink r:id="rId5474" w:anchor="Cul_Proto_Art_TAC_T_g_meandre" w:history="1">
        <w:r w:rsidR="00B52DC2" w:rsidRPr="0032190F">
          <w:rPr>
            <w:rStyle w:val="Hyperlink"/>
            <w:lang w:val="fr-FR"/>
          </w:rPr>
          <w:t>méandres</w:t>
        </w:r>
      </w:hyperlink>
      <w:r w:rsidR="00B52DC2" w:rsidRPr="0032190F">
        <w:rPr>
          <w:lang w:val="fr-FR"/>
        </w:rPr>
        <w:t xml:space="preserve"> </w:t>
      </w:r>
      <w:r w:rsidRPr="0032190F">
        <w:rPr>
          <w:lang w:val="fr-FR"/>
        </w:rPr>
        <w:t>qui apparaisent parallèlement en Italie centrale (BIB T. Lachenal in BIB 2126)</w:t>
      </w:r>
    </w:p>
    <w:p w14:paraId="2100A247" w14:textId="77777777" w:rsidR="00C8532F" w:rsidRPr="0032190F" w:rsidRDefault="00C8532F" w:rsidP="004357C7">
      <w:pPr>
        <w:rPr>
          <w:lang w:val="fr-FR"/>
        </w:rPr>
      </w:pPr>
    </w:p>
    <w:p w14:paraId="305E42BA" w14:textId="77777777" w:rsidR="004B50D5" w:rsidRPr="0032190F" w:rsidRDefault="004B50D5" w:rsidP="004357C7">
      <w:pPr>
        <w:pStyle w:val="Heading3"/>
      </w:pPr>
      <w:r w:rsidRPr="0032190F">
        <w:t>Sondages</w:t>
      </w:r>
    </w:p>
    <w:p w14:paraId="2B32B79B" w14:textId="77777777" w:rsidR="004B50D5" w:rsidRPr="0032190F" w:rsidRDefault="004B50D5" w:rsidP="004357C7">
      <w:pPr>
        <w:rPr>
          <w:lang w:val="fr-FR"/>
        </w:rPr>
      </w:pPr>
    </w:p>
    <w:p w14:paraId="53BA8D93" w14:textId="77777777" w:rsidR="004B50D5" w:rsidRPr="0032190F" w:rsidRDefault="004B50D5" w:rsidP="004357C7">
      <w:pPr>
        <w:pStyle w:val="Heading4"/>
      </w:pPr>
      <w:r w:rsidRPr="0032190F">
        <w:t>1-1978</w:t>
      </w:r>
    </w:p>
    <w:p w14:paraId="36D61931" w14:textId="1F15AA3C" w:rsidR="004B50D5" w:rsidRPr="0032190F" w:rsidRDefault="004B50D5" w:rsidP="004357C7">
      <w:pPr>
        <w:rPr>
          <w:lang w:val="fr-FR"/>
        </w:rPr>
      </w:pPr>
      <w:r w:rsidRPr="0032190F">
        <w:rPr>
          <w:lang w:val="fr-FR"/>
        </w:rPr>
        <w:br/>
        <w:t xml:space="preserve">Tessons à décors en </w:t>
      </w:r>
      <w:hyperlink r:id="rId5475" w:anchor="Cul_Proto_Art_TAC_T_g_meandre" w:history="1">
        <w:r w:rsidR="00B52DC2" w:rsidRPr="0032190F">
          <w:rPr>
            <w:rStyle w:val="Hyperlink"/>
            <w:lang w:val="fr-FR"/>
          </w:rPr>
          <w:t>méandre</w:t>
        </w:r>
      </w:hyperlink>
      <w:r w:rsidR="00B52DC2" w:rsidRPr="0032190F">
        <w:rPr>
          <w:lang w:val="fr-FR"/>
        </w:rPr>
        <w:t xml:space="preserve"> </w:t>
      </w:r>
      <w:r w:rsidRPr="0032190F">
        <w:rPr>
          <w:lang w:val="fr-FR"/>
        </w:rPr>
        <w:t xml:space="preserve">(BIB 1872 p. 46) </w:t>
      </w:r>
    </w:p>
    <w:p w14:paraId="4E915001" w14:textId="77777777" w:rsidR="004B50D5" w:rsidRPr="0032190F" w:rsidRDefault="004B50D5" w:rsidP="004357C7">
      <w:pPr>
        <w:rPr>
          <w:lang w:val="fr-FR"/>
        </w:rPr>
      </w:pPr>
    </w:p>
    <w:p w14:paraId="37B72316" w14:textId="77777777" w:rsidR="004B50D5" w:rsidRDefault="004B50D5" w:rsidP="004357C7">
      <w:pPr>
        <w:pStyle w:val="Heading4"/>
      </w:pPr>
      <w:r>
        <w:t>3-1978</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09"/>
        <w:gridCol w:w="1150"/>
        <w:gridCol w:w="2383"/>
      </w:tblGrid>
      <w:tr w:rsidR="004B50D5" w:rsidRPr="0034764E" w14:paraId="4B217623" w14:textId="77777777" w:rsidTr="00C35EA7">
        <w:trPr>
          <w:jc w:val="center"/>
        </w:trPr>
        <w:tc>
          <w:tcPr>
            <w:tcW w:w="1109" w:type="dxa"/>
          </w:tcPr>
          <w:p w14:paraId="07C9CBFA" w14:textId="77777777" w:rsidR="004B50D5" w:rsidRPr="00C35EA7" w:rsidRDefault="004B50D5" w:rsidP="00C35EA7">
            <w:pPr>
              <w:jc w:val="center"/>
              <w:rPr>
                <w:b/>
              </w:rPr>
            </w:pPr>
            <w:r w:rsidRPr="00C35EA7">
              <w:rPr>
                <w:b/>
              </w:rPr>
              <w:t>couches</w:t>
            </w:r>
          </w:p>
        </w:tc>
        <w:tc>
          <w:tcPr>
            <w:tcW w:w="1150" w:type="dxa"/>
          </w:tcPr>
          <w:p w14:paraId="63A2E626" w14:textId="77777777" w:rsidR="004B50D5" w:rsidRPr="00C35EA7" w:rsidRDefault="004B50D5" w:rsidP="004B50D5">
            <w:pPr>
              <w:rPr>
                <w:b/>
              </w:rPr>
            </w:pPr>
            <w:r w:rsidRPr="00C35EA7">
              <w:rPr>
                <w:b/>
              </w:rPr>
              <w:t>périodes</w:t>
            </w:r>
          </w:p>
        </w:tc>
        <w:tc>
          <w:tcPr>
            <w:tcW w:w="2383" w:type="dxa"/>
          </w:tcPr>
          <w:p w14:paraId="7B641FB6" w14:textId="77777777" w:rsidR="004B50D5" w:rsidRPr="00C35EA7" w:rsidRDefault="004B50D5" w:rsidP="004B50D5">
            <w:pPr>
              <w:rPr>
                <w:b/>
              </w:rPr>
            </w:pPr>
            <w:r w:rsidRPr="00C35EA7">
              <w:rPr>
                <w:b/>
              </w:rPr>
              <w:t>description</w:t>
            </w:r>
          </w:p>
        </w:tc>
      </w:tr>
      <w:tr w:rsidR="004B50D5" w14:paraId="5AAA5A62" w14:textId="77777777" w:rsidTr="00C35EA7">
        <w:trPr>
          <w:jc w:val="center"/>
        </w:trPr>
        <w:tc>
          <w:tcPr>
            <w:tcW w:w="1109" w:type="dxa"/>
          </w:tcPr>
          <w:p w14:paraId="5DBE01A4" w14:textId="77777777" w:rsidR="004B50D5" w:rsidRDefault="004B50D5" w:rsidP="00C35EA7">
            <w:pPr>
              <w:jc w:val="center"/>
            </w:pPr>
            <w:r>
              <w:t>6</w:t>
            </w:r>
          </w:p>
        </w:tc>
        <w:tc>
          <w:tcPr>
            <w:tcW w:w="1150" w:type="dxa"/>
          </w:tcPr>
          <w:p w14:paraId="5D51E41E" w14:textId="77777777" w:rsidR="004B50D5" w:rsidRDefault="004B50D5" w:rsidP="004B50D5"/>
        </w:tc>
        <w:tc>
          <w:tcPr>
            <w:tcW w:w="2383" w:type="dxa"/>
          </w:tcPr>
          <w:p w14:paraId="29A93030" w14:textId="77777777" w:rsidR="004B50D5" w:rsidRPr="00C35EA7" w:rsidRDefault="004B50D5" w:rsidP="004B50D5">
            <w:pPr>
              <w:rPr>
                <w:sz w:val="20"/>
              </w:rPr>
            </w:pPr>
            <w:r w:rsidRPr="00C35EA7">
              <w:rPr>
                <w:sz w:val="20"/>
              </w:rPr>
              <w:t>2 tessons à décor figuratif</w:t>
            </w:r>
          </w:p>
        </w:tc>
      </w:tr>
      <w:tr w:rsidR="004B50D5" w14:paraId="13AB31AD" w14:textId="77777777" w:rsidTr="00C35EA7">
        <w:trPr>
          <w:jc w:val="center"/>
        </w:trPr>
        <w:tc>
          <w:tcPr>
            <w:tcW w:w="1109" w:type="dxa"/>
          </w:tcPr>
          <w:p w14:paraId="545A3D3D" w14:textId="77777777" w:rsidR="004B50D5" w:rsidRDefault="004B50D5" w:rsidP="00C35EA7">
            <w:pPr>
              <w:jc w:val="center"/>
            </w:pPr>
            <w:r>
              <w:t>7</w:t>
            </w:r>
          </w:p>
        </w:tc>
        <w:tc>
          <w:tcPr>
            <w:tcW w:w="1150" w:type="dxa"/>
          </w:tcPr>
          <w:p w14:paraId="24EC2C9F" w14:textId="77777777" w:rsidR="004B50D5" w:rsidRDefault="004B50D5" w:rsidP="004B50D5"/>
        </w:tc>
        <w:tc>
          <w:tcPr>
            <w:tcW w:w="2383" w:type="dxa"/>
          </w:tcPr>
          <w:p w14:paraId="137892FA" w14:textId="4388C07B" w:rsidR="004B50D5" w:rsidRPr="00C35EA7" w:rsidRDefault="004B50D5" w:rsidP="00E31D08">
            <w:pPr>
              <w:rPr>
                <w:sz w:val="20"/>
              </w:rPr>
            </w:pPr>
            <w:r w:rsidRPr="00C35EA7">
              <w:rPr>
                <w:sz w:val="20"/>
              </w:rPr>
              <w:t xml:space="preserve">décor à </w:t>
            </w:r>
            <w:hyperlink r:id="rId5476" w:anchor="Cul_Proto_Art_TAC_T_g_zigzag" w:history="1">
              <w:r w:rsidR="00E31D08" w:rsidRPr="00C35EA7">
                <w:rPr>
                  <w:rStyle w:val="Hyperlink"/>
                  <w:sz w:val="20"/>
                  <w:lang w:val="fr-FR" w:eastAsia="en-GB"/>
                </w:rPr>
                <w:t>zigzag</w:t>
              </w:r>
            </w:hyperlink>
            <w:r w:rsidR="00E31D08" w:rsidRPr="00C35EA7">
              <w:rPr>
                <w:sz w:val="20"/>
                <w:lang w:val="fr-FR" w:eastAsia="en-GB"/>
              </w:rPr>
              <w:t xml:space="preserve"> </w:t>
            </w:r>
            <w:r w:rsidRPr="00C35EA7">
              <w:rPr>
                <w:sz w:val="20"/>
              </w:rPr>
              <w:t>cadré</w:t>
            </w:r>
          </w:p>
        </w:tc>
      </w:tr>
    </w:tbl>
    <w:p w14:paraId="299D7DCF" w14:textId="77777777" w:rsidR="004B50D5" w:rsidRPr="004B50D5" w:rsidRDefault="004B50D5" w:rsidP="004B50D5">
      <w:r>
        <w:t xml:space="preserve">(BIB 1872 p. 46) </w:t>
      </w:r>
    </w:p>
    <w:p w14:paraId="19F03E60" w14:textId="77777777" w:rsidR="0034764E" w:rsidRPr="0034764E" w:rsidRDefault="0034764E" w:rsidP="0034764E"/>
    <w:p w14:paraId="3095A9FD" w14:textId="77777777" w:rsidR="00AD3C20" w:rsidRDefault="00EF0565" w:rsidP="00426FF9">
      <w:pPr>
        <w:pStyle w:val="Heading1"/>
      </w:pPr>
      <w:bookmarkStart w:id="2357" w:name="Sit_Ecluses_Ognon"/>
      <w:r>
        <w:t xml:space="preserve">ECLUSES D </w:t>
      </w:r>
      <w:r w:rsidR="00AD3C20">
        <w:t>OGNON</w:t>
      </w:r>
    </w:p>
    <w:bookmarkEnd w:id="2357"/>
    <w:p w14:paraId="78A722D4" w14:textId="77777777" w:rsidR="00AD3C20" w:rsidRDefault="00AD3C20" w:rsidP="00242C0F">
      <w:pPr>
        <w:jc w:val="both"/>
      </w:pPr>
    </w:p>
    <w:p w14:paraId="3EF009A4" w14:textId="77777777" w:rsidR="00AD3C20" w:rsidRPr="0032190F" w:rsidRDefault="00AD3C20" w:rsidP="00242C0F">
      <w:pPr>
        <w:jc w:val="both"/>
        <w:rPr>
          <w:lang w:val="fr-FR"/>
        </w:rPr>
      </w:pPr>
      <w:r w:rsidRPr="0032190F">
        <w:rPr>
          <w:lang w:val="fr-FR"/>
        </w:rPr>
        <w:t>Les Écluses d'Ognon (Olonzac, Hérault) a livré de la céramique mailhacienne (BIB 1880)</w:t>
      </w:r>
    </w:p>
    <w:p w14:paraId="19AE9E57" w14:textId="77777777" w:rsidR="00AD3C20" w:rsidRPr="0032190F" w:rsidRDefault="00AD3C20" w:rsidP="00242C0F">
      <w:pPr>
        <w:jc w:val="both"/>
        <w:rPr>
          <w:lang w:val="fr-FR"/>
        </w:rPr>
      </w:pPr>
    </w:p>
    <w:p w14:paraId="5AFD2733" w14:textId="77777777" w:rsidR="00AD3C20" w:rsidRPr="0032190F" w:rsidRDefault="00AD3C20" w:rsidP="00426FF9">
      <w:pPr>
        <w:pStyle w:val="Heading1"/>
      </w:pPr>
      <w:bookmarkStart w:id="2358" w:name="Sit_Sabatiero"/>
      <w:r w:rsidRPr="0032190F">
        <w:t>SABATIERO</w:t>
      </w:r>
      <w:bookmarkEnd w:id="2358"/>
    </w:p>
    <w:p w14:paraId="3CD5C730" w14:textId="77777777" w:rsidR="001538E3" w:rsidRPr="0032190F" w:rsidRDefault="006005B1" w:rsidP="00242C0F">
      <w:pPr>
        <w:jc w:val="both"/>
        <w:rPr>
          <w:lang w:val="fr-FR"/>
        </w:rPr>
      </w:pPr>
      <w:r w:rsidRPr="0032190F">
        <w:rPr>
          <w:lang w:val="fr-FR"/>
        </w:rPr>
        <w:t>Balmo-Sabatiero</w:t>
      </w:r>
    </w:p>
    <w:p w14:paraId="70475959" w14:textId="62918653" w:rsidR="00AD3C20" w:rsidRPr="0032190F" w:rsidRDefault="00AD3C20" w:rsidP="00242C0F">
      <w:pPr>
        <w:jc w:val="both"/>
        <w:rPr>
          <w:lang w:val="fr-FR"/>
        </w:rPr>
      </w:pPr>
      <w:r w:rsidRPr="0032190F">
        <w:rPr>
          <w:lang w:val="fr-FR"/>
        </w:rPr>
        <w:t>Le site de Sabatiero</w:t>
      </w:r>
      <w:r w:rsidR="006005B1">
        <w:rPr>
          <w:lang w:val="fr-FR"/>
        </w:rPr>
        <w:t xml:space="preserve"> </w:t>
      </w:r>
      <w:r w:rsidRPr="0032190F">
        <w:rPr>
          <w:lang w:val="fr-FR"/>
        </w:rPr>
        <w:t xml:space="preserve">(Caunes-Minervois, Aude) a livré de la céramique mailhacienne à décor </w:t>
      </w:r>
      <w:hyperlink r:id="rId5477" w:anchor="Cul_Proto_Art_TAC_T_z" w:history="1">
        <w:r w:rsidR="00017B49" w:rsidRPr="0032190F">
          <w:rPr>
            <w:rStyle w:val="Hyperlink"/>
            <w:lang w:val="fr-FR"/>
          </w:rPr>
          <w:t>zoomorphe</w:t>
        </w:r>
      </w:hyperlink>
      <w:r w:rsidR="00C563D4" w:rsidRPr="00C563D4">
        <w:rPr>
          <w:lang w:val="fr-FR"/>
        </w:rPr>
        <w:t xml:space="preserve"> </w:t>
      </w:r>
      <w:r w:rsidRPr="0032190F">
        <w:rPr>
          <w:lang w:val="fr-FR"/>
        </w:rPr>
        <w:t>(BIB 1880 p. 104)</w:t>
      </w:r>
      <w:r w:rsidR="005910C4" w:rsidRPr="0032190F">
        <w:rPr>
          <w:lang w:val="fr-FR"/>
        </w:rPr>
        <w:t xml:space="preserve"> a livré des décors céramiques de la fin de l’âge du Bronze (BIB 1935 fig. 404)</w:t>
      </w:r>
    </w:p>
    <w:p w14:paraId="7C3B8E29" w14:textId="77777777" w:rsidR="00534939" w:rsidRPr="0032190F" w:rsidRDefault="00534939" w:rsidP="00242C0F">
      <w:pPr>
        <w:jc w:val="both"/>
        <w:rPr>
          <w:lang w:val="fr-FR"/>
        </w:rPr>
      </w:pPr>
      <w:r w:rsidRPr="0032190F">
        <w:rPr>
          <w:lang w:val="fr-FR"/>
        </w:rPr>
        <w:t xml:space="preserve">Céramique du BF 3b avec décor figuratif : VB44 </w:t>
      </w:r>
      <w:r w:rsidR="00936CEA" w:rsidRPr="0032190F">
        <w:rPr>
          <w:lang w:val="fr-FR"/>
        </w:rPr>
        <w:t xml:space="preserve">typoZipf, pas d’iconographie </w:t>
      </w:r>
      <w:r w:rsidRPr="0032190F">
        <w:rPr>
          <w:lang w:val="fr-FR"/>
        </w:rPr>
        <w:t xml:space="preserve"> (BIB 1880 p. </w:t>
      </w:r>
      <w:r w:rsidRPr="0032190F">
        <w:rPr>
          <w:rFonts w:ascii="Times-Roman" w:hAnsi="Times-Roman" w:cs="Times-Roman"/>
          <w:lang w:val="fr-FR" w:eastAsia="en-GB"/>
        </w:rPr>
        <w:t>622)</w:t>
      </w:r>
      <w:r w:rsidR="00653C50">
        <w:rPr>
          <w:rFonts w:ascii="Times-Roman" w:hAnsi="Times-Roman" w:cs="Times-Roman"/>
          <w:lang w:val="fr-FR" w:eastAsia="en-GB"/>
        </w:rPr>
        <w:t xml:space="preserve"> </w:t>
      </w:r>
      <w:r w:rsidR="00653C50" w:rsidRPr="0032190F">
        <w:rPr>
          <w:lang w:val="fr-FR"/>
        </w:rPr>
        <w:t xml:space="preserve">VB44 </w:t>
      </w:r>
      <w:r w:rsidR="00653C50">
        <w:rPr>
          <w:rFonts w:ascii="Times-Roman" w:hAnsi="Times-Roman" w:cs="Times-Roman"/>
          <w:lang w:val="fr-FR" w:eastAsia="en-GB"/>
        </w:rPr>
        <w:t xml:space="preserve">= 2 </w:t>
      </w:r>
      <w:r w:rsidR="00653C50">
        <w:rPr>
          <w:lang w:val="fr-FR"/>
        </w:rPr>
        <w:t>chevaux-escaliers au trait simple (SS BIB)</w:t>
      </w:r>
    </w:p>
    <w:p w14:paraId="13C9AB37" w14:textId="77777777" w:rsidR="00AD3C20" w:rsidRPr="0032190F" w:rsidRDefault="00AD3C20" w:rsidP="00242C0F">
      <w:pPr>
        <w:jc w:val="both"/>
        <w:rPr>
          <w:lang w:val="fr-FR"/>
        </w:rPr>
      </w:pPr>
    </w:p>
    <w:p w14:paraId="3ABA1B3F" w14:textId="77777777" w:rsidR="00AD3C20" w:rsidRPr="0032190F" w:rsidRDefault="00AD3C20" w:rsidP="00426FF9">
      <w:pPr>
        <w:pStyle w:val="Heading1"/>
      </w:pPr>
      <w:bookmarkStart w:id="2359" w:name="Sit_Condamine"/>
      <w:r w:rsidRPr="0032190F">
        <w:lastRenderedPageBreak/>
        <w:t>CONDAMINE</w:t>
      </w:r>
    </w:p>
    <w:bookmarkEnd w:id="2359"/>
    <w:p w14:paraId="10B4178E" w14:textId="77777777" w:rsidR="00AD3C20" w:rsidRPr="0032190F" w:rsidRDefault="00AD3C20" w:rsidP="00242C0F">
      <w:pPr>
        <w:jc w:val="both"/>
        <w:rPr>
          <w:lang w:val="fr-FR"/>
        </w:rPr>
      </w:pPr>
    </w:p>
    <w:p w14:paraId="67F869FE" w14:textId="7292CA9C" w:rsidR="00AD3C20" w:rsidRPr="0032190F" w:rsidRDefault="00AD3C20" w:rsidP="00242C0F">
      <w:pPr>
        <w:jc w:val="both"/>
        <w:rPr>
          <w:lang w:val="fr-FR"/>
        </w:rPr>
      </w:pPr>
      <w:r w:rsidRPr="0032190F">
        <w:rPr>
          <w:lang w:val="fr-FR"/>
        </w:rPr>
        <w:t xml:space="preserve">Le site de la Condamine (Mas-des-Cours, Aude) a livré de la céramique mailhacienne à décor </w:t>
      </w:r>
      <w:hyperlink r:id="rId5478" w:anchor="Cul_Proto_Art_TAC_T_z" w:history="1">
        <w:r w:rsidR="00017B49" w:rsidRPr="0032190F">
          <w:rPr>
            <w:rStyle w:val="Hyperlink"/>
            <w:lang w:val="fr-FR"/>
          </w:rPr>
          <w:t>zoomorphe</w:t>
        </w:r>
      </w:hyperlink>
      <w:r w:rsidR="00702D96" w:rsidRPr="0032190F">
        <w:rPr>
          <w:lang w:val="fr-FR"/>
        </w:rPr>
        <w:t xml:space="preserve"> </w:t>
      </w:r>
      <w:r w:rsidRPr="0032190F">
        <w:rPr>
          <w:lang w:val="fr-FR"/>
        </w:rPr>
        <w:t>(BIB 1880 p. 104)</w:t>
      </w:r>
      <w:r w:rsidR="008C52EA" w:rsidRPr="0032190F">
        <w:rPr>
          <w:lang w:val="fr-FR"/>
        </w:rPr>
        <w:t xml:space="preserve">. Céramique </w:t>
      </w:r>
      <w:hyperlink r:id="rId5479" w:anchor="Typ_Cera_G_monochrome" w:history="1">
        <w:r w:rsidR="00376BCC" w:rsidRPr="0032190F">
          <w:rPr>
            <w:rStyle w:val="Hyperlink"/>
            <w:lang w:val="fr-FR"/>
          </w:rPr>
          <w:t>grise monochrome</w:t>
        </w:r>
      </w:hyperlink>
      <w:r w:rsidR="00376BCC" w:rsidRPr="0032190F">
        <w:rPr>
          <w:lang w:val="fr-FR"/>
        </w:rPr>
        <w:t xml:space="preserve"> </w:t>
      </w:r>
      <w:r w:rsidR="008C52EA" w:rsidRPr="0032190F">
        <w:rPr>
          <w:lang w:val="fr-FR"/>
        </w:rPr>
        <w:t>avec de nombreuses coupes carénées (BIB J. Bertaut, réunion d’équipe SPP, 24/01/17)</w:t>
      </w:r>
    </w:p>
    <w:p w14:paraId="40071315" w14:textId="77777777" w:rsidR="00794978" w:rsidRPr="0032190F" w:rsidRDefault="00794978" w:rsidP="00242C0F">
      <w:pPr>
        <w:jc w:val="both"/>
        <w:rPr>
          <w:lang w:val="fr-FR"/>
        </w:rPr>
      </w:pPr>
    </w:p>
    <w:p w14:paraId="6A73F65A" w14:textId="77777777" w:rsidR="00794978" w:rsidRPr="0032190F" w:rsidRDefault="00794978" w:rsidP="00426FF9">
      <w:pPr>
        <w:pStyle w:val="Heading1"/>
      </w:pPr>
      <w:bookmarkStart w:id="2360" w:name="Sit_Vignoles_ZAC"/>
      <w:r w:rsidRPr="0032190F">
        <w:t>VIGNOLES</w:t>
      </w:r>
    </w:p>
    <w:bookmarkEnd w:id="2360"/>
    <w:p w14:paraId="7DBEBFD8" w14:textId="77777777" w:rsidR="00BE6107" w:rsidRDefault="00BE6107" w:rsidP="00242C0F">
      <w:pPr>
        <w:jc w:val="both"/>
        <w:rPr>
          <w:lang w:val="fr-FR"/>
        </w:rPr>
      </w:pPr>
      <w:r w:rsidRPr="0032190F">
        <w:rPr>
          <w:lang w:val="fr-FR"/>
        </w:rPr>
        <w:t>ZAC du Mas des Vignoles</w:t>
      </w:r>
      <w:r>
        <w:rPr>
          <w:lang w:val="fr-FR"/>
        </w:rPr>
        <w:t>, Mas de Vignoles</w:t>
      </w:r>
    </w:p>
    <w:p w14:paraId="19D2C9EA" w14:textId="77777777" w:rsidR="00BE6107" w:rsidRDefault="00BE6107" w:rsidP="00242C0F">
      <w:pPr>
        <w:jc w:val="both"/>
        <w:rPr>
          <w:lang w:val="fr-FR"/>
        </w:rPr>
      </w:pPr>
    </w:p>
    <w:p w14:paraId="4698E701" w14:textId="77777777" w:rsidR="00794978" w:rsidRPr="0032190F" w:rsidRDefault="00794978" w:rsidP="00242C0F">
      <w:pPr>
        <w:jc w:val="both"/>
        <w:rPr>
          <w:lang w:val="fr-FR"/>
        </w:rPr>
      </w:pPr>
      <w:r w:rsidRPr="0032190F">
        <w:rPr>
          <w:lang w:val="fr-FR"/>
        </w:rPr>
        <w:t>Région de Nîmes. dans la région de Nîmes à fait l'objet d'une fouille de sauvetage. elle est divisée en différentes zones (SS BIB)</w:t>
      </w:r>
    </w:p>
    <w:p w14:paraId="72E2F8C3" w14:textId="77777777" w:rsidR="00794978" w:rsidRPr="0032190F" w:rsidRDefault="00794978"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3"/>
        <w:gridCol w:w="750"/>
      </w:tblGrid>
      <w:tr w:rsidR="00794978" w14:paraId="231B827E" w14:textId="77777777" w:rsidTr="00C35EA7">
        <w:trPr>
          <w:jc w:val="center"/>
        </w:trPr>
        <w:tc>
          <w:tcPr>
            <w:tcW w:w="1203" w:type="dxa"/>
            <w:vMerge w:val="restart"/>
            <w:vAlign w:val="center"/>
          </w:tcPr>
          <w:p w14:paraId="086E4429" w14:textId="77777777" w:rsidR="00794978" w:rsidRDefault="00794978" w:rsidP="00C35EA7">
            <w:pPr>
              <w:jc w:val="center"/>
            </w:pPr>
            <w:r>
              <w:t>Mas</w:t>
            </w:r>
          </w:p>
          <w:p w14:paraId="09397AFE" w14:textId="77777777" w:rsidR="00794978" w:rsidRDefault="00794978" w:rsidP="00C35EA7">
            <w:pPr>
              <w:jc w:val="center"/>
            </w:pPr>
            <w:r>
              <w:t>des</w:t>
            </w:r>
          </w:p>
          <w:p w14:paraId="7D30082F" w14:textId="77777777" w:rsidR="00794978" w:rsidRDefault="00794978" w:rsidP="00C35EA7">
            <w:pPr>
              <w:jc w:val="center"/>
            </w:pPr>
            <w:r>
              <w:t>Vignoles</w:t>
            </w:r>
          </w:p>
        </w:tc>
        <w:tc>
          <w:tcPr>
            <w:tcW w:w="750" w:type="dxa"/>
            <w:vAlign w:val="center"/>
          </w:tcPr>
          <w:p w14:paraId="36B6EFD5" w14:textId="77777777" w:rsidR="00794978" w:rsidRDefault="00794978" w:rsidP="00C35EA7">
            <w:pPr>
              <w:jc w:val="center"/>
            </w:pPr>
            <w:r>
              <w:t>IV</w:t>
            </w:r>
          </w:p>
        </w:tc>
      </w:tr>
      <w:tr w:rsidR="00794978" w14:paraId="6E5819F7" w14:textId="77777777" w:rsidTr="00C35EA7">
        <w:trPr>
          <w:jc w:val="center"/>
        </w:trPr>
        <w:tc>
          <w:tcPr>
            <w:tcW w:w="1203" w:type="dxa"/>
            <w:vMerge/>
            <w:vAlign w:val="center"/>
          </w:tcPr>
          <w:p w14:paraId="7169D384" w14:textId="77777777" w:rsidR="00794978" w:rsidRDefault="00794978" w:rsidP="00C35EA7">
            <w:pPr>
              <w:jc w:val="center"/>
            </w:pPr>
          </w:p>
        </w:tc>
        <w:tc>
          <w:tcPr>
            <w:tcW w:w="750" w:type="dxa"/>
            <w:vAlign w:val="center"/>
          </w:tcPr>
          <w:p w14:paraId="03E4748E" w14:textId="77777777" w:rsidR="00794978" w:rsidRDefault="00794978" w:rsidP="00C35EA7">
            <w:pPr>
              <w:jc w:val="center"/>
            </w:pPr>
            <w:r>
              <w:t>V</w:t>
            </w:r>
          </w:p>
        </w:tc>
      </w:tr>
      <w:tr w:rsidR="00794978" w14:paraId="501AC8DD" w14:textId="77777777" w:rsidTr="00C35EA7">
        <w:trPr>
          <w:jc w:val="center"/>
        </w:trPr>
        <w:tc>
          <w:tcPr>
            <w:tcW w:w="1203" w:type="dxa"/>
            <w:vMerge/>
            <w:vAlign w:val="center"/>
          </w:tcPr>
          <w:p w14:paraId="44E90347" w14:textId="77777777" w:rsidR="00794978" w:rsidRDefault="00794978" w:rsidP="00C35EA7">
            <w:pPr>
              <w:jc w:val="center"/>
            </w:pPr>
          </w:p>
        </w:tc>
        <w:tc>
          <w:tcPr>
            <w:tcW w:w="750" w:type="dxa"/>
            <w:vAlign w:val="center"/>
          </w:tcPr>
          <w:p w14:paraId="3A2FA006" w14:textId="77777777" w:rsidR="00794978" w:rsidRDefault="00794978" w:rsidP="00C35EA7">
            <w:pPr>
              <w:jc w:val="center"/>
            </w:pPr>
            <w:r>
              <w:t>VII</w:t>
            </w:r>
          </w:p>
        </w:tc>
      </w:tr>
      <w:tr w:rsidR="00794978" w14:paraId="4AB9B50B" w14:textId="77777777" w:rsidTr="00C35EA7">
        <w:trPr>
          <w:jc w:val="center"/>
        </w:trPr>
        <w:tc>
          <w:tcPr>
            <w:tcW w:w="1203" w:type="dxa"/>
            <w:vMerge/>
            <w:vAlign w:val="center"/>
          </w:tcPr>
          <w:p w14:paraId="2E98B974" w14:textId="77777777" w:rsidR="00794978" w:rsidRDefault="00794978" w:rsidP="00C35EA7">
            <w:pPr>
              <w:jc w:val="center"/>
            </w:pPr>
          </w:p>
        </w:tc>
        <w:tc>
          <w:tcPr>
            <w:tcW w:w="750" w:type="dxa"/>
            <w:vAlign w:val="center"/>
          </w:tcPr>
          <w:p w14:paraId="340F5196" w14:textId="77777777" w:rsidR="00794978" w:rsidRDefault="00794978" w:rsidP="00C35EA7">
            <w:pPr>
              <w:jc w:val="center"/>
            </w:pPr>
            <w:r>
              <w:t>IX</w:t>
            </w:r>
          </w:p>
        </w:tc>
      </w:tr>
      <w:tr w:rsidR="00794978" w14:paraId="23040902" w14:textId="77777777" w:rsidTr="00C35EA7">
        <w:trPr>
          <w:jc w:val="center"/>
        </w:trPr>
        <w:tc>
          <w:tcPr>
            <w:tcW w:w="1203" w:type="dxa"/>
            <w:vMerge/>
            <w:vAlign w:val="center"/>
          </w:tcPr>
          <w:p w14:paraId="516340C2" w14:textId="77777777" w:rsidR="00794978" w:rsidRDefault="00794978" w:rsidP="00C35EA7">
            <w:pPr>
              <w:jc w:val="center"/>
            </w:pPr>
          </w:p>
        </w:tc>
        <w:tc>
          <w:tcPr>
            <w:tcW w:w="750" w:type="dxa"/>
            <w:vAlign w:val="center"/>
          </w:tcPr>
          <w:p w14:paraId="67B8438B" w14:textId="77777777" w:rsidR="00794978" w:rsidRDefault="00794978" w:rsidP="00C35EA7">
            <w:pPr>
              <w:jc w:val="center"/>
            </w:pPr>
            <w:r>
              <w:t>XII</w:t>
            </w:r>
          </w:p>
        </w:tc>
      </w:tr>
      <w:tr w:rsidR="00794978" w14:paraId="38E9E05E" w14:textId="77777777" w:rsidTr="00C35EA7">
        <w:trPr>
          <w:jc w:val="center"/>
        </w:trPr>
        <w:tc>
          <w:tcPr>
            <w:tcW w:w="1203" w:type="dxa"/>
            <w:vMerge/>
            <w:vAlign w:val="center"/>
          </w:tcPr>
          <w:p w14:paraId="6CDA5F93" w14:textId="77777777" w:rsidR="00794978" w:rsidRDefault="00794978" w:rsidP="00C35EA7">
            <w:pPr>
              <w:jc w:val="center"/>
            </w:pPr>
          </w:p>
        </w:tc>
        <w:tc>
          <w:tcPr>
            <w:tcW w:w="750" w:type="dxa"/>
            <w:vAlign w:val="center"/>
          </w:tcPr>
          <w:p w14:paraId="1091800B" w14:textId="77777777" w:rsidR="00794978" w:rsidRDefault="00794978" w:rsidP="00C35EA7">
            <w:pPr>
              <w:jc w:val="center"/>
            </w:pPr>
            <w:r>
              <w:t>XIII</w:t>
            </w:r>
          </w:p>
        </w:tc>
      </w:tr>
      <w:tr w:rsidR="00794978" w14:paraId="3ECCD5B1" w14:textId="77777777" w:rsidTr="00C35EA7">
        <w:trPr>
          <w:jc w:val="center"/>
        </w:trPr>
        <w:tc>
          <w:tcPr>
            <w:tcW w:w="1203" w:type="dxa"/>
            <w:vMerge/>
            <w:vAlign w:val="center"/>
          </w:tcPr>
          <w:p w14:paraId="7F513CBA" w14:textId="77777777" w:rsidR="00794978" w:rsidRDefault="00794978" w:rsidP="00C35EA7">
            <w:pPr>
              <w:jc w:val="center"/>
            </w:pPr>
          </w:p>
        </w:tc>
        <w:tc>
          <w:tcPr>
            <w:tcW w:w="750" w:type="dxa"/>
            <w:vAlign w:val="center"/>
          </w:tcPr>
          <w:p w14:paraId="6A93AFD1" w14:textId="77777777" w:rsidR="00794978" w:rsidRDefault="00794978" w:rsidP="00C35EA7">
            <w:pPr>
              <w:jc w:val="center"/>
            </w:pPr>
            <w:r>
              <w:t>XV</w:t>
            </w:r>
          </w:p>
        </w:tc>
      </w:tr>
      <w:tr w:rsidR="00BE6107" w14:paraId="61F9F379" w14:textId="77777777" w:rsidTr="00C35EA7">
        <w:trPr>
          <w:jc w:val="center"/>
        </w:trPr>
        <w:tc>
          <w:tcPr>
            <w:tcW w:w="1203" w:type="dxa"/>
            <w:vAlign w:val="center"/>
          </w:tcPr>
          <w:p w14:paraId="532ECF4D" w14:textId="77777777" w:rsidR="00BE6107" w:rsidRDefault="00BE6107" w:rsidP="00C35EA7">
            <w:pPr>
              <w:jc w:val="center"/>
            </w:pPr>
          </w:p>
        </w:tc>
        <w:tc>
          <w:tcPr>
            <w:tcW w:w="750" w:type="dxa"/>
            <w:vAlign w:val="center"/>
          </w:tcPr>
          <w:p w14:paraId="45D39B4F" w14:textId="655206FA" w:rsidR="00BE6107" w:rsidRDefault="00000000" w:rsidP="00C35EA7">
            <w:pPr>
              <w:jc w:val="center"/>
            </w:pPr>
            <w:hyperlink r:id="rId5480" w:anchor="Sit_Vignoles_ZAC_X" w:history="1">
              <w:r w:rsidR="00BE6107" w:rsidRPr="00BE6107">
                <w:rPr>
                  <w:rStyle w:val="Hyperlink"/>
                </w:rPr>
                <w:t>X</w:t>
              </w:r>
            </w:hyperlink>
          </w:p>
        </w:tc>
      </w:tr>
    </w:tbl>
    <w:p w14:paraId="4CFE57A0" w14:textId="77777777" w:rsidR="008C649B" w:rsidRDefault="008C649B" w:rsidP="00242C0F">
      <w:pPr>
        <w:jc w:val="both"/>
      </w:pPr>
    </w:p>
    <w:p w14:paraId="547479D4" w14:textId="77777777" w:rsidR="00BE6107" w:rsidRPr="00BE6107" w:rsidRDefault="00BE6107" w:rsidP="00242C0F">
      <w:pPr>
        <w:jc w:val="both"/>
        <w:rPr>
          <w:lang w:val="fr-FR"/>
        </w:rPr>
      </w:pPr>
      <w:r w:rsidRPr="00BE6107">
        <w:rPr>
          <w:lang w:val="fr-FR"/>
        </w:rPr>
        <w:t>Montre une occupation épicardiale longue (BIB 2926)</w:t>
      </w:r>
      <w:r>
        <w:rPr>
          <w:lang w:val="fr-FR"/>
        </w:rPr>
        <w:t xml:space="preserve"> v. Taï (BIB 2926)</w:t>
      </w:r>
    </w:p>
    <w:p w14:paraId="137298A7" w14:textId="77777777" w:rsidR="00BE6107" w:rsidRPr="00BE6107" w:rsidRDefault="00BE6107" w:rsidP="00242C0F">
      <w:pPr>
        <w:jc w:val="both"/>
        <w:rPr>
          <w:lang w:val="fr-FR"/>
        </w:rPr>
      </w:pPr>
    </w:p>
    <w:p w14:paraId="2E5701F4" w14:textId="77777777" w:rsidR="008C649B" w:rsidRDefault="00794978" w:rsidP="00426FF9">
      <w:pPr>
        <w:pStyle w:val="Heading1"/>
      </w:pPr>
      <w:r>
        <w:t>VIGNOL</w:t>
      </w:r>
      <w:r w:rsidR="008C649B">
        <w:t xml:space="preserve">ES </w:t>
      </w:r>
      <w:r>
        <w:t>IV</w:t>
      </w:r>
    </w:p>
    <w:p w14:paraId="5AF2CBD3" w14:textId="77777777" w:rsidR="00252C70" w:rsidRPr="00BE6107" w:rsidRDefault="00252C70" w:rsidP="00242C0F">
      <w:pPr>
        <w:jc w:val="both"/>
        <w:rPr>
          <w:lang w:val="fr-FR"/>
        </w:rPr>
      </w:pPr>
      <w:r w:rsidRPr="00BE6107">
        <w:rPr>
          <w:lang w:val="fr-FR"/>
        </w:rPr>
        <w:t>Mas de</w:t>
      </w:r>
      <w:r w:rsidR="00794978" w:rsidRPr="00BE6107">
        <w:rPr>
          <w:lang w:val="fr-FR"/>
        </w:rPr>
        <w:t>s</w:t>
      </w:r>
      <w:r w:rsidRPr="00BE6107">
        <w:rPr>
          <w:lang w:val="fr-FR"/>
        </w:rPr>
        <w:t xml:space="preserve"> Vigno</w:t>
      </w:r>
      <w:r w:rsidR="00794978" w:rsidRPr="00BE6107">
        <w:rPr>
          <w:lang w:val="fr-FR"/>
        </w:rPr>
        <w:t>l</w:t>
      </w:r>
      <w:r w:rsidRPr="00BE6107">
        <w:rPr>
          <w:lang w:val="fr-FR"/>
        </w:rPr>
        <w:t>les</w:t>
      </w:r>
    </w:p>
    <w:p w14:paraId="2F8243DB" w14:textId="77777777" w:rsidR="00252C70" w:rsidRPr="00BE6107" w:rsidRDefault="00252C70" w:rsidP="00242C0F">
      <w:pPr>
        <w:jc w:val="both"/>
        <w:rPr>
          <w:lang w:val="fr-FR"/>
        </w:rPr>
      </w:pPr>
    </w:p>
    <w:p w14:paraId="3371F91C" w14:textId="45DA541A" w:rsidR="008C649B" w:rsidRDefault="00794978" w:rsidP="00242C0F">
      <w:pPr>
        <w:jc w:val="both"/>
        <w:rPr>
          <w:lang w:val="fr-FR"/>
        </w:rPr>
      </w:pPr>
      <w:r w:rsidRPr="0032190F">
        <w:rPr>
          <w:lang w:val="fr-FR"/>
        </w:rPr>
        <w:t xml:space="preserve">Secteur du </w:t>
      </w:r>
      <w:hyperlink r:id="rId5481" w:anchor="Sit_Vignoles_ZAC" w:history="1">
        <w:r w:rsidRPr="0032190F">
          <w:rPr>
            <w:rStyle w:val="Hyperlink"/>
            <w:lang w:val="fr-FR"/>
          </w:rPr>
          <w:t>Mas des Vignoles</w:t>
        </w:r>
      </w:hyperlink>
      <w:r w:rsidRPr="0032190F">
        <w:rPr>
          <w:lang w:val="fr-FR"/>
        </w:rPr>
        <w:t xml:space="preserve">. </w:t>
      </w:r>
      <w:r w:rsidR="008C649B" w:rsidRPr="0032190F">
        <w:rPr>
          <w:lang w:val="fr-FR"/>
        </w:rPr>
        <w:t>Vers 2600-2400 : Habitat du Mas des Vignols 4 (BIB C. Gilabert, L. Jallot colloque Habitat Dijon 2015)</w:t>
      </w:r>
      <w:r w:rsidR="00252C70" w:rsidRPr="0032190F">
        <w:rPr>
          <w:lang w:val="fr-FR"/>
        </w:rPr>
        <w:t xml:space="preserve"> Existence d'un chemin plat</w:t>
      </w:r>
      <w:r w:rsidRPr="0032190F">
        <w:rPr>
          <w:lang w:val="fr-FR"/>
        </w:rPr>
        <w:t>, d'un chemin avec 1 fossé bordier,</w:t>
      </w:r>
      <w:r w:rsidR="00252C70" w:rsidRPr="0032190F">
        <w:rPr>
          <w:lang w:val="fr-FR"/>
        </w:rPr>
        <w:t xml:space="preserve"> </w:t>
      </w:r>
      <w:r w:rsidRPr="0032190F">
        <w:rPr>
          <w:lang w:val="fr-FR"/>
        </w:rPr>
        <w:t xml:space="preserve">tous deux </w:t>
      </w:r>
      <w:r w:rsidR="00252C70" w:rsidRPr="0032190F">
        <w:rPr>
          <w:lang w:val="fr-FR"/>
        </w:rPr>
        <w:t>protohistorique</w:t>
      </w:r>
      <w:r w:rsidRPr="0032190F">
        <w:rPr>
          <w:lang w:val="fr-FR"/>
        </w:rPr>
        <w:t>s</w:t>
      </w:r>
      <w:r w:rsidR="00252C70" w:rsidRPr="0032190F">
        <w:rPr>
          <w:lang w:val="fr-FR"/>
        </w:rPr>
        <w:t xml:space="preserve"> au Mas de Vignoles IV (BIB P. Séjalon in BIB 2540)</w:t>
      </w:r>
    </w:p>
    <w:p w14:paraId="366E64C4" w14:textId="77777777" w:rsidR="001811F1" w:rsidRPr="0032190F" w:rsidRDefault="001811F1" w:rsidP="00242C0F">
      <w:pPr>
        <w:jc w:val="both"/>
        <w:rPr>
          <w:lang w:val="fr-FR"/>
        </w:rPr>
      </w:pPr>
    </w:p>
    <w:p w14:paraId="441C7285" w14:textId="77777777" w:rsidR="00794978" w:rsidRPr="0032190F" w:rsidRDefault="00794978" w:rsidP="00426FF9">
      <w:pPr>
        <w:pStyle w:val="Heading1"/>
      </w:pPr>
      <w:r w:rsidRPr="0032190F">
        <w:t>VIGNOLES VII</w:t>
      </w:r>
    </w:p>
    <w:p w14:paraId="12621E74" w14:textId="4AA43AC0" w:rsidR="00794978" w:rsidRPr="0032190F" w:rsidRDefault="00794978" w:rsidP="00242C0F">
      <w:pPr>
        <w:jc w:val="both"/>
        <w:rPr>
          <w:lang w:val="fr-FR"/>
        </w:rPr>
      </w:pPr>
      <w:r w:rsidRPr="0032190F">
        <w:rPr>
          <w:lang w:val="fr-FR"/>
        </w:rPr>
        <w:t xml:space="preserve">Secteur du </w:t>
      </w:r>
      <w:hyperlink r:id="rId5482" w:anchor="Sit_Vignoles_ZAC" w:history="1">
        <w:r w:rsidRPr="0032190F">
          <w:rPr>
            <w:rStyle w:val="Hyperlink"/>
            <w:lang w:val="fr-FR"/>
          </w:rPr>
          <w:t>Mas des Vignoles</w:t>
        </w:r>
      </w:hyperlink>
      <w:r w:rsidRPr="0032190F">
        <w:rPr>
          <w:lang w:val="fr-FR"/>
        </w:rPr>
        <w:t>. Existence d'un chemin avec 1 fossé bordier protohistorique (BIB P. Séjalon in BIB 2540)</w:t>
      </w:r>
    </w:p>
    <w:p w14:paraId="5936FC37" w14:textId="77777777" w:rsidR="00794978" w:rsidRPr="0032190F" w:rsidRDefault="00794978" w:rsidP="00242C0F">
      <w:pPr>
        <w:jc w:val="both"/>
        <w:rPr>
          <w:lang w:val="fr-FR"/>
        </w:rPr>
      </w:pPr>
    </w:p>
    <w:p w14:paraId="2D76AD0A" w14:textId="77777777" w:rsidR="00794978" w:rsidRPr="0032190F" w:rsidRDefault="00794978" w:rsidP="00426FF9">
      <w:pPr>
        <w:pStyle w:val="Heading1"/>
      </w:pPr>
      <w:r w:rsidRPr="0032190F">
        <w:t>VIGNOLES IX</w:t>
      </w:r>
    </w:p>
    <w:p w14:paraId="3CD9110E" w14:textId="2FF4B673" w:rsidR="00794978" w:rsidRDefault="00794978" w:rsidP="00794978">
      <w:pPr>
        <w:jc w:val="both"/>
        <w:rPr>
          <w:lang w:val="fr-FR"/>
        </w:rPr>
      </w:pPr>
      <w:r w:rsidRPr="0032190F">
        <w:rPr>
          <w:lang w:val="fr-FR"/>
        </w:rPr>
        <w:t xml:space="preserve">Secteur du </w:t>
      </w:r>
      <w:hyperlink r:id="rId5483" w:anchor="Sit_Vignoles_ZAC" w:history="1">
        <w:r w:rsidRPr="0032190F">
          <w:rPr>
            <w:rStyle w:val="Hyperlink"/>
            <w:lang w:val="fr-FR"/>
          </w:rPr>
          <w:t>Mas des Vignoles</w:t>
        </w:r>
      </w:hyperlink>
      <w:r w:rsidRPr="0032190F">
        <w:rPr>
          <w:lang w:val="fr-FR"/>
        </w:rPr>
        <w:t>. Existence d'un chemin avec 1 fossé bordier et d'un chemin creux protohistoriques. Ce dernier est large de 9 m et daté du 5e aec et sera utilisé jusqu'à l'époque moderne (BIB P. Séjalon in BIB 2540)</w:t>
      </w:r>
    </w:p>
    <w:p w14:paraId="6E70174E" w14:textId="77777777" w:rsidR="00BE6107" w:rsidRDefault="00BE6107" w:rsidP="00794978">
      <w:pPr>
        <w:jc w:val="both"/>
        <w:rPr>
          <w:lang w:val="fr-FR"/>
        </w:rPr>
      </w:pPr>
    </w:p>
    <w:p w14:paraId="5D3B07A4" w14:textId="77777777" w:rsidR="00BE6107" w:rsidRPr="0032190F" w:rsidRDefault="00BE6107" w:rsidP="00426FF9">
      <w:pPr>
        <w:pStyle w:val="Heading1"/>
      </w:pPr>
      <w:bookmarkStart w:id="2361" w:name="Sit_Vignoles_ZAC_X"/>
      <w:r w:rsidRPr="0032190F">
        <w:t>VIGNOLES X</w:t>
      </w:r>
    </w:p>
    <w:bookmarkEnd w:id="2361"/>
    <w:p w14:paraId="3CA1059B" w14:textId="77777777" w:rsidR="00BE6107" w:rsidRPr="0032190F" w:rsidRDefault="00BE6107" w:rsidP="00794978">
      <w:pPr>
        <w:jc w:val="both"/>
        <w:rPr>
          <w:lang w:val="fr-FR"/>
        </w:rPr>
      </w:pPr>
    </w:p>
    <w:p w14:paraId="0860DBC9" w14:textId="517F8BF6" w:rsidR="00794978" w:rsidRDefault="00000000" w:rsidP="00242C0F">
      <w:pPr>
        <w:jc w:val="both"/>
        <w:rPr>
          <w:lang w:val="fr-FR"/>
        </w:rPr>
      </w:pPr>
      <w:hyperlink r:id="rId5484" w:anchor="Cul_Neo_Moyen_hab" w:history="1">
        <w:r w:rsidR="00BE6107" w:rsidRPr="00BE6107">
          <w:rPr>
            <w:rStyle w:val="Hyperlink"/>
            <w:lang w:val="fr-FR"/>
          </w:rPr>
          <w:t>Habitat NM</w:t>
        </w:r>
      </w:hyperlink>
    </w:p>
    <w:p w14:paraId="06DC64A5" w14:textId="77777777" w:rsidR="00BE6107" w:rsidRPr="0032190F" w:rsidRDefault="00BE6107" w:rsidP="00242C0F">
      <w:pPr>
        <w:jc w:val="both"/>
        <w:rPr>
          <w:lang w:val="fr-FR"/>
        </w:rPr>
      </w:pPr>
    </w:p>
    <w:p w14:paraId="500DD160" w14:textId="77777777" w:rsidR="00794978" w:rsidRPr="0032190F" w:rsidRDefault="00794978" w:rsidP="00426FF9">
      <w:pPr>
        <w:pStyle w:val="Heading1"/>
      </w:pPr>
      <w:r w:rsidRPr="0032190F">
        <w:t>VIGNOLES XII</w:t>
      </w:r>
    </w:p>
    <w:p w14:paraId="3D263BFF" w14:textId="184109FA" w:rsidR="00794978" w:rsidRPr="0032190F" w:rsidRDefault="00794978" w:rsidP="00794978">
      <w:pPr>
        <w:jc w:val="both"/>
        <w:rPr>
          <w:lang w:val="fr-FR"/>
        </w:rPr>
      </w:pPr>
      <w:r w:rsidRPr="0032190F">
        <w:rPr>
          <w:lang w:val="fr-FR"/>
        </w:rPr>
        <w:t xml:space="preserve">Secteur du </w:t>
      </w:r>
      <w:hyperlink r:id="rId5485" w:anchor="Sit_Vignoles_ZAC" w:history="1">
        <w:r w:rsidRPr="0032190F">
          <w:rPr>
            <w:rStyle w:val="Hyperlink"/>
            <w:lang w:val="fr-FR"/>
          </w:rPr>
          <w:t>Mas des Vignoles</w:t>
        </w:r>
      </w:hyperlink>
      <w:r w:rsidRPr="0032190F">
        <w:rPr>
          <w:lang w:val="fr-FR"/>
        </w:rPr>
        <w:t>. Existence d'un chemin avec 2 fossés bordiers protohistoriques (BIB P. Séjalon in BIB 2540)</w:t>
      </w:r>
    </w:p>
    <w:p w14:paraId="7ED88398" w14:textId="77777777" w:rsidR="00794978" w:rsidRPr="0032190F" w:rsidRDefault="00794978" w:rsidP="00242C0F">
      <w:pPr>
        <w:jc w:val="both"/>
        <w:rPr>
          <w:lang w:val="fr-FR"/>
        </w:rPr>
      </w:pPr>
    </w:p>
    <w:p w14:paraId="533D55E1" w14:textId="77777777" w:rsidR="00794978" w:rsidRPr="0032190F" w:rsidRDefault="00794978" w:rsidP="00426FF9">
      <w:pPr>
        <w:pStyle w:val="Heading1"/>
      </w:pPr>
      <w:r w:rsidRPr="0032190F">
        <w:lastRenderedPageBreak/>
        <w:t>VIGNOLES XIII</w:t>
      </w:r>
    </w:p>
    <w:p w14:paraId="731475B9" w14:textId="402CA50E" w:rsidR="00794978" w:rsidRPr="0032190F" w:rsidRDefault="00794978" w:rsidP="00794978">
      <w:pPr>
        <w:jc w:val="both"/>
        <w:rPr>
          <w:lang w:val="fr-FR"/>
        </w:rPr>
      </w:pPr>
      <w:r w:rsidRPr="0032190F">
        <w:rPr>
          <w:lang w:val="fr-FR"/>
        </w:rPr>
        <w:t xml:space="preserve">Secteur du </w:t>
      </w:r>
      <w:hyperlink r:id="rId5486" w:anchor="Sit_Vignoles_ZAC" w:history="1">
        <w:r w:rsidRPr="0032190F">
          <w:rPr>
            <w:rStyle w:val="Hyperlink"/>
            <w:lang w:val="fr-FR"/>
          </w:rPr>
          <w:t>Mas des Vignoles</w:t>
        </w:r>
      </w:hyperlink>
      <w:r w:rsidRPr="0032190F">
        <w:rPr>
          <w:lang w:val="fr-FR"/>
        </w:rPr>
        <w:t>. Existence d'un chemin avec 2 fossés bordiers protohistoriques (BIB P. Séjalon in BIB 2540)</w:t>
      </w:r>
    </w:p>
    <w:p w14:paraId="72F52401" w14:textId="77777777" w:rsidR="00794978" w:rsidRPr="0032190F" w:rsidRDefault="00794978" w:rsidP="00242C0F">
      <w:pPr>
        <w:jc w:val="both"/>
        <w:rPr>
          <w:lang w:val="fr-FR"/>
        </w:rPr>
      </w:pPr>
    </w:p>
    <w:p w14:paraId="4173267C" w14:textId="77777777" w:rsidR="00794978" w:rsidRPr="0032190F" w:rsidRDefault="00794978" w:rsidP="00426FF9">
      <w:pPr>
        <w:pStyle w:val="Heading1"/>
      </w:pPr>
      <w:r w:rsidRPr="0032190F">
        <w:t>VIGNOLES XV</w:t>
      </w:r>
    </w:p>
    <w:p w14:paraId="79984114" w14:textId="3730C667" w:rsidR="00794978" w:rsidRPr="0032190F" w:rsidRDefault="00794978" w:rsidP="00794978">
      <w:pPr>
        <w:jc w:val="both"/>
        <w:rPr>
          <w:lang w:val="fr-FR"/>
        </w:rPr>
      </w:pPr>
      <w:r w:rsidRPr="0032190F">
        <w:rPr>
          <w:lang w:val="fr-FR"/>
        </w:rPr>
        <w:t xml:space="preserve">Secteur du </w:t>
      </w:r>
      <w:hyperlink r:id="rId5487" w:anchor="Sit_Vignoles_ZAC" w:history="1">
        <w:r w:rsidRPr="0032190F">
          <w:rPr>
            <w:rStyle w:val="Hyperlink"/>
            <w:lang w:val="fr-FR"/>
          </w:rPr>
          <w:t>Mas des Vignoles</w:t>
        </w:r>
      </w:hyperlink>
      <w:r w:rsidRPr="0032190F">
        <w:rPr>
          <w:lang w:val="fr-FR"/>
        </w:rPr>
        <w:t>. Existence d'un chemin avec 2 fossés bordiers protohistoriques (BIB P. Séjalon in BIB 2540)</w:t>
      </w:r>
    </w:p>
    <w:p w14:paraId="61059AE5" w14:textId="77777777" w:rsidR="00794978" w:rsidRPr="0032190F" w:rsidRDefault="00794978" w:rsidP="00794978">
      <w:pPr>
        <w:jc w:val="both"/>
        <w:rPr>
          <w:lang w:val="fr-FR"/>
        </w:rPr>
      </w:pPr>
    </w:p>
    <w:p w14:paraId="2F141C22" w14:textId="77777777" w:rsidR="00794978" w:rsidRPr="0032190F" w:rsidRDefault="00794978" w:rsidP="00794978">
      <w:pPr>
        <w:jc w:val="both"/>
        <w:rPr>
          <w:lang w:val="fr-FR"/>
        </w:rPr>
      </w:pPr>
      <w:r w:rsidRPr="0032190F">
        <w:rPr>
          <w:lang w:val="fr-FR"/>
        </w:rPr>
        <w:t>MAS DE CHEYLON</w:t>
      </w:r>
    </w:p>
    <w:p w14:paraId="31880F22" w14:textId="77777777" w:rsidR="00794978" w:rsidRPr="0032190F" w:rsidRDefault="00794978" w:rsidP="00794978">
      <w:pPr>
        <w:jc w:val="both"/>
        <w:rPr>
          <w:lang w:val="fr-FR"/>
        </w:rPr>
      </w:pPr>
      <w:r w:rsidRPr="0032190F">
        <w:rPr>
          <w:lang w:val="fr-FR"/>
        </w:rPr>
        <w:t>Languedoc. Existence d'un chemin avec 2 fossés bordiers protohistoriques (BIB P. Séjalon in BIB 2540)</w:t>
      </w:r>
    </w:p>
    <w:p w14:paraId="4BB94977" w14:textId="77777777" w:rsidR="00794978" w:rsidRPr="0032190F" w:rsidRDefault="00794978" w:rsidP="00794978">
      <w:pPr>
        <w:jc w:val="both"/>
        <w:rPr>
          <w:lang w:val="fr-FR"/>
        </w:rPr>
      </w:pPr>
    </w:p>
    <w:p w14:paraId="1E444A53" w14:textId="77777777" w:rsidR="00794978" w:rsidRPr="0032190F" w:rsidRDefault="00794978" w:rsidP="00794978">
      <w:pPr>
        <w:jc w:val="both"/>
        <w:rPr>
          <w:lang w:val="fr-FR"/>
        </w:rPr>
      </w:pPr>
      <w:r w:rsidRPr="0032190F">
        <w:rPr>
          <w:lang w:val="fr-FR"/>
        </w:rPr>
        <w:t>VOIE DE MARGUERITE</w:t>
      </w:r>
    </w:p>
    <w:p w14:paraId="3CE421CD" w14:textId="77777777" w:rsidR="00794978" w:rsidRPr="0032190F" w:rsidRDefault="00794978" w:rsidP="00794978">
      <w:pPr>
        <w:jc w:val="both"/>
        <w:rPr>
          <w:lang w:val="fr-FR"/>
        </w:rPr>
      </w:pPr>
      <w:r w:rsidRPr="0032190F">
        <w:rPr>
          <w:lang w:val="fr-FR"/>
        </w:rPr>
        <w:t>Languedoc. Chemin creux daté du 5e aec (BIB P. Séjalon in BIB 2540)</w:t>
      </w:r>
    </w:p>
    <w:p w14:paraId="16F19289" w14:textId="77777777" w:rsidR="00794978" w:rsidRPr="0032190F" w:rsidRDefault="00794978" w:rsidP="00794978">
      <w:pPr>
        <w:jc w:val="both"/>
        <w:rPr>
          <w:lang w:val="fr-FR"/>
        </w:rPr>
      </w:pPr>
    </w:p>
    <w:p w14:paraId="4C8F5C2C" w14:textId="77777777" w:rsidR="00794978" w:rsidRPr="0032190F" w:rsidRDefault="00794978" w:rsidP="00794978">
      <w:pPr>
        <w:jc w:val="both"/>
        <w:rPr>
          <w:lang w:val="fr-FR"/>
        </w:rPr>
      </w:pPr>
      <w:r w:rsidRPr="0032190F">
        <w:rPr>
          <w:lang w:val="fr-FR"/>
        </w:rPr>
        <w:t>MAS VIGIER</w:t>
      </w:r>
    </w:p>
    <w:p w14:paraId="32CFEBFC" w14:textId="77777777" w:rsidR="00794978" w:rsidRPr="0032190F" w:rsidRDefault="00794978" w:rsidP="00794978">
      <w:pPr>
        <w:jc w:val="both"/>
        <w:rPr>
          <w:lang w:val="fr-FR"/>
        </w:rPr>
      </w:pPr>
      <w:r w:rsidRPr="0032190F">
        <w:rPr>
          <w:lang w:val="fr-FR"/>
        </w:rPr>
        <w:t>Languedoc. Chemin creux daté du 5e-4e aec (BIB P. Séjalon in BIB 2540)</w:t>
      </w:r>
    </w:p>
    <w:p w14:paraId="6D9D00E1" w14:textId="77777777" w:rsidR="00252C70" w:rsidRPr="0032190F" w:rsidRDefault="00252C70" w:rsidP="00242C0F">
      <w:pPr>
        <w:jc w:val="both"/>
        <w:rPr>
          <w:lang w:val="fr-FR"/>
        </w:rPr>
      </w:pPr>
    </w:p>
    <w:p w14:paraId="3B37ABE1" w14:textId="77777777" w:rsidR="00252C70" w:rsidRPr="0032190F" w:rsidRDefault="00252C70" w:rsidP="00242C0F">
      <w:pPr>
        <w:jc w:val="both"/>
        <w:rPr>
          <w:lang w:val="fr-FR"/>
        </w:rPr>
      </w:pPr>
      <w:r w:rsidRPr="0032190F">
        <w:rPr>
          <w:lang w:val="fr-FR"/>
        </w:rPr>
        <w:t>LAURONS</w:t>
      </w:r>
    </w:p>
    <w:p w14:paraId="61C99F31" w14:textId="77777777" w:rsidR="00252C70" w:rsidRPr="0032190F" w:rsidRDefault="00252C70" w:rsidP="00242C0F">
      <w:pPr>
        <w:jc w:val="both"/>
        <w:rPr>
          <w:lang w:val="fr-FR"/>
        </w:rPr>
      </w:pPr>
      <w:r w:rsidRPr="0032190F">
        <w:rPr>
          <w:lang w:val="fr-FR"/>
        </w:rPr>
        <w:t>Les Laurons (Arc-sur-Agens, Var), existence d'un chemin plat protohistorique qui existe dès le BF3 (BIB P. Séjalon in BIB 2540)</w:t>
      </w:r>
    </w:p>
    <w:p w14:paraId="0EED0D72" w14:textId="77777777" w:rsidR="00D346A7" w:rsidRPr="0032190F" w:rsidRDefault="00D346A7" w:rsidP="00242C0F">
      <w:pPr>
        <w:jc w:val="both"/>
        <w:rPr>
          <w:lang w:val="fr-FR"/>
        </w:rPr>
      </w:pPr>
    </w:p>
    <w:p w14:paraId="37297E72" w14:textId="77777777" w:rsidR="00D346A7" w:rsidRPr="0032190F" w:rsidRDefault="00D346A7" w:rsidP="00426FF9">
      <w:pPr>
        <w:pStyle w:val="Heading1"/>
      </w:pPr>
      <w:bookmarkStart w:id="2362" w:name="Sit_Villeplaine"/>
      <w:r w:rsidRPr="0032190F">
        <w:t>VILLEPLAINE</w:t>
      </w:r>
      <w:bookmarkEnd w:id="2362"/>
    </w:p>
    <w:p w14:paraId="4DE49F73" w14:textId="77777777" w:rsidR="007439BA" w:rsidRPr="0032190F" w:rsidRDefault="007439BA" w:rsidP="00242C0F">
      <w:pPr>
        <w:jc w:val="both"/>
        <w:rPr>
          <w:lang w:val="fr-FR"/>
        </w:rPr>
      </w:pPr>
    </w:p>
    <w:p w14:paraId="56C5D5EB" w14:textId="77777777" w:rsidR="00121375" w:rsidRPr="0032190F" w:rsidRDefault="00886BF0" w:rsidP="00242C0F">
      <w:pPr>
        <w:jc w:val="both"/>
        <w:rPr>
          <w:lang w:val="fr-FR"/>
        </w:rPr>
      </w:pPr>
      <w:r w:rsidRPr="0032190F">
        <w:rPr>
          <w:lang w:val="fr-FR"/>
        </w:rPr>
        <w:t>Villeplaine (Séverac-le-Château, Aveyron), d</w:t>
      </w:r>
      <w:r w:rsidR="00121375" w:rsidRPr="0032190F">
        <w:rPr>
          <w:lang w:val="fr-FR"/>
        </w:rPr>
        <w:t>ifférents tumuli (BIB Dedet et al. in BIB 2117)</w:t>
      </w:r>
      <w:r w:rsidR="00D147F3" w:rsidRPr="0032190F">
        <w:rPr>
          <w:lang w:val="fr-FR"/>
        </w:rPr>
        <w:t>. Il existe plusieurs tumulus (P. Gruat in BIB 2540)</w:t>
      </w:r>
    </w:p>
    <w:p w14:paraId="7EAC7BB9" w14:textId="77777777" w:rsidR="00121375" w:rsidRPr="0032190F" w:rsidRDefault="00121375" w:rsidP="00242C0F">
      <w:pPr>
        <w:jc w:val="both"/>
        <w:rPr>
          <w:lang w:val="fr-FR"/>
        </w:rPr>
      </w:pPr>
    </w:p>
    <w:p w14:paraId="3A1362DE" w14:textId="77777777" w:rsidR="00121375" w:rsidRPr="0032190F" w:rsidRDefault="005A3047" w:rsidP="00121375">
      <w:pPr>
        <w:pStyle w:val="Heading2"/>
      </w:pPr>
      <w:bookmarkStart w:id="2363" w:name="Sit_Villeplaine_tumulus1"/>
      <w:r>
        <w:t>t</w:t>
      </w:r>
      <w:r w:rsidR="00121375" w:rsidRPr="0032190F">
        <w:t>umulus 1</w:t>
      </w:r>
    </w:p>
    <w:bookmarkEnd w:id="2363"/>
    <w:p w14:paraId="14C49F77" w14:textId="77777777" w:rsidR="00D15462" w:rsidRPr="0032190F" w:rsidRDefault="00D15462" w:rsidP="00D15462">
      <w:pPr>
        <w:rPr>
          <w:lang w:val="fr-FR"/>
        </w:rPr>
      </w:pPr>
    </w:p>
    <w:p w14:paraId="56265047" w14:textId="3962B221" w:rsidR="00D15462" w:rsidRDefault="00D15462" w:rsidP="00D15462">
      <w:pPr>
        <w:rPr>
          <w:lang w:val="fr-FR"/>
        </w:rPr>
      </w:pPr>
      <w:r w:rsidRPr="0032190F">
        <w:rPr>
          <w:lang w:val="fr-FR"/>
        </w:rPr>
        <w:t>Daté du 9e-7e aec  (BIB P. Gruat in BIB 2341)</w:t>
      </w:r>
    </w:p>
    <w:p w14:paraId="16E2888A" w14:textId="77777777" w:rsidR="00D15462" w:rsidRPr="0032190F" w:rsidRDefault="00D15462" w:rsidP="00D15462">
      <w:pPr>
        <w:rPr>
          <w:lang w:val="fr-FR"/>
        </w:rPr>
      </w:pPr>
    </w:p>
    <w:p w14:paraId="0B9CDA52" w14:textId="77777777" w:rsidR="00D15462" w:rsidRPr="0032190F" w:rsidRDefault="005A3047" w:rsidP="00D15462">
      <w:pPr>
        <w:pStyle w:val="Heading3"/>
      </w:pPr>
      <w:bookmarkStart w:id="2364" w:name="Sit_Villeplaine_tumulus1_plat"/>
      <w:r>
        <w:t>p</w:t>
      </w:r>
      <w:r w:rsidR="00D15462" w:rsidRPr="0032190F">
        <w:t>lat</w:t>
      </w:r>
    </w:p>
    <w:bookmarkEnd w:id="2364"/>
    <w:p w14:paraId="1B703A82" w14:textId="20CD8084" w:rsidR="00D346A7" w:rsidRPr="0032190F" w:rsidRDefault="00D346A7" w:rsidP="00242C0F">
      <w:pPr>
        <w:jc w:val="both"/>
        <w:rPr>
          <w:lang w:val="fr-FR" w:eastAsia="en-GB"/>
        </w:rPr>
      </w:pPr>
      <w:r w:rsidRPr="0032190F">
        <w:rPr>
          <w:lang w:val="fr-FR"/>
        </w:rPr>
        <w:t>Le tumulus 1 de Villeplaine</w:t>
      </w:r>
      <w:r w:rsidR="000A6B32" w:rsidRPr="0032190F">
        <w:rPr>
          <w:lang w:val="fr-FR"/>
        </w:rPr>
        <w:t>, sépulture,</w:t>
      </w:r>
      <w:r w:rsidRPr="0032190F">
        <w:rPr>
          <w:lang w:val="fr-FR"/>
        </w:rPr>
        <w:t xml:space="preserve"> montre un plat tronconique orné de motifs au trait simple incisé (</w:t>
      </w:r>
      <w:hyperlink r:id="rId5488" w:anchor="Cul_Art_TAC_c_frise_perso_per_BzF" w:history="1">
        <w:r w:rsidR="005A3047" w:rsidRPr="005A3047">
          <w:rPr>
            <w:rStyle w:val="Hyperlink"/>
            <w:lang w:val="fr-FR"/>
          </w:rPr>
          <w:t>frise de personnages</w:t>
        </w:r>
      </w:hyperlink>
      <w:r w:rsidRPr="0032190F">
        <w:rPr>
          <w:lang w:val="fr-FR"/>
        </w:rPr>
        <w:t xml:space="preserve">, </w:t>
      </w:r>
      <w:hyperlink r:id="rId5489" w:anchor="Cul_Proto_Art_TAC_T_g_zigzag" w:history="1">
        <w:r w:rsidR="00472E0D" w:rsidRPr="0032190F">
          <w:rPr>
            <w:rStyle w:val="Hyperlink"/>
            <w:lang w:val="fr-FR"/>
          </w:rPr>
          <w:t>zigzag</w:t>
        </w:r>
      </w:hyperlink>
      <w:r w:rsidRPr="0032190F">
        <w:rPr>
          <w:lang w:val="fr-FR"/>
        </w:rPr>
        <w:t>, etc.) sur des panneaux radiants (</w:t>
      </w:r>
      <w:r w:rsidRPr="0032190F">
        <w:rPr>
          <w:lang w:val="fr-FR" w:eastAsia="en-GB"/>
        </w:rPr>
        <w:t>BIB 1822 p. 358, 359 et fig. 6)</w:t>
      </w:r>
    </w:p>
    <w:p w14:paraId="3B8141FA" w14:textId="1EF4C94E" w:rsidR="000A6B32" w:rsidRPr="0032190F" w:rsidRDefault="000A6B32" w:rsidP="00242C0F">
      <w:pPr>
        <w:jc w:val="both"/>
        <w:rPr>
          <w:lang w:val="fr-FR"/>
        </w:rPr>
      </w:pPr>
      <w:r w:rsidRPr="0032190F">
        <w:rPr>
          <w:lang w:val="fr-FR" w:eastAsia="en-GB"/>
        </w:rPr>
        <w:t xml:space="preserve">14 rayons gravés partant du fond du vase, signes géométriques en forme </w:t>
      </w:r>
      <w:hyperlink r:id="rId5490" w:anchor="Cul_Proto_Art_TAC_T_g_ligne_ondul" w:history="1">
        <w:r w:rsidRPr="0032190F">
          <w:rPr>
            <w:rStyle w:val="Hyperlink"/>
            <w:lang w:val="fr-FR" w:eastAsia="en-GB"/>
          </w:rPr>
          <w:t>d’ondulations</w:t>
        </w:r>
      </w:hyperlink>
      <w:r w:rsidRPr="0032190F">
        <w:rPr>
          <w:lang w:val="fr-FR" w:eastAsia="en-GB"/>
        </w:rPr>
        <w:t xml:space="preserve"> à l’exception du secteur du haut où l’on voit </w:t>
      </w:r>
      <w:r w:rsidR="00436797" w:rsidRPr="0032190F">
        <w:rPr>
          <w:lang w:val="fr-FR" w:eastAsia="en-GB"/>
        </w:rPr>
        <w:t>7</w:t>
      </w:r>
      <w:r w:rsidRPr="0032190F">
        <w:rPr>
          <w:lang w:val="fr-FR" w:eastAsia="en-GB"/>
        </w:rPr>
        <w:t xml:space="preserve"> personnages ayant chacun l’air de poser ses mains sur l’épaule de son voisin. On y voit également deux groupes de 3 </w:t>
      </w:r>
      <w:hyperlink r:id="rId5491" w:anchor="Cul_Proto_Art_TAC_T_a" w:history="1">
        <w:r w:rsidR="00673F0D" w:rsidRPr="0032190F">
          <w:rPr>
            <w:rStyle w:val="Hyperlink"/>
            <w:lang w:val="fr-FR"/>
          </w:rPr>
          <w:t>personnages</w:t>
        </w:r>
      </w:hyperlink>
      <w:r w:rsidR="00CC2667" w:rsidRPr="0032190F">
        <w:rPr>
          <w:lang w:val="fr-FR"/>
        </w:rPr>
        <w:t xml:space="preserve"> </w:t>
      </w:r>
      <w:r w:rsidRPr="0032190F">
        <w:rPr>
          <w:lang w:val="fr-FR" w:eastAsia="en-GB"/>
        </w:rPr>
        <w:t>encadrant un septième</w:t>
      </w:r>
      <w:r w:rsidR="005A3047">
        <w:rPr>
          <w:lang w:val="fr-FR" w:eastAsia="en-GB"/>
        </w:rPr>
        <w:t xml:space="preserve"> [</w:t>
      </w:r>
      <w:hyperlink r:id="rId5492" w:anchor="Cul_Art_TAC_c_frise_perso_per_BzF" w:history="1">
        <w:r w:rsidR="005A3047" w:rsidRPr="005A3047">
          <w:rPr>
            <w:rStyle w:val="Hyperlink"/>
            <w:lang w:val="fr-FR"/>
          </w:rPr>
          <w:t>frise de personnages</w:t>
        </w:r>
      </w:hyperlink>
      <w:r w:rsidR="005A3047">
        <w:rPr>
          <w:lang w:val="fr-FR"/>
        </w:rPr>
        <w:t>]</w:t>
      </w:r>
      <w:r w:rsidRPr="0032190F">
        <w:rPr>
          <w:lang w:val="fr-FR" w:eastAsia="en-GB"/>
        </w:rPr>
        <w:t xml:space="preserve">, avec une tête surmontée de cornes de bovidé, interprété comme un sorcier par P. Gruat (1998) </w:t>
      </w:r>
      <w:r w:rsidRPr="0032190F">
        <w:rPr>
          <w:lang w:val="fr-FR"/>
        </w:rPr>
        <w:t>(BIB 1860 p. 125)</w:t>
      </w:r>
      <w:r w:rsidR="00CC2667" w:rsidRPr="0032190F">
        <w:rPr>
          <w:lang w:val="fr-FR"/>
        </w:rPr>
        <w:t xml:space="preserve"> </w:t>
      </w:r>
      <w:hyperlink r:id="rId5493" w:anchor="Cul_Steles_Corse_thm_casque_cornes" w:history="1">
        <w:r w:rsidR="00E615DD" w:rsidRPr="00E615DD">
          <w:rPr>
            <w:rStyle w:val="Hyperlink"/>
            <w:lang w:val="fr-FR"/>
          </w:rPr>
          <w:t>casque à cornes</w:t>
        </w:r>
      </w:hyperlink>
      <w:r w:rsidR="00E615DD">
        <w:rPr>
          <w:lang w:val="fr-FR"/>
        </w:rPr>
        <w:t xml:space="preserve"> </w:t>
      </w:r>
      <w:r w:rsidR="00CC2667" w:rsidRPr="0032190F">
        <w:rPr>
          <w:lang w:val="fr-FR"/>
        </w:rPr>
        <w:t>(SS BIB)</w:t>
      </w:r>
    </w:p>
    <w:p w14:paraId="68CCE8DD" w14:textId="239FE45C" w:rsidR="00436797" w:rsidRPr="0032190F" w:rsidRDefault="00436797" w:rsidP="007439BA">
      <w:pPr>
        <w:jc w:val="both"/>
        <w:rPr>
          <w:lang w:val="fr-FR"/>
        </w:rPr>
      </w:pPr>
      <w:r w:rsidRPr="0032190F">
        <w:rPr>
          <w:lang w:val="fr-FR"/>
        </w:rPr>
        <w:t xml:space="preserve">Dès le début du Fer 1, la coupe de Séverac-le-Château, représente l’ultime manifestation de l’utilisation des signes </w:t>
      </w:r>
      <w:hyperlink r:id="rId5494" w:anchor="Cul_Proto_Art_TAC_T_a" w:history="1">
        <w:r w:rsidRPr="0032190F">
          <w:rPr>
            <w:rStyle w:val="Hyperlink"/>
            <w:lang w:val="fr-FR"/>
          </w:rPr>
          <w:t>anthropomorphes</w:t>
        </w:r>
      </w:hyperlink>
      <w:r w:rsidR="00CC2667" w:rsidRPr="0032190F">
        <w:rPr>
          <w:lang w:val="fr-FR"/>
        </w:rPr>
        <w:t xml:space="preserve"> </w:t>
      </w:r>
      <w:r w:rsidRPr="0032190F">
        <w:rPr>
          <w:lang w:val="fr-FR"/>
        </w:rPr>
        <w:t>avec une disposition totalement inhabituelle ainsi que d’autres signes canoniques (BIB 2045 p. 14)</w:t>
      </w:r>
    </w:p>
    <w:p w14:paraId="180E4659" w14:textId="77777777" w:rsidR="00D15462" w:rsidRPr="0032190F" w:rsidRDefault="00436797" w:rsidP="00436797">
      <w:pPr>
        <w:jc w:val="both"/>
        <w:rPr>
          <w:lang w:val="fr-FR"/>
        </w:rPr>
      </w:pPr>
      <w:r w:rsidRPr="0032190F">
        <w:rPr>
          <w:lang w:val="fr-FR"/>
        </w:rPr>
        <w:t xml:space="preserve">Groupe de 7 anthropomorphes du plat du tout début de l’âge du Fer constitue une exception intéressante : deux groupes de trois anthropomorphes au tracé classique se trouvent placés de chaque coté d’un [personnage] cornu et ils paraissent se tenir la main (BIB 2045 p. 20) Sont-ce « deux triades de divinités entourant une déïté supérieure ? hommes ordinanires et shaman ? ou autre (…) » (BIB 2045 p. 14). Gomez de Soto note que le chiffre 7 revient 4 × : </w:t>
      </w:r>
      <w:r w:rsidR="00CC2667" w:rsidRPr="0032190F">
        <w:rPr>
          <w:lang w:val="fr-FR"/>
        </w:rPr>
        <w:t>7</w:t>
      </w:r>
      <w:r w:rsidRPr="0032190F">
        <w:rPr>
          <w:lang w:val="fr-FR"/>
        </w:rPr>
        <w:t xml:space="preserve"> personnages, </w:t>
      </w:r>
      <w:r w:rsidR="00CC2667" w:rsidRPr="0032190F">
        <w:rPr>
          <w:lang w:val="fr-FR"/>
        </w:rPr>
        <w:t>7</w:t>
      </w:r>
      <w:r w:rsidRPr="0032190F">
        <w:rPr>
          <w:lang w:val="fr-FR"/>
        </w:rPr>
        <w:t xml:space="preserve"> grands panneaux en quartiers rayonnants, un panneau avec </w:t>
      </w:r>
      <w:r w:rsidR="00CC2667" w:rsidRPr="0032190F">
        <w:rPr>
          <w:lang w:val="fr-FR"/>
        </w:rPr>
        <w:t>7</w:t>
      </w:r>
      <w:r w:rsidRPr="0032190F">
        <w:rPr>
          <w:lang w:val="fr-FR"/>
        </w:rPr>
        <w:t xml:space="preserve"> motifs ondés, total du nombre de </w:t>
      </w:r>
      <w:r w:rsidRPr="0032190F">
        <w:rPr>
          <w:lang w:val="fr-FR"/>
        </w:rPr>
        <w:lastRenderedPageBreak/>
        <w:t>vaguellettes du bord (un multiple de 7 : 63) (BIB 2045 p. 20)</w:t>
      </w:r>
      <w:r w:rsidR="005A3047">
        <w:rPr>
          <w:lang w:val="fr-FR"/>
        </w:rPr>
        <w:t xml:space="preserve"> </w:t>
      </w:r>
      <w:r w:rsidR="00D15462" w:rsidRPr="0032190F">
        <w:rPr>
          <w:lang w:val="fr-FR"/>
        </w:rPr>
        <w:t>7 panneaux pleins, 7 panneaux vides, 7 personnages  (BIB P. Gruat in BIB 2341)</w:t>
      </w:r>
    </w:p>
    <w:p w14:paraId="76AD728F" w14:textId="77777777" w:rsidR="00D031E0" w:rsidRPr="0032190F" w:rsidRDefault="00D031E0" w:rsidP="00242C0F">
      <w:pPr>
        <w:jc w:val="both"/>
        <w:rPr>
          <w:lang w:val="fr-FR"/>
        </w:rPr>
      </w:pPr>
    </w:p>
    <w:p w14:paraId="7710DAEC" w14:textId="2AF534C8" w:rsidR="00E213E7" w:rsidRPr="0032190F" w:rsidRDefault="00D031E0" w:rsidP="00242C0F">
      <w:pPr>
        <w:jc w:val="both"/>
        <w:rPr>
          <w:lang w:val="fr-FR"/>
        </w:rPr>
      </w:pPr>
      <w:r w:rsidRPr="0032190F">
        <w:rPr>
          <w:lang w:val="fr-FR"/>
        </w:rPr>
        <w:t xml:space="preserve">cf. Personnage au soleil dans </w:t>
      </w:r>
      <w:r w:rsidR="0079020E" w:rsidRPr="0032190F">
        <w:rPr>
          <w:lang w:val="fr-FR" w:eastAsia="en-GB"/>
        </w:rPr>
        <w:t>frise de personnages</w:t>
      </w:r>
      <w:r w:rsidR="00CC52E1" w:rsidRPr="0032190F">
        <w:rPr>
          <w:lang w:val="fr-FR" w:eastAsia="en-GB"/>
        </w:rPr>
        <w:t xml:space="preserve"> </w:t>
      </w:r>
      <w:r w:rsidRPr="0032190F">
        <w:rPr>
          <w:lang w:val="fr-FR"/>
        </w:rPr>
        <w:t xml:space="preserve">au Valcamonica (SS BIB), </w:t>
      </w:r>
      <w:r w:rsidR="00D05440" w:rsidRPr="0032190F">
        <w:rPr>
          <w:lang w:val="fr-FR" w:eastAsia="en-GB"/>
        </w:rPr>
        <w:t xml:space="preserve">v. </w:t>
      </w:r>
      <w:hyperlink r:id="rId5495" w:anchor="Sit_Moras_Valloire" w:history="1">
        <w:r w:rsidR="00D05440" w:rsidRPr="0032190F">
          <w:rPr>
            <w:rStyle w:val="Hyperlink"/>
            <w:lang w:val="fr-FR" w:eastAsia="en-GB"/>
          </w:rPr>
          <w:t>Moras-en-Valloire</w:t>
        </w:r>
      </w:hyperlink>
      <w:r w:rsidR="00CC2667" w:rsidRPr="0032190F">
        <w:rPr>
          <w:lang w:val="fr-FR"/>
        </w:rPr>
        <w:t xml:space="preserve"> </w:t>
      </w:r>
      <w:r w:rsidR="00D05440" w:rsidRPr="0032190F">
        <w:rPr>
          <w:lang w:val="fr-FR"/>
        </w:rPr>
        <w:t xml:space="preserve">(BIB </w:t>
      </w:r>
      <w:r w:rsidR="000A09DC" w:rsidRPr="0032190F">
        <w:rPr>
          <w:lang w:val="fr-FR"/>
        </w:rPr>
        <w:t>Guilaine in 1860 p. 13 préface)</w:t>
      </w:r>
    </w:p>
    <w:p w14:paraId="5CAB7D0E" w14:textId="77777777" w:rsidR="00121375" w:rsidRPr="0032190F" w:rsidRDefault="00121375" w:rsidP="00242C0F">
      <w:pPr>
        <w:jc w:val="both"/>
        <w:rPr>
          <w:lang w:val="fr-FR"/>
        </w:rPr>
      </w:pPr>
    </w:p>
    <w:p w14:paraId="39E95C86" w14:textId="77777777" w:rsidR="00121375" w:rsidRPr="0032190F" w:rsidRDefault="005A3047" w:rsidP="00121375">
      <w:pPr>
        <w:pStyle w:val="Heading2"/>
      </w:pPr>
      <w:r>
        <w:t>t</w:t>
      </w:r>
      <w:r w:rsidR="00121375" w:rsidRPr="0032190F">
        <w:t>umus des Fonds</w:t>
      </w:r>
    </w:p>
    <w:p w14:paraId="488F63BC" w14:textId="77777777" w:rsidR="00121375" w:rsidRPr="0032190F" w:rsidRDefault="00121375" w:rsidP="00242C0F">
      <w:pPr>
        <w:jc w:val="both"/>
        <w:rPr>
          <w:lang w:val="fr-FR"/>
        </w:rPr>
      </w:pPr>
    </w:p>
    <w:p w14:paraId="3FF20215" w14:textId="77777777" w:rsidR="00121375" w:rsidRPr="0032190F" w:rsidRDefault="00121375" w:rsidP="00242C0F">
      <w:pPr>
        <w:jc w:val="both"/>
        <w:rPr>
          <w:lang w:val="fr-FR"/>
        </w:rPr>
      </w:pPr>
      <w:r w:rsidRPr="0032190F">
        <w:rPr>
          <w:lang w:val="fr-FR"/>
        </w:rPr>
        <w:t>Daté du 5</w:t>
      </w:r>
      <w:r w:rsidRPr="0032190F">
        <w:rPr>
          <w:vertAlign w:val="superscript"/>
          <w:lang w:val="fr-FR"/>
        </w:rPr>
        <w:t>e</w:t>
      </w:r>
      <w:r w:rsidRPr="0032190F">
        <w:rPr>
          <w:lang w:val="fr-FR"/>
        </w:rPr>
        <w:t xml:space="preserve"> aec (BIB Dedet et al. in BIB 2117)</w:t>
      </w:r>
    </w:p>
    <w:p w14:paraId="4246B0DA" w14:textId="77777777" w:rsidR="00E213E7" w:rsidRPr="0032190F" w:rsidRDefault="00E213E7" w:rsidP="00242C0F">
      <w:pPr>
        <w:jc w:val="both"/>
        <w:rPr>
          <w:lang w:val="fr-FR"/>
        </w:rPr>
      </w:pPr>
    </w:p>
    <w:p w14:paraId="2CFB7124" w14:textId="77777777" w:rsidR="00E213E7" w:rsidRPr="0032190F" w:rsidRDefault="00E213E7" w:rsidP="00426FF9">
      <w:pPr>
        <w:pStyle w:val="Heading1"/>
      </w:pPr>
      <w:bookmarkStart w:id="2365" w:name="Sit_Arihouat"/>
      <w:r w:rsidRPr="0032190F">
        <w:t>ARIHOUAT</w:t>
      </w:r>
    </w:p>
    <w:bookmarkEnd w:id="2365"/>
    <w:p w14:paraId="453032AB" w14:textId="77777777" w:rsidR="00E213E7" w:rsidRPr="0032190F" w:rsidRDefault="00E213E7" w:rsidP="00242C0F">
      <w:pPr>
        <w:jc w:val="both"/>
        <w:rPr>
          <w:lang w:val="fr-FR"/>
        </w:rPr>
      </w:pPr>
    </w:p>
    <w:p w14:paraId="651493A0" w14:textId="77777777" w:rsidR="00E213E7" w:rsidRPr="0032190F" w:rsidRDefault="00995037" w:rsidP="00242C0F">
      <w:pPr>
        <w:jc w:val="both"/>
        <w:rPr>
          <w:lang w:val="fr-FR"/>
        </w:rPr>
      </w:pPr>
      <w:r>
        <w:rPr>
          <w:lang w:val="fr-FR"/>
        </w:rPr>
        <w:t xml:space="preserve">Arihouat (Garin, Haute-Garonne), </w:t>
      </w:r>
      <w:r w:rsidR="00E213E7" w:rsidRPr="0032190F">
        <w:rPr>
          <w:lang w:val="fr-FR"/>
        </w:rPr>
        <w:t>nécro</w:t>
      </w:r>
      <w:r>
        <w:rPr>
          <w:lang w:val="fr-FR"/>
        </w:rPr>
        <w:t xml:space="preserve">pole en « cercles de pierre » </w:t>
      </w:r>
      <w:r w:rsidR="00E213E7" w:rsidRPr="0032190F">
        <w:rPr>
          <w:lang w:val="fr-FR"/>
        </w:rPr>
        <w:t>(SS BIB)</w:t>
      </w:r>
      <w:r w:rsidR="0034764E" w:rsidRPr="0032190F">
        <w:rPr>
          <w:lang w:val="fr-FR"/>
        </w:rPr>
        <w:t>. La nécropole a été fouillée sur 199 tombes : 14 tombes sont attribuables au 7</w:t>
      </w:r>
      <w:r w:rsidR="0034764E" w:rsidRPr="0032190F">
        <w:rPr>
          <w:vertAlign w:val="superscript"/>
          <w:lang w:val="fr-FR"/>
        </w:rPr>
        <w:t>e</w:t>
      </w:r>
      <w:r w:rsidR="0034764E" w:rsidRPr="0032190F">
        <w:rPr>
          <w:lang w:val="fr-FR"/>
        </w:rPr>
        <w:t xml:space="preserve"> s. aec et le reste à la « période de transition » (BIB 1872 p. 38).  La nécropole </w:t>
      </w:r>
      <w:r w:rsidR="00E213E7" w:rsidRPr="0032190F">
        <w:rPr>
          <w:lang w:val="fr-FR"/>
        </w:rPr>
        <w:t>a livré des décors figuratifs apparentés au Mailhacien (BIB 1880 fig. 30)</w:t>
      </w:r>
      <w:r w:rsidR="002E4144" w:rsidRPr="0032190F">
        <w:rPr>
          <w:lang w:val="fr-FR"/>
        </w:rPr>
        <w:t>: quadrupede, triangle (BIB 1880)</w:t>
      </w:r>
    </w:p>
    <w:p w14:paraId="6170423B" w14:textId="51382BA9" w:rsidR="002E4144" w:rsidRDefault="002E4144" w:rsidP="00242C0F">
      <w:pPr>
        <w:jc w:val="both"/>
        <w:rPr>
          <w:lang w:val="fr-FR"/>
        </w:rPr>
      </w:pPr>
      <w:r w:rsidRPr="0032190F">
        <w:rPr>
          <w:lang w:val="fr-FR"/>
        </w:rPr>
        <w:t xml:space="preserve">199 tombes ont été fouillées dans la nécropole d'Arihouat. Quatorze tombes sont datable au </w:t>
      </w:r>
      <w:r w:rsidR="00995037">
        <w:rPr>
          <w:lang w:val="fr-FR"/>
        </w:rPr>
        <w:t>7e</w:t>
      </w:r>
      <w:r w:rsidRPr="0032190F">
        <w:rPr>
          <w:lang w:val="fr-FR"/>
        </w:rPr>
        <w:t xml:space="preserve">e siècle, le reste - parmi lequel se trouvent aussi les tombes décrites - est attribué à la transition du </w:t>
      </w:r>
      <w:r w:rsidR="00995037">
        <w:rPr>
          <w:lang w:val="fr-FR"/>
        </w:rPr>
        <w:t>BF</w:t>
      </w:r>
      <w:r w:rsidRPr="0032190F">
        <w:rPr>
          <w:lang w:val="fr-FR"/>
        </w:rPr>
        <w:t xml:space="preserve"> 3b et le Fer </w:t>
      </w:r>
      <w:r w:rsidR="00995037">
        <w:rPr>
          <w:lang w:val="fr-FR"/>
        </w:rPr>
        <w:t xml:space="preserve">1 </w:t>
      </w:r>
      <w:r w:rsidRPr="0032190F">
        <w:rPr>
          <w:lang w:val="fr-FR"/>
        </w:rPr>
        <w:t>[</w:t>
      </w:r>
      <w:hyperlink r:id="rId5496" w:anchor="Cul_Transition_Periode" w:history="1">
        <w:r w:rsidRPr="0032190F">
          <w:rPr>
            <w:rStyle w:val="Hyperlink"/>
            <w:lang w:val="fr-FR"/>
          </w:rPr>
          <w:t>période de tansition</w:t>
        </w:r>
      </w:hyperlink>
      <w:r w:rsidRPr="0032190F">
        <w:rPr>
          <w:lang w:val="fr-FR"/>
        </w:rPr>
        <w:t xml:space="preserve">]. Le vase à décor figuratif est - parmi les 185 tombes contemporaines - singulier. Sans pouvoir étudier ici les différences dans la typologie de la céramique, on peut résumer que la nécropole d'Arihouat montre des affinités avec la nécropole de </w:t>
      </w:r>
      <w:hyperlink r:id="rId5497" w:anchor="Sit_Millas" w:history="1">
        <w:r w:rsidRPr="0032190F">
          <w:rPr>
            <w:rStyle w:val="Hyperlink"/>
            <w:lang w:val="fr-FR"/>
          </w:rPr>
          <w:t>Millas</w:t>
        </w:r>
      </w:hyperlink>
      <w:r w:rsidRPr="0032190F">
        <w:rPr>
          <w:lang w:val="fr-FR"/>
        </w:rPr>
        <w:t xml:space="preserve">, mais qu'elle n'appartient pas aux faciès des Champs d'Urnes languedociens "classiques", comme </w:t>
      </w:r>
      <w:hyperlink r:id="rId5498" w:anchor="Sit_Mailhac_Moulin" w:history="1">
        <w:r w:rsidRPr="00995037">
          <w:rPr>
            <w:rStyle w:val="Hyperlink"/>
            <w:lang w:val="fr-FR"/>
          </w:rPr>
          <w:t>Moulin</w:t>
        </w:r>
      </w:hyperlink>
      <w:r w:rsidRPr="0032190F">
        <w:rPr>
          <w:lang w:val="fr-FR"/>
        </w:rPr>
        <w:t xml:space="preserve"> etc. Cette différence se manifeste dans les motifs, dans leur arrangement et la technique d'exécution ainsi que l'absence des motifs méandroides. On pourrait s'imaginer que le potier d'Arihouat a imitié les exemples languedociens sans complètement comprendre leur organisation (et peut-être aussi leur signification?).(BIB 1872) </w:t>
      </w:r>
    </w:p>
    <w:p w14:paraId="2AA9BADC" w14:textId="77777777" w:rsidR="00995037" w:rsidRDefault="00995037" w:rsidP="00242C0F">
      <w:pPr>
        <w:jc w:val="both"/>
        <w:rPr>
          <w:lang w:val="fr-FR"/>
        </w:rPr>
      </w:pPr>
    </w:p>
    <w:p w14:paraId="4C725334" w14:textId="77777777" w:rsidR="00995037" w:rsidRPr="0032190F" w:rsidRDefault="00995037" w:rsidP="00995037">
      <w:pPr>
        <w:pStyle w:val="Heading2"/>
      </w:pPr>
      <w:r>
        <w:t>Sépultures</w:t>
      </w:r>
    </w:p>
    <w:p w14:paraId="58EEBE17" w14:textId="77777777" w:rsidR="002E4144" w:rsidRPr="0032190F" w:rsidRDefault="002E4144" w:rsidP="00242C0F">
      <w:pPr>
        <w:jc w:val="both"/>
        <w:rPr>
          <w:lang w:val="fr-FR"/>
        </w:rPr>
      </w:pPr>
    </w:p>
    <w:p w14:paraId="59FF6E24" w14:textId="77777777" w:rsidR="0034764E" w:rsidRPr="0032190F" w:rsidRDefault="00995037" w:rsidP="00995037">
      <w:pPr>
        <w:pStyle w:val="Heading3"/>
      </w:pPr>
      <w:bookmarkStart w:id="2366" w:name="Sit_Arihouat_t12"/>
      <w:r>
        <w:t>t_</w:t>
      </w:r>
      <w:r w:rsidR="0034764E" w:rsidRPr="0032190F">
        <w:t xml:space="preserve"> 12</w:t>
      </w:r>
    </w:p>
    <w:bookmarkEnd w:id="2366"/>
    <w:p w14:paraId="37314999" w14:textId="77777777" w:rsidR="0034764E" w:rsidRDefault="0034764E" w:rsidP="0034764E">
      <w:pPr>
        <w:rPr>
          <w:lang w:val="fr-FR"/>
        </w:rPr>
      </w:pPr>
      <w:r w:rsidRPr="0032190F">
        <w:rPr>
          <w:lang w:val="fr-FR"/>
        </w:rPr>
        <w:t>« Le décor [au simple trait] se trouve sur l'épaule d'une urne; le motif (voir chap. 3.1.5) ainsi que son emplacement parmi des chevrons hachurés sont exceptionels » (BIB 1872 p. 38).</w:t>
      </w:r>
    </w:p>
    <w:p w14:paraId="78E14959" w14:textId="77777777" w:rsidR="00EA4AF2" w:rsidRPr="0032190F" w:rsidRDefault="00EA4AF2" w:rsidP="0034764E">
      <w:pPr>
        <w:rPr>
          <w:lang w:val="fr-FR"/>
        </w:rPr>
      </w:pPr>
      <w:r>
        <w:rPr>
          <w:lang w:val="fr-FR"/>
        </w:rPr>
        <w:t>Une représentation de chien (SS BIB)</w:t>
      </w:r>
    </w:p>
    <w:p w14:paraId="75C7C235" w14:textId="77777777" w:rsidR="0034764E" w:rsidRPr="0032190F" w:rsidRDefault="0034764E" w:rsidP="00426FF9">
      <w:pPr>
        <w:pStyle w:val="Heading1"/>
      </w:pPr>
      <w:r w:rsidRPr="0032190F">
        <w:br/>
      </w:r>
      <w:bookmarkStart w:id="2367" w:name="Sit_Venerque"/>
      <w:r w:rsidRPr="0032190F">
        <w:t>VENERQUE</w:t>
      </w:r>
      <w:bookmarkEnd w:id="2367"/>
    </w:p>
    <w:p w14:paraId="0B72543B" w14:textId="77777777" w:rsidR="0034764E" w:rsidRPr="0032190F" w:rsidRDefault="0034764E" w:rsidP="0034764E">
      <w:pPr>
        <w:rPr>
          <w:lang w:val="fr-FR"/>
        </w:rPr>
      </w:pPr>
      <w:r w:rsidRPr="0032190F">
        <w:rPr>
          <w:lang w:val="fr-FR"/>
        </w:rPr>
        <w:br/>
        <w:t xml:space="preserve">Nécropole (Haute-Garonne) qui a a livré une coupe bitronconique avec un décor de "H" couchés et de croix sur la partie supérieure de la panse (BIB 1872 p. 38) </w:t>
      </w:r>
      <w:r w:rsidR="002932B0">
        <w:rPr>
          <w:lang w:val="fr-FR"/>
        </w:rPr>
        <w:t>Signes subfiguratifs (BIB 1872)</w:t>
      </w:r>
    </w:p>
    <w:p w14:paraId="3C162158" w14:textId="77777777" w:rsidR="00D031E0" w:rsidRPr="0032190F" w:rsidRDefault="00D031E0" w:rsidP="00242C0F">
      <w:pPr>
        <w:jc w:val="both"/>
        <w:rPr>
          <w:lang w:val="fr-FR"/>
        </w:rPr>
      </w:pPr>
    </w:p>
    <w:p w14:paraId="3809F281" w14:textId="77777777" w:rsidR="00D031E0" w:rsidRPr="0032190F" w:rsidRDefault="00D031E0" w:rsidP="00426FF9">
      <w:pPr>
        <w:pStyle w:val="Heading1"/>
      </w:pPr>
      <w:bookmarkStart w:id="2368" w:name="Sit_Basse_Vidauque"/>
      <w:r w:rsidRPr="0032190F">
        <w:t>BASSE VIDAUQUE (GROTTE DE)</w:t>
      </w:r>
    </w:p>
    <w:bookmarkEnd w:id="2368"/>
    <w:p w14:paraId="70A907EA" w14:textId="77777777" w:rsidR="00D031E0" w:rsidRPr="0032190F" w:rsidRDefault="00D031E0" w:rsidP="00242C0F">
      <w:pPr>
        <w:jc w:val="both"/>
        <w:rPr>
          <w:lang w:val="fr-FR"/>
        </w:rPr>
      </w:pPr>
    </w:p>
    <w:p w14:paraId="1FA1A009" w14:textId="77777777" w:rsidR="00D031E0" w:rsidRPr="0032190F" w:rsidRDefault="00D031E0" w:rsidP="00242C0F">
      <w:pPr>
        <w:jc w:val="both"/>
        <w:rPr>
          <w:lang w:val="fr-FR"/>
        </w:rPr>
      </w:pPr>
      <w:r w:rsidRPr="0032190F">
        <w:rPr>
          <w:lang w:val="fr-FR"/>
        </w:rPr>
        <w:t>Dans la grotte de Basse Vidau</w:t>
      </w:r>
      <w:r w:rsidR="000D401C" w:rsidRPr="0032190F">
        <w:rPr>
          <w:lang w:val="fr-FR"/>
        </w:rPr>
        <w:t xml:space="preserve">que (Cheval-Blanc, </w:t>
      </w:r>
      <w:r w:rsidRPr="0032190F">
        <w:rPr>
          <w:lang w:val="fr-FR"/>
        </w:rPr>
        <w:t>Vaucluse), un vase a été trouvé. Il montre des signes répartis dans 5 secteurs trapézoidaux partant du centre du vase. 6 personnages (BIB 1860 p. 128)</w:t>
      </w:r>
      <w:r w:rsidR="000D401C" w:rsidRPr="0032190F">
        <w:rPr>
          <w:lang w:val="fr-FR"/>
        </w:rPr>
        <w:t xml:space="preserve"> </w:t>
      </w:r>
      <w:r w:rsidR="0021784D">
        <w:rPr>
          <w:lang w:val="fr-FR"/>
        </w:rPr>
        <w:t xml:space="preserve">des oiseaux (SS BIB) </w:t>
      </w:r>
      <w:r w:rsidR="007F3E00">
        <w:rPr>
          <w:lang w:val="fr-FR"/>
        </w:rPr>
        <w:t>BF</w:t>
      </w:r>
      <w:r w:rsidR="000D401C" w:rsidRPr="0032190F">
        <w:rPr>
          <w:lang w:val="fr-FR"/>
        </w:rPr>
        <w:t xml:space="preserve"> 3b (BIB 1880)</w:t>
      </w:r>
    </w:p>
    <w:p w14:paraId="16852ED9" w14:textId="77777777" w:rsidR="00195F6D" w:rsidRPr="0032190F" w:rsidRDefault="00195F6D" w:rsidP="00242C0F">
      <w:pPr>
        <w:jc w:val="both"/>
        <w:rPr>
          <w:lang w:val="fr-FR"/>
        </w:rPr>
      </w:pPr>
    </w:p>
    <w:p w14:paraId="0E62E971" w14:textId="77777777" w:rsidR="00195F6D" w:rsidRPr="0032190F" w:rsidRDefault="00195F6D" w:rsidP="00426FF9">
      <w:pPr>
        <w:pStyle w:val="Heading1"/>
      </w:pPr>
      <w:bookmarkStart w:id="2369" w:name="Sit_Vidauque_Grande_Baume"/>
      <w:r w:rsidRPr="0032190F">
        <w:t>GRANDE BAUME DE VIDAUQUE</w:t>
      </w:r>
    </w:p>
    <w:p w14:paraId="03A246C8" w14:textId="77777777" w:rsidR="005C4DB3" w:rsidRPr="00FE742C" w:rsidRDefault="00C42607" w:rsidP="005C4DB3">
      <w:pPr>
        <w:rPr>
          <w:sz w:val="20"/>
          <w:lang w:val="fr-FR"/>
        </w:rPr>
      </w:pPr>
      <w:bookmarkStart w:id="2370" w:name="Sit_Grande_Grotte"/>
      <w:bookmarkEnd w:id="2369"/>
      <w:r w:rsidRPr="00FE742C">
        <w:rPr>
          <w:sz w:val="20"/>
          <w:lang w:val="fr-FR"/>
        </w:rPr>
        <w:t>grande Grotte</w:t>
      </w:r>
      <w:bookmarkEnd w:id="2370"/>
      <w:r w:rsidR="005C4DB3" w:rsidRPr="00FE742C">
        <w:rPr>
          <w:sz w:val="20"/>
          <w:lang w:val="fr-FR"/>
        </w:rPr>
        <w:t xml:space="preserve">, </w:t>
      </w:r>
      <w:r w:rsidRPr="00FE742C">
        <w:rPr>
          <w:sz w:val="20"/>
          <w:lang w:val="fr-FR"/>
        </w:rPr>
        <w:t xml:space="preserve">Grande Grotte à Vidauque, </w:t>
      </w:r>
      <w:r w:rsidR="005C4DB3" w:rsidRPr="00FE742C">
        <w:rPr>
          <w:sz w:val="20"/>
          <w:lang w:val="fr-FR"/>
        </w:rPr>
        <w:t>Grande Grotte</w:t>
      </w:r>
    </w:p>
    <w:p w14:paraId="03821903" w14:textId="77777777" w:rsidR="005C4DB3" w:rsidRDefault="005C4DB3" w:rsidP="005C4DB3">
      <w:pPr>
        <w:rPr>
          <w:lang w:val="fr-FR"/>
        </w:rPr>
      </w:pPr>
    </w:p>
    <w:p w14:paraId="31063DF7" w14:textId="1BA1B00D" w:rsidR="003A79A9" w:rsidRPr="0032190F" w:rsidRDefault="005C4DB3" w:rsidP="005C4DB3">
      <w:pPr>
        <w:rPr>
          <w:lang w:val="fr-FR"/>
        </w:rPr>
      </w:pPr>
      <w:r w:rsidRPr="0032190F">
        <w:rPr>
          <w:lang w:val="fr-FR"/>
        </w:rPr>
        <w:lastRenderedPageBreak/>
        <w:t xml:space="preserve">Grande Baume de Vidauque (Cheval-Blanc, Vaucluse) </w:t>
      </w:r>
      <w:r w:rsidR="00C42607" w:rsidRPr="0032190F">
        <w:rPr>
          <w:lang w:val="fr-FR"/>
        </w:rPr>
        <w:t xml:space="preserve">site </w:t>
      </w:r>
      <w:hyperlink r:id="rId5499" w:anchor="Cul_Fraischamp" w:history="1">
        <w:r w:rsidR="00C42607" w:rsidRPr="0032190F">
          <w:rPr>
            <w:rStyle w:val="Hyperlink"/>
            <w:lang w:val="fr-FR"/>
          </w:rPr>
          <w:t>Fraischamp</w:t>
        </w:r>
      </w:hyperlink>
      <w:r w:rsidR="00C42607" w:rsidRPr="0032190F">
        <w:rPr>
          <w:lang w:val="fr-FR"/>
        </w:rPr>
        <w:t xml:space="preserve"> (BIB 1150). </w:t>
      </w:r>
      <w:hyperlink r:id="rId5500" w:anchor="Cul_Art_TAC_T_g_soleil" w:history="1">
        <w:r w:rsidR="00A40A9D" w:rsidRPr="0032190F">
          <w:rPr>
            <w:rStyle w:val="Hyperlink"/>
            <w:lang w:val="fr-FR"/>
          </w:rPr>
          <w:t>soleils</w:t>
        </w:r>
      </w:hyperlink>
      <w:r w:rsidR="00A40A9D" w:rsidRPr="0032190F">
        <w:rPr>
          <w:lang w:val="fr-FR"/>
        </w:rPr>
        <w:t xml:space="preserve"> gravés sur de la céramiques </w:t>
      </w:r>
      <w:hyperlink r:id="rId5501" w:anchor="Cul_Chasseen" w:history="1">
        <w:r w:rsidR="00A40A9D" w:rsidRPr="0032190F">
          <w:rPr>
            <w:rStyle w:val="Hyperlink"/>
            <w:lang w:val="fr-FR"/>
          </w:rPr>
          <w:t>chasséenne</w:t>
        </w:r>
      </w:hyperlink>
      <w:r w:rsidR="00A40A9D" w:rsidRPr="0032190F">
        <w:rPr>
          <w:lang w:val="fr-FR"/>
        </w:rPr>
        <w:t xml:space="preserve"> (BIB 1420</w:t>
      </w:r>
      <w:r w:rsidR="000C67E5" w:rsidRPr="0032190F">
        <w:rPr>
          <w:lang w:val="fr-FR"/>
        </w:rPr>
        <w:t>, BIB 754</w:t>
      </w:r>
      <w:r w:rsidR="00CB73BB" w:rsidRPr="0032190F">
        <w:rPr>
          <w:lang w:val="fr-FR"/>
        </w:rPr>
        <w:t>) E</w:t>
      </w:r>
      <w:r w:rsidR="00A40A9D" w:rsidRPr="0032190F">
        <w:rPr>
          <w:lang w:val="fr-FR"/>
        </w:rPr>
        <w:t xml:space="preserve">xiste </w:t>
      </w:r>
      <w:hyperlink r:id="rId5502" w:anchor="Cul_Chasseen_cer_vase_support" w:history="1">
        <w:r w:rsidR="00FE742C" w:rsidRPr="00FE742C">
          <w:rPr>
            <w:rStyle w:val="Hyperlink"/>
            <w:lang w:val="fr-FR"/>
          </w:rPr>
          <w:t>vase-support</w:t>
        </w:r>
      </w:hyperlink>
      <w:r w:rsidR="00FE742C">
        <w:rPr>
          <w:lang w:val="fr-FR"/>
        </w:rPr>
        <w:t xml:space="preserve"> </w:t>
      </w:r>
      <w:r w:rsidR="00A40A9D" w:rsidRPr="0032190F">
        <w:rPr>
          <w:lang w:val="fr-FR"/>
        </w:rPr>
        <w:t>? (SS BIB)</w:t>
      </w:r>
      <w:r w:rsidR="00C42607" w:rsidRPr="0032190F">
        <w:rPr>
          <w:lang w:val="fr-FR"/>
        </w:rPr>
        <w:t xml:space="preserve"> </w:t>
      </w:r>
      <w:r w:rsidR="00833D86" w:rsidRPr="0032190F">
        <w:rPr>
          <w:lang w:val="fr-FR"/>
        </w:rPr>
        <w:t>cercles à rayons divergents (</w:t>
      </w:r>
      <w:r w:rsidR="003A79A9" w:rsidRPr="0032190F">
        <w:rPr>
          <w:lang w:val="fr-FR"/>
        </w:rPr>
        <w:t>« soleils ») associés à une bande courbe quadrillée, 1sur un vase</w:t>
      </w:r>
      <w:r w:rsidR="00C42607" w:rsidRPr="0032190F">
        <w:rPr>
          <w:lang w:val="fr-FR"/>
        </w:rPr>
        <w:t xml:space="preserve"> </w:t>
      </w:r>
      <w:r w:rsidR="003A79A9" w:rsidRPr="0032190F">
        <w:rPr>
          <w:lang w:val="fr-FR"/>
        </w:rPr>
        <w:t>à anse en « flûte de Pan », Grande Grotte de Vidauque ( BIB 754)</w:t>
      </w:r>
    </w:p>
    <w:p w14:paraId="5783F735" w14:textId="1CE124E4" w:rsidR="00195F6D" w:rsidRDefault="005C4DB3" w:rsidP="00BC691E">
      <w:pPr>
        <w:jc w:val="both"/>
        <w:rPr>
          <w:lang w:val="fr-FR"/>
        </w:rPr>
      </w:pPr>
      <w:r>
        <w:rPr>
          <w:lang w:val="fr-FR"/>
        </w:rPr>
        <w:t>L</w:t>
      </w:r>
      <w:r w:rsidR="00BC691E">
        <w:rPr>
          <w:lang w:val="fr-FR"/>
        </w:rPr>
        <w:t xml:space="preserve">ivre un vase à décor </w:t>
      </w:r>
      <w:hyperlink r:id="rId5503" w:anchor="Cul_Rubane" w:history="1">
        <w:r w:rsidR="00172635" w:rsidRPr="00172635">
          <w:rPr>
            <w:rStyle w:val="Hyperlink"/>
            <w:lang w:val="fr-FR"/>
          </w:rPr>
          <w:t>LBK</w:t>
        </w:r>
      </w:hyperlink>
      <w:r w:rsidR="00BC691E">
        <w:rPr>
          <w:lang w:val="fr-FR"/>
        </w:rPr>
        <w:t xml:space="preserve"> dans un contexte du Néolithique ancien du Midi de la France. Ce vase présente un </w:t>
      </w:r>
      <w:hyperlink r:id="rId5504" w:anchor="Cul_Art_TAC_T_g_soleil" w:history="1">
        <w:r w:rsidR="00BC691E" w:rsidRPr="0032190F">
          <w:rPr>
            <w:rStyle w:val="Hyperlink"/>
            <w:lang w:val="fr-FR"/>
          </w:rPr>
          <w:t>soleil</w:t>
        </w:r>
      </w:hyperlink>
      <w:r w:rsidR="00BC691E" w:rsidRPr="0032190F">
        <w:rPr>
          <w:lang w:val="fr-FR"/>
        </w:rPr>
        <w:t xml:space="preserve"> </w:t>
      </w:r>
      <w:r w:rsidR="00BC691E">
        <w:rPr>
          <w:lang w:val="fr-FR"/>
        </w:rPr>
        <w:t xml:space="preserve">qui trouve des comparaisons avec </w:t>
      </w:r>
      <w:hyperlink r:id="rId5505" w:anchor="Sit_Basi" w:history="1">
        <w:r w:rsidR="00BC691E" w:rsidRPr="00BC691E">
          <w:rPr>
            <w:rStyle w:val="Hyperlink"/>
            <w:lang w:val="fr-FR"/>
          </w:rPr>
          <w:t>Basi</w:t>
        </w:r>
      </w:hyperlink>
      <w:r w:rsidR="00BC691E" w:rsidRPr="00BC691E">
        <w:rPr>
          <w:lang w:val="fr-FR"/>
        </w:rPr>
        <w:t xml:space="preserve"> </w:t>
      </w:r>
      <w:r w:rsidR="00BC691E">
        <w:rPr>
          <w:lang w:val="fr-FR"/>
        </w:rPr>
        <w:t xml:space="preserve">et </w:t>
      </w:r>
      <w:hyperlink r:id="rId5506" w:anchor="Sit_Marmotta" w:history="1">
        <w:r w:rsidR="00BC691E" w:rsidRPr="00BC691E">
          <w:rPr>
            <w:rStyle w:val="Hyperlink"/>
            <w:lang w:val="fr-FR"/>
          </w:rPr>
          <w:t>Marmotta</w:t>
        </w:r>
      </w:hyperlink>
      <w:r w:rsidR="00BC691E" w:rsidRPr="00BC691E">
        <w:rPr>
          <w:lang w:val="fr-FR"/>
        </w:rPr>
        <w:t xml:space="preserve"> </w:t>
      </w:r>
      <w:r w:rsidR="00BC691E">
        <w:rPr>
          <w:lang w:val="fr-FR"/>
        </w:rPr>
        <w:t xml:space="preserve">(contextes </w:t>
      </w:r>
      <w:hyperlink r:id="rId5507" w:anchor="Cul_Cardial_Tyrrhenien" w:history="1">
        <w:r w:rsidR="00663B0C" w:rsidRPr="00663B0C">
          <w:rPr>
            <w:rStyle w:val="Hyperlink"/>
            <w:lang w:val="fr-FR"/>
          </w:rPr>
          <w:t>C. BFP</w:t>
        </w:r>
      </w:hyperlink>
      <w:r w:rsidR="00BC691E">
        <w:rPr>
          <w:lang w:val="fr-FR"/>
        </w:rPr>
        <w:t xml:space="preserve">), </w:t>
      </w:r>
      <w:hyperlink r:id="rId5508" w:anchor="Sit_Portiragnes" w:history="1">
        <w:r w:rsidR="00BC691E" w:rsidRPr="00BC691E">
          <w:rPr>
            <w:rStyle w:val="Hyperlink"/>
            <w:lang w:val="fr-FR"/>
          </w:rPr>
          <w:t>Portiragnes</w:t>
        </w:r>
      </w:hyperlink>
      <w:r w:rsidR="00BC691E">
        <w:rPr>
          <w:lang w:val="fr-FR"/>
        </w:rPr>
        <w:t xml:space="preserve"> (</w:t>
      </w:r>
      <w:hyperlink r:id="rId5509" w:anchor="Cul_Epicardial_Sud_France" w:history="1">
        <w:r w:rsidR="00E74338" w:rsidRPr="00E26EA8">
          <w:rPr>
            <w:rStyle w:val="Hyperlink"/>
            <w:lang w:val="fr-FR"/>
          </w:rPr>
          <w:t>Epicardial</w:t>
        </w:r>
      </w:hyperlink>
      <w:r w:rsidR="00BC691E">
        <w:rPr>
          <w:lang w:val="fr-FR"/>
        </w:rPr>
        <w:t xml:space="preserve">) et dans le </w:t>
      </w:r>
      <w:r w:rsidR="00172635">
        <w:rPr>
          <w:lang w:val="fr-FR"/>
        </w:rPr>
        <w:t>LBK</w:t>
      </w:r>
      <w:r w:rsidR="00BC691E">
        <w:rPr>
          <w:lang w:val="fr-FR"/>
        </w:rPr>
        <w:t xml:space="preserve"> (</w:t>
      </w:r>
      <w:hyperlink r:id="rId5510" w:anchor="Sit_Merxheim" w:history="1">
        <w:r w:rsidR="00BC691E" w:rsidRPr="0021784D">
          <w:rPr>
            <w:rStyle w:val="Hyperlink"/>
            <w:lang w:val="fr-FR"/>
          </w:rPr>
          <w:t>Merxheim</w:t>
        </w:r>
      </w:hyperlink>
      <w:r w:rsidR="00BC691E">
        <w:rPr>
          <w:lang w:val="fr-FR"/>
        </w:rPr>
        <w:t xml:space="preserve"> notamment) (BIB 2624)</w:t>
      </w:r>
    </w:p>
    <w:p w14:paraId="7CAF9B38" w14:textId="77777777" w:rsidR="00172635" w:rsidRDefault="00172635" w:rsidP="00BC691E">
      <w:pPr>
        <w:jc w:val="both"/>
        <w:rPr>
          <w:lang w:val="fr-FR"/>
        </w:rPr>
      </w:pPr>
    </w:p>
    <w:p w14:paraId="77E2B3EB" w14:textId="77777777" w:rsidR="00172635" w:rsidRDefault="00172635" w:rsidP="00426FF9">
      <w:pPr>
        <w:pStyle w:val="Heading1"/>
      </w:pPr>
      <w:bookmarkStart w:id="2371" w:name="Sit_Saint_Priest"/>
      <w:r>
        <w:t>SAINT-PRIEST</w:t>
      </w:r>
    </w:p>
    <w:bookmarkEnd w:id="2371"/>
    <w:p w14:paraId="4F1D32E2" w14:textId="77777777" w:rsidR="00172635" w:rsidRPr="002B384B" w:rsidRDefault="00172635" w:rsidP="00BC691E">
      <w:pPr>
        <w:jc w:val="both"/>
        <w:rPr>
          <w:rFonts w:eastAsia="Code2000"/>
          <w:lang w:val="fr-FR" w:eastAsia="en-GB"/>
        </w:rPr>
      </w:pPr>
      <w:r w:rsidRPr="002B384B">
        <w:rPr>
          <w:rFonts w:eastAsia="Code2000"/>
          <w:lang w:val="fr-FR" w:eastAsia="en-GB"/>
        </w:rPr>
        <w:t>Saint-Priest</w:t>
      </w:r>
    </w:p>
    <w:p w14:paraId="2E35F353" w14:textId="77777777" w:rsidR="00172635" w:rsidRPr="002B384B" w:rsidRDefault="00172635" w:rsidP="00BC691E">
      <w:pPr>
        <w:jc w:val="both"/>
        <w:rPr>
          <w:rFonts w:eastAsia="Code2000"/>
          <w:lang w:val="fr-FR" w:eastAsia="en-GB"/>
        </w:rPr>
      </w:pPr>
    </w:p>
    <w:p w14:paraId="66C48E38" w14:textId="39960C4A" w:rsidR="00172635" w:rsidRPr="00172635" w:rsidRDefault="003C06D7" w:rsidP="0071574F">
      <w:pPr>
        <w:autoSpaceDE w:val="0"/>
        <w:autoSpaceDN w:val="0"/>
        <w:adjustRightInd w:val="0"/>
        <w:rPr>
          <w:lang w:val="fr-FR"/>
        </w:rPr>
      </w:pPr>
      <w:r>
        <w:rPr>
          <w:rFonts w:eastAsia="Code2000"/>
          <w:lang w:val="fr-FR" w:eastAsia="en-GB"/>
        </w:rPr>
        <w:t>P</w:t>
      </w:r>
      <w:r w:rsidRPr="0071574F">
        <w:rPr>
          <w:rFonts w:eastAsia="Code2000"/>
          <w:lang w:val="fr-FR" w:eastAsia="en-GB"/>
        </w:rPr>
        <w:t>r</w:t>
      </w:r>
      <w:r w:rsidRPr="0071574F">
        <w:rPr>
          <w:rFonts w:eastAsia="Code2000" w:hint="eastAsia"/>
          <w:lang w:val="fr-FR" w:eastAsia="en-GB"/>
        </w:rPr>
        <w:t>è</w:t>
      </w:r>
      <w:r w:rsidRPr="0071574F">
        <w:rPr>
          <w:rFonts w:eastAsia="Code2000"/>
          <w:lang w:val="fr-FR" w:eastAsia="en-GB"/>
        </w:rPr>
        <w:t xml:space="preserve">s de Lyon. </w:t>
      </w:r>
      <w:r w:rsidR="00172635" w:rsidRPr="0071574F">
        <w:rPr>
          <w:rFonts w:eastAsia="Code2000"/>
          <w:lang w:val="fr-FR" w:eastAsia="en-GB"/>
        </w:rPr>
        <w:t>Dans le bassin du Rh</w:t>
      </w:r>
      <w:r w:rsidR="00172635" w:rsidRPr="0071574F">
        <w:rPr>
          <w:rFonts w:eastAsia="Code2000" w:hint="eastAsia"/>
          <w:lang w:val="fr-FR" w:eastAsia="en-GB"/>
        </w:rPr>
        <w:t>ô</w:t>
      </w:r>
      <w:r w:rsidR="00172635" w:rsidRPr="0071574F">
        <w:rPr>
          <w:rFonts w:eastAsia="Code2000"/>
          <w:lang w:val="fr-FR" w:eastAsia="en-GB"/>
        </w:rPr>
        <w:t xml:space="preserve">ne les occupations ou incursions les plus septentrionales du </w:t>
      </w:r>
      <w:hyperlink r:id="rId5511" w:anchor="Cul_Cardial" w:history="1">
        <w:r w:rsidR="00172635" w:rsidRPr="0071574F">
          <w:rPr>
            <w:rStyle w:val="Hyperlink"/>
            <w:rFonts w:eastAsia="Code2000"/>
            <w:lang w:val="fr-FR" w:eastAsia="en-GB"/>
          </w:rPr>
          <w:t>Cardial</w:t>
        </w:r>
      </w:hyperlink>
      <w:r w:rsidR="00172635" w:rsidRPr="0071574F">
        <w:rPr>
          <w:rFonts w:eastAsia="Code2000"/>
          <w:lang w:val="fr-FR" w:eastAsia="en-GB"/>
        </w:rPr>
        <w:t xml:space="preserve"> sont repr</w:t>
      </w:r>
      <w:r w:rsidR="00172635" w:rsidRPr="0071574F">
        <w:rPr>
          <w:rFonts w:eastAsia="Code2000" w:hint="eastAsia"/>
          <w:lang w:val="fr-FR" w:eastAsia="en-GB"/>
        </w:rPr>
        <w:t>é</w:t>
      </w:r>
      <w:r w:rsidR="00172635" w:rsidRPr="0071574F">
        <w:rPr>
          <w:rFonts w:eastAsia="Code2000"/>
          <w:lang w:val="fr-FR" w:eastAsia="en-GB"/>
        </w:rPr>
        <w:t>sent</w:t>
      </w:r>
      <w:r w:rsidR="00172635" w:rsidRPr="0071574F">
        <w:rPr>
          <w:rFonts w:eastAsia="Code2000" w:hint="eastAsia"/>
          <w:lang w:val="fr-FR" w:eastAsia="en-GB"/>
        </w:rPr>
        <w:t>é</w:t>
      </w:r>
      <w:r w:rsidR="00172635" w:rsidRPr="0071574F">
        <w:rPr>
          <w:rFonts w:eastAsia="Code2000"/>
          <w:lang w:val="fr-FR" w:eastAsia="en-GB"/>
        </w:rPr>
        <w:t>es par le mat</w:t>
      </w:r>
      <w:r w:rsidR="00172635" w:rsidRPr="0071574F">
        <w:rPr>
          <w:rFonts w:eastAsia="Code2000" w:hint="eastAsia"/>
          <w:lang w:val="fr-FR" w:eastAsia="en-GB"/>
        </w:rPr>
        <w:t>é</w:t>
      </w:r>
      <w:r w:rsidR="00172635" w:rsidRPr="0071574F">
        <w:rPr>
          <w:rFonts w:eastAsia="Code2000"/>
          <w:lang w:val="fr-FR" w:eastAsia="en-GB"/>
        </w:rPr>
        <w:t>riel c</w:t>
      </w:r>
      <w:r w:rsidR="00172635" w:rsidRPr="0071574F">
        <w:rPr>
          <w:rFonts w:eastAsia="Code2000" w:hint="eastAsia"/>
          <w:lang w:val="fr-FR" w:eastAsia="en-GB"/>
        </w:rPr>
        <w:t>é</w:t>
      </w:r>
      <w:r w:rsidR="00172635" w:rsidRPr="0071574F">
        <w:rPr>
          <w:rFonts w:eastAsia="Code2000"/>
          <w:lang w:val="fr-FR" w:eastAsia="en-GB"/>
        </w:rPr>
        <w:t>ramique de Saint-Priest (69) (Daugas et al, 1996)</w:t>
      </w:r>
      <w:r w:rsidRPr="0071574F">
        <w:rPr>
          <w:rFonts w:eastAsia="Code2000"/>
          <w:lang w:val="fr-FR" w:eastAsia="en-GB"/>
        </w:rPr>
        <w:t xml:space="preserve">, </w:t>
      </w:r>
      <w:r w:rsidR="0071574F" w:rsidRPr="0071574F">
        <w:rPr>
          <w:rFonts w:eastAsia="Code2000"/>
          <w:lang w:val="fr-FR" w:eastAsia="en-GB"/>
        </w:rPr>
        <w:t>Les d</w:t>
      </w:r>
      <w:r w:rsidR="0071574F" w:rsidRPr="0071574F">
        <w:rPr>
          <w:rFonts w:eastAsia="Code2000" w:hint="eastAsia"/>
          <w:lang w:val="fr-FR" w:eastAsia="en-GB"/>
        </w:rPr>
        <w:t>é</w:t>
      </w:r>
      <w:r w:rsidR="0071574F" w:rsidRPr="0071574F">
        <w:rPr>
          <w:rFonts w:eastAsia="Code2000"/>
          <w:lang w:val="fr-FR" w:eastAsia="en-GB"/>
        </w:rPr>
        <w:t>cors du mat</w:t>
      </w:r>
      <w:r w:rsidR="0071574F" w:rsidRPr="0071574F">
        <w:rPr>
          <w:rFonts w:eastAsia="Code2000" w:hint="eastAsia"/>
          <w:lang w:val="fr-FR" w:eastAsia="en-GB"/>
        </w:rPr>
        <w:t>é</w:t>
      </w:r>
      <w:r w:rsidR="0071574F" w:rsidRPr="0071574F">
        <w:rPr>
          <w:rFonts w:eastAsia="Code2000"/>
          <w:lang w:val="fr-FR" w:eastAsia="en-GB"/>
        </w:rPr>
        <w:t>riel de Saint-Priest associant cordons en relief et pastilles appliqu</w:t>
      </w:r>
      <w:r w:rsidR="0071574F" w:rsidRPr="0071574F">
        <w:rPr>
          <w:rFonts w:eastAsia="Code2000" w:hint="eastAsia"/>
          <w:lang w:val="fr-FR" w:eastAsia="en-GB"/>
        </w:rPr>
        <w:t>é</w:t>
      </w:r>
      <w:r w:rsidR="0071574F" w:rsidRPr="0071574F">
        <w:rPr>
          <w:rFonts w:eastAsia="Code2000"/>
          <w:lang w:val="fr-FR" w:eastAsia="en-GB"/>
        </w:rPr>
        <w:t xml:space="preserve">es peuvent </w:t>
      </w:r>
      <w:r w:rsidR="0071574F" w:rsidRPr="0071574F">
        <w:rPr>
          <w:rFonts w:eastAsia="Code2000" w:hint="eastAsia"/>
          <w:lang w:val="fr-FR" w:eastAsia="en-GB"/>
        </w:rPr>
        <w:t>ê</w:t>
      </w:r>
      <w:r w:rsidR="0071574F" w:rsidRPr="0071574F">
        <w:rPr>
          <w:rFonts w:eastAsia="Code2000"/>
          <w:lang w:val="fr-FR" w:eastAsia="en-GB"/>
        </w:rPr>
        <w:t>tre dat</w:t>
      </w:r>
      <w:r w:rsidR="0071574F" w:rsidRPr="0071574F">
        <w:rPr>
          <w:rFonts w:eastAsia="Code2000" w:hint="eastAsia"/>
          <w:lang w:val="fr-FR" w:eastAsia="en-GB"/>
        </w:rPr>
        <w:t>é</w:t>
      </w:r>
      <w:r w:rsidR="0071574F" w:rsidRPr="0071574F">
        <w:rPr>
          <w:rFonts w:eastAsia="Code2000"/>
          <w:lang w:val="fr-FR" w:eastAsia="en-GB"/>
        </w:rPr>
        <w:t>es de l'</w:t>
      </w:r>
      <w:r w:rsidR="0071574F">
        <w:rPr>
          <w:rFonts w:eastAsia="Code2000"/>
          <w:lang w:val="fr-FR" w:eastAsia="en-GB"/>
        </w:rPr>
        <w:t xml:space="preserve"> </w:t>
      </w:r>
      <w:hyperlink r:id="rId5512" w:anchor="Cul_Epicardial_Sud_France" w:history="1">
        <w:r w:rsidR="00E74338" w:rsidRPr="00E26EA8">
          <w:rPr>
            <w:rStyle w:val="Hyperlink"/>
            <w:lang w:val="fr-FR"/>
          </w:rPr>
          <w:t>Epicardial</w:t>
        </w:r>
      </w:hyperlink>
      <w:r w:rsidR="00E74338" w:rsidRPr="00E26EA8">
        <w:rPr>
          <w:lang w:val="fr-FR"/>
        </w:rPr>
        <w:t xml:space="preserve"> </w:t>
      </w:r>
      <w:r w:rsidR="00E74338">
        <w:rPr>
          <w:lang w:val="fr-FR"/>
        </w:rPr>
        <w:t>ancien</w:t>
      </w:r>
      <w:r w:rsidR="0071574F" w:rsidRPr="0071574F">
        <w:rPr>
          <w:rFonts w:eastAsia="Code2000"/>
          <w:lang w:val="fr-FR" w:eastAsia="en-GB"/>
        </w:rPr>
        <w:t xml:space="preserve"> </w:t>
      </w:r>
      <w:r w:rsidR="00172635" w:rsidRPr="0071574F">
        <w:rPr>
          <w:rFonts w:eastAsia="Code2000"/>
          <w:lang w:val="fr-FR" w:eastAsia="en-GB"/>
        </w:rPr>
        <w:t>(BIB 2768)</w:t>
      </w:r>
    </w:p>
    <w:p w14:paraId="1D90D6BC" w14:textId="77777777" w:rsidR="00BC691E" w:rsidRPr="0032190F" w:rsidRDefault="00BC691E" w:rsidP="00242C0F">
      <w:pPr>
        <w:jc w:val="both"/>
        <w:rPr>
          <w:lang w:val="fr-FR"/>
        </w:rPr>
      </w:pPr>
    </w:p>
    <w:p w14:paraId="588A9C59" w14:textId="77777777" w:rsidR="00501BA8" w:rsidRPr="0032190F" w:rsidRDefault="00844AAD" w:rsidP="00426FF9">
      <w:pPr>
        <w:pStyle w:val="Heading1"/>
      </w:pPr>
      <w:bookmarkStart w:id="2372" w:name="Sit_Louche_Camp"/>
      <w:r w:rsidRPr="0032190F">
        <w:t>CAMP DE LOUCHE</w:t>
      </w:r>
    </w:p>
    <w:bookmarkEnd w:id="2372"/>
    <w:p w14:paraId="589CE90F" w14:textId="77777777" w:rsidR="00501BA8" w:rsidRPr="0032190F" w:rsidRDefault="00501BA8" w:rsidP="00242C0F">
      <w:pPr>
        <w:jc w:val="both"/>
        <w:rPr>
          <w:lang w:val="fr-FR"/>
        </w:rPr>
      </w:pPr>
    </w:p>
    <w:p w14:paraId="16A5BF6A" w14:textId="51ED3830" w:rsidR="00501BA8" w:rsidRPr="0032190F" w:rsidRDefault="00844AAD" w:rsidP="00242C0F">
      <w:pPr>
        <w:jc w:val="both"/>
        <w:rPr>
          <w:lang w:val="fr-FR"/>
        </w:rPr>
      </w:pPr>
      <w:r w:rsidRPr="0032190F">
        <w:rPr>
          <w:lang w:val="fr-FR"/>
        </w:rPr>
        <w:t xml:space="preserve">Camp de Louche </w:t>
      </w:r>
      <w:r w:rsidR="000B361D" w:rsidRPr="0032190F">
        <w:rPr>
          <w:lang w:val="fr-FR"/>
        </w:rPr>
        <w:t>(</w:t>
      </w:r>
      <w:r w:rsidRPr="0032190F">
        <w:rPr>
          <w:lang w:val="fr-FR"/>
        </w:rPr>
        <w:t>Polignac</w:t>
      </w:r>
      <w:r w:rsidR="000B361D" w:rsidRPr="0032190F">
        <w:rPr>
          <w:lang w:val="fr-FR"/>
        </w:rPr>
        <w:t>, Haute-Loire)</w:t>
      </w:r>
      <w:r w:rsidRPr="0032190F">
        <w:rPr>
          <w:lang w:val="fr-FR"/>
        </w:rPr>
        <w:t xml:space="preserve">. </w:t>
      </w:r>
      <w:r w:rsidR="00501BA8" w:rsidRPr="0032190F">
        <w:rPr>
          <w:lang w:val="fr-FR"/>
        </w:rPr>
        <w:t xml:space="preserve">Décors céramiques figuratif : </w:t>
      </w:r>
      <w:hyperlink r:id="rId5513" w:anchor="Cul_Proto_Art_TAC_T_a" w:history="1">
        <w:r w:rsidR="00673F0D" w:rsidRPr="0032190F">
          <w:rPr>
            <w:rStyle w:val="Hyperlink"/>
            <w:lang w:val="fr-FR"/>
          </w:rPr>
          <w:t>anthropomorphes</w:t>
        </w:r>
      </w:hyperlink>
      <w:r w:rsidR="000B361D" w:rsidRPr="0032190F">
        <w:rPr>
          <w:lang w:val="fr-FR"/>
        </w:rPr>
        <w:t xml:space="preserve"> </w:t>
      </w:r>
      <w:r w:rsidR="00501BA8" w:rsidRPr="0032190F">
        <w:rPr>
          <w:lang w:val="fr-FR"/>
        </w:rPr>
        <w:t>[</w:t>
      </w:r>
      <w:hyperlink r:id="rId5514" w:anchor="Cul_Art_TAC_c_frise_personnages" w:history="1">
        <w:r w:rsidR="00520D6B" w:rsidRPr="00520D6B">
          <w:rPr>
            <w:rStyle w:val="Hyperlink"/>
            <w:lang w:val="fr-FR" w:eastAsia="en-GB"/>
          </w:rPr>
          <w:t>frise de personnages</w:t>
        </w:r>
      </w:hyperlink>
      <w:r w:rsidR="00501BA8" w:rsidRPr="0032190F">
        <w:rPr>
          <w:lang w:val="fr-FR"/>
        </w:rPr>
        <w:t xml:space="preserve">], apparenté mailhacien (SS BIB) </w:t>
      </w:r>
      <w:r w:rsidR="00B16F2D">
        <w:rPr>
          <w:lang w:val="fr-FR"/>
        </w:rPr>
        <w:t>BF</w:t>
      </w:r>
      <w:r w:rsidR="000B361D" w:rsidRPr="0032190F">
        <w:rPr>
          <w:lang w:val="fr-FR"/>
        </w:rPr>
        <w:t xml:space="preserve"> 3 possible (BIB 1880)</w:t>
      </w:r>
    </w:p>
    <w:p w14:paraId="6FAD0C9D" w14:textId="77777777" w:rsidR="00501BA8" w:rsidRPr="0032190F" w:rsidRDefault="00501BA8" w:rsidP="00242C0F">
      <w:pPr>
        <w:jc w:val="both"/>
        <w:rPr>
          <w:lang w:val="fr-FR"/>
        </w:rPr>
      </w:pPr>
    </w:p>
    <w:p w14:paraId="5CC9CB55" w14:textId="77777777" w:rsidR="00501BA8" w:rsidRPr="0032190F" w:rsidRDefault="00501BA8" w:rsidP="00426FF9">
      <w:pPr>
        <w:pStyle w:val="Heading1"/>
      </w:pPr>
      <w:bookmarkStart w:id="2373" w:name="Sit_Ranc_Pointu"/>
      <w:r w:rsidRPr="0032190F">
        <w:t>RANC POINTU</w:t>
      </w:r>
    </w:p>
    <w:bookmarkEnd w:id="2373"/>
    <w:p w14:paraId="448A7616" w14:textId="77777777" w:rsidR="00AF3752" w:rsidRPr="0032190F" w:rsidRDefault="007A7D7A" w:rsidP="00242C0F">
      <w:pPr>
        <w:jc w:val="both"/>
        <w:rPr>
          <w:lang w:val="fr-FR"/>
        </w:rPr>
      </w:pPr>
      <w:r w:rsidRPr="0032190F">
        <w:rPr>
          <w:lang w:val="fr-FR"/>
        </w:rPr>
        <w:t>Ranc-Pointu</w:t>
      </w:r>
    </w:p>
    <w:p w14:paraId="0EE10DA6" w14:textId="77777777" w:rsidR="007A7D7A" w:rsidRPr="0032190F" w:rsidRDefault="007A7D7A" w:rsidP="00242C0F">
      <w:pPr>
        <w:jc w:val="both"/>
        <w:rPr>
          <w:lang w:val="fr-FR"/>
        </w:rPr>
      </w:pPr>
    </w:p>
    <w:p w14:paraId="6AD5631B" w14:textId="6505C78E" w:rsidR="00501BA8" w:rsidRPr="0032190F" w:rsidRDefault="000C1BA6" w:rsidP="00242C0F">
      <w:pPr>
        <w:jc w:val="both"/>
        <w:rPr>
          <w:lang w:val="fr-FR"/>
        </w:rPr>
      </w:pPr>
      <w:r w:rsidRPr="0032190F">
        <w:rPr>
          <w:lang w:val="fr-FR"/>
        </w:rPr>
        <w:t xml:space="preserve">Ranc Pointu </w:t>
      </w:r>
      <w:r w:rsidR="007A7D7A" w:rsidRPr="0032190F">
        <w:rPr>
          <w:lang w:val="fr-FR"/>
        </w:rPr>
        <w:t>(</w:t>
      </w:r>
      <w:r w:rsidRPr="0032190F">
        <w:rPr>
          <w:lang w:val="fr-FR"/>
        </w:rPr>
        <w:t xml:space="preserve">Bidon, </w:t>
      </w:r>
      <w:r w:rsidR="007A7D7A" w:rsidRPr="0032190F">
        <w:rPr>
          <w:lang w:val="fr-FR"/>
        </w:rPr>
        <w:t xml:space="preserve">Ardèche) </w:t>
      </w:r>
      <w:r w:rsidR="00501BA8" w:rsidRPr="0032190F">
        <w:rPr>
          <w:lang w:val="fr-FR"/>
        </w:rPr>
        <w:t xml:space="preserve">De la céramique du </w:t>
      </w:r>
      <w:r w:rsidR="00F53444">
        <w:rPr>
          <w:lang w:val="fr-FR"/>
        </w:rPr>
        <w:t>BF</w:t>
      </w:r>
      <w:r w:rsidR="003D1873" w:rsidRPr="0032190F">
        <w:rPr>
          <w:lang w:val="fr-FR"/>
        </w:rPr>
        <w:t xml:space="preserve"> </w:t>
      </w:r>
      <w:r w:rsidR="00F53444">
        <w:rPr>
          <w:lang w:val="fr-FR"/>
        </w:rPr>
        <w:t>3</w:t>
      </w:r>
      <w:r w:rsidR="00501BA8" w:rsidRPr="0032190F">
        <w:rPr>
          <w:lang w:val="fr-FR"/>
        </w:rPr>
        <w:t xml:space="preserve"> à décor de croix gravées sous le fond avec des cercles dans les quatre quadrants dessinés par la croix (BIB 155 p. 185). Un décor de deux </w:t>
      </w:r>
      <w:hyperlink r:id="rId5515" w:anchor="Cul_Proto_Art_TAC_T_z_oise" w:history="1">
        <w:r w:rsidR="002372BC" w:rsidRPr="0032190F">
          <w:rPr>
            <w:rStyle w:val="Hyperlink"/>
            <w:lang w:val="fr-FR"/>
          </w:rPr>
          <w:t>oiseaux</w:t>
        </w:r>
      </w:hyperlink>
      <w:r w:rsidR="007A7D7A" w:rsidRPr="0032190F">
        <w:rPr>
          <w:lang w:val="fr-FR"/>
        </w:rPr>
        <w:t xml:space="preserve"> </w:t>
      </w:r>
      <w:r w:rsidR="00501BA8" w:rsidRPr="0032190F">
        <w:rPr>
          <w:lang w:val="fr-FR"/>
        </w:rPr>
        <w:t>(BIB 1874)</w:t>
      </w:r>
      <w:r w:rsidR="000A09DC" w:rsidRPr="0032190F">
        <w:rPr>
          <w:lang w:val="fr-FR"/>
        </w:rPr>
        <w:t xml:space="preserve"> a livré des éléments céramiques décorés de croix gravées sous le fond avec des cercles dans les quatre quadrants dessinés par la croix, datés de la fin de l’âge du Bronze, qui montrent des influences italiques : des </w:t>
      </w:r>
      <w:hyperlink r:id="rId5516" w:anchor="Cul_Terramare" w:history="1">
        <w:r w:rsidR="000A09DC" w:rsidRPr="0032190F">
          <w:rPr>
            <w:rStyle w:val="Hyperlink"/>
            <w:lang w:val="fr-FR"/>
          </w:rPr>
          <w:t>Terramares</w:t>
        </w:r>
      </w:hyperlink>
      <w:r w:rsidR="000A09DC" w:rsidRPr="0032190F">
        <w:rPr>
          <w:lang w:val="fr-FR"/>
        </w:rPr>
        <w:t xml:space="preserve"> (BIB 155 p. 185).</w:t>
      </w:r>
    </w:p>
    <w:p w14:paraId="1747FFCB" w14:textId="438269CC" w:rsidR="007E7031" w:rsidRPr="0032190F" w:rsidRDefault="007E7031" w:rsidP="00242C0F">
      <w:pPr>
        <w:jc w:val="both"/>
        <w:rPr>
          <w:lang w:val="fr-FR"/>
        </w:rPr>
      </w:pPr>
      <w:r w:rsidRPr="0032190F">
        <w:rPr>
          <w:lang w:val="fr-FR"/>
        </w:rPr>
        <w:t xml:space="preserve">La Ranc-Pointu est la limite de l’aire du Mailhac I. A livré un décor </w:t>
      </w:r>
      <w:hyperlink r:id="rId5517" w:anchor="Cul_Proto_Art_TAC_T_z" w:history="1">
        <w:r w:rsidR="00017B49" w:rsidRPr="0032190F">
          <w:rPr>
            <w:rStyle w:val="Hyperlink"/>
            <w:lang w:val="fr-FR"/>
          </w:rPr>
          <w:t>zoomorphes</w:t>
        </w:r>
      </w:hyperlink>
      <w:r w:rsidR="002C2631" w:rsidRPr="0032190F">
        <w:rPr>
          <w:lang w:val="fr-FR"/>
        </w:rPr>
        <w:t xml:space="preserve"> </w:t>
      </w:r>
      <w:r w:rsidRPr="0032190F">
        <w:rPr>
          <w:lang w:val="fr-FR"/>
        </w:rPr>
        <w:t>en trait simple [</w:t>
      </w:r>
      <w:hyperlink r:id="rId5518" w:anchor="Cul_Mailhac_Apparente" w:history="1">
        <w:r w:rsidRPr="0032190F">
          <w:rPr>
            <w:rStyle w:val="Hyperlink"/>
            <w:lang w:val="fr-FR"/>
          </w:rPr>
          <w:t>apparenté Mailhac</w:t>
        </w:r>
      </w:hyperlink>
      <w:r w:rsidRPr="0032190F">
        <w:rPr>
          <w:lang w:val="fr-FR"/>
        </w:rPr>
        <w:t>] (BIB 1984 p. 125)</w:t>
      </w:r>
    </w:p>
    <w:p w14:paraId="402CC153" w14:textId="69AE0E07" w:rsidR="005A14AB" w:rsidRPr="0032190F" w:rsidRDefault="005A14AB" w:rsidP="00242C0F">
      <w:pPr>
        <w:jc w:val="both"/>
        <w:rPr>
          <w:lang w:val="fr-FR"/>
        </w:rPr>
      </w:pPr>
      <w:r w:rsidRPr="0032190F">
        <w:rPr>
          <w:lang w:val="fr-FR"/>
        </w:rPr>
        <w:t xml:space="preserve">Site proche des </w:t>
      </w:r>
      <w:hyperlink r:id="rId5519" w:anchor="Sit_Cloches" w:history="1">
        <w:r w:rsidRPr="0032190F">
          <w:rPr>
            <w:rStyle w:val="Hyperlink"/>
            <w:lang w:val="fr-FR"/>
          </w:rPr>
          <w:t>Cloches</w:t>
        </w:r>
      </w:hyperlink>
      <w:r w:rsidRPr="0032190F">
        <w:rPr>
          <w:lang w:val="fr-FR"/>
        </w:rPr>
        <w:t xml:space="preserve">, le plateau de Ranc-Pointu est un éperon barré surplombant l’Ardèche. Un rempart, une courtine, une </w:t>
      </w:r>
      <w:r w:rsidR="000C1BA6" w:rsidRPr="0032190F">
        <w:rPr>
          <w:lang w:val="fr-FR"/>
        </w:rPr>
        <w:t>porte aménagée et une tour rec</w:t>
      </w:r>
      <w:r w:rsidRPr="0032190F">
        <w:rPr>
          <w:lang w:val="fr-FR"/>
        </w:rPr>
        <w:t>tangulaire (BIB F. Delrieu, E. Durand, Table ronde d’Orgnac 2016)</w:t>
      </w:r>
    </w:p>
    <w:p w14:paraId="100157EF" w14:textId="77777777" w:rsidR="005A14AB" w:rsidRPr="0032190F" w:rsidRDefault="005A14AB"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6"/>
        <w:gridCol w:w="2685"/>
      </w:tblGrid>
      <w:tr w:rsidR="005A14AB" w14:paraId="7319B5CD" w14:textId="77777777" w:rsidTr="00C35EA7">
        <w:trPr>
          <w:jc w:val="center"/>
        </w:trPr>
        <w:tc>
          <w:tcPr>
            <w:tcW w:w="976" w:type="dxa"/>
          </w:tcPr>
          <w:p w14:paraId="1E9729F1" w14:textId="77777777" w:rsidR="005A14AB" w:rsidRDefault="005A14AB" w:rsidP="00C35EA7">
            <w:pPr>
              <w:jc w:val="center"/>
            </w:pPr>
            <w:r>
              <w:t>phases</w:t>
            </w:r>
          </w:p>
        </w:tc>
        <w:tc>
          <w:tcPr>
            <w:tcW w:w="2685" w:type="dxa"/>
          </w:tcPr>
          <w:p w14:paraId="2830CC48" w14:textId="77777777" w:rsidR="005A14AB" w:rsidRDefault="005A14AB" w:rsidP="00C35EA7">
            <w:pPr>
              <w:jc w:val="center"/>
            </w:pPr>
            <w:r>
              <w:t>datations</w:t>
            </w:r>
          </w:p>
        </w:tc>
      </w:tr>
      <w:tr w:rsidR="005A14AB" w:rsidRPr="000A7C3E" w14:paraId="265557BF" w14:textId="77777777" w:rsidTr="00C35EA7">
        <w:trPr>
          <w:jc w:val="center"/>
        </w:trPr>
        <w:tc>
          <w:tcPr>
            <w:tcW w:w="976" w:type="dxa"/>
          </w:tcPr>
          <w:p w14:paraId="3C607CE6" w14:textId="77777777" w:rsidR="005A14AB" w:rsidRDefault="005A14AB" w:rsidP="00C35EA7">
            <w:pPr>
              <w:jc w:val="center"/>
            </w:pPr>
            <w:r>
              <w:t>2</w:t>
            </w:r>
          </w:p>
        </w:tc>
        <w:tc>
          <w:tcPr>
            <w:tcW w:w="2685" w:type="dxa"/>
          </w:tcPr>
          <w:p w14:paraId="5CA44E1B" w14:textId="77777777" w:rsidR="005A14AB" w:rsidRPr="00A0014D" w:rsidRDefault="005A14AB" w:rsidP="00C35EA7">
            <w:pPr>
              <w:jc w:val="center"/>
              <w:rPr>
                <w:lang w:val="fr-FR"/>
              </w:rPr>
            </w:pPr>
            <w:r w:rsidRPr="00A0014D">
              <w:rPr>
                <w:lang w:val="fr-FR"/>
              </w:rPr>
              <w:t>fin 6</w:t>
            </w:r>
            <w:r w:rsidRPr="00A0014D">
              <w:rPr>
                <w:vertAlign w:val="superscript"/>
                <w:lang w:val="fr-FR"/>
              </w:rPr>
              <w:t>e</w:t>
            </w:r>
            <w:r w:rsidRPr="00A0014D">
              <w:rPr>
                <w:lang w:val="fr-FR"/>
              </w:rPr>
              <w:t xml:space="preserve"> s. – début 5</w:t>
            </w:r>
            <w:r w:rsidRPr="00A0014D">
              <w:rPr>
                <w:vertAlign w:val="superscript"/>
                <w:lang w:val="fr-FR"/>
              </w:rPr>
              <w:t>e</w:t>
            </w:r>
            <w:r w:rsidRPr="00A0014D">
              <w:rPr>
                <w:lang w:val="fr-FR"/>
              </w:rPr>
              <w:t xml:space="preserve"> s. aec</w:t>
            </w:r>
          </w:p>
        </w:tc>
      </w:tr>
      <w:tr w:rsidR="005A14AB" w14:paraId="730C91E0" w14:textId="77777777" w:rsidTr="00C35EA7">
        <w:trPr>
          <w:jc w:val="center"/>
        </w:trPr>
        <w:tc>
          <w:tcPr>
            <w:tcW w:w="976" w:type="dxa"/>
          </w:tcPr>
          <w:p w14:paraId="3314107B" w14:textId="77777777" w:rsidR="005A14AB" w:rsidRDefault="005A14AB" w:rsidP="00C35EA7">
            <w:pPr>
              <w:jc w:val="center"/>
            </w:pPr>
            <w:r>
              <w:t>1</w:t>
            </w:r>
          </w:p>
        </w:tc>
        <w:tc>
          <w:tcPr>
            <w:tcW w:w="2685" w:type="dxa"/>
          </w:tcPr>
          <w:p w14:paraId="23C90D36" w14:textId="77777777" w:rsidR="005A14AB" w:rsidRDefault="005A14AB" w:rsidP="00C35EA7">
            <w:pPr>
              <w:jc w:val="center"/>
            </w:pPr>
          </w:p>
        </w:tc>
      </w:tr>
    </w:tbl>
    <w:p w14:paraId="44454698" w14:textId="77777777" w:rsidR="005A14AB" w:rsidRPr="0032190F" w:rsidRDefault="005A14AB" w:rsidP="00242C0F">
      <w:pPr>
        <w:jc w:val="both"/>
        <w:rPr>
          <w:lang w:val="fr-FR"/>
        </w:rPr>
      </w:pPr>
      <w:r w:rsidRPr="0032190F">
        <w:rPr>
          <w:lang w:val="fr-FR"/>
        </w:rPr>
        <w:t>(BIB F. Delrieu, E. Durand, Table ronde d’Orgnac 2016)</w:t>
      </w:r>
    </w:p>
    <w:p w14:paraId="30B217C0" w14:textId="77777777" w:rsidR="005A14AB" w:rsidRPr="0032190F" w:rsidRDefault="005A14AB" w:rsidP="00242C0F">
      <w:pPr>
        <w:jc w:val="both"/>
        <w:rPr>
          <w:lang w:val="fr-FR"/>
        </w:rPr>
      </w:pPr>
    </w:p>
    <w:p w14:paraId="3B45F51F" w14:textId="77777777" w:rsidR="005A14AB" w:rsidRPr="0032190F" w:rsidRDefault="005A14AB" w:rsidP="00242C0F">
      <w:pPr>
        <w:jc w:val="both"/>
        <w:rPr>
          <w:lang w:val="fr-FR"/>
        </w:rPr>
      </w:pPr>
      <w:r w:rsidRPr="0032190F">
        <w:rPr>
          <w:lang w:val="fr-FR"/>
        </w:rPr>
        <w:t>BOURG SAINT ANDEOL</w:t>
      </w:r>
    </w:p>
    <w:p w14:paraId="05D96DF9" w14:textId="77777777" w:rsidR="005A14AB" w:rsidRPr="0032190F" w:rsidRDefault="005A14AB" w:rsidP="00242C0F">
      <w:pPr>
        <w:jc w:val="both"/>
        <w:rPr>
          <w:lang w:val="fr-FR"/>
        </w:rPr>
      </w:pPr>
    </w:p>
    <w:p w14:paraId="015C966B" w14:textId="77777777" w:rsidR="005A14AB" w:rsidRPr="0032190F" w:rsidRDefault="005A14AB" w:rsidP="00242C0F">
      <w:pPr>
        <w:jc w:val="both"/>
        <w:rPr>
          <w:lang w:val="fr-FR"/>
        </w:rPr>
      </w:pPr>
      <w:r w:rsidRPr="0032190F">
        <w:rPr>
          <w:lang w:val="fr-FR"/>
        </w:rPr>
        <w:t>Le site du Bourg Saint Andéol est un habitat de hauteur (BIB F. Delrieu, E. Durand, Table ronde d’Orgnac 2016)</w:t>
      </w:r>
    </w:p>
    <w:p w14:paraId="580339BF" w14:textId="77777777" w:rsidR="005A14AB" w:rsidRPr="0032190F" w:rsidRDefault="005A14AB" w:rsidP="00242C0F">
      <w:pPr>
        <w:jc w:val="both"/>
        <w:rPr>
          <w:lang w:val="fr-FR"/>
        </w:rPr>
      </w:pPr>
    </w:p>
    <w:p w14:paraId="0ECB3B0B" w14:textId="77777777" w:rsidR="005A14AB" w:rsidRPr="0032190F" w:rsidRDefault="005A14AB" w:rsidP="00242C0F">
      <w:pPr>
        <w:jc w:val="both"/>
        <w:rPr>
          <w:lang w:val="fr-FR"/>
        </w:rPr>
      </w:pPr>
      <w:r w:rsidRPr="0032190F">
        <w:rPr>
          <w:lang w:val="fr-FR"/>
        </w:rPr>
        <w:t>ROC DE GOURDON</w:t>
      </w:r>
    </w:p>
    <w:p w14:paraId="25A4CE18" w14:textId="77777777" w:rsidR="005A14AB" w:rsidRPr="0032190F" w:rsidRDefault="005A14AB" w:rsidP="005A14AB">
      <w:pPr>
        <w:jc w:val="both"/>
        <w:rPr>
          <w:lang w:val="fr-FR"/>
        </w:rPr>
      </w:pPr>
      <w:r w:rsidRPr="0032190F">
        <w:rPr>
          <w:lang w:val="fr-FR"/>
        </w:rPr>
        <w:t>Le site du Roc de Gourdon est un habitat de hauteur (BIB F. Delrieu, E. Durand, Table ronde d’Orgnac 2016)</w:t>
      </w:r>
    </w:p>
    <w:p w14:paraId="3E8331EE" w14:textId="77777777" w:rsidR="005A14AB" w:rsidRPr="0032190F" w:rsidRDefault="005A14AB" w:rsidP="005A14AB">
      <w:pPr>
        <w:jc w:val="both"/>
        <w:rPr>
          <w:lang w:val="fr-FR"/>
        </w:rPr>
      </w:pPr>
    </w:p>
    <w:p w14:paraId="4A1F4EAD" w14:textId="77777777" w:rsidR="005A14AB" w:rsidRPr="0032190F" w:rsidRDefault="005A14AB" w:rsidP="005A14AB">
      <w:pPr>
        <w:jc w:val="both"/>
        <w:rPr>
          <w:lang w:val="fr-FR"/>
        </w:rPr>
      </w:pPr>
      <w:r w:rsidRPr="0032190F">
        <w:rPr>
          <w:lang w:val="fr-FR"/>
        </w:rPr>
        <w:lastRenderedPageBreak/>
        <w:t>CONCHETTES</w:t>
      </w:r>
    </w:p>
    <w:p w14:paraId="2E1A2D2C" w14:textId="77777777" w:rsidR="005A14AB" w:rsidRPr="0032190F" w:rsidRDefault="005A14AB" w:rsidP="005A14AB">
      <w:pPr>
        <w:jc w:val="both"/>
        <w:rPr>
          <w:lang w:val="fr-FR"/>
        </w:rPr>
      </w:pPr>
      <w:r w:rsidRPr="0032190F">
        <w:rPr>
          <w:lang w:val="fr-FR"/>
        </w:rPr>
        <w:t>Le site des Conchettes à Grospierres est un éperon barré (BIB F. Delrieu, E. Durand, Table ronde d’Orgnac 2016)</w:t>
      </w:r>
    </w:p>
    <w:p w14:paraId="3D43C128" w14:textId="77777777" w:rsidR="005A14AB" w:rsidRPr="0032190F" w:rsidRDefault="005A14AB" w:rsidP="005A14AB">
      <w:pPr>
        <w:jc w:val="both"/>
        <w:rPr>
          <w:lang w:val="fr-FR"/>
        </w:rPr>
      </w:pPr>
    </w:p>
    <w:p w14:paraId="6B560301" w14:textId="77777777" w:rsidR="005A14AB" w:rsidRPr="0032190F" w:rsidRDefault="005A14AB" w:rsidP="005A14AB">
      <w:pPr>
        <w:jc w:val="both"/>
        <w:rPr>
          <w:lang w:val="fr-FR"/>
        </w:rPr>
      </w:pPr>
      <w:r w:rsidRPr="0032190F">
        <w:rPr>
          <w:lang w:val="fr-FR"/>
        </w:rPr>
        <w:t>SILLONS</w:t>
      </w:r>
    </w:p>
    <w:p w14:paraId="5DBE37A5" w14:textId="25A6D81C" w:rsidR="005A14AB" w:rsidRPr="0032190F" w:rsidRDefault="005A14AB" w:rsidP="005A14AB">
      <w:pPr>
        <w:jc w:val="both"/>
        <w:rPr>
          <w:lang w:val="fr-FR"/>
        </w:rPr>
      </w:pPr>
      <w:r w:rsidRPr="0032190F">
        <w:rPr>
          <w:lang w:val="fr-FR"/>
        </w:rPr>
        <w:t>Le site des Sillons à Grospierres est un habitat de hauteur montrant une occupation de la fin du 6</w:t>
      </w:r>
      <w:r w:rsidRPr="0032190F">
        <w:rPr>
          <w:vertAlign w:val="superscript"/>
          <w:lang w:val="fr-FR"/>
        </w:rPr>
        <w:t>e</w:t>
      </w:r>
      <w:r w:rsidRPr="0032190F">
        <w:rPr>
          <w:lang w:val="fr-FR"/>
        </w:rPr>
        <w:t xml:space="preserve"> et du milieu du 5</w:t>
      </w:r>
      <w:r w:rsidRPr="0032190F">
        <w:rPr>
          <w:vertAlign w:val="superscript"/>
          <w:lang w:val="fr-FR"/>
        </w:rPr>
        <w:t>e</w:t>
      </w:r>
      <w:r w:rsidRPr="0032190F">
        <w:rPr>
          <w:lang w:val="fr-FR"/>
        </w:rPr>
        <w:t xml:space="preserve"> s. avec de la </w:t>
      </w:r>
      <w:hyperlink r:id="rId5520" w:anchor="Typ_Cera_G_monochrome" w:history="1">
        <w:r w:rsidR="008C52EA" w:rsidRPr="0032190F">
          <w:rPr>
            <w:rStyle w:val="Hyperlink"/>
            <w:lang w:val="fr-FR"/>
          </w:rPr>
          <w:t>grise monochrome</w:t>
        </w:r>
      </w:hyperlink>
      <w:r w:rsidRPr="0032190F">
        <w:rPr>
          <w:lang w:val="fr-FR"/>
        </w:rPr>
        <w:t>et des amphores massaliètes ainsi que des amphores étrusques (BIB F. Delrieu, E. Durand, Table ronde d’Orgnac 2016)</w:t>
      </w:r>
      <w:r w:rsidR="00376BCC" w:rsidRPr="0032190F">
        <w:rPr>
          <w:lang w:val="fr-FR"/>
        </w:rPr>
        <w:t xml:space="preserve"> v. Bavasses</w:t>
      </w:r>
    </w:p>
    <w:p w14:paraId="65699F90" w14:textId="77777777" w:rsidR="005A14AB" w:rsidRPr="0032190F" w:rsidRDefault="005A14AB" w:rsidP="005A14AB">
      <w:pPr>
        <w:jc w:val="both"/>
        <w:rPr>
          <w:lang w:val="fr-FR"/>
        </w:rPr>
      </w:pPr>
    </w:p>
    <w:p w14:paraId="201B435D" w14:textId="77777777" w:rsidR="005A14AB" w:rsidRPr="0032190F" w:rsidRDefault="005A14AB" w:rsidP="005A14AB">
      <w:pPr>
        <w:jc w:val="both"/>
        <w:rPr>
          <w:lang w:val="fr-FR"/>
        </w:rPr>
      </w:pPr>
      <w:r w:rsidRPr="0032190F">
        <w:rPr>
          <w:lang w:val="fr-FR"/>
        </w:rPr>
        <w:t>CHASTELAS DE BAVARON</w:t>
      </w:r>
    </w:p>
    <w:p w14:paraId="50F3F76A" w14:textId="77777777" w:rsidR="005A14AB" w:rsidRPr="0032190F" w:rsidRDefault="005A14AB" w:rsidP="005A14AB">
      <w:pPr>
        <w:jc w:val="both"/>
        <w:rPr>
          <w:lang w:val="fr-FR"/>
        </w:rPr>
      </w:pPr>
      <w:r w:rsidRPr="0032190F">
        <w:rPr>
          <w:lang w:val="fr-FR"/>
        </w:rPr>
        <w:t xml:space="preserve">Le site de Chastelas de Bavaron à Gras est un site de hauteur avec une occupation du BF 3b et des occupations plus tardives (amphores massaliètes et étrusques) (BIB F. Delrieu, E. Durand, Table ronde d’Orgnac 2016)  </w:t>
      </w:r>
    </w:p>
    <w:p w14:paraId="3A6772ED" w14:textId="77777777" w:rsidR="005A14AB" w:rsidRPr="0032190F" w:rsidRDefault="005A14AB" w:rsidP="00242C0F">
      <w:pPr>
        <w:jc w:val="both"/>
        <w:rPr>
          <w:lang w:val="fr-FR"/>
        </w:rPr>
      </w:pPr>
    </w:p>
    <w:p w14:paraId="2DB0CAA3" w14:textId="77777777" w:rsidR="005A14AB" w:rsidRPr="0032190F" w:rsidRDefault="005A14AB" w:rsidP="00242C0F">
      <w:pPr>
        <w:jc w:val="both"/>
        <w:rPr>
          <w:lang w:val="fr-FR"/>
        </w:rPr>
      </w:pPr>
      <w:r w:rsidRPr="0032190F">
        <w:rPr>
          <w:lang w:val="fr-FR"/>
        </w:rPr>
        <w:t>REGORDANE (VOIE COMMERCIALE)</w:t>
      </w:r>
    </w:p>
    <w:p w14:paraId="725A8F33" w14:textId="77777777" w:rsidR="005A14AB" w:rsidRDefault="005A14AB" w:rsidP="00242C0F">
      <w:pPr>
        <w:jc w:val="both"/>
        <w:rPr>
          <w:lang w:val="fr-FR"/>
        </w:rPr>
      </w:pPr>
      <w:r w:rsidRPr="0032190F">
        <w:rPr>
          <w:lang w:val="fr-FR"/>
        </w:rPr>
        <w:t>La voie commerciale de la Regordane est attestée dès le 1</w:t>
      </w:r>
      <w:r w:rsidRPr="0032190F">
        <w:rPr>
          <w:vertAlign w:val="superscript"/>
          <w:lang w:val="fr-FR"/>
        </w:rPr>
        <w:t>e</w:t>
      </w:r>
      <w:r w:rsidRPr="0032190F">
        <w:rPr>
          <w:lang w:val="fr-FR"/>
        </w:rPr>
        <w:t xml:space="preserve"> aec. Elle lie le Maissif central, Alès et le Vezelay du Puy-de-Dôme (BIB L. Voruz, M.-C. Kurzaj, Table ronde d’Orgnac 2016)</w:t>
      </w:r>
    </w:p>
    <w:p w14:paraId="17349C61" w14:textId="77777777" w:rsidR="00E61373" w:rsidRDefault="00E61373" w:rsidP="00242C0F">
      <w:pPr>
        <w:jc w:val="both"/>
        <w:rPr>
          <w:lang w:val="fr-FR"/>
        </w:rPr>
      </w:pPr>
    </w:p>
    <w:p w14:paraId="585FEAA9" w14:textId="77777777" w:rsidR="00E61373" w:rsidRDefault="00E61373" w:rsidP="00242C0F">
      <w:pPr>
        <w:jc w:val="both"/>
        <w:rPr>
          <w:lang w:val="fr-FR"/>
        </w:rPr>
      </w:pPr>
      <w:r>
        <w:rPr>
          <w:lang w:val="fr-FR"/>
        </w:rPr>
        <w:t>SAINT-PERE-SOUS-VEZELAY</w:t>
      </w:r>
    </w:p>
    <w:p w14:paraId="72BA42C9" w14:textId="77777777" w:rsidR="00E61373" w:rsidRDefault="00E61373" w:rsidP="00242C0F">
      <w:pPr>
        <w:jc w:val="both"/>
        <w:rPr>
          <w:lang w:val="fr-FR"/>
        </w:rPr>
      </w:pPr>
    </w:p>
    <w:p w14:paraId="6EA120B6" w14:textId="77777777" w:rsidR="00E61373" w:rsidRDefault="00E61373" w:rsidP="00242C0F">
      <w:pPr>
        <w:jc w:val="both"/>
        <w:rPr>
          <w:lang w:val="fr-FR"/>
        </w:rPr>
      </w:pPr>
      <w:r>
        <w:rPr>
          <w:lang w:val="fr-FR"/>
        </w:rPr>
        <w:t>Saint-Père (Yonne) est situé proche d'un gué conduisant d'Auxerre à Autun (F. Faupel in MOSAICnet 2018)</w:t>
      </w:r>
    </w:p>
    <w:p w14:paraId="3670E486" w14:textId="77777777" w:rsidR="00E61373" w:rsidRPr="0032190F" w:rsidRDefault="00E61373" w:rsidP="00242C0F">
      <w:pPr>
        <w:jc w:val="both"/>
        <w:rPr>
          <w:lang w:val="fr-FR"/>
        </w:rPr>
      </w:pPr>
    </w:p>
    <w:p w14:paraId="23FBACA4" w14:textId="77777777" w:rsidR="00366920" w:rsidRPr="0032190F" w:rsidRDefault="00366920" w:rsidP="00242C0F">
      <w:pPr>
        <w:jc w:val="both"/>
        <w:rPr>
          <w:lang w:val="fr-FR"/>
        </w:rPr>
      </w:pPr>
    </w:p>
    <w:p w14:paraId="091ADFC1" w14:textId="77777777" w:rsidR="00366920" w:rsidRPr="0032190F" w:rsidRDefault="00366920" w:rsidP="00426FF9">
      <w:pPr>
        <w:pStyle w:val="Heading1"/>
      </w:pPr>
      <w:bookmarkStart w:id="2374" w:name="Sit_Puy_Gravenoire"/>
      <w:r w:rsidRPr="0032190F">
        <w:t>PUY DE GRAVENOIRE (LE)</w:t>
      </w:r>
    </w:p>
    <w:bookmarkEnd w:id="2374"/>
    <w:p w14:paraId="6706B039" w14:textId="77777777" w:rsidR="00652033" w:rsidRDefault="00652033" w:rsidP="00366920">
      <w:pPr>
        <w:jc w:val="both"/>
        <w:rPr>
          <w:lang w:val="fr-FR"/>
        </w:rPr>
      </w:pPr>
    </w:p>
    <w:p w14:paraId="06A374FE" w14:textId="0B6DD1EB" w:rsidR="00366920" w:rsidRPr="0032190F" w:rsidRDefault="00366920" w:rsidP="00366920">
      <w:pPr>
        <w:jc w:val="both"/>
        <w:rPr>
          <w:lang w:val="fr-FR"/>
        </w:rPr>
      </w:pPr>
      <w:r w:rsidRPr="0032190F">
        <w:rPr>
          <w:lang w:val="fr-FR"/>
        </w:rPr>
        <w:t>Le puy de Gravenoire (Royat, Puy-de-Dôme) Au nord du Massif Central on connait un seul décor figuratif. Il s'agit d'un petit fragment d'une coupe tronconique à bord incliné. Ils sont conservés trois personnes qui se tiennent par la main et deux motifs subfi</w:t>
      </w:r>
      <w:r>
        <w:t>􀂝</w:t>
      </w:r>
      <w:r w:rsidRPr="0032190F">
        <w:rPr>
          <w:lang w:val="fr-FR"/>
        </w:rPr>
        <w:t>ifs, tous exécutés par de simples incisions</w:t>
      </w:r>
      <w:r w:rsidR="00F53444">
        <w:rPr>
          <w:lang w:val="fr-FR"/>
        </w:rPr>
        <w:t xml:space="preserve"> [</w:t>
      </w:r>
      <w:hyperlink r:id="rId5521" w:anchor="Cul_Mailhac_Apparente_TAC_c_perso_frise" w:history="1">
        <w:r w:rsidR="00F53444" w:rsidRPr="00F53444">
          <w:rPr>
            <w:rStyle w:val="Hyperlink"/>
            <w:lang w:val="fr-FR"/>
          </w:rPr>
          <w:t>frise de personnages</w:t>
        </w:r>
      </w:hyperlink>
      <w:r w:rsidR="00F53444">
        <w:rPr>
          <w:lang w:val="fr-FR"/>
        </w:rPr>
        <w:t>]</w:t>
      </w:r>
      <w:r w:rsidRPr="0032190F">
        <w:rPr>
          <w:lang w:val="fr-FR"/>
        </w:rPr>
        <w:t>. L'organisation du décor n'est plus reconstituable. Ce tesson a été recolté à l'occasion des prospections sur le Puy de Gravenoire. Il s'agit d'une installation de hauteur occupée pendant l'extrême fin du Bronze final et du Premier Age du Fer, ainsi que plus sporadiquement au Deuxième Age du Fer. Une datation du tesson à décor figuratif précise n'est pas possible, mais l'exécution du décor et les motifs peuvent être rapprochés aux exemples de la moyenne vallé</w:t>
      </w:r>
      <w:r w:rsidR="00652033">
        <w:rPr>
          <w:lang w:val="fr-FR"/>
        </w:rPr>
        <w:t>e</w:t>
      </w:r>
      <w:r w:rsidRPr="0032190F">
        <w:rPr>
          <w:lang w:val="fr-FR"/>
        </w:rPr>
        <w:t xml:space="preserve"> du Rhône et du Centre-Ouest. Parmi "plusieurs centaines de tesson" récoltés, le fragment présenté est le seul de son genre (BIB 1872) Bronze final 3b (SS BIB)</w:t>
      </w:r>
    </w:p>
    <w:p w14:paraId="47CBF888" w14:textId="77777777" w:rsidR="005A14AB" w:rsidRPr="0032190F" w:rsidRDefault="005A14AB" w:rsidP="00242C0F">
      <w:pPr>
        <w:jc w:val="both"/>
        <w:rPr>
          <w:lang w:val="fr-FR"/>
        </w:rPr>
      </w:pPr>
    </w:p>
    <w:p w14:paraId="770A6573" w14:textId="77777777" w:rsidR="005A14AB" w:rsidRPr="0032190F" w:rsidRDefault="005A14AB" w:rsidP="00242C0F">
      <w:pPr>
        <w:jc w:val="both"/>
        <w:rPr>
          <w:lang w:val="fr-FR"/>
        </w:rPr>
      </w:pPr>
      <w:r w:rsidRPr="0032190F">
        <w:rPr>
          <w:lang w:val="fr-FR"/>
        </w:rPr>
        <w:t>BEGUES-LES CHARMES</w:t>
      </w:r>
    </w:p>
    <w:p w14:paraId="64E2EA21" w14:textId="77777777" w:rsidR="005A14AB" w:rsidRPr="0032190F" w:rsidRDefault="005A14AB" w:rsidP="005A14AB">
      <w:pPr>
        <w:jc w:val="both"/>
        <w:rPr>
          <w:lang w:val="fr-FR"/>
        </w:rPr>
      </w:pPr>
      <w:r w:rsidRPr="0032190F">
        <w:rPr>
          <w:lang w:val="fr-FR"/>
        </w:rPr>
        <w:t>Le site du Bègues – Les Charmes est un site de hauteur important du Puy-de-Dôme (BIB F. Couderc, P.-Y. Milcent, Table ronde d’Orgnac 2016)</w:t>
      </w:r>
    </w:p>
    <w:p w14:paraId="703CEFD8" w14:textId="77777777" w:rsidR="005A14AB" w:rsidRPr="0032190F" w:rsidRDefault="005A14AB" w:rsidP="005A14AB">
      <w:pPr>
        <w:jc w:val="both"/>
        <w:rPr>
          <w:lang w:val="fr-FR"/>
        </w:rPr>
      </w:pPr>
      <w:r w:rsidRPr="0032190F">
        <w:rPr>
          <w:lang w:val="fr-FR"/>
        </w:rPr>
        <w:br/>
        <w:t>GERGOVIE</w:t>
      </w:r>
    </w:p>
    <w:p w14:paraId="6CCA14F9" w14:textId="77777777" w:rsidR="005A14AB" w:rsidRPr="0032190F" w:rsidRDefault="005A14AB" w:rsidP="005A14AB">
      <w:pPr>
        <w:jc w:val="both"/>
        <w:rPr>
          <w:lang w:val="fr-FR"/>
        </w:rPr>
      </w:pPr>
      <w:r w:rsidRPr="0032190F">
        <w:rPr>
          <w:lang w:val="fr-FR"/>
        </w:rPr>
        <w:t>Site de hauteur important du Puy-de-Dôme. montre un proto-rempart possible du Premier Fer 3 (d’après la seule fibule à timbale), avant l’époque césarienne et le rempart augustéen (BIB F. Couderc, P.-Y. Milcent, Table ronde d’Orgnac 2016)</w:t>
      </w:r>
    </w:p>
    <w:p w14:paraId="1F9376B1" w14:textId="77777777" w:rsidR="005A14AB" w:rsidRPr="0032190F" w:rsidRDefault="005A14AB" w:rsidP="005A14AB">
      <w:pPr>
        <w:jc w:val="both"/>
        <w:rPr>
          <w:lang w:val="fr-FR"/>
        </w:rPr>
      </w:pPr>
    </w:p>
    <w:p w14:paraId="773D1CDE" w14:textId="77777777" w:rsidR="005A14AB" w:rsidRPr="0032190F" w:rsidRDefault="005A14AB" w:rsidP="005A14AB">
      <w:pPr>
        <w:jc w:val="both"/>
        <w:rPr>
          <w:lang w:val="fr-FR"/>
        </w:rPr>
      </w:pPr>
      <w:r w:rsidRPr="0032190F">
        <w:rPr>
          <w:lang w:val="fr-FR"/>
        </w:rPr>
        <w:t>PUY-DE-MÛR</w:t>
      </w:r>
    </w:p>
    <w:p w14:paraId="7E89762B" w14:textId="77777777" w:rsidR="005A14AB" w:rsidRPr="0032190F" w:rsidRDefault="005A14AB" w:rsidP="005A14AB">
      <w:pPr>
        <w:jc w:val="both"/>
        <w:rPr>
          <w:lang w:val="fr-FR"/>
        </w:rPr>
      </w:pPr>
      <w:r w:rsidRPr="0032190F">
        <w:rPr>
          <w:lang w:val="fr-FR"/>
        </w:rPr>
        <w:t>Site de hauteur important du Puy-de-Dôme (BIB F. Couderc, P.-Y. Milcent, Table ronde d’Orgnac 2016)</w:t>
      </w:r>
    </w:p>
    <w:p w14:paraId="7A8743D5" w14:textId="77777777" w:rsidR="000A09DC" w:rsidRPr="0032190F" w:rsidRDefault="000A09DC" w:rsidP="00426FF9">
      <w:pPr>
        <w:pStyle w:val="Heading1"/>
      </w:pPr>
      <w:bookmarkStart w:id="2375" w:name="Sit_Peyroche_II"/>
      <w:r w:rsidRPr="0032190F">
        <w:lastRenderedPageBreak/>
        <w:t>PEYROCHE II</w:t>
      </w:r>
      <w:bookmarkEnd w:id="2375"/>
    </w:p>
    <w:p w14:paraId="32423818" w14:textId="3A026FCF" w:rsidR="000A09DC" w:rsidRPr="0032190F" w:rsidRDefault="000A09DC" w:rsidP="00242C0F">
      <w:pPr>
        <w:jc w:val="both"/>
        <w:rPr>
          <w:lang w:val="fr-FR"/>
        </w:rPr>
      </w:pPr>
      <w:r w:rsidRPr="0032190F">
        <w:rPr>
          <w:lang w:val="fr-FR"/>
        </w:rPr>
        <w:t xml:space="preserve">La grotte de Peyroche II </w:t>
      </w:r>
      <w:r w:rsidR="000A17ED" w:rsidRPr="0032190F">
        <w:rPr>
          <w:lang w:val="fr-FR"/>
        </w:rPr>
        <w:t xml:space="preserve">(Auriolles) </w:t>
      </w:r>
      <w:r w:rsidRPr="0032190F">
        <w:rPr>
          <w:lang w:val="fr-FR"/>
        </w:rPr>
        <w:t xml:space="preserve">a livré des éléments céramiques décorés de croix gravées sous le fond avec des cercles dans les quatre quadrants dessinés par la croix, datés de la fin de l’âge du Bronze, qui montrent des influences italiques : des </w:t>
      </w:r>
      <w:hyperlink r:id="rId5522" w:anchor="Cul_Terramare" w:history="1">
        <w:r w:rsidRPr="0032190F">
          <w:rPr>
            <w:rStyle w:val="Hyperlink"/>
            <w:lang w:val="fr-FR"/>
          </w:rPr>
          <w:t>Terramares</w:t>
        </w:r>
      </w:hyperlink>
      <w:r w:rsidRPr="0032190F">
        <w:rPr>
          <w:lang w:val="fr-FR"/>
        </w:rPr>
        <w:t xml:space="preserve"> (BIB 155 p. 185).</w:t>
      </w:r>
    </w:p>
    <w:p w14:paraId="316EB1FC" w14:textId="77777777" w:rsidR="000A17ED" w:rsidRPr="0032190F" w:rsidRDefault="000A17ED" w:rsidP="00242C0F">
      <w:pPr>
        <w:jc w:val="both"/>
        <w:rPr>
          <w:lang w:val="fr-FR"/>
        </w:rPr>
      </w:pPr>
      <w:r w:rsidRPr="0032190F">
        <w:rPr>
          <w:color w:val="141414"/>
          <w:lang w:val="fr-FR"/>
        </w:rPr>
        <w:t>A livré des décors de triangles estampés caractéristique du Bronze moyen (BIB 155 p. 95)</w:t>
      </w:r>
    </w:p>
    <w:p w14:paraId="7EAECC09" w14:textId="77777777" w:rsidR="00501BA8" w:rsidRPr="0032190F" w:rsidRDefault="00501BA8" w:rsidP="00242C0F">
      <w:pPr>
        <w:jc w:val="both"/>
        <w:rPr>
          <w:lang w:val="fr-FR"/>
        </w:rPr>
      </w:pPr>
    </w:p>
    <w:p w14:paraId="12D67E04" w14:textId="77777777" w:rsidR="00AF3752" w:rsidRPr="0032190F" w:rsidRDefault="00D346A7" w:rsidP="00426FF9">
      <w:pPr>
        <w:pStyle w:val="Heading1"/>
      </w:pPr>
      <w:bookmarkStart w:id="2376" w:name="Sit_Bize"/>
      <w:r w:rsidRPr="0032190F">
        <w:t>BIZE</w:t>
      </w:r>
    </w:p>
    <w:bookmarkEnd w:id="2376"/>
    <w:p w14:paraId="49AD25F6" w14:textId="77777777" w:rsidR="00AF3752" w:rsidRPr="0032190F" w:rsidRDefault="00CE6D97" w:rsidP="00242C0F">
      <w:pPr>
        <w:jc w:val="both"/>
        <w:rPr>
          <w:lang w:val="fr-FR"/>
        </w:rPr>
      </w:pPr>
      <w:r w:rsidRPr="0032190F">
        <w:rPr>
          <w:lang w:val="fr-FR"/>
        </w:rPr>
        <w:t>Petite grotte de Bize, lieu-dit « Les Moulins », grottes Tournal, grotte des Demoiselles</w:t>
      </w:r>
    </w:p>
    <w:p w14:paraId="12962549" w14:textId="77777777" w:rsidR="00955BF8" w:rsidRDefault="00955BF8" w:rsidP="00955BF8">
      <w:pPr>
        <w:jc w:val="both"/>
        <w:rPr>
          <w:lang w:val="fr-FR"/>
        </w:rPr>
      </w:pPr>
    </w:p>
    <w:p w14:paraId="25212FF9" w14:textId="2D7DBB4A" w:rsidR="00955BF8" w:rsidRDefault="00955BF8" w:rsidP="00955BF8">
      <w:pPr>
        <w:jc w:val="both"/>
        <w:rPr>
          <w:lang w:val="fr-FR"/>
        </w:rPr>
      </w:pPr>
      <w:r w:rsidRPr="0032190F">
        <w:rPr>
          <w:lang w:val="fr-FR"/>
        </w:rPr>
        <w:t>Céramique Impressa (BIB 2543)</w:t>
      </w:r>
      <w:r>
        <w:rPr>
          <w:lang w:val="fr-FR"/>
        </w:rPr>
        <w:t xml:space="preserve"> </w:t>
      </w:r>
      <w:hyperlink r:id="rId5523" w:anchor="Cul_Impressa__cer_IGT" w:history="1">
        <w:r w:rsidRPr="00955BF8">
          <w:rPr>
            <w:rStyle w:val="Hyperlink"/>
            <w:lang w:val="fr-FR"/>
          </w:rPr>
          <w:t>IGT</w:t>
        </w:r>
      </w:hyperlink>
      <w:r>
        <w:rPr>
          <w:lang w:val="fr-FR"/>
        </w:rPr>
        <w:t xml:space="preserve"> (BIB 2769)</w:t>
      </w:r>
    </w:p>
    <w:p w14:paraId="053A1DC1" w14:textId="77777777" w:rsidR="00CE6D97" w:rsidRPr="0032190F" w:rsidRDefault="00CE6D97" w:rsidP="00242C0F">
      <w:pPr>
        <w:jc w:val="both"/>
        <w:rPr>
          <w:lang w:val="fr-FR"/>
        </w:rPr>
      </w:pPr>
    </w:p>
    <w:p w14:paraId="219434BB" w14:textId="261D9205" w:rsidR="00C71925" w:rsidRPr="0032190F" w:rsidRDefault="00AF3752" w:rsidP="00242C0F">
      <w:pPr>
        <w:jc w:val="both"/>
        <w:rPr>
          <w:lang w:val="fr-FR"/>
        </w:rPr>
      </w:pPr>
      <w:r w:rsidRPr="0032190F">
        <w:rPr>
          <w:lang w:val="fr-FR"/>
        </w:rPr>
        <w:t xml:space="preserve">Grotte </w:t>
      </w:r>
      <w:r w:rsidR="00604C16" w:rsidRPr="0032190F">
        <w:rPr>
          <w:lang w:val="fr-FR"/>
        </w:rPr>
        <w:t xml:space="preserve">de </w:t>
      </w:r>
      <w:r w:rsidR="00CB765B" w:rsidRPr="0032190F">
        <w:rPr>
          <w:lang w:val="fr-FR"/>
        </w:rPr>
        <w:t xml:space="preserve">Bize </w:t>
      </w:r>
      <w:r w:rsidR="00604C16" w:rsidRPr="0032190F">
        <w:rPr>
          <w:lang w:val="fr-FR"/>
        </w:rPr>
        <w:t>(</w:t>
      </w:r>
      <w:r w:rsidR="00CB765B" w:rsidRPr="0032190F">
        <w:rPr>
          <w:lang w:val="fr-FR"/>
        </w:rPr>
        <w:t>Bize-Minervois</w:t>
      </w:r>
      <w:r w:rsidR="00CE6D97" w:rsidRPr="0032190F">
        <w:rPr>
          <w:lang w:val="fr-FR"/>
        </w:rPr>
        <w:t xml:space="preserve">, </w:t>
      </w:r>
      <w:r w:rsidRPr="0032190F">
        <w:rPr>
          <w:lang w:val="fr-FR"/>
        </w:rPr>
        <w:t>Aude</w:t>
      </w:r>
      <w:r w:rsidR="00CE6D97" w:rsidRPr="0032190F">
        <w:rPr>
          <w:lang w:val="fr-FR"/>
        </w:rPr>
        <w:t>)</w:t>
      </w:r>
      <w:r w:rsidR="00F45170" w:rsidRPr="0032190F">
        <w:rPr>
          <w:lang w:val="fr-FR"/>
        </w:rPr>
        <w:t xml:space="preserve">, à proximité immédiate de </w:t>
      </w:r>
      <w:hyperlink r:id="rId5524" w:anchor="Sit_Mailhac" w:history="1">
        <w:r w:rsidR="00F45170" w:rsidRPr="0032190F">
          <w:rPr>
            <w:rStyle w:val="Hyperlink"/>
            <w:lang w:val="fr-FR"/>
          </w:rPr>
          <w:t>Mailhac</w:t>
        </w:r>
      </w:hyperlink>
      <w:r w:rsidR="00C71925" w:rsidRPr="0032190F">
        <w:rPr>
          <w:lang w:val="fr-FR"/>
        </w:rPr>
        <w:t xml:space="preserve">, a donné son nom au groupe de </w:t>
      </w:r>
      <w:hyperlink r:id="rId5525" w:anchor="Cul_Bize" w:history="1">
        <w:r w:rsidR="00C71925" w:rsidRPr="0032190F">
          <w:rPr>
            <w:rStyle w:val="Hyperlink"/>
            <w:lang w:val="fr-FR"/>
          </w:rPr>
          <w:t>Bize</w:t>
        </w:r>
      </w:hyperlink>
      <w:r w:rsidR="00C71925" w:rsidRPr="0032190F">
        <w:rPr>
          <w:lang w:val="fr-FR"/>
        </w:rPr>
        <w:t xml:space="preserve"> (BIB 54)</w:t>
      </w:r>
      <w:r w:rsidR="00604C16" w:rsidRPr="0032190F">
        <w:rPr>
          <w:lang w:val="fr-FR"/>
        </w:rPr>
        <w:t xml:space="preserve">. </w:t>
      </w:r>
    </w:p>
    <w:p w14:paraId="4DB7A593" w14:textId="14FE5D46" w:rsidR="00955BF8" w:rsidRDefault="00604C16" w:rsidP="00242C0F">
      <w:pPr>
        <w:jc w:val="both"/>
        <w:rPr>
          <w:lang w:val="fr-FR"/>
        </w:rPr>
      </w:pPr>
      <w:r w:rsidRPr="0032190F">
        <w:rPr>
          <w:lang w:val="fr-FR"/>
        </w:rPr>
        <w:t>Abondant mobilie</w:t>
      </w:r>
      <w:r w:rsidR="00F45170" w:rsidRPr="0032190F">
        <w:rPr>
          <w:lang w:val="fr-FR"/>
        </w:rPr>
        <w:t>r</w:t>
      </w:r>
      <w:r w:rsidRPr="0032190F">
        <w:rPr>
          <w:lang w:val="fr-FR"/>
        </w:rPr>
        <w:t xml:space="preserve"> attribuable à l’âge du Bronze. L’occupation au </w:t>
      </w:r>
      <w:hyperlink r:id="rId5526" w:anchor="Cul_Bronze_Final" w:history="1">
        <w:r w:rsidRPr="0032190F">
          <w:rPr>
            <w:rStyle w:val="Hyperlink"/>
            <w:lang w:val="fr-FR"/>
          </w:rPr>
          <w:t>Bronze final</w:t>
        </w:r>
      </w:hyperlink>
      <w:r w:rsidRPr="0032190F">
        <w:rPr>
          <w:lang w:val="fr-FR"/>
        </w:rPr>
        <w:t xml:space="preserve"> (céramiques cannelées, incisées, poinçonnées ; bords biseautés ; épingles ; etc.</w:t>
      </w:r>
      <w:r w:rsidR="005639D5" w:rsidRPr="0032190F">
        <w:rPr>
          <w:lang w:val="fr-FR"/>
        </w:rPr>
        <w:t>).</w:t>
      </w:r>
      <w:r w:rsidRPr="0032190F">
        <w:rPr>
          <w:lang w:val="fr-FR"/>
        </w:rPr>
        <w:t xml:space="preserve"> Une flèche à pédoncule renflée renvoie au </w:t>
      </w:r>
      <w:r w:rsidR="00AF3752" w:rsidRPr="0032190F">
        <w:rPr>
          <w:lang w:val="fr-FR"/>
        </w:rPr>
        <w:t xml:space="preserve">au goupe de </w:t>
      </w:r>
      <w:hyperlink r:id="rId5527" w:anchor="Cul_Mailhac" w:history="1">
        <w:r w:rsidR="00E26B13" w:rsidRPr="0032190F">
          <w:rPr>
            <w:rStyle w:val="Hyperlink"/>
            <w:lang w:val="fr-FR"/>
          </w:rPr>
          <w:t>Mailhac</w:t>
        </w:r>
      </w:hyperlink>
      <w:r w:rsidR="00AF3752" w:rsidRPr="0032190F">
        <w:rPr>
          <w:lang w:val="fr-FR"/>
        </w:rPr>
        <w:t>(BIB 1825)</w:t>
      </w:r>
    </w:p>
    <w:p w14:paraId="1957E8B9" w14:textId="77777777" w:rsidR="00955BF8" w:rsidRDefault="00955BF8" w:rsidP="00955BF8">
      <w:pPr>
        <w:jc w:val="both"/>
        <w:rPr>
          <w:lang w:val="fr-FR"/>
        </w:rPr>
      </w:pPr>
      <w:r w:rsidRPr="0032190F">
        <w:rPr>
          <w:lang w:val="fr-FR"/>
        </w:rPr>
        <w:t>Le site de Petite Grotte (Bize, Aude) a livré des décors céramiques de la fin de l’âge du Bronze (BIB 1935 fig. 404)</w:t>
      </w:r>
    </w:p>
    <w:p w14:paraId="5C87BF65" w14:textId="77777777" w:rsidR="00672A1C" w:rsidRDefault="00672A1C" w:rsidP="00955BF8">
      <w:pPr>
        <w:jc w:val="both"/>
        <w:rPr>
          <w:lang w:val="fr-FR"/>
        </w:rPr>
      </w:pPr>
    </w:p>
    <w:p w14:paraId="5EC67CC0" w14:textId="77777777" w:rsidR="00672A1C" w:rsidRPr="0032190F" w:rsidRDefault="00672A1C" w:rsidP="00955BF8">
      <w:pPr>
        <w:jc w:val="both"/>
        <w:rPr>
          <w:lang w:val="fr-FR"/>
        </w:rPr>
      </w:pPr>
      <w:r>
        <w:rPr>
          <w:lang w:val="fr-FR"/>
        </w:rPr>
        <w:t>IGT hors startigraphie (</w:t>
      </w:r>
      <w:r w:rsidRPr="00AA4FF2">
        <w:rPr>
          <w:lang w:val="fr-FR"/>
        </w:rPr>
        <w:t>BIB 2499)</w:t>
      </w:r>
    </w:p>
    <w:p w14:paraId="7FACC3A3" w14:textId="77777777" w:rsidR="00955BF8" w:rsidRPr="0032190F" w:rsidRDefault="00955BF8" w:rsidP="00242C0F">
      <w:pPr>
        <w:jc w:val="both"/>
        <w:rPr>
          <w:lang w:val="fr-FR"/>
        </w:rPr>
      </w:pPr>
    </w:p>
    <w:p w14:paraId="21DA4804" w14:textId="77777777" w:rsidR="00590ACC" w:rsidRPr="0032190F" w:rsidRDefault="00590ACC" w:rsidP="00242C0F">
      <w:pPr>
        <w:jc w:val="both"/>
        <w:rPr>
          <w:lang w:val="fr-FR"/>
        </w:rPr>
      </w:pPr>
    </w:p>
    <w:p w14:paraId="4E098869" w14:textId="77777777" w:rsidR="00023D01" w:rsidRPr="0032190F" w:rsidRDefault="00186ACE" w:rsidP="00426FF9">
      <w:pPr>
        <w:pStyle w:val="Heading1"/>
      </w:pPr>
      <w:bookmarkStart w:id="2377" w:name="Sit_Buffens"/>
      <w:r w:rsidRPr="0032190F">
        <w:t>ROC DE BUFFENS</w:t>
      </w:r>
    </w:p>
    <w:bookmarkEnd w:id="2377"/>
    <w:p w14:paraId="5EC2FE82" w14:textId="77777777" w:rsidR="005910C4" w:rsidRPr="0032190F" w:rsidRDefault="00186ACE" w:rsidP="005910C4">
      <w:pPr>
        <w:jc w:val="both"/>
        <w:rPr>
          <w:lang w:val="fr-FR"/>
        </w:rPr>
      </w:pPr>
      <w:r w:rsidRPr="0032190F">
        <w:rPr>
          <w:lang w:val="fr-FR"/>
        </w:rPr>
        <w:t>La g</w:t>
      </w:r>
      <w:r w:rsidR="005910C4" w:rsidRPr="0032190F">
        <w:rPr>
          <w:lang w:val="fr-FR"/>
        </w:rPr>
        <w:t xml:space="preserve">rotte de Buffens </w:t>
      </w:r>
      <w:r w:rsidRPr="0032190F">
        <w:rPr>
          <w:lang w:val="fr-FR"/>
        </w:rPr>
        <w:t xml:space="preserve">[grotte du Roc de Buffens] </w:t>
      </w:r>
      <w:r w:rsidR="005910C4" w:rsidRPr="0032190F">
        <w:rPr>
          <w:lang w:val="fr-FR"/>
        </w:rPr>
        <w:t>(</w:t>
      </w:r>
      <w:r w:rsidR="00023D01" w:rsidRPr="0032190F">
        <w:rPr>
          <w:lang w:val="fr-FR"/>
        </w:rPr>
        <w:t>Caunes</w:t>
      </w:r>
      <w:r w:rsidR="005910C4" w:rsidRPr="0032190F">
        <w:rPr>
          <w:lang w:val="fr-FR"/>
        </w:rPr>
        <w:t>-Minervois</w:t>
      </w:r>
      <w:r w:rsidR="00023D01" w:rsidRPr="0032190F">
        <w:rPr>
          <w:lang w:val="fr-FR"/>
        </w:rPr>
        <w:t>, Aude</w:t>
      </w:r>
      <w:r w:rsidR="005910C4" w:rsidRPr="0032190F">
        <w:rPr>
          <w:lang w:val="fr-FR"/>
        </w:rPr>
        <w:t>)</w:t>
      </w:r>
      <w:r w:rsidR="00023D01" w:rsidRPr="0032190F">
        <w:rPr>
          <w:lang w:val="fr-FR"/>
        </w:rPr>
        <w:t xml:space="preserve">. Occupée durant le </w:t>
      </w:r>
      <w:r w:rsidR="003D1873" w:rsidRPr="0032190F">
        <w:rPr>
          <w:lang w:val="fr-FR"/>
        </w:rPr>
        <w:t xml:space="preserve">Bronze final </w:t>
      </w:r>
      <w:r w:rsidR="004D68F6" w:rsidRPr="0032190F">
        <w:rPr>
          <w:lang w:val="fr-FR"/>
        </w:rPr>
        <w:t>3</w:t>
      </w:r>
      <w:r w:rsidR="00023D01" w:rsidRPr="0032190F">
        <w:rPr>
          <w:lang w:val="fr-FR"/>
        </w:rPr>
        <w:t>a (BIB 1867 p. 145)</w:t>
      </w:r>
      <w:r w:rsidR="001068CE" w:rsidRPr="0032190F">
        <w:rPr>
          <w:lang w:val="fr-FR"/>
        </w:rPr>
        <w:t>. Apparition de décorspeints au Bronze final 3b (BIB 1935 p. 308)</w:t>
      </w:r>
      <w:r w:rsidR="005910C4" w:rsidRPr="0032190F">
        <w:rPr>
          <w:lang w:val="fr-FR"/>
        </w:rPr>
        <w:t xml:space="preserve"> a livré des décors céramiques de la fin de l’âge du Bronze (BIB 1935 fig. 404)</w:t>
      </w:r>
    </w:p>
    <w:p w14:paraId="79AA9D4F" w14:textId="28C7ACA7" w:rsidR="00186ACE" w:rsidRPr="0032190F" w:rsidRDefault="00186ACE" w:rsidP="005910C4">
      <w:pPr>
        <w:jc w:val="both"/>
        <w:rPr>
          <w:lang w:val="fr-FR"/>
        </w:rPr>
      </w:pPr>
      <w:r w:rsidRPr="0032190F">
        <w:rPr>
          <w:lang w:val="fr-FR"/>
        </w:rPr>
        <w:t xml:space="preserve">Des objets de prestiges ont été trouvés dans les niveaux </w:t>
      </w:r>
      <w:hyperlink r:id="rId5528" w:anchor="Cul_Grand_Bassin" w:history="1">
        <w:r w:rsidRPr="0032190F">
          <w:rPr>
            <w:rStyle w:val="Hyperlink"/>
            <w:lang w:val="fr-FR"/>
          </w:rPr>
          <w:t>Grand-Bassin I</w:t>
        </w:r>
      </w:hyperlink>
      <w:r w:rsidRPr="0032190F">
        <w:rPr>
          <w:lang w:val="fr-FR"/>
        </w:rPr>
        <w:t xml:space="preserve"> de ce site (BIB 1995 fig. 64)</w:t>
      </w:r>
    </w:p>
    <w:p w14:paraId="2161E8F8" w14:textId="77777777" w:rsidR="00023D01" w:rsidRPr="0032190F" w:rsidRDefault="00023D01" w:rsidP="00242C0F">
      <w:pPr>
        <w:jc w:val="both"/>
        <w:rPr>
          <w:lang w:val="fr-FR"/>
        </w:rPr>
      </w:pPr>
    </w:p>
    <w:p w14:paraId="443342F1" w14:textId="77777777" w:rsidR="00590ACC" w:rsidRPr="0032190F" w:rsidRDefault="00590ACC" w:rsidP="00426FF9">
      <w:pPr>
        <w:pStyle w:val="Heading1"/>
      </w:pPr>
      <w:bookmarkStart w:id="2378" w:name="Sit_Clapade"/>
      <w:r w:rsidRPr="0032190F">
        <w:t>CLAPADE (LA)</w:t>
      </w:r>
    </w:p>
    <w:bookmarkEnd w:id="2378"/>
    <w:p w14:paraId="7D9BF103" w14:textId="77777777" w:rsidR="00590ACC" w:rsidRPr="0032190F" w:rsidRDefault="00590ACC" w:rsidP="00242C0F">
      <w:pPr>
        <w:jc w:val="both"/>
        <w:rPr>
          <w:lang w:val="fr-FR"/>
        </w:rPr>
      </w:pPr>
    </w:p>
    <w:p w14:paraId="6279FBA5" w14:textId="1DE439D8" w:rsidR="00590ACC" w:rsidRPr="0032190F" w:rsidRDefault="00590ACC" w:rsidP="00242C0F">
      <w:pPr>
        <w:jc w:val="both"/>
        <w:rPr>
          <w:lang w:val="fr-FR"/>
        </w:rPr>
      </w:pPr>
      <w:r w:rsidRPr="0032190F">
        <w:rPr>
          <w:lang w:val="fr-FR"/>
        </w:rPr>
        <w:t xml:space="preserve">Le site de La Clapade, daté du Bronze final II </w:t>
      </w:r>
      <w:r w:rsidR="00F97F35" w:rsidRPr="0032190F">
        <w:rPr>
          <w:lang w:val="fr-FR"/>
        </w:rPr>
        <w:t>(</w:t>
      </w:r>
      <w:hyperlink r:id="rId5529" w:anchor="Cul_Hallstatt_A1" w:history="1">
        <w:r w:rsidR="00F97F35" w:rsidRPr="0032190F">
          <w:rPr>
            <w:rStyle w:val="Hyperlink"/>
            <w:lang w:val="fr-FR"/>
          </w:rPr>
          <w:t>Hallstatt A1</w:t>
        </w:r>
      </w:hyperlink>
      <w:r w:rsidR="00F97F35" w:rsidRPr="0032190F">
        <w:rPr>
          <w:lang w:val="fr-FR"/>
        </w:rPr>
        <w:t xml:space="preserve">) </w:t>
      </w:r>
      <w:r w:rsidRPr="0032190F">
        <w:rPr>
          <w:lang w:val="fr-FR"/>
        </w:rPr>
        <w:t xml:space="preserve">et lié aux </w:t>
      </w:r>
      <w:hyperlink r:id="rId5530" w:anchor="Cul_Champs_Urnes" w:history="1">
        <w:r w:rsidRPr="0032190F">
          <w:rPr>
            <w:rStyle w:val="Hyperlink"/>
            <w:lang w:val="fr-FR"/>
          </w:rPr>
          <w:t>Champs d’Urnes II</w:t>
        </w:r>
      </w:hyperlink>
      <w:r w:rsidRPr="0032190F">
        <w:rPr>
          <w:lang w:val="fr-FR"/>
        </w:rPr>
        <w:t>, a livré des coupes à décor inte</w:t>
      </w:r>
      <w:r w:rsidR="00F97F35" w:rsidRPr="0032190F">
        <w:rPr>
          <w:lang w:val="fr-FR"/>
        </w:rPr>
        <w:t>rne de cannelures en guirlandes (BIB 1825)</w:t>
      </w:r>
    </w:p>
    <w:p w14:paraId="7CB7D702" w14:textId="77777777" w:rsidR="00D22B61" w:rsidRPr="0032190F" w:rsidRDefault="00D22B61" w:rsidP="00242C0F">
      <w:pPr>
        <w:jc w:val="both"/>
        <w:rPr>
          <w:lang w:val="fr-FR"/>
        </w:rPr>
      </w:pPr>
    </w:p>
    <w:p w14:paraId="33C06169" w14:textId="77777777" w:rsidR="00D22B61" w:rsidRPr="0032190F" w:rsidRDefault="00D22B61" w:rsidP="00426FF9">
      <w:pPr>
        <w:pStyle w:val="Heading1"/>
      </w:pPr>
      <w:bookmarkStart w:id="2379" w:name="Sit_Agde"/>
      <w:r w:rsidRPr="0032190F">
        <w:t>AGDE</w:t>
      </w:r>
    </w:p>
    <w:bookmarkEnd w:id="2379"/>
    <w:p w14:paraId="7665D262" w14:textId="77777777" w:rsidR="00DE3465" w:rsidRPr="0032190F" w:rsidRDefault="00DE3465" w:rsidP="00242C0F">
      <w:pPr>
        <w:jc w:val="both"/>
        <w:rPr>
          <w:lang w:val="fr-FR"/>
        </w:rPr>
      </w:pPr>
    </w:p>
    <w:p w14:paraId="3B44E041" w14:textId="2F7F4698" w:rsidR="001361F9" w:rsidRDefault="00A73274" w:rsidP="00242C0F">
      <w:pPr>
        <w:jc w:val="both"/>
        <w:rPr>
          <w:lang w:val="fr-FR"/>
        </w:rPr>
      </w:pPr>
      <w:r w:rsidRPr="0032190F">
        <w:rPr>
          <w:lang w:val="fr-FR"/>
        </w:rPr>
        <w:t>Sise dans la basse vallée de l’Hérault. Neuf objets en alliage cuivreux [</w:t>
      </w:r>
      <w:hyperlink r:id="rId5531" w:anchor="Sit_Cuivre" w:history="1">
        <w:r w:rsidR="00BA150E" w:rsidRPr="00BA150E">
          <w:rPr>
            <w:rStyle w:val="Hyperlink"/>
            <w:lang w:val="fr-FR"/>
          </w:rPr>
          <w:t>cuivr</w:t>
        </w:r>
        <w:r w:rsidR="00BA150E">
          <w:rPr>
            <w:rStyle w:val="Hyperlink"/>
            <w:lang w:val="fr-FR"/>
          </w:rPr>
          <w:t>e</w:t>
        </w:r>
      </w:hyperlink>
      <w:r w:rsidR="00BA150E">
        <w:rPr>
          <w:lang w:val="fr-FR"/>
        </w:rPr>
        <w:t xml:space="preserve">, </w:t>
      </w:r>
      <w:r w:rsidRPr="0032190F">
        <w:rPr>
          <w:lang w:val="fr-FR"/>
        </w:rPr>
        <w:t>bronze] ont été mis à jour lors de la construction du port du Cap d’Agde : deux fragments d’épées (14</w:t>
      </w:r>
      <w:r w:rsidRPr="0032190F">
        <w:rPr>
          <w:vertAlign w:val="superscript"/>
          <w:lang w:val="fr-FR"/>
        </w:rPr>
        <w:t>e</w:t>
      </w:r>
      <w:r w:rsidRPr="0032190F">
        <w:rPr>
          <w:lang w:val="fr-FR"/>
        </w:rPr>
        <w:t>-13</w:t>
      </w:r>
      <w:r w:rsidRPr="0032190F">
        <w:rPr>
          <w:vertAlign w:val="superscript"/>
          <w:lang w:val="fr-FR"/>
        </w:rPr>
        <w:t>e</w:t>
      </w:r>
      <w:r w:rsidRPr="0032190F">
        <w:rPr>
          <w:lang w:val="fr-FR"/>
        </w:rPr>
        <w:t xml:space="preserve"> aec), deux bouterolles finement incisées (10</w:t>
      </w:r>
      <w:r w:rsidRPr="0032190F">
        <w:rPr>
          <w:vertAlign w:val="superscript"/>
          <w:lang w:val="fr-FR"/>
        </w:rPr>
        <w:t>e</w:t>
      </w:r>
      <w:r w:rsidRPr="0032190F">
        <w:rPr>
          <w:lang w:val="fr-FR"/>
        </w:rPr>
        <w:t>-7</w:t>
      </w:r>
      <w:r w:rsidRPr="0032190F">
        <w:rPr>
          <w:vertAlign w:val="superscript"/>
          <w:lang w:val="fr-FR"/>
        </w:rPr>
        <w:t>e</w:t>
      </w:r>
      <w:r w:rsidRPr="0032190F">
        <w:rPr>
          <w:lang w:val="fr-FR"/>
        </w:rPr>
        <w:t xml:space="preserve"> aec), hache à aielrons médians (14</w:t>
      </w:r>
      <w:r w:rsidRPr="0032190F">
        <w:rPr>
          <w:vertAlign w:val="superscript"/>
          <w:lang w:val="fr-FR"/>
        </w:rPr>
        <w:t>e</w:t>
      </w:r>
      <w:r w:rsidRPr="0032190F">
        <w:rPr>
          <w:lang w:val="fr-FR"/>
        </w:rPr>
        <w:t>-12</w:t>
      </w:r>
      <w:r w:rsidRPr="0032190F">
        <w:rPr>
          <w:vertAlign w:val="superscript"/>
          <w:lang w:val="fr-FR"/>
        </w:rPr>
        <w:t>e</w:t>
      </w:r>
      <w:r w:rsidRPr="0032190F">
        <w:rPr>
          <w:lang w:val="fr-FR"/>
        </w:rPr>
        <w:t xml:space="preserve"> aec), etc. (BIB 2134 p. 43) </w:t>
      </w:r>
    </w:p>
    <w:p w14:paraId="5C5BF1C2" w14:textId="77777777" w:rsidR="001361F9" w:rsidRPr="0032190F" w:rsidRDefault="001361F9" w:rsidP="00242C0F">
      <w:pPr>
        <w:jc w:val="both"/>
        <w:rPr>
          <w:lang w:val="fr-FR"/>
        </w:rPr>
      </w:pPr>
      <w:r>
        <w:rPr>
          <w:lang w:val="fr-FR"/>
        </w:rPr>
        <w:t>Légèrement en amont de l'embouchure du fleuve (BIB 2692)</w:t>
      </w:r>
    </w:p>
    <w:p w14:paraId="4E5678A4" w14:textId="1642E124" w:rsidR="00D3208E" w:rsidRPr="0032190F" w:rsidRDefault="00A73274" w:rsidP="00242C0F">
      <w:pPr>
        <w:jc w:val="both"/>
        <w:rPr>
          <w:lang w:val="fr-FR"/>
        </w:rPr>
      </w:pPr>
      <w:r w:rsidRPr="0032190F">
        <w:rPr>
          <w:lang w:val="fr-FR"/>
        </w:rPr>
        <w:t xml:space="preserve">La répartition des dépôts </w:t>
      </w:r>
      <w:hyperlink r:id="rId5532" w:anchor="Cul_Launacien" w:history="1">
        <w:r w:rsidRPr="0032190F">
          <w:rPr>
            <w:rStyle w:val="Hyperlink"/>
            <w:lang w:val="fr-FR"/>
          </w:rPr>
          <w:t>launaciens</w:t>
        </w:r>
      </w:hyperlink>
      <w:r w:rsidRPr="0032190F">
        <w:rPr>
          <w:lang w:val="fr-FR"/>
        </w:rPr>
        <w:t xml:space="preserve"> et du mobilier importé montre que la zone d’Agde constitue le débouché terrestre du trafic de métal (BIB 2132 p. 41)</w:t>
      </w:r>
    </w:p>
    <w:p w14:paraId="665F0B42" w14:textId="09943AD3" w:rsidR="00D22B61" w:rsidRPr="0032190F" w:rsidRDefault="00D22B61" w:rsidP="00242C0F">
      <w:pPr>
        <w:jc w:val="both"/>
        <w:rPr>
          <w:lang w:val="fr-FR"/>
        </w:rPr>
      </w:pPr>
      <w:r w:rsidRPr="0032190F">
        <w:rPr>
          <w:lang w:val="fr-FR"/>
        </w:rPr>
        <w:t xml:space="preserve">Deux nécropoles pour la fin du Fer 1 et le Fer 2 : </w:t>
      </w:r>
      <w:hyperlink r:id="rId5533" w:anchor="Sit_Bousquet" w:history="1">
        <w:r w:rsidRPr="0032190F">
          <w:rPr>
            <w:rStyle w:val="Hyperlink"/>
            <w:lang w:val="fr-FR"/>
          </w:rPr>
          <w:t>Le Bousquet</w:t>
        </w:r>
      </w:hyperlink>
      <w:r w:rsidRPr="0032190F">
        <w:rPr>
          <w:lang w:val="fr-FR"/>
        </w:rPr>
        <w:t xml:space="preserve"> et </w:t>
      </w:r>
      <w:hyperlink r:id="rId5534" w:anchor="Sit_Peyrou" w:history="1">
        <w:r w:rsidR="00A73274" w:rsidRPr="0032190F">
          <w:rPr>
            <w:rStyle w:val="Hyperlink"/>
            <w:lang w:val="fr-FR"/>
          </w:rPr>
          <w:t>Le Peyrou</w:t>
        </w:r>
      </w:hyperlink>
      <w:r w:rsidRPr="0032190F">
        <w:rPr>
          <w:lang w:val="fr-FR"/>
        </w:rPr>
        <w:t xml:space="preserve"> (BIB 1995)</w:t>
      </w:r>
      <w:r w:rsidR="00A73274" w:rsidRPr="0032190F">
        <w:rPr>
          <w:lang w:val="fr-FR"/>
        </w:rPr>
        <w:t xml:space="preserve"> habitat de </w:t>
      </w:r>
      <w:hyperlink r:id="rId5535" w:anchor="Sit_Motte" w:history="1">
        <w:r w:rsidR="00A73274" w:rsidRPr="0032190F">
          <w:rPr>
            <w:rStyle w:val="Hyperlink"/>
            <w:lang w:val="fr-FR"/>
          </w:rPr>
          <w:t>La Motte</w:t>
        </w:r>
      </w:hyperlink>
      <w:r w:rsidR="00A73274" w:rsidRPr="0032190F">
        <w:rPr>
          <w:lang w:val="fr-FR"/>
        </w:rPr>
        <w:t xml:space="preserve"> (SS BIB)</w:t>
      </w:r>
      <w:r w:rsidR="00B96058" w:rsidRPr="0032190F">
        <w:rPr>
          <w:lang w:val="fr-FR"/>
        </w:rPr>
        <w:t xml:space="preserve">, la nécropole de </w:t>
      </w:r>
      <w:hyperlink r:id="rId5536" w:anchor="Sit_Saint_Andre" w:history="1">
        <w:r w:rsidR="00B96058" w:rsidRPr="0032190F">
          <w:rPr>
            <w:rStyle w:val="Hyperlink"/>
            <w:lang w:val="fr-FR"/>
          </w:rPr>
          <w:t>Saint-André</w:t>
        </w:r>
      </w:hyperlink>
      <w:r w:rsidR="00B96058" w:rsidRPr="0032190F">
        <w:rPr>
          <w:lang w:val="fr-FR"/>
        </w:rPr>
        <w:t xml:space="preserve"> (BIB B. Dedet in BIB 2341)</w:t>
      </w:r>
      <w:r w:rsidR="00A73274" w:rsidRPr="0032190F">
        <w:rPr>
          <w:lang w:val="fr-FR"/>
        </w:rPr>
        <w:t>. Parmi les tombes à vases d’accompagnement multiples [</w:t>
      </w:r>
      <w:hyperlink r:id="rId5537" w:anchor="Sit_Bousquet" w:history="1">
        <w:r w:rsidR="00A73274" w:rsidRPr="0032190F">
          <w:rPr>
            <w:rStyle w:val="Hyperlink"/>
            <w:lang w:val="fr-FR"/>
          </w:rPr>
          <w:t>Le Bousquet</w:t>
        </w:r>
      </w:hyperlink>
      <w:r w:rsidR="00A73274" w:rsidRPr="0032190F">
        <w:rPr>
          <w:lang w:val="fr-FR"/>
        </w:rPr>
        <w:t xml:space="preserve"> et </w:t>
      </w:r>
      <w:hyperlink r:id="rId5538" w:anchor="Sit_Peyrou" w:history="1">
        <w:r w:rsidR="00A73274" w:rsidRPr="0032190F">
          <w:rPr>
            <w:rStyle w:val="Hyperlink"/>
            <w:lang w:val="fr-FR"/>
          </w:rPr>
          <w:t>Le Peyrou</w:t>
        </w:r>
      </w:hyperlink>
      <w:r w:rsidR="00A73274" w:rsidRPr="0032190F">
        <w:rPr>
          <w:rStyle w:val="Hyperlink"/>
          <w:lang w:val="fr-FR"/>
        </w:rPr>
        <w:t> ?]</w:t>
      </w:r>
      <w:r w:rsidR="00A73274" w:rsidRPr="0032190F">
        <w:rPr>
          <w:lang w:val="fr-FR"/>
        </w:rPr>
        <w:t>, on distingue deux groupes :</w:t>
      </w:r>
    </w:p>
    <w:p w14:paraId="673FE174" w14:textId="77777777" w:rsidR="00A73274" w:rsidRPr="0032190F" w:rsidRDefault="00A73274"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3"/>
        <w:gridCol w:w="7267"/>
      </w:tblGrid>
      <w:tr w:rsidR="00A73274" w:rsidRPr="000A7C3E" w14:paraId="5EF766D5" w14:textId="77777777" w:rsidTr="00C35EA7">
        <w:trPr>
          <w:jc w:val="center"/>
        </w:trPr>
        <w:tc>
          <w:tcPr>
            <w:tcW w:w="1183" w:type="dxa"/>
          </w:tcPr>
          <w:p w14:paraId="18B9105C" w14:textId="77777777" w:rsidR="00A73274" w:rsidRDefault="00A73274" w:rsidP="00C35EA7">
            <w:pPr>
              <w:jc w:val="both"/>
            </w:pPr>
            <w:r>
              <w:t>groupe 1</w:t>
            </w:r>
          </w:p>
        </w:tc>
        <w:tc>
          <w:tcPr>
            <w:tcW w:w="7267" w:type="dxa"/>
          </w:tcPr>
          <w:p w14:paraId="0EB55E82" w14:textId="77777777" w:rsidR="00A73274" w:rsidRPr="00C35EA7" w:rsidRDefault="00A73274" w:rsidP="00C35EA7">
            <w:pPr>
              <w:jc w:val="both"/>
              <w:rPr>
                <w:lang w:val="fr-FR"/>
              </w:rPr>
            </w:pPr>
            <w:r w:rsidRPr="00C35EA7">
              <w:rPr>
                <w:lang w:val="fr-FR"/>
              </w:rPr>
              <w:t>le mieux représenté : sépultures circulaires dotées d’une dizane de vases</w:t>
            </w:r>
          </w:p>
        </w:tc>
      </w:tr>
      <w:tr w:rsidR="00A73274" w:rsidRPr="000A7C3E" w14:paraId="49AE542F" w14:textId="77777777" w:rsidTr="00C35EA7">
        <w:trPr>
          <w:jc w:val="center"/>
        </w:trPr>
        <w:tc>
          <w:tcPr>
            <w:tcW w:w="1183" w:type="dxa"/>
          </w:tcPr>
          <w:p w14:paraId="5430EFC4" w14:textId="77777777" w:rsidR="00A73274" w:rsidRDefault="00A73274" w:rsidP="00C35EA7">
            <w:pPr>
              <w:jc w:val="both"/>
            </w:pPr>
            <w:r>
              <w:lastRenderedPageBreak/>
              <w:t>groupe 2</w:t>
            </w:r>
          </w:p>
        </w:tc>
        <w:tc>
          <w:tcPr>
            <w:tcW w:w="7267" w:type="dxa"/>
          </w:tcPr>
          <w:p w14:paraId="746B0BBD" w14:textId="77777777" w:rsidR="00A73274" w:rsidRPr="00C35EA7" w:rsidRDefault="00A73274" w:rsidP="00C35EA7">
            <w:pPr>
              <w:jc w:val="both"/>
              <w:rPr>
                <w:lang w:val="fr-FR"/>
              </w:rPr>
            </w:pPr>
            <w:r w:rsidRPr="00C35EA7">
              <w:rPr>
                <w:lang w:val="fr-FR"/>
              </w:rPr>
              <w:t>moins représenté : sépultures rectangulaires, + de mobilier que groupe 1</w:t>
            </w:r>
          </w:p>
        </w:tc>
      </w:tr>
    </w:tbl>
    <w:p w14:paraId="3FE07919" w14:textId="77777777" w:rsidR="00A73274" w:rsidRPr="0032190F" w:rsidRDefault="00A73274" w:rsidP="00242C0F">
      <w:pPr>
        <w:jc w:val="both"/>
        <w:rPr>
          <w:lang w:val="fr-FR"/>
        </w:rPr>
      </w:pPr>
      <w:r w:rsidRPr="0032190F">
        <w:rPr>
          <w:lang w:val="fr-FR"/>
        </w:rPr>
        <w:t>(BIB 2132 p. 41)</w:t>
      </w:r>
    </w:p>
    <w:p w14:paraId="21928EBF" w14:textId="77777777" w:rsidR="00A73274" w:rsidRPr="0032190F" w:rsidRDefault="00A73274" w:rsidP="00242C0F">
      <w:pPr>
        <w:jc w:val="both"/>
        <w:rPr>
          <w:lang w:val="fr-FR"/>
        </w:rPr>
      </w:pPr>
    </w:p>
    <w:p w14:paraId="0E7B06FD" w14:textId="77777777" w:rsidR="00D22B61" w:rsidRDefault="00D22B61" w:rsidP="00D22B61">
      <w:pPr>
        <w:jc w:val="both"/>
        <w:rPr>
          <w:lang w:val="fr-FR"/>
        </w:rPr>
      </w:pPr>
      <w:r w:rsidRPr="0032190F">
        <w:rPr>
          <w:lang w:val="fr-FR"/>
        </w:rPr>
        <w:t>Une céramique non tournée reprenant assez fidèlement la forme urne-sac. Cette dernière forme est présente à Azille et Mailhac  (BIB 1995 p. 57)</w:t>
      </w:r>
    </w:p>
    <w:p w14:paraId="20C7C3F8" w14:textId="77777777" w:rsidR="001361F9" w:rsidRDefault="001361F9" w:rsidP="00D22B61">
      <w:pPr>
        <w:jc w:val="both"/>
        <w:rPr>
          <w:lang w:val="fr-FR"/>
        </w:rPr>
      </w:pPr>
    </w:p>
    <w:p w14:paraId="2AB5D371" w14:textId="32CC3094" w:rsidR="001361F9" w:rsidRDefault="00000000" w:rsidP="00D22B61">
      <w:pPr>
        <w:jc w:val="both"/>
        <w:rPr>
          <w:lang w:val="fr-FR"/>
        </w:rPr>
      </w:pPr>
      <w:hyperlink r:id="rId5539" w:anchor="Sit_Agde" w:history="1">
        <w:r w:rsidR="001361F9" w:rsidRPr="001361F9">
          <w:rPr>
            <w:rStyle w:val="Hyperlink"/>
            <w:lang w:val="fr-FR" w:eastAsia="en-GB"/>
          </w:rPr>
          <w:t>Agde</w:t>
        </w:r>
      </w:hyperlink>
      <w:r w:rsidR="001361F9">
        <w:rPr>
          <w:lang w:val="fr-FR" w:eastAsia="en-GB"/>
        </w:rPr>
        <w:t xml:space="preserve"> ↔</w:t>
      </w:r>
      <w:r w:rsidR="001361F9" w:rsidRPr="001361F9">
        <w:rPr>
          <w:lang w:val="fr-FR"/>
        </w:rPr>
        <w:t xml:space="preserve"> </w:t>
      </w:r>
      <w:hyperlink r:id="rId5540" w:anchor="Sit_Monediere" w:history="1">
        <w:r w:rsidR="001361F9" w:rsidRPr="0032190F">
          <w:rPr>
            <w:rStyle w:val="Hyperlink"/>
            <w:lang w:val="fr-FR"/>
          </w:rPr>
          <w:t>La Monédière</w:t>
        </w:r>
      </w:hyperlink>
      <w:r w:rsidR="001361F9">
        <w:rPr>
          <w:lang w:val="fr-FR"/>
        </w:rPr>
        <w:t xml:space="preserve"> </w:t>
      </w:r>
      <w:r w:rsidR="001361F9">
        <w:rPr>
          <w:lang w:val="fr-FR" w:eastAsia="en-GB"/>
        </w:rPr>
        <w:t xml:space="preserve">↔ </w:t>
      </w:r>
      <w:hyperlink r:id="rId5541" w:anchor="Sit_Saint_Simeon" w:history="1">
        <w:r w:rsidR="001361F9" w:rsidRPr="001361F9">
          <w:rPr>
            <w:rStyle w:val="Hyperlink"/>
            <w:lang w:val="fr-FR"/>
          </w:rPr>
          <w:t>Saint-Siméon</w:t>
        </w:r>
      </w:hyperlink>
      <w:r w:rsidR="001361F9">
        <w:rPr>
          <w:lang w:val="fr-FR"/>
        </w:rPr>
        <w:t xml:space="preserve"> (BIB 2692)</w:t>
      </w:r>
    </w:p>
    <w:p w14:paraId="1C7D616E" w14:textId="77777777" w:rsidR="00A73274" w:rsidRPr="0032190F" w:rsidRDefault="00A73274" w:rsidP="00D22B61">
      <w:pPr>
        <w:jc w:val="both"/>
        <w:rPr>
          <w:lang w:val="fr-FR"/>
        </w:rPr>
      </w:pPr>
    </w:p>
    <w:p w14:paraId="110F8877" w14:textId="77777777" w:rsidR="00A73274" w:rsidRPr="0032190F" w:rsidRDefault="00DE3465" w:rsidP="00A73274">
      <w:pPr>
        <w:pStyle w:val="Heading2"/>
      </w:pPr>
      <w:bookmarkStart w:id="2380" w:name="Sit_Agde_emporion"/>
      <w:r>
        <w:t>emporion</w:t>
      </w:r>
    </w:p>
    <w:bookmarkEnd w:id="2380"/>
    <w:p w14:paraId="1BF2E5FE" w14:textId="77777777" w:rsidR="00DE3465" w:rsidRPr="00DE3465" w:rsidRDefault="00944CDE" w:rsidP="00DE3465">
      <w:pPr>
        <w:jc w:val="both"/>
        <w:rPr>
          <w:rFonts w:eastAsia="AGaramondPro-Regular"/>
          <w:i/>
          <w:iCs/>
          <w:sz w:val="20"/>
          <w:lang w:val="fr-FR" w:eastAsia="en-GB"/>
        </w:rPr>
      </w:pPr>
      <w:r w:rsidRPr="00DE3465">
        <w:rPr>
          <w:sz w:val="20"/>
          <w:lang w:val="fr-FR"/>
        </w:rPr>
        <w:t>Agatha</w:t>
      </w:r>
      <w:r w:rsidR="001361F9" w:rsidRPr="00DE3465">
        <w:rPr>
          <w:sz w:val="20"/>
          <w:lang w:val="fr-FR"/>
        </w:rPr>
        <w:t xml:space="preserve">, </w:t>
      </w:r>
      <w:r w:rsidR="00DE3465" w:rsidRPr="00DE3465">
        <w:rPr>
          <w:rFonts w:eastAsia="AGaramondPro-Regular"/>
          <w:i/>
          <w:iCs/>
          <w:sz w:val="20"/>
          <w:lang w:val="fr-FR" w:eastAsia="en-GB"/>
        </w:rPr>
        <w:t xml:space="preserve">Agathè </w:t>
      </w:r>
      <w:r w:rsidR="00DE3465" w:rsidRPr="00DE3465">
        <w:rPr>
          <w:sz w:val="20"/>
          <w:lang w:val="fr-FR"/>
        </w:rPr>
        <w:t>(</w:t>
      </w:r>
      <w:r w:rsidR="00DE3465" w:rsidRPr="00DE3465">
        <w:rPr>
          <w:rFonts w:eastAsia="AGaramondPro-Regular"/>
          <w:sz w:val="20"/>
          <w:lang w:val="fr-FR" w:eastAsia="en-GB"/>
        </w:rPr>
        <w:t>Strabon,</w:t>
      </w:r>
      <w:r w:rsidR="00DE3465" w:rsidRPr="00DE3465">
        <w:rPr>
          <w:rFonts w:eastAsia="AGaramondPro-Regular"/>
          <w:i/>
          <w:iCs/>
          <w:sz w:val="20"/>
          <w:lang w:val="fr-FR" w:eastAsia="en-GB"/>
        </w:rPr>
        <w:t>Géographie</w:t>
      </w:r>
      <w:r w:rsidR="00DE3465" w:rsidRPr="00DE3465">
        <w:rPr>
          <w:rFonts w:eastAsia="AGaramondPro-Regular"/>
          <w:sz w:val="20"/>
          <w:lang w:val="fr-FR" w:eastAsia="en-GB"/>
        </w:rPr>
        <w:t xml:space="preserve">, IV, 1, 5-9) </w:t>
      </w:r>
      <w:r w:rsidR="00DE3465" w:rsidRPr="00DE3465">
        <w:rPr>
          <w:sz w:val="20"/>
          <w:lang w:val="fr-FR"/>
        </w:rPr>
        <w:t xml:space="preserve"> (BIB 2692)</w:t>
      </w:r>
    </w:p>
    <w:p w14:paraId="506E13EB" w14:textId="4109F5F4" w:rsidR="00944CDE" w:rsidRDefault="00944CDE" w:rsidP="00944CDE">
      <w:pPr>
        <w:rPr>
          <w:lang w:val="fr-FR"/>
        </w:rPr>
      </w:pPr>
    </w:p>
    <w:p w14:paraId="362D6E1A" w14:textId="07E5BAD5" w:rsidR="005F6477" w:rsidRDefault="005F6477" w:rsidP="00944CDE">
      <w:pPr>
        <w:rPr>
          <w:lang w:val="fr-FR"/>
        </w:rPr>
      </w:pPr>
      <w:r w:rsidRPr="0032190F">
        <w:rPr>
          <w:lang w:val="fr-FR"/>
        </w:rPr>
        <w:t>d’</w:t>
      </w:r>
      <w:hyperlink r:id="rId5542" w:anchor="Cul_Protohistoire_Soc_Habitat_Emporion" w:history="1">
        <w:r w:rsidRPr="0032190F">
          <w:rPr>
            <w:rStyle w:val="Hyperlink"/>
            <w:i/>
            <w:lang w:val="fr-FR"/>
          </w:rPr>
          <w:t>emporion</w:t>
        </w:r>
      </w:hyperlink>
    </w:p>
    <w:p w14:paraId="29FF05A0" w14:textId="75F3FE27" w:rsidR="00A73274" w:rsidRPr="0032190F" w:rsidRDefault="001361F9" w:rsidP="001361F9">
      <w:pPr>
        <w:rPr>
          <w:lang w:val="fr-FR"/>
        </w:rPr>
      </w:pPr>
      <w:r>
        <w:rPr>
          <w:lang w:val="fr-FR"/>
        </w:rPr>
        <w:t xml:space="preserve">Fondation grecque (BIB 2692) </w:t>
      </w:r>
      <w:r w:rsidR="00944CDE" w:rsidRPr="0032190F">
        <w:rPr>
          <w:lang w:val="fr-FR"/>
        </w:rPr>
        <w:t xml:space="preserve">Fondation phocéenne (BIB Musée d'Ampurias). </w:t>
      </w:r>
      <w:r w:rsidR="00A73274" w:rsidRPr="0032190F">
        <w:rPr>
          <w:lang w:val="fr-FR"/>
        </w:rPr>
        <w:t>Comptoir grec d’</w:t>
      </w:r>
      <w:r w:rsidR="00A73274" w:rsidRPr="0032190F">
        <w:rPr>
          <w:i/>
          <w:lang w:val="fr-FR"/>
        </w:rPr>
        <w:t>Agathé</w:t>
      </w:r>
      <w:r w:rsidR="00A73274" w:rsidRPr="0032190F">
        <w:rPr>
          <w:lang w:val="fr-FR"/>
        </w:rPr>
        <w:t xml:space="preserve"> fondé vers 550/525 aec à l’emplacement actuel d’Agde (BIB 2132 p. 36, p. 42)</w:t>
      </w:r>
      <w:r w:rsidR="00944CDE" w:rsidRPr="0032190F">
        <w:rPr>
          <w:lang w:val="fr-FR"/>
        </w:rPr>
        <w:t xml:space="preserve"> </w:t>
      </w:r>
      <w:hyperlink r:id="rId5543" w:anchor="Aut_Strabon" w:history="1">
        <w:r w:rsidR="00A73274" w:rsidRPr="0032190F">
          <w:rPr>
            <w:rStyle w:val="Hyperlink"/>
            <w:lang w:val="fr-FR" w:eastAsia="en-GB"/>
          </w:rPr>
          <w:t>Strabon</w:t>
        </w:r>
      </w:hyperlink>
      <w:r w:rsidR="00944CDE" w:rsidRPr="0032190F">
        <w:rPr>
          <w:lang w:val="fr-FR"/>
        </w:rPr>
        <w:t xml:space="preserve"> </w:t>
      </w:r>
      <w:r w:rsidR="00A73274" w:rsidRPr="0032190F">
        <w:rPr>
          <w:lang w:val="fr-FR"/>
        </w:rPr>
        <w:t xml:space="preserve">(Géographie, II, 10, 2) en parle comme d’une « île » (BIB 1995 p. 68), se pose la question de l’insularité du volcan d’Agde (Mont Saint-Loup) (BIB 2132 p. 37) et de l’existence d’un bras de l’Hérault qui rejoindrait l’étang de Bagnas et celui de Thau (BIB 2132 p. 37). Pour Strabon, Agde serait l’un des </w:t>
      </w:r>
      <w:r w:rsidR="00A73274" w:rsidRPr="0032190F">
        <w:rPr>
          <w:i/>
          <w:lang w:val="fr-FR"/>
        </w:rPr>
        <w:t>epiteikhismata</w:t>
      </w:r>
      <w:r w:rsidR="00A73274" w:rsidRPr="0032190F">
        <w:rPr>
          <w:lang w:val="fr-FR"/>
        </w:rPr>
        <w:t xml:space="preserve"> (bastions) établit par Marseille pour protéger son commerce face aux peuples gaulois (BIB 2132 p. 42)</w:t>
      </w:r>
    </w:p>
    <w:p w14:paraId="37878A24" w14:textId="77777777" w:rsidR="001361F9" w:rsidRPr="0032190F" w:rsidRDefault="00B96058" w:rsidP="00D22B61">
      <w:pPr>
        <w:jc w:val="both"/>
        <w:rPr>
          <w:lang w:val="fr-FR"/>
        </w:rPr>
      </w:pPr>
      <w:r w:rsidRPr="0032190F">
        <w:rPr>
          <w:lang w:val="fr-FR"/>
        </w:rPr>
        <w:t>Agde se dote d'une enceinte entre 550 et 400 aec (BIB B. Dedet in BIB 2341)</w:t>
      </w:r>
    </w:p>
    <w:p w14:paraId="65CB57B3" w14:textId="77777777" w:rsidR="00C23AB8" w:rsidRPr="0032190F" w:rsidRDefault="00C23AB8" w:rsidP="00242C0F">
      <w:pPr>
        <w:jc w:val="both"/>
        <w:rPr>
          <w:lang w:val="fr-FR"/>
        </w:rPr>
      </w:pPr>
    </w:p>
    <w:p w14:paraId="44F058F3" w14:textId="77777777" w:rsidR="00A73274" w:rsidRPr="0032190F" w:rsidRDefault="00A73274" w:rsidP="00426FF9">
      <w:pPr>
        <w:pStyle w:val="Heading1"/>
      </w:pPr>
      <w:bookmarkStart w:id="2381" w:name="Sit_Motte"/>
      <w:r w:rsidRPr="0032190F">
        <w:t>MOTTE (LA)</w:t>
      </w:r>
    </w:p>
    <w:bookmarkEnd w:id="2381"/>
    <w:p w14:paraId="539143D5" w14:textId="77777777" w:rsidR="00A73274" w:rsidRPr="0032190F" w:rsidRDefault="00A73274" w:rsidP="00A73274">
      <w:pPr>
        <w:rPr>
          <w:lang w:val="fr-FR" w:eastAsia="en-GB"/>
        </w:rPr>
      </w:pPr>
    </w:p>
    <w:p w14:paraId="06E42F41" w14:textId="153C65CB" w:rsidR="00FE326A" w:rsidRPr="0032190F" w:rsidRDefault="00A73274" w:rsidP="00A73274">
      <w:pPr>
        <w:jc w:val="both"/>
        <w:rPr>
          <w:lang w:val="fr-FR" w:eastAsia="en-GB"/>
        </w:rPr>
      </w:pPr>
      <w:r w:rsidRPr="0032190F">
        <w:rPr>
          <w:lang w:val="fr-FR" w:eastAsia="en-GB"/>
        </w:rPr>
        <w:t>La fouille subaquatique de La Motte (</w:t>
      </w:r>
      <w:r w:rsidR="004E0CE2" w:rsidRPr="0032190F">
        <w:rPr>
          <w:lang w:val="fr-FR" w:eastAsia="en-GB"/>
        </w:rPr>
        <w:t xml:space="preserve">Agde, </w:t>
      </w:r>
      <w:r w:rsidRPr="0032190F">
        <w:rPr>
          <w:lang w:val="fr-FR" w:eastAsia="en-GB"/>
        </w:rPr>
        <w:t>Hérault), en amont d’</w:t>
      </w:r>
      <w:hyperlink r:id="rId5544" w:anchor="Sit_Agde" w:history="1">
        <w:r w:rsidRPr="0032190F">
          <w:rPr>
            <w:rStyle w:val="Hyperlink"/>
            <w:lang w:val="fr-FR" w:eastAsia="en-GB"/>
          </w:rPr>
          <w:t>Agde</w:t>
        </w:r>
      </w:hyperlink>
      <w:r w:rsidRPr="0032190F">
        <w:rPr>
          <w:lang w:val="fr-FR" w:eastAsia="en-GB"/>
        </w:rPr>
        <w:t xml:space="preserve">, a montré une occupation datée de l’âge du </w:t>
      </w:r>
      <w:r w:rsidR="00DE55E6">
        <w:rPr>
          <w:lang w:val="fr-FR" w:eastAsia="en-GB"/>
        </w:rPr>
        <w:t>BF</w:t>
      </w:r>
      <w:r w:rsidRPr="0032190F">
        <w:rPr>
          <w:lang w:val="fr-FR" w:eastAsia="en-GB"/>
        </w:rPr>
        <w:t xml:space="preserve"> (T. Lachenal com. pers.). </w:t>
      </w:r>
      <w:r w:rsidR="00FE326A" w:rsidRPr="0032190F">
        <w:rPr>
          <w:lang w:val="fr-FR" w:eastAsia="en-GB"/>
        </w:rPr>
        <w:t xml:space="preserve">Premières installations au 12e aec (T. Lachenal in BIB 2482). </w:t>
      </w:r>
    </w:p>
    <w:p w14:paraId="7AF5812A" w14:textId="77777777" w:rsidR="00A73274" w:rsidRPr="0032190F" w:rsidRDefault="00A73274" w:rsidP="00A73274">
      <w:pPr>
        <w:jc w:val="both"/>
        <w:rPr>
          <w:rStyle w:val="Hyperlink"/>
          <w:lang w:val="fr-FR" w:eastAsia="en-GB"/>
        </w:rPr>
      </w:pPr>
      <w:r w:rsidRPr="0032190F">
        <w:rPr>
          <w:lang w:val="fr-FR" w:eastAsia="en-GB"/>
        </w:rPr>
        <w:t>L’habitat du Bro</w:t>
      </w:r>
      <w:r w:rsidR="00FE326A" w:rsidRPr="0032190F">
        <w:rPr>
          <w:lang w:val="fr-FR" w:eastAsia="en-GB"/>
        </w:rPr>
        <w:t xml:space="preserve">nze final 3 (BIB 1995 fig. 52) </w:t>
      </w:r>
      <w:r w:rsidRPr="0032190F">
        <w:rPr>
          <w:lang w:val="fr-FR" w:eastAsia="en-GB"/>
        </w:rPr>
        <w:t>est protégé par des aménagements de berge à l’embouchure du fleuve et en bordure de lagune (BIB T. Lachenal, Peit déj’ du labo ASM, 2016). Orignalement installé au bord d’une lagune qui s’est progressivement comblée depuis le Néolithique (BIB T. Lachenal in réunion d’équipe ASM-SPP, 2015)</w:t>
      </w:r>
    </w:p>
    <w:p w14:paraId="37691D12" w14:textId="77777777" w:rsidR="00A73274" w:rsidRPr="0032190F" w:rsidRDefault="00A73274" w:rsidP="00A73274">
      <w:pPr>
        <w:jc w:val="both"/>
        <w:rPr>
          <w:rStyle w:val="Hyperlink"/>
          <w:lang w:val="fr-FR" w:eastAsia="en-GB"/>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0"/>
        <w:gridCol w:w="456"/>
        <w:gridCol w:w="3029"/>
        <w:gridCol w:w="1435"/>
        <w:gridCol w:w="1630"/>
      </w:tblGrid>
      <w:tr w:rsidR="00A73274" w:rsidRPr="002E4CDB" w14:paraId="1A02413A" w14:textId="77777777" w:rsidTr="00C35EA7">
        <w:trPr>
          <w:jc w:val="center"/>
        </w:trPr>
        <w:tc>
          <w:tcPr>
            <w:tcW w:w="4295" w:type="dxa"/>
            <w:gridSpan w:val="3"/>
            <w:vAlign w:val="center"/>
          </w:tcPr>
          <w:p w14:paraId="568D1C45" w14:textId="77777777" w:rsidR="00A73274" w:rsidRPr="00C35EA7" w:rsidRDefault="00A73274" w:rsidP="00C35EA7">
            <w:pPr>
              <w:jc w:val="center"/>
              <w:rPr>
                <w:b/>
                <w:lang w:eastAsia="en-GB"/>
              </w:rPr>
            </w:pPr>
            <w:r w:rsidRPr="00C35EA7">
              <w:rPr>
                <w:b/>
                <w:lang w:eastAsia="en-GB"/>
              </w:rPr>
              <w:t>période</w:t>
            </w:r>
          </w:p>
        </w:tc>
        <w:tc>
          <w:tcPr>
            <w:tcW w:w="1435" w:type="dxa"/>
          </w:tcPr>
          <w:p w14:paraId="7E827002" w14:textId="77777777" w:rsidR="00A73274" w:rsidRPr="00C35EA7" w:rsidRDefault="00A73274" w:rsidP="00C35EA7">
            <w:pPr>
              <w:jc w:val="center"/>
              <w:rPr>
                <w:b/>
                <w:lang w:eastAsia="en-GB"/>
              </w:rPr>
            </w:pPr>
            <w:r w:rsidRPr="00C35EA7">
              <w:rPr>
                <w:b/>
                <w:lang w:eastAsia="en-GB"/>
              </w:rPr>
              <w:t>datation</w:t>
            </w:r>
          </w:p>
        </w:tc>
        <w:tc>
          <w:tcPr>
            <w:tcW w:w="1630" w:type="dxa"/>
          </w:tcPr>
          <w:p w14:paraId="6D1000F9" w14:textId="77777777" w:rsidR="00A73274" w:rsidRPr="00C35EA7" w:rsidRDefault="00A73274" w:rsidP="00C35EA7">
            <w:pPr>
              <w:jc w:val="center"/>
              <w:rPr>
                <w:b/>
                <w:lang w:eastAsia="en-GB"/>
              </w:rPr>
            </w:pPr>
            <w:r w:rsidRPr="00C35EA7">
              <w:rPr>
                <w:b/>
                <w:lang w:eastAsia="en-GB"/>
              </w:rPr>
              <w:t>comparaisons</w:t>
            </w:r>
          </w:p>
        </w:tc>
      </w:tr>
      <w:tr w:rsidR="005D10B6" w14:paraId="6916DBD6" w14:textId="77777777" w:rsidTr="00C35EA7">
        <w:trPr>
          <w:jc w:val="center"/>
        </w:trPr>
        <w:tc>
          <w:tcPr>
            <w:tcW w:w="810" w:type="dxa"/>
            <w:vMerge w:val="restart"/>
            <w:vAlign w:val="center"/>
          </w:tcPr>
          <w:p w14:paraId="638D0FC8" w14:textId="77777777" w:rsidR="00A73274" w:rsidRDefault="0017221C" w:rsidP="00C35EA7">
            <w:pPr>
              <w:jc w:val="center"/>
              <w:rPr>
                <w:lang w:eastAsia="en-GB"/>
              </w:rPr>
            </w:pPr>
            <w:r>
              <w:rPr>
                <w:lang w:eastAsia="en-GB"/>
              </w:rPr>
              <w:t>BF</w:t>
            </w:r>
            <w:r w:rsidR="00A73274">
              <w:rPr>
                <w:lang w:eastAsia="en-GB"/>
              </w:rPr>
              <w:t xml:space="preserve"> 3</w:t>
            </w:r>
          </w:p>
        </w:tc>
        <w:tc>
          <w:tcPr>
            <w:tcW w:w="456" w:type="dxa"/>
            <w:vMerge w:val="restart"/>
            <w:vAlign w:val="center"/>
          </w:tcPr>
          <w:p w14:paraId="35A350F6" w14:textId="77777777" w:rsidR="00A73274" w:rsidRDefault="00A73274" w:rsidP="00C35EA7">
            <w:pPr>
              <w:jc w:val="center"/>
              <w:rPr>
                <w:lang w:eastAsia="en-GB"/>
              </w:rPr>
            </w:pPr>
            <w:r>
              <w:rPr>
                <w:lang w:eastAsia="en-GB"/>
              </w:rPr>
              <w:t>b</w:t>
            </w:r>
          </w:p>
        </w:tc>
        <w:tc>
          <w:tcPr>
            <w:tcW w:w="3029" w:type="dxa"/>
          </w:tcPr>
          <w:p w14:paraId="5565B705" w14:textId="77777777" w:rsidR="00A73274" w:rsidRPr="00C35EA7" w:rsidRDefault="00A73274" w:rsidP="00A73274">
            <w:pPr>
              <w:rPr>
                <w:lang w:val="fr-FR" w:eastAsia="en-GB"/>
              </w:rPr>
            </w:pPr>
            <w:r w:rsidRPr="00C35EA7">
              <w:rPr>
                <w:lang w:val="fr-FR" w:eastAsia="en-GB"/>
              </w:rPr>
              <w:t>BF 3b /période de transition</w:t>
            </w:r>
          </w:p>
        </w:tc>
        <w:tc>
          <w:tcPr>
            <w:tcW w:w="1435" w:type="dxa"/>
          </w:tcPr>
          <w:p w14:paraId="3A2B29DC" w14:textId="77777777" w:rsidR="00A73274" w:rsidRDefault="00A73274" w:rsidP="00A73274">
            <w:pPr>
              <w:rPr>
                <w:lang w:eastAsia="en-GB"/>
              </w:rPr>
            </w:pPr>
            <w:r>
              <w:rPr>
                <w:lang w:eastAsia="en-GB"/>
              </w:rPr>
              <w:t>800-… aec</w:t>
            </w:r>
          </w:p>
        </w:tc>
        <w:tc>
          <w:tcPr>
            <w:tcW w:w="1630" w:type="dxa"/>
          </w:tcPr>
          <w:p w14:paraId="24F1BE1B" w14:textId="77777777" w:rsidR="00A73274" w:rsidRDefault="00A73274" w:rsidP="00A73274">
            <w:pPr>
              <w:rPr>
                <w:lang w:eastAsia="en-GB"/>
              </w:rPr>
            </w:pPr>
            <w:r>
              <w:rPr>
                <w:lang w:eastAsia="en-GB"/>
              </w:rPr>
              <w:t>La Vaunage</w:t>
            </w:r>
          </w:p>
        </w:tc>
      </w:tr>
      <w:tr w:rsidR="005D10B6" w14:paraId="3FF0F4C2" w14:textId="77777777" w:rsidTr="00C35EA7">
        <w:trPr>
          <w:jc w:val="center"/>
        </w:trPr>
        <w:tc>
          <w:tcPr>
            <w:tcW w:w="810" w:type="dxa"/>
            <w:vMerge/>
            <w:vAlign w:val="center"/>
          </w:tcPr>
          <w:p w14:paraId="2CFC8C44" w14:textId="77777777" w:rsidR="00A73274" w:rsidRDefault="00A73274" w:rsidP="00C35EA7">
            <w:pPr>
              <w:jc w:val="center"/>
              <w:rPr>
                <w:lang w:eastAsia="en-GB"/>
              </w:rPr>
            </w:pPr>
          </w:p>
        </w:tc>
        <w:tc>
          <w:tcPr>
            <w:tcW w:w="456" w:type="dxa"/>
            <w:vMerge/>
            <w:vAlign w:val="center"/>
          </w:tcPr>
          <w:p w14:paraId="6F9DD947" w14:textId="77777777" w:rsidR="00A73274" w:rsidRDefault="00A73274" w:rsidP="00C35EA7">
            <w:pPr>
              <w:jc w:val="center"/>
              <w:rPr>
                <w:lang w:eastAsia="en-GB"/>
              </w:rPr>
            </w:pPr>
          </w:p>
        </w:tc>
        <w:tc>
          <w:tcPr>
            <w:tcW w:w="3029" w:type="dxa"/>
          </w:tcPr>
          <w:p w14:paraId="15A56B10" w14:textId="77777777" w:rsidR="00A73274" w:rsidRDefault="00A73274" w:rsidP="00A73274">
            <w:pPr>
              <w:rPr>
                <w:lang w:eastAsia="en-GB"/>
              </w:rPr>
            </w:pPr>
            <w:r>
              <w:rPr>
                <w:lang w:eastAsia="en-GB"/>
              </w:rPr>
              <w:t>BF 3b</w:t>
            </w:r>
          </w:p>
        </w:tc>
        <w:tc>
          <w:tcPr>
            <w:tcW w:w="1435" w:type="dxa"/>
          </w:tcPr>
          <w:p w14:paraId="0608F871" w14:textId="77777777" w:rsidR="00A73274" w:rsidRDefault="00A73274" w:rsidP="00A73274">
            <w:pPr>
              <w:rPr>
                <w:lang w:eastAsia="en-GB"/>
              </w:rPr>
            </w:pPr>
            <w:r>
              <w:rPr>
                <w:lang w:eastAsia="en-GB"/>
              </w:rPr>
              <w:t>900-800 aec</w:t>
            </w:r>
          </w:p>
        </w:tc>
        <w:tc>
          <w:tcPr>
            <w:tcW w:w="1630" w:type="dxa"/>
          </w:tcPr>
          <w:p w14:paraId="212FC04C" w14:textId="77777777" w:rsidR="00A73274" w:rsidRDefault="00A73274" w:rsidP="00A73274">
            <w:pPr>
              <w:rPr>
                <w:lang w:eastAsia="en-GB"/>
              </w:rPr>
            </w:pPr>
          </w:p>
        </w:tc>
      </w:tr>
      <w:tr w:rsidR="005D10B6" w14:paraId="43A126B5" w14:textId="77777777" w:rsidTr="00C35EA7">
        <w:trPr>
          <w:jc w:val="center"/>
        </w:trPr>
        <w:tc>
          <w:tcPr>
            <w:tcW w:w="810" w:type="dxa"/>
            <w:vMerge/>
            <w:vAlign w:val="center"/>
          </w:tcPr>
          <w:p w14:paraId="19EA8574" w14:textId="77777777" w:rsidR="00A73274" w:rsidRDefault="00A73274" w:rsidP="00C35EA7">
            <w:pPr>
              <w:jc w:val="center"/>
              <w:rPr>
                <w:lang w:eastAsia="en-GB"/>
              </w:rPr>
            </w:pPr>
          </w:p>
        </w:tc>
        <w:tc>
          <w:tcPr>
            <w:tcW w:w="456" w:type="dxa"/>
            <w:vMerge w:val="restart"/>
            <w:vAlign w:val="center"/>
          </w:tcPr>
          <w:p w14:paraId="550E77D9" w14:textId="77777777" w:rsidR="00A73274" w:rsidRDefault="00A73274" w:rsidP="00C35EA7">
            <w:pPr>
              <w:jc w:val="center"/>
              <w:rPr>
                <w:lang w:eastAsia="en-GB"/>
              </w:rPr>
            </w:pPr>
            <w:r>
              <w:rPr>
                <w:lang w:eastAsia="en-GB"/>
              </w:rPr>
              <w:t>a</w:t>
            </w:r>
          </w:p>
        </w:tc>
        <w:tc>
          <w:tcPr>
            <w:tcW w:w="3029" w:type="dxa"/>
          </w:tcPr>
          <w:p w14:paraId="2718AF54" w14:textId="77777777" w:rsidR="00A73274" w:rsidRDefault="00A73274" w:rsidP="00A73274">
            <w:pPr>
              <w:rPr>
                <w:lang w:eastAsia="en-GB"/>
              </w:rPr>
            </w:pPr>
            <w:r>
              <w:rPr>
                <w:lang w:eastAsia="en-GB"/>
              </w:rPr>
              <w:t>récent</w:t>
            </w:r>
          </w:p>
        </w:tc>
        <w:tc>
          <w:tcPr>
            <w:tcW w:w="1435" w:type="dxa"/>
          </w:tcPr>
          <w:p w14:paraId="790AE7C7" w14:textId="77777777" w:rsidR="00A73274" w:rsidRDefault="00A73274" w:rsidP="00A73274">
            <w:pPr>
              <w:rPr>
                <w:lang w:eastAsia="en-GB"/>
              </w:rPr>
            </w:pPr>
            <w:r>
              <w:rPr>
                <w:lang w:eastAsia="en-GB"/>
              </w:rPr>
              <w:t>950-900 aec</w:t>
            </w:r>
          </w:p>
        </w:tc>
        <w:tc>
          <w:tcPr>
            <w:tcW w:w="1630" w:type="dxa"/>
          </w:tcPr>
          <w:p w14:paraId="326ABB53" w14:textId="77777777" w:rsidR="00A73274" w:rsidRDefault="00A73274" w:rsidP="00A73274">
            <w:pPr>
              <w:rPr>
                <w:lang w:eastAsia="en-GB"/>
              </w:rPr>
            </w:pPr>
          </w:p>
        </w:tc>
      </w:tr>
      <w:tr w:rsidR="005D10B6" w14:paraId="790ED35C" w14:textId="77777777" w:rsidTr="00C35EA7">
        <w:trPr>
          <w:jc w:val="center"/>
        </w:trPr>
        <w:tc>
          <w:tcPr>
            <w:tcW w:w="810" w:type="dxa"/>
            <w:vMerge/>
          </w:tcPr>
          <w:p w14:paraId="1856D981" w14:textId="77777777" w:rsidR="00A73274" w:rsidRDefault="00A73274" w:rsidP="00A73274">
            <w:pPr>
              <w:rPr>
                <w:lang w:eastAsia="en-GB"/>
              </w:rPr>
            </w:pPr>
          </w:p>
        </w:tc>
        <w:tc>
          <w:tcPr>
            <w:tcW w:w="456" w:type="dxa"/>
            <w:vMerge/>
          </w:tcPr>
          <w:p w14:paraId="56E2E4FB" w14:textId="77777777" w:rsidR="00A73274" w:rsidRDefault="00A73274" w:rsidP="00A73274">
            <w:pPr>
              <w:rPr>
                <w:lang w:eastAsia="en-GB"/>
              </w:rPr>
            </w:pPr>
          </w:p>
        </w:tc>
        <w:tc>
          <w:tcPr>
            <w:tcW w:w="3029" w:type="dxa"/>
          </w:tcPr>
          <w:p w14:paraId="59775716" w14:textId="77777777" w:rsidR="00A73274" w:rsidRDefault="00A73274" w:rsidP="00A73274">
            <w:pPr>
              <w:rPr>
                <w:lang w:eastAsia="en-GB"/>
              </w:rPr>
            </w:pPr>
            <w:r>
              <w:rPr>
                <w:lang w:eastAsia="en-GB"/>
              </w:rPr>
              <w:t>classique</w:t>
            </w:r>
          </w:p>
        </w:tc>
        <w:tc>
          <w:tcPr>
            <w:tcW w:w="1435" w:type="dxa"/>
          </w:tcPr>
          <w:p w14:paraId="5254C207" w14:textId="77777777" w:rsidR="00A73274" w:rsidRDefault="00A73274" w:rsidP="00A73274">
            <w:pPr>
              <w:rPr>
                <w:lang w:eastAsia="en-GB"/>
              </w:rPr>
            </w:pPr>
            <w:r>
              <w:rPr>
                <w:lang w:eastAsia="en-GB"/>
              </w:rPr>
              <w:t>…-950 aec</w:t>
            </w:r>
          </w:p>
        </w:tc>
        <w:tc>
          <w:tcPr>
            <w:tcW w:w="1630" w:type="dxa"/>
          </w:tcPr>
          <w:p w14:paraId="18A47AFC" w14:textId="77777777" w:rsidR="00A73274" w:rsidRDefault="00A73274" w:rsidP="00A73274">
            <w:pPr>
              <w:rPr>
                <w:lang w:eastAsia="en-GB"/>
              </w:rPr>
            </w:pPr>
            <w:r>
              <w:rPr>
                <w:lang w:eastAsia="en-GB"/>
              </w:rPr>
              <w:t>Lahouret</w:t>
            </w:r>
          </w:p>
        </w:tc>
      </w:tr>
    </w:tbl>
    <w:p w14:paraId="48CF6B01" w14:textId="77777777" w:rsidR="00A73274" w:rsidRDefault="00A73274" w:rsidP="00A73274">
      <w:pPr>
        <w:rPr>
          <w:lang w:eastAsia="en-GB"/>
        </w:rPr>
      </w:pPr>
      <w:r>
        <w:rPr>
          <w:lang w:eastAsia="en-GB"/>
        </w:rPr>
        <w:t>(BIB T. Lachenal in réunion d’équipe ASM-SPP, 2015)</w:t>
      </w:r>
    </w:p>
    <w:p w14:paraId="5848E57F" w14:textId="77777777" w:rsidR="00A73274" w:rsidRDefault="00A73274" w:rsidP="00A73274">
      <w:pPr>
        <w:rPr>
          <w:lang w:eastAsia="en-GB"/>
        </w:rPr>
      </w:pPr>
    </w:p>
    <w:p w14:paraId="7F9914B2" w14:textId="77777777" w:rsidR="008C52EA" w:rsidRPr="0032190F" w:rsidRDefault="00A73274" w:rsidP="008C52EA">
      <w:pPr>
        <w:jc w:val="both"/>
        <w:rPr>
          <w:rStyle w:val="Hyperlink"/>
          <w:lang w:val="fr-FR" w:eastAsia="en-GB"/>
        </w:rPr>
      </w:pPr>
      <w:r w:rsidRPr="0032190F">
        <w:rPr>
          <w:lang w:val="fr-FR" w:eastAsia="en-GB"/>
        </w:rPr>
        <w:t>Une pêcherie est possible mais pas attestée. Les vestiges alimenatires renvoyant essentiellement vers l’espace terrestre</w:t>
      </w:r>
      <w:r w:rsidR="008C52EA" w:rsidRPr="0032190F">
        <w:rPr>
          <w:lang w:val="fr-FR" w:eastAsia="en-GB"/>
        </w:rPr>
        <w:t xml:space="preserve"> (BIB T. Lachenal in réunion d’équipe ASM-SPP, 2015)</w:t>
      </w:r>
    </w:p>
    <w:p w14:paraId="2EBBEF85" w14:textId="77777777" w:rsidR="00A73274" w:rsidRPr="0032190F" w:rsidRDefault="008C52EA" w:rsidP="00A73274">
      <w:pPr>
        <w:rPr>
          <w:lang w:val="fr-FR" w:eastAsia="en-GB"/>
        </w:rPr>
      </w:pPr>
      <w:r w:rsidRPr="0032190F">
        <w:rPr>
          <w:lang w:val="fr-FR" w:eastAsia="en-GB"/>
        </w:rPr>
        <w:t xml:space="preserve"> Découverte d’un moule de fondeur pour le tirage de ce qui devait être des tête d’épingles </w:t>
      </w:r>
      <w:r w:rsidRPr="0032190F">
        <w:rPr>
          <w:i/>
          <w:lang w:val="fr-FR" w:eastAsia="en-GB"/>
        </w:rPr>
        <w:t>a ombella</w:t>
      </w:r>
      <w:r w:rsidRPr="0032190F">
        <w:rPr>
          <w:lang w:val="fr-FR" w:eastAsia="en-GB"/>
        </w:rPr>
        <w:t xml:space="preserve"> et datable du 8</w:t>
      </w:r>
      <w:r w:rsidRPr="0032190F">
        <w:rPr>
          <w:vertAlign w:val="superscript"/>
          <w:lang w:val="fr-FR" w:eastAsia="en-GB"/>
        </w:rPr>
        <w:t>e</w:t>
      </w:r>
      <w:r w:rsidRPr="0032190F">
        <w:rPr>
          <w:lang w:val="fr-FR" w:eastAsia="en-GB"/>
        </w:rPr>
        <w:t xml:space="preserve"> s. aec. Ce moule trouve des parallèles avec Bologne-San Vitale, Benacci-Capraro et plus largement le Protovillanovien et la culture d’Este (BIB T. Lachenal, réunion d’équipe SPP, 24/01/17)</w:t>
      </w:r>
    </w:p>
    <w:p w14:paraId="7AE088B8" w14:textId="77777777" w:rsidR="00FE326A" w:rsidRPr="0032190F" w:rsidRDefault="00FE326A" w:rsidP="00A73274">
      <w:pPr>
        <w:rPr>
          <w:lang w:val="fr-FR" w:eastAsia="en-GB"/>
        </w:rPr>
      </w:pPr>
    </w:p>
    <w:p w14:paraId="12E9FF05" w14:textId="77777777" w:rsidR="00FE326A" w:rsidRPr="0032190F" w:rsidRDefault="00FE326A" w:rsidP="00FE326A">
      <w:pPr>
        <w:pStyle w:val="Heading2"/>
        <w:rPr>
          <w:lang w:eastAsia="en-GB"/>
        </w:rPr>
      </w:pPr>
      <w:r w:rsidRPr="0032190F">
        <w:rPr>
          <w:lang w:eastAsia="en-GB"/>
        </w:rPr>
        <w:t>Habitat</w:t>
      </w:r>
    </w:p>
    <w:p w14:paraId="35E9262E" w14:textId="77777777" w:rsidR="00FE326A" w:rsidRPr="0032190F" w:rsidRDefault="00FE326A" w:rsidP="00FE326A">
      <w:pPr>
        <w:rPr>
          <w:lang w:val="fr-FR" w:eastAsia="en-GB"/>
        </w:rPr>
      </w:pPr>
      <w:r w:rsidRPr="0032190F">
        <w:rPr>
          <w:lang w:val="fr-FR" w:eastAsia="en-GB"/>
        </w:rPr>
        <w:t>Les murs en terre crue sont décorés, ils montrent des dépressions circulaires en quniconce recouvertes d'engobe rouge et d'engobe beige (T. Lachenal in BIB 2482)</w:t>
      </w:r>
    </w:p>
    <w:p w14:paraId="4C6A7180" w14:textId="77777777" w:rsidR="00A73274" w:rsidRPr="0032190F" w:rsidRDefault="00A73274" w:rsidP="00A73274">
      <w:pPr>
        <w:jc w:val="both"/>
        <w:rPr>
          <w:rStyle w:val="Hyperlink"/>
          <w:lang w:val="fr-FR" w:eastAsia="en-GB"/>
        </w:rPr>
      </w:pPr>
    </w:p>
    <w:p w14:paraId="2A911D95" w14:textId="77777777" w:rsidR="00A73274" w:rsidRPr="0032190F" w:rsidRDefault="00A73274" w:rsidP="00A73274">
      <w:pPr>
        <w:pStyle w:val="Heading2"/>
        <w:rPr>
          <w:rStyle w:val="Hyperlink"/>
          <w:color w:val="auto"/>
          <w:u w:val="none"/>
          <w:lang w:eastAsia="en-GB"/>
        </w:rPr>
      </w:pPr>
      <w:r w:rsidRPr="0032190F">
        <w:rPr>
          <w:rStyle w:val="Hyperlink"/>
          <w:color w:val="auto"/>
          <w:u w:val="none"/>
          <w:lang w:eastAsia="en-GB"/>
        </w:rPr>
        <w:lastRenderedPageBreak/>
        <w:t>Berges</w:t>
      </w:r>
    </w:p>
    <w:p w14:paraId="1C28AE0E" w14:textId="77777777" w:rsidR="00A73274" w:rsidRPr="0032190F" w:rsidRDefault="00A73274" w:rsidP="00A73274">
      <w:pPr>
        <w:jc w:val="both"/>
        <w:rPr>
          <w:rStyle w:val="Hyperlink"/>
          <w:lang w:val="fr-FR" w:eastAsia="en-GB"/>
        </w:rPr>
      </w:pPr>
    </w:p>
    <w:p w14:paraId="5FAA0927" w14:textId="77777777" w:rsidR="00A73274" w:rsidRPr="0032190F" w:rsidRDefault="00A73274" w:rsidP="00A73274">
      <w:pPr>
        <w:jc w:val="both"/>
        <w:rPr>
          <w:rStyle w:val="Hyperlink"/>
          <w:color w:val="auto"/>
          <w:u w:val="none"/>
          <w:lang w:val="fr-FR" w:eastAsia="en-GB"/>
        </w:rPr>
      </w:pPr>
      <w:r w:rsidRPr="0032190F">
        <w:rPr>
          <w:rStyle w:val="Hyperlink"/>
          <w:color w:val="auto"/>
          <w:u w:val="none"/>
          <w:lang w:val="fr-FR" w:eastAsia="en-GB"/>
        </w:rPr>
        <w:t>Aménagement de berges. Des renforts de berge ont été effectués par des pieux croisés en fascines et du clayonnage (en arbousier). v. Pech-Maho (BIB T. Lachenal, Peit déj’ du labo ASM, 2016)</w:t>
      </w:r>
    </w:p>
    <w:p w14:paraId="192E149B" w14:textId="77777777" w:rsidR="00A73274" w:rsidRPr="0032190F" w:rsidRDefault="00A73274" w:rsidP="00A73274">
      <w:pPr>
        <w:jc w:val="both"/>
        <w:rPr>
          <w:lang w:val="fr-FR" w:eastAsia="en-GB"/>
        </w:rPr>
      </w:pPr>
      <w:r w:rsidRPr="0032190F">
        <w:rPr>
          <w:lang w:val="fr-FR" w:eastAsia="en-GB"/>
        </w:rPr>
        <w:t xml:space="preserve">Des alignements de pieux, présence de clayonnage sur plusieurs mètres, amanagement de blocs en basalte (éléments de berge ?) (BIB T. Lachenal in réunion d’équipe ASM-SPP, 2015). </w:t>
      </w:r>
    </w:p>
    <w:p w14:paraId="17D94651" w14:textId="77777777" w:rsidR="00A73274" w:rsidRPr="0032190F" w:rsidRDefault="00A73274" w:rsidP="00A73274">
      <w:pPr>
        <w:jc w:val="both"/>
        <w:rPr>
          <w:lang w:val="fr-FR" w:eastAsia="en-GB"/>
        </w:rPr>
      </w:pPr>
      <w:r w:rsidRPr="0032190F">
        <w:rPr>
          <w:lang w:val="fr-FR" w:eastAsia="en-GB"/>
        </w:rPr>
        <w:t>Les aménagements sud et nord du site ont été synchronisé par dendrochronologie (en superposant les courbes). Des huitres disposées en essain (</w:t>
      </w:r>
      <w:r w:rsidRPr="0032190F">
        <w:rPr>
          <w:i/>
          <w:lang w:val="fr-FR" w:eastAsia="en-GB"/>
        </w:rPr>
        <w:t>i.e.</w:t>
      </w:r>
      <w:r w:rsidRPr="0032190F">
        <w:rPr>
          <w:lang w:val="fr-FR" w:eastAsia="en-GB"/>
        </w:rPr>
        <w:t xml:space="preserve"> en place) aux pieds des pieux atteste du caractère marin (lagunaire) du site (BIB T. Lachenal, Peit déj’ du labo ASM, 2016)</w:t>
      </w:r>
    </w:p>
    <w:p w14:paraId="056B5A43" w14:textId="7FAFB4CA" w:rsidR="00A73274" w:rsidRPr="0032190F" w:rsidRDefault="00A73274" w:rsidP="00A73274">
      <w:pPr>
        <w:jc w:val="both"/>
        <w:rPr>
          <w:lang w:val="fr-FR" w:eastAsia="en-GB"/>
        </w:rPr>
      </w:pPr>
      <w:r w:rsidRPr="0032190F">
        <w:rPr>
          <w:lang w:val="fr-FR" w:eastAsia="en-GB"/>
        </w:rPr>
        <w:t xml:space="preserve">L’aménagement et l’implatation du site rappelle le cas du </w:t>
      </w:r>
      <w:hyperlink r:id="rId5545" w:anchor="Sit_Piles_Gue" w:history="1">
        <w:r w:rsidRPr="0032190F">
          <w:rPr>
            <w:rStyle w:val="Hyperlink"/>
            <w:lang w:val="fr-FR" w:eastAsia="en-GB"/>
          </w:rPr>
          <w:t>Gué des Piles</w:t>
        </w:r>
      </w:hyperlink>
      <w:r w:rsidRPr="0032190F">
        <w:rPr>
          <w:lang w:val="fr-FR" w:eastAsia="en-GB"/>
        </w:rPr>
        <w:t xml:space="preserve"> (BIB T. Lachenal, Peit déj’ du labo ASM, 2016)</w:t>
      </w:r>
      <w:r w:rsidR="008C52EA" w:rsidRPr="0032190F">
        <w:rPr>
          <w:lang w:val="fr-FR" w:eastAsia="en-GB"/>
        </w:rPr>
        <w:t xml:space="preserve"> et du village lacustre de Ganvié (Bénin) qui montre un atterrissement des ilots par les déchets de la maison (BIB T. Lachenal, réunion d’équipe SPP, 24/01/17)</w:t>
      </w:r>
    </w:p>
    <w:p w14:paraId="02725EBC" w14:textId="77777777" w:rsidR="00A73274" w:rsidRPr="0032190F" w:rsidRDefault="00A73274" w:rsidP="00A73274">
      <w:pPr>
        <w:rPr>
          <w:lang w:val="fr-FR" w:eastAsia="en-GB"/>
        </w:rPr>
      </w:pPr>
    </w:p>
    <w:p w14:paraId="78A91415" w14:textId="77777777" w:rsidR="00A73274" w:rsidRPr="0032190F" w:rsidRDefault="00A73274" w:rsidP="00A73274">
      <w:pPr>
        <w:pStyle w:val="Heading2"/>
        <w:rPr>
          <w:lang w:eastAsia="en-GB"/>
        </w:rPr>
      </w:pPr>
      <w:r w:rsidRPr="0032190F">
        <w:rPr>
          <w:lang w:eastAsia="en-GB"/>
        </w:rPr>
        <w:t>Végétaux</w:t>
      </w:r>
    </w:p>
    <w:p w14:paraId="097455E8" w14:textId="77777777" w:rsidR="00A73274" w:rsidRPr="0032190F" w:rsidRDefault="00A73274" w:rsidP="00A73274">
      <w:pPr>
        <w:rPr>
          <w:lang w:val="fr-FR" w:eastAsia="en-GB"/>
        </w:rPr>
      </w:pPr>
    </w:p>
    <w:p w14:paraId="4F105B74" w14:textId="77777777" w:rsidR="00A73274" w:rsidRPr="0032190F" w:rsidRDefault="00A73274" w:rsidP="00A73274">
      <w:pPr>
        <w:rPr>
          <w:lang w:val="fr-FR" w:eastAsia="en-GB"/>
        </w:rPr>
      </w:pPr>
      <w:r w:rsidRPr="0032190F">
        <w:rPr>
          <w:lang w:val="fr-FR" w:eastAsia="en-GB"/>
        </w:rPr>
        <w:t xml:space="preserve">Les essences les plus utilisées sont le chêne caducifolié (pieux), les ormes (pieux), les saules (aménagement des fascines), l’arbousier (clayonnage). Dans un des alignements de pieux on trouve trois essences différentes pour trois tronçons. Cela pourrait correpondre à un meêm évenement et la marque de trois groupes de travauik. Dans l’ensemble, la gestion des bois relève de l’oppurtunisme et est elativement simple. Le bois n’a pas du être entreposé puique on ne trouve pas de traces de séchage, d’écorçage, ni de champignons (BIB T. Lachenal, Peit déj’ du labo ASM, 2016). </w:t>
      </w:r>
    </w:p>
    <w:p w14:paraId="4191577E" w14:textId="77777777" w:rsidR="00A73274" w:rsidRPr="0032190F" w:rsidRDefault="00A73274" w:rsidP="00A73274">
      <w:pPr>
        <w:rPr>
          <w:lang w:val="fr-FR" w:eastAsia="en-GB"/>
        </w:rPr>
      </w:pPr>
    </w:p>
    <w:p w14:paraId="7FD65B41" w14:textId="77777777" w:rsidR="00A73274" w:rsidRPr="0032190F" w:rsidRDefault="00A73274" w:rsidP="00A73274">
      <w:pPr>
        <w:rPr>
          <w:lang w:val="fr-FR" w:eastAsia="en-GB"/>
        </w:rPr>
      </w:pPr>
      <w:r w:rsidRPr="0032190F">
        <w:rPr>
          <w:lang w:val="fr-FR" w:eastAsia="en-GB"/>
        </w:rPr>
        <w:t>Dans les ensembles végétaux, 7% de graines carbonisées pour 93% non carbonisées (BIB T. Lachenal in réunion d’équipe ASM-SPP, 2015). L’ensemble de la chaien opératoir du traitement des récoltes é été découvert (BIB T. Lachenal, Peit déj’ du labo ASM, 2016)</w:t>
      </w:r>
    </w:p>
    <w:p w14:paraId="5D77CEB0" w14:textId="77777777" w:rsidR="00A73274" w:rsidRPr="0032190F" w:rsidRDefault="00A73274" w:rsidP="00A73274">
      <w:pPr>
        <w:rPr>
          <w:lang w:val="fr-FR" w:eastAsia="en-GB"/>
        </w:rPr>
      </w:pPr>
    </w:p>
    <w:p w14:paraId="58411C5D" w14:textId="2DA55432" w:rsidR="00A73274" w:rsidRPr="0032190F" w:rsidRDefault="00A73274" w:rsidP="00A73274">
      <w:pPr>
        <w:jc w:val="both"/>
        <w:rPr>
          <w:lang w:val="fr-FR"/>
        </w:rPr>
      </w:pPr>
      <w:r w:rsidRPr="0032190F">
        <w:rPr>
          <w:lang w:val="fr-FR" w:eastAsia="en-GB"/>
        </w:rPr>
        <w:t xml:space="preserve">La contemporanéité avec les nécropoles du </w:t>
      </w:r>
      <w:hyperlink r:id="rId5546" w:anchor="Sit_Peyrou" w:history="1">
        <w:r w:rsidRPr="0032190F">
          <w:rPr>
            <w:rStyle w:val="Hyperlink"/>
            <w:lang w:val="fr-FR" w:eastAsia="en-GB"/>
          </w:rPr>
          <w:t>Peyrou</w:t>
        </w:r>
      </w:hyperlink>
      <w:r w:rsidRPr="0032190F">
        <w:rPr>
          <w:lang w:val="fr-FR" w:eastAsia="en-GB"/>
        </w:rPr>
        <w:t xml:space="preserve"> et du </w:t>
      </w:r>
      <w:hyperlink r:id="rId5547" w:anchor="Sit_Bousquet" w:history="1">
        <w:r w:rsidRPr="0032190F">
          <w:rPr>
            <w:rStyle w:val="Hyperlink"/>
            <w:lang w:val="fr-FR" w:eastAsia="en-GB"/>
          </w:rPr>
          <w:t>Bousquet</w:t>
        </w:r>
      </w:hyperlink>
      <w:r w:rsidRPr="0032190F">
        <w:rPr>
          <w:lang w:val="fr-FR" w:eastAsia="en-GB"/>
        </w:rPr>
        <w:t xml:space="preserve"> est encore à confirmer </w:t>
      </w:r>
      <w:r w:rsidRPr="0032190F">
        <w:rPr>
          <w:lang w:val="fr-FR"/>
        </w:rPr>
        <w:t>(BIB 1995 p. 68) voir ne sont pas contemporains (T. Lachenal com. pers.)</w:t>
      </w:r>
    </w:p>
    <w:p w14:paraId="54EA013D" w14:textId="77777777" w:rsidR="00A73274" w:rsidRPr="0032190F" w:rsidRDefault="00A73274" w:rsidP="00A73274">
      <w:pPr>
        <w:rPr>
          <w:lang w:val="fr-FR" w:eastAsia="en-GB"/>
        </w:rPr>
      </w:pPr>
    </w:p>
    <w:p w14:paraId="303E58C1" w14:textId="61A14478" w:rsidR="00A73274" w:rsidRDefault="00A73274" w:rsidP="00A73274">
      <w:pPr>
        <w:rPr>
          <w:lang w:eastAsia="en-GB"/>
        </w:rPr>
      </w:pPr>
      <w:r>
        <w:rPr>
          <w:lang w:eastAsia="en-GB"/>
        </w:rPr>
        <w:t xml:space="preserve">v. </w:t>
      </w:r>
      <w:hyperlink r:id="rId5548" w:anchor="Sit_Monediere" w:history="1">
        <w:r w:rsidRPr="00567E29">
          <w:rPr>
            <w:rStyle w:val="Hyperlink"/>
            <w:lang w:eastAsia="en-GB"/>
          </w:rPr>
          <w:t>La Monedière</w:t>
        </w:r>
      </w:hyperlink>
    </w:p>
    <w:p w14:paraId="62DFA48D" w14:textId="77777777" w:rsidR="00A73274" w:rsidRDefault="00A73274" w:rsidP="00A73274">
      <w:pPr>
        <w:rPr>
          <w:lang w:eastAsia="en-GB"/>
        </w:rPr>
      </w:pPr>
    </w:p>
    <w:p w14:paraId="38B89728" w14:textId="77777777" w:rsidR="00A73274" w:rsidRDefault="00A73274" w:rsidP="00A73274">
      <w:pPr>
        <w:pStyle w:val="Heading2"/>
        <w:rPr>
          <w:lang w:eastAsia="en-GB"/>
        </w:rPr>
      </w:pPr>
      <w:r>
        <w:rPr>
          <w:lang w:eastAsia="en-GB"/>
        </w:rPr>
        <w:t>Céramique</w:t>
      </w:r>
    </w:p>
    <w:p w14:paraId="1C8B9C85" w14:textId="77777777" w:rsidR="00033810" w:rsidRDefault="00033810" w:rsidP="00033810">
      <w:pPr>
        <w:rPr>
          <w:lang w:eastAsia="en-GB"/>
        </w:rPr>
      </w:pPr>
    </w:p>
    <w:p w14:paraId="33005CA1" w14:textId="77777777" w:rsidR="00A73274" w:rsidRDefault="00A73274" w:rsidP="00A73274">
      <w:pPr>
        <w:rPr>
          <w:lang w:eastAsia="en-GB"/>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0"/>
        <w:gridCol w:w="389"/>
        <w:gridCol w:w="1179"/>
        <w:gridCol w:w="5352"/>
        <w:gridCol w:w="1913"/>
      </w:tblGrid>
      <w:tr w:rsidR="00A73274" w:rsidRPr="002E4CDB" w14:paraId="2A27117E" w14:textId="77777777" w:rsidTr="00C35EA7">
        <w:trPr>
          <w:jc w:val="center"/>
        </w:trPr>
        <w:tc>
          <w:tcPr>
            <w:tcW w:w="2378" w:type="dxa"/>
            <w:gridSpan w:val="3"/>
            <w:vAlign w:val="center"/>
          </w:tcPr>
          <w:p w14:paraId="2FEE5CD0" w14:textId="77777777" w:rsidR="00A73274" w:rsidRPr="00C35EA7" w:rsidRDefault="00A73274" w:rsidP="00C35EA7">
            <w:pPr>
              <w:jc w:val="center"/>
              <w:rPr>
                <w:b/>
                <w:lang w:eastAsia="en-GB"/>
              </w:rPr>
            </w:pPr>
            <w:r w:rsidRPr="00C35EA7">
              <w:rPr>
                <w:b/>
                <w:lang w:eastAsia="en-GB"/>
              </w:rPr>
              <w:t>période</w:t>
            </w:r>
          </w:p>
        </w:tc>
        <w:tc>
          <w:tcPr>
            <w:tcW w:w="5352" w:type="dxa"/>
          </w:tcPr>
          <w:p w14:paraId="666B669C" w14:textId="77777777" w:rsidR="00A73274" w:rsidRPr="00C35EA7" w:rsidRDefault="00A73274" w:rsidP="00C35EA7">
            <w:pPr>
              <w:jc w:val="center"/>
              <w:rPr>
                <w:b/>
                <w:lang w:eastAsia="en-GB"/>
              </w:rPr>
            </w:pPr>
            <w:r w:rsidRPr="00C35EA7">
              <w:rPr>
                <w:b/>
                <w:lang w:eastAsia="en-GB"/>
              </w:rPr>
              <w:t>descriptions</w:t>
            </w:r>
          </w:p>
        </w:tc>
        <w:tc>
          <w:tcPr>
            <w:tcW w:w="1913" w:type="dxa"/>
          </w:tcPr>
          <w:p w14:paraId="414C60B7" w14:textId="77777777" w:rsidR="00A73274" w:rsidRPr="00C35EA7" w:rsidRDefault="00A73274" w:rsidP="00C35EA7">
            <w:pPr>
              <w:jc w:val="center"/>
              <w:rPr>
                <w:b/>
                <w:lang w:eastAsia="en-GB"/>
              </w:rPr>
            </w:pPr>
            <w:r w:rsidRPr="00C35EA7">
              <w:rPr>
                <w:b/>
                <w:lang w:eastAsia="en-GB"/>
              </w:rPr>
              <w:t>comparaisons</w:t>
            </w:r>
          </w:p>
        </w:tc>
      </w:tr>
      <w:tr w:rsidR="005D10B6" w:rsidRPr="000A7C3E" w14:paraId="30D9BB51" w14:textId="77777777" w:rsidTr="00C35EA7">
        <w:trPr>
          <w:jc w:val="center"/>
        </w:trPr>
        <w:tc>
          <w:tcPr>
            <w:tcW w:w="810" w:type="dxa"/>
            <w:vMerge w:val="restart"/>
            <w:vAlign w:val="center"/>
          </w:tcPr>
          <w:p w14:paraId="37D6CD6A" w14:textId="19F5952F" w:rsidR="00A73274" w:rsidRDefault="00000000" w:rsidP="00C35EA7">
            <w:pPr>
              <w:jc w:val="center"/>
              <w:rPr>
                <w:lang w:eastAsia="en-GB"/>
              </w:rPr>
            </w:pPr>
            <w:hyperlink r:id="rId5549" w:anchor="Cul_Bronze_Final_3" w:history="1">
              <w:r w:rsidR="00A73274">
                <w:rPr>
                  <w:rStyle w:val="Hyperlink"/>
                </w:rPr>
                <w:t>BF</w:t>
              </w:r>
              <w:r w:rsidR="00A73274" w:rsidRPr="002E4CDB">
                <w:rPr>
                  <w:rStyle w:val="Hyperlink"/>
                  <w:lang w:eastAsia="en-GB"/>
                </w:rPr>
                <w:t xml:space="preserve"> 3</w:t>
              </w:r>
            </w:hyperlink>
          </w:p>
        </w:tc>
        <w:tc>
          <w:tcPr>
            <w:tcW w:w="389" w:type="dxa"/>
            <w:vMerge w:val="restart"/>
            <w:vAlign w:val="center"/>
          </w:tcPr>
          <w:p w14:paraId="46932FA7" w14:textId="5AED02DF" w:rsidR="00A73274" w:rsidRDefault="00000000" w:rsidP="00C35EA7">
            <w:pPr>
              <w:jc w:val="center"/>
              <w:rPr>
                <w:lang w:eastAsia="en-GB"/>
              </w:rPr>
            </w:pPr>
            <w:hyperlink r:id="rId5550" w:anchor="Cul_Bronze_Final_3b" w:history="1">
              <w:r w:rsidR="00A73274" w:rsidRPr="002E4CDB">
                <w:rPr>
                  <w:rStyle w:val="Hyperlink"/>
                  <w:lang w:eastAsia="en-GB"/>
                </w:rPr>
                <w:t>b</w:t>
              </w:r>
            </w:hyperlink>
          </w:p>
        </w:tc>
        <w:tc>
          <w:tcPr>
            <w:tcW w:w="1179" w:type="dxa"/>
            <w:vAlign w:val="center"/>
          </w:tcPr>
          <w:p w14:paraId="1797F2D6" w14:textId="77777777" w:rsidR="00A73274" w:rsidRDefault="00A73274" w:rsidP="00C35EA7">
            <w:pPr>
              <w:jc w:val="center"/>
              <w:rPr>
                <w:lang w:eastAsia="en-GB"/>
              </w:rPr>
            </w:pPr>
            <w:r>
              <w:rPr>
                <w:lang w:eastAsia="en-GB"/>
              </w:rPr>
              <w:t>récent</w:t>
            </w:r>
          </w:p>
        </w:tc>
        <w:tc>
          <w:tcPr>
            <w:tcW w:w="5352" w:type="dxa"/>
          </w:tcPr>
          <w:p w14:paraId="3B4BB510" w14:textId="77777777" w:rsidR="00A73274" w:rsidRPr="00C35EA7" w:rsidRDefault="00A73274" w:rsidP="00A73274">
            <w:pPr>
              <w:rPr>
                <w:sz w:val="20"/>
                <w:lang w:val="fr-FR" w:eastAsia="en-GB"/>
              </w:rPr>
            </w:pPr>
            <w:r w:rsidRPr="00C35EA7">
              <w:rPr>
                <w:sz w:val="20"/>
                <w:lang w:val="fr-FR" w:eastAsia="en-GB"/>
              </w:rPr>
              <w:t>mêmes formes céramiques mais décors moins réguliers, incisions doubles mais ne sont plus bifides</w:t>
            </w:r>
          </w:p>
        </w:tc>
        <w:tc>
          <w:tcPr>
            <w:tcW w:w="1913" w:type="dxa"/>
          </w:tcPr>
          <w:p w14:paraId="626DFEED" w14:textId="77777777" w:rsidR="00A73274" w:rsidRPr="00C35EA7" w:rsidRDefault="00A73274" w:rsidP="00A73274">
            <w:pPr>
              <w:rPr>
                <w:sz w:val="20"/>
                <w:lang w:val="fr-FR" w:eastAsia="en-GB"/>
              </w:rPr>
            </w:pPr>
          </w:p>
        </w:tc>
      </w:tr>
      <w:tr w:rsidR="005D10B6" w14:paraId="33413AE0" w14:textId="77777777" w:rsidTr="00C35EA7">
        <w:trPr>
          <w:jc w:val="center"/>
        </w:trPr>
        <w:tc>
          <w:tcPr>
            <w:tcW w:w="810" w:type="dxa"/>
            <w:vMerge/>
            <w:vAlign w:val="center"/>
          </w:tcPr>
          <w:p w14:paraId="2BF3D783" w14:textId="77777777" w:rsidR="00A73274" w:rsidRPr="00C35EA7" w:rsidRDefault="00A73274" w:rsidP="00C35EA7">
            <w:pPr>
              <w:jc w:val="center"/>
              <w:rPr>
                <w:lang w:val="fr-FR" w:eastAsia="en-GB"/>
              </w:rPr>
            </w:pPr>
          </w:p>
        </w:tc>
        <w:tc>
          <w:tcPr>
            <w:tcW w:w="389" w:type="dxa"/>
            <w:vMerge/>
            <w:vAlign w:val="center"/>
          </w:tcPr>
          <w:p w14:paraId="449F8233" w14:textId="77777777" w:rsidR="00A73274" w:rsidRPr="00C35EA7" w:rsidRDefault="00A73274" w:rsidP="00C35EA7">
            <w:pPr>
              <w:jc w:val="center"/>
              <w:rPr>
                <w:lang w:val="fr-FR" w:eastAsia="en-GB"/>
              </w:rPr>
            </w:pPr>
          </w:p>
        </w:tc>
        <w:tc>
          <w:tcPr>
            <w:tcW w:w="1179" w:type="dxa"/>
            <w:vAlign w:val="center"/>
          </w:tcPr>
          <w:p w14:paraId="3652AE8D" w14:textId="77777777" w:rsidR="00A73274" w:rsidRDefault="00A73274" w:rsidP="00C35EA7">
            <w:pPr>
              <w:jc w:val="center"/>
              <w:rPr>
                <w:lang w:eastAsia="en-GB"/>
              </w:rPr>
            </w:pPr>
            <w:r>
              <w:rPr>
                <w:lang w:eastAsia="en-GB"/>
              </w:rPr>
              <w:t>classique</w:t>
            </w:r>
          </w:p>
        </w:tc>
        <w:tc>
          <w:tcPr>
            <w:tcW w:w="5352" w:type="dxa"/>
          </w:tcPr>
          <w:p w14:paraId="1CFF30C4" w14:textId="77777777" w:rsidR="00A73274" w:rsidRPr="00C35EA7" w:rsidRDefault="00A73274" w:rsidP="00A73274">
            <w:pPr>
              <w:rPr>
                <w:sz w:val="20"/>
                <w:lang w:eastAsia="en-GB"/>
              </w:rPr>
            </w:pPr>
            <w:r w:rsidRPr="00C35EA7">
              <w:rPr>
                <w:sz w:val="20"/>
                <w:lang w:val="fr-FR" w:eastAsia="en-GB"/>
              </w:rPr>
              <w:t xml:space="preserve">escalier au double trait (bifide) ne jouxtant plus les séparations horizontales, anthropomorphes apparition des gobelets. </w:t>
            </w:r>
            <w:r w:rsidRPr="00C35EA7">
              <w:rPr>
                <w:sz w:val="20"/>
                <w:lang w:eastAsia="en-GB"/>
              </w:rPr>
              <w:t xml:space="preserve">Datation </w:t>
            </w:r>
            <w:r w:rsidRPr="00C35EA7">
              <w:rPr>
                <w:sz w:val="20"/>
                <w:vertAlign w:val="superscript"/>
                <w:lang w:eastAsia="en-GB"/>
              </w:rPr>
              <w:t>14</w:t>
            </w:r>
            <w:r w:rsidRPr="00C35EA7">
              <w:rPr>
                <w:sz w:val="20"/>
                <w:lang w:eastAsia="en-GB"/>
              </w:rPr>
              <w:t>C entre 900 et 800 aec</w:t>
            </w:r>
            <w:r w:rsidR="0017221C" w:rsidRPr="00C35EA7">
              <w:rPr>
                <w:sz w:val="20"/>
                <w:lang w:eastAsia="en-GB"/>
              </w:rPr>
              <w:t>.</w:t>
            </w:r>
          </w:p>
        </w:tc>
        <w:tc>
          <w:tcPr>
            <w:tcW w:w="1913" w:type="dxa"/>
          </w:tcPr>
          <w:p w14:paraId="04FE8501" w14:textId="43B7608A" w:rsidR="00A73274" w:rsidRPr="00C35EA7" w:rsidRDefault="00000000" w:rsidP="00A73274">
            <w:pPr>
              <w:rPr>
                <w:sz w:val="20"/>
                <w:lang w:eastAsia="en-GB"/>
              </w:rPr>
            </w:pPr>
            <w:hyperlink r:id="rId5551" w:anchor="Cul_Mailhac" w:history="1">
              <w:r w:rsidR="00A73274" w:rsidRPr="00217251">
                <w:rPr>
                  <w:rStyle w:val="Hyperlink"/>
                  <w:lang w:eastAsia="en-GB"/>
                </w:rPr>
                <w:t>Mailhac</w:t>
              </w:r>
            </w:hyperlink>
          </w:p>
        </w:tc>
      </w:tr>
      <w:tr w:rsidR="005D10B6" w14:paraId="190A884C" w14:textId="77777777" w:rsidTr="00C35EA7">
        <w:trPr>
          <w:jc w:val="center"/>
        </w:trPr>
        <w:tc>
          <w:tcPr>
            <w:tcW w:w="810" w:type="dxa"/>
            <w:vMerge/>
            <w:vAlign w:val="center"/>
          </w:tcPr>
          <w:p w14:paraId="687C7019" w14:textId="77777777" w:rsidR="00A73274" w:rsidRDefault="00A73274" w:rsidP="00C35EA7">
            <w:pPr>
              <w:jc w:val="center"/>
              <w:rPr>
                <w:lang w:eastAsia="en-GB"/>
              </w:rPr>
            </w:pPr>
          </w:p>
        </w:tc>
        <w:tc>
          <w:tcPr>
            <w:tcW w:w="389" w:type="dxa"/>
            <w:vMerge w:val="restart"/>
            <w:vAlign w:val="center"/>
          </w:tcPr>
          <w:p w14:paraId="08E56F4A" w14:textId="5B1021EC" w:rsidR="00A73274" w:rsidRDefault="00000000" w:rsidP="00C35EA7">
            <w:pPr>
              <w:jc w:val="center"/>
              <w:rPr>
                <w:lang w:eastAsia="en-GB"/>
              </w:rPr>
            </w:pPr>
            <w:hyperlink r:id="rId5552" w:anchor="Cul_Bronze_Final_3a" w:history="1">
              <w:r w:rsidR="00A73274" w:rsidRPr="002E4CDB">
                <w:rPr>
                  <w:rStyle w:val="Hyperlink"/>
                  <w:lang w:eastAsia="en-GB"/>
                </w:rPr>
                <w:t>a</w:t>
              </w:r>
            </w:hyperlink>
          </w:p>
        </w:tc>
        <w:tc>
          <w:tcPr>
            <w:tcW w:w="1179" w:type="dxa"/>
            <w:vAlign w:val="center"/>
          </w:tcPr>
          <w:p w14:paraId="64EB1530" w14:textId="77777777" w:rsidR="00A73274" w:rsidRDefault="00A73274" w:rsidP="00C35EA7">
            <w:pPr>
              <w:jc w:val="center"/>
              <w:rPr>
                <w:lang w:eastAsia="en-GB"/>
              </w:rPr>
            </w:pPr>
            <w:r>
              <w:rPr>
                <w:lang w:eastAsia="en-GB"/>
              </w:rPr>
              <w:t>récent</w:t>
            </w:r>
          </w:p>
        </w:tc>
        <w:tc>
          <w:tcPr>
            <w:tcW w:w="5352" w:type="dxa"/>
          </w:tcPr>
          <w:p w14:paraId="2998D231" w14:textId="4326AD2E" w:rsidR="00A73274" w:rsidRPr="00C35EA7" w:rsidRDefault="00000000" w:rsidP="00A73274">
            <w:pPr>
              <w:rPr>
                <w:sz w:val="20"/>
                <w:lang w:val="fr-FR" w:eastAsia="en-GB"/>
              </w:rPr>
            </w:pPr>
            <w:hyperlink r:id="rId5553" w:anchor="Cul_Proto_Art_TAC_T_g_meandre" w:history="1">
              <w:r w:rsidR="00B52DC2" w:rsidRPr="00C35EA7">
                <w:rPr>
                  <w:rStyle w:val="Hyperlink"/>
                  <w:sz w:val="20"/>
                  <w:lang w:val="fr-FR"/>
                </w:rPr>
                <w:t>méandres</w:t>
              </w:r>
            </w:hyperlink>
            <w:r w:rsidR="00B52DC2" w:rsidRPr="00C35EA7">
              <w:rPr>
                <w:lang w:val="fr-FR"/>
              </w:rPr>
              <w:t xml:space="preserve"> </w:t>
            </w:r>
            <w:r w:rsidR="00A73274" w:rsidRPr="00C35EA7">
              <w:rPr>
                <w:sz w:val="20"/>
                <w:lang w:val="fr-FR" w:eastAsia="en-GB"/>
              </w:rPr>
              <w:t>et escaliers au double trait (bifides) jouxtant les séparations horizontales</w:t>
            </w:r>
          </w:p>
        </w:tc>
        <w:tc>
          <w:tcPr>
            <w:tcW w:w="1913" w:type="dxa"/>
          </w:tcPr>
          <w:p w14:paraId="66C47006" w14:textId="4DF1F55F" w:rsidR="00A73274" w:rsidRPr="00C35EA7" w:rsidRDefault="00A73274" w:rsidP="00A73274">
            <w:pPr>
              <w:rPr>
                <w:sz w:val="20"/>
                <w:lang w:eastAsia="en-GB"/>
              </w:rPr>
            </w:pPr>
            <w:r w:rsidRPr="00C35EA7">
              <w:rPr>
                <w:sz w:val="20"/>
                <w:lang w:eastAsia="en-GB"/>
              </w:rPr>
              <w:t>sphère ibérique [</w:t>
            </w:r>
            <w:hyperlink r:id="rId5554" w:anchor="Sit_Can_Bech" w:history="1">
              <w:r w:rsidRPr="00C35EA7">
                <w:rPr>
                  <w:rStyle w:val="Hyperlink"/>
                  <w:sz w:val="20"/>
                  <w:lang w:eastAsia="en-GB"/>
                </w:rPr>
                <w:t>Agullana </w:t>
              </w:r>
            </w:hyperlink>
            <w:r w:rsidRPr="00C35EA7">
              <w:rPr>
                <w:sz w:val="20"/>
                <w:lang w:eastAsia="en-GB"/>
              </w:rPr>
              <w:t>?]</w:t>
            </w:r>
          </w:p>
        </w:tc>
      </w:tr>
      <w:tr w:rsidR="005D10B6" w:rsidRPr="000A7C3E" w14:paraId="0DB83AC8" w14:textId="77777777" w:rsidTr="00C35EA7">
        <w:trPr>
          <w:jc w:val="center"/>
        </w:trPr>
        <w:tc>
          <w:tcPr>
            <w:tcW w:w="810" w:type="dxa"/>
            <w:vMerge/>
          </w:tcPr>
          <w:p w14:paraId="441B9796" w14:textId="77777777" w:rsidR="00A73274" w:rsidRDefault="00A73274" w:rsidP="00A73274">
            <w:pPr>
              <w:rPr>
                <w:lang w:eastAsia="en-GB"/>
              </w:rPr>
            </w:pPr>
          </w:p>
        </w:tc>
        <w:tc>
          <w:tcPr>
            <w:tcW w:w="389" w:type="dxa"/>
            <w:vMerge/>
          </w:tcPr>
          <w:p w14:paraId="7193365F" w14:textId="77777777" w:rsidR="00A73274" w:rsidRDefault="00A73274" w:rsidP="00A73274">
            <w:pPr>
              <w:rPr>
                <w:lang w:eastAsia="en-GB"/>
              </w:rPr>
            </w:pPr>
          </w:p>
        </w:tc>
        <w:tc>
          <w:tcPr>
            <w:tcW w:w="1179" w:type="dxa"/>
            <w:vAlign w:val="center"/>
          </w:tcPr>
          <w:p w14:paraId="3799D565" w14:textId="77777777" w:rsidR="00A73274" w:rsidRDefault="00A73274" w:rsidP="00C35EA7">
            <w:pPr>
              <w:jc w:val="center"/>
              <w:rPr>
                <w:lang w:eastAsia="en-GB"/>
              </w:rPr>
            </w:pPr>
            <w:r>
              <w:rPr>
                <w:lang w:eastAsia="en-GB"/>
              </w:rPr>
              <w:t>classique</w:t>
            </w:r>
          </w:p>
        </w:tc>
        <w:tc>
          <w:tcPr>
            <w:tcW w:w="5352" w:type="dxa"/>
          </w:tcPr>
          <w:p w14:paraId="239C5956" w14:textId="77777777" w:rsidR="00A73274" w:rsidRPr="00C35EA7" w:rsidRDefault="00A73274" w:rsidP="00A73274">
            <w:pPr>
              <w:rPr>
                <w:sz w:val="20"/>
                <w:lang w:val="fr-FR" w:eastAsia="en-GB"/>
              </w:rPr>
            </w:pPr>
            <w:r w:rsidRPr="00C35EA7">
              <w:rPr>
                <w:sz w:val="20"/>
                <w:lang w:val="fr-FR" w:eastAsia="en-GB"/>
              </w:rPr>
              <w:t>décor au trait double (bifide) probablement réalisé à la tournette</w:t>
            </w:r>
          </w:p>
        </w:tc>
        <w:tc>
          <w:tcPr>
            <w:tcW w:w="1913" w:type="dxa"/>
          </w:tcPr>
          <w:p w14:paraId="401C0352" w14:textId="77777777" w:rsidR="00A73274" w:rsidRPr="00C35EA7" w:rsidRDefault="00A73274" w:rsidP="00A73274">
            <w:pPr>
              <w:rPr>
                <w:sz w:val="20"/>
                <w:lang w:val="fr-FR" w:eastAsia="en-GB"/>
              </w:rPr>
            </w:pPr>
          </w:p>
        </w:tc>
      </w:tr>
    </w:tbl>
    <w:p w14:paraId="6FB3C3E6" w14:textId="77777777" w:rsidR="00A73274" w:rsidRPr="0032190F" w:rsidRDefault="00A73274" w:rsidP="00A73274">
      <w:pPr>
        <w:rPr>
          <w:lang w:val="fr-FR" w:eastAsia="en-GB"/>
        </w:rPr>
      </w:pPr>
      <w:r w:rsidRPr="0032190F">
        <w:rPr>
          <w:lang w:val="fr-FR" w:eastAsia="en-GB"/>
        </w:rPr>
        <w:t>(BIB T. Lachenal, Peit déj’ du labo ASM, 2016)</w:t>
      </w:r>
    </w:p>
    <w:p w14:paraId="5E6F4610" w14:textId="77777777" w:rsidR="00A73274" w:rsidRPr="0032190F" w:rsidRDefault="00A73274" w:rsidP="00A73274">
      <w:pPr>
        <w:rPr>
          <w:lang w:val="fr-FR" w:eastAsia="en-GB"/>
        </w:rPr>
      </w:pPr>
    </w:p>
    <w:p w14:paraId="6DDFC939" w14:textId="77777777" w:rsidR="00A73274" w:rsidRPr="0032190F" w:rsidRDefault="00A73274" w:rsidP="00A73274">
      <w:pPr>
        <w:rPr>
          <w:lang w:val="fr-FR" w:eastAsia="en-GB"/>
        </w:rPr>
      </w:pPr>
      <w:r w:rsidRPr="0032190F">
        <w:rPr>
          <w:lang w:val="fr-FR" w:eastAsia="en-GB"/>
        </w:rPr>
        <w:t>A proximité du site a été découvert un dépôt métallique</w:t>
      </w:r>
    </w:p>
    <w:p w14:paraId="3D3781C0" w14:textId="77777777" w:rsidR="00FE326A" w:rsidRPr="0032190F" w:rsidRDefault="00FE326A" w:rsidP="00A73274">
      <w:pPr>
        <w:rPr>
          <w:lang w:val="fr-FR" w:eastAsia="en-GB"/>
        </w:rPr>
      </w:pPr>
    </w:p>
    <w:p w14:paraId="157967E9" w14:textId="77777777" w:rsidR="004B59D0" w:rsidRPr="0032190F" w:rsidRDefault="004B59D0" w:rsidP="004B59D0">
      <w:pPr>
        <w:pStyle w:val="Heading3"/>
        <w:rPr>
          <w:lang w:eastAsia="en-GB"/>
        </w:rPr>
      </w:pPr>
      <w:r w:rsidRPr="0032190F">
        <w:rPr>
          <w:lang w:eastAsia="en-GB"/>
        </w:rPr>
        <w:t>Décors</w:t>
      </w:r>
    </w:p>
    <w:p w14:paraId="6D942238" w14:textId="77777777" w:rsidR="004B59D0" w:rsidRPr="0032190F" w:rsidRDefault="004B59D0" w:rsidP="004B59D0">
      <w:pPr>
        <w:rPr>
          <w:lang w:val="fr-FR" w:eastAsia="en-GB"/>
        </w:rPr>
      </w:pPr>
      <w:r w:rsidRPr="0032190F">
        <w:rPr>
          <w:lang w:val="fr-FR" w:eastAsia="en-GB"/>
        </w:rPr>
        <w:t xml:space="preserve">Représentation de barque d'après J. Gasco (com. pers.) </w:t>
      </w:r>
      <w:r w:rsidRPr="0032190F">
        <w:rPr>
          <w:lang w:val="fr-FR"/>
        </w:rPr>
        <w:t>(BIB 2482</w:t>
      </w:r>
      <w:r w:rsidR="00225430" w:rsidRPr="0032190F">
        <w:rPr>
          <w:lang w:val="fr-FR"/>
        </w:rPr>
        <w:t>, BIB 2513</w:t>
      </w:r>
      <w:r w:rsidRPr="0032190F">
        <w:rPr>
          <w:lang w:val="fr-FR"/>
        </w:rPr>
        <w:t>)</w:t>
      </w:r>
      <w:r w:rsidR="00225430" w:rsidRPr="0032190F">
        <w:rPr>
          <w:lang w:val="fr-FR"/>
        </w:rPr>
        <w:t xml:space="preserve"> Représentation de personnages isocéphales, du Pic Saint-Loup [sic !] sous la forme d'un triangle ponctué, de flamands </w:t>
      </w:r>
      <w:r w:rsidR="00225430" w:rsidRPr="0032190F">
        <w:rPr>
          <w:lang w:val="fr-FR"/>
        </w:rPr>
        <w:lastRenderedPageBreak/>
        <w:t>roses [oiseau], de bovins sous la forme de U inversés [re-sic !], de poissons [pourquoi pas] (BIB 2513)</w:t>
      </w:r>
      <w:r w:rsidR="00FE326A" w:rsidRPr="0032190F">
        <w:rPr>
          <w:lang w:val="fr-FR"/>
        </w:rPr>
        <w:t xml:space="preserve"> Personnages au double trait et au simple trait (T. Lachenal in BIB 2482)</w:t>
      </w:r>
    </w:p>
    <w:p w14:paraId="66F1B09B" w14:textId="77777777" w:rsidR="004B59D0" w:rsidRPr="0032190F" w:rsidRDefault="004B59D0" w:rsidP="004B59D0">
      <w:pPr>
        <w:rPr>
          <w:lang w:val="fr-FR" w:eastAsia="en-GB"/>
        </w:rPr>
      </w:pPr>
    </w:p>
    <w:p w14:paraId="61112AA9" w14:textId="77777777" w:rsidR="004B59D0" w:rsidRPr="0032190F" w:rsidRDefault="004B59D0" w:rsidP="004B59D0">
      <w:pPr>
        <w:pStyle w:val="Heading3"/>
        <w:rPr>
          <w:lang w:eastAsia="en-GB"/>
        </w:rPr>
      </w:pPr>
      <w:r w:rsidRPr="0032190F">
        <w:rPr>
          <w:lang w:eastAsia="en-GB"/>
        </w:rPr>
        <w:t>Miniature</w:t>
      </w:r>
    </w:p>
    <w:p w14:paraId="6A9E7500" w14:textId="77777777" w:rsidR="004B59D0" w:rsidRPr="0032190F" w:rsidRDefault="004B59D0" w:rsidP="004B59D0">
      <w:pPr>
        <w:rPr>
          <w:lang w:val="fr-FR" w:eastAsia="en-GB"/>
        </w:rPr>
      </w:pPr>
      <w:r w:rsidRPr="0032190F">
        <w:rPr>
          <w:lang w:val="fr-FR" w:eastAsia="en-GB"/>
        </w:rPr>
        <w:t>Roue miniature en terre cuite (T. Lachenal com. pers.)</w:t>
      </w:r>
    </w:p>
    <w:p w14:paraId="5BFB7882" w14:textId="77777777" w:rsidR="00A73274" w:rsidRPr="0032190F" w:rsidRDefault="00A73274" w:rsidP="00A73274">
      <w:pPr>
        <w:rPr>
          <w:lang w:val="fr-FR" w:eastAsia="en-GB"/>
        </w:rPr>
      </w:pPr>
    </w:p>
    <w:p w14:paraId="594B0890" w14:textId="77777777" w:rsidR="00A73274" w:rsidRPr="0032190F" w:rsidRDefault="00A73274" w:rsidP="00A73274">
      <w:pPr>
        <w:pStyle w:val="Heading2"/>
        <w:rPr>
          <w:lang w:eastAsia="en-GB"/>
        </w:rPr>
      </w:pPr>
      <w:bookmarkStart w:id="2382" w:name="Sit_Motte_Depot"/>
      <w:r w:rsidRPr="0032190F">
        <w:rPr>
          <w:lang w:eastAsia="en-GB"/>
        </w:rPr>
        <w:t xml:space="preserve">Dépôt </w:t>
      </w:r>
    </w:p>
    <w:bookmarkEnd w:id="2382"/>
    <w:p w14:paraId="2E946763" w14:textId="4EA7C67F" w:rsidR="00A73274" w:rsidRPr="0032190F" w:rsidRDefault="00A73274" w:rsidP="00A73274">
      <w:pPr>
        <w:jc w:val="both"/>
        <w:rPr>
          <w:lang w:val="fr-FR" w:eastAsia="en-GB"/>
        </w:rPr>
      </w:pPr>
      <w:r w:rsidRPr="0032190F">
        <w:rPr>
          <w:lang w:val="fr-FR" w:eastAsia="en-GB"/>
        </w:rPr>
        <w:t>Un peu en amont des aménagements (poteaux, clayonnage, renforts basaltiques, etc.) un dépôt d’objets de parure en bronze a été découvert : pendeloques en étain (très rarement conservé en milieu terrestre), bracelets ovales, torque avec des perles d’ambre</w:t>
      </w:r>
      <w:r w:rsidR="006B47D2" w:rsidRPr="0032190F">
        <w:rPr>
          <w:lang w:val="fr-FR" w:eastAsia="en-GB"/>
        </w:rPr>
        <w:t xml:space="preserve"> </w:t>
      </w:r>
      <w:r w:rsidR="006B47D2" w:rsidRPr="0032190F">
        <w:rPr>
          <w:lang w:val="fr-FR"/>
        </w:rPr>
        <w:t>[</w:t>
      </w:r>
      <w:hyperlink r:id="rId5555" w:anchor="Sit_Route_Ambre" w:history="1">
        <w:r w:rsidR="006B47D2" w:rsidRPr="0032190F">
          <w:rPr>
            <w:rStyle w:val="Hyperlink"/>
            <w:lang w:val="fr-FR"/>
          </w:rPr>
          <w:t>route de l'ambre</w:t>
        </w:r>
      </w:hyperlink>
      <w:r w:rsidR="006B47D2" w:rsidRPr="0032190F">
        <w:rPr>
          <w:lang w:val="fr-FR"/>
        </w:rPr>
        <w:t>]</w:t>
      </w:r>
      <w:r w:rsidRPr="0032190F">
        <w:rPr>
          <w:lang w:val="fr-FR" w:eastAsia="en-GB"/>
        </w:rPr>
        <w:t xml:space="preserve">, ceinture de type </w:t>
      </w:r>
      <w:hyperlink r:id="rId5556" w:anchor="Sit_Chiavari" w:history="1">
        <w:r w:rsidR="00CF3306" w:rsidRPr="0032190F">
          <w:rPr>
            <w:rStyle w:val="Hyperlink"/>
            <w:lang w:val="fr-FR"/>
          </w:rPr>
          <w:t>Chiavari</w:t>
        </w:r>
      </w:hyperlink>
      <w:r w:rsidRPr="0032190F">
        <w:rPr>
          <w:lang w:val="fr-FR" w:eastAsia="en-GB"/>
        </w:rPr>
        <w:t xml:space="preserve">. Ces objets forment un </w:t>
      </w:r>
      <w:r w:rsidRPr="0032190F">
        <w:rPr>
          <w:i/>
          <w:lang w:val="fr-FR" w:eastAsia="en-GB"/>
        </w:rPr>
        <w:t>set</w:t>
      </w:r>
      <w:r w:rsidRPr="0032190F">
        <w:rPr>
          <w:lang w:val="fr-FR" w:eastAsia="en-GB"/>
        </w:rPr>
        <w:t xml:space="preserve"> qui renvoit essentiellement à la sphère féminine (BIB T. Lachenal, Peit déj’ du labo ASM, 2016)</w:t>
      </w:r>
    </w:p>
    <w:p w14:paraId="0E4F0A19" w14:textId="77777777" w:rsidR="00A73274" w:rsidRPr="0032190F" w:rsidRDefault="00A73274" w:rsidP="00A73274">
      <w:pPr>
        <w:jc w:val="both"/>
        <w:rPr>
          <w:lang w:val="fr-FR" w:eastAsia="en-GB"/>
        </w:rPr>
      </w:pPr>
      <w:r w:rsidRPr="0032190F">
        <w:rPr>
          <w:lang w:val="fr-FR" w:eastAsia="en-GB"/>
        </w:rPr>
        <w:t>Découvert dans l’US 3, plus tardive que l’US 1 datée du BF 3, l’ensemble de ces objets renvoie à la fin du 8</w:t>
      </w:r>
      <w:r w:rsidRPr="0032190F">
        <w:rPr>
          <w:vertAlign w:val="superscript"/>
          <w:lang w:val="fr-FR" w:eastAsia="en-GB"/>
        </w:rPr>
        <w:t>e</w:t>
      </w:r>
      <w:r w:rsidRPr="0032190F">
        <w:rPr>
          <w:lang w:val="fr-FR" w:eastAsia="en-GB"/>
        </w:rPr>
        <w:t xml:space="preserve"> s. aec (BIB T. Lachenal, Peit déj’ du labo ASM, 2016)</w:t>
      </w:r>
    </w:p>
    <w:p w14:paraId="09431F5A" w14:textId="77777777" w:rsidR="00A73274" w:rsidRDefault="00A73274" w:rsidP="00A73274">
      <w:pPr>
        <w:jc w:val="both"/>
        <w:rPr>
          <w:lang w:eastAsia="en-GB"/>
        </w:rPr>
      </w:pPr>
      <w:r w:rsidRPr="0032190F">
        <w:rPr>
          <w:lang w:val="fr-FR" w:eastAsia="en-GB"/>
        </w:rPr>
        <w:t xml:space="preserve">Ensemble de 333 éléments en bronze, principalement de la parure : ceinture composée de 112 appliques, collier, tablier articulé, torques, etc. probablement un seul vétement féminin. </w:t>
      </w:r>
      <w:r>
        <w:rPr>
          <w:lang w:eastAsia="en-GB"/>
        </w:rPr>
        <w:t>Les comparaisons typologiques renvoient :</w:t>
      </w:r>
    </w:p>
    <w:p w14:paraId="6F1670FF" w14:textId="77777777" w:rsidR="00A73274" w:rsidRDefault="00A73274" w:rsidP="00A73274">
      <w:pPr>
        <w:jc w:val="both"/>
        <w:rPr>
          <w:lang w:eastAsia="en-GB"/>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49"/>
        <w:gridCol w:w="2656"/>
      </w:tblGrid>
      <w:tr w:rsidR="00A73274" w14:paraId="2939A574" w14:textId="77777777" w:rsidTr="00C35EA7">
        <w:trPr>
          <w:jc w:val="center"/>
        </w:trPr>
        <w:tc>
          <w:tcPr>
            <w:tcW w:w="3449" w:type="dxa"/>
          </w:tcPr>
          <w:p w14:paraId="4AF9D468" w14:textId="77777777" w:rsidR="00A73274" w:rsidRDefault="00A73274" w:rsidP="00C35EA7">
            <w:pPr>
              <w:jc w:val="both"/>
              <w:rPr>
                <w:lang w:eastAsia="en-GB"/>
              </w:rPr>
            </w:pPr>
            <w:r>
              <w:rPr>
                <w:lang w:eastAsia="en-GB"/>
              </w:rPr>
              <w:t>sud-ouest (Languedoc, Pyrénées</w:t>
            </w:r>
          </w:p>
        </w:tc>
        <w:tc>
          <w:tcPr>
            <w:tcW w:w="2656" w:type="dxa"/>
          </w:tcPr>
          <w:p w14:paraId="6D5677AA" w14:textId="77777777" w:rsidR="00A73274" w:rsidRDefault="00A73274" w:rsidP="00C35EA7">
            <w:pPr>
              <w:jc w:val="both"/>
              <w:rPr>
                <w:lang w:eastAsia="en-GB"/>
              </w:rPr>
            </w:pPr>
            <w:r>
              <w:rPr>
                <w:lang w:eastAsia="en-GB"/>
              </w:rPr>
              <w:t>torques, bracelets</w:t>
            </w:r>
          </w:p>
        </w:tc>
      </w:tr>
      <w:tr w:rsidR="00A73274" w14:paraId="3DBB1A6F" w14:textId="77777777" w:rsidTr="00C35EA7">
        <w:trPr>
          <w:jc w:val="center"/>
        </w:trPr>
        <w:tc>
          <w:tcPr>
            <w:tcW w:w="3449" w:type="dxa"/>
          </w:tcPr>
          <w:p w14:paraId="238D0DD0" w14:textId="77777777" w:rsidR="00A73274" w:rsidRPr="00C35EA7" w:rsidRDefault="00A73274" w:rsidP="00C35EA7">
            <w:pPr>
              <w:jc w:val="both"/>
              <w:rPr>
                <w:lang w:val="fr-FR" w:eastAsia="en-GB"/>
              </w:rPr>
            </w:pPr>
            <w:r w:rsidRPr="00C35EA7">
              <w:rPr>
                <w:lang w:val="fr-FR" w:eastAsia="en-GB"/>
              </w:rPr>
              <w:t>Alpes, Sud-Est (domaine ligure)</w:t>
            </w:r>
          </w:p>
        </w:tc>
        <w:tc>
          <w:tcPr>
            <w:tcW w:w="2656" w:type="dxa"/>
          </w:tcPr>
          <w:p w14:paraId="7557A0A7" w14:textId="77777777" w:rsidR="00A73274" w:rsidRDefault="00A73274" w:rsidP="00C35EA7">
            <w:pPr>
              <w:jc w:val="both"/>
              <w:rPr>
                <w:lang w:eastAsia="en-GB"/>
              </w:rPr>
            </w:pPr>
            <w:r>
              <w:rPr>
                <w:lang w:eastAsia="en-GB"/>
              </w:rPr>
              <w:t>ceinture, tablier</w:t>
            </w:r>
          </w:p>
        </w:tc>
      </w:tr>
      <w:tr w:rsidR="00A73274" w14:paraId="09CA9E31" w14:textId="77777777" w:rsidTr="00C35EA7">
        <w:trPr>
          <w:jc w:val="center"/>
        </w:trPr>
        <w:tc>
          <w:tcPr>
            <w:tcW w:w="3449" w:type="dxa"/>
          </w:tcPr>
          <w:p w14:paraId="4DF1E03A" w14:textId="77777777" w:rsidR="00A73274" w:rsidRDefault="00A73274" w:rsidP="00C35EA7">
            <w:pPr>
              <w:jc w:val="both"/>
              <w:rPr>
                <w:lang w:eastAsia="en-GB"/>
              </w:rPr>
            </w:pPr>
            <w:r>
              <w:rPr>
                <w:lang w:eastAsia="en-GB"/>
              </w:rPr>
              <w:t>Halstatt</w:t>
            </w:r>
          </w:p>
        </w:tc>
        <w:tc>
          <w:tcPr>
            <w:tcW w:w="2656" w:type="dxa"/>
          </w:tcPr>
          <w:p w14:paraId="5333EAFC" w14:textId="77777777" w:rsidR="00A73274" w:rsidRDefault="00A73274" w:rsidP="00C35EA7">
            <w:pPr>
              <w:jc w:val="both"/>
              <w:rPr>
                <w:lang w:eastAsia="en-GB"/>
              </w:rPr>
            </w:pPr>
            <w:r>
              <w:rPr>
                <w:lang w:eastAsia="en-GB"/>
              </w:rPr>
              <w:t>disque de harnachement</w:t>
            </w:r>
          </w:p>
        </w:tc>
      </w:tr>
    </w:tbl>
    <w:p w14:paraId="3D236CB5" w14:textId="77777777" w:rsidR="00A73274" w:rsidRDefault="00A73274" w:rsidP="00A73274">
      <w:pPr>
        <w:jc w:val="both"/>
        <w:rPr>
          <w:lang w:eastAsia="en-GB"/>
        </w:rPr>
      </w:pPr>
      <w:r>
        <w:rPr>
          <w:lang w:eastAsia="en-GB"/>
        </w:rPr>
        <w:t xml:space="preserve"> (BIB 2135 p. 44)</w:t>
      </w:r>
    </w:p>
    <w:p w14:paraId="130E2A5B" w14:textId="77777777" w:rsidR="00114CF3" w:rsidRDefault="00114CF3" w:rsidP="00242C0F">
      <w:pPr>
        <w:jc w:val="both"/>
      </w:pPr>
    </w:p>
    <w:p w14:paraId="217BAD4B" w14:textId="7FB6F9E8" w:rsidR="00A73274" w:rsidRDefault="00114CF3" w:rsidP="00242C0F">
      <w:pPr>
        <w:jc w:val="both"/>
      </w:pPr>
      <w:r>
        <w:t xml:space="preserve">v. </w:t>
      </w:r>
      <w:hyperlink r:id="rId5557" w:anchor="Cul_Proto_Soc_Elites_Femme" w:history="1">
        <w:r w:rsidRPr="00114CF3">
          <w:rPr>
            <w:rStyle w:val="Hyperlink"/>
          </w:rPr>
          <w:t>rôle de la femme</w:t>
        </w:r>
      </w:hyperlink>
    </w:p>
    <w:p w14:paraId="20B3CD9F" w14:textId="77777777" w:rsidR="00114CF3" w:rsidRDefault="00114CF3" w:rsidP="00242C0F">
      <w:pPr>
        <w:jc w:val="both"/>
      </w:pPr>
    </w:p>
    <w:p w14:paraId="2CE40928" w14:textId="77777777" w:rsidR="00FE326A" w:rsidRDefault="00FE326A" w:rsidP="00FE326A">
      <w:pPr>
        <w:pStyle w:val="Heading2"/>
      </w:pPr>
      <w:r>
        <w:t>Autres</w:t>
      </w:r>
    </w:p>
    <w:p w14:paraId="43400671" w14:textId="462AE4FE" w:rsidR="00FE326A" w:rsidRPr="0032190F" w:rsidRDefault="00FE326A" w:rsidP="00FE326A">
      <w:pPr>
        <w:rPr>
          <w:lang w:val="fr-FR"/>
        </w:rPr>
      </w:pPr>
      <w:r w:rsidRPr="0032190F">
        <w:rPr>
          <w:lang w:val="fr-FR"/>
        </w:rPr>
        <w:t xml:space="preserve">Epingle en tête de parapluie datée du 9e aec qui trouve des parallèles avec l'Italie centrale (Bologne, etc.) ; pointe de </w:t>
      </w:r>
      <w:hyperlink r:id="rId5558" w:anchor="Typ_Arm_Lance" w:history="1">
        <w:r w:rsidR="00DE55E6" w:rsidRPr="00DE55E6">
          <w:rPr>
            <w:rStyle w:val="Hyperlink"/>
            <w:lang w:val="fr-FR"/>
          </w:rPr>
          <w:t>lance</w:t>
        </w:r>
      </w:hyperlink>
      <w:r w:rsidR="00DE55E6" w:rsidRPr="00DE55E6">
        <w:rPr>
          <w:lang w:val="fr-FR"/>
        </w:rPr>
        <w:t xml:space="preserve"> </w:t>
      </w:r>
      <w:r w:rsidRPr="0032190F">
        <w:rPr>
          <w:lang w:val="fr-FR"/>
        </w:rPr>
        <w:t xml:space="preserve">de </w:t>
      </w:r>
      <w:hyperlink r:id="rId5559" w:anchor="Cul_Venat" w:history="1">
        <w:r w:rsidRPr="0032190F">
          <w:rPr>
            <w:rStyle w:val="Hyperlink"/>
            <w:lang w:val="fr-FR"/>
          </w:rPr>
          <w:t>type Vénat</w:t>
        </w:r>
      </w:hyperlink>
      <w:r w:rsidRPr="0032190F">
        <w:rPr>
          <w:lang w:val="fr-FR"/>
        </w:rPr>
        <w:t xml:space="preserve"> (T. Lachenal in BIB 2482) présence d'un moule de type Vénat qui est pourtant en dehors de l'aire de répartition des éléments de type Vénat (BIB 2482)</w:t>
      </w:r>
    </w:p>
    <w:p w14:paraId="0A43FEC3" w14:textId="77777777" w:rsidR="00FE326A" w:rsidRPr="0032190F" w:rsidRDefault="00FE326A" w:rsidP="00242C0F">
      <w:pPr>
        <w:jc w:val="both"/>
        <w:rPr>
          <w:lang w:val="fr-FR"/>
        </w:rPr>
      </w:pPr>
    </w:p>
    <w:p w14:paraId="6D912CEB" w14:textId="77777777" w:rsidR="00C23AB8" w:rsidRPr="0032190F" w:rsidRDefault="00C23AB8" w:rsidP="00426FF9">
      <w:pPr>
        <w:pStyle w:val="Heading1"/>
      </w:pPr>
      <w:bookmarkStart w:id="2383" w:name="Sit_Bousquet"/>
      <w:r w:rsidRPr="0032190F">
        <w:t>BOUSQUET</w:t>
      </w:r>
      <w:r w:rsidR="00186ACE" w:rsidRPr="0032190F">
        <w:t xml:space="preserve"> (LE)</w:t>
      </w:r>
    </w:p>
    <w:bookmarkEnd w:id="2383"/>
    <w:p w14:paraId="75752868" w14:textId="77777777" w:rsidR="00C23AB8" w:rsidRPr="0032190F" w:rsidRDefault="00C23AB8" w:rsidP="00242C0F">
      <w:pPr>
        <w:jc w:val="both"/>
        <w:rPr>
          <w:lang w:val="fr-FR"/>
        </w:rPr>
      </w:pPr>
    </w:p>
    <w:p w14:paraId="2A9C137F" w14:textId="556A6CAC" w:rsidR="00510B83" w:rsidRPr="0032190F" w:rsidRDefault="00510B83" w:rsidP="00510B83">
      <w:pPr>
        <w:rPr>
          <w:lang w:val="fr-FR" w:eastAsia="en-GB"/>
        </w:rPr>
      </w:pPr>
      <w:r w:rsidRPr="0032190F">
        <w:rPr>
          <w:lang w:val="fr-FR"/>
        </w:rPr>
        <w:t xml:space="preserve">A </w:t>
      </w:r>
      <w:hyperlink r:id="rId5560" w:anchor="Sit_Agde" w:history="1">
        <w:r w:rsidRPr="0032190F">
          <w:rPr>
            <w:rStyle w:val="Hyperlink"/>
            <w:lang w:val="fr-FR" w:eastAsia="en-GB"/>
          </w:rPr>
          <w:t>Agde</w:t>
        </w:r>
      </w:hyperlink>
      <w:r w:rsidRPr="0032190F">
        <w:rPr>
          <w:lang w:val="fr-FR"/>
        </w:rPr>
        <w:t xml:space="preserve">, cette nécropole est contemporaine de la nécropole du </w:t>
      </w:r>
      <w:hyperlink r:id="rId5561" w:anchor="Sit_Peyrou" w:history="1">
        <w:r w:rsidRPr="0032190F">
          <w:rPr>
            <w:rStyle w:val="Hyperlink"/>
            <w:lang w:val="fr-FR"/>
          </w:rPr>
          <w:t>Peyrou</w:t>
        </w:r>
      </w:hyperlink>
      <w:r w:rsidRPr="0032190F">
        <w:rPr>
          <w:lang w:val="fr-FR"/>
        </w:rPr>
        <w:t xml:space="preserve">, présentant les mêmes caractéristiques et une organisation spatiale similaire </w:t>
      </w:r>
      <w:r w:rsidRPr="0032190F">
        <w:rPr>
          <w:lang w:val="fr-FR" w:eastAsia="en-GB"/>
        </w:rPr>
        <w:t>(BIB 2138 p. 50)</w:t>
      </w:r>
    </w:p>
    <w:p w14:paraId="40A4B066" w14:textId="77777777" w:rsidR="00510B83" w:rsidRPr="0032190F" w:rsidRDefault="00510B83" w:rsidP="00242C0F">
      <w:pPr>
        <w:jc w:val="both"/>
        <w:rPr>
          <w:lang w:val="fr-FR"/>
        </w:rPr>
      </w:pPr>
    </w:p>
    <w:p w14:paraId="09101AEA" w14:textId="7C79487E" w:rsidR="00C23AB8" w:rsidRPr="0032190F" w:rsidRDefault="007513A7" w:rsidP="00242C0F">
      <w:pPr>
        <w:jc w:val="both"/>
        <w:rPr>
          <w:lang w:val="fr-FR" w:eastAsia="en-GB"/>
        </w:rPr>
      </w:pPr>
      <w:r w:rsidRPr="0032190F">
        <w:rPr>
          <w:lang w:val="fr-FR" w:eastAsia="en-GB"/>
        </w:rPr>
        <w:t>Vases « </w:t>
      </w:r>
      <w:hyperlink r:id="rId5562" w:anchor="Cul_Protocorinthien" w:history="1">
        <w:r w:rsidR="00BA23B0">
          <w:rPr>
            <w:rStyle w:val="Hyperlink"/>
            <w:lang w:val="fr-FR"/>
          </w:rPr>
          <w:t>p</w:t>
        </w:r>
        <w:r w:rsidR="00BA23B0" w:rsidRPr="00BA23B0">
          <w:rPr>
            <w:rStyle w:val="Hyperlink"/>
            <w:lang w:val="fr-FR"/>
          </w:rPr>
          <w:t>rotocorinthie</w:t>
        </w:r>
        <w:r w:rsidR="00BA23B0">
          <w:rPr>
            <w:rStyle w:val="Hyperlink"/>
            <w:lang w:val="fr-FR"/>
          </w:rPr>
          <w:t>ns</w:t>
        </w:r>
      </w:hyperlink>
      <w:r w:rsidR="00BA23B0">
        <w:rPr>
          <w:lang w:val="fr-FR"/>
        </w:rPr>
        <w:t xml:space="preserve"> </w:t>
      </w:r>
      <w:r w:rsidRPr="0032190F">
        <w:rPr>
          <w:lang w:val="fr-FR" w:eastAsia="en-GB"/>
        </w:rPr>
        <w:t>» seconde moitié du 7</w:t>
      </w:r>
      <w:r w:rsidRPr="0032190F">
        <w:rPr>
          <w:vertAlign w:val="superscript"/>
          <w:lang w:val="fr-FR" w:eastAsia="en-GB"/>
        </w:rPr>
        <w:t>e</w:t>
      </w:r>
      <w:r w:rsidRPr="0032190F">
        <w:rPr>
          <w:lang w:val="fr-FR" w:eastAsia="en-GB"/>
        </w:rPr>
        <w:t xml:space="preserve"> (BIB 1995 p. 43)</w:t>
      </w:r>
    </w:p>
    <w:p w14:paraId="49E53F06" w14:textId="77777777" w:rsidR="00EF72B9" w:rsidRPr="0032190F" w:rsidRDefault="00EF72B9" w:rsidP="00EF72B9">
      <w:pPr>
        <w:jc w:val="both"/>
        <w:rPr>
          <w:lang w:val="fr-FR" w:eastAsia="en-GB"/>
        </w:rPr>
      </w:pPr>
      <w:r w:rsidRPr="0032190F">
        <w:rPr>
          <w:lang w:val="fr-FR" w:eastAsia="en-GB"/>
        </w:rPr>
        <w:t>Les vases grecs découverts dans cette nécropole sont pressentis comme étant des productions d’Italie du Sud (BIB Verger, Pernet 2013) voir « italo-géométriques » (BIB Gras 2000) (BIB et BIB in BIB 1995 p. 57)</w:t>
      </w:r>
    </w:p>
    <w:p w14:paraId="7AAFB5F9" w14:textId="77777777" w:rsidR="00D3208E" w:rsidRPr="0032190F" w:rsidRDefault="00D3208E" w:rsidP="00EF72B9">
      <w:pPr>
        <w:jc w:val="both"/>
        <w:rPr>
          <w:lang w:val="fr-FR" w:eastAsia="en-GB"/>
        </w:rPr>
      </w:pPr>
      <w:r w:rsidRPr="0032190F">
        <w:rPr>
          <w:lang w:val="fr-FR" w:eastAsia="en-GB"/>
        </w:rPr>
        <w:t>Coïncidence entre le plan de la nécropole fer I et la cadastration grecque d’époquue coloniale (BIB Guy 1995 in BIB 1995 p. 69)</w:t>
      </w:r>
    </w:p>
    <w:p w14:paraId="41E507C5" w14:textId="77777777" w:rsidR="00510B83" w:rsidRPr="0032190F" w:rsidRDefault="00510B83" w:rsidP="00EF72B9">
      <w:pPr>
        <w:jc w:val="both"/>
        <w:rPr>
          <w:lang w:val="fr-FR" w:eastAsia="en-GB"/>
        </w:rPr>
      </w:pPr>
      <w:r w:rsidRPr="0032190F">
        <w:rPr>
          <w:lang w:val="fr-FR" w:eastAsia="en-GB"/>
        </w:rPr>
        <w:t>La nécropole a livré 20 sépultures classables en deux types :</w:t>
      </w:r>
    </w:p>
    <w:p w14:paraId="0A67E337" w14:textId="77777777" w:rsidR="00510B83" w:rsidRPr="0032190F" w:rsidRDefault="00510B83" w:rsidP="00EF72B9">
      <w:pPr>
        <w:jc w:val="both"/>
        <w:rPr>
          <w:lang w:val="fr-FR" w:eastAsia="en-GB"/>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9"/>
        <w:gridCol w:w="2027"/>
      </w:tblGrid>
      <w:tr w:rsidR="00510B83" w14:paraId="106FFC2B" w14:textId="77777777" w:rsidTr="00C35EA7">
        <w:trPr>
          <w:jc w:val="center"/>
        </w:trPr>
        <w:tc>
          <w:tcPr>
            <w:tcW w:w="1989" w:type="dxa"/>
          </w:tcPr>
          <w:p w14:paraId="4E8475DE" w14:textId="77777777" w:rsidR="00510B83" w:rsidRDefault="00510B83" w:rsidP="00C35EA7">
            <w:pPr>
              <w:jc w:val="both"/>
              <w:rPr>
                <w:lang w:eastAsia="en-GB"/>
              </w:rPr>
            </w:pPr>
            <w:r>
              <w:rPr>
                <w:lang w:eastAsia="en-GB"/>
              </w:rPr>
              <w:t>tombes</w:t>
            </w:r>
          </w:p>
        </w:tc>
        <w:tc>
          <w:tcPr>
            <w:tcW w:w="2027" w:type="dxa"/>
          </w:tcPr>
          <w:p w14:paraId="4AAAAB07" w14:textId="77777777" w:rsidR="00510B83" w:rsidRDefault="00510B83" w:rsidP="00C35EA7">
            <w:pPr>
              <w:jc w:val="both"/>
              <w:rPr>
                <w:lang w:eastAsia="en-GB"/>
              </w:rPr>
            </w:pPr>
          </w:p>
        </w:tc>
      </w:tr>
      <w:tr w:rsidR="00510B83" w14:paraId="1EAD5D94" w14:textId="77777777" w:rsidTr="00C35EA7">
        <w:trPr>
          <w:jc w:val="center"/>
        </w:trPr>
        <w:tc>
          <w:tcPr>
            <w:tcW w:w="1989" w:type="dxa"/>
          </w:tcPr>
          <w:p w14:paraId="3329C22E" w14:textId="77777777" w:rsidR="00510B83" w:rsidRDefault="00510B83" w:rsidP="00C35EA7">
            <w:pPr>
              <w:jc w:val="both"/>
              <w:rPr>
                <w:lang w:eastAsia="en-GB"/>
              </w:rPr>
            </w:pPr>
            <w:r>
              <w:rPr>
                <w:lang w:eastAsia="en-GB"/>
              </w:rPr>
              <w:t>à simple ossuaire</w:t>
            </w:r>
          </w:p>
        </w:tc>
        <w:tc>
          <w:tcPr>
            <w:tcW w:w="2027" w:type="dxa"/>
          </w:tcPr>
          <w:p w14:paraId="640B4044" w14:textId="77777777" w:rsidR="00510B83" w:rsidRDefault="00510B83" w:rsidP="00C35EA7">
            <w:pPr>
              <w:jc w:val="both"/>
              <w:rPr>
                <w:lang w:eastAsia="en-GB"/>
              </w:rPr>
            </w:pPr>
          </w:p>
        </w:tc>
      </w:tr>
      <w:tr w:rsidR="00510B83" w14:paraId="0C14DBE5" w14:textId="77777777" w:rsidTr="00C35EA7">
        <w:trPr>
          <w:jc w:val="center"/>
        </w:trPr>
        <w:tc>
          <w:tcPr>
            <w:tcW w:w="1989" w:type="dxa"/>
          </w:tcPr>
          <w:p w14:paraId="7BEBA751" w14:textId="77777777" w:rsidR="00510B83" w:rsidRDefault="00510B83" w:rsidP="00C35EA7">
            <w:pPr>
              <w:jc w:val="both"/>
              <w:rPr>
                <w:lang w:eastAsia="en-GB"/>
              </w:rPr>
            </w:pPr>
            <w:r>
              <w:rPr>
                <w:lang w:eastAsia="en-GB"/>
              </w:rPr>
              <w:t>à vases multiples</w:t>
            </w:r>
          </w:p>
        </w:tc>
        <w:tc>
          <w:tcPr>
            <w:tcW w:w="2027" w:type="dxa"/>
          </w:tcPr>
          <w:p w14:paraId="1A7EC33E" w14:textId="77777777" w:rsidR="00510B83" w:rsidRDefault="00510B83" w:rsidP="00C35EA7">
            <w:pPr>
              <w:jc w:val="both"/>
              <w:rPr>
                <w:lang w:eastAsia="en-GB"/>
              </w:rPr>
            </w:pPr>
          </w:p>
        </w:tc>
      </w:tr>
    </w:tbl>
    <w:p w14:paraId="1744A6C7" w14:textId="77777777" w:rsidR="00D3208E" w:rsidRDefault="00510B83" w:rsidP="00EF72B9">
      <w:pPr>
        <w:jc w:val="both"/>
        <w:rPr>
          <w:lang w:eastAsia="en-GB"/>
        </w:rPr>
      </w:pPr>
      <w:r>
        <w:rPr>
          <w:lang w:eastAsia="en-GB"/>
        </w:rPr>
        <w:t>(BIB 2138 p. 50)</w:t>
      </w:r>
    </w:p>
    <w:p w14:paraId="3FBED7D1" w14:textId="77777777" w:rsidR="00510B83" w:rsidRDefault="00510B83" w:rsidP="00EF72B9">
      <w:pPr>
        <w:jc w:val="both"/>
        <w:rPr>
          <w:lang w:eastAsia="en-GB"/>
        </w:rPr>
      </w:pPr>
    </w:p>
    <w:p w14:paraId="176A3742" w14:textId="3169FF68" w:rsidR="00D3208E" w:rsidRPr="0032190F" w:rsidRDefault="00D3208E" w:rsidP="00EF72B9">
      <w:pPr>
        <w:jc w:val="both"/>
        <w:rPr>
          <w:lang w:val="fr-FR"/>
        </w:rPr>
      </w:pPr>
      <w:r w:rsidRPr="0032190F">
        <w:rPr>
          <w:lang w:val="fr-FR" w:eastAsia="en-GB"/>
        </w:rPr>
        <w:lastRenderedPageBreak/>
        <w:t xml:space="preserve">La contemporanéité de cette nécropole avec l’habitat de </w:t>
      </w:r>
      <w:hyperlink r:id="rId5563" w:anchor="Sit_Motte" w:history="1">
        <w:r w:rsidRPr="0032190F">
          <w:rPr>
            <w:rStyle w:val="Hyperlink"/>
            <w:lang w:val="fr-FR" w:eastAsia="en-GB"/>
          </w:rPr>
          <w:t>La Motte</w:t>
        </w:r>
      </w:hyperlink>
      <w:r w:rsidRPr="0032190F">
        <w:rPr>
          <w:lang w:val="fr-FR" w:eastAsia="en-GB"/>
        </w:rPr>
        <w:t xml:space="preserve"> est encore à confirmer </w:t>
      </w:r>
      <w:r w:rsidRPr="0032190F">
        <w:rPr>
          <w:lang w:val="fr-FR"/>
        </w:rPr>
        <w:t>(BIB 1995 p. 68) voir ne sont pas contemporains (T. Lachenal com. pers.)</w:t>
      </w:r>
    </w:p>
    <w:p w14:paraId="60D699A5" w14:textId="77777777" w:rsidR="00A73274" w:rsidRPr="0032190F" w:rsidRDefault="00A73274" w:rsidP="00EF72B9">
      <w:pPr>
        <w:jc w:val="both"/>
        <w:rPr>
          <w:lang w:val="fr-FR"/>
        </w:rPr>
      </w:pPr>
    </w:p>
    <w:p w14:paraId="23D13166" w14:textId="77777777" w:rsidR="00A73274" w:rsidRPr="0032190F" w:rsidRDefault="00A73274" w:rsidP="00A73274">
      <w:pPr>
        <w:pStyle w:val="Heading2"/>
      </w:pPr>
      <w:r w:rsidRPr="0032190F">
        <w:t>tombe 6</w:t>
      </w:r>
    </w:p>
    <w:p w14:paraId="2B60E375" w14:textId="77777777" w:rsidR="00A73274" w:rsidRPr="0032190F" w:rsidRDefault="00A73274" w:rsidP="00EF72B9">
      <w:pPr>
        <w:jc w:val="both"/>
        <w:rPr>
          <w:lang w:val="fr-FR"/>
        </w:rPr>
      </w:pPr>
    </w:p>
    <w:p w14:paraId="3F02CB55" w14:textId="52D3F65F" w:rsidR="00510B83" w:rsidRPr="0032190F" w:rsidRDefault="00510B83" w:rsidP="00EF72B9">
      <w:pPr>
        <w:jc w:val="both"/>
        <w:rPr>
          <w:lang w:val="fr-FR"/>
        </w:rPr>
      </w:pPr>
      <w:r w:rsidRPr="0032190F">
        <w:rPr>
          <w:lang w:val="fr-FR"/>
        </w:rPr>
        <w:t xml:space="preserve">Tombe à coffrage, probablement en bois. 23 récipients dont un ossuaire. Petite coupe peinte de type proto-corinthien d’Italie méridionale, une grande </w:t>
      </w:r>
      <w:hyperlink r:id="rId5564" w:anchor="Obj_Do_Per_Fibules_ABEG19952" w:history="1">
        <w:r w:rsidR="004601E0">
          <w:rPr>
            <w:rStyle w:val="Hyperlink"/>
            <w:lang w:val="fr-FR"/>
          </w:rPr>
          <w:t>fibule</w:t>
        </w:r>
        <w:r w:rsidR="004601E0" w:rsidRPr="004601E0">
          <w:rPr>
            <w:rStyle w:val="Hyperlink"/>
            <w:lang w:val="fr-FR"/>
          </w:rPr>
          <w:t xml:space="preserve"> à double ressort</w:t>
        </w:r>
      </w:hyperlink>
      <w:r w:rsidR="004601E0">
        <w:rPr>
          <w:lang w:val="fr-FR"/>
        </w:rPr>
        <w:t xml:space="preserve"> en bronze</w:t>
      </w:r>
      <w:r w:rsidRPr="0032190F">
        <w:rPr>
          <w:lang w:val="fr-FR"/>
        </w:rPr>
        <w:t>, etc. (BIB 2138 p. 50)</w:t>
      </w:r>
    </w:p>
    <w:p w14:paraId="693F4ED3" w14:textId="77777777" w:rsidR="00A73274" w:rsidRPr="0032190F" w:rsidRDefault="00A73274" w:rsidP="00EF72B9">
      <w:pPr>
        <w:jc w:val="both"/>
        <w:rPr>
          <w:lang w:val="fr-FR"/>
        </w:rPr>
      </w:pPr>
      <w:r w:rsidRPr="0032190F">
        <w:rPr>
          <w:lang w:val="fr-FR"/>
        </w:rPr>
        <w:t>Coupe de modèle grec (BIB 2132 p. 41). Amphore de modèle phénico-punique (BIB 2132 p. 42)</w:t>
      </w:r>
    </w:p>
    <w:p w14:paraId="3CBFD16A" w14:textId="77777777" w:rsidR="008B663B" w:rsidRPr="0032190F" w:rsidRDefault="008B663B" w:rsidP="00242C0F">
      <w:pPr>
        <w:jc w:val="both"/>
        <w:rPr>
          <w:lang w:val="fr-FR"/>
        </w:rPr>
      </w:pPr>
    </w:p>
    <w:p w14:paraId="25D1A467" w14:textId="77777777" w:rsidR="008B663B" w:rsidRPr="0032190F" w:rsidRDefault="008B663B" w:rsidP="00426FF9">
      <w:pPr>
        <w:pStyle w:val="Heading1"/>
      </w:pPr>
      <w:bookmarkStart w:id="2384" w:name="Sit_Peyrou"/>
      <w:r w:rsidRPr="0032190F">
        <w:t>PEYROU</w:t>
      </w:r>
      <w:r w:rsidR="00186ACE" w:rsidRPr="0032190F">
        <w:t xml:space="preserve"> (LE)</w:t>
      </w:r>
    </w:p>
    <w:bookmarkEnd w:id="2384"/>
    <w:p w14:paraId="769CD589" w14:textId="77777777" w:rsidR="008B663B" w:rsidRPr="0032190F" w:rsidRDefault="008B663B" w:rsidP="00242C0F">
      <w:pPr>
        <w:jc w:val="both"/>
        <w:rPr>
          <w:lang w:val="fr-FR"/>
        </w:rPr>
      </w:pPr>
    </w:p>
    <w:p w14:paraId="79B8EBF7" w14:textId="099DAA26" w:rsidR="00510B83" w:rsidRPr="0032190F" w:rsidRDefault="00510B83" w:rsidP="00510B83">
      <w:pPr>
        <w:rPr>
          <w:lang w:val="fr-FR" w:eastAsia="en-GB"/>
        </w:rPr>
      </w:pPr>
      <w:r w:rsidRPr="0032190F">
        <w:rPr>
          <w:lang w:val="fr-FR"/>
        </w:rPr>
        <w:t xml:space="preserve">A </w:t>
      </w:r>
      <w:hyperlink r:id="rId5565" w:anchor="Sit_Agde" w:history="1">
        <w:r w:rsidRPr="0032190F">
          <w:rPr>
            <w:rStyle w:val="Hyperlink"/>
            <w:lang w:val="fr-FR" w:eastAsia="en-GB"/>
          </w:rPr>
          <w:t>Agde</w:t>
        </w:r>
      </w:hyperlink>
      <w:r w:rsidRPr="0032190F">
        <w:rPr>
          <w:lang w:val="fr-FR"/>
        </w:rPr>
        <w:t xml:space="preserve">, cette nécropole est contemporaine de la nécropole du </w:t>
      </w:r>
      <w:hyperlink r:id="rId5566" w:anchor="Sit_Bousquet" w:history="1">
        <w:r w:rsidRPr="0032190F">
          <w:rPr>
            <w:rStyle w:val="Hyperlink"/>
            <w:lang w:val="fr-FR"/>
          </w:rPr>
          <w:t>Bousquet</w:t>
        </w:r>
      </w:hyperlink>
      <w:r w:rsidRPr="0032190F">
        <w:rPr>
          <w:lang w:val="fr-FR"/>
        </w:rPr>
        <w:t xml:space="preserve">, présentant les mêmes caractéristiques et une organisation spatiale similaire </w:t>
      </w:r>
      <w:r w:rsidRPr="0032190F">
        <w:rPr>
          <w:lang w:val="fr-FR" w:eastAsia="en-GB"/>
        </w:rPr>
        <w:t>(BIB 2138 p. 50)</w:t>
      </w:r>
    </w:p>
    <w:p w14:paraId="46416508" w14:textId="77777777" w:rsidR="00510B83" w:rsidRPr="0032190F" w:rsidRDefault="00510B83" w:rsidP="00242C0F">
      <w:pPr>
        <w:jc w:val="both"/>
        <w:rPr>
          <w:lang w:val="fr-FR"/>
        </w:rPr>
      </w:pPr>
    </w:p>
    <w:p w14:paraId="55CDB8F3" w14:textId="77777777" w:rsidR="00A73274" w:rsidRDefault="00A73274" w:rsidP="005D7135">
      <w:pPr>
        <w:jc w:val="both"/>
      </w:pPr>
      <w:r w:rsidRPr="0032190F">
        <w:rPr>
          <w:lang w:val="fr-FR"/>
        </w:rPr>
        <w:t>La nécropole a livré 171 sépultures et 32 « lots de céramiques » considérés comme sépultures détruites par les labours ; ensembles datés de la deuxième moitié du 7</w:t>
      </w:r>
      <w:r w:rsidRPr="0032190F">
        <w:rPr>
          <w:vertAlign w:val="superscript"/>
          <w:lang w:val="fr-FR"/>
        </w:rPr>
        <w:t>e</w:t>
      </w:r>
      <w:r w:rsidRPr="0032190F">
        <w:rPr>
          <w:lang w:val="fr-FR"/>
        </w:rPr>
        <w:t xml:space="preserve"> aec (BIB 2136 p. 46). </w:t>
      </w:r>
      <w:r>
        <w:t>On distingue deux types de sépultures :</w:t>
      </w:r>
    </w:p>
    <w:p w14:paraId="503D2256" w14:textId="77777777" w:rsidR="00A73274" w:rsidRDefault="00A73274" w:rsidP="005D7135">
      <w:pPr>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2"/>
        <w:gridCol w:w="576"/>
        <w:gridCol w:w="5054"/>
      </w:tblGrid>
      <w:tr w:rsidR="00A73274" w14:paraId="416E28D1" w14:textId="77777777" w:rsidTr="00C35EA7">
        <w:trPr>
          <w:jc w:val="center"/>
        </w:trPr>
        <w:tc>
          <w:tcPr>
            <w:tcW w:w="2962" w:type="dxa"/>
          </w:tcPr>
          <w:p w14:paraId="545B11D6" w14:textId="77777777" w:rsidR="00A73274" w:rsidRDefault="00A73274" w:rsidP="00C35EA7">
            <w:pPr>
              <w:jc w:val="center"/>
            </w:pPr>
            <w:r>
              <w:t>tombes</w:t>
            </w:r>
          </w:p>
        </w:tc>
        <w:tc>
          <w:tcPr>
            <w:tcW w:w="576" w:type="dxa"/>
          </w:tcPr>
          <w:p w14:paraId="44C81B5B" w14:textId="77777777" w:rsidR="00A73274" w:rsidRDefault="00A73274" w:rsidP="00C35EA7">
            <w:pPr>
              <w:jc w:val="center"/>
            </w:pPr>
            <w:r>
              <w:t>nb</w:t>
            </w:r>
          </w:p>
        </w:tc>
        <w:tc>
          <w:tcPr>
            <w:tcW w:w="5054" w:type="dxa"/>
          </w:tcPr>
          <w:p w14:paraId="4BCE3904" w14:textId="77777777" w:rsidR="00A73274" w:rsidRDefault="00A73274" w:rsidP="00C35EA7">
            <w:pPr>
              <w:jc w:val="center"/>
            </w:pPr>
            <w:r>
              <w:t>description</w:t>
            </w:r>
          </w:p>
        </w:tc>
      </w:tr>
      <w:tr w:rsidR="00A73274" w:rsidRPr="000A7C3E" w14:paraId="42BF4483" w14:textId="77777777" w:rsidTr="00C35EA7">
        <w:trPr>
          <w:jc w:val="center"/>
        </w:trPr>
        <w:tc>
          <w:tcPr>
            <w:tcW w:w="2962" w:type="dxa"/>
          </w:tcPr>
          <w:p w14:paraId="3A20B603" w14:textId="77777777" w:rsidR="00A73274" w:rsidRDefault="00A73274" w:rsidP="00C35EA7">
            <w:pPr>
              <w:jc w:val="both"/>
            </w:pPr>
            <w:r>
              <w:t>à simple ossuaire</w:t>
            </w:r>
          </w:p>
        </w:tc>
        <w:tc>
          <w:tcPr>
            <w:tcW w:w="576" w:type="dxa"/>
          </w:tcPr>
          <w:p w14:paraId="13F37400" w14:textId="77777777" w:rsidR="00A73274" w:rsidRDefault="00A73274" w:rsidP="00C35EA7">
            <w:pPr>
              <w:jc w:val="both"/>
            </w:pPr>
            <w:r>
              <w:t>76</w:t>
            </w:r>
          </w:p>
        </w:tc>
        <w:tc>
          <w:tcPr>
            <w:tcW w:w="5054" w:type="dxa"/>
          </w:tcPr>
          <w:p w14:paraId="7DB5CE7B" w14:textId="77777777" w:rsidR="00A73274" w:rsidRPr="00C35EA7" w:rsidRDefault="00A73274" w:rsidP="00C35EA7">
            <w:pPr>
              <w:jc w:val="both"/>
              <w:rPr>
                <w:lang w:val="fr-FR"/>
              </w:rPr>
            </w:pPr>
            <w:r w:rsidRPr="00C35EA7">
              <w:rPr>
                <w:lang w:val="fr-FR"/>
              </w:rPr>
              <w:t>vase unique comprenant les cendres de l’incinéré</w:t>
            </w:r>
          </w:p>
        </w:tc>
      </w:tr>
      <w:tr w:rsidR="00A73274" w14:paraId="4E874C95" w14:textId="77777777" w:rsidTr="00C35EA7">
        <w:trPr>
          <w:jc w:val="center"/>
        </w:trPr>
        <w:tc>
          <w:tcPr>
            <w:tcW w:w="2962" w:type="dxa"/>
          </w:tcPr>
          <w:p w14:paraId="3EB42AEF" w14:textId="77777777" w:rsidR="00A73274" w:rsidRDefault="00A73274" w:rsidP="00C35EA7">
            <w:pPr>
              <w:jc w:val="both"/>
            </w:pPr>
            <w:r>
              <w:t>à vases d’accompagnement</w:t>
            </w:r>
          </w:p>
        </w:tc>
        <w:tc>
          <w:tcPr>
            <w:tcW w:w="576" w:type="dxa"/>
          </w:tcPr>
          <w:p w14:paraId="20DFE865" w14:textId="77777777" w:rsidR="00A73274" w:rsidRDefault="00A73274" w:rsidP="00C35EA7">
            <w:pPr>
              <w:jc w:val="both"/>
            </w:pPr>
            <w:r>
              <w:t>84</w:t>
            </w:r>
          </w:p>
        </w:tc>
        <w:tc>
          <w:tcPr>
            <w:tcW w:w="5054" w:type="dxa"/>
          </w:tcPr>
          <w:p w14:paraId="48E32ECD" w14:textId="77777777" w:rsidR="00A73274" w:rsidRDefault="00A73274" w:rsidP="00C35EA7">
            <w:pPr>
              <w:jc w:val="both"/>
            </w:pPr>
            <w:r>
              <w:t>de 3 à 26 vases</w:t>
            </w:r>
          </w:p>
        </w:tc>
      </w:tr>
    </w:tbl>
    <w:p w14:paraId="3791CF5D" w14:textId="77777777" w:rsidR="00A73274" w:rsidRDefault="00A73274" w:rsidP="005D7135">
      <w:pPr>
        <w:jc w:val="both"/>
      </w:pPr>
      <w:r>
        <w:t>(BIB 2136 p. 46)</w:t>
      </w:r>
    </w:p>
    <w:p w14:paraId="6FCCF774" w14:textId="77777777" w:rsidR="00A73274" w:rsidRDefault="00A73274" w:rsidP="005D7135">
      <w:pPr>
        <w:jc w:val="both"/>
      </w:pPr>
    </w:p>
    <w:p w14:paraId="253E00B9" w14:textId="77777777" w:rsidR="00A73274" w:rsidRPr="0032190F" w:rsidRDefault="00A73274" w:rsidP="005D7135">
      <w:pPr>
        <w:jc w:val="both"/>
        <w:rPr>
          <w:lang w:val="fr-FR"/>
        </w:rPr>
      </w:pPr>
      <w:r w:rsidRPr="0032190F">
        <w:rPr>
          <w:lang w:val="fr-FR"/>
        </w:rPr>
        <w:t xml:space="preserve">Il existe des tombes circulaires (n=46) et rectangualires (n=36). Ces dernières sont plus riches et variées en mobilier ainsi que par des petites constructions (BIB 2136 p. 46). Les sépultures quadrangulaires se situent en bordure des </w:t>
      </w:r>
      <w:r w:rsidR="00CF7A76" w:rsidRPr="0032190F">
        <w:rPr>
          <w:lang w:val="fr-FR"/>
        </w:rPr>
        <w:t xml:space="preserve">chemins </w:t>
      </w:r>
      <w:r w:rsidRPr="0032190F">
        <w:rPr>
          <w:lang w:val="fr-FR"/>
        </w:rPr>
        <w:t xml:space="preserve"> // qui circulen</w:t>
      </w:r>
      <w:r w:rsidR="00CF7A76" w:rsidRPr="0032190F">
        <w:rPr>
          <w:lang w:val="fr-FR"/>
        </w:rPr>
        <w:t>t entre les tombes de sorte qu’elles déterminent l’organisation de la nécropole [elles sont au centre]. Les tombes à simple ossuaire sont prinicpalement en périphérie de la zone mortuaire (BIB 2136 p. 47)</w:t>
      </w:r>
    </w:p>
    <w:p w14:paraId="56AE7C1E" w14:textId="77777777" w:rsidR="00A73274" w:rsidRPr="0032190F" w:rsidRDefault="00A73274" w:rsidP="005D7135">
      <w:pPr>
        <w:jc w:val="both"/>
        <w:rPr>
          <w:lang w:val="fr-FR"/>
        </w:rPr>
      </w:pPr>
    </w:p>
    <w:p w14:paraId="7EDC6C9A" w14:textId="55F7674A" w:rsidR="005D7135" w:rsidRPr="0032190F" w:rsidRDefault="00C23AB8" w:rsidP="005D7135">
      <w:pPr>
        <w:jc w:val="both"/>
        <w:rPr>
          <w:lang w:val="fr-FR"/>
        </w:rPr>
      </w:pPr>
      <w:r w:rsidRPr="0032190F">
        <w:rPr>
          <w:lang w:val="fr-FR"/>
        </w:rPr>
        <w:t xml:space="preserve">La nécropole du Peyrou à Agde </w:t>
      </w:r>
      <w:r w:rsidR="008B663B" w:rsidRPr="0032190F">
        <w:rPr>
          <w:lang w:val="fr-FR"/>
        </w:rPr>
        <w:t>mont</w:t>
      </w:r>
      <w:r w:rsidR="005D7135" w:rsidRPr="0032190F">
        <w:rPr>
          <w:lang w:val="fr-FR"/>
        </w:rPr>
        <w:t>r</w:t>
      </w:r>
      <w:r w:rsidRPr="0032190F">
        <w:rPr>
          <w:lang w:val="fr-FR"/>
        </w:rPr>
        <w:t>e</w:t>
      </w:r>
      <w:r w:rsidR="005D7135" w:rsidRPr="0032190F">
        <w:rPr>
          <w:lang w:val="fr-FR"/>
        </w:rPr>
        <w:t xml:space="preserve"> des importations grecques (SS BIB). </w:t>
      </w:r>
      <w:r w:rsidRPr="0032190F">
        <w:rPr>
          <w:lang w:val="fr-FR"/>
        </w:rPr>
        <w:t>Nécropole du 2</w:t>
      </w:r>
      <w:r w:rsidRPr="0032190F">
        <w:rPr>
          <w:vertAlign w:val="superscript"/>
          <w:lang w:val="fr-FR"/>
        </w:rPr>
        <w:t>e</w:t>
      </w:r>
      <w:r w:rsidRPr="0032190F">
        <w:rPr>
          <w:lang w:val="fr-FR"/>
        </w:rPr>
        <w:t xml:space="preserve"> âge du Fer qui compte 35 tombes grecques (BIB réunion d’équipe ASM-SPP, 2015). </w:t>
      </w:r>
      <w:r w:rsidR="005D7135" w:rsidRPr="0032190F">
        <w:rPr>
          <w:lang w:val="fr-FR"/>
        </w:rPr>
        <w:t xml:space="preserve">Deux </w:t>
      </w:r>
      <w:r w:rsidR="005D7135" w:rsidRPr="0032190F">
        <w:rPr>
          <w:i/>
          <w:lang w:val="fr-FR"/>
        </w:rPr>
        <w:t>skyphos</w:t>
      </w:r>
      <w:r w:rsidR="005D7135" w:rsidRPr="0032190F">
        <w:rPr>
          <w:lang w:val="fr-FR"/>
        </w:rPr>
        <w:t xml:space="preserve"> de type subgéométrique, d’une coupe et d’une oenochoé datables du troisième quart du 7</w:t>
      </w:r>
      <w:r w:rsidR="005D7135" w:rsidRPr="0032190F">
        <w:rPr>
          <w:vertAlign w:val="superscript"/>
          <w:lang w:val="fr-FR"/>
        </w:rPr>
        <w:t>e</w:t>
      </w:r>
      <w:r w:rsidR="005D7135" w:rsidRPr="0032190F">
        <w:rPr>
          <w:lang w:val="fr-FR"/>
        </w:rPr>
        <w:t xml:space="preserve"> aec (BIB 1858 p. 416). Les coupes trouvent des comparaisons avec les coupes de la nécropole de </w:t>
      </w:r>
      <w:hyperlink r:id="rId5567" w:anchor="Sit_Chiavari" w:history="1">
        <w:r w:rsidR="005D7135" w:rsidRPr="0032190F">
          <w:rPr>
            <w:rStyle w:val="Hyperlink"/>
            <w:lang w:val="fr-FR"/>
          </w:rPr>
          <w:t>Chiavari</w:t>
        </w:r>
      </w:hyperlink>
      <w:r w:rsidR="005D7135" w:rsidRPr="0032190F">
        <w:rPr>
          <w:lang w:val="fr-FR"/>
        </w:rPr>
        <w:t xml:space="preserve"> (BIB 1864 p. 233)</w:t>
      </w:r>
    </w:p>
    <w:p w14:paraId="693F4AC0" w14:textId="4F752BA5" w:rsidR="007513A7" w:rsidRPr="0032190F" w:rsidRDefault="007513A7" w:rsidP="005D7135">
      <w:pPr>
        <w:jc w:val="both"/>
        <w:rPr>
          <w:lang w:val="fr-FR" w:eastAsia="en-GB"/>
        </w:rPr>
      </w:pPr>
      <w:r w:rsidRPr="0032190F">
        <w:rPr>
          <w:lang w:val="fr-FR" w:eastAsia="en-GB"/>
        </w:rPr>
        <w:t>Vases « </w:t>
      </w:r>
      <w:hyperlink r:id="rId5568" w:anchor="Cul_Protocorinthien" w:history="1">
        <w:r w:rsidR="00BA23B0">
          <w:rPr>
            <w:rStyle w:val="Hyperlink"/>
            <w:lang w:val="fr-FR"/>
          </w:rPr>
          <w:t>p</w:t>
        </w:r>
        <w:r w:rsidR="00BA23B0" w:rsidRPr="00BA23B0">
          <w:rPr>
            <w:rStyle w:val="Hyperlink"/>
            <w:lang w:val="fr-FR"/>
          </w:rPr>
          <w:t>rotocorinthie</w:t>
        </w:r>
        <w:r w:rsidR="00BA23B0">
          <w:rPr>
            <w:rStyle w:val="Hyperlink"/>
            <w:lang w:val="fr-FR"/>
          </w:rPr>
          <w:t>ns</w:t>
        </w:r>
      </w:hyperlink>
      <w:r w:rsidR="00BA23B0">
        <w:rPr>
          <w:lang w:val="fr-FR"/>
        </w:rPr>
        <w:t xml:space="preserve"> </w:t>
      </w:r>
      <w:r w:rsidRPr="0032190F">
        <w:rPr>
          <w:lang w:val="fr-FR" w:eastAsia="en-GB"/>
        </w:rPr>
        <w:t>» (BIB 1995 p. 43)</w:t>
      </w:r>
      <w:r w:rsidR="00A73274" w:rsidRPr="0032190F">
        <w:rPr>
          <w:lang w:val="fr-FR" w:eastAsia="en-GB"/>
        </w:rPr>
        <w:t xml:space="preserve"> 11 urnes-sacs directement inspirées des répertoires phéniciens (BIB 2136 p. 46)</w:t>
      </w:r>
    </w:p>
    <w:p w14:paraId="3C239CDD" w14:textId="77777777" w:rsidR="00EF72B9" w:rsidRPr="0032190F" w:rsidRDefault="00EF72B9" w:rsidP="00EF72B9">
      <w:pPr>
        <w:jc w:val="both"/>
        <w:rPr>
          <w:lang w:val="fr-FR" w:eastAsia="en-GB"/>
        </w:rPr>
      </w:pPr>
      <w:r w:rsidRPr="0032190F">
        <w:rPr>
          <w:lang w:val="fr-FR" w:eastAsia="en-GB"/>
        </w:rPr>
        <w:t>Les vases grecs découverts dans cette nécropole sont pressentis comme étant des productions d’Italie du Sud (BIB Verger, Pernet 2013) voir « italo-géométriques » (BIB Gras 2000) (BIB et BIB in BIB 1995 p. 57)</w:t>
      </w:r>
    </w:p>
    <w:p w14:paraId="3D45A074" w14:textId="77777777" w:rsidR="00D3208E" w:rsidRPr="0032190F" w:rsidRDefault="00D3208E" w:rsidP="00EF72B9">
      <w:pPr>
        <w:jc w:val="both"/>
        <w:rPr>
          <w:lang w:val="fr-FR" w:eastAsia="en-GB"/>
        </w:rPr>
      </w:pPr>
    </w:p>
    <w:p w14:paraId="332957A3" w14:textId="6B2ECF35" w:rsidR="00EF72B9" w:rsidRPr="0032190F" w:rsidRDefault="00D3208E" w:rsidP="005D7135">
      <w:pPr>
        <w:jc w:val="both"/>
        <w:rPr>
          <w:lang w:val="fr-FR"/>
        </w:rPr>
      </w:pPr>
      <w:r w:rsidRPr="0032190F">
        <w:rPr>
          <w:lang w:val="fr-FR" w:eastAsia="en-GB"/>
        </w:rPr>
        <w:t xml:space="preserve">La contemporanéité de cette nécropole avec l’habitat de </w:t>
      </w:r>
      <w:hyperlink r:id="rId5569" w:anchor="Sit_Motte" w:history="1">
        <w:r w:rsidRPr="0032190F">
          <w:rPr>
            <w:rStyle w:val="Hyperlink"/>
            <w:lang w:val="fr-FR" w:eastAsia="en-GB"/>
          </w:rPr>
          <w:t>La Motte</w:t>
        </w:r>
      </w:hyperlink>
      <w:r w:rsidRPr="0032190F">
        <w:rPr>
          <w:lang w:val="fr-FR" w:eastAsia="en-GB"/>
        </w:rPr>
        <w:t xml:space="preserve"> est encore à confirmer </w:t>
      </w:r>
      <w:r w:rsidRPr="0032190F">
        <w:rPr>
          <w:lang w:val="fr-FR"/>
        </w:rPr>
        <w:t>(BIB 1995 p. 68) voir ne sont pas contemporains (T. Lachenal com. pers.)</w:t>
      </w:r>
    </w:p>
    <w:p w14:paraId="5413C55B" w14:textId="77777777" w:rsidR="00CF798C" w:rsidRPr="0032190F" w:rsidRDefault="00CF798C" w:rsidP="005D7135">
      <w:pPr>
        <w:jc w:val="both"/>
        <w:rPr>
          <w:lang w:val="fr-FR"/>
        </w:rPr>
      </w:pPr>
    </w:p>
    <w:p w14:paraId="1587164B" w14:textId="77777777" w:rsidR="00CF798C" w:rsidRPr="0032190F" w:rsidRDefault="00CF798C" w:rsidP="005D7135">
      <w:pPr>
        <w:jc w:val="both"/>
        <w:rPr>
          <w:lang w:val="fr-FR"/>
        </w:rPr>
      </w:pPr>
      <w:r w:rsidRPr="0032190F">
        <w:rPr>
          <w:lang w:val="fr-FR"/>
        </w:rPr>
        <w:t>La nécropole du Peyrou est atypique (BIB F. Mazière in BIB 2341)</w:t>
      </w:r>
    </w:p>
    <w:p w14:paraId="7A6EF3BD" w14:textId="77777777" w:rsidR="00B96058" w:rsidRPr="0032190F" w:rsidRDefault="00B96058" w:rsidP="005D7135">
      <w:pPr>
        <w:jc w:val="both"/>
        <w:rPr>
          <w:lang w:val="fr-FR"/>
        </w:rPr>
      </w:pPr>
    </w:p>
    <w:p w14:paraId="0D899838" w14:textId="4BAB7549" w:rsidR="00B96058" w:rsidRPr="0032190F" w:rsidRDefault="00B96058" w:rsidP="005D7135">
      <w:pPr>
        <w:jc w:val="both"/>
        <w:rPr>
          <w:lang w:val="fr-FR"/>
        </w:rPr>
      </w:pPr>
      <w:r w:rsidRPr="0032190F">
        <w:rPr>
          <w:lang w:val="fr-FR"/>
        </w:rPr>
        <w:t xml:space="preserve">La nécropole du Peyrou 2 datée du Fer 2 nécropole grecque à </w:t>
      </w:r>
      <w:hyperlink r:id="rId5570" w:anchor="Cul_Incineration" w:history="1">
        <w:r w:rsidR="002E057E" w:rsidRPr="002E057E">
          <w:rPr>
            <w:rStyle w:val="Hyperlink"/>
            <w:lang w:val="fr-FR"/>
          </w:rPr>
          <w:t>incinération</w:t>
        </w:r>
      </w:hyperlink>
      <w:r w:rsidR="002E057E">
        <w:rPr>
          <w:lang w:val="fr-FR"/>
        </w:rPr>
        <w:t xml:space="preserve"> </w:t>
      </w:r>
      <w:r w:rsidRPr="0032190F">
        <w:rPr>
          <w:lang w:val="fr-FR"/>
        </w:rPr>
        <w:t>et inhumation est plus récente que celle du Peyrou 1 nécropole indigène datée du Fer 1 (BIB B. Dedet in BIB 2341)</w:t>
      </w:r>
    </w:p>
    <w:p w14:paraId="72A147E0" w14:textId="77777777" w:rsidR="00B96058" w:rsidRPr="0032190F" w:rsidRDefault="00B96058" w:rsidP="005D7135">
      <w:pPr>
        <w:jc w:val="both"/>
        <w:rPr>
          <w:lang w:val="fr-FR"/>
        </w:rPr>
      </w:pPr>
      <w:r w:rsidRPr="0032190F">
        <w:rPr>
          <w:lang w:val="fr-FR"/>
        </w:rPr>
        <w:lastRenderedPageBreak/>
        <w:t>Au Peyrou 2, les inhuamations concernent uniquement des tombes simples. Cette nécropole, comme celle de Saint André, montre les pratiques grecques d'Occident classiques. Le Peyrou 2 correspond à des rituels grecs dès 400 aec (BIB B. Dedet in BIB 2341)</w:t>
      </w:r>
    </w:p>
    <w:p w14:paraId="304F4AAC" w14:textId="77777777" w:rsidR="005D7135" w:rsidRPr="0032190F" w:rsidRDefault="005D7135" w:rsidP="00242C0F">
      <w:pPr>
        <w:jc w:val="both"/>
        <w:rPr>
          <w:lang w:val="fr-FR"/>
        </w:rPr>
      </w:pPr>
    </w:p>
    <w:p w14:paraId="6CF06A58" w14:textId="77777777" w:rsidR="005D7135" w:rsidRPr="0032190F" w:rsidRDefault="005D7135" w:rsidP="005D7135">
      <w:pPr>
        <w:pStyle w:val="Heading2"/>
      </w:pPr>
      <w:r w:rsidRPr="0032190F">
        <w:t>tombe 21</w:t>
      </w:r>
    </w:p>
    <w:p w14:paraId="5E2CA535" w14:textId="4F4FD36E" w:rsidR="005D7135" w:rsidRPr="0032190F" w:rsidRDefault="005D7135" w:rsidP="005D7135">
      <w:pPr>
        <w:rPr>
          <w:lang w:val="fr-FR"/>
        </w:rPr>
      </w:pPr>
      <w:r w:rsidRPr="0032190F">
        <w:rPr>
          <w:lang w:val="fr-FR" w:eastAsia="en-GB"/>
        </w:rPr>
        <w:t xml:space="preserve">ceinture d’un modèle ligure attesté dans la nécropole de </w:t>
      </w:r>
      <w:hyperlink r:id="rId5571" w:anchor="Sit_Chiavari" w:history="1">
        <w:r w:rsidR="00CF3306" w:rsidRPr="0032190F">
          <w:rPr>
            <w:rStyle w:val="Hyperlink"/>
            <w:lang w:val="fr-FR"/>
          </w:rPr>
          <w:t>Chiavari</w:t>
        </w:r>
      </w:hyperlink>
      <w:r w:rsidR="00CF3306" w:rsidRPr="0032190F">
        <w:rPr>
          <w:lang w:val="fr-FR"/>
        </w:rPr>
        <w:t xml:space="preserve"> </w:t>
      </w:r>
      <w:r w:rsidRPr="0032190F">
        <w:rPr>
          <w:lang w:val="fr-FR"/>
        </w:rPr>
        <w:t xml:space="preserve">(BIB 1857 p. 401). </w:t>
      </w:r>
    </w:p>
    <w:p w14:paraId="71CACA2D" w14:textId="77777777" w:rsidR="005D7135" w:rsidRPr="0032190F" w:rsidRDefault="005D7135" w:rsidP="00242C0F">
      <w:pPr>
        <w:jc w:val="both"/>
        <w:rPr>
          <w:lang w:val="fr-FR"/>
        </w:rPr>
      </w:pPr>
    </w:p>
    <w:p w14:paraId="0BBB1E15" w14:textId="77777777" w:rsidR="005D7135" w:rsidRPr="0032190F" w:rsidRDefault="005D7135" w:rsidP="005D7135">
      <w:pPr>
        <w:pStyle w:val="Heading2"/>
      </w:pPr>
      <w:bookmarkStart w:id="2385" w:name="Sit_Peyrou_t22"/>
      <w:r w:rsidRPr="0032190F">
        <w:t>tombe 22</w:t>
      </w:r>
    </w:p>
    <w:bookmarkEnd w:id="2385"/>
    <w:p w14:paraId="247DB750" w14:textId="75968D38" w:rsidR="005D7135" w:rsidRPr="0032190F" w:rsidRDefault="005D7135" w:rsidP="00B25619">
      <w:pPr>
        <w:jc w:val="both"/>
        <w:rPr>
          <w:lang w:val="fr-FR"/>
        </w:rPr>
      </w:pPr>
      <w:r w:rsidRPr="0032190F">
        <w:rPr>
          <w:lang w:val="fr-FR"/>
        </w:rPr>
        <w:t xml:space="preserve">Imitations de coupes corinthiennes </w:t>
      </w:r>
      <w:r w:rsidRPr="0032190F">
        <w:rPr>
          <w:lang w:val="fr-FR" w:eastAsia="en-GB"/>
        </w:rPr>
        <w:t xml:space="preserve">(BIB 1857 p. 395). </w:t>
      </w:r>
      <w:r w:rsidRPr="0032190F">
        <w:rPr>
          <w:lang w:val="fr-FR"/>
        </w:rPr>
        <w:t xml:space="preserve">Coupe subgéométrique de type </w:t>
      </w:r>
      <w:hyperlink r:id="rId5572" w:anchor="Cul_Protocorinthien" w:history="1">
        <w:r w:rsidR="00BA23B0">
          <w:rPr>
            <w:rStyle w:val="Hyperlink"/>
            <w:lang w:val="fr-FR"/>
          </w:rPr>
          <w:t>p</w:t>
        </w:r>
        <w:r w:rsidR="00BA23B0" w:rsidRPr="00BA23B0">
          <w:rPr>
            <w:rStyle w:val="Hyperlink"/>
            <w:lang w:val="fr-FR"/>
          </w:rPr>
          <w:t>rotocorinthie</w:t>
        </w:r>
        <w:r w:rsidR="00BA23B0">
          <w:rPr>
            <w:rStyle w:val="Hyperlink"/>
            <w:lang w:val="fr-FR"/>
          </w:rPr>
          <w:t>n</w:t>
        </w:r>
      </w:hyperlink>
      <w:r w:rsidR="00BA23B0">
        <w:rPr>
          <w:lang w:val="fr-FR"/>
        </w:rPr>
        <w:t xml:space="preserve"> </w:t>
      </w:r>
      <w:r w:rsidRPr="0032190F">
        <w:rPr>
          <w:lang w:val="fr-FR"/>
        </w:rPr>
        <w:t xml:space="preserve">(BIB 1864 p. 231). La coupe trouvedes comparaisons en </w:t>
      </w:r>
      <w:hyperlink r:id="rId5573" w:anchor="Sit_Mediterranee_C_Italie_Etrurie" w:history="1">
        <w:r w:rsidR="002E451A" w:rsidRPr="0032190F">
          <w:rPr>
            <w:rStyle w:val="Hyperlink"/>
            <w:lang w:val="fr-FR"/>
          </w:rPr>
          <w:t>Étrurie</w:t>
        </w:r>
      </w:hyperlink>
      <w:r w:rsidRPr="0032190F">
        <w:rPr>
          <w:lang w:val="fr-FR"/>
        </w:rPr>
        <w:t xml:space="preserve">et plus particulièrement à </w:t>
      </w:r>
      <w:hyperlink r:id="rId5574" w:anchor="Sit_Tarquinia" w:history="1">
        <w:r w:rsidRPr="0032190F">
          <w:rPr>
            <w:rStyle w:val="Hyperlink"/>
            <w:lang w:val="fr-FR"/>
          </w:rPr>
          <w:t>Tarquinia</w:t>
        </w:r>
      </w:hyperlink>
      <w:r w:rsidRPr="0032190F">
        <w:rPr>
          <w:lang w:val="fr-FR"/>
        </w:rPr>
        <w:t> : ce sont des productions italo-géométriques et non seulement subgéométriques (BIB 1864 p. 231)</w:t>
      </w:r>
    </w:p>
    <w:p w14:paraId="05EE4DEF" w14:textId="77777777" w:rsidR="00CF7A76" w:rsidRPr="0032190F" w:rsidRDefault="00CF7A76" w:rsidP="00B25619">
      <w:pPr>
        <w:jc w:val="both"/>
        <w:rPr>
          <w:lang w:val="fr-FR"/>
        </w:rPr>
      </w:pPr>
      <w:r w:rsidRPr="0032190F">
        <w:rPr>
          <w:lang w:val="fr-FR"/>
        </w:rPr>
        <w:t>Petite coupe grecque (BIB 2137 p. 47)</w:t>
      </w:r>
    </w:p>
    <w:p w14:paraId="22308372" w14:textId="77777777" w:rsidR="00B96058" w:rsidRPr="0032190F" w:rsidRDefault="00B96058" w:rsidP="00B25619">
      <w:pPr>
        <w:jc w:val="both"/>
        <w:rPr>
          <w:lang w:val="fr-FR"/>
        </w:rPr>
      </w:pPr>
    </w:p>
    <w:p w14:paraId="3A2F7A0A" w14:textId="77777777" w:rsidR="00B96058" w:rsidRPr="0032190F" w:rsidRDefault="00B96058" w:rsidP="00B96058">
      <w:pPr>
        <w:pStyle w:val="Heading2"/>
      </w:pPr>
      <w:r w:rsidRPr="0032190F">
        <w:t>tombe 48 bis</w:t>
      </w:r>
    </w:p>
    <w:p w14:paraId="4A69B25D" w14:textId="77777777" w:rsidR="00B96058" w:rsidRPr="0032190F" w:rsidRDefault="00B96058" w:rsidP="00B25619">
      <w:pPr>
        <w:jc w:val="both"/>
        <w:rPr>
          <w:lang w:val="fr-FR"/>
        </w:rPr>
      </w:pPr>
      <w:r w:rsidRPr="0032190F">
        <w:rPr>
          <w:lang w:val="fr-FR"/>
        </w:rPr>
        <w:t>Peyrou 2. Découverte d'un guttus à bande peinte, coffrage en bois (clous), monnaies, éléemnts de parure. Datée du 3e / 2e aec (BIB B. Dedet in BIB 2341)</w:t>
      </w:r>
    </w:p>
    <w:p w14:paraId="53EC86BB" w14:textId="77777777" w:rsidR="005D7135" w:rsidRPr="0032190F" w:rsidRDefault="005D7135" w:rsidP="00242C0F">
      <w:pPr>
        <w:jc w:val="both"/>
        <w:rPr>
          <w:lang w:val="fr-FR" w:eastAsia="en-GB"/>
        </w:rPr>
      </w:pPr>
    </w:p>
    <w:p w14:paraId="33F991D2" w14:textId="77777777" w:rsidR="005D7135" w:rsidRPr="0032190F" w:rsidRDefault="005D7135" w:rsidP="005D7135">
      <w:pPr>
        <w:pStyle w:val="Heading2"/>
      </w:pPr>
      <w:r w:rsidRPr="0032190F">
        <w:rPr>
          <w:lang w:eastAsia="en-GB"/>
        </w:rPr>
        <w:t>tombe 83</w:t>
      </w:r>
    </w:p>
    <w:p w14:paraId="085BEF9F" w14:textId="77777777" w:rsidR="005D7135" w:rsidRPr="0032190F" w:rsidRDefault="005D7135" w:rsidP="00B25619">
      <w:pPr>
        <w:jc w:val="both"/>
        <w:rPr>
          <w:lang w:val="fr-FR"/>
        </w:rPr>
      </w:pPr>
      <w:r w:rsidRPr="0032190F">
        <w:rPr>
          <w:lang w:val="fr-FR"/>
        </w:rPr>
        <w:t xml:space="preserve">Coupe proche de t 22 (BIB 1864 p. 231). Imitations de coupes corinthiennes </w:t>
      </w:r>
      <w:r w:rsidRPr="0032190F">
        <w:rPr>
          <w:lang w:val="fr-FR" w:eastAsia="en-GB"/>
        </w:rPr>
        <w:t xml:space="preserve">(BIB 1857 p. 395). </w:t>
      </w:r>
      <w:r w:rsidRPr="0032190F">
        <w:rPr>
          <w:lang w:val="fr-FR"/>
        </w:rPr>
        <w:t>La coupe trouvedes comparaisons en Étrurie et plus particulièrement à Tarquinia : ce sont des productions italo-géométriques et non seulement subgéométriques (BIB 1864 p. 231)</w:t>
      </w:r>
    </w:p>
    <w:p w14:paraId="4A04616E" w14:textId="77777777" w:rsidR="00CF7A76" w:rsidRPr="0032190F" w:rsidRDefault="00CF7A76" w:rsidP="00CF7A76">
      <w:pPr>
        <w:jc w:val="both"/>
        <w:rPr>
          <w:lang w:val="fr-FR"/>
        </w:rPr>
      </w:pPr>
      <w:r w:rsidRPr="0032190F">
        <w:rPr>
          <w:lang w:val="fr-FR"/>
        </w:rPr>
        <w:t>Petite coupe grecque (BIB 2137 p. 47)</w:t>
      </w:r>
    </w:p>
    <w:p w14:paraId="251A9B6B" w14:textId="77777777" w:rsidR="00CF7A76" w:rsidRPr="0032190F" w:rsidRDefault="00CF7A76" w:rsidP="00B25619">
      <w:pPr>
        <w:jc w:val="both"/>
        <w:rPr>
          <w:lang w:val="fr-FR"/>
        </w:rPr>
      </w:pPr>
    </w:p>
    <w:p w14:paraId="08C92547" w14:textId="77777777" w:rsidR="005D7135" w:rsidRPr="0032190F" w:rsidRDefault="005D7135" w:rsidP="005D7135">
      <w:pPr>
        <w:rPr>
          <w:lang w:val="fr-FR"/>
        </w:rPr>
      </w:pPr>
    </w:p>
    <w:p w14:paraId="27A7BA42" w14:textId="77777777" w:rsidR="005D7135" w:rsidRPr="0032190F" w:rsidRDefault="005D7135" w:rsidP="005D7135">
      <w:pPr>
        <w:pStyle w:val="Heading2"/>
      </w:pPr>
      <w:r w:rsidRPr="0032190F">
        <w:t>tombe 115</w:t>
      </w:r>
    </w:p>
    <w:p w14:paraId="68A148EC" w14:textId="580C4111" w:rsidR="005D7135" w:rsidRPr="0032190F" w:rsidRDefault="005D7135" w:rsidP="005D7135">
      <w:pPr>
        <w:rPr>
          <w:lang w:val="fr-FR"/>
        </w:rPr>
      </w:pPr>
      <w:r w:rsidRPr="0032190F">
        <w:rPr>
          <w:lang w:val="fr-FR"/>
        </w:rPr>
        <w:t>Coupe identifiée comme « </w:t>
      </w:r>
      <w:hyperlink r:id="rId5575" w:anchor="Cul_Protocorinthien" w:history="1">
        <w:r w:rsidR="00BA23B0">
          <w:rPr>
            <w:rStyle w:val="Hyperlink"/>
            <w:lang w:val="fr-FR"/>
          </w:rPr>
          <w:t>p</w:t>
        </w:r>
        <w:r w:rsidR="00BA23B0" w:rsidRPr="00BA23B0">
          <w:rPr>
            <w:rStyle w:val="Hyperlink"/>
            <w:lang w:val="fr-FR"/>
          </w:rPr>
          <w:t>rotocorinthie</w:t>
        </w:r>
        <w:r w:rsidR="00BA23B0">
          <w:rPr>
            <w:rStyle w:val="Hyperlink"/>
            <w:lang w:val="fr-FR"/>
          </w:rPr>
          <w:t>nne</w:t>
        </w:r>
      </w:hyperlink>
      <w:r w:rsidR="00BA23B0">
        <w:rPr>
          <w:lang w:val="fr-FR"/>
        </w:rPr>
        <w:t xml:space="preserve"> </w:t>
      </w:r>
      <w:r w:rsidRPr="0032190F">
        <w:rPr>
          <w:lang w:val="fr-FR"/>
        </w:rPr>
        <w:t>» (BIB 1864 p. 231)</w:t>
      </w:r>
      <w:r w:rsidR="00A73274" w:rsidRPr="0032190F">
        <w:rPr>
          <w:lang w:val="fr-FR"/>
        </w:rPr>
        <w:t xml:space="preserve"> ou « coupe de modèle grec » (BIB 2132 p. 40). En fer : Deux couteaux, deux boutons coniques, deux boucles d’oreilles, deux fibules, un bracelet, un anneau (BIB 2132 p. 40)</w:t>
      </w:r>
    </w:p>
    <w:p w14:paraId="0E776280" w14:textId="77777777" w:rsidR="00CF7A76" w:rsidRPr="0032190F" w:rsidRDefault="00CF7A76" w:rsidP="00AE6FC9">
      <w:pPr>
        <w:jc w:val="both"/>
        <w:rPr>
          <w:lang w:val="fr-FR"/>
        </w:rPr>
      </w:pPr>
      <w:r w:rsidRPr="0032190F">
        <w:rPr>
          <w:lang w:val="fr-FR"/>
        </w:rPr>
        <w:t>Petite coupe grecque (BIB 2137 p. 47)</w:t>
      </w:r>
    </w:p>
    <w:p w14:paraId="150A7709" w14:textId="77777777" w:rsidR="00A73274" w:rsidRPr="0032190F" w:rsidRDefault="00A73274" w:rsidP="005D7135">
      <w:pPr>
        <w:rPr>
          <w:lang w:val="fr-FR"/>
        </w:rPr>
      </w:pPr>
    </w:p>
    <w:p w14:paraId="4D854007" w14:textId="77777777" w:rsidR="00A73274" w:rsidRPr="0032190F" w:rsidRDefault="00A73274" w:rsidP="00A73274">
      <w:pPr>
        <w:pStyle w:val="Heading2"/>
      </w:pPr>
      <w:bookmarkStart w:id="2386" w:name="Sit_Peyrou_t149"/>
      <w:r w:rsidRPr="0032190F">
        <w:t>tombe 149</w:t>
      </w:r>
    </w:p>
    <w:bookmarkEnd w:id="2386"/>
    <w:p w14:paraId="0BF62962" w14:textId="77777777" w:rsidR="005D7135" w:rsidRPr="0032190F" w:rsidRDefault="005D7135" w:rsidP="005D7135">
      <w:pPr>
        <w:rPr>
          <w:lang w:val="fr-FR"/>
        </w:rPr>
      </w:pPr>
    </w:p>
    <w:p w14:paraId="7D9E4A19" w14:textId="66F0C0D8" w:rsidR="005D7135" w:rsidRPr="0032190F" w:rsidRDefault="00A73274" w:rsidP="00242C0F">
      <w:pPr>
        <w:jc w:val="both"/>
        <w:rPr>
          <w:lang w:val="fr-FR"/>
        </w:rPr>
      </w:pPr>
      <w:r w:rsidRPr="0032190F">
        <w:rPr>
          <w:lang w:val="fr-FR"/>
        </w:rPr>
        <w:t xml:space="preserve">Pointe de </w:t>
      </w:r>
      <w:hyperlink r:id="rId5576" w:anchor="Typ_Arm_Lance" w:history="1">
        <w:r w:rsidR="00DE55E6" w:rsidRPr="00DE55E6">
          <w:rPr>
            <w:rStyle w:val="Hyperlink"/>
            <w:lang w:val="fr-FR"/>
          </w:rPr>
          <w:t>lance</w:t>
        </w:r>
      </w:hyperlink>
      <w:r w:rsidR="00DE55E6" w:rsidRPr="00DE55E6">
        <w:rPr>
          <w:lang w:val="fr-FR"/>
        </w:rPr>
        <w:t xml:space="preserve"> </w:t>
      </w:r>
      <w:r w:rsidRPr="0032190F">
        <w:rPr>
          <w:lang w:val="fr-FR"/>
        </w:rPr>
        <w:t xml:space="preserve">associée à une pièce articulée qui pourrait appartenir à un char léger et deux </w:t>
      </w:r>
      <w:hyperlink r:id="rId5577" w:anchor="Cul_Art_TAC_T_t_cardiophylax" w:history="1">
        <w:r w:rsidR="00AE6FC9" w:rsidRPr="0012382C">
          <w:rPr>
            <w:rStyle w:val="Hyperlink"/>
            <w:lang w:val="fr-FR"/>
          </w:rPr>
          <w:t>cardiophylax</w:t>
        </w:r>
      </w:hyperlink>
      <w:r w:rsidR="00AE6FC9" w:rsidRPr="0032190F">
        <w:rPr>
          <w:lang w:val="fr-FR"/>
        </w:rPr>
        <w:t xml:space="preserve"> </w:t>
      </w:r>
      <w:r w:rsidRPr="0032190F">
        <w:rPr>
          <w:lang w:val="fr-FR"/>
        </w:rPr>
        <w:t>(BIB 2136 p. 46)</w:t>
      </w:r>
    </w:p>
    <w:p w14:paraId="3C8D9572" w14:textId="77777777" w:rsidR="00A73274" w:rsidRPr="0032190F" w:rsidRDefault="00A73274" w:rsidP="00242C0F">
      <w:pPr>
        <w:jc w:val="both"/>
        <w:rPr>
          <w:lang w:val="fr-FR"/>
        </w:rPr>
      </w:pPr>
    </w:p>
    <w:p w14:paraId="1EAB13B4" w14:textId="77777777" w:rsidR="005D7135" w:rsidRPr="0032190F" w:rsidRDefault="005D7135" w:rsidP="005D7135">
      <w:pPr>
        <w:pStyle w:val="Heading2"/>
      </w:pPr>
      <w:r w:rsidRPr="0032190F">
        <w:t>tombe 185</w:t>
      </w:r>
    </w:p>
    <w:p w14:paraId="241F9957" w14:textId="77777777" w:rsidR="005D7135" w:rsidRPr="0032190F" w:rsidRDefault="00B25619" w:rsidP="00B25619">
      <w:pPr>
        <w:jc w:val="both"/>
        <w:rPr>
          <w:lang w:val="fr-FR"/>
        </w:rPr>
      </w:pPr>
      <w:r w:rsidRPr="0032190F">
        <w:rPr>
          <w:lang w:val="fr-FR"/>
        </w:rPr>
        <w:t>L</w:t>
      </w:r>
      <w:r w:rsidR="005D7135" w:rsidRPr="0032190F">
        <w:rPr>
          <w:lang w:val="fr-FR"/>
        </w:rPr>
        <w:t>’oenochoétrouvedes comparaisons en Étrurie et plus particulièrement à Tarquinia : ce sont des productions italo-géométriques et non seulement subgéométriques (BIB 1864 p. 231)</w:t>
      </w:r>
    </w:p>
    <w:p w14:paraId="6B4A53E1" w14:textId="7D32051C" w:rsidR="00465F35" w:rsidRPr="0032190F" w:rsidRDefault="00465F35" w:rsidP="00242C0F">
      <w:pPr>
        <w:jc w:val="both"/>
        <w:rPr>
          <w:lang w:val="fr-FR"/>
        </w:rPr>
      </w:pPr>
      <w:r w:rsidRPr="0032190F">
        <w:rPr>
          <w:lang w:val="fr-FR"/>
        </w:rPr>
        <w:t xml:space="preserve">Oenochoé probable imitation italienne d’une coupe </w:t>
      </w:r>
      <w:hyperlink r:id="rId5578" w:anchor="Cul_Protocorinthien" w:history="1">
        <w:r w:rsidR="00BA23B0">
          <w:rPr>
            <w:rStyle w:val="Hyperlink"/>
            <w:lang w:val="fr-FR"/>
          </w:rPr>
          <w:t>p</w:t>
        </w:r>
        <w:r w:rsidR="00BA23B0" w:rsidRPr="00BA23B0">
          <w:rPr>
            <w:rStyle w:val="Hyperlink"/>
            <w:lang w:val="fr-FR"/>
          </w:rPr>
          <w:t>rotocorinthie</w:t>
        </w:r>
        <w:r w:rsidR="00BA23B0">
          <w:rPr>
            <w:rStyle w:val="Hyperlink"/>
            <w:lang w:val="fr-FR"/>
          </w:rPr>
          <w:t>nne</w:t>
        </w:r>
      </w:hyperlink>
      <w:r w:rsidR="00BA23B0">
        <w:rPr>
          <w:lang w:val="fr-FR"/>
        </w:rPr>
        <w:t xml:space="preserve"> </w:t>
      </w:r>
      <w:r w:rsidRPr="0032190F">
        <w:rPr>
          <w:lang w:val="fr-FR"/>
        </w:rPr>
        <w:t>(BIB 1864 p. 231)</w:t>
      </w:r>
    </w:p>
    <w:p w14:paraId="1D80BE33" w14:textId="77777777" w:rsidR="00B96058" w:rsidRPr="0032190F" w:rsidRDefault="00B96058" w:rsidP="00242C0F">
      <w:pPr>
        <w:jc w:val="both"/>
        <w:rPr>
          <w:lang w:val="fr-FR"/>
        </w:rPr>
      </w:pPr>
    </w:p>
    <w:p w14:paraId="6F0D6DE3" w14:textId="77777777" w:rsidR="00B96058" w:rsidRPr="0032190F" w:rsidRDefault="00B96058" w:rsidP="00426FF9">
      <w:pPr>
        <w:pStyle w:val="Heading1"/>
      </w:pPr>
      <w:bookmarkStart w:id="2387" w:name="Sit_Saint_Andre"/>
      <w:r w:rsidRPr="0032190F">
        <w:t>SAINT ANDRE</w:t>
      </w:r>
    </w:p>
    <w:bookmarkEnd w:id="2387"/>
    <w:p w14:paraId="713D829E" w14:textId="5492FC8A" w:rsidR="00B96058" w:rsidRPr="0032190F" w:rsidRDefault="00B96058" w:rsidP="00242C0F">
      <w:pPr>
        <w:jc w:val="both"/>
        <w:rPr>
          <w:lang w:val="fr-FR"/>
        </w:rPr>
      </w:pPr>
      <w:r w:rsidRPr="0032190F">
        <w:rPr>
          <w:lang w:val="fr-FR"/>
        </w:rPr>
        <w:t xml:space="preserve">La nécropole de Saint André à </w:t>
      </w:r>
      <w:hyperlink r:id="rId5579" w:anchor="Sit_Agde" w:history="1">
        <w:r w:rsidRPr="0032190F">
          <w:rPr>
            <w:rStyle w:val="Hyperlink"/>
            <w:lang w:val="fr-FR"/>
          </w:rPr>
          <w:t>Agde</w:t>
        </w:r>
      </w:hyperlink>
      <w:r w:rsidRPr="0032190F">
        <w:rPr>
          <w:lang w:val="fr-FR"/>
        </w:rPr>
        <w:t>, proche de la nécropole du Peyrou (BIB B. Dedet in BIB 2341). Cette nécropole, comme celle du Peyrou 2, montre les pratiques grecques d'Occident classiques (BIB B. Dedet in BIB 2341)</w:t>
      </w:r>
    </w:p>
    <w:p w14:paraId="5FC8C9A1" w14:textId="77777777" w:rsidR="00B96058" w:rsidRPr="0032190F" w:rsidRDefault="00B96058" w:rsidP="00242C0F">
      <w:pPr>
        <w:jc w:val="both"/>
        <w:rPr>
          <w:lang w:val="fr-FR"/>
        </w:rPr>
      </w:pPr>
    </w:p>
    <w:p w14:paraId="34EC046C" w14:textId="77777777" w:rsidR="00B96058" w:rsidRPr="0032190F" w:rsidRDefault="00B96058" w:rsidP="00B96058">
      <w:pPr>
        <w:pStyle w:val="Heading2"/>
      </w:pPr>
      <w:r w:rsidRPr="0032190F">
        <w:t>tombe 27</w:t>
      </w:r>
    </w:p>
    <w:p w14:paraId="5D728264" w14:textId="77777777" w:rsidR="00B96058" w:rsidRPr="0032190F" w:rsidRDefault="00B96058" w:rsidP="00242C0F">
      <w:pPr>
        <w:jc w:val="both"/>
        <w:rPr>
          <w:lang w:val="fr-FR"/>
        </w:rPr>
      </w:pPr>
      <w:r w:rsidRPr="0032190F">
        <w:rPr>
          <w:lang w:val="fr-FR"/>
        </w:rPr>
        <w:t>Datée entre 140 et 90 aec (BIB B. Dedet in BIB 2341)</w:t>
      </w:r>
    </w:p>
    <w:p w14:paraId="0D012A65" w14:textId="77777777" w:rsidR="00B96058" w:rsidRPr="0032190F" w:rsidRDefault="00B96058" w:rsidP="00242C0F">
      <w:pPr>
        <w:jc w:val="both"/>
        <w:rPr>
          <w:lang w:val="fr-FR"/>
        </w:rPr>
      </w:pPr>
    </w:p>
    <w:p w14:paraId="00C42608" w14:textId="77777777" w:rsidR="00B96058" w:rsidRPr="0032190F" w:rsidRDefault="00B96058" w:rsidP="00B96058">
      <w:pPr>
        <w:pStyle w:val="Heading2"/>
      </w:pPr>
      <w:r w:rsidRPr="0032190F">
        <w:lastRenderedPageBreak/>
        <w:t>tombe 28</w:t>
      </w:r>
    </w:p>
    <w:p w14:paraId="7FF3C35D" w14:textId="77777777" w:rsidR="00B96058" w:rsidRPr="0032190F" w:rsidRDefault="00B96058" w:rsidP="00242C0F">
      <w:pPr>
        <w:jc w:val="both"/>
        <w:rPr>
          <w:lang w:val="fr-FR"/>
        </w:rPr>
      </w:pPr>
      <w:r w:rsidRPr="0032190F">
        <w:rPr>
          <w:lang w:val="fr-FR"/>
        </w:rPr>
        <w:t>Urne tournée de production locale, ungnuentaria, vase à parfum (BIB B. Dedet in BIB 2341)</w:t>
      </w:r>
    </w:p>
    <w:p w14:paraId="459ACB69" w14:textId="77777777" w:rsidR="00A61386" w:rsidRDefault="00A61386" w:rsidP="00242C0F">
      <w:pPr>
        <w:jc w:val="both"/>
        <w:rPr>
          <w:lang w:val="fr-FR"/>
        </w:rPr>
      </w:pPr>
    </w:p>
    <w:p w14:paraId="5E7A4D7D" w14:textId="77777777" w:rsidR="001361F9" w:rsidRPr="0032190F" w:rsidRDefault="001361F9" w:rsidP="00242C0F">
      <w:pPr>
        <w:jc w:val="both"/>
        <w:rPr>
          <w:lang w:val="fr-FR"/>
        </w:rPr>
      </w:pPr>
    </w:p>
    <w:p w14:paraId="14FBA627" w14:textId="77777777" w:rsidR="001C1CD3" w:rsidRPr="0032190F" w:rsidRDefault="001C1CD3" w:rsidP="00426FF9">
      <w:pPr>
        <w:pStyle w:val="Heading1"/>
      </w:pPr>
      <w:bookmarkStart w:id="2388" w:name="Sit_Pech_Maho"/>
      <w:r w:rsidRPr="0032190F">
        <w:t>PECH MAHO</w:t>
      </w:r>
    </w:p>
    <w:bookmarkEnd w:id="2388"/>
    <w:p w14:paraId="1521F5AB" w14:textId="77777777" w:rsidR="00DE3465" w:rsidRPr="00DE3465" w:rsidRDefault="00DE3465" w:rsidP="00DE3465">
      <w:pPr>
        <w:rPr>
          <w:sz w:val="20"/>
          <w:lang w:val="fr-FR"/>
        </w:rPr>
      </w:pPr>
      <w:r w:rsidRPr="00DE3465">
        <w:rPr>
          <w:sz w:val="20"/>
          <w:lang w:val="fr-FR"/>
        </w:rPr>
        <w:t>Pech Maho</w:t>
      </w:r>
    </w:p>
    <w:p w14:paraId="52DA703F" w14:textId="77777777" w:rsidR="00A65F75" w:rsidRPr="0032190F" w:rsidRDefault="00A65F75" w:rsidP="00A65F75">
      <w:pPr>
        <w:rPr>
          <w:lang w:val="fr-FR"/>
        </w:rPr>
      </w:pPr>
    </w:p>
    <w:p w14:paraId="2110F389" w14:textId="6371A0BF" w:rsidR="001C1CD3" w:rsidRPr="0032190F" w:rsidRDefault="001C1CD3" w:rsidP="00242C0F">
      <w:pPr>
        <w:jc w:val="both"/>
        <w:rPr>
          <w:lang w:val="fr-FR"/>
        </w:rPr>
      </w:pPr>
      <w:r w:rsidRPr="0032190F">
        <w:rPr>
          <w:lang w:val="fr-FR"/>
        </w:rPr>
        <w:t xml:space="preserve">Pech Maho (Sigean, Aude), </w:t>
      </w:r>
      <w:r w:rsidR="00DE3465" w:rsidRPr="0032190F">
        <w:rPr>
          <w:lang w:val="fr-FR"/>
        </w:rPr>
        <w:t>d’</w:t>
      </w:r>
      <w:hyperlink r:id="rId5580" w:anchor="Cul_Protohistoire_Soc_Habitat_Emporion" w:history="1">
        <w:r w:rsidR="00DE3465" w:rsidRPr="0032190F">
          <w:rPr>
            <w:rStyle w:val="Hyperlink"/>
            <w:i/>
            <w:lang w:val="fr-FR"/>
          </w:rPr>
          <w:t>emporion</w:t>
        </w:r>
      </w:hyperlink>
      <w:r w:rsidR="00DE3465" w:rsidRPr="0032190F">
        <w:rPr>
          <w:lang w:val="fr-FR"/>
        </w:rPr>
        <w:t xml:space="preserve"> </w:t>
      </w:r>
      <w:r w:rsidRPr="0032190F">
        <w:rPr>
          <w:lang w:val="fr-FR"/>
        </w:rPr>
        <w:t xml:space="preserve">implanté au débouché maritime des Corbières, à la limite géographique entre le Languedoc occidental et le Roussillon, et occupé entre le milieu du </w:t>
      </w:r>
      <w:r w:rsidR="00D3208E" w:rsidRPr="0032190F">
        <w:rPr>
          <w:lang w:val="fr-FR"/>
        </w:rPr>
        <w:t>4e</w:t>
      </w:r>
      <w:r w:rsidRPr="0032190F">
        <w:rPr>
          <w:lang w:val="fr-FR"/>
        </w:rPr>
        <w:t xml:space="preserve"> et la fin du </w:t>
      </w:r>
      <w:r w:rsidR="00D3208E" w:rsidRPr="0032190F">
        <w:rPr>
          <w:lang w:val="fr-FR"/>
        </w:rPr>
        <w:t>3e</w:t>
      </w:r>
      <w:r w:rsidRPr="0032190F">
        <w:rPr>
          <w:lang w:val="fr-FR"/>
        </w:rPr>
        <w:t xml:space="preserve"> s. av. J.-C., Pech Maho constitue un point de contact entre le monde ibéro-languedocien et la sphère méditerranéenne (BIB ASM)</w:t>
      </w:r>
    </w:p>
    <w:p w14:paraId="225B8FA9" w14:textId="47D6F5C1" w:rsidR="007032A5" w:rsidRDefault="007032A5" w:rsidP="00242C0F">
      <w:pPr>
        <w:jc w:val="both"/>
        <w:rPr>
          <w:lang w:val="fr-FR"/>
        </w:rPr>
      </w:pPr>
      <w:r w:rsidRPr="0032190F">
        <w:rPr>
          <w:lang w:val="fr-FR"/>
        </w:rPr>
        <w:t>Habitat littoral de taille modeste (1,5 ha). (BIB poster ASM 2015)</w:t>
      </w:r>
      <w:r w:rsidR="00A94721" w:rsidRPr="0032190F">
        <w:rPr>
          <w:lang w:val="fr-FR"/>
        </w:rPr>
        <w:t xml:space="preserve">. La destruction de la ville est peut-être lié au passage d’Hannibal durant les guerres puniques. Après, l’organisation du site montre qu’il n’éets plus habité mais le lieu de rites funéraires (rassemblement des cendres, découpage de chevaux != alimentaire, etc.) montre les témoignages d’une </w:t>
      </w:r>
      <w:hyperlink r:id="rId5581" w:anchor="Cul_Religion__Heros" w:history="1">
        <w:r w:rsidR="00A94721" w:rsidRPr="0032190F">
          <w:rPr>
            <w:rStyle w:val="Hyperlink"/>
            <w:lang w:val="fr-FR"/>
          </w:rPr>
          <w:t>hérois</w:t>
        </w:r>
      </w:hyperlink>
      <w:r w:rsidR="00A94721" w:rsidRPr="0032190F">
        <w:rPr>
          <w:rStyle w:val="Hyperlink"/>
          <w:lang w:val="fr-FR"/>
        </w:rPr>
        <w:t xml:space="preserve">ation </w:t>
      </w:r>
      <w:r w:rsidR="00A94721" w:rsidRPr="0032190F">
        <w:rPr>
          <w:lang w:val="fr-FR"/>
        </w:rPr>
        <w:t>des défunts (les perdants en l’occurence) (BIB E. Gailledrat, France culture)</w:t>
      </w:r>
    </w:p>
    <w:p w14:paraId="2DA30569" w14:textId="77777777" w:rsidR="006702EA" w:rsidRDefault="006702EA" w:rsidP="006702EA">
      <w:pPr>
        <w:jc w:val="both"/>
        <w:rPr>
          <w:lang w:val="fr-FR"/>
        </w:rPr>
      </w:pPr>
      <w:r>
        <w:rPr>
          <w:lang w:val="fr-FR"/>
        </w:rPr>
        <w:t>Stèles en réemploi dans les fortification du Fer 2 (BIB 2052)</w:t>
      </w:r>
    </w:p>
    <w:p w14:paraId="62135DC4" w14:textId="77777777" w:rsidR="006702EA" w:rsidRDefault="006702EA" w:rsidP="006702EA">
      <w:pPr>
        <w:jc w:val="both"/>
        <w:rPr>
          <w:lang w:val="fr-FR"/>
        </w:rPr>
      </w:pPr>
      <w:r>
        <w:rPr>
          <w:lang w:val="fr-FR"/>
        </w:rPr>
        <w:t>L'identification de "chevaux de frise" doit être abandonnée (BIB 2052)</w:t>
      </w:r>
    </w:p>
    <w:p w14:paraId="1C011321" w14:textId="77777777" w:rsidR="00DE3465" w:rsidRDefault="00DE3465" w:rsidP="00DE3465">
      <w:pPr>
        <w:jc w:val="both"/>
        <w:rPr>
          <w:lang w:val="fr-FR"/>
        </w:rPr>
      </w:pPr>
    </w:p>
    <w:p w14:paraId="7047942E" w14:textId="77777777" w:rsidR="00DE3465" w:rsidRPr="0032190F" w:rsidRDefault="00DE3465" w:rsidP="00DE3465">
      <w:pPr>
        <w:jc w:val="both"/>
        <w:rPr>
          <w:lang w:val="fr-FR"/>
        </w:rPr>
      </w:pPr>
      <w:r>
        <w:rPr>
          <w:lang w:val="fr-FR"/>
        </w:rPr>
        <w:t>Comptoir fortifié établit à l'embouchure de la Berre (BIB 2692)</w:t>
      </w:r>
    </w:p>
    <w:p w14:paraId="050C9596" w14:textId="77777777" w:rsidR="00DE3465" w:rsidRPr="0032190F" w:rsidRDefault="00DE3465" w:rsidP="00DE3465">
      <w:pPr>
        <w:jc w:val="both"/>
        <w:rPr>
          <w:lang w:val="fr-FR"/>
        </w:rPr>
      </w:pPr>
      <w:r w:rsidRPr="0032190F">
        <w:rPr>
          <w:lang w:val="fr-FR"/>
        </w:rPr>
        <w:t>Le site de Pech-Maho (Sigean, Aude) a livré des décors céramiques de la fin de l’âge du Bronze (BIB 1935 fig. 404)</w:t>
      </w:r>
    </w:p>
    <w:p w14:paraId="4ED34C1F" w14:textId="45206035" w:rsidR="00DE3465" w:rsidRDefault="00DE3465" w:rsidP="00DE3465">
      <w:pPr>
        <w:jc w:val="both"/>
        <w:rPr>
          <w:lang w:val="fr-FR"/>
        </w:rPr>
      </w:pPr>
      <w:r w:rsidRPr="0032190F">
        <w:rPr>
          <w:lang w:val="fr-FR"/>
        </w:rPr>
        <w:t xml:space="preserve">Pech-Maho a livré de nombreux éléments lapidaires : stèles, bétyles, dalles à cupules dans la fortification, pierres dressées (dites « chevaux de frises ») dans la fortification (BIB 2052 p. 30) v. </w:t>
      </w:r>
      <w:hyperlink r:id="rId5582" w:anchor="Cul_Protohistoire_Art" w:history="1">
        <w:r w:rsidRPr="0032190F">
          <w:rPr>
            <w:rStyle w:val="Hyperlink"/>
            <w:lang w:val="fr-FR"/>
          </w:rPr>
          <w:t>art protohistorique</w:t>
        </w:r>
      </w:hyperlink>
      <w:r w:rsidRPr="0032190F">
        <w:rPr>
          <w:lang w:val="fr-FR"/>
        </w:rPr>
        <w:t xml:space="preserve"> (SS BIB). Ces nombreuses stèles on fait s’imaginer l’existence d’un sanctuaire antérieur à l’habitat mais cette présence doit probablement être liée à la fonction d’</w:t>
      </w:r>
      <w:hyperlink r:id="rId5583" w:anchor="Cul_Protohistoire_Soc_Habitat_Emporion" w:history="1">
        <w:r w:rsidRPr="0032190F">
          <w:rPr>
            <w:rStyle w:val="Hyperlink"/>
            <w:i/>
            <w:lang w:val="fr-FR"/>
          </w:rPr>
          <w:t>emporion</w:t>
        </w:r>
      </w:hyperlink>
      <w:r w:rsidRPr="0032190F">
        <w:rPr>
          <w:lang w:val="fr-FR"/>
        </w:rPr>
        <w:t xml:space="preserve"> du site (BIB 2052 p. 30)</w:t>
      </w:r>
    </w:p>
    <w:p w14:paraId="1B1C16AF" w14:textId="77777777" w:rsidR="006702EA" w:rsidRPr="0032190F" w:rsidRDefault="006702EA" w:rsidP="00242C0F">
      <w:pPr>
        <w:jc w:val="both"/>
        <w:rPr>
          <w:lang w:val="fr-FR"/>
        </w:rPr>
      </w:pPr>
    </w:p>
    <w:p w14:paraId="1F9EEDC0" w14:textId="77777777" w:rsidR="00FE551C" w:rsidRPr="0032190F" w:rsidRDefault="00FE551C" w:rsidP="00242C0F">
      <w:pPr>
        <w:jc w:val="both"/>
        <w:rPr>
          <w:lang w:val="fr-FR"/>
        </w:rPr>
      </w:pPr>
    </w:p>
    <w:p w14:paraId="2F139EBD" w14:textId="77777777" w:rsidR="00A119AA" w:rsidRPr="0032190F" w:rsidRDefault="00A119AA" w:rsidP="00426FF9">
      <w:pPr>
        <w:pStyle w:val="Heading1"/>
      </w:pPr>
      <w:bookmarkStart w:id="2389" w:name="Sit_Foissac"/>
      <w:r w:rsidRPr="0032190F">
        <w:t>FOISSAC</w:t>
      </w:r>
    </w:p>
    <w:bookmarkEnd w:id="2389"/>
    <w:p w14:paraId="1EBD9726" w14:textId="3ED81F1C" w:rsidR="00A119AA" w:rsidRDefault="00CD2AD4" w:rsidP="00242C0F">
      <w:pPr>
        <w:jc w:val="both"/>
        <w:rPr>
          <w:color w:val="141414"/>
          <w:lang w:val="fr-FR"/>
        </w:rPr>
      </w:pPr>
      <w:r>
        <w:rPr>
          <w:lang w:val="fr-FR"/>
        </w:rPr>
        <w:t xml:space="preserve">v. </w:t>
      </w:r>
      <w:hyperlink r:id="rId5584" w:anchor="Cul_Rouergue_zArticle" w:history="1">
        <w:r w:rsidR="003B46D2">
          <w:rPr>
            <w:rStyle w:val="Hyperlink"/>
            <w:lang w:val="fr-FR"/>
          </w:rPr>
          <w:t>A</w:t>
        </w:r>
      </w:hyperlink>
    </w:p>
    <w:p w14:paraId="6A5C4227" w14:textId="77777777" w:rsidR="00CD2AD4" w:rsidRPr="0032190F" w:rsidRDefault="00CD2AD4" w:rsidP="00242C0F">
      <w:pPr>
        <w:jc w:val="both"/>
        <w:rPr>
          <w:lang w:val="fr-FR"/>
        </w:rPr>
      </w:pPr>
    </w:p>
    <w:p w14:paraId="7062B898" w14:textId="046B1252" w:rsidR="00A119AA" w:rsidRPr="0032190F" w:rsidRDefault="00000000" w:rsidP="00242C0F">
      <w:pPr>
        <w:jc w:val="both"/>
        <w:rPr>
          <w:lang w:val="fr-FR"/>
        </w:rPr>
      </w:pPr>
      <w:hyperlink r:id="rId5585" w:anchor="Cul_Art__GBT_statuaire_SM" w:history="1">
        <w:r w:rsidR="00A119AA" w:rsidRPr="0032190F">
          <w:rPr>
            <w:rStyle w:val="Hyperlink"/>
            <w:lang w:val="fr-FR"/>
          </w:rPr>
          <w:t>statue-menhir</w:t>
        </w:r>
      </w:hyperlink>
      <w:r w:rsidR="00CD2AD4" w:rsidRPr="00CD2AD4">
        <w:rPr>
          <w:lang w:val="fr-FR"/>
        </w:rPr>
        <w:t xml:space="preserve">, "objet" identique à </w:t>
      </w:r>
      <w:r w:rsidR="00CD2AD4">
        <w:rPr>
          <w:lang w:val="fr-FR"/>
        </w:rPr>
        <w:t xml:space="preserve">ceux découvert à </w:t>
      </w:r>
      <w:hyperlink r:id="rId5586" w:anchor="Sit_Sargel" w:history="1">
        <w:r w:rsidR="00CD2AD4" w:rsidRPr="00CD2AD4">
          <w:rPr>
            <w:rStyle w:val="Hyperlink"/>
            <w:lang w:val="fr-FR"/>
          </w:rPr>
          <w:t>Sargel</w:t>
        </w:r>
      </w:hyperlink>
      <w:r w:rsidR="00CD2AD4" w:rsidRPr="00CD2AD4">
        <w:rPr>
          <w:lang w:val="fr-FR"/>
        </w:rPr>
        <w:t xml:space="preserve"> </w:t>
      </w:r>
      <w:r w:rsidR="00CD2AD4" w:rsidRPr="0032190F">
        <w:rPr>
          <w:szCs w:val="22"/>
          <w:lang w:val="fr-FR"/>
        </w:rPr>
        <w:t>(BIB 2372 fig. 5)</w:t>
      </w:r>
    </w:p>
    <w:p w14:paraId="165084AD" w14:textId="77777777" w:rsidR="00A119AA" w:rsidRPr="0032190F" w:rsidRDefault="00A119AA" w:rsidP="00242C0F">
      <w:pPr>
        <w:jc w:val="both"/>
        <w:rPr>
          <w:lang w:val="fr-FR"/>
        </w:rPr>
      </w:pPr>
    </w:p>
    <w:p w14:paraId="29FE923A" w14:textId="77777777" w:rsidR="00A119AA" w:rsidRPr="0032190F" w:rsidRDefault="00A119AA" w:rsidP="00426FF9">
      <w:pPr>
        <w:pStyle w:val="Heading1"/>
      </w:pPr>
      <w:bookmarkStart w:id="2390" w:name="Sit_Gayette"/>
      <w:r w:rsidRPr="0032190F">
        <w:t>GAYETTE (LA)</w:t>
      </w:r>
    </w:p>
    <w:bookmarkEnd w:id="2390"/>
    <w:p w14:paraId="263C8972" w14:textId="77777777" w:rsidR="00A119AA" w:rsidRPr="0032190F" w:rsidRDefault="00A119AA" w:rsidP="00242C0F">
      <w:pPr>
        <w:jc w:val="both"/>
        <w:rPr>
          <w:lang w:val="fr-FR"/>
        </w:rPr>
      </w:pPr>
    </w:p>
    <w:p w14:paraId="7B71B41A" w14:textId="2759FF5E" w:rsidR="00A119AA" w:rsidRPr="0032190F" w:rsidRDefault="00E51583" w:rsidP="00412459">
      <w:pPr>
        <w:jc w:val="both"/>
        <w:rPr>
          <w:lang w:val="fr-FR"/>
        </w:rPr>
      </w:pPr>
      <w:r w:rsidRPr="0032190F">
        <w:rPr>
          <w:lang w:val="fr-FR"/>
        </w:rPr>
        <w:t xml:space="preserve">(Sanilhac-et-Sagriès, Gard) ? (SS BIB) </w:t>
      </w:r>
      <w:r w:rsidR="00A119AA" w:rsidRPr="0032190F">
        <w:rPr>
          <w:lang w:val="fr-FR"/>
        </w:rPr>
        <w:t>statue-menhi</w:t>
      </w:r>
      <w:r w:rsidR="00F4509D" w:rsidRPr="0032190F">
        <w:rPr>
          <w:lang w:val="fr-FR"/>
        </w:rPr>
        <w:t xml:space="preserve">r </w:t>
      </w:r>
      <w:r w:rsidR="00412459" w:rsidRPr="0032190F">
        <w:rPr>
          <w:lang w:val="fr-FR"/>
        </w:rPr>
        <w:t xml:space="preserve">du </w:t>
      </w:r>
      <w:hyperlink r:id="rId5587" w:anchor="Cul_Steles_Languedoc_Mediterraneen" w:history="1">
        <w:r w:rsidR="00412459" w:rsidRPr="0032190F">
          <w:rPr>
            <w:rStyle w:val="Hyperlink"/>
            <w:lang w:val="fr-FR"/>
          </w:rPr>
          <w:t>Languedoc méditerranéen</w:t>
        </w:r>
      </w:hyperlink>
      <w:r w:rsidR="00412459" w:rsidRPr="0032190F">
        <w:rPr>
          <w:lang w:val="fr-FR"/>
        </w:rPr>
        <w:t xml:space="preserve"> </w:t>
      </w:r>
      <w:r w:rsidR="00F4509D" w:rsidRPr="0032190F">
        <w:rPr>
          <w:lang w:val="fr-FR"/>
        </w:rPr>
        <w:t xml:space="preserve">(SS BIB) étroitement comparable à la SM de </w:t>
      </w:r>
      <w:hyperlink r:id="rId5588" w:anchor="Sit_Montaillon" w:history="1">
        <w:r w:rsidR="00F4509D" w:rsidRPr="0032190F">
          <w:rPr>
            <w:rStyle w:val="Hyperlink"/>
            <w:lang w:val="fr-FR"/>
          </w:rPr>
          <w:t>Montaïon</w:t>
        </w:r>
      </w:hyperlink>
      <w:r w:rsidR="00F4509D" w:rsidRPr="0032190F">
        <w:rPr>
          <w:lang w:val="fr-FR"/>
        </w:rPr>
        <w:t xml:space="preserve"> (BIB 2285 p. 250) </w:t>
      </w:r>
    </w:p>
    <w:p w14:paraId="5417338B" w14:textId="77777777" w:rsidR="00A119AA" w:rsidRPr="0032190F" w:rsidRDefault="00A119AA" w:rsidP="00242C0F">
      <w:pPr>
        <w:jc w:val="both"/>
        <w:rPr>
          <w:lang w:val="fr-FR"/>
        </w:rPr>
      </w:pPr>
    </w:p>
    <w:p w14:paraId="19213D21" w14:textId="77777777" w:rsidR="00172E1F" w:rsidRPr="0032190F" w:rsidRDefault="00172E1F" w:rsidP="00426FF9">
      <w:pPr>
        <w:pStyle w:val="Heading1"/>
      </w:pPr>
      <w:bookmarkStart w:id="2391" w:name="Sit_Montaillon"/>
      <w:r w:rsidRPr="0032190F">
        <w:t>MONTAILLON</w:t>
      </w:r>
    </w:p>
    <w:bookmarkEnd w:id="2391"/>
    <w:p w14:paraId="2B32E877" w14:textId="77777777" w:rsidR="00172E1F" w:rsidRPr="00865AEC" w:rsidRDefault="00A34265" w:rsidP="00242C0F">
      <w:pPr>
        <w:jc w:val="both"/>
        <w:rPr>
          <w:sz w:val="20"/>
          <w:lang w:val="fr-FR"/>
        </w:rPr>
      </w:pPr>
      <w:r w:rsidRPr="00865AEC">
        <w:rPr>
          <w:sz w:val="20"/>
          <w:lang w:val="fr-FR"/>
        </w:rPr>
        <w:t>Montaion, Montaïon</w:t>
      </w:r>
      <w:r w:rsidR="002D4E0E" w:rsidRPr="00865AEC">
        <w:rPr>
          <w:sz w:val="20"/>
          <w:lang w:val="fr-FR"/>
        </w:rPr>
        <w:t>, Sanilhac</w:t>
      </w:r>
    </w:p>
    <w:p w14:paraId="5B0CF006" w14:textId="77777777" w:rsidR="00F4509D" w:rsidRPr="0032190F" w:rsidRDefault="00F4509D" w:rsidP="00242C0F">
      <w:pPr>
        <w:jc w:val="both"/>
        <w:rPr>
          <w:lang w:val="fr-FR"/>
        </w:rPr>
      </w:pPr>
    </w:p>
    <w:p w14:paraId="1A610B5F" w14:textId="33D8DB05" w:rsidR="00E14C76" w:rsidRPr="0032190F" w:rsidRDefault="00A34265" w:rsidP="00E14C76">
      <w:pPr>
        <w:jc w:val="both"/>
        <w:rPr>
          <w:lang w:val="fr-FR"/>
        </w:rPr>
      </w:pPr>
      <w:r w:rsidRPr="0032190F">
        <w:rPr>
          <w:lang w:val="fr-FR"/>
        </w:rPr>
        <w:t>Montaillon</w:t>
      </w:r>
      <w:r w:rsidR="004C42A7" w:rsidRPr="0032190F">
        <w:rPr>
          <w:lang w:val="fr-FR"/>
        </w:rPr>
        <w:t xml:space="preserve"> </w:t>
      </w:r>
      <w:r w:rsidR="00E14C76" w:rsidRPr="0032190F">
        <w:rPr>
          <w:lang w:val="fr-FR"/>
        </w:rPr>
        <w:t>(Sanilhac-et-Sagriès, Gard).</w:t>
      </w:r>
      <w:r w:rsidR="00412459" w:rsidRPr="0032190F">
        <w:rPr>
          <w:lang w:val="fr-FR"/>
        </w:rPr>
        <w:t xml:space="preserve"> </w:t>
      </w:r>
      <w:r w:rsidR="00E14C76" w:rsidRPr="0032190F">
        <w:rPr>
          <w:lang w:val="fr-FR"/>
        </w:rPr>
        <w:t xml:space="preserve">Un complexe monumental construit au centre d’un vaste habitat appartenant à la culture de </w:t>
      </w:r>
      <w:hyperlink r:id="rId5589" w:anchor="Cul_Ferrières" w:history="1">
        <w:r w:rsidR="00E14C76" w:rsidRPr="0032190F">
          <w:rPr>
            <w:rStyle w:val="Hyperlink"/>
            <w:lang w:val="fr-FR"/>
          </w:rPr>
          <w:t>Ferrières</w:t>
        </w:r>
      </w:hyperlink>
      <w:r w:rsidR="00E14C76" w:rsidRPr="0032190F">
        <w:rPr>
          <w:lang w:val="fr-FR"/>
        </w:rPr>
        <w:t xml:space="preserve"> comprend 2 stèles anthropomorphes </w:t>
      </w:r>
      <w:r w:rsidR="00412459" w:rsidRPr="0032190F">
        <w:rPr>
          <w:lang w:val="fr-FR"/>
        </w:rPr>
        <w:t>[</w:t>
      </w:r>
      <w:hyperlink r:id="rId5590" w:anchor="Cul_Steles_Languedoc_Mediterraneen" w:history="1">
        <w:r w:rsidR="00412459" w:rsidRPr="0032190F">
          <w:rPr>
            <w:rStyle w:val="Hyperlink"/>
            <w:lang w:val="fr-FR"/>
          </w:rPr>
          <w:t>Languedoc méditerranéen</w:t>
        </w:r>
      </w:hyperlink>
      <w:r w:rsidR="00412459" w:rsidRPr="0032190F">
        <w:rPr>
          <w:lang w:val="fr-FR"/>
        </w:rPr>
        <w:t xml:space="preserve">] </w:t>
      </w:r>
      <w:r w:rsidR="00E14C76" w:rsidRPr="0032190F">
        <w:rPr>
          <w:lang w:val="fr-FR"/>
        </w:rPr>
        <w:t>et trois petites dalles aniconiques associées à une structure de blocs calcaires (BIB 93 p. 31 (BIB 701)</w:t>
      </w:r>
      <w:r w:rsidR="00F4509D" w:rsidRPr="0032190F">
        <w:rPr>
          <w:lang w:val="fr-FR"/>
        </w:rPr>
        <w:t xml:space="preserve">. </w:t>
      </w:r>
    </w:p>
    <w:p w14:paraId="17FDF249" w14:textId="77777777" w:rsidR="00F4509D" w:rsidRPr="0032190F" w:rsidRDefault="00F4509D" w:rsidP="00520069">
      <w:pPr>
        <w:autoSpaceDE w:val="0"/>
        <w:autoSpaceDN w:val="0"/>
        <w:adjustRightInd w:val="0"/>
        <w:jc w:val="both"/>
        <w:rPr>
          <w:lang w:val="fr-FR"/>
        </w:rPr>
      </w:pPr>
      <w:r w:rsidRPr="0032190F">
        <w:rPr>
          <w:lang w:val="fr-FR"/>
        </w:rPr>
        <w:t>Provient d’un petit monument édifié sur un habitat Ferrière (Gutherz 1987) (BIB 2285 p. 250)</w:t>
      </w:r>
      <w:r w:rsidR="00520069" w:rsidRPr="0032190F">
        <w:rPr>
          <w:lang w:val="fr-FR"/>
        </w:rPr>
        <w:t xml:space="preserve"> </w:t>
      </w:r>
      <w:r w:rsidR="00520069" w:rsidRPr="0032190F">
        <w:rPr>
          <w:rFonts w:eastAsia="Code2000"/>
          <w:lang w:val="fr-FR" w:eastAsia="en-GB"/>
        </w:rPr>
        <w:t>dans une sorte d'</w:t>
      </w:r>
      <w:r w:rsidR="00520069" w:rsidRPr="0032190F">
        <w:rPr>
          <w:rFonts w:eastAsia="Code2000" w:hint="eastAsia"/>
          <w:lang w:val="fr-FR" w:eastAsia="en-GB"/>
        </w:rPr>
        <w:t>é</w:t>
      </w:r>
      <w:r w:rsidR="00520069" w:rsidRPr="0032190F">
        <w:rPr>
          <w:rFonts w:eastAsia="Code2000"/>
          <w:lang w:val="fr-FR" w:eastAsia="en-GB"/>
        </w:rPr>
        <w:t>dicule rituel de la civilisation de Ferri</w:t>
      </w:r>
      <w:r w:rsidR="00520069" w:rsidRPr="0032190F">
        <w:rPr>
          <w:rFonts w:eastAsia="Code2000" w:hint="eastAsia"/>
          <w:lang w:val="fr-FR" w:eastAsia="en-GB"/>
        </w:rPr>
        <w:t>è</w:t>
      </w:r>
      <w:r w:rsidR="00520069" w:rsidRPr="0032190F">
        <w:rPr>
          <w:rFonts w:eastAsia="Code2000"/>
          <w:lang w:val="fr-FR" w:eastAsia="en-GB"/>
        </w:rPr>
        <w:t>re situ</w:t>
      </w:r>
      <w:r w:rsidR="00520069" w:rsidRPr="0032190F">
        <w:rPr>
          <w:rFonts w:eastAsia="Code2000" w:hint="eastAsia"/>
          <w:lang w:val="fr-FR" w:eastAsia="en-GB"/>
        </w:rPr>
        <w:t>é</w:t>
      </w:r>
      <w:r w:rsidR="00520069" w:rsidRPr="0032190F">
        <w:rPr>
          <w:rFonts w:eastAsia="Code2000"/>
          <w:lang w:val="fr-FR" w:eastAsia="en-GB"/>
        </w:rPr>
        <w:t xml:space="preserve"> en plein champ (article sous presse) (BIB 2372 p. 53)</w:t>
      </w:r>
    </w:p>
    <w:p w14:paraId="0444ABE5" w14:textId="1D4268DF" w:rsidR="00283A95" w:rsidRPr="0032190F" w:rsidRDefault="003B46D2" w:rsidP="00283A95">
      <w:pPr>
        <w:jc w:val="both"/>
        <w:rPr>
          <w:lang w:val="fr-FR"/>
        </w:rPr>
      </w:pPr>
      <w:r>
        <w:rPr>
          <w:lang w:val="fr-FR"/>
        </w:rPr>
        <w:lastRenderedPageBreak/>
        <w:t>Pour l'âge du Bronze (SS BIB), l</w:t>
      </w:r>
      <w:r w:rsidR="00283A95" w:rsidRPr="0032190F">
        <w:rPr>
          <w:lang w:val="fr-FR"/>
        </w:rPr>
        <w:t>e site de Montaillon a été fouillé sur une petite superficie (4 m</w:t>
      </w:r>
      <w:r w:rsidR="00283A95" w:rsidRPr="0032190F">
        <w:rPr>
          <w:vertAlign w:val="superscript"/>
          <w:lang w:val="fr-FR"/>
        </w:rPr>
        <w:t>2</w:t>
      </w:r>
      <w:r w:rsidR="00283A95" w:rsidRPr="0032190F">
        <w:rPr>
          <w:lang w:val="fr-FR"/>
        </w:rPr>
        <w:t xml:space="preserve">) a livré du mobilier archéologique dont les ressemblances avec les niveaux du Mailhacien I du </w:t>
      </w:r>
      <w:hyperlink r:id="rId5591" w:anchor="Sit_Marduel" w:history="1">
        <w:r w:rsidR="00283A95" w:rsidRPr="0032190F">
          <w:rPr>
            <w:rStyle w:val="Hyperlink"/>
            <w:lang w:val="fr-FR"/>
          </w:rPr>
          <w:t>Marduel</w:t>
        </w:r>
      </w:hyperlink>
      <w:r w:rsidR="00283A95" w:rsidRPr="0032190F">
        <w:rPr>
          <w:lang w:val="fr-FR"/>
        </w:rPr>
        <w:t xml:space="preserve"> et de </w:t>
      </w:r>
      <w:hyperlink r:id="rId5592" w:anchor="Sit_Redoute_Beaucaire" w:history="1">
        <w:r w:rsidR="00283A95" w:rsidRPr="0032190F">
          <w:rPr>
            <w:rStyle w:val="Hyperlink"/>
            <w:lang w:val="fr-FR"/>
          </w:rPr>
          <w:t>la Redoute</w:t>
        </w:r>
      </w:hyperlink>
      <w:r w:rsidR="00283A95" w:rsidRPr="0032190F">
        <w:rPr>
          <w:lang w:val="fr-FR"/>
        </w:rPr>
        <w:t xml:space="preserve"> sont évidentes (urnes à grand col, coupelles hémisphériques). On pourrait ainsi admettre une perduration des décors incisés zoo- </w:t>
      </w:r>
      <w:hyperlink r:id="rId5593" w:anchor="Cul_Proto_Art_TAC_T_a" w:history="1">
        <w:r w:rsidR="00283A95" w:rsidRPr="0032190F">
          <w:rPr>
            <w:rStyle w:val="Hyperlink"/>
            <w:lang w:val="fr-FR"/>
          </w:rPr>
          <w:t>anthropomorphes</w:t>
        </w:r>
      </w:hyperlink>
      <w:r w:rsidR="00A84BFD" w:rsidRPr="0032190F">
        <w:rPr>
          <w:lang w:val="fr-FR"/>
        </w:rPr>
        <w:t xml:space="preserve"> </w:t>
      </w:r>
      <w:r w:rsidR="00283A95" w:rsidRPr="0032190F">
        <w:rPr>
          <w:lang w:val="fr-FR"/>
        </w:rPr>
        <w:t>jusqu’à une date avancée du 8</w:t>
      </w:r>
      <w:r w:rsidR="00283A95" w:rsidRPr="0032190F">
        <w:rPr>
          <w:vertAlign w:val="superscript"/>
          <w:lang w:val="fr-FR"/>
        </w:rPr>
        <w:t>e</w:t>
      </w:r>
      <w:r w:rsidR="00283A95" w:rsidRPr="0032190F">
        <w:rPr>
          <w:lang w:val="fr-FR"/>
        </w:rPr>
        <w:t xml:space="preserve"> s. dans cette région (Languedoc oriental) et une « phase de transition » très courte (BIB 1858 p. 418).</w:t>
      </w:r>
    </w:p>
    <w:p w14:paraId="59832DB5" w14:textId="77777777" w:rsidR="00283A95" w:rsidRPr="0032190F" w:rsidRDefault="00283A95" w:rsidP="00283A95">
      <w:pPr>
        <w:jc w:val="both"/>
        <w:rPr>
          <w:lang w:val="fr-FR"/>
        </w:rPr>
      </w:pPr>
    </w:p>
    <w:p w14:paraId="187D5777" w14:textId="77777777" w:rsidR="00283A95" w:rsidRPr="0032190F" w:rsidRDefault="00283A95" w:rsidP="00283A95">
      <w:pPr>
        <w:jc w:val="both"/>
        <w:rPr>
          <w:lang w:val="fr-FR"/>
        </w:rPr>
      </w:pPr>
      <w:r w:rsidRPr="0032190F">
        <w:rPr>
          <w:lang w:val="fr-FR"/>
        </w:rPr>
        <w:t xml:space="preserve">Le site de Montaillon (Combe de Montaillon) </w:t>
      </w:r>
      <w:r w:rsidRPr="0032190F">
        <w:rPr>
          <w:lang w:val="fr-FR" w:eastAsia="en-GB"/>
        </w:rPr>
        <w:t xml:space="preserve">est </w:t>
      </w:r>
      <w:r w:rsidRPr="0032190F">
        <w:rPr>
          <w:lang w:val="fr-FR"/>
        </w:rPr>
        <w:t>un habitat du Fer 1 (BIB 1995 fig. 54)</w:t>
      </w:r>
    </w:p>
    <w:p w14:paraId="1B913A7D" w14:textId="77777777" w:rsidR="00283A95" w:rsidRPr="0032190F" w:rsidRDefault="00283A95" w:rsidP="00E14C76">
      <w:pPr>
        <w:jc w:val="both"/>
        <w:rPr>
          <w:lang w:val="fr-FR"/>
        </w:rPr>
      </w:pPr>
    </w:p>
    <w:p w14:paraId="2D7D811D" w14:textId="77777777" w:rsidR="00283A95" w:rsidRPr="0032190F" w:rsidRDefault="00283A95" w:rsidP="00283A95">
      <w:pPr>
        <w:pStyle w:val="Heading2"/>
      </w:pPr>
      <w:r w:rsidRPr="0032190F">
        <w:t>Stèles</w:t>
      </w:r>
    </w:p>
    <w:p w14:paraId="42CEF5C0" w14:textId="77777777" w:rsidR="00283A95" w:rsidRPr="0032190F" w:rsidRDefault="00283A95" w:rsidP="00E14C76">
      <w:pPr>
        <w:jc w:val="both"/>
        <w:rPr>
          <w:lang w:val="fr-FR"/>
        </w:rPr>
      </w:pPr>
      <w:r w:rsidRPr="0032190F">
        <w:rPr>
          <w:lang w:val="fr-FR"/>
        </w:rPr>
        <w:t>Montaillon I, II</w:t>
      </w:r>
    </w:p>
    <w:p w14:paraId="18B693C7" w14:textId="77777777" w:rsidR="00283A95" w:rsidRPr="0032190F" w:rsidRDefault="00283A95" w:rsidP="00E14C76">
      <w:pPr>
        <w:jc w:val="both"/>
        <w:rPr>
          <w:lang w:val="fr-FR"/>
        </w:rPr>
      </w:pPr>
    </w:p>
    <w:p w14:paraId="2F5008A5" w14:textId="70E97C35" w:rsidR="004C42A7" w:rsidRPr="0032190F" w:rsidRDefault="00283A95" w:rsidP="00E14C76">
      <w:pPr>
        <w:jc w:val="both"/>
        <w:rPr>
          <w:lang w:val="fr-FR"/>
        </w:rPr>
      </w:pPr>
      <w:r w:rsidRPr="0032190F">
        <w:rPr>
          <w:lang w:val="fr-FR"/>
        </w:rPr>
        <w:t>R</w:t>
      </w:r>
      <w:r w:rsidR="004C42A7" w:rsidRPr="0032190F">
        <w:rPr>
          <w:lang w:val="fr-FR"/>
        </w:rPr>
        <w:t>eprésentation d’</w:t>
      </w:r>
      <w:hyperlink r:id="rId5594" w:anchor="Cul_Art_TAC_T_t_objet" w:history="1">
        <w:r w:rsidR="004C42A7" w:rsidRPr="0032190F">
          <w:rPr>
            <w:rStyle w:val="Hyperlink"/>
            <w:lang w:val="fr-FR"/>
          </w:rPr>
          <w:t>objet </w:t>
        </w:r>
      </w:hyperlink>
      <w:r w:rsidR="004C42A7" w:rsidRPr="0032190F">
        <w:rPr>
          <w:lang w:val="fr-FR"/>
        </w:rPr>
        <w:t xml:space="preserve"> sur une </w:t>
      </w:r>
      <w:hyperlink r:id="rId5595" w:anchor="Cul_Art__GBT_statuaire_SM" w:history="1">
        <w:r w:rsidR="004C42A7" w:rsidRPr="0032190F">
          <w:rPr>
            <w:rStyle w:val="Hyperlink"/>
            <w:lang w:val="fr-FR"/>
          </w:rPr>
          <w:t>statue-menhir</w:t>
        </w:r>
      </w:hyperlink>
      <w:r w:rsidR="004C42A7" w:rsidRPr="0032190F">
        <w:rPr>
          <w:lang w:val="fr-FR"/>
        </w:rPr>
        <w:t xml:space="preserve"> (BIB 2285 p. 250)</w:t>
      </w:r>
      <w:r w:rsidRPr="0032190F">
        <w:rPr>
          <w:lang w:val="fr-FR"/>
        </w:rPr>
        <w:t>.</w:t>
      </w:r>
      <w:r w:rsidR="00CB2077" w:rsidRPr="0032190F">
        <w:rPr>
          <w:lang w:val="fr-FR"/>
        </w:rPr>
        <w:t xml:space="preserve"> </w:t>
      </w:r>
      <w:r w:rsidR="002D4E0E" w:rsidRPr="0032190F">
        <w:rPr>
          <w:lang w:val="fr-FR"/>
        </w:rPr>
        <w:t>représentation de l' "</w:t>
      </w:r>
      <w:hyperlink r:id="rId5596" w:anchor="Cul_Art_TAC_T_t_objet" w:history="1">
        <w:r w:rsidR="002D4E0E" w:rsidRPr="0032190F">
          <w:rPr>
            <w:rStyle w:val="Hyperlink"/>
            <w:lang w:val="fr-FR"/>
          </w:rPr>
          <w:t>objet</w:t>
        </w:r>
      </w:hyperlink>
      <w:r w:rsidR="002D4E0E" w:rsidRPr="0032190F">
        <w:rPr>
          <w:lang w:val="fr-FR"/>
        </w:rPr>
        <w:t xml:space="preserve">" (BIB 2372 fig. 6) </w:t>
      </w:r>
      <w:r w:rsidRPr="0032190F">
        <w:rPr>
          <w:lang w:val="fr-FR"/>
        </w:rPr>
        <w:t xml:space="preserve">La découverte à Montaillon d’une statue-menhir est venue confirmer que les stèles du </w:t>
      </w:r>
      <w:hyperlink r:id="rId5597" w:anchor="Cul_Steles_Languedoc_Mediterraneen" w:history="1">
        <w:r w:rsidRPr="0032190F">
          <w:rPr>
            <w:rStyle w:val="Hyperlink"/>
            <w:lang w:val="fr-FR"/>
          </w:rPr>
          <w:t>gr</w:t>
        </w:r>
        <w:r w:rsidR="003B46D2">
          <w:rPr>
            <w:rStyle w:val="Hyperlink"/>
            <w:lang w:val="fr-FR"/>
          </w:rPr>
          <w:t>.</w:t>
        </w:r>
        <w:r w:rsidRPr="0032190F">
          <w:rPr>
            <w:rStyle w:val="Hyperlink"/>
            <w:lang w:val="fr-FR"/>
          </w:rPr>
          <w:t xml:space="preserve"> du Languedoc méditerrannéen</w:t>
        </w:r>
      </w:hyperlink>
      <w:r w:rsidRPr="0032190F">
        <w:rPr>
          <w:lang w:val="fr-FR"/>
        </w:rPr>
        <w:t xml:space="preserve"> étaient fortement liées aux lieux d’habitats. Il a également été observé que la dalle était accompagnée de petites stèles aniconiques dressées associées à un pierrier de bloc calcaires qui évoque un alignement au cœur de la culture de </w:t>
      </w:r>
      <w:hyperlink r:id="rId5598" w:anchor="Cul_Ferrières" w:history="1">
        <w:r w:rsidRPr="0032190F">
          <w:rPr>
            <w:rStyle w:val="Hyperlink"/>
            <w:lang w:val="fr-FR"/>
          </w:rPr>
          <w:t>Ferrières</w:t>
        </w:r>
      </w:hyperlink>
      <w:r w:rsidRPr="0032190F">
        <w:rPr>
          <w:lang w:val="fr-FR"/>
        </w:rPr>
        <w:t xml:space="preserve"> (BIB 1169 p. 214 (BIB 701))</w:t>
      </w:r>
    </w:p>
    <w:p w14:paraId="2C686321" w14:textId="77777777" w:rsidR="00B73944" w:rsidRPr="0032190F" w:rsidRDefault="00B73944" w:rsidP="00242C0F">
      <w:pPr>
        <w:jc w:val="both"/>
        <w:rPr>
          <w:lang w:val="fr-FR"/>
        </w:rPr>
      </w:pPr>
    </w:p>
    <w:p w14:paraId="3BAFC3E0" w14:textId="77777777" w:rsidR="000806B9" w:rsidRPr="0032190F" w:rsidRDefault="000806B9" w:rsidP="00426FF9">
      <w:pPr>
        <w:pStyle w:val="Heading1"/>
      </w:pPr>
      <w:bookmarkStart w:id="2392" w:name="Sit_Marduel"/>
      <w:r w:rsidRPr="0032190F">
        <w:t>MARDUE</w:t>
      </w:r>
      <w:r w:rsidR="000A7D3C">
        <w:t>L</w:t>
      </w:r>
      <w:bookmarkEnd w:id="2392"/>
    </w:p>
    <w:p w14:paraId="60FA4EE0" w14:textId="77777777" w:rsidR="000806B9" w:rsidRPr="000F6ED7" w:rsidRDefault="000A7D3C" w:rsidP="006E5931">
      <w:pPr>
        <w:jc w:val="both"/>
        <w:rPr>
          <w:sz w:val="20"/>
          <w:lang w:val="fr-FR"/>
        </w:rPr>
      </w:pPr>
      <w:r w:rsidRPr="000F6ED7">
        <w:rPr>
          <w:sz w:val="20"/>
          <w:lang w:val="fr-FR"/>
        </w:rPr>
        <w:t>Le Marduel</w:t>
      </w:r>
    </w:p>
    <w:p w14:paraId="7DB0D3CB" w14:textId="77777777" w:rsidR="000A7D3C" w:rsidRPr="0032190F" w:rsidRDefault="000A7D3C" w:rsidP="006E5931">
      <w:pPr>
        <w:jc w:val="both"/>
        <w:rPr>
          <w:lang w:val="fr-FR"/>
        </w:rPr>
      </w:pPr>
    </w:p>
    <w:p w14:paraId="03BA0C95" w14:textId="7A3236F5" w:rsidR="00E842DD" w:rsidRDefault="006702EA" w:rsidP="003C750B">
      <w:pPr>
        <w:jc w:val="both"/>
        <w:rPr>
          <w:lang w:val="fr-FR"/>
        </w:rPr>
      </w:pPr>
      <w:r>
        <w:rPr>
          <w:lang w:val="fr-FR"/>
        </w:rPr>
        <w:t xml:space="preserve">L' </w:t>
      </w:r>
      <w:hyperlink r:id="rId5599" w:anchor="Cul_Oppidum" w:history="1">
        <w:r w:rsidRPr="0032190F">
          <w:rPr>
            <w:rStyle w:val="Hyperlink"/>
            <w:lang w:val="fr-FR"/>
          </w:rPr>
          <w:t>oppidum</w:t>
        </w:r>
      </w:hyperlink>
      <w:r w:rsidRPr="0032190F">
        <w:rPr>
          <w:lang w:val="fr-FR"/>
        </w:rPr>
        <w:t xml:space="preserve"> </w:t>
      </w:r>
      <w:r>
        <w:rPr>
          <w:lang w:val="fr-FR"/>
        </w:rPr>
        <w:t xml:space="preserve">de </w:t>
      </w:r>
      <w:r w:rsidR="003C750B" w:rsidRPr="0032190F">
        <w:rPr>
          <w:lang w:val="fr-FR"/>
        </w:rPr>
        <w:t>Marduel (S</w:t>
      </w:r>
      <w:r w:rsidR="00E14C76" w:rsidRPr="0032190F">
        <w:rPr>
          <w:lang w:val="fr-FR"/>
        </w:rPr>
        <w:t>aint-</w:t>
      </w:r>
      <w:r w:rsidR="003C750B" w:rsidRPr="0032190F">
        <w:rPr>
          <w:lang w:val="fr-FR"/>
        </w:rPr>
        <w:t>Bonnet-du-Gard</w:t>
      </w:r>
      <w:r w:rsidR="00C10D01" w:rsidRPr="0032190F">
        <w:rPr>
          <w:lang w:val="fr-FR"/>
        </w:rPr>
        <w:t>, Gard</w:t>
      </w:r>
      <w:r>
        <w:rPr>
          <w:lang w:val="fr-FR"/>
        </w:rPr>
        <w:t>),</w:t>
      </w:r>
      <w:r w:rsidR="003C750B" w:rsidRPr="0032190F">
        <w:rPr>
          <w:lang w:val="fr-FR"/>
        </w:rPr>
        <w:t xml:space="preserve"> </w:t>
      </w:r>
      <w:r w:rsidRPr="0032190F">
        <w:rPr>
          <w:lang w:val="fr-FR"/>
        </w:rPr>
        <w:t>près du Pont-du-Gard</w:t>
      </w:r>
      <w:r>
        <w:rPr>
          <w:lang w:val="fr-FR"/>
        </w:rPr>
        <w:t>, est s</w:t>
      </w:r>
      <w:r w:rsidR="00E842DD">
        <w:rPr>
          <w:lang w:val="fr-FR"/>
        </w:rPr>
        <w:t xml:space="preserve">itué à la confluence </w:t>
      </w:r>
      <w:r>
        <w:rPr>
          <w:lang w:val="fr-FR"/>
        </w:rPr>
        <w:t xml:space="preserve">et en domination </w:t>
      </w:r>
      <w:r w:rsidR="00E842DD">
        <w:rPr>
          <w:lang w:val="fr-FR"/>
        </w:rPr>
        <w:t>du Gardon (BIB 2692)</w:t>
      </w:r>
      <w:r w:rsidR="000F6ED7">
        <w:rPr>
          <w:lang w:val="fr-FR"/>
        </w:rPr>
        <w:t xml:space="preserve"> à 15 km de Beaucaire </w:t>
      </w:r>
      <w:r w:rsidR="000F6ED7">
        <w:rPr>
          <w:lang w:val="fr-FR" w:eastAsia="en-GB"/>
        </w:rPr>
        <w:t>(BIB 3039)</w:t>
      </w:r>
    </w:p>
    <w:p w14:paraId="13817118" w14:textId="77777777" w:rsidR="00245D28" w:rsidRPr="0032190F" w:rsidRDefault="00245D28" w:rsidP="006702EA">
      <w:pPr>
        <w:jc w:val="both"/>
        <w:rPr>
          <w:lang w:val="fr-FR"/>
        </w:rPr>
      </w:pPr>
      <w:r w:rsidRPr="0032190F">
        <w:rPr>
          <w:lang w:val="fr-FR"/>
        </w:rPr>
        <w:t xml:space="preserve">Montre une fréquentation au </w:t>
      </w:r>
      <w:r w:rsidR="006702EA">
        <w:rPr>
          <w:lang w:val="fr-FR"/>
        </w:rPr>
        <w:t>BF 2</w:t>
      </w:r>
      <w:r w:rsidRPr="0032190F">
        <w:rPr>
          <w:lang w:val="fr-FR"/>
        </w:rPr>
        <w:t xml:space="preserve">, </w:t>
      </w:r>
      <w:r w:rsidR="006702EA">
        <w:rPr>
          <w:lang w:val="fr-FR"/>
        </w:rPr>
        <w:t>3b</w:t>
      </w:r>
      <w:r w:rsidRPr="0032190F">
        <w:rPr>
          <w:lang w:val="fr-FR"/>
        </w:rPr>
        <w:t>, au début du 6</w:t>
      </w:r>
      <w:r w:rsidRPr="0032190F">
        <w:rPr>
          <w:vertAlign w:val="superscript"/>
          <w:lang w:val="fr-FR"/>
        </w:rPr>
        <w:t>e</w:t>
      </w:r>
      <w:r w:rsidRPr="0032190F">
        <w:rPr>
          <w:lang w:val="fr-FR"/>
        </w:rPr>
        <w:t xml:space="preserve"> aec (BIB 2053 p. 31). </w:t>
      </w:r>
      <w:r w:rsidR="00BA32B5">
        <w:rPr>
          <w:lang w:val="fr-FR"/>
        </w:rPr>
        <w:t xml:space="preserve">Occupations BF2, BF3b et début 6e aec (BIB 3039) </w:t>
      </w:r>
      <w:r w:rsidRPr="0032190F">
        <w:rPr>
          <w:lang w:val="fr-FR"/>
        </w:rPr>
        <w:t>A la fin du 6</w:t>
      </w:r>
      <w:r w:rsidRPr="0032190F">
        <w:rPr>
          <w:vertAlign w:val="superscript"/>
          <w:lang w:val="fr-FR"/>
        </w:rPr>
        <w:t>e</w:t>
      </w:r>
      <w:r w:rsidRPr="0032190F">
        <w:rPr>
          <w:lang w:val="fr-FR"/>
        </w:rPr>
        <w:t xml:space="preserve"> s., un puissant rempart est constitué (BIB 2053 p. 31). </w:t>
      </w:r>
      <w:r w:rsidR="00BA32B5">
        <w:rPr>
          <w:lang w:val="fr-FR"/>
        </w:rPr>
        <w:t>(BIB 3039)</w:t>
      </w:r>
    </w:p>
    <w:p w14:paraId="67DC6BB3" w14:textId="77777777" w:rsidR="00C10D01" w:rsidRPr="0032190F" w:rsidRDefault="00C10D01" w:rsidP="003C750B">
      <w:pPr>
        <w:jc w:val="both"/>
        <w:rPr>
          <w:lang w:val="fr-FR" w:eastAsia="en-GB"/>
        </w:rPr>
      </w:pPr>
    </w:p>
    <w:p w14:paraId="0E1CA4E5" w14:textId="77777777" w:rsidR="006702EA" w:rsidRPr="00A16DB0" w:rsidRDefault="00932840" w:rsidP="003C750B">
      <w:pPr>
        <w:jc w:val="both"/>
        <w:rPr>
          <w:lang w:val="fr-FR" w:eastAsia="en-GB"/>
        </w:rPr>
      </w:pPr>
      <w:r w:rsidRPr="0032190F">
        <w:rPr>
          <w:lang w:val="fr-FR" w:eastAsia="en-GB"/>
        </w:rPr>
        <w:t>Habitat du BF 3b au Fer 2, rempart de la fin du 6</w:t>
      </w:r>
      <w:r w:rsidRPr="0032190F">
        <w:rPr>
          <w:vertAlign w:val="superscript"/>
          <w:lang w:val="fr-FR" w:eastAsia="en-GB"/>
        </w:rPr>
        <w:t>e</w:t>
      </w:r>
      <w:r w:rsidRPr="0032190F">
        <w:rPr>
          <w:lang w:val="fr-FR" w:eastAsia="en-GB"/>
        </w:rPr>
        <w:t xml:space="preserve"> s. (BIB B. Dedet, Table ronde d’Orgnac 2016) </w:t>
      </w:r>
    </w:p>
    <w:p w14:paraId="7BEEAA1F" w14:textId="77777777" w:rsidR="006702EA" w:rsidRDefault="006702EA" w:rsidP="006702EA">
      <w:pPr>
        <w:pStyle w:val="Heading2"/>
        <w:rPr>
          <w:lang w:eastAsia="en-GB"/>
        </w:rPr>
      </w:pPr>
      <w:r>
        <w:rPr>
          <w:lang w:eastAsia="en-GB"/>
        </w:rPr>
        <w:br/>
      </w:r>
      <w:r w:rsidR="00BA32B5">
        <w:rPr>
          <w:lang w:eastAsia="en-GB"/>
        </w:rPr>
        <w:t>s</w:t>
      </w:r>
      <w:r>
        <w:rPr>
          <w:lang w:eastAsia="en-GB"/>
        </w:rPr>
        <w:t>culptures</w:t>
      </w:r>
    </w:p>
    <w:p w14:paraId="0E016BAA" w14:textId="77777777" w:rsidR="006702EA" w:rsidRDefault="006702EA" w:rsidP="003C750B">
      <w:pPr>
        <w:jc w:val="both"/>
        <w:rPr>
          <w:lang w:val="fr-FR" w:eastAsia="en-GB"/>
        </w:rPr>
      </w:pPr>
    </w:p>
    <w:p w14:paraId="678C0ABC" w14:textId="6A35A08D" w:rsidR="000F6ED7" w:rsidRDefault="000F6ED7" w:rsidP="000F6ED7">
      <w:pPr>
        <w:autoSpaceDE w:val="0"/>
        <w:autoSpaceDN w:val="0"/>
        <w:rPr>
          <w:lang w:val="fr-FR" w:eastAsia="en-GB"/>
        </w:rPr>
      </w:pPr>
      <w:r w:rsidRPr="000F6ED7">
        <w:rPr>
          <w:szCs w:val="22"/>
          <w:lang w:val="fr-FR" w:eastAsia="en-GB"/>
        </w:rPr>
        <w:t xml:space="preserve">gr. </w:t>
      </w:r>
      <w:hyperlink r:id="rId5600" w:anchor="Cul_Steles_Naturalistes" w:history="1">
        <w:r w:rsidRPr="000F6ED7">
          <w:rPr>
            <w:rStyle w:val="Hyperlink"/>
            <w:szCs w:val="22"/>
            <w:lang w:val="fr-FR" w:eastAsia="en-GB"/>
          </w:rPr>
          <w:t>stèles naturalistes</w:t>
        </w:r>
      </w:hyperlink>
      <w:r w:rsidRPr="000F6ED7">
        <w:rPr>
          <w:szCs w:val="22"/>
          <w:lang w:val="fr-FR" w:eastAsia="en-GB"/>
        </w:rPr>
        <w:t xml:space="preserve"> (SS BIB)</w:t>
      </w:r>
      <w:r>
        <w:rPr>
          <w:szCs w:val="22"/>
          <w:lang w:val="fr-FR" w:eastAsia="en-GB"/>
        </w:rPr>
        <w:t xml:space="preserve"> </w:t>
      </w:r>
      <w:r w:rsidRPr="000F6ED7">
        <w:rPr>
          <w:lang w:val="fr-FR" w:eastAsia="en-GB"/>
        </w:rPr>
        <w:t>À la base d’une épaisse stratigraphie a été dégagée une maison à deux pièces appuyée contre le parement intérieur de l’enceinte archaïque et ouvrant sur une large cour enclose. Un abondant mobilier a permis de dater la construction de cette habitation à la fin du VIe s. av. n. è. et sa destruction dans le premier quart du Ve s. C’est dans les murs de cette maison qu’ont été découverts en réemploi des fragments de stèles et de piliers en pierre taillée (fig. 2), ainsi que la base cubique d’un buste orné d’un torque (Py, Lebeaupin 1994).</w:t>
      </w:r>
      <w:r>
        <w:rPr>
          <w:lang w:val="fr-FR" w:eastAsia="en-GB"/>
        </w:rPr>
        <w:t>(BIB 3039)</w:t>
      </w:r>
    </w:p>
    <w:p w14:paraId="0284AE0F" w14:textId="77777777" w:rsidR="006702EA" w:rsidRPr="0032190F" w:rsidRDefault="006702EA" w:rsidP="006702EA">
      <w:pPr>
        <w:jc w:val="both"/>
        <w:rPr>
          <w:lang w:val="fr-FR"/>
        </w:rPr>
      </w:pPr>
      <w:r w:rsidRPr="0032190F">
        <w:rPr>
          <w:lang w:val="fr-FR" w:eastAsia="en-GB"/>
        </w:rPr>
        <w:t>Le(s) stèle(s) devaient être associée(s) à un portique d'exposition comme le montre la présence d'éléments: linteaux, piedroits, etc. (BIB 2524)</w:t>
      </w:r>
      <w:r>
        <w:rPr>
          <w:lang w:val="fr-FR" w:eastAsia="en-GB"/>
        </w:rPr>
        <w:t xml:space="preserve"> </w:t>
      </w:r>
      <w:r w:rsidRPr="0032190F">
        <w:rPr>
          <w:lang w:val="fr-FR"/>
        </w:rPr>
        <w:t>L’ensemble homogène de sculptures mis au jour regroupe deux sous-ensembles :</w:t>
      </w:r>
    </w:p>
    <w:p w14:paraId="37162E2C" w14:textId="77777777" w:rsidR="006702EA" w:rsidRPr="0032190F" w:rsidRDefault="006702EA" w:rsidP="006702EA">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45"/>
        <w:gridCol w:w="7888"/>
      </w:tblGrid>
      <w:tr w:rsidR="006702EA" w14:paraId="5E6EF373" w14:textId="77777777" w:rsidTr="00C35EA7">
        <w:trPr>
          <w:jc w:val="center"/>
        </w:trPr>
        <w:tc>
          <w:tcPr>
            <w:tcW w:w="1145" w:type="dxa"/>
          </w:tcPr>
          <w:p w14:paraId="68F614B8" w14:textId="77777777" w:rsidR="006702EA" w:rsidRDefault="006702EA" w:rsidP="00C35EA7">
            <w:pPr>
              <w:jc w:val="center"/>
            </w:pPr>
            <w:r>
              <w:t>groupes</w:t>
            </w:r>
          </w:p>
          <w:p w14:paraId="4385B34E" w14:textId="77777777" w:rsidR="006702EA" w:rsidRDefault="006702EA" w:rsidP="00C35EA7">
            <w:pPr>
              <w:jc w:val="center"/>
            </w:pPr>
            <w:r>
              <w:t>sculptés</w:t>
            </w:r>
          </w:p>
        </w:tc>
        <w:tc>
          <w:tcPr>
            <w:tcW w:w="7888" w:type="dxa"/>
          </w:tcPr>
          <w:p w14:paraId="7B3C96B7" w14:textId="77777777" w:rsidR="006702EA" w:rsidRDefault="006702EA" w:rsidP="00C35EA7">
            <w:pPr>
              <w:jc w:val="center"/>
            </w:pPr>
            <w:r>
              <w:t>description</w:t>
            </w:r>
          </w:p>
        </w:tc>
      </w:tr>
      <w:tr w:rsidR="006702EA" w:rsidRPr="000A7C3E" w14:paraId="79CE30BD" w14:textId="77777777" w:rsidTr="00C35EA7">
        <w:trPr>
          <w:jc w:val="center"/>
        </w:trPr>
        <w:tc>
          <w:tcPr>
            <w:tcW w:w="1145" w:type="dxa"/>
            <w:vAlign w:val="center"/>
          </w:tcPr>
          <w:p w14:paraId="617E5E1D" w14:textId="7DC791BA" w:rsidR="006702EA" w:rsidRDefault="00000000" w:rsidP="00C35EA7">
            <w:pPr>
              <w:jc w:val="center"/>
            </w:pPr>
            <w:hyperlink r:id="rId5601" w:anchor="Sit_Marduel_sculp_piliers" w:history="1">
              <w:r w:rsidR="006702EA" w:rsidRPr="000F6ED7">
                <w:rPr>
                  <w:rStyle w:val="Hyperlink"/>
                </w:rPr>
                <w:t>1</w:t>
              </w:r>
            </w:hyperlink>
          </w:p>
        </w:tc>
        <w:tc>
          <w:tcPr>
            <w:tcW w:w="7888" w:type="dxa"/>
          </w:tcPr>
          <w:p w14:paraId="47ED687C" w14:textId="77777777" w:rsidR="006702EA" w:rsidRPr="00C35EA7" w:rsidRDefault="006702EA" w:rsidP="00C35EA7">
            <w:pPr>
              <w:jc w:val="both"/>
              <w:rPr>
                <w:sz w:val="20"/>
                <w:lang w:val="fr-FR"/>
              </w:rPr>
            </w:pPr>
            <w:r w:rsidRPr="00C35EA7">
              <w:rPr>
                <w:sz w:val="20"/>
                <w:lang w:val="fr-FR"/>
              </w:rPr>
              <w:t>10 fragments de piliers monolithiques appartenant au moins à 5 individus différents</w:t>
            </w:r>
          </w:p>
        </w:tc>
      </w:tr>
      <w:tr w:rsidR="006702EA" w:rsidRPr="000A7C3E" w14:paraId="24BCF57C" w14:textId="77777777" w:rsidTr="00C35EA7">
        <w:trPr>
          <w:jc w:val="center"/>
        </w:trPr>
        <w:tc>
          <w:tcPr>
            <w:tcW w:w="1145" w:type="dxa"/>
            <w:vAlign w:val="center"/>
          </w:tcPr>
          <w:p w14:paraId="7630BEBD" w14:textId="77777777" w:rsidR="006702EA" w:rsidRDefault="006702EA" w:rsidP="00C35EA7">
            <w:pPr>
              <w:jc w:val="center"/>
            </w:pPr>
            <w:r>
              <w:t>2</w:t>
            </w:r>
          </w:p>
        </w:tc>
        <w:tc>
          <w:tcPr>
            <w:tcW w:w="7888" w:type="dxa"/>
          </w:tcPr>
          <w:p w14:paraId="47125112" w14:textId="77777777" w:rsidR="006702EA" w:rsidRPr="00C35EA7" w:rsidRDefault="006702EA" w:rsidP="00C35EA7">
            <w:pPr>
              <w:jc w:val="both"/>
              <w:rPr>
                <w:sz w:val="20"/>
                <w:lang w:val="fr-FR"/>
              </w:rPr>
            </w:pPr>
            <w:r w:rsidRPr="00C35EA7">
              <w:rPr>
                <w:sz w:val="20"/>
                <w:lang w:val="fr-FR"/>
              </w:rPr>
              <w:t>6 fragments de stèles dont un buste avec la tête manquante mais un torque visible</w:t>
            </w:r>
          </w:p>
        </w:tc>
      </w:tr>
    </w:tbl>
    <w:p w14:paraId="002256A4" w14:textId="77777777" w:rsidR="006702EA" w:rsidRDefault="006702EA" w:rsidP="006702EA">
      <w:pPr>
        <w:jc w:val="both"/>
        <w:rPr>
          <w:lang w:val="fr-FR"/>
        </w:rPr>
      </w:pPr>
      <w:r w:rsidRPr="0032190F">
        <w:rPr>
          <w:lang w:val="fr-FR"/>
        </w:rPr>
        <w:t>(BIB 2053 p. 31)</w:t>
      </w:r>
    </w:p>
    <w:p w14:paraId="406274B8" w14:textId="77777777" w:rsidR="000F6ED7" w:rsidRDefault="000F6ED7" w:rsidP="006702EA">
      <w:pPr>
        <w:jc w:val="both"/>
        <w:rPr>
          <w:lang w:val="fr-FR"/>
        </w:rPr>
      </w:pPr>
    </w:p>
    <w:p w14:paraId="1C2497F4" w14:textId="3559DC15" w:rsidR="000F6ED7" w:rsidRDefault="000F6ED7" w:rsidP="006702EA">
      <w:pPr>
        <w:jc w:val="both"/>
        <w:rPr>
          <w:lang w:val="fr-FR" w:eastAsia="en-GB"/>
        </w:rPr>
      </w:pPr>
      <w:r w:rsidRPr="000F6ED7">
        <w:rPr>
          <w:i/>
          <w:lang w:val="fr-FR"/>
        </w:rPr>
        <w:t>"</w:t>
      </w:r>
      <w:hyperlink r:id="rId5602" w:anchor="Cul_Steles_Anepigraphes" w:history="1">
        <w:r w:rsidRPr="000F6ED7">
          <w:rPr>
            <w:rStyle w:val="Hyperlink"/>
            <w:i/>
            <w:lang w:val="fr-FR"/>
          </w:rPr>
          <w:t>stèles anépigraphes</w:t>
        </w:r>
      </w:hyperlink>
      <w:r w:rsidRPr="000F6ED7">
        <w:rPr>
          <w:i/>
          <w:lang w:val="fr-FR"/>
        </w:rPr>
        <w:t>"</w:t>
      </w:r>
      <w:r w:rsidRPr="000F6ED7">
        <w:rPr>
          <w:rStyle w:val="Hyperlink"/>
          <w:i/>
          <w:color w:val="auto"/>
          <w:u w:val="none"/>
          <w:lang w:val="fr-FR" w:eastAsia="en-GB"/>
        </w:rPr>
        <w:t xml:space="preserve"> </w:t>
      </w:r>
      <w:r w:rsidRPr="000F6ED7">
        <w:rPr>
          <w:i/>
          <w:lang w:val="fr-FR" w:eastAsia="en-GB"/>
        </w:rPr>
        <w:t>(BIB 2050 fig. 1)</w:t>
      </w:r>
    </w:p>
    <w:p w14:paraId="42E63D16" w14:textId="77777777" w:rsidR="006702EA" w:rsidRDefault="006702EA" w:rsidP="006702EA">
      <w:pPr>
        <w:jc w:val="both"/>
        <w:rPr>
          <w:lang w:val="fr-FR"/>
        </w:rPr>
      </w:pPr>
    </w:p>
    <w:p w14:paraId="15C25FD8" w14:textId="77777777" w:rsidR="006702EA" w:rsidRDefault="006702EA" w:rsidP="006702EA">
      <w:pPr>
        <w:pStyle w:val="Heading3"/>
      </w:pPr>
      <w:bookmarkStart w:id="2393" w:name="Sit_Marduel_sculp_bustebiceph"/>
      <w:r>
        <w:lastRenderedPageBreak/>
        <w:t>buste bicéphale</w:t>
      </w:r>
    </w:p>
    <w:bookmarkEnd w:id="2393"/>
    <w:p w14:paraId="5CE395B1" w14:textId="42F2EFA5" w:rsidR="006702EA" w:rsidRDefault="006702EA" w:rsidP="006702EA">
      <w:pPr>
        <w:jc w:val="both"/>
        <w:rPr>
          <w:lang w:val="fr-FR" w:eastAsia="en-GB"/>
        </w:rPr>
      </w:pPr>
      <w:r>
        <w:rPr>
          <w:lang w:val="fr-FR"/>
        </w:rPr>
        <w:t xml:space="preserve">L'arrachement du coup montre une une section très allongée qui indique probablement une </w:t>
      </w:r>
      <w:hyperlink r:id="rId5603" w:anchor="Cul_Art_TAC_T_c_teteBicephale" w:history="1">
        <w:r w:rsidR="00D732A2" w:rsidRPr="00D732A2">
          <w:rPr>
            <w:rStyle w:val="Hyperlink"/>
            <w:lang w:val="fr-FR"/>
          </w:rPr>
          <w:t>bicéphalie</w:t>
        </w:r>
      </w:hyperlink>
      <w:r w:rsidR="00D732A2" w:rsidRPr="00D732A2">
        <w:rPr>
          <w:lang w:val="fr-FR"/>
        </w:rPr>
        <w:t xml:space="preserve"> </w:t>
      </w:r>
      <w:r>
        <w:rPr>
          <w:lang w:val="fr-FR"/>
        </w:rPr>
        <w:t xml:space="preserve">(BIB 2053). </w:t>
      </w:r>
      <w:r>
        <w:rPr>
          <w:szCs w:val="22"/>
          <w:lang w:val="fr-FR" w:eastAsia="en-GB"/>
        </w:rPr>
        <w:t>B</w:t>
      </w:r>
      <w:r w:rsidRPr="0032190F">
        <w:rPr>
          <w:szCs w:val="22"/>
          <w:lang w:val="fr-FR" w:eastAsia="en-GB"/>
        </w:rPr>
        <w:t xml:space="preserve">uste bicéphale découvert en remploi dans des niveaux du dernier quart du </w:t>
      </w:r>
      <w:r>
        <w:rPr>
          <w:szCs w:val="22"/>
          <w:lang w:val="fr-FR" w:eastAsia="en-GB"/>
        </w:rPr>
        <w:t>6e</w:t>
      </w:r>
      <w:r w:rsidRPr="0032190F">
        <w:rPr>
          <w:szCs w:val="13"/>
          <w:lang w:val="fr-FR" w:eastAsia="en-GB"/>
        </w:rPr>
        <w:t xml:space="preserve"> </w:t>
      </w:r>
      <w:r w:rsidRPr="0032190F">
        <w:rPr>
          <w:szCs w:val="22"/>
          <w:lang w:val="fr-FR" w:eastAsia="en-GB"/>
        </w:rPr>
        <w:t xml:space="preserve">av. J.-C., accompagné de stèles et de fragments de linteaux (Py, Lebeaupin 1994). Sur cette pièce, malheureusement fragmentée, est figuré un torque en bas-relief. La représentation de cet objet à forte signification symbolique désignerait son propriétaire comme un noble et, plus largement, un personnage au statut social élevé appartenant à l’élite de la communauté.(BIB 2524)  </w:t>
      </w:r>
      <w:r w:rsidRPr="0032190F">
        <w:rPr>
          <w:lang w:val="fr-FR" w:eastAsia="en-GB"/>
        </w:rPr>
        <w:t xml:space="preserve"> </w:t>
      </w:r>
    </w:p>
    <w:p w14:paraId="21F2984B" w14:textId="77777777" w:rsidR="006702EA" w:rsidRDefault="00D732A2" w:rsidP="003C750B">
      <w:pPr>
        <w:jc w:val="both"/>
        <w:rPr>
          <w:lang w:val="fr-FR" w:eastAsia="en-GB"/>
        </w:rPr>
      </w:pPr>
      <w:r>
        <w:rPr>
          <w:lang w:val="fr-FR" w:eastAsia="en-GB"/>
        </w:rPr>
        <w:t>bicéphalie = potnia theron (SS BIB)</w:t>
      </w:r>
    </w:p>
    <w:p w14:paraId="72C94BC9" w14:textId="77777777" w:rsidR="000F6ED7" w:rsidRDefault="000F6ED7" w:rsidP="003C750B">
      <w:pPr>
        <w:jc w:val="both"/>
        <w:rPr>
          <w:lang w:val="fr-FR" w:eastAsia="en-GB"/>
        </w:rPr>
      </w:pPr>
      <w:r w:rsidRPr="000F6ED7">
        <w:rPr>
          <w:lang w:val="fr-FR" w:eastAsia="en-GB"/>
        </w:rPr>
        <w:t>Le buste, enfin, est sculpté sur un socle en forme de parallélépipède dont les angles sont vifs, sauf à la partie supérieure où deux petits biseaux existent sur les côtés, évoquant des épaules (fig. 5 A). L’arrachement du cou présente en plan une section très allongée dans le sens de la profondeur du bloc et un dessin concave au centre qui indique très probablement que l’on a affaire à un bicéphale (fig. 5 B). L’un des côtés du cou porte un torque en basrelief, dont le dessin s’efface progressivement vers l’arrière</w:t>
      </w:r>
      <w:r>
        <w:rPr>
          <w:lang w:val="fr-FR" w:eastAsia="en-GB"/>
        </w:rPr>
        <w:t xml:space="preserve"> (BIB 3039)</w:t>
      </w:r>
      <w:r w:rsidRPr="000F6ED7">
        <w:rPr>
          <w:lang w:val="fr-FR" w:eastAsia="en-GB"/>
        </w:rPr>
        <w:t xml:space="preserve">. Sur le lit de pose se trouve une profonde mortaise quadrangulaire qui devait servir à fixer le buste sur un support, certainement un pilier. Les faces latérales et le plan de pose présentent en outre plusieurs cupules creusées par percussion et abrasion (fig. 5 C). </w:t>
      </w:r>
      <w:r>
        <w:rPr>
          <w:lang w:val="fr-FR" w:eastAsia="en-GB"/>
        </w:rPr>
        <w:t>(BIB 3039)</w:t>
      </w:r>
    </w:p>
    <w:p w14:paraId="2F6D565B" w14:textId="77777777" w:rsidR="000F6ED7" w:rsidRDefault="000F6ED7" w:rsidP="003C750B">
      <w:pPr>
        <w:jc w:val="both"/>
        <w:rPr>
          <w:lang w:val="fr-FR" w:eastAsia="en-GB"/>
        </w:rPr>
      </w:pPr>
    </w:p>
    <w:p w14:paraId="1096B01C" w14:textId="77777777" w:rsidR="000F6ED7" w:rsidRDefault="000F6ED7" w:rsidP="000F6ED7">
      <w:pPr>
        <w:pStyle w:val="Heading4"/>
        <w:rPr>
          <w:lang w:eastAsia="en-GB"/>
        </w:rPr>
      </w:pPr>
      <w:r>
        <w:rPr>
          <w:lang w:eastAsia="en-GB"/>
        </w:rPr>
        <w:t>technique</w:t>
      </w:r>
    </w:p>
    <w:p w14:paraId="7FEEEDD9" w14:textId="77777777" w:rsidR="000F6ED7" w:rsidRDefault="000F6ED7" w:rsidP="000F6ED7">
      <w:pPr>
        <w:rPr>
          <w:lang w:val="fr-FR" w:eastAsia="en-GB"/>
        </w:rPr>
      </w:pPr>
    </w:p>
    <w:p w14:paraId="0C278935" w14:textId="77777777" w:rsidR="000F6ED7" w:rsidRDefault="000F6ED7" w:rsidP="000F6ED7">
      <w:pPr>
        <w:pStyle w:val="Heading5"/>
        <w:rPr>
          <w:lang w:eastAsia="en-GB"/>
        </w:rPr>
      </w:pPr>
      <w:bookmarkStart w:id="2394" w:name="Sit_Marduel_sculp_buste_tek_mortais"/>
      <w:r>
        <w:rPr>
          <w:lang w:eastAsia="en-GB"/>
        </w:rPr>
        <w:t>mortaise</w:t>
      </w:r>
    </w:p>
    <w:bookmarkEnd w:id="2394"/>
    <w:p w14:paraId="63C774F8" w14:textId="77777777" w:rsidR="000F6ED7" w:rsidRDefault="000F6ED7" w:rsidP="000F6ED7">
      <w:pPr>
        <w:rPr>
          <w:lang w:val="fr-FR" w:eastAsia="en-GB"/>
        </w:rPr>
      </w:pPr>
    </w:p>
    <w:p w14:paraId="75DF2934" w14:textId="35712125" w:rsidR="000F6ED7" w:rsidRPr="000F6ED7" w:rsidRDefault="000F6ED7" w:rsidP="000F6ED7">
      <w:pPr>
        <w:jc w:val="both"/>
        <w:rPr>
          <w:szCs w:val="22"/>
          <w:lang w:val="fr-FR" w:eastAsia="en-GB"/>
        </w:rPr>
      </w:pPr>
      <w:r>
        <w:rPr>
          <w:szCs w:val="22"/>
          <w:lang w:val="fr-FR" w:eastAsia="en-GB"/>
        </w:rPr>
        <w:t>M</w:t>
      </w:r>
      <w:r w:rsidRPr="000F6ED7">
        <w:rPr>
          <w:szCs w:val="22"/>
          <w:lang w:val="fr-FR" w:eastAsia="en-GB"/>
        </w:rPr>
        <w:t xml:space="preserve">ortaise inférieure tout à fait semblable à celui du </w:t>
      </w:r>
      <w:hyperlink r:id="rId5604" w:anchor="Sit_Guiraud_Camp_sculp_buste_tek_mortais" w:history="1">
        <w:r w:rsidRPr="000F6ED7">
          <w:rPr>
            <w:rStyle w:val="Hyperlink"/>
            <w:lang w:val="fr-FR" w:eastAsia="en-GB"/>
          </w:rPr>
          <w:t>Guiraud</w:t>
        </w:r>
      </w:hyperlink>
      <w:r>
        <w:rPr>
          <w:lang w:val="fr-FR" w:eastAsia="en-GB"/>
        </w:rPr>
        <w:t xml:space="preserve"> (BIB 3039)</w:t>
      </w:r>
    </w:p>
    <w:p w14:paraId="0D3CAB4D" w14:textId="77777777" w:rsidR="000F6ED7" w:rsidRDefault="000F6ED7" w:rsidP="003C750B">
      <w:pPr>
        <w:jc w:val="both"/>
        <w:rPr>
          <w:lang w:val="fr-FR" w:eastAsia="en-GB"/>
        </w:rPr>
      </w:pPr>
    </w:p>
    <w:p w14:paraId="6B8462BD" w14:textId="77777777" w:rsidR="000F6ED7" w:rsidRDefault="000F6ED7" w:rsidP="000F6ED7">
      <w:pPr>
        <w:pStyle w:val="Heading4"/>
        <w:rPr>
          <w:lang w:eastAsia="en-GB"/>
        </w:rPr>
      </w:pPr>
      <w:r>
        <w:rPr>
          <w:lang w:eastAsia="en-GB"/>
        </w:rPr>
        <w:t>thèmes</w:t>
      </w:r>
    </w:p>
    <w:p w14:paraId="50CCEE96" w14:textId="77777777" w:rsidR="000F6ED7" w:rsidRDefault="000F6ED7" w:rsidP="000F6ED7">
      <w:pPr>
        <w:pStyle w:val="Heading5"/>
        <w:rPr>
          <w:lang w:eastAsia="en-GB"/>
        </w:rPr>
      </w:pPr>
      <w:r>
        <w:rPr>
          <w:lang w:eastAsia="en-GB"/>
        </w:rPr>
        <w:t>torque</w:t>
      </w:r>
    </w:p>
    <w:p w14:paraId="60E9C921" w14:textId="77777777" w:rsidR="000F6ED7" w:rsidRDefault="000F6ED7" w:rsidP="000F6ED7">
      <w:pPr>
        <w:rPr>
          <w:lang w:val="fr-FR" w:eastAsia="en-GB"/>
        </w:rPr>
      </w:pPr>
      <w:r>
        <w:rPr>
          <w:lang w:val="fr-FR" w:eastAsia="en-GB"/>
        </w:rPr>
        <w:t>L</w:t>
      </w:r>
      <w:r w:rsidRPr="000F6ED7">
        <w:rPr>
          <w:lang w:val="fr-FR" w:eastAsia="en-GB"/>
        </w:rPr>
        <w:t>e torque est ouvert à l’avant mais les extrémités ne sont pas bouletées ni épaissies</w:t>
      </w:r>
      <w:r>
        <w:rPr>
          <w:lang w:val="fr-FR" w:eastAsia="en-GB"/>
        </w:rPr>
        <w:t xml:space="preserve"> (BIB 3039)</w:t>
      </w:r>
      <w:r w:rsidRPr="000F6ED7">
        <w:rPr>
          <w:lang w:val="fr-FR" w:eastAsia="en-GB"/>
        </w:rPr>
        <w:t>.</w:t>
      </w:r>
    </w:p>
    <w:p w14:paraId="03D5F2A0" w14:textId="77777777" w:rsidR="000F6ED7" w:rsidRPr="000F6ED7" w:rsidRDefault="000F6ED7" w:rsidP="000F6ED7">
      <w:pPr>
        <w:rPr>
          <w:lang w:val="fr-FR" w:eastAsia="en-GB"/>
        </w:rPr>
      </w:pPr>
    </w:p>
    <w:p w14:paraId="41C98C5D" w14:textId="77777777" w:rsidR="000F6ED7" w:rsidRDefault="000F6ED7" w:rsidP="003C750B">
      <w:pPr>
        <w:jc w:val="both"/>
        <w:rPr>
          <w:lang w:val="fr-FR" w:eastAsia="en-GB"/>
        </w:rPr>
      </w:pPr>
    </w:p>
    <w:p w14:paraId="6C1A9403" w14:textId="77777777" w:rsidR="000F6ED7" w:rsidRDefault="000F6ED7" w:rsidP="000F6ED7">
      <w:pPr>
        <w:pStyle w:val="Heading3"/>
        <w:rPr>
          <w:lang w:eastAsia="en-GB"/>
        </w:rPr>
      </w:pPr>
      <w:bookmarkStart w:id="2395" w:name="Sit_Marduel_sculp_piliers"/>
      <w:r>
        <w:rPr>
          <w:lang w:eastAsia="en-GB"/>
        </w:rPr>
        <w:t>piliers</w:t>
      </w:r>
    </w:p>
    <w:bookmarkEnd w:id="2395"/>
    <w:p w14:paraId="52AD3B30" w14:textId="77777777" w:rsidR="000F6ED7" w:rsidRPr="000F6ED7" w:rsidRDefault="000F6ED7" w:rsidP="000F6ED7">
      <w:pPr>
        <w:rPr>
          <w:sz w:val="20"/>
          <w:lang w:val="fr-FR" w:eastAsia="en-GB"/>
        </w:rPr>
      </w:pPr>
      <w:r w:rsidRPr="000F6ED7">
        <w:rPr>
          <w:sz w:val="20"/>
          <w:lang w:val="fr-FR" w:eastAsia="en-GB"/>
        </w:rPr>
        <w:t xml:space="preserve">groupe sculpté </w:t>
      </w:r>
      <w:r>
        <w:rPr>
          <w:sz w:val="20"/>
          <w:lang w:val="fr-FR" w:eastAsia="en-GB"/>
        </w:rPr>
        <w:t>1 (BIB 3039)</w:t>
      </w:r>
    </w:p>
    <w:p w14:paraId="5AC48344" w14:textId="77777777" w:rsidR="000F6ED7" w:rsidRPr="000F6ED7" w:rsidRDefault="000F6ED7" w:rsidP="000F6ED7">
      <w:pPr>
        <w:rPr>
          <w:lang w:val="fr-FR" w:eastAsia="en-GB"/>
        </w:rPr>
      </w:pPr>
    </w:p>
    <w:p w14:paraId="3FECB7F2" w14:textId="77777777" w:rsidR="000F6ED7" w:rsidRDefault="000F6ED7" w:rsidP="000F6ED7">
      <w:pPr>
        <w:jc w:val="both"/>
        <w:rPr>
          <w:lang w:val="fr-FR" w:eastAsia="en-GB"/>
        </w:rPr>
      </w:pPr>
      <w:r w:rsidRPr="000F6ED7">
        <w:rPr>
          <w:lang w:val="fr-FR" w:eastAsia="en-GB"/>
        </w:rPr>
        <w:t xml:space="preserve">Dix fragments de piliers monolithes ont été identifiés, appartenant à cinq individus différents au moins, recassés volontairement en plusieurs morceaux lors du réemploi, comme le montrent les traces de découpe avec des coins et les retouches des extrémités. Ces piliers avaient au minimum deux mètres de hauteur si l’on en juge par les cas les mieux conservés ; les sections sont très similaires, situées entre 37 et 42 cm pour la largeur et entre 25,5 et 26,5 cm pour l’épaisseur. Les faces sommitales présentent une mortaise centrale, qui dans un cas se situe à l’intérieur d’une dépression circulaire (fig. 3). </w:t>
      </w:r>
      <w:r>
        <w:rPr>
          <w:lang w:val="fr-FR" w:eastAsia="en-GB"/>
        </w:rPr>
        <w:t xml:space="preserve">(BIB 3039) </w:t>
      </w:r>
    </w:p>
    <w:p w14:paraId="77599C7F" w14:textId="77777777" w:rsidR="000F6ED7" w:rsidRDefault="000F6ED7" w:rsidP="000F6ED7">
      <w:pPr>
        <w:jc w:val="both"/>
        <w:rPr>
          <w:lang w:val="fr-FR" w:eastAsia="en-GB"/>
        </w:rPr>
      </w:pPr>
    </w:p>
    <w:p w14:paraId="43D5AF52" w14:textId="77777777" w:rsidR="000F6ED7" w:rsidRDefault="000F6ED7" w:rsidP="000F6ED7">
      <w:pPr>
        <w:pStyle w:val="Heading4"/>
        <w:rPr>
          <w:lang w:eastAsia="en-GB"/>
        </w:rPr>
      </w:pPr>
      <w:r>
        <w:rPr>
          <w:lang w:eastAsia="en-GB"/>
        </w:rPr>
        <w:t>technique</w:t>
      </w:r>
    </w:p>
    <w:p w14:paraId="77B3A7F0" w14:textId="77777777" w:rsidR="000F6ED7" w:rsidRDefault="000F6ED7" w:rsidP="000F6ED7">
      <w:pPr>
        <w:jc w:val="both"/>
        <w:rPr>
          <w:lang w:val="fr-FR" w:eastAsia="en-GB"/>
        </w:rPr>
      </w:pPr>
    </w:p>
    <w:p w14:paraId="423EA982" w14:textId="77777777" w:rsidR="000F6ED7" w:rsidRDefault="000F6ED7" w:rsidP="000F6ED7">
      <w:pPr>
        <w:pStyle w:val="Heading5"/>
        <w:rPr>
          <w:lang w:eastAsia="en-GB"/>
        </w:rPr>
      </w:pPr>
      <w:r>
        <w:rPr>
          <w:lang w:eastAsia="en-GB"/>
        </w:rPr>
        <w:t>matière première</w:t>
      </w:r>
    </w:p>
    <w:p w14:paraId="78F9BBDC" w14:textId="77777777" w:rsidR="000F6ED7" w:rsidRDefault="000F6ED7" w:rsidP="000F6ED7">
      <w:pPr>
        <w:jc w:val="both"/>
        <w:rPr>
          <w:lang w:val="fr-FR" w:eastAsia="en-GB"/>
        </w:rPr>
      </w:pPr>
    </w:p>
    <w:p w14:paraId="1FA8ECBF" w14:textId="77777777" w:rsidR="000F6ED7" w:rsidRDefault="000F6ED7" w:rsidP="000F6ED7">
      <w:pPr>
        <w:jc w:val="both"/>
        <w:rPr>
          <w:lang w:val="fr-FR" w:eastAsia="en-GB"/>
        </w:rPr>
      </w:pPr>
      <w:r w:rsidRPr="000F6ED7">
        <w:rPr>
          <w:lang w:val="fr-FR" w:eastAsia="en-GB"/>
        </w:rPr>
        <w:t xml:space="preserve">Le matériau employé est homogène : un calcaire coquillier gréseux local dont on connaît au moins une carrière d’extraction sur le site même. </w:t>
      </w:r>
      <w:r>
        <w:rPr>
          <w:lang w:val="fr-FR" w:eastAsia="en-GB"/>
        </w:rPr>
        <w:t>(BIB 3039)</w:t>
      </w:r>
    </w:p>
    <w:p w14:paraId="2E8F1EC0" w14:textId="77777777" w:rsidR="000F6ED7" w:rsidRDefault="000F6ED7" w:rsidP="000F6ED7">
      <w:pPr>
        <w:jc w:val="both"/>
        <w:rPr>
          <w:lang w:val="fr-FR" w:eastAsia="en-GB"/>
        </w:rPr>
      </w:pPr>
    </w:p>
    <w:p w14:paraId="439B6A8A" w14:textId="77777777" w:rsidR="000F6ED7" w:rsidRDefault="000F6ED7" w:rsidP="000F6ED7">
      <w:pPr>
        <w:pStyle w:val="Heading5"/>
        <w:rPr>
          <w:lang w:eastAsia="en-GB"/>
        </w:rPr>
      </w:pPr>
      <w:r>
        <w:rPr>
          <w:lang w:eastAsia="en-GB"/>
        </w:rPr>
        <w:t>mise en forme</w:t>
      </w:r>
    </w:p>
    <w:p w14:paraId="3C531237" w14:textId="77777777" w:rsidR="000F6ED7" w:rsidRDefault="000F6ED7" w:rsidP="000F6ED7">
      <w:pPr>
        <w:jc w:val="both"/>
        <w:rPr>
          <w:lang w:val="fr-FR" w:eastAsia="en-GB"/>
        </w:rPr>
      </w:pPr>
    </w:p>
    <w:p w14:paraId="59EE98E7" w14:textId="77777777" w:rsidR="000F6ED7" w:rsidRDefault="000F6ED7" w:rsidP="000F6ED7">
      <w:pPr>
        <w:jc w:val="both"/>
        <w:rPr>
          <w:lang w:val="fr-FR" w:eastAsia="en-GB"/>
        </w:rPr>
      </w:pPr>
      <w:r w:rsidRPr="000F6ED7">
        <w:rPr>
          <w:lang w:val="fr-FR" w:eastAsia="en-GB"/>
        </w:rPr>
        <w:t>Les traces d’emploi d’une escoude et de coins métalliques que portent ces blocs sont parmi les plus anciens témoignages connus en Gaule d’une extraction de type méditerranéen, à l’aide d’outils de fer</w:t>
      </w:r>
      <w:r>
        <w:rPr>
          <w:lang w:val="fr-FR" w:eastAsia="en-GB"/>
        </w:rPr>
        <w:t xml:space="preserve"> (BIB 3039)</w:t>
      </w:r>
    </w:p>
    <w:p w14:paraId="316CB65A" w14:textId="77777777" w:rsidR="000F6ED7" w:rsidRDefault="000F6ED7" w:rsidP="000F6ED7">
      <w:pPr>
        <w:jc w:val="both"/>
        <w:rPr>
          <w:lang w:val="fr-FR" w:eastAsia="en-GB"/>
        </w:rPr>
      </w:pPr>
    </w:p>
    <w:p w14:paraId="329C6BC5" w14:textId="77777777" w:rsidR="000F6ED7" w:rsidRPr="009656C0" w:rsidRDefault="000F6ED7" w:rsidP="000F6ED7">
      <w:pPr>
        <w:pStyle w:val="Heading3"/>
        <w:rPr>
          <w:lang w:eastAsia="en-GB"/>
        </w:rPr>
      </w:pPr>
      <w:r w:rsidRPr="009656C0">
        <w:rPr>
          <w:lang w:eastAsia="en-GB"/>
        </w:rPr>
        <w:t>stèles</w:t>
      </w:r>
    </w:p>
    <w:p w14:paraId="35DF2C93" w14:textId="77777777" w:rsidR="000F6ED7" w:rsidRPr="000F6ED7" w:rsidRDefault="000F6ED7" w:rsidP="000F6ED7">
      <w:pPr>
        <w:rPr>
          <w:sz w:val="20"/>
          <w:lang w:val="fr-FR" w:eastAsia="en-GB"/>
        </w:rPr>
      </w:pPr>
      <w:r w:rsidRPr="000F6ED7">
        <w:rPr>
          <w:sz w:val="20"/>
          <w:lang w:val="fr-FR" w:eastAsia="en-GB"/>
        </w:rPr>
        <w:t xml:space="preserve">groupe sculpté </w:t>
      </w:r>
      <w:r>
        <w:rPr>
          <w:sz w:val="20"/>
          <w:lang w:val="fr-FR" w:eastAsia="en-GB"/>
        </w:rPr>
        <w:t>2 (BIB 3039)</w:t>
      </w:r>
    </w:p>
    <w:p w14:paraId="4DBDCC3B" w14:textId="77777777" w:rsidR="000F6ED7" w:rsidRDefault="000F6ED7" w:rsidP="000F6ED7">
      <w:pPr>
        <w:jc w:val="both"/>
        <w:rPr>
          <w:lang w:val="fr-FR" w:eastAsia="en-GB"/>
        </w:rPr>
      </w:pPr>
    </w:p>
    <w:p w14:paraId="0550E28E" w14:textId="77777777" w:rsidR="000F6ED7" w:rsidRDefault="000F6ED7" w:rsidP="000F6ED7">
      <w:pPr>
        <w:jc w:val="both"/>
        <w:rPr>
          <w:lang w:val="fr-FR" w:eastAsia="en-GB"/>
        </w:rPr>
      </w:pPr>
      <w:r>
        <w:rPr>
          <w:lang w:val="fr-FR" w:eastAsia="en-GB"/>
        </w:rPr>
        <w:t>Avec les piliers, u</w:t>
      </w:r>
      <w:r w:rsidRPr="000F6ED7">
        <w:rPr>
          <w:lang w:val="fr-FR" w:eastAsia="en-GB"/>
        </w:rPr>
        <w:t xml:space="preserve">n deuxième groupe est constitué de six fragments de stèles, dont trois ont gardé leur sommet arrondi (fig. 4). Ces éléments sont plus minces que les piliers mais présentent comme eux des angles chanfreinés. Cinq sont façonnés dans la même roche et un taillé dans un calcaire coquillier fin, manifestement étranger au substrat local, qui </w:t>
      </w:r>
      <w:r>
        <w:rPr>
          <w:lang w:val="fr-FR" w:eastAsia="en-GB"/>
        </w:rPr>
        <w:t>pourrait provenir de Beaucaire (BIB 3039)</w:t>
      </w:r>
      <w:r w:rsidRPr="000F6ED7">
        <w:rPr>
          <w:lang w:val="fr-FR" w:eastAsia="en-GB"/>
        </w:rPr>
        <w:t>. La taille est de moindre qualité et plus hétérogène, ce qui fait penser à des oeuvres de tailleurs de pierre occasionnels réalisées à diverses périodes, contrairement aux piliers dont l’homogénéité et les caractères techniques témoignent d’un chantier professionnel bien organisé</w:t>
      </w:r>
      <w:r>
        <w:rPr>
          <w:lang w:val="fr-FR" w:eastAsia="en-GB"/>
        </w:rPr>
        <w:t xml:space="preserve"> (BIB 3039)</w:t>
      </w:r>
    </w:p>
    <w:p w14:paraId="0B102360" w14:textId="77777777" w:rsidR="000F6ED7" w:rsidRDefault="000F6ED7" w:rsidP="000F6ED7">
      <w:pPr>
        <w:jc w:val="both"/>
        <w:rPr>
          <w:lang w:val="fr-FR" w:eastAsia="en-GB"/>
        </w:rPr>
      </w:pPr>
    </w:p>
    <w:p w14:paraId="0529DFC9" w14:textId="77777777" w:rsidR="000F6ED7" w:rsidRPr="009656C0" w:rsidRDefault="000F6ED7" w:rsidP="000F6ED7">
      <w:pPr>
        <w:pStyle w:val="Heading3"/>
        <w:rPr>
          <w:lang w:eastAsia="en-GB"/>
        </w:rPr>
      </w:pPr>
      <w:r w:rsidRPr="009656C0">
        <w:rPr>
          <w:lang w:eastAsia="en-GB"/>
        </w:rPr>
        <w:t>interprétations</w:t>
      </w:r>
    </w:p>
    <w:p w14:paraId="327AE78E" w14:textId="77777777" w:rsidR="000F6ED7" w:rsidRDefault="000F6ED7" w:rsidP="000F6ED7">
      <w:pPr>
        <w:jc w:val="both"/>
        <w:rPr>
          <w:lang w:val="fr-FR" w:eastAsia="en-GB"/>
        </w:rPr>
      </w:pPr>
    </w:p>
    <w:p w14:paraId="3011FBA4" w14:textId="77777777" w:rsidR="000F6ED7" w:rsidRPr="000F6ED7" w:rsidRDefault="000F6ED7" w:rsidP="000F6ED7">
      <w:pPr>
        <w:jc w:val="both"/>
        <w:rPr>
          <w:lang w:val="fr-FR" w:eastAsia="en-GB"/>
        </w:rPr>
      </w:pPr>
      <w:r w:rsidRPr="000F6ED7">
        <w:rPr>
          <w:lang w:val="fr-FR"/>
        </w:rPr>
        <w:t>D</w:t>
      </w:r>
      <w:r w:rsidRPr="000F6ED7">
        <w:rPr>
          <w:rStyle w:val="Hyperlink"/>
          <w:color w:val="auto"/>
          <w:u w:val="none"/>
          <w:lang w:val="fr-FR" w:eastAsia="en-GB"/>
        </w:rPr>
        <w:t xml:space="preserve">évolution non-funéraire </w:t>
      </w:r>
      <w:r w:rsidRPr="000F6ED7">
        <w:rPr>
          <w:lang w:val="fr-FR" w:eastAsia="en-GB"/>
        </w:rPr>
        <w:t>(BIB 2050 fig. 1)</w:t>
      </w:r>
    </w:p>
    <w:p w14:paraId="3CEFA03D" w14:textId="77777777" w:rsidR="000F6ED7" w:rsidRPr="000F6ED7" w:rsidRDefault="000F6ED7" w:rsidP="000F6ED7">
      <w:pPr>
        <w:jc w:val="both"/>
        <w:rPr>
          <w:lang w:val="fr-FR" w:eastAsia="en-GB"/>
        </w:rPr>
      </w:pPr>
    </w:p>
    <w:p w14:paraId="4FE31FF2" w14:textId="77777777" w:rsidR="000F6ED7" w:rsidRDefault="000F6ED7" w:rsidP="003C750B">
      <w:pPr>
        <w:jc w:val="both"/>
        <w:rPr>
          <w:lang w:val="fr-FR" w:eastAsia="en-GB"/>
        </w:rPr>
      </w:pPr>
    </w:p>
    <w:p w14:paraId="574D744F" w14:textId="77777777" w:rsidR="000F6ED7" w:rsidRDefault="000F6ED7" w:rsidP="003C750B">
      <w:pPr>
        <w:jc w:val="both"/>
        <w:rPr>
          <w:lang w:val="fr-FR" w:eastAsia="en-GB"/>
        </w:rPr>
      </w:pPr>
    </w:p>
    <w:p w14:paraId="5173DC08" w14:textId="77777777" w:rsidR="000F6ED7" w:rsidRPr="009656C0" w:rsidRDefault="000F6ED7" w:rsidP="000F6ED7">
      <w:pPr>
        <w:pStyle w:val="Heading3"/>
        <w:rPr>
          <w:lang w:eastAsia="en-GB"/>
        </w:rPr>
      </w:pPr>
      <w:r w:rsidRPr="009656C0">
        <w:rPr>
          <w:lang w:eastAsia="en-GB"/>
        </w:rPr>
        <w:t>datations</w:t>
      </w:r>
    </w:p>
    <w:p w14:paraId="64CCF6DF" w14:textId="77777777" w:rsidR="000F6ED7" w:rsidRDefault="000F6ED7" w:rsidP="003C750B">
      <w:pPr>
        <w:jc w:val="both"/>
        <w:rPr>
          <w:lang w:val="fr-FR" w:eastAsia="en-GB"/>
        </w:rPr>
      </w:pPr>
    </w:p>
    <w:p w14:paraId="2627AC4B" w14:textId="77777777" w:rsidR="000F6ED7" w:rsidRPr="000F6ED7" w:rsidRDefault="000F6ED7" w:rsidP="000F6ED7">
      <w:pPr>
        <w:jc w:val="both"/>
        <w:rPr>
          <w:lang w:val="fr-FR" w:eastAsia="en-GB"/>
        </w:rPr>
      </w:pPr>
      <w:r w:rsidRPr="000F6ED7">
        <w:rPr>
          <w:rStyle w:val="Hyperlink"/>
          <w:color w:val="auto"/>
          <w:u w:val="none"/>
          <w:lang w:val="fr-FR" w:eastAsia="en-GB"/>
        </w:rPr>
        <w:t>7</w:t>
      </w:r>
      <w:r w:rsidRPr="000F6ED7">
        <w:rPr>
          <w:rStyle w:val="Hyperlink"/>
          <w:color w:val="auto"/>
          <w:u w:val="none"/>
          <w:vertAlign w:val="superscript"/>
          <w:lang w:val="fr-FR" w:eastAsia="en-GB"/>
        </w:rPr>
        <w:t>e</w:t>
      </w:r>
      <w:r w:rsidRPr="000F6ED7">
        <w:rPr>
          <w:rStyle w:val="Hyperlink"/>
          <w:color w:val="auto"/>
          <w:u w:val="none"/>
          <w:lang w:val="fr-FR" w:eastAsia="en-GB"/>
        </w:rPr>
        <w:t xml:space="preserve"> – 5</w:t>
      </w:r>
      <w:r w:rsidRPr="000F6ED7">
        <w:rPr>
          <w:rStyle w:val="Hyperlink"/>
          <w:color w:val="auto"/>
          <w:u w:val="none"/>
          <w:vertAlign w:val="superscript"/>
          <w:lang w:val="fr-FR" w:eastAsia="en-GB"/>
        </w:rPr>
        <w:t>e</w:t>
      </w:r>
      <w:r w:rsidRPr="000F6ED7">
        <w:rPr>
          <w:rStyle w:val="Hyperlink"/>
          <w:color w:val="auto"/>
          <w:u w:val="none"/>
          <w:lang w:val="fr-FR" w:eastAsia="en-GB"/>
        </w:rPr>
        <w:t xml:space="preserve"> aec </w:t>
      </w:r>
      <w:r w:rsidRPr="000F6ED7">
        <w:rPr>
          <w:lang w:val="fr-FR" w:eastAsia="en-GB"/>
        </w:rPr>
        <w:t>(BIB 2050 fig. 1) Si la datation de ces blocs taillés et sculptés est assurément antérieure à la fin du VIe s., date de construction de la maison qui les réemploie, il est difficile de déterminer l’ampleur de cette antériorité. Si l’on se fie aux dates des fréquentations antérieures de la colline, ce pourrait être le XIe s., le IXe s. ou le début du VIe s. Mais rien n’empêche de supposer que le complexe démantelé ait vécu à une époque où la colline n’était pas occupée. D’après les traces de taille évoluées qu’il a relevées et l’absence de calcin sur les pierres, Jean-Claude Bessac a exprimé sa préférence pour une période peu antérieure au réemploi, c’est-à-dire le courant du VIe s., mais ces indications restent cependant fragiles, et une date plus haute, vers la fin du VIIe ou le début du VIe s., n’est pas exclue</w:t>
      </w:r>
      <w:r>
        <w:rPr>
          <w:lang w:val="fr-FR" w:eastAsia="en-GB"/>
        </w:rPr>
        <w:t xml:space="preserve"> (BIB 3039)</w:t>
      </w:r>
    </w:p>
    <w:p w14:paraId="5B098692" w14:textId="77777777" w:rsidR="000F6ED7" w:rsidRPr="000F6ED7" w:rsidRDefault="000F6ED7" w:rsidP="003C750B">
      <w:pPr>
        <w:jc w:val="both"/>
        <w:rPr>
          <w:lang w:val="fr-FR" w:eastAsia="en-GB"/>
        </w:rPr>
      </w:pPr>
    </w:p>
    <w:p w14:paraId="177C7A44" w14:textId="77777777" w:rsidR="006702EA" w:rsidRPr="000F6ED7" w:rsidRDefault="006702EA" w:rsidP="003C750B">
      <w:pPr>
        <w:jc w:val="both"/>
        <w:rPr>
          <w:lang w:val="fr-FR" w:eastAsia="en-GB"/>
        </w:rPr>
      </w:pPr>
    </w:p>
    <w:p w14:paraId="1D6B3369" w14:textId="77777777" w:rsidR="006702EA" w:rsidRPr="0032190F" w:rsidRDefault="000F6ED7" w:rsidP="006702EA">
      <w:pPr>
        <w:pStyle w:val="Heading2"/>
        <w:rPr>
          <w:lang w:eastAsia="en-GB"/>
        </w:rPr>
      </w:pPr>
      <w:r>
        <w:rPr>
          <w:lang w:eastAsia="en-GB"/>
        </w:rPr>
        <w:t>c</w:t>
      </w:r>
      <w:r w:rsidR="006702EA">
        <w:rPr>
          <w:lang w:eastAsia="en-GB"/>
        </w:rPr>
        <w:t>éramiques</w:t>
      </w:r>
    </w:p>
    <w:p w14:paraId="349FF92B" w14:textId="77777777" w:rsidR="006F2BD1" w:rsidRDefault="006F2BD1" w:rsidP="003C750B">
      <w:pPr>
        <w:jc w:val="both"/>
        <w:rPr>
          <w:lang w:val="fr-FR" w:eastAsia="en-GB"/>
        </w:rPr>
      </w:pPr>
    </w:p>
    <w:p w14:paraId="7826BF09" w14:textId="4D5E1290" w:rsidR="006702EA" w:rsidRDefault="006702EA" w:rsidP="003C750B">
      <w:pPr>
        <w:jc w:val="both"/>
        <w:rPr>
          <w:lang w:val="fr-FR"/>
        </w:rPr>
      </w:pPr>
      <w:r w:rsidRPr="0032190F">
        <w:rPr>
          <w:lang w:val="fr-FR"/>
        </w:rPr>
        <w:t xml:space="preserve">Décors </w:t>
      </w:r>
      <w:r>
        <w:rPr>
          <w:lang w:val="fr-FR"/>
        </w:rPr>
        <w:t xml:space="preserve">céramiques </w:t>
      </w:r>
      <w:hyperlink r:id="rId5605" w:anchor="Cul_Proto_Art_TAC_T_z" w:history="1">
        <w:r w:rsidRPr="0032190F">
          <w:rPr>
            <w:rStyle w:val="Hyperlink"/>
            <w:lang w:val="fr-FR"/>
          </w:rPr>
          <w:t>zoomorphes</w:t>
        </w:r>
      </w:hyperlink>
      <w:r w:rsidRPr="0032190F">
        <w:rPr>
          <w:lang w:val="fr-FR"/>
        </w:rPr>
        <w:t xml:space="preserve"> de la fin de l’âge du Bronze. Beaucoup de coupe</w:t>
      </w:r>
      <w:r w:rsidR="00A16DB0">
        <w:rPr>
          <w:lang w:val="fr-FR"/>
        </w:rPr>
        <w:t>s</w:t>
      </w:r>
      <w:r w:rsidRPr="0032190F">
        <w:rPr>
          <w:lang w:val="fr-FR"/>
        </w:rPr>
        <w:t xml:space="preserve"> et peu de formes hautes (BIB 1880)</w:t>
      </w:r>
    </w:p>
    <w:p w14:paraId="017BA300" w14:textId="77777777" w:rsidR="006702EA" w:rsidRPr="0032190F" w:rsidRDefault="006702EA" w:rsidP="003C750B">
      <w:pPr>
        <w:jc w:val="both"/>
        <w:rPr>
          <w:lang w:val="fr-FR" w:eastAsia="en-GB"/>
        </w:rPr>
      </w:pPr>
    </w:p>
    <w:p w14:paraId="7F28EBAC" w14:textId="77777777" w:rsidR="00EA0475" w:rsidRPr="0032190F" w:rsidRDefault="00EA0475" w:rsidP="00426FF9">
      <w:pPr>
        <w:pStyle w:val="Heading1"/>
      </w:pPr>
      <w:bookmarkStart w:id="2396" w:name="Sit_Serre_Grand"/>
      <w:r w:rsidRPr="0032190F">
        <w:t>SERRE-GRAND</w:t>
      </w:r>
    </w:p>
    <w:bookmarkEnd w:id="2396"/>
    <w:p w14:paraId="5FE619EC" w14:textId="77777777" w:rsidR="00EA0475" w:rsidRPr="0032190F" w:rsidRDefault="00EA0475" w:rsidP="003C750B">
      <w:pPr>
        <w:jc w:val="both"/>
        <w:rPr>
          <w:lang w:val="fr-FR" w:eastAsia="en-GB"/>
        </w:rPr>
      </w:pPr>
      <w:r w:rsidRPr="0032190F">
        <w:rPr>
          <w:lang w:val="fr-FR" w:eastAsia="en-GB"/>
        </w:rPr>
        <w:t>Serres-Grand, Serre Grand</w:t>
      </w:r>
    </w:p>
    <w:p w14:paraId="197D6275" w14:textId="77777777" w:rsidR="00EA0475" w:rsidRPr="0032190F" w:rsidRDefault="00EA0475" w:rsidP="003C750B">
      <w:pPr>
        <w:jc w:val="both"/>
        <w:rPr>
          <w:lang w:val="fr-FR" w:eastAsia="en-GB"/>
        </w:rPr>
      </w:pPr>
    </w:p>
    <w:p w14:paraId="7A36CF4F" w14:textId="199C2693" w:rsidR="00EA0475" w:rsidRDefault="00EA0475" w:rsidP="003C750B">
      <w:pPr>
        <w:jc w:val="both"/>
        <w:rPr>
          <w:lang w:val="fr-FR"/>
        </w:rPr>
      </w:pPr>
      <w:r w:rsidRPr="0032190F">
        <w:rPr>
          <w:lang w:val="fr-FR" w:eastAsia="en-GB"/>
        </w:rPr>
        <w:lastRenderedPageBreak/>
        <w:t xml:space="preserve">La </w:t>
      </w:r>
      <w:hyperlink r:id="rId5606" w:anchor="Cul_Art__GBT_statuaire_SM" w:history="1">
        <w:r w:rsidRPr="0032190F">
          <w:rPr>
            <w:rStyle w:val="Hyperlink"/>
            <w:lang w:val="fr-FR" w:eastAsia="en-GB"/>
          </w:rPr>
          <w:t>SM</w:t>
        </w:r>
      </w:hyperlink>
      <w:r w:rsidRPr="0032190F">
        <w:rPr>
          <w:lang w:val="fr-FR" w:eastAsia="en-GB"/>
        </w:rPr>
        <w:t xml:space="preserve"> du Rebourgil </w:t>
      </w:r>
      <w:r w:rsidRPr="0032190F">
        <w:rPr>
          <w:lang w:val="fr-FR"/>
        </w:rPr>
        <w:t>(Serre-Grand, Aveyron)</w:t>
      </w:r>
      <w:r w:rsidR="00895BF8" w:rsidRPr="0032190F">
        <w:rPr>
          <w:lang w:val="fr-FR"/>
        </w:rPr>
        <w:t xml:space="preserve"> a une </w:t>
      </w:r>
      <w:hyperlink r:id="rId5607" w:anchor="Cul_Art_TAC_T_t_ceinturon_chevron" w:history="1">
        <w:r w:rsidR="00895BF8" w:rsidRPr="0032190F">
          <w:rPr>
            <w:rStyle w:val="Hyperlink"/>
            <w:lang w:val="fr-FR"/>
          </w:rPr>
          <w:t xml:space="preserve">ceinture réalisée </w:t>
        </w:r>
        <w:r w:rsidR="00AE4243" w:rsidRPr="0032190F">
          <w:rPr>
            <w:rStyle w:val="Hyperlink"/>
            <w:lang w:val="fr-FR"/>
          </w:rPr>
          <w:t>à</w:t>
        </w:r>
        <w:r w:rsidR="00895BF8" w:rsidRPr="0032190F">
          <w:rPr>
            <w:rStyle w:val="Hyperlink"/>
            <w:lang w:val="fr-FR"/>
          </w:rPr>
          <w:t xml:space="preserve"> chevrons</w:t>
        </w:r>
      </w:hyperlink>
      <w:r w:rsidR="00895BF8" w:rsidRPr="0032190F">
        <w:rPr>
          <w:lang w:val="fr-FR"/>
        </w:rPr>
        <w:t xml:space="preserve"> = tressé = tissage (BIB MAN 2017)</w:t>
      </w:r>
    </w:p>
    <w:p w14:paraId="23BBFB5E" w14:textId="77777777" w:rsidR="00430338" w:rsidRDefault="00430338" w:rsidP="003C750B">
      <w:pPr>
        <w:jc w:val="both"/>
        <w:rPr>
          <w:lang w:val="fr-FR"/>
        </w:rPr>
      </w:pPr>
    </w:p>
    <w:p w14:paraId="7DA70DC0" w14:textId="77777777" w:rsidR="001B1645" w:rsidRPr="0032190F" w:rsidRDefault="001B1645" w:rsidP="003C750B">
      <w:pPr>
        <w:jc w:val="both"/>
        <w:rPr>
          <w:lang w:val="fr-FR" w:eastAsia="en-GB"/>
        </w:rPr>
      </w:pPr>
    </w:p>
    <w:p w14:paraId="0CC77F55" w14:textId="77777777" w:rsidR="00807DD0" w:rsidRPr="0032190F" w:rsidRDefault="008C24C7" w:rsidP="00426FF9">
      <w:pPr>
        <w:pStyle w:val="Heading1"/>
      </w:pPr>
      <w:bookmarkStart w:id="2397" w:name="Sit_Touries"/>
      <w:r w:rsidRPr="0032190F">
        <w:t>TOURIES</w:t>
      </w:r>
    </w:p>
    <w:bookmarkEnd w:id="2397"/>
    <w:p w14:paraId="5C6C87AA" w14:textId="77777777" w:rsidR="008C24C7" w:rsidRDefault="008C24C7" w:rsidP="003C750B">
      <w:pPr>
        <w:jc w:val="both"/>
        <w:rPr>
          <w:lang w:val="fr-FR"/>
        </w:rPr>
      </w:pPr>
    </w:p>
    <w:p w14:paraId="4A9D6FE8" w14:textId="32077A38" w:rsidR="00E860A1" w:rsidRDefault="006919C9" w:rsidP="00E860A1">
      <w:pPr>
        <w:jc w:val="both"/>
        <w:rPr>
          <w:lang w:val="fr-FR" w:eastAsia="en-GB"/>
        </w:rPr>
      </w:pPr>
      <w:r>
        <w:rPr>
          <w:lang w:val="fr-FR"/>
        </w:rPr>
        <w:t>L</w:t>
      </w:r>
      <w:r w:rsidR="008C24C7" w:rsidRPr="0032190F">
        <w:rPr>
          <w:lang w:val="fr-FR"/>
        </w:rPr>
        <w:t>e site de Touriès (Sai</w:t>
      </w:r>
      <w:r>
        <w:rPr>
          <w:lang w:val="fr-FR"/>
        </w:rPr>
        <w:t>nt-Jean et Saint-Paul, Aveyron)</w:t>
      </w:r>
      <w:r w:rsidR="008C24C7" w:rsidRPr="0032190F">
        <w:rPr>
          <w:lang w:val="fr-FR"/>
        </w:rPr>
        <w:t xml:space="preserve"> </w:t>
      </w:r>
      <w:r>
        <w:rPr>
          <w:lang w:val="fr-FR"/>
        </w:rPr>
        <w:t>est un s</w:t>
      </w:r>
      <w:r w:rsidRPr="0032190F">
        <w:rPr>
          <w:lang w:val="fr-FR"/>
        </w:rPr>
        <w:t xml:space="preserve">anctuaire </w:t>
      </w:r>
      <w:hyperlink r:id="rId5608" w:anchor="Cul_Religion__Heros" w:history="1">
        <w:r w:rsidRPr="0032190F">
          <w:rPr>
            <w:rStyle w:val="Hyperlink"/>
            <w:lang w:val="fr-FR"/>
          </w:rPr>
          <w:t>héroïque</w:t>
        </w:r>
      </w:hyperlink>
      <w:r w:rsidRPr="006919C9">
        <w:rPr>
          <w:lang w:val="fr-FR"/>
        </w:rPr>
        <w:t xml:space="preserve"> </w:t>
      </w:r>
      <w:r w:rsidRPr="0032190F">
        <w:rPr>
          <w:lang w:val="fr-FR"/>
        </w:rPr>
        <w:t xml:space="preserve">du </w:t>
      </w:r>
      <w:hyperlink r:id="rId5609" w:anchor="Cul_Fer_I" w:history="1">
        <w:r w:rsidR="007421BB" w:rsidRPr="007421BB">
          <w:rPr>
            <w:rStyle w:val="Hyperlink"/>
            <w:lang w:val="fr-FR"/>
          </w:rPr>
          <w:t>Fer 1</w:t>
        </w:r>
      </w:hyperlink>
      <w:r w:rsidR="00E51ED9">
        <w:rPr>
          <w:lang w:val="fr-FR"/>
        </w:rPr>
        <w:t xml:space="preserve"> proche d</w:t>
      </w:r>
      <w:r w:rsidR="007421BB">
        <w:rPr>
          <w:lang w:val="fr-FR"/>
        </w:rPr>
        <w:t>u</w:t>
      </w:r>
      <w:r w:rsidR="00E51ED9">
        <w:rPr>
          <w:lang w:val="fr-FR"/>
        </w:rPr>
        <w:t xml:space="preserve"> </w:t>
      </w:r>
      <w:hyperlink r:id="rId5610" w:anchor="Sit_Puech_Le" w:history="1">
        <w:r w:rsidR="00E51ED9" w:rsidRPr="00E51ED9">
          <w:rPr>
            <w:rStyle w:val="Hyperlink"/>
            <w:lang w:val="fr-FR"/>
          </w:rPr>
          <w:t>Puech</w:t>
        </w:r>
      </w:hyperlink>
      <w:r w:rsidRPr="0032190F">
        <w:rPr>
          <w:lang w:val="fr-FR"/>
        </w:rPr>
        <w:t xml:space="preserve"> (BIB P. Gruat, Table ronde d’Orgnac 2016)</w:t>
      </w:r>
      <w:r w:rsidR="00E860A1">
        <w:rPr>
          <w:lang w:val="fr-FR"/>
        </w:rPr>
        <w:t xml:space="preserve"> sanctuaire héroïque archaïque (BIB 2903)</w:t>
      </w:r>
      <w:r>
        <w:rPr>
          <w:lang w:val="fr-FR"/>
        </w:rPr>
        <w:t xml:space="preserve"> </w:t>
      </w:r>
    </w:p>
    <w:p w14:paraId="14DAE762" w14:textId="77777777" w:rsidR="00E860A1" w:rsidRDefault="00E860A1" w:rsidP="003C750B">
      <w:pPr>
        <w:jc w:val="both"/>
        <w:rPr>
          <w:lang w:val="fr-FR"/>
        </w:rPr>
      </w:pPr>
    </w:p>
    <w:p w14:paraId="2CEB54BF" w14:textId="77777777" w:rsidR="00E860A1" w:rsidRDefault="00E860A1" w:rsidP="00E860A1">
      <w:pPr>
        <w:pStyle w:val="Heading2"/>
        <w:rPr>
          <w:lang w:eastAsia="en-GB"/>
        </w:rPr>
      </w:pPr>
      <w:bookmarkStart w:id="2398" w:name="Sit_Touries_per"/>
      <w:r>
        <w:t>Phases</w:t>
      </w:r>
    </w:p>
    <w:bookmarkEnd w:id="2398"/>
    <w:p w14:paraId="5B1EFB6D" w14:textId="77777777" w:rsidR="006919C9" w:rsidRDefault="006919C9" w:rsidP="003C750B">
      <w:pPr>
        <w:jc w:val="both"/>
        <w:rPr>
          <w:lang w:val="fr-FR" w:eastAsia="en-GB"/>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6"/>
        <w:gridCol w:w="2633"/>
      </w:tblGrid>
      <w:tr w:rsidR="006919C9" w14:paraId="7343F8DD" w14:textId="77777777" w:rsidTr="00C35EA7">
        <w:trPr>
          <w:jc w:val="center"/>
        </w:trPr>
        <w:tc>
          <w:tcPr>
            <w:tcW w:w="976" w:type="dxa"/>
          </w:tcPr>
          <w:p w14:paraId="4EA06ED8" w14:textId="77777777" w:rsidR="006919C9" w:rsidRPr="00C35EA7" w:rsidRDefault="006919C9" w:rsidP="00C35EA7">
            <w:pPr>
              <w:jc w:val="center"/>
              <w:rPr>
                <w:lang w:val="fr-FR" w:eastAsia="en-GB"/>
              </w:rPr>
            </w:pPr>
            <w:r w:rsidRPr="00C35EA7">
              <w:rPr>
                <w:lang w:val="fr-FR" w:eastAsia="en-GB"/>
              </w:rPr>
              <w:t>phases</w:t>
            </w:r>
          </w:p>
        </w:tc>
        <w:tc>
          <w:tcPr>
            <w:tcW w:w="2633" w:type="dxa"/>
          </w:tcPr>
          <w:p w14:paraId="7BC94409" w14:textId="77777777" w:rsidR="006919C9" w:rsidRPr="00C35EA7" w:rsidRDefault="006919C9" w:rsidP="00C35EA7">
            <w:pPr>
              <w:jc w:val="center"/>
              <w:rPr>
                <w:lang w:val="fr-FR" w:eastAsia="en-GB"/>
              </w:rPr>
            </w:pPr>
            <w:r w:rsidRPr="00C35EA7">
              <w:rPr>
                <w:lang w:val="fr-FR" w:eastAsia="en-GB"/>
              </w:rPr>
              <w:t>description</w:t>
            </w:r>
          </w:p>
        </w:tc>
      </w:tr>
      <w:tr w:rsidR="006919C9" w14:paraId="7CCBBF12" w14:textId="77777777" w:rsidTr="00C35EA7">
        <w:trPr>
          <w:jc w:val="center"/>
        </w:trPr>
        <w:tc>
          <w:tcPr>
            <w:tcW w:w="976" w:type="dxa"/>
            <w:vAlign w:val="center"/>
          </w:tcPr>
          <w:p w14:paraId="11AF3032" w14:textId="417F8609" w:rsidR="006919C9" w:rsidRPr="00C35EA7" w:rsidRDefault="00000000" w:rsidP="00C35EA7">
            <w:pPr>
              <w:jc w:val="center"/>
              <w:rPr>
                <w:lang w:val="fr-FR" w:eastAsia="en-GB"/>
              </w:rPr>
            </w:pPr>
            <w:hyperlink r:id="rId5611" w:anchor="Sit_Touries_per2" w:history="1">
              <w:r w:rsidR="006919C9" w:rsidRPr="00C35EA7">
                <w:rPr>
                  <w:rStyle w:val="Hyperlink"/>
                  <w:lang w:val="fr-FR" w:eastAsia="en-GB"/>
                </w:rPr>
                <w:t>2</w:t>
              </w:r>
            </w:hyperlink>
          </w:p>
        </w:tc>
        <w:tc>
          <w:tcPr>
            <w:tcW w:w="2633" w:type="dxa"/>
          </w:tcPr>
          <w:p w14:paraId="08D8B606" w14:textId="77777777" w:rsidR="006919C9" w:rsidRPr="00C35EA7" w:rsidRDefault="006919C9" w:rsidP="00C35EA7">
            <w:pPr>
              <w:jc w:val="both"/>
              <w:rPr>
                <w:lang w:val="fr-FR" w:eastAsia="en-GB"/>
              </w:rPr>
            </w:pPr>
            <w:r w:rsidRPr="00C35EA7">
              <w:rPr>
                <w:lang w:val="fr-FR"/>
              </w:rPr>
              <w:t>instalation d'un tumulus</w:t>
            </w:r>
          </w:p>
        </w:tc>
      </w:tr>
      <w:tr w:rsidR="006919C9" w:rsidRPr="00E860A1" w14:paraId="73A0F5D3" w14:textId="77777777" w:rsidTr="00C35EA7">
        <w:trPr>
          <w:jc w:val="center"/>
        </w:trPr>
        <w:tc>
          <w:tcPr>
            <w:tcW w:w="976" w:type="dxa"/>
            <w:vAlign w:val="center"/>
          </w:tcPr>
          <w:p w14:paraId="2F6E0CE7" w14:textId="5B556DD9" w:rsidR="006919C9" w:rsidRPr="00C35EA7" w:rsidRDefault="00000000" w:rsidP="00C35EA7">
            <w:pPr>
              <w:jc w:val="center"/>
              <w:rPr>
                <w:lang w:val="fr-FR" w:eastAsia="en-GB"/>
              </w:rPr>
            </w:pPr>
            <w:hyperlink r:id="rId5612" w:anchor="Sit_Touries_per2" w:history="1">
              <w:r w:rsidR="006919C9" w:rsidRPr="00C35EA7">
                <w:rPr>
                  <w:rStyle w:val="Hyperlink"/>
                  <w:lang w:val="fr-FR" w:eastAsia="en-GB"/>
                </w:rPr>
                <w:t>1</w:t>
              </w:r>
            </w:hyperlink>
          </w:p>
        </w:tc>
        <w:tc>
          <w:tcPr>
            <w:tcW w:w="2633" w:type="dxa"/>
          </w:tcPr>
          <w:p w14:paraId="2BF1BB08" w14:textId="58D850DE" w:rsidR="006919C9" w:rsidRPr="00C35EA7" w:rsidRDefault="00000000" w:rsidP="00C35EA7">
            <w:pPr>
              <w:jc w:val="both"/>
              <w:rPr>
                <w:lang w:val="fr-FR" w:eastAsia="en-GB"/>
              </w:rPr>
            </w:pPr>
            <w:hyperlink r:id="rId5613" w:anchor="Sit_Touries_s" w:history="1">
              <w:r w:rsidR="006919C9" w:rsidRPr="00C35EA7">
                <w:rPr>
                  <w:rStyle w:val="Hyperlink"/>
                  <w:lang w:val="fr-FR"/>
                </w:rPr>
                <w:t>stèles</w:t>
              </w:r>
            </w:hyperlink>
            <w:r w:rsidR="006919C9" w:rsidRPr="00C35EA7">
              <w:rPr>
                <w:lang w:val="fr-FR"/>
              </w:rPr>
              <w:t xml:space="preserve"> dressées</w:t>
            </w:r>
          </w:p>
        </w:tc>
      </w:tr>
    </w:tbl>
    <w:p w14:paraId="01038A48" w14:textId="77777777" w:rsidR="006919C9" w:rsidRDefault="006919C9" w:rsidP="003C750B">
      <w:pPr>
        <w:jc w:val="both"/>
      </w:pPr>
      <w:r w:rsidRPr="006919C9">
        <w:t>(BIB P. Gruat in BIB 2341)</w:t>
      </w:r>
    </w:p>
    <w:p w14:paraId="7FDC8B8C" w14:textId="77777777" w:rsidR="00E51ED9" w:rsidRDefault="00E51ED9" w:rsidP="003C750B">
      <w:pPr>
        <w:jc w:val="both"/>
      </w:pPr>
    </w:p>
    <w:p w14:paraId="4AE27E2F" w14:textId="77777777" w:rsidR="00E51ED9" w:rsidRPr="0032190F" w:rsidRDefault="00E51ED9" w:rsidP="00E51ED9">
      <w:pPr>
        <w:jc w:val="both"/>
        <w:rPr>
          <w:lang w:val="fr-FR"/>
        </w:rPr>
      </w:pPr>
      <w:r w:rsidRPr="0032190F">
        <w:rPr>
          <w:lang w:val="fr-FR"/>
        </w:rPr>
        <w:t>Certaines de ces stèles ont été retrouvées en contexte stratigraphique :</w:t>
      </w:r>
    </w:p>
    <w:p w14:paraId="6E0FADE8" w14:textId="77777777" w:rsidR="00E51ED9" w:rsidRPr="0032190F" w:rsidRDefault="00E51ED9" w:rsidP="00E51ED9">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1"/>
        <w:gridCol w:w="1037"/>
        <w:gridCol w:w="6760"/>
        <w:gridCol w:w="1080"/>
      </w:tblGrid>
      <w:tr w:rsidR="00E51ED9" w:rsidRPr="00E860A1" w14:paraId="324A8E04" w14:textId="77777777" w:rsidTr="00C35EA7">
        <w:trPr>
          <w:jc w:val="center"/>
        </w:trPr>
        <w:tc>
          <w:tcPr>
            <w:tcW w:w="941" w:type="dxa"/>
            <w:vAlign w:val="center"/>
          </w:tcPr>
          <w:p w14:paraId="6A8F9F81" w14:textId="77777777" w:rsidR="00E51ED9" w:rsidRPr="00E860A1" w:rsidRDefault="00E51ED9" w:rsidP="00C35EA7">
            <w:pPr>
              <w:jc w:val="center"/>
            </w:pPr>
            <w:r w:rsidRPr="00E860A1">
              <w:t>phases</w:t>
            </w:r>
          </w:p>
        </w:tc>
        <w:tc>
          <w:tcPr>
            <w:tcW w:w="1037" w:type="dxa"/>
            <w:vAlign w:val="center"/>
          </w:tcPr>
          <w:p w14:paraId="22E70C61" w14:textId="77777777" w:rsidR="00E51ED9" w:rsidRPr="00E860A1" w:rsidRDefault="00E51ED9" w:rsidP="00C35EA7">
            <w:pPr>
              <w:jc w:val="center"/>
            </w:pPr>
            <w:r w:rsidRPr="00E860A1">
              <w:t>US</w:t>
            </w:r>
          </w:p>
        </w:tc>
        <w:tc>
          <w:tcPr>
            <w:tcW w:w="6760" w:type="dxa"/>
            <w:vAlign w:val="center"/>
          </w:tcPr>
          <w:p w14:paraId="14D2AA07" w14:textId="77777777" w:rsidR="00E51ED9" w:rsidRPr="00E860A1" w:rsidRDefault="00E51ED9" w:rsidP="00C35EA7">
            <w:pPr>
              <w:jc w:val="center"/>
            </w:pPr>
            <w:r w:rsidRPr="00E860A1">
              <w:t>description</w:t>
            </w:r>
          </w:p>
        </w:tc>
        <w:tc>
          <w:tcPr>
            <w:tcW w:w="1080" w:type="dxa"/>
            <w:vAlign w:val="center"/>
          </w:tcPr>
          <w:p w14:paraId="70D17846" w14:textId="77777777" w:rsidR="00E51ED9" w:rsidRPr="00E860A1" w:rsidRDefault="00E51ED9" w:rsidP="00C35EA7">
            <w:pPr>
              <w:jc w:val="center"/>
            </w:pPr>
            <w:r w:rsidRPr="00E860A1">
              <w:t>datation</w:t>
            </w:r>
          </w:p>
          <w:p w14:paraId="2F001C4D" w14:textId="77777777" w:rsidR="00E51ED9" w:rsidRPr="00E860A1" w:rsidRDefault="00E51ED9" w:rsidP="00C35EA7">
            <w:pPr>
              <w:jc w:val="center"/>
            </w:pPr>
            <w:r w:rsidRPr="00E860A1">
              <w:t>aec</w:t>
            </w:r>
          </w:p>
        </w:tc>
      </w:tr>
      <w:tr w:rsidR="00B5473A" w:rsidRPr="00E860A1" w14:paraId="620FFCB4" w14:textId="77777777" w:rsidTr="00C35EA7">
        <w:trPr>
          <w:jc w:val="center"/>
        </w:trPr>
        <w:tc>
          <w:tcPr>
            <w:tcW w:w="941" w:type="dxa"/>
            <w:vMerge w:val="restart"/>
            <w:vAlign w:val="center"/>
          </w:tcPr>
          <w:p w14:paraId="7136F356" w14:textId="77777777" w:rsidR="00B5473A" w:rsidRPr="00E860A1" w:rsidRDefault="00B5473A" w:rsidP="00C35EA7">
            <w:pPr>
              <w:jc w:val="center"/>
            </w:pPr>
            <w:r w:rsidRPr="00E860A1">
              <w:t>V</w:t>
            </w:r>
          </w:p>
        </w:tc>
        <w:tc>
          <w:tcPr>
            <w:tcW w:w="1037" w:type="dxa"/>
            <w:vAlign w:val="center"/>
          </w:tcPr>
          <w:p w14:paraId="642219CF" w14:textId="77777777" w:rsidR="00B5473A" w:rsidRPr="00E860A1" w:rsidRDefault="00B5473A" w:rsidP="00C35EA7">
            <w:pPr>
              <w:jc w:val="center"/>
            </w:pPr>
            <w:bookmarkStart w:id="2399" w:name="Sit_Touries_per_US1001"/>
            <w:r w:rsidRPr="00E860A1">
              <w:t>1001</w:t>
            </w:r>
            <w:bookmarkEnd w:id="2399"/>
          </w:p>
        </w:tc>
        <w:tc>
          <w:tcPr>
            <w:tcW w:w="6760" w:type="dxa"/>
          </w:tcPr>
          <w:p w14:paraId="0B4505E0" w14:textId="77777777" w:rsidR="00B5473A" w:rsidRPr="00C35EA7" w:rsidRDefault="00B5473A" w:rsidP="00C35EA7">
            <w:pPr>
              <w:jc w:val="both"/>
              <w:rPr>
                <w:sz w:val="20"/>
                <w:lang w:val="fr-FR"/>
              </w:rPr>
            </w:pPr>
            <w:r w:rsidRPr="00C35EA7">
              <w:rPr>
                <w:sz w:val="20"/>
                <w:lang w:val="fr-FR"/>
              </w:rPr>
              <w:t>podium en pierre, réemploi de nombreux fragments de stèles en grès</w:t>
            </w:r>
          </w:p>
        </w:tc>
        <w:tc>
          <w:tcPr>
            <w:tcW w:w="1080" w:type="dxa"/>
            <w:vMerge w:val="restart"/>
            <w:vAlign w:val="center"/>
          </w:tcPr>
          <w:p w14:paraId="71FF1686" w14:textId="77777777" w:rsidR="00B5473A" w:rsidRPr="00E860A1" w:rsidRDefault="00B5473A" w:rsidP="00C35EA7">
            <w:pPr>
              <w:jc w:val="center"/>
            </w:pPr>
            <w:r w:rsidRPr="00E860A1">
              <w:t>5</w:t>
            </w:r>
            <w:r w:rsidRPr="00C35EA7">
              <w:rPr>
                <w:vertAlign w:val="superscript"/>
              </w:rPr>
              <w:t>e</w:t>
            </w:r>
            <w:r w:rsidRPr="00E860A1">
              <w:t xml:space="preserve"> s.</w:t>
            </w:r>
          </w:p>
        </w:tc>
      </w:tr>
      <w:tr w:rsidR="00B5473A" w:rsidRPr="000A7C3E" w14:paraId="7C1AE34A" w14:textId="77777777" w:rsidTr="00C35EA7">
        <w:trPr>
          <w:jc w:val="center"/>
        </w:trPr>
        <w:tc>
          <w:tcPr>
            <w:tcW w:w="941" w:type="dxa"/>
            <w:vMerge/>
            <w:vAlign w:val="center"/>
          </w:tcPr>
          <w:p w14:paraId="1A5E6022" w14:textId="77777777" w:rsidR="00B5473A" w:rsidRPr="00E860A1" w:rsidRDefault="00B5473A" w:rsidP="00C35EA7">
            <w:pPr>
              <w:jc w:val="center"/>
            </w:pPr>
          </w:p>
        </w:tc>
        <w:tc>
          <w:tcPr>
            <w:tcW w:w="1037" w:type="dxa"/>
            <w:vAlign w:val="center"/>
          </w:tcPr>
          <w:p w14:paraId="319AAA8E" w14:textId="77777777" w:rsidR="00B5473A" w:rsidRPr="00E860A1" w:rsidRDefault="00B5473A" w:rsidP="00C35EA7">
            <w:pPr>
              <w:jc w:val="center"/>
            </w:pPr>
            <w:r>
              <w:t>1001 R</w:t>
            </w:r>
          </w:p>
        </w:tc>
        <w:tc>
          <w:tcPr>
            <w:tcW w:w="6760" w:type="dxa"/>
          </w:tcPr>
          <w:p w14:paraId="158DD7E4" w14:textId="202C09D2" w:rsidR="00B5473A" w:rsidRPr="00C35EA7" w:rsidRDefault="00B5473A" w:rsidP="00C35EA7">
            <w:pPr>
              <w:jc w:val="both"/>
              <w:rPr>
                <w:sz w:val="20"/>
                <w:lang w:val="fr-FR"/>
              </w:rPr>
            </w:pPr>
            <w:r w:rsidRPr="00C35EA7">
              <w:rPr>
                <w:sz w:val="20"/>
                <w:lang w:val="fr-FR"/>
              </w:rPr>
              <w:t xml:space="preserve">partie centrale du </w:t>
            </w:r>
            <w:hyperlink r:id="rId5614" w:anchor="Sit_Touries_monumentB" w:history="1">
              <w:r w:rsidRPr="00C35EA7">
                <w:rPr>
                  <w:rStyle w:val="Hyperlink"/>
                  <w:sz w:val="20"/>
                  <w:lang w:val="fr-FR"/>
                </w:rPr>
                <w:t>monument B</w:t>
              </w:r>
            </w:hyperlink>
          </w:p>
        </w:tc>
        <w:tc>
          <w:tcPr>
            <w:tcW w:w="1080" w:type="dxa"/>
            <w:vMerge/>
            <w:vAlign w:val="center"/>
          </w:tcPr>
          <w:p w14:paraId="7D9FF22F" w14:textId="77777777" w:rsidR="00B5473A" w:rsidRPr="00C35EA7" w:rsidRDefault="00B5473A" w:rsidP="00C35EA7">
            <w:pPr>
              <w:jc w:val="center"/>
              <w:rPr>
                <w:lang w:val="fr-FR"/>
              </w:rPr>
            </w:pPr>
          </w:p>
        </w:tc>
      </w:tr>
      <w:tr w:rsidR="00E51ED9" w:rsidRPr="00E860A1" w14:paraId="75C199C2" w14:textId="77777777" w:rsidTr="00C35EA7">
        <w:trPr>
          <w:jc w:val="center"/>
        </w:trPr>
        <w:tc>
          <w:tcPr>
            <w:tcW w:w="941" w:type="dxa"/>
            <w:vAlign w:val="center"/>
          </w:tcPr>
          <w:p w14:paraId="2E8E9594" w14:textId="77777777" w:rsidR="00E51ED9" w:rsidRPr="00E860A1" w:rsidRDefault="00E51ED9" w:rsidP="00C35EA7">
            <w:pPr>
              <w:jc w:val="center"/>
            </w:pPr>
            <w:r w:rsidRPr="00E860A1">
              <w:t>IV</w:t>
            </w:r>
          </w:p>
        </w:tc>
        <w:tc>
          <w:tcPr>
            <w:tcW w:w="1037" w:type="dxa"/>
            <w:vAlign w:val="center"/>
          </w:tcPr>
          <w:p w14:paraId="2F0D26CF" w14:textId="77777777" w:rsidR="00E51ED9" w:rsidRPr="00E860A1" w:rsidRDefault="00E51ED9" w:rsidP="00C35EA7">
            <w:pPr>
              <w:jc w:val="center"/>
            </w:pPr>
            <w:r w:rsidRPr="00E860A1">
              <w:t>1004</w:t>
            </w:r>
          </w:p>
        </w:tc>
        <w:tc>
          <w:tcPr>
            <w:tcW w:w="6760" w:type="dxa"/>
          </w:tcPr>
          <w:p w14:paraId="26969716" w14:textId="37849114" w:rsidR="00E51ED9" w:rsidRPr="00C35EA7" w:rsidRDefault="00E51ED9" w:rsidP="00C35EA7">
            <w:pPr>
              <w:jc w:val="both"/>
              <w:rPr>
                <w:sz w:val="20"/>
                <w:lang w:val="fr-FR"/>
              </w:rPr>
            </w:pPr>
            <w:r w:rsidRPr="00C35EA7">
              <w:rPr>
                <w:sz w:val="20"/>
                <w:lang w:val="fr-FR"/>
              </w:rPr>
              <w:t xml:space="preserve">couche d’épandage de mobilier peut-être lié aux </w:t>
            </w:r>
            <w:hyperlink r:id="rId5615" w:anchor="Cul_Proto_Soc_Banquet" w:history="1">
              <w:r w:rsidRPr="00C35EA7">
                <w:rPr>
                  <w:rStyle w:val="Hyperlink"/>
                  <w:sz w:val="20"/>
                  <w:lang w:val="fr-FR"/>
                </w:rPr>
                <w:t>banquets</w:t>
              </w:r>
            </w:hyperlink>
            <w:r w:rsidRPr="00C35EA7">
              <w:rPr>
                <w:sz w:val="20"/>
                <w:lang w:val="fr-FR"/>
              </w:rPr>
              <w:t>, caractère funéraire et/ou religieux</w:t>
            </w:r>
          </w:p>
        </w:tc>
        <w:tc>
          <w:tcPr>
            <w:tcW w:w="1080" w:type="dxa"/>
            <w:vAlign w:val="center"/>
          </w:tcPr>
          <w:p w14:paraId="7A2EF032" w14:textId="77777777" w:rsidR="00E51ED9" w:rsidRPr="00E860A1" w:rsidRDefault="00E51ED9" w:rsidP="00C35EA7">
            <w:pPr>
              <w:jc w:val="center"/>
            </w:pPr>
            <w:r w:rsidRPr="00E860A1">
              <w:t>fin 6</w:t>
            </w:r>
            <w:r w:rsidRPr="00C35EA7">
              <w:rPr>
                <w:vertAlign w:val="superscript"/>
              </w:rPr>
              <w:t>e</w:t>
            </w:r>
            <w:r w:rsidRPr="00E860A1">
              <w:t>, déb. 5</w:t>
            </w:r>
            <w:r w:rsidRPr="00C35EA7">
              <w:rPr>
                <w:vertAlign w:val="superscript"/>
              </w:rPr>
              <w:t>e</w:t>
            </w:r>
          </w:p>
        </w:tc>
      </w:tr>
      <w:tr w:rsidR="00E51ED9" w:rsidRPr="00E860A1" w14:paraId="3D0DDAF6" w14:textId="77777777" w:rsidTr="00C35EA7">
        <w:trPr>
          <w:jc w:val="center"/>
        </w:trPr>
        <w:tc>
          <w:tcPr>
            <w:tcW w:w="941" w:type="dxa"/>
            <w:vAlign w:val="center"/>
          </w:tcPr>
          <w:p w14:paraId="1F34A163" w14:textId="77777777" w:rsidR="00E51ED9" w:rsidRPr="00E860A1" w:rsidRDefault="00E51ED9" w:rsidP="00C35EA7">
            <w:pPr>
              <w:jc w:val="center"/>
            </w:pPr>
            <w:r w:rsidRPr="00E860A1">
              <w:t>II/III</w:t>
            </w:r>
          </w:p>
        </w:tc>
        <w:tc>
          <w:tcPr>
            <w:tcW w:w="1037" w:type="dxa"/>
            <w:vAlign w:val="center"/>
          </w:tcPr>
          <w:p w14:paraId="41201AD2" w14:textId="77777777" w:rsidR="00E51ED9" w:rsidRPr="00E860A1" w:rsidRDefault="00E51ED9" w:rsidP="00C35EA7">
            <w:pPr>
              <w:jc w:val="center"/>
            </w:pPr>
            <w:r w:rsidRPr="00E860A1">
              <w:t>1008</w:t>
            </w:r>
          </w:p>
        </w:tc>
        <w:tc>
          <w:tcPr>
            <w:tcW w:w="6760" w:type="dxa"/>
          </w:tcPr>
          <w:p w14:paraId="07B1CB8D" w14:textId="77777777" w:rsidR="00E51ED9" w:rsidRPr="00C35EA7" w:rsidRDefault="00E51ED9" w:rsidP="00C35EA7">
            <w:pPr>
              <w:jc w:val="both"/>
              <w:rPr>
                <w:sz w:val="20"/>
                <w:lang w:val="fr-FR"/>
              </w:rPr>
            </w:pPr>
            <w:r w:rsidRPr="00C35EA7">
              <w:rPr>
                <w:sz w:val="20"/>
                <w:lang w:val="fr-FR"/>
              </w:rPr>
              <w:t>structure linéaire associée au fossé</w:t>
            </w:r>
          </w:p>
        </w:tc>
        <w:tc>
          <w:tcPr>
            <w:tcW w:w="1080" w:type="dxa"/>
            <w:vAlign w:val="center"/>
          </w:tcPr>
          <w:p w14:paraId="4ADA8ADB" w14:textId="77777777" w:rsidR="00E51ED9" w:rsidRPr="00E860A1" w:rsidRDefault="00E51ED9" w:rsidP="00C35EA7">
            <w:pPr>
              <w:jc w:val="center"/>
            </w:pPr>
            <w:r w:rsidRPr="00E860A1">
              <w:t>fin Fer</w:t>
            </w:r>
            <w:r w:rsidR="005A2559">
              <w:t xml:space="preserve"> 1</w:t>
            </w:r>
          </w:p>
        </w:tc>
      </w:tr>
      <w:tr w:rsidR="00E51ED9" w:rsidRPr="00E860A1" w14:paraId="379B5280" w14:textId="77777777" w:rsidTr="00C35EA7">
        <w:trPr>
          <w:jc w:val="center"/>
        </w:trPr>
        <w:tc>
          <w:tcPr>
            <w:tcW w:w="941" w:type="dxa"/>
            <w:vAlign w:val="center"/>
          </w:tcPr>
          <w:p w14:paraId="5795DC51" w14:textId="77777777" w:rsidR="00E51ED9" w:rsidRPr="00E860A1" w:rsidRDefault="00E51ED9" w:rsidP="00C35EA7">
            <w:pPr>
              <w:jc w:val="center"/>
            </w:pPr>
            <w:r w:rsidRPr="00E860A1">
              <w:t>II</w:t>
            </w:r>
          </w:p>
        </w:tc>
        <w:tc>
          <w:tcPr>
            <w:tcW w:w="1037" w:type="dxa"/>
            <w:vAlign w:val="center"/>
          </w:tcPr>
          <w:p w14:paraId="2B31FE2C" w14:textId="77777777" w:rsidR="00E51ED9" w:rsidRPr="00E860A1" w:rsidRDefault="00E51ED9" w:rsidP="00C35EA7">
            <w:pPr>
              <w:jc w:val="center"/>
            </w:pPr>
            <w:bookmarkStart w:id="2400" w:name="Sit_Touries_per_US1011"/>
            <w:r w:rsidRPr="00E860A1">
              <w:t>1011</w:t>
            </w:r>
            <w:bookmarkEnd w:id="2400"/>
          </w:p>
        </w:tc>
        <w:tc>
          <w:tcPr>
            <w:tcW w:w="6760" w:type="dxa"/>
          </w:tcPr>
          <w:p w14:paraId="37F0A34B" w14:textId="6999C9DD" w:rsidR="00E51ED9" w:rsidRPr="00C35EA7" w:rsidRDefault="00000000" w:rsidP="00C35EA7">
            <w:pPr>
              <w:jc w:val="both"/>
              <w:rPr>
                <w:sz w:val="20"/>
                <w:lang w:val="fr-FR"/>
              </w:rPr>
            </w:pPr>
            <w:hyperlink r:id="rId5616" w:anchor="Sit_Touries_terte" w:history="1">
              <w:r w:rsidR="00E51ED9" w:rsidRPr="00C35EA7">
                <w:rPr>
                  <w:rStyle w:val="Hyperlink"/>
                  <w:sz w:val="20"/>
                  <w:lang w:val="fr-FR"/>
                </w:rPr>
                <w:t>tertre</w:t>
              </w:r>
            </w:hyperlink>
            <w:r w:rsidR="00E51ED9" w:rsidRPr="00C35EA7">
              <w:rPr>
                <w:sz w:val="20"/>
                <w:lang w:val="fr-FR"/>
              </w:rPr>
              <w:t>, la base d’une stèle en grès y est plantée (</w:t>
            </w:r>
            <w:hyperlink r:id="rId5617" w:anchor="Sit_Touries_stele13" w:history="1">
              <w:r w:rsidR="00E51ED9" w:rsidRPr="00C35EA7">
                <w:rPr>
                  <w:rStyle w:val="Hyperlink"/>
                  <w:sz w:val="20"/>
                  <w:lang w:val="fr-FR"/>
                </w:rPr>
                <w:t>stèle 13</w:t>
              </w:r>
            </w:hyperlink>
            <w:r w:rsidR="0052621A" w:rsidRPr="00C35EA7">
              <w:rPr>
                <w:sz w:val="20"/>
                <w:lang w:val="fr-FR"/>
              </w:rPr>
              <w:t>, 21, 40</w:t>
            </w:r>
            <w:r w:rsidR="00E51ED9" w:rsidRPr="00C35EA7">
              <w:rPr>
                <w:sz w:val="20"/>
                <w:lang w:val="fr-FR"/>
              </w:rPr>
              <w:t>)</w:t>
            </w:r>
          </w:p>
        </w:tc>
        <w:tc>
          <w:tcPr>
            <w:tcW w:w="1080" w:type="dxa"/>
            <w:vAlign w:val="center"/>
          </w:tcPr>
          <w:p w14:paraId="25B54EC3" w14:textId="77777777" w:rsidR="00E51ED9" w:rsidRPr="00E860A1" w:rsidRDefault="00E51ED9" w:rsidP="00C35EA7">
            <w:pPr>
              <w:jc w:val="center"/>
            </w:pPr>
            <w:r w:rsidRPr="00E860A1">
              <w:t>8</w:t>
            </w:r>
            <w:r w:rsidRPr="00C35EA7">
              <w:rPr>
                <w:vertAlign w:val="superscript"/>
              </w:rPr>
              <w:t>e</w:t>
            </w:r>
            <w:r w:rsidRPr="00E860A1">
              <w:t>-7</w:t>
            </w:r>
            <w:r w:rsidRPr="00C35EA7">
              <w:rPr>
                <w:vertAlign w:val="superscript"/>
              </w:rPr>
              <w:t>e</w:t>
            </w:r>
            <w:r w:rsidRPr="00E860A1">
              <w:t xml:space="preserve"> s.</w:t>
            </w:r>
          </w:p>
        </w:tc>
      </w:tr>
      <w:tr w:rsidR="00E51ED9" w:rsidRPr="00E860A1" w14:paraId="172249DD" w14:textId="77777777" w:rsidTr="00C35EA7">
        <w:trPr>
          <w:jc w:val="center"/>
        </w:trPr>
        <w:tc>
          <w:tcPr>
            <w:tcW w:w="941" w:type="dxa"/>
            <w:vAlign w:val="center"/>
          </w:tcPr>
          <w:p w14:paraId="5CB8D329" w14:textId="77777777" w:rsidR="00E51ED9" w:rsidRPr="00E860A1" w:rsidRDefault="00E51ED9" w:rsidP="00C35EA7">
            <w:pPr>
              <w:jc w:val="center"/>
            </w:pPr>
            <w:r w:rsidRPr="00E860A1">
              <w:t>I</w:t>
            </w:r>
          </w:p>
        </w:tc>
        <w:tc>
          <w:tcPr>
            <w:tcW w:w="1037" w:type="dxa"/>
            <w:vAlign w:val="center"/>
          </w:tcPr>
          <w:p w14:paraId="3989C3DB" w14:textId="77777777" w:rsidR="00E51ED9" w:rsidRPr="00E860A1" w:rsidRDefault="00E51ED9" w:rsidP="00C35EA7">
            <w:pPr>
              <w:jc w:val="center"/>
            </w:pPr>
            <w:r w:rsidRPr="00E860A1">
              <w:t>1014</w:t>
            </w:r>
          </w:p>
        </w:tc>
        <w:tc>
          <w:tcPr>
            <w:tcW w:w="6760" w:type="dxa"/>
          </w:tcPr>
          <w:p w14:paraId="752B7AFA" w14:textId="77777777" w:rsidR="00E51ED9" w:rsidRPr="00C35EA7" w:rsidRDefault="00E51ED9" w:rsidP="00C35EA7">
            <w:pPr>
              <w:jc w:val="both"/>
              <w:rPr>
                <w:sz w:val="20"/>
              </w:rPr>
            </w:pPr>
            <w:r w:rsidRPr="00C35EA7">
              <w:rPr>
                <w:sz w:val="20"/>
              </w:rPr>
              <w:t>rares éclats de stèles</w:t>
            </w:r>
          </w:p>
        </w:tc>
        <w:tc>
          <w:tcPr>
            <w:tcW w:w="1080" w:type="dxa"/>
          </w:tcPr>
          <w:p w14:paraId="2019C188" w14:textId="77777777" w:rsidR="00E51ED9" w:rsidRPr="00E860A1" w:rsidRDefault="00E51ED9" w:rsidP="00C35EA7">
            <w:pPr>
              <w:jc w:val="both"/>
            </w:pPr>
          </w:p>
        </w:tc>
      </w:tr>
    </w:tbl>
    <w:p w14:paraId="19785364" w14:textId="77777777" w:rsidR="00E51ED9" w:rsidRDefault="00E51ED9" w:rsidP="00E51ED9">
      <w:pPr>
        <w:jc w:val="both"/>
      </w:pPr>
      <w:r>
        <w:t>(BIB 2055 p. 40)</w:t>
      </w:r>
      <w:r w:rsidR="0052621A">
        <w:t>(BIB 2903)</w:t>
      </w:r>
    </w:p>
    <w:p w14:paraId="3823EE55" w14:textId="77777777" w:rsidR="00E51ED9" w:rsidRPr="006919C9" w:rsidRDefault="00E51ED9" w:rsidP="003C750B">
      <w:pPr>
        <w:jc w:val="both"/>
        <w:rPr>
          <w:lang w:eastAsia="en-GB"/>
        </w:rPr>
      </w:pPr>
    </w:p>
    <w:p w14:paraId="557B05E6" w14:textId="77777777" w:rsidR="006919C9" w:rsidRPr="00BA1BC8" w:rsidRDefault="006919C9" w:rsidP="001B43A4">
      <w:pPr>
        <w:jc w:val="both"/>
      </w:pPr>
    </w:p>
    <w:p w14:paraId="6B9E2C48" w14:textId="77777777" w:rsidR="00E860A1" w:rsidRDefault="00E860A1" w:rsidP="00E860A1">
      <w:pPr>
        <w:pStyle w:val="Heading3"/>
      </w:pPr>
      <w:bookmarkStart w:id="2401" w:name="Sit_Touries_per1"/>
      <w:r>
        <w:t>phase 1</w:t>
      </w:r>
    </w:p>
    <w:bookmarkEnd w:id="2401"/>
    <w:p w14:paraId="2E15BD4B" w14:textId="36075A66" w:rsidR="00AB605D" w:rsidRDefault="00911743" w:rsidP="00E860A1">
      <w:pPr>
        <w:jc w:val="both"/>
        <w:rPr>
          <w:lang w:val="fr-FR"/>
        </w:rPr>
      </w:pPr>
      <w:r>
        <w:fldChar w:fldCharType="begin"/>
      </w:r>
      <w:r w:rsidR="00E30F13">
        <w:instrText>HYPERLINK "C:\\Users\\Thomas Huet\\Desktop\\Documentation archéologique liée à la thèse\\Sites.docx" \l "Sit_Touries_s"</w:instrText>
      </w:r>
      <w:r>
        <w:fldChar w:fldCharType="separate"/>
      </w:r>
      <w:r w:rsidR="00AB605D" w:rsidRPr="00E860A1">
        <w:rPr>
          <w:rStyle w:val="Hyperlink"/>
          <w:lang w:val="fr-FR"/>
        </w:rPr>
        <w:t>stèles</w:t>
      </w:r>
      <w:r>
        <w:fldChar w:fldCharType="end"/>
      </w:r>
      <w:r w:rsidR="00AB605D" w:rsidRPr="0032190F">
        <w:rPr>
          <w:lang w:val="fr-FR"/>
        </w:rPr>
        <w:t xml:space="preserve"> dressées</w:t>
      </w:r>
    </w:p>
    <w:p w14:paraId="130BB8E5" w14:textId="77777777" w:rsidR="00AB605D" w:rsidRDefault="00AB605D" w:rsidP="00E860A1">
      <w:pPr>
        <w:jc w:val="both"/>
        <w:rPr>
          <w:lang w:val="fr-FR"/>
        </w:rPr>
      </w:pPr>
    </w:p>
    <w:p w14:paraId="43C0EA14" w14:textId="7841CF33" w:rsidR="00E860A1" w:rsidRDefault="00E860A1" w:rsidP="00E860A1">
      <w:pPr>
        <w:jc w:val="both"/>
        <w:rPr>
          <w:lang w:val="fr-FR"/>
        </w:rPr>
      </w:pPr>
      <w:r>
        <w:rPr>
          <w:lang w:val="fr-FR"/>
        </w:rPr>
        <w:t>Dans un premier temps, l</w:t>
      </w:r>
      <w:r w:rsidRPr="00E860A1">
        <w:rPr>
          <w:lang w:val="fr-FR"/>
        </w:rPr>
        <w:t>a découverte de deux bases de stèles encore fichées préconise un contexte plutôt funéraire</w:t>
      </w:r>
      <w:r w:rsidR="00AB605D">
        <w:rPr>
          <w:lang w:val="fr-FR"/>
        </w:rPr>
        <w:t xml:space="preserve"> (</w:t>
      </w:r>
      <w:hyperlink r:id="rId5618" w:anchor="Sit_Touries_terte" w:history="1">
        <w:r w:rsidR="00B5473A" w:rsidRPr="00B5473A">
          <w:rPr>
            <w:rStyle w:val="Hyperlink"/>
            <w:lang w:val="fr-FR"/>
          </w:rPr>
          <w:t>tertre</w:t>
        </w:r>
      </w:hyperlink>
      <w:r w:rsidR="00AB605D">
        <w:rPr>
          <w:lang w:val="fr-FR"/>
        </w:rPr>
        <w:t>)</w:t>
      </w:r>
      <w:r w:rsidRPr="00E860A1">
        <w:rPr>
          <w:lang w:val="fr-FR"/>
        </w:rPr>
        <w:t xml:space="preserve">, </w:t>
      </w:r>
      <w:r w:rsidR="00AB605D">
        <w:rPr>
          <w:lang w:val="fr-FR"/>
        </w:rPr>
        <w:t>ou</w:t>
      </w:r>
      <w:r w:rsidRPr="00E860A1">
        <w:rPr>
          <w:lang w:val="fr-FR"/>
        </w:rPr>
        <w:t xml:space="preserve"> para-funéraire</w:t>
      </w:r>
      <w:r w:rsidR="00AB605D">
        <w:rPr>
          <w:lang w:val="fr-FR"/>
        </w:rPr>
        <w:t xml:space="preserve"> (</w:t>
      </w:r>
      <w:r w:rsidRPr="00E860A1">
        <w:rPr>
          <w:lang w:val="fr-FR"/>
        </w:rPr>
        <w:t xml:space="preserve">cénotaphe ou </w:t>
      </w:r>
      <w:r w:rsidRPr="00AB605D">
        <w:rPr>
          <w:i/>
          <w:lang w:val="fr-FR"/>
        </w:rPr>
        <w:t>hérôon</w:t>
      </w:r>
      <w:r w:rsidR="00AB605D">
        <w:rPr>
          <w:lang w:val="fr-FR"/>
        </w:rPr>
        <w:t>)</w:t>
      </w:r>
      <w:r>
        <w:rPr>
          <w:lang w:val="fr-FR"/>
        </w:rPr>
        <w:t>. U</w:t>
      </w:r>
      <w:r w:rsidRPr="00E860A1">
        <w:rPr>
          <w:lang w:val="fr-FR"/>
        </w:rPr>
        <w:t xml:space="preserve">ne telle implantation n’est pas sans rappeler plusieurs statues hallstattiennes de guerriers (Bonenfant, Guillaumet 1998), probablement fichées au sommet de riches tumulus de la fin du </w:t>
      </w:r>
      <w:r>
        <w:rPr>
          <w:lang w:val="fr-FR"/>
        </w:rPr>
        <w:t>Fer 1</w:t>
      </w:r>
      <w:r w:rsidRPr="00E860A1">
        <w:rPr>
          <w:lang w:val="fr-FR"/>
        </w:rPr>
        <w:t xml:space="preserve"> et du début du </w:t>
      </w:r>
      <w:r>
        <w:rPr>
          <w:lang w:val="fr-FR"/>
        </w:rPr>
        <w:t>Fer 2</w:t>
      </w:r>
      <w:r w:rsidRPr="00E860A1">
        <w:rPr>
          <w:lang w:val="fr-FR"/>
        </w:rPr>
        <w:t xml:space="preserve">, comme au </w:t>
      </w:r>
      <w:hyperlink r:id="rId5619" w:anchor="Sit_Glauberg" w:history="1">
        <w:r w:rsidRPr="00E51ED9">
          <w:rPr>
            <w:rStyle w:val="Hyperlink"/>
            <w:lang w:val="fr-FR"/>
          </w:rPr>
          <w:t>Glauberg</w:t>
        </w:r>
      </w:hyperlink>
      <w:r w:rsidRPr="00E860A1">
        <w:rPr>
          <w:lang w:val="fr-FR"/>
        </w:rPr>
        <w:t>.</w:t>
      </w:r>
      <w:r>
        <w:rPr>
          <w:lang w:val="fr-FR"/>
        </w:rPr>
        <w:t>(BIB 2903)</w:t>
      </w:r>
    </w:p>
    <w:p w14:paraId="5AE0E6A4" w14:textId="77777777" w:rsidR="00E860A1" w:rsidRDefault="00E860A1" w:rsidP="001B43A4">
      <w:pPr>
        <w:jc w:val="both"/>
        <w:rPr>
          <w:lang w:val="fr-FR"/>
        </w:rPr>
      </w:pPr>
    </w:p>
    <w:p w14:paraId="00FD1892" w14:textId="77777777" w:rsidR="00E860A1" w:rsidRDefault="00E860A1" w:rsidP="00E860A1">
      <w:pPr>
        <w:pStyle w:val="Heading3"/>
      </w:pPr>
      <w:bookmarkStart w:id="2402" w:name="Sit_Touries_per2"/>
      <w:r>
        <w:t>phase 2</w:t>
      </w:r>
    </w:p>
    <w:bookmarkEnd w:id="2402"/>
    <w:p w14:paraId="08A4373D" w14:textId="77777777" w:rsidR="00AB605D" w:rsidRDefault="00AB605D" w:rsidP="001B43A4">
      <w:pPr>
        <w:jc w:val="both"/>
        <w:rPr>
          <w:lang w:val="fr-FR"/>
        </w:rPr>
      </w:pPr>
    </w:p>
    <w:p w14:paraId="1EE7DA5B" w14:textId="2C26B23F" w:rsidR="00E860A1" w:rsidRDefault="00E860A1" w:rsidP="001B43A4">
      <w:pPr>
        <w:jc w:val="both"/>
        <w:rPr>
          <w:lang w:val="fr-FR"/>
        </w:rPr>
      </w:pPr>
      <w:r>
        <w:rPr>
          <w:lang w:val="fr-FR"/>
        </w:rPr>
        <w:t>Dans un second temps, d</w:t>
      </w:r>
      <w:r w:rsidRPr="00E860A1">
        <w:rPr>
          <w:lang w:val="fr-FR"/>
        </w:rPr>
        <w:t xml:space="preserve">urant tout le Ve s. av. J.-C., un vaste podium de pierre de près de 50 m de longueur va être érigé en plusieurs temps. L’ensemble, bordé d’aires de circulation, n’a livré aucun dépôt funéraire. Il s’agit d’une construction commémorative composite dont la partie la plus ancienne, le </w:t>
      </w:r>
      <w:hyperlink r:id="rId5620" w:anchor="Sit_Touries_monumentB" w:history="1">
        <w:r w:rsidR="00B5473A" w:rsidRPr="00B5473A">
          <w:rPr>
            <w:rStyle w:val="Hyperlink"/>
            <w:lang w:val="fr-FR"/>
          </w:rPr>
          <w:t>monument B</w:t>
        </w:r>
      </w:hyperlink>
      <w:r w:rsidRPr="00E860A1">
        <w:rPr>
          <w:lang w:val="fr-FR"/>
        </w:rPr>
        <w:t xml:space="preserve">, probablement protégé par un portique, monumentalise le tertre sous-jacent, probablement un tumulus, en rassemblant et exhibant nombre de stèles antérieures. Un rôle se rapprochant de celui du </w:t>
      </w:r>
      <w:r w:rsidRPr="00AB605D">
        <w:rPr>
          <w:i/>
          <w:lang w:val="fr-FR"/>
        </w:rPr>
        <w:t>hérôon</w:t>
      </w:r>
      <w:r w:rsidRPr="00E860A1">
        <w:rPr>
          <w:lang w:val="fr-FR"/>
        </w:rPr>
        <w:t xml:space="preserve"> du monde hellénique ne fait guère de doute</w:t>
      </w:r>
      <w:r w:rsidR="00E51ED9">
        <w:rPr>
          <w:lang w:val="fr-FR"/>
        </w:rPr>
        <w:t xml:space="preserve"> [</w:t>
      </w:r>
      <w:hyperlink r:id="rId5621" w:anchor="Cul_Religion__Heros" w:history="1">
        <w:r w:rsidR="00E51ED9" w:rsidRPr="00E51ED9">
          <w:rPr>
            <w:rStyle w:val="Hyperlink"/>
            <w:lang w:val="fr-FR"/>
          </w:rPr>
          <w:t>héros</w:t>
        </w:r>
      </w:hyperlink>
      <w:r w:rsidR="00E51ED9">
        <w:rPr>
          <w:lang w:val="fr-FR"/>
        </w:rPr>
        <w:t>]</w:t>
      </w:r>
      <w:r w:rsidRPr="00E860A1">
        <w:rPr>
          <w:lang w:val="fr-FR"/>
        </w:rPr>
        <w:t xml:space="preserve">. Plusieurs aménagements et une couche de dépôt, peu ou prou contemporains, sont associés à ce dernier et </w:t>
      </w:r>
      <w:r w:rsidRPr="00E860A1">
        <w:rPr>
          <w:lang w:val="fr-FR"/>
        </w:rPr>
        <w:lastRenderedPageBreak/>
        <w:t>témoignent de pratiques cultuelles parmi lesquelles, semble-t-il, des repas collectifs, peut-être des banquets.</w:t>
      </w:r>
      <w:r>
        <w:rPr>
          <w:lang w:val="fr-FR"/>
        </w:rPr>
        <w:t>(BIB 2903)</w:t>
      </w:r>
    </w:p>
    <w:p w14:paraId="3FB0A711" w14:textId="77777777" w:rsidR="00B5473A" w:rsidRDefault="00B5473A" w:rsidP="00B5473A">
      <w:pPr>
        <w:jc w:val="both"/>
        <w:rPr>
          <w:lang w:val="fr-FR" w:eastAsia="en-GB"/>
        </w:rPr>
      </w:pPr>
      <w:r>
        <w:rPr>
          <w:lang w:val="fr-FR" w:eastAsia="en-GB"/>
        </w:rPr>
        <w:t>Représentation en pierre d'un ou deux chars à quatre roues (BIB 2903)</w:t>
      </w:r>
    </w:p>
    <w:p w14:paraId="77061CBD" w14:textId="0906427C" w:rsidR="00B5473A" w:rsidRPr="00E860A1" w:rsidRDefault="00B5473A" w:rsidP="00B5473A">
      <w:pPr>
        <w:jc w:val="both"/>
        <w:rPr>
          <w:lang w:val="fr-FR"/>
        </w:rPr>
      </w:pPr>
      <w:r>
        <w:rPr>
          <w:lang w:val="fr-FR" w:eastAsia="en-GB"/>
        </w:rPr>
        <w:t xml:space="preserve">Les </w:t>
      </w:r>
      <w:hyperlink r:id="rId5622" w:anchor="Sit_Touries_s" w:history="1">
        <w:r w:rsidRPr="00E860A1">
          <w:rPr>
            <w:rStyle w:val="Hyperlink"/>
            <w:lang w:val="fr-FR"/>
          </w:rPr>
          <w:t>stèles</w:t>
        </w:r>
      </w:hyperlink>
      <w:r w:rsidRPr="0032190F">
        <w:rPr>
          <w:lang w:val="fr-FR"/>
        </w:rPr>
        <w:t xml:space="preserve"> </w:t>
      </w:r>
      <w:r>
        <w:rPr>
          <w:lang w:val="fr-FR" w:eastAsia="en-GB"/>
        </w:rPr>
        <w:t>devaient être associées</w:t>
      </w:r>
      <w:r w:rsidRPr="0032190F">
        <w:rPr>
          <w:lang w:val="fr-FR" w:eastAsia="en-GB"/>
        </w:rPr>
        <w:t xml:space="preserve"> à un portique d'exposition comme le montre la présence d'éléments : linteaux, piedroits, etc. (BIB 2524)</w:t>
      </w:r>
    </w:p>
    <w:p w14:paraId="408973D9" w14:textId="77777777" w:rsidR="00B5473A" w:rsidRDefault="00B5473A" w:rsidP="001B43A4">
      <w:pPr>
        <w:jc w:val="both"/>
        <w:rPr>
          <w:lang w:val="fr-FR"/>
        </w:rPr>
      </w:pPr>
    </w:p>
    <w:p w14:paraId="742E28F7" w14:textId="77777777" w:rsidR="00B5473A" w:rsidRDefault="00B5473A" w:rsidP="001B43A4">
      <w:pPr>
        <w:jc w:val="both"/>
        <w:rPr>
          <w:lang w:val="fr-FR"/>
        </w:rPr>
      </w:pPr>
    </w:p>
    <w:p w14:paraId="29E68378" w14:textId="77777777" w:rsidR="00B5473A" w:rsidRDefault="00B5473A" w:rsidP="00B5473A">
      <w:pPr>
        <w:pStyle w:val="Heading2"/>
      </w:pPr>
      <w:r>
        <w:t>Structures</w:t>
      </w:r>
    </w:p>
    <w:p w14:paraId="0B4E5043" w14:textId="77777777" w:rsidR="00B5473A" w:rsidRDefault="00B5473A" w:rsidP="001B43A4">
      <w:pPr>
        <w:jc w:val="both"/>
        <w:rPr>
          <w:lang w:val="fr-FR"/>
        </w:rPr>
      </w:pPr>
    </w:p>
    <w:p w14:paraId="5669E09F" w14:textId="77777777" w:rsidR="00B5473A" w:rsidRPr="00D046E5" w:rsidRDefault="00B5473A" w:rsidP="00B5473A">
      <w:pPr>
        <w:pStyle w:val="Heading3"/>
      </w:pPr>
      <w:bookmarkStart w:id="2403" w:name="Sit_Touries_terte"/>
      <w:r w:rsidRPr="00D046E5">
        <w:t>Tertre/Tumulus</w:t>
      </w:r>
    </w:p>
    <w:bookmarkEnd w:id="2403"/>
    <w:p w14:paraId="36DB1C23" w14:textId="70AEF1E3" w:rsidR="00B5473A" w:rsidRPr="00B5473A" w:rsidRDefault="00911743" w:rsidP="001B43A4">
      <w:pPr>
        <w:jc w:val="both"/>
        <w:rPr>
          <w:sz w:val="20"/>
          <w:lang w:val="fr-FR"/>
        </w:rPr>
      </w:pPr>
      <w:r w:rsidRPr="00B5473A">
        <w:rPr>
          <w:sz w:val="20"/>
          <w:lang w:val="fr-FR"/>
        </w:rPr>
        <w:fldChar w:fldCharType="begin"/>
      </w:r>
      <w:r w:rsidR="00E30F13">
        <w:rPr>
          <w:sz w:val="20"/>
          <w:lang w:val="fr-FR"/>
        </w:rPr>
        <w:instrText>HYPERLINK "C:\\Users\\Thomas Huet\\Desktop\\Documentation archéologique liée à la thèse\\Sites.docx" \l "Sit_Touries_per_US1011"</w:instrText>
      </w:r>
      <w:r w:rsidRPr="00B5473A">
        <w:rPr>
          <w:sz w:val="20"/>
          <w:lang w:val="fr-FR"/>
        </w:rPr>
      </w:r>
      <w:r w:rsidRPr="00B5473A">
        <w:rPr>
          <w:sz w:val="20"/>
          <w:lang w:val="fr-FR"/>
        </w:rPr>
        <w:fldChar w:fldCharType="separate"/>
      </w:r>
      <w:r w:rsidR="00B5473A" w:rsidRPr="00B5473A">
        <w:rPr>
          <w:rStyle w:val="Hyperlink"/>
          <w:sz w:val="20"/>
          <w:lang w:val="fr-FR"/>
        </w:rPr>
        <w:t>US 1011</w:t>
      </w:r>
      <w:r w:rsidRPr="00B5473A">
        <w:rPr>
          <w:sz w:val="20"/>
          <w:lang w:val="fr-FR"/>
        </w:rPr>
        <w:fldChar w:fldCharType="end"/>
      </w:r>
    </w:p>
    <w:p w14:paraId="0ED34588" w14:textId="77777777" w:rsidR="00B5473A" w:rsidRDefault="00B5473A" w:rsidP="001B43A4">
      <w:pPr>
        <w:jc w:val="both"/>
        <w:rPr>
          <w:lang w:val="fr-FR"/>
        </w:rPr>
      </w:pPr>
    </w:p>
    <w:p w14:paraId="5A1F2B93" w14:textId="77777777" w:rsidR="00B5473A" w:rsidRPr="00B5473A" w:rsidRDefault="00B5473A" w:rsidP="001B43A4">
      <w:pPr>
        <w:jc w:val="both"/>
        <w:rPr>
          <w:lang w:val="fr-FR"/>
        </w:rPr>
      </w:pPr>
      <w:r w:rsidRPr="00B5473A">
        <w:rPr>
          <w:lang w:val="fr-FR"/>
        </w:rPr>
        <w:t>en terre, Ø ~10 m (BIB 2903)</w:t>
      </w:r>
    </w:p>
    <w:p w14:paraId="78D796F1" w14:textId="77777777" w:rsidR="00B5473A" w:rsidRDefault="00B5473A" w:rsidP="001B43A4">
      <w:pPr>
        <w:jc w:val="both"/>
        <w:rPr>
          <w:lang w:val="fr-FR"/>
        </w:rPr>
      </w:pPr>
    </w:p>
    <w:p w14:paraId="01C69503" w14:textId="77777777" w:rsidR="00B5473A" w:rsidRPr="00D046E5" w:rsidRDefault="00B5473A" w:rsidP="00B5473A">
      <w:pPr>
        <w:pStyle w:val="Heading3"/>
      </w:pPr>
      <w:bookmarkStart w:id="2404" w:name="Sit_Touries_monumentB"/>
      <w:r w:rsidRPr="00D046E5">
        <w:t>Monument B</w:t>
      </w:r>
    </w:p>
    <w:bookmarkEnd w:id="2404"/>
    <w:p w14:paraId="3A4F5880" w14:textId="2F8D6D7E" w:rsidR="008C24C7" w:rsidRPr="00B5473A" w:rsidRDefault="00911743" w:rsidP="003C750B">
      <w:pPr>
        <w:jc w:val="both"/>
        <w:rPr>
          <w:sz w:val="20"/>
          <w:lang w:val="fr-FR"/>
        </w:rPr>
      </w:pPr>
      <w:r w:rsidRPr="00B5473A">
        <w:rPr>
          <w:sz w:val="20"/>
          <w:lang w:val="fr-FR"/>
        </w:rPr>
        <w:fldChar w:fldCharType="begin"/>
      </w:r>
      <w:r w:rsidR="00E30F13">
        <w:rPr>
          <w:sz w:val="20"/>
          <w:lang w:val="fr-FR"/>
        </w:rPr>
        <w:instrText>HYPERLINK "C:\\Users\\Thomas Huet\\Desktop\\Documentation archéologique liée à la thèse\\Sites.docx" \l "Sit_Touries_per_US1001"</w:instrText>
      </w:r>
      <w:r w:rsidRPr="00B5473A">
        <w:rPr>
          <w:sz w:val="20"/>
          <w:lang w:val="fr-FR"/>
        </w:rPr>
      </w:r>
      <w:r w:rsidRPr="00B5473A">
        <w:rPr>
          <w:sz w:val="20"/>
          <w:lang w:val="fr-FR"/>
        </w:rPr>
        <w:fldChar w:fldCharType="separate"/>
      </w:r>
      <w:r w:rsidR="00B5473A" w:rsidRPr="00B5473A">
        <w:rPr>
          <w:rStyle w:val="Hyperlink"/>
          <w:sz w:val="20"/>
          <w:lang w:val="fr-FR"/>
        </w:rPr>
        <w:t>US 1001</w:t>
      </w:r>
      <w:r w:rsidRPr="00B5473A">
        <w:rPr>
          <w:sz w:val="20"/>
          <w:lang w:val="fr-FR"/>
        </w:rPr>
        <w:fldChar w:fldCharType="end"/>
      </w:r>
      <w:r w:rsidR="00B5473A" w:rsidRPr="00B5473A">
        <w:rPr>
          <w:sz w:val="20"/>
          <w:lang w:val="fr-FR"/>
        </w:rPr>
        <w:t xml:space="preserve">, </w:t>
      </w:r>
      <w:hyperlink r:id="rId5623" w:anchor="Sit_Touries_per_US1001" w:history="1">
        <w:r w:rsidR="00B5473A" w:rsidRPr="00B5473A">
          <w:rPr>
            <w:rStyle w:val="Hyperlink"/>
            <w:sz w:val="20"/>
            <w:lang w:val="fr-FR"/>
          </w:rPr>
          <w:t>US 1001</w:t>
        </w:r>
      </w:hyperlink>
      <w:r w:rsidR="00B5473A" w:rsidRPr="00B5473A">
        <w:rPr>
          <w:sz w:val="20"/>
          <w:lang w:val="fr-FR"/>
        </w:rPr>
        <w:t xml:space="preserve"> R</w:t>
      </w:r>
    </w:p>
    <w:p w14:paraId="1102FA20" w14:textId="77777777" w:rsidR="00B5473A" w:rsidRDefault="00B5473A" w:rsidP="003C750B">
      <w:pPr>
        <w:jc w:val="both"/>
        <w:rPr>
          <w:lang w:val="fr-FR"/>
        </w:rPr>
      </w:pPr>
    </w:p>
    <w:p w14:paraId="3A425D04" w14:textId="77777777" w:rsidR="00B5473A" w:rsidRDefault="00B5473A" w:rsidP="003C750B">
      <w:pPr>
        <w:jc w:val="both"/>
        <w:rPr>
          <w:lang w:val="fr-FR"/>
        </w:rPr>
      </w:pPr>
      <w:r>
        <w:rPr>
          <w:lang w:val="fr-FR"/>
        </w:rPr>
        <w:t>Possible portique à vocation commémorative (BIB 2903)</w:t>
      </w:r>
    </w:p>
    <w:p w14:paraId="1EF72F8F" w14:textId="77777777" w:rsidR="00B5473A" w:rsidRDefault="00B5473A" w:rsidP="003C750B">
      <w:pPr>
        <w:jc w:val="both"/>
        <w:rPr>
          <w:lang w:val="fr-FR"/>
        </w:rPr>
      </w:pPr>
    </w:p>
    <w:p w14:paraId="0BE830E8" w14:textId="77777777" w:rsidR="006919C9" w:rsidRDefault="006919C9" w:rsidP="006919C9">
      <w:pPr>
        <w:pStyle w:val="Heading2"/>
      </w:pPr>
      <w:bookmarkStart w:id="2405" w:name="Sit_Touries_s"/>
      <w:r>
        <w:t>Stèles</w:t>
      </w:r>
    </w:p>
    <w:bookmarkEnd w:id="2405"/>
    <w:p w14:paraId="65A8F159" w14:textId="77777777" w:rsidR="006919C9" w:rsidRDefault="00E860A1" w:rsidP="003C750B">
      <w:pPr>
        <w:jc w:val="both"/>
        <w:rPr>
          <w:lang w:val="fr-FR"/>
        </w:rPr>
      </w:pPr>
      <w:r>
        <w:rPr>
          <w:lang w:val="fr-FR"/>
        </w:rPr>
        <w:t>phase 1</w:t>
      </w:r>
    </w:p>
    <w:p w14:paraId="1D3FBE99" w14:textId="77777777" w:rsidR="00E860A1" w:rsidRDefault="00E860A1" w:rsidP="003C750B">
      <w:pPr>
        <w:jc w:val="both"/>
        <w:rPr>
          <w:lang w:val="fr-FR"/>
        </w:rPr>
      </w:pPr>
    </w:p>
    <w:p w14:paraId="317FB033" w14:textId="78D51B29" w:rsidR="00E860A1" w:rsidRPr="00E860A1" w:rsidRDefault="00E860A1" w:rsidP="00E860A1">
      <w:pPr>
        <w:jc w:val="both"/>
        <w:rPr>
          <w:lang w:val="fr-FR"/>
        </w:rPr>
      </w:pPr>
      <w:r>
        <w:rPr>
          <w:lang w:val="fr-FR"/>
        </w:rPr>
        <w:t>U</w:t>
      </w:r>
      <w:r w:rsidRPr="0032190F">
        <w:rPr>
          <w:lang w:val="fr-FR"/>
        </w:rPr>
        <w:t xml:space="preserve">ne dizaine de stèles ou de fragments, dont celle d’un guerrier ont été découvertes (BIB 2054 p. 35). </w:t>
      </w:r>
      <w:r>
        <w:rPr>
          <w:lang w:val="fr-FR"/>
        </w:rPr>
        <w:t>S</w:t>
      </w:r>
      <w:r w:rsidRPr="0032190F">
        <w:rPr>
          <w:lang w:val="fr-FR"/>
        </w:rPr>
        <w:t xml:space="preserve">tèles de guerriers (créneaux en haut, </w:t>
      </w:r>
      <w:hyperlink r:id="rId5624" w:anchor="Cul_Art_TAC_T_t_cardiophylax" w:history="1">
        <w:r w:rsidRPr="0012382C">
          <w:rPr>
            <w:rStyle w:val="Hyperlink"/>
            <w:lang w:val="fr-FR"/>
          </w:rPr>
          <w:t>cardiophylax</w:t>
        </w:r>
      </w:hyperlink>
      <w:r w:rsidRPr="0032190F">
        <w:rPr>
          <w:lang w:val="fr-FR"/>
        </w:rPr>
        <w:t>)</w:t>
      </w:r>
      <w:r w:rsidRPr="00E860A1">
        <w:rPr>
          <w:lang w:val="fr-FR"/>
        </w:rPr>
        <w:t xml:space="preserve"> (BIB P. Gruat in BIB 2341)</w:t>
      </w:r>
    </w:p>
    <w:p w14:paraId="0A976C59" w14:textId="6E418ABE" w:rsidR="006919C9" w:rsidRDefault="00E51ED9" w:rsidP="00E51ED9">
      <w:pPr>
        <w:jc w:val="both"/>
        <w:rPr>
          <w:lang w:val="fr-FR"/>
        </w:rPr>
      </w:pPr>
      <w:r>
        <w:rPr>
          <w:lang w:val="fr-FR"/>
        </w:rPr>
        <w:t>"</w:t>
      </w:r>
      <w:hyperlink r:id="rId5625" w:anchor="Cul_Steles_Anepigraphes" w:history="1">
        <w:r w:rsidRPr="00E51ED9">
          <w:rPr>
            <w:rStyle w:val="Hyperlink"/>
            <w:lang w:val="fr-FR"/>
          </w:rPr>
          <w:t>Stèles anépigraphes</w:t>
        </w:r>
      </w:hyperlink>
      <w:r>
        <w:rPr>
          <w:lang w:val="fr-FR"/>
        </w:rPr>
        <w:t xml:space="preserve">" </w:t>
      </w:r>
      <w:r w:rsidR="00E860A1" w:rsidRPr="0032190F">
        <w:rPr>
          <w:rStyle w:val="Hyperlink"/>
          <w:color w:val="auto"/>
          <w:u w:val="none"/>
          <w:lang w:val="fr-FR" w:eastAsia="en-GB"/>
        </w:rPr>
        <w:t xml:space="preserve">à dévolution non-funéraire </w:t>
      </w:r>
      <w:r w:rsidR="00E860A1" w:rsidRPr="0032190F">
        <w:rPr>
          <w:lang w:val="fr-FR" w:eastAsia="en-GB"/>
        </w:rPr>
        <w:t>(BIB 2050 fig. 1).</w:t>
      </w:r>
      <w:r w:rsidR="00E860A1">
        <w:rPr>
          <w:lang w:val="fr-FR" w:eastAsia="en-GB"/>
        </w:rPr>
        <w:t xml:space="preserve"> </w:t>
      </w:r>
      <w:r w:rsidR="00B84F5C">
        <w:rPr>
          <w:lang w:val="fr-FR"/>
        </w:rPr>
        <w:t>10 stèles (BIB 2865)</w:t>
      </w:r>
      <w:r w:rsidR="006919C9">
        <w:rPr>
          <w:lang w:val="fr-FR"/>
        </w:rPr>
        <w:t xml:space="preserve"> </w:t>
      </w:r>
      <w:hyperlink r:id="rId5626" w:anchor="Cul_Proto_Art_TAC_T_a" w:history="1">
        <w:r w:rsidR="006919C9" w:rsidRPr="0032190F">
          <w:rPr>
            <w:rStyle w:val="Hyperlink"/>
            <w:lang w:val="fr-FR"/>
          </w:rPr>
          <w:t>anthropomorph</w:t>
        </w:r>
        <w:r w:rsidR="006919C9">
          <w:rPr>
            <w:rStyle w:val="Hyperlink"/>
            <w:lang w:val="fr-FR"/>
          </w:rPr>
          <w:t>es</w:t>
        </w:r>
      </w:hyperlink>
      <w:r w:rsidR="006919C9" w:rsidRPr="006919C9">
        <w:rPr>
          <w:lang w:val="fr-FR"/>
        </w:rPr>
        <w:t xml:space="preserve"> (SS BIB) </w:t>
      </w:r>
    </w:p>
    <w:p w14:paraId="6E24414F" w14:textId="77777777" w:rsidR="007421BB" w:rsidRPr="00446DBA" w:rsidRDefault="007421BB" w:rsidP="00E51ED9">
      <w:pPr>
        <w:jc w:val="both"/>
        <w:rPr>
          <w:lang w:val="fr-FR"/>
        </w:rPr>
      </w:pPr>
      <w:r>
        <w:rPr>
          <w:szCs w:val="22"/>
          <w:lang w:val="fr-FR" w:eastAsia="en-GB"/>
        </w:rPr>
        <w:t>Stèles à section rectanglaire (SS BIB)</w:t>
      </w:r>
    </w:p>
    <w:p w14:paraId="7FEA6FA1" w14:textId="77777777" w:rsidR="006919C9" w:rsidRDefault="006919C9" w:rsidP="003C750B">
      <w:pPr>
        <w:jc w:val="both"/>
        <w:rPr>
          <w:lang w:val="fr-FR"/>
        </w:rPr>
      </w:pPr>
    </w:p>
    <w:p w14:paraId="5FC95E1C" w14:textId="77777777" w:rsidR="00B84F5C" w:rsidRDefault="00B84F5C" w:rsidP="003C750B">
      <w:pPr>
        <w:jc w:val="both"/>
        <w:rPr>
          <w:lang w:val="fr-FR"/>
        </w:rPr>
      </w:pPr>
    </w:p>
    <w:p w14:paraId="4B2C444B" w14:textId="77777777" w:rsidR="006919C9" w:rsidRDefault="006919C9" w:rsidP="006919C9">
      <w:pPr>
        <w:pStyle w:val="Heading3"/>
      </w:pPr>
      <w:bookmarkStart w:id="2406" w:name="Sit_Touries_s1"/>
      <w:r>
        <w:t>stèle 1</w:t>
      </w:r>
    </w:p>
    <w:bookmarkEnd w:id="2406"/>
    <w:p w14:paraId="7C44CF34" w14:textId="593B58E9" w:rsidR="006919C9" w:rsidRDefault="006919C9" w:rsidP="003C750B">
      <w:pPr>
        <w:jc w:val="both"/>
        <w:rPr>
          <w:lang w:val="fr-FR"/>
        </w:rPr>
      </w:pPr>
      <w:r>
        <w:rPr>
          <w:lang w:val="fr-FR"/>
        </w:rPr>
        <w:t>Stèle de forme rectangulaire, de + de 1 m de haut, registre supérieur "en moustache"</w:t>
      </w:r>
      <w:r w:rsidR="00037E9E">
        <w:rPr>
          <w:lang w:val="fr-FR"/>
        </w:rPr>
        <w:t xml:space="preserve"> [</w:t>
      </w:r>
      <w:hyperlink r:id="rId5627" w:anchor="Cul_Steles_Anepigraphes_thm_cuirasse" w:history="1">
        <w:r w:rsidR="00037E9E" w:rsidRPr="00037E9E">
          <w:rPr>
            <w:rStyle w:val="Hyperlink"/>
            <w:lang w:val="fr-FR"/>
          </w:rPr>
          <w:t>cuirasse</w:t>
        </w:r>
      </w:hyperlink>
      <w:r w:rsidR="00037E9E">
        <w:rPr>
          <w:lang w:val="fr-FR"/>
        </w:rPr>
        <w:t>]</w:t>
      </w:r>
      <w:r>
        <w:rPr>
          <w:lang w:val="fr-FR"/>
        </w:rPr>
        <w:t xml:space="preserve">, </w:t>
      </w:r>
      <w:hyperlink r:id="rId5628" w:anchor="Cul_Art_TAC_T_t_cardiophylax" w:history="1">
        <w:r w:rsidR="00AE6FC9" w:rsidRPr="0012382C">
          <w:rPr>
            <w:rStyle w:val="Hyperlink"/>
            <w:lang w:val="fr-FR"/>
          </w:rPr>
          <w:t>cardiophylax</w:t>
        </w:r>
      </w:hyperlink>
      <w:r w:rsidR="00AE6FC9" w:rsidRPr="0032190F">
        <w:rPr>
          <w:lang w:val="fr-FR"/>
        </w:rPr>
        <w:t xml:space="preserve"> </w:t>
      </w:r>
      <w:r>
        <w:rPr>
          <w:lang w:val="fr-FR"/>
        </w:rPr>
        <w:t xml:space="preserve">(BIB 2865) </w:t>
      </w:r>
      <w:r w:rsidRPr="0032190F">
        <w:rPr>
          <w:lang w:val="fr-FR"/>
        </w:rPr>
        <w:t>1,23 m de haut. Décor « en moustache » et cercles concentriques en dessous en léger relief</w:t>
      </w:r>
      <w:r>
        <w:rPr>
          <w:lang w:val="fr-FR"/>
        </w:rPr>
        <w:t xml:space="preserve"> (BIB 2054 p. 36)</w:t>
      </w:r>
      <w:r w:rsidR="00A16DB0">
        <w:rPr>
          <w:lang w:val="fr-FR"/>
        </w:rPr>
        <w:t xml:space="preserve"> </w:t>
      </w:r>
      <w:r w:rsidR="00A16DB0" w:rsidRPr="006702EA">
        <w:rPr>
          <w:lang w:val="fr-FR"/>
        </w:rPr>
        <w:t>représentation stylisée d'une cuirasse vue de face ?</w:t>
      </w:r>
      <w:r w:rsidR="00A16DB0">
        <w:rPr>
          <w:lang w:val="fr-FR"/>
        </w:rPr>
        <w:t xml:space="preserve"> </w:t>
      </w:r>
      <w:r w:rsidR="00A16DB0">
        <w:rPr>
          <w:lang w:val="fr-FR" w:eastAsia="en-GB"/>
        </w:rPr>
        <w:t>(BIB 2054)</w:t>
      </w:r>
    </w:p>
    <w:p w14:paraId="76CDF58C" w14:textId="77777777" w:rsidR="006919C9" w:rsidRDefault="006919C9" w:rsidP="003C750B">
      <w:pPr>
        <w:jc w:val="both"/>
        <w:rPr>
          <w:lang w:val="fr-FR"/>
        </w:rPr>
      </w:pPr>
    </w:p>
    <w:p w14:paraId="5651FF35" w14:textId="77777777" w:rsidR="006919C9" w:rsidRDefault="006919C9" w:rsidP="006919C9">
      <w:pPr>
        <w:pStyle w:val="Heading3"/>
      </w:pPr>
      <w:bookmarkStart w:id="2407" w:name="Sit_Touries_s2"/>
      <w:r>
        <w:t>stèle 2</w:t>
      </w:r>
    </w:p>
    <w:bookmarkEnd w:id="2407"/>
    <w:p w14:paraId="22B87E21" w14:textId="77777777" w:rsidR="006919C9" w:rsidRPr="006919C9" w:rsidRDefault="006919C9" w:rsidP="006919C9">
      <w:pPr>
        <w:rPr>
          <w:lang w:val="fr-FR"/>
        </w:rPr>
      </w:pPr>
      <w:r>
        <w:rPr>
          <w:lang w:val="fr-FR"/>
        </w:rPr>
        <w:t xml:space="preserve">ceinture, cercle (BIB 2865) </w:t>
      </w:r>
      <w:r w:rsidRPr="0032190F">
        <w:rPr>
          <w:lang w:val="fr-FR"/>
        </w:rPr>
        <w:t>~ n</w:t>
      </w:r>
      <w:r w:rsidRPr="0032190F">
        <w:rPr>
          <w:vertAlign w:val="superscript"/>
          <w:lang w:val="fr-FR"/>
        </w:rPr>
        <w:t>o</w:t>
      </w:r>
      <w:r w:rsidRPr="0032190F">
        <w:rPr>
          <w:lang w:val="fr-FR"/>
        </w:rPr>
        <w:t xml:space="preserve">1, décor </w:t>
      </w:r>
      <w:r w:rsidR="00AE6FC9">
        <w:rPr>
          <w:lang w:val="fr-FR"/>
        </w:rPr>
        <w:t>"en moustache"</w:t>
      </w:r>
      <w:r w:rsidRPr="0032190F">
        <w:rPr>
          <w:lang w:val="fr-FR"/>
        </w:rPr>
        <w:t>, cercle en léger relief</w:t>
      </w:r>
      <w:r>
        <w:rPr>
          <w:lang w:val="fr-FR"/>
        </w:rPr>
        <w:t xml:space="preserve"> </w:t>
      </w:r>
      <w:r w:rsidR="00260E80">
        <w:rPr>
          <w:lang w:val="fr-FR"/>
        </w:rPr>
        <w:t xml:space="preserve">[cardiophylax] </w:t>
      </w:r>
      <w:r>
        <w:rPr>
          <w:lang w:val="fr-FR"/>
        </w:rPr>
        <w:t>(BIB 2054 p. 36)</w:t>
      </w:r>
      <w:r w:rsidR="00A16DB0">
        <w:rPr>
          <w:lang w:val="fr-FR"/>
        </w:rPr>
        <w:t xml:space="preserve"> </w:t>
      </w:r>
      <w:r w:rsidR="00A16DB0" w:rsidRPr="006702EA">
        <w:rPr>
          <w:lang w:val="fr-FR"/>
        </w:rPr>
        <w:t>représentation stylisée d'une cuirasse vue de face ?</w:t>
      </w:r>
      <w:r w:rsidR="00A16DB0">
        <w:rPr>
          <w:lang w:val="fr-FR"/>
        </w:rPr>
        <w:t xml:space="preserve"> </w:t>
      </w:r>
      <w:r w:rsidR="00A16DB0">
        <w:rPr>
          <w:lang w:val="fr-FR" w:eastAsia="en-GB"/>
        </w:rPr>
        <w:t>(BIB 2054)</w:t>
      </w:r>
    </w:p>
    <w:p w14:paraId="1ACB84B8" w14:textId="77777777" w:rsidR="006919C9" w:rsidRDefault="006919C9" w:rsidP="006919C9">
      <w:pPr>
        <w:rPr>
          <w:lang w:val="fr-FR"/>
        </w:rPr>
      </w:pPr>
    </w:p>
    <w:p w14:paraId="0CAF3A53" w14:textId="77777777" w:rsidR="006919C9" w:rsidRDefault="006919C9" w:rsidP="006919C9">
      <w:pPr>
        <w:pStyle w:val="Heading3"/>
      </w:pPr>
      <w:bookmarkStart w:id="2408" w:name="Sit_Touries_s3"/>
      <w:r>
        <w:t>stèle 3</w:t>
      </w:r>
    </w:p>
    <w:bookmarkEnd w:id="2408"/>
    <w:p w14:paraId="395D2D76" w14:textId="31BCA18C" w:rsidR="006919C9" w:rsidRDefault="006919C9" w:rsidP="006919C9">
      <w:pPr>
        <w:jc w:val="both"/>
        <w:rPr>
          <w:lang w:val="fr-FR"/>
        </w:rPr>
      </w:pPr>
      <w:r>
        <w:rPr>
          <w:lang w:val="fr-FR"/>
        </w:rPr>
        <w:t xml:space="preserve">cardiophylax (BIB 2865) </w:t>
      </w:r>
      <w:r w:rsidRPr="0032190F">
        <w:rPr>
          <w:lang w:val="fr-FR"/>
        </w:rPr>
        <w:t>fragment de pilier stèle de section rectangulaire (0,6 x 0,55) de 1,02 m de haut. Figure le tronc d’un personnage. La tête a été décollée anciennement (patine à la base du coup)</w:t>
      </w:r>
      <w:r w:rsidR="008929A2">
        <w:rPr>
          <w:lang w:val="fr-FR"/>
        </w:rPr>
        <w:t>. Arrachement</w:t>
      </w:r>
      <w:r w:rsidRPr="0032190F">
        <w:rPr>
          <w:lang w:val="fr-FR"/>
        </w:rPr>
        <w:t xml:space="preserve">. Figure de guerrier (cuirasse échancrée dans la partie supérieure). Une </w:t>
      </w:r>
      <w:hyperlink r:id="rId5629" w:anchor="Cul_Art_TAC_T_g_rosace" w:history="1">
        <w:r w:rsidRPr="0032190F">
          <w:rPr>
            <w:rStyle w:val="Hyperlink"/>
            <w:lang w:val="fr-FR"/>
          </w:rPr>
          <w:t>rosace</w:t>
        </w:r>
      </w:hyperlink>
      <w:r w:rsidRPr="0032190F">
        <w:rPr>
          <w:lang w:val="fr-FR"/>
        </w:rPr>
        <w:t xml:space="preserve"> pointée (</w:t>
      </w:r>
      <w:hyperlink r:id="rId5630" w:anchor="Cul_Art_TAC_T_t_cardiophylax" w:history="1">
        <w:r w:rsidRPr="00F47AA8">
          <w:rPr>
            <w:rStyle w:val="Hyperlink"/>
            <w:i/>
            <w:lang w:val="fr-FR"/>
          </w:rPr>
          <w:t>cardiophylax</w:t>
        </w:r>
      </w:hyperlink>
      <w:r w:rsidRPr="0032190F">
        <w:rPr>
          <w:lang w:val="fr-FR"/>
        </w:rPr>
        <w:t xml:space="preserve">) orne son thorax. Un motif curviligne « en </w:t>
      </w:r>
      <w:r w:rsidRPr="008C24C7">
        <w:rPr>
          <w:rFonts w:ascii="Symbol" w:hAnsi="Symbol"/>
        </w:rPr>
        <w:t></w:t>
      </w:r>
      <w:r w:rsidRPr="0032190F">
        <w:rPr>
          <w:lang w:val="fr-FR"/>
        </w:rPr>
        <w:t> »</w:t>
      </w:r>
      <w:r>
        <w:rPr>
          <w:rFonts w:ascii="Symbol" w:hAnsi="Symbol"/>
        </w:rPr>
        <w:t></w:t>
      </w:r>
      <w:r w:rsidR="00037E9E" w:rsidRPr="00037E9E">
        <w:rPr>
          <w:lang w:val="fr-FR"/>
        </w:rPr>
        <w:t xml:space="preserve"> </w:t>
      </w:r>
      <w:r w:rsidR="00037E9E">
        <w:rPr>
          <w:lang w:val="fr-FR"/>
        </w:rPr>
        <w:t>[</w:t>
      </w:r>
      <w:hyperlink r:id="rId5631" w:anchor="Cul_Steles_Anepigraphes_thm_cuirasse" w:history="1">
        <w:r w:rsidR="00037E9E" w:rsidRPr="00037E9E">
          <w:rPr>
            <w:rStyle w:val="Hyperlink"/>
            <w:lang w:val="fr-FR"/>
          </w:rPr>
          <w:t>cuirasse</w:t>
        </w:r>
      </w:hyperlink>
      <w:r w:rsidR="00037E9E">
        <w:rPr>
          <w:lang w:val="fr-FR"/>
        </w:rPr>
        <w:t xml:space="preserve">] </w:t>
      </w:r>
      <w:r w:rsidRPr="0032190F">
        <w:rPr>
          <w:lang w:val="fr-FR"/>
        </w:rPr>
        <w:t>sur la partie supérieure de la stèle</w:t>
      </w:r>
      <w:r>
        <w:rPr>
          <w:lang w:val="fr-FR"/>
        </w:rPr>
        <w:t xml:space="preserve"> (BIB 2054 p. 36)</w:t>
      </w:r>
    </w:p>
    <w:p w14:paraId="46A5E142" w14:textId="77777777" w:rsidR="00E860A1" w:rsidRDefault="00E860A1" w:rsidP="006919C9">
      <w:pPr>
        <w:jc w:val="both"/>
        <w:rPr>
          <w:lang w:val="fr-FR"/>
        </w:rPr>
      </w:pPr>
      <w:r>
        <w:rPr>
          <w:lang w:val="fr-FR"/>
        </w:rPr>
        <w:t>"Guerrier" (BIB 2903)</w:t>
      </w:r>
    </w:p>
    <w:p w14:paraId="64BF6F33" w14:textId="77777777" w:rsidR="006919C9" w:rsidRDefault="006919C9" w:rsidP="006919C9">
      <w:pPr>
        <w:rPr>
          <w:lang w:val="fr-FR"/>
        </w:rPr>
      </w:pPr>
    </w:p>
    <w:p w14:paraId="1F19E9A5" w14:textId="77777777" w:rsidR="006919C9" w:rsidRDefault="006919C9" w:rsidP="006919C9">
      <w:pPr>
        <w:rPr>
          <w:lang w:val="fr-FR"/>
        </w:rPr>
      </w:pPr>
    </w:p>
    <w:p w14:paraId="40252AEB" w14:textId="77777777" w:rsidR="006919C9" w:rsidRDefault="006919C9" w:rsidP="006919C9">
      <w:pPr>
        <w:pStyle w:val="Heading3"/>
      </w:pPr>
      <w:r>
        <w:lastRenderedPageBreak/>
        <w:t>stèle 4</w:t>
      </w:r>
    </w:p>
    <w:p w14:paraId="6CEC5A40" w14:textId="77777777" w:rsidR="006919C9" w:rsidRDefault="006919C9" w:rsidP="006919C9">
      <w:pPr>
        <w:pStyle w:val="Heading3"/>
      </w:pPr>
      <w:bookmarkStart w:id="2409" w:name="Sit_Touries_s5"/>
      <w:r>
        <w:t>stèle 5</w:t>
      </w:r>
    </w:p>
    <w:bookmarkEnd w:id="2409"/>
    <w:p w14:paraId="424F4422" w14:textId="75085DFD" w:rsidR="006919C9" w:rsidRDefault="006919C9" w:rsidP="00A16DB0">
      <w:pPr>
        <w:jc w:val="both"/>
        <w:rPr>
          <w:lang w:val="fr-FR" w:eastAsia="en-GB"/>
        </w:rPr>
      </w:pPr>
      <w:r w:rsidRPr="0032190F">
        <w:rPr>
          <w:lang w:val="fr-FR"/>
        </w:rPr>
        <w:t xml:space="preserve">décor sculpté curviligne composé de trois cordons, ~  « en </w:t>
      </w:r>
      <w:r w:rsidRPr="008C24C7">
        <w:rPr>
          <w:rFonts w:ascii="Symbol" w:hAnsi="Symbol"/>
        </w:rPr>
        <w:t></w:t>
      </w:r>
      <w:r w:rsidRPr="0032190F">
        <w:rPr>
          <w:lang w:val="fr-FR"/>
        </w:rPr>
        <w:t> »</w:t>
      </w:r>
      <w:r>
        <w:rPr>
          <w:lang w:val="fr-FR"/>
        </w:rPr>
        <w:t xml:space="preserve"> </w:t>
      </w:r>
      <w:r w:rsidR="00037E9E">
        <w:rPr>
          <w:lang w:val="fr-FR"/>
        </w:rPr>
        <w:t>[</w:t>
      </w:r>
      <w:hyperlink r:id="rId5632" w:anchor="Cul_Steles_Anepigraphes_thm_cuirasse" w:history="1">
        <w:r w:rsidR="00037E9E" w:rsidRPr="00037E9E">
          <w:rPr>
            <w:rStyle w:val="Hyperlink"/>
            <w:lang w:val="fr-FR"/>
          </w:rPr>
          <w:t>cuirasse</w:t>
        </w:r>
      </w:hyperlink>
      <w:r w:rsidR="00037E9E">
        <w:rPr>
          <w:lang w:val="fr-FR"/>
        </w:rPr>
        <w:t xml:space="preserve">] </w:t>
      </w:r>
      <w:r>
        <w:rPr>
          <w:lang w:val="fr-FR"/>
        </w:rPr>
        <w:t>(BIB 2054 p. 36)</w:t>
      </w:r>
      <w:r w:rsidR="00A16DB0">
        <w:rPr>
          <w:lang w:val="fr-FR"/>
        </w:rPr>
        <w:t xml:space="preserve"> </w:t>
      </w:r>
      <w:r w:rsidR="00A16DB0" w:rsidRPr="006702EA">
        <w:rPr>
          <w:lang w:val="fr-FR"/>
        </w:rPr>
        <w:t>représentation stylisée d'une cuirasse vue de côté</w:t>
      </w:r>
      <w:r w:rsidR="00A16DB0">
        <w:rPr>
          <w:lang w:val="fr-FR"/>
        </w:rPr>
        <w:t xml:space="preserve"> </w:t>
      </w:r>
      <w:r w:rsidR="00A16DB0" w:rsidRPr="006702EA">
        <w:rPr>
          <w:lang w:val="fr-FR"/>
        </w:rPr>
        <w:t>?.</w:t>
      </w:r>
      <w:r w:rsidR="00A16DB0" w:rsidRPr="006702EA">
        <w:rPr>
          <w:lang w:val="fr-FR" w:eastAsia="en-GB"/>
        </w:rPr>
        <w:t xml:space="preserve"> </w:t>
      </w:r>
      <w:r w:rsidR="00A16DB0">
        <w:rPr>
          <w:lang w:val="fr-FR" w:eastAsia="en-GB"/>
        </w:rPr>
        <w:t xml:space="preserve">(BIB 2054) v. </w:t>
      </w:r>
      <w:hyperlink r:id="rId5633" w:anchor="Sit_Millau_Plage_s1" w:history="1">
        <w:r w:rsidR="00A16DB0" w:rsidRPr="00A16DB0">
          <w:rPr>
            <w:rStyle w:val="Hyperlink"/>
            <w:lang w:val="fr-FR" w:eastAsia="en-GB"/>
          </w:rPr>
          <w:t>Millau-Plage 1</w:t>
        </w:r>
      </w:hyperlink>
    </w:p>
    <w:p w14:paraId="75F5A1FE" w14:textId="77777777" w:rsidR="006919C9" w:rsidRDefault="006919C9" w:rsidP="006919C9">
      <w:pPr>
        <w:rPr>
          <w:lang w:val="fr-FR"/>
        </w:rPr>
      </w:pPr>
    </w:p>
    <w:p w14:paraId="6B547EB6" w14:textId="77777777" w:rsidR="006919C9" w:rsidRDefault="006919C9" w:rsidP="006919C9">
      <w:pPr>
        <w:pStyle w:val="Heading3"/>
      </w:pPr>
      <w:r>
        <w:t>stèle 6</w:t>
      </w:r>
    </w:p>
    <w:p w14:paraId="238E0C9F" w14:textId="77777777" w:rsidR="006919C9" w:rsidRDefault="006919C9" w:rsidP="006919C9">
      <w:pPr>
        <w:pStyle w:val="Heading3"/>
      </w:pPr>
      <w:r>
        <w:t>stèle 7</w:t>
      </w:r>
    </w:p>
    <w:p w14:paraId="1B86F705" w14:textId="77777777" w:rsidR="006919C9" w:rsidRPr="006919C9" w:rsidRDefault="006919C9" w:rsidP="006919C9">
      <w:pPr>
        <w:rPr>
          <w:lang w:val="fr-FR"/>
        </w:rPr>
      </w:pPr>
      <w:r w:rsidRPr="006919C9">
        <w:rPr>
          <w:lang w:val="fr-FR"/>
        </w:rPr>
        <w:t>~ n</w:t>
      </w:r>
      <w:r w:rsidRPr="006919C9">
        <w:rPr>
          <w:vertAlign w:val="superscript"/>
          <w:lang w:val="fr-FR"/>
        </w:rPr>
        <w:t>o</w:t>
      </w:r>
      <w:r w:rsidRPr="006919C9">
        <w:rPr>
          <w:lang w:val="fr-FR"/>
        </w:rPr>
        <w:t>1 mais très endommagée (BIB 2054 p. 36)</w:t>
      </w:r>
    </w:p>
    <w:p w14:paraId="23BF4AB1" w14:textId="77777777" w:rsidR="006919C9" w:rsidRPr="006919C9" w:rsidRDefault="006919C9" w:rsidP="006919C9">
      <w:pPr>
        <w:rPr>
          <w:lang w:val="fr-FR"/>
        </w:rPr>
      </w:pPr>
    </w:p>
    <w:p w14:paraId="7CA133E6" w14:textId="77777777" w:rsidR="006919C9" w:rsidRDefault="006919C9" w:rsidP="006919C9">
      <w:pPr>
        <w:pStyle w:val="Heading3"/>
      </w:pPr>
      <w:r>
        <w:t>stèle 8</w:t>
      </w:r>
    </w:p>
    <w:p w14:paraId="4F510952" w14:textId="77777777" w:rsidR="006919C9" w:rsidRDefault="006919C9" w:rsidP="006919C9">
      <w:pPr>
        <w:pStyle w:val="Heading3"/>
      </w:pPr>
      <w:r>
        <w:t>stèle 9</w:t>
      </w:r>
    </w:p>
    <w:p w14:paraId="72DF77E9" w14:textId="77777777" w:rsidR="006919C9" w:rsidRDefault="006919C9" w:rsidP="006919C9">
      <w:pPr>
        <w:pStyle w:val="Heading3"/>
      </w:pPr>
      <w:r>
        <w:t>stèle 10</w:t>
      </w:r>
    </w:p>
    <w:p w14:paraId="02081FC8" w14:textId="77777777" w:rsidR="00E51ED9" w:rsidRDefault="00E51ED9" w:rsidP="00E51ED9">
      <w:pPr>
        <w:rPr>
          <w:lang w:val="fr-FR"/>
        </w:rPr>
      </w:pPr>
    </w:p>
    <w:p w14:paraId="0CB7F222" w14:textId="77777777" w:rsidR="00E51ED9" w:rsidRPr="00E51ED9" w:rsidRDefault="00E51ED9" w:rsidP="00E51ED9">
      <w:pPr>
        <w:pStyle w:val="Heading3"/>
      </w:pPr>
      <w:bookmarkStart w:id="2410" w:name="Sit_Touries_stele13"/>
      <w:r>
        <w:t>stèle 13</w:t>
      </w:r>
    </w:p>
    <w:bookmarkEnd w:id="2410"/>
    <w:p w14:paraId="07D0B7DB" w14:textId="77777777" w:rsidR="00E860A1" w:rsidRDefault="00E51ED9" w:rsidP="00E51ED9">
      <w:pPr>
        <w:jc w:val="both"/>
        <w:rPr>
          <w:lang w:val="fr-FR"/>
        </w:rPr>
      </w:pPr>
      <w:r>
        <w:rPr>
          <w:lang w:val="fr-FR"/>
        </w:rPr>
        <w:t xml:space="preserve">Planté sur un tumulus  </w:t>
      </w:r>
      <w:r w:rsidRPr="00E51ED9">
        <w:rPr>
          <w:lang w:val="fr-FR"/>
        </w:rPr>
        <w:t>(BIB 2055 p. 40)</w:t>
      </w:r>
    </w:p>
    <w:p w14:paraId="6D2A0B30" w14:textId="77777777" w:rsidR="0052621A" w:rsidRDefault="0052621A" w:rsidP="00E51ED9">
      <w:pPr>
        <w:jc w:val="both"/>
        <w:rPr>
          <w:lang w:val="fr-FR"/>
        </w:rPr>
      </w:pPr>
    </w:p>
    <w:p w14:paraId="00FC1BB1" w14:textId="77777777" w:rsidR="0052621A" w:rsidRPr="0052621A" w:rsidRDefault="0052621A" w:rsidP="0052621A">
      <w:pPr>
        <w:pStyle w:val="Heading3"/>
      </w:pPr>
      <w:r w:rsidRPr="0052621A">
        <w:t>stèle 21</w:t>
      </w:r>
    </w:p>
    <w:p w14:paraId="62BF0D6C" w14:textId="77777777" w:rsidR="0052621A" w:rsidRDefault="0052621A" w:rsidP="00E51ED9">
      <w:pPr>
        <w:jc w:val="both"/>
        <w:rPr>
          <w:lang w:val="fr-FR"/>
        </w:rPr>
      </w:pPr>
      <w:r w:rsidRPr="0052621A">
        <w:rPr>
          <w:lang w:val="fr-FR"/>
        </w:rPr>
        <w:t xml:space="preserve">La stèle 21, en conglomérat bréchique grossier à inclusions d’argile verdâtre, est encore dressée, dans une légère dépression du substrat, en bordure nord-ouest du podium composite érigé tout au long du Ve s. av. J.-C. (fig. 9 et 10). Elle offre une orientation de 43° E (fig. 11). Sa base est de forme trapézoïdale à angles arrondis. Elle présente les dimensions approximatives suivantes : 0,46 à 0,58 m de largeur ; 0,25 à 0,37 m d’épaisseur pour une hauteur conservée de 0,20 à 0,33 m. Sa surface porte les stigmates d’impacts de soc de charrue qui l’ont légèrement soulevée et qui expliquent qu’elle penche aujourd’hui fortement vers le nord-ouest. La stèle est fichée dans une fosse aménagée (Us 1026) dans le socle calcaire du Lotharingien en tirant parti de l’important décrochement que présente ce dernier dans ce secteur (fig. 11 et 12). Son calage (Us 1025), encore en place, permet d’estimer les dimensions de l’excavation : à l’ouverture, entre 2,00 m et 1,14 m pour au moins 0,35 m de profondeur axiale. Le diamètre interne du calage oscille entre 0,64 m et 0,30 m, soit des dimensions logiquement proches de celles de la stèle 21 (supra). Les blocs de calage, presque exclusivement en calcaire du Lotharingien, sont d’un calibre très variable mais souvent important (fig. 10 et 11). </w:t>
      </w:r>
      <w:r>
        <w:rPr>
          <w:lang w:val="fr-FR"/>
        </w:rPr>
        <w:t>(BIB 2903)</w:t>
      </w:r>
    </w:p>
    <w:p w14:paraId="5672C3F2" w14:textId="77777777" w:rsidR="00E51ED9" w:rsidRDefault="00E51ED9" w:rsidP="00E860A1">
      <w:pPr>
        <w:rPr>
          <w:lang w:val="fr-FR"/>
        </w:rPr>
      </w:pPr>
    </w:p>
    <w:p w14:paraId="0BD40CCF" w14:textId="77777777" w:rsidR="00E860A1" w:rsidRDefault="00E860A1" w:rsidP="00E860A1">
      <w:pPr>
        <w:pStyle w:val="Heading3"/>
      </w:pPr>
      <w:bookmarkStart w:id="2411" w:name="Sit_Touries_stele14"/>
      <w:r>
        <w:t>stèle 14</w:t>
      </w:r>
    </w:p>
    <w:bookmarkEnd w:id="2411"/>
    <w:p w14:paraId="60FC1845" w14:textId="6A2922AF" w:rsidR="00E860A1" w:rsidRPr="00E860A1" w:rsidRDefault="00911743" w:rsidP="00AE6FC9">
      <w:pPr>
        <w:jc w:val="both"/>
        <w:rPr>
          <w:lang w:val="fr-FR"/>
        </w:rPr>
      </w:pPr>
      <w:r>
        <w:fldChar w:fldCharType="begin"/>
      </w:r>
      <w:r w:rsidR="00E30F13" w:rsidRPr="006F6A73">
        <w:rPr>
          <w:lang w:val="fr-FR"/>
        </w:rPr>
        <w:instrText>HYPERLINK "C:\\Users\\Thomas Huet\\Desktop\\Documentation archéologique liée à la thèse\\Cultures.docx" \l "Cul_Art_TAC_T_t_cardiophylax"</w:instrText>
      </w:r>
      <w:r>
        <w:fldChar w:fldCharType="separate"/>
      </w:r>
      <w:r w:rsidR="00DD2FF0" w:rsidRPr="00DE3C43">
        <w:rPr>
          <w:rStyle w:val="Hyperlink"/>
          <w:lang w:val="fr-FR"/>
        </w:rPr>
        <w:t>cardiophylax</w:t>
      </w:r>
      <w:r>
        <w:fldChar w:fldCharType="end"/>
      </w:r>
      <w:r w:rsidR="00DD2FF0">
        <w:rPr>
          <w:lang w:val="fr-FR"/>
        </w:rPr>
        <w:t xml:space="preserve"> </w:t>
      </w:r>
      <w:r w:rsidR="00E860A1">
        <w:rPr>
          <w:lang w:val="fr-FR"/>
        </w:rPr>
        <w:t xml:space="preserve">de 32 cm de diamètre et décor </w:t>
      </w:r>
      <w:r w:rsidR="00E860A1" w:rsidRPr="00E860A1">
        <w:rPr>
          <w:lang w:val="fr-FR"/>
        </w:rPr>
        <w:t xml:space="preserve">deux petits cercles pointés, de 5,2 cm de diamètre, disposés symétriquement et à cheval sur les deux cercles les plus grands du </w:t>
      </w:r>
      <w:hyperlink r:id="rId5634" w:anchor="Cul_Art_TAC_T_t_cardiophylax" w:history="1">
        <w:r w:rsidR="00E860A1" w:rsidRPr="00DE3C43">
          <w:rPr>
            <w:rStyle w:val="Hyperlink"/>
            <w:lang w:val="fr-FR"/>
          </w:rPr>
          <w:t>cardiophylax</w:t>
        </w:r>
      </w:hyperlink>
      <w:r w:rsidR="00E860A1">
        <w:rPr>
          <w:lang w:val="fr-FR"/>
        </w:rPr>
        <w:t xml:space="preserve"> </w:t>
      </w:r>
      <w:r w:rsidR="00E860A1" w:rsidRPr="00E860A1">
        <w:rPr>
          <w:lang w:val="fr-FR"/>
        </w:rPr>
        <w:t>qu’ils ponctuent. Peut-être s’agit-il d’un système de fixation</w:t>
      </w:r>
      <w:r w:rsidR="00E860A1">
        <w:rPr>
          <w:lang w:val="fr-FR"/>
        </w:rPr>
        <w:t xml:space="preserve"> (BIB 2903) torque ? (SS BIB)</w:t>
      </w:r>
    </w:p>
    <w:p w14:paraId="423BFC50" w14:textId="77777777" w:rsidR="006919C9" w:rsidRDefault="006919C9" w:rsidP="006919C9">
      <w:pPr>
        <w:rPr>
          <w:lang w:val="fr-FR"/>
        </w:rPr>
      </w:pPr>
    </w:p>
    <w:p w14:paraId="124B5C76" w14:textId="77777777" w:rsidR="006919C9" w:rsidRDefault="00DE3C43" w:rsidP="00DE3C43">
      <w:pPr>
        <w:pStyle w:val="Heading3"/>
      </w:pPr>
      <w:bookmarkStart w:id="2412" w:name="Sit_Touries_stele31"/>
      <w:r>
        <w:t>stèle 31</w:t>
      </w:r>
    </w:p>
    <w:bookmarkEnd w:id="2412"/>
    <w:p w14:paraId="7026D4B6" w14:textId="3C7A06A1" w:rsidR="00DE3C43" w:rsidRDefault="00DE3C43" w:rsidP="00E860A1">
      <w:pPr>
        <w:jc w:val="both"/>
        <w:rPr>
          <w:lang w:val="fr-FR"/>
        </w:rPr>
      </w:pPr>
      <w:r>
        <w:rPr>
          <w:lang w:val="fr-FR"/>
        </w:rPr>
        <w:t xml:space="preserve">Datée de 550-480 aec, </w:t>
      </w:r>
      <w:hyperlink r:id="rId5635" w:anchor="Cul_Art_TAC_T_t_epee_antennes" w:history="1">
        <w:r w:rsidR="00E51ED9">
          <w:rPr>
            <w:rStyle w:val="Hyperlink"/>
            <w:rFonts w:ascii="Times" w:hAnsi="Times"/>
            <w:lang w:val="fr-FR"/>
          </w:rPr>
          <w:t>épée</w:t>
        </w:r>
        <w:r w:rsidR="00E51ED9" w:rsidRPr="00E51ED9">
          <w:rPr>
            <w:rStyle w:val="Hyperlink"/>
            <w:rFonts w:ascii="Times" w:hAnsi="Times"/>
            <w:lang w:val="fr-FR"/>
          </w:rPr>
          <w:t xml:space="preserve"> à antennes</w:t>
        </w:r>
      </w:hyperlink>
      <w:r>
        <w:rPr>
          <w:lang w:val="fr-FR"/>
        </w:rPr>
        <w:t xml:space="preserve">, </w:t>
      </w:r>
      <w:hyperlink r:id="rId5636" w:anchor="Cul_Art_TAC_T_t_cardiophylax" w:history="1">
        <w:r w:rsidRPr="00DE3C43">
          <w:rPr>
            <w:rStyle w:val="Hyperlink"/>
            <w:lang w:val="fr-FR"/>
          </w:rPr>
          <w:t>cardiophylax</w:t>
        </w:r>
      </w:hyperlink>
      <w:r>
        <w:rPr>
          <w:lang w:val="fr-FR"/>
        </w:rPr>
        <w:t xml:space="preserve"> (PYM com. pers, 2019)</w:t>
      </w:r>
      <w:r w:rsidR="00E860A1">
        <w:rPr>
          <w:lang w:val="fr-FR"/>
        </w:rPr>
        <w:t>, ceinture (SS BIB)</w:t>
      </w:r>
    </w:p>
    <w:p w14:paraId="1CBB2CA6" w14:textId="7B7907FD" w:rsidR="00B5473A" w:rsidRDefault="00DE3C43" w:rsidP="00E860A1">
      <w:pPr>
        <w:jc w:val="both"/>
        <w:rPr>
          <w:lang w:val="fr-FR"/>
        </w:rPr>
      </w:pPr>
      <w:r>
        <w:rPr>
          <w:lang w:val="fr-FR"/>
        </w:rPr>
        <w:t>L</w:t>
      </w:r>
      <w:r w:rsidR="00E860A1">
        <w:rPr>
          <w:lang w:val="fr-FR"/>
        </w:rPr>
        <w:t>’</w:t>
      </w:r>
      <w:hyperlink r:id="rId5637" w:anchor="Typ_Arm_Epees_antennes" w:history="1">
        <w:r w:rsidR="00AE6FC9" w:rsidRPr="00AE6FC9">
          <w:rPr>
            <w:rStyle w:val="Hyperlink"/>
            <w:lang w:val="fr-FR"/>
          </w:rPr>
          <w:t xml:space="preserve"> épée à antennes</w:t>
        </w:r>
      </w:hyperlink>
      <w:r w:rsidRPr="00DE3C43">
        <w:rPr>
          <w:lang w:val="fr-FR"/>
        </w:rPr>
        <w:t xml:space="preserve">, même si elle a été probablement gravée sur une stèle plus ancienne, indique que quelques-unes d’entre elles étaient encore dressées sur le site durant la seconde moitié du </w:t>
      </w:r>
      <w:r w:rsidR="00AE6FC9">
        <w:rPr>
          <w:lang w:val="fr-FR"/>
        </w:rPr>
        <w:t>6</w:t>
      </w:r>
      <w:r w:rsidRPr="00DE3C43">
        <w:rPr>
          <w:lang w:val="fr-FR"/>
        </w:rPr>
        <w:t>e s. av. J.-C. Le rare mobilier recueilli</w:t>
      </w:r>
      <w:r>
        <w:rPr>
          <w:lang w:val="fr-FR"/>
        </w:rPr>
        <w:t xml:space="preserve"> </w:t>
      </w:r>
      <w:r w:rsidRPr="00DE3C43">
        <w:rPr>
          <w:lang w:val="fr-FR"/>
        </w:rPr>
        <w:t xml:space="preserve">quelques datations 14C, la cohérence des alignements et la morphologie très comparable des calages des fosses avec celui de la stèle 21, suggèrent toutefois de dater ces structures en creux plutôt du Fer </w:t>
      </w:r>
      <w:r w:rsidR="00E51ED9">
        <w:rPr>
          <w:lang w:val="fr-FR"/>
        </w:rPr>
        <w:t xml:space="preserve">1 </w:t>
      </w:r>
      <w:r w:rsidRPr="00DE3C43">
        <w:rPr>
          <w:lang w:val="fr-FR"/>
        </w:rPr>
        <w:t>(</w:t>
      </w:r>
      <w:r w:rsidR="00AE6FC9">
        <w:rPr>
          <w:lang w:val="fr-FR"/>
        </w:rPr>
        <w:t>8</w:t>
      </w:r>
      <w:r w:rsidRPr="00DE3C43">
        <w:rPr>
          <w:lang w:val="fr-FR"/>
        </w:rPr>
        <w:t>e/</w:t>
      </w:r>
      <w:r w:rsidR="00AE6FC9">
        <w:rPr>
          <w:lang w:val="fr-FR"/>
        </w:rPr>
        <w:t>6</w:t>
      </w:r>
      <w:r w:rsidRPr="00DE3C43">
        <w:rPr>
          <w:lang w:val="fr-FR"/>
        </w:rPr>
        <w:t xml:space="preserve">e s. av. J.-C.), même si elles ont pu parfois être </w:t>
      </w:r>
      <w:r w:rsidRPr="00DE3C43">
        <w:rPr>
          <w:lang w:val="fr-FR"/>
        </w:rPr>
        <w:lastRenderedPageBreak/>
        <w:t xml:space="preserve">colmatées plus tardivement, du fait même de leur nature. </w:t>
      </w:r>
      <w:r>
        <w:rPr>
          <w:lang w:val="fr-FR"/>
        </w:rPr>
        <w:t>(BIB 2903)</w:t>
      </w:r>
      <w:r w:rsidR="00E860A1">
        <w:rPr>
          <w:lang w:val="fr-FR"/>
        </w:rPr>
        <w:t xml:space="preserve"> Cette épée est un modèle de la fin du Fer 1 (BIB 2903)</w:t>
      </w:r>
      <w:r w:rsidR="0002394C">
        <w:rPr>
          <w:lang w:val="fr-FR"/>
        </w:rPr>
        <w:t xml:space="preserve"> 2 cardiophylax identiques en taille et mise en forme (SS BIB)</w:t>
      </w:r>
    </w:p>
    <w:p w14:paraId="53ACB0BF" w14:textId="77777777" w:rsidR="008929A2" w:rsidRDefault="008929A2" w:rsidP="00E860A1">
      <w:pPr>
        <w:jc w:val="both"/>
        <w:rPr>
          <w:lang w:val="fr-FR"/>
        </w:rPr>
      </w:pPr>
    </w:p>
    <w:p w14:paraId="2305846D" w14:textId="77777777" w:rsidR="008929A2" w:rsidRDefault="008929A2" w:rsidP="008929A2">
      <w:pPr>
        <w:pStyle w:val="Heading3"/>
      </w:pPr>
      <w:r>
        <w:t>roue</w:t>
      </w:r>
    </w:p>
    <w:p w14:paraId="25B618CC" w14:textId="77777777" w:rsidR="008929A2" w:rsidRDefault="008929A2" w:rsidP="008929A2">
      <w:pPr>
        <w:rPr>
          <w:lang w:val="fr-FR"/>
        </w:rPr>
      </w:pPr>
    </w:p>
    <w:p w14:paraId="55E223B9" w14:textId="0EE1B822" w:rsidR="008929A2" w:rsidRPr="008929A2" w:rsidRDefault="008929A2" w:rsidP="008929A2">
      <w:pPr>
        <w:jc w:val="both"/>
        <w:rPr>
          <w:lang w:val="fr-FR"/>
        </w:rPr>
      </w:pPr>
      <w:r w:rsidRPr="008929A2">
        <w:rPr>
          <w:lang w:val="fr-FR"/>
        </w:rPr>
        <w:t>provenant du comblement du couloir axial du monument B (</w:t>
      </w:r>
      <w:hyperlink r:id="rId5638" w:anchor="Sit_Touries_per_US1001" w:history="1">
        <w:r w:rsidRPr="00B5473A">
          <w:rPr>
            <w:rStyle w:val="Hyperlink"/>
            <w:lang w:val="fr-FR"/>
          </w:rPr>
          <w:t>U</w:t>
        </w:r>
        <w:r w:rsidR="00B5473A" w:rsidRPr="00B5473A">
          <w:rPr>
            <w:rStyle w:val="Hyperlink"/>
            <w:lang w:val="fr-FR"/>
          </w:rPr>
          <w:t>S</w:t>
        </w:r>
        <w:r w:rsidRPr="00B5473A">
          <w:rPr>
            <w:rStyle w:val="Hyperlink"/>
            <w:lang w:val="fr-FR"/>
          </w:rPr>
          <w:t xml:space="preserve"> 1001</w:t>
        </w:r>
      </w:hyperlink>
      <w:r w:rsidRPr="008929A2">
        <w:rPr>
          <w:lang w:val="fr-FR"/>
        </w:rPr>
        <w:t xml:space="preserve"> R). Plus ancien ou contemporain du début du 5e s.</w:t>
      </w:r>
      <w:r>
        <w:rPr>
          <w:lang w:val="fr-FR"/>
        </w:rPr>
        <w:t xml:space="preserve"> (BIB 2903)</w:t>
      </w:r>
    </w:p>
    <w:p w14:paraId="5F815356" w14:textId="77777777" w:rsidR="008929A2" w:rsidRPr="008929A2" w:rsidRDefault="008929A2" w:rsidP="008929A2">
      <w:pPr>
        <w:jc w:val="both"/>
        <w:rPr>
          <w:lang w:val="fr-FR"/>
        </w:rPr>
      </w:pPr>
      <w:r w:rsidRPr="008929A2">
        <w:rPr>
          <w:lang w:val="fr-FR"/>
        </w:rPr>
        <w:t>roue de char en ronde bosse ou en haut relief, d’environ 39 cm de diamètre, à moyeu proéminent de près de 11 cm de diamètre et vraisemblablement à douze rayons dont on a le départ de sept d’entre eux (fig. 50). La partie supérieure de la bande de roulement, d’environ 3 cm de large et de profil convexe, est bien détachée du support. L’épaisseur de la jante se situe autour de 4,5 cm</w:t>
      </w:r>
      <w:r>
        <w:rPr>
          <w:lang w:val="fr-FR"/>
        </w:rPr>
        <w:t xml:space="preserve"> (BIB 2903)</w:t>
      </w:r>
    </w:p>
    <w:p w14:paraId="7F66EFFE" w14:textId="77777777" w:rsidR="008929A2" w:rsidRDefault="008929A2" w:rsidP="00E860A1">
      <w:pPr>
        <w:jc w:val="both"/>
        <w:rPr>
          <w:lang w:val="fr-FR"/>
        </w:rPr>
      </w:pPr>
    </w:p>
    <w:p w14:paraId="2B11D6BD" w14:textId="77777777" w:rsidR="008929A2" w:rsidRDefault="008929A2" w:rsidP="008929A2">
      <w:pPr>
        <w:pStyle w:val="Heading3"/>
      </w:pPr>
      <w:r>
        <w:t>char</w:t>
      </w:r>
    </w:p>
    <w:p w14:paraId="6667E70D" w14:textId="369C4399" w:rsidR="008929A2" w:rsidRDefault="008929A2" w:rsidP="008929A2">
      <w:pPr>
        <w:jc w:val="both"/>
        <w:rPr>
          <w:lang w:val="fr-FR"/>
        </w:rPr>
      </w:pPr>
      <w:r w:rsidRPr="008929A2">
        <w:rPr>
          <w:lang w:val="fr-FR"/>
        </w:rPr>
        <w:t xml:space="preserve"> provenant du comblement du couloir axial du monument B (</w:t>
      </w:r>
      <w:hyperlink r:id="rId5639" w:anchor="Sit_Touries_per_US1001" w:history="1">
        <w:r w:rsidR="00B5473A" w:rsidRPr="00B5473A">
          <w:rPr>
            <w:rStyle w:val="Hyperlink"/>
            <w:lang w:val="fr-FR"/>
          </w:rPr>
          <w:t>US 1001</w:t>
        </w:r>
      </w:hyperlink>
      <w:r w:rsidR="00B5473A">
        <w:rPr>
          <w:lang w:val="fr-FR"/>
        </w:rPr>
        <w:t xml:space="preserve"> </w:t>
      </w:r>
      <w:r w:rsidRPr="008929A2">
        <w:rPr>
          <w:lang w:val="fr-FR"/>
        </w:rPr>
        <w:t>R). Plus ancien ou contemporain du début du 5e s.</w:t>
      </w:r>
      <w:r>
        <w:rPr>
          <w:lang w:val="fr-FR"/>
        </w:rPr>
        <w:t xml:space="preserve"> (BIB 2903)</w:t>
      </w:r>
    </w:p>
    <w:p w14:paraId="3B17C81F" w14:textId="77777777" w:rsidR="008929A2" w:rsidRDefault="008929A2" w:rsidP="008929A2">
      <w:pPr>
        <w:jc w:val="both"/>
        <w:rPr>
          <w:lang w:val="fr-FR"/>
        </w:rPr>
      </w:pPr>
      <w:r w:rsidRPr="008929A2">
        <w:rPr>
          <w:lang w:val="fr-FR"/>
        </w:rPr>
        <w:t xml:space="preserve">(L. : 22,5 ; l. : 20 et H. : 15 cm environ), qui ne peut s’interpréter qu’à la lumière </w:t>
      </w:r>
      <w:r>
        <w:rPr>
          <w:lang w:val="fr-FR"/>
        </w:rPr>
        <w:t>de la roue</w:t>
      </w:r>
      <w:r w:rsidRPr="008929A2">
        <w:rPr>
          <w:lang w:val="fr-FR"/>
        </w:rPr>
        <w:t>, est une représentation en ronde bosse de char (fig. 51 et 52). On identifie aisément : - sur un côté, la roue, probablement différente de la précédente, dont le diamètre est d’environ 46,5 cm, avec au moins quatre rayons moins marqués figurés sur les quatorze probables ; - la partie supérieure avant (ou l’arrière) du char avec un bandeau en bas-relief ; - enfin, le dessus de la caisse délimité par un cordon enserrant deux arrachements circulaires contigus, un grand (vase ?)</w:t>
      </w:r>
      <w:r>
        <w:rPr>
          <w:lang w:val="fr-FR"/>
        </w:rPr>
        <w:t xml:space="preserve"> et un petit situé dans l’angle (BIB 2903)</w:t>
      </w:r>
    </w:p>
    <w:p w14:paraId="1A652468" w14:textId="77777777" w:rsidR="006919C9" w:rsidRDefault="006919C9" w:rsidP="006919C9">
      <w:pPr>
        <w:rPr>
          <w:lang w:val="fr-FR"/>
        </w:rPr>
      </w:pPr>
    </w:p>
    <w:p w14:paraId="353266C6" w14:textId="77777777" w:rsidR="006919C9" w:rsidRDefault="0002394C" w:rsidP="006919C9">
      <w:pPr>
        <w:pStyle w:val="Heading2"/>
      </w:pPr>
      <w:r>
        <w:t>t</w:t>
      </w:r>
      <w:r w:rsidR="006919C9">
        <w:t>hématique</w:t>
      </w:r>
    </w:p>
    <w:p w14:paraId="699D8E39" w14:textId="77777777" w:rsidR="006919C9" w:rsidRDefault="006919C9" w:rsidP="006919C9">
      <w:pPr>
        <w:rPr>
          <w:lang w:val="fr-FR"/>
        </w:rPr>
      </w:pPr>
    </w:p>
    <w:p w14:paraId="5C6607CF" w14:textId="77777777" w:rsidR="006919C9" w:rsidRDefault="006919C9" w:rsidP="006919C9">
      <w:pPr>
        <w:jc w:val="both"/>
        <w:rPr>
          <w:lang w:val="fr-FR"/>
        </w:rPr>
      </w:pPr>
      <w:r>
        <w:rPr>
          <w:lang w:val="fr-FR"/>
        </w:rPr>
        <w:t>L</w:t>
      </w:r>
      <w:r w:rsidRPr="0032190F">
        <w:rPr>
          <w:lang w:val="fr-FR"/>
        </w:rPr>
        <w:t xml:space="preserve">es décors « en moustache », le décor sculpté de la stèle n° 5, les décors « en </w:t>
      </w:r>
      <w:r w:rsidRPr="008C24C7">
        <w:rPr>
          <w:rFonts w:ascii="Symbol" w:hAnsi="Symbol"/>
        </w:rPr>
        <w:t></w:t>
      </w:r>
      <w:r w:rsidRPr="0032190F">
        <w:rPr>
          <w:lang w:val="fr-FR"/>
        </w:rPr>
        <w:t> »</w:t>
      </w:r>
      <w:r>
        <w:rPr>
          <w:rFonts w:ascii="Symbol" w:hAnsi="Symbol"/>
        </w:rPr>
        <w:t></w:t>
      </w:r>
      <w:r w:rsidRPr="0032190F">
        <w:rPr>
          <w:lang w:val="fr-FR"/>
        </w:rPr>
        <w:t>sont les variantes d’un même thème : la cuirasse (SS BIB)</w:t>
      </w:r>
      <w:r>
        <w:rPr>
          <w:lang w:val="fr-FR"/>
        </w:rPr>
        <w:t>(BIB 2865)</w:t>
      </w:r>
    </w:p>
    <w:p w14:paraId="514667A4" w14:textId="77777777" w:rsidR="006919C9" w:rsidRDefault="00E860A1" w:rsidP="006919C9">
      <w:pPr>
        <w:rPr>
          <w:lang w:val="fr-FR"/>
        </w:rPr>
      </w:pPr>
      <w:r>
        <w:rPr>
          <w:lang w:val="fr-FR"/>
        </w:rPr>
        <w:t>Une représentation de roue de char rayonnée (BIB 2903)</w:t>
      </w:r>
    </w:p>
    <w:p w14:paraId="1502D772" w14:textId="77777777" w:rsidR="00E860A1" w:rsidRDefault="00E860A1" w:rsidP="006919C9">
      <w:pPr>
        <w:rPr>
          <w:lang w:val="fr-FR"/>
        </w:rPr>
      </w:pPr>
    </w:p>
    <w:p w14:paraId="290FF43A" w14:textId="77777777" w:rsidR="006919C9" w:rsidRPr="006919C9" w:rsidRDefault="0002394C" w:rsidP="006919C9">
      <w:pPr>
        <w:pStyle w:val="Heading2"/>
      </w:pPr>
      <w:r>
        <w:t>c</w:t>
      </w:r>
      <w:r w:rsidR="006919C9">
        <w:t>omparasions</w:t>
      </w:r>
    </w:p>
    <w:p w14:paraId="6419174E" w14:textId="77777777" w:rsidR="006919C9" w:rsidRPr="0032190F" w:rsidRDefault="006919C9" w:rsidP="003C750B">
      <w:pPr>
        <w:jc w:val="both"/>
        <w:rPr>
          <w:lang w:val="fr-FR"/>
        </w:rPr>
      </w:pPr>
    </w:p>
    <w:p w14:paraId="319FFB0E" w14:textId="18471C6A" w:rsidR="00E860A1" w:rsidRDefault="008C24C7" w:rsidP="00E860A1">
      <w:pPr>
        <w:jc w:val="both"/>
        <w:rPr>
          <w:lang w:val="fr-FR"/>
        </w:rPr>
      </w:pPr>
      <w:r w:rsidRPr="0032190F">
        <w:rPr>
          <w:lang w:val="fr-FR"/>
        </w:rPr>
        <w:t>D’autres stèles comparables</w:t>
      </w:r>
      <w:r w:rsidR="0052621A">
        <w:rPr>
          <w:lang w:val="fr-FR"/>
        </w:rPr>
        <w:t xml:space="preserve"> ont été trouvées à proximité (</w:t>
      </w:r>
      <w:hyperlink r:id="rId5640" w:anchor="Sit_Millau_Plage" w:history="1">
        <w:r w:rsidR="0052621A" w:rsidRPr="0052621A">
          <w:rPr>
            <w:rStyle w:val="Hyperlink"/>
            <w:lang w:val="fr-FR"/>
          </w:rPr>
          <w:t>Millau-Plage</w:t>
        </w:r>
      </w:hyperlink>
      <w:r w:rsidR="0052621A">
        <w:rPr>
          <w:lang w:val="fr-FR"/>
        </w:rPr>
        <w:t xml:space="preserve">). </w:t>
      </w:r>
      <w:r w:rsidR="00E860A1" w:rsidRPr="0052621A">
        <w:rPr>
          <w:lang w:val="fr-FR"/>
        </w:rPr>
        <w:t xml:space="preserve">La découverte d’une installation de stèles au sommet du tertre </w:t>
      </w:r>
      <w:hyperlink r:id="rId5641" w:anchor="Sit_Touries_per_US1011" w:history="1">
        <w:r w:rsidR="0052621A" w:rsidRPr="0052621A">
          <w:rPr>
            <w:rStyle w:val="Hyperlink"/>
            <w:lang w:val="fr-FR"/>
          </w:rPr>
          <w:t>US 1011</w:t>
        </w:r>
      </w:hyperlink>
      <w:r w:rsidR="0052621A">
        <w:rPr>
          <w:lang w:val="fr-FR"/>
        </w:rPr>
        <w:t xml:space="preserve"> </w:t>
      </w:r>
      <w:r w:rsidR="00E860A1" w:rsidRPr="0032190F">
        <w:rPr>
          <w:lang w:val="fr-FR"/>
        </w:rPr>
        <w:t>renvoie à la disposition connue dans le Hallstatt occidental avec des statues disposées en haut de riches tumulus de la fin du 1</w:t>
      </w:r>
      <w:r w:rsidR="00E860A1" w:rsidRPr="0032190F">
        <w:rPr>
          <w:vertAlign w:val="superscript"/>
          <w:lang w:val="fr-FR"/>
        </w:rPr>
        <w:t>e</w:t>
      </w:r>
      <w:r w:rsidR="00E860A1" w:rsidRPr="0032190F">
        <w:rPr>
          <w:lang w:val="fr-FR"/>
        </w:rPr>
        <w:t xml:space="preserve"> Fer et déb. 2</w:t>
      </w:r>
      <w:r w:rsidR="00E860A1" w:rsidRPr="0032190F">
        <w:rPr>
          <w:vertAlign w:val="superscript"/>
          <w:lang w:val="fr-FR"/>
        </w:rPr>
        <w:t>e</w:t>
      </w:r>
      <w:r w:rsidR="00E860A1" w:rsidRPr="0032190F">
        <w:rPr>
          <w:lang w:val="fr-FR"/>
        </w:rPr>
        <w:t xml:space="preserve"> Fer comme à </w:t>
      </w:r>
      <w:hyperlink r:id="rId5642" w:anchor="Sit_Glauberg" w:history="1">
        <w:r w:rsidR="00E860A1" w:rsidRPr="0032190F">
          <w:rPr>
            <w:rStyle w:val="Hyperlink"/>
            <w:lang w:val="fr-FR"/>
          </w:rPr>
          <w:t>Glauberg</w:t>
        </w:r>
      </w:hyperlink>
      <w:r w:rsidR="00E860A1" w:rsidRPr="0032190F">
        <w:rPr>
          <w:lang w:val="fr-FR"/>
        </w:rPr>
        <w:t xml:space="preserve"> (BIB 2055 p. 42) </w:t>
      </w:r>
      <w:r w:rsidR="00E860A1">
        <w:rPr>
          <w:lang w:val="fr-FR"/>
        </w:rPr>
        <w:t xml:space="preserve"> </w:t>
      </w:r>
      <w:r w:rsidR="00E860A1" w:rsidRPr="0032190F">
        <w:rPr>
          <w:lang w:val="fr-FR" w:eastAsia="en-GB"/>
        </w:rPr>
        <w:t>D</w:t>
      </w:r>
      <w:r w:rsidR="00E860A1" w:rsidRPr="0032190F">
        <w:rPr>
          <w:lang w:val="fr-FR"/>
        </w:rPr>
        <w:t xml:space="preserve">es // peuvent être aussi fait avec l’enclos cultuel fossoyé des Herbues à </w:t>
      </w:r>
      <w:hyperlink r:id="rId5643" w:anchor="Sit_Vix" w:history="1">
        <w:r w:rsidR="00E860A1" w:rsidRPr="0032190F">
          <w:rPr>
            <w:rStyle w:val="Hyperlink"/>
            <w:lang w:val="fr-FR"/>
          </w:rPr>
          <w:t>Vix</w:t>
        </w:r>
      </w:hyperlink>
      <w:r w:rsidR="00E860A1" w:rsidRPr="0032190F">
        <w:rPr>
          <w:lang w:val="fr-FR"/>
        </w:rPr>
        <w:t xml:space="preserve"> (BIB 2055 p. 42)</w:t>
      </w:r>
    </w:p>
    <w:p w14:paraId="616F1B41" w14:textId="7CF3BECB" w:rsidR="00E860A1" w:rsidRPr="00E860A1" w:rsidRDefault="00E860A1" w:rsidP="008C24C7">
      <w:pPr>
        <w:jc w:val="both"/>
        <w:rPr>
          <w:lang w:val="fr-FR"/>
        </w:rPr>
      </w:pPr>
      <w:r w:rsidRPr="00E860A1">
        <w:rPr>
          <w:lang w:val="fr-FR"/>
        </w:rPr>
        <w:t xml:space="preserve">La phase </w:t>
      </w:r>
      <w:hyperlink r:id="rId5644" w:anchor="Sit_Touries_per2" w:history="1">
        <w:r w:rsidR="008929A2" w:rsidRPr="00E51ED9">
          <w:rPr>
            <w:rStyle w:val="Hyperlink"/>
            <w:lang w:val="fr-FR" w:eastAsia="en-GB"/>
          </w:rPr>
          <w:t>2</w:t>
        </w:r>
      </w:hyperlink>
      <w:r w:rsidR="008929A2" w:rsidRPr="008929A2">
        <w:rPr>
          <w:lang w:val="fr-FR"/>
        </w:rPr>
        <w:t xml:space="preserve"> </w:t>
      </w:r>
      <w:r w:rsidRPr="00E860A1">
        <w:rPr>
          <w:lang w:val="fr-FR"/>
        </w:rPr>
        <w:t xml:space="preserve">serait comparable avec la stèle 3, dépôt du </w:t>
      </w:r>
      <w:hyperlink r:id="rId5645" w:anchor="Sit_Castellas" w:history="1">
        <w:r w:rsidRPr="00E860A1">
          <w:rPr>
            <w:rStyle w:val="Hyperlink"/>
            <w:lang w:val="fr-FR"/>
          </w:rPr>
          <w:t>Castellas</w:t>
        </w:r>
      </w:hyperlink>
      <w:r w:rsidRPr="00E860A1">
        <w:rPr>
          <w:lang w:val="fr-FR"/>
        </w:rPr>
        <w:t xml:space="preserve"> (BIB 2055 p. 40)</w:t>
      </w:r>
    </w:p>
    <w:p w14:paraId="7E757E47" w14:textId="77777777" w:rsidR="00C10D01" w:rsidRDefault="00E860A1" w:rsidP="008C24C7">
      <w:pPr>
        <w:jc w:val="both"/>
        <w:rPr>
          <w:lang w:val="fr-FR"/>
        </w:rPr>
      </w:pPr>
      <w:r>
        <w:rPr>
          <w:lang w:val="fr-FR"/>
        </w:rPr>
        <w:t>Char à quatre roue renvoyant aux tombres princières du Hallstatt (BIB 2903)</w:t>
      </w:r>
    </w:p>
    <w:p w14:paraId="7C7A58AF" w14:textId="77777777" w:rsidR="00E860A1" w:rsidRPr="0032190F" w:rsidRDefault="00E860A1" w:rsidP="008C24C7">
      <w:pPr>
        <w:jc w:val="both"/>
        <w:rPr>
          <w:lang w:val="fr-FR"/>
        </w:rPr>
      </w:pPr>
    </w:p>
    <w:p w14:paraId="7CA92B2E" w14:textId="29EC9AC8" w:rsidR="00C10D01" w:rsidRDefault="00C10D01" w:rsidP="008C24C7">
      <w:pPr>
        <w:jc w:val="both"/>
        <w:rPr>
          <w:lang w:val="fr-FR"/>
        </w:rPr>
      </w:pPr>
      <w:r w:rsidRPr="0032190F">
        <w:rPr>
          <w:lang w:val="fr-FR"/>
        </w:rPr>
        <w:t xml:space="preserve">v. </w:t>
      </w:r>
      <w:hyperlink r:id="rId5646" w:anchor="Sit_Puech_Le" w:history="1">
        <w:r w:rsidRPr="0032190F">
          <w:rPr>
            <w:rStyle w:val="Hyperlink"/>
            <w:lang w:val="fr-FR"/>
          </w:rPr>
          <w:t>Le Puech</w:t>
        </w:r>
      </w:hyperlink>
      <w:r w:rsidR="00FC2C38" w:rsidRPr="00522D10">
        <w:rPr>
          <w:lang w:val="fr-FR"/>
        </w:rPr>
        <w:t xml:space="preserve">, </w:t>
      </w:r>
      <w:hyperlink r:id="rId5647" w:anchor="Sit_Tossal_Forques" w:history="1">
        <w:r w:rsidR="00FC2C38" w:rsidRPr="00E860A1">
          <w:rPr>
            <w:rStyle w:val="Hyperlink"/>
            <w:lang w:val="fr-FR"/>
          </w:rPr>
          <w:t>Tossal de les Forques</w:t>
        </w:r>
      </w:hyperlink>
    </w:p>
    <w:p w14:paraId="00EA7C6D" w14:textId="77777777" w:rsidR="00E860A1" w:rsidRDefault="00E860A1" w:rsidP="008C24C7">
      <w:pPr>
        <w:jc w:val="both"/>
        <w:rPr>
          <w:lang w:val="fr-FR"/>
        </w:rPr>
      </w:pPr>
    </w:p>
    <w:p w14:paraId="3EB406B0" w14:textId="77777777" w:rsidR="00E860A1" w:rsidRDefault="0002394C" w:rsidP="00E860A1">
      <w:pPr>
        <w:pStyle w:val="Heading2"/>
      </w:pPr>
      <w:r>
        <w:t>d</w:t>
      </w:r>
      <w:r w:rsidR="00E860A1">
        <w:t>atation</w:t>
      </w:r>
    </w:p>
    <w:p w14:paraId="1B716469" w14:textId="77777777" w:rsidR="00E860A1" w:rsidRPr="0032190F" w:rsidRDefault="00E860A1" w:rsidP="00E860A1">
      <w:pPr>
        <w:jc w:val="both"/>
        <w:rPr>
          <w:lang w:val="fr-FR"/>
        </w:rPr>
      </w:pPr>
      <w:r w:rsidRPr="0032190F">
        <w:rPr>
          <w:lang w:val="fr-FR"/>
        </w:rPr>
        <w:br/>
        <w:t xml:space="preserve">Les premiers éléments de comparaisons autorisent une datation large au cours du </w:t>
      </w:r>
      <w:r w:rsidR="0052621A">
        <w:rPr>
          <w:lang w:val="fr-FR"/>
        </w:rPr>
        <w:t xml:space="preserve">du </w:t>
      </w:r>
      <w:r w:rsidRPr="0032190F">
        <w:rPr>
          <w:lang w:val="fr-FR"/>
        </w:rPr>
        <w:t xml:space="preserve"> Fer</w:t>
      </w:r>
      <w:r w:rsidR="0052621A">
        <w:rPr>
          <w:lang w:val="fr-FR"/>
        </w:rPr>
        <w:t xml:space="preserve"> 1</w:t>
      </w:r>
      <w:r w:rsidRPr="0032190F">
        <w:rPr>
          <w:lang w:val="fr-FR"/>
        </w:rPr>
        <w:t>, en tout cas avant -500 comme dans le Midi (BIB 2054 p. 37), horizon de la fin de l’âge du Bronze et 1</w:t>
      </w:r>
      <w:r w:rsidRPr="0032190F">
        <w:rPr>
          <w:vertAlign w:val="superscript"/>
          <w:lang w:val="fr-FR"/>
        </w:rPr>
        <w:t>e</w:t>
      </w:r>
      <w:r w:rsidRPr="0032190F">
        <w:rPr>
          <w:lang w:val="fr-FR"/>
        </w:rPr>
        <w:t xml:space="preserve"> âge du Fer du Midi de la France (8</w:t>
      </w:r>
      <w:r w:rsidRPr="0032190F">
        <w:rPr>
          <w:vertAlign w:val="superscript"/>
          <w:lang w:val="fr-FR"/>
        </w:rPr>
        <w:t>e</w:t>
      </w:r>
      <w:r w:rsidRPr="0032190F">
        <w:rPr>
          <w:lang w:val="fr-FR"/>
        </w:rPr>
        <w:t>-6</w:t>
      </w:r>
      <w:r w:rsidRPr="0032190F">
        <w:rPr>
          <w:vertAlign w:val="superscript"/>
          <w:lang w:val="fr-FR"/>
        </w:rPr>
        <w:t>e</w:t>
      </w:r>
      <w:r w:rsidRPr="0032190F">
        <w:rPr>
          <w:lang w:val="fr-FR"/>
        </w:rPr>
        <w:t xml:space="preserve"> aec)</w:t>
      </w:r>
      <w:r>
        <w:rPr>
          <w:lang w:val="fr-FR"/>
        </w:rPr>
        <w:t>. Stèles datées</w:t>
      </w:r>
      <w:r w:rsidRPr="0032190F">
        <w:rPr>
          <w:rStyle w:val="Hyperlink"/>
          <w:color w:val="auto"/>
          <w:u w:val="none"/>
          <w:lang w:val="fr-FR" w:eastAsia="en-GB"/>
        </w:rPr>
        <w:t xml:space="preserve"> du 7</w:t>
      </w:r>
      <w:r w:rsidRPr="0032190F">
        <w:rPr>
          <w:rStyle w:val="Hyperlink"/>
          <w:color w:val="auto"/>
          <w:u w:val="none"/>
          <w:vertAlign w:val="superscript"/>
          <w:lang w:val="fr-FR" w:eastAsia="en-GB"/>
        </w:rPr>
        <w:t>e</w:t>
      </w:r>
      <w:r w:rsidRPr="0032190F">
        <w:rPr>
          <w:rStyle w:val="Hyperlink"/>
          <w:color w:val="auto"/>
          <w:u w:val="none"/>
          <w:lang w:val="fr-FR" w:eastAsia="en-GB"/>
        </w:rPr>
        <w:t xml:space="preserve"> – 5</w:t>
      </w:r>
      <w:r w:rsidRPr="0032190F">
        <w:rPr>
          <w:rStyle w:val="Hyperlink"/>
          <w:color w:val="auto"/>
          <w:u w:val="none"/>
          <w:vertAlign w:val="superscript"/>
          <w:lang w:val="fr-FR" w:eastAsia="en-GB"/>
        </w:rPr>
        <w:t>e</w:t>
      </w:r>
      <w:r w:rsidRPr="0032190F">
        <w:rPr>
          <w:rStyle w:val="Hyperlink"/>
          <w:color w:val="auto"/>
          <w:u w:val="none"/>
          <w:lang w:val="fr-FR" w:eastAsia="en-GB"/>
        </w:rPr>
        <w:t xml:space="preserve"> aec </w:t>
      </w:r>
      <w:r w:rsidRPr="0032190F">
        <w:rPr>
          <w:lang w:val="fr-FR" w:eastAsia="en-GB"/>
        </w:rPr>
        <w:t>(BIB 2050 fig. 1)</w:t>
      </w:r>
    </w:p>
    <w:p w14:paraId="6825C03F" w14:textId="77777777" w:rsidR="00E860A1" w:rsidRDefault="00E860A1" w:rsidP="00E860A1">
      <w:pPr>
        <w:rPr>
          <w:lang w:val="fr-FR"/>
        </w:rPr>
      </w:pPr>
      <w:r>
        <w:rPr>
          <w:lang w:val="fr-FR"/>
        </w:rPr>
        <w:t xml:space="preserve">Stèles </w:t>
      </w:r>
      <w:r w:rsidRPr="0032190F">
        <w:rPr>
          <w:lang w:val="fr-FR"/>
        </w:rPr>
        <w:t>au moins à partir du 7e aec</w:t>
      </w:r>
      <w:r>
        <w:rPr>
          <w:lang w:val="fr-FR"/>
        </w:rPr>
        <w:t xml:space="preserve"> </w:t>
      </w:r>
      <w:r w:rsidRPr="00E860A1">
        <w:rPr>
          <w:lang w:val="fr-FR"/>
        </w:rPr>
        <w:t>(BIB P. Gruat in BIB 2341)</w:t>
      </w:r>
      <w:r>
        <w:rPr>
          <w:lang w:val="fr-FR"/>
        </w:rPr>
        <w:t xml:space="preserve"> ca. 650-450 (SS BIB)</w:t>
      </w:r>
    </w:p>
    <w:p w14:paraId="0B4D2242" w14:textId="77777777" w:rsidR="00E860A1" w:rsidRDefault="00E860A1" w:rsidP="00E860A1">
      <w:pPr>
        <w:rPr>
          <w:lang w:val="fr-FR"/>
        </w:rPr>
      </w:pPr>
    </w:p>
    <w:p w14:paraId="2927EAA3" w14:textId="77777777" w:rsidR="00E860A1" w:rsidRDefault="0002394C" w:rsidP="00E860A1">
      <w:pPr>
        <w:pStyle w:val="Heading2"/>
      </w:pPr>
      <w:r>
        <w:lastRenderedPageBreak/>
        <w:t>i</w:t>
      </w:r>
      <w:r w:rsidR="00E860A1">
        <w:t>nterprétation</w:t>
      </w:r>
    </w:p>
    <w:p w14:paraId="7B612C94" w14:textId="77777777" w:rsidR="00E860A1" w:rsidRDefault="00E860A1" w:rsidP="00E860A1">
      <w:pPr>
        <w:rPr>
          <w:lang w:val="fr-FR"/>
        </w:rPr>
      </w:pPr>
    </w:p>
    <w:p w14:paraId="59F820E6" w14:textId="77777777" w:rsidR="00C10D01" w:rsidRDefault="00C10D01" w:rsidP="008C24C7">
      <w:pPr>
        <w:jc w:val="both"/>
        <w:rPr>
          <w:lang w:val="fr-FR"/>
        </w:rPr>
      </w:pPr>
    </w:p>
    <w:p w14:paraId="1F131091" w14:textId="77777777" w:rsidR="006702EA" w:rsidRDefault="006702EA" w:rsidP="00426FF9">
      <w:pPr>
        <w:pStyle w:val="Heading1"/>
      </w:pPr>
      <w:bookmarkStart w:id="2413" w:name="Sit_Millau_Plage"/>
      <w:r>
        <w:t>MILLAU-PLAGE</w:t>
      </w:r>
    </w:p>
    <w:bookmarkEnd w:id="2413"/>
    <w:p w14:paraId="396F4B90" w14:textId="77777777" w:rsidR="006702EA" w:rsidRDefault="006702EA" w:rsidP="008C24C7">
      <w:pPr>
        <w:jc w:val="both"/>
        <w:rPr>
          <w:lang w:val="fr-FR"/>
        </w:rPr>
      </w:pPr>
    </w:p>
    <w:p w14:paraId="7DB2B8B0" w14:textId="5EA49ACC" w:rsidR="006702EA" w:rsidRDefault="006702EA" w:rsidP="006702EA">
      <w:pPr>
        <w:jc w:val="both"/>
        <w:rPr>
          <w:lang w:val="fr-FR" w:eastAsia="en-GB"/>
        </w:rPr>
      </w:pPr>
      <w:r>
        <w:rPr>
          <w:lang w:val="fr-FR"/>
        </w:rPr>
        <w:t xml:space="preserve">2 </w:t>
      </w:r>
      <w:r w:rsidR="00037E9E">
        <w:rPr>
          <w:lang w:val="fr-FR"/>
        </w:rPr>
        <w:t>"</w:t>
      </w:r>
      <w:hyperlink r:id="rId5648" w:anchor="Cul_Steles_Anepigraphes" w:history="1">
        <w:r w:rsidR="00037E9E">
          <w:rPr>
            <w:rStyle w:val="Hyperlink"/>
            <w:lang w:val="fr-FR"/>
          </w:rPr>
          <w:t>s</w:t>
        </w:r>
        <w:r w:rsidR="00037E9E" w:rsidRPr="00E51ED9">
          <w:rPr>
            <w:rStyle w:val="Hyperlink"/>
            <w:lang w:val="fr-FR"/>
          </w:rPr>
          <w:t>tèles anépigraphes</w:t>
        </w:r>
      </w:hyperlink>
      <w:r w:rsidR="00037E9E">
        <w:rPr>
          <w:lang w:val="fr-FR"/>
        </w:rPr>
        <w:t>"</w:t>
      </w:r>
      <w:r>
        <w:rPr>
          <w:lang w:val="fr-FR"/>
        </w:rPr>
        <w:t xml:space="preserve">. </w:t>
      </w:r>
      <w:r w:rsidRPr="006702EA">
        <w:rPr>
          <w:lang w:val="fr-FR"/>
        </w:rPr>
        <w:t>de localisation imprécise puisqu'il concerne une découverte fortuite effectuée au cours des années 1960 à l'occasion d'un dragage du Tarn, en amont de la ville de Millau</w:t>
      </w:r>
      <w:r>
        <w:rPr>
          <w:lang w:val="fr-FR"/>
        </w:rPr>
        <w:t xml:space="preserve">. Il </w:t>
      </w:r>
      <w:r w:rsidRPr="006702EA">
        <w:rPr>
          <w:lang w:val="fr-FR"/>
        </w:rPr>
        <w:t>s'agit de deux stèles, de section rectangulaire, qui ornent aujourd'hui une propriété millavoise (fig. 4).</w:t>
      </w:r>
      <w:r w:rsidRPr="006702EA">
        <w:rPr>
          <w:lang w:val="fr-FR" w:eastAsia="en-GB"/>
        </w:rPr>
        <w:t xml:space="preserve"> </w:t>
      </w:r>
      <w:r>
        <w:rPr>
          <w:lang w:val="fr-FR" w:eastAsia="en-GB"/>
        </w:rPr>
        <w:t>(BIB 2054)</w:t>
      </w:r>
    </w:p>
    <w:p w14:paraId="4C642EEC" w14:textId="68750F0B" w:rsidR="0052621A" w:rsidRDefault="006702EA" w:rsidP="0052621A">
      <w:pPr>
        <w:jc w:val="both"/>
        <w:rPr>
          <w:lang w:val="fr-FR"/>
        </w:rPr>
      </w:pPr>
      <w:r>
        <w:rPr>
          <w:lang w:val="fr-FR"/>
        </w:rPr>
        <w:t xml:space="preserve">// </w:t>
      </w:r>
      <w:hyperlink r:id="rId5649" w:anchor="Sit_Puech_Le" w:history="1">
        <w:r w:rsidRPr="006702EA">
          <w:rPr>
            <w:rStyle w:val="Hyperlink"/>
            <w:lang w:val="fr-FR"/>
          </w:rPr>
          <w:t>Puech (Le)</w:t>
        </w:r>
      </w:hyperlink>
      <w:r>
        <w:rPr>
          <w:lang w:val="fr-FR"/>
        </w:rPr>
        <w:t xml:space="preserve"> </w:t>
      </w:r>
      <w:r>
        <w:rPr>
          <w:lang w:val="fr-FR" w:eastAsia="en-GB"/>
        </w:rPr>
        <w:t>(BIB 2054)</w:t>
      </w:r>
      <w:r w:rsidR="00D732A2">
        <w:rPr>
          <w:lang w:val="fr-FR" w:eastAsia="en-GB"/>
        </w:rPr>
        <w:t xml:space="preserve"> </w:t>
      </w:r>
      <w:r w:rsidR="00D732A2">
        <w:rPr>
          <w:szCs w:val="22"/>
          <w:lang w:val="fr-FR" w:eastAsia="en-GB"/>
        </w:rPr>
        <w:t>Stèle à section rectanglaire (SS BIB)</w:t>
      </w:r>
      <w:r w:rsidR="0052621A">
        <w:rPr>
          <w:szCs w:val="22"/>
          <w:lang w:val="fr-FR" w:eastAsia="en-GB"/>
        </w:rPr>
        <w:t xml:space="preserve"> </w:t>
      </w:r>
      <w:r w:rsidR="0052621A" w:rsidRPr="0032190F">
        <w:rPr>
          <w:lang w:val="fr-FR"/>
        </w:rPr>
        <w:t>découv</w:t>
      </w:r>
      <w:r w:rsidR="00260E80">
        <w:rPr>
          <w:lang w:val="fr-FR"/>
        </w:rPr>
        <w:t>ertes (n=2) lors du dragage du T</w:t>
      </w:r>
      <w:r w:rsidR="0052621A" w:rsidRPr="0032190F">
        <w:rPr>
          <w:lang w:val="fr-FR"/>
        </w:rPr>
        <w:t>arn en amont de Millau (BIB 2054 p. 37-38)</w:t>
      </w:r>
    </w:p>
    <w:p w14:paraId="3A68FEA8" w14:textId="77777777" w:rsidR="006702EA" w:rsidRDefault="006702EA" w:rsidP="006702EA">
      <w:pPr>
        <w:jc w:val="both"/>
        <w:rPr>
          <w:lang w:val="fr-FR"/>
        </w:rPr>
      </w:pPr>
    </w:p>
    <w:p w14:paraId="68FE5496" w14:textId="77777777" w:rsidR="006702EA" w:rsidRDefault="006702EA" w:rsidP="006702EA">
      <w:pPr>
        <w:jc w:val="both"/>
        <w:rPr>
          <w:lang w:val="fr-FR"/>
        </w:rPr>
      </w:pPr>
    </w:p>
    <w:p w14:paraId="7FFFEB5C" w14:textId="77777777" w:rsidR="006702EA" w:rsidRDefault="006702EA" w:rsidP="006702EA">
      <w:pPr>
        <w:pStyle w:val="Heading2"/>
      </w:pPr>
      <w:bookmarkStart w:id="2414" w:name="Sit_Millau_Plage_s1"/>
      <w:r>
        <w:t>stèle 1</w:t>
      </w:r>
    </w:p>
    <w:bookmarkEnd w:id="2414"/>
    <w:p w14:paraId="17F525B4" w14:textId="1B6989B0" w:rsidR="0052621A" w:rsidRDefault="006702EA" w:rsidP="0052621A">
      <w:pPr>
        <w:jc w:val="both"/>
        <w:rPr>
          <w:lang w:val="fr-FR"/>
        </w:rPr>
      </w:pPr>
      <w:r w:rsidRPr="006702EA">
        <w:rPr>
          <w:lang w:val="fr-FR"/>
        </w:rPr>
        <w:t xml:space="preserve"> La première offre une hauteur conservée de 1,37 m pour un poids estimé de 436 kg. Elle présente sur sa face et </w:t>
      </w:r>
      <w:r w:rsidR="00037E9E">
        <w:rPr>
          <w:lang w:val="fr-FR"/>
        </w:rPr>
        <w:t>sur son dos, un décor sculpté "en moustache" [</w:t>
      </w:r>
      <w:hyperlink r:id="rId5650" w:anchor="Cul_Steles_Anepigraphes_thm_cuirasse" w:history="1">
        <w:r w:rsidR="00037E9E" w:rsidRPr="00037E9E">
          <w:rPr>
            <w:rStyle w:val="Hyperlink"/>
            <w:lang w:val="fr-FR"/>
          </w:rPr>
          <w:t>cuirasse</w:t>
        </w:r>
      </w:hyperlink>
      <w:r w:rsidR="00037E9E">
        <w:rPr>
          <w:lang w:val="fr-FR"/>
        </w:rPr>
        <w:t xml:space="preserve">] </w:t>
      </w:r>
      <w:r w:rsidRPr="006702EA">
        <w:rPr>
          <w:lang w:val="fr-FR"/>
        </w:rPr>
        <w:t xml:space="preserve">; très proche de celui des </w:t>
      </w:r>
      <w:hyperlink r:id="rId5651" w:anchor="Sit_Touries_s1" w:history="1">
        <w:r w:rsidR="00A16DB0" w:rsidRPr="00A16DB0">
          <w:rPr>
            <w:rStyle w:val="Hyperlink"/>
            <w:lang w:val="fr-FR"/>
          </w:rPr>
          <w:t>Touriès 1</w:t>
        </w:r>
      </w:hyperlink>
      <w:r w:rsidR="00A16DB0" w:rsidRPr="00A16DB0">
        <w:rPr>
          <w:lang w:val="fr-FR"/>
        </w:rPr>
        <w:t xml:space="preserve">, </w:t>
      </w:r>
      <w:hyperlink r:id="rId5652" w:anchor="Sit_Touries_s2" w:history="1">
        <w:r w:rsidR="00A16DB0" w:rsidRPr="00A16DB0">
          <w:rPr>
            <w:rStyle w:val="Hyperlink"/>
            <w:lang w:val="fr-FR"/>
          </w:rPr>
          <w:t>2</w:t>
        </w:r>
      </w:hyperlink>
      <w:r w:rsidRPr="006702EA">
        <w:rPr>
          <w:lang w:val="fr-FR"/>
        </w:rPr>
        <w:t>. Les deux autres côtés, à sommet arrondi, sont également ornés d'un motif curviligne</w:t>
      </w:r>
      <w:r w:rsidR="00A16DB0">
        <w:rPr>
          <w:lang w:val="fr-FR"/>
        </w:rPr>
        <w:t xml:space="preserve"> </w:t>
      </w:r>
      <w:r w:rsidRPr="006702EA">
        <w:rPr>
          <w:lang w:val="fr-FR"/>
        </w:rPr>
        <w:t>«</w:t>
      </w:r>
      <w:r w:rsidRPr="0032190F">
        <w:rPr>
          <w:lang w:val="fr-FR"/>
        </w:rPr>
        <w:t xml:space="preserve">en </w:t>
      </w:r>
      <w:r w:rsidRPr="008C24C7">
        <w:rPr>
          <w:rFonts w:ascii="Symbol" w:hAnsi="Symbol"/>
        </w:rPr>
        <w:t></w:t>
      </w:r>
      <w:r w:rsidRPr="006702EA">
        <w:rPr>
          <w:lang w:val="fr-FR"/>
        </w:rPr>
        <w:t xml:space="preserve"> »</w:t>
      </w:r>
      <w:r>
        <w:rPr>
          <w:lang w:val="fr-FR"/>
        </w:rPr>
        <w:t xml:space="preserve"> </w:t>
      </w:r>
      <w:r w:rsidRPr="006702EA">
        <w:rPr>
          <w:lang w:val="fr-FR"/>
        </w:rPr>
        <w:t xml:space="preserve">comparable au profil droit de la </w:t>
      </w:r>
      <w:hyperlink r:id="rId5653" w:anchor="Sit_Touries_s3" w:history="1">
        <w:r w:rsidRPr="00290746">
          <w:rPr>
            <w:rStyle w:val="Hyperlink"/>
            <w:lang w:val="fr-FR"/>
          </w:rPr>
          <w:t>stèle 3</w:t>
        </w:r>
      </w:hyperlink>
      <w:r w:rsidRPr="006702EA">
        <w:rPr>
          <w:lang w:val="fr-FR"/>
        </w:rPr>
        <w:t xml:space="preserve"> et à celui de la stèle </w:t>
      </w:r>
      <w:hyperlink r:id="rId5654" w:anchor="Sit_Touries_s5" w:history="1">
        <w:r w:rsidR="00A16DB0" w:rsidRPr="00A16DB0">
          <w:rPr>
            <w:rStyle w:val="Hyperlink"/>
            <w:lang w:val="fr-FR"/>
          </w:rPr>
          <w:t>Touriès 5</w:t>
        </w:r>
      </w:hyperlink>
      <w:r w:rsidRPr="006702EA">
        <w:rPr>
          <w:lang w:val="fr-FR"/>
        </w:rPr>
        <w:t>. Sa base est incomplète.</w:t>
      </w:r>
      <w:r w:rsidRPr="006702EA">
        <w:rPr>
          <w:lang w:val="fr-FR" w:eastAsia="en-GB"/>
        </w:rPr>
        <w:t xml:space="preserve"> </w:t>
      </w:r>
      <w:r>
        <w:rPr>
          <w:lang w:val="fr-FR" w:eastAsia="en-GB"/>
        </w:rPr>
        <w:t>(BIB 2054)</w:t>
      </w:r>
      <w:r w:rsidR="0052621A">
        <w:rPr>
          <w:lang w:val="fr-FR" w:eastAsia="en-GB"/>
        </w:rPr>
        <w:t xml:space="preserve"> </w:t>
      </w:r>
      <w:r w:rsidR="0052621A" w:rsidRPr="0032190F">
        <w:rPr>
          <w:lang w:val="fr-FR"/>
        </w:rPr>
        <w:t xml:space="preserve">h= 1,37 m ; décor « en moustache » sur un côté et « en </w:t>
      </w:r>
      <w:r w:rsidR="0052621A" w:rsidRPr="008C24C7">
        <w:rPr>
          <w:rFonts w:ascii="Symbol" w:hAnsi="Symbol"/>
        </w:rPr>
        <w:t></w:t>
      </w:r>
      <w:r w:rsidR="0052621A" w:rsidRPr="0032190F">
        <w:rPr>
          <w:lang w:val="fr-FR"/>
        </w:rPr>
        <w:t> »</w:t>
      </w:r>
      <w:r w:rsidR="0052621A">
        <w:rPr>
          <w:lang w:val="fr-FR"/>
        </w:rPr>
        <w:t xml:space="preserve"> </w:t>
      </w:r>
      <w:r w:rsidR="0052621A" w:rsidRPr="0032190F">
        <w:rPr>
          <w:lang w:val="fr-FR"/>
        </w:rPr>
        <w:t>(BIB 2054 p. 37-38)</w:t>
      </w:r>
    </w:p>
    <w:p w14:paraId="32B438D7" w14:textId="77777777" w:rsidR="006702EA" w:rsidRDefault="006702EA" w:rsidP="006702EA">
      <w:pPr>
        <w:jc w:val="both"/>
        <w:rPr>
          <w:lang w:val="fr-FR" w:eastAsia="en-GB"/>
        </w:rPr>
      </w:pPr>
    </w:p>
    <w:p w14:paraId="46F570C3" w14:textId="77777777" w:rsidR="006702EA" w:rsidRDefault="006702EA" w:rsidP="006702EA">
      <w:pPr>
        <w:jc w:val="both"/>
        <w:rPr>
          <w:lang w:val="fr-FR" w:eastAsia="en-GB"/>
        </w:rPr>
      </w:pPr>
    </w:p>
    <w:p w14:paraId="50F3CED1" w14:textId="77777777" w:rsidR="006702EA" w:rsidRDefault="006702EA" w:rsidP="006702EA">
      <w:pPr>
        <w:pStyle w:val="Heading2"/>
      </w:pPr>
      <w:r>
        <w:t>stèle 2</w:t>
      </w:r>
    </w:p>
    <w:p w14:paraId="345209EF" w14:textId="340B1D99" w:rsidR="0052621A" w:rsidRDefault="006702EA" w:rsidP="0052621A">
      <w:pPr>
        <w:jc w:val="both"/>
        <w:rPr>
          <w:lang w:val="fr-FR"/>
        </w:rPr>
      </w:pPr>
      <w:r w:rsidRPr="006702EA">
        <w:rPr>
          <w:lang w:val="fr-FR"/>
        </w:rPr>
        <w:t xml:space="preserve"> La seconde stèle, lisse et aux angles chanfreinés, mesure encore 1,77 m de hauteur conservée (poids estimé: 773 kg). Elle est munie d'un puissant dé de fixation dans le sol, plus large et plus sommairement traité, d'environ </w:t>
      </w:r>
      <w:r w:rsidR="00290746">
        <w:rPr>
          <w:lang w:val="fr-FR"/>
        </w:rPr>
        <w:t>0</w:t>
      </w:r>
      <w:r w:rsidRPr="006702EA">
        <w:rPr>
          <w:lang w:val="fr-FR"/>
        </w:rPr>
        <w:t xml:space="preserve">,60 m d'élévation. Le matériau utilisé implique un déplacement non négligeable (entre 12 et 15 km) au regard de leur poids, alors que les affleurements utilisés pour les exemplaires des </w:t>
      </w:r>
      <w:hyperlink r:id="rId5655" w:anchor="Sit_Touries" w:history="1">
        <w:r w:rsidR="00A16DB0" w:rsidRPr="00A16DB0">
          <w:rPr>
            <w:rStyle w:val="Hyperlink"/>
            <w:lang w:val="fr-FR"/>
          </w:rPr>
          <w:t>Touriès</w:t>
        </w:r>
      </w:hyperlink>
      <w:r w:rsidR="00A16DB0">
        <w:rPr>
          <w:lang w:val="fr-FR"/>
        </w:rPr>
        <w:t xml:space="preserve"> </w:t>
      </w:r>
      <w:r w:rsidRPr="006702EA">
        <w:rPr>
          <w:lang w:val="fr-FR"/>
        </w:rPr>
        <w:t xml:space="preserve">et de </w:t>
      </w:r>
      <w:hyperlink r:id="rId5656" w:anchor="Sit_Puech_Le" w:history="1">
        <w:r w:rsidR="00A16DB0" w:rsidRPr="00A16DB0">
          <w:rPr>
            <w:rStyle w:val="Hyperlink"/>
            <w:lang w:val="fr-FR"/>
          </w:rPr>
          <w:t>Puech (Le)</w:t>
        </w:r>
      </w:hyperlink>
      <w:r w:rsidR="00A16DB0">
        <w:rPr>
          <w:lang w:val="fr-FR"/>
        </w:rPr>
        <w:t xml:space="preserve"> </w:t>
      </w:r>
      <w:r w:rsidRPr="006702EA">
        <w:rPr>
          <w:lang w:val="fr-FR"/>
        </w:rPr>
        <w:t>sont plus proches (entre 0,5 et 3,5 km).</w:t>
      </w:r>
      <w:r w:rsidRPr="006702EA">
        <w:rPr>
          <w:lang w:val="fr-FR" w:eastAsia="en-GB"/>
        </w:rPr>
        <w:t xml:space="preserve"> </w:t>
      </w:r>
      <w:r>
        <w:rPr>
          <w:lang w:val="fr-FR" w:eastAsia="en-GB"/>
        </w:rPr>
        <w:t>(BIB 2054)</w:t>
      </w:r>
      <w:r w:rsidR="0052621A">
        <w:rPr>
          <w:lang w:val="fr-FR" w:eastAsia="en-GB"/>
        </w:rPr>
        <w:t xml:space="preserve"> </w:t>
      </w:r>
      <w:r w:rsidR="0052621A" w:rsidRPr="0032190F">
        <w:rPr>
          <w:lang w:val="fr-FR"/>
        </w:rPr>
        <w:t xml:space="preserve">décor « en moustache » sur un côté et « en </w:t>
      </w:r>
      <w:r w:rsidR="0052621A" w:rsidRPr="008C24C7">
        <w:rPr>
          <w:rFonts w:ascii="Symbol" w:hAnsi="Symbol"/>
        </w:rPr>
        <w:t></w:t>
      </w:r>
      <w:r w:rsidR="0052621A" w:rsidRPr="0032190F">
        <w:rPr>
          <w:lang w:val="fr-FR"/>
        </w:rPr>
        <w:t> »</w:t>
      </w:r>
      <w:r w:rsidR="0052621A">
        <w:rPr>
          <w:lang w:val="fr-FR"/>
        </w:rPr>
        <w:t xml:space="preserve"> </w:t>
      </w:r>
      <w:r w:rsidR="00037E9E">
        <w:rPr>
          <w:lang w:val="fr-FR"/>
        </w:rPr>
        <w:t>[</w:t>
      </w:r>
      <w:hyperlink r:id="rId5657" w:anchor="Cul_Steles_Anepigraphes_thm_cuirasse" w:history="1">
        <w:r w:rsidR="00037E9E" w:rsidRPr="00037E9E">
          <w:rPr>
            <w:rStyle w:val="Hyperlink"/>
            <w:lang w:val="fr-FR"/>
          </w:rPr>
          <w:t>cuirasse</w:t>
        </w:r>
      </w:hyperlink>
      <w:r w:rsidR="00037E9E">
        <w:rPr>
          <w:lang w:val="fr-FR"/>
        </w:rPr>
        <w:t xml:space="preserve">] </w:t>
      </w:r>
      <w:r w:rsidR="0052621A" w:rsidRPr="0032190F">
        <w:rPr>
          <w:lang w:val="fr-FR"/>
        </w:rPr>
        <w:t>(BIB 2054 p. 37-38)</w:t>
      </w:r>
    </w:p>
    <w:p w14:paraId="4A53DFC7" w14:textId="77777777" w:rsidR="006702EA" w:rsidRDefault="006702EA" w:rsidP="008C24C7">
      <w:pPr>
        <w:jc w:val="both"/>
        <w:rPr>
          <w:lang w:val="fr-FR"/>
        </w:rPr>
      </w:pPr>
    </w:p>
    <w:p w14:paraId="0EBCB9DA" w14:textId="77777777" w:rsidR="006702EA" w:rsidRPr="0032190F" w:rsidRDefault="006702EA" w:rsidP="008C24C7">
      <w:pPr>
        <w:jc w:val="both"/>
        <w:rPr>
          <w:lang w:val="fr-FR"/>
        </w:rPr>
      </w:pPr>
    </w:p>
    <w:p w14:paraId="79328A87" w14:textId="77777777" w:rsidR="00C10D01" w:rsidRPr="0032190F" w:rsidRDefault="00C10D01" w:rsidP="00426FF9">
      <w:pPr>
        <w:pStyle w:val="Heading1"/>
      </w:pPr>
      <w:bookmarkStart w:id="2415" w:name="Sit_Puech_Le"/>
      <w:r w:rsidRPr="0032190F">
        <w:t>PUECH (LE)</w:t>
      </w:r>
    </w:p>
    <w:bookmarkEnd w:id="2415"/>
    <w:p w14:paraId="22F94EF0" w14:textId="77777777" w:rsidR="00C10D01" w:rsidRPr="0032190F" w:rsidRDefault="00C10D01" w:rsidP="008C24C7">
      <w:pPr>
        <w:jc w:val="both"/>
        <w:rPr>
          <w:lang w:val="fr-FR"/>
        </w:rPr>
      </w:pPr>
    </w:p>
    <w:p w14:paraId="51560442" w14:textId="479A8D33" w:rsidR="00C10D01" w:rsidRDefault="00C10D01" w:rsidP="008C24C7">
      <w:pPr>
        <w:jc w:val="both"/>
        <w:rPr>
          <w:szCs w:val="22"/>
          <w:lang w:val="fr-FR" w:eastAsia="en-GB"/>
        </w:rPr>
      </w:pPr>
      <w:r w:rsidRPr="0032190F">
        <w:rPr>
          <w:lang w:val="fr-FR"/>
        </w:rPr>
        <w:t>Le Puech (Versols-et-Lapeyre,Aveyron)</w:t>
      </w:r>
      <w:r w:rsidR="00B50DAB">
        <w:rPr>
          <w:lang w:val="fr-FR"/>
        </w:rPr>
        <w:t xml:space="preserve"> </w:t>
      </w:r>
      <w:r w:rsidRPr="0032190F">
        <w:rPr>
          <w:lang w:val="fr-FR"/>
        </w:rPr>
        <w:t xml:space="preserve">Stèle découverte (n=1) à 9 km de </w:t>
      </w:r>
      <w:hyperlink r:id="rId5658" w:anchor="Sit_Touries" w:history="1">
        <w:r w:rsidRPr="0012382C">
          <w:rPr>
            <w:rStyle w:val="Hyperlink"/>
            <w:lang w:val="fr-FR"/>
          </w:rPr>
          <w:t>Touriès</w:t>
        </w:r>
      </w:hyperlink>
      <w:r w:rsidRPr="0032190F">
        <w:rPr>
          <w:lang w:val="fr-FR"/>
        </w:rPr>
        <w:t xml:space="preserve">, h=0,6 m ; décor sculpté curviligne « en </w:t>
      </w:r>
      <w:r w:rsidRPr="008C24C7">
        <w:rPr>
          <w:rFonts w:ascii="Symbol" w:hAnsi="Symbol"/>
        </w:rPr>
        <w:t></w:t>
      </w:r>
      <w:r w:rsidRPr="0032190F">
        <w:rPr>
          <w:lang w:val="fr-FR"/>
        </w:rPr>
        <w:t xml:space="preserve"> » </w:t>
      </w:r>
      <w:r w:rsidR="00037E9E">
        <w:rPr>
          <w:lang w:val="fr-FR"/>
        </w:rPr>
        <w:t>[</w:t>
      </w:r>
      <w:hyperlink r:id="rId5659" w:anchor="Cul_Steles_Anepigraphes_thm_cuirasse" w:history="1">
        <w:r w:rsidR="00037E9E" w:rsidRPr="00037E9E">
          <w:rPr>
            <w:rStyle w:val="Hyperlink"/>
            <w:lang w:val="fr-FR"/>
          </w:rPr>
          <w:t>cuirasse</w:t>
        </w:r>
      </w:hyperlink>
      <w:r w:rsidR="00037E9E">
        <w:rPr>
          <w:lang w:val="fr-FR"/>
        </w:rPr>
        <w:t xml:space="preserve">] </w:t>
      </w:r>
      <w:r w:rsidRPr="0032190F">
        <w:rPr>
          <w:lang w:val="fr-FR"/>
        </w:rPr>
        <w:t xml:space="preserve">(BIB 2054 p. 37-38). </w:t>
      </w:r>
      <w:r w:rsidRPr="0032190F">
        <w:rPr>
          <w:rStyle w:val="Hyperlink"/>
          <w:color w:val="auto"/>
          <w:u w:val="none"/>
          <w:lang w:val="fr-FR" w:eastAsia="en-GB"/>
        </w:rPr>
        <w:t xml:space="preserve">Monument(s) du type </w:t>
      </w:r>
      <w:r w:rsidR="00E51ED9">
        <w:rPr>
          <w:lang w:val="fr-FR"/>
        </w:rPr>
        <w:t>"</w:t>
      </w:r>
      <w:hyperlink r:id="rId5660" w:anchor="Cul_Steles_Anepigraphes" w:history="1">
        <w:r w:rsidR="00E51ED9" w:rsidRPr="00E51ED9">
          <w:rPr>
            <w:rStyle w:val="Hyperlink"/>
            <w:lang w:val="fr-FR"/>
          </w:rPr>
          <w:t>Stèles anépigraphes</w:t>
        </w:r>
      </w:hyperlink>
      <w:r w:rsidR="00E51ED9">
        <w:rPr>
          <w:lang w:val="fr-FR"/>
        </w:rPr>
        <w:t xml:space="preserve">" </w:t>
      </w:r>
      <w:r w:rsidRPr="0032190F">
        <w:rPr>
          <w:rStyle w:val="Hyperlink"/>
          <w:color w:val="auto"/>
          <w:u w:val="none"/>
          <w:lang w:val="fr-FR" w:eastAsia="en-GB"/>
        </w:rPr>
        <w:t>à dévolution non-funéraire daté(s) du 7</w:t>
      </w:r>
      <w:r w:rsidRPr="0032190F">
        <w:rPr>
          <w:rStyle w:val="Hyperlink"/>
          <w:color w:val="auto"/>
          <w:u w:val="none"/>
          <w:vertAlign w:val="superscript"/>
          <w:lang w:val="fr-FR" w:eastAsia="en-GB"/>
        </w:rPr>
        <w:t>e</w:t>
      </w:r>
      <w:r w:rsidRPr="0032190F">
        <w:rPr>
          <w:rStyle w:val="Hyperlink"/>
          <w:color w:val="auto"/>
          <w:u w:val="none"/>
          <w:lang w:val="fr-FR" w:eastAsia="en-GB"/>
        </w:rPr>
        <w:t xml:space="preserve"> – 5</w:t>
      </w:r>
      <w:r w:rsidRPr="0032190F">
        <w:rPr>
          <w:rStyle w:val="Hyperlink"/>
          <w:color w:val="auto"/>
          <w:u w:val="none"/>
          <w:vertAlign w:val="superscript"/>
          <w:lang w:val="fr-FR" w:eastAsia="en-GB"/>
        </w:rPr>
        <w:t>e</w:t>
      </w:r>
      <w:r w:rsidRPr="0032190F">
        <w:rPr>
          <w:rStyle w:val="Hyperlink"/>
          <w:color w:val="auto"/>
          <w:u w:val="none"/>
          <w:lang w:val="fr-FR" w:eastAsia="en-GB"/>
        </w:rPr>
        <w:t xml:space="preserve"> aec </w:t>
      </w:r>
      <w:r w:rsidRPr="0032190F">
        <w:rPr>
          <w:lang w:val="fr-FR" w:eastAsia="en-GB"/>
        </w:rPr>
        <w:t>(BIB 2050 fig. 1)</w:t>
      </w:r>
      <w:r w:rsidR="006702EA">
        <w:rPr>
          <w:lang w:val="fr-FR" w:eastAsia="en-GB"/>
        </w:rPr>
        <w:t xml:space="preserve"> Fragment de stèle en grès rouge a décor proche de celui de </w:t>
      </w:r>
      <w:hyperlink r:id="rId5661" w:anchor="Sit_Millau_Plage" w:history="1">
        <w:r w:rsidR="006702EA" w:rsidRPr="006702EA">
          <w:rPr>
            <w:rStyle w:val="Hyperlink"/>
            <w:lang w:val="fr-FR" w:eastAsia="en-GB"/>
          </w:rPr>
          <w:t>Millau-Plage</w:t>
        </w:r>
      </w:hyperlink>
      <w:r w:rsidR="006702EA">
        <w:rPr>
          <w:lang w:val="fr-FR" w:eastAsia="en-GB"/>
        </w:rPr>
        <w:t xml:space="preserve"> (BIB 2054)</w:t>
      </w:r>
      <w:r w:rsidR="00A16DB0">
        <w:rPr>
          <w:lang w:val="fr-FR" w:eastAsia="en-GB"/>
        </w:rPr>
        <w:t xml:space="preserve"> </w:t>
      </w:r>
      <w:r w:rsidR="00D732A2">
        <w:rPr>
          <w:szCs w:val="22"/>
          <w:lang w:val="fr-FR" w:eastAsia="en-GB"/>
        </w:rPr>
        <w:t>Stèle à section rectanglaire (SS BIB)</w:t>
      </w:r>
    </w:p>
    <w:p w14:paraId="6BEE4538" w14:textId="77777777" w:rsidR="00A16DB0" w:rsidRPr="0032190F" w:rsidRDefault="00A16DB0" w:rsidP="008C24C7">
      <w:pPr>
        <w:jc w:val="both"/>
        <w:rPr>
          <w:lang w:val="fr-FR"/>
        </w:rPr>
      </w:pPr>
    </w:p>
    <w:p w14:paraId="2EE26F1B" w14:textId="77777777" w:rsidR="008C24C7" w:rsidRPr="0032190F" w:rsidRDefault="00C10D01" w:rsidP="00426FF9">
      <w:pPr>
        <w:pStyle w:val="Heading1"/>
      </w:pPr>
      <w:bookmarkStart w:id="2416" w:name="Sit_Ramasse"/>
      <w:r w:rsidRPr="0032190F">
        <w:t>RAMASSE (LA)</w:t>
      </w:r>
    </w:p>
    <w:bookmarkEnd w:id="2416"/>
    <w:p w14:paraId="3FCD18BA" w14:textId="77777777" w:rsidR="00C10D01" w:rsidRPr="0032190F" w:rsidRDefault="00C10D01" w:rsidP="003C750B">
      <w:pPr>
        <w:jc w:val="both"/>
        <w:rPr>
          <w:lang w:val="fr-FR"/>
        </w:rPr>
      </w:pPr>
    </w:p>
    <w:p w14:paraId="3A3A8112" w14:textId="798F1D6D" w:rsidR="00C10D01" w:rsidRPr="0032190F" w:rsidRDefault="00C10D01" w:rsidP="003C750B">
      <w:pPr>
        <w:jc w:val="both"/>
        <w:rPr>
          <w:lang w:val="fr-FR" w:eastAsia="en-GB"/>
        </w:rPr>
      </w:pPr>
      <w:r w:rsidRPr="0032190F">
        <w:rPr>
          <w:lang w:val="fr-FR"/>
        </w:rPr>
        <w:t>Le site de La Ramasse (Clermont-l’Hérault) a livré un</w:t>
      </w:r>
      <w:r w:rsidR="00E51ED9">
        <w:rPr>
          <w:lang w:val="fr-FR"/>
        </w:rPr>
        <w:t>e</w:t>
      </w:r>
      <w:r w:rsidRPr="0032190F">
        <w:rPr>
          <w:lang w:val="fr-FR"/>
        </w:rPr>
        <w:t xml:space="preserve"> </w:t>
      </w:r>
      <w:r w:rsidR="00E51ED9">
        <w:rPr>
          <w:lang w:val="fr-FR"/>
        </w:rPr>
        <w:t>"</w:t>
      </w:r>
      <w:hyperlink r:id="rId5662" w:anchor="Cul_Steles_Anepigraphes" w:history="1">
        <w:r w:rsidR="009458D2">
          <w:rPr>
            <w:rStyle w:val="Hyperlink"/>
            <w:lang w:val="fr-FR"/>
          </w:rPr>
          <w:t>s</w:t>
        </w:r>
        <w:r w:rsidR="00E51ED9" w:rsidRPr="00E51ED9">
          <w:rPr>
            <w:rStyle w:val="Hyperlink"/>
            <w:lang w:val="fr-FR"/>
          </w:rPr>
          <w:t>tèles anépigraphe</w:t>
        </w:r>
      </w:hyperlink>
      <w:r w:rsidR="00E51ED9">
        <w:rPr>
          <w:lang w:val="fr-FR"/>
        </w:rPr>
        <w:t>"</w:t>
      </w:r>
      <w:r w:rsidRPr="0032190F">
        <w:rPr>
          <w:rStyle w:val="Hyperlink"/>
          <w:color w:val="auto"/>
          <w:u w:val="none"/>
          <w:lang w:val="fr-FR" w:eastAsia="en-GB"/>
        </w:rPr>
        <w:t xml:space="preserve"> à dévolution non-funéraire daté(s) du 7</w:t>
      </w:r>
      <w:r w:rsidRPr="0032190F">
        <w:rPr>
          <w:rStyle w:val="Hyperlink"/>
          <w:color w:val="auto"/>
          <w:u w:val="none"/>
          <w:vertAlign w:val="superscript"/>
          <w:lang w:val="fr-FR" w:eastAsia="en-GB"/>
        </w:rPr>
        <w:t>e</w:t>
      </w:r>
      <w:r w:rsidRPr="0032190F">
        <w:rPr>
          <w:rStyle w:val="Hyperlink"/>
          <w:color w:val="auto"/>
          <w:u w:val="none"/>
          <w:lang w:val="fr-FR" w:eastAsia="en-GB"/>
        </w:rPr>
        <w:t xml:space="preserve"> – 5</w:t>
      </w:r>
      <w:r w:rsidRPr="0032190F">
        <w:rPr>
          <w:rStyle w:val="Hyperlink"/>
          <w:color w:val="auto"/>
          <w:u w:val="none"/>
          <w:vertAlign w:val="superscript"/>
          <w:lang w:val="fr-FR" w:eastAsia="en-GB"/>
        </w:rPr>
        <w:t>e</w:t>
      </w:r>
      <w:r w:rsidRPr="0032190F">
        <w:rPr>
          <w:rStyle w:val="Hyperlink"/>
          <w:color w:val="auto"/>
          <w:u w:val="none"/>
          <w:lang w:val="fr-FR" w:eastAsia="en-GB"/>
        </w:rPr>
        <w:t xml:space="preserve"> aec </w:t>
      </w:r>
      <w:r w:rsidRPr="0032190F">
        <w:rPr>
          <w:lang w:val="fr-FR" w:eastAsia="en-GB"/>
        </w:rPr>
        <w:t>(BIB 2050 fig. 1)</w:t>
      </w:r>
    </w:p>
    <w:p w14:paraId="71765FC9" w14:textId="77777777" w:rsidR="007421BB" w:rsidRDefault="00E4048B" w:rsidP="007421BB">
      <w:pPr>
        <w:jc w:val="both"/>
        <w:rPr>
          <w:lang w:val="fr-FR"/>
        </w:rPr>
      </w:pPr>
      <w:r w:rsidRPr="0032190F">
        <w:rPr>
          <w:lang w:val="fr-FR" w:eastAsia="en-GB"/>
        </w:rPr>
        <w:t xml:space="preserve">Découverte en </w:t>
      </w:r>
      <w:r w:rsidRPr="0032190F">
        <w:rPr>
          <w:szCs w:val="22"/>
          <w:lang w:val="fr-FR" w:eastAsia="en-GB"/>
        </w:rPr>
        <w:t xml:space="preserve">en remploi dans le rempart du </w:t>
      </w:r>
      <w:r w:rsidR="009458D2">
        <w:rPr>
          <w:szCs w:val="22"/>
          <w:lang w:val="fr-FR" w:eastAsia="en-GB"/>
        </w:rPr>
        <w:t>4e</w:t>
      </w:r>
      <w:r w:rsidRPr="0032190F">
        <w:rPr>
          <w:szCs w:val="13"/>
          <w:lang w:val="fr-FR" w:eastAsia="en-GB"/>
        </w:rPr>
        <w:t xml:space="preserve"> </w:t>
      </w:r>
      <w:r w:rsidRPr="0032190F">
        <w:rPr>
          <w:szCs w:val="22"/>
          <w:lang w:val="fr-FR" w:eastAsia="en-GB"/>
        </w:rPr>
        <w:t xml:space="preserve">s. </w:t>
      </w:r>
      <w:r w:rsidR="009458D2">
        <w:rPr>
          <w:szCs w:val="22"/>
          <w:lang w:val="fr-FR" w:eastAsia="en-GB"/>
        </w:rPr>
        <w:t>aec</w:t>
      </w:r>
      <w:r w:rsidRPr="0032190F">
        <w:rPr>
          <w:szCs w:val="22"/>
          <w:lang w:val="fr-FR" w:eastAsia="en-GB"/>
        </w:rPr>
        <w:t xml:space="preserve"> (BIB 2524)  </w:t>
      </w:r>
      <w:r w:rsidR="007421BB">
        <w:rPr>
          <w:lang w:val="fr-FR"/>
        </w:rPr>
        <w:t xml:space="preserve">Stèles en réemploi dans les fortification du Fer 2 (BIB 2052) </w:t>
      </w:r>
    </w:p>
    <w:p w14:paraId="65459076" w14:textId="77777777" w:rsidR="007421BB" w:rsidRDefault="007421BB" w:rsidP="007421BB">
      <w:pPr>
        <w:jc w:val="both"/>
        <w:rPr>
          <w:lang w:val="fr-FR"/>
        </w:rPr>
      </w:pPr>
    </w:p>
    <w:p w14:paraId="38C3F52E" w14:textId="72EF5A11" w:rsidR="00E4048B" w:rsidRPr="0032190F" w:rsidRDefault="00F72F71" w:rsidP="003C750B">
      <w:pPr>
        <w:jc w:val="both"/>
        <w:rPr>
          <w:lang w:val="fr-FR" w:eastAsia="en-GB"/>
        </w:rPr>
      </w:pPr>
      <w:r w:rsidRPr="0032190F">
        <w:rPr>
          <w:szCs w:val="22"/>
          <w:lang w:val="fr-FR" w:eastAsia="en-GB"/>
        </w:rPr>
        <w:t xml:space="preserve">Motif de cercles concentriques proche de la représentation d’une cuirasse ou du bouclier de </w:t>
      </w:r>
      <w:hyperlink r:id="rId5663" w:anchor="Sit_Substantio" w:history="1">
        <w:r w:rsidRPr="0032190F">
          <w:rPr>
            <w:rStyle w:val="Hyperlink"/>
            <w:szCs w:val="22"/>
            <w:lang w:val="fr-FR" w:eastAsia="en-GB"/>
          </w:rPr>
          <w:t>Substantio</w:t>
        </w:r>
      </w:hyperlink>
      <w:r w:rsidRPr="0032190F">
        <w:rPr>
          <w:szCs w:val="22"/>
          <w:lang w:val="fr-FR" w:eastAsia="en-GB"/>
        </w:rPr>
        <w:t xml:space="preserve">, v. </w:t>
      </w:r>
      <w:hyperlink r:id="rId5664" w:anchor="Sit_Saint_Marcel_cera" w:history="1">
        <w:r w:rsidR="007460D6" w:rsidRPr="007460D6">
          <w:rPr>
            <w:rStyle w:val="Hyperlink"/>
            <w:szCs w:val="22"/>
            <w:lang w:val="fr-FR" w:eastAsia="en-GB"/>
          </w:rPr>
          <w:t>Saint-Marcel</w:t>
        </w:r>
      </w:hyperlink>
      <w:r w:rsidRPr="0032190F">
        <w:rPr>
          <w:szCs w:val="22"/>
          <w:lang w:val="fr-FR" w:eastAsia="en-GB"/>
        </w:rPr>
        <w:t xml:space="preserve">, (BIB 2524) </w:t>
      </w:r>
      <w:r w:rsidR="00D732A2">
        <w:rPr>
          <w:szCs w:val="22"/>
          <w:lang w:val="fr-FR" w:eastAsia="en-GB"/>
        </w:rPr>
        <w:t xml:space="preserve">Stèle à section rectanglaire (SS BIB) // </w:t>
      </w:r>
      <w:hyperlink r:id="rId5665" w:anchor="Sit_Touries" w:history="1">
        <w:r w:rsidR="007421BB" w:rsidRPr="007421BB">
          <w:rPr>
            <w:rStyle w:val="Hyperlink"/>
            <w:szCs w:val="22"/>
            <w:lang w:val="fr-FR" w:eastAsia="en-GB"/>
          </w:rPr>
          <w:t>Touriès</w:t>
        </w:r>
      </w:hyperlink>
      <w:r w:rsidR="00D732A2">
        <w:rPr>
          <w:szCs w:val="22"/>
          <w:lang w:val="fr-FR" w:eastAsia="en-GB"/>
        </w:rPr>
        <w:t xml:space="preserve">, </w:t>
      </w:r>
      <w:hyperlink r:id="rId5666" w:anchor="Cul_Art_TAC_T_t_cardiophylax" w:history="1">
        <w:r w:rsidR="00491D18" w:rsidRPr="0012382C">
          <w:rPr>
            <w:rStyle w:val="Hyperlink"/>
            <w:szCs w:val="22"/>
            <w:lang w:val="fr-FR" w:eastAsia="en-GB"/>
          </w:rPr>
          <w:t>cardiophylax</w:t>
        </w:r>
      </w:hyperlink>
      <w:r w:rsidR="00491D18">
        <w:rPr>
          <w:szCs w:val="22"/>
          <w:lang w:val="fr-FR" w:eastAsia="en-GB"/>
        </w:rPr>
        <w:t xml:space="preserve">, </w:t>
      </w:r>
      <w:r w:rsidR="00D732A2">
        <w:rPr>
          <w:szCs w:val="22"/>
          <w:lang w:val="fr-FR" w:eastAsia="en-GB"/>
        </w:rPr>
        <w:t xml:space="preserve">haut d'une cuirasse, </w:t>
      </w:r>
      <w:hyperlink r:id="rId5667" w:anchor="Sit_Rocher_Aures" w:history="1">
        <w:r w:rsidRPr="007421BB">
          <w:rPr>
            <w:rStyle w:val="Hyperlink"/>
            <w:szCs w:val="22"/>
            <w:lang w:val="fr-FR" w:eastAsia="en-GB"/>
          </w:rPr>
          <w:t>Rocher des Aures</w:t>
        </w:r>
      </w:hyperlink>
      <w:r w:rsidRPr="0032190F">
        <w:rPr>
          <w:szCs w:val="22"/>
          <w:lang w:val="fr-FR" w:eastAsia="en-GB"/>
        </w:rPr>
        <w:t xml:space="preserve"> (SS BIB)</w:t>
      </w:r>
    </w:p>
    <w:p w14:paraId="50A1B848" w14:textId="55A1E930" w:rsidR="00C10D01" w:rsidRDefault="00D732A2" w:rsidP="003C750B">
      <w:pPr>
        <w:jc w:val="both"/>
        <w:rPr>
          <w:lang w:val="fr-FR"/>
        </w:rPr>
      </w:pPr>
      <w:r>
        <w:rPr>
          <w:lang w:val="fr-FR"/>
        </w:rPr>
        <w:lastRenderedPageBreak/>
        <w:t xml:space="preserve">Motifs en cercles à comparer avec </w:t>
      </w:r>
      <w:hyperlink r:id="rId5668" w:anchor="Sit_Saint_Pierre_Martigues" w:history="1">
        <w:r w:rsidRPr="00D732A2">
          <w:rPr>
            <w:rStyle w:val="Hyperlink"/>
            <w:lang w:val="fr-FR"/>
          </w:rPr>
          <w:t>Saint-Pierre-les-Martigues</w:t>
        </w:r>
      </w:hyperlink>
      <w:r>
        <w:rPr>
          <w:lang w:val="fr-FR"/>
        </w:rPr>
        <w:t xml:space="preserve"> (BIB 2959)</w:t>
      </w:r>
      <w:r w:rsidR="007460D6">
        <w:rPr>
          <w:lang w:val="fr-FR"/>
        </w:rPr>
        <w:t>, Assas Le Pointu (SS BIB)</w:t>
      </w:r>
    </w:p>
    <w:p w14:paraId="67278270" w14:textId="77777777" w:rsidR="00D732A2" w:rsidRDefault="00D732A2" w:rsidP="003C750B">
      <w:pPr>
        <w:jc w:val="both"/>
        <w:rPr>
          <w:lang w:val="fr-FR"/>
        </w:rPr>
      </w:pPr>
    </w:p>
    <w:p w14:paraId="71C3EC2F" w14:textId="77777777" w:rsidR="00D732A2" w:rsidRDefault="00D732A2" w:rsidP="003C750B">
      <w:pPr>
        <w:jc w:val="both"/>
        <w:rPr>
          <w:lang w:val="fr-FR"/>
        </w:rPr>
      </w:pPr>
      <w:r>
        <w:rPr>
          <w:lang w:val="fr-FR"/>
        </w:rPr>
        <w:t>Une autre stèle en borne avec cupules et stries (BIB ?)</w:t>
      </w:r>
    </w:p>
    <w:p w14:paraId="0448BDB1" w14:textId="77777777" w:rsidR="006702EA" w:rsidRPr="0032190F" w:rsidRDefault="006702EA" w:rsidP="003C750B">
      <w:pPr>
        <w:jc w:val="both"/>
        <w:rPr>
          <w:lang w:val="fr-FR" w:eastAsia="en-GB"/>
        </w:rPr>
      </w:pPr>
    </w:p>
    <w:p w14:paraId="75A1D117" w14:textId="77777777" w:rsidR="00C10D01" w:rsidRPr="0032190F" w:rsidRDefault="00C10D01" w:rsidP="00426FF9">
      <w:pPr>
        <w:pStyle w:val="Heading1"/>
      </w:pPr>
      <w:bookmarkStart w:id="2417" w:name="Sit_Vie_Cioutat"/>
      <w:r w:rsidRPr="0032190F">
        <w:t>VIE-CIOUTAT</w:t>
      </w:r>
    </w:p>
    <w:bookmarkEnd w:id="2417"/>
    <w:p w14:paraId="5BDF5C7C" w14:textId="77777777" w:rsidR="00C10D01" w:rsidRPr="0032190F" w:rsidRDefault="00C10D01" w:rsidP="003C750B">
      <w:pPr>
        <w:jc w:val="both"/>
        <w:rPr>
          <w:lang w:val="fr-FR" w:eastAsia="en-GB"/>
        </w:rPr>
      </w:pPr>
    </w:p>
    <w:p w14:paraId="22EBE813" w14:textId="532D10D0" w:rsidR="00C10D01" w:rsidRDefault="00C10D01" w:rsidP="003C750B">
      <w:pPr>
        <w:jc w:val="both"/>
        <w:rPr>
          <w:lang w:val="fr-FR" w:eastAsia="en-GB"/>
        </w:rPr>
      </w:pPr>
      <w:r w:rsidRPr="0032190F">
        <w:rPr>
          <w:lang w:val="fr-FR" w:eastAsia="en-GB"/>
        </w:rPr>
        <w:t xml:space="preserve">Le site de Vié-Cioutat (Mons et Monteils, Gard) </w:t>
      </w:r>
      <w:r w:rsidRPr="0032190F">
        <w:rPr>
          <w:lang w:val="fr-FR"/>
        </w:rPr>
        <w:t xml:space="preserve">a livré </w:t>
      </w:r>
      <w:r w:rsidR="00E51ED9">
        <w:rPr>
          <w:lang w:val="fr-FR"/>
        </w:rPr>
        <w:t>une</w:t>
      </w:r>
      <w:r w:rsidRPr="0032190F">
        <w:rPr>
          <w:rStyle w:val="Hyperlink"/>
          <w:color w:val="auto"/>
          <w:u w:val="none"/>
          <w:lang w:val="fr-FR" w:eastAsia="en-GB"/>
        </w:rPr>
        <w:t xml:space="preserve"> </w:t>
      </w:r>
      <w:r w:rsidR="00E51ED9">
        <w:rPr>
          <w:lang w:val="fr-FR"/>
        </w:rPr>
        <w:t>"</w:t>
      </w:r>
      <w:hyperlink r:id="rId5669" w:anchor="Cul_Steles_Anepigraphes" w:history="1">
        <w:r w:rsidR="0002394C">
          <w:rPr>
            <w:rStyle w:val="Hyperlink"/>
            <w:lang w:val="fr-FR"/>
          </w:rPr>
          <w:t>s</w:t>
        </w:r>
        <w:r w:rsidR="00E51ED9" w:rsidRPr="00E51ED9">
          <w:rPr>
            <w:rStyle w:val="Hyperlink"/>
            <w:lang w:val="fr-FR"/>
          </w:rPr>
          <w:t>tèles anépigraphe</w:t>
        </w:r>
      </w:hyperlink>
      <w:r w:rsidR="00E51ED9">
        <w:rPr>
          <w:lang w:val="fr-FR"/>
        </w:rPr>
        <w:t>"</w:t>
      </w:r>
      <w:r w:rsidRPr="0032190F">
        <w:rPr>
          <w:rStyle w:val="Hyperlink"/>
          <w:color w:val="auto"/>
          <w:u w:val="none"/>
          <w:lang w:val="fr-FR" w:eastAsia="en-GB"/>
        </w:rPr>
        <w:t xml:space="preserve"> à dévolution non-funéraire daté(s) du 7</w:t>
      </w:r>
      <w:r w:rsidRPr="0032190F">
        <w:rPr>
          <w:rStyle w:val="Hyperlink"/>
          <w:color w:val="auto"/>
          <w:u w:val="none"/>
          <w:vertAlign w:val="superscript"/>
          <w:lang w:val="fr-FR" w:eastAsia="en-GB"/>
        </w:rPr>
        <w:t>e</w:t>
      </w:r>
      <w:r w:rsidRPr="0032190F">
        <w:rPr>
          <w:rStyle w:val="Hyperlink"/>
          <w:color w:val="auto"/>
          <w:u w:val="none"/>
          <w:lang w:val="fr-FR" w:eastAsia="en-GB"/>
        </w:rPr>
        <w:t xml:space="preserve"> – 5</w:t>
      </w:r>
      <w:r w:rsidRPr="0032190F">
        <w:rPr>
          <w:rStyle w:val="Hyperlink"/>
          <w:color w:val="auto"/>
          <w:u w:val="none"/>
          <w:vertAlign w:val="superscript"/>
          <w:lang w:val="fr-FR" w:eastAsia="en-GB"/>
        </w:rPr>
        <w:t>e</w:t>
      </w:r>
      <w:r w:rsidRPr="0032190F">
        <w:rPr>
          <w:rStyle w:val="Hyperlink"/>
          <w:color w:val="auto"/>
          <w:u w:val="none"/>
          <w:lang w:val="fr-FR" w:eastAsia="en-GB"/>
        </w:rPr>
        <w:t xml:space="preserve"> aec </w:t>
      </w:r>
      <w:r w:rsidRPr="0032190F">
        <w:rPr>
          <w:lang w:val="fr-FR" w:eastAsia="en-GB"/>
        </w:rPr>
        <w:t>(BIB 2050 fig. 1)</w:t>
      </w:r>
    </w:p>
    <w:p w14:paraId="4F32F160" w14:textId="77777777" w:rsidR="007421BB" w:rsidRPr="0032190F" w:rsidRDefault="007421BB" w:rsidP="003C750B">
      <w:pPr>
        <w:jc w:val="both"/>
        <w:rPr>
          <w:lang w:val="fr-FR" w:eastAsia="en-GB"/>
        </w:rPr>
      </w:pPr>
    </w:p>
    <w:p w14:paraId="7062CCDC" w14:textId="77777777" w:rsidR="00C10D01" w:rsidRPr="0032190F" w:rsidRDefault="00C10D01" w:rsidP="00426FF9">
      <w:pPr>
        <w:pStyle w:val="Heading1"/>
      </w:pPr>
      <w:bookmarkStart w:id="2418" w:name="Sit_Saint_Vincent"/>
      <w:r w:rsidRPr="0032190F">
        <w:t>SAINT-VINCENT</w:t>
      </w:r>
    </w:p>
    <w:bookmarkEnd w:id="2418"/>
    <w:p w14:paraId="1959FDB9" w14:textId="77777777" w:rsidR="00C10D01" w:rsidRPr="0032190F" w:rsidRDefault="00C10D01" w:rsidP="003C750B">
      <w:pPr>
        <w:jc w:val="both"/>
        <w:rPr>
          <w:lang w:val="fr-FR" w:eastAsia="en-GB"/>
        </w:rPr>
      </w:pPr>
    </w:p>
    <w:p w14:paraId="2C6767F7" w14:textId="78B688B2" w:rsidR="00C10D01" w:rsidRPr="0032190F" w:rsidRDefault="00C10D01" w:rsidP="003C750B">
      <w:pPr>
        <w:jc w:val="both"/>
        <w:rPr>
          <w:lang w:val="fr-FR" w:eastAsia="en-GB"/>
        </w:rPr>
      </w:pPr>
      <w:r w:rsidRPr="0032190F">
        <w:rPr>
          <w:lang w:val="fr-FR" w:eastAsia="en-GB"/>
        </w:rPr>
        <w:t xml:space="preserve">Le site de Saint-Vincent (Guajac, Gard) </w:t>
      </w:r>
      <w:r w:rsidRPr="0032190F">
        <w:rPr>
          <w:lang w:val="fr-FR"/>
        </w:rPr>
        <w:t>a livré un</w:t>
      </w:r>
      <w:r w:rsidR="00E51ED9">
        <w:rPr>
          <w:lang w:val="fr-FR"/>
        </w:rPr>
        <w:t>e</w:t>
      </w:r>
      <w:r w:rsidRPr="0032190F">
        <w:rPr>
          <w:lang w:val="fr-FR"/>
        </w:rPr>
        <w:t xml:space="preserve"> </w:t>
      </w:r>
      <w:r w:rsidR="00E51ED9">
        <w:rPr>
          <w:lang w:val="fr-FR"/>
        </w:rPr>
        <w:t>"</w:t>
      </w:r>
      <w:hyperlink r:id="rId5670" w:anchor="Cul_Steles_Anepigraphes" w:history="1">
        <w:r w:rsidR="0002394C">
          <w:rPr>
            <w:rStyle w:val="Hyperlink"/>
            <w:lang w:val="fr-FR"/>
          </w:rPr>
          <w:t>s</w:t>
        </w:r>
        <w:r w:rsidR="00E51ED9" w:rsidRPr="00E51ED9">
          <w:rPr>
            <w:rStyle w:val="Hyperlink"/>
            <w:lang w:val="fr-FR"/>
          </w:rPr>
          <w:t>tèles anépigraphe</w:t>
        </w:r>
      </w:hyperlink>
      <w:r w:rsidR="00E51ED9">
        <w:rPr>
          <w:lang w:val="fr-FR"/>
        </w:rPr>
        <w:t>"</w:t>
      </w:r>
      <w:r w:rsidRPr="0032190F">
        <w:rPr>
          <w:rStyle w:val="Hyperlink"/>
          <w:color w:val="auto"/>
          <w:u w:val="none"/>
          <w:lang w:val="fr-FR" w:eastAsia="en-GB"/>
        </w:rPr>
        <w:t xml:space="preserve"> à dévolution non-funéraire daté(s) du 7</w:t>
      </w:r>
      <w:r w:rsidRPr="0032190F">
        <w:rPr>
          <w:rStyle w:val="Hyperlink"/>
          <w:color w:val="auto"/>
          <w:u w:val="none"/>
          <w:vertAlign w:val="superscript"/>
          <w:lang w:val="fr-FR" w:eastAsia="en-GB"/>
        </w:rPr>
        <w:t>e</w:t>
      </w:r>
      <w:r w:rsidRPr="0032190F">
        <w:rPr>
          <w:rStyle w:val="Hyperlink"/>
          <w:color w:val="auto"/>
          <w:u w:val="none"/>
          <w:lang w:val="fr-FR" w:eastAsia="en-GB"/>
        </w:rPr>
        <w:t xml:space="preserve"> – 5</w:t>
      </w:r>
      <w:r w:rsidRPr="0032190F">
        <w:rPr>
          <w:rStyle w:val="Hyperlink"/>
          <w:color w:val="auto"/>
          <w:u w:val="none"/>
          <w:vertAlign w:val="superscript"/>
          <w:lang w:val="fr-FR" w:eastAsia="en-GB"/>
        </w:rPr>
        <w:t>e</w:t>
      </w:r>
      <w:r w:rsidRPr="0032190F">
        <w:rPr>
          <w:rStyle w:val="Hyperlink"/>
          <w:color w:val="auto"/>
          <w:u w:val="none"/>
          <w:lang w:val="fr-FR" w:eastAsia="en-GB"/>
        </w:rPr>
        <w:t xml:space="preserve"> aec </w:t>
      </w:r>
      <w:r w:rsidRPr="0032190F">
        <w:rPr>
          <w:lang w:val="fr-FR" w:eastAsia="en-GB"/>
        </w:rPr>
        <w:t>(BIB 2050 fig. 1)</w:t>
      </w:r>
      <w:r w:rsidR="006702EA">
        <w:rPr>
          <w:lang w:val="fr-FR" w:eastAsia="en-GB"/>
        </w:rPr>
        <w:t xml:space="preserve">. </w:t>
      </w:r>
    </w:p>
    <w:p w14:paraId="160C4CB2" w14:textId="77777777" w:rsidR="00C10D01" w:rsidRPr="0032190F" w:rsidRDefault="00C10D01" w:rsidP="003C750B">
      <w:pPr>
        <w:jc w:val="both"/>
        <w:rPr>
          <w:lang w:val="fr-FR" w:eastAsia="en-GB"/>
        </w:rPr>
      </w:pPr>
    </w:p>
    <w:p w14:paraId="70E6F398" w14:textId="77777777" w:rsidR="00C10D01" w:rsidRPr="0032190F" w:rsidRDefault="00C10D01" w:rsidP="00426FF9">
      <w:pPr>
        <w:pStyle w:val="Heading1"/>
      </w:pPr>
      <w:bookmarkStart w:id="2419" w:name="Sit_Mourre_Pela"/>
      <w:r w:rsidRPr="0032190F">
        <w:t>MOURRE PELA (LE)</w:t>
      </w:r>
    </w:p>
    <w:bookmarkEnd w:id="2419"/>
    <w:p w14:paraId="671C117E" w14:textId="77777777" w:rsidR="00C10D01" w:rsidRPr="0032190F" w:rsidRDefault="00C10D01" w:rsidP="003C750B">
      <w:pPr>
        <w:jc w:val="both"/>
        <w:rPr>
          <w:lang w:val="fr-FR"/>
        </w:rPr>
      </w:pPr>
    </w:p>
    <w:p w14:paraId="3AD7F19B" w14:textId="24BE806C" w:rsidR="00C10D01" w:rsidRPr="0032190F" w:rsidRDefault="00C10D01" w:rsidP="003C750B">
      <w:pPr>
        <w:jc w:val="both"/>
        <w:rPr>
          <w:lang w:val="fr-FR" w:eastAsia="en-GB"/>
        </w:rPr>
      </w:pPr>
      <w:r w:rsidRPr="0032190F">
        <w:rPr>
          <w:lang w:val="fr-FR"/>
        </w:rPr>
        <w:t xml:space="preserve">Le Mourre Pela (Graveson, Bouches-du-Rhône) </w:t>
      </w:r>
      <w:r w:rsidRPr="009458D2">
        <w:rPr>
          <w:i/>
          <w:lang w:val="fr-FR"/>
        </w:rPr>
        <w:t xml:space="preserve">a livré </w:t>
      </w:r>
      <w:r w:rsidR="00E51ED9" w:rsidRPr="009458D2">
        <w:rPr>
          <w:i/>
          <w:lang w:val="fr-FR"/>
        </w:rPr>
        <w:t>une</w:t>
      </w:r>
      <w:r w:rsidRPr="009458D2">
        <w:rPr>
          <w:i/>
          <w:lang w:val="fr-FR"/>
        </w:rPr>
        <w:t xml:space="preserve"> </w:t>
      </w:r>
      <w:r w:rsidR="00E51ED9" w:rsidRPr="009458D2">
        <w:rPr>
          <w:i/>
          <w:lang w:val="fr-FR"/>
        </w:rPr>
        <w:t>"</w:t>
      </w:r>
      <w:hyperlink r:id="rId5671" w:anchor="Cul_Steles_Anepigraphes" w:history="1">
        <w:r w:rsidR="0002394C" w:rsidRPr="009458D2">
          <w:rPr>
            <w:rStyle w:val="Hyperlink"/>
            <w:i/>
            <w:lang w:val="fr-FR"/>
          </w:rPr>
          <w:t>s</w:t>
        </w:r>
        <w:r w:rsidR="00E51ED9" w:rsidRPr="009458D2">
          <w:rPr>
            <w:rStyle w:val="Hyperlink"/>
            <w:i/>
            <w:lang w:val="fr-FR"/>
          </w:rPr>
          <w:t>tèles anépigraphe</w:t>
        </w:r>
      </w:hyperlink>
      <w:r w:rsidR="00E51ED9" w:rsidRPr="009458D2">
        <w:rPr>
          <w:i/>
          <w:lang w:val="fr-FR"/>
        </w:rPr>
        <w:t>"</w:t>
      </w:r>
      <w:r w:rsidR="00E51ED9" w:rsidRPr="009458D2">
        <w:rPr>
          <w:rStyle w:val="Hyperlink"/>
          <w:i/>
          <w:color w:val="auto"/>
          <w:u w:val="none"/>
          <w:lang w:val="fr-FR" w:eastAsia="en-GB"/>
        </w:rPr>
        <w:t xml:space="preserve"> </w:t>
      </w:r>
      <w:r w:rsidRPr="009458D2">
        <w:rPr>
          <w:rStyle w:val="Hyperlink"/>
          <w:i/>
          <w:color w:val="auto"/>
          <w:u w:val="none"/>
          <w:lang w:val="fr-FR" w:eastAsia="en-GB"/>
        </w:rPr>
        <w:t>à dévolution non-funéraire daté(s) du 7</w:t>
      </w:r>
      <w:r w:rsidRPr="009458D2">
        <w:rPr>
          <w:rStyle w:val="Hyperlink"/>
          <w:i/>
          <w:color w:val="auto"/>
          <w:u w:val="none"/>
          <w:vertAlign w:val="superscript"/>
          <w:lang w:val="fr-FR" w:eastAsia="en-GB"/>
        </w:rPr>
        <w:t>e</w:t>
      </w:r>
      <w:r w:rsidRPr="009458D2">
        <w:rPr>
          <w:rStyle w:val="Hyperlink"/>
          <w:i/>
          <w:color w:val="auto"/>
          <w:u w:val="none"/>
          <w:lang w:val="fr-FR" w:eastAsia="en-GB"/>
        </w:rPr>
        <w:t xml:space="preserve"> – 5</w:t>
      </w:r>
      <w:r w:rsidRPr="009458D2">
        <w:rPr>
          <w:rStyle w:val="Hyperlink"/>
          <w:i/>
          <w:color w:val="auto"/>
          <w:u w:val="none"/>
          <w:vertAlign w:val="superscript"/>
          <w:lang w:val="fr-FR" w:eastAsia="en-GB"/>
        </w:rPr>
        <w:t>e</w:t>
      </w:r>
      <w:r w:rsidRPr="009458D2">
        <w:rPr>
          <w:rStyle w:val="Hyperlink"/>
          <w:i/>
          <w:color w:val="auto"/>
          <w:u w:val="none"/>
          <w:lang w:val="fr-FR" w:eastAsia="en-GB"/>
        </w:rPr>
        <w:t xml:space="preserve"> aec </w:t>
      </w:r>
      <w:r w:rsidRPr="009458D2">
        <w:rPr>
          <w:i/>
          <w:lang w:val="fr-FR" w:eastAsia="en-GB"/>
        </w:rPr>
        <w:t>(BIB 2050 fig. 1)</w:t>
      </w:r>
      <w:r w:rsidR="006702EA">
        <w:rPr>
          <w:lang w:val="fr-FR" w:eastAsia="en-GB"/>
        </w:rPr>
        <w:t xml:space="preserve"> </w:t>
      </w:r>
      <w:r w:rsidR="009458D2">
        <w:rPr>
          <w:lang w:val="fr-FR" w:eastAsia="en-GB"/>
        </w:rPr>
        <w:t>s</w:t>
      </w:r>
      <w:r w:rsidR="006702EA">
        <w:rPr>
          <w:lang w:val="fr-FR" w:eastAsia="en-GB"/>
        </w:rPr>
        <w:t xml:space="preserve">tatues de guerriers </w:t>
      </w:r>
      <w:hyperlink r:id="rId5672" w:anchor="Cul_Art_TAC_c_assis_tailleur" w:history="1">
        <w:r w:rsidR="006702EA" w:rsidRPr="005A2559">
          <w:rPr>
            <w:rStyle w:val="Hyperlink"/>
            <w:lang w:val="fr-FR" w:eastAsia="en-GB"/>
          </w:rPr>
          <w:t>assis en tailleur</w:t>
        </w:r>
      </w:hyperlink>
      <w:r w:rsidR="006702EA">
        <w:rPr>
          <w:lang w:val="fr-FR" w:eastAsia="en-GB"/>
        </w:rPr>
        <w:t xml:space="preserve">, une tête de </w:t>
      </w:r>
      <w:hyperlink r:id="rId5673" w:anchor="Cul_Art_TAC_T_c_teteBicephale" w:history="1">
        <w:r w:rsidR="00D732A2" w:rsidRPr="00D732A2">
          <w:rPr>
            <w:rStyle w:val="Hyperlink"/>
            <w:lang w:val="fr-FR"/>
          </w:rPr>
          <w:t>bicéphale</w:t>
        </w:r>
      </w:hyperlink>
      <w:r w:rsidR="00D732A2" w:rsidRPr="00D732A2">
        <w:rPr>
          <w:lang w:val="fr-FR"/>
        </w:rPr>
        <w:t xml:space="preserve"> </w:t>
      </w:r>
      <w:r w:rsidR="006702EA">
        <w:rPr>
          <w:lang w:val="fr-FR" w:eastAsia="en-GB"/>
        </w:rPr>
        <w:t>(BIB 2947)</w:t>
      </w:r>
    </w:p>
    <w:p w14:paraId="095C9131" w14:textId="77777777" w:rsidR="00697674" w:rsidRPr="0032190F" w:rsidRDefault="00697674" w:rsidP="003C750B">
      <w:pPr>
        <w:jc w:val="both"/>
        <w:rPr>
          <w:lang w:val="fr-FR" w:eastAsia="en-GB"/>
        </w:rPr>
      </w:pPr>
    </w:p>
    <w:p w14:paraId="3F3ABC06" w14:textId="77777777" w:rsidR="00697674" w:rsidRPr="0032190F" w:rsidRDefault="00697674" w:rsidP="003C750B">
      <w:pPr>
        <w:jc w:val="both"/>
        <w:rPr>
          <w:lang w:val="fr-FR" w:eastAsia="en-GB"/>
        </w:rPr>
      </w:pPr>
      <w:r w:rsidRPr="0032190F">
        <w:rPr>
          <w:lang w:val="fr-FR" w:eastAsia="en-GB"/>
        </w:rPr>
        <w:t>LLAVORSI</w:t>
      </w:r>
    </w:p>
    <w:p w14:paraId="4B4C0700" w14:textId="77777777" w:rsidR="00697674" w:rsidRPr="0032190F" w:rsidRDefault="00697674" w:rsidP="003C750B">
      <w:pPr>
        <w:jc w:val="both"/>
        <w:rPr>
          <w:lang w:val="fr-FR" w:eastAsia="en-GB"/>
        </w:rPr>
      </w:pPr>
    </w:p>
    <w:p w14:paraId="3EB55627" w14:textId="77777777" w:rsidR="004763A9" w:rsidRPr="0032190F" w:rsidRDefault="00697674" w:rsidP="003C750B">
      <w:pPr>
        <w:jc w:val="both"/>
        <w:rPr>
          <w:lang w:val="fr-FR" w:eastAsia="en-GB"/>
        </w:rPr>
      </w:pPr>
      <w:r w:rsidRPr="0032190F">
        <w:rPr>
          <w:lang w:val="fr-FR" w:eastAsia="en-GB"/>
        </w:rPr>
        <w:t>A proximité d’un chemin, éloigné des centres d’habitation : dépôt d’objets en bronze attribué à la fin du 8</w:t>
      </w:r>
      <w:r w:rsidRPr="0032190F">
        <w:rPr>
          <w:vertAlign w:val="superscript"/>
          <w:lang w:val="fr-FR" w:eastAsia="en-GB"/>
        </w:rPr>
        <w:t>e</w:t>
      </w:r>
      <w:r w:rsidRPr="0032190F">
        <w:rPr>
          <w:lang w:val="fr-FR" w:eastAsia="en-GB"/>
        </w:rPr>
        <w:t xml:space="preserve"> s. / deb. 7</w:t>
      </w:r>
      <w:r w:rsidRPr="0032190F">
        <w:rPr>
          <w:vertAlign w:val="superscript"/>
          <w:lang w:val="fr-FR" w:eastAsia="en-GB"/>
        </w:rPr>
        <w:t>e</w:t>
      </w:r>
      <w:r w:rsidRPr="0032190F">
        <w:rPr>
          <w:lang w:val="fr-FR" w:eastAsia="en-GB"/>
        </w:rPr>
        <w:t xml:space="preserve"> s. aec issus d’importations. Ce dépôt est interprtété comme une cache et pas comme un dépôt votif (A. Nieto com. pers.)</w:t>
      </w:r>
    </w:p>
    <w:p w14:paraId="4DB6F720" w14:textId="77777777" w:rsidR="00BB4F3C" w:rsidRDefault="00BB4F3C" w:rsidP="003C750B">
      <w:pPr>
        <w:jc w:val="both"/>
        <w:rPr>
          <w:lang w:val="fr-FR" w:eastAsia="en-GB"/>
        </w:rPr>
      </w:pPr>
    </w:p>
    <w:p w14:paraId="7F33621C" w14:textId="77777777" w:rsidR="004763A9" w:rsidRPr="00D52855" w:rsidRDefault="004763A9" w:rsidP="00426FF9">
      <w:pPr>
        <w:pStyle w:val="Heading1"/>
        <w:rPr>
          <w:lang w:val="es-ES"/>
        </w:rPr>
      </w:pPr>
      <w:bookmarkStart w:id="2420" w:name="Sit_Llinars_Valles"/>
      <w:r w:rsidRPr="00D52855">
        <w:rPr>
          <w:lang w:val="es-ES"/>
        </w:rPr>
        <w:t>LLINARS EL VALLES</w:t>
      </w:r>
    </w:p>
    <w:bookmarkEnd w:id="2420"/>
    <w:p w14:paraId="7147C40E" w14:textId="77777777" w:rsidR="00BB4F3C" w:rsidRPr="009458D2" w:rsidRDefault="004763A9" w:rsidP="003C750B">
      <w:pPr>
        <w:jc w:val="both"/>
        <w:rPr>
          <w:sz w:val="20"/>
          <w:lang w:val="es-ES"/>
        </w:rPr>
      </w:pPr>
      <w:r w:rsidRPr="009458D2">
        <w:rPr>
          <w:sz w:val="20"/>
          <w:lang w:val="es-ES"/>
        </w:rPr>
        <w:t>Llinars el Vallès</w:t>
      </w:r>
    </w:p>
    <w:p w14:paraId="69393EE6" w14:textId="77777777" w:rsidR="00BB4F3C" w:rsidRPr="005036AD" w:rsidRDefault="00BB4F3C" w:rsidP="003C750B">
      <w:pPr>
        <w:jc w:val="both"/>
        <w:rPr>
          <w:lang w:val="es-ES"/>
        </w:rPr>
      </w:pPr>
    </w:p>
    <w:p w14:paraId="542EFA76" w14:textId="25319D7A" w:rsidR="004763A9" w:rsidRDefault="004763A9" w:rsidP="004763A9">
      <w:pPr>
        <w:jc w:val="both"/>
        <w:rPr>
          <w:lang w:val="fr-FR"/>
        </w:rPr>
      </w:pPr>
      <w:r>
        <w:rPr>
          <w:lang w:val="fr-FR"/>
        </w:rPr>
        <w:t xml:space="preserve">Tombes guerrier du </w:t>
      </w:r>
      <w:hyperlink r:id="rId5674" w:anchor="Cul_Fer_I_g_Med_occ_Espag_NE" w:history="1">
        <w:r w:rsidRPr="004763A9">
          <w:rPr>
            <w:rStyle w:val="Hyperlink"/>
            <w:lang w:val="fr-FR"/>
          </w:rPr>
          <w:t>Fer 1</w:t>
        </w:r>
      </w:hyperlink>
      <w:r>
        <w:rPr>
          <w:lang w:val="fr-FR"/>
        </w:rPr>
        <w:t xml:space="preserve"> (Ari com. pers).</w:t>
      </w:r>
    </w:p>
    <w:p w14:paraId="294B52D7" w14:textId="77777777" w:rsidR="004763A9" w:rsidRPr="0032190F" w:rsidRDefault="004763A9" w:rsidP="003C750B">
      <w:pPr>
        <w:jc w:val="both"/>
        <w:rPr>
          <w:lang w:val="fr-FR"/>
        </w:rPr>
      </w:pPr>
    </w:p>
    <w:p w14:paraId="49B5D101" w14:textId="77777777" w:rsidR="00BB4F3C" w:rsidRPr="0032190F" w:rsidRDefault="00BB4F3C" w:rsidP="00426FF9">
      <w:pPr>
        <w:pStyle w:val="Heading1"/>
      </w:pPr>
      <w:bookmarkStart w:id="2421" w:name="Sit_Pedrera"/>
      <w:r w:rsidRPr="0032190F">
        <w:t>PEDRERA</w:t>
      </w:r>
      <w:bookmarkEnd w:id="2421"/>
    </w:p>
    <w:p w14:paraId="5F1FF777" w14:textId="77777777" w:rsidR="00BB4F3C" w:rsidRPr="0032190F" w:rsidRDefault="00BB4F3C" w:rsidP="003C750B">
      <w:pPr>
        <w:jc w:val="both"/>
        <w:rPr>
          <w:lang w:val="fr-FR"/>
        </w:rPr>
      </w:pPr>
    </w:p>
    <w:p w14:paraId="686583D8" w14:textId="6033AA6D" w:rsidR="009D64BB" w:rsidRDefault="00BB4F3C" w:rsidP="003C750B">
      <w:pPr>
        <w:jc w:val="both"/>
        <w:rPr>
          <w:lang w:val="fr-FR"/>
        </w:rPr>
      </w:pPr>
      <w:r w:rsidRPr="0032190F">
        <w:rPr>
          <w:lang w:val="fr-FR"/>
        </w:rPr>
        <w:t>La Pedrera (</w:t>
      </w:r>
      <w:r w:rsidR="009D64BB" w:rsidRPr="0032190F">
        <w:rPr>
          <w:lang w:val="fr-FR"/>
        </w:rPr>
        <w:t>Lleida</w:t>
      </w:r>
      <w:r w:rsidRPr="0032190F">
        <w:rPr>
          <w:lang w:val="fr-FR"/>
        </w:rPr>
        <w:t>, Catalogne)</w:t>
      </w:r>
      <w:r w:rsidR="009D64BB" w:rsidRPr="0032190F">
        <w:rPr>
          <w:lang w:val="fr-FR"/>
        </w:rPr>
        <w:t xml:space="preserve">(Vallfrogona de Balaguer/Termens, Noguera), site du </w:t>
      </w:r>
      <w:hyperlink r:id="rId5675" w:anchor="Cul_Fer_I_g_Med_occ_Espag_NE" w:history="1">
        <w:r w:rsidR="002E057E" w:rsidRPr="004763A9">
          <w:rPr>
            <w:rStyle w:val="Hyperlink"/>
            <w:lang w:val="fr-FR"/>
          </w:rPr>
          <w:t>Fer 1</w:t>
        </w:r>
      </w:hyperlink>
      <w:r w:rsidR="009D64BB" w:rsidRPr="0032190F">
        <w:rPr>
          <w:lang w:val="fr-FR"/>
        </w:rPr>
        <w:t xml:space="preserve"> (750/450 aec) qui a livré des urnes funéraires, couteau en fer à dos arqué, fibules à deux ressorts. Nécropole datée de la fin du 9e jusqu'à la fin du 4e aec montrant des </w:t>
      </w:r>
      <w:hyperlink r:id="rId5676" w:anchor="Obj_Do_Per_Fibules_ABEG19952" w:history="1">
        <w:r w:rsidR="004601E0">
          <w:rPr>
            <w:rStyle w:val="Hyperlink"/>
            <w:lang w:val="fr-FR"/>
          </w:rPr>
          <w:t>fibules</w:t>
        </w:r>
        <w:r w:rsidR="004601E0" w:rsidRPr="004601E0">
          <w:rPr>
            <w:rStyle w:val="Hyperlink"/>
            <w:lang w:val="fr-FR"/>
          </w:rPr>
          <w:t xml:space="preserve"> à double ressort</w:t>
        </w:r>
      </w:hyperlink>
      <w:r w:rsidR="009D64BB" w:rsidRPr="0032190F">
        <w:rPr>
          <w:lang w:val="fr-FR"/>
        </w:rPr>
        <w:t xml:space="preserve">, des fibules à ressort latéral et des éléments d'harnachement </w:t>
      </w:r>
      <w:r w:rsidR="006702EA">
        <w:rPr>
          <w:lang w:val="fr-FR"/>
        </w:rPr>
        <w:t xml:space="preserve">[cheval] </w:t>
      </w:r>
      <w:r w:rsidR="009D64BB" w:rsidRPr="0032190F">
        <w:rPr>
          <w:lang w:val="fr-FR"/>
        </w:rPr>
        <w:t>(BIB Musée de Lleida)</w:t>
      </w:r>
    </w:p>
    <w:p w14:paraId="197FD9BA" w14:textId="2AF215A0" w:rsidR="004763A9" w:rsidRDefault="004763A9" w:rsidP="003C750B">
      <w:pPr>
        <w:jc w:val="both"/>
        <w:rPr>
          <w:lang w:val="fr-FR"/>
        </w:rPr>
      </w:pPr>
      <w:r>
        <w:rPr>
          <w:lang w:val="fr-FR"/>
        </w:rPr>
        <w:t xml:space="preserve">Tombes guerrier du </w:t>
      </w:r>
      <w:hyperlink r:id="rId5677" w:anchor="Cul_Fer_I_g_Med_occ_Espag_NE" w:history="1">
        <w:r w:rsidRPr="004763A9">
          <w:rPr>
            <w:rStyle w:val="Hyperlink"/>
            <w:lang w:val="fr-FR"/>
          </w:rPr>
          <w:t>Fer 1</w:t>
        </w:r>
      </w:hyperlink>
      <w:r>
        <w:rPr>
          <w:lang w:val="fr-FR"/>
        </w:rPr>
        <w:t xml:space="preserve"> (Ari com. pers).</w:t>
      </w:r>
    </w:p>
    <w:p w14:paraId="58D06965" w14:textId="77777777" w:rsidR="00BA4A8A" w:rsidRDefault="00BA4A8A" w:rsidP="003C750B">
      <w:pPr>
        <w:jc w:val="both"/>
        <w:rPr>
          <w:lang w:val="fr-FR"/>
        </w:rPr>
      </w:pPr>
    </w:p>
    <w:p w14:paraId="4E6823B4" w14:textId="77777777" w:rsidR="00BA4A8A" w:rsidRDefault="00BA4A8A" w:rsidP="00BA4A8A">
      <w:pPr>
        <w:pStyle w:val="Heading2"/>
      </w:pPr>
      <w:bookmarkStart w:id="2422" w:name="Sit_Pedrera_stele"/>
      <w:r>
        <w:t>stèle</w:t>
      </w:r>
    </w:p>
    <w:bookmarkEnd w:id="2422"/>
    <w:p w14:paraId="0C2E8C55" w14:textId="7B7ED8A7" w:rsidR="009B13B2" w:rsidRPr="0032190F" w:rsidRDefault="006702EA" w:rsidP="003C750B">
      <w:pPr>
        <w:jc w:val="both"/>
        <w:rPr>
          <w:lang w:val="fr-FR"/>
        </w:rPr>
      </w:pPr>
      <w:r>
        <w:rPr>
          <w:lang w:val="fr-FR"/>
        </w:rPr>
        <w:t xml:space="preserve">gr. </w:t>
      </w:r>
      <w:hyperlink r:id="rId5678" w:anchor="Cul_Steles_Epigraphes" w:history="1">
        <w:r w:rsidRPr="006702EA">
          <w:rPr>
            <w:rStyle w:val="Hyperlink"/>
            <w:lang w:val="fr-FR"/>
          </w:rPr>
          <w:t>stèles épigraphes</w:t>
        </w:r>
      </w:hyperlink>
      <w:r>
        <w:rPr>
          <w:lang w:val="fr-FR"/>
        </w:rPr>
        <w:t xml:space="preserve"> </w:t>
      </w:r>
      <w:r w:rsidRPr="006702EA">
        <w:rPr>
          <w:lang w:val="fr-FR"/>
        </w:rPr>
        <w:t>(BIB 2051)</w:t>
      </w:r>
      <w:r>
        <w:rPr>
          <w:lang w:val="fr-FR"/>
        </w:rPr>
        <w:t xml:space="preserve">. </w:t>
      </w:r>
      <w:r w:rsidR="00BA4A8A">
        <w:rPr>
          <w:lang w:val="fr-FR"/>
        </w:rPr>
        <w:t>U</w:t>
      </w:r>
      <w:r w:rsidR="00BA4A8A" w:rsidRPr="0032190F">
        <w:rPr>
          <w:lang w:val="fr-FR"/>
        </w:rPr>
        <w:t xml:space="preserve">ne stèle grossière sans représentations d’armes datée du Fer 1 local (BIB </w:t>
      </w:r>
      <w:r w:rsidRPr="006702EA">
        <w:rPr>
          <w:lang w:val="fr-FR"/>
        </w:rPr>
        <w:t>2051</w:t>
      </w:r>
      <w:r>
        <w:rPr>
          <w:lang w:val="fr-FR"/>
        </w:rPr>
        <w:t xml:space="preserve"> </w:t>
      </w:r>
      <w:r w:rsidR="00BA4A8A" w:rsidRPr="0032190F">
        <w:rPr>
          <w:lang w:val="fr-FR"/>
        </w:rPr>
        <w:t>p. 24)</w:t>
      </w:r>
      <w:r w:rsidR="00BA4A8A">
        <w:rPr>
          <w:lang w:val="fr-FR"/>
        </w:rPr>
        <w:t xml:space="preserve"> </w:t>
      </w:r>
      <w:r w:rsidR="009B13B2" w:rsidRPr="0032190F">
        <w:rPr>
          <w:lang w:val="fr-FR"/>
        </w:rPr>
        <w:t>Borne en pierre anthropomorphe (visage stylisé) d'environ 50 cm signalant un tumulus (BIB Musée de Lleida)</w:t>
      </w:r>
      <w:r>
        <w:rPr>
          <w:lang w:val="fr-FR"/>
        </w:rPr>
        <w:t xml:space="preserve"> </w:t>
      </w:r>
      <w:r w:rsidR="00067879">
        <w:rPr>
          <w:lang w:val="fr-FR"/>
        </w:rPr>
        <w:t>cippe (SS BIB) v. Castellets</w:t>
      </w:r>
    </w:p>
    <w:p w14:paraId="70CA477B" w14:textId="77777777" w:rsidR="009D64BB" w:rsidRDefault="009D64BB" w:rsidP="003C750B">
      <w:pPr>
        <w:jc w:val="both"/>
        <w:rPr>
          <w:lang w:val="fr-FR"/>
        </w:rPr>
      </w:pPr>
    </w:p>
    <w:p w14:paraId="1B253924" w14:textId="77777777" w:rsidR="00BA4A8A" w:rsidRPr="007D4C7B" w:rsidRDefault="00BA4A8A" w:rsidP="00426FF9">
      <w:pPr>
        <w:pStyle w:val="Heading1"/>
        <w:rPr>
          <w:lang w:val="es-ES"/>
        </w:rPr>
      </w:pPr>
      <w:bookmarkStart w:id="2423" w:name="Sit_Sebastia_Guarda"/>
      <w:r w:rsidRPr="007D4C7B">
        <w:rPr>
          <w:lang w:val="es-ES"/>
        </w:rPr>
        <w:t>SEBASTIA DE LA GUARDA</w:t>
      </w:r>
    </w:p>
    <w:bookmarkEnd w:id="2423"/>
    <w:p w14:paraId="7E0DCC80" w14:textId="77777777" w:rsidR="00BA4A8A" w:rsidRPr="00E860A1" w:rsidRDefault="00BA4A8A" w:rsidP="003C750B">
      <w:pPr>
        <w:jc w:val="both"/>
        <w:rPr>
          <w:lang w:val="es-ES"/>
        </w:rPr>
      </w:pPr>
    </w:p>
    <w:p w14:paraId="726B5411" w14:textId="0449F9A8" w:rsidR="00BA4A8A" w:rsidRDefault="00000000" w:rsidP="00A438D4">
      <w:pPr>
        <w:jc w:val="both"/>
        <w:rPr>
          <w:lang w:val="es-ES"/>
        </w:rPr>
      </w:pPr>
      <w:hyperlink r:id="rId5679" w:anchor="Cul_Oppidum" w:history="1">
        <w:r w:rsidR="00A438D4">
          <w:rPr>
            <w:rStyle w:val="Hyperlink"/>
            <w:lang w:val="es-ES"/>
          </w:rPr>
          <w:t>O</w:t>
        </w:r>
        <w:r w:rsidR="00A438D4" w:rsidRPr="00A438D4">
          <w:rPr>
            <w:rStyle w:val="Hyperlink"/>
            <w:lang w:val="es-ES"/>
          </w:rPr>
          <w:t>ppidum</w:t>
        </w:r>
      </w:hyperlink>
      <w:r w:rsidR="00A438D4" w:rsidRPr="00A438D4">
        <w:rPr>
          <w:lang w:val="es-ES"/>
        </w:rPr>
        <w:t xml:space="preserve"> </w:t>
      </w:r>
      <w:r w:rsidR="00A438D4">
        <w:rPr>
          <w:lang w:val="es-ES"/>
        </w:rPr>
        <w:t xml:space="preserve">de </w:t>
      </w:r>
      <w:r w:rsidR="00BA4A8A" w:rsidRPr="00BA4A8A">
        <w:rPr>
          <w:lang w:val="es-ES"/>
        </w:rPr>
        <w:t>Sant Sebastia de la Guarda</w:t>
      </w:r>
      <w:r w:rsidR="00BA4A8A">
        <w:rPr>
          <w:lang w:val="es-ES"/>
        </w:rPr>
        <w:t xml:space="preserve"> (Girona), </w:t>
      </w:r>
      <w:hyperlink r:id="rId5680" w:anchor="Cul_MIA1" w:history="1">
        <w:r w:rsidR="00A438D4" w:rsidRPr="00A438D4">
          <w:rPr>
            <w:rStyle w:val="Hyperlink"/>
            <w:lang w:val="es-ES"/>
          </w:rPr>
          <w:t>MIA1</w:t>
        </w:r>
      </w:hyperlink>
      <w:r w:rsidR="00A438D4">
        <w:rPr>
          <w:lang w:val="es-ES"/>
        </w:rPr>
        <w:t xml:space="preserve"> </w:t>
      </w:r>
      <w:r w:rsidR="00BA4A8A">
        <w:rPr>
          <w:lang w:val="es-ES"/>
        </w:rPr>
        <w:t xml:space="preserve">et </w:t>
      </w:r>
      <w:hyperlink r:id="rId5681" w:anchor="Cul_Rome_p_Republique" w:history="1">
        <w:r w:rsidR="00A438D4" w:rsidRPr="00A438D4">
          <w:rPr>
            <w:rStyle w:val="Hyperlink"/>
            <w:lang w:val="es-ES"/>
          </w:rPr>
          <w:t>RR</w:t>
        </w:r>
      </w:hyperlink>
      <w:r w:rsidR="00A438D4">
        <w:rPr>
          <w:lang w:val="es-ES"/>
        </w:rPr>
        <w:t xml:space="preserve"> </w:t>
      </w:r>
      <w:r w:rsidR="00BA4A8A">
        <w:rPr>
          <w:lang w:val="es-ES"/>
        </w:rPr>
        <w:t xml:space="preserve">(Ari com.pers.) </w:t>
      </w:r>
    </w:p>
    <w:p w14:paraId="1A84FCE6" w14:textId="77777777" w:rsidR="00BA4A8A" w:rsidRDefault="00BA4A8A" w:rsidP="003C750B">
      <w:pPr>
        <w:jc w:val="both"/>
        <w:rPr>
          <w:lang w:val="es-ES"/>
        </w:rPr>
      </w:pPr>
    </w:p>
    <w:p w14:paraId="7AE6CC9B" w14:textId="77777777" w:rsidR="00BA4A8A" w:rsidRDefault="00BA4A8A" w:rsidP="00BA4A8A">
      <w:pPr>
        <w:pStyle w:val="Heading2"/>
      </w:pPr>
      <w:r w:rsidRPr="00E860A1">
        <w:t>Stèles</w:t>
      </w:r>
    </w:p>
    <w:p w14:paraId="03445A56" w14:textId="77777777" w:rsidR="00D52855" w:rsidRDefault="00D52855" w:rsidP="00D52855">
      <w:pPr>
        <w:rPr>
          <w:lang w:val="fr-FR"/>
        </w:rPr>
      </w:pPr>
    </w:p>
    <w:p w14:paraId="704A4AD0" w14:textId="77777777" w:rsidR="00D52855" w:rsidRDefault="00D52855" w:rsidP="00D52855">
      <w:pPr>
        <w:rPr>
          <w:lang w:val="fr-FR"/>
        </w:rPr>
      </w:pPr>
      <w:r>
        <w:rPr>
          <w:lang w:val="fr-FR"/>
        </w:rPr>
        <w:t>2 stèles MIA2 (</w:t>
      </w:r>
      <w:r w:rsidRPr="007D4C7B">
        <w:rPr>
          <w:i/>
          <w:lang w:val="fr-FR"/>
        </w:rPr>
        <w:t>Late Iron Age</w:t>
      </w:r>
      <w:r>
        <w:rPr>
          <w:lang w:val="fr-FR"/>
        </w:rPr>
        <w:t>), 2-1 s. aec de type Bas-Aragon (BIB 2910)</w:t>
      </w:r>
    </w:p>
    <w:p w14:paraId="6D2508E5" w14:textId="77777777" w:rsidR="00BA4A8A" w:rsidRPr="00E860A1" w:rsidRDefault="00BA4A8A" w:rsidP="003C750B">
      <w:pPr>
        <w:jc w:val="both"/>
        <w:rPr>
          <w:lang w:val="fr-FR"/>
        </w:rPr>
      </w:pPr>
    </w:p>
    <w:p w14:paraId="40D3295C" w14:textId="77777777" w:rsidR="00BA4A8A" w:rsidRPr="00E860A1" w:rsidRDefault="00BA4A8A" w:rsidP="00BA4A8A">
      <w:pPr>
        <w:pStyle w:val="Heading3"/>
      </w:pPr>
      <w:r w:rsidRPr="00E860A1">
        <w:t>stèle 1</w:t>
      </w:r>
    </w:p>
    <w:p w14:paraId="7FE6851C" w14:textId="35C9E0F2" w:rsidR="00BA4A8A" w:rsidRPr="00BA4A8A" w:rsidRDefault="00BA4A8A" w:rsidP="00BA4A8A">
      <w:pPr>
        <w:rPr>
          <w:lang w:val="fr-FR"/>
        </w:rPr>
      </w:pPr>
      <w:r w:rsidRPr="00BA4A8A">
        <w:rPr>
          <w:lang w:val="fr-FR"/>
        </w:rPr>
        <w:t xml:space="preserve">Stèle rectangulaire, représentations d'un ratelier à </w:t>
      </w:r>
      <w:hyperlink r:id="rId5682" w:anchor="Cul_Art_TAC_T_t_lance" w:history="1">
        <w:r w:rsidR="00DE55E6">
          <w:rPr>
            <w:rStyle w:val="Hyperlink"/>
            <w:lang w:val="it-IT"/>
          </w:rPr>
          <w:t>lances</w:t>
        </w:r>
      </w:hyperlink>
      <w:r w:rsidR="00DE55E6">
        <w:rPr>
          <w:lang w:val="it-IT"/>
        </w:rPr>
        <w:t xml:space="preserve"> </w:t>
      </w:r>
      <w:r w:rsidRPr="00BA4A8A">
        <w:rPr>
          <w:lang w:val="fr-FR"/>
        </w:rPr>
        <w:t xml:space="preserve"> (SS BIB)</w:t>
      </w:r>
      <w:r w:rsidR="007D4C7B">
        <w:rPr>
          <w:lang w:val="fr-FR"/>
        </w:rPr>
        <w:t xml:space="preserve"> </w:t>
      </w:r>
    </w:p>
    <w:p w14:paraId="498D8971" w14:textId="77777777" w:rsidR="00BA4A8A" w:rsidRPr="00BA4A8A" w:rsidRDefault="00BA4A8A" w:rsidP="003C750B">
      <w:pPr>
        <w:jc w:val="both"/>
        <w:rPr>
          <w:lang w:val="fr-FR"/>
        </w:rPr>
      </w:pPr>
    </w:p>
    <w:p w14:paraId="55DEA112" w14:textId="77777777" w:rsidR="00BA4A8A" w:rsidRPr="00BA4A8A" w:rsidRDefault="00BA4A8A" w:rsidP="00BA4A8A">
      <w:pPr>
        <w:pStyle w:val="Heading3"/>
      </w:pPr>
      <w:r w:rsidRPr="00BA4A8A">
        <w:t>stèle 2</w:t>
      </w:r>
    </w:p>
    <w:p w14:paraId="58D61464" w14:textId="08E7C788" w:rsidR="007D4C7B" w:rsidRDefault="00BA4A8A" w:rsidP="00BA4A8A">
      <w:pPr>
        <w:rPr>
          <w:lang w:val="fr-FR"/>
        </w:rPr>
      </w:pPr>
      <w:r w:rsidRPr="00BA4A8A">
        <w:rPr>
          <w:lang w:val="fr-FR"/>
        </w:rPr>
        <w:t xml:space="preserve">Stèle rectangulaire, représentations d'un ratelier à </w:t>
      </w:r>
      <w:hyperlink r:id="rId5683" w:anchor="Cul_Art_TAC_T_t_lance" w:history="1">
        <w:r w:rsidR="00DE55E6">
          <w:rPr>
            <w:rStyle w:val="Hyperlink"/>
            <w:lang w:val="it-IT"/>
          </w:rPr>
          <w:t>lances</w:t>
        </w:r>
      </w:hyperlink>
      <w:r w:rsidR="00DE55E6">
        <w:rPr>
          <w:lang w:val="it-IT"/>
        </w:rPr>
        <w:t xml:space="preserve"> </w:t>
      </w:r>
      <w:r w:rsidRPr="00BA4A8A">
        <w:rPr>
          <w:lang w:val="fr-FR"/>
        </w:rPr>
        <w:t>(SS BIB)</w:t>
      </w:r>
      <w:r w:rsidR="007D4C7B">
        <w:rPr>
          <w:lang w:val="fr-FR"/>
        </w:rPr>
        <w:t xml:space="preserve"> </w:t>
      </w:r>
    </w:p>
    <w:p w14:paraId="27D92CE7" w14:textId="77777777" w:rsidR="00D52855" w:rsidRDefault="00D52855" w:rsidP="00BA4A8A">
      <w:pPr>
        <w:rPr>
          <w:lang w:val="fr-FR"/>
        </w:rPr>
      </w:pPr>
    </w:p>
    <w:p w14:paraId="519C54F6" w14:textId="77777777" w:rsidR="007D4C7B" w:rsidRDefault="007D4C7B" w:rsidP="007D4C7B">
      <w:pPr>
        <w:pStyle w:val="Heading1"/>
      </w:pPr>
      <w:r>
        <w:t>BADALONA</w:t>
      </w:r>
    </w:p>
    <w:p w14:paraId="7574404C" w14:textId="77777777" w:rsidR="007D4C7B" w:rsidRDefault="007D4C7B" w:rsidP="007D4C7B">
      <w:pPr>
        <w:rPr>
          <w:lang w:val="fr-FR" w:eastAsia="en-GB"/>
        </w:rPr>
      </w:pPr>
    </w:p>
    <w:p w14:paraId="07D3A923" w14:textId="77777777" w:rsidR="007D4C7B" w:rsidRDefault="007D4C7B" w:rsidP="007D4C7B">
      <w:pPr>
        <w:pStyle w:val="Heading2"/>
        <w:rPr>
          <w:lang w:eastAsia="en-GB"/>
        </w:rPr>
      </w:pPr>
      <w:r>
        <w:rPr>
          <w:lang w:eastAsia="en-GB"/>
        </w:rPr>
        <w:t>stèles</w:t>
      </w:r>
    </w:p>
    <w:p w14:paraId="5E0C4B33" w14:textId="77777777" w:rsidR="007D4C7B" w:rsidRDefault="007D4C7B" w:rsidP="007D4C7B">
      <w:pPr>
        <w:rPr>
          <w:lang w:val="fr-FR" w:eastAsia="en-GB"/>
        </w:rPr>
      </w:pPr>
    </w:p>
    <w:p w14:paraId="18ADD92B" w14:textId="77777777" w:rsidR="00D52855" w:rsidRDefault="00D52855" w:rsidP="00D52855">
      <w:pPr>
        <w:rPr>
          <w:lang w:val="fr-FR"/>
        </w:rPr>
      </w:pPr>
      <w:r>
        <w:rPr>
          <w:lang w:val="fr-FR"/>
        </w:rPr>
        <w:t>2 stèles MIA2 (</w:t>
      </w:r>
      <w:r w:rsidRPr="007D4C7B">
        <w:rPr>
          <w:i/>
          <w:lang w:val="fr-FR"/>
        </w:rPr>
        <w:t>Late Iron Age</w:t>
      </w:r>
      <w:r>
        <w:rPr>
          <w:lang w:val="fr-FR"/>
        </w:rPr>
        <w:t>), 2-1 s. aec de type Bas-Aragon (BIB 2910)</w:t>
      </w:r>
    </w:p>
    <w:p w14:paraId="607100D7" w14:textId="77777777" w:rsidR="007D4C7B" w:rsidRDefault="007D4C7B" w:rsidP="00BA4A8A">
      <w:pPr>
        <w:rPr>
          <w:lang w:val="fr-FR"/>
        </w:rPr>
      </w:pPr>
    </w:p>
    <w:p w14:paraId="6A3A171D" w14:textId="77777777" w:rsidR="00BA4A8A" w:rsidRDefault="00D52855" w:rsidP="00D52855">
      <w:pPr>
        <w:pStyle w:val="Heading1"/>
      </w:pPr>
      <w:r>
        <w:t>RUBI</w:t>
      </w:r>
    </w:p>
    <w:p w14:paraId="519599A9" w14:textId="77777777" w:rsidR="00D52855" w:rsidRDefault="00D52855" w:rsidP="003C750B">
      <w:pPr>
        <w:jc w:val="both"/>
        <w:rPr>
          <w:lang w:val="fr-FR"/>
        </w:rPr>
      </w:pPr>
    </w:p>
    <w:p w14:paraId="7334D856" w14:textId="77777777" w:rsidR="00D52855" w:rsidRDefault="00D52855" w:rsidP="003C750B">
      <w:pPr>
        <w:jc w:val="both"/>
        <w:rPr>
          <w:lang w:val="fr-FR"/>
        </w:rPr>
      </w:pPr>
      <w:r>
        <w:rPr>
          <w:lang w:val="fr-FR"/>
        </w:rPr>
        <w:t>stèle MIA2 (</w:t>
      </w:r>
      <w:r w:rsidRPr="007D4C7B">
        <w:rPr>
          <w:i/>
          <w:lang w:val="fr-FR"/>
        </w:rPr>
        <w:t>Late Iron Age</w:t>
      </w:r>
      <w:r>
        <w:rPr>
          <w:lang w:val="fr-FR"/>
        </w:rPr>
        <w:t>), 2-1 s. aec de type Bas-Aragon (BIB 2910)</w:t>
      </w:r>
    </w:p>
    <w:p w14:paraId="4D5C4351" w14:textId="77777777" w:rsidR="00D52855" w:rsidRPr="00BA4A8A" w:rsidRDefault="00D52855" w:rsidP="003C750B">
      <w:pPr>
        <w:jc w:val="both"/>
        <w:rPr>
          <w:lang w:val="fr-FR"/>
        </w:rPr>
      </w:pPr>
    </w:p>
    <w:p w14:paraId="678F5FCD" w14:textId="77777777" w:rsidR="009D64BB" w:rsidRPr="0032190F" w:rsidRDefault="009D64BB" w:rsidP="00426FF9">
      <w:pPr>
        <w:pStyle w:val="Heading1"/>
      </w:pPr>
      <w:r w:rsidRPr="0032190F">
        <w:t>SAN JOAN VELL</w:t>
      </w:r>
    </w:p>
    <w:p w14:paraId="025B3276" w14:textId="77777777" w:rsidR="009D64BB" w:rsidRPr="0032190F" w:rsidRDefault="009D64BB" w:rsidP="003C750B">
      <w:pPr>
        <w:jc w:val="both"/>
        <w:rPr>
          <w:lang w:val="fr-FR"/>
        </w:rPr>
      </w:pPr>
    </w:p>
    <w:p w14:paraId="7FAB9D6C" w14:textId="41BB99C9" w:rsidR="009D64BB" w:rsidRPr="0032190F" w:rsidRDefault="009D64BB" w:rsidP="003C750B">
      <w:pPr>
        <w:jc w:val="both"/>
        <w:rPr>
          <w:lang w:val="fr-FR"/>
        </w:rPr>
      </w:pPr>
      <w:r w:rsidRPr="0032190F">
        <w:rPr>
          <w:lang w:val="fr-FR"/>
        </w:rPr>
        <w:t xml:space="preserve">Découverte d'un autel se rapprochant par sa forme du </w:t>
      </w:r>
      <w:r w:rsidRPr="0032190F">
        <w:rPr>
          <w:i/>
          <w:lang w:val="fr-FR"/>
        </w:rPr>
        <w:t>kernos</w:t>
      </w:r>
      <w:r w:rsidRPr="0032190F">
        <w:rPr>
          <w:lang w:val="fr-FR"/>
        </w:rPr>
        <w:t xml:space="preserve"> grec</w:t>
      </w:r>
      <w:r w:rsidR="00DE55E6">
        <w:rPr>
          <w:lang w:val="fr-FR"/>
        </w:rPr>
        <w:t>. A</w:t>
      </w:r>
      <w:r w:rsidR="008D5BFA" w:rsidRPr="0032190F">
        <w:rPr>
          <w:lang w:val="fr-FR"/>
        </w:rPr>
        <w:t xml:space="preserve">utel en forme de </w:t>
      </w:r>
      <w:hyperlink r:id="rId5684" w:anchor="Cul_Precoloniale_Obj_ling_peau_boeuf" w:history="1">
        <w:r w:rsidR="00BA23B0" w:rsidRPr="00BA23B0">
          <w:rPr>
            <w:rStyle w:val="Hyperlink"/>
            <w:lang w:val="fr-FR"/>
          </w:rPr>
          <w:t>Peau de boeuf </w:t>
        </w:r>
      </w:hyperlink>
      <w:r w:rsidR="008D5BFA" w:rsidRPr="0032190F">
        <w:rPr>
          <w:lang w:val="fr-FR"/>
        </w:rPr>
        <w:t>, v. Cancho Roanno</w:t>
      </w:r>
      <w:r w:rsidRPr="0032190F">
        <w:rPr>
          <w:lang w:val="fr-FR"/>
        </w:rPr>
        <w:t xml:space="preserve"> (BIB "Territorio, poblament a plana occidentale ...", 2017, groupe d'archéologie du Ponent)</w:t>
      </w:r>
    </w:p>
    <w:p w14:paraId="75C34027" w14:textId="77777777" w:rsidR="008D5BFA" w:rsidRPr="0032190F" w:rsidRDefault="008D5BFA" w:rsidP="003C750B">
      <w:pPr>
        <w:jc w:val="both"/>
        <w:rPr>
          <w:lang w:val="fr-FR"/>
        </w:rPr>
      </w:pPr>
    </w:p>
    <w:p w14:paraId="5E811C1D" w14:textId="77777777" w:rsidR="008D5BFA" w:rsidRPr="0032190F" w:rsidRDefault="008D5BFA" w:rsidP="00426FF9">
      <w:pPr>
        <w:pStyle w:val="Heading1"/>
      </w:pPr>
      <w:r w:rsidRPr="0032190F">
        <w:t>CODEVA</w:t>
      </w:r>
    </w:p>
    <w:p w14:paraId="1A207FCB" w14:textId="77777777" w:rsidR="008D5BFA" w:rsidRPr="0032190F" w:rsidRDefault="008D5BFA" w:rsidP="003C750B">
      <w:pPr>
        <w:jc w:val="both"/>
        <w:rPr>
          <w:lang w:val="fr-FR"/>
        </w:rPr>
      </w:pPr>
    </w:p>
    <w:p w14:paraId="6BD360DD" w14:textId="77777777" w:rsidR="008D5BFA" w:rsidRPr="0032190F" w:rsidRDefault="008D5BFA" w:rsidP="003C750B">
      <w:pPr>
        <w:jc w:val="both"/>
        <w:rPr>
          <w:lang w:val="fr-FR"/>
        </w:rPr>
      </w:pPr>
      <w:r w:rsidRPr="0032190F">
        <w:rPr>
          <w:lang w:val="fr-FR"/>
        </w:rPr>
        <w:t>La Codeva (Catalogne) Fouille de sauvetage, découverte de céramique peinte ibérique datée du 3e/2e aec, quelques structures rectangulaires (BIB "Territorio, poblament a plana occidentale ...", 2017, groupe d'archéologie du Ponent)</w:t>
      </w:r>
    </w:p>
    <w:p w14:paraId="2738017D" w14:textId="77777777" w:rsidR="00113199" w:rsidRPr="0032190F" w:rsidRDefault="00113199" w:rsidP="003C750B">
      <w:pPr>
        <w:jc w:val="both"/>
        <w:rPr>
          <w:lang w:val="fr-FR"/>
        </w:rPr>
      </w:pPr>
    </w:p>
    <w:p w14:paraId="2A9DCDFC" w14:textId="77777777" w:rsidR="001D02FA" w:rsidRPr="0032190F" w:rsidRDefault="001D02FA" w:rsidP="003C750B">
      <w:pPr>
        <w:jc w:val="both"/>
        <w:rPr>
          <w:lang w:val="fr-FR"/>
        </w:rPr>
      </w:pPr>
    </w:p>
    <w:p w14:paraId="02F41185" w14:textId="77777777" w:rsidR="001D02FA" w:rsidRPr="0032190F" w:rsidRDefault="001D02FA" w:rsidP="00426FF9">
      <w:pPr>
        <w:pStyle w:val="Heading1"/>
      </w:pPr>
      <w:bookmarkStart w:id="2424" w:name="Sit_Jean_Cros"/>
      <w:r w:rsidRPr="0032190F">
        <w:t>JEAN-CROS</w:t>
      </w:r>
    </w:p>
    <w:bookmarkEnd w:id="2424"/>
    <w:p w14:paraId="6850CE0A" w14:textId="7EBA862D" w:rsidR="0076510E" w:rsidRPr="00A2528F" w:rsidRDefault="0076510E" w:rsidP="003C750B">
      <w:pPr>
        <w:jc w:val="both"/>
        <w:rPr>
          <w:sz w:val="20"/>
          <w:lang w:val="fr-FR"/>
        </w:rPr>
      </w:pPr>
      <w:r w:rsidRPr="00A2528F">
        <w:rPr>
          <w:sz w:val="20"/>
          <w:lang w:val="fr-FR"/>
        </w:rPr>
        <w:t>Jean Cros</w:t>
      </w:r>
      <w:r w:rsidR="00A2528F" w:rsidRPr="00A2528F">
        <w:rPr>
          <w:sz w:val="20"/>
          <w:lang w:val="fr-FR"/>
        </w:rPr>
        <w:t>, abri sous roche Jean-Cros</w:t>
      </w:r>
    </w:p>
    <w:p w14:paraId="7EFD54B6" w14:textId="77777777" w:rsidR="0076510E" w:rsidRDefault="0076510E" w:rsidP="003C750B">
      <w:pPr>
        <w:jc w:val="both"/>
        <w:rPr>
          <w:lang w:val="fr-FR"/>
        </w:rPr>
      </w:pPr>
    </w:p>
    <w:p w14:paraId="591833FC" w14:textId="0CA728A2" w:rsidR="00E326B9" w:rsidRDefault="009B775C" w:rsidP="003C750B">
      <w:pPr>
        <w:jc w:val="both"/>
        <w:rPr>
          <w:lang w:val="fr-FR"/>
        </w:rPr>
      </w:pPr>
      <w:r w:rsidRPr="00A2528F">
        <w:rPr>
          <w:strike/>
          <w:lang w:val="fr-FR"/>
        </w:rPr>
        <w:t>(Dourgne)</w:t>
      </w:r>
      <w:r w:rsidRPr="009B775C">
        <w:rPr>
          <w:lang w:val="fr-FR"/>
        </w:rPr>
        <w:t xml:space="preserve"> </w:t>
      </w:r>
      <w:r w:rsidR="001D02FA" w:rsidRPr="0032190F">
        <w:rPr>
          <w:lang w:val="fr-FR"/>
        </w:rPr>
        <w:t>Abri Jean-Cros</w:t>
      </w:r>
      <w:r w:rsidR="008B1CD8" w:rsidRPr="0032190F">
        <w:rPr>
          <w:lang w:val="fr-FR"/>
        </w:rPr>
        <w:t xml:space="preserve"> (Labastide-en-Val, Aude)</w:t>
      </w:r>
      <w:r w:rsidR="001D02FA" w:rsidRPr="0032190F">
        <w:rPr>
          <w:lang w:val="fr-FR"/>
        </w:rPr>
        <w:t xml:space="preserve">, </w:t>
      </w:r>
      <w:hyperlink r:id="rId5685" w:anchor="Cul_Impresso_Cardial" w:history="1">
        <w:r w:rsidR="001D02FA" w:rsidRPr="0032190F">
          <w:rPr>
            <w:rStyle w:val="Hyperlink"/>
            <w:lang w:val="fr-FR"/>
          </w:rPr>
          <w:t>Impressa</w:t>
        </w:r>
      </w:hyperlink>
      <w:r w:rsidR="001D02FA" w:rsidRPr="0032190F">
        <w:rPr>
          <w:lang w:val="fr-FR"/>
        </w:rPr>
        <w:t xml:space="preserve"> (BIB 980)</w:t>
      </w:r>
      <w:r w:rsidR="0076510E">
        <w:rPr>
          <w:lang w:val="fr-FR"/>
        </w:rPr>
        <w:t xml:space="preserve"> </w:t>
      </w:r>
      <w:r w:rsidR="00A2528F">
        <w:rPr>
          <w:lang w:val="fr-FR"/>
        </w:rPr>
        <w:t xml:space="preserve"> S</w:t>
      </w:r>
      <w:r w:rsidR="00E326B9" w:rsidRPr="00E326B9">
        <w:rPr>
          <w:lang w:val="fr-FR"/>
        </w:rPr>
        <w:t>itué da</w:t>
      </w:r>
      <w:r w:rsidR="00E326B9">
        <w:rPr>
          <w:lang w:val="fr-FR"/>
        </w:rPr>
        <w:t>ns la partie ouest de les Corbiè</w:t>
      </w:r>
      <w:r w:rsidR="00E326B9" w:rsidRPr="00E326B9">
        <w:rPr>
          <w:lang w:val="fr-FR"/>
        </w:rPr>
        <w:t xml:space="preserve">res, dans l'Aude, sur la commune de Labastide-en-Val. Jean Guilaine a arpenté le site en 1963 et 1964, puis fouillé entre 1966 et 1968 (Guilaine, 1979). La stratigraphie de l'abri sous roche a donné une séquence d'occupations de la fin de l'âge du fer, l'âge du bronze et le début du néolithique. Couche 2, divisé en trois niveaux théoriques (c.2a, c.2b et c.2c), contenus un petit assemblage du début du néolithique avec plusieurs récipients en poterie, un industrie lithique composée principalement de pointes de flèches, mais également polie axes, une industrie osseuse et plusieurs éléments ornementaux, coquilles marines particulières. Dans les années 1970, cet assemblage discordant de des objets en relation avec des assemblages côtiers strictement cardiaux </w:t>
      </w:r>
      <w:r w:rsidR="00E326B9">
        <w:rPr>
          <w:lang w:val="fr-FR"/>
        </w:rPr>
        <w:t>[</w:t>
      </w:r>
      <w:hyperlink r:id="rId5686" w:anchor="Cul_Cardial" w:history="1">
        <w:r w:rsidR="00E326B9" w:rsidRPr="00E326B9">
          <w:rPr>
            <w:rStyle w:val="Hyperlink"/>
            <w:lang w:val="fr-FR"/>
          </w:rPr>
          <w:t>Cardial</w:t>
        </w:r>
      </w:hyperlink>
      <w:r w:rsidR="00E326B9">
        <w:rPr>
          <w:lang w:val="fr-FR"/>
        </w:rPr>
        <w:t xml:space="preserve">] </w:t>
      </w:r>
      <w:r w:rsidR="00E326B9" w:rsidRPr="00E326B9">
        <w:rPr>
          <w:lang w:val="fr-FR"/>
        </w:rPr>
        <w:t xml:space="preserve">ont été utilisés définir le péricarde comme un «faciès latéral diminué correspondant à </w:t>
      </w:r>
      <w:r w:rsidR="00E326B9" w:rsidRPr="00E326B9">
        <w:rPr>
          <w:lang w:val="fr-FR"/>
        </w:rPr>
        <w:lastRenderedPageBreak/>
        <w:t xml:space="preserve">l'adoption de la technique de la poterie par les populations intérieures utilisant les influences des zones côtières »(Guilaine, 1986) à la «mauvaise qualité» de la poterie et à l'abondance des pointes de flèches. </w:t>
      </w:r>
      <w:r w:rsidR="00E326B9">
        <w:rPr>
          <w:lang w:val="fr-FR"/>
        </w:rPr>
        <w:t>datation (BIB 2648)</w:t>
      </w:r>
      <w:r w:rsidR="00E326B9" w:rsidRPr="00E326B9">
        <w:rPr>
          <w:lang w:val="fr-FR"/>
        </w:rPr>
        <w:t xml:space="preserve"> </w:t>
      </w:r>
    </w:p>
    <w:p w14:paraId="108F21EB" w14:textId="77777777" w:rsidR="00E326B9" w:rsidRDefault="00E326B9" w:rsidP="003C750B">
      <w:pPr>
        <w:jc w:val="both"/>
        <w:rPr>
          <w:lang w:val="fr-FR"/>
        </w:rPr>
      </w:pPr>
    </w:p>
    <w:p w14:paraId="5E14DFE7" w14:textId="77777777" w:rsidR="001D02FA" w:rsidRDefault="0076510E" w:rsidP="003C750B">
      <w:pPr>
        <w:jc w:val="both"/>
        <w:rPr>
          <w:lang w:val="fr-FR"/>
        </w:rPr>
      </w:pPr>
      <w:r>
        <w:rPr>
          <w:lang w:val="fr-FR"/>
        </w:rPr>
        <w:t>Considéré comme l'un des sites bénéficiant des meilleures données de datation (BIB 2648)</w:t>
      </w:r>
    </w:p>
    <w:p w14:paraId="61DE8F36" w14:textId="77777777" w:rsidR="00AC1060" w:rsidRDefault="00AC1060" w:rsidP="003C750B">
      <w:pPr>
        <w:jc w:val="both"/>
        <w:rPr>
          <w:lang w:val="fr-FR"/>
        </w:rPr>
      </w:pPr>
    </w:p>
    <w:p w14:paraId="3228F2D8" w14:textId="77B99A8A" w:rsidR="00AC1060" w:rsidRDefault="00AC1060" w:rsidP="003C750B">
      <w:pPr>
        <w:jc w:val="both"/>
        <w:rPr>
          <w:lang w:val="fr-FR"/>
        </w:rPr>
      </w:pPr>
      <w:r w:rsidRPr="00AC1060">
        <w:rPr>
          <w:lang w:val="fr-FR"/>
        </w:rPr>
        <w:t xml:space="preserve">Mis en oeuvre de la technique </w:t>
      </w:r>
      <w:hyperlink r:id="rId5687" w:anchor="Cul_Montclus_Jean_Cros" w:history="1">
        <w:r w:rsidRPr="00AC1060">
          <w:rPr>
            <w:rStyle w:val="Hyperlink"/>
            <w:lang w:val="fr-FR"/>
          </w:rPr>
          <w:t>Montclus/Jean-Cros</w:t>
        </w:r>
      </w:hyperlink>
      <w:r>
        <w:rPr>
          <w:lang w:val="fr-FR"/>
        </w:rPr>
        <w:t xml:space="preserve"> (BIB 2926)</w:t>
      </w:r>
    </w:p>
    <w:p w14:paraId="67F91558" w14:textId="77777777" w:rsidR="000B5D3D" w:rsidRDefault="000B5D3D" w:rsidP="003C750B">
      <w:pPr>
        <w:jc w:val="both"/>
        <w:rPr>
          <w:lang w:val="fr-FR"/>
        </w:rPr>
      </w:pPr>
    </w:p>
    <w:p w14:paraId="59B4B8BE" w14:textId="26842A01" w:rsidR="000B5D3D" w:rsidRDefault="00A2528F" w:rsidP="000B5D3D">
      <w:pPr>
        <w:pStyle w:val="Heading2"/>
      </w:pPr>
      <w:r>
        <w:t>s</w:t>
      </w:r>
      <w:r w:rsidR="000B5D3D">
        <w:t>tratigraphie</w:t>
      </w:r>
    </w:p>
    <w:p w14:paraId="052040D2" w14:textId="77777777" w:rsidR="000B5D3D" w:rsidRDefault="000B5D3D" w:rsidP="003C750B">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3"/>
        <w:gridCol w:w="456"/>
        <w:gridCol w:w="1723"/>
      </w:tblGrid>
      <w:tr w:rsidR="000B5D3D" w14:paraId="07C98555" w14:textId="77777777" w:rsidTr="00C35EA7">
        <w:trPr>
          <w:jc w:val="center"/>
        </w:trPr>
        <w:tc>
          <w:tcPr>
            <w:tcW w:w="979" w:type="dxa"/>
            <w:gridSpan w:val="2"/>
          </w:tcPr>
          <w:p w14:paraId="41636C11" w14:textId="77777777" w:rsidR="000B5D3D" w:rsidRPr="00C35EA7" w:rsidRDefault="000B5D3D" w:rsidP="00C35EA7">
            <w:pPr>
              <w:jc w:val="center"/>
              <w:rPr>
                <w:lang w:val="fr-FR"/>
              </w:rPr>
            </w:pPr>
            <w:r w:rsidRPr="00C35EA7">
              <w:rPr>
                <w:lang w:val="fr-FR"/>
              </w:rPr>
              <w:t>US</w:t>
            </w:r>
          </w:p>
        </w:tc>
        <w:tc>
          <w:tcPr>
            <w:tcW w:w="1723" w:type="dxa"/>
          </w:tcPr>
          <w:p w14:paraId="1E358F5C" w14:textId="77777777" w:rsidR="000B5D3D" w:rsidRPr="00C35EA7" w:rsidRDefault="000B5D3D" w:rsidP="00C35EA7">
            <w:pPr>
              <w:jc w:val="center"/>
              <w:rPr>
                <w:lang w:val="fr-FR"/>
              </w:rPr>
            </w:pPr>
            <w:r w:rsidRPr="00C35EA7">
              <w:rPr>
                <w:lang w:val="fr-FR"/>
              </w:rPr>
              <w:t>attribution</w:t>
            </w:r>
          </w:p>
        </w:tc>
      </w:tr>
      <w:tr w:rsidR="000B5D3D" w14:paraId="6F3ECF00" w14:textId="77777777" w:rsidTr="00C35EA7">
        <w:trPr>
          <w:jc w:val="center"/>
        </w:trPr>
        <w:tc>
          <w:tcPr>
            <w:tcW w:w="523" w:type="dxa"/>
            <w:vAlign w:val="center"/>
          </w:tcPr>
          <w:p w14:paraId="590CB73D" w14:textId="77777777" w:rsidR="000B5D3D" w:rsidRPr="00C35EA7" w:rsidRDefault="000B5D3D" w:rsidP="00C35EA7">
            <w:pPr>
              <w:jc w:val="center"/>
              <w:rPr>
                <w:lang w:val="fr-FR"/>
              </w:rPr>
            </w:pPr>
          </w:p>
        </w:tc>
        <w:tc>
          <w:tcPr>
            <w:tcW w:w="456" w:type="dxa"/>
            <w:vAlign w:val="center"/>
          </w:tcPr>
          <w:p w14:paraId="57DE8330" w14:textId="77777777" w:rsidR="000B5D3D" w:rsidRPr="00C35EA7" w:rsidRDefault="000B5D3D" w:rsidP="00C35EA7">
            <w:pPr>
              <w:jc w:val="center"/>
              <w:rPr>
                <w:lang w:val="fr-FR"/>
              </w:rPr>
            </w:pPr>
          </w:p>
        </w:tc>
        <w:tc>
          <w:tcPr>
            <w:tcW w:w="1723" w:type="dxa"/>
            <w:vAlign w:val="center"/>
          </w:tcPr>
          <w:p w14:paraId="0E5BB516" w14:textId="77777777" w:rsidR="000B5D3D" w:rsidRPr="00C35EA7" w:rsidRDefault="000B5D3D" w:rsidP="000B5D3D">
            <w:pPr>
              <w:rPr>
                <w:lang w:val="fr-FR"/>
              </w:rPr>
            </w:pPr>
            <w:r w:rsidRPr="00C35EA7">
              <w:rPr>
                <w:lang w:val="fr-FR"/>
              </w:rPr>
              <w:t>Fer</w:t>
            </w:r>
          </w:p>
        </w:tc>
      </w:tr>
      <w:tr w:rsidR="000B5D3D" w14:paraId="42E2EE40" w14:textId="77777777" w:rsidTr="00C35EA7">
        <w:trPr>
          <w:jc w:val="center"/>
        </w:trPr>
        <w:tc>
          <w:tcPr>
            <w:tcW w:w="523" w:type="dxa"/>
            <w:vAlign w:val="center"/>
          </w:tcPr>
          <w:p w14:paraId="5798342D" w14:textId="77777777" w:rsidR="000B5D3D" w:rsidRPr="00C35EA7" w:rsidRDefault="000B5D3D" w:rsidP="00C35EA7">
            <w:pPr>
              <w:jc w:val="center"/>
              <w:rPr>
                <w:lang w:val="fr-FR"/>
              </w:rPr>
            </w:pPr>
          </w:p>
        </w:tc>
        <w:tc>
          <w:tcPr>
            <w:tcW w:w="456" w:type="dxa"/>
            <w:vAlign w:val="center"/>
          </w:tcPr>
          <w:p w14:paraId="051681E3" w14:textId="77777777" w:rsidR="000B5D3D" w:rsidRPr="00C35EA7" w:rsidRDefault="000B5D3D" w:rsidP="00C35EA7">
            <w:pPr>
              <w:jc w:val="center"/>
              <w:rPr>
                <w:lang w:val="fr-FR"/>
              </w:rPr>
            </w:pPr>
          </w:p>
        </w:tc>
        <w:tc>
          <w:tcPr>
            <w:tcW w:w="1723" w:type="dxa"/>
            <w:vAlign w:val="center"/>
          </w:tcPr>
          <w:p w14:paraId="4B818548" w14:textId="77777777" w:rsidR="000B5D3D" w:rsidRPr="00C35EA7" w:rsidRDefault="000B5D3D" w:rsidP="000B5D3D">
            <w:pPr>
              <w:rPr>
                <w:lang w:val="fr-FR"/>
              </w:rPr>
            </w:pPr>
            <w:r w:rsidRPr="00C35EA7">
              <w:rPr>
                <w:lang w:val="fr-FR"/>
              </w:rPr>
              <w:t>Bronze</w:t>
            </w:r>
          </w:p>
        </w:tc>
      </w:tr>
      <w:tr w:rsidR="000B5D3D" w14:paraId="45C28380" w14:textId="77777777" w:rsidTr="00C35EA7">
        <w:trPr>
          <w:jc w:val="center"/>
        </w:trPr>
        <w:tc>
          <w:tcPr>
            <w:tcW w:w="523" w:type="dxa"/>
            <w:vMerge w:val="restart"/>
            <w:vAlign w:val="center"/>
          </w:tcPr>
          <w:p w14:paraId="16DAF7F3" w14:textId="77777777" w:rsidR="000B5D3D" w:rsidRPr="00C35EA7" w:rsidRDefault="000B5D3D" w:rsidP="00C35EA7">
            <w:pPr>
              <w:jc w:val="center"/>
              <w:rPr>
                <w:lang w:val="fr-FR"/>
              </w:rPr>
            </w:pPr>
            <w:r w:rsidRPr="00C35EA7">
              <w:rPr>
                <w:lang w:val="fr-FR"/>
              </w:rPr>
              <w:t>2</w:t>
            </w:r>
          </w:p>
        </w:tc>
        <w:tc>
          <w:tcPr>
            <w:tcW w:w="456" w:type="dxa"/>
            <w:vAlign w:val="center"/>
          </w:tcPr>
          <w:p w14:paraId="6966F1ED" w14:textId="77777777" w:rsidR="000B5D3D" w:rsidRPr="00C35EA7" w:rsidRDefault="000B5D3D" w:rsidP="00C35EA7">
            <w:pPr>
              <w:jc w:val="center"/>
              <w:rPr>
                <w:lang w:val="fr-FR"/>
              </w:rPr>
            </w:pPr>
            <w:r w:rsidRPr="00C35EA7">
              <w:rPr>
                <w:lang w:val="fr-FR"/>
              </w:rPr>
              <w:t>c</w:t>
            </w:r>
          </w:p>
        </w:tc>
        <w:tc>
          <w:tcPr>
            <w:tcW w:w="1723" w:type="dxa"/>
            <w:vMerge w:val="restart"/>
            <w:vAlign w:val="center"/>
          </w:tcPr>
          <w:p w14:paraId="2D5C0A55" w14:textId="77777777" w:rsidR="00E326B9" w:rsidRPr="00C35EA7" w:rsidRDefault="000B5D3D" w:rsidP="000B5D3D">
            <w:pPr>
              <w:rPr>
                <w:lang w:val="fr-FR"/>
              </w:rPr>
            </w:pPr>
            <w:r w:rsidRPr="00C35EA7">
              <w:rPr>
                <w:lang w:val="fr-FR"/>
              </w:rPr>
              <w:t xml:space="preserve">Néolithique </w:t>
            </w:r>
          </w:p>
          <w:p w14:paraId="3F0534AC" w14:textId="77777777" w:rsidR="000B5D3D" w:rsidRPr="00C35EA7" w:rsidRDefault="000B5D3D" w:rsidP="000B5D3D">
            <w:pPr>
              <w:rPr>
                <w:lang w:val="fr-FR"/>
              </w:rPr>
            </w:pPr>
            <w:r w:rsidRPr="00C35EA7">
              <w:rPr>
                <w:lang w:val="fr-FR"/>
              </w:rPr>
              <w:t>ancien</w:t>
            </w:r>
          </w:p>
        </w:tc>
      </w:tr>
      <w:tr w:rsidR="000B5D3D" w14:paraId="0A567A67" w14:textId="77777777" w:rsidTr="00C35EA7">
        <w:trPr>
          <w:jc w:val="center"/>
        </w:trPr>
        <w:tc>
          <w:tcPr>
            <w:tcW w:w="523" w:type="dxa"/>
            <w:vMerge/>
            <w:vAlign w:val="center"/>
          </w:tcPr>
          <w:p w14:paraId="523B973F" w14:textId="77777777" w:rsidR="000B5D3D" w:rsidRPr="00C35EA7" w:rsidRDefault="000B5D3D" w:rsidP="00C35EA7">
            <w:pPr>
              <w:jc w:val="center"/>
              <w:rPr>
                <w:lang w:val="fr-FR"/>
              </w:rPr>
            </w:pPr>
          </w:p>
        </w:tc>
        <w:tc>
          <w:tcPr>
            <w:tcW w:w="456" w:type="dxa"/>
            <w:vAlign w:val="center"/>
          </w:tcPr>
          <w:p w14:paraId="53262C3E" w14:textId="77777777" w:rsidR="000B5D3D" w:rsidRPr="00C35EA7" w:rsidRDefault="000B5D3D" w:rsidP="00C35EA7">
            <w:pPr>
              <w:jc w:val="center"/>
              <w:rPr>
                <w:lang w:val="fr-FR"/>
              </w:rPr>
            </w:pPr>
            <w:r w:rsidRPr="00C35EA7">
              <w:rPr>
                <w:lang w:val="fr-FR"/>
              </w:rPr>
              <w:t>b</w:t>
            </w:r>
          </w:p>
        </w:tc>
        <w:tc>
          <w:tcPr>
            <w:tcW w:w="1723" w:type="dxa"/>
            <w:vMerge/>
          </w:tcPr>
          <w:p w14:paraId="7A7C36FD" w14:textId="77777777" w:rsidR="000B5D3D" w:rsidRPr="00C35EA7" w:rsidRDefault="000B5D3D" w:rsidP="00C35EA7">
            <w:pPr>
              <w:jc w:val="both"/>
              <w:rPr>
                <w:lang w:val="fr-FR"/>
              </w:rPr>
            </w:pPr>
          </w:p>
        </w:tc>
      </w:tr>
      <w:tr w:rsidR="000B5D3D" w14:paraId="6EE324D8" w14:textId="77777777" w:rsidTr="00C35EA7">
        <w:trPr>
          <w:jc w:val="center"/>
        </w:trPr>
        <w:tc>
          <w:tcPr>
            <w:tcW w:w="523" w:type="dxa"/>
            <w:vMerge/>
            <w:vAlign w:val="center"/>
          </w:tcPr>
          <w:p w14:paraId="32A289E0" w14:textId="77777777" w:rsidR="000B5D3D" w:rsidRPr="00C35EA7" w:rsidRDefault="000B5D3D" w:rsidP="00C35EA7">
            <w:pPr>
              <w:jc w:val="center"/>
              <w:rPr>
                <w:lang w:val="fr-FR"/>
              </w:rPr>
            </w:pPr>
          </w:p>
        </w:tc>
        <w:tc>
          <w:tcPr>
            <w:tcW w:w="456" w:type="dxa"/>
            <w:vAlign w:val="center"/>
          </w:tcPr>
          <w:p w14:paraId="209022A7" w14:textId="77777777" w:rsidR="000B5D3D" w:rsidRPr="00C35EA7" w:rsidRDefault="000B5D3D" w:rsidP="00C35EA7">
            <w:pPr>
              <w:jc w:val="center"/>
              <w:rPr>
                <w:lang w:val="fr-FR"/>
              </w:rPr>
            </w:pPr>
            <w:r w:rsidRPr="00C35EA7">
              <w:rPr>
                <w:lang w:val="fr-FR"/>
              </w:rPr>
              <w:t>a</w:t>
            </w:r>
          </w:p>
        </w:tc>
        <w:tc>
          <w:tcPr>
            <w:tcW w:w="1723" w:type="dxa"/>
            <w:vMerge/>
          </w:tcPr>
          <w:p w14:paraId="548E370F" w14:textId="77777777" w:rsidR="000B5D3D" w:rsidRPr="00C35EA7" w:rsidRDefault="000B5D3D" w:rsidP="00C35EA7">
            <w:pPr>
              <w:jc w:val="both"/>
              <w:rPr>
                <w:lang w:val="fr-FR"/>
              </w:rPr>
            </w:pPr>
          </w:p>
        </w:tc>
      </w:tr>
    </w:tbl>
    <w:p w14:paraId="1B096FFA" w14:textId="77777777" w:rsidR="000B5D3D" w:rsidRDefault="000B5D3D" w:rsidP="003C750B">
      <w:pPr>
        <w:jc w:val="both"/>
        <w:rPr>
          <w:lang w:val="fr-FR"/>
        </w:rPr>
      </w:pPr>
      <w:r>
        <w:rPr>
          <w:lang w:val="fr-FR"/>
        </w:rPr>
        <w:t>(BIB 2648)</w:t>
      </w:r>
    </w:p>
    <w:p w14:paraId="541986E3" w14:textId="77777777" w:rsidR="000B5D3D" w:rsidRDefault="000B5D3D" w:rsidP="003C750B">
      <w:pPr>
        <w:jc w:val="both"/>
        <w:rPr>
          <w:lang w:val="fr-FR"/>
        </w:rPr>
      </w:pPr>
    </w:p>
    <w:p w14:paraId="72588DBA" w14:textId="77777777" w:rsidR="00583F56" w:rsidRDefault="000B5D3D" w:rsidP="003C750B">
      <w:pPr>
        <w:jc w:val="both"/>
        <w:rPr>
          <w:lang w:val="fr-FR"/>
        </w:rPr>
      </w:pPr>
      <w:r>
        <w:rPr>
          <w:lang w:val="fr-FR"/>
        </w:rPr>
        <w:t>Le mobilier des couches Néo ancien a d'abord fait penser à un faciès de transition Méso-Néo et/ou qualifié de "Péricardial" (BIB 2648)</w:t>
      </w:r>
    </w:p>
    <w:p w14:paraId="4A41FB8D" w14:textId="77777777" w:rsidR="000B5D3D" w:rsidRDefault="000B5D3D" w:rsidP="003C750B">
      <w:pPr>
        <w:jc w:val="both"/>
        <w:rPr>
          <w:lang w:val="fr-FR"/>
        </w:rPr>
      </w:pPr>
    </w:p>
    <w:p w14:paraId="605C281D" w14:textId="77777777" w:rsidR="00583F56" w:rsidRPr="00D170D5" w:rsidRDefault="00583F56" w:rsidP="00426FF9">
      <w:pPr>
        <w:pStyle w:val="Heading1"/>
      </w:pPr>
      <w:r w:rsidRPr="00D170D5">
        <w:t>COCO DE LA GRALLA</w:t>
      </w:r>
    </w:p>
    <w:p w14:paraId="4A7BBCD9" w14:textId="77777777" w:rsidR="00583F56" w:rsidRDefault="00583F56" w:rsidP="003C750B">
      <w:pPr>
        <w:jc w:val="both"/>
        <w:rPr>
          <w:lang w:val="fr-FR"/>
        </w:rPr>
      </w:pPr>
      <w:r w:rsidRPr="00583F56">
        <w:rPr>
          <w:lang w:val="fr-FR"/>
        </w:rPr>
        <w:t>Cocó de la Gralla est un site d</w:t>
      </w:r>
      <w:r>
        <w:rPr>
          <w:lang w:val="fr-FR"/>
        </w:rPr>
        <w:t>'art rupestre qui montre une file d'archers (BIB Gibaja, Subira, Domingo in BIB 2613)</w:t>
      </w:r>
    </w:p>
    <w:p w14:paraId="0808A248" w14:textId="77777777" w:rsidR="00583F56" w:rsidRDefault="00583F56" w:rsidP="003C750B">
      <w:pPr>
        <w:jc w:val="both"/>
        <w:rPr>
          <w:lang w:val="fr-FR"/>
        </w:rPr>
      </w:pPr>
    </w:p>
    <w:p w14:paraId="4E4668A4" w14:textId="77777777" w:rsidR="00583F56" w:rsidRDefault="00583F56" w:rsidP="00426FF9">
      <w:pPr>
        <w:pStyle w:val="Heading1"/>
      </w:pPr>
      <w:r>
        <w:t>CAPÇANES</w:t>
      </w:r>
    </w:p>
    <w:p w14:paraId="7E29362A" w14:textId="77777777" w:rsidR="00583F56" w:rsidRPr="00583F56" w:rsidRDefault="00583F56" w:rsidP="003C750B">
      <w:pPr>
        <w:jc w:val="both"/>
        <w:rPr>
          <w:lang w:val="fr-FR"/>
        </w:rPr>
      </w:pPr>
      <w:r>
        <w:rPr>
          <w:lang w:val="fr-FR"/>
        </w:rPr>
        <w:t>Capçanes Barranc de la Vall II est un site d'art rupestre qui montre des scènes de bataille (BIB Gibaja, Subira, Domingo in BIB 2613)</w:t>
      </w:r>
    </w:p>
    <w:p w14:paraId="0E0FDA41" w14:textId="77777777" w:rsidR="00707DD5" w:rsidRPr="00583F56" w:rsidRDefault="00707DD5" w:rsidP="003C750B">
      <w:pPr>
        <w:jc w:val="both"/>
        <w:rPr>
          <w:lang w:val="fr-FR"/>
        </w:rPr>
      </w:pPr>
    </w:p>
    <w:p w14:paraId="11349FCC" w14:textId="77777777" w:rsidR="00707DD5" w:rsidRPr="00F4437A" w:rsidRDefault="00707DD5" w:rsidP="00426FF9">
      <w:pPr>
        <w:pStyle w:val="Heading1"/>
      </w:pPr>
      <w:bookmarkStart w:id="2425" w:name="Sit_Can_Sadurni"/>
      <w:r w:rsidRPr="00F4437A">
        <w:t>CAN SADURNI</w:t>
      </w:r>
    </w:p>
    <w:bookmarkEnd w:id="2425"/>
    <w:p w14:paraId="2AE300B8" w14:textId="77777777" w:rsidR="00E9175D" w:rsidRPr="00F4437A" w:rsidRDefault="00E9175D" w:rsidP="003C750B">
      <w:pPr>
        <w:jc w:val="both"/>
        <w:rPr>
          <w:lang w:val="fr-FR"/>
        </w:rPr>
      </w:pPr>
    </w:p>
    <w:p w14:paraId="619F61BE" w14:textId="77777777" w:rsidR="00EA5812" w:rsidRDefault="00FA661F" w:rsidP="00EA5812">
      <w:pPr>
        <w:jc w:val="both"/>
        <w:rPr>
          <w:lang w:val="fr-FR"/>
        </w:rPr>
      </w:pPr>
      <w:r w:rsidRPr="00EA5812">
        <w:rPr>
          <w:lang w:val="fr-FR"/>
        </w:rPr>
        <w:t xml:space="preserve">Cova de </w:t>
      </w:r>
      <w:r w:rsidR="00E9175D" w:rsidRPr="00EA5812">
        <w:rPr>
          <w:lang w:val="fr-FR"/>
        </w:rPr>
        <w:t>Can Sadurní (</w:t>
      </w:r>
      <w:r w:rsidRPr="00EA5812">
        <w:rPr>
          <w:lang w:val="fr-FR"/>
        </w:rPr>
        <w:t xml:space="preserve">Begues, </w:t>
      </w:r>
      <w:r w:rsidR="00E9175D" w:rsidRPr="00EA5812">
        <w:rPr>
          <w:lang w:val="fr-FR"/>
        </w:rPr>
        <w:t xml:space="preserve">Barcelone, Catalogne) </w:t>
      </w:r>
      <w:r w:rsidR="00EA5812" w:rsidRPr="00EA5812">
        <w:rPr>
          <w:lang w:val="fr-FR"/>
        </w:rPr>
        <w:t xml:space="preserve">composé d'une </w:t>
      </w:r>
      <w:r w:rsidR="00EA5812">
        <w:rPr>
          <w:lang w:val="fr-FR"/>
        </w:rPr>
        <w:t>c</w:t>
      </w:r>
      <w:r w:rsidR="00EA5812" w:rsidRPr="0032190F">
        <w:rPr>
          <w:lang w:val="fr-FR"/>
        </w:rPr>
        <w:t>avité et terrasse extérieure (BIB 2542)</w:t>
      </w:r>
    </w:p>
    <w:p w14:paraId="3A759A21" w14:textId="77777777" w:rsidR="00EA5812" w:rsidRPr="0032190F" w:rsidRDefault="00EA5812" w:rsidP="00EA5812">
      <w:pPr>
        <w:jc w:val="both"/>
        <w:rPr>
          <w:lang w:val="fr-FR"/>
        </w:rPr>
      </w:pPr>
    </w:p>
    <w:p w14:paraId="4CA6B13D" w14:textId="77777777" w:rsidR="00E9175D" w:rsidRPr="0032190F" w:rsidRDefault="00E9175D" w:rsidP="003C750B">
      <w:pPr>
        <w:jc w:val="both"/>
        <w:rPr>
          <w:lang w:val="fr-FR"/>
        </w:rPr>
      </w:pPr>
      <w:r w:rsidRPr="0032190F">
        <w:rPr>
          <w:lang w:val="fr-FR"/>
        </w:rPr>
        <w:t>Dans le site, on a découvert des très anciennes traces de bières (BIB internet UB)</w:t>
      </w:r>
      <w:r w:rsidR="00C714F2">
        <w:rPr>
          <w:lang w:val="fr-FR"/>
        </w:rPr>
        <w:t xml:space="preserve"> Bière, v. Blasco, Edo, Villalba (BIB X. Terradas, A. Bosch in BIB 2613)</w:t>
      </w:r>
    </w:p>
    <w:p w14:paraId="31EA556A" w14:textId="77777777" w:rsidR="00FD0F39" w:rsidRPr="00EA5812" w:rsidRDefault="00FD0F39" w:rsidP="003C750B">
      <w:pPr>
        <w:jc w:val="both"/>
        <w:rPr>
          <w:lang w:val="fr-FR"/>
        </w:rPr>
      </w:pPr>
    </w:p>
    <w:p w14:paraId="05DB9EB3" w14:textId="77777777" w:rsidR="00FD0F39" w:rsidRPr="0032190F" w:rsidRDefault="00752DB7" w:rsidP="00FD0F39">
      <w:pPr>
        <w:pStyle w:val="Heading2"/>
      </w:pPr>
      <w:bookmarkStart w:id="2426" w:name="Sit_Can_Sadurni_s"/>
      <w:r>
        <w:t>s</w:t>
      </w:r>
      <w:r w:rsidR="00FD0F39" w:rsidRPr="0032190F">
        <w:t>tratigraphie</w:t>
      </w:r>
    </w:p>
    <w:bookmarkEnd w:id="2426"/>
    <w:p w14:paraId="5563EEAD" w14:textId="77777777" w:rsidR="00113199" w:rsidRPr="0032190F" w:rsidRDefault="00113199" w:rsidP="00FD0F39">
      <w:pPr>
        <w:rPr>
          <w:lang w:val="fr-FR"/>
        </w:rPr>
      </w:pPr>
    </w:p>
    <w:p w14:paraId="75C83EC8" w14:textId="2C487269" w:rsidR="00FD0F39" w:rsidRPr="0032190F" w:rsidRDefault="00FD0F39" w:rsidP="00FD0F39">
      <w:pPr>
        <w:rPr>
          <w:lang w:val="fr-FR"/>
        </w:rPr>
      </w:pPr>
      <w:r w:rsidRPr="0032190F">
        <w:rPr>
          <w:lang w:val="fr-FR"/>
        </w:rPr>
        <w:t xml:space="preserve">Pour le </w:t>
      </w:r>
      <w:r w:rsidR="00752DB7">
        <w:rPr>
          <w:lang w:val="fr-FR"/>
        </w:rPr>
        <w:t>NA</w:t>
      </w:r>
      <w:r w:rsidRPr="0032190F">
        <w:rPr>
          <w:lang w:val="fr-FR"/>
        </w:rPr>
        <w:t xml:space="preserve"> l'ensemble des phases Cardial, </w:t>
      </w:r>
      <w:hyperlink r:id="rId5688" w:anchor="Cul_Epicardial" w:history="1">
        <w:r w:rsidR="00E74338" w:rsidRPr="00E74338">
          <w:rPr>
            <w:rStyle w:val="Hyperlink"/>
            <w:lang w:val="fr-FR"/>
          </w:rPr>
          <w:t>Epicardial</w:t>
        </w:r>
      </w:hyperlink>
      <w:r w:rsidR="00E74338">
        <w:rPr>
          <w:lang w:val="fr-FR"/>
        </w:rPr>
        <w:t xml:space="preserve"> </w:t>
      </w:r>
      <w:r w:rsidRPr="0032190F">
        <w:rPr>
          <w:lang w:val="fr-FR"/>
        </w:rPr>
        <w:t xml:space="preserve">et </w:t>
      </w:r>
      <w:hyperlink r:id="rId5689" w:anchor="Cul_Post_Cardial" w:history="1">
        <w:r w:rsidR="000F3BEE" w:rsidRPr="0032190F">
          <w:rPr>
            <w:rStyle w:val="Hyperlink"/>
            <w:lang w:val="fr-FR"/>
          </w:rPr>
          <w:t>Post-cardial</w:t>
        </w:r>
      </w:hyperlink>
      <w:r w:rsidR="000F3BEE" w:rsidRPr="0032190F">
        <w:rPr>
          <w:lang w:val="fr-FR"/>
        </w:rPr>
        <w:t xml:space="preserve"> s</w:t>
      </w:r>
      <w:r w:rsidRPr="0032190F">
        <w:rPr>
          <w:lang w:val="fr-FR"/>
        </w:rPr>
        <w:t>ont représentées (BIB 2542)</w:t>
      </w:r>
    </w:p>
    <w:p w14:paraId="1E1D79FE" w14:textId="77777777" w:rsidR="00E9175D" w:rsidRPr="0032190F" w:rsidRDefault="00E9175D" w:rsidP="003C750B">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3"/>
        <w:gridCol w:w="1855"/>
        <w:gridCol w:w="3125"/>
        <w:gridCol w:w="2975"/>
        <w:gridCol w:w="790"/>
      </w:tblGrid>
      <w:tr w:rsidR="005D10B6" w:rsidRPr="00113199" w14:paraId="233387E9" w14:textId="77777777" w:rsidTr="00C35EA7">
        <w:trPr>
          <w:jc w:val="center"/>
        </w:trPr>
        <w:tc>
          <w:tcPr>
            <w:tcW w:w="1073" w:type="dxa"/>
            <w:vAlign w:val="center"/>
          </w:tcPr>
          <w:p w14:paraId="6BDDB826" w14:textId="77777777" w:rsidR="009F383B" w:rsidRPr="00113199" w:rsidRDefault="00F967F1" w:rsidP="00C35EA7">
            <w:pPr>
              <w:jc w:val="center"/>
            </w:pPr>
            <w:r>
              <w:t>US</w:t>
            </w:r>
            <w:r w:rsidR="009F383B">
              <w:t>_</w:t>
            </w:r>
          </w:p>
        </w:tc>
        <w:tc>
          <w:tcPr>
            <w:tcW w:w="1855" w:type="dxa"/>
          </w:tcPr>
          <w:p w14:paraId="33EE7075" w14:textId="77777777" w:rsidR="009F383B" w:rsidRPr="00113199" w:rsidRDefault="009F383B" w:rsidP="00C35EA7">
            <w:pPr>
              <w:jc w:val="center"/>
            </w:pPr>
            <w:r>
              <w:t>Can Sadurni</w:t>
            </w:r>
          </w:p>
        </w:tc>
        <w:tc>
          <w:tcPr>
            <w:tcW w:w="3125" w:type="dxa"/>
            <w:vAlign w:val="center"/>
          </w:tcPr>
          <w:p w14:paraId="5D5D0CA6" w14:textId="77777777" w:rsidR="009F383B" w:rsidRPr="00113199" w:rsidRDefault="009F383B" w:rsidP="00C35EA7">
            <w:pPr>
              <w:jc w:val="center"/>
            </w:pPr>
          </w:p>
        </w:tc>
        <w:tc>
          <w:tcPr>
            <w:tcW w:w="2975" w:type="dxa"/>
          </w:tcPr>
          <w:p w14:paraId="55BB1578" w14:textId="77777777" w:rsidR="009F383B" w:rsidRPr="00C35EA7" w:rsidRDefault="009F383B" w:rsidP="00C35EA7">
            <w:pPr>
              <w:jc w:val="center"/>
              <w:rPr>
                <w:sz w:val="20"/>
              </w:rPr>
            </w:pPr>
          </w:p>
        </w:tc>
        <w:tc>
          <w:tcPr>
            <w:tcW w:w="790" w:type="dxa"/>
          </w:tcPr>
          <w:p w14:paraId="05337C48" w14:textId="77777777" w:rsidR="009F383B" w:rsidRPr="00113199" w:rsidRDefault="009F383B" w:rsidP="00C35EA7">
            <w:pPr>
              <w:jc w:val="center"/>
            </w:pPr>
          </w:p>
        </w:tc>
      </w:tr>
      <w:tr w:rsidR="005D10B6" w:rsidRPr="000D230A" w14:paraId="74423F67" w14:textId="77777777" w:rsidTr="00C35EA7">
        <w:trPr>
          <w:jc w:val="center"/>
        </w:trPr>
        <w:tc>
          <w:tcPr>
            <w:tcW w:w="1073" w:type="dxa"/>
            <w:vAlign w:val="center"/>
          </w:tcPr>
          <w:p w14:paraId="0AF1C080" w14:textId="77777777" w:rsidR="009F383B" w:rsidRPr="000D230A" w:rsidRDefault="009F383B" w:rsidP="00C35EA7">
            <w:pPr>
              <w:jc w:val="center"/>
            </w:pPr>
            <w:r w:rsidRPr="000D230A">
              <w:t>us</w:t>
            </w:r>
          </w:p>
        </w:tc>
        <w:tc>
          <w:tcPr>
            <w:tcW w:w="1855" w:type="dxa"/>
            <w:vAlign w:val="center"/>
          </w:tcPr>
          <w:p w14:paraId="7772B395" w14:textId="77777777" w:rsidR="009F383B" w:rsidRPr="000D230A" w:rsidRDefault="005A537F" w:rsidP="00C35EA7">
            <w:pPr>
              <w:jc w:val="center"/>
            </w:pPr>
            <w:r w:rsidRPr="000D230A">
              <w:t>culture</w:t>
            </w:r>
          </w:p>
        </w:tc>
        <w:tc>
          <w:tcPr>
            <w:tcW w:w="3125" w:type="dxa"/>
            <w:vAlign w:val="center"/>
          </w:tcPr>
          <w:p w14:paraId="0660471B" w14:textId="77777777" w:rsidR="009F383B" w:rsidRPr="000D230A" w:rsidRDefault="009F383B" w:rsidP="00C35EA7">
            <w:pPr>
              <w:jc w:val="center"/>
            </w:pPr>
            <w:r w:rsidRPr="000D230A">
              <w:t>remarques</w:t>
            </w:r>
          </w:p>
        </w:tc>
        <w:tc>
          <w:tcPr>
            <w:tcW w:w="2975" w:type="dxa"/>
          </w:tcPr>
          <w:p w14:paraId="3694808B" w14:textId="77777777" w:rsidR="009F383B" w:rsidRPr="000D230A" w:rsidRDefault="009F383B" w:rsidP="00C35EA7">
            <w:pPr>
              <w:jc w:val="center"/>
            </w:pPr>
            <w:r w:rsidRPr="000D230A">
              <w:t>dates</w:t>
            </w:r>
          </w:p>
        </w:tc>
        <w:tc>
          <w:tcPr>
            <w:tcW w:w="790" w:type="dxa"/>
          </w:tcPr>
          <w:p w14:paraId="7A143500" w14:textId="77777777" w:rsidR="009F383B" w:rsidRPr="000D230A" w:rsidRDefault="009F383B" w:rsidP="00C35EA7">
            <w:pPr>
              <w:jc w:val="center"/>
            </w:pPr>
            <w:r w:rsidRPr="000D230A">
              <w:t>liens</w:t>
            </w:r>
          </w:p>
        </w:tc>
      </w:tr>
      <w:tr w:rsidR="005D10B6" w14:paraId="705EBCE4" w14:textId="77777777" w:rsidTr="00C35EA7">
        <w:trPr>
          <w:jc w:val="center"/>
        </w:trPr>
        <w:tc>
          <w:tcPr>
            <w:tcW w:w="1073" w:type="dxa"/>
            <w:vAlign w:val="center"/>
          </w:tcPr>
          <w:p w14:paraId="2C873CBE" w14:textId="77777777" w:rsidR="0036428A" w:rsidRDefault="0036428A" w:rsidP="00C35EA7">
            <w:pPr>
              <w:jc w:val="center"/>
            </w:pPr>
            <w:r>
              <w:t>7</w:t>
            </w:r>
          </w:p>
        </w:tc>
        <w:tc>
          <w:tcPr>
            <w:tcW w:w="1855" w:type="dxa"/>
            <w:vAlign w:val="center"/>
          </w:tcPr>
          <w:p w14:paraId="5B321545" w14:textId="77777777" w:rsidR="0036428A" w:rsidRPr="00C35EA7" w:rsidRDefault="00BC2467" w:rsidP="00C35EA7">
            <w:pPr>
              <w:jc w:val="center"/>
              <w:rPr>
                <w:sz w:val="20"/>
              </w:rPr>
            </w:pPr>
            <w:r w:rsidRPr="00C35EA7">
              <w:rPr>
                <w:sz w:val="20"/>
              </w:rPr>
              <w:t>Ibero-Romain</w:t>
            </w:r>
          </w:p>
        </w:tc>
        <w:tc>
          <w:tcPr>
            <w:tcW w:w="3125" w:type="dxa"/>
            <w:vAlign w:val="center"/>
          </w:tcPr>
          <w:p w14:paraId="2B66E683" w14:textId="77777777" w:rsidR="0036428A" w:rsidRPr="00C35EA7" w:rsidRDefault="0036428A" w:rsidP="00C35EA7">
            <w:pPr>
              <w:jc w:val="center"/>
              <w:rPr>
                <w:sz w:val="20"/>
              </w:rPr>
            </w:pPr>
          </w:p>
        </w:tc>
        <w:tc>
          <w:tcPr>
            <w:tcW w:w="2975" w:type="dxa"/>
          </w:tcPr>
          <w:p w14:paraId="25A5FF64" w14:textId="77777777" w:rsidR="0036428A" w:rsidRPr="00C35EA7" w:rsidRDefault="0036428A" w:rsidP="00C35EA7">
            <w:pPr>
              <w:jc w:val="both"/>
              <w:rPr>
                <w:sz w:val="20"/>
              </w:rPr>
            </w:pPr>
          </w:p>
        </w:tc>
        <w:tc>
          <w:tcPr>
            <w:tcW w:w="790" w:type="dxa"/>
          </w:tcPr>
          <w:p w14:paraId="6C4363F6" w14:textId="77777777" w:rsidR="0036428A" w:rsidRDefault="0036428A" w:rsidP="00C35EA7">
            <w:pPr>
              <w:jc w:val="both"/>
            </w:pPr>
          </w:p>
        </w:tc>
      </w:tr>
      <w:tr w:rsidR="005D10B6" w14:paraId="5E5CA42C" w14:textId="77777777" w:rsidTr="00C35EA7">
        <w:trPr>
          <w:jc w:val="center"/>
        </w:trPr>
        <w:tc>
          <w:tcPr>
            <w:tcW w:w="1073" w:type="dxa"/>
            <w:vAlign w:val="center"/>
          </w:tcPr>
          <w:p w14:paraId="7D815FA6" w14:textId="77777777" w:rsidR="0036428A" w:rsidRDefault="0036428A" w:rsidP="00C35EA7">
            <w:pPr>
              <w:jc w:val="center"/>
            </w:pPr>
            <w:r>
              <w:t>8</w:t>
            </w:r>
          </w:p>
        </w:tc>
        <w:tc>
          <w:tcPr>
            <w:tcW w:w="1855" w:type="dxa"/>
            <w:vAlign w:val="center"/>
          </w:tcPr>
          <w:p w14:paraId="673F6800" w14:textId="77777777" w:rsidR="0036428A" w:rsidRPr="00C35EA7" w:rsidRDefault="0052422B" w:rsidP="00C35EA7">
            <w:pPr>
              <w:jc w:val="center"/>
              <w:rPr>
                <w:sz w:val="20"/>
              </w:rPr>
            </w:pPr>
            <w:r w:rsidRPr="00C35EA7">
              <w:rPr>
                <w:sz w:val="20"/>
              </w:rPr>
              <w:t>Bronze moyen</w:t>
            </w:r>
          </w:p>
        </w:tc>
        <w:tc>
          <w:tcPr>
            <w:tcW w:w="3125" w:type="dxa"/>
            <w:vAlign w:val="center"/>
          </w:tcPr>
          <w:p w14:paraId="0685BC38" w14:textId="77777777" w:rsidR="0036428A" w:rsidRPr="00C35EA7" w:rsidRDefault="0052422B" w:rsidP="00C35EA7">
            <w:pPr>
              <w:jc w:val="center"/>
              <w:rPr>
                <w:sz w:val="20"/>
                <w:lang w:val="fr-FR"/>
              </w:rPr>
            </w:pPr>
            <w:r w:rsidRPr="00C35EA7">
              <w:rPr>
                <w:sz w:val="20"/>
                <w:lang w:val="fr-FR"/>
              </w:rPr>
              <w:t>Bronze moyen et Bronze final</w:t>
            </w:r>
          </w:p>
        </w:tc>
        <w:tc>
          <w:tcPr>
            <w:tcW w:w="2975" w:type="dxa"/>
          </w:tcPr>
          <w:p w14:paraId="53925941" w14:textId="77777777" w:rsidR="0036428A" w:rsidRPr="00C35EA7" w:rsidRDefault="0052422B" w:rsidP="00C35EA7">
            <w:pPr>
              <w:jc w:val="both"/>
              <w:rPr>
                <w:sz w:val="20"/>
              </w:rPr>
            </w:pPr>
            <w:r w:rsidRPr="00C35EA7">
              <w:rPr>
                <w:sz w:val="20"/>
              </w:rPr>
              <w:t xml:space="preserve">1403-896 BC, 2920 +/- 100 BP </w:t>
            </w:r>
          </w:p>
        </w:tc>
        <w:tc>
          <w:tcPr>
            <w:tcW w:w="790" w:type="dxa"/>
          </w:tcPr>
          <w:p w14:paraId="3076F332" w14:textId="77777777" w:rsidR="0036428A" w:rsidRDefault="0036428A" w:rsidP="00C35EA7">
            <w:pPr>
              <w:jc w:val="both"/>
            </w:pPr>
          </w:p>
        </w:tc>
      </w:tr>
      <w:tr w:rsidR="005D10B6" w14:paraId="38C9ACF8" w14:textId="77777777" w:rsidTr="00C35EA7">
        <w:trPr>
          <w:jc w:val="center"/>
        </w:trPr>
        <w:tc>
          <w:tcPr>
            <w:tcW w:w="1073" w:type="dxa"/>
            <w:vAlign w:val="center"/>
          </w:tcPr>
          <w:p w14:paraId="2313121D" w14:textId="77777777" w:rsidR="0036428A" w:rsidRDefault="0036428A" w:rsidP="00C35EA7">
            <w:pPr>
              <w:jc w:val="center"/>
            </w:pPr>
            <w:r>
              <w:t>9</w:t>
            </w:r>
          </w:p>
        </w:tc>
        <w:tc>
          <w:tcPr>
            <w:tcW w:w="1855" w:type="dxa"/>
            <w:vAlign w:val="center"/>
          </w:tcPr>
          <w:p w14:paraId="2DAAAC1E" w14:textId="77777777" w:rsidR="0036428A" w:rsidRPr="00C35EA7" w:rsidRDefault="0052422B" w:rsidP="00C35EA7">
            <w:pPr>
              <w:jc w:val="center"/>
              <w:rPr>
                <w:sz w:val="20"/>
              </w:rPr>
            </w:pPr>
            <w:r w:rsidRPr="00C35EA7">
              <w:rPr>
                <w:sz w:val="20"/>
              </w:rPr>
              <w:t>Néolithique final</w:t>
            </w:r>
          </w:p>
        </w:tc>
        <w:tc>
          <w:tcPr>
            <w:tcW w:w="3125" w:type="dxa"/>
            <w:vAlign w:val="center"/>
          </w:tcPr>
          <w:p w14:paraId="0799BC9D" w14:textId="77777777" w:rsidR="0036428A" w:rsidRPr="00C35EA7" w:rsidRDefault="0052422B" w:rsidP="00C35EA7">
            <w:pPr>
              <w:jc w:val="center"/>
              <w:rPr>
                <w:sz w:val="20"/>
                <w:lang w:val="fr-FR"/>
              </w:rPr>
            </w:pPr>
            <w:r w:rsidRPr="00C35EA7">
              <w:rPr>
                <w:sz w:val="20"/>
                <w:lang w:val="fr-FR"/>
              </w:rPr>
              <w:t>5 datations dont une sur os humain (4225 BP)</w:t>
            </w:r>
          </w:p>
        </w:tc>
        <w:tc>
          <w:tcPr>
            <w:tcW w:w="2975" w:type="dxa"/>
          </w:tcPr>
          <w:p w14:paraId="2FE591FA" w14:textId="77777777" w:rsidR="0036428A" w:rsidRPr="00C35EA7" w:rsidRDefault="0052422B" w:rsidP="00C35EA7">
            <w:pPr>
              <w:jc w:val="both"/>
              <w:rPr>
                <w:sz w:val="20"/>
                <w:lang w:val="fr-FR"/>
              </w:rPr>
            </w:pPr>
            <w:r w:rsidRPr="00C35EA7">
              <w:rPr>
                <w:sz w:val="20"/>
                <w:lang w:val="fr-FR"/>
              </w:rPr>
              <w:t>2915-2400 BC, 4080 +/- 100 BP</w:t>
            </w:r>
          </w:p>
          <w:p w14:paraId="151DED7A" w14:textId="77777777" w:rsidR="0052422B" w:rsidRPr="00C35EA7" w:rsidRDefault="0052422B" w:rsidP="00C35EA7">
            <w:pPr>
              <w:jc w:val="both"/>
              <w:rPr>
                <w:sz w:val="20"/>
                <w:lang w:val="fr-FR"/>
              </w:rPr>
            </w:pPr>
            <w:r w:rsidRPr="00C35EA7">
              <w:rPr>
                <w:sz w:val="20"/>
                <w:lang w:val="fr-FR"/>
              </w:rPr>
              <w:t>3000-2415 BC, 4130 +/- 110 BP</w:t>
            </w:r>
          </w:p>
          <w:p w14:paraId="382C2A00" w14:textId="77777777" w:rsidR="0052422B" w:rsidRPr="00C35EA7" w:rsidRDefault="0052422B" w:rsidP="00C35EA7">
            <w:pPr>
              <w:jc w:val="both"/>
              <w:rPr>
                <w:sz w:val="20"/>
                <w:lang w:val="fr-FR"/>
              </w:rPr>
            </w:pPr>
            <w:r w:rsidRPr="00C35EA7">
              <w:rPr>
                <w:sz w:val="20"/>
                <w:lang w:val="fr-FR"/>
              </w:rPr>
              <w:t>3155-2400 BC, 4160 +/- 160 BP</w:t>
            </w:r>
          </w:p>
          <w:p w14:paraId="1154232F" w14:textId="77777777" w:rsidR="0052422B" w:rsidRPr="00C35EA7" w:rsidRDefault="0052422B" w:rsidP="00C35EA7">
            <w:pPr>
              <w:jc w:val="both"/>
              <w:rPr>
                <w:sz w:val="20"/>
              </w:rPr>
            </w:pPr>
            <w:r w:rsidRPr="00C35EA7">
              <w:rPr>
                <w:sz w:val="20"/>
              </w:rPr>
              <w:t>3155-2400 BC, 4225 +/- 90 BP</w:t>
            </w:r>
          </w:p>
        </w:tc>
        <w:tc>
          <w:tcPr>
            <w:tcW w:w="790" w:type="dxa"/>
          </w:tcPr>
          <w:p w14:paraId="63D68C1A" w14:textId="77777777" w:rsidR="0036428A" w:rsidRDefault="0036428A" w:rsidP="00C35EA7">
            <w:pPr>
              <w:jc w:val="both"/>
            </w:pPr>
          </w:p>
        </w:tc>
      </w:tr>
      <w:tr w:rsidR="005D10B6" w14:paraId="55BCA6D3" w14:textId="77777777" w:rsidTr="00C35EA7">
        <w:trPr>
          <w:jc w:val="center"/>
        </w:trPr>
        <w:tc>
          <w:tcPr>
            <w:tcW w:w="1073" w:type="dxa"/>
            <w:vAlign w:val="center"/>
          </w:tcPr>
          <w:p w14:paraId="2BFD72AC" w14:textId="77777777" w:rsidR="00F44ED7" w:rsidRDefault="00F44ED7" w:rsidP="00C35EA7">
            <w:pPr>
              <w:jc w:val="center"/>
            </w:pPr>
            <w:r>
              <w:lastRenderedPageBreak/>
              <w:t>9k1</w:t>
            </w:r>
          </w:p>
        </w:tc>
        <w:tc>
          <w:tcPr>
            <w:tcW w:w="1855" w:type="dxa"/>
            <w:vAlign w:val="center"/>
          </w:tcPr>
          <w:p w14:paraId="3524FC63" w14:textId="77777777" w:rsidR="00F44ED7" w:rsidRPr="00C35EA7" w:rsidRDefault="00F44ED7" w:rsidP="00C35EA7">
            <w:pPr>
              <w:jc w:val="center"/>
              <w:rPr>
                <w:sz w:val="20"/>
              </w:rPr>
            </w:pPr>
          </w:p>
        </w:tc>
        <w:tc>
          <w:tcPr>
            <w:tcW w:w="3125" w:type="dxa"/>
            <w:vAlign w:val="center"/>
          </w:tcPr>
          <w:p w14:paraId="66F33BE0" w14:textId="77777777" w:rsidR="00F44ED7" w:rsidRPr="00C35EA7" w:rsidRDefault="00F44ED7" w:rsidP="00C35EA7">
            <w:pPr>
              <w:jc w:val="center"/>
              <w:rPr>
                <w:sz w:val="20"/>
              </w:rPr>
            </w:pPr>
          </w:p>
        </w:tc>
        <w:tc>
          <w:tcPr>
            <w:tcW w:w="2975" w:type="dxa"/>
          </w:tcPr>
          <w:p w14:paraId="1C4CFF62" w14:textId="77777777" w:rsidR="00F44ED7" w:rsidRPr="00C35EA7" w:rsidRDefault="00F44ED7" w:rsidP="00C35EA7">
            <w:pPr>
              <w:jc w:val="both"/>
              <w:rPr>
                <w:sz w:val="20"/>
              </w:rPr>
            </w:pPr>
          </w:p>
        </w:tc>
        <w:tc>
          <w:tcPr>
            <w:tcW w:w="790" w:type="dxa"/>
          </w:tcPr>
          <w:p w14:paraId="50EE0182" w14:textId="77777777" w:rsidR="00F44ED7" w:rsidRDefault="00F44ED7" w:rsidP="00C35EA7">
            <w:pPr>
              <w:jc w:val="both"/>
            </w:pPr>
          </w:p>
        </w:tc>
      </w:tr>
      <w:tr w:rsidR="005D10B6" w14:paraId="4C9AA4BD" w14:textId="77777777" w:rsidTr="00C35EA7">
        <w:trPr>
          <w:jc w:val="center"/>
        </w:trPr>
        <w:tc>
          <w:tcPr>
            <w:tcW w:w="1073" w:type="dxa"/>
            <w:vAlign w:val="center"/>
          </w:tcPr>
          <w:p w14:paraId="4158DB3F" w14:textId="77777777" w:rsidR="00F44ED7" w:rsidRDefault="00F44ED7" w:rsidP="00C35EA7">
            <w:pPr>
              <w:jc w:val="center"/>
            </w:pPr>
            <w:r>
              <w:t>9b</w:t>
            </w:r>
          </w:p>
        </w:tc>
        <w:tc>
          <w:tcPr>
            <w:tcW w:w="1855" w:type="dxa"/>
            <w:vAlign w:val="center"/>
          </w:tcPr>
          <w:p w14:paraId="08DFDDA0" w14:textId="77777777" w:rsidR="00F44ED7" w:rsidRPr="00C35EA7" w:rsidRDefault="00F44ED7" w:rsidP="00C35EA7">
            <w:pPr>
              <w:jc w:val="center"/>
              <w:rPr>
                <w:sz w:val="20"/>
              </w:rPr>
            </w:pPr>
            <w:r w:rsidRPr="00C35EA7">
              <w:rPr>
                <w:sz w:val="20"/>
              </w:rPr>
              <w:t>Neolithique final</w:t>
            </w:r>
          </w:p>
        </w:tc>
        <w:tc>
          <w:tcPr>
            <w:tcW w:w="3125" w:type="dxa"/>
            <w:vAlign w:val="center"/>
          </w:tcPr>
          <w:p w14:paraId="0F45FF85" w14:textId="77777777" w:rsidR="00F44ED7" w:rsidRPr="00C35EA7" w:rsidRDefault="00F44ED7" w:rsidP="00C35EA7">
            <w:pPr>
              <w:jc w:val="center"/>
              <w:rPr>
                <w:sz w:val="20"/>
              </w:rPr>
            </w:pPr>
            <w:r w:rsidRPr="00C35EA7">
              <w:rPr>
                <w:sz w:val="20"/>
              </w:rPr>
              <w:t>Neolithique final ancien</w:t>
            </w:r>
          </w:p>
        </w:tc>
        <w:tc>
          <w:tcPr>
            <w:tcW w:w="2975" w:type="dxa"/>
          </w:tcPr>
          <w:p w14:paraId="0B68543B" w14:textId="77777777" w:rsidR="00F44ED7" w:rsidRPr="00C35EA7" w:rsidRDefault="00F44ED7" w:rsidP="00C35EA7">
            <w:pPr>
              <w:jc w:val="both"/>
              <w:rPr>
                <w:sz w:val="20"/>
              </w:rPr>
            </w:pPr>
            <w:r w:rsidRPr="00C35EA7">
              <w:rPr>
                <w:sz w:val="20"/>
              </w:rPr>
              <w:t>3333-2917 BC, 4425 +/- 50 BP</w:t>
            </w:r>
          </w:p>
        </w:tc>
        <w:tc>
          <w:tcPr>
            <w:tcW w:w="790" w:type="dxa"/>
          </w:tcPr>
          <w:p w14:paraId="3C7416C7" w14:textId="77777777" w:rsidR="00F44ED7" w:rsidRDefault="00F44ED7" w:rsidP="00C35EA7">
            <w:pPr>
              <w:jc w:val="both"/>
            </w:pPr>
          </w:p>
        </w:tc>
      </w:tr>
      <w:tr w:rsidR="005D10B6" w14:paraId="2EFD3A72" w14:textId="77777777" w:rsidTr="00C35EA7">
        <w:trPr>
          <w:jc w:val="center"/>
        </w:trPr>
        <w:tc>
          <w:tcPr>
            <w:tcW w:w="1073" w:type="dxa"/>
            <w:vAlign w:val="center"/>
          </w:tcPr>
          <w:p w14:paraId="63AEB555" w14:textId="77777777" w:rsidR="009F383B" w:rsidRDefault="009F383B" w:rsidP="00C35EA7">
            <w:pPr>
              <w:jc w:val="center"/>
            </w:pPr>
            <w:r>
              <w:t>10</w:t>
            </w:r>
          </w:p>
        </w:tc>
        <w:tc>
          <w:tcPr>
            <w:tcW w:w="1855" w:type="dxa"/>
            <w:vAlign w:val="center"/>
          </w:tcPr>
          <w:p w14:paraId="406F7371" w14:textId="77777777" w:rsidR="009F383B" w:rsidRPr="00C35EA7" w:rsidRDefault="009F383B" w:rsidP="00C35EA7">
            <w:pPr>
              <w:jc w:val="center"/>
              <w:rPr>
                <w:sz w:val="20"/>
              </w:rPr>
            </w:pPr>
          </w:p>
        </w:tc>
        <w:tc>
          <w:tcPr>
            <w:tcW w:w="3125" w:type="dxa"/>
            <w:vAlign w:val="center"/>
          </w:tcPr>
          <w:p w14:paraId="0EAC8FAB" w14:textId="77777777" w:rsidR="009F383B" w:rsidRDefault="009F383B" w:rsidP="00C35EA7">
            <w:pPr>
              <w:jc w:val="center"/>
            </w:pPr>
            <w:r w:rsidRPr="00C35EA7">
              <w:rPr>
                <w:sz w:val="20"/>
              </w:rPr>
              <w:t xml:space="preserve">Postcardial </w:t>
            </w:r>
            <w:r w:rsidR="002D76E9" w:rsidRPr="00C35EA7">
              <w:rPr>
                <w:sz w:val="20"/>
              </w:rPr>
              <w:t>2</w:t>
            </w:r>
          </w:p>
        </w:tc>
        <w:tc>
          <w:tcPr>
            <w:tcW w:w="2975" w:type="dxa"/>
          </w:tcPr>
          <w:p w14:paraId="0D104FE4" w14:textId="77777777" w:rsidR="009F383B" w:rsidRPr="00C35EA7" w:rsidRDefault="002D76E9" w:rsidP="00C35EA7">
            <w:pPr>
              <w:jc w:val="both"/>
              <w:rPr>
                <w:sz w:val="20"/>
              </w:rPr>
            </w:pPr>
            <w:r w:rsidRPr="00C35EA7">
              <w:rPr>
                <w:sz w:val="20"/>
              </w:rPr>
              <w:t>4180-4037 BC, 5279 +/- 31 BP</w:t>
            </w:r>
          </w:p>
        </w:tc>
        <w:tc>
          <w:tcPr>
            <w:tcW w:w="790" w:type="dxa"/>
          </w:tcPr>
          <w:p w14:paraId="45D59D38" w14:textId="77777777" w:rsidR="009F383B" w:rsidRDefault="009F383B" w:rsidP="00C35EA7">
            <w:pPr>
              <w:jc w:val="both"/>
            </w:pPr>
          </w:p>
        </w:tc>
      </w:tr>
      <w:tr w:rsidR="005D10B6" w:rsidRPr="000A7C3E" w14:paraId="23C5B056" w14:textId="77777777" w:rsidTr="00C35EA7">
        <w:trPr>
          <w:jc w:val="center"/>
        </w:trPr>
        <w:tc>
          <w:tcPr>
            <w:tcW w:w="1073" w:type="dxa"/>
            <w:vAlign w:val="center"/>
          </w:tcPr>
          <w:p w14:paraId="43B7FDBB" w14:textId="77777777" w:rsidR="002D76E9" w:rsidRDefault="002D76E9" w:rsidP="00C35EA7">
            <w:pPr>
              <w:jc w:val="center"/>
            </w:pPr>
            <w:r>
              <w:t>10b</w:t>
            </w:r>
          </w:p>
        </w:tc>
        <w:tc>
          <w:tcPr>
            <w:tcW w:w="1855" w:type="dxa"/>
            <w:vAlign w:val="center"/>
          </w:tcPr>
          <w:p w14:paraId="048DD25E" w14:textId="77777777" w:rsidR="002D76E9" w:rsidRPr="00C35EA7" w:rsidRDefault="002D76E9" w:rsidP="00C35EA7">
            <w:pPr>
              <w:jc w:val="center"/>
              <w:rPr>
                <w:sz w:val="20"/>
              </w:rPr>
            </w:pPr>
          </w:p>
        </w:tc>
        <w:tc>
          <w:tcPr>
            <w:tcW w:w="3125" w:type="dxa"/>
            <w:vAlign w:val="center"/>
          </w:tcPr>
          <w:p w14:paraId="4FCC150C" w14:textId="77777777" w:rsidR="002D76E9" w:rsidRPr="00C35EA7" w:rsidRDefault="002D76E9" w:rsidP="00C35EA7">
            <w:pPr>
              <w:jc w:val="center"/>
              <w:rPr>
                <w:sz w:val="20"/>
              </w:rPr>
            </w:pPr>
            <w:r w:rsidRPr="00C35EA7">
              <w:rPr>
                <w:sz w:val="20"/>
              </w:rPr>
              <w:t>Postcardial 2</w:t>
            </w:r>
          </w:p>
        </w:tc>
        <w:tc>
          <w:tcPr>
            <w:tcW w:w="2975" w:type="dxa"/>
          </w:tcPr>
          <w:p w14:paraId="63505056" w14:textId="77777777" w:rsidR="002D76E9" w:rsidRPr="00C35EA7" w:rsidRDefault="009545D6" w:rsidP="00C35EA7">
            <w:pPr>
              <w:jc w:val="both"/>
              <w:rPr>
                <w:sz w:val="20"/>
                <w:lang w:val="fr-FR"/>
              </w:rPr>
            </w:pPr>
            <w:r w:rsidRPr="00C35EA7">
              <w:rPr>
                <w:sz w:val="20"/>
                <w:lang w:val="fr-FR"/>
              </w:rPr>
              <w:t>4240-3990 BC, 5290 +/- 40 BP</w:t>
            </w:r>
          </w:p>
          <w:p w14:paraId="1B26F16D" w14:textId="77777777" w:rsidR="009545D6" w:rsidRPr="00C35EA7" w:rsidRDefault="009545D6" w:rsidP="00C35EA7">
            <w:pPr>
              <w:jc w:val="both"/>
              <w:rPr>
                <w:sz w:val="20"/>
                <w:lang w:val="fr-FR"/>
              </w:rPr>
            </w:pPr>
            <w:r w:rsidRPr="00C35EA7">
              <w:rPr>
                <w:sz w:val="20"/>
                <w:lang w:val="fr-FR"/>
              </w:rPr>
              <w:t>4320-4290 et 4260-4040 BC, 5340 +/- 40 BP</w:t>
            </w:r>
          </w:p>
        </w:tc>
        <w:tc>
          <w:tcPr>
            <w:tcW w:w="790" w:type="dxa"/>
          </w:tcPr>
          <w:p w14:paraId="40089194" w14:textId="77777777" w:rsidR="002D76E9" w:rsidRPr="00C35EA7" w:rsidRDefault="002D76E9" w:rsidP="00C35EA7">
            <w:pPr>
              <w:jc w:val="both"/>
              <w:rPr>
                <w:lang w:val="fr-FR"/>
              </w:rPr>
            </w:pPr>
          </w:p>
        </w:tc>
      </w:tr>
      <w:tr w:rsidR="005D10B6" w14:paraId="01C2AE11" w14:textId="77777777" w:rsidTr="00C35EA7">
        <w:trPr>
          <w:jc w:val="center"/>
        </w:trPr>
        <w:tc>
          <w:tcPr>
            <w:tcW w:w="1073" w:type="dxa"/>
            <w:vAlign w:val="center"/>
          </w:tcPr>
          <w:p w14:paraId="720A9759" w14:textId="77777777" w:rsidR="002D76E9" w:rsidRDefault="002D76E9" w:rsidP="00C35EA7">
            <w:pPr>
              <w:jc w:val="center"/>
            </w:pPr>
            <w:r>
              <w:t>11</w:t>
            </w:r>
          </w:p>
        </w:tc>
        <w:tc>
          <w:tcPr>
            <w:tcW w:w="1855" w:type="dxa"/>
            <w:vAlign w:val="center"/>
          </w:tcPr>
          <w:p w14:paraId="1B5D35CF" w14:textId="77777777" w:rsidR="002D76E9" w:rsidRPr="00C35EA7" w:rsidRDefault="002D76E9" w:rsidP="00C35EA7">
            <w:pPr>
              <w:jc w:val="center"/>
              <w:rPr>
                <w:sz w:val="20"/>
              </w:rPr>
            </w:pPr>
            <w:r w:rsidRPr="00C35EA7">
              <w:rPr>
                <w:sz w:val="20"/>
              </w:rPr>
              <w:t>Neolithique moyen</w:t>
            </w:r>
          </w:p>
        </w:tc>
        <w:tc>
          <w:tcPr>
            <w:tcW w:w="3125" w:type="dxa"/>
            <w:vAlign w:val="center"/>
          </w:tcPr>
          <w:p w14:paraId="61E5FF11" w14:textId="77777777" w:rsidR="002D76E9" w:rsidRDefault="002D76E9" w:rsidP="00C35EA7">
            <w:pPr>
              <w:jc w:val="center"/>
            </w:pPr>
            <w:r w:rsidRPr="00C35EA7">
              <w:rPr>
                <w:sz w:val="20"/>
              </w:rPr>
              <w:t>Postcardial 1</w:t>
            </w:r>
          </w:p>
        </w:tc>
        <w:tc>
          <w:tcPr>
            <w:tcW w:w="2975" w:type="dxa"/>
          </w:tcPr>
          <w:p w14:paraId="4F772A35" w14:textId="77777777" w:rsidR="004002C9" w:rsidRPr="00C35EA7" w:rsidRDefault="004002C9" w:rsidP="00C35EA7">
            <w:pPr>
              <w:jc w:val="both"/>
              <w:rPr>
                <w:sz w:val="20"/>
              </w:rPr>
            </w:pPr>
            <w:r w:rsidRPr="00C35EA7">
              <w:rPr>
                <w:sz w:val="20"/>
              </w:rPr>
              <w:t>..., 5290 +/- 40 BP</w:t>
            </w:r>
          </w:p>
          <w:p w14:paraId="299B16D6" w14:textId="77777777" w:rsidR="002D76E9" w:rsidRPr="00C35EA7" w:rsidRDefault="009545D6" w:rsidP="00C35EA7">
            <w:pPr>
              <w:jc w:val="both"/>
              <w:rPr>
                <w:sz w:val="20"/>
              </w:rPr>
            </w:pPr>
            <w:r w:rsidRPr="00C35EA7">
              <w:rPr>
                <w:sz w:val="20"/>
              </w:rPr>
              <w:t>4465-3908 BC, 5350 +/- 150 BP</w:t>
            </w:r>
          </w:p>
          <w:p w14:paraId="3DC7D294" w14:textId="77777777" w:rsidR="009545D6" w:rsidRPr="00C35EA7" w:rsidRDefault="009545D6" w:rsidP="00C35EA7">
            <w:pPr>
              <w:jc w:val="both"/>
              <w:rPr>
                <w:sz w:val="20"/>
              </w:rPr>
            </w:pPr>
            <w:r w:rsidRPr="00C35EA7">
              <w:rPr>
                <w:sz w:val="20"/>
              </w:rPr>
              <w:t>4540-3935 BC, 5470 +/- 110 BP</w:t>
            </w:r>
          </w:p>
          <w:p w14:paraId="35E65281" w14:textId="77777777" w:rsidR="009545D6" w:rsidRPr="00C35EA7" w:rsidRDefault="009545D6" w:rsidP="00C35EA7">
            <w:pPr>
              <w:jc w:val="both"/>
              <w:rPr>
                <w:sz w:val="20"/>
              </w:rPr>
            </w:pPr>
            <w:r w:rsidRPr="00C35EA7">
              <w:rPr>
                <w:sz w:val="20"/>
              </w:rPr>
              <w:t>4605-3980 BC, 5470 +/- 140 BP</w:t>
            </w:r>
          </w:p>
          <w:p w14:paraId="5FF7F76D" w14:textId="77777777" w:rsidR="009545D6" w:rsidRPr="00C35EA7" w:rsidRDefault="009545D6" w:rsidP="00C35EA7">
            <w:pPr>
              <w:jc w:val="both"/>
              <w:rPr>
                <w:sz w:val="20"/>
              </w:rPr>
            </w:pPr>
            <w:r w:rsidRPr="00C35EA7">
              <w:rPr>
                <w:sz w:val="20"/>
              </w:rPr>
              <w:t>4470-4340 BC, 5570</w:t>
            </w:r>
            <w:r w:rsidR="004002C9" w:rsidRPr="00C35EA7">
              <w:rPr>
                <w:sz w:val="20"/>
              </w:rPr>
              <w:t xml:space="preserve">+/- </w:t>
            </w:r>
            <w:r w:rsidRPr="00C35EA7">
              <w:rPr>
                <w:sz w:val="20"/>
              </w:rPr>
              <w:t>40 BP</w:t>
            </w:r>
          </w:p>
        </w:tc>
        <w:tc>
          <w:tcPr>
            <w:tcW w:w="790" w:type="dxa"/>
          </w:tcPr>
          <w:p w14:paraId="46DC0543" w14:textId="77777777" w:rsidR="002D76E9" w:rsidRDefault="002D76E9" w:rsidP="00C35EA7">
            <w:pPr>
              <w:jc w:val="both"/>
            </w:pPr>
          </w:p>
        </w:tc>
      </w:tr>
      <w:tr w:rsidR="005D10B6" w14:paraId="1900A6D4" w14:textId="77777777" w:rsidTr="00C35EA7">
        <w:trPr>
          <w:jc w:val="center"/>
        </w:trPr>
        <w:tc>
          <w:tcPr>
            <w:tcW w:w="1073" w:type="dxa"/>
            <w:vAlign w:val="center"/>
          </w:tcPr>
          <w:p w14:paraId="249C63AC" w14:textId="77777777" w:rsidR="009545D6" w:rsidRDefault="009545D6" w:rsidP="00C35EA7">
            <w:pPr>
              <w:jc w:val="center"/>
            </w:pPr>
            <w:r>
              <w:t>11b</w:t>
            </w:r>
          </w:p>
        </w:tc>
        <w:tc>
          <w:tcPr>
            <w:tcW w:w="1855" w:type="dxa"/>
            <w:vAlign w:val="center"/>
          </w:tcPr>
          <w:p w14:paraId="1EA87862" w14:textId="77777777" w:rsidR="009545D6" w:rsidRPr="00C35EA7" w:rsidRDefault="009545D6" w:rsidP="00C35EA7">
            <w:pPr>
              <w:jc w:val="center"/>
              <w:rPr>
                <w:sz w:val="20"/>
              </w:rPr>
            </w:pPr>
          </w:p>
        </w:tc>
        <w:tc>
          <w:tcPr>
            <w:tcW w:w="3125" w:type="dxa"/>
            <w:vAlign w:val="center"/>
          </w:tcPr>
          <w:p w14:paraId="401F093D" w14:textId="77777777" w:rsidR="009545D6" w:rsidRPr="00C35EA7" w:rsidRDefault="0034210B" w:rsidP="00C35EA7">
            <w:pPr>
              <w:jc w:val="center"/>
              <w:rPr>
                <w:sz w:val="20"/>
              </w:rPr>
            </w:pPr>
            <w:r w:rsidRPr="00C35EA7">
              <w:rPr>
                <w:sz w:val="20"/>
              </w:rPr>
              <w:t xml:space="preserve">Postcardial </w:t>
            </w:r>
            <w:r w:rsidR="00AC2D72" w:rsidRPr="00C35EA7">
              <w:rPr>
                <w:sz w:val="20"/>
              </w:rPr>
              <w:t>0</w:t>
            </w:r>
          </w:p>
        </w:tc>
        <w:tc>
          <w:tcPr>
            <w:tcW w:w="2975" w:type="dxa"/>
          </w:tcPr>
          <w:p w14:paraId="01B24780" w14:textId="77777777" w:rsidR="009545D6" w:rsidRPr="00C35EA7" w:rsidRDefault="009545D6" w:rsidP="00C35EA7">
            <w:pPr>
              <w:jc w:val="both"/>
              <w:rPr>
                <w:sz w:val="20"/>
              </w:rPr>
            </w:pPr>
            <w:r w:rsidRPr="00C35EA7">
              <w:rPr>
                <w:sz w:val="20"/>
              </w:rPr>
              <w:t>4544-4362 BC, 5635 +/- 45 BP</w:t>
            </w:r>
          </w:p>
          <w:p w14:paraId="2F6DA0EA" w14:textId="77777777" w:rsidR="009545D6" w:rsidRPr="00C35EA7" w:rsidRDefault="009545D6" w:rsidP="00C35EA7">
            <w:pPr>
              <w:jc w:val="both"/>
              <w:rPr>
                <w:sz w:val="20"/>
              </w:rPr>
            </w:pPr>
            <w:r w:rsidRPr="00C35EA7">
              <w:rPr>
                <w:sz w:val="20"/>
              </w:rPr>
              <w:t>4885-4405 BC, 5700 +/- 110 BP</w:t>
            </w:r>
          </w:p>
          <w:p w14:paraId="1BC2F952" w14:textId="77777777" w:rsidR="009545D6" w:rsidRPr="00C35EA7" w:rsidRDefault="009545D6" w:rsidP="00C35EA7">
            <w:pPr>
              <w:jc w:val="both"/>
              <w:rPr>
                <w:sz w:val="20"/>
              </w:rPr>
            </w:pPr>
            <w:r w:rsidRPr="00C35EA7">
              <w:rPr>
                <w:sz w:val="20"/>
              </w:rPr>
              <w:t>5070-4415 BC, 5800 +/- 160 BP</w:t>
            </w:r>
          </w:p>
          <w:p w14:paraId="21E36DC5" w14:textId="77777777" w:rsidR="009545D6" w:rsidRPr="00C35EA7" w:rsidRDefault="009545D6" w:rsidP="00C35EA7">
            <w:pPr>
              <w:jc w:val="both"/>
              <w:rPr>
                <w:sz w:val="20"/>
              </w:rPr>
            </w:pPr>
            <w:r w:rsidRPr="00C35EA7">
              <w:rPr>
                <w:sz w:val="20"/>
              </w:rPr>
              <w:t>4720-4530 BC, 5790 +/- 40 BP</w:t>
            </w:r>
          </w:p>
        </w:tc>
        <w:tc>
          <w:tcPr>
            <w:tcW w:w="790" w:type="dxa"/>
          </w:tcPr>
          <w:p w14:paraId="2CF6F423" w14:textId="77777777" w:rsidR="009545D6" w:rsidRDefault="009545D6" w:rsidP="00C35EA7">
            <w:pPr>
              <w:jc w:val="both"/>
            </w:pPr>
          </w:p>
        </w:tc>
      </w:tr>
      <w:tr w:rsidR="005D10B6" w14:paraId="665D2551" w14:textId="77777777" w:rsidTr="00C35EA7">
        <w:trPr>
          <w:jc w:val="center"/>
        </w:trPr>
        <w:tc>
          <w:tcPr>
            <w:tcW w:w="1073" w:type="dxa"/>
            <w:vAlign w:val="center"/>
          </w:tcPr>
          <w:p w14:paraId="490CCAC3" w14:textId="77777777" w:rsidR="0034210B" w:rsidRDefault="0034210B" w:rsidP="00C35EA7">
            <w:pPr>
              <w:jc w:val="center"/>
            </w:pPr>
            <w:r>
              <w:t>12</w:t>
            </w:r>
          </w:p>
        </w:tc>
        <w:tc>
          <w:tcPr>
            <w:tcW w:w="1855" w:type="dxa"/>
            <w:vAlign w:val="center"/>
          </w:tcPr>
          <w:p w14:paraId="0ACB7A14" w14:textId="77777777" w:rsidR="0034210B" w:rsidRPr="00C35EA7" w:rsidRDefault="0034210B" w:rsidP="00C35EA7">
            <w:pPr>
              <w:jc w:val="center"/>
              <w:rPr>
                <w:sz w:val="20"/>
              </w:rPr>
            </w:pPr>
          </w:p>
        </w:tc>
        <w:tc>
          <w:tcPr>
            <w:tcW w:w="3125" w:type="dxa"/>
            <w:vAlign w:val="center"/>
          </w:tcPr>
          <w:p w14:paraId="3B16FF92" w14:textId="77777777" w:rsidR="0034210B" w:rsidRPr="00C35EA7" w:rsidRDefault="002E33D3" w:rsidP="00C35EA7">
            <w:pPr>
              <w:jc w:val="center"/>
              <w:rPr>
                <w:sz w:val="20"/>
              </w:rPr>
            </w:pPr>
            <w:r w:rsidRPr="00C35EA7">
              <w:rPr>
                <w:sz w:val="20"/>
              </w:rPr>
              <w:t>Epicardial</w:t>
            </w:r>
          </w:p>
        </w:tc>
        <w:tc>
          <w:tcPr>
            <w:tcW w:w="2975" w:type="dxa"/>
          </w:tcPr>
          <w:p w14:paraId="7C57679E" w14:textId="77777777" w:rsidR="0034210B" w:rsidRPr="00C35EA7" w:rsidRDefault="00740B70" w:rsidP="00C35EA7">
            <w:pPr>
              <w:jc w:val="both"/>
              <w:rPr>
                <w:i/>
                <w:sz w:val="20"/>
              </w:rPr>
            </w:pPr>
            <w:r w:rsidRPr="00C35EA7">
              <w:rPr>
                <w:i/>
                <w:sz w:val="20"/>
              </w:rPr>
              <w:t>a faire</w:t>
            </w:r>
          </w:p>
        </w:tc>
        <w:tc>
          <w:tcPr>
            <w:tcW w:w="790" w:type="dxa"/>
          </w:tcPr>
          <w:p w14:paraId="402F0199" w14:textId="77777777" w:rsidR="0034210B" w:rsidRDefault="0034210B" w:rsidP="00C35EA7">
            <w:pPr>
              <w:jc w:val="both"/>
            </w:pPr>
          </w:p>
        </w:tc>
      </w:tr>
      <w:tr w:rsidR="005D10B6" w14:paraId="199858A6" w14:textId="77777777" w:rsidTr="00C35EA7">
        <w:trPr>
          <w:jc w:val="center"/>
        </w:trPr>
        <w:tc>
          <w:tcPr>
            <w:tcW w:w="1073" w:type="dxa"/>
            <w:vAlign w:val="center"/>
          </w:tcPr>
          <w:p w14:paraId="1E6D935B" w14:textId="77777777" w:rsidR="0034210B" w:rsidRDefault="0034210B" w:rsidP="00C35EA7">
            <w:pPr>
              <w:jc w:val="center"/>
            </w:pPr>
            <w:r>
              <w:t>13</w:t>
            </w:r>
          </w:p>
        </w:tc>
        <w:tc>
          <w:tcPr>
            <w:tcW w:w="1855" w:type="dxa"/>
            <w:vAlign w:val="center"/>
          </w:tcPr>
          <w:p w14:paraId="6CBAD85B" w14:textId="77777777" w:rsidR="0034210B" w:rsidRPr="00C35EA7" w:rsidRDefault="0034210B" w:rsidP="00C35EA7">
            <w:pPr>
              <w:jc w:val="center"/>
              <w:rPr>
                <w:sz w:val="20"/>
              </w:rPr>
            </w:pPr>
          </w:p>
        </w:tc>
        <w:tc>
          <w:tcPr>
            <w:tcW w:w="3125" w:type="dxa"/>
            <w:vAlign w:val="center"/>
          </w:tcPr>
          <w:p w14:paraId="570B1424" w14:textId="77777777" w:rsidR="0034210B" w:rsidRPr="00C35EA7" w:rsidRDefault="002E33D3" w:rsidP="00C35EA7">
            <w:pPr>
              <w:jc w:val="center"/>
              <w:rPr>
                <w:sz w:val="20"/>
              </w:rPr>
            </w:pPr>
            <w:r w:rsidRPr="00C35EA7">
              <w:rPr>
                <w:sz w:val="20"/>
              </w:rPr>
              <w:t>Epicardial</w:t>
            </w:r>
          </w:p>
        </w:tc>
        <w:tc>
          <w:tcPr>
            <w:tcW w:w="2975" w:type="dxa"/>
          </w:tcPr>
          <w:p w14:paraId="5F10974C" w14:textId="77777777" w:rsidR="0034210B" w:rsidRPr="00C35EA7" w:rsidRDefault="00740B70" w:rsidP="00C35EA7">
            <w:pPr>
              <w:jc w:val="both"/>
              <w:rPr>
                <w:i/>
                <w:sz w:val="20"/>
              </w:rPr>
            </w:pPr>
            <w:r w:rsidRPr="00C35EA7">
              <w:rPr>
                <w:i/>
                <w:sz w:val="20"/>
              </w:rPr>
              <w:t>a faire</w:t>
            </w:r>
          </w:p>
        </w:tc>
        <w:tc>
          <w:tcPr>
            <w:tcW w:w="790" w:type="dxa"/>
          </w:tcPr>
          <w:p w14:paraId="1A891FDE" w14:textId="77777777" w:rsidR="0034210B" w:rsidRDefault="0034210B" w:rsidP="00C35EA7">
            <w:pPr>
              <w:jc w:val="both"/>
            </w:pPr>
          </w:p>
        </w:tc>
      </w:tr>
      <w:tr w:rsidR="005D10B6" w14:paraId="014A8B3B" w14:textId="77777777" w:rsidTr="00C35EA7">
        <w:trPr>
          <w:jc w:val="center"/>
        </w:trPr>
        <w:tc>
          <w:tcPr>
            <w:tcW w:w="1073" w:type="dxa"/>
            <w:vAlign w:val="center"/>
          </w:tcPr>
          <w:p w14:paraId="048D9959" w14:textId="77777777" w:rsidR="0034210B" w:rsidRDefault="0034210B" w:rsidP="00C35EA7">
            <w:pPr>
              <w:jc w:val="center"/>
            </w:pPr>
            <w:r>
              <w:t>14</w:t>
            </w:r>
          </w:p>
        </w:tc>
        <w:tc>
          <w:tcPr>
            <w:tcW w:w="1855" w:type="dxa"/>
            <w:vAlign w:val="center"/>
          </w:tcPr>
          <w:p w14:paraId="474091EC" w14:textId="77777777" w:rsidR="0034210B" w:rsidRPr="00C35EA7" w:rsidRDefault="0034210B" w:rsidP="00C35EA7">
            <w:pPr>
              <w:jc w:val="center"/>
              <w:rPr>
                <w:sz w:val="20"/>
              </w:rPr>
            </w:pPr>
          </w:p>
        </w:tc>
        <w:tc>
          <w:tcPr>
            <w:tcW w:w="3125" w:type="dxa"/>
            <w:vAlign w:val="center"/>
          </w:tcPr>
          <w:p w14:paraId="132AD31E" w14:textId="77777777" w:rsidR="0034210B" w:rsidRPr="00C35EA7" w:rsidRDefault="002E33D3" w:rsidP="00C35EA7">
            <w:pPr>
              <w:jc w:val="center"/>
              <w:rPr>
                <w:sz w:val="20"/>
              </w:rPr>
            </w:pPr>
            <w:r w:rsidRPr="00C35EA7">
              <w:rPr>
                <w:sz w:val="20"/>
              </w:rPr>
              <w:t>Epicardial</w:t>
            </w:r>
          </w:p>
        </w:tc>
        <w:tc>
          <w:tcPr>
            <w:tcW w:w="2975" w:type="dxa"/>
          </w:tcPr>
          <w:p w14:paraId="6CF1EB34" w14:textId="77777777" w:rsidR="0034210B" w:rsidRPr="00C35EA7" w:rsidRDefault="00740B70" w:rsidP="00C35EA7">
            <w:pPr>
              <w:jc w:val="both"/>
              <w:rPr>
                <w:i/>
                <w:sz w:val="20"/>
              </w:rPr>
            </w:pPr>
            <w:r w:rsidRPr="00C35EA7">
              <w:rPr>
                <w:i/>
                <w:sz w:val="20"/>
              </w:rPr>
              <w:t>a faire</w:t>
            </w:r>
          </w:p>
        </w:tc>
        <w:tc>
          <w:tcPr>
            <w:tcW w:w="790" w:type="dxa"/>
          </w:tcPr>
          <w:p w14:paraId="17D92AC5" w14:textId="77777777" w:rsidR="0034210B" w:rsidRDefault="0034210B" w:rsidP="00C35EA7">
            <w:pPr>
              <w:jc w:val="both"/>
            </w:pPr>
          </w:p>
        </w:tc>
      </w:tr>
      <w:tr w:rsidR="005D10B6" w14:paraId="5D69FFDC" w14:textId="77777777" w:rsidTr="00C35EA7">
        <w:trPr>
          <w:jc w:val="center"/>
        </w:trPr>
        <w:tc>
          <w:tcPr>
            <w:tcW w:w="1073" w:type="dxa"/>
            <w:vAlign w:val="center"/>
          </w:tcPr>
          <w:p w14:paraId="23CC0ABC" w14:textId="77777777" w:rsidR="0034210B" w:rsidRDefault="0034210B" w:rsidP="00C35EA7">
            <w:pPr>
              <w:jc w:val="center"/>
            </w:pPr>
            <w:r>
              <w:t>15</w:t>
            </w:r>
          </w:p>
        </w:tc>
        <w:tc>
          <w:tcPr>
            <w:tcW w:w="1855" w:type="dxa"/>
            <w:vAlign w:val="center"/>
          </w:tcPr>
          <w:p w14:paraId="65C49FE5" w14:textId="77777777" w:rsidR="0034210B" w:rsidRPr="00C35EA7" w:rsidRDefault="0034210B" w:rsidP="00C35EA7">
            <w:pPr>
              <w:jc w:val="center"/>
              <w:rPr>
                <w:sz w:val="20"/>
              </w:rPr>
            </w:pPr>
          </w:p>
        </w:tc>
        <w:tc>
          <w:tcPr>
            <w:tcW w:w="3125" w:type="dxa"/>
            <w:vAlign w:val="center"/>
          </w:tcPr>
          <w:p w14:paraId="4336F21D" w14:textId="77777777" w:rsidR="0034210B" w:rsidRPr="00C35EA7" w:rsidRDefault="002E33D3" w:rsidP="00C35EA7">
            <w:pPr>
              <w:jc w:val="center"/>
              <w:rPr>
                <w:sz w:val="20"/>
              </w:rPr>
            </w:pPr>
            <w:r w:rsidRPr="00C35EA7">
              <w:rPr>
                <w:sz w:val="20"/>
              </w:rPr>
              <w:t>Epicardial</w:t>
            </w:r>
          </w:p>
        </w:tc>
        <w:tc>
          <w:tcPr>
            <w:tcW w:w="2975" w:type="dxa"/>
          </w:tcPr>
          <w:p w14:paraId="2DF3237E" w14:textId="77777777" w:rsidR="0034210B" w:rsidRPr="00C35EA7" w:rsidRDefault="00740B70" w:rsidP="00C35EA7">
            <w:pPr>
              <w:jc w:val="both"/>
              <w:rPr>
                <w:i/>
                <w:sz w:val="20"/>
              </w:rPr>
            </w:pPr>
            <w:r w:rsidRPr="00C35EA7">
              <w:rPr>
                <w:i/>
                <w:sz w:val="20"/>
              </w:rPr>
              <w:t>a faire</w:t>
            </w:r>
          </w:p>
        </w:tc>
        <w:tc>
          <w:tcPr>
            <w:tcW w:w="790" w:type="dxa"/>
          </w:tcPr>
          <w:p w14:paraId="63A57442" w14:textId="77777777" w:rsidR="0034210B" w:rsidRDefault="0034210B" w:rsidP="00C35EA7">
            <w:pPr>
              <w:jc w:val="both"/>
            </w:pPr>
          </w:p>
        </w:tc>
      </w:tr>
      <w:tr w:rsidR="005D10B6" w14:paraId="7BB9E397" w14:textId="77777777" w:rsidTr="00C35EA7">
        <w:trPr>
          <w:jc w:val="center"/>
        </w:trPr>
        <w:tc>
          <w:tcPr>
            <w:tcW w:w="1073" w:type="dxa"/>
            <w:vAlign w:val="center"/>
          </w:tcPr>
          <w:p w14:paraId="46898CBD" w14:textId="77777777" w:rsidR="0034210B" w:rsidRDefault="0034210B" w:rsidP="00C35EA7">
            <w:pPr>
              <w:jc w:val="center"/>
            </w:pPr>
            <w:r>
              <w:t>16</w:t>
            </w:r>
          </w:p>
        </w:tc>
        <w:tc>
          <w:tcPr>
            <w:tcW w:w="1855" w:type="dxa"/>
            <w:vAlign w:val="center"/>
          </w:tcPr>
          <w:p w14:paraId="25E90521" w14:textId="77777777" w:rsidR="0034210B" w:rsidRPr="00C35EA7" w:rsidRDefault="0034210B" w:rsidP="00C35EA7">
            <w:pPr>
              <w:jc w:val="center"/>
              <w:rPr>
                <w:sz w:val="20"/>
              </w:rPr>
            </w:pPr>
          </w:p>
        </w:tc>
        <w:tc>
          <w:tcPr>
            <w:tcW w:w="3125" w:type="dxa"/>
            <w:vAlign w:val="center"/>
          </w:tcPr>
          <w:p w14:paraId="77768DFD" w14:textId="77777777" w:rsidR="0034210B" w:rsidRPr="00C35EA7" w:rsidRDefault="002E33D3" w:rsidP="00C35EA7">
            <w:pPr>
              <w:jc w:val="center"/>
              <w:rPr>
                <w:sz w:val="20"/>
              </w:rPr>
            </w:pPr>
            <w:r w:rsidRPr="00C35EA7">
              <w:rPr>
                <w:sz w:val="20"/>
              </w:rPr>
              <w:t>stérile</w:t>
            </w:r>
          </w:p>
        </w:tc>
        <w:tc>
          <w:tcPr>
            <w:tcW w:w="2975" w:type="dxa"/>
          </w:tcPr>
          <w:p w14:paraId="1A321C4C" w14:textId="77777777" w:rsidR="0034210B" w:rsidRPr="00C35EA7" w:rsidRDefault="00740B70" w:rsidP="00C35EA7">
            <w:pPr>
              <w:jc w:val="both"/>
              <w:rPr>
                <w:i/>
                <w:sz w:val="20"/>
              </w:rPr>
            </w:pPr>
            <w:r w:rsidRPr="00C35EA7">
              <w:rPr>
                <w:i/>
                <w:sz w:val="20"/>
              </w:rPr>
              <w:t>a faire</w:t>
            </w:r>
          </w:p>
        </w:tc>
        <w:tc>
          <w:tcPr>
            <w:tcW w:w="790" w:type="dxa"/>
          </w:tcPr>
          <w:p w14:paraId="0F744CFB" w14:textId="77777777" w:rsidR="0034210B" w:rsidRDefault="0034210B" w:rsidP="00C35EA7">
            <w:pPr>
              <w:jc w:val="both"/>
            </w:pPr>
          </w:p>
        </w:tc>
      </w:tr>
      <w:tr w:rsidR="005D10B6" w14:paraId="4AE65960" w14:textId="77777777" w:rsidTr="00C35EA7">
        <w:trPr>
          <w:jc w:val="center"/>
        </w:trPr>
        <w:tc>
          <w:tcPr>
            <w:tcW w:w="1073" w:type="dxa"/>
            <w:vAlign w:val="center"/>
          </w:tcPr>
          <w:p w14:paraId="255D10B7" w14:textId="77777777" w:rsidR="0034210B" w:rsidRDefault="0034210B" w:rsidP="00C35EA7">
            <w:pPr>
              <w:jc w:val="center"/>
            </w:pPr>
            <w:r>
              <w:t>17</w:t>
            </w:r>
          </w:p>
        </w:tc>
        <w:tc>
          <w:tcPr>
            <w:tcW w:w="1855" w:type="dxa"/>
            <w:vAlign w:val="center"/>
          </w:tcPr>
          <w:p w14:paraId="7E5715DE" w14:textId="77777777" w:rsidR="0034210B" w:rsidRPr="00C35EA7" w:rsidRDefault="0034210B" w:rsidP="00C35EA7">
            <w:pPr>
              <w:jc w:val="center"/>
              <w:rPr>
                <w:sz w:val="20"/>
              </w:rPr>
            </w:pPr>
          </w:p>
        </w:tc>
        <w:tc>
          <w:tcPr>
            <w:tcW w:w="3125" w:type="dxa"/>
            <w:vAlign w:val="center"/>
          </w:tcPr>
          <w:p w14:paraId="6DEEDA3C" w14:textId="77777777" w:rsidR="0034210B" w:rsidRPr="00C35EA7" w:rsidRDefault="002E33D3" w:rsidP="00C35EA7">
            <w:pPr>
              <w:jc w:val="center"/>
              <w:rPr>
                <w:sz w:val="20"/>
              </w:rPr>
            </w:pPr>
            <w:r w:rsidRPr="00C35EA7">
              <w:rPr>
                <w:sz w:val="20"/>
              </w:rPr>
              <w:t>Cardial final</w:t>
            </w:r>
          </w:p>
        </w:tc>
        <w:tc>
          <w:tcPr>
            <w:tcW w:w="2975" w:type="dxa"/>
          </w:tcPr>
          <w:p w14:paraId="7F3721E9" w14:textId="77777777" w:rsidR="0034210B" w:rsidRPr="00C35EA7" w:rsidRDefault="00740B70" w:rsidP="00C35EA7">
            <w:pPr>
              <w:jc w:val="both"/>
              <w:rPr>
                <w:i/>
                <w:sz w:val="20"/>
              </w:rPr>
            </w:pPr>
            <w:r w:rsidRPr="00C35EA7">
              <w:rPr>
                <w:i/>
                <w:sz w:val="20"/>
              </w:rPr>
              <w:t>a faire</w:t>
            </w:r>
          </w:p>
        </w:tc>
        <w:tc>
          <w:tcPr>
            <w:tcW w:w="790" w:type="dxa"/>
          </w:tcPr>
          <w:p w14:paraId="011CDA10" w14:textId="77777777" w:rsidR="0034210B" w:rsidRDefault="0034210B" w:rsidP="00C35EA7">
            <w:pPr>
              <w:jc w:val="both"/>
            </w:pPr>
          </w:p>
        </w:tc>
      </w:tr>
      <w:tr w:rsidR="005D10B6" w14:paraId="46BD5366" w14:textId="77777777" w:rsidTr="00C35EA7">
        <w:trPr>
          <w:jc w:val="center"/>
        </w:trPr>
        <w:tc>
          <w:tcPr>
            <w:tcW w:w="1073" w:type="dxa"/>
            <w:vAlign w:val="center"/>
          </w:tcPr>
          <w:p w14:paraId="01FF8F3F" w14:textId="77777777" w:rsidR="0034210B" w:rsidRDefault="00EA5812" w:rsidP="00C35EA7">
            <w:pPr>
              <w:jc w:val="center"/>
            </w:pPr>
            <w:r>
              <w:t>18</w:t>
            </w:r>
          </w:p>
        </w:tc>
        <w:tc>
          <w:tcPr>
            <w:tcW w:w="1855" w:type="dxa"/>
            <w:vAlign w:val="center"/>
          </w:tcPr>
          <w:p w14:paraId="44271AE2" w14:textId="77777777" w:rsidR="0034210B" w:rsidRPr="00C35EA7" w:rsidRDefault="0034210B" w:rsidP="00C35EA7">
            <w:pPr>
              <w:jc w:val="center"/>
              <w:rPr>
                <w:sz w:val="20"/>
              </w:rPr>
            </w:pPr>
          </w:p>
        </w:tc>
        <w:tc>
          <w:tcPr>
            <w:tcW w:w="3125" w:type="dxa"/>
            <w:vAlign w:val="center"/>
          </w:tcPr>
          <w:p w14:paraId="2B3F3662" w14:textId="77777777" w:rsidR="0034210B" w:rsidRPr="00C35EA7" w:rsidRDefault="002E33D3" w:rsidP="00C35EA7">
            <w:pPr>
              <w:jc w:val="center"/>
              <w:rPr>
                <w:sz w:val="20"/>
              </w:rPr>
            </w:pPr>
            <w:r w:rsidRPr="00C35EA7">
              <w:rPr>
                <w:sz w:val="20"/>
              </w:rPr>
              <w:t>Cardial plein</w:t>
            </w:r>
          </w:p>
        </w:tc>
        <w:tc>
          <w:tcPr>
            <w:tcW w:w="2975" w:type="dxa"/>
          </w:tcPr>
          <w:p w14:paraId="331615C2" w14:textId="77777777" w:rsidR="0034210B" w:rsidRPr="00C35EA7" w:rsidRDefault="00740B70" w:rsidP="00C35EA7">
            <w:pPr>
              <w:jc w:val="both"/>
              <w:rPr>
                <w:i/>
                <w:strike/>
                <w:sz w:val="20"/>
              </w:rPr>
            </w:pPr>
            <w:r w:rsidRPr="00C35EA7">
              <w:rPr>
                <w:i/>
                <w:strike/>
                <w:sz w:val="20"/>
              </w:rPr>
              <w:t>a faire</w:t>
            </w:r>
          </w:p>
        </w:tc>
        <w:tc>
          <w:tcPr>
            <w:tcW w:w="790" w:type="dxa"/>
          </w:tcPr>
          <w:p w14:paraId="714D8A3E" w14:textId="39E2DB80" w:rsidR="0034210B" w:rsidRDefault="00000000" w:rsidP="00C35EA7">
            <w:pPr>
              <w:jc w:val="both"/>
            </w:pPr>
            <w:hyperlink r:id="rId5690" w:anchor="Sit_Can_Sadurni_s_c18" w:history="1">
              <w:r w:rsidR="00EA5812" w:rsidRPr="00C35EA7">
                <w:rPr>
                  <w:rStyle w:val="Hyperlink"/>
                  <w:lang w:val="fr-FR"/>
                </w:rPr>
                <w:t>18</w:t>
              </w:r>
            </w:hyperlink>
          </w:p>
        </w:tc>
      </w:tr>
      <w:tr w:rsidR="005D10B6" w14:paraId="784C551B" w14:textId="77777777" w:rsidTr="00C35EA7">
        <w:trPr>
          <w:jc w:val="center"/>
        </w:trPr>
        <w:tc>
          <w:tcPr>
            <w:tcW w:w="1073" w:type="dxa"/>
            <w:vAlign w:val="center"/>
          </w:tcPr>
          <w:p w14:paraId="68355907" w14:textId="77777777" w:rsidR="009F383B" w:rsidRDefault="009F383B" w:rsidP="00C35EA7">
            <w:pPr>
              <w:jc w:val="center"/>
            </w:pPr>
            <w:r>
              <w:t>19</w:t>
            </w:r>
          </w:p>
        </w:tc>
        <w:tc>
          <w:tcPr>
            <w:tcW w:w="1855" w:type="dxa"/>
            <w:vAlign w:val="center"/>
          </w:tcPr>
          <w:p w14:paraId="61A54DBD" w14:textId="77777777" w:rsidR="009F383B" w:rsidRPr="00C35EA7" w:rsidRDefault="009F383B" w:rsidP="00C35EA7">
            <w:pPr>
              <w:jc w:val="center"/>
              <w:rPr>
                <w:sz w:val="20"/>
              </w:rPr>
            </w:pPr>
          </w:p>
        </w:tc>
        <w:tc>
          <w:tcPr>
            <w:tcW w:w="3125" w:type="dxa"/>
            <w:vAlign w:val="center"/>
          </w:tcPr>
          <w:p w14:paraId="1DA43097" w14:textId="77777777" w:rsidR="009F383B" w:rsidRDefault="002E33D3" w:rsidP="00C35EA7">
            <w:pPr>
              <w:jc w:val="center"/>
            </w:pPr>
            <w:r w:rsidRPr="00C35EA7">
              <w:rPr>
                <w:sz w:val="20"/>
              </w:rPr>
              <w:t>Mesolithique d'Osques et Denticules</w:t>
            </w:r>
          </w:p>
        </w:tc>
        <w:tc>
          <w:tcPr>
            <w:tcW w:w="2975" w:type="dxa"/>
          </w:tcPr>
          <w:p w14:paraId="3EE8DE08" w14:textId="77777777" w:rsidR="009F383B" w:rsidRPr="00C35EA7" w:rsidRDefault="00740B70" w:rsidP="00C35EA7">
            <w:pPr>
              <w:jc w:val="both"/>
              <w:rPr>
                <w:i/>
                <w:sz w:val="20"/>
              </w:rPr>
            </w:pPr>
            <w:r w:rsidRPr="00C35EA7">
              <w:rPr>
                <w:i/>
                <w:sz w:val="20"/>
              </w:rPr>
              <w:t>a faire</w:t>
            </w:r>
          </w:p>
        </w:tc>
        <w:tc>
          <w:tcPr>
            <w:tcW w:w="790" w:type="dxa"/>
          </w:tcPr>
          <w:p w14:paraId="069AB632" w14:textId="4A6652ED" w:rsidR="009F383B" w:rsidRDefault="00000000" w:rsidP="00C35EA7">
            <w:pPr>
              <w:jc w:val="both"/>
            </w:pPr>
            <w:hyperlink r:id="rId5691" w:anchor="Sit_Can_Sadurni_s_c19" w:history="1">
              <w:r w:rsidR="009F383B" w:rsidRPr="000319FC">
                <w:rPr>
                  <w:rStyle w:val="Hyperlink"/>
                </w:rPr>
                <w:t>19</w:t>
              </w:r>
            </w:hyperlink>
          </w:p>
        </w:tc>
      </w:tr>
      <w:tr w:rsidR="005D10B6" w14:paraId="1BBBB1E9" w14:textId="77777777" w:rsidTr="00C35EA7">
        <w:trPr>
          <w:jc w:val="center"/>
        </w:trPr>
        <w:tc>
          <w:tcPr>
            <w:tcW w:w="1073" w:type="dxa"/>
            <w:vAlign w:val="center"/>
          </w:tcPr>
          <w:p w14:paraId="2369EED0" w14:textId="77777777" w:rsidR="009F383B" w:rsidRDefault="009F383B" w:rsidP="00C35EA7">
            <w:pPr>
              <w:jc w:val="center"/>
            </w:pPr>
            <w:r>
              <w:t>20</w:t>
            </w:r>
          </w:p>
        </w:tc>
        <w:tc>
          <w:tcPr>
            <w:tcW w:w="1855" w:type="dxa"/>
            <w:vAlign w:val="center"/>
          </w:tcPr>
          <w:p w14:paraId="31FB5ABC" w14:textId="77777777" w:rsidR="009F383B" w:rsidRPr="00C35EA7" w:rsidRDefault="009F383B" w:rsidP="00C35EA7">
            <w:pPr>
              <w:jc w:val="center"/>
              <w:rPr>
                <w:sz w:val="20"/>
              </w:rPr>
            </w:pPr>
            <w:r w:rsidRPr="00C35EA7">
              <w:rPr>
                <w:sz w:val="20"/>
              </w:rPr>
              <w:t>Mesolithique</w:t>
            </w:r>
          </w:p>
        </w:tc>
        <w:tc>
          <w:tcPr>
            <w:tcW w:w="3125" w:type="dxa"/>
            <w:vAlign w:val="center"/>
          </w:tcPr>
          <w:p w14:paraId="12D4A87B" w14:textId="77777777" w:rsidR="009F383B" w:rsidRDefault="00740B70" w:rsidP="00C35EA7">
            <w:pPr>
              <w:jc w:val="center"/>
            </w:pPr>
            <w:r w:rsidRPr="00C35EA7">
              <w:rPr>
                <w:sz w:val="20"/>
              </w:rPr>
              <w:t>Mesolithique d'Osques et Denticules</w:t>
            </w:r>
          </w:p>
        </w:tc>
        <w:tc>
          <w:tcPr>
            <w:tcW w:w="2975" w:type="dxa"/>
          </w:tcPr>
          <w:p w14:paraId="0350236B" w14:textId="77777777" w:rsidR="009F383B" w:rsidRPr="00C35EA7" w:rsidRDefault="009F383B" w:rsidP="00C35EA7">
            <w:pPr>
              <w:jc w:val="both"/>
              <w:rPr>
                <w:sz w:val="20"/>
              </w:rPr>
            </w:pPr>
            <w:r w:rsidRPr="00C35EA7">
              <w:rPr>
                <w:sz w:val="20"/>
              </w:rPr>
              <w:t xml:space="preserve">6330-6320 </w:t>
            </w:r>
            <w:r w:rsidR="00740B70" w:rsidRPr="00C35EA7">
              <w:rPr>
                <w:sz w:val="20"/>
              </w:rPr>
              <w:t xml:space="preserve">et 6230-6090 </w:t>
            </w:r>
            <w:r w:rsidRPr="00C35EA7">
              <w:rPr>
                <w:sz w:val="20"/>
              </w:rPr>
              <w:t>BC</w:t>
            </w:r>
            <w:r w:rsidR="00740B70" w:rsidRPr="00C35EA7">
              <w:rPr>
                <w:sz w:val="20"/>
              </w:rPr>
              <w:t>,</w:t>
            </w:r>
            <w:r w:rsidR="00E22EE3" w:rsidRPr="00C35EA7">
              <w:rPr>
                <w:sz w:val="20"/>
              </w:rPr>
              <w:t xml:space="preserve"> </w:t>
            </w:r>
            <w:r w:rsidRPr="00C35EA7">
              <w:rPr>
                <w:sz w:val="20"/>
              </w:rPr>
              <w:t xml:space="preserve">7320 </w:t>
            </w:r>
            <w:r w:rsidR="00F15BB2" w:rsidRPr="00C35EA7">
              <w:rPr>
                <w:sz w:val="20"/>
              </w:rPr>
              <w:t>+/-</w:t>
            </w:r>
            <w:r w:rsidRPr="00C35EA7">
              <w:rPr>
                <w:sz w:val="20"/>
              </w:rPr>
              <w:t xml:space="preserve"> 50</w:t>
            </w:r>
            <w:r w:rsidR="0052422B" w:rsidRPr="00C35EA7">
              <w:rPr>
                <w:sz w:val="20"/>
              </w:rPr>
              <w:t xml:space="preserve"> BP</w:t>
            </w:r>
          </w:p>
        </w:tc>
        <w:tc>
          <w:tcPr>
            <w:tcW w:w="790" w:type="dxa"/>
          </w:tcPr>
          <w:p w14:paraId="346B8435" w14:textId="79097897" w:rsidR="009F383B" w:rsidRDefault="00000000" w:rsidP="00C35EA7">
            <w:pPr>
              <w:jc w:val="both"/>
            </w:pPr>
            <w:hyperlink r:id="rId5692" w:anchor="Sit_Can_Sadurni_s_c20" w:history="1">
              <w:r w:rsidR="009F383B" w:rsidRPr="00113199">
                <w:rPr>
                  <w:rStyle w:val="Hyperlink"/>
                </w:rPr>
                <w:t>20</w:t>
              </w:r>
            </w:hyperlink>
          </w:p>
        </w:tc>
      </w:tr>
      <w:tr w:rsidR="005D10B6" w14:paraId="7688BC92" w14:textId="77777777" w:rsidTr="00C35EA7">
        <w:trPr>
          <w:jc w:val="center"/>
        </w:trPr>
        <w:tc>
          <w:tcPr>
            <w:tcW w:w="1073" w:type="dxa"/>
            <w:vAlign w:val="center"/>
          </w:tcPr>
          <w:p w14:paraId="0AA4FB29" w14:textId="77777777" w:rsidR="00740B70" w:rsidRDefault="00740B70" w:rsidP="00C35EA7">
            <w:pPr>
              <w:jc w:val="center"/>
            </w:pPr>
            <w:r>
              <w:t>21</w:t>
            </w:r>
          </w:p>
        </w:tc>
        <w:tc>
          <w:tcPr>
            <w:tcW w:w="1855" w:type="dxa"/>
            <w:vAlign w:val="center"/>
          </w:tcPr>
          <w:p w14:paraId="7643FA41" w14:textId="77777777" w:rsidR="00740B70" w:rsidRPr="00C35EA7" w:rsidRDefault="00A30D11" w:rsidP="00C35EA7">
            <w:pPr>
              <w:jc w:val="center"/>
              <w:rPr>
                <w:sz w:val="20"/>
              </w:rPr>
            </w:pPr>
            <w:r w:rsidRPr="00C35EA7">
              <w:rPr>
                <w:sz w:val="20"/>
              </w:rPr>
              <w:t>Epipaleolithique</w:t>
            </w:r>
          </w:p>
        </w:tc>
        <w:tc>
          <w:tcPr>
            <w:tcW w:w="3125" w:type="dxa"/>
            <w:vAlign w:val="center"/>
          </w:tcPr>
          <w:p w14:paraId="28E48FD1" w14:textId="77777777" w:rsidR="00740B70" w:rsidRPr="00C35EA7" w:rsidRDefault="00740B70" w:rsidP="00C35EA7">
            <w:pPr>
              <w:jc w:val="center"/>
              <w:rPr>
                <w:sz w:val="20"/>
              </w:rPr>
            </w:pPr>
            <w:r w:rsidRPr="00C35EA7">
              <w:rPr>
                <w:sz w:val="20"/>
              </w:rPr>
              <w:t>Epipaleolithique geometrique</w:t>
            </w:r>
          </w:p>
        </w:tc>
        <w:tc>
          <w:tcPr>
            <w:tcW w:w="2975" w:type="dxa"/>
          </w:tcPr>
          <w:p w14:paraId="636E16AC" w14:textId="77777777" w:rsidR="00740B70" w:rsidRPr="00C35EA7" w:rsidRDefault="00740B70" w:rsidP="00C35EA7">
            <w:pPr>
              <w:jc w:val="both"/>
              <w:rPr>
                <w:sz w:val="20"/>
              </w:rPr>
            </w:pPr>
            <w:r w:rsidRPr="00C35EA7">
              <w:rPr>
                <w:sz w:val="20"/>
              </w:rPr>
              <w:t>8730-8540 BC, 9360 +/- 40 BP</w:t>
            </w:r>
          </w:p>
        </w:tc>
        <w:tc>
          <w:tcPr>
            <w:tcW w:w="790" w:type="dxa"/>
          </w:tcPr>
          <w:p w14:paraId="1168A4D8" w14:textId="77777777" w:rsidR="00740B70" w:rsidRDefault="00740B70" w:rsidP="00C35EA7">
            <w:pPr>
              <w:jc w:val="both"/>
            </w:pPr>
          </w:p>
        </w:tc>
      </w:tr>
      <w:tr w:rsidR="005D10B6" w14:paraId="0A869B79" w14:textId="77777777" w:rsidTr="00C35EA7">
        <w:trPr>
          <w:jc w:val="center"/>
        </w:trPr>
        <w:tc>
          <w:tcPr>
            <w:tcW w:w="1073" w:type="dxa"/>
            <w:vAlign w:val="center"/>
          </w:tcPr>
          <w:p w14:paraId="76B71F87" w14:textId="77777777" w:rsidR="00740B70" w:rsidRDefault="00740B70" w:rsidP="00C35EA7">
            <w:pPr>
              <w:jc w:val="center"/>
            </w:pPr>
            <w:r>
              <w:t>21E6</w:t>
            </w:r>
          </w:p>
        </w:tc>
        <w:tc>
          <w:tcPr>
            <w:tcW w:w="1855" w:type="dxa"/>
            <w:vAlign w:val="center"/>
          </w:tcPr>
          <w:p w14:paraId="6A416CDC" w14:textId="77777777" w:rsidR="00740B70" w:rsidRPr="00C35EA7" w:rsidRDefault="00A30D11" w:rsidP="00C35EA7">
            <w:pPr>
              <w:jc w:val="center"/>
              <w:rPr>
                <w:sz w:val="20"/>
              </w:rPr>
            </w:pPr>
            <w:r w:rsidRPr="00C35EA7">
              <w:rPr>
                <w:sz w:val="20"/>
              </w:rPr>
              <w:t>Epipaleolithique</w:t>
            </w:r>
          </w:p>
        </w:tc>
        <w:tc>
          <w:tcPr>
            <w:tcW w:w="3125" w:type="dxa"/>
            <w:vAlign w:val="center"/>
          </w:tcPr>
          <w:p w14:paraId="6AFA26A3" w14:textId="77777777" w:rsidR="00740B70" w:rsidRPr="00C35EA7" w:rsidRDefault="00740B70" w:rsidP="00C35EA7">
            <w:pPr>
              <w:jc w:val="center"/>
              <w:rPr>
                <w:sz w:val="20"/>
              </w:rPr>
            </w:pPr>
            <w:r w:rsidRPr="00C35EA7">
              <w:rPr>
                <w:sz w:val="20"/>
              </w:rPr>
              <w:t>Epipaleolithique mirolaminaire</w:t>
            </w:r>
          </w:p>
        </w:tc>
        <w:tc>
          <w:tcPr>
            <w:tcW w:w="2975" w:type="dxa"/>
          </w:tcPr>
          <w:p w14:paraId="19A91894" w14:textId="77777777" w:rsidR="00740B70" w:rsidRPr="00C35EA7" w:rsidRDefault="00740B70" w:rsidP="00C35EA7">
            <w:pPr>
              <w:jc w:val="both"/>
              <w:rPr>
                <w:sz w:val="20"/>
              </w:rPr>
            </w:pPr>
            <w:r w:rsidRPr="00C35EA7">
              <w:rPr>
                <w:sz w:val="20"/>
              </w:rPr>
              <w:t>10840-10410 et 10320-10290 BC, 10540 +/- 60 BP</w:t>
            </w:r>
          </w:p>
        </w:tc>
        <w:tc>
          <w:tcPr>
            <w:tcW w:w="790" w:type="dxa"/>
          </w:tcPr>
          <w:p w14:paraId="0720A5D5" w14:textId="77777777" w:rsidR="00740B70" w:rsidRDefault="00740B70" w:rsidP="00C35EA7">
            <w:pPr>
              <w:jc w:val="both"/>
            </w:pPr>
          </w:p>
        </w:tc>
      </w:tr>
      <w:tr w:rsidR="005D10B6" w14:paraId="4E361C50" w14:textId="77777777" w:rsidTr="00C35EA7">
        <w:trPr>
          <w:jc w:val="center"/>
        </w:trPr>
        <w:tc>
          <w:tcPr>
            <w:tcW w:w="1073" w:type="dxa"/>
            <w:vAlign w:val="center"/>
          </w:tcPr>
          <w:p w14:paraId="6907222F" w14:textId="77777777" w:rsidR="00740B70" w:rsidRDefault="00740B70" w:rsidP="00C35EA7">
            <w:pPr>
              <w:jc w:val="center"/>
            </w:pPr>
            <w:r>
              <w:t>22</w:t>
            </w:r>
          </w:p>
        </w:tc>
        <w:tc>
          <w:tcPr>
            <w:tcW w:w="1855" w:type="dxa"/>
            <w:vAlign w:val="center"/>
          </w:tcPr>
          <w:p w14:paraId="51B74BE0" w14:textId="77777777" w:rsidR="00740B70" w:rsidRPr="00C35EA7" w:rsidRDefault="00740B70" w:rsidP="00C35EA7">
            <w:pPr>
              <w:jc w:val="center"/>
              <w:rPr>
                <w:sz w:val="20"/>
              </w:rPr>
            </w:pPr>
          </w:p>
        </w:tc>
        <w:tc>
          <w:tcPr>
            <w:tcW w:w="3125" w:type="dxa"/>
            <w:vAlign w:val="center"/>
          </w:tcPr>
          <w:p w14:paraId="7FE6B24D" w14:textId="77777777" w:rsidR="00740B70" w:rsidRPr="00C35EA7" w:rsidRDefault="00740B70" w:rsidP="00C35EA7">
            <w:pPr>
              <w:jc w:val="center"/>
              <w:rPr>
                <w:sz w:val="20"/>
              </w:rPr>
            </w:pPr>
          </w:p>
        </w:tc>
        <w:tc>
          <w:tcPr>
            <w:tcW w:w="2975" w:type="dxa"/>
          </w:tcPr>
          <w:p w14:paraId="505343AF" w14:textId="77777777" w:rsidR="00740B70" w:rsidRPr="00C35EA7" w:rsidRDefault="00740B70" w:rsidP="00C35EA7">
            <w:pPr>
              <w:jc w:val="both"/>
              <w:rPr>
                <w:sz w:val="20"/>
              </w:rPr>
            </w:pPr>
          </w:p>
        </w:tc>
        <w:tc>
          <w:tcPr>
            <w:tcW w:w="790" w:type="dxa"/>
          </w:tcPr>
          <w:p w14:paraId="25587967" w14:textId="77777777" w:rsidR="00740B70" w:rsidRDefault="00740B70" w:rsidP="00C35EA7">
            <w:pPr>
              <w:jc w:val="both"/>
            </w:pPr>
          </w:p>
        </w:tc>
      </w:tr>
    </w:tbl>
    <w:p w14:paraId="0CE9163D" w14:textId="77777777" w:rsidR="00E9175D" w:rsidRDefault="00E9175D" w:rsidP="003C750B">
      <w:pPr>
        <w:jc w:val="both"/>
      </w:pPr>
      <w:r>
        <w:t>(</w:t>
      </w:r>
      <w:r w:rsidR="00113199">
        <w:t>BIB 2542</w:t>
      </w:r>
      <w:r>
        <w:t>)</w:t>
      </w:r>
    </w:p>
    <w:p w14:paraId="6506C839" w14:textId="77777777" w:rsidR="00A91D63" w:rsidRPr="0032190F" w:rsidRDefault="00A91D63" w:rsidP="003C750B">
      <w:pPr>
        <w:jc w:val="both"/>
        <w:rPr>
          <w:lang w:val="fr-FR"/>
        </w:rPr>
      </w:pPr>
      <w:r w:rsidRPr="0032190F">
        <w:rPr>
          <w:lang w:val="fr-FR"/>
        </w:rPr>
        <w:br/>
        <w:t>2 couches pour le Cardial (BIB 2542)</w:t>
      </w:r>
    </w:p>
    <w:p w14:paraId="503C1709" w14:textId="51AEA64B" w:rsidR="000F3BEE" w:rsidRDefault="000F3BEE" w:rsidP="003C750B">
      <w:pPr>
        <w:jc w:val="both"/>
        <w:rPr>
          <w:lang w:val="fr-FR"/>
        </w:rPr>
      </w:pPr>
      <w:r w:rsidRPr="0032190F">
        <w:rPr>
          <w:lang w:val="fr-FR"/>
        </w:rPr>
        <w:t>Pour la céramique de l'</w:t>
      </w:r>
      <w:hyperlink r:id="rId5693" w:anchor="Cul_Epicardial" w:history="1">
        <w:r w:rsidR="00E74338" w:rsidRPr="00692F6E">
          <w:rPr>
            <w:rStyle w:val="Hyperlink"/>
            <w:lang w:val="fr-FR"/>
          </w:rPr>
          <w:t>Epicardial</w:t>
        </w:r>
      </w:hyperlink>
      <w:r w:rsidRPr="0032190F">
        <w:rPr>
          <w:lang w:val="fr-FR"/>
        </w:rPr>
        <w:t xml:space="preserve"> : cannelures et incisions, coups de poinçons latéraux, motifs au peigne soulignés d'ocre rouge, bords crénelés (BIB 2542)</w:t>
      </w:r>
    </w:p>
    <w:p w14:paraId="2C4C966D" w14:textId="77777777" w:rsidR="00EA5812" w:rsidRDefault="00EA5812" w:rsidP="003C750B">
      <w:pPr>
        <w:jc w:val="both"/>
        <w:rPr>
          <w:lang w:val="fr-FR"/>
        </w:rPr>
      </w:pPr>
    </w:p>
    <w:p w14:paraId="1133AB7E" w14:textId="77777777" w:rsidR="00EA5812" w:rsidRPr="00EA5812" w:rsidRDefault="00EA5812" w:rsidP="003C750B">
      <w:pPr>
        <w:jc w:val="both"/>
        <w:rPr>
          <w:lang w:val="es-ES"/>
        </w:rPr>
      </w:pPr>
      <w:r w:rsidRPr="00E9175D">
        <w:rPr>
          <w:lang w:val="es-ES"/>
        </w:rPr>
        <w:t>Fouilles d</w:t>
      </w:r>
      <w:r>
        <w:rPr>
          <w:lang w:val="es-ES"/>
        </w:rPr>
        <w:t>u</w:t>
      </w:r>
      <w:r w:rsidRPr="00E9175D">
        <w:rPr>
          <w:lang w:val="es-ES"/>
        </w:rPr>
        <w:t xml:space="preserve"> </w:t>
      </w:r>
      <w:r w:rsidRPr="00E9175D">
        <w:rPr>
          <w:i/>
          <w:lang w:val="es-ES"/>
        </w:rPr>
        <w:t xml:space="preserve">Colectivo para la Investigación de la Prehistoria y la </w:t>
      </w:r>
      <w:r w:rsidRPr="006A32DD">
        <w:rPr>
          <w:i/>
          <w:lang w:val="es-ES"/>
        </w:rPr>
        <w:t>Arqueología de Garraf-Ordal</w:t>
      </w:r>
      <w:r>
        <w:rPr>
          <w:lang w:val="es-ES"/>
        </w:rPr>
        <w:t xml:space="preserve"> (CIPAG), en colaboración avec le </w:t>
      </w:r>
      <w:r w:rsidRPr="00E9175D">
        <w:rPr>
          <w:i/>
          <w:lang w:val="es-ES"/>
        </w:rPr>
        <w:t>Seminario de Estudios e Investigaciones Prehistóricas</w:t>
      </w:r>
      <w:r>
        <w:rPr>
          <w:lang w:val="es-ES"/>
        </w:rPr>
        <w:t xml:space="preserve"> (SERP) de la UB (BIB internet UB)</w:t>
      </w:r>
    </w:p>
    <w:p w14:paraId="0646B6BA" w14:textId="77777777" w:rsidR="00F967F1" w:rsidRPr="00EA5812" w:rsidRDefault="00F967F1" w:rsidP="003C750B">
      <w:pPr>
        <w:jc w:val="both"/>
        <w:rPr>
          <w:lang w:val="es-ES"/>
        </w:rPr>
      </w:pPr>
    </w:p>
    <w:p w14:paraId="61DCA8A7" w14:textId="77777777" w:rsidR="00F967F1" w:rsidRPr="0032190F" w:rsidRDefault="00F967F1" w:rsidP="00F967F1">
      <w:pPr>
        <w:pStyle w:val="Heading3"/>
      </w:pPr>
      <w:r w:rsidRPr="0032190F">
        <w:t>couche 10</w:t>
      </w:r>
    </w:p>
    <w:p w14:paraId="693EF983" w14:textId="77777777" w:rsidR="00F967F1" w:rsidRPr="0032190F" w:rsidRDefault="00F967F1" w:rsidP="003C750B">
      <w:pPr>
        <w:jc w:val="both"/>
        <w:rPr>
          <w:lang w:val="fr-FR"/>
        </w:rPr>
      </w:pPr>
      <w:r w:rsidRPr="0032190F">
        <w:rPr>
          <w:lang w:val="fr-FR"/>
        </w:rPr>
        <w:t xml:space="preserve">Néolithique moyen / Post-cardial 2 (BIB </w:t>
      </w:r>
      <w:r w:rsidR="002D76E9" w:rsidRPr="0032190F">
        <w:rPr>
          <w:lang w:val="fr-FR"/>
        </w:rPr>
        <w:t>2542)</w:t>
      </w:r>
      <w:r w:rsidR="004002C9" w:rsidRPr="0032190F">
        <w:rPr>
          <w:lang w:val="fr-FR"/>
        </w:rPr>
        <w:t>. Evidences de stabulations (BIB 2542)</w:t>
      </w:r>
    </w:p>
    <w:p w14:paraId="2FF7178B" w14:textId="77777777" w:rsidR="0039426C" w:rsidRPr="0032190F" w:rsidRDefault="0039426C" w:rsidP="003C750B">
      <w:pPr>
        <w:jc w:val="both"/>
        <w:rPr>
          <w:lang w:val="fr-FR"/>
        </w:rPr>
      </w:pPr>
    </w:p>
    <w:p w14:paraId="354EFA20" w14:textId="77777777" w:rsidR="0039426C" w:rsidRPr="0032190F" w:rsidRDefault="0039426C" w:rsidP="0039426C">
      <w:pPr>
        <w:pStyle w:val="Heading3"/>
      </w:pPr>
      <w:r w:rsidRPr="0032190F">
        <w:t>couche 10b</w:t>
      </w:r>
    </w:p>
    <w:p w14:paraId="31DE742B" w14:textId="0FE60243" w:rsidR="0039426C" w:rsidRPr="00752DB7" w:rsidRDefault="0039426C" w:rsidP="0039426C">
      <w:pPr>
        <w:rPr>
          <w:sz w:val="20"/>
          <w:lang w:val="fr-FR"/>
        </w:rPr>
      </w:pPr>
      <w:r w:rsidRPr="00752DB7">
        <w:rPr>
          <w:sz w:val="20"/>
          <w:lang w:val="fr-FR"/>
        </w:rPr>
        <w:t xml:space="preserve">// horizon C de la terrasse extérieure // </w:t>
      </w:r>
      <w:hyperlink r:id="rId5694" w:anchor="Sit_Can_Sadurni_p_Postcardial_2" w:history="1">
        <w:r w:rsidRPr="00752DB7">
          <w:rPr>
            <w:rStyle w:val="Hyperlink"/>
            <w:sz w:val="20"/>
            <w:lang w:val="fr-FR"/>
          </w:rPr>
          <w:t>Postcardial 2</w:t>
        </w:r>
      </w:hyperlink>
    </w:p>
    <w:p w14:paraId="3E1B6798" w14:textId="77777777" w:rsidR="0039426C" w:rsidRPr="0032190F" w:rsidRDefault="0039426C" w:rsidP="0039426C">
      <w:pPr>
        <w:rPr>
          <w:lang w:val="fr-FR"/>
        </w:rPr>
      </w:pPr>
    </w:p>
    <w:p w14:paraId="3C62011E" w14:textId="77777777" w:rsidR="0039426C" w:rsidRPr="0032190F" w:rsidRDefault="0039426C" w:rsidP="0039426C">
      <w:pPr>
        <w:rPr>
          <w:lang w:val="fr-FR"/>
        </w:rPr>
      </w:pPr>
      <w:r w:rsidRPr="0032190F">
        <w:rPr>
          <w:lang w:val="fr-FR"/>
        </w:rPr>
        <w:t>Chute de la corniche (BIB 2542 p. 71)</w:t>
      </w:r>
    </w:p>
    <w:p w14:paraId="16D1C001" w14:textId="77777777" w:rsidR="004002C9" w:rsidRPr="0032190F" w:rsidRDefault="004002C9" w:rsidP="003C750B">
      <w:pPr>
        <w:jc w:val="both"/>
        <w:rPr>
          <w:lang w:val="fr-FR"/>
        </w:rPr>
      </w:pPr>
    </w:p>
    <w:p w14:paraId="07BFB39E" w14:textId="77777777" w:rsidR="004002C9" w:rsidRPr="0032190F" w:rsidRDefault="004002C9" w:rsidP="004002C9">
      <w:pPr>
        <w:pStyle w:val="Heading3"/>
      </w:pPr>
      <w:bookmarkStart w:id="2427" w:name="Sit_Can_Sadurni_s_c11"/>
      <w:r w:rsidRPr="0032190F">
        <w:t>couche 11</w:t>
      </w:r>
    </w:p>
    <w:bookmarkEnd w:id="2427"/>
    <w:p w14:paraId="605A724A" w14:textId="7DD8A64A" w:rsidR="00AC2D72" w:rsidRPr="00752DB7" w:rsidRDefault="00AC2D72" w:rsidP="00AC2D72">
      <w:pPr>
        <w:rPr>
          <w:sz w:val="20"/>
          <w:lang w:val="fr-FR"/>
        </w:rPr>
      </w:pPr>
      <w:r w:rsidRPr="00752DB7">
        <w:rPr>
          <w:sz w:val="20"/>
          <w:lang w:val="fr-FR"/>
        </w:rPr>
        <w:t>// horizon D de la terrasse extérieure</w:t>
      </w:r>
      <w:r w:rsidR="0077494D" w:rsidRPr="00752DB7">
        <w:rPr>
          <w:sz w:val="20"/>
          <w:lang w:val="fr-FR"/>
        </w:rPr>
        <w:t xml:space="preserve"> // </w:t>
      </w:r>
      <w:hyperlink r:id="rId5695" w:anchor="Sit_Can_Sadurni_p_Postcardial_1" w:history="1">
        <w:r w:rsidR="0077494D" w:rsidRPr="00752DB7">
          <w:rPr>
            <w:rStyle w:val="Hyperlink"/>
            <w:sz w:val="20"/>
            <w:lang w:val="fr-FR"/>
          </w:rPr>
          <w:t>Postcardial 1</w:t>
        </w:r>
      </w:hyperlink>
    </w:p>
    <w:p w14:paraId="08DF5C13" w14:textId="77777777" w:rsidR="00AC2D72" w:rsidRPr="0032190F" w:rsidRDefault="00AC2D72" w:rsidP="00AC2D72">
      <w:pPr>
        <w:rPr>
          <w:lang w:val="fr-FR"/>
        </w:rPr>
      </w:pPr>
    </w:p>
    <w:p w14:paraId="7BDBFA8C" w14:textId="77777777" w:rsidR="004002C9" w:rsidRPr="0032190F" w:rsidRDefault="004002C9" w:rsidP="003C750B">
      <w:pPr>
        <w:jc w:val="both"/>
        <w:rPr>
          <w:lang w:val="fr-FR"/>
        </w:rPr>
      </w:pPr>
      <w:r w:rsidRPr="0032190F">
        <w:rPr>
          <w:lang w:val="fr-FR"/>
        </w:rPr>
        <w:lastRenderedPageBreak/>
        <w:t>C'est la plus importante de la stratigraphie (BIB 2542). Dand sa partie inférieure: aspect d'habitat. Dans sa partie supérieure: sépulture. (BIB 2542)</w:t>
      </w:r>
    </w:p>
    <w:p w14:paraId="4127CF29" w14:textId="77777777" w:rsidR="004002C9" w:rsidRPr="0032190F" w:rsidRDefault="004002C9" w:rsidP="003C750B">
      <w:pPr>
        <w:jc w:val="both"/>
        <w:rPr>
          <w:lang w:val="fr-FR"/>
        </w:rPr>
      </w:pPr>
      <w:r w:rsidRPr="0032190F">
        <w:rPr>
          <w:lang w:val="fr-FR"/>
        </w:rPr>
        <w:t>Evidences de stabulations (BIB 2542)</w:t>
      </w:r>
    </w:p>
    <w:p w14:paraId="2F432CF1" w14:textId="3EC2A93B" w:rsidR="004002C9" w:rsidRPr="0032190F" w:rsidRDefault="004002C9" w:rsidP="003C750B">
      <w:pPr>
        <w:jc w:val="both"/>
        <w:rPr>
          <w:lang w:val="fr-FR"/>
        </w:rPr>
      </w:pPr>
      <w:r w:rsidRPr="0032190F">
        <w:rPr>
          <w:lang w:val="fr-FR"/>
        </w:rPr>
        <w:t>Hypothèse de fabrication de bière (</w:t>
      </w:r>
      <w:r w:rsidRPr="0032190F">
        <w:rPr>
          <w:i/>
          <w:lang w:val="fr-FR"/>
        </w:rPr>
        <w:t>elaboració de cervesa</w:t>
      </w:r>
      <w:r w:rsidR="003E3CEE" w:rsidRPr="0032190F">
        <w:rPr>
          <w:lang w:val="fr-FR"/>
        </w:rPr>
        <w:t xml:space="preserve">) sur place. La céramique </w:t>
      </w:r>
      <w:r w:rsidR="003E3CEE" w:rsidRPr="0032190F">
        <w:rPr>
          <w:i/>
          <w:lang w:val="fr-FR"/>
        </w:rPr>
        <w:t>es integrant de l'aixovar d'un inhumat</w:t>
      </w:r>
      <w:r w:rsidR="003E3CEE" w:rsidRPr="0032190F">
        <w:rPr>
          <w:lang w:val="fr-FR"/>
        </w:rPr>
        <w:t xml:space="preserve"> (Postcardial 1B) et l'analyse de ses parois internes ont livré des oxalates calcaires précipités (</w:t>
      </w:r>
      <w:r w:rsidR="003E3CEE" w:rsidRPr="0032190F">
        <w:rPr>
          <w:i/>
          <w:lang w:val="fr-FR"/>
        </w:rPr>
        <w:t>oxalats calcis precipitats</w:t>
      </w:r>
      <w:r w:rsidR="003E3CEE" w:rsidRPr="0032190F">
        <w:rPr>
          <w:lang w:val="fr-FR"/>
        </w:rPr>
        <w:t xml:space="preserve">) pour la fermentation de bière à l'intérieur (BIB 2542). Egalement découvert: de la farine de </w:t>
      </w:r>
      <w:r w:rsidR="003E3CEE" w:rsidRPr="0032190F">
        <w:rPr>
          <w:i/>
          <w:lang w:val="fr-FR"/>
        </w:rPr>
        <w:t>malt d'ordi</w:t>
      </w:r>
      <w:r w:rsidR="003E3CEE" w:rsidRPr="0032190F">
        <w:rPr>
          <w:lang w:val="fr-FR"/>
        </w:rPr>
        <w:t xml:space="preserve"> </w:t>
      </w:r>
      <w:r w:rsidR="003E3CEE" w:rsidRPr="0032190F">
        <w:rPr>
          <w:i/>
          <w:lang w:val="fr-FR"/>
        </w:rPr>
        <w:t>tant en una enclusa com en una mà de moli</w:t>
      </w:r>
      <w:r w:rsidR="003E3CEE" w:rsidRPr="0032190F">
        <w:rPr>
          <w:lang w:val="fr-FR"/>
        </w:rPr>
        <w:t xml:space="preserve"> qui confirme le procédé [de fabircation de bière] (BIB 2542 p. 62). Pour la séquence postérieur (Postcardial 2), la présence de </w:t>
      </w:r>
      <w:hyperlink r:id="rId5696" w:anchor="Cul_Neo__econom_stockage_agr_silo" w:history="1">
        <w:r w:rsidR="0007541A" w:rsidRPr="0007541A">
          <w:rPr>
            <w:rStyle w:val="Hyperlink"/>
            <w:lang w:val="fr-FR"/>
          </w:rPr>
          <w:t>silos</w:t>
        </w:r>
      </w:hyperlink>
      <w:r w:rsidR="0007541A" w:rsidRPr="0007541A">
        <w:rPr>
          <w:lang w:val="fr-FR"/>
        </w:rPr>
        <w:t xml:space="preserve"> </w:t>
      </w:r>
      <w:r w:rsidR="003E3CEE" w:rsidRPr="0032190F">
        <w:rPr>
          <w:lang w:val="fr-FR"/>
        </w:rPr>
        <w:t xml:space="preserve">sur la terrasse extérieure </w:t>
      </w:r>
      <w:r w:rsidR="003E3CEE" w:rsidRPr="0032190F">
        <w:rPr>
          <w:i/>
          <w:lang w:val="fr-FR"/>
        </w:rPr>
        <w:t>de les que les restes de les parets conservaven les empremtes d'ordi germinats, es tanca el cercle desl moments essencials del proces d'elaboracio de cervesa</w:t>
      </w:r>
      <w:r w:rsidR="003E3CEE" w:rsidRPr="0032190F">
        <w:rPr>
          <w:lang w:val="fr-FR"/>
        </w:rPr>
        <w:t xml:space="preserve"> (Blasco </w:t>
      </w:r>
      <w:r w:rsidR="003E3CEE" w:rsidRPr="0032190F">
        <w:rPr>
          <w:i/>
          <w:lang w:val="fr-FR"/>
        </w:rPr>
        <w:t>et alii</w:t>
      </w:r>
      <w:r w:rsidR="003E3CEE" w:rsidRPr="0032190F">
        <w:rPr>
          <w:lang w:val="fr-FR"/>
        </w:rPr>
        <w:t>, 2006)</w:t>
      </w:r>
      <w:r w:rsidR="0039426C" w:rsidRPr="0032190F">
        <w:rPr>
          <w:lang w:val="fr-FR"/>
        </w:rPr>
        <w:t xml:space="preserve"> (BIB 2542 p. 62). Vase de style Molinot avec traces de fermentation dans un contexte très probable d'offrande à côté de restes humains (BIB 2542 p. 70)</w:t>
      </w:r>
    </w:p>
    <w:p w14:paraId="3F1FD33F" w14:textId="77777777" w:rsidR="00AC2D72" w:rsidRPr="0032190F" w:rsidRDefault="00AC2D72" w:rsidP="003C750B">
      <w:pPr>
        <w:jc w:val="both"/>
        <w:rPr>
          <w:lang w:val="fr-FR"/>
        </w:rPr>
      </w:pPr>
    </w:p>
    <w:p w14:paraId="42F7EC7B" w14:textId="11425080" w:rsidR="00AC2D72" w:rsidRDefault="00AC2D72" w:rsidP="003C750B">
      <w:pPr>
        <w:jc w:val="both"/>
        <w:rPr>
          <w:lang w:val="es-ES"/>
        </w:rPr>
      </w:pPr>
      <w:r w:rsidRPr="0032190F">
        <w:rPr>
          <w:lang w:val="fr-FR"/>
        </w:rPr>
        <w:t xml:space="preserve">On peut distinguer deux phases dans cette couche (BIB 2542 p. 67). Un percuteur de quartz identique à celui trouvé à </w:t>
      </w:r>
      <w:hyperlink r:id="rId5697" w:anchor="Sit_Gava" w:history="1">
        <w:r w:rsidR="00E13081">
          <w:rPr>
            <w:rStyle w:val="Hyperlink"/>
            <w:lang w:val="fr-FR"/>
          </w:rPr>
          <w:t>Gava</w:t>
        </w:r>
      </w:hyperlink>
      <w:r w:rsidRPr="0032190F">
        <w:rPr>
          <w:lang w:val="fr-FR"/>
        </w:rPr>
        <w:t xml:space="preserve"> </w:t>
      </w:r>
      <w:r w:rsidRPr="0032190F">
        <w:rPr>
          <w:i/>
          <w:lang w:val="fr-FR"/>
        </w:rPr>
        <w:t>amb la incrustacio d'una veta de caŀl</w:t>
      </w:r>
      <w:r w:rsidR="00D2072C" w:rsidRPr="0032190F">
        <w:rPr>
          <w:i/>
          <w:lang w:val="fr-FR"/>
        </w:rPr>
        <w:t>aïta</w:t>
      </w:r>
      <w:r w:rsidR="00D2072C" w:rsidRPr="0032190F">
        <w:rPr>
          <w:lang w:val="fr-FR"/>
        </w:rPr>
        <w:t xml:space="preserve">. </w:t>
      </w:r>
      <w:r w:rsidR="00D2072C" w:rsidRPr="00DD1061">
        <w:rPr>
          <w:lang w:val="es-ES"/>
        </w:rPr>
        <w:t xml:space="preserve">D'una banda la </w:t>
      </w:r>
      <w:r w:rsidR="00D2072C" w:rsidRPr="00DD1061">
        <w:rPr>
          <w:i/>
          <w:lang w:val="es-ES"/>
        </w:rPr>
        <w:t>caŀlaïta</w:t>
      </w:r>
      <w:r w:rsidR="00D2072C" w:rsidRPr="00DD1061">
        <w:rPr>
          <w:lang w:val="es-ES"/>
        </w:rPr>
        <w:t xml:space="preserve">. </w:t>
      </w:r>
      <w:r w:rsidR="00D2072C" w:rsidRPr="00D2072C">
        <w:rPr>
          <w:i/>
          <w:lang w:val="es-ES"/>
        </w:rPr>
        <w:t>La seva procedencia es evident. D'atra banda, la seva incrustacio en el quarts dona origen evident a aquest. Finalment el caracter miner de l'eina de la que fan suport ambdos minerals no deixa lloc a dubtes</w:t>
      </w:r>
      <w:r w:rsidR="00D2072C">
        <w:rPr>
          <w:lang w:val="es-ES"/>
        </w:rPr>
        <w:t xml:space="preserve"> </w:t>
      </w:r>
      <w:r w:rsidR="00D2072C" w:rsidRPr="00D2072C">
        <w:rPr>
          <w:lang w:val="es-ES"/>
        </w:rPr>
        <w:t>(BIB 2542 p. 68)</w:t>
      </w:r>
    </w:p>
    <w:p w14:paraId="3C38074C" w14:textId="3136ABC7" w:rsidR="00D2072C" w:rsidRPr="0032190F" w:rsidRDefault="00D2072C" w:rsidP="003C750B">
      <w:pPr>
        <w:jc w:val="both"/>
        <w:rPr>
          <w:lang w:val="fr-FR"/>
        </w:rPr>
      </w:pPr>
      <w:r w:rsidRPr="0032190F">
        <w:rPr>
          <w:lang w:val="fr-FR"/>
        </w:rPr>
        <w:t xml:space="preserve">Une part non négligeable du mobilier de cette couche a à voir avec le travail minier et avec la transformation de la </w:t>
      </w:r>
      <w:hyperlink r:id="rId5698" w:anchor="Sit_Variscite" w:history="1">
        <w:r w:rsidR="00320346" w:rsidRPr="00320346">
          <w:rPr>
            <w:rStyle w:val="Hyperlink"/>
            <w:lang w:val="fr-FR"/>
          </w:rPr>
          <w:t>variscite</w:t>
        </w:r>
      </w:hyperlink>
      <w:r w:rsidR="00320346">
        <w:rPr>
          <w:lang w:val="fr-FR"/>
        </w:rPr>
        <w:t xml:space="preserve"> </w:t>
      </w:r>
      <w:r w:rsidR="0077494D" w:rsidRPr="0032190F">
        <w:rPr>
          <w:lang w:val="fr-FR"/>
        </w:rPr>
        <w:t xml:space="preserve">probablement en provenance de </w:t>
      </w:r>
      <w:hyperlink r:id="rId5699" w:anchor="Sit_Gava" w:history="1">
        <w:r w:rsidR="00E13081">
          <w:rPr>
            <w:rStyle w:val="Hyperlink"/>
            <w:lang w:val="fr-FR"/>
          </w:rPr>
          <w:t>Gava</w:t>
        </w:r>
      </w:hyperlink>
      <w:r w:rsidR="00E13081" w:rsidRPr="0032190F">
        <w:rPr>
          <w:lang w:val="fr-FR"/>
        </w:rPr>
        <w:t xml:space="preserve"> </w:t>
      </w:r>
      <w:r w:rsidR="0077494D" w:rsidRPr="0032190F">
        <w:rPr>
          <w:lang w:val="fr-FR"/>
        </w:rPr>
        <w:t>(BIB 2542 p. 69)</w:t>
      </w:r>
    </w:p>
    <w:p w14:paraId="4C7CB591" w14:textId="0F1CE158" w:rsidR="0077494D" w:rsidRPr="0032190F" w:rsidRDefault="0077494D" w:rsidP="003C750B">
      <w:pPr>
        <w:jc w:val="both"/>
        <w:rPr>
          <w:lang w:val="fr-FR"/>
        </w:rPr>
      </w:pPr>
      <w:r w:rsidRPr="0032190F">
        <w:rPr>
          <w:lang w:val="fr-FR"/>
        </w:rPr>
        <w:t xml:space="preserve">Le style céramique Molinot (~56%) est mieux représenté que le style </w:t>
      </w:r>
      <w:hyperlink r:id="rId5700" w:anchor="Cul_Montbolo" w:history="1">
        <w:r w:rsidR="00752DB7" w:rsidRPr="0032190F">
          <w:rPr>
            <w:rStyle w:val="Hyperlink"/>
            <w:lang w:val="fr-FR"/>
          </w:rPr>
          <w:t>Montbolo</w:t>
        </w:r>
      </w:hyperlink>
      <w:r w:rsidR="00752DB7" w:rsidRPr="0032190F">
        <w:rPr>
          <w:lang w:val="fr-FR"/>
        </w:rPr>
        <w:t xml:space="preserve"> </w:t>
      </w:r>
      <w:r w:rsidRPr="0032190F">
        <w:rPr>
          <w:lang w:val="fr-FR"/>
        </w:rPr>
        <w:t>(~38,7%) (BIB 2542 p. 70)</w:t>
      </w:r>
    </w:p>
    <w:p w14:paraId="674E560A" w14:textId="77777777" w:rsidR="00AC2D72" w:rsidRPr="0032190F" w:rsidRDefault="00AC2D72" w:rsidP="003C750B">
      <w:pPr>
        <w:jc w:val="both"/>
        <w:rPr>
          <w:lang w:val="fr-FR"/>
        </w:rPr>
      </w:pPr>
    </w:p>
    <w:p w14:paraId="434799B8" w14:textId="77777777" w:rsidR="00AC2D72" w:rsidRPr="0032190F" w:rsidRDefault="00AC2D72" w:rsidP="00AC2D72">
      <w:pPr>
        <w:pStyle w:val="Heading3"/>
      </w:pPr>
      <w:r w:rsidRPr="0032190F">
        <w:t>couche 11b</w:t>
      </w:r>
    </w:p>
    <w:p w14:paraId="2CE10AC0" w14:textId="3CE9D1E0" w:rsidR="00AC2D72" w:rsidRPr="0032190F" w:rsidRDefault="00B510AC" w:rsidP="003C750B">
      <w:pPr>
        <w:jc w:val="both"/>
        <w:rPr>
          <w:lang w:val="fr-FR"/>
        </w:rPr>
      </w:pPr>
      <w:r w:rsidRPr="0032190F">
        <w:rPr>
          <w:lang w:val="fr-FR"/>
        </w:rPr>
        <w:t xml:space="preserve">// </w:t>
      </w:r>
      <w:hyperlink r:id="rId5701" w:anchor="Sit_Can_Sadurni_p_Postcardial_1" w:history="1">
        <w:r w:rsidRPr="0032190F">
          <w:rPr>
            <w:rStyle w:val="Hyperlink"/>
            <w:lang w:val="fr-FR"/>
          </w:rPr>
          <w:t>Postcardial 1</w:t>
        </w:r>
      </w:hyperlink>
      <w:r w:rsidRPr="0032190F">
        <w:rPr>
          <w:lang w:val="fr-FR"/>
        </w:rPr>
        <w:t>(BIB 2542 p. 24)</w:t>
      </w:r>
    </w:p>
    <w:p w14:paraId="50663899" w14:textId="77777777" w:rsidR="00AC2D72" w:rsidRDefault="00AC2D72" w:rsidP="003C750B">
      <w:pPr>
        <w:jc w:val="both"/>
        <w:rPr>
          <w:lang w:val="fr-FR"/>
        </w:rPr>
      </w:pPr>
    </w:p>
    <w:p w14:paraId="7C961F0B" w14:textId="77777777" w:rsidR="00EA5812" w:rsidRDefault="00EA5812" w:rsidP="00EA5812">
      <w:pPr>
        <w:pStyle w:val="Heading3"/>
      </w:pPr>
      <w:bookmarkStart w:id="2428" w:name="Sit_Can_Sadurni_s_c18"/>
      <w:r>
        <w:t>couche 18</w:t>
      </w:r>
    </w:p>
    <w:bookmarkEnd w:id="2428"/>
    <w:p w14:paraId="2631E48E" w14:textId="37E08AAE" w:rsidR="00EA5812" w:rsidRDefault="00911743" w:rsidP="00EA5812">
      <w:pPr>
        <w:rPr>
          <w:lang w:val="fr-FR"/>
        </w:rPr>
      </w:pPr>
      <w:r>
        <w:rPr>
          <w:lang w:val="fr-FR"/>
        </w:rPr>
        <w:fldChar w:fldCharType="begin"/>
      </w:r>
      <w:r w:rsidR="00E30F13">
        <w:rPr>
          <w:lang w:val="fr-FR"/>
        </w:rPr>
        <w:instrText>HYPERLINK "C:\\Users\\Thomas Huet\\Desktop\\Documentation archéologique liée à la thèse\\Sites.docx" \l "Sit_Can_Sadurni_fun"</w:instrText>
      </w:r>
      <w:r>
        <w:rPr>
          <w:lang w:val="fr-FR"/>
        </w:rPr>
      </w:r>
      <w:r>
        <w:rPr>
          <w:lang w:val="fr-FR"/>
        </w:rPr>
        <w:fldChar w:fldCharType="separate"/>
      </w:r>
      <w:r w:rsidR="00EA5812" w:rsidRPr="00EA5812">
        <w:rPr>
          <w:rStyle w:val="Hyperlink"/>
          <w:lang w:val="fr-FR"/>
        </w:rPr>
        <w:t>Inhumations</w:t>
      </w:r>
      <w:r>
        <w:rPr>
          <w:lang w:val="fr-FR"/>
        </w:rPr>
        <w:fldChar w:fldCharType="end"/>
      </w:r>
    </w:p>
    <w:p w14:paraId="6319E34A" w14:textId="47F41591" w:rsidR="00EA5812" w:rsidRPr="0080465D" w:rsidRDefault="00EA5812" w:rsidP="00EA5812">
      <w:pPr>
        <w:rPr>
          <w:lang w:val="fr-FR"/>
        </w:rPr>
      </w:pPr>
      <w:r w:rsidRPr="00EA5812">
        <w:rPr>
          <w:lang w:val="fr-FR"/>
        </w:rPr>
        <w:t xml:space="preserve">Graine de blé datée de </w:t>
      </w:r>
      <w:r w:rsidRPr="00EA5812">
        <w:rPr>
          <w:szCs w:val="22"/>
          <w:lang w:val="fr-FR" w:eastAsia="en-GB"/>
        </w:rPr>
        <w:t>6405±55</w:t>
      </w:r>
      <w:r w:rsidR="00B514C3">
        <w:rPr>
          <w:szCs w:val="22"/>
          <w:lang w:val="fr-FR" w:eastAsia="en-GB"/>
        </w:rPr>
        <w:t xml:space="preserve"> </w:t>
      </w:r>
      <w:r w:rsidRPr="00EA5812">
        <w:rPr>
          <w:szCs w:val="22"/>
          <w:lang w:val="fr-FR" w:eastAsia="en-GB"/>
        </w:rPr>
        <w:t>BP</w:t>
      </w:r>
      <w:r>
        <w:rPr>
          <w:szCs w:val="22"/>
          <w:lang w:val="fr-FR" w:eastAsia="en-GB"/>
        </w:rPr>
        <w:t xml:space="preserve"> (BIB 2781) v. </w:t>
      </w:r>
      <w:hyperlink r:id="rId5702" w:anchor="Sit_Chaves" w:history="1">
        <w:r w:rsidRPr="00EA5812">
          <w:rPr>
            <w:rStyle w:val="Hyperlink"/>
            <w:szCs w:val="22"/>
            <w:lang w:val="fr-FR" w:eastAsia="en-GB"/>
          </w:rPr>
          <w:t>Chaves</w:t>
        </w:r>
      </w:hyperlink>
    </w:p>
    <w:p w14:paraId="73318790" w14:textId="77777777" w:rsidR="0099123C" w:rsidRPr="0099123C" w:rsidRDefault="0099123C" w:rsidP="00EA5812">
      <w:pPr>
        <w:rPr>
          <w:lang w:val="fr-FR"/>
        </w:rPr>
      </w:pPr>
      <w:r w:rsidRPr="0099123C">
        <w:rPr>
          <w:lang w:val="fr-FR"/>
        </w:rPr>
        <w:t>Cette couche a livré une des</w:t>
      </w:r>
      <w:r>
        <w:rPr>
          <w:lang w:val="fr-FR"/>
        </w:rPr>
        <w:t xml:space="preserve"> plus anciennes datation pour la néolithisation de la Péninsule (BIB 2787)</w:t>
      </w:r>
    </w:p>
    <w:p w14:paraId="4E2A9EEA" w14:textId="77777777" w:rsidR="00113199" w:rsidRPr="0032190F" w:rsidRDefault="00113199" w:rsidP="003C750B">
      <w:pPr>
        <w:jc w:val="both"/>
        <w:rPr>
          <w:lang w:val="fr-FR"/>
        </w:rPr>
      </w:pPr>
    </w:p>
    <w:p w14:paraId="541F5DBC" w14:textId="77777777" w:rsidR="000319FC" w:rsidRPr="0032190F" w:rsidRDefault="000319FC" w:rsidP="000319FC">
      <w:pPr>
        <w:pStyle w:val="Heading3"/>
      </w:pPr>
      <w:bookmarkStart w:id="2429" w:name="Sit_Can_Sadurni_s_c19"/>
      <w:r w:rsidRPr="0032190F">
        <w:t>couche 19</w:t>
      </w:r>
    </w:p>
    <w:bookmarkEnd w:id="2429"/>
    <w:p w14:paraId="525BD042" w14:textId="77777777" w:rsidR="00E9175D" w:rsidRPr="0032190F" w:rsidRDefault="000319FC" w:rsidP="003C750B">
      <w:pPr>
        <w:jc w:val="both"/>
        <w:rPr>
          <w:lang w:val="fr-FR"/>
        </w:rPr>
      </w:pPr>
      <w:r w:rsidRPr="0032190F">
        <w:rPr>
          <w:lang w:val="fr-FR"/>
        </w:rPr>
        <w:t>Teinte marron, chargée en cailloutis (gravier, solta). Pour J. Guilaine, cette couche peut correspondre au hiatus souvent observé entre Méso et Néo (BIB 2542)</w:t>
      </w:r>
    </w:p>
    <w:p w14:paraId="27516173" w14:textId="77777777" w:rsidR="000319FC" w:rsidRPr="0032190F" w:rsidRDefault="000319FC" w:rsidP="003C750B">
      <w:pPr>
        <w:jc w:val="both"/>
        <w:rPr>
          <w:lang w:val="fr-FR"/>
        </w:rPr>
      </w:pPr>
    </w:p>
    <w:p w14:paraId="78143AB6" w14:textId="77777777" w:rsidR="00113199" w:rsidRPr="0032190F" w:rsidRDefault="00113199" w:rsidP="000F3BEE">
      <w:pPr>
        <w:pStyle w:val="Heading3"/>
      </w:pPr>
      <w:bookmarkStart w:id="2430" w:name="Sit_Can_Sadurni_s_c20"/>
      <w:r w:rsidRPr="0032190F">
        <w:t>couche 20</w:t>
      </w:r>
    </w:p>
    <w:bookmarkEnd w:id="2430"/>
    <w:p w14:paraId="3B1D5253" w14:textId="33639AA4" w:rsidR="00113199" w:rsidRPr="0032190F" w:rsidRDefault="00113199" w:rsidP="003C750B">
      <w:pPr>
        <w:jc w:val="both"/>
        <w:rPr>
          <w:lang w:val="fr-FR"/>
        </w:rPr>
      </w:pPr>
      <w:r w:rsidRPr="0032190F">
        <w:rPr>
          <w:lang w:val="fr-FR"/>
        </w:rPr>
        <w:t xml:space="preserve">Horizon mésolithique final. Les denticulés domines, grattoirs, racloirs,... </w:t>
      </w:r>
      <w:r w:rsidR="000319FC" w:rsidRPr="0032190F">
        <w:rPr>
          <w:lang w:val="fr-FR"/>
        </w:rPr>
        <w:t>Le mobilier découvert est p</w:t>
      </w:r>
      <w:r w:rsidRPr="0032190F">
        <w:rPr>
          <w:lang w:val="fr-FR"/>
        </w:rPr>
        <w:t xml:space="preserve">roche du complexe 4 de la </w:t>
      </w:r>
      <w:hyperlink r:id="rId5703" w:anchor="Sit_Margineda" w:history="1">
        <w:r w:rsidRPr="0032190F">
          <w:rPr>
            <w:rStyle w:val="Hyperlink"/>
            <w:lang w:val="fr-FR"/>
          </w:rPr>
          <w:t>Margineda</w:t>
        </w:r>
      </w:hyperlink>
      <w:r w:rsidRPr="0032190F">
        <w:rPr>
          <w:lang w:val="fr-FR"/>
        </w:rPr>
        <w:t xml:space="preserve"> </w:t>
      </w:r>
      <w:r w:rsidR="000319FC" w:rsidRPr="0032190F">
        <w:rPr>
          <w:lang w:val="fr-FR"/>
        </w:rPr>
        <w:t xml:space="preserve">bien qu'ici plus récent </w:t>
      </w:r>
      <w:r w:rsidRPr="0032190F">
        <w:rPr>
          <w:lang w:val="fr-FR"/>
        </w:rPr>
        <w:t>(BIB 254</w:t>
      </w:r>
      <w:r w:rsidR="004F2988" w:rsidRPr="0032190F">
        <w:rPr>
          <w:lang w:val="fr-FR"/>
        </w:rPr>
        <w:t>3</w:t>
      </w:r>
      <w:r w:rsidRPr="0032190F">
        <w:rPr>
          <w:lang w:val="fr-FR"/>
        </w:rPr>
        <w:t>)</w:t>
      </w:r>
    </w:p>
    <w:p w14:paraId="6EEC1DE1" w14:textId="77777777" w:rsidR="00AC2D72" w:rsidRPr="0032190F" w:rsidRDefault="00AC2D72" w:rsidP="003C750B">
      <w:pPr>
        <w:jc w:val="both"/>
        <w:rPr>
          <w:lang w:val="fr-FR"/>
        </w:rPr>
      </w:pPr>
    </w:p>
    <w:p w14:paraId="734337DF" w14:textId="77777777" w:rsidR="00AC2D72" w:rsidRPr="0032190F" w:rsidRDefault="00AC2D72" w:rsidP="00AC2D72">
      <w:pPr>
        <w:pStyle w:val="Heading2"/>
      </w:pPr>
      <w:bookmarkStart w:id="2431" w:name="Sit_Can_Sadurni_p"/>
      <w:r w:rsidRPr="0032190F">
        <w:t>Périodisation</w:t>
      </w:r>
    </w:p>
    <w:bookmarkEnd w:id="2431"/>
    <w:p w14:paraId="74C35F05" w14:textId="77777777" w:rsidR="00C714F2" w:rsidRDefault="00C714F2" w:rsidP="003C750B">
      <w:pPr>
        <w:jc w:val="both"/>
        <w:rPr>
          <w:lang w:val="fr-FR"/>
        </w:rPr>
      </w:pPr>
      <w:r>
        <w:rPr>
          <w:lang w:val="fr-FR"/>
        </w:rPr>
        <w:t xml:space="preserve">Mésolithique et épipaléolithique daté de 10000-6000 aec. L'ORCU (le lapin -sic-) représente près de 100% des registres fauniques. Au Néolithique (5500-3000 aec) la triade domestique et l'ORCU représentent à eux 100% de l'apport carné (BIB Antolin, Buxo, Saña in BIB 2613) </w:t>
      </w:r>
    </w:p>
    <w:p w14:paraId="06212A25" w14:textId="77777777" w:rsidR="00EA5812" w:rsidRDefault="00EA5812" w:rsidP="003C750B">
      <w:pPr>
        <w:jc w:val="both"/>
        <w:rPr>
          <w:lang w:val="fr-FR"/>
        </w:rPr>
      </w:pPr>
    </w:p>
    <w:p w14:paraId="415A9380" w14:textId="77777777" w:rsidR="00EA5812" w:rsidRDefault="00EA5812" w:rsidP="00EA5812">
      <w:pPr>
        <w:pStyle w:val="Heading3"/>
      </w:pPr>
      <w:r>
        <w:t>Postcardial</w:t>
      </w:r>
    </w:p>
    <w:p w14:paraId="4AD968F8" w14:textId="77777777" w:rsidR="00C714F2" w:rsidRPr="0032190F" w:rsidRDefault="00C714F2" w:rsidP="003C750B">
      <w:pPr>
        <w:jc w:val="both"/>
        <w:rPr>
          <w:lang w:val="fr-FR"/>
        </w:rPr>
      </w:pPr>
    </w:p>
    <w:p w14:paraId="119CD946" w14:textId="77777777" w:rsidR="00AC2D72" w:rsidRPr="0032190F" w:rsidRDefault="00AC2D72" w:rsidP="00EA5812">
      <w:pPr>
        <w:pStyle w:val="Heading4"/>
      </w:pPr>
      <w:bookmarkStart w:id="2432" w:name="Sit_Can_Sadurni_p_Postcardial_0"/>
      <w:r w:rsidRPr="0032190F">
        <w:lastRenderedPageBreak/>
        <w:t>Postcardial 0</w:t>
      </w:r>
    </w:p>
    <w:bookmarkEnd w:id="2432"/>
    <w:p w14:paraId="49480A7A" w14:textId="77777777" w:rsidR="00AC2D72" w:rsidRPr="0032190F" w:rsidRDefault="00AC2D72" w:rsidP="00AC2D72">
      <w:pPr>
        <w:rPr>
          <w:lang w:val="fr-FR"/>
        </w:rPr>
      </w:pPr>
      <w:r w:rsidRPr="0032190F">
        <w:rPr>
          <w:lang w:val="fr-FR"/>
        </w:rPr>
        <w:t>Transition Néolithique ancien / moyen (BIB 2542 p. 66)</w:t>
      </w:r>
    </w:p>
    <w:p w14:paraId="6BC6BF10" w14:textId="77777777" w:rsidR="00AC2D72" w:rsidRPr="0032190F" w:rsidRDefault="00AC2D72" w:rsidP="00AC2D72">
      <w:pPr>
        <w:rPr>
          <w:lang w:val="fr-FR"/>
        </w:rPr>
      </w:pPr>
    </w:p>
    <w:p w14:paraId="429CB35C" w14:textId="28581D88" w:rsidR="00AC2D72" w:rsidRPr="0032190F" w:rsidRDefault="00AC2D72" w:rsidP="00AC2D72">
      <w:pPr>
        <w:rPr>
          <w:lang w:val="fr-FR"/>
        </w:rPr>
      </w:pPr>
      <w:r w:rsidRPr="0032190F">
        <w:rPr>
          <w:lang w:val="fr-FR"/>
        </w:rPr>
        <w:t xml:space="preserve">Une réprésentation égale des céramiques de style Molinot et </w:t>
      </w:r>
      <w:hyperlink r:id="rId5704" w:anchor="Cul_Montbolo" w:history="1">
        <w:r w:rsidR="00752DB7" w:rsidRPr="0032190F">
          <w:rPr>
            <w:rStyle w:val="Hyperlink"/>
            <w:lang w:val="fr-FR"/>
          </w:rPr>
          <w:t>Montbolo</w:t>
        </w:r>
      </w:hyperlink>
      <w:r w:rsidRPr="0032190F">
        <w:rPr>
          <w:lang w:val="fr-FR"/>
        </w:rPr>
        <w:t>. Des décors épicardial, quelques céramiques cardiales (BIB 2542 p. 65)</w:t>
      </w:r>
    </w:p>
    <w:p w14:paraId="1099B5A7" w14:textId="77777777" w:rsidR="00AC2D72" w:rsidRPr="0032190F" w:rsidRDefault="00AC2D72" w:rsidP="003C750B">
      <w:pPr>
        <w:jc w:val="both"/>
        <w:rPr>
          <w:lang w:val="fr-FR"/>
        </w:rPr>
      </w:pPr>
    </w:p>
    <w:p w14:paraId="73DA8A5A" w14:textId="77777777" w:rsidR="00AC2D72" w:rsidRPr="0032190F" w:rsidRDefault="00AC2D72" w:rsidP="00EA5812">
      <w:pPr>
        <w:pStyle w:val="Heading4"/>
      </w:pPr>
      <w:bookmarkStart w:id="2433" w:name="Sit_Can_Sadurni_p_Postcardial_1"/>
      <w:r w:rsidRPr="0032190F">
        <w:t>Postcardial 1</w:t>
      </w:r>
    </w:p>
    <w:bookmarkEnd w:id="2433"/>
    <w:p w14:paraId="21FA91DD" w14:textId="77777777" w:rsidR="00AC2D72" w:rsidRPr="0032190F" w:rsidRDefault="0039426C" w:rsidP="003C750B">
      <w:pPr>
        <w:jc w:val="both"/>
        <w:rPr>
          <w:lang w:val="fr-FR"/>
        </w:rPr>
      </w:pPr>
      <w:r w:rsidRPr="0032190F">
        <w:rPr>
          <w:lang w:val="fr-FR"/>
        </w:rPr>
        <w:t>// couche 11 (BIB 2542)</w:t>
      </w:r>
    </w:p>
    <w:p w14:paraId="24BA85CE" w14:textId="77777777" w:rsidR="0077494D" w:rsidRPr="0032190F" w:rsidRDefault="0077494D" w:rsidP="0077494D">
      <w:pPr>
        <w:jc w:val="both"/>
        <w:rPr>
          <w:lang w:val="fr-FR"/>
        </w:rPr>
      </w:pPr>
      <w:r w:rsidRPr="0032190F">
        <w:rPr>
          <w:lang w:val="fr-FR"/>
        </w:rPr>
        <w:t>Nombreux restes humains pour la phase Postcardiale 1B (BIB 2542 p. 70)</w:t>
      </w:r>
    </w:p>
    <w:p w14:paraId="22AC045B" w14:textId="77777777" w:rsidR="0077494D" w:rsidRPr="0032190F" w:rsidRDefault="0077494D" w:rsidP="003C750B">
      <w:pPr>
        <w:jc w:val="both"/>
        <w:rPr>
          <w:lang w:val="fr-FR"/>
        </w:rPr>
      </w:pPr>
    </w:p>
    <w:p w14:paraId="3C2FECB4" w14:textId="77777777" w:rsidR="0077494D" w:rsidRPr="0032190F" w:rsidRDefault="0077494D" w:rsidP="003C750B">
      <w:pPr>
        <w:jc w:val="both"/>
        <w:rPr>
          <w:lang w:val="fr-FR"/>
        </w:rPr>
      </w:pPr>
    </w:p>
    <w:p w14:paraId="15988079" w14:textId="77777777" w:rsidR="00AC2D72" w:rsidRPr="0032190F" w:rsidRDefault="00AC2D72" w:rsidP="00EA5812">
      <w:pPr>
        <w:pStyle w:val="Heading4"/>
      </w:pPr>
      <w:bookmarkStart w:id="2434" w:name="Sit_Can_Sadurni_p_Postcardial_2"/>
      <w:r w:rsidRPr="0032190F">
        <w:t>Postcardial 2</w:t>
      </w:r>
    </w:p>
    <w:bookmarkEnd w:id="2434"/>
    <w:p w14:paraId="16855596" w14:textId="77777777" w:rsidR="00AC2D72" w:rsidRPr="0032190F" w:rsidRDefault="0039426C" w:rsidP="003C750B">
      <w:pPr>
        <w:jc w:val="both"/>
        <w:rPr>
          <w:lang w:val="fr-FR"/>
        </w:rPr>
      </w:pPr>
      <w:r w:rsidRPr="0032190F">
        <w:rPr>
          <w:lang w:val="fr-FR"/>
        </w:rPr>
        <w:t>// couches 10 et 10b (BIB 2542 p. 71)</w:t>
      </w:r>
    </w:p>
    <w:p w14:paraId="143114BE" w14:textId="77777777" w:rsidR="0039426C" w:rsidRPr="0032190F" w:rsidRDefault="0039426C" w:rsidP="003C750B">
      <w:pPr>
        <w:jc w:val="both"/>
        <w:rPr>
          <w:lang w:val="fr-FR"/>
        </w:rPr>
      </w:pPr>
    </w:p>
    <w:p w14:paraId="39F567CF" w14:textId="1867C238" w:rsidR="00113199" w:rsidRPr="0032190F" w:rsidRDefault="0039426C" w:rsidP="003C750B">
      <w:pPr>
        <w:jc w:val="both"/>
        <w:rPr>
          <w:lang w:val="fr-FR"/>
        </w:rPr>
      </w:pPr>
      <w:r w:rsidRPr="0032190F">
        <w:rPr>
          <w:lang w:val="fr-FR"/>
        </w:rPr>
        <w:t>Pérénnisation de l'habitat, intensification des activités d'élevage (</w:t>
      </w:r>
      <w:r w:rsidRPr="0032190F">
        <w:rPr>
          <w:i/>
          <w:lang w:val="fr-FR"/>
        </w:rPr>
        <w:t>ramaderes</w:t>
      </w:r>
      <w:r w:rsidRPr="0032190F">
        <w:rPr>
          <w:lang w:val="fr-FR"/>
        </w:rPr>
        <w:t xml:space="preserve">) et minière </w:t>
      </w:r>
      <w:r w:rsidR="005E4625" w:rsidRPr="0032190F">
        <w:rPr>
          <w:lang w:val="fr-FR"/>
        </w:rPr>
        <w:t xml:space="preserve">(caïllas, etc.) </w:t>
      </w:r>
      <w:r w:rsidRPr="0032190F">
        <w:rPr>
          <w:lang w:val="fr-FR"/>
        </w:rPr>
        <w:t>(BIB 2542 p. 71)</w:t>
      </w:r>
      <w:r w:rsidR="005E4625" w:rsidRPr="0032190F">
        <w:rPr>
          <w:lang w:val="fr-FR"/>
        </w:rPr>
        <w:t xml:space="preserve">. Toutes les étaes de la </w:t>
      </w:r>
      <w:hyperlink r:id="rId5705" w:anchor="CO" w:history="1">
        <w:r w:rsidR="00E13081">
          <w:rPr>
            <w:rStyle w:val="Hyperlink"/>
            <w:lang w:val="fr-FR"/>
          </w:rPr>
          <w:t>CO</w:t>
        </w:r>
      </w:hyperlink>
      <w:r w:rsidR="00CF1C2F">
        <w:rPr>
          <w:lang w:val="fr-FR"/>
        </w:rPr>
        <w:t xml:space="preserve"> </w:t>
      </w:r>
      <w:r w:rsidR="005E4625" w:rsidRPr="0032190F">
        <w:rPr>
          <w:lang w:val="fr-FR"/>
        </w:rPr>
        <w:t xml:space="preserve">de l'obtention et de la transformation de la </w:t>
      </w:r>
      <w:hyperlink r:id="rId5706" w:anchor="Sit_Variscite" w:history="1">
        <w:r w:rsidR="00320346" w:rsidRPr="00320346">
          <w:rPr>
            <w:rStyle w:val="Hyperlink"/>
            <w:lang w:val="fr-FR"/>
          </w:rPr>
          <w:t>variscite</w:t>
        </w:r>
      </w:hyperlink>
      <w:r w:rsidR="00320346" w:rsidRPr="0032190F">
        <w:rPr>
          <w:lang w:val="fr-FR"/>
        </w:rPr>
        <w:t xml:space="preserve"> </w:t>
      </w:r>
      <w:r w:rsidR="005E4625" w:rsidRPr="0032190F">
        <w:rPr>
          <w:lang w:val="fr-FR"/>
        </w:rPr>
        <w:t xml:space="preserve">(BIB 2542 fig. 12). 3 </w:t>
      </w:r>
      <w:hyperlink r:id="rId5707" w:anchor="Cul_Neo__econom_stockage_agr_silo" w:history="1">
        <w:r w:rsidR="0007541A" w:rsidRPr="0007541A">
          <w:rPr>
            <w:rStyle w:val="Hyperlink"/>
            <w:lang w:val="fr-FR"/>
          </w:rPr>
          <w:t>silos</w:t>
        </w:r>
      </w:hyperlink>
      <w:r w:rsidR="0007541A" w:rsidRPr="0007541A">
        <w:rPr>
          <w:lang w:val="fr-FR"/>
        </w:rPr>
        <w:t xml:space="preserve"> </w:t>
      </w:r>
      <w:r w:rsidR="005E4625" w:rsidRPr="0032190F">
        <w:rPr>
          <w:lang w:val="fr-FR"/>
        </w:rPr>
        <w:t>à l'extérieur de la grotte (BIB 2542 p. 71)</w:t>
      </w:r>
    </w:p>
    <w:p w14:paraId="169C3F2D" w14:textId="77777777" w:rsidR="0001031A" w:rsidRPr="0032190F" w:rsidRDefault="0001031A" w:rsidP="003C750B">
      <w:pPr>
        <w:jc w:val="both"/>
        <w:rPr>
          <w:lang w:val="fr-FR"/>
        </w:rPr>
      </w:pPr>
      <w:r w:rsidRPr="0032190F">
        <w:rPr>
          <w:lang w:val="fr-FR"/>
        </w:rPr>
        <w:t xml:space="preserve">A cette période arrivent des produits [exogènes] : gande hache (destral) de basalte étudiée par P. Petrequin. </w:t>
      </w:r>
      <w:r w:rsidRPr="0032190F">
        <w:rPr>
          <w:i/>
          <w:lang w:val="fr-FR"/>
        </w:rPr>
        <w:t>Seguons l'informe la destral es un producte de canteria directe</w:t>
      </w:r>
      <w:r w:rsidRPr="0032190F">
        <w:rPr>
          <w:lang w:val="fr-FR"/>
        </w:rPr>
        <w:t xml:space="preserve">. C'est le premier objet ayant une provenance lointaine (BIB 2542 p. 74) </w:t>
      </w:r>
      <w:r w:rsidR="00CE29D2" w:rsidRPr="0032190F">
        <w:rPr>
          <w:lang w:val="fr-FR"/>
        </w:rPr>
        <w:t>Un nucléus de silex noir exogène. Une p</w:t>
      </w:r>
      <w:r w:rsidRPr="0032190F">
        <w:rPr>
          <w:lang w:val="fr-FR"/>
        </w:rPr>
        <w:t xml:space="preserve">ointe foliacée romboïdale </w:t>
      </w:r>
      <w:r w:rsidR="00CE29D2" w:rsidRPr="0032190F">
        <w:rPr>
          <w:lang w:val="fr-FR"/>
        </w:rPr>
        <w:t xml:space="preserve">provenant de l'Aragon </w:t>
      </w:r>
      <w:r w:rsidRPr="0032190F">
        <w:rPr>
          <w:lang w:val="fr-FR"/>
        </w:rPr>
        <w:t>(BIB 2542 p. 75)</w:t>
      </w:r>
      <w:r w:rsidR="00CE29D2" w:rsidRPr="0032190F">
        <w:rPr>
          <w:lang w:val="fr-FR"/>
        </w:rPr>
        <w:t>. On suppose de ces produits exogènes qu'ils étaient échangés contre la caïllas (BIB 2542 p. 75)</w:t>
      </w:r>
    </w:p>
    <w:p w14:paraId="03306610" w14:textId="718D386B" w:rsidR="00CE29D2" w:rsidRDefault="00CE29D2" w:rsidP="003C750B">
      <w:pPr>
        <w:jc w:val="both"/>
        <w:rPr>
          <w:lang w:val="fr-FR"/>
        </w:rPr>
      </w:pPr>
      <w:r w:rsidRPr="0032190F">
        <w:rPr>
          <w:lang w:val="fr-FR"/>
        </w:rPr>
        <w:t xml:space="preserve">Dans la céramique, le style Molinot prédomine (~75%) contre le style </w:t>
      </w:r>
      <w:hyperlink r:id="rId5708" w:anchor="Cul_Montbolo" w:history="1">
        <w:r w:rsidR="00752DB7" w:rsidRPr="0032190F">
          <w:rPr>
            <w:rStyle w:val="Hyperlink"/>
            <w:lang w:val="fr-FR"/>
          </w:rPr>
          <w:t>Montbolo</w:t>
        </w:r>
      </w:hyperlink>
      <w:r w:rsidR="00752DB7" w:rsidRPr="0032190F">
        <w:rPr>
          <w:lang w:val="fr-FR"/>
        </w:rPr>
        <w:t xml:space="preserve"> </w:t>
      </w:r>
      <w:r w:rsidRPr="0032190F">
        <w:rPr>
          <w:lang w:val="fr-FR"/>
        </w:rPr>
        <w:t>(~23%). La céramique Montbolo adopte les traits de la céramique des Sepulcros de Fossa (forme brunie, tendance bitronconique) (BIB 2542 p. 75)</w:t>
      </w:r>
    </w:p>
    <w:p w14:paraId="72C81694" w14:textId="77777777" w:rsidR="00EA5812" w:rsidRDefault="00EA5812" w:rsidP="003C750B">
      <w:pPr>
        <w:jc w:val="both"/>
        <w:rPr>
          <w:lang w:val="fr-FR"/>
        </w:rPr>
      </w:pPr>
    </w:p>
    <w:p w14:paraId="01171067" w14:textId="77777777" w:rsidR="00EA5812" w:rsidRDefault="00EA5812" w:rsidP="00EA5812">
      <w:pPr>
        <w:pStyle w:val="Heading3"/>
      </w:pPr>
      <w:r>
        <w:t>Néolithique moyen</w:t>
      </w:r>
    </w:p>
    <w:p w14:paraId="6CDCE15C" w14:textId="377AD20A" w:rsidR="00EA5812" w:rsidRDefault="00EA5812" w:rsidP="00EA5812">
      <w:pPr>
        <w:jc w:val="both"/>
        <w:rPr>
          <w:lang w:val="fr-FR"/>
        </w:rPr>
      </w:pPr>
      <w:r w:rsidRPr="0032190F">
        <w:rPr>
          <w:lang w:val="fr-FR"/>
        </w:rPr>
        <w:t xml:space="preserve">Hiatus dans l'occupation au cours de la phase </w:t>
      </w:r>
      <w:hyperlink r:id="rId5709" w:anchor="Cul_Sepulcros" w:history="1">
        <w:r w:rsidRPr="0032190F">
          <w:rPr>
            <w:rStyle w:val="Hyperlink"/>
            <w:lang w:val="fr-FR"/>
          </w:rPr>
          <w:t>Sepulcros de Fossa</w:t>
        </w:r>
      </w:hyperlink>
      <w:r w:rsidRPr="0032190F">
        <w:rPr>
          <w:lang w:val="fr-FR"/>
        </w:rPr>
        <w:t xml:space="preserve">, probablement à l'avantage de </w:t>
      </w:r>
      <w:hyperlink r:id="rId5710" w:anchor="Sit_Gava" w:history="1">
        <w:r w:rsidRPr="0032190F">
          <w:rPr>
            <w:rStyle w:val="Hyperlink"/>
            <w:lang w:val="fr-FR"/>
          </w:rPr>
          <w:t>Can Tinorer-Gavà</w:t>
        </w:r>
      </w:hyperlink>
      <w:r w:rsidRPr="0032190F">
        <w:rPr>
          <w:lang w:val="fr-FR"/>
        </w:rPr>
        <w:t xml:space="preserve"> (BIB 2542 p. 75)</w:t>
      </w:r>
    </w:p>
    <w:p w14:paraId="70BE6B20" w14:textId="77777777" w:rsidR="00EA5812" w:rsidRPr="0032190F" w:rsidRDefault="00EA5812" w:rsidP="003C750B">
      <w:pPr>
        <w:jc w:val="both"/>
        <w:rPr>
          <w:lang w:val="fr-FR"/>
        </w:rPr>
      </w:pPr>
    </w:p>
    <w:p w14:paraId="542094CC" w14:textId="77777777" w:rsidR="0039426C" w:rsidRPr="0032190F" w:rsidRDefault="0039426C" w:rsidP="003C750B">
      <w:pPr>
        <w:jc w:val="both"/>
        <w:rPr>
          <w:lang w:val="fr-FR"/>
        </w:rPr>
      </w:pPr>
    </w:p>
    <w:p w14:paraId="00F93ECA" w14:textId="77777777" w:rsidR="00113199" w:rsidRPr="0032190F" w:rsidRDefault="00F967F1" w:rsidP="00113199">
      <w:pPr>
        <w:pStyle w:val="Heading2"/>
      </w:pPr>
      <w:r w:rsidRPr="0032190F">
        <w:t>s</w:t>
      </w:r>
      <w:r w:rsidR="00113199" w:rsidRPr="0032190F">
        <w:t>tatuette</w:t>
      </w:r>
    </w:p>
    <w:p w14:paraId="74EA7557" w14:textId="5C78BD11" w:rsidR="00113199" w:rsidRPr="0032190F" w:rsidRDefault="00113199" w:rsidP="00113199">
      <w:pPr>
        <w:jc w:val="both"/>
        <w:rPr>
          <w:lang w:val="fr-FR"/>
        </w:rPr>
      </w:pPr>
      <w:r w:rsidRPr="0032190F">
        <w:rPr>
          <w:lang w:val="fr-FR"/>
        </w:rPr>
        <w:t xml:space="preserve">Une </w:t>
      </w:r>
      <w:hyperlink r:id="rId5711" w:anchor="Cul_Art_TAC_T_a_statuettes" w:history="1">
        <w:r w:rsidRPr="0032190F">
          <w:rPr>
            <w:rStyle w:val="Hyperlink"/>
            <w:lang w:val="fr-FR"/>
          </w:rPr>
          <w:t>statuette</w:t>
        </w:r>
      </w:hyperlink>
      <w:r w:rsidRPr="0032190F">
        <w:rPr>
          <w:lang w:val="fr-FR"/>
        </w:rPr>
        <w:t xml:space="preserve"> humaine en terre cuite, surnomée "</w:t>
      </w:r>
      <w:r w:rsidRPr="0032190F">
        <w:rPr>
          <w:i/>
          <w:lang w:val="fr-FR"/>
        </w:rPr>
        <w:t>l’encantat de Begues</w:t>
      </w:r>
      <w:r w:rsidRPr="0032190F">
        <w:rPr>
          <w:lang w:val="fr-FR"/>
        </w:rPr>
        <w:t xml:space="preserve">" attribuée au postcardial a été trouvée dans la couche 11 et au contact de la couche </w:t>
      </w:r>
      <w:r w:rsidR="00B510AC" w:rsidRPr="0032190F">
        <w:rPr>
          <w:lang w:val="fr-FR"/>
        </w:rPr>
        <w:t>11b</w:t>
      </w:r>
      <w:r w:rsidRPr="0032190F">
        <w:rPr>
          <w:lang w:val="fr-FR"/>
        </w:rPr>
        <w:t xml:space="preserve"> (BIB internet UB)</w:t>
      </w:r>
    </w:p>
    <w:p w14:paraId="61A48004" w14:textId="6C9B0D15" w:rsidR="00E9175D" w:rsidRDefault="00E9175D" w:rsidP="00E9175D">
      <w:pPr>
        <w:jc w:val="both"/>
        <w:rPr>
          <w:lang w:val="fr-FR"/>
        </w:rPr>
      </w:pPr>
      <w:r w:rsidRPr="0032190F">
        <w:rPr>
          <w:lang w:val="fr-FR"/>
        </w:rPr>
        <w:t>Cette statuette semble liée à la réalisation de "banquets" dans des hauts-lieux [</w:t>
      </w:r>
      <w:hyperlink r:id="rId5712" w:anchor="Cul_Neo_Moyen_hab_enceinte" w:history="1">
        <w:r w:rsidRPr="0032190F">
          <w:rPr>
            <w:rStyle w:val="Hyperlink"/>
            <w:lang w:val="fr-FR"/>
          </w:rPr>
          <w:t>enceinte</w:t>
        </w:r>
      </w:hyperlink>
      <w:r w:rsidRPr="0032190F">
        <w:rPr>
          <w:lang w:val="fr-FR"/>
        </w:rPr>
        <w:t xml:space="preserve"> ?] dédiés au regroupement de communautés éloignes (BIB internet UB)</w:t>
      </w:r>
    </w:p>
    <w:p w14:paraId="7ED0171B" w14:textId="77777777" w:rsidR="00EA5812" w:rsidRDefault="00EA5812" w:rsidP="00E9175D">
      <w:pPr>
        <w:jc w:val="both"/>
        <w:rPr>
          <w:lang w:val="fr-FR"/>
        </w:rPr>
      </w:pPr>
    </w:p>
    <w:p w14:paraId="1013581A" w14:textId="77777777" w:rsidR="00EA5812" w:rsidRDefault="00EA5812" w:rsidP="00EA5812">
      <w:pPr>
        <w:pStyle w:val="Heading2"/>
      </w:pPr>
      <w:bookmarkStart w:id="2435" w:name="Sit_Can_Sadurni_fun"/>
      <w:r>
        <w:t>Funéraire</w:t>
      </w:r>
    </w:p>
    <w:bookmarkEnd w:id="2435"/>
    <w:p w14:paraId="5127A97F" w14:textId="77777777" w:rsidR="00EA5812" w:rsidRDefault="00EA5812" w:rsidP="00E9175D">
      <w:pPr>
        <w:jc w:val="both"/>
        <w:rPr>
          <w:lang w:val="fr-FR"/>
        </w:rPr>
      </w:pPr>
    </w:p>
    <w:p w14:paraId="799E54FC" w14:textId="77777777" w:rsidR="00F43911" w:rsidRDefault="00EA5812" w:rsidP="00EA5812">
      <w:pPr>
        <w:jc w:val="both"/>
        <w:rPr>
          <w:lang w:val="fr-FR"/>
        </w:rPr>
      </w:pPr>
      <w:r w:rsidRPr="0032190F">
        <w:rPr>
          <w:lang w:val="fr-FR"/>
        </w:rPr>
        <w:t>5 individus enterrés (BIB 2543)</w:t>
      </w:r>
      <w:r>
        <w:rPr>
          <w:lang w:val="fr-FR"/>
        </w:rPr>
        <w:t xml:space="preserve"> </w:t>
      </w:r>
    </w:p>
    <w:p w14:paraId="4A2F3E4F" w14:textId="77777777" w:rsidR="00F43911" w:rsidRDefault="00F43911" w:rsidP="00EA5812">
      <w:pPr>
        <w:jc w:val="both"/>
        <w:rPr>
          <w:lang w:val="fr-FR"/>
        </w:rPr>
      </w:pPr>
    </w:p>
    <w:p w14:paraId="117632CC" w14:textId="77777777" w:rsidR="00F43911" w:rsidRDefault="00F43911" w:rsidP="00F43911">
      <w:pPr>
        <w:pStyle w:val="Heading3"/>
      </w:pPr>
      <w:bookmarkStart w:id="2436" w:name="Sit_Can_Sadurni_gen"/>
      <w:r>
        <w:t>génétique</w:t>
      </w:r>
    </w:p>
    <w:bookmarkEnd w:id="2436"/>
    <w:p w14:paraId="7E876444" w14:textId="3B04AA13" w:rsidR="00EA5812" w:rsidRDefault="00EA5812" w:rsidP="00EA5812">
      <w:pPr>
        <w:jc w:val="both"/>
        <w:rPr>
          <w:lang w:val="es-ES"/>
        </w:rPr>
      </w:pPr>
      <w:r>
        <w:rPr>
          <w:lang w:val="fr-FR"/>
        </w:rPr>
        <w:t>Anthropologie: NMI=7 (</w:t>
      </w:r>
      <w:hyperlink r:id="rId5713" w:anchor="Sit_Can_Sadurni_s_c18" w:history="1">
        <w:r w:rsidRPr="00EA5812">
          <w:rPr>
            <w:rStyle w:val="Hyperlink"/>
            <w:lang w:val="fr-FR"/>
          </w:rPr>
          <w:t>c 18</w:t>
        </w:r>
      </w:hyperlink>
      <w:r>
        <w:rPr>
          <w:lang w:val="fr-FR"/>
        </w:rPr>
        <w:t xml:space="preserve">). </w:t>
      </w:r>
      <w:r w:rsidRPr="007425EF">
        <w:rPr>
          <w:lang w:val="es-ES"/>
        </w:rPr>
        <w:t xml:space="preserve">6 infantiles et 2 adultes. </w:t>
      </w:r>
      <w:r w:rsidR="007425EF">
        <w:rPr>
          <w:lang w:val="es-ES"/>
        </w:rPr>
        <w:t>h</w:t>
      </w:r>
      <w:r w:rsidR="007425EF" w:rsidRPr="007425EF">
        <w:rPr>
          <w:lang w:val="es-ES"/>
        </w:rPr>
        <w:t>g</w:t>
      </w:r>
      <w:r w:rsidRPr="007425EF">
        <w:rPr>
          <w:lang w:val="es-ES"/>
        </w:rPr>
        <w:t xml:space="preserve">: </w:t>
      </w:r>
      <w:hyperlink r:id="rId5714" w:anchor="D:Documentation archéologique liée à la thèseAnalyses Statistiques.docx" w:history="1">
        <w:r w:rsidRPr="007425EF">
          <w:rPr>
            <w:rStyle w:val="Hyperlink"/>
            <w:lang w:val="es-ES"/>
          </w:rPr>
          <w:t>N</w:t>
        </w:r>
      </w:hyperlink>
      <w:r w:rsidRPr="007425EF">
        <w:rPr>
          <w:lang w:val="es-ES"/>
        </w:rPr>
        <w:t xml:space="preserve">, </w:t>
      </w:r>
      <w:hyperlink r:id="rId5715" w:anchor="IND_Gen_haplogr_N1a1a" w:history="1">
        <w:r w:rsidRPr="007425EF">
          <w:rPr>
            <w:rStyle w:val="Hyperlink"/>
            <w:lang w:val="es-ES"/>
          </w:rPr>
          <w:t>N1a1a</w:t>
        </w:r>
      </w:hyperlink>
      <w:r w:rsidRPr="007425EF">
        <w:rPr>
          <w:lang w:val="es-ES"/>
        </w:rPr>
        <w:t xml:space="preserve"> [K1a1a?], </w:t>
      </w:r>
      <w:hyperlink r:id="rId5716" w:anchor="IND_Gen_haplogr_K" w:history="1">
        <w:r w:rsidRPr="007425EF">
          <w:rPr>
            <w:rStyle w:val="Hyperlink"/>
            <w:lang w:val="es-ES"/>
          </w:rPr>
          <w:t>K</w:t>
        </w:r>
      </w:hyperlink>
      <w:r w:rsidRPr="007425EF">
        <w:rPr>
          <w:lang w:val="es-ES"/>
        </w:rPr>
        <w:t xml:space="preserve">, </w:t>
      </w:r>
      <w:hyperlink r:id="rId5717" w:anchor="IND_Gen_haplogr_H" w:history="1">
        <w:r w:rsidRPr="007425EF">
          <w:rPr>
            <w:rStyle w:val="Hyperlink"/>
            <w:lang w:val="es-ES"/>
          </w:rPr>
          <w:t>H</w:t>
        </w:r>
      </w:hyperlink>
      <w:r w:rsidRPr="007425EF">
        <w:rPr>
          <w:lang w:val="es-ES"/>
        </w:rPr>
        <w:t>, U5, X1, (BIB Gibaja, Subira, Domingo in BIB 2613)</w:t>
      </w:r>
      <w:r w:rsidR="00F43911" w:rsidRPr="007425EF">
        <w:rPr>
          <w:lang w:val="es-ES"/>
        </w:rPr>
        <w:t xml:space="preserve"> // </w:t>
      </w:r>
      <w:hyperlink r:id="rId5718" w:anchor="Sit_Chaves_gen" w:history="1">
        <w:r w:rsidR="00F43911" w:rsidRPr="007425EF">
          <w:rPr>
            <w:rStyle w:val="Hyperlink"/>
            <w:lang w:val="es-ES"/>
          </w:rPr>
          <w:t>Chaves</w:t>
        </w:r>
      </w:hyperlink>
      <w:r w:rsidR="00F43911" w:rsidRPr="007425EF">
        <w:rPr>
          <w:lang w:val="es-ES"/>
        </w:rPr>
        <w:t xml:space="preserve"> (BIB 2781)</w:t>
      </w:r>
    </w:p>
    <w:p w14:paraId="2B1E92B2" w14:textId="77777777" w:rsidR="00162A96" w:rsidRDefault="00162A96" w:rsidP="00EA5812">
      <w:pPr>
        <w:jc w:val="both"/>
        <w:rPr>
          <w:lang w:val="es-ES"/>
        </w:rPr>
      </w:pPr>
    </w:p>
    <w:p w14:paraId="4EEE723B" w14:textId="77777777" w:rsidR="00162A96" w:rsidRPr="00A0014D" w:rsidRDefault="00162A96" w:rsidP="00162A96">
      <w:pPr>
        <w:pStyle w:val="Heading4"/>
        <w:rPr>
          <w:lang w:eastAsia="en-GB"/>
        </w:rPr>
      </w:pPr>
      <w:r w:rsidRPr="00A0014D">
        <w:rPr>
          <w:lang w:eastAsia="en-GB"/>
        </w:rPr>
        <w:t>CSA0511</w:t>
      </w:r>
    </w:p>
    <w:p w14:paraId="2CA12AC9" w14:textId="733C71CA" w:rsidR="00162A96" w:rsidRPr="00A0014D" w:rsidRDefault="00162A96" w:rsidP="00162A96">
      <w:pPr>
        <w:jc w:val="both"/>
        <w:rPr>
          <w:lang w:val="fr-FR"/>
        </w:rPr>
      </w:pPr>
      <w:r w:rsidRPr="00A0014D">
        <w:rPr>
          <w:lang w:val="fr-FR"/>
        </w:rPr>
        <w:t xml:space="preserve">hg: </w:t>
      </w:r>
      <w:hyperlink r:id="rId5719" w:anchor="D:Documentation archéologique liée à la thèseAnalyses Statistiques.docx" w:history="1">
        <w:r w:rsidRPr="00A0014D">
          <w:rPr>
            <w:rStyle w:val="Hyperlink"/>
            <w:lang w:val="fr-FR"/>
          </w:rPr>
          <w:t>N</w:t>
        </w:r>
      </w:hyperlink>
      <w:r w:rsidRPr="00A0014D">
        <w:rPr>
          <w:lang w:val="fr-FR"/>
        </w:rPr>
        <w:t>* (BIB 2811)</w:t>
      </w:r>
    </w:p>
    <w:p w14:paraId="3DF32355" w14:textId="77777777" w:rsidR="00162A96" w:rsidRPr="00A0014D" w:rsidRDefault="00162A96" w:rsidP="00162A96">
      <w:pPr>
        <w:jc w:val="both"/>
        <w:rPr>
          <w:lang w:val="fr-FR"/>
        </w:rPr>
      </w:pPr>
    </w:p>
    <w:p w14:paraId="339F4434" w14:textId="77777777" w:rsidR="00162A96" w:rsidRPr="00162A96" w:rsidRDefault="00162A96" w:rsidP="00162A96">
      <w:pPr>
        <w:jc w:val="both"/>
      </w:pPr>
      <w:r w:rsidRPr="00162A96">
        <w:t xml:space="preserve">Cardial, </w:t>
      </w:r>
      <w:r w:rsidRPr="00162A96">
        <w:rPr>
          <w:szCs w:val="16"/>
          <w:lang w:eastAsia="en-GB"/>
        </w:rPr>
        <w:t>5475–5305 cal. BCE</w:t>
      </w:r>
      <w:r w:rsidRPr="00162A96">
        <w:t xml:space="preserve"> (BIB 2811)</w:t>
      </w:r>
    </w:p>
    <w:p w14:paraId="00084DF2" w14:textId="77777777" w:rsidR="00162A96" w:rsidRPr="00162A96" w:rsidRDefault="00162A96" w:rsidP="00EA5812">
      <w:pPr>
        <w:jc w:val="both"/>
      </w:pPr>
    </w:p>
    <w:p w14:paraId="59A2E23A" w14:textId="77777777" w:rsidR="00162A96" w:rsidRPr="006062CB" w:rsidRDefault="00162A96" w:rsidP="00162A96">
      <w:pPr>
        <w:pStyle w:val="Heading4"/>
        <w:rPr>
          <w:lang w:val="en-US"/>
        </w:rPr>
      </w:pPr>
      <w:r w:rsidRPr="006062CB">
        <w:rPr>
          <w:lang w:val="en-US"/>
        </w:rPr>
        <w:t>CSA09</w:t>
      </w:r>
    </w:p>
    <w:p w14:paraId="58CDB671" w14:textId="670EE242" w:rsidR="00162A96" w:rsidRDefault="00162A96" w:rsidP="00EA5812">
      <w:pPr>
        <w:jc w:val="both"/>
      </w:pPr>
      <w:r w:rsidRPr="00162A96">
        <w:t xml:space="preserve">hg: </w:t>
      </w:r>
      <w:hyperlink r:id="rId5720" w:anchor="D:Documentation archéologique liée à la thèseAnalyses Statistiques.docx" w:history="1">
        <w:r w:rsidRPr="00162A96">
          <w:rPr>
            <w:rStyle w:val="Hyperlink"/>
          </w:rPr>
          <w:t>N</w:t>
        </w:r>
      </w:hyperlink>
      <w:r w:rsidRPr="00162A96">
        <w:t>* (BIB 2811)</w:t>
      </w:r>
    </w:p>
    <w:p w14:paraId="66DCFFB0" w14:textId="77777777" w:rsidR="00162A96" w:rsidRDefault="00162A96" w:rsidP="00EA5812">
      <w:pPr>
        <w:jc w:val="both"/>
      </w:pPr>
    </w:p>
    <w:p w14:paraId="4749FFB1" w14:textId="77777777" w:rsidR="00162A96" w:rsidRPr="00162A96" w:rsidRDefault="00162A96" w:rsidP="00162A96">
      <w:pPr>
        <w:jc w:val="both"/>
      </w:pPr>
      <w:r w:rsidRPr="00162A96">
        <w:t xml:space="preserve">Cardial, </w:t>
      </w:r>
      <w:r w:rsidRPr="00162A96">
        <w:rPr>
          <w:szCs w:val="16"/>
          <w:lang w:eastAsia="en-GB"/>
        </w:rPr>
        <w:t>5475–5305 cal. BCE</w:t>
      </w:r>
      <w:r w:rsidRPr="00162A96">
        <w:t xml:space="preserve"> (BIB 2811)</w:t>
      </w:r>
    </w:p>
    <w:p w14:paraId="7CE313B2" w14:textId="77777777" w:rsidR="00162A96" w:rsidRPr="00162A96" w:rsidRDefault="00162A96" w:rsidP="00EA5812">
      <w:pPr>
        <w:jc w:val="both"/>
      </w:pPr>
    </w:p>
    <w:p w14:paraId="2E77912C" w14:textId="77777777" w:rsidR="00162A96" w:rsidRPr="00162A96" w:rsidRDefault="00162A96" w:rsidP="00EA5812">
      <w:pPr>
        <w:jc w:val="both"/>
      </w:pPr>
    </w:p>
    <w:p w14:paraId="3C09020D" w14:textId="77777777" w:rsidR="00162A96" w:rsidRPr="006062CB" w:rsidRDefault="00162A96" w:rsidP="00162A96">
      <w:pPr>
        <w:pStyle w:val="Heading4"/>
        <w:rPr>
          <w:lang w:val="en-US" w:eastAsia="en-GB"/>
        </w:rPr>
      </w:pPr>
      <w:r w:rsidRPr="006062CB">
        <w:rPr>
          <w:lang w:val="en-US" w:eastAsia="en-GB"/>
        </w:rPr>
        <w:t>CSA152223</w:t>
      </w:r>
    </w:p>
    <w:p w14:paraId="40A087FC" w14:textId="17FB53D2" w:rsidR="00162A96" w:rsidRPr="00E32113" w:rsidRDefault="00162A96" w:rsidP="00162A96">
      <w:pPr>
        <w:jc w:val="both"/>
      </w:pPr>
      <w:r w:rsidRPr="00E32113">
        <w:t xml:space="preserve">hg: </w:t>
      </w:r>
      <w:hyperlink r:id="rId5721" w:anchor="IND_Gen_haplogr_K" w:history="1">
        <w:r w:rsidRPr="00E32113">
          <w:rPr>
            <w:rStyle w:val="Hyperlink"/>
          </w:rPr>
          <w:t>K</w:t>
        </w:r>
      </w:hyperlink>
      <w:r w:rsidRPr="00E32113">
        <w:t xml:space="preserve"> (BIB 2811)</w:t>
      </w:r>
    </w:p>
    <w:p w14:paraId="698DB186" w14:textId="77777777" w:rsidR="00162A96" w:rsidRPr="00E32113" w:rsidRDefault="00162A96" w:rsidP="00162A96">
      <w:pPr>
        <w:jc w:val="both"/>
      </w:pPr>
    </w:p>
    <w:p w14:paraId="7BE05FDB" w14:textId="77777777" w:rsidR="00162A96" w:rsidRPr="00162A96" w:rsidRDefault="00162A96" w:rsidP="00162A96">
      <w:pPr>
        <w:jc w:val="both"/>
      </w:pPr>
      <w:r w:rsidRPr="00162A96">
        <w:t xml:space="preserve">Cardial, </w:t>
      </w:r>
      <w:r w:rsidRPr="00162A96">
        <w:rPr>
          <w:szCs w:val="16"/>
          <w:lang w:eastAsia="en-GB"/>
        </w:rPr>
        <w:t>5475–5305 cal. BCE</w:t>
      </w:r>
      <w:r w:rsidRPr="00162A96">
        <w:t xml:space="preserve"> (BIB 2811)</w:t>
      </w:r>
    </w:p>
    <w:p w14:paraId="69CA5043" w14:textId="77777777" w:rsidR="00162A96" w:rsidRPr="00E32113" w:rsidRDefault="00162A96" w:rsidP="00162A96">
      <w:pPr>
        <w:jc w:val="both"/>
      </w:pPr>
    </w:p>
    <w:p w14:paraId="11761659" w14:textId="77777777" w:rsidR="00162A96" w:rsidRPr="00E32113" w:rsidRDefault="00162A96" w:rsidP="00162A96">
      <w:pPr>
        <w:jc w:val="both"/>
      </w:pPr>
    </w:p>
    <w:p w14:paraId="7A441F68" w14:textId="77777777" w:rsidR="00162A96" w:rsidRPr="006062CB" w:rsidRDefault="00162A96" w:rsidP="00162A96">
      <w:pPr>
        <w:pStyle w:val="Heading4"/>
        <w:rPr>
          <w:lang w:val="en-US" w:eastAsia="en-GB"/>
        </w:rPr>
      </w:pPr>
      <w:r w:rsidRPr="006062CB">
        <w:rPr>
          <w:lang w:val="en-US" w:eastAsia="en-GB"/>
        </w:rPr>
        <w:t>CSA16</w:t>
      </w:r>
    </w:p>
    <w:p w14:paraId="2275D923" w14:textId="7654811B" w:rsidR="00162A96" w:rsidRPr="00E32113" w:rsidRDefault="00162A96" w:rsidP="00162A96">
      <w:pPr>
        <w:jc w:val="both"/>
      </w:pPr>
      <w:r w:rsidRPr="00E32113">
        <w:t xml:space="preserve">hg: </w:t>
      </w:r>
      <w:hyperlink r:id="rId5722" w:anchor="IND_Gen_haplogr_H" w:history="1">
        <w:r w:rsidRPr="00E32113">
          <w:rPr>
            <w:rStyle w:val="Hyperlink"/>
          </w:rPr>
          <w:t>H</w:t>
        </w:r>
      </w:hyperlink>
      <w:r w:rsidRPr="00E32113">
        <w:t xml:space="preserve"> (BIB 2811)</w:t>
      </w:r>
    </w:p>
    <w:p w14:paraId="1E17CD0A" w14:textId="77777777" w:rsidR="00162A96" w:rsidRPr="00E32113" w:rsidRDefault="00162A96" w:rsidP="00162A96">
      <w:pPr>
        <w:jc w:val="both"/>
      </w:pPr>
    </w:p>
    <w:p w14:paraId="1221AA63" w14:textId="77777777" w:rsidR="00162A96" w:rsidRPr="00A0014D" w:rsidRDefault="00162A96" w:rsidP="00162A96">
      <w:pPr>
        <w:jc w:val="both"/>
        <w:rPr>
          <w:lang w:val="fr-FR"/>
        </w:rPr>
      </w:pPr>
      <w:r w:rsidRPr="00162A96">
        <w:t xml:space="preserve">Cardial, </w:t>
      </w:r>
      <w:r w:rsidRPr="00162A96">
        <w:rPr>
          <w:szCs w:val="16"/>
          <w:lang w:eastAsia="en-GB"/>
        </w:rPr>
        <w:t xml:space="preserve">5475–5305 cal. </w:t>
      </w:r>
      <w:r w:rsidRPr="00A0014D">
        <w:rPr>
          <w:szCs w:val="16"/>
          <w:lang w:val="fr-FR" w:eastAsia="en-GB"/>
        </w:rPr>
        <w:t>BCE</w:t>
      </w:r>
      <w:r w:rsidRPr="00A0014D">
        <w:rPr>
          <w:lang w:val="fr-FR"/>
        </w:rPr>
        <w:t xml:space="preserve"> (BIB 2811)</w:t>
      </w:r>
    </w:p>
    <w:p w14:paraId="309262D2" w14:textId="77777777" w:rsidR="00162A96" w:rsidRPr="00A0014D" w:rsidRDefault="00162A96" w:rsidP="00162A96">
      <w:pPr>
        <w:jc w:val="both"/>
        <w:rPr>
          <w:lang w:val="fr-FR"/>
        </w:rPr>
      </w:pPr>
    </w:p>
    <w:p w14:paraId="7AE5D75F" w14:textId="77777777" w:rsidR="00162A96" w:rsidRPr="00A0014D" w:rsidRDefault="00162A96" w:rsidP="00162A96">
      <w:pPr>
        <w:rPr>
          <w:lang w:val="fr-FR" w:eastAsia="en-GB"/>
        </w:rPr>
      </w:pPr>
    </w:p>
    <w:p w14:paraId="5E84437B" w14:textId="77777777" w:rsidR="00162A96" w:rsidRDefault="00162A96" w:rsidP="00162A96">
      <w:pPr>
        <w:pStyle w:val="Heading4"/>
        <w:rPr>
          <w:lang w:val="es-ES"/>
        </w:rPr>
      </w:pPr>
      <w:bookmarkStart w:id="2437" w:name="Sit_Can_Sadurni_gen_CSA24"/>
      <w:r w:rsidRPr="00162A96">
        <w:rPr>
          <w:lang w:val="es-ES"/>
        </w:rPr>
        <w:t>CSA24</w:t>
      </w:r>
    </w:p>
    <w:bookmarkEnd w:id="2437"/>
    <w:p w14:paraId="131DBC26" w14:textId="47002829" w:rsidR="00162A96" w:rsidRPr="00E32113" w:rsidRDefault="00162A96" w:rsidP="00EA5812">
      <w:pPr>
        <w:jc w:val="both"/>
        <w:rPr>
          <w:lang w:val="es-ES"/>
        </w:rPr>
      </w:pPr>
      <w:r w:rsidRPr="00E32113">
        <w:rPr>
          <w:lang w:val="es-ES"/>
        </w:rPr>
        <w:t xml:space="preserve">hg: </w:t>
      </w:r>
      <w:hyperlink r:id="rId5723" w:anchor="IND_Gen_haplogr_U5" w:history="1">
        <w:r w:rsidR="00D11299" w:rsidRPr="00E32113">
          <w:rPr>
            <w:rStyle w:val="Hyperlink"/>
            <w:lang w:val="es-ES"/>
          </w:rPr>
          <w:t>U5</w:t>
        </w:r>
      </w:hyperlink>
      <w:r w:rsidR="00D11299" w:rsidRPr="00E32113">
        <w:rPr>
          <w:lang w:val="es-ES"/>
        </w:rPr>
        <w:t xml:space="preserve"> </w:t>
      </w:r>
      <w:r w:rsidRPr="00E32113">
        <w:rPr>
          <w:lang w:val="es-ES"/>
        </w:rPr>
        <w:t>(BIB 2811)</w:t>
      </w:r>
    </w:p>
    <w:p w14:paraId="76C7B7F2" w14:textId="77777777" w:rsidR="00162A96" w:rsidRPr="00E32113" w:rsidRDefault="00162A96" w:rsidP="00EA5812">
      <w:pPr>
        <w:jc w:val="both"/>
        <w:rPr>
          <w:lang w:val="es-ES"/>
        </w:rPr>
      </w:pPr>
    </w:p>
    <w:p w14:paraId="66E8BD51" w14:textId="77777777" w:rsidR="00EA5812" w:rsidRPr="00E32113" w:rsidRDefault="00162A96" w:rsidP="00E9175D">
      <w:pPr>
        <w:jc w:val="both"/>
        <w:rPr>
          <w:lang w:val="fr-FR"/>
        </w:rPr>
      </w:pPr>
      <w:r w:rsidRPr="00D03CCE">
        <w:rPr>
          <w:lang w:val="es-ES"/>
        </w:rPr>
        <w:t xml:space="preserve">Cardial, </w:t>
      </w:r>
      <w:r w:rsidRPr="00D03CCE">
        <w:rPr>
          <w:szCs w:val="16"/>
          <w:lang w:val="es-ES" w:eastAsia="en-GB"/>
        </w:rPr>
        <w:t xml:space="preserve">5475–5305 cal. </w:t>
      </w:r>
      <w:r w:rsidRPr="00E32113">
        <w:rPr>
          <w:szCs w:val="16"/>
          <w:lang w:val="fr-FR" w:eastAsia="en-GB"/>
        </w:rPr>
        <w:t>BCE</w:t>
      </w:r>
      <w:r w:rsidRPr="00E32113">
        <w:rPr>
          <w:lang w:val="fr-FR"/>
        </w:rPr>
        <w:t xml:space="preserve"> (BIB 2811)</w:t>
      </w:r>
      <w:r>
        <w:rPr>
          <w:lang w:val="fr-FR"/>
        </w:rPr>
        <w:t xml:space="preserve">. </w:t>
      </w:r>
      <w:r w:rsidR="0099123C">
        <w:rPr>
          <w:lang w:val="fr-FR"/>
        </w:rPr>
        <w:t xml:space="preserve">L'individu CSA24 a été interprété comme une </w:t>
      </w:r>
      <w:r w:rsidR="0099123C" w:rsidRPr="0099123C">
        <w:rPr>
          <w:i/>
          <w:lang w:val="fr-FR"/>
        </w:rPr>
        <w:t>admixture</w:t>
      </w:r>
      <w:r w:rsidR="0099123C">
        <w:rPr>
          <w:lang w:val="fr-FR"/>
        </w:rPr>
        <w:t xml:space="preserve"> avec les HG locaux (Gamba et al. 2012) (BIB 2787)</w:t>
      </w:r>
    </w:p>
    <w:p w14:paraId="09B3B6C1" w14:textId="77777777" w:rsidR="00162A96" w:rsidRDefault="00162A96" w:rsidP="00E9175D">
      <w:pPr>
        <w:jc w:val="both"/>
        <w:rPr>
          <w:lang w:val="fr-FR"/>
        </w:rPr>
      </w:pPr>
    </w:p>
    <w:p w14:paraId="4E76B3EC" w14:textId="77777777" w:rsidR="00162A96" w:rsidRPr="006062CB" w:rsidRDefault="00162A96" w:rsidP="00162A96">
      <w:pPr>
        <w:pStyle w:val="Heading4"/>
        <w:rPr>
          <w:lang w:val="en-US" w:eastAsia="en-GB"/>
        </w:rPr>
      </w:pPr>
      <w:r w:rsidRPr="006062CB">
        <w:rPr>
          <w:lang w:val="en-US" w:eastAsia="en-GB"/>
        </w:rPr>
        <w:t>CSA26</w:t>
      </w:r>
    </w:p>
    <w:p w14:paraId="3AE14C36" w14:textId="7FB45F6E" w:rsidR="00162A96" w:rsidRPr="00E32113" w:rsidRDefault="00162A96" w:rsidP="00162A96">
      <w:pPr>
        <w:jc w:val="both"/>
      </w:pPr>
      <w:r w:rsidRPr="00E32113">
        <w:t xml:space="preserve">hg: </w:t>
      </w:r>
      <w:hyperlink r:id="rId5724" w:anchor="IND_Gen_haplogr_X1" w:history="1">
        <w:r w:rsidR="00D11299" w:rsidRPr="00E32113">
          <w:rPr>
            <w:rStyle w:val="Hyperlink"/>
          </w:rPr>
          <w:t>X1</w:t>
        </w:r>
      </w:hyperlink>
      <w:r w:rsidRPr="00E32113">
        <w:t xml:space="preserve"> (BIB 2811)</w:t>
      </w:r>
    </w:p>
    <w:p w14:paraId="70358789" w14:textId="77777777" w:rsidR="00162A96" w:rsidRPr="00E32113" w:rsidRDefault="00162A96" w:rsidP="00162A96"/>
    <w:p w14:paraId="509D7D64" w14:textId="77777777" w:rsidR="00162A96" w:rsidRPr="00162A96" w:rsidRDefault="00162A96" w:rsidP="00162A96">
      <w:pPr>
        <w:jc w:val="both"/>
      </w:pPr>
      <w:r w:rsidRPr="00162A96">
        <w:t xml:space="preserve">Cardial, </w:t>
      </w:r>
      <w:r w:rsidRPr="00162A96">
        <w:rPr>
          <w:szCs w:val="16"/>
          <w:lang w:eastAsia="en-GB"/>
        </w:rPr>
        <w:t>5475–5305 cal. BCE</w:t>
      </w:r>
      <w:r w:rsidRPr="00162A96">
        <w:t xml:space="preserve"> (BIB 2811)</w:t>
      </w:r>
    </w:p>
    <w:p w14:paraId="44E05173" w14:textId="77777777" w:rsidR="00162A96" w:rsidRPr="00162A96" w:rsidRDefault="00162A96" w:rsidP="00E9175D">
      <w:pPr>
        <w:jc w:val="both"/>
      </w:pPr>
    </w:p>
    <w:p w14:paraId="6CA186BC" w14:textId="77777777" w:rsidR="00162A96" w:rsidRPr="006062CB" w:rsidRDefault="00162A96" w:rsidP="00162A96">
      <w:pPr>
        <w:pStyle w:val="Heading4"/>
        <w:rPr>
          <w:lang w:val="en-US" w:eastAsia="en-GB"/>
        </w:rPr>
      </w:pPr>
      <w:r w:rsidRPr="006062CB">
        <w:rPr>
          <w:lang w:val="en-US" w:eastAsia="en-GB"/>
        </w:rPr>
        <w:t>CSA29</w:t>
      </w:r>
    </w:p>
    <w:p w14:paraId="0BBAD1F6" w14:textId="6D12E42A" w:rsidR="00162A96" w:rsidRPr="00162A96" w:rsidRDefault="00162A96" w:rsidP="00162A96">
      <w:pPr>
        <w:jc w:val="both"/>
      </w:pPr>
      <w:r w:rsidRPr="00162A96">
        <w:t xml:space="preserve">hg: </w:t>
      </w:r>
      <w:hyperlink r:id="rId5725" w:anchor="D:Documentation archéologique liée à la thèseAnalyses Statistiques.docx" w:history="1">
        <w:r w:rsidRPr="00162A96">
          <w:rPr>
            <w:rStyle w:val="Hyperlink"/>
          </w:rPr>
          <w:t>N</w:t>
        </w:r>
      </w:hyperlink>
      <w:r w:rsidRPr="00162A96">
        <w:t>* (BIB 2811)</w:t>
      </w:r>
    </w:p>
    <w:p w14:paraId="191580FE" w14:textId="77777777" w:rsidR="00162A96" w:rsidRPr="00162A96" w:rsidRDefault="00162A96" w:rsidP="00E9175D">
      <w:pPr>
        <w:jc w:val="both"/>
      </w:pPr>
    </w:p>
    <w:p w14:paraId="690253B5" w14:textId="77777777" w:rsidR="00162A96" w:rsidRPr="00A0014D" w:rsidRDefault="00162A96" w:rsidP="00162A96">
      <w:pPr>
        <w:jc w:val="both"/>
        <w:rPr>
          <w:lang w:val="fr-FR"/>
        </w:rPr>
      </w:pPr>
      <w:r w:rsidRPr="00162A96">
        <w:t xml:space="preserve">Cardial, </w:t>
      </w:r>
      <w:r w:rsidRPr="00162A96">
        <w:rPr>
          <w:szCs w:val="16"/>
          <w:lang w:eastAsia="en-GB"/>
        </w:rPr>
        <w:t xml:space="preserve">5475–5305 cal. </w:t>
      </w:r>
      <w:r w:rsidRPr="00A0014D">
        <w:rPr>
          <w:szCs w:val="16"/>
          <w:lang w:val="fr-FR" w:eastAsia="en-GB"/>
        </w:rPr>
        <w:t>BCE</w:t>
      </w:r>
      <w:r w:rsidRPr="00A0014D">
        <w:rPr>
          <w:lang w:val="fr-FR"/>
        </w:rPr>
        <w:t xml:space="preserve"> (BIB 2811)</w:t>
      </w:r>
    </w:p>
    <w:p w14:paraId="195232E1" w14:textId="77777777" w:rsidR="00E23E3A" w:rsidRPr="00A0014D" w:rsidRDefault="00E23E3A" w:rsidP="00162A96">
      <w:pPr>
        <w:jc w:val="both"/>
        <w:rPr>
          <w:lang w:val="fr-FR"/>
        </w:rPr>
      </w:pPr>
    </w:p>
    <w:p w14:paraId="01769957" w14:textId="77777777" w:rsidR="00E23E3A" w:rsidRPr="00A0014D" w:rsidRDefault="00E23E3A" w:rsidP="00426FF9">
      <w:pPr>
        <w:pStyle w:val="Heading1"/>
      </w:pPr>
      <w:bookmarkStart w:id="2438" w:name="Sit_Can_Roqueta"/>
      <w:r w:rsidRPr="00A0014D">
        <w:t>CAN ROQUETTA</w:t>
      </w:r>
    </w:p>
    <w:bookmarkEnd w:id="2438"/>
    <w:p w14:paraId="3DE5498A" w14:textId="77777777" w:rsidR="00E23E3A" w:rsidRPr="00A0014D" w:rsidRDefault="00E23E3A" w:rsidP="00162A96">
      <w:pPr>
        <w:jc w:val="both"/>
        <w:rPr>
          <w:lang w:val="fr-FR"/>
        </w:rPr>
      </w:pPr>
    </w:p>
    <w:p w14:paraId="2043100C" w14:textId="46CE7B7C" w:rsidR="00894918" w:rsidRDefault="00894918" w:rsidP="00E23E3A">
      <w:pPr>
        <w:jc w:val="both"/>
        <w:rPr>
          <w:color w:val="131413"/>
          <w:szCs w:val="20"/>
          <w:lang w:val="fr-FR" w:eastAsia="en-GB"/>
        </w:rPr>
      </w:pPr>
      <w:r>
        <w:rPr>
          <w:color w:val="131413"/>
          <w:szCs w:val="20"/>
          <w:lang w:val="fr-FR" w:eastAsia="en-GB"/>
        </w:rPr>
        <w:t xml:space="preserve">Can Roqueta </w:t>
      </w:r>
      <w:r w:rsidRPr="0032190F">
        <w:rPr>
          <w:lang w:val="fr-FR"/>
        </w:rPr>
        <w:t>(</w:t>
      </w:r>
      <w:r>
        <w:rPr>
          <w:lang w:val="fr-FR"/>
        </w:rPr>
        <w:t xml:space="preserve">Barcelona, </w:t>
      </w:r>
      <w:r w:rsidRPr="0032190F">
        <w:rPr>
          <w:lang w:val="fr-FR"/>
        </w:rPr>
        <w:t>Catalogne)</w:t>
      </w:r>
      <w:r>
        <w:rPr>
          <w:lang w:val="fr-FR"/>
        </w:rPr>
        <w:t xml:space="preserve"> </w:t>
      </w:r>
      <w:r>
        <w:rPr>
          <w:color w:val="131413"/>
          <w:szCs w:val="20"/>
          <w:lang w:val="fr-FR" w:eastAsia="en-GB"/>
        </w:rPr>
        <w:t>c</w:t>
      </w:r>
      <w:r w:rsidR="00E23E3A" w:rsidRPr="00E23E3A">
        <w:rPr>
          <w:color w:val="131413"/>
          <w:szCs w:val="20"/>
          <w:lang w:val="fr-FR" w:eastAsia="en-GB"/>
        </w:rPr>
        <w:t>ompte quelque 150 fosses (</w:t>
      </w:r>
      <w:hyperlink r:id="rId5726" w:anchor="Cul_Iberique_agr_sitges" w:history="1">
        <w:r w:rsidR="0007541A" w:rsidRPr="0007541A">
          <w:rPr>
            <w:rStyle w:val="Hyperlink"/>
            <w:i/>
            <w:lang w:val="fr-FR"/>
          </w:rPr>
          <w:t>camp de sitges</w:t>
        </w:r>
      </w:hyperlink>
      <w:r w:rsidR="00E23E3A" w:rsidRPr="00E23E3A">
        <w:rPr>
          <w:color w:val="131413"/>
          <w:szCs w:val="20"/>
          <w:lang w:val="fr-FR" w:eastAsia="en-GB"/>
        </w:rPr>
        <w:t xml:space="preserve">) du Bronze ancien distribués dans </w:t>
      </w:r>
      <w:r w:rsidR="00E23E3A">
        <w:rPr>
          <w:color w:val="131413"/>
          <w:szCs w:val="20"/>
          <w:lang w:val="fr-FR" w:eastAsia="en-GB"/>
        </w:rPr>
        <w:t>différents secteurs</w:t>
      </w:r>
      <w:r w:rsidR="00E23E3A" w:rsidRPr="00E23E3A">
        <w:rPr>
          <w:color w:val="131413"/>
          <w:szCs w:val="20"/>
          <w:lang w:val="fr-FR" w:eastAsia="en-GB"/>
        </w:rPr>
        <w:t>:</w:t>
      </w:r>
    </w:p>
    <w:p w14:paraId="47CB644A" w14:textId="77777777" w:rsidR="00894918" w:rsidRDefault="00894918" w:rsidP="00E23E3A">
      <w:pPr>
        <w:jc w:val="both"/>
        <w:rPr>
          <w:color w:val="131413"/>
          <w:szCs w:val="20"/>
          <w:lang w:val="fr-FR" w:eastAsia="en-GB"/>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23"/>
        <w:gridCol w:w="1584"/>
      </w:tblGrid>
      <w:tr w:rsidR="00894918" w14:paraId="6D488222" w14:textId="77777777" w:rsidTr="00C35EA7">
        <w:trPr>
          <w:jc w:val="center"/>
        </w:trPr>
        <w:tc>
          <w:tcPr>
            <w:tcW w:w="1623" w:type="dxa"/>
          </w:tcPr>
          <w:p w14:paraId="60D3531B" w14:textId="77777777" w:rsidR="00894918" w:rsidRPr="00C35EA7" w:rsidRDefault="00894918" w:rsidP="00C35EA7">
            <w:pPr>
              <w:jc w:val="center"/>
              <w:rPr>
                <w:color w:val="131413"/>
                <w:szCs w:val="20"/>
                <w:lang w:val="fr-FR" w:eastAsia="en-GB"/>
              </w:rPr>
            </w:pPr>
            <w:r w:rsidRPr="00C35EA7">
              <w:rPr>
                <w:color w:val="131413"/>
                <w:szCs w:val="20"/>
                <w:lang w:val="fr-FR" w:eastAsia="en-GB"/>
              </w:rPr>
              <w:t>secteur</w:t>
            </w:r>
          </w:p>
        </w:tc>
        <w:tc>
          <w:tcPr>
            <w:tcW w:w="1150" w:type="dxa"/>
          </w:tcPr>
          <w:p w14:paraId="2628260D" w14:textId="77777777" w:rsidR="00894918" w:rsidRPr="00C35EA7" w:rsidRDefault="00894918" w:rsidP="00C35EA7">
            <w:pPr>
              <w:jc w:val="center"/>
              <w:rPr>
                <w:color w:val="131413"/>
                <w:szCs w:val="20"/>
                <w:lang w:val="fr-FR" w:eastAsia="en-GB"/>
              </w:rPr>
            </w:pPr>
            <w:r w:rsidRPr="00C35EA7">
              <w:rPr>
                <w:color w:val="131413"/>
                <w:szCs w:val="20"/>
                <w:lang w:val="fr-FR" w:eastAsia="en-GB"/>
              </w:rPr>
              <w:t>abrev.</w:t>
            </w:r>
          </w:p>
        </w:tc>
      </w:tr>
      <w:tr w:rsidR="00894918" w14:paraId="22DA9E50" w14:textId="77777777" w:rsidTr="00C35EA7">
        <w:trPr>
          <w:jc w:val="center"/>
        </w:trPr>
        <w:tc>
          <w:tcPr>
            <w:tcW w:w="1623" w:type="dxa"/>
          </w:tcPr>
          <w:p w14:paraId="11B54226" w14:textId="172A63FF" w:rsidR="00894918" w:rsidRPr="00C35EA7" w:rsidRDefault="00000000" w:rsidP="00C35EA7">
            <w:pPr>
              <w:jc w:val="both"/>
              <w:rPr>
                <w:color w:val="131413"/>
                <w:szCs w:val="20"/>
                <w:lang w:val="fr-FR" w:eastAsia="en-GB"/>
              </w:rPr>
            </w:pPr>
            <w:hyperlink r:id="rId5727" w:anchor="Sit_Torre_Romeu" w:history="1">
              <w:r w:rsidR="00894918" w:rsidRPr="00C35EA7">
                <w:rPr>
                  <w:rStyle w:val="Hyperlink"/>
                  <w:szCs w:val="20"/>
                  <w:lang w:val="fr-FR" w:eastAsia="en-GB"/>
                </w:rPr>
                <w:t>Torre Romeu</w:t>
              </w:r>
            </w:hyperlink>
          </w:p>
        </w:tc>
        <w:tc>
          <w:tcPr>
            <w:tcW w:w="1150" w:type="dxa"/>
          </w:tcPr>
          <w:p w14:paraId="71B75F94" w14:textId="77777777" w:rsidR="00894918" w:rsidRPr="00C35EA7" w:rsidRDefault="00894918" w:rsidP="00C35EA7">
            <w:pPr>
              <w:jc w:val="both"/>
              <w:rPr>
                <w:color w:val="131413"/>
                <w:szCs w:val="20"/>
                <w:lang w:val="fr-FR" w:eastAsia="en-GB"/>
              </w:rPr>
            </w:pPr>
          </w:p>
        </w:tc>
      </w:tr>
      <w:tr w:rsidR="00894918" w14:paraId="026F41BE" w14:textId="77777777" w:rsidTr="00C35EA7">
        <w:trPr>
          <w:jc w:val="center"/>
        </w:trPr>
        <w:tc>
          <w:tcPr>
            <w:tcW w:w="1623" w:type="dxa"/>
          </w:tcPr>
          <w:p w14:paraId="37F82C1E" w14:textId="6D2DFF1A" w:rsidR="00894918" w:rsidRPr="00C35EA7" w:rsidRDefault="00000000" w:rsidP="00C35EA7">
            <w:pPr>
              <w:jc w:val="both"/>
              <w:rPr>
                <w:color w:val="131413"/>
                <w:szCs w:val="20"/>
                <w:lang w:val="fr-FR" w:eastAsia="en-GB"/>
              </w:rPr>
            </w:pPr>
            <w:hyperlink r:id="rId5728" w:anchor="Sit_Diasa" w:history="1">
              <w:r w:rsidR="00894918" w:rsidRPr="00C35EA7">
                <w:rPr>
                  <w:rStyle w:val="Hyperlink"/>
                  <w:szCs w:val="20"/>
                  <w:lang w:val="fr-FR" w:eastAsia="en-GB"/>
                </w:rPr>
                <w:t>Diasa</w:t>
              </w:r>
            </w:hyperlink>
          </w:p>
        </w:tc>
        <w:tc>
          <w:tcPr>
            <w:tcW w:w="1150" w:type="dxa"/>
          </w:tcPr>
          <w:p w14:paraId="46C1588F" w14:textId="77777777" w:rsidR="00894918" w:rsidRPr="00C35EA7" w:rsidRDefault="00894918" w:rsidP="00C35EA7">
            <w:pPr>
              <w:jc w:val="both"/>
              <w:rPr>
                <w:color w:val="131413"/>
                <w:szCs w:val="20"/>
                <w:lang w:val="fr-FR" w:eastAsia="en-GB"/>
              </w:rPr>
            </w:pPr>
          </w:p>
        </w:tc>
      </w:tr>
      <w:tr w:rsidR="00894918" w14:paraId="2D6D86D1" w14:textId="77777777" w:rsidTr="00C35EA7">
        <w:trPr>
          <w:jc w:val="center"/>
        </w:trPr>
        <w:tc>
          <w:tcPr>
            <w:tcW w:w="1623" w:type="dxa"/>
          </w:tcPr>
          <w:p w14:paraId="0139B6B2" w14:textId="6BA4F2DC" w:rsidR="00894918" w:rsidRPr="00C35EA7" w:rsidRDefault="00000000" w:rsidP="00C35EA7">
            <w:pPr>
              <w:jc w:val="both"/>
              <w:rPr>
                <w:color w:val="131413"/>
                <w:szCs w:val="20"/>
                <w:lang w:val="fr-FR" w:eastAsia="en-GB"/>
              </w:rPr>
            </w:pPr>
            <w:hyperlink r:id="rId5729" w:anchor="Sit_Can_Roqueta_II" w:history="1">
              <w:r w:rsidR="00894918" w:rsidRPr="00C35EA7">
                <w:rPr>
                  <w:rStyle w:val="Hyperlink"/>
                  <w:szCs w:val="20"/>
                  <w:lang w:val="fr-FR" w:eastAsia="en-GB"/>
                </w:rPr>
                <w:t>II</w:t>
              </w:r>
            </w:hyperlink>
          </w:p>
        </w:tc>
        <w:tc>
          <w:tcPr>
            <w:tcW w:w="1150" w:type="dxa"/>
          </w:tcPr>
          <w:p w14:paraId="1E2285A3" w14:textId="77777777" w:rsidR="00894918" w:rsidRPr="00C35EA7" w:rsidRDefault="00894918" w:rsidP="00C35EA7">
            <w:pPr>
              <w:jc w:val="both"/>
              <w:rPr>
                <w:color w:val="131413"/>
                <w:szCs w:val="20"/>
                <w:lang w:val="fr-FR" w:eastAsia="en-GB"/>
              </w:rPr>
            </w:pPr>
            <w:r w:rsidRPr="00C35EA7">
              <w:rPr>
                <w:color w:val="131413"/>
                <w:szCs w:val="20"/>
                <w:lang w:val="fr-FR" w:eastAsia="en-GB"/>
              </w:rPr>
              <w:t>CRII</w:t>
            </w:r>
          </w:p>
        </w:tc>
      </w:tr>
      <w:tr w:rsidR="00894918" w14:paraId="40FB9E1E" w14:textId="77777777" w:rsidTr="00C35EA7">
        <w:trPr>
          <w:jc w:val="center"/>
        </w:trPr>
        <w:tc>
          <w:tcPr>
            <w:tcW w:w="1623" w:type="dxa"/>
          </w:tcPr>
          <w:p w14:paraId="5DD9C6FE" w14:textId="172FCD3D" w:rsidR="00894918" w:rsidRPr="00C35EA7" w:rsidRDefault="00000000" w:rsidP="00C35EA7">
            <w:pPr>
              <w:jc w:val="both"/>
              <w:rPr>
                <w:color w:val="131413"/>
                <w:szCs w:val="20"/>
                <w:lang w:val="fr-FR" w:eastAsia="en-GB"/>
              </w:rPr>
            </w:pPr>
            <w:hyperlink r:id="rId5730" w:anchor="Sit_Can_Revella" w:history="1">
              <w:r w:rsidR="00894918" w:rsidRPr="00C35EA7">
                <w:rPr>
                  <w:rStyle w:val="Hyperlink"/>
                  <w:szCs w:val="20"/>
                  <w:lang w:eastAsia="en-GB"/>
                </w:rPr>
                <w:t>Can Revella</w:t>
              </w:r>
            </w:hyperlink>
          </w:p>
        </w:tc>
        <w:tc>
          <w:tcPr>
            <w:tcW w:w="1150" w:type="dxa"/>
          </w:tcPr>
          <w:p w14:paraId="06B3F646" w14:textId="77777777" w:rsidR="00894918" w:rsidRPr="00C35EA7" w:rsidRDefault="00685BEE" w:rsidP="00C35EA7">
            <w:pPr>
              <w:jc w:val="both"/>
              <w:rPr>
                <w:color w:val="131413"/>
                <w:szCs w:val="20"/>
                <w:lang w:val="fr-FR" w:eastAsia="en-GB"/>
              </w:rPr>
            </w:pPr>
            <w:r w:rsidRPr="00C35EA7">
              <w:rPr>
                <w:color w:val="131413"/>
                <w:szCs w:val="20"/>
                <w:lang w:eastAsia="en-GB"/>
              </w:rPr>
              <w:t>CRV,</w:t>
            </w:r>
            <w:r w:rsidR="00894918" w:rsidRPr="00C35EA7">
              <w:rPr>
                <w:color w:val="131413"/>
                <w:szCs w:val="20"/>
                <w:lang w:eastAsia="en-GB"/>
              </w:rPr>
              <w:t>CRCRV</w:t>
            </w:r>
          </w:p>
        </w:tc>
      </w:tr>
      <w:tr w:rsidR="00894918" w14:paraId="6977DF4A" w14:textId="77777777" w:rsidTr="00C35EA7">
        <w:trPr>
          <w:jc w:val="center"/>
        </w:trPr>
        <w:tc>
          <w:tcPr>
            <w:tcW w:w="1623" w:type="dxa"/>
          </w:tcPr>
          <w:p w14:paraId="0FEDB1B4" w14:textId="36D4DEFE" w:rsidR="00894918" w:rsidRPr="00C35EA7" w:rsidRDefault="00000000" w:rsidP="00C35EA7">
            <w:pPr>
              <w:jc w:val="both"/>
              <w:rPr>
                <w:color w:val="131413"/>
                <w:szCs w:val="20"/>
                <w:lang w:eastAsia="en-GB"/>
              </w:rPr>
            </w:pPr>
            <w:hyperlink r:id="rId5731" w:anchor="Sit_Can_Piteu" w:history="1">
              <w:r w:rsidR="00894918" w:rsidRPr="00C35EA7">
                <w:rPr>
                  <w:rStyle w:val="Hyperlink"/>
                  <w:szCs w:val="20"/>
                  <w:lang w:eastAsia="en-GB"/>
                </w:rPr>
                <w:t>Can Piteu</w:t>
              </w:r>
            </w:hyperlink>
          </w:p>
        </w:tc>
        <w:tc>
          <w:tcPr>
            <w:tcW w:w="1150" w:type="dxa"/>
          </w:tcPr>
          <w:p w14:paraId="2CC700D6" w14:textId="77777777" w:rsidR="00894918" w:rsidRPr="00C35EA7" w:rsidRDefault="00894918" w:rsidP="00C35EA7">
            <w:pPr>
              <w:jc w:val="both"/>
              <w:rPr>
                <w:color w:val="131413"/>
                <w:szCs w:val="20"/>
                <w:lang w:eastAsia="en-GB"/>
              </w:rPr>
            </w:pPr>
          </w:p>
        </w:tc>
      </w:tr>
    </w:tbl>
    <w:p w14:paraId="36BE1A03" w14:textId="77777777" w:rsidR="00894918" w:rsidRDefault="00894918" w:rsidP="00E23E3A">
      <w:pPr>
        <w:jc w:val="both"/>
        <w:rPr>
          <w:color w:val="131413"/>
          <w:szCs w:val="20"/>
          <w:lang w:val="fr-FR" w:eastAsia="en-GB"/>
        </w:rPr>
      </w:pPr>
      <w:r>
        <w:rPr>
          <w:color w:val="131413"/>
          <w:szCs w:val="20"/>
          <w:lang w:val="fr-FR" w:eastAsia="en-GB"/>
        </w:rPr>
        <w:t>CR: Can Roqueta</w:t>
      </w:r>
    </w:p>
    <w:p w14:paraId="35F8AFCB" w14:textId="77777777" w:rsidR="00E23E3A" w:rsidRDefault="00E23E3A" w:rsidP="00E23E3A">
      <w:pPr>
        <w:jc w:val="both"/>
      </w:pPr>
    </w:p>
    <w:p w14:paraId="207CDC42" w14:textId="77777777" w:rsidR="00E61D0B" w:rsidRPr="00E61D0B" w:rsidRDefault="00E61D0B" w:rsidP="00426FF9">
      <w:pPr>
        <w:pStyle w:val="Heading1"/>
      </w:pPr>
      <w:bookmarkStart w:id="2439" w:name="Sit_Torre_Romeu"/>
      <w:r w:rsidRPr="00E61D0B">
        <w:lastRenderedPageBreak/>
        <w:t>TORRE ROMEU</w:t>
      </w:r>
    </w:p>
    <w:bookmarkEnd w:id="2439"/>
    <w:p w14:paraId="711A9DD3" w14:textId="77777777" w:rsidR="00E61D0B" w:rsidRDefault="005036AD" w:rsidP="00E23E3A">
      <w:pPr>
        <w:jc w:val="both"/>
        <w:rPr>
          <w:color w:val="131413"/>
          <w:szCs w:val="20"/>
          <w:lang w:val="fr-FR" w:eastAsia="en-GB"/>
        </w:rPr>
      </w:pPr>
      <w:r w:rsidRPr="00E23E3A">
        <w:rPr>
          <w:color w:val="131413"/>
          <w:szCs w:val="20"/>
          <w:lang w:val="fr-FR" w:eastAsia="en-GB"/>
        </w:rPr>
        <w:t>CRTR</w:t>
      </w:r>
      <w:r>
        <w:rPr>
          <w:color w:val="131413"/>
          <w:szCs w:val="20"/>
          <w:lang w:val="fr-FR" w:eastAsia="en-GB"/>
        </w:rPr>
        <w:t xml:space="preserve">, </w:t>
      </w:r>
      <w:r w:rsidRPr="005036AD">
        <w:rPr>
          <w:color w:val="131413"/>
          <w:szCs w:val="20"/>
          <w:lang w:val="fr-FR" w:eastAsia="en-GB"/>
        </w:rPr>
        <w:t>Can Roqueta TR</w:t>
      </w:r>
    </w:p>
    <w:p w14:paraId="25259D4B" w14:textId="77777777" w:rsidR="005036AD" w:rsidRPr="00E61D0B" w:rsidRDefault="005036AD" w:rsidP="00E23E3A">
      <w:pPr>
        <w:jc w:val="both"/>
        <w:rPr>
          <w:lang w:val="fr-FR"/>
        </w:rPr>
      </w:pPr>
    </w:p>
    <w:p w14:paraId="2F10009E" w14:textId="09C5AC33" w:rsidR="005036AD" w:rsidRPr="005036AD" w:rsidRDefault="00E61D0B" w:rsidP="005036AD">
      <w:pPr>
        <w:jc w:val="both"/>
        <w:rPr>
          <w:lang w:val="fr-FR"/>
        </w:rPr>
      </w:pPr>
      <w:r>
        <w:rPr>
          <w:lang w:val="fr-FR"/>
        </w:rPr>
        <w:t xml:space="preserve">Sous-ensemble de </w:t>
      </w:r>
      <w:hyperlink r:id="rId5732" w:anchor="Sit_Can_Roqueta" w:history="1">
        <w:r w:rsidRPr="00E23E3A">
          <w:rPr>
            <w:rStyle w:val="Hyperlink"/>
            <w:lang w:val="fr-FR"/>
          </w:rPr>
          <w:t>Can Roqueta</w:t>
        </w:r>
      </w:hyperlink>
      <w:r>
        <w:rPr>
          <w:lang w:val="fr-FR"/>
        </w:rPr>
        <w:t>. Habita</w:t>
      </w:r>
      <w:r w:rsidR="003E5970">
        <w:rPr>
          <w:lang w:val="fr-FR"/>
        </w:rPr>
        <w:t>t</w:t>
      </w:r>
      <w:r>
        <w:rPr>
          <w:lang w:val="fr-FR"/>
        </w:rPr>
        <w:t xml:space="preserve">, </w:t>
      </w:r>
      <w:hyperlink r:id="rId5733" w:anchor="Cul_Iberique_agr_sitges" w:history="1">
        <w:r w:rsidR="0007541A" w:rsidRPr="0007541A">
          <w:rPr>
            <w:rStyle w:val="Hyperlink"/>
            <w:i/>
            <w:lang w:val="fr-FR"/>
          </w:rPr>
          <w:t>camp de sitges</w:t>
        </w:r>
      </w:hyperlink>
      <w:r w:rsidR="0007541A">
        <w:rPr>
          <w:i/>
          <w:lang w:val="fr-FR"/>
        </w:rPr>
        <w:t xml:space="preserve"> </w:t>
      </w:r>
      <w:r w:rsidR="003E5970">
        <w:rPr>
          <w:lang w:val="fr-FR"/>
        </w:rPr>
        <w:t xml:space="preserve">de la fin de l'âge du Fer, début </w:t>
      </w:r>
      <w:r w:rsidR="005036AD">
        <w:rPr>
          <w:lang w:val="fr-FR"/>
        </w:rPr>
        <w:t xml:space="preserve">du </w:t>
      </w:r>
      <w:hyperlink r:id="rId5734" w:anchor="Cul_Rome_p_Republique" w:history="1">
        <w:r w:rsidR="005036AD" w:rsidRPr="005036AD">
          <w:rPr>
            <w:rStyle w:val="Hyperlink"/>
            <w:lang w:val="fr-FR"/>
          </w:rPr>
          <w:t>RR</w:t>
        </w:r>
      </w:hyperlink>
    </w:p>
    <w:p w14:paraId="13F473FC" w14:textId="77777777" w:rsidR="00E61D0B" w:rsidRPr="00A438D4" w:rsidRDefault="003E5970" w:rsidP="00E23E3A">
      <w:pPr>
        <w:jc w:val="both"/>
      </w:pPr>
      <w:r>
        <w:rPr>
          <w:lang w:val="fr-FR"/>
        </w:rPr>
        <w:t xml:space="preserve"> </w:t>
      </w:r>
      <w:r w:rsidR="00E61D0B" w:rsidRPr="00A438D4">
        <w:t>(BIB Ari com. pers.)</w:t>
      </w:r>
    </w:p>
    <w:p w14:paraId="24124212" w14:textId="77777777" w:rsidR="00E61D0B" w:rsidRPr="00A438D4" w:rsidRDefault="00E61D0B" w:rsidP="00E23E3A">
      <w:pPr>
        <w:jc w:val="both"/>
      </w:pPr>
    </w:p>
    <w:p w14:paraId="6B7D76DE" w14:textId="77777777" w:rsidR="003E5970" w:rsidRPr="007D4C7B" w:rsidRDefault="003E5970" w:rsidP="00426FF9">
      <w:pPr>
        <w:pStyle w:val="Heading1"/>
        <w:rPr>
          <w:lang w:val="en-US"/>
        </w:rPr>
      </w:pPr>
      <w:bookmarkStart w:id="2440" w:name="Sit_Can_Revella"/>
      <w:r w:rsidRPr="007D4C7B">
        <w:rPr>
          <w:lang w:val="en-US"/>
        </w:rPr>
        <w:t>CAN REVELLA</w:t>
      </w:r>
    </w:p>
    <w:bookmarkEnd w:id="2440"/>
    <w:p w14:paraId="474603AE" w14:textId="77777777" w:rsidR="003E5970" w:rsidRPr="00A438D4" w:rsidRDefault="003E5970" w:rsidP="00E23E3A">
      <w:pPr>
        <w:jc w:val="both"/>
      </w:pPr>
    </w:p>
    <w:p w14:paraId="64080CBD" w14:textId="118DB959" w:rsidR="003E5970" w:rsidRPr="00E61D0B" w:rsidRDefault="003E5970" w:rsidP="00E23E3A">
      <w:pPr>
        <w:jc w:val="both"/>
        <w:rPr>
          <w:lang w:val="fr-FR"/>
        </w:rPr>
      </w:pPr>
      <w:r>
        <w:rPr>
          <w:lang w:val="fr-FR"/>
        </w:rPr>
        <w:t xml:space="preserve">Sous-ensemble de </w:t>
      </w:r>
      <w:hyperlink r:id="rId5735" w:anchor="Sit_Can_Roqueta" w:history="1">
        <w:r w:rsidRPr="00E23E3A">
          <w:rPr>
            <w:rStyle w:val="Hyperlink"/>
            <w:lang w:val="fr-FR"/>
          </w:rPr>
          <w:t>Can Roqueta</w:t>
        </w:r>
      </w:hyperlink>
      <w:r>
        <w:rPr>
          <w:lang w:val="fr-FR"/>
        </w:rPr>
        <w:t xml:space="preserve">. Habitat, </w:t>
      </w:r>
      <w:hyperlink r:id="rId5736" w:anchor="Cul_Iberique_agr_sitges" w:history="1">
        <w:r w:rsidR="0007541A" w:rsidRPr="0007541A">
          <w:rPr>
            <w:rStyle w:val="Hyperlink"/>
            <w:i/>
            <w:lang w:val="fr-FR"/>
          </w:rPr>
          <w:t>camp de sitges</w:t>
        </w:r>
      </w:hyperlink>
      <w:r w:rsidR="0007541A">
        <w:rPr>
          <w:i/>
          <w:lang w:val="fr-FR"/>
        </w:rPr>
        <w:t xml:space="preserve"> </w:t>
      </w:r>
      <w:r>
        <w:rPr>
          <w:lang w:val="fr-FR"/>
        </w:rPr>
        <w:t>de la fin de l'âge du Bronze (BIB Ari com. pers.)</w:t>
      </w:r>
    </w:p>
    <w:p w14:paraId="23DDA965" w14:textId="77777777" w:rsidR="00A234B3" w:rsidRPr="00E61D0B" w:rsidRDefault="00A234B3" w:rsidP="00162A96">
      <w:pPr>
        <w:jc w:val="both"/>
        <w:rPr>
          <w:lang w:val="fr-FR"/>
        </w:rPr>
      </w:pPr>
    </w:p>
    <w:p w14:paraId="09B84F67" w14:textId="77777777" w:rsidR="00A234B3" w:rsidRDefault="00A234B3" w:rsidP="00426FF9">
      <w:pPr>
        <w:pStyle w:val="Heading1"/>
      </w:pPr>
      <w:bookmarkStart w:id="2441" w:name="Sit_Can_Roqueta_II"/>
      <w:r>
        <w:t>CAN ROQUETA II</w:t>
      </w:r>
    </w:p>
    <w:bookmarkEnd w:id="2441"/>
    <w:p w14:paraId="7ECACF5F" w14:textId="77777777" w:rsidR="00A234B3" w:rsidRPr="00D03CCE" w:rsidRDefault="00A234B3" w:rsidP="00162A96">
      <w:pPr>
        <w:jc w:val="both"/>
        <w:rPr>
          <w:lang w:val="fr-FR"/>
        </w:rPr>
      </w:pPr>
    </w:p>
    <w:p w14:paraId="45826F1D" w14:textId="43F09809" w:rsidR="00A234B3" w:rsidRDefault="00A234B3" w:rsidP="00A234B3">
      <w:pPr>
        <w:jc w:val="both"/>
        <w:rPr>
          <w:lang w:val="fr-FR"/>
        </w:rPr>
      </w:pPr>
      <w:r>
        <w:rPr>
          <w:lang w:val="fr-FR"/>
        </w:rPr>
        <w:t xml:space="preserve">Sous-ensemble de </w:t>
      </w:r>
      <w:hyperlink r:id="rId5737" w:anchor="Sit_Can_Roqueta" w:history="1">
        <w:r w:rsidRPr="00E23E3A">
          <w:rPr>
            <w:rStyle w:val="Hyperlink"/>
            <w:lang w:val="fr-FR"/>
          </w:rPr>
          <w:t>Can Roqueta</w:t>
        </w:r>
      </w:hyperlink>
      <w:r>
        <w:rPr>
          <w:lang w:val="fr-FR"/>
        </w:rPr>
        <w:t xml:space="preserve">. Datation entre 1900 et 1600 </w:t>
      </w:r>
      <w:r w:rsidR="007B5492">
        <w:rPr>
          <w:lang w:val="fr-FR"/>
        </w:rPr>
        <w:t>BC</w:t>
      </w:r>
      <w:r w:rsidR="00E23E3A">
        <w:rPr>
          <w:lang w:val="fr-FR"/>
        </w:rPr>
        <w:t>. 121 structures dont 29 funéraires</w:t>
      </w:r>
      <w:r>
        <w:rPr>
          <w:lang w:val="fr-FR"/>
        </w:rPr>
        <w:t xml:space="preserve"> (BIB 2841)</w:t>
      </w:r>
    </w:p>
    <w:p w14:paraId="37ED9243" w14:textId="77777777" w:rsidR="00E23E3A" w:rsidRDefault="00E23E3A" w:rsidP="00A234B3">
      <w:pPr>
        <w:jc w:val="both"/>
        <w:rPr>
          <w:lang w:val="fr-FR"/>
        </w:rPr>
      </w:pPr>
    </w:p>
    <w:p w14:paraId="3010EF4E" w14:textId="7BBF65D3" w:rsidR="00A234B3" w:rsidRPr="008A63B7" w:rsidRDefault="00A234B3" w:rsidP="00A234B3">
      <w:pPr>
        <w:jc w:val="both"/>
        <w:rPr>
          <w:lang w:val="fr-FR"/>
        </w:rPr>
      </w:pPr>
      <w:r w:rsidRPr="008A63B7">
        <w:rPr>
          <w:lang w:val="fr-FR"/>
        </w:rPr>
        <w:t xml:space="preserve">v. </w:t>
      </w:r>
      <w:hyperlink r:id="rId5738" w:anchor="Sit_Minferri" w:history="1">
        <w:r w:rsidRPr="008A63B7">
          <w:rPr>
            <w:rStyle w:val="Hyperlink"/>
            <w:lang w:val="fr-FR"/>
          </w:rPr>
          <w:t>Minferri</w:t>
        </w:r>
      </w:hyperlink>
    </w:p>
    <w:p w14:paraId="14B94A72" w14:textId="77777777" w:rsidR="00A234B3" w:rsidRPr="008A63B7" w:rsidRDefault="00A234B3" w:rsidP="00162A96">
      <w:pPr>
        <w:jc w:val="both"/>
        <w:rPr>
          <w:lang w:val="fr-FR"/>
        </w:rPr>
      </w:pPr>
    </w:p>
    <w:p w14:paraId="2369B95A" w14:textId="77777777" w:rsidR="00C10D01" w:rsidRPr="008A63B7" w:rsidRDefault="00C10D01" w:rsidP="003C750B">
      <w:pPr>
        <w:jc w:val="both"/>
        <w:rPr>
          <w:lang w:val="fr-FR"/>
        </w:rPr>
      </w:pPr>
    </w:p>
    <w:p w14:paraId="29F8858B" w14:textId="77777777" w:rsidR="00807DD0" w:rsidRPr="008A63B7" w:rsidRDefault="00807DD0" w:rsidP="00426FF9">
      <w:pPr>
        <w:pStyle w:val="Heading1"/>
      </w:pPr>
      <w:bookmarkStart w:id="2442" w:name="Sit_Can_Piteu"/>
      <w:r w:rsidRPr="008A63B7">
        <w:t>CAN PITEU</w:t>
      </w:r>
    </w:p>
    <w:bookmarkEnd w:id="2442"/>
    <w:p w14:paraId="3E27E2CA" w14:textId="77777777" w:rsidR="002C2631" w:rsidRPr="008A63B7" w:rsidRDefault="002C2631" w:rsidP="00807DD0">
      <w:pPr>
        <w:jc w:val="both"/>
        <w:rPr>
          <w:lang w:val="fr-FR"/>
        </w:rPr>
      </w:pPr>
    </w:p>
    <w:p w14:paraId="1B342931" w14:textId="6A1D26DD" w:rsidR="00807DD0" w:rsidRPr="0032190F" w:rsidRDefault="00E23E3A" w:rsidP="00807DD0">
      <w:pPr>
        <w:jc w:val="both"/>
        <w:rPr>
          <w:lang w:val="fr-FR"/>
        </w:rPr>
      </w:pPr>
      <w:r>
        <w:rPr>
          <w:lang w:val="fr-FR"/>
        </w:rPr>
        <w:t xml:space="preserve">Sous-ensemble de </w:t>
      </w:r>
      <w:hyperlink r:id="rId5739" w:anchor="Sit_Can_Roqueta" w:history="1">
        <w:r w:rsidRPr="00E23E3A">
          <w:rPr>
            <w:rStyle w:val="Hyperlink"/>
            <w:lang w:val="fr-FR"/>
          </w:rPr>
          <w:t>Can Roqueta</w:t>
        </w:r>
      </w:hyperlink>
      <w:r w:rsidR="00807DD0" w:rsidRPr="0032190F">
        <w:rPr>
          <w:lang w:val="fr-FR"/>
        </w:rPr>
        <w:t xml:space="preserve">. </w:t>
      </w:r>
      <w:r w:rsidR="00A234B3" w:rsidRPr="0032190F">
        <w:rPr>
          <w:lang w:val="fr-FR"/>
        </w:rPr>
        <w:t xml:space="preserve">Nécropole </w:t>
      </w:r>
      <w:r w:rsidR="00807DD0" w:rsidRPr="0032190F">
        <w:rPr>
          <w:lang w:val="fr-FR"/>
        </w:rPr>
        <w:t xml:space="preserve">Les premiers ojets en fer (couteau à dos droit) y apparaissent vers 725-650 </w:t>
      </w:r>
      <w:r w:rsidR="007B5492">
        <w:rPr>
          <w:lang w:val="fr-FR"/>
        </w:rPr>
        <w:t>BC</w:t>
      </w:r>
      <w:r w:rsidR="00807DD0" w:rsidRPr="0032190F">
        <w:rPr>
          <w:lang w:val="fr-FR"/>
        </w:rPr>
        <w:t xml:space="preserve"> (BIB 1995 p. 56)</w:t>
      </w:r>
    </w:p>
    <w:p w14:paraId="3B1CED0E" w14:textId="77777777" w:rsidR="00CE016D" w:rsidRPr="0032190F" w:rsidRDefault="00CE016D" w:rsidP="00807DD0">
      <w:pPr>
        <w:jc w:val="both"/>
        <w:rPr>
          <w:lang w:val="fr-FR"/>
        </w:rPr>
      </w:pPr>
      <w:r w:rsidRPr="0032190F">
        <w:rPr>
          <w:lang w:val="fr-FR"/>
        </w:rPr>
        <w:t>La transition Bronze-Fer y apparait vers -750/-650 (BIB 1995 p. 55)</w:t>
      </w:r>
    </w:p>
    <w:p w14:paraId="5FBF0B06" w14:textId="7839EA9B" w:rsidR="00807DD0" w:rsidRPr="0032190F" w:rsidRDefault="00000000" w:rsidP="003C750B">
      <w:pPr>
        <w:jc w:val="both"/>
        <w:rPr>
          <w:lang w:val="fr-FR"/>
        </w:rPr>
      </w:pPr>
      <w:hyperlink r:id="rId5740" w:anchor="Obj_Do_Per_Fibules_ABEG19952" w:history="1">
        <w:r w:rsidR="004601E0">
          <w:rPr>
            <w:rStyle w:val="Hyperlink"/>
            <w:lang w:val="fr-FR"/>
          </w:rPr>
          <w:t>fibule</w:t>
        </w:r>
        <w:r w:rsidR="004601E0" w:rsidRPr="004601E0">
          <w:rPr>
            <w:rStyle w:val="Hyperlink"/>
            <w:lang w:val="fr-FR"/>
          </w:rPr>
          <w:t xml:space="preserve"> à double ressort</w:t>
        </w:r>
      </w:hyperlink>
      <w:r w:rsidR="004601E0" w:rsidRPr="0032190F">
        <w:rPr>
          <w:lang w:val="fr-FR"/>
        </w:rPr>
        <w:t xml:space="preserve"> </w:t>
      </w:r>
      <w:r w:rsidR="00CE016D" w:rsidRPr="0032190F">
        <w:rPr>
          <w:lang w:val="fr-FR"/>
        </w:rPr>
        <w:t xml:space="preserve">« hispanique » </w:t>
      </w:r>
      <w:r w:rsidR="004C259C" w:rsidRPr="0032190F">
        <w:rPr>
          <w:lang w:val="fr-FR"/>
        </w:rPr>
        <w:t xml:space="preserve">datée de 800-600 pour E. Gailledrat </w:t>
      </w:r>
      <w:r w:rsidR="00CE016D" w:rsidRPr="0032190F">
        <w:rPr>
          <w:lang w:val="fr-FR"/>
        </w:rPr>
        <w:t>(BIB 1995 p. 55)</w:t>
      </w:r>
    </w:p>
    <w:p w14:paraId="3F16D652" w14:textId="77777777" w:rsidR="00CE016D" w:rsidRPr="0032190F" w:rsidRDefault="00CE016D" w:rsidP="003C750B">
      <w:pPr>
        <w:jc w:val="both"/>
        <w:rPr>
          <w:lang w:val="fr-FR"/>
        </w:rPr>
      </w:pPr>
      <w:r w:rsidRPr="0032190F">
        <w:rPr>
          <w:lang w:val="fr-FR"/>
        </w:rPr>
        <w:t>La nécropole a été sériée (BIB 1995 p. 56)</w:t>
      </w:r>
    </w:p>
    <w:p w14:paraId="6A28EC44" w14:textId="77777777" w:rsidR="004C259C" w:rsidRPr="0032190F" w:rsidRDefault="004C259C" w:rsidP="003C750B">
      <w:pPr>
        <w:jc w:val="both"/>
        <w:rPr>
          <w:lang w:val="fr-FR"/>
        </w:rPr>
      </w:pPr>
    </w:p>
    <w:tbl>
      <w:tblPr>
        <w:tblW w:w="1009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732"/>
        <w:gridCol w:w="3248"/>
        <w:gridCol w:w="1356"/>
      </w:tblGrid>
      <w:tr w:rsidR="005D10B6" w:rsidRPr="00C04709" w14:paraId="691D49B1" w14:textId="77777777" w:rsidTr="00C35EA7">
        <w:trPr>
          <w:jc w:val="center"/>
        </w:trPr>
        <w:tc>
          <w:tcPr>
            <w:tcW w:w="1516" w:type="dxa"/>
          </w:tcPr>
          <w:p w14:paraId="3EFCDCCC" w14:textId="77777777" w:rsidR="004C259C" w:rsidRPr="00C35EA7" w:rsidRDefault="004C259C" w:rsidP="000C4C83">
            <w:pPr>
              <w:rPr>
                <w:rFonts w:ascii="Courier New" w:hAnsi="Courier New" w:cs="Courier New"/>
                <w:sz w:val="20"/>
                <w:szCs w:val="18"/>
              </w:rPr>
            </w:pPr>
            <w:r w:rsidRPr="00C35EA7">
              <w:rPr>
                <w:rFonts w:ascii="Courier New" w:hAnsi="Courier New" w:cs="Courier New"/>
                <w:sz w:val="20"/>
                <w:szCs w:val="18"/>
                <w:lang w:val="fr-FR"/>
              </w:rPr>
              <w:br w:type="page"/>
            </w:r>
            <w:r w:rsidR="00C458EA" w:rsidRPr="00C35EA7">
              <w:rPr>
                <w:rFonts w:ascii="Courier New" w:hAnsi="Courier New" w:cs="Courier New"/>
                <w:sz w:val="20"/>
                <w:szCs w:val="18"/>
              </w:rPr>
              <w:t>OBJ_</w:t>
            </w:r>
          </w:p>
        </w:tc>
        <w:tc>
          <w:tcPr>
            <w:tcW w:w="1176" w:type="dxa"/>
          </w:tcPr>
          <w:p w14:paraId="05AF4DC3" w14:textId="77777777" w:rsidR="004C259C" w:rsidRPr="00C35EA7" w:rsidRDefault="004C259C" w:rsidP="000C4C83">
            <w:pPr>
              <w:rPr>
                <w:rFonts w:ascii="Courier New" w:hAnsi="Courier New" w:cs="Courier New"/>
                <w:sz w:val="20"/>
                <w:szCs w:val="18"/>
              </w:rPr>
            </w:pPr>
          </w:p>
        </w:tc>
        <w:tc>
          <w:tcPr>
            <w:tcW w:w="1070" w:type="dxa"/>
          </w:tcPr>
          <w:p w14:paraId="3146E88A" w14:textId="77777777" w:rsidR="004C259C" w:rsidRPr="00C35EA7" w:rsidRDefault="004C259C" w:rsidP="000C4C83">
            <w:pPr>
              <w:rPr>
                <w:rFonts w:ascii="Courier New" w:hAnsi="Courier New" w:cs="Courier New"/>
                <w:sz w:val="20"/>
                <w:szCs w:val="18"/>
              </w:rPr>
            </w:pPr>
          </w:p>
        </w:tc>
        <w:tc>
          <w:tcPr>
            <w:tcW w:w="1732" w:type="dxa"/>
          </w:tcPr>
          <w:p w14:paraId="0853C08A" w14:textId="77777777" w:rsidR="004C259C" w:rsidRPr="00C35EA7" w:rsidRDefault="004C259C" w:rsidP="000C4C83">
            <w:pPr>
              <w:rPr>
                <w:rFonts w:ascii="Courier New" w:hAnsi="Courier New" w:cs="Courier New"/>
                <w:sz w:val="20"/>
                <w:szCs w:val="18"/>
              </w:rPr>
            </w:pPr>
          </w:p>
        </w:tc>
        <w:tc>
          <w:tcPr>
            <w:tcW w:w="3248" w:type="dxa"/>
          </w:tcPr>
          <w:p w14:paraId="100E2FC6" w14:textId="77777777" w:rsidR="004C259C" w:rsidRPr="00C35EA7" w:rsidRDefault="004C259C" w:rsidP="000C4C83">
            <w:pPr>
              <w:rPr>
                <w:rFonts w:ascii="Courier New" w:hAnsi="Courier New" w:cs="Courier New"/>
                <w:sz w:val="20"/>
                <w:szCs w:val="18"/>
              </w:rPr>
            </w:pPr>
          </w:p>
        </w:tc>
        <w:tc>
          <w:tcPr>
            <w:tcW w:w="1356" w:type="dxa"/>
          </w:tcPr>
          <w:p w14:paraId="0B4B76E8" w14:textId="77777777" w:rsidR="004C259C" w:rsidRPr="00C35EA7" w:rsidRDefault="004C259C" w:rsidP="000C4C83">
            <w:pPr>
              <w:rPr>
                <w:rFonts w:ascii="Courier New" w:hAnsi="Courier New" w:cs="Courier New"/>
                <w:sz w:val="20"/>
                <w:szCs w:val="18"/>
              </w:rPr>
            </w:pPr>
          </w:p>
        </w:tc>
      </w:tr>
      <w:tr w:rsidR="005D10B6" w:rsidRPr="00C04709" w14:paraId="4BB21C33" w14:textId="77777777" w:rsidTr="00C35EA7">
        <w:trPr>
          <w:jc w:val="center"/>
        </w:trPr>
        <w:tc>
          <w:tcPr>
            <w:tcW w:w="1516" w:type="dxa"/>
          </w:tcPr>
          <w:p w14:paraId="23A0F9F9" w14:textId="77777777" w:rsidR="004C259C" w:rsidRPr="00C35EA7" w:rsidRDefault="004C259C" w:rsidP="00C35EA7">
            <w:pPr>
              <w:jc w:val="center"/>
              <w:rPr>
                <w:szCs w:val="18"/>
              </w:rPr>
            </w:pPr>
            <w:r w:rsidRPr="00C35EA7">
              <w:rPr>
                <w:szCs w:val="18"/>
              </w:rPr>
              <w:t>site</w:t>
            </w:r>
          </w:p>
        </w:tc>
        <w:tc>
          <w:tcPr>
            <w:tcW w:w="1176" w:type="dxa"/>
          </w:tcPr>
          <w:p w14:paraId="71A283CB" w14:textId="77777777" w:rsidR="004C259C" w:rsidRPr="00C35EA7" w:rsidRDefault="004C259C" w:rsidP="00C35EA7">
            <w:pPr>
              <w:jc w:val="center"/>
              <w:rPr>
                <w:szCs w:val="18"/>
              </w:rPr>
            </w:pPr>
            <w:r w:rsidRPr="00C35EA7">
              <w:rPr>
                <w:szCs w:val="18"/>
              </w:rPr>
              <w:t>structure</w:t>
            </w:r>
          </w:p>
        </w:tc>
        <w:tc>
          <w:tcPr>
            <w:tcW w:w="1070" w:type="dxa"/>
          </w:tcPr>
          <w:p w14:paraId="02A707BF" w14:textId="77777777" w:rsidR="004C259C" w:rsidRPr="00C35EA7" w:rsidRDefault="004C259C" w:rsidP="00C35EA7">
            <w:pPr>
              <w:jc w:val="center"/>
              <w:rPr>
                <w:szCs w:val="18"/>
              </w:rPr>
            </w:pPr>
            <w:r w:rsidRPr="00C35EA7">
              <w:rPr>
                <w:szCs w:val="18"/>
              </w:rPr>
              <w:t>numero</w:t>
            </w:r>
          </w:p>
        </w:tc>
        <w:tc>
          <w:tcPr>
            <w:tcW w:w="1732" w:type="dxa"/>
          </w:tcPr>
          <w:p w14:paraId="5CE0EDBF" w14:textId="77777777" w:rsidR="004C259C" w:rsidRPr="00C35EA7" w:rsidRDefault="004C259C" w:rsidP="00C35EA7">
            <w:pPr>
              <w:jc w:val="center"/>
              <w:rPr>
                <w:szCs w:val="18"/>
              </w:rPr>
            </w:pPr>
            <w:r w:rsidRPr="00C35EA7">
              <w:rPr>
                <w:szCs w:val="18"/>
              </w:rPr>
              <w:t>objet</w:t>
            </w:r>
          </w:p>
        </w:tc>
        <w:tc>
          <w:tcPr>
            <w:tcW w:w="3248" w:type="dxa"/>
          </w:tcPr>
          <w:p w14:paraId="3C0D9D8B" w14:textId="77777777" w:rsidR="004C259C" w:rsidRPr="00C35EA7" w:rsidRDefault="004C259C" w:rsidP="00C35EA7">
            <w:pPr>
              <w:jc w:val="center"/>
              <w:rPr>
                <w:szCs w:val="18"/>
              </w:rPr>
            </w:pPr>
            <w:r w:rsidRPr="00C35EA7">
              <w:rPr>
                <w:szCs w:val="18"/>
              </w:rPr>
              <w:t>description</w:t>
            </w:r>
          </w:p>
        </w:tc>
        <w:tc>
          <w:tcPr>
            <w:tcW w:w="1356" w:type="dxa"/>
          </w:tcPr>
          <w:p w14:paraId="7161B037" w14:textId="77777777" w:rsidR="004C259C" w:rsidRPr="00C35EA7" w:rsidRDefault="004C259C" w:rsidP="00C35EA7">
            <w:pPr>
              <w:jc w:val="center"/>
              <w:rPr>
                <w:szCs w:val="18"/>
              </w:rPr>
            </w:pPr>
            <w:r w:rsidRPr="00C35EA7">
              <w:rPr>
                <w:szCs w:val="18"/>
              </w:rPr>
              <w:t>BIB</w:t>
            </w:r>
          </w:p>
        </w:tc>
      </w:tr>
      <w:tr w:rsidR="005D10B6" w:rsidRPr="00C04709" w14:paraId="46B11ADF" w14:textId="77777777" w:rsidTr="00C35EA7">
        <w:trPr>
          <w:jc w:val="center"/>
        </w:trPr>
        <w:tc>
          <w:tcPr>
            <w:tcW w:w="1516" w:type="dxa"/>
          </w:tcPr>
          <w:p w14:paraId="0AF0B1DD" w14:textId="77777777" w:rsidR="004C259C" w:rsidRPr="00C35EA7" w:rsidRDefault="004C259C" w:rsidP="000C4C83">
            <w:pPr>
              <w:rPr>
                <w:szCs w:val="18"/>
              </w:rPr>
            </w:pPr>
            <w:r w:rsidRPr="00CD61D2">
              <w:t>Can Piteu-Can Roqueta</w:t>
            </w:r>
          </w:p>
        </w:tc>
        <w:tc>
          <w:tcPr>
            <w:tcW w:w="1176" w:type="dxa"/>
          </w:tcPr>
          <w:p w14:paraId="4EE41CE3" w14:textId="77777777" w:rsidR="004C259C" w:rsidRPr="00C35EA7" w:rsidRDefault="004C259C" w:rsidP="000C4C83">
            <w:pPr>
              <w:rPr>
                <w:szCs w:val="18"/>
              </w:rPr>
            </w:pPr>
          </w:p>
        </w:tc>
        <w:tc>
          <w:tcPr>
            <w:tcW w:w="1070" w:type="dxa"/>
          </w:tcPr>
          <w:p w14:paraId="203513BF" w14:textId="77777777" w:rsidR="004C259C" w:rsidRPr="00C35EA7" w:rsidRDefault="004C259C" w:rsidP="000C4C83">
            <w:pPr>
              <w:rPr>
                <w:szCs w:val="18"/>
              </w:rPr>
            </w:pPr>
            <w:r w:rsidRPr="00C35EA7">
              <w:rPr>
                <w:szCs w:val="18"/>
              </w:rPr>
              <w:t>1</w:t>
            </w:r>
          </w:p>
        </w:tc>
        <w:tc>
          <w:tcPr>
            <w:tcW w:w="1732" w:type="dxa"/>
          </w:tcPr>
          <w:p w14:paraId="2F4353B7" w14:textId="77777777" w:rsidR="004C259C" w:rsidRPr="00C35EA7" w:rsidRDefault="008D4D07" w:rsidP="008D4D07">
            <w:pPr>
              <w:rPr>
                <w:szCs w:val="18"/>
              </w:rPr>
            </w:pPr>
            <w:r>
              <w:rPr>
                <w:lang w:eastAsia="en-GB"/>
              </w:rPr>
              <w:t>AB-EG1995-2</w:t>
            </w:r>
          </w:p>
        </w:tc>
        <w:tc>
          <w:tcPr>
            <w:tcW w:w="3248" w:type="dxa"/>
          </w:tcPr>
          <w:p w14:paraId="44EF5857" w14:textId="77777777" w:rsidR="004C259C" w:rsidRPr="00C35EA7" w:rsidRDefault="004C259C" w:rsidP="000C4C83">
            <w:pPr>
              <w:rPr>
                <w:szCs w:val="18"/>
                <w:lang w:val="fr-FR"/>
              </w:rPr>
            </w:pPr>
            <w:r w:rsidRPr="00C35EA7">
              <w:rPr>
                <w:lang w:val="fr-FR"/>
              </w:rPr>
              <w:t xml:space="preserve">fibule </w:t>
            </w:r>
            <w:r w:rsidR="008D4D07" w:rsidRPr="00C35EA7">
              <w:rPr>
                <w:lang w:val="fr-FR"/>
              </w:rPr>
              <w:t>à double ressort « hispanique »</w:t>
            </w:r>
          </w:p>
        </w:tc>
        <w:tc>
          <w:tcPr>
            <w:tcW w:w="1356" w:type="dxa"/>
          </w:tcPr>
          <w:p w14:paraId="2D1CD8AC" w14:textId="77777777" w:rsidR="004C259C" w:rsidRPr="00C35EA7" w:rsidRDefault="008D4D07" w:rsidP="000C4C83">
            <w:pPr>
              <w:rPr>
                <w:szCs w:val="18"/>
              </w:rPr>
            </w:pPr>
            <w:r>
              <w:t>1995 p. 55</w:t>
            </w:r>
          </w:p>
        </w:tc>
      </w:tr>
      <w:tr w:rsidR="005D10B6" w:rsidRPr="00C04709" w14:paraId="5CA6755E" w14:textId="77777777" w:rsidTr="00C35EA7">
        <w:trPr>
          <w:jc w:val="center"/>
        </w:trPr>
        <w:tc>
          <w:tcPr>
            <w:tcW w:w="1516" w:type="dxa"/>
          </w:tcPr>
          <w:p w14:paraId="1360B56E" w14:textId="77777777" w:rsidR="004C259C" w:rsidRPr="00C35EA7" w:rsidRDefault="004C259C" w:rsidP="000C4C83">
            <w:pPr>
              <w:rPr>
                <w:szCs w:val="18"/>
              </w:rPr>
            </w:pPr>
            <w:r w:rsidRPr="00CD61D2">
              <w:t>Can Piteu-Can Roqueta</w:t>
            </w:r>
          </w:p>
        </w:tc>
        <w:tc>
          <w:tcPr>
            <w:tcW w:w="1176" w:type="dxa"/>
          </w:tcPr>
          <w:p w14:paraId="001CFD54" w14:textId="77777777" w:rsidR="004C259C" w:rsidRPr="00C35EA7" w:rsidRDefault="004C259C" w:rsidP="000C4C83">
            <w:pPr>
              <w:rPr>
                <w:szCs w:val="18"/>
              </w:rPr>
            </w:pPr>
          </w:p>
        </w:tc>
        <w:tc>
          <w:tcPr>
            <w:tcW w:w="1070" w:type="dxa"/>
          </w:tcPr>
          <w:p w14:paraId="732F341D" w14:textId="77777777" w:rsidR="004C259C" w:rsidRPr="00C35EA7" w:rsidRDefault="004C259C" w:rsidP="000C4C83">
            <w:pPr>
              <w:rPr>
                <w:szCs w:val="18"/>
              </w:rPr>
            </w:pPr>
            <w:r w:rsidRPr="00C35EA7">
              <w:rPr>
                <w:szCs w:val="18"/>
              </w:rPr>
              <w:t>2</w:t>
            </w:r>
          </w:p>
        </w:tc>
        <w:tc>
          <w:tcPr>
            <w:tcW w:w="1732" w:type="dxa"/>
          </w:tcPr>
          <w:p w14:paraId="74EF2A01" w14:textId="77777777" w:rsidR="004C259C" w:rsidRDefault="004C259C" w:rsidP="000C4C83">
            <w:r>
              <w:rPr>
                <w:lang w:eastAsia="en-GB"/>
              </w:rPr>
              <w:t>AB-EG1995-1</w:t>
            </w:r>
          </w:p>
        </w:tc>
        <w:tc>
          <w:tcPr>
            <w:tcW w:w="3248" w:type="dxa"/>
          </w:tcPr>
          <w:p w14:paraId="162B5F21" w14:textId="5EF3742A" w:rsidR="004C259C" w:rsidRPr="00C35EA7" w:rsidRDefault="00000000" w:rsidP="004C259C">
            <w:pPr>
              <w:rPr>
                <w:lang w:val="fr-FR"/>
              </w:rPr>
            </w:pPr>
            <w:hyperlink r:id="rId5741" w:anchor="Obj_Do_Per_Fibules_ABEG19951" w:history="1">
              <w:r w:rsidR="00CC609F" w:rsidRPr="00C35EA7">
                <w:rPr>
                  <w:rStyle w:val="Hyperlink"/>
                  <w:lang w:val="fr-FR"/>
                </w:rPr>
                <w:t>fibule à pivot</w:t>
              </w:r>
            </w:hyperlink>
          </w:p>
        </w:tc>
        <w:tc>
          <w:tcPr>
            <w:tcW w:w="1356" w:type="dxa"/>
          </w:tcPr>
          <w:p w14:paraId="18ED24B8" w14:textId="77777777" w:rsidR="004C259C" w:rsidRPr="00C35EA7" w:rsidRDefault="004C259C" w:rsidP="000C4C83">
            <w:pPr>
              <w:rPr>
                <w:szCs w:val="18"/>
              </w:rPr>
            </w:pPr>
            <w:r>
              <w:t>1995 p. 55</w:t>
            </w:r>
          </w:p>
        </w:tc>
      </w:tr>
    </w:tbl>
    <w:p w14:paraId="78F17EC5" w14:textId="77777777" w:rsidR="006E5931" w:rsidRDefault="006E5931" w:rsidP="00242C0F">
      <w:pPr>
        <w:jc w:val="both"/>
      </w:pPr>
    </w:p>
    <w:p w14:paraId="639953C9" w14:textId="1E770B20" w:rsidR="00D22B61" w:rsidRPr="0032190F" w:rsidRDefault="00D22B61" w:rsidP="00242C0F">
      <w:pPr>
        <w:jc w:val="both"/>
        <w:rPr>
          <w:lang w:val="fr-FR"/>
        </w:rPr>
      </w:pPr>
      <w:r w:rsidRPr="0032190F">
        <w:rPr>
          <w:lang w:val="fr-FR"/>
        </w:rPr>
        <w:t xml:space="preserve">Une broche à rôtir de type </w:t>
      </w:r>
      <w:hyperlink r:id="rId5742" w:anchor="Sit_Vetulonia" w:history="1">
        <w:r w:rsidRPr="0032190F">
          <w:rPr>
            <w:rStyle w:val="Hyperlink"/>
            <w:lang w:val="fr-FR"/>
          </w:rPr>
          <w:t>Vetulonia</w:t>
        </w:r>
      </w:hyperlink>
      <w:r w:rsidRPr="0032190F">
        <w:rPr>
          <w:lang w:val="fr-FR"/>
        </w:rPr>
        <w:t xml:space="preserve"> y a été découverte dans un contexte fin 8</w:t>
      </w:r>
      <w:r w:rsidRPr="0032190F">
        <w:rPr>
          <w:vertAlign w:val="superscript"/>
          <w:lang w:val="fr-FR"/>
        </w:rPr>
        <w:t>e</w:t>
      </w:r>
      <w:r w:rsidRPr="0032190F">
        <w:rPr>
          <w:lang w:val="fr-FR"/>
        </w:rPr>
        <w:t xml:space="preserve"> s.- début 7</w:t>
      </w:r>
      <w:r w:rsidRPr="0032190F">
        <w:rPr>
          <w:vertAlign w:val="superscript"/>
          <w:lang w:val="fr-FR"/>
        </w:rPr>
        <w:t>e</w:t>
      </w:r>
      <w:r w:rsidRPr="0032190F">
        <w:rPr>
          <w:lang w:val="fr-FR"/>
        </w:rPr>
        <w:t xml:space="preserve"> aec (BIB 1995 p. 57)</w:t>
      </w:r>
    </w:p>
    <w:p w14:paraId="0C30288E" w14:textId="77777777" w:rsidR="002C2631" w:rsidRDefault="002C2631" w:rsidP="00242C0F">
      <w:pPr>
        <w:jc w:val="both"/>
        <w:rPr>
          <w:lang w:val="fr-FR"/>
        </w:rPr>
      </w:pPr>
    </w:p>
    <w:p w14:paraId="2E907D98" w14:textId="77777777" w:rsidR="00A234B3" w:rsidRPr="0032190F" w:rsidRDefault="00A234B3" w:rsidP="00242C0F">
      <w:pPr>
        <w:jc w:val="both"/>
        <w:rPr>
          <w:lang w:val="fr-FR"/>
        </w:rPr>
      </w:pPr>
    </w:p>
    <w:p w14:paraId="782EF7EC" w14:textId="77777777" w:rsidR="002C2631" w:rsidRPr="0032190F" w:rsidRDefault="002C2631" w:rsidP="002C2631">
      <w:pPr>
        <w:pStyle w:val="Heading2"/>
      </w:pPr>
      <w:r w:rsidRPr="0032190F">
        <w:t>tombe 677</w:t>
      </w:r>
    </w:p>
    <w:p w14:paraId="3CEA126B" w14:textId="77777777" w:rsidR="002C2631" w:rsidRDefault="002C2631" w:rsidP="002C2631">
      <w:pPr>
        <w:rPr>
          <w:lang w:val="fr-FR"/>
        </w:rPr>
      </w:pPr>
      <w:r w:rsidRPr="0032190F">
        <w:rPr>
          <w:lang w:val="fr-FR"/>
        </w:rPr>
        <w:t xml:space="preserve">Tombe d'enfant datée de vers 600 aec, collier de perle, bracelets, fibule seprentiforme, </w:t>
      </w:r>
      <w:r w:rsidRPr="00A234B3">
        <w:rPr>
          <w:i/>
          <w:lang w:val="fr-FR"/>
        </w:rPr>
        <w:t>askos</w:t>
      </w:r>
      <w:r w:rsidRPr="0032190F">
        <w:rPr>
          <w:lang w:val="fr-FR"/>
        </w:rPr>
        <w:t xml:space="preserve"> zoomorphe (MAC Barcelona, 2017)</w:t>
      </w:r>
    </w:p>
    <w:p w14:paraId="7AD16C1C" w14:textId="77777777" w:rsidR="003E5970" w:rsidRDefault="003E5970" w:rsidP="002C2631">
      <w:pPr>
        <w:rPr>
          <w:lang w:val="fr-FR"/>
        </w:rPr>
      </w:pPr>
    </w:p>
    <w:p w14:paraId="4F2D54D3" w14:textId="77777777" w:rsidR="003E5970" w:rsidRDefault="003E5970" w:rsidP="00426FF9">
      <w:pPr>
        <w:pStyle w:val="Heading1"/>
      </w:pPr>
      <w:bookmarkStart w:id="2443" w:name="Sit_Diasa"/>
      <w:r>
        <w:t>DIASA</w:t>
      </w:r>
    </w:p>
    <w:bookmarkEnd w:id="2443"/>
    <w:p w14:paraId="191BF6CD" w14:textId="77777777" w:rsidR="003E5970" w:rsidRDefault="003E5970" w:rsidP="002C2631">
      <w:pPr>
        <w:rPr>
          <w:lang w:val="fr-FR"/>
        </w:rPr>
      </w:pPr>
    </w:p>
    <w:p w14:paraId="60D7C946" w14:textId="15E851F4" w:rsidR="003E5970" w:rsidRDefault="003E5970" w:rsidP="003E5970">
      <w:pPr>
        <w:jc w:val="both"/>
        <w:rPr>
          <w:lang w:val="fr-FR"/>
        </w:rPr>
      </w:pPr>
      <w:r>
        <w:rPr>
          <w:lang w:val="fr-FR"/>
        </w:rPr>
        <w:t xml:space="preserve">Sous-ensemble de </w:t>
      </w:r>
      <w:hyperlink r:id="rId5743" w:anchor="Sit_Can_Roqueta" w:history="1">
        <w:r w:rsidRPr="00E23E3A">
          <w:rPr>
            <w:rStyle w:val="Hyperlink"/>
            <w:lang w:val="fr-FR"/>
          </w:rPr>
          <w:t>Can Roqueta</w:t>
        </w:r>
      </w:hyperlink>
      <w:r w:rsidRPr="0032190F">
        <w:rPr>
          <w:lang w:val="fr-FR"/>
        </w:rPr>
        <w:t>.</w:t>
      </w:r>
      <w:r>
        <w:rPr>
          <w:lang w:val="fr-FR"/>
        </w:rPr>
        <w:t xml:space="preserve"> Habitat, </w:t>
      </w:r>
      <w:hyperlink r:id="rId5744" w:anchor="Cul_Iberique_agr_sitges" w:history="1">
        <w:r w:rsidR="0007541A" w:rsidRPr="0007541A">
          <w:rPr>
            <w:rStyle w:val="Hyperlink"/>
            <w:i/>
            <w:lang w:val="fr-FR"/>
          </w:rPr>
          <w:t>camp de sitges</w:t>
        </w:r>
      </w:hyperlink>
      <w:r w:rsidR="0007541A">
        <w:rPr>
          <w:i/>
          <w:lang w:val="fr-FR"/>
        </w:rPr>
        <w:t xml:space="preserve"> </w:t>
      </w:r>
      <w:r>
        <w:rPr>
          <w:lang w:val="fr-FR"/>
        </w:rPr>
        <w:t xml:space="preserve">du début </w:t>
      </w:r>
      <w:r w:rsidR="005036AD">
        <w:rPr>
          <w:lang w:val="fr-FR"/>
        </w:rPr>
        <w:t xml:space="preserve">du </w:t>
      </w:r>
      <w:hyperlink r:id="rId5745" w:anchor="Cul_EIA" w:history="1">
        <w:r w:rsidR="005036AD" w:rsidRPr="005036AD">
          <w:rPr>
            <w:rStyle w:val="Hyperlink"/>
            <w:lang w:val="fr-FR"/>
          </w:rPr>
          <w:t>EIA</w:t>
        </w:r>
      </w:hyperlink>
      <w:r>
        <w:rPr>
          <w:lang w:val="fr-FR"/>
        </w:rPr>
        <w:t xml:space="preserve"> (BIB Ari com. pers.)</w:t>
      </w:r>
    </w:p>
    <w:p w14:paraId="5151621D" w14:textId="77777777" w:rsidR="00D22B61" w:rsidRPr="0032190F" w:rsidRDefault="00D22B61" w:rsidP="00242C0F">
      <w:pPr>
        <w:jc w:val="both"/>
        <w:rPr>
          <w:lang w:val="fr-FR"/>
        </w:rPr>
      </w:pPr>
    </w:p>
    <w:p w14:paraId="3A2DCAA7" w14:textId="77777777" w:rsidR="00B73944" w:rsidRPr="007D4C7B" w:rsidRDefault="00B73944" w:rsidP="00426FF9">
      <w:pPr>
        <w:pStyle w:val="Heading1"/>
        <w:rPr>
          <w:lang w:val="en-US"/>
        </w:rPr>
      </w:pPr>
      <w:bookmarkStart w:id="2444" w:name="Sit_Can_Bech"/>
      <w:r w:rsidRPr="007D4C7B">
        <w:rPr>
          <w:lang w:val="en-US"/>
        </w:rPr>
        <w:t>CAN BEC</w:t>
      </w:r>
      <w:r w:rsidR="00612D35" w:rsidRPr="007D4C7B">
        <w:rPr>
          <w:lang w:val="en-US"/>
        </w:rPr>
        <w:t>H</w:t>
      </w:r>
    </w:p>
    <w:bookmarkEnd w:id="2444"/>
    <w:p w14:paraId="09C43386" w14:textId="77777777" w:rsidR="000806B9" w:rsidRPr="0018317E" w:rsidRDefault="0018317E" w:rsidP="00242C0F">
      <w:pPr>
        <w:jc w:val="both"/>
      </w:pPr>
      <w:r w:rsidRPr="0018317E">
        <w:t xml:space="preserve">Can Bec-Agullana, Can Bech de </w:t>
      </w:r>
      <w:r>
        <w:t>Baix, Can-Bech, Agullana</w:t>
      </w:r>
    </w:p>
    <w:p w14:paraId="46F960C3" w14:textId="77777777" w:rsidR="0018317E" w:rsidRPr="0018317E" w:rsidRDefault="0018317E" w:rsidP="00242C0F">
      <w:pPr>
        <w:jc w:val="both"/>
      </w:pPr>
    </w:p>
    <w:p w14:paraId="680204CF" w14:textId="4880ED40" w:rsidR="00B73944" w:rsidRPr="0032190F" w:rsidRDefault="00B73944" w:rsidP="00242C0F">
      <w:pPr>
        <w:jc w:val="both"/>
        <w:rPr>
          <w:lang w:val="fr-FR"/>
        </w:rPr>
      </w:pPr>
      <w:r w:rsidRPr="0032190F">
        <w:rPr>
          <w:lang w:val="fr-FR"/>
        </w:rPr>
        <w:t xml:space="preserve">La nécropole à </w:t>
      </w:r>
      <w:hyperlink r:id="rId5746" w:anchor="Cul_Incineration" w:history="1">
        <w:r w:rsidR="002E057E" w:rsidRPr="002E057E">
          <w:rPr>
            <w:rStyle w:val="Hyperlink"/>
            <w:lang w:val="fr-FR"/>
          </w:rPr>
          <w:t>incinération</w:t>
        </w:r>
      </w:hyperlink>
      <w:r w:rsidRPr="0032190F">
        <w:rPr>
          <w:lang w:val="fr-FR"/>
        </w:rPr>
        <w:t>, daté</w:t>
      </w:r>
      <w:r w:rsidR="0018317E">
        <w:rPr>
          <w:lang w:val="fr-FR"/>
        </w:rPr>
        <w:t>e</w:t>
      </w:r>
      <w:r w:rsidRPr="0032190F">
        <w:rPr>
          <w:lang w:val="fr-FR"/>
        </w:rPr>
        <w:t xml:space="preserve"> de la </w:t>
      </w:r>
      <w:hyperlink r:id="rId5747" w:anchor="Cul_Transition_Periode" w:history="1">
        <w:r w:rsidR="005639D5" w:rsidRPr="0032190F">
          <w:rPr>
            <w:rStyle w:val="Hyperlink"/>
            <w:lang w:val="fr-FR"/>
          </w:rPr>
          <w:t>« période de transition »</w:t>
        </w:r>
      </w:hyperlink>
      <w:r w:rsidR="002E057E" w:rsidRPr="002E057E">
        <w:rPr>
          <w:lang w:val="fr-FR"/>
        </w:rPr>
        <w:t xml:space="preserve"> </w:t>
      </w:r>
      <w:r w:rsidRPr="0032190F">
        <w:rPr>
          <w:lang w:val="fr-FR"/>
        </w:rPr>
        <w:t>de Can Bec-Agullana (</w:t>
      </w:r>
      <w:r w:rsidR="0018317E" w:rsidRPr="0018317E">
        <w:rPr>
          <w:lang w:val="fr-FR"/>
        </w:rPr>
        <w:t>Alt Empordà</w:t>
      </w:r>
      <w:r w:rsidR="00454D3E" w:rsidRPr="0032190F">
        <w:rPr>
          <w:lang w:val="fr-FR"/>
        </w:rPr>
        <w:t xml:space="preserve">, </w:t>
      </w:r>
      <w:r w:rsidRPr="0032190F">
        <w:rPr>
          <w:lang w:val="fr-FR"/>
        </w:rPr>
        <w:t>Catalogne) présente un plan orthonormé et des superpositions de tombes (BIB 1841 p. 105) (cf. Cayla)</w:t>
      </w:r>
      <w:r w:rsidR="00454D3E" w:rsidRPr="0032190F">
        <w:rPr>
          <w:lang w:val="fr-FR"/>
        </w:rPr>
        <w:t xml:space="preserve"> (SS BIB)</w:t>
      </w:r>
      <w:r w:rsidR="0018317E">
        <w:rPr>
          <w:lang w:val="fr-FR"/>
        </w:rPr>
        <w:t xml:space="preserve">. </w:t>
      </w:r>
    </w:p>
    <w:p w14:paraId="307F6F96" w14:textId="60E5C996" w:rsidR="00B73944" w:rsidRPr="0032190F" w:rsidRDefault="00454D3E" w:rsidP="00242C0F">
      <w:pPr>
        <w:jc w:val="both"/>
        <w:rPr>
          <w:lang w:val="fr-FR"/>
        </w:rPr>
      </w:pPr>
      <w:r w:rsidRPr="0032190F">
        <w:rPr>
          <w:lang w:val="fr-FR"/>
        </w:rPr>
        <w:t>Traits « </w:t>
      </w:r>
      <w:hyperlink r:id="rId5748" w:anchor="Cul_Mailhac" w:history="1">
        <w:r w:rsidRPr="0032190F">
          <w:rPr>
            <w:rStyle w:val="Hyperlink"/>
            <w:lang w:val="fr-FR"/>
          </w:rPr>
          <w:t>mailhaciens</w:t>
        </w:r>
      </w:hyperlink>
      <w:r w:rsidRPr="0032190F">
        <w:rPr>
          <w:lang w:val="fr-FR"/>
        </w:rPr>
        <w:t xml:space="preserve"> » très marqués dans cette nécropole (BIB 1841 p. 106)</w:t>
      </w:r>
      <w:r w:rsidR="0039656F" w:rsidRPr="0032190F">
        <w:rPr>
          <w:lang w:val="fr-FR"/>
        </w:rPr>
        <w:t xml:space="preserve">. </w:t>
      </w:r>
    </w:p>
    <w:p w14:paraId="23E8A709" w14:textId="77777777" w:rsidR="00807DD0" w:rsidRPr="0032190F" w:rsidRDefault="00807DD0" w:rsidP="00807DD0">
      <w:pPr>
        <w:jc w:val="both"/>
        <w:rPr>
          <w:lang w:val="fr-FR"/>
        </w:rPr>
      </w:pPr>
      <w:r w:rsidRPr="0032190F">
        <w:rPr>
          <w:lang w:val="fr-FR"/>
        </w:rPr>
        <w:t xml:space="preserve">Les premiers ojets en fer (couteau à dos droit) y apparaissent vers 800-750 aec (BIB 1995 p. 56) </w:t>
      </w:r>
    </w:p>
    <w:p w14:paraId="2F5CBA12" w14:textId="77777777" w:rsidR="008D4D07" w:rsidRPr="0032190F" w:rsidRDefault="008D4D07" w:rsidP="00807DD0">
      <w:pPr>
        <w:jc w:val="both"/>
        <w:rPr>
          <w:lang w:val="fr-FR"/>
        </w:rPr>
      </w:pPr>
    </w:p>
    <w:tbl>
      <w:tblPr>
        <w:tblW w:w="932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732"/>
        <w:gridCol w:w="2476"/>
        <w:gridCol w:w="1356"/>
      </w:tblGrid>
      <w:tr w:rsidR="005D10B6" w:rsidRPr="00C04709" w14:paraId="4331F59F" w14:textId="77777777" w:rsidTr="00C35EA7">
        <w:trPr>
          <w:jc w:val="center"/>
        </w:trPr>
        <w:tc>
          <w:tcPr>
            <w:tcW w:w="1516" w:type="dxa"/>
          </w:tcPr>
          <w:p w14:paraId="135B080D" w14:textId="77777777" w:rsidR="008D4D07" w:rsidRPr="00C35EA7" w:rsidRDefault="008D4D07" w:rsidP="000C4C83">
            <w:pPr>
              <w:rPr>
                <w:rFonts w:ascii="Courier New" w:hAnsi="Courier New" w:cs="Courier New"/>
                <w:sz w:val="20"/>
                <w:szCs w:val="18"/>
              </w:rPr>
            </w:pPr>
            <w:r w:rsidRPr="00C35EA7">
              <w:rPr>
                <w:rFonts w:ascii="Courier New" w:hAnsi="Courier New" w:cs="Courier New"/>
                <w:sz w:val="20"/>
                <w:szCs w:val="18"/>
                <w:lang w:val="fr-FR"/>
              </w:rPr>
              <w:br w:type="page"/>
            </w:r>
            <w:r w:rsidR="00C458EA" w:rsidRPr="00C35EA7">
              <w:rPr>
                <w:rFonts w:ascii="Courier New" w:hAnsi="Courier New" w:cs="Courier New"/>
                <w:sz w:val="20"/>
                <w:szCs w:val="18"/>
              </w:rPr>
              <w:t>OBJ_</w:t>
            </w:r>
          </w:p>
        </w:tc>
        <w:tc>
          <w:tcPr>
            <w:tcW w:w="1176" w:type="dxa"/>
          </w:tcPr>
          <w:p w14:paraId="2650A773" w14:textId="77777777" w:rsidR="008D4D07" w:rsidRPr="00C35EA7" w:rsidRDefault="008D4D07" w:rsidP="000C4C83">
            <w:pPr>
              <w:rPr>
                <w:rFonts w:ascii="Courier New" w:hAnsi="Courier New" w:cs="Courier New"/>
                <w:sz w:val="20"/>
                <w:szCs w:val="18"/>
              </w:rPr>
            </w:pPr>
          </w:p>
        </w:tc>
        <w:tc>
          <w:tcPr>
            <w:tcW w:w="1070" w:type="dxa"/>
          </w:tcPr>
          <w:p w14:paraId="7F34C09D" w14:textId="77777777" w:rsidR="008D4D07" w:rsidRPr="00C35EA7" w:rsidRDefault="008D4D07" w:rsidP="000C4C83">
            <w:pPr>
              <w:rPr>
                <w:rFonts w:ascii="Courier New" w:hAnsi="Courier New" w:cs="Courier New"/>
                <w:sz w:val="20"/>
                <w:szCs w:val="18"/>
              </w:rPr>
            </w:pPr>
          </w:p>
        </w:tc>
        <w:tc>
          <w:tcPr>
            <w:tcW w:w="1732" w:type="dxa"/>
          </w:tcPr>
          <w:p w14:paraId="25CE3F12" w14:textId="77777777" w:rsidR="008D4D07" w:rsidRPr="00C35EA7" w:rsidRDefault="008D4D07" w:rsidP="000C4C83">
            <w:pPr>
              <w:rPr>
                <w:rFonts w:ascii="Courier New" w:hAnsi="Courier New" w:cs="Courier New"/>
                <w:sz w:val="20"/>
                <w:szCs w:val="18"/>
              </w:rPr>
            </w:pPr>
          </w:p>
        </w:tc>
        <w:tc>
          <w:tcPr>
            <w:tcW w:w="2476" w:type="dxa"/>
          </w:tcPr>
          <w:p w14:paraId="74566F13" w14:textId="77777777" w:rsidR="008D4D07" w:rsidRPr="00C35EA7" w:rsidRDefault="008D4D07" w:rsidP="000C4C83">
            <w:pPr>
              <w:rPr>
                <w:rFonts w:ascii="Courier New" w:hAnsi="Courier New" w:cs="Courier New"/>
                <w:sz w:val="20"/>
                <w:szCs w:val="18"/>
              </w:rPr>
            </w:pPr>
          </w:p>
        </w:tc>
        <w:tc>
          <w:tcPr>
            <w:tcW w:w="1356" w:type="dxa"/>
          </w:tcPr>
          <w:p w14:paraId="32F02E6E" w14:textId="77777777" w:rsidR="008D4D07" w:rsidRPr="00C35EA7" w:rsidRDefault="008D4D07" w:rsidP="000C4C83">
            <w:pPr>
              <w:rPr>
                <w:rFonts w:ascii="Courier New" w:hAnsi="Courier New" w:cs="Courier New"/>
                <w:sz w:val="20"/>
                <w:szCs w:val="18"/>
              </w:rPr>
            </w:pPr>
          </w:p>
        </w:tc>
      </w:tr>
      <w:tr w:rsidR="005D10B6" w:rsidRPr="00C04709" w14:paraId="46B04E5A" w14:textId="77777777" w:rsidTr="00C35EA7">
        <w:trPr>
          <w:jc w:val="center"/>
        </w:trPr>
        <w:tc>
          <w:tcPr>
            <w:tcW w:w="1516" w:type="dxa"/>
          </w:tcPr>
          <w:p w14:paraId="6EA8AF6C" w14:textId="77777777" w:rsidR="008D4D07" w:rsidRPr="00C35EA7" w:rsidRDefault="008D4D07" w:rsidP="00C35EA7">
            <w:pPr>
              <w:jc w:val="center"/>
              <w:rPr>
                <w:szCs w:val="18"/>
              </w:rPr>
            </w:pPr>
            <w:r w:rsidRPr="00C35EA7">
              <w:rPr>
                <w:szCs w:val="18"/>
              </w:rPr>
              <w:t>site</w:t>
            </w:r>
          </w:p>
        </w:tc>
        <w:tc>
          <w:tcPr>
            <w:tcW w:w="1176" w:type="dxa"/>
          </w:tcPr>
          <w:p w14:paraId="585EBA32" w14:textId="77777777" w:rsidR="008D4D07" w:rsidRPr="00C35EA7" w:rsidRDefault="008D4D07" w:rsidP="00C35EA7">
            <w:pPr>
              <w:jc w:val="center"/>
              <w:rPr>
                <w:szCs w:val="18"/>
              </w:rPr>
            </w:pPr>
            <w:r w:rsidRPr="00C35EA7">
              <w:rPr>
                <w:szCs w:val="18"/>
              </w:rPr>
              <w:t>structure</w:t>
            </w:r>
          </w:p>
        </w:tc>
        <w:tc>
          <w:tcPr>
            <w:tcW w:w="1070" w:type="dxa"/>
          </w:tcPr>
          <w:p w14:paraId="4519E2A9" w14:textId="77777777" w:rsidR="008D4D07" w:rsidRPr="00C35EA7" w:rsidRDefault="008D4D07" w:rsidP="00C35EA7">
            <w:pPr>
              <w:jc w:val="center"/>
              <w:rPr>
                <w:szCs w:val="18"/>
              </w:rPr>
            </w:pPr>
            <w:r w:rsidRPr="00C35EA7">
              <w:rPr>
                <w:szCs w:val="18"/>
              </w:rPr>
              <w:t>numero</w:t>
            </w:r>
          </w:p>
        </w:tc>
        <w:tc>
          <w:tcPr>
            <w:tcW w:w="1732" w:type="dxa"/>
          </w:tcPr>
          <w:p w14:paraId="0D1946B6" w14:textId="77777777" w:rsidR="008D4D07" w:rsidRPr="00C35EA7" w:rsidRDefault="008D4D07" w:rsidP="00C35EA7">
            <w:pPr>
              <w:jc w:val="center"/>
              <w:rPr>
                <w:szCs w:val="18"/>
              </w:rPr>
            </w:pPr>
            <w:r w:rsidRPr="00C35EA7">
              <w:rPr>
                <w:szCs w:val="18"/>
              </w:rPr>
              <w:t>objet</w:t>
            </w:r>
          </w:p>
        </w:tc>
        <w:tc>
          <w:tcPr>
            <w:tcW w:w="2476" w:type="dxa"/>
          </w:tcPr>
          <w:p w14:paraId="1DBA7B60" w14:textId="77777777" w:rsidR="008D4D07" w:rsidRPr="00C35EA7" w:rsidRDefault="008D4D07" w:rsidP="00C35EA7">
            <w:pPr>
              <w:jc w:val="center"/>
              <w:rPr>
                <w:szCs w:val="18"/>
              </w:rPr>
            </w:pPr>
            <w:r w:rsidRPr="00C35EA7">
              <w:rPr>
                <w:szCs w:val="18"/>
              </w:rPr>
              <w:t>description</w:t>
            </w:r>
          </w:p>
        </w:tc>
        <w:tc>
          <w:tcPr>
            <w:tcW w:w="1356" w:type="dxa"/>
          </w:tcPr>
          <w:p w14:paraId="161BE1C0" w14:textId="77777777" w:rsidR="008D4D07" w:rsidRPr="00C35EA7" w:rsidRDefault="008D4D07" w:rsidP="00C35EA7">
            <w:pPr>
              <w:jc w:val="center"/>
              <w:rPr>
                <w:szCs w:val="18"/>
              </w:rPr>
            </w:pPr>
            <w:r w:rsidRPr="00C35EA7">
              <w:rPr>
                <w:szCs w:val="18"/>
              </w:rPr>
              <w:t>BIB</w:t>
            </w:r>
          </w:p>
        </w:tc>
      </w:tr>
      <w:tr w:rsidR="005D10B6" w:rsidRPr="00C04709" w14:paraId="3B05B28E" w14:textId="77777777" w:rsidTr="00C35EA7">
        <w:trPr>
          <w:jc w:val="center"/>
        </w:trPr>
        <w:tc>
          <w:tcPr>
            <w:tcW w:w="1516" w:type="dxa"/>
          </w:tcPr>
          <w:p w14:paraId="74BAB719" w14:textId="77777777" w:rsidR="008D4D07" w:rsidRPr="00C35EA7" w:rsidRDefault="008D4D07" w:rsidP="00C24D46">
            <w:pPr>
              <w:rPr>
                <w:szCs w:val="18"/>
              </w:rPr>
            </w:pPr>
            <w:r w:rsidRPr="00CD61D2">
              <w:t>Can Bec</w:t>
            </w:r>
          </w:p>
        </w:tc>
        <w:tc>
          <w:tcPr>
            <w:tcW w:w="1176" w:type="dxa"/>
          </w:tcPr>
          <w:p w14:paraId="3A0F2335" w14:textId="77777777" w:rsidR="008D4D07" w:rsidRPr="00C35EA7" w:rsidRDefault="008D4D07" w:rsidP="000C4C83">
            <w:pPr>
              <w:rPr>
                <w:szCs w:val="18"/>
              </w:rPr>
            </w:pPr>
          </w:p>
        </w:tc>
        <w:tc>
          <w:tcPr>
            <w:tcW w:w="1070" w:type="dxa"/>
          </w:tcPr>
          <w:p w14:paraId="71C67C19" w14:textId="77777777" w:rsidR="008D4D07" w:rsidRPr="00C35EA7" w:rsidRDefault="008D4D07" w:rsidP="000C4C83">
            <w:pPr>
              <w:rPr>
                <w:szCs w:val="18"/>
              </w:rPr>
            </w:pPr>
            <w:r w:rsidRPr="00C35EA7">
              <w:rPr>
                <w:szCs w:val="18"/>
              </w:rPr>
              <w:t>1</w:t>
            </w:r>
          </w:p>
        </w:tc>
        <w:tc>
          <w:tcPr>
            <w:tcW w:w="1732" w:type="dxa"/>
          </w:tcPr>
          <w:p w14:paraId="6693AEBC" w14:textId="77777777" w:rsidR="008D4D07" w:rsidRPr="00C35EA7" w:rsidRDefault="008D4D07" w:rsidP="000C4C83">
            <w:pPr>
              <w:rPr>
                <w:szCs w:val="18"/>
              </w:rPr>
            </w:pPr>
            <w:r>
              <w:t>AB-EG1995-2</w:t>
            </w:r>
          </w:p>
        </w:tc>
        <w:tc>
          <w:tcPr>
            <w:tcW w:w="2476" w:type="dxa"/>
          </w:tcPr>
          <w:p w14:paraId="4AA3529D" w14:textId="1AED1F29" w:rsidR="008D4D07" w:rsidRPr="00C35EA7" w:rsidRDefault="00000000" w:rsidP="000C4C83">
            <w:pPr>
              <w:rPr>
                <w:szCs w:val="18"/>
              </w:rPr>
            </w:pPr>
            <w:hyperlink r:id="rId5749" w:anchor="Obj_Do_Per_Fibules_ABEG19952" w:history="1">
              <w:r w:rsidR="006702EA" w:rsidRPr="00C35EA7">
                <w:rPr>
                  <w:rStyle w:val="Hyperlink"/>
                  <w:lang w:val="fr-FR"/>
                </w:rPr>
                <w:t>fibule à double ressort</w:t>
              </w:r>
            </w:hyperlink>
          </w:p>
        </w:tc>
        <w:tc>
          <w:tcPr>
            <w:tcW w:w="1356" w:type="dxa"/>
          </w:tcPr>
          <w:p w14:paraId="76A53596" w14:textId="77777777" w:rsidR="008D4D07" w:rsidRPr="00C35EA7" w:rsidRDefault="008D4D07" w:rsidP="000C4C83">
            <w:pPr>
              <w:rPr>
                <w:szCs w:val="18"/>
              </w:rPr>
            </w:pPr>
            <w:r>
              <w:t>1995 p. 55</w:t>
            </w:r>
          </w:p>
        </w:tc>
      </w:tr>
    </w:tbl>
    <w:p w14:paraId="649FBD30" w14:textId="77777777" w:rsidR="000A2608" w:rsidRDefault="000A2608" w:rsidP="00242C0F">
      <w:pPr>
        <w:jc w:val="both"/>
      </w:pPr>
    </w:p>
    <w:p w14:paraId="5F29BED7" w14:textId="77777777" w:rsidR="00D22B61" w:rsidRDefault="00D22B61" w:rsidP="00D22B61">
      <w:pPr>
        <w:jc w:val="both"/>
        <w:rPr>
          <w:lang w:val="fr-FR"/>
        </w:rPr>
      </w:pPr>
      <w:r w:rsidRPr="0032190F">
        <w:rPr>
          <w:lang w:val="fr-FR"/>
        </w:rPr>
        <w:t>Une céramique non</w:t>
      </w:r>
      <w:r w:rsidR="00CF6C26">
        <w:rPr>
          <w:lang w:val="fr-FR"/>
        </w:rPr>
        <w:t>-</w:t>
      </w:r>
      <w:r w:rsidRPr="0032190F">
        <w:rPr>
          <w:lang w:val="fr-FR"/>
        </w:rPr>
        <w:t>tournée reprenant assez fidèlement la forme de l’urne type « Cruz del Negro » (BIB 1995 p. 57)</w:t>
      </w:r>
      <w:r w:rsidR="00CF6C26">
        <w:rPr>
          <w:lang w:val="fr-FR"/>
        </w:rPr>
        <w:t xml:space="preserve"> </w:t>
      </w:r>
    </w:p>
    <w:p w14:paraId="5F8B273A" w14:textId="77777777" w:rsidR="0018317E" w:rsidRDefault="0018317E" w:rsidP="00D22B61">
      <w:pPr>
        <w:jc w:val="both"/>
        <w:rPr>
          <w:lang w:val="fr-FR"/>
        </w:rPr>
      </w:pPr>
    </w:p>
    <w:p w14:paraId="786CD633" w14:textId="1AB85015" w:rsidR="0018317E" w:rsidRDefault="0018317E" w:rsidP="00D22B61">
      <w:pPr>
        <w:jc w:val="both"/>
        <w:rPr>
          <w:lang w:val="fr-FR"/>
        </w:rPr>
      </w:pPr>
      <w:r>
        <w:rPr>
          <w:lang w:val="fr-FR"/>
        </w:rPr>
        <w:t xml:space="preserve">Comme </w:t>
      </w:r>
      <w:hyperlink r:id="rId5750" w:anchor="Sit_Mailhac_Moulin" w:history="1">
        <w:r w:rsidR="00AA177A" w:rsidRPr="00AA177A">
          <w:rPr>
            <w:rStyle w:val="Hyperlink"/>
            <w:lang w:val="fr-FR"/>
          </w:rPr>
          <w:t>Le Moulin</w:t>
        </w:r>
      </w:hyperlink>
      <w:r>
        <w:rPr>
          <w:lang w:val="fr-FR"/>
        </w:rPr>
        <w:t xml:space="preserve"> cette nécropole a été sériée (BIB 2163)</w:t>
      </w:r>
    </w:p>
    <w:p w14:paraId="02626595" w14:textId="77777777" w:rsidR="00CF6C26" w:rsidRDefault="00CF6C26" w:rsidP="00D22B61">
      <w:pPr>
        <w:jc w:val="both"/>
        <w:rPr>
          <w:lang w:val="fr-FR"/>
        </w:rPr>
      </w:pPr>
    </w:p>
    <w:p w14:paraId="13DFACC5" w14:textId="608CEBEF" w:rsidR="00CF6C26" w:rsidRDefault="00CF6C26" w:rsidP="00D22B61">
      <w:pPr>
        <w:jc w:val="both"/>
        <w:rPr>
          <w:lang w:val="fr-FR"/>
        </w:rPr>
      </w:pPr>
      <w:r>
        <w:rPr>
          <w:lang w:val="fr-FR"/>
        </w:rPr>
        <w:t xml:space="preserve">Abandon au début de l' </w:t>
      </w:r>
      <w:hyperlink r:id="rId5751" w:anchor="Cul_Iberique_ancien" w:history="1">
        <w:r w:rsidRPr="00CF6C26">
          <w:rPr>
            <w:rStyle w:val="Hyperlink"/>
            <w:lang w:val="fr-FR"/>
          </w:rPr>
          <w:t>I. ancien</w:t>
        </w:r>
      </w:hyperlink>
      <w:r>
        <w:rPr>
          <w:lang w:val="fr-FR"/>
        </w:rPr>
        <w:t xml:space="preserve"> (BIB 2899)</w:t>
      </w:r>
    </w:p>
    <w:p w14:paraId="06F3B86C" w14:textId="77777777" w:rsidR="00AA177A" w:rsidRDefault="00AA177A" w:rsidP="00D22B61">
      <w:pPr>
        <w:jc w:val="both"/>
        <w:rPr>
          <w:lang w:val="fr-FR"/>
        </w:rPr>
      </w:pPr>
    </w:p>
    <w:p w14:paraId="4EF6A9DA" w14:textId="77777777" w:rsidR="00AA177A" w:rsidRDefault="00612D35" w:rsidP="00AA177A">
      <w:pPr>
        <w:pStyle w:val="Heading2"/>
      </w:pPr>
      <w:bookmarkStart w:id="2445" w:name="Sit_Can_Bech_p"/>
      <w:r>
        <w:t>Périodisation</w:t>
      </w:r>
    </w:p>
    <w:bookmarkEnd w:id="2445"/>
    <w:p w14:paraId="67DEE6E3" w14:textId="0D125B10" w:rsidR="00612D35" w:rsidRPr="00612D35" w:rsidRDefault="00612D35" w:rsidP="00612D35">
      <w:pPr>
        <w:rPr>
          <w:lang w:val="fr-FR"/>
        </w:rPr>
      </w:pPr>
      <w:r>
        <w:rPr>
          <w:lang w:val="fr-FR"/>
        </w:rPr>
        <w:t xml:space="preserve">v. </w:t>
      </w:r>
      <w:hyperlink r:id="rId5752" w:anchor="Sit_Mailhac_Moulin_per" w:history="1">
        <w:r w:rsidRPr="00612D35">
          <w:rPr>
            <w:rStyle w:val="Hyperlink"/>
            <w:lang w:val="fr-FR"/>
          </w:rPr>
          <w:t>Le Moulin</w:t>
        </w:r>
      </w:hyperlink>
    </w:p>
    <w:p w14:paraId="6D4C725F" w14:textId="77777777" w:rsidR="00AA177A" w:rsidRDefault="00AA177A" w:rsidP="00AA177A">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6"/>
        <w:gridCol w:w="1563"/>
      </w:tblGrid>
      <w:tr w:rsidR="00AA177A" w14:paraId="24BA896C" w14:textId="77777777" w:rsidTr="00C35EA7">
        <w:trPr>
          <w:jc w:val="center"/>
        </w:trPr>
        <w:tc>
          <w:tcPr>
            <w:tcW w:w="976" w:type="dxa"/>
          </w:tcPr>
          <w:p w14:paraId="28CC9389" w14:textId="77777777" w:rsidR="00AA177A" w:rsidRPr="00C35EA7" w:rsidRDefault="00AA177A" w:rsidP="00AA177A">
            <w:pPr>
              <w:rPr>
                <w:lang w:val="fr-FR"/>
              </w:rPr>
            </w:pPr>
            <w:r w:rsidRPr="00C35EA7">
              <w:rPr>
                <w:lang w:val="fr-FR"/>
              </w:rPr>
              <w:t>phases</w:t>
            </w:r>
          </w:p>
        </w:tc>
        <w:tc>
          <w:tcPr>
            <w:tcW w:w="1563" w:type="dxa"/>
          </w:tcPr>
          <w:p w14:paraId="4B44AD56" w14:textId="77777777" w:rsidR="00AA177A" w:rsidRPr="00C35EA7" w:rsidRDefault="00AA177A" w:rsidP="00AA177A">
            <w:pPr>
              <w:rPr>
                <w:lang w:val="fr-FR"/>
              </w:rPr>
            </w:pPr>
            <w:r w:rsidRPr="00C35EA7">
              <w:rPr>
                <w:lang w:val="fr-FR"/>
              </w:rPr>
              <w:t>BC</w:t>
            </w:r>
          </w:p>
        </w:tc>
      </w:tr>
      <w:tr w:rsidR="00AA177A" w14:paraId="55009FBE" w14:textId="77777777" w:rsidTr="00C35EA7">
        <w:trPr>
          <w:jc w:val="center"/>
        </w:trPr>
        <w:tc>
          <w:tcPr>
            <w:tcW w:w="976" w:type="dxa"/>
          </w:tcPr>
          <w:p w14:paraId="2336AB29" w14:textId="77777777" w:rsidR="00AA177A" w:rsidRPr="00C35EA7" w:rsidRDefault="00AA177A" w:rsidP="00AA177A">
            <w:pPr>
              <w:rPr>
                <w:lang w:val="fr-FR"/>
              </w:rPr>
            </w:pPr>
            <w:r w:rsidRPr="00C35EA7">
              <w:rPr>
                <w:lang w:val="fr-FR"/>
              </w:rPr>
              <w:t>I</w:t>
            </w:r>
          </w:p>
        </w:tc>
        <w:tc>
          <w:tcPr>
            <w:tcW w:w="1563" w:type="dxa"/>
          </w:tcPr>
          <w:p w14:paraId="0350FCD8" w14:textId="77777777" w:rsidR="00AA177A" w:rsidRPr="00C35EA7" w:rsidRDefault="00AA177A" w:rsidP="00AA177A">
            <w:pPr>
              <w:rPr>
                <w:lang w:val="fr-FR"/>
              </w:rPr>
            </w:pPr>
            <w:r w:rsidRPr="00C35EA7">
              <w:rPr>
                <w:lang w:val="fr-FR"/>
              </w:rPr>
              <w:t>900-800</w:t>
            </w:r>
          </w:p>
        </w:tc>
      </w:tr>
      <w:tr w:rsidR="00AA177A" w14:paraId="53A55E7D" w14:textId="77777777" w:rsidTr="00C35EA7">
        <w:trPr>
          <w:jc w:val="center"/>
        </w:trPr>
        <w:tc>
          <w:tcPr>
            <w:tcW w:w="976" w:type="dxa"/>
          </w:tcPr>
          <w:p w14:paraId="13FD1B7D" w14:textId="77777777" w:rsidR="00AA177A" w:rsidRPr="00C35EA7" w:rsidRDefault="00AA177A" w:rsidP="00AA177A">
            <w:pPr>
              <w:rPr>
                <w:lang w:val="fr-FR"/>
              </w:rPr>
            </w:pPr>
            <w:r w:rsidRPr="00C35EA7">
              <w:rPr>
                <w:lang w:val="fr-FR"/>
              </w:rPr>
              <w:t>II</w:t>
            </w:r>
          </w:p>
        </w:tc>
        <w:tc>
          <w:tcPr>
            <w:tcW w:w="1563" w:type="dxa"/>
          </w:tcPr>
          <w:p w14:paraId="70143E42" w14:textId="77777777" w:rsidR="00AA177A" w:rsidRPr="00C35EA7" w:rsidRDefault="00AA177A" w:rsidP="00AA177A">
            <w:pPr>
              <w:rPr>
                <w:lang w:val="fr-FR"/>
              </w:rPr>
            </w:pPr>
            <w:r w:rsidRPr="00C35EA7">
              <w:rPr>
                <w:lang w:val="fr-FR"/>
              </w:rPr>
              <w:t>800-700</w:t>
            </w:r>
          </w:p>
        </w:tc>
      </w:tr>
      <w:tr w:rsidR="00AA177A" w14:paraId="4B0BC8C2" w14:textId="77777777" w:rsidTr="00C35EA7">
        <w:trPr>
          <w:jc w:val="center"/>
        </w:trPr>
        <w:tc>
          <w:tcPr>
            <w:tcW w:w="976" w:type="dxa"/>
          </w:tcPr>
          <w:p w14:paraId="0A26CCA3" w14:textId="77777777" w:rsidR="00AA177A" w:rsidRPr="00C35EA7" w:rsidRDefault="00AA177A" w:rsidP="00AA177A">
            <w:pPr>
              <w:rPr>
                <w:lang w:val="fr-FR"/>
              </w:rPr>
            </w:pPr>
            <w:r w:rsidRPr="00C35EA7">
              <w:rPr>
                <w:lang w:val="fr-FR"/>
              </w:rPr>
              <w:t>IIa</w:t>
            </w:r>
          </w:p>
        </w:tc>
        <w:tc>
          <w:tcPr>
            <w:tcW w:w="1563" w:type="dxa"/>
          </w:tcPr>
          <w:p w14:paraId="0D8539EC" w14:textId="77777777" w:rsidR="00AA177A" w:rsidRPr="00C35EA7" w:rsidRDefault="00AA177A" w:rsidP="00AA177A">
            <w:pPr>
              <w:rPr>
                <w:lang w:val="fr-FR"/>
              </w:rPr>
            </w:pPr>
            <w:r w:rsidRPr="00C35EA7">
              <w:rPr>
                <w:lang w:val="fr-FR"/>
              </w:rPr>
              <w:t>800-750</w:t>
            </w:r>
          </w:p>
        </w:tc>
      </w:tr>
      <w:tr w:rsidR="00AA177A" w14:paraId="56E6F18C" w14:textId="77777777" w:rsidTr="00C35EA7">
        <w:trPr>
          <w:jc w:val="center"/>
        </w:trPr>
        <w:tc>
          <w:tcPr>
            <w:tcW w:w="976" w:type="dxa"/>
          </w:tcPr>
          <w:p w14:paraId="1E2192E5" w14:textId="77777777" w:rsidR="00AA177A" w:rsidRPr="00C35EA7" w:rsidRDefault="00AA177A" w:rsidP="00AA177A">
            <w:pPr>
              <w:rPr>
                <w:lang w:val="fr-FR"/>
              </w:rPr>
            </w:pPr>
            <w:r w:rsidRPr="00C35EA7">
              <w:rPr>
                <w:lang w:val="fr-FR"/>
              </w:rPr>
              <w:t>IIb</w:t>
            </w:r>
          </w:p>
        </w:tc>
        <w:tc>
          <w:tcPr>
            <w:tcW w:w="1563" w:type="dxa"/>
          </w:tcPr>
          <w:p w14:paraId="090D1B8F" w14:textId="77777777" w:rsidR="00AA177A" w:rsidRPr="00C35EA7" w:rsidRDefault="00AA177A" w:rsidP="00AA177A">
            <w:pPr>
              <w:rPr>
                <w:lang w:val="fr-FR"/>
              </w:rPr>
            </w:pPr>
            <w:r w:rsidRPr="00C35EA7">
              <w:rPr>
                <w:lang w:val="fr-FR"/>
              </w:rPr>
              <w:t>750-700</w:t>
            </w:r>
          </w:p>
        </w:tc>
      </w:tr>
      <w:tr w:rsidR="00AA177A" w14:paraId="6BD4C8C5" w14:textId="77777777" w:rsidTr="00C35EA7">
        <w:trPr>
          <w:jc w:val="center"/>
        </w:trPr>
        <w:tc>
          <w:tcPr>
            <w:tcW w:w="976" w:type="dxa"/>
          </w:tcPr>
          <w:p w14:paraId="74CD7554" w14:textId="77777777" w:rsidR="00AA177A" w:rsidRPr="00C35EA7" w:rsidRDefault="00AA177A" w:rsidP="00AA177A">
            <w:pPr>
              <w:rPr>
                <w:lang w:val="fr-FR"/>
              </w:rPr>
            </w:pPr>
            <w:r w:rsidRPr="00C35EA7">
              <w:rPr>
                <w:lang w:val="fr-FR"/>
              </w:rPr>
              <w:t>III</w:t>
            </w:r>
          </w:p>
        </w:tc>
        <w:tc>
          <w:tcPr>
            <w:tcW w:w="1563" w:type="dxa"/>
          </w:tcPr>
          <w:p w14:paraId="091AFFD2" w14:textId="77777777" w:rsidR="00AA177A" w:rsidRPr="00C35EA7" w:rsidRDefault="00AA177A" w:rsidP="00AA177A">
            <w:pPr>
              <w:rPr>
                <w:lang w:val="fr-FR"/>
              </w:rPr>
            </w:pPr>
            <w:r w:rsidRPr="00C35EA7">
              <w:rPr>
                <w:lang w:val="fr-FR"/>
              </w:rPr>
              <w:t>700-675/650</w:t>
            </w:r>
          </w:p>
        </w:tc>
      </w:tr>
    </w:tbl>
    <w:p w14:paraId="5D271138" w14:textId="77777777" w:rsidR="00AA177A" w:rsidRPr="00AA177A" w:rsidRDefault="00AA177A" w:rsidP="00AA177A">
      <w:pPr>
        <w:rPr>
          <w:lang w:val="fr-FR"/>
        </w:rPr>
      </w:pPr>
      <w:r>
        <w:rPr>
          <w:lang w:val="fr-FR"/>
        </w:rPr>
        <w:t>(BIB 2163)</w:t>
      </w:r>
    </w:p>
    <w:p w14:paraId="3ECC81A9" w14:textId="77777777" w:rsidR="00AA177A" w:rsidRDefault="00AA177A" w:rsidP="00D22B61">
      <w:pPr>
        <w:jc w:val="both"/>
        <w:rPr>
          <w:lang w:val="fr-FR"/>
        </w:rPr>
      </w:pPr>
    </w:p>
    <w:p w14:paraId="469714F3" w14:textId="77777777" w:rsidR="00612D35" w:rsidRDefault="00612D35" w:rsidP="00612D35">
      <w:pPr>
        <w:pStyle w:val="Heading3"/>
      </w:pPr>
      <w:r>
        <w:t>phase I</w:t>
      </w:r>
    </w:p>
    <w:p w14:paraId="2D0B7EFA" w14:textId="77777777" w:rsidR="00612D35" w:rsidRDefault="00612D35" w:rsidP="00D22B61">
      <w:pPr>
        <w:jc w:val="both"/>
        <w:rPr>
          <w:lang w:val="fr-FR"/>
        </w:rPr>
      </w:pPr>
    </w:p>
    <w:p w14:paraId="2D130859" w14:textId="77777777" w:rsidR="00612D35" w:rsidRDefault="00612D35" w:rsidP="00612D35">
      <w:pPr>
        <w:pStyle w:val="Heading3"/>
      </w:pPr>
      <w:r>
        <w:t>phase II</w:t>
      </w:r>
    </w:p>
    <w:p w14:paraId="4E341BC4" w14:textId="77777777" w:rsidR="00612D35" w:rsidRDefault="00612D35" w:rsidP="00D22B61">
      <w:pPr>
        <w:jc w:val="both"/>
        <w:rPr>
          <w:lang w:val="fr-FR"/>
        </w:rPr>
      </w:pPr>
    </w:p>
    <w:p w14:paraId="401A1B73" w14:textId="77777777" w:rsidR="00612D35" w:rsidRDefault="00612D35" w:rsidP="00612D35">
      <w:pPr>
        <w:pStyle w:val="Heading4"/>
      </w:pPr>
      <w:r>
        <w:t>phase IIa</w:t>
      </w:r>
    </w:p>
    <w:p w14:paraId="449BDE2C" w14:textId="77777777" w:rsidR="00612D35" w:rsidRDefault="00612D35" w:rsidP="00D22B61">
      <w:pPr>
        <w:jc w:val="both"/>
        <w:rPr>
          <w:lang w:val="fr-FR"/>
        </w:rPr>
      </w:pPr>
    </w:p>
    <w:p w14:paraId="2AA71E32" w14:textId="77777777" w:rsidR="00612D35" w:rsidRDefault="00612D35" w:rsidP="00612D35">
      <w:pPr>
        <w:pStyle w:val="Heading4"/>
      </w:pPr>
      <w:r>
        <w:t>phase IIb</w:t>
      </w:r>
    </w:p>
    <w:p w14:paraId="683E2054" w14:textId="77777777" w:rsidR="00612D35" w:rsidRDefault="00612D35" w:rsidP="00D22B61">
      <w:pPr>
        <w:jc w:val="both"/>
        <w:rPr>
          <w:lang w:val="fr-FR"/>
        </w:rPr>
      </w:pPr>
    </w:p>
    <w:p w14:paraId="326B3140" w14:textId="77777777" w:rsidR="00612D35" w:rsidRDefault="00612D35" w:rsidP="00612D35">
      <w:pPr>
        <w:pStyle w:val="Heading3"/>
      </w:pPr>
      <w:r>
        <w:t>phase III</w:t>
      </w:r>
    </w:p>
    <w:p w14:paraId="554D2BF5" w14:textId="77777777" w:rsidR="00AA177A" w:rsidRDefault="00AA177A" w:rsidP="00D22B61">
      <w:pPr>
        <w:jc w:val="both"/>
        <w:rPr>
          <w:lang w:val="fr-FR"/>
        </w:rPr>
      </w:pPr>
    </w:p>
    <w:p w14:paraId="0C9C2954" w14:textId="77777777" w:rsidR="00AA177A" w:rsidRPr="0032190F" w:rsidRDefault="00AA177A" w:rsidP="00AA177A">
      <w:pPr>
        <w:pStyle w:val="Heading2"/>
      </w:pPr>
      <w:r w:rsidRPr="0032190F">
        <w:t>Sépultures</w:t>
      </w:r>
    </w:p>
    <w:p w14:paraId="5DEA2E64" w14:textId="77777777" w:rsidR="00AA177A" w:rsidRPr="0032190F" w:rsidRDefault="00AA177A" w:rsidP="00D22B61">
      <w:pPr>
        <w:jc w:val="both"/>
        <w:rPr>
          <w:lang w:val="fr-FR"/>
        </w:rPr>
      </w:pPr>
    </w:p>
    <w:p w14:paraId="7C0298FA" w14:textId="77777777" w:rsidR="002C2631" w:rsidRPr="0032190F" w:rsidRDefault="002C2631" w:rsidP="00D22B61">
      <w:pPr>
        <w:jc w:val="both"/>
        <w:rPr>
          <w:lang w:val="fr-FR"/>
        </w:rPr>
      </w:pPr>
    </w:p>
    <w:p w14:paraId="0AB3A92F" w14:textId="77777777" w:rsidR="002C2631" w:rsidRPr="0032190F" w:rsidRDefault="00AA177A" w:rsidP="00AA177A">
      <w:pPr>
        <w:pStyle w:val="Heading3"/>
      </w:pPr>
      <w:r>
        <w:t>t_</w:t>
      </w:r>
      <w:r w:rsidR="002C2631" w:rsidRPr="0032190F">
        <w:t>101</w:t>
      </w:r>
    </w:p>
    <w:p w14:paraId="296E1504" w14:textId="77777777" w:rsidR="002C2631" w:rsidRDefault="002C2631" w:rsidP="00D22B61">
      <w:pPr>
        <w:jc w:val="both"/>
        <w:rPr>
          <w:lang w:val="fr-FR"/>
        </w:rPr>
      </w:pPr>
      <w:r w:rsidRPr="0032190F">
        <w:rPr>
          <w:lang w:val="fr-FR"/>
        </w:rPr>
        <w:t>Décor de chevaux-escaliers, H, daté du 9e aec (MAC Barcelona, 2017)</w:t>
      </w:r>
    </w:p>
    <w:p w14:paraId="7F2902FB" w14:textId="77777777" w:rsidR="0018317E" w:rsidRDefault="0018317E" w:rsidP="00D22B61">
      <w:pPr>
        <w:jc w:val="both"/>
        <w:rPr>
          <w:lang w:val="fr-FR"/>
        </w:rPr>
      </w:pPr>
    </w:p>
    <w:p w14:paraId="636450CA" w14:textId="77777777" w:rsidR="0018317E" w:rsidRPr="004F3B40" w:rsidRDefault="00AA177A" w:rsidP="00AA177A">
      <w:pPr>
        <w:pStyle w:val="Heading3"/>
      </w:pPr>
      <w:r w:rsidRPr="004F3B40">
        <w:lastRenderedPageBreak/>
        <w:t>t_</w:t>
      </w:r>
      <w:r w:rsidR="0018317E" w:rsidRPr="004F3B40">
        <w:t>207</w:t>
      </w:r>
    </w:p>
    <w:p w14:paraId="1A7C4E18" w14:textId="425333E0" w:rsidR="0018317E" w:rsidRDefault="0018317E" w:rsidP="00D22B61">
      <w:pPr>
        <w:jc w:val="both"/>
        <w:rPr>
          <w:lang w:val="fr-FR"/>
        </w:rPr>
      </w:pPr>
      <w:r w:rsidRPr="0032190F">
        <w:rPr>
          <w:lang w:val="fr-FR"/>
        </w:rPr>
        <w:t xml:space="preserve">Une urne cinéraire à décor incisé à double trait dans la tombe 207 dans une sépulture d’un homme montre un décor stylisé : sur un registre limité par des pointillés, on voit des escaliers (par 3) alternant avec des barres de séparation et des </w:t>
      </w:r>
      <w:hyperlink r:id="rId5753" w:anchor="Cul_Proto_Art_TAC_T_g_zigzag" w:history="1">
        <w:r w:rsidRPr="0032190F">
          <w:rPr>
            <w:rStyle w:val="Hyperlink"/>
            <w:lang w:val="fr-FR"/>
          </w:rPr>
          <w:t>zigzags</w:t>
        </w:r>
      </w:hyperlink>
      <w:r w:rsidRPr="00673CB3">
        <w:rPr>
          <w:lang w:val="fr-FR"/>
        </w:rPr>
        <w:t xml:space="preserve"> </w:t>
      </w:r>
      <w:r w:rsidRPr="0032190F">
        <w:rPr>
          <w:lang w:val="fr-FR"/>
        </w:rPr>
        <w:t>triples, entre autres. (BIB 1841 p. 106)</w:t>
      </w:r>
    </w:p>
    <w:p w14:paraId="2DCCBA19" w14:textId="77777777" w:rsidR="00CF6C26" w:rsidRDefault="00CF6C26" w:rsidP="00D22B61">
      <w:pPr>
        <w:jc w:val="both"/>
        <w:rPr>
          <w:lang w:val="fr-FR"/>
        </w:rPr>
      </w:pPr>
    </w:p>
    <w:p w14:paraId="220C2095" w14:textId="77777777" w:rsidR="00CF6C26" w:rsidRDefault="00CF6C26" w:rsidP="00CF6C26">
      <w:pPr>
        <w:pStyle w:val="Heading3"/>
      </w:pPr>
      <w:bookmarkStart w:id="2446" w:name="Sit_Can_Bech_t184"/>
      <w:r>
        <w:t>t_184</w:t>
      </w:r>
    </w:p>
    <w:bookmarkEnd w:id="2446"/>
    <w:p w14:paraId="464AC341" w14:textId="77777777" w:rsidR="00CF6C26" w:rsidRDefault="00CF6C26" w:rsidP="00D22B61">
      <w:pPr>
        <w:jc w:val="both"/>
        <w:rPr>
          <w:lang w:val="fr-FR"/>
        </w:rPr>
      </w:pPr>
    </w:p>
    <w:p w14:paraId="3D316742" w14:textId="6A6617E1" w:rsidR="00CF6C26" w:rsidRDefault="00CF6C26" w:rsidP="00D22B61">
      <w:pPr>
        <w:jc w:val="both"/>
        <w:rPr>
          <w:lang w:val="fr-FR"/>
        </w:rPr>
      </w:pPr>
      <w:r>
        <w:rPr>
          <w:lang w:val="fr-FR"/>
        </w:rPr>
        <w:t xml:space="preserve">Nombreuses imitations </w:t>
      </w:r>
      <w:hyperlink r:id="rId5754" w:anchor="Cul_Pheniciens_p_PEN" w:history="1">
        <w:r w:rsidRPr="00CF6C26">
          <w:rPr>
            <w:rStyle w:val="Hyperlink"/>
            <w:lang w:val="fr-FR"/>
          </w:rPr>
          <w:t>phénicien</w:t>
        </w:r>
        <w:r>
          <w:rPr>
            <w:rStyle w:val="Hyperlink"/>
            <w:lang w:val="fr-FR"/>
          </w:rPr>
          <w:t>ne</w:t>
        </w:r>
        <w:r w:rsidRPr="00CF6C26">
          <w:rPr>
            <w:rStyle w:val="Hyperlink"/>
            <w:lang w:val="fr-FR"/>
          </w:rPr>
          <w:t>s</w:t>
        </w:r>
      </w:hyperlink>
      <w:r>
        <w:rPr>
          <w:lang w:val="fr-FR"/>
        </w:rPr>
        <w:t xml:space="preserve"> (BIB 2899)</w:t>
      </w:r>
    </w:p>
    <w:p w14:paraId="2B53363B" w14:textId="77777777" w:rsidR="004601E0" w:rsidRDefault="004601E0" w:rsidP="00D22B61">
      <w:pPr>
        <w:jc w:val="both"/>
        <w:rPr>
          <w:lang w:val="fr-FR"/>
        </w:rPr>
      </w:pPr>
    </w:p>
    <w:p w14:paraId="32543473" w14:textId="77777777" w:rsidR="004601E0" w:rsidRDefault="004601E0" w:rsidP="004601E0">
      <w:pPr>
        <w:pStyle w:val="Heading3"/>
      </w:pPr>
      <w:r>
        <w:t>t_351</w:t>
      </w:r>
    </w:p>
    <w:p w14:paraId="636CF066" w14:textId="77777777" w:rsidR="004601E0" w:rsidRPr="004601E0" w:rsidRDefault="004601E0" w:rsidP="004601E0">
      <w:pPr>
        <w:rPr>
          <w:lang w:val="fr-FR"/>
        </w:rPr>
      </w:pPr>
    </w:p>
    <w:p w14:paraId="654F63FA" w14:textId="24ACC5AF" w:rsidR="004601E0" w:rsidRDefault="00000000" w:rsidP="004601E0">
      <w:pPr>
        <w:jc w:val="both"/>
        <w:rPr>
          <w:lang w:val="fr-FR"/>
        </w:rPr>
      </w:pPr>
      <w:hyperlink r:id="rId5755" w:anchor="Obj_Do_Per_Fibules_ABEG19952" w:history="1">
        <w:r w:rsidR="004601E0">
          <w:rPr>
            <w:rStyle w:val="Hyperlink"/>
            <w:lang w:val="fr-FR"/>
          </w:rPr>
          <w:t>fibule</w:t>
        </w:r>
        <w:r w:rsidR="004601E0" w:rsidRPr="004601E0">
          <w:rPr>
            <w:rStyle w:val="Hyperlink"/>
            <w:lang w:val="fr-FR"/>
          </w:rPr>
          <w:t xml:space="preserve"> à double ressort</w:t>
        </w:r>
      </w:hyperlink>
      <w:r w:rsidR="004601E0">
        <w:rPr>
          <w:lang w:val="fr-FR"/>
        </w:rPr>
        <w:t xml:space="preserve"> (BIB 2163) </w:t>
      </w:r>
      <w:r w:rsidR="004601E0" w:rsidRPr="0032190F">
        <w:rPr>
          <w:lang w:val="fr-FR"/>
        </w:rPr>
        <w:t>datée de 800-600 pour E. Gailledrat (BIB 1995 p. 55)</w:t>
      </w:r>
    </w:p>
    <w:p w14:paraId="31BB4F61" w14:textId="77777777" w:rsidR="004601E0" w:rsidRDefault="004601E0" w:rsidP="004601E0">
      <w:pPr>
        <w:jc w:val="both"/>
        <w:rPr>
          <w:lang w:val="fr-FR"/>
        </w:rPr>
      </w:pPr>
    </w:p>
    <w:p w14:paraId="79E102BE" w14:textId="77777777" w:rsidR="004601E0" w:rsidRDefault="004601E0" w:rsidP="004601E0">
      <w:pPr>
        <w:pStyle w:val="Heading3"/>
      </w:pPr>
      <w:bookmarkStart w:id="2447" w:name="Sit_Can_Bech_t397"/>
      <w:r>
        <w:t>t_397</w:t>
      </w:r>
    </w:p>
    <w:bookmarkEnd w:id="2447"/>
    <w:p w14:paraId="4833304E" w14:textId="0199FAD5" w:rsidR="004601E0" w:rsidRPr="004601E0" w:rsidRDefault="004601E0" w:rsidP="004601E0">
      <w:pPr>
        <w:rPr>
          <w:lang w:val="fr-FR"/>
        </w:rPr>
      </w:pPr>
      <w:r>
        <w:rPr>
          <w:lang w:val="fr-FR"/>
        </w:rPr>
        <w:t xml:space="preserve">Couteau en fer, pointe de </w:t>
      </w:r>
      <w:hyperlink r:id="rId5756" w:anchor="Typ_Arm_Lance" w:history="1">
        <w:r w:rsidR="00DE55E6" w:rsidRPr="00DE55E6">
          <w:rPr>
            <w:rStyle w:val="Hyperlink"/>
            <w:lang w:val="fr-FR"/>
          </w:rPr>
          <w:t>lance</w:t>
        </w:r>
      </w:hyperlink>
      <w:r w:rsidR="00DE55E6" w:rsidRPr="00DE55E6">
        <w:rPr>
          <w:lang w:val="fr-FR"/>
        </w:rPr>
        <w:t xml:space="preserve"> </w:t>
      </w:r>
      <w:r>
        <w:rPr>
          <w:lang w:val="fr-FR"/>
        </w:rPr>
        <w:t xml:space="preserve"> en bronze, </w:t>
      </w:r>
      <w:hyperlink r:id="rId5757" w:anchor="Obj_Do_Per_Fibules_ABEG19951" w:history="1">
        <w:r w:rsidRPr="00CC609F">
          <w:rPr>
            <w:rStyle w:val="Hyperlink"/>
            <w:lang w:val="fr-FR"/>
          </w:rPr>
          <w:t xml:space="preserve">fibule </w:t>
        </w:r>
        <w:r w:rsidR="00CC609F" w:rsidRPr="00CC609F">
          <w:rPr>
            <w:rStyle w:val="Hyperlink"/>
            <w:lang w:val="fr-FR"/>
          </w:rPr>
          <w:t>à</w:t>
        </w:r>
        <w:r w:rsidRPr="00CC609F">
          <w:rPr>
            <w:rStyle w:val="Hyperlink"/>
            <w:lang w:val="fr-FR"/>
          </w:rPr>
          <w:t xml:space="preserve"> pivot</w:t>
        </w:r>
      </w:hyperlink>
      <w:r>
        <w:rPr>
          <w:lang w:val="fr-FR"/>
        </w:rPr>
        <w:t xml:space="preserve">, etc. (BIB 2163) </w:t>
      </w:r>
    </w:p>
    <w:p w14:paraId="6ED0EEC9" w14:textId="77777777" w:rsidR="004601E0" w:rsidRPr="0032190F" w:rsidRDefault="004601E0" w:rsidP="004601E0">
      <w:pPr>
        <w:tabs>
          <w:tab w:val="left" w:pos="1708"/>
        </w:tabs>
        <w:jc w:val="both"/>
        <w:rPr>
          <w:lang w:val="fr-FR"/>
        </w:rPr>
      </w:pPr>
      <w:r>
        <w:rPr>
          <w:lang w:val="fr-FR"/>
        </w:rPr>
        <w:t xml:space="preserve"> </w:t>
      </w:r>
    </w:p>
    <w:p w14:paraId="606575AD" w14:textId="77777777" w:rsidR="00D22B61" w:rsidRPr="0032190F" w:rsidRDefault="00D22B61" w:rsidP="00D22B61">
      <w:pPr>
        <w:jc w:val="both"/>
        <w:rPr>
          <w:lang w:val="fr-FR"/>
        </w:rPr>
      </w:pPr>
    </w:p>
    <w:p w14:paraId="2F6053FA" w14:textId="77777777" w:rsidR="00F66B72" w:rsidRPr="0032190F" w:rsidRDefault="00AA177A" w:rsidP="00AA177A">
      <w:pPr>
        <w:pStyle w:val="Heading3"/>
      </w:pPr>
      <w:bookmarkStart w:id="2448" w:name="Sit_Can_Bech_t399"/>
      <w:r>
        <w:t>t_</w:t>
      </w:r>
      <w:r w:rsidR="00F66B72" w:rsidRPr="0032190F">
        <w:t>399</w:t>
      </w:r>
    </w:p>
    <w:bookmarkEnd w:id="2448"/>
    <w:p w14:paraId="1D826767" w14:textId="77777777" w:rsidR="00F66B72" w:rsidRPr="0032190F" w:rsidRDefault="00F66B72" w:rsidP="00D22B61">
      <w:pPr>
        <w:jc w:val="both"/>
        <w:rPr>
          <w:lang w:val="fr-FR"/>
        </w:rPr>
      </w:pPr>
    </w:p>
    <w:p w14:paraId="2EC59C22" w14:textId="495065F5" w:rsidR="00F66B72" w:rsidRDefault="00000000" w:rsidP="00F66B72">
      <w:pPr>
        <w:jc w:val="both"/>
        <w:rPr>
          <w:lang w:val="fr-FR"/>
        </w:rPr>
      </w:pPr>
      <w:hyperlink r:id="rId5758" w:anchor="Cul_Homo_Econ_echang_monnaie_typ_broRot" w:history="1">
        <w:r w:rsidR="00F66B72" w:rsidRPr="00904281">
          <w:rPr>
            <w:rStyle w:val="Hyperlink"/>
            <w:lang w:val="fr-FR"/>
          </w:rPr>
          <w:t>Broche à rotir</w:t>
        </w:r>
      </w:hyperlink>
      <w:r w:rsidR="00F66B72" w:rsidRPr="0032190F">
        <w:rPr>
          <w:lang w:val="fr-FR"/>
        </w:rPr>
        <w:t xml:space="preserve"> tout début 7</w:t>
      </w:r>
      <w:r w:rsidR="00F66B72" w:rsidRPr="0032190F">
        <w:rPr>
          <w:vertAlign w:val="superscript"/>
          <w:lang w:val="fr-FR"/>
        </w:rPr>
        <w:t>e</w:t>
      </w:r>
      <w:r w:rsidR="00F66B72" w:rsidRPr="0032190F">
        <w:rPr>
          <w:lang w:val="fr-FR"/>
        </w:rPr>
        <w:t xml:space="preserve"> s. (BIB 2160 p. 151). Une broche à rôtir datée entre 750 et 700 aec, d’un type inidentifiable (BIB 1995 p. 57)</w:t>
      </w:r>
    </w:p>
    <w:p w14:paraId="6E03834A" w14:textId="77777777" w:rsidR="00CC609F" w:rsidRDefault="00CC609F" w:rsidP="00F66B72">
      <w:pPr>
        <w:jc w:val="both"/>
        <w:rPr>
          <w:lang w:val="fr-FR"/>
        </w:rPr>
      </w:pPr>
    </w:p>
    <w:p w14:paraId="17D09DE7" w14:textId="77777777" w:rsidR="00CC609F" w:rsidRPr="0032190F" w:rsidRDefault="00CC609F" w:rsidP="00CC609F">
      <w:pPr>
        <w:pStyle w:val="Heading3"/>
      </w:pPr>
      <w:r>
        <w:t>t_410</w:t>
      </w:r>
    </w:p>
    <w:p w14:paraId="39466FAD" w14:textId="77777777" w:rsidR="00F66B72" w:rsidRDefault="00CC609F" w:rsidP="00CC609F">
      <w:pPr>
        <w:autoSpaceDE w:val="0"/>
        <w:autoSpaceDN w:val="0"/>
        <w:adjustRightInd w:val="0"/>
        <w:rPr>
          <w:lang w:val="fr-FR"/>
        </w:rPr>
      </w:pPr>
      <w:r w:rsidRPr="00CC609F">
        <w:rPr>
          <w:lang w:val="fr-FR"/>
        </w:rPr>
        <w:t xml:space="preserve">Une épingle à tête ronde ajourée en bronze </w:t>
      </w:r>
      <w:r w:rsidRPr="00CC609F">
        <w:rPr>
          <w:szCs w:val="18"/>
          <w:lang w:val="fr-FR" w:eastAsia="en-GB"/>
        </w:rPr>
        <w:t>(</w:t>
      </w:r>
      <w:r w:rsidRPr="00CC609F">
        <w:rPr>
          <w:i/>
          <w:szCs w:val="18"/>
          <w:lang w:val="fr-FR" w:eastAsia="en-GB"/>
        </w:rPr>
        <w:t>agulla de bronze de cap circular amb un motiu central calat</w:t>
      </w:r>
      <w:r w:rsidRPr="00CC609F">
        <w:rPr>
          <w:szCs w:val="18"/>
          <w:lang w:val="fr-FR" w:eastAsia="en-GB"/>
        </w:rPr>
        <w:t>)</w:t>
      </w:r>
      <w:r>
        <w:rPr>
          <w:szCs w:val="18"/>
          <w:lang w:val="fr-FR" w:eastAsia="en-GB"/>
        </w:rPr>
        <w:t>, deux bracelets en bronze</w:t>
      </w:r>
      <w:r w:rsidRPr="00CC609F">
        <w:rPr>
          <w:lang w:val="fr-FR"/>
        </w:rPr>
        <w:t xml:space="preserve"> </w:t>
      </w:r>
      <w:r>
        <w:rPr>
          <w:lang w:val="fr-FR"/>
        </w:rPr>
        <w:t>(BIB 2163)</w:t>
      </w:r>
    </w:p>
    <w:p w14:paraId="5E3701A2" w14:textId="77777777" w:rsidR="00CC609F" w:rsidRDefault="00CC609F" w:rsidP="00CC609F">
      <w:pPr>
        <w:autoSpaceDE w:val="0"/>
        <w:autoSpaceDN w:val="0"/>
        <w:adjustRightInd w:val="0"/>
        <w:rPr>
          <w:lang w:val="fr-FR"/>
        </w:rPr>
      </w:pPr>
    </w:p>
    <w:p w14:paraId="7F46901F" w14:textId="77777777" w:rsidR="00CC609F" w:rsidRPr="00CC609F" w:rsidRDefault="00CC609F" w:rsidP="00CC609F">
      <w:pPr>
        <w:pStyle w:val="Heading3"/>
        <w:rPr>
          <w:rFonts w:cs="Times New Roman"/>
        </w:rPr>
      </w:pPr>
      <w:r>
        <w:t>t_411</w:t>
      </w:r>
    </w:p>
    <w:p w14:paraId="5113E128" w14:textId="77777777" w:rsidR="00CC609F" w:rsidRDefault="00CC609F" w:rsidP="00CC609F">
      <w:pPr>
        <w:tabs>
          <w:tab w:val="left" w:pos="6647"/>
        </w:tabs>
        <w:jc w:val="both"/>
        <w:rPr>
          <w:lang w:val="fr-FR"/>
        </w:rPr>
      </w:pPr>
      <w:r>
        <w:rPr>
          <w:lang w:val="fr-FR"/>
        </w:rPr>
        <w:t>Un personnage au double trait non reconnu par dans BIB 2163 (SS BIB)</w:t>
      </w:r>
    </w:p>
    <w:p w14:paraId="02B1AAF4" w14:textId="77777777" w:rsidR="00CC609F" w:rsidRPr="0032190F" w:rsidRDefault="00CC609F" w:rsidP="00D22B61">
      <w:pPr>
        <w:jc w:val="both"/>
        <w:rPr>
          <w:lang w:val="fr-FR"/>
        </w:rPr>
      </w:pPr>
    </w:p>
    <w:p w14:paraId="74F809EF" w14:textId="77777777" w:rsidR="00D22B61" w:rsidRPr="0032190F" w:rsidRDefault="00D22B61" w:rsidP="00426FF9">
      <w:pPr>
        <w:pStyle w:val="Heading1"/>
      </w:pPr>
      <w:bookmarkStart w:id="2449" w:name="Sit_Angles"/>
      <w:r w:rsidRPr="0032190F">
        <w:t>ANGLES</w:t>
      </w:r>
    </w:p>
    <w:bookmarkEnd w:id="2449"/>
    <w:p w14:paraId="6AA217FA" w14:textId="77777777" w:rsidR="00D22B61" w:rsidRPr="0032190F" w:rsidRDefault="00D22B61" w:rsidP="00D22B61">
      <w:pPr>
        <w:jc w:val="both"/>
        <w:rPr>
          <w:lang w:val="fr-FR"/>
        </w:rPr>
      </w:pPr>
    </w:p>
    <w:p w14:paraId="677EAFDA" w14:textId="63D19982" w:rsidR="00D22B61" w:rsidRPr="0032190F" w:rsidRDefault="00D22B61" w:rsidP="00D22B61">
      <w:pPr>
        <w:jc w:val="both"/>
        <w:rPr>
          <w:lang w:val="fr-FR"/>
        </w:rPr>
      </w:pPr>
      <w:r w:rsidRPr="0032190F">
        <w:rPr>
          <w:lang w:val="fr-FR"/>
        </w:rPr>
        <w:t>La nécropole d’Anglès (Gérone, Catalogne) a livré une céramique non</w:t>
      </w:r>
      <w:r w:rsidR="00CF6C26">
        <w:rPr>
          <w:lang w:val="fr-FR"/>
        </w:rPr>
        <w:t>-</w:t>
      </w:r>
      <w:r w:rsidRPr="0032190F">
        <w:rPr>
          <w:lang w:val="fr-FR"/>
        </w:rPr>
        <w:t>tournée reprenant assez fidèlement la forme d’un pithos [grec] (BIB 1995 p. 57)</w:t>
      </w:r>
      <w:r w:rsidR="00CF6C26">
        <w:rPr>
          <w:lang w:val="fr-FR"/>
        </w:rPr>
        <w:t xml:space="preserve"> Abandon au début de l' </w:t>
      </w:r>
      <w:hyperlink r:id="rId5759" w:anchor="Cul_Iberique_ancien" w:history="1">
        <w:r w:rsidR="00CF6C26" w:rsidRPr="00CF6C26">
          <w:rPr>
            <w:rStyle w:val="Hyperlink"/>
            <w:lang w:val="fr-FR"/>
          </w:rPr>
          <w:t>I. ancien</w:t>
        </w:r>
      </w:hyperlink>
      <w:r w:rsidR="00CF6C26">
        <w:rPr>
          <w:lang w:val="fr-FR"/>
        </w:rPr>
        <w:t xml:space="preserve"> (BIB 2899)</w:t>
      </w:r>
    </w:p>
    <w:p w14:paraId="022D3CD4" w14:textId="77777777" w:rsidR="00D22B61" w:rsidRPr="0032190F" w:rsidRDefault="00D22B61" w:rsidP="00D22B61">
      <w:pPr>
        <w:jc w:val="both"/>
        <w:rPr>
          <w:lang w:val="fr-FR"/>
        </w:rPr>
      </w:pPr>
    </w:p>
    <w:p w14:paraId="1C834372" w14:textId="77777777" w:rsidR="00B54E61" w:rsidRPr="0032190F" w:rsidRDefault="00B54E61" w:rsidP="00426FF9">
      <w:pPr>
        <w:pStyle w:val="Heading1"/>
      </w:pPr>
      <w:bookmarkStart w:id="2450" w:name="Sit_Alorda_Park"/>
      <w:r w:rsidRPr="0032190F">
        <w:t>ALORDA PARK</w:t>
      </w:r>
    </w:p>
    <w:bookmarkEnd w:id="2450"/>
    <w:p w14:paraId="72BF2941" w14:textId="77777777" w:rsidR="00B54E61" w:rsidRPr="0032190F" w:rsidRDefault="00B54E61" w:rsidP="00D22B61">
      <w:pPr>
        <w:jc w:val="both"/>
        <w:rPr>
          <w:lang w:val="fr-FR"/>
        </w:rPr>
      </w:pPr>
    </w:p>
    <w:p w14:paraId="2A9EA657" w14:textId="77777777" w:rsidR="00B54E61" w:rsidRPr="00894918" w:rsidRDefault="00B54E61" w:rsidP="00D22B61">
      <w:pPr>
        <w:jc w:val="both"/>
        <w:rPr>
          <w:lang w:val="fr-FR"/>
        </w:rPr>
      </w:pPr>
      <w:r w:rsidRPr="0032190F">
        <w:rPr>
          <w:lang w:val="fr-FR"/>
        </w:rPr>
        <w:t>La citadelle fortifiée</w:t>
      </w:r>
      <w:r w:rsidR="00894918">
        <w:rPr>
          <w:lang w:val="fr-FR"/>
        </w:rPr>
        <w:t>, oppidum (BIB Ari com. pers.)</w:t>
      </w:r>
      <w:r w:rsidRPr="0032190F">
        <w:rPr>
          <w:lang w:val="fr-FR"/>
        </w:rPr>
        <w:t xml:space="preserve"> d’Alorda Park (Calafell, Catalogne), dans l’antique Cosétanie, est occupée entre le 4</w:t>
      </w:r>
      <w:r w:rsidRPr="0032190F">
        <w:rPr>
          <w:vertAlign w:val="superscript"/>
          <w:lang w:val="fr-FR"/>
        </w:rPr>
        <w:t>e</w:t>
      </w:r>
      <w:r w:rsidRPr="0032190F">
        <w:rPr>
          <w:lang w:val="fr-FR"/>
        </w:rPr>
        <w:t xml:space="preserve"> et 3</w:t>
      </w:r>
      <w:r w:rsidRPr="0032190F">
        <w:rPr>
          <w:vertAlign w:val="superscript"/>
          <w:lang w:val="fr-FR"/>
        </w:rPr>
        <w:t>e</w:t>
      </w:r>
      <w:r w:rsidRPr="0032190F">
        <w:rPr>
          <w:lang w:val="fr-FR"/>
        </w:rPr>
        <w:t xml:space="preserve"> aec. </w:t>
      </w:r>
      <w:r w:rsidRPr="00894918">
        <w:rPr>
          <w:lang w:val="fr-FR"/>
        </w:rPr>
        <w:t>On dist</w:t>
      </w:r>
      <w:r w:rsidR="0065643A" w:rsidRPr="00894918">
        <w:rPr>
          <w:lang w:val="fr-FR"/>
        </w:rPr>
        <w:t>i</w:t>
      </w:r>
      <w:r w:rsidRPr="00894918">
        <w:rPr>
          <w:lang w:val="fr-FR"/>
        </w:rPr>
        <w:t>ngue, entre autres, deux phases :</w:t>
      </w:r>
    </w:p>
    <w:p w14:paraId="236017AC" w14:textId="77777777" w:rsidR="00B54E61" w:rsidRPr="00894918" w:rsidRDefault="00B54E61" w:rsidP="00D22B61">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6"/>
        <w:gridCol w:w="1516"/>
      </w:tblGrid>
      <w:tr w:rsidR="00B54E61" w14:paraId="58197D13" w14:textId="77777777" w:rsidTr="00C35EA7">
        <w:trPr>
          <w:jc w:val="center"/>
        </w:trPr>
        <w:tc>
          <w:tcPr>
            <w:tcW w:w="630" w:type="dxa"/>
          </w:tcPr>
          <w:p w14:paraId="3878E093" w14:textId="77777777" w:rsidR="00B54E61" w:rsidRDefault="00B54E61" w:rsidP="00C35EA7">
            <w:pPr>
              <w:jc w:val="both"/>
            </w:pPr>
            <w:r>
              <w:t>phases</w:t>
            </w:r>
          </w:p>
        </w:tc>
        <w:tc>
          <w:tcPr>
            <w:tcW w:w="1516" w:type="dxa"/>
          </w:tcPr>
          <w:p w14:paraId="104C3EFF" w14:textId="7C773A0E" w:rsidR="00B54E61" w:rsidRDefault="00B54E61" w:rsidP="00C35EA7">
            <w:pPr>
              <w:jc w:val="both"/>
            </w:pPr>
            <w:r>
              <w:t>datations</w:t>
            </w:r>
            <w:r w:rsidR="00B07B6B">
              <w:t xml:space="preserve"> BC</w:t>
            </w:r>
          </w:p>
        </w:tc>
      </w:tr>
      <w:tr w:rsidR="00B54E61" w14:paraId="6CBC473E" w14:textId="77777777" w:rsidTr="00C35EA7">
        <w:trPr>
          <w:jc w:val="center"/>
        </w:trPr>
        <w:tc>
          <w:tcPr>
            <w:tcW w:w="630" w:type="dxa"/>
          </w:tcPr>
          <w:p w14:paraId="64E023D5" w14:textId="2DB1A8CD" w:rsidR="00B54E61" w:rsidRDefault="00000000" w:rsidP="00C35EA7">
            <w:pPr>
              <w:jc w:val="both"/>
            </w:pPr>
            <w:hyperlink r:id="rId5760" w:anchor="Sit_Alorda_Park_per_2B" w:history="1">
              <w:r w:rsidR="00B54E61" w:rsidRPr="00B07B6B">
                <w:rPr>
                  <w:rStyle w:val="Hyperlink"/>
                </w:rPr>
                <w:t>2B</w:t>
              </w:r>
            </w:hyperlink>
          </w:p>
        </w:tc>
        <w:tc>
          <w:tcPr>
            <w:tcW w:w="1516" w:type="dxa"/>
          </w:tcPr>
          <w:p w14:paraId="05CB8BBB" w14:textId="347BD340" w:rsidR="00B54E61" w:rsidRDefault="00B54E61" w:rsidP="00C35EA7">
            <w:pPr>
              <w:jc w:val="both"/>
            </w:pPr>
            <w:r>
              <w:t>350-195</w:t>
            </w:r>
          </w:p>
        </w:tc>
      </w:tr>
      <w:tr w:rsidR="00B54E61" w14:paraId="797D65CC" w14:textId="77777777" w:rsidTr="00C35EA7">
        <w:trPr>
          <w:jc w:val="center"/>
        </w:trPr>
        <w:tc>
          <w:tcPr>
            <w:tcW w:w="630" w:type="dxa"/>
          </w:tcPr>
          <w:p w14:paraId="0E060C37" w14:textId="77777777" w:rsidR="00B54E61" w:rsidRDefault="00B54E61" w:rsidP="00C35EA7">
            <w:pPr>
              <w:jc w:val="both"/>
            </w:pPr>
            <w:r>
              <w:t>2A</w:t>
            </w:r>
          </w:p>
        </w:tc>
        <w:tc>
          <w:tcPr>
            <w:tcW w:w="1516" w:type="dxa"/>
          </w:tcPr>
          <w:p w14:paraId="190F42AB" w14:textId="54B213E1" w:rsidR="00B54E61" w:rsidRDefault="00B54E61" w:rsidP="00C35EA7">
            <w:pPr>
              <w:jc w:val="both"/>
            </w:pPr>
            <w:r>
              <w:t>450-250</w:t>
            </w:r>
          </w:p>
        </w:tc>
      </w:tr>
    </w:tbl>
    <w:p w14:paraId="5AB72E7B" w14:textId="77777777" w:rsidR="00B54E61" w:rsidRDefault="00B54E61" w:rsidP="00D22B61">
      <w:pPr>
        <w:jc w:val="both"/>
      </w:pPr>
      <w:r>
        <w:t xml:space="preserve">(J. Ream, répétition M2, </w:t>
      </w:r>
      <w:r w:rsidR="006702EA">
        <w:t>ASM</w:t>
      </w:r>
      <w:r>
        <w:t xml:space="preserve"> 2016)</w:t>
      </w:r>
    </w:p>
    <w:p w14:paraId="407F09C3" w14:textId="77777777" w:rsidR="00B54E61" w:rsidRDefault="00B54E61" w:rsidP="00D22B61">
      <w:pPr>
        <w:jc w:val="both"/>
      </w:pPr>
    </w:p>
    <w:p w14:paraId="64A658F3" w14:textId="0CE1A66A" w:rsidR="00DF7CF9" w:rsidRDefault="005036AD" w:rsidP="00DF7CF9">
      <w:pPr>
        <w:jc w:val="both"/>
        <w:rPr>
          <w:lang w:val="fr-FR"/>
        </w:rPr>
      </w:pPr>
      <w:r>
        <w:rPr>
          <w:lang w:val="fr-FR"/>
        </w:rPr>
        <w:lastRenderedPageBreak/>
        <w:t xml:space="preserve">Site du </w:t>
      </w:r>
      <w:hyperlink r:id="rId5761" w:anchor="Cul_MIA1" w:history="1">
        <w:r w:rsidRPr="00A438D4">
          <w:rPr>
            <w:rStyle w:val="Hyperlink"/>
            <w:lang w:val="fr-FR"/>
          </w:rPr>
          <w:t>MIA1</w:t>
        </w:r>
      </w:hyperlink>
      <w:r w:rsidRPr="00A438D4">
        <w:rPr>
          <w:lang w:val="fr-FR"/>
        </w:rPr>
        <w:t xml:space="preserve"> (Ari com.pers)</w:t>
      </w:r>
      <w:r w:rsidR="00417D64">
        <w:rPr>
          <w:lang w:val="fr-FR"/>
        </w:rPr>
        <w:t xml:space="preserve">, </w:t>
      </w:r>
      <w:r w:rsidR="00836D78" w:rsidRPr="00B833B3">
        <w:rPr>
          <w:lang w:val="fr-FR"/>
        </w:rPr>
        <w:t xml:space="preserve">Alorda Park, 3e aec. (BIB conf. </w:t>
      </w:r>
      <w:r w:rsidR="00836D78" w:rsidRPr="00367E22">
        <w:rPr>
          <w:lang w:val="fr-FR"/>
        </w:rPr>
        <w:t xml:space="preserve">S. Valuenzuela, 2018) </w:t>
      </w:r>
      <w:hyperlink r:id="rId5762" w:anchor="Cul_Ville__spat_MedOcc_Iber_NE" w:history="1">
        <w:r w:rsidR="00DF7CF9" w:rsidRPr="00DF7CF9">
          <w:rPr>
            <w:rStyle w:val="Hyperlink"/>
            <w:lang w:val="fr-FR"/>
          </w:rPr>
          <w:t>début ville</w:t>
        </w:r>
      </w:hyperlink>
      <w:r w:rsidR="00DF7CF9">
        <w:rPr>
          <w:lang w:val="fr-FR"/>
        </w:rPr>
        <w:t xml:space="preserve"> (SS BIB)</w:t>
      </w:r>
    </w:p>
    <w:p w14:paraId="5CAF5DAF" w14:textId="77777777" w:rsidR="00851BBE" w:rsidRDefault="00851BBE" w:rsidP="00DF7CF9">
      <w:pPr>
        <w:jc w:val="both"/>
        <w:rPr>
          <w:lang w:val="fr-FR"/>
        </w:rPr>
      </w:pPr>
    </w:p>
    <w:p w14:paraId="4EA9E2A2" w14:textId="7D25204B" w:rsidR="00851BBE" w:rsidRDefault="00000000" w:rsidP="00DF7CF9">
      <w:pPr>
        <w:jc w:val="both"/>
        <w:rPr>
          <w:lang w:val="fr-FR"/>
        </w:rPr>
      </w:pPr>
      <w:hyperlink r:id="rId5763" w:anchor="Cul_Proto_Geo_Iberique_NE__sites" w:history="1">
        <w:r w:rsidR="00851BBE" w:rsidRPr="00851BBE">
          <w:rPr>
            <w:rStyle w:val="Hyperlink"/>
            <w:lang w:val="fr-FR"/>
          </w:rPr>
          <w:t>Protohistoire du NE de la péninsule ibérique</w:t>
        </w:r>
      </w:hyperlink>
      <w:r w:rsidR="00851BBE">
        <w:rPr>
          <w:lang w:val="fr-FR"/>
        </w:rPr>
        <w:t xml:space="preserve"> (SS BIB)</w:t>
      </w:r>
    </w:p>
    <w:p w14:paraId="66683572" w14:textId="77777777" w:rsidR="00417D64" w:rsidRDefault="00417D64" w:rsidP="00D22B61">
      <w:pPr>
        <w:jc w:val="both"/>
        <w:rPr>
          <w:lang w:val="fr-FR"/>
        </w:rPr>
      </w:pPr>
    </w:p>
    <w:p w14:paraId="46D73306" w14:textId="77777777" w:rsidR="00417D64" w:rsidRDefault="00417D64" w:rsidP="00D22B61">
      <w:pPr>
        <w:jc w:val="both"/>
        <w:rPr>
          <w:lang w:val="fr-FR"/>
        </w:rPr>
      </w:pPr>
    </w:p>
    <w:p w14:paraId="48CD5A80" w14:textId="77777777" w:rsidR="00417D64" w:rsidRPr="00B833B3" w:rsidRDefault="00417D64" w:rsidP="00417D64">
      <w:pPr>
        <w:pStyle w:val="Heading2"/>
        <w:rPr>
          <w:lang w:val="es-ES"/>
        </w:rPr>
      </w:pPr>
      <w:r w:rsidRPr="00B833B3">
        <w:rPr>
          <w:lang w:val="es-ES"/>
        </w:rPr>
        <w:t>locus</w:t>
      </w:r>
    </w:p>
    <w:p w14:paraId="0915BADE" w14:textId="77777777" w:rsidR="00836D78" w:rsidRPr="00B833B3" w:rsidRDefault="00836D78" w:rsidP="00D22B61">
      <w:pPr>
        <w:jc w:val="both"/>
        <w:rPr>
          <w:lang w:val="es-ES"/>
        </w:rPr>
      </w:pPr>
    </w:p>
    <w:p w14:paraId="21AE8C60" w14:textId="77777777" w:rsidR="00836D78" w:rsidRPr="00B833B3" w:rsidRDefault="00836D78" w:rsidP="00417D64">
      <w:pPr>
        <w:pStyle w:val="Heading3"/>
        <w:rPr>
          <w:lang w:val="es-ES"/>
        </w:rPr>
      </w:pPr>
      <w:r w:rsidRPr="00B833B3">
        <w:rPr>
          <w:lang w:val="es-ES"/>
        </w:rPr>
        <w:t>Casa del Cabdell</w:t>
      </w:r>
    </w:p>
    <w:p w14:paraId="404BFB6B" w14:textId="77777777" w:rsidR="00836D78" w:rsidRDefault="00836D78" w:rsidP="00D22B61">
      <w:pPr>
        <w:jc w:val="both"/>
        <w:rPr>
          <w:lang w:val="fr-FR"/>
        </w:rPr>
      </w:pPr>
      <w:r w:rsidRPr="00B833B3">
        <w:rPr>
          <w:lang w:val="es-ES"/>
        </w:rPr>
        <w:t xml:space="preserve">Maison 202. </w:t>
      </w:r>
      <w:r>
        <w:rPr>
          <w:lang w:val="fr-FR"/>
        </w:rPr>
        <w:t>Fonctionne en 218 aec durant la 2e guerre punique. C'est la plus grande maison d'Alorda Park (BIB conf. S. Valuenzuela, 2018)</w:t>
      </w:r>
    </w:p>
    <w:p w14:paraId="3DF908B8" w14:textId="77777777" w:rsidR="00417D64" w:rsidRDefault="00417D64" w:rsidP="00D22B61">
      <w:pPr>
        <w:jc w:val="both"/>
        <w:rPr>
          <w:lang w:val="fr-FR"/>
        </w:rPr>
      </w:pPr>
    </w:p>
    <w:p w14:paraId="15D05450" w14:textId="77777777" w:rsidR="00417D64" w:rsidRDefault="00417D64" w:rsidP="00417D64">
      <w:pPr>
        <w:pStyle w:val="Heading2"/>
      </w:pPr>
      <w:r>
        <w:t>périodisation</w:t>
      </w:r>
    </w:p>
    <w:p w14:paraId="743F2FE4" w14:textId="77777777" w:rsidR="00A32CB8" w:rsidRDefault="00A32CB8" w:rsidP="00D22B61">
      <w:pPr>
        <w:jc w:val="both"/>
        <w:rPr>
          <w:lang w:val="fr-FR"/>
        </w:rPr>
      </w:pPr>
    </w:p>
    <w:p w14:paraId="371D2BD3" w14:textId="77777777" w:rsidR="00417D64" w:rsidRDefault="00417D64" w:rsidP="00417D64">
      <w:pPr>
        <w:pStyle w:val="Heading3"/>
      </w:pPr>
      <w:r>
        <w:t>2A</w:t>
      </w:r>
    </w:p>
    <w:p w14:paraId="75270A00" w14:textId="77777777" w:rsidR="00417D64" w:rsidRDefault="00417D64" w:rsidP="00D22B61">
      <w:pPr>
        <w:jc w:val="both"/>
        <w:rPr>
          <w:lang w:val="fr-FR"/>
        </w:rPr>
      </w:pPr>
    </w:p>
    <w:p w14:paraId="75B7A5B9" w14:textId="77777777" w:rsidR="00417D64" w:rsidRDefault="00417D64" w:rsidP="00417D64">
      <w:pPr>
        <w:pStyle w:val="Heading3"/>
      </w:pPr>
      <w:bookmarkStart w:id="2451" w:name="Sit_Alorda_Park_per_2B"/>
      <w:r>
        <w:t>2B</w:t>
      </w:r>
    </w:p>
    <w:bookmarkEnd w:id="2451"/>
    <w:p w14:paraId="215D90A3" w14:textId="77777777" w:rsidR="00417D64" w:rsidRDefault="00417D64" w:rsidP="00D22B61">
      <w:pPr>
        <w:jc w:val="both"/>
        <w:rPr>
          <w:lang w:val="fr-FR"/>
        </w:rPr>
      </w:pPr>
    </w:p>
    <w:p w14:paraId="1D827C62" w14:textId="72470AA2" w:rsidR="00417D64" w:rsidRDefault="00417D64" w:rsidP="00417D64">
      <w:pPr>
        <w:jc w:val="both"/>
        <w:rPr>
          <w:lang w:val="fr-FR"/>
        </w:rPr>
      </w:pPr>
      <w:r w:rsidRPr="0032190F">
        <w:rPr>
          <w:lang w:val="fr-FR"/>
        </w:rPr>
        <w:t xml:space="preserve">Durant la phase 2B, on note une surreprésentation d’un [poisson] sparidé : le Pageot (J. Ream, répétition M2, </w:t>
      </w:r>
      <w:r>
        <w:rPr>
          <w:lang w:val="fr-FR"/>
        </w:rPr>
        <w:t>ASM</w:t>
      </w:r>
      <w:r w:rsidRPr="0032190F">
        <w:rPr>
          <w:lang w:val="fr-FR"/>
        </w:rPr>
        <w:t xml:space="preserve"> 2016)</w:t>
      </w:r>
      <w:r w:rsidRPr="00417D64">
        <w:rPr>
          <w:lang w:val="fr-FR"/>
        </w:rPr>
        <w:t xml:space="preserve"> </w:t>
      </w:r>
      <w:r w:rsidRPr="00A32CB8">
        <w:rPr>
          <w:lang w:val="fr-FR"/>
        </w:rPr>
        <w:t xml:space="preserve">Coupe campanienne, ca. 200 BC, avec un </w:t>
      </w:r>
      <w:hyperlink r:id="rId5764" w:anchor="Cul_Art_lex_graffiti" w:history="1">
        <w:r w:rsidR="009F2B4E" w:rsidRPr="00B12A44">
          <w:rPr>
            <w:rStyle w:val="Hyperlink"/>
          </w:rPr>
          <w:t>graffiti</w:t>
        </w:r>
      </w:hyperlink>
      <w:r w:rsidR="009F2B4E">
        <w:t xml:space="preserve"> </w:t>
      </w:r>
      <w:r w:rsidRPr="00A32CB8">
        <w:rPr>
          <w:lang w:val="fr-FR"/>
        </w:rPr>
        <w:t xml:space="preserve">ibère: </w:t>
      </w:r>
      <w:r w:rsidRPr="00A32CB8">
        <w:rPr>
          <w:i/>
          <w:lang w:val="fr-FR"/>
        </w:rPr>
        <w:t>ta-r</w:t>
      </w:r>
      <w:r w:rsidRPr="00A32CB8">
        <w:rPr>
          <w:lang w:val="fr-FR"/>
        </w:rPr>
        <w:t xml:space="preserve">, ou </w:t>
      </w:r>
      <w:r w:rsidRPr="00A32CB8">
        <w:rPr>
          <w:i/>
          <w:lang w:val="fr-FR"/>
        </w:rPr>
        <w:t>a-ta</w:t>
      </w:r>
      <w:r>
        <w:rPr>
          <w:lang w:val="fr-FR"/>
        </w:rPr>
        <w:t xml:space="preserve"> interrpété comme une marque de propriété (BIB 2899)</w:t>
      </w:r>
    </w:p>
    <w:p w14:paraId="31EA73CD" w14:textId="77777777" w:rsidR="00417D64" w:rsidRPr="0032190F" w:rsidRDefault="00417D64" w:rsidP="00D22B61">
      <w:pPr>
        <w:jc w:val="both"/>
        <w:rPr>
          <w:lang w:val="fr-FR"/>
        </w:rPr>
      </w:pPr>
    </w:p>
    <w:p w14:paraId="0A693BCB" w14:textId="77777777" w:rsidR="00D22B61" w:rsidRPr="0032190F" w:rsidRDefault="00D22B61" w:rsidP="00242C0F">
      <w:pPr>
        <w:jc w:val="both"/>
        <w:rPr>
          <w:lang w:val="fr-FR"/>
        </w:rPr>
      </w:pPr>
    </w:p>
    <w:p w14:paraId="022796B1" w14:textId="77777777" w:rsidR="00CF6C26" w:rsidRPr="00CF6C26" w:rsidRDefault="00B73944" w:rsidP="00426FF9">
      <w:pPr>
        <w:pStyle w:val="Heading1"/>
      </w:pPr>
      <w:r w:rsidRPr="0032190F">
        <w:t>EL CALVARI-EL MOLAR</w:t>
      </w:r>
    </w:p>
    <w:p w14:paraId="43CCC3C4" w14:textId="77777777" w:rsidR="00B73944" w:rsidRPr="0032190F" w:rsidRDefault="00B73944" w:rsidP="00242C0F">
      <w:pPr>
        <w:jc w:val="both"/>
        <w:rPr>
          <w:lang w:val="fr-FR"/>
        </w:rPr>
      </w:pPr>
    </w:p>
    <w:p w14:paraId="217F0A47" w14:textId="62535F84" w:rsidR="00CF6C26" w:rsidRDefault="00B73944" w:rsidP="00CF6C26">
      <w:pPr>
        <w:jc w:val="both"/>
        <w:rPr>
          <w:lang w:val="fr-FR"/>
        </w:rPr>
      </w:pPr>
      <w:r w:rsidRPr="0032190F">
        <w:rPr>
          <w:lang w:val="fr-FR"/>
        </w:rPr>
        <w:t xml:space="preserve">La nécropole à </w:t>
      </w:r>
      <w:hyperlink r:id="rId5765" w:anchor="Cul_Incineration" w:history="1">
        <w:r w:rsidR="002E057E" w:rsidRPr="002E057E">
          <w:rPr>
            <w:rStyle w:val="Hyperlink"/>
            <w:lang w:val="fr-FR"/>
          </w:rPr>
          <w:t>incinération</w:t>
        </w:r>
      </w:hyperlink>
      <w:r w:rsidRPr="0032190F">
        <w:rPr>
          <w:lang w:val="fr-FR"/>
        </w:rPr>
        <w:t xml:space="preserve">, daté de la </w:t>
      </w:r>
      <w:hyperlink r:id="rId5766" w:anchor="Cul_Transition_Periode" w:history="1">
        <w:r w:rsidR="005639D5" w:rsidRPr="0032190F">
          <w:rPr>
            <w:rStyle w:val="Hyperlink"/>
            <w:lang w:val="fr-FR"/>
          </w:rPr>
          <w:t>« période de transition »</w:t>
        </w:r>
      </w:hyperlink>
      <w:r w:rsidR="005639D5" w:rsidRPr="0032190F">
        <w:rPr>
          <w:lang w:val="fr-FR"/>
        </w:rPr>
        <w:t xml:space="preserve"> (</w:t>
      </w:r>
      <w:r w:rsidR="002E057E">
        <w:rPr>
          <w:lang w:val="fr-FR"/>
        </w:rPr>
        <w:t>BF</w:t>
      </w:r>
      <w:r w:rsidR="005639D5" w:rsidRPr="0032190F">
        <w:rPr>
          <w:lang w:val="fr-FR"/>
        </w:rPr>
        <w:t xml:space="preserve"> – 1</w:t>
      </w:r>
      <w:r w:rsidR="005639D5" w:rsidRPr="0032190F">
        <w:rPr>
          <w:vertAlign w:val="superscript"/>
          <w:lang w:val="fr-FR"/>
        </w:rPr>
        <w:t>er</w:t>
      </w:r>
      <w:r w:rsidR="005639D5" w:rsidRPr="0032190F">
        <w:rPr>
          <w:lang w:val="fr-FR"/>
        </w:rPr>
        <w:t xml:space="preserve"> âge du Fer)</w:t>
      </w:r>
      <w:r w:rsidRPr="0032190F">
        <w:rPr>
          <w:lang w:val="fr-FR"/>
        </w:rPr>
        <w:t xml:space="preserve">,  de El Calvari-El Molar (Catalogne) présente un plan orthonormé (BIB 1841 p. 105) (cf. </w:t>
      </w:r>
      <w:hyperlink r:id="rId5767" w:anchor="Sit_Mailhac_Cayla" w:history="1">
        <w:r w:rsidRPr="0032190F">
          <w:rPr>
            <w:rStyle w:val="Hyperlink"/>
            <w:lang w:val="fr-FR"/>
          </w:rPr>
          <w:t>Cayla</w:t>
        </w:r>
      </w:hyperlink>
      <w:r w:rsidRPr="0032190F">
        <w:rPr>
          <w:lang w:val="fr-FR"/>
        </w:rPr>
        <w:t>)</w:t>
      </w:r>
      <w:r w:rsidR="00CF6C26">
        <w:rPr>
          <w:lang w:val="fr-FR"/>
        </w:rPr>
        <w:t xml:space="preserve">. Abandon au début de l' </w:t>
      </w:r>
      <w:hyperlink r:id="rId5768" w:anchor="Cul_Iberique_ancien" w:history="1">
        <w:r w:rsidR="00CF6C26" w:rsidRPr="00CF6C26">
          <w:rPr>
            <w:rStyle w:val="Hyperlink"/>
            <w:lang w:val="fr-FR"/>
          </w:rPr>
          <w:t>I. ancien</w:t>
        </w:r>
      </w:hyperlink>
      <w:r w:rsidR="00CF6C26">
        <w:rPr>
          <w:lang w:val="fr-FR"/>
        </w:rPr>
        <w:t xml:space="preserve"> (BIB 2899)</w:t>
      </w:r>
      <w:r w:rsidR="00292ACD">
        <w:rPr>
          <w:lang w:val="fr-FR"/>
        </w:rPr>
        <w:t xml:space="preserve"> Situé dans la foia de Mora (SS BIB)</w:t>
      </w:r>
    </w:p>
    <w:p w14:paraId="21BA08A2" w14:textId="77777777" w:rsidR="00B73944" w:rsidRPr="0032190F" w:rsidRDefault="00B73944" w:rsidP="00242C0F">
      <w:pPr>
        <w:jc w:val="both"/>
        <w:rPr>
          <w:lang w:val="fr-FR"/>
        </w:rPr>
      </w:pPr>
    </w:p>
    <w:p w14:paraId="78E9E339" w14:textId="77777777" w:rsidR="009D64BB" w:rsidRPr="0032190F" w:rsidRDefault="009D64BB" w:rsidP="00242C0F">
      <w:pPr>
        <w:jc w:val="both"/>
        <w:rPr>
          <w:lang w:val="fr-FR"/>
        </w:rPr>
      </w:pPr>
    </w:p>
    <w:p w14:paraId="3FBF00A3" w14:textId="77777777" w:rsidR="009D64BB" w:rsidRPr="0032190F" w:rsidRDefault="009D64BB" w:rsidP="00242C0F">
      <w:pPr>
        <w:jc w:val="both"/>
        <w:rPr>
          <w:lang w:val="fr-FR"/>
        </w:rPr>
      </w:pPr>
      <w:r w:rsidRPr="0032190F">
        <w:rPr>
          <w:lang w:val="fr-FR"/>
        </w:rPr>
        <w:t>SERRA DEL CALVARI</w:t>
      </w:r>
    </w:p>
    <w:p w14:paraId="1D883BAB" w14:textId="77777777" w:rsidR="009D64BB" w:rsidRPr="0032190F" w:rsidRDefault="009D64BB" w:rsidP="00242C0F">
      <w:pPr>
        <w:jc w:val="both"/>
        <w:rPr>
          <w:lang w:val="fr-FR"/>
        </w:rPr>
      </w:pPr>
    </w:p>
    <w:p w14:paraId="0E65C96B" w14:textId="77777777" w:rsidR="00CF6C26" w:rsidRPr="0032190F" w:rsidRDefault="009D64BB" w:rsidP="00242C0F">
      <w:pPr>
        <w:jc w:val="both"/>
        <w:rPr>
          <w:lang w:val="fr-FR"/>
        </w:rPr>
      </w:pPr>
      <w:r w:rsidRPr="0032190F">
        <w:rPr>
          <w:lang w:val="fr-FR"/>
        </w:rPr>
        <w:t>L'habitat de la Serra del Calvari (Segria) a livré une urne à deux anses sous la lèvre et un décor de bandes horizontales de peinture rouge (BIB Musée de Lleida)</w:t>
      </w:r>
    </w:p>
    <w:p w14:paraId="71ECCD7C" w14:textId="77777777" w:rsidR="00B73944" w:rsidRPr="0032190F" w:rsidRDefault="00B73944" w:rsidP="00242C0F">
      <w:pPr>
        <w:jc w:val="both"/>
        <w:rPr>
          <w:lang w:val="fr-FR"/>
        </w:rPr>
      </w:pPr>
    </w:p>
    <w:p w14:paraId="2493F00E" w14:textId="77777777" w:rsidR="00B73944" w:rsidRPr="0032190F" w:rsidRDefault="00B73944" w:rsidP="00426FF9">
      <w:pPr>
        <w:pStyle w:val="Heading1"/>
      </w:pPr>
      <w:r w:rsidRPr="0032190F">
        <w:t>COLL S’AVENC-TAVERTET</w:t>
      </w:r>
    </w:p>
    <w:p w14:paraId="5A6D130A" w14:textId="77777777" w:rsidR="00B73944" w:rsidRPr="0032190F" w:rsidRDefault="00B73944" w:rsidP="00242C0F">
      <w:pPr>
        <w:jc w:val="both"/>
        <w:rPr>
          <w:lang w:val="fr-FR"/>
        </w:rPr>
      </w:pPr>
    </w:p>
    <w:p w14:paraId="25804B30" w14:textId="7281A3E2" w:rsidR="00B73944" w:rsidRPr="0032190F" w:rsidRDefault="00B73944" w:rsidP="00242C0F">
      <w:pPr>
        <w:jc w:val="both"/>
        <w:rPr>
          <w:lang w:val="fr-FR"/>
        </w:rPr>
      </w:pPr>
      <w:r w:rsidRPr="0032190F">
        <w:rPr>
          <w:lang w:val="fr-FR"/>
        </w:rPr>
        <w:t xml:space="preserve">La nécropole à </w:t>
      </w:r>
      <w:hyperlink r:id="rId5769" w:anchor="Cul_Incineration" w:history="1">
        <w:r w:rsidR="002E057E" w:rsidRPr="002E057E">
          <w:rPr>
            <w:rStyle w:val="Hyperlink"/>
            <w:lang w:val="fr-FR"/>
          </w:rPr>
          <w:t>incinération</w:t>
        </w:r>
      </w:hyperlink>
      <w:r w:rsidRPr="0032190F">
        <w:rPr>
          <w:lang w:val="fr-FR"/>
        </w:rPr>
        <w:t xml:space="preserve">, daté de la </w:t>
      </w:r>
      <w:hyperlink r:id="rId5770" w:anchor="Cul_Transition_Periode" w:history="1">
        <w:r w:rsidR="005639D5" w:rsidRPr="0032190F">
          <w:rPr>
            <w:rStyle w:val="Hyperlink"/>
            <w:lang w:val="fr-FR"/>
          </w:rPr>
          <w:t>« période de transition »</w:t>
        </w:r>
      </w:hyperlink>
      <w:r w:rsidR="005639D5" w:rsidRPr="0032190F">
        <w:rPr>
          <w:lang w:val="fr-FR"/>
        </w:rPr>
        <w:t xml:space="preserve"> (</w:t>
      </w:r>
      <w:r w:rsidR="002E057E">
        <w:rPr>
          <w:lang w:val="fr-FR"/>
        </w:rPr>
        <w:t>BF</w:t>
      </w:r>
      <w:r w:rsidR="005639D5" w:rsidRPr="0032190F">
        <w:rPr>
          <w:lang w:val="fr-FR"/>
        </w:rPr>
        <w:t xml:space="preserve"> – 1</w:t>
      </w:r>
      <w:r w:rsidR="005639D5" w:rsidRPr="0032190F">
        <w:rPr>
          <w:vertAlign w:val="superscript"/>
          <w:lang w:val="fr-FR"/>
        </w:rPr>
        <w:t>er</w:t>
      </w:r>
      <w:r w:rsidR="005639D5" w:rsidRPr="0032190F">
        <w:rPr>
          <w:lang w:val="fr-FR"/>
        </w:rPr>
        <w:t xml:space="preserve"> âge du Fer)</w:t>
      </w:r>
      <w:r w:rsidRPr="0032190F">
        <w:rPr>
          <w:lang w:val="fr-FR"/>
        </w:rPr>
        <w:t>, de Coll s’Avenc-Tavertet (Catalogne) présente un plan orthonormé (BIB 1841 p. 105)</w:t>
      </w:r>
    </w:p>
    <w:p w14:paraId="45D14123" w14:textId="77777777" w:rsidR="00B73944" w:rsidRPr="0032190F" w:rsidRDefault="00B73944" w:rsidP="00242C0F">
      <w:pPr>
        <w:jc w:val="both"/>
        <w:rPr>
          <w:lang w:val="fr-FR"/>
        </w:rPr>
      </w:pPr>
    </w:p>
    <w:p w14:paraId="07BCA73F" w14:textId="77777777" w:rsidR="00B73944" w:rsidRPr="0032190F" w:rsidRDefault="00B73944" w:rsidP="00426FF9">
      <w:pPr>
        <w:pStyle w:val="Heading1"/>
      </w:pPr>
      <w:bookmarkStart w:id="2452" w:name="Sit_Can_Missert"/>
      <w:r w:rsidRPr="0032190F">
        <w:t xml:space="preserve">CAN MISSERT  </w:t>
      </w:r>
    </w:p>
    <w:bookmarkEnd w:id="2452"/>
    <w:p w14:paraId="6B68D2F5" w14:textId="77777777" w:rsidR="00B73944" w:rsidRPr="0032190F" w:rsidRDefault="00B73944" w:rsidP="00242C0F">
      <w:pPr>
        <w:jc w:val="both"/>
        <w:rPr>
          <w:lang w:val="fr-FR"/>
        </w:rPr>
      </w:pPr>
    </w:p>
    <w:p w14:paraId="2F71EE40" w14:textId="67700475" w:rsidR="008058F8" w:rsidRPr="0032190F" w:rsidRDefault="00B73944" w:rsidP="00242C0F">
      <w:pPr>
        <w:jc w:val="both"/>
        <w:rPr>
          <w:lang w:val="fr-FR"/>
        </w:rPr>
      </w:pPr>
      <w:r w:rsidRPr="0032190F">
        <w:rPr>
          <w:lang w:val="fr-FR"/>
        </w:rPr>
        <w:t xml:space="preserve">La nécropole à </w:t>
      </w:r>
      <w:hyperlink r:id="rId5771" w:anchor="Cul_Incineration" w:history="1">
        <w:r w:rsidR="002E057E" w:rsidRPr="002E057E">
          <w:rPr>
            <w:rStyle w:val="Hyperlink"/>
            <w:lang w:val="fr-FR"/>
          </w:rPr>
          <w:t>incinération</w:t>
        </w:r>
      </w:hyperlink>
      <w:r w:rsidR="002E057E">
        <w:rPr>
          <w:lang w:val="fr-FR"/>
        </w:rPr>
        <w:t xml:space="preserve"> </w:t>
      </w:r>
      <w:r w:rsidR="009E247A" w:rsidRPr="0032190F">
        <w:rPr>
          <w:lang w:val="fr-FR"/>
        </w:rPr>
        <w:t>de Can Missert à (Terrassa, Catalogne)</w:t>
      </w:r>
      <w:r w:rsidRPr="0032190F">
        <w:rPr>
          <w:lang w:val="fr-FR"/>
        </w:rPr>
        <w:t xml:space="preserve"> daté</w:t>
      </w:r>
      <w:r w:rsidR="009E247A" w:rsidRPr="0032190F">
        <w:rPr>
          <w:lang w:val="fr-FR"/>
        </w:rPr>
        <w:t>e</w:t>
      </w:r>
      <w:r w:rsidRPr="0032190F">
        <w:rPr>
          <w:lang w:val="fr-FR"/>
        </w:rPr>
        <w:t xml:space="preserve"> de la </w:t>
      </w:r>
      <w:hyperlink r:id="rId5772" w:anchor="Cul_Transition_Periode" w:history="1">
        <w:r w:rsidR="005639D5" w:rsidRPr="0032190F">
          <w:rPr>
            <w:rStyle w:val="Hyperlink"/>
            <w:lang w:val="fr-FR"/>
          </w:rPr>
          <w:t>« période de transition »</w:t>
        </w:r>
      </w:hyperlink>
      <w:r w:rsidR="005639D5" w:rsidRPr="0032190F">
        <w:rPr>
          <w:lang w:val="fr-FR"/>
        </w:rPr>
        <w:t xml:space="preserve"> (Bz final – 1</w:t>
      </w:r>
      <w:r w:rsidR="005639D5" w:rsidRPr="0032190F">
        <w:rPr>
          <w:vertAlign w:val="superscript"/>
          <w:lang w:val="fr-FR"/>
        </w:rPr>
        <w:t>er</w:t>
      </w:r>
      <w:r w:rsidR="005639D5" w:rsidRPr="0032190F">
        <w:rPr>
          <w:lang w:val="fr-FR"/>
        </w:rPr>
        <w:t xml:space="preserve"> âge du Fer)</w:t>
      </w:r>
      <w:r w:rsidRPr="0032190F">
        <w:rPr>
          <w:lang w:val="fr-FR"/>
        </w:rPr>
        <w:t>,  des superpositions de tombes (BIB 1841 p. 105) (cf. Cayla)</w:t>
      </w:r>
      <w:r w:rsidR="009E247A" w:rsidRPr="0032190F">
        <w:rPr>
          <w:lang w:val="fr-FR"/>
        </w:rPr>
        <w:t xml:space="preserve">. </w:t>
      </w:r>
      <w:r w:rsidR="008058F8" w:rsidRPr="0032190F">
        <w:rPr>
          <w:lang w:val="fr-FR"/>
        </w:rPr>
        <w:t>Une des plus anciennes manifestations de la pratique de l’incinération (BIB 1942 p. 12).</w:t>
      </w:r>
    </w:p>
    <w:p w14:paraId="40CDE0CC" w14:textId="77777777" w:rsidR="002C2631" w:rsidRPr="0032190F" w:rsidRDefault="002C2631" w:rsidP="00242C0F">
      <w:pPr>
        <w:jc w:val="both"/>
        <w:rPr>
          <w:lang w:val="fr-FR"/>
        </w:rPr>
      </w:pPr>
    </w:p>
    <w:p w14:paraId="3535B9E4" w14:textId="77777777" w:rsidR="002C2631" w:rsidRPr="0032190F" w:rsidRDefault="002C2631" w:rsidP="002C2631">
      <w:pPr>
        <w:pStyle w:val="Heading2"/>
      </w:pPr>
      <w:bookmarkStart w:id="2453" w:name="Sit_Can_Missert_t11"/>
      <w:r w:rsidRPr="0032190F">
        <w:lastRenderedPageBreak/>
        <w:t>tombe 11</w:t>
      </w:r>
    </w:p>
    <w:bookmarkEnd w:id="2453"/>
    <w:p w14:paraId="69293A1D" w14:textId="77777777" w:rsidR="002C2631" w:rsidRPr="0032190F" w:rsidRDefault="002C2631" w:rsidP="009E247A">
      <w:pPr>
        <w:jc w:val="both"/>
        <w:rPr>
          <w:lang w:val="fr-FR"/>
        </w:rPr>
      </w:pPr>
      <w:r w:rsidRPr="0032190F">
        <w:rPr>
          <w:lang w:val="fr-FR"/>
        </w:rPr>
        <w:t xml:space="preserve">Urne </w:t>
      </w:r>
      <w:r w:rsidR="0021188D" w:rsidRPr="0032190F">
        <w:rPr>
          <w:lang w:val="fr-FR"/>
        </w:rPr>
        <w:t xml:space="preserve">funéraire </w:t>
      </w:r>
      <w:r w:rsidRPr="0032190F">
        <w:rPr>
          <w:lang w:val="fr-FR"/>
        </w:rPr>
        <w:t xml:space="preserve">à décor de méandres et croix de Saint-André avec des cercle dans les quadrants réalisé en cannelures fines et peu profondes, </w:t>
      </w:r>
      <w:r w:rsidR="00AB7640" w:rsidRPr="0032190F">
        <w:rPr>
          <w:lang w:val="fr-FR"/>
        </w:rPr>
        <w:t xml:space="preserve">méandres, </w:t>
      </w:r>
      <w:r w:rsidRPr="0032190F">
        <w:rPr>
          <w:lang w:val="fr-FR"/>
        </w:rPr>
        <w:t>daté entre le 10e et le 9e aec. L'urne était recouverte d'une coupe renversée (MAC Barcelona, 2017)</w:t>
      </w:r>
    </w:p>
    <w:p w14:paraId="6DA76604" w14:textId="77777777" w:rsidR="002C2631" w:rsidRPr="0032190F" w:rsidRDefault="002C2631" w:rsidP="002C2631">
      <w:pPr>
        <w:rPr>
          <w:lang w:val="fr-FR"/>
        </w:rPr>
      </w:pPr>
    </w:p>
    <w:p w14:paraId="4A018E7B" w14:textId="77777777" w:rsidR="007A7A21" w:rsidRPr="0032190F" w:rsidRDefault="007A7A21" w:rsidP="002C2631">
      <w:pPr>
        <w:rPr>
          <w:lang w:val="fr-FR"/>
        </w:rPr>
      </w:pPr>
    </w:p>
    <w:p w14:paraId="38C3D53B" w14:textId="77777777" w:rsidR="007A7A21" w:rsidRPr="0032190F" w:rsidRDefault="007A7A21" w:rsidP="00426FF9">
      <w:pPr>
        <w:pStyle w:val="Heading1"/>
      </w:pPr>
      <w:r w:rsidRPr="0032190F">
        <w:t>SIGNARI CASTRO VERDE D'ESPANCA</w:t>
      </w:r>
    </w:p>
    <w:p w14:paraId="4BD81C63" w14:textId="77777777" w:rsidR="007A7A21" w:rsidRPr="0032190F" w:rsidRDefault="007A7A21" w:rsidP="002C2631">
      <w:pPr>
        <w:rPr>
          <w:lang w:val="fr-FR"/>
        </w:rPr>
      </w:pPr>
      <w:r w:rsidRPr="0032190F">
        <w:rPr>
          <w:lang w:val="fr-FR"/>
        </w:rPr>
        <w:t xml:space="preserve">Signari Castro Verde d'Espanca (Sud du Portugal), première attestation d'une écriture alphabétique indigène datée du 7e aec. 2 lignes d'un alphabet complet (27 signes) sur une plaque de </w:t>
      </w:r>
      <w:r w:rsidRPr="0032190F">
        <w:rPr>
          <w:i/>
          <w:lang w:val="fr-FR"/>
        </w:rPr>
        <w:t>pisarra</w:t>
      </w:r>
      <w:r w:rsidRPr="0032190F">
        <w:rPr>
          <w:lang w:val="fr-FR"/>
        </w:rPr>
        <w:t xml:space="preserve"> (MAC Barcelona, 2017)</w:t>
      </w:r>
    </w:p>
    <w:p w14:paraId="3CC5E7A5" w14:textId="77777777" w:rsidR="007A7A21" w:rsidRPr="0032190F" w:rsidRDefault="007A7A21" w:rsidP="002C2631">
      <w:pPr>
        <w:rPr>
          <w:lang w:val="fr-FR"/>
        </w:rPr>
      </w:pPr>
    </w:p>
    <w:p w14:paraId="0F546B14" w14:textId="77777777" w:rsidR="007A7A21" w:rsidRPr="0032190F" w:rsidRDefault="007A7A21" w:rsidP="00426FF9">
      <w:pPr>
        <w:pStyle w:val="Heading1"/>
      </w:pPr>
      <w:bookmarkStart w:id="2454" w:name="Sit_Carambolo"/>
      <w:r w:rsidRPr="0032190F">
        <w:t>CARAMBOLO</w:t>
      </w:r>
    </w:p>
    <w:bookmarkEnd w:id="2454"/>
    <w:p w14:paraId="349C9258" w14:textId="77777777" w:rsidR="006C13E3" w:rsidRDefault="006C13E3" w:rsidP="002C2631">
      <w:pPr>
        <w:rPr>
          <w:lang w:val="fr-FR"/>
        </w:rPr>
      </w:pPr>
    </w:p>
    <w:p w14:paraId="75A6F6A8" w14:textId="6B718041" w:rsidR="007A7A21" w:rsidRDefault="00000000" w:rsidP="00B02A18">
      <w:pPr>
        <w:jc w:val="both"/>
        <w:rPr>
          <w:lang w:val="fr-FR"/>
        </w:rPr>
      </w:pPr>
      <w:hyperlink r:id="rId5773" w:anchor="Cul_Depots_p_Bronze_final_3" w:history="1">
        <w:r w:rsidR="00B02A18" w:rsidRPr="009B2284">
          <w:rPr>
            <w:rStyle w:val="Hyperlink"/>
            <w:lang w:val="fr-FR"/>
          </w:rPr>
          <w:t>dépôt</w:t>
        </w:r>
      </w:hyperlink>
      <w:r w:rsidR="00B02A18" w:rsidRPr="00105893">
        <w:rPr>
          <w:lang w:val="fr-FR"/>
        </w:rPr>
        <w:t xml:space="preserve"> du </w:t>
      </w:r>
      <w:hyperlink r:id="rId5774" w:anchor="Cul_Bronze_Final_Espagne" w:history="1">
        <w:r w:rsidR="00B02A18" w:rsidRPr="00105893">
          <w:rPr>
            <w:rStyle w:val="Hyperlink"/>
            <w:lang w:val="fr-FR"/>
          </w:rPr>
          <w:t>Bronce Tardio</w:t>
        </w:r>
      </w:hyperlink>
      <w:r w:rsidR="00B02A18" w:rsidRPr="00105893">
        <w:rPr>
          <w:lang w:val="fr-FR"/>
        </w:rPr>
        <w:t xml:space="preserve"> (</w:t>
      </w:r>
      <w:r w:rsidR="00B02A18" w:rsidRPr="00B02A18">
        <w:rPr>
          <w:lang w:val="fr-FR"/>
        </w:rPr>
        <w:t xml:space="preserve">BIB </w:t>
      </w:r>
      <w:r w:rsidR="00B02A18" w:rsidRPr="00105893">
        <w:rPr>
          <w:lang w:val="fr-FR"/>
        </w:rPr>
        <w:t>3080)</w:t>
      </w:r>
      <w:r w:rsidR="00B02A18">
        <w:rPr>
          <w:lang w:val="fr-FR"/>
        </w:rPr>
        <w:t xml:space="preserve"> </w:t>
      </w:r>
      <w:r w:rsidR="007A7A21" w:rsidRPr="0032190F">
        <w:rPr>
          <w:lang w:val="fr-FR"/>
        </w:rPr>
        <w:t xml:space="preserve">El Carambolo (Camas, Séville) est un trésor liturgique du temple de </w:t>
      </w:r>
      <w:hyperlink r:id="rId5775" w:anchor="Cul_Assyrien_rel_div_Baal" w:history="1">
        <w:r w:rsidR="001F7347" w:rsidRPr="001F7347">
          <w:rPr>
            <w:rStyle w:val="Hyperlink"/>
            <w:lang w:val="fr-FR"/>
          </w:rPr>
          <w:t>Baal</w:t>
        </w:r>
      </w:hyperlink>
      <w:r w:rsidR="001F7347" w:rsidRPr="001F7347">
        <w:rPr>
          <w:lang w:val="fr-FR"/>
        </w:rPr>
        <w:t xml:space="preserve"> </w:t>
      </w:r>
      <w:r w:rsidR="007A7A21" w:rsidRPr="0032190F">
        <w:rPr>
          <w:lang w:val="fr-FR"/>
        </w:rPr>
        <w:t xml:space="preserve">et Astarté qui montre des éléments de char daté du 7e aec (MAC Barcelona, 2017) </w:t>
      </w:r>
    </w:p>
    <w:p w14:paraId="2151902E" w14:textId="6FF3CA16" w:rsidR="006C13E3" w:rsidRDefault="006C13E3" w:rsidP="00B02A18">
      <w:pPr>
        <w:jc w:val="both"/>
        <w:rPr>
          <w:lang w:val="fr-FR"/>
        </w:rPr>
      </w:pPr>
      <w:r>
        <w:rPr>
          <w:lang w:val="fr-FR"/>
        </w:rPr>
        <w:t xml:space="preserve">A donné son nom au type de céramique de </w:t>
      </w:r>
      <w:hyperlink r:id="rId5776" w:anchor="Cul_Carambolo" w:history="1">
        <w:r w:rsidRPr="006C13E3">
          <w:rPr>
            <w:rStyle w:val="Hyperlink"/>
            <w:lang w:val="fr-FR"/>
          </w:rPr>
          <w:t>Carambolo</w:t>
        </w:r>
      </w:hyperlink>
      <w:r>
        <w:rPr>
          <w:lang w:val="fr-FR"/>
        </w:rPr>
        <w:t xml:space="preserve"> (BIB 2198)</w:t>
      </w:r>
    </w:p>
    <w:p w14:paraId="51150602" w14:textId="77777777" w:rsidR="00F766D3" w:rsidRDefault="00F766D3" w:rsidP="00B02A18">
      <w:pPr>
        <w:jc w:val="both"/>
        <w:rPr>
          <w:lang w:val="fr-FR"/>
        </w:rPr>
      </w:pPr>
      <w:r>
        <w:rPr>
          <w:lang w:val="fr-FR"/>
        </w:rPr>
        <w:t>acropole, décorations/peintures murales (BIB 3021)</w:t>
      </w:r>
    </w:p>
    <w:p w14:paraId="2E9457A4" w14:textId="77777777" w:rsidR="00F766D3" w:rsidRDefault="00F766D3" w:rsidP="00B02A18">
      <w:pPr>
        <w:jc w:val="both"/>
        <w:rPr>
          <w:lang w:val="fr-FR"/>
        </w:rPr>
      </w:pPr>
      <w:r>
        <w:rPr>
          <w:lang w:val="fr-FR"/>
        </w:rPr>
        <w:t>phases 4-2: foyer en peau de boeuf (BIB 3021)</w:t>
      </w:r>
    </w:p>
    <w:p w14:paraId="0BF2EB0C" w14:textId="77777777" w:rsidR="008E5591" w:rsidRDefault="008E5591" w:rsidP="00B02A18">
      <w:pPr>
        <w:jc w:val="both"/>
        <w:rPr>
          <w:lang w:val="fr-FR"/>
        </w:rPr>
      </w:pPr>
      <w:r>
        <w:rPr>
          <w:lang w:val="fr-FR"/>
        </w:rPr>
        <w:t>Plusieurs foyers PDB (</w:t>
      </w:r>
      <w:r w:rsidRPr="008E5591">
        <w:rPr>
          <w:i/>
          <w:lang w:val="fr-FR"/>
        </w:rPr>
        <w:t>oxhide shaped altar</w:t>
      </w:r>
      <w:r>
        <w:rPr>
          <w:lang w:val="fr-FR"/>
        </w:rPr>
        <w:t xml:space="preserve">) datés du LBA (1020-810 BC) </w:t>
      </w:r>
      <w:r w:rsidRPr="008E5591">
        <w:rPr>
          <w:lang w:val="fr-FR"/>
        </w:rPr>
        <w:t xml:space="preserve">(Fernández et al. 2007: 103-104) </w:t>
      </w:r>
      <w:r>
        <w:rPr>
          <w:lang w:val="fr-FR"/>
        </w:rPr>
        <w:t>(BIB 3080)</w:t>
      </w:r>
    </w:p>
    <w:p w14:paraId="012FF53E" w14:textId="77777777" w:rsidR="008E5591" w:rsidRPr="008E5591" w:rsidRDefault="008E5591" w:rsidP="00B02A18">
      <w:pPr>
        <w:jc w:val="both"/>
        <w:rPr>
          <w:lang w:val="fr-FR"/>
        </w:rPr>
      </w:pPr>
      <w:r>
        <w:rPr>
          <w:lang w:val="fr-FR"/>
        </w:rPr>
        <w:t>Plastron en or en forme de PDB (</w:t>
      </w:r>
      <w:r w:rsidRPr="008E5591">
        <w:rPr>
          <w:i/>
          <w:lang w:val="fr-FR"/>
        </w:rPr>
        <w:t>oxhide</w:t>
      </w:r>
      <w:r>
        <w:rPr>
          <w:i/>
          <w:lang w:val="fr-FR"/>
        </w:rPr>
        <w:t xml:space="preserve"> shaped gold breastplate)</w:t>
      </w:r>
      <w:r>
        <w:rPr>
          <w:lang w:val="fr-FR"/>
        </w:rPr>
        <w:t>, deux bracelets, plusieurs plaques et perles de colliers découvertes dans une urne céramique (BIB 3080)</w:t>
      </w:r>
    </w:p>
    <w:p w14:paraId="27E002BF" w14:textId="77777777" w:rsidR="00F766D3" w:rsidRDefault="00F766D3" w:rsidP="002C2631">
      <w:pPr>
        <w:rPr>
          <w:lang w:val="fr-FR"/>
        </w:rPr>
      </w:pPr>
    </w:p>
    <w:p w14:paraId="57D62E35" w14:textId="77777777" w:rsidR="00F766D3" w:rsidRPr="007D4C7B" w:rsidRDefault="00F766D3" w:rsidP="00426FF9">
      <w:pPr>
        <w:pStyle w:val="Heading1"/>
        <w:rPr>
          <w:lang w:val="es-ES"/>
        </w:rPr>
      </w:pPr>
      <w:bookmarkStart w:id="2455" w:name="Sit_Palomar"/>
      <w:r w:rsidRPr="007D4C7B">
        <w:rPr>
          <w:lang w:val="es-ES"/>
        </w:rPr>
        <w:t>PALOMAR</w:t>
      </w:r>
    </w:p>
    <w:bookmarkEnd w:id="2455"/>
    <w:p w14:paraId="4EB77DE8" w14:textId="77777777" w:rsidR="00F766D3" w:rsidRPr="00B02A18" w:rsidRDefault="00F766D3" w:rsidP="002C2631">
      <w:pPr>
        <w:rPr>
          <w:sz w:val="20"/>
          <w:lang w:val="es-ES"/>
        </w:rPr>
      </w:pPr>
      <w:r w:rsidRPr="00B02A18">
        <w:rPr>
          <w:sz w:val="20"/>
          <w:lang w:val="es-ES"/>
        </w:rPr>
        <w:t>El Palomar</w:t>
      </w:r>
    </w:p>
    <w:p w14:paraId="70661CEC" w14:textId="77777777" w:rsidR="00F766D3" w:rsidRPr="003142E3" w:rsidRDefault="00F766D3" w:rsidP="002C2631">
      <w:pPr>
        <w:rPr>
          <w:lang w:val="es-ES"/>
        </w:rPr>
      </w:pPr>
    </w:p>
    <w:p w14:paraId="18707C4D" w14:textId="77777777" w:rsidR="00F766D3" w:rsidRPr="003142E3" w:rsidRDefault="00F766D3" w:rsidP="002C2631">
      <w:pPr>
        <w:rPr>
          <w:lang w:val="fr-FR"/>
        </w:rPr>
      </w:pPr>
      <w:r w:rsidRPr="00F766D3">
        <w:rPr>
          <w:lang w:val="es-ES"/>
        </w:rPr>
        <w:t xml:space="preserve">Oliva de Merida, Badajoz. </w:t>
      </w:r>
      <w:r w:rsidRPr="003142E3">
        <w:rPr>
          <w:lang w:val="fr-FR"/>
        </w:rPr>
        <w:t xml:space="preserve">Site agricole </w:t>
      </w:r>
      <w:r>
        <w:rPr>
          <w:lang w:val="fr-FR"/>
        </w:rPr>
        <w:t>(BIB 3021)</w:t>
      </w:r>
    </w:p>
    <w:p w14:paraId="2E5D6579" w14:textId="77777777" w:rsidR="00384999" w:rsidRPr="003142E3" w:rsidRDefault="00384999" w:rsidP="002C2631">
      <w:pPr>
        <w:rPr>
          <w:lang w:val="fr-FR"/>
        </w:rPr>
      </w:pPr>
    </w:p>
    <w:p w14:paraId="500AA215" w14:textId="77777777" w:rsidR="00384999" w:rsidRDefault="00384999" w:rsidP="00426FF9">
      <w:pPr>
        <w:pStyle w:val="Heading1"/>
      </w:pPr>
      <w:bookmarkStart w:id="2456" w:name="Sit_Numance"/>
      <w:r>
        <w:t>NUMANCE</w:t>
      </w:r>
    </w:p>
    <w:bookmarkEnd w:id="2456"/>
    <w:p w14:paraId="42F8D246" w14:textId="77777777" w:rsidR="00384999" w:rsidRDefault="00384999" w:rsidP="002C2631">
      <w:pPr>
        <w:rPr>
          <w:lang w:val="fr-FR"/>
        </w:rPr>
      </w:pPr>
    </w:p>
    <w:p w14:paraId="5EA7AEAE" w14:textId="77777777" w:rsidR="00384999" w:rsidRPr="0032190F" w:rsidRDefault="00384999" w:rsidP="002C2631">
      <w:pPr>
        <w:rPr>
          <w:lang w:val="fr-FR"/>
        </w:rPr>
      </w:pPr>
      <w:r>
        <w:rPr>
          <w:lang w:val="fr-FR"/>
        </w:rPr>
        <w:t>Au 2e aec (nord de l'Ibérie), oppidum peuplé de Celtibères. Défi l'Empire romain. Les Romains dirigés par Scipion Emilien en font le siège en 134 aec. En 1882 ad, les ruines de Numance deviennent "monument national" (BIB 2698)</w:t>
      </w:r>
    </w:p>
    <w:p w14:paraId="61E52E96" w14:textId="77777777" w:rsidR="005276D3" w:rsidRPr="0032190F" w:rsidRDefault="005276D3" w:rsidP="002C2631">
      <w:pPr>
        <w:rPr>
          <w:lang w:val="fr-FR"/>
        </w:rPr>
      </w:pPr>
    </w:p>
    <w:p w14:paraId="3039277B" w14:textId="77777777" w:rsidR="005276D3" w:rsidRPr="0032190F" w:rsidRDefault="005276D3" w:rsidP="00426FF9">
      <w:pPr>
        <w:pStyle w:val="Heading1"/>
      </w:pPr>
      <w:bookmarkStart w:id="2457" w:name="Sit_Chemin_Empories"/>
      <w:r w:rsidRPr="0032190F">
        <w:t>CHEMIN D'EMPURIES</w:t>
      </w:r>
    </w:p>
    <w:bookmarkEnd w:id="2457"/>
    <w:p w14:paraId="1BAC5E3F" w14:textId="77777777" w:rsidR="005276D3" w:rsidRPr="0032190F" w:rsidRDefault="005276D3" w:rsidP="002C2631">
      <w:pPr>
        <w:rPr>
          <w:lang w:val="fr-FR"/>
        </w:rPr>
      </w:pPr>
    </w:p>
    <w:p w14:paraId="3EA85215" w14:textId="1BE329BD" w:rsidR="005276D3" w:rsidRDefault="005276D3" w:rsidP="002C2631">
      <w:pPr>
        <w:rPr>
          <w:lang w:val="fr-FR"/>
        </w:rPr>
      </w:pPr>
      <w:r w:rsidRPr="0032190F">
        <w:rPr>
          <w:lang w:val="fr-FR"/>
        </w:rPr>
        <w:t xml:space="preserve">Le "chemin d'Empories" </w:t>
      </w:r>
      <w:r w:rsidR="002A298C" w:rsidRPr="0032190F">
        <w:rPr>
          <w:lang w:val="fr-FR"/>
        </w:rPr>
        <w:t>(Catalogne)</w:t>
      </w:r>
      <w:r w:rsidR="002A298C">
        <w:rPr>
          <w:lang w:val="fr-FR"/>
        </w:rPr>
        <w:t xml:space="preserve"> </w:t>
      </w:r>
      <w:r w:rsidRPr="0032190F">
        <w:rPr>
          <w:lang w:val="fr-FR"/>
        </w:rPr>
        <w:t xml:space="preserve">est marqué par l'alignement des sites de </w:t>
      </w:r>
      <w:hyperlink r:id="rId5777" w:anchor="Sit_Ampurias" w:history="1">
        <w:r w:rsidRPr="003E5970">
          <w:rPr>
            <w:rStyle w:val="Hyperlink"/>
            <w:lang w:val="fr-FR"/>
          </w:rPr>
          <w:t>Ampurias</w:t>
        </w:r>
      </w:hyperlink>
      <w:r w:rsidRPr="0032190F">
        <w:rPr>
          <w:lang w:val="fr-FR"/>
        </w:rPr>
        <w:t xml:space="preserve">, </w:t>
      </w:r>
      <w:hyperlink r:id="rId5778" w:anchor="Sit_Ullastret" w:history="1">
        <w:r w:rsidR="002A298C" w:rsidRPr="0032190F">
          <w:rPr>
            <w:rStyle w:val="Hyperlink"/>
            <w:lang w:val="fr-FR"/>
          </w:rPr>
          <w:t>Ullastret</w:t>
        </w:r>
      </w:hyperlink>
      <w:r w:rsidRPr="0032190F">
        <w:rPr>
          <w:lang w:val="fr-FR"/>
        </w:rPr>
        <w:t xml:space="preserve">, </w:t>
      </w:r>
      <w:hyperlink r:id="rId5779" w:anchor="Sit_Mas_Guso" w:history="1">
        <w:r w:rsidRPr="00BA4A8A">
          <w:rPr>
            <w:rStyle w:val="Hyperlink"/>
            <w:lang w:val="fr-FR"/>
          </w:rPr>
          <w:t>Mas Guso</w:t>
        </w:r>
      </w:hyperlink>
      <w:r w:rsidRPr="0032190F">
        <w:rPr>
          <w:lang w:val="fr-FR"/>
        </w:rPr>
        <w:t xml:space="preserve">, </w:t>
      </w:r>
      <w:hyperlink r:id="rId5780" w:anchor="Sit_San_Marti" w:history="1">
        <w:r w:rsidRPr="002A298C">
          <w:rPr>
            <w:rStyle w:val="Hyperlink"/>
            <w:lang w:val="fr-FR"/>
          </w:rPr>
          <w:t>Sant Marti</w:t>
        </w:r>
      </w:hyperlink>
      <w:r w:rsidRPr="0032190F">
        <w:rPr>
          <w:lang w:val="fr-FR"/>
        </w:rPr>
        <w:t xml:space="preserve"> (BIB Rosa Planar in BIB 2282)</w:t>
      </w:r>
    </w:p>
    <w:p w14:paraId="5A61B623" w14:textId="77777777" w:rsidR="00EE51B9" w:rsidRDefault="00EE51B9" w:rsidP="002C2631">
      <w:pPr>
        <w:rPr>
          <w:lang w:val="fr-FR"/>
        </w:rPr>
      </w:pPr>
    </w:p>
    <w:p w14:paraId="719533A1" w14:textId="77777777" w:rsidR="00EE51B9" w:rsidRPr="007D4C7B" w:rsidRDefault="00EE51B9" w:rsidP="00426FF9">
      <w:pPr>
        <w:pStyle w:val="Heading1"/>
        <w:rPr>
          <w:lang w:val="es-ES"/>
        </w:rPr>
      </w:pPr>
      <w:bookmarkStart w:id="2458" w:name="Sit_Esquerda"/>
      <w:r w:rsidRPr="007D4C7B">
        <w:rPr>
          <w:lang w:val="es-ES"/>
        </w:rPr>
        <w:t>ESQUERDA</w:t>
      </w:r>
    </w:p>
    <w:bookmarkEnd w:id="2458"/>
    <w:p w14:paraId="03EA9C4E" w14:textId="77777777" w:rsidR="00EE51B9" w:rsidRPr="00CF6C26" w:rsidRDefault="00EE51B9" w:rsidP="002C2631">
      <w:pPr>
        <w:rPr>
          <w:lang w:val="es-ES"/>
        </w:rPr>
      </w:pPr>
      <w:r w:rsidRPr="00EE51B9">
        <w:rPr>
          <w:lang w:val="es-ES"/>
        </w:rPr>
        <w:t>Esquerda</w:t>
      </w:r>
    </w:p>
    <w:p w14:paraId="5A7B16B4" w14:textId="77777777" w:rsidR="002F0E37" w:rsidRPr="00CF6C26" w:rsidRDefault="002F0E37" w:rsidP="00242C0F">
      <w:pPr>
        <w:jc w:val="both"/>
        <w:rPr>
          <w:lang w:val="es-ES"/>
        </w:rPr>
      </w:pPr>
    </w:p>
    <w:p w14:paraId="3F22E456" w14:textId="4DDD66B3" w:rsidR="00EE51B9" w:rsidRPr="00CF6C26" w:rsidRDefault="00EE51B9" w:rsidP="00EE51B9">
      <w:pPr>
        <w:jc w:val="both"/>
        <w:rPr>
          <w:lang w:val="es-ES"/>
        </w:rPr>
      </w:pPr>
      <w:r w:rsidRPr="00CF6C26">
        <w:rPr>
          <w:lang w:val="es-ES"/>
        </w:rPr>
        <w:t xml:space="preserve">Oppidum </w:t>
      </w:r>
      <w:hyperlink r:id="rId5781" w:anchor="Cul_MIA2" w:history="1">
        <w:r w:rsidRPr="00CF6C26">
          <w:rPr>
            <w:rStyle w:val="Hyperlink"/>
            <w:lang w:val="es-ES"/>
          </w:rPr>
          <w:t>MIA2</w:t>
        </w:r>
      </w:hyperlink>
      <w:r w:rsidRPr="00CF6C26">
        <w:rPr>
          <w:lang w:val="es-ES"/>
        </w:rPr>
        <w:t xml:space="preserve"> (Ari com.pers)</w:t>
      </w:r>
    </w:p>
    <w:p w14:paraId="389E9521" w14:textId="77777777" w:rsidR="00EE51B9" w:rsidRPr="00CF6C26" w:rsidRDefault="00EE51B9" w:rsidP="00EE51B9">
      <w:pPr>
        <w:jc w:val="both"/>
        <w:rPr>
          <w:lang w:val="es-ES"/>
        </w:rPr>
      </w:pPr>
    </w:p>
    <w:p w14:paraId="36CBDD51" w14:textId="77777777" w:rsidR="00EE51B9" w:rsidRDefault="00EE51B9" w:rsidP="00426FF9">
      <w:pPr>
        <w:pStyle w:val="Heading1"/>
      </w:pPr>
      <w:bookmarkStart w:id="2459" w:name="Sit_Gou_Battle"/>
      <w:r>
        <w:t>GOU BATTLE</w:t>
      </w:r>
    </w:p>
    <w:bookmarkEnd w:id="2459"/>
    <w:p w14:paraId="45F64D75" w14:textId="77777777" w:rsidR="00EE51B9" w:rsidRPr="00CF6C26" w:rsidRDefault="00EE51B9" w:rsidP="00EE51B9">
      <w:pPr>
        <w:jc w:val="both"/>
        <w:rPr>
          <w:lang w:val="fr-FR"/>
        </w:rPr>
      </w:pPr>
      <w:r w:rsidRPr="00CF6C26">
        <w:rPr>
          <w:lang w:val="fr-FR"/>
        </w:rPr>
        <w:t>Gou Batlle</w:t>
      </w:r>
    </w:p>
    <w:p w14:paraId="150663F6" w14:textId="77777777" w:rsidR="00EE51B9" w:rsidRPr="00CF6C26" w:rsidRDefault="00EE51B9" w:rsidP="00242C0F">
      <w:pPr>
        <w:jc w:val="both"/>
        <w:rPr>
          <w:lang w:val="fr-FR"/>
        </w:rPr>
      </w:pPr>
    </w:p>
    <w:p w14:paraId="3135A1C5" w14:textId="70C63C96" w:rsidR="00EE51B9" w:rsidRPr="00CF6C26" w:rsidRDefault="00000000" w:rsidP="00EE51B9">
      <w:pPr>
        <w:jc w:val="both"/>
        <w:rPr>
          <w:lang w:val="fr-FR"/>
        </w:rPr>
      </w:pPr>
      <w:hyperlink r:id="rId5782" w:anchor="Cul_MIA2" w:history="1">
        <w:r w:rsidR="00EE51B9" w:rsidRPr="00CF6C26">
          <w:rPr>
            <w:rStyle w:val="Hyperlink"/>
            <w:lang w:val="fr-FR"/>
          </w:rPr>
          <w:t>MIA2</w:t>
        </w:r>
      </w:hyperlink>
      <w:r w:rsidR="00EE51B9" w:rsidRPr="00CF6C26">
        <w:rPr>
          <w:lang w:val="fr-FR"/>
        </w:rPr>
        <w:t xml:space="preserve"> (Ari com.pers)</w:t>
      </w:r>
    </w:p>
    <w:p w14:paraId="718BCE64" w14:textId="77777777" w:rsidR="00EE51B9" w:rsidRPr="00CF6C26" w:rsidRDefault="00EE51B9" w:rsidP="00242C0F">
      <w:pPr>
        <w:jc w:val="both"/>
        <w:rPr>
          <w:lang w:val="fr-FR"/>
        </w:rPr>
      </w:pPr>
      <w:r w:rsidRPr="00CF6C26">
        <w:rPr>
          <w:lang w:val="fr-FR"/>
        </w:rPr>
        <w:t xml:space="preserve"> </w:t>
      </w:r>
    </w:p>
    <w:p w14:paraId="1B79CBA4" w14:textId="77777777" w:rsidR="002F0E37" w:rsidRPr="0032190F" w:rsidRDefault="002F0E37" w:rsidP="00426FF9">
      <w:pPr>
        <w:pStyle w:val="Heading1"/>
      </w:pPr>
      <w:bookmarkStart w:id="2460" w:name="Sit_San_Marti"/>
      <w:r w:rsidRPr="0032190F">
        <w:t>SAN MARTI</w:t>
      </w:r>
    </w:p>
    <w:bookmarkEnd w:id="2460"/>
    <w:p w14:paraId="2A86090D" w14:textId="77777777" w:rsidR="00B03529" w:rsidRPr="0032190F" w:rsidRDefault="005276D3" w:rsidP="00242C0F">
      <w:pPr>
        <w:jc w:val="both"/>
        <w:rPr>
          <w:lang w:val="fr-FR"/>
        </w:rPr>
      </w:pPr>
      <w:r w:rsidRPr="0032190F">
        <w:rPr>
          <w:lang w:val="fr-FR"/>
        </w:rPr>
        <w:t>Sant Marti d'Empuries</w:t>
      </w:r>
      <w:r w:rsidR="008E17E6">
        <w:rPr>
          <w:lang w:val="fr-FR"/>
        </w:rPr>
        <w:t xml:space="preserve">, </w:t>
      </w:r>
      <w:r w:rsidR="008E17E6" w:rsidRPr="0032190F">
        <w:rPr>
          <w:lang w:val="fr-FR"/>
        </w:rPr>
        <w:t>San Marti</w:t>
      </w:r>
      <w:r w:rsidR="008E17E6">
        <w:rPr>
          <w:lang w:val="fr-FR"/>
        </w:rPr>
        <w:t xml:space="preserve">, </w:t>
      </w:r>
      <w:r w:rsidR="008E17E6" w:rsidRPr="00884767">
        <w:rPr>
          <w:i/>
          <w:lang w:val="fr-FR"/>
        </w:rPr>
        <w:t>Palaiapolis</w:t>
      </w:r>
      <w:r w:rsidR="008E17E6" w:rsidRPr="0032190F">
        <w:rPr>
          <w:lang w:val="fr-FR"/>
        </w:rPr>
        <w:t xml:space="preserve"> (BIB Musée d'Ampurias)</w:t>
      </w:r>
    </w:p>
    <w:p w14:paraId="73161395" w14:textId="77777777" w:rsidR="005276D3" w:rsidRPr="0032190F" w:rsidRDefault="005276D3" w:rsidP="00242C0F">
      <w:pPr>
        <w:jc w:val="both"/>
        <w:rPr>
          <w:lang w:val="fr-FR"/>
        </w:rPr>
      </w:pPr>
    </w:p>
    <w:p w14:paraId="30FA2F7E" w14:textId="115EFA5C" w:rsidR="00EE51B9" w:rsidRDefault="002F0E37" w:rsidP="00EE51B9">
      <w:pPr>
        <w:jc w:val="both"/>
        <w:rPr>
          <w:lang w:val="fr-FR"/>
        </w:rPr>
      </w:pPr>
      <w:r w:rsidRPr="0032190F">
        <w:rPr>
          <w:lang w:val="fr-FR"/>
        </w:rPr>
        <w:t>L’îlot (ou presqu’île) de San Martí (Empùries, Catalogne)</w:t>
      </w:r>
      <w:r w:rsidR="008E17E6">
        <w:rPr>
          <w:lang w:val="fr-FR"/>
        </w:rPr>
        <w:t xml:space="preserve"> à </w:t>
      </w:r>
      <w:hyperlink r:id="rId5783" w:anchor="Sit_Ampurias" w:history="1">
        <w:r w:rsidR="008E17E6" w:rsidRPr="008E17E6">
          <w:rPr>
            <w:rStyle w:val="Hyperlink"/>
            <w:lang w:val="fr-FR"/>
          </w:rPr>
          <w:t>Ampurias</w:t>
        </w:r>
      </w:hyperlink>
      <w:r w:rsidR="002A298C">
        <w:rPr>
          <w:lang w:val="fr-FR"/>
        </w:rPr>
        <w:t xml:space="preserve">, sur le </w:t>
      </w:r>
      <w:hyperlink r:id="rId5784" w:anchor="Sit_Chemin_Empories" w:history="1">
        <w:r w:rsidR="002A298C" w:rsidRPr="002A298C">
          <w:rPr>
            <w:rStyle w:val="Hyperlink"/>
            <w:lang w:val="fr-FR"/>
          </w:rPr>
          <w:t>chemin d'Empuries</w:t>
        </w:r>
      </w:hyperlink>
      <w:r w:rsidR="002A298C">
        <w:rPr>
          <w:lang w:val="fr-FR"/>
        </w:rPr>
        <w:t xml:space="preserve"> et</w:t>
      </w:r>
      <w:r w:rsidRPr="0032190F">
        <w:rPr>
          <w:lang w:val="fr-FR"/>
        </w:rPr>
        <w:t xml:space="preserve"> </w:t>
      </w:r>
      <w:r w:rsidR="00944CDE" w:rsidRPr="0032190F">
        <w:rPr>
          <w:lang w:val="fr-FR"/>
        </w:rPr>
        <w:t xml:space="preserve">à côté de </w:t>
      </w:r>
      <w:hyperlink r:id="rId5785" w:anchor="Sit_Paralli" w:history="1">
        <w:r w:rsidR="00944CDE" w:rsidRPr="0032190F">
          <w:rPr>
            <w:rStyle w:val="Hyperlink"/>
            <w:lang w:val="fr-FR"/>
          </w:rPr>
          <w:t>Paralli</w:t>
        </w:r>
      </w:hyperlink>
      <w:r w:rsidR="00944CDE" w:rsidRPr="0032190F">
        <w:rPr>
          <w:lang w:val="fr-FR"/>
        </w:rPr>
        <w:t xml:space="preserve"> (BIB 1995 p. 71) situé à embouchure du Ter (BIB Musée d'Ampurias).</w:t>
      </w:r>
      <w:r w:rsidR="00EE51B9" w:rsidRPr="00EE51B9">
        <w:rPr>
          <w:lang w:val="fr-FR"/>
        </w:rPr>
        <w:t xml:space="preserve"> </w:t>
      </w:r>
    </w:p>
    <w:p w14:paraId="08FCD210" w14:textId="4AD0BBA1" w:rsidR="00EE51B9" w:rsidRPr="0032190F" w:rsidRDefault="00EE51B9" w:rsidP="00EE51B9">
      <w:pPr>
        <w:jc w:val="both"/>
        <w:rPr>
          <w:lang w:val="fr-FR"/>
        </w:rPr>
      </w:pPr>
      <w:r w:rsidRPr="0032190F">
        <w:rPr>
          <w:lang w:val="fr-FR"/>
        </w:rPr>
        <w:t>Fondation fin du 7e, déb. 6e aec à proximité de cours d'eau.(BIB Rosa Planar in BIB 2282)</w:t>
      </w:r>
      <w:r w:rsidRPr="00EE51B9">
        <w:rPr>
          <w:lang w:val="fr-FR"/>
        </w:rPr>
        <w:t xml:space="preserve"> </w:t>
      </w:r>
      <w:r w:rsidRPr="0032190F">
        <w:rPr>
          <w:lang w:val="fr-FR"/>
        </w:rPr>
        <w:t xml:space="preserve">L’intérêt de la localisation de cet habitat est probablement « de signifier la possibilité d’un contact avec le domaine maritime » (BIB 1995 p. 72) v. le Roc-de-Conilhac, </w:t>
      </w:r>
      <w:hyperlink r:id="rId5786" w:anchor="Sit_Agde" w:history="1">
        <w:r w:rsidRPr="008E17E6">
          <w:rPr>
            <w:rStyle w:val="Hyperlink"/>
            <w:lang w:val="fr-FR"/>
          </w:rPr>
          <w:t>Agde</w:t>
        </w:r>
      </w:hyperlink>
      <w:r w:rsidRPr="0032190F">
        <w:rPr>
          <w:lang w:val="fr-FR"/>
        </w:rPr>
        <w:t xml:space="preserve"> (SS BIB)</w:t>
      </w:r>
    </w:p>
    <w:p w14:paraId="661368C2" w14:textId="047D7354" w:rsidR="002F0E37" w:rsidRPr="0032190F" w:rsidRDefault="002F0E37" w:rsidP="00242C0F">
      <w:pPr>
        <w:jc w:val="both"/>
        <w:rPr>
          <w:lang w:val="fr-FR"/>
        </w:rPr>
      </w:pPr>
      <w:r w:rsidRPr="0032190F">
        <w:rPr>
          <w:lang w:val="fr-FR"/>
        </w:rPr>
        <w:t>On y a découvert un dépôt d’objets en bronze qui constitue jusqu’à ici le seul dépôt li</w:t>
      </w:r>
      <w:r w:rsidR="000A7372">
        <w:rPr>
          <w:lang w:val="fr-FR"/>
        </w:rPr>
        <w:t xml:space="preserve">ttoral et qui renvoie à </w:t>
      </w:r>
      <w:hyperlink r:id="rId5787" w:anchor="Sit_Agde" w:history="1">
        <w:r w:rsidR="000A7372" w:rsidRPr="008E17E6">
          <w:rPr>
            <w:rStyle w:val="Hyperlink"/>
            <w:lang w:val="fr-FR"/>
          </w:rPr>
          <w:t>Agde</w:t>
        </w:r>
      </w:hyperlink>
      <w:r w:rsidR="000A7372">
        <w:rPr>
          <w:lang w:val="fr-FR"/>
        </w:rPr>
        <w:t>, "</w:t>
      </w:r>
      <w:r w:rsidRPr="0032190F">
        <w:rPr>
          <w:lang w:val="fr-FR"/>
        </w:rPr>
        <w:t>mettant en exergue la question des circuits d’échange de la fin de l’âge du Bronze</w:t>
      </w:r>
      <w:r w:rsidR="000A7372">
        <w:rPr>
          <w:lang w:val="fr-FR"/>
        </w:rPr>
        <w:t>"</w:t>
      </w:r>
      <w:r w:rsidRPr="0032190F">
        <w:rPr>
          <w:lang w:val="fr-FR"/>
        </w:rPr>
        <w:t xml:space="preserve"> (BIB 1995 p. 71)</w:t>
      </w:r>
    </w:p>
    <w:p w14:paraId="11A6B61E" w14:textId="77777777" w:rsidR="00326D08" w:rsidRDefault="00326D08" w:rsidP="00242C0F">
      <w:pPr>
        <w:jc w:val="both"/>
        <w:rPr>
          <w:lang w:val="fr-FR"/>
        </w:rPr>
      </w:pPr>
    </w:p>
    <w:p w14:paraId="43A555FE" w14:textId="77777777" w:rsidR="00EE51B9" w:rsidRDefault="00EE51B9" w:rsidP="00EE51B9">
      <w:pPr>
        <w:pStyle w:val="Heading2"/>
      </w:pPr>
      <w:r>
        <w:t>Périodisation</w:t>
      </w:r>
    </w:p>
    <w:p w14:paraId="38E0DAD9" w14:textId="77777777" w:rsidR="00EE51B9" w:rsidRDefault="00EE51B9" w:rsidP="00242C0F">
      <w:pPr>
        <w:jc w:val="both"/>
        <w:rPr>
          <w:lang w:val="fr-FR"/>
        </w:rPr>
      </w:pPr>
    </w:p>
    <w:p w14:paraId="25388E0D" w14:textId="77777777" w:rsidR="00EE51B9" w:rsidRPr="00EE51B9" w:rsidRDefault="00EE51B9" w:rsidP="00EE51B9">
      <w:pPr>
        <w:pStyle w:val="Heading3"/>
      </w:pPr>
      <w:r>
        <w:t>Bronze final</w:t>
      </w:r>
    </w:p>
    <w:p w14:paraId="05AE4CB0" w14:textId="77777777" w:rsidR="00EE51B9" w:rsidRDefault="00944CDE" w:rsidP="00EE51B9">
      <w:pPr>
        <w:jc w:val="both"/>
        <w:rPr>
          <w:lang w:val="fr-FR"/>
        </w:rPr>
      </w:pPr>
      <w:r w:rsidRPr="0032190F">
        <w:rPr>
          <w:lang w:val="fr-FR"/>
        </w:rPr>
        <w:t xml:space="preserve">San Marti I : habitat du BF (BIB Musée d'Ampurias) </w:t>
      </w:r>
      <w:r w:rsidR="00EE51B9">
        <w:rPr>
          <w:lang w:val="fr-FR"/>
        </w:rPr>
        <w:t>Habitat de la fin de lâge du Bronze (BIB Ari com. pers.)</w:t>
      </w:r>
    </w:p>
    <w:p w14:paraId="0AC0A5C0" w14:textId="77777777" w:rsidR="00EE51B9" w:rsidRDefault="00EE51B9" w:rsidP="00EE51B9">
      <w:pPr>
        <w:jc w:val="both"/>
        <w:rPr>
          <w:lang w:val="fr-FR"/>
        </w:rPr>
      </w:pPr>
    </w:p>
    <w:p w14:paraId="1BA377DD" w14:textId="77777777" w:rsidR="00EE51B9" w:rsidRDefault="00EE51B9" w:rsidP="00EE51B9">
      <w:pPr>
        <w:jc w:val="both"/>
        <w:rPr>
          <w:lang w:val="fr-FR"/>
        </w:rPr>
      </w:pPr>
      <w:r w:rsidRPr="0032190F">
        <w:rPr>
          <w:lang w:val="fr-FR"/>
        </w:rPr>
        <w:t xml:space="preserve">Le site connait une occupation au </w:t>
      </w:r>
      <w:r>
        <w:rPr>
          <w:lang w:val="fr-FR"/>
        </w:rPr>
        <w:t>BF</w:t>
      </w:r>
      <w:r w:rsidRPr="0032190F">
        <w:rPr>
          <w:lang w:val="fr-FR"/>
        </w:rPr>
        <w:t xml:space="preserve"> 2-3a avec une datation du 10e – début 9e s. aec (BIB 1995 p. 71). Abandon de l’occupation au BF 3b, reprise de l’occupation dans la seconde moitié du 7e s. aec (BIB 1995 p. 71-72)</w:t>
      </w:r>
    </w:p>
    <w:p w14:paraId="693A2D34" w14:textId="77777777" w:rsidR="00EE51B9" w:rsidRDefault="00EE51B9" w:rsidP="00EE51B9">
      <w:pPr>
        <w:jc w:val="both"/>
        <w:rPr>
          <w:lang w:val="fr-FR"/>
        </w:rPr>
      </w:pPr>
    </w:p>
    <w:p w14:paraId="77E50E83" w14:textId="77777777" w:rsidR="00EE51B9" w:rsidRDefault="00EE51B9" w:rsidP="00EE51B9">
      <w:pPr>
        <w:pStyle w:val="Heading3"/>
      </w:pPr>
      <w:r>
        <w:t>Fer 1</w:t>
      </w:r>
    </w:p>
    <w:p w14:paraId="296AA3A3" w14:textId="77777777" w:rsidR="00EE51B9" w:rsidRDefault="00944CDE" w:rsidP="00EE51B9">
      <w:pPr>
        <w:jc w:val="both"/>
        <w:rPr>
          <w:lang w:val="fr-FR"/>
        </w:rPr>
      </w:pPr>
      <w:r w:rsidRPr="0032190F">
        <w:rPr>
          <w:lang w:val="fr-FR"/>
        </w:rPr>
        <w:t xml:space="preserve">San Marti II: habitat du Fer 1 (BIB Musée d'Ampurias) </w:t>
      </w:r>
      <w:r w:rsidR="00EE51B9" w:rsidRPr="000A7372">
        <w:rPr>
          <w:i/>
          <w:lang w:val="fr-FR"/>
        </w:rPr>
        <w:t>Poblat enclau colonial</w:t>
      </w:r>
      <w:r w:rsidR="00EE51B9">
        <w:rPr>
          <w:lang w:val="fr-FR"/>
        </w:rPr>
        <w:t xml:space="preserve"> du début de lâge du Fer (BIB Ari com. pers.)</w:t>
      </w:r>
    </w:p>
    <w:p w14:paraId="7B147B5A" w14:textId="77777777" w:rsidR="00EE51B9" w:rsidRDefault="00EE51B9" w:rsidP="00EE51B9">
      <w:pPr>
        <w:jc w:val="both"/>
        <w:rPr>
          <w:lang w:val="fr-FR"/>
        </w:rPr>
      </w:pPr>
    </w:p>
    <w:p w14:paraId="5BCD356A" w14:textId="77777777" w:rsidR="00EE51B9" w:rsidRDefault="00EE51B9" w:rsidP="00EE51B9">
      <w:pPr>
        <w:jc w:val="both"/>
        <w:rPr>
          <w:lang w:val="fr-FR"/>
        </w:rPr>
      </w:pPr>
    </w:p>
    <w:p w14:paraId="6A86F7F3" w14:textId="77777777" w:rsidR="00EE51B9" w:rsidRDefault="00EE51B9" w:rsidP="00242C0F">
      <w:pPr>
        <w:jc w:val="both"/>
        <w:rPr>
          <w:lang w:val="fr-FR"/>
        </w:rPr>
      </w:pPr>
    </w:p>
    <w:p w14:paraId="56E31A50" w14:textId="77777777" w:rsidR="00EE51B9" w:rsidRDefault="00EE51B9" w:rsidP="00EE51B9">
      <w:pPr>
        <w:pStyle w:val="Heading3"/>
      </w:pPr>
      <w:r>
        <w:t>MIA1</w:t>
      </w:r>
    </w:p>
    <w:p w14:paraId="617564A0" w14:textId="4AE3049F" w:rsidR="000A7372" w:rsidRPr="0032190F" w:rsidRDefault="000A7372" w:rsidP="00242C0F">
      <w:pPr>
        <w:jc w:val="both"/>
        <w:rPr>
          <w:lang w:val="fr-FR"/>
        </w:rPr>
      </w:pPr>
      <w:r>
        <w:rPr>
          <w:lang w:val="fr-FR"/>
        </w:rPr>
        <w:t xml:space="preserve">Oppidum du début de l'âge du </w:t>
      </w:r>
      <w:hyperlink r:id="rId5788" w:anchor="Cul_MIA1" w:history="1">
        <w:r w:rsidR="00EE51B9" w:rsidRPr="00EE51B9">
          <w:rPr>
            <w:rStyle w:val="Hyperlink"/>
            <w:lang w:val="fr-FR"/>
          </w:rPr>
          <w:t>MIA1</w:t>
        </w:r>
      </w:hyperlink>
      <w:r w:rsidR="00EE51B9">
        <w:rPr>
          <w:lang w:val="fr-FR"/>
        </w:rPr>
        <w:t xml:space="preserve"> </w:t>
      </w:r>
      <w:r>
        <w:rPr>
          <w:lang w:val="fr-FR"/>
        </w:rPr>
        <w:t>(BIB Ari com. pers.)</w:t>
      </w:r>
    </w:p>
    <w:p w14:paraId="6FA227BD" w14:textId="77777777" w:rsidR="005276D3" w:rsidRDefault="005276D3" w:rsidP="00242C0F">
      <w:pPr>
        <w:jc w:val="both"/>
        <w:rPr>
          <w:lang w:val="fr-FR"/>
        </w:rPr>
      </w:pPr>
    </w:p>
    <w:p w14:paraId="3ADB60CA" w14:textId="77777777" w:rsidR="00EE51B9" w:rsidRPr="0032190F" w:rsidRDefault="00EE51B9" w:rsidP="00EE51B9">
      <w:pPr>
        <w:pStyle w:val="Heading3"/>
      </w:pPr>
      <w:r>
        <w:t>Antiquité tardive</w:t>
      </w:r>
    </w:p>
    <w:p w14:paraId="0D1D0B37" w14:textId="77777777" w:rsidR="005036AD" w:rsidRDefault="005036AD" w:rsidP="00242C0F">
      <w:pPr>
        <w:jc w:val="both"/>
        <w:rPr>
          <w:lang w:val="fr-FR"/>
        </w:rPr>
      </w:pPr>
    </w:p>
    <w:p w14:paraId="2E43EAB0" w14:textId="30F7EB4B" w:rsidR="005036AD" w:rsidRPr="00A438D4" w:rsidRDefault="00000000" w:rsidP="005036AD">
      <w:pPr>
        <w:jc w:val="both"/>
        <w:rPr>
          <w:lang w:val="fr-FR"/>
        </w:rPr>
      </w:pPr>
      <w:hyperlink r:id="rId5789" w:anchor="Cul_Antiquite_tardive_geo_Esp_NE" w:history="1">
        <w:r w:rsidR="005036AD" w:rsidRPr="00A438D4">
          <w:rPr>
            <w:rStyle w:val="Hyperlink"/>
            <w:lang w:val="fr-FR"/>
          </w:rPr>
          <w:t>LA</w:t>
        </w:r>
      </w:hyperlink>
      <w:r w:rsidR="005036AD">
        <w:rPr>
          <w:lang w:val="fr-FR"/>
        </w:rPr>
        <w:t xml:space="preserve"> (Ari com.pers)</w:t>
      </w:r>
    </w:p>
    <w:p w14:paraId="7E8F3421" w14:textId="77777777" w:rsidR="005036AD" w:rsidRPr="0032190F" w:rsidRDefault="005036AD" w:rsidP="00242C0F">
      <w:pPr>
        <w:jc w:val="both"/>
        <w:rPr>
          <w:lang w:val="fr-FR"/>
        </w:rPr>
      </w:pPr>
    </w:p>
    <w:p w14:paraId="56CFE028" w14:textId="77777777" w:rsidR="00944CDE" w:rsidRPr="0032190F" w:rsidRDefault="00944CDE" w:rsidP="00242C0F">
      <w:pPr>
        <w:jc w:val="both"/>
        <w:rPr>
          <w:lang w:val="fr-FR"/>
        </w:rPr>
      </w:pPr>
    </w:p>
    <w:p w14:paraId="7FD73645" w14:textId="77777777" w:rsidR="00326D08" w:rsidRPr="0032190F" w:rsidRDefault="00326D08" w:rsidP="00426FF9">
      <w:pPr>
        <w:pStyle w:val="Heading1"/>
      </w:pPr>
      <w:r w:rsidRPr="0032190F">
        <w:t>PI DE LA LLIURA-VIDRERES</w:t>
      </w:r>
    </w:p>
    <w:p w14:paraId="7E49E9CD" w14:textId="77777777" w:rsidR="00326D08" w:rsidRPr="0032190F" w:rsidRDefault="00326D08" w:rsidP="00242C0F">
      <w:pPr>
        <w:jc w:val="both"/>
        <w:rPr>
          <w:lang w:val="fr-FR"/>
        </w:rPr>
      </w:pPr>
    </w:p>
    <w:p w14:paraId="749B5DAC" w14:textId="26E53D82" w:rsidR="00326D08" w:rsidRPr="0032190F" w:rsidRDefault="00326D08" w:rsidP="00242C0F">
      <w:pPr>
        <w:jc w:val="both"/>
        <w:rPr>
          <w:lang w:val="fr-FR"/>
        </w:rPr>
      </w:pPr>
      <w:r w:rsidRPr="0032190F">
        <w:rPr>
          <w:lang w:val="fr-FR"/>
        </w:rPr>
        <w:t xml:space="preserve">Nécropole à </w:t>
      </w:r>
      <w:hyperlink r:id="rId5790" w:anchor="Cul_Incineration" w:history="1">
        <w:r w:rsidR="002E057E" w:rsidRPr="002E057E">
          <w:rPr>
            <w:rStyle w:val="Hyperlink"/>
            <w:lang w:val="fr-FR"/>
          </w:rPr>
          <w:t>incinération</w:t>
        </w:r>
      </w:hyperlink>
      <w:r w:rsidR="002E057E">
        <w:rPr>
          <w:lang w:val="fr-FR"/>
        </w:rPr>
        <w:t xml:space="preserve"> </w:t>
      </w:r>
      <w:r w:rsidRPr="0032190F">
        <w:rPr>
          <w:lang w:val="fr-FR"/>
        </w:rPr>
        <w:t>de Pi de la Lliura-Vidreres (Girone, Catalogne) est contemporaine de la culture de Mailhac (E. Pons com. pers.)</w:t>
      </w:r>
    </w:p>
    <w:p w14:paraId="07658799" w14:textId="77777777" w:rsidR="00454D3E" w:rsidRPr="0032190F" w:rsidRDefault="00454D3E" w:rsidP="00242C0F">
      <w:pPr>
        <w:jc w:val="both"/>
        <w:rPr>
          <w:lang w:val="fr-FR"/>
        </w:rPr>
      </w:pPr>
    </w:p>
    <w:p w14:paraId="5D0FB2A6" w14:textId="77777777" w:rsidR="00454D3E" w:rsidRPr="0032190F" w:rsidRDefault="00454D3E" w:rsidP="00426FF9">
      <w:pPr>
        <w:pStyle w:val="Heading1"/>
      </w:pPr>
      <w:bookmarkStart w:id="2461" w:name="Sit_Paralli"/>
      <w:r w:rsidRPr="0032190F">
        <w:t>PARALLI</w:t>
      </w:r>
    </w:p>
    <w:bookmarkEnd w:id="2461"/>
    <w:p w14:paraId="3E4581BE" w14:textId="77777777" w:rsidR="00DA63F0" w:rsidRPr="0032190F" w:rsidRDefault="00B03529" w:rsidP="00242C0F">
      <w:pPr>
        <w:jc w:val="both"/>
        <w:rPr>
          <w:lang w:val="fr-FR"/>
        </w:rPr>
      </w:pPr>
      <w:r w:rsidRPr="0032190F">
        <w:rPr>
          <w:lang w:val="fr-FR"/>
        </w:rPr>
        <w:t>Parralli</w:t>
      </w:r>
    </w:p>
    <w:p w14:paraId="0B8F1E08" w14:textId="77777777" w:rsidR="00B03529" w:rsidRPr="0032190F" w:rsidRDefault="00B03529" w:rsidP="00B03529">
      <w:pPr>
        <w:rPr>
          <w:lang w:val="fr-FR"/>
        </w:rPr>
      </w:pPr>
    </w:p>
    <w:p w14:paraId="0C7FE1BD" w14:textId="08A2E9A2" w:rsidR="00B03529" w:rsidRPr="0032190F" w:rsidRDefault="00DA63F0" w:rsidP="00B03529">
      <w:pPr>
        <w:rPr>
          <w:lang w:val="fr-FR"/>
        </w:rPr>
      </w:pPr>
      <w:r w:rsidRPr="0032190F">
        <w:rPr>
          <w:lang w:val="fr-FR"/>
        </w:rPr>
        <w:lastRenderedPageBreak/>
        <w:t>Parral</w:t>
      </w:r>
      <w:r w:rsidR="002F0E37" w:rsidRPr="0032190F">
        <w:rPr>
          <w:lang w:val="fr-FR"/>
        </w:rPr>
        <w:t>lí</w:t>
      </w:r>
      <w:r w:rsidR="00B03529" w:rsidRPr="0032190F">
        <w:rPr>
          <w:lang w:val="fr-FR"/>
        </w:rPr>
        <w:t xml:space="preserve"> </w:t>
      </w:r>
      <w:r w:rsidRPr="0032190F">
        <w:rPr>
          <w:lang w:val="fr-FR"/>
        </w:rPr>
        <w:t>(</w:t>
      </w:r>
      <w:r w:rsidR="002F0E37" w:rsidRPr="0032190F">
        <w:rPr>
          <w:lang w:val="fr-FR"/>
        </w:rPr>
        <w:t>Empùries</w:t>
      </w:r>
      <w:r w:rsidR="00B03529" w:rsidRPr="0032190F">
        <w:rPr>
          <w:lang w:val="fr-FR"/>
        </w:rPr>
        <w:t>, Girone)</w:t>
      </w:r>
      <w:r w:rsidR="000D31FB">
        <w:rPr>
          <w:lang w:val="fr-FR"/>
        </w:rPr>
        <w:t>,</w:t>
      </w:r>
      <w:r w:rsidR="000D31FB" w:rsidRPr="000D31FB">
        <w:rPr>
          <w:lang w:val="fr-FR"/>
        </w:rPr>
        <w:t xml:space="preserve"> </w:t>
      </w:r>
      <w:r w:rsidR="000D31FB" w:rsidRPr="0032190F">
        <w:rPr>
          <w:lang w:val="fr-FR"/>
        </w:rPr>
        <w:t>côte du nord de la Catalogne</w:t>
      </w:r>
      <w:r w:rsidR="000D31FB">
        <w:rPr>
          <w:lang w:val="fr-FR"/>
        </w:rPr>
        <w:t>,</w:t>
      </w:r>
      <w:r w:rsidR="00B03529" w:rsidRPr="0032190F">
        <w:rPr>
          <w:lang w:val="fr-FR"/>
        </w:rPr>
        <w:t xml:space="preserve"> à proximité de </w:t>
      </w:r>
      <w:hyperlink r:id="rId5791" w:anchor="Sit_San_Marti" w:history="1">
        <w:r w:rsidR="00B03529" w:rsidRPr="0032190F">
          <w:rPr>
            <w:rStyle w:val="Hyperlink"/>
            <w:lang w:val="fr-FR"/>
          </w:rPr>
          <w:t>San Marti</w:t>
        </w:r>
      </w:hyperlink>
      <w:r w:rsidR="00944CDE" w:rsidRPr="0032190F">
        <w:rPr>
          <w:lang w:val="fr-FR"/>
        </w:rPr>
        <w:t xml:space="preserve"> (BIB 1995 p. 71), situé à embouchure du Ter (BIB Musée d'Ampurias) </w:t>
      </w:r>
    </w:p>
    <w:p w14:paraId="2103D86B" w14:textId="77777777" w:rsidR="00B03529" w:rsidRPr="0032190F" w:rsidRDefault="00B03529" w:rsidP="002F0E37">
      <w:pPr>
        <w:rPr>
          <w:lang w:val="fr-FR"/>
        </w:rPr>
      </w:pPr>
    </w:p>
    <w:p w14:paraId="2B9242A9" w14:textId="77777777" w:rsidR="00B03529" w:rsidRPr="0032190F" w:rsidRDefault="00B03529" w:rsidP="00B03529">
      <w:pPr>
        <w:pStyle w:val="Heading2"/>
      </w:pPr>
      <w:r w:rsidRPr="0032190F">
        <w:t>Paralli I</w:t>
      </w:r>
    </w:p>
    <w:p w14:paraId="2514134E" w14:textId="77777777" w:rsidR="00B03529" w:rsidRPr="0032190F" w:rsidRDefault="00B03529" w:rsidP="002F0E37">
      <w:pPr>
        <w:rPr>
          <w:lang w:val="fr-FR"/>
        </w:rPr>
      </w:pPr>
      <w:r w:rsidRPr="0032190F">
        <w:rPr>
          <w:lang w:val="fr-FR"/>
        </w:rPr>
        <w:t xml:space="preserve">habitat du BF (BIB Musée d'Ampurias) </w:t>
      </w:r>
    </w:p>
    <w:p w14:paraId="0E355CDF" w14:textId="77777777" w:rsidR="00B03529" w:rsidRPr="0032190F" w:rsidRDefault="00B03529" w:rsidP="002F0E37">
      <w:pPr>
        <w:rPr>
          <w:lang w:val="fr-FR"/>
        </w:rPr>
      </w:pPr>
    </w:p>
    <w:p w14:paraId="3038A011" w14:textId="77777777" w:rsidR="00B03529" w:rsidRPr="0032190F" w:rsidRDefault="00B03529" w:rsidP="00B03529">
      <w:pPr>
        <w:pStyle w:val="Heading2"/>
      </w:pPr>
      <w:r w:rsidRPr="0032190F">
        <w:t>Paralli II</w:t>
      </w:r>
    </w:p>
    <w:p w14:paraId="076189D7" w14:textId="52B6C113" w:rsidR="00B03529" w:rsidRPr="0032190F" w:rsidRDefault="00B03529" w:rsidP="00B03529">
      <w:pPr>
        <w:jc w:val="both"/>
        <w:rPr>
          <w:lang w:val="fr-FR"/>
        </w:rPr>
      </w:pPr>
      <w:r w:rsidRPr="0032190F">
        <w:rPr>
          <w:lang w:val="fr-FR"/>
        </w:rPr>
        <w:t xml:space="preserve">Nécropole du BF (BIB Musée d'Ampurias) La nécropole à </w:t>
      </w:r>
      <w:hyperlink r:id="rId5792" w:anchor="Cul_Incineration" w:history="1">
        <w:r w:rsidR="002E057E" w:rsidRPr="002E057E">
          <w:rPr>
            <w:rStyle w:val="Hyperlink"/>
            <w:lang w:val="fr-FR"/>
          </w:rPr>
          <w:t>incinération</w:t>
        </w:r>
      </w:hyperlink>
      <w:r w:rsidRPr="0032190F">
        <w:rPr>
          <w:lang w:val="fr-FR"/>
        </w:rPr>
        <w:t xml:space="preserve">, daté de la </w:t>
      </w:r>
      <w:hyperlink r:id="rId5793" w:anchor="Cul_Transition_Periode" w:history="1">
        <w:r w:rsidRPr="0032190F">
          <w:rPr>
            <w:rStyle w:val="Hyperlink"/>
            <w:lang w:val="fr-FR"/>
          </w:rPr>
          <w:t>« période de transition »</w:t>
        </w:r>
      </w:hyperlink>
      <w:r w:rsidRPr="0032190F">
        <w:rPr>
          <w:lang w:val="fr-FR"/>
        </w:rPr>
        <w:t xml:space="preserve"> (</w:t>
      </w:r>
      <w:r w:rsidR="000D31FB">
        <w:rPr>
          <w:lang w:val="fr-FR"/>
        </w:rPr>
        <w:t xml:space="preserve">BF </w:t>
      </w:r>
      <w:r w:rsidRPr="0032190F">
        <w:rPr>
          <w:lang w:val="fr-FR"/>
        </w:rPr>
        <w:t>–</w:t>
      </w:r>
      <w:r w:rsidR="000D31FB">
        <w:rPr>
          <w:lang w:val="fr-FR"/>
        </w:rPr>
        <w:t xml:space="preserve"> </w:t>
      </w:r>
      <w:r w:rsidRPr="0032190F">
        <w:rPr>
          <w:lang w:val="fr-FR"/>
        </w:rPr>
        <w:t>Fer</w:t>
      </w:r>
      <w:r w:rsidR="000D31FB">
        <w:rPr>
          <w:lang w:val="fr-FR"/>
        </w:rPr>
        <w:t xml:space="preserve"> 1), de Parrallí à Empúries. </w:t>
      </w:r>
      <w:r w:rsidRPr="0032190F">
        <w:rPr>
          <w:lang w:val="fr-FR"/>
        </w:rPr>
        <w:t>Traits « </w:t>
      </w:r>
      <w:hyperlink r:id="rId5794" w:anchor="Cul_Mailhac" w:history="1">
        <w:r w:rsidRPr="0032190F">
          <w:rPr>
            <w:rStyle w:val="Hyperlink"/>
            <w:lang w:val="fr-FR"/>
          </w:rPr>
          <w:t>mailhaciens</w:t>
        </w:r>
      </w:hyperlink>
      <w:r w:rsidRPr="0032190F">
        <w:rPr>
          <w:lang w:val="fr-FR"/>
        </w:rPr>
        <w:t xml:space="preserve"> » très marqués dans cette nécropole (BIB 1841 p. 106)</w:t>
      </w:r>
    </w:p>
    <w:p w14:paraId="43F1B288" w14:textId="77777777" w:rsidR="00B03529" w:rsidRPr="0032190F" w:rsidRDefault="00B03529" w:rsidP="00B03529">
      <w:pPr>
        <w:jc w:val="both"/>
        <w:rPr>
          <w:lang w:val="fr-FR"/>
        </w:rPr>
      </w:pPr>
      <w:r w:rsidRPr="0032190F">
        <w:rPr>
          <w:lang w:val="fr-FR"/>
        </w:rPr>
        <w:t>Nécropole datée des 9e-8e s. aec (BIB 1995 p. 71)</w:t>
      </w:r>
    </w:p>
    <w:p w14:paraId="2A5AD271" w14:textId="77777777" w:rsidR="00B03529" w:rsidRPr="0032190F" w:rsidRDefault="00B03529" w:rsidP="002F0E37">
      <w:pPr>
        <w:rPr>
          <w:lang w:val="fr-FR"/>
        </w:rPr>
      </w:pPr>
    </w:p>
    <w:p w14:paraId="7947F404" w14:textId="77777777" w:rsidR="002F0E37" w:rsidRPr="0032190F" w:rsidRDefault="002F0E37" w:rsidP="002F0E37">
      <w:pPr>
        <w:rPr>
          <w:lang w:val="fr-FR"/>
        </w:rPr>
      </w:pPr>
    </w:p>
    <w:p w14:paraId="58693BC8" w14:textId="77777777" w:rsidR="002F0E37" w:rsidRPr="0032190F" w:rsidRDefault="002F0E37" w:rsidP="00426FF9">
      <w:pPr>
        <w:pStyle w:val="Heading1"/>
      </w:pPr>
      <w:bookmarkStart w:id="2462" w:name="Sit_Ampurias"/>
      <w:r w:rsidRPr="0032190F">
        <w:t>AMPURIAS</w:t>
      </w:r>
    </w:p>
    <w:bookmarkEnd w:id="2462"/>
    <w:p w14:paraId="58274B16" w14:textId="77777777" w:rsidR="002F0E37" w:rsidRPr="008E17E6" w:rsidRDefault="002F0E37" w:rsidP="002F0E37">
      <w:pPr>
        <w:rPr>
          <w:sz w:val="20"/>
          <w:lang w:val="fr-FR"/>
        </w:rPr>
      </w:pPr>
      <w:r w:rsidRPr="008E17E6">
        <w:rPr>
          <w:sz w:val="20"/>
          <w:lang w:val="fr-FR"/>
        </w:rPr>
        <w:t>Emporion, Empùries, Empuries</w:t>
      </w:r>
    </w:p>
    <w:p w14:paraId="76786640" w14:textId="77777777" w:rsidR="002F0E37" w:rsidRPr="0032190F" w:rsidRDefault="002F0E37" w:rsidP="002F0E37">
      <w:pPr>
        <w:rPr>
          <w:lang w:val="fr-FR"/>
        </w:rPr>
      </w:pPr>
    </w:p>
    <w:p w14:paraId="03F7AE99" w14:textId="41F631CB" w:rsidR="004763A9" w:rsidRDefault="002F0E37" w:rsidP="004763A9">
      <w:pPr>
        <w:jc w:val="both"/>
        <w:rPr>
          <w:lang w:val="fr-FR"/>
        </w:rPr>
      </w:pPr>
      <w:r w:rsidRPr="0032190F">
        <w:rPr>
          <w:lang w:val="fr-FR"/>
        </w:rPr>
        <w:t xml:space="preserve">Ampurias </w:t>
      </w:r>
      <w:r w:rsidR="002A298C" w:rsidRPr="0032190F">
        <w:rPr>
          <w:lang w:val="fr-FR"/>
        </w:rPr>
        <w:t>(Empùries, Catalogne)</w:t>
      </w:r>
      <w:r w:rsidR="002A298C">
        <w:rPr>
          <w:lang w:val="fr-FR"/>
        </w:rPr>
        <w:t xml:space="preserve">, </w:t>
      </w:r>
      <w:r w:rsidR="00884767">
        <w:rPr>
          <w:lang w:val="fr-FR"/>
        </w:rPr>
        <w:t xml:space="preserve">située </w:t>
      </w:r>
      <w:r w:rsidR="002A298C">
        <w:rPr>
          <w:lang w:val="fr-FR"/>
        </w:rPr>
        <w:t xml:space="preserve">sur le </w:t>
      </w:r>
      <w:hyperlink r:id="rId5795" w:anchor="Sit_Chemin_Empories" w:history="1">
        <w:r w:rsidR="002A298C" w:rsidRPr="002A298C">
          <w:rPr>
            <w:rStyle w:val="Hyperlink"/>
            <w:lang w:val="fr-FR"/>
          </w:rPr>
          <w:t>chemin d'Empuries</w:t>
        </w:r>
      </w:hyperlink>
      <w:r w:rsidR="002A298C">
        <w:rPr>
          <w:lang w:val="fr-FR"/>
        </w:rPr>
        <w:t>,</w:t>
      </w:r>
      <w:r w:rsidRPr="0032190F">
        <w:rPr>
          <w:lang w:val="fr-FR"/>
        </w:rPr>
        <w:t xml:space="preserve"> est </w:t>
      </w:r>
      <w:r w:rsidR="00884767">
        <w:rPr>
          <w:lang w:val="fr-FR"/>
        </w:rPr>
        <w:t xml:space="preserve">un </w:t>
      </w:r>
      <w:hyperlink r:id="rId5796" w:anchor="Cul_Proto_Soc_Habitat_Emporion" w:history="1">
        <w:r w:rsidR="00884767" w:rsidRPr="00884767">
          <w:rPr>
            <w:rStyle w:val="Hyperlink"/>
            <w:lang w:val="fr-FR"/>
          </w:rPr>
          <w:t>emporion</w:t>
        </w:r>
      </w:hyperlink>
      <w:r w:rsidR="00884767" w:rsidRPr="00884767">
        <w:rPr>
          <w:lang w:val="fr-FR"/>
        </w:rPr>
        <w:t xml:space="preserve"> </w:t>
      </w:r>
      <w:r w:rsidRPr="0032190F">
        <w:rPr>
          <w:lang w:val="fr-FR"/>
        </w:rPr>
        <w:t>fond</w:t>
      </w:r>
      <w:r w:rsidR="00884767">
        <w:rPr>
          <w:lang w:val="fr-FR"/>
        </w:rPr>
        <w:t xml:space="preserve">é par les </w:t>
      </w:r>
      <w:hyperlink r:id="rId5797" w:anchor="Cul_Phoceens" w:history="1">
        <w:r w:rsidR="00884767">
          <w:rPr>
            <w:rStyle w:val="Hyperlink"/>
            <w:lang w:val="fr-FR"/>
          </w:rPr>
          <w:t>P</w:t>
        </w:r>
        <w:r w:rsidR="00944CDE" w:rsidRPr="0032190F">
          <w:rPr>
            <w:rStyle w:val="Hyperlink"/>
            <w:lang w:val="fr-FR"/>
          </w:rPr>
          <w:t>hocéen</w:t>
        </w:r>
        <w:r w:rsidR="00884767">
          <w:rPr>
            <w:rStyle w:val="Hyperlink"/>
            <w:lang w:val="fr-FR"/>
          </w:rPr>
          <w:t>s</w:t>
        </w:r>
      </w:hyperlink>
      <w:r w:rsidR="00944CDE" w:rsidRPr="0032190F">
        <w:rPr>
          <w:lang w:val="fr-FR"/>
        </w:rPr>
        <w:t xml:space="preserve"> </w:t>
      </w:r>
      <w:r w:rsidRPr="0032190F">
        <w:rPr>
          <w:lang w:val="fr-FR"/>
        </w:rPr>
        <w:t>vers -600 aec (BIB 1995 p. 72)</w:t>
      </w:r>
      <w:r w:rsidR="00884767">
        <w:rPr>
          <w:lang w:val="fr-FR"/>
        </w:rPr>
        <w:t>,</w:t>
      </w:r>
      <w:r w:rsidR="004027E9" w:rsidRPr="0032190F">
        <w:rPr>
          <w:lang w:val="fr-FR"/>
        </w:rPr>
        <w:t xml:space="preserve"> fondé en 575 par des </w:t>
      </w:r>
      <w:hyperlink r:id="rId5798" w:anchor="Cul_Ioniens" w:history="1">
        <w:r w:rsidR="004027E9" w:rsidRPr="0032190F">
          <w:rPr>
            <w:rStyle w:val="Hyperlink"/>
            <w:lang w:val="fr-FR"/>
          </w:rPr>
          <w:t>Ioniens</w:t>
        </w:r>
      </w:hyperlink>
      <w:r w:rsidR="004027E9" w:rsidRPr="0032190F">
        <w:rPr>
          <w:lang w:val="fr-FR"/>
        </w:rPr>
        <w:t xml:space="preserve"> (BIB E. Pons in BIB 2540)</w:t>
      </w:r>
      <w:r w:rsidR="00884767">
        <w:rPr>
          <w:lang w:val="fr-FR"/>
        </w:rPr>
        <w:t>, f</w:t>
      </w:r>
      <w:r w:rsidR="0022014E" w:rsidRPr="0032190F">
        <w:rPr>
          <w:lang w:val="fr-FR"/>
        </w:rPr>
        <w:t>ondé à la fin du 7e et début du 6e s. aec (BIB "Territorio, poblament a plana occidentale ...", 2017, groupe d'archéologie du Ponent)</w:t>
      </w:r>
      <w:r w:rsidR="00884767" w:rsidRPr="00884767">
        <w:rPr>
          <w:lang w:val="fr-FR"/>
        </w:rPr>
        <w:t xml:space="preserve"> </w:t>
      </w:r>
      <w:r w:rsidR="00884767" w:rsidRPr="0032190F">
        <w:rPr>
          <w:lang w:val="fr-FR"/>
        </w:rPr>
        <w:t xml:space="preserve">Colonisation de l'île de </w:t>
      </w:r>
      <w:hyperlink r:id="rId5799" w:anchor="Sit_San_Marti" w:history="1">
        <w:r w:rsidR="008E17E6" w:rsidRPr="008E17E6">
          <w:rPr>
            <w:rStyle w:val="Hyperlink"/>
            <w:lang w:val="fr-FR"/>
          </w:rPr>
          <w:t>San Marti</w:t>
        </w:r>
      </w:hyperlink>
      <w:r w:rsidR="008E17E6">
        <w:rPr>
          <w:lang w:val="fr-FR"/>
        </w:rPr>
        <w:t xml:space="preserve"> </w:t>
      </w:r>
      <w:r w:rsidR="00884767" w:rsidRPr="0032190F">
        <w:rPr>
          <w:lang w:val="fr-FR"/>
        </w:rPr>
        <w:t xml:space="preserve">et d'une fondation sur la terre ferme appelée </w:t>
      </w:r>
      <w:r w:rsidR="00884767" w:rsidRPr="00884767">
        <w:rPr>
          <w:i/>
          <w:lang w:val="fr-FR"/>
        </w:rPr>
        <w:t>Neapolis</w:t>
      </w:r>
      <w:r w:rsidR="00884767" w:rsidRPr="0032190F">
        <w:rPr>
          <w:lang w:val="fr-FR"/>
        </w:rPr>
        <w:t xml:space="preserve"> par les archéologues (BIB Musée d'Ampurias) v. </w:t>
      </w:r>
      <w:hyperlink r:id="rId5800" w:anchor="Sit_Paralli" w:history="1">
        <w:r w:rsidR="00884767" w:rsidRPr="008E17E6">
          <w:rPr>
            <w:rStyle w:val="Hyperlink"/>
            <w:lang w:val="fr-FR"/>
          </w:rPr>
          <w:t>Paralli</w:t>
        </w:r>
      </w:hyperlink>
      <w:r w:rsidR="00884767" w:rsidRPr="0032190F">
        <w:rPr>
          <w:lang w:val="fr-FR"/>
        </w:rPr>
        <w:t xml:space="preserve">, </w:t>
      </w:r>
      <w:hyperlink r:id="rId5801" w:anchor="Sit_Vilanera" w:history="1">
        <w:r w:rsidR="00884767" w:rsidRPr="00EE51B9">
          <w:rPr>
            <w:rStyle w:val="Hyperlink"/>
            <w:lang w:val="fr-FR"/>
          </w:rPr>
          <w:t>Vilanera</w:t>
        </w:r>
      </w:hyperlink>
      <w:r w:rsidR="00884767" w:rsidRPr="0032190F">
        <w:rPr>
          <w:lang w:val="fr-FR"/>
        </w:rPr>
        <w:t>, etc. (BIB 1995)</w:t>
      </w:r>
      <w:r w:rsidR="00EE51B9">
        <w:rPr>
          <w:lang w:val="fr-FR"/>
        </w:rPr>
        <w:t xml:space="preserve"> </w:t>
      </w:r>
      <w:r w:rsidR="004763A9" w:rsidRPr="0032190F">
        <w:rPr>
          <w:lang w:val="fr-FR"/>
        </w:rPr>
        <w:t xml:space="preserve">Son aire d'influence s'entend jusqu'à </w:t>
      </w:r>
      <w:hyperlink r:id="rId5802" w:anchor="Sit_Pontos" w:history="1">
        <w:r w:rsidR="00EE51B9" w:rsidRPr="00EE51B9">
          <w:rPr>
            <w:rStyle w:val="Hyperlink"/>
            <w:lang w:val="fr-FR"/>
          </w:rPr>
          <w:t>Pontos</w:t>
        </w:r>
      </w:hyperlink>
      <w:r w:rsidR="004763A9" w:rsidRPr="0032190F">
        <w:rPr>
          <w:lang w:val="fr-FR"/>
        </w:rPr>
        <w:t xml:space="preserve"> (BIB E. Pons in BIB 2540)</w:t>
      </w:r>
    </w:p>
    <w:p w14:paraId="4FF1D51C" w14:textId="77777777" w:rsidR="00522D10" w:rsidRDefault="00522D10" w:rsidP="002F0E37">
      <w:pPr>
        <w:jc w:val="both"/>
        <w:rPr>
          <w:lang w:val="fr-FR"/>
        </w:rPr>
      </w:pPr>
    </w:p>
    <w:p w14:paraId="0B896F7D" w14:textId="5E9FF005" w:rsidR="004763A9" w:rsidRDefault="009F2B4E" w:rsidP="004763A9">
      <w:pPr>
        <w:pStyle w:val="Heading2"/>
      </w:pPr>
      <w:r>
        <w:t>p</w:t>
      </w:r>
      <w:r w:rsidR="004763A9">
        <w:t>ériodes</w:t>
      </w:r>
    </w:p>
    <w:p w14:paraId="3286B97F" w14:textId="77777777" w:rsidR="004763A9" w:rsidRDefault="004763A9" w:rsidP="004763A9">
      <w:pPr>
        <w:rPr>
          <w:lang w:val="fr-FR"/>
        </w:rPr>
      </w:pPr>
    </w:p>
    <w:p w14:paraId="7587019E" w14:textId="77777777" w:rsidR="004763A9" w:rsidRDefault="004763A9" w:rsidP="004763A9">
      <w:pPr>
        <w:pStyle w:val="Heading3"/>
      </w:pPr>
      <w:r w:rsidRPr="004763A9">
        <w:t>Grecque</w:t>
      </w:r>
    </w:p>
    <w:p w14:paraId="57560B59" w14:textId="77777777" w:rsidR="005036AD" w:rsidRDefault="005036AD" w:rsidP="004763A9">
      <w:pPr>
        <w:jc w:val="both"/>
        <w:rPr>
          <w:lang w:val="fr-FR"/>
        </w:rPr>
      </w:pPr>
    </w:p>
    <w:p w14:paraId="1AFE4667" w14:textId="77777777" w:rsidR="005036AD" w:rsidRDefault="005036AD" w:rsidP="005036AD">
      <w:pPr>
        <w:pStyle w:val="Heading3"/>
      </w:pPr>
      <w:bookmarkStart w:id="2463" w:name="Sit_Ampurias_per_MIA1"/>
      <w:r>
        <w:t>MIA1</w:t>
      </w:r>
      <w:bookmarkEnd w:id="2463"/>
    </w:p>
    <w:p w14:paraId="27DF9491" w14:textId="17FBBFA3" w:rsidR="005036AD" w:rsidRDefault="005036AD" w:rsidP="004763A9">
      <w:pPr>
        <w:jc w:val="both"/>
        <w:rPr>
          <w:lang w:val="fr-FR"/>
        </w:rPr>
      </w:pPr>
      <w:r>
        <w:rPr>
          <w:lang w:val="fr-FR"/>
        </w:rPr>
        <w:t xml:space="preserve">Site du </w:t>
      </w:r>
      <w:hyperlink r:id="rId5803" w:anchor="Cul_MIA1" w:history="1">
        <w:r w:rsidRPr="005036AD">
          <w:rPr>
            <w:rStyle w:val="Hyperlink"/>
            <w:lang w:val="fr-FR"/>
          </w:rPr>
          <w:t>MIA1</w:t>
        </w:r>
      </w:hyperlink>
      <w:r>
        <w:rPr>
          <w:lang w:val="fr-FR"/>
        </w:rPr>
        <w:t xml:space="preserve"> (Ari com.pers)</w:t>
      </w:r>
    </w:p>
    <w:p w14:paraId="47534C87" w14:textId="77777777" w:rsidR="004763A9" w:rsidRDefault="004763A9" w:rsidP="004763A9">
      <w:pPr>
        <w:rPr>
          <w:lang w:val="fr-FR"/>
        </w:rPr>
      </w:pPr>
    </w:p>
    <w:p w14:paraId="61ABA651" w14:textId="77777777" w:rsidR="008E17E6" w:rsidRPr="005036AD" w:rsidRDefault="008E17E6" w:rsidP="008E17E6">
      <w:pPr>
        <w:pStyle w:val="Heading4"/>
      </w:pPr>
      <w:r w:rsidRPr="005036AD">
        <w:t>stèle de guerrier</w:t>
      </w:r>
    </w:p>
    <w:p w14:paraId="11185203" w14:textId="1716369E" w:rsidR="008E17E6" w:rsidRPr="0032190F" w:rsidRDefault="008E17E6" w:rsidP="008E17E6">
      <w:pPr>
        <w:jc w:val="both"/>
        <w:rPr>
          <w:lang w:val="fr-FR"/>
        </w:rPr>
      </w:pPr>
      <w:r w:rsidRPr="0032190F">
        <w:rPr>
          <w:lang w:val="fr-FR"/>
        </w:rPr>
        <w:t xml:space="preserve">Découverte d'une stèle de guerrier datée du 6e aec, </w:t>
      </w:r>
      <w:r w:rsidRPr="008E17E6">
        <w:rPr>
          <w:i/>
          <w:lang w:val="fr-FR"/>
        </w:rPr>
        <w:t>représentant un casque corinthien</w:t>
      </w:r>
      <w:r w:rsidRPr="0032190F">
        <w:rPr>
          <w:lang w:val="fr-FR"/>
        </w:rPr>
        <w:t xml:space="preserve">, une </w:t>
      </w:r>
      <w:hyperlink r:id="rId5804" w:anchor="Typ_Arm_Lance" w:history="1">
        <w:r w:rsidR="00DE55E6" w:rsidRPr="00DE55E6">
          <w:rPr>
            <w:rStyle w:val="Hyperlink"/>
            <w:lang w:val="fr-FR"/>
          </w:rPr>
          <w:t>lance</w:t>
        </w:r>
      </w:hyperlink>
      <w:r w:rsidR="00DE55E6" w:rsidRPr="00DE55E6">
        <w:rPr>
          <w:lang w:val="fr-FR"/>
        </w:rPr>
        <w:t xml:space="preserve"> </w:t>
      </w:r>
      <w:r w:rsidRPr="0032190F">
        <w:rPr>
          <w:lang w:val="fr-FR"/>
        </w:rPr>
        <w:t>en fer (</w:t>
      </w:r>
      <w:r w:rsidRPr="0032190F">
        <w:rPr>
          <w:i/>
          <w:lang w:val="fr-FR"/>
        </w:rPr>
        <w:t>soleferreum</w:t>
      </w:r>
      <w:r w:rsidRPr="0032190F">
        <w:rPr>
          <w:lang w:val="fr-FR"/>
        </w:rPr>
        <w:t xml:space="preserve">) enroulée sur elle-même comme dans les rites ibères (BIB Musée d'Ampurias) </w:t>
      </w:r>
    </w:p>
    <w:p w14:paraId="6D0EF5BC" w14:textId="4D8D3DF7" w:rsidR="008E17E6" w:rsidRDefault="008E17E6" w:rsidP="008E17E6">
      <w:pPr>
        <w:jc w:val="both"/>
        <w:rPr>
          <w:lang w:val="fr-FR"/>
        </w:rPr>
      </w:pPr>
      <w:r w:rsidRPr="0032190F">
        <w:rPr>
          <w:lang w:val="fr-FR"/>
        </w:rPr>
        <w:t>Existe un // avec le site plus tardif (époque ibérique) d’</w:t>
      </w:r>
      <w:hyperlink r:id="rId5805" w:anchor="Sit_Ullastret" w:history="1">
        <w:r w:rsidRPr="0032190F">
          <w:rPr>
            <w:rStyle w:val="Hyperlink"/>
            <w:lang w:val="fr-FR"/>
          </w:rPr>
          <w:t>Ullastret</w:t>
        </w:r>
      </w:hyperlink>
      <w:r w:rsidRPr="0032190F">
        <w:rPr>
          <w:lang w:val="fr-FR"/>
        </w:rPr>
        <w:t xml:space="preserve"> situé à 15 km de là (BIB 1995 p. 72)</w:t>
      </w:r>
    </w:p>
    <w:p w14:paraId="71F6136C" w14:textId="77777777" w:rsidR="008E17E6" w:rsidRDefault="008E17E6" w:rsidP="008E17E6">
      <w:pPr>
        <w:jc w:val="both"/>
        <w:rPr>
          <w:lang w:val="fr-FR"/>
        </w:rPr>
      </w:pPr>
      <w:r>
        <w:rPr>
          <w:lang w:val="fr-FR"/>
        </w:rPr>
        <w:t xml:space="preserve">Stèle </w:t>
      </w:r>
      <w:r w:rsidRPr="00522D10">
        <w:rPr>
          <w:lang w:val="fr-FR"/>
        </w:rPr>
        <w:t>dépourvu de figure anthropomorphe,</w:t>
      </w:r>
      <w:r>
        <w:rPr>
          <w:lang w:val="fr-FR"/>
        </w:rPr>
        <w:t xml:space="preserve"> </w:t>
      </w:r>
      <w:r w:rsidRPr="00522D10">
        <w:rPr>
          <w:lang w:val="fr-FR"/>
        </w:rPr>
        <w:t>mais décoré de chaque côté avec l’image incisée</w:t>
      </w:r>
      <w:r>
        <w:rPr>
          <w:lang w:val="fr-FR"/>
        </w:rPr>
        <w:t xml:space="preserve"> </w:t>
      </w:r>
      <w:r w:rsidRPr="00522D10">
        <w:rPr>
          <w:lang w:val="fr-FR"/>
        </w:rPr>
        <w:t xml:space="preserve">d’un </w:t>
      </w:r>
      <w:r w:rsidRPr="002A298C">
        <w:rPr>
          <w:i/>
          <w:lang w:val="fr-FR"/>
        </w:rPr>
        <w:t>soliferreum</w:t>
      </w:r>
      <w:r w:rsidRPr="00522D10">
        <w:rPr>
          <w:lang w:val="fr-FR"/>
        </w:rPr>
        <w:t>, lequel n’est pas accompagné d’un</w:t>
      </w:r>
      <w:r>
        <w:rPr>
          <w:lang w:val="fr-FR"/>
        </w:rPr>
        <w:t xml:space="preserve"> </w:t>
      </w:r>
      <w:r w:rsidRPr="00522D10">
        <w:rPr>
          <w:lang w:val="fr-FR"/>
        </w:rPr>
        <w:t>casque, contrairement à ce qui avait été suggéré initialement</w:t>
      </w:r>
      <w:r>
        <w:rPr>
          <w:lang w:val="fr-FR"/>
        </w:rPr>
        <w:t xml:space="preserve"> </w:t>
      </w:r>
      <w:r w:rsidRPr="00522D10">
        <w:rPr>
          <w:lang w:val="fr-FR"/>
        </w:rPr>
        <w:t>(Sanmartí 1983 ; Domínguez-Monedero 1994).</w:t>
      </w:r>
      <w:r>
        <w:rPr>
          <w:lang w:val="fr-FR"/>
        </w:rPr>
        <w:t xml:space="preserve"> </w:t>
      </w:r>
      <w:r w:rsidRPr="00522D10">
        <w:rPr>
          <w:lang w:val="fr-FR"/>
        </w:rPr>
        <w:t>Cette stèle est à rapprocher probablement d’exemplaires</w:t>
      </w:r>
      <w:r>
        <w:rPr>
          <w:lang w:val="fr-FR"/>
        </w:rPr>
        <w:t xml:space="preserve"> </w:t>
      </w:r>
      <w:r w:rsidRPr="00522D10">
        <w:rPr>
          <w:lang w:val="fr-FR"/>
        </w:rPr>
        <w:t>trouvés au nord des Pyrénées. Bien qu’imprécise, sa datation</w:t>
      </w:r>
      <w:r>
        <w:rPr>
          <w:lang w:val="fr-FR"/>
        </w:rPr>
        <w:t xml:space="preserve"> </w:t>
      </w:r>
      <w:r w:rsidRPr="00522D10">
        <w:rPr>
          <w:lang w:val="fr-FR"/>
        </w:rPr>
        <w:t xml:space="preserve">nous semble devoir être rapportée à la fin </w:t>
      </w:r>
      <w:r>
        <w:rPr>
          <w:lang w:val="fr-FR"/>
        </w:rPr>
        <w:t>du Fer 1</w:t>
      </w:r>
      <w:r w:rsidRPr="00522D10">
        <w:rPr>
          <w:lang w:val="fr-FR"/>
        </w:rPr>
        <w:t xml:space="preserve"> et aux débuts de la culture ibérique </w:t>
      </w:r>
      <w:r w:rsidR="00EE51B9">
        <w:rPr>
          <w:lang w:val="fr-FR"/>
        </w:rPr>
        <w:t xml:space="preserve">(I. ancien) </w:t>
      </w:r>
      <w:r w:rsidRPr="00522D10">
        <w:rPr>
          <w:lang w:val="fr-FR"/>
        </w:rPr>
        <w:t>dans</w:t>
      </w:r>
      <w:r>
        <w:rPr>
          <w:lang w:val="fr-FR"/>
        </w:rPr>
        <w:t xml:space="preserve"> </w:t>
      </w:r>
      <w:r w:rsidRPr="00522D10">
        <w:rPr>
          <w:lang w:val="fr-FR"/>
        </w:rPr>
        <w:t>le nord-est, vers le VIe s. av. J.-C. ;</w:t>
      </w:r>
      <w:r>
        <w:rPr>
          <w:lang w:val="fr-FR"/>
        </w:rPr>
        <w:t xml:space="preserve"> (BIB 2867)</w:t>
      </w:r>
    </w:p>
    <w:p w14:paraId="08540642" w14:textId="77777777" w:rsidR="008E17E6" w:rsidRPr="004763A9" w:rsidRDefault="008E17E6" w:rsidP="004763A9">
      <w:pPr>
        <w:rPr>
          <w:lang w:val="fr-FR"/>
        </w:rPr>
      </w:pPr>
    </w:p>
    <w:p w14:paraId="1A80B45F" w14:textId="77777777" w:rsidR="004763A9" w:rsidRDefault="004763A9" w:rsidP="002F0E37">
      <w:pPr>
        <w:jc w:val="both"/>
        <w:rPr>
          <w:lang w:val="fr-FR"/>
        </w:rPr>
      </w:pPr>
    </w:p>
    <w:p w14:paraId="5694624C" w14:textId="77777777" w:rsidR="004763A9" w:rsidRDefault="004763A9" w:rsidP="004763A9">
      <w:pPr>
        <w:pStyle w:val="Heading3"/>
      </w:pPr>
      <w:r>
        <w:t>Romaine</w:t>
      </w:r>
    </w:p>
    <w:p w14:paraId="158BE9E2" w14:textId="7F197132" w:rsidR="00944CDE" w:rsidRPr="0032190F" w:rsidRDefault="00944CDE" w:rsidP="002F0E37">
      <w:pPr>
        <w:jc w:val="both"/>
        <w:rPr>
          <w:lang w:val="fr-FR"/>
        </w:rPr>
      </w:pPr>
      <w:r w:rsidRPr="0032190F">
        <w:rPr>
          <w:lang w:val="fr-FR"/>
        </w:rPr>
        <w:t>En 218 aec</w:t>
      </w:r>
      <w:r w:rsidR="004763A9">
        <w:rPr>
          <w:lang w:val="fr-FR"/>
        </w:rPr>
        <w:t xml:space="preserve">, au début de la </w:t>
      </w:r>
      <w:hyperlink r:id="rId5806" w:anchor="Cul_Punique_Guerres_2" w:history="1">
        <w:r w:rsidR="004763A9" w:rsidRPr="004763A9">
          <w:rPr>
            <w:rStyle w:val="Hyperlink"/>
            <w:lang w:val="fr-FR"/>
          </w:rPr>
          <w:t>2e guerre punique</w:t>
        </w:r>
      </w:hyperlink>
      <w:r w:rsidRPr="0032190F">
        <w:rPr>
          <w:lang w:val="fr-FR"/>
        </w:rPr>
        <w:t xml:space="preserve">, les </w:t>
      </w:r>
      <w:hyperlink r:id="rId5807" w:anchor="Cul_Rome" w:history="1">
        <w:r w:rsidRPr="0032190F">
          <w:rPr>
            <w:rStyle w:val="Hyperlink"/>
            <w:lang w:val="fr-FR"/>
          </w:rPr>
          <w:t>Romains</w:t>
        </w:r>
      </w:hyperlink>
      <w:r w:rsidRPr="0032190F">
        <w:rPr>
          <w:lang w:val="fr-FR"/>
        </w:rPr>
        <w:t xml:space="preserve"> sont à Emporion pour battre les Cart</w:t>
      </w:r>
      <w:r w:rsidR="00AF37E5" w:rsidRPr="0032190F">
        <w:rPr>
          <w:lang w:val="fr-FR"/>
        </w:rPr>
        <w:t>haginois (BIB Musée d'Ampurias)</w:t>
      </w:r>
      <w:r w:rsidR="004763A9">
        <w:rPr>
          <w:lang w:val="fr-FR"/>
        </w:rPr>
        <w:t xml:space="preserve"> </w:t>
      </w:r>
      <w:r w:rsidR="00AF37E5" w:rsidRPr="0032190F">
        <w:rPr>
          <w:lang w:val="fr-FR"/>
        </w:rPr>
        <w:t>La cité a connu son essor max au 2e aec.</w:t>
      </w:r>
      <w:r w:rsidR="00884767" w:rsidRPr="00884767">
        <w:rPr>
          <w:lang w:val="fr-FR"/>
        </w:rPr>
        <w:t xml:space="preserve"> </w:t>
      </w:r>
      <w:r w:rsidR="00884767" w:rsidRPr="0032190F">
        <w:rPr>
          <w:lang w:val="fr-FR"/>
        </w:rPr>
        <w:t>(BIB Musée d'Ampurias)</w:t>
      </w:r>
      <w:r w:rsidR="004763A9">
        <w:rPr>
          <w:lang w:val="fr-FR"/>
        </w:rPr>
        <w:t xml:space="preserve"> </w:t>
      </w:r>
      <w:r w:rsidRPr="0032190F">
        <w:rPr>
          <w:lang w:val="fr-FR"/>
        </w:rPr>
        <w:t>En 195 aec, installation d'un campement militaire romain à Emporion</w:t>
      </w:r>
      <w:r w:rsidR="00884767">
        <w:rPr>
          <w:lang w:val="fr-FR"/>
        </w:rPr>
        <w:t xml:space="preserve"> </w:t>
      </w:r>
      <w:r w:rsidR="00884767" w:rsidRPr="0032190F">
        <w:rPr>
          <w:lang w:val="fr-FR"/>
        </w:rPr>
        <w:t>(BIB Musée d'Ampurias)</w:t>
      </w:r>
      <w:r w:rsidR="004763A9">
        <w:rPr>
          <w:lang w:val="fr-FR"/>
        </w:rPr>
        <w:t xml:space="preserve"> </w:t>
      </w:r>
      <w:r w:rsidRPr="0032190F">
        <w:rPr>
          <w:lang w:val="fr-FR"/>
        </w:rPr>
        <w:t xml:space="preserve">Vers 100 aec, fondation de la ville romaine d'Empuries (BIB Musée d'Ampurias) </w:t>
      </w:r>
    </w:p>
    <w:p w14:paraId="339848A3" w14:textId="18EA8A47" w:rsidR="004027E9" w:rsidRDefault="004763A9" w:rsidP="00944CDE">
      <w:pPr>
        <w:jc w:val="both"/>
        <w:rPr>
          <w:lang w:val="fr-FR"/>
        </w:rPr>
      </w:pPr>
      <w:r w:rsidRPr="004763A9">
        <w:rPr>
          <w:lang w:val="fr-FR"/>
        </w:rPr>
        <w:lastRenderedPageBreak/>
        <w:t xml:space="preserve">Empúries est la deuxième ville romaine la plus importante, avec une superficie de vingt et un hectares. Mais, éloignée des principales voies de communication romaines, commence à décliner à partir du </w:t>
      </w:r>
      <w:r w:rsidR="00EE51B9">
        <w:rPr>
          <w:lang w:val="fr-FR"/>
        </w:rPr>
        <w:t>2e s. aec</w:t>
      </w:r>
      <w:r w:rsidRPr="004763A9">
        <w:rPr>
          <w:lang w:val="fr-FR"/>
        </w:rPr>
        <w:t xml:space="preserve"> </w:t>
      </w:r>
      <w:r>
        <w:rPr>
          <w:lang w:val="fr-FR"/>
        </w:rPr>
        <w:t>au profit</w:t>
      </w:r>
      <w:r w:rsidRPr="004763A9">
        <w:rPr>
          <w:lang w:val="fr-FR"/>
        </w:rPr>
        <w:t xml:space="preserve"> </w:t>
      </w:r>
      <w:r>
        <w:rPr>
          <w:lang w:val="fr-FR"/>
        </w:rPr>
        <w:t>de</w:t>
      </w:r>
      <w:r w:rsidRPr="004763A9">
        <w:rPr>
          <w:lang w:val="fr-FR"/>
        </w:rPr>
        <w:t xml:space="preserve"> </w:t>
      </w:r>
      <w:hyperlink r:id="rId5808" w:anchor="Sit_Barcino" w:history="1">
        <w:r w:rsidRPr="004763A9">
          <w:rPr>
            <w:rStyle w:val="Hyperlink"/>
            <w:lang w:val="fr-FR"/>
          </w:rPr>
          <w:t>Barcino</w:t>
        </w:r>
      </w:hyperlink>
      <w:r>
        <w:rPr>
          <w:lang w:val="fr-FR"/>
        </w:rPr>
        <w:t xml:space="preserve"> (internet)</w:t>
      </w:r>
    </w:p>
    <w:p w14:paraId="74275E44" w14:textId="77777777" w:rsidR="00EE51B9" w:rsidRDefault="00EE51B9" w:rsidP="00944CDE">
      <w:pPr>
        <w:jc w:val="both"/>
        <w:rPr>
          <w:lang w:val="fr-FR"/>
        </w:rPr>
      </w:pPr>
    </w:p>
    <w:p w14:paraId="25585ABB" w14:textId="309B3951" w:rsidR="00EE51B9" w:rsidRPr="0032190F" w:rsidRDefault="00000000" w:rsidP="00944CDE">
      <w:pPr>
        <w:jc w:val="both"/>
        <w:rPr>
          <w:lang w:val="fr-FR"/>
        </w:rPr>
      </w:pPr>
      <w:hyperlink r:id="rId5809" w:anchor="Cul_Rome_p_Empire_p_Ancien" w:history="1">
        <w:r w:rsidR="00EE51B9" w:rsidRPr="00CF6C26">
          <w:rPr>
            <w:rStyle w:val="Hyperlink"/>
            <w:lang w:val="fr-FR"/>
          </w:rPr>
          <w:t>ERE</w:t>
        </w:r>
      </w:hyperlink>
      <w:r w:rsidR="00EE51B9">
        <w:rPr>
          <w:lang w:val="fr-FR"/>
        </w:rPr>
        <w:t xml:space="preserve"> (Ari com.pers)</w:t>
      </w:r>
    </w:p>
    <w:p w14:paraId="499D6D82" w14:textId="77777777" w:rsidR="00884767" w:rsidRDefault="00884767" w:rsidP="00522D10">
      <w:pPr>
        <w:jc w:val="both"/>
        <w:rPr>
          <w:lang w:val="fr-FR"/>
        </w:rPr>
      </w:pPr>
    </w:p>
    <w:p w14:paraId="377EE932" w14:textId="77777777" w:rsidR="00884767" w:rsidRPr="005036AD" w:rsidRDefault="00884767" w:rsidP="008E17E6">
      <w:pPr>
        <w:pStyle w:val="Heading4"/>
      </w:pPr>
      <w:r w:rsidRPr="005036AD">
        <w:t>Religion</w:t>
      </w:r>
    </w:p>
    <w:p w14:paraId="1AC4FC42" w14:textId="77777777" w:rsidR="00884767" w:rsidRDefault="00884767" w:rsidP="00884767">
      <w:pPr>
        <w:jc w:val="both"/>
        <w:rPr>
          <w:lang w:val="fr-FR"/>
        </w:rPr>
      </w:pPr>
      <w:r w:rsidRPr="0032190F">
        <w:rPr>
          <w:lang w:val="fr-FR"/>
        </w:rPr>
        <w:t>A Empories, il existe un culte de la divinité Tutela par les Romains comme l'atteste une inscription commémorative du 1e aec-1 ec . Aussi, culte romain de Sabaci (divinité phrygienne) dont témoigne des plaques de bronze dé</w:t>
      </w:r>
      <w:r>
        <w:rPr>
          <w:lang w:val="fr-FR"/>
        </w:rPr>
        <w:t>c</w:t>
      </w:r>
      <w:r w:rsidRPr="0032190F">
        <w:rPr>
          <w:lang w:val="fr-FR"/>
        </w:rPr>
        <w:t>orées et une céramique décorée (avec figure de soleil, lune, lézard, tortue, serpent) du 1e s. ec (BIB Musée d'Ampurias) v. culte de Mithra (SS BIB). Culte d'Asclepios/Esculape/Serapis au 1e aec dont témoigne une dédicace à Serapis (BIB Musée d'Ampurias)</w:t>
      </w:r>
    </w:p>
    <w:p w14:paraId="120E2255" w14:textId="77777777" w:rsidR="00884767" w:rsidRDefault="00884767" w:rsidP="00884767">
      <w:pPr>
        <w:jc w:val="both"/>
        <w:rPr>
          <w:lang w:val="fr-FR"/>
        </w:rPr>
      </w:pPr>
    </w:p>
    <w:p w14:paraId="4347CCC1" w14:textId="5F2D03ED" w:rsidR="00884767" w:rsidRDefault="009F2B4E" w:rsidP="00884767">
      <w:pPr>
        <w:pStyle w:val="Heading2"/>
      </w:pPr>
      <w:r>
        <w:t>r</w:t>
      </w:r>
      <w:r w:rsidR="00884767">
        <w:t>épartition spatiale</w:t>
      </w:r>
    </w:p>
    <w:p w14:paraId="3486D298" w14:textId="77777777" w:rsidR="00884767" w:rsidRDefault="00884767" w:rsidP="00884767">
      <w:pPr>
        <w:jc w:val="both"/>
        <w:rPr>
          <w:lang w:val="fr-FR"/>
        </w:rPr>
      </w:pPr>
    </w:p>
    <w:p w14:paraId="3349D9D3" w14:textId="77777777" w:rsidR="00884767" w:rsidRDefault="00884767" w:rsidP="00884767">
      <w:pPr>
        <w:pStyle w:val="Heading3"/>
      </w:pPr>
      <w:bookmarkStart w:id="2464" w:name="Sit_Ampurias_spat_Mais_2B"/>
      <w:r>
        <w:t>Maison 2B</w:t>
      </w:r>
    </w:p>
    <w:bookmarkEnd w:id="2464"/>
    <w:p w14:paraId="33364DDE" w14:textId="77777777" w:rsidR="00884767" w:rsidRDefault="00884767" w:rsidP="00884767">
      <w:pPr>
        <w:jc w:val="both"/>
        <w:rPr>
          <w:lang w:val="fr-FR"/>
        </w:rPr>
      </w:pPr>
    </w:p>
    <w:p w14:paraId="45560BCC" w14:textId="2DE121BA" w:rsidR="00884767" w:rsidRPr="0032190F" w:rsidRDefault="00884767" w:rsidP="00884767">
      <w:pPr>
        <w:jc w:val="both"/>
        <w:rPr>
          <w:lang w:val="fr-FR"/>
        </w:rPr>
      </w:pPr>
      <w:r w:rsidRPr="0032190F">
        <w:rPr>
          <w:lang w:val="fr-FR"/>
        </w:rPr>
        <w:t xml:space="preserve">Découverte d'un </w:t>
      </w:r>
      <w:hyperlink r:id="rId5810" w:anchor="Cul_Art_lex_graffiti" w:history="1">
        <w:r w:rsidR="009F2B4E" w:rsidRPr="009F2B4E">
          <w:rPr>
            <w:rStyle w:val="Hyperlink"/>
            <w:lang w:val="fr-FR"/>
          </w:rPr>
          <w:t>graffiti</w:t>
        </w:r>
      </w:hyperlink>
      <w:r w:rsidR="009F2B4E" w:rsidRPr="009F2B4E">
        <w:rPr>
          <w:lang w:val="fr-FR"/>
        </w:rPr>
        <w:t xml:space="preserve"> </w:t>
      </w:r>
      <w:r w:rsidRPr="0032190F">
        <w:rPr>
          <w:lang w:val="fr-FR"/>
        </w:rPr>
        <w:t xml:space="preserve">de bateau dans la maison romaine 2B datée du 1e aec (BIB Musée d'Ampurias) </w:t>
      </w:r>
    </w:p>
    <w:p w14:paraId="110F7C43" w14:textId="77777777" w:rsidR="00884767" w:rsidRPr="0032190F" w:rsidRDefault="00884767" w:rsidP="00884767">
      <w:pPr>
        <w:jc w:val="both"/>
        <w:rPr>
          <w:lang w:val="fr-FR"/>
        </w:rPr>
      </w:pPr>
      <w:r w:rsidRPr="0032190F">
        <w:rPr>
          <w:lang w:val="fr-FR"/>
        </w:rPr>
        <w:t xml:space="preserve"> </w:t>
      </w:r>
    </w:p>
    <w:p w14:paraId="1A1EC014" w14:textId="77777777" w:rsidR="00884767" w:rsidRPr="007D4C7B" w:rsidRDefault="006702EA" w:rsidP="00426FF9">
      <w:pPr>
        <w:pStyle w:val="Heading1"/>
        <w:rPr>
          <w:lang w:val="es-ES"/>
        </w:rPr>
      </w:pPr>
      <w:bookmarkStart w:id="2465" w:name="Sit_Porcuna"/>
      <w:r w:rsidRPr="007D4C7B">
        <w:rPr>
          <w:lang w:val="es-ES"/>
        </w:rPr>
        <w:t>PORCUNA</w:t>
      </w:r>
    </w:p>
    <w:bookmarkEnd w:id="2465"/>
    <w:p w14:paraId="28BB7969" w14:textId="77777777" w:rsidR="006702EA" w:rsidRPr="0035562A" w:rsidRDefault="006702EA" w:rsidP="00522D10">
      <w:pPr>
        <w:jc w:val="both"/>
        <w:rPr>
          <w:lang w:val="es-ES"/>
        </w:rPr>
      </w:pPr>
    </w:p>
    <w:p w14:paraId="3B2D8930" w14:textId="5650D53E" w:rsidR="006702EA" w:rsidRDefault="006702EA" w:rsidP="00522D10">
      <w:pPr>
        <w:jc w:val="both"/>
        <w:rPr>
          <w:lang w:val="fr-FR"/>
        </w:rPr>
      </w:pPr>
      <w:r w:rsidRPr="0035562A">
        <w:rPr>
          <w:lang w:val="es-ES"/>
        </w:rPr>
        <w:t xml:space="preserve">Cerillo Blanco (Porcuna, Jaen). </w:t>
      </w:r>
      <w:r>
        <w:rPr>
          <w:lang w:val="fr-FR"/>
        </w:rPr>
        <w:t xml:space="preserve">Groupe sculptural en ronde-bosse, guerrier, cheval,... gr. </w:t>
      </w:r>
      <w:hyperlink r:id="rId5811" w:anchor="Cul_Steles_Epigraphes" w:history="1">
        <w:r w:rsidRPr="006702EA">
          <w:rPr>
            <w:rStyle w:val="Hyperlink"/>
            <w:lang w:val="fr-FR"/>
          </w:rPr>
          <w:t>stèles épigraphes</w:t>
        </w:r>
      </w:hyperlink>
      <w:r>
        <w:rPr>
          <w:lang w:val="fr-FR"/>
        </w:rPr>
        <w:t xml:space="preserve">, daté de ca. 450 aec </w:t>
      </w:r>
      <w:r w:rsidRPr="006702EA">
        <w:rPr>
          <w:lang w:val="fr-FR"/>
        </w:rPr>
        <w:t>(BIB 2051)</w:t>
      </w:r>
      <w:r>
        <w:rPr>
          <w:lang w:val="fr-FR"/>
        </w:rPr>
        <w:t>. Emprunt à la sculpture archaïque grecque (wiki)</w:t>
      </w:r>
    </w:p>
    <w:p w14:paraId="5CF4BA52" w14:textId="77777777" w:rsidR="006702EA" w:rsidRDefault="006702EA" w:rsidP="00522D10">
      <w:pPr>
        <w:jc w:val="both"/>
        <w:rPr>
          <w:lang w:val="fr-FR"/>
        </w:rPr>
      </w:pPr>
    </w:p>
    <w:p w14:paraId="339CCB5C" w14:textId="77777777" w:rsidR="006702EA" w:rsidRPr="0035562A" w:rsidRDefault="006702EA" w:rsidP="006702EA">
      <w:pPr>
        <w:pStyle w:val="Heading2"/>
        <w:rPr>
          <w:lang w:val="es-ES"/>
        </w:rPr>
      </w:pPr>
      <w:bookmarkStart w:id="2466" w:name="Sit_Porcuna_stele"/>
      <w:r w:rsidRPr="0035562A">
        <w:rPr>
          <w:lang w:val="es-ES"/>
        </w:rPr>
        <w:t>Stèles</w:t>
      </w:r>
    </w:p>
    <w:bookmarkEnd w:id="2466"/>
    <w:p w14:paraId="21324DA8" w14:textId="77777777" w:rsidR="006702EA" w:rsidRPr="0035562A" w:rsidRDefault="006702EA" w:rsidP="00522D10">
      <w:pPr>
        <w:jc w:val="both"/>
        <w:rPr>
          <w:lang w:val="es-ES"/>
        </w:rPr>
      </w:pPr>
    </w:p>
    <w:p w14:paraId="21D9F994" w14:textId="77777777" w:rsidR="006702EA" w:rsidRPr="0035562A" w:rsidRDefault="006702EA" w:rsidP="006702EA">
      <w:pPr>
        <w:pStyle w:val="Heading3"/>
        <w:rPr>
          <w:lang w:val="es-ES"/>
        </w:rPr>
      </w:pPr>
      <w:bookmarkStart w:id="2467" w:name="Sit_Porcuna_stele_Guerrero"/>
      <w:r w:rsidRPr="0035562A">
        <w:rPr>
          <w:lang w:val="es-ES"/>
        </w:rPr>
        <w:t>Guerrero de la doble armadura</w:t>
      </w:r>
    </w:p>
    <w:bookmarkEnd w:id="2467"/>
    <w:p w14:paraId="42486A8C" w14:textId="77777777" w:rsidR="006702EA" w:rsidRPr="0035562A" w:rsidRDefault="006702EA" w:rsidP="006702EA">
      <w:pPr>
        <w:rPr>
          <w:lang w:val="es-ES"/>
        </w:rPr>
      </w:pPr>
    </w:p>
    <w:p w14:paraId="6F2C5725" w14:textId="488FDF1E" w:rsidR="006702EA" w:rsidRPr="006702EA" w:rsidRDefault="006702EA" w:rsidP="006702EA">
      <w:pPr>
        <w:rPr>
          <w:lang w:val="fr-FR"/>
        </w:rPr>
      </w:pPr>
      <w:r>
        <w:rPr>
          <w:lang w:val="fr-FR"/>
        </w:rPr>
        <w:t xml:space="preserve">Première moitié du 5e aec (wiki). Personnage avec casque et </w:t>
      </w:r>
      <w:hyperlink r:id="rId5812" w:anchor="Cul_Art_TAC_T_t_cardiophylax" w:history="1">
        <w:r w:rsidR="00AE6FC9" w:rsidRPr="0012382C">
          <w:rPr>
            <w:rStyle w:val="Hyperlink"/>
            <w:lang w:val="fr-FR"/>
          </w:rPr>
          <w:t>cardiophylax</w:t>
        </w:r>
      </w:hyperlink>
      <w:r w:rsidR="00AE6FC9" w:rsidRPr="0032190F">
        <w:rPr>
          <w:lang w:val="fr-FR"/>
        </w:rPr>
        <w:t xml:space="preserve"> </w:t>
      </w:r>
      <w:r>
        <w:rPr>
          <w:lang w:val="fr-FR"/>
        </w:rPr>
        <w:t>(SS BIB)</w:t>
      </w:r>
    </w:p>
    <w:p w14:paraId="131821ED" w14:textId="77777777" w:rsidR="006702EA" w:rsidRDefault="006702EA" w:rsidP="00522D10">
      <w:pPr>
        <w:jc w:val="both"/>
        <w:rPr>
          <w:lang w:val="fr-FR"/>
        </w:rPr>
      </w:pPr>
    </w:p>
    <w:p w14:paraId="1FDA41C3" w14:textId="77777777" w:rsidR="006702EA" w:rsidRDefault="006702EA" w:rsidP="00426FF9">
      <w:pPr>
        <w:pStyle w:val="Heading1"/>
      </w:pPr>
      <w:bookmarkStart w:id="2468" w:name="Sit_Elche"/>
      <w:r>
        <w:t>ELCHE</w:t>
      </w:r>
      <w:bookmarkEnd w:id="2468"/>
    </w:p>
    <w:p w14:paraId="1319A651" w14:textId="77777777" w:rsidR="006702EA" w:rsidRDefault="006702EA" w:rsidP="00522D10">
      <w:pPr>
        <w:jc w:val="both"/>
        <w:rPr>
          <w:lang w:val="fr-FR"/>
        </w:rPr>
      </w:pPr>
    </w:p>
    <w:p w14:paraId="5A0E280C" w14:textId="404F8F82" w:rsidR="00522D10" w:rsidRDefault="006702EA" w:rsidP="00522D10">
      <w:pPr>
        <w:jc w:val="both"/>
        <w:rPr>
          <w:lang w:val="fr-FR"/>
        </w:rPr>
      </w:pPr>
      <w:r>
        <w:rPr>
          <w:lang w:val="fr-FR"/>
        </w:rPr>
        <w:t xml:space="preserve">Alicante. Groupe sculptural en ronde-bosse, gr. </w:t>
      </w:r>
      <w:hyperlink r:id="rId5813" w:anchor="Cul_Steles_Epigraphes" w:history="1">
        <w:r w:rsidRPr="006702EA">
          <w:rPr>
            <w:rStyle w:val="Hyperlink"/>
            <w:lang w:val="fr-FR"/>
          </w:rPr>
          <w:t>stèles épigraphes</w:t>
        </w:r>
      </w:hyperlink>
      <w:r>
        <w:rPr>
          <w:lang w:val="fr-FR"/>
        </w:rPr>
        <w:t xml:space="preserve"> daté de ca. 450 aec </w:t>
      </w:r>
      <w:r w:rsidRPr="006702EA">
        <w:rPr>
          <w:lang w:val="fr-FR"/>
        </w:rPr>
        <w:t>(BIB 2051)</w:t>
      </w:r>
    </w:p>
    <w:p w14:paraId="6C233E28" w14:textId="77777777" w:rsidR="006702EA" w:rsidRDefault="006702EA" w:rsidP="00522D10">
      <w:pPr>
        <w:jc w:val="both"/>
        <w:rPr>
          <w:lang w:val="fr-FR"/>
        </w:rPr>
      </w:pPr>
    </w:p>
    <w:p w14:paraId="1F1470A8" w14:textId="77777777" w:rsidR="006702EA" w:rsidRDefault="006702EA" w:rsidP="006702EA">
      <w:pPr>
        <w:pStyle w:val="Heading2"/>
      </w:pPr>
      <w:r>
        <w:t>Sculpture</w:t>
      </w:r>
    </w:p>
    <w:p w14:paraId="6E3294B3" w14:textId="77777777" w:rsidR="006702EA" w:rsidRDefault="006702EA" w:rsidP="00522D10">
      <w:pPr>
        <w:jc w:val="both"/>
        <w:rPr>
          <w:lang w:val="fr-FR"/>
        </w:rPr>
      </w:pPr>
    </w:p>
    <w:p w14:paraId="257F95A8" w14:textId="77777777" w:rsidR="006702EA" w:rsidRPr="0035562A" w:rsidRDefault="006702EA" w:rsidP="006702EA">
      <w:pPr>
        <w:pStyle w:val="Heading3"/>
      </w:pPr>
      <w:r w:rsidRPr="0035562A">
        <w:t>Dama de Elche</w:t>
      </w:r>
    </w:p>
    <w:p w14:paraId="2A9D26F9" w14:textId="77777777" w:rsidR="006702EA" w:rsidRPr="006702EA" w:rsidRDefault="006702EA" w:rsidP="006702EA">
      <w:pPr>
        <w:rPr>
          <w:lang w:val="fr-FR"/>
        </w:rPr>
      </w:pPr>
      <w:r w:rsidRPr="006702EA">
        <w:rPr>
          <w:lang w:val="es-ES"/>
        </w:rPr>
        <w:t xml:space="preserve">5e-4e aec. </w:t>
      </w:r>
      <w:r w:rsidRPr="0035562A">
        <w:rPr>
          <w:lang w:val="es-ES"/>
        </w:rPr>
        <w:t xml:space="preserve">Buste de femme. </w:t>
      </w:r>
      <w:r w:rsidRPr="006702EA">
        <w:rPr>
          <w:lang w:val="fr-FR"/>
        </w:rPr>
        <w:t>Costume ibérique (wiki)</w:t>
      </w:r>
    </w:p>
    <w:p w14:paraId="69ECE93C" w14:textId="77777777" w:rsidR="006702EA" w:rsidRPr="006702EA" w:rsidRDefault="006702EA" w:rsidP="00522D10">
      <w:pPr>
        <w:jc w:val="both"/>
        <w:rPr>
          <w:lang w:val="fr-FR"/>
        </w:rPr>
      </w:pPr>
    </w:p>
    <w:p w14:paraId="40BC8747" w14:textId="77777777" w:rsidR="00522D10" w:rsidRDefault="00BA4A8A" w:rsidP="00426FF9">
      <w:pPr>
        <w:pStyle w:val="Heading1"/>
      </w:pPr>
      <w:bookmarkStart w:id="2469" w:name="Sit_Noguerelas"/>
      <w:r>
        <w:t>NOGUERUELAS</w:t>
      </w:r>
    </w:p>
    <w:bookmarkEnd w:id="2469"/>
    <w:p w14:paraId="1B9E7886" w14:textId="77777777" w:rsidR="00522D10" w:rsidRDefault="00522D10" w:rsidP="00522D10">
      <w:pPr>
        <w:jc w:val="both"/>
        <w:rPr>
          <w:lang w:val="fr-FR"/>
        </w:rPr>
      </w:pPr>
    </w:p>
    <w:p w14:paraId="29827C55" w14:textId="63BA6DEF" w:rsidR="006702EA" w:rsidRDefault="00522D10" w:rsidP="006702EA">
      <w:pPr>
        <w:jc w:val="both"/>
        <w:rPr>
          <w:lang w:val="fr-FR"/>
        </w:rPr>
      </w:pPr>
      <w:r w:rsidRPr="00522D10">
        <w:rPr>
          <w:lang w:val="fr-FR"/>
        </w:rPr>
        <w:t>Mas de Barberán</w:t>
      </w:r>
      <w:r>
        <w:rPr>
          <w:lang w:val="fr-FR"/>
        </w:rPr>
        <w:t xml:space="preserve"> (Nogueruelas</w:t>
      </w:r>
      <w:r w:rsidR="006702EA">
        <w:rPr>
          <w:lang w:val="fr-FR"/>
        </w:rPr>
        <w:t>, Castellon</w:t>
      </w:r>
      <w:r>
        <w:rPr>
          <w:lang w:val="fr-FR"/>
        </w:rPr>
        <w:t xml:space="preserve">), stèle anthropomorphe avec </w:t>
      </w:r>
      <w:hyperlink r:id="rId5814" w:anchor="Cul_Art_TAC_T_t_cardiophylax" w:history="1">
        <w:r w:rsidRPr="00BA4A8A">
          <w:rPr>
            <w:rStyle w:val="Hyperlink"/>
            <w:lang w:val="fr-FR"/>
          </w:rPr>
          <w:t>cardiophylax</w:t>
        </w:r>
      </w:hyperlink>
      <w:r>
        <w:rPr>
          <w:lang w:val="fr-FR"/>
        </w:rPr>
        <w:t xml:space="preserve"> et écriture datée du 2e ou 1e aec mais probable remploi (BIB 2867)</w:t>
      </w:r>
      <w:r w:rsidR="006702EA">
        <w:rPr>
          <w:lang w:val="fr-FR"/>
        </w:rPr>
        <w:t xml:space="preserve"> gr. </w:t>
      </w:r>
      <w:hyperlink r:id="rId5815" w:anchor="Cul_Steles_Epigraphes" w:history="1">
        <w:r w:rsidR="006702EA" w:rsidRPr="006702EA">
          <w:rPr>
            <w:rStyle w:val="Hyperlink"/>
            <w:lang w:val="fr-FR"/>
          </w:rPr>
          <w:t>stèles épigraphes</w:t>
        </w:r>
      </w:hyperlink>
      <w:r w:rsidR="006702EA">
        <w:rPr>
          <w:lang w:val="fr-FR"/>
        </w:rPr>
        <w:t xml:space="preserve"> </w:t>
      </w:r>
      <w:r w:rsidR="006702EA" w:rsidRPr="006702EA">
        <w:rPr>
          <w:lang w:val="fr-FR"/>
        </w:rPr>
        <w:t>(BIB 2051)</w:t>
      </w:r>
    </w:p>
    <w:p w14:paraId="0DE87F94" w14:textId="77777777" w:rsidR="00522D10" w:rsidRPr="0032190F" w:rsidRDefault="006702EA" w:rsidP="00522D10">
      <w:pPr>
        <w:jc w:val="both"/>
        <w:rPr>
          <w:lang w:val="fr-FR"/>
        </w:rPr>
      </w:pPr>
      <w:r>
        <w:rPr>
          <w:lang w:val="fr-FR"/>
        </w:rPr>
        <w:t xml:space="preserve">écriture ibérique peut-être a contenu funéraire, datée du ca 2e aec  </w:t>
      </w:r>
      <w:r w:rsidRPr="006702EA">
        <w:rPr>
          <w:lang w:val="fr-FR"/>
        </w:rPr>
        <w:t>(BIB 2051)</w:t>
      </w:r>
    </w:p>
    <w:p w14:paraId="2B731B2C" w14:textId="77777777" w:rsidR="00522D10" w:rsidRDefault="00522D10" w:rsidP="00944CDE">
      <w:pPr>
        <w:jc w:val="both"/>
        <w:rPr>
          <w:lang w:val="fr-FR"/>
        </w:rPr>
      </w:pPr>
    </w:p>
    <w:p w14:paraId="79E6289E" w14:textId="77777777" w:rsidR="004763A9" w:rsidRDefault="004763A9" w:rsidP="00426FF9">
      <w:pPr>
        <w:pStyle w:val="Heading1"/>
      </w:pPr>
      <w:bookmarkStart w:id="2470" w:name="Sit_Barcino"/>
      <w:r>
        <w:lastRenderedPageBreak/>
        <w:t>BARCINO</w:t>
      </w:r>
    </w:p>
    <w:bookmarkEnd w:id="2470"/>
    <w:p w14:paraId="0DB13A1A" w14:textId="77777777" w:rsidR="004763A9" w:rsidRDefault="004763A9" w:rsidP="00944CDE">
      <w:pPr>
        <w:jc w:val="both"/>
        <w:rPr>
          <w:lang w:val="fr-FR"/>
        </w:rPr>
      </w:pPr>
      <w:r>
        <w:rPr>
          <w:lang w:val="fr-FR"/>
        </w:rPr>
        <w:t>Barcelone</w:t>
      </w:r>
    </w:p>
    <w:p w14:paraId="630E9EEE" w14:textId="77777777" w:rsidR="004763A9" w:rsidRDefault="004763A9" w:rsidP="00944CDE">
      <w:pPr>
        <w:jc w:val="both"/>
        <w:rPr>
          <w:lang w:val="fr-FR"/>
        </w:rPr>
      </w:pPr>
    </w:p>
    <w:p w14:paraId="42F40619" w14:textId="691B1396" w:rsidR="004763A9" w:rsidRPr="0032190F" w:rsidRDefault="004763A9" w:rsidP="004763A9">
      <w:pPr>
        <w:jc w:val="both"/>
        <w:rPr>
          <w:lang w:val="fr-FR"/>
        </w:rPr>
      </w:pPr>
      <w:r>
        <w:rPr>
          <w:lang w:val="fr-FR"/>
        </w:rPr>
        <w:t xml:space="preserve">Port romain (internet) </w:t>
      </w:r>
      <w:r w:rsidRPr="004763A9">
        <w:rPr>
          <w:lang w:val="fr-FR"/>
        </w:rPr>
        <w:t>progresse de façon extraordinaire dès le IIIe siècle</w:t>
      </w:r>
      <w:r>
        <w:rPr>
          <w:lang w:val="fr-FR"/>
        </w:rPr>
        <w:t xml:space="preserve"> aux dépends d'</w:t>
      </w:r>
      <w:hyperlink r:id="rId5816" w:anchor="Sit_Ampurias" w:history="1">
        <w:r w:rsidRPr="004763A9">
          <w:rPr>
            <w:rStyle w:val="Hyperlink"/>
            <w:lang w:val="fr-FR"/>
          </w:rPr>
          <w:t>Ampurias</w:t>
        </w:r>
      </w:hyperlink>
      <w:r w:rsidRPr="004763A9">
        <w:rPr>
          <w:lang w:val="fr-FR"/>
        </w:rPr>
        <w:t>.</w:t>
      </w:r>
      <w:r>
        <w:rPr>
          <w:lang w:val="fr-FR"/>
        </w:rPr>
        <w:t>(internet)</w:t>
      </w:r>
    </w:p>
    <w:p w14:paraId="269ACDAB" w14:textId="77777777" w:rsidR="004763A9" w:rsidRDefault="004763A9" w:rsidP="00944CDE">
      <w:pPr>
        <w:jc w:val="both"/>
        <w:rPr>
          <w:lang w:val="fr-FR"/>
        </w:rPr>
      </w:pPr>
    </w:p>
    <w:p w14:paraId="1BD0D1C5" w14:textId="77777777" w:rsidR="004763A9" w:rsidRDefault="004763A9" w:rsidP="00944CDE">
      <w:pPr>
        <w:jc w:val="both"/>
        <w:rPr>
          <w:lang w:val="fr-FR"/>
        </w:rPr>
      </w:pPr>
    </w:p>
    <w:p w14:paraId="350C3255" w14:textId="77777777" w:rsidR="004763A9" w:rsidRDefault="004763A9" w:rsidP="00426FF9">
      <w:pPr>
        <w:pStyle w:val="Heading1"/>
      </w:pPr>
      <w:bookmarkStart w:id="2471" w:name="Sit_Tarraco"/>
      <w:r>
        <w:t>TARRACO</w:t>
      </w:r>
    </w:p>
    <w:bookmarkEnd w:id="2471"/>
    <w:p w14:paraId="2FF3B076" w14:textId="77777777" w:rsidR="004763A9" w:rsidRDefault="00A32CB8" w:rsidP="00944CDE">
      <w:pPr>
        <w:jc w:val="both"/>
        <w:rPr>
          <w:lang w:val="fr-FR"/>
        </w:rPr>
      </w:pPr>
      <w:r>
        <w:rPr>
          <w:lang w:val="fr-FR"/>
        </w:rPr>
        <w:t>Tarragone</w:t>
      </w:r>
      <w:r w:rsidR="00851BBE">
        <w:rPr>
          <w:lang w:val="fr-FR"/>
        </w:rPr>
        <w:t>, Tarragona</w:t>
      </w:r>
    </w:p>
    <w:p w14:paraId="32C56095" w14:textId="77777777" w:rsidR="00A32CB8" w:rsidRDefault="00A32CB8" w:rsidP="00944CDE">
      <w:pPr>
        <w:jc w:val="both"/>
        <w:rPr>
          <w:lang w:val="fr-FR"/>
        </w:rPr>
      </w:pPr>
    </w:p>
    <w:p w14:paraId="5916F311" w14:textId="77777777" w:rsidR="004763A9" w:rsidRDefault="004763A9" w:rsidP="004763A9">
      <w:pPr>
        <w:jc w:val="both"/>
        <w:rPr>
          <w:lang w:val="fr-FR"/>
        </w:rPr>
      </w:pPr>
      <w:r>
        <w:rPr>
          <w:lang w:val="fr-FR"/>
        </w:rPr>
        <w:t>Port romain (internet)</w:t>
      </w:r>
    </w:p>
    <w:p w14:paraId="6077C331" w14:textId="77777777" w:rsidR="00A32CB8" w:rsidRDefault="00A32CB8" w:rsidP="004763A9">
      <w:pPr>
        <w:jc w:val="both"/>
        <w:rPr>
          <w:lang w:val="fr-FR"/>
        </w:rPr>
      </w:pPr>
      <w:r>
        <w:rPr>
          <w:lang w:val="fr-FR"/>
        </w:rPr>
        <w:t xml:space="preserve">Probablement la </w:t>
      </w:r>
      <w:r w:rsidRPr="00A32CB8">
        <w:rPr>
          <w:i/>
          <w:lang w:val="fr-FR"/>
        </w:rPr>
        <w:t>Tarakon</w:t>
      </w:r>
      <w:r>
        <w:rPr>
          <w:i/>
          <w:lang w:val="fr-FR"/>
        </w:rPr>
        <w:t>-Kese</w:t>
      </w:r>
      <w:r>
        <w:rPr>
          <w:lang w:val="fr-FR"/>
        </w:rPr>
        <w:t xml:space="preserve"> monétaire (BIB 2899)</w:t>
      </w:r>
    </w:p>
    <w:p w14:paraId="6D881DD8" w14:textId="37CC2CBE" w:rsidR="004763A9" w:rsidRDefault="004763A9" w:rsidP="00944CDE">
      <w:pPr>
        <w:jc w:val="both"/>
        <w:rPr>
          <w:lang w:val="fr-FR"/>
        </w:rPr>
      </w:pPr>
      <w:r w:rsidRPr="004763A9">
        <w:rPr>
          <w:lang w:val="fr-FR"/>
        </w:rPr>
        <w:t xml:space="preserve">La ville de Tarraco en est la plus représentative, elle est fondée en 218 av. J.-C. quand </w:t>
      </w:r>
      <w:hyperlink r:id="rId5817" w:anchor="Cul_Rome__Empereurs_Scipion" w:history="1">
        <w:r w:rsidRPr="004763A9">
          <w:rPr>
            <w:rStyle w:val="Hyperlink"/>
            <w:lang w:val="fr-FR"/>
          </w:rPr>
          <w:t>Scipion</w:t>
        </w:r>
      </w:hyperlink>
      <w:r w:rsidRPr="004763A9">
        <w:rPr>
          <w:lang w:val="fr-FR"/>
        </w:rPr>
        <w:t xml:space="preserve"> y installe un premier campement militaire. </w:t>
      </w:r>
      <w:r w:rsidR="00A32CB8">
        <w:rPr>
          <w:lang w:val="fr-FR"/>
        </w:rPr>
        <w:t>D</w:t>
      </w:r>
      <w:r w:rsidRPr="004763A9">
        <w:rPr>
          <w:lang w:val="fr-FR"/>
        </w:rPr>
        <w:t>’une étendue de quatre-vingt-cinq hectares, est entièrement emmuraillée. A la fin du IIIe siècle av. J.-C. César lui accorde le titre de colonie et, en 27 av. J.-C., Auguste en fait la capitale d’une province impériale, la Tarraconaise, qui remplace l’ancienne Hispanie Citérieure. En tant que ville impériale, Tarraco est donc dotée d’un cirque, d’un théâtre et d’un amphithéâtre, et on y construit le premier temple consacré au prince Auguste, qui y réside en 26-25 av. J.-C., et qui impulse ainsi le culte impérial</w:t>
      </w:r>
      <w:r>
        <w:rPr>
          <w:lang w:val="fr-FR"/>
        </w:rPr>
        <w:t xml:space="preserve"> (internet)</w:t>
      </w:r>
    </w:p>
    <w:p w14:paraId="19EDC8A7" w14:textId="469373A5" w:rsidR="005036AD" w:rsidRDefault="00000000" w:rsidP="00944CDE">
      <w:pPr>
        <w:jc w:val="both"/>
        <w:rPr>
          <w:lang w:val="fr-FR"/>
        </w:rPr>
      </w:pPr>
      <w:hyperlink r:id="rId5818" w:anchor="Cul_Rome_p_Empire_p_Recent" w:history="1">
        <w:r w:rsidR="005036AD" w:rsidRPr="00A32CB8">
          <w:rPr>
            <w:rStyle w:val="Hyperlink"/>
            <w:lang w:val="fr-FR"/>
          </w:rPr>
          <w:t>LRE</w:t>
        </w:r>
      </w:hyperlink>
      <w:r w:rsidR="005036AD" w:rsidRPr="00A32CB8">
        <w:rPr>
          <w:lang w:val="fr-FR"/>
        </w:rPr>
        <w:t xml:space="preserve"> (Ari com.pers)</w:t>
      </w:r>
      <w:r w:rsidR="00A32CB8" w:rsidRPr="00A32CB8">
        <w:rPr>
          <w:lang w:val="fr-FR"/>
        </w:rPr>
        <w:t xml:space="preserve"> </w:t>
      </w:r>
      <w:hyperlink r:id="rId5819" w:anchor="Cul_Iberique_plein" w:history="1">
        <w:r w:rsidR="00A32CB8" w:rsidRPr="00A32CB8">
          <w:rPr>
            <w:rStyle w:val="Hyperlink"/>
            <w:lang w:val="fr-FR"/>
          </w:rPr>
          <w:t>I. plein</w:t>
        </w:r>
      </w:hyperlink>
      <w:r w:rsidR="00A32CB8" w:rsidRPr="00A32CB8">
        <w:rPr>
          <w:lang w:val="fr-FR"/>
        </w:rPr>
        <w:t>:</w:t>
      </w:r>
      <w:r w:rsidR="00A32CB8">
        <w:rPr>
          <w:lang w:val="fr-FR"/>
        </w:rPr>
        <w:t xml:space="preserve"> 10 ha de superficie (BIB 2899)</w:t>
      </w:r>
    </w:p>
    <w:p w14:paraId="523778C5" w14:textId="45B3A5ED" w:rsidR="00A21296" w:rsidRDefault="00A21296" w:rsidP="00944CDE">
      <w:pPr>
        <w:jc w:val="both"/>
        <w:rPr>
          <w:lang w:val="fr-FR"/>
        </w:rPr>
      </w:pPr>
      <w:r>
        <w:rPr>
          <w:lang w:val="fr-FR"/>
        </w:rPr>
        <w:br/>
        <w:t xml:space="preserve">Dans l'aire géographique des </w:t>
      </w:r>
      <w:hyperlink r:id="rId5820" w:anchor="Cul_Cossetans" w:history="1">
        <w:r w:rsidRPr="00A21296">
          <w:rPr>
            <w:rStyle w:val="Hyperlink"/>
            <w:lang w:val="fr-FR"/>
          </w:rPr>
          <w:t>Cossetans</w:t>
        </w:r>
      </w:hyperlink>
      <w:r>
        <w:rPr>
          <w:lang w:val="fr-FR"/>
        </w:rPr>
        <w:t xml:space="preserve"> (BIB 2899)</w:t>
      </w:r>
    </w:p>
    <w:p w14:paraId="3521100F" w14:textId="77777777" w:rsidR="00A21296" w:rsidRDefault="00A21296" w:rsidP="00944CDE">
      <w:pPr>
        <w:jc w:val="both"/>
        <w:rPr>
          <w:lang w:val="fr-FR"/>
        </w:rPr>
      </w:pPr>
    </w:p>
    <w:p w14:paraId="5071D7E7" w14:textId="77777777" w:rsidR="00A21296" w:rsidRPr="00A32CB8" w:rsidRDefault="00A21296" w:rsidP="00426FF9">
      <w:pPr>
        <w:pStyle w:val="Heading1"/>
      </w:pPr>
      <w:bookmarkStart w:id="2472" w:name="Sit_Torre_Sal"/>
      <w:r>
        <w:t>TORRE DE LA SAL</w:t>
      </w:r>
    </w:p>
    <w:bookmarkEnd w:id="2472"/>
    <w:p w14:paraId="3A74AB8F" w14:textId="77777777" w:rsidR="004763A9" w:rsidRDefault="004763A9" w:rsidP="00944CDE">
      <w:pPr>
        <w:jc w:val="both"/>
        <w:rPr>
          <w:lang w:val="fr-FR"/>
        </w:rPr>
      </w:pPr>
    </w:p>
    <w:p w14:paraId="28E66358" w14:textId="735BD632" w:rsidR="00A21296" w:rsidRDefault="00A21296" w:rsidP="00944CDE">
      <w:pPr>
        <w:jc w:val="both"/>
        <w:rPr>
          <w:lang w:val="fr-FR"/>
        </w:rPr>
      </w:pPr>
      <w:r>
        <w:rPr>
          <w:lang w:val="fr-FR"/>
        </w:rPr>
        <w:t xml:space="preserve">Dans l'aire géographique des </w:t>
      </w:r>
      <w:hyperlink r:id="rId5821" w:anchor="Cul_Illercaons" w:history="1">
        <w:r w:rsidRPr="00A21296">
          <w:rPr>
            <w:rStyle w:val="Hyperlink"/>
            <w:lang w:val="fr-FR"/>
          </w:rPr>
          <w:t>Ilercaons</w:t>
        </w:r>
      </w:hyperlink>
      <w:r>
        <w:rPr>
          <w:lang w:val="fr-FR"/>
        </w:rPr>
        <w:t xml:space="preserve"> (BIB 2899)</w:t>
      </w:r>
    </w:p>
    <w:p w14:paraId="297DEB01" w14:textId="77777777" w:rsidR="0007541A" w:rsidRDefault="0007541A" w:rsidP="00944CDE">
      <w:pPr>
        <w:jc w:val="both"/>
        <w:rPr>
          <w:lang w:val="fr-FR"/>
        </w:rPr>
      </w:pPr>
    </w:p>
    <w:p w14:paraId="5EAD5C81" w14:textId="77777777" w:rsidR="0007541A" w:rsidRPr="007D4C7B" w:rsidRDefault="0007541A" w:rsidP="00426FF9">
      <w:pPr>
        <w:pStyle w:val="Heading1"/>
        <w:rPr>
          <w:lang w:val="es-ES"/>
        </w:rPr>
      </w:pPr>
      <w:bookmarkStart w:id="2473" w:name="Sit_Cogullo"/>
      <w:r w:rsidRPr="007D4C7B">
        <w:rPr>
          <w:lang w:val="es-ES"/>
        </w:rPr>
        <w:t>COGULLO</w:t>
      </w:r>
    </w:p>
    <w:bookmarkEnd w:id="2473"/>
    <w:p w14:paraId="3BC2A438" w14:textId="77777777" w:rsidR="0007541A" w:rsidRPr="00367E22" w:rsidRDefault="0007541A" w:rsidP="00944CDE">
      <w:pPr>
        <w:jc w:val="both"/>
        <w:rPr>
          <w:lang w:val="es-ES"/>
        </w:rPr>
      </w:pPr>
      <w:r w:rsidRPr="00367E22">
        <w:rPr>
          <w:lang w:val="es-ES"/>
        </w:rPr>
        <w:t>El Cogullo de Sallent, Cogulló</w:t>
      </w:r>
    </w:p>
    <w:p w14:paraId="3522CCA4" w14:textId="77777777" w:rsidR="0007541A" w:rsidRPr="00367E22" w:rsidRDefault="0007541A" w:rsidP="00944CDE">
      <w:pPr>
        <w:jc w:val="both"/>
        <w:rPr>
          <w:lang w:val="es-ES"/>
        </w:rPr>
      </w:pPr>
    </w:p>
    <w:p w14:paraId="13117052" w14:textId="64E3BEC2" w:rsidR="0007541A" w:rsidRPr="0007541A" w:rsidRDefault="0007541A" w:rsidP="00944CDE">
      <w:pPr>
        <w:jc w:val="both"/>
        <w:rPr>
          <w:lang w:val="fr-FR"/>
        </w:rPr>
      </w:pPr>
      <w:r w:rsidRPr="0007541A">
        <w:rPr>
          <w:lang w:val="fr-FR"/>
        </w:rPr>
        <w:t xml:space="preserve">Cogullo, grand établissement ibérique de l'hinterland </w:t>
      </w:r>
      <w:r>
        <w:rPr>
          <w:lang w:val="fr-FR"/>
        </w:rPr>
        <w:t xml:space="preserve">installé sur le Llobregat moyen </w:t>
      </w:r>
      <w:r w:rsidRPr="0007541A">
        <w:rPr>
          <w:lang w:val="fr-FR"/>
        </w:rPr>
        <w:t>(BIB 2899)</w:t>
      </w:r>
      <w:r>
        <w:rPr>
          <w:lang w:val="fr-FR"/>
        </w:rPr>
        <w:t xml:space="preserve"> Dans l'aire géographique des </w:t>
      </w:r>
      <w:hyperlink r:id="rId5822" w:anchor="Cul_Lacetans" w:history="1">
        <w:r w:rsidRPr="0007541A">
          <w:rPr>
            <w:rStyle w:val="Hyperlink"/>
            <w:lang w:val="fr-FR"/>
          </w:rPr>
          <w:t>Lacet</w:t>
        </w:r>
        <w:r w:rsidR="00367E22">
          <w:rPr>
            <w:rStyle w:val="Hyperlink"/>
            <w:lang w:val="fr-FR"/>
          </w:rPr>
          <w:t>a</w:t>
        </w:r>
        <w:r w:rsidRPr="0007541A">
          <w:rPr>
            <w:rStyle w:val="Hyperlink"/>
            <w:lang w:val="fr-FR"/>
          </w:rPr>
          <w:t>ns</w:t>
        </w:r>
      </w:hyperlink>
      <w:r>
        <w:rPr>
          <w:lang w:val="fr-FR"/>
        </w:rPr>
        <w:t xml:space="preserve"> (BIB 2899)</w:t>
      </w:r>
    </w:p>
    <w:p w14:paraId="1F0EAADF" w14:textId="77777777" w:rsidR="00A21296" w:rsidRPr="0007541A" w:rsidRDefault="00A21296" w:rsidP="00944CDE">
      <w:pPr>
        <w:jc w:val="both"/>
        <w:rPr>
          <w:lang w:val="fr-FR"/>
        </w:rPr>
      </w:pPr>
    </w:p>
    <w:p w14:paraId="10BDDF84" w14:textId="77777777" w:rsidR="00BA4A8A" w:rsidRPr="00367E22" w:rsidRDefault="00BA4A8A" w:rsidP="00426FF9">
      <w:pPr>
        <w:pStyle w:val="Heading1"/>
      </w:pPr>
      <w:bookmarkStart w:id="2474" w:name="Sit_Segura_Toro"/>
      <w:r w:rsidRPr="00367E22">
        <w:t>SEGURA DE TORO</w:t>
      </w:r>
    </w:p>
    <w:bookmarkEnd w:id="2474"/>
    <w:p w14:paraId="5F348EC3" w14:textId="77777777" w:rsidR="00BA4A8A" w:rsidRPr="00367E22" w:rsidRDefault="00BA4A8A" w:rsidP="00944CDE">
      <w:pPr>
        <w:jc w:val="both"/>
        <w:rPr>
          <w:lang w:val="fr-FR"/>
        </w:rPr>
      </w:pPr>
    </w:p>
    <w:p w14:paraId="7E55B770" w14:textId="61B9F051" w:rsidR="00BA4A8A" w:rsidRPr="006702EA" w:rsidRDefault="00BA4A8A" w:rsidP="00944CDE">
      <w:pPr>
        <w:jc w:val="both"/>
        <w:rPr>
          <w:lang w:val="fr-FR"/>
        </w:rPr>
      </w:pPr>
      <w:r w:rsidRPr="00BA4A8A">
        <w:rPr>
          <w:lang w:val="fr-FR"/>
        </w:rPr>
        <w:t>Segura de Toro (Caceres) Stèle anthropomorphe représentation d'</w:t>
      </w:r>
      <w:hyperlink r:id="rId5823" w:anchor="Cul_Art_TAC_T_t_epee_antennes" w:history="1">
        <w:r w:rsidR="00E51ED9">
          <w:rPr>
            <w:rStyle w:val="Hyperlink"/>
            <w:rFonts w:ascii="Times" w:hAnsi="Times"/>
            <w:lang w:val="fr-FR"/>
          </w:rPr>
          <w:t>épée</w:t>
        </w:r>
        <w:r w:rsidR="00E51ED9" w:rsidRPr="00E51ED9">
          <w:rPr>
            <w:rStyle w:val="Hyperlink"/>
            <w:rFonts w:ascii="Times" w:hAnsi="Times"/>
            <w:lang w:val="fr-FR"/>
          </w:rPr>
          <w:t xml:space="preserve"> à antennes</w:t>
        </w:r>
      </w:hyperlink>
      <w:r w:rsidR="00E51ED9">
        <w:rPr>
          <w:rFonts w:ascii="Times" w:hAnsi="Times"/>
          <w:lang w:val="fr-FR"/>
        </w:rPr>
        <w:t xml:space="preserve"> </w:t>
      </w:r>
      <w:r w:rsidRPr="00BA4A8A">
        <w:rPr>
          <w:lang w:val="fr-FR"/>
        </w:rPr>
        <w:t>portée en baudrier datation protohistorique (SS BIB)</w:t>
      </w:r>
      <w:r>
        <w:rPr>
          <w:lang w:val="fr-FR"/>
        </w:rPr>
        <w:t xml:space="preserve"> âge du Fer (BIB 2867)</w:t>
      </w:r>
      <w:r w:rsidR="006702EA">
        <w:rPr>
          <w:lang w:val="fr-FR"/>
        </w:rPr>
        <w:t xml:space="preserve"> gr. </w:t>
      </w:r>
      <w:hyperlink r:id="rId5824" w:anchor="Cul_Steles_Epigraphes" w:history="1">
        <w:r w:rsidR="006702EA" w:rsidRPr="006702EA">
          <w:rPr>
            <w:rStyle w:val="Hyperlink"/>
            <w:lang w:val="fr-FR"/>
          </w:rPr>
          <w:t>stèles épigraphes</w:t>
        </w:r>
      </w:hyperlink>
      <w:r w:rsidR="006702EA">
        <w:rPr>
          <w:lang w:val="fr-FR"/>
        </w:rPr>
        <w:t xml:space="preserve">, représentation d'une épée courte à antennes atrophiée. Daté peut-être du 4e aec </w:t>
      </w:r>
      <w:r w:rsidR="006702EA" w:rsidRPr="006702EA">
        <w:rPr>
          <w:lang w:val="fr-FR"/>
        </w:rPr>
        <w:t>(BIB 2051)</w:t>
      </w:r>
      <w:r w:rsidR="0057038B">
        <w:rPr>
          <w:lang w:val="fr-FR"/>
        </w:rPr>
        <w:t xml:space="preserve"> possible représentation d'épée (BIB 2172)</w:t>
      </w:r>
    </w:p>
    <w:p w14:paraId="396B3368" w14:textId="77777777" w:rsidR="00BA4A8A" w:rsidRPr="00BA4A8A" w:rsidRDefault="00BA4A8A" w:rsidP="00944CDE">
      <w:pPr>
        <w:jc w:val="both"/>
        <w:rPr>
          <w:lang w:val="fr-FR"/>
        </w:rPr>
      </w:pPr>
    </w:p>
    <w:p w14:paraId="609FF006" w14:textId="77777777" w:rsidR="00BA4A8A" w:rsidRDefault="00BA4A8A" w:rsidP="00426FF9">
      <w:pPr>
        <w:pStyle w:val="Heading1"/>
      </w:pPr>
      <w:bookmarkStart w:id="2475" w:name="Sit_Lezenho"/>
      <w:r>
        <w:t>LEZENHO</w:t>
      </w:r>
    </w:p>
    <w:bookmarkEnd w:id="2475"/>
    <w:p w14:paraId="72C80ED0" w14:textId="77777777" w:rsidR="00BA4A8A" w:rsidRPr="0057038B" w:rsidRDefault="002D7E19" w:rsidP="00944CDE">
      <w:pPr>
        <w:jc w:val="both"/>
        <w:rPr>
          <w:sz w:val="20"/>
          <w:lang w:val="fr-FR"/>
        </w:rPr>
      </w:pPr>
      <w:r w:rsidRPr="0057038B">
        <w:rPr>
          <w:sz w:val="20"/>
          <w:lang w:val="fr-FR"/>
        </w:rPr>
        <w:t>Lesenho</w:t>
      </w:r>
    </w:p>
    <w:p w14:paraId="7FED2C55" w14:textId="77777777" w:rsidR="002D7E19" w:rsidRDefault="002D7E19" w:rsidP="00944CDE">
      <w:pPr>
        <w:jc w:val="both"/>
        <w:rPr>
          <w:lang w:val="fr-FR"/>
        </w:rPr>
      </w:pPr>
    </w:p>
    <w:p w14:paraId="48CAB2F0" w14:textId="77777777" w:rsidR="00BA4A8A" w:rsidRDefault="00BA4A8A" w:rsidP="00944CDE">
      <w:pPr>
        <w:jc w:val="both"/>
        <w:rPr>
          <w:lang w:val="fr-FR"/>
        </w:rPr>
      </w:pPr>
      <w:r>
        <w:rPr>
          <w:lang w:val="fr-FR"/>
        </w:rPr>
        <w:t xml:space="preserve">Lezenho (Tras o Montes), </w:t>
      </w:r>
      <w:r w:rsidR="002D7E19">
        <w:rPr>
          <w:lang w:val="fr-FR"/>
        </w:rPr>
        <w:t>s</w:t>
      </w:r>
      <w:r w:rsidRPr="00BA4A8A">
        <w:rPr>
          <w:lang w:val="fr-FR"/>
        </w:rPr>
        <w:t xml:space="preserve">tèle de guerrier, casque, torque, armure, bracelets, bouclier, </w:t>
      </w:r>
      <w:r>
        <w:rPr>
          <w:lang w:val="fr-FR"/>
        </w:rPr>
        <w:t>etc. (SS BIB)</w:t>
      </w:r>
    </w:p>
    <w:p w14:paraId="233F76FC" w14:textId="77777777" w:rsidR="00BA4A8A" w:rsidRDefault="00BA4A8A" w:rsidP="00944CDE">
      <w:pPr>
        <w:jc w:val="both"/>
        <w:rPr>
          <w:lang w:val="fr-FR"/>
        </w:rPr>
      </w:pPr>
    </w:p>
    <w:p w14:paraId="54C45433" w14:textId="77777777" w:rsidR="00BA4A8A" w:rsidRDefault="00BA4A8A" w:rsidP="00426FF9">
      <w:pPr>
        <w:pStyle w:val="Heading1"/>
      </w:pPr>
      <w:bookmarkStart w:id="2476" w:name="Sit_Clunia"/>
      <w:r>
        <w:t>CLUNIA</w:t>
      </w:r>
    </w:p>
    <w:bookmarkEnd w:id="2476"/>
    <w:p w14:paraId="0ADEFA47" w14:textId="77777777" w:rsidR="00BA4A8A" w:rsidRDefault="00BA4A8A" w:rsidP="00944CDE">
      <w:pPr>
        <w:jc w:val="both"/>
        <w:rPr>
          <w:lang w:val="fr-FR"/>
        </w:rPr>
      </w:pPr>
    </w:p>
    <w:p w14:paraId="27342FCA" w14:textId="77777777" w:rsidR="00BA4A8A" w:rsidRPr="00BA4A8A" w:rsidRDefault="00BA4A8A" w:rsidP="00944CDE">
      <w:pPr>
        <w:jc w:val="both"/>
        <w:rPr>
          <w:lang w:val="fr-FR"/>
        </w:rPr>
      </w:pPr>
      <w:r>
        <w:rPr>
          <w:lang w:val="fr-FR"/>
        </w:rPr>
        <w:lastRenderedPageBreak/>
        <w:t>Clunia (Burgos) représentation d'un cavalier (SS BIB)</w:t>
      </w:r>
    </w:p>
    <w:p w14:paraId="181A227D" w14:textId="77777777" w:rsidR="00B03529" w:rsidRPr="00BA4A8A" w:rsidRDefault="00B03529" w:rsidP="002F0E37">
      <w:pPr>
        <w:jc w:val="both"/>
        <w:rPr>
          <w:lang w:val="fr-FR"/>
        </w:rPr>
      </w:pPr>
    </w:p>
    <w:p w14:paraId="3DA9E18A" w14:textId="77777777" w:rsidR="00B03529" w:rsidRPr="0032190F" w:rsidRDefault="00B03529" w:rsidP="00426FF9">
      <w:pPr>
        <w:pStyle w:val="Heading1"/>
      </w:pPr>
      <w:bookmarkStart w:id="2477" w:name="Sit_Fonollera"/>
      <w:r w:rsidRPr="0032190F">
        <w:t>FONOLLERA</w:t>
      </w:r>
      <w:bookmarkEnd w:id="2477"/>
    </w:p>
    <w:p w14:paraId="393E3397" w14:textId="77777777" w:rsidR="00B03529" w:rsidRPr="0032190F" w:rsidRDefault="00B03529" w:rsidP="002F0E37">
      <w:pPr>
        <w:jc w:val="both"/>
        <w:rPr>
          <w:lang w:val="fr-FR"/>
        </w:rPr>
      </w:pPr>
    </w:p>
    <w:p w14:paraId="224DF422" w14:textId="77777777" w:rsidR="00B03529" w:rsidRPr="0032190F" w:rsidRDefault="00B03529" w:rsidP="00B03529">
      <w:pPr>
        <w:jc w:val="both"/>
        <w:rPr>
          <w:lang w:val="fr-FR"/>
        </w:rPr>
      </w:pPr>
      <w:r w:rsidRPr="0032190F">
        <w:rPr>
          <w:lang w:val="fr-FR"/>
        </w:rPr>
        <w:t>Fonollera II (Catalogne) au Sud du massif du Montgri est un habitat du Bronze final (BIB Musée d'Ampurias) montre des correspondances avec La Motte (SS BIB)</w:t>
      </w:r>
    </w:p>
    <w:p w14:paraId="239B92BF" w14:textId="77777777" w:rsidR="00B03529" w:rsidRPr="0032190F" w:rsidRDefault="00B03529" w:rsidP="00B03529">
      <w:pPr>
        <w:jc w:val="both"/>
        <w:rPr>
          <w:lang w:val="fr-FR"/>
        </w:rPr>
      </w:pPr>
    </w:p>
    <w:p w14:paraId="22596D6C" w14:textId="77777777" w:rsidR="00B03529" w:rsidRPr="0032190F" w:rsidRDefault="00B03529" w:rsidP="00426FF9">
      <w:pPr>
        <w:pStyle w:val="Heading1"/>
      </w:pPr>
      <w:r w:rsidRPr="0032190F">
        <w:t>PUIG MASCARO</w:t>
      </w:r>
    </w:p>
    <w:p w14:paraId="5BC79F60" w14:textId="77777777" w:rsidR="00B03529" w:rsidRPr="0032190F" w:rsidRDefault="00B03529" w:rsidP="00B03529">
      <w:pPr>
        <w:jc w:val="both"/>
        <w:rPr>
          <w:lang w:val="fr-FR"/>
        </w:rPr>
      </w:pPr>
    </w:p>
    <w:p w14:paraId="143A093C" w14:textId="77777777" w:rsidR="00B03529" w:rsidRPr="0032190F" w:rsidRDefault="00B03529" w:rsidP="00B03529">
      <w:pPr>
        <w:jc w:val="both"/>
        <w:rPr>
          <w:lang w:val="fr-FR"/>
        </w:rPr>
      </w:pPr>
      <w:r w:rsidRPr="0032190F">
        <w:rPr>
          <w:lang w:val="fr-FR"/>
        </w:rPr>
        <w:t>Puig Mascaro (Catalogne) au Sud du Montgri est un habitat du Bronze final (BIB Musée d'Ampurias)</w:t>
      </w:r>
    </w:p>
    <w:p w14:paraId="1180F0BB" w14:textId="77777777" w:rsidR="00B03529" w:rsidRPr="0032190F" w:rsidRDefault="00B03529" w:rsidP="00B03529">
      <w:pPr>
        <w:jc w:val="both"/>
        <w:rPr>
          <w:lang w:val="fr-FR"/>
        </w:rPr>
      </w:pPr>
    </w:p>
    <w:p w14:paraId="1A9FF6AD" w14:textId="77777777" w:rsidR="00B03529" w:rsidRPr="0032190F" w:rsidRDefault="00B03529" w:rsidP="00426FF9">
      <w:pPr>
        <w:pStyle w:val="Heading1"/>
      </w:pPr>
      <w:r w:rsidRPr="0032190F">
        <w:t>ESPOLANA I</w:t>
      </w:r>
    </w:p>
    <w:p w14:paraId="05C6FBEE" w14:textId="77777777" w:rsidR="00B03529" w:rsidRPr="0032190F" w:rsidRDefault="00B03529" w:rsidP="00B03529">
      <w:pPr>
        <w:jc w:val="both"/>
        <w:rPr>
          <w:lang w:val="fr-FR"/>
        </w:rPr>
      </w:pPr>
    </w:p>
    <w:p w14:paraId="3DBB8BF7" w14:textId="77777777" w:rsidR="00B03529" w:rsidRPr="0032190F" w:rsidRDefault="00B03529" w:rsidP="00B03529">
      <w:pPr>
        <w:jc w:val="both"/>
        <w:rPr>
          <w:lang w:val="fr-FR"/>
        </w:rPr>
      </w:pPr>
      <w:r w:rsidRPr="0032190F">
        <w:rPr>
          <w:lang w:val="fr-FR"/>
        </w:rPr>
        <w:t xml:space="preserve">Catalogne. Habitat et nécropole du BF (BIB Musée d'Ampurias) </w:t>
      </w:r>
    </w:p>
    <w:p w14:paraId="5EF5468A" w14:textId="77777777" w:rsidR="00B03529" w:rsidRPr="0032190F" w:rsidRDefault="00B03529" w:rsidP="00B03529">
      <w:pPr>
        <w:jc w:val="both"/>
        <w:rPr>
          <w:lang w:val="fr-FR"/>
        </w:rPr>
      </w:pPr>
    </w:p>
    <w:p w14:paraId="02A004BD" w14:textId="77777777" w:rsidR="00B03529" w:rsidRPr="0032190F" w:rsidRDefault="00B03529" w:rsidP="00426FF9">
      <w:pPr>
        <w:pStyle w:val="Heading1"/>
      </w:pPr>
      <w:r w:rsidRPr="0032190F">
        <w:t>ESPOLANA II</w:t>
      </w:r>
    </w:p>
    <w:p w14:paraId="4FE269A7" w14:textId="77777777" w:rsidR="00B03529" w:rsidRPr="0032190F" w:rsidRDefault="00B03529" w:rsidP="00B03529">
      <w:pPr>
        <w:jc w:val="both"/>
        <w:rPr>
          <w:lang w:val="fr-FR"/>
        </w:rPr>
      </w:pPr>
    </w:p>
    <w:p w14:paraId="3BFBFED7" w14:textId="77777777" w:rsidR="00B03529" w:rsidRPr="0032190F" w:rsidRDefault="00B03529" w:rsidP="00B03529">
      <w:pPr>
        <w:jc w:val="both"/>
        <w:rPr>
          <w:lang w:val="fr-FR"/>
        </w:rPr>
      </w:pPr>
      <w:r w:rsidRPr="0032190F">
        <w:rPr>
          <w:lang w:val="fr-FR"/>
        </w:rPr>
        <w:t xml:space="preserve">Catalogne. Habitat et nécropole du Fer 1 (BIB Musée d'Ampurias) </w:t>
      </w:r>
    </w:p>
    <w:p w14:paraId="4D6C6069" w14:textId="77777777" w:rsidR="00B03529" w:rsidRDefault="00B03529" w:rsidP="00B03529">
      <w:pPr>
        <w:jc w:val="both"/>
        <w:rPr>
          <w:lang w:val="fr-FR"/>
        </w:rPr>
      </w:pPr>
    </w:p>
    <w:p w14:paraId="51BB81F9" w14:textId="77777777" w:rsidR="00EE51B9" w:rsidRDefault="00EE51B9" w:rsidP="00426FF9">
      <w:pPr>
        <w:pStyle w:val="Heading1"/>
      </w:pPr>
      <w:bookmarkStart w:id="2478" w:name="Sit_Pontos"/>
      <w:r>
        <w:t>PONTOS</w:t>
      </w:r>
    </w:p>
    <w:p w14:paraId="21760187" w14:textId="77777777" w:rsidR="00EE51B9" w:rsidRPr="00CF6C26" w:rsidRDefault="00EE51B9" w:rsidP="00EE51B9">
      <w:pPr>
        <w:rPr>
          <w:lang w:val="fr-FR"/>
        </w:rPr>
      </w:pPr>
      <w:bookmarkStart w:id="2479" w:name="Sit_Mas_Castellar"/>
      <w:bookmarkEnd w:id="2478"/>
      <w:r w:rsidRPr="00CF6C26">
        <w:rPr>
          <w:lang w:val="fr-FR"/>
        </w:rPr>
        <w:t>Mas Castellar</w:t>
      </w:r>
    </w:p>
    <w:bookmarkEnd w:id="2479"/>
    <w:p w14:paraId="47256A3D" w14:textId="77777777" w:rsidR="00EE51B9" w:rsidRDefault="00EE51B9" w:rsidP="00B03529">
      <w:pPr>
        <w:jc w:val="both"/>
        <w:rPr>
          <w:lang w:val="fr-FR"/>
        </w:rPr>
      </w:pPr>
    </w:p>
    <w:p w14:paraId="016989F8" w14:textId="77777777" w:rsidR="00EE51B9" w:rsidRDefault="00EE51B9" w:rsidP="00B03529">
      <w:pPr>
        <w:jc w:val="both"/>
        <w:rPr>
          <w:lang w:val="fr-FR"/>
        </w:rPr>
      </w:pPr>
      <w:r w:rsidRPr="00EE51B9">
        <w:rPr>
          <w:lang w:val="fr-FR"/>
        </w:rPr>
        <w:t xml:space="preserve">Mas Castellar à </w:t>
      </w:r>
      <w:r>
        <w:rPr>
          <w:lang w:val="fr-FR"/>
        </w:rPr>
        <w:t xml:space="preserve">Pontos </w:t>
      </w:r>
      <w:r w:rsidRPr="0032190F">
        <w:rPr>
          <w:lang w:val="fr-FR"/>
        </w:rPr>
        <w:t>(Empùries, Catalogne)</w:t>
      </w:r>
      <w:r w:rsidRPr="00EE51B9">
        <w:rPr>
          <w:lang w:val="fr-FR"/>
        </w:rPr>
        <w:t xml:space="preserve"> </w:t>
      </w:r>
      <w:r w:rsidRPr="0032190F">
        <w:rPr>
          <w:lang w:val="fr-FR"/>
        </w:rPr>
        <w:t>Pontos, Mas Castellar dans la plaine de l'Emporda (BIB E. Pons in BIB 2540)</w:t>
      </w:r>
    </w:p>
    <w:p w14:paraId="48DEA079" w14:textId="77777777" w:rsidR="00EE51B9" w:rsidRDefault="00EE51B9" w:rsidP="00B03529">
      <w:pPr>
        <w:jc w:val="both"/>
        <w:rPr>
          <w:lang w:val="fr-FR"/>
        </w:rPr>
      </w:pPr>
    </w:p>
    <w:p w14:paraId="1FBF1056" w14:textId="77777777" w:rsidR="00EE51B9" w:rsidRDefault="00EE51B9" w:rsidP="00B03529">
      <w:pPr>
        <w:jc w:val="both"/>
        <w:rPr>
          <w:lang w:val="fr-FR"/>
        </w:rPr>
      </w:pPr>
      <w:r>
        <w:rPr>
          <w:lang w:val="fr-FR"/>
        </w:rPr>
        <w:t>Fosse SJ-101, dépôt de céramiques et amphores et outils en fer et en bronze liés à l'agriculture, l'élevage et la charpenterie. Au-dessus du dépôt: un foyer avec une tête en TC de la déesse Demeter (BIB MAC Barcelona, 2018)</w:t>
      </w:r>
    </w:p>
    <w:p w14:paraId="7FE27207" w14:textId="77777777" w:rsidR="00EE51B9" w:rsidRDefault="00EE51B9" w:rsidP="00B03529">
      <w:pPr>
        <w:jc w:val="both"/>
        <w:rPr>
          <w:lang w:val="fr-FR"/>
        </w:rPr>
      </w:pPr>
    </w:p>
    <w:p w14:paraId="2D3D7EFD" w14:textId="77777777" w:rsidR="00EE51B9" w:rsidRPr="00EE51B9" w:rsidRDefault="00EE51B9" w:rsidP="00B03529">
      <w:pPr>
        <w:jc w:val="both"/>
        <w:rPr>
          <w:lang w:val="fr-FR"/>
        </w:rPr>
      </w:pPr>
      <w:r>
        <w:rPr>
          <w:lang w:val="fr-FR"/>
        </w:rPr>
        <w:t xml:space="preserve">2 sites: </w:t>
      </w:r>
      <w:r w:rsidRPr="00EE51B9">
        <w:rPr>
          <w:i/>
          <w:lang w:val="fr-FR"/>
        </w:rPr>
        <w:t>fortificat</w:t>
      </w:r>
      <w:r>
        <w:rPr>
          <w:lang w:val="fr-FR"/>
        </w:rPr>
        <w:t xml:space="preserve"> et </w:t>
      </w:r>
      <w:r w:rsidRPr="00EE51B9">
        <w:rPr>
          <w:i/>
          <w:lang w:val="fr-FR"/>
        </w:rPr>
        <w:t>rural</w:t>
      </w:r>
      <w:r>
        <w:rPr>
          <w:lang w:val="fr-FR"/>
        </w:rPr>
        <w:t xml:space="preserve"> (Ari com. pers.)</w:t>
      </w:r>
    </w:p>
    <w:p w14:paraId="2B3D80E9" w14:textId="77777777" w:rsidR="00EE51B9" w:rsidRDefault="00EE51B9" w:rsidP="00B03529">
      <w:pPr>
        <w:jc w:val="both"/>
        <w:rPr>
          <w:lang w:val="fr-FR"/>
        </w:rPr>
      </w:pPr>
    </w:p>
    <w:p w14:paraId="71872BAE" w14:textId="77777777" w:rsidR="00EE51B9" w:rsidRDefault="00EE51B9" w:rsidP="00EE51B9">
      <w:pPr>
        <w:pStyle w:val="Heading2"/>
      </w:pPr>
      <w:r>
        <w:t>Périodisation</w:t>
      </w:r>
    </w:p>
    <w:p w14:paraId="69A3A586" w14:textId="77777777" w:rsidR="00EE51B9" w:rsidRPr="0032190F" w:rsidRDefault="00EE51B9" w:rsidP="00B03529">
      <w:pPr>
        <w:jc w:val="both"/>
        <w:rPr>
          <w:lang w:val="fr-FR"/>
        </w:rPr>
      </w:pPr>
    </w:p>
    <w:p w14:paraId="4611F480" w14:textId="77777777" w:rsidR="00B03529" w:rsidRPr="00EE51B9" w:rsidRDefault="00EE51B9" w:rsidP="00EE51B9">
      <w:pPr>
        <w:pStyle w:val="Heading3"/>
      </w:pPr>
      <w:bookmarkStart w:id="2480" w:name="Sit_Pontos_I"/>
      <w:r w:rsidRPr="00EE51B9">
        <w:t>Pontos I</w:t>
      </w:r>
    </w:p>
    <w:bookmarkEnd w:id="2480"/>
    <w:p w14:paraId="39DD9EC7" w14:textId="77777777" w:rsidR="00B03529" w:rsidRPr="0032190F" w:rsidRDefault="00B03529" w:rsidP="00B03529">
      <w:pPr>
        <w:jc w:val="both"/>
        <w:rPr>
          <w:lang w:val="fr-FR"/>
        </w:rPr>
      </w:pPr>
    </w:p>
    <w:p w14:paraId="06210EB0" w14:textId="77777777" w:rsidR="00B03529" w:rsidRPr="0032190F" w:rsidRDefault="00B03529" w:rsidP="00B03529">
      <w:pPr>
        <w:jc w:val="both"/>
        <w:rPr>
          <w:lang w:val="fr-FR"/>
        </w:rPr>
      </w:pPr>
      <w:r w:rsidRPr="0032190F">
        <w:rPr>
          <w:lang w:val="fr-FR"/>
        </w:rPr>
        <w:t xml:space="preserve">Habitat du BF (BIB Musée d'Ampurias) </w:t>
      </w:r>
    </w:p>
    <w:p w14:paraId="3D3D39F9" w14:textId="77777777" w:rsidR="00B03529" w:rsidRPr="0032190F" w:rsidRDefault="00B03529" w:rsidP="00B03529">
      <w:pPr>
        <w:jc w:val="both"/>
        <w:rPr>
          <w:lang w:val="fr-FR"/>
        </w:rPr>
      </w:pPr>
    </w:p>
    <w:p w14:paraId="70E5DC99" w14:textId="77777777" w:rsidR="00B03529" w:rsidRPr="00EE51B9" w:rsidRDefault="00EE51B9" w:rsidP="00EE51B9">
      <w:pPr>
        <w:pStyle w:val="Heading3"/>
      </w:pPr>
      <w:bookmarkStart w:id="2481" w:name="Sit_Pontos_II"/>
      <w:r w:rsidRPr="00EE51B9">
        <w:t>Pontos II</w:t>
      </w:r>
    </w:p>
    <w:bookmarkEnd w:id="2481"/>
    <w:p w14:paraId="3D4CBCF0" w14:textId="77777777" w:rsidR="00EE51B9" w:rsidRDefault="00EE51B9" w:rsidP="00EE51B9">
      <w:pPr>
        <w:jc w:val="both"/>
        <w:rPr>
          <w:lang w:val="fr-FR"/>
        </w:rPr>
      </w:pPr>
    </w:p>
    <w:p w14:paraId="43F917A2" w14:textId="5DD42CAA" w:rsidR="00EE51B9" w:rsidRDefault="00000000" w:rsidP="00EE51B9">
      <w:pPr>
        <w:jc w:val="both"/>
        <w:rPr>
          <w:lang w:val="fr-FR"/>
        </w:rPr>
      </w:pPr>
      <w:hyperlink r:id="rId5825" w:anchor="Cul_Oppidum" w:history="1">
        <w:r w:rsidR="00EE51B9" w:rsidRPr="00EE51B9">
          <w:rPr>
            <w:rStyle w:val="Hyperlink"/>
            <w:lang w:val="fr-FR"/>
          </w:rPr>
          <w:t>Oppidum</w:t>
        </w:r>
      </w:hyperlink>
      <w:r w:rsidR="00EE51B9">
        <w:rPr>
          <w:lang w:val="fr-FR"/>
        </w:rPr>
        <w:t xml:space="preserve"> et habitat </w:t>
      </w:r>
      <w:hyperlink r:id="rId5826" w:anchor="Cul_Iberique_agr_sitges" w:history="1">
        <w:r w:rsidR="0007541A" w:rsidRPr="0007541A">
          <w:rPr>
            <w:rStyle w:val="Hyperlink"/>
            <w:i/>
            <w:lang w:val="fr-FR"/>
          </w:rPr>
          <w:t>camp de sitges</w:t>
        </w:r>
      </w:hyperlink>
      <w:r w:rsidR="0007541A">
        <w:rPr>
          <w:i/>
          <w:lang w:val="fr-FR"/>
        </w:rPr>
        <w:t xml:space="preserve"> </w:t>
      </w:r>
      <w:r w:rsidR="00EE51B9">
        <w:rPr>
          <w:lang w:val="fr-FR"/>
        </w:rPr>
        <w:t xml:space="preserve">de l'âge du Fer moyen (Ari com. pers.). </w:t>
      </w:r>
      <w:r w:rsidR="00B03529" w:rsidRPr="0032190F">
        <w:rPr>
          <w:lang w:val="fr-FR"/>
        </w:rPr>
        <w:t xml:space="preserve">Habitat du Fer 1 (BIB Musée d'Ampurias) </w:t>
      </w:r>
      <w:r w:rsidR="004027E9" w:rsidRPr="0032190F">
        <w:rPr>
          <w:lang w:val="fr-FR"/>
        </w:rPr>
        <w:t>Pontos, Mas Castellar dans la plaine de l'Emporda (BIB E. Pons in BIB 2540)</w:t>
      </w:r>
      <w:r w:rsidR="00EE51B9" w:rsidRPr="00EE51B9">
        <w:rPr>
          <w:lang w:val="fr-FR"/>
        </w:rPr>
        <w:t xml:space="preserve"> </w:t>
      </w:r>
    </w:p>
    <w:p w14:paraId="460C7087" w14:textId="77777777" w:rsidR="00B03529" w:rsidRDefault="00B03529" w:rsidP="00B03529">
      <w:pPr>
        <w:jc w:val="both"/>
        <w:rPr>
          <w:lang w:val="fr-FR"/>
        </w:rPr>
      </w:pPr>
    </w:p>
    <w:p w14:paraId="6645BA3D" w14:textId="2D3C11A4" w:rsidR="00EE51B9" w:rsidRPr="00EE51B9" w:rsidRDefault="00000000" w:rsidP="00EE51B9">
      <w:pPr>
        <w:jc w:val="both"/>
        <w:rPr>
          <w:lang w:val="es-ES"/>
        </w:rPr>
      </w:pPr>
      <w:hyperlink r:id="rId5827" w:anchor="Cul_MIA2" w:history="1">
        <w:r w:rsidR="00EE51B9" w:rsidRPr="00CF6C26">
          <w:rPr>
            <w:rStyle w:val="Hyperlink"/>
            <w:lang w:val="es-ES"/>
          </w:rPr>
          <w:t>MIA2</w:t>
        </w:r>
      </w:hyperlink>
      <w:r w:rsidR="00EE51B9" w:rsidRPr="00CF6C26">
        <w:rPr>
          <w:lang w:val="es-ES"/>
        </w:rPr>
        <w:t xml:space="preserve">, </w:t>
      </w:r>
      <w:hyperlink r:id="rId5828" w:anchor="Cul_Rome_p_Republique" w:history="1">
        <w:r w:rsidR="00EE51B9" w:rsidRPr="00CF6C26">
          <w:rPr>
            <w:rStyle w:val="Hyperlink"/>
            <w:lang w:val="es-ES"/>
          </w:rPr>
          <w:t>RR</w:t>
        </w:r>
      </w:hyperlink>
      <w:r w:rsidR="00EE51B9" w:rsidRPr="00CF6C26">
        <w:rPr>
          <w:lang w:val="es-ES"/>
        </w:rPr>
        <w:t>, (Ari com. pers.)</w:t>
      </w:r>
    </w:p>
    <w:p w14:paraId="1C06B624" w14:textId="77777777" w:rsidR="00EE51B9" w:rsidRPr="00CF6C26" w:rsidRDefault="00EE51B9" w:rsidP="00EE51B9">
      <w:pPr>
        <w:jc w:val="both"/>
        <w:rPr>
          <w:lang w:val="es-ES"/>
        </w:rPr>
      </w:pPr>
    </w:p>
    <w:p w14:paraId="48863FD8" w14:textId="77777777" w:rsidR="00012F66" w:rsidRPr="00CF6C26" w:rsidRDefault="00012F66" w:rsidP="00B03529">
      <w:pPr>
        <w:jc w:val="both"/>
        <w:rPr>
          <w:lang w:val="es-ES"/>
        </w:rPr>
      </w:pPr>
    </w:p>
    <w:p w14:paraId="614C2738" w14:textId="77777777" w:rsidR="00012F66" w:rsidRPr="007D4C7B" w:rsidRDefault="00012F66" w:rsidP="00426FF9">
      <w:pPr>
        <w:pStyle w:val="Heading1"/>
        <w:rPr>
          <w:lang w:val="es-ES"/>
        </w:rPr>
      </w:pPr>
      <w:bookmarkStart w:id="2482" w:name="Sit_Villarios"/>
      <w:r w:rsidRPr="007D4C7B">
        <w:rPr>
          <w:lang w:val="es-ES"/>
        </w:rPr>
        <w:lastRenderedPageBreak/>
        <w:t>VILLARIOS</w:t>
      </w:r>
    </w:p>
    <w:bookmarkEnd w:id="2482"/>
    <w:p w14:paraId="418982CF" w14:textId="77777777" w:rsidR="00012F66" w:rsidRPr="0032190F" w:rsidRDefault="00012F66" w:rsidP="00B03529">
      <w:pPr>
        <w:jc w:val="both"/>
        <w:rPr>
          <w:lang w:val="fr-FR"/>
        </w:rPr>
      </w:pPr>
      <w:r>
        <w:rPr>
          <w:lang w:val="fr-FR"/>
        </w:rPr>
        <w:t>Almeria. Représentation du Despotes Hippôn (</w:t>
      </w:r>
      <w:r w:rsidRPr="00012F66">
        <w:rPr>
          <w:i/>
          <w:lang w:val="fr-FR"/>
        </w:rPr>
        <w:t>señor/dominator de cavalls</w:t>
      </w:r>
      <w:r>
        <w:rPr>
          <w:lang w:val="fr-FR"/>
        </w:rPr>
        <w:t>) datée du 5e-3e s. aec, période ibérique. Bloc calcaire en bas relief interprété comme représentation cultuelle d'un dieu et/ou d'un héros (BIB MAC Barcelona, 2018) v. Maitresse des animaux (SS BIB)</w:t>
      </w:r>
    </w:p>
    <w:p w14:paraId="536C1584" w14:textId="77777777" w:rsidR="004D7ED8" w:rsidRPr="0032190F" w:rsidRDefault="004D7ED8" w:rsidP="00B03529">
      <w:pPr>
        <w:jc w:val="both"/>
        <w:rPr>
          <w:lang w:val="fr-FR"/>
        </w:rPr>
      </w:pPr>
    </w:p>
    <w:p w14:paraId="74824C61" w14:textId="77777777" w:rsidR="004D7ED8" w:rsidRPr="007D4C7B" w:rsidRDefault="004D7ED8" w:rsidP="00426FF9">
      <w:pPr>
        <w:pStyle w:val="Heading1"/>
        <w:rPr>
          <w:lang w:val="es-ES"/>
        </w:rPr>
      </w:pPr>
      <w:bookmarkStart w:id="2483" w:name="Sit_Rhode"/>
      <w:r w:rsidRPr="007D4C7B">
        <w:rPr>
          <w:lang w:val="es-ES"/>
        </w:rPr>
        <w:t>RHODE</w:t>
      </w:r>
    </w:p>
    <w:bookmarkEnd w:id="2483"/>
    <w:p w14:paraId="45B926DD" w14:textId="77777777" w:rsidR="00EC7A7D" w:rsidRPr="00DE3465" w:rsidRDefault="00EC7A7D" w:rsidP="00B03529">
      <w:pPr>
        <w:jc w:val="both"/>
        <w:rPr>
          <w:sz w:val="20"/>
          <w:lang w:val="es-ES"/>
        </w:rPr>
      </w:pPr>
      <w:r w:rsidRPr="00DE3465">
        <w:rPr>
          <w:sz w:val="20"/>
          <w:lang w:val="es-ES"/>
        </w:rPr>
        <w:t>Roses, Rhoda</w:t>
      </w:r>
      <w:r w:rsidR="00EE51B9" w:rsidRPr="00DE3465">
        <w:rPr>
          <w:sz w:val="20"/>
          <w:lang w:val="es-ES"/>
        </w:rPr>
        <w:t>, Rosas, Ciutadella de Roses</w:t>
      </w:r>
    </w:p>
    <w:p w14:paraId="6B14CF6A" w14:textId="77777777" w:rsidR="00EC7A7D" w:rsidRPr="00EE51B9" w:rsidRDefault="00EC7A7D" w:rsidP="00B03529">
      <w:pPr>
        <w:jc w:val="both"/>
        <w:rPr>
          <w:lang w:val="es-ES"/>
        </w:rPr>
      </w:pPr>
    </w:p>
    <w:p w14:paraId="1865FB43" w14:textId="75B3A5EC" w:rsidR="00EE51B9" w:rsidRPr="0032190F" w:rsidRDefault="00EE51B9" w:rsidP="00EE51B9">
      <w:pPr>
        <w:jc w:val="both"/>
        <w:rPr>
          <w:lang w:val="fr-FR"/>
        </w:rPr>
      </w:pPr>
      <w:r>
        <w:rPr>
          <w:lang w:val="fr-FR"/>
        </w:rPr>
        <w:t>Roses (</w:t>
      </w:r>
      <w:r w:rsidR="00EC7A7D">
        <w:rPr>
          <w:lang w:val="fr-FR"/>
        </w:rPr>
        <w:t>Girona, Catologne</w:t>
      </w:r>
      <w:r>
        <w:rPr>
          <w:lang w:val="fr-FR"/>
        </w:rPr>
        <w:t>)</w:t>
      </w:r>
      <w:r w:rsidR="00EC7A7D">
        <w:rPr>
          <w:lang w:val="fr-FR"/>
        </w:rPr>
        <w:t xml:space="preserve">. </w:t>
      </w:r>
      <w:hyperlink r:id="rId5829" w:anchor="Cul_Proto_Soc_Habitat_Emporion" w:history="1">
        <w:r>
          <w:rPr>
            <w:rStyle w:val="Hyperlink"/>
            <w:lang w:val="fr-FR"/>
          </w:rPr>
          <w:t>E</w:t>
        </w:r>
        <w:r w:rsidRPr="00EE51B9">
          <w:rPr>
            <w:rStyle w:val="Hyperlink"/>
            <w:lang w:val="fr-FR"/>
          </w:rPr>
          <w:t>mporion</w:t>
        </w:r>
      </w:hyperlink>
      <w:r w:rsidRPr="00EE51B9">
        <w:rPr>
          <w:lang w:val="fr-FR"/>
        </w:rPr>
        <w:t xml:space="preserve"> </w:t>
      </w:r>
      <w:r w:rsidR="00EC7A7D">
        <w:rPr>
          <w:lang w:val="fr-FR"/>
        </w:rPr>
        <w:t xml:space="preserve">(BIB 2921) </w:t>
      </w:r>
      <w:r w:rsidR="004D7ED8" w:rsidRPr="0032190F">
        <w:rPr>
          <w:lang w:val="fr-FR"/>
        </w:rPr>
        <w:t>fondé en 575 par des Ioniens (BIB E. Pons in BIB 2540)</w:t>
      </w:r>
      <w:r>
        <w:rPr>
          <w:lang w:val="fr-FR"/>
        </w:rPr>
        <w:t xml:space="preserve"> Imitations fidèles de coupes campaniennes (C. Ruiz Darasse, UISPP 2018)</w:t>
      </w:r>
    </w:p>
    <w:p w14:paraId="1B650698" w14:textId="5D78F61F" w:rsidR="00EE51B9" w:rsidRPr="00B833B3" w:rsidRDefault="00000000" w:rsidP="00EE51B9">
      <w:pPr>
        <w:jc w:val="both"/>
        <w:rPr>
          <w:lang w:val="fr-FR"/>
        </w:rPr>
      </w:pPr>
      <w:hyperlink r:id="rId5830" w:anchor="Cul_MIA2" w:history="1">
        <w:r w:rsidR="00EE51B9" w:rsidRPr="00B833B3">
          <w:rPr>
            <w:rStyle w:val="Hyperlink"/>
            <w:lang w:val="es-ES"/>
          </w:rPr>
          <w:t>MIA2</w:t>
        </w:r>
      </w:hyperlink>
      <w:r w:rsidR="00EE51B9" w:rsidRPr="00B833B3">
        <w:rPr>
          <w:lang w:val="es-ES"/>
        </w:rPr>
        <w:t xml:space="preserve"> (Ari com.pers)</w:t>
      </w:r>
      <w:r w:rsidR="00851BBE" w:rsidRPr="00B833B3">
        <w:rPr>
          <w:lang w:val="es-ES"/>
        </w:rPr>
        <w:t xml:space="preserve"> v. </w:t>
      </w:r>
      <w:hyperlink r:id="rId5831" w:anchor="Sit_Puig_Alt" w:history="1">
        <w:r w:rsidR="00851BBE" w:rsidRPr="00B833B3">
          <w:rPr>
            <w:rStyle w:val="Hyperlink"/>
            <w:lang w:val="fr-FR"/>
          </w:rPr>
          <w:t>Puig Alt</w:t>
        </w:r>
      </w:hyperlink>
    </w:p>
    <w:p w14:paraId="0DBAB31D" w14:textId="77777777" w:rsidR="004D7ED8" w:rsidRPr="00B833B3" w:rsidRDefault="004D7ED8" w:rsidP="00B03529">
      <w:pPr>
        <w:jc w:val="both"/>
        <w:rPr>
          <w:lang w:val="fr-FR"/>
        </w:rPr>
      </w:pPr>
    </w:p>
    <w:p w14:paraId="4E76145C" w14:textId="77777777" w:rsidR="00EE51B9" w:rsidRDefault="00EE51B9" w:rsidP="00426FF9">
      <w:pPr>
        <w:pStyle w:val="Heading1"/>
      </w:pPr>
      <w:bookmarkStart w:id="2484" w:name="Sit_Puig_Castellar"/>
      <w:r>
        <w:t>PUIG CASTELLAR</w:t>
      </w:r>
    </w:p>
    <w:bookmarkEnd w:id="2484"/>
    <w:p w14:paraId="22F7E970" w14:textId="77777777" w:rsidR="00EE51B9" w:rsidRPr="00A8234F" w:rsidRDefault="00EE51B9" w:rsidP="00B03529">
      <w:pPr>
        <w:jc w:val="both"/>
        <w:rPr>
          <w:sz w:val="20"/>
          <w:lang w:val="fr-FR"/>
        </w:rPr>
      </w:pPr>
      <w:r w:rsidRPr="00A8234F">
        <w:rPr>
          <w:sz w:val="20"/>
          <w:lang w:val="fr-FR"/>
        </w:rPr>
        <w:t>Puig Castellar</w:t>
      </w:r>
    </w:p>
    <w:p w14:paraId="1BC32344" w14:textId="77777777" w:rsidR="00B03529" w:rsidRDefault="00B03529" w:rsidP="00B03529">
      <w:pPr>
        <w:jc w:val="both"/>
        <w:rPr>
          <w:lang w:val="fr-FR"/>
        </w:rPr>
      </w:pPr>
    </w:p>
    <w:p w14:paraId="282C964F" w14:textId="3BFEB16B" w:rsidR="00EE51B9" w:rsidRDefault="00A21296" w:rsidP="00B03529">
      <w:pPr>
        <w:jc w:val="both"/>
        <w:rPr>
          <w:lang w:val="fr-FR"/>
        </w:rPr>
      </w:pPr>
      <w:r>
        <w:rPr>
          <w:lang w:val="fr-FR"/>
        </w:rPr>
        <w:t>Puig Catsellar (Santa Coloma de Gramenet) sur la c</w:t>
      </w:r>
      <w:r w:rsidR="00EE51B9">
        <w:rPr>
          <w:lang w:val="fr-FR"/>
        </w:rPr>
        <w:t xml:space="preserve">ote Nord de la Catalogne, </w:t>
      </w:r>
      <w:hyperlink r:id="rId5832" w:anchor="Cul_MIA2" w:history="1">
        <w:r w:rsidR="00EE51B9" w:rsidRPr="00EE51B9">
          <w:rPr>
            <w:rStyle w:val="Hyperlink"/>
            <w:lang w:val="fr-FR"/>
          </w:rPr>
          <w:t>MIA2</w:t>
        </w:r>
      </w:hyperlink>
      <w:r w:rsidR="00EE51B9">
        <w:rPr>
          <w:lang w:val="fr-FR"/>
        </w:rPr>
        <w:t xml:space="preserve"> (Ari com.pers)</w:t>
      </w:r>
      <w:r>
        <w:rPr>
          <w:lang w:val="fr-FR"/>
        </w:rPr>
        <w:t xml:space="preserve"> </w:t>
      </w:r>
      <w:r w:rsidRPr="00A21296">
        <w:rPr>
          <w:lang w:val="fr-FR"/>
        </w:rPr>
        <w:t xml:space="preserve">Plomb </w:t>
      </w:r>
      <w:r>
        <w:rPr>
          <w:lang w:val="fr-FR"/>
        </w:rPr>
        <w:t xml:space="preserve">en </w:t>
      </w:r>
      <w:hyperlink r:id="rId5833" w:anchor="Cul_Iberes" w:history="1">
        <w:r w:rsidRPr="00A21296">
          <w:rPr>
            <w:rStyle w:val="Hyperlink"/>
            <w:lang w:val="fr-FR"/>
          </w:rPr>
          <w:t>ibérique</w:t>
        </w:r>
      </w:hyperlink>
      <w:r w:rsidRPr="00A21296">
        <w:rPr>
          <w:lang w:val="fr-FR"/>
        </w:rPr>
        <w:t xml:space="preserve"> de l'</w:t>
      </w:r>
      <w:hyperlink r:id="rId5834" w:anchor="Cul_Iberique_plein" w:history="1">
        <w:r w:rsidRPr="00A21296">
          <w:rPr>
            <w:rStyle w:val="Hyperlink"/>
            <w:lang w:val="fr-FR"/>
          </w:rPr>
          <w:t>I. plein</w:t>
        </w:r>
      </w:hyperlink>
      <w:r w:rsidRPr="00A21296">
        <w:rPr>
          <w:lang w:val="fr-FR"/>
        </w:rPr>
        <w:t xml:space="preserve"> </w:t>
      </w:r>
      <w:r>
        <w:rPr>
          <w:lang w:val="fr-FR"/>
        </w:rPr>
        <w:t>l'administration (BIB 2899)</w:t>
      </w:r>
      <w:r w:rsidR="00292ACD">
        <w:rPr>
          <w:lang w:val="fr-FR"/>
        </w:rPr>
        <w:t xml:space="preserve"> Chenaie (capfoguer) zoomorphe en fer possiblement importé d'Italie ou d'Europe centrale (BIB 2899)</w:t>
      </w:r>
    </w:p>
    <w:p w14:paraId="518F2DCA" w14:textId="77777777" w:rsidR="00292ACD" w:rsidRDefault="00292ACD" w:rsidP="00B03529">
      <w:pPr>
        <w:jc w:val="both"/>
        <w:rPr>
          <w:lang w:val="fr-FR"/>
        </w:rPr>
      </w:pPr>
    </w:p>
    <w:p w14:paraId="7CDC7718" w14:textId="77777777" w:rsidR="00292ACD" w:rsidRPr="00292ACD" w:rsidRDefault="00292ACD" w:rsidP="00B03529">
      <w:pPr>
        <w:jc w:val="both"/>
        <w:rPr>
          <w:lang w:val="es-ES"/>
        </w:rPr>
      </w:pPr>
      <w:r w:rsidRPr="00292ACD">
        <w:rPr>
          <w:lang w:val="es-ES"/>
        </w:rPr>
        <w:t>TORRE DEL TOSSAL MONTANES</w:t>
      </w:r>
    </w:p>
    <w:p w14:paraId="30D1D652" w14:textId="77777777" w:rsidR="00292ACD" w:rsidRDefault="00292ACD" w:rsidP="00B03529">
      <w:pPr>
        <w:jc w:val="both"/>
        <w:rPr>
          <w:lang w:val="es-ES"/>
        </w:rPr>
      </w:pPr>
      <w:r w:rsidRPr="00292ACD">
        <w:rPr>
          <w:lang w:val="es-ES"/>
        </w:rPr>
        <w:t>Torre del Tossal Monta</w:t>
      </w:r>
      <w:r>
        <w:rPr>
          <w:lang w:val="es-ES"/>
        </w:rPr>
        <w:t>ñés</w:t>
      </w:r>
    </w:p>
    <w:p w14:paraId="7D17D257" w14:textId="77777777" w:rsidR="00292ACD" w:rsidRDefault="00292ACD" w:rsidP="00B03529">
      <w:pPr>
        <w:jc w:val="both"/>
        <w:rPr>
          <w:lang w:val="es-ES"/>
        </w:rPr>
      </w:pPr>
    </w:p>
    <w:p w14:paraId="15ED498C" w14:textId="77777777" w:rsidR="00292ACD" w:rsidRPr="00292ACD" w:rsidRDefault="00292ACD" w:rsidP="00B03529">
      <w:pPr>
        <w:jc w:val="both"/>
        <w:rPr>
          <w:lang w:val="fr-FR"/>
        </w:rPr>
      </w:pPr>
      <w:r w:rsidRPr="00292ACD">
        <w:rPr>
          <w:lang w:val="fr-FR"/>
        </w:rPr>
        <w:t>La Vall del Tormo. Période ibérique: évidence d'artisanat du textile (BIB 2899)</w:t>
      </w:r>
    </w:p>
    <w:p w14:paraId="4B2B2FBD" w14:textId="77777777" w:rsidR="00EE51B9" w:rsidRPr="00292ACD" w:rsidRDefault="00EE51B9" w:rsidP="00B03529">
      <w:pPr>
        <w:jc w:val="both"/>
        <w:rPr>
          <w:lang w:val="fr-FR"/>
        </w:rPr>
      </w:pPr>
    </w:p>
    <w:p w14:paraId="52D3421F" w14:textId="77777777" w:rsidR="00EE51B9" w:rsidRPr="007D4C7B" w:rsidRDefault="00EE51B9" w:rsidP="00426FF9">
      <w:pPr>
        <w:pStyle w:val="Heading1"/>
        <w:rPr>
          <w:lang w:val="es-ES"/>
        </w:rPr>
      </w:pPr>
      <w:bookmarkStart w:id="2485" w:name="Sit_Puig_Castellar_Biosca"/>
      <w:r w:rsidRPr="007D4C7B">
        <w:rPr>
          <w:lang w:val="es-ES"/>
        </w:rPr>
        <w:t>PUIG CASTELLAR BIOSCA</w:t>
      </w:r>
    </w:p>
    <w:bookmarkEnd w:id="2485"/>
    <w:p w14:paraId="0D9C7EA6" w14:textId="77777777" w:rsidR="00EE51B9" w:rsidRPr="00367E22" w:rsidRDefault="00EE51B9" w:rsidP="00B03529">
      <w:pPr>
        <w:jc w:val="both"/>
        <w:rPr>
          <w:lang w:val="es-ES"/>
        </w:rPr>
      </w:pPr>
      <w:r w:rsidRPr="00367E22">
        <w:rPr>
          <w:lang w:val="es-ES"/>
        </w:rPr>
        <w:t>Biosca</w:t>
      </w:r>
    </w:p>
    <w:p w14:paraId="47B3628C" w14:textId="77777777" w:rsidR="00EE51B9" w:rsidRPr="00367E22" w:rsidRDefault="00EE51B9" w:rsidP="00B03529">
      <w:pPr>
        <w:jc w:val="both"/>
        <w:rPr>
          <w:lang w:val="es-ES"/>
        </w:rPr>
      </w:pPr>
    </w:p>
    <w:p w14:paraId="47D87032" w14:textId="04D8B933" w:rsidR="00EE51B9" w:rsidRDefault="00EE51B9" w:rsidP="00B03529">
      <w:pPr>
        <w:jc w:val="both"/>
        <w:rPr>
          <w:lang w:val="fr-FR"/>
        </w:rPr>
      </w:pPr>
      <w:r w:rsidRPr="00367E22">
        <w:rPr>
          <w:lang w:val="es-ES"/>
        </w:rPr>
        <w:t xml:space="preserve">Oppidum. </w:t>
      </w:r>
      <w:r>
        <w:rPr>
          <w:lang w:val="fr-FR"/>
        </w:rPr>
        <w:t xml:space="preserve">Plaine occidentale Catalogne, </w:t>
      </w:r>
      <w:hyperlink r:id="rId5835" w:anchor="Cul_Rome_p_Republique" w:history="1">
        <w:r w:rsidRPr="00EE51B9">
          <w:rPr>
            <w:rStyle w:val="Hyperlink"/>
            <w:lang w:val="fr-FR"/>
          </w:rPr>
          <w:t>RR</w:t>
        </w:r>
      </w:hyperlink>
      <w:r>
        <w:rPr>
          <w:lang w:val="fr-FR"/>
        </w:rPr>
        <w:t xml:space="preserve"> (Ari com.pers)</w:t>
      </w:r>
      <w:r w:rsidR="00292ACD">
        <w:rPr>
          <w:lang w:val="fr-FR"/>
        </w:rPr>
        <w:t>. Tête clouée (BIB 2899)</w:t>
      </w:r>
    </w:p>
    <w:p w14:paraId="5555181D" w14:textId="77777777" w:rsidR="00EE51B9" w:rsidRDefault="00EE51B9" w:rsidP="00B03529">
      <w:pPr>
        <w:jc w:val="both"/>
        <w:rPr>
          <w:lang w:val="fr-FR"/>
        </w:rPr>
      </w:pPr>
    </w:p>
    <w:p w14:paraId="3C8AE43B" w14:textId="77777777" w:rsidR="00EE51B9" w:rsidRPr="00367E22" w:rsidRDefault="00EE51B9" w:rsidP="00426FF9">
      <w:pPr>
        <w:pStyle w:val="Heading1"/>
      </w:pPr>
      <w:bookmarkStart w:id="2486" w:name="Sit_Can_Mateu"/>
      <w:r w:rsidRPr="00367E22">
        <w:t>CAN MATEU</w:t>
      </w:r>
    </w:p>
    <w:bookmarkEnd w:id="2486"/>
    <w:p w14:paraId="37628127" w14:textId="77777777" w:rsidR="00EE51B9" w:rsidRPr="00367E22" w:rsidRDefault="00EE51B9" w:rsidP="00B03529">
      <w:pPr>
        <w:jc w:val="both"/>
        <w:rPr>
          <w:lang w:val="fr-FR"/>
        </w:rPr>
      </w:pPr>
      <w:r w:rsidRPr="00367E22">
        <w:rPr>
          <w:lang w:val="fr-FR"/>
        </w:rPr>
        <w:t>Can Mateu</w:t>
      </w:r>
    </w:p>
    <w:p w14:paraId="59018737" w14:textId="77777777" w:rsidR="00EE51B9" w:rsidRPr="00367E22" w:rsidRDefault="00EE51B9" w:rsidP="00B03529">
      <w:pPr>
        <w:jc w:val="both"/>
        <w:rPr>
          <w:lang w:val="fr-FR"/>
        </w:rPr>
      </w:pPr>
    </w:p>
    <w:p w14:paraId="2AAD1EDA" w14:textId="71EF8173" w:rsidR="00EE51B9" w:rsidRPr="00367E22" w:rsidRDefault="00000000" w:rsidP="00EE51B9">
      <w:pPr>
        <w:jc w:val="both"/>
        <w:rPr>
          <w:lang w:val="fr-FR"/>
        </w:rPr>
      </w:pPr>
      <w:hyperlink r:id="rId5836" w:anchor="Cul_Rome_p_Republique" w:history="1">
        <w:r w:rsidR="00EE51B9" w:rsidRPr="00367E22">
          <w:rPr>
            <w:rStyle w:val="Hyperlink"/>
            <w:lang w:val="fr-FR"/>
          </w:rPr>
          <w:t>RR</w:t>
        </w:r>
      </w:hyperlink>
      <w:r w:rsidR="00EE51B9" w:rsidRPr="00367E22">
        <w:rPr>
          <w:lang w:val="fr-FR"/>
        </w:rPr>
        <w:t xml:space="preserve"> (Ari com.pers)</w:t>
      </w:r>
    </w:p>
    <w:p w14:paraId="4E854AD1" w14:textId="77777777" w:rsidR="00EE51B9" w:rsidRPr="00367E22" w:rsidRDefault="00EE51B9" w:rsidP="00B03529">
      <w:pPr>
        <w:jc w:val="both"/>
        <w:rPr>
          <w:lang w:val="fr-FR"/>
        </w:rPr>
      </w:pPr>
    </w:p>
    <w:p w14:paraId="6A94018D" w14:textId="77777777" w:rsidR="00EE51B9" w:rsidRPr="00367E22" w:rsidRDefault="00EE51B9" w:rsidP="00B03529">
      <w:pPr>
        <w:jc w:val="both"/>
        <w:rPr>
          <w:lang w:val="fr-FR"/>
        </w:rPr>
      </w:pPr>
    </w:p>
    <w:p w14:paraId="4B0C5EF4" w14:textId="77777777" w:rsidR="00EE51B9" w:rsidRPr="007D4C7B" w:rsidRDefault="00EE51B9" w:rsidP="00426FF9">
      <w:pPr>
        <w:pStyle w:val="Heading1"/>
        <w:rPr>
          <w:lang w:val="en-US"/>
        </w:rPr>
      </w:pPr>
      <w:bookmarkStart w:id="2487" w:name="Sit_Can_Bernat"/>
      <w:r w:rsidRPr="007D4C7B">
        <w:rPr>
          <w:lang w:val="en-US"/>
        </w:rPr>
        <w:t>CAN BERNAT</w:t>
      </w:r>
    </w:p>
    <w:bookmarkEnd w:id="2487"/>
    <w:p w14:paraId="34A3A396" w14:textId="77777777" w:rsidR="00EE51B9" w:rsidRPr="00CF6C26" w:rsidRDefault="00EE51B9" w:rsidP="00B03529">
      <w:pPr>
        <w:jc w:val="both"/>
      </w:pPr>
      <w:r w:rsidRPr="00CF6C26">
        <w:t>Can Bernat</w:t>
      </w:r>
    </w:p>
    <w:p w14:paraId="04C78F62" w14:textId="77777777" w:rsidR="00EE51B9" w:rsidRPr="00CF6C26" w:rsidRDefault="00EE51B9" w:rsidP="00B03529">
      <w:pPr>
        <w:jc w:val="both"/>
      </w:pPr>
    </w:p>
    <w:p w14:paraId="76D44690" w14:textId="26A04C9A" w:rsidR="00EE51B9" w:rsidRPr="00CF6C26" w:rsidRDefault="00000000" w:rsidP="00EE51B9">
      <w:pPr>
        <w:jc w:val="both"/>
      </w:pPr>
      <w:hyperlink r:id="rId5837" w:anchor="Cul_Rome_p_Republique" w:history="1">
        <w:r w:rsidR="00EE51B9" w:rsidRPr="00CF6C26">
          <w:rPr>
            <w:rStyle w:val="Hyperlink"/>
          </w:rPr>
          <w:t>RR</w:t>
        </w:r>
      </w:hyperlink>
      <w:r w:rsidR="00EE51B9" w:rsidRPr="00CF6C26">
        <w:t xml:space="preserve"> (Ari com.pers)</w:t>
      </w:r>
    </w:p>
    <w:p w14:paraId="48A409B5" w14:textId="77777777" w:rsidR="00EE51B9" w:rsidRPr="00CF6C26" w:rsidRDefault="00EE51B9" w:rsidP="00B03529">
      <w:pPr>
        <w:jc w:val="both"/>
      </w:pPr>
    </w:p>
    <w:p w14:paraId="58154749" w14:textId="77777777" w:rsidR="00EE51B9" w:rsidRPr="007D4C7B" w:rsidRDefault="00EE51B9" w:rsidP="00426FF9">
      <w:pPr>
        <w:pStyle w:val="Heading1"/>
        <w:rPr>
          <w:lang w:val="en-US"/>
        </w:rPr>
      </w:pPr>
      <w:bookmarkStart w:id="2488" w:name="Sit_Can_Feu"/>
      <w:r w:rsidRPr="007D4C7B">
        <w:rPr>
          <w:lang w:val="en-US"/>
        </w:rPr>
        <w:t>CAN FEU</w:t>
      </w:r>
    </w:p>
    <w:bookmarkEnd w:id="2488"/>
    <w:p w14:paraId="435C8FE4" w14:textId="77777777" w:rsidR="00EE51B9" w:rsidRPr="00B833B3" w:rsidRDefault="00EE51B9" w:rsidP="00B03529">
      <w:pPr>
        <w:jc w:val="both"/>
      </w:pPr>
    </w:p>
    <w:p w14:paraId="5108E589" w14:textId="32395EF9" w:rsidR="00EE51B9" w:rsidRPr="00B833B3" w:rsidRDefault="00851BBE" w:rsidP="00EE51B9">
      <w:pPr>
        <w:jc w:val="both"/>
      </w:pPr>
      <w:r>
        <w:t xml:space="preserve">Can Feu, </w:t>
      </w:r>
      <w:hyperlink r:id="rId5838" w:anchor="Cul_Rome_p_Republique" w:history="1">
        <w:r w:rsidR="00EE51B9" w:rsidRPr="00B833B3">
          <w:rPr>
            <w:rStyle w:val="Hyperlink"/>
          </w:rPr>
          <w:t>RR</w:t>
        </w:r>
      </w:hyperlink>
      <w:r w:rsidR="00EE51B9" w:rsidRPr="00B833B3">
        <w:t xml:space="preserve"> (Ari com.pers)</w:t>
      </w:r>
    </w:p>
    <w:p w14:paraId="5D5A8C17" w14:textId="77777777" w:rsidR="00EE51B9" w:rsidRPr="00B833B3" w:rsidRDefault="00EE51B9" w:rsidP="00B03529">
      <w:pPr>
        <w:jc w:val="both"/>
      </w:pPr>
    </w:p>
    <w:p w14:paraId="75BD2798" w14:textId="77777777" w:rsidR="00EE51B9" w:rsidRPr="00B833B3" w:rsidRDefault="00EE51B9" w:rsidP="00B03529">
      <w:pPr>
        <w:jc w:val="both"/>
      </w:pPr>
    </w:p>
    <w:p w14:paraId="74A4D8DE" w14:textId="77777777" w:rsidR="00EE51B9" w:rsidRPr="007D4C7B" w:rsidRDefault="00EE51B9" w:rsidP="00426FF9">
      <w:pPr>
        <w:pStyle w:val="Heading1"/>
        <w:rPr>
          <w:lang w:val="es-ES"/>
        </w:rPr>
      </w:pPr>
      <w:bookmarkStart w:id="2489" w:name="Sit_Penya_Moro"/>
      <w:r w:rsidRPr="007D4C7B">
        <w:rPr>
          <w:lang w:val="es-ES"/>
        </w:rPr>
        <w:t>PENYA DEL MORO</w:t>
      </w:r>
    </w:p>
    <w:bookmarkEnd w:id="2489"/>
    <w:p w14:paraId="7320B727" w14:textId="77777777" w:rsidR="00EE51B9" w:rsidRPr="00B833B3" w:rsidRDefault="00EE51B9" w:rsidP="00B03529">
      <w:pPr>
        <w:jc w:val="both"/>
        <w:rPr>
          <w:sz w:val="20"/>
          <w:lang w:val="es-ES"/>
        </w:rPr>
      </w:pPr>
      <w:r w:rsidRPr="00B833B3">
        <w:rPr>
          <w:sz w:val="20"/>
          <w:lang w:val="es-ES"/>
        </w:rPr>
        <w:t>Penya del Moro</w:t>
      </w:r>
    </w:p>
    <w:p w14:paraId="491F52C5" w14:textId="77777777" w:rsidR="00EE51B9" w:rsidRPr="00B833B3" w:rsidRDefault="00EE51B9" w:rsidP="00B03529">
      <w:pPr>
        <w:jc w:val="both"/>
        <w:rPr>
          <w:lang w:val="es-ES"/>
        </w:rPr>
      </w:pPr>
    </w:p>
    <w:p w14:paraId="51B7364B" w14:textId="5C4C98B6" w:rsidR="00EE51B9" w:rsidRPr="00A21296" w:rsidRDefault="00EE51B9" w:rsidP="00EE51B9">
      <w:pPr>
        <w:jc w:val="both"/>
        <w:rPr>
          <w:lang w:val="fr-FR"/>
        </w:rPr>
      </w:pPr>
      <w:r w:rsidRPr="00A21296">
        <w:rPr>
          <w:lang w:val="fr-FR"/>
        </w:rPr>
        <w:lastRenderedPageBreak/>
        <w:t xml:space="preserve">Oppidum </w:t>
      </w:r>
      <w:hyperlink r:id="rId5839" w:anchor="Cul_MIA2" w:history="1">
        <w:r w:rsidRPr="00A21296">
          <w:rPr>
            <w:rStyle w:val="Hyperlink"/>
            <w:lang w:val="fr-FR"/>
          </w:rPr>
          <w:t>MIA2</w:t>
        </w:r>
      </w:hyperlink>
      <w:r w:rsidRPr="00A21296">
        <w:rPr>
          <w:lang w:val="fr-FR"/>
        </w:rPr>
        <w:t xml:space="preserve"> (Ari com.pers)</w:t>
      </w:r>
      <w:r w:rsidR="00A21296" w:rsidRPr="00A21296">
        <w:rPr>
          <w:lang w:val="fr-FR"/>
        </w:rPr>
        <w:t xml:space="preserve"> Plomb </w:t>
      </w:r>
      <w:r w:rsidR="00A21296">
        <w:rPr>
          <w:lang w:val="fr-FR"/>
        </w:rPr>
        <w:t xml:space="preserve">en </w:t>
      </w:r>
      <w:hyperlink r:id="rId5840" w:anchor="Cul_Iberes" w:history="1">
        <w:r w:rsidR="00A21296" w:rsidRPr="00A21296">
          <w:rPr>
            <w:rStyle w:val="Hyperlink"/>
            <w:lang w:val="fr-FR"/>
          </w:rPr>
          <w:t>ibérique</w:t>
        </w:r>
      </w:hyperlink>
      <w:r w:rsidR="00A21296" w:rsidRPr="00A21296">
        <w:rPr>
          <w:lang w:val="fr-FR"/>
        </w:rPr>
        <w:t xml:space="preserve"> de l'</w:t>
      </w:r>
      <w:hyperlink r:id="rId5841" w:anchor="Cul_Iberique_plein" w:history="1">
        <w:r w:rsidR="00A21296" w:rsidRPr="00A21296">
          <w:rPr>
            <w:rStyle w:val="Hyperlink"/>
            <w:lang w:val="fr-FR"/>
          </w:rPr>
          <w:t>I. plein</w:t>
        </w:r>
      </w:hyperlink>
      <w:r w:rsidR="00A21296" w:rsidRPr="00A21296">
        <w:rPr>
          <w:lang w:val="fr-FR"/>
        </w:rPr>
        <w:t xml:space="preserve"> </w:t>
      </w:r>
      <w:r w:rsidR="00A21296">
        <w:rPr>
          <w:lang w:val="fr-FR"/>
        </w:rPr>
        <w:t>l'administration (BIB 2899)</w:t>
      </w:r>
    </w:p>
    <w:p w14:paraId="7CAAB635" w14:textId="77777777" w:rsidR="00EE51B9" w:rsidRPr="00A21296" w:rsidRDefault="00EE51B9" w:rsidP="00EE51B9">
      <w:pPr>
        <w:jc w:val="both"/>
        <w:rPr>
          <w:lang w:val="fr-FR"/>
        </w:rPr>
      </w:pPr>
    </w:p>
    <w:p w14:paraId="3C1CFCBA" w14:textId="77777777" w:rsidR="00EE51B9" w:rsidRPr="007D4C7B" w:rsidRDefault="00EE51B9" w:rsidP="00426FF9">
      <w:pPr>
        <w:pStyle w:val="Heading1"/>
        <w:rPr>
          <w:lang w:val="es-ES"/>
        </w:rPr>
      </w:pPr>
      <w:bookmarkStart w:id="2490" w:name="Sit_Saus"/>
      <w:r w:rsidRPr="007D4C7B">
        <w:rPr>
          <w:lang w:val="es-ES"/>
        </w:rPr>
        <w:t>SAUS</w:t>
      </w:r>
    </w:p>
    <w:bookmarkEnd w:id="2490"/>
    <w:p w14:paraId="3F182D95" w14:textId="77777777" w:rsidR="00EE51B9" w:rsidRPr="00CF6C26" w:rsidRDefault="00EE51B9" w:rsidP="00B03529">
      <w:pPr>
        <w:jc w:val="both"/>
        <w:rPr>
          <w:lang w:val="es-ES"/>
        </w:rPr>
      </w:pPr>
    </w:p>
    <w:p w14:paraId="1D9987F2" w14:textId="0B257B22" w:rsidR="00EE51B9" w:rsidRPr="00EE51B9" w:rsidRDefault="00000000" w:rsidP="00EE51B9">
      <w:pPr>
        <w:jc w:val="both"/>
        <w:rPr>
          <w:lang w:val="es-ES"/>
        </w:rPr>
      </w:pPr>
      <w:hyperlink r:id="rId5842" w:anchor="Cul_MIA2" w:history="1">
        <w:r w:rsidR="00EE51B9" w:rsidRPr="00EE51B9">
          <w:rPr>
            <w:rStyle w:val="Hyperlink"/>
            <w:lang w:val="es-ES"/>
          </w:rPr>
          <w:t>MIA2</w:t>
        </w:r>
      </w:hyperlink>
      <w:r w:rsidR="00EE51B9" w:rsidRPr="00CF6C26">
        <w:rPr>
          <w:lang w:val="es-ES"/>
        </w:rPr>
        <w:t xml:space="preserve"> (Ari com.pers)</w:t>
      </w:r>
    </w:p>
    <w:p w14:paraId="26010816" w14:textId="77777777" w:rsidR="00EE51B9" w:rsidRPr="00CF6C26" w:rsidRDefault="00EE51B9" w:rsidP="00B03529">
      <w:pPr>
        <w:jc w:val="both"/>
        <w:rPr>
          <w:lang w:val="es-ES"/>
        </w:rPr>
      </w:pPr>
    </w:p>
    <w:p w14:paraId="109FFE2D" w14:textId="77777777" w:rsidR="00EE51B9" w:rsidRPr="007D4C7B" w:rsidRDefault="00EE51B9" w:rsidP="00426FF9">
      <w:pPr>
        <w:pStyle w:val="Heading1"/>
        <w:rPr>
          <w:lang w:val="es-ES"/>
        </w:rPr>
      </w:pPr>
      <w:bookmarkStart w:id="2491" w:name="Sit_Turo_Vent"/>
      <w:r w:rsidRPr="007D4C7B">
        <w:rPr>
          <w:lang w:val="es-ES"/>
        </w:rPr>
        <w:t>TURO DEL VENT</w:t>
      </w:r>
    </w:p>
    <w:bookmarkEnd w:id="2491"/>
    <w:p w14:paraId="64E6B114" w14:textId="77777777" w:rsidR="00EE51B9" w:rsidRPr="00CF6C26" w:rsidRDefault="00EE51B9" w:rsidP="00B03529">
      <w:pPr>
        <w:jc w:val="both"/>
        <w:rPr>
          <w:lang w:val="es-ES"/>
        </w:rPr>
      </w:pPr>
    </w:p>
    <w:p w14:paraId="012436F8" w14:textId="38AB88BB" w:rsidR="00EE51B9" w:rsidRPr="00A0014D" w:rsidRDefault="00EE51B9" w:rsidP="00EE51B9">
      <w:pPr>
        <w:jc w:val="both"/>
        <w:rPr>
          <w:lang w:val="fr-FR"/>
        </w:rPr>
      </w:pPr>
      <w:r w:rsidRPr="00A0014D">
        <w:rPr>
          <w:lang w:val="fr-FR"/>
        </w:rPr>
        <w:t xml:space="preserve">Oppidum </w:t>
      </w:r>
      <w:hyperlink r:id="rId5843" w:anchor="Cul_MIA2" w:history="1">
        <w:r w:rsidRPr="00A0014D">
          <w:rPr>
            <w:rStyle w:val="Hyperlink"/>
            <w:lang w:val="fr-FR"/>
          </w:rPr>
          <w:t>MIA2</w:t>
        </w:r>
      </w:hyperlink>
      <w:r w:rsidRPr="00A0014D">
        <w:rPr>
          <w:lang w:val="fr-FR"/>
        </w:rPr>
        <w:t xml:space="preserve"> (Ari com.pers)</w:t>
      </w:r>
    </w:p>
    <w:p w14:paraId="655D6E61" w14:textId="77777777" w:rsidR="00CF6C26" w:rsidRPr="00A0014D" w:rsidRDefault="00CF6C26" w:rsidP="00EE51B9">
      <w:pPr>
        <w:jc w:val="both"/>
        <w:rPr>
          <w:lang w:val="fr-FR"/>
        </w:rPr>
      </w:pPr>
    </w:p>
    <w:p w14:paraId="4C607879" w14:textId="77777777" w:rsidR="00CF6C26" w:rsidRPr="00CF6C26" w:rsidRDefault="00CF6C26" w:rsidP="00426FF9">
      <w:pPr>
        <w:pStyle w:val="Heading1"/>
      </w:pPr>
      <w:bookmarkStart w:id="2492" w:name="Sit_Tossal_Montanes"/>
      <w:r w:rsidRPr="00CF6C26">
        <w:t>TOSSAL MONTANES</w:t>
      </w:r>
    </w:p>
    <w:bookmarkEnd w:id="2492"/>
    <w:p w14:paraId="2BFA9B37" w14:textId="77777777" w:rsidR="00CF6C26" w:rsidRDefault="00CF6C26" w:rsidP="00EE51B9">
      <w:pPr>
        <w:jc w:val="both"/>
        <w:rPr>
          <w:lang w:val="fr-FR"/>
        </w:rPr>
      </w:pPr>
      <w:r>
        <w:rPr>
          <w:lang w:val="fr-FR"/>
        </w:rPr>
        <w:t>Tossal Montanes</w:t>
      </w:r>
    </w:p>
    <w:p w14:paraId="48215DFA" w14:textId="77777777" w:rsidR="00CF6C26" w:rsidRDefault="00CF6C26" w:rsidP="00EE51B9">
      <w:pPr>
        <w:jc w:val="both"/>
        <w:rPr>
          <w:lang w:val="fr-FR"/>
        </w:rPr>
      </w:pPr>
    </w:p>
    <w:p w14:paraId="431F2739" w14:textId="48C116BB" w:rsidR="00CF6C26" w:rsidRPr="00CF6C26" w:rsidRDefault="00CF6C26" w:rsidP="00EE51B9">
      <w:pPr>
        <w:jc w:val="both"/>
        <w:rPr>
          <w:lang w:val="fr-FR"/>
        </w:rPr>
      </w:pPr>
      <w:r w:rsidRPr="00CF6C26">
        <w:rPr>
          <w:lang w:val="fr-FR"/>
        </w:rPr>
        <w:t>Tossal Montañés (la Vall del Torno), grande maison turriforme</w:t>
      </w:r>
      <w:r>
        <w:rPr>
          <w:lang w:val="fr-FR"/>
        </w:rPr>
        <w:t xml:space="preserve"> polyfonctionnelle de l' </w:t>
      </w:r>
      <w:hyperlink r:id="rId5844" w:anchor="Cul_Iberique_ancien" w:history="1">
        <w:r w:rsidRPr="00CF6C26">
          <w:rPr>
            <w:rStyle w:val="Hyperlink"/>
            <w:lang w:val="fr-FR"/>
          </w:rPr>
          <w:t>I. ancien</w:t>
        </w:r>
      </w:hyperlink>
      <w:r>
        <w:rPr>
          <w:lang w:val="fr-FR"/>
        </w:rPr>
        <w:t xml:space="preserve"> </w:t>
      </w:r>
      <w:r w:rsidRPr="00CF6C26">
        <w:rPr>
          <w:lang w:val="fr-FR"/>
        </w:rPr>
        <w:t>probablement liée à la résidence d'une élite</w:t>
      </w:r>
      <w:r>
        <w:rPr>
          <w:lang w:val="fr-FR"/>
        </w:rPr>
        <w:t xml:space="preserve"> (BIB 2899)</w:t>
      </w:r>
    </w:p>
    <w:p w14:paraId="1D3082A9" w14:textId="77777777" w:rsidR="00EE51B9" w:rsidRPr="00CF6C26" w:rsidRDefault="00EE51B9" w:rsidP="00B03529">
      <w:pPr>
        <w:jc w:val="both"/>
        <w:rPr>
          <w:lang w:val="fr-FR"/>
        </w:rPr>
      </w:pPr>
      <w:r w:rsidRPr="00CF6C26">
        <w:rPr>
          <w:lang w:val="fr-FR"/>
        </w:rPr>
        <w:t xml:space="preserve"> </w:t>
      </w:r>
    </w:p>
    <w:p w14:paraId="691155C6" w14:textId="77777777" w:rsidR="002F0E37" w:rsidRPr="0032190F" w:rsidRDefault="002F0E37" w:rsidP="00426FF9">
      <w:pPr>
        <w:pStyle w:val="Heading1"/>
      </w:pPr>
      <w:bookmarkStart w:id="2493" w:name="Sit_Vilanera"/>
      <w:r w:rsidRPr="0032190F">
        <w:t>VILANERA</w:t>
      </w:r>
      <w:bookmarkEnd w:id="2493"/>
    </w:p>
    <w:p w14:paraId="5914789A" w14:textId="77777777" w:rsidR="002F0E37" w:rsidRPr="0032190F" w:rsidRDefault="002F0E37" w:rsidP="002F0E37">
      <w:pPr>
        <w:jc w:val="both"/>
        <w:rPr>
          <w:lang w:val="fr-FR"/>
        </w:rPr>
      </w:pPr>
    </w:p>
    <w:p w14:paraId="01638676" w14:textId="1E733023" w:rsidR="002F0E37" w:rsidRPr="00A32CB8" w:rsidRDefault="00944CDE" w:rsidP="002F0E37">
      <w:pPr>
        <w:jc w:val="both"/>
        <w:rPr>
          <w:lang w:val="fr-FR"/>
        </w:rPr>
      </w:pPr>
      <w:r w:rsidRPr="0032190F">
        <w:rPr>
          <w:lang w:val="fr-FR"/>
        </w:rPr>
        <w:t xml:space="preserve">Située à embouchure du Ter </w:t>
      </w:r>
      <w:r w:rsidR="00EE51B9" w:rsidRPr="0032190F">
        <w:rPr>
          <w:lang w:val="fr-FR"/>
        </w:rPr>
        <w:t>(Empùries, Catalogne)</w:t>
      </w:r>
      <w:r w:rsidRPr="0032190F">
        <w:rPr>
          <w:lang w:val="fr-FR"/>
        </w:rPr>
        <w:t xml:space="preserve">. </w:t>
      </w:r>
      <w:r w:rsidR="002F0E37" w:rsidRPr="0032190F">
        <w:rPr>
          <w:lang w:val="fr-FR"/>
        </w:rPr>
        <w:t xml:space="preserve">La nécropole de Vilanera (7e-6e s. aec) à </w:t>
      </w:r>
      <w:hyperlink r:id="rId5845" w:anchor="Sit_Ampurias" w:history="1">
        <w:r w:rsidR="002F0E37" w:rsidRPr="0032190F">
          <w:rPr>
            <w:rStyle w:val="Hyperlink"/>
            <w:lang w:val="fr-FR"/>
          </w:rPr>
          <w:t>Ampurias</w:t>
        </w:r>
      </w:hyperlink>
      <w:r w:rsidR="002F0E37" w:rsidRPr="0032190F">
        <w:rPr>
          <w:lang w:val="fr-FR"/>
        </w:rPr>
        <w:t>, de par les objets importés qu’elle recèle, montre l’existence sur place d’un groupe possédant un certain rang social (BIB 1995 p. 72)</w:t>
      </w:r>
      <w:r w:rsidR="00EE51B9" w:rsidRPr="00EE51B9">
        <w:rPr>
          <w:lang w:val="fr-FR"/>
        </w:rPr>
        <w:t xml:space="preserve"> </w:t>
      </w:r>
      <w:r w:rsidR="00CF6C26">
        <w:rPr>
          <w:lang w:val="fr-FR"/>
        </w:rPr>
        <w:t xml:space="preserve">avec </w:t>
      </w:r>
      <w:r w:rsidR="00CF6C26" w:rsidRPr="00CF6C26">
        <w:rPr>
          <w:lang w:val="fr-FR"/>
        </w:rPr>
        <w:t>divers types d'importations phéniciennes (BIB 2899)</w:t>
      </w:r>
      <w:r w:rsidR="00CF6C26">
        <w:rPr>
          <w:lang w:val="fr-FR"/>
        </w:rPr>
        <w:t xml:space="preserve"> </w:t>
      </w:r>
      <w:r w:rsidR="00EE51B9">
        <w:rPr>
          <w:lang w:val="fr-FR"/>
        </w:rPr>
        <w:t xml:space="preserve">v. </w:t>
      </w:r>
      <w:hyperlink r:id="rId5846" w:anchor="Sit_San_Marti" w:history="1">
        <w:r w:rsidR="00EE51B9" w:rsidRPr="0032190F">
          <w:rPr>
            <w:rStyle w:val="Hyperlink"/>
            <w:lang w:val="fr-FR"/>
          </w:rPr>
          <w:t>San Marti</w:t>
        </w:r>
      </w:hyperlink>
    </w:p>
    <w:p w14:paraId="622A2087" w14:textId="426CEFE0" w:rsidR="00CF6C26" w:rsidRPr="00CF6C26" w:rsidRDefault="00CF6C26" w:rsidP="002F0E37">
      <w:pPr>
        <w:jc w:val="both"/>
        <w:rPr>
          <w:lang w:val="fr-FR"/>
        </w:rPr>
      </w:pPr>
      <w:r w:rsidRPr="00CF6C26">
        <w:rPr>
          <w:lang w:val="fr-FR"/>
        </w:rPr>
        <w:t xml:space="preserve">Nécropole. </w:t>
      </w:r>
      <w:r>
        <w:rPr>
          <w:lang w:val="fr-FR"/>
        </w:rPr>
        <w:t>Les</w:t>
      </w:r>
      <w:r w:rsidRPr="00CF6C26">
        <w:rPr>
          <w:lang w:val="fr-FR"/>
        </w:rPr>
        <w:t xml:space="preserve"> tombes </w:t>
      </w:r>
      <w:r>
        <w:rPr>
          <w:lang w:val="fr-FR"/>
        </w:rPr>
        <w:t xml:space="preserve">avec mobiliers </w:t>
      </w:r>
      <w:hyperlink r:id="rId5847" w:anchor="Cul_Pheniciens_p_PEN" w:history="1">
        <w:r w:rsidRPr="00CF6C26">
          <w:rPr>
            <w:rStyle w:val="Hyperlink"/>
            <w:lang w:val="fr-FR"/>
          </w:rPr>
          <w:t>phéniciens</w:t>
        </w:r>
      </w:hyperlink>
      <w:r>
        <w:rPr>
          <w:lang w:val="fr-FR"/>
        </w:rPr>
        <w:t xml:space="preserve"> doivent appartenir aux élites (BIB 2899) </w:t>
      </w:r>
      <w:r w:rsidRPr="00CF6C26">
        <w:rPr>
          <w:lang w:val="fr-FR"/>
        </w:rPr>
        <w:t xml:space="preserve">  </w:t>
      </w:r>
      <w:r>
        <w:rPr>
          <w:lang w:val="fr-FR"/>
        </w:rPr>
        <w:t xml:space="preserve">Abandon au début de l' </w:t>
      </w:r>
      <w:hyperlink r:id="rId5848" w:anchor="Cul_Iberique_ancien" w:history="1">
        <w:r w:rsidRPr="00CF6C26">
          <w:rPr>
            <w:rStyle w:val="Hyperlink"/>
            <w:lang w:val="fr-FR"/>
          </w:rPr>
          <w:t>I. ancien</w:t>
        </w:r>
      </w:hyperlink>
      <w:r>
        <w:rPr>
          <w:lang w:val="fr-FR"/>
        </w:rPr>
        <w:t xml:space="preserve"> (BIB 2899)</w:t>
      </w:r>
    </w:p>
    <w:p w14:paraId="052EB5B6" w14:textId="77777777" w:rsidR="00EE51B9" w:rsidRDefault="00EE51B9" w:rsidP="002F0E37">
      <w:pPr>
        <w:jc w:val="both"/>
        <w:rPr>
          <w:lang w:val="fr-FR"/>
        </w:rPr>
      </w:pPr>
    </w:p>
    <w:p w14:paraId="6BFDBDD0" w14:textId="77777777" w:rsidR="00EE51B9" w:rsidRDefault="00EE51B9" w:rsidP="00EE51B9">
      <w:pPr>
        <w:pStyle w:val="Heading2"/>
      </w:pPr>
      <w:r>
        <w:t>Périodisation</w:t>
      </w:r>
    </w:p>
    <w:p w14:paraId="0067C555" w14:textId="77777777" w:rsidR="00EE51B9" w:rsidRDefault="00EE51B9" w:rsidP="002F0E37">
      <w:pPr>
        <w:jc w:val="both"/>
        <w:rPr>
          <w:lang w:val="fr-FR"/>
        </w:rPr>
      </w:pPr>
    </w:p>
    <w:p w14:paraId="280A0F98" w14:textId="77777777" w:rsidR="00EE51B9" w:rsidRPr="00CF6C26" w:rsidRDefault="00CF6C26" w:rsidP="00CF6C26">
      <w:pPr>
        <w:pStyle w:val="Heading3"/>
      </w:pPr>
      <w:r>
        <w:t>BF</w:t>
      </w:r>
    </w:p>
    <w:p w14:paraId="2504F929" w14:textId="77777777" w:rsidR="00EE51B9" w:rsidRPr="0032190F" w:rsidRDefault="00EE51B9" w:rsidP="002F0E37">
      <w:pPr>
        <w:jc w:val="both"/>
        <w:rPr>
          <w:lang w:val="fr-FR"/>
        </w:rPr>
      </w:pPr>
    </w:p>
    <w:p w14:paraId="4AD771EF" w14:textId="77777777" w:rsidR="00944CDE" w:rsidRDefault="00944CDE" w:rsidP="002F0E37">
      <w:pPr>
        <w:jc w:val="both"/>
        <w:rPr>
          <w:lang w:val="fr-FR"/>
        </w:rPr>
      </w:pPr>
      <w:r w:rsidRPr="0032190F">
        <w:rPr>
          <w:lang w:val="fr-FR"/>
        </w:rPr>
        <w:t xml:space="preserve">Vilanera I: Nécropole du BF (BIB Musée d'Ampurias) </w:t>
      </w:r>
    </w:p>
    <w:p w14:paraId="463AC813" w14:textId="77777777" w:rsidR="00EE51B9" w:rsidRDefault="00EE51B9" w:rsidP="002F0E37">
      <w:pPr>
        <w:jc w:val="both"/>
        <w:rPr>
          <w:lang w:val="fr-FR"/>
        </w:rPr>
      </w:pPr>
    </w:p>
    <w:p w14:paraId="581A4A1B" w14:textId="77777777" w:rsidR="00EE51B9" w:rsidRDefault="00EE51B9" w:rsidP="00EE51B9">
      <w:pPr>
        <w:pStyle w:val="Heading3"/>
      </w:pPr>
      <w:r>
        <w:t>Fer 1</w:t>
      </w:r>
    </w:p>
    <w:p w14:paraId="0399D969" w14:textId="77777777" w:rsidR="00EE51B9" w:rsidRPr="0032190F" w:rsidRDefault="00EE51B9" w:rsidP="002F0E37">
      <w:pPr>
        <w:jc w:val="both"/>
        <w:rPr>
          <w:lang w:val="fr-FR"/>
        </w:rPr>
      </w:pPr>
    </w:p>
    <w:p w14:paraId="40363E54" w14:textId="77777777" w:rsidR="00944CDE" w:rsidRDefault="00944CDE" w:rsidP="002F0E37">
      <w:pPr>
        <w:jc w:val="both"/>
        <w:rPr>
          <w:lang w:val="fr-FR"/>
        </w:rPr>
      </w:pPr>
      <w:r w:rsidRPr="0032190F">
        <w:rPr>
          <w:lang w:val="fr-FR"/>
        </w:rPr>
        <w:t xml:space="preserve">Vilanera II: nécropole du Fer 1 (BIB Musée d'Ampurias) </w:t>
      </w:r>
    </w:p>
    <w:p w14:paraId="7C01E44B" w14:textId="77777777" w:rsidR="00EE51B9" w:rsidRDefault="00EE51B9" w:rsidP="002F0E37">
      <w:pPr>
        <w:jc w:val="both"/>
        <w:rPr>
          <w:lang w:val="fr-FR"/>
        </w:rPr>
      </w:pPr>
    </w:p>
    <w:p w14:paraId="6FA011E5" w14:textId="77777777" w:rsidR="009514B9" w:rsidRPr="0032190F" w:rsidRDefault="009514B9" w:rsidP="002F0E37">
      <w:pPr>
        <w:jc w:val="both"/>
        <w:rPr>
          <w:lang w:val="fr-FR"/>
        </w:rPr>
      </w:pPr>
    </w:p>
    <w:p w14:paraId="6ADB79BF" w14:textId="77777777" w:rsidR="009514B9" w:rsidRPr="0032190F" w:rsidRDefault="009514B9" w:rsidP="00426FF9">
      <w:pPr>
        <w:pStyle w:val="Heading1"/>
      </w:pPr>
      <w:bookmarkStart w:id="2494" w:name="Sit_Colomina"/>
      <w:r w:rsidRPr="0032190F">
        <w:t>COLOMINA</w:t>
      </w:r>
    </w:p>
    <w:bookmarkEnd w:id="2494"/>
    <w:p w14:paraId="00DA8276" w14:textId="77777777" w:rsidR="009514B9" w:rsidRPr="0032190F" w:rsidRDefault="009514B9" w:rsidP="002F0E37">
      <w:pPr>
        <w:jc w:val="both"/>
        <w:rPr>
          <w:lang w:val="fr-FR"/>
        </w:rPr>
      </w:pPr>
    </w:p>
    <w:p w14:paraId="59CB95E6" w14:textId="77777777" w:rsidR="009514B9" w:rsidRDefault="009514B9" w:rsidP="002F0E37">
      <w:pPr>
        <w:jc w:val="both"/>
        <w:rPr>
          <w:lang w:val="fr-FR"/>
        </w:rPr>
      </w:pPr>
      <w:r w:rsidRPr="0032190F">
        <w:rPr>
          <w:lang w:val="fr-FR"/>
        </w:rPr>
        <w:t>Habita</w:t>
      </w:r>
      <w:r w:rsidR="00EC78F7">
        <w:rPr>
          <w:lang w:val="fr-FR"/>
        </w:rPr>
        <w:t>t</w:t>
      </w:r>
      <w:r w:rsidRPr="0032190F">
        <w:rPr>
          <w:lang w:val="fr-FR"/>
        </w:rPr>
        <w:t xml:space="preserve"> ouvert de la Colomina (Gerb, el Segria) daté de vers 1150-950 aec (BIB Exposition « Els Vilars. Poder, tierra, agua » 2017)</w:t>
      </w:r>
    </w:p>
    <w:p w14:paraId="724278C3" w14:textId="77777777" w:rsidR="00067879" w:rsidRDefault="00067879" w:rsidP="002F0E37">
      <w:pPr>
        <w:jc w:val="both"/>
        <w:rPr>
          <w:lang w:val="fr-FR"/>
        </w:rPr>
      </w:pPr>
    </w:p>
    <w:p w14:paraId="7B1FBED5" w14:textId="77777777" w:rsidR="00067879" w:rsidRPr="0032190F" w:rsidRDefault="00067879" w:rsidP="00426FF9">
      <w:pPr>
        <w:pStyle w:val="Heading1"/>
      </w:pPr>
      <w:r w:rsidRPr="0032190F">
        <w:t>COLOMINA</w:t>
      </w:r>
    </w:p>
    <w:p w14:paraId="0BE8E419" w14:textId="77777777" w:rsidR="00067879" w:rsidRPr="0032190F" w:rsidRDefault="00067879" w:rsidP="00067879">
      <w:pPr>
        <w:rPr>
          <w:lang w:val="fr-FR"/>
        </w:rPr>
      </w:pPr>
    </w:p>
    <w:p w14:paraId="00834A29" w14:textId="77777777" w:rsidR="006702EA" w:rsidRDefault="00067879" w:rsidP="00067879">
      <w:pPr>
        <w:rPr>
          <w:lang w:val="fr-FR"/>
        </w:rPr>
      </w:pPr>
      <w:r w:rsidRPr="0032190F">
        <w:rPr>
          <w:lang w:val="fr-FR"/>
        </w:rPr>
        <w:t>La Colomina</w:t>
      </w:r>
      <w:r>
        <w:rPr>
          <w:lang w:val="fr-FR"/>
        </w:rPr>
        <w:t xml:space="preserve"> (Gerb, Lleida)</w:t>
      </w:r>
      <w:r w:rsidRPr="0032190F">
        <w:rPr>
          <w:lang w:val="fr-FR"/>
        </w:rPr>
        <w:t xml:space="preserve"> est une nécropole tumulaire </w:t>
      </w:r>
      <w:r>
        <w:rPr>
          <w:lang w:val="fr-FR"/>
        </w:rPr>
        <w:t>du BF</w:t>
      </w:r>
      <w:r w:rsidRPr="0032190F">
        <w:rPr>
          <w:lang w:val="fr-FR"/>
        </w:rPr>
        <w:t xml:space="preserve"> (MAC Barcelona, 2017)</w:t>
      </w:r>
      <w:r>
        <w:rPr>
          <w:lang w:val="fr-FR"/>
        </w:rPr>
        <w:t xml:space="preserve"> datée de 850-650 aec (BIB 2946). Présence de stèles, stèle anépigraphes et cippes signalisant les tombes // Castellets (BIB 2946)</w:t>
      </w:r>
    </w:p>
    <w:p w14:paraId="47C0A76A" w14:textId="77777777" w:rsidR="00EC78F7" w:rsidRDefault="00EC78F7" w:rsidP="00EC78F7">
      <w:pPr>
        <w:rPr>
          <w:lang w:val="fr-FR"/>
        </w:rPr>
      </w:pPr>
    </w:p>
    <w:p w14:paraId="44E360E7" w14:textId="77777777" w:rsidR="00EC78F7" w:rsidRPr="0032190F" w:rsidRDefault="00EC78F7" w:rsidP="00426FF9">
      <w:pPr>
        <w:pStyle w:val="Heading1"/>
      </w:pPr>
      <w:bookmarkStart w:id="2495" w:name="Sit_Pedro_Colomina"/>
      <w:r w:rsidRPr="0032190F">
        <w:lastRenderedPageBreak/>
        <w:t>PEDRO ET LA COLOMINA</w:t>
      </w:r>
      <w:bookmarkEnd w:id="2495"/>
    </w:p>
    <w:p w14:paraId="62096997" w14:textId="77777777" w:rsidR="00EC78F7" w:rsidRPr="0032190F" w:rsidRDefault="00EC78F7" w:rsidP="00EC78F7">
      <w:pPr>
        <w:jc w:val="both"/>
        <w:rPr>
          <w:lang w:val="fr-FR"/>
        </w:rPr>
      </w:pPr>
    </w:p>
    <w:p w14:paraId="1E24A05F" w14:textId="77777777" w:rsidR="00EC78F7" w:rsidRDefault="00EC78F7" w:rsidP="00EC78F7">
      <w:pPr>
        <w:jc w:val="both"/>
        <w:rPr>
          <w:lang w:val="fr-FR"/>
        </w:rPr>
      </w:pPr>
      <w:r w:rsidRPr="0032190F">
        <w:rPr>
          <w:lang w:val="fr-FR"/>
        </w:rPr>
        <w:t>Pedros et la Colomina (L</w:t>
      </w:r>
      <w:r>
        <w:rPr>
          <w:lang w:val="fr-FR"/>
        </w:rPr>
        <w:t>le</w:t>
      </w:r>
      <w:r w:rsidRPr="0032190F">
        <w:rPr>
          <w:lang w:val="fr-FR"/>
        </w:rPr>
        <w:t>ida, Catalogne) a livré une stèle grossière sans représentations d’armes datée du Fer 1 local (BIB 2</w:t>
      </w:r>
      <w:r w:rsidR="006702EA">
        <w:rPr>
          <w:lang w:val="fr-FR"/>
        </w:rPr>
        <w:t>0</w:t>
      </w:r>
      <w:r w:rsidRPr="0032190F">
        <w:rPr>
          <w:lang w:val="fr-FR"/>
        </w:rPr>
        <w:t>51 p. 24)</w:t>
      </w:r>
    </w:p>
    <w:p w14:paraId="7E29202B" w14:textId="77777777" w:rsidR="006702EA" w:rsidRDefault="006702EA" w:rsidP="00EC78F7">
      <w:pPr>
        <w:jc w:val="both"/>
        <w:rPr>
          <w:lang w:val="fr-FR"/>
        </w:rPr>
      </w:pPr>
    </w:p>
    <w:p w14:paraId="0AC412A7" w14:textId="77777777" w:rsidR="006702EA" w:rsidRPr="007D4C7B" w:rsidRDefault="006702EA" w:rsidP="00426FF9">
      <w:pPr>
        <w:pStyle w:val="Heading1"/>
        <w:rPr>
          <w:lang w:val="es-ES"/>
        </w:rPr>
      </w:pPr>
      <w:r w:rsidRPr="007D4C7B">
        <w:rPr>
          <w:lang w:val="es-ES"/>
        </w:rPr>
        <w:t>VALDELTORMO</w:t>
      </w:r>
    </w:p>
    <w:p w14:paraId="1F0C3C0E" w14:textId="77777777" w:rsidR="006702EA" w:rsidRPr="0035562A" w:rsidRDefault="006702EA" w:rsidP="00EC78F7">
      <w:pPr>
        <w:jc w:val="both"/>
        <w:rPr>
          <w:lang w:val="es-ES"/>
        </w:rPr>
      </w:pPr>
      <w:r w:rsidRPr="006702EA">
        <w:rPr>
          <w:lang w:val="es-ES"/>
        </w:rPr>
        <w:br/>
        <w:t xml:space="preserve">Torrequemada.. </w:t>
      </w:r>
      <w:r w:rsidRPr="0035562A">
        <w:rPr>
          <w:lang w:val="es-ES"/>
        </w:rPr>
        <w:t>Stèle à décor zoomorphe (BIB 2946) v. Tossal del Montañes</w:t>
      </w:r>
    </w:p>
    <w:p w14:paraId="33689F15" w14:textId="77777777" w:rsidR="006702EA" w:rsidRPr="0035562A" w:rsidRDefault="006702EA" w:rsidP="00EC78F7">
      <w:pPr>
        <w:jc w:val="both"/>
        <w:rPr>
          <w:lang w:val="es-ES"/>
        </w:rPr>
      </w:pPr>
    </w:p>
    <w:p w14:paraId="4FABB2BB" w14:textId="77777777" w:rsidR="006702EA" w:rsidRDefault="006702EA" w:rsidP="00426FF9">
      <w:pPr>
        <w:pStyle w:val="Heading1"/>
      </w:pPr>
      <w:bookmarkStart w:id="2496" w:name="Sit_Castellets"/>
      <w:r>
        <w:t>CASTELLETS</w:t>
      </w:r>
    </w:p>
    <w:bookmarkEnd w:id="2496"/>
    <w:p w14:paraId="08F4A26D" w14:textId="77777777" w:rsidR="006702EA" w:rsidRPr="00067879" w:rsidRDefault="006702EA" w:rsidP="00EC78F7">
      <w:pPr>
        <w:jc w:val="both"/>
        <w:rPr>
          <w:sz w:val="20"/>
          <w:lang w:val="fr-FR"/>
        </w:rPr>
      </w:pPr>
      <w:r w:rsidRPr="00067879">
        <w:rPr>
          <w:sz w:val="20"/>
          <w:lang w:val="fr-FR"/>
        </w:rPr>
        <w:t>Els Castellets</w:t>
      </w:r>
    </w:p>
    <w:p w14:paraId="2C07F80E" w14:textId="77777777" w:rsidR="006702EA" w:rsidRDefault="006702EA" w:rsidP="00EC78F7">
      <w:pPr>
        <w:jc w:val="both"/>
        <w:rPr>
          <w:lang w:val="fr-FR"/>
        </w:rPr>
      </w:pPr>
    </w:p>
    <w:p w14:paraId="48C3FD5D" w14:textId="5DE6232B" w:rsidR="006702EA" w:rsidRPr="00A0014D" w:rsidRDefault="006702EA" w:rsidP="00EC78F7">
      <w:pPr>
        <w:jc w:val="both"/>
        <w:rPr>
          <w:lang w:val="fr-FR"/>
        </w:rPr>
      </w:pPr>
      <w:r>
        <w:rPr>
          <w:lang w:val="fr-FR"/>
        </w:rPr>
        <w:t>Mequinenza, Saragosse. Nécr</w:t>
      </w:r>
      <w:r w:rsidR="00067879">
        <w:rPr>
          <w:lang w:val="fr-FR"/>
        </w:rPr>
        <w:t>o</w:t>
      </w:r>
      <w:r>
        <w:rPr>
          <w:lang w:val="fr-FR"/>
        </w:rPr>
        <w:t>pole avec des cippes signalant des tombes // Colomina (BIB 2946)</w:t>
      </w:r>
      <w:r w:rsidR="00067879">
        <w:rPr>
          <w:lang w:val="fr-FR"/>
        </w:rPr>
        <w:t xml:space="preserve"> v. </w:t>
      </w:r>
      <w:hyperlink r:id="rId5849" w:anchor="Sit_Pedrera" w:history="1">
        <w:r w:rsidR="00067879" w:rsidRPr="00A0014D">
          <w:rPr>
            <w:rStyle w:val="Hyperlink"/>
            <w:lang w:val="fr-FR"/>
          </w:rPr>
          <w:t>Pedrera</w:t>
        </w:r>
      </w:hyperlink>
    </w:p>
    <w:p w14:paraId="21DBAF2E" w14:textId="77777777" w:rsidR="006702EA" w:rsidRPr="00A0014D" w:rsidRDefault="006702EA" w:rsidP="00EC78F7">
      <w:pPr>
        <w:jc w:val="both"/>
        <w:rPr>
          <w:lang w:val="fr-FR"/>
        </w:rPr>
      </w:pPr>
    </w:p>
    <w:p w14:paraId="03DC3BC0" w14:textId="77777777" w:rsidR="009B2284" w:rsidRPr="00A0014D" w:rsidRDefault="009B2284" w:rsidP="00426FF9">
      <w:pPr>
        <w:pStyle w:val="Heading1"/>
      </w:pPr>
      <w:r w:rsidRPr="00A0014D">
        <w:br/>
      </w:r>
      <w:bookmarkStart w:id="2497" w:name="Sit_Serrat_Bala"/>
      <w:r w:rsidRPr="00A0014D">
        <w:t>SERRAT DE BALA</w:t>
      </w:r>
      <w:bookmarkEnd w:id="2497"/>
    </w:p>
    <w:p w14:paraId="32ECE588" w14:textId="77777777" w:rsidR="009B2284" w:rsidRPr="00A0014D" w:rsidRDefault="009B2284" w:rsidP="00EC78F7">
      <w:pPr>
        <w:jc w:val="both"/>
        <w:rPr>
          <w:lang w:val="fr-FR"/>
        </w:rPr>
      </w:pPr>
    </w:p>
    <w:p w14:paraId="452E4F66" w14:textId="3C219423" w:rsidR="009B2284" w:rsidRPr="00A0014D" w:rsidRDefault="009B2284" w:rsidP="00EC78F7">
      <w:pPr>
        <w:jc w:val="both"/>
        <w:rPr>
          <w:lang w:val="fr-FR"/>
        </w:rPr>
      </w:pPr>
      <w:r w:rsidRPr="00A0014D">
        <w:rPr>
          <w:lang w:val="fr-FR"/>
        </w:rPr>
        <w:t xml:space="preserve">Serrat de Balà (Cantonigros, Osona). Nécropole à </w:t>
      </w:r>
      <w:hyperlink r:id="rId5850" w:anchor="Cul_Incineration" w:history="1">
        <w:r w:rsidR="002E057E" w:rsidRPr="00A0014D">
          <w:rPr>
            <w:rStyle w:val="Hyperlink"/>
            <w:lang w:val="fr-FR"/>
          </w:rPr>
          <w:t>incinération</w:t>
        </w:r>
      </w:hyperlink>
      <w:r w:rsidR="002E057E" w:rsidRPr="00A0014D">
        <w:rPr>
          <w:lang w:val="fr-FR"/>
        </w:rPr>
        <w:t xml:space="preserve"> </w:t>
      </w:r>
      <w:r w:rsidRPr="00A0014D">
        <w:rPr>
          <w:lang w:val="fr-FR"/>
        </w:rPr>
        <w:t>(SS BIB) v. Colomina de Bor (BIB Miquel Molist, Tribuna de Arqueologia, 2019, Barcelona)</w:t>
      </w:r>
    </w:p>
    <w:p w14:paraId="1CA8D05A" w14:textId="77777777" w:rsidR="007A3A26" w:rsidRPr="00A0014D" w:rsidRDefault="007A3A26" w:rsidP="00EC78F7">
      <w:pPr>
        <w:jc w:val="both"/>
        <w:rPr>
          <w:lang w:val="fr-FR"/>
        </w:rPr>
      </w:pPr>
    </w:p>
    <w:p w14:paraId="134DCD70" w14:textId="77777777" w:rsidR="007A3A26" w:rsidRDefault="007A3A26" w:rsidP="00426FF9">
      <w:pPr>
        <w:pStyle w:val="Heading1"/>
      </w:pPr>
      <w:bookmarkStart w:id="2498" w:name="Sit_Llavori"/>
      <w:r>
        <w:t>LLAVORI</w:t>
      </w:r>
    </w:p>
    <w:bookmarkEnd w:id="2498"/>
    <w:p w14:paraId="2ACEF2C4" w14:textId="77777777" w:rsidR="007A3A26" w:rsidRDefault="007A3A26" w:rsidP="00EC78F7">
      <w:pPr>
        <w:jc w:val="both"/>
        <w:rPr>
          <w:lang w:val="fr-FR"/>
        </w:rPr>
      </w:pPr>
    </w:p>
    <w:p w14:paraId="60442211" w14:textId="77777777" w:rsidR="007A3A26" w:rsidRPr="009B2284" w:rsidRDefault="007A3A26" w:rsidP="00EC78F7">
      <w:pPr>
        <w:jc w:val="both"/>
        <w:rPr>
          <w:lang w:val="fr-FR"/>
        </w:rPr>
      </w:pPr>
      <w:r>
        <w:rPr>
          <w:lang w:val="fr-FR"/>
        </w:rPr>
        <w:t xml:space="preserve">Llavori </w:t>
      </w:r>
      <w:r w:rsidRPr="007A3A26">
        <w:rPr>
          <w:lang w:val="fr-FR"/>
        </w:rPr>
        <w:t>(Pallars, Sobira)</w:t>
      </w:r>
      <w:r>
        <w:rPr>
          <w:lang w:val="fr-FR"/>
        </w:rPr>
        <w:t xml:space="preserve"> est le plus gros dépôt de Catalogne (BIB Miquel Molist, Tribuna de Arqueologia, 2019, Barcelona)</w:t>
      </w:r>
    </w:p>
    <w:p w14:paraId="30DBD05A" w14:textId="77777777" w:rsidR="00EC78F7" w:rsidRPr="009B2284" w:rsidRDefault="00EC78F7" w:rsidP="00EC78F7">
      <w:pPr>
        <w:rPr>
          <w:lang w:val="fr-FR"/>
        </w:rPr>
      </w:pPr>
    </w:p>
    <w:p w14:paraId="7BD4CEEE" w14:textId="77777777" w:rsidR="00EC78F7" w:rsidRDefault="00EC78F7" w:rsidP="00426FF9">
      <w:pPr>
        <w:pStyle w:val="Heading1"/>
      </w:pPr>
      <w:bookmarkStart w:id="2499" w:name="Sit_Colomina_Bor"/>
      <w:r>
        <w:t>COLOMINA</w:t>
      </w:r>
      <w:r w:rsidR="007C0D83">
        <w:t xml:space="preserve"> DE BOR</w:t>
      </w:r>
    </w:p>
    <w:bookmarkEnd w:id="2499"/>
    <w:p w14:paraId="2E13702E" w14:textId="77777777" w:rsidR="00EC78F7" w:rsidRDefault="00EC78F7" w:rsidP="00EC78F7">
      <w:pPr>
        <w:rPr>
          <w:lang w:val="fr-FR"/>
        </w:rPr>
      </w:pPr>
    </w:p>
    <w:p w14:paraId="3AC367F5" w14:textId="5E547C5C" w:rsidR="001865A9" w:rsidRDefault="00EC78F7" w:rsidP="00EC78F7">
      <w:pPr>
        <w:rPr>
          <w:lang w:val="fr-FR"/>
        </w:rPr>
      </w:pPr>
      <w:r>
        <w:rPr>
          <w:lang w:val="fr-FR"/>
        </w:rPr>
        <w:t xml:space="preserve">Colomina </w:t>
      </w:r>
      <w:r w:rsidR="00690CC9">
        <w:rPr>
          <w:lang w:val="fr-FR"/>
        </w:rPr>
        <w:t xml:space="preserve">de Bor </w:t>
      </w:r>
      <w:r>
        <w:rPr>
          <w:lang w:val="fr-FR"/>
        </w:rPr>
        <w:t>(Bellver de Cerdanya</w:t>
      </w:r>
      <w:r w:rsidR="007C0D83">
        <w:rPr>
          <w:lang w:val="fr-FR"/>
        </w:rPr>
        <w:t>, Catalogne</w:t>
      </w:r>
      <w:r>
        <w:rPr>
          <w:lang w:val="fr-FR"/>
        </w:rPr>
        <w:t xml:space="preserve">), proche du Segre, </w:t>
      </w:r>
      <w:r w:rsidR="001865A9">
        <w:rPr>
          <w:lang w:val="fr-FR"/>
        </w:rPr>
        <w:t xml:space="preserve">montre un </w:t>
      </w:r>
      <w:hyperlink r:id="rId5851" w:anchor="Cul_Depots_p_Fer_I" w:history="1">
        <w:r w:rsidR="009B2284" w:rsidRPr="009B2284">
          <w:rPr>
            <w:rStyle w:val="Hyperlink"/>
            <w:lang w:val="fr-FR"/>
          </w:rPr>
          <w:t>dépôt</w:t>
        </w:r>
      </w:hyperlink>
      <w:r w:rsidR="009B2284">
        <w:rPr>
          <w:lang w:val="fr-FR"/>
        </w:rPr>
        <w:t xml:space="preserve"> </w:t>
      </w:r>
      <w:r w:rsidR="001865A9">
        <w:rPr>
          <w:lang w:val="fr-FR"/>
        </w:rPr>
        <w:t>d'objets en b</w:t>
      </w:r>
      <w:r>
        <w:rPr>
          <w:lang w:val="fr-FR"/>
        </w:rPr>
        <w:t>ronze</w:t>
      </w:r>
      <w:r w:rsidR="001865A9">
        <w:rPr>
          <w:lang w:val="fr-FR"/>
        </w:rPr>
        <w:t xml:space="preserve"> et en fer</w:t>
      </w:r>
      <w:r>
        <w:rPr>
          <w:lang w:val="fr-FR"/>
        </w:rPr>
        <w:t xml:space="preserve"> daté </w:t>
      </w:r>
      <w:r w:rsidR="001865A9" w:rsidRPr="001865A9">
        <w:rPr>
          <w:lang w:val="fr-FR"/>
        </w:rPr>
        <w:t>du 7e / 6e aec</w:t>
      </w:r>
      <w:r w:rsidR="001865A9">
        <w:rPr>
          <w:lang w:val="fr-FR"/>
        </w:rPr>
        <w:t xml:space="preserve"> (BIB Miquel Molist, Tribuna de Arqueologia, 2019, Barcelona)</w:t>
      </w:r>
    </w:p>
    <w:p w14:paraId="7577F446" w14:textId="77777777" w:rsidR="001865A9" w:rsidRDefault="001865A9" w:rsidP="00EC78F7">
      <w:pPr>
        <w:rPr>
          <w:lang w:val="fr-FR"/>
        </w:rPr>
      </w:pPr>
    </w:p>
    <w:p w14:paraId="15E30C35" w14:textId="77777777" w:rsidR="001865A9" w:rsidRDefault="001865A9" w:rsidP="001865A9">
      <w:pPr>
        <w:pStyle w:val="Heading2"/>
      </w:pPr>
      <w:r>
        <w:t>dépôt</w:t>
      </w:r>
    </w:p>
    <w:p w14:paraId="4257FA96" w14:textId="77777777" w:rsidR="001865A9" w:rsidRDefault="001865A9" w:rsidP="00EC78F7">
      <w:pPr>
        <w:rPr>
          <w:lang w:val="fr-FR"/>
        </w:rPr>
      </w:pPr>
    </w:p>
    <w:p w14:paraId="44352236" w14:textId="77777777" w:rsidR="00EC78F7" w:rsidRDefault="00EC78F7" w:rsidP="009B2284">
      <w:pPr>
        <w:jc w:val="both"/>
        <w:rPr>
          <w:lang w:val="es-ES"/>
        </w:rPr>
      </w:pPr>
      <w:r>
        <w:rPr>
          <w:lang w:val="fr-FR"/>
        </w:rPr>
        <w:t>Epingle à tête arrondie enroulée</w:t>
      </w:r>
      <w:r w:rsidR="007C0D83">
        <w:rPr>
          <w:lang w:val="fr-FR"/>
        </w:rPr>
        <w:t xml:space="preserve"> très rare (absent de France, Suisse et d'Italie)</w:t>
      </w:r>
      <w:r>
        <w:rPr>
          <w:lang w:val="fr-FR"/>
        </w:rPr>
        <w:t xml:space="preserve">. Pelote d'anneaux de chaines d'anneaux en bronze. Vaisselle en bronze </w:t>
      </w:r>
      <w:r w:rsidR="007C0D83">
        <w:rPr>
          <w:lang w:val="fr-FR"/>
        </w:rPr>
        <w:t>à bords rentrant. D</w:t>
      </w:r>
      <w:r>
        <w:rPr>
          <w:lang w:val="fr-FR"/>
        </w:rPr>
        <w:t xml:space="preserve">eux boutons </w:t>
      </w:r>
      <w:r w:rsidR="007C0D83">
        <w:rPr>
          <w:lang w:val="fr-FR"/>
        </w:rPr>
        <w:t xml:space="preserve">coniques </w:t>
      </w:r>
      <w:r>
        <w:rPr>
          <w:lang w:val="fr-FR"/>
        </w:rPr>
        <w:t>en fer</w:t>
      </w:r>
      <w:r w:rsidR="007C0D83">
        <w:rPr>
          <w:lang w:val="fr-FR"/>
        </w:rPr>
        <w:t xml:space="preserve"> caractéristiques du Fer 1</w:t>
      </w:r>
      <w:r>
        <w:rPr>
          <w:lang w:val="fr-FR"/>
        </w:rPr>
        <w:t xml:space="preserve">. Vase tronconique à engobe rouge dont le fond montre des concrétions. </w:t>
      </w:r>
      <w:r w:rsidR="00D165DA">
        <w:rPr>
          <w:lang w:val="fr-FR"/>
        </w:rPr>
        <w:t>A</w:t>
      </w:r>
      <w:r>
        <w:rPr>
          <w:lang w:val="fr-FR"/>
        </w:rPr>
        <w:t xml:space="preserve">pplique </w:t>
      </w:r>
      <w:r w:rsidR="00D165DA">
        <w:rPr>
          <w:lang w:val="fr-FR"/>
        </w:rPr>
        <w:t xml:space="preserve">rectangulaire à languette </w:t>
      </w:r>
      <w:r>
        <w:rPr>
          <w:lang w:val="fr-FR"/>
        </w:rPr>
        <w:t>en bronze</w:t>
      </w:r>
      <w:r w:rsidR="00D165DA">
        <w:rPr>
          <w:lang w:val="fr-FR"/>
        </w:rPr>
        <w:t xml:space="preserve"> et trou de rivet.</w:t>
      </w:r>
      <w:r w:rsidR="007C0D83">
        <w:rPr>
          <w:lang w:val="fr-FR"/>
        </w:rPr>
        <w:t xml:space="preserve"> Moyens de préhension type anse. Nombreux fragments de bronze cassé volontairement avec un certain gabarit: métal destiné à la refonte ayant une valeur commerciale. </w:t>
      </w:r>
      <w:r w:rsidR="007C0D83" w:rsidRPr="007C0D83">
        <w:rPr>
          <w:lang w:val="es-ES"/>
        </w:rPr>
        <w:t>Bracelet en bronze. (BIB Miquel Molist</w:t>
      </w:r>
      <w:r w:rsidR="007C0D83">
        <w:rPr>
          <w:lang w:val="es-ES"/>
        </w:rPr>
        <w:t xml:space="preserve">, </w:t>
      </w:r>
      <w:r w:rsidR="007C0D83" w:rsidRPr="007C0D83">
        <w:rPr>
          <w:lang w:val="es-ES"/>
        </w:rPr>
        <w:t>Tribuna de Arqueologia, 2019, Barcelo</w:t>
      </w:r>
      <w:r w:rsidR="007C0D83">
        <w:rPr>
          <w:lang w:val="es-ES"/>
        </w:rPr>
        <w:t>na)</w:t>
      </w:r>
    </w:p>
    <w:p w14:paraId="456E43AA" w14:textId="77777777" w:rsidR="001865A9" w:rsidRDefault="001865A9" w:rsidP="00EC78F7">
      <w:pPr>
        <w:rPr>
          <w:lang w:val="es-ES"/>
        </w:rPr>
      </w:pPr>
    </w:p>
    <w:p w14:paraId="3226A6A0" w14:textId="655B5456" w:rsidR="00114CF3" w:rsidRDefault="00114CF3" w:rsidP="00EC78F7">
      <w:pPr>
        <w:rPr>
          <w:lang w:val="fr-FR"/>
        </w:rPr>
      </w:pPr>
      <w:r w:rsidRPr="00114CF3">
        <w:rPr>
          <w:lang w:val="fr-FR"/>
        </w:rPr>
        <w:t xml:space="preserve">Pour M. Molist, ce dépôt </w:t>
      </w:r>
      <w:r>
        <w:rPr>
          <w:lang w:val="fr-FR"/>
        </w:rPr>
        <w:t xml:space="preserve">trouve des parallèles avec </w:t>
      </w:r>
      <w:hyperlink r:id="rId5852" w:anchor="Sit_Motte_Depot" w:history="1">
        <w:r w:rsidR="001865A9" w:rsidRPr="001865A9">
          <w:rPr>
            <w:rStyle w:val="Hyperlink"/>
            <w:lang w:val="fr-FR"/>
          </w:rPr>
          <w:t>La Motte</w:t>
        </w:r>
      </w:hyperlink>
      <w:r w:rsidR="001865A9">
        <w:rPr>
          <w:lang w:val="fr-FR"/>
        </w:rPr>
        <w:t xml:space="preserve"> </w:t>
      </w:r>
      <w:r>
        <w:rPr>
          <w:lang w:val="fr-FR"/>
        </w:rPr>
        <w:t xml:space="preserve">et de </w:t>
      </w:r>
      <w:hyperlink r:id="rId5853" w:anchor="Sit_Serrat_Bala" w:history="1">
        <w:r w:rsidRPr="009B2284">
          <w:rPr>
            <w:rStyle w:val="Hyperlink"/>
            <w:lang w:val="fr-FR"/>
          </w:rPr>
          <w:t>Serrat de Balà</w:t>
        </w:r>
      </w:hyperlink>
      <w:r>
        <w:rPr>
          <w:lang w:val="fr-FR"/>
        </w:rPr>
        <w:t xml:space="preserve">. Il </w:t>
      </w:r>
      <w:r w:rsidRPr="00114CF3">
        <w:rPr>
          <w:lang w:val="fr-FR"/>
        </w:rPr>
        <w:t>pourrait ill</w:t>
      </w:r>
      <w:r>
        <w:rPr>
          <w:lang w:val="fr-FR"/>
        </w:rPr>
        <w:t xml:space="preserve">ustrer l'importance du </w:t>
      </w:r>
      <w:hyperlink r:id="rId5854" w:anchor="Cul_Proto_Soc_Elites_Femme" w:history="1">
        <w:r w:rsidRPr="00114CF3">
          <w:rPr>
            <w:rStyle w:val="Hyperlink"/>
            <w:lang w:val="fr-FR"/>
          </w:rPr>
          <w:t>rôle de la femme</w:t>
        </w:r>
      </w:hyperlink>
      <w:r w:rsidRPr="00114CF3">
        <w:rPr>
          <w:lang w:val="fr-FR"/>
        </w:rPr>
        <w:t xml:space="preserve"> </w:t>
      </w:r>
      <w:r>
        <w:rPr>
          <w:lang w:val="fr-FR"/>
        </w:rPr>
        <w:t>(BIB Miquel Molist, Tribuna de Arqueologia, 2019, Barcelona)</w:t>
      </w:r>
    </w:p>
    <w:p w14:paraId="0FD3281D" w14:textId="77777777" w:rsidR="004763A9" w:rsidRDefault="004763A9" w:rsidP="00EC78F7">
      <w:pPr>
        <w:rPr>
          <w:lang w:val="fr-FR"/>
        </w:rPr>
      </w:pPr>
    </w:p>
    <w:p w14:paraId="32B687CC" w14:textId="77777777" w:rsidR="004763A9" w:rsidRPr="004763A9" w:rsidRDefault="004763A9" w:rsidP="00426FF9">
      <w:pPr>
        <w:pStyle w:val="Heading1"/>
      </w:pPr>
      <w:bookmarkStart w:id="2500" w:name="Sit_Vincamet"/>
      <w:r w:rsidRPr="004763A9">
        <w:t>V</w:t>
      </w:r>
      <w:r>
        <w:t>INCAMET</w:t>
      </w:r>
    </w:p>
    <w:bookmarkEnd w:id="2500"/>
    <w:p w14:paraId="1F847DD8" w14:textId="77777777" w:rsidR="00432762" w:rsidRPr="00851BBE" w:rsidRDefault="00851BBE" w:rsidP="002F0E37">
      <w:pPr>
        <w:jc w:val="both"/>
        <w:rPr>
          <w:sz w:val="20"/>
          <w:lang w:val="fr-FR"/>
        </w:rPr>
      </w:pPr>
      <w:r w:rsidRPr="00851BBE">
        <w:rPr>
          <w:sz w:val="20"/>
          <w:lang w:val="fr-FR"/>
        </w:rPr>
        <w:t xml:space="preserve">Vincament </w:t>
      </w:r>
    </w:p>
    <w:p w14:paraId="38DC8E0D" w14:textId="77777777" w:rsidR="00851BBE" w:rsidRPr="005036AD" w:rsidRDefault="00851BBE" w:rsidP="002F0E37">
      <w:pPr>
        <w:jc w:val="both"/>
        <w:rPr>
          <w:lang w:val="fr-FR"/>
        </w:rPr>
      </w:pPr>
    </w:p>
    <w:p w14:paraId="0042669D" w14:textId="0F36E4D5" w:rsidR="00851BBE" w:rsidRDefault="00A438D4" w:rsidP="00851BBE">
      <w:pPr>
        <w:jc w:val="both"/>
        <w:rPr>
          <w:lang w:val="fr-FR"/>
        </w:rPr>
      </w:pPr>
      <w:r w:rsidRPr="00A438D4">
        <w:rPr>
          <w:i/>
          <w:szCs w:val="20"/>
          <w:lang w:val="fr-FR" w:eastAsia="en-GB"/>
        </w:rPr>
        <w:lastRenderedPageBreak/>
        <w:t>Poblat clos</w:t>
      </w:r>
      <w:r w:rsidRPr="00A438D4">
        <w:rPr>
          <w:szCs w:val="20"/>
          <w:lang w:val="fr-FR" w:eastAsia="en-GB"/>
        </w:rPr>
        <w:t xml:space="preserve"> de la Plaine occidentale</w:t>
      </w:r>
      <w:r>
        <w:rPr>
          <w:szCs w:val="20"/>
          <w:lang w:val="fr-FR" w:eastAsia="en-GB"/>
        </w:rPr>
        <w:t xml:space="preserve">, </w:t>
      </w:r>
      <w:hyperlink r:id="rId5855" w:anchor="Cul_Segre_Cinca" w:history="1">
        <w:r w:rsidRPr="00A438D4">
          <w:rPr>
            <w:rStyle w:val="Hyperlink"/>
            <w:szCs w:val="20"/>
            <w:lang w:val="fr-FR" w:eastAsia="en-GB"/>
          </w:rPr>
          <w:t>gr. de Segre-Cinca</w:t>
        </w:r>
      </w:hyperlink>
      <w:r w:rsidR="00A8234F">
        <w:rPr>
          <w:szCs w:val="20"/>
          <w:lang w:val="fr-FR" w:eastAsia="en-GB"/>
        </w:rPr>
        <w:t>, ~</w:t>
      </w:r>
      <w:hyperlink r:id="rId5856" w:anchor="Sit_Geno" w:history="1">
        <w:r w:rsidR="00A8234F" w:rsidRPr="00A8234F">
          <w:rPr>
            <w:rStyle w:val="Hyperlink"/>
            <w:szCs w:val="20"/>
            <w:lang w:val="fr-FR" w:eastAsia="en-GB"/>
          </w:rPr>
          <w:t>Geno</w:t>
        </w:r>
      </w:hyperlink>
      <w:r w:rsidR="00A8234F">
        <w:rPr>
          <w:szCs w:val="20"/>
          <w:lang w:val="fr-FR" w:eastAsia="en-GB"/>
        </w:rPr>
        <w:t xml:space="preserve"> </w:t>
      </w:r>
      <w:r w:rsidRPr="00A438D4">
        <w:rPr>
          <w:szCs w:val="20"/>
          <w:lang w:val="fr-FR" w:eastAsia="en-GB"/>
        </w:rPr>
        <w:t>(Ari com. pers.)</w:t>
      </w:r>
      <w:r w:rsidR="00A8234F">
        <w:rPr>
          <w:szCs w:val="20"/>
          <w:lang w:val="fr-FR" w:eastAsia="en-GB"/>
        </w:rPr>
        <w:t xml:space="preserve"> </w:t>
      </w:r>
      <w:r w:rsidR="00851BBE">
        <w:rPr>
          <w:szCs w:val="20"/>
          <w:lang w:val="fr-FR" w:eastAsia="en-GB"/>
        </w:rPr>
        <w:t xml:space="preserve"> </w:t>
      </w:r>
      <w:hyperlink r:id="rId5857" w:anchor="Cul_Proto_Geo_Iberique_NE__sites" w:history="1">
        <w:r w:rsidR="00851BBE" w:rsidRPr="00851BBE">
          <w:rPr>
            <w:rStyle w:val="Hyperlink"/>
            <w:lang w:val="fr-FR"/>
          </w:rPr>
          <w:t>Protohistoire du NE de la péninsule ibérique</w:t>
        </w:r>
      </w:hyperlink>
      <w:r w:rsidR="00851BBE">
        <w:rPr>
          <w:lang w:val="fr-FR"/>
        </w:rPr>
        <w:t xml:space="preserve"> (SS BIB)</w:t>
      </w:r>
    </w:p>
    <w:p w14:paraId="0E673901" w14:textId="77777777" w:rsidR="00A438D4" w:rsidRPr="00A438D4" w:rsidRDefault="00A438D4" w:rsidP="00A438D4">
      <w:pPr>
        <w:jc w:val="both"/>
        <w:rPr>
          <w:lang w:val="fr-FR"/>
        </w:rPr>
      </w:pPr>
    </w:p>
    <w:p w14:paraId="29029609" w14:textId="77777777" w:rsidR="00A438D4" w:rsidRPr="00A438D4" w:rsidRDefault="00A438D4" w:rsidP="004763A9">
      <w:pPr>
        <w:jc w:val="both"/>
        <w:rPr>
          <w:lang w:val="fr-FR"/>
        </w:rPr>
      </w:pPr>
    </w:p>
    <w:p w14:paraId="6342A1BA" w14:textId="77777777" w:rsidR="00A438D4" w:rsidRDefault="00A438D4" w:rsidP="00426FF9">
      <w:pPr>
        <w:pStyle w:val="Heading1"/>
      </w:pPr>
      <w:bookmarkStart w:id="2501" w:name="Sit_Carretela"/>
      <w:r>
        <w:t>CARRETELA</w:t>
      </w:r>
    </w:p>
    <w:bookmarkEnd w:id="2501"/>
    <w:p w14:paraId="0E435369" w14:textId="77777777" w:rsidR="00A438D4" w:rsidRDefault="00A438D4" w:rsidP="004763A9">
      <w:pPr>
        <w:jc w:val="both"/>
        <w:rPr>
          <w:lang w:val="fr-FR"/>
        </w:rPr>
      </w:pPr>
      <w:r w:rsidRPr="00A438D4">
        <w:rPr>
          <w:lang w:val="fr-FR"/>
        </w:rPr>
        <w:t>Carretelà i Zafranales</w:t>
      </w:r>
    </w:p>
    <w:p w14:paraId="47E399C4" w14:textId="77777777" w:rsidR="00A438D4" w:rsidRPr="00E86C38" w:rsidRDefault="00A438D4" w:rsidP="004763A9">
      <w:pPr>
        <w:jc w:val="both"/>
        <w:rPr>
          <w:lang w:val="fr-FR"/>
        </w:rPr>
      </w:pPr>
    </w:p>
    <w:p w14:paraId="018EDE02" w14:textId="46358CAC" w:rsidR="00851BBE" w:rsidRDefault="00A438D4" w:rsidP="00851BBE">
      <w:pPr>
        <w:jc w:val="both"/>
        <w:rPr>
          <w:lang w:val="fr-FR"/>
        </w:rPr>
      </w:pPr>
      <w:r w:rsidRPr="00A438D4">
        <w:rPr>
          <w:i/>
          <w:szCs w:val="20"/>
          <w:lang w:val="fr-FR" w:eastAsia="en-GB"/>
        </w:rPr>
        <w:t>Poblat clos</w:t>
      </w:r>
      <w:r w:rsidRPr="00A438D4">
        <w:rPr>
          <w:szCs w:val="20"/>
          <w:lang w:val="fr-FR" w:eastAsia="en-GB"/>
        </w:rPr>
        <w:t xml:space="preserve"> de la Plaine occidentale</w:t>
      </w:r>
      <w:r>
        <w:rPr>
          <w:szCs w:val="20"/>
          <w:lang w:val="fr-FR" w:eastAsia="en-GB"/>
        </w:rPr>
        <w:t xml:space="preserve">, </w:t>
      </w:r>
      <w:hyperlink r:id="rId5858" w:anchor="Cul_Segre_Cinca" w:history="1">
        <w:r w:rsidRPr="00A438D4">
          <w:rPr>
            <w:rStyle w:val="Hyperlink"/>
            <w:szCs w:val="20"/>
            <w:lang w:val="fr-FR" w:eastAsia="en-GB"/>
          </w:rPr>
          <w:t>gr. de Segre-Cinca</w:t>
        </w:r>
      </w:hyperlink>
      <w:r w:rsidR="00A8234F" w:rsidRPr="00851BBE">
        <w:rPr>
          <w:lang w:val="fr-FR"/>
        </w:rPr>
        <w:t>,</w:t>
      </w:r>
      <w:r w:rsidRPr="00A438D4">
        <w:rPr>
          <w:szCs w:val="20"/>
          <w:lang w:val="fr-FR" w:eastAsia="en-GB"/>
        </w:rPr>
        <w:t xml:space="preserve"> (Ari com. pers.)</w:t>
      </w:r>
      <w:r w:rsidR="00A8234F">
        <w:rPr>
          <w:szCs w:val="20"/>
          <w:lang w:val="fr-FR" w:eastAsia="en-GB"/>
        </w:rPr>
        <w:t xml:space="preserve"> </w:t>
      </w:r>
      <w:r w:rsidR="00851BBE">
        <w:rPr>
          <w:szCs w:val="20"/>
          <w:lang w:val="fr-FR" w:eastAsia="en-GB"/>
        </w:rPr>
        <w:t xml:space="preserve"> </w:t>
      </w:r>
      <w:hyperlink r:id="rId5859" w:anchor="Cul_Proto_Geo_Iberique_NE__sites" w:history="1">
        <w:r w:rsidR="00851BBE" w:rsidRPr="00851BBE">
          <w:rPr>
            <w:rStyle w:val="Hyperlink"/>
            <w:lang w:val="fr-FR"/>
          </w:rPr>
          <w:t>Protohistoire du NE de la péninsule ibérique</w:t>
        </w:r>
      </w:hyperlink>
      <w:r w:rsidR="00851BBE">
        <w:rPr>
          <w:lang w:val="fr-FR"/>
        </w:rPr>
        <w:t xml:space="preserve"> (SS BIB)</w:t>
      </w:r>
    </w:p>
    <w:p w14:paraId="60E7921F" w14:textId="77777777" w:rsidR="00A438D4" w:rsidRPr="00A438D4" w:rsidRDefault="00A438D4" w:rsidP="004763A9">
      <w:pPr>
        <w:jc w:val="both"/>
        <w:rPr>
          <w:lang w:val="fr-FR"/>
        </w:rPr>
      </w:pPr>
    </w:p>
    <w:p w14:paraId="2EDD8D39" w14:textId="77777777" w:rsidR="004763A9" w:rsidRPr="00A438D4" w:rsidRDefault="004763A9" w:rsidP="002F0E37">
      <w:pPr>
        <w:jc w:val="both"/>
        <w:rPr>
          <w:lang w:val="fr-FR"/>
        </w:rPr>
      </w:pPr>
    </w:p>
    <w:p w14:paraId="047FA079" w14:textId="77777777" w:rsidR="00432762" w:rsidRPr="007D4C7B" w:rsidRDefault="00432762" w:rsidP="00426FF9">
      <w:pPr>
        <w:pStyle w:val="Heading1"/>
        <w:rPr>
          <w:lang w:val="es-ES"/>
        </w:rPr>
      </w:pPr>
      <w:bookmarkStart w:id="2502" w:name="Sit_Geno"/>
      <w:r w:rsidRPr="007D4C7B">
        <w:rPr>
          <w:lang w:val="es-ES"/>
        </w:rPr>
        <w:t>GENO</w:t>
      </w:r>
    </w:p>
    <w:bookmarkEnd w:id="2502"/>
    <w:p w14:paraId="2F3BF07D" w14:textId="77777777" w:rsidR="00432762" w:rsidRDefault="00CF6C26" w:rsidP="002F0E37">
      <w:pPr>
        <w:jc w:val="both"/>
        <w:rPr>
          <w:lang w:val="es-ES"/>
        </w:rPr>
      </w:pPr>
      <w:r>
        <w:rPr>
          <w:lang w:val="es-ES"/>
        </w:rPr>
        <w:t>Geno</w:t>
      </w:r>
    </w:p>
    <w:p w14:paraId="2985BD89" w14:textId="77777777" w:rsidR="00CF6C26" w:rsidRPr="00A234B3" w:rsidRDefault="00CF6C26" w:rsidP="002F0E37">
      <w:pPr>
        <w:jc w:val="both"/>
        <w:rPr>
          <w:lang w:val="es-ES"/>
        </w:rPr>
      </w:pPr>
    </w:p>
    <w:p w14:paraId="0AC4E73F" w14:textId="2C7303C7" w:rsidR="00A8234F" w:rsidRDefault="00432762" w:rsidP="002F0E37">
      <w:pPr>
        <w:jc w:val="both"/>
        <w:rPr>
          <w:szCs w:val="20"/>
          <w:lang w:val="es-ES" w:eastAsia="en-GB"/>
        </w:rPr>
      </w:pPr>
      <w:r w:rsidRPr="00566234">
        <w:rPr>
          <w:lang w:val="es-ES"/>
        </w:rPr>
        <w:t xml:space="preserve">L’habitat Pobla clos de </w:t>
      </w:r>
      <w:r w:rsidRPr="00566234">
        <w:rPr>
          <w:szCs w:val="20"/>
          <w:lang w:val="es-ES" w:eastAsia="en-GB"/>
        </w:rPr>
        <w:t xml:space="preserve">Genó (Aitona, el Segria) </w:t>
      </w:r>
      <w:r w:rsidR="00A8234F" w:rsidRPr="00A8234F">
        <w:rPr>
          <w:lang w:val="es-ES"/>
        </w:rPr>
        <w:t xml:space="preserve">habitat </w:t>
      </w:r>
      <w:hyperlink r:id="rId5860" w:anchor="Cul_Protohistoire_Soc_Habitat_Protourb" w:history="1">
        <w:r w:rsidR="00A8234F" w:rsidRPr="00A8234F">
          <w:rPr>
            <w:rStyle w:val="Hyperlink"/>
            <w:lang w:val="es-ES"/>
          </w:rPr>
          <w:t>proto-urbain</w:t>
        </w:r>
      </w:hyperlink>
      <w:r w:rsidR="00A8234F" w:rsidRPr="00A8234F">
        <w:rPr>
          <w:lang w:val="es-ES"/>
        </w:rPr>
        <w:t xml:space="preserve"> (BIB 2899) ~</w:t>
      </w:r>
      <w:hyperlink r:id="rId5861" w:anchor="Sit_Vincamet" w:history="1">
        <w:r w:rsidR="00A8234F" w:rsidRPr="00A8234F">
          <w:rPr>
            <w:rStyle w:val="Hyperlink"/>
            <w:lang w:val="es-ES"/>
          </w:rPr>
          <w:t>Vincamet</w:t>
        </w:r>
      </w:hyperlink>
      <w:r w:rsidR="00A8234F" w:rsidRPr="00A8234F">
        <w:rPr>
          <w:lang w:val="es-ES"/>
        </w:rPr>
        <w:t xml:space="preserve"> (Ar. com. pers.)</w:t>
      </w:r>
      <w:r w:rsidR="00A438D4" w:rsidRPr="00A8234F">
        <w:rPr>
          <w:i/>
          <w:szCs w:val="20"/>
          <w:lang w:val="es-ES" w:eastAsia="en-GB"/>
        </w:rPr>
        <w:t>Poblat clos</w:t>
      </w:r>
      <w:r w:rsidR="00A438D4" w:rsidRPr="00A8234F">
        <w:rPr>
          <w:szCs w:val="20"/>
          <w:lang w:val="es-ES" w:eastAsia="en-GB"/>
        </w:rPr>
        <w:t xml:space="preserve"> (Ari com. pers.)</w:t>
      </w:r>
      <w:r w:rsidR="00A8234F" w:rsidRPr="00A8234F">
        <w:rPr>
          <w:szCs w:val="20"/>
          <w:lang w:val="es-ES" w:eastAsia="en-GB"/>
        </w:rPr>
        <w:t xml:space="preserve"> </w:t>
      </w:r>
    </w:p>
    <w:p w14:paraId="3EE81163" w14:textId="1AC8844C" w:rsidR="00432762" w:rsidRPr="0032190F" w:rsidRDefault="00A8234F" w:rsidP="002F0E37">
      <w:pPr>
        <w:jc w:val="both"/>
        <w:rPr>
          <w:szCs w:val="20"/>
          <w:lang w:val="fr-FR" w:eastAsia="en-GB"/>
        </w:rPr>
      </w:pPr>
      <w:r w:rsidRPr="00B833B3">
        <w:rPr>
          <w:szCs w:val="20"/>
          <w:lang w:val="fr-FR" w:eastAsia="en-GB"/>
        </w:rPr>
        <w:t>Daté de 1150-950 aec (</w:t>
      </w:r>
      <w:hyperlink r:id="rId5862" w:anchor="Cul_Segre_Cinca" w:history="1">
        <w:r w:rsidRPr="00B833B3">
          <w:rPr>
            <w:rStyle w:val="Hyperlink"/>
            <w:szCs w:val="20"/>
            <w:lang w:val="fr-FR" w:eastAsia="en-GB"/>
          </w:rPr>
          <w:t>gr. de Segre-Cinca</w:t>
        </w:r>
      </w:hyperlink>
      <w:r w:rsidRPr="00B833B3">
        <w:rPr>
          <w:szCs w:val="20"/>
          <w:lang w:val="fr-FR" w:eastAsia="en-GB"/>
        </w:rPr>
        <w:t xml:space="preserve">). </w:t>
      </w:r>
      <w:r w:rsidRPr="0032190F">
        <w:rPr>
          <w:szCs w:val="20"/>
          <w:lang w:val="fr-FR" w:eastAsia="en-GB"/>
        </w:rPr>
        <w:t>Les cellules familiales de tailles égales sont disposé en ‘C’ autour d’une cour ouverte au SE (BIB Exposition « Els Vilars. Poder, tierra, agua » 2017)</w:t>
      </w:r>
    </w:p>
    <w:p w14:paraId="67EFD0F7" w14:textId="77777777" w:rsidR="009D64BB" w:rsidRPr="0032190F" w:rsidRDefault="009D64BB" w:rsidP="002F0E37">
      <w:pPr>
        <w:jc w:val="both"/>
        <w:rPr>
          <w:szCs w:val="20"/>
          <w:lang w:val="fr-FR" w:eastAsia="en-GB"/>
        </w:rPr>
      </w:pPr>
      <w:r w:rsidRPr="0032190F">
        <w:rPr>
          <w:szCs w:val="20"/>
          <w:lang w:val="fr-FR" w:eastAsia="en-GB"/>
        </w:rPr>
        <w:t>Le site regroupe 18 maisons et on estime la population à 75/100 habitants (BIB Musée de Lleida)</w:t>
      </w:r>
      <w:r w:rsidR="008A63B7">
        <w:rPr>
          <w:szCs w:val="20"/>
          <w:lang w:val="fr-FR" w:eastAsia="en-GB"/>
        </w:rPr>
        <w:t xml:space="preserve"> 70/90 personnes (BIB 2899)</w:t>
      </w:r>
    </w:p>
    <w:p w14:paraId="763070F0" w14:textId="77777777" w:rsidR="009D64BB" w:rsidRPr="0032190F" w:rsidRDefault="009D64BB" w:rsidP="002F0E37">
      <w:pPr>
        <w:jc w:val="both"/>
        <w:rPr>
          <w:szCs w:val="20"/>
          <w:lang w:val="fr-FR" w:eastAsia="en-GB"/>
        </w:rPr>
      </w:pPr>
      <w:r w:rsidRPr="0032190F">
        <w:rPr>
          <w:szCs w:val="20"/>
          <w:lang w:val="fr-FR" w:eastAsia="en-GB"/>
        </w:rPr>
        <w:t>Une représentation de cerf stylisé en cordons digités sur céramique [de stockage ?] (BIB Musée de Lleida)</w:t>
      </w:r>
    </w:p>
    <w:p w14:paraId="3B69A5E4" w14:textId="77777777" w:rsidR="008A63B7" w:rsidRDefault="009D64BB" w:rsidP="002F0E37">
      <w:pPr>
        <w:jc w:val="both"/>
        <w:rPr>
          <w:lang w:val="fr-FR"/>
        </w:rPr>
      </w:pPr>
      <w:r w:rsidRPr="0032190F">
        <w:rPr>
          <w:lang w:val="fr-FR"/>
        </w:rPr>
        <w:t>Identification de la bière dans des tasses (BIB Musée de Lleida)</w:t>
      </w:r>
    </w:p>
    <w:p w14:paraId="5F0DFBA9" w14:textId="77777777" w:rsidR="0060596D" w:rsidRDefault="0060596D" w:rsidP="002F0E37">
      <w:pPr>
        <w:jc w:val="both"/>
        <w:rPr>
          <w:lang w:val="fr-FR"/>
        </w:rPr>
      </w:pPr>
    </w:p>
    <w:p w14:paraId="367C6873" w14:textId="0313AA96" w:rsidR="00851BBE" w:rsidRDefault="00000000" w:rsidP="00851BBE">
      <w:pPr>
        <w:jc w:val="both"/>
        <w:rPr>
          <w:lang w:val="fr-FR"/>
        </w:rPr>
      </w:pPr>
      <w:hyperlink r:id="rId5863" w:anchor="Cul_Proto_Geo_Iberique_NE__sites" w:history="1">
        <w:r w:rsidR="00851BBE" w:rsidRPr="00851BBE">
          <w:rPr>
            <w:rStyle w:val="Hyperlink"/>
            <w:lang w:val="fr-FR"/>
          </w:rPr>
          <w:t>Protohistoire du NE de la péninsule ibérique</w:t>
        </w:r>
      </w:hyperlink>
      <w:r w:rsidR="00851BBE">
        <w:rPr>
          <w:lang w:val="fr-FR"/>
        </w:rPr>
        <w:t xml:space="preserve"> (SS BIB)</w:t>
      </w:r>
    </w:p>
    <w:p w14:paraId="5DBFC663" w14:textId="77777777" w:rsidR="004763A9" w:rsidRPr="005036AD" w:rsidRDefault="004763A9" w:rsidP="002F0E37">
      <w:pPr>
        <w:jc w:val="both"/>
        <w:rPr>
          <w:lang w:val="fr-FR"/>
        </w:rPr>
      </w:pPr>
    </w:p>
    <w:p w14:paraId="212AB02A" w14:textId="77777777" w:rsidR="00CF6C26" w:rsidRPr="0032190F" w:rsidRDefault="00CF6C26" w:rsidP="002F0E37">
      <w:pPr>
        <w:jc w:val="both"/>
        <w:rPr>
          <w:lang w:val="fr-FR"/>
        </w:rPr>
      </w:pPr>
    </w:p>
    <w:p w14:paraId="7DB4F9D2" w14:textId="77777777" w:rsidR="0060596D" w:rsidRPr="007D4C7B" w:rsidRDefault="0060596D" w:rsidP="00426FF9">
      <w:pPr>
        <w:pStyle w:val="Heading1"/>
        <w:rPr>
          <w:lang w:val="es-ES"/>
        </w:rPr>
      </w:pPr>
      <w:r w:rsidRPr="007D4C7B">
        <w:rPr>
          <w:lang w:val="es-ES"/>
        </w:rPr>
        <w:t>PLA DE LOS TENALLES DE LA MORA</w:t>
      </w:r>
    </w:p>
    <w:p w14:paraId="22E0E0D5" w14:textId="77777777" w:rsidR="0060596D" w:rsidRPr="00B833B3" w:rsidRDefault="0060596D" w:rsidP="002F0E37">
      <w:pPr>
        <w:jc w:val="both"/>
        <w:rPr>
          <w:lang w:val="es-ES"/>
        </w:rPr>
      </w:pPr>
    </w:p>
    <w:p w14:paraId="281E0274" w14:textId="77777777" w:rsidR="0060596D" w:rsidRPr="0032190F" w:rsidRDefault="0060596D" w:rsidP="002F0E37">
      <w:pPr>
        <w:jc w:val="both"/>
        <w:rPr>
          <w:lang w:val="fr-FR"/>
        </w:rPr>
      </w:pPr>
      <w:r w:rsidRPr="0032190F">
        <w:rPr>
          <w:lang w:val="fr-FR"/>
        </w:rPr>
        <w:t>Site installé sur un petit plateau d'une ancienne terrasse alluviale. Structures défensives, niveau de destruction de la fin du 3e / déb. du 2e aec. Oiseau sur céramique peinte datée du 3e aec. (BIB "Territorio, poblament a plana occidentale ...", 2017, groupe d'archéologie du Ponent)</w:t>
      </w:r>
    </w:p>
    <w:p w14:paraId="2250E306" w14:textId="77777777" w:rsidR="006A5A14" w:rsidRPr="0032190F" w:rsidRDefault="006A5A14" w:rsidP="002F0E37">
      <w:pPr>
        <w:jc w:val="both"/>
        <w:rPr>
          <w:lang w:val="fr-FR"/>
        </w:rPr>
      </w:pPr>
    </w:p>
    <w:p w14:paraId="14223094" w14:textId="77777777" w:rsidR="006A5A14" w:rsidRPr="0032190F" w:rsidRDefault="006A5A14" w:rsidP="00426FF9">
      <w:pPr>
        <w:pStyle w:val="Heading1"/>
      </w:pPr>
      <w:r w:rsidRPr="0032190F">
        <w:t>TOSSAL DE LES TENALLES DE SIDAMON</w:t>
      </w:r>
    </w:p>
    <w:p w14:paraId="7EAE579B" w14:textId="77777777" w:rsidR="006A5A14" w:rsidRDefault="006A5A14" w:rsidP="002F0E37">
      <w:pPr>
        <w:jc w:val="both"/>
        <w:rPr>
          <w:lang w:val="fr-FR"/>
        </w:rPr>
      </w:pPr>
      <w:r w:rsidRPr="0032190F">
        <w:rPr>
          <w:lang w:val="fr-FR"/>
        </w:rPr>
        <w:t>Site d'habitat perché (BIB "Territorio, poblament a plana occidentale ...", 2017, groupe d'archéologie du Ponent)</w:t>
      </w:r>
    </w:p>
    <w:p w14:paraId="0163DE35" w14:textId="77777777" w:rsidR="00A438D4" w:rsidRDefault="00A438D4" w:rsidP="002F0E37">
      <w:pPr>
        <w:jc w:val="both"/>
        <w:rPr>
          <w:lang w:val="fr-FR"/>
        </w:rPr>
      </w:pPr>
    </w:p>
    <w:p w14:paraId="6F504555" w14:textId="77777777" w:rsidR="00A438D4" w:rsidRDefault="00417D64" w:rsidP="00426FF9">
      <w:pPr>
        <w:pStyle w:val="Heading1"/>
      </w:pPr>
      <w:bookmarkStart w:id="2503" w:name="Sit_En_Serra"/>
      <w:r>
        <w:t>SANT JAUME</w:t>
      </w:r>
    </w:p>
    <w:bookmarkEnd w:id="2503"/>
    <w:p w14:paraId="7580C2EA" w14:textId="77777777" w:rsidR="00A438D4" w:rsidRPr="00E35F14" w:rsidRDefault="00A438D4" w:rsidP="002F0E37">
      <w:pPr>
        <w:jc w:val="both"/>
        <w:rPr>
          <w:sz w:val="20"/>
          <w:lang w:val="fr-FR"/>
        </w:rPr>
      </w:pPr>
      <w:r w:rsidRPr="00E35F14">
        <w:rPr>
          <w:sz w:val="20"/>
          <w:lang w:val="fr-FR"/>
        </w:rPr>
        <w:t>Sant Jaume Mas d en Serra, Sant Jaume Mas d'en Serra</w:t>
      </w:r>
      <w:r w:rsidR="00CF6C26" w:rsidRPr="00E35F14">
        <w:rPr>
          <w:sz w:val="20"/>
          <w:lang w:val="fr-FR"/>
        </w:rPr>
        <w:t>, St. Jaume-Mas d'en Serrà</w:t>
      </w:r>
      <w:r w:rsidR="00E35F14">
        <w:rPr>
          <w:sz w:val="20"/>
          <w:lang w:val="fr-FR"/>
        </w:rPr>
        <w:t>, San Jaume</w:t>
      </w:r>
      <w:r w:rsidR="00417D64">
        <w:rPr>
          <w:sz w:val="20"/>
          <w:lang w:val="fr-FR"/>
        </w:rPr>
        <w:t>, Mas d'En Serra</w:t>
      </w:r>
    </w:p>
    <w:p w14:paraId="67C28C1B" w14:textId="77777777" w:rsidR="00A438D4" w:rsidRDefault="00A438D4" w:rsidP="002F0E37">
      <w:pPr>
        <w:jc w:val="both"/>
        <w:rPr>
          <w:i/>
          <w:lang w:val="fr-FR"/>
        </w:rPr>
      </w:pPr>
    </w:p>
    <w:p w14:paraId="2D85E6D0" w14:textId="7E5DBA4F" w:rsidR="001972AD" w:rsidRDefault="001972AD" w:rsidP="002F0E37">
      <w:pPr>
        <w:jc w:val="both"/>
        <w:rPr>
          <w:lang w:val="fr-FR"/>
        </w:rPr>
      </w:pPr>
      <w:r>
        <w:rPr>
          <w:lang w:val="fr-FR"/>
        </w:rPr>
        <w:t>Sant Jaume (Alcanar, Tarragona) habitat fortifié marquant le début de l'urbanisme au début de l'EIA (BIB 2948)</w:t>
      </w:r>
      <w:r w:rsidRPr="001972AD">
        <w:rPr>
          <w:i/>
          <w:lang w:val="fr-FR"/>
        </w:rPr>
        <w:t xml:space="preserve"> </w:t>
      </w:r>
      <w:r w:rsidRPr="00A438D4">
        <w:rPr>
          <w:i/>
          <w:lang w:val="fr-FR"/>
        </w:rPr>
        <w:t>Res Aristocrata</w:t>
      </w:r>
      <w:r>
        <w:rPr>
          <w:lang w:val="fr-FR"/>
        </w:rPr>
        <w:t xml:space="preserve"> du </w:t>
      </w:r>
      <w:hyperlink r:id="rId5864" w:anchor="Cul_EIA" w:history="1">
        <w:r w:rsidRPr="005036AD">
          <w:rPr>
            <w:rStyle w:val="Hyperlink"/>
            <w:lang w:val="fr-FR"/>
          </w:rPr>
          <w:t>EIA</w:t>
        </w:r>
      </w:hyperlink>
      <w:r>
        <w:rPr>
          <w:lang w:val="fr-FR"/>
        </w:rPr>
        <w:t xml:space="preserve"> (Ari com. pers.) Abandon au début de l' </w:t>
      </w:r>
      <w:hyperlink r:id="rId5865" w:anchor="Cul_Iberique_ancien" w:history="1">
        <w:r w:rsidRPr="00CF6C26">
          <w:rPr>
            <w:rStyle w:val="Hyperlink"/>
            <w:lang w:val="fr-FR"/>
          </w:rPr>
          <w:t>I. ancien</w:t>
        </w:r>
      </w:hyperlink>
      <w:r>
        <w:rPr>
          <w:lang w:val="fr-FR"/>
        </w:rPr>
        <w:t xml:space="preserve"> (BIB 2899)</w:t>
      </w:r>
      <w:r w:rsidR="00417D64">
        <w:rPr>
          <w:lang w:val="fr-FR"/>
        </w:rPr>
        <w:t xml:space="preserve"> </w:t>
      </w:r>
      <w:hyperlink r:id="rId5866" w:anchor="Cul_Ville__spat_MedOcc_Iber_NE" w:history="1">
        <w:r w:rsidR="00417D64" w:rsidRPr="00DF7CF9">
          <w:rPr>
            <w:rStyle w:val="Hyperlink"/>
            <w:lang w:val="fr-FR"/>
          </w:rPr>
          <w:t>début ville</w:t>
        </w:r>
      </w:hyperlink>
      <w:r w:rsidR="00417D64">
        <w:rPr>
          <w:lang w:val="fr-FR"/>
        </w:rPr>
        <w:t xml:space="preserve"> (SS BIB)</w:t>
      </w:r>
    </w:p>
    <w:p w14:paraId="04F48ED6" w14:textId="77777777" w:rsidR="00851BBE" w:rsidRDefault="00851BBE" w:rsidP="002F0E37">
      <w:pPr>
        <w:jc w:val="both"/>
        <w:rPr>
          <w:lang w:val="fr-FR"/>
        </w:rPr>
      </w:pPr>
    </w:p>
    <w:p w14:paraId="35184FFB" w14:textId="4D7A3D51" w:rsidR="00851BBE" w:rsidRDefault="00000000" w:rsidP="002F0E37">
      <w:pPr>
        <w:jc w:val="both"/>
        <w:rPr>
          <w:lang w:val="fr-FR"/>
        </w:rPr>
      </w:pPr>
      <w:hyperlink r:id="rId5867" w:anchor="Cul_Proto_Geo_Iberique_NE__sites" w:history="1">
        <w:r w:rsidR="00851BBE" w:rsidRPr="00851BBE">
          <w:rPr>
            <w:rStyle w:val="Hyperlink"/>
            <w:lang w:val="fr-FR"/>
          </w:rPr>
          <w:t>Protohistoire du NE de la péninsule ibérique</w:t>
        </w:r>
      </w:hyperlink>
      <w:r w:rsidR="00851BBE">
        <w:rPr>
          <w:lang w:val="fr-FR"/>
        </w:rPr>
        <w:t xml:space="preserve"> (SS BIB)</w:t>
      </w:r>
    </w:p>
    <w:p w14:paraId="00C1186B" w14:textId="77777777" w:rsidR="00EE51B9" w:rsidRDefault="00EE51B9" w:rsidP="002F0E37">
      <w:pPr>
        <w:jc w:val="both"/>
        <w:rPr>
          <w:lang w:val="fr-FR"/>
        </w:rPr>
      </w:pPr>
    </w:p>
    <w:p w14:paraId="0AD2783F" w14:textId="77777777" w:rsidR="00EE51B9" w:rsidRPr="007D4C7B" w:rsidRDefault="00EE51B9" w:rsidP="00426FF9">
      <w:pPr>
        <w:pStyle w:val="Heading1"/>
        <w:rPr>
          <w:lang w:val="es-ES"/>
        </w:rPr>
      </w:pPr>
      <w:bookmarkStart w:id="2504" w:name="Sit_Mas_Duran"/>
      <w:r w:rsidRPr="007D4C7B">
        <w:rPr>
          <w:lang w:val="es-ES"/>
        </w:rPr>
        <w:t>MAS DURAN</w:t>
      </w:r>
    </w:p>
    <w:bookmarkEnd w:id="2504"/>
    <w:p w14:paraId="475BC548" w14:textId="77777777" w:rsidR="00EE51B9" w:rsidRPr="00B833B3" w:rsidRDefault="00EE51B9" w:rsidP="002F0E37">
      <w:pPr>
        <w:jc w:val="both"/>
        <w:rPr>
          <w:sz w:val="20"/>
          <w:lang w:val="es-ES"/>
        </w:rPr>
      </w:pPr>
      <w:r w:rsidRPr="00B833B3">
        <w:rPr>
          <w:sz w:val="20"/>
          <w:lang w:val="es-ES"/>
        </w:rPr>
        <w:t>Mas Duran</w:t>
      </w:r>
    </w:p>
    <w:p w14:paraId="26AC2992" w14:textId="77777777" w:rsidR="000C7DFC" w:rsidRPr="00B833B3" w:rsidRDefault="000C7DFC" w:rsidP="002F0E37">
      <w:pPr>
        <w:jc w:val="both"/>
        <w:rPr>
          <w:lang w:val="es-ES"/>
        </w:rPr>
      </w:pPr>
    </w:p>
    <w:p w14:paraId="35C39012" w14:textId="0D8EEE9A" w:rsidR="00EE51B9" w:rsidRPr="00B833B3" w:rsidRDefault="00000000" w:rsidP="00EE51B9">
      <w:pPr>
        <w:jc w:val="both"/>
        <w:rPr>
          <w:lang w:val="es-ES"/>
        </w:rPr>
      </w:pPr>
      <w:hyperlink r:id="rId5868" w:anchor="Cul_EIA" w:history="1">
        <w:r w:rsidR="00EE51B9" w:rsidRPr="00B833B3">
          <w:rPr>
            <w:rStyle w:val="Hyperlink"/>
            <w:lang w:val="es-ES"/>
          </w:rPr>
          <w:t>EIA</w:t>
        </w:r>
      </w:hyperlink>
      <w:r w:rsidR="00EE51B9" w:rsidRPr="00B833B3">
        <w:rPr>
          <w:lang w:val="es-ES"/>
        </w:rPr>
        <w:t xml:space="preserve"> (Ari com.pers)</w:t>
      </w:r>
    </w:p>
    <w:p w14:paraId="2A7AC7B3" w14:textId="77777777" w:rsidR="00EE51B9" w:rsidRPr="00B833B3" w:rsidRDefault="00EE51B9" w:rsidP="00EE51B9">
      <w:pPr>
        <w:jc w:val="both"/>
        <w:rPr>
          <w:lang w:val="es-ES"/>
        </w:rPr>
      </w:pPr>
    </w:p>
    <w:p w14:paraId="434BEA9B" w14:textId="77777777" w:rsidR="00EE51B9" w:rsidRPr="00B833B3" w:rsidRDefault="00EE51B9" w:rsidP="00EE51B9">
      <w:pPr>
        <w:jc w:val="both"/>
        <w:rPr>
          <w:lang w:val="es-ES"/>
        </w:rPr>
      </w:pPr>
    </w:p>
    <w:p w14:paraId="52740836" w14:textId="77777777" w:rsidR="00EE51B9" w:rsidRPr="007D4C7B" w:rsidRDefault="00EE51B9" w:rsidP="00426FF9">
      <w:pPr>
        <w:pStyle w:val="Heading1"/>
        <w:rPr>
          <w:lang w:val="es-ES"/>
        </w:rPr>
      </w:pPr>
      <w:bookmarkStart w:id="2505" w:name="Sit_Misericordia"/>
      <w:r w:rsidRPr="007D4C7B">
        <w:rPr>
          <w:lang w:val="es-ES"/>
        </w:rPr>
        <w:t>MISERICORDIA</w:t>
      </w:r>
    </w:p>
    <w:bookmarkEnd w:id="2505"/>
    <w:p w14:paraId="486BD988" w14:textId="77777777" w:rsidR="00CF6C26" w:rsidRPr="001642B9" w:rsidRDefault="00EE51B9" w:rsidP="00EE51B9">
      <w:pPr>
        <w:jc w:val="both"/>
        <w:rPr>
          <w:sz w:val="20"/>
          <w:lang w:val="es-ES"/>
        </w:rPr>
      </w:pPr>
      <w:r w:rsidRPr="001642B9">
        <w:rPr>
          <w:sz w:val="20"/>
          <w:lang w:val="es-ES"/>
        </w:rPr>
        <w:t>P. de la Misericordia</w:t>
      </w:r>
      <w:r w:rsidR="00CF6C26" w:rsidRPr="001642B9">
        <w:rPr>
          <w:sz w:val="20"/>
          <w:lang w:val="es-ES"/>
        </w:rPr>
        <w:t xml:space="preserve">, </w:t>
      </w:r>
    </w:p>
    <w:p w14:paraId="6C850F0B" w14:textId="77777777" w:rsidR="00CF6C26" w:rsidRDefault="00CF6C26" w:rsidP="00EE51B9">
      <w:pPr>
        <w:jc w:val="both"/>
        <w:rPr>
          <w:lang w:val="es-ES"/>
        </w:rPr>
      </w:pPr>
    </w:p>
    <w:p w14:paraId="479F14A1" w14:textId="71EBB457" w:rsidR="00EE51B9" w:rsidRPr="00CF6C26" w:rsidRDefault="00CF6C26" w:rsidP="00EE51B9">
      <w:pPr>
        <w:jc w:val="both"/>
        <w:rPr>
          <w:lang w:val="fr-FR"/>
        </w:rPr>
      </w:pPr>
      <w:r w:rsidRPr="00CF6C26">
        <w:rPr>
          <w:lang w:val="es-ES"/>
        </w:rPr>
        <w:t xml:space="preserve">Puig de la Misericordia (Vinaros) </w:t>
      </w:r>
      <w:hyperlink r:id="rId5869" w:anchor="Cul_EIA" w:history="1">
        <w:r w:rsidRPr="00EE51B9">
          <w:rPr>
            <w:rStyle w:val="Hyperlink"/>
            <w:lang w:val="es-ES"/>
          </w:rPr>
          <w:t>EIA</w:t>
        </w:r>
      </w:hyperlink>
      <w:r w:rsidRPr="00CF6C26">
        <w:rPr>
          <w:lang w:val="es-ES"/>
        </w:rPr>
        <w:t xml:space="preserve"> (Ari com.pers)</w:t>
      </w:r>
      <w:r>
        <w:rPr>
          <w:lang w:val="es-ES"/>
        </w:rPr>
        <w:t xml:space="preserve">. </w:t>
      </w:r>
      <w:r>
        <w:rPr>
          <w:lang w:val="fr-FR"/>
        </w:rPr>
        <w:t xml:space="preserve">Petit habitat l' </w:t>
      </w:r>
      <w:hyperlink r:id="rId5870" w:anchor="Cul_Iberique_ancien" w:history="1">
        <w:r w:rsidRPr="00CF6C26">
          <w:rPr>
            <w:rStyle w:val="Hyperlink"/>
            <w:lang w:val="fr-FR"/>
          </w:rPr>
          <w:t>I. ancien</w:t>
        </w:r>
      </w:hyperlink>
      <w:r>
        <w:rPr>
          <w:lang w:val="fr-FR"/>
        </w:rPr>
        <w:t xml:space="preserve"> où apparait au milieu du 6e s. aec une fortification imposante qui est </w:t>
      </w:r>
      <w:r w:rsidRPr="00CF6C26">
        <w:rPr>
          <w:lang w:val="fr-FR"/>
        </w:rPr>
        <w:t>probablement liée à la résidence d'une élite</w:t>
      </w:r>
      <w:r>
        <w:rPr>
          <w:lang w:val="fr-FR"/>
        </w:rPr>
        <w:t xml:space="preserve"> (BIB 2899)</w:t>
      </w:r>
    </w:p>
    <w:p w14:paraId="3CE7333D" w14:textId="77777777" w:rsidR="00EE51B9" w:rsidRPr="00CF6C26" w:rsidRDefault="00EE51B9" w:rsidP="00EE51B9">
      <w:pPr>
        <w:jc w:val="both"/>
        <w:rPr>
          <w:lang w:val="fr-FR"/>
        </w:rPr>
      </w:pPr>
    </w:p>
    <w:p w14:paraId="0CA58155" w14:textId="77777777" w:rsidR="00EE51B9" w:rsidRPr="00CF6C26" w:rsidRDefault="00EE51B9" w:rsidP="00EE51B9">
      <w:pPr>
        <w:jc w:val="both"/>
        <w:rPr>
          <w:lang w:val="fr-FR"/>
        </w:rPr>
      </w:pPr>
    </w:p>
    <w:p w14:paraId="445F4902" w14:textId="77777777" w:rsidR="00EE51B9" w:rsidRPr="00A0014D" w:rsidRDefault="00EE51B9" w:rsidP="00426FF9">
      <w:pPr>
        <w:pStyle w:val="Heading1"/>
        <w:rPr>
          <w:lang w:val="en-GB"/>
        </w:rPr>
      </w:pPr>
      <w:bookmarkStart w:id="2506" w:name="Sit_Sitges_UAB"/>
      <w:r w:rsidRPr="00A0014D">
        <w:rPr>
          <w:lang w:val="en-GB"/>
        </w:rPr>
        <w:t>SITGES UAB</w:t>
      </w:r>
    </w:p>
    <w:bookmarkEnd w:id="2506"/>
    <w:p w14:paraId="1680B53C" w14:textId="77777777" w:rsidR="00EE51B9" w:rsidRPr="00A0014D" w:rsidRDefault="00EE51B9" w:rsidP="00EE51B9">
      <w:pPr>
        <w:jc w:val="both"/>
        <w:rPr>
          <w:sz w:val="20"/>
          <w:lang w:val="en-GB"/>
        </w:rPr>
      </w:pPr>
      <w:r w:rsidRPr="00A0014D">
        <w:rPr>
          <w:sz w:val="20"/>
          <w:lang w:val="en-GB"/>
        </w:rPr>
        <w:t>Sitges UAB</w:t>
      </w:r>
    </w:p>
    <w:p w14:paraId="62B57AAA" w14:textId="77777777" w:rsidR="00EE51B9" w:rsidRPr="00A0014D" w:rsidRDefault="00EE51B9" w:rsidP="002F0E37">
      <w:pPr>
        <w:jc w:val="both"/>
        <w:rPr>
          <w:lang w:val="en-GB"/>
        </w:rPr>
      </w:pPr>
    </w:p>
    <w:p w14:paraId="672FAA9D" w14:textId="2E9BE848" w:rsidR="00EE51B9" w:rsidRPr="00A0014D" w:rsidRDefault="00000000" w:rsidP="00EE51B9">
      <w:pPr>
        <w:jc w:val="both"/>
        <w:rPr>
          <w:lang w:val="en-GB"/>
        </w:rPr>
      </w:pPr>
      <w:hyperlink r:id="rId5871" w:anchor="Cul_EIA" w:history="1">
        <w:r w:rsidR="00EE51B9" w:rsidRPr="00A0014D">
          <w:rPr>
            <w:rStyle w:val="Hyperlink"/>
            <w:lang w:val="en-GB"/>
          </w:rPr>
          <w:t>EIA</w:t>
        </w:r>
      </w:hyperlink>
      <w:r w:rsidR="00EE51B9" w:rsidRPr="00A0014D">
        <w:rPr>
          <w:lang w:val="en-GB"/>
        </w:rPr>
        <w:t xml:space="preserve"> (Ari com.pers)</w:t>
      </w:r>
    </w:p>
    <w:p w14:paraId="2AB14797" w14:textId="77777777" w:rsidR="00EE51B9" w:rsidRPr="00A0014D" w:rsidRDefault="00EE51B9" w:rsidP="002F0E37">
      <w:pPr>
        <w:jc w:val="both"/>
        <w:rPr>
          <w:lang w:val="en-GB"/>
        </w:rPr>
      </w:pPr>
    </w:p>
    <w:p w14:paraId="6E143DAD" w14:textId="77777777" w:rsidR="000C7DFC" w:rsidRPr="00A0014D" w:rsidRDefault="000C7DFC" w:rsidP="00426FF9">
      <w:pPr>
        <w:pStyle w:val="Heading1"/>
        <w:rPr>
          <w:lang w:val="en-GB"/>
        </w:rPr>
      </w:pPr>
      <w:bookmarkStart w:id="2507" w:name="Sit_Gafols"/>
      <w:r w:rsidRPr="00A0014D">
        <w:rPr>
          <w:lang w:val="en-GB"/>
        </w:rPr>
        <w:t>GAFOLS</w:t>
      </w:r>
      <w:bookmarkEnd w:id="2507"/>
    </w:p>
    <w:p w14:paraId="198EFD2D" w14:textId="77777777" w:rsidR="000C7DFC" w:rsidRPr="00A0014D" w:rsidRDefault="000C7DFC" w:rsidP="002F0E37">
      <w:pPr>
        <w:jc w:val="both"/>
        <w:rPr>
          <w:lang w:val="en-GB"/>
        </w:rPr>
      </w:pPr>
    </w:p>
    <w:p w14:paraId="1D936D68" w14:textId="7E155E2D" w:rsidR="000C7DFC" w:rsidRDefault="000C7DFC" w:rsidP="002F0E37">
      <w:pPr>
        <w:jc w:val="both"/>
        <w:rPr>
          <w:lang w:val="fr-FR"/>
        </w:rPr>
      </w:pPr>
      <w:r>
        <w:rPr>
          <w:lang w:val="fr-FR"/>
        </w:rPr>
        <w:t>Barranc de Gafols (</w:t>
      </w:r>
      <w:r w:rsidR="00CF6C26">
        <w:rPr>
          <w:lang w:val="fr-FR"/>
        </w:rPr>
        <w:t xml:space="preserve">Bas Ebre, </w:t>
      </w:r>
      <w:r>
        <w:rPr>
          <w:lang w:val="fr-FR"/>
        </w:rPr>
        <w:t>Catalogne)</w:t>
      </w:r>
      <w:r w:rsidR="00292ACD">
        <w:rPr>
          <w:lang w:val="fr-FR"/>
        </w:rPr>
        <w:t xml:space="preserve"> dans la foia de Mora</w:t>
      </w:r>
      <w:r w:rsidR="001972AD">
        <w:rPr>
          <w:lang w:val="fr-FR"/>
        </w:rPr>
        <w:t xml:space="preserve"> [</w:t>
      </w:r>
      <w:hyperlink r:id="rId5872" w:anchor="Cul_Proto_Geo_Iberique_NE_Lit" w:history="1">
        <w:r w:rsidR="001972AD" w:rsidRPr="001972AD">
          <w:rPr>
            <w:rStyle w:val="Hyperlink"/>
            <w:lang w:val="fr-FR"/>
          </w:rPr>
          <w:t>LI</w:t>
        </w:r>
      </w:hyperlink>
      <w:r w:rsidR="001972AD">
        <w:rPr>
          <w:lang w:val="fr-FR"/>
        </w:rPr>
        <w:t>]</w:t>
      </w:r>
      <w:r>
        <w:rPr>
          <w:lang w:val="fr-FR"/>
        </w:rPr>
        <w:t xml:space="preserve">. Habitat du </w:t>
      </w:r>
      <w:hyperlink r:id="rId5873" w:anchor="Cul_EIA" w:history="1">
        <w:r w:rsidR="005036AD" w:rsidRPr="005036AD">
          <w:rPr>
            <w:rStyle w:val="Hyperlink"/>
            <w:lang w:val="fr-FR"/>
          </w:rPr>
          <w:t>EIA</w:t>
        </w:r>
      </w:hyperlink>
      <w:r w:rsidR="005036AD" w:rsidRPr="005036AD">
        <w:rPr>
          <w:lang w:val="fr-FR"/>
        </w:rPr>
        <w:t xml:space="preserve"> </w:t>
      </w:r>
      <w:r>
        <w:rPr>
          <w:lang w:val="fr-FR"/>
        </w:rPr>
        <w:t>(Ari com. pers) présence de vignes cultivées (BIB 2899)</w:t>
      </w:r>
      <w:r w:rsidR="00292ACD">
        <w:rPr>
          <w:lang w:val="fr-FR"/>
        </w:rPr>
        <w:t xml:space="preserve"> Montre une concentration de l'habitat (BIB ?)</w:t>
      </w:r>
    </w:p>
    <w:p w14:paraId="3BD90240" w14:textId="77777777" w:rsidR="00CF6C26" w:rsidRDefault="00CF6C26" w:rsidP="002F0E37">
      <w:pPr>
        <w:jc w:val="both"/>
        <w:rPr>
          <w:lang w:val="fr-FR"/>
        </w:rPr>
      </w:pPr>
      <w:r w:rsidRPr="00CF6C26">
        <w:rPr>
          <w:lang w:val="fr-FR"/>
        </w:rPr>
        <w:t xml:space="preserve">Entre le 9e-7e s. aec, occupation basé sur des familles isolées ou petites agglomérations. </w:t>
      </w:r>
      <w:r>
        <w:rPr>
          <w:lang w:val="fr-FR"/>
        </w:rPr>
        <w:t>L'occupation apparait cyclique (BIB 2899)</w:t>
      </w:r>
    </w:p>
    <w:p w14:paraId="0F38386E" w14:textId="77777777" w:rsidR="00CF6C26" w:rsidRDefault="00CF6C26" w:rsidP="002F0E37">
      <w:pPr>
        <w:jc w:val="both"/>
        <w:rPr>
          <w:lang w:val="fr-FR"/>
        </w:rPr>
      </w:pPr>
    </w:p>
    <w:p w14:paraId="7AD98C01" w14:textId="77777777" w:rsidR="00CF6C26" w:rsidRPr="00CF6C26" w:rsidRDefault="00CF6C26" w:rsidP="00426FF9">
      <w:pPr>
        <w:pStyle w:val="Heading1"/>
      </w:pPr>
      <w:bookmarkStart w:id="2508" w:name="Sit_Ferradura"/>
      <w:r>
        <w:t>FERRADURA</w:t>
      </w:r>
    </w:p>
    <w:bookmarkEnd w:id="2508"/>
    <w:p w14:paraId="06DCFD79" w14:textId="77777777" w:rsidR="000C7DFC" w:rsidRDefault="000C7DFC" w:rsidP="002F0E37">
      <w:pPr>
        <w:jc w:val="both"/>
        <w:rPr>
          <w:lang w:val="fr-FR"/>
        </w:rPr>
      </w:pPr>
    </w:p>
    <w:p w14:paraId="66F4CF37" w14:textId="0A5703C8" w:rsidR="00CF6C26" w:rsidRDefault="00CF6C26" w:rsidP="002F0E37">
      <w:pPr>
        <w:jc w:val="both"/>
        <w:rPr>
          <w:lang w:val="fr-FR"/>
        </w:rPr>
      </w:pPr>
      <w:r>
        <w:rPr>
          <w:lang w:val="fr-FR"/>
        </w:rPr>
        <w:t>Habitat (Bas Ebre, Ulldecona) fin du 7e s. aec (BIB 2899)</w:t>
      </w:r>
      <w:r w:rsidR="001972AD" w:rsidRPr="001972AD">
        <w:rPr>
          <w:lang w:val="fr-FR"/>
        </w:rPr>
        <w:t xml:space="preserve"> </w:t>
      </w:r>
      <w:r w:rsidR="001972AD">
        <w:rPr>
          <w:lang w:val="fr-FR"/>
        </w:rPr>
        <w:t>[</w:t>
      </w:r>
      <w:hyperlink r:id="rId5874" w:anchor="Cul_Proto_Geo_Iberique_NE_Lit" w:history="1">
        <w:r w:rsidR="001972AD" w:rsidRPr="001972AD">
          <w:rPr>
            <w:rStyle w:val="Hyperlink"/>
            <w:lang w:val="fr-FR"/>
          </w:rPr>
          <w:t>LI</w:t>
        </w:r>
      </w:hyperlink>
      <w:r w:rsidR="001972AD">
        <w:rPr>
          <w:lang w:val="fr-FR"/>
        </w:rPr>
        <w:t>]</w:t>
      </w:r>
    </w:p>
    <w:p w14:paraId="58BE5D07" w14:textId="77777777" w:rsidR="00CF6C26" w:rsidRPr="00CF6C26" w:rsidRDefault="00CF6C26" w:rsidP="002F0E37">
      <w:pPr>
        <w:jc w:val="both"/>
        <w:rPr>
          <w:lang w:val="fr-FR"/>
        </w:rPr>
      </w:pPr>
    </w:p>
    <w:p w14:paraId="1A03AC8A" w14:textId="77777777" w:rsidR="000C7DFC" w:rsidRDefault="000C7DFC" w:rsidP="00426FF9">
      <w:pPr>
        <w:pStyle w:val="Heading1"/>
      </w:pPr>
      <w:bookmarkStart w:id="2509" w:name="Sit_Canya"/>
      <w:r>
        <w:t>CANYA</w:t>
      </w:r>
    </w:p>
    <w:bookmarkEnd w:id="2509"/>
    <w:p w14:paraId="19FED931" w14:textId="77777777" w:rsidR="000C7DFC" w:rsidRDefault="000C7DFC" w:rsidP="002F0E37">
      <w:pPr>
        <w:jc w:val="both"/>
        <w:rPr>
          <w:lang w:val="fr-FR"/>
        </w:rPr>
      </w:pPr>
    </w:p>
    <w:p w14:paraId="60DEE2F9" w14:textId="6B494492" w:rsidR="000C7DFC" w:rsidRDefault="000C7DFC" w:rsidP="002F0E37">
      <w:pPr>
        <w:jc w:val="both"/>
        <w:rPr>
          <w:lang w:val="fr-FR"/>
        </w:rPr>
      </w:pPr>
      <w:r>
        <w:rPr>
          <w:lang w:val="fr-FR"/>
        </w:rPr>
        <w:t xml:space="preserve">Turo de la Font de la Canya (Catalogne). Habitat </w:t>
      </w:r>
      <w:hyperlink r:id="rId5875" w:anchor="Cul_Iberique_agr_sitges" w:history="1">
        <w:r w:rsidR="0007541A" w:rsidRPr="0007541A">
          <w:rPr>
            <w:rStyle w:val="Hyperlink"/>
            <w:i/>
            <w:lang w:val="fr-FR"/>
          </w:rPr>
          <w:t>camp de sitges</w:t>
        </w:r>
      </w:hyperlink>
      <w:r w:rsidR="0007541A">
        <w:rPr>
          <w:i/>
          <w:lang w:val="fr-FR"/>
        </w:rPr>
        <w:t xml:space="preserve"> </w:t>
      </w:r>
      <w:r>
        <w:rPr>
          <w:lang w:val="fr-FR"/>
        </w:rPr>
        <w:t xml:space="preserve">du </w:t>
      </w:r>
      <w:hyperlink r:id="rId5876" w:anchor="Cul_EIA" w:history="1">
        <w:r w:rsidR="005036AD" w:rsidRPr="005036AD">
          <w:rPr>
            <w:rStyle w:val="Hyperlink"/>
            <w:lang w:val="fr-FR"/>
          </w:rPr>
          <w:t>EIA</w:t>
        </w:r>
      </w:hyperlink>
      <w:r>
        <w:rPr>
          <w:lang w:val="fr-FR"/>
        </w:rPr>
        <w:t xml:space="preserve"> et </w:t>
      </w:r>
      <w:hyperlink r:id="rId5877" w:anchor="Cul_MIA2" w:history="1">
        <w:r w:rsidR="00EE51B9" w:rsidRPr="00EE51B9">
          <w:rPr>
            <w:rStyle w:val="Hyperlink"/>
            <w:lang w:val="fr-FR"/>
          </w:rPr>
          <w:t>MIA2</w:t>
        </w:r>
      </w:hyperlink>
      <w:r>
        <w:rPr>
          <w:lang w:val="fr-FR"/>
        </w:rPr>
        <w:t xml:space="preserve"> (Ari com. pers.), présence de vignes cultivées (BIB 2899)</w:t>
      </w:r>
    </w:p>
    <w:p w14:paraId="61B650CF" w14:textId="1FB0298D" w:rsidR="00EE51B9" w:rsidRDefault="00000000" w:rsidP="002F0E37">
      <w:pPr>
        <w:jc w:val="both"/>
        <w:rPr>
          <w:lang w:val="fr-FR"/>
        </w:rPr>
      </w:pPr>
      <w:hyperlink r:id="rId5878" w:anchor="Cul_MIA1" w:history="1">
        <w:r w:rsidR="00EE51B9" w:rsidRPr="00CF6C26">
          <w:rPr>
            <w:rStyle w:val="Hyperlink"/>
            <w:lang w:val="fr-FR"/>
          </w:rPr>
          <w:t>MIA1</w:t>
        </w:r>
      </w:hyperlink>
      <w:r w:rsidR="00EE51B9">
        <w:rPr>
          <w:lang w:val="fr-FR"/>
        </w:rPr>
        <w:t xml:space="preserve"> (Ari com.pers)</w:t>
      </w:r>
    </w:p>
    <w:p w14:paraId="2A46F3AF" w14:textId="77777777" w:rsidR="00EE51B9" w:rsidRDefault="00EE51B9" w:rsidP="002F0E37">
      <w:pPr>
        <w:jc w:val="both"/>
        <w:rPr>
          <w:lang w:val="fr-FR"/>
        </w:rPr>
      </w:pPr>
    </w:p>
    <w:p w14:paraId="7EFF5C48" w14:textId="77777777" w:rsidR="00EE51B9" w:rsidRPr="00CF6C26" w:rsidRDefault="00EE51B9" w:rsidP="00426FF9">
      <w:pPr>
        <w:pStyle w:val="Heading1"/>
      </w:pPr>
      <w:bookmarkStart w:id="2510" w:name="Sit_Burriac"/>
      <w:r>
        <w:t>BURRIAC</w:t>
      </w:r>
    </w:p>
    <w:bookmarkEnd w:id="2510"/>
    <w:p w14:paraId="258442F3" w14:textId="77777777" w:rsidR="000C7DFC" w:rsidRDefault="000C7DFC" w:rsidP="002F0E37">
      <w:pPr>
        <w:jc w:val="both"/>
        <w:rPr>
          <w:lang w:val="fr-FR"/>
        </w:rPr>
      </w:pPr>
    </w:p>
    <w:p w14:paraId="5E092371" w14:textId="77777777" w:rsidR="00A32CB8" w:rsidRDefault="00A32CB8" w:rsidP="002F0E37">
      <w:pPr>
        <w:jc w:val="both"/>
        <w:rPr>
          <w:lang w:val="fr-FR"/>
        </w:rPr>
      </w:pPr>
      <w:r>
        <w:rPr>
          <w:lang w:val="fr-FR"/>
        </w:rPr>
        <w:t xml:space="preserve">Surement l' </w:t>
      </w:r>
      <w:r w:rsidRPr="00A32CB8">
        <w:rPr>
          <w:i/>
          <w:lang w:val="fr-FR"/>
        </w:rPr>
        <w:t xml:space="preserve">Ilturo monetal </w:t>
      </w:r>
      <w:r>
        <w:rPr>
          <w:lang w:val="fr-FR"/>
        </w:rPr>
        <w:t>(BIB 2899)</w:t>
      </w:r>
    </w:p>
    <w:p w14:paraId="1FA1849D" w14:textId="5DB2A564" w:rsidR="00EE51B9" w:rsidRDefault="00EE51B9" w:rsidP="00EE51B9">
      <w:pPr>
        <w:jc w:val="both"/>
        <w:rPr>
          <w:lang w:val="fr-FR"/>
        </w:rPr>
      </w:pPr>
      <w:r>
        <w:rPr>
          <w:lang w:val="fr-FR"/>
        </w:rPr>
        <w:t xml:space="preserve">Oppidum </w:t>
      </w:r>
      <w:hyperlink r:id="rId5879" w:anchor="Cul_Rome_p_Republique" w:history="1">
        <w:r w:rsidRPr="00EE51B9">
          <w:rPr>
            <w:rStyle w:val="Hyperlink"/>
            <w:lang w:val="fr-FR"/>
          </w:rPr>
          <w:t>RR</w:t>
        </w:r>
      </w:hyperlink>
      <w:r>
        <w:rPr>
          <w:lang w:val="fr-FR"/>
        </w:rPr>
        <w:t xml:space="preserve"> (Ari com.pers)</w:t>
      </w:r>
      <w:r w:rsidR="00A32CB8">
        <w:rPr>
          <w:lang w:val="fr-FR"/>
        </w:rPr>
        <w:t xml:space="preserve"> </w:t>
      </w:r>
      <w:hyperlink r:id="rId5880" w:anchor="Cul_Iberique_plein" w:history="1">
        <w:r w:rsidR="00A32CB8" w:rsidRPr="00A32CB8">
          <w:rPr>
            <w:rStyle w:val="Hyperlink"/>
            <w:lang w:val="fr-FR"/>
          </w:rPr>
          <w:t>I. plein</w:t>
        </w:r>
      </w:hyperlink>
      <w:r w:rsidR="00A32CB8" w:rsidRPr="00A32CB8">
        <w:rPr>
          <w:lang w:val="fr-FR"/>
        </w:rPr>
        <w:t>:</w:t>
      </w:r>
      <w:r w:rsidR="00A32CB8">
        <w:rPr>
          <w:lang w:val="fr-FR"/>
        </w:rPr>
        <w:t xml:space="preserve"> 10 ha de superficie (BIB 2899)</w:t>
      </w:r>
    </w:p>
    <w:p w14:paraId="1269375B" w14:textId="77777777" w:rsidR="00A21296" w:rsidRDefault="00A21296" w:rsidP="00EE51B9">
      <w:pPr>
        <w:jc w:val="both"/>
        <w:rPr>
          <w:lang w:val="fr-FR"/>
        </w:rPr>
      </w:pPr>
    </w:p>
    <w:p w14:paraId="697D5A00" w14:textId="7812DE5D" w:rsidR="00A21296" w:rsidRDefault="00A21296" w:rsidP="00EE51B9">
      <w:pPr>
        <w:jc w:val="both"/>
        <w:rPr>
          <w:lang w:val="fr-FR"/>
        </w:rPr>
      </w:pPr>
      <w:r>
        <w:rPr>
          <w:lang w:val="fr-FR"/>
        </w:rPr>
        <w:t xml:space="preserve">Dans l'aire géographique des </w:t>
      </w:r>
      <w:hyperlink r:id="rId5881" w:anchor="Cul_Laietans" w:history="1">
        <w:r w:rsidRPr="00A21296">
          <w:rPr>
            <w:rStyle w:val="Hyperlink"/>
            <w:lang w:val="fr-FR"/>
          </w:rPr>
          <w:t>Laietans</w:t>
        </w:r>
      </w:hyperlink>
      <w:r>
        <w:rPr>
          <w:lang w:val="fr-FR"/>
        </w:rPr>
        <w:t xml:space="preserve"> (BIB 2899)</w:t>
      </w:r>
    </w:p>
    <w:p w14:paraId="08F297D5" w14:textId="77777777" w:rsidR="00EE51B9" w:rsidRDefault="00EE51B9" w:rsidP="00EE51B9">
      <w:pPr>
        <w:jc w:val="both"/>
        <w:rPr>
          <w:lang w:val="fr-FR"/>
        </w:rPr>
      </w:pPr>
    </w:p>
    <w:p w14:paraId="5DB77415" w14:textId="77777777" w:rsidR="00EE51B9" w:rsidRDefault="00EE51B9" w:rsidP="00426FF9">
      <w:pPr>
        <w:pStyle w:val="Heading1"/>
      </w:pPr>
      <w:bookmarkStart w:id="2511" w:name="Sit_Olivet_Pujol"/>
      <w:r>
        <w:t>OLIVET D'EN PUJOL</w:t>
      </w:r>
    </w:p>
    <w:bookmarkEnd w:id="2511"/>
    <w:p w14:paraId="61ED4230" w14:textId="77777777" w:rsidR="00EE51B9" w:rsidRDefault="00EE51B9" w:rsidP="00EE51B9">
      <w:pPr>
        <w:jc w:val="both"/>
        <w:rPr>
          <w:lang w:val="fr-FR"/>
        </w:rPr>
      </w:pPr>
      <w:r w:rsidRPr="00EE51B9">
        <w:rPr>
          <w:lang w:val="fr-FR"/>
        </w:rPr>
        <w:t>En Pujol,</w:t>
      </w:r>
      <w:r>
        <w:rPr>
          <w:lang w:val="fr-FR"/>
        </w:rPr>
        <w:t xml:space="preserve"> Olivet d En Pujol</w:t>
      </w:r>
    </w:p>
    <w:p w14:paraId="66110F3D" w14:textId="77777777" w:rsidR="00EE51B9" w:rsidRDefault="00EE51B9" w:rsidP="00EE51B9">
      <w:pPr>
        <w:jc w:val="both"/>
        <w:rPr>
          <w:lang w:val="fr-FR"/>
        </w:rPr>
      </w:pPr>
    </w:p>
    <w:p w14:paraId="37829544" w14:textId="02BD64F3" w:rsidR="00EE51B9" w:rsidRPr="00EE51B9" w:rsidRDefault="00000000" w:rsidP="00EE51B9">
      <w:pPr>
        <w:jc w:val="both"/>
        <w:rPr>
          <w:lang w:val="fr-FR"/>
        </w:rPr>
      </w:pPr>
      <w:hyperlink r:id="rId5882" w:anchor="Cul_Rome_p_Republique" w:history="1">
        <w:r w:rsidR="00EE51B9" w:rsidRPr="00EE51B9">
          <w:rPr>
            <w:rStyle w:val="Hyperlink"/>
            <w:lang w:val="fr-FR"/>
          </w:rPr>
          <w:t>RR</w:t>
        </w:r>
      </w:hyperlink>
      <w:r w:rsidR="00EE51B9">
        <w:rPr>
          <w:lang w:val="fr-FR"/>
        </w:rPr>
        <w:t xml:space="preserve"> (Ari com.pers)</w:t>
      </w:r>
    </w:p>
    <w:p w14:paraId="27A52014" w14:textId="77777777" w:rsidR="00EE51B9" w:rsidRDefault="00EE51B9" w:rsidP="00EE51B9">
      <w:pPr>
        <w:jc w:val="both"/>
        <w:rPr>
          <w:lang w:val="fr-FR"/>
        </w:rPr>
      </w:pPr>
    </w:p>
    <w:p w14:paraId="04CC78F5" w14:textId="77777777" w:rsidR="00EE51B9" w:rsidRDefault="00EE51B9" w:rsidP="00EE51B9">
      <w:pPr>
        <w:jc w:val="both"/>
        <w:rPr>
          <w:lang w:val="fr-FR"/>
        </w:rPr>
      </w:pPr>
    </w:p>
    <w:p w14:paraId="334912BD" w14:textId="77777777" w:rsidR="00EE51B9" w:rsidRPr="007D4C7B" w:rsidRDefault="00EE51B9" w:rsidP="00426FF9">
      <w:pPr>
        <w:pStyle w:val="Heading1"/>
        <w:rPr>
          <w:lang w:val="es-ES"/>
        </w:rPr>
      </w:pPr>
      <w:bookmarkStart w:id="2512" w:name="Sit_Torre_Cremada"/>
      <w:r w:rsidRPr="007D4C7B">
        <w:rPr>
          <w:lang w:val="es-ES"/>
        </w:rPr>
        <w:lastRenderedPageBreak/>
        <w:t>TORRE CREMADA</w:t>
      </w:r>
    </w:p>
    <w:bookmarkEnd w:id="2512"/>
    <w:p w14:paraId="1560BE4B" w14:textId="77777777" w:rsidR="00EE51B9" w:rsidRPr="00CF6C26" w:rsidRDefault="00EE51B9" w:rsidP="00EE51B9">
      <w:pPr>
        <w:jc w:val="both"/>
        <w:rPr>
          <w:lang w:val="es-ES"/>
        </w:rPr>
      </w:pPr>
      <w:r w:rsidRPr="00CF6C26">
        <w:rPr>
          <w:lang w:val="es-ES"/>
        </w:rPr>
        <w:t>Torre Cremada</w:t>
      </w:r>
    </w:p>
    <w:p w14:paraId="3B7110B9" w14:textId="77777777" w:rsidR="00EE51B9" w:rsidRPr="00CF6C26" w:rsidRDefault="00EE51B9" w:rsidP="00EE51B9">
      <w:pPr>
        <w:jc w:val="both"/>
        <w:rPr>
          <w:lang w:val="es-ES"/>
        </w:rPr>
      </w:pPr>
    </w:p>
    <w:p w14:paraId="7B9B5C00" w14:textId="511DEC99" w:rsidR="00EE51B9" w:rsidRPr="00CF6C26" w:rsidRDefault="00000000" w:rsidP="00EE51B9">
      <w:pPr>
        <w:jc w:val="both"/>
        <w:rPr>
          <w:lang w:val="es-ES"/>
        </w:rPr>
      </w:pPr>
      <w:hyperlink r:id="rId5883" w:anchor="Cul_Rome_p_Republique" w:history="1">
        <w:r w:rsidR="00EE51B9" w:rsidRPr="00CF6C26">
          <w:rPr>
            <w:rStyle w:val="Hyperlink"/>
            <w:lang w:val="es-ES"/>
          </w:rPr>
          <w:t>RR</w:t>
        </w:r>
      </w:hyperlink>
      <w:r w:rsidR="00EE51B9" w:rsidRPr="00CF6C26">
        <w:rPr>
          <w:lang w:val="es-ES"/>
        </w:rPr>
        <w:t xml:space="preserve"> (Ari com.pers)</w:t>
      </w:r>
    </w:p>
    <w:p w14:paraId="12256131" w14:textId="77777777" w:rsidR="00EE51B9" w:rsidRPr="00CF6C26" w:rsidRDefault="00EE51B9" w:rsidP="00EE51B9">
      <w:pPr>
        <w:jc w:val="both"/>
        <w:rPr>
          <w:lang w:val="es-ES"/>
        </w:rPr>
      </w:pPr>
    </w:p>
    <w:p w14:paraId="3F0E4B93" w14:textId="77777777" w:rsidR="00EE51B9" w:rsidRPr="00CF6C26" w:rsidRDefault="00EE51B9" w:rsidP="002F0E37">
      <w:pPr>
        <w:jc w:val="both"/>
        <w:rPr>
          <w:lang w:val="es-ES"/>
        </w:rPr>
      </w:pPr>
    </w:p>
    <w:p w14:paraId="227617C7" w14:textId="77777777" w:rsidR="005625E8" w:rsidRPr="007D4C7B" w:rsidRDefault="005625E8" w:rsidP="00426FF9">
      <w:pPr>
        <w:pStyle w:val="Heading1"/>
        <w:rPr>
          <w:lang w:val="es-ES"/>
        </w:rPr>
      </w:pPr>
      <w:bookmarkStart w:id="2513" w:name="Sit_ALdovesta"/>
      <w:r w:rsidRPr="007D4C7B">
        <w:rPr>
          <w:lang w:val="es-ES"/>
        </w:rPr>
        <w:t>ALDOVESTA</w:t>
      </w:r>
    </w:p>
    <w:bookmarkEnd w:id="2513"/>
    <w:p w14:paraId="277AEAD0" w14:textId="77777777" w:rsidR="000A7372" w:rsidRPr="00A32CB8" w:rsidRDefault="000A7372" w:rsidP="002F0E37">
      <w:pPr>
        <w:jc w:val="both"/>
        <w:rPr>
          <w:lang w:val="es-ES"/>
        </w:rPr>
      </w:pPr>
    </w:p>
    <w:p w14:paraId="318EE5E9" w14:textId="0E3ED9C0" w:rsidR="005625E8" w:rsidRDefault="005625E8" w:rsidP="002F0E37">
      <w:pPr>
        <w:jc w:val="both"/>
        <w:rPr>
          <w:lang w:val="fr-FR"/>
        </w:rPr>
      </w:pPr>
      <w:r w:rsidRPr="00A32CB8">
        <w:rPr>
          <w:lang w:val="es-ES"/>
        </w:rPr>
        <w:t>Aldovesta (</w:t>
      </w:r>
      <w:r w:rsidR="00CF6C26" w:rsidRPr="00A32CB8">
        <w:rPr>
          <w:lang w:val="es-ES"/>
        </w:rPr>
        <w:t>Benifallet, Bas-Ebre</w:t>
      </w:r>
      <w:r w:rsidRPr="00A32CB8">
        <w:rPr>
          <w:lang w:val="es-ES"/>
        </w:rPr>
        <w:t>)</w:t>
      </w:r>
      <w:r w:rsidR="001972AD">
        <w:rPr>
          <w:lang w:val="es-ES"/>
        </w:rPr>
        <w:t>[</w:t>
      </w:r>
      <w:hyperlink r:id="rId5884" w:anchor="Cul_Proto_Geo_Iberique_NE_Lit" w:history="1">
        <w:r w:rsidR="001972AD" w:rsidRPr="00AE6FC9">
          <w:rPr>
            <w:rStyle w:val="Hyperlink"/>
            <w:lang w:val="es-ES"/>
          </w:rPr>
          <w:t>LI</w:t>
        </w:r>
      </w:hyperlink>
      <w:r w:rsidR="001972AD">
        <w:rPr>
          <w:lang w:val="es-ES"/>
        </w:rPr>
        <w:t>]</w:t>
      </w:r>
      <w:r w:rsidRPr="00A32CB8">
        <w:rPr>
          <w:lang w:val="es-ES"/>
        </w:rPr>
        <w:t xml:space="preserve">. </w:t>
      </w:r>
      <w:r>
        <w:rPr>
          <w:lang w:val="fr-FR"/>
        </w:rPr>
        <w:t xml:space="preserve">Un unique grand édifice avec une fonction de magasin Le matériel trouvé </w:t>
      </w:r>
      <w:r w:rsidRPr="00CF6C26">
        <w:rPr>
          <w:i/>
          <w:lang w:val="fr-FR"/>
        </w:rPr>
        <w:t>in situ</w:t>
      </w:r>
      <w:r>
        <w:rPr>
          <w:lang w:val="fr-FR"/>
        </w:rPr>
        <w:t xml:space="preserve"> renvoi</w:t>
      </w:r>
      <w:r w:rsidR="00CF6C26">
        <w:rPr>
          <w:lang w:val="fr-FR"/>
        </w:rPr>
        <w:t>e</w:t>
      </w:r>
      <w:r>
        <w:rPr>
          <w:lang w:val="fr-FR"/>
        </w:rPr>
        <w:t xml:space="preserve"> pour &gt;50% à du mobilier d'importation [</w:t>
      </w:r>
      <w:hyperlink r:id="rId5885" w:anchor="Cul_Pheniciens_p_PEN" w:history="1">
        <w:r w:rsidRPr="00CF6C26">
          <w:rPr>
            <w:rStyle w:val="Hyperlink"/>
            <w:lang w:val="fr-FR"/>
          </w:rPr>
          <w:t>phénicienne</w:t>
        </w:r>
      </w:hyperlink>
      <w:r>
        <w:rPr>
          <w:lang w:val="fr-FR"/>
        </w:rPr>
        <w:t xml:space="preserve">] </w:t>
      </w:r>
      <w:r w:rsidR="00CF6C26">
        <w:rPr>
          <w:lang w:val="fr-FR"/>
        </w:rPr>
        <w:t xml:space="preserve">probablement lié à la voie fluviale </w:t>
      </w:r>
      <w:r>
        <w:rPr>
          <w:lang w:val="fr-FR"/>
        </w:rPr>
        <w:t>(BIB 2899)</w:t>
      </w:r>
      <w:r w:rsidR="00CF6C26">
        <w:rPr>
          <w:lang w:val="fr-FR"/>
        </w:rPr>
        <w:t>. Un unique édifice polyfocntionnel de 317 m2 (BIB 2899)</w:t>
      </w:r>
    </w:p>
    <w:p w14:paraId="5216E5E6" w14:textId="3673F769" w:rsidR="00CF6C26" w:rsidRDefault="00CF6C26" w:rsidP="002F0E37">
      <w:pPr>
        <w:jc w:val="both"/>
        <w:rPr>
          <w:lang w:val="fr-FR"/>
        </w:rPr>
      </w:pPr>
      <w:r>
        <w:rPr>
          <w:lang w:val="fr-FR"/>
        </w:rPr>
        <w:t xml:space="preserve">Abandon au début de l' </w:t>
      </w:r>
      <w:hyperlink r:id="rId5886" w:anchor="Cul_Iberique_ancien" w:history="1">
        <w:r w:rsidRPr="00CF6C26">
          <w:rPr>
            <w:rStyle w:val="Hyperlink"/>
            <w:lang w:val="fr-FR"/>
          </w:rPr>
          <w:t>I. ancien</w:t>
        </w:r>
      </w:hyperlink>
      <w:r>
        <w:rPr>
          <w:lang w:val="fr-FR"/>
        </w:rPr>
        <w:t xml:space="preserve"> (BIB 2899)</w:t>
      </w:r>
      <w:r w:rsidR="001972AD">
        <w:rPr>
          <w:lang w:val="fr-FR"/>
        </w:rPr>
        <w:t>. Lieu de centralisation et de redistribution des produits (dont vin importé par les Phéniciens). Découverte de ca 100 amphores phéniciennes (BIB 2948)</w:t>
      </w:r>
    </w:p>
    <w:p w14:paraId="537E829E" w14:textId="77777777" w:rsidR="005625E8" w:rsidRDefault="005625E8" w:rsidP="002F0E37">
      <w:pPr>
        <w:jc w:val="both"/>
        <w:rPr>
          <w:lang w:val="fr-FR"/>
        </w:rPr>
      </w:pPr>
    </w:p>
    <w:p w14:paraId="3765CDFA" w14:textId="77777777" w:rsidR="000A7372" w:rsidRDefault="000A7372" w:rsidP="00426FF9">
      <w:pPr>
        <w:pStyle w:val="Heading1"/>
      </w:pPr>
      <w:bookmarkStart w:id="2514" w:name="Sit_Moli_Espigol"/>
      <w:r>
        <w:t>MOLI D'ESPIGOL</w:t>
      </w:r>
    </w:p>
    <w:bookmarkEnd w:id="2514"/>
    <w:p w14:paraId="579BBCD8" w14:textId="77777777" w:rsidR="000A7372" w:rsidRDefault="000A7372" w:rsidP="002F0E37">
      <w:pPr>
        <w:jc w:val="both"/>
        <w:rPr>
          <w:lang w:val="fr-FR"/>
        </w:rPr>
      </w:pPr>
    </w:p>
    <w:p w14:paraId="0CA8A02F" w14:textId="1E658EE9" w:rsidR="005036AD" w:rsidRDefault="00A32CB8" w:rsidP="00A438D4">
      <w:pPr>
        <w:jc w:val="both"/>
        <w:rPr>
          <w:lang w:val="fr-FR"/>
        </w:rPr>
      </w:pPr>
      <w:r w:rsidRPr="00367E22">
        <w:rPr>
          <w:lang w:val="fr-FR"/>
        </w:rPr>
        <w:t xml:space="preserve">Moli d'Espigol (Tornabous). </w:t>
      </w:r>
      <w:hyperlink r:id="rId5887" w:anchor="Cul_Oppidum" w:history="1">
        <w:r w:rsidR="00A438D4" w:rsidRPr="00A438D4">
          <w:rPr>
            <w:rStyle w:val="Hyperlink"/>
            <w:lang w:val="fr-FR"/>
          </w:rPr>
          <w:t>Oppidum</w:t>
        </w:r>
      </w:hyperlink>
      <w:r w:rsidR="00A438D4" w:rsidRPr="00A438D4">
        <w:rPr>
          <w:lang w:val="fr-FR"/>
        </w:rPr>
        <w:t xml:space="preserve">. </w:t>
      </w:r>
      <w:r w:rsidR="000A7372">
        <w:rPr>
          <w:lang w:val="fr-FR"/>
        </w:rPr>
        <w:t xml:space="preserve">Zone urbaine au </w:t>
      </w:r>
      <w:hyperlink r:id="rId5888" w:anchor="Cul_MIA2" w:history="1">
        <w:r w:rsidR="00A438D4" w:rsidRPr="00A438D4">
          <w:rPr>
            <w:rStyle w:val="Hyperlink"/>
            <w:lang w:val="fr-FR"/>
          </w:rPr>
          <w:t>MIA2</w:t>
        </w:r>
      </w:hyperlink>
      <w:r w:rsidR="00A438D4" w:rsidRPr="00A438D4">
        <w:rPr>
          <w:lang w:val="fr-FR"/>
        </w:rPr>
        <w:t xml:space="preserve"> </w:t>
      </w:r>
      <w:r w:rsidR="000A7372">
        <w:rPr>
          <w:lang w:val="fr-FR"/>
        </w:rPr>
        <w:t xml:space="preserve">(BIB Ari com. pers.). Site de plaine fortifié </w:t>
      </w:r>
      <w:r w:rsidR="000A7372" w:rsidRPr="0032190F">
        <w:rPr>
          <w:lang w:val="fr-FR"/>
        </w:rPr>
        <w:t>(Excursion Arqueologia del Ponent, 2017)</w:t>
      </w:r>
      <w:r w:rsidR="005036AD">
        <w:rPr>
          <w:lang w:val="fr-FR"/>
        </w:rPr>
        <w:t xml:space="preserve"> Site </w:t>
      </w:r>
      <w:hyperlink r:id="rId5889" w:anchor="Cul_MIA1" w:history="1">
        <w:r w:rsidR="005036AD" w:rsidRPr="005036AD">
          <w:rPr>
            <w:rStyle w:val="Hyperlink"/>
            <w:lang w:val="fr-FR"/>
          </w:rPr>
          <w:t>MIA1</w:t>
        </w:r>
      </w:hyperlink>
      <w:r w:rsidR="005036AD">
        <w:rPr>
          <w:lang w:val="fr-FR"/>
        </w:rPr>
        <w:t xml:space="preserve"> </w:t>
      </w:r>
      <w:r w:rsidR="00A438D4">
        <w:rPr>
          <w:lang w:val="fr-FR"/>
        </w:rPr>
        <w:t xml:space="preserve"> (Ari com. pers.)</w:t>
      </w:r>
    </w:p>
    <w:p w14:paraId="3C15EC43" w14:textId="77777777" w:rsidR="00A21296" w:rsidRDefault="00A21296" w:rsidP="00A438D4">
      <w:pPr>
        <w:jc w:val="both"/>
        <w:rPr>
          <w:lang w:val="fr-FR"/>
        </w:rPr>
      </w:pPr>
    </w:p>
    <w:p w14:paraId="3015A13B" w14:textId="75D3B5DC" w:rsidR="00A21296" w:rsidRPr="00A21296" w:rsidRDefault="00A21296" w:rsidP="00A438D4">
      <w:pPr>
        <w:jc w:val="both"/>
        <w:rPr>
          <w:lang w:val="fr-FR"/>
        </w:rPr>
      </w:pPr>
      <w:r>
        <w:rPr>
          <w:lang w:val="fr-FR"/>
        </w:rPr>
        <w:t xml:space="preserve">Dans l'aire géographique des </w:t>
      </w:r>
      <w:hyperlink r:id="rId5890" w:anchor="Cul_Ilergetes" w:history="1">
        <w:r w:rsidRPr="00EE51B9">
          <w:rPr>
            <w:rStyle w:val="Hyperlink"/>
            <w:lang w:val="fr-FR"/>
          </w:rPr>
          <w:t>Illegretes</w:t>
        </w:r>
      </w:hyperlink>
      <w:r w:rsidRPr="00A21296">
        <w:rPr>
          <w:lang w:val="fr-FR"/>
        </w:rPr>
        <w:t xml:space="preserve"> (BIB 2899)</w:t>
      </w:r>
    </w:p>
    <w:p w14:paraId="48D71492" w14:textId="77777777" w:rsidR="00A438D4" w:rsidRDefault="00A438D4" w:rsidP="00A438D4">
      <w:pPr>
        <w:jc w:val="both"/>
        <w:rPr>
          <w:lang w:val="fr-FR"/>
        </w:rPr>
      </w:pPr>
    </w:p>
    <w:p w14:paraId="7E3D1175" w14:textId="77777777" w:rsidR="00A438D4" w:rsidRDefault="00A438D4" w:rsidP="00426FF9">
      <w:pPr>
        <w:pStyle w:val="Heading1"/>
      </w:pPr>
      <w:bookmarkStart w:id="2515" w:name="Sit_Puig_Andreu"/>
      <w:r>
        <w:t>PUIG DE SANT ANDREU</w:t>
      </w:r>
    </w:p>
    <w:bookmarkEnd w:id="2515"/>
    <w:p w14:paraId="07D3AF57" w14:textId="77777777" w:rsidR="000A7372" w:rsidRDefault="000A7372" w:rsidP="002F0E37">
      <w:pPr>
        <w:jc w:val="both"/>
        <w:rPr>
          <w:lang w:val="fr-FR"/>
        </w:rPr>
      </w:pPr>
    </w:p>
    <w:p w14:paraId="5EFA5D91" w14:textId="2EA5E7B4" w:rsidR="004763A9" w:rsidRDefault="00CF6C26" w:rsidP="002F0E37">
      <w:pPr>
        <w:jc w:val="both"/>
        <w:rPr>
          <w:lang w:val="fr-FR"/>
        </w:rPr>
      </w:pPr>
      <w:r>
        <w:rPr>
          <w:lang w:val="fr-FR"/>
        </w:rPr>
        <w:t xml:space="preserve">Puig de Sant Andreu (Ullastret). </w:t>
      </w:r>
      <w:r w:rsidR="00A438D4">
        <w:rPr>
          <w:lang w:val="fr-FR"/>
        </w:rPr>
        <w:t xml:space="preserve">Zone urbaine au </w:t>
      </w:r>
      <w:hyperlink r:id="rId5891" w:anchor="Cul_MIA2" w:history="1">
        <w:r w:rsidR="00A438D4" w:rsidRPr="00A438D4">
          <w:rPr>
            <w:rStyle w:val="Hyperlink"/>
            <w:lang w:val="fr-FR"/>
          </w:rPr>
          <w:t>MIA2</w:t>
        </w:r>
      </w:hyperlink>
      <w:r w:rsidR="00A438D4" w:rsidRPr="00A438D4">
        <w:rPr>
          <w:lang w:val="fr-FR"/>
        </w:rPr>
        <w:t xml:space="preserve"> </w:t>
      </w:r>
      <w:r w:rsidR="00A438D4">
        <w:rPr>
          <w:lang w:val="fr-FR"/>
        </w:rPr>
        <w:t>(BIB Ari com. pers.).</w:t>
      </w:r>
      <w:r>
        <w:rPr>
          <w:lang w:val="fr-FR"/>
        </w:rPr>
        <w:t xml:space="preserve"> La muraille datée du dernier quart du 6e BC, enserre une aire de 3 ha (BIB 2899)</w:t>
      </w:r>
    </w:p>
    <w:p w14:paraId="45E47006" w14:textId="5BC0CD36" w:rsidR="00292ACD" w:rsidRDefault="00292ACD" w:rsidP="002F0E37">
      <w:pPr>
        <w:jc w:val="both"/>
        <w:rPr>
          <w:lang w:val="fr-FR"/>
        </w:rPr>
      </w:pPr>
      <w:r>
        <w:rPr>
          <w:lang w:val="fr-FR"/>
        </w:rPr>
        <w:t>A proximité du site, ateliers métallurgique (</w:t>
      </w:r>
      <w:hyperlink r:id="rId5892" w:anchor="Cul_Fer_II_fer" w:history="1">
        <w:r w:rsidRPr="00292ACD">
          <w:rPr>
            <w:rStyle w:val="Hyperlink"/>
            <w:lang w:val="fr-FR"/>
          </w:rPr>
          <w:t>généralisation du fer</w:t>
        </w:r>
      </w:hyperlink>
      <w:r>
        <w:rPr>
          <w:lang w:val="fr-FR"/>
        </w:rPr>
        <w:t>) et de poteries (BIB 2899)</w:t>
      </w:r>
    </w:p>
    <w:p w14:paraId="67AA62AE" w14:textId="77777777" w:rsidR="00A438D4" w:rsidRDefault="00A438D4" w:rsidP="002F0E37">
      <w:pPr>
        <w:jc w:val="both"/>
        <w:rPr>
          <w:lang w:val="fr-FR"/>
        </w:rPr>
      </w:pPr>
    </w:p>
    <w:p w14:paraId="0E989883" w14:textId="77777777" w:rsidR="004763A9" w:rsidRDefault="004763A9" w:rsidP="00426FF9">
      <w:pPr>
        <w:pStyle w:val="Heading1"/>
      </w:pPr>
      <w:bookmarkStart w:id="2516" w:name="Sit_Moleta_Remei"/>
      <w:r>
        <w:t>MOLETA DEL REMEI</w:t>
      </w:r>
    </w:p>
    <w:bookmarkEnd w:id="2516"/>
    <w:p w14:paraId="0F1F9144" w14:textId="77777777" w:rsidR="004763A9" w:rsidRDefault="004763A9" w:rsidP="004763A9">
      <w:pPr>
        <w:jc w:val="both"/>
        <w:rPr>
          <w:lang w:val="fr-FR"/>
        </w:rPr>
      </w:pPr>
    </w:p>
    <w:p w14:paraId="49148F9B" w14:textId="339214B6" w:rsidR="004763A9" w:rsidRPr="00A0014D" w:rsidRDefault="004763A9" w:rsidP="004763A9">
      <w:pPr>
        <w:jc w:val="both"/>
        <w:rPr>
          <w:lang w:val="fr-FR"/>
        </w:rPr>
      </w:pPr>
      <w:r>
        <w:rPr>
          <w:lang w:val="fr-FR"/>
        </w:rPr>
        <w:t xml:space="preserve">Forteresse Age du </w:t>
      </w:r>
      <w:hyperlink r:id="rId5893" w:anchor="Cul_Fer_I_g_Med_occ_Espag_NE" w:history="1">
        <w:r w:rsidRPr="004763A9">
          <w:rPr>
            <w:rStyle w:val="Hyperlink"/>
            <w:lang w:val="fr-FR"/>
          </w:rPr>
          <w:t>Fer 1</w:t>
        </w:r>
      </w:hyperlink>
      <w:r w:rsidR="00A438D4" w:rsidRPr="00E86C38">
        <w:rPr>
          <w:lang w:val="fr-FR"/>
        </w:rPr>
        <w:t xml:space="preserve"> (Ari com. pers.)</w:t>
      </w:r>
      <w:r w:rsidR="00EE51B9">
        <w:rPr>
          <w:lang w:val="fr-FR"/>
        </w:rPr>
        <w:t xml:space="preserve"> </w:t>
      </w:r>
      <w:hyperlink r:id="rId5894" w:anchor="Cul_MIA2" w:history="1">
        <w:r w:rsidR="00EE51B9" w:rsidRPr="00A0014D">
          <w:rPr>
            <w:rStyle w:val="Hyperlink"/>
            <w:lang w:val="fr-FR"/>
          </w:rPr>
          <w:t>MIA2</w:t>
        </w:r>
      </w:hyperlink>
      <w:r w:rsidR="00EE51B9" w:rsidRPr="00A0014D">
        <w:rPr>
          <w:lang w:val="fr-FR"/>
        </w:rPr>
        <w:t xml:space="preserve"> (Ari com.pers)</w:t>
      </w:r>
    </w:p>
    <w:p w14:paraId="34D6061A" w14:textId="77777777" w:rsidR="00EE51B9" w:rsidRPr="00A0014D" w:rsidRDefault="00EE51B9" w:rsidP="004763A9">
      <w:pPr>
        <w:jc w:val="both"/>
        <w:rPr>
          <w:lang w:val="fr-FR"/>
        </w:rPr>
      </w:pPr>
    </w:p>
    <w:p w14:paraId="11B4D04A" w14:textId="77777777" w:rsidR="00EE51B9" w:rsidRPr="00A0014D" w:rsidRDefault="00EE51B9" w:rsidP="00426FF9">
      <w:pPr>
        <w:pStyle w:val="Heading1"/>
      </w:pPr>
      <w:bookmarkStart w:id="2517" w:name="Sit_Olius"/>
      <w:r w:rsidRPr="00A0014D">
        <w:t>OLIUS</w:t>
      </w:r>
    </w:p>
    <w:bookmarkEnd w:id="2517"/>
    <w:p w14:paraId="60A76D3D" w14:textId="77777777" w:rsidR="00EE51B9" w:rsidRPr="00A0014D" w:rsidRDefault="00EE51B9" w:rsidP="004763A9">
      <w:pPr>
        <w:jc w:val="both"/>
        <w:rPr>
          <w:lang w:val="fr-FR"/>
        </w:rPr>
      </w:pPr>
      <w:r w:rsidRPr="00A0014D">
        <w:rPr>
          <w:lang w:val="fr-FR"/>
        </w:rPr>
        <w:t>Olius</w:t>
      </w:r>
    </w:p>
    <w:p w14:paraId="1216AC82" w14:textId="77777777" w:rsidR="004763A9" w:rsidRPr="00A0014D" w:rsidRDefault="004763A9" w:rsidP="002F0E37">
      <w:pPr>
        <w:jc w:val="both"/>
        <w:rPr>
          <w:lang w:val="fr-FR"/>
        </w:rPr>
      </w:pPr>
    </w:p>
    <w:p w14:paraId="0AE4A78F" w14:textId="7E189305" w:rsidR="00EE51B9" w:rsidRPr="00A0014D" w:rsidRDefault="00000000" w:rsidP="00EE51B9">
      <w:pPr>
        <w:jc w:val="both"/>
        <w:rPr>
          <w:lang w:val="fr-FR"/>
        </w:rPr>
      </w:pPr>
      <w:hyperlink r:id="rId5895" w:anchor="Cul_MIA2" w:history="1">
        <w:r w:rsidR="00EE51B9" w:rsidRPr="00A0014D">
          <w:rPr>
            <w:rStyle w:val="Hyperlink"/>
            <w:lang w:val="fr-FR"/>
          </w:rPr>
          <w:t>MIA2</w:t>
        </w:r>
      </w:hyperlink>
      <w:r w:rsidR="00EE51B9" w:rsidRPr="00A0014D">
        <w:rPr>
          <w:lang w:val="fr-FR"/>
        </w:rPr>
        <w:t xml:space="preserve"> (Ari com.pers)</w:t>
      </w:r>
    </w:p>
    <w:p w14:paraId="00FCD280" w14:textId="77777777" w:rsidR="00EE51B9" w:rsidRPr="00A0014D" w:rsidRDefault="00EE51B9" w:rsidP="00EE51B9">
      <w:pPr>
        <w:jc w:val="both"/>
        <w:rPr>
          <w:lang w:val="fr-FR"/>
        </w:rPr>
      </w:pPr>
    </w:p>
    <w:p w14:paraId="7E2418CA" w14:textId="77777777" w:rsidR="00EE51B9" w:rsidRPr="007D4C7B" w:rsidRDefault="00EE51B9" w:rsidP="00426FF9">
      <w:pPr>
        <w:pStyle w:val="Heading1"/>
        <w:rPr>
          <w:lang w:val="en-US"/>
        </w:rPr>
      </w:pPr>
      <w:bookmarkStart w:id="2518" w:name="Sit_Congost"/>
      <w:r w:rsidRPr="007D4C7B">
        <w:rPr>
          <w:lang w:val="en-US"/>
        </w:rPr>
        <w:t>CONGOST</w:t>
      </w:r>
    </w:p>
    <w:bookmarkEnd w:id="2518"/>
    <w:p w14:paraId="49D8089A" w14:textId="77777777" w:rsidR="00EE51B9" w:rsidRPr="00CF6C26" w:rsidRDefault="00EE51B9" w:rsidP="00EE51B9">
      <w:pPr>
        <w:jc w:val="both"/>
      </w:pPr>
      <w:r w:rsidRPr="00CF6C26">
        <w:t>Bosc del Congost</w:t>
      </w:r>
    </w:p>
    <w:p w14:paraId="7FCECDB0" w14:textId="77777777" w:rsidR="00EE51B9" w:rsidRPr="00CF6C26" w:rsidRDefault="00EE51B9" w:rsidP="00EE51B9">
      <w:pPr>
        <w:jc w:val="both"/>
      </w:pPr>
    </w:p>
    <w:p w14:paraId="3BB5DFA9" w14:textId="148D2B82" w:rsidR="00EE51B9" w:rsidRPr="00CF6C26" w:rsidRDefault="00000000" w:rsidP="00EE51B9">
      <w:pPr>
        <w:jc w:val="both"/>
      </w:pPr>
      <w:hyperlink r:id="rId5896" w:anchor="Cul_MIA2" w:history="1">
        <w:r w:rsidR="00EE51B9" w:rsidRPr="00CF6C26">
          <w:rPr>
            <w:rStyle w:val="Hyperlink"/>
          </w:rPr>
          <w:t>MIA2</w:t>
        </w:r>
      </w:hyperlink>
      <w:r w:rsidR="00EE51B9" w:rsidRPr="00CF6C26">
        <w:t xml:space="preserve"> (Ari com.pers)</w:t>
      </w:r>
    </w:p>
    <w:p w14:paraId="4B5220A6" w14:textId="77777777" w:rsidR="00EE51B9" w:rsidRPr="00CF6C26" w:rsidRDefault="00EE51B9" w:rsidP="00EE51B9">
      <w:pPr>
        <w:jc w:val="both"/>
      </w:pPr>
    </w:p>
    <w:p w14:paraId="28BB5A5F" w14:textId="77777777" w:rsidR="00EE51B9" w:rsidRPr="00CF6C26" w:rsidRDefault="00EE51B9" w:rsidP="00EE51B9">
      <w:pPr>
        <w:jc w:val="both"/>
      </w:pPr>
    </w:p>
    <w:p w14:paraId="3686AEBA" w14:textId="77777777" w:rsidR="00EE51B9" w:rsidRPr="007D4C7B" w:rsidRDefault="00EE51B9" w:rsidP="00426FF9">
      <w:pPr>
        <w:pStyle w:val="Heading1"/>
        <w:rPr>
          <w:lang w:val="en-US"/>
        </w:rPr>
      </w:pPr>
      <w:bookmarkStart w:id="2519" w:name="Sit_Torre_Roja"/>
      <w:r w:rsidRPr="007D4C7B">
        <w:rPr>
          <w:lang w:val="en-US"/>
        </w:rPr>
        <w:t>TORRE ROJA</w:t>
      </w:r>
    </w:p>
    <w:bookmarkEnd w:id="2519"/>
    <w:p w14:paraId="67E9E298" w14:textId="77777777" w:rsidR="00EE51B9" w:rsidRPr="00CF6C26" w:rsidRDefault="00EE51B9" w:rsidP="00EE51B9">
      <w:pPr>
        <w:jc w:val="both"/>
      </w:pPr>
      <w:r w:rsidRPr="00CF6C26">
        <w:t>Torre Roja</w:t>
      </w:r>
    </w:p>
    <w:p w14:paraId="12A6D6EF" w14:textId="77777777" w:rsidR="00EE51B9" w:rsidRPr="00CF6C26" w:rsidRDefault="00EE51B9" w:rsidP="00EE51B9">
      <w:pPr>
        <w:jc w:val="both"/>
      </w:pPr>
    </w:p>
    <w:p w14:paraId="25905004" w14:textId="08F825C8" w:rsidR="00EE51B9" w:rsidRDefault="00EE51B9" w:rsidP="00EE51B9">
      <w:pPr>
        <w:jc w:val="both"/>
        <w:rPr>
          <w:lang w:val="es-ES"/>
        </w:rPr>
      </w:pPr>
      <w:r>
        <w:rPr>
          <w:lang w:val="es-ES"/>
        </w:rPr>
        <w:t xml:space="preserve">Oppidum </w:t>
      </w:r>
      <w:hyperlink r:id="rId5897" w:anchor="Cul_MIA1" w:history="1">
        <w:r w:rsidRPr="00EE51B9">
          <w:rPr>
            <w:rStyle w:val="Hyperlink"/>
            <w:lang w:val="es-ES"/>
          </w:rPr>
          <w:t>MIA1</w:t>
        </w:r>
      </w:hyperlink>
      <w:r w:rsidRPr="00EE51B9">
        <w:rPr>
          <w:lang w:val="es-ES"/>
        </w:rPr>
        <w:t xml:space="preserve">, </w:t>
      </w:r>
      <w:hyperlink r:id="rId5898" w:anchor="Cul_MIA2" w:history="1">
        <w:r w:rsidRPr="00EE51B9">
          <w:rPr>
            <w:rStyle w:val="Hyperlink"/>
            <w:lang w:val="es-ES"/>
          </w:rPr>
          <w:t>MIA2</w:t>
        </w:r>
      </w:hyperlink>
      <w:r w:rsidRPr="00EE51B9">
        <w:rPr>
          <w:lang w:val="es-ES"/>
        </w:rPr>
        <w:t xml:space="preserve">, </w:t>
      </w:r>
      <w:hyperlink r:id="rId5899" w:anchor="Cul_Rome_p_Republique" w:history="1">
        <w:r w:rsidRPr="00EE51B9">
          <w:rPr>
            <w:rStyle w:val="Hyperlink"/>
            <w:lang w:val="es-ES"/>
          </w:rPr>
          <w:t>RR</w:t>
        </w:r>
      </w:hyperlink>
      <w:r w:rsidRPr="00EE51B9">
        <w:rPr>
          <w:lang w:val="es-ES"/>
        </w:rPr>
        <w:t xml:space="preserve"> (Ari com.pers)</w:t>
      </w:r>
    </w:p>
    <w:p w14:paraId="2C5A5DFB" w14:textId="77777777" w:rsidR="00EE51B9" w:rsidRDefault="00EE51B9" w:rsidP="00EE51B9">
      <w:pPr>
        <w:jc w:val="both"/>
        <w:rPr>
          <w:lang w:val="es-ES"/>
        </w:rPr>
      </w:pPr>
    </w:p>
    <w:p w14:paraId="21D42653" w14:textId="77777777" w:rsidR="00EE51B9" w:rsidRPr="007D4C7B" w:rsidRDefault="00EE51B9" w:rsidP="00426FF9">
      <w:pPr>
        <w:pStyle w:val="Heading1"/>
        <w:rPr>
          <w:lang w:val="es-ES"/>
        </w:rPr>
      </w:pPr>
      <w:bookmarkStart w:id="2520" w:name="Sit_Ca_Oliver"/>
      <w:r w:rsidRPr="007D4C7B">
        <w:rPr>
          <w:lang w:val="es-ES"/>
        </w:rPr>
        <w:lastRenderedPageBreak/>
        <w:t>CA N OLIVER</w:t>
      </w:r>
    </w:p>
    <w:bookmarkEnd w:id="2520"/>
    <w:p w14:paraId="62CF0435" w14:textId="77777777" w:rsidR="00EE51B9" w:rsidRDefault="00EE51B9" w:rsidP="00EE51B9">
      <w:pPr>
        <w:jc w:val="both"/>
        <w:rPr>
          <w:lang w:val="es-ES"/>
        </w:rPr>
      </w:pPr>
      <w:r>
        <w:rPr>
          <w:lang w:val="es-ES"/>
        </w:rPr>
        <w:t>Ca en Oliver, Can Oliver, Ca 'n Oliver</w:t>
      </w:r>
    </w:p>
    <w:p w14:paraId="3AE15F17" w14:textId="77777777" w:rsidR="00EE51B9" w:rsidRDefault="00EE51B9" w:rsidP="00EE51B9">
      <w:pPr>
        <w:jc w:val="both"/>
        <w:rPr>
          <w:lang w:val="es-ES"/>
        </w:rPr>
      </w:pPr>
    </w:p>
    <w:p w14:paraId="7309B62A" w14:textId="4891C397" w:rsidR="00EE51B9" w:rsidRDefault="00000000" w:rsidP="00EE51B9">
      <w:pPr>
        <w:jc w:val="both"/>
        <w:rPr>
          <w:lang w:val="es-ES"/>
        </w:rPr>
      </w:pPr>
      <w:hyperlink r:id="rId5900" w:anchor="Cul_MIA1" w:history="1">
        <w:r w:rsidR="00EE51B9" w:rsidRPr="00EE51B9">
          <w:rPr>
            <w:rStyle w:val="Hyperlink"/>
            <w:lang w:val="es-ES"/>
          </w:rPr>
          <w:t>MIA1</w:t>
        </w:r>
      </w:hyperlink>
      <w:r w:rsidR="00EE51B9" w:rsidRPr="00EE51B9">
        <w:rPr>
          <w:lang w:val="es-ES"/>
        </w:rPr>
        <w:t xml:space="preserve">, </w:t>
      </w:r>
      <w:hyperlink r:id="rId5901" w:anchor="Cul_MIA2" w:history="1">
        <w:r w:rsidR="00EE51B9" w:rsidRPr="00EE51B9">
          <w:rPr>
            <w:rStyle w:val="Hyperlink"/>
            <w:lang w:val="es-ES"/>
          </w:rPr>
          <w:t>MIA2</w:t>
        </w:r>
      </w:hyperlink>
      <w:r w:rsidR="00EE51B9">
        <w:rPr>
          <w:lang w:val="es-ES"/>
        </w:rPr>
        <w:t xml:space="preserve"> (Ari com.pers)</w:t>
      </w:r>
    </w:p>
    <w:p w14:paraId="569E6E08" w14:textId="77777777" w:rsidR="00EE51B9" w:rsidRDefault="00EE51B9" w:rsidP="00EE51B9">
      <w:pPr>
        <w:jc w:val="both"/>
        <w:rPr>
          <w:lang w:val="es-ES"/>
        </w:rPr>
      </w:pPr>
    </w:p>
    <w:p w14:paraId="16EFFDA7" w14:textId="77777777" w:rsidR="00EE51B9" w:rsidRPr="007D4C7B" w:rsidRDefault="00EE51B9" w:rsidP="00426FF9">
      <w:pPr>
        <w:pStyle w:val="Heading1"/>
        <w:rPr>
          <w:lang w:val="en-US"/>
        </w:rPr>
      </w:pPr>
      <w:bookmarkStart w:id="2521" w:name="Sit_Tossal_Molinet"/>
      <w:r w:rsidRPr="007D4C7B">
        <w:rPr>
          <w:lang w:val="en-US"/>
        </w:rPr>
        <w:t>TOSSAL MOLINET</w:t>
      </w:r>
    </w:p>
    <w:bookmarkEnd w:id="2521"/>
    <w:p w14:paraId="0FE2B3DB" w14:textId="77777777" w:rsidR="00EE51B9" w:rsidRPr="00CF6C26" w:rsidRDefault="00EE51B9" w:rsidP="00EE51B9">
      <w:pPr>
        <w:jc w:val="both"/>
      </w:pPr>
    </w:p>
    <w:p w14:paraId="071A9747" w14:textId="1F4462F5" w:rsidR="00EE51B9" w:rsidRPr="00CF6C26" w:rsidRDefault="00000000" w:rsidP="00EE51B9">
      <w:pPr>
        <w:jc w:val="both"/>
      </w:pPr>
      <w:hyperlink r:id="rId5902" w:anchor="Cul_EIA" w:history="1">
        <w:r w:rsidR="00EE51B9" w:rsidRPr="00CF6C26">
          <w:rPr>
            <w:rStyle w:val="Hyperlink"/>
          </w:rPr>
          <w:t>EIA</w:t>
        </w:r>
      </w:hyperlink>
      <w:r w:rsidR="00EE51B9" w:rsidRPr="00CF6C26">
        <w:t xml:space="preserve">, </w:t>
      </w:r>
      <w:hyperlink r:id="rId5903" w:anchor="Cul_MIA1" w:history="1">
        <w:r w:rsidR="00EE51B9" w:rsidRPr="00CF6C26">
          <w:rPr>
            <w:rStyle w:val="Hyperlink"/>
          </w:rPr>
          <w:t>MIA1</w:t>
        </w:r>
      </w:hyperlink>
      <w:r w:rsidR="00EE51B9" w:rsidRPr="00CF6C26">
        <w:t xml:space="preserve"> (Ari com.pers)</w:t>
      </w:r>
    </w:p>
    <w:p w14:paraId="222A338B" w14:textId="77777777" w:rsidR="00EE51B9" w:rsidRPr="00CF6C26" w:rsidRDefault="00EE51B9" w:rsidP="00EE51B9">
      <w:pPr>
        <w:jc w:val="both"/>
      </w:pPr>
    </w:p>
    <w:p w14:paraId="4808308A" w14:textId="77777777" w:rsidR="009D64BB" w:rsidRPr="00CF6C26" w:rsidRDefault="009D64BB" w:rsidP="002F0E37">
      <w:pPr>
        <w:jc w:val="both"/>
      </w:pPr>
    </w:p>
    <w:p w14:paraId="7D3AFE30" w14:textId="77777777" w:rsidR="00454D3E" w:rsidRPr="007D4C7B" w:rsidRDefault="00454D3E" w:rsidP="00426FF9">
      <w:pPr>
        <w:pStyle w:val="Heading1"/>
        <w:rPr>
          <w:lang w:val="en-US"/>
        </w:rPr>
      </w:pPr>
      <w:bookmarkStart w:id="2522" w:name="Sit_Vilars_Els"/>
      <w:r w:rsidRPr="007D4C7B">
        <w:rPr>
          <w:lang w:val="en-US"/>
        </w:rPr>
        <w:t>VILAR</w:t>
      </w:r>
      <w:r w:rsidR="00432762" w:rsidRPr="007D4C7B">
        <w:rPr>
          <w:lang w:val="en-US"/>
        </w:rPr>
        <w:t xml:space="preserve">S (ELS) </w:t>
      </w:r>
    </w:p>
    <w:bookmarkEnd w:id="2522"/>
    <w:p w14:paraId="5B367265" w14:textId="77777777" w:rsidR="00BD010A" w:rsidRPr="00E86C38" w:rsidRDefault="00BD010A" w:rsidP="00242C0F">
      <w:pPr>
        <w:jc w:val="both"/>
      </w:pPr>
    </w:p>
    <w:p w14:paraId="52CF6960" w14:textId="77777777" w:rsidR="00454199" w:rsidRPr="0032190F" w:rsidRDefault="00BA4A8A" w:rsidP="00454199">
      <w:pPr>
        <w:jc w:val="both"/>
        <w:rPr>
          <w:lang w:val="fr-FR"/>
        </w:rPr>
      </w:pPr>
      <w:r w:rsidRPr="00E860A1">
        <w:t>Els Vilars d’Arbeca</w:t>
      </w:r>
      <w:r w:rsidRPr="00002BF3">
        <w:t xml:space="preserve"> </w:t>
      </w:r>
      <w:r w:rsidR="008D5BFA" w:rsidRPr="00002BF3">
        <w:t xml:space="preserve">Forteresse </w:t>
      </w:r>
      <w:r w:rsidR="002365EE" w:rsidRPr="00002BF3">
        <w:t>(775 a. C. - 325 a. C.) (wiki)</w:t>
      </w:r>
      <w:r w:rsidR="005D03C2" w:rsidRPr="00002BF3">
        <w:t xml:space="preserve">. </w:t>
      </w:r>
      <w:r w:rsidR="005D03C2" w:rsidRPr="0032190F">
        <w:rPr>
          <w:lang w:val="fr-FR"/>
        </w:rPr>
        <w:t xml:space="preserve">Centre de pouvoir (BIB Exposition « Els Vilars. Poder, tierra, agua » 2017). </w:t>
      </w:r>
      <w:r w:rsidR="00454199" w:rsidRPr="0032190F">
        <w:rPr>
          <w:lang w:val="fr-FR"/>
        </w:rPr>
        <w:t>La fertilité de la terre et la proximité de l’eau a été un facteur déterminant de l’installation d’Els Vilars (Excursion Arqueologia del Ponet, 2017)</w:t>
      </w:r>
      <w:r w:rsidR="000A7372">
        <w:rPr>
          <w:lang w:val="fr-FR"/>
        </w:rPr>
        <w:t xml:space="preserve"> Site de plaine fortifié </w:t>
      </w:r>
      <w:r w:rsidR="000A7372" w:rsidRPr="0032190F">
        <w:rPr>
          <w:lang w:val="fr-FR"/>
        </w:rPr>
        <w:t>(Excursion Arqueologia del Ponent, 2017)</w:t>
      </w:r>
    </w:p>
    <w:p w14:paraId="7A0A7C29" w14:textId="225C5FC9" w:rsidR="002365EE" w:rsidRPr="00911B28" w:rsidRDefault="005D03C2" w:rsidP="00242C0F">
      <w:pPr>
        <w:jc w:val="both"/>
        <w:rPr>
          <w:lang w:val="fr-FR"/>
        </w:rPr>
      </w:pPr>
      <w:r w:rsidRPr="0032190F">
        <w:rPr>
          <w:lang w:val="fr-FR"/>
        </w:rPr>
        <w:t>L’</w:t>
      </w:r>
      <w:hyperlink r:id="rId5904" w:anchor="Aut_Homere_Iliade_cht_XVIII" w:history="1">
        <w:r w:rsidRPr="0032190F">
          <w:rPr>
            <w:rStyle w:val="Hyperlink"/>
            <w:i/>
            <w:lang w:val="fr-FR"/>
          </w:rPr>
          <w:t>Iliade</w:t>
        </w:r>
      </w:hyperlink>
      <w:r w:rsidRPr="0032190F">
        <w:rPr>
          <w:lang w:val="fr-FR"/>
        </w:rPr>
        <w:t xml:space="preserve"> illustre le type de guerre héroïque tel </w:t>
      </w:r>
      <w:r w:rsidR="007D4C10" w:rsidRPr="0032190F">
        <w:rPr>
          <w:lang w:val="fr-FR"/>
        </w:rPr>
        <w:t>qu’il a pu se faire à Els Vilar</w:t>
      </w:r>
      <w:r w:rsidRPr="0032190F">
        <w:rPr>
          <w:lang w:val="fr-FR"/>
        </w:rPr>
        <w:t xml:space="preserve">s (BIB Exposition « Els Vilars. </w:t>
      </w:r>
      <w:r w:rsidRPr="00911B28">
        <w:rPr>
          <w:lang w:val="fr-FR"/>
        </w:rPr>
        <w:t>Poder, tierra, agua » 2017)</w:t>
      </w:r>
    </w:p>
    <w:p w14:paraId="7F4A2D7F" w14:textId="77777777" w:rsidR="00C82743" w:rsidRPr="00911B28" w:rsidRDefault="00C82743"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0"/>
        <w:gridCol w:w="456"/>
        <w:gridCol w:w="1370"/>
      </w:tblGrid>
      <w:tr w:rsidR="007D4C10" w14:paraId="3C90F91E" w14:textId="77777777" w:rsidTr="00C35EA7">
        <w:trPr>
          <w:jc w:val="center"/>
        </w:trPr>
        <w:tc>
          <w:tcPr>
            <w:tcW w:w="1046" w:type="dxa"/>
            <w:gridSpan w:val="2"/>
          </w:tcPr>
          <w:p w14:paraId="5BC06409" w14:textId="77777777" w:rsidR="007D4C10" w:rsidRDefault="007D4C10" w:rsidP="00C35EA7">
            <w:pPr>
              <w:jc w:val="both"/>
            </w:pPr>
            <w:r>
              <w:t>périodes</w:t>
            </w:r>
          </w:p>
        </w:tc>
        <w:tc>
          <w:tcPr>
            <w:tcW w:w="1370" w:type="dxa"/>
          </w:tcPr>
          <w:p w14:paraId="7ECA93B1" w14:textId="77777777" w:rsidR="007D4C10" w:rsidRDefault="007D4C10" w:rsidP="00C35EA7">
            <w:pPr>
              <w:jc w:val="both"/>
            </w:pPr>
            <w:r>
              <w:t>dates (BC)</w:t>
            </w:r>
          </w:p>
        </w:tc>
      </w:tr>
      <w:tr w:rsidR="007D4C10" w14:paraId="67A30A54" w14:textId="77777777" w:rsidTr="00C35EA7">
        <w:trPr>
          <w:jc w:val="center"/>
        </w:trPr>
        <w:tc>
          <w:tcPr>
            <w:tcW w:w="1046" w:type="dxa"/>
            <w:gridSpan w:val="2"/>
            <w:vAlign w:val="center"/>
          </w:tcPr>
          <w:p w14:paraId="20B1CBA4" w14:textId="77777777" w:rsidR="007D4C10" w:rsidRDefault="007D4C10" w:rsidP="00C35EA7">
            <w:pPr>
              <w:jc w:val="center"/>
            </w:pPr>
            <w:r>
              <w:t>IV</w:t>
            </w:r>
          </w:p>
        </w:tc>
        <w:tc>
          <w:tcPr>
            <w:tcW w:w="1370" w:type="dxa"/>
          </w:tcPr>
          <w:p w14:paraId="5FDE20F4" w14:textId="77777777" w:rsidR="007D4C10" w:rsidRDefault="007D4C10" w:rsidP="00C35EA7">
            <w:pPr>
              <w:jc w:val="both"/>
            </w:pPr>
            <w:r>
              <w:t>350-325</w:t>
            </w:r>
          </w:p>
        </w:tc>
      </w:tr>
      <w:tr w:rsidR="007D4C10" w14:paraId="1D54E7AD" w14:textId="77777777" w:rsidTr="00C35EA7">
        <w:trPr>
          <w:jc w:val="center"/>
        </w:trPr>
        <w:tc>
          <w:tcPr>
            <w:tcW w:w="1046" w:type="dxa"/>
            <w:gridSpan w:val="2"/>
            <w:vAlign w:val="center"/>
          </w:tcPr>
          <w:p w14:paraId="74D0229C" w14:textId="77777777" w:rsidR="007D4C10" w:rsidRDefault="007D4C10" w:rsidP="00C35EA7">
            <w:pPr>
              <w:jc w:val="center"/>
            </w:pPr>
            <w:r>
              <w:t>III</w:t>
            </w:r>
          </w:p>
        </w:tc>
        <w:tc>
          <w:tcPr>
            <w:tcW w:w="1370" w:type="dxa"/>
          </w:tcPr>
          <w:p w14:paraId="6FCCC2AA" w14:textId="77777777" w:rsidR="007D4C10" w:rsidRDefault="007D4C10" w:rsidP="00C35EA7">
            <w:pPr>
              <w:jc w:val="both"/>
            </w:pPr>
            <w:r>
              <w:t>450-350</w:t>
            </w:r>
          </w:p>
        </w:tc>
      </w:tr>
      <w:tr w:rsidR="007D4C10" w14:paraId="3493380B" w14:textId="77777777" w:rsidTr="00C35EA7">
        <w:trPr>
          <w:jc w:val="center"/>
        </w:trPr>
        <w:tc>
          <w:tcPr>
            <w:tcW w:w="1046" w:type="dxa"/>
            <w:gridSpan w:val="2"/>
            <w:vAlign w:val="center"/>
          </w:tcPr>
          <w:p w14:paraId="5D488B52" w14:textId="60AE15F2" w:rsidR="007D4C10" w:rsidRDefault="00000000" w:rsidP="00C35EA7">
            <w:pPr>
              <w:jc w:val="center"/>
            </w:pPr>
            <w:hyperlink r:id="rId5905" w:anchor="Sit_Vilars_Els_2" w:history="1">
              <w:r w:rsidR="007D4C10" w:rsidRPr="007D4C10">
                <w:rPr>
                  <w:rStyle w:val="Hyperlink"/>
                </w:rPr>
                <w:t>II</w:t>
              </w:r>
            </w:hyperlink>
          </w:p>
        </w:tc>
        <w:tc>
          <w:tcPr>
            <w:tcW w:w="1370" w:type="dxa"/>
          </w:tcPr>
          <w:p w14:paraId="4315C0D3" w14:textId="77777777" w:rsidR="007D4C10" w:rsidRDefault="007D4C10" w:rsidP="00C35EA7">
            <w:pPr>
              <w:jc w:val="both"/>
            </w:pPr>
            <w:r>
              <w:t>550-450</w:t>
            </w:r>
          </w:p>
        </w:tc>
      </w:tr>
      <w:tr w:rsidR="007D4C10" w14:paraId="3F3B135A" w14:textId="77777777" w:rsidTr="00C35EA7">
        <w:trPr>
          <w:jc w:val="center"/>
        </w:trPr>
        <w:tc>
          <w:tcPr>
            <w:tcW w:w="590" w:type="dxa"/>
            <w:vMerge w:val="restart"/>
            <w:vAlign w:val="center"/>
          </w:tcPr>
          <w:p w14:paraId="0ED9CC39" w14:textId="6E181BC3" w:rsidR="007D4C10" w:rsidRDefault="00000000" w:rsidP="00C35EA7">
            <w:pPr>
              <w:jc w:val="center"/>
            </w:pPr>
            <w:hyperlink r:id="rId5906" w:anchor="Sit_Vilars_Els_1" w:history="1">
              <w:r w:rsidR="007D4C10" w:rsidRPr="007D4C10">
                <w:rPr>
                  <w:rStyle w:val="Hyperlink"/>
                </w:rPr>
                <w:t>I</w:t>
              </w:r>
            </w:hyperlink>
          </w:p>
        </w:tc>
        <w:tc>
          <w:tcPr>
            <w:tcW w:w="456" w:type="dxa"/>
            <w:vAlign w:val="center"/>
          </w:tcPr>
          <w:p w14:paraId="547C7275" w14:textId="77777777" w:rsidR="007D4C10" w:rsidRDefault="007D4C10" w:rsidP="00C35EA7">
            <w:pPr>
              <w:jc w:val="center"/>
            </w:pPr>
            <w:r>
              <w:t>b</w:t>
            </w:r>
          </w:p>
        </w:tc>
        <w:tc>
          <w:tcPr>
            <w:tcW w:w="1370" w:type="dxa"/>
          </w:tcPr>
          <w:p w14:paraId="453FE4D8" w14:textId="77777777" w:rsidR="007D4C10" w:rsidRDefault="007D4C10" w:rsidP="00C35EA7">
            <w:pPr>
              <w:jc w:val="both"/>
            </w:pPr>
            <w:r>
              <w:t>650-550</w:t>
            </w:r>
          </w:p>
        </w:tc>
      </w:tr>
      <w:tr w:rsidR="007D4C10" w14:paraId="09EC38E2" w14:textId="77777777" w:rsidTr="00C35EA7">
        <w:trPr>
          <w:jc w:val="center"/>
        </w:trPr>
        <w:tc>
          <w:tcPr>
            <w:tcW w:w="590" w:type="dxa"/>
            <w:vMerge/>
            <w:vAlign w:val="center"/>
          </w:tcPr>
          <w:p w14:paraId="58623837" w14:textId="77777777" w:rsidR="007D4C10" w:rsidRDefault="007D4C10" w:rsidP="00C35EA7">
            <w:pPr>
              <w:jc w:val="center"/>
            </w:pPr>
          </w:p>
        </w:tc>
        <w:tc>
          <w:tcPr>
            <w:tcW w:w="456" w:type="dxa"/>
            <w:vAlign w:val="center"/>
          </w:tcPr>
          <w:p w14:paraId="4B136BA0" w14:textId="77777777" w:rsidR="007D4C10" w:rsidRDefault="007D4C10" w:rsidP="00C35EA7">
            <w:pPr>
              <w:jc w:val="center"/>
            </w:pPr>
            <w:r>
              <w:t>a</w:t>
            </w:r>
          </w:p>
        </w:tc>
        <w:tc>
          <w:tcPr>
            <w:tcW w:w="1370" w:type="dxa"/>
          </w:tcPr>
          <w:p w14:paraId="4314A434" w14:textId="77777777" w:rsidR="007D4C10" w:rsidRDefault="007D4C10" w:rsidP="00C35EA7">
            <w:pPr>
              <w:jc w:val="both"/>
            </w:pPr>
            <w:r>
              <w:t>775-650</w:t>
            </w:r>
          </w:p>
        </w:tc>
      </w:tr>
    </w:tbl>
    <w:p w14:paraId="464EEF59" w14:textId="77777777" w:rsidR="00C82743" w:rsidRDefault="00C82743" w:rsidP="00242C0F">
      <w:pPr>
        <w:jc w:val="both"/>
        <w:rPr>
          <w:lang w:val="en-GB"/>
        </w:rPr>
      </w:pPr>
      <w:r>
        <w:rPr>
          <w:lang w:val="en-GB"/>
        </w:rPr>
        <w:t>(BIB 2264)</w:t>
      </w:r>
    </w:p>
    <w:p w14:paraId="5D40FA7A" w14:textId="77777777" w:rsidR="00C82743" w:rsidRPr="001B393F" w:rsidRDefault="00C82743" w:rsidP="00242C0F">
      <w:pPr>
        <w:jc w:val="both"/>
        <w:rPr>
          <w:lang w:val="en-GB"/>
        </w:rPr>
      </w:pPr>
    </w:p>
    <w:p w14:paraId="20D60FA9" w14:textId="6B321A49" w:rsidR="00454D3E" w:rsidRPr="0032190F" w:rsidRDefault="00454D3E" w:rsidP="00242C0F">
      <w:pPr>
        <w:jc w:val="both"/>
        <w:rPr>
          <w:lang w:val="fr-FR"/>
        </w:rPr>
      </w:pPr>
      <w:r w:rsidRPr="0032190F">
        <w:rPr>
          <w:lang w:val="fr-FR"/>
        </w:rPr>
        <w:t xml:space="preserve">La nécropole à </w:t>
      </w:r>
      <w:hyperlink r:id="rId5907" w:anchor="Cul_Incineration" w:history="1">
        <w:r w:rsidR="002E057E" w:rsidRPr="002E057E">
          <w:rPr>
            <w:rStyle w:val="Hyperlink"/>
            <w:lang w:val="fr-FR"/>
          </w:rPr>
          <w:t>incinération</w:t>
        </w:r>
      </w:hyperlink>
      <w:r w:rsidR="002E057E">
        <w:rPr>
          <w:lang w:val="fr-FR"/>
        </w:rPr>
        <w:t xml:space="preserve"> </w:t>
      </w:r>
      <w:r w:rsidR="00631485" w:rsidRPr="0032190F">
        <w:rPr>
          <w:lang w:val="fr-FR"/>
        </w:rPr>
        <w:t>d’Els Vilars (Arbeca, L</w:t>
      </w:r>
      <w:r w:rsidR="000315D5" w:rsidRPr="0032190F">
        <w:rPr>
          <w:lang w:val="fr-FR"/>
        </w:rPr>
        <w:t>le</w:t>
      </w:r>
      <w:r w:rsidR="00631485" w:rsidRPr="0032190F">
        <w:rPr>
          <w:lang w:val="fr-FR"/>
        </w:rPr>
        <w:t>ida)</w:t>
      </w:r>
      <w:r w:rsidRPr="0032190F">
        <w:rPr>
          <w:lang w:val="fr-FR"/>
        </w:rPr>
        <w:t xml:space="preserve">, daté de la </w:t>
      </w:r>
      <w:hyperlink r:id="rId5908" w:anchor="Cul_Transition_Periode" w:history="1">
        <w:r w:rsidR="005639D5" w:rsidRPr="0032190F">
          <w:rPr>
            <w:rStyle w:val="Hyperlink"/>
            <w:lang w:val="fr-FR"/>
          </w:rPr>
          <w:t>« période de transition »</w:t>
        </w:r>
      </w:hyperlink>
      <w:r w:rsidR="005639D5" w:rsidRPr="0032190F">
        <w:rPr>
          <w:lang w:val="fr-FR"/>
        </w:rPr>
        <w:t xml:space="preserve"> (</w:t>
      </w:r>
      <w:r w:rsidRPr="0032190F">
        <w:rPr>
          <w:lang w:val="fr-FR"/>
        </w:rPr>
        <w:t>Bz final – 1</w:t>
      </w:r>
      <w:r w:rsidRPr="0032190F">
        <w:rPr>
          <w:vertAlign w:val="superscript"/>
          <w:lang w:val="fr-FR"/>
        </w:rPr>
        <w:t>er</w:t>
      </w:r>
      <w:r w:rsidRPr="0032190F">
        <w:rPr>
          <w:lang w:val="fr-FR"/>
        </w:rPr>
        <w:t xml:space="preserve"> âge du Fer</w:t>
      </w:r>
      <w:r w:rsidR="005639D5" w:rsidRPr="0032190F">
        <w:rPr>
          <w:lang w:val="fr-FR"/>
        </w:rPr>
        <w:t>)</w:t>
      </w:r>
      <w:r w:rsidRPr="0032190F">
        <w:rPr>
          <w:lang w:val="fr-FR"/>
        </w:rPr>
        <w:t>, d’Els Vilars à Espolla (nord Catalogne). Traits « </w:t>
      </w:r>
      <w:hyperlink r:id="rId5909" w:anchor="Cul_Mailhac" w:history="1">
        <w:r w:rsidRPr="0032190F">
          <w:rPr>
            <w:rStyle w:val="Hyperlink"/>
            <w:lang w:val="fr-FR"/>
          </w:rPr>
          <w:t>mailhaciens</w:t>
        </w:r>
      </w:hyperlink>
      <w:r w:rsidRPr="0032190F">
        <w:rPr>
          <w:lang w:val="fr-FR"/>
        </w:rPr>
        <w:t xml:space="preserve"> » très marqués dans cette nécropole (BIB 1841 p. 106) Tombes tumulaires (BIB 1841 p. 107)</w:t>
      </w:r>
    </w:p>
    <w:p w14:paraId="4F238B1A" w14:textId="262A14C3" w:rsidR="005414B4" w:rsidRPr="0032190F" w:rsidRDefault="005414B4" w:rsidP="00A32CB8">
      <w:pPr>
        <w:tabs>
          <w:tab w:val="left" w:pos="7380"/>
        </w:tabs>
        <w:jc w:val="both"/>
        <w:rPr>
          <w:lang w:val="fr-FR"/>
        </w:rPr>
      </w:pPr>
      <w:r w:rsidRPr="0032190F">
        <w:rPr>
          <w:lang w:val="fr-FR"/>
        </w:rPr>
        <w:t>Pour la période 6</w:t>
      </w:r>
      <w:r w:rsidRPr="0032190F">
        <w:rPr>
          <w:vertAlign w:val="superscript"/>
          <w:lang w:val="fr-FR"/>
        </w:rPr>
        <w:t>e</w:t>
      </w:r>
      <w:r w:rsidRPr="0032190F">
        <w:rPr>
          <w:lang w:val="fr-FR"/>
        </w:rPr>
        <w:t xml:space="preserve"> aec-1 </w:t>
      </w:r>
      <w:r w:rsidRPr="0032190F">
        <w:rPr>
          <w:smallCaps/>
          <w:lang w:val="fr-FR"/>
        </w:rPr>
        <w:t xml:space="preserve">ad, </w:t>
      </w:r>
      <w:r w:rsidRPr="0032190F">
        <w:rPr>
          <w:lang w:val="fr-FR"/>
        </w:rPr>
        <w:t>les sites suivants sont reliés à Els Vilars :</w:t>
      </w:r>
      <w:r w:rsidR="00A21296">
        <w:rPr>
          <w:lang w:val="fr-FR"/>
        </w:rPr>
        <w:t xml:space="preserve"> </w:t>
      </w:r>
      <w:hyperlink r:id="rId5910" w:anchor="Sit_Tarraco" w:history="1">
        <w:r w:rsidR="00A32CB8" w:rsidRPr="00A32CB8">
          <w:rPr>
            <w:rStyle w:val="Hyperlink"/>
            <w:lang w:val="fr-FR"/>
          </w:rPr>
          <w:t>Tarraco</w:t>
        </w:r>
      </w:hyperlink>
      <w:r w:rsidRPr="0032190F">
        <w:rPr>
          <w:lang w:val="fr-FR"/>
        </w:rPr>
        <w:t xml:space="preserve">, Les Masies de Sant Miquel, Els </w:t>
      </w:r>
      <w:r w:rsidRPr="00A32CB8">
        <w:rPr>
          <w:lang w:val="fr-FR"/>
        </w:rPr>
        <w:t>Garràfol</w:t>
      </w:r>
      <w:r w:rsidRPr="0032190F">
        <w:rPr>
          <w:lang w:val="fr-FR"/>
        </w:rPr>
        <w:t xml:space="preserve"> (Cessetania), Rabassats (Cessetania) (BIB J. Canela Grecia &amp; N. Otera Herraiz, S17-??, CAA 2016)</w:t>
      </w:r>
    </w:p>
    <w:p w14:paraId="219C53F1" w14:textId="77777777" w:rsidR="00454199" w:rsidRPr="0032190F" w:rsidRDefault="00454199" w:rsidP="00242C0F">
      <w:pPr>
        <w:jc w:val="both"/>
        <w:rPr>
          <w:lang w:val="fr-FR"/>
        </w:rPr>
      </w:pPr>
      <w:r w:rsidRPr="0032190F">
        <w:rPr>
          <w:lang w:val="fr-FR"/>
        </w:rPr>
        <w:t xml:space="preserve">La </w:t>
      </w:r>
      <w:r w:rsidR="00683577">
        <w:rPr>
          <w:lang w:val="fr-FR"/>
        </w:rPr>
        <w:t>ligne</w:t>
      </w:r>
      <w:r w:rsidRPr="0032190F">
        <w:rPr>
          <w:lang w:val="fr-FR"/>
        </w:rPr>
        <w:t xml:space="preserve"> défensive est composée depuis l’intérieur d’une muraille de pierre, de chevaux de frise, dun glacis et d’un fossé ce dernier est daté de l’</w:t>
      </w:r>
      <w:r w:rsidR="00BA4A8A">
        <w:rPr>
          <w:lang w:val="fr-FR"/>
        </w:rPr>
        <w:t xml:space="preserve">I. </w:t>
      </w:r>
      <w:r w:rsidRPr="0032190F">
        <w:rPr>
          <w:lang w:val="fr-FR"/>
        </w:rPr>
        <w:t>plein.  Les chevaux de frises et le fossé ne sont pas contemporains (Excursion Arqueologia del Pone</w:t>
      </w:r>
      <w:r w:rsidR="009D64BB" w:rsidRPr="0032190F">
        <w:rPr>
          <w:lang w:val="fr-FR"/>
        </w:rPr>
        <w:t>n</w:t>
      </w:r>
      <w:r w:rsidRPr="0032190F">
        <w:rPr>
          <w:lang w:val="fr-FR"/>
        </w:rPr>
        <w:t>t, 2017)</w:t>
      </w:r>
      <w:r w:rsidR="007D4C10" w:rsidRPr="0032190F">
        <w:rPr>
          <w:lang w:val="fr-FR"/>
        </w:rPr>
        <w:t xml:space="preserve"> </w:t>
      </w:r>
    </w:p>
    <w:p w14:paraId="054D02D2" w14:textId="32BB737A" w:rsidR="00454199" w:rsidRPr="0032190F" w:rsidRDefault="00454199" w:rsidP="00242C0F">
      <w:pPr>
        <w:jc w:val="both"/>
        <w:rPr>
          <w:lang w:val="fr-FR"/>
        </w:rPr>
      </w:pPr>
      <w:r w:rsidRPr="0032190F">
        <w:rPr>
          <w:lang w:val="fr-FR"/>
        </w:rPr>
        <w:t xml:space="preserve">Porte Est : </w:t>
      </w:r>
      <w:hyperlink r:id="rId5911" w:anchor="Cul_Iberique_ancien" w:history="1">
        <w:r w:rsidR="00911B28">
          <w:rPr>
            <w:rStyle w:val="Hyperlink"/>
            <w:lang w:val="fr-FR"/>
          </w:rPr>
          <w:t xml:space="preserve">I. </w:t>
        </w:r>
        <w:r w:rsidRPr="0032190F">
          <w:rPr>
            <w:rStyle w:val="Hyperlink"/>
            <w:lang w:val="fr-FR"/>
          </w:rPr>
          <w:t>ancien</w:t>
        </w:r>
      </w:hyperlink>
    </w:p>
    <w:p w14:paraId="7671E397" w14:textId="77DCA4CC" w:rsidR="00454199" w:rsidRPr="0032190F" w:rsidRDefault="00454199" w:rsidP="00242C0F">
      <w:pPr>
        <w:jc w:val="both"/>
        <w:rPr>
          <w:lang w:val="fr-FR"/>
        </w:rPr>
      </w:pPr>
      <w:r w:rsidRPr="0032190F">
        <w:rPr>
          <w:lang w:val="fr-FR"/>
        </w:rPr>
        <w:t xml:space="preserve">Porte Nord : </w:t>
      </w:r>
      <w:hyperlink r:id="rId5912" w:anchor="Cul_Iberique_plein" w:history="1">
        <w:r w:rsidR="000A7372" w:rsidRPr="000A7372">
          <w:rPr>
            <w:rStyle w:val="Hyperlink"/>
            <w:lang w:val="fr-FR"/>
          </w:rPr>
          <w:t>I. plein</w:t>
        </w:r>
      </w:hyperlink>
    </w:p>
    <w:p w14:paraId="0A3505A1" w14:textId="77777777" w:rsidR="00454199" w:rsidRPr="00E860A1" w:rsidRDefault="00454199" w:rsidP="00242C0F">
      <w:pPr>
        <w:jc w:val="both"/>
        <w:rPr>
          <w:lang w:val="es-ES"/>
        </w:rPr>
      </w:pPr>
      <w:r w:rsidRPr="00E860A1">
        <w:rPr>
          <w:lang w:val="es-ES"/>
        </w:rPr>
        <w:t>(Excursion Arqueologia del Pone</w:t>
      </w:r>
      <w:r w:rsidR="007D4C10" w:rsidRPr="00E860A1">
        <w:rPr>
          <w:lang w:val="es-ES"/>
        </w:rPr>
        <w:t>n</w:t>
      </w:r>
      <w:r w:rsidRPr="00E860A1">
        <w:rPr>
          <w:lang w:val="es-ES"/>
        </w:rPr>
        <w:t>t, 2017)</w:t>
      </w:r>
    </w:p>
    <w:p w14:paraId="2F25A903" w14:textId="77777777" w:rsidR="00454199" w:rsidRPr="00E860A1" w:rsidRDefault="00454199" w:rsidP="00242C0F">
      <w:pPr>
        <w:jc w:val="both"/>
        <w:rPr>
          <w:lang w:val="es-ES"/>
        </w:rPr>
      </w:pPr>
    </w:p>
    <w:p w14:paraId="52D1A26B" w14:textId="77777777" w:rsidR="00432762" w:rsidRPr="00E860A1" w:rsidRDefault="00432762" w:rsidP="00242C0F">
      <w:pPr>
        <w:jc w:val="both"/>
        <w:rPr>
          <w:lang w:val="es-ES"/>
        </w:rPr>
      </w:pPr>
    </w:p>
    <w:p w14:paraId="4F50C3E7" w14:textId="77777777" w:rsidR="00432762" w:rsidRPr="00E860A1" w:rsidRDefault="00432762" w:rsidP="00432762">
      <w:pPr>
        <w:pStyle w:val="Heading2"/>
        <w:rPr>
          <w:lang w:val="es-ES"/>
        </w:rPr>
      </w:pPr>
      <w:bookmarkStart w:id="2523" w:name="Sit_Vilars_Els_1"/>
      <w:r w:rsidRPr="00E860A1">
        <w:rPr>
          <w:lang w:val="es-ES"/>
        </w:rPr>
        <w:t>Vilars 1</w:t>
      </w:r>
    </w:p>
    <w:bookmarkEnd w:id="2523"/>
    <w:p w14:paraId="6878575F" w14:textId="2BCD30BE" w:rsidR="00BA4A8A" w:rsidRPr="00367E22" w:rsidRDefault="00911743" w:rsidP="007D4C10">
      <w:pPr>
        <w:jc w:val="both"/>
        <w:rPr>
          <w:lang w:val="fr-FR"/>
        </w:rPr>
      </w:pPr>
      <w:r>
        <w:fldChar w:fldCharType="begin"/>
      </w:r>
      <w:r w:rsidR="00E30F13" w:rsidRPr="006F6A73">
        <w:rPr>
          <w:lang w:val="fr-FR"/>
        </w:rPr>
        <w:instrText>HYPERLINK "C:\\Users\\Thomas Huet\\Desktop\\Documentation archéologique liée à la thèse\\Cultures.docx" \l "Cul_Iberique_ancien"</w:instrText>
      </w:r>
      <w:r>
        <w:fldChar w:fldCharType="separate"/>
      </w:r>
      <w:r w:rsidR="00A32CB8">
        <w:rPr>
          <w:rStyle w:val="Hyperlink"/>
          <w:lang w:val="fr-FR"/>
        </w:rPr>
        <w:t xml:space="preserve">I. </w:t>
      </w:r>
      <w:r w:rsidR="00A32CB8" w:rsidRPr="0032190F">
        <w:rPr>
          <w:rStyle w:val="Hyperlink"/>
          <w:lang w:val="fr-FR"/>
        </w:rPr>
        <w:t>ancien</w:t>
      </w:r>
      <w:r>
        <w:fldChar w:fldCharType="end"/>
      </w:r>
    </w:p>
    <w:p w14:paraId="6BBCCB46" w14:textId="77777777" w:rsidR="00A32CB8" w:rsidRDefault="00A32CB8" w:rsidP="007D4C10">
      <w:pPr>
        <w:jc w:val="both"/>
        <w:rPr>
          <w:lang w:val="fr-FR"/>
        </w:rPr>
      </w:pPr>
    </w:p>
    <w:p w14:paraId="44CF2E9F" w14:textId="3FEC3E43" w:rsidR="00BA4A8A" w:rsidRPr="0032190F" w:rsidRDefault="004763A9" w:rsidP="00BA4A8A">
      <w:pPr>
        <w:jc w:val="both"/>
        <w:rPr>
          <w:lang w:val="fr-FR"/>
        </w:rPr>
      </w:pPr>
      <w:r>
        <w:rPr>
          <w:lang w:val="fr-FR"/>
        </w:rPr>
        <w:t xml:space="preserve">Forteresse du </w:t>
      </w:r>
      <w:hyperlink r:id="rId5913" w:anchor="Cul_Fer_I_g_Med_occ_Espag_NE" w:history="1">
        <w:r w:rsidRPr="004763A9">
          <w:rPr>
            <w:rStyle w:val="Hyperlink"/>
            <w:lang w:val="fr-FR"/>
          </w:rPr>
          <w:t>Fer 1</w:t>
        </w:r>
      </w:hyperlink>
      <w:r>
        <w:rPr>
          <w:lang w:val="fr-FR"/>
        </w:rPr>
        <w:t xml:space="preserve"> (Ari com. pers). </w:t>
      </w:r>
      <w:r w:rsidR="007D4C10" w:rsidRPr="0032190F">
        <w:rPr>
          <w:lang w:val="fr-FR"/>
        </w:rPr>
        <w:t>Ch</w:t>
      </w:r>
      <w:r w:rsidR="00454199" w:rsidRPr="0032190F">
        <w:rPr>
          <w:lang w:val="fr-FR"/>
        </w:rPr>
        <w:t>evaux de frises vers 7</w:t>
      </w:r>
      <w:r w:rsidR="00454199" w:rsidRPr="0032190F">
        <w:rPr>
          <w:vertAlign w:val="superscript"/>
          <w:lang w:val="fr-FR"/>
        </w:rPr>
        <w:t>e</w:t>
      </w:r>
      <w:r w:rsidR="00454199" w:rsidRPr="0032190F">
        <w:rPr>
          <w:lang w:val="fr-FR"/>
        </w:rPr>
        <w:t xml:space="preserve"> s. aec (Excursion Arqueologia del Pone</w:t>
      </w:r>
      <w:r w:rsidR="009D64BB" w:rsidRPr="0032190F">
        <w:rPr>
          <w:lang w:val="fr-FR"/>
        </w:rPr>
        <w:t>n</w:t>
      </w:r>
      <w:r w:rsidR="00454199" w:rsidRPr="0032190F">
        <w:rPr>
          <w:lang w:val="fr-FR"/>
        </w:rPr>
        <w:t>t, 2017)</w:t>
      </w:r>
      <w:r w:rsidR="00BA4A8A">
        <w:rPr>
          <w:lang w:val="fr-FR"/>
        </w:rPr>
        <w:t xml:space="preserve"> </w:t>
      </w:r>
      <w:r w:rsidR="00BA4A8A" w:rsidRPr="0032190F">
        <w:rPr>
          <w:lang w:val="fr-FR"/>
        </w:rPr>
        <w:t>Les chevaux de frises visent à empécher la cavalerie de se rapprocher des murailles (BIB "Territorio, poblament a plana occidentale ...", 2017, groupe d'archéologie du Ponent)</w:t>
      </w:r>
    </w:p>
    <w:p w14:paraId="5B3C5CB5" w14:textId="708F6BCB" w:rsidR="00BA4A8A" w:rsidRPr="00A438D4" w:rsidRDefault="00BA4A8A" w:rsidP="00BA4A8A">
      <w:pPr>
        <w:jc w:val="both"/>
        <w:rPr>
          <w:lang w:val="es-ES"/>
        </w:rPr>
      </w:pPr>
      <w:r>
        <w:rPr>
          <w:lang w:val="fr-FR"/>
        </w:rPr>
        <w:lastRenderedPageBreak/>
        <w:t>F</w:t>
      </w:r>
      <w:r w:rsidRPr="0032190F">
        <w:rPr>
          <w:lang w:val="fr-FR"/>
        </w:rPr>
        <w:t>er, tour de potier, structures en pierres dures à l'</w:t>
      </w:r>
      <w:r>
        <w:rPr>
          <w:lang w:val="fr-FR"/>
        </w:rPr>
        <w:t xml:space="preserve">I. </w:t>
      </w:r>
      <w:r w:rsidRPr="0032190F">
        <w:rPr>
          <w:lang w:val="fr-FR"/>
        </w:rPr>
        <w:t xml:space="preserve">ancien (BIB "Territorio, poblament a plana occidentale ...", 2017, groupe d'archéologie du Ponent) </w:t>
      </w:r>
      <w:hyperlink r:id="rId5914" w:anchor="Obj_Do_Per_Fibules_ABEG19952" w:history="1">
        <w:r>
          <w:rPr>
            <w:rStyle w:val="Hyperlink"/>
            <w:lang w:val="fr-FR"/>
          </w:rPr>
          <w:t>fibules</w:t>
        </w:r>
        <w:r w:rsidRPr="004601E0">
          <w:rPr>
            <w:rStyle w:val="Hyperlink"/>
            <w:lang w:val="fr-FR"/>
          </w:rPr>
          <w:t xml:space="preserve"> à double ressort</w:t>
        </w:r>
      </w:hyperlink>
      <w:r w:rsidRPr="0032190F">
        <w:rPr>
          <w:lang w:val="fr-FR"/>
        </w:rPr>
        <w:t xml:space="preserve"> (BIB Exposition « Els Vilars. </w:t>
      </w:r>
      <w:r w:rsidRPr="00A438D4">
        <w:rPr>
          <w:lang w:val="es-ES"/>
        </w:rPr>
        <w:t xml:space="preserve">Poder, tierra, agua » 2017). </w:t>
      </w:r>
    </w:p>
    <w:p w14:paraId="35BD6884" w14:textId="77777777" w:rsidR="007D4C10" w:rsidRPr="00A438D4" w:rsidRDefault="007D4C10" w:rsidP="007D4C10">
      <w:pPr>
        <w:jc w:val="both"/>
        <w:rPr>
          <w:lang w:val="es-ES"/>
        </w:rPr>
      </w:pPr>
    </w:p>
    <w:p w14:paraId="3E5F64D9" w14:textId="77777777" w:rsidR="00432762" w:rsidRPr="00A438D4" w:rsidRDefault="00432762" w:rsidP="00432762">
      <w:pPr>
        <w:rPr>
          <w:lang w:val="es-ES"/>
        </w:rPr>
      </w:pPr>
    </w:p>
    <w:p w14:paraId="6CACAAF3" w14:textId="77777777" w:rsidR="00432762" w:rsidRPr="00A438D4" w:rsidRDefault="00432762" w:rsidP="00432762">
      <w:pPr>
        <w:pStyle w:val="Heading2"/>
        <w:rPr>
          <w:lang w:val="es-ES"/>
        </w:rPr>
      </w:pPr>
      <w:bookmarkStart w:id="2524" w:name="Sit_Vilars_Els_2"/>
      <w:r w:rsidRPr="00A438D4">
        <w:rPr>
          <w:lang w:val="es-ES"/>
        </w:rPr>
        <w:t>Vilars 2</w:t>
      </w:r>
    </w:p>
    <w:bookmarkEnd w:id="2524"/>
    <w:p w14:paraId="37272F7A" w14:textId="40CAC0AE" w:rsidR="005036AD" w:rsidRPr="00A438D4" w:rsidRDefault="00911743" w:rsidP="005036AD">
      <w:pPr>
        <w:jc w:val="both"/>
        <w:rPr>
          <w:lang w:val="es-ES"/>
        </w:rPr>
      </w:pPr>
      <w:r>
        <w:fldChar w:fldCharType="begin"/>
      </w:r>
      <w:r w:rsidR="00E30F13" w:rsidRPr="006F6A73">
        <w:rPr>
          <w:lang w:val="fr-FR"/>
        </w:rPr>
        <w:instrText>HYPERLINK "C:\\Users\\Thomas Huet\\Desktop\\Documentation archéologique liée à la thèse\\Cultures.docx" \l "Cul_Iberique_plein"</w:instrText>
      </w:r>
      <w:r>
        <w:fldChar w:fldCharType="separate"/>
      </w:r>
      <w:r w:rsidR="00A32CB8" w:rsidRPr="00367E22">
        <w:rPr>
          <w:rStyle w:val="Hyperlink"/>
          <w:lang w:val="es-ES"/>
        </w:rPr>
        <w:t>I. plein</w:t>
      </w:r>
      <w:r>
        <w:fldChar w:fldCharType="end"/>
      </w:r>
      <w:r w:rsidR="005036AD" w:rsidRPr="00A438D4">
        <w:rPr>
          <w:lang w:val="es-ES"/>
        </w:rPr>
        <w:t xml:space="preserve">, </w:t>
      </w:r>
    </w:p>
    <w:p w14:paraId="75553741" w14:textId="77777777" w:rsidR="005036AD" w:rsidRPr="00A438D4" w:rsidRDefault="005036AD" w:rsidP="005036AD">
      <w:pPr>
        <w:jc w:val="both"/>
        <w:rPr>
          <w:lang w:val="es-ES"/>
        </w:rPr>
      </w:pPr>
    </w:p>
    <w:p w14:paraId="6135B3F2" w14:textId="00CCCDBC" w:rsidR="005036AD" w:rsidRPr="00A438D4" w:rsidRDefault="00000000" w:rsidP="00EE51B9">
      <w:pPr>
        <w:jc w:val="both"/>
        <w:rPr>
          <w:lang w:val="es-ES"/>
        </w:rPr>
      </w:pPr>
      <w:hyperlink r:id="rId5915" w:anchor="Cul_MIA1" w:history="1">
        <w:r w:rsidR="005036AD" w:rsidRPr="00A438D4">
          <w:rPr>
            <w:rStyle w:val="Hyperlink"/>
            <w:lang w:val="es-ES"/>
          </w:rPr>
          <w:t>MIA1</w:t>
        </w:r>
      </w:hyperlink>
      <w:r w:rsidR="00EE51B9" w:rsidRPr="00EE51B9">
        <w:rPr>
          <w:lang w:val="es-ES"/>
        </w:rPr>
        <w:t xml:space="preserve">, </w:t>
      </w:r>
      <w:hyperlink r:id="rId5916" w:anchor="Cul_MIA2" w:history="1">
        <w:r w:rsidR="00EE51B9" w:rsidRPr="00EE51B9">
          <w:rPr>
            <w:rStyle w:val="Hyperlink"/>
            <w:lang w:val="es-ES"/>
          </w:rPr>
          <w:t>MIA2</w:t>
        </w:r>
      </w:hyperlink>
      <w:r w:rsidR="00EE51B9">
        <w:rPr>
          <w:lang w:val="es-ES"/>
        </w:rPr>
        <w:t xml:space="preserve"> </w:t>
      </w:r>
      <w:r w:rsidR="005036AD" w:rsidRPr="00A438D4">
        <w:rPr>
          <w:lang w:val="es-ES"/>
        </w:rPr>
        <w:t>(Ari com.pers)</w:t>
      </w:r>
    </w:p>
    <w:p w14:paraId="64452427" w14:textId="77777777" w:rsidR="00BA4A8A" w:rsidRPr="00A438D4" w:rsidRDefault="00BA4A8A" w:rsidP="00242C0F">
      <w:pPr>
        <w:jc w:val="both"/>
        <w:rPr>
          <w:lang w:val="es-ES"/>
        </w:rPr>
      </w:pPr>
    </w:p>
    <w:p w14:paraId="4B88D2D2" w14:textId="789571BB" w:rsidR="00BA4A8A" w:rsidRPr="0032190F" w:rsidRDefault="00642333" w:rsidP="00BA4A8A">
      <w:pPr>
        <w:jc w:val="both"/>
        <w:rPr>
          <w:lang w:val="fr-FR"/>
        </w:rPr>
      </w:pPr>
      <w:r w:rsidRPr="0032190F">
        <w:rPr>
          <w:lang w:val="fr-FR"/>
        </w:rPr>
        <w:t>Vers 500 aec, un grand édifice (55 m2) atteste d’un culte communautaire, présence d’un bétyle et d’un autel (BIB Exposition « </w:t>
      </w:r>
      <w:r w:rsidRPr="0032190F">
        <w:rPr>
          <w:i/>
          <w:lang w:val="fr-FR"/>
        </w:rPr>
        <w:t>Els Vilars. Poder, tierra, agua</w:t>
      </w:r>
      <w:r w:rsidRPr="0032190F">
        <w:rPr>
          <w:lang w:val="fr-FR"/>
        </w:rPr>
        <w:t> », MAC Barcelone, 2017)</w:t>
      </w:r>
      <w:r w:rsidR="00BA4A8A" w:rsidRPr="00BA4A8A">
        <w:rPr>
          <w:lang w:val="fr-FR"/>
        </w:rPr>
        <w:t xml:space="preserve"> </w:t>
      </w:r>
      <w:r w:rsidR="00BA4A8A">
        <w:rPr>
          <w:lang w:val="fr-FR"/>
        </w:rPr>
        <w:t>L'</w:t>
      </w:r>
      <w:r w:rsidR="00BA4A8A" w:rsidRPr="00B253C7">
        <w:rPr>
          <w:i/>
          <w:lang w:val="fr-FR"/>
        </w:rPr>
        <w:t xml:space="preserve">Edifici Singular A </w:t>
      </w:r>
      <w:r w:rsidR="00BA4A8A">
        <w:rPr>
          <w:lang w:val="fr-FR"/>
        </w:rPr>
        <w:t xml:space="preserve">est un lieu de culte </w:t>
      </w:r>
      <w:hyperlink r:id="rId5917" w:anchor="Cul_Iberique" w:history="1">
        <w:r w:rsidR="00BA4A8A">
          <w:rPr>
            <w:rStyle w:val="Hyperlink"/>
            <w:lang w:val="fr-FR"/>
          </w:rPr>
          <w:t>ibère</w:t>
        </w:r>
      </w:hyperlink>
      <w:r w:rsidR="00BA4A8A">
        <w:rPr>
          <w:lang w:val="fr-FR"/>
        </w:rPr>
        <w:t xml:space="preserve"> (BIB MAC Barcelona, 2018)</w:t>
      </w:r>
    </w:p>
    <w:p w14:paraId="5B0C9648" w14:textId="77777777" w:rsidR="00BA4A8A" w:rsidRPr="0032190F" w:rsidRDefault="00BA4A8A" w:rsidP="00BA4A8A">
      <w:pPr>
        <w:jc w:val="both"/>
        <w:rPr>
          <w:lang w:val="fr-FR"/>
        </w:rPr>
      </w:pPr>
      <w:r w:rsidRPr="0032190F">
        <w:rPr>
          <w:lang w:val="fr-FR"/>
        </w:rPr>
        <w:t>Chevaux de frises délaissés pour la mise en place du fossé (Excursion Arqueologia del Ponet, 2017)</w:t>
      </w:r>
    </w:p>
    <w:p w14:paraId="0CEE39C0" w14:textId="77777777" w:rsidR="00642333" w:rsidRPr="0032190F" w:rsidRDefault="00642333" w:rsidP="00242C0F">
      <w:pPr>
        <w:jc w:val="both"/>
        <w:rPr>
          <w:lang w:val="fr-FR"/>
        </w:rPr>
      </w:pPr>
    </w:p>
    <w:p w14:paraId="2A2A3C50" w14:textId="6E53928D" w:rsidR="001B393F" w:rsidRPr="0032190F" w:rsidRDefault="00432762" w:rsidP="00242C0F">
      <w:pPr>
        <w:jc w:val="both"/>
        <w:rPr>
          <w:lang w:val="fr-FR"/>
        </w:rPr>
      </w:pPr>
      <w:r w:rsidRPr="0032190F">
        <w:rPr>
          <w:lang w:val="fr-FR"/>
        </w:rPr>
        <w:t xml:space="preserve">La présence de céramique </w:t>
      </w:r>
      <w:hyperlink r:id="rId5918" w:anchor="Typ_Cera_G_monochrome" w:history="1">
        <w:r w:rsidR="005D03C2" w:rsidRPr="0032190F">
          <w:rPr>
            <w:rStyle w:val="Hyperlink"/>
            <w:lang w:val="fr-FR"/>
          </w:rPr>
          <w:t>grise monochrome</w:t>
        </w:r>
      </w:hyperlink>
      <w:r w:rsidR="00376BCC" w:rsidRPr="0032190F">
        <w:rPr>
          <w:lang w:val="fr-FR"/>
        </w:rPr>
        <w:t xml:space="preserve"> </w:t>
      </w:r>
      <w:r w:rsidRPr="0032190F">
        <w:rPr>
          <w:lang w:val="fr-FR"/>
        </w:rPr>
        <w:t>et de coupes ioniques est la première attestation d’importation grecque (BIB Exposition « Els Vilars. Poder, tierra, agua » 2017)</w:t>
      </w:r>
    </w:p>
    <w:p w14:paraId="3158A06E" w14:textId="77777777" w:rsidR="00432762" w:rsidRDefault="00432762" w:rsidP="00242C0F">
      <w:pPr>
        <w:jc w:val="both"/>
        <w:rPr>
          <w:lang w:val="fr-FR"/>
        </w:rPr>
      </w:pPr>
      <w:r w:rsidRPr="0032190F">
        <w:rPr>
          <w:lang w:val="fr-FR"/>
        </w:rPr>
        <w:t>Céramique ibérique peinte (BIB Exposition « Els Vilars. Poder, tierra, agua » 2017)</w:t>
      </w:r>
      <w:r w:rsidR="005D03C2" w:rsidRPr="0032190F">
        <w:rPr>
          <w:lang w:val="fr-FR"/>
        </w:rPr>
        <w:t xml:space="preserve">. Jarre </w:t>
      </w:r>
      <w:r w:rsidR="00C74F51" w:rsidRPr="0032190F">
        <w:rPr>
          <w:lang w:val="fr-FR"/>
        </w:rPr>
        <w:t>à</w:t>
      </w:r>
      <w:r w:rsidR="005D03C2" w:rsidRPr="0032190F">
        <w:rPr>
          <w:lang w:val="fr-FR"/>
        </w:rPr>
        <w:t xml:space="preserve"> deux petites anses, bandeau rouges encadrant une frise de cercles concentriques [incisés ?] réalisés au compas. La frise est à la sous la lèvre à la hauteur des anses</w:t>
      </w:r>
      <w:r w:rsidR="00C74F51" w:rsidRPr="0032190F">
        <w:rPr>
          <w:lang w:val="fr-FR"/>
        </w:rPr>
        <w:t>. Datée de 525-475 aec</w:t>
      </w:r>
      <w:r w:rsidR="005D03C2" w:rsidRPr="0032190F">
        <w:rPr>
          <w:lang w:val="fr-FR"/>
        </w:rPr>
        <w:t xml:space="preserve"> (BIB Exposition « Els Vilars. Poder, tierra, agua » 2017) </w:t>
      </w:r>
    </w:p>
    <w:p w14:paraId="300F6DDC" w14:textId="77777777" w:rsidR="00BA4A8A" w:rsidRDefault="00BA4A8A" w:rsidP="00242C0F">
      <w:pPr>
        <w:jc w:val="both"/>
        <w:rPr>
          <w:lang w:val="fr-FR"/>
        </w:rPr>
      </w:pPr>
    </w:p>
    <w:p w14:paraId="5AF658DA" w14:textId="77777777" w:rsidR="00C021AA" w:rsidRDefault="00BA4A8A" w:rsidP="00C021AA">
      <w:pPr>
        <w:pStyle w:val="Heading3"/>
      </w:pPr>
      <w:bookmarkStart w:id="2525" w:name="Sit_Vilars_Els_2_tec_mout_rot"/>
      <w:r>
        <w:t>M</w:t>
      </w:r>
      <w:r w:rsidR="00C021AA">
        <w:t>oulin à main rotatif</w:t>
      </w:r>
      <w:bookmarkEnd w:id="2525"/>
    </w:p>
    <w:p w14:paraId="37BB8B6C" w14:textId="289935AF" w:rsidR="00C021AA" w:rsidRPr="00A0014D" w:rsidRDefault="00EC7A7D" w:rsidP="00242C0F">
      <w:pPr>
        <w:jc w:val="both"/>
        <w:rPr>
          <w:lang w:val="fr-FR"/>
        </w:rPr>
      </w:pPr>
      <w:r w:rsidRPr="00A0014D">
        <w:rPr>
          <w:lang w:val="fr-FR"/>
        </w:rPr>
        <w:t xml:space="preserve">type </w:t>
      </w:r>
      <w:hyperlink r:id="rId5919" w:anchor="Obj_Do_Eco_Agr_Meul_rot_bass_CA3227" w:history="1">
        <w:r w:rsidRPr="00A0014D">
          <w:rPr>
            <w:rStyle w:val="Hyperlink"/>
            <w:lang w:val="fr-FR"/>
          </w:rPr>
          <w:t>CA-3227</w:t>
        </w:r>
      </w:hyperlink>
      <w:r w:rsidRPr="00A0014D">
        <w:rPr>
          <w:lang w:val="fr-FR"/>
        </w:rPr>
        <w:t xml:space="preserve"> (SS BIB)</w:t>
      </w:r>
    </w:p>
    <w:p w14:paraId="30E07B1D" w14:textId="77777777" w:rsidR="00EC7A7D" w:rsidRPr="00A0014D" w:rsidRDefault="00EC7A7D" w:rsidP="00242C0F">
      <w:pPr>
        <w:jc w:val="both"/>
        <w:rPr>
          <w:lang w:val="fr-FR"/>
        </w:rPr>
      </w:pPr>
    </w:p>
    <w:p w14:paraId="2EDFC8F3" w14:textId="3EB6B062" w:rsidR="002A71B2" w:rsidRDefault="00000000" w:rsidP="00242C0F">
      <w:pPr>
        <w:jc w:val="both"/>
        <w:rPr>
          <w:lang w:val="fr-FR"/>
        </w:rPr>
      </w:pPr>
      <w:hyperlink r:id="rId5920" w:anchor="zDEFINIT_Innovation_pr_seq_3" w:history="1">
        <w:r w:rsidR="00EC7A7D" w:rsidRPr="00A0014D">
          <w:rPr>
            <w:rStyle w:val="Hyperlink"/>
            <w:lang w:val="fr-FR"/>
          </w:rPr>
          <w:t>i2</w:t>
        </w:r>
      </w:hyperlink>
      <w:r w:rsidR="00D80F43" w:rsidRPr="00A0014D">
        <w:rPr>
          <w:lang w:val="fr-FR"/>
        </w:rPr>
        <w:t xml:space="preserve">, </w:t>
      </w:r>
      <w:hyperlink r:id="rId5921" w:anchor="zDEFINIT_Innovation_pr_seq_4" w:history="1">
        <w:r w:rsidR="00EC7A7D" w:rsidRPr="00A0014D">
          <w:rPr>
            <w:rStyle w:val="Hyperlink"/>
            <w:lang w:val="fr-FR"/>
          </w:rPr>
          <w:t>i3</w:t>
        </w:r>
      </w:hyperlink>
      <w:r w:rsidR="00D80F43" w:rsidRPr="00A0014D">
        <w:rPr>
          <w:lang w:val="fr-FR"/>
        </w:rPr>
        <w:t xml:space="preserve">. </w:t>
      </w:r>
      <w:r w:rsidR="002A71B2" w:rsidRPr="0032190F">
        <w:rPr>
          <w:lang w:val="fr-FR"/>
        </w:rPr>
        <w:t xml:space="preserve">Moulin rotatif </w:t>
      </w:r>
      <w:r w:rsidR="00C021AA">
        <w:rPr>
          <w:lang w:val="fr-FR"/>
        </w:rPr>
        <w:t>à main</w:t>
      </w:r>
      <w:r w:rsidR="00EC7A7D">
        <w:rPr>
          <w:lang w:val="fr-FR"/>
        </w:rPr>
        <w:t xml:space="preserve"> </w:t>
      </w:r>
      <w:r w:rsidR="002A71B2" w:rsidRPr="0032190F">
        <w:rPr>
          <w:lang w:val="fr-FR"/>
        </w:rPr>
        <w:t xml:space="preserve">en pierre de Mèdol (Tarragone) daté de 525-475 aec. C’est le plus ancien exemplaire et considéré comme étant une </w:t>
      </w:r>
      <w:hyperlink r:id="rId5922" w:anchor="zDEFINIT_Innovation" w:history="1">
        <w:r w:rsidR="002A71B2" w:rsidRPr="0032190F">
          <w:rPr>
            <w:rStyle w:val="Hyperlink"/>
            <w:lang w:val="fr-FR"/>
          </w:rPr>
          <w:t>innovation</w:t>
        </w:r>
      </w:hyperlink>
      <w:r w:rsidR="002A71B2" w:rsidRPr="0032190F">
        <w:rPr>
          <w:lang w:val="fr-FR"/>
        </w:rPr>
        <w:t xml:space="preserve"> ibérique (BIB Exposition « Els Vilars. Poder, tierra, agua » 2017)</w:t>
      </w:r>
    </w:p>
    <w:p w14:paraId="5A2CDBB5" w14:textId="77777777" w:rsidR="00BA4A8A" w:rsidRDefault="00BA4A8A" w:rsidP="00242C0F">
      <w:pPr>
        <w:jc w:val="both"/>
        <w:rPr>
          <w:lang w:val="fr-FR"/>
        </w:rPr>
      </w:pPr>
    </w:p>
    <w:p w14:paraId="05F588E6" w14:textId="77777777" w:rsidR="00BA4A8A" w:rsidRDefault="00BA4A8A" w:rsidP="00BA4A8A">
      <w:pPr>
        <w:pStyle w:val="Heading3"/>
      </w:pPr>
      <w:r>
        <w:t>Sidérurgie</w:t>
      </w:r>
    </w:p>
    <w:p w14:paraId="37918060" w14:textId="77777777" w:rsidR="00BA4A8A" w:rsidRDefault="00605899" w:rsidP="00242C0F">
      <w:pPr>
        <w:jc w:val="both"/>
        <w:rPr>
          <w:lang w:val="fr-FR"/>
        </w:rPr>
      </w:pPr>
      <w:r w:rsidRPr="0032190F">
        <w:rPr>
          <w:lang w:val="fr-FR"/>
        </w:rPr>
        <w:t>Four de réduction du fer (BIB Exposition « Els Vilars. Poder, tierra, agua » 2017)</w:t>
      </w:r>
      <w:r w:rsidR="00642333" w:rsidRPr="0032190F">
        <w:rPr>
          <w:lang w:val="fr-FR"/>
        </w:rPr>
        <w:t>.</w:t>
      </w:r>
      <w:r w:rsidR="00BA4A8A" w:rsidRPr="00BA4A8A">
        <w:rPr>
          <w:lang w:val="fr-FR"/>
        </w:rPr>
        <w:t xml:space="preserve"> </w:t>
      </w:r>
      <w:r w:rsidR="00BA4A8A" w:rsidRPr="0032190F">
        <w:rPr>
          <w:lang w:val="fr-FR"/>
        </w:rPr>
        <w:t>Présence d’un bas fourneau pour la sidérurgie du fer daté de vers la fin du 8</w:t>
      </w:r>
      <w:r w:rsidR="00BA4A8A" w:rsidRPr="0032190F">
        <w:rPr>
          <w:vertAlign w:val="superscript"/>
          <w:lang w:val="fr-FR"/>
        </w:rPr>
        <w:t>e</w:t>
      </w:r>
      <w:r w:rsidR="00BA4A8A" w:rsidRPr="0032190F">
        <w:rPr>
          <w:lang w:val="fr-FR"/>
        </w:rPr>
        <w:t xml:space="preserve"> s. (BIB 1995 p. 35)</w:t>
      </w:r>
    </w:p>
    <w:p w14:paraId="63F6ABC7" w14:textId="77777777" w:rsidR="00BA4A8A" w:rsidRPr="0032190F" w:rsidRDefault="00BA4A8A" w:rsidP="00242C0F">
      <w:pPr>
        <w:jc w:val="both"/>
        <w:rPr>
          <w:lang w:val="fr-FR"/>
        </w:rPr>
      </w:pPr>
    </w:p>
    <w:p w14:paraId="0928E762" w14:textId="77777777" w:rsidR="00432762" w:rsidRPr="0032190F" w:rsidRDefault="00432762" w:rsidP="00242C0F">
      <w:pPr>
        <w:jc w:val="both"/>
        <w:rPr>
          <w:lang w:val="fr-FR"/>
        </w:rPr>
      </w:pPr>
    </w:p>
    <w:p w14:paraId="01415846" w14:textId="77777777" w:rsidR="00432762" w:rsidRPr="0032190F" w:rsidRDefault="00432762" w:rsidP="00432762">
      <w:pPr>
        <w:pStyle w:val="Heading2"/>
      </w:pPr>
      <w:r w:rsidRPr="0032190F">
        <w:t>Vilars 3/4</w:t>
      </w:r>
    </w:p>
    <w:p w14:paraId="42E41559" w14:textId="77777777" w:rsidR="00432762" w:rsidRPr="0032190F" w:rsidRDefault="00432762" w:rsidP="00432762">
      <w:pPr>
        <w:rPr>
          <w:lang w:val="fr-FR"/>
        </w:rPr>
      </w:pPr>
      <w:r w:rsidRPr="0032190F">
        <w:rPr>
          <w:lang w:val="fr-FR"/>
        </w:rPr>
        <w:t>Céramique attique (BIB Exposition « Els Vilars. Poder, tierra, agua » 2017)</w:t>
      </w:r>
    </w:p>
    <w:p w14:paraId="4313DFB5" w14:textId="77777777" w:rsidR="00432762" w:rsidRPr="0032190F" w:rsidRDefault="00432762" w:rsidP="00432762">
      <w:pPr>
        <w:jc w:val="both"/>
        <w:rPr>
          <w:lang w:val="fr-FR"/>
        </w:rPr>
      </w:pPr>
      <w:r w:rsidRPr="0032190F">
        <w:rPr>
          <w:lang w:val="fr-FR"/>
        </w:rPr>
        <w:t>Céramique ibérique peinte (BIB Exposition « Els Vilars. Poder, tierra, agua » 2017)</w:t>
      </w:r>
    </w:p>
    <w:p w14:paraId="6C7A0907" w14:textId="77777777" w:rsidR="00B90371" w:rsidRPr="0032190F" w:rsidRDefault="00B90371" w:rsidP="00432762">
      <w:pPr>
        <w:jc w:val="both"/>
        <w:rPr>
          <w:lang w:val="fr-FR"/>
        </w:rPr>
      </w:pPr>
    </w:p>
    <w:p w14:paraId="20B94F6D" w14:textId="77777777" w:rsidR="00B90371" w:rsidRPr="0032190F" w:rsidRDefault="00B90371" w:rsidP="00432762">
      <w:pPr>
        <w:jc w:val="both"/>
        <w:rPr>
          <w:lang w:val="fr-FR"/>
        </w:rPr>
      </w:pPr>
      <w:r w:rsidRPr="0032190F">
        <w:rPr>
          <w:lang w:val="fr-FR"/>
        </w:rPr>
        <w:t>FOGOSSA</w:t>
      </w:r>
    </w:p>
    <w:p w14:paraId="0028C212" w14:textId="77777777" w:rsidR="00B90371" w:rsidRPr="0032190F" w:rsidRDefault="00B90371" w:rsidP="00432762">
      <w:pPr>
        <w:jc w:val="both"/>
        <w:rPr>
          <w:lang w:val="fr-FR"/>
        </w:rPr>
      </w:pPr>
    </w:p>
    <w:p w14:paraId="36A9EC3B" w14:textId="77777777" w:rsidR="00B90371" w:rsidRPr="0032190F" w:rsidRDefault="00B90371" w:rsidP="00432762">
      <w:pPr>
        <w:jc w:val="both"/>
        <w:rPr>
          <w:lang w:val="fr-FR"/>
        </w:rPr>
      </w:pPr>
      <w:r w:rsidRPr="0032190F">
        <w:rPr>
          <w:lang w:val="fr-FR"/>
        </w:rPr>
        <w:t>Le site de La Fogossa domine le Plan d'Urgell (Catalogne), à proximité de la rivière du même nom. Deux citernes contenant de la cérmique ibérique peinte en rouge (oxydée). La datation des structures : BS-10 et BS-11, -350 ca -250 aec ; B-199 ca 125 et 75 aec (BIB "Territorio, poblament a plana occidentale ...", 2017, groupe d'archéologie du Ponent)</w:t>
      </w:r>
    </w:p>
    <w:p w14:paraId="2FD8560C" w14:textId="77777777" w:rsidR="00B90371" w:rsidRPr="0032190F" w:rsidRDefault="00B90371" w:rsidP="00432762">
      <w:pPr>
        <w:jc w:val="both"/>
        <w:rPr>
          <w:lang w:val="fr-FR"/>
        </w:rPr>
      </w:pPr>
    </w:p>
    <w:p w14:paraId="1969DE95" w14:textId="77777777" w:rsidR="00B90371" w:rsidRPr="0032190F" w:rsidRDefault="00B90371" w:rsidP="00432762">
      <w:pPr>
        <w:jc w:val="both"/>
        <w:rPr>
          <w:lang w:val="fr-FR"/>
        </w:rPr>
      </w:pPr>
      <w:r w:rsidRPr="0032190F">
        <w:rPr>
          <w:lang w:val="fr-FR"/>
        </w:rPr>
        <w:t>ELS ESTINOLELLS</w:t>
      </w:r>
    </w:p>
    <w:p w14:paraId="0D8CB3E7" w14:textId="77777777" w:rsidR="00B90371" w:rsidRPr="0032190F" w:rsidRDefault="00B90371" w:rsidP="00432762">
      <w:pPr>
        <w:jc w:val="both"/>
        <w:rPr>
          <w:lang w:val="fr-FR"/>
        </w:rPr>
      </w:pPr>
    </w:p>
    <w:p w14:paraId="69DE5A1D" w14:textId="77777777" w:rsidR="00B90371" w:rsidRPr="0032190F" w:rsidRDefault="00B90371" w:rsidP="00432762">
      <w:pPr>
        <w:jc w:val="both"/>
        <w:rPr>
          <w:lang w:val="fr-FR"/>
        </w:rPr>
      </w:pPr>
      <w:r w:rsidRPr="0032190F">
        <w:rPr>
          <w:lang w:val="fr-FR"/>
        </w:rPr>
        <w:t xml:space="preserve">Fortesse ibérique installée sur une petite éminence. Le site compte 19 unité d'habitations grandes et 5 plus petites. Un bassin occupe l'espace central. Les système défensif est proche de celuide la Roca </w:t>
      </w:r>
      <w:r w:rsidRPr="0032190F">
        <w:rPr>
          <w:lang w:val="fr-FR"/>
        </w:rPr>
        <w:lastRenderedPageBreak/>
        <w:t>Rojot. Dans une maison incendiée, a été découverte la base d'une presse à vin / huile. La fin d'occupation du site se fait vers 218 aec  (BIB "Territorio, poblament a plana occidentale ...", 2017, groupe d'archéologie du Ponent)</w:t>
      </w:r>
    </w:p>
    <w:p w14:paraId="12340964" w14:textId="77777777" w:rsidR="00B90371" w:rsidRPr="0032190F" w:rsidRDefault="00B90371" w:rsidP="00432762">
      <w:pPr>
        <w:jc w:val="both"/>
        <w:rPr>
          <w:lang w:val="fr-FR"/>
        </w:rPr>
      </w:pPr>
    </w:p>
    <w:p w14:paraId="715908A8" w14:textId="77777777" w:rsidR="00B90371" w:rsidRPr="0032190F" w:rsidRDefault="00B90371" w:rsidP="00432762">
      <w:pPr>
        <w:jc w:val="both"/>
        <w:rPr>
          <w:lang w:val="fr-FR"/>
        </w:rPr>
      </w:pPr>
      <w:r w:rsidRPr="0032190F">
        <w:rPr>
          <w:lang w:val="fr-FR"/>
        </w:rPr>
        <w:t>SAIRA</w:t>
      </w:r>
    </w:p>
    <w:p w14:paraId="7FAE123C" w14:textId="77777777" w:rsidR="00B90371" w:rsidRPr="0032190F" w:rsidRDefault="00B90371" w:rsidP="00432762">
      <w:pPr>
        <w:jc w:val="both"/>
        <w:rPr>
          <w:lang w:val="fr-FR"/>
        </w:rPr>
      </w:pPr>
    </w:p>
    <w:p w14:paraId="53FE75B7" w14:textId="77777777" w:rsidR="00B90371" w:rsidRPr="0032190F" w:rsidRDefault="00B90371" w:rsidP="00432762">
      <w:pPr>
        <w:jc w:val="both"/>
        <w:rPr>
          <w:lang w:val="fr-FR"/>
        </w:rPr>
      </w:pPr>
      <w:r w:rsidRPr="0032190F">
        <w:rPr>
          <w:lang w:val="fr-FR"/>
        </w:rPr>
        <w:t xml:space="preserve">L'habitat de la Saira (Almacelles, Catalogne) est daté de l'ibérique plein. Il est installé sur une éminence et montre des structures en pierre: base d'une tour carrée, un four en grand appareil, </w:t>
      </w:r>
      <w:r w:rsidR="00A04851" w:rsidRPr="0032190F">
        <w:rPr>
          <w:lang w:val="fr-FR"/>
        </w:rPr>
        <w:t>etc. Une olla associée avec de la céramique monochrome [grise ?] et de l'ibérique peinte (BIB "Territorio, poblament a plana occidentale ...", 2017, groupe d'archéologie du Ponent)</w:t>
      </w:r>
      <w:r w:rsidRPr="0032190F">
        <w:rPr>
          <w:lang w:val="fr-FR"/>
        </w:rPr>
        <w:t xml:space="preserve"> </w:t>
      </w:r>
    </w:p>
    <w:p w14:paraId="63F6D94D" w14:textId="77777777" w:rsidR="00AF139A" w:rsidRPr="0032190F" w:rsidRDefault="00AF139A" w:rsidP="00432762">
      <w:pPr>
        <w:jc w:val="both"/>
        <w:rPr>
          <w:lang w:val="fr-FR"/>
        </w:rPr>
      </w:pPr>
    </w:p>
    <w:p w14:paraId="0FFB476D" w14:textId="77777777" w:rsidR="00AF139A" w:rsidRPr="0032190F" w:rsidRDefault="00AF139A" w:rsidP="00432762">
      <w:pPr>
        <w:jc w:val="both"/>
        <w:rPr>
          <w:lang w:val="fr-FR"/>
        </w:rPr>
      </w:pPr>
      <w:r w:rsidRPr="0032190F">
        <w:rPr>
          <w:lang w:val="fr-FR"/>
        </w:rPr>
        <w:t>MONTERO</w:t>
      </w:r>
    </w:p>
    <w:p w14:paraId="35EFDC04" w14:textId="77777777" w:rsidR="00AF139A" w:rsidRPr="0032190F" w:rsidRDefault="00AF139A" w:rsidP="00432762">
      <w:pPr>
        <w:jc w:val="both"/>
        <w:rPr>
          <w:lang w:val="fr-FR"/>
        </w:rPr>
      </w:pPr>
    </w:p>
    <w:p w14:paraId="4DD860DD" w14:textId="77777777" w:rsidR="00AF139A" w:rsidRPr="0032190F" w:rsidRDefault="00AF139A" w:rsidP="00432762">
      <w:pPr>
        <w:jc w:val="both"/>
        <w:rPr>
          <w:lang w:val="fr-FR"/>
        </w:rPr>
      </w:pPr>
      <w:r w:rsidRPr="0032190F">
        <w:rPr>
          <w:lang w:val="fr-FR"/>
        </w:rPr>
        <w:t>Le castellum tardo-républicain de Monteró est un établissement avec des cellules reservées aux soldats et une grande salle pour les officiers. Le site a livré une écriture sur une feuille de plomb, une assiette campanienne, un askos du 4e-3e aec.(BIB "Territorio, poblament a plana occidentale ...", 2017, groupe d'archéologie du Ponent)</w:t>
      </w:r>
    </w:p>
    <w:p w14:paraId="0108EF35" w14:textId="77777777" w:rsidR="00AF139A" w:rsidRPr="0032190F" w:rsidRDefault="00AF139A" w:rsidP="00432762">
      <w:pPr>
        <w:jc w:val="both"/>
        <w:rPr>
          <w:lang w:val="fr-FR"/>
        </w:rPr>
      </w:pPr>
    </w:p>
    <w:p w14:paraId="4ECD6D77" w14:textId="77777777" w:rsidR="00AF139A" w:rsidRPr="0032190F" w:rsidRDefault="00AF139A" w:rsidP="00432762">
      <w:pPr>
        <w:jc w:val="both"/>
        <w:rPr>
          <w:lang w:val="fr-FR"/>
        </w:rPr>
      </w:pPr>
      <w:r w:rsidRPr="0032190F">
        <w:rPr>
          <w:lang w:val="fr-FR"/>
        </w:rPr>
        <w:t>SAN MIQUEL III</w:t>
      </w:r>
    </w:p>
    <w:p w14:paraId="39ED4453" w14:textId="77777777" w:rsidR="00AF139A" w:rsidRPr="0032190F" w:rsidRDefault="00AF139A" w:rsidP="00432762">
      <w:pPr>
        <w:jc w:val="both"/>
        <w:rPr>
          <w:lang w:val="fr-FR"/>
        </w:rPr>
      </w:pPr>
    </w:p>
    <w:p w14:paraId="5E62FE24" w14:textId="77777777" w:rsidR="00AF139A" w:rsidRDefault="00AF139A" w:rsidP="00432762">
      <w:pPr>
        <w:jc w:val="both"/>
        <w:rPr>
          <w:lang w:val="fr-FR"/>
        </w:rPr>
      </w:pPr>
      <w:r w:rsidRPr="0032190F">
        <w:rPr>
          <w:lang w:val="fr-FR"/>
        </w:rPr>
        <w:t>Site d'habit d'ambiance urbaine mon</w:t>
      </w:r>
      <w:r w:rsidR="0022014E" w:rsidRPr="0032190F">
        <w:rPr>
          <w:lang w:val="fr-FR"/>
        </w:rPr>
        <w:t>trant 83% de céramique ibérique. Ecritures ibériques</w:t>
      </w:r>
      <w:r w:rsidRPr="0032190F">
        <w:rPr>
          <w:lang w:val="fr-FR"/>
        </w:rPr>
        <w:t>(BIB "Territorio, poblament a plana occidentale ...", 2017, groupe d'archéologie du Ponent)</w:t>
      </w:r>
    </w:p>
    <w:p w14:paraId="16BC8AB1" w14:textId="77777777" w:rsidR="006702EA" w:rsidRDefault="006702EA" w:rsidP="00432762">
      <w:pPr>
        <w:jc w:val="both"/>
        <w:rPr>
          <w:lang w:val="fr-FR"/>
        </w:rPr>
      </w:pPr>
    </w:p>
    <w:p w14:paraId="5A215315" w14:textId="77777777" w:rsidR="006702EA" w:rsidRDefault="006702EA" w:rsidP="00426FF9">
      <w:pPr>
        <w:pStyle w:val="Heading1"/>
      </w:pPr>
      <w:bookmarkStart w:id="2526" w:name="Sit_Tona"/>
      <w:r>
        <w:t>TONA</w:t>
      </w:r>
    </w:p>
    <w:bookmarkEnd w:id="2526"/>
    <w:p w14:paraId="4B7D41F7" w14:textId="77777777" w:rsidR="006702EA" w:rsidRDefault="006702EA" w:rsidP="00432762">
      <w:pPr>
        <w:jc w:val="both"/>
        <w:rPr>
          <w:lang w:val="fr-FR"/>
        </w:rPr>
      </w:pPr>
    </w:p>
    <w:p w14:paraId="1F588BCE" w14:textId="40CF5C30" w:rsidR="006702EA" w:rsidRPr="0032190F" w:rsidRDefault="006702EA" w:rsidP="00432762">
      <w:pPr>
        <w:jc w:val="both"/>
        <w:rPr>
          <w:lang w:val="fr-FR"/>
        </w:rPr>
      </w:pPr>
      <w:r>
        <w:rPr>
          <w:lang w:val="fr-FR"/>
        </w:rPr>
        <w:t>Barcelone</w:t>
      </w:r>
      <w:r w:rsidR="00FC40AD">
        <w:rPr>
          <w:lang w:val="fr-FR"/>
        </w:rPr>
        <w:t>. Stèle</w:t>
      </w:r>
      <w:r>
        <w:rPr>
          <w:lang w:val="fr-FR"/>
        </w:rPr>
        <w:t xml:space="preserve">. </w:t>
      </w:r>
      <w:r w:rsidRPr="00FC40AD">
        <w:rPr>
          <w:strike/>
          <w:lang w:val="fr-FR"/>
        </w:rPr>
        <w:t xml:space="preserve">gr. </w:t>
      </w:r>
      <w:hyperlink r:id="rId5923" w:anchor="Cul_Steles_Epigraphes" w:history="1">
        <w:r w:rsidRPr="00FC40AD">
          <w:rPr>
            <w:rStyle w:val="Hyperlink"/>
            <w:strike/>
            <w:lang w:val="fr-FR"/>
          </w:rPr>
          <w:t>stèles épigraphes</w:t>
        </w:r>
      </w:hyperlink>
      <w:r w:rsidRPr="00FC40AD">
        <w:rPr>
          <w:strike/>
          <w:lang w:val="fr-FR"/>
        </w:rPr>
        <w:t xml:space="preserve"> (BIB 2051)</w:t>
      </w:r>
    </w:p>
    <w:p w14:paraId="22F826F8" w14:textId="77777777" w:rsidR="008C52EA" w:rsidRDefault="00D52855" w:rsidP="00432762">
      <w:pPr>
        <w:jc w:val="both"/>
        <w:rPr>
          <w:lang w:val="fr-FR"/>
        </w:rPr>
      </w:pPr>
      <w:r>
        <w:rPr>
          <w:lang w:val="fr-FR"/>
        </w:rPr>
        <w:t>stèle MIA2 (</w:t>
      </w:r>
      <w:r w:rsidRPr="007D4C7B">
        <w:rPr>
          <w:i/>
          <w:lang w:val="fr-FR"/>
        </w:rPr>
        <w:t>Late Iron Age</w:t>
      </w:r>
      <w:r>
        <w:rPr>
          <w:lang w:val="fr-FR"/>
        </w:rPr>
        <w:t>), 2-1 s. aec de type Bas-Aragon (BIB 2910)</w:t>
      </w:r>
    </w:p>
    <w:p w14:paraId="24FBB65C" w14:textId="77777777" w:rsidR="00D52855" w:rsidRPr="0032190F" w:rsidRDefault="00D52855" w:rsidP="00432762">
      <w:pPr>
        <w:jc w:val="both"/>
        <w:rPr>
          <w:lang w:val="fr-FR"/>
        </w:rPr>
      </w:pPr>
    </w:p>
    <w:p w14:paraId="678FBF16" w14:textId="77777777" w:rsidR="008C52EA" w:rsidRPr="0032190F" w:rsidRDefault="008C52EA" w:rsidP="00426FF9">
      <w:pPr>
        <w:pStyle w:val="Heading1"/>
      </w:pPr>
      <w:bookmarkStart w:id="2527" w:name="Sit_Vispera"/>
      <w:r w:rsidRPr="0032190F">
        <w:t>VISPERA</w:t>
      </w:r>
    </w:p>
    <w:bookmarkEnd w:id="2527"/>
    <w:p w14:paraId="10A29CC4" w14:textId="77777777" w:rsidR="008C52EA" w:rsidRPr="0032190F" w:rsidRDefault="008C52EA" w:rsidP="00432762">
      <w:pPr>
        <w:jc w:val="both"/>
        <w:rPr>
          <w:lang w:val="fr-FR"/>
        </w:rPr>
      </w:pPr>
    </w:p>
    <w:p w14:paraId="4964C2A6" w14:textId="1BEFAE29" w:rsidR="008C52EA" w:rsidRDefault="008C52EA" w:rsidP="00432762">
      <w:pPr>
        <w:jc w:val="both"/>
        <w:rPr>
          <w:lang w:val="fr-FR"/>
        </w:rPr>
      </w:pPr>
      <w:r w:rsidRPr="0032190F">
        <w:rPr>
          <w:lang w:val="fr-FR"/>
        </w:rPr>
        <w:t xml:space="preserve">Le monument funéraire de la Vispera </w:t>
      </w:r>
      <w:r w:rsidR="006702EA">
        <w:rPr>
          <w:lang w:val="fr-FR"/>
        </w:rPr>
        <w:t xml:space="preserve">(Huesca) </w:t>
      </w:r>
      <w:r w:rsidRPr="0032190F">
        <w:rPr>
          <w:lang w:val="fr-FR"/>
        </w:rPr>
        <w:t>illustre de rituels d’amputations (mains) et d’abandon des dépouilles aux vautours (Musée de Lleida)</w:t>
      </w:r>
      <w:r w:rsidR="009B13B2" w:rsidRPr="0032190F">
        <w:rPr>
          <w:lang w:val="fr-FR"/>
        </w:rPr>
        <w:t xml:space="preserve"> Appartient à la culture </w:t>
      </w:r>
      <w:hyperlink r:id="rId5924" w:anchor="Cul_Ilergetes" w:history="1">
        <w:r w:rsidR="00EE51B9" w:rsidRPr="00EE51B9">
          <w:rPr>
            <w:rStyle w:val="Hyperlink"/>
            <w:lang w:val="fr-FR"/>
          </w:rPr>
          <w:t>Illegretes</w:t>
        </w:r>
      </w:hyperlink>
      <w:r w:rsidR="00EE51B9">
        <w:rPr>
          <w:lang w:val="fr-FR"/>
        </w:rPr>
        <w:t xml:space="preserve"> </w:t>
      </w:r>
      <w:r w:rsidR="009B13B2" w:rsidRPr="0032190F">
        <w:rPr>
          <w:lang w:val="fr-FR"/>
        </w:rPr>
        <w:t>et daté du 2e aec (BIB Musée de Lleida)</w:t>
      </w:r>
      <w:r w:rsidR="006702EA">
        <w:rPr>
          <w:lang w:val="fr-FR"/>
        </w:rPr>
        <w:t xml:space="preserve"> Sculpture en bas-relief, gr. </w:t>
      </w:r>
      <w:hyperlink r:id="rId5925" w:anchor="Cul_Steles_Epigraphes" w:history="1">
        <w:r w:rsidR="006702EA" w:rsidRPr="006702EA">
          <w:rPr>
            <w:rStyle w:val="Hyperlink"/>
            <w:lang w:val="fr-FR"/>
          </w:rPr>
          <w:t>stèles épigraphes</w:t>
        </w:r>
      </w:hyperlink>
      <w:r w:rsidR="006702EA">
        <w:rPr>
          <w:lang w:val="fr-FR"/>
        </w:rPr>
        <w:t xml:space="preserve"> </w:t>
      </w:r>
      <w:r w:rsidR="006702EA" w:rsidRPr="006702EA">
        <w:rPr>
          <w:lang w:val="fr-FR"/>
        </w:rPr>
        <w:t>(BIB 2051)</w:t>
      </w:r>
    </w:p>
    <w:p w14:paraId="398C4407" w14:textId="77777777" w:rsidR="00EE51B9" w:rsidRDefault="00EE51B9" w:rsidP="00432762">
      <w:pPr>
        <w:jc w:val="both"/>
        <w:rPr>
          <w:lang w:val="fr-FR"/>
        </w:rPr>
      </w:pPr>
    </w:p>
    <w:p w14:paraId="551AA5B2" w14:textId="77777777" w:rsidR="00EE51B9" w:rsidRDefault="00EE51B9" w:rsidP="00426FF9">
      <w:pPr>
        <w:pStyle w:val="Heading1"/>
      </w:pPr>
      <w:bookmarkStart w:id="2528" w:name="Sit_Ilirta"/>
      <w:r>
        <w:t>ILIRTA</w:t>
      </w:r>
    </w:p>
    <w:bookmarkEnd w:id="2528"/>
    <w:p w14:paraId="7A537FBE" w14:textId="77777777" w:rsidR="00EE51B9" w:rsidRDefault="00EE51B9" w:rsidP="00432762">
      <w:pPr>
        <w:jc w:val="both"/>
        <w:rPr>
          <w:lang w:val="fr-FR"/>
        </w:rPr>
      </w:pPr>
      <w:r w:rsidRPr="00EE51B9">
        <w:rPr>
          <w:lang w:val="fr-FR"/>
        </w:rPr>
        <w:t>Iltirta</w:t>
      </w:r>
      <w:r>
        <w:rPr>
          <w:lang w:val="fr-FR"/>
        </w:rPr>
        <w:t xml:space="preserve"> (ibérique)</w:t>
      </w:r>
      <w:r w:rsidRPr="00EE51B9">
        <w:rPr>
          <w:lang w:val="fr-FR"/>
        </w:rPr>
        <w:t>, Ilerda</w:t>
      </w:r>
      <w:r>
        <w:rPr>
          <w:lang w:val="fr-FR"/>
        </w:rPr>
        <w:t xml:space="preserve"> (romain)</w:t>
      </w:r>
      <w:r w:rsidRPr="00EE51B9">
        <w:rPr>
          <w:lang w:val="fr-FR"/>
        </w:rPr>
        <w:t xml:space="preserve"> Lleida </w:t>
      </w:r>
    </w:p>
    <w:p w14:paraId="7058934F" w14:textId="77777777" w:rsidR="00EE51B9" w:rsidRDefault="00EE51B9" w:rsidP="00432762">
      <w:pPr>
        <w:jc w:val="both"/>
        <w:rPr>
          <w:lang w:val="fr-FR"/>
        </w:rPr>
      </w:pPr>
    </w:p>
    <w:p w14:paraId="11181E23" w14:textId="44F814CD" w:rsidR="00EE51B9" w:rsidRDefault="00EE51B9" w:rsidP="00432762">
      <w:pPr>
        <w:jc w:val="both"/>
        <w:rPr>
          <w:lang w:val="fr-FR"/>
        </w:rPr>
      </w:pPr>
      <w:r>
        <w:rPr>
          <w:lang w:val="fr-FR"/>
        </w:rPr>
        <w:t xml:space="preserve">Capitale des </w:t>
      </w:r>
      <w:hyperlink r:id="rId5926" w:anchor="Cul_Ilergetes" w:history="1">
        <w:r w:rsidRPr="00EE51B9">
          <w:rPr>
            <w:rStyle w:val="Hyperlink"/>
            <w:lang w:val="fr-FR"/>
          </w:rPr>
          <w:t>Illegretes</w:t>
        </w:r>
      </w:hyperlink>
      <w:r w:rsidR="00A21296" w:rsidRPr="00367E22">
        <w:rPr>
          <w:lang w:val="fr-FR"/>
        </w:rPr>
        <w:t xml:space="preserve"> (BIB ?)</w:t>
      </w:r>
    </w:p>
    <w:p w14:paraId="6548CF7F" w14:textId="77777777" w:rsidR="00EE51B9" w:rsidRDefault="00EE51B9" w:rsidP="00432762">
      <w:pPr>
        <w:jc w:val="both"/>
        <w:rPr>
          <w:lang w:val="fr-FR"/>
        </w:rPr>
      </w:pPr>
    </w:p>
    <w:p w14:paraId="354D307A" w14:textId="77777777" w:rsidR="00EE51B9" w:rsidRDefault="00EE51B9" w:rsidP="00EE51B9">
      <w:pPr>
        <w:pStyle w:val="Heading2"/>
      </w:pPr>
      <w:bookmarkStart w:id="2529" w:name="Sit_Ilirta_per"/>
      <w:r>
        <w:t>Périodisation</w:t>
      </w:r>
    </w:p>
    <w:bookmarkEnd w:id="2529"/>
    <w:p w14:paraId="6D497D07" w14:textId="77777777" w:rsidR="00EE51B9" w:rsidRPr="00EE51B9" w:rsidRDefault="00EE51B9" w:rsidP="00EE51B9">
      <w:pPr>
        <w:rPr>
          <w:lang w:val="fr-FR"/>
        </w:rPr>
      </w:pPr>
    </w:p>
    <w:p w14:paraId="374E650A" w14:textId="77777777" w:rsidR="00EE51B9" w:rsidRDefault="00EE51B9" w:rsidP="00432762">
      <w:pPr>
        <w:jc w:val="both"/>
        <w:rPr>
          <w:lang w:val="fr-FR"/>
        </w:rPr>
      </w:pPr>
    </w:p>
    <w:p w14:paraId="5586EEE6" w14:textId="77777777" w:rsidR="00EE51B9" w:rsidRDefault="00EE51B9" w:rsidP="00EE51B9">
      <w:pPr>
        <w:pStyle w:val="Heading3"/>
      </w:pPr>
      <w:bookmarkStart w:id="2530" w:name="Sit_Ilirta_per_Fer"/>
      <w:r>
        <w:t>Fer</w:t>
      </w:r>
    </w:p>
    <w:bookmarkEnd w:id="2530"/>
    <w:p w14:paraId="3487C539" w14:textId="77777777" w:rsidR="00EE51B9" w:rsidRDefault="00EE51B9" w:rsidP="00432762">
      <w:pPr>
        <w:jc w:val="both"/>
        <w:rPr>
          <w:lang w:val="fr-FR"/>
        </w:rPr>
      </w:pPr>
      <w:r>
        <w:rPr>
          <w:lang w:val="fr-FR"/>
        </w:rPr>
        <w:t>ibérique</w:t>
      </w:r>
    </w:p>
    <w:p w14:paraId="57A5E31D" w14:textId="77777777" w:rsidR="00EE51B9" w:rsidRDefault="00EE51B9" w:rsidP="00432762">
      <w:pPr>
        <w:jc w:val="both"/>
        <w:rPr>
          <w:lang w:val="fr-FR"/>
        </w:rPr>
      </w:pPr>
    </w:p>
    <w:p w14:paraId="1206AD59" w14:textId="77777777" w:rsidR="00EE51B9" w:rsidRPr="0032190F" w:rsidRDefault="00EE51B9" w:rsidP="00EE51B9">
      <w:pPr>
        <w:pStyle w:val="Heading3"/>
      </w:pPr>
      <w:bookmarkStart w:id="2531" w:name="Sit_Ilirta_per_Rom"/>
      <w:r>
        <w:t>Romain</w:t>
      </w:r>
    </w:p>
    <w:bookmarkEnd w:id="2531"/>
    <w:p w14:paraId="2534F2B2" w14:textId="1D899CC2" w:rsidR="00AF139A" w:rsidRDefault="00911743" w:rsidP="00432762">
      <w:pPr>
        <w:jc w:val="both"/>
        <w:rPr>
          <w:lang w:val="fr-FR"/>
        </w:rPr>
      </w:pPr>
      <w:r w:rsidRPr="00EE51B9">
        <w:rPr>
          <w:lang w:val="fr-FR"/>
        </w:rPr>
        <w:fldChar w:fldCharType="begin"/>
      </w:r>
      <w:r w:rsidR="00E30F13">
        <w:rPr>
          <w:lang w:val="fr-FR"/>
        </w:rPr>
        <w:instrText>HYPERLINK "C:\\Users\\Thomas Huet\\Desktop\\Documentation archéologique liée à la thèse\\Cultures.docx" \l "Cul_Rome_p_Republique"</w:instrText>
      </w:r>
      <w:r w:rsidRPr="00EE51B9">
        <w:rPr>
          <w:lang w:val="fr-FR"/>
        </w:rPr>
      </w:r>
      <w:r w:rsidRPr="00EE51B9">
        <w:rPr>
          <w:lang w:val="fr-FR"/>
        </w:rPr>
        <w:fldChar w:fldCharType="separate"/>
      </w:r>
      <w:r w:rsidR="00EE51B9" w:rsidRPr="00EE51B9">
        <w:rPr>
          <w:rStyle w:val="Hyperlink"/>
          <w:lang w:val="fr-FR"/>
        </w:rPr>
        <w:t>RR</w:t>
      </w:r>
      <w:r w:rsidRPr="00EE51B9">
        <w:rPr>
          <w:lang w:val="fr-FR"/>
        </w:rPr>
        <w:fldChar w:fldCharType="end"/>
      </w:r>
      <w:r w:rsidR="00EE51B9">
        <w:rPr>
          <w:lang w:val="fr-FR"/>
        </w:rPr>
        <w:t>,</w:t>
      </w:r>
      <w:r w:rsidR="00EE51B9" w:rsidRPr="00EE51B9">
        <w:rPr>
          <w:lang w:val="fr-FR"/>
        </w:rPr>
        <w:t xml:space="preserve"> </w:t>
      </w:r>
      <w:hyperlink r:id="rId5927" w:anchor="Cul_Rome_p_Empire_p_Ancien" w:history="1">
        <w:r w:rsidR="00EE51B9" w:rsidRPr="00CF6C26">
          <w:rPr>
            <w:rStyle w:val="Hyperlink"/>
            <w:lang w:val="fr-FR"/>
          </w:rPr>
          <w:t>ERE</w:t>
        </w:r>
      </w:hyperlink>
      <w:r w:rsidR="00EE51B9">
        <w:rPr>
          <w:lang w:val="fr-FR"/>
        </w:rPr>
        <w:t xml:space="preserve"> (Ari com.pers)</w:t>
      </w:r>
    </w:p>
    <w:p w14:paraId="7B4F5573" w14:textId="77777777" w:rsidR="00EE51B9" w:rsidRDefault="00EE51B9" w:rsidP="00432762">
      <w:pPr>
        <w:jc w:val="both"/>
        <w:rPr>
          <w:lang w:val="fr-FR"/>
        </w:rPr>
      </w:pPr>
    </w:p>
    <w:p w14:paraId="2D8E2539" w14:textId="77777777" w:rsidR="00EE51B9" w:rsidRPr="00367E22" w:rsidRDefault="00EE51B9" w:rsidP="00426FF9">
      <w:pPr>
        <w:pStyle w:val="Heading1"/>
      </w:pPr>
      <w:bookmarkStart w:id="2532" w:name="Sit_Vilarenc"/>
      <w:r w:rsidRPr="00367E22">
        <w:lastRenderedPageBreak/>
        <w:t>VILARENC</w:t>
      </w:r>
    </w:p>
    <w:bookmarkEnd w:id="2532"/>
    <w:p w14:paraId="4136CCB4" w14:textId="77777777" w:rsidR="00EE51B9" w:rsidRPr="00367E22" w:rsidRDefault="00EE51B9" w:rsidP="00EE51B9">
      <w:pPr>
        <w:rPr>
          <w:lang w:val="fr-FR"/>
        </w:rPr>
      </w:pPr>
    </w:p>
    <w:p w14:paraId="6E57FCCA" w14:textId="0213808E" w:rsidR="00EE51B9" w:rsidRDefault="00000000" w:rsidP="00EE51B9">
      <w:pPr>
        <w:rPr>
          <w:lang w:val="fr-FR"/>
        </w:rPr>
      </w:pPr>
      <w:hyperlink r:id="rId5928" w:anchor="Cul_Rome_p_Republique" w:history="1">
        <w:r w:rsidR="00EE51B9" w:rsidRPr="00292ACD">
          <w:rPr>
            <w:rStyle w:val="Hyperlink"/>
            <w:lang w:val="fr-FR"/>
          </w:rPr>
          <w:t>RR</w:t>
        </w:r>
      </w:hyperlink>
      <w:r w:rsidR="00EE51B9" w:rsidRPr="00292ACD">
        <w:rPr>
          <w:lang w:val="fr-FR"/>
        </w:rPr>
        <w:t xml:space="preserve">, </w:t>
      </w:r>
      <w:hyperlink r:id="rId5929" w:anchor="Cul_Rome_p_Empire_p_Ancien" w:history="1">
        <w:r w:rsidR="00EE51B9" w:rsidRPr="00292ACD">
          <w:rPr>
            <w:rStyle w:val="Hyperlink"/>
            <w:lang w:val="fr-FR"/>
          </w:rPr>
          <w:t>ERE</w:t>
        </w:r>
      </w:hyperlink>
      <w:r w:rsidR="00EE51B9" w:rsidRPr="00292ACD">
        <w:rPr>
          <w:lang w:val="fr-FR"/>
        </w:rPr>
        <w:t xml:space="preserve"> (Ari com.pers)</w:t>
      </w:r>
      <w:r w:rsidR="00292ACD" w:rsidRPr="00292ACD">
        <w:rPr>
          <w:lang w:val="fr-FR"/>
        </w:rPr>
        <w:t xml:space="preserve"> </w:t>
      </w:r>
      <w:r w:rsidR="00292ACD">
        <w:rPr>
          <w:lang w:val="fr-FR"/>
        </w:rPr>
        <w:t>Période ibérique: a</w:t>
      </w:r>
      <w:r w:rsidR="00292ACD" w:rsidRPr="00292ACD">
        <w:rPr>
          <w:lang w:val="fr-FR"/>
        </w:rPr>
        <w:t>ire d'exploitation et de transformation du fer (BIB 2899)</w:t>
      </w:r>
    </w:p>
    <w:p w14:paraId="4089C4B3" w14:textId="77777777" w:rsidR="00292ACD" w:rsidRDefault="00292ACD" w:rsidP="00EE51B9">
      <w:pPr>
        <w:rPr>
          <w:lang w:val="fr-FR"/>
        </w:rPr>
      </w:pPr>
    </w:p>
    <w:p w14:paraId="004BCF7D" w14:textId="77777777" w:rsidR="00292ACD" w:rsidRDefault="00292ACD" w:rsidP="00426FF9">
      <w:pPr>
        <w:pStyle w:val="Heading1"/>
      </w:pPr>
      <w:bookmarkStart w:id="2533" w:name="Sit_Guardies"/>
      <w:r>
        <w:t>GUARDIES</w:t>
      </w:r>
    </w:p>
    <w:bookmarkEnd w:id="2533"/>
    <w:p w14:paraId="77639452" w14:textId="77777777" w:rsidR="00292ACD" w:rsidRDefault="00292ACD" w:rsidP="00EE51B9">
      <w:pPr>
        <w:rPr>
          <w:lang w:val="fr-FR"/>
        </w:rPr>
      </w:pPr>
      <w:r>
        <w:rPr>
          <w:lang w:val="fr-FR"/>
        </w:rPr>
        <w:t>Guàrdies</w:t>
      </w:r>
    </w:p>
    <w:p w14:paraId="423E0A8C" w14:textId="77777777" w:rsidR="00292ACD" w:rsidRDefault="00292ACD" w:rsidP="00EE51B9">
      <w:pPr>
        <w:rPr>
          <w:lang w:val="fr-FR"/>
        </w:rPr>
      </w:pPr>
    </w:p>
    <w:p w14:paraId="61276F5B" w14:textId="77777777" w:rsidR="00292ACD" w:rsidRDefault="00292ACD" w:rsidP="00292ACD">
      <w:pPr>
        <w:rPr>
          <w:lang w:val="fr-FR"/>
        </w:rPr>
      </w:pPr>
      <w:r>
        <w:rPr>
          <w:lang w:val="fr-FR"/>
        </w:rPr>
        <w:t>El Vendrell. Période ibérique: a</w:t>
      </w:r>
      <w:r w:rsidRPr="00292ACD">
        <w:rPr>
          <w:lang w:val="fr-FR"/>
        </w:rPr>
        <w:t>ire d'exploitation et de transformation du fer (BIB 2899)</w:t>
      </w:r>
    </w:p>
    <w:p w14:paraId="40E7CF60" w14:textId="77777777" w:rsidR="00292ACD" w:rsidRPr="00292ACD" w:rsidRDefault="00292ACD" w:rsidP="00EE51B9">
      <w:pPr>
        <w:rPr>
          <w:lang w:val="fr-FR"/>
        </w:rPr>
      </w:pPr>
    </w:p>
    <w:p w14:paraId="180B5D22" w14:textId="77777777" w:rsidR="00EE51B9" w:rsidRPr="00292ACD" w:rsidRDefault="00EE51B9" w:rsidP="00EE51B9">
      <w:pPr>
        <w:rPr>
          <w:lang w:val="fr-FR"/>
        </w:rPr>
      </w:pPr>
    </w:p>
    <w:p w14:paraId="0700B13B" w14:textId="77777777" w:rsidR="00EE51B9" w:rsidRPr="007D4C7B" w:rsidRDefault="00EE51B9" w:rsidP="00426FF9">
      <w:pPr>
        <w:pStyle w:val="Heading1"/>
        <w:rPr>
          <w:lang w:val="es-ES"/>
        </w:rPr>
      </w:pPr>
      <w:bookmarkStart w:id="2534" w:name="Sit_Torre_Llauder"/>
      <w:r w:rsidRPr="007D4C7B">
        <w:rPr>
          <w:lang w:val="es-ES"/>
        </w:rPr>
        <w:t>TORRE LLAUDER</w:t>
      </w:r>
    </w:p>
    <w:bookmarkEnd w:id="2534"/>
    <w:p w14:paraId="409BC9AC" w14:textId="77777777" w:rsidR="00EE51B9" w:rsidRPr="00685BEE" w:rsidRDefault="00EE51B9" w:rsidP="00EE51B9">
      <w:pPr>
        <w:rPr>
          <w:sz w:val="20"/>
          <w:lang w:val="es-ES"/>
        </w:rPr>
      </w:pPr>
      <w:r w:rsidRPr="00685BEE">
        <w:rPr>
          <w:sz w:val="20"/>
          <w:lang w:val="es-ES"/>
        </w:rPr>
        <w:t>Torre Llauder</w:t>
      </w:r>
      <w:r w:rsidR="00685BEE" w:rsidRPr="00685BEE">
        <w:rPr>
          <w:sz w:val="20"/>
          <w:lang w:val="es-ES"/>
        </w:rPr>
        <w:t>, Torre Llaude ?</w:t>
      </w:r>
    </w:p>
    <w:p w14:paraId="3394AFE4" w14:textId="77777777" w:rsidR="00EE51B9" w:rsidRPr="00367E22" w:rsidRDefault="00EE51B9" w:rsidP="00432762">
      <w:pPr>
        <w:jc w:val="both"/>
        <w:rPr>
          <w:lang w:val="es-ES"/>
        </w:rPr>
      </w:pPr>
    </w:p>
    <w:p w14:paraId="6A2C8096" w14:textId="1B554DF4" w:rsidR="00EE51B9" w:rsidRPr="00E97225" w:rsidRDefault="00000000" w:rsidP="00EE51B9">
      <w:pPr>
        <w:jc w:val="both"/>
        <w:rPr>
          <w:lang w:val="fr-FR"/>
        </w:rPr>
      </w:pPr>
      <w:hyperlink r:id="rId5930" w:anchor="Cul_Rome_p_Empire_p_Ancien" w:history="1">
        <w:r w:rsidR="00EE51B9" w:rsidRPr="00E97225">
          <w:rPr>
            <w:rStyle w:val="Hyperlink"/>
            <w:lang w:val="fr-FR"/>
          </w:rPr>
          <w:t>ERE</w:t>
        </w:r>
      </w:hyperlink>
      <w:r w:rsidR="00EE51B9" w:rsidRPr="00E97225">
        <w:rPr>
          <w:lang w:val="fr-FR"/>
        </w:rPr>
        <w:t xml:space="preserve">, </w:t>
      </w:r>
      <w:hyperlink r:id="rId5931" w:anchor="Cul_Rome_p_Empire_p_Recent" w:history="1">
        <w:r w:rsidR="00EE51B9" w:rsidRPr="00E97225">
          <w:rPr>
            <w:rStyle w:val="Hyperlink"/>
            <w:lang w:val="fr-FR"/>
          </w:rPr>
          <w:t>LRE</w:t>
        </w:r>
      </w:hyperlink>
      <w:r w:rsidR="00EE51B9" w:rsidRPr="00E97225">
        <w:rPr>
          <w:lang w:val="fr-FR"/>
        </w:rPr>
        <w:t xml:space="preserve">, </w:t>
      </w:r>
      <w:hyperlink r:id="rId5932" w:anchor="Cul_Antiquite_tardive_geo_Esp_NE" w:history="1">
        <w:r w:rsidR="00EE51B9" w:rsidRPr="00E97225">
          <w:rPr>
            <w:rStyle w:val="Hyperlink"/>
            <w:lang w:val="fr-FR"/>
          </w:rPr>
          <w:t>LA</w:t>
        </w:r>
      </w:hyperlink>
      <w:r w:rsidR="00EE51B9" w:rsidRPr="00E97225">
        <w:rPr>
          <w:lang w:val="fr-FR"/>
        </w:rPr>
        <w:t xml:space="preserve"> (Ari com.pers)</w:t>
      </w:r>
    </w:p>
    <w:p w14:paraId="484DF4A0" w14:textId="77777777" w:rsidR="00EE51B9" w:rsidRPr="00E97225" w:rsidRDefault="00EE51B9" w:rsidP="00432762">
      <w:pPr>
        <w:jc w:val="both"/>
        <w:rPr>
          <w:lang w:val="fr-FR"/>
        </w:rPr>
      </w:pPr>
    </w:p>
    <w:p w14:paraId="71AE7ACF" w14:textId="77777777" w:rsidR="00EE51B9" w:rsidRPr="00E97225" w:rsidRDefault="00EE51B9" w:rsidP="00426FF9">
      <w:pPr>
        <w:pStyle w:val="Heading1"/>
      </w:pPr>
      <w:bookmarkStart w:id="2535" w:name="Sit_Vilauba"/>
      <w:r w:rsidRPr="00E97225">
        <w:t>VILAUBA</w:t>
      </w:r>
    </w:p>
    <w:bookmarkEnd w:id="2535"/>
    <w:p w14:paraId="4DAA4B7D" w14:textId="77777777" w:rsidR="00EE51B9" w:rsidRPr="00E97225" w:rsidRDefault="00EE51B9" w:rsidP="00432762">
      <w:pPr>
        <w:jc w:val="both"/>
        <w:rPr>
          <w:lang w:val="fr-FR"/>
        </w:rPr>
      </w:pPr>
      <w:r w:rsidRPr="00E97225">
        <w:rPr>
          <w:lang w:val="fr-FR"/>
        </w:rPr>
        <w:t>Vilauba</w:t>
      </w:r>
    </w:p>
    <w:p w14:paraId="191ED0A8" w14:textId="77777777" w:rsidR="00EE51B9" w:rsidRPr="00E97225" w:rsidRDefault="00EE51B9" w:rsidP="00432762">
      <w:pPr>
        <w:jc w:val="both"/>
        <w:rPr>
          <w:lang w:val="fr-FR"/>
        </w:rPr>
      </w:pPr>
    </w:p>
    <w:p w14:paraId="4E377321" w14:textId="49FE5BC5" w:rsidR="00EE51B9" w:rsidRPr="00E97225" w:rsidRDefault="00000000" w:rsidP="00EE51B9">
      <w:pPr>
        <w:jc w:val="both"/>
        <w:rPr>
          <w:lang w:val="fr-FR"/>
        </w:rPr>
      </w:pPr>
      <w:hyperlink r:id="rId5933" w:anchor="Cul_Rome_p_Empire_p_Ancien" w:history="1">
        <w:r w:rsidR="00EE51B9" w:rsidRPr="00E97225">
          <w:rPr>
            <w:rStyle w:val="Hyperlink"/>
            <w:lang w:val="fr-FR"/>
          </w:rPr>
          <w:t>ERE</w:t>
        </w:r>
      </w:hyperlink>
      <w:r w:rsidR="00EE51B9" w:rsidRPr="00E97225">
        <w:rPr>
          <w:lang w:val="fr-FR"/>
        </w:rPr>
        <w:t xml:space="preserve">, </w:t>
      </w:r>
      <w:hyperlink r:id="rId5934" w:anchor="Cul_Rome_p_Empire_p_Recent" w:history="1">
        <w:r w:rsidR="00EE51B9" w:rsidRPr="00E97225">
          <w:rPr>
            <w:rStyle w:val="Hyperlink"/>
            <w:lang w:val="fr-FR"/>
          </w:rPr>
          <w:t>LRE</w:t>
        </w:r>
      </w:hyperlink>
      <w:r w:rsidR="00EE51B9" w:rsidRPr="00E97225">
        <w:rPr>
          <w:lang w:val="fr-FR"/>
        </w:rPr>
        <w:t xml:space="preserve">, </w:t>
      </w:r>
      <w:hyperlink r:id="rId5935" w:anchor="Cul_Antiquite_tardive_geo_Esp_NE" w:history="1">
        <w:r w:rsidR="00EE51B9" w:rsidRPr="00E97225">
          <w:rPr>
            <w:rStyle w:val="Hyperlink"/>
            <w:lang w:val="fr-FR"/>
          </w:rPr>
          <w:t>LA</w:t>
        </w:r>
      </w:hyperlink>
      <w:r w:rsidR="00EE51B9" w:rsidRPr="00E97225">
        <w:rPr>
          <w:lang w:val="fr-FR"/>
        </w:rPr>
        <w:t xml:space="preserve"> (Ari com.pers)</w:t>
      </w:r>
    </w:p>
    <w:p w14:paraId="4048985F" w14:textId="77777777" w:rsidR="00EE51B9" w:rsidRPr="00E97225" w:rsidRDefault="00EE51B9" w:rsidP="00432762">
      <w:pPr>
        <w:jc w:val="both"/>
        <w:rPr>
          <w:lang w:val="fr-FR"/>
        </w:rPr>
      </w:pPr>
    </w:p>
    <w:p w14:paraId="3C0A571E" w14:textId="77777777" w:rsidR="00AF139A" w:rsidRPr="0032190F" w:rsidRDefault="00AF139A" w:rsidP="00426FF9">
      <w:pPr>
        <w:pStyle w:val="Heading1"/>
      </w:pPr>
      <w:bookmarkStart w:id="2536" w:name="Sit_Rosella"/>
      <w:r w:rsidRPr="0032190F">
        <w:t>ROSELLA</w:t>
      </w:r>
    </w:p>
    <w:bookmarkEnd w:id="2536"/>
    <w:p w14:paraId="73BCF53C" w14:textId="77777777" w:rsidR="00DF5ABD" w:rsidRDefault="00DF5ABD" w:rsidP="00432762">
      <w:pPr>
        <w:jc w:val="both"/>
        <w:rPr>
          <w:lang w:val="fr-FR"/>
        </w:rPr>
      </w:pPr>
    </w:p>
    <w:p w14:paraId="3318E8BF" w14:textId="77777777" w:rsidR="00EE51B9" w:rsidRDefault="00EE51B9" w:rsidP="00432762">
      <w:pPr>
        <w:jc w:val="both"/>
        <w:rPr>
          <w:lang w:val="fr-FR"/>
        </w:rPr>
      </w:pPr>
    </w:p>
    <w:p w14:paraId="5DA5BB3B" w14:textId="77777777" w:rsidR="00EE51B9" w:rsidRDefault="00EE51B9" w:rsidP="00EE51B9">
      <w:pPr>
        <w:pStyle w:val="Heading2"/>
      </w:pPr>
      <w:bookmarkStart w:id="2537" w:name="Sit_Rosella_spat"/>
      <w:r>
        <w:t>Répartition spatiale</w:t>
      </w:r>
    </w:p>
    <w:bookmarkEnd w:id="2537"/>
    <w:p w14:paraId="3A0CAA17" w14:textId="77777777" w:rsidR="00EE51B9" w:rsidRPr="0032190F" w:rsidRDefault="00EE51B9" w:rsidP="00432762">
      <w:pPr>
        <w:jc w:val="both"/>
        <w:rPr>
          <w:lang w:val="fr-FR"/>
        </w:rPr>
      </w:pPr>
    </w:p>
    <w:p w14:paraId="12E5FE2A" w14:textId="39FF9552" w:rsidR="00EE51B9" w:rsidRDefault="00A67F59" w:rsidP="00432762">
      <w:pPr>
        <w:jc w:val="both"/>
        <w:rPr>
          <w:lang w:val="fr-FR"/>
        </w:rPr>
      </w:pPr>
      <w:r w:rsidRPr="0032190F">
        <w:rPr>
          <w:lang w:val="fr-FR"/>
        </w:rPr>
        <w:t xml:space="preserve">La Rosella (Catalogne) </w:t>
      </w:r>
      <w:r w:rsidR="00EE51B9">
        <w:rPr>
          <w:lang w:val="fr-FR"/>
        </w:rPr>
        <w:t xml:space="preserve">est divisé en deux zones: </w:t>
      </w:r>
      <w:hyperlink r:id="rId5936" w:anchor="Sit_Rosella_spat_z1" w:history="1">
        <w:r w:rsidR="00EE51B9" w:rsidRPr="00EE51B9">
          <w:rPr>
            <w:rStyle w:val="Hyperlink"/>
            <w:lang w:val="fr-FR"/>
          </w:rPr>
          <w:t>ZI</w:t>
        </w:r>
      </w:hyperlink>
      <w:r w:rsidR="00EE51B9">
        <w:rPr>
          <w:lang w:val="fr-FR"/>
        </w:rPr>
        <w:t xml:space="preserve">, </w:t>
      </w:r>
      <w:hyperlink r:id="rId5937" w:anchor="Sit_Rosella_spat_z2" w:history="1">
        <w:r w:rsidR="00EE51B9" w:rsidRPr="00EE51B9">
          <w:rPr>
            <w:rStyle w:val="Hyperlink"/>
            <w:lang w:val="fr-FR"/>
          </w:rPr>
          <w:t>ZII</w:t>
        </w:r>
      </w:hyperlink>
    </w:p>
    <w:p w14:paraId="1C544184" w14:textId="77777777" w:rsidR="00EE51B9" w:rsidRDefault="00EE51B9" w:rsidP="00432762">
      <w:pPr>
        <w:jc w:val="both"/>
        <w:rPr>
          <w:lang w:val="fr-FR"/>
        </w:rPr>
      </w:pPr>
    </w:p>
    <w:p w14:paraId="67621787" w14:textId="77777777" w:rsidR="00DF5ABD" w:rsidRPr="0032190F" w:rsidRDefault="00DF5ABD" w:rsidP="00432762">
      <w:pPr>
        <w:jc w:val="both"/>
        <w:rPr>
          <w:lang w:val="fr-FR"/>
        </w:rPr>
      </w:pPr>
    </w:p>
    <w:p w14:paraId="392D872F" w14:textId="77777777" w:rsidR="00DF5ABD" w:rsidRPr="0032190F" w:rsidRDefault="00DF5ABD" w:rsidP="00432762">
      <w:pPr>
        <w:jc w:val="both"/>
        <w:rPr>
          <w:lang w:val="fr-FR"/>
        </w:rPr>
      </w:pPr>
    </w:p>
    <w:p w14:paraId="22A7FA8E" w14:textId="77777777" w:rsidR="00AF139A" w:rsidRDefault="00AF139A" w:rsidP="00432762">
      <w:pPr>
        <w:jc w:val="both"/>
        <w:rPr>
          <w:lang w:val="fr-FR"/>
        </w:rPr>
      </w:pPr>
      <w:r w:rsidRPr="0032190F">
        <w:rPr>
          <w:lang w:val="fr-FR"/>
        </w:rPr>
        <w:t>La majorité des restes animaux vient des silots avec un pourcentage plus élevé d'OC par rapport à l'habitat</w:t>
      </w:r>
      <w:r w:rsidR="00DF5ABD" w:rsidRPr="0032190F">
        <w:rPr>
          <w:lang w:val="fr-FR"/>
        </w:rPr>
        <w:t xml:space="preserve">. La découverte de </w:t>
      </w:r>
      <w:r w:rsidR="00DF5ABD" w:rsidRPr="00EE51B9">
        <w:rPr>
          <w:i/>
          <w:lang w:val="fr-FR"/>
        </w:rPr>
        <w:t>Bos</w:t>
      </w:r>
      <w:r w:rsidR="00DF5ABD" w:rsidRPr="0032190F">
        <w:rPr>
          <w:lang w:val="fr-FR"/>
        </w:rPr>
        <w:t xml:space="preserve"> en silo renvoie aux découvertes de Serrat dels Espinyers</w:t>
      </w:r>
      <w:r w:rsidRPr="0032190F">
        <w:rPr>
          <w:lang w:val="fr-FR"/>
        </w:rPr>
        <w:t xml:space="preserve"> (BIB "Territorio, poblament a plana occidentale ...", 2017, groupe d'archéologie du Ponent)</w:t>
      </w:r>
    </w:p>
    <w:p w14:paraId="2143E351" w14:textId="77777777" w:rsidR="00EE51B9" w:rsidRDefault="00EE51B9" w:rsidP="00432762">
      <w:pPr>
        <w:jc w:val="both"/>
        <w:rPr>
          <w:lang w:val="fr-FR"/>
        </w:rPr>
      </w:pPr>
    </w:p>
    <w:p w14:paraId="44746A13" w14:textId="76B8B7FE" w:rsidR="00EE51B9" w:rsidRPr="00EE51B9" w:rsidRDefault="00000000" w:rsidP="00EE51B9">
      <w:pPr>
        <w:jc w:val="both"/>
        <w:rPr>
          <w:lang w:val="fr-FR"/>
        </w:rPr>
      </w:pPr>
      <w:hyperlink r:id="rId5938" w:anchor="Cul_Rome_p_Republique" w:history="1">
        <w:r w:rsidR="00EE51B9" w:rsidRPr="00EE51B9">
          <w:rPr>
            <w:rStyle w:val="Hyperlink"/>
            <w:lang w:val="fr-FR"/>
          </w:rPr>
          <w:t>RR</w:t>
        </w:r>
      </w:hyperlink>
      <w:r w:rsidR="00EE51B9">
        <w:rPr>
          <w:lang w:val="fr-FR"/>
        </w:rPr>
        <w:t xml:space="preserve"> (Ari com.pers)</w:t>
      </w:r>
    </w:p>
    <w:p w14:paraId="411637F7" w14:textId="77777777" w:rsidR="00EE51B9" w:rsidRPr="0032190F" w:rsidRDefault="00EE51B9" w:rsidP="00432762">
      <w:pPr>
        <w:jc w:val="both"/>
        <w:rPr>
          <w:lang w:val="fr-FR"/>
        </w:rPr>
      </w:pPr>
    </w:p>
    <w:p w14:paraId="0C6DC923" w14:textId="77777777" w:rsidR="00DF5ABD" w:rsidRPr="0032190F" w:rsidRDefault="00DF5ABD" w:rsidP="00DF5ABD">
      <w:pPr>
        <w:pStyle w:val="Heading2"/>
      </w:pPr>
      <w:r w:rsidRPr="0032190F">
        <w:br/>
      </w:r>
      <w:bookmarkStart w:id="2538" w:name="Sit_Rosella_spat_z1"/>
      <w:r w:rsidRPr="0032190F">
        <w:t>Zone 1</w:t>
      </w:r>
      <w:bookmarkEnd w:id="2538"/>
    </w:p>
    <w:p w14:paraId="6ACA055A" w14:textId="77777777" w:rsidR="00AF139A" w:rsidRDefault="00AF139A" w:rsidP="00432762">
      <w:pPr>
        <w:jc w:val="both"/>
        <w:rPr>
          <w:lang w:val="fr-FR"/>
        </w:rPr>
      </w:pPr>
    </w:p>
    <w:p w14:paraId="633C2C07" w14:textId="77777777" w:rsidR="00EE51B9" w:rsidRDefault="00EE51B9" w:rsidP="00EE51B9">
      <w:pPr>
        <w:jc w:val="both"/>
        <w:rPr>
          <w:lang w:val="fr-FR"/>
        </w:rPr>
      </w:pPr>
      <w:r w:rsidRPr="0032190F">
        <w:rPr>
          <w:lang w:val="fr-FR"/>
        </w:rPr>
        <w:t>4 maisons reconnues par la pésence d'un foyer, c'est un habitat de l'ibérique tardif. (BIB "Territorio, poblament a plana occidentale ...", 2017, groupe d'archéologie du Ponent)</w:t>
      </w:r>
    </w:p>
    <w:p w14:paraId="1671FCC2" w14:textId="77777777" w:rsidR="00EE51B9" w:rsidRPr="0032190F" w:rsidRDefault="00EE51B9" w:rsidP="00432762">
      <w:pPr>
        <w:jc w:val="both"/>
        <w:rPr>
          <w:lang w:val="fr-FR"/>
        </w:rPr>
      </w:pPr>
    </w:p>
    <w:p w14:paraId="2DFA6DC1" w14:textId="77777777" w:rsidR="00AF139A" w:rsidRPr="0032190F" w:rsidRDefault="00AF139A" w:rsidP="00DF5ABD">
      <w:pPr>
        <w:pStyle w:val="Heading3"/>
      </w:pPr>
      <w:r w:rsidRPr="0032190F">
        <w:t>Maison 1</w:t>
      </w:r>
    </w:p>
    <w:p w14:paraId="7B513F54" w14:textId="77777777" w:rsidR="00AF139A" w:rsidRPr="0032190F" w:rsidRDefault="00AF139A" w:rsidP="00432762">
      <w:pPr>
        <w:jc w:val="both"/>
        <w:rPr>
          <w:lang w:val="fr-FR"/>
        </w:rPr>
      </w:pPr>
      <w:r w:rsidRPr="0032190F">
        <w:rPr>
          <w:lang w:val="fr-FR"/>
        </w:rPr>
        <w:t xml:space="preserve">Inhumation d'un OC comme c'est habituellement le cas </w:t>
      </w:r>
      <w:r w:rsidR="00EE51B9">
        <w:rPr>
          <w:lang w:val="fr-FR"/>
        </w:rPr>
        <w:t>au</w:t>
      </w:r>
      <w:r w:rsidRPr="0032190F">
        <w:rPr>
          <w:lang w:val="fr-FR"/>
        </w:rPr>
        <w:t xml:space="preserve"> Fer 1 et Fer 2 (BIB "Territorio, poblament a plana occidentale ...", 2017, groupe d'archéologie du Ponent)</w:t>
      </w:r>
    </w:p>
    <w:p w14:paraId="76F77EE3" w14:textId="77777777" w:rsidR="00DF5ABD" w:rsidRPr="0032190F" w:rsidRDefault="00DF5ABD" w:rsidP="00432762">
      <w:pPr>
        <w:jc w:val="both"/>
        <w:rPr>
          <w:lang w:val="fr-FR"/>
        </w:rPr>
      </w:pPr>
    </w:p>
    <w:p w14:paraId="0FCBB098" w14:textId="77777777" w:rsidR="00DF5ABD" w:rsidRPr="0032190F" w:rsidRDefault="00DF5ABD" w:rsidP="00DF5ABD">
      <w:pPr>
        <w:pStyle w:val="Heading3"/>
      </w:pPr>
      <w:r w:rsidRPr="0032190F">
        <w:lastRenderedPageBreak/>
        <w:t>Maison 2</w:t>
      </w:r>
    </w:p>
    <w:p w14:paraId="144280E0" w14:textId="77777777" w:rsidR="00DF5ABD" w:rsidRPr="0032190F" w:rsidRDefault="00DF5ABD" w:rsidP="00DF5ABD">
      <w:pPr>
        <w:rPr>
          <w:lang w:val="fr-FR"/>
        </w:rPr>
      </w:pPr>
      <w:r w:rsidRPr="0032190F">
        <w:rPr>
          <w:lang w:val="fr-FR"/>
        </w:rPr>
        <w:t>Sépulture d'enfant (BIB "Territorio, poblament a plana occidentale ...", 2017, groupe d'archéologie du Ponent)</w:t>
      </w:r>
    </w:p>
    <w:p w14:paraId="5656DA0E" w14:textId="77777777" w:rsidR="00DF5ABD" w:rsidRPr="0032190F" w:rsidRDefault="00DF5ABD" w:rsidP="00DF5ABD">
      <w:pPr>
        <w:rPr>
          <w:lang w:val="fr-FR"/>
        </w:rPr>
      </w:pPr>
    </w:p>
    <w:p w14:paraId="5CF82C44" w14:textId="77777777" w:rsidR="00DF5ABD" w:rsidRPr="0032190F" w:rsidRDefault="00DF5ABD" w:rsidP="00DF5ABD">
      <w:pPr>
        <w:pStyle w:val="Heading2"/>
      </w:pPr>
      <w:bookmarkStart w:id="2539" w:name="Sit_Rosella_spat_z2"/>
      <w:r w:rsidRPr="0032190F">
        <w:t>Zone 2</w:t>
      </w:r>
    </w:p>
    <w:bookmarkEnd w:id="2539"/>
    <w:p w14:paraId="37C71D19" w14:textId="77777777" w:rsidR="00EE51B9" w:rsidRDefault="00EE51B9" w:rsidP="00DF5ABD">
      <w:pPr>
        <w:rPr>
          <w:lang w:val="fr-FR"/>
        </w:rPr>
      </w:pPr>
    </w:p>
    <w:p w14:paraId="6CB40D3D" w14:textId="6CE758B4" w:rsidR="00EE51B9" w:rsidRDefault="00EE51B9" w:rsidP="00EE51B9">
      <w:pPr>
        <w:jc w:val="both"/>
        <w:rPr>
          <w:lang w:val="fr-FR"/>
        </w:rPr>
      </w:pPr>
      <w:r>
        <w:rPr>
          <w:lang w:val="fr-FR"/>
        </w:rPr>
        <w:t>F</w:t>
      </w:r>
      <w:r w:rsidRPr="0032190F">
        <w:rPr>
          <w:lang w:val="fr-FR"/>
        </w:rPr>
        <w:t xml:space="preserve">osses, citernes et </w:t>
      </w:r>
      <w:hyperlink r:id="rId5939" w:anchor="Cul_Neo__econom_stockage_agr_silo" w:history="1">
        <w:r w:rsidR="0007541A" w:rsidRPr="0007541A">
          <w:rPr>
            <w:rStyle w:val="Hyperlink"/>
            <w:lang w:val="fr-FR"/>
          </w:rPr>
          <w:t>silos</w:t>
        </w:r>
      </w:hyperlink>
      <w:r w:rsidRPr="0032190F">
        <w:rPr>
          <w:lang w:val="fr-FR"/>
        </w:rPr>
        <w:t>. La fonction du site était probablement agricole aux 2e et 1e aec, soit durant l'ibérique tardif.</w:t>
      </w:r>
      <w:r w:rsidRPr="00EE51B9">
        <w:rPr>
          <w:lang w:val="fr-FR"/>
        </w:rPr>
        <w:t xml:space="preserve"> </w:t>
      </w:r>
      <w:r w:rsidRPr="0032190F">
        <w:rPr>
          <w:lang w:val="fr-FR"/>
        </w:rPr>
        <w:t>(BIB "Territorio, poblament a plana occidentale ...", 2017, groupe d'archéologie du Ponent)</w:t>
      </w:r>
    </w:p>
    <w:p w14:paraId="526CD019" w14:textId="0E3EEA14" w:rsidR="00DF5ABD" w:rsidRPr="0032190F" w:rsidRDefault="00000000" w:rsidP="00DF5ABD">
      <w:pPr>
        <w:rPr>
          <w:lang w:val="fr-FR"/>
        </w:rPr>
      </w:pPr>
      <w:hyperlink r:id="rId5940" w:anchor="Cul_Iberique_agr_sitges" w:history="1">
        <w:r w:rsidR="0007541A" w:rsidRPr="0007541A">
          <w:rPr>
            <w:rStyle w:val="Hyperlink"/>
            <w:i/>
            <w:lang w:val="fr-FR"/>
          </w:rPr>
          <w:t>camp de sitges</w:t>
        </w:r>
      </w:hyperlink>
      <w:r w:rsidR="0007541A">
        <w:rPr>
          <w:i/>
          <w:lang w:val="fr-FR"/>
        </w:rPr>
        <w:t xml:space="preserve"> </w:t>
      </w:r>
      <w:r w:rsidR="00DF5ABD" w:rsidRPr="0032190F">
        <w:rPr>
          <w:lang w:val="fr-FR"/>
        </w:rPr>
        <w:t>Dans certains silos, des squelettes sont découverts entiers (BIB "Territorio, poblament a plana occidentale ...", 2017, groupe d'archéologie du Ponent)</w:t>
      </w:r>
      <w:r w:rsidR="00EE51B9">
        <w:rPr>
          <w:lang w:val="fr-FR"/>
        </w:rPr>
        <w:t xml:space="preserve"> </w:t>
      </w:r>
    </w:p>
    <w:p w14:paraId="33784180" w14:textId="77777777" w:rsidR="00AF139A" w:rsidRPr="0032190F" w:rsidRDefault="00AF139A" w:rsidP="00432762">
      <w:pPr>
        <w:jc w:val="both"/>
        <w:rPr>
          <w:lang w:val="fr-FR"/>
        </w:rPr>
      </w:pPr>
    </w:p>
    <w:p w14:paraId="27758CFD" w14:textId="77777777" w:rsidR="00432762" w:rsidRPr="0032190F" w:rsidRDefault="00AF139A" w:rsidP="00DF5ABD">
      <w:pPr>
        <w:pStyle w:val="Heading3"/>
      </w:pPr>
      <w:r w:rsidRPr="0032190F">
        <w:t>SJ 9</w:t>
      </w:r>
    </w:p>
    <w:p w14:paraId="63AE964E" w14:textId="77777777" w:rsidR="00AF139A" w:rsidRPr="0032190F" w:rsidRDefault="00DF5ABD" w:rsidP="00242C0F">
      <w:pPr>
        <w:jc w:val="both"/>
        <w:rPr>
          <w:lang w:val="fr-FR"/>
        </w:rPr>
      </w:pPr>
      <w:r w:rsidRPr="0032190F">
        <w:rPr>
          <w:lang w:val="fr-FR"/>
        </w:rPr>
        <w:t>En haut du silo : cheval. En bas du silo : 2 canidés montrant des déformations osseuses (vertèbres, fémurs et épiphyses (BIB "Territorio, poblament a plana occidentale ...", 2017, groupe d'archéologie du Ponent)</w:t>
      </w:r>
    </w:p>
    <w:p w14:paraId="3BC92AB8" w14:textId="77777777" w:rsidR="00DF5ABD" w:rsidRPr="0032190F" w:rsidRDefault="00DF5ABD" w:rsidP="00242C0F">
      <w:pPr>
        <w:jc w:val="both"/>
        <w:rPr>
          <w:lang w:val="fr-FR"/>
        </w:rPr>
      </w:pPr>
    </w:p>
    <w:p w14:paraId="2F789C67" w14:textId="77777777" w:rsidR="00DF5ABD" w:rsidRPr="0032190F" w:rsidRDefault="00DF5ABD" w:rsidP="00DF5ABD">
      <w:pPr>
        <w:pStyle w:val="Heading3"/>
      </w:pPr>
      <w:r w:rsidRPr="0032190F">
        <w:t>SJ 36</w:t>
      </w:r>
    </w:p>
    <w:p w14:paraId="4114E0CD" w14:textId="77777777" w:rsidR="00DF5ABD" w:rsidRPr="0032190F" w:rsidRDefault="00DF5ABD" w:rsidP="00242C0F">
      <w:pPr>
        <w:jc w:val="both"/>
        <w:rPr>
          <w:lang w:val="fr-FR"/>
        </w:rPr>
      </w:pPr>
      <w:r w:rsidRPr="0032190F">
        <w:rPr>
          <w:lang w:val="fr-FR"/>
        </w:rPr>
        <w:t>En haut du silo : Bos adulte. En bas du silo : Bos pates et tête, c'est-à-dire des parties à faible valeur énergétique (BIB "Territorio, poblament a plana occidentale ...", 2017, groupe d'archéologie du Ponent)</w:t>
      </w:r>
    </w:p>
    <w:p w14:paraId="5900F9F4" w14:textId="77777777" w:rsidR="00DF5ABD" w:rsidRPr="0032190F" w:rsidRDefault="00DF5ABD" w:rsidP="00242C0F">
      <w:pPr>
        <w:jc w:val="both"/>
        <w:rPr>
          <w:lang w:val="fr-FR"/>
        </w:rPr>
      </w:pPr>
    </w:p>
    <w:p w14:paraId="1581EB8C" w14:textId="77777777" w:rsidR="00DF5ABD" w:rsidRPr="0032190F" w:rsidRDefault="00DF5ABD" w:rsidP="00DF5ABD">
      <w:pPr>
        <w:pStyle w:val="Heading3"/>
      </w:pPr>
      <w:r w:rsidRPr="0032190F">
        <w:t>CS 116</w:t>
      </w:r>
    </w:p>
    <w:p w14:paraId="34360E89" w14:textId="77777777" w:rsidR="00DF5ABD" w:rsidRPr="0032190F" w:rsidRDefault="00DF5ABD" w:rsidP="00242C0F">
      <w:pPr>
        <w:jc w:val="both"/>
        <w:rPr>
          <w:lang w:val="fr-FR"/>
        </w:rPr>
      </w:pPr>
      <w:r w:rsidRPr="0032190F">
        <w:rPr>
          <w:lang w:val="fr-FR"/>
        </w:rPr>
        <w:t>citerne (BIB "Territorio, poblament a plana occidentale ...", 2017, groupe d'archéologie du Ponent)</w:t>
      </w:r>
    </w:p>
    <w:p w14:paraId="18D86BD9" w14:textId="77777777" w:rsidR="00A67F59" w:rsidRPr="0032190F" w:rsidRDefault="00A67F59" w:rsidP="00242C0F">
      <w:pPr>
        <w:jc w:val="both"/>
        <w:rPr>
          <w:lang w:val="fr-FR"/>
        </w:rPr>
      </w:pPr>
    </w:p>
    <w:p w14:paraId="41AE21A6" w14:textId="77777777" w:rsidR="00A67F59" w:rsidRPr="0032190F" w:rsidRDefault="00A67F59" w:rsidP="00426FF9">
      <w:pPr>
        <w:pStyle w:val="Heading1"/>
      </w:pPr>
      <w:r w:rsidRPr="0032190F">
        <w:t>TOSSAL DE LA PLETA</w:t>
      </w:r>
    </w:p>
    <w:p w14:paraId="504DB186" w14:textId="77777777" w:rsidR="00A67F59" w:rsidRPr="0032190F" w:rsidRDefault="00A67F59" w:rsidP="00242C0F">
      <w:pPr>
        <w:jc w:val="both"/>
        <w:rPr>
          <w:lang w:val="fr-FR"/>
        </w:rPr>
      </w:pPr>
    </w:p>
    <w:p w14:paraId="4FA041D0" w14:textId="77777777" w:rsidR="00A67F59" w:rsidRPr="0032190F" w:rsidRDefault="00A67F59" w:rsidP="00242C0F">
      <w:pPr>
        <w:jc w:val="both"/>
        <w:rPr>
          <w:lang w:val="fr-FR"/>
        </w:rPr>
      </w:pPr>
      <w:r w:rsidRPr="0032190F">
        <w:rPr>
          <w:lang w:val="fr-FR"/>
        </w:rPr>
        <w:t>Le site d'El Tossal de la Pleta (Catalogne) occupe un petit plateau</w:t>
      </w:r>
    </w:p>
    <w:p w14:paraId="5209A420" w14:textId="77777777" w:rsidR="00A67F59" w:rsidRPr="0032190F" w:rsidRDefault="00A67F59"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6"/>
        <w:gridCol w:w="1509"/>
        <w:gridCol w:w="5635"/>
      </w:tblGrid>
      <w:tr w:rsidR="00A67F59" w14:paraId="3B5CAF5A" w14:textId="77777777" w:rsidTr="00C35EA7">
        <w:trPr>
          <w:jc w:val="center"/>
        </w:trPr>
        <w:tc>
          <w:tcPr>
            <w:tcW w:w="976" w:type="dxa"/>
          </w:tcPr>
          <w:p w14:paraId="56EA381D" w14:textId="77777777" w:rsidR="00A67F59" w:rsidRDefault="00A67F59" w:rsidP="00C35EA7">
            <w:pPr>
              <w:jc w:val="both"/>
            </w:pPr>
            <w:r>
              <w:t>phases</w:t>
            </w:r>
          </w:p>
        </w:tc>
        <w:tc>
          <w:tcPr>
            <w:tcW w:w="1509" w:type="dxa"/>
          </w:tcPr>
          <w:p w14:paraId="72779E3A" w14:textId="77777777" w:rsidR="00A67F59" w:rsidRDefault="00A67F59" w:rsidP="00C35EA7">
            <w:pPr>
              <w:jc w:val="both"/>
            </w:pPr>
            <w:r>
              <w:t>datation</w:t>
            </w:r>
          </w:p>
        </w:tc>
        <w:tc>
          <w:tcPr>
            <w:tcW w:w="5635" w:type="dxa"/>
          </w:tcPr>
          <w:p w14:paraId="71FE1446" w14:textId="77777777" w:rsidR="00A67F59" w:rsidRDefault="00A67F59" w:rsidP="00C35EA7">
            <w:pPr>
              <w:jc w:val="both"/>
            </w:pPr>
            <w:r>
              <w:t>description</w:t>
            </w:r>
          </w:p>
        </w:tc>
      </w:tr>
      <w:tr w:rsidR="00A67F59" w14:paraId="503B5BF0" w14:textId="77777777" w:rsidTr="00C35EA7">
        <w:trPr>
          <w:jc w:val="center"/>
        </w:trPr>
        <w:tc>
          <w:tcPr>
            <w:tcW w:w="976" w:type="dxa"/>
          </w:tcPr>
          <w:p w14:paraId="6DBFD527" w14:textId="77777777" w:rsidR="00A67F59" w:rsidRDefault="00A67F59" w:rsidP="00C35EA7">
            <w:pPr>
              <w:jc w:val="both"/>
            </w:pPr>
            <w:r>
              <w:t>2b</w:t>
            </w:r>
          </w:p>
        </w:tc>
        <w:tc>
          <w:tcPr>
            <w:tcW w:w="1509" w:type="dxa"/>
          </w:tcPr>
          <w:p w14:paraId="7361219D" w14:textId="77777777" w:rsidR="00A67F59" w:rsidRDefault="00A67F59" w:rsidP="00C35EA7">
            <w:pPr>
              <w:jc w:val="both"/>
            </w:pPr>
          </w:p>
        </w:tc>
        <w:tc>
          <w:tcPr>
            <w:tcW w:w="5635" w:type="dxa"/>
          </w:tcPr>
          <w:p w14:paraId="70538C54" w14:textId="77777777" w:rsidR="00A67F59" w:rsidRDefault="00A67F59" w:rsidP="00C35EA7">
            <w:pPr>
              <w:jc w:val="both"/>
            </w:pPr>
            <w:r>
              <w:t>amphore ibérique</w:t>
            </w:r>
          </w:p>
        </w:tc>
      </w:tr>
      <w:tr w:rsidR="00A67F59" w:rsidRPr="000A7C3E" w14:paraId="23518F06" w14:textId="77777777" w:rsidTr="00C35EA7">
        <w:trPr>
          <w:jc w:val="center"/>
        </w:trPr>
        <w:tc>
          <w:tcPr>
            <w:tcW w:w="976" w:type="dxa"/>
          </w:tcPr>
          <w:p w14:paraId="1042F5E9" w14:textId="77777777" w:rsidR="00A67F59" w:rsidRDefault="00A67F59" w:rsidP="00C35EA7">
            <w:pPr>
              <w:jc w:val="both"/>
            </w:pPr>
            <w:r>
              <w:t>2</w:t>
            </w:r>
          </w:p>
        </w:tc>
        <w:tc>
          <w:tcPr>
            <w:tcW w:w="1509" w:type="dxa"/>
          </w:tcPr>
          <w:p w14:paraId="73E09873" w14:textId="77777777" w:rsidR="00A67F59" w:rsidRDefault="00A67F59" w:rsidP="00C35EA7">
            <w:pPr>
              <w:jc w:val="both"/>
            </w:pPr>
            <w:r>
              <w:t>3e s. aec</w:t>
            </w:r>
          </w:p>
        </w:tc>
        <w:tc>
          <w:tcPr>
            <w:tcW w:w="5635" w:type="dxa"/>
          </w:tcPr>
          <w:p w14:paraId="0A456572" w14:textId="77777777" w:rsidR="00A67F59" w:rsidRPr="00C35EA7" w:rsidRDefault="00A67F59" w:rsidP="00C35EA7">
            <w:pPr>
              <w:jc w:val="both"/>
              <w:rPr>
                <w:lang w:val="fr-FR"/>
              </w:rPr>
            </w:pPr>
            <w:r w:rsidRPr="00C35EA7">
              <w:rPr>
                <w:lang w:val="fr-FR"/>
              </w:rPr>
              <w:t>dans le secteur nord : urbanisation, rues, loggia, citerne</w:t>
            </w:r>
          </w:p>
        </w:tc>
      </w:tr>
      <w:tr w:rsidR="00A67F59" w14:paraId="1990CBE6" w14:textId="77777777" w:rsidTr="00C35EA7">
        <w:trPr>
          <w:jc w:val="center"/>
        </w:trPr>
        <w:tc>
          <w:tcPr>
            <w:tcW w:w="976" w:type="dxa"/>
          </w:tcPr>
          <w:p w14:paraId="0AE88D09" w14:textId="77777777" w:rsidR="00A67F59" w:rsidRDefault="00A67F59" w:rsidP="00C35EA7">
            <w:pPr>
              <w:jc w:val="both"/>
            </w:pPr>
            <w:r>
              <w:t>1</w:t>
            </w:r>
          </w:p>
        </w:tc>
        <w:tc>
          <w:tcPr>
            <w:tcW w:w="1509" w:type="dxa"/>
          </w:tcPr>
          <w:p w14:paraId="16773A0F" w14:textId="77777777" w:rsidR="00A67F59" w:rsidRDefault="00A67F59" w:rsidP="00C35EA7">
            <w:pPr>
              <w:jc w:val="both"/>
            </w:pPr>
            <w:r>
              <w:t>5e-4e s. aec</w:t>
            </w:r>
          </w:p>
        </w:tc>
        <w:tc>
          <w:tcPr>
            <w:tcW w:w="5635" w:type="dxa"/>
          </w:tcPr>
          <w:p w14:paraId="76FB163B" w14:textId="77777777" w:rsidR="00A67F59" w:rsidRDefault="00A67F59" w:rsidP="00C35EA7">
            <w:pPr>
              <w:jc w:val="both"/>
            </w:pPr>
            <w:r>
              <w:t>coupe à lèvre épaissie</w:t>
            </w:r>
          </w:p>
        </w:tc>
      </w:tr>
      <w:tr w:rsidR="00A67F59" w14:paraId="39064002" w14:textId="77777777" w:rsidTr="00C35EA7">
        <w:trPr>
          <w:jc w:val="center"/>
        </w:trPr>
        <w:tc>
          <w:tcPr>
            <w:tcW w:w="976" w:type="dxa"/>
          </w:tcPr>
          <w:p w14:paraId="62EAF0C6" w14:textId="77777777" w:rsidR="00A67F59" w:rsidRDefault="00A67F59" w:rsidP="00C35EA7">
            <w:pPr>
              <w:jc w:val="both"/>
            </w:pPr>
            <w:r>
              <w:t>0</w:t>
            </w:r>
          </w:p>
        </w:tc>
        <w:tc>
          <w:tcPr>
            <w:tcW w:w="1509" w:type="dxa"/>
          </w:tcPr>
          <w:p w14:paraId="6A23BAF0" w14:textId="77777777" w:rsidR="00A67F59" w:rsidRDefault="00A67F59" w:rsidP="00C35EA7">
            <w:pPr>
              <w:jc w:val="both"/>
            </w:pPr>
            <w:r>
              <w:t>pré-ibérique</w:t>
            </w:r>
          </w:p>
        </w:tc>
        <w:tc>
          <w:tcPr>
            <w:tcW w:w="5635" w:type="dxa"/>
          </w:tcPr>
          <w:p w14:paraId="77C76F50" w14:textId="77777777" w:rsidR="00A67F59" w:rsidRDefault="00A67F59" w:rsidP="00C35EA7">
            <w:pPr>
              <w:jc w:val="both"/>
            </w:pPr>
            <w:r>
              <w:t>céramique à cordons digités</w:t>
            </w:r>
          </w:p>
        </w:tc>
      </w:tr>
    </w:tbl>
    <w:p w14:paraId="3FD24E97" w14:textId="77777777" w:rsidR="00A67F59" w:rsidRPr="0032190F" w:rsidRDefault="00A67F59" w:rsidP="00242C0F">
      <w:pPr>
        <w:jc w:val="both"/>
        <w:rPr>
          <w:lang w:val="fr-FR"/>
        </w:rPr>
      </w:pPr>
      <w:r w:rsidRPr="0032190F">
        <w:rPr>
          <w:lang w:val="fr-FR"/>
        </w:rPr>
        <w:t>(BIB "Territorio, poblament a plana occidentale ...", 2017, groupe d'archéologie du Ponent)</w:t>
      </w:r>
    </w:p>
    <w:p w14:paraId="021DC3BC" w14:textId="77777777" w:rsidR="00A67F59" w:rsidRPr="0032190F" w:rsidRDefault="00A67F59" w:rsidP="00242C0F">
      <w:pPr>
        <w:jc w:val="both"/>
        <w:rPr>
          <w:lang w:val="fr-FR"/>
        </w:rPr>
      </w:pPr>
    </w:p>
    <w:p w14:paraId="4AEAC4B5" w14:textId="77777777" w:rsidR="00A67F59" w:rsidRPr="007D4C7B" w:rsidRDefault="00A67F59" w:rsidP="00426FF9">
      <w:pPr>
        <w:pStyle w:val="Heading1"/>
        <w:rPr>
          <w:lang w:val="es-ES"/>
        </w:rPr>
      </w:pPr>
      <w:bookmarkStart w:id="2540" w:name="Sit_Tossal_Castell_Rapita"/>
      <w:r w:rsidRPr="007D4C7B">
        <w:rPr>
          <w:lang w:val="es-ES"/>
        </w:rPr>
        <w:t>TOSSAL DEL CASTELL DE LA RAPITA</w:t>
      </w:r>
    </w:p>
    <w:bookmarkEnd w:id="2540"/>
    <w:p w14:paraId="2B89438D" w14:textId="77777777" w:rsidR="00A67F59" w:rsidRDefault="00A67F59" w:rsidP="00242C0F">
      <w:pPr>
        <w:jc w:val="both"/>
        <w:rPr>
          <w:lang w:val="es-ES"/>
        </w:rPr>
      </w:pPr>
    </w:p>
    <w:p w14:paraId="4BF14300" w14:textId="74E36C35" w:rsidR="00A67F59" w:rsidRPr="0032190F" w:rsidRDefault="00A67F59" w:rsidP="00242C0F">
      <w:pPr>
        <w:jc w:val="both"/>
        <w:rPr>
          <w:lang w:val="fr-FR"/>
        </w:rPr>
      </w:pPr>
      <w:r w:rsidRPr="0032190F">
        <w:rPr>
          <w:lang w:val="fr-FR"/>
        </w:rPr>
        <w:t xml:space="preserve">Le site d'El Tossal del Castell de la Rapita (La Noguera, Catalogne) a livré plusieurs </w:t>
      </w:r>
      <w:hyperlink r:id="rId5941" w:anchor="Cul_Art_TAC_T_c_teteCoupee" w:history="1">
        <w:r w:rsidR="00D732A2" w:rsidRPr="00D732A2">
          <w:rPr>
            <w:rStyle w:val="Hyperlink"/>
            <w:lang w:val="fr-FR"/>
          </w:rPr>
          <w:t>têtes coupées</w:t>
        </w:r>
      </w:hyperlink>
      <w:r w:rsidR="00D732A2">
        <w:rPr>
          <w:lang w:val="fr-FR"/>
        </w:rPr>
        <w:t xml:space="preserve"> </w:t>
      </w:r>
      <w:r w:rsidRPr="0032190F">
        <w:rPr>
          <w:lang w:val="fr-FR"/>
        </w:rPr>
        <w:t>et clouées (BIB "Territorio, poblament a plana occidentale ...", 2017, groupe d'archéologie du Ponent)</w:t>
      </w:r>
    </w:p>
    <w:p w14:paraId="01A43B7C" w14:textId="77777777" w:rsidR="00AF139A" w:rsidRPr="0032190F" w:rsidRDefault="00AF139A" w:rsidP="00242C0F">
      <w:pPr>
        <w:jc w:val="both"/>
        <w:rPr>
          <w:lang w:val="fr-FR"/>
        </w:rPr>
      </w:pPr>
    </w:p>
    <w:p w14:paraId="148AA76A" w14:textId="77777777" w:rsidR="001E39F8" w:rsidRPr="0032190F" w:rsidRDefault="001E39F8" w:rsidP="00426FF9">
      <w:pPr>
        <w:pStyle w:val="Heading1"/>
      </w:pPr>
      <w:bookmarkStart w:id="2541" w:name="Sit_Barona"/>
      <w:r w:rsidRPr="0032190F">
        <w:t>BARONA</w:t>
      </w:r>
    </w:p>
    <w:bookmarkEnd w:id="2541"/>
    <w:p w14:paraId="26455D29" w14:textId="7538FE4A" w:rsidR="001E39F8" w:rsidRDefault="001E39F8" w:rsidP="00242C0F">
      <w:pPr>
        <w:jc w:val="both"/>
        <w:rPr>
          <w:lang w:val="fr-FR"/>
        </w:rPr>
      </w:pPr>
      <w:r w:rsidRPr="0032190F">
        <w:rPr>
          <w:lang w:val="fr-FR"/>
        </w:rPr>
        <w:t xml:space="preserve">Le </w:t>
      </w:r>
      <w:hyperlink r:id="rId5942" w:anchor="Cul_Castros" w:history="1">
        <w:r w:rsidR="007C2D96">
          <w:rPr>
            <w:rStyle w:val="Hyperlink"/>
            <w:lang w:val="fr-FR"/>
          </w:rPr>
          <w:t>c</w:t>
        </w:r>
        <w:r w:rsidR="007C2D96" w:rsidRPr="007C2D96">
          <w:rPr>
            <w:rStyle w:val="Hyperlink"/>
            <w:lang w:val="fr-FR"/>
          </w:rPr>
          <w:t>astro</w:t>
        </w:r>
      </w:hyperlink>
      <w:r w:rsidR="007C2D96">
        <w:rPr>
          <w:lang w:val="fr-FR"/>
        </w:rPr>
        <w:t xml:space="preserve"> </w:t>
      </w:r>
      <w:r w:rsidRPr="0032190F">
        <w:rPr>
          <w:lang w:val="fr-FR"/>
        </w:rPr>
        <w:t>de Baroña (La Coruña) montre plusieurs maisons rondes sans organisation particulière (BIB M. Almagro Gorbea in BIB 2540)</w:t>
      </w:r>
    </w:p>
    <w:p w14:paraId="4E13B018" w14:textId="77777777" w:rsidR="007C2D96" w:rsidRDefault="007C2D96" w:rsidP="00242C0F">
      <w:pPr>
        <w:jc w:val="both"/>
        <w:rPr>
          <w:lang w:val="fr-FR"/>
        </w:rPr>
      </w:pPr>
    </w:p>
    <w:p w14:paraId="645761C5" w14:textId="77777777" w:rsidR="007C2D96" w:rsidRPr="007D4C7B" w:rsidRDefault="007C2D96" w:rsidP="00426FF9">
      <w:pPr>
        <w:pStyle w:val="Heading1"/>
        <w:rPr>
          <w:lang w:val="es-ES"/>
        </w:rPr>
      </w:pPr>
      <w:bookmarkStart w:id="2542" w:name="Sit_San_Esteban"/>
      <w:r w:rsidRPr="007D4C7B">
        <w:rPr>
          <w:lang w:val="es-ES"/>
        </w:rPr>
        <w:lastRenderedPageBreak/>
        <w:t>SAN ESTEBAN</w:t>
      </w:r>
    </w:p>
    <w:bookmarkEnd w:id="2542"/>
    <w:p w14:paraId="074EAB05" w14:textId="77777777" w:rsidR="007C2D96" w:rsidRPr="00DE55E6" w:rsidRDefault="007C2D96" w:rsidP="00242C0F">
      <w:pPr>
        <w:jc w:val="both"/>
        <w:rPr>
          <w:sz w:val="20"/>
          <w:lang w:val="es-ES"/>
        </w:rPr>
      </w:pPr>
      <w:r w:rsidRPr="00DE55E6">
        <w:rPr>
          <w:sz w:val="20"/>
          <w:lang w:val="es-ES"/>
        </w:rPr>
        <w:t>San Esteban de Rio Sil</w:t>
      </w:r>
    </w:p>
    <w:p w14:paraId="70039A3B" w14:textId="77777777" w:rsidR="007C2D96" w:rsidRDefault="007C2D96" w:rsidP="00242C0F">
      <w:pPr>
        <w:jc w:val="both"/>
        <w:rPr>
          <w:lang w:val="es-ES"/>
        </w:rPr>
      </w:pPr>
    </w:p>
    <w:p w14:paraId="5540CB35" w14:textId="6680FF31" w:rsidR="007C2D96" w:rsidRPr="007C2D96" w:rsidRDefault="007C2D96" w:rsidP="00242C0F">
      <w:pPr>
        <w:jc w:val="both"/>
        <w:rPr>
          <w:lang w:val="fr-FR"/>
        </w:rPr>
      </w:pPr>
      <w:r w:rsidRPr="007C2D96">
        <w:rPr>
          <w:lang w:val="fr-FR"/>
        </w:rPr>
        <w:t xml:space="preserve">Orense. </w:t>
      </w:r>
      <w:hyperlink r:id="rId5943" w:anchor="Cul_Castros" w:history="1">
        <w:r w:rsidRPr="007C2D96">
          <w:rPr>
            <w:rStyle w:val="Hyperlink"/>
            <w:lang w:val="fr-FR"/>
          </w:rPr>
          <w:t>Castro</w:t>
        </w:r>
      </w:hyperlink>
      <w:r>
        <w:rPr>
          <w:lang w:val="fr-FR"/>
        </w:rPr>
        <w:t xml:space="preserve">. </w:t>
      </w:r>
      <w:r w:rsidRPr="007C2D96">
        <w:rPr>
          <w:lang w:val="fr-FR"/>
        </w:rPr>
        <w:t xml:space="preserve">épée </w:t>
      </w:r>
      <w:hyperlink r:id="rId5944" w:anchor="Typ_Arm_Epees_pistiliforme" w:history="1">
        <w:r w:rsidR="00760D66" w:rsidRPr="0042789F">
          <w:rPr>
            <w:rStyle w:val="Hyperlink"/>
          </w:rPr>
          <w:t>pistilliforme</w:t>
        </w:r>
      </w:hyperlink>
      <w:r w:rsidRPr="007C2D96">
        <w:rPr>
          <w:lang w:val="fr-FR"/>
        </w:rPr>
        <w:t xml:space="preserve">, pointe de </w:t>
      </w:r>
      <w:hyperlink r:id="rId5945" w:anchor="Typ_Arm_Lance" w:history="1">
        <w:r w:rsidR="00DE55E6" w:rsidRPr="00DE55E6">
          <w:rPr>
            <w:rStyle w:val="Hyperlink"/>
            <w:lang w:val="fr-FR"/>
          </w:rPr>
          <w:t>lance</w:t>
        </w:r>
      </w:hyperlink>
      <w:r w:rsidR="00DE55E6" w:rsidRPr="00DE55E6">
        <w:rPr>
          <w:lang w:val="fr-FR"/>
        </w:rPr>
        <w:t xml:space="preserve"> </w:t>
      </w:r>
      <w:r>
        <w:rPr>
          <w:lang w:val="fr-FR"/>
        </w:rPr>
        <w:t>foliacée (BIB 3010)</w:t>
      </w:r>
    </w:p>
    <w:p w14:paraId="31C0A12C" w14:textId="77777777" w:rsidR="001E39F8" w:rsidRPr="007C2D96" w:rsidRDefault="001E39F8" w:rsidP="00242C0F">
      <w:pPr>
        <w:jc w:val="both"/>
        <w:rPr>
          <w:lang w:val="fr-FR"/>
        </w:rPr>
      </w:pPr>
    </w:p>
    <w:p w14:paraId="45F3E48F" w14:textId="77777777" w:rsidR="001E39F8" w:rsidRPr="001E39F8" w:rsidRDefault="001E39F8" w:rsidP="00242C0F">
      <w:pPr>
        <w:jc w:val="both"/>
        <w:rPr>
          <w:lang w:val="es-ES"/>
        </w:rPr>
      </w:pPr>
      <w:bookmarkStart w:id="2543" w:name="Sit_Campa_Torres"/>
      <w:r w:rsidRPr="001E39F8">
        <w:rPr>
          <w:lang w:val="es-ES"/>
        </w:rPr>
        <w:t>CAMPA TORRES</w:t>
      </w:r>
    </w:p>
    <w:bookmarkEnd w:id="2543"/>
    <w:p w14:paraId="3894180B" w14:textId="7863E170" w:rsidR="001E39F8" w:rsidRPr="001E39F8" w:rsidRDefault="001E39F8" w:rsidP="00242C0F">
      <w:pPr>
        <w:jc w:val="both"/>
        <w:rPr>
          <w:lang w:val="es-ES"/>
        </w:rPr>
      </w:pPr>
      <w:r w:rsidRPr="001E39F8">
        <w:rPr>
          <w:lang w:val="es-ES"/>
        </w:rPr>
        <w:t xml:space="preserve">Campa Torres (Giron, Espagne) est un </w:t>
      </w:r>
      <w:hyperlink r:id="rId5946" w:anchor="Cul_Castros" w:history="1">
        <w:r w:rsidR="00317CCE">
          <w:rPr>
            <w:rStyle w:val="Hyperlink"/>
            <w:lang w:val="es-ES"/>
          </w:rPr>
          <w:t>c</w:t>
        </w:r>
        <w:r w:rsidR="00317CCE" w:rsidRPr="00317CCE">
          <w:rPr>
            <w:rStyle w:val="Hyperlink"/>
            <w:lang w:val="es-ES"/>
          </w:rPr>
          <w:t>astro</w:t>
        </w:r>
      </w:hyperlink>
      <w:r w:rsidR="00317CCE" w:rsidRPr="001E39F8">
        <w:rPr>
          <w:lang w:val="es-ES"/>
        </w:rPr>
        <w:t xml:space="preserve"> </w:t>
      </w:r>
      <w:r w:rsidRPr="001E39F8">
        <w:rPr>
          <w:lang w:val="es-ES"/>
        </w:rPr>
        <w:t>(BIB M. Almagro Gorbea in BIB 2540)</w:t>
      </w:r>
    </w:p>
    <w:p w14:paraId="246B2C86" w14:textId="77777777" w:rsidR="001E39F8" w:rsidRDefault="001E39F8" w:rsidP="00242C0F">
      <w:pPr>
        <w:jc w:val="both"/>
        <w:rPr>
          <w:lang w:val="es-ES"/>
        </w:rPr>
      </w:pPr>
    </w:p>
    <w:p w14:paraId="3E97D1F1" w14:textId="77777777" w:rsidR="001E39F8" w:rsidRPr="0032190F" w:rsidRDefault="001E39F8" w:rsidP="00242C0F">
      <w:pPr>
        <w:jc w:val="both"/>
        <w:rPr>
          <w:lang w:val="fr-FR"/>
        </w:rPr>
      </w:pPr>
      <w:r w:rsidRPr="0032190F">
        <w:rPr>
          <w:lang w:val="fr-FR"/>
        </w:rPr>
        <w:t>GESTIBURU</w:t>
      </w:r>
    </w:p>
    <w:p w14:paraId="615DEC68" w14:textId="77777777" w:rsidR="001E39F8" w:rsidRPr="0032190F" w:rsidRDefault="001E39F8" w:rsidP="00242C0F">
      <w:pPr>
        <w:jc w:val="both"/>
        <w:rPr>
          <w:lang w:val="fr-FR"/>
        </w:rPr>
      </w:pPr>
      <w:r w:rsidRPr="0032190F">
        <w:rPr>
          <w:lang w:val="fr-FR"/>
        </w:rPr>
        <w:t>[orthographe ?] Espagne. Oppidum de Marueleza 4e aec. Sanctuaire à 4 plates-formes qui controle 4 vallées. Ce type d'établissement est connu dans le monde celtique (</w:t>
      </w:r>
      <w:r w:rsidR="0003620F">
        <w:rPr>
          <w:lang w:val="fr-FR"/>
        </w:rPr>
        <w:t>Irlande</w:t>
      </w:r>
      <w:r w:rsidRPr="0032190F">
        <w:rPr>
          <w:lang w:val="fr-FR"/>
        </w:rPr>
        <w:t>) (BIB M. Almagro Gorbea in BIB 2540)</w:t>
      </w:r>
    </w:p>
    <w:p w14:paraId="6B433429" w14:textId="77777777" w:rsidR="001E39F8" w:rsidRPr="0032190F" w:rsidRDefault="001E39F8" w:rsidP="00242C0F">
      <w:pPr>
        <w:jc w:val="both"/>
        <w:rPr>
          <w:lang w:val="fr-FR"/>
        </w:rPr>
      </w:pPr>
    </w:p>
    <w:p w14:paraId="0C34F5B2" w14:textId="77777777" w:rsidR="001E39F8" w:rsidRPr="0032190F" w:rsidRDefault="001E39F8" w:rsidP="00426FF9">
      <w:pPr>
        <w:pStyle w:val="Heading1"/>
      </w:pPr>
      <w:bookmarkStart w:id="2544" w:name="Sit_Ulaca"/>
      <w:r w:rsidRPr="0032190F">
        <w:t>ULACA</w:t>
      </w:r>
    </w:p>
    <w:bookmarkEnd w:id="2544"/>
    <w:p w14:paraId="66C2573F" w14:textId="0F91B890" w:rsidR="001E2759" w:rsidRPr="0032190F" w:rsidRDefault="00911743" w:rsidP="00242C0F">
      <w:pPr>
        <w:jc w:val="both"/>
        <w:rPr>
          <w:lang w:val="fr-FR"/>
        </w:rPr>
      </w:pPr>
      <w:r>
        <w:rPr>
          <w:lang w:val="fr-FR"/>
        </w:rPr>
        <w:fldChar w:fldCharType="begin"/>
      </w:r>
      <w:r w:rsidR="00E30F13">
        <w:rPr>
          <w:lang w:val="fr-FR"/>
        </w:rPr>
        <w:instrText>HYPERLINK "C:\\Users\\Thomas Huet\\Desktop\\Documentation archéologique liée à la thèse\\Cultures.docx" \l "Cul_Castros"</w:instrText>
      </w:r>
      <w:r>
        <w:rPr>
          <w:lang w:val="fr-FR"/>
        </w:rPr>
      </w:r>
      <w:r>
        <w:rPr>
          <w:lang w:val="fr-FR"/>
        </w:rPr>
        <w:fldChar w:fldCharType="separate"/>
      </w:r>
      <w:r w:rsidR="00317CCE" w:rsidRPr="007C2D96">
        <w:rPr>
          <w:rStyle w:val="Hyperlink"/>
          <w:lang w:val="fr-FR"/>
        </w:rPr>
        <w:t>Castro</w:t>
      </w:r>
      <w:r>
        <w:rPr>
          <w:lang w:val="fr-FR"/>
        </w:rPr>
        <w:fldChar w:fldCharType="end"/>
      </w:r>
      <w:r w:rsidR="00317CCE">
        <w:rPr>
          <w:lang w:val="fr-FR"/>
        </w:rPr>
        <w:t xml:space="preserve"> </w:t>
      </w:r>
      <w:r w:rsidR="001E2759" w:rsidRPr="0032190F">
        <w:rPr>
          <w:lang w:val="fr-FR"/>
        </w:rPr>
        <w:t xml:space="preserve">de Ulaca (Avila, Espagne), </w:t>
      </w:r>
      <w:r w:rsidR="00D87AC2" w:rsidRPr="0032190F">
        <w:rPr>
          <w:lang w:val="fr-FR"/>
        </w:rPr>
        <w:t xml:space="preserve">oppidum, </w:t>
      </w:r>
      <w:r w:rsidR="001E2759" w:rsidRPr="0032190F">
        <w:rPr>
          <w:lang w:val="fr-FR"/>
        </w:rPr>
        <w:t>âge du Fer. Présence d'un "sauna" (BIB M. Almagro Gorbea in BIB 2540)</w:t>
      </w:r>
    </w:p>
    <w:p w14:paraId="489A04D2" w14:textId="77777777" w:rsidR="001E2759" w:rsidRPr="0032190F" w:rsidRDefault="001E2759" w:rsidP="00242C0F">
      <w:pPr>
        <w:jc w:val="both"/>
        <w:rPr>
          <w:lang w:val="fr-FR"/>
        </w:rPr>
      </w:pPr>
    </w:p>
    <w:p w14:paraId="57B7CC92" w14:textId="77777777" w:rsidR="001E2759" w:rsidRPr="0032190F" w:rsidRDefault="001E2759" w:rsidP="00426FF9">
      <w:pPr>
        <w:pStyle w:val="Heading1"/>
      </w:pPr>
      <w:bookmarkStart w:id="2545" w:name="Sit_Hoya"/>
      <w:r w:rsidRPr="0032190F">
        <w:t>HOYA</w:t>
      </w:r>
    </w:p>
    <w:bookmarkEnd w:id="2545"/>
    <w:p w14:paraId="412FE68A" w14:textId="77777777" w:rsidR="001E2759" w:rsidRPr="0032190F" w:rsidRDefault="001E2759" w:rsidP="00242C0F">
      <w:pPr>
        <w:jc w:val="both"/>
        <w:rPr>
          <w:lang w:val="fr-FR"/>
        </w:rPr>
      </w:pPr>
      <w:r w:rsidRPr="0032190F">
        <w:rPr>
          <w:lang w:val="fr-FR"/>
        </w:rPr>
        <w:t xml:space="preserve">La Hoya (Alava, Espagne), </w:t>
      </w:r>
      <w:r w:rsidR="00D87AC2" w:rsidRPr="0032190F">
        <w:rPr>
          <w:lang w:val="fr-FR"/>
        </w:rPr>
        <w:t xml:space="preserve">oppidum, </w:t>
      </w:r>
      <w:r w:rsidRPr="0032190F">
        <w:rPr>
          <w:lang w:val="fr-FR"/>
        </w:rPr>
        <w:t>âge du Fer (BIB M. Almagro Gorbea in BIB 2540)</w:t>
      </w:r>
    </w:p>
    <w:p w14:paraId="65AC0C61" w14:textId="77777777" w:rsidR="00CD19CB" w:rsidRPr="0032190F" w:rsidRDefault="00CD19CB" w:rsidP="00242C0F">
      <w:pPr>
        <w:jc w:val="both"/>
        <w:rPr>
          <w:lang w:val="fr-FR"/>
        </w:rPr>
      </w:pPr>
    </w:p>
    <w:p w14:paraId="1463D3B0" w14:textId="77777777" w:rsidR="00CD19CB" w:rsidRPr="007D4C7B" w:rsidRDefault="00CD19CB" w:rsidP="00426FF9">
      <w:pPr>
        <w:pStyle w:val="Heading1"/>
        <w:rPr>
          <w:lang w:val="es-ES"/>
        </w:rPr>
      </w:pPr>
      <w:bookmarkStart w:id="2546" w:name="Sit_Camoca"/>
      <w:r w:rsidRPr="007D4C7B">
        <w:rPr>
          <w:lang w:val="es-ES"/>
        </w:rPr>
        <w:t>CAMOCA Y EL OLIVAR</w:t>
      </w:r>
    </w:p>
    <w:bookmarkEnd w:id="2546"/>
    <w:p w14:paraId="54BCB05F" w14:textId="2373656B" w:rsidR="00CD19CB" w:rsidRDefault="00CD19CB" w:rsidP="00242C0F">
      <w:pPr>
        <w:jc w:val="both"/>
        <w:rPr>
          <w:lang w:val="es-ES"/>
        </w:rPr>
      </w:pPr>
      <w:r w:rsidRPr="00CD19CB">
        <w:rPr>
          <w:lang w:val="es-ES"/>
        </w:rPr>
        <w:t>[Lamoca ?] C</w:t>
      </w:r>
      <w:r>
        <w:rPr>
          <w:lang w:val="es-ES"/>
        </w:rPr>
        <w:t xml:space="preserve">amoca y el Olivar, Villaviciosa, Asturies, </w:t>
      </w:r>
      <w:hyperlink r:id="rId5947" w:anchor="Cul_Castros" w:history="1">
        <w:r w:rsidR="00317CCE">
          <w:rPr>
            <w:rStyle w:val="Hyperlink"/>
            <w:lang w:val="es-ES"/>
          </w:rPr>
          <w:t>c</w:t>
        </w:r>
        <w:r w:rsidR="00317CCE" w:rsidRPr="00317CCE">
          <w:rPr>
            <w:rStyle w:val="Hyperlink"/>
            <w:lang w:val="es-ES"/>
          </w:rPr>
          <w:t>astro</w:t>
        </w:r>
      </w:hyperlink>
      <w:r w:rsidR="00317CCE" w:rsidRPr="001E39F8">
        <w:rPr>
          <w:lang w:val="es-ES"/>
        </w:rPr>
        <w:t xml:space="preserve"> </w:t>
      </w:r>
      <w:r>
        <w:rPr>
          <w:lang w:val="es-ES"/>
        </w:rPr>
        <w:t>daté entre 800 et 400 aec (BIB J. Camino et al. in BIB 2540)</w:t>
      </w:r>
    </w:p>
    <w:p w14:paraId="65C71782" w14:textId="77777777" w:rsidR="00CD19CB" w:rsidRDefault="00CD19CB" w:rsidP="00242C0F">
      <w:pPr>
        <w:jc w:val="both"/>
        <w:rPr>
          <w:lang w:val="es-ES"/>
        </w:rPr>
      </w:pPr>
    </w:p>
    <w:p w14:paraId="21DDBEC1" w14:textId="77777777" w:rsidR="00CD19CB" w:rsidRPr="007D4C7B" w:rsidRDefault="00CD19CB" w:rsidP="00426FF9">
      <w:pPr>
        <w:pStyle w:val="Heading1"/>
        <w:rPr>
          <w:lang w:val="es-ES"/>
        </w:rPr>
      </w:pPr>
      <w:bookmarkStart w:id="2547" w:name="Sit_Moriyon"/>
      <w:r w:rsidRPr="007D4C7B">
        <w:rPr>
          <w:lang w:val="es-ES"/>
        </w:rPr>
        <w:t>MORIYON</w:t>
      </w:r>
    </w:p>
    <w:bookmarkEnd w:id="2547"/>
    <w:p w14:paraId="52EBB480" w14:textId="082DC84B" w:rsidR="00CD19CB" w:rsidRDefault="00CD19CB" w:rsidP="00242C0F">
      <w:pPr>
        <w:jc w:val="both"/>
        <w:rPr>
          <w:lang w:val="es-ES"/>
        </w:rPr>
      </w:pPr>
      <w:r>
        <w:rPr>
          <w:lang w:val="es-ES"/>
        </w:rPr>
        <w:t xml:space="preserve">Moriyon, Villaviciosa, Asturies, </w:t>
      </w:r>
      <w:hyperlink r:id="rId5948" w:anchor="Cul_Castros" w:history="1">
        <w:r w:rsidR="00317CCE">
          <w:rPr>
            <w:rStyle w:val="Hyperlink"/>
            <w:lang w:val="es-ES"/>
          </w:rPr>
          <w:t>c</w:t>
        </w:r>
        <w:r w:rsidR="00317CCE" w:rsidRPr="00317CCE">
          <w:rPr>
            <w:rStyle w:val="Hyperlink"/>
            <w:lang w:val="es-ES"/>
          </w:rPr>
          <w:t>astro</w:t>
        </w:r>
      </w:hyperlink>
      <w:r w:rsidR="00317CCE" w:rsidRPr="001E39F8">
        <w:rPr>
          <w:lang w:val="es-ES"/>
        </w:rPr>
        <w:t xml:space="preserve"> </w:t>
      </w:r>
      <w:r>
        <w:rPr>
          <w:lang w:val="es-ES"/>
        </w:rPr>
        <w:t>daté de 300-100 aec (BIB J. Camino et al. in BIB 2540)</w:t>
      </w:r>
    </w:p>
    <w:p w14:paraId="377869CB" w14:textId="77777777" w:rsidR="00CD19CB" w:rsidRDefault="00CD19CB" w:rsidP="00242C0F">
      <w:pPr>
        <w:jc w:val="both"/>
        <w:rPr>
          <w:lang w:val="es-ES"/>
        </w:rPr>
      </w:pPr>
    </w:p>
    <w:p w14:paraId="217F5BAD" w14:textId="77777777" w:rsidR="00CD19CB" w:rsidRPr="0032190F" w:rsidRDefault="00CD19CB" w:rsidP="00242C0F">
      <w:pPr>
        <w:jc w:val="both"/>
        <w:rPr>
          <w:lang w:val="fr-FR"/>
        </w:rPr>
      </w:pPr>
      <w:r w:rsidRPr="0032190F">
        <w:rPr>
          <w:lang w:val="fr-FR"/>
        </w:rPr>
        <w:t>COAÑA</w:t>
      </w:r>
    </w:p>
    <w:p w14:paraId="2DECC7E7" w14:textId="77777777" w:rsidR="00D87AC2" w:rsidRPr="0032190F" w:rsidRDefault="004D7ED8" w:rsidP="00242C0F">
      <w:pPr>
        <w:jc w:val="both"/>
        <w:rPr>
          <w:lang w:val="fr-FR"/>
        </w:rPr>
      </w:pPr>
      <w:r w:rsidRPr="0032190F">
        <w:rPr>
          <w:lang w:val="fr-FR"/>
        </w:rPr>
        <w:t>Site d'habitat de l'âge du Fer Asturies (BIB J. Camino et al. in BIB 2540)</w:t>
      </w:r>
    </w:p>
    <w:p w14:paraId="6FBDAA67" w14:textId="77777777" w:rsidR="00CD19CB" w:rsidRPr="0032190F" w:rsidRDefault="00CD19CB" w:rsidP="00242C0F">
      <w:pPr>
        <w:jc w:val="both"/>
        <w:rPr>
          <w:lang w:val="fr-FR"/>
        </w:rPr>
      </w:pPr>
    </w:p>
    <w:p w14:paraId="5A3F282E" w14:textId="77777777" w:rsidR="00D87AC2" w:rsidRPr="0032190F" w:rsidRDefault="00D87AC2" w:rsidP="00426FF9">
      <w:pPr>
        <w:pStyle w:val="Heading1"/>
      </w:pPr>
      <w:bookmarkStart w:id="2548" w:name="Sit_Bernorio"/>
      <w:r w:rsidRPr="0032190F">
        <w:t>BERNORIO</w:t>
      </w:r>
    </w:p>
    <w:bookmarkEnd w:id="2548"/>
    <w:p w14:paraId="43F542CE" w14:textId="601AA268" w:rsidR="00D87AC2" w:rsidRDefault="00D87AC2" w:rsidP="00242C0F">
      <w:pPr>
        <w:jc w:val="both"/>
        <w:rPr>
          <w:lang w:val="fr-FR"/>
        </w:rPr>
      </w:pPr>
      <w:r w:rsidRPr="0032190F">
        <w:rPr>
          <w:lang w:val="fr-FR"/>
        </w:rPr>
        <w:t xml:space="preserve">Monte Bernorio (Palencia), </w:t>
      </w:r>
      <w:hyperlink r:id="rId5949" w:anchor="Cul_Castros" w:history="1">
        <w:r w:rsidR="00317CCE" w:rsidRPr="00317CCE">
          <w:rPr>
            <w:rStyle w:val="Hyperlink"/>
            <w:lang w:val="fr-FR"/>
          </w:rPr>
          <w:t>castro</w:t>
        </w:r>
      </w:hyperlink>
      <w:r w:rsidRPr="0032190F">
        <w:rPr>
          <w:lang w:val="fr-FR"/>
        </w:rPr>
        <w:t xml:space="preserve">, dans le NO de l'Espagne, âge du Fer. Rempart, 3 portes aménagées, fossé, terrasses artificielles sous le </w:t>
      </w:r>
      <w:r w:rsidRPr="0032190F">
        <w:rPr>
          <w:i/>
          <w:lang w:val="fr-FR"/>
        </w:rPr>
        <w:t>castro</w:t>
      </w:r>
      <w:r w:rsidRPr="0032190F">
        <w:rPr>
          <w:lang w:val="fr-FR"/>
        </w:rPr>
        <w:t xml:space="preserve"> site: Monte Bernorio (BIB J. F. Torres-Martinez in BIB 2540)</w:t>
      </w:r>
    </w:p>
    <w:p w14:paraId="4DB15BD8" w14:textId="77777777" w:rsidR="007B5492" w:rsidRDefault="007B5492" w:rsidP="00242C0F">
      <w:pPr>
        <w:jc w:val="both"/>
        <w:rPr>
          <w:lang w:val="fr-FR"/>
        </w:rPr>
      </w:pPr>
    </w:p>
    <w:p w14:paraId="07B842B1" w14:textId="13CF2859" w:rsidR="007B5492" w:rsidRDefault="007B5492" w:rsidP="00242C0F">
      <w:pPr>
        <w:jc w:val="both"/>
        <w:rPr>
          <w:lang w:val="fr-FR"/>
        </w:rPr>
      </w:pPr>
      <w:r>
        <w:rPr>
          <w:lang w:val="fr-FR"/>
        </w:rPr>
        <w:t>CAN TORELLA</w:t>
      </w:r>
    </w:p>
    <w:p w14:paraId="2A1981DC" w14:textId="77777777" w:rsidR="007B5492" w:rsidRDefault="007B5492" w:rsidP="00242C0F">
      <w:pPr>
        <w:jc w:val="both"/>
        <w:rPr>
          <w:lang w:val="fr-FR"/>
        </w:rPr>
      </w:pPr>
    </w:p>
    <w:p w14:paraId="679431F8" w14:textId="2837D3DA" w:rsidR="007B5492" w:rsidRPr="007B5492" w:rsidRDefault="007B5492" w:rsidP="00242C0F">
      <w:pPr>
        <w:jc w:val="both"/>
        <w:rPr>
          <w:lang w:val="en-GB"/>
        </w:rPr>
      </w:pPr>
      <w:r w:rsidRPr="007B5492">
        <w:rPr>
          <w:lang w:val="en-GB"/>
        </w:rPr>
        <w:t>2</w:t>
      </w:r>
      <w:r>
        <w:rPr>
          <w:lang w:val="en-GB"/>
        </w:rPr>
        <w:t xml:space="preserve">e et 3e millénaire BC. </w:t>
      </w:r>
      <w:r w:rsidRPr="007B5492">
        <w:rPr>
          <w:lang w:val="en-GB"/>
        </w:rPr>
        <w:t>13 datations C14 (N. Alonso com. pers.)</w:t>
      </w:r>
      <w:r>
        <w:rPr>
          <w:lang w:val="en-GB"/>
        </w:rPr>
        <w:t xml:space="preserve"> v. Minferri</w:t>
      </w:r>
    </w:p>
    <w:p w14:paraId="3310A75D" w14:textId="77777777" w:rsidR="001E39F8" w:rsidRPr="007B5492" w:rsidRDefault="001E39F8" w:rsidP="00242C0F">
      <w:pPr>
        <w:jc w:val="both"/>
        <w:rPr>
          <w:lang w:val="en-GB"/>
        </w:rPr>
      </w:pPr>
    </w:p>
    <w:p w14:paraId="20F15C0D" w14:textId="77777777" w:rsidR="001B393F" w:rsidRPr="0032190F" w:rsidRDefault="001B393F" w:rsidP="00426FF9">
      <w:pPr>
        <w:pStyle w:val="Heading1"/>
      </w:pPr>
      <w:bookmarkStart w:id="2549" w:name="Sit_Minferri"/>
      <w:r w:rsidRPr="0032190F">
        <w:t>MINFERRI</w:t>
      </w:r>
    </w:p>
    <w:bookmarkEnd w:id="2549"/>
    <w:p w14:paraId="66651A37" w14:textId="77777777" w:rsidR="00642333" w:rsidRPr="0032190F" w:rsidRDefault="00642333" w:rsidP="00242C0F">
      <w:pPr>
        <w:jc w:val="both"/>
        <w:rPr>
          <w:lang w:val="fr-FR"/>
        </w:rPr>
      </w:pPr>
    </w:p>
    <w:p w14:paraId="041AC039" w14:textId="2A10AD37" w:rsidR="00642333" w:rsidRPr="0032190F" w:rsidRDefault="00A234B3" w:rsidP="00242C0F">
      <w:pPr>
        <w:jc w:val="both"/>
        <w:rPr>
          <w:lang w:val="fr-FR"/>
        </w:rPr>
      </w:pPr>
      <w:r>
        <w:rPr>
          <w:lang w:val="fr-FR"/>
        </w:rPr>
        <w:t>Minferri (Lleida, Catalogne), s</w:t>
      </w:r>
      <w:r w:rsidR="00642333" w:rsidRPr="0032190F">
        <w:rPr>
          <w:lang w:val="fr-FR"/>
        </w:rPr>
        <w:t xml:space="preserve">ur une terrasse alluviale du Femosa. Daté de vers 2100-1650 </w:t>
      </w:r>
      <w:r w:rsidR="007B5492">
        <w:rPr>
          <w:lang w:val="fr-FR"/>
        </w:rPr>
        <w:t>BC</w:t>
      </w:r>
      <w:r w:rsidR="00642333" w:rsidRPr="0032190F">
        <w:rPr>
          <w:lang w:val="fr-FR"/>
        </w:rPr>
        <w:t xml:space="preserve"> (BIB Musée d’archéologie de Leida)</w:t>
      </w:r>
      <w:r w:rsidRPr="00A234B3">
        <w:rPr>
          <w:lang w:val="fr-FR"/>
        </w:rPr>
        <w:t xml:space="preserve"> </w:t>
      </w:r>
      <w:r>
        <w:rPr>
          <w:lang w:val="fr-FR"/>
        </w:rPr>
        <w:t>(BIB 2841)</w:t>
      </w:r>
      <w:r w:rsidR="00BA4A8A">
        <w:rPr>
          <w:lang w:val="fr-FR"/>
        </w:rPr>
        <w:t xml:space="preserve"> </w:t>
      </w:r>
    </w:p>
    <w:p w14:paraId="114CF44C" w14:textId="77777777" w:rsidR="001B393F" w:rsidRDefault="001B393F" w:rsidP="00242C0F">
      <w:pPr>
        <w:jc w:val="both"/>
      </w:pPr>
      <w:r w:rsidRPr="0032190F">
        <w:rPr>
          <w:lang w:val="fr-FR"/>
        </w:rPr>
        <w:br/>
      </w:r>
      <w:r>
        <w:t xml:space="preserve">2 phases d’occupation : </w:t>
      </w:r>
    </w:p>
    <w:p w14:paraId="5044B3D1" w14:textId="77777777" w:rsidR="001B393F" w:rsidRDefault="001B393F" w:rsidP="00242C0F">
      <w:pPr>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82"/>
        <w:gridCol w:w="3164"/>
      </w:tblGrid>
      <w:tr w:rsidR="001B393F" w14:paraId="14E5AF5D" w14:textId="77777777" w:rsidTr="00C35EA7">
        <w:trPr>
          <w:jc w:val="center"/>
        </w:trPr>
        <w:tc>
          <w:tcPr>
            <w:tcW w:w="2382" w:type="dxa"/>
          </w:tcPr>
          <w:p w14:paraId="76B33935" w14:textId="12562A0C" w:rsidR="001B393F" w:rsidRDefault="007B5492" w:rsidP="00C35EA7">
            <w:pPr>
              <w:jc w:val="both"/>
            </w:pPr>
            <w:r>
              <w:t>BA</w:t>
            </w:r>
            <w:r w:rsidR="001B393F">
              <w:t xml:space="preserve"> / plein</w:t>
            </w:r>
          </w:p>
        </w:tc>
        <w:tc>
          <w:tcPr>
            <w:tcW w:w="3164" w:type="dxa"/>
          </w:tcPr>
          <w:p w14:paraId="54A68FC1" w14:textId="77777777" w:rsidR="001B393F" w:rsidRDefault="001B393F" w:rsidP="00C35EA7">
            <w:pPr>
              <w:jc w:val="both"/>
            </w:pPr>
            <w:r>
              <w:t>ca. 2050 / 1650 aec</w:t>
            </w:r>
          </w:p>
        </w:tc>
      </w:tr>
      <w:tr w:rsidR="003861D7" w:rsidRPr="007B5492" w14:paraId="721C5E69" w14:textId="77777777" w:rsidTr="00C35EA7">
        <w:trPr>
          <w:jc w:val="center"/>
        </w:trPr>
        <w:tc>
          <w:tcPr>
            <w:tcW w:w="2382" w:type="dxa"/>
          </w:tcPr>
          <w:p w14:paraId="4A854ADE" w14:textId="4EC07694" w:rsidR="003861D7" w:rsidRDefault="00E27D26" w:rsidP="00C35EA7">
            <w:pPr>
              <w:jc w:val="both"/>
            </w:pPr>
            <w:r>
              <w:t>NF</w:t>
            </w:r>
          </w:p>
        </w:tc>
        <w:tc>
          <w:tcPr>
            <w:tcW w:w="3164" w:type="dxa"/>
          </w:tcPr>
          <w:p w14:paraId="7695F672" w14:textId="77777777" w:rsidR="003861D7" w:rsidRPr="00C35EA7" w:rsidRDefault="003861D7" w:rsidP="00C35EA7">
            <w:pPr>
              <w:jc w:val="both"/>
              <w:rPr>
                <w:lang w:val="fr-FR"/>
              </w:rPr>
            </w:pPr>
            <w:r w:rsidRPr="00C35EA7">
              <w:rPr>
                <w:lang w:val="fr-FR"/>
              </w:rPr>
              <w:t>2</w:t>
            </w:r>
            <w:r w:rsidRPr="00C35EA7">
              <w:rPr>
                <w:vertAlign w:val="superscript"/>
                <w:lang w:val="fr-FR"/>
              </w:rPr>
              <w:t>e</w:t>
            </w:r>
            <w:r w:rsidRPr="00C35EA7">
              <w:rPr>
                <w:lang w:val="fr-FR"/>
              </w:rPr>
              <w:t xml:space="preserve"> moitié du 4</w:t>
            </w:r>
            <w:r w:rsidRPr="00C35EA7">
              <w:rPr>
                <w:vertAlign w:val="superscript"/>
                <w:lang w:val="fr-FR"/>
              </w:rPr>
              <w:t>e</w:t>
            </w:r>
            <w:r w:rsidRPr="00C35EA7">
              <w:rPr>
                <w:lang w:val="fr-FR"/>
              </w:rPr>
              <w:t xml:space="preserve"> millénaire aec</w:t>
            </w:r>
          </w:p>
        </w:tc>
      </w:tr>
    </w:tbl>
    <w:p w14:paraId="455ECAAB" w14:textId="77777777" w:rsidR="001B393F" w:rsidRPr="00E860A1" w:rsidRDefault="001B393F" w:rsidP="001B393F">
      <w:pPr>
        <w:jc w:val="both"/>
      </w:pPr>
      <w:r w:rsidRPr="00E860A1">
        <w:lastRenderedPageBreak/>
        <w:t>(Ari com. pers.)</w:t>
      </w:r>
    </w:p>
    <w:p w14:paraId="6091EAF2" w14:textId="77777777" w:rsidR="001B393F" w:rsidRPr="00E860A1" w:rsidRDefault="001B393F" w:rsidP="00242C0F">
      <w:pPr>
        <w:jc w:val="both"/>
      </w:pPr>
    </w:p>
    <w:p w14:paraId="58EF242C" w14:textId="27AE7355" w:rsidR="00BA4A8A" w:rsidRDefault="00BA4A8A" w:rsidP="00BA4A8A">
      <w:pPr>
        <w:jc w:val="both"/>
      </w:pPr>
      <w:r w:rsidRPr="003861D7">
        <w:t xml:space="preserve">v. </w:t>
      </w:r>
      <w:hyperlink r:id="rId5950" w:anchor="Sit_Can_Roqueta_II" w:history="1">
        <w:r w:rsidRPr="003861D7">
          <w:rPr>
            <w:rStyle w:val="Hyperlink"/>
          </w:rPr>
          <w:t>Can Roqueta</w:t>
        </w:r>
      </w:hyperlink>
    </w:p>
    <w:p w14:paraId="694B9927" w14:textId="77777777" w:rsidR="00642333" w:rsidRPr="00E860A1" w:rsidRDefault="00642333" w:rsidP="001B393F">
      <w:pPr>
        <w:jc w:val="both"/>
      </w:pPr>
    </w:p>
    <w:p w14:paraId="143F5FF6" w14:textId="5BD02BC0" w:rsidR="00BA4A8A" w:rsidRDefault="00BA4A8A" w:rsidP="001B393F">
      <w:pPr>
        <w:jc w:val="both"/>
        <w:rPr>
          <w:lang w:val="fr-FR"/>
        </w:rPr>
      </w:pPr>
      <w:r>
        <w:rPr>
          <w:lang w:val="fr-FR"/>
        </w:rPr>
        <w:t xml:space="preserve">Habitat, </w:t>
      </w:r>
      <w:hyperlink r:id="rId5951" w:anchor="Cul_Iberique_agr_sitges" w:history="1">
        <w:r w:rsidR="0007541A" w:rsidRPr="0007541A">
          <w:rPr>
            <w:rStyle w:val="Hyperlink"/>
            <w:i/>
            <w:lang w:val="fr-FR"/>
          </w:rPr>
          <w:t>camp de sitges</w:t>
        </w:r>
      </w:hyperlink>
      <w:r w:rsidR="0007541A">
        <w:rPr>
          <w:i/>
          <w:lang w:val="fr-FR"/>
        </w:rPr>
        <w:t xml:space="preserve"> </w:t>
      </w:r>
      <w:r>
        <w:rPr>
          <w:lang w:val="fr-FR"/>
        </w:rPr>
        <w:t xml:space="preserve">du </w:t>
      </w:r>
      <w:r w:rsidR="007B5492">
        <w:rPr>
          <w:lang w:val="fr-FR"/>
        </w:rPr>
        <w:t>BM</w:t>
      </w:r>
      <w:r>
        <w:rPr>
          <w:lang w:val="fr-FR"/>
        </w:rPr>
        <w:t xml:space="preserve"> (BIB Ari com. pers.). </w:t>
      </w:r>
      <w:r w:rsidRPr="0032190F">
        <w:rPr>
          <w:lang w:val="fr-FR"/>
        </w:rPr>
        <w:t>Village dispersé</w:t>
      </w:r>
      <w:r>
        <w:rPr>
          <w:lang w:val="fr-FR"/>
        </w:rPr>
        <w:t xml:space="preserve"> </w:t>
      </w:r>
      <w:r w:rsidRPr="0032190F">
        <w:rPr>
          <w:lang w:val="fr-FR"/>
        </w:rPr>
        <w:t>(Ari com. pers.).</w:t>
      </w:r>
      <w:r w:rsidR="007B5492">
        <w:rPr>
          <w:lang w:val="fr-FR"/>
        </w:rPr>
        <w:t xml:space="preserve"> 3 cabanes, stockage (</w:t>
      </w:r>
      <w:r w:rsidR="007B5492" w:rsidRPr="007B5492">
        <w:rPr>
          <w:i/>
          <w:iCs/>
          <w:lang w:val="fr-FR"/>
        </w:rPr>
        <w:t>sitges</w:t>
      </w:r>
      <w:r w:rsidR="007B5492">
        <w:rPr>
          <w:lang w:val="fr-FR"/>
        </w:rPr>
        <w:t>) = 425. 47 datations C14 (N. Alonso com. pers.)</w:t>
      </w:r>
    </w:p>
    <w:p w14:paraId="5E511E55" w14:textId="77777777" w:rsidR="00BA4A8A" w:rsidRPr="0032190F" w:rsidRDefault="00BA4A8A" w:rsidP="001B393F">
      <w:pPr>
        <w:jc w:val="both"/>
        <w:rPr>
          <w:lang w:val="fr-FR"/>
        </w:rPr>
      </w:pPr>
    </w:p>
    <w:p w14:paraId="69058508" w14:textId="77777777" w:rsidR="00642333" w:rsidRPr="0032190F" w:rsidRDefault="00642333" w:rsidP="001B393F">
      <w:pPr>
        <w:jc w:val="both"/>
        <w:rPr>
          <w:lang w:val="fr-FR"/>
        </w:rPr>
      </w:pPr>
      <w:r w:rsidRPr="0032190F">
        <w:rPr>
          <w:lang w:val="fr-FR"/>
        </w:rPr>
        <w:t xml:space="preserve">La consommation de viande montre : 40% Ovis ; 24% </w:t>
      </w:r>
      <w:r w:rsidR="00A234B3">
        <w:rPr>
          <w:lang w:val="fr-FR"/>
        </w:rPr>
        <w:t>B</w:t>
      </w:r>
      <w:r w:rsidRPr="0032190F">
        <w:rPr>
          <w:lang w:val="fr-FR"/>
        </w:rPr>
        <w:t>os ; 15% Lapis ; 9% Sus,... Le blé dur compose 68% des céréales consommées (orge vétue : 28%). La récolte familiale était stockée dans le sol non loin du foyer (silo). Les silos étaient scellés. A l’intéreur, quelques grains germés montre une durée de conservation sur 1 année  (BIB Musée d’archéologie de Leida).</w:t>
      </w:r>
    </w:p>
    <w:p w14:paraId="4E073B35" w14:textId="041820FE" w:rsidR="000A7372" w:rsidRDefault="00642333" w:rsidP="001B393F">
      <w:pPr>
        <w:jc w:val="both"/>
        <w:rPr>
          <w:lang w:val="fr-FR"/>
        </w:rPr>
      </w:pPr>
      <w:r w:rsidRPr="0032190F">
        <w:rPr>
          <w:lang w:val="fr-FR"/>
        </w:rPr>
        <w:t>Activité minérurgique (bronze) attestée par la présence d’un moule en grès consevé à moitié.(BIB Musée d’archéologie de Leida)</w:t>
      </w:r>
    </w:p>
    <w:p w14:paraId="72E01339" w14:textId="77777777" w:rsidR="007B5492" w:rsidRDefault="007B5492" w:rsidP="001B393F">
      <w:pPr>
        <w:jc w:val="both"/>
        <w:rPr>
          <w:lang w:val="fr-FR"/>
        </w:rPr>
      </w:pPr>
    </w:p>
    <w:p w14:paraId="7291680D" w14:textId="367DCF21" w:rsidR="007B5492" w:rsidRDefault="007B5492" w:rsidP="001B393F">
      <w:pPr>
        <w:jc w:val="both"/>
        <w:rPr>
          <w:lang w:val="fr-FR"/>
        </w:rPr>
      </w:pPr>
      <w:r>
        <w:rPr>
          <w:lang w:val="fr-FR"/>
        </w:rPr>
        <w:t>v. Can Torella</w:t>
      </w:r>
    </w:p>
    <w:p w14:paraId="067731B4" w14:textId="77777777" w:rsidR="001B393F" w:rsidRDefault="001B393F" w:rsidP="001B393F">
      <w:pPr>
        <w:jc w:val="both"/>
        <w:rPr>
          <w:lang w:val="fr-FR"/>
        </w:rPr>
      </w:pPr>
    </w:p>
    <w:p w14:paraId="25BA8AE1" w14:textId="77777777" w:rsidR="00BA4A8A" w:rsidRPr="00E860A1" w:rsidRDefault="00BA4A8A" w:rsidP="001B393F">
      <w:pPr>
        <w:jc w:val="both"/>
        <w:rPr>
          <w:lang w:val="fr-FR"/>
        </w:rPr>
      </w:pPr>
    </w:p>
    <w:p w14:paraId="006E8DF8" w14:textId="6EA17173" w:rsidR="00BA4A8A" w:rsidRPr="00E860A1" w:rsidRDefault="007B5492" w:rsidP="00BA4A8A">
      <w:pPr>
        <w:pStyle w:val="Heading2"/>
      </w:pPr>
      <w:r>
        <w:t>f</w:t>
      </w:r>
      <w:r w:rsidR="00BA4A8A" w:rsidRPr="00E860A1">
        <w:t>unéraire</w:t>
      </w:r>
    </w:p>
    <w:p w14:paraId="2C49075C" w14:textId="77777777" w:rsidR="00BA4A8A" w:rsidRPr="00E860A1" w:rsidRDefault="00BA4A8A" w:rsidP="00BA4A8A">
      <w:pPr>
        <w:rPr>
          <w:lang w:val="fr-FR"/>
        </w:rPr>
      </w:pPr>
      <w:r w:rsidRPr="0032190F">
        <w:rPr>
          <w:lang w:val="fr-FR"/>
        </w:rPr>
        <w:t xml:space="preserve">Les niveaux du Bronze ancien / plein ont livré la tombe d’un </w:t>
      </w:r>
      <w:r w:rsidRPr="0032190F">
        <w:rPr>
          <w:i/>
          <w:lang w:val="fr-FR"/>
        </w:rPr>
        <w:t>big man</w:t>
      </w:r>
      <w:r>
        <w:rPr>
          <w:i/>
          <w:lang w:val="fr-FR"/>
        </w:rPr>
        <w:t xml:space="preserve"> </w:t>
      </w:r>
      <w:r w:rsidRPr="0032190F">
        <w:rPr>
          <w:lang w:val="fr-FR"/>
        </w:rPr>
        <w:t>(Ari com. pers.). Réutulisation des silos comme lieu d’inhumation. (Ari com. pers.)</w:t>
      </w:r>
    </w:p>
    <w:p w14:paraId="08AC2AF8" w14:textId="77777777" w:rsidR="001B393F" w:rsidRPr="00E860A1" w:rsidRDefault="001B393F" w:rsidP="001B393F">
      <w:pPr>
        <w:jc w:val="both"/>
        <w:rPr>
          <w:lang w:val="fr-FR"/>
        </w:rPr>
      </w:pPr>
    </w:p>
    <w:p w14:paraId="4FF92334" w14:textId="77777777" w:rsidR="001B393F" w:rsidRPr="00E860A1" w:rsidRDefault="001B393F" w:rsidP="00BA4A8A">
      <w:pPr>
        <w:pStyle w:val="Heading3"/>
      </w:pPr>
      <w:r w:rsidRPr="00E860A1">
        <w:t>tombe du Big man</w:t>
      </w:r>
    </w:p>
    <w:p w14:paraId="23C85F71" w14:textId="77777777" w:rsidR="001B393F" w:rsidRPr="003861D7" w:rsidRDefault="001B393F" w:rsidP="001B393F">
      <w:pPr>
        <w:jc w:val="both"/>
        <w:rPr>
          <w:lang w:val="fr-FR"/>
        </w:rPr>
      </w:pPr>
      <w:r w:rsidRPr="0032190F">
        <w:rPr>
          <w:lang w:val="fr-FR"/>
        </w:rPr>
        <w:t xml:space="preserve">Tombe datée de 1740-1610 cal. </w:t>
      </w:r>
      <w:r w:rsidRPr="003861D7">
        <w:rPr>
          <w:lang w:val="fr-FR"/>
        </w:rPr>
        <w:t>BC (2s) (3380±30 BP, intercept: 1680) (Ari com. pers.)</w:t>
      </w:r>
    </w:p>
    <w:p w14:paraId="5902303D" w14:textId="77777777" w:rsidR="001B393F" w:rsidRPr="003861D7" w:rsidRDefault="001B393F" w:rsidP="001B393F">
      <w:pPr>
        <w:jc w:val="both"/>
        <w:rPr>
          <w:lang w:val="fr-FR"/>
        </w:rPr>
      </w:pPr>
    </w:p>
    <w:p w14:paraId="44018B39" w14:textId="77777777" w:rsidR="001B393F" w:rsidRPr="003861D7" w:rsidRDefault="001B393F" w:rsidP="001B393F">
      <w:pPr>
        <w:jc w:val="both"/>
        <w:rPr>
          <w:lang w:val="fr-FR"/>
        </w:rPr>
      </w:pPr>
    </w:p>
    <w:p w14:paraId="0A46D53D" w14:textId="77777777" w:rsidR="001B393F" w:rsidRPr="0032190F" w:rsidRDefault="00A67F59" w:rsidP="00BA4A8A">
      <w:pPr>
        <w:pStyle w:val="Heading3"/>
      </w:pPr>
      <w:r w:rsidRPr="0032190F">
        <w:t>t</w:t>
      </w:r>
      <w:r w:rsidR="001B393F" w:rsidRPr="0032190F">
        <w:t>ombe des bovidés</w:t>
      </w:r>
    </w:p>
    <w:p w14:paraId="5A6F3C3B" w14:textId="77777777" w:rsidR="001B393F" w:rsidRPr="0032190F" w:rsidRDefault="001B393F" w:rsidP="001B393F">
      <w:pPr>
        <w:jc w:val="both"/>
        <w:rPr>
          <w:lang w:val="fr-FR"/>
        </w:rPr>
      </w:pPr>
      <w:r w:rsidRPr="0032190F">
        <w:rPr>
          <w:lang w:val="fr-FR"/>
        </w:rPr>
        <w:t>Tombe double de bovidés (mâle + femelle) datée de 1740-1610 cal. BC (2s) (3380±30 BP, intercept: 1680). La determination des âges : mâle + 4ans, femmelle : 3 ans (Ari com. pers.)</w:t>
      </w:r>
    </w:p>
    <w:p w14:paraId="786690AD" w14:textId="77777777" w:rsidR="001B393F" w:rsidRPr="0032190F" w:rsidRDefault="001B393F" w:rsidP="00242C0F">
      <w:pPr>
        <w:jc w:val="both"/>
        <w:rPr>
          <w:lang w:val="fr-FR"/>
        </w:rPr>
      </w:pPr>
    </w:p>
    <w:p w14:paraId="11C9369C" w14:textId="77777777" w:rsidR="00454D3E" w:rsidRPr="0032190F" w:rsidRDefault="00454D3E" w:rsidP="00242C0F">
      <w:pPr>
        <w:jc w:val="both"/>
        <w:rPr>
          <w:lang w:val="fr-FR"/>
        </w:rPr>
      </w:pPr>
    </w:p>
    <w:p w14:paraId="6F40B897" w14:textId="77777777" w:rsidR="00454D3E" w:rsidRPr="0032190F" w:rsidRDefault="00454D3E" w:rsidP="00426FF9">
      <w:pPr>
        <w:pStyle w:val="Heading1"/>
      </w:pPr>
      <w:bookmarkStart w:id="2550" w:name="Sit_Punta_Pi"/>
      <w:r w:rsidRPr="0032190F">
        <w:t>PUNTA DEL PI</w:t>
      </w:r>
    </w:p>
    <w:bookmarkEnd w:id="2550"/>
    <w:p w14:paraId="20F6625B" w14:textId="7D2A4F7B" w:rsidR="00454D3E" w:rsidRPr="0032190F" w:rsidRDefault="00454D3E" w:rsidP="00242C0F">
      <w:pPr>
        <w:jc w:val="both"/>
        <w:rPr>
          <w:lang w:val="fr-FR"/>
        </w:rPr>
      </w:pPr>
      <w:r w:rsidRPr="0032190F">
        <w:rPr>
          <w:lang w:val="fr-FR"/>
        </w:rPr>
        <w:t xml:space="preserve">La nécropole à </w:t>
      </w:r>
      <w:hyperlink r:id="rId5952" w:anchor="Cul_Incineration" w:history="1">
        <w:r w:rsidR="002E057E" w:rsidRPr="002E057E">
          <w:rPr>
            <w:rStyle w:val="Hyperlink"/>
            <w:lang w:val="fr-FR"/>
          </w:rPr>
          <w:t>incinération</w:t>
        </w:r>
      </w:hyperlink>
      <w:r w:rsidRPr="0032190F">
        <w:rPr>
          <w:lang w:val="fr-FR"/>
        </w:rPr>
        <w:t xml:space="preserve">, daté de la </w:t>
      </w:r>
      <w:hyperlink r:id="rId5953" w:anchor="Cul_Transition_Periode" w:history="1">
        <w:r w:rsidR="005639D5" w:rsidRPr="0032190F">
          <w:rPr>
            <w:rStyle w:val="Hyperlink"/>
            <w:lang w:val="fr-FR"/>
          </w:rPr>
          <w:t>« période de transition »</w:t>
        </w:r>
      </w:hyperlink>
      <w:r w:rsidR="005639D5" w:rsidRPr="0032190F">
        <w:rPr>
          <w:lang w:val="fr-FR"/>
        </w:rPr>
        <w:t xml:space="preserve"> (Bz final – 1</w:t>
      </w:r>
      <w:r w:rsidR="005639D5" w:rsidRPr="0032190F">
        <w:rPr>
          <w:vertAlign w:val="superscript"/>
          <w:lang w:val="fr-FR"/>
        </w:rPr>
        <w:t>er</w:t>
      </w:r>
      <w:r w:rsidR="005639D5" w:rsidRPr="0032190F">
        <w:rPr>
          <w:lang w:val="fr-FR"/>
        </w:rPr>
        <w:t xml:space="preserve"> âge du Fer)</w:t>
      </w:r>
      <w:r w:rsidRPr="0032190F">
        <w:rPr>
          <w:lang w:val="fr-FR"/>
        </w:rPr>
        <w:t>, de Punta del Pi au port de la Selva (côte du nord de la Catalogne). Traits « </w:t>
      </w:r>
      <w:hyperlink r:id="rId5954" w:anchor="Cul_Mailhac" w:history="1">
        <w:r w:rsidRPr="0032190F">
          <w:rPr>
            <w:rStyle w:val="Hyperlink"/>
            <w:lang w:val="fr-FR"/>
          </w:rPr>
          <w:t>mailhaciens</w:t>
        </w:r>
      </w:hyperlink>
      <w:r w:rsidRPr="0032190F">
        <w:rPr>
          <w:lang w:val="fr-FR"/>
        </w:rPr>
        <w:t xml:space="preserve"> » très marqués dans cette nécropole (BIB 1841 p. 106) </w:t>
      </w:r>
      <w:r w:rsidR="00193E19" w:rsidRPr="0032190F">
        <w:rPr>
          <w:lang w:val="fr-FR"/>
        </w:rPr>
        <w:t xml:space="preserve"> </w:t>
      </w:r>
    </w:p>
    <w:p w14:paraId="27280D4F" w14:textId="77777777" w:rsidR="00454D3E" w:rsidRPr="0032190F" w:rsidRDefault="00454D3E" w:rsidP="00242C0F">
      <w:pPr>
        <w:jc w:val="both"/>
        <w:rPr>
          <w:lang w:val="fr-FR"/>
        </w:rPr>
      </w:pPr>
    </w:p>
    <w:p w14:paraId="469357C8" w14:textId="77777777" w:rsidR="00454D3E" w:rsidRPr="0032190F" w:rsidRDefault="00454D3E" w:rsidP="00426FF9">
      <w:pPr>
        <w:pStyle w:val="Heading1"/>
      </w:pPr>
      <w:bookmarkStart w:id="2551" w:name="Sit_Puig_Alt"/>
      <w:r w:rsidRPr="0032190F">
        <w:t>PUIG ALT</w:t>
      </w:r>
    </w:p>
    <w:bookmarkEnd w:id="2551"/>
    <w:p w14:paraId="1D9B6375" w14:textId="0EC15500" w:rsidR="00454D3E" w:rsidRDefault="00454D3E" w:rsidP="00242C0F">
      <w:pPr>
        <w:jc w:val="both"/>
        <w:rPr>
          <w:lang w:val="fr-FR"/>
        </w:rPr>
      </w:pPr>
      <w:r w:rsidRPr="0032190F">
        <w:rPr>
          <w:lang w:val="fr-FR"/>
        </w:rPr>
        <w:t xml:space="preserve">La nécropole à </w:t>
      </w:r>
      <w:hyperlink r:id="rId5955" w:anchor="Cul_Incineration" w:history="1">
        <w:r w:rsidR="002E057E" w:rsidRPr="002E057E">
          <w:rPr>
            <w:rStyle w:val="Hyperlink"/>
            <w:lang w:val="fr-FR"/>
          </w:rPr>
          <w:t>incinération</w:t>
        </w:r>
      </w:hyperlink>
      <w:r w:rsidRPr="0032190F">
        <w:rPr>
          <w:lang w:val="fr-FR"/>
        </w:rPr>
        <w:t xml:space="preserve">, </w:t>
      </w:r>
      <w:r w:rsidR="00C31D13" w:rsidRPr="0032190F">
        <w:rPr>
          <w:lang w:val="fr-FR"/>
        </w:rPr>
        <w:t xml:space="preserve">daté de la </w:t>
      </w:r>
      <w:hyperlink r:id="rId5956" w:anchor="Cul_Transition_Periode" w:history="1">
        <w:r w:rsidR="00C31D13" w:rsidRPr="0032190F">
          <w:rPr>
            <w:rStyle w:val="Hyperlink"/>
            <w:lang w:val="fr-FR"/>
          </w:rPr>
          <w:t>« période de transition »</w:t>
        </w:r>
      </w:hyperlink>
      <w:r w:rsidR="00C31D13" w:rsidRPr="0032190F">
        <w:rPr>
          <w:lang w:val="fr-FR"/>
        </w:rPr>
        <w:t xml:space="preserve"> (Bz final – 1</w:t>
      </w:r>
      <w:r w:rsidR="00C31D13" w:rsidRPr="0032190F">
        <w:rPr>
          <w:vertAlign w:val="superscript"/>
          <w:lang w:val="fr-FR"/>
        </w:rPr>
        <w:t>er</w:t>
      </w:r>
      <w:r w:rsidR="00C31D13" w:rsidRPr="0032190F">
        <w:rPr>
          <w:lang w:val="fr-FR"/>
        </w:rPr>
        <w:t xml:space="preserve"> âge du Fer)</w:t>
      </w:r>
      <w:r w:rsidRPr="0032190F">
        <w:rPr>
          <w:lang w:val="fr-FR"/>
        </w:rPr>
        <w:t xml:space="preserve">, de Puig Alt à </w:t>
      </w:r>
      <w:hyperlink r:id="rId5957" w:anchor="Sit_Rhode" w:history="1">
        <w:r w:rsidRPr="00851BBE">
          <w:rPr>
            <w:rStyle w:val="Hyperlink"/>
            <w:lang w:val="fr-FR"/>
          </w:rPr>
          <w:t>Roses</w:t>
        </w:r>
      </w:hyperlink>
      <w:r w:rsidRPr="0032190F">
        <w:rPr>
          <w:lang w:val="fr-FR"/>
        </w:rPr>
        <w:t xml:space="preserve"> (côte du nord de la Catalogne). Traits « </w:t>
      </w:r>
      <w:hyperlink r:id="rId5958" w:anchor="Cul_Mailhac" w:history="1">
        <w:r w:rsidRPr="0032190F">
          <w:rPr>
            <w:rStyle w:val="Hyperlink"/>
            <w:lang w:val="fr-FR"/>
          </w:rPr>
          <w:t>mailhaciens</w:t>
        </w:r>
      </w:hyperlink>
      <w:r w:rsidRPr="0032190F">
        <w:rPr>
          <w:lang w:val="fr-FR"/>
        </w:rPr>
        <w:t xml:space="preserve"> » et tombes tumulaires (BIB 1841 p. 107)</w:t>
      </w:r>
    </w:p>
    <w:p w14:paraId="6D434423" w14:textId="77777777" w:rsidR="004B6F3B" w:rsidRPr="0032190F" w:rsidRDefault="004B6F3B" w:rsidP="00242C0F">
      <w:pPr>
        <w:jc w:val="both"/>
        <w:rPr>
          <w:lang w:val="fr-FR"/>
        </w:rPr>
      </w:pPr>
    </w:p>
    <w:p w14:paraId="4899DB3D" w14:textId="77777777" w:rsidR="004B6F3B" w:rsidRPr="0032190F" w:rsidRDefault="004B6F3B" w:rsidP="00426FF9">
      <w:pPr>
        <w:pStyle w:val="Heading1"/>
      </w:pPr>
      <w:bookmarkStart w:id="2552" w:name="Sit_Call_Rull"/>
      <w:r w:rsidRPr="0032190F">
        <w:t>CALL RULL</w:t>
      </w:r>
    </w:p>
    <w:bookmarkEnd w:id="2552"/>
    <w:p w14:paraId="517C9BFC" w14:textId="77777777" w:rsidR="004B6F3B" w:rsidRPr="0032190F" w:rsidRDefault="004B6F3B" w:rsidP="00242C0F">
      <w:pPr>
        <w:jc w:val="both"/>
        <w:rPr>
          <w:lang w:val="fr-FR"/>
        </w:rPr>
      </w:pPr>
    </w:p>
    <w:p w14:paraId="3478F0CF" w14:textId="77777777" w:rsidR="004B6F3B" w:rsidRPr="0032190F" w:rsidRDefault="004B6F3B" w:rsidP="00242C0F">
      <w:pPr>
        <w:jc w:val="both"/>
        <w:rPr>
          <w:lang w:val="fr-FR"/>
        </w:rPr>
      </w:pPr>
      <w:r w:rsidRPr="0032190F">
        <w:rPr>
          <w:lang w:val="fr-FR"/>
        </w:rPr>
        <w:t>Call Rull (Espagne) est un site côtier daté du Fer 1 qui a pu jouer un rôle de relais maritime depuis le Languedoc (vers l’Espagne) ou depuis l’Espagne (vers le Languedoc) (BIB 1995 fig. 65)</w:t>
      </w:r>
    </w:p>
    <w:p w14:paraId="1EBAFC02" w14:textId="77777777" w:rsidR="004B6F3B" w:rsidRPr="0032190F" w:rsidRDefault="004B6F3B" w:rsidP="00242C0F">
      <w:pPr>
        <w:jc w:val="both"/>
        <w:rPr>
          <w:lang w:val="fr-FR"/>
        </w:rPr>
      </w:pPr>
    </w:p>
    <w:p w14:paraId="0662A528" w14:textId="6F1C68E9" w:rsidR="004B6F3B" w:rsidRDefault="004B6F3B" w:rsidP="00242C0F">
      <w:pPr>
        <w:jc w:val="both"/>
        <w:rPr>
          <w:lang w:val="es-ES"/>
        </w:rPr>
      </w:pPr>
      <w:r w:rsidRPr="00566234">
        <w:rPr>
          <w:lang w:val="es-ES"/>
        </w:rPr>
        <w:t xml:space="preserve">v. Ampurias, </w:t>
      </w:r>
      <w:hyperlink r:id="rId5959" w:anchor="Sit_Maguelone" w:history="1">
        <w:r w:rsidR="007D47FC" w:rsidRPr="00566234">
          <w:rPr>
            <w:rStyle w:val="Hyperlink"/>
            <w:lang w:val="es-ES"/>
          </w:rPr>
          <w:t>Maguelone</w:t>
        </w:r>
      </w:hyperlink>
      <w:r w:rsidRPr="00566234">
        <w:rPr>
          <w:lang w:val="es-ES"/>
        </w:rPr>
        <w:t>, etc.</w:t>
      </w:r>
    </w:p>
    <w:p w14:paraId="1166AD80" w14:textId="77777777" w:rsidR="00EE51B9" w:rsidRDefault="00EE51B9" w:rsidP="00242C0F">
      <w:pPr>
        <w:jc w:val="both"/>
        <w:rPr>
          <w:lang w:val="es-ES"/>
        </w:rPr>
      </w:pPr>
    </w:p>
    <w:p w14:paraId="2B1AC34B" w14:textId="77777777" w:rsidR="00EE51B9" w:rsidRPr="007D4C7B" w:rsidRDefault="00EE51B9" w:rsidP="00426FF9">
      <w:pPr>
        <w:pStyle w:val="Heading1"/>
        <w:rPr>
          <w:lang w:val="es-ES"/>
        </w:rPr>
      </w:pPr>
      <w:bookmarkStart w:id="2553" w:name="Sit_En_Gual"/>
      <w:r w:rsidRPr="007D4C7B">
        <w:rPr>
          <w:lang w:val="es-ES"/>
        </w:rPr>
        <w:lastRenderedPageBreak/>
        <w:t>EN GUAL</w:t>
      </w:r>
    </w:p>
    <w:bookmarkEnd w:id="2553"/>
    <w:p w14:paraId="3CC2EC23" w14:textId="77777777" w:rsidR="00EE51B9" w:rsidRPr="00566234" w:rsidRDefault="00EE51B9" w:rsidP="00242C0F">
      <w:pPr>
        <w:jc w:val="both"/>
        <w:rPr>
          <w:lang w:val="es-ES"/>
        </w:rPr>
      </w:pPr>
      <w:r>
        <w:rPr>
          <w:lang w:val="es-ES"/>
        </w:rPr>
        <w:t>Mas d'en Gual, Mas d en Gual</w:t>
      </w:r>
    </w:p>
    <w:p w14:paraId="1CE9D707" w14:textId="77777777" w:rsidR="00EE51B9" w:rsidRPr="00CF6C26" w:rsidRDefault="00EE51B9" w:rsidP="00EE51B9">
      <w:pPr>
        <w:jc w:val="both"/>
        <w:rPr>
          <w:lang w:val="es-ES"/>
        </w:rPr>
      </w:pPr>
    </w:p>
    <w:p w14:paraId="51EAF8FD" w14:textId="55151817" w:rsidR="00EE51B9" w:rsidRPr="00CF6C26" w:rsidRDefault="00000000" w:rsidP="00EE51B9">
      <w:pPr>
        <w:jc w:val="both"/>
      </w:pPr>
      <w:hyperlink r:id="rId5960" w:anchor="Cul_MIA2" w:history="1">
        <w:r w:rsidR="00EE51B9" w:rsidRPr="00CF6C26">
          <w:rPr>
            <w:rStyle w:val="Hyperlink"/>
          </w:rPr>
          <w:t>MIA2</w:t>
        </w:r>
      </w:hyperlink>
      <w:r w:rsidR="00EE51B9" w:rsidRPr="00CF6C26">
        <w:t xml:space="preserve"> (Ari com.pers)</w:t>
      </w:r>
    </w:p>
    <w:p w14:paraId="3E5EECC2" w14:textId="77777777" w:rsidR="00EE51B9" w:rsidRPr="00CF6C26" w:rsidRDefault="00EE51B9" w:rsidP="00EE51B9">
      <w:pPr>
        <w:jc w:val="both"/>
      </w:pPr>
    </w:p>
    <w:p w14:paraId="5AADA910" w14:textId="77777777" w:rsidR="00EE51B9" w:rsidRPr="007D4C7B" w:rsidRDefault="00EE51B9" w:rsidP="00426FF9">
      <w:pPr>
        <w:pStyle w:val="Heading1"/>
        <w:rPr>
          <w:lang w:val="en-US"/>
        </w:rPr>
      </w:pPr>
      <w:bookmarkStart w:id="2554" w:name="Sit_Can_Rodon"/>
      <w:r w:rsidRPr="007D4C7B">
        <w:rPr>
          <w:lang w:val="en-US"/>
        </w:rPr>
        <w:t>CAN RODON</w:t>
      </w:r>
    </w:p>
    <w:bookmarkEnd w:id="2554"/>
    <w:p w14:paraId="533BBBCE" w14:textId="77777777" w:rsidR="00454D3E" w:rsidRPr="00CF6C26" w:rsidRDefault="00454D3E" w:rsidP="00242C0F">
      <w:pPr>
        <w:jc w:val="both"/>
      </w:pPr>
    </w:p>
    <w:p w14:paraId="35A0A461" w14:textId="1AF23305" w:rsidR="00EE51B9" w:rsidRDefault="00000000" w:rsidP="00EE51B9">
      <w:pPr>
        <w:jc w:val="both"/>
        <w:rPr>
          <w:lang w:val="es-ES"/>
        </w:rPr>
      </w:pPr>
      <w:hyperlink r:id="rId5961" w:anchor="Cul_MIA2" w:history="1">
        <w:r w:rsidR="00EE51B9" w:rsidRPr="00EE51B9">
          <w:rPr>
            <w:rStyle w:val="Hyperlink"/>
            <w:lang w:val="es-ES"/>
          </w:rPr>
          <w:t>MIA2</w:t>
        </w:r>
      </w:hyperlink>
      <w:r w:rsidR="00EE51B9">
        <w:rPr>
          <w:lang w:val="es-ES"/>
        </w:rPr>
        <w:t xml:space="preserve">, </w:t>
      </w:r>
      <w:hyperlink r:id="rId5962" w:anchor="Cul_Rome_p_Republique" w:history="1">
        <w:r w:rsidR="00EE51B9" w:rsidRPr="00CF6C26">
          <w:rPr>
            <w:rStyle w:val="Hyperlink"/>
            <w:lang w:val="es-ES"/>
          </w:rPr>
          <w:t>RR</w:t>
        </w:r>
      </w:hyperlink>
      <w:r w:rsidR="00EE51B9">
        <w:rPr>
          <w:lang w:val="es-ES"/>
        </w:rPr>
        <w:t xml:space="preserve"> (Ari com.pers)</w:t>
      </w:r>
    </w:p>
    <w:p w14:paraId="6ECEEF35" w14:textId="77777777" w:rsidR="00EE51B9" w:rsidRDefault="00EE51B9" w:rsidP="00EE51B9">
      <w:pPr>
        <w:jc w:val="both"/>
        <w:rPr>
          <w:lang w:val="es-ES"/>
        </w:rPr>
      </w:pPr>
    </w:p>
    <w:p w14:paraId="13BBB985" w14:textId="77777777" w:rsidR="00EE51B9" w:rsidRPr="007D4C7B" w:rsidRDefault="00EE51B9" w:rsidP="00426FF9">
      <w:pPr>
        <w:pStyle w:val="Heading1"/>
        <w:rPr>
          <w:lang w:val="en-US"/>
        </w:rPr>
      </w:pPr>
      <w:bookmarkStart w:id="2555" w:name="Sit_Can_Bartomeu"/>
      <w:r w:rsidRPr="007D4C7B">
        <w:rPr>
          <w:lang w:val="en-US"/>
        </w:rPr>
        <w:t>CAN BARTOMEU</w:t>
      </w:r>
    </w:p>
    <w:bookmarkEnd w:id="2555"/>
    <w:p w14:paraId="23C8E122" w14:textId="77777777" w:rsidR="00EE51B9" w:rsidRPr="00EE51B9" w:rsidRDefault="00EE51B9" w:rsidP="00EE51B9">
      <w:pPr>
        <w:jc w:val="both"/>
      </w:pPr>
    </w:p>
    <w:p w14:paraId="6C71A992" w14:textId="3D182FAA" w:rsidR="00EE51B9" w:rsidRPr="00CF6C26" w:rsidRDefault="00EE51B9" w:rsidP="00EE51B9">
      <w:pPr>
        <w:jc w:val="both"/>
      </w:pPr>
      <w:r w:rsidRPr="00EE51B9">
        <w:t xml:space="preserve">Can Bartomeu </w:t>
      </w:r>
      <w:hyperlink r:id="rId5963" w:anchor="Cul_MIA2" w:history="1">
        <w:r w:rsidRPr="00EE51B9">
          <w:rPr>
            <w:rStyle w:val="Hyperlink"/>
          </w:rPr>
          <w:t>MIA2</w:t>
        </w:r>
      </w:hyperlink>
      <w:r w:rsidRPr="00EE51B9">
        <w:t xml:space="preserve">, </w:t>
      </w:r>
      <w:hyperlink r:id="rId5964" w:anchor="Cul_Rome_p_Republique" w:history="1">
        <w:r w:rsidRPr="00CF6C26">
          <w:rPr>
            <w:rStyle w:val="Hyperlink"/>
          </w:rPr>
          <w:t>RR</w:t>
        </w:r>
      </w:hyperlink>
      <w:r>
        <w:t xml:space="preserve"> (Ari com.pers)</w:t>
      </w:r>
    </w:p>
    <w:p w14:paraId="5F83262C" w14:textId="77777777" w:rsidR="00EE51B9" w:rsidRPr="00EE51B9" w:rsidRDefault="00EE51B9" w:rsidP="00EE51B9">
      <w:pPr>
        <w:jc w:val="both"/>
      </w:pPr>
    </w:p>
    <w:p w14:paraId="455C419F" w14:textId="77777777" w:rsidR="00EE51B9" w:rsidRPr="00EE51B9" w:rsidRDefault="00EE51B9" w:rsidP="00EE51B9">
      <w:pPr>
        <w:jc w:val="both"/>
      </w:pPr>
    </w:p>
    <w:p w14:paraId="7F4E5038" w14:textId="77777777" w:rsidR="00EE51B9" w:rsidRPr="00EE51B9" w:rsidRDefault="00EE51B9" w:rsidP="00242C0F">
      <w:pPr>
        <w:jc w:val="both"/>
      </w:pPr>
    </w:p>
    <w:p w14:paraId="7A685DEA" w14:textId="77777777" w:rsidR="00454D3E" w:rsidRPr="00A0014D" w:rsidRDefault="00454D3E" w:rsidP="00426FF9">
      <w:pPr>
        <w:pStyle w:val="Heading1"/>
        <w:rPr>
          <w:lang w:val="en-GB"/>
        </w:rPr>
      </w:pPr>
      <w:bookmarkStart w:id="2556" w:name="Sit_Coll_Moro"/>
      <w:r w:rsidRPr="00A0014D">
        <w:rPr>
          <w:lang w:val="en-GB"/>
        </w:rPr>
        <w:t>COLL DEL MORO</w:t>
      </w:r>
    </w:p>
    <w:bookmarkEnd w:id="2556"/>
    <w:p w14:paraId="10E7D7AA" w14:textId="77777777" w:rsidR="00454D3E" w:rsidRPr="00A0014D" w:rsidRDefault="00454D3E" w:rsidP="00242C0F">
      <w:pPr>
        <w:jc w:val="both"/>
        <w:rPr>
          <w:lang w:val="en-GB"/>
        </w:rPr>
      </w:pPr>
    </w:p>
    <w:p w14:paraId="29495FC3" w14:textId="23C2BEDC" w:rsidR="00454D3E" w:rsidRDefault="00454D3E" w:rsidP="00242C0F">
      <w:pPr>
        <w:jc w:val="both"/>
        <w:rPr>
          <w:lang w:val="fr-FR"/>
        </w:rPr>
      </w:pPr>
      <w:r w:rsidRPr="0032190F">
        <w:rPr>
          <w:lang w:val="fr-FR"/>
        </w:rPr>
        <w:t xml:space="preserve">La nécropole à </w:t>
      </w:r>
      <w:hyperlink r:id="rId5965" w:anchor="Cul_Incineration" w:history="1">
        <w:r w:rsidR="002E057E" w:rsidRPr="002E057E">
          <w:rPr>
            <w:rStyle w:val="Hyperlink"/>
            <w:lang w:val="fr-FR"/>
          </w:rPr>
          <w:t>incinération</w:t>
        </w:r>
      </w:hyperlink>
      <w:r w:rsidR="00EE51B9" w:rsidRPr="00EE51B9">
        <w:rPr>
          <w:lang w:val="fr-FR"/>
        </w:rPr>
        <w:t xml:space="preserve"> </w:t>
      </w:r>
      <w:r w:rsidR="00EE51B9" w:rsidRPr="0032190F">
        <w:rPr>
          <w:lang w:val="fr-FR"/>
        </w:rPr>
        <w:t>de Coll del Moro (sud de l’</w:t>
      </w:r>
      <w:r w:rsidR="00EE51B9" w:rsidRPr="0032190F">
        <w:rPr>
          <w:lang w:val="fr-FR" w:eastAsia="en-GB"/>
        </w:rPr>
        <w:t>Èbre</w:t>
      </w:r>
      <w:r w:rsidR="00EE51B9" w:rsidRPr="0032190F">
        <w:rPr>
          <w:lang w:val="fr-FR"/>
        </w:rPr>
        <w:t>, Tarragone, Catalogne)</w:t>
      </w:r>
      <w:r w:rsidR="00292ACD">
        <w:rPr>
          <w:lang w:val="fr-FR"/>
        </w:rPr>
        <w:t xml:space="preserve"> dans la </w:t>
      </w:r>
      <w:r w:rsidR="00292ACD" w:rsidRPr="006702EA">
        <w:rPr>
          <w:i/>
          <w:lang w:val="fr-FR"/>
        </w:rPr>
        <w:t>foia</w:t>
      </w:r>
      <w:r w:rsidR="00292ACD">
        <w:rPr>
          <w:lang w:val="fr-FR"/>
        </w:rPr>
        <w:t xml:space="preserve"> de Mora</w:t>
      </w:r>
      <w:r w:rsidRPr="0032190F">
        <w:rPr>
          <w:lang w:val="fr-FR"/>
        </w:rPr>
        <w:t>, daté</w:t>
      </w:r>
      <w:r w:rsidR="00EE51B9">
        <w:rPr>
          <w:lang w:val="fr-FR"/>
        </w:rPr>
        <w:t>e</w:t>
      </w:r>
      <w:r w:rsidRPr="0032190F">
        <w:rPr>
          <w:lang w:val="fr-FR"/>
        </w:rPr>
        <w:t xml:space="preserve"> de la transition </w:t>
      </w:r>
      <w:r w:rsidR="00EE51B9">
        <w:rPr>
          <w:lang w:val="fr-FR"/>
        </w:rPr>
        <w:t>BF</w:t>
      </w:r>
      <w:r w:rsidRPr="0032190F">
        <w:rPr>
          <w:lang w:val="fr-FR"/>
        </w:rPr>
        <w:t xml:space="preserve"> – </w:t>
      </w:r>
      <w:r w:rsidR="00EE51B9">
        <w:rPr>
          <w:lang w:val="fr-FR"/>
        </w:rPr>
        <w:t>Fer 1</w:t>
      </w:r>
      <w:r w:rsidRPr="0032190F">
        <w:rPr>
          <w:lang w:val="fr-FR"/>
        </w:rPr>
        <w:t xml:space="preserve">. Les structures tumulaires sont dominantes durant le </w:t>
      </w:r>
      <w:r w:rsidR="00EE51B9">
        <w:rPr>
          <w:lang w:val="fr-FR"/>
        </w:rPr>
        <w:t>BF</w:t>
      </w:r>
      <w:r w:rsidRPr="0032190F">
        <w:rPr>
          <w:lang w:val="fr-FR"/>
        </w:rPr>
        <w:t xml:space="preserve"> et disparaisse</w:t>
      </w:r>
      <w:r w:rsidR="00961234" w:rsidRPr="0032190F">
        <w:rPr>
          <w:lang w:val="fr-FR"/>
        </w:rPr>
        <w:t>n</w:t>
      </w:r>
      <w:r w:rsidRPr="0032190F">
        <w:rPr>
          <w:lang w:val="fr-FR"/>
        </w:rPr>
        <w:t xml:space="preserve">t </w:t>
      </w:r>
      <w:r w:rsidR="00EE51B9">
        <w:rPr>
          <w:lang w:val="fr-FR"/>
        </w:rPr>
        <w:t>au</w:t>
      </w:r>
      <w:r w:rsidRPr="0032190F">
        <w:rPr>
          <w:lang w:val="fr-FR"/>
        </w:rPr>
        <w:t xml:space="preserve"> Fer, tandis que les structures funéraires à tombes simples, semblables à celles de la zone côtière prédomineront </w:t>
      </w:r>
      <w:r w:rsidR="00EE51B9">
        <w:rPr>
          <w:lang w:val="fr-FR"/>
        </w:rPr>
        <w:t>au</w:t>
      </w:r>
      <w:r w:rsidRPr="0032190F">
        <w:rPr>
          <w:lang w:val="fr-FR"/>
        </w:rPr>
        <w:t xml:space="preserve"> Fer. Contrairement aux nécropoles du nord de l’</w:t>
      </w:r>
      <w:r w:rsidR="009A7AD1" w:rsidRPr="0032190F">
        <w:rPr>
          <w:lang w:val="fr-FR" w:eastAsia="en-GB"/>
        </w:rPr>
        <w:t>Èbre</w:t>
      </w:r>
      <w:r w:rsidRPr="0032190F">
        <w:rPr>
          <w:lang w:val="fr-FR"/>
        </w:rPr>
        <w:t xml:space="preserve">, celle-ci ne reçoit pas les influences du </w:t>
      </w:r>
      <w:hyperlink r:id="rId5966" w:anchor="Cul_Mailhac" w:history="1">
        <w:r w:rsidR="00EE51B9" w:rsidRPr="00EE51B9">
          <w:rPr>
            <w:rStyle w:val="Hyperlink"/>
            <w:lang w:val="fr-FR"/>
          </w:rPr>
          <w:t>M</w:t>
        </w:r>
        <w:r w:rsidRPr="00EE51B9">
          <w:rPr>
            <w:rStyle w:val="Hyperlink"/>
            <w:lang w:val="fr-FR"/>
          </w:rPr>
          <w:t>ailhacien</w:t>
        </w:r>
      </w:hyperlink>
      <w:r w:rsidRPr="0032190F">
        <w:rPr>
          <w:lang w:val="fr-FR"/>
        </w:rPr>
        <w:t xml:space="preserve"> mais des Phéniciens (</w:t>
      </w:r>
      <w:hyperlink r:id="rId5967" w:anchor="Sit_Eivissa" w:history="1">
        <w:r w:rsidR="00EE51B9" w:rsidRPr="00EE51B9">
          <w:rPr>
            <w:rStyle w:val="Hyperlink"/>
            <w:lang w:val="fr-FR"/>
          </w:rPr>
          <w:t>Eivissa</w:t>
        </w:r>
      </w:hyperlink>
      <w:r w:rsidRPr="0032190F">
        <w:rPr>
          <w:lang w:val="fr-FR"/>
        </w:rPr>
        <w:t>) (BIB 1841 p. 107)</w:t>
      </w:r>
      <w:r w:rsidR="00EE51B9">
        <w:rPr>
          <w:lang w:val="fr-FR"/>
        </w:rPr>
        <w:t xml:space="preserve"> Grande nécropole d'influence phénicienne (BIB 184)</w:t>
      </w:r>
    </w:p>
    <w:p w14:paraId="7EEB8EDB" w14:textId="25E20784" w:rsidR="00EE51B9" w:rsidRDefault="00000000" w:rsidP="00EE51B9">
      <w:pPr>
        <w:jc w:val="both"/>
        <w:rPr>
          <w:lang w:val="fr-FR"/>
        </w:rPr>
      </w:pPr>
      <w:hyperlink r:id="rId5968" w:anchor="Cul_MIA2" w:history="1">
        <w:r w:rsidR="00EE51B9" w:rsidRPr="00292ACD">
          <w:rPr>
            <w:rStyle w:val="Hyperlink"/>
            <w:lang w:val="fr-FR"/>
          </w:rPr>
          <w:t>MIA2</w:t>
        </w:r>
      </w:hyperlink>
      <w:r w:rsidR="00EE51B9" w:rsidRPr="00292ACD">
        <w:rPr>
          <w:lang w:val="fr-FR"/>
        </w:rPr>
        <w:t xml:space="preserve"> (Ari com.pers)</w:t>
      </w:r>
      <w:r w:rsidR="00292ACD" w:rsidRPr="00292ACD">
        <w:rPr>
          <w:lang w:val="fr-FR"/>
        </w:rPr>
        <w:t xml:space="preserve"> Ibérique (BIB ?)</w:t>
      </w:r>
    </w:p>
    <w:p w14:paraId="2DD471A7" w14:textId="77777777" w:rsidR="006702EA" w:rsidRDefault="006702EA" w:rsidP="00EE51B9">
      <w:pPr>
        <w:jc w:val="both"/>
        <w:rPr>
          <w:lang w:val="fr-FR"/>
        </w:rPr>
      </w:pPr>
    </w:p>
    <w:p w14:paraId="4A18E484" w14:textId="77777777" w:rsidR="006702EA" w:rsidRPr="00292ACD" w:rsidRDefault="006702EA" w:rsidP="006702EA">
      <w:pPr>
        <w:pStyle w:val="Heading2"/>
      </w:pPr>
      <w:bookmarkStart w:id="2557" w:name="Sit_Coll_Moro_stele"/>
      <w:r>
        <w:t>stèle</w:t>
      </w:r>
    </w:p>
    <w:bookmarkEnd w:id="2557"/>
    <w:p w14:paraId="3803756B" w14:textId="77777777" w:rsidR="00EE51B9" w:rsidRPr="00292ACD" w:rsidRDefault="00EE51B9" w:rsidP="00242C0F">
      <w:pPr>
        <w:jc w:val="both"/>
        <w:rPr>
          <w:lang w:val="fr-FR"/>
        </w:rPr>
      </w:pPr>
    </w:p>
    <w:p w14:paraId="77BC5F10" w14:textId="32E9CCCD" w:rsidR="007D4C10" w:rsidRDefault="006702EA" w:rsidP="00242C0F">
      <w:pPr>
        <w:jc w:val="both"/>
        <w:rPr>
          <w:lang w:val="fr-FR"/>
        </w:rPr>
      </w:pPr>
      <w:r>
        <w:rPr>
          <w:lang w:val="fr-FR"/>
        </w:rPr>
        <w:t xml:space="preserve">gr. </w:t>
      </w:r>
      <w:hyperlink r:id="rId5969" w:anchor="Cul_Steles_Epigraphes" w:history="1">
        <w:r w:rsidRPr="006702EA">
          <w:rPr>
            <w:rStyle w:val="Hyperlink"/>
            <w:lang w:val="fr-FR"/>
          </w:rPr>
          <w:t>stèles épigraphes</w:t>
        </w:r>
      </w:hyperlink>
      <w:r>
        <w:rPr>
          <w:lang w:val="fr-FR"/>
        </w:rPr>
        <w:t xml:space="preserve"> </w:t>
      </w:r>
      <w:r w:rsidRPr="006702EA">
        <w:rPr>
          <w:lang w:val="fr-FR"/>
        </w:rPr>
        <w:t>(BIB 2051)</w:t>
      </w:r>
    </w:p>
    <w:p w14:paraId="1097D6CF" w14:textId="77777777" w:rsidR="006702EA" w:rsidRPr="00292ACD" w:rsidRDefault="006702EA" w:rsidP="00242C0F">
      <w:pPr>
        <w:jc w:val="both"/>
        <w:rPr>
          <w:lang w:val="fr-FR"/>
        </w:rPr>
      </w:pPr>
    </w:p>
    <w:p w14:paraId="2C188F8D" w14:textId="77777777" w:rsidR="007D4C10" w:rsidRPr="00367E22" w:rsidRDefault="007D4C10" w:rsidP="00242C0F">
      <w:pPr>
        <w:jc w:val="both"/>
        <w:rPr>
          <w:lang w:val="fr-FR"/>
        </w:rPr>
      </w:pPr>
      <w:r w:rsidRPr="00367E22">
        <w:rPr>
          <w:lang w:val="fr-FR"/>
        </w:rPr>
        <w:t>TRES HERMANAS</w:t>
      </w:r>
    </w:p>
    <w:p w14:paraId="4547F195" w14:textId="77777777" w:rsidR="007D4C10" w:rsidRPr="0032190F" w:rsidRDefault="007D4C10" w:rsidP="00242C0F">
      <w:pPr>
        <w:jc w:val="both"/>
        <w:rPr>
          <w:lang w:val="fr-FR"/>
        </w:rPr>
      </w:pPr>
      <w:r w:rsidRPr="0032190F">
        <w:rPr>
          <w:lang w:val="fr-FR"/>
        </w:rPr>
        <w:t>Le site de Tres Hermanas (Aspe, Alicante) correspond à trois sommets (A, B et C)</w:t>
      </w:r>
      <w:r w:rsidR="005F10E4" w:rsidRPr="0032190F">
        <w:rPr>
          <w:lang w:val="fr-FR"/>
        </w:rPr>
        <w:t>. La concentration de mobilier se fait entre les sommets A et B. Le site</w:t>
      </w:r>
      <w:r w:rsidRPr="0032190F">
        <w:rPr>
          <w:lang w:val="fr-FR"/>
        </w:rPr>
        <w:t xml:space="preserve"> est proche des carrières de Ferriol q</w:t>
      </w:r>
      <w:r w:rsidR="005F10E4" w:rsidRPr="0032190F">
        <w:rPr>
          <w:lang w:val="fr-FR"/>
        </w:rPr>
        <w:t>ui ont fourni la ville d'Elche. Découverte de céramique grecque pas nécessairement liée à la construction du bâtiment au 5e aec. Amphore ibérique et céramiques grecques du 5e-4e aec. Aucune campanienne ni sigillée (BIB P. Rouillard in BIB 2282)</w:t>
      </w:r>
    </w:p>
    <w:p w14:paraId="740BC767" w14:textId="77777777" w:rsidR="005F10E4" w:rsidRPr="0032190F" w:rsidRDefault="005F10E4" w:rsidP="00242C0F">
      <w:pPr>
        <w:jc w:val="both"/>
        <w:rPr>
          <w:lang w:val="fr-FR"/>
        </w:rPr>
      </w:pPr>
      <w:r w:rsidRPr="0032190F">
        <w:rPr>
          <w:lang w:val="fr-FR"/>
        </w:rPr>
        <w:t>Sur le sommet B est installé une structure (BIB P. Rouillard in BIB 2282)</w:t>
      </w:r>
    </w:p>
    <w:p w14:paraId="02EDB84D" w14:textId="77777777" w:rsidR="005F10E4" w:rsidRPr="0032190F" w:rsidRDefault="005F10E4" w:rsidP="00242C0F">
      <w:pPr>
        <w:jc w:val="both"/>
        <w:rPr>
          <w:lang w:val="fr-FR"/>
        </w:rPr>
      </w:pPr>
    </w:p>
    <w:p w14:paraId="74C41B71" w14:textId="77777777" w:rsidR="005F10E4" w:rsidRPr="0032190F" w:rsidRDefault="005F10E4" w:rsidP="00242C0F">
      <w:pPr>
        <w:jc w:val="both"/>
        <w:rPr>
          <w:lang w:val="fr-FR"/>
        </w:rPr>
      </w:pPr>
      <w:r w:rsidRPr="0032190F">
        <w:rPr>
          <w:lang w:val="fr-FR"/>
        </w:rPr>
        <w:t>THO</w:t>
      </w:r>
    </w:p>
    <w:p w14:paraId="225DA41C" w14:textId="77777777" w:rsidR="005F10E4" w:rsidRPr="0032190F" w:rsidRDefault="005F10E4" w:rsidP="00242C0F">
      <w:pPr>
        <w:jc w:val="both"/>
        <w:rPr>
          <w:lang w:val="fr-FR"/>
        </w:rPr>
      </w:pPr>
    </w:p>
    <w:p w14:paraId="7D6D797F" w14:textId="77777777" w:rsidR="005F10E4" w:rsidRPr="0032190F" w:rsidRDefault="005F10E4" w:rsidP="00242C0F">
      <w:pPr>
        <w:jc w:val="both"/>
        <w:rPr>
          <w:lang w:val="fr-FR"/>
        </w:rPr>
      </w:pPr>
      <w:r w:rsidRPr="0032190F">
        <w:rPr>
          <w:lang w:val="fr-FR"/>
        </w:rPr>
        <w:t>Un édifice en pierr</w:t>
      </w:r>
      <w:r w:rsidR="00BE731A">
        <w:rPr>
          <w:lang w:val="fr-FR"/>
        </w:rPr>
        <w:t>e, nommé THO, à 3 nefs, les élé</w:t>
      </w:r>
      <w:r w:rsidRPr="0032190F">
        <w:rPr>
          <w:lang w:val="fr-FR"/>
        </w:rPr>
        <w:t>vation</w:t>
      </w:r>
      <w:r w:rsidR="00BE731A">
        <w:rPr>
          <w:lang w:val="fr-FR"/>
        </w:rPr>
        <w:t>s</w:t>
      </w:r>
      <w:r w:rsidRPr="0032190F">
        <w:rPr>
          <w:lang w:val="fr-FR"/>
        </w:rPr>
        <w:t xml:space="preserve"> de THO étaient peut-être en terre crue. Cette structure renvoie à une autre du site d'Illeta del Banyets (BIB P. Rouillard in BIB 2282)</w:t>
      </w:r>
    </w:p>
    <w:p w14:paraId="6BDAE73C" w14:textId="77777777" w:rsidR="005F10E4" w:rsidRPr="0032190F" w:rsidRDefault="005F10E4" w:rsidP="00242C0F">
      <w:pPr>
        <w:jc w:val="both"/>
        <w:rPr>
          <w:lang w:val="fr-FR"/>
        </w:rPr>
      </w:pPr>
      <w:r w:rsidRPr="0032190F">
        <w:rPr>
          <w:lang w:val="fr-FR"/>
        </w:rPr>
        <w:br/>
        <w:t>THF</w:t>
      </w:r>
    </w:p>
    <w:p w14:paraId="47E5CA6E" w14:textId="77777777" w:rsidR="00BB4F3C" w:rsidRPr="0032190F" w:rsidRDefault="005F10E4" w:rsidP="00242C0F">
      <w:pPr>
        <w:jc w:val="both"/>
        <w:rPr>
          <w:lang w:val="fr-FR"/>
        </w:rPr>
      </w:pPr>
      <w:r w:rsidRPr="0032190F">
        <w:rPr>
          <w:lang w:val="fr-FR"/>
        </w:rPr>
        <w:t>Structures quandrangulaires datées du 6e-5e aec, fibule de type La Tène (BIB P. Rouillard in BIB 2282)</w:t>
      </w:r>
    </w:p>
    <w:p w14:paraId="5593AB83" w14:textId="77777777" w:rsidR="0022014E" w:rsidRPr="0032190F" w:rsidRDefault="0022014E" w:rsidP="00242C0F">
      <w:pPr>
        <w:jc w:val="both"/>
        <w:rPr>
          <w:lang w:val="fr-FR"/>
        </w:rPr>
      </w:pPr>
    </w:p>
    <w:p w14:paraId="1D279A5B" w14:textId="77777777" w:rsidR="0022014E" w:rsidRPr="0032190F" w:rsidRDefault="0022014E" w:rsidP="00426FF9">
      <w:pPr>
        <w:pStyle w:val="Heading1"/>
      </w:pPr>
      <w:bookmarkStart w:id="2558" w:name="Sit_Mas_Guso"/>
      <w:r w:rsidRPr="0032190F">
        <w:t>MAS GUSO</w:t>
      </w:r>
    </w:p>
    <w:bookmarkEnd w:id="2558"/>
    <w:p w14:paraId="13595FC4" w14:textId="6819CC50" w:rsidR="0022014E" w:rsidRPr="0032190F" w:rsidRDefault="0022014E" w:rsidP="00242C0F">
      <w:pPr>
        <w:jc w:val="both"/>
        <w:rPr>
          <w:lang w:val="fr-FR"/>
        </w:rPr>
      </w:pPr>
      <w:r w:rsidRPr="0032190F">
        <w:rPr>
          <w:lang w:val="fr-FR"/>
        </w:rPr>
        <w:t>Mas Gusó</w:t>
      </w:r>
      <w:r w:rsidR="00BA4A8A">
        <w:rPr>
          <w:lang w:val="fr-FR"/>
        </w:rPr>
        <w:t>,</w:t>
      </w:r>
      <w:r w:rsidRPr="0032190F">
        <w:rPr>
          <w:lang w:val="fr-FR"/>
        </w:rPr>
        <w:t xml:space="preserve"> </w:t>
      </w:r>
      <w:r w:rsidR="00BA4A8A">
        <w:rPr>
          <w:lang w:val="fr-FR"/>
        </w:rPr>
        <w:t xml:space="preserve">sur le </w:t>
      </w:r>
      <w:hyperlink r:id="rId5970" w:anchor="Sit_Chemin_Empories" w:history="1">
        <w:r w:rsidR="00BA4A8A" w:rsidRPr="002A298C">
          <w:rPr>
            <w:rStyle w:val="Hyperlink"/>
            <w:lang w:val="fr-FR"/>
          </w:rPr>
          <w:t>chemin d'Empuries</w:t>
        </w:r>
      </w:hyperlink>
      <w:r w:rsidR="00BA4A8A" w:rsidRPr="00BA4A8A">
        <w:rPr>
          <w:lang w:val="fr-FR"/>
        </w:rPr>
        <w:t xml:space="preserve">, </w:t>
      </w:r>
      <w:r w:rsidRPr="0032190F">
        <w:rPr>
          <w:lang w:val="fr-FR"/>
        </w:rPr>
        <w:t>est proche d'</w:t>
      </w:r>
      <w:hyperlink r:id="rId5971" w:anchor="Sit_Ampurias" w:history="1">
        <w:r w:rsidRPr="0032190F">
          <w:rPr>
            <w:rStyle w:val="Hyperlink"/>
            <w:lang w:val="fr-FR"/>
          </w:rPr>
          <w:t>Ampurias</w:t>
        </w:r>
      </w:hyperlink>
      <w:r w:rsidRPr="0032190F">
        <w:rPr>
          <w:lang w:val="fr-FR"/>
        </w:rPr>
        <w:t xml:space="preserve"> (Catalogne), site fondé à la fin du 7e et début du 6e s. aec</w:t>
      </w:r>
      <w:r w:rsidR="005276D3" w:rsidRPr="0032190F">
        <w:rPr>
          <w:lang w:val="fr-FR"/>
        </w:rPr>
        <w:t xml:space="preserve"> à proximité de cours d'eau</w:t>
      </w:r>
      <w:r w:rsidRPr="0032190F">
        <w:rPr>
          <w:lang w:val="fr-FR"/>
        </w:rPr>
        <w:t xml:space="preserve"> </w:t>
      </w:r>
      <w:r w:rsidR="005276D3" w:rsidRPr="0032190F">
        <w:rPr>
          <w:lang w:val="fr-FR"/>
        </w:rPr>
        <w:t>(BIB Rosa Planar in BIB 2282)</w:t>
      </w:r>
    </w:p>
    <w:p w14:paraId="66BB9959" w14:textId="747259A3" w:rsidR="0022014E" w:rsidRDefault="002A298C" w:rsidP="00242C0F">
      <w:pPr>
        <w:jc w:val="both"/>
        <w:rPr>
          <w:lang w:val="fr-FR"/>
        </w:rPr>
      </w:pPr>
      <w:r>
        <w:rPr>
          <w:lang w:val="fr-FR"/>
        </w:rPr>
        <w:lastRenderedPageBreak/>
        <w:t>Habitat du début de l'âge du Fer, puis villae durant la fin de l'âge du Fer et l</w:t>
      </w:r>
      <w:r w:rsidR="005036AD">
        <w:rPr>
          <w:lang w:val="fr-FR"/>
        </w:rPr>
        <w:t>e</w:t>
      </w:r>
      <w:r>
        <w:rPr>
          <w:lang w:val="fr-FR"/>
        </w:rPr>
        <w:t xml:space="preserve"> début de la période </w:t>
      </w:r>
      <w:hyperlink r:id="rId5972" w:anchor="Cul_Rome_p_Republique" w:history="1">
        <w:r w:rsidR="005036AD" w:rsidRPr="005036AD">
          <w:rPr>
            <w:rStyle w:val="Hyperlink"/>
            <w:lang w:val="fr-FR"/>
          </w:rPr>
          <w:t>RR</w:t>
        </w:r>
      </w:hyperlink>
      <w:r w:rsidR="005036AD">
        <w:rPr>
          <w:lang w:val="fr-FR"/>
        </w:rPr>
        <w:t xml:space="preserve"> </w:t>
      </w:r>
      <w:r>
        <w:rPr>
          <w:lang w:val="fr-FR"/>
        </w:rPr>
        <w:t>(BIB Ari com. pers.)</w:t>
      </w:r>
    </w:p>
    <w:p w14:paraId="45F6DF8C" w14:textId="77777777" w:rsidR="005036AD" w:rsidRDefault="005036AD" w:rsidP="00242C0F">
      <w:pPr>
        <w:jc w:val="both"/>
        <w:rPr>
          <w:lang w:val="fr-FR"/>
        </w:rPr>
      </w:pPr>
    </w:p>
    <w:p w14:paraId="2AEACD23" w14:textId="77777777" w:rsidR="00A438D4" w:rsidRPr="007D4C7B" w:rsidRDefault="00A438D4" w:rsidP="00426FF9">
      <w:pPr>
        <w:pStyle w:val="Heading1"/>
        <w:rPr>
          <w:lang w:val="en-US"/>
        </w:rPr>
      </w:pPr>
      <w:bookmarkStart w:id="2559" w:name="Sit_Olerdola"/>
      <w:r w:rsidRPr="007D4C7B">
        <w:rPr>
          <w:lang w:val="en-US"/>
        </w:rPr>
        <w:t>OLERDOLA</w:t>
      </w:r>
    </w:p>
    <w:bookmarkEnd w:id="2559"/>
    <w:p w14:paraId="0CCC71F0" w14:textId="77777777" w:rsidR="002A298C" w:rsidRPr="00E86C38" w:rsidRDefault="002A298C" w:rsidP="00242C0F">
      <w:pPr>
        <w:jc w:val="both"/>
      </w:pPr>
    </w:p>
    <w:p w14:paraId="1A3BBCD6" w14:textId="102A4B4F" w:rsidR="00A438D4" w:rsidRDefault="00000000" w:rsidP="00242C0F">
      <w:pPr>
        <w:jc w:val="both"/>
        <w:rPr>
          <w:lang w:val="fr-FR"/>
        </w:rPr>
      </w:pPr>
      <w:hyperlink r:id="rId5973" w:anchor="Cul_Oppidum" w:history="1">
        <w:r w:rsidR="00A438D4" w:rsidRPr="00841C6F">
          <w:rPr>
            <w:rStyle w:val="Hyperlink"/>
          </w:rPr>
          <w:t>Oppidum</w:t>
        </w:r>
      </w:hyperlink>
      <w:r w:rsidR="00A438D4" w:rsidRPr="00841C6F">
        <w:t xml:space="preserve"> (Ari com. pers.) </w:t>
      </w:r>
      <w:r w:rsidR="00A438D4">
        <w:rPr>
          <w:lang w:val="fr-FR"/>
        </w:rPr>
        <w:t xml:space="preserve">Durant </w:t>
      </w:r>
      <w:hyperlink r:id="rId5974" w:anchor="Cul_Rome_p_Republique" w:history="1">
        <w:r w:rsidR="00A438D4" w:rsidRPr="00A438D4">
          <w:rPr>
            <w:rStyle w:val="Hyperlink"/>
            <w:lang w:val="fr-FR"/>
          </w:rPr>
          <w:t>RR</w:t>
        </w:r>
      </w:hyperlink>
      <w:r w:rsidR="00A438D4">
        <w:rPr>
          <w:lang w:val="fr-FR"/>
        </w:rPr>
        <w:t xml:space="preserve">, montre un profil de NISP très proche de celui de </w:t>
      </w:r>
      <w:hyperlink r:id="rId5975" w:anchor="Sit_Sant_Boi" w:history="1">
        <w:r w:rsidR="00A438D4" w:rsidRPr="00A438D4">
          <w:rPr>
            <w:rStyle w:val="Hyperlink"/>
            <w:lang w:val="fr-FR"/>
          </w:rPr>
          <w:t>Sant Boi</w:t>
        </w:r>
      </w:hyperlink>
      <w:r w:rsidR="00A438D4" w:rsidRPr="00A438D4">
        <w:rPr>
          <w:lang w:val="fr-FR"/>
        </w:rPr>
        <w:t xml:space="preserve"> </w:t>
      </w:r>
      <w:r w:rsidR="00A438D4">
        <w:rPr>
          <w:lang w:val="fr-FR"/>
        </w:rPr>
        <w:t>(Ari com. pers.)</w:t>
      </w:r>
    </w:p>
    <w:p w14:paraId="00C81D83" w14:textId="77777777" w:rsidR="00A438D4" w:rsidRDefault="00A438D4" w:rsidP="00242C0F">
      <w:pPr>
        <w:jc w:val="both"/>
        <w:rPr>
          <w:lang w:val="fr-FR"/>
        </w:rPr>
      </w:pPr>
    </w:p>
    <w:p w14:paraId="1820CDCF" w14:textId="77777777" w:rsidR="00A438D4" w:rsidRDefault="00A438D4" w:rsidP="00426FF9">
      <w:pPr>
        <w:pStyle w:val="Heading1"/>
      </w:pPr>
      <w:bookmarkStart w:id="2560" w:name="Sit_Sant_Boi"/>
      <w:r>
        <w:t>SANT BOI</w:t>
      </w:r>
    </w:p>
    <w:bookmarkEnd w:id="2560"/>
    <w:p w14:paraId="3D843FEA" w14:textId="77777777" w:rsidR="00A438D4" w:rsidRDefault="00A438D4" w:rsidP="00242C0F">
      <w:pPr>
        <w:jc w:val="both"/>
        <w:rPr>
          <w:lang w:val="fr-FR"/>
        </w:rPr>
      </w:pPr>
    </w:p>
    <w:p w14:paraId="1594BE74" w14:textId="1B9EB59A" w:rsidR="00A438D4" w:rsidRPr="00A438D4" w:rsidRDefault="00A438D4" w:rsidP="00A438D4">
      <w:pPr>
        <w:jc w:val="both"/>
        <w:rPr>
          <w:lang w:val="fr-FR"/>
        </w:rPr>
      </w:pPr>
      <w:r w:rsidRPr="00A438D4">
        <w:rPr>
          <w:lang w:val="fr-FR"/>
        </w:rPr>
        <w:t>Sant Boi Pl. Constitucio</w:t>
      </w:r>
      <w:r>
        <w:rPr>
          <w:lang w:val="fr-FR"/>
        </w:rPr>
        <w:t xml:space="preserve">, Durant </w:t>
      </w:r>
      <w:hyperlink r:id="rId5976" w:anchor="Cul_Rome_p_Republique" w:history="1">
        <w:r w:rsidRPr="00A438D4">
          <w:rPr>
            <w:rStyle w:val="Hyperlink"/>
            <w:lang w:val="fr-FR"/>
          </w:rPr>
          <w:t>RR</w:t>
        </w:r>
      </w:hyperlink>
      <w:r>
        <w:rPr>
          <w:lang w:val="fr-FR"/>
        </w:rPr>
        <w:t xml:space="preserve">, montre un profil de NISP très proche de celui de </w:t>
      </w:r>
      <w:hyperlink r:id="rId5977" w:anchor="Sit_Olerdola" w:history="1">
        <w:r w:rsidRPr="00A438D4">
          <w:rPr>
            <w:rStyle w:val="Hyperlink"/>
            <w:lang w:val="fr-FR"/>
          </w:rPr>
          <w:t>Olerdola</w:t>
        </w:r>
      </w:hyperlink>
      <w:r w:rsidRPr="00A438D4">
        <w:rPr>
          <w:lang w:val="fr-FR"/>
        </w:rPr>
        <w:t xml:space="preserve"> </w:t>
      </w:r>
      <w:r>
        <w:rPr>
          <w:lang w:val="fr-FR"/>
        </w:rPr>
        <w:t xml:space="preserve">(Ari com. pers.) </w:t>
      </w:r>
      <w:hyperlink r:id="rId5978" w:anchor="Cul_Rome_p_Empire_p_Recent" w:history="1">
        <w:r w:rsidRPr="00A438D4">
          <w:rPr>
            <w:rStyle w:val="Hyperlink"/>
            <w:lang w:val="fr-FR"/>
          </w:rPr>
          <w:t>LRE</w:t>
        </w:r>
      </w:hyperlink>
      <w:r>
        <w:rPr>
          <w:lang w:val="fr-FR"/>
        </w:rPr>
        <w:t xml:space="preserve">, </w:t>
      </w:r>
      <w:hyperlink r:id="rId5979" w:anchor="Cul_MIA2" w:history="1">
        <w:r w:rsidRPr="00A438D4">
          <w:rPr>
            <w:rStyle w:val="Hyperlink"/>
            <w:lang w:val="fr-FR"/>
          </w:rPr>
          <w:t>MIA2</w:t>
        </w:r>
      </w:hyperlink>
    </w:p>
    <w:p w14:paraId="065B1A0C" w14:textId="77777777" w:rsidR="00A438D4" w:rsidRDefault="00A438D4" w:rsidP="00242C0F">
      <w:pPr>
        <w:jc w:val="both"/>
        <w:rPr>
          <w:lang w:val="fr-FR"/>
        </w:rPr>
      </w:pPr>
    </w:p>
    <w:p w14:paraId="7002F0C9" w14:textId="77777777" w:rsidR="00A438D4" w:rsidRPr="0032190F" w:rsidRDefault="00A438D4" w:rsidP="00242C0F">
      <w:pPr>
        <w:jc w:val="both"/>
        <w:rPr>
          <w:lang w:val="fr-FR"/>
        </w:rPr>
      </w:pPr>
    </w:p>
    <w:p w14:paraId="3BDC323A" w14:textId="77777777" w:rsidR="002F0E37" w:rsidRPr="0032190F" w:rsidRDefault="002F0E37" w:rsidP="00426FF9">
      <w:pPr>
        <w:pStyle w:val="Heading1"/>
      </w:pPr>
      <w:bookmarkStart w:id="2561" w:name="Sit_Ullastret"/>
      <w:r w:rsidRPr="0032190F">
        <w:t>ULLASTRET</w:t>
      </w:r>
    </w:p>
    <w:bookmarkEnd w:id="2561"/>
    <w:p w14:paraId="097FA16E" w14:textId="77777777" w:rsidR="002F0E37" w:rsidRPr="0032190F" w:rsidRDefault="002F0E37" w:rsidP="00242C0F">
      <w:pPr>
        <w:jc w:val="both"/>
        <w:rPr>
          <w:lang w:val="fr-FR"/>
        </w:rPr>
      </w:pPr>
    </w:p>
    <w:p w14:paraId="0060C1F2" w14:textId="1D0CB242" w:rsidR="002A298C" w:rsidRDefault="002A298C" w:rsidP="002F0E37">
      <w:pPr>
        <w:jc w:val="both"/>
        <w:rPr>
          <w:lang w:val="fr-FR"/>
        </w:rPr>
      </w:pPr>
      <w:r>
        <w:rPr>
          <w:lang w:val="fr-FR"/>
        </w:rPr>
        <w:t xml:space="preserve">Ullastret (Gérone, Catalogne), sur le </w:t>
      </w:r>
      <w:hyperlink r:id="rId5980" w:anchor="Sit_Chemin_Empories" w:history="1">
        <w:r w:rsidRPr="002A298C">
          <w:rPr>
            <w:rStyle w:val="Hyperlink"/>
            <w:lang w:val="fr-FR"/>
          </w:rPr>
          <w:t>chemin d'Empuries</w:t>
        </w:r>
      </w:hyperlink>
      <w:r>
        <w:rPr>
          <w:lang w:val="fr-FR"/>
        </w:rPr>
        <w:t xml:space="preserve">, </w:t>
      </w:r>
      <w:r w:rsidR="002F0E37" w:rsidRPr="0032190F">
        <w:rPr>
          <w:lang w:val="fr-FR"/>
        </w:rPr>
        <w:t>est, pour l’</w:t>
      </w:r>
      <w:hyperlink r:id="rId5981" w:anchor="Cul_Iberique" w:history="1">
        <w:r w:rsidR="002F0E37" w:rsidRPr="0032190F">
          <w:rPr>
            <w:rStyle w:val="Hyperlink"/>
            <w:lang w:val="fr-FR"/>
          </w:rPr>
          <w:t>époque ibérique</w:t>
        </w:r>
      </w:hyperlink>
      <w:r w:rsidR="002F0E37" w:rsidRPr="0032190F">
        <w:rPr>
          <w:lang w:val="fr-FR"/>
        </w:rPr>
        <w:t>, un centre d’importance régional (BIB 1995 p. 72)</w:t>
      </w:r>
      <w:r w:rsidR="00C14CA6" w:rsidRPr="0032190F">
        <w:rPr>
          <w:lang w:val="fr-FR"/>
        </w:rPr>
        <w:t>.</w:t>
      </w:r>
      <w:r w:rsidR="0022014E" w:rsidRPr="0032190F">
        <w:rPr>
          <w:lang w:val="fr-FR"/>
        </w:rPr>
        <w:t xml:space="preserve"> Ville bipolaire </w:t>
      </w:r>
      <w:r w:rsidRPr="0032190F">
        <w:rPr>
          <w:lang w:val="fr-FR"/>
        </w:rPr>
        <w:t xml:space="preserve">développée sur deux pôles : </w:t>
      </w:r>
    </w:p>
    <w:p w14:paraId="1AFD113F" w14:textId="4023BA92" w:rsidR="002A298C" w:rsidRPr="00911B28" w:rsidRDefault="002A298C" w:rsidP="002F0E37">
      <w:pPr>
        <w:jc w:val="both"/>
        <w:rPr>
          <w:lang w:val="fr-FR"/>
        </w:rPr>
      </w:pPr>
      <w:r>
        <w:rPr>
          <w:lang w:val="fr-FR"/>
        </w:rPr>
        <w:tab/>
        <w:t xml:space="preserve">- </w:t>
      </w:r>
      <w:hyperlink r:id="rId5982" w:anchor="Sit_Puig_San_Andreu" w:history="1">
        <w:r w:rsidRPr="0032190F">
          <w:rPr>
            <w:rStyle w:val="Hyperlink"/>
            <w:lang w:val="fr-FR"/>
          </w:rPr>
          <w:t>Puig San Andreu</w:t>
        </w:r>
      </w:hyperlink>
    </w:p>
    <w:p w14:paraId="798B576E" w14:textId="74F0F6B1" w:rsidR="002A298C" w:rsidRDefault="002A298C" w:rsidP="002F0E37">
      <w:pPr>
        <w:jc w:val="both"/>
        <w:rPr>
          <w:lang w:val="fr-FR"/>
        </w:rPr>
      </w:pPr>
      <w:r w:rsidRPr="00911B28">
        <w:rPr>
          <w:lang w:val="fr-FR"/>
        </w:rPr>
        <w:tab/>
      </w:r>
      <w:r w:rsidRPr="002A298C">
        <w:rPr>
          <w:lang w:val="fr-FR"/>
        </w:rPr>
        <w:t xml:space="preserve">- </w:t>
      </w:r>
      <w:hyperlink r:id="rId5983" w:anchor="Sit_Illa_Reixac" w:history="1">
        <w:r w:rsidRPr="0032190F">
          <w:rPr>
            <w:rStyle w:val="Hyperlink"/>
            <w:lang w:val="fr-FR"/>
          </w:rPr>
          <w:t>Illa d'En Reixac</w:t>
        </w:r>
      </w:hyperlink>
      <w:r w:rsidRPr="0032190F">
        <w:rPr>
          <w:lang w:val="fr-FR"/>
        </w:rPr>
        <w:t xml:space="preserve"> </w:t>
      </w:r>
    </w:p>
    <w:p w14:paraId="71A6125D" w14:textId="77777777" w:rsidR="0022014E" w:rsidRPr="0032190F" w:rsidRDefault="002A298C" w:rsidP="002F0E37">
      <w:pPr>
        <w:jc w:val="both"/>
        <w:rPr>
          <w:lang w:val="fr-FR"/>
        </w:rPr>
      </w:pPr>
      <w:r w:rsidRPr="0032190F">
        <w:rPr>
          <w:lang w:val="fr-FR"/>
        </w:rPr>
        <w:t xml:space="preserve">(BIB site d'Ullastret) </w:t>
      </w:r>
      <w:r w:rsidR="0022014E" w:rsidRPr="0032190F">
        <w:rPr>
          <w:lang w:val="fr-FR"/>
        </w:rPr>
        <w:t>(BIB "Territorio, poblament a plana occidentale ...", 2017, groupe d'archéologie du Ponent)</w:t>
      </w:r>
    </w:p>
    <w:p w14:paraId="0B1B8049" w14:textId="77777777" w:rsidR="002F0E37" w:rsidRPr="0032190F" w:rsidRDefault="0022014E" w:rsidP="002F0E37">
      <w:pPr>
        <w:jc w:val="both"/>
        <w:rPr>
          <w:lang w:val="fr-FR"/>
        </w:rPr>
      </w:pPr>
      <w:r w:rsidRPr="0032190F">
        <w:rPr>
          <w:lang w:val="fr-FR"/>
        </w:rPr>
        <w:t>Fondé à la fin du 7e et début du 6e s. aec (BIB "Territorio, poblament a plana occidentale ...", 2017, groupe d'archéologie du Ponent)</w:t>
      </w:r>
    </w:p>
    <w:p w14:paraId="391525CB" w14:textId="578E1185" w:rsidR="002F0E37" w:rsidRPr="0032190F" w:rsidRDefault="002F0E37" w:rsidP="002F0E37">
      <w:pPr>
        <w:jc w:val="both"/>
        <w:rPr>
          <w:lang w:val="fr-FR"/>
        </w:rPr>
      </w:pPr>
      <w:r w:rsidRPr="0032190F">
        <w:rPr>
          <w:lang w:val="fr-FR"/>
        </w:rPr>
        <w:t>Existe un // avec le site plus ancien (1e Fer) d’</w:t>
      </w:r>
      <w:hyperlink r:id="rId5984" w:anchor="Sit_Ampurias" w:history="1">
        <w:r w:rsidRPr="0032190F">
          <w:rPr>
            <w:rStyle w:val="Hyperlink"/>
            <w:lang w:val="fr-FR"/>
          </w:rPr>
          <w:t>Ampurias</w:t>
        </w:r>
      </w:hyperlink>
      <w:r w:rsidRPr="0032190F">
        <w:rPr>
          <w:lang w:val="fr-FR"/>
        </w:rPr>
        <w:t xml:space="preserve"> situé à 15 km de là (BIB 1995 p. 72)</w:t>
      </w:r>
    </w:p>
    <w:p w14:paraId="7B57BC34" w14:textId="77777777" w:rsidR="0022014E" w:rsidRDefault="005276D3" w:rsidP="002F0E37">
      <w:pPr>
        <w:jc w:val="both"/>
        <w:rPr>
          <w:lang w:val="fr-FR"/>
        </w:rPr>
      </w:pPr>
      <w:r w:rsidRPr="0032190F">
        <w:rPr>
          <w:lang w:val="fr-FR"/>
        </w:rPr>
        <w:t xml:space="preserve">Fondation fin du 7e, déb. 6e aec à proximité de cours d'eau. </w:t>
      </w:r>
      <w:r w:rsidR="0022014E" w:rsidRPr="0032190F">
        <w:rPr>
          <w:lang w:val="fr-FR"/>
        </w:rPr>
        <w:t>Fin de la ville sous le règ</w:t>
      </w:r>
      <w:r w:rsidRPr="0032190F">
        <w:rPr>
          <w:lang w:val="fr-FR"/>
        </w:rPr>
        <w:t>ne de Caton au début du 2e aec (BIB Rosa Planar in BIB 2282)</w:t>
      </w:r>
    </w:p>
    <w:p w14:paraId="6FDC0076" w14:textId="77777777" w:rsidR="00A21296" w:rsidRDefault="00A21296" w:rsidP="002F0E37">
      <w:pPr>
        <w:jc w:val="both"/>
        <w:rPr>
          <w:lang w:val="fr-FR"/>
        </w:rPr>
      </w:pPr>
    </w:p>
    <w:p w14:paraId="660AAC85" w14:textId="2501A94D" w:rsidR="00A21296" w:rsidRDefault="00A21296" w:rsidP="002F0E37">
      <w:pPr>
        <w:jc w:val="both"/>
        <w:rPr>
          <w:lang w:val="fr-FR"/>
        </w:rPr>
      </w:pPr>
      <w:r>
        <w:rPr>
          <w:lang w:val="fr-FR"/>
        </w:rPr>
        <w:t xml:space="preserve">Dans l'aire géographique des </w:t>
      </w:r>
      <w:hyperlink r:id="rId5985" w:anchor="Cul_Indigetes" w:history="1">
        <w:r w:rsidRPr="00A21296">
          <w:rPr>
            <w:rStyle w:val="Hyperlink"/>
            <w:lang w:val="fr-FR"/>
          </w:rPr>
          <w:t>Indigets</w:t>
        </w:r>
      </w:hyperlink>
      <w:r>
        <w:rPr>
          <w:lang w:val="fr-FR"/>
        </w:rPr>
        <w:t xml:space="preserve"> (BIB 2899)</w:t>
      </w:r>
    </w:p>
    <w:p w14:paraId="42895BAF" w14:textId="77777777" w:rsidR="00511329" w:rsidRDefault="00511329" w:rsidP="00511329">
      <w:pPr>
        <w:pStyle w:val="Heading2"/>
      </w:pPr>
      <w:bookmarkStart w:id="2562" w:name="Sit_Ullastret_tete_coupee"/>
      <w:r>
        <w:t>t</w:t>
      </w:r>
      <w:r w:rsidRPr="0032190F">
        <w:t>êtes coupées</w:t>
      </w:r>
    </w:p>
    <w:bookmarkEnd w:id="2562"/>
    <w:p w14:paraId="2A8F1B99" w14:textId="77777777" w:rsidR="00511329" w:rsidRDefault="00511329" w:rsidP="002F0E37">
      <w:pPr>
        <w:jc w:val="both"/>
        <w:rPr>
          <w:lang w:val="fr-FR"/>
        </w:rPr>
      </w:pPr>
    </w:p>
    <w:p w14:paraId="4F2279F3" w14:textId="08BC188F" w:rsidR="00511329" w:rsidRDefault="00511329" w:rsidP="002F0E37">
      <w:pPr>
        <w:jc w:val="both"/>
        <w:rPr>
          <w:lang w:val="fr-FR"/>
        </w:rPr>
      </w:pPr>
      <w:r w:rsidRPr="0032190F">
        <w:rPr>
          <w:lang w:val="fr-FR"/>
        </w:rPr>
        <w:t xml:space="preserve"> </w:t>
      </w:r>
      <w:r>
        <w:rPr>
          <w:lang w:val="fr-FR"/>
        </w:rPr>
        <w:t>[</w:t>
      </w:r>
      <w:hyperlink r:id="rId5986" w:anchor="Cul_Art_TAC_T_c_teteCoupee" w:history="1">
        <w:r w:rsidRPr="00D732A2">
          <w:rPr>
            <w:rStyle w:val="Hyperlink"/>
            <w:lang w:val="fr-FR"/>
          </w:rPr>
          <w:t>têtes coupées</w:t>
        </w:r>
      </w:hyperlink>
      <w:r>
        <w:rPr>
          <w:lang w:val="fr-FR"/>
        </w:rPr>
        <w:t xml:space="preserve">] </w:t>
      </w:r>
      <w:r w:rsidRPr="0032190F">
        <w:rPr>
          <w:lang w:val="fr-FR"/>
        </w:rPr>
        <w:t>(SS BIB)</w:t>
      </w:r>
    </w:p>
    <w:p w14:paraId="78AD300C" w14:textId="77777777" w:rsidR="00511329" w:rsidRPr="0032190F" w:rsidRDefault="00511329" w:rsidP="002F0E37">
      <w:pPr>
        <w:jc w:val="both"/>
        <w:rPr>
          <w:lang w:val="fr-FR"/>
        </w:rPr>
      </w:pPr>
    </w:p>
    <w:p w14:paraId="27193538" w14:textId="77777777" w:rsidR="00B03529" w:rsidRPr="0032190F" w:rsidRDefault="00B03529" w:rsidP="002F0E37">
      <w:pPr>
        <w:jc w:val="both"/>
        <w:rPr>
          <w:lang w:val="fr-FR"/>
        </w:rPr>
      </w:pPr>
    </w:p>
    <w:p w14:paraId="0D1B7EBD" w14:textId="77777777" w:rsidR="00B03529" w:rsidRPr="0032190F" w:rsidRDefault="00B03529" w:rsidP="00426FF9">
      <w:pPr>
        <w:pStyle w:val="Heading1"/>
      </w:pPr>
      <w:bookmarkStart w:id="2563" w:name="Sit_Puig_San_Andreu"/>
      <w:r w:rsidRPr="0032190F">
        <w:t>PUIG SAN ANDREU</w:t>
      </w:r>
    </w:p>
    <w:bookmarkEnd w:id="2563"/>
    <w:p w14:paraId="72D9C085" w14:textId="77777777" w:rsidR="00944CDE" w:rsidRPr="0032190F" w:rsidRDefault="0022014E" w:rsidP="002F0E37">
      <w:pPr>
        <w:jc w:val="both"/>
        <w:rPr>
          <w:lang w:val="fr-FR"/>
        </w:rPr>
      </w:pPr>
      <w:r w:rsidRPr="0032190F">
        <w:rPr>
          <w:lang w:val="fr-FR"/>
        </w:rPr>
        <w:t>PSA</w:t>
      </w:r>
    </w:p>
    <w:p w14:paraId="26BBA06F" w14:textId="77777777" w:rsidR="0022014E" w:rsidRPr="0032190F" w:rsidRDefault="0022014E" w:rsidP="002F0E37">
      <w:pPr>
        <w:jc w:val="both"/>
        <w:rPr>
          <w:lang w:val="fr-FR"/>
        </w:rPr>
      </w:pPr>
    </w:p>
    <w:p w14:paraId="07068E61" w14:textId="36E29A3F" w:rsidR="00B03529" w:rsidRPr="0032190F" w:rsidRDefault="00944CDE" w:rsidP="002F0E37">
      <w:pPr>
        <w:jc w:val="both"/>
        <w:rPr>
          <w:lang w:val="fr-FR"/>
        </w:rPr>
      </w:pPr>
      <w:r w:rsidRPr="0032190F">
        <w:rPr>
          <w:lang w:val="fr-FR"/>
        </w:rPr>
        <w:t>L'</w:t>
      </w:r>
      <w:hyperlink r:id="rId5987" w:anchor="Cul_Oppidum" w:history="1">
        <w:r w:rsidRPr="0032190F">
          <w:rPr>
            <w:rStyle w:val="Hyperlink"/>
            <w:lang w:val="fr-FR"/>
          </w:rPr>
          <w:t>oppidum</w:t>
        </w:r>
      </w:hyperlink>
      <w:r w:rsidRPr="0032190F">
        <w:rPr>
          <w:lang w:val="fr-FR"/>
        </w:rPr>
        <w:t xml:space="preserve"> de </w:t>
      </w:r>
      <w:r w:rsidR="00B03529" w:rsidRPr="0032190F">
        <w:rPr>
          <w:lang w:val="fr-FR"/>
        </w:rPr>
        <w:t>Puig San Adreu (Gérone, Catalogne) est l'un des deux pôles d'</w:t>
      </w:r>
      <w:hyperlink r:id="rId5988" w:anchor="Sit_Ullastret" w:history="1">
        <w:r w:rsidR="00B03529" w:rsidRPr="0032190F">
          <w:rPr>
            <w:rStyle w:val="Hyperlink"/>
            <w:lang w:val="fr-FR"/>
          </w:rPr>
          <w:t>Ullastret</w:t>
        </w:r>
      </w:hyperlink>
      <w:r w:rsidR="00B03529" w:rsidRPr="0032190F">
        <w:rPr>
          <w:lang w:val="fr-FR"/>
        </w:rPr>
        <w:t>. Sur son sommet des structures grecques (</w:t>
      </w:r>
      <w:r w:rsidR="00B03529" w:rsidRPr="0032190F">
        <w:rPr>
          <w:i/>
          <w:lang w:val="fr-FR"/>
        </w:rPr>
        <w:t>temple in antis</w:t>
      </w:r>
      <w:r w:rsidR="00B03529" w:rsidRPr="0032190F">
        <w:rPr>
          <w:lang w:val="fr-FR"/>
        </w:rPr>
        <w:t>) sont édifiées au 4e s. aec (BIB site d'Ullastret)</w:t>
      </w:r>
    </w:p>
    <w:p w14:paraId="2190E0BA" w14:textId="77777777" w:rsidR="00944CDE" w:rsidRPr="0032190F" w:rsidRDefault="00944CDE" w:rsidP="002F0E37">
      <w:pPr>
        <w:jc w:val="both"/>
        <w:rPr>
          <w:lang w:val="fr-FR"/>
        </w:rPr>
      </w:pPr>
      <w:r w:rsidRPr="0032190F">
        <w:rPr>
          <w:lang w:val="fr-FR"/>
        </w:rPr>
        <w:t xml:space="preserve">Habitat du Fer 1 (BIB Musée d'Ampurias) </w:t>
      </w:r>
    </w:p>
    <w:p w14:paraId="4E0A0FF8" w14:textId="77777777" w:rsidR="00FD3043" w:rsidRPr="0032190F" w:rsidRDefault="00FD3043" w:rsidP="002F0E37">
      <w:pPr>
        <w:jc w:val="both"/>
        <w:rPr>
          <w:lang w:val="fr-FR"/>
        </w:rPr>
      </w:pPr>
      <w:r w:rsidRPr="0032190F">
        <w:rPr>
          <w:lang w:val="fr-FR"/>
        </w:rPr>
        <w:t>Plan de type ionien. Enceinte du 5e aec. Bloc à décors d'oves  réemployé dans construction du 4e aec (BIB Rosa Planar in BIB 2282)</w:t>
      </w:r>
    </w:p>
    <w:p w14:paraId="7313731C" w14:textId="77777777" w:rsidR="00FD3043" w:rsidRPr="0032190F" w:rsidRDefault="00FD3043" w:rsidP="002F0E37">
      <w:pPr>
        <w:jc w:val="both"/>
        <w:rPr>
          <w:lang w:val="fr-FR"/>
        </w:rPr>
      </w:pPr>
      <w:r w:rsidRPr="0032190F">
        <w:rPr>
          <w:lang w:val="fr-FR"/>
        </w:rPr>
        <w:t xml:space="preserve">Fondation des temples </w:t>
      </w:r>
      <w:r w:rsidRPr="0032190F">
        <w:rPr>
          <w:i/>
          <w:lang w:val="fr-FR"/>
        </w:rPr>
        <w:t>in antis</w:t>
      </w:r>
      <w:r w:rsidRPr="0032190F">
        <w:rPr>
          <w:lang w:val="fr-FR"/>
        </w:rPr>
        <w:t xml:space="preserve"> A et C au 4e-3e aec (BIB Rosa Planar in BIB 2282)</w:t>
      </w:r>
    </w:p>
    <w:p w14:paraId="4C33E717" w14:textId="4ADBFFA0" w:rsidR="00FD3043" w:rsidRPr="0032190F" w:rsidRDefault="00FD3043" w:rsidP="002F0E37">
      <w:pPr>
        <w:jc w:val="both"/>
        <w:rPr>
          <w:lang w:val="fr-FR"/>
        </w:rPr>
      </w:pPr>
      <w:r w:rsidRPr="0032190F">
        <w:rPr>
          <w:lang w:val="fr-FR"/>
        </w:rPr>
        <w:t xml:space="preserve">Découvertes de têtes coupées </w:t>
      </w:r>
      <w:r w:rsidR="00D732A2">
        <w:rPr>
          <w:lang w:val="fr-FR"/>
        </w:rPr>
        <w:t>[</w:t>
      </w:r>
      <w:hyperlink r:id="rId5989" w:anchor="Cul_Art_TAC_T_c_teteCoupee" w:history="1">
        <w:r w:rsidR="00D732A2" w:rsidRPr="00D732A2">
          <w:rPr>
            <w:rStyle w:val="Hyperlink"/>
            <w:lang w:val="fr-FR"/>
          </w:rPr>
          <w:t>têtes coupées</w:t>
        </w:r>
      </w:hyperlink>
      <w:r w:rsidR="00D732A2">
        <w:rPr>
          <w:lang w:val="fr-FR"/>
        </w:rPr>
        <w:t xml:space="preserve">] </w:t>
      </w:r>
      <w:r w:rsidR="00D732A2" w:rsidRPr="0032190F">
        <w:rPr>
          <w:lang w:val="fr-FR"/>
        </w:rPr>
        <w:t>(BIB Rosa Planar in BIB 2282)</w:t>
      </w:r>
      <w:r w:rsidR="00D732A2">
        <w:rPr>
          <w:lang w:val="fr-FR"/>
        </w:rPr>
        <w:t xml:space="preserve"> </w:t>
      </w:r>
      <w:r w:rsidRPr="0032190F">
        <w:rPr>
          <w:lang w:val="fr-FR"/>
        </w:rPr>
        <w:t>Maisons à cour (BIB Rosa Planar in BIB 2282)</w:t>
      </w:r>
    </w:p>
    <w:p w14:paraId="7E35492C" w14:textId="77777777" w:rsidR="00FD3043" w:rsidRDefault="00FD3043" w:rsidP="002F0E37">
      <w:pPr>
        <w:jc w:val="both"/>
        <w:rPr>
          <w:lang w:val="fr-FR"/>
        </w:rPr>
      </w:pPr>
      <w:r w:rsidRPr="0032190F">
        <w:rPr>
          <w:lang w:val="fr-FR"/>
        </w:rPr>
        <w:t>Dans la zone des temples a été découvert des éléments de décoration de style ionique (chapiteaux de pilastre, élément de frise) (BIB Rosa Planar in BIB 2282)</w:t>
      </w:r>
    </w:p>
    <w:p w14:paraId="5D452BCC" w14:textId="4618911A" w:rsidR="00B253C7" w:rsidRPr="0032190F" w:rsidRDefault="00B253C7" w:rsidP="002F0E37">
      <w:pPr>
        <w:jc w:val="both"/>
        <w:rPr>
          <w:lang w:val="fr-FR"/>
        </w:rPr>
      </w:pPr>
      <w:r>
        <w:rPr>
          <w:lang w:val="fr-FR"/>
        </w:rPr>
        <w:t xml:space="preserve">Lieu de culte et acropole </w:t>
      </w:r>
      <w:hyperlink r:id="rId5990" w:anchor="Cul_Iberique" w:history="1">
        <w:r w:rsidR="00012F66">
          <w:rPr>
            <w:rStyle w:val="Hyperlink"/>
            <w:lang w:val="fr-FR"/>
          </w:rPr>
          <w:t>ibère</w:t>
        </w:r>
      </w:hyperlink>
      <w:r w:rsidR="00012F66">
        <w:rPr>
          <w:lang w:val="fr-FR"/>
        </w:rPr>
        <w:t xml:space="preserve"> </w:t>
      </w:r>
      <w:r>
        <w:rPr>
          <w:lang w:val="fr-FR"/>
        </w:rPr>
        <w:t>(BIB MAC Barcelona, 2018)</w:t>
      </w:r>
    </w:p>
    <w:p w14:paraId="41AE130A" w14:textId="77777777" w:rsidR="00FD3043" w:rsidRPr="0032190F" w:rsidRDefault="00FD3043" w:rsidP="002F0E37">
      <w:pPr>
        <w:jc w:val="both"/>
        <w:rPr>
          <w:lang w:val="fr-FR"/>
        </w:rPr>
      </w:pPr>
    </w:p>
    <w:p w14:paraId="4E1D4FFB" w14:textId="77777777" w:rsidR="00FD3043" w:rsidRPr="0032190F" w:rsidRDefault="00FD3043" w:rsidP="00FD3043">
      <w:pPr>
        <w:pStyle w:val="Heading2"/>
      </w:pPr>
      <w:r w:rsidRPr="0032190F">
        <w:lastRenderedPageBreak/>
        <w:t>temple A</w:t>
      </w:r>
    </w:p>
    <w:p w14:paraId="559238DC" w14:textId="77777777" w:rsidR="00FD3043" w:rsidRPr="0032190F" w:rsidRDefault="00FD3043" w:rsidP="002F0E37">
      <w:pPr>
        <w:jc w:val="both"/>
        <w:rPr>
          <w:lang w:val="fr-FR"/>
        </w:rPr>
      </w:pPr>
      <w:r w:rsidRPr="0032190F">
        <w:rPr>
          <w:lang w:val="fr-FR"/>
        </w:rPr>
        <w:t xml:space="preserve">Temple </w:t>
      </w:r>
      <w:r w:rsidRPr="0032190F">
        <w:rPr>
          <w:i/>
          <w:lang w:val="fr-FR"/>
        </w:rPr>
        <w:t>in antis</w:t>
      </w:r>
      <w:r w:rsidRPr="0032190F">
        <w:rPr>
          <w:lang w:val="fr-FR"/>
        </w:rPr>
        <w:t xml:space="preserve"> a pronaos en opus </w:t>
      </w:r>
      <w:r w:rsidRPr="0032190F">
        <w:rPr>
          <w:i/>
          <w:lang w:val="fr-FR"/>
        </w:rPr>
        <w:t>simignum</w:t>
      </w:r>
      <w:r w:rsidRPr="0032190F">
        <w:rPr>
          <w:lang w:val="fr-FR"/>
        </w:rPr>
        <w:t>, pilastres. Entrée à l'Est (BIB Rosa Planar in BIB 2282).</w:t>
      </w:r>
    </w:p>
    <w:p w14:paraId="659C203E" w14:textId="77777777" w:rsidR="00FD3043" w:rsidRPr="0032190F" w:rsidRDefault="00FD3043" w:rsidP="002F0E37">
      <w:pPr>
        <w:jc w:val="both"/>
        <w:rPr>
          <w:lang w:val="fr-FR"/>
        </w:rPr>
      </w:pPr>
    </w:p>
    <w:p w14:paraId="318DDFF0" w14:textId="77777777" w:rsidR="00FD3043" w:rsidRPr="0032190F" w:rsidRDefault="00FD3043" w:rsidP="00FD3043">
      <w:pPr>
        <w:pStyle w:val="Heading2"/>
      </w:pPr>
      <w:r w:rsidRPr="0032190F">
        <w:t>temple C</w:t>
      </w:r>
    </w:p>
    <w:p w14:paraId="2AD4C5DE" w14:textId="77777777" w:rsidR="00FD3043" w:rsidRPr="0032190F" w:rsidRDefault="00FD3043" w:rsidP="00FD3043">
      <w:pPr>
        <w:rPr>
          <w:lang w:val="fr-FR"/>
        </w:rPr>
      </w:pPr>
      <w:r w:rsidRPr="0032190F">
        <w:rPr>
          <w:lang w:val="fr-FR"/>
        </w:rPr>
        <w:t>Parallèle au temple A. Situé très proche de A par manque de place sur la partie sommitale (BIB Rosa Planar in BIB 2282)</w:t>
      </w:r>
    </w:p>
    <w:p w14:paraId="3FB79AA8" w14:textId="77777777" w:rsidR="00944CDE" w:rsidRPr="0032190F" w:rsidRDefault="00944CDE" w:rsidP="002F0E37">
      <w:pPr>
        <w:jc w:val="both"/>
        <w:rPr>
          <w:lang w:val="fr-FR"/>
        </w:rPr>
      </w:pPr>
    </w:p>
    <w:p w14:paraId="01B5040A" w14:textId="77777777" w:rsidR="00944CDE" w:rsidRPr="0032190F" w:rsidRDefault="00944CDE" w:rsidP="00426FF9">
      <w:pPr>
        <w:pStyle w:val="Heading1"/>
      </w:pPr>
      <w:bookmarkStart w:id="2564" w:name="Sit_Illa_Reixac"/>
      <w:r w:rsidRPr="0032190F">
        <w:t>ILLA D'EN REIXAC</w:t>
      </w:r>
    </w:p>
    <w:bookmarkEnd w:id="2564"/>
    <w:p w14:paraId="1868A16B" w14:textId="77777777" w:rsidR="00A438D4" w:rsidRDefault="00A438D4" w:rsidP="002F0E37">
      <w:pPr>
        <w:jc w:val="both"/>
        <w:rPr>
          <w:lang w:val="fr-FR"/>
        </w:rPr>
      </w:pPr>
    </w:p>
    <w:p w14:paraId="010538AE" w14:textId="59DCCC1F" w:rsidR="00944CDE" w:rsidRDefault="00944CDE" w:rsidP="002F0E37">
      <w:pPr>
        <w:jc w:val="both"/>
        <w:rPr>
          <w:lang w:val="fr-FR"/>
        </w:rPr>
      </w:pPr>
      <w:r w:rsidRPr="0032190F">
        <w:rPr>
          <w:lang w:val="fr-FR"/>
        </w:rPr>
        <w:t>Illa d'En Reixach (Gérone, Catalogne) est l'un des deux pôles d'</w:t>
      </w:r>
      <w:hyperlink r:id="rId5991" w:anchor="Sit_Ullastret" w:history="1">
        <w:r w:rsidRPr="0032190F">
          <w:rPr>
            <w:rStyle w:val="Hyperlink"/>
            <w:lang w:val="fr-FR"/>
          </w:rPr>
          <w:t>Ullastret</w:t>
        </w:r>
      </w:hyperlink>
      <w:r w:rsidRPr="0032190F">
        <w:rPr>
          <w:lang w:val="fr-FR"/>
        </w:rPr>
        <w:t xml:space="preserve"> (BIB Musée d'Ampurias) Habitat du Fer 1 (BIB Musée d'Ampurias) </w:t>
      </w:r>
    </w:p>
    <w:p w14:paraId="405C152C" w14:textId="5FD69AE2" w:rsidR="005036AD" w:rsidRPr="005036AD" w:rsidRDefault="005036AD" w:rsidP="002F0E37">
      <w:pPr>
        <w:jc w:val="both"/>
        <w:rPr>
          <w:lang w:val="fr-FR"/>
        </w:rPr>
      </w:pPr>
      <w:r>
        <w:rPr>
          <w:lang w:val="fr-FR"/>
        </w:rPr>
        <w:t xml:space="preserve">Site du </w:t>
      </w:r>
      <w:hyperlink r:id="rId5992" w:anchor="Cul_MIA1" w:history="1">
        <w:r w:rsidRPr="005036AD">
          <w:rPr>
            <w:rStyle w:val="Hyperlink"/>
            <w:lang w:val="fr-FR"/>
          </w:rPr>
          <w:t>MIA1</w:t>
        </w:r>
      </w:hyperlink>
      <w:r w:rsidRPr="005036AD">
        <w:rPr>
          <w:lang w:val="fr-FR"/>
        </w:rPr>
        <w:t xml:space="preserve"> (Ari com.pers)</w:t>
      </w:r>
      <w:r w:rsidR="00A438D4">
        <w:rPr>
          <w:lang w:val="fr-FR"/>
        </w:rPr>
        <w:t xml:space="preserve">, Zone urbaine au </w:t>
      </w:r>
      <w:hyperlink r:id="rId5993" w:anchor="Cul_MIA2" w:history="1">
        <w:r w:rsidR="00A438D4" w:rsidRPr="00A438D4">
          <w:rPr>
            <w:rStyle w:val="Hyperlink"/>
            <w:lang w:val="fr-FR"/>
          </w:rPr>
          <w:t>MIA2</w:t>
        </w:r>
      </w:hyperlink>
      <w:r w:rsidR="00A438D4" w:rsidRPr="00A438D4">
        <w:rPr>
          <w:lang w:val="fr-FR"/>
        </w:rPr>
        <w:t xml:space="preserve"> </w:t>
      </w:r>
      <w:r w:rsidR="00A438D4">
        <w:rPr>
          <w:lang w:val="fr-FR"/>
        </w:rPr>
        <w:t>(BIB Ari com. pers.).</w:t>
      </w:r>
    </w:p>
    <w:p w14:paraId="27A50809" w14:textId="77777777" w:rsidR="00961234" w:rsidRDefault="00961234" w:rsidP="00242C0F">
      <w:pPr>
        <w:jc w:val="both"/>
        <w:rPr>
          <w:lang w:val="fr-FR"/>
        </w:rPr>
      </w:pPr>
    </w:p>
    <w:p w14:paraId="0132186A" w14:textId="77777777" w:rsidR="00B253C7" w:rsidRPr="008E2BA7" w:rsidRDefault="00B253C7" w:rsidP="00426FF9">
      <w:pPr>
        <w:pStyle w:val="Heading1"/>
      </w:pPr>
      <w:r w:rsidRPr="008E2BA7">
        <w:t>CASTELL DE LA FOSCA</w:t>
      </w:r>
    </w:p>
    <w:p w14:paraId="79DF577F" w14:textId="0EFC6197" w:rsidR="00B253C7" w:rsidRPr="008E2BA7" w:rsidRDefault="00B253C7" w:rsidP="00242C0F">
      <w:pPr>
        <w:jc w:val="both"/>
        <w:rPr>
          <w:lang w:val="fr-FR"/>
        </w:rPr>
      </w:pPr>
      <w:r w:rsidRPr="008E2BA7">
        <w:rPr>
          <w:lang w:val="fr-FR"/>
        </w:rPr>
        <w:t xml:space="preserve">Castell de la Fosca (Palamos) lieu de culte et acropole </w:t>
      </w:r>
      <w:hyperlink r:id="rId5994" w:anchor="Cul_Iberique" w:history="1">
        <w:r w:rsidR="00012F66" w:rsidRPr="008E2BA7">
          <w:rPr>
            <w:rStyle w:val="Hyperlink"/>
            <w:lang w:val="fr-FR"/>
          </w:rPr>
          <w:t>ibère</w:t>
        </w:r>
      </w:hyperlink>
      <w:r w:rsidR="00012F66" w:rsidRPr="008E2BA7">
        <w:rPr>
          <w:lang w:val="fr-FR"/>
        </w:rPr>
        <w:t xml:space="preserve"> </w:t>
      </w:r>
      <w:r w:rsidRPr="008E2BA7">
        <w:rPr>
          <w:lang w:val="fr-FR"/>
        </w:rPr>
        <w:t>(BIB MAC Barcelona, 2018)</w:t>
      </w:r>
    </w:p>
    <w:p w14:paraId="082C9DCD" w14:textId="77777777" w:rsidR="00B253C7" w:rsidRPr="008E2BA7" w:rsidRDefault="00B253C7" w:rsidP="00242C0F">
      <w:pPr>
        <w:jc w:val="both"/>
        <w:rPr>
          <w:lang w:val="fr-FR"/>
        </w:rPr>
      </w:pPr>
    </w:p>
    <w:p w14:paraId="32AE6776" w14:textId="77777777" w:rsidR="00961234" w:rsidRPr="00BA150E" w:rsidRDefault="00961234" w:rsidP="00426FF9">
      <w:pPr>
        <w:pStyle w:val="Heading1"/>
      </w:pPr>
      <w:bookmarkStart w:id="2565" w:name="Sit_Llanete_Moros"/>
      <w:r w:rsidRPr="00BA150E">
        <w:t>LLENETE DE LOS MOROS</w:t>
      </w:r>
    </w:p>
    <w:bookmarkEnd w:id="2565"/>
    <w:p w14:paraId="67C3F73A" w14:textId="77777777" w:rsidR="00961234" w:rsidRPr="00BA150E" w:rsidRDefault="00661F91" w:rsidP="00242C0F">
      <w:pPr>
        <w:jc w:val="both"/>
        <w:rPr>
          <w:sz w:val="20"/>
          <w:lang w:val="fr-FR"/>
        </w:rPr>
      </w:pPr>
      <w:r w:rsidRPr="00BA150E">
        <w:rPr>
          <w:sz w:val="20"/>
          <w:lang w:val="fr-FR"/>
        </w:rPr>
        <w:t>Llanete de los Moros</w:t>
      </w:r>
    </w:p>
    <w:p w14:paraId="63F05258" w14:textId="77777777" w:rsidR="00661F91" w:rsidRPr="00BA150E" w:rsidRDefault="00661F91" w:rsidP="00242C0F">
      <w:pPr>
        <w:jc w:val="both"/>
        <w:rPr>
          <w:lang w:val="fr-FR"/>
        </w:rPr>
      </w:pPr>
    </w:p>
    <w:p w14:paraId="1593F7DA" w14:textId="2E0E302D" w:rsidR="00961234" w:rsidRDefault="00AA0ED2" w:rsidP="00242C0F">
      <w:pPr>
        <w:jc w:val="both"/>
        <w:rPr>
          <w:lang w:val="fr-FR"/>
        </w:rPr>
      </w:pPr>
      <w:r w:rsidRPr="00661F91">
        <w:rPr>
          <w:lang w:val="fr-FR"/>
        </w:rPr>
        <w:t>Lle</w:t>
      </w:r>
      <w:r w:rsidR="000503C4">
        <w:rPr>
          <w:lang w:val="fr-FR"/>
        </w:rPr>
        <w:t>n</w:t>
      </w:r>
      <w:r w:rsidRPr="00661F91">
        <w:rPr>
          <w:lang w:val="fr-FR"/>
        </w:rPr>
        <w:t xml:space="preserve">ete de los Moros (Montoro, Cordoue) </w:t>
      </w:r>
      <w:r w:rsidR="00661F91">
        <w:rPr>
          <w:lang w:val="fr-FR"/>
        </w:rPr>
        <w:t xml:space="preserve">sur un lieu de </w:t>
      </w:r>
      <w:r w:rsidR="00661F91" w:rsidRPr="00661F91">
        <w:rPr>
          <w:lang w:val="fr-FR"/>
        </w:rPr>
        <w:t xml:space="preserve">controle </w:t>
      </w:r>
      <w:r w:rsidR="00661F91">
        <w:rPr>
          <w:lang w:val="fr-FR"/>
        </w:rPr>
        <w:t>du</w:t>
      </w:r>
      <w:r w:rsidR="00661F91" w:rsidRPr="00661F91">
        <w:rPr>
          <w:lang w:val="fr-FR"/>
        </w:rPr>
        <w:t xml:space="preserve"> passage du G</w:t>
      </w:r>
      <w:r w:rsidR="00661F91">
        <w:rPr>
          <w:lang w:val="fr-FR"/>
        </w:rPr>
        <w:t>uadalquivir (BIB 3023)</w:t>
      </w:r>
      <w:r w:rsidR="00961234" w:rsidRPr="0032190F">
        <w:rPr>
          <w:lang w:val="fr-FR"/>
        </w:rPr>
        <w:t>. A li</w:t>
      </w:r>
      <w:r w:rsidR="00736FC1" w:rsidRPr="0032190F">
        <w:rPr>
          <w:lang w:val="fr-FR"/>
        </w:rPr>
        <w:t>v</w:t>
      </w:r>
      <w:r w:rsidR="00961234" w:rsidRPr="0032190F">
        <w:rPr>
          <w:lang w:val="fr-FR"/>
        </w:rPr>
        <w:t xml:space="preserve">ré de la céramique </w:t>
      </w:r>
      <w:hyperlink r:id="rId5995" w:anchor="Cul_Mycenien" w:history="1">
        <w:r w:rsidR="00915796" w:rsidRPr="0032190F">
          <w:rPr>
            <w:rStyle w:val="Hyperlink"/>
            <w:lang w:val="fr-FR"/>
          </w:rPr>
          <w:t>mycénienne</w:t>
        </w:r>
      </w:hyperlink>
      <w:r w:rsidR="00661F91" w:rsidRPr="00661F91">
        <w:rPr>
          <w:lang w:val="fr-FR"/>
        </w:rPr>
        <w:t xml:space="preserve"> </w:t>
      </w:r>
      <w:r w:rsidR="00736FC1" w:rsidRPr="0032190F">
        <w:rPr>
          <w:lang w:val="fr-FR"/>
        </w:rPr>
        <w:t>datée du 13</w:t>
      </w:r>
      <w:r w:rsidR="00736FC1" w:rsidRPr="0032190F">
        <w:rPr>
          <w:vertAlign w:val="superscript"/>
          <w:lang w:val="fr-FR"/>
        </w:rPr>
        <w:t>e</w:t>
      </w:r>
      <w:r w:rsidR="00736FC1" w:rsidRPr="0032190F">
        <w:rPr>
          <w:lang w:val="fr-FR"/>
        </w:rPr>
        <w:t xml:space="preserve"> s.aec  (</w:t>
      </w:r>
      <w:r w:rsidR="00813FDB">
        <w:rPr>
          <w:lang w:val="fr-FR"/>
        </w:rPr>
        <w:t xml:space="preserve">BIB 3136, </w:t>
      </w:r>
      <w:r w:rsidRPr="0032190F">
        <w:rPr>
          <w:lang w:val="fr-FR"/>
        </w:rPr>
        <w:t xml:space="preserve">BIB Martin de la Cruz 1985 in </w:t>
      </w:r>
      <w:r w:rsidR="00736FC1" w:rsidRPr="0032190F">
        <w:rPr>
          <w:lang w:val="fr-FR"/>
        </w:rPr>
        <w:t>BIB 1995 p. 14</w:t>
      </w:r>
      <w:r w:rsidR="005F0D65" w:rsidRPr="0032190F">
        <w:rPr>
          <w:lang w:val="fr-FR"/>
        </w:rPr>
        <w:t>, BIB 2177 p. 21</w:t>
      </w:r>
      <w:r w:rsidR="001D734F" w:rsidRPr="0032190F">
        <w:rPr>
          <w:lang w:val="fr-FR"/>
        </w:rPr>
        <w:t>) entre 1400-1200/1100 soit à l’</w:t>
      </w:r>
      <w:r w:rsidR="00661F91">
        <w:rPr>
          <w:lang w:val="fr-FR"/>
        </w:rPr>
        <w:t xml:space="preserve"> </w:t>
      </w:r>
      <w:hyperlink r:id="rId5996" w:anchor="Cul_Helladique_Recent_IIIA" w:history="1">
        <w:r w:rsidR="00661F91" w:rsidRPr="00661F91">
          <w:rPr>
            <w:rStyle w:val="Hyperlink"/>
            <w:lang w:val="fr-FR"/>
          </w:rPr>
          <w:t>HR</w:t>
        </w:r>
        <w:r w:rsidR="001D734F" w:rsidRPr="00661F91">
          <w:rPr>
            <w:rStyle w:val="Hyperlink"/>
            <w:lang w:val="fr-FR"/>
          </w:rPr>
          <w:t>IIIA</w:t>
        </w:r>
      </w:hyperlink>
      <w:r w:rsidR="001D734F" w:rsidRPr="0032190F">
        <w:rPr>
          <w:lang w:val="fr-FR"/>
        </w:rPr>
        <w:t>/</w:t>
      </w:r>
      <w:hyperlink r:id="rId5997" w:anchor="Cul_Helladique_Recent_IIIB" w:history="1">
        <w:r w:rsidR="00661F91" w:rsidRPr="00661F91">
          <w:rPr>
            <w:rStyle w:val="Hyperlink"/>
            <w:lang w:val="fr-FR"/>
          </w:rPr>
          <w:t>HRIII</w:t>
        </w:r>
        <w:r w:rsidR="001D734F" w:rsidRPr="00661F91">
          <w:rPr>
            <w:rStyle w:val="Hyperlink"/>
            <w:lang w:val="fr-FR"/>
          </w:rPr>
          <w:t>B</w:t>
        </w:r>
      </w:hyperlink>
      <w:r w:rsidR="001D734F" w:rsidRPr="0032190F">
        <w:rPr>
          <w:lang w:val="fr-FR"/>
        </w:rPr>
        <w:t xml:space="preserve"> (BIB 2187 p. 399</w:t>
      </w:r>
      <w:r w:rsidR="00736FC1" w:rsidRPr="0032190F">
        <w:rPr>
          <w:lang w:val="fr-FR"/>
        </w:rPr>
        <w:t>)</w:t>
      </w:r>
      <w:r w:rsidR="00C979B5">
        <w:rPr>
          <w:lang w:val="fr-FR"/>
        </w:rPr>
        <w:t xml:space="preserve"> 14/13e aec (BIB 3268)</w:t>
      </w:r>
      <w:r w:rsidR="00FD441D">
        <w:rPr>
          <w:lang w:val="fr-FR"/>
        </w:rPr>
        <w:t xml:space="preserve"> My IIIA </w:t>
      </w:r>
      <w:r w:rsidR="00FD441D" w:rsidRPr="00A148DE">
        <w:rPr>
          <w:lang w:val="fr-FR"/>
        </w:rPr>
        <w:t xml:space="preserve">(Barcelo com. pers.). v. </w:t>
      </w:r>
      <w:hyperlink r:id="rId5998" w:anchor="Cul_Precoloniale_Geo_Iberique_SE" w:history="1">
        <w:r w:rsidR="00FD441D" w:rsidRPr="00A148DE">
          <w:rPr>
            <w:rStyle w:val="Hyperlink"/>
            <w:lang w:val="fr-FR"/>
          </w:rPr>
          <w:t>Précolonial</w:t>
        </w:r>
      </w:hyperlink>
    </w:p>
    <w:p w14:paraId="68981FAA" w14:textId="5291FA52" w:rsidR="00661F91" w:rsidRPr="005C62A5" w:rsidRDefault="00661F91" w:rsidP="00242C0F">
      <w:pPr>
        <w:jc w:val="both"/>
        <w:rPr>
          <w:lang w:val="fr-FR"/>
        </w:rPr>
      </w:pPr>
      <w:r>
        <w:rPr>
          <w:lang w:val="fr-FR"/>
        </w:rPr>
        <w:t xml:space="preserve">Dans le même niveau archéologique: fragment de paroi de </w:t>
      </w:r>
      <w:r w:rsidRPr="00661F91">
        <w:rPr>
          <w:i/>
          <w:lang w:val="fr-FR"/>
        </w:rPr>
        <w:t>kylix</w:t>
      </w:r>
      <w:r>
        <w:rPr>
          <w:lang w:val="fr-FR"/>
        </w:rPr>
        <w:t xml:space="preserve"> et pied de cratère datés de la fin </w:t>
      </w:r>
      <w:hyperlink r:id="rId5999" w:anchor="Cul_Helladique_Recent_IIIA" w:history="1">
        <w:r w:rsidRPr="00661F91">
          <w:rPr>
            <w:rStyle w:val="Hyperlink"/>
            <w:lang w:val="fr-FR"/>
          </w:rPr>
          <w:t>HRIIIA</w:t>
        </w:r>
      </w:hyperlink>
      <w:r>
        <w:rPr>
          <w:lang w:val="fr-FR"/>
        </w:rPr>
        <w:t xml:space="preserve">-début </w:t>
      </w:r>
      <w:hyperlink r:id="rId6000" w:anchor="Cul_Helladique_Recent_IIIB" w:history="1">
        <w:r w:rsidRPr="00661F91">
          <w:rPr>
            <w:rStyle w:val="Hyperlink"/>
            <w:lang w:val="fr-FR"/>
          </w:rPr>
          <w:t>HRIIIB</w:t>
        </w:r>
      </w:hyperlink>
      <w:r>
        <w:rPr>
          <w:lang w:val="fr-FR"/>
        </w:rPr>
        <w:t xml:space="preserve">, fragments de céramique tournée associée à de la céramique </w:t>
      </w:r>
      <w:hyperlink r:id="rId6001" w:anchor="Cul_Cogotas_per1" w:history="1">
        <w:r w:rsidRPr="00661F91">
          <w:rPr>
            <w:rStyle w:val="Hyperlink"/>
            <w:lang w:val="fr-FR"/>
          </w:rPr>
          <w:t>Cogotas I</w:t>
        </w:r>
      </w:hyperlink>
      <w:r>
        <w:rPr>
          <w:lang w:val="fr-FR"/>
        </w:rPr>
        <w:t xml:space="preserve"> </w:t>
      </w:r>
      <w:r w:rsidRPr="00661F91">
        <w:rPr>
          <w:lang w:val="fr-FR"/>
        </w:rPr>
        <w:t>(BIB 3023)</w:t>
      </w:r>
      <w:r>
        <w:rPr>
          <w:lang w:val="fr-FR"/>
        </w:rPr>
        <w:t xml:space="preserve"> La céramique tournée a la</w:t>
      </w:r>
      <w:r w:rsidR="002D1AD2">
        <w:rPr>
          <w:lang w:val="fr-FR"/>
        </w:rPr>
        <w:t xml:space="preserve"> pâte identique à l'amphore de </w:t>
      </w:r>
      <w:hyperlink r:id="rId6002" w:anchor="Sit_Cuesta_Negro" w:history="1">
        <w:r w:rsidRPr="002D1AD2">
          <w:rPr>
            <w:rStyle w:val="Hyperlink"/>
            <w:lang w:val="fr-FR"/>
          </w:rPr>
          <w:t>Cuesta del Negro</w:t>
        </w:r>
      </w:hyperlink>
      <w:r w:rsidRPr="00661F91">
        <w:rPr>
          <w:lang w:val="fr-FR"/>
        </w:rPr>
        <w:t xml:space="preserve"> (BIB 3023)</w:t>
      </w:r>
      <w:r>
        <w:rPr>
          <w:lang w:val="fr-FR"/>
        </w:rPr>
        <w:t xml:space="preserve">  v. </w:t>
      </w:r>
      <w:hyperlink r:id="rId6003" w:anchor="Sit_Carmona" w:history="1">
        <w:r w:rsidRPr="005C62A5">
          <w:rPr>
            <w:rStyle w:val="Hyperlink"/>
            <w:lang w:val="fr-FR"/>
          </w:rPr>
          <w:t>Carmona</w:t>
        </w:r>
      </w:hyperlink>
    </w:p>
    <w:p w14:paraId="2F03A2D0" w14:textId="77777777" w:rsidR="000A3C34" w:rsidRPr="005C62A5" w:rsidRDefault="000A3C34" w:rsidP="00242C0F">
      <w:pPr>
        <w:jc w:val="both"/>
        <w:rPr>
          <w:lang w:val="fr-FR"/>
        </w:rPr>
      </w:pPr>
    </w:p>
    <w:p w14:paraId="3989C82D" w14:textId="77777777" w:rsidR="000A3C34" w:rsidRPr="000A3C34" w:rsidRDefault="000A3C34" w:rsidP="00242C0F">
      <w:pPr>
        <w:jc w:val="both"/>
        <w:rPr>
          <w:lang w:val="fr-FR"/>
        </w:rPr>
      </w:pPr>
      <w:r w:rsidRPr="000A3C34">
        <w:rPr>
          <w:lang w:val="fr-FR"/>
        </w:rPr>
        <w:t>Occupation durant le Chalcolithique, Bronze et EIA (Martín de la Cruz 1987, 1988)</w:t>
      </w:r>
      <w:r>
        <w:rPr>
          <w:lang w:val="fr-FR"/>
        </w:rPr>
        <w:t>(BIB 3081)</w:t>
      </w:r>
    </w:p>
    <w:p w14:paraId="75D12C2E" w14:textId="77777777" w:rsidR="00AA0ED2" w:rsidRPr="000A3C34" w:rsidRDefault="00AA0ED2" w:rsidP="00242C0F">
      <w:pPr>
        <w:jc w:val="both"/>
        <w:rPr>
          <w:lang w:val="fr-FR"/>
        </w:rPr>
      </w:pPr>
    </w:p>
    <w:p w14:paraId="54643658" w14:textId="77777777" w:rsidR="00174B6F" w:rsidRPr="005C62A5" w:rsidRDefault="00174B6F" w:rsidP="00242C0F">
      <w:pPr>
        <w:jc w:val="both"/>
        <w:rPr>
          <w:lang w:val="fr-FR"/>
        </w:rPr>
      </w:pPr>
    </w:p>
    <w:p w14:paraId="2385B020" w14:textId="77777777" w:rsidR="00AA0ED2" w:rsidRPr="00426FF9" w:rsidRDefault="00AA0ED2" w:rsidP="00426FF9">
      <w:pPr>
        <w:pStyle w:val="Heading1"/>
        <w:rPr>
          <w:lang w:val="es-ES"/>
        </w:rPr>
      </w:pPr>
      <w:bookmarkStart w:id="2566" w:name="Sit_Cuesta_Negro"/>
      <w:r w:rsidRPr="00426FF9">
        <w:rPr>
          <w:lang w:val="es-ES"/>
        </w:rPr>
        <w:t>CUESTA DEL NEGRO</w:t>
      </w:r>
    </w:p>
    <w:bookmarkEnd w:id="2566"/>
    <w:p w14:paraId="5AC29384" w14:textId="77777777" w:rsidR="00661F91" w:rsidRPr="00BA150E" w:rsidRDefault="002D1AD2" w:rsidP="00242C0F">
      <w:pPr>
        <w:jc w:val="both"/>
        <w:rPr>
          <w:sz w:val="20"/>
          <w:lang w:val="es-ES"/>
        </w:rPr>
      </w:pPr>
      <w:r w:rsidRPr="00BA150E">
        <w:rPr>
          <w:sz w:val="20"/>
          <w:lang w:val="es-ES"/>
        </w:rPr>
        <w:t>La Cuesta del Negro</w:t>
      </w:r>
      <w:r w:rsidR="00426FF9">
        <w:rPr>
          <w:sz w:val="20"/>
          <w:lang w:val="es-ES"/>
        </w:rPr>
        <w:t xml:space="preserve"> </w:t>
      </w:r>
      <w:r w:rsidR="00426FF9" w:rsidRPr="00426FF9">
        <w:rPr>
          <w:sz w:val="20"/>
          <w:lang w:val="es-ES"/>
        </w:rPr>
        <w:t>de Purullena</w:t>
      </w:r>
    </w:p>
    <w:p w14:paraId="75A20B43" w14:textId="77777777" w:rsidR="002D1AD2" w:rsidRPr="00BA150E" w:rsidRDefault="002D1AD2" w:rsidP="00242C0F">
      <w:pPr>
        <w:jc w:val="both"/>
        <w:rPr>
          <w:lang w:val="es-ES"/>
        </w:rPr>
      </w:pPr>
    </w:p>
    <w:p w14:paraId="64970126" w14:textId="2B983FB1" w:rsidR="00AA0ED2" w:rsidRDefault="00AA0ED2" w:rsidP="00242C0F">
      <w:pPr>
        <w:jc w:val="both"/>
        <w:rPr>
          <w:lang w:val="fr-FR"/>
        </w:rPr>
      </w:pPr>
      <w:r w:rsidRPr="0032190F">
        <w:rPr>
          <w:lang w:val="fr-FR"/>
        </w:rPr>
        <w:t xml:space="preserve">Cuesta del Negro (Purullena, Grenade) </w:t>
      </w:r>
      <w:r w:rsidR="00661F91" w:rsidRPr="00661F91">
        <w:rPr>
          <w:lang w:val="fr-FR"/>
        </w:rPr>
        <w:t>se trouve à faible distance de la rivière Fardes</w:t>
      </w:r>
      <w:r w:rsidR="00661F91" w:rsidRPr="0032190F">
        <w:rPr>
          <w:lang w:val="fr-FR"/>
        </w:rPr>
        <w:t xml:space="preserve"> </w:t>
      </w:r>
      <w:r w:rsidR="00661F91">
        <w:rPr>
          <w:lang w:val="fr-FR"/>
        </w:rPr>
        <w:t xml:space="preserve">(BIB 3023) </w:t>
      </w:r>
      <w:r w:rsidRPr="0032190F">
        <w:rPr>
          <w:lang w:val="fr-FR"/>
        </w:rPr>
        <w:t>a livré les fragments d’une amphore d’ambiance chypriote datée par 14C à 1445-1380 aec.  (BIB Martin de la Cruz 1993 BIB 1995 p. 15)</w:t>
      </w:r>
      <w:r w:rsidR="001D734F" w:rsidRPr="0032190F">
        <w:rPr>
          <w:lang w:val="fr-FR"/>
        </w:rPr>
        <w:t xml:space="preserve"> entre 1400-1200/1100 soit à l’</w:t>
      </w:r>
      <w:r w:rsidR="00661F91">
        <w:rPr>
          <w:lang w:val="fr-FR"/>
        </w:rPr>
        <w:t xml:space="preserve"> </w:t>
      </w:r>
      <w:hyperlink r:id="rId6004" w:anchor="Cul_Helladique_Recent_IIIA" w:history="1">
        <w:r w:rsidR="00661F91" w:rsidRPr="00661F91">
          <w:rPr>
            <w:rStyle w:val="Hyperlink"/>
            <w:lang w:val="fr-FR"/>
          </w:rPr>
          <w:t>HRIIIA</w:t>
        </w:r>
      </w:hyperlink>
      <w:r w:rsidR="00661F91" w:rsidRPr="0032190F">
        <w:rPr>
          <w:lang w:val="fr-FR"/>
        </w:rPr>
        <w:t>/</w:t>
      </w:r>
      <w:hyperlink r:id="rId6005" w:anchor="Cul_Helladique_Recent_IIIB" w:history="1">
        <w:r w:rsidR="00661F91" w:rsidRPr="00661F91">
          <w:rPr>
            <w:rStyle w:val="Hyperlink"/>
            <w:lang w:val="fr-FR"/>
          </w:rPr>
          <w:t>HRIIIB</w:t>
        </w:r>
      </w:hyperlink>
      <w:r w:rsidR="00661F91" w:rsidRPr="0032190F">
        <w:rPr>
          <w:lang w:val="fr-FR"/>
        </w:rPr>
        <w:t xml:space="preserve"> </w:t>
      </w:r>
      <w:r w:rsidR="001D734F" w:rsidRPr="0032190F">
        <w:rPr>
          <w:lang w:val="fr-FR"/>
        </w:rPr>
        <w:t>(BIB 2187 p. 399)</w:t>
      </w:r>
      <w:r w:rsidR="00661F91">
        <w:rPr>
          <w:lang w:val="fr-FR"/>
        </w:rPr>
        <w:t xml:space="preserve"> Amphore réalisée au tour d'une pâte identique à la céramique tournée de </w:t>
      </w:r>
      <w:hyperlink r:id="rId6006" w:anchor="Sit_Llanete_Moros" w:history="1">
        <w:r w:rsidR="00661F91" w:rsidRPr="00661F91">
          <w:rPr>
            <w:rStyle w:val="Hyperlink"/>
            <w:lang w:val="fr-FR"/>
          </w:rPr>
          <w:t>Llenete de los Moros</w:t>
        </w:r>
      </w:hyperlink>
      <w:r w:rsidR="00661F91" w:rsidRPr="00661F91">
        <w:rPr>
          <w:lang w:val="fr-FR"/>
        </w:rPr>
        <w:t xml:space="preserve"> (BIB 3023)</w:t>
      </w:r>
      <w:r w:rsidR="00661F91">
        <w:rPr>
          <w:lang w:val="fr-FR"/>
        </w:rPr>
        <w:t xml:space="preserve"> </w:t>
      </w:r>
    </w:p>
    <w:p w14:paraId="1013F9BB" w14:textId="248E6F39" w:rsidR="00C979B5" w:rsidRPr="0032190F" w:rsidRDefault="00C979B5" w:rsidP="00242C0F">
      <w:pPr>
        <w:jc w:val="both"/>
        <w:rPr>
          <w:lang w:val="fr-FR"/>
        </w:rPr>
      </w:pPr>
      <w:r>
        <w:rPr>
          <w:lang w:val="fr-FR"/>
        </w:rPr>
        <w:t>Ceramique tournée (</w:t>
      </w:r>
      <w:r w:rsidRPr="00C979B5">
        <w:rPr>
          <w:i/>
          <w:lang w:val="fr-FR"/>
        </w:rPr>
        <w:t>wheeled</w:t>
      </w:r>
      <w:r>
        <w:rPr>
          <w:lang w:val="fr-FR"/>
        </w:rPr>
        <w:t xml:space="preserve">) </w:t>
      </w:r>
      <w:hyperlink r:id="rId6007" w:anchor="Cul_Cogotas_per1" w:history="1">
        <w:r w:rsidRPr="00661F91">
          <w:rPr>
            <w:rStyle w:val="Hyperlink"/>
            <w:lang w:val="fr-FR"/>
          </w:rPr>
          <w:t>Cogotas I</w:t>
        </w:r>
      </w:hyperlink>
      <w:r w:rsidRPr="00C979B5">
        <w:rPr>
          <w:lang w:val="fr-FR"/>
        </w:rPr>
        <w:t xml:space="preserve"> du 14e aec (BIB 3268)</w:t>
      </w:r>
    </w:p>
    <w:p w14:paraId="69603620" w14:textId="77777777" w:rsidR="001D734F" w:rsidRPr="0032190F" w:rsidRDefault="001D734F" w:rsidP="00242C0F">
      <w:pPr>
        <w:jc w:val="both"/>
        <w:rPr>
          <w:lang w:val="fr-FR"/>
        </w:rPr>
      </w:pPr>
    </w:p>
    <w:p w14:paraId="2B09567F" w14:textId="77777777" w:rsidR="00B02A18" w:rsidRPr="00426FF9" w:rsidRDefault="00B02A18" w:rsidP="00426FF9">
      <w:pPr>
        <w:pStyle w:val="Heading1"/>
        <w:rPr>
          <w:lang w:val="es-ES"/>
        </w:rPr>
      </w:pPr>
      <w:bookmarkStart w:id="2567" w:name="Sit_Herdade_Alamo"/>
      <w:r w:rsidRPr="00426FF9">
        <w:rPr>
          <w:lang w:val="es-ES"/>
        </w:rPr>
        <w:t>HERDADE DO ALAMO</w:t>
      </w:r>
    </w:p>
    <w:bookmarkEnd w:id="2567"/>
    <w:p w14:paraId="20481D0E" w14:textId="77777777" w:rsidR="00B02A18" w:rsidRPr="00B10020" w:rsidRDefault="00322A6F" w:rsidP="00242C0F">
      <w:pPr>
        <w:jc w:val="both"/>
        <w:rPr>
          <w:sz w:val="20"/>
          <w:szCs w:val="20"/>
          <w:lang w:val="es-ES" w:eastAsia="en-GB"/>
        </w:rPr>
      </w:pPr>
      <w:r w:rsidRPr="00B10020">
        <w:rPr>
          <w:sz w:val="20"/>
          <w:szCs w:val="20"/>
          <w:lang w:val="es-ES" w:eastAsia="en-GB"/>
        </w:rPr>
        <w:t>Herdade de Álamo</w:t>
      </w:r>
    </w:p>
    <w:p w14:paraId="098F708A" w14:textId="77777777" w:rsidR="00322A6F" w:rsidRPr="00B02A18" w:rsidRDefault="00322A6F" w:rsidP="00242C0F">
      <w:pPr>
        <w:jc w:val="both"/>
        <w:rPr>
          <w:szCs w:val="20"/>
          <w:lang w:val="es-ES" w:eastAsia="en-GB"/>
        </w:rPr>
      </w:pPr>
    </w:p>
    <w:p w14:paraId="5EDD186D" w14:textId="236886F4" w:rsidR="00B02A18" w:rsidRPr="00322A6F" w:rsidRDefault="00B02A18" w:rsidP="00242C0F">
      <w:pPr>
        <w:jc w:val="both"/>
        <w:rPr>
          <w:szCs w:val="20"/>
          <w:lang w:val="fr-FR" w:eastAsia="en-GB"/>
        </w:rPr>
      </w:pPr>
      <w:r w:rsidRPr="00BE4758">
        <w:rPr>
          <w:szCs w:val="20"/>
          <w:lang w:val="fr-FR" w:eastAsia="en-GB"/>
        </w:rPr>
        <w:t xml:space="preserve">Beja. </w:t>
      </w:r>
      <w:hyperlink r:id="rId6008" w:anchor="Cul_Depots_p_Bronze_final_3" w:history="1">
        <w:r w:rsidRPr="009B2284">
          <w:rPr>
            <w:rStyle w:val="Hyperlink"/>
            <w:lang w:val="fr-FR"/>
          </w:rPr>
          <w:t>dépôt</w:t>
        </w:r>
      </w:hyperlink>
      <w:r w:rsidRPr="00105893">
        <w:rPr>
          <w:lang w:val="fr-FR"/>
        </w:rPr>
        <w:t xml:space="preserve"> du </w:t>
      </w:r>
      <w:hyperlink r:id="rId6009" w:anchor="Cul_Bronze_Final_Espagne" w:history="1">
        <w:r w:rsidRPr="00105893">
          <w:rPr>
            <w:rStyle w:val="Hyperlink"/>
            <w:lang w:val="fr-FR"/>
          </w:rPr>
          <w:t>Bronce Tardio</w:t>
        </w:r>
      </w:hyperlink>
      <w:r w:rsidRPr="00105893">
        <w:rPr>
          <w:lang w:val="fr-FR"/>
        </w:rPr>
        <w:t xml:space="preserve"> (</w:t>
      </w:r>
      <w:r w:rsidRPr="00B02A18">
        <w:rPr>
          <w:lang w:val="fr-FR"/>
        </w:rPr>
        <w:t xml:space="preserve">BIB </w:t>
      </w:r>
      <w:r w:rsidRPr="00105893">
        <w:rPr>
          <w:lang w:val="fr-FR"/>
        </w:rPr>
        <w:t>3080)</w:t>
      </w:r>
      <w:r w:rsidR="00322A6F">
        <w:rPr>
          <w:lang w:val="fr-FR"/>
        </w:rPr>
        <w:t xml:space="preserve"> Torques [en or] de type </w:t>
      </w:r>
      <w:hyperlink r:id="rId6010" w:anchor="Cul_Precoloniale_Obj_effets_pers_coll_SB" w:history="1">
        <w:r w:rsidR="00322A6F" w:rsidRPr="00EB17DA">
          <w:rPr>
            <w:rStyle w:val="Hyperlink"/>
            <w:lang w:val="fr-FR"/>
          </w:rPr>
          <w:t>Sagrajas-Berzocana</w:t>
        </w:r>
      </w:hyperlink>
      <w:r w:rsidR="00322A6F" w:rsidRPr="00322A6F">
        <w:rPr>
          <w:lang w:val="fr-FR"/>
        </w:rPr>
        <w:t xml:space="preserve">, collier avec une représentation humaine schématique </w:t>
      </w:r>
      <w:r w:rsidR="00322A6F">
        <w:rPr>
          <w:lang w:val="fr-FR"/>
        </w:rPr>
        <w:t xml:space="preserve">[personnage] </w:t>
      </w:r>
      <w:r w:rsidR="00322A6F" w:rsidRPr="00322A6F">
        <w:rPr>
          <w:lang w:val="fr-FR"/>
        </w:rPr>
        <w:t>analogue à celles des stèles du bouclier</w:t>
      </w:r>
      <w:r w:rsidR="00322A6F" w:rsidRPr="00105893">
        <w:rPr>
          <w:lang w:val="fr-FR"/>
        </w:rPr>
        <w:t xml:space="preserve"> (</w:t>
      </w:r>
      <w:r w:rsidR="00322A6F" w:rsidRPr="00B02A18">
        <w:rPr>
          <w:lang w:val="fr-FR"/>
        </w:rPr>
        <w:t xml:space="preserve">BIB </w:t>
      </w:r>
      <w:r w:rsidR="00322A6F" w:rsidRPr="00105893">
        <w:rPr>
          <w:lang w:val="fr-FR"/>
        </w:rPr>
        <w:t>3080)</w:t>
      </w:r>
    </w:p>
    <w:p w14:paraId="62FEF393" w14:textId="77777777" w:rsidR="00B02A18" w:rsidRPr="00322A6F" w:rsidRDefault="00B02A18" w:rsidP="00242C0F">
      <w:pPr>
        <w:jc w:val="both"/>
        <w:rPr>
          <w:szCs w:val="20"/>
          <w:lang w:val="fr-FR" w:eastAsia="en-GB"/>
        </w:rPr>
      </w:pPr>
    </w:p>
    <w:p w14:paraId="69D33068" w14:textId="77777777" w:rsidR="00B02A18" w:rsidRPr="00BE4758" w:rsidRDefault="00B02A18" w:rsidP="00426FF9">
      <w:pPr>
        <w:pStyle w:val="Heading1"/>
      </w:pPr>
      <w:bookmarkStart w:id="2568" w:name="Sit_Belmez"/>
      <w:r w:rsidRPr="00BE4758">
        <w:lastRenderedPageBreak/>
        <w:t>BELMEZ</w:t>
      </w:r>
    </w:p>
    <w:bookmarkEnd w:id="2568"/>
    <w:p w14:paraId="65F4F619" w14:textId="77777777" w:rsidR="00B02A18" w:rsidRPr="00FD441D" w:rsidRDefault="00B02A18" w:rsidP="00242C0F">
      <w:pPr>
        <w:jc w:val="both"/>
        <w:rPr>
          <w:sz w:val="20"/>
          <w:szCs w:val="20"/>
          <w:lang w:val="fr-FR" w:eastAsia="en-GB"/>
        </w:rPr>
      </w:pPr>
      <w:r w:rsidRPr="00FD441D">
        <w:rPr>
          <w:sz w:val="20"/>
          <w:szCs w:val="20"/>
          <w:lang w:val="fr-FR" w:eastAsia="en-GB"/>
        </w:rPr>
        <w:t>Bélmez</w:t>
      </w:r>
    </w:p>
    <w:p w14:paraId="019201A4" w14:textId="77777777" w:rsidR="00B02A18" w:rsidRPr="00BE4758" w:rsidRDefault="00B02A18" w:rsidP="00242C0F">
      <w:pPr>
        <w:jc w:val="both"/>
        <w:rPr>
          <w:szCs w:val="20"/>
          <w:lang w:val="fr-FR" w:eastAsia="en-GB"/>
        </w:rPr>
      </w:pPr>
    </w:p>
    <w:p w14:paraId="59559AE9" w14:textId="05E638D2" w:rsidR="00B02A18" w:rsidRDefault="00B02A18" w:rsidP="00242C0F">
      <w:pPr>
        <w:jc w:val="both"/>
        <w:rPr>
          <w:lang w:val="fr-FR"/>
        </w:rPr>
      </w:pPr>
      <w:r w:rsidRPr="00BE4758">
        <w:rPr>
          <w:lang w:val="fr-FR"/>
        </w:rPr>
        <w:t xml:space="preserve">Cordoba. </w:t>
      </w:r>
      <w:hyperlink r:id="rId6011" w:anchor="Cul_Depots_p_Bronze_final_3" w:history="1">
        <w:r w:rsidRPr="009B2284">
          <w:rPr>
            <w:rStyle w:val="Hyperlink"/>
            <w:lang w:val="fr-FR"/>
          </w:rPr>
          <w:t>dépôt</w:t>
        </w:r>
      </w:hyperlink>
      <w:r w:rsidRPr="00105893">
        <w:rPr>
          <w:lang w:val="fr-FR"/>
        </w:rPr>
        <w:t xml:space="preserve"> du </w:t>
      </w:r>
      <w:hyperlink r:id="rId6012" w:anchor="Cul_Bronze_Final_Espagne" w:history="1">
        <w:r w:rsidRPr="00105893">
          <w:rPr>
            <w:rStyle w:val="Hyperlink"/>
            <w:lang w:val="fr-FR"/>
          </w:rPr>
          <w:t>Bronce Tardio</w:t>
        </w:r>
      </w:hyperlink>
      <w:r w:rsidRPr="00105893">
        <w:rPr>
          <w:lang w:val="fr-FR"/>
        </w:rPr>
        <w:t xml:space="preserve"> (</w:t>
      </w:r>
      <w:r w:rsidRPr="00B02A18">
        <w:rPr>
          <w:lang w:val="fr-FR"/>
        </w:rPr>
        <w:t xml:space="preserve">BIB </w:t>
      </w:r>
      <w:r w:rsidRPr="00105893">
        <w:rPr>
          <w:lang w:val="fr-FR"/>
        </w:rPr>
        <w:t>3080)</w:t>
      </w:r>
      <w:r>
        <w:rPr>
          <w:lang w:val="fr-FR"/>
        </w:rPr>
        <w:t xml:space="preserve"> torque du domaine atlantique et ensemble d'objets en or de l'Est méditerranéen (Perea et Ambruser 2008) (BIB 3080) </w:t>
      </w:r>
    </w:p>
    <w:p w14:paraId="4424CE89" w14:textId="77777777" w:rsidR="00B02A18" w:rsidRDefault="00B02A18" w:rsidP="00242C0F">
      <w:pPr>
        <w:jc w:val="both"/>
        <w:rPr>
          <w:lang w:val="fr-FR"/>
        </w:rPr>
      </w:pPr>
    </w:p>
    <w:p w14:paraId="531446AB" w14:textId="77777777" w:rsidR="00B02A18" w:rsidRDefault="00B02A18" w:rsidP="00426FF9">
      <w:pPr>
        <w:pStyle w:val="Heading1"/>
      </w:pPr>
      <w:bookmarkStart w:id="2569" w:name="Sit_Sintra"/>
      <w:r>
        <w:t>SINTRA</w:t>
      </w:r>
    </w:p>
    <w:bookmarkEnd w:id="2569"/>
    <w:p w14:paraId="4BE7F359" w14:textId="77777777" w:rsidR="00B02A18" w:rsidRDefault="00B02A18" w:rsidP="00242C0F">
      <w:pPr>
        <w:jc w:val="both"/>
        <w:rPr>
          <w:lang w:val="fr-FR"/>
        </w:rPr>
      </w:pPr>
    </w:p>
    <w:p w14:paraId="1C6F8662" w14:textId="0BC6CC0E" w:rsidR="00B02A18" w:rsidRDefault="00B02A18" w:rsidP="00322A6F">
      <w:pPr>
        <w:tabs>
          <w:tab w:val="left" w:pos="5492"/>
        </w:tabs>
        <w:jc w:val="both"/>
        <w:rPr>
          <w:lang w:val="fr-FR"/>
        </w:rPr>
      </w:pPr>
      <w:r>
        <w:rPr>
          <w:lang w:val="fr-FR"/>
        </w:rPr>
        <w:t xml:space="preserve">Lisbonne. </w:t>
      </w:r>
      <w:hyperlink r:id="rId6013" w:anchor="Cul_Depots_p_Bronze_final_3" w:history="1">
        <w:r w:rsidRPr="009B2284">
          <w:rPr>
            <w:rStyle w:val="Hyperlink"/>
            <w:lang w:val="fr-FR"/>
          </w:rPr>
          <w:t>dépôt</w:t>
        </w:r>
      </w:hyperlink>
      <w:r w:rsidRPr="00105893">
        <w:rPr>
          <w:lang w:val="fr-FR"/>
        </w:rPr>
        <w:t xml:space="preserve"> du </w:t>
      </w:r>
      <w:hyperlink r:id="rId6014" w:anchor="Cul_Bronze_Final_Espagne" w:history="1">
        <w:r w:rsidRPr="00105893">
          <w:rPr>
            <w:rStyle w:val="Hyperlink"/>
            <w:lang w:val="fr-FR"/>
          </w:rPr>
          <w:t>Bronce Tardio</w:t>
        </w:r>
      </w:hyperlink>
      <w:r w:rsidRPr="00105893">
        <w:rPr>
          <w:lang w:val="fr-FR"/>
        </w:rPr>
        <w:t xml:space="preserve"> (</w:t>
      </w:r>
      <w:r w:rsidRPr="00B02A18">
        <w:rPr>
          <w:lang w:val="fr-FR"/>
        </w:rPr>
        <w:t xml:space="preserve">BIB </w:t>
      </w:r>
      <w:r w:rsidRPr="00105893">
        <w:rPr>
          <w:lang w:val="fr-FR"/>
        </w:rPr>
        <w:t>3080)</w:t>
      </w:r>
      <w:r w:rsidR="00322A6F">
        <w:rPr>
          <w:lang w:val="fr-FR"/>
        </w:rPr>
        <w:t xml:space="preserve"> Bracelet hybride: forme atlantique, décoration méditerranéenne </w:t>
      </w:r>
      <w:r w:rsidR="00322A6F" w:rsidRPr="00105893">
        <w:rPr>
          <w:lang w:val="fr-FR"/>
        </w:rPr>
        <w:t>(</w:t>
      </w:r>
      <w:r w:rsidR="00322A6F" w:rsidRPr="00B02A18">
        <w:rPr>
          <w:lang w:val="fr-FR"/>
        </w:rPr>
        <w:t xml:space="preserve">BIB </w:t>
      </w:r>
      <w:r w:rsidR="00322A6F" w:rsidRPr="00105893">
        <w:rPr>
          <w:lang w:val="fr-FR"/>
        </w:rPr>
        <w:t>3080)</w:t>
      </w:r>
      <w:r w:rsidR="00322A6F">
        <w:rPr>
          <w:lang w:val="fr-FR"/>
        </w:rPr>
        <w:t xml:space="preserve"> Collier rapproché des stèles du Diadème, de Nave 2, Faioes, Alto da Escrita (BIB 3080)</w:t>
      </w:r>
    </w:p>
    <w:p w14:paraId="7D832A66" w14:textId="77777777" w:rsidR="00B02A18" w:rsidRDefault="00B02A18" w:rsidP="00242C0F">
      <w:pPr>
        <w:jc w:val="both"/>
        <w:rPr>
          <w:lang w:val="fr-FR"/>
        </w:rPr>
      </w:pPr>
    </w:p>
    <w:p w14:paraId="2BFE923A" w14:textId="77777777" w:rsidR="00B02A18" w:rsidRDefault="00B02A18" w:rsidP="00426FF9">
      <w:pPr>
        <w:pStyle w:val="Heading1"/>
      </w:pPr>
      <w:bookmarkStart w:id="2570" w:name="Sit_Sagrajas"/>
      <w:r>
        <w:t>SAGRAJAS</w:t>
      </w:r>
    </w:p>
    <w:bookmarkEnd w:id="2570"/>
    <w:p w14:paraId="603C889F" w14:textId="77777777" w:rsidR="00B02A18" w:rsidRDefault="00B02A18" w:rsidP="00242C0F">
      <w:pPr>
        <w:jc w:val="both"/>
        <w:rPr>
          <w:lang w:val="fr-FR"/>
        </w:rPr>
      </w:pPr>
    </w:p>
    <w:p w14:paraId="0D521587" w14:textId="77072D89" w:rsidR="00B02A18" w:rsidRDefault="00B02A18" w:rsidP="00242C0F">
      <w:pPr>
        <w:jc w:val="both"/>
        <w:rPr>
          <w:szCs w:val="20"/>
          <w:lang w:val="fr-FR" w:eastAsia="en-GB"/>
        </w:rPr>
      </w:pPr>
      <w:r>
        <w:rPr>
          <w:lang w:val="fr-FR"/>
        </w:rPr>
        <w:t xml:space="preserve">Badajoz. </w:t>
      </w:r>
      <w:hyperlink r:id="rId6015" w:anchor="Cul_Depots_p_Bronze_final_3" w:history="1">
        <w:r w:rsidRPr="009B2284">
          <w:rPr>
            <w:rStyle w:val="Hyperlink"/>
            <w:lang w:val="fr-FR"/>
          </w:rPr>
          <w:t>dépôt</w:t>
        </w:r>
      </w:hyperlink>
      <w:r w:rsidRPr="00105893">
        <w:rPr>
          <w:lang w:val="fr-FR"/>
        </w:rPr>
        <w:t xml:space="preserve"> du </w:t>
      </w:r>
      <w:hyperlink r:id="rId6016" w:anchor="Cul_Bronze_Final_Espagne" w:history="1">
        <w:r w:rsidRPr="00105893">
          <w:rPr>
            <w:rStyle w:val="Hyperlink"/>
            <w:lang w:val="fr-FR"/>
          </w:rPr>
          <w:t>Bronce Tardio</w:t>
        </w:r>
      </w:hyperlink>
      <w:r w:rsidRPr="00105893">
        <w:rPr>
          <w:lang w:val="fr-FR"/>
        </w:rPr>
        <w:t xml:space="preserve"> (</w:t>
      </w:r>
      <w:r w:rsidRPr="00B02A18">
        <w:rPr>
          <w:lang w:val="fr-FR"/>
        </w:rPr>
        <w:t xml:space="preserve">BIB </w:t>
      </w:r>
      <w:r w:rsidRPr="00105893">
        <w:rPr>
          <w:lang w:val="fr-FR"/>
        </w:rPr>
        <w:t>3080)</w:t>
      </w:r>
      <w:r w:rsidR="00322A6F">
        <w:rPr>
          <w:lang w:val="fr-FR"/>
        </w:rPr>
        <w:t xml:space="preserve"> A donné son nom au type </w:t>
      </w:r>
      <w:hyperlink r:id="rId6017" w:anchor="Cul_Precoloniale_Obj_effets_pers_coll_SB" w:history="1">
        <w:r w:rsidR="00322A6F" w:rsidRPr="00EB17DA">
          <w:rPr>
            <w:rStyle w:val="Hyperlink"/>
            <w:lang w:val="fr-FR"/>
          </w:rPr>
          <w:t>Sagrajas-Berzocana</w:t>
        </w:r>
      </w:hyperlink>
      <w:r w:rsidR="00322A6F" w:rsidRPr="0032190F">
        <w:rPr>
          <w:lang w:val="fr-FR"/>
        </w:rPr>
        <w:t xml:space="preserve"> </w:t>
      </w:r>
      <w:r w:rsidR="00322A6F">
        <w:rPr>
          <w:lang w:val="fr-FR"/>
        </w:rPr>
        <w:t>(SS BIB)</w:t>
      </w:r>
    </w:p>
    <w:p w14:paraId="2110A6C0" w14:textId="77777777" w:rsidR="001D734F" w:rsidRPr="0032190F" w:rsidRDefault="001D734F" w:rsidP="00242C0F">
      <w:pPr>
        <w:jc w:val="both"/>
        <w:rPr>
          <w:szCs w:val="20"/>
          <w:lang w:val="fr-FR" w:eastAsia="en-GB"/>
        </w:rPr>
      </w:pPr>
    </w:p>
    <w:p w14:paraId="16D9CAE6" w14:textId="77777777" w:rsidR="001D734F" w:rsidRPr="00426FF9" w:rsidRDefault="001D734F" w:rsidP="00426FF9">
      <w:pPr>
        <w:pStyle w:val="Heading1"/>
      </w:pPr>
      <w:bookmarkStart w:id="2571" w:name="Sit_Berzocana"/>
      <w:r w:rsidRPr="00426FF9">
        <w:t>BERZOCANA</w:t>
      </w:r>
    </w:p>
    <w:bookmarkEnd w:id="2571"/>
    <w:p w14:paraId="3C49A768" w14:textId="77777777" w:rsidR="009A4086" w:rsidRDefault="009A4086" w:rsidP="00242C0F">
      <w:pPr>
        <w:jc w:val="both"/>
        <w:rPr>
          <w:lang w:val="fr-FR"/>
        </w:rPr>
      </w:pPr>
    </w:p>
    <w:p w14:paraId="70A8100E" w14:textId="3F61AD3E" w:rsidR="008E403D" w:rsidRDefault="00EB17DA" w:rsidP="00242C0F">
      <w:pPr>
        <w:jc w:val="both"/>
        <w:rPr>
          <w:lang w:val="fr-FR"/>
        </w:rPr>
      </w:pPr>
      <w:r w:rsidRPr="0032190F">
        <w:rPr>
          <w:lang w:val="fr-FR"/>
        </w:rPr>
        <w:t>Berzocana (Espagne)</w:t>
      </w:r>
      <w:r>
        <w:rPr>
          <w:lang w:val="fr-FR"/>
        </w:rPr>
        <w:t xml:space="preserve">, </w:t>
      </w:r>
      <w:r w:rsidR="00661F91" w:rsidRPr="00661F91">
        <w:rPr>
          <w:lang w:val="fr-FR"/>
        </w:rPr>
        <w:t>situé à p</w:t>
      </w:r>
      <w:r w:rsidR="00661F91">
        <w:rPr>
          <w:lang w:val="fr-FR"/>
        </w:rPr>
        <w:t xml:space="preserve">roximité d'un bras du Tage (BIB 3023) </w:t>
      </w:r>
      <w:hyperlink r:id="rId6018" w:anchor="Cul_Depots_p_Bronze_final_3" w:history="1">
        <w:r w:rsidR="00B02A18" w:rsidRPr="009B2284">
          <w:rPr>
            <w:rStyle w:val="Hyperlink"/>
            <w:lang w:val="fr-FR"/>
          </w:rPr>
          <w:t>dépôt</w:t>
        </w:r>
      </w:hyperlink>
      <w:r w:rsidR="00B02A18" w:rsidRPr="00105893">
        <w:rPr>
          <w:lang w:val="fr-FR"/>
        </w:rPr>
        <w:t xml:space="preserve"> du </w:t>
      </w:r>
      <w:hyperlink r:id="rId6019" w:anchor="Cul_Bronze_Final_Espagne" w:history="1">
        <w:r w:rsidR="00B02A18" w:rsidRPr="00105893">
          <w:rPr>
            <w:rStyle w:val="Hyperlink"/>
            <w:lang w:val="fr-FR"/>
          </w:rPr>
          <w:t>Bronce Tardio</w:t>
        </w:r>
      </w:hyperlink>
      <w:r w:rsidR="00B02A18" w:rsidRPr="00105893">
        <w:rPr>
          <w:lang w:val="fr-FR"/>
        </w:rPr>
        <w:t xml:space="preserve"> (</w:t>
      </w:r>
      <w:r w:rsidR="00B02A18" w:rsidRPr="00B02A18">
        <w:rPr>
          <w:lang w:val="fr-FR"/>
        </w:rPr>
        <w:t xml:space="preserve">BIB </w:t>
      </w:r>
      <w:r w:rsidR="00B02A18" w:rsidRPr="00105893">
        <w:rPr>
          <w:lang w:val="fr-FR"/>
        </w:rPr>
        <w:t>3080)</w:t>
      </w:r>
      <w:r w:rsidR="00B02A18">
        <w:rPr>
          <w:lang w:val="fr-FR"/>
        </w:rPr>
        <w:t xml:space="preserve"> </w:t>
      </w:r>
      <w:r>
        <w:rPr>
          <w:lang w:val="fr-FR"/>
        </w:rPr>
        <w:t>l</w:t>
      </w:r>
      <w:r w:rsidR="00F05E3E" w:rsidRPr="0032190F">
        <w:rPr>
          <w:lang w:val="fr-FR"/>
        </w:rPr>
        <w:t xml:space="preserve">ié aux contacts </w:t>
      </w:r>
      <w:hyperlink r:id="rId6020" w:anchor="Cul_Precoloniale" w:history="1">
        <w:r w:rsidR="00F05E3E" w:rsidRPr="0032190F">
          <w:rPr>
            <w:rStyle w:val="Hyperlink"/>
            <w:lang w:val="fr-FR"/>
          </w:rPr>
          <w:t>précoloniaux</w:t>
        </w:r>
      </w:hyperlink>
      <w:r w:rsidR="00F05E3E" w:rsidRPr="0032190F">
        <w:rPr>
          <w:lang w:val="fr-FR"/>
        </w:rPr>
        <w:t xml:space="preserve"> (BIB 2198 p. 455).</w:t>
      </w:r>
      <w:r>
        <w:rPr>
          <w:lang w:val="fr-FR"/>
        </w:rPr>
        <w:t xml:space="preserve"> </w:t>
      </w:r>
      <w:r w:rsidR="008E403D" w:rsidRPr="0032190F">
        <w:rPr>
          <w:lang w:val="fr-FR"/>
        </w:rPr>
        <w:t>La proximité du site aux zones stannifères</w:t>
      </w:r>
      <w:r w:rsidR="00B02A18">
        <w:rPr>
          <w:lang w:val="fr-FR"/>
        </w:rPr>
        <w:t xml:space="preserve"> </w:t>
      </w:r>
      <w:r w:rsidR="008E403D" w:rsidRPr="0032190F">
        <w:rPr>
          <w:lang w:val="fr-FR"/>
        </w:rPr>
        <w:t xml:space="preserve">de </w:t>
      </w:r>
      <w:hyperlink r:id="rId6021" w:anchor="Sit_San_Cristobal" w:history="1">
        <w:r w:rsidR="008E403D" w:rsidRPr="00D37650">
          <w:rPr>
            <w:rStyle w:val="Hyperlink"/>
            <w:lang w:val="fr-FR"/>
          </w:rPr>
          <w:t>San Crist</w:t>
        </w:r>
        <w:r w:rsidR="00D37650" w:rsidRPr="00D37650">
          <w:rPr>
            <w:rStyle w:val="Hyperlink"/>
            <w:lang w:val="fr-FR"/>
          </w:rPr>
          <w:t>o</w:t>
        </w:r>
        <w:r w:rsidR="008E403D" w:rsidRPr="00D37650">
          <w:rPr>
            <w:rStyle w:val="Hyperlink"/>
            <w:lang w:val="fr-FR"/>
          </w:rPr>
          <w:t>bal</w:t>
        </w:r>
      </w:hyperlink>
      <w:r w:rsidR="008E403D" w:rsidRPr="0032190F">
        <w:rPr>
          <w:lang w:val="fr-FR"/>
        </w:rPr>
        <w:t xml:space="preserve"> </w:t>
      </w:r>
      <w:r w:rsidR="00B02A18">
        <w:rPr>
          <w:lang w:val="fr-FR"/>
        </w:rPr>
        <w:t>[</w:t>
      </w:r>
      <w:hyperlink r:id="rId6022" w:anchor="Cul_Precoloniale_Obj_etain" w:history="1">
        <w:r w:rsidR="00426FF9" w:rsidRPr="00426FF9">
          <w:rPr>
            <w:rStyle w:val="Hyperlink"/>
            <w:lang w:val="fr-FR"/>
          </w:rPr>
          <w:t>étain</w:t>
        </w:r>
      </w:hyperlink>
      <w:r w:rsidR="00B02A18">
        <w:rPr>
          <w:lang w:val="fr-FR"/>
        </w:rPr>
        <w:t>]</w:t>
      </w:r>
      <w:r w:rsidR="00B02A18" w:rsidRPr="0032190F">
        <w:rPr>
          <w:lang w:val="fr-FR"/>
        </w:rPr>
        <w:t xml:space="preserve"> </w:t>
      </w:r>
      <w:r w:rsidR="008E403D" w:rsidRPr="0032190F">
        <w:rPr>
          <w:lang w:val="fr-FR"/>
        </w:rPr>
        <w:t>n’est peut-être pas anodine et renvoie éventuellement aux échanges internationaux autour du minerai (BIB 2198 p. 464)</w:t>
      </w:r>
    </w:p>
    <w:p w14:paraId="7A7CC9AA" w14:textId="77777777" w:rsidR="00EB17DA" w:rsidRDefault="00EB17DA" w:rsidP="00242C0F">
      <w:pPr>
        <w:jc w:val="both"/>
        <w:rPr>
          <w:lang w:val="fr-FR"/>
        </w:rPr>
      </w:pPr>
    </w:p>
    <w:p w14:paraId="20518435" w14:textId="77777777" w:rsidR="00EB17DA" w:rsidRDefault="00EB17DA" w:rsidP="00EB17DA">
      <w:pPr>
        <w:pStyle w:val="Heading2"/>
      </w:pPr>
      <w:bookmarkStart w:id="2572" w:name="Sit_Berzocana_mob"/>
      <w:r>
        <w:t>mobilier</w:t>
      </w:r>
    </w:p>
    <w:bookmarkEnd w:id="2572"/>
    <w:p w14:paraId="7249AC0F" w14:textId="77777777" w:rsidR="00EB17DA" w:rsidRDefault="00EB17DA" w:rsidP="00EB17DA">
      <w:pPr>
        <w:rPr>
          <w:lang w:val="fr-FR"/>
        </w:rPr>
      </w:pPr>
    </w:p>
    <w:p w14:paraId="0F5AAE3E" w14:textId="6D22AB8C" w:rsidR="0020473A" w:rsidRDefault="00000000" w:rsidP="00EB17DA">
      <w:pPr>
        <w:jc w:val="both"/>
        <w:rPr>
          <w:lang w:val="fr-FR"/>
        </w:rPr>
      </w:pPr>
      <w:hyperlink r:id="rId6023" w:anchor="Sit_Berzocana_mob_bol" w:history="1">
        <w:r w:rsidR="00EB17DA" w:rsidRPr="00EB17DA">
          <w:rPr>
            <w:rStyle w:val="Hyperlink"/>
            <w:lang w:val="fr-FR"/>
          </w:rPr>
          <w:t>Bol</w:t>
        </w:r>
      </w:hyperlink>
      <w:r w:rsidR="00EB17DA" w:rsidRPr="0032190F">
        <w:rPr>
          <w:lang w:val="fr-FR"/>
        </w:rPr>
        <w:t xml:space="preserve"> associé à deux </w:t>
      </w:r>
      <w:hyperlink r:id="rId6024" w:anchor="Sit_Berzocana_mob_torque" w:history="1">
        <w:r w:rsidR="00EB17DA" w:rsidRPr="00EB17DA">
          <w:rPr>
            <w:rStyle w:val="Hyperlink"/>
            <w:lang w:val="fr-FR"/>
          </w:rPr>
          <w:t>torques</w:t>
        </w:r>
      </w:hyperlink>
      <w:r w:rsidR="00EB17DA" w:rsidRPr="0032190F">
        <w:rPr>
          <w:lang w:val="fr-FR"/>
        </w:rPr>
        <w:t xml:space="preserve"> (BIB 2187 p. 399, BIB 2198 p. 456), renvoi</w:t>
      </w:r>
      <w:r w:rsidR="00EB17DA">
        <w:rPr>
          <w:lang w:val="fr-FR"/>
        </w:rPr>
        <w:t>e</w:t>
      </w:r>
      <w:r w:rsidR="00EB17DA" w:rsidRPr="0032190F">
        <w:rPr>
          <w:lang w:val="fr-FR"/>
        </w:rPr>
        <w:t xml:space="preserve"> à des exemplaires méditerranéens orientaux datés entre 1300-1100/1000 aec (BIB 2187 p. 399)</w:t>
      </w:r>
      <w:r w:rsidR="00EB17DA" w:rsidRPr="00EB17DA">
        <w:rPr>
          <w:lang w:val="fr-FR"/>
        </w:rPr>
        <w:t xml:space="preserve"> </w:t>
      </w:r>
      <w:r w:rsidR="00EB17DA" w:rsidRPr="0032190F">
        <w:rPr>
          <w:lang w:val="fr-FR"/>
        </w:rPr>
        <w:t>Pour M. Torres Ortiz, c’est la seule véritable importation d’origine orientale en Extrémadure (BIB 2198 p. 456)</w:t>
      </w:r>
    </w:p>
    <w:p w14:paraId="24DB3E7E" w14:textId="77777777" w:rsidR="00EB17DA" w:rsidRDefault="00EB17DA" w:rsidP="00242C0F">
      <w:pPr>
        <w:jc w:val="both"/>
        <w:rPr>
          <w:lang w:val="fr-FR"/>
        </w:rPr>
      </w:pPr>
    </w:p>
    <w:p w14:paraId="09F92392" w14:textId="77777777" w:rsidR="00EB17DA" w:rsidRPr="004073E6" w:rsidRDefault="00EB17DA" w:rsidP="00EB17DA">
      <w:pPr>
        <w:pStyle w:val="Heading3"/>
      </w:pPr>
      <w:bookmarkStart w:id="2573" w:name="Sit_Berzocana_mob_bol"/>
      <w:r w:rsidRPr="004073E6">
        <w:t>bol</w:t>
      </w:r>
    </w:p>
    <w:bookmarkEnd w:id="2573"/>
    <w:p w14:paraId="35D64991" w14:textId="77777777" w:rsidR="00EB17DA" w:rsidRDefault="00EB17DA" w:rsidP="00EB17DA">
      <w:pPr>
        <w:rPr>
          <w:lang w:val="fr-FR"/>
        </w:rPr>
      </w:pPr>
      <w:r w:rsidRPr="0032190F">
        <w:rPr>
          <w:i/>
          <w:lang w:val="fr-FR"/>
        </w:rPr>
        <w:t>cuenco</w:t>
      </w:r>
    </w:p>
    <w:p w14:paraId="78D11BFC" w14:textId="77777777" w:rsidR="00EB17DA" w:rsidRDefault="00EB17DA" w:rsidP="00EB17DA">
      <w:pPr>
        <w:rPr>
          <w:lang w:val="fr-FR"/>
        </w:rPr>
      </w:pPr>
    </w:p>
    <w:p w14:paraId="092B8A5C" w14:textId="71707910" w:rsidR="0020473A" w:rsidRPr="00EB17DA" w:rsidRDefault="0020473A" w:rsidP="0020473A">
      <w:pPr>
        <w:jc w:val="both"/>
        <w:rPr>
          <w:lang w:val="fr-FR"/>
        </w:rPr>
      </w:pPr>
      <w:r>
        <w:rPr>
          <w:lang w:val="fr-FR"/>
        </w:rPr>
        <w:t xml:space="preserve">Récipient en bronze réalisé à la cire perdue trouve des // avec </w:t>
      </w:r>
      <w:hyperlink r:id="rId6025" w:anchor="Sit_Jatt" w:history="1">
        <w:r w:rsidRPr="0032190F">
          <w:rPr>
            <w:rStyle w:val="Hyperlink"/>
            <w:lang w:val="fr-FR"/>
          </w:rPr>
          <w:t>Tell Jatt</w:t>
        </w:r>
      </w:hyperlink>
      <w:r>
        <w:rPr>
          <w:lang w:val="fr-FR"/>
        </w:rPr>
        <w:t xml:space="preserve"> mais aussi Meggido (13e aec) (BIB 3006)</w:t>
      </w:r>
    </w:p>
    <w:p w14:paraId="6667AFFB" w14:textId="11C7BCA6" w:rsidR="00EB17DA" w:rsidRDefault="00EB17DA" w:rsidP="00EB17DA">
      <w:pPr>
        <w:jc w:val="both"/>
        <w:rPr>
          <w:lang w:val="fr-FR"/>
        </w:rPr>
      </w:pPr>
      <w:r>
        <w:rPr>
          <w:lang w:val="fr-FR"/>
        </w:rPr>
        <w:t>L</w:t>
      </w:r>
      <w:r w:rsidRPr="0032190F">
        <w:rPr>
          <w:lang w:val="fr-FR"/>
        </w:rPr>
        <w:t>es parallèles les plus convaincant semblent pouvoir être fait avec du mobilier du 11</w:t>
      </w:r>
      <w:r w:rsidRPr="0032190F">
        <w:rPr>
          <w:vertAlign w:val="superscript"/>
          <w:lang w:val="fr-FR"/>
        </w:rPr>
        <w:t>e</w:t>
      </w:r>
      <w:r>
        <w:rPr>
          <w:lang w:val="fr-FR"/>
        </w:rPr>
        <w:t>-</w:t>
      </w:r>
      <w:r w:rsidRPr="0032190F">
        <w:rPr>
          <w:lang w:val="fr-FR"/>
        </w:rPr>
        <w:t>10</w:t>
      </w:r>
      <w:r w:rsidRPr="0032190F">
        <w:rPr>
          <w:vertAlign w:val="superscript"/>
          <w:lang w:val="fr-FR"/>
        </w:rPr>
        <w:t>e</w:t>
      </w:r>
      <w:r w:rsidRPr="0032190F">
        <w:rPr>
          <w:lang w:val="fr-FR"/>
        </w:rPr>
        <w:t xml:space="preserve"> s. aec, avec des contextes funéraires chypriotes du </w:t>
      </w:r>
      <w:hyperlink r:id="rId6026" w:anchor="Cul_Chypriote_Geometrique_1" w:history="1">
        <w:r w:rsidRPr="0032190F">
          <w:rPr>
            <w:rStyle w:val="Hyperlink"/>
            <w:lang w:val="fr-FR"/>
          </w:rPr>
          <w:t>CGI</w:t>
        </w:r>
      </w:hyperlink>
      <w:r w:rsidRPr="0032190F">
        <w:rPr>
          <w:lang w:val="fr-FR"/>
        </w:rPr>
        <w:t xml:space="preserve"> et </w:t>
      </w:r>
      <w:hyperlink r:id="rId6027" w:anchor="Cul_Chypriote_Geometrique_2" w:history="1">
        <w:r w:rsidRPr="006C13E3">
          <w:rPr>
            <w:rStyle w:val="Hyperlink"/>
            <w:lang w:val="fr-FR"/>
          </w:rPr>
          <w:t>CGII</w:t>
        </w:r>
      </w:hyperlink>
      <w:r w:rsidRPr="0032190F">
        <w:rPr>
          <w:lang w:val="fr-FR"/>
        </w:rPr>
        <w:t xml:space="preserve"> (BIB 2198 p. 457). Finalement le mobilier a aussi été comparé à celui trouvé à </w:t>
      </w:r>
      <w:hyperlink r:id="rId6028" w:anchor="Sit_Jatt" w:history="1">
        <w:r w:rsidRPr="0032190F">
          <w:rPr>
            <w:rStyle w:val="Hyperlink"/>
            <w:lang w:val="fr-FR"/>
          </w:rPr>
          <w:t>Tell Jatt</w:t>
        </w:r>
      </w:hyperlink>
      <w:r w:rsidR="0020473A" w:rsidRPr="0020473A">
        <w:rPr>
          <w:lang w:val="fr-FR"/>
        </w:rPr>
        <w:t xml:space="preserve"> </w:t>
      </w:r>
      <w:r w:rsidRPr="0032190F">
        <w:rPr>
          <w:lang w:val="fr-FR"/>
        </w:rPr>
        <w:t>(BIB 2198 p. 457). En résumé, une datation probable autour de 1000 aec (BIB 2198 p. 457)</w:t>
      </w:r>
      <w:r w:rsidRPr="00EB17DA">
        <w:rPr>
          <w:lang w:val="fr-FR"/>
        </w:rPr>
        <w:t xml:space="preserve"> </w:t>
      </w:r>
      <w:r w:rsidRPr="00EB17DA">
        <w:rPr>
          <w:i/>
          <w:lang w:val="fr-FR"/>
        </w:rPr>
        <w:t>Dans un premier temps le vase est rattaché à l’époque phénico-tartessique [</w:t>
      </w:r>
      <w:hyperlink r:id="rId6029" w:anchor="Sit_Tartessos" w:history="1">
        <w:r w:rsidRPr="00EB17DA">
          <w:rPr>
            <w:rStyle w:val="Hyperlink"/>
            <w:i/>
            <w:lang w:val="fr-FR"/>
          </w:rPr>
          <w:t>Tartessos</w:t>
        </w:r>
      </w:hyperlink>
      <w:r w:rsidRPr="00EB17DA">
        <w:rPr>
          <w:i/>
          <w:lang w:val="fr-FR"/>
        </w:rPr>
        <w:t>] par Callejo y Blanco (1960), soit au 7</w:t>
      </w:r>
      <w:r w:rsidRPr="00EB17DA">
        <w:rPr>
          <w:i/>
          <w:vertAlign w:val="superscript"/>
          <w:lang w:val="fr-FR"/>
        </w:rPr>
        <w:t>e</w:t>
      </w:r>
      <w:r w:rsidRPr="00EB17DA">
        <w:rPr>
          <w:i/>
          <w:lang w:val="fr-FR"/>
        </w:rPr>
        <w:t>/6</w:t>
      </w:r>
      <w:r w:rsidRPr="00EB17DA">
        <w:rPr>
          <w:i/>
          <w:vertAlign w:val="superscript"/>
          <w:lang w:val="fr-FR"/>
        </w:rPr>
        <w:t>e</w:t>
      </w:r>
      <w:r w:rsidRPr="00EB17DA">
        <w:rPr>
          <w:i/>
          <w:lang w:val="fr-FR"/>
        </w:rPr>
        <w:t xml:space="preserve"> s. aec, puis comparé à des vases en or et en argent dans la tombe du Pharaon Psusennes I [</w:t>
      </w:r>
      <w:hyperlink r:id="rId6030" w:anchor="Cul_Troisieme_Periode_Intermediaire" w:history="1">
        <w:r w:rsidRPr="00EB17DA">
          <w:rPr>
            <w:rStyle w:val="Hyperlink"/>
            <w:i/>
            <w:lang w:val="fr-FR"/>
          </w:rPr>
          <w:t>2</w:t>
        </w:r>
        <w:r w:rsidRPr="00EB17DA">
          <w:rPr>
            <w:rStyle w:val="Hyperlink"/>
            <w:i/>
            <w:vertAlign w:val="superscript"/>
            <w:lang w:val="fr-FR"/>
          </w:rPr>
          <w:t xml:space="preserve">nde </w:t>
        </w:r>
        <w:r w:rsidRPr="00EB17DA">
          <w:rPr>
            <w:rStyle w:val="Hyperlink"/>
            <w:i/>
            <w:lang w:val="fr-FR"/>
          </w:rPr>
          <w:t>Période intermédiaire</w:t>
        </w:r>
      </w:hyperlink>
      <w:r w:rsidRPr="00EB17DA">
        <w:rPr>
          <w:i/>
          <w:lang w:val="fr-FR"/>
        </w:rPr>
        <w:t>], et d’autres comparaisons avec le trésor de Tel Basta daté lui entre la 19</w:t>
      </w:r>
      <w:r w:rsidRPr="00EB17DA">
        <w:rPr>
          <w:i/>
          <w:vertAlign w:val="superscript"/>
          <w:lang w:val="fr-FR"/>
        </w:rPr>
        <w:t>e</w:t>
      </w:r>
      <w:r w:rsidRPr="00EB17DA">
        <w:rPr>
          <w:i/>
          <w:lang w:val="fr-FR"/>
        </w:rPr>
        <w:t xml:space="preserve"> dynastie et l’époque saíta [esp.] (BIB 2198 p. 456)</w:t>
      </w:r>
    </w:p>
    <w:p w14:paraId="32D711BE" w14:textId="6F1F12A8" w:rsidR="00EB17DA" w:rsidRDefault="0020473A" w:rsidP="00EB17DA">
      <w:pPr>
        <w:rPr>
          <w:lang w:val="fr-FR"/>
        </w:rPr>
      </w:pPr>
      <w:r w:rsidRPr="006C13E3">
        <w:rPr>
          <w:lang w:val="fr-FR"/>
        </w:rPr>
        <w:t xml:space="preserve">lié aux contacts </w:t>
      </w:r>
      <w:hyperlink r:id="rId6031" w:anchor="Cul_Precoloniale" w:history="1">
        <w:r w:rsidRPr="006C13E3">
          <w:rPr>
            <w:rStyle w:val="Hyperlink"/>
            <w:lang w:val="fr-FR"/>
          </w:rPr>
          <w:t>précoloniaux</w:t>
        </w:r>
      </w:hyperlink>
      <w:r w:rsidRPr="006C13E3">
        <w:rPr>
          <w:lang w:val="fr-FR"/>
        </w:rPr>
        <w:t xml:space="preserve"> (BIB 2198 p. 456)</w:t>
      </w:r>
    </w:p>
    <w:p w14:paraId="7FD06C87" w14:textId="77777777" w:rsidR="00B02A18" w:rsidRPr="00EB17DA" w:rsidRDefault="00B02A18" w:rsidP="00EB17DA">
      <w:pPr>
        <w:rPr>
          <w:lang w:val="fr-FR"/>
        </w:rPr>
      </w:pPr>
      <w:r>
        <w:rPr>
          <w:lang w:val="fr-FR"/>
        </w:rPr>
        <w:t>Bol à omphalos du domaine est méditerranéen (Perea 2005)</w:t>
      </w:r>
      <w:r w:rsidRPr="00B02A18">
        <w:rPr>
          <w:lang w:val="fr-FR"/>
        </w:rPr>
        <w:t xml:space="preserve"> </w:t>
      </w:r>
      <w:r>
        <w:rPr>
          <w:lang w:val="fr-FR"/>
        </w:rPr>
        <w:t>(BIB 3080)</w:t>
      </w:r>
    </w:p>
    <w:p w14:paraId="79E07452" w14:textId="77777777" w:rsidR="00EB17DA" w:rsidRDefault="00EB17DA" w:rsidP="00242C0F">
      <w:pPr>
        <w:jc w:val="both"/>
        <w:rPr>
          <w:lang w:val="fr-FR"/>
        </w:rPr>
      </w:pPr>
    </w:p>
    <w:p w14:paraId="32DB629A" w14:textId="77777777" w:rsidR="00EB17DA" w:rsidRPr="00EB17DA" w:rsidRDefault="00EB17DA" w:rsidP="00EB17DA">
      <w:pPr>
        <w:pStyle w:val="Heading3"/>
      </w:pPr>
      <w:bookmarkStart w:id="2574" w:name="Sit_Berzocana_mob_torque"/>
      <w:r w:rsidRPr="00EB17DA">
        <w:lastRenderedPageBreak/>
        <w:t>torques</w:t>
      </w:r>
    </w:p>
    <w:bookmarkEnd w:id="2574"/>
    <w:p w14:paraId="25628EAE" w14:textId="665E574F" w:rsidR="00EB17DA" w:rsidRDefault="00EB17DA" w:rsidP="00242C0F">
      <w:pPr>
        <w:jc w:val="both"/>
        <w:rPr>
          <w:lang w:val="fr-FR"/>
        </w:rPr>
      </w:pPr>
      <w:r>
        <w:rPr>
          <w:lang w:val="fr-FR"/>
        </w:rPr>
        <w:t>De</w:t>
      </w:r>
      <w:r w:rsidRPr="0032190F">
        <w:rPr>
          <w:lang w:val="fr-FR"/>
        </w:rPr>
        <w:t xml:space="preserve">ux torques </w:t>
      </w:r>
      <w:r>
        <w:rPr>
          <w:lang w:val="fr-FR"/>
        </w:rPr>
        <w:t>en or de</w:t>
      </w:r>
      <w:r w:rsidR="0020473A">
        <w:rPr>
          <w:lang w:val="fr-FR"/>
        </w:rPr>
        <w:t xml:space="preserve"> type</w:t>
      </w:r>
      <w:r>
        <w:rPr>
          <w:lang w:val="fr-FR"/>
        </w:rPr>
        <w:t xml:space="preserve"> </w:t>
      </w:r>
      <w:hyperlink r:id="rId6032" w:anchor="Cul_Precoloniale_Obj_effets_pers_coll_SB" w:history="1">
        <w:r w:rsidRPr="00EB17DA">
          <w:rPr>
            <w:rStyle w:val="Hyperlink"/>
            <w:lang w:val="fr-FR"/>
          </w:rPr>
          <w:t>Sagrajas-Berzocana</w:t>
        </w:r>
      </w:hyperlink>
      <w:r w:rsidRPr="0032190F">
        <w:rPr>
          <w:lang w:val="fr-FR"/>
        </w:rPr>
        <w:t xml:space="preserve"> (BIB 2187 p. 399, BIB 2198 p. 456)</w:t>
      </w:r>
      <w:r w:rsidR="0020473A">
        <w:rPr>
          <w:lang w:val="fr-FR"/>
        </w:rPr>
        <w:t xml:space="preserve"> Deux torques en or dont les poids respectent les sicles de l'Orient méditerranéen [</w:t>
      </w:r>
      <w:hyperlink r:id="rId6033" w:anchor="Cul_Precoloniale_Obj_poids_mes" w:history="1">
        <w:r w:rsidR="0020473A" w:rsidRPr="00426FF9">
          <w:rPr>
            <w:rStyle w:val="Hyperlink"/>
            <w:lang w:val="fr-FR"/>
          </w:rPr>
          <w:t>système pondéral</w:t>
        </w:r>
      </w:hyperlink>
      <w:r w:rsidR="0020473A">
        <w:rPr>
          <w:lang w:val="fr-FR"/>
        </w:rPr>
        <w:t>] (BIB 3006)</w:t>
      </w:r>
    </w:p>
    <w:p w14:paraId="51086FCB" w14:textId="59A0D9E2" w:rsidR="00552187" w:rsidRDefault="00552187" w:rsidP="00242C0F">
      <w:pPr>
        <w:jc w:val="both"/>
        <w:rPr>
          <w:lang w:val="fr-FR"/>
        </w:rPr>
      </w:pPr>
      <w:r>
        <w:rPr>
          <w:lang w:val="fr-FR"/>
        </w:rPr>
        <w:t xml:space="preserve">Deux torques en or à motif géométriques avec peu de mise en forme technique qui ont probablement eu des valeurs de lingôts (BIB 3021) </w:t>
      </w:r>
      <w:hyperlink r:id="rId6034" w:anchor="Cul_Precoloniale_Obj_ors" w:history="1">
        <w:r w:rsidRPr="00552187">
          <w:rPr>
            <w:rStyle w:val="Hyperlink"/>
            <w:lang w:val="fr-FR"/>
          </w:rPr>
          <w:t>objets en or</w:t>
        </w:r>
      </w:hyperlink>
      <w:r w:rsidRPr="00552187">
        <w:rPr>
          <w:lang w:val="fr-FR"/>
        </w:rPr>
        <w:t xml:space="preserve"> (BIB 3021)</w:t>
      </w:r>
      <w:r w:rsidR="00B02A18">
        <w:rPr>
          <w:lang w:val="fr-FR"/>
        </w:rPr>
        <w:t xml:space="preserve"> torques en or dont la technologie vient du domaine atlantique (BIB 3080)</w:t>
      </w:r>
    </w:p>
    <w:p w14:paraId="4BB59CA1" w14:textId="77777777" w:rsidR="00267B68" w:rsidRPr="0032190F" w:rsidRDefault="00267B68" w:rsidP="00242C0F">
      <w:pPr>
        <w:jc w:val="both"/>
        <w:rPr>
          <w:lang w:val="fr-FR"/>
        </w:rPr>
      </w:pPr>
    </w:p>
    <w:p w14:paraId="1146BD2F" w14:textId="77777777" w:rsidR="00267B68" w:rsidRPr="0032190F" w:rsidRDefault="00267B68" w:rsidP="00426FF9">
      <w:pPr>
        <w:pStyle w:val="Heading1"/>
      </w:pPr>
      <w:bookmarkStart w:id="2575" w:name="Sit_Jatt"/>
      <w:r w:rsidRPr="0032190F">
        <w:t>TELL JATT</w:t>
      </w:r>
    </w:p>
    <w:bookmarkEnd w:id="2575"/>
    <w:p w14:paraId="61D46EBE" w14:textId="77777777" w:rsidR="00267B68" w:rsidRPr="0032190F" w:rsidRDefault="00267B68" w:rsidP="00242C0F">
      <w:pPr>
        <w:jc w:val="both"/>
        <w:rPr>
          <w:lang w:val="fr-FR"/>
        </w:rPr>
      </w:pPr>
    </w:p>
    <w:p w14:paraId="2DA9517B" w14:textId="0E2E4278" w:rsidR="00267B68" w:rsidRPr="0032190F" w:rsidRDefault="00267B68" w:rsidP="00242C0F">
      <w:pPr>
        <w:jc w:val="both"/>
        <w:rPr>
          <w:lang w:val="fr-FR"/>
        </w:rPr>
      </w:pPr>
      <w:r w:rsidRPr="0032190F">
        <w:rPr>
          <w:lang w:val="fr-FR"/>
        </w:rPr>
        <w:t xml:space="preserve">Tell Jatt (Israël), un hypogée, a livré un exemple d’enterrement d’une </w:t>
      </w:r>
      <w:hyperlink r:id="rId6035" w:anchor="Cul_Protohistoire_Soc_Elites" w:history="1">
        <w:r w:rsidR="009C7B25" w:rsidRPr="0032190F">
          <w:rPr>
            <w:rStyle w:val="Hyperlink"/>
            <w:lang w:val="fr-FR"/>
          </w:rPr>
          <w:t>élite</w:t>
        </w:r>
      </w:hyperlink>
      <w:r w:rsidR="00112C16" w:rsidRPr="0032190F">
        <w:rPr>
          <w:lang w:val="fr-FR"/>
        </w:rPr>
        <w:t xml:space="preserve"> </w:t>
      </w:r>
      <w:r w:rsidRPr="0032190F">
        <w:rPr>
          <w:lang w:val="fr-FR"/>
        </w:rPr>
        <w:t xml:space="preserve">inhumée avec de nombreuses armes et vaisselle en bronze. A aussi livré un vase de type </w:t>
      </w:r>
      <w:hyperlink r:id="rId6036" w:anchor="Sit_Berzocana" w:history="1">
        <w:r w:rsidRPr="0032190F">
          <w:rPr>
            <w:rStyle w:val="Hyperlink"/>
            <w:lang w:val="fr-FR"/>
          </w:rPr>
          <w:t>Berzocana</w:t>
        </w:r>
      </w:hyperlink>
      <w:r w:rsidRPr="0032190F">
        <w:rPr>
          <w:lang w:val="fr-FR"/>
        </w:rPr>
        <w:t>. L’ensemble est daté des 9</w:t>
      </w:r>
      <w:r w:rsidRPr="0032190F">
        <w:rPr>
          <w:vertAlign w:val="superscript"/>
          <w:lang w:val="fr-FR"/>
        </w:rPr>
        <w:t>e</w:t>
      </w:r>
      <w:r w:rsidRPr="0032190F">
        <w:rPr>
          <w:lang w:val="fr-FR"/>
        </w:rPr>
        <w:t>-8</w:t>
      </w:r>
      <w:r w:rsidRPr="0032190F">
        <w:rPr>
          <w:vertAlign w:val="superscript"/>
          <w:lang w:val="fr-FR"/>
        </w:rPr>
        <w:t>e</w:t>
      </w:r>
      <w:r w:rsidRPr="0032190F">
        <w:rPr>
          <w:lang w:val="fr-FR"/>
        </w:rPr>
        <w:t xml:space="preserve"> aec (BIB 2198 p. 468)</w:t>
      </w:r>
      <w:r w:rsidR="0020473A">
        <w:rPr>
          <w:lang w:val="fr-FR"/>
        </w:rPr>
        <w:t xml:space="preserve"> </w:t>
      </w:r>
      <w:r w:rsidR="0020473A" w:rsidRPr="0032190F">
        <w:rPr>
          <w:lang w:val="fr-FR"/>
        </w:rPr>
        <w:t>vases de bronze, attribué à la fin du 11</w:t>
      </w:r>
      <w:r w:rsidR="0020473A" w:rsidRPr="0032190F">
        <w:rPr>
          <w:vertAlign w:val="superscript"/>
          <w:lang w:val="fr-FR"/>
        </w:rPr>
        <w:t>e</w:t>
      </w:r>
      <w:r w:rsidR="0020473A" w:rsidRPr="0032190F">
        <w:rPr>
          <w:lang w:val="fr-FR"/>
        </w:rPr>
        <w:t xml:space="preserve"> s. (BIB 2198 p. 457)</w:t>
      </w:r>
      <w:r w:rsidR="0020473A">
        <w:rPr>
          <w:lang w:val="fr-FR"/>
        </w:rPr>
        <w:t xml:space="preserve"> Vases datés des 11e-10e s. aec (BIB 3006)</w:t>
      </w:r>
    </w:p>
    <w:p w14:paraId="53A7A915" w14:textId="77777777" w:rsidR="00267B68" w:rsidRPr="0032190F" w:rsidRDefault="00267B68" w:rsidP="00242C0F">
      <w:pPr>
        <w:jc w:val="both"/>
        <w:rPr>
          <w:lang w:val="fr-FR"/>
        </w:rPr>
      </w:pPr>
    </w:p>
    <w:p w14:paraId="620E7CD1" w14:textId="77777777" w:rsidR="00267B68" w:rsidRPr="0032190F" w:rsidRDefault="00267B68" w:rsidP="00426FF9">
      <w:pPr>
        <w:pStyle w:val="Heading1"/>
      </w:pPr>
      <w:bookmarkStart w:id="2576" w:name="Sit_Akhziv"/>
      <w:r w:rsidRPr="0032190F">
        <w:t>AKHZIV</w:t>
      </w:r>
    </w:p>
    <w:bookmarkEnd w:id="2576"/>
    <w:p w14:paraId="60D7573C" w14:textId="77777777" w:rsidR="00267B68" w:rsidRPr="0032190F" w:rsidRDefault="00267B68" w:rsidP="00242C0F">
      <w:pPr>
        <w:jc w:val="both"/>
        <w:rPr>
          <w:lang w:val="fr-FR"/>
        </w:rPr>
      </w:pPr>
    </w:p>
    <w:p w14:paraId="403A758F" w14:textId="79DD4F8B" w:rsidR="00267B68" w:rsidRPr="0032190F" w:rsidRDefault="00267B68" w:rsidP="00242C0F">
      <w:pPr>
        <w:jc w:val="both"/>
        <w:rPr>
          <w:lang w:val="fr-FR"/>
        </w:rPr>
      </w:pPr>
      <w:r w:rsidRPr="0032190F">
        <w:rPr>
          <w:lang w:val="fr-FR"/>
        </w:rPr>
        <w:t>Akhziv</w:t>
      </w:r>
      <w:r w:rsidR="009C7B25" w:rsidRPr="0032190F">
        <w:rPr>
          <w:lang w:val="fr-FR"/>
        </w:rPr>
        <w:t xml:space="preserve"> (Israël) </w:t>
      </w:r>
      <w:r w:rsidRPr="0032190F">
        <w:rPr>
          <w:lang w:val="fr-FR"/>
        </w:rPr>
        <w:t xml:space="preserve">La phase 1 de la </w:t>
      </w:r>
      <w:r w:rsidRPr="0032190F">
        <w:rPr>
          <w:i/>
          <w:lang w:val="fr-FR"/>
        </w:rPr>
        <w:t>Family Tomb 1</w:t>
      </w:r>
      <w:r w:rsidRPr="0032190F">
        <w:rPr>
          <w:lang w:val="fr-FR"/>
        </w:rPr>
        <w:t xml:space="preserve"> montre un guerrier avec armes (pointes de </w:t>
      </w:r>
      <w:hyperlink r:id="rId6037" w:anchor="Typ_Arm_Lance" w:history="1">
        <w:r w:rsidR="00DE55E6" w:rsidRPr="00DE55E6">
          <w:rPr>
            <w:rStyle w:val="Hyperlink"/>
            <w:lang w:val="fr-FR"/>
          </w:rPr>
          <w:t>lances</w:t>
        </w:r>
      </w:hyperlink>
      <w:r w:rsidRPr="0032190F">
        <w:rPr>
          <w:lang w:val="fr-FR"/>
        </w:rPr>
        <w:t>, lame d’épées, une hache, pointes de flèches) avec un autre individu ayant deux jeux de balances en bronze et ce qui est peut-être des poids. Ce dernier a été considéré comme un orfèvre (BIB 2198 p. 468)</w:t>
      </w:r>
      <w:r w:rsidR="00DE55E6">
        <w:rPr>
          <w:lang w:val="fr-FR"/>
        </w:rPr>
        <w:t xml:space="preserve"> </w:t>
      </w:r>
      <w:hyperlink r:id="rId6038" w:anchor="Cul_Protohistoire_Soc_Elites" w:history="1">
        <w:r w:rsidR="009C7B25" w:rsidRPr="0032190F">
          <w:rPr>
            <w:rStyle w:val="Hyperlink"/>
            <w:lang w:val="fr-FR"/>
          </w:rPr>
          <w:t>élite</w:t>
        </w:r>
      </w:hyperlink>
    </w:p>
    <w:p w14:paraId="1DBCC3D8" w14:textId="77777777" w:rsidR="008E403D" w:rsidRPr="0032190F" w:rsidRDefault="008E403D" w:rsidP="00242C0F">
      <w:pPr>
        <w:jc w:val="both"/>
        <w:rPr>
          <w:lang w:val="fr-FR"/>
        </w:rPr>
      </w:pPr>
    </w:p>
    <w:p w14:paraId="6DB20796" w14:textId="77777777" w:rsidR="006C13E3" w:rsidRPr="006C13E3" w:rsidRDefault="008E403D" w:rsidP="00426FF9">
      <w:pPr>
        <w:pStyle w:val="Heading1"/>
      </w:pPr>
      <w:bookmarkStart w:id="2577" w:name="Sit_Concejiles_Lobon"/>
      <w:r w:rsidRPr="0032190F">
        <w:t>CONCEJILES</w:t>
      </w:r>
    </w:p>
    <w:bookmarkEnd w:id="2577"/>
    <w:p w14:paraId="61DA08B1" w14:textId="77777777" w:rsidR="006919F0" w:rsidRPr="000B0953" w:rsidRDefault="006919F0" w:rsidP="00242C0F">
      <w:pPr>
        <w:jc w:val="both"/>
        <w:rPr>
          <w:sz w:val="20"/>
          <w:lang w:val="fr-FR"/>
        </w:rPr>
      </w:pPr>
      <w:r w:rsidRPr="000B0953">
        <w:rPr>
          <w:sz w:val="20"/>
          <w:lang w:val="fr-FR"/>
        </w:rPr>
        <w:t>Los Concejiles de Lobón</w:t>
      </w:r>
    </w:p>
    <w:p w14:paraId="048C4A3E" w14:textId="77777777" w:rsidR="006919F0" w:rsidRDefault="006919F0" w:rsidP="00242C0F">
      <w:pPr>
        <w:jc w:val="both"/>
        <w:rPr>
          <w:lang w:val="fr-FR"/>
        </w:rPr>
      </w:pPr>
    </w:p>
    <w:p w14:paraId="1508DB22" w14:textId="47CD83BA" w:rsidR="001D734F" w:rsidRPr="0032190F" w:rsidRDefault="008E403D" w:rsidP="00242C0F">
      <w:pPr>
        <w:jc w:val="both"/>
        <w:rPr>
          <w:lang w:val="fr-FR"/>
        </w:rPr>
      </w:pPr>
      <w:r w:rsidRPr="0032190F">
        <w:rPr>
          <w:lang w:val="fr-FR"/>
        </w:rPr>
        <w:t xml:space="preserve">Los Concejiles </w:t>
      </w:r>
      <w:r w:rsidR="006919F0">
        <w:rPr>
          <w:lang w:val="fr-FR"/>
        </w:rPr>
        <w:t>(</w:t>
      </w:r>
      <w:r w:rsidRPr="0032190F">
        <w:rPr>
          <w:lang w:val="fr-FR"/>
        </w:rPr>
        <w:t>Lobón</w:t>
      </w:r>
      <w:r w:rsidR="006919F0">
        <w:rPr>
          <w:lang w:val="fr-FR"/>
        </w:rPr>
        <w:t>, Badajoz)</w:t>
      </w:r>
      <w:r w:rsidRPr="0032190F">
        <w:rPr>
          <w:lang w:val="fr-FR"/>
        </w:rPr>
        <w:t xml:space="preserve">, site d’habitat </w:t>
      </w:r>
      <w:hyperlink r:id="rId6039" w:anchor="Cul_Protohistoire" w:history="1">
        <w:r w:rsidRPr="0032190F">
          <w:rPr>
            <w:rStyle w:val="Hyperlink"/>
            <w:lang w:val="fr-FR"/>
          </w:rPr>
          <w:t>protohistorique</w:t>
        </w:r>
      </w:hyperlink>
      <w:r w:rsidRPr="0032190F">
        <w:rPr>
          <w:lang w:val="fr-FR"/>
        </w:rPr>
        <w:t xml:space="preserve"> de la vallée du Guadiana (Pénisule ibérique). Peut-être lié à la présence d’étain </w:t>
      </w:r>
      <w:r w:rsidR="004324FA">
        <w:rPr>
          <w:lang w:val="fr-FR"/>
        </w:rPr>
        <w:t>[</w:t>
      </w:r>
      <w:hyperlink r:id="rId6040" w:anchor="Sit_Etain" w:history="1">
        <w:r w:rsidR="004324FA" w:rsidRPr="004324FA">
          <w:rPr>
            <w:rStyle w:val="Hyperlink"/>
            <w:lang w:val="fr-FR"/>
          </w:rPr>
          <w:t>gisement d'étain</w:t>
        </w:r>
      </w:hyperlink>
      <w:r w:rsidR="004324FA">
        <w:rPr>
          <w:lang w:val="fr-FR"/>
        </w:rPr>
        <w:t xml:space="preserve">] </w:t>
      </w:r>
      <w:r w:rsidRPr="0032190F">
        <w:rPr>
          <w:lang w:val="fr-FR"/>
        </w:rPr>
        <w:t xml:space="preserve">et aux échanges </w:t>
      </w:r>
      <w:hyperlink r:id="rId6041" w:anchor="Cul_Precoloniale" w:history="1">
        <w:r w:rsidRPr="0032190F">
          <w:rPr>
            <w:rStyle w:val="Hyperlink"/>
            <w:lang w:val="fr-FR"/>
          </w:rPr>
          <w:t>précoloniaux</w:t>
        </w:r>
      </w:hyperlink>
      <w:r w:rsidRPr="0032190F">
        <w:rPr>
          <w:lang w:val="fr-FR"/>
        </w:rPr>
        <w:t xml:space="preserve"> (v. </w:t>
      </w:r>
      <w:hyperlink r:id="rId6042" w:anchor="Cul_Extremadura" w:history="1">
        <w:r w:rsidRPr="0032190F">
          <w:rPr>
            <w:rStyle w:val="Hyperlink"/>
            <w:lang w:val="fr-FR"/>
          </w:rPr>
          <w:t>stèles Extrémadure</w:t>
        </w:r>
      </w:hyperlink>
      <w:r w:rsidRPr="0032190F">
        <w:rPr>
          <w:lang w:val="fr-FR"/>
        </w:rPr>
        <w:t>) (BIB 2198 p. 466)</w:t>
      </w:r>
    </w:p>
    <w:p w14:paraId="0FCB5A15" w14:textId="77777777" w:rsidR="008E403D" w:rsidRPr="0032190F" w:rsidRDefault="008E403D" w:rsidP="00242C0F">
      <w:pPr>
        <w:jc w:val="both"/>
        <w:rPr>
          <w:lang w:val="fr-FR"/>
        </w:rPr>
      </w:pPr>
    </w:p>
    <w:p w14:paraId="074B89FC" w14:textId="77777777" w:rsidR="008E403D" w:rsidRPr="0032190F" w:rsidRDefault="008E403D" w:rsidP="00426FF9">
      <w:pPr>
        <w:pStyle w:val="Heading1"/>
      </w:pPr>
      <w:bookmarkStart w:id="2578" w:name="Sit_Medellin"/>
      <w:r w:rsidRPr="0032190F">
        <w:t>MEDELLIN</w:t>
      </w:r>
    </w:p>
    <w:bookmarkEnd w:id="2578"/>
    <w:p w14:paraId="77F93E6B" w14:textId="77777777" w:rsidR="006919F0" w:rsidRDefault="006919F0" w:rsidP="00242C0F">
      <w:pPr>
        <w:jc w:val="both"/>
        <w:rPr>
          <w:lang w:val="fr-FR"/>
        </w:rPr>
      </w:pPr>
    </w:p>
    <w:p w14:paraId="2FDC7FB7" w14:textId="2F620F35" w:rsidR="008E403D" w:rsidRDefault="006919F0" w:rsidP="00242C0F">
      <w:pPr>
        <w:jc w:val="both"/>
        <w:rPr>
          <w:lang w:val="fr-FR"/>
        </w:rPr>
      </w:pPr>
      <w:r>
        <w:rPr>
          <w:lang w:val="fr-FR"/>
        </w:rPr>
        <w:t>Medellín (Badajoz)</w:t>
      </w:r>
      <w:r w:rsidR="008E403D" w:rsidRPr="0032190F">
        <w:rPr>
          <w:lang w:val="fr-FR"/>
        </w:rPr>
        <w:t xml:space="preserve"> site d’habitat </w:t>
      </w:r>
      <w:hyperlink r:id="rId6043" w:anchor="Cul_Protohistoire" w:history="1">
        <w:r w:rsidR="008E403D" w:rsidRPr="0032190F">
          <w:rPr>
            <w:rStyle w:val="Hyperlink"/>
            <w:lang w:val="fr-FR"/>
          </w:rPr>
          <w:t>protohistorique</w:t>
        </w:r>
      </w:hyperlink>
      <w:r w:rsidR="008E403D" w:rsidRPr="0032190F">
        <w:rPr>
          <w:lang w:val="fr-FR"/>
        </w:rPr>
        <w:t xml:space="preserve"> de la vallée du Guadiana (Péni</w:t>
      </w:r>
      <w:r>
        <w:rPr>
          <w:lang w:val="fr-FR"/>
        </w:rPr>
        <w:t>n</w:t>
      </w:r>
      <w:r w:rsidR="008E403D" w:rsidRPr="0032190F">
        <w:rPr>
          <w:lang w:val="fr-FR"/>
        </w:rPr>
        <w:t xml:space="preserve">sule ibérique). Peut-être lié à la présence d’étain </w:t>
      </w:r>
      <w:r w:rsidR="004324FA">
        <w:rPr>
          <w:lang w:val="fr-FR"/>
        </w:rPr>
        <w:t>[</w:t>
      </w:r>
      <w:hyperlink r:id="rId6044" w:anchor="Sit_Etain" w:history="1">
        <w:r w:rsidR="004324FA" w:rsidRPr="004324FA">
          <w:rPr>
            <w:rStyle w:val="Hyperlink"/>
            <w:lang w:val="fr-FR"/>
          </w:rPr>
          <w:t>gisement d'étain</w:t>
        </w:r>
      </w:hyperlink>
      <w:r w:rsidR="004324FA">
        <w:rPr>
          <w:lang w:val="fr-FR"/>
        </w:rPr>
        <w:t xml:space="preserve">] </w:t>
      </w:r>
      <w:r w:rsidR="008E403D" w:rsidRPr="0032190F">
        <w:rPr>
          <w:lang w:val="fr-FR"/>
        </w:rPr>
        <w:t xml:space="preserve">et aux échanges </w:t>
      </w:r>
      <w:hyperlink r:id="rId6045" w:anchor="Cul_Precoloniale" w:history="1">
        <w:r w:rsidR="008E403D" w:rsidRPr="0032190F">
          <w:rPr>
            <w:rStyle w:val="Hyperlink"/>
            <w:lang w:val="fr-FR"/>
          </w:rPr>
          <w:t>précoloniaux</w:t>
        </w:r>
      </w:hyperlink>
      <w:r w:rsidR="008E403D" w:rsidRPr="0032190F">
        <w:rPr>
          <w:lang w:val="fr-FR"/>
        </w:rPr>
        <w:t xml:space="preserve"> (v. </w:t>
      </w:r>
      <w:hyperlink r:id="rId6046" w:anchor="Cul_Extremadura" w:history="1">
        <w:r w:rsidR="008E403D" w:rsidRPr="0032190F">
          <w:rPr>
            <w:rStyle w:val="Hyperlink"/>
            <w:lang w:val="fr-FR"/>
          </w:rPr>
          <w:t>stèles Extrémadure</w:t>
        </w:r>
      </w:hyperlink>
      <w:r w:rsidR="008E403D" w:rsidRPr="0032190F">
        <w:rPr>
          <w:lang w:val="fr-FR"/>
        </w:rPr>
        <w:t>) (BIB 2198 p. 466)</w:t>
      </w:r>
      <w:r w:rsidR="004324FA" w:rsidRPr="004324FA">
        <w:rPr>
          <w:lang w:val="fr-FR"/>
        </w:rPr>
        <w:t xml:space="preserve"> </w:t>
      </w:r>
      <w:r w:rsidR="00B833B3">
        <w:rPr>
          <w:lang w:val="fr-FR"/>
        </w:rPr>
        <w:t xml:space="preserve"> Pendant l'époque </w:t>
      </w:r>
      <w:hyperlink r:id="rId6047" w:anchor="Cul_Orientalisant" w:history="1">
        <w:r w:rsidR="00B833B3" w:rsidRPr="00B833B3">
          <w:rPr>
            <w:rStyle w:val="Hyperlink"/>
            <w:lang w:val="fr-FR"/>
          </w:rPr>
          <w:t>orientalisante</w:t>
        </w:r>
      </w:hyperlink>
      <w:r w:rsidR="00B833B3">
        <w:rPr>
          <w:lang w:val="fr-FR"/>
        </w:rPr>
        <w:t xml:space="preserve">, pointes et talon de </w:t>
      </w:r>
      <w:hyperlink r:id="rId6048" w:anchor="Typ_Arm_Lance" w:history="1">
        <w:r w:rsidR="00DE55E6" w:rsidRPr="00DE55E6">
          <w:rPr>
            <w:rStyle w:val="Hyperlink"/>
            <w:lang w:val="fr-FR"/>
          </w:rPr>
          <w:t>lance</w:t>
        </w:r>
      </w:hyperlink>
      <w:r w:rsidR="00B833B3">
        <w:rPr>
          <w:lang w:val="fr-FR"/>
        </w:rPr>
        <w:t xml:space="preserve">, objets en ivoire </w:t>
      </w:r>
      <w:r w:rsidR="00B833B3" w:rsidRPr="00B833B3">
        <w:rPr>
          <w:lang w:val="fr-FR"/>
        </w:rPr>
        <w:t>(</w:t>
      </w:r>
      <w:r w:rsidR="00B833B3">
        <w:rPr>
          <w:lang w:val="fr-FR"/>
        </w:rPr>
        <w:t>BIB 3021)</w:t>
      </w:r>
    </w:p>
    <w:p w14:paraId="391C583D" w14:textId="77777777" w:rsidR="00B833B3" w:rsidRDefault="00B833B3" w:rsidP="00242C0F">
      <w:pPr>
        <w:jc w:val="both"/>
        <w:rPr>
          <w:lang w:val="fr-FR"/>
        </w:rPr>
      </w:pPr>
    </w:p>
    <w:p w14:paraId="0F71DDF3" w14:textId="77777777" w:rsidR="00B833B3" w:rsidRPr="007D4C7B" w:rsidRDefault="00B833B3" w:rsidP="00426FF9">
      <w:pPr>
        <w:pStyle w:val="Heading1"/>
        <w:rPr>
          <w:lang w:val="es-ES"/>
        </w:rPr>
      </w:pPr>
      <w:bookmarkStart w:id="2579" w:name="Sit_Cruz_Negro"/>
      <w:r w:rsidRPr="007D4C7B">
        <w:rPr>
          <w:lang w:val="es-ES"/>
        </w:rPr>
        <w:t>CRUZ DEL NEGRO</w:t>
      </w:r>
    </w:p>
    <w:bookmarkEnd w:id="2579"/>
    <w:p w14:paraId="1E5C7930" w14:textId="77777777" w:rsidR="00787AE8" w:rsidRPr="00E97225" w:rsidRDefault="00787AE8" w:rsidP="00242C0F">
      <w:pPr>
        <w:jc w:val="both"/>
        <w:rPr>
          <w:lang w:val="es-ES"/>
        </w:rPr>
      </w:pPr>
    </w:p>
    <w:p w14:paraId="5CA1EBF8" w14:textId="54C1CFE3" w:rsidR="00B833B3" w:rsidRDefault="00B833B3" w:rsidP="00242C0F">
      <w:pPr>
        <w:jc w:val="both"/>
        <w:rPr>
          <w:lang w:val="fr-FR"/>
        </w:rPr>
      </w:pPr>
      <w:r w:rsidRPr="00B833B3">
        <w:rPr>
          <w:lang w:val="es-ES"/>
        </w:rPr>
        <w:t>Cruz del Negro, Carmona, Seville.</w:t>
      </w:r>
      <w:r>
        <w:rPr>
          <w:lang w:val="es-ES"/>
        </w:rPr>
        <w:t xml:space="preserve"> </w:t>
      </w:r>
      <w:r>
        <w:rPr>
          <w:lang w:val="fr-FR"/>
        </w:rPr>
        <w:t xml:space="preserve">Pendant l'époque </w:t>
      </w:r>
      <w:hyperlink r:id="rId6049" w:anchor="Cul_Orientalisant" w:history="1">
        <w:r w:rsidRPr="00B833B3">
          <w:rPr>
            <w:rStyle w:val="Hyperlink"/>
            <w:lang w:val="fr-FR"/>
          </w:rPr>
          <w:t>orientalisante</w:t>
        </w:r>
      </w:hyperlink>
      <w:r>
        <w:rPr>
          <w:lang w:val="fr-FR"/>
        </w:rPr>
        <w:t xml:space="preserve">, pointes et talon de </w:t>
      </w:r>
      <w:hyperlink r:id="rId6050" w:anchor="Typ_Arm_Lance" w:history="1">
        <w:r w:rsidR="00DE55E6" w:rsidRPr="00DE55E6">
          <w:rPr>
            <w:rStyle w:val="Hyperlink"/>
            <w:lang w:val="fr-FR"/>
          </w:rPr>
          <w:t>lance</w:t>
        </w:r>
      </w:hyperlink>
      <w:r w:rsidR="00DE55E6" w:rsidRPr="00B833B3">
        <w:rPr>
          <w:lang w:val="fr-FR"/>
        </w:rPr>
        <w:t xml:space="preserve"> </w:t>
      </w:r>
      <w:r w:rsidRPr="00B833B3">
        <w:rPr>
          <w:lang w:val="fr-FR"/>
        </w:rPr>
        <w:t>(</w:t>
      </w:r>
      <w:r>
        <w:rPr>
          <w:lang w:val="fr-FR"/>
        </w:rPr>
        <w:t>BIB 3021)</w:t>
      </w:r>
    </w:p>
    <w:p w14:paraId="4AE67883" w14:textId="77777777" w:rsidR="00B833B3" w:rsidRDefault="00B833B3" w:rsidP="00242C0F">
      <w:pPr>
        <w:jc w:val="both"/>
        <w:rPr>
          <w:lang w:val="fr-FR"/>
        </w:rPr>
      </w:pPr>
    </w:p>
    <w:p w14:paraId="06AA1741" w14:textId="77777777" w:rsidR="00B833B3" w:rsidRDefault="00B833B3" w:rsidP="00426FF9">
      <w:pPr>
        <w:pStyle w:val="Heading1"/>
      </w:pPr>
      <w:bookmarkStart w:id="2580" w:name="Sit_Alcacen_Sal"/>
      <w:r>
        <w:t>ALCACEN DO SAL</w:t>
      </w:r>
    </w:p>
    <w:bookmarkEnd w:id="2580"/>
    <w:p w14:paraId="464ACE09" w14:textId="77777777" w:rsidR="00B833B3" w:rsidRPr="00B833B3" w:rsidRDefault="00B833B3" w:rsidP="00242C0F">
      <w:pPr>
        <w:jc w:val="both"/>
        <w:rPr>
          <w:lang w:val="fr-FR"/>
        </w:rPr>
      </w:pPr>
    </w:p>
    <w:p w14:paraId="3ECF1CAA" w14:textId="3135EEA1" w:rsidR="00B833B3" w:rsidRDefault="00B833B3" w:rsidP="00242C0F">
      <w:pPr>
        <w:jc w:val="both"/>
        <w:rPr>
          <w:lang w:val="fr-FR"/>
        </w:rPr>
      </w:pPr>
      <w:r>
        <w:rPr>
          <w:lang w:val="fr-FR"/>
        </w:rPr>
        <w:t>Occupation à l'</w:t>
      </w:r>
      <w:r w:rsidRPr="00B833B3">
        <w:rPr>
          <w:lang w:val="fr-FR"/>
        </w:rPr>
        <w:t xml:space="preserve"> </w:t>
      </w:r>
      <w:r>
        <w:rPr>
          <w:lang w:val="fr-FR"/>
        </w:rPr>
        <w:t xml:space="preserve">époque </w:t>
      </w:r>
      <w:hyperlink r:id="rId6051" w:anchor="Cul_Orientalisant" w:history="1">
        <w:r w:rsidRPr="00B833B3">
          <w:rPr>
            <w:rStyle w:val="Hyperlink"/>
            <w:lang w:val="fr-FR"/>
          </w:rPr>
          <w:t>orientalisante</w:t>
        </w:r>
      </w:hyperlink>
      <w:r>
        <w:rPr>
          <w:lang w:val="fr-FR"/>
        </w:rPr>
        <w:t xml:space="preserve"> </w:t>
      </w:r>
      <w:r w:rsidRPr="00B833B3">
        <w:rPr>
          <w:lang w:val="fr-FR"/>
        </w:rPr>
        <w:t>(</w:t>
      </w:r>
      <w:r>
        <w:rPr>
          <w:lang w:val="fr-FR"/>
        </w:rPr>
        <w:t>BIB 3021)</w:t>
      </w:r>
    </w:p>
    <w:p w14:paraId="2A8B8717" w14:textId="77777777" w:rsidR="00B833B3" w:rsidRPr="00B833B3" w:rsidRDefault="00B833B3" w:rsidP="00242C0F">
      <w:pPr>
        <w:jc w:val="both"/>
        <w:rPr>
          <w:lang w:val="fr-FR"/>
        </w:rPr>
      </w:pPr>
    </w:p>
    <w:p w14:paraId="45CA5552" w14:textId="77777777" w:rsidR="00787AE8" w:rsidRPr="0032190F" w:rsidRDefault="00787AE8" w:rsidP="00426FF9">
      <w:pPr>
        <w:pStyle w:val="Heading1"/>
      </w:pPr>
      <w:bookmarkStart w:id="2581" w:name="Sit_Closos"/>
      <w:r w:rsidRPr="0032190F">
        <w:t>CLOSOS</w:t>
      </w:r>
    </w:p>
    <w:bookmarkEnd w:id="2581"/>
    <w:p w14:paraId="7E380E11" w14:textId="77777777" w:rsidR="00C9320F" w:rsidRPr="00C9320F" w:rsidRDefault="00C9320F" w:rsidP="00242C0F">
      <w:pPr>
        <w:jc w:val="both"/>
        <w:rPr>
          <w:sz w:val="20"/>
          <w:lang w:val="fr-FR"/>
        </w:rPr>
      </w:pPr>
      <w:r>
        <w:rPr>
          <w:sz w:val="20"/>
          <w:lang w:val="fr-FR"/>
        </w:rPr>
        <w:t>Closos de Can Gaià</w:t>
      </w:r>
    </w:p>
    <w:p w14:paraId="478095DD" w14:textId="77777777" w:rsidR="00C9320F" w:rsidRDefault="00C9320F" w:rsidP="00242C0F">
      <w:pPr>
        <w:jc w:val="both"/>
        <w:rPr>
          <w:lang w:val="fr-FR"/>
        </w:rPr>
      </w:pPr>
    </w:p>
    <w:p w14:paraId="2B022A82" w14:textId="554E5DA6" w:rsidR="00787AE8" w:rsidRDefault="00787AE8" w:rsidP="00242C0F">
      <w:pPr>
        <w:jc w:val="both"/>
        <w:rPr>
          <w:lang w:val="fr-FR"/>
        </w:rPr>
      </w:pPr>
      <w:r w:rsidRPr="0032190F">
        <w:rPr>
          <w:lang w:val="fr-FR"/>
        </w:rPr>
        <w:lastRenderedPageBreak/>
        <w:t>Closos (Majorque, Baléares) habitats de naviformes (BIB 2531)</w:t>
      </w:r>
      <w:r w:rsidR="0054297E">
        <w:rPr>
          <w:lang w:val="fr-FR"/>
        </w:rPr>
        <w:t xml:space="preserve"> édifiées vers 1550 BC, durant le BM </w:t>
      </w:r>
      <w:r w:rsidR="0054297E" w:rsidRPr="0054297E">
        <w:rPr>
          <w:lang w:val="fr-FR"/>
        </w:rPr>
        <w:t>(BIB 2972)</w:t>
      </w:r>
      <w:r w:rsidR="00C9320F">
        <w:rPr>
          <w:lang w:val="fr-FR"/>
        </w:rPr>
        <w:t xml:space="preserve"> le </w:t>
      </w:r>
      <w:hyperlink r:id="rId6052" w:anchor="Cul_Naviforme" w:history="1">
        <w:r w:rsidR="00C9320F" w:rsidRPr="00C9320F">
          <w:rPr>
            <w:rStyle w:val="Hyperlink"/>
            <w:lang w:val="fr-FR"/>
          </w:rPr>
          <w:t>Naviforme</w:t>
        </w:r>
      </w:hyperlink>
      <w:r w:rsidR="00C9320F">
        <w:rPr>
          <w:lang w:val="fr-FR"/>
        </w:rPr>
        <w:t xml:space="preserve"> (BIB 3007)</w:t>
      </w:r>
    </w:p>
    <w:p w14:paraId="0D25944C" w14:textId="77777777" w:rsidR="00C9320F" w:rsidRDefault="00C9320F" w:rsidP="00242C0F">
      <w:pPr>
        <w:jc w:val="both"/>
        <w:rPr>
          <w:lang w:val="fr-FR"/>
        </w:rPr>
      </w:pPr>
    </w:p>
    <w:p w14:paraId="75B6DDA1" w14:textId="77777777" w:rsidR="00C9320F" w:rsidRDefault="00C9320F" w:rsidP="00426FF9">
      <w:pPr>
        <w:pStyle w:val="Heading1"/>
      </w:pPr>
      <w:bookmarkStart w:id="2582" w:name="Sit_Carritx"/>
      <w:r>
        <w:t>CARRITX</w:t>
      </w:r>
    </w:p>
    <w:bookmarkEnd w:id="2582"/>
    <w:p w14:paraId="03616845" w14:textId="77777777" w:rsidR="00C9320F" w:rsidRPr="00B833B3" w:rsidRDefault="00C9320F" w:rsidP="00242C0F">
      <w:pPr>
        <w:jc w:val="both"/>
        <w:rPr>
          <w:sz w:val="20"/>
          <w:lang w:val="fr-FR"/>
        </w:rPr>
      </w:pPr>
      <w:r w:rsidRPr="00B833B3">
        <w:rPr>
          <w:sz w:val="20"/>
          <w:lang w:val="fr-FR"/>
        </w:rPr>
        <w:t>Es Càrritx, Cova des Carritx</w:t>
      </w:r>
    </w:p>
    <w:p w14:paraId="4AE9DF6E" w14:textId="77777777" w:rsidR="00365C5C" w:rsidRDefault="00365C5C" w:rsidP="00242C0F">
      <w:pPr>
        <w:jc w:val="both"/>
        <w:rPr>
          <w:lang w:val="fr-FR"/>
        </w:rPr>
      </w:pPr>
    </w:p>
    <w:p w14:paraId="092D59ED" w14:textId="77777777" w:rsidR="00C9320F" w:rsidRDefault="00C9320F" w:rsidP="00242C0F">
      <w:pPr>
        <w:jc w:val="both"/>
        <w:rPr>
          <w:lang w:val="fr-FR"/>
        </w:rPr>
      </w:pPr>
      <w:r>
        <w:rPr>
          <w:lang w:val="fr-FR"/>
        </w:rPr>
        <w:t>Grotte funéraire, environ 200 individus (BIB 3007)</w:t>
      </w:r>
    </w:p>
    <w:p w14:paraId="2BDFA035" w14:textId="77777777" w:rsidR="00C9320F" w:rsidRDefault="00C9320F" w:rsidP="00242C0F">
      <w:pPr>
        <w:jc w:val="both"/>
        <w:rPr>
          <w:lang w:val="fr-FR"/>
        </w:rPr>
      </w:pPr>
    </w:p>
    <w:p w14:paraId="3D11D331" w14:textId="77777777" w:rsidR="00C9320F" w:rsidRDefault="00C9320F" w:rsidP="00C9320F">
      <w:pPr>
        <w:pStyle w:val="Heading2"/>
      </w:pPr>
      <w:r>
        <w:t>salle 1</w:t>
      </w:r>
    </w:p>
    <w:p w14:paraId="6FDFD2A5" w14:textId="77777777" w:rsidR="00C9320F" w:rsidRDefault="00C9320F" w:rsidP="00242C0F">
      <w:pPr>
        <w:jc w:val="both"/>
        <w:rPr>
          <w:lang w:val="fr-FR"/>
        </w:rPr>
      </w:pPr>
    </w:p>
    <w:p w14:paraId="78A0E798" w14:textId="19E240B1" w:rsidR="00C9320F" w:rsidRDefault="00C9320F" w:rsidP="00242C0F">
      <w:pPr>
        <w:jc w:val="both"/>
        <w:rPr>
          <w:lang w:val="fr-FR"/>
        </w:rPr>
      </w:pPr>
      <w:r>
        <w:rPr>
          <w:lang w:val="fr-FR"/>
        </w:rPr>
        <w:t xml:space="preserve">époque </w:t>
      </w:r>
      <w:hyperlink r:id="rId6053" w:anchor="Cul_Naviforme" w:history="1">
        <w:r w:rsidRPr="00C9320F">
          <w:rPr>
            <w:rStyle w:val="Hyperlink"/>
            <w:lang w:val="fr-FR"/>
          </w:rPr>
          <w:t>Naviforme</w:t>
        </w:r>
      </w:hyperlink>
      <w:r>
        <w:rPr>
          <w:lang w:val="fr-FR"/>
        </w:rPr>
        <w:t>, ~14 individus montrant entre eux peu de différenciation (BIB 3007)</w:t>
      </w:r>
    </w:p>
    <w:p w14:paraId="4FE1A289" w14:textId="77777777" w:rsidR="00C9320F" w:rsidRDefault="00C9320F" w:rsidP="00242C0F">
      <w:pPr>
        <w:jc w:val="both"/>
        <w:rPr>
          <w:lang w:val="fr-FR"/>
        </w:rPr>
      </w:pPr>
    </w:p>
    <w:p w14:paraId="1E254667" w14:textId="77777777" w:rsidR="00C9320F" w:rsidRDefault="00C9320F" w:rsidP="00C9320F">
      <w:pPr>
        <w:pStyle w:val="Heading2"/>
      </w:pPr>
      <w:r>
        <w:t>salle 5</w:t>
      </w:r>
    </w:p>
    <w:p w14:paraId="170A8EB9" w14:textId="77777777" w:rsidR="00C9320F" w:rsidRDefault="00C9320F" w:rsidP="00242C0F">
      <w:pPr>
        <w:jc w:val="both"/>
        <w:rPr>
          <w:lang w:val="fr-FR"/>
        </w:rPr>
      </w:pPr>
    </w:p>
    <w:p w14:paraId="0B12169E" w14:textId="77777777" w:rsidR="00C9320F" w:rsidRDefault="00C9320F" w:rsidP="00242C0F">
      <w:pPr>
        <w:jc w:val="both"/>
        <w:rPr>
          <w:lang w:val="fr-FR"/>
        </w:rPr>
      </w:pPr>
      <w:r>
        <w:rPr>
          <w:lang w:val="fr-FR"/>
        </w:rPr>
        <w:t>Epoque Prototalaiotique montrant des traitements post-mortem notamment des cheveux (peignes, etc.) (BIB 3007)</w:t>
      </w:r>
    </w:p>
    <w:p w14:paraId="4FFA62D8" w14:textId="77777777" w:rsidR="00C9320F" w:rsidRDefault="00C9320F" w:rsidP="00242C0F">
      <w:pPr>
        <w:jc w:val="both"/>
        <w:rPr>
          <w:lang w:val="fr-FR"/>
        </w:rPr>
      </w:pPr>
    </w:p>
    <w:p w14:paraId="53AEE231" w14:textId="77777777" w:rsidR="00365C5C" w:rsidRDefault="00365C5C" w:rsidP="00426FF9">
      <w:pPr>
        <w:pStyle w:val="Heading1"/>
      </w:pPr>
      <w:bookmarkStart w:id="2583" w:name="Sit_San_Cosimo"/>
      <w:r>
        <w:t>SAN COSIMO</w:t>
      </w:r>
    </w:p>
    <w:bookmarkEnd w:id="2583"/>
    <w:p w14:paraId="772856F3" w14:textId="77777777" w:rsidR="00365C5C" w:rsidRDefault="00365C5C" w:rsidP="00242C0F">
      <w:pPr>
        <w:jc w:val="both"/>
        <w:rPr>
          <w:lang w:val="fr-FR"/>
        </w:rPr>
      </w:pPr>
    </w:p>
    <w:p w14:paraId="619CB0B8" w14:textId="572CB6D4" w:rsidR="00365C5C" w:rsidRPr="0032190F" w:rsidRDefault="00000000" w:rsidP="00242C0F">
      <w:pPr>
        <w:jc w:val="both"/>
        <w:rPr>
          <w:lang w:val="fr-FR"/>
        </w:rPr>
      </w:pPr>
      <w:hyperlink r:id="rId6054" w:anchor="Cul_Megalithisme_t_tombe_geant" w:history="1">
        <w:r w:rsidR="00365C5C" w:rsidRPr="00365C5C">
          <w:rPr>
            <w:rStyle w:val="Hyperlink"/>
            <w:lang w:val="fr-FR"/>
          </w:rPr>
          <w:t>tombe de géant</w:t>
        </w:r>
      </w:hyperlink>
      <w:r w:rsidR="001D7A95">
        <w:rPr>
          <w:lang w:val="fr-FR"/>
        </w:rPr>
        <w:t xml:space="preserve"> du </w:t>
      </w:r>
      <w:hyperlink r:id="rId6055" w:anchor="Cul_Bronze_Moyen_Sardaigne" w:history="1">
        <w:r w:rsidR="001D7A95" w:rsidRPr="001D7A95">
          <w:rPr>
            <w:rStyle w:val="Hyperlink"/>
            <w:lang w:val="fr-FR"/>
          </w:rPr>
          <w:t>BM de Sardaigne</w:t>
        </w:r>
      </w:hyperlink>
      <w:r w:rsidR="001D7A95">
        <w:rPr>
          <w:lang w:val="fr-FR"/>
        </w:rPr>
        <w:t>. A</w:t>
      </w:r>
      <w:r w:rsidR="001D7A95" w:rsidRPr="001D7A95">
        <w:rPr>
          <w:lang w:val="fr-FR"/>
        </w:rPr>
        <w:t xml:space="preserve"> livré, outre les typiques jarres à lèvre à renflement interne, des perles de verre bleu et vert, de faïence vert clair, appartenant au type à rouelle dentelée cylindroïde et segmenté</w:t>
      </w:r>
      <w:r w:rsidR="001D7A95">
        <w:rPr>
          <w:lang w:val="fr-FR"/>
        </w:rPr>
        <w:t>e d’importation égéenne de l’</w:t>
      </w:r>
      <w:hyperlink r:id="rId6056" w:anchor="Cul_Helladique_Recent_IIIA" w:history="1">
        <w:r w:rsidR="00CD27DA">
          <w:rPr>
            <w:rStyle w:val="Hyperlink"/>
            <w:lang w:val="fr-FR"/>
          </w:rPr>
          <w:t>HRI</w:t>
        </w:r>
        <w:r w:rsidR="001D7A95" w:rsidRPr="001D7A95">
          <w:rPr>
            <w:rStyle w:val="Hyperlink"/>
            <w:lang w:val="fr-FR"/>
          </w:rPr>
          <w:t>II</w:t>
        </w:r>
        <w:r w:rsidR="00CD27DA">
          <w:rPr>
            <w:rStyle w:val="Hyperlink"/>
            <w:lang w:val="fr-FR"/>
          </w:rPr>
          <w:t>A2</w:t>
        </w:r>
      </w:hyperlink>
      <w:r w:rsidR="001D7A95" w:rsidRPr="001D7A95">
        <w:rPr>
          <w:lang w:val="fr-FR"/>
        </w:rPr>
        <w:t xml:space="preserve">, qui renvoient au </w:t>
      </w:r>
      <w:r w:rsidR="001D7A95">
        <w:rPr>
          <w:lang w:val="fr-FR"/>
        </w:rPr>
        <w:t>BM</w:t>
      </w:r>
      <w:r w:rsidR="001D7A95" w:rsidRPr="001D7A95">
        <w:rPr>
          <w:lang w:val="fr-FR"/>
        </w:rPr>
        <w:t xml:space="preserve"> évolué et tardif. (Ugas 1981) (BIB 2972)</w:t>
      </w:r>
    </w:p>
    <w:p w14:paraId="53347A34" w14:textId="77777777" w:rsidR="00787AE8" w:rsidRPr="0032190F" w:rsidRDefault="00787AE8" w:rsidP="00242C0F">
      <w:pPr>
        <w:jc w:val="both"/>
        <w:rPr>
          <w:lang w:val="fr-FR"/>
        </w:rPr>
      </w:pPr>
    </w:p>
    <w:p w14:paraId="1F41044B" w14:textId="77777777" w:rsidR="00787AE8" w:rsidRPr="0032190F" w:rsidRDefault="00787AE8" w:rsidP="00242C0F">
      <w:pPr>
        <w:jc w:val="both"/>
        <w:rPr>
          <w:lang w:val="fr-FR"/>
        </w:rPr>
      </w:pPr>
      <w:r w:rsidRPr="0032190F">
        <w:rPr>
          <w:lang w:val="fr-FR"/>
        </w:rPr>
        <w:t>ILLOT DES PORROS</w:t>
      </w:r>
    </w:p>
    <w:p w14:paraId="1C4E7E33" w14:textId="77777777" w:rsidR="00787AE8" w:rsidRDefault="00787AE8" w:rsidP="00242C0F">
      <w:pPr>
        <w:jc w:val="both"/>
        <w:rPr>
          <w:lang w:val="fr-FR"/>
        </w:rPr>
      </w:pPr>
      <w:r w:rsidRPr="0032190F">
        <w:rPr>
          <w:lang w:val="fr-FR"/>
        </w:rPr>
        <w:t>Illot des Porros (Majorque, Baléares) île proche du rivage, habitat saisonnier ? (BIB 2531)</w:t>
      </w:r>
    </w:p>
    <w:p w14:paraId="0A4C32E9" w14:textId="77777777" w:rsidR="005371E9" w:rsidRDefault="005371E9" w:rsidP="00242C0F">
      <w:pPr>
        <w:jc w:val="both"/>
        <w:rPr>
          <w:lang w:val="fr-FR"/>
        </w:rPr>
      </w:pPr>
    </w:p>
    <w:p w14:paraId="2849D9F4" w14:textId="77777777" w:rsidR="005371E9" w:rsidRDefault="005371E9" w:rsidP="00426FF9">
      <w:pPr>
        <w:pStyle w:val="Heading1"/>
      </w:pPr>
      <w:bookmarkStart w:id="2584" w:name="Sit_Tudons"/>
      <w:r>
        <w:t>TUDONS</w:t>
      </w:r>
    </w:p>
    <w:bookmarkEnd w:id="2584"/>
    <w:p w14:paraId="343B4028" w14:textId="77777777" w:rsidR="005371E9" w:rsidRPr="005371E9" w:rsidRDefault="005371E9" w:rsidP="00242C0F">
      <w:pPr>
        <w:jc w:val="both"/>
        <w:rPr>
          <w:sz w:val="20"/>
          <w:lang w:val="fr-FR"/>
        </w:rPr>
      </w:pPr>
      <w:r w:rsidRPr="005371E9">
        <w:rPr>
          <w:sz w:val="20"/>
          <w:lang w:val="fr-FR"/>
        </w:rPr>
        <w:t>Es Tudons, Els Tudons</w:t>
      </w:r>
    </w:p>
    <w:p w14:paraId="60190231" w14:textId="77777777" w:rsidR="005371E9" w:rsidRDefault="005371E9" w:rsidP="00242C0F">
      <w:pPr>
        <w:jc w:val="both"/>
        <w:rPr>
          <w:lang w:val="fr-FR"/>
        </w:rPr>
      </w:pPr>
    </w:p>
    <w:p w14:paraId="3A75EC77" w14:textId="0BB56871" w:rsidR="005371E9" w:rsidRDefault="005371E9" w:rsidP="005371E9">
      <w:pPr>
        <w:rPr>
          <w:lang w:val="fr-FR"/>
        </w:rPr>
      </w:pPr>
      <w:r>
        <w:rPr>
          <w:lang w:val="fr-FR"/>
        </w:rPr>
        <w:t xml:space="preserve">Baléares. </w:t>
      </w:r>
      <w:r w:rsidRPr="0032190F">
        <w:rPr>
          <w:lang w:val="fr-FR"/>
        </w:rPr>
        <w:t xml:space="preserve">habitat de </w:t>
      </w:r>
      <w:hyperlink r:id="rId6057" w:anchor="Cul_Megalithisme_t_naviforme" w:history="1">
        <w:r w:rsidRPr="005371E9">
          <w:rPr>
            <w:rStyle w:val="Hyperlink"/>
            <w:lang w:val="fr-FR"/>
          </w:rPr>
          <w:t>naviformes</w:t>
        </w:r>
      </w:hyperlink>
      <w:r>
        <w:rPr>
          <w:lang w:val="fr-FR"/>
        </w:rPr>
        <w:t xml:space="preserve"> (BIB ?) representation de </w:t>
      </w:r>
      <w:hyperlink r:id="rId6058" w:anchor="Cul_Art_TAC_T_t_barque" w:history="1">
        <w:r w:rsidRPr="005371E9">
          <w:rPr>
            <w:rStyle w:val="Hyperlink"/>
            <w:lang w:val="fr-FR"/>
          </w:rPr>
          <w:t>bateau</w:t>
        </w:r>
      </w:hyperlink>
      <w:r>
        <w:rPr>
          <w:lang w:val="fr-FR"/>
        </w:rPr>
        <w:t xml:space="preserve"> </w:t>
      </w:r>
      <w:r w:rsidRPr="005371E9">
        <w:rPr>
          <w:lang w:val="fr-FR"/>
        </w:rPr>
        <w:t>(BIB 3023)</w:t>
      </w:r>
      <w:r>
        <w:rPr>
          <w:lang w:val="fr-FR"/>
        </w:rPr>
        <w:t>(BIB 3032) représentation très schématique à douteuse (SS BIB)</w:t>
      </w:r>
    </w:p>
    <w:p w14:paraId="58FD62D4" w14:textId="77777777" w:rsidR="005371E9" w:rsidRDefault="005371E9" w:rsidP="005371E9">
      <w:pPr>
        <w:rPr>
          <w:lang w:val="fr-FR"/>
        </w:rPr>
      </w:pPr>
    </w:p>
    <w:p w14:paraId="0BC53171" w14:textId="77777777" w:rsidR="005371E9" w:rsidRPr="0032190F" w:rsidRDefault="005371E9" w:rsidP="00426FF9">
      <w:pPr>
        <w:pStyle w:val="Heading1"/>
      </w:pPr>
      <w:bookmarkStart w:id="2585" w:name="Sit_Sa_Cova_Vi"/>
      <w:r>
        <w:t>SA COVA DES VI</w:t>
      </w:r>
      <w:bookmarkEnd w:id="2585"/>
    </w:p>
    <w:p w14:paraId="27066809" w14:textId="77777777" w:rsidR="00787AE8" w:rsidRDefault="00787AE8" w:rsidP="00242C0F">
      <w:pPr>
        <w:jc w:val="both"/>
        <w:rPr>
          <w:lang w:val="fr-FR"/>
        </w:rPr>
      </w:pPr>
    </w:p>
    <w:p w14:paraId="3BD1ECA6" w14:textId="1D06183A" w:rsidR="005371E9" w:rsidRDefault="005371E9" w:rsidP="00242C0F">
      <w:pPr>
        <w:jc w:val="both"/>
        <w:rPr>
          <w:lang w:val="fr-FR"/>
        </w:rPr>
      </w:pPr>
      <w:r>
        <w:rPr>
          <w:lang w:val="fr-FR"/>
        </w:rPr>
        <w:t xml:space="preserve">Abri. Possible representation de </w:t>
      </w:r>
      <w:hyperlink r:id="rId6059" w:anchor="Cul_Art_TAC_T_t_barque" w:history="1">
        <w:r w:rsidRPr="005371E9">
          <w:rPr>
            <w:rStyle w:val="Hyperlink"/>
            <w:lang w:val="fr-FR"/>
          </w:rPr>
          <w:t>bateau</w:t>
        </w:r>
      </w:hyperlink>
      <w:r>
        <w:rPr>
          <w:lang w:val="fr-FR"/>
        </w:rPr>
        <w:t xml:space="preserve"> </w:t>
      </w:r>
      <w:r w:rsidRPr="005371E9">
        <w:rPr>
          <w:lang w:val="fr-FR"/>
        </w:rPr>
        <w:t>(BIB 3023)</w:t>
      </w:r>
    </w:p>
    <w:p w14:paraId="7F706BCD" w14:textId="77777777" w:rsidR="005371E9" w:rsidRPr="0032190F" w:rsidRDefault="005371E9" w:rsidP="00242C0F">
      <w:pPr>
        <w:jc w:val="both"/>
        <w:rPr>
          <w:lang w:val="fr-FR"/>
        </w:rPr>
      </w:pPr>
    </w:p>
    <w:p w14:paraId="16E48CF7" w14:textId="77777777" w:rsidR="00787AE8" w:rsidRPr="007D4C7B" w:rsidRDefault="00787AE8" w:rsidP="00426FF9">
      <w:pPr>
        <w:pStyle w:val="Heading1"/>
        <w:rPr>
          <w:lang w:val="es-ES"/>
        </w:rPr>
      </w:pPr>
      <w:bookmarkStart w:id="2586" w:name="Sit_Figueral"/>
      <w:r w:rsidRPr="007D4C7B">
        <w:rPr>
          <w:lang w:val="es-ES"/>
        </w:rPr>
        <w:t>FIGUERAL</w:t>
      </w:r>
    </w:p>
    <w:bookmarkEnd w:id="2586"/>
    <w:p w14:paraId="59008C03" w14:textId="77777777" w:rsidR="00C9320F" w:rsidRPr="007F20A4" w:rsidRDefault="00C9320F" w:rsidP="00242C0F">
      <w:pPr>
        <w:jc w:val="both"/>
        <w:rPr>
          <w:sz w:val="20"/>
          <w:lang w:val="es-ES"/>
        </w:rPr>
      </w:pPr>
      <w:r w:rsidRPr="007F20A4">
        <w:rPr>
          <w:sz w:val="20"/>
          <w:lang w:val="es-ES"/>
        </w:rPr>
        <w:t>Es Figueral de Son Real</w:t>
      </w:r>
    </w:p>
    <w:p w14:paraId="05083658" w14:textId="77777777" w:rsidR="00C9320F" w:rsidRPr="007F20A4" w:rsidRDefault="00C9320F" w:rsidP="00242C0F">
      <w:pPr>
        <w:jc w:val="both"/>
        <w:rPr>
          <w:lang w:val="es-ES"/>
        </w:rPr>
      </w:pPr>
    </w:p>
    <w:p w14:paraId="27198CFC" w14:textId="78936062" w:rsidR="00787AE8" w:rsidRPr="0032190F" w:rsidRDefault="00787AE8" w:rsidP="00242C0F">
      <w:pPr>
        <w:jc w:val="both"/>
        <w:rPr>
          <w:lang w:val="fr-FR"/>
        </w:rPr>
      </w:pPr>
      <w:r w:rsidRPr="0032190F">
        <w:rPr>
          <w:lang w:val="fr-FR"/>
        </w:rPr>
        <w:t xml:space="preserve">Baléares, habitat de </w:t>
      </w:r>
      <w:hyperlink r:id="rId6060" w:anchor="Cul_Megalithisme_t_naviforme" w:history="1">
        <w:r w:rsidR="005371E9" w:rsidRPr="005371E9">
          <w:rPr>
            <w:rStyle w:val="Hyperlink"/>
            <w:lang w:val="fr-FR"/>
          </w:rPr>
          <w:t>naviformes</w:t>
        </w:r>
      </w:hyperlink>
      <w:r w:rsidR="005371E9" w:rsidRPr="0032190F">
        <w:rPr>
          <w:lang w:val="fr-FR"/>
        </w:rPr>
        <w:t xml:space="preserve"> </w:t>
      </w:r>
      <w:r w:rsidRPr="0032190F">
        <w:rPr>
          <w:lang w:val="fr-FR"/>
        </w:rPr>
        <w:t>(BIB 2531)</w:t>
      </w:r>
      <w:r w:rsidR="00C9320F">
        <w:rPr>
          <w:lang w:val="fr-FR"/>
        </w:rPr>
        <w:t xml:space="preserve"> époque </w:t>
      </w:r>
      <w:hyperlink r:id="rId6061" w:anchor="Cul_Naviforme" w:history="1">
        <w:r w:rsidR="00C9320F" w:rsidRPr="00C9320F">
          <w:rPr>
            <w:rStyle w:val="Hyperlink"/>
            <w:lang w:val="fr-FR"/>
          </w:rPr>
          <w:t>Naviforme</w:t>
        </w:r>
      </w:hyperlink>
      <w:r w:rsidR="00C9320F">
        <w:rPr>
          <w:lang w:val="fr-FR"/>
        </w:rPr>
        <w:t xml:space="preserve"> et </w:t>
      </w:r>
      <w:hyperlink r:id="rId6062" w:anchor="Cul_Prototalayotique" w:history="1">
        <w:r w:rsidR="00C9320F" w:rsidRPr="00C9320F">
          <w:rPr>
            <w:rStyle w:val="Hyperlink"/>
            <w:lang w:val="fr-FR"/>
          </w:rPr>
          <w:t>Prototalayotique</w:t>
        </w:r>
      </w:hyperlink>
      <w:r w:rsidR="00C9320F">
        <w:rPr>
          <w:lang w:val="fr-FR"/>
        </w:rPr>
        <w:t xml:space="preserve"> (BIB 3007)</w:t>
      </w:r>
    </w:p>
    <w:p w14:paraId="1A42702C" w14:textId="77777777" w:rsidR="008E403D" w:rsidRPr="0032190F" w:rsidRDefault="008E403D" w:rsidP="00242C0F">
      <w:pPr>
        <w:jc w:val="both"/>
        <w:rPr>
          <w:lang w:val="fr-FR"/>
        </w:rPr>
      </w:pPr>
    </w:p>
    <w:p w14:paraId="01D60C8C" w14:textId="77777777" w:rsidR="009A4086" w:rsidRPr="0032190F" w:rsidRDefault="009A4086" w:rsidP="00426FF9">
      <w:pPr>
        <w:pStyle w:val="Heading1"/>
      </w:pPr>
      <w:bookmarkStart w:id="2587" w:name="Sit_Lloseta"/>
      <w:r w:rsidRPr="0032190F">
        <w:t>LLOSETA</w:t>
      </w:r>
    </w:p>
    <w:bookmarkEnd w:id="2587"/>
    <w:p w14:paraId="0BAC120E" w14:textId="77777777" w:rsidR="00EB17DA" w:rsidRDefault="00EB17DA" w:rsidP="00242C0F">
      <w:pPr>
        <w:jc w:val="both"/>
        <w:rPr>
          <w:lang w:val="fr-FR"/>
        </w:rPr>
      </w:pPr>
    </w:p>
    <w:p w14:paraId="633D6998" w14:textId="1CD7392A" w:rsidR="009A4086" w:rsidRDefault="00787AE8" w:rsidP="00242C0F">
      <w:pPr>
        <w:jc w:val="both"/>
        <w:rPr>
          <w:lang w:val="fr-FR"/>
        </w:rPr>
      </w:pPr>
      <w:r w:rsidRPr="0032190F">
        <w:rPr>
          <w:lang w:val="fr-FR"/>
        </w:rPr>
        <w:t>Lloseta (</w:t>
      </w:r>
      <w:r w:rsidR="009A4086" w:rsidRPr="0032190F">
        <w:rPr>
          <w:lang w:val="fr-FR"/>
        </w:rPr>
        <w:t xml:space="preserve">Majorque, </w:t>
      </w:r>
      <w:r w:rsidRPr="0032190F">
        <w:rPr>
          <w:lang w:val="fr-FR"/>
        </w:rPr>
        <w:t xml:space="preserve">Baléares) </w:t>
      </w:r>
      <w:r w:rsidR="009A4086" w:rsidRPr="0032190F">
        <w:rPr>
          <w:lang w:val="fr-FR"/>
        </w:rPr>
        <w:t xml:space="preserve">dans un </w:t>
      </w:r>
      <w:hyperlink r:id="rId6063" w:anchor="Cul_Depots_p_Bronze_final" w:history="1">
        <w:r w:rsidR="007A3A26" w:rsidRPr="009B2284">
          <w:rPr>
            <w:rStyle w:val="Hyperlink"/>
            <w:lang w:val="fr-FR"/>
          </w:rPr>
          <w:t>dépôt</w:t>
        </w:r>
      </w:hyperlink>
      <w:r w:rsidR="007A3A26">
        <w:rPr>
          <w:lang w:val="fr-FR"/>
        </w:rPr>
        <w:t xml:space="preserve"> </w:t>
      </w:r>
      <w:r w:rsidR="009A4086" w:rsidRPr="0032190F">
        <w:rPr>
          <w:lang w:val="fr-FR"/>
        </w:rPr>
        <w:t xml:space="preserve">daté de la fin </w:t>
      </w:r>
      <w:r w:rsidR="00426FF9">
        <w:rPr>
          <w:lang w:val="fr-FR"/>
        </w:rPr>
        <w:t>d</w:t>
      </w:r>
      <w:r w:rsidR="009A4086" w:rsidRPr="0032190F">
        <w:rPr>
          <w:lang w:val="fr-FR"/>
        </w:rPr>
        <w:t xml:space="preserve">u Bronze a été découvert un </w:t>
      </w:r>
      <w:hyperlink r:id="rId6064" w:anchor="Cul_Precoloniale_Obj_miroir" w:history="1">
        <w:r w:rsidR="009A4086" w:rsidRPr="0032190F">
          <w:rPr>
            <w:rStyle w:val="Hyperlink"/>
            <w:lang w:val="fr-FR"/>
          </w:rPr>
          <w:t>miroir</w:t>
        </w:r>
      </w:hyperlink>
      <w:r w:rsidR="000321E3" w:rsidRPr="0032190F">
        <w:rPr>
          <w:lang w:val="fr-FR"/>
        </w:rPr>
        <w:t xml:space="preserve">, </w:t>
      </w:r>
      <w:r w:rsidR="009A4086" w:rsidRPr="0032190F">
        <w:rPr>
          <w:lang w:val="fr-FR"/>
        </w:rPr>
        <w:t xml:space="preserve">à rapprocher de ceux gravés sur les </w:t>
      </w:r>
      <w:hyperlink r:id="rId6065" w:anchor="Cul_Extremadura_T_miroir" w:history="1">
        <w:r w:rsidR="009A4086" w:rsidRPr="00287454">
          <w:rPr>
            <w:rStyle w:val="Hyperlink"/>
            <w:lang w:val="fr-FR"/>
          </w:rPr>
          <w:t>stèles ibériques</w:t>
        </w:r>
      </w:hyperlink>
      <w:r w:rsidR="009A4086" w:rsidRPr="0032190F">
        <w:rPr>
          <w:lang w:val="fr-FR"/>
        </w:rPr>
        <w:t xml:space="preserve"> (BIB 2186 p. 137) </w:t>
      </w:r>
    </w:p>
    <w:p w14:paraId="4608DA21" w14:textId="77777777" w:rsidR="00B833B3" w:rsidRPr="0032190F" w:rsidRDefault="00B833B3" w:rsidP="00242C0F">
      <w:pPr>
        <w:jc w:val="both"/>
        <w:rPr>
          <w:lang w:val="fr-FR"/>
        </w:rPr>
      </w:pPr>
    </w:p>
    <w:p w14:paraId="5CA50073" w14:textId="77777777" w:rsidR="000321E3" w:rsidRPr="00FA0ADE" w:rsidRDefault="000321E3" w:rsidP="00426FF9">
      <w:pPr>
        <w:pStyle w:val="Heading1"/>
      </w:pPr>
      <w:bookmarkStart w:id="2588" w:name="Sit_Mussols_Es"/>
      <w:r w:rsidRPr="00FA0ADE">
        <w:lastRenderedPageBreak/>
        <w:t>MUSSOL</w:t>
      </w:r>
      <w:bookmarkEnd w:id="2588"/>
    </w:p>
    <w:p w14:paraId="410F1B29" w14:textId="77777777" w:rsidR="000321E3" w:rsidRPr="0013547A" w:rsidRDefault="003A7B0F" w:rsidP="00242C0F">
      <w:pPr>
        <w:jc w:val="both"/>
        <w:rPr>
          <w:sz w:val="20"/>
          <w:lang w:val="fr-FR"/>
        </w:rPr>
      </w:pPr>
      <w:r w:rsidRPr="0013547A">
        <w:rPr>
          <w:sz w:val="20"/>
          <w:lang w:val="fr-FR"/>
        </w:rPr>
        <w:t>Cueva des Mussol</w:t>
      </w:r>
      <w:r w:rsidR="00C9320F" w:rsidRPr="0013547A">
        <w:rPr>
          <w:sz w:val="20"/>
          <w:lang w:val="fr-FR"/>
        </w:rPr>
        <w:t>, Es Mussol</w:t>
      </w:r>
      <w:r w:rsidR="0013547A" w:rsidRPr="0013547A">
        <w:rPr>
          <w:sz w:val="20"/>
          <w:lang w:val="fr-FR"/>
        </w:rPr>
        <w:t xml:space="preserve">, </w:t>
      </w:r>
      <w:r w:rsidR="0013547A" w:rsidRPr="0013547A">
        <w:rPr>
          <w:sz w:val="20"/>
          <w:szCs w:val="22"/>
          <w:lang w:val="fr-FR" w:eastAsia="en-GB"/>
        </w:rPr>
        <w:t>grotte de Mussol</w:t>
      </w:r>
    </w:p>
    <w:p w14:paraId="7B91D67F" w14:textId="77777777" w:rsidR="003A7B0F" w:rsidRPr="0013547A" w:rsidRDefault="003A7B0F" w:rsidP="00242C0F">
      <w:pPr>
        <w:jc w:val="both"/>
        <w:rPr>
          <w:lang w:val="fr-FR"/>
        </w:rPr>
      </w:pPr>
    </w:p>
    <w:p w14:paraId="24DEC7D7" w14:textId="77777777" w:rsidR="0013547A" w:rsidRDefault="000321E3" w:rsidP="00C9320F">
      <w:pPr>
        <w:autoSpaceDE w:val="0"/>
        <w:autoSpaceDN w:val="0"/>
        <w:adjustRightInd w:val="0"/>
        <w:jc w:val="both"/>
        <w:rPr>
          <w:lang w:val="fr-FR"/>
        </w:rPr>
      </w:pPr>
      <w:r w:rsidRPr="00C9320F">
        <w:rPr>
          <w:lang w:val="fr-FR"/>
        </w:rPr>
        <w:t>La cavité « rituelle » d’Es Mussol (</w:t>
      </w:r>
      <w:r w:rsidR="0013547A" w:rsidRPr="0013547A">
        <w:rPr>
          <w:lang w:val="fr-FR"/>
        </w:rPr>
        <w:t>Ciutadella</w:t>
      </w:r>
      <w:r w:rsidR="0013547A">
        <w:rPr>
          <w:lang w:val="fr-FR"/>
        </w:rPr>
        <w:t xml:space="preserve">, </w:t>
      </w:r>
      <w:r w:rsidRPr="00C9320F">
        <w:rPr>
          <w:lang w:val="fr-FR"/>
        </w:rPr>
        <w:t xml:space="preserve">Minorque, Baléares) </w:t>
      </w:r>
      <w:r w:rsidR="0013547A" w:rsidRPr="00C9320F">
        <w:rPr>
          <w:lang w:val="fr-FR"/>
        </w:rPr>
        <w:t>Gotte difficile d'accès</w:t>
      </w:r>
      <w:r w:rsidR="0013547A">
        <w:rPr>
          <w:lang w:val="fr-FR"/>
        </w:rPr>
        <w:t xml:space="preserve"> </w:t>
      </w:r>
      <w:r w:rsidR="0013547A" w:rsidRPr="00C9320F">
        <w:rPr>
          <w:lang w:val="fr-FR"/>
        </w:rPr>
        <w:t xml:space="preserve">(BIB 3007), </w:t>
      </w:r>
    </w:p>
    <w:p w14:paraId="11A546C5" w14:textId="77777777" w:rsidR="0013547A" w:rsidRDefault="0013547A" w:rsidP="00C9320F">
      <w:pPr>
        <w:autoSpaceDE w:val="0"/>
        <w:autoSpaceDN w:val="0"/>
        <w:adjustRightInd w:val="0"/>
        <w:jc w:val="both"/>
        <w:rPr>
          <w:lang w:val="fr-FR"/>
        </w:rPr>
      </w:pPr>
    </w:p>
    <w:p w14:paraId="0C98A7DF" w14:textId="77777777" w:rsidR="0013547A" w:rsidRDefault="0013547A" w:rsidP="0013547A">
      <w:pPr>
        <w:pStyle w:val="Heading2"/>
      </w:pPr>
      <w:r>
        <w:t>mobilier</w:t>
      </w:r>
    </w:p>
    <w:p w14:paraId="576CC13F" w14:textId="77777777" w:rsidR="0013547A" w:rsidRDefault="0013547A" w:rsidP="00C9320F">
      <w:pPr>
        <w:autoSpaceDE w:val="0"/>
        <w:autoSpaceDN w:val="0"/>
        <w:adjustRightInd w:val="0"/>
        <w:jc w:val="both"/>
        <w:rPr>
          <w:lang w:val="fr-FR"/>
        </w:rPr>
      </w:pPr>
    </w:p>
    <w:p w14:paraId="023E6050" w14:textId="7CACEE34" w:rsidR="00E615DD" w:rsidRPr="00C9320F" w:rsidRDefault="000321E3" w:rsidP="00C9320F">
      <w:pPr>
        <w:autoSpaceDE w:val="0"/>
        <w:autoSpaceDN w:val="0"/>
        <w:adjustRightInd w:val="0"/>
        <w:jc w:val="both"/>
        <w:rPr>
          <w:szCs w:val="22"/>
          <w:lang w:val="fr-FR" w:eastAsia="en-GB"/>
        </w:rPr>
      </w:pPr>
      <w:r w:rsidRPr="00C9320F">
        <w:rPr>
          <w:lang w:val="fr-FR"/>
        </w:rPr>
        <w:t xml:space="preserve">a livré un </w:t>
      </w:r>
      <w:hyperlink r:id="rId6066" w:anchor="Cul_Precoloniale_Obj_miroir" w:history="1">
        <w:r w:rsidR="003A7B0F" w:rsidRPr="00C9320F">
          <w:rPr>
            <w:rStyle w:val="Hyperlink"/>
            <w:lang w:val="fr-FR"/>
          </w:rPr>
          <w:t>miroir</w:t>
        </w:r>
      </w:hyperlink>
      <w:r w:rsidR="00C9320F" w:rsidRPr="00C9320F">
        <w:rPr>
          <w:lang w:val="fr-FR"/>
        </w:rPr>
        <w:t xml:space="preserve"> </w:t>
      </w:r>
      <w:r w:rsidRPr="00C9320F">
        <w:rPr>
          <w:lang w:val="fr-FR"/>
        </w:rPr>
        <w:t>en bronze à motifs de tenons (</w:t>
      </w:r>
      <w:r w:rsidRPr="00C9320F">
        <w:rPr>
          <w:i/>
          <w:lang w:val="fr-FR"/>
        </w:rPr>
        <w:t>motivos en espiga</w:t>
      </w:r>
      <w:r w:rsidRPr="00C9320F">
        <w:rPr>
          <w:lang w:val="fr-FR"/>
        </w:rPr>
        <w:t>) daté d’environ 1000-800 aec à rapprocher de ceux gravés sur les stèles ibériques bien que le manche diffère (BIB 2187 p. 400)</w:t>
      </w:r>
      <w:r w:rsidR="000748B3" w:rsidRPr="00C9320F">
        <w:rPr>
          <w:lang w:val="fr-FR"/>
        </w:rPr>
        <w:t xml:space="preserve">. </w:t>
      </w:r>
    </w:p>
    <w:p w14:paraId="2E01890C" w14:textId="77777777" w:rsidR="0013547A" w:rsidRDefault="0013547A" w:rsidP="00C9320F">
      <w:pPr>
        <w:autoSpaceDE w:val="0"/>
        <w:autoSpaceDN w:val="0"/>
        <w:adjustRightInd w:val="0"/>
        <w:jc w:val="both"/>
        <w:rPr>
          <w:szCs w:val="22"/>
          <w:lang w:val="fr-FR" w:eastAsia="en-GB"/>
        </w:rPr>
      </w:pPr>
    </w:p>
    <w:p w14:paraId="0BF35CBE" w14:textId="77777777" w:rsidR="0013547A" w:rsidRPr="0013547A" w:rsidRDefault="0013547A" w:rsidP="0013547A">
      <w:pPr>
        <w:pStyle w:val="Heading3"/>
        <w:rPr>
          <w:szCs w:val="22"/>
        </w:rPr>
      </w:pPr>
      <w:r w:rsidRPr="0013547A">
        <w:rPr>
          <w:szCs w:val="22"/>
        </w:rPr>
        <w:t>statues</w:t>
      </w:r>
    </w:p>
    <w:p w14:paraId="1239A52A" w14:textId="39F2A551" w:rsidR="00E615DD" w:rsidRDefault="0013547A" w:rsidP="0013547A">
      <w:pPr>
        <w:autoSpaceDE w:val="0"/>
        <w:autoSpaceDN w:val="0"/>
        <w:adjustRightInd w:val="0"/>
        <w:jc w:val="both"/>
        <w:rPr>
          <w:lang w:val="fr-FR"/>
        </w:rPr>
      </w:pPr>
      <w:r>
        <w:rPr>
          <w:szCs w:val="22"/>
          <w:lang w:val="fr-FR" w:eastAsia="en-GB"/>
        </w:rPr>
        <w:t>P</w:t>
      </w:r>
      <w:r w:rsidRPr="00C9320F">
        <w:rPr>
          <w:szCs w:val="22"/>
          <w:lang w:val="fr-FR" w:eastAsia="en-GB"/>
        </w:rPr>
        <w:t xml:space="preserve">lusieurs statues de bois figurant des guerriers avec des </w:t>
      </w:r>
      <w:hyperlink r:id="rId6067" w:anchor="Cul_Steles_Corse_thm_casque_cornes" w:history="1">
        <w:r w:rsidRPr="00C9320F">
          <w:rPr>
            <w:rStyle w:val="Hyperlink"/>
            <w:lang w:val="fr-FR"/>
          </w:rPr>
          <w:t>casque à cornes</w:t>
        </w:r>
      </w:hyperlink>
      <w:r w:rsidRPr="00C9320F">
        <w:rPr>
          <w:szCs w:val="22"/>
          <w:lang w:val="fr-FR" w:eastAsia="en-GB"/>
        </w:rPr>
        <w:t xml:space="preserve">, datés de la fin du </w:t>
      </w:r>
      <w:r>
        <w:rPr>
          <w:szCs w:val="22"/>
          <w:lang w:val="fr-FR" w:eastAsia="en-GB"/>
        </w:rPr>
        <w:t>BF</w:t>
      </w:r>
      <w:r w:rsidRPr="00C9320F">
        <w:rPr>
          <w:szCs w:val="22"/>
          <w:lang w:val="fr-FR" w:eastAsia="en-GB"/>
        </w:rPr>
        <w:t xml:space="preserve"> (BIB 2874)</w:t>
      </w:r>
      <w:r>
        <w:rPr>
          <w:szCs w:val="22"/>
          <w:lang w:val="fr-FR" w:eastAsia="en-GB"/>
        </w:rPr>
        <w:t xml:space="preserve"> </w:t>
      </w:r>
      <w:r>
        <w:rPr>
          <w:lang w:val="fr-FR"/>
        </w:rPr>
        <w:t>D</w:t>
      </w:r>
      <w:r w:rsidR="00C9320F" w:rsidRPr="00C9320F">
        <w:rPr>
          <w:lang w:val="fr-FR"/>
        </w:rPr>
        <w:t>eux têtes scultées en bois: 1 tête anthropo</w:t>
      </w:r>
      <w:r>
        <w:rPr>
          <w:lang w:val="fr-FR"/>
        </w:rPr>
        <w:t>morphe, 1 tête de thériomorphe d'</w:t>
      </w:r>
      <w:r w:rsidR="00C9320F" w:rsidRPr="00C9320F">
        <w:rPr>
          <w:lang w:val="fr-FR"/>
        </w:rPr>
        <w:t xml:space="preserve">époque </w:t>
      </w:r>
      <w:hyperlink r:id="rId6068" w:anchor="Cul_Naviforme" w:history="1">
        <w:r w:rsidR="00C9320F" w:rsidRPr="00C9320F">
          <w:rPr>
            <w:rStyle w:val="Hyperlink"/>
            <w:lang w:val="fr-FR"/>
          </w:rPr>
          <w:t>Naviforme</w:t>
        </w:r>
      </w:hyperlink>
      <w:r w:rsidR="00C9320F" w:rsidRPr="00C9320F">
        <w:rPr>
          <w:lang w:val="fr-FR"/>
        </w:rPr>
        <w:t xml:space="preserve"> (BIB 3007)</w:t>
      </w:r>
      <w:r>
        <w:rPr>
          <w:lang w:val="fr-FR"/>
        </w:rPr>
        <w:t xml:space="preserve"> </w:t>
      </w:r>
      <w:r w:rsidRPr="00C9320F">
        <w:rPr>
          <w:szCs w:val="22"/>
          <w:lang w:val="fr-FR" w:eastAsia="en-GB"/>
        </w:rPr>
        <w:t xml:space="preserve">buste en bois d'un personnage cornu (Lull </w:t>
      </w:r>
      <w:r w:rsidRPr="00C9320F">
        <w:rPr>
          <w:i/>
          <w:iCs/>
          <w:szCs w:val="22"/>
          <w:lang w:val="fr-FR" w:eastAsia="en-GB"/>
        </w:rPr>
        <w:t xml:space="preserve">et al. </w:t>
      </w:r>
      <w:r w:rsidRPr="00C9320F">
        <w:rPr>
          <w:szCs w:val="22"/>
          <w:lang w:val="fr-FR" w:eastAsia="en-GB"/>
        </w:rPr>
        <w:t>1999)</w:t>
      </w:r>
    </w:p>
    <w:p w14:paraId="48820251" w14:textId="77777777" w:rsidR="0013547A" w:rsidRDefault="0013547A" w:rsidP="00242C0F">
      <w:pPr>
        <w:jc w:val="both"/>
        <w:rPr>
          <w:lang w:val="fr-FR"/>
        </w:rPr>
      </w:pPr>
    </w:p>
    <w:p w14:paraId="3E9FB0E5" w14:textId="77777777" w:rsidR="0013547A" w:rsidRDefault="0013547A" w:rsidP="0013547A">
      <w:pPr>
        <w:pStyle w:val="Heading2"/>
      </w:pPr>
      <w:r>
        <w:t>interprétation</w:t>
      </w:r>
    </w:p>
    <w:p w14:paraId="0F52285F" w14:textId="77777777" w:rsidR="0013547A" w:rsidRPr="0013547A" w:rsidRDefault="0013547A" w:rsidP="0013547A">
      <w:pPr>
        <w:rPr>
          <w:lang w:val="fr-FR"/>
        </w:rPr>
      </w:pPr>
      <w:r>
        <w:rPr>
          <w:szCs w:val="22"/>
          <w:lang w:val="fr-FR" w:eastAsia="en-GB"/>
        </w:rPr>
        <w:t>C</w:t>
      </w:r>
      <w:r w:rsidRPr="00C9320F">
        <w:rPr>
          <w:szCs w:val="22"/>
          <w:lang w:val="fr-FR" w:eastAsia="en-GB"/>
        </w:rPr>
        <w:t>avité interprétée comme un lieu de culte</w:t>
      </w:r>
      <w:r>
        <w:rPr>
          <w:szCs w:val="22"/>
          <w:lang w:val="fr-FR" w:eastAsia="en-GB"/>
        </w:rPr>
        <w:t xml:space="preserve"> </w:t>
      </w:r>
      <w:r w:rsidRPr="00C9320F">
        <w:rPr>
          <w:szCs w:val="22"/>
          <w:lang w:val="fr-FR" w:eastAsia="en-GB"/>
        </w:rPr>
        <w:t>(BIB 2874)</w:t>
      </w:r>
      <w:r>
        <w:rPr>
          <w:szCs w:val="22"/>
          <w:lang w:val="fr-FR" w:eastAsia="en-GB"/>
        </w:rPr>
        <w:t xml:space="preserve"> </w:t>
      </w:r>
      <w:r w:rsidRPr="00C9320F">
        <w:rPr>
          <w:lang w:val="fr-FR"/>
        </w:rPr>
        <w:t>Lieu de culte (BIB ?)</w:t>
      </w:r>
    </w:p>
    <w:p w14:paraId="5DE37C8E" w14:textId="77777777" w:rsidR="009A4086" w:rsidRPr="0032190F" w:rsidRDefault="009A4086" w:rsidP="00242C0F">
      <w:pPr>
        <w:jc w:val="both"/>
        <w:rPr>
          <w:lang w:val="fr-FR"/>
        </w:rPr>
      </w:pPr>
    </w:p>
    <w:p w14:paraId="7B2E4EB1" w14:textId="77777777" w:rsidR="009A4086" w:rsidRPr="0032190F" w:rsidRDefault="009A4086" w:rsidP="00426FF9">
      <w:pPr>
        <w:pStyle w:val="Heading1"/>
      </w:pPr>
      <w:bookmarkStart w:id="2589" w:name="Sit_Baleizao"/>
      <w:r w:rsidRPr="0032190F">
        <w:t>BALEIZAO</w:t>
      </w:r>
    </w:p>
    <w:bookmarkEnd w:id="2589"/>
    <w:p w14:paraId="3A8DC6D9" w14:textId="77777777" w:rsidR="00B833B3" w:rsidRDefault="00B833B3" w:rsidP="00242C0F">
      <w:pPr>
        <w:jc w:val="both"/>
        <w:rPr>
          <w:lang w:val="fr-FR"/>
        </w:rPr>
      </w:pPr>
    </w:p>
    <w:p w14:paraId="6C12580F" w14:textId="0571B078" w:rsidR="00B02A18" w:rsidRPr="00B02A18" w:rsidRDefault="009A4086" w:rsidP="00B02A18">
      <w:pPr>
        <w:jc w:val="both"/>
        <w:rPr>
          <w:szCs w:val="20"/>
          <w:lang w:val="fr-FR" w:eastAsia="en-GB"/>
        </w:rPr>
      </w:pPr>
      <w:r w:rsidRPr="0032190F">
        <w:rPr>
          <w:lang w:val="fr-FR"/>
        </w:rPr>
        <w:t xml:space="preserve">Le trésor de Baleizão (Beja, Portugal) a livré, entre autres, des éléments de systèmes pondéraux (BIB 2186 p. 138). </w:t>
      </w:r>
      <w:r w:rsidR="00B02A18">
        <w:rPr>
          <w:szCs w:val="20"/>
          <w:lang w:val="fr-FR" w:eastAsia="en-GB"/>
        </w:rPr>
        <w:t xml:space="preserve">Alentejo. </w:t>
      </w:r>
      <w:hyperlink r:id="rId6069" w:anchor="Cul_Depots_p_Bronze_final_3" w:history="1">
        <w:r w:rsidR="00B02A18" w:rsidRPr="009B2284">
          <w:rPr>
            <w:rStyle w:val="Hyperlink"/>
            <w:lang w:val="fr-FR"/>
          </w:rPr>
          <w:t>dépôt</w:t>
        </w:r>
      </w:hyperlink>
      <w:r w:rsidR="00B02A18" w:rsidRPr="00105893">
        <w:rPr>
          <w:lang w:val="fr-FR"/>
        </w:rPr>
        <w:t xml:space="preserve"> du </w:t>
      </w:r>
      <w:hyperlink r:id="rId6070" w:anchor="Cul_Bronze_Final_Espagne" w:history="1">
        <w:r w:rsidR="00B02A18" w:rsidRPr="00105893">
          <w:rPr>
            <w:rStyle w:val="Hyperlink"/>
            <w:lang w:val="fr-FR"/>
          </w:rPr>
          <w:t>Bronce Tardio</w:t>
        </w:r>
      </w:hyperlink>
      <w:r w:rsidR="00B02A18" w:rsidRPr="00105893">
        <w:rPr>
          <w:lang w:val="fr-FR"/>
        </w:rPr>
        <w:t xml:space="preserve"> (</w:t>
      </w:r>
      <w:r w:rsidR="00B02A18" w:rsidRPr="00B02A18">
        <w:rPr>
          <w:lang w:val="fr-FR"/>
        </w:rPr>
        <w:t xml:space="preserve">BIB </w:t>
      </w:r>
      <w:r w:rsidR="00B02A18" w:rsidRPr="00105893">
        <w:rPr>
          <w:lang w:val="fr-FR"/>
        </w:rPr>
        <w:t>3080)</w:t>
      </w:r>
      <w:r w:rsidR="00B02A18">
        <w:rPr>
          <w:lang w:val="fr-FR"/>
        </w:rPr>
        <w:t xml:space="preserve"> Torque, bracelet,  haches, lingot, 6 poids de mesures [système pondéral], pate de verre, </w:t>
      </w:r>
      <w:r w:rsidR="00B02A18" w:rsidRPr="00B02A18">
        <w:rPr>
          <w:i/>
          <w:lang w:val="fr-FR"/>
        </w:rPr>
        <w:t>filigree wire</w:t>
      </w:r>
      <w:r w:rsidR="00B02A18">
        <w:rPr>
          <w:i/>
          <w:lang w:val="fr-FR"/>
        </w:rPr>
        <w:t xml:space="preserve"> </w:t>
      </w:r>
      <w:r w:rsidR="00B02A18">
        <w:rPr>
          <w:lang w:val="fr-FR"/>
        </w:rPr>
        <w:t>(BIB 3080)</w:t>
      </w:r>
    </w:p>
    <w:p w14:paraId="16C92080" w14:textId="6C8F0874" w:rsidR="009A4086" w:rsidRPr="00BE4758" w:rsidRDefault="009A4086" w:rsidP="00242C0F">
      <w:pPr>
        <w:jc w:val="both"/>
        <w:rPr>
          <w:lang w:val="fr-FR"/>
        </w:rPr>
      </w:pPr>
      <w:r w:rsidRPr="00BE4758">
        <w:rPr>
          <w:lang w:val="fr-FR"/>
        </w:rPr>
        <w:t xml:space="preserve">v. </w:t>
      </w:r>
      <w:hyperlink r:id="rId6071" w:anchor="Sit_Huelva_Ria" w:history="1">
        <w:r w:rsidRPr="00BE4758">
          <w:rPr>
            <w:rStyle w:val="Hyperlink"/>
            <w:lang w:val="fr-FR"/>
          </w:rPr>
          <w:t>Huelva</w:t>
        </w:r>
      </w:hyperlink>
    </w:p>
    <w:p w14:paraId="3CF09B74" w14:textId="77777777" w:rsidR="00B02A18" w:rsidRPr="00BE4758" w:rsidRDefault="00B02A18" w:rsidP="00242C0F">
      <w:pPr>
        <w:jc w:val="both"/>
        <w:rPr>
          <w:lang w:val="fr-FR"/>
        </w:rPr>
      </w:pPr>
    </w:p>
    <w:p w14:paraId="75887985" w14:textId="77777777" w:rsidR="00B02A18" w:rsidRPr="00BE4758" w:rsidRDefault="00B02A18" w:rsidP="00B02A18">
      <w:pPr>
        <w:pStyle w:val="Heading2"/>
      </w:pPr>
      <w:r>
        <w:t>comparaisons</w:t>
      </w:r>
    </w:p>
    <w:p w14:paraId="0FAACEFE" w14:textId="77777777" w:rsidR="00AA0ED2" w:rsidRPr="00BE4758" w:rsidRDefault="00AA0ED2" w:rsidP="00242C0F">
      <w:pPr>
        <w:jc w:val="both"/>
        <w:rPr>
          <w:lang w:val="fr-FR"/>
        </w:rPr>
      </w:pPr>
    </w:p>
    <w:p w14:paraId="26D39A80" w14:textId="59703A20" w:rsidR="00B02A18" w:rsidRDefault="00B02A18" w:rsidP="00242C0F">
      <w:pPr>
        <w:jc w:val="both"/>
        <w:rPr>
          <w:lang w:val="fr-FR"/>
        </w:rPr>
      </w:pPr>
      <w:r w:rsidRPr="0032190F">
        <w:rPr>
          <w:lang w:val="fr-FR"/>
        </w:rPr>
        <w:t>Cette découverte va dans le sens de l’interprétation des lignes de points (</w:t>
      </w:r>
      <w:r w:rsidRPr="00B02A18">
        <w:rPr>
          <w:i/>
          <w:lang w:val="fr-FR"/>
        </w:rPr>
        <w:t>cup-marks</w:t>
      </w:r>
      <w:r w:rsidRPr="0032190F">
        <w:rPr>
          <w:lang w:val="fr-FR"/>
        </w:rPr>
        <w:t xml:space="preserve">) d’une stèle de la fin de l’âge du Bronze dans la vallée de Zújar en Espagne </w:t>
      </w:r>
      <w:r w:rsidR="00E35DD3">
        <w:rPr>
          <w:lang w:val="fr-FR"/>
        </w:rPr>
        <w:t>[</w:t>
      </w:r>
      <w:hyperlink r:id="rId6072" w:anchor="Sit_Viso_El_2" w:history="1">
        <w:r w:rsidR="00E35DD3" w:rsidRPr="00F80E76">
          <w:rPr>
            <w:rStyle w:val="Hyperlink"/>
            <w:szCs w:val="20"/>
            <w:lang w:val="es-ES" w:eastAsia="en-GB"/>
          </w:rPr>
          <w:t>El Viso 2</w:t>
        </w:r>
      </w:hyperlink>
      <w:r w:rsidR="00E35DD3" w:rsidRPr="0032190F">
        <w:rPr>
          <w:lang w:val="fr-FR"/>
        </w:rPr>
        <w:t xml:space="preserve"> </w:t>
      </w:r>
      <w:r w:rsidR="00E35DD3">
        <w:rPr>
          <w:lang w:val="fr-FR"/>
        </w:rPr>
        <w:t>?]</w:t>
      </w:r>
      <w:r w:rsidRPr="0032190F">
        <w:rPr>
          <w:lang w:val="fr-FR"/>
        </w:rPr>
        <w:t>(BIB 2186 p. 138)</w:t>
      </w:r>
      <w:r>
        <w:rPr>
          <w:lang w:val="fr-FR"/>
        </w:rPr>
        <w:t xml:space="preserve"> v. </w:t>
      </w:r>
      <w:bookmarkStart w:id="2590" w:name="_Hlk124020555"/>
      <w:r w:rsidR="00EC16EE">
        <w:fldChar w:fldCharType="begin"/>
      </w:r>
      <w:r w:rsidR="00EC16EE" w:rsidRPr="00A148DE">
        <w:rPr>
          <w:lang w:val="fr-FR"/>
        </w:rPr>
        <w:instrText>HYPERLINK "file:///C:\\Users\\Thomas%20Huet\\Desktop\\Documentation%20archéologique%20liée%20à%20la%20thèse\\Cultures.docx" \l "Cul_Precoloniale_Obj_poids_mes"</w:instrText>
      </w:r>
      <w:r w:rsidR="00EC16EE">
        <w:fldChar w:fldCharType="separate"/>
      </w:r>
      <w:r w:rsidRPr="00B02A18">
        <w:rPr>
          <w:rStyle w:val="Hyperlink"/>
          <w:lang w:val="fr-FR"/>
        </w:rPr>
        <w:t>poids et mesures</w:t>
      </w:r>
      <w:r w:rsidR="00EC16EE">
        <w:rPr>
          <w:rStyle w:val="Hyperlink"/>
          <w:lang w:val="fr-FR"/>
        </w:rPr>
        <w:fldChar w:fldCharType="end"/>
      </w:r>
      <w:bookmarkEnd w:id="2590"/>
    </w:p>
    <w:p w14:paraId="1EDAEB22" w14:textId="77777777" w:rsidR="00B02A18" w:rsidRPr="00B02A18" w:rsidRDefault="00B02A18" w:rsidP="00242C0F">
      <w:pPr>
        <w:jc w:val="both"/>
        <w:rPr>
          <w:lang w:val="fr-FR"/>
        </w:rPr>
      </w:pPr>
    </w:p>
    <w:p w14:paraId="4F7B2788" w14:textId="77777777" w:rsidR="00AA0ED2" w:rsidRPr="00BE4758" w:rsidRDefault="00AA0ED2" w:rsidP="00426FF9">
      <w:pPr>
        <w:pStyle w:val="Heading1"/>
      </w:pPr>
      <w:bookmarkStart w:id="2591" w:name="Sit_Malaga"/>
      <w:r w:rsidRPr="00BE4758">
        <w:t>VEZ MALAGA</w:t>
      </w:r>
    </w:p>
    <w:bookmarkEnd w:id="2591"/>
    <w:p w14:paraId="42A85E61" w14:textId="77777777" w:rsidR="00AA0ED2" w:rsidRPr="0032190F" w:rsidRDefault="00AA0ED2" w:rsidP="00242C0F">
      <w:pPr>
        <w:jc w:val="both"/>
        <w:rPr>
          <w:lang w:val="fr-FR"/>
        </w:rPr>
      </w:pPr>
      <w:r w:rsidRPr="00BE4758">
        <w:rPr>
          <w:lang w:val="fr-FR"/>
        </w:rPr>
        <w:t xml:space="preserve">Malaga. </w:t>
      </w:r>
      <w:r w:rsidRPr="0032190F">
        <w:rPr>
          <w:lang w:val="fr-FR"/>
        </w:rPr>
        <w:t>Un sceau-cylindre attribué au 15-14</w:t>
      </w:r>
      <w:r w:rsidRPr="0032190F">
        <w:rPr>
          <w:vertAlign w:val="superscript"/>
          <w:lang w:val="fr-FR"/>
        </w:rPr>
        <w:t>e</w:t>
      </w:r>
      <w:r w:rsidRPr="0032190F">
        <w:rPr>
          <w:lang w:val="fr-FR"/>
        </w:rPr>
        <w:t xml:space="preserve"> s., identifié comme une production syrienne a été trouvé. Aujourd’hui perdu  (BIB 1995 p. 14) </w:t>
      </w:r>
    </w:p>
    <w:p w14:paraId="50397E23" w14:textId="77777777" w:rsidR="00A94378" w:rsidRPr="0032190F" w:rsidRDefault="00A94378" w:rsidP="00242C0F">
      <w:pPr>
        <w:jc w:val="both"/>
        <w:rPr>
          <w:lang w:val="fr-FR"/>
        </w:rPr>
      </w:pPr>
    </w:p>
    <w:p w14:paraId="48A8E8D2" w14:textId="77777777" w:rsidR="00454D3E" w:rsidRPr="0032190F" w:rsidRDefault="00454D3E" w:rsidP="00426FF9">
      <w:pPr>
        <w:pStyle w:val="Heading1"/>
      </w:pPr>
      <w:bookmarkStart w:id="2592" w:name="Sit_Eivissa"/>
      <w:r w:rsidRPr="0032190F">
        <w:t>EIVISSA</w:t>
      </w:r>
    </w:p>
    <w:bookmarkEnd w:id="2592"/>
    <w:p w14:paraId="12F88D8B" w14:textId="5026FD29" w:rsidR="00454D3E" w:rsidRDefault="00B253C7" w:rsidP="00242C0F">
      <w:pPr>
        <w:jc w:val="both"/>
        <w:rPr>
          <w:lang w:val="fr-FR"/>
        </w:rPr>
      </w:pPr>
      <w:r>
        <w:rPr>
          <w:lang w:val="fr-FR"/>
        </w:rPr>
        <w:t xml:space="preserve">Île d'Eivissa dans les Baléares. La racine de Eivissa est </w:t>
      </w:r>
      <w:r w:rsidRPr="00B253C7">
        <w:rPr>
          <w:i/>
          <w:lang w:val="fr-FR"/>
        </w:rPr>
        <w:t>'y b s h m'</w:t>
      </w:r>
      <w:r>
        <w:rPr>
          <w:lang w:val="fr-FR"/>
        </w:rPr>
        <w:t xml:space="preserve"> du phénico-punique et veux dire "Île de Bès" (BIB MAC Barcelona, 2018) </w:t>
      </w:r>
      <w:r w:rsidR="00454D3E" w:rsidRPr="0032190F">
        <w:rPr>
          <w:lang w:val="fr-FR"/>
        </w:rPr>
        <w:t xml:space="preserve">Colonie </w:t>
      </w:r>
      <w:hyperlink r:id="rId6073" w:anchor="Cul_Pheniciens" w:history="1">
        <w:r w:rsidR="00454D3E" w:rsidRPr="0032190F">
          <w:rPr>
            <w:rStyle w:val="Hyperlink"/>
            <w:lang w:val="fr-FR"/>
          </w:rPr>
          <w:t>phénicienne</w:t>
        </w:r>
      </w:hyperlink>
      <w:r w:rsidR="00454D3E" w:rsidRPr="0032190F">
        <w:rPr>
          <w:lang w:val="fr-FR"/>
        </w:rPr>
        <w:t xml:space="preserve"> fondée dans le sud de l’Espagne (côté oriental) en 630 aec (BIB 1841 p. 106)</w:t>
      </w:r>
      <w:r w:rsidR="00125800" w:rsidRPr="0032190F">
        <w:rPr>
          <w:lang w:val="fr-FR"/>
        </w:rPr>
        <w:t>. Au 6e aec, île Baléare influencé</w:t>
      </w:r>
      <w:r w:rsidR="006C14E7" w:rsidRPr="0032190F">
        <w:rPr>
          <w:lang w:val="fr-FR"/>
        </w:rPr>
        <w:t xml:space="preserve">e </w:t>
      </w:r>
      <w:r w:rsidR="00125800" w:rsidRPr="0032190F">
        <w:rPr>
          <w:lang w:val="fr-FR"/>
        </w:rPr>
        <w:t>par les culture phénico-puniques (MAC Barcelona, 2017)</w:t>
      </w:r>
      <w:r>
        <w:rPr>
          <w:lang w:val="fr-FR"/>
        </w:rPr>
        <w:t>. Lieu idéal pour le contrôle maritime (BIB MAC Barcelona, 2018)</w:t>
      </w:r>
    </w:p>
    <w:p w14:paraId="645ACB63" w14:textId="77777777" w:rsidR="00B253C7" w:rsidRDefault="00B253C7" w:rsidP="00242C0F">
      <w:pPr>
        <w:jc w:val="both"/>
        <w:rPr>
          <w:lang w:val="fr-FR"/>
        </w:rPr>
      </w:pPr>
    </w:p>
    <w:p w14:paraId="0A397028" w14:textId="39712310" w:rsidR="00B253C7" w:rsidRPr="0032190F" w:rsidRDefault="00B253C7" w:rsidP="00242C0F">
      <w:pPr>
        <w:jc w:val="both"/>
        <w:rPr>
          <w:lang w:val="fr-FR"/>
        </w:rPr>
      </w:pPr>
      <w:r>
        <w:rPr>
          <w:lang w:val="fr-FR"/>
        </w:rPr>
        <w:t xml:space="preserve">v. </w:t>
      </w:r>
      <w:hyperlink r:id="rId6074" w:anchor="Sit_Sa_Caleta" w:history="1">
        <w:r w:rsidRPr="00B253C7">
          <w:rPr>
            <w:rStyle w:val="Hyperlink"/>
            <w:lang w:val="fr-FR"/>
          </w:rPr>
          <w:t>Sa Caleta</w:t>
        </w:r>
      </w:hyperlink>
    </w:p>
    <w:p w14:paraId="5890642E" w14:textId="77777777" w:rsidR="001823E9" w:rsidRDefault="001823E9" w:rsidP="00242C0F">
      <w:pPr>
        <w:jc w:val="both"/>
        <w:rPr>
          <w:lang w:val="fr-FR"/>
        </w:rPr>
      </w:pPr>
    </w:p>
    <w:p w14:paraId="366014A6" w14:textId="77777777" w:rsidR="00B253C7" w:rsidRDefault="00B253C7" w:rsidP="00426FF9">
      <w:pPr>
        <w:pStyle w:val="Heading1"/>
      </w:pPr>
      <w:bookmarkStart w:id="2593" w:name="Sit_Sa_Caleta"/>
      <w:r>
        <w:t>SA CALETA</w:t>
      </w:r>
    </w:p>
    <w:bookmarkEnd w:id="2593"/>
    <w:p w14:paraId="1F04F947" w14:textId="4672B79B" w:rsidR="00B253C7" w:rsidRDefault="00B253C7" w:rsidP="00242C0F">
      <w:pPr>
        <w:jc w:val="both"/>
        <w:rPr>
          <w:lang w:val="fr-FR"/>
        </w:rPr>
      </w:pPr>
      <w:r>
        <w:rPr>
          <w:lang w:val="fr-FR"/>
        </w:rPr>
        <w:t xml:space="preserve">Première fondation </w:t>
      </w:r>
      <w:hyperlink r:id="rId6075" w:anchor="Cul_Pheniciens" w:history="1">
        <w:r w:rsidRPr="0032190F">
          <w:rPr>
            <w:rStyle w:val="Hyperlink"/>
            <w:lang w:val="fr-FR"/>
          </w:rPr>
          <w:t>phénicienne</w:t>
        </w:r>
      </w:hyperlink>
      <w:r w:rsidRPr="0032190F">
        <w:rPr>
          <w:lang w:val="fr-FR"/>
        </w:rPr>
        <w:t xml:space="preserve"> </w:t>
      </w:r>
      <w:r>
        <w:rPr>
          <w:lang w:val="fr-FR"/>
        </w:rPr>
        <w:t>de l'île d'</w:t>
      </w:r>
      <w:hyperlink r:id="rId6076" w:anchor="Sit_Eivissa" w:history="1">
        <w:r w:rsidRPr="00EE51B9">
          <w:rPr>
            <w:rStyle w:val="Hyperlink"/>
            <w:lang w:val="fr-FR"/>
          </w:rPr>
          <w:t>Eivissa</w:t>
        </w:r>
      </w:hyperlink>
      <w:r>
        <w:rPr>
          <w:lang w:val="fr-FR"/>
        </w:rPr>
        <w:t xml:space="preserve"> vers -700 aec (BIB MAC Barcelona, 2018)</w:t>
      </w:r>
    </w:p>
    <w:p w14:paraId="1CDBCB86" w14:textId="77777777" w:rsidR="00B253C7" w:rsidRPr="0032190F" w:rsidRDefault="00B253C7" w:rsidP="00242C0F">
      <w:pPr>
        <w:jc w:val="both"/>
        <w:rPr>
          <w:lang w:val="fr-FR"/>
        </w:rPr>
      </w:pPr>
    </w:p>
    <w:p w14:paraId="371B8608" w14:textId="77777777" w:rsidR="00631485" w:rsidRPr="0032190F" w:rsidRDefault="00631485" w:rsidP="00426FF9">
      <w:pPr>
        <w:pStyle w:val="Heading1"/>
      </w:pPr>
      <w:bookmarkStart w:id="2594" w:name="Sit_Morro_Mezquitilla"/>
      <w:r w:rsidRPr="0032190F">
        <w:lastRenderedPageBreak/>
        <w:t>MORRO DE MEZQUITILLA</w:t>
      </w:r>
    </w:p>
    <w:bookmarkEnd w:id="2594"/>
    <w:p w14:paraId="35F1BD25" w14:textId="360111AD" w:rsidR="00631485" w:rsidRPr="0032190F" w:rsidRDefault="00631485" w:rsidP="00242C0F">
      <w:pPr>
        <w:jc w:val="both"/>
        <w:rPr>
          <w:lang w:val="fr-FR"/>
        </w:rPr>
      </w:pPr>
      <w:r w:rsidRPr="0032190F">
        <w:rPr>
          <w:lang w:val="fr-FR"/>
        </w:rPr>
        <w:t xml:space="preserve">Fondation </w:t>
      </w:r>
      <w:hyperlink r:id="rId6077" w:anchor="Cul_Pheniciens" w:history="1">
        <w:r w:rsidR="006C14E7" w:rsidRPr="0032190F">
          <w:rPr>
            <w:rStyle w:val="Hyperlink"/>
            <w:lang w:val="fr-FR"/>
          </w:rPr>
          <w:t>phénicienne</w:t>
        </w:r>
      </w:hyperlink>
      <w:r w:rsidR="006C14E7" w:rsidRPr="0032190F">
        <w:rPr>
          <w:lang w:val="fr-FR"/>
        </w:rPr>
        <w:t xml:space="preserve"> </w:t>
      </w:r>
      <w:r w:rsidRPr="0032190F">
        <w:rPr>
          <w:lang w:val="fr-FR"/>
        </w:rPr>
        <w:t>du sud de l’Espagne vers 775/750 aec (BIB 1995 p. 26</w:t>
      </w:r>
      <w:r w:rsidR="006C14E7" w:rsidRPr="0032190F">
        <w:rPr>
          <w:lang w:val="fr-FR"/>
        </w:rPr>
        <w:t xml:space="preserve"> et BIB 2526</w:t>
      </w:r>
      <w:r w:rsidRPr="0032190F">
        <w:rPr>
          <w:lang w:val="fr-FR"/>
        </w:rPr>
        <w:t xml:space="preserve">)  </w:t>
      </w:r>
    </w:p>
    <w:p w14:paraId="15F1FEEC" w14:textId="77777777" w:rsidR="00631485" w:rsidRPr="0032190F" w:rsidRDefault="00631485" w:rsidP="00242C0F">
      <w:pPr>
        <w:jc w:val="both"/>
        <w:rPr>
          <w:lang w:val="fr-FR"/>
        </w:rPr>
      </w:pPr>
    </w:p>
    <w:p w14:paraId="7FCD6C56" w14:textId="77777777" w:rsidR="001823E9" w:rsidRPr="0032190F" w:rsidRDefault="001823E9" w:rsidP="00426FF9">
      <w:pPr>
        <w:pStyle w:val="Heading1"/>
      </w:pPr>
      <w:r w:rsidRPr="0032190F">
        <w:t>REBANADILLA (LA)</w:t>
      </w:r>
    </w:p>
    <w:p w14:paraId="06C21FD3" w14:textId="67B64051" w:rsidR="001823E9" w:rsidRPr="0032190F" w:rsidRDefault="00631485" w:rsidP="00242C0F">
      <w:pPr>
        <w:jc w:val="both"/>
        <w:rPr>
          <w:lang w:val="fr-FR"/>
        </w:rPr>
      </w:pPr>
      <w:r w:rsidRPr="0032190F">
        <w:rPr>
          <w:lang w:val="fr-FR"/>
        </w:rPr>
        <w:t>A Mal</w:t>
      </w:r>
      <w:r w:rsidR="006C14E7" w:rsidRPr="0032190F">
        <w:rPr>
          <w:lang w:val="fr-FR"/>
        </w:rPr>
        <w:t>a</w:t>
      </w:r>
      <w:r w:rsidRPr="0032190F">
        <w:rPr>
          <w:lang w:val="fr-FR"/>
        </w:rPr>
        <w:t>ga, Espagne</w:t>
      </w:r>
      <w:r w:rsidR="001823E9" w:rsidRPr="0032190F">
        <w:rPr>
          <w:lang w:val="fr-FR"/>
        </w:rPr>
        <w:t xml:space="preserve">, à l’embouchure du Guadalhorce, installation </w:t>
      </w:r>
      <w:hyperlink r:id="rId6078" w:anchor="Cul_Pheniciens" w:history="1">
        <w:r w:rsidR="006C14E7" w:rsidRPr="0032190F">
          <w:rPr>
            <w:rStyle w:val="Hyperlink"/>
            <w:lang w:val="fr-FR"/>
          </w:rPr>
          <w:t>phénicienne</w:t>
        </w:r>
      </w:hyperlink>
      <w:r w:rsidR="006C14E7" w:rsidRPr="0032190F">
        <w:rPr>
          <w:lang w:val="fr-FR"/>
        </w:rPr>
        <w:t xml:space="preserve"> </w:t>
      </w:r>
      <w:r w:rsidR="001823E9" w:rsidRPr="0032190F">
        <w:rPr>
          <w:lang w:val="fr-FR"/>
        </w:rPr>
        <w:t>à la fin du 9</w:t>
      </w:r>
      <w:r w:rsidR="001823E9" w:rsidRPr="0032190F">
        <w:rPr>
          <w:vertAlign w:val="superscript"/>
          <w:lang w:val="fr-FR"/>
        </w:rPr>
        <w:t>e</w:t>
      </w:r>
      <w:r w:rsidR="001823E9" w:rsidRPr="0032190F">
        <w:rPr>
          <w:lang w:val="fr-FR"/>
        </w:rPr>
        <w:t xml:space="preserve"> aec (BIB 1995 p. 26)  </w:t>
      </w:r>
    </w:p>
    <w:p w14:paraId="604B8970" w14:textId="77777777" w:rsidR="00851EF5" w:rsidRPr="0032190F" w:rsidRDefault="00851EF5" w:rsidP="00242C0F">
      <w:pPr>
        <w:jc w:val="both"/>
        <w:rPr>
          <w:lang w:val="fr-FR"/>
        </w:rPr>
      </w:pPr>
    </w:p>
    <w:p w14:paraId="4CE478D6" w14:textId="77777777" w:rsidR="00851EF5" w:rsidRPr="0032190F" w:rsidRDefault="00851EF5" w:rsidP="00426FF9">
      <w:pPr>
        <w:pStyle w:val="Heading1"/>
      </w:pPr>
      <w:r w:rsidRPr="0032190F">
        <w:t>IBIZA</w:t>
      </w:r>
    </w:p>
    <w:p w14:paraId="73FC79D6" w14:textId="47CBF8B1" w:rsidR="00851EF5" w:rsidRPr="0032190F" w:rsidRDefault="00851EF5" w:rsidP="00851EF5">
      <w:pPr>
        <w:jc w:val="both"/>
        <w:rPr>
          <w:lang w:val="fr-FR"/>
        </w:rPr>
      </w:pPr>
      <w:r w:rsidRPr="0032190F">
        <w:rPr>
          <w:lang w:val="fr-FR"/>
        </w:rPr>
        <w:t xml:space="preserve">Fondation </w:t>
      </w:r>
      <w:hyperlink r:id="rId6079" w:anchor="Cul_Pheniciens" w:history="1">
        <w:r w:rsidR="006C14E7" w:rsidRPr="0032190F">
          <w:rPr>
            <w:rStyle w:val="Hyperlink"/>
            <w:lang w:val="fr-FR"/>
          </w:rPr>
          <w:t>phénicienne</w:t>
        </w:r>
      </w:hyperlink>
      <w:r w:rsidR="006C14E7" w:rsidRPr="0032190F">
        <w:rPr>
          <w:lang w:val="fr-FR"/>
        </w:rPr>
        <w:t xml:space="preserve"> </w:t>
      </w:r>
      <w:r w:rsidRPr="0032190F">
        <w:rPr>
          <w:lang w:val="fr-FR"/>
        </w:rPr>
        <w:t>du sud de l’Espagne (BIB 1995 fig. 19)</w:t>
      </w:r>
    </w:p>
    <w:p w14:paraId="37DB0D9D" w14:textId="77777777" w:rsidR="006C14E7" w:rsidRPr="0032190F" w:rsidRDefault="006C14E7" w:rsidP="00851EF5">
      <w:pPr>
        <w:jc w:val="both"/>
        <w:rPr>
          <w:lang w:val="fr-FR"/>
        </w:rPr>
      </w:pPr>
    </w:p>
    <w:p w14:paraId="69A61813" w14:textId="77777777" w:rsidR="00851EF5" w:rsidRPr="0032190F" w:rsidRDefault="00851EF5" w:rsidP="00426FF9">
      <w:pPr>
        <w:pStyle w:val="Heading1"/>
      </w:pPr>
      <w:bookmarkStart w:id="2595" w:name="Sit_Fonteta"/>
      <w:r w:rsidRPr="0032190F">
        <w:t>FONTE</w:t>
      </w:r>
      <w:r w:rsidR="006C14E7" w:rsidRPr="0032190F">
        <w:t>T</w:t>
      </w:r>
      <w:r w:rsidRPr="0032190F">
        <w:t>A (LA)</w:t>
      </w:r>
    </w:p>
    <w:bookmarkEnd w:id="2595"/>
    <w:p w14:paraId="23F67B27" w14:textId="77777777" w:rsidR="006C14E7" w:rsidRPr="0032190F" w:rsidRDefault="006C14E7" w:rsidP="00851EF5">
      <w:pPr>
        <w:jc w:val="both"/>
        <w:rPr>
          <w:lang w:val="fr-FR"/>
        </w:rPr>
      </w:pPr>
      <w:r w:rsidRPr="0032190F">
        <w:rPr>
          <w:lang w:val="fr-FR"/>
        </w:rPr>
        <w:t xml:space="preserve">La Fontena ? </w:t>
      </w:r>
    </w:p>
    <w:p w14:paraId="41DF5060" w14:textId="77777777" w:rsidR="006C14E7" w:rsidRPr="0032190F" w:rsidRDefault="006C14E7" w:rsidP="00851EF5">
      <w:pPr>
        <w:jc w:val="both"/>
        <w:rPr>
          <w:lang w:val="fr-FR"/>
        </w:rPr>
      </w:pPr>
    </w:p>
    <w:p w14:paraId="2F1B381C" w14:textId="7CF5B580" w:rsidR="00851EF5" w:rsidRPr="0032190F" w:rsidRDefault="006C14E7" w:rsidP="00851EF5">
      <w:pPr>
        <w:jc w:val="both"/>
        <w:rPr>
          <w:lang w:val="fr-FR"/>
        </w:rPr>
      </w:pPr>
      <w:r w:rsidRPr="0032190F">
        <w:rPr>
          <w:lang w:val="fr-FR"/>
        </w:rPr>
        <w:t>La Fonteta, f</w:t>
      </w:r>
      <w:r w:rsidR="00851EF5" w:rsidRPr="0032190F">
        <w:rPr>
          <w:lang w:val="fr-FR"/>
        </w:rPr>
        <w:t xml:space="preserve">ondation </w:t>
      </w:r>
      <w:hyperlink r:id="rId6080" w:anchor="Cul_Pheniciens" w:history="1">
        <w:r w:rsidRPr="0032190F">
          <w:rPr>
            <w:rStyle w:val="Hyperlink"/>
            <w:lang w:val="fr-FR"/>
          </w:rPr>
          <w:t>phénicienne</w:t>
        </w:r>
      </w:hyperlink>
      <w:r w:rsidRPr="0032190F">
        <w:rPr>
          <w:lang w:val="fr-FR"/>
        </w:rPr>
        <w:t xml:space="preserve"> </w:t>
      </w:r>
      <w:r w:rsidR="00851EF5" w:rsidRPr="0032190F">
        <w:rPr>
          <w:lang w:val="fr-FR"/>
        </w:rPr>
        <w:t>du sud de l’Espagne (BIB 1995 fig. 19</w:t>
      </w:r>
      <w:r w:rsidRPr="0032190F">
        <w:rPr>
          <w:lang w:val="fr-FR"/>
        </w:rPr>
        <w:t xml:space="preserve"> et BIB 2526</w:t>
      </w:r>
      <w:r w:rsidR="00851EF5" w:rsidRPr="0032190F">
        <w:rPr>
          <w:lang w:val="fr-FR"/>
        </w:rPr>
        <w:t>)</w:t>
      </w:r>
    </w:p>
    <w:p w14:paraId="42445DB8" w14:textId="77777777" w:rsidR="00851EF5" w:rsidRPr="0032190F" w:rsidRDefault="00851EF5" w:rsidP="00242C0F">
      <w:pPr>
        <w:jc w:val="both"/>
        <w:rPr>
          <w:lang w:val="fr-FR"/>
        </w:rPr>
      </w:pPr>
    </w:p>
    <w:p w14:paraId="53CC23A0" w14:textId="77777777" w:rsidR="00851EF5" w:rsidRPr="0032190F" w:rsidRDefault="00851EF5" w:rsidP="00426FF9">
      <w:pPr>
        <w:pStyle w:val="Heading1"/>
      </w:pPr>
      <w:r w:rsidRPr="0032190F">
        <w:t>BARIA</w:t>
      </w:r>
    </w:p>
    <w:p w14:paraId="597F8B6A" w14:textId="34EA7B55" w:rsidR="00851EF5" w:rsidRPr="0032190F" w:rsidRDefault="00851EF5" w:rsidP="00851EF5">
      <w:pPr>
        <w:jc w:val="both"/>
        <w:rPr>
          <w:lang w:val="fr-FR"/>
        </w:rPr>
      </w:pPr>
      <w:r w:rsidRPr="0032190F">
        <w:rPr>
          <w:lang w:val="fr-FR"/>
        </w:rPr>
        <w:t xml:space="preserve">Fondation </w:t>
      </w:r>
      <w:hyperlink r:id="rId6081" w:anchor="Cul_Pheniciens" w:history="1">
        <w:r w:rsidR="006C14E7" w:rsidRPr="0032190F">
          <w:rPr>
            <w:rStyle w:val="Hyperlink"/>
            <w:lang w:val="fr-FR"/>
          </w:rPr>
          <w:t>phénicienne</w:t>
        </w:r>
      </w:hyperlink>
      <w:r w:rsidR="006C14E7" w:rsidRPr="0032190F">
        <w:rPr>
          <w:lang w:val="fr-FR"/>
        </w:rPr>
        <w:t xml:space="preserve"> </w:t>
      </w:r>
      <w:r w:rsidRPr="0032190F">
        <w:rPr>
          <w:lang w:val="fr-FR"/>
        </w:rPr>
        <w:t>du sud de l’Espagne (BIB 1995 fig. 19)</w:t>
      </w:r>
    </w:p>
    <w:p w14:paraId="0D1436A1" w14:textId="77777777" w:rsidR="00381CE4" w:rsidRPr="0032190F" w:rsidRDefault="00381CE4" w:rsidP="00242C0F">
      <w:pPr>
        <w:jc w:val="both"/>
        <w:rPr>
          <w:lang w:val="fr-FR"/>
        </w:rPr>
      </w:pPr>
    </w:p>
    <w:p w14:paraId="5B807F26" w14:textId="77777777" w:rsidR="00381CE4" w:rsidRPr="0032190F" w:rsidRDefault="00381CE4" w:rsidP="00426FF9">
      <w:pPr>
        <w:pStyle w:val="Heading1"/>
      </w:pPr>
      <w:r w:rsidRPr="0032190F">
        <w:t>ABDERA</w:t>
      </w:r>
    </w:p>
    <w:p w14:paraId="6B9ACBA3" w14:textId="632D3061" w:rsidR="00381CE4" w:rsidRPr="0032190F" w:rsidRDefault="00381CE4" w:rsidP="00381CE4">
      <w:pPr>
        <w:jc w:val="both"/>
        <w:rPr>
          <w:lang w:val="fr-FR"/>
        </w:rPr>
      </w:pPr>
      <w:r w:rsidRPr="0032190F">
        <w:rPr>
          <w:lang w:val="fr-FR"/>
        </w:rPr>
        <w:t xml:space="preserve">Fondation </w:t>
      </w:r>
      <w:hyperlink r:id="rId6082" w:anchor="Cul_Pheniciens" w:history="1">
        <w:r w:rsidR="006C14E7" w:rsidRPr="0032190F">
          <w:rPr>
            <w:rStyle w:val="Hyperlink"/>
            <w:lang w:val="fr-FR"/>
          </w:rPr>
          <w:t>phénicienne</w:t>
        </w:r>
      </w:hyperlink>
      <w:r w:rsidR="006C14E7" w:rsidRPr="0032190F">
        <w:rPr>
          <w:lang w:val="fr-FR"/>
        </w:rPr>
        <w:t xml:space="preserve"> </w:t>
      </w:r>
      <w:r w:rsidRPr="0032190F">
        <w:rPr>
          <w:lang w:val="fr-FR"/>
        </w:rPr>
        <w:t>du sud de l’Espagne (BIB 1995 fig. 19)</w:t>
      </w:r>
    </w:p>
    <w:p w14:paraId="2C832F91" w14:textId="77777777" w:rsidR="00381CE4" w:rsidRPr="0032190F" w:rsidRDefault="00381CE4" w:rsidP="00242C0F">
      <w:pPr>
        <w:jc w:val="both"/>
        <w:rPr>
          <w:lang w:val="fr-FR"/>
        </w:rPr>
      </w:pPr>
    </w:p>
    <w:p w14:paraId="3FC49130" w14:textId="77777777" w:rsidR="00381CE4" w:rsidRPr="0032190F" w:rsidRDefault="00381CE4" w:rsidP="00426FF9">
      <w:pPr>
        <w:pStyle w:val="Heading1"/>
      </w:pPr>
      <w:bookmarkStart w:id="2596" w:name="Sit_Sexi"/>
      <w:r w:rsidRPr="0032190F">
        <w:t>SEXI</w:t>
      </w:r>
    </w:p>
    <w:bookmarkEnd w:id="2596"/>
    <w:p w14:paraId="7302AB29" w14:textId="558E7436" w:rsidR="006C14E7" w:rsidRPr="0032190F" w:rsidRDefault="006C14E7" w:rsidP="00381CE4">
      <w:pPr>
        <w:jc w:val="both"/>
        <w:rPr>
          <w:lang w:val="fr-FR"/>
        </w:rPr>
      </w:pPr>
      <w:r w:rsidRPr="0032190F">
        <w:rPr>
          <w:lang w:val="fr-FR"/>
        </w:rPr>
        <w:t xml:space="preserve">Sexi est le nom romain = </w:t>
      </w:r>
      <w:hyperlink r:id="rId6083" w:anchor="Sit_Almunecar" w:history="1">
        <w:r w:rsidRPr="0032190F">
          <w:rPr>
            <w:rStyle w:val="Hyperlink"/>
            <w:lang w:val="fr-FR"/>
          </w:rPr>
          <w:t>Almunecar</w:t>
        </w:r>
      </w:hyperlink>
      <w:r w:rsidRPr="0032190F">
        <w:rPr>
          <w:lang w:val="fr-FR"/>
        </w:rPr>
        <w:t xml:space="preserve"> ? (SS BIB) </w:t>
      </w:r>
    </w:p>
    <w:p w14:paraId="486D4419" w14:textId="49262499" w:rsidR="00381CE4" w:rsidRPr="0032190F" w:rsidRDefault="006C14E7" w:rsidP="00381CE4">
      <w:pPr>
        <w:jc w:val="both"/>
        <w:rPr>
          <w:lang w:val="fr-FR"/>
        </w:rPr>
      </w:pPr>
      <w:r w:rsidRPr="0032190F">
        <w:rPr>
          <w:lang w:val="fr-FR"/>
        </w:rPr>
        <w:t xml:space="preserve">Sexi - Almuñécar (BIB 2526) </w:t>
      </w:r>
      <w:r w:rsidR="00381CE4" w:rsidRPr="0032190F">
        <w:rPr>
          <w:lang w:val="fr-FR"/>
        </w:rPr>
        <w:t xml:space="preserve">Fondation </w:t>
      </w:r>
      <w:hyperlink r:id="rId6084" w:anchor="Cul_Pheniciens" w:history="1">
        <w:r w:rsidRPr="0032190F">
          <w:rPr>
            <w:rStyle w:val="Hyperlink"/>
            <w:lang w:val="fr-FR"/>
          </w:rPr>
          <w:t>phénicienne</w:t>
        </w:r>
      </w:hyperlink>
      <w:r w:rsidRPr="0032190F">
        <w:rPr>
          <w:lang w:val="fr-FR"/>
        </w:rPr>
        <w:t xml:space="preserve"> </w:t>
      </w:r>
      <w:r w:rsidR="00381CE4" w:rsidRPr="0032190F">
        <w:rPr>
          <w:lang w:val="fr-FR"/>
        </w:rPr>
        <w:t xml:space="preserve">du sud de l’Espagne </w:t>
      </w:r>
      <w:r w:rsidRPr="0032190F">
        <w:rPr>
          <w:lang w:val="fr-FR"/>
        </w:rPr>
        <w:t>(BIB 1995 fig. 19 et BIB 2526)</w:t>
      </w:r>
    </w:p>
    <w:p w14:paraId="22DA44D5" w14:textId="77777777" w:rsidR="006C14E7" w:rsidRPr="0032190F" w:rsidRDefault="006C14E7" w:rsidP="00381CE4">
      <w:pPr>
        <w:jc w:val="both"/>
        <w:rPr>
          <w:lang w:val="fr-FR"/>
        </w:rPr>
      </w:pPr>
    </w:p>
    <w:p w14:paraId="2A8F5960" w14:textId="77777777" w:rsidR="006C14E7" w:rsidRPr="0032190F" w:rsidRDefault="006C14E7" w:rsidP="00426FF9">
      <w:pPr>
        <w:pStyle w:val="Heading1"/>
      </w:pPr>
      <w:bookmarkStart w:id="2597" w:name="Sit_Cerro_San_Cristobal"/>
      <w:r w:rsidRPr="0032190F">
        <w:t>CERRO DE SAN CRISTOBAL</w:t>
      </w:r>
    </w:p>
    <w:bookmarkEnd w:id="2597"/>
    <w:p w14:paraId="586481FA" w14:textId="47DECA5C" w:rsidR="006C14E7" w:rsidRPr="0032190F" w:rsidRDefault="006C14E7" w:rsidP="00381CE4">
      <w:pPr>
        <w:jc w:val="both"/>
        <w:rPr>
          <w:lang w:val="fr-FR"/>
        </w:rPr>
      </w:pPr>
      <w:r w:rsidRPr="0032190F">
        <w:rPr>
          <w:lang w:val="fr-FR"/>
        </w:rPr>
        <w:t xml:space="preserve">Cerro de San Cristóbal - “Laurita” / Puente de Noy fondation </w:t>
      </w:r>
      <w:hyperlink r:id="rId6085" w:anchor="Cul_Pheniciens" w:history="1">
        <w:r w:rsidRPr="0032190F">
          <w:rPr>
            <w:rStyle w:val="Hyperlink"/>
            <w:lang w:val="fr-FR"/>
          </w:rPr>
          <w:t>phénicienne</w:t>
        </w:r>
      </w:hyperlink>
      <w:r w:rsidRPr="0032190F">
        <w:rPr>
          <w:lang w:val="fr-FR"/>
        </w:rPr>
        <w:t xml:space="preserve"> du Sud de l'Espagne (BIB 2526)</w:t>
      </w:r>
    </w:p>
    <w:p w14:paraId="22DB4650" w14:textId="77777777" w:rsidR="006C14E7" w:rsidRPr="0032190F" w:rsidRDefault="006C14E7" w:rsidP="00381CE4">
      <w:pPr>
        <w:jc w:val="both"/>
        <w:rPr>
          <w:lang w:val="fr-FR"/>
        </w:rPr>
      </w:pPr>
    </w:p>
    <w:p w14:paraId="51253384" w14:textId="77777777" w:rsidR="006C14E7" w:rsidRPr="0032190F" w:rsidRDefault="006C14E7" w:rsidP="00426FF9">
      <w:pPr>
        <w:pStyle w:val="Heading1"/>
      </w:pPr>
      <w:bookmarkStart w:id="2598" w:name="Sit_Chorreras"/>
      <w:r w:rsidRPr="0032190F">
        <w:t>CHORRERAS</w:t>
      </w:r>
    </w:p>
    <w:bookmarkEnd w:id="2598"/>
    <w:p w14:paraId="1B364199" w14:textId="46C9C2C8" w:rsidR="006C14E7" w:rsidRPr="0032190F" w:rsidRDefault="006C14E7" w:rsidP="00381CE4">
      <w:pPr>
        <w:jc w:val="both"/>
        <w:rPr>
          <w:lang w:val="fr-FR"/>
        </w:rPr>
      </w:pPr>
      <w:r w:rsidRPr="0032190F">
        <w:rPr>
          <w:lang w:val="fr-FR"/>
        </w:rPr>
        <w:t xml:space="preserve">Chorreras fondation </w:t>
      </w:r>
      <w:hyperlink r:id="rId6086" w:anchor="Cul_Pheniciens" w:history="1">
        <w:r w:rsidRPr="0032190F">
          <w:rPr>
            <w:rStyle w:val="Hyperlink"/>
            <w:lang w:val="fr-FR"/>
          </w:rPr>
          <w:t>phénicienne</w:t>
        </w:r>
      </w:hyperlink>
      <w:r w:rsidRPr="0032190F">
        <w:rPr>
          <w:lang w:val="fr-FR"/>
        </w:rPr>
        <w:t xml:space="preserve"> du Sud de l'Espagne (BIB 2526)</w:t>
      </w:r>
    </w:p>
    <w:p w14:paraId="0B7F3A9D" w14:textId="77777777" w:rsidR="006C14E7" w:rsidRPr="0032190F" w:rsidRDefault="006C14E7" w:rsidP="00381CE4">
      <w:pPr>
        <w:jc w:val="both"/>
        <w:rPr>
          <w:lang w:val="fr-FR"/>
        </w:rPr>
      </w:pPr>
    </w:p>
    <w:p w14:paraId="2AF85D12" w14:textId="77777777" w:rsidR="006C14E7" w:rsidRPr="0032190F" w:rsidRDefault="006C14E7" w:rsidP="00426FF9">
      <w:pPr>
        <w:pStyle w:val="Heading1"/>
      </w:pPr>
      <w:bookmarkStart w:id="2599" w:name="Sit_Trayamar"/>
      <w:r w:rsidRPr="0032190F">
        <w:t>TRAYAMAR</w:t>
      </w:r>
    </w:p>
    <w:bookmarkEnd w:id="2599"/>
    <w:p w14:paraId="151752AF" w14:textId="7DE2D84A" w:rsidR="006C14E7" w:rsidRPr="0032190F" w:rsidRDefault="006C14E7" w:rsidP="00381CE4">
      <w:pPr>
        <w:jc w:val="both"/>
        <w:rPr>
          <w:lang w:val="fr-FR"/>
        </w:rPr>
      </w:pPr>
      <w:r w:rsidRPr="0032190F">
        <w:rPr>
          <w:lang w:val="fr-FR"/>
        </w:rPr>
        <w:t xml:space="preserve">Trayamar fondation </w:t>
      </w:r>
      <w:hyperlink r:id="rId6087" w:anchor="Cul_Pheniciens" w:history="1">
        <w:r w:rsidRPr="0032190F">
          <w:rPr>
            <w:rStyle w:val="Hyperlink"/>
            <w:lang w:val="fr-FR"/>
          </w:rPr>
          <w:t>phénicienne</w:t>
        </w:r>
      </w:hyperlink>
      <w:r w:rsidRPr="0032190F">
        <w:rPr>
          <w:lang w:val="fr-FR"/>
        </w:rPr>
        <w:t xml:space="preserve"> du Sud de l'Espagne (BIB 2526)</w:t>
      </w:r>
    </w:p>
    <w:p w14:paraId="3ACBC091" w14:textId="77777777" w:rsidR="006C14E7" w:rsidRPr="0032190F" w:rsidRDefault="006C14E7" w:rsidP="00381CE4">
      <w:pPr>
        <w:jc w:val="both"/>
        <w:rPr>
          <w:lang w:val="fr-FR"/>
        </w:rPr>
      </w:pPr>
    </w:p>
    <w:p w14:paraId="35A74EF9" w14:textId="77777777" w:rsidR="00381CE4" w:rsidRPr="0032190F" w:rsidRDefault="00381CE4" w:rsidP="00426FF9">
      <w:pPr>
        <w:pStyle w:val="Heading1"/>
      </w:pPr>
      <w:bookmarkStart w:id="2600" w:name="Sit_Toscanos"/>
      <w:r w:rsidRPr="0032190F">
        <w:t>TOSCANOS</w:t>
      </w:r>
    </w:p>
    <w:bookmarkEnd w:id="2600"/>
    <w:p w14:paraId="6E8D6731" w14:textId="1B1CECAE" w:rsidR="00381CE4" w:rsidRDefault="00661F91" w:rsidP="00242C0F">
      <w:pPr>
        <w:jc w:val="both"/>
        <w:rPr>
          <w:lang w:val="fr-FR"/>
        </w:rPr>
      </w:pPr>
      <w:r>
        <w:rPr>
          <w:lang w:val="fr-FR"/>
        </w:rPr>
        <w:t xml:space="preserve">Velez-Malaga. </w:t>
      </w:r>
      <w:r w:rsidR="00381CE4" w:rsidRPr="0032190F">
        <w:rPr>
          <w:lang w:val="fr-FR"/>
        </w:rPr>
        <w:t xml:space="preserve">Fondation </w:t>
      </w:r>
      <w:hyperlink r:id="rId6088" w:anchor="Cul_Pheniciens" w:history="1">
        <w:r w:rsidR="006C14E7" w:rsidRPr="0032190F">
          <w:rPr>
            <w:rStyle w:val="Hyperlink"/>
            <w:lang w:val="fr-FR"/>
          </w:rPr>
          <w:t>phénicienne</w:t>
        </w:r>
      </w:hyperlink>
      <w:r w:rsidR="006C14E7" w:rsidRPr="0032190F">
        <w:rPr>
          <w:lang w:val="fr-FR"/>
        </w:rPr>
        <w:t xml:space="preserve"> </w:t>
      </w:r>
      <w:r w:rsidR="00381CE4" w:rsidRPr="0032190F">
        <w:rPr>
          <w:lang w:val="fr-FR"/>
        </w:rPr>
        <w:t xml:space="preserve">du </w:t>
      </w:r>
      <w:r w:rsidR="006C14E7" w:rsidRPr="0032190F">
        <w:rPr>
          <w:lang w:val="fr-FR"/>
        </w:rPr>
        <w:t>S</w:t>
      </w:r>
      <w:r w:rsidR="00381CE4" w:rsidRPr="0032190F">
        <w:rPr>
          <w:lang w:val="fr-FR"/>
        </w:rPr>
        <w:t>ud de l’Espagne (BIB 1995 fig. 19</w:t>
      </w:r>
      <w:r w:rsidR="006C14E7" w:rsidRPr="0032190F">
        <w:rPr>
          <w:lang w:val="fr-FR"/>
        </w:rPr>
        <w:t xml:space="preserve"> et BIB 2526</w:t>
      </w:r>
      <w:r w:rsidR="00381CE4" w:rsidRPr="0032190F">
        <w:rPr>
          <w:lang w:val="fr-FR"/>
        </w:rPr>
        <w:t>)</w:t>
      </w:r>
    </w:p>
    <w:p w14:paraId="41BCC09B" w14:textId="77777777" w:rsidR="00661F91" w:rsidRDefault="00661F91" w:rsidP="00242C0F">
      <w:pPr>
        <w:jc w:val="both"/>
        <w:rPr>
          <w:lang w:val="fr-FR"/>
        </w:rPr>
      </w:pPr>
    </w:p>
    <w:p w14:paraId="0135D341" w14:textId="77777777" w:rsidR="00661F91" w:rsidRPr="0032190F" w:rsidRDefault="00661F91" w:rsidP="00242C0F">
      <w:pPr>
        <w:jc w:val="both"/>
        <w:rPr>
          <w:lang w:val="fr-FR"/>
        </w:rPr>
      </w:pPr>
      <w:r>
        <w:rPr>
          <w:lang w:val="fr-FR"/>
        </w:rPr>
        <w:t>VELEZ-MALAGA</w:t>
      </w:r>
    </w:p>
    <w:p w14:paraId="08F60908" w14:textId="77777777" w:rsidR="006C14E7" w:rsidRDefault="006C14E7" w:rsidP="00242C0F">
      <w:pPr>
        <w:jc w:val="both"/>
        <w:rPr>
          <w:lang w:val="fr-FR"/>
        </w:rPr>
      </w:pPr>
    </w:p>
    <w:p w14:paraId="61C53605" w14:textId="77777777" w:rsidR="00661F91" w:rsidRDefault="00661F91" w:rsidP="00242C0F">
      <w:pPr>
        <w:jc w:val="both"/>
        <w:rPr>
          <w:lang w:val="fr-FR"/>
        </w:rPr>
      </w:pPr>
      <w:r w:rsidRPr="00661F91">
        <w:rPr>
          <w:lang w:val="fr-FR"/>
        </w:rPr>
        <w:t>sceau-cylindre de Vélez-Mâlaga, dont la fabrication dans un atelier syrien remonterait à la première moitié du XIVe siècle et dans lequel on décèle des caractéristiques chypriotes, cf. A. Blanco Frejeiro, "Notas de arqueologia andaluza", Zephyrus, 1960, p. 151-163</w:t>
      </w:r>
      <w:r>
        <w:rPr>
          <w:lang w:val="fr-FR"/>
        </w:rPr>
        <w:t xml:space="preserve"> (BIB 3023)</w:t>
      </w:r>
    </w:p>
    <w:p w14:paraId="65B65969" w14:textId="77777777" w:rsidR="00661F91" w:rsidRPr="0032190F" w:rsidRDefault="00661F91" w:rsidP="00242C0F">
      <w:pPr>
        <w:jc w:val="both"/>
        <w:rPr>
          <w:lang w:val="fr-FR"/>
        </w:rPr>
      </w:pPr>
    </w:p>
    <w:p w14:paraId="1F90EF68" w14:textId="77777777" w:rsidR="006C14E7" w:rsidRPr="0032190F" w:rsidRDefault="006C14E7" w:rsidP="00426FF9">
      <w:pPr>
        <w:pStyle w:val="Heading1"/>
      </w:pPr>
      <w:bookmarkStart w:id="2601" w:name="Sit_Cerro_Villar"/>
      <w:r w:rsidRPr="0032190F">
        <w:lastRenderedPageBreak/>
        <w:t>CERRO DEL VILLAR</w:t>
      </w:r>
    </w:p>
    <w:bookmarkEnd w:id="2601"/>
    <w:p w14:paraId="163D2F97" w14:textId="77777777" w:rsidR="00FF7FAA" w:rsidRDefault="00FF7FAA" w:rsidP="00242C0F">
      <w:pPr>
        <w:jc w:val="both"/>
        <w:rPr>
          <w:lang w:val="fr-FR"/>
        </w:rPr>
      </w:pPr>
    </w:p>
    <w:p w14:paraId="44578048" w14:textId="292C8F15" w:rsidR="006C14E7" w:rsidRDefault="006C14E7" w:rsidP="00242C0F">
      <w:pPr>
        <w:jc w:val="both"/>
        <w:rPr>
          <w:lang w:val="fr-FR"/>
        </w:rPr>
      </w:pPr>
      <w:r w:rsidRPr="0032190F">
        <w:rPr>
          <w:lang w:val="fr-FR"/>
        </w:rPr>
        <w:t xml:space="preserve">Cerro del Villar fondation </w:t>
      </w:r>
      <w:hyperlink r:id="rId6089" w:anchor="Cul_Pheniciens" w:history="1">
        <w:r w:rsidRPr="0032190F">
          <w:rPr>
            <w:rStyle w:val="Hyperlink"/>
            <w:lang w:val="fr-FR"/>
          </w:rPr>
          <w:t>phénicienne</w:t>
        </w:r>
      </w:hyperlink>
      <w:r w:rsidRPr="0032190F">
        <w:rPr>
          <w:lang w:val="fr-FR"/>
        </w:rPr>
        <w:t xml:space="preserve"> du Sud de l'Espagne (BIB 2526)</w:t>
      </w:r>
      <w:r w:rsidR="00FF7FAA">
        <w:rPr>
          <w:lang w:val="fr-FR"/>
        </w:rPr>
        <w:t xml:space="preserve"> Atelier phénicien, présence de système pondéral phénicien (BIB 3006)</w:t>
      </w:r>
    </w:p>
    <w:p w14:paraId="6BE12E7C" w14:textId="77777777" w:rsidR="002D1AD2" w:rsidRDefault="002D1AD2" w:rsidP="00242C0F">
      <w:pPr>
        <w:jc w:val="both"/>
        <w:rPr>
          <w:lang w:val="fr-FR"/>
        </w:rPr>
      </w:pPr>
    </w:p>
    <w:p w14:paraId="38C12D34" w14:textId="77777777" w:rsidR="002D1AD2" w:rsidRPr="007D4C7B" w:rsidRDefault="002D1AD2" w:rsidP="00426FF9">
      <w:pPr>
        <w:pStyle w:val="Heading1"/>
        <w:rPr>
          <w:lang w:val="es-ES"/>
        </w:rPr>
      </w:pPr>
      <w:bookmarkStart w:id="2602" w:name="Sit_Berrueco"/>
      <w:r w:rsidRPr="007D4C7B">
        <w:rPr>
          <w:lang w:val="es-ES"/>
        </w:rPr>
        <w:t>BERRUECO</w:t>
      </w:r>
    </w:p>
    <w:bookmarkEnd w:id="2602"/>
    <w:p w14:paraId="65EFFBEE" w14:textId="77777777" w:rsidR="002D1AD2" w:rsidRPr="000A5794" w:rsidRDefault="002D1AD2" w:rsidP="00242C0F">
      <w:pPr>
        <w:jc w:val="both"/>
        <w:rPr>
          <w:sz w:val="20"/>
          <w:lang w:val="es-ES"/>
        </w:rPr>
      </w:pPr>
      <w:r w:rsidRPr="000A5794">
        <w:rPr>
          <w:sz w:val="20"/>
          <w:lang w:val="es-ES"/>
        </w:rPr>
        <w:t>El Berrueco</w:t>
      </w:r>
    </w:p>
    <w:p w14:paraId="42A0C3B6" w14:textId="77777777" w:rsidR="002D1AD2" w:rsidRPr="000A5794" w:rsidRDefault="002D1AD2" w:rsidP="00242C0F">
      <w:pPr>
        <w:jc w:val="both"/>
        <w:rPr>
          <w:lang w:val="es-ES"/>
        </w:rPr>
      </w:pPr>
    </w:p>
    <w:p w14:paraId="2C80E653" w14:textId="77777777" w:rsidR="002D1AD2" w:rsidRDefault="002D1AD2" w:rsidP="00242C0F">
      <w:pPr>
        <w:jc w:val="both"/>
        <w:rPr>
          <w:lang w:val="fr-FR"/>
        </w:rPr>
      </w:pPr>
      <w:r w:rsidRPr="000A5794">
        <w:rPr>
          <w:lang w:val="es-ES"/>
        </w:rPr>
        <w:t xml:space="preserve">Cadix, Medina-Sidonia. </w:t>
      </w:r>
      <w:r>
        <w:rPr>
          <w:lang w:val="fr-FR"/>
        </w:rPr>
        <w:t xml:space="preserve">Probable habitat du 2e millénaire </w:t>
      </w:r>
      <w:r w:rsidRPr="002D1AD2">
        <w:rPr>
          <w:lang w:val="fr-FR"/>
        </w:rPr>
        <w:t>(BIB 3027)</w:t>
      </w:r>
    </w:p>
    <w:p w14:paraId="6810C362" w14:textId="77777777" w:rsidR="002D1AD2" w:rsidRDefault="002D1AD2" w:rsidP="00242C0F">
      <w:pPr>
        <w:jc w:val="both"/>
        <w:rPr>
          <w:lang w:val="fr-FR"/>
        </w:rPr>
      </w:pPr>
    </w:p>
    <w:p w14:paraId="66248082" w14:textId="77777777" w:rsidR="002D1AD2" w:rsidRDefault="002D1AD2" w:rsidP="002D1AD2">
      <w:pPr>
        <w:pStyle w:val="Heading2"/>
      </w:pPr>
      <w:r>
        <w:t>stratigraphie</w:t>
      </w:r>
    </w:p>
    <w:p w14:paraId="2162E960" w14:textId="77777777" w:rsidR="002D1AD2" w:rsidRDefault="002D1AD2" w:rsidP="002D1AD2">
      <w:pPr>
        <w:rPr>
          <w:lang w:val="fr-FR"/>
        </w:rPr>
      </w:pPr>
    </w:p>
    <w:p w14:paraId="6A9FBBCC" w14:textId="77777777" w:rsidR="002D1AD2" w:rsidRPr="002D1AD2" w:rsidRDefault="002D1AD2" w:rsidP="002D1AD2">
      <w:pPr>
        <w:rPr>
          <w:lang w:val="fr-FR"/>
        </w:rPr>
      </w:pPr>
      <w:r>
        <w:rPr>
          <w:lang w:val="fr-FR"/>
        </w:rPr>
        <w:t>Startigraphie avec quelques datations 14C</w:t>
      </w:r>
    </w:p>
    <w:p w14:paraId="0CF47C98" w14:textId="77777777" w:rsidR="002D1AD2" w:rsidRDefault="002D1AD2" w:rsidP="002D1AD2">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6"/>
        <w:gridCol w:w="1656"/>
        <w:gridCol w:w="1490"/>
      </w:tblGrid>
      <w:tr w:rsidR="002D1AD2" w14:paraId="446410D7" w14:textId="77777777" w:rsidTr="00C35EA7">
        <w:trPr>
          <w:jc w:val="center"/>
        </w:trPr>
        <w:tc>
          <w:tcPr>
            <w:tcW w:w="976" w:type="dxa"/>
            <w:vAlign w:val="center"/>
          </w:tcPr>
          <w:p w14:paraId="1A5C93E2" w14:textId="77777777" w:rsidR="002D1AD2" w:rsidRPr="00C35EA7" w:rsidRDefault="002D1AD2" w:rsidP="00C35EA7">
            <w:pPr>
              <w:jc w:val="center"/>
              <w:rPr>
                <w:lang w:val="fr-FR"/>
              </w:rPr>
            </w:pPr>
            <w:r w:rsidRPr="00C35EA7">
              <w:rPr>
                <w:lang w:val="fr-FR"/>
              </w:rPr>
              <w:t>phases</w:t>
            </w:r>
          </w:p>
        </w:tc>
        <w:tc>
          <w:tcPr>
            <w:tcW w:w="1656" w:type="dxa"/>
            <w:vAlign w:val="center"/>
          </w:tcPr>
          <w:p w14:paraId="6CA21592" w14:textId="77777777" w:rsidR="002D1AD2" w:rsidRPr="00C35EA7" w:rsidRDefault="002D1AD2" w:rsidP="00C35EA7">
            <w:pPr>
              <w:jc w:val="center"/>
              <w:rPr>
                <w:lang w:val="fr-FR"/>
              </w:rPr>
            </w:pPr>
            <w:r w:rsidRPr="00C35EA7">
              <w:rPr>
                <w:lang w:val="fr-FR"/>
              </w:rPr>
              <w:t>attribution</w:t>
            </w:r>
          </w:p>
        </w:tc>
        <w:tc>
          <w:tcPr>
            <w:tcW w:w="1490" w:type="dxa"/>
            <w:vAlign w:val="center"/>
          </w:tcPr>
          <w:p w14:paraId="21228564" w14:textId="77777777" w:rsidR="002D1AD2" w:rsidRPr="00C35EA7" w:rsidRDefault="002D1AD2" w:rsidP="00C35EA7">
            <w:pPr>
              <w:jc w:val="center"/>
              <w:rPr>
                <w:lang w:val="fr-FR"/>
              </w:rPr>
            </w:pPr>
            <w:r w:rsidRPr="00C35EA7">
              <w:rPr>
                <w:lang w:val="fr-FR"/>
              </w:rPr>
              <w:t>datation BC</w:t>
            </w:r>
          </w:p>
        </w:tc>
      </w:tr>
      <w:tr w:rsidR="002D1AD2" w14:paraId="7E07E9B1" w14:textId="77777777" w:rsidTr="00C35EA7">
        <w:trPr>
          <w:jc w:val="center"/>
        </w:trPr>
        <w:tc>
          <w:tcPr>
            <w:tcW w:w="976" w:type="dxa"/>
            <w:vAlign w:val="center"/>
          </w:tcPr>
          <w:p w14:paraId="4DE6D4D5" w14:textId="77777777" w:rsidR="002D1AD2" w:rsidRPr="00C35EA7" w:rsidRDefault="002D1AD2" w:rsidP="00C35EA7">
            <w:pPr>
              <w:jc w:val="center"/>
              <w:rPr>
                <w:lang w:val="fr-FR"/>
              </w:rPr>
            </w:pPr>
            <w:r w:rsidRPr="00C35EA7">
              <w:rPr>
                <w:lang w:val="fr-FR"/>
              </w:rPr>
              <w:t>VII</w:t>
            </w:r>
          </w:p>
        </w:tc>
        <w:tc>
          <w:tcPr>
            <w:tcW w:w="1656" w:type="dxa"/>
            <w:vMerge w:val="restart"/>
            <w:vAlign w:val="center"/>
          </w:tcPr>
          <w:p w14:paraId="2B7FC938" w14:textId="77777777" w:rsidR="002D1AD2" w:rsidRPr="00C35EA7" w:rsidRDefault="002D1AD2" w:rsidP="002D1AD2">
            <w:pPr>
              <w:rPr>
                <w:lang w:val="fr-FR"/>
              </w:rPr>
            </w:pPr>
            <w:r w:rsidRPr="00C35EA7">
              <w:rPr>
                <w:lang w:val="fr-FR"/>
              </w:rPr>
              <w:t xml:space="preserve">BF </w:t>
            </w:r>
          </w:p>
          <w:p w14:paraId="60573B04" w14:textId="77777777" w:rsidR="002D1AD2" w:rsidRPr="00C35EA7" w:rsidRDefault="002D1AD2" w:rsidP="002D1AD2">
            <w:pPr>
              <w:rPr>
                <w:lang w:val="fr-FR"/>
              </w:rPr>
            </w:pPr>
            <w:r w:rsidRPr="00C35EA7">
              <w:rPr>
                <w:lang w:val="fr-FR"/>
              </w:rPr>
              <w:t>colonial</w:t>
            </w:r>
          </w:p>
        </w:tc>
        <w:tc>
          <w:tcPr>
            <w:tcW w:w="1490" w:type="dxa"/>
            <w:vMerge w:val="restart"/>
            <w:vAlign w:val="center"/>
          </w:tcPr>
          <w:p w14:paraId="0D7FE1D9" w14:textId="77777777" w:rsidR="002D1AD2" w:rsidRPr="00C35EA7" w:rsidRDefault="002D1AD2" w:rsidP="002D1AD2">
            <w:pPr>
              <w:rPr>
                <w:lang w:val="fr-FR"/>
              </w:rPr>
            </w:pPr>
            <w:r w:rsidRPr="00C35EA7">
              <w:rPr>
                <w:lang w:val="fr-FR"/>
              </w:rPr>
              <w:t>750 ?</w:t>
            </w:r>
          </w:p>
        </w:tc>
      </w:tr>
      <w:tr w:rsidR="002D1AD2" w14:paraId="5CCA610A" w14:textId="77777777" w:rsidTr="00C35EA7">
        <w:trPr>
          <w:jc w:val="center"/>
        </w:trPr>
        <w:tc>
          <w:tcPr>
            <w:tcW w:w="976" w:type="dxa"/>
            <w:vAlign w:val="center"/>
          </w:tcPr>
          <w:p w14:paraId="109D1D6B" w14:textId="77777777" w:rsidR="002D1AD2" w:rsidRPr="00C35EA7" w:rsidRDefault="002D1AD2" w:rsidP="00C35EA7">
            <w:pPr>
              <w:jc w:val="center"/>
              <w:rPr>
                <w:lang w:val="fr-FR"/>
              </w:rPr>
            </w:pPr>
            <w:r w:rsidRPr="00C35EA7">
              <w:rPr>
                <w:lang w:val="fr-FR"/>
              </w:rPr>
              <w:t>VI</w:t>
            </w:r>
          </w:p>
        </w:tc>
        <w:tc>
          <w:tcPr>
            <w:tcW w:w="1656" w:type="dxa"/>
            <w:vMerge/>
            <w:vAlign w:val="center"/>
          </w:tcPr>
          <w:p w14:paraId="767E5DEC" w14:textId="77777777" w:rsidR="002D1AD2" w:rsidRPr="00C35EA7" w:rsidRDefault="002D1AD2" w:rsidP="002D1AD2">
            <w:pPr>
              <w:rPr>
                <w:lang w:val="fr-FR"/>
              </w:rPr>
            </w:pPr>
          </w:p>
        </w:tc>
        <w:tc>
          <w:tcPr>
            <w:tcW w:w="1490" w:type="dxa"/>
            <w:vMerge/>
            <w:vAlign w:val="center"/>
          </w:tcPr>
          <w:p w14:paraId="68E60E95" w14:textId="77777777" w:rsidR="002D1AD2" w:rsidRPr="00C35EA7" w:rsidRDefault="002D1AD2" w:rsidP="002D1AD2">
            <w:pPr>
              <w:rPr>
                <w:lang w:val="fr-FR"/>
              </w:rPr>
            </w:pPr>
          </w:p>
        </w:tc>
      </w:tr>
      <w:tr w:rsidR="002D1AD2" w14:paraId="3414694C" w14:textId="77777777" w:rsidTr="00C35EA7">
        <w:trPr>
          <w:jc w:val="center"/>
        </w:trPr>
        <w:tc>
          <w:tcPr>
            <w:tcW w:w="976" w:type="dxa"/>
            <w:vAlign w:val="center"/>
          </w:tcPr>
          <w:p w14:paraId="5AF9A096" w14:textId="77777777" w:rsidR="002D1AD2" w:rsidRPr="00C35EA7" w:rsidRDefault="002D1AD2" w:rsidP="00C35EA7">
            <w:pPr>
              <w:jc w:val="center"/>
              <w:rPr>
                <w:lang w:val="fr-FR"/>
              </w:rPr>
            </w:pPr>
            <w:r w:rsidRPr="00C35EA7">
              <w:rPr>
                <w:lang w:val="fr-FR"/>
              </w:rPr>
              <w:t>V</w:t>
            </w:r>
          </w:p>
        </w:tc>
        <w:tc>
          <w:tcPr>
            <w:tcW w:w="1656" w:type="dxa"/>
            <w:vMerge w:val="restart"/>
            <w:vAlign w:val="center"/>
          </w:tcPr>
          <w:p w14:paraId="3592802C" w14:textId="77777777" w:rsidR="002D1AD2" w:rsidRPr="00C35EA7" w:rsidRDefault="002D1AD2" w:rsidP="002D1AD2">
            <w:pPr>
              <w:rPr>
                <w:lang w:val="fr-FR"/>
              </w:rPr>
            </w:pPr>
            <w:r w:rsidRPr="00C35EA7">
              <w:rPr>
                <w:lang w:val="fr-FR"/>
              </w:rPr>
              <w:t xml:space="preserve">BF </w:t>
            </w:r>
          </w:p>
          <w:p w14:paraId="504BDE1E" w14:textId="77777777" w:rsidR="002D1AD2" w:rsidRPr="00C35EA7" w:rsidRDefault="002D1AD2" w:rsidP="002D1AD2">
            <w:pPr>
              <w:rPr>
                <w:lang w:val="fr-FR"/>
              </w:rPr>
            </w:pPr>
            <w:r w:rsidRPr="00C35EA7">
              <w:rPr>
                <w:lang w:val="fr-FR"/>
              </w:rPr>
              <w:t>precolonial</w:t>
            </w:r>
          </w:p>
        </w:tc>
        <w:tc>
          <w:tcPr>
            <w:tcW w:w="1490" w:type="dxa"/>
            <w:vMerge w:val="restart"/>
            <w:vAlign w:val="center"/>
          </w:tcPr>
          <w:p w14:paraId="0994FF57" w14:textId="77777777" w:rsidR="002D1AD2" w:rsidRPr="00C35EA7" w:rsidRDefault="002D1AD2" w:rsidP="002D1AD2">
            <w:pPr>
              <w:rPr>
                <w:lang w:val="fr-FR"/>
              </w:rPr>
            </w:pPr>
            <w:r w:rsidRPr="00C35EA7">
              <w:rPr>
                <w:lang w:val="fr-FR"/>
              </w:rPr>
              <w:t>1000 ?</w:t>
            </w:r>
          </w:p>
        </w:tc>
      </w:tr>
      <w:tr w:rsidR="002D1AD2" w14:paraId="0C06AD3B" w14:textId="77777777" w:rsidTr="00C35EA7">
        <w:trPr>
          <w:jc w:val="center"/>
        </w:trPr>
        <w:tc>
          <w:tcPr>
            <w:tcW w:w="976" w:type="dxa"/>
            <w:vAlign w:val="center"/>
          </w:tcPr>
          <w:p w14:paraId="0E186766" w14:textId="77777777" w:rsidR="002D1AD2" w:rsidRPr="00C35EA7" w:rsidRDefault="002D1AD2" w:rsidP="00C35EA7">
            <w:pPr>
              <w:jc w:val="center"/>
              <w:rPr>
                <w:lang w:val="fr-FR"/>
              </w:rPr>
            </w:pPr>
            <w:r w:rsidRPr="00C35EA7">
              <w:rPr>
                <w:lang w:val="fr-FR"/>
              </w:rPr>
              <w:t>IV</w:t>
            </w:r>
          </w:p>
        </w:tc>
        <w:tc>
          <w:tcPr>
            <w:tcW w:w="1656" w:type="dxa"/>
            <w:vMerge/>
            <w:vAlign w:val="center"/>
          </w:tcPr>
          <w:p w14:paraId="59435EEA" w14:textId="77777777" w:rsidR="002D1AD2" w:rsidRPr="00C35EA7" w:rsidRDefault="002D1AD2" w:rsidP="002D1AD2">
            <w:pPr>
              <w:rPr>
                <w:lang w:val="fr-FR"/>
              </w:rPr>
            </w:pPr>
          </w:p>
        </w:tc>
        <w:tc>
          <w:tcPr>
            <w:tcW w:w="1490" w:type="dxa"/>
            <w:vMerge/>
            <w:vAlign w:val="center"/>
          </w:tcPr>
          <w:p w14:paraId="089D0CF4" w14:textId="77777777" w:rsidR="002D1AD2" w:rsidRPr="00C35EA7" w:rsidRDefault="002D1AD2" w:rsidP="002D1AD2">
            <w:pPr>
              <w:rPr>
                <w:lang w:val="fr-FR"/>
              </w:rPr>
            </w:pPr>
          </w:p>
        </w:tc>
      </w:tr>
      <w:tr w:rsidR="002D1AD2" w14:paraId="06DC52C5" w14:textId="77777777" w:rsidTr="00C35EA7">
        <w:trPr>
          <w:jc w:val="center"/>
        </w:trPr>
        <w:tc>
          <w:tcPr>
            <w:tcW w:w="976" w:type="dxa"/>
            <w:vAlign w:val="center"/>
          </w:tcPr>
          <w:p w14:paraId="773079EF" w14:textId="77777777" w:rsidR="002D1AD2" w:rsidRPr="00C35EA7" w:rsidRDefault="002D1AD2" w:rsidP="00C35EA7">
            <w:pPr>
              <w:jc w:val="center"/>
              <w:rPr>
                <w:lang w:val="fr-FR"/>
              </w:rPr>
            </w:pPr>
            <w:r w:rsidRPr="00C35EA7">
              <w:rPr>
                <w:lang w:val="fr-FR"/>
              </w:rPr>
              <w:t>III</w:t>
            </w:r>
          </w:p>
        </w:tc>
        <w:tc>
          <w:tcPr>
            <w:tcW w:w="1656" w:type="dxa"/>
            <w:vAlign w:val="center"/>
          </w:tcPr>
          <w:p w14:paraId="19C2CD4C" w14:textId="77777777" w:rsidR="002D1AD2" w:rsidRPr="00C35EA7" w:rsidRDefault="002D1AD2" w:rsidP="002D1AD2">
            <w:pPr>
              <w:rPr>
                <w:lang w:val="fr-FR"/>
              </w:rPr>
            </w:pPr>
            <w:r w:rsidRPr="00C35EA7">
              <w:rPr>
                <w:lang w:val="fr-FR"/>
              </w:rPr>
              <w:t>BM</w:t>
            </w:r>
          </w:p>
        </w:tc>
        <w:tc>
          <w:tcPr>
            <w:tcW w:w="1490" w:type="dxa"/>
            <w:vAlign w:val="center"/>
          </w:tcPr>
          <w:p w14:paraId="614A9FAB" w14:textId="77777777" w:rsidR="002D1AD2" w:rsidRPr="00C35EA7" w:rsidRDefault="002D1AD2" w:rsidP="002D1AD2">
            <w:pPr>
              <w:rPr>
                <w:lang w:val="fr-FR"/>
              </w:rPr>
            </w:pPr>
            <w:r w:rsidRPr="00C35EA7">
              <w:rPr>
                <w:lang w:val="fr-FR"/>
              </w:rPr>
              <w:t>1360 +/- 80</w:t>
            </w:r>
          </w:p>
        </w:tc>
      </w:tr>
      <w:tr w:rsidR="002D1AD2" w14:paraId="093DDDFD" w14:textId="77777777" w:rsidTr="00C35EA7">
        <w:trPr>
          <w:jc w:val="center"/>
        </w:trPr>
        <w:tc>
          <w:tcPr>
            <w:tcW w:w="976" w:type="dxa"/>
            <w:vAlign w:val="center"/>
          </w:tcPr>
          <w:p w14:paraId="4D5FF568" w14:textId="77777777" w:rsidR="002D1AD2" w:rsidRPr="00C35EA7" w:rsidRDefault="002D1AD2" w:rsidP="00C35EA7">
            <w:pPr>
              <w:jc w:val="center"/>
              <w:rPr>
                <w:lang w:val="fr-FR"/>
              </w:rPr>
            </w:pPr>
            <w:r w:rsidRPr="00C35EA7">
              <w:rPr>
                <w:lang w:val="fr-FR"/>
              </w:rPr>
              <w:t>II</w:t>
            </w:r>
          </w:p>
        </w:tc>
        <w:tc>
          <w:tcPr>
            <w:tcW w:w="1656" w:type="dxa"/>
            <w:vAlign w:val="center"/>
          </w:tcPr>
          <w:p w14:paraId="75566634" w14:textId="77777777" w:rsidR="002D1AD2" w:rsidRPr="00C35EA7" w:rsidRDefault="002D1AD2" w:rsidP="002D1AD2">
            <w:pPr>
              <w:rPr>
                <w:lang w:val="fr-FR"/>
              </w:rPr>
            </w:pPr>
            <w:r w:rsidRPr="00C35EA7">
              <w:rPr>
                <w:lang w:val="fr-FR"/>
              </w:rPr>
              <w:t>BA</w:t>
            </w:r>
          </w:p>
        </w:tc>
        <w:tc>
          <w:tcPr>
            <w:tcW w:w="1490" w:type="dxa"/>
            <w:vAlign w:val="center"/>
          </w:tcPr>
          <w:p w14:paraId="0E9BC76A" w14:textId="77777777" w:rsidR="002D1AD2" w:rsidRPr="00C35EA7" w:rsidRDefault="002D1AD2" w:rsidP="002D1AD2">
            <w:pPr>
              <w:rPr>
                <w:lang w:val="fr-FR"/>
              </w:rPr>
            </w:pPr>
            <w:r w:rsidRPr="00C35EA7">
              <w:rPr>
                <w:lang w:val="fr-FR"/>
              </w:rPr>
              <w:t>1670 +/- 80</w:t>
            </w:r>
          </w:p>
        </w:tc>
      </w:tr>
      <w:tr w:rsidR="002D1AD2" w14:paraId="45BCB9AC" w14:textId="77777777" w:rsidTr="00C35EA7">
        <w:trPr>
          <w:jc w:val="center"/>
        </w:trPr>
        <w:tc>
          <w:tcPr>
            <w:tcW w:w="976" w:type="dxa"/>
            <w:vAlign w:val="center"/>
          </w:tcPr>
          <w:p w14:paraId="2579FA65" w14:textId="77777777" w:rsidR="002D1AD2" w:rsidRPr="00C35EA7" w:rsidRDefault="002D1AD2" w:rsidP="00C35EA7">
            <w:pPr>
              <w:jc w:val="center"/>
              <w:rPr>
                <w:lang w:val="fr-FR"/>
              </w:rPr>
            </w:pPr>
            <w:r w:rsidRPr="00C35EA7">
              <w:rPr>
                <w:lang w:val="fr-FR"/>
              </w:rPr>
              <w:t>I</w:t>
            </w:r>
          </w:p>
        </w:tc>
        <w:tc>
          <w:tcPr>
            <w:tcW w:w="1656" w:type="dxa"/>
            <w:vAlign w:val="center"/>
          </w:tcPr>
          <w:p w14:paraId="5387B31B" w14:textId="77777777" w:rsidR="002D1AD2" w:rsidRPr="00C35EA7" w:rsidRDefault="002D1AD2" w:rsidP="002D1AD2">
            <w:pPr>
              <w:rPr>
                <w:lang w:val="fr-FR"/>
              </w:rPr>
            </w:pPr>
            <w:r w:rsidRPr="00C35EA7">
              <w:rPr>
                <w:lang w:val="fr-FR"/>
              </w:rPr>
              <w:t>Chalco/Bronze</w:t>
            </w:r>
          </w:p>
        </w:tc>
        <w:tc>
          <w:tcPr>
            <w:tcW w:w="1490" w:type="dxa"/>
            <w:vAlign w:val="center"/>
          </w:tcPr>
          <w:p w14:paraId="17EEF86A" w14:textId="77777777" w:rsidR="002D1AD2" w:rsidRPr="00C35EA7" w:rsidRDefault="002D1AD2" w:rsidP="002D1AD2">
            <w:pPr>
              <w:rPr>
                <w:lang w:val="fr-FR"/>
              </w:rPr>
            </w:pPr>
            <w:r w:rsidRPr="00C35EA7">
              <w:rPr>
                <w:lang w:val="fr-FR"/>
              </w:rPr>
              <w:t>1750 ?</w:t>
            </w:r>
          </w:p>
        </w:tc>
      </w:tr>
    </w:tbl>
    <w:p w14:paraId="742BDA0B" w14:textId="77777777" w:rsidR="002D1AD2" w:rsidRPr="002D1AD2" w:rsidRDefault="002D1AD2" w:rsidP="002D1AD2">
      <w:pPr>
        <w:rPr>
          <w:lang w:val="fr-FR"/>
        </w:rPr>
      </w:pPr>
      <w:r w:rsidRPr="002D1AD2">
        <w:rPr>
          <w:lang w:val="fr-FR"/>
        </w:rPr>
        <w:t>(BIB 3027)</w:t>
      </w:r>
    </w:p>
    <w:p w14:paraId="5158BAAD" w14:textId="77777777" w:rsidR="002D1AD2" w:rsidRDefault="002D1AD2" w:rsidP="002D1AD2">
      <w:pPr>
        <w:rPr>
          <w:lang w:val="fr-FR"/>
        </w:rPr>
      </w:pPr>
    </w:p>
    <w:p w14:paraId="53FE613A" w14:textId="77777777" w:rsidR="002D1AD2" w:rsidRPr="002D1AD2" w:rsidRDefault="002D1AD2" w:rsidP="002D1AD2">
      <w:pPr>
        <w:pStyle w:val="Heading2"/>
      </w:pPr>
      <w:r>
        <w:t>céramiques</w:t>
      </w:r>
    </w:p>
    <w:p w14:paraId="60E4DADD" w14:textId="77777777" w:rsidR="002D1AD2" w:rsidRDefault="002D1AD2" w:rsidP="00242C0F">
      <w:pPr>
        <w:jc w:val="both"/>
        <w:rPr>
          <w:lang w:val="fr-FR"/>
        </w:rPr>
      </w:pPr>
    </w:p>
    <w:p w14:paraId="46AD4699" w14:textId="308D7F58" w:rsidR="002D1AD2" w:rsidRPr="002D1AD2" w:rsidRDefault="002D1AD2" w:rsidP="00242C0F">
      <w:pPr>
        <w:jc w:val="both"/>
        <w:rPr>
          <w:lang w:val="fr-FR"/>
        </w:rPr>
      </w:pPr>
      <w:r>
        <w:rPr>
          <w:lang w:val="fr-FR"/>
        </w:rPr>
        <w:t>Dans les niveaux du BM, c</w:t>
      </w:r>
      <w:r w:rsidRPr="002D1AD2">
        <w:rPr>
          <w:lang w:val="fr-FR"/>
        </w:rPr>
        <w:t xml:space="preserve">éramique noire brunie carénée, </w:t>
      </w:r>
      <w:r>
        <w:rPr>
          <w:lang w:val="fr-FR"/>
        </w:rPr>
        <w:t>p</w:t>
      </w:r>
      <w:r w:rsidRPr="002D1AD2">
        <w:rPr>
          <w:lang w:val="fr-FR"/>
        </w:rPr>
        <w:t xml:space="preserve">robable céramique </w:t>
      </w:r>
      <w:hyperlink r:id="rId6090" w:anchor="Cul_Argar" w:history="1">
        <w:r w:rsidRPr="002D1AD2">
          <w:rPr>
            <w:rStyle w:val="Hyperlink"/>
            <w:lang w:val="fr-FR"/>
          </w:rPr>
          <w:t>Argar</w:t>
        </w:r>
      </w:hyperlink>
      <w:r w:rsidRPr="002D1AD2">
        <w:rPr>
          <w:lang w:val="fr-FR"/>
        </w:rPr>
        <w:t xml:space="preserve"> (BIB 3027)</w:t>
      </w:r>
    </w:p>
    <w:p w14:paraId="007A2E28" w14:textId="77777777" w:rsidR="006C14E7" w:rsidRPr="002D1AD2" w:rsidRDefault="006C14E7" w:rsidP="00242C0F">
      <w:pPr>
        <w:jc w:val="both"/>
        <w:rPr>
          <w:lang w:val="fr-FR"/>
        </w:rPr>
      </w:pPr>
    </w:p>
    <w:p w14:paraId="6A496E73" w14:textId="77777777" w:rsidR="006C14E7" w:rsidRPr="007D4C7B" w:rsidRDefault="006C14E7" w:rsidP="00426FF9">
      <w:pPr>
        <w:pStyle w:val="Heading1"/>
        <w:rPr>
          <w:lang w:val="es-ES"/>
        </w:rPr>
      </w:pPr>
      <w:bookmarkStart w:id="2603" w:name="Sit_Castillo_Dona_Blanca"/>
      <w:r w:rsidRPr="007D4C7B">
        <w:rPr>
          <w:lang w:val="es-ES"/>
        </w:rPr>
        <w:t>DONA BLANCA</w:t>
      </w:r>
    </w:p>
    <w:bookmarkEnd w:id="2603"/>
    <w:p w14:paraId="1E1F1B48" w14:textId="77777777" w:rsidR="00FF7FAA" w:rsidRPr="00BA150E" w:rsidRDefault="002D1AD2" w:rsidP="00242C0F">
      <w:pPr>
        <w:jc w:val="both"/>
        <w:rPr>
          <w:sz w:val="20"/>
          <w:lang w:val="es-ES"/>
        </w:rPr>
      </w:pPr>
      <w:r w:rsidRPr="00BA150E">
        <w:rPr>
          <w:sz w:val="20"/>
          <w:lang w:val="es-ES"/>
        </w:rPr>
        <w:t>Castillo de Doña Blanca</w:t>
      </w:r>
    </w:p>
    <w:p w14:paraId="2A664E82" w14:textId="77777777" w:rsidR="002D1AD2" w:rsidRPr="00BA150E" w:rsidRDefault="002D1AD2" w:rsidP="00242C0F">
      <w:pPr>
        <w:jc w:val="both"/>
        <w:rPr>
          <w:lang w:val="es-ES"/>
        </w:rPr>
      </w:pPr>
    </w:p>
    <w:p w14:paraId="31DE914B" w14:textId="50D5FB24" w:rsidR="002D1AD2" w:rsidRDefault="002D1AD2" w:rsidP="002D1AD2">
      <w:pPr>
        <w:jc w:val="both"/>
        <w:rPr>
          <w:lang w:val="fr-FR"/>
        </w:rPr>
      </w:pPr>
      <w:r w:rsidRPr="0032190F">
        <w:rPr>
          <w:lang w:val="fr-FR"/>
        </w:rPr>
        <w:t xml:space="preserve">La colline du Castillo de Doña Blanca, </w:t>
      </w:r>
      <w:hyperlink r:id="rId6091" w:anchor="Sit_Cadix" w:history="1">
        <w:r w:rsidRPr="002D1AD2">
          <w:rPr>
            <w:rStyle w:val="Hyperlink"/>
            <w:lang w:val="fr-FR"/>
          </w:rPr>
          <w:t>Cadix</w:t>
        </w:r>
      </w:hyperlink>
      <w:r w:rsidRPr="0032190F">
        <w:rPr>
          <w:lang w:val="fr-FR"/>
        </w:rPr>
        <w:t xml:space="preserve">, à l’embouchure du Guadalete, est un site parent de </w:t>
      </w:r>
      <w:r w:rsidRPr="0032190F">
        <w:rPr>
          <w:i/>
          <w:lang w:val="fr-FR"/>
        </w:rPr>
        <w:t>Erytheia</w:t>
      </w:r>
      <w:r w:rsidRPr="0032190F">
        <w:rPr>
          <w:lang w:val="fr-FR"/>
        </w:rPr>
        <w:t>. C’est une fondation phénicienne datée du début du 8</w:t>
      </w:r>
      <w:r w:rsidRPr="0032190F">
        <w:rPr>
          <w:vertAlign w:val="superscript"/>
          <w:lang w:val="fr-FR"/>
        </w:rPr>
        <w:t>e</w:t>
      </w:r>
      <w:r w:rsidRPr="0032190F">
        <w:rPr>
          <w:lang w:val="fr-FR"/>
        </w:rPr>
        <w:t xml:space="preserve"> s. (BIB 1995 p. 24)  un </w:t>
      </w:r>
      <w:r w:rsidRPr="0032190F">
        <w:rPr>
          <w:i/>
          <w:lang w:val="fr-FR"/>
        </w:rPr>
        <w:t>skyphos</w:t>
      </w:r>
      <w:r>
        <w:rPr>
          <w:i/>
          <w:lang w:val="fr-FR"/>
        </w:rPr>
        <w:t xml:space="preserve"> </w:t>
      </w:r>
      <w:hyperlink r:id="rId6092" w:anchor="Sit_Eubee" w:history="1">
        <w:r w:rsidRPr="0032190F">
          <w:rPr>
            <w:rStyle w:val="Hyperlink"/>
            <w:lang w:val="fr-FR"/>
          </w:rPr>
          <w:t>eubéen</w:t>
        </w:r>
      </w:hyperlink>
      <w:r w:rsidRPr="0032190F">
        <w:rPr>
          <w:lang w:val="fr-FR"/>
        </w:rPr>
        <w:t xml:space="preserve"> (BIB 1995 p. 44)</w:t>
      </w:r>
    </w:p>
    <w:p w14:paraId="4278A956" w14:textId="1DEE676F" w:rsidR="006C14E7" w:rsidRDefault="006C14E7" w:rsidP="00242C0F">
      <w:pPr>
        <w:jc w:val="both"/>
        <w:rPr>
          <w:lang w:val="fr-FR"/>
        </w:rPr>
      </w:pPr>
      <w:r w:rsidRPr="0032190F">
        <w:rPr>
          <w:lang w:val="fr-FR"/>
        </w:rPr>
        <w:t>Castillo de Do</w:t>
      </w:r>
      <w:r w:rsidR="002D1AD2">
        <w:rPr>
          <w:lang w:val="fr-FR"/>
        </w:rPr>
        <w:t>n</w:t>
      </w:r>
      <w:r w:rsidRPr="0032190F">
        <w:rPr>
          <w:lang w:val="fr-FR"/>
        </w:rPr>
        <w:t xml:space="preserve">a Blanca, fondation </w:t>
      </w:r>
      <w:hyperlink r:id="rId6093" w:anchor="Cul_Pheniciens" w:history="1">
        <w:r w:rsidRPr="0032190F">
          <w:rPr>
            <w:rStyle w:val="Hyperlink"/>
            <w:lang w:val="fr-FR"/>
          </w:rPr>
          <w:t>phénicienne</w:t>
        </w:r>
      </w:hyperlink>
      <w:r w:rsidRPr="0032190F">
        <w:rPr>
          <w:lang w:val="fr-FR"/>
        </w:rPr>
        <w:t xml:space="preserve"> du Sud de l'Espagne (BIB 2526)</w:t>
      </w:r>
    </w:p>
    <w:p w14:paraId="2A051FD6" w14:textId="77777777" w:rsidR="002D1AD2" w:rsidRDefault="002D1AD2" w:rsidP="00242C0F">
      <w:pPr>
        <w:jc w:val="both"/>
        <w:rPr>
          <w:lang w:val="fr-FR"/>
        </w:rPr>
      </w:pPr>
    </w:p>
    <w:p w14:paraId="21A3152F" w14:textId="77777777" w:rsidR="002D1AD2" w:rsidRDefault="002D1AD2" w:rsidP="00426FF9">
      <w:pPr>
        <w:pStyle w:val="Heading1"/>
      </w:pPr>
      <w:bookmarkStart w:id="2604" w:name="Sit_Sancti_Petri"/>
      <w:r>
        <w:t>SANCTI PETRI</w:t>
      </w:r>
    </w:p>
    <w:bookmarkEnd w:id="2604"/>
    <w:p w14:paraId="087067A5" w14:textId="77777777" w:rsidR="002D1AD2" w:rsidRDefault="002D1AD2" w:rsidP="00242C0F">
      <w:pPr>
        <w:jc w:val="both"/>
        <w:rPr>
          <w:lang w:val="fr-FR"/>
        </w:rPr>
      </w:pPr>
    </w:p>
    <w:p w14:paraId="5B44E7ED" w14:textId="759DE1B6" w:rsidR="002D1AD2" w:rsidRPr="0032190F" w:rsidRDefault="002D1AD2" w:rsidP="002D1AD2">
      <w:pPr>
        <w:jc w:val="both"/>
        <w:rPr>
          <w:lang w:val="fr-FR"/>
        </w:rPr>
      </w:pPr>
      <w:r w:rsidRPr="0032190F">
        <w:rPr>
          <w:lang w:val="fr-FR"/>
        </w:rPr>
        <w:t xml:space="preserve">Île, située en face de l’actuelle </w:t>
      </w:r>
      <w:hyperlink r:id="rId6094" w:anchor="Sit_Cadix" w:history="1">
        <w:r w:rsidRPr="002D1AD2">
          <w:rPr>
            <w:rStyle w:val="Hyperlink"/>
            <w:lang w:val="fr-FR"/>
          </w:rPr>
          <w:t>Cadix</w:t>
        </w:r>
      </w:hyperlink>
      <w:r w:rsidRPr="0032190F">
        <w:rPr>
          <w:lang w:val="fr-FR"/>
        </w:rPr>
        <w:t xml:space="preserve">, dont l’ancien nom était </w:t>
      </w:r>
      <w:r w:rsidRPr="0032190F">
        <w:rPr>
          <w:i/>
          <w:lang w:val="fr-FR"/>
        </w:rPr>
        <w:t>Erytheia</w:t>
      </w:r>
      <w:r>
        <w:rPr>
          <w:i/>
          <w:lang w:val="fr-FR"/>
        </w:rPr>
        <w:t xml:space="preserve"> </w:t>
      </w:r>
      <w:r w:rsidRPr="0032190F">
        <w:rPr>
          <w:lang w:val="fr-FR"/>
        </w:rPr>
        <w:t>(BIB 1995 p. 24)  v. Castillo de Doña Blanca  (BIB 1995 p. 24). A l’époque, c’éatit une presquile (BIB 1995 p. 34)  Fondée par les Phéniciens au début du 8</w:t>
      </w:r>
      <w:r w:rsidRPr="0032190F">
        <w:rPr>
          <w:vertAlign w:val="superscript"/>
          <w:lang w:val="fr-FR"/>
        </w:rPr>
        <w:t>e</w:t>
      </w:r>
      <w:r w:rsidRPr="0032190F">
        <w:rPr>
          <w:lang w:val="fr-FR"/>
        </w:rPr>
        <w:t xml:space="preserve"> ou à la fin du 9</w:t>
      </w:r>
      <w:r w:rsidRPr="0032190F">
        <w:rPr>
          <w:vertAlign w:val="superscript"/>
          <w:lang w:val="fr-FR"/>
        </w:rPr>
        <w:t>e</w:t>
      </w:r>
      <w:r w:rsidRPr="0032190F">
        <w:rPr>
          <w:lang w:val="fr-FR"/>
        </w:rPr>
        <w:t xml:space="preserve"> s. aec (BIB 1995 p. 24) </w:t>
      </w:r>
    </w:p>
    <w:p w14:paraId="7D8257C5" w14:textId="1962B571" w:rsidR="002D1AD2" w:rsidRPr="0032190F" w:rsidRDefault="002D1AD2" w:rsidP="00242C0F">
      <w:pPr>
        <w:jc w:val="both"/>
        <w:rPr>
          <w:lang w:val="fr-FR"/>
        </w:rPr>
      </w:pPr>
      <w:r w:rsidRPr="0032190F">
        <w:rPr>
          <w:lang w:val="fr-FR"/>
        </w:rPr>
        <w:t xml:space="preserve">Les fouilles du Solar des Cine Comico  ont montré un établissement phénicien (BIB 1995 fig. 17). Sur l’île : santuaire de </w:t>
      </w:r>
      <w:hyperlink r:id="rId6095" w:anchor="Cul_Pheniciens_rel_div_BaalHam" w:history="1">
        <w:r w:rsidRPr="00E97225">
          <w:rPr>
            <w:rStyle w:val="Hyperlink"/>
            <w:lang w:val="fr-FR"/>
          </w:rPr>
          <w:t>Baal-Hamon</w:t>
        </w:r>
      </w:hyperlink>
      <w:r w:rsidR="00E97225">
        <w:rPr>
          <w:lang w:val="fr-FR"/>
        </w:rPr>
        <w:t xml:space="preserve"> (≡ </w:t>
      </w:r>
      <w:r w:rsidRPr="0032190F">
        <w:rPr>
          <w:lang w:val="fr-FR"/>
        </w:rPr>
        <w:t xml:space="preserve">Kronos) et sanctuaire d’Astarté </w:t>
      </w:r>
      <w:r w:rsidR="00E97225">
        <w:rPr>
          <w:lang w:val="fr-FR"/>
        </w:rPr>
        <w:t xml:space="preserve">(BIB 1995 p. 29, 38)  Présence de statuettes liées au temple de </w:t>
      </w:r>
      <w:hyperlink r:id="rId6096" w:anchor="Cul_Pheniciens_rel_div_Melqart" w:history="1">
        <w:r w:rsidR="00E97225" w:rsidRPr="00E97225">
          <w:rPr>
            <w:rStyle w:val="Hyperlink"/>
            <w:lang w:val="fr-FR"/>
          </w:rPr>
          <w:t>Melqart</w:t>
        </w:r>
      </w:hyperlink>
      <w:r w:rsidR="00E97225">
        <w:rPr>
          <w:lang w:val="fr-FR"/>
        </w:rPr>
        <w:t xml:space="preserve"> à Gadir [Cadix] (BIB 3021)</w:t>
      </w:r>
    </w:p>
    <w:p w14:paraId="0C6E1742" w14:textId="77777777" w:rsidR="006C14E7" w:rsidRPr="0032190F" w:rsidRDefault="006C14E7" w:rsidP="00242C0F">
      <w:pPr>
        <w:jc w:val="both"/>
        <w:rPr>
          <w:lang w:val="fr-FR"/>
        </w:rPr>
      </w:pPr>
    </w:p>
    <w:p w14:paraId="767EE7A9" w14:textId="77777777" w:rsidR="00381CE4" w:rsidRPr="0032190F" w:rsidRDefault="00381CE4" w:rsidP="00426FF9">
      <w:pPr>
        <w:pStyle w:val="Heading1"/>
      </w:pPr>
      <w:r w:rsidRPr="0032190F">
        <w:t>MALAGA</w:t>
      </w:r>
    </w:p>
    <w:p w14:paraId="7D8A306F" w14:textId="77777777" w:rsidR="00381CE4" w:rsidRPr="0032190F" w:rsidRDefault="00381CE4" w:rsidP="00242C0F">
      <w:pPr>
        <w:jc w:val="both"/>
        <w:rPr>
          <w:lang w:val="fr-FR"/>
        </w:rPr>
      </w:pPr>
      <w:r w:rsidRPr="0032190F">
        <w:rPr>
          <w:lang w:val="fr-FR"/>
        </w:rPr>
        <w:t>Fondation phénicienne du sud de l’Espagne (BIB 1995 fig. 19)</w:t>
      </w:r>
    </w:p>
    <w:p w14:paraId="3970FDD9" w14:textId="77777777" w:rsidR="00BE7940" w:rsidRPr="0032190F" w:rsidRDefault="00BE7940" w:rsidP="00242C0F">
      <w:pPr>
        <w:jc w:val="both"/>
        <w:rPr>
          <w:lang w:val="fr-FR"/>
        </w:rPr>
      </w:pPr>
    </w:p>
    <w:p w14:paraId="3EC73A7C" w14:textId="77777777" w:rsidR="00BE7940" w:rsidRPr="0032190F" w:rsidRDefault="00BE7940" w:rsidP="00426FF9">
      <w:pPr>
        <w:pStyle w:val="Heading1"/>
      </w:pPr>
      <w:bookmarkStart w:id="2605" w:name="Sit_Almunecar"/>
      <w:r w:rsidRPr="0032190F">
        <w:lastRenderedPageBreak/>
        <w:t>ALMUNECAR</w:t>
      </w:r>
    </w:p>
    <w:bookmarkEnd w:id="2605"/>
    <w:p w14:paraId="7C1B79EA" w14:textId="77777777" w:rsidR="002D1AD2" w:rsidRPr="002D1AD2" w:rsidRDefault="002D1AD2" w:rsidP="002D1AD2">
      <w:pPr>
        <w:jc w:val="both"/>
        <w:rPr>
          <w:sz w:val="20"/>
          <w:lang w:val="fr-FR"/>
        </w:rPr>
      </w:pPr>
      <w:r w:rsidRPr="002D1AD2">
        <w:rPr>
          <w:sz w:val="20"/>
          <w:lang w:val="fr-FR"/>
        </w:rPr>
        <w:t>Almuñecar</w:t>
      </w:r>
    </w:p>
    <w:p w14:paraId="4521022A" w14:textId="77777777" w:rsidR="002D1AD2" w:rsidRDefault="002D1AD2" w:rsidP="00BE7940">
      <w:pPr>
        <w:autoSpaceDE w:val="0"/>
        <w:autoSpaceDN w:val="0"/>
        <w:adjustRightInd w:val="0"/>
        <w:jc w:val="both"/>
        <w:rPr>
          <w:lang w:val="fr-FR"/>
        </w:rPr>
      </w:pPr>
    </w:p>
    <w:p w14:paraId="1E5CDE5A" w14:textId="0370E7C4" w:rsidR="00BE7940" w:rsidRDefault="00BE7940" w:rsidP="00BE7940">
      <w:pPr>
        <w:autoSpaceDE w:val="0"/>
        <w:autoSpaceDN w:val="0"/>
        <w:adjustRightInd w:val="0"/>
        <w:jc w:val="both"/>
        <w:rPr>
          <w:lang w:val="fr-FR"/>
        </w:rPr>
      </w:pPr>
      <w:r w:rsidRPr="0032190F">
        <w:rPr>
          <w:lang w:val="fr-FR"/>
        </w:rPr>
        <w:t>Un vase d’albâtre d’Almuñecar (Andalousie) porte des « </w:t>
      </w:r>
      <w:hyperlink r:id="rId6097" w:anchor="Cul_Egypte_Ancienne_ecrit_HHD_H" w:history="1">
        <w:r w:rsidR="001619CD" w:rsidRPr="001619CD">
          <w:rPr>
            <w:rStyle w:val="Hyperlink"/>
            <w:lang w:val="fr-FR"/>
          </w:rPr>
          <w:t>hiéroglyphes</w:t>
        </w:r>
      </w:hyperlink>
      <w:r w:rsidR="001619CD">
        <w:rPr>
          <w:lang w:val="fr-FR"/>
        </w:rPr>
        <w:t xml:space="preserve"> </w:t>
      </w:r>
      <w:r w:rsidRPr="0032190F">
        <w:rPr>
          <w:lang w:val="fr-FR"/>
        </w:rPr>
        <w:t>» inscrits par des artisans qui, manifestement, n’en connaissaient pas le sens (BIB 2116 p. 178). Sur d’autres vases d’albâtre : mention des pharaons lybiens des 10</w:t>
      </w:r>
      <w:r w:rsidRPr="0032190F">
        <w:rPr>
          <w:vertAlign w:val="superscript"/>
          <w:lang w:val="fr-FR"/>
        </w:rPr>
        <w:t>e</w:t>
      </w:r>
      <w:r w:rsidRPr="0032190F">
        <w:rPr>
          <w:lang w:val="fr-FR"/>
        </w:rPr>
        <w:t xml:space="preserve"> et 11</w:t>
      </w:r>
      <w:r w:rsidRPr="0032190F">
        <w:rPr>
          <w:vertAlign w:val="superscript"/>
          <w:lang w:val="fr-FR"/>
        </w:rPr>
        <w:t>e</w:t>
      </w:r>
      <w:r w:rsidRPr="0032190F">
        <w:rPr>
          <w:lang w:val="fr-FR"/>
        </w:rPr>
        <w:t xml:space="preserve"> s. aec (Osorkon II, Takelot II et Sheshang III) (BIB 2116 p. 178) Pour la période orientalisante, des oeufs d’autruches décorés y ont été découverts (BIB 2116 p. 181)</w:t>
      </w:r>
    </w:p>
    <w:p w14:paraId="6BCAD50B" w14:textId="77777777" w:rsidR="002D1AD2" w:rsidRDefault="002D1AD2" w:rsidP="002D1AD2">
      <w:pPr>
        <w:jc w:val="both"/>
        <w:rPr>
          <w:lang w:val="fr-FR"/>
        </w:rPr>
      </w:pPr>
    </w:p>
    <w:p w14:paraId="5F5C0998" w14:textId="2E859A91" w:rsidR="002D1AD2" w:rsidRPr="00724B24" w:rsidRDefault="002D1AD2" w:rsidP="002D1AD2">
      <w:pPr>
        <w:jc w:val="both"/>
        <w:rPr>
          <w:lang w:val="fr-FR"/>
        </w:rPr>
      </w:pPr>
      <w:r>
        <w:rPr>
          <w:lang w:val="fr-FR"/>
        </w:rPr>
        <w:t xml:space="preserve">Inhumation en ciste liée à la </w:t>
      </w:r>
      <w:r w:rsidRPr="002D1AD2">
        <w:rPr>
          <w:i/>
          <w:lang w:val="fr-FR"/>
        </w:rPr>
        <w:t>Via Herculea</w:t>
      </w:r>
      <w:r>
        <w:rPr>
          <w:lang w:val="fr-FR"/>
        </w:rPr>
        <w:t xml:space="preserve"> [culture </w:t>
      </w:r>
      <w:r w:rsidRPr="00D046E5">
        <w:rPr>
          <w:lang w:val="fr-FR"/>
        </w:rPr>
        <w:t xml:space="preserve">d' </w:t>
      </w:r>
      <w:hyperlink r:id="rId6098" w:anchor="Cul_Argar" w:history="1">
        <w:r w:rsidRPr="00724B24">
          <w:rPr>
            <w:rStyle w:val="Hyperlink"/>
            <w:lang w:val="fr-FR"/>
          </w:rPr>
          <w:t>Argar</w:t>
        </w:r>
      </w:hyperlink>
      <w:r w:rsidRPr="002D1AD2">
        <w:rPr>
          <w:lang w:val="fr-FR"/>
        </w:rPr>
        <w:t xml:space="preserve"> </w:t>
      </w:r>
      <w:r>
        <w:rPr>
          <w:lang w:val="fr-FR"/>
        </w:rPr>
        <w:t xml:space="preserve">?] </w:t>
      </w:r>
      <w:r w:rsidRPr="002D1AD2">
        <w:rPr>
          <w:lang w:val="fr-FR"/>
        </w:rPr>
        <w:t>(BIB 3027)</w:t>
      </w:r>
    </w:p>
    <w:p w14:paraId="68E8FD22" w14:textId="77777777" w:rsidR="00BE7940" w:rsidRDefault="00BE7940" w:rsidP="00242C0F">
      <w:pPr>
        <w:jc w:val="both"/>
        <w:rPr>
          <w:lang w:val="fr-FR"/>
        </w:rPr>
      </w:pPr>
    </w:p>
    <w:p w14:paraId="4D43F74A" w14:textId="77777777" w:rsidR="002D1AD2" w:rsidRPr="00BA150E" w:rsidRDefault="002D1AD2" w:rsidP="00426FF9">
      <w:pPr>
        <w:pStyle w:val="Heading1"/>
      </w:pPr>
      <w:bookmarkStart w:id="2606" w:name="Sit_Nerja"/>
      <w:r w:rsidRPr="00BA150E">
        <w:t>NERJA</w:t>
      </w:r>
      <w:bookmarkEnd w:id="2606"/>
    </w:p>
    <w:p w14:paraId="4372A7FA" w14:textId="77777777" w:rsidR="002D1AD2" w:rsidRPr="00BA150E" w:rsidRDefault="002D1AD2" w:rsidP="002D1AD2">
      <w:pPr>
        <w:jc w:val="both"/>
        <w:rPr>
          <w:sz w:val="20"/>
          <w:lang w:val="fr-FR"/>
        </w:rPr>
      </w:pPr>
      <w:r w:rsidRPr="00BA150E">
        <w:rPr>
          <w:sz w:val="20"/>
          <w:lang w:val="fr-FR"/>
        </w:rPr>
        <w:t>Nerja Cave, Cueva de la Nerja</w:t>
      </w:r>
    </w:p>
    <w:p w14:paraId="20A2F059" w14:textId="77777777" w:rsidR="002D1AD2" w:rsidRPr="00BA150E" w:rsidRDefault="002D1AD2" w:rsidP="002D1AD2">
      <w:pPr>
        <w:jc w:val="both"/>
        <w:rPr>
          <w:lang w:val="fr-FR"/>
        </w:rPr>
      </w:pPr>
    </w:p>
    <w:p w14:paraId="25EB4799" w14:textId="77777777" w:rsidR="002D1AD2" w:rsidRDefault="002D1AD2" w:rsidP="002D1AD2">
      <w:pPr>
        <w:jc w:val="both"/>
        <w:rPr>
          <w:lang w:val="fr-FR"/>
        </w:rPr>
      </w:pPr>
      <w:r>
        <w:rPr>
          <w:lang w:val="fr-FR"/>
        </w:rPr>
        <w:t>Malaga. Site d'Andalousie, "</w:t>
      </w:r>
      <w:r w:rsidRPr="007968B9">
        <w:rPr>
          <w:i/>
          <w:lang w:val="fr-FR"/>
        </w:rPr>
        <w:t>rocker-stamping</w:t>
      </w:r>
      <w:r>
        <w:rPr>
          <w:lang w:val="fr-FR"/>
        </w:rPr>
        <w:t xml:space="preserve">" décorations du Néolithique ancien proches de celle faite à la </w:t>
      </w:r>
      <w:r w:rsidRPr="0024087C">
        <w:rPr>
          <w:lang w:val="fr-FR"/>
        </w:rPr>
        <w:t xml:space="preserve">spatule dans le Sud de l'Italie (BIB 2769) Selon J. Recchia, </w:t>
      </w:r>
      <w:r w:rsidRPr="0024087C">
        <w:rPr>
          <w:lang w:val="fr-FR" w:eastAsia="en-GB"/>
        </w:rPr>
        <w:t>Tesson orné d'un personnage imprimé possédant plusieurs membres. Le tronc est figuré par une bande réticulée. Les membres sont asymétriques : à gauche, ils sont orientés vers le bas, à droite vers le haut, ce qui confère au personnage une attitude dynamique (BIB 2794)</w:t>
      </w:r>
      <w:r>
        <w:rPr>
          <w:rFonts w:ascii="TimesNewRomanPSMT" w:hAnsi="TimesNewRomanPSMT" w:cs="TimesNewRomanPSMT"/>
          <w:lang w:val="fr-FR" w:eastAsia="en-GB"/>
        </w:rPr>
        <w:t xml:space="preserve"> </w:t>
      </w:r>
      <w:r>
        <w:rPr>
          <w:lang w:val="fr-FR"/>
        </w:rPr>
        <w:t xml:space="preserve"> </w:t>
      </w:r>
    </w:p>
    <w:p w14:paraId="4E267413" w14:textId="77777777" w:rsidR="002D1AD2" w:rsidRDefault="002D1AD2" w:rsidP="002D1AD2">
      <w:pPr>
        <w:jc w:val="both"/>
        <w:rPr>
          <w:lang w:val="fr-FR"/>
        </w:rPr>
      </w:pPr>
      <w:r>
        <w:rPr>
          <w:lang w:val="fr-FR"/>
        </w:rPr>
        <w:t>vase décoré (BIB 2793)</w:t>
      </w:r>
    </w:p>
    <w:p w14:paraId="343FDF49" w14:textId="77777777" w:rsidR="002D1AD2" w:rsidRDefault="002D1AD2" w:rsidP="002D1AD2">
      <w:pPr>
        <w:jc w:val="both"/>
        <w:rPr>
          <w:lang w:val="fr-FR"/>
        </w:rPr>
      </w:pPr>
    </w:p>
    <w:p w14:paraId="1165B9F5" w14:textId="0D0D6650" w:rsidR="002D1AD2" w:rsidRPr="0032190F" w:rsidRDefault="002D1AD2" w:rsidP="002D1AD2">
      <w:pPr>
        <w:jc w:val="both"/>
        <w:rPr>
          <w:lang w:val="fr-FR"/>
        </w:rPr>
      </w:pPr>
      <w:r>
        <w:rPr>
          <w:lang w:val="fr-FR"/>
        </w:rPr>
        <w:t xml:space="preserve">Les céramiques des niveaux supérieurs sont liés à la </w:t>
      </w:r>
      <w:r w:rsidRPr="002D1AD2">
        <w:rPr>
          <w:i/>
          <w:lang w:val="fr-FR"/>
        </w:rPr>
        <w:t>Via Herculea</w:t>
      </w:r>
      <w:r>
        <w:rPr>
          <w:lang w:val="fr-FR"/>
        </w:rPr>
        <w:t xml:space="preserve"> [culture </w:t>
      </w:r>
      <w:r w:rsidRPr="00D046E5">
        <w:rPr>
          <w:lang w:val="fr-FR"/>
        </w:rPr>
        <w:t xml:space="preserve">d' </w:t>
      </w:r>
      <w:hyperlink r:id="rId6099" w:anchor="Cul_Argar" w:history="1">
        <w:r w:rsidRPr="00724B24">
          <w:rPr>
            <w:rStyle w:val="Hyperlink"/>
            <w:lang w:val="fr-FR"/>
          </w:rPr>
          <w:t>Argar</w:t>
        </w:r>
      </w:hyperlink>
      <w:r w:rsidRPr="002D1AD2">
        <w:rPr>
          <w:lang w:val="fr-FR"/>
        </w:rPr>
        <w:t xml:space="preserve"> </w:t>
      </w:r>
      <w:r>
        <w:rPr>
          <w:lang w:val="fr-FR"/>
        </w:rPr>
        <w:t xml:space="preserve">?] </w:t>
      </w:r>
      <w:r w:rsidRPr="002D1AD2">
        <w:rPr>
          <w:lang w:val="fr-FR"/>
        </w:rPr>
        <w:t>(BIB 3027)</w:t>
      </w:r>
    </w:p>
    <w:p w14:paraId="069B9598" w14:textId="77777777" w:rsidR="002D1AD2" w:rsidRDefault="002D1AD2" w:rsidP="00242C0F">
      <w:pPr>
        <w:jc w:val="both"/>
        <w:rPr>
          <w:lang w:val="fr-FR"/>
        </w:rPr>
      </w:pPr>
    </w:p>
    <w:p w14:paraId="19C6946E" w14:textId="77777777" w:rsidR="002D1AD2" w:rsidRDefault="002D1AD2" w:rsidP="00426FF9">
      <w:pPr>
        <w:pStyle w:val="Heading1"/>
      </w:pPr>
      <w:bookmarkStart w:id="2607" w:name="Sit_Viso_Alcor"/>
      <w:r>
        <w:t>VISO DEL ALCOR</w:t>
      </w:r>
    </w:p>
    <w:bookmarkEnd w:id="2607"/>
    <w:p w14:paraId="7238F9E1" w14:textId="77777777" w:rsidR="002D1AD2" w:rsidRPr="002D1AD2" w:rsidRDefault="002D1AD2" w:rsidP="00242C0F">
      <w:pPr>
        <w:jc w:val="both"/>
        <w:rPr>
          <w:sz w:val="20"/>
          <w:lang w:val="fr-FR"/>
        </w:rPr>
      </w:pPr>
      <w:r w:rsidRPr="002D1AD2">
        <w:rPr>
          <w:sz w:val="20"/>
          <w:lang w:val="fr-FR"/>
        </w:rPr>
        <w:t>El Viso del Alcor</w:t>
      </w:r>
    </w:p>
    <w:p w14:paraId="0ED7163E" w14:textId="77777777" w:rsidR="002D1AD2" w:rsidRDefault="002D1AD2" w:rsidP="00242C0F">
      <w:pPr>
        <w:jc w:val="both"/>
        <w:rPr>
          <w:lang w:val="fr-FR"/>
        </w:rPr>
      </w:pPr>
    </w:p>
    <w:p w14:paraId="6C7CF268" w14:textId="7FA65D71" w:rsidR="002D1AD2" w:rsidRPr="0032190F" w:rsidRDefault="002D1AD2" w:rsidP="00242C0F">
      <w:pPr>
        <w:jc w:val="both"/>
        <w:rPr>
          <w:lang w:val="fr-FR"/>
        </w:rPr>
      </w:pPr>
      <w:r>
        <w:rPr>
          <w:lang w:val="fr-FR"/>
        </w:rPr>
        <w:t>Coupe (</w:t>
      </w:r>
      <w:r w:rsidRPr="002D1AD2">
        <w:rPr>
          <w:i/>
          <w:lang w:val="fr-FR"/>
        </w:rPr>
        <w:t>copa</w:t>
      </w:r>
      <w:r>
        <w:rPr>
          <w:lang w:val="fr-FR"/>
        </w:rPr>
        <w:t xml:space="preserve">) de provenance obscure, généralement attribuée à ce site, conservée au Museo Arqueologico de Séville </w:t>
      </w:r>
      <w:r w:rsidRPr="002D1AD2">
        <w:rPr>
          <w:lang w:val="fr-FR"/>
        </w:rPr>
        <w:t>(BIB 3027)</w:t>
      </w:r>
      <w:r>
        <w:rPr>
          <w:lang w:val="fr-FR"/>
        </w:rPr>
        <w:t xml:space="preserve"> Coupe de type </w:t>
      </w:r>
      <w:hyperlink r:id="rId6100" w:anchor="Cul_Argar" w:history="1">
        <w:r w:rsidRPr="002D1AD2">
          <w:rPr>
            <w:rStyle w:val="Hyperlink"/>
            <w:lang w:val="fr-FR"/>
          </w:rPr>
          <w:t>argarique</w:t>
        </w:r>
      </w:hyperlink>
      <w:r>
        <w:rPr>
          <w:lang w:val="fr-FR"/>
        </w:rPr>
        <w:t xml:space="preserve"> avec un anneau en argent (BIB 3028)</w:t>
      </w:r>
    </w:p>
    <w:p w14:paraId="106C6E3B" w14:textId="77777777" w:rsidR="00CB1834" w:rsidRPr="0032190F" w:rsidRDefault="00CB1834" w:rsidP="00242C0F">
      <w:pPr>
        <w:jc w:val="both"/>
        <w:rPr>
          <w:lang w:val="fr-FR"/>
        </w:rPr>
      </w:pPr>
    </w:p>
    <w:p w14:paraId="2ACD7705" w14:textId="77777777" w:rsidR="00CB1834" w:rsidRPr="0032190F" w:rsidRDefault="00CB1834" w:rsidP="00426FF9">
      <w:pPr>
        <w:pStyle w:val="Heading1"/>
      </w:pPr>
      <w:bookmarkStart w:id="2608" w:name="Sit_Cadix"/>
      <w:r w:rsidRPr="0032190F">
        <w:t>CADIX</w:t>
      </w:r>
    </w:p>
    <w:bookmarkEnd w:id="2608"/>
    <w:p w14:paraId="275BCD64" w14:textId="77777777" w:rsidR="00CB1834" w:rsidRPr="003C03E9" w:rsidRDefault="003E27F3" w:rsidP="00242C0F">
      <w:pPr>
        <w:jc w:val="both"/>
        <w:rPr>
          <w:sz w:val="20"/>
          <w:lang w:val="fr-FR"/>
        </w:rPr>
      </w:pPr>
      <w:r w:rsidRPr="003C03E9">
        <w:rPr>
          <w:sz w:val="20"/>
          <w:lang w:val="fr-FR"/>
        </w:rPr>
        <w:t>Gadira, Gibraltar</w:t>
      </w:r>
      <w:r w:rsidR="003C03E9" w:rsidRPr="003C03E9">
        <w:rPr>
          <w:sz w:val="20"/>
          <w:lang w:val="fr-FR"/>
        </w:rPr>
        <w:t>, Gadeira</w:t>
      </w:r>
    </w:p>
    <w:p w14:paraId="07E32F40" w14:textId="77777777" w:rsidR="003E27F3" w:rsidRPr="0032190F" w:rsidRDefault="003E27F3" w:rsidP="00242C0F">
      <w:pPr>
        <w:jc w:val="both"/>
        <w:rPr>
          <w:lang w:val="fr-FR"/>
        </w:rPr>
      </w:pPr>
    </w:p>
    <w:p w14:paraId="31986D63" w14:textId="178CB047" w:rsidR="00CB1834" w:rsidRPr="0032190F" w:rsidRDefault="00381CE4" w:rsidP="00242C0F">
      <w:pPr>
        <w:jc w:val="both"/>
        <w:rPr>
          <w:lang w:val="fr-FR"/>
        </w:rPr>
      </w:pPr>
      <w:r w:rsidRPr="0032190F">
        <w:rPr>
          <w:lang w:val="fr-FR"/>
        </w:rPr>
        <w:t>Fondation phénicienne (BIB 1995 fig. 19)</w:t>
      </w:r>
      <w:r w:rsidR="002D1AD2">
        <w:rPr>
          <w:lang w:val="fr-FR"/>
        </w:rPr>
        <w:t xml:space="preserve">. </w:t>
      </w:r>
      <w:r w:rsidR="00CB1834" w:rsidRPr="0032190F">
        <w:rPr>
          <w:lang w:val="fr-FR"/>
        </w:rPr>
        <w:t>La colonie phénicienne de Gadir (actuelle Cadix) est un port de commerce très actif dès 800 aec (BIB 48 p. 86)</w:t>
      </w:r>
      <w:r w:rsidR="007513A7" w:rsidRPr="0032190F">
        <w:rPr>
          <w:lang w:val="fr-FR"/>
        </w:rPr>
        <w:t xml:space="preserve">. </w:t>
      </w:r>
      <w:r w:rsidR="00BE7940" w:rsidRPr="0032190F">
        <w:rPr>
          <w:lang w:val="fr-FR"/>
        </w:rPr>
        <w:t>Cadix adopte un plan d’urbanisme semblable à Tyr (BIB 1995 p. 38) :</w:t>
      </w:r>
      <w:r w:rsidR="007513A7" w:rsidRPr="0032190F">
        <w:rPr>
          <w:lang w:val="fr-FR"/>
        </w:rPr>
        <w:t xml:space="preserve">Située idéalement près du détroit de Gibraltar </w:t>
      </w:r>
      <w:r w:rsidR="003C03E9">
        <w:rPr>
          <w:lang w:val="fr-FR"/>
        </w:rPr>
        <w:t xml:space="preserve">[Colonnes d' </w:t>
      </w:r>
      <w:hyperlink r:id="rId6101" w:anchor="Cul_Grecs__Religion__Herakles" w:history="1">
        <w:r w:rsidR="003C03E9" w:rsidRPr="003C03E9">
          <w:rPr>
            <w:rStyle w:val="Hyperlink"/>
            <w:lang w:val="fr-FR"/>
          </w:rPr>
          <w:t>Héraclès</w:t>
        </w:r>
      </w:hyperlink>
      <w:r w:rsidR="003C03E9">
        <w:rPr>
          <w:lang w:val="fr-FR"/>
        </w:rPr>
        <w:t>]</w:t>
      </w:r>
      <w:r w:rsidR="003C03E9" w:rsidRPr="003C03E9">
        <w:rPr>
          <w:lang w:val="fr-FR"/>
        </w:rPr>
        <w:t xml:space="preserve"> </w:t>
      </w:r>
      <w:r w:rsidR="007513A7" w:rsidRPr="0032190F">
        <w:rPr>
          <w:lang w:val="fr-FR"/>
        </w:rPr>
        <w:t>(connexions Méditerranée-Atlantique) et de l’embouchure du Guadalquivir (connexion littoral-</w:t>
      </w:r>
      <w:r w:rsidR="007513A7" w:rsidRPr="0032190F">
        <w:rPr>
          <w:i/>
          <w:lang w:val="fr-FR"/>
        </w:rPr>
        <w:t>interland</w:t>
      </w:r>
      <w:r w:rsidR="007513A7" w:rsidRPr="0032190F">
        <w:rPr>
          <w:lang w:val="fr-FR"/>
        </w:rPr>
        <w:t xml:space="preserve">) (BIB 1995 p. 37)  </w:t>
      </w:r>
    </w:p>
    <w:p w14:paraId="3FA93F37" w14:textId="26478E05" w:rsidR="003E27F3" w:rsidRPr="0032190F" w:rsidRDefault="003E27F3" w:rsidP="00242C0F">
      <w:pPr>
        <w:jc w:val="both"/>
        <w:rPr>
          <w:lang w:val="fr-FR"/>
        </w:rPr>
      </w:pPr>
      <w:r w:rsidRPr="0032190F">
        <w:rPr>
          <w:lang w:val="fr-FR"/>
        </w:rPr>
        <w:t>L’histoire de cette fondation est rapportée par Vellerius Paterculus (</w:t>
      </w:r>
      <w:r w:rsidRPr="0032190F">
        <w:rPr>
          <w:i/>
          <w:lang w:val="fr-FR"/>
        </w:rPr>
        <w:t>Historia Romana</w:t>
      </w:r>
      <w:r w:rsidRPr="0032190F">
        <w:rPr>
          <w:lang w:val="fr-FR"/>
        </w:rPr>
        <w:t xml:space="preserve"> I, II, 3)</w:t>
      </w:r>
      <w:r w:rsidR="00631485" w:rsidRPr="0032190F">
        <w:rPr>
          <w:lang w:val="fr-FR"/>
        </w:rPr>
        <w:t xml:space="preserve"> (BIB Gras et al. 1985 in  BIB 1995 p. 15) et par Strabon (III, 5, 5) (BIB 1995 p. 29)</w:t>
      </w:r>
      <w:r w:rsidRPr="0032190F">
        <w:rPr>
          <w:lang w:val="fr-FR"/>
        </w:rPr>
        <w:t xml:space="preserve">. Il rattache cette fondation à l’année 80 après la chute de </w:t>
      </w:r>
      <w:hyperlink r:id="rId6102" w:anchor="Sit_Troie" w:history="1">
        <w:r w:rsidRPr="0032190F">
          <w:rPr>
            <w:rStyle w:val="Hyperlink"/>
            <w:lang w:val="fr-FR"/>
          </w:rPr>
          <w:t>Troie</w:t>
        </w:r>
      </w:hyperlink>
      <w:r w:rsidRPr="0032190F">
        <w:rPr>
          <w:lang w:val="fr-FR"/>
        </w:rPr>
        <w:t>, soit traditionnellement à 1334, 1209 ou 1184 selon les auteurs (BIB Gras et al. 1985 in  BIB 1995 p. 15). Dans la réalité archéoloique, la fondation remonterait au 9</w:t>
      </w:r>
      <w:r w:rsidRPr="0032190F">
        <w:rPr>
          <w:vertAlign w:val="superscript"/>
          <w:lang w:val="fr-FR"/>
        </w:rPr>
        <w:t>e</w:t>
      </w:r>
      <w:r w:rsidRPr="0032190F">
        <w:rPr>
          <w:lang w:val="fr-FR"/>
        </w:rPr>
        <w:t xml:space="preserve"> aec  (BIB 1995 p. 15)</w:t>
      </w:r>
      <w:r w:rsidR="00AB056B" w:rsidRPr="0032190F">
        <w:rPr>
          <w:lang w:val="fr-FR"/>
        </w:rPr>
        <w:t xml:space="preserve">. L’installation de groupes phéniciens dans la zone du détroit de Gibraltar à la charnière des 9e – 8e  aec témoigne d’une entreprise importante  où </w:t>
      </w:r>
      <w:hyperlink r:id="rId6103" w:anchor="Sit_Tyr" w:history="1">
        <w:r w:rsidR="00AB056B" w:rsidRPr="0032190F">
          <w:rPr>
            <w:rStyle w:val="Hyperlink"/>
            <w:lang w:val="fr-FR"/>
          </w:rPr>
          <w:t>Tyr</w:t>
        </w:r>
      </w:hyperlink>
      <w:r w:rsidR="00AB056B" w:rsidRPr="0032190F">
        <w:rPr>
          <w:lang w:val="fr-FR"/>
        </w:rPr>
        <w:t xml:space="preserve"> a certainemeent joué un rôle de premier plan. Pour cette époque, des témoignages écrits témoignent de l’identité des colons et des liens tissés entre la colonie, la métropole et le culte de </w:t>
      </w:r>
      <w:hyperlink r:id="rId6104" w:anchor="Cul_Pheniciens_rel_div_Melqart" w:history="1">
        <w:r w:rsidR="00E97225" w:rsidRPr="00E97225">
          <w:rPr>
            <w:rStyle w:val="Hyperlink"/>
            <w:lang w:val="fr-FR"/>
          </w:rPr>
          <w:t>Melqart</w:t>
        </w:r>
      </w:hyperlink>
      <w:r w:rsidR="00AB056B" w:rsidRPr="0032190F">
        <w:rPr>
          <w:lang w:val="fr-FR"/>
        </w:rPr>
        <w:t>/</w:t>
      </w:r>
      <w:hyperlink r:id="rId6105" w:anchor="Cul_Grecs__Religion__Herakles" w:history="1">
        <w:r w:rsidR="003C03E9" w:rsidRPr="003C03E9">
          <w:rPr>
            <w:rStyle w:val="Hyperlink"/>
            <w:lang w:val="fr-FR"/>
          </w:rPr>
          <w:t>Héraclès</w:t>
        </w:r>
      </w:hyperlink>
      <w:r w:rsidR="003C03E9" w:rsidRPr="003C03E9">
        <w:rPr>
          <w:lang w:val="fr-FR"/>
        </w:rPr>
        <w:t xml:space="preserve"> </w:t>
      </w:r>
      <w:r w:rsidR="00AB056B" w:rsidRPr="0032190F">
        <w:rPr>
          <w:lang w:val="fr-FR"/>
        </w:rPr>
        <w:t>(BIB Aubert 1987 in BIB 1995 p. 24)</w:t>
      </w:r>
    </w:p>
    <w:p w14:paraId="5AEAE90F" w14:textId="7A45CF78" w:rsidR="00381CE4" w:rsidRDefault="007513A7" w:rsidP="00242C0F">
      <w:pPr>
        <w:jc w:val="both"/>
        <w:rPr>
          <w:lang w:val="fr-FR"/>
        </w:rPr>
      </w:pPr>
      <w:r w:rsidRPr="0032190F">
        <w:rPr>
          <w:lang w:val="fr-FR"/>
        </w:rPr>
        <w:t>L’organisation de la fondation phénicienne, avec un site perché continental (</w:t>
      </w:r>
      <w:hyperlink r:id="rId6106" w:anchor="Sit_Castillo_Dona_Blanca" w:history="1">
        <w:r w:rsidR="002D1AD2" w:rsidRPr="002D1AD2">
          <w:rPr>
            <w:rStyle w:val="Hyperlink"/>
            <w:lang w:val="fr-FR"/>
          </w:rPr>
          <w:t>Dona Blanca</w:t>
        </w:r>
      </w:hyperlink>
      <w:r w:rsidRPr="0032190F">
        <w:rPr>
          <w:lang w:val="fr-FR"/>
        </w:rPr>
        <w:t>) et une île (</w:t>
      </w:r>
      <w:r w:rsidRPr="0032190F">
        <w:rPr>
          <w:i/>
          <w:lang w:val="fr-FR"/>
        </w:rPr>
        <w:t xml:space="preserve">Erytheia) </w:t>
      </w:r>
      <w:r w:rsidRPr="0032190F">
        <w:rPr>
          <w:lang w:val="fr-FR"/>
        </w:rPr>
        <w:t xml:space="preserve">rappelle directement la cité de </w:t>
      </w:r>
      <w:hyperlink r:id="rId6107" w:anchor="Sit_Tyr" w:history="1">
        <w:r w:rsidRPr="0032190F">
          <w:rPr>
            <w:rStyle w:val="Hyperlink"/>
            <w:lang w:val="fr-FR"/>
          </w:rPr>
          <w:t>Tyr</w:t>
        </w:r>
      </w:hyperlink>
      <w:r w:rsidRPr="0032190F">
        <w:rPr>
          <w:lang w:val="fr-FR"/>
        </w:rPr>
        <w:t xml:space="preserve"> (BIB 1995 p. 38)  </w:t>
      </w:r>
      <w:r w:rsidR="002D1AD2">
        <w:rPr>
          <w:lang w:val="fr-FR"/>
        </w:rPr>
        <w:t xml:space="preserve"> v. </w:t>
      </w:r>
      <w:hyperlink r:id="rId6108" w:anchor="Sit_Sancti_Petri" w:history="1">
        <w:r w:rsidR="002D1AD2" w:rsidRPr="002D1AD2">
          <w:rPr>
            <w:rStyle w:val="Hyperlink"/>
            <w:lang w:val="fr-FR"/>
          </w:rPr>
          <w:t>Sancti Petri</w:t>
        </w:r>
      </w:hyperlink>
      <w:r w:rsidR="002D1AD2">
        <w:rPr>
          <w:lang w:val="fr-FR"/>
        </w:rPr>
        <w:t xml:space="preserve"> </w:t>
      </w:r>
      <w:r w:rsidR="002D1AD2" w:rsidRPr="0032190F">
        <w:rPr>
          <w:lang w:val="fr-FR"/>
        </w:rPr>
        <w:t>(BIB 1995 p. 24)</w:t>
      </w:r>
    </w:p>
    <w:p w14:paraId="00FBDA9E" w14:textId="77777777" w:rsidR="002D1AD2" w:rsidRDefault="002D1AD2" w:rsidP="00242C0F">
      <w:pPr>
        <w:jc w:val="both"/>
        <w:rPr>
          <w:lang w:val="fr-FR"/>
        </w:rPr>
      </w:pPr>
    </w:p>
    <w:p w14:paraId="58FE7DAB" w14:textId="77777777" w:rsidR="002B384B" w:rsidRDefault="002B384B" w:rsidP="00426FF9">
      <w:pPr>
        <w:pStyle w:val="Heading1"/>
      </w:pPr>
      <w:bookmarkStart w:id="2609" w:name="Sit_Khiel"/>
      <w:r>
        <w:lastRenderedPageBreak/>
        <w:t>KHIEL</w:t>
      </w:r>
      <w:bookmarkEnd w:id="2609"/>
    </w:p>
    <w:p w14:paraId="3627F1A6" w14:textId="77777777" w:rsidR="002B384B" w:rsidRDefault="002B384B" w:rsidP="002B384B">
      <w:pPr>
        <w:jc w:val="both"/>
        <w:rPr>
          <w:lang w:val="fr-FR"/>
        </w:rPr>
      </w:pPr>
      <w:r>
        <w:rPr>
          <w:lang w:val="fr-FR"/>
        </w:rPr>
        <w:br/>
        <w:t xml:space="preserve">EL Khiel (Maroc), Cardial </w:t>
      </w:r>
      <w:r w:rsidRPr="002B384B">
        <w:rPr>
          <w:lang w:val="fr-FR"/>
        </w:rPr>
        <w:t>dont plus particulièrement des formes africaines</w:t>
      </w:r>
      <w:r>
        <w:rPr>
          <w:lang w:val="fr-FR"/>
        </w:rPr>
        <w:t xml:space="preserve"> </w:t>
      </w:r>
      <w:r w:rsidRPr="002B384B">
        <w:rPr>
          <w:lang w:val="fr-FR"/>
        </w:rPr>
        <w:t>(vaisseaux à col inversé et base conique), associés à et</w:t>
      </w:r>
      <w:r>
        <w:rPr>
          <w:lang w:val="fr-FR"/>
        </w:rPr>
        <w:t xml:space="preserve"> </w:t>
      </w:r>
      <w:r w:rsidRPr="002B384B">
        <w:rPr>
          <w:lang w:val="fr-FR"/>
        </w:rPr>
        <w:t>puis progressivement remplacés par des récipients à décor cannelé</w:t>
      </w:r>
    </w:p>
    <w:p w14:paraId="356E3B28" w14:textId="77777777" w:rsidR="00B83447" w:rsidRDefault="00B83447" w:rsidP="002B384B">
      <w:pPr>
        <w:jc w:val="both"/>
        <w:rPr>
          <w:lang w:val="fr-FR"/>
        </w:rPr>
      </w:pPr>
    </w:p>
    <w:p w14:paraId="60E03CCE" w14:textId="77777777" w:rsidR="00B83447" w:rsidRPr="00B83447" w:rsidRDefault="00B83447" w:rsidP="00426FF9">
      <w:pPr>
        <w:pStyle w:val="Heading1"/>
      </w:pPr>
      <w:bookmarkStart w:id="2610" w:name="Sit_Ifri_Ammar"/>
      <w:r w:rsidRPr="00B83447">
        <w:t>IFRI N AMMAR</w:t>
      </w:r>
    </w:p>
    <w:bookmarkEnd w:id="2610"/>
    <w:p w14:paraId="15898B6C" w14:textId="5DC87B06" w:rsidR="00B83447" w:rsidRPr="00440361" w:rsidRDefault="00911743" w:rsidP="002B384B">
      <w:pPr>
        <w:jc w:val="both"/>
        <w:rPr>
          <w:sz w:val="20"/>
          <w:lang w:val="fr-FR"/>
        </w:rPr>
      </w:pPr>
      <w:r w:rsidRPr="00440361">
        <w:rPr>
          <w:sz w:val="20"/>
          <w:lang w:val="fr-FR"/>
        </w:rPr>
        <w:fldChar w:fldCharType="begin"/>
      </w:r>
      <w:r w:rsidR="00E30F13">
        <w:rPr>
          <w:sz w:val="20"/>
          <w:lang w:val="fr-FR"/>
        </w:rPr>
        <w:instrText>HYPERLINK "C:\\Users\\Thomas Huet\\Desktop\\Documentation archéologique liée à la thèse\\Cultures.docx" \l "Cul_Transition_Meso_Neo_gen"</w:instrText>
      </w:r>
      <w:r w:rsidRPr="00440361">
        <w:rPr>
          <w:sz w:val="20"/>
          <w:lang w:val="fr-FR"/>
        </w:rPr>
      </w:r>
      <w:r w:rsidRPr="00440361">
        <w:rPr>
          <w:sz w:val="20"/>
          <w:lang w:val="fr-FR"/>
        </w:rPr>
        <w:fldChar w:fldCharType="separate"/>
      </w:r>
      <w:r w:rsidR="00B83447" w:rsidRPr="00440361">
        <w:rPr>
          <w:rStyle w:val="Hyperlink"/>
          <w:sz w:val="20"/>
          <w:lang w:val="fr-FR"/>
        </w:rPr>
        <w:t>aDNA</w:t>
      </w:r>
      <w:r w:rsidRPr="00440361">
        <w:rPr>
          <w:sz w:val="20"/>
          <w:lang w:val="fr-FR"/>
        </w:rPr>
        <w:fldChar w:fldCharType="end"/>
      </w:r>
      <w:r w:rsidR="00440361" w:rsidRPr="00440361">
        <w:rPr>
          <w:sz w:val="20"/>
          <w:lang w:val="fr-FR"/>
        </w:rPr>
        <w:t xml:space="preserve"> (BIB 2837), Ifri n'Amru Moussa, Ifri n Amr</w:t>
      </w:r>
    </w:p>
    <w:p w14:paraId="58B666E1" w14:textId="77777777" w:rsidR="00B83447" w:rsidRDefault="00B83447" w:rsidP="002B384B">
      <w:pPr>
        <w:jc w:val="both"/>
        <w:rPr>
          <w:lang w:val="fr-FR"/>
        </w:rPr>
      </w:pPr>
    </w:p>
    <w:p w14:paraId="6895ABDD" w14:textId="77777777" w:rsidR="00B83447" w:rsidRDefault="00B83447" w:rsidP="002B384B">
      <w:pPr>
        <w:jc w:val="both"/>
        <w:rPr>
          <w:lang w:val="fr-FR"/>
        </w:rPr>
      </w:pPr>
      <w:r w:rsidRPr="00B83447">
        <w:rPr>
          <w:lang w:val="fr-FR"/>
        </w:rPr>
        <w:t>Ifri n' Am</w:t>
      </w:r>
      <w:r>
        <w:rPr>
          <w:lang w:val="fr-FR"/>
        </w:rPr>
        <w:t>ma</w:t>
      </w:r>
      <w:r w:rsidRPr="00B83447">
        <w:rPr>
          <w:lang w:val="fr-FR"/>
        </w:rPr>
        <w:t>r</w:t>
      </w:r>
      <w:r>
        <w:rPr>
          <w:lang w:val="fr-FR"/>
        </w:rPr>
        <w:t xml:space="preserve"> (Maroc)</w:t>
      </w:r>
      <w:r w:rsidRPr="00B83447">
        <w:rPr>
          <w:lang w:val="fr-FR"/>
        </w:rPr>
        <w:t xml:space="preserve">, ou </w:t>
      </w:r>
      <w:r>
        <w:rPr>
          <w:lang w:val="fr-FR"/>
        </w:rPr>
        <w:t xml:space="preserve">est un site Atérien et Ibéromaurussien (wiki) qui a fait l'objet d'analyses génétiques sur 7 individus datés de ~5000 BCE (BIB 2837) Néolithique ancien (BIB 2837) </w:t>
      </w:r>
    </w:p>
    <w:p w14:paraId="50EF2D3A" w14:textId="77777777" w:rsidR="00B83447" w:rsidRDefault="00B83447" w:rsidP="002B384B">
      <w:pPr>
        <w:jc w:val="both"/>
        <w:rPr>
          <w:lang w:val="fr-FR"/>
        </w:rPr>
      </w:pPr>
      <w:r>
        <w:rPr>
          <w:lang w:val="fr-FR"/>
        </w:rPr>
        <w:t>Montre les hg sont U6a et M1. Ces deux hg sont interprétés comme des re-migrations (</w:t>
      </w:r>
      <w:r w:rsidRPr="00B83447">
        <w:rPr>
          <w:i/>
          <w:lang w:val="fr-FR"/>
        </w:rPr>
        <w:t>back migration</w:t>
      </w:r>
      <w:r>
        <w:rPr>
          <w:lang w:val="fr-FR"/>
        </w:rPr>
        <w:t xml:space="preserve">) d'Europe vers l'Afrique au cours du Paléolithique supérieur (BIB 2837) </w:t>
      </w:r>
    </w:p>
    <w:p w14:paraId="02A6F226" w14:textId="77777777" w:rsidR="00B83447" w:rsidRDefault="00B83447" w:rsidP="002B384B">
      <w:pPr>
        <w:jc w:val="both"/>
        <w:rPr>
          <w:lang w:val="fr-FR"/>
        </w:rPr>
      </w:pPr>
    </w:p>
    <w:p w14:paraId="59A45ABE" w14:textId="77777777" w:rsidR="00B83447" w:rsidRPr="00A0014D" w:rsidRDefault="00B83447" w:rsidP="00426FF9">
      <w:pPr>
        <w:pStyle w:val="Heading1"/>
        <w:rPr>
          <w:lang w:val="en-GB"/>
        </w:rPr>
      </w:pPr>
      <w:bookmarkStart w:id="2611" w:name="Sit_Kelif_Boroud"/>
      <w:r w:rsidRPr="00A0014D">
        <w:rPr>
          <w:lang w:val="en-GB"/>
        </w:rPr>
        <w:t>KELIF EL BOROUD</w:t>
      </w:r>
    </w:p>
    <w:bookmarkEnd w:id="2611"/>
    <w:p w14:paraId="113A1B0C" w14:textId="21AF6A73" w:rsidR="00B83447" w:rsidRPr="00A0014D" w:rsidRDefault="00911743" w:rsidP="00B83447">
      <w:pPr>
        <w:jc w:val="both"/>
        <w:rPr>
          <w:lang w:val="en-GB"/>
        </w:rPr>
      </w:pPr>
      <w:r>
        <w:rPr>
          <w:lang w:val="fr-FR"/>
        </w:rPr>
        <w:fldChar w:fldCharType="begin"/>
      </w:r>
      <w:r w:rsidR="00E30F13" w:rsidRPr="006F6A73">
        <w:rPr>
          <w:lang w:val="en-GB"/>
        </w:rPr>
        <w:instrText>HYPERLINK "C:\\Users\\Thomas Huet\\Desktop\\Documentation archéologique liée à la thèse\\Cultures.docx" \l "Cul_Transition_Meso_Neo_gen"</w:instrText>
      </w:r>
      <w:r>
        <w:rPr>
          <w:lang w:val="fr-FR"/>
        </w:rPr>
      </w:r>
      <w:r>
        <w:rPr>
          <w:lang w:val="fr-FR"/>
        </w:rPr>
        <w:fldChar w:fldCharType="separate"/>
      </w:r>
      <w:r w:rsidR="00B83447" w:rsidRPr="00A0014D">
        <w:rPr>
          <w:rStyle w:val="Hyperlink"/>
          <w:lang w:val="en-GB"/>
        </w:rPr>
        <w:t>aDNA</w:t>
      </w:r>
      <w:r>
        <w:rPr>
          <w:lang w:val="fr-FR"/>
        </w:rPr>
        <w:fldChar w:fldCharType="end"/>
      </w:r>
      <w:r w:rsidR="00B83447" w:rsidRPr="00A0014D">
        <w:rPr>
          <w:lang w:val="en-GB"/>
        </w:rPr>
        <w:t xml:space="preserve"> (BIB 2837) </w:t>
      </w:r>
    </w:p>
    <w:p w14:paraId="7D2C54AD" w14:textId="77777777" w:rsidR="00B83447" w:rsidRPr="00A0014D" w:rsidRDefault="00B83447" w:rsidP="002B384B">
      <w:pPr>
        <w:jc w:val="both"/>
        <w:rPr>
          <w:rFonts w:ascii="AdvOT88ac8687" w:hAnsi="AdvOT88ac8687" w:cs="AdvOT88ac8687"/>
          <w:sz w:val="18"/>
          <w:szCs w:val="18"/>
          <w:lang w:val="en-GB" w:eastAsia="en-GB"/>
        </w:rPr>
      </w:pPr>
    </w:p>
    <w:p w14:paraId="28B96F54" w14:textId="77777777" w:rsidR="00B83447" w:rsidRDefault="00B83447" w:rsidP="002B384B">
      <w:pPr>
        <w:jc w:val="both"/>
        <w:rPr>
          <w:lang w:val="fr-FR"/>
        </w:rPr>
      </w:pPr>
      <w:r w:rsidRPr="00B83447">
        <w:rPr>
          <w:szCs w:val="18"/>
          <w:lang w:val="fr-FR" w:eastAsia="en-GB"/>
        </w:rPr>
        <w:t xml:space="preserve">Kelif el Boroud </w:t>
      </w:r>
      <w:r>
        <w:rPr>
          <w:lang w:val="fr-FR"/>
        </w:rPr>
        <w:t>(Maroc) a fait l'objet d'analyses génétiques sur 8 individus datés de ~3000 BCE (BIB 2837)</w:t>
      </w:r>
    </w:p>
    <w:p w14:paraId="6CF0B45E" w14:textId="77777777" w:rsidR="00B83447" w:rsidRDefault="00B83447" w:rsidP="002B384B">
      <w:pPr>
        <w:jc w:val="both"/>
        <w:rPr>
          <w:lang w:val="fr-FR"/>
        </w:rPr>
      </w:pPr>
      <w:r>
        <w:rPr>
          <w:lang w:val="fr-FR"/>
        </w:rPr>
        <w:t xml:space="preserve">Montre les hg K1, T2, X2 par ailleurs bien connus dans les groupes EF d'Europe et d'Anatolie (BIB 2837) hg Y-chromosome: T-M184 (BIB 2837) </w:t>
      </w:r>
    </w:p>
    <w:p w14:paraId="69446598" w14:textId="77777777" w:rsidR="00B83447" w:rsidRDefault="00B83447" w:rsidP="002B384B">
      <w:pPr>
        <w:jc w:val="both"/>
        <w:rPr>
          <w:lang w:val="fr-FR"/>
        </w:rPr>
      </w:pPr>
    </w:p>
    <w:p w14:paraId="7FFA6456" w14:textId="77777777" w:rsidR="00B83447" w:rsidRDefault="00B83447" w:rsidP="00426FF9">
      <w:pPr>
        <w:pStyle w:val="Heading1"/>
      </w:pPr>
      <w:bookmarkStart w:id="2612" w:name="Sit_Toro"/>
      <w:r>
        <w:t>TORO (EL)</w:t>
      </w:r>
    </w:p>
    <w:bookmarkEnd w:id="2612"/>
    <w:p w14:paraId="43E83B91" w14:textId="76BD847E" w:rsidR="00B83447" w:rsidRDefault="00911743" w:rsidP="00B83447">
      <w:pPr>
        <w:jc w:val="both"/>
        <w:rPr>
          <w:lang w:val="fr-FR"/>
        </w:rPr>
      </w:pPr>
      <w:r>
        <w:rPr>
          <w:lang w:val="fr-FR"/>
        </w:rPr>
        <w:fldChar w:fldCharType="begin"/>
      </w:r>
      <w:r w:rsidR="00E30F13">
        <w:rPr>
          <w:lang w:val="fr-FR"/>
        </w:rPr>
        <w:instrText>HYPERLINK "C:\\Users\\Thomas Huet\\Desktop\\Documentation archéologique liée à la thèse\\Cultures.docx" \l "Cul_Transition_Meso_Neo_gen"</w:instrText>
      </w:r>
      <w:r>
        <w:rPr>
          <w:lang w:val="fr-FR"/>
        </w:rPr>
      </w:r>
      <w:r>
        <w:rPr>
          <w:lang w:val="fr-FR"/>
        </w:rPr>
        <w:fldChar w:fldCharType="separate"/>
      </w:r>
      <w:r w:rsidR="00B83447" w:rsidRPr="007425EF">
        <w:rPr>
          <w:rStyle w:val="Hyperlink"/>
          <w:lang w:val="fr-FR"/>
        </w:rPr>
        <w:t>aDNA</w:t>
      </w:r>
      <w:r>
        <w:rPr>
          <w:lang w:val="fr-FR"/>
        </w:rPr>
        <w:fldChar w:fldCharType="end"/>
      </w:r>
      <w:r w:rsidR="00B83447">
        <w:rPr>
          <w:lang w:val="fr-FR"/>
        </w:rPr>
        <w:t xml:space="preserve"> (BIB 2837) </w:t>
      </w:r>
    </w:p>
    <w:p w14:paraId="3F41FB20" w14:textId="77777777" w:rsidR="00B83447" w:rsidRDefault="00B83447" w:rsidP="002B384B">
      <w:pPr>
        <w:jc w:val="both"/>
        <w:rPr>
          <w:lang w:val="fr-FR"/>
        </w:rPr>
      </w:pPr>
    </w:p>
    <w:p w14:paraId="614BBF1C" w14:textId="77777777" w:rsidR="00B83447" w:rsidRDefault="00B83447" w:rsidP="002B384B">
      <w:pPr>
        <w:jc w:val="both"/>
        <w:rPr>
          <w:lang w:val="fr-FR"/>
        </w:rPr>
      </w:pPr>
      <w:r>
        <w:rPr>
          <w:lang w:val="fr-FR"/>
        </w:rPr>
        <w:t xml:space="preserve">El Toro, dans le sud de la péninsule ibérique. Le site montre des similitudes dans la culture matérielle avec le Maghreb (poterie decoration, industrie lithique et sur os, etc.) suggérant une influence Nord africaine (BIB 2837) </w:t>
      </w:r>
    </w:p>
    <w:p w14:paraId="31EF6FC3" w14:textId="77777777" w:rsidR="00B83447" w:rsidRDefault="00B83447" w:rsidP="002B384B">
      <w:pPr>
        <w:jc w:val="both"/>
        <w:rPr>
          <w:lang w:val="fr-FR"/>
        </w:rPr>
      </w:pPr>
    </w:p>
    <w:p w14:paraId="499F5678" w14:textId="77777777" w:rsidR="00B83447" w:rsidRPr="00B83447" w:rsidRDefault="00B83447" w:rsidP="002B384B">
      <w:pPr>
        <w:jc w:val="both"/>
        <w:rPr>
          <w:lang w:val="fr-FR"/>
        </w:rPr>
      </w:pPr>
      <w:r>
        <w:rPr>
          <w:lang w:val="fr-FR"/>
        </w:rPr>
        <w:t>Le site a fait l'objet d'analyses génétiques sur 12 individus datés de ~5000 BCE (BIB 2837) Les hg sont K1, J2, T2: mtDNA et G-M201 pour le chromosome Y</w:t>
      </w:r>
    </w:p>
    <w:p w14:paraId="00C51024" w14:textId="77777777" w:rsidR="00B20692" w:rsidRPr="00B83447" w:rsidRDefault="00B20692" w:rsidP="00C86D09">
      <w:pPr>
        <w:jc w:val="both"/>
        <w:rPr>
          <w:lang w:val="fr-FR"/>
        </w:rPr>
      </w:pPr>
    </w:p>
    <w:p w14:paraId="2308E0B0" w14:textId="77777777" w:rsidR="00B20692" w:rsidRPr="0032190F" w:rsidRDefault="00B20692" w:rsidP="00426FF9">
      <w:pPr>
        <w:pStyle w:val="Heading1"/>
      </w:pPr>
      <w:r w:rsidRPr="0032190F">
        <w:t>RHIRA</w:t>
      </w:r>
    </w:p>
    <w:p w14:paraId="26A08ED7" w14:textId="77777777" w:rsidR="00B20692" w:rsidRPr="0032190F" w:rsidRDefault="00B20692" w:rsidP="00C86D09">
      <w:pPr>
        <w:jc w:val="both"/>
        <w:rPr>
          <w:lang w:val="fr-FR"/>
        </w:rPr>
      </w:pPr>
    </w:p>
    <w:p w14:paraId="78949758" w14:textId="77777777" w:rsidR="00B20692" w:rsidRPr="0032190F" w:rsidRDefault="00B20692" w:rsidP="00C86D09">
      <w:pPr>
        <w:jc w:val="both"/>
        <w:rPr>
          <w:lang w:val="fr-FR"/>
        </w:rPr>
      </w:pPr>
      <w:r w:rsidRPr="0032190F">
        <w:rPr>
          <w:lang w:val="fr-FR"/>
        </w:rPr>
        <w:t>Agglomération proche de Volubilis (Maroc) en bordure de l’ancien royaume de Maurétanie (époque maurétanienne) qui est connu dès le 2</w:t>
      </w:r>
      <w:r w:rsidRPr="0032190F">
        <w:rPr>
          <w:vertAlign w:val="superscript"/>
          <w:lang w:val="fr-FR"/>
        </w:rPr>
        <w:t>e</w:t>
      </w:r>
      <w:r w:rsidRPr="0032190F">
        <w:rPr>
          <w:lang w:val="fr-FR"/>
        </w:rPr>
        <w:t xml:space="preserve"> aec.(BIB A. de Chazelles, réunion d’équipe SPP, 24/01/17)</w:t>
      </w:r>
    </w:p>
    <w:p w14:paraId="777F0D3B" w14:textId="77777777" w:rsidR="00C86D09" w:rsidRPr="0032190F" w:rsidRDefault="00C86D09" w:rsidP="00242C0F">
      <w:pPr>
        <w:jc w:val="both"/>
        <w:rPr>
          <w:lang w:val="fr-FR"/>
        </w:rPr>
      </w:pPr>
    </w:p>
    <w:p w14:paraId="602B7536" w14:textId="77777777" w:rsidR="00381CE4" w:rsidRPr="0032190F" w:rsidRDefault="00381CE4" w:rsidP="00426FF9">
      <w:pPr>
        <w:pStyle w:val="Heading1"/>
      </w:pPr>
      <w:r w:rsidRPr="0032190F">
        <w:t>LIXUS</w:t>
      </w:r>
    </w:p>
    <w:p w14:paraId="7E3C7E4B" w14:textId="6F11CCAF" w:rsidR="00381CE4" w:rsidRDefault="00381CE4" w:rsidP="00242C0F">
      <w:pPr>
        <w:jc w:val="both"/>
        <w:rPr>
          <w:lang w:val="fr-FR"/>
        </w:rPr>
      </w:pPr>
      <w:r w:rsidRPr="0032190F">
        <w:rPr>
          <w:lang w:val="fr-FR"/>
        </w:rPr>
        <w:br/>
      </w:r>
      <w:r w:rsidR="006C14E7" w:rsidRPr="0032190F">
        <w:rPr>
          <w:lang w:val="fr-FR"/>
        </w:rPr>
        <w:t xml:space="preserve">Lixus (Larache). </w:t>
      </w:r>
      <w:r w:rsidRPr="0032190F">
        <w:rPr>
          <w:lang w:val="fr-FR"/>
        </w:rPr>
        <w:t xml:space="preserve">Fondation </w:t>
      </w:r>
      <w:hyperlink r:id="rId6109" w:anchor="Cul_Pheniciens" w:history="1">
        <w:r w:rsidR="006C14E7" w:rsidRPr="0032190F">
          <w:rPr>
            <w:rStyle w:val="Hyperlink"/>
            <w:lang w:val="fr-FR"/>
          </w:rPr>
          <w:t>phénicienne</w:t>
        </w:r>
      </w:hyperlink>
      <w:r w:rsidR="006C14E7" w:rsidRPr="0032190F">
        <w:rPr>
          <w:lang w:val="fr-FR"/>
        </w:rPr>
        <w:t xml:space="preserve"> </w:t>
      </w:r>
      <w:r w:rsidRPr="0032190F">
        <w:rPr>
          <w:lang w:val="fr-FR"/>
        </w:rPr>
        <w:t>du nord du Maroc (BIB 1995 fig. 19)</w:t>
      </w:r>
    </w:p>
    <w:p w14:paraId="71C5EFBD" w14:textId="77777777" w:rsidR="001A7C45" w:rsidRDefault="001A7C45" w:rsidP="00242C0F">
      <w:pPr>
        <w:jc w:val="both"/>
        <w:rPr>
          <w:lang w:val="fr-FR"/>
        </w:rPr>
      </w:pPr>
    </w:p>
    <w:p w14:paraId="518B2676" w14:textId="77777777" w:rsidR="001A7C45" w:rsidRDefault="001A7C45" w:rsidP="00426FF9">
      <w:pPr>
        <w:pStyle w:val="Heading1"/>
      </w:pPr>
      <w:r>
        <w:t>RIA DE LARACHE</w:t>
      </w:r>
    </w:p>
    <w:p w14:paraId="624F5FFF" w14:textId="77777777" w:rsidR="001A7C45" w:rsidRDefault="001A7C45" w:rsidP="00242C0F">
      <w:pPr>
        <w:jc w:val="both"/>
        <w:rPr>
          <w:lang w:val="fr-FR"/>
        </w:rPr>
      </w:pPr>
    </w:p>
    <w:p w14:paraId="1A229F64" w14:textId="77777777" w:rsidR="001A7C45" w:rsidRPr="0032190F" w:rsidRDefault="001A7C45" w:rsidP="00242C0F">
      <w:pPr>
        <w:jc w:val="both"/>
        <w:rPr>
          <w:lang w:val="fr-FR"/>
        </w:rPr>
      </w:pPr>
      <w:r>
        <w:rPr>
          <w:lang w:val="fr-FR"/>
        </w:rPr>
        <w:t>Maroc; épée, hallebardes et haches découvertes dans le Ria de Larache (BIB 2964)</w:t>
      </w:r>
    </w:p>
    <w:p w14:paraId="3D498C6E" w14:textId="77777777" w:rsidR="00385914" w:rsidRPr="0032190F" w:rsidRDefault="00385914" w:rsidP="00242C0F">
      <w:pPr>
        <w:jc w:val="both"/>
        <w:rPr>
          <w:lang w:val="fr-FR"/>
        </w:rPr>
      </w:pPr>
    </w:p>
    <w:p w14:paraId="499D2E47" w14:textId="77777777" w:rsidR="00385914" w:rsidRPr="0032190F" w:rsidRDefault="00385914" w:rsidP="00426FF9">
      <w:pPr>
        <w:pStyle w:val="Heading1"/>
      </w:pPr>
      <w:bookmarkStart w:id="2613" w:name="Sit_Alfarrobeira"/>
      <w:r w:rsidRPr="0032190F">
        <w:t>ALFARROBEIRA</w:t>
      </w:r>
    </w:p>
    <w:bookmarkEnd w:id="2613"/>
    <w:p w14:paraId="2E053D39" w14:textId="77777777" w:rsidR="00417231" w:rsidRDefault="00417231" w:rsidP="00417231">
      <w:pPr>
        <w:jc w:val="both"/>
        <w:rPr>
          <w:lang w:val="fr-FR"/>
        </w:rPr>
      </w:pPr>
    </w:p>
    <w:p w14:paraId="1A0A8EF9" w14:textId="5A239568" w:rsidR="00385914" w:rsidRDefault="007246FA" w:rsidP="00242C0F">
      <w:pPr>
        <w:jc w:val="both"/>
        <w:rPr>
          <w:lang w:val="fr-FR"/>
        </w:rPr>
      </w:pPr>
      <w:r>
        <w:rPr>
          <w:lang w:val="fr-FR"/>
        </w:rPr>
        <w:t xml:space="preserve">Alfarrobeira (Silves, Algarve), </w:t>
      </w:r>
      <w:hyperlink r:id="rId6110" w:anchor="Sit_Alfarrobeira_stele" w:history="1">
        <w:r>
          <w:rPr>
            <w:rStyle w:val="Hyperlink"/>
            <w:lang w:val="fr-FR"/>
          </w:rPr>
          <w:t>s</w:t>
        </w:r>
        <w:r w:rsidRPr="007246FA">
          <w:rPr>
            <w:rStyle w:val="Hyperlink"/>
            <w:lang w:val="fr-FR"/>
          </w:rPr>
          <w:t>tèle</w:t>
        </w:r>
      </w:hyperlink>
      <w:r>
        <w:rPr>
          <w:lang w:val="fr-FR"/>
        </w:rPr>
        <w:t xml:space="preserve"> </w:t>
      </w:r>
      <w:r w:rsidR="00093301">
        <w:rPr>
          <w:lang w:val="fr-FR"/>
        </w:rPr>
        <w:t xml:space="preserve">en contexte dans une </w:t>
      </w:r>
      <w:hyperlink r:id="rId6111" w:anchor="Sit_Alfarrobeira_necro" w:history="1">
        <w:r w:rsidRPr="007246FA">
          <w:rPr>
            <w:rStyle w:val="Hyperlink"/>
            <w:lang w:val="fr-FR"/>
          </w:rPr>
          <w:t>nécropole</w:t>
        </w:r>
      </w:hyperlink>
      <w:r>
        <w:rPr>
          <w:lang w:val="fr-FR"/>
        </w:rPr>
        <w:t xml:space="preserve"> </w:t>
      </w:r>
      <w:r w:rsidR="00093301">
        <w:rPr>
          <w:lang w:val="fr-FR"/>
        </w:rPr>
        <w:t>à cistes (BIB 2962)</w:t>
      </w:r>
    </w:p>
    <w:p w14:paraId="221BA314" w14:textId="77777777" w:rsidR="00417231" w:rsidRDefault="00417231" w:rsidP="00242C0F">
      <w:pPr>
        <w:jc w:val="both"/>
        <w:rPr>
          <w:lang w:val="fr-FR"/>
        </w:rPr>
      </w:pPr>
    </w:p>
    <w:p w14:paraId="194BE7B9" w14:textId="7BCE938B" w:rsidR="00D77C8E" w:rsidRPr="00866860" w:rsidRDefault="00D77C8E" w:rsidP="00242C0F">
      <w:pPr>
        <w:jc w:val="both"/>
        <w:rPr>
          <w:lang w:val="es-ES"/>
        </w:rPr>
      </w:pPr>
      <w:r w:rsidRPr="00866860">
        <w:rPr>
          <w:lang w:val="es-ES"/>
        </w:rPr>
        <w:t xml:space="preserve">v. </w:t>
      </w:r>
      <w:hyperlink r:id="rId6112" w:anchor="Sit_Argar" w:history="1">
        <w:r w:rsidRPr="00866860">
          <w:rPr>
            <w:rStyle w:val="Hyperlink"/>
            <w:lang w:val="es-ES"/>
          </w:rPr>
          <w:t>El Argar</w:t>
        </w:r>
      </w:hyperlink>
    </w:p>
    <w:p w14:paraId="10055331" w14:textId="77777777" w:rsidR="007246FA" w:rsidRPr="00866860" w:rsidRDefault="007246FA" w:rsidP="00242C0F">
      <w:pPr>
        <w:jc w:val="both"/>
        <w:rPr>
          <w:lang w:val="es-ES"/>
        </w:rPr>
      </w:pPr>
    </w:p>
    <w:p w14:paraId="37552E02" w14:textId="77777777" w:rsidR="007246FA" w:rsidRPr="00866860" w:rsidRDefault="007246FA" w:rsidP="007246FA">
      <w:pPr>
        <w:pStyle w:val="Heading2"/>
        <w:rPr>
          <w:lang w:val="es-ES"/>
        </w:rPr>
      </w:pPr>
      <w:bookmarkStart w:id="2614" w:name="Sit_Alfarrobeira_stele"/>
      <w:r w:rsidRPr="00866860">
        <w:rPr>
          <w:lang w:val="es-ES"/>
        </w:rPr>
        <w:t>stèle</w:t>
      </w:r>
    </w:p>
    <w:bookmarkEnd w:id="2614"/>
    <w:p w14:paraId="59D2C6D6" w14:textId="77777777" w:rsidR="007246FA" w:rsidRPr="00866860" w:rsidRDefault="007246FA" w:rsidP="00242C0F">
      <w:pPr>
        <w:jc w:val="both"/>
        <w:rPr>
          <w:lang w:val="es-ES"/>
        </w:rPr>
      </w:pPr>
    </w:p>
    <w:p w14:paraId="0622DDDB" w14:textId="743A91C9" w:rsidR="007246FA" w:rsidRPr="007246FA" w:rsidRDefault="007246FA" w:rsidP="00242C0F">
      <w:pPr>
        <w:jc w:val="both"/>
        <w:rPr>
          <w:lang w:val="fr-FR"/>
        </w:rPr>
      </w:pPr>
      <w:r w:rsidRPr="00866860">
        <w:rPr>
          <w:lang w:val="es-ES"/>
        </w:rPr>
        <w:t>Stèle de l'</w:t>
      </w:r>
      <w:hyperlink r:id="rId6113" w:anchor="Cul_Alentejo" w:history="1">
        <w:r w:rsidRPr="00866860">
          <w:rPr>
            <w:rStyle w:val="Hyperlink"/>
            <w:lang w:val="es-ES"/>
          </w:rPr>
          <w:t>Alentejo</w:t>
        </w:r>
      </w:hyperlink>
      <w:r w:rsidRPr="00866860">
        <w:rPr>
          <w:lang w:val="es-ES"/>
        </w:rPr>
        <w:t xml:space="preserve">, s-gr. </w:t>
      </w:r>
      <w:hyperlink r:id="rId6114" w:anchor="Cul_Alentejo_grA" w:history="1">
        <w:r w:rsidRPr="00CA0790">
          <w:rPr>
            <w:rStyle w:val="Hyperlink"/>
            <w:lang w:val="fr-FR"/>
          </w:rPr>
          <w:t>A</w:t>
        </w:r>
      </w:hyperlink>
      <w:r w:rsidRPr="00417231">
        <w:rPr>
          <w:lang w:val="fr-FR"/>
        </w:rPr>
        <w:t xml:space="preserve"> (Gomes, 1994, p. 121; 2006</w:t>
      </w:r>
      <w:r>
        <w:rPr>
          <w:lang w:val="fr-FR"/>
        </w:rPr>
        <w:t>,</w:t>
      </w:r>
      <w:r w:rsidRPr="00417231">
        <w:rPr>
          <w:lang w:val="fr-FR"/>
        </w:rPr>
        <w:t xml:space="preserve"> </w:t>
      </w:r>
      <w:r>
        <w:rPr>
          <w:lang w:val="fr-FR"/>
        </w:rPr>
        <w:t>BIB 2868</w:t>
      </w:r>
      <w:r w:rsidRPr="00417231">
        <w:rPr>
          <w:lang w:val="fr-FR"/>
        </w:rPr>
        <w:t xml:space="preserve">), </w:t>
      </w:r>
      <w:r w:rsidR="00093301" w:rsidRPr="00417231">
        <w:rPr>
          <w:lang w:val="fr-FR"/>
        </w:rPr>
        <w:t>impl</w:t>
      </w:r>
      <w:r w:rsidR="00093301">
        <w:rPr>
          <w:lang w:val="fr-FR"/>
        </w:rPr>
        <w:t xml:space="preserve">antée au sommet nord du </w:t>
      </w:r>
      <w:hyperlink r:id="rId6115" w:anchor="Sit_Alfarrobeira_necro_ciste_2" w:history="1">
        <w:r w:rsidR="00093301" w:rsidRPr="00E75A02">
          <w:rPr>
            <w:rStyle w:val="Hyperlink"/>
            <w:lang w:val="fr-FR"/>
          </w:rPr>
          <w:t>ciste 2</w:t>
        </w:r>
      </w:hyperlink>
      <w:r w:rsidR="00093301" w:rsidRPr="00A03E05">
        <w:rPr>
          <w:lang w:val="fr-FR"/>
        </w:rPr>
        <w:t xml:space="preserve"> </w:t>
      </w:r>
      <w:r w:rsidR="00093301">
        <w:rPr>
          <w:lang w:val="fr-FR"/>
        </w:rPr>
        <w:t xml:space="preserve">(BIB 2978) </w:t>
      </w:r>
    </w:p>
    <w:p w14:paraId="02A5D36F" w14:textId="77777777" w:rsidR="00DE1ED0" w:rsidRDefault="00093301" w:rsidP="00242C0F">
      <w:pPr>
        <w:jc w:val="both"/>
        <w:rPr>
          <w:lang w:val="fr-FR"/>
        </w:rPr>
      </w:pPr>
      <w:r>
        <w:rPr>
          <w:lang w:val="fr-FR"/>
        </w:rPr>
        <w:t xml:space="preserve">stèle anthropomorphe, </w:t>
      </w:r>
      <w:r w:rsidR="007246FA" w:rsidRPr="00AF4CBC">
        <w:rPr>
          <w:lang w:val="fr-FR"/>
        </w:rPr>
        <w:t xml:space="preserve">véritable menhir </w:t>
      </w:r>
      <w:r w:rsidR="007246FA">
        <w:rPr>
          <w:lang w:val="fr-FR"/>
        </w:rPr>
        <w:t>(BIB 2962)</w:t>
      </w:r>
      <w:r>
        <w:rPr>
          <w:lang w:val="fr-FR"/>
        </w:rPr>
        <w:t xml:space="preserve"> </w:t>
      </w:r>
      <w:r w:rsidR="00DE1ED0">
        <w:rPr>
          <w:lang w:val="fr-FR"/>
        </w:rPr>
        <w:t>probable menhir remployé (BIB 2172)</w:t>
      </w:r>
      <w:r>
        <w:rPr>
          <w:lang w:val="fr-FR"/>
        </w:rPr>
        <w:t xml:space="preserve"> </w:t>
      </w:r>
      <w:r>
        <w:rPr>
          <w:i/>
          <w:lang w:val="fr-FR"/>
        </w:rPr>
        <w:t xml:space="preserve">support </w:t>
      </w:r>
      <w:r w:rsidRPr="005B3364">
        <w:rPr>
          <w:i/>
          <w:lang w:val="fr-FR"/>
        </w:rPr>
        <w:t>de morphol</w:t>
      </w:r>
      <w:r>
        <w:rPr>
          <w:i/>
          <w:lang w:val="fr-FR"/>
        </w:rPr>
        <w:t>ogie phallique (BIB 2172 p. 92)</w:t>
      </w:r>
    </w:p>
    <w:p w14:paraId="2EACF7A2" w14:textId="77777777" w:rsidR="00A03E05" w:rsidRDefault="00A03E05" w:rsidP="00242C0F">
      <w:pPr>
        <w:jc w:val="both"/>
        <w:rPr>
          <w:lang w:val="fr-FR"/>
        </w:rPr>
      </w:pPr>
    </w:p>
    <w:p w14:paraId="3CA4BF12" w14:textId="77777777" w:rsidR="00A03E05" w:rsidRDefault="00A03E05" w:rsidP="00A03E05">
      <w:pPr>
        <w:pStyle w:val="Heading3"/>
      </w:pPr>
      <w:r>
        <w:t>thèmes</w:t>
      </w:r>
    </w:p>
    <w:p w14:paraId="1742EF62" w14:textId="77777777" w:rsidR="003E0B8A" w:rsidRDefault="00093301" w:rsidP="00242C0F">
      <w:pPr>
        <w:jc w:val="both"/>
        <w:rPr>
          <w:lang w:val="fr-FR"/>
        </w:rPr>
      </w:pPr>
      <w:r>
        <w:rPr>
          <w:lang w:val="fr-FR"/>
        </w:rPr>
        <w:t>anciforme</w:t>
      </w:r>
      <w:r w:rsidRPr="00417231">
        <w:rPr>
          <w:lang w:val="fr-FR"/>
        </w:rPr>
        <w:t xml:space="preserve"> et ceinture de suspension respective</w:t>
      </w:r>
      <w:r>
        <w:rPr>
          <w:lang w:val="fr-FR"/>
        </w:rPr>
        <w:t xml:space="preserve"> (BIB 2978)</w:t>
      </w:r>
    </w:p>
    <w:p w14:paraId="7DE62DE8" w14:textId="77777777" w:rsidR="00093301" w:rsidRDefault="00093301" w:rsidP="00242C0F">
      <w:pPr>
        <w:jc w:val="both"/>
        <w:rPr>
          <w:lang w:val="fr-FR"/>
        </w:rPr>
      </w:pPr>
    </w:p>
    <w:p w14:paraId="027C1D0A" w14:textId="77777777" w:rsidR="003E0B8A" w:rsidRDefault="003E0B8A" w:rsidP="00A03E05">
      <w:pPr>
        <w:pStyle w:val="Heading4"/>
      </w:pPr>
      <w:r>
        <w:t>anciforme</w:t>
      </w:r>
    </w:p>
    <w:p w14:paraId="6E72B091" w14:textId="77777777" w:rsidR="00DE1ED0" w:rsidRPr="00DE1ED0" w:rsidRDefault="00DE1ED0" w:rsidP="00DE1ED0">
      <w:pPr>
        <w:rPr>
          <w:lang w:val="fr-FR" w:eastAsia="fr-FR"/>
        </w:rPr>
      </w:pPr>
    </w:p>
    <w:p w14:paraId="40ECA3C3" w14:textId="35B58126" w:rsidR="003E0B8A" w:rsidRDefault="00000000" w:rsidP="00242C0F">
      <w:pPr>
        <w:jc w:val="both"/>
        <w:rPr>
          <w:lang w:val="fr-FR"/>
        </w:rPr>
      </w:pPr>
      <w:hyperlink r:id="rId6116" w:anchor="Cul_Art_TAC_T_x_anciforme" w:history="1">
        <w:r w:rsidR="003E0B8A" w:rsidRPr="005B3364">
          <w:rPr>
            <w:rStyle w:val="Hyperlink"/>
            <w:lang w:val="fr-FR"/>
          </w:rPr>
          <w:t>anciforme</w:t>
        </w:r>
      </w:hyperlink>
      <w:r w:rsidR="003E0B8A">
        <w:rPr>
          <w:lang w:val="fr-FR"/>
        </w:rPr>
        <w:t xml:space="preserve"> en </w:t>
      </w:r>
      <w:hyperlink r:id="rId6117" w:anchor="Cul_Art_TAC_T_t_pendentif" w:history="1">
        <w:r w:rsidR="003E0B8A" w:rsidRPr="007E4365">
          <w:rPr>
            <w:rStyle w:val="Hyperlink"/>
            <w:lang w:val="fr-FR"/>
          </w:rPr>
          <w:t>pendentif</w:t>
        </w:r>
      </w:hyperlink>
      <w:r w:rsidR="003E0B8A" w:rsidRPr="007E4365">
        <w:rPr>
          <w:lang w:val="fr-FR"/>
        </w:rPr>
        <w:t xml:space="preserve"> </w:t>
      </w:r>
      <w:r w:rsidR="003E0B8A">
        <w:rPr>
          <w:lang w:val="fr-FR"/>
        </w:rPr>
        <w:t xml:space="preserve">(SS BIB) L'anciforme combine 2 techniques différentes: gravée et en bas-refief. Les lanière du pendentif sont gravées </w:t>
      </w:r>
      <w:r w:rsidR="003E0B8A" w:rsidRPr="00E80E1E">
        <w:rPr>
          <w:lang w:val="fr-FR"/>
        </w:rPr>
        <w:t>(BIB 2172)</w:t>
      </w:r>
      <w:r w:rsidR="00093301">
        <w:rPr>
          <w:lang w:val="fr-FR"/>
        </w:rPr>
        <w:t xml:space="preserve"> </w:t>
      </w:r>
      <w:r w:rsidR="00093301" w:rsidRPr="00AF4CBC">
        <w:rPr>
          <w:lang w:val="fr-FR"/>
        </w:rPr>
        <w:t>« idole » suspendue au cou</w:t>
      </w:r>
      <w:r w:rsidR="00093301">
        <w:rPr>
          <w:lang w:val="fr-FR"/>
        </w:rPr>
        <w:t xml:space="preserve"> (BIB 2962)</w:t>
      </w:r>
    </w:p>
    <w:p w14:paraId="51534EC6" w14:textId="77777777" w:rsidR="00DE1ED0" w:rsidRDefault="00DE1ED0" w:rsidP="00242C0F">
      <w:pPr>
        <w:jc w:val="both"/>
        <w:rPr>
          <w:lang w:val="fr-FR"/>
        </w:rPr>
      </w:pPr>
    </w:p>
    <w:p w14:paraId="0401E118" w14:textId="77777777" w:rsidR="00DE1ED0" w:rsidRDefault="00DE1ED0" w:rsidP="00DE1ED0">
      <w:pPr>
        <w:pStyle w:val="Heading3"/>
      </w:pPr>
      <w:r>
        <w:t>matière première</w:t>
      </w:r>
    </w:p>
    <w:p w14:paraId="5724FD0E" w14:textId="77777777" w:rsidR="00DE1ED0" w:rsidRDefault="00DE1ED0" w:rsidP="00DE1ED0">
      <w:pPr>
        <w:rPr>
          <w:lang w:val="fr-FR" w:eastAsia="fr-FR"/>
        </w:rPr>
      </w:pPr>
    </w:p>
    <w:p w14:paraId="410CE9C9" w14:textId="77777777" w:rsidR="003E0B8A" w:rsidRDefault="00DE1ED0" w:rsidP="001344ED">
      <w:pPr>
        <w:rPr>
          <w:lang w:val="fr-FR" w:eastAsia="fr-FR"/>
        </w:rPr>
      </w:pPr>
      <w:r>
        <w:rPr>
          <w:lang w:val="fr-FR" w:eastAsia="fr-FR"/>
        </w:rPr>
        <w:t xml:space="preserve">matière première exogène </w:t>
      </w:r>
      <w:r>
        <w:rPr>
          <w:lang w:val="fr-FR"/>
        </w:rPr>
        <w:t>(BIB 2172)</w:t>
      </w:r>
    </w:p>
    <w:p w14:paraId="2771ACD9" w14:textId="77777777" w:rsidR="007246FA" w:rsidRDefault="007246FA" w:rsidP="00242C0F">
      <w:pPr>
        <w:jc w:val="both"/>
        <w:rPr>
          <w:lang w:val="fr-FR"/>
        </w:rPr>
      </w:pPr>
    </w:p>
    <w:p w14:paraId="4F00B8BA" w14:textId="77777777" w:rsidR="007246FA" w:rsidRDefault="007246FA" w:rsidP="007246FA">
      <w:pPr>
        <w:pStyle w:val="Heading2"/>
      </w:pPr>
      <w:bookmarkStart w:id="2615" w:name="Sit_Alfarrobeira_necro"/>
      <w:r>
        <w:t>nécropole</w:t>
      </w:r>
      <w:bookmarkEnd w:id="2615"/>
    </w:p>
    <w:p w14:paraId="69BBA4BD" w14:textId="77777777" w:rsidR="007246FA" w:rsidRDefault="007246FA" w:rsidP="00242C0F">
      <w:pPr>
        <w:jc w:val="both"/>
        <w:rPr>
          <w:lang w:val="fr-FR"/>
        </w:rPr>
      </w:pPr>
    </w:p>
    <w:p w14:paraId="5EABD973" w14:textId="735CA0E0" w:rsidR="007246FA" w:rsidRDefault="007246FA" w:rsidP="007246FA">
      <w:pPr>
        <w:rPr>
          <w:lang w:val="fr-FR"/>
        </w:rPr>
      </w:pPr>
      <w:r>
        <w:rPr>
          <w:lang w:val="fr-FR"/>
        </w:rPr>
        <w:t xml:space="preserve">Nécropole, certaines tombes entourée d'un cercle de pierre et recouvertes par un tumulus (BIB 2965) </w:t>
      </w:r>
      <w:r w:rsidRPr="00417231">
        <w:rPr>
          <w:i/>
          <w:lang w:val="fr-FR"/>
        </w:rPr>
        <w:t>Bronze medio</w:t>
      </w:r>
      <w:r>
        <w:rPr>
          <w:lang w:val="fr-FR"/>
        </w:rPr>
        <w:t xml:space="preserve"> II (BIB 2978)</w:t>
      </w:r>
      <w:r w:rsidR="00DF3827">
        <w:rPr>
          <w:lang w:val="fr-FR"/>
        </w:rPr>
        <w:t xml:space="preserve"> daté du  </w:t>
      </w:r>
      <w:hyperlink r:id="rId6118" w:anchor="Cul_Bronze_Moyen_Iberique_SW_fun" w:history="1">
        <w:r w:rsidR="00DF3827" w:rsidRPr="00DF3827">
          <w:rPr>
            <w:rStyle w:val="Hyperlink"/>
            <w:lang w:val="fr-FR"/>
          </w:rPr>
          <w:t>SWIB</w:t>
        </w:r>
      </w:hyperlink>
      <w:r w:rsidR="00DF3827">
        <w:rPr>
          <w:lang w:val="fr-FR"/>
        </w:rPr>
        <w:t xml:space="preserve"> (BIB 3114)</w:t>
      </w:r>
    </w:p>
    <w:p w14:paraId="01C1F51C" w14:textId="77777777" w:rsidR="007246FA" w:rsidRDefault="007246FA" w:rsidP="00242C0F">
      <w:pPr>
        <w:jc w:val="both"/>
        <w:rPr>
          <w:lang w:val="fr-FR"/>
        </w:rPr>
      </w:pPr>
    </w:p>
    <w:p w14:paraId="08E4EEF8" w14:textId="77777777" w:rsidR="007246FA" w:rsidRDefault="007246FA" w:rsidP="007246FA">
      <w:pPr>
        <w:jc w:val="both"/>
        <w:rPr>
          <w:lang w:val="fr-FR"/>
        </w:rPr>
      </w:pPr>
      <w:r w:rsidRPr="007246FA">
        <w:rPr>
          <w:lang w:val="fr-FR"/>
        </w:rPr>
        <w:t xml:space="preserve">Nécropole I d’Alfarrobeira (BIB 2172). </w:t>
      </w:r>
      <w:r w:rsidRPr="00417231">
        <w:rPr>
          <w:lang w:val="fr-FR"/>
        </w:rPr>
        <w:t xml:space="preserve">La nécropole d'Alfarrobeira, située dans les contreforts de la Serra de Monchique (S. Bartolomeu de Messines) fait également partie du groupe d'architecture funéraire de Sines. Dans cette nécropole, deux monuments ont été identifiés, à moins de 200 m l'un de l'autre. </w:t>
      </w:r>
      <w:r>
        <w:rPr>
          <w:lang w:val="fr-FR"/>
        </w:rPr>
        <w:t>(BIB 2978)</w:t>
      </w:r>
    </w:p>
    <w:p w14:paraId="51B0519F" w14:textId="77777777" w:rsidR="007246FA" w:rsidRDefault="007246FA" w:rsidP="007246FA">
      <w:pPr>
        <w:jc w:val="both"/>
        <w:rPr>
          <w:lang w:val="fr-FR"/>
        </w:rPr>
      </w:pPr>
    </w:p>
    <w:p w14:paraId="74383410" w14:textId="77777777" w:rsidR="00174156" w:rsidRDefault="00174156" w:rsidP="00174156">
      <w:pPr>
        <w:pStyle w:val="Heading3"/>
      </w:pPr>
      <w:r>
        <w:t>monument I</w:t>
      </w:r>
    </w:p>
    <w:p w14:paraId="2B324FA3" w14:textId="77777777" w:rsidR="00E75A02" w:rsidRDefault="007246FA" w:rsidP="00242C0F">
      <w:pPr>
        <w:jc w:val="both"/>
        <w:rPr>
          <w:lang w:val="fr-FR"/>
        </w:rPr>
      </w:pPr>
      <w:r w:rsidRPr="00417231">
        <w:rPr>
          <w:lang w:val="fr-FR"/>
        </w:rPr>
        <w:t xml:space="preserve">Le monument I devait être entièrement fouillé (Gomes, 1994) et était formé de 13 tombes en forme de </w:t>
      </w:r>
      <w:r>
        <w:rPr>
          <w:lang w:val="fr-FR"/>
        </w:rPr>
        <w:t>ci</w:t>
      </w:r>
      <w:r w:rsidRPr="00417231">
        <w:rPr>
          <w:lang w:val="fr-FR"/>
        </w:rPr>
        <w:t>ste, insérées dans des enceintes rectangulaires (à l'exception des tombes 4, 6 et 11, dont les enceintes avaient un plan subcirculaire) contiguës formant un nid d'abeilles</w:t>
      </w:r>
      <w:r>
        <w:rPr>
          <w:lang w:val="fr-FR"/>
        </w:rPr>
        <w:t xml:space="preserve"> (BIB 2978)</w:t>
      </w:r>
      <w:r w:rsidR="00174156">
        <w:rPr>
          <w:lang w:val="fr-FR"/>
        </w:rPr>
        <w:t xml:space="preserve"> </w:t>
      </w:r>
      <w:r w:rsidR="00E75A02">
        <w:rPr>
          <w:lang w:val="fr-FR"/>
        </w:rPr>
        <w:t>13 sépultures sous tumulus excepté les sép. 1 et 2 (BIB 2172)</w:t>
      </w:r>
    </w:p>
    <w:p w14:paraId="4425E393" w14:textId="77777777" w:rsidR="00174156" w:rsidRDefault="00174156" w:rsidP="00242C0F">
      <w:pPr>
        <w:jc w:val="both"/>
        <w:rPr>
          <w:lang w:val="fr-FR"/>
        </w:rPr>
      </w:pPr>
    </w:p>
    <w:p w14:paraId="7C98638D" w14:textId="77777777" w:rsidR="00174156" w:rsidRDefault="00174156" w:rsidP="00174156">
      <w:pPr>
        <w:pStyle w:val="Heading3"/>
      </w:pPr>
      <w:r>
        <w:t>monument II</w:t>
      </w:r>
    </w:p>
    <w:p w14:paraId="7D3020AA" w14:textId="77777777" w:rsidR="00174156" w:rsidRDefault="00174156" w:rsidP="00242C0F">
      <w:pPr>
        <w:jc w:val="both"/>
        <w:rPr>
          <w:lang w:val="fr-FR"/>
        </w:rPr>
      </w:pPr>
      <w:r w:rsidRPr="00417231">
        <w:rPr>
          <w:lang w:val="fr-FR"/>
        </w:rPr>
        <w:t>Le monument II, composé de 5 cist</w:t>
      </w:r>
      <w:r>
        <w:rPr>
          <w:lang w:val="fr-FR"/>
        </w:rPr>
        <w:t>e</w:t>
      </w:r>
      <w:r w:rsidRPr="00417231">
        <w:rPr>
          <w:lang w:val="fr-FR"/>
        </w:rPr>
        <w:t>s, a été totalement détruit</w:t>
      </w:r>
      <w:r>
        <w:rPr>
          <w:lang w:val="fr-FR"/>
        </w:rPr>
        <w:t xml:space="preserve"> (BIB 2978)</w:t>
      </w:r>
      <w:r w:rsidRPr="00417231">
        <w:rPr>
          <w:lang w:val="fr-FR"/>
        </w:rPr>
        <w:t>;</w:t>
      </w:r>
    </w:p>
    <w:p w14:paraId="3A62111F" w14:textId="77777777" w:rsidR="00A03E05" w:rsidRDefault="00A03E05" w:rsidP="00242C0F">
      <w:pPr>
        <w:jc w:val="both"/>
        <w:rPr>
          <w:lang w:val="fr-FR"/>
        </w:rPr>
      </w:pPr>
    </w:p>
    <w:p w14:paraId="5F37935F" w14:textId="77777777" w:rsidR="00A03E05" w:rsidRDefault="00A03E05" w:rsidP="00A03E05">
      <w:pPr>
        <w:pStyle w:val="Heading3"/>
      </w:pPr>
      <w:r>
        <w:t>cistes</w:t>
      </w:r>
    </w:p>
    <w:p w14:paraId="721D9DCB" w14:textId="77777777" w:rsidR="00A03E05" w:rsidRDefault="00A03E05" w:rsidP="00242C0F">
      <w:pPr>
        <w:jc w:val="both"/>
        <w:rPr>
          <w:lang w:val="fr-FR"/>
        </w:rPr>
      </w:pPr>
    </w:p>
    <w:p w14:paraId="753B5F5E" w14:textId="77777777" w:rsidR="00A03E05" w:rsidRPr="00AC5B94" w:rsidRDefault="00A03E05" w:rsidP="00A03E05">
      <w:pPr>
        <w:pStyle w:val="Heading4"/>
      </w:pPr>
      <w:bookmarkStart w:id="2616" w:name="Sit_Alfarrobeira_necro_ciste_2"/>
      <w:r>
        <w:t>ciste 2</w:t>
      </w:r>
    </w:p>
    <w:p w14:paraId="01C68546" w14:textId="77777777" w:rsidR="00093301" w:rsidRPr="009952C7" w:rsidRDefault="00093301" w:rsidP="00093301">
      <w:pPr>
        <w:rPr>
          <w:sz w:val="20"/>
          <w:lang w:val="fr-FR"/>
        </w:rPr>
      </w:pPr>
      <w:bookmarkStart w:id="2617" w:name="Sit_Alfarrobeira_stele_ctx"/>
      <w:bookmarkEnd w:id="2616"/>
      <w:r w:rsidRPr="009952C7">
        <w:rPr>
          <w:sz w:val="20"/>
          <w:lang w:val="fr-FR"/>
        </w:rPr>
        <w:t>contexte</w:t>
      </w:r>
    </w:p>
    <w:bookmarkEnd w:id="2617"/>
    <w:p w14:paraId="37F3861A" w14:textId="77777777" w:rsidR="00093301" w:rsidRDefault="00093301" w:rsidP="00093301">
      <w:pPr>
        <w:jc w:val="both"/>
        <w:rPr>
          <w:lang w:val="fr-FR"/>
        </w:rPr>
      </w:pPr>
    </w:p>
    <w:p w14:paraId="1E6D14EA" w14:textId="4B670F7A" w:rsidR="00093301" w:rsidRDefault="00093301" w:rsidP="00093301">
      <w:pPr>
        <w:jc w:val="both"/>
        <w:rPr>
          <w:lang w:val="fr-FR"/>
        </w:rPr>
      </w:pPr>
      <w:r>
        <w:rPr>
          <w:lang w:val="fr-FR"/>
        </w:rPr>
        <w:t>Fournit l'un des seuls contexte assez clair: i</w:t>
      </w:r>
      <w:r w:rsidRPr="00A03E05">
        <w:rPr>
          <w:lang w:val="fr-FR"/>
        </w:rPr>
        <w:t xml:space="preserve">mplanté dans une fosse de fondation </w:t>
      </w:r>
      <w:r>
        <w:rPr>
          <w:lang w:val="fr-FR"/>
        </w:rPr>
        <w:t>(</w:t>
      </w:r>
      <w:r w:rsidRPr="00A03E05">
        <w:rPr>
          <w:i/>
          <w:lang w:val="fr-FR"/>
        </w:rPr>
        <w:t>fosa de cimentacion</w:t>
      </w:r>
      <w:r>
        <w:rPr>
          <w:lang w:val="fr-FR"/>
        </w:rPr>
        <w:t xml:space="preserve">) </w:t>
      </w:r>
      <w:r w:rsidRPr="00A03E05">
        <w:rPr>
          <w:lang w:val="fr-FR"/>
        </w:rPr>
        <w:t xml:space="preserve">documenté à côté de l'une des tombes les plus récentes de la nécropole, </w:t>
      </w:r>
      <w:hyperlink r:id="rId6119" w:anchor="Sit_Alfarrobeira_necro_ciste_2" w:history="1">
        <w:r w:rsidRPr="00E75A02">
          <w:rPr>
            <w:rStyle w:val="Hyperlink"/>
            <w:lang w:val="fr-FR"/>
          </w:rPr>
          <w:t>ciste 2</w:t>
        </w:r>
      </w:hyperlink>
      <w:r w:rsidRPr="00A03E05">
        <w:rPr>
          <w:lang w:val="fr-FR"/>
        </w:rPr>
        <w:t xml:space="preserve"> </w:t>
      </w:r>
      <w:r w:rsidRPr="00A03E05">
        <w:rPr>
          <w:lang w:val="fr-FR"/>
        </w:rPr>
        <w:lastRenderedPageBreak/>
        <w:t xml:space="preserve">(Gomes, 1994b: 25; 1995c: 100). </w:t>
      </w:r>
      <w:r>
        <w:rPr>
          <w:lang w:val="fr-FR"/>
        </w:rPr>
        <w:t xml:space="preserve">(BIB 2172) </w:t>
      </w:r>
      <w:r w:rsidR="00E75A02" w:rsidRPr="00E75A02">
        <w:rPr>
          <w:lang w:val="fr-FR"/>
        </w:rPr>
        <w:t xml:space="preserve">Une fosse à proximité de la ciste 2 a été interprétée comme la fosse d'implantation de la </w:t>
      </w:r>
      <w:hyperlink r:id="rId6120" w:anchor="Sit_Alfarrobeira_stele" w:history="1">
        <w:r w:rsidR="00E75A02" w:rsidRPr="00E75A02">
          <w:rPr>
            <w:rStyle w:val="Hyperlink"/>
            <w:lang w:val="fr-FR"/>
          </w:rPr>
          <w:t>stèle</w:t>
        </w:r>
      </w:hyperlink>
      <w:r w:rsidR="00E75A02" w:rsidRPr="00E75A02">
        <w:rPr>
          <w:lang w:val="fr-FR"/>
        </w:rPr>
        <w:t xml:space="preserve">. </w:t>
      </w:r>
      <w:r w:rsidR="00174156">
        <w:rPr>
          <w:lang w:val="fr-FR"/>
        </w:rPr>
        <w:t>(BIB 2172)</w:t>
      </w:r>
    </w:p>
    <w:p w14:paraId="59C808C8" w14:textId="77777777" w:rsidR="00174156" w:rsidRDefault="00174156" w:rsidP="00174156">
      <w:pPr>
        <w:pStyle w:val="Heading5"/>
      </w:pPr>
      <w:bookmarkStart w:id="2618" w:name="Sit_Alfarrobeira_necro_ciste_2_vase"/>
      <w:r>
        <w:t>vase à pied</w:t>
      </w:r>
    </w:p>
    <w:bookmarkEnd w:id="2618"/>
    <w:p w14:paraId="6A05CE33" w14:textId="23D7D435" w:rsidR="00E75A02" w:rsidRDefault="00093301" w:rsidP="00E75A02">
      <w:pPr>
        <w:rPr>
          <w:lang w:val="fr-FR"/>
        </w:rPr>
      </w:pPr>
      <w:r>
        <w:rPr>
          <w:lang w:val="fr-FR"/>
        </w:rPr>
        <w:t>Dans la ciste,</w:t>
      </w:r>
      <w:r w:rsidR="00E75A02" w:rsidRPr="00E75A02">
        <w:rPr>
          <w:lang w:val="fr-FR"/>
        </w:rPr>
        <w:t xml:space="preserve"> un vase céramique à pied (Beirao 1973: 205)</w:t>
      </w:r>
      <w:r w:rsidR="00174156">
        <w:rPr>
          <w:lang w:val="fr-FR"/>
        </w:rPr>
        <w:t xml:space="preserve"> pour lequel il n'existe pas de // dans le Bronze du SW, ce vase est aujourd'hui disparu </w:t>
      </w:r>
      <w:r w:rsidR="00E75A02">
        <w:rPr>
          <w:lang w:val="fr-FR"/>
        </w:rPr>
        <w:t>(BIB 2172</w:t>
      </w:r>
      <w:r w:rsidR="00174156">
        <w:rPr>
          <w:lang w:val="fr-FR"/>
        </w:rPr>
        <w:t>:313</w:t>
      </w:r>
      <w:r w:rsidR="00E75A02">
        <w:rPr>
          <w:lang w:val="fr-FR"/>
        </w:rPr>
        <w:t>)</w:t>
      </w:r>
      <w:r w:rsidR="004F40E3">
        <w:rPr>
          <w:lang w:val="fr-FR"/>
        </w:rPr>
        <w:t xml:space="preserve"> v. </w:t>
      </w:r>
      <w:hyperlink r:id="rId6121" w:anchor="Cul_Argar_cer_type7" w:history="1">
        <w:r w:rsidR="004F40E3" w:rsidRPr="004F40E3">
          <w:rPr>
            <w:rStyle w:val="Hyperlink"/>
            <w:lang w:val="fr-FR"/>
          </w:rPr>
          <w:t>Argar forme 7</w:t>
        </w:r>
      </w:hyperlink>
    </w:p>
    <w:p w14:paraId="7BC469CB" w14:textId="77777777" w:rsidR="00093301" w:rsidRDefault="00093301" w:rsidP="00E75A02">
      <w:pPr>
        <w:rPr>
          <w:lang w:val="fr-FR"/>
        </w:rPr>
      </w:pPr>
    </w:p>
    <w:p w14:paraId="391B86D5" w14:textId="77777777" w:rsidR="00093301" w:rsidRDefault="00093301" w:rsidP="00093301">
      <w:pPr>
        <w:pStyle w:val="Heading2"/>
      </w:pPr>
      <w:r>
        <w:t>datation</w:t>
      </w:r>
    </w:p>
    <w:p w14:paraId="70107D68" w14:textId="77777777" w:rsidR="00093301" w:rsidRDefault="00093301" w:rsidP="00E75A02">
      <w:pPr>
        <w:rPr>
          <w:lang w:val="fr-FR"/>
        </w:rPr>
      </w:pPr>
    </w:p>
    <w:p w14:paraId="43A7EB6D" w14:textId="77777777" w:rsidR="00093301" w:rsidRPr="00E75A02" w:rsidRDefault="00093301" w:rsidP="00E75A02">
      <w:pPr>
        <w:rPr>
          <w:lang w:val="fr-FR"/>
        </w:rPr>
      </w:pPr>
      <w:r>
        <w:rPr>
          <w:lang w:val="fr-FR"/>
        </w:rPr>
        <w:t>Bronze du SW I se prolongean</w:t>
      </w:r>
      <w:r w:rsidR="001344ED">
        <w:rPr>
          <w:lang w:val="fr-FR"/>
        </w:rPr>
        <w:t>t</w:t>
      </w:r>
      <w:r>
        <w:rPr>
          <w:lang w:val="fr-FR"/>
        </w:rPr>
        <w:t xml:space="preserve"> au Bronze du SW II (BIB 2172)</w:t>
      </w:r>
    </w:p>
    <w:p w14:paraId="1BFF9D20" w14:textId="77777777" w:rsidR="00E75A02" w:rsidRPr="00E75A02" w:rsidRDefault="00E75A02" w:rsidP="00E75A02">
      <w:pPr>
        <w:rPr>
          <w:lang w:val="fr-FR"/>
        </w:rPr>
      </w:pPr>
    </w:p>
    <w:p w14:paraId="383B9703" w14:textId="77777777" w:rsidR="00D26CE0" w:rsidRPr="003E4A9E" w:rsidRDefault="00D26CE0" w:rsidP="00426FF9">
      <w:pPr>
        <w:pStyle w:val="Heading1"/>
      </w:pPr>
      <w:bookmarkStart w:id="2619" w:name="Sit_Agallas"/>
      <w:r>
        <w:t>AGALLAS</w:t>
      </w:r>
      <w:bookmarkEnd w:id="2619"/>
    </w:p>
    <w:p w14:paraId="611D2561" w14:textId="77777777" w:rsidR="001D734F" w:rsidRDefault="001D734F" w:rsidP="00242C0F">
      <w:pPr>
        <w:jc w:val="both"/>
        <w:rPr>
          <w:lang w:val="fr-FR"/>
        </w:rPr>
      </w:pPr>
    </w:p>
    <w:p w14:paraId="362FEB88" w14:textId="77777777" w:rsidR="00851B00" w:rsidRDefault="00851B00" w:rsidP="00242C0F">
      <w:pPr>
        <w:jc w:val="both"/>
        <w:rPr>
          <w:lang w:val="fr-FR"/>
        </w:rPr>
      </w:pPr>
      <w:r>
        <w:rPr>
          <w:lang w:val="fr-FR"/>
        </w:rPr>
        <w:t>Représentation de hallebarde douteuse (BIB 2962)</w:t>
      </w:r>
    </w:p>
    <w:p w14:paraId="676B8C75" w14:textId="77777777" w:rsidR="00851B00" w:rsidRPr="003E4A9E" w:rsidRDefault="00851B00" w:rsidP="00242C0F">
      <w:pPr>
        <w:jc w:val="both"/>
        <w:rPr>
          <w:lang w:val="fr-FR"/>
        </w:rPr>
      </w:pPr>
    </w:p>
    <w:p w14:paraId="23F84C5B" w14:textId="77777777" w:rsidR="001D734F" w:rsidRPr="003E4A9E" w:rsidRDefault="001D734F" w:rsidP="00426FF9">
      <w:pPr>
        <w:pStyle w:val="Heading1"/>
      </w:pPr>
      <w:bookmarkStart w:id="2620" w:name="Sit_Cabezo_Araya"/>
      <w:r w:rsidRPr="003E4A9E">
        <w:t>CABEZO DE ARAYA</w:t>
      </w:r>
    </w:p>
    <w:bookmarkEnd w:id="2620"/>
    <w:p w14:paraId="07960F76" w14:textId="77777777" w:rsidR="00F0347E" w:rsidRPr="003E4A9E" w:rsidRDefault="00F0347E" w:rsidP="00242C0F">
      <w:pPr>
        <w:jc w:val="both"/>
        <w:rPr>
          <w:lang w:val="fr-FR"/>
        </w:rPr>
      </w:pPr>
    </w:p>
    <w:p w14:paraId="22DBD186" w14:textId="4CE856B1" w:rsidR="001D734F" w:rsidRPr="0032190F" w:rsidRDefault="001D734F" w:rsidP="00242C0F">
      <w:pPr>
        <w:jc w:val="both"/>
        <w:rPr>
          <w:lang w:val="fr-FR"/>
        </w:rPr>
      </w:pPr>
      <w:r w:rsidRPr="0032190F">
        <w:rPr>
          <w:lang w:val="fr-FR"/>
        </w:rPr>
        <w:t>Eléments d’harnachement (</w:t>
      </w:r>
      <w:r w:rsidRPr="0032190F">
        <w:rPr>
          <w:i/>
          <w:lang w:val="fr-FR"/>
        </w:rPr>
        <w:t>passariendas</w:t>
      </w:r>
      <w:r w:rsidRPr="0032190F">
        <w:rPr>
          <w:lang w:val="fr-FR"/>
        </w:rPr>
        <w:t xml:space="preserve"> ou </w:t>
      </w:r>
      <w:r w:rsidRPr="0032190F">
        <w:rPr>
          <w:i/>
          <w:lang w:val="fr-FR"/>
        </w:rPr>
        <w:t>bocados</w:t>
      </w:r>
      <w:r w:rsidRPr="0032190F">
        <w:rPr>
          <w:lang w:val="fr-FR"/>
        </w:rPr>
        <w:t>) d’origine possibl</w:t>
      </w:r>
      <w:r w:rsidR="004A191B" w:rsidRPr="0032190F">
        <w:rPr>
          <w:lang w:val="fr-FR"/>
        </w:rPr>
        <w:t>e précoloniale (BIB 2187 p. 399). Elements de harnachement (</w:t>
      </w:r>
      <w:r w:rsidR="004A191B" w:rsidRPr="0032190F">
        <w:rPr>
          <w:i/>
          <w:lang w:val="fr-FR"/>
        </w:rPr>
        <w:t>arreos de un caballo</w:t>
      </w:r>
      <w:r w:rsidR="004A191B" w:rsidRPr="0032190F">
        <w:rPr>
          <w:lang w:val="fr-FR"/>
        </w:rPr>
        <w:t xml:space="preserve">) renvoyant à une phase avancée de l’horizon </w:t>
      </w:r>
      <w:hyperlink r:id="rId6122" w:anchor="Cul_Huelva" w:history="1">
        <w:r w:rsidR="004A191B" w:rsidRPr="0032190F">
          <w:rPr>
            <w:rStyle w:val="Hyperlink"/>
            <w:lang w:val="fr-FR"/>
          </w:rPr>
          <w:t>Ria de la Huelva</w:t>
        </w:r>
      </w:hyperlink>
      <w:r w:rsidR="004A191B" w:rsidRPr="0032190F">
        <w:rPr>
          <w:lang w:val="fr-FR"/>
        </w:rPr>
        <w:t xml:space="preserve"> (BIB 2198 p. 461)</w:t>
      </w:r>
    </w:p>
    <w:p w14:paraId="6601C93C" w14:textId="77777777" w:rsidR="007D05FC" w:rsidRPr="0032190F" w:rsidRDefault="007D05FC" w:rsidP="00242C0F">
      <w:pPr>
        <w:jc w:val="both"/>
        <w:rPr>
          <w:lang w:val="fr-FR"/>
        </w:rPr>
      </w:pPr>
    </w:p>
    <w:p w14:paraId="6D91EE8B" w14:textId="77777777" w:rsidR="007D05FC" w:rsidRPr="0032190F" w:rsidRDefault="007D05FC" w:rsidP="00426FF9">
      <w:pPr>
        <w:pStyle w:val="Heading1"/>
      </w:pPr>
      <w:bookmarkStart w:id="2621" w:name="Sit_Populonia"/>
      <w:r w:rsidRPr="0032190F">
        <w:t>POPULONIA</w:t>
      </w:r>
    </w:p>
    <w:bookmarkEnd w:id="2621"/>
    <w:p w14:paraId="12792BFB" w14:textId="77777777" w:rsidR="007D05FC" w:rsidRPr="0032190F" w:rsidRDefault="007D05FC" w:rsidP="00242C0F">
      <w:pPr>
        <w:jc w:val="both"/>
        <w:rPr>
          <w:lang w:val="fr-FR"/>
        </w:rPr>
      </w:pPr>
    </w:p>
    <w:p w14:paraId="4D98FBCC" w14:textId="3E2E94E5" w:rsidR="000F395C" w:rsidRDefault="000615B1" w:rsidP="00C3578C">
      <w:pPr>
        <w:jc w:val="both"/>
        <w:rPr>
          <w:lang w:val="fr-FR"/>
        </w:rPr>
      </w:pPr>
      <w:r>
        <w:rPr>
          <w:lang w:val="fr-FR"/>
        </w:rPr>
        <w:t>Populonia (Calgi, Norcia)</w:t>
      </w:r>
      <w:r w:rsidR="007D05FC" w:rsidRPr="0032190F">
        <w:rPr>
          <w:lang w:val="fr-FR"/>
        </w:rPr>
        <w:t xml:space="preserve">. Découverte d’une épée de </w:t>
      </w:r>
      <w:hyperlink r:id="rId6123" w:anchor="Typ_Arm_Epees_langue_carpe" w:history="1">
        <w:r w:rsidR="007D05FC" w:rsidRPr="0032190F">
          <w:rPr>
            <w:rStyle w:val="Hyperlink"/>
            <w:lang w:val="fr-FR"/>
          </w:rPr>
          <w:t>type Huelva</w:t>
        </w:r>
      </w:hyperlink>
      <w:r w:rsidR="007D05FC" w:rsidRPr="0032190F">
        <w:rPr>
          <w:lang w:val="fr-FR"/>
        </w:rPr>
        <w:t xml:space="preserve"> ou approchant </w:t>
      </w:r>
      <w:r w:rsidR="00C3578C" w:rsidRPr="0032190F">
        <w:rPr>
          <w:lang w:val="fr-FR"/>
        </w:rPr>
        <w:t xml:space="preserve">(Gras 1985 p. 135) </w:t>
      </w:r>
      <w:r w:rsidR="007D05FC" w:rsidRPr="0032190F">
        <w:rPr>
          <w:lang w:val="fr-FR"/>
        </w:rPr>
        <w:t>(BIB 2160 p. 505)</w:t>
      </w:r>
      <w:r w:rsidR="00C3578C" w:rsidRPr="0032190F">
        <w:rPr>
          <w:lang w:val="fr-FR"/>
        </w:rPr>
        <w:t xml:space="preserve">. </w:t>
      </w:r>
    </w:p>
    <w:p w14:paraId="0100A31F" w14:textId="77777777" w:rsidR="000615B1" w:rsidRDefault="000615B1" w:rsidP="00C3578C">
      <w:pPr>
        <w:jc w:val="both"/>
        <w:rPr>
          <w:lang w:val="fr-FR"/>
        </w:rPr>
      </w:pPr>
    </w:p>
    <w:p w14:paraId="107E7FDB" w14:textId="39CB98D6" w:rsidR="000615B1" w:rsidRPr="000615B1" w:rsidRDefault="00000000" w:rsidP="00C3578C">
      <w:pPr>
        <w:jc w:val="both"/>
        <w:rPr>
          <w:lang w:val="fr-FR"/>
        </w:rPr>
      </w:pPr>
      <w:hyperlink r:id="rId6124" w:anchor="Cul_Bronzetti" w:history="1">
        <w:r w:rsidR="000615B1" w:rsidRPr="00E615DD">
          <w:rPr>
            <w:rStyle w:val="Hyperlink"/>
            <w:lang w:val="fr-FR" w:eastAsia="en-GB"/>
          </w:rPr>
          <w:t>bronzetti</w:t>
        </w:r>
      </w:hyperlink>
      <w:r w:rsidR="000615B1" w:rsidRPr="000615B1">
        <w:rPr>
          <w:lang w:val="fr-FR"/>
        </w:rPr>
        <w:t xml:space="preserve"> votif étrusco-italique, possible </w:t>
      </w:r>
      <w:r w:rsidR="000615B1">
        <w:rPr>
          <w:lang w:val="fr-FR"/>
        </w:rPr>
        <w:t>"</w:t>
      </w:r>
      <w:r w:rsidR="000615B1" w:rsidRPr="000615B1">
        <w:rPr>
          <w:i/>
          <w:lang w:val="fr-FR"/>
        </w:rPr>
        <w:t>Marte in assalto</w:t>
      </w:r>
      <w:r w:rsidR="000615B1">
        <w:rPr>
          <w:lang w:val="fr-FR"/>
        </w:rPr>
        <w:t xml:space="preserve">", datée du 5e-4e aec proche du style IV2 du Valcamonica (NAQ1) </w:t>
      </w:r>
      <w:r w:rsidR="000615B1" w:rsidRPr="000615B1">
        <w:rPr>
          <w:lang w:val="fr-FR"/>
        </w:rPr>
        <w:t>(Arca in BIB 2945)</w:t>
      </w:r>
    </w:p>
    <w:p w14:paraId="5FFBB2C0" w14:textId="77777777" w:rsidR="000F395C" w:rsidRPr="0032190F" w:rsidRDefault="000F395C" w:rsidP="00C3578C">
      <w:pPr>
        <w:jc w:val="both"/>
        <w:rPr>
          <w:lang w:val="fr-FR"/>
        </w:rPr>
      </w:pPr>
    </w:p>
    <w:p w14:paraId="56054BF3" w14:textId="77777777" w:rsidR="007D05FC" w:rsidRPr="0032190F" w:rsidRDefault="000F395C" w:rsidP="000F395C">
      <w:pPr>
        <w:pStyle w:val="Heading2"/>
      </w:pPr>
      <w:r w:rsidRPr="0032190F">
        <w:t>Tombe dei Carri</w:t>
      </w:r>
    </w:p>
    <w:p w14:paraId="243F837E" w14:textId="77777777" w:rsidR="000F395C" w:rsidRPr="0032190F" w:rsidRDefault="000F395C" w:rsidP="000F395C">
      <w:pPr>
        <w:rPr>
          <w:lang w:val="fr-FR"/>
        </w:rPr>
      </w:pPr>
      <w:r w:rsidRPr="0032190F">
        <w:rPr>
          <w:lang w:val="fr-FR"/>
        </w:rPr>
        <w:br/>
        <w:t>Eléments de chars (v. Grand-Bassin, tombe 68) (BIB 2160)</w:t>
      </w:r>
    </w:p>
    <w:p w14:paraId="33A446ED" w14:textId="77777777" w:rsidR="000F395C" w:rsidRPr="0032190F" w:rsidRDefault="000F395C" w:rsidP="000F395C">
      <w:pPr>
        <w:rPr>
          <w:lang w:val="fr-FR"/>
        </w:rPr>
      </w:pPr>
    </w:p>
    <w:p w14:paraId="4041B6E2" w14:textId="77777777" w:rsidR="00C3578C" w:rsidRPr="0032190F" w:rsidRDefault="00C3578C" w:rsidP="00C3578C">
      <w:pPr>
        <w:jc w:val="both"/>
        <w:rPr>
          <w:lang w:val="fr-FR"/>
        </w:rPr>
      </w:pPr>
    </w:p>
    <w:p w14:paraId="3411CC33" w14:textId="77777777" w:rsidR="00C3578C" w:rsidRPr="0032190F" w:rsidRDefault="00C3578C" w:rsidP="00426FF9">
      <w:pPr>
        <w:pStyle w:val="Heading1"/>
      </w:pPr>
      <w:r w:rsidRPr="0032190F">
        <w:t>SANTA MARINELLA (DEPOT DE)</w:t>
      </w:r>
    </w:p>
    <w:p w14:paraId="29D3A109" w14:textId="77777777" w:rsidR="00C3578C" w:rsidRPr="0032190F" w:rsidRDefault="00C3578C" w:rsidP="00C3578C">
      <w:pPr>
        <w:jc w:val="both"/>
        <w:rPr>
          <w:lang w:val="fr-FR"/>
        </w:rPr>
      </w:pPr>
    </w:p>
    <w:p w14:paraId="36D5AE50" w14:textId="4E563CD4" w:rsidR="00C3578C" w:rsidRDefault="00C3578C" w:rsidP="00C3578C">
      <w:pPr>
        <w:jc w:val="both"/>
        <w:rPr>
          <w:lang w:val="fr-FR"/>
        </w:rPr>
      </w:pPr>
      <w:r w:rsidRPr="0032190F">
        <w:rPr>
          <w:lang w:val="fr-FR"/>
        </w:rPr>
        <w:t xml:space="preserve">Italie. Découverte d’une épée de </w:t>
      </w:r>
      <w:hyperlink r:id="rId6125" w:anchor="Typ_Arm_Epees_langue_carpe" w:history="1">
        <w:r w:rsidR="00C17B0D" w:rsidRPr="0032190F">
          <w:rPr>
            <w:rStyle w:val="Hyperlink"/>
            <w:lang w:val="fr-FR"/>
          </w:rPr>
          <w:t>type Huelva</w:t>
        </w:r>
      </w:hyperlink>
      <w:r w:rsidR="0020473A" w:rsidRPr="0020473A">
        <w:rPr>
          <w:lang w:val="fr-FR"/>
        </w:rPr>
        <w:t xml:space="preserve"> </w:t>
      </w:r>
      <w:r w:rsidRPr="0032190F">
        <w:rPr>
          <w:lang w:val="fr-FR"/>
        </w:rPr>
        <w:t>ou approchant (Gras 1985 p. 135) (BIB 2160 p. 505).</w:t>
      </w:r>
    </w:p>
    <w:p w14:paraId="3E8CF6F3" w14:textId="77777777" w:rsidR="0020473A" w:rsidRDefault="0020473A" w:rsidP="00C3578C">
      <w:pPr>
        <w:jc w:val="both"/>
        <w:rPr>
          <w:lang w:val="fr-FR"/>
        </w:rPr>
      </w:pPr>
    </w:p>
    <w:p w14:paraId="40EA917C" w14:textId="77777777" w:rsidR="0020473A" w:rsidRDefault="0020473A" w:rsidP="00426FF9">
      <w:pPr>
        <w:pStyle w:val="Heading1"/>
      </w:pPr>
      <w:bookmarkStart w:id="2622" w:name="Sit_Trastejon"/>
      <w:r>
        <w:t>TRASTEJON</w:t>
      </w:r>
    </w:p>
    <w:bookmarkEnd w:id="2622"/>
    <w:p w14:paraId="01DC0749" w14:textId="77777777" w:rsidR="0020473A" w:rsidRPr="00DF3827" w:rsidRDefault="0020473A" w:rsidP="00C3578C">
      <w:pPr>
        <w:jc w:val="both"/>
        <w:rPr>
          <w:sz w:val="20"/>
          <w:lang w:val="fr-FR"/>
        </w:rPr>
      </w:pPr>
      <w:r w:rsidRPr="00DF3827">
        <w:rPr>
          <w:sz w:val="20"/>
          <w:lang w:val="fr-FR"/>
        </w:rPr>
        <w:t>El Trastejón</w:t>
      </w:r>
    </w:p>
    <w:p w14:paraId="711028B3" w14:textId="77777777" w:rsidR="0020473A" w:rsidRDefault="0020473A" w:rsidP="00C3578C">
      <w:pPr>
        <w:jc w:val="both"/>
        <w:rPr>
          <w:lang w:val="fr-FR"/>
        </w:rPr>
      </w:pPr>
    </w:p>
    <w:p w14:paraId="13F6492D" w14:textId="2ABF3A6E" w:rsidR="0020473A" w:rsidRDefault="0020473A" w:rsidP="00C3578C">
      <w:pPr>
        <w:jc w:val="both"/>
        <w:rPr>
          <w:lang w:val="fr-FR"/>
        </w:rPr>
      </w:pPr>
      <w:r w:rsidRPr="0020473A">
        <w:rPr>
          <w:lang w:val="fr-FR"/>
        </w:rPr>
        <w:t xml:space="preserve">Dans la Sierra Norte de Huleva, </w:t>
      </w:r>
      <w:r>
        <w:rPr>
          <w:lang w:val="fr-FR"/>
        </w:rPr>
        <w:t xml:space="preserve">habitat fortifié surplombant la Rivera de Hierro, </w:t>
      </w:r>
      <w:r w:rsidRPr="0020473A">
        <w:rPr>
          <w:lang w:val="fr-FR"/>
        </w:rPr>
        <w:t>sur le versant op</w:t>
      </w:r>
      <w:r>
        <w:rPr>
          <w:lang w:val="fr-FR"/>
        </w:rPr>
        <w:t xml:space="preserve">posé de </w:t>
      </w:r>
      <w:hyperlink r:id="rId6126" w:anchor="Sit_Papua" w:history="1">
        <w:r w:rsidRPr="0020473A">
          <w:rPr>
            <w:rStyle w:val="Hyperlink"/>
            <w:lang w:val="fr-FR"/>
          </w:rPr>
          <w:t>Papua</w:t>
        </w:r>
      </w:hyperlink>
      <w:r>
        <w:rPr>
          <w:lang w:val="fr-FR"/>
        </w:rPr>
        <w:t xml:space="preserve">, daté du </w:t>
      </w:r>
      <w:hyperlink r:id="rId6127" w:anchor="Cul_Bronze_Inicial" w:history="1">
        <w:r w:rsidRPr="0020473A">
          <w:rPr>
            <w:rStyle w:val="Hyperlink"/>
            <w:lang w:val="fr-FR"/>
          </w:rPr>
          <w:t>Bronze Inicial</w:t>
        </w:r>
      </w:hyperlink>
      <w:r>
        <w:rPr>
          <w:lang w:val="fr-FR"/>
        </w:rPr>
        <w:t xml:space="preserve"> (BIB 3006). Sur une voie de communication. Lié à l'exploitation des gîtes cuprifères. Formait peut-être un seul et même site avec Papua (BIB 3006)</w:t>
      </w:r>
    </w:p>
    <w:p w14:paraId="6A620E59" w14:textId="3700B90F" w:rsidR="00DF3827" w:rsidRDefault="00DF3827" w:rsidP="00C3578C">
      <w:pPr>
        <w:jc w:val="both"/>
        <w:rPr>
          <w:lang w:val="fr-FR"/>
        </w:rPr>
      </w:pPr>
      <w:r>
        <w:rPr>
          <w:lang w:val="fr-FR"/>
        </w:rPr>
        <w:t xml:space="preserve">Etablissement de grande envergure comme à </w:t>
      </w:r>
      <w:hyperlink r:id="rId6128" w:anchor="Sit_Alange" w:history="1">
        <w:r w:rsidRPr="00DF3827">
          <w:rPr>
            <w:rStyle w:val="Hyperlink"/>
            <w:lang w:val="fr-FR"/>
          </w:rPr>
          <w:t>Alange</w:t>
        </w:r>
      </w:hyperlink>
      <w:r>
        <w:rPr>
          <w:lang w:val="fr-FR"/>
        </w:rPr>
        <w:t xml:space="preserve"> (BIB 3114)</w:t>
      </w:r>
    </w:p>
    <w:p w14:paraId="4ECD65B7" w14:textId="77777777" w:rsidR="0020473A" w:rsidRDefault="0020473A" w:rsidP="00C3578C">
      <w:pPr>
        <w:jc w:val="both"/>
        <w:rPr>
          <w:lang w:val="fr-FR"/>
        </w:rPr>
      </w:pPr>
    </w:p>
    <w:p w14:paraId="38C40136" w14:textId="77777777" w:rsidR="0020473A" w:rsidRDefault="0020473A" w:rsidP="00426FF9">
      <w:pPr>
        <w:pStyle w:val="Heading1"/>
      </w:pPr>
      <w:bookmarkStart w:id="2623" w:name="Sit_Papua"/>
      <w:r>
        <w:t>PAPUA</w:t>
      </w:r>
    </w:p>
    <w:bookmarkEnd w:id="2623"/>
    <w:p w14:paraId="526F4564" w14:textId="77777777" w:rsidR="0020473A" w:rsidRDefault="0020473A" w:rsidP="00C3578C">
      <w:pPr>
        <w:jc w:val="both"/>
        <w:rPr>
          <w:lang w:val="fr-FR"/>
        </w:rPr>
      </w:pPr>
      <w:r>
        <w:rPr>
          <w:lang w:val="fr-FR"/>
        </w:rPr>
        <w:t>La Papúa</w:t>
      </w:r>
    </w:p>
    <w:p w14:paraId="11C5DFD4" w14:textId="77777777" w:rsidR="0020473A" w:rsidRDefault="0020473A" w:rsidP="00C3578C">
      <w:pPr>
        <w:jc w:val="both"/>
        <w:rPr>
          <w:lang w:val="fr-FR"/>
        </w:rPr>
      </w:pPr>
    </w:p>
    <w:p w14:paraId="6F287AF7" w14:textId="72B2D2B5" w:rsidR="0020473A" w:rsidRPr="0020473A" w:rsidRDefault="0020473A" w:rsidP="0020473A">
      <w:pPr>
        <w:jc w:val="both"/>
        <w:rPr>
          <w:lang w:val="fr-FR"/>
        </w:rPr>
      </w:pPr>
      <w:r w:rsidRPr="0020473A">
        <w:rPr>
          <w:lang w:val="fr-FR"/>
        </w:rPr>
        <w:t xml:space="preserve">Dans la Sierra Norte de Huleva, </w:t>
      </w:r>
      <w:r>
        <w:rPr>
          <w:lang w:val="fr-FR"/>
        </w:rPr>
        <w:t xml:space="preserve">habitat fortifié surplombant la Rivera de Hierro, </w:t>
      </w:r>
      <w:r w:rsidRPr="0020473A">
        <w:rPr>
          <w:lang w:val="fr-FR"/>
        </w:rPr>
        <w:t>sur le versant op</w:t>
      </w:r>
      <w:r>
        <w:rPr>
          <w:lang w:val="fr-FR"/>
        </w:rPr>
        <w:t xml:space="preserve">posé du </w:t>
      </w:r>
      <w:hyperlink r:id="rId6129" w:anchor="Sit_Trastejon" w:history="1">
        <w:r w:rsidRPr="0020473A">
          <w:rPr>
            <w:rStyle w:val="Hyperlink"/>
            <w:lang w:val="fr-FR"/>
          </w:rPr>
          <w:t>Trastejon</w:t>
        </w:r>
      </w:hyperlink>
      <w:r>
        <w:rPr>
          <w:lang w:val="fr-FR"/>
        </w:rPr>
        <w:t xml:space="preserve">, daté du </w:t>
      </w:r>
      <w:hyperlink r:id="rId6130" w:anchor="Cul_Bronze_Inicial" w:history="1">
        <w:r w:rsidRPr="0020473A">
          <w:rPr>
            <w:rStyle w:val="Hyperlink"/>
            <w:lang w:val="fr-FR"/>
          </w:rPr>
          <w:t>Bronze Inicial</w:t>
        </w:r>
      </w:hyperlink>
      <w:r>
        <w:rPr>
          <w:lang w:val="fr-FR"/>
        </w:rPr>
        <w:t xml:space="preserve"> (BIB 3006) Sur une voie de communication. Lié à l'exploitation des gîtes cuprifères. Formait peut-être un seul et même site avec Trastejon (BIB 3006)</w:t>
      </w:r>
    </w:p>
    <w:p w14:paraId="7F024359" w14:textId="77777777" w:rsidR="0020473A" w:rsidRDefault="0020473A" w:rsidP="00C3578C">
      <w:pPr>
        <w:jc w:val="both"/>
        <w:rPr>
          <w:lang w:val="fr-FR"/>
        </w:rPr>
      </w:pPr>
    </w:p>
    <w:p w14:paraId="14DEA3A6" w14:textId="77777777" w:rsidR="002141FA" w:rsidRPr="007D4C7B" w:rsidRDefault="002141FA" w:rsidP="00426FF9">
      <w:pPr>
        <w:pStyle w:val="Heading1"/>
        <w:rPr>
          <w:lang w:val="es-ES"/>
        </w:rPr>
      </w:pPr>
      <w:bookmarkStart w:id="2624" w:name="Sit_Joya"/>
      <w:r w:rsidRPr="007D4C7B">
        <w:rPr>
          <w:lang w:val="es-ES"/>
        </w:rPr>
        <w:t>JOYA</w:t>
      </w:r>
    </w:p>
    <w:bookmarkEnd w:id="2624"/>
    <w:p w14:paraId="3C38C396" w14:textId="77777777" w:rsidR="002141FA" w:rsidRPr="001218F1" w:rsidRDefault="002141FA" w:rsidP="00C3578C">
      <w:pPr>
        <w:jc w:val="both"/>
        <w:rPr>
          <w:sz w:val="20"/>
          <w:lang w:val="es-ES"/>
        </w:rPr>
      </w:pPr>
      <w:r w:rsidRPr="001218F1">
        <w:rPr>
          <w:sz w:val="20"/>
          <w:lang w:val="es-ES"/>
        </w:rPr>
        <w:t>La Joya</w:t>
      </w:r>
    </w:p>
    <w:p w14:paraId="68B438BE" w14:textId="77777777" w:rsidR="002141FA" w:rsidRPr="004B7475" w:rsidRDefault="002141FA" w:rsidP="00C3578C">
      <w:pPr>
        <w:jc w:val="both"/>
        <w:rPr>
          <w:lang w:val="es-ES"/>
        </w:rPr>
      </w:pPr>
    </w:p>
    <w:p w14:paraId="64F1B666" w14:textId="2C5BCB3B" w:rsidR="002141FA" w:rsidRPr="004B7475" w:rsidRDefault="002141FA" w:rsidP="00C3578C">
      <w:pPr>
        <w:jc w:val="both"/>
        <w:rPr>
          <w:lang w:val="es-ES"/>
        </w:rPr>
      </w:pPr>
      <w:r w:rsidRPr="004B7475">
        <w:rPr>
          <w:lang w:val="es-ES"/>
        </w:rPr>
        <w:t xml:space="preserve">A proximité de </w:t>
      </w:r>
      <w:hyperlink r:id="rId6131" w:anchor="Sit_Huelva" w:history="1">
        <w:r w:rsidRPr="004B7475">
          <w:rPr>
            <w:rStyle w:val="Hyperlink"/>
            <w:lang w:val="es-ES"/>
          </w:rPr>
          <w:t>Huelva</w:t>
        </w:r>
      </w:hyperlink>
    </w:p>
    <w:p w14:paraId="27EF5E0B" w14:textId="77777777" w:rsidR="002141FA" w:rsidRPr="004B7475" w:rsidRDefault="002141FA" w:rsidP="00C3578C">
      <w:pPr>
        <w:jc w:val="both"/>
        <w:rPr>
          <w:lang w:val="es-ES"/>
        </w:rPr>
      </w:pPr>
    </w:p>
    <w:p w14:paraId="24F7908F" w14:textId="77777777" w:rsidR="002141FA" w:rsidRDefault="002141FA" w:rsidP="002141FA">
      <w:pPr>
        <w:pStyle w:val="Heading2"/>
      </w:pPr>
      <w:bookmarkStart w:id="2625" w:name="Sit_Joya_fun"/>
      <w:r>
        <w:t>tombes</w:t>
      </w:r>
    </w:p>
    <w:bookmarkEnd w:id="2625"/>
    <w:p w14:paraId="48717924" w14:textId="77777777" w:rsidR="002141FA" w:rsidRDefault="002141FA" w:rsidP="00C3578C">
      <w:pPr>
        <w:jc w:val="both"/>
        <w:rPr>
          <w:lang w:val="fr-FR"/>
        </w:rPr>
      </w:pPr>
    </w:p>
    <w:p w14:paraId="444146F3" w14:textId="77777777" w:rsidR="002141FA" w:rsidRDefault="002141FA" w:rsidP="002141FA">
      <w:pPr>
        <w:pStyle w:val="Heading3"/>
      </w:pPr>
      <w:bookmarkStart w:id="2626" w:name="Sit_Joya_fun_t17"/>
      <w:r>
        <w:t>t. 17</w:t>
      </w:r>
    </w:p>
    <w:bookmarkEnd w:id="2626"/>
    <w:p w14:paraId="174BAF32" w14:textId="77777777" w:rsidR="002141FA" w:rsidRDefault="002141FA" w:rsidP="002141FA">
      <w:pPr>
        <w:rPr>
          <w:lang w:val="fr-FR"/>
        </w:rPr>
      </w:pPr>
    </w:p>
    <w:p w14:paraId="4D8CDF9D" w14:textId="6D7C9F3A" w:rsidR="002141FA" w:rsidRPr="002141FA" w:rsidRDefault="002141FA" w:rsidP="002141FA">
      <w:pPr>
        <w:rPr>
          <w:lang w:val="fr-FR"/>
        </w:rPr>
      </w:pPr>
      <w:r>
        <w:rPr>
          <w:lang w:val="fr-FR"/>
        </w:rPr>
        <w:t xml:space="preserve">v. </w:t>
      </w:r>
      <w:hyperlink r:id="rId6132" w:anchor="Sit_Salamine_Chypre" w:history="1">
        <w:r w:rsidRPr="002141FA">
          <w:rPr>
            <w:rStyle w:val="Hyperlink"/>
            <w:lang w:val="fr-FR"/>
          </w:rPr>
          <w:t>Salamine</w:t>
        </w:r>
      </w:hyperlink>
    </w:p>
    <w:p w14:paraId="306B6AB2" w14:textId="77777777" w:rsidR="002141FA" w:rsidRPr="0020473A" w:rsidRDefault="002141FA" w:rsidP="00C3578C">
      <w:pPr>
        <w:jc w:val="both"/>
        <w:rPr>
          <w:lang w:val="fr-FR"/>
        </w:rPr>
      </w:pPr>
    </w:p>
    <w:p w14:paraId="23E8EE48" w14:textId="77777777" w:rsidR="00174B6F" w:rsidRPr="0032190F" w:rsidRDefault="00174B6F" w:rsidP="00242C0F">
      <w:pPr>
        <w:jc w:val="both"/>
        <w:rPr>
          <w:lang w:val="fr-FR"/>
        </w:rPr>
      </w:pPr>
    </w:p>
    <w:p w14:paraId="3A09FBCD" w14:textId="77777777" w:rsidR="00174B6F" w:rsidRPr="0032190F" w:rsidRDefault="00174B6F" w:rsidP="00426FF9">
      <w:pPr>
        <w:pStyle w:val="Heading1"/>
      </w:pPr>
      <w:bookmarkStart w:id="2627" w:name="Sit_Huelva"/>
      <w:r w:rsidRPr="0032190F">
        <w:t>HUELVA</w:t>
      </w:r>
    </w:p>
    <w:bookmarkEnd w:id="2627"/>
    <w:p w14:paraId="2C0DB16E" w14:textId="77777777" w:rsidR="006C14E7" w:rsidRDefault="006C14E7" w:rsidP="00242C0F">
      <w:pPr>
        <w:jc w:val="both"/>
        <w:rPr>
          <w:lang w:val="fr-FR"/>
        </w:rPr>
      </w:pPr>
    </w:p>
    <w:p w14:paraId="245C8727" w14:textId="2081292E" w:rsidR="002141FA" w:rsidRDefault="002141FA" w:rsidP="002141FA">
      <w:pPr>
        <w:jc w:val="both"/>
        <w:rPr>
          <w:lang w:val="fr-FR"/>
        </w:rPr>
      </w:pPr>
      <w:r>
        <w:rPr>
          <w:lang w:val="fr-FR"/>
        </w:rPr>
        <w:t>S</w:t>
      </w:r>
      <w:r w:rsidRPr="0032190F">
        <w:rPr>
          <w:lang w:val="fr-FR"/>
        </w:rPr>
        <w:t>ud</w:t>
      </w:r>
      <w:r>
        <w:rPr>
          <w:lang w:val="fr-FR"/>
        </w:rPr>
        <w:t xml:space="preserve">-ouest de la Péninusle ibérique, à l'embouchure du </w:t>
      </w:r>
      <w:hyperlink r:id="rId6133" w:anchor="Sit_Rio_Tinto" w:history="1">
        <w:r w:rsidRPr="00D95C20">
          <w:rPr>
            <w:rStyle w:val="Hyperlink"/>
            <w:lang w:val="fr-FR"/>
          </w:rPr>
          <w:t>Rio Tinto</w:t>
        </w:r>
      </w:hyperlink>
      <w:r w:rsidRPr="002141FA">
        <w:rPr>
          <w:lang w:val="fr-FR"/>
        </w:rPr>
        <w:t xml:space="preserve"> </w:t>
      </w:r>
      <w:r>
        <w:rPr>
          <w:lang w:val="fr-FR"/>
        </w:rPr>
        <w:t>(SS BIB)</w:t>
      </w:r>
    </w:p>
    <w:p w14:paraId="0CB9B3DF" w14:textId="77777777" w:rsidR="00B833B3" w:rsidRDefault="00B833B3" w:rsidP="002141FA">
      <w:pPr>
        <w:jc w:val="both"/>
        <w:rPr>
          <w:lang w:val="fr-FR"/>
        </w:rPr>
      </w:pPr>
    </w:p>
    <w:p w14:paraId="4B36172D" w14:textId="61662208" w:rsidR="00B833B3" w:rsidRDefault="00B833B3" w:rsidP="00B833B3">
      <w:pPr>
        <w:jc w:val="both"/>
        <w:rPr>
          <w:lang w:val="fr-FR"/>
        </w:rPr>
      </w:pPr>
      <w:r>
        <w:rPr>
          <w:lang w:val="fr-FR"/>
        </w:rPr>
        <w:t xml:space="preserve">Présence de céramique grecque avec la mention </w:t>
      </w:r>
      <w:r w:rsidRPr="00B833B3">
        <w:rPr>
          <w:i/>
          <w:lang w:val="fr-FR"/>
        </w:rPr>
        <w:t>Niethos</w:t>
      </w:r>
      <w:r>
        <w:rPr>
          <w:lang w:val="fr-FR"/>
        </w:rPr>
        <w:t xml:space="preserve"> qui est interprété soit comme le dieu irlandais </w:t>
      </w:r>
      <w:r w:rsidRPr="00B833B3">
        <w:rPr>
          <w:i/>
          <w:lang w:val="fr-FR"/>
        </w:rPr>
        <w:t>Neit</w:t>
      </w:r>
      <w:r>
        <w:rPr>
          <w:lang w:val="fr-FR"/>
        </w:rPr>
        <w:t xml:space="preserve">, ou le dieu ibérique </w:t>
      </w:r>
      <w:r w:rsidRPr="00B833B3">
        <w:rPr>
          <w:i/>
          <w:lang w:val="fr-FR"/>
        </w:rPr>
        <w:t>Neton</w:t>
      </w:r>
      <w:r>
        <w:rPr>
          <w:lang w:val="fr-FR"/>
        </w:rPr>
        <w:t xml:space="preserve"> qui avait son culte dans la ville ibérique de Acci (mentionné par Macrobio, Sat. I,19,5) </w:t>
      </w:r>
      <w:r w:rsidRPr="00B833B3">
        <w:rPr>
          <w:lang w:val="fr-FR"/>
        </w:rPr>
        <w:t>(</w:t>
      </w:r>
      <w:r>
        <w:rPr>
          <w:lang w:val="fr-FR"/>
        </w:rPr>
        <w:t xml:space="preserve">BIB 3021), soit un nom celte </w:t>
      </w:r>
      <w:r w:rsidRPr="00B833B3">
        <w:rPr>
          <w:lang w:val="fr-FR"/>
        </w:rPr>
        <w:t>(</w:t>
      </w:r>
      <w:r>
        <w:rPr>
          <w:lang w:val="fr-FR"/>
        </w:rPr>
        <w:t>BIB 3021)</w:t>
      </w:r>
    </w:p>
    <w:p w14:paraId="7523F6C8" w14:textId="46474B95" w:rsidR="00B833B3" w:rsidRDefault="00B833B3" w:rsidP="00B833B3">
      <w:pPr>
        <w:jc w:val="both"/>
        <w:rPr>
          <w:lang w:val="fr-FR"/>
        </w:rPr>
      </w:pPr>
      <w:r>
        <w:rPr>
          <w:lang w:val="fr-FR"/>
        </w:rPr>
        <w:t xml:space="preserve">Présence d'un graffite </w:t>
      </w:r>
      <w:r w:rsidR="009F2B4E">
        <w:rPr>
          <w:lang w:val="fr-FR"/>
        </w:rPr>
        <w:t>[</w:t>
      </w:r>
      <w:hyperlink r:id="rId6134" w:anchor="Cul_Art_lex_graffiti" w:history="1">
        <w:r w:rsidR="009F2B4E" w:rsidRPr="009F2B4E">
          <w:rPr>
            <w:rStyle w:val="Hyperlink"/>
            <w:lang w:val="fr-FR"/>
          </w:rPr>
          <w:t>graffiti</w:t>
        </w:r>
      </w:hyperlink>
      <w:r w:rsidR="009F2B4E">
        <w:rPr>
          <w:lang w:val="fr-FR"/>
        </w:rPr>
        <w:t xml:space="preserve">] </w:t>
      </w:r>
      <w:r>
        <w:rPr>
          <w:lang w:val="fr-FR"/>
        </w:rPr>
        <w:t>sur céramique au nom d'</w:t>
      </w:r>
      <w:r w:rsidR="00B07B6B">
        <w:rPr>
          <w:lang w:val="fr-FR"/>
        </w:rPr>
        <w:t xml:space="preserve"> </w:t>
      </w:r>
      <w:r>
        <w:rPr>
          <w:lang w:val="fr-FR"/>
        </w:rPr>
        <w:t xml:space="preserve">Hestia, probable déesse grecque, peut-être reliée aux feux des foyers et des autels en forme de peau de </w:t>
      </w:r>
      <w:r w:rsidR="00B07B6B">
        <w:rPr>
          <w:lang w:val="fr-FR"/>
        </w:rPr>
        <w:t>bœuf [PBD]</w:t>
      </w:r>
      <w:r>
        <w:rPr>
          <w:lang w:val="fr-FR"/>
        </w:rPr>
        <w:t xml:space="preserve"> </w:t>
      </w:r>
      <w:r w:rsidRPr="00B833B3">
        <w:rPr>
          <w:lang w:val="fr-FR"/>
        </w:rPr>
        <w:t>(</w:t>
      </w:r>
      <w:r>
        <w:rPr>
          <w:lang w:val="fr-FR"/>
        </w:rPr>
        <w:t>BIB 3021)</w:t>
      </w:r>
    </w:p>
    <w:p w14:paraId="679CC876" w14:textId="77777777" w:rsidR="002141FA" w:rsidRDefault="002141FA" w:rsidP="002141FA">
      <w:pPr>
        <w:jc w:val="both"/>
        <w:rPr>
          <w:lang w:val="fr-FR"/>
        </w:rPr>
      </w:pPr>
    </w:p>
    <w:p w14:paraId="04C34517" w14:textId="3B511B53" w:rsidR="002141FA" w:rsidRPr="00FA0B4D" w:rsidRDefault="002141FA" w:rsidP="002141FA">
      <w:pPr>
        <w:jc w:val="both"/>
        <w:rPr>
          <w:lang w:val="es-ES"/>
        </w:rPr>
      </w:pPr>
      <w:r w:rsidRPr="00FA0B4D">
        <w:rPr>
          <w:lang w:val="es-ES"/>
        </w:rPr>
        <w:t xml:space="preserve">v. </w:t>
      </w:r>
      <w:hyperlink r:id="rId6135" w:anchor="Sit_Joya" w:history="1">
        <w:r w:rsidRPr="00FA0B4D">
          <w:rPr>
            <w:rStyle w:val="Hyperlink"/>
            <w:lang w:val="es-ES"/>
          </w:rPr>
          <w:t>Joya</w:t>
        </w:r>
      </w:hyperlink>
    </w:p>
    <w:p w14:paraId="523E3E40" w14:textId="77777777" w:rsidR="002141FA" w:rsidRPr="00FA0B4D" w:rsidRDefault="002141FA" w:rsidP="002141FA">
      <w:pPr>
        <w:jc w:val="both"/>
        <w:rPr>
          <w:lang w:val="es-ES"/>
        </w:rPr>
      </w:pPr>
    </w:p>
    <w:p w14:paraId="38E6EE40" w14:textId="77777777" w:rsidR="002141FA" w:rsidRPr="00FA0B4D" w:rsidRDefault="002141FA" w:rsidP="002141FA">
      <w:pPr>
        <w:pStyle w:val="Heading2"/>
        <w:rPr>
          <w:lang w:val="es-ES"/>
        </w:rPr>
      </w:pPr>
      <w:bookmarkStart w:id="2628" w:name="Sit_Huelva_Ria"/>
      <w:r w:rsidRPr="00FA0B4D">
        <w:rPr>
          <w:lang w:val="es-ES"/>
        </w:rPr>
        <w:t>Ria de Huelva</w:t>
      </w:r>
    </w:p>
    <w:bookmarkEnd w:id="2628"/>
    <w:p w14:paraId="0E4ECE4B" w14:textId="77777777" w:rsidR="002141FA" w:rsidRPr="00FA0B4D" w:rsidRDefault="00336B63" w:rsidP="002141FA">
      <w:pPr>
        <w:jc w:val="both"/>
        <w:rPr>
          <w:sz w:val="20"/>
          <w:lang w:val="es-ES"/>
        </w:rPr>
      </w:pPr>
      <w:r w:rsidRPr="00FA0B4D">
        <w:rPr>
          <w:sz w:val="20"/>
          <w:lang w:val="es-ES"/>
        </w:rPr>
        <w:t>Ría de Huelva</w:t>
      </w:r>
    </w:p>
    <w:p w14:paraId="4764305F" w14:textId="77777777" w:rsidR="00781E7D" w:rsidRDefault="00781E7D" w:rsidP="002141FA">
      <w:pPr>
        <w:jc w:val="both"/>
        <w:rPr>
          <w:lang w:val="fr-FR"/>
        </w:rPr>
      </w:pPr>
    </w:p>
    <w:p w14:paraId="004CB9D7" w14:textId="7B33B3FC" w:rsidR="002141FA" w:rsidRDefault="002141FA" w:rsidP="002141FA">
      <w:pPr>
        <w:jc w:val="both"/>
        <w:rPr>
          <w:lang w:val="fr-FR"/>
        </w:rPr>
      </w:pPr>
      <w:r>
        <w:rPr>
          <w:lang w:val="fr-FR"/>
        </w:rPr>
        <w:t>Dépôt d</w:t>
      </w:r>
      <w:r w:rsidRPr="0032190F">
        <w:rPr>
          <w:lang w:val="fr-FR"/>
        </w:rPr>
        <w:t xml:space="preserve">até entre 1050 et 925 aec (BIB 2187 p. 398). A donné sont nom à l’horizon </w:t>
      </w:r>
      <w:hyperlink r:id="rId6136" w:anchor="Cul_Huelva" w:history="1">
        <w:r w:rsidRPr="0032190F">
          <w:rPr>
            <w:rStyle w:val="Hyperlink"/>
            <w:lang w:val="fr-FR"/>
          </w:rPr>
          <w:t>Huelva</w:t>
        </w:r>
      </w:hyperlink>
      <w:r w:rsidRPr="00CA7A1F">
        <w:rPr>
          <w:lang w:val="fr-FR"/>
        </w:rPr>
        <w:t xml:space="preserve"> </w:t>
      </w:r>
      <w:r>
        <w:rPr>
          <w:lang w:val="fr-FR"/>
        </w:rPr>
        <w:t>(</w:t>
      </w:r>
      <w:hyperlink r:id="rId6137" w:anchor="Sit_Huelva_Ria_mob_epee" w:history="1">
        <w:r w:rsidR="006B0620" w:rsidRPr="006B0620">
          <w:rPr>
            <w:rStyle w:val="Hyperlink"/>
            <w:lang w:val="fr-FR"/>
          </w:rPr>
          <w:t>épées</w:t>
        </w:r>
      </w:hyperlink>
      <w:r w:rsidR="006B0620">
        <w:rPr>
          <w:lang w:val="fr-FR"/>
        </w:rPr>
        <w:t xml:space="preserve">, </w:t>
      </w:r>
      <w:r>
        <w:rPr>
          <w:lang w:val="fr-FR"/>
        </w:rPr>
        <w:t xml:space="preserve">et </w:t>
      </w:r>
      <w:hyperlink r:id="rId6138" w:anchor="Cul_Precoloniale_Obj_fibule_codo" w:history="1">
        <w:r w:rsidRPr="0032190F">
          <w:rPr>
            <w:rStyle w:val="Hyperlink"/>
            <w:lang w:val="fr-FR"/>
          </w:rPr>
          <w:t>fibules</w:t>
        </w:r>
        <w:r w:rsidRPr="0032190F">
          <w:rPr>
            <w:rStyle w:val="Hyperlink"/>
            <w:i/>
            <w:lang w:val="fr-FR"/>
          </w:rPr>
          <w:t xml:space="preserve"> de codo</w:t>
        </w:r>
      </w:hyperlink>
      <w:r>
        <w:rPr>
          <w:lang w:val="fr-FR"/>
        </w:rPr>
        <w:t>) (SS BIB). Ce</w:t>
      </w:r>
      <w:r w:rsidRPr="0032190F">
        <w:rPr>
          <w:lang w:val="fr-FR"/>
        </w:rPr>
        <w:t xml:space="preserve"> « dépôt » avec des doutes, est plus probablement la cargaison d’une </w:t>
      </w:r>
      <w:hyperlink r:id="rId6139" w:anchor="Cul_Epaves" w:history="1">
        <w:r w:rsidRPr="002922A5">
          <w:rPr>
            <w:rStyle w:val="Hyperlink"/>
            <w:lang w:val="fr-FR"/>
          </w:rPr>
          <w:t>épave</w:t>
        </w:r>
      </w:hyperlink>
      <w:r w:rsidRPr="0032190F">
        <w:rPr>
          <w:lang w:val="fr-FR"/>
        </w:rPr>
        <w:t xml:space="preserve"> (BIB 1995 p. 19).</w:t>
      </w:r>
    </w:p>
    <w:p w14:paraId="1A820F20" w14:textId="77777777" w:rsidR="002141FA" w:rsidRDefault="002141FA" w:rsidP="002141FA">
      <w:pPr>
        <w:jc w:val="both"/>
        <w:rPr>
          <w:lang w:val="fr-FR"/>
        </w:rPr>
      </w:pPr>
    </w:p>
    <w:p w14:paraId="0A8B03F0" w14:textId="77777777" w:rsidR="002141FA" w:rsidRDefault="002141FA" w:rsidP="002141FA">
      <w:pPr>
        <w:jc w:val="both"/>
        <w:rPr>
          <w:lang w:val="fr-FR"/>
        </w:rPr>
      </w:pPr>
      <w:r>
        <w:rPr>
          <w:lang w:val="fr-FR"/>
        </w:rPr>
        <w:t>Dépôts:</w:t>
      </w:r>
    </w:p>
    <w:p w14:paraId="1222D0B5" w14:textId="77777777" w:rsidR="002141FA" w:rsidRDefault="002141FA" w:rsidP="002141FA">
      <w:pPr>
        <w:jc w:val="both"/>
        <w:rPr>
          <w:lang w:val="fr-FR"/>
        </w:rPr>
      </w:pPr>
    </w:p>
    <w:tbl>
      <w:tblPr>
        <w:tblW w:w="88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120"/>
        <w:gridCol w:w="1235"/>
        <w:gridCol w:w="1007"/>
        <w:gridCol w:w="992"/>
        <w:gridCol w:w="1040"/>
        <w:gridCol w:w="1040"/>
        <w:gridCol w:w="2462"/>
      </w:tblGrid>
      <w:tr w:rsidR="002141FA" w:rsidRPr="007F709C" w14:paraId="405AC4FB" w14:textId="77777777" w:rsidTr="007D2118">
        <w:trPr>
          <w:trHeight w:val="288"/>
          <w:jc w:val="center"/>
        </w:trPr>
        <w:tc>
          <w:tcPr>
            <w:tcW w:w="1120" w:type="dxa"/>
            <w:shd w:val="clear" w:color="auto" w:fill="auto"/>
            <w:noWrap/>
            <w:vAlign w:val="center"/>
            <w:hideMark/>
          </w:tcPr>
          <w:p w14:paraId="5CAD7677" w14:textId="77777777" w:rsidR="002141FA" w:rsidRPr="007F709C" w:rsidRDefault="002141FA" w:rsidP="007D2118">
            <w:pPr>
              <w:jc w:val="both"/>
              <w:rPr>
                <w:b/>
                <w:bCs/>
                <w:sz w:val="20"/>
                <w:lang w:val="fr-FR"/>
              </w:rPr>
            </w:pPr>
            <w:r w:rsidRPr="007F709C">
              <w:rPr>
                <w:b/>
                <w:bCs/>
                <w:sz w:val="20"/>
                <w:lang w:val="fr-FR"/>
              </w:rPr>
              <w:t>n° lab.</w:t>
            </w:r>
          </w:p>
        </w:tc>
        <w:tc>
          <w:tcPr>
            <w:tcW w:w="1235" w:type="dxa"/>
            <w:shd w:val="clear" w:color="auto" w:fill="auto"/>
            <w:noWrap/>
            <w:vAlign w:val="center"/>
            <w:hideMark/>
          </w:tcPr>
          <w:p w14:paraId="05A6A6E8" w14:textId="77777777" w:rsidR="002141FA" w:rsidRPr="007F709C" w:rsidRDefault="002141FA" w:rsidP="007D2118">
            <w:pPr>
              <w:jc w:val="both"/>
              <w:rPr>
                <w:b/>
                <w:bCs/>
                <w:sz w:val="20"/>
                <w:lang w:val="fr-FR"/>
              </w:rPr>
            </w:pPr>
            <w:r w:rsidRPr="007F709C">
              <w:rPr>
                <w:b/>
                <w:bCs/>
                <w:sz w:val="20"/>
                <w:lang w:val="fr-FR"/>
              </w:rPr>
              <w:t>Taxon</w:t>
            </w:r>
          </w:p>
        </w:tc>
        <w:tc>
          <w:tcPr>
            <w:tcW w:w="1007" w:type="dxa"/>
            <w:shd w:val="clear" w:color="auto" w:fill="auto"/>
            <w:noWrap/>
            <w:vAlign w:val="center"/>
            <w:hideMark/>
          </w:tcPr>
          <w:p w14:paraId="655DB8A5" w14:textId="77777777" w:rsidR="002141FA" w:rsidRPr="007F709C" w:rsidRDefault="002141FA" w:rsidP="007D2118">
            <w:pPr>
              <w:jc w:val="both"/>
              <w:rPr>
                <w:b/>
                <w:bCs/>
                <w:sz w:val="20"/>
                <w:lang w:val="fr-FR"/>
              </w:rPr>
            </w:pPr>
            <w:r w:rsidRPr="007F709C">
              <w:rPr>
                <w:b/>
                <w:bCs/>
                <w:sz w:val="20"/>
                <w:lang w:val="fr-FR"/>
              </w:rPr>
              <w:t>Contexte</w:t>
            </w:r>
          </w:p>
        </w:tc>
        <w:tc>
          <w:tcPr>
            <w:tcW w:w="992" w:type="dxa"/>
            <w:shd w:val="clear" w:color="auto" w:fill="auto"/>
            <w:noWrap/>
            <w:vAlign w:val="center"/>
            <w:hideMark/>
          </w:tcPr>
          <w:p w14:paraId="57816BC8" w14:textId="77777777" w:rsidR="002141FA" w:rsidRPr="007F709C" w:rsidRDefault="002141FA" w:rsidP="007D2118">
            <w:pPr>
              <w:jc w:val="both"/>
              <w:rPr>
                <w:b/>
                <w:bCs/>
                <w:sz w:val="20"/>
                <w:lang w:val="fr-FR"/>
              </w:rPr>
            </w:pPr>
            <w:r w:rsidRPr="007F709C">
              <w:rPr>
                <w:b/>
                <w:bCs/>
                <w:sz w:val="20"/>
                <w:lang w:val="fr-FR"/>
              </w:rPr>
              <w:t>BP</w:t>
            </w:r>
          </w:p>
        </w:tc>
        <w:tc>
          <w:tcPr>
            <w:tcW w:w="1040" w:type="dxa"/>
            <w:shd w:val="clear" w:color="auto" w:fill="auto"/>
            <w:noWrap/>
            <w:vAlign w:val="center"/>
            <w:hideMark/>
          </w:tcPr>
          <w:p w14:paraId="1B10A955" w14:textId="77777777" w:rsidR="002141FA" w:rsidRPr="007F709C" w:rsidRDefault="002141FA" w:rsidP="007D2118">
            <w:pPr>
              <w:jc w:val="both"/>
              <w:rPr>
                <w:b/>
                <w:bCs/>
                <w:sz w:val="20"/>
                <w:lang w:val="fr-FR"/>
              </w:rPr>
            </w:pPr>
            <w:r w:rsidRPr="007F709C">
              <w:rPr>
                <w:b/>
                <w:bCs/>
                <w:sz w:val="20"/>
                <w:lang w:val="fr-FR"/>
              </w:rPr>
              <w:t>1s (cal BC)</w:t>
            </w:r>
          </w:p>
        </w:tc>
        <w:tc>
          <w:tcPr>
            <w:tcW w:w="1040" w:type="dxa"/>
            <w:shd w:val="clear" w:color="auto" w:fill="auto"/>
            <w:noWrap/>
            <w:vAlign w:val="center"/>
            <w:hideMark/>
          </w:tcPr>
          <w:p w14:paraId="693CD4E7" w14:textId="77777777" w:rsidR="002141FA" w:rsidRPr="007F709C" w:rsidRDefault="002141FA" w:rsidP="007D2118">
            <w:pPr>
              <w:jc w:val="both"/>
              <w:rPr>
                <w:b/>
                <w:bCs/>
                <w:sz w:val="20"/>
                <w:lang w:val="fr-FR"/>
              </w:rPr>
            </w:pPr>
            <w:r w:rsidRPr="007F709C">
              <w:rPr>
                <w:b/>
                <w:bCs/>
                <w:sz w:val="20"/>
                <w:lang w:val="fr-FR"/>
              </w:rPr>
              <w:t>2s (cal BC)</w:t>
            </w:r>
          </w:p>
        </w:tc>
        <w:tc>
          <w:tcPr>
            <w:tcW w:w="2462" w:type="dxa"/>
            <w:shd w:val="clear" w:color="auto" w:fill="auto"/>
            <w:noWrap/>
            <w:vAlign w:val="center"/>
            <w:hideMark/>
          </w:tcPr>
          <w:p w14:paraId="5DC09681" w14:textId="77777777" w:rsidR="002141FA" w:rsidRPr="007F709C" w:rsidRDefault="002141FA" w:rsidP="007D2118">
            <w:pPr>
              <w:jc w:val="both"/>
              <w:rPr>
                <w:b/>
                <w:bCs/>
                <w:sz w:val="20"/>
                <w:lang w:val="fr-FR"/>
              </w:rPr>
            </w:pPr>
            <w:r w:rsidRPr="007F709C">
              <w:rPr>
                <w:b/>
                <w:bCs/>
                <w:sz w:val="20"/>
                <w:lang w:val="fr-FR"/>
              </w:rPr>
              <w:t>BIB</w:t>
            </w:r>
          </w:p>
        </w:tc>
      </w:tr>
      <w:tr w:rsidR="002141FA" w:rsidRPr="007F709C" w14:paraId="5D565B07" w14:textId="77777777" w:rsidTr="007D2118">
        <w:trPr>
          <w:trHeight w:val="288"/>
          <w:jc w:val="center"/>
        </w:trPr>
        <w:tc>
          <w:tcPr>
            <w:tcW w:w="1120" w:type="dxa"/>
            <w:shd w:val="clear" w:color="auto" w:fill="auto"/>
            <w:noWrap/>
            <w:vAlign w:val="bottom"/>
            <w:hideMark/>
          </w:tcPr>
          <w:p w14:paraId="75439D28" w14:textId="77777777" w:rsidR="002141FA" w:rsidRPr="007F709C" w:rsidRDefault="002141FA" w:rsidP="007D2118">
            <w:pPr>
              <w:jc w:val="both"/>
              <w:rPr>
                <w:sz w:val="20"/>
                <w:lang w:val="fr-FR"/>
              </w:rPr>
            </w:pPr>
            <w:r w:rsidRPr="007F709C">
              <w:rPr>
                <w:sz w:val="20"/>
                <w:lang w:val="fr-FR"/>
              </w:rPr>
              <w:t>CSIC-202</w:t>
            </w:r>
          </w:p>
        </w:tc>
        <w:tc>
          <w:tcPr>
            <w:tcW w:w="1235" w:type="dxa"/>
            <w:shd w:val="clear" w:color="auto" w:fill="auto"/>
            <w:noWrap/>
            <w:vAlign w:val="bottom"/>
            <w:hideMark/>
          </w:tcPr>
          <w:p w14:paraId="3DF10EC7" w14:textId="77777777" w:rsidR="002141FA" w:rsidRPr="007F709C" w:rsidRDefault="002141FA" w:rsidP="007D2118">
            <w:pPr>
              <w:jc w:val="both"/>
              <w:rPr>
                <w:sz w:val="20"/>
                <w:lang w:val="fr-FR"/>
              </w:rPr>
            </w:pPr>
            <w:r w:rsidRPr="007F709C">
              <w:rPr>
                <w:sz w:val="20"/>
                <w:lang w:val="fr-FR"/>
              </w:rPr>
              <w:t>Madera astil</w:t>
            </w:r>
          </w:p>
        </w:tc>
        <w:tc>
          <w:tcPr>
            <w:tcW w:w="1007" w:type="dxa"/>
            <w:shd w:val="clear" w:color="auto" w:fill="auto"/>
            <w:noWrap/>
            <w:vAlign w:val="bottom"/>
            <w:hideMark/>
          </w:tcPr>
          <w:p w14:paraId="63D0BCE3" w14:textId="77777777" w:rsidR="002141FA" w:rsidRPr="007F709C" w:rsidRDefault="002141FA" w:rsidP="007D2118">
            <w:pPr>
              <w:jc w:val="both"/>
              <w:rPr>
                <w:sz w:val="20"/>
                <w:lang w:val="fr-FR"/>
              </w:rPr>
            </w:pPr>
            <w:r w:rsidRPr="007F709C">
              <w:rPr>
                <w:sz w:val="20"/>
                <w:lang w:val="fr-FR"/>
              </w:rPr>
              <w:t>Deposito</w:t>
            </w:r>
          </w:p>
        </w:tc>
        <w:tc>
          <w:tcPr>
            <w:tcW w:w="992" w:type="dxa"/>
            <w:shd w:val="clear" w:color="auto" w:fill="auto"/>
            <w:noWrap/>
            <w:vAlign w:val="bottom"/>
            <w:hideMark/>
          </w:tcPr>
          <w:p w14:paraId="59EB2D13" w14:textId="77777777" w:rsidR="002141FA" w:rsidRPr="007F709C" w:rsidRDefault="002141FA" w:rsidP="007D2118">
            <w:pPr>
              <w:jc w:val="both"/>
              <w:rPr>
                <w:sz w:val="20"/>
                <w:lang w:val="fr-FR"/>
              </w:rPr>
            </w:pPr>
            <w:r w:rsidRPr="007F709C">
              <w:rPr>
                <w:sz w:val="20"/>
                <w:lang w:val="fr-FR"/>
              </w:rPr>
              <w:t>2830±70</w:t>
            </w:r>
          </w:p>
        </w:tc>
        <w:tc>
          <w:tcPr>
            <w:tcW w:w="1040" w:type="dxa"/>
            <w:shd w:val="clear" w:color="auto" w:fill="auto"/>
            <w:noWrap/>
            <w:vAlign w:val="bottom"/>
            <w:hideMark/>
          </w:tcPr>
          <w:p w14:paraId="2E2D1F39" w14:textId="77777777" w:rsidR="002141FA" w:rsidRPr="007F709C" w:rsidRDefault="002141FA" w:rsidP="007D2118">
            <w:pPr>
              <w:jc w:val="both"/>
              <w:rPr>
                <w:sz w:val="20"/>
                <w:lang w:val="fr-FR"/>
              </w:rPr>
            </w:pPr>
            <w:r w:rsidRPr="007F709C">
              <w:rPr>
                <w:sz w:val="20"/>
                <w:lang w:val="fr-FR"/>
              </w:rPr>
              <w:t>1112-906</w:t>
            </w:r>
          </w:p>
        </w:tc>
        <w:tc>
          <w:tcPr>
            <w:tcW w:w="1040" w:type="dxa"/>
            <w:shd w:val="clear" w:color="auto" w:fill="auto"/>
            <w:noWrap/>
            <w:vAlign w:val="bottom"/>
            <w:hideMark/>
          </w:tcPr>
          <w:p w14:paraId="1413A813" w14:textId="77777777" w:rsidR="002141FA" w:rsidRPr="007F709C" w:rsidRDefault="002141FA" w:rsidP="007D2118">
            <w:pPr>
              <w:jc w:val="both"/>
              <w:rPr>
                <w:sz w:val="20"/>
                <w:lang w:val="fr-FR"/>
              </w:rPr>
            </w:pPr>
            <w:r w:rsidRPr="007F709C">
              <w:rPr>
                <w:sz w:val="20"/>
                <w:lang w:val="fr-FR"/>
              </w:rPr>
              <w:t>1211-830</w:t>
            </w:r>
          </w:p>
        </w:tc>
        <w:tc>
          <w:tcPr>
            <w:tcW w:w="2462" w:type="dxa"/>
            <w:shd w:val="clear" w:color="auto" w:fill="auto"/>
            <w:noWrap/>
            <w:vAlign w:val="bottom"/>
            <w:hideMark/>
          </w:tcPr>
          <w:p w14:paraId="512396A0" w14:textId="77777777" w:rsidR="002141FA" w:rsidRPr="007F709C" w:rsidRDefault="002141FA" w:rsidP="007D2118">
            <w:pPr>
              <w:jc w:val="both"/>
              <w:rPr>
                <w:sz w:val="20"/>
                <w:lang w:val="fr-FR"/>
              </w:rPr>
            </w:pPr>
            <w:r w:rsidRPr="007F709C">
              <w:rPr>
                <w:sz w:val="20"/>
                <w:lang w:val="fr-FR"/>
              </w:rPr>
              <w:t>Almagro-Gorbea 1977: 524</w:t>
            </w:r>
          </w:p>
        </w:tc>
      </w:tr>
      <w:tr w:rsidR="002141FA" w:rsidRPr="007F709C" w14:paraId="68E52DD1" w14:textId="77777777" w:rsidTr="007D2118">
        <w:trPr>
          <w:trHeight w:val="288"/>
          <w:jc w:val="center"/>
        </w:trPr>
        <w:tc>
          <w:tcPr>
            <w:tcW w:w="1120" w:type="dxa"/>
            <w:shd w:val="clear" w:color="auto" w:fill="auto"/>
            <w:noWrap/>
            <w:vAlign w:val="bottom"/>
            <w:hideMark/>
          </w:tcPr>
          <w:p w14:paraId="54EF12C1" w14:textId="77777777" w:rsidR="002141FA" w:rsidRPr="007F709C" w:rsidRDefault="002141FA" w:rsidP="007D2118">
            <w:pPr>
              <w:jc w:val="both"/>
              <w:rPr>
                <w:sz w:val="20"/>
                <w:lang w:val="fr-FR"/>
              </w:rPr>
            </w:pPr>
            <w:r w:rsidRPr="007F709C">
              <w:rPr>
                <w:sz w:val="20"/>
                <w:lang w:val="fr-FR"/>
              </w:rPr>
              <w:t>CSIC-203</w:t>
            </w:r>
          </w:p>
        </w:tc>
        <w:tc>
          <w:tcPr>
            <w:tcW w:w="1235" w:type="dxa"/>
            <w:shd w:val="clear" w:color="auto" w:fill="auto"/>
            <w:noWrap/>
            <w:vAlign w:val="bottom"/>
            <w:hideMark/>
          </w:tcPr>
          <w:p w14:paraId="72AF4F93" w14:textId="77777777" w:rsidR="002141FA" w:rsidRPr="007F709C" w:rsidRDefault="002141FA" w:rsidP="007D2118">
            <w:pPr>
              <w:jc w:val="both"/>
              <w:rPr>
                <w:sz w:val="20"/>
                <w:lang w:val="fr-FR"/>
              </w:rPr>
            </w:pPr>
            <w:r w:rsidRPr="007F709C">
              <w:rPr>
                <w:sz w:val="20"/>
                <w:lang w:val="fr-FR"/>
              </w:rPr>
              <w:t>Madera astil</w:t>
            </w:r>
          </w:p>
        </w:tc>
        <w:tc>
          <w:tcPr>
            <w:tcW w:w="1007" w:type="dxa"/>
            <w:shd w:val="clear" w:color="auto" w:fill="auto"/>
            <w:noWrap/>
            <w:vAlign w:val="bottom"/>
            <w:hideMark/>
          </w:tcPr>
          <w:p w14:paraId="4A8CB5F5" w14:textId="77777777" w:rsidR="002141FA" w:rsidRPr="007F709C" w:rsidRDefault="002141FA" w:rsidP="007D2118">
            <w:pPr>
              <w:jc w:val="both"/>
              <w:rPr>
                <w:sz w:val="20"/>
                <w:lang w:val="fr-FR"/>
              </w:rPr>
            </w:pPr>
            <w:r w:rsidRPr="007F709C">
              <w:rPr>
                <w:sz w:val="20"/>
                <w:lang w:val="fr-FR"/>
              </w:rPr>
              <w:t>Deposito</w:t>
            </w:r>
          </w:p>
        </w:tc>
        <w:tc>
          <w:tcPr>
            <w:tcW w:w="992" w:type="dxa"/>
            <w:shd w:val="clear" w:color="auto" w:fill="auto"/>
            <w:noWrap/>
            <w:vAlign w:val="bottom"/>
            <w:hideMark/>
          </w:tcPr>
          <w:p w14:paraId="132D6614" w14:textId="77777777" w:rsidR="002141FA" w:rsidRPr="007F709C" w:rsidRDefault="002141FA" w:rsidP="007D2118">
            <w:pPr>
              <w:jc w:val="both"/>
              <w:rPr>
                <w:sz w:val="20"/>
                <w:lang w:val="fr-FR"/>
              </w:rPr>
            </w:pPr>
            <w:r w:rsidRPr="007F709C">
              <w:rPr>
                <w:sz w:val="20"/>
                <w:lang w:val="fr-FR"/>
              </w:rPr>
              <w:t>2820±70</w:t>
            </w:r>
          </w:p>
        </w:tc>
        <w:tc>
          <w:tcPr>
            <w:tcW w:w="1040" w:type="dxa"/>
            <w:shd w:val="clear" w:color="auto" w:fill="auto"/>
            <w:noWrap/>
            <w:vAlign w:val="bottom"/>
            <w:hideMark/>
          </w:tcPr>
          <w:p w14:paraId="4FB1BA39" w14:textId="77777777" w:rsidR="002141FA" w:rsidRPr="007F709C" w:rsidRDefault="002141FA" w:rsidP="007D2118">
            <w:pPr>
              <w:jc w:val="both"/>
              <w:rPr>
                <w:sz w:val="20"/>
                <w:lang w:val="fr-FR"/>
              </w:rPr>
            </w:pPr>
            <w:r w:rsidRPr="007F709C">
              <w:rPr>
                <w:sz w:val="20"/>
                <w:lang w:val="fr-FR"/>
              </w:rPr>
              <w:t>1112-898</w:t>
            </w:r>
          </w:p>
        </w:tc>
        <w:tc>
          <w:tcPr>
            <w:tcW w:w="1040" w:type="dxa"/>
            <w:shd w:val="clear" w:color="auto" w:fill="auto"/>
            <w:noWrap/>
            <w:vAlign w:val="bottom"/>
            <w:hideMark/>
          </w:tcPr>
          <w:p w14:paraId="7041F5F2" w14:textId="77777777" w:rsidR="002141FA" w:rsidRPr="007F709C" w:rsidRDefault="002141FA" w:rsidP="007D2118">
            <w:pPr>
              <w:jc w:val="both"/>
              <w:rPr>
                <w:sz w:val="20"/>
                <w:lang w:val="fr-FR"/>
              </w:rPr>
            </w:pPr>
            <w:r w:rsidRPr="007F709C">
              <w:rPr>
                <w:sz w:val="20"/>
                <w:lang w:val="fr-FR"/>
              </w:rPr>
              <w:t>1207-823</w:t>
            </w:r>
          </w:p>
        </w:tc>
        <w:tc>
          <w:tcPr>
            <w:tcW w:w="2462" w:type="dxa"/>
            <w:shd w:val="clear" w:color="auto" w:fill="auto"/>
            <w:noWrap/>
            <w:vAlign w:val="bottom"/>
            <w:hideMark/>
          </w:tcPr>
          <w:p w14:paraId="2D852B91" w14:textId="77777777" w:rsidR="002141FA" w:rsidRPr="007F709C" w:rsidRDefault="002141FA" w:rsidP="007D2118">
            <w:pPr>
              <w:jc w:val="both"/>
              <w:rPr>
                <w:sz w:val="20"/>
                <w:lang w:val="fr-FR"/>
              </w:rPr>
            </w:pPr>
            <w:r w:rsidRPr="007F709C">
              <w:rPr>
                <w:sz w:val="20"/>
                <w:lang w:val="fr-FR"/>
              </w:rPr>
              <w:t>Almagro-Gorbea 1977: 524</w:t>
            </w:r>
          </w:p>
        </w:tc>
      </w:tr>
      <w:tr w:rsidR="002141FA" w:rsidRPr="007F709C" w14:paraId="72F751CD" w14:textId="77777777" w:rsidTr="007D2118">
        <w:trPr>
          <w:trHeight w:val="288"/>
          <w:jc w:val="center"/>
        </w:trPr>
        <w:tc>
          <w:tcPr>
            <w:tcW w:w="1120" w:type="dxa"/>
            <w:shd w:val="clear" w:color="auto" w:fill="auto"/>
            <w:noWrap/>
            <w:vAlign w:val="bottom"/>
            <w:hideMark/>
          </w:tcPr>
          <w:p w14:paraId="3B1BAA74" w14:textId="77777777" w:rsidR="002141FA" w:rsidRPr="007F709C" w:rsidRDefault="002141FA" w:rsidP="007D2118">
            <w:pPr>
              <w:jc w:val="both"/>
              <w:rPr>
                <w:sz w:val="20"/>
                <w:lang w:val="fr-FR"/>
              </w:rPr>
            </w:pPr>
            <w:r w:rsidRPr="007F709C">
              <w:rPr>
                <w:sz w:val="20"/>
                <w:lang w:val="fr-FR"/>
              </w:rPr>
              <w:t>CSIC-206</w:t>
            </w:r>
          </w:p>
        </w:tc>
        <w:tc>
          <w:tcPr>
            <w:tcW w:w="1235" w:type="dxa"/>
            <w:shd w:val="clear" w:color="auto" w:fill="auto"/>
            <w:noWrap/>
            <w:vAlign w:val="bottom"/>
            <w:hideMark/>
          </w:tcPr>
          <w:p w14:paraId="2F6703D3" w14:textId="77777777" w:rsidR="002141FA" w:rsidRPr="007F709C" w:rsidRDefault="002141FA" w:rsidP="007D2118">
            <w:pPr>
              <w:jc w:val="both"/>
              <w:rPr>
                <w:sz w:val="20"/>
                <w:lang w:val="fr-FR"/>
              </w:rPr>
            </w:pPr>
            <w:r w:rsidRPr="007F709C">
              <w:rPr>
                <w:sz w:val="20"/>
                <w:lang w:val="fr-FR"/>
              </w:rPr>
              <w:t>Madera astil</w:t>
            </w:r>
          </w:p>
        </w:tc>
        <w:tc>
          <w:tcPr>
            <w:tcW w:w="1007" w:type="dxa"/>
            <w:shd w:val="clear" w:color="auto" w:fill="auto"/>
            <w:noWrap/>
            <w:vAlign w:val="bottom"/>
            <w:hideMark/>
          </w:tcPr>
          <w:p w14:paraId="1E0A8DC5" w14:textId="77777777" w:rsidR="002141FA" w:rsidRPr="007F709C" w:rsidRDefault="002141FA" w:rsidP="007D2118">
            <w:pPr>
              <w:jc w:val="both"/>
              <w:rPr>
                <w:sz w:val="20"/>
                <w:lang w:val="fr-FR"/>
              </w:rPr>
            </w:pPr>
            <w:r w:rsidRPr="007F709C">
              <w:rPr>
                <w:sz w:val="20"/>
                <w:lang w:val="fr-FR"/>
              </w:rPr>
              <w:t>Deposito</w:t>
            </w:r>
          </w:p>
        </w:tc>
        <w:tc>
          <w:tcPr>
            <w:tcW w:w="992" w:type="dxa"/>
            <w:shd w:val="clear" w:color="auto" w:fill="auto"/>
            <w:noWrap/>
            <w:vAlign w:val="bottom"/>
            <w:hideMark/>
          </w:tcPr>
          <w:p w14:paraId="15ED896C" w14:textId="77777777" w:rsidR="002141FA" w:rsidRPr="007F709C" w:rsidRDefault="002141FA" w:rsidP="007D2118">
            <w:pPr>
              <w:jc w:val="both"/>
              <w:rPr>
                <w:sz w:val="20"/>
                <w:lang w:val="fr-FR"/>
              </w:rPr>
            </w:pPr>
            <w:r w:rsidRPr="007F709C">
              <w:rPr>
                <w:sz w:val="20"/>
                <w:lang w:val="fr-FR"/>
              </w:rPr>
              <w:t>2820±70</w:t>
            </w:r>
          </w:p>
        </w:tc>
        <w:tc>
          <w:tcPr>
            <w:tcW w:w="1040" w:type="dxa"/>
            <w:shd w:val="clear" w:color="auto" w:fill="auto"/>
            <w:noWrap/>
            <w:vAlign w:val="bottom"/>
            <w:hideMark/>
          </w:tcPr>
          <w:p w14:paraId="54BDB951" w14:textId="77777777" w:rsidR="002141FA" w:rsidRPr="007F709C" w:rsidRDefault="002141FA" w:rsidP="007D2118">
            <w:pPr>
              <w:jc w:val="both"/>
              <w:rPr>
                <w:sz w:val="20"/>
                <w:lang w:val="fr-FR"/>
              </w:rPr>
            </w:pPr>
            <w:r w:rsidRPr="007F709C">
              <w:rPr>
                <w:sz w:val="20"/>
                <w:lang w:val="fr-FR"/>
              </w:rPr>
              <w:t>1112-898</w:t>
            </w:r>
          </w:p>
        </w:tc>
        <w:tc>
          <w:tcPr>
            <w:tcW w:w="1040" w:type="dxa"/>
            <w:shd w:val="clear" w:color="auto" w:fill="auto"/>
            <w:noWrap/>
            <w:vAlign w:val="bottom"/>
            <w:hideMark/>
          </w:tcPr>
          <w:p w14:paraId="0D7B4467" w14:textId="77777777" w:rsidR="002141FA" w:rsidRPr="007F709C" w:rsidRDefault="002141FA" w:rsidP="007D2118">
            <w:pPr>
              <w:jc w:val="both"/>
              <w:rPr>
                <w:sz w:val="20"/>
                <w:lang w:val="fr-FR"/>
              </w:rPr>
            </w:pPr>
            <w:r w:rsidRPr="007F709C">
              <w:rPr>
                <w:sz w:val="20"/>
                <w:lang w:val="fr-FR"/>
              </w:rPr>
              <w:t>1207-823</w:t>
            </w:r>
          </w:p>
        </w:tc>
        <w:tc>
          <w:tcPr>
            <w:tcW w:w="2462" w:type="dxa"/>
            <w:shd w:val="clear" w:color="auto" w:fill="auto"/>
            <w:noWrap/>
            <w:vAlign w:val="bottom"/>
            <w:hideMark/>
          </w:tcPr>
          <w:p w14:paraId="4CFBCD14" w14:textId="77777777" w:rsidR="002141FA" w:rsidRPr="007F709C" w:rsidRDefault="002141FA" w:rsidP="007D2118">
            <w:pPr>
              <w:jc w:val="both"/>
              <w:rPr>
                <w:sz w:val="20"/>
                <w:lang w:val="fr-FR"/>
              </w:rPr>
            </w:pPr>
            <w:r w:rsidRPr="007F709C">
              <w:rPr>
                <w:sz w:val="20"/>
                <w:lang w:val="fr-FR"/>
              </w:rPr>
              <w:t>Almagro-Gorbea 1977: 525</w:t>
            </w:r>
          </w:p>
        </w:tc>
      </w:tr>
      <w:tr w:rsidR="002141FA" w:rsidRPr="007F709C" w14:paraId="4DF7F864" w14:textId="77777777" w:rsidTr="007D2118">
        <w:trPr>
          <w:trHeight w:val="288"/>
          <w:jc w:val="center"/>
        </w:trPr>
        <w:tc>
          <w:tcPr>
            <w:tcW w:w="1120" w:type="dxa"/>
            <w:shd w:val="clear" w:color="auto" w:fill="auto"/>
            <w:noWrap/>
            <w:vAlign w:val="bottom"/>
            <w:hideMark/>
          </w:tcPr>
          <w:p w14:paraId="150A2800" w14:textId="77777777" w:rsidR="002141FA" w:rsidRPr="007F709C" w:rsidRDefault="002141FA" w:rsidP="007D2118">
            <w:pPr>
              <w:jc w:val="both"/>
              <w:rPr>
                <w:sz w:val="20"/>
                <w:lang w:val="fr-FR"/>
              </w:rPr>
            </w:pPr>
            <w:r w:rsidRPr="007F709C">
              <w:rPr>
                <w:sz w:val="20"/>
                <w:lang w:val="fr-FR"/>
              </w:rPr>
              <w:t>CSIC-207</w:t>
            </w:r>
          </w:p>
        </w:tc>
        <w:tc>
          <w:tcPr>
            <w:tcW w:w="1235" w:type="dxa"/>
            <w:shd w:val="clear" w:color="auto" w:fill="auto"/>
            <w:noWrap/>
            <w:vAlign w:val="bottom"/>
            <w:hideMark/>
          </w:tcPr>
          <w:p w14:paraId="41AD4BA9" w14:textId="77777777" w:rsidR="002141FA" w:rsidRPr="007F709C" w:rsidRDefault="002141FA" w:rsidP="007D2118">
            <w:pPr>
              <w:jc w:val="both"/>
              <w:rPr>
                <w:sz w:val="20"/>
                <w:lang w:val="fr-FR"/>
              </w:rPr>
            </w:pPr>
            <w:r w:rsidRPr="007F709C">
              <w:rPr>
                <w:sz w:val="20"/>
                <w:lang w:val="fr-FR"/>
              </w:rPr>
              <w:t>Madera astil</w:t>
            </w:r>
          </w:p>
        </w:tc>
        <w:tc>
          <w:tcPr>
            <w:tcW w:w="1007" w:type="dxa"/>
            <w:shd w:val="clear" w:color="auto" w:fill="auto"/>
            <w:noWrap/>
            <w:vAlign w:val="bottom"/>
            <w:hideMark/>
          </w:tcPr>
          <w:p w14:paraId="303C6D0F" w14:textId="77777777" w:rsidR="002141FA" w:rsidRPr="007F709C" w:rsidRDefault="002141FA" w:rsidP="007D2118">
            <w:pPr>
              <w:jc w:val="both"/>
              <w:rPr>
                <w:sz w:val="20"/>
                <w:lang w:val="fr-FR"/>
              </w:rPr>
            </w:pPr>
            <w:r w:rsidRPr="007F709C">
              <w:rPr>
                <w:sz w:val="20"/>
                <w:lang w:val="fr-FR"/>
              </w:rPr>
              <w:t>Deposito</w:t>
            </w:r>
          </w:p>
        </w:tc>
        <w:tc>
          <w:tcPr>
            <w:tcW w:w="992" w:type="dxa"/>
            <w:shd w:val="clear" w:color="auto" w:fill="auto"/>
            <w:noWrap/>
            <w:vAlign w:val="bottom"/>
            <w:hideMark/>
          </w:tcPr>
          <w:p w14:paraId="1930AA0C" w14:textId="77777777" w:rsidR="002141FA" w:rsidRPr="007F709C" w:rsidRDefault="002141FA" w:rsidP="007D2118">
            <w:pPr>
              <w:jc w:val="both"/>
              <w:rPr>
                <w:sz w:val="20"/>
                <w:lang w:val="fr-FR"/>
              </w:rPr>
            </w:pPr>
            <w:r w:rsidRPr="007F709C">
              <w:rPr>
                <w:sz w:val="20"/>
                <w:lang w:val="fr-FR"/>
              </w:rPr>
              <w:t>2820±70</w:t>
            </w:r>
          </w:p>
        </w:tc>
        <w:tc>
          <w:tcPr>
            <w:tcW w:w="1040" w:type="dxa"/>
            <w:shd w:val="clear" w:color="auto" w:fill="auto"/>
            <w:noWrap/>
            <w:vAlign w:val="bottom"/>
            <w:hideMark/>
          </w:tcPr>
          <w:p w14:paraId="7AF860C7" w14:textId="77777777" w:rsidR="002141FA" w:rsidRPr="007F709C" w:rsidRDefault="002141FA" w:rsidP="007D2118">
            <w:pPr>
              <w:jc w:val="both"/>
              <w:rPr>
                <w:sz w:val="20"/>
                <w:lang w:val="fr-FR"/>
              </w:rPr>
            </w:pPr>
            <w:r w:rsidRPr="007F709C">
              <w:rPr>
                <w:sz w:val="20"/>
                <w:lang w:val="fr-FR"/>
              </w:rPr>
              <w:t>1112-898</w:t>
            </w:r>
          </w:p>
        </w:tc>
        <w:tc>
          <w:tcPr>
            <w:tcW w:w="1040" w:type="dxa"/>
            <w:shd w:val="clear" w:color="auto" w:fill="auto"/>
            <w:noWrap/>
            <w:vAlign w:val="bottom"/>
            <w:hideMark/>
          </w:tcPr>
          <w:p w14:paraId="25A5AB01" w14:textId="77777777" w:rsidR="002141FA" w:rsidRPr="007F709C" w:rsidRDefault="002141FA" w:rsidP="007D2118">
            <w:pPr>
              <w:jc w:val="both"/>
              <w:rPr>
                <w:sz w:val="20"/>
                <w:lang w:val="fr-FR"/>
              </w:rPr>
            </w:pPr>
            <w:r w:rsidRPr="007F709C">
              <w:rPr>
                <w:sz w:val="20"/>
                <w:lang w:val="fr-FR"/>
              </w:rPr>
              <w:t>1207-823</w:t>
            </w:r>
          </w:p>
        </w:tc>
        <w:tc>
          <w:tcPr>
            <w:tcW w:w="2462" w:type="dxa"/>
            <w:shd w:val="clear" w:color="auto" w:fill="auto"/>
            <w:noWrap/>
            <w:vAlign w:val="bottom"/>
            <w:hideMark/>
          </w:tcPr>
          <w:p w14:paraId="5F9E10D1" w14:textId="77777777" w:rsidR="002141FA" w:rsidRPr="007F709C" w:rsidRDefault="002141FA" w:rsidP="007D2118">
            <w:pPr>
              <w:jc w:val="both"/>
              <w:rPr>
                <w:sz w:val="20"/>
                <w:lang w:val="fr-FR"/>
              </w:rPr>
            </w:pPr>
            <w:r w:rsidRPr="007F709C">
              <w:rPr>
                <w:sz w:val="20"/>
                <w:lang w:val="fr-FR"/>
              </w:rPr>
              <w:t>Almagro-Gorbea 1977: 525</w:t>
            </w:r>
          </w:p>
        </w:tc>
      </w:tr>
      <w:tr w:rsidR="002141FA" w:rsidRPr="007F709C" w14:paraId="34DDED28" w14:textId="77777777" w:rsidTr="007D2118">
        <w:trPr>
          <w:trHeight w:val="288"/>
          <w:jc w:val="center"/>
        </w:trPr>
        <w:tc>
          <w:tcPr>
            <w:tcW w:w="1120" w:type="dxa"/>
            <w:shd w:val="clear" w:color="auto" w:fill="auto"/>
            <w:noWrap/>
            <w:vAlign w:val="bottom"/>
            <w:hideMark/>
          </w:tcPr>
          <w:p w14:paraId="3D0105B2" w14:textId="77777777" w:rsidR="002141FA" w:rsidRPr="007F709C" w:rsidRDefault="002141FA" w:rsidP="007D2118">
            <w:pPr>
              <w:jc w:val="both"/>
              <w:rPr>
                <w:sz w:val="20"/>
                <w:lang w:val="fr-FR"/>
              </w:rPr>
            </w:pPr>
            <w:r w:rsidRPr="007F709C">
              <w:rPr>
                <w:sz w:val="20"/>
                <w:lang w:val="fr-FR"/>
              </w:rPr>
              <w:t>CSIC-205</w:t>
            </w:r>
          </w:p>
        </w:tc>
        <w:tc>
          <w:tcPr>
            <w:tcW w:w="1235" w:type="dxa"/>
            <w:shd w:val="clear" w:color="auto" w:fill="auto"/>
            <w:noWrap/>
            <w:vAlign w:val="bottom"/>
            <w:hideMark/>
          </w:tcPr>
          <w:p w14:paraId="6B4450AF" w14:textId="77777777" w:rsidR="002141FA" w:rsidRPr="007F709C" w:rsidRDefault="002141FA" w:rsidP="007D2118">
            <w:pPr>
              <w:jc w:val="both"/>
              <w:rPr>
                <w:sz w:val="20"/>
                <w:lang w:val="fr-FR"/>
              </w:rPr>
            </w:pPr>
            <w:r w:rsidRPr="007F709C">
              <w:rPr>
                <w:sz w:val="20"/>
                <w:lang w:val="fr-FR"/>
              </w:rPr>
              <w:t>Madera astil</w:t>
            </w:r>
          </w:p>
        </w:tc>
        <w:tc>
          <w:tcPr>
            <w:tcW w:w="1007" w:type="dxa"/>
            <w:shd w:val="clear" w:color="auto" w:fill="auto"/>
            <w:noWrap/>
            <w:vAlign w:val="bottom"/>
            <w:hideMark/>
          </w:tcPr>
          <w:p w14:paraId="36D82D4E" w14:textId="77777777" w:rsidR="002141FA" w:rsidRPr="007F709C" w:rsidRDefault="002141FA" w:rsidP="007D2118">
            <w:pPr>
              <w:jc w:val="both"/>
              <w:rPr>
                <w:sz w:val="20"/>
                <w:lang w:val="fr-FR"/>
              </w:rPr>
            </w:pPr>
            <w:r w:rsidRPr="007F709C">
              <w:rPr>
                <w:sz w:val="20"/>
                <w:lang w:val="fr-FR"/>
              </w:rPr>
              <w:t>Deposito</w:t>
            </w:r>
          </w:p>
        </w:tc>
        <w:tc>
          <w:tcPr>
            <w:tcW w:w="992" w:type="dxa"/>
            <w:shd w:val="clear" w:color="auto" w:fill="auto"/>
            <w:noWrap/>
            <w:vAlign w:val="bottom"/>
            <w:hideMark/>
          </w:tcPr>
          <w:p w14:paraId="1E4EDA30" w14:textId="77777777" w:rsidR="002141FA" w:rsidRPr="007F709C" w:rsidRDefault="002141FA" w:rsidP="007D2118">
            <w:pPr>
              <w:jc w:val="both"/>
              <w:rPr>
                <w:sz w:val="20"/>
                <w:lang w:val="fr-FR"/>
              </w:rPr>
            </w:pPr>
            <w:r w:rsidRPr="007F709C">
              <w:rPr>
                <w:sz w:val="20"/>
                <w:lang w:val="fr-FR"/>
              </w:rPr>
              <w:t>2810±70</w:t>
            </w:r>
          </w:p>
        </w:tc>
        <w:tc>
          <w:tcPr>
            <w:tcW w:w="1040" w:type="dxa"/>
            <w:shd w:val="clear" w:color="auto" w:fill="auto"/>
            <w:noWrap/>
            <w:vAlign w:val="bottom"/>
            <w:hideMark/>
          </w:tcPr>
          <w:p w14:paraId="5215168A" w14:textId="77777777" w:rsidR="002141FA" w:rsidRPr="007F709C" w:rsidRDefault="002141FA" w:rsidP="007D2118">
            <w:pPr>
              <w:jc w:val="both"/>
              <w:rPr>
                <w:sz w:val="20"/>
                <w:lang w:val="fr-FR"/>
              </w:rPr>
            </w:pPr>
            <w:r w:rsidRPr="007F709C">
              <w:rPr>
                <w:sz w:val="20"/>
                <w:lang w:val="fr-FR"/>
              </w:rPr>
              <w:t>1052-849</w:t>
            </w:r>
          </w:p>
        </w:tc>
        <w:tc>
          <w:tcPr>
            <w:tcW w:w="1040" w:type="dxa"/>
            <w:shd w:val="clear" w:color="auto" w:fill="auto"/>
            <w:noWrap/>
            <w:vAlign w:val="bottom"/>
            <w:hideMark/>
          </w:tcPr>
          <w:p w14:paraId="0E0E8154" w14:textId="77777777" w:rsidR="002141FA" w:rsidRPr="007F709C" w:rsidRDefault="002141FA" w:rsidP="007D2118">
            <w:pPr>
              <w:jc w:val="both"/>
              <w:rPr>
                <w:sz w:val="20"/>
                <w:lang w:val="fr-FR"/>
              </w:rPr>
            </w:pPr>
            <w:r w:rsidRPr="007F709C">
              <w:rPr>
                <w:sz w:val="20"/>
                <w:lang w:val="fr-FR"/>
              </w:rPr>
              <w:t>1192-815</w:t>
            </w:r>
          </w:p>
        </w:tc>
        <w:tc>
          <w:tcPr>
            <w:tcW w:w="2462" w:type="dxa"/>
            <w:shd w:val="clear" w:color="auto" w:fill="auto"/>
            <w:noWrap/>
            <w:vAlign w:val="bottom"/>
            <w:hideMark/>
          </w:tcPr>
          <w:p w14:paraId="5D843B25" w14:textId="77777777" w:rsidR="002141FA" w:rsidRPr="007F709C" w:rsidRDefault="002141FA" w:rsidP="007D2118">
            <w:pPr>
              <w:jc w:val="both"/>
              <w:rPr>
                <w:sz w:val="20"/>
                <w:lang w:val="fr-FR"/>
              </w:rPr>
            </w:pPr>
            <w:r w:rsidRPr="007F709C">
              <w:rPr>
                <w:sz w:val="20"/>
                <w:lang w:val="fr-FR"/>
              </w:rPr>
              <w:t>Almagro-Gorbea 1977: 525</w:t>
            </w:r>
          </w:p>
        </w:tc>
      </w:tr>
      <w:tr w:rsidR="002141FA" w:rsidRPr="007F709C" w14:paraId="762C0A95" w14:textId="77777777" w:rsidTr="007D2118">
        <w:trPr>
          <w:trHeight w:val="288"/>
          <w:jc w:val="center"/>
        </w:trPr>
        <w:tc>
          <w:tcPr>
            <w:tcW w:w="1120" w:type="dxa"/>
            <w:shd w:val="clear" w:color="auto" w:fill="auto"/>
            <w:noWrap/>
            <w:vAlign w:val="bottom"/>
            <w:hideMark/>
          </w:tcPr>
          <w:p w14:paraId="40DFF4E4" w14:textId="77777777" w:rsidR="002141FA" w:rsidRPr="007F709C" w:rsidRDefault="002141FA" w:rsidP="007D2118">
            <w:pPr>
              <w:jc w:val="both"/>
              <w:rPr>
                <w:sz w:val="20"/>
                <w:lang w:val="fr-FR"/>
              </w:rPr>
            </w:pPr>
            <w:r w:rsidRPr="007F709C">
              <w:rPr>
                <w:sz w:val="20"/>
                <w:lang w:val="fr-FR"/>
              </w:rPr>
              <w:t>CSIC-204</w:t>
            </w:r>
          </w:p>
        </w:tc>
        <w:tc>
          <w:tcPr>
            <w:tcW w:w="1235" w:type="dxa"/>
            <w:shd w:val="clear" w:color="auto" w:fill="auto"/>
            <w:noWrap/>
            <w:vAlign w:val="bottom"/>
            <w:hideMark/>
          </w:tcPr>
          <w:p w14:paraId="6AC2B51A" w14:textId="77777777" w:rsidR="002141FA" w:rsidRPr="007F709C" w:rsidRDefault="002141FA" w:rsidP="007D2118">
            <w:pPr>
              <w:jc w:val="both"/>
              <w:rPr>
                <w:sz w:val="20"/>
                <w:lang w:val="fr-FR"/>
              </w:rPr>
            </w:pPr>
            <w:r w:rsidRPr="007F709C">
              <w:rPr>
                <w:sz w:val="20"/>
                <w:lang w:val="fr-FR"/>
              </w:rPr>
              <w:t>Madera astil</w:t>
            </w:r>
          </w:p>
        </w:tc>
        <w:tc>
          <w:tcPr>
            <w:tcW w:w="1007" w:type="dxa"/>
            <w:shd w:val="clear" w:color="auto" w:fill="auto"/>
            <w:noWrap/>
            <w:vAlign w:val="bottom"/>
            <w:hideMark/>
          </w:tcPr>
          <w:p w14:paraId="4AAAA453" w14:textId="77777777" w:rsidR="002141FA" w:rsidRPr="007F709C" w:rsidRDefault="002141FA" w:rsidP="007D2118">
            <w:pPr>
              <w:jc w:val="both"/>
              <w:rPr>
                <w:sz w:val="20"/>
                <w:lang w:val="fr-FR"/>
              </w:rPr>
            </w:pPr>
            <w:r w:rsidRPr="007F709C">
              <w:rPr>
                <w:sz w:val="20"/>
                <w:lang w:val="fr-FR"/>
              </w:rPr>
              <w:t>Deposito</w:t>
            </w:r>
          </w:p>
        </w:tc>
        <w:tc>
          <w:tcPr>
            <w:tcW w:w="992" w:type="dxa"/>
            <w:shd w:val="clear" w:color="auto" w:fill="auto"/>
            <w:noWrap/>
            <w:vAlign w:val="bottom"/>
            <w:hideMark/>
          </w:tcPr>
          <w:p w14:paraId="0F6EE3FD" w14:textId="77777777" w:rsidR="002141FA" w:rsidRPr="007F709C" w:rsidRDefault="002141FA" w:rsidP="007D2118">
            <w:pPr>
              <w:jc w:val="both"/>
              <w:rPr>
                <w:sz w:val="20"/>
                <w:lang w:val="fr-FR"/>
              </w:rPr>
            </w:pPr>
            <w:r w:rsidRPr="007F709C">
              <w:rPr>
                <w:sz w:val="20"/>
                <w:lang w:val="fr-FR"/>
              </w:rPr>
              <w:t>2800±70</w:t>
            </w:r>
          </w:p>
        </w:tc>
        <w:tc>
          <w:tcPr>
            <w:tcW w:w="1040" w:type="dxa"/>
            <w:shd w:val="clear" w:color="auto" w:fill="auto"/>
            <w:noWrap/>
            <w:vAlign w:val="bottom"/>
            <w:hideMark/>
          </w:tcPr>
          <w:p w14:paraId="2C2D209A" w14:textId="77777777" w:rsidR="002141FA" w:rsidRPr="007F709C" w:rsidRDefault="002141FA" w:rsidP="007D2118">
            <w:pPr>
              <w:jc w:val="both"/>
              <w:rPr>
                <w:sz w:val="20"/>
                <w:lang w:val="fr-FR"/>
              </w:rPr>
            </w:pPr>
            <w:r w:rsidRPr="007F709C">
              <w:rPr>
                <w:sz w:val="20"/>
                <w:lang w:val="fr-FR"/>
              </w:rPr>
              <w:t>1041-846</w:t>
            </w:r>
          </w:p>
        </w:tc>
        <w:tc>
          <w:tcPr>
            <w:tcW w:w="1040" w:type="dxa"/>
            <w:shd w:val="clear" w:color="auto" w:fill="auto"/>
            <w:noWrap/>
            <w:vAlign w:val="bottom"/>
            <w:hideMark/>
          </w:tcPr>
          <w:p w14:paraId="5A48768E" w14:textId="77777777" w:rsidR="002141FA" w:rsidRPr="007F709C" w:rsidRDefault="002141FA" w:rsidP="007D2118">
            <w:pPr>
              <w:jc w:val="both"/>
              <w:rPr>
                <w:sz w:val="20"/>
                <w:lang w:val="fr-FR"/>
              </w:rPr>
            </w:pPr>
            <w:r w:rsidRPr="007F709C">
              <w:rPr>
                <w:sz w:val="20"/>
                <w:lang w:val="fr-FR"/>
              </w:rPr>
              <w:t>1189-810</w:t>
            </w:r>
          </w:p>
        </w:tc>
        <w:tc>
          <w:tcPr>
            <w:tcW w:w="2462" w:type="dxa"/>
            <w:shd w:val="clear" w:color="auto" w:fill="auto"/>
            <w:noWrap/>
            <w:vAlign w:val="bottom"/>
            <w:hideMark/>
          </w:tcPr>
          <w:p w14:paraId="28F911C9" w14:textId="77777777" w:rsidR="002141FA" w:rsidRPr="007F709C" w:rsidRDefault="002141FA" w:rsidP="007D2118">
            <w:pPr>
              <w:jc w:val="both"/>
              <w:rPr>
                <w:sz w:val="20"/>
                <w:lang w:val="fr-FR"/>
              </w:rPr>
            </w:pPr>
            <w:r w:rsidRPr="007F709C">
              <w:rPr>
                <w:sz w:val="20"/>
                <w:lang w:val="fr-FR"/>
              </w:rPr>
              <w:t>Almagro-Gorbea 1977: 525</w:t>
            </w:r>
          </w:p>
        </w:tc>
      </w:tr>
    </w:tbl>
    <w:p w14:paraId="129EE9AC" w14:textId="77777777" w:rsidR="002141FA" w:rsidRDefault="002141FA" w:rsidP="002141FA">
      <w:pPr>
        <w:jc w:val="both"/>
        <w:rPr>
          <w:lang w:val="fr-FR"/>
        </w:rPr>
      </w:pPr>
      <w:r w:rsidRPr="007F709C">
        <w:rPr>
          <w:lang w:val="fr-FR"/>
        </w:rPr>
        <w:t>(BIB 2187 tab. 1)</w:t>
      </w:r>
    </w:p>
    <w:p w14:paraId="7577228E" w14:textId="77777777" w:rsidR="00426FF9" w:rsidRDefault="00426FF9" w:rsidP="002141FA">
      <w:pPr>
        <w:jc w:val="both"/>
        <w:rPr>
          <w:lang w:val="fr-FR"/>
        </w:rPr>
      </w:pPr>
    </w:p>
    <w:p w14:paraId="76758ED4" w14:textId="77777777" w:rsidR="00426FF9" w:rsidRPr="00426FF9" w:rsidRDefault="00426FF9" w:rsidP="002141FA">
      <w:pPr>
        <w:jc w:val="both"/>
        <w:rPr>
          <w:i/>
          <w:lang w:val="fr-FR"/>
        </w:rPr>
      </w:pPr>
      <w:r w:rsidRPr="00426FF9">
        <w:rPr>
          <w:i/>
          <w:lang w:val="fr-FR"/>
        </w:rPr>
        <w:lastRenderedPageBreak/>
        <w:t>daté du 9</w:t>
      </w:r>
      <w:r w:rsidRPr="00426FF9">
        <w:rPr>
          <w:i/>
          <w:vertAlign w:val="superscript"/>
          <w:lang w:val="fr-FR"/>
        </w:rPr>
        <w:t>e</w:t>
      </w:r>
      <w:r w:rsidRPr="00426FF9">
        <w:rPr>
          <w:i/>
          <w:lang w:val="fr-FR"/>
        </w:rPr>
        <w:t xml:space="preserve"> aec, avec des doutes (BIB 1995 p. 19).</w:t>
      </w:r>
    </w:p>
    <w:p w14:paraId="16F554ED" w14:textId="77777777" w:rsidR="002141FA" w:rsidRDefault="002141FA" w:rsidP="002141FA">
      <w:pPr>
        <w:jc w:val="both"/>
        <w:rPr>
          <w:lang w:val="fr-FR"/>
        </w:rPr>
      </w:pPr>
    </w:p>
    <w:p w14:paraId="5CC7CFF4" w14:textId="77777777" w:rsidR="002141FA" w:rsidRDefault="006C2202" w:rsidP="002141FA">
      <w:pPr>
        <w:pStyle w:val="Heading3"/>
      </w:pPr>
      <w:r>
        <w:t>m</w:t>
      </w:r>
      <w:r w:rsidR="002141FA">
        <w:t>obilier</w:t>
      </w:r>
    </w:p>
    <w:p w14:paraId="7881A4E5" w14:textId="77777777" w:rsidR="002141FA" w:rsidRDefault="002141FA" w:rsidP="002141FA">
      <w:pPr>
        <w:jc w:val="both"/>
        <w:rPr>
          <w:lang w:val="fr-FR"/>
        </w:rPr>
      </w:pPr>
    </w:p>
    <w:p w14:paraId="209FDC8E" w14:textId="1A28A521" w:rsidR="002141FA" w:rsidRDefault="002141FA" w:rsidP="002141FA">
      <w:pPr>
        <w:jc w:val="both"/>
        <w:rPr>
          <w:lang w:val="fr-FR"/>
        </w:rPr>
      </w:pPr>
      <w:r w:rsidRPr="0032190F">
        <w:rPr>
          <w:lang w:val="fr-FR"/>
        </w:rPr>
        <w:t xml:space="preserve">L’analyse des compositions d’objets, </w:t>
      </w:r>
      <w:hyperlink r:id="rId6140" w:anchor="Sit_Huelva_Ria_mob_epee" w:history="1">
        <w:r w:rsidRPr="007F3D5E">
          <w:rPr>
            <w:rStyle w:val="Hyperlink"/>
            <w:lang w:val="fr-FR"/>
          </w:rPr>
          <w:t>épées</w:t>
        </w:r>
      </w:hyperlink>
      <w:r w:rsidRPr="0032190F">
        <w:rPr>
          <w:lang w:val="fr-FR"/>
        </w:rPr>
        <w:t xml:space="preserve">, </w:t>
      </w:r>
      <w:hyperlink r:id="rId6141" w:anchor="Sit_Huelva_Ria_mob_casque" w:history="1">
        <w:r w:rsidRPr="007F3D5E">
          <w:rPr>
            <w:rStyle w:val="Hyperlink"/>
            <w:lang w:val="fr-FR"/>
          </w:rPr>
          <w:t>casques</w:t>
        </w:r>
      </w:hyperlink>
      <w:r w:rsidRPr="0032190F">
        <w:rPr>
          <w:lang w:val="fr-FR"/>
        </w:rPr>
        <w:t xml:space="preserve">, </w:t>
      </w:r>
      <w:hyperlink r:id="rId6142" w:anchor="Sit_Huelva_Ria_mob_lance_ptes" w:history="1">
        <w:r w:rsidRPr="007F3D5E">
          <w:rPr>
            <w:rStyle w:val="Hyperlink"/>
            <w:lang w:val="fr-FR"/>
          </w:rPr>
          <w:t>pointes de lances</w:t>
        </w:r>
      </w:hyperlink>
      <w:r>
        <w:rPr>
          <w:lang w:val="fr-FR"/>
        </w:rPr>
        <w:t xml:space="preserve"> </w:t>
      </w:r>
      <w:r w:rsidRPr="0032190F">
        <w:rPr>
          <w:lang w:val="fr-FR"/>
        </w:rPr>
        <w:t xml:space="preserve">et </w:t>
      </w:r>
      <w:hyperlink r:id="rId6143" w:anchor="Sit_Huelva_Ria_mob_lance_tlns" w:history="1">
        <w:r w:rsidRPr="007F3D5E">
          <w:rPr>
            <w:rStyle w:val="Hyperlink"/>
            <w:lang w:val="fr-FR"/>
          </w:rPr>
          <w:t>talon de lances</w:t>
        </w:r>
      </w:hyperlink>
      <w:r w:rsidRPr="0032190F">
        <w:rPr>
          <w:lang w:val="fr-FR"/>
        </w:rPr>
        <w:t xml:space="preserve">, pointes de flèches, </w:t>
      </w:r>
      <w:hyperlink r:id="rId6144" w:anchor="Sit_Huelva_Ria_mob_lance_fibul" w:history="1">
        <w:r w:rsidRPr="003F6BBD">
          <w:rPr>
            <w:rStyle w:val="Hyperlink"/>
            <w:lang w:val="fr-FR"/>
          </w:rPr>
          <w:t>fibules</w:t>
        </w:r>
        <w:r w:rsidRPr="003F6BBD">
          <w:rPr>
            <w:rStyle w:val="Hyperlink"/>
            <w:i/>
            <w:lang w:val="fr-FR"/>
          </w:rPr>
          <w:t xml:space="preserve"> de codo</w:t>
        </w:r>
      </w:hyperlink>
      <w:r w:rsidRPr="0032190F">
        <w:rPr>
          <w:lang w:val="fr-FR"/>
        </w:rPr>
        <w:t xml:space="preserve"> montre une grande homogénéité qui pourrait indiquer une production et une origine locale (BIB 2187 p. 398) </w:t>
      </w:r>
      <w:r w:rsidR="00EB09B1" w:rsidRPr="0032190F">
        <w:rPr>
          <w:lang w:val="fr-FR"/>
        </w:rPr>
        <w:t xml:space="preserve">possibles </w:t>
      </w:r>
      <w:r w:rsidRPr="0032190F">
        <w:rPr>
          <w:lang w:val="fr-FR"/>
        </w:rPr>
        <w:t>éléments de char (</w:t>
      </w:r>
      <w:r w:rsidRPr="0032190F">
        <w:rPr>
          <w:i/>
          <w:lang w:val="fr-FR"/>
        </w:rPr>
        <w:t>presencia de posibles atalajes decarro</w:t>
      </w:r>
      <w:r w:rsidRPr="0032190F">
        <w:rPr>
          <w:lang w:val="fr-FR"/>
        </w:rPr>
        <w:t xml:space="preserve">) (BIB 2198 p. 461) </w:t>
      </w:r>
    </w:p>
    <w:p w14:paraId="2FDCF4B3" w14:textId="0309E04B" w:rsidR="002141FA" w:rsidRPr="0032190F" w:rsidRDefault="002141FA" w:rsidP="002141FA">
      <w:pPr>
        <w:jc w:val="both"/>
        <w:rPr>
          <w:lang w:val="fr-FR"/>
        </w:rPr>
      </w:pPr>
      <w:r>
        <w:rPr>
          <w:lang w:val="fr-FR"/>
        </w:rPr>
        <w:t>~</w:t>
      </w:r>
      <w:r w:rsidR="00EB09B1">
        <w:rPr>
          <w:lang w:val="fr-FR"/>
        </w:rPr>
        <w:t xml:space="preserve"> </w:t>
      </w:r>
      <w:r>
        <w:rPr>
          <w:lang w:val="fr-FR"/>
        </w:rPr>
        <w:t>autant d' épées que de pointes de lances (BIB 3021)</w:t>
      </w:r>
    </w:p>
    <w:p w14:paraId="4AA44AF2" w14:textId="77777777" w:rsidR="002141FA" w:rsidRDefault="002141FA" w:rsidP="002141FA">
      <w:pPr>
        <w:jc w:val="both"/>
        <w:rPr>
          <w:lang w:val="fr-FR"/>
        </w:rPr>
      </w:pPr>
    </w:p>
    <w:p w14:paraId="1BDC108A" w14:textId="2F51517E" w:rsidR="00D74220" w:rsidRDefault="00000000" w:rsidP="002141FA">
      <w:pPr>
        <w:jc w:val="both"/>
        <w:rPr>
          <w:lang w:val="fr-FR"/>
        </w:rPr>
      </w:pPr>
      <w:hyperlink r:id="rId6145" w:anchor="Sit_Cuivre" w:history="1">
        <w:r w:rsidR="00D74220" w:rsidRPr="00D74220">
          <w:rPr>
            <w:rStyle w:val="Hyperlink"/>
            <w:lang w:val="fr-FR"/>
          </w:rPr>
          <w:t>cuivre</w:t>
        </w:r>
      </w:hyperlink>
      <w:r w:rsidR="00D74220">
        <w:rPr>
          <w:lang w:val="fr-FR"/>
        </w:rPr>
        <w:t>, bronze</w:t>
      </w:r>
    </w:p>
    <w:p w14:paraId="647343D0" w14:textId="77777777" w:rsidR="002141FA" w:rsidRDefault="002141FA" w:rsidP="002141FA">
      <w:pPr>
        <w:jc w:val="both"/>
        <w:rPr>
          <w:lang w:val="fr-FR"/>
        </w:rPr>
      </w:pPr>
    </w:p>
    <w:p w14:paraId="34FD7FEB" w14:textId="77777777" w:rsidR="002141FA" w:rsidRDefault="002141FA" w:rsidP="002141FA">
      <w:pPr>
        <w:pStyle w:val="Heading4"/>
      </w:pPr>
      <w:bookmarkStart w:id="2629" w:name="Sit_Huelva_Ria_mob_epee"/>
      <w:r>
        <w:t>épées</w:t>
      </w:r>
    </w:p>
    <w:bookmarkEnd w:id="2629"/>
    <w:p w14:paraId="7C212FC9" w14:textId="77777777" w:rsidR="002141FA" w:rsidRDefault="002141FA" w:rsidP="002141FA">
      <w:pPr>
        <w:rPr>
          <w:lang w:val="fr-FR"/>
        </w:rPr>
      </w:pPr>
    </w:p>
    <w:p w14:paraId="203334EC" w14:textId="338CFB1B" w:rsidR="002141FA" w:rsidRDefault="006B0620" w:rsidP="002141FA">
      <w:pPr>
        <w:jc w:val="both"/>
        <w:rPr>
          <w:lang w:val="fr-FR"/>
        </w:rPr>
      </w:pPr>
      <w:r>
        <w:rPr>
          <w:lang w:val="fr-FR"/>
        </w:rPr>
        <w:t xml:space="preserve">Type </w:t>
      </w:r>
      <w:hyperlink r:id="rId6146" w:anchor="Cul_Huelva_epee" w:history="1">
        <w:r>
          <w:rPr>
            <w:rStyle w:val="Hyperlink"/>
            <w:lang w:val="fr-FR"/>
          </w:rPr>
          <w:t>Huelva</w:t>
        </w:r>
      </w:hyperlink>
      <w:r w:rsidRPr="006B0620">
        <w:rPr>
          <w:lang w:val="fr-FR"/>
        </w:rPr>
        <w:t xml:space="preserve">. </w:t>
      </w:r>
      <w:r w:rsidR="002141FA">
        <w:rPr>
          <w:lang w:val="fr-FR"/>
        </w:rPr>
        <w:t>Epées en bronze très allongées à bords parrallèles, à pointe conique, renflure centrale (1/3), garde débordante trapézoïdale, poignées composites aussi large que la renflure de la lame pommeau rectangulaire droit à légèrement ouvert (~gardes à antennes [</w:t>
      </w:r>
      <w:hyperlink r:id="rId6147" w:anchor="Cul_Art_TAC_T_t_epee_antennes" w:history="1">
        <w:r w:rsidR="002141FA">
          <w:rPr>
            <w:rStyle w:val="Hyperlink"/>
            <w:rFonts w:ascii="Times" w:hAnsi="Times"/>
            <w:lang w:val="fr-FR"/>
          </w:rPr>
          <w:t>épée</w:t>
        </w:r>
        <w:r w:rsidR="002141FA" w:rsidRPr="00E51ED9">
          <w:rPr>
            <w:rStyle w:val="Hyperlink"/>
            <w:rFonts w:ascii="Times" w:hAnsi="Times"/>
            <w:lang w:val="fr-FR"/>
          </w:rPr>
          <w:t xml:space="preserve"> à antennes</w:t>
        </w:r>
      </w:hyperlink>
      <w:r w:rsidR="002141FA">
        <w:rPr>
          <w:rFonts w:ascii="Times" w:hAnsi="Times"/>
          <w:lang w:val="fr-FR"/>
        </w:rPr>
        <w:t>?]</w:t>
      </w:r>
      <w:r w:rsidR="002141FA">
        <w:rPr>
          <w:lang w:val="fr-FR"/>
        </w:rPr>
        <w:t xml:space="preserve">) (SS BIB) Une épais avec la poignée massive (SS BIB) Ricasseau non tranchant (PYM com. pers., 2019) </w:t>
      </w:r>
    </w:p>
    <w:p w14:paraId="678201CC" w14:textId="77777777" w:rsidR="00DE55E6" w:rsidRDefault="00DE55E6" w:rsidP="002141FA">
      <w:pPr>
        <w:jc w:val="both"/>
        <w:rPr>
          <w:lang w:val="fr-FR"/>
        </w:rPr>
      </w:pPr>
    </w:p>
    <w:p w14:paraId="018BD491" w14:textId="77777777" w:rsidR="00DE55E6" w:rsidRDefault="00DE55E6" w:rsidP="00DE55E6">
      <w:pPr>
        <w:pStyle w:val="Heading4"/>
      </w:pPr>
      <w:r>
        <w:t>lances</w:t>
      </w:r>
    </w:p>
    <w:p w14:paraId="6C666FE7" w14:textId="77777777" w:rsidR="002141FA" w:rsidRDefault="002141FA" w:rsidP="002141FA">
      <w:pPr>
        <w:rPr>
          <w:lang w:val="fr-FR"/>
        </w:rPr>
      </w:pPr>
    </w:p>
    <w:p w14:paraId="30DFD7B9" w14:textId="77777777" w:rsidR="002141FA" w:rsidRDefault="00D74220" w:rsidP="00DE55E6">
      <w:pPr>
        <w:pStyle w:val="Heading5"/>
      </w:pPr>
      <w:bookmarkStart w:id="2630" w:name="Sit_Huelva_Ria_mob_lance_ptes"/>
      <w:r>
        <w:t>pointes de lances</w:t>
      </w:r>
    </w:p>
    <w:bookmarkEnd w:id="2630"/>
    <w:p w14:paraId="16639B51" w14:textId="77777777" w:rsidR="002141FA" w:rsidRDefault="002141FA" w:rsidP="002141FA">
      <w:pPr>
        <w:rPr>
          <w:lang w:val="fr-FR"/>
        </w:rPr>
      </w:pPr>
    </w:p>
    <w:p w14:paraId="064A345E" w14:textId="1E40476D" w:rsidR="002141FA" w:rsidRDefault="00DE55E6" w:rsidP="002141FA">
      <w:pPr>
        <w:rPr>
          <w:lang w:val="fr-FR"/>
        </w:rPr>
      </w:pPr>
      <w:r>
        <w:rPr>
          <w:lang w:val="fr-FR"/>
        </w:rPr>
        <w:t xml:space="preserve">Des pointes de </w:t>
      </w:r>
      <w:hyperlink r:id="rId6148" w:anchor="Typ_Arm_Lance" w:history="1">
        <w:r w:rsidRPr="00DE55E6">
          <w:rPr>
            <w:rStyle w:val="Hyperlink"/>
            <w:lang w:val="fr-FR"/>
          </w:rPr>
          <w:t>lances</w:t>
        </w:r>
      </w:hyperlink>
      <w:r w:rsidRPr="00DE55E6">
        <w:rPr>
          <w:lang w:val="fr-FR"/>
        </w:rPr>
        <w:t xml:space="preserve"> </w:t>
      </w:r>
      <w:r w:rsidR="002141FA">
        <w:rPr>
          <w:lang w:val="fr-FR"/>
        </w:rPr>
        <w:t xml:space="preserve">très allongées quasi-fusiforme à ovalaire en feuille d'orme en passant par les formes lancéolées (SS BIB) Une lame lancéolée ajourée (BIB ?) Pointe de lance à base de lame concave, en "plume de stylo" (PYM com. pers., 2019) </w:t>
      </w:r>
    </w:p>
    <w:p w14:paraId="67C7A7A1" w14:textId="77777777" w:rsidR="00D74220" w:rsidRPr="00A636AA" w:rsidRDefault="00D74220" w:rsidP="002141FA">
      <w:pPr>
        <w:rPr>
          <w:lang w:val="fr-FR"/>
        </w:rPr>
      </w:pPr>
    </w:p>
    <w:p w14:paraId="7176AF24" w14:textId="77777777" w:rsidR="00D74220" w:rsidRDefault="00D74220" w:rsidP="00DE55E6">
      <w:pPr>
        <w:pStyle w:val="Heading5"/>
      </w:pPr>
      <w:bookmarkStart w:id="2631" w:name="Sit_Huelva_Ria_mob_lance_tlns"/>
      <w:r>
        <w:t>talons de lances</w:t>
      </w:r>
    </w:p>
    <w:bookmarkEnd w:id="2631"/>
    <w:p w14:paraId="7129E83E" w14:textId="77777777" w:rsidR="002141FA" w:rsidRPr="00336B63" w:rsidRDefault="00D74220" w:rsidP="00D74220">
      <w:pPr>
        <w:jc w:val="both"/>
        <w:rPr>
          <w:sz w:val="20"/>
          <w:lang w:val="fr-FR"/>
        </w:rPr>
      </w:pPr>
      <w:r w:rsidRPr="00336B63">
        <w:rPr>
          <w:i/>
          <w:sz w:val="20"/>
          <w:lang w:val="fr-FR"/>
        </w:rPr>
        <w:t xml:space="preserve">regatones, </w:t>
      </w:r>
      <w:bookmarkStart w:id="2632" w:name="Sit_Huelva_Ria_mob_bouterolle"/>
      <w:r w:rsidR="002141FA" w:rsidRPr="00336B63">
        <w:rPr>
          <w:sz w:val="20"/>
          <w:lang w:val="fr-FR"/>
        </w:rPr>
        <w:t>bouterolles</w:t>
      </w:r>
    </w:p>
    <w:bookmarkEnd w:id="2632"/>
    <w:p w14:paraId="6FBF8F94" w14:textId="77777777" w:rsidR="00D74220" w:rsidRDefault="00D74220" w:rsidP="002141FA">
      <w:pPr>
        <w:jc w:val="both"/>
        <w:rPr>
          <w:lang w:val="fr-FR"/>
        </w:rPr>
      </w:pPr>
    </w:p>
    <w:p w14:paraId="22F400C0" w14:textId="55DE19D0" w:rsidR="002141FA" w:rsidRDefault="002141FA" w:rsidP="002141FA">
      <w:pPr>
        <w:jc w:val="both"/>
        <w:rPr>
          <w:lang w:val="fr-FR"/>
        </w:rPr>
      </w:pPr>
      <w:r>
        <w:rPr>
          <w:lang w:val="fr-FR"/>
        </w:rPr>
        <w:t xml:space="preserve">Tronconique en feuille de métal avec un embouchement circulaire plat. Element bas des </w:t>
      </w:r>
      <w:hyperlink r:id="rId6149" w:anchor="Typ_Arm_Lance" w:history="1">
        <w:r w:rsidR="00DE55E6" w:rsidRPr="00DE55E6">
          <w:rPr>
            <w:rStyle w:val="Hyperlink"/>
            <w:lang w:val="fr-FR"/>
          </w:rPr>
          <w:t>lances</w:t>
        </w:r>
      </w:hyperlink>
      <w:r w:rsidR="00DE55E6" w:rsidRPr="00DE55E6">
        <w:rPr>
          <w:lang w:val="fr-FR"/>
        </w:rPr>
        <w:t xml:space="preserve"> </w:t>
      </w:r>
      <w:r>
        <w:rPr>
          <w:lang w:val="fr-FR"/>
        </w:rPr>
        <w:t>(SS BIB)</w:t>
      </w:r>
    </w:p>
    <w:p w14:paraId="05CD9374" w14:textId="77777777" w:rsidR="002141FA" w:rsidRDefault="002141FA" w:rsidP="002141FA">
      <w:pPr>
        <w:jc w:val="both"/>
        <w:rPr>
          <w:lang w:val="fr-FR"/>
        </w:rPr>
      </w:pPr>
    </w:p>
    <w:p w14:paraId="3A9E8A7B" w14:textId="77777777" w:rsidR="002141FA" w:rsidRDefault="002141FA" w:rsidP="002141FA">
      <w:pPr>
        <w:pStyle w:val="Heading4"/>
      </w:pPr>
      <w:bookmarkStart w:id="2633" w:name="Sit_Huelva_Ria_mob_lance_fibul"/>
      <w:r>
        <w:t>fibules</w:t>
      </w:r>
    </w:p>
    <w:bookmarkEnd w:id="2633"/>
    <w:p w14:paraId="6F335324" w14:textId="77777777" w:rsidR="002141FA" w:rsidRDefault="002141FA" w:rsidP="002141FA">
      <w:pPr>
        <w:rPr>
          <w:lang w:val="fr-FR"/>
        </w:rPr>
      </w:pPr>
    </w:p>
    <w:p w14:paraId="1F0990B4" w14:textId="1B0687E0" w:rsidR="002141FA" w:rsidRPr="00A00CE9" w:rsidRDefault="00000000" w:rsidP="002141FA">
      <w:pPr>
        <w:rPr>
          <w:lang w:val="fr-FR"/>
        </w:rPr>
      </w:pPr>
      <w:hyperlink r:id="rId6150" w:anchor="Cul_Precoloniale_Obj_fibule_codo" w:history="1">
        <w:r w:rsidR="003F6BBD" w:rsidRPr="003F6BBD">
          <w:rPr>
            <w:rStyle w:val="Hyperlink"/>
            <w:lang w:val="fr-FR"/>
          </w:rPr>
          <w:t xml:space="preserve">fibules </w:t>
        </w:r>
        <w:r w:rsidR="003F6BBD" w:rsidRPr="003F6BBD">
          <w:rPr>
            <w:rStyle w:val="Hyperlink"/>
            <w:i/>
            <w:lang w:val="fr-FR"/>
          </w:rPr>
          <w:t>de codo</w:t>
        </w:r>
      </w:hyperlink>
    </w:p>
    <w:p w14:paraId="4D011059" w14:textId="77777777" w:rsidR="002141FA" w:rsidRPr="0032190F" w:rsidRDefault="002141FA" w:rsidP="002141FA">
      <w:pPr>
        <w:jc w:val="both"/>
        <w:rPr>
          <w:lang w:val="fr-FR"/>
        </w:rPr>
      </w:pPr>
    </w:p>
    <w:p w14:paraId="3CDD00B2" w14:textId="77777777" w:rsidR="002141FA" w:rsidRPr="0032190F" w:rsidRDefault="002141FA" w:rsidP="002141FA">
      <w:pPr>
        <w:pStyle w:val="Heading4"/>
      </w:pPr>
      <w:bookmarkStart w:id="2634" w:name="Sit_Huelva_Ria_mob_casque"/>
      <w:r>
        <w:t>c</w:t>
      </w:r>
      <w:r w:rsidRPr="0032190F">
        <w:t>asques</w:t>
      </w:r>
    </w:p>
    <w:bookmarkEnd w:id="2634"/>
    <w:p w14:paraId="057088C1" w14:textId="77777777" w:rsidR="00336B63" w:rsidRDefault="00336B63" w:rsidP="002141FA">
      <w:pPr>
        <w:jc w:val="both"/>
        <w:rPr>
          <w:lang w:val="fr-FR"/>
        </w:rPr>
      </w:pPr>
    </w:p>
    <w:p w14:paraId="493B10A8" w14:textId="09A798A5" w:rsidR="002141FA" w:rsidRPr="00FA0B4D" w:rsidRDefault="002141FA" w:rsidP="00336B63">
      <w:pPr>
        <w:jc w:val="both"/>
        <w:rPr>
          <w:lang w:val="fr-FR"/>
        </w:rPr>
      </w:pPr>
      <w:r w:rsidRPr="0032190F">
        <w:rPr>
          <w:lang w:val="fr-FR"/>
        </w:rPr>
        <w:t>Présence de casques coniques ou à crêtes datés entre 1050 et 925 BC (</w:t>
      </w:r>
      <w:hyperlink r:id="rId6151" w:anchor="Cul_Extremadura_T_casque" w:history="1">
        <w:r w:rsidRPr="0032190F">
          <w:rPr>
            <w:rStyle w:val="Hyperlink"/>
            <w:lang w:val="fr-FR"/>
          </w:rPr>
          <w:t>représentations</w:t>
        </w:r>
      </w:hyperlink>
      <w:r w:rsidRPr="0032190F">
        <w:rPr>
          <w:lang w:val="fr-FR"/>
        </w:rPr>
        <w:t>)</w:t>
      </w:r>
      <w:r>
        <w:rPr>
          <w:lang w:val="fr-FR"/>
        </w:rPr>
        <w:t xml:space="preserve"> </w:t>
      </w:r>
      <w:r w:rsidRPr="0032190F">
        <w:rPr>
          <w:lang w:val="fr-FR"/>
        </w:rPr>
        <w:t xml:space="preserve">(BIB 2187 p. 397). </w:t>
      </w:r>
    </w:p>
    <w:p w14:paraId="79FACDE0" w14:textId="77777777" w:rsidR="002141FA" w:rsidRPr="00FA0B4D" w:rsidRDefault="002141FA" w:rsidP="002141FA">
      <w:pPr>
        <w:jc w:val="both"/>
        <w:rPr>
          <w:lang w:val="fr-FR"/>
        </w:rPr>
      </w:pPr>
    </w:p>
    <w:p w14:paraId="25B90A34" w14:textId="77777777" w:rsidR="002141FA" w:rsidRPr="009067E6" w:rsidRDefault="002141FA" w:rsidP="002141FA">
      <w:pPr>
        <w:pStyle w:val="Heading4"/>
      </w:pPr>
      <w:r w:rsidRPr="009067E6">
        <w:t>harnachement</w:t>
      </w:r>
      <w:r>
        <w:t xml:space="preserve"> (éléments de)</w:t>
      </w:r>
    </w:p>
    <w:p w14:paraId="46C9423C" w14:textId="77777777" w:rsidR="002141FA" w:rsidRPr="009067E6" w:rsidRDefault="002141FA" w:rsidP="002141FA">
      <w:pPr>
        <w:jc w:val="both"/>
        <w:rPr>
          <w:lang w:val="fr-FR"/>
        </w:rPr>
      </w:pPr>
    </w:p>
    <w:p w14:paraId="31FECD5E" w14:textId="77777777" w:rsidR="002141FA" w:rsidRPr="0032190F" w:rsidRDefault="002141FA" w:rsidP="002141FA">
      <w:pPr>
        <w:jc w:val="both"/>
        <w:rPr>
          <w:lang w:val="fr-FR"/>
        </w:rPr>
      </w:pPr>
      <w:r w:rsidRPr="0032190F">
        <w:rPr>
          <w:lang w:val="fr-FR"/>
        </w:rPr>
        <w:t>Eléments d’harnachement (</w:t>
      </w:r>
      <w:r w:rsidRPr="0032190F">
        <w:rPr>
          <w:i/>
          <w:lang w:val="fr-FR"/>
        </w:rPr>
        <w:t>passariendas</w:t>
      </w:r>
      <w:r w:rsidRPr="0032190F">
        <w:rPr>
          <w:lang w:val="fr-FR"/>
        </w:rPr>
        <w:t xml:space="preserve"> ou </w:t>
      </w:r>
      <w:r w:rsidRPr="0032190F">
        <w:rPr>
          <w:i/>
          <w:lang w:val="fr-FR"/>
        </w:rPr>
        <w:t>bocados</w:t>
      </w:r>
      <w:r w:rsidRPr="0032190F">
        <w:rPr>
          <w:lang w:val="fr-FR"/>
        </w:rPr>
        <w:t>) d’origine possible précoloniale (BIB 2187 p. 399)</w:t>
      </w:r>
    </w:p>
    <w:p w14:paraId="17195343" w14:textId="7575DCAB" w:rsidR="002141FA" w:rsidRPr="0032190F" w:rsidRDefault="002141FA" w:rsidP="002141FA">
      <w:pPr>
        <w:jc w:val="both"/>
        <w:rPr>
          <w:lang w:val="fr-FR"/>
        </w:rPr>
      </w:pPr>
      <w:r w:rsidRPr="0032190F">
        <w:rPr>
          <w:lang w:val="fr-FR"/>
        </w:rPr>
        <w:t xml:space="preserve">v. </w:t>
      </w:r>
      <w:hyperlink r:id="rId6152" w:anchor="Cul_Extremadura_T_char" w:history="1">
        <w:r w:rsidRPr="0032190F">
          <w:rPr>
            <w:rStyle w:val="Hyperlink"/>
            <w:lang w:val="fr-FR"/>
          </w:rPr>
          <w:t>char</w:t>
        </w:r>
      </w:hyperlink>
      <w:r w:rsidRPr="0032190F">
        <w:rPr>
          <w:lang w:val="fr-FR"/>
        </w:rPr>
        <w:t xml:space="preserve"> (stèles ibériques)</w:t>
      </w:r>
    </w:p>
    <w:p w14:paraId="419BE916" w14:textId="77777777" w:rsidR="002141FA" w:rsidRPr="0032190F" w:rsidRDefault="002141FA" w:rsidP="002141FA">
      <w:pPr>
        <w:jc w:val="both"/>
        <w:rPr>
          <w:lang w:val="fr-FR"/>
        </w:rPr>
      </w:pPr>
    </w:p>
    <w:p w14:paraId="1549D03B" w14:textId="77777777" w:rsidR="002141FA" w:rsidRPr="0032190F" w:rsidRDefault="002141FA" w:rsidP="002141FA">
      <w:pPr>
        <w:pStyle w:val="Heading4"/>
      </w:pPr>
      <w:bookmarkStart w:id="2635" w:name="Sit_Huelva_Ria_mob_sys_pond"/>
      <w:r>
        <w:lastRenderedPageBreak/>
        <w:t>s</w:t>
      </w:r>
      <w:r w:rsidRPr="0032190F">
        <w:t>ystème pondéral</w:t>
      </w:r>
    </w:p>
    <w:bookmarkEnd w:id="2635"/>
    <w:p w14:paraId="4BC615BD" w14:textId="77777777" w:rsidR="002141FA" w:rsidRPr="0032190F" w:rsidRDefault="002141FA" w:rsidP="002141FA">
      <w:pPr>
        <w:jc w:val="both"/>
        <w:rPr>
          <w:lang w:val="fr-FR"/>
        </w:rPr>
      </w:pPr>
    </w:p>
    <w:p w14:paraId="093CD73E" w14:textId="5FC8406D" w:rsidR="002141FA" w:rsidRPr="0032190F" w:rsidRDefault="002141FA" w:rsidP="002141FA">
      <w:pPr>
        <w:jc w:val="both"/>
        <w:rPr>
          <w:lang w:val="fr-FR"/>
        </w:rPr>
      </w:pPr>
      <w:r w:rsidRPr="0032190F">
        <w:rPr>
          <w:lang w:val="fr-FR"/>
        </w:rPr>
        <w:t xml:space="preserve">Le </w:t>
      </w:r>
      <w:hyperlink r:id="rId6153" w:anchor="Cul_Precoloniale_Obj_poids_mes" w:history="1">
        <w:r w:rsidRPr="00426FF9">
          <w:rPr>
            <w:rStyle w:val="Hyperlink"/>
            <w:lang w:val="fr-FR"/>
          </w:rPr>
          <w:t>système de poids</w:t>
        </w:r>
      </w:hyperlink>
      <w:r w:rsidRPr="0032190F">
        <w:rPr>
          <w:lang w:val="fr-FR"/>
        </w:rPr>
        <w:t xml:space="preserve"> retrouvé à [Ria de ?] Huelva appartient au système chrypriote et plus largement à celui utilisé en Syrie-Palestine (BIB 2186 p. 138)</w:t>
      </w:r>
    </w:p>
    <w:p w14:paraId="7E1A285B" w14:textId="77777777" w:rsidR="002141FA" w:rsidRPr="0032190F" w:rsidRDefault="002141FA" w:rsidP="002141FA">
      <w:pPr>
        <w:jc w:val="both"/>
        <w:rPr>
          <w:lang w:val="fr-FR"/>
        </w:rPr>
      </w:pPr>
    </w:p>
    <w:p w14:paraId="4C8B2C29" w14:textId="54F3867D" w:rsidR="002141FA" w:rsidRPr="0032190F" w:rsidRDefault="002141FA" w:rsidP="002141FA">
      <w:pPr>
        <w:jc w:val="both"/>
        <w:rPr>
          <w:lang w:val="fr-FR"/>
        </w:rPr>
      </w:pPr>
      <w:r w:rsidRPr="0032190F">
        <w:rPr>
          <w:lang w:val="fr-FR"/>
        </w:rPr>
        <w:t xml:space="preserve">v. </w:t>
      </w:r>
      <w:hyperlink r:id="rId6154" w:anchor="Sit_Baleizao" w:history="1">
        <w:r w:rsidRPr="0032190F">
          <w:rPr>
            <w:rStyle w:val="Hyperlink"/>
            <w:lang w:val="fr-FR"/>
          </w:rPr>
          <w:t>Baleizao</w:t>
        </w:r>
      </w:hyperlink>
    </w:p>
    <w:p w14:paraId="1229F98A" w14:textId="77777777" w:rsidR="002141FA" w:rsidRDefault="002141FA" w:rsidP="00242C0F">
      <w:pPr>
        <w:jc w:val="both"/>
        <w:rPr>
          <w:lang w:val="fr-FR"/>
        </w:rPr>
      </w:pPr>
    </w:p>
    <w:p w14:paraId="6F56D209" w14:textId="77777777" w:rsidR="00D74220" w:rsidRDefault="00D74220" w:rsidP="00D74220">
      <w:pPr>
        <w:pStyle w:val="Heading2"/>
      </w:pPr>
      <w:bookmarkStart w:id="2636" w:name="Sit_Huelva__met"/>
      <w:r>
        <w:t>métallurgie</w:t>
      </w:r>
    </w:p>
    <w:bookmarkEnd w:id="2636"/>
    <w:p w14:paraId="70C4983B" w14:textId="77777777" w:rsidR="00D74220" w:rsidRDefault="00D74220" w:rsidP="00D74220">
      <w:pPr>
        <w:rPr>
          <w:lang w:val="fr-FR"/>
        </w:rPr>
      </w:pPr>
    </w:p>
    <w:p w14:paraId="4110FE1A" w14:textId="63915DA8" w:rsidR="006C2202" w:rsidRDefault="006C2202" w:rsidP="00426FF9">
      <w:pPr>
        <w:jc w:val="both"/>
        <w:rPr>
          <w:lang w:val="fr-FR"/>
        </w:rPr>
      </w:pPr>
      <w:r>
        <w:rPr>
          <w:lang w:val="fr-FR"/>
        </w:rPr>
        <w:t xml:space="preserve">Aucune des 14 pièces analysées n'est faite en métal de la </w:t>
      </w:r>
      <w:r w:rsidRPr="004141FA">
        <w:rPr>
          <w:i/>
          <w:lang w:val="fr-FR"/>
        </w:rPr>
        <w:t>Faja Piritica</w:t>
      </w:r>
      <w:r>
        <w:rPr>
          <w:lang w:val="fr-FR"/>
        </w:rPr>
        <w:t xml:space="preserve"> [</w:t>
      </w:r>
      <w:hyperlink r:id="rId6155" w:anchor="Sit_IPB" w:history="1">
        <w:r w:rsidRPr="006C2202">
          <w:rPr>
            <w:rStyle w:val="Hyperlink"/>
            <w:lang w:val="fr-FR"/>
          </w:rPr>
          <w:t>IPB</w:t>
        </w:r>
      </w:hyperlink>
      <w:r>
        <w:rPr>
          <w:lang w:val="fr-FR"/>
        </w:rPr>
        <w:t xml:space="preserve">] mais pourraient provenir de la zone d' </w:t>
      </w:r>
      <w:hyperlink r:id="rId6156" w:anchor="Sit_IPB_zone_OssaMorena" w:history="1">
        <w:r w:rsidRPr="00175810">
          <w:rPr>
            <w:rStyle w:val="Hyperlink"/>
            <w:lang w:val="fr-FR"/>
          </w:rPr>
          <w:t>Ossa-Morena</w:t>
        </w:r>
      </w:hyperlink>
      <w:r w:rsidRPr="006C2202">
        <w:rPr>
          <w:lang w:val="fr-FR"/>
        </w:rPr>
        <w:t xml:space="preserve"> </w:t>
      </w:r>
      <w:r>
        <w:rPr>
          <w:lang w:val="fr-FR"/>
        </w:rPr>
        <w:t>et du Vale de Alcudia (</w:t>
      </w:r>
      <w:hyperlink r:id="rId6157" w:anchor="Sit_Sierra_Morena" w:history="1">
        <w:r w:rsidRPr="002A5A3F">
          <w:rPr>
            <w:rStyle w:val="Hyperlink"/>
            <w:lang w:val="fr-FR"/>
          </w:rPr>
          <w:t>Sierra Morena</w:t>
        </w:r>
      </w:hyperlink>
      <w:r>
        <w:rPr>
          <w:lang w:val="fr-FR"/>
        </w:rPr>
        <w:t>), éventuellement aussi de Sardaigne (BIB 2172)</w:t>
      </w:r>
      <w:r w:rsidR="00BE53EA">
        <w:rPr>
          <w:lang w:val="fr-FR"/>
        </w:rPr>
        <w:t xml:space="preserve"> de la </w:t>
      </w:r>
      <w:hyperlink r:id="rId6158" w:anchor="Sit_IPB_zone_CIZ" w:history="1">
        <w:r w:rsidR="00BE53EA" w:rsidRPr="004351F7">
          <w:rPr>
            <w:rStyle w:val="Hyperlink"/>
            <w:szCs w:val="20"/>
            <w:lang w:val="fr-FR"/>
          </w:rPr>
          <w:t>CIZ</w:t>
        </w:r>
      </w:hyperlink>
      <w:r w:rsidR="00BE53EA" w:rsidRPr="00BE53EA">
        <w:rPr>
          <w:rStyle w:val="Hyperlink"/>
          <w:color w:val="auto"/>
          <w:szCs w:val="20"/>
          <w:u w:val="none"/>
          <w:lang w:val="fr-FR"/>
        </w:rPr>
        <w:t xml:space="preserve"> (BIB</w:t>
      </w:r>
      <w:r w:rsidR="00BE53EA">
        <w:rPr>
          <w:rStyle w:val="Hyperlink"/>
          <w:color w:val="auto"/>
          <w:szCs w:val="20"/>
          <w:u w:val="none"/>
          <w:lang w:val="fr-FR"/>
        </w:rPr>
        <w:t xml:space="preserve"> 3611)</w:t>
      </w:r>
    </w:p>
    <w:p w14:paraId="43F11039" w14:textId="77777777" w:rsidR="006C2202" w:rsidRDefault="006C2202" w:rsidP="00D74220">
      <w:pPr>
        <w:rPr>
          <w:lang w:val="fr-FR"/>
        </w:rPr>
      </w:pPr>
    </w:p>
    <w:p w14:paraId="12084050" w14:textId="2821165F" w:rsidR="00D74220" w:rsidRPr="00D74220" w:rsidRDefault="00D74220" w:rsidP="00D74220">
      <w:pPr>
        <w:rPr>
          <w:lang w:val="fr-FR"/>
        </w:rPr>
      </w:pPr>
      <w:r>
        <w:rPr>
          <w:lang w:val="fr-FR"/>
        </w:rPr>
        <w:t xml:space="preserve">v. </w:t>
      </w:r>
      <w:hyperlink r:id="rId6159" w:anchor="Sit_Llinares" w:history="1">
        <w:r w:rsidRPr="00D74220">
          <w:rPr>
            <w:rStyle w:val="Hyperlink"/>
            <w:lang w:val="fr-FR"/>
          </w:rPr>
          <w:t>Llinares</w:t>
        </w:r>
      </w:hyperlink>
    </w:p>
    <w:p w14:paraId="6197FC3A" w14:textId="77777777" w:rsidR="00D74220" w:rsidRDefault="00D74220" w:rsidP="00242C0F">
      <w:pPr>
        <w:jc w:val="both"/>
        <w:rPr>
          <w:lang w:val="fr-FR"/>
        </w:rPr>
      </w:pPr>
    </w:p>
    <w:p w14:paraId="1EB41BA2" w14:textId="77777777" w:rsidR="002141FA" w:rsidRDefault="002141FA" w:rsidP="002141FA">
      <w:pPr>
        <w:pStyle w:val="Heading2"/>
      </w:pPr>
      <w:r>
        <w:t>A classer</w:t>
      </w:r>
    </w:p>
    <w:p w14:paraId="7E94D22A" w14:textId="77777777" w:rsidR="002141FA" w:rsidRDefault="002141FA" w:rsidP="00242C0F">
      <w:pPr>
        <w:jc w:val="both"/>
        <w:rPr>
          <w:lang w:val="fr-FR"/>
        </w:rPr>
      </w:pPr>
    </w:p>
    <w:p w14:paraId="2E4F9DEE" w14:textId="012DD607" w:rsidR="006C14E7" w:rsidRPr="0032190F" w:rsidRDefault="008A0A7B" w:rsidP="00242C0F">
      <w:pPr>
        <w:jc w:val="both"/>
        <w:rPr>
          <w:lang w:val="fr-FR"/>
        </w:rPr>
      </w:pPr>
      <w:r w:rsidRPr="0032190F">
        <w:rPr>
          <w:lang w:val="fr-FR"/>
        </w:rPr>
        <w:t xml:space="preserve">Les fouilles </w:t>
      </w:r>
      <w:r w:rsidR="00D9466D" w:rsidRPr="0032190F">
        <w:rPr>
          <w:lang w:val="fr-FR"/>
        </w:rPr>
        <w:t xml:space="preserve">de sauvetage </w:t>
      </w:r>
      <w:r w:rsidRPr="0032190F">
        <w:rPr>
          <w:lang w:val="fr-FR"/>
        </w:rPr>
        <w:t>de Calle Méndez Núñez 7-13 / Plaza de las Monjas 12 ont livré l'un des exemples les plus ancien pour le mobilier phénicien en Espagne, fin 9e première moitié 8e aec</w:t>
      </w:r>
      <w:r w:rsidR="000B3C39" w:rsidRPr="0032190F">
        <w:rPr>
          <w:lang w:val="fr-FR"/>
        </w:rPr>
        <w:t xml:space="preserve"> </w:t>
      </w:r>
      <w:r w:rsidR="006C14E7" w:rsidRPr="0032190F">
        <w:rPr>
          <w:lang w:val="fr-FR"/>
        </w:rPr>
        <w:t>(BIB 2526)</w:t>
      </w:r>
      <w:r w:rsidR="000B3C39" w:rsidRPr="0032190F">
        <w:rPr>
          <w:lang w:val="fr-FR"/>
        </w:rPr>
        <w:t xml:space="preserve"> Grand nombre de tessons sardes, phéniciens, chypriotes, grecs et non-tournés </w:t>
      </w:r>
      <w:r w:rsidR="00D9466D" w:rsidRPr="0032190F">
        <w:rPr>
          <w:lang w:val="fr-FR"/>
        </w:rPr>
        <w:t>renvoyant a une étape comprise entre 900 et 770 aec. Des objets renvoie</w:t>
      </w:r>
      <w:r w:rsidR="00A32DC2" w:rsidRPr="0032190F">
        <w:rPr>
          <w:lang w:val="fr-FR"/>
        </w:rPr>
        <w:t xml:space="preserve">nt possiblement à Tyr, comme les plats d'affinités type </w:t>
      </w:r>
      <w:hyperlink r:id="rId6160" w:anchor="Sit_Tyr" w:history="1">
        <w:r w:rsidR="00E77605" w:rsidRPr="0032190F">
          <w:rPr>
            <w:rStyle w:val="Hyperlink"/>
            <w:lang w:val="fr-FR"/>
          </w:rPr>
          <w:t>Tyr</w:t>
        </w:r>
      </w:hyperlink>
      <w:r w:rsidR="00E77605" w:rsidRPr="0032190F">
        <w:rPr>
          <w:lang w:val="fr-FR"/>
        </w:rPr>
        <w:t xml:space="preserve"> </w:t>
      </w:r>
      <w:r w:rsidR="00A32DC2" w:rsidRPr="0032190F">
        <w:rPr>
          <w:lang w:val="fr-FR"/>
        </w:rPr>
        <w:t>14 qui sont ici datables du 9e début 8e s. Les autres plats du type à marli étroit du contexte ne sont comparable qu'avec le répertoire de la mère patrie</w:t>
      </w:r>
      <w:r w:rsidR="00E77605" w:rsidRPr="0032190F">
        <w:rPr>
          <w:lang w:val="fr-FR"/>
        </w:rPr>
        <w:t xml:space="preserve">. Nombreuses coupes à profil convexe continu de types Tyr 11-13 présents, </w:t>
      </w:r>
      <w:r w:rsidR="00A32DC2" w:rsidRPr="0032190F">
        <w:rPr>
          <w:lang w:val="fr-FR"/>
        </w:rPr>
        <w:t xml:space="preserve"> </w:t>
      </w:r>
      <w:r w:rsidR="000B3C39" w:rsidRPr="0032190F">
        <w:rPr>
          <w:lang w:val="fr-FR"/>
        </w:rPr>
        <w:t>(BIB 2526)</w:t>
      </w:r>
    </w:p>
    <w:p w14:paraId="3F6A72ED" w14:textId="77777777" w:rsidR="000B3C39" w:rsidRPr="0032190F" w:rsidRDefault="00E77605" w:rsidP="00242C0F">
      <w:pPr>
        <w:jc w:val="both"/>
        <w:rPr>
          <w:lang w:val="fr-FR"/>
        </w:rPr>
      </w:pPr>
      <w:r w:rsidRPr="0032190F">
        <w:rPr>
          <w:lang w:val="fr-FR"/>
        </w:rPr>
        <w:t>La phase récente de Huelva est contemporaine du premier horizon du Teatro Comico de Cadix et, peut-être, des phases III et IV de La Rebanadilla près de Malaga. Cette phase récente renvoie également au début de la séquence de Morro Mezquitilla (phase B1a) et en partie avec Calle Canovas del Castillo à Cadix (BIB 2526)</w:t>
      </w:r>
    </w:p>
    <w:p w14:paraId="71C7C22A" w14:textId="60809EB3" w:rsidR="007513A7" w:rsidRPr="0032190F" w:rsidRDefault="00174B6F" w:rsidP="00242C0F">
      <w:pPr>
        <w:jc w:val="both"/>
        <w:rPr>
          <w:lang w:val="fr-FR"/>
        </w:rPr>
      </w:pPr>
      <w:r w:rsidRPr="0032190F">
        <w:rPr>
          <w:lang w:val="fr-FR"/>
        </w:rPr>
        <w:t>Espagne. Quartier phénicien (BIB 1996)</w:t>
      </w:r>
      <w:r w:rsidR="00631485" w:rsidRPr="0032190F">
        <w:rPr>
          <w:lang w:val="fr-FR"/>
        </w:rPr>
        <w:t xml:space="preserve">. Pas rangée au </w:t>
      </w:r>
      <w:r w:rsidR="000B3C39" w:rsidRPr="0032190F">
        <w:rPr>
          <w:lang w:val="fr-FR"/>
        </w:rPr>
        <w:t>nombre</w:t>
      </w:r>
      <w:r w:rsidR="00631485" w:rsidRPr="0032190F">
        <w:rPr>
          <w:lang w:val="fr-FR"/>
        </w:rPr>
        <w:t xml:space="preserve"> des fondations phéniciennes reste qu’une présence orientale (</w:t>
      </w:r>
      <w:hyperlink r:id="rId6161" w:anchor="Cul_Protohistoire_Soc_Habitat_Emporion" w:history="1">
        <w:r w:rsidR="00631485" w:rsidRPr="0032190F">
          <w:rPr>
            <w:rStyle w:val="Hyperlink"/>
            <w:i/>
            <w:lang w:val="fr-FR"/>
          </w:rPr>
          <w:t>emporion</w:t>
        </w:r>
      </w:hyperlink>
      <w:r w:rsidR="00631485" w:rsidRPr="0032190F">
        <w:rPr>
          <w:lang w:val="fr-FR"/>
        </w:rPr>
        <w:t xml:space="preserve"> oriental) précoce est perceptilble (BIB 1995 p. 30)</w:t>
      </w:r>
    </w:p>
    <w:p w14:paraId="1770BDD2" w14:textId="742A6E1F" w:rsidR="00174B6F" w:rsidRPr="0032190F" w:rsidRDefault="007513A7" w:rsidP="00242C0F">
      <w:pPr>
        <w:jc w:val="both"/>
        <w:rPr>
          <w:lang w:val="fr-FR"/>
        </w:rPr>
      </w:pPr>
      <w:r w:rsidRPr="0032190F">
        <w:rPr>
          <w:lang w:val="fr-FR"/>
        </w:rPr>
        <w:t>A livré de la céramique géométrique et sub-géométrique (BIB 1995 p. 41)</w:t>
      </w:r>
      <w:r w:rsidR="000B3C39" w:rsidRPr="0032190F">
        <w:rPr>
          <w:lang w:val="fr-FR"/>
        </w:rPr>
        <w:t xml:space="preserve"> </w:t>
      </w:r>
      <w:r w:rsidR="00894DC1" w:rsidRPr="0032190F">
        <w:rPr>
          <w:lang w:val="fr-FR"/>
        </w:rPr>
        <w:t>à décor de grecques (SS BIB)</w:t>
      </w:r>
      <w:r w:rsidR="00DD1E7A" w:rsidRPr="0032190F">
        <w:rPr>
          <w:lang w:val="fr-FR"/>
        </w:rPr>
        <w:t xml:space="preserve">un </w:t>
      </w:r>
      <w:r w:rsidR="00DD1E7A" w:rsidRPr="0032190F">
        <w:rPr>
          <w:i/>
          <w:lang w:val="fr-FR"/>
        </w:rPr>
        <w:t>skyphos</w:t>
      </w:r>
      <w:r w:rsidR="000B3C39" w:rsidRPr="0032190F">
        <w:rPr>
          <w:i/>
          <w:lang w:val="fr-FR"/>
        </w:rPr>
        <w:t xml:space="preserve"> </w:t>
      </w:r>
      <w:hyperlink r:id="rId6162" w:anchor="Sit_Eubee" w:history="1">
        <w:r w:rsidR="00DD1E7A" w:rsidRPr="0032190F">
          <w:rPr>
            <w:rStyle w:val="Hyperlink"/>
            <w:lang w:val="fr-FR"/>
          </w:rPr>
          <w:t>eubéen</w:t>
        </w:r>
      </w:hyperlink>
      <w:r w:rsidR="00DD1E7A" w:rsidRPr="0032190F">
        <w:rPr>
          <w:lang w:val="fr-FR"/>
        </w:rPr>
        <w:t xml:space="preserve"> (BIB 1995 p. 44)</w:t>
      </w:r>
      <w:r w:rsidR="00A41B56" w:rsidRPr="0032190F">
        <w:rPr>
          <w:lang w:val="fr-FR"/>
        </w:rPr>
        <w:t>. Dans le dépôt il y a des importations du Géométrique Moyen II attique (800-760 av. J.-C.), du Subgéométrique III euboïque (850-750 av. J.-C.) et, probablement, du Subgéométrique euboïque I-II (900-850 av. J.-C.). (BIB 2526)</w:t>
      </w:r>
    </w:p>
    <w:p w14:paraId="5B2EDECE" w14:textId="4F1FD22B" w:rsidR="00BE7940" w:rsidRDefault="00BE7940" w:rsidP="00DF74AE">
      <w:pPr>
        <w:rPr>
          <w:lang w:val="fr-FR"/>
        </w:rPr>
      </w:pPr>
      <w:r w:rsidRPr="0032190F">
        <w:rPr>
          <w:lang w:val="fr-FR"/>
        </w:rPr>
        <w:t>Pour la période orientalisante, des oeufs d’autruches décorés y ont été découverts (BIB 2116 p. 181)</w:t>
      </w:r>
      <w:r w:rsidR="00DF74AE" w:rsidRPr="0032190F">
        <w:rPr>
          <w:lang w:val="fr-FR"/>
        </w:rPr>
        <w:t>. Le site protohistorique a livré un peigne</w:t>
      </w:r>
      <w:r w:rsidR="006B2749" w:rsidRPr="0032190F">
        <w:rPr>
          <w:lang w:val="fr-FR"/>
        </w:rPr>
        <w:t>. Ce dernier est considéré être un élément oriental</w:t>
      </w:r>
      <w:r w:rsidR="00B01BB2" w:rsidRPr="0032190F">
        <w:rPr>
          <w:lang w:val="fr-FR"/>
        </w:rPr>
        <w:t xml:space="preserve"> dans un contexte </w:t>
      </w:r>
      <w:hyperlink r:id="rId6163" w:anchor="Cul_Precoloniale" w:history="1">
        <w:r w:rsidR="00B01BB2" w:rsidRPr="0032190F">
          <w:rPr>
            <w:rStyle w:val="Hyperlink"/>
            <w:lang w:val="fr-FR"/>
          </w:rPr>
          <w:t>précolonial</w:t>
        </w:r>
      </w:hyperlink>
      <w:r w:rsidR="00DF74AE" w:rsidRPr="0032190F">
        <w:rPr>
          <w:lang w:val="fr-FR"/>
        </w:rPr>
        <w:t xml:space="preserve"> (BIB 2198 p. 459)</w:t>
      </w:r>
    </w:p>
    <w:p w14:paraId="3026638C" w14:textId="77777777" w:rsidR="007F3D5E" w:rsidRDefault="007F3D5E" w:rsidP="00DF74AE">
      <w:pPr>
        <w:rPr>
          <w:lang w:val="fr-FR"/>
        </w:rPr>
      </w:pPr>
    </w:p>
    <w:p w14:paraId="4BC5BC1D" w14:textId="77777777" w:rsidR="007F3D5E" w:rsidRPr="004B7475" w:rsidRDefault="007F3D5E" w:rsidP="002141FA">
      <w:pPr>
        <w:pStyle w:val="Heading3"/>
      </w:pPr>
      <w:bookmarkStart w:id="2637" w:name="Sit_Tartessos_per_tartessos"/>
      <w:r w:rsidRPr="004B7475">
        <w:t>période tartesienne</w:t>
      </w:r>
    </w:p>
    <w:p w14:paraId="7BCE7E98" w14:textId="77777777" w:rsidR="007F3D5E" w:rsidRPr="007F3D5E" w:rsidRDefault="007F3D5E" w:rsidP="007F3D5E">
      <w:pPr>
        <w:rPr>
          <w:lang w:val="fr-FR"/>
        </w:rPr>
      </w:pPr>
      <w:bookmarkStart w:id="2638" w:name="Sit_Onoba"/>
      <w:bookmarkEnd w:id="2637"/>
      <w:r w:rsidRPr="007F3D5E">
        <w:rPr>
          <w:lang w:val="fr-FR"/>
        </w:rPr>
        <w:t>Onoba</w:t>
      </w:r>
    </w:p>
    <w:bookmarkEnd w:id="2638"/>
    <w:p w14:paraId="3BDB9A29" w14:textId="77777777" w:rsidR="007F3D5E" w:rsidRDefault="007F3D5E" w:rsidP="007F3D5E">
      <w:pPr>
        <w:rPr>
          <w:lang w:val="fr-FR"/>
        </w:rPr>
      </w:pPr>
    </w:p>
    <w:p w14:paraId="72B5E3FE" w14:textId="40BEF7B3" w:rsidR="007F3D5E" w:rsidRDefault="007F3D5E" w:rsidP="007F3D5E">
      <w:pPr>
        <w:jc w:val="both"/>
        <w:rPr>
          <w:lang w:val="fr-FR"/>
        </w:rPr>
      </w:pPr>
      <w:r w:rsidRPr="0032190F">
        <w:rPr>
          <w:lang w:val="fr-FR"/>
        </w:rPr>
        <w:t xml:space="preserve">L’identité de </w:t>
      </w:r>
      <w:hyperlink r:id="rId6164" w:anchor="Sit_Tartessos" w:history="1">
        <w:r w:rsidRPr="007F3D5E">
          <w:rPr>
            <w:rStyle w:val="Hyperlink"/>
            <w:lang w:val="fr-FR"/>
          </w:rPr>
          <w:t>Tartessos</w:t>
        </w:r>
      </w:hyperlink>
      <w:r>
        <w:rPr>
          <w:lang w:val="fr-FR"/>
        </w:rPr>
        <w:t xml:space="preserve"> </w:t>
      </w:r>
      <w:r w:rsidRPr="0032190F">
        <w:rPr>
          <w:lang w:val="fr-FR"/>
        </w:rPr>
        <w:t xml:space="preserve">avec </w:t>
      </w:r>
      <w:r w:rsidRPr="007F3D5E">
        <w:rPr>
          <w:lang w:val="fr-FR"/>
        </w:rPr>
        <w:t>Huelva</w:t>
      </w:r>
      <w:r w:rsidRPr="0032190F">
        <w:rPr>
          <w:lang w:val="fr-FR"/>
        </w:rPr>
        <w:t xml:space="preserve"> est une possibilité (BIB 1995)</w:t>
      </w:r>
      <w:r w:rsidRPr="007F3D5E">
        <w:rPr>
          <w:lang w:val="fr-FR"/>
        </w:rPr>
        <w:t xml:space="preserve"> (BIB 3021)</w:t>
      </w:r>
      <w:r>
        <w:rPr>
          <w:lang w:val="fr-FR"/>
        </w:rPr>
        <w:t xml:space="preserve">. Ancienne </w:t>
      </w:r>
      <w:r w:rsidRPr="007F3D5E">
        <w:rPr>
          <w:i/>
          <w:lang w:val="fr-FR"/>
        </w:rPr>
        <w:t>Onuba</w:t>
      </w:r>
      <w:r>
        <w:rPr>
          <w:lang w:val="fr-FR"/>
        </w:rPr>
        <w:t xml:space="preserve"> </w:t>
      </w:r>
      <w:r w:rsidRPr="007F3D5E">
        <w:rPr>
          <w:lang w:val="fr-FR"/>
        </w:rPr>
        <w:t>(BIB 3021)</w:t>
      </w:r>
      <w:r>
        <w:rPr>
          <w:lang w:val="fr-FR"/>
        </w:rPr>
        <w:t xml:space="preserve"> </w:t>
      </w:r>
      <w:r w:rsidRPr="0032190F">
        <w:rPr>
          <w:lang w:val="fr-FR"/>
        </w:rPr>
        <w:t>Onoba (Huelva)</w:t>
      </w:r>
      <w:r>
        <w:rPr>
          <w:lang w:val="fr-FR"/>
        </w:rPr>
        <w:t xml:space="preserve"> </w:t>
      </w:r>
      <w:r w:rsidRPr="0032190F">
        <w:rPr>
          <w:lang w:val="fr-FR"/>
        </w:rPr>
        <w:t>est la première attestation de la présence phénicienne en Espagne datée de vers 1000-850 aec (MAC Barcelona, 2017)</w:t>
      </w:r>
    </w:p>
    <w:p w14:paraId="46F883F4" w14:textId="77777777" w:rsidR="002141FA" w:rsidRDefault="002141FA" w:rsidP="007F3D5E">
      <w:pPr>
        <w:jc w:val="both"/>
        <w:rPr>
          <w:lang w:val="fr-FR"/>
        </w:rPr>
      </w:pPr>
    </w:p>
    <w:p w14:paraId="46EB0B12" w14:textId="77777777" w:rsidR="002141FA" w:rsidRPr="00E97225" w:rsidRDefault="002141FA" w:rsidP="002141FA">
      <w:pPr>
        <w:pStyle w:val="Heading3"/>
        <w:rPr>
          <w:lang w:val="es-ES"/>
        </w:rPr>
      </w:pPr>
      <w:r w:rsidRPr="00E97225">
        <w:rPr>
          <w:lang w:val="es-ES"/>
        </w:rPr>
        <w:t>période turdetania</w:t>
      </w:r>
    </w:p>
    <w:p w14:paraId="42148CCD" w14:textId="77777777" w:rsidR="007F3D5E" w:rsidRPr="00E97225" w:rsidRDefault="007F3D5E" w:rsidP="007F3D5E">
      <w:pPr>
        <w:jc w:val="both"/>
        <w:rPr>
          <w:lang w:val="es-ES"/>
        </w:rPr>
      </w:pPr>
    </w:p>
    <w:p w14:paraId="296A7774" w14:textId="77777777" w:rsidR="00B833B3" w:rsidRPr="007D4C7B" w:rsidRDefault="00B833B3" w:rsidP="00426FF9">
      <w:pPr>
        <w:pStyle w:val="Heading1"/>
        <w:rPr>
          <w:lang w:val="es-ES"/>
        </w:rPr>
      </w:pPr>
      <w:bookmarkStart w:id="2639" w:name="Sit_Palmaron"/>
      <w:r w:rsidRPr="007D4C7B">
        <w:rPr>
          <w:lang w:val="es-ES"/>
        </w:rPr>
        <w:t>PALMARON</w:t>
      </w:r>
    </w:p>
    <w:bookmarkEnd w:id="2639"/>
    <w:p w14:paraId="747574F4" w14:textId="77777777" w:rsidR="00B833B3" w:rsidRPr="00E97225" w:rsidRDefault="00B833B3" w:rsidP="007F3D5E">
      <w:pPr>
        <w:jc w:val="both"/>
        <w:rPr>
          <w:lang w:val="es-ES"/>
        </w:rPr>
      </w:pPr>
    </w:p>
    <w:p w14:paraId="5914B059" w14:textId="77777777" w:rsidR="00B833B3" w:rsidRDefault="00B833B3" w:rsidP="007F3D5E">
      <w:pPr>
        <w:jc w:val="both"/>
        <w:rPr>
          <w:lang w:val="fr-FR"/>
        </w:rPr>
      </w:pPr>
      <w:r w:rsidRPr="00E97225">
        <w:rPr>
          <w:lang w:val="es-ES"/>
        </w:rPr>
        <w:lastRenderedPageBreak/>
        <w:t xml:space="preserve">El Palmaron (Niebla, Huelva). </w:t>
      </w:r>
      <w:r>
        <w:rPr>
          <w:lang w:val="fr-FR"/>
        </w:rPr>
        <w:t xml:space="preserve">Pendant la période orientalisante, présence d'une épée en fer </w:t>
      </w:r>
      <w:r w:rsidRPr="00B833B3">
        <w:rPr>
          <w:lang w:val="fr-FR"/>
        </w:rPr>
        <w:t>(</w:t>
      </w:r>
      <w:r>
        <w:rPr>
          <w:lang w:val="fr-FR"/>
        </w:rPr>
        <w:t>BIB 3021)</w:t>
      </w:r>
    </w:p>
    <w:p w14:paraId="09BE1BFB" w14:textId="77777777" w:rsidR="00B833B3" w:rsidRDefault="00B833B3" w:rsidP="007F3D5E">
      <w:pPr>
        <w:jc w:val="both"/>
        <w:rPr>
          <w:lang w:val="fr-FR"/>
        </w:rPr>
      </w:pPr>
    </w:p>
    <w:p w14:paraId="5D4410E6" w14:textId="77777777" w:rsidR="007F3D5E" w:rsidRDefault="007F3D5E" w:rsidP="00426FF9">
      <w:pPr>
        <w:pStyle w:val="Heading1"/>
      </w:pPr>
      <w:bookmarkStart w:id="2640" w:name="Sit_Bornos"/>
      <w:r>
        <w:t>BORNOS</w:t>
      </w:r>
    </w:p>
    <w:bookmarkEnd w:id="2640"/>
    <w:p w14:paraId="1749218C" w14:textId="77777777" w:rsidR="007F3D5E" w:rsidRDefault="007F3D5E" w:rsidP="007F3D5E">
      <w:pPr>
        <w:jc w:val="both"/>
        <w:rPr>
          <w:lang w:val="fr-FR"/>
        </w:rPr>
      </w:pPr>
    </w:p>
    <w:p w14:paraId="6B98B11A" w14:textId="6CF2EF41" w:rsidR="007F3D5E" w:rsidRDefault="007F3D5E" w:rsidP="007F3D5E">
      <w:pPr>
        <w:jc w:val="both"/>
        <w:rPr>
          <w:lang w:val="fr-FR"/>
        </w:rPr>
      </w:pPr>
      <w:r>
        <w:rPr>
          <w:lang w:val="fr-FR"/>
        </w:rPr>
        <w:t xml:space="preserve">Cadiz, dépôt d'épées du BF lié à </w:t>
      </w:r>
      <w:hyperlink r:id="rId6165" w:anchor="Sit_Tartessos" w:history="1">
        <w:r w:rsidRPr="007F3D5E">
          <w:rPr>
            <w:rStyle w:val="Hyperlink"/>
            <w:lang w:val="fr-FR"/>
          </w:rPr>
          <w:t>Tartessos</w:t>
        </w:r>
      </w:hyperlink>
      <w:r>
        <w:rPr>
          <w:lang w:val="fr-FR"/>
        </w:rPr>
        <w:t xml:space="preserve"> </w:t>
      </w:r>
      <w:r w:rsidRPr="007F3D5E">
        <w:rPr>
          <w:lang w:val="fr-FR"/>
        </w:rPr>
        <w:t>(BIB 3021)</w:t>
      </w:r>
    </w:p>
    <w:p w14:paraId="5BCF29F4" w14:textId="77777777" w:rsidR="007F3D5E" w:rsidRDefault="007F3D5E" w:rsidP="007F3D5E">
      <w:pPr>
        <w:jc w:val="both"/>
        <w:rPr>
          <w:lang w:val="fr-FR"/>
        </w:rPr>
      </w:pPr>
    </w:p>
    <w:p w14:paraId="35896B0E" w14:textId="77777777" w:rsidR="007F3D5E" w:rsidRDefault="007F3D5E" w:rsidP="00426FF9">
      <w:pPr>
        <w:pStyle w:val="Heading1"/>
      </w:pPr>
      <w:bookmarkStart w:id="2641" w:name="Sit_Bellavista"/>
      <w:r>
        <w:t>BELLAVISTA</w:t>
      </w:r>
    </w:p>
    <w:bookmarkEnd w:id="2641"/>
    <w:p w14:paraId="73DCC3C3" w14:textId="77777777" w:rsidR="007F3D5E" w:rsidRDefault="007F3D5E" w:rsidP="007F3D5E">
      <w:pPr>
        <w:jc w:val="both"/>
        <w:rPr>
          <w:lang w:val="fr-FR"/>
        </w:rPr>
      </w:pPr>
    </w:p>
    <w:p w14:paraId="774EFB36" w14:textId="57D121DF" w:rsidR="007F3D5E" w:rsidRDefault="007F3D5E" w:rsidP="007F3D5E">
      <w:pPr>
        <w:jc w:val="both"/>
        <w:rPr>
          <w:lang w:val="fr-FR"/>
        </w:rPr>
      </w:pPr>
      <w:r>
        <w:rPr>
          <w:lang w:val="fr-FR"/>
        </w:rPr>
        <w:t xml:space="preserve">Seville, dépôt d'épées du BF lié à  </w:t>
      </w:r>
      <w:hyperlink r:id="rId6166" w:anchor="Sit_Tartessos" w:history="1">
        <w:r w:rsidRPr="007F3D5E">
          <w:rPr>
            <w:rStyle w:val="Hyperlink"/>
            <w:lang w:val="fr-FR"/>
          </w:rPr>
          <w:t>Tartessos</w:t>
        </w:r>
      </w:hyperlink>
      <w:r>
        <w:rPr>
          <w:lang w:val="fr-FR"/>
        </w:rPr>
        <w:t xml:space="preserve"> </w:t>
      </w:r>
      <w:r w:rsidRPr="007F3D5E">
        <w:rPr>
          <w:lang w:val="fr-FR"/>
        </w:rPr>
        <w:t>(BIB 3021)</w:t>
      </w:r>
    </w:p>
    <w:p w14:paraId="2C082BB2" w14:textId="77777777" w:rsidR="007F3D5E" w:rsidRDefault="007F3D5E" w:rsidP="007F3D5E">
      <w:pPr>
        <w:jc w:val="both"/>
        <w:rPr>
          <w:lang w:val="fr-FR"/>
        </w:rPr>
      </w:pPr>
    </w:p>
    <w:p w14:paraId="508126DA" w14:textId="77777777" w:rsidR="007F3D5E" w:rsidRDefault="007F3D5E" w:rsidP="00426FF9">
      <w:pPr>
        <w:pStyle w:val="Heading1"/>
      </w:pPr>
      <w:bookmarkStart w:id="2642" w:name="Sit_Rio_Genil"/>
      <w:r>
        <w:t>RIO GENIL</w:t>
      </w:r>
    </w:p>
    <w:bookmarkEnd w:id="2642"/>
    <w:p w14:paraId="05BC5536" w14:textId="77777777" w:rsidR="007F3D5E" w:rsidRDefault="007F3D5E" w:rsidP="007F3D5E">
      <w:pPr>
        <w:jc w:val="both"/>
        <w:rPr>
          <w:lang w:val="fr-FR"/>
        </w:rPr>
      </w:pPr>
    </w:p>
    <w:p w14:paraId="251DAE31" w14:textId="0A7DE46C" w:rsidR="007F3D5E" w:rsidRDefault="007F3D5E" w:rsidP="007F3D5E">
      <w:pPr>
        <w:jc w:val="both"/>
        <w:rPr>
          <w:lang w:val="fr-FR"/>
        </w:rPr>
      </w:pPr>
      <w:r>
        <w:rPr>
          <w:lang w:val="fr-FR"/>
        </w:rPr>
        <w:t xml:space="preserve">Seville, dépôt de </w:t>
      </w:r>
      <w:r w:rsidR="00552187">
        <w:rPr>
          <w:lang w:val="fr-FR"/>
        </w:rPr>
        <w:t>croc</w:t>
      </w:r>
      <w:r>
        <w:rPr>
          <w:lang w:val="fr-FR"/>
        </w:rPr>
        <w:t xml:space="preserve"> de boucher (</w:t>
      </w:r>
      <w:r w:rsidRPr="007F3D5E">
        <w:rPr>
          <w:i/>
          <w:lang w:val="fr-FR"/>
        </w:rPr>
        <w:t>gancho de carne</w:t>
      </w:r>
      <w:r>
        <w:rPr>
          <w:lang w:val="fr-FR"/>
        </w:rPr>
        <w:t xml:space="preserve">), </w:t>
      </w:r>
      <w:hyperlink r:id="rId6167" w:anchor="Typ_Arm_Lance" w:history="1">
        <w:r w:rsidR="00DE55E6" w:rsidRPr="00DE55E6">
          <w:rPr>
            <w:rStyle w:val="Hyperlink"/>
            <w:lang w:val="fr-FR"/>
          </w:rPr>
          <w:t>lances</w:t>
        </w:r>
      </w:hyperlink>
      <w:r>
        <w:rPr>
          <w:lang w:val="fr-FR"/>
        </w:rPr>
        <w:t xml:space="preserve">, épées, lié à  </w:t>
      </w:r>
      <w:hyperlink r:id="rId6168" w:anchor="Sit_Tartessos" w:history="1">
        <w:r w:rsidRPr="007F3D5E">
          <w:rPr>
            <w:rStyle w:val="Hyperlink"/>
            <w:lang w:val="fr-FR"/>
          </w:rPr>
          <w:t>Tartessos</w:t>
        </w:r>
      </w:hyperlink>
      <w:r>
        <w:rPr>
          <w:lang w:val="fr-FR"/>
        </w:rPr>
        <w:t xml:space="preserve"> et Alhonoz </w:t>
      </w:r>
      <w:r w:rsidRPr="007F3D5E">
        <w:rPr>
          <w:lang w:val="fr-FR"/>
        </w:rPr>
        <w:t>(BIB 3021)</w:t>
      </w:r>
      <w:r w:rsidR="00552187">
        <w:rPr>
          <w:lang w:val="fr-FR"/>
        </w:rPr>
        <w:t xml:space="preserve"> Croc de boucher de provenance atlantique </w:t>
      </w:r>
      <w:r w:rsidR="00552187" w:rsidRPr="00552187">
        <w:rPr>
          <w:lang w:val="fr-FR"/>
        </w:rPr>
        <w:t>(BIB 3022)</w:t>
      </w:r>
    </w:p>
    <w:p w14:paraId="7EB062C4" w14:textId="77777777" w:rsidR="007F3D5E" w:rsidRDefault="007F3D5E" w:rsidP="007F3D5E">
      <w:pPr>
        <w:jc w:val="both"/>
        <w:rPr>
          <w:lang w:val="fr-FR"/>
        </w:rPr>
      </w:pPr>
    </w:p>
    <w:p w14:paraId="4FC9F8A8" w14:textId="77777777" w:rsidR="007F3D5E" w:rsidRDefault="007F3D5E" w:rsidP="00426FF9">
      <w:pPr>
        <w:pStyle w:val="Heading1"/>
      </w:pPr>
      <w:bookmarkStart w:id="2643" w:name="Sit_Alhonoz"/>
      <w:r>
        <w:t>ALHONOZ</w:t>
      </w:r>
    </w:p>
    <w:bookmarkEnd w:id="2643"/>
    <w:p w14:paraId="12551DD3" w14:textId="77777777" w:rsidR="007F3D5E" w:rsidRDefault="007F3D5E" w:rsidP="007F3D5E">
      <w:pPr>
        <w:jc w:val="both"/>
        <w:rPr>
          <w:lang w:val="fr-FR"/>
        </w:rPr>
      </w:pPr>
    </w:p>
    <w:p w14:paraId="6665E47E" w14:textId="43D4D1B9" w:rsidR="007F3D5E" w:rsidRDefault="007F3D5E" w:rsidP="007F3D5E">
      <w:pPr>
        <w:jc w:val="both"/>
        <w:rPr>
          <w:lang w:val="fr-FR"/>
        </w:rPr>
      </w:pPr>
      <w:r>
        <w:rPr>
          <w:lang w:val="fr-FR"/>
        </w:rPr>
        <w:t xml:space="preserve">Herrera, Séville. Habitat lié à  </w:t>
      </w:r>
      <w:hyperlink r:id="rId6169" w:anchor="Sit_Tartessos" w:history="1">
        <w:r w:rsidRPr="007F3D5E">
          <w:rPr>
            <w:rStyle w:val="Hyperlink"/>
            <w:lang w:val="fr-FR"/>
          </w:rPr>
          <w:t>Tartessos</w:t>
        </w:r>
      </w:hyperlink>
      <w:r>
        <w:rPr>
          <w:lang w:val="fr-FR"/>
        </w:rPr>
        <w:t xml:space="preserve"> </w:t>
      </w:r>
      <w:r w:rsidRPr="007F3D5E">
        <w:rPr>
          <w:lang w:val="fr-FR"/>
        </w:rPr>
        <w:t>(BIB 3021)</w:t>
      </w:r>
    </w:p>
    <w:p w14:paraId="6DFBA27E" w14:textId="77777777" w:rsidR="007F3D5E" w:rsidRDefault="007F3D5E" w:rsidP="007F3D5E">
      <w:pPr>
        <w:jc w:val="both"/>
        <w:rPr>
          <w:lang w:val="fr-FR"/>
        </w:rPr>
      </w:pPr>
    </w:p>
    <w:p w14:paraId="6995AB1D" w14:textId="77777777" w:rsidR="00552187" w:rsidRPr="007D4C7B" w:rsidRDefault="00552187" w:rsidP="00426FF9">
      <w:pPr>
        <w:pStyle w:val="Heading1"/>
        <w:rPr>
          <w:lang w:val="es-ES"/>
        </w:rPr>
      </w:pPr>
      <w:bookmarkStart w:id="2644" w:name="Sit_Nora_Velha"/>
      <w:r w:rsidRPr="007D4C7B">
        <w:rPr>
          <w:lang w:val="es-ES"/>
        </w:rPr>
        <w:t>NORA VELHA</w:t>
      </w:r>
    </w:p>
    <w:bookmarkEnd w:id="2644"/>
    <w:p w14:paraId="2DD274BE" w14:textId="77777777" w:rsidR="00552187" w:rsidRPr="00F766D3" w:rsidRDefault="00552187" w:rsidP="007F3D5E">
      <w:pPr>
        <w:jc w:val="both"/>
        <w:rPr>
          <w:lang w:val="es-ES"/>
        </w:rPr>
      </w:pPr>
    </w:p>
    <w:p w14:paraId="7DD56480" w14:textId="77777777" w:rsidR="00552187" w:rsidRDefault="00552187" w:rsidP="007F3D5E">
      <w:pPr>
        <w:jc w:val="both"/>
        <w:rPr>
          <w:lang w:val="fr-FR"/>
        </w:rPr>
      </w:pPr>
      <w:r w:rsidRPr="002141FA">
        <w:rPr>
          <w:lang w:val="es-ES"/>
        </w:rPr>
        <w:t xml:space="preserve">Belvis de la Jara, Tolède. </w:t>
      </w:r>
      <w:r>
        <w:rPr>
          <w:lang w:val="fr-FR"/>
        </w:rPr>
        <w:t xml:space="preserve">Vase en 9 de provenance méditerranéenne lié à des vase en bronze chypriotes datés du 10e-8e aec </w:t>
      </w:r>
      <w:r w:rsidRPr="00552187">
        <w:rPr>
          <w:lang w:val="fr-FR"/>
        </w:rPr>
        <w:t>(BIB 3022)</w:t>
      </w:r>
    </w:p>
    <w:p w14:paraId="7E7D8DA3" w14:textId="77777777" w:rsidR="00552187" w:rsidRDefault="00552187" w:rsidP="007F3D5E">
      <w:pPr>
        <w:jc w:val="both"/>
        <w:rPr>
          <w:lang w:val="fr-FR"/>
        </w:rPr>
      </w:pPr>
      <w:r>
        <w:rPr>
          <w:lang w:val="fr-FR"/>
        </w:rPr>
        <w:t xml:space="preserve">= Casa del Caprio ? </w:t>
      </w:r>
    </w:p>
    <w:p w14:paraId="31AFB242" w14:textId="77777777" w:rsidR="00DF74AE" w:rsidRPr="0032190F" w:rsidRDefault="00DF74AE" w:rsidP="00DF74AE">
      <w:pPr>
        <w:rPr>
          <w:lang w:val="fr-FR"/>
        </w:rPr>
      </w:pPr>
    </w:p>
    <w:p w14:paraId="3C56542F" w14:textId="77777777" w:rsidR="00DF74AE" w:rsidRPr="0032190F" w:rsidRDefault="00DF74AE" w:rsidP="00426FF9">
      <w:pPr>
        <w:pStyle w:val="Heading1"/>
      </w:pPr>
      <w:bookmarkStart w:id="2645" w:name="Sit_Lebrija"/>
      <w:r w:rsidRPr="0032190F">
        <w:t>LEBRIJA</w:t>
      </w:r>
    </w:p>
    <w:bookmarkEnd w:id="2645"/>
    <w:p w14:paraId="56E8707B" w14:textId="77777777" w:rsidR="00DF74AE" w:rsidRPr="0032190F" w:rsidRDefault="00DF74AE" w:rsidP="00DF74AE">
      <w:pPr>
        <w:rPr>
          <w:lang w:val="fr-FR"/>
        </w:rPr>
      </w:pPr>
    </w:p>
    <w:p w14:paraId="2E2FFD9F" w14:textId="7E43A94E" w:rsidR="00DF74AE" w:rsidRDefault="00DF74AE" w:rsidP="00DF74AE">
      <w:pPr>
        <w:rPr>
          <w:lang w:val="fr-FR"/>
        </w:rPr>
      </w:pPr>
      <w:r w:rsidRPr="0032190F">
        <w:rPr>
          <w:lang w:val="fr-FR"/>
        </w:rPr>
        <w:t xml:space="preserve">Le site protohistorique </w:t>
      </w:r>
      <w:r w:rsidR="00B01BB2" w:rsidRPr="0032190F">
        <w:rPr>
          <w:lang w:val="fr-FR"/>
        </w:rPr>
        <w:t xml:space="preserve"> (Péninsule ibérique) a livré un peigne. Ce dernier est considéré être un élément oriental dans un contexte </w:t>
      </w:r>
      <w:hyperlink r:id="rId6170" w:anchor="Cul_Precoloniale" w:history="1">
        <w:r w:rsidR="00B01BB2" w:rsidRPr="0032190F">
          <w:rPr>
            <w:rStyle w:val="Hyperlink"/>
            <w:lang w:val="fr-FR"/>
          </w:rPr>
          <w:t>précolonial</w:t>
        </w:r>
      </w:hyperlink>
      <w:r w:rsidR="00B01BB2" w:rsidRPr="0032190F">
        <w:rPr>
          <w:lang w:val="fr-FR"/>
        </w:rPr>
        <w:t xml:space="preserve"> (BIB 2198 p. 459)</w:t>
      </w:r>
      <w:r w:rsidR="002D1AD2">
        <w:rPr>
          <w:lang w:val="fr-FR"/>
        </w:rPr>
        <w:t xml:space="preserve"> A proximité de Lebrija, inhumations et 1 épée et 1 poignard de type </w:t>
      </w:r>
      <w:hyperlink r:id="rId6171" w:anchor="Cul_Argar" w:history="1">
        <w:r w:rsidR="002D1AD2" w:rsidRPr="002D1AD2">
          <w:rPr>
            <w:rStyle w:val="Hyperlink"/>
            <w:lang w:val="fr-FR"/>
          </w:rPr>
          <w:t>agrarique</w:t>
        </w:r>
      </w:hyperlink>
      <w:r w:rsidR="002D1AD2">
        <w:rPr>
          <w:lang w:val="fr-FR"/>
        </w:rPr>
        <w:t xml:space="preserve"> (BIB 3027)</w:t>
      </w:r>
    </w:p>
    <w:p w14:paraId="02217590" w14:textId="77777777" w:rsidR="00D74220" w:rsidRDefault="00D74220" w:rsidP="00DF74AE">
      <w:pPr>
        <w:rPr>
          <w:lang w:val="fr-FR"/>
        </w:rPr>
      </w:pPr>
    </w:p>
    <w:p w14:paraId="58A7BCA6" w14:textId="77777777" w:rsidR="00D74220" w:rsidRDefault="00D74220" w:rsidP="00426FF9">
      <w:pPr>
        <w:pStyle w:val="Heading1"/>
      </w:pPr>
      <w:bookmarkStart w:id="2646" w:name="Sit_Teja_Vieja"/>
      <w:r>
        <w:t>TEJA DE LA VIEJA</w:t>
      </w:r>
    </w:p>
    <w:bookmarkEnd w:id="2646"/>
    <w:p w14:paraId="35FD1402" w14:textId="77777777" w:rsidR="00D74220" w:rsidRDefault="00D74220" w:rsidP="00DF74AE">
      <w:pPr>
        <w:rPr>
          <w:lang w:val="fr-FR"/>
        </w:rPr>
      </w:pPr>
    </w:p>
    <w:p w14:paraId="48F56A31" w14:textId="77777777" w:rsidR="00D74220" w:rsidRPr="0032190F" w:rsidRDefault="00D74220" w:rsidP="00DF74AE">
      <w:pPr>
        <w:rPr>
          <w:lang w:val="fr-FR"/>
        </w:rPr>
      </w:pPr>
      <w:r>
        <w:rPr>
          <w:lang w:val="fr-FR"/>
        </w:rPr>
        <w:t xml:space="preserve">Lié à Tartessos </w:t>
      </w:r>
      <w:r w:rsidRPr="00D74220">
        <w:rPr>
          <w:lang w:val="fr-FR"/>
        </w:rPr>
        <w:t>(BIB Arqueomania, TV3, 2020)</w:t>
      </w:r>
    </w:p>
    <w:p w14:paraId="09F7AEFF" w14:textId="77777777" w:rsidR="00DF74AE" w:rsidRPr="0032190F" w:rsidRDefault="00DF74AE" w:rsidP="00DF74AE">
      <w:pPr>
        <w:rPr>
          <w:lang w:val="fr-FR"/>
        </w:rPr>
      </w:pPr>
    </w:p>
    <w:p w14:paraId="7E013444" w14:textId="77777777" w:rsidR="00DF74AE" w:rsidRPr="0032190F" w:rsidRDefault="00DF74AE" w:rsidP="00426FF9">
      <w:pPr>
        <w:pStyle w:val="Heading1"/>
      </w:pPr>
      <w:bookmarkStart w:id="2647" w:name="Sit_Ronda_Vieja"/>
      <w:r w:rsidRPr="0032190F">
        <w:t>RONDA DE LA VIEJA</w:t>
      </w:r>
    </w:p>
    <w:bookmarkEnd w:id="2647"/>
    <w:p w14:paraId="0F3F076C" w14:textId="77777777" w:rsidR="00DF74AE" w:rsidRPr="0032190F" w:rsidRDefault="00DF74AE" w:rsidP="00DF74AE">
      <w:pPr>
        <w:rPr>
          <w:lang w:val="fr-FR"/>
        </w:rPr>
      </w:pPr>
    </w:p>
    <w:p w14:paraId="000C7150" w14:textId="47BAB775" w:rsidR="00DF74AE" w:rsidRDefault="00DF74AE" w:rsidP="00DF74AE">
      <w:pPr>
        <w:rPr>
          <w:lang w:val="fr-FR"/>
        </w:rPr>
      </w:pPr>
      <w:r w:rsidRPr="0032190F">
        <w:rPr>
          <w:lang w:val="fr-FR"/>
        </w:rPr>
        <w:t xml:space="preserve">Le site protohistorique </w:t>
      </w:r>
      <w:r w:rsidR="00B01BB2" w:rsidRPr="0032190F">
        <w:rPr>
          <w:lang w:val="fr-FR"/>
        </w:rPr>
        <w:t xml:space="preserve"> (Péninsule ibérique) a livré un peigne. Ce dernier est considéré être un élément oriental dans un contexte </w:t>
      </w:r>
      <w:hyperlink r:id="rId6172" w:anchor="Cul_Precoloniale" w:history="1">
        <w:r w:rsidR="00B01BB2" w:rsidRPr="0032190F">
          <w:rPr>
            <w:rStyle w:val="Hyperlink"/>
            <w:lang w:val="fr-FR"/>
          </w:rPr>
          <w:t>précolonial</w:t>
        </w:r>
      </w:hyperlink>
      <w:r w:rsidR="00B01BB2" w:rsidRPr="0032190F">
        <w:rPr>
          <w:lang w:val="fr-FR"/>
        </w:rPr>
        <w:t xml:space="preserve"> (BIB 2198 p. 459)</w:t>
      </w:r>
    </w:p>
    <w:p w14:paraId="7863AA94" w14:textId="77777777" w:rsidR="007F3D5E" w:rsidRDefault="007F3D5E" w:rsidP="00DF74AE">
      <w:pPr>
        <w:rPr>
          <w:lang w:val="fr-FR"/>
        </w:rPr>
      </w:pPr>
    </w:p>
    <w:p w14:paraId="2293E987" w14:textId="77777777" w:rsidR="007F3D5E" w:rsidRDefault="007F3D5E" w:rsidP="00426FF9">
      <w:pPr>
        <w:pStyle w:val="Heading1"/>
      </w:pPr>
      <w:bookmarkStart w:id="2648" w:name="Sit_Ronda"/>
      <w:r>
        <w:t>RONDA</w:t>
      </w:r>
    </w:p>
    <w:bookmarkEnd w:id="2648"/>
    <w:p w14:paraId="1F72A79A" w14:textId="77777777" w:rsidR="007F3D5E" w:rsidRDefault="007F3D5E" w:rsidP="00DF74AE">
      <w:pPr>
        <w:rPr>
          <w:lang w:val="fr-FR"/>
        </w:rPr>
      </w:pPr>
    </w:p>
    <w:p w14:paraId="0C948455" w14:textId="122951C6" w:rsidR="007F3D5E" w:rsidRDefault="007F3D5E" w:rsidP="00DF74AE">
      <w:pPr>
        <w:rPr>
          <w:lang w:val="fr-FR"/>
        </w:rPr>
      </w:pPr>
      <w:r>
        <w:rPr>
          <w:lang w:val="fr-FR"/>
        </w:rPr>
        <w:t xml:space="preserve">Moule bivalve en pierre d'une épée de type </w:t>
      </w:r>
      <w:hyperlink r:id="rId6173" w:anchor="Typ_Arm_Epees_Sa_Idda_Ronda" w:history="1">
        <w:r w:rsidRPr="007F3D5E">
          <w:rPr>
            <w:rStyle w:val="Hyperlink"/>
            <w:lang w:val="fr-FR"/>
          </w:rPr>
          <w:t>Ronda-Sa Idda</w:t>
        </w:r>
      </w:hyperlink>
      <w:r>
        <w:rPr>
          <w:lang w:val="fr-FR"/>
        </w:rPr>
        <w:t xml:space="preserve">, lié à </w:t>
      </w:r>
      <w:hyperlink r:id="rId6174" w:anchor="Sit_Tartessos" w:history="1">
        <w:r w:rsidRPr="007F3D5E">
          <w:rPr>
            <w:rStyle w:val="Hyperlink"/>
            <w:lang w:val="fr-FR"/>
          </w:rPr>
          <w:t>Tartessos</w:t>
        </w:r>
      </w:hyperlink>
      <w:r>
        <w:rPr>
          <w:lang w:val="fr-FR"/>
        </w:rPr>
        <w:t xml:space="preserve"> (BIB 3021)</w:t>
      </w:r>
    </w:p>
    <w:p w14:paraId="38A56C00" w14:textId="77777777" w:rsidR="0075744C" w:rsidRDefault="0075744C" w:rsidP="00DF74AE">
      <w:pPr>
        <w:rPr>
          <w:lang w:val="fr-FR"/>
        </w:rPr>
      </w:pPr>
    </w:p>
    <w:p w14:paraId="3D2CFB8A" w14:textId="77777777" w:rsidR="0075744C" w:rsidRDefault="0075744C" w:rsidP="00426FF9">
      <w:pPr>
        <w:pStyle w:val="Heading1"/>
      </w:pPr>
      <w:bookmarkStart w:id="2649" w:name="Sit_Montejicar"/>
      <w:r>
        <w:lastRenderedPageBreak/>
        <w:t>MONTEJICAR</w:t>
      </w:r>
    </w:p>
    <w:bookmarkEnd w:id="2649"/>
    <w:p w14:paraId="01BAB82D" w14:textId="77777777" w:rsidR="0075744C" w:rsidRDefault="0075744C" w:rsidP="00DF74AE">
      <w:pPr>
        <w:rPr>
          <w:lang w:val="fr-FR"/>
        </w:rPr>
      </w:pPr>
    </w:p>
    <w:p w14:paraId="73383E0F" w14:textId="07303490" w:rsidR="0075744C" w:rsidRDefault="0075744C" w:rsidP="00DF74AE">
      <w:pPr>
        <w:rPr>
          <w:szCs w:val="18"/>
          <w:lang w:val="fr-FR" w:eastAsia="en-GB"/>
        </w:rPr>
      </w:pPr>
      <w:r>
        <w:rPr>
          <w:lang w:val="fr-FR"/>
        </w:rPr>
        <w:t xml:space="preserve">Granada. </w:t>
      </w:r>
      <w:r w:rsidR="003E4A9E">
        <w:rPr>
          <w:lang w:val="fr-FR"/>
        </w:rPr>
        <w:t>La découverte d'une hallebarde a</w:t>
      </w:r>
      <w:r>
        <w:rPr>
          <w:lang w:val="fr-FR"/>
        </w:rPr>
        <w:t xml:space="preserve"> donné son nom au </w:t>
      </w:r>
      <w:r w:rsidRPr="00695E10">
        <w:rPr>
          <w:lang w:val="fr-FR"/>
        </w:rPr>
        <w:t xml:space="preserve">type </w:t>
      </w:r>
      <w:hyperlink r:id="rId6175" w:anchor="Typ_Arm_Hallebardes_typ_Montejicar" w:history="1">
        <w:r w:rsidRPr="00695E10">
          <w:rPr>
            <w:rStyle w:val="Hyperlink"/>
            <w:szCs w:val="18"/>
            <w:lang w:val="fr-FR" w:eastAsia="en-GB"/>
          </w:rPr>
          <w:t>Montejicar</w:t>
        </w:r>
      </w:hyperlink>
      <w:r>
        <w:rPr>
          <w:szCs w:val="18"/>
          <w:lang w:val="fr-FR" w:eastAsia="en-GB"/>
        </w:rPr>
        <w:t xml:space="preserve"> (BIB 2172)</w:t>
      </w:r>
    </w:p>
    <w:p w14:paraId="4FB1A9A1" w14:textId="77777777" w:rsidR="00DF3827" w:rsidRPr="007D4C7B" w:rsidRDefault="00DF3827" w:rsidP="00426FF9">
      <w:pPr>
        <w:pStyle w:val="Heading1"/>
        <w:rPr>
          <w:lang w:val="en-US"/>
        </w:rPr>
      </w:pPr>
      <w:bookmarkStart w:id="2650" w:name="Sit_Talho_Chaparrinho"/>
      <w:r w:rsidRPr="007D4C7B">
        <w:rPr>
          <w:lang w:val="en-US"/>
        </w:rPr>
        <w:t>TALHO DO CHAPARRINHO</w:t>
      </w:r>
    </w:p>
    <w:bookmarkEnd w:id="2650"/>
    <w:p w14:paraId="6DC570B5" w14:textId="77777777" w:rsidR="00DF3827" w:rsidRPr="00136141" w:rsidRDefault="00DF3827" w:rsidP="00DF74AE"/>
    <w:p w14:paraId="4A81CD2F" w14:textId="276440C0" w:rsidR="00DF3827" w:rsidRDefault="00DF3827" w:rsidP="00DF74AE">
      <w:pPr>
        <w:rPr>
          <w:lang w:val="fr-FR"/>
        </w:rPr>
      </w:pPr>
      <w:r w:rsidRPr="00136141">
        <w:t xml:space="preserve">nécropole du Talho do Chaparrinho (Serpa). </w:t>
      </w:r>
      <w:r w:rsidRPr="00DF3827">
        <w:rPr>
          <w:lang w:val="fr-FR"/>
        </w:rPr>
        <w:t xml:space="preserve">Une situation similaire </w:t>
      </w:r>
      <w:r>
        <w:rPr>
          <w:lang w:val="fr-FR"/>
        </w:rPr>
        <w:t xml:space="preserve">à La </w:t>
      </w:r>
      <w:hyperlink r:id="rId6176" w:anchor="Sit_Traviesa" w:history="1">
        <w:r w:rsidRPr="00DF3827">
          <w:rPr>
            <w:rStyle w:val="Hyperlink"/>
            <w:lang w:val="fr-FR"/>
          </w:rPr>
          <w:t>Traviesa</w:t>
        </w:r>
      </w:hyperlink>
      <w:r>
        <w:rPr>
          <w:lang w:val="fr-FR"/>
        </w:rPr>
        <w:t xml:space="preserve"> </w:t>
      </w:r>
      <w:r w:rsidRPr="00DF3827">
        <w:rPr>
          <w:lang w:val="fr-FR"/>
        </w:rPr>
        <w:t xml:space="preserve">a été observée </w:t>
      </w:r>
      <w:r>
        <w:rPr>
          <w:lang w:val="fr-FR"/>
        </w:rPr>
        <w:t>une ciste protégée par un cairn</w:t>
      </w:r>
      <w:r w:rsidRPr="00DF3827">
        <w:rPr>
          <w:lang w:val="fr-FR"/>
        </w:rPr>
        <w:t xml:space="preserve"> de 8 m de diamètre (SOARES, 1993).</w:t>
      </w:r>
      <w:r>
        <w:rPr>
          <w:lang w:val="fr-FR"/>
        </w:rPr>
        <w:t>(BIB 3114)</w:t>
      </w:r>
    </w:p>
    <w:p w14:paraId="70A9609C" w14:textId="77777777" w:rsidR="00DF3827" w:rsidRDefault="00DF3827" w:rsidP="00426FF9">
      <w:pPr>
        <w:pStyle w:val="Heading1"/>
      </w:pPr>
    </w:p>
    <w:p w14:paraId="2CEC2707" w14:textId="77777777" w:rsidR="00F2467F" w:rsidRDefault="00F2467F" w:rsidP="00426FF9">
      <w:pPr>
        <w:pStyle w:val="Heading1"/>
      </w:pPr>
      <w:bookmarkStart w:id="2651" w:name="Sit_Traviesa"/>
      <w:r>
        <w:t>TRAVIESA</w:t>
      </w:r>
      <w:bookmarkEnd w:id="2651"/>
    </w:p>
    <w:p w14:paraId="7AA1EFD0" w14:textId="77777777" w:rsidR="00F2467F" w:rsidRDefault="00467DA3" w:rsidP="00DF74AE">
      <w:pPr>
        <w:rPr>
          <w:lang w:val="fr-FR"/>
        </w:rPr>
      </w:pPr>
      <w:r>
        <w:rPr>
          <w:lang w:val="fr-FR"/>
        </w:rPr>
        <w:t>La Traviesa</w:t>
      </w:r>
    </w:p>
    <w:p w14:paraId="3179E836" w14:textId="77777777" w:rsidR="00467DA3" w:rsidRDefault="00467DA3" w:rsidP="00DF74AE">
      <w:pPr>
        <w:rPr>
          <w:lang w:val="fr-FR"/>
        </w:rPr>
      </w:pPr>
    </w:p>
    <w:p w14:paraId="2CCE3DF4" w14:textId="485DA1F7" w:rsidR="0043525A" w:rsidRPr="00136141" w:rsidRDefault="00695E10" w:rsidP="00DF3827">
      <w:pPr>
        <w:jc w:val="both"/>
      </w:pPr>
      <w:r w:rsidRPr="00695E10">
        <w:rPr>
          <w:lang w:val="fr-FR"/>
        </w:rPr>
        <w:t xml:space="preserve">Nécropole de </w:t>
      </w:r>
      <w:r w:rsidR="00D44B2F" w:rsidRPr="00695E10">
        <w:rPr>
          <w:lang w:val="fr-FR"/>
        </w:rPr>
        <w:t>La Traviesa</w:t>
      </w:r>
      <w:r w:rsidRPr="00695E10">
        <w:rPr>
          <w:lang w:val="fr-FR"/>
        </w:rPr>
        <w:t xml:space="preserve"> </w:t>
      </w:r>
      <w:r w:rsidRPr="00695E10">
        <w:rPr>
          <w:szCs w:val="20"/>
          <w:lang w:val="fr-FR" w:eastAsia="en-GB"/>
        </w:rPr>
        <w:t>(Sierra de Huelva)</w:t>
      </w:r>
      <w:r w:rsidRPr="00695E10">
        <w:rPr>
          <w:lang w:val="fr-FR"/>
        </w:rPr>
        <w:t xml:space="preserve"> </w:t>
      </w:r>
      <w:r w:rsidR="00DF3827" w:rsidRPr="00695E10">
        <w:rPr>
          <w:lang w:val="fr-FR"/>
        </w:rPr>
        <w:t>(BIB 2172)</w:t>
      </w:r>
      <w:r w:rsidR="00DF3827">
        <w:rPr>
          <w:lang w:val="fr-FR"/>
        </w:rPr>
        <w:t xml:space="preserve"> </w:t>
      </w:r>
      <w:r w:rsidR="00DF3827" w:rsidRPr="00DF3827">
        <w:rPr>
          <w:lang w:val="fr-FR"/>
        </w:rPr>
        <w:t>(Sierra Morena)</w:t>
      </w:r>
      <w:r w:rsidR="00DF3827">
        <w:rPr>
          <w:lang w:val="fr-FR"/>
        </w:rPr>
        <w:t xml:space="preserve"> (BIB 3114)</w:t>
      </w:r>
      <w:r w:rsidR="0043525A">
        <w:rPr>
          <w:lang w:val="fr-FR"/>
        </w:rPr>
        <w:t xml:space="preserve">, </w:t>
      </w:r>
      <w:r w:rsidR="00DF3827" w:rsidRPr="00695E10">
        <w:rPr>
          <w:lang w:val="fr-FR"/>
        </w:rPr>
        <w:t>26 cistes (BIB 2172)</w:t>
      </w:r>
      <w:r w:rsidR="00DF3827">
        <w:rPr>
          <w:lang w:val="fr-FR"/>
        </w:rPr>
        <w:t xml:space="preserve"> </w:t>
      </w:r>
      <w:r w:rsidR="0043525A">
        <w:rPr>
          <w:lang w:val="fr-FR"/>
        </w:rPr>
        <w:t>28 cistes (BIB 2965) Forte différenciation dans le statut des défunts (BIB 2965)</w:t>
      </w:r>
      <w:r w:rsidR="00DF3827" w:rsidRPr="00DF3827">
        <w:rPr>
          <w:lang w:val="fr-FR"/>
        </w:rPr>
        <w:t xml:space="preserve">, 28 des 29 sépultures (de type </w:t>
      </w:r>
      <w:r w:rsidR="00DF3827">
        <w:rPr>
          <w:lang w:val="fr-FR"/>
        </w:rPr>
        <w:t>ciste</w:t>
      </w:r>
      <w:r w:rsidR="00DF3827" w:rsidRPr="00DF3827">
        <w:rPr>
          <w:lang w:val="fr-FR"/>
        </w:rPr>
        <w:t>) identifiées, sans enclos funéraires, Ils étaient disposés en demi-cercle autour d'un sépulcre qui, en plus d'être exceptionnel par sa taille et son occupation le site le plus élevé, était le seul à être doté d'une puissante structure funéraire (</w:t>
      </w:r>
      <w:r w:rsidR="00DF3827">
        <w:rPr>
          <w:lang w:val="fr-FR"/>
        </w:rPr>
        <w:t>sepulture 5</w:t>
      </w:r>
      <w:r w:rsidR="00DF3827" w:rsidRPr="00DF3827">
        <w:rPr>
          <w:lang w:val="fr-FR"/>
        </w:rPr>
        <w:t xml:space="preserve">), ce qui a conduit à son pour supposer qu'un individu d'une importance sociale exceptionnelle y ait été enterré, a également proposé soutenu par le </w:t>
      </w:r>
      <w:r w:rsidR="00DF3827">
        <w:rPr>
          <w:lang w:val="fr-FR"/>
        </w:rPr>
        <w:t>dépôt</w:t>
      </w:r>
      <w:r w:rsidR="00DF3827" w:rsidRPr="00DF3827">
        <w:rPr>
          <w:lang w:val="fr-FR"/>
        </w:rPr>
        <w:t xml:space="preserve"> funéraire, composé de deux récipients en céramique et d'une hallebarde en bronze (GARCÍA SANJUAN, éd., 1998, p. 124). </w:t>
      </w:r>
      <w:r w:rsidR="00DF3827" w:rsidRPr="00136141">
        <w:t xml:space="preserve">(BIB 3114) ~ </w:t>
      </w:r>
      <w:hyperlink r:id="rId6177" w:anchor="Sit_Talho_Chaparrinho" w:history="1">
        <w:r w:rsidR="00DF3827" w:rsidRPr="00136141">
          <w:rPr>
            <w:rStyle w:val="Hyperlink"/>
          </w:rPr>
          <w:t>Talho do Chaparrinho</w:t>
        </w:r>
      </w:hyperlink>
      <w:r w:rsidR="00DF3827" w:rsidRPr="00136141">
        <w:t xml:space="preserve">  (BIB 3114)</w:t>
      </w:r>
    </w:p>
    <w:p w14:paraId="7F2B876A" w14:textId="77777777" w:rsidR="00DF3827" w:rsidRPr="00136141" w:rsidRDefault="00DF3827" w:rsidP="00DF3827">
      <w:pPr>
        <w:jc w:val="both"/>
      </w:pPr>
    </w:p>
    <w:p w14:paraId="43F6DC2D" w14:textId="7FE2640F" w:rsidR="00DF3827" w:rsidRPr="00136141" w:rsidRDefault="00DF3827" w:rsidP="00DF3827">
      <w:pPr>
        <w:jc w:val="both"/>
      </w:pPr>
      <w:r w:rsidRPr="00136141">
        <w:t xml:space="preserve">daté du </w:t>
      </w:r>
      <w:hyperlink r:id="rId6178" w:anchor="Cul_Bronze_Moyen_Iberique_SW" w:history="1">
        <w:r w:rsidRPr="00136141">
          <w:rPr>
            <w:rStyle w:val="Hyperlink"/>
          </w:rPr>
          <w:t>SWIB</w:t>
        </w:r>
      </w:hyperlink>
      <w:r w:rsidRPr="00136141">
        <w:t xml:space="preserve"> (BIB 3114)</w:t>
      </w:r>
    </w:p>
    <w:p w14:paraId="70698F20" w14:textId="231B54D4" w:rsidR="0020473A" w:rsidRPr="00136141" w:rsidRDefault="00000000" w:rsidP="00DF74AE">
      <w:hyperlink r:id="rId6179" w:anchor="Cul_Bronze_Inicial" w:history="1">
        <w:r w:rsidR="0020473A" w:rsidRPr="00136141">
          <w:rPr>
            <w:rStyle w:val="Hyperlink"/>
          </w:rPr>
          <w:t>Bronze Incial</w:t>
        </w:r>
      </w:hyperlink>
      <w:r w:rsidR="0020473A" w:rsidRPr="00136141">
        <w:t xml:space="preserve"> </w:t>
      </w:r>
    </w:p>
    <w:p w14:paraId="1CA4A43B" w14:textId="77777777" w:rsidR="00695E10" w:rsidRPr="00136141" w:rsidRDefault="00695E10" w:rsidP="00DF74AE"/>
    <w:p w14:paraId="733D2A98" w14:textId="77777777" w:rsidR="00467DA3" w:rsidRPr="00136141" w:rsidRDefault="00467DA3" w:rsidP="00467DA3">
      <w:pPr>
        <w:pStyle w:val="Heading2"/>
      </w:pPr>
      <w:r w:rsidRPr="00136141">
        <w:t>ciste 2</w:t>
      </w:r>
    </w:p>
    <w:p w14:paraId="0C980E25" w14:textId="77777777" w:rsidR="00467DA3" w:rsidRPr="00136141" w:rsidRDefault="00467DA3" w:rsidP="00467DA3">
      <w:pPr>
        <w:rPr>
          <w:lang w:val="fr-FR"/>
        </w:rPr>
      </w:pPr>
    </w:p>
    <w:p w14:paraId="40635DE9" w14:textId="326B5768" w:rsidR="00467DA3" w:rsidRPr="00136141" w:rsidRDefault="00467DA3" w:rsidP="00467DA3">
      <w:pPr>
        <w:rPr>
          <w:lang w:val="fr-FR"/>
        </w:rPr>
      </w:pPr>
      <w:r w:rsidRPr="00136141">
        <w:rPr>
          <w:lang w:val="fr-FR"/>
        </w:rPr>
        <w:t xml:space="preserve">v. </w:t>
      </w:r>
      <w:hyperlink r:id="rId6180" w:anchor="Sit_Torre_Velha_3" w:history="1">
        <w:r w:rsidRPr="00136141">
          <w:rPr>
            <w:rStyle w:val="Hyperlink"/>
            <w:lang w:val="fr-FR"/>
          </w:rPr>
          <w:t>Torre Velha 3</w:t>
        </w:r>
      </w:hyperlink>
      <w:r w:rsidRPr="00136141">
        <w:rPr>
          <w:lang w:val="fr-FR"/>
        </w:rPr>
        <w:t xml:space="preserve">  (BIB 2978)</w:t>
      </w:r>
    </w:p>
    <w:p w14:paraId="3F167D86" w14:textId="77777777" w:rsidR="00467DA3" w:rsidRPr="00136141" w:rsidRDefault="00467DA3" w:rsidP="00DF74AE">
      <w:pPr>
        <w:rPr>
          <w:lang w:val="fr-FR"/>
        </w:rPr>
      </w:pPr>
    </w:p>
    <w:p w14:paraId="5CDA5B44" w14:textId="77777777" w:rsidR="00467DA3" w:rsidRDefault="00467DA3" w:rsidP="00467DA3">
      <w:pPr>
        <w:pStyle w:val="Heading2"/>
      </w:pPr>
      <w:r>
        <w:t>ciste 5</w:t>
      </w:r>
    </w:p>
    <w:p w14:paraId="3FEC1486" w14:textId="77777777" w:rsidR="00467DA3" w:rsidRDefault="00467DA3" w:rsidP="00DF74AE">
      <w:pPr>
        <w:rPr>
          <w:lang w:val="fr-FR"/>
        </w:rPr>
      </w:pPr>
    </w:p>
    <w:p w14:paraId="5EDC23D5" w14:textId="0B93A249" w:rsidR="00467DA3" w:rsidRPr="00467DA3" w:rsidRDefault="00467DA3" w:rsidP="00DF74AE">
      <w:pPr>
        <w:rPr>
          <w:lang w:val="fr-FR"/>
        </w:rPr>
      </w:pPr>
      <w:r>
        <w:rPr>
          <w:lang w:val="fr-FR"/>
        </w:rPr>
        <w:t xml:space="preserve">v. </w:t>
      </w:r>
      <w:hyperlink r:id="rId6181" w:anchor="Sit_Torre_Velha_3" w:history="1">
        <w:r w:rsidRPr="00467DA3">
          <w:rPr>
            <w:rStyle w:val="Hyperlink"/>
            <w:lang w:val="fr-FR"/>
          </w:rPr>
          <w:t>Torre Velha 3</w:t>
        </w:r>
      </w:hyperlink>
      <w:r w:rsidRPr="00467DA3">
        <w:rPr>
          <w:lang w:val="fr-FR"/>
        </w:rPr>
        <w:t xml:space="preserve"> (BIB 2978)</w:t>
      </w:r>
    </w:p>
    <w:p w14:paraId="3E578356" w14:textId="77777777" w:rsidR="00467DA3" w:rsidRDefault="00467DA3" w:rsidP="00DF74AE">
      <w:pPr>
        <w:rPr>
          <w:lang w:val="fr-FR"/>
        </w:rPr>
      </w:pPr>
    </w:p>
    <w:p w14:paraId="3E5655BB" w14:textId="77777777" w:rsidR="00467DA3" w:rsidRPr="00695E10" w:rsidRDefault="00467DA3" w:rsidP="00DF74AE">
      <w:pPr>
        <w:rPr>
          <w:lang w:val="fr-FR"/>
        </w:rPr>
      </w:pPr>
    </w:p>
    <w:p w14:paraId="1123B875" w14:textId="77777777" w:rsidR="00695E10" w:rsidRDefault="00695E10" w:rsidP="00695E10">
      <w:pPr>
        <w:pStyle w:val="Heading2"/>
      </w:pPr>
      <w:r w:rsidRPr="00695E10">
        <w:t>ciste 20/tombe 5</w:t>
      </w:r>
    </w:p>
    <w:p w14:paraId="22682BF5" w14:textId="77777777" w:rsidR="0043525A" w:rsidRPr="0043525A" w:rsidRDefault="0043525A" w:rsidP="0043525A">
      <w:pPr>
        <w:rPr>
          <w:lang w:val="fr-FR"/>
        </w:rPr>
      </w:pPr>
    </w:p>
    <w:p w14:paraId="116B2C79" w14:textId="6A2E5B73" w:rsidR="00D44B2F" w:rsidRDefault="00F2467F" w:rsidP="00DF74AE">
      <w:pPr>
        <w:rPr>
          <w:lang w:val="fr-FR"/>
        </w:rPr>
      </w:pPr>
      <w:r w:rsidRPr="00695E10">
        <w:rPr>
          <w:lang w:val="fr-FR"/>
        </w:rPr>
        <w:t xml:space="preserve">Les datations de la ciste 20 </w:t>
      </w:r>
      <w:r w:rsidR="00695E10">
        <w:rPr>
          <w:lang w:val="fr-FR"/>
        </w:rPr>
        <w:t xml:space="preserve">[= tombe 5 ?] </w:t>
      </w:r>
      <w:r w:rsidR="00D44B2F" w:rsidRPr="00695E10">
        <w:rPr>
          <w:lang w:val="fr-FR"/>
        </w:rPr>
        <w:t>dans la zone centrale de la nécropole</w:t>
      </w:r>
      <w:r w:rsidR="00695E10">
        <w:rPr>
          <w:lang w:val="fr-FR"/>
        </w:rPr>
        <w:t>, la plus complexe,</w:t>
      </w:r>
      <w:r w:rsidR="00D44B2F" w:rsidRPr="00695E10">
        <w:rPr>
          <w:lang w:val="fr-FR"/>
        </w:rPr>
        <w:t xml:space="preserve"> a livré une hallebarde de type </w:t>
      </w:r>
      <w:hyperlink r:id="rId6182" w:anchor="Typ_Arm_Hallebardes_typ_Montejicar" w:history="1">
        <w:r w:rsidR="0064275C" w:rsidRPr="00695E10">
          <w:rPr>
            <w:rStyle w:val="Hyperlink"/>
            <w:szCs w:val="18"/>
            <w:lang w:val="fr-FR" w:eastAsia="en-GB"/>
          </w:rPr>
          <w:t>Montejicar</w:t>
        </w:r>
      </w:hyperlink>
      <w:r w:rsidR="0064275C" w:rsidRPr="00695E10">
        <w:rPr>
          <w:szCs w:val="18"/>
          <w:lang w:val="fr-FR" w:eastAsia="en-GB"/>
        </w:rPr>
        <w:t xml:space="preserve"> </w:t>
      </w:r>
      <w:r w:rsidR="00D44B2F" w:rsidRPr="00695E10">
        <w:rPr>
          <w:lang w:val="fr-FR"/>
        </w:rPr>
        <w:t>datée par 14C du premier tiers du 2e millénaire aec (BIB 2172)</w:t>
      </w:r>
      <w:r w:rsidR="0043525A" w:rsidRPr="0043525A">
        <w:rPr>
          <w:lang w:val="fr-FR"/>
        </w:rPr>
        <w:t xml:space="preserve"> </w:t>
      </w:r>
      <w:r w:rsidR="0043525A">
        <w:rPr>
          <w:lang w:val="fr-FR"/>
        </w:rPr>
        <w:t>Une tombe riche en partie recouvert par un tumulus de pierre. Individu de 30/40 ans, 1 hallebarde en bronze et 2 vases (BIB 2965)</w:t>
      </w:r>
    </w:p>
    <w:p w14:paraId="5795E8F6" w14:textId="77777777" w:rsidR="0020473A" w:rsidRPr="00695E10" w:rsidRDefault="0020473A" w:rsidP="00DF74AE">
      <w:pPr>
        <w:rPr>
          <w:lang w:val="fr-FR"/>
        </w:rPr>
      </w:pPr>
      <w:r>
        <w:rPr>
          <w:lang w:val="fr-FR"/>
        </w:rPr>
        <w:t xml:space="preserve">tombe 5: hallebarde associée à un homme adulte/âge </w:t>
      </w:r>
      <w:r w:rsidRPr="0020473A">
        <w:rPr>
          <w:lang w:val="fr-FR"/>
        </w:rPr>
        <w:t>(BIB 3006)</w:t>
      </w:r>
    </w:p>
    <w:p w14:paraId="2D16F864" w14:textId="77777777" w:rsidR="00DF74AE" w:rsidRDefault="00DF74AE" w:rsidP="00DF74AE">
      <w:pPr>
        <w:rPr>
          <w:lang w:val="fr-FR"/>
        </w:rPr>
      </w:pPr>
    </w:p>
    <w:p w14:paraId="6543D1B1" w14:textId="77777777" w:rsidR="00695E10" w:rsidRDefault="00695E10" w:rsidP="00DF74AE">
      <w:pPr>
        <w:rPr>
          <w:lang w:val="fr-FR"/>
        </w:rPr>
      </w:pPr>
    </w:p>
    <w:p w14:paraId="75D06A6F" w14:textId="77777777" w:rsidR="00695E10" w:rsidRPr="007D4C7B" w:rsidRDefault="00695E10" w:rsidP="00426FF9">
      <w:pPr>
        <w:pStyle w:val="Heading1"/>
        <w:rPr>
          <w:lang w:val="es-ES"/>
        </w:rPr>
      </w:pPr>
      <w:bookmarkStart w:id="2652" w:name="Sit_Monte_Castelo"/>
      <w:r w:rsidRPr="007D4C7B">
        <w:rPr>
          <w:lang w:val="es-ES"/>
        </w:rPr>
        <w:t>MONTE DO CASTELO</w:t>
      </w:r>
    </w:p>
    <w:bookmarkEnd w:id="2652"/>
    <w:p w14:paraId="57901D2F" w14:textId="77777777" w:rsidR="00695E10" w:rsidRPr="00C9320F" w:rsidRDefault="00695E10" w:rsidP="00DF74AE">
      <w:pPr>
        <w:rPr>
          <w:lang w:val="es-ES"/>
        </w:rPr>
      </w:pPr>
    </w:p>
    <w:p w14:paraId="4EBC6D77" w14:textId="56E728A2" w:rsidR="00695E10" w:rsidRPr="00C9320F" w:rsidRDefault="00695E10" w:rsidP="00DF74AE">
      <w:pPr>
        <w:rPr>
          <w:szCs w:val="18"/>
          <w:lang w:val="es-ES" w:eastAsia="en-GB"/>
        </w:rPr>
      </w:pPr>
      <w:r w:rsidRPr="00C9320F">
        <w:rPr>
          <w:lang w:val="es-ES"/>
        </w:rPr>
        <w:t xml:space="preserve">Nécropole de Monte do Castelo (Estoi, Portugal), hallebarde de type </w:t>
      </w:r>
      <w:hyperlink r:id="rId6183" w:anchor="Typ_Arm_Hallebardes_typ_Montejicar" w:history="1">
        <w:r w:rsidRPr="00C9320F">
          <w:rPr>
            <w:rStyle w:val="Hyperlink"/>
            <w:szCs w:val="18"/>
            <w:lang w:val="es-ES" w:eastAsia="en-GB"/>
          </w:rPr>
          <w:t>Montejicar</w:t>
        </w:r>
      </w:hyperlink>
      <w:r w:rsidRPr="00C9320F">
        <w:rPr>
          <w:szCs w:val="18"/>
          <w:lang w:val="es-ES" w:eastAsia="en-GB"/>
        </w:rPr>
        <w:t xml:space="preserve"> (BIB 2172)</w:t>
      </w:r>
    </w:p>
    <w:p w14:paraId="2DC03C75" w14:textId="77777777" w:rsidR="00695E10" w:rsidRPr="00C9320F" w:rsidRDefault="00695E10" w:rsidP="00DF74AE">
      <w:pPr>
        <w:rPr>
          <w:szCs w:val="18"/>
          <w:lang w:val="es-ES" w:eastAsia="en-GB"/>
        </w:rPr>
      </w:pPr>
    </w:p>
    <w:p w14:paraId="42DC2042" w14:textId="77777777" w:rsidR="00695E10" w:rsidRPr="007D4C7B" w:rsidRDefault="00695E10" w:rsidP="00426FF9">
      <w:pPr>
        <w:pStyle w:val="Heading1"/>
        <w:rPr>
          <w:lang w:val="es-ES"/>
        </w:rPr>
      </w:pPr>
      <w:bookmarkStart w:id="2653" w:name="Sit_Campina"/>
      <w:r w:rsidRPr="007D4C7B">
        <w:rPr>
          <w:lang w:val="es-ES"/>
        </w:rPr>
        <w:t>CAMPINA</w:t>
      </w:r>
    </w:p>
    <w:bookmarkEnd w:id="2653"/>
    <w:p w14:paraId="11CE4FF5" w14:textId="77777777" w:rsidR="00695E10" w:rsidRDefault="00695E10" w:rsidP="00DF74AE">
      <w:pPr>
        <w:rPr>
          <w:szCs w:val="18"/>
          <w:lang w:val="es-ES" w:eastAsia="en-GB"/>
        </w:rPr>
      </w:pPr>
    </w:p>
    <w:p w14:paraId="32DE2486" w14:textId="6E55717F" w:rsidR="00695E10" w:rsidRPr="00695E10" w:rsidRDefault="00695E10" w:rsidP="00DF74AE">
      <w:pPr>
        <w:rPr>
          <w:lang w:val="es-ES"/>
        </w:rPr>
      </w:pPr>
      <w:r>
        <w:rPr>
          <w:lang w:val="es-ES"/>
        </w:rPr>
        <w:lastRenderedPageBreak/>
        <w:t xml:space="preserve">Nécropole de Campina </w:t>
      </w:r>
      <w:r w:rsidRPr="00695E10">
        <w:rPr>
          <w:lang w:val="es-ES"/>
        </w:rPr>
        <w:t>(</w:t>
      </w:r>
      <w:r w:rsidR="00D77C8E">
        <w:rPr>
          <w:lang w:val="es-ES"/>
        </w:rPr>
        <w:t xml:space="preserve">Faro, </w:t>
      </w:r>
      <w:r w:rsidRPr="00695E10">
        <w:rPr>
          <w:lang w:val="es-ES"/>
        </w:rPr>
        <w:t>Sao Pedro</w:t>
      </w:r>
      <w:r>
        <w:rPr>
          <w:lang w:val="es-ES"/>
        </w:rPr>
        <w:t>, Portugal</w:t>
      </w:r>
      <w:r w:rsidRPr="00695E10">
        <w:rPr>
          <w:lang w:val="es-ES"/>
        </w:rPr>
        <w:t>)</w:t>
      </w:r>
      <w:r>
        <w:rPr>
          <w:lang w:val="es-ES"/>
        </w:rPr>
        <w:t xml:space="preserve">, </w:t>
      </w:r>
      <w:r w:rsidRPr="00695E10">
        <w:rPr>
          <w:lang w:val="es-ES"/>
        </w:rPr>
        <w:t xml:space="preserve">hallebarde de type </w:t>
      </w:r>
      <w:hyperlink r:id="rId6184" w:anchor="Typ_Arm_Hallebardes_typ_Montejicar" w:history="1">
        <w:r w:rsidRPr="00695E10">
          <w:rPr>
            <w:rStyle w:val="Hyperlink"/>
            <w:szCs w:val="18"/>
            <w:lang w:val="es-ES" w:eastAsia="en-GB"/>
          </w:rPr>
          <w:t>Montejicar</w:t>
        </w:r>
      </w:hyperlink>
      <w:r w:rsidRPr="00695E10">
        <w:rPr>
          <w:szCs w:val="18"/>
          <w:lang w:val="es-ES" w:eastAsia="en-GB"/>
        </w:rPr>
        <w:t xml:space="preserve"> (BIB 2172)</w:t>
      </w:r>
    </w:p>
    <w:p w14:paraId="0F2BFD34" w14:textId="77777777" w:rsidR="00695E10" w:rsidRPr="00695E10" w:rsidRDefault="00695E10" w:rsidP="00DF74AE">
      <w:pPr>
        <w:rPr>
          <w:lang w:val="es-ES"/>
        </w:rPr>
      </w:pPr>
    </w:p>
    <w:p w14:paraId="259D632C" w14:textId="77777777" w:rsidR="00DF74AE" w:rsidRPr="007D4C7B" w:rsidRDefault="00DF74AE" w:rsidP="00426FF9">
      <w:pPr>
        <w:pStyle w:val="Heading1"/>
        <w:rPr>
          <w:lang w:val="es-ES"/>
        </w:rPr>
      </w:pPr>
      <w:bookmarkStart w:id="2654" w:name="Sit_Cerro_Mora"/>
      <w:r w:rsidRPr="007D4C7B">
        <w:rPr>
          <w:lang w:val="es-ES"/>
        </w:rPr>
        <w:t>MORA (CERRO DE LA)</w:t>
      </w:r>
    </w:p>
    <w:bookmarkEnd w:id="2654"/>
    <w:p w14:paraId="21F25A11" w14:textId="77777777" w:rsidR="00DF74AE" w:rsidRPr="00D577C0" w:rsidRDefault="00A636AA" w:rsidP="00DF74AE">
      <w:pPr>
        <w:rPr>
          <w:lang w:val="es-ES"/>
        </w:rPr>
      </w:pPr>
      <w:r w:rsidRPr="00D577C0">
        <w:rPr>
          <w:lang w:val="es-ES"/>
        </w:rPr>
        <w:t>Cerro de la Mora</w:t>
      </w:r>
    </w:p>
    <w:p w14:paraId="6975F1CD" w14:textId="77777777" w:rsidR="00A636AA" w:rsidRPr="00D577C0" w:rsidRDefault="00A636AA" w:rsidP="00DF74AE">
      <w:pPr>
        <w:rPr>
          <w:lang w:val="es-ES"/>
        </w:rPr>
      </w:pPr>
    </w:p>
    <w:p w14:paraId="6CCA2514" w14:textId="21C0F335" w:rsidR="00993A68" w:rsidRPr="0032190F" w:rsidRDefault="00993A68" w:rsidP="00DF74AE">
      <w:pPr>
        <w:rPr>
          <w:lang w:val="fr-FR"/>
        </w:rPr>
      </w:pPr>
      <w:r>
        <w:rPr>
          <w:lang w:val="fr-FR"/>
        </w:rPr>
        <w:t xml:space="preserve">Cerro de la Mora (Grenade), découverte d'une </w:t>
      </w:r>
      <w:hyperlink r:id="rId6185" w:anchor="Obj_Do_Per_Fibules_ABEG19951" w:history="1">
        <w:r w:rsidR="00CC609F" w:rsidRPr="00CC609F">
          <w:rPr>
            <w:rStyle w:val="Hyperlink"/>
            <w:lang w:val="fr-FR"/>
          </w:rPr>
          <w:t>fibule à pivot</w:t>
        </w:r>
      </w:hyperlink>
      <w:r w:rsidR="00CC609F">
        <w:rPr>
          <w:lang w:val="fr-FR"/>
        </w:rPr>
        <w:t xml:space="preserve"> </w:t>
      </w:r>
      <w:r>
        <w:rPr>
          <w:lang w:val="fr-FR"/>
        </w:rPr>
        <w:t xml:space="preserve"> dans un contexte du </w:t>
      </w:r>
      <w:r w:rsidR="00CF6C26">
        <w:rPr>
          <w:lang w:val="fr-FR"/>
        </w:rPr>
        <w:t>BF</w:t>
      </w:r>
      <w:r>
        <w:rPr>
          <w:lang w:val="fr-FR"/>
        </w:rPr>
        <w:t xml:space="preserve"> daté par 14C de la fin du 9e et début du 8e aec </w:t>
      </w:r>
      <w:r w:rsidRPr="00993A68">
        <w:rPr>
          <w:lang w:val="fr-FR"/>
        </w:rPr>
        <w:t xml:space="preserve">(Carrasco y Pachón, 2006: 107) </w:t>
      </w:r>
      <w:r>
        <w:rPr>
          <w:lang w:val="fr-FR"/>
        </w:rPr>
        <w:t>(BIB 2172)</w:t>
      </w:r>
    </w:p>
    <w:p w14:paraId="21FD67C7" w14:textId="7FA79E1B" w:rsidR="00DF74AE" w:rsidRDefault="00993A68" w:rsidP="00DF74AE">
      <w:pPr>
        <w:rPr>
          <w:lang w:val="fr-FR"/>
        </w:rPr>
      </w:pPr>
      <w:r>
        <w:rPr>
          <w:lang w:val="fr-FR"/>
        </w:rPr>
        <w:t>A</w:t>
      </w:r>
      <w:r w:rsidR="00B01BB2" w:rsidRPr="0032190F">
        <w:rPr>
          <w:lang w:val="fr-FR"/>
        </w:rPr>
        <w:t xml:space="preserve"> livré un peigne. Ce dernier est considéré être un élément oriental dans un contexte </w:t>
      </w:r>
      <w:hyperlink r:id="rId6186" w:anchor="Cul_Precoloniale" w:history="1">
        <w:r w:rsidR="00B01BB2" w:rsidRPr="0032190F">
          <w:rPr>
            <w:rStyle w:val="Hyperlink"/>
            <w:lang w:val="fr-FR"/>
          </w:rPr>
          <w:t>précolonial</w:t>
        </w:r>
      </w:hyperlink>
      <w:r w:rsidR="00B01BB2" w:rsidRPr="0032190F">
        <w:rPr>
          <w:lang w:val="fr-FR"/>
        </w:rPr>
        <w:t xml:space="preserve"> (BIB 2198 p. 459)</w:t>
      </w:r>
    </w:p>
    <w:p w14:paraId="11830C58" w14:textId="77777777" w:rsidR="00D4058A" w:rsidRDefault="00D4058A" w:rsidP="00DF74AE">
      <w:pPr>
        <w:rPr>
          <w:lang w:val="fr-FR"/>
        </w:rPr>
      </w:pPr>
    </w:p>
    <w:p w14:paraId="6B7D57A5" w14:textId="77777777" w:rsidR="00D4058A" w:rsidRDefault="00D4058A" w:rsidP="00426FF9">
      <w:pPr>
        <w:pStyle w:val="Heading1"/>
      </w:pPr>
      <w:bookmarkStart w:id="2655" w:name="Sit_Sanchorreja"/>
      <w:r>
        <w:t>SANCHORREJA</w:t>
      </w:r>
    </w:p>
    <w:bookmarkEnd w:id="2655"/>
    <w:p w14:paraId="42984050" w14:textId="77777777" w:rsidR="00D4058A" w:rsidRDefault="00D4058A" w:rsidP="00DF74AE">
      <w:pPr>
        <w:rPr>
          <w:lang w:val="fr-FR"/>
        </w:rPr>
      </w:pPr>
    </w:p>
    <w:p w14:paraId="65E82224" w14:textId="350F5519" w:rsidR="00D4058A" w:rsidRDefault="00D4058A" w:rsidP="00DF74AE">
      <w:pPr>
        <w:rPr>
          <w:szCs w:val="20"/>
          <w:lang w:val="fr-FR" w:eastAsia="en-GB"/>
        </w:rPr>
      </w:pPr>
      <w:r w:rsidRPr="00D4058A">
        <w:rPr>
          <w:lang w:val="fr-FR"/>
        </w:rPr>
        <w:t xml:space="preserve">Une fibule en </w:t>
      </w:r>
      <w:hyperlink r:id="rId6187" w:anchor="Cul_Precoloniale_Obj_fibule_arco_violin" w:history="1">
        <w:r w:rsidRPr="00D4058A">
          <w:rPr>
            <w:rStyle w:val="Hyperlink"/>
            <w:i/>
            <w:szCs w:val="20"/>
            <w:lang w:val="fr-FR" w:eastAsia="en-GB"/>
          </w:rPr>
          <w:t>arco de violin</w:t>
        </w:r>
      </w:hyperlink>
      <w:r>
        <w:rPr>
          <w:i/>
          <w:szCs w:val="20"/>
          <w:lang w:val="fr-FR" w:eastAsia="en-GB"/>
        </w:rPr>
        <w:t xml:space="preserve"> </w:t>
      </w:r>
      <w:r w:rsidRPr="00D4058A">
        <w:rPr>
          <w:szCs w:val="20"/>
          <w:lang w:val="fr-FR" w:eastAsia="en-GB"/>
        </w:rPr>
        <w:t>dans les niveaux du 6e s. aec (BIB 2840)</w:t>
      </w:r>
    </w:p>
    <w:p w14:paraId="15729A32" w14:textId="77777777" w:rsidR="00D4058A" w:rsidRDefault="00D4058A" w:rsidP="00DF74AE">
      <w:pPr>
        <w:rPr>
          <w:szCs w:val="20"/>
          <w:lang w:val="fr-FR" w:eastAsia="en-GB"/>
        </w:rPr>
      </w:pPr>
    </w:p>
    <w:p w14:paraId="68921ED8" w14:textId="77777777" w:rsidR="00D4058A" w:rsidRPr="007D4C7B" w:rsidRDefault="00D4058A" w:rsidP="00426FF9">
      <w:pPr>
        <w:pStyle w:val="Heading1"/>
        <w:rPr>
          <w:lang w:val="es-ES"/>
        </w:rPr>
      </w:pPr>
      <w:bookmarkStart w:id="2656" w:name="Sit_Valdenovillos"/>
      <w:r w:rsidRPr="007D4C7B">
        <w:rPr>
          <w:lang w:val="es-ES"/>
        </w:rPr>
        <w:t>VALDENOVILLOS</w:t>
      </w:r>
    </w:p>
    <w:bookmarkEnd w:id="2656"/>
    <w:p w14:paraId="48B62487" w14:textId="77777777" w:rsidR="00D4058A" w:rsidRPr="00D4058A" w:rsidRDefault="00D4058A" w:rsidP="00DF74AE">
      <w:pPr>
        <w:rPr>
          <w:szCs w:val="20"/>
          <w:lang w:val="es-ES" w:eastAsia="en-GB"/>
        </w:rPr>
      </w:pPr>
    </w:p>
    <w:p w14:paraId="0EA423A4" w14:textId="210A7AE6" w:rsidR="00D4058A" w:rsidRPr="00D4058A" w:rsidRDefault="00D4058A" w:rsidP="00D4058A">
      <w:pPr>
        <w:rPr>
          <w:lang w:val="es-ES"/>
        </w:rPr>
      </w:pPr>
      <w:r w:rsidRPr="00D4058A">
        <w:rPr>
          <w:lang w:val="es-ES"/>
        </w:rPr>
        <w:t xml:space="preserve">Une fibule en </w:t>
      </w:r>
      <w:hyperlink r:id="rId6188" w:anchor="Cul_Precoloniale_Obj_fibule_arco_violin" w:history="1">
        <w:r w:rsidRPr="00D4058A">
          <w:rPr>
            <w:rStyle w:val="Hyperlink"/>
            <w:i/>
            <w:szCs w:val="20"/>
            <w:lang w:val="es-ES" w:eastAsia="en-GB"/>
          </w:rPr>
          <w:t>arco de violin</w:t>
        </w:r>
      </w:hyperlink>
      <w:r w:rsidRPr="00D4058A">
        <w:rPr>
          <w:szCs w:val="20"/>
          <w:lang w:val="es-ES" w:eastAsia="en-GB"/>
        </w:rPr>
        <w:t xml:space="preserve"> (BIB 2840)</w:t>
      </w:r>
    </w:p>
    <w:p w14:paraId="49F800D3" w14:textId="77777777" w:rsidR="00D4058A" w:rsidRPr="00D4058A" w:rsidRDefault="00D4058A" w:rsidP="00DF74AE">
      <w:pPr>
        <w:rPr>
          <w:lang w:val="es-ES"/>
        </w:rPr>
      </w:pPr>
    </w:p>
    <w:p w14:paraId="4A448BF9" w14:textId="77777777" w:rsidR="00DF74AE" w:rsidRPr="00D4058A" w:rsidRDefault="00DF74AE" w:rsidP="00DF74AE">
      <w:pPr>
        <w:rPr>
          <w:lang w:val="es-ES"/>
        </w:rPr>
      </w:pPr>
    </w:p>
    <w:p w14:paraId="42BAA9D2" w14:textId="77777777" w:rsidR="00DF74AE" w:rsidRPr="0032190F" w:rsidRDefault="00DF74AE" w:rsidP="00426FF9">
      <w:pPr>
        <w:pStyle w:val="Heading1"/>
      </w:pPr>
      <w:bookmarkStart w:id="2657" w:name="Sit_Cerro_Balneario"/>
      <w:r w:rsidRPr="0032190F">
        <w:t>BALNEARIO (CERRO DEL)</w:t>
      </w:r>
    </w:p>
    <w:bookmarkEnd w:id="2657"/>
    <w:p w14:paraId="0E11B961" w14:textId="77777777" w:rsidR="00DF74AE" w:rsidRPr="0032190F" w:rsidRDefault="00DF74AE" w:rsidP="00DF74AE">
      <w:pPr>
        <w:rPr>
          <w:lang w:val="fr-FR"/>
        </w:rPr>
      </w:pPr>
    </w:p>
    <w:p w14:paraId="59017AC7" w14:textId="0C5582BD" w:rsidR="00DF74AE" w:rsidRPr="0032190F" w:rsidRDefault="00DF74AE" w:rsidP="00DF74AE">
      <w:pPr>
        <w:rPr>
          <w:lang w:val="fr-FR"/>
        </w:rPr>
      </w:pPr>
      <w:r w:rsidRPr="0032190F">
        <w:rPr>
          <w:lang w:val="fr-FR"/>
        </w:rPr>
        <w:t xml:space="preserve">Le site protohistorique </w:t>
      </w:r>
      <w:r w:rsidR="00B01BB2" w:rsidRPr="0032190F">
        <w:rPr>
          <w:lang w:val="fr-FR"/>
        </w:rPr>
        <w:t xml:space="preserve"> (Alhama de Granada, Péninsule ibérique) a livré un peigne. Ce dernier est considéré être un élément oriental dans un contexte </w:t>
      </w:r>
      <w:hyperlink r:id="rId6189" w:anchor="Cul_Precoloniale" w:history="1">
        <w:r w:rsidR="00B01BB2" w:rsidRPr="0032190F">
          <w:rPr>
            <w:rStyle w:val="Hyperlink"/>
            <w:lang w:val="fr-FR"/>
          </w:rPr>
          <w:t>précolonial</w:t>
        </w:r>
      </w:hyperlink>
      <w:r w:rsidR="00B01BB2" w:rsidRPr="0032190F">
        <w:rPr>
          <w:lang w:val="fr-FR"/>
        </w:rPr>
        <w:t xml:space="preserve"> (BIB 2198 p. 459)</w:t>
      </w:r>
    </w:p>
    <w:p w14:paraId="28D01B81" w14:textId="77777777" w:rsidR="00B01BB2" w:rsidRPr="0032190F" w:rsidRDefault="00B01BB2" w:rsidP="00DF74AE">
      <w:pPr>
        <w:rPr>
          <w:lang w:val="fr-FR"/>
        </w:rPr>
      </w:pPr>
    </w:p>
    <w:p w14:paraId="52BBFD54" w14:textId="77777777" w:rsidR="00DF74AE" w:rsidRPr="0032190F" w:rsidRDefault="00DF74AE" w:rsidP="00426FF9">
      <w:pPr>
        <w:pStyle w:val="Heading1"/>
      </w:pPr>
      <w:bookmarkStart w:id="2658" w:name="Sit_Puente_Tablas"/>
      <w:r w:rsidRPr="0032190F">
        <w:t>PUENTE TABLAS</w:t>
      </w:r>
    </w:p>
    <w:bookmarkEnd w:id="2658"/>
    <w:p w14:paraId="10F254B6" w14:textId="77777777" w:rsidR="00DF74AE" w:rsidRPr="0032190F" w:rsidRDefault="00DF74AE" w:rsidP="00DF74AE">
      <w:pPr>
        <w:rPr>
          <w:lang w:val="fr-FR"/>
        </w:rPr>
      </w:pPr>
    </w:p>
    <w:p w14:paraId="3BA891C0" w14:textId="7E549397" w:rsidR="00DF74AE" w:rsidRPr="0032190F" w:rsidRDefault="00DF74AE" w:rsidP="00DF74AE">
      <w:pPr>
        <w:rPr>
          <w:lang w:val="fr-FR"/>
        </w:rPr>
      </w:pPr>
      <w:r w:rsidRPr="0032190F">
        <w:rPr>
          <w:lang w:val="fr-FR"/>
        </w:rPr>
        <w:t xml:space="preserve">Le site protohistorique </w:t>
      </w:r>
      <w:r w:rsidR="00B01BB2" w:rsidRPr="0032190F">
        <w:rPr>
          <w:lang w:val="fr-FR"/>
        </w:rPr>
        <w:t xml:space="preserve"> (Péninsule ibérique) a livré un peigne. Ce dernier est considéré être un élément oriental dans un contexte </w:t>
      </w:r>
      <w:hyperlink r:id="rId6190" w:anchor="Cul_Precoloniale" w:history="1">
        <w:r w:rsidR="00B01BB2" w:rsidRPr="0032190F">
          <w:rPr>
            <w:rStyle w:val="Hyperlink"/>
            <w:lang w:val="fr-FR"/>
          </w:rPr>
          <w:t>précolonial</w:t>
        </w:r>
      </w:hyperlink>
      <w:r w:rsidR="00B01BB2" w:rsidRPr="0032190F">
        <w:rPr>
          <w:lang w:val="fr-FR"/>
        </w:rPr>
        <w:t xml:space="preserve"> (BIB 2198 p. 459)</w:t>
      </w:r>
    </w:p>
    <w:p w14:paraId="4CEC3F1A" w14:textId="77777777" w:rsidR="00DF74AE" w:rsidRPr="0032190F" w:rsidRDefault="00DF74AE" w:rsidP="00DF74AE">
      <w:pPr>
        <w:rPr>
          <w:lang w:val="fr-FR"/>
        </w:rPr>
      </w:pPr>
    </w:p>
    <w:p w14:paraId="1E3DA5CF" w14:textId="77777777" w:rsidR="00DF74AE" w:rsidRPr="0032190F" w:rsidRDefault="00DF74AE" w:rsidP="00426FF9">
      <w:pPr>
        <w:pStyle w:val="Heading1"/>
      </w:pPr>
      <w:bookmarkStart w:id="2659" w:name="Sit_Mola_Agres"/>
      <w:r w:rsidRPr="0032190F">
        <w:t>MOLA DE AGRES</w:t>
      </w:r>
    </w:p>
    <w:bookmarkEnd w:id="2659"/>
    <w:p w14:paraId="3E0EB61D" w14:textId="77777777" w:rsidR="00DF74AE" w:rsidRPr="0032190F" w:rsidRDefault="00DF74AE" w:rsidP="00DF74AE">
      <w:pPr>
        <w:rPr>
          <w:lang w:val="fr-FR"/>
        </w:rPr>
      </w:pPr>
    </w:p>
    <w:p w14:paraId="556D4E0D" w14:textId="79CDB28B" w:rsidR="00DF74AE" w:rsidRPr="0032190F" w:rsidRDefault="00DF74AE" w:rsidP="00DF74AE">
      <w:pPr>
        <w:rPr>
          <w:lang w:val="fr-FR"/>
        </w:rPr>
      </w:pPr>
      <w:r w:rsidRPr="0032190F">
        <w:rPr>
          <w:lang w:val="fr-FR"/>
        </w:rPr>
        <w:t xml:space="preserve">Le site protohistorique de Mola de Agrès </w:t>
      </w:r>
      <w:r w:rsidR="00CE0F45" w:rsidRPr="0032190F">
        <w:rPr>
          <w:lang w:val="fr-FR"/>
        </w:rPr>
        <w:t xml:space="preserve">[Mola d’Argrès] </w:t>
      </w:r>
      <w:r w:rsidR="00B01BB2" w:rsidRPr="0032190F">
        <w:rPr>
          <w:lang w:val="fr-FR"/>
        </w:rPr>
        <w:t xml:space="preserve">(Péninsule ibérique) </w:t>
      </w:r>
      <w:r w:rsidRPr="0032190F">
        <w:rPr>
          <w:lang w:val="fr-FR"/>
        </w:rPr>
        <w:t>a livré un peigne</w:t>
      </w:r>
      <w:r w:rsidR="006B2749" w:rsidRPr="0032190F">
        <w:rPr>
          <w:lang w:val="fr-FR"/>
        </w:rPr>
        <w:t>. Ce dernier est considéré être un élément oriental</w:t>
      </w:r>
      <w:r w:rsidR="00B01BB2" w:rsidRPr="0032190F">
        <w:rPr>
          <w:lang w:val="fr-FR"/>
        </w:rPr>
        <w:t xml:space="preserve">dans un contexte </w:t>
      </w:r>
      <w:hyperlink r:id="rId6191" w:anchor="Cul_Precoloniale" w:history="1">
        <w:r w:rsidR="00B01BB2" w:rsidRPr="0032190F">
          <w:rPr>
            <w:rStyle w:val="Hyperlink"/>
            <w:lang w:val="fr-FR"/>
          </w:rPr>
          <w:t>précolonial</w:t>
        </w:r>
      </w:hyperlink>
      <w:r w:rsidRPr="0032190F">
        <w:rPr>
          <w:lang w:val="fr-FR"/>
        </w:rPr>
        <w:t>(BIB 2198 p. 459)</w:t>
      </w:r>
    </w:p>
    <w:p w14:paraId="5D58288E" w14:textId="77777777" w:rsidR="00CE0F45" w:rsidRPr="0032190F" w:rsidRDefault="00CE0F45" w:rsidP="00DF74AE">
      <w:pPr>
        <w:rPr>
          <w:lang w:val="fr-FR"/>
        </w:rPr>
      </w:pPr>
    </w:p>
    <w:p w14:paraId="1A18B5A4" w14:textId="77777777" w:rsidR="00CE0F45" w:rsidRPr="0032190F" w:rsidRDefault="00CE0F45" w:rsidP="00426FF9">
      <w:pPr>
        <w:pStyle w:val="Heading1"/>
      </w:pPr>
      <w:bookmarkStart w:id="2660" w:name="Sit_Fratessina"/>
      <w:r w:rsidRPr="0032190F">
        <w:t>FRA</w:t>
      </w:r>
      <w:r w:rsidR="007C2D96">
        <w:t>TTES</w:t>
      </w:r>
      <w:r w:rsidRPr="0032190F">
        <w:t>INA</w:t>
      </w:r>
    </w:p>
    <w:bookmarkEnd w:id="2660"/>
    <w:p w14:paraId="40FD1731" w14:textId="77777777" w:rsidR="00CE0F45" w:rsidRPr="007C2D96" w:rsidRDefault="00112C16" w:rsidP="00DF74AE">
      <w:pPr>
        <w:rPr>
          <w:sz w:val="20"/>
          <w:lang w:val="fr-FR"/>
        </w:rPr>
      </w:pPr>
      <w:r w:rsidRPr="007C2D96">
        <w:rPr>
          <w:sz w:val="20"/>
          <w:lang w:val="fr-FR"/>
        </w:rPr>
        <w:t>Frattesina, Fratesina</w:t>
      </w:r>
      <w:r w:rsidR="007C2D96" w:rsidRPr="007C2D96">
        <w:rPr>
          <w:sz w:val="20"/>
          <w:lang w:val="fr-FR"/>
        </w:rPr>
        <w:t>, Frattesina di Fratta Polesine</w:t>
      </w:r>
    </w:p>
    <w:p w14:paraId="486F78A2" w14:textId="77777777" w:rsidR="00112C16" w:rsidRPr="0032190F" w:rsidRDefault="00112C16" w:rsidP="00DF74AE">
      <w:pPr>
        <w:rPr>
          <w:lang w:val="fr-FR"/>
        </w:rPr>
      </w:pPr>
    </w:p>
    <w:p w14:paraId="7773C3C7" w14:textId="5AF9210B" w:rsidR="00112C16" w:rsidRPr="0032190F" w:rsidRDefault="00112C16" w:rsidP="00112C16">
      <w:pPr>
        <w:jc w:val="both"/>
        <w:rPr>
          <w:lang w:val="fr-FR"/>
        </w:rPr>
      </w:pPr>
      <w:r w:rsidRPr="0032190F">
        <w:rPr>
          <w:lang w:val="fr-FR"/>
        </w:rPr>
        <w:t>Au Bronze tardif</w:t>
      </w:r>
      <w:r w:rsidR="000A5794">
        <w:rPr>
          <w:lang w:val="fr-FR"/>
        </w:rPr>
        <w:t xml:space="preserve"> [BF]</w:t>
      </w:r>
      <w:r w:rsidRPr="0032190F">
        <w:rPr>
          <w:lang w:val="fr-FR"/>
        </w:rPr>
        <w:t xml:space="preserve">, </w:t>
      </w:r>
      <w:r w:rsidR="007C2D96">
        <w:rPr>
          <w:lang w:val="fr-FR"/>
        </w:rPr>
        <w:t>Frattesina</w:t>
      </w:r>
      <w:r w:rsidRPr="0032190F">
        <w:rPr>
          <w:lang w:val="fr-FR"/>
        </w:rPr>
        <w:t>, dans le SE de Fratta Polesine (Rovigo</w:t>
      </w:r>
      <w:r w:rsidR="007C2D96">
        <w:rPr>
          <w:lang w:val="fr-FR"/>
        </w:rPr>
        <w:t xml:space="preserve">, </w:t>
      </w:r>
      <w:r w:rsidR="007C2D96" w:rsidRPr="0032190F">
        <w:rPr>
          <w:lang w:val="fr-FR"/>
        </w:rPr>
        <w:t>Vénétie</w:t>
      </w:r>
      <w:r w:rsidRPr="0032190F">
        <w:rPr>
          <w:lang w:val="fr-FR"/>
        </w:rPr>
        <w:t xml:space="preserve">), est un habitat sur les rives du Pô, près de l'Adriatique. Le site livre de nombreux témoignages transformation de matière premières en </w:t>
      </w:r>
      <w:r w:rsidR="007C2D96">
        <w:rPr>
          <w:lang w:val="fr-FR"/>
        </w:rPr>
        <w:t>PF</w:t>
      </w:r>
      <w:r w:rsidRPr="0032190F">
        <w:rPr>
          <w:lang w:val="fr-FR"/>
        </w:rPr>
        <w:t xml:space="preserve"> (ivoire et peignes en ivoire, très nombreux objets en </w:t>
      </w:r>
      <w:hyperlink r:id="rId6192" w:anchor="Sit_Verre" w:history="1">
        <w:r w:rsidRPr="007C2D96">
          <w:rPr>
            <w:rStyle w:val="Hyperlink"/>
            <w:lang w:val="fr-FR"/>
          </w:rPr>
          <w:t>verre</w:t>
        </w:r>
      </w:hyperlink>
      <w:r w:rsidRPr="0032190F">
        <w:rPr>
          <w:lang w:val="fr-FR"/>
        </w:rPr>
        <w:t>) et des échanges avec la France, le Sud de l'Allemagne et le Levant.</w:t>
      </w:r>
      <w:r w:rsidR="00366760" w:rsidRPr="00366760">
        <w:rPr>
          <w:lang w:val="fr-FR"/>
        </w:rPr>
        <w:t xml:space="preserve"> </w:t>
      </w:r>
      <w:r w:rsidR="00366760" w:rsidRPr="00695DAA">
        <w:rPr>
          <w:lang w:val="fr-FR"/>
        </w:rPr>
        <w:t>(BIB ?)</w:t>
      </w:r>
    </w:p>
    <w:p w14:paraId="2F2A9CD5" w14:textId="77777777" w:rsidR="00366760" w:rsidRDefault="00366760" w:rsidP="00366760">
      <w:pPr>
        <w:jc w:val="both"/>
        <w:rPr>
          <w:lang w:val="fr-FR"/>
        </w:rPr>
      </w:pPr>
      <w:r w:rsidRPr="00695DAA">
        <w:rPr>
          <w:lang w:val="fr-FR"/>
        </w:rPr>
        <w:t>Figuration BF 3, R/R (BIB 1880)</w:t>
      </w:r>
    </w:p>
    <w:p w14:paraId="10CF74D1" w14:textId="77777777" w:rsidR="00BB155F" w:rsidRPr="00695DAA" w:rsidRDefault="00BB155F" w:rsidP="00366760">
      <w:pPr>
        <w:jc w:val="both"/>
        <w:rPr>
          <w:lang w:val="fr-FR"/>
        </w:rPr>
      </w:pPr>
      <w:r>
        <w:rPr>
          <w:lang w:val="fr-FR"/>
        </w:rPr>
        <w:t>Produits exotiques: ivoire d'éléphant, oeufs d'autruche (BIB 3043)</w:t>
      </w:r>
    </w:p>
    <w:p w14:paraId="01C13CD0" w14:textId="77777777" w:rsidR="00112C16" w:rsidRPr="00366760" w:rsidRDefault="00112C16" w:rsidP="00CE0F45">
      <w:pPr>
        <w:jc w:val="both"/>
        <w:rPr>
          <w:lang w:val="fr-FR"/>
        </w:rPr>
      </w:pPr>
    </w:p>
    <w:p w14:paraId="6D46A498" w14:textId="77777777" w:rsidR="00CE0F45" w:rsidRPr="0032190F" w:rsidRDefault="000A5794" w:rsidP="00112C16">
      <w:pPr>
        <w:pStyle w:val="Heading2"/>
      </w:pPr>
      <w:r>
        <w:t>p</w:t>
      </w:r>
      <w:r w:rsidR="00112C16" w:rsidRPr="0032190F">
        <w:t>eigne</w:t>
      </w:r>
    </w:p>
    <w:p w14:paraId="4A253B6E" w14:textId="489E8E7D" w:rsidR="00112C16" w:rsidRDefault="00112C16" w:rsidP="00112C16">
      <w:pPr>
        <w:jc w:val="both"/>
        <w:rPr>
          <w:lang w:val="fr-FR"/>
        </w:rPr>
      </w:pPr>
      <w:r w:rsidRPr="0032190F">
        <w:rPr>
          <w:lang w:val="fr-FR"/>
        </w:rPr>
        <w:t xml:space="preserve">Un peigne en ivoire découvert sur le site est en tout point comparable à un autre découvert à Chypre (BIB Arte, Le Pompéi britannique de l'âge du bronze, 2017). </w:t>
      </w:r>
      <w:r w:rsidR="007C2D96">
        <w:rPr>
          <w:lang w:val="fr-FR"/>
        </w:rPr>
        <w:t>Un</w:t>
      </w:r>
      <w:r w:rsidRPr="0032190F">
        <w:rPr>
          <w:lang w:val="fr-FR"/>
        </w:rPr>
        <w:t xml:space="preserve"> peigne à décors de cercles </w:t>
      </w:r>
      <w:r w:rsidRPr="0032190F">
        <w:rPr>
          <w:lang w:val="fr-FR"/>
        </w:rPr>
        <w:lastRenderedPageBreak/>
        <w:t xml:space="preserve">concentriques a été trouvé. Il renvoie aux exemplaires de </w:t>
      </w:r>
      <w:hyperlink r:id="rId6193" w:anchor="Cul_Precoloniale_Obj_peigne" w:history="1">
        <w:r w:rsidRPr="0032190F">
          <w:rPr>
            <w:rStyle w:val="Hyperlink"/>
            <w:lang w:val="fr-FR"/>
          </w:rPr>
          <w:t>peignes</w:t>
        </w:r>
      </w:hyperlink>
      <w:r w:rsidRPr="0032190F">
        <w:rPr>
          <w:lang w:val="fr-FR"/>
        </w:rPr>
        <w:t xml:space="preserve"> ayant les mêmes décors trouvés en contexte </w:t>
      </w:r>
      <w:hyperlink r:id="rId6194" w:anchor="Cul_Precoloniale" w:history="1">
        <w:r w:rsidRPr="0032190F">
          <w:rPr>
            <w:rStyle w:val="Hyperlink"/>
            <w:lang w:val="fr-FR"/>
          </w:rPr>
          <w:t>précolonial</w:t>
        </w:r>
      </w:hyperlink>
      <w:r w:rsidRPr="0032190F">
        <w:rPr>
          <w:lang w:val="fr-FR"/>
        </w:rPr>
        <w:t xml:space="preserve"> dans la Péninsule ibérique : </w:t>
      </w:r>
      <w:hyperlink r:id="rId6195" w:anchor="Sit_Huelva" w:history="1">
        <w:r w:rsidRPr="0032190F">
          <w:rPr>
            <w:rStyle w:val="Hyperlink"/>
            <w:szCs w:val="20"/>
            <w:lang w:val="fr-FR" w:eastAsia="en-GB"/>
          </w:rPr>
          <w:t>Huelva</w:t>
        </w:r>
      </w:hyperlink>
      <w:r w:rsidRPr="0032190F">
        <w:rPr>
          <w:szCs w:val="20"/>
          <w:lang w:val="fr-FR" w:eastAsia="en-GB"/>
        </w:rPr>
        <w:t xml:space="preserve">, </w:t>
      </w:r>
      <w:hyperlink r:id="rId6196" w:anchor="Sit_Puente_Tablas" w:history="1">
        <w:r w:rsidRPr="0032190F">
          <w:rPr>
            <w:rStyle w:val="Hyperlink"/>
            <w:szCs w:val="20"/>
            <w:lang w:val="fr-FR" w:eastAsia="en-GB"/>
          </w:rPr>
          <w:t>Puente Tablas</w:t>
        </w:r>
      </w:hyperlink>
      <w:r w:rsidRPr="0032190F">
        <w:rPr>
          <w:szCs w:val="20"/>
          <w:lang w:val="fr-FR" w:eastAsia="en-GB"/>
        </w:rPr>
        <w:t xml:space="preserve">, </w:t>
      </w:r>
      <w:hyperlink r:id="rId6197" w:anchor="Sit_Cabeco_Vaiamonte" w:history="1">
        <w:r w:rsidRPr="0032190F">
          <w:rPr>
            <w:rStyle w:val="Hyperlink"/>
            <w:szCs w:val="20"/>
            <w:lang w:val="fr-FR" w:eastAsia="en-GB"/>
          </w:rPr>
          <w:t>Cabeço de Vaiamonte</w:t>
        </w:r>
      </w:hyperlink>
      <w:r w:rsidRPr="0032190F">
        <w:rPr>
          <w:lang w:val="fr-FR"/>
        </w:rPr>
        <w:t xml:space="preserve"> (BIB 2198 p. 459)</w:t>
      </w:r>
      <w:r w:rsidR="007C2D96">
        <w:rPr>
          <w:lang w:val="fr-FR"/>
        </w:rPr>
        <w:t xml:space="preserve">. </w:t>
      </w:r>
      <w:r w:rsidRPr="0032190F">
        <w:rPr>
          <w:lang w:val="fr-FR"/>
        </w:rPr>
        <w:t>Les datations placent ce peigne entre le 12e et 11e s. (BIB 2198 p. 459)</w:t>
      </w:r>
    </w:p>
    <w:p w14:paraId="1165BE36" w14:textId="77777777" w:rsidR="000A5794" w:rsidRDefault="000A5794" w:rsidP="00112C16">
      <w:pPr>
        <w:jc w:val="both"/>
        <w:rPr>
          <w:lang w:val="fr-FR"/>
        </w:rPr>
      </w:pPr>
    </w:p>
    <w:p w14:paraId="073EC987" w14:textId="77777777" w:rsidR="000A5794" w:rsidRDefault="000A5794" w:rsidP="000A5794">
      <w:pPr>
        <w:pStyle w:val="Heading2"/>
      </w:pPr>
      <w:r>
        <w:t>ambre</w:t>
      </w:r>
    </w:p>
    <w:p w14:paraId="0EC60475" w14:textId="77777777" w:rsidR="000A5794" w:rsidRDefault="000A5794" w:rsidP="000A5794">
      <w:pPr>
        <w:rPr>
          <w:lang w:val="fr-FR"/>
        </w:rPr>
      </w:pPr>
    </w:p>
    <w:p w14:paraId="5DA5A9C2" w14:textId="393D695A" w:rsidR="000A5794" w:rsidRPr="00C71734" w:rsidRDefault="000A5794" w:rsidP="000A5794">
      <w:pPr>
        <w:jc w:val="both"/>
        <w:rPr>
          <w:lang w:val="fr-FR"/>
        </w:rPr>
      </w:pPr>
      <w:r>
        <w:rPr>
          <w:lang w:val="fr-FR"/>
        </w:rPr>
        <w:t xml:space="preserve">Ambre de la Baltique (BIB 3050) </w:t>
      </w:r>
      <w:r w:rsidRPr="00366760">
        <w:rPr>
          <w:lang w:val="fr-FR"/>
        </w:rPr>
        <w:t xml:space="preserve">Lié au commerce de l'ambre ? </w:t>
      </w:r>
      <w:r>
        <w:rPr>
          <w:lang w:val="fr-FR"/>
        </w:rPr>
        <w:t xml:space="preserve">(BIB 2888) v. </w:t>
      </w:r>
      <w:hyperlink r:id="rId6198" w:anchor="Sit_Route_Ambre" w:history="1">
        <w:r w:rsidRPr="00366760">
          <w:rPr>
            <w:rStyle w:val="Hyperlink"/>
            <w:lang w:val="fr-FR"/>
          </w:rPr>
          <w:t>route de l'ambre</w:t>
        </w:r>
      </w:hyperlink>
    </w:p>
    <w:p w14:paraId="376E6C97" w14:textId="77777777" w:rsidR="00BB155F" w:rsidRPr="00C71734" w:rsidRDefault="00BB155F" w:rsidP="000A5794">
      <w:pPr>
        <w:jc w:val="both"/>
        <w:rPr>
          <w:lang w:val="fr-FR"/>
        </w:rPr>
      </w:pPr>
    </w:p>
    <w:p w14:paraId="2248B306" w14:textId="77777777" w:rsidR="00BB155F" w:rsidRDefault="00BB155F" w:rsidP="00BB155F">
      <w:pPr>
        <w:pStyle w:val="Heading2"/>
      </w:pPr>
      <w:r>
        <w:t>lingots</w:t>
      </w:r>
    </w:p>
    <w:p w14:paraId="5A08C2AC" w14:textId="77777777" w:rsidR="00BB155F" w:rsidRPr="00C71734" w:rsidRDefault="00BB155F" w:rsidP="00BB155F">
      <w:pPr>
        <w:rPr>
          <w:lang w:val="fr-FR"/>
        </w:rPr>
      </w:pPr>
    </w:p>
    <w:p w14:paraId="1D2123FE" w14:textId="5BE7365B" w:rsidR="00BB155F" w:rsidRDefault="00BB155F" w:rsidP="00BB155F">
      <w:r>
        <w:t xml:space="preserve">lingots </w:t>
      </w:r>
      <w:hyperlink r:id="rId6199" w:anchor="Cul_Precoloniale_Obj_ling_pani_picco" w:history="1">
        <w:r w:rsidRPr="00BB155F">
          <w:rPr>
            <w:rStyle w:val="Hyperlink"/>
          </w:rPr>
          <w:t>pani a piccone</w:t>
        </w:r>
      </w:hyperlink>
      <w:r>
        <w:t xml:space="preserve"> </w:t>
      </w:r>
      <w:r w:rsidRPr="00BB155F">
        <w:t>(BIB 3050)</w:t>
      </w:r>
    </w:p>
    <w:p w14:paraId="1B6E8325" w14:textId="77777777" w:rsidR="00BB155F" w:rsidRPr="00BB155F" w:rsidRDefault="00BB155F" w:rsidP="000A5794">
      <w:pPr>
        <w:jc w:val="both"/>
      </w:pPr>
    </w:p>
    <w:p w14:paraId="79A9DAEF" w14:textId="77777777" w:rsidR="000A5794" w:rsidRPr="00BB155F" w:rsidRDefault="000A5794" w:rsidP="00112C16">
      <w:pPr>
        <w:jc w:val="both"/>
      </w:pPr>
    </w:p>
    <w:p w14:paraId="04410162" w14:textId="77777777" w:rsidR="000A5794" w:rsidRPr="0032190F" w:rsidRDefault="000A5794" w:rsidP="000A5794">
      <w:pPr>
        <w:pStyle w:val="Heading2"/>
      </w:pPr>
      <w:bookmarkStart w:id="2661" w:name="Sit_Fratessina_atel"/>
      <w:r>
        <w:t>ateliers</w:t>
      </w:r>
    </w:p>
    <w:bookmarkEnd w:id="2661"/>
    <w:p w14:paraId="4CDEB822" w14:textId="77777777" w:rsidR="00112C16" w:rsidRPr="0032190F" w:rsidRDefault="00112C16" w:rsidP="00112C16">
      <w:pPr>
        <w:jc w:val="both"/>
        <w:rPr>
          <w:lang w:val="fr-FR"/>
        </w:rPr>
      </w:pPr>
    </w:p>
    <w:p w14:paraId="174ADEA6" w14:textId="77777777" w:rsidR="00112C16" w:rsidRPr="0032190F" w:rsidRDefault="000A5794" w:rsidP="000A5794">
      <w:pPr>
        <w:pStyle w:val="Heading3"/>
      </w:pPr>
      <w:bookmarkStart w:id="2662" w:name="Sit_Fratessina_atel_verre"/>
      <w:r>
        <w:t>verre</w:t>
      </w:r>
    </w:p>
    <w:bookmarkEnd w:id="2662"/>
    <w:p w14:paraId="2E4C482B" w14:textId="3A39FE9F" w:rsidR="00112C16" w:rsidRDefault="00112C16" w:rsidP="00CE0F45">
      <w:pPr>
        <w:jc w:val="both"/>
        <w:rPr>
          <w:lang w:val="fr-FR"/>
        </w:rPr>
      </w:pPr>
      <w:r w:rsidRPr="0032190F">
        <w:rPr>
          <w:lang w:val="fr-FR"/>
        </w:rPr>
        <w:t xml:space="preserve">Atelier de perles de </w:t>
      </w:r>
      <w:hyperlink r:id="rId6200" w:anchor="Sit_Verre" w:history="1">
        <w:r w:rsidR="007C2D96" w:rsidRPr="007C2D96">
          <w:rPr>
            <w:rStyle w:val="Hyperlink"/>
            <w:lang w:val="fr-FR"/>
          </w:rPr>
          <w:t>verre</w:t>
        </w:r>
      </w:hyperlink>
      <w:r w:rsidR="007C2D96">
        <w:rPr>
          <w:lang w:val="fr-FR"/>
        </w:rPr>
        <w:t xml:space="preserve"> </w:t>
      </w:r>
      <w:r w:rsidR="000A5794" w:rsidRPr="0032190F">
        <w:rPr>
          <w:lang w:val="fr-FR"/>
        </w:rPr>
        <w:t>(BIB 1883 p. 96)</w:t>
      </w:r>
      <w:r w:rsidR="000A5794">
        <w:rPr>
          <w:lang w:val="fr-FR"/>
        </w:rPr>
        <w:t xml:space="preserve"> </w:t>
      </w:r>
      <w:r w:rsidRPr="0032190F">
        <w:rPr>
          <w:lang w:val="fr-FR"/>
        </w:rPr>
        <w:t>dont les produits ont diffusé dans le Sud de la France après -1200 aec (BIB 1883 p. 96)</w:t>
      </w:r>
      <w:r w:rsidR="007C2D96">
        <w:rPr>
          <w:lang w:val="fr-FR"/>
        </w:rPr>
        <w:t xml:space="preserve"> comme par exemple à </w:t>
      </w:r>
      <w:hyperlink r:id="rId6201" w:anchor="Sit_Mathay" w:history="1">
        <w:r w:rsidR="007C2D96" w:rsidRPr="007C2D96">
          <w:rPr>
            <w:rStyle w:val="Hyperlink"/>
            <w:lang w:val="fr-FR"/>
          </w:rPr>
          <w:t>Mathay</w:t>
        </w:r>
      </w:hyperlink>
      <w:r w:rsidR="007C2D96">
        <w:rPr>
          <w:lang w:val="fr-FR"/>
        </w:rPr>
        <w:t xml:space="preserve"> (BIB 3009)</w:t>
      </w:r>
      <w:r w:rsidR="000A5794">
        <w:rPr>
          <w:lang w:val="fr-FR"/>
        </w:rPr>
        <w:t>, Laprade, Baume Layrou, Bringairet (BIB 3050)</w:t>
      </w:r>
    </w:p>
    <w:p w14:paraId="3F79667F" w14:textId="77777777" w:rsidR="000A5794" w:rsidRDefault="000A5794" w:rsidP="00CE0F45">
      <w:pPr>
        <w:jc w:val="both"/>
        <w:rPr>
          <w:lang w:val="fr-FR"/>
        </w:rPr>
      </w:pPr>
    </w:p>
    <w:p w14:paraId="2F5DFDEA" w14:textId="77777777" w:rsidR="000A5794" w:rsidRDefault="000A5794" w:rsidP="000A5794">
      <w:pPr>
        <w:pStyle w:val="Heading4"/>
      </w:pPr>
      <w:r>
        <w:t>composition</w:t>
      </w:r>
    </w:p>
    <w:p w14:paraId="43E2C370" w14:textId="77777777" w:rsidR="000A5794" w:rsidRDefault="000A5794" w:rsidP="000A5794">
      <w:pPr>
        <w:rPr>
          <w:lang w:val="fr-FR" w:eastAsia="fr-FR"/>
        </w:rPr>
      </w:pPr>
    </w:p>
    <w:p w14:paraId="6D7079D3" w14:textId="77777777" w:rsidR="000A5794" w:rsidRPr="000A5794" w:rsidRDefault="000A5794" w:rsidP="000A5794">
      <w:pPr>
        <w:rPr>
          <w:lang w:val="fr-FR" w:eastAsia="fr-FR"/>
        </w:rPr>
      </w:pPr>
      <w:r>
        <w:rPr>
          <w:lang w:val="fr-FR"/>
        </w:rPr>
        <w:t xml:space="preserve">composition sodo-potassique, c'est-à-dire à forte teneur en silice et fondant mixte sodo-potassique (BIB 3050) </w:t>
      </w:r>
      <w:r w:rsidRPr="0032190F">
        <w:rPr>
          <w:lang w:val="fr-FR"/>
        </w:rPr>
        <w:t>(BIB 1883 p. 96)</w:t>
      </w:r>
    </w:p>
    <w:p w14:paraId="0EFE8133" w14:textId="77777777" w:rsidR="007C2D96" w:rsidRDefault="007C2D96" w:rsidP="00CE0F45">
      <w:pPr>
        <w:jc w:val="both"/>
        <w:rPr>
          <w:lang w:val="fr-FR"/>
        </w:rPr>
      </w:pPr>
    </w:p>
    <w:p w14:paraId="54AF4A95" w14:textId="77777777" w:rsidR="007C2D96" w:rsidRDefault="007C2D96" w:rsidP="00426FF9">
      <w:pPr>
        <w:pStyle w:val="Heading1"/>
      </w:pPr>
      <w:bookmarkStart w:id="2663" w:name="Sit_Mathay"/>
      <w:r>
        <w:t>MATHAY</w:t>
      </w:r>
    </w:p>
    <w:bookmarkEnd w:id="2663"/>
    <w:p w14:paraId="63CD13CA" w14:textId="77777777" w:rsidR="007C2D96" w:rsidRDefault="007C2D96" w:rsidP="00CE0F45">
      <w:pPr>
        <w:jc w:val="both"/>
        <w:rPr>
          <w:lang w:val="fr-FR"/>
        </w:rPr>
      </w:pPr>
    </w:p>
    <w:p w14:paraId="4D7D082B" w14:textId="4BE262D0" w:rsidR="007C2D96" w:rsidRPr="0032190F" w:rsidRDefault="007C2D96" w:rsidP="00CE0F45">
      <w:pPr>
        <w:jc w:val="both"/>
        <w:rPr>
          <w:lang w:val="fr-FR"/>
        </w:rPr>
      </w:pPr>
      <w:r>
        <w:rPr>
          <w:lang w:val="fr-FR"/>
        </w:rPr>
        <w:t xml:space="preserve">France. Age du Bronze. Présence de </w:t>
      </w:r>
      <w:hyperlink r:id="rId6202" w:anchor="Sit_Verre" w:history="1">
        <w:r w:rsidRPr="007C2D96">
          <w:rPr>
            <w:rStyle w:val="Hyperlink"/>
            <w:lang w:val="fr-FR"/>
          </w:rPr>
          <w:t>verre</w:t>
        </w:r>
      </w:hyperlink>
      <w:r>
        <w:rPr>
          <w:lang w:val="fr-FR"/>
        </w:rPr>
        <w:t xml:space="preserve"> de </w:t>
      </w:r>
      <w:hyperlink r:id="rId6203" w:anchor="Sit_Fratessina_atel_verre" w:history="1">
        <w:r w:rsidR="00BB155F" w:rsidRPr="000A5794">
          <w:rPr>
            <w:rStyle w:val="Hyperlink"/>
            <w:lang w:val="fr-FR"/>
          </w:rPr>
          <w:t>Frattesina</w:t>
        </w:r>
      </w:hyperlink>
      <w:r w:rsidR="00BB155F">
        <w:rPr>
          <w:lang w:val="fr-FR"/>
        </w:rPr>
        <w:t xml:space="preserve"> </w:t>
      </w:r>
      <w:r>
        <w:rPr>
          <w:lang w:val="fr-FR"/>
        </w:rPr>
        <w:t>(BIB 3009)</w:t>
      </w:r>
    </w:p>
    <w:p w14:paraId="50AF4704" w14:textId="77777777" w:rsidR="00112C16" w:rsidRPr="0032190F" w:rsidRDefault="00112C16" w:rsidP="00CE0F45">
      <w:pPr>
        <w:jc w:val="both"/>
        <w:rPr>
          <w:lang w:val="fr-FR"/>
        </w:rPr>
      </w:pPr>
    </w:p>
    <w:p w14:paraId="6F4445C8" w14:textId="77777777" w:rsidR="00BE7940" w:rsidRPr="0032190F" w:rsidRDefault="00CE0F45" w:rsidP="00426FF9">
      <w:pPr>
        <w:pStyle w:val="Heading1"/>
      </w:pPr>
      <w:bookmarkStart w:id="2664" w:name="Sit_Torre_Mordillo"/>
      <w:r w:rsidRPr="0032190F">
        <w:t>TORRE MORDILLO</w:t>
      </w:r>
    </w:p>
    <w:bookmarkEnd w:id="2664"/>
    <w:p w14:paraId="293607FD" w14:textId="77777777" w:rsidR="00CE0F45" w:rsidRPr="0032190F" w:rsidRDefault="00CE0F45" w:rsidP="00242C0F">
      <w:pPr>
        <w:jc w:val="both"/>
        <w:rPr>
          <w:lang w:val="fr-FR"/>
        </w:rPr>
      </w:pPr>
    </w:p>
    <w:p w14:paraId="18DD31FB" w14:textId="6248508E" w:rsidR="00CE0F45" w:rsidRPr="0032190F" w:rsidRDefault="00CE0F45" w:rsidP="00CE0F45">
      <w:pPr>
        <w:jc w:val="both"/>
        <w:rPr>
          <w:lang w:val="fr-FR"/>
        </w:rPr>
      </w:pPr>
      <w:r w:rsidRPr="0032190F">
        <w:rPr>
          <w:lang w:val="fr-FR"/>
        </w:rPr>
        <w:t xml:space="preserve">Dans le site italien de Spezzano Albanese, un peigne à décors de cercles concentriques a été trouvé. Il renvoie aux exemplaires de </w:t>
      </w:r>
      <w:hyperlink r:id="rId6204" w:anchor="Cul_Precoloniale_Obj_peigne" w:history="1">
        <w:r w:rsidRPr="0032190F">
          <w:rPr>
            <w:rStyle w:val="Hyperlink"/>
            <w:lang w:val="fr-FR"/>
          </w:rPr>
          <w:t>peignes</w:t>
        </w:r>
      </w:hyperlink>
      <w:r w:rsidRPr="0032190F">
        <w:rPr>
          <w:lang w:val="fr-FR"/>
        </w:rPr>
        <w:t xml:space="preserve"> ayant les mêmes décors trouvés en contexte </w:t>
      </w:r>
      <w:hyperlink r:id="rId6205" w:anchor="Cul_Precoloniale" w:history="1">
        <w:r w:rsidRPr="0032190F">
          <w:rPr>
            <w:rStyle w:val="Hyperlink"/>
            <w:lang w:val="fr-FR"/>
          </w:rPr>
          <w:t>précolonial</w:t>
        </w:r>
      </w:hyperlink>
      <w:r w:rsidRPr="0032190F">
        <w:rPr>
          <w:lang w:val="fr-FR"/>
        </w:rPr>
        <w:t xml:space="preserve"> dans la Péninsule ibérique : </w:t>
      </w:r>
      <w:hyperlink r:id="rId6206" w:anchor="Sit_Huelva" w:history="1">
        <w:r w:rsidRPr="0032190F">
          <w:rPr>
            <w:rStyle w:val="Hyperlink"/>
            <w:szCs w:val="20"/>
            <w:lang w:val="fr-FR" w:eastAsia="en-GB"/>
          </w:rPr>
          <w:t>Huelva</w:t>
        </w:r>
      </w:hyperlink>
      <w:r w:rsidRPr="0032190F">
        <w:rPr>
          <w:szCs w:val="20"/>
          <w:lang w:val="fr-FR" w:eastAsia="en-GB"/>
        </w:rPr>
        <w:t xml:space="preserve">, </w:t>
      </w:r>
      <w:hyperlink r:id="rId6207" w:anchor="Sit_Puente_Tablas" w:history="1">
        <w:r w:rsidRPr="0032190F">
          <w:rPr>
            <w:rStyle w:val="Hyperlink"/>
            <w:szCs w:val="20"/>
            <w:lang w:val="fr-FR" w:eastAsia="en-GB"/>
          </w:rPr>
          <w:t>Puente Tablas</w:t>
        </w:r>
      </w:hyperlink>
      <w:r w:rsidRPr="0032190F">
        <w:rPr>
          <w:szCs w:val="20"/>
          <w:lang w:val="fr-FR" w:eastAsia="en-GB"/>
        </w:rPr>
        <w:t xml:space="preserve">, </w:t>
      </w:r>
      <w:hyperlink r:id="rId6208" w:anchor="Sit_Cabeco_Vaiamonte" w:history="1">
        <w:r w:rsidRPr="0032190F">
          <w:rPr>
            <w:rStyle w:val="Hyperlink"/>
            <w:szCs w:val="20"/>
            <w:lang w:val="fr-FR" w:eastAsia="en-GB"/>
          </w:rPr>
          <w:t>Cabeço de Vaiamonte</w:t>
        </w:r>
      </w:hyperlink>
      <w:r w:rsidRPr="0032190F">
        <w:rPr>
          <w:lang w:val="fr-FR"/>
        </w:rPr>
        <w:t xml:space="preserve"> (BIB 2198 p. 459). Les datations placent ce peigne entre le 12e et 11e s. (BIB 2198 p. 459)</w:t>
      </w:r>
    </w:p>
    <w:p w14:paraId="78D31F14" w14:textId="77777777" w:rsidR="00A92137" w:rsidRPr="0032190F" w:rsidRDefault="00A92137" w:rsidP="00CE0F45">
      <w:pPr>
        <w:jc w:val="both"/>
        <w:rPr>
          <w:lang w:val="fr-FR"/>
        </w:rPr>
      </w:pPr>
    </w:p>
    <w:p w14:paraId="565C4B9C" w14:textId="77777777" w:rsidR="00A92137" w:rsidRPr="0032190F" w:rsidRDefault="00A92137" w:rsidP="00426FF9">
      <w:pPr>
        <w:pStyle w:val="Heading1"/>
      </w:pPr>
      <w:bookmarkStart w:id="2665" w:name="Sit_Enkomi"/>
      <w:r w:rsidRPr="0032190F">
        <w:t>ENKOMI</w:t>
      </w:r>
    </w:p>
    <w:bookmarkEnd w:id="2665"/>
    <w:p w14:paraId="2DCD7790" w14:textId="77777777" w:rsidR="00A92137" w:rsidRPr="00951D91" w:rsidRDefault="00951D91" w:rsidP="00CE0F45">
      <w:pPr>
        <w:jc w:val="both"/>
        <w:rPr>
          <w:sz w:val="20"/>
          <w:lang w:val="fr-FR"/>
        </w:rPr>
      </w:pPr>
      <w:r w:rsidRPr="00951D91">
        <w:rPr>
          <w:sz w:val="20"/>
          <w:lang w:val="fr-FR"/>
        </w:rPr>
        <w:t>Enkomi (gr.), Tuzla (turc)</w:t>
      </w:r>
    </w:p>
    <w:p w14:paraId="3E70ABA0" w14:textId="77777777" w:rsidR="00951D91" w:rsidRPr="0032190F" w:rsidRDefault="00951D91" w:rsidP="00CE0F45">
      <w:pPr>
        <w:jc w:val="both"/>
        <w:rPr>
          <w:lang w:val="fr-FR"/>
        </w:rPr>
      </w:pPr>
    </w:p>
    <w:p w14:paraId="0374EA93" w14:textId="77777777" w:rsidR="00BF4A67" w:rsidRDefault="006B4BDF" w:rsidP="00CE0F45">
      <w:pPr>
        <w:jc w:val="both"/>
        <w:rPr>
          <w:lang w:val="fr-FR"/>
        </w:rPr>
      </w:pPr>
      <w:r>
        <w:rPr>
          <w:lang w:val="fr-FR"/>
        </w:rPr>
        <w:t>Nord de l'î</w:t>
      </w:r>
      <w:r w:rsidR="00745FF2" w:rsidRPr="0032190F">
        <w:rPr>
          <w:lang w:val="fr-FR"/>
        </w:rPr>
        <w:t>le de Chypre (SS BIB). On y a trouvé un/des « encensoirs » ou « supports à roues » (Gras 1985, p. 102-105) (BIB 2160)</w:t>
      </w:r>
      <w:r w:rsidR="00951D91">
        <w:rPr>
          <w:lang w:val="fr-FR"/>
        </w:rPr>
        <w:t xml:space="preserve">. </w:t>
      </w:r>
      <w:r w:rsidR="00BF4A67" w:rsidRPr="0032190F">
        <w:rPr>
          <w:lang w:val="fr-FR"/>
        </w:rPr>
        <w:t>Encensoir sur roue en bronze daté du 12</w:t>
      </w:r>
      <w:r w:rsidR="00BF4A67" w:rsidRPr="0032190F">
        <w:rPr>
          <w:vertAlign w:val="superscript"/>
          <w:lang w:val="fr-FR"/>
        </w:rPr>
        <w:t>e</w:t>
      </w:r>
      <w:r w:rsidR="00BF4A67" w:rsidRPr="0032190F">
        <w:rPr>
          <w:lang w:val="fr-FR"/>
        </w:rPr>
        <w:t xml:space="preserve"> s. aec qui montre des pseudo-colonnes ioniques (BIB 2252)</w:t>
      </w:r>
    </w:p>
    <w:p w14:paraId="3757CDE3" w14:textId="7550F159" w:rsidR="007F2894" w:rsidRPr="0032190F" w:rsidRDefault="007F2894" w:rsidP="00CE0F45">
      <w:pPr>
        <w:jc w:val="both"/>
        <w:rPr>
          <w:lang w:val="fr-FR"/>
        </w:rPr>
      </w:pPr>
      <w:r>
        <w:rPr>
          <w:lang w:val="fr-FR"/>
        </w:rPr>
        <w:t xml:space="preserve">2 épées </w:t>
      </w:r>
      <w:hyperlink r:id="rId6209" w:anchor="Cul_Naue_II" w:history="1">
        <w:r w:rsidRPr="007F2894">
          <w:rPr>
            <w:rStyle w:val="Hyperlink"/>
            <w:lang w:val="fr-FR"/>
          </w:rPr>
          <w:t>Naue II</w:t>
        </w:r>
      </w:hyperlink>
      <w:r>
        <w:rPr>
          <w:lang w:val="fr-FR"/>
        </w:rPr>
        <w:t xml:space="preserve"> type A  (BIB 3391) Ces épées ont un manche coulé proche de celles de Huelva (SS BIB)</w:t>
      </w:r>
    </w:p>
    <w:p w14:paraId="3E82580E" w14:textId="77777777" w:rsidR="00745FF2" w:rsidRPr="0032190F" w:rsidRDefault="00745FF2" w:rsidP="00CE0F45">
      <w:pPr>
        <w:jc w:val="both"/>
        <w:rPr>
          <w:lang w:val="fr-FR"/>
        </w:rPr>
      </w:pPr>
    </w:p>
    <w:p w14:paraId="2978DBB7" w14:textId="77777777" w:rsidR="00745FF2" w:rsidRPr="0032190F" w:rsidRDefault="00951D91" w:rsidP="00745FF2">
      <w:pPr>
        <w:pStyle w:val="Heading2"/>
      </w:pPr>
      <w:r>
        <w:t xml:space="preserve">t. </w:t>
      </w:r>
      <w:r w:rsidR="00745FF2" w:rsidRPr="0032190F">
        <w:t>6</w:t>
      </w:r>
    </w:p>
    <w:p w14:paraId="1C91D206" w14:textId="63648E5F" w:rsidR="00A92137" w:rsidRDefault="00A92137" w:rsidP="00CE0F45">
      <w:pPr>
        <w:jc w:val="both"/>
        <w:rPr>
          <w:lang w:val="fr-FR"/>
        </w:rPr>
      </w:pPr>
      <w:r w:rsidRPr="0032190F">
        <w:rPr>
          <w:lang w:val="fr-FR"/>
        </w:rPr>
        <w:t>La tombe 6, chambre 2, datée du Chypriote tardif IIIB1 [</w:t>
      </w:r>
      <w:hyperlink r:id="rId6210" w:anchor="Cul_Chypriote_Geometrique" w:history="1">
        <w:r w:rsidRPr="0032190F">
          <w:rPr>
            <w:rStyle w:val="Hyperlink"/>
            <w:lang w:val="fr-FR"/>
          </w:rPr>
          <w:t>Geometrique chypriote</w:t>
        </w:r>
      </w:hyperlink>
      <w:r w:rsidRPr="0032190F">
        <w:rPr>
          <w:lang w:val="fr-FR"/>
        </w:rPr>
        <w:t xml:space="preserve"> III ?], a livré un peigne à décors de cercles concentriques probablement d’origine italienne (d’après Bietti-Sestieri</w:t>
      </w:r>
      <w:r w:rsidR="00112C16" w:rsidRPr="0032190F">
        <w:rPr>
          <w:lang w:val="fr-FR"/>
        </w:rPr>
        <w:t xml:space="preserve"> [v. </w:t>
      </w:r>
      <w:hyperlink r:id="rId6211" w:anchor="Sit_Fratessina" w:history="1">
        <w:r w:rsidR="00112C16" w:rsidRPr="0032190F">
          <w:rPr>
            <w:rStyle w:val="Hyperlink"/>
            <w:szCs w:val="20"/>
            <w:lang w:val="fr-FR" w:eastAsia="en-GB"/>
          </w:rPr>
          <w:t>Fratessina</w:t>
        </w:r>
      </w:hyperlink>
      <w:r w:rsidR="00112C16" w:rsidRPr="0032190F">
        <w:rPr>
          <w:lang w:val="fr-FR"/>
        </w:rPr>
        <w:t>]</w:t>
      </w:r>
      <w:r w:rsidRPr="0032190F">
        <w:rPr>
          <w:lang w:val="fr-FR"/>
        </w:rPr>
        <w:t xml:space="preserve">). Il renvoie aux exemplaires de </w:t>
      </w:r>
      <w:hyperlink r:id="rId6212" w:anchor="Cul_Precoloniale_Obj_peigne" w:history="1">
        <w:r w:rsidRPr="0032190F">
          <w:rPr>
            <w:rStyle w:val="Hyperlink"/>
            <w:lang w:val="fr-FR"/>
          </w:rPr>
          <w:t>peignes</w:t>
        </w:r>
      </w:hyperlink>
      <w:r w:rsidRPr="0032190F">
        <w:rPr>
          <w:lang w:val="fr-FR"/>
        </w:rPr>
        <w:t xml:space="preserve"> ayant les mêmes décors trouvés en contexte </w:t>
      </w:r>
      <w:hyperlink r:id="rId6213" w:anchor="Cul_Precoloniale" w:history="1">
        <w:r w:rsidRPr="0032190F">
          <w:rPr>
            <w:rStyle w:val="Hyperlink"/>
            <w:lang w:val="fr-FR"/>
          </w:rPr>
          <w:t>précolonial</w:t>
        </w:r>
      </w:hyperlink>
      <w:r w:rsidRPr="0032190F">
        <w:rPr>
          <w:lang w:val="fr-FR"/>
        </w:rPr>
        <w:t xml:space="preserve"> dans la Péninsule ibérique : </w:t>
      </w:r>
      <w:hyperlink r:id="rId6214" w:anchor="Sit_Huelva" w:history="1">
        <w:r w:rsidRPr="0032190F">
          <w:rPr>
            <w:rStyle w:val="Hyperlink"/>
            <w:szCs w:val="20"/>
            <w:lang w:val="fr-FR" w:eastAsia="en-GB"/>
          </w:rPr>
          <w:t>Huelva</w:t>
        </w:r>
      </w:hyperlink>
      <w:r w:rsidRPr="0032190F">
        <w:rPr>
          <w:szCs w:val="20"/>
          <w:lang w:val="fr-FR" w:eastAsia="en-GB"/>
        </w:rPr>
        <w:t xml:space="preserve">, </w:t>
      </w:r>
      <w:hyperlink r:id="rId6215" w:anchor="Sit_Puente_Tablas" w:history="1">
        <w:r w:rsidRPr="0032190F">
          <w:rPr>
            <w:rStyle w:val="Hyperlink"/>
            <w:szCs w:val="20"/>
            <w:lang w:val="fr-FR" w:eastAsia="en-GB"/>
          </w:rPr>
          <w:t>Puente Tablas</w:t>
        </w:r>
      </w:hyperlink>
      <w:r w:rsidRPr="0032190F">
        <w:rPr>
          <w:szCs w:val="20"/>
          <w:lang w:val="fr-FR" w:eastAsia="en-GB"/>
        </w:rPr>
        <w:t xml:space="preserve">, </w:t>
      </w:r>
      <w:hyperlink r:id="rId6216" w:anchor="Sit_Cabeco_Vaiamonte" w:history="1">
        <w:r w:rsidRPr="0032190F">
          <w:rPr>
            <w:rStyle w:val="Hyperlink"/>
            <w:szCs w:val="20"/>
            <w:lang w:val="fr-FR" w:eastAsia="en-GB"/>
          </w:rPr>
          <w:t>Cabeço de Vaiamonte</w:t>
        </w:r>
      </w:hyperlink>
      <w:r w:rsidRPr="0032190F">
        <w:rPr>
          <w:lang w:val="fr-FR"/>
        </w:rPr>
        <w:t xml:space="preserve"> (BIB 2198 p. 459, 460).</w:t>
      </w:r>
    </w:p>
    <w:p w14:paraId="21330227" w14:textId="77777777" w:rsidR="00E615DD" w:rsidRDefault="00E615DD" w:rsidP="00CE0F45">
      <w:pPr>
        <w:jc w:val="both"/>
        <w:rPr>
          <w:lang w:val="fr-FR"/>
        </w:rPr>
      </w:pPr>
    </w:p>
    <w:p w14:paraId="3CE66111" w14:textId="77777777" w:rsidR="006B4BDF" w:rsidRDefault="006B4BDF" w:rsidP="006B4BDF">
      <w:pPr>
        <w:pStyle w:val="Heading2"/>
      </w:pPr>
      <w:r>
        <w:t>t.17</w:t>
      </w:r>
    </w:p>
    <w:p w14:paraId="6D26AD47" w14:textId="77777777" w:rsidR="006B4BDF" w:rsidRDefault="006B4BDF" w:rsidP="00CE0F45">
      <w:pPr>
        <w:jc w:val="both"/>
        <w:rPr>
          <w:lang w:val="fr-FR"/>
        </w:rPr>
      </w:pPr>
      <w:r>
        <w:rPr>
          <w:lang w:val="fr-FR"/>
        </w:rPr>
        <w:t>Manche de miroir en ivoire avec une représentation d'homme combattant un griffon. L'homme porte un casque en défenses de sanglier, une épée, bouclier, une protection thoracique [cuirasse] (BIB 3085)</w:t>
      </w:r>
    </w:p>
    <w:p w14:paraId="7FD27067" w14:textId="77777777" w:rsidR="006B4BDF" w:rsidRDefault="006B4BDF" w:rsidP="00CE0F45">
      <w:pPr>
        <w:jc w:val="both"/>
        <w:rPr>
          <w:lang w:val="fr-FR"/>
        </w:rPr>
      </w:pPr>
    </w:p>
    <w:p w14:paraId="472F2A1C" w14:textId="77777777" w:rsidR="006B4BDF" w:rsidRDefault="006B4BDF" w:rsidP="006B4BDF">
      <w:pPr>
        <w:pStyle w:val="Heading2"/>
      </w:pPr>
      <w:r>
        <w:t>t.58</w:t>
      </w:r>
    </w:p>
    <w:p w14:paraId="776F5666" w14:textId="38346F2F" w:rsidR="006B4BDF" w:rsidRDefault="006B4BDF" w:rsidP="00CE0F45">
      <w:pPr>
        <w:jc w:val="both"/>
        <w:rPr>
          <w:lang w:val="fr-FR"/>
        </w:rPr>
      </w:pPr>
      <w:r>
        <w:rPr>
          <w:lang w:val="fr-FR"/>
        </w:rPr>
        <w:t xml:space="preserve">Boite de jeu de dame en ivoire avec des décorations de </w:t>
      </w:r>
      <w:hyperlink r:id="rId6217" w:anchor="Cul_Art_TAC_c_scene" w:history="1">
        <w:r w:rsidR="00EB7813" w:rsidRPr="00EB7813">
          <w:rPr>
            <w:rStyle w:val="Hyperlink"/>
            <w:lang w:val="fr-FR"/>
          </w:rPr>
          <w:t>scènes</w:t>
        </w:r>
      </w:hyperlink>
      <w:r w:rsidR="00EB7813">
        <w:rPr>
          <w:lang w:val="fr-FR"/>
        </w:rPr>
        <w:t xml:space="preserve"> </w:t>
      </w:r>
      <w:r>
        <w:rPr>
          <w:lang w:val="fr-FR"/>
        </w:rPr>
        <w:t>de chasse au char avec un archer et des chèvres sauvages et des taureaux sauvages  (BIB 3085)</w:t>
      </w:r>
    </w:p>
    <w:p w14:paraId="05528C48" w14:textId="77777777" w:rsidR="006B4BDF" w:rsidRDefault="006B4BDF" w:rsidP="00CE0F45">
      <w:pPr>
        <w:jc w:val="both"/>
        <w:rPr>
          <w:lang w:val="fr-FR"/>
        </w:rPr>
      </w:pPr>
    </w:p>
    <w:p w14:paraId="4ADC5822" w14:textId="77777777" w:rsidR="006B4BDF" w:rsidRDefault="006B4BDF" w:rsidP="00CE0F45">
      <w:pPr>
        <w:jc w:val="both"/>
        <w:rPr>
          <w:lang w:val="fr-FR"/>
        </w:rPr>
      </w:pPr>
    </w:p>
    <w:p w14:paraId="022DF01D" w14:textId="77777777" w:rsidR="00E615DD" w:rsidRDefault="00E615DD" w:rsidP="00E615DD">
      <w:pPr>
        <w:pStyle w:val="Heading2"/>
      </w:pPr>
      <w:bookmarkStart w:id="2666" w:name="Sit_Enkomi_stat"/>
      <w:r>
        <w:t>statue</w:t>
      </w:r>
    </w:p>
    <w:bookmarkEnd w:id="2666"/>
    <w:p w14:paraId="37614142" w14:textId="77777777" w:rsidR="00E615DD" w:rsidRDefault="00E615DD" w:rsidP="00E615DD">
      <w:pPr>
        <w:rPr>
          <w:lang w:val="fr-FR"/>
        </w:rPr>
      </w:pPr>
    </w:p>
    <w:p w14:paraId="291147B7" w14:textId="3445CBEB" w:rsidR="00E615DD" w:rsidRPr="00E615DD" w:rsidRDefault="00E615DD" w:rsidP="00E615DD">
      <w:pPr>
        <w:rPr>
          <w:lang w:val="fr-FR"/>
        </w:rPr>
      </w:pPr>
      <w:r w:rsidRPr="00E615DD">
        <w:rPr>
          <w:lang w:val="fr-FR"/>
        </w:rPr>
        <w:t>statue en bronze d’un jeune dieu, sans doute Apollon Kéréatès ou Apollon Alasiotès</w:t>
      </w:r>
      <w:r>
        <w:rPr>
          <w:lang w:val="fr-FR"/>
        </w:rPr>
        <w:t xml:space="preserve"> montrant un </w:t>
      </w:r>
      <w:hyperlink r:id="rId6218" w:anchor="Cul_Art_TAC_T_t_casque_cornes" w:history="1">
        <w:r w:rsidRPr="00951D91">
          <w:rPr>
            <w:rStyle w:val="Hyperlink"/>
            <w:lang w:val="fr-FR"/>
          </w:rPr>
          <w:t>casque à cornes</w:t>
        </w:r>
      </w:hyperlink>
      <w:r>
        <w:rPr>
          <w:lang w:val="fr-FR"/>
        </w:rPr>
        <w:t xml:space="preserve"> (BIB 2874)</w:t>
      </w:r>
    </w:p>
    <w:p w14:paraId="16F8ED95" w14:textId="77777777" w:rsidR="00CE0F45" w:rsidRPr="0032190F" w:rsidRDefault="00CE0F45" w:rsidP="00242C0F">
      <w:pPr>
        <w:jc w:val="both"/>
        <w:rPr>
          <w:lang w:val="fr-FR"/>
        </w:rPr>
      </w:pPr>
    </w:p>
    <w:p w14:paraId="66BF2626" w14:textId="77777777" w:rsidR="00BE7940" w:rsidRPr="0032190F" w:rsidRDefault="00BE7940" w:rsidP="00426FF9">
      <w:pPr>
        <w:pStyle w:val="Heading1"/>
      </w:pPr>
      <w:r w:rsidRPr="0032190F">
        <w:t>BITHIA</w:t>
      </w:r>
    </w:p>
    <w:p w14:paraId="4E276269" w14:textId="77777777" w:rsidR="00BE7940" w:rsidRPr="0032190F" w:rsidRDefault="00BE7940" w:rsidP="00242C0F">
      <w:pPr>
        <w:jc w:val="both"/>
        <w:rPr>
          <w:lang w:val="fr-FR"/>
        </w:rPr>
      </w:pPr>
    </w:p>
    <w:p w14:paraId="57F7317B" w14:textId="77777777" w:rsidR="00BE7940" w:rsidRPr="0032190F" w:rsidRDefault="00BE7940" w:rsidP="00BE7940">
      <w:pPr>
        <w:autoSpaceDE w:val="0"/>
        <w:autoSpaceDN w:val="0"/>
        <w:adjustRightInd w:val="0"/>
        <w:jc w:val="both"/>
        <w:rPr>
          <w:rFonts w:ascii="Times-Roman" w:hAnsi="Times-Roman" w:cs="Times-Roman"/>
          <w:lang w:val="fr-FR" w:eastAsia="en-GB"/>
        </w:rPr>
      </w:pPr>
      <w:r w:rsidRPr="0032190F">
        <w:rPr>
          <w:lang w:val="fr-FR"/>
        </w:rPr>
        <w:t>Pour la période orientalisante, des oeufs d’autruches décorés ont été découverts à Bithia (BIB 2116 p. 181)</w:t>
      </w:r>
    </w:p>
    <w:p w14:paraId="413225A2" w14:textId="77777777" w:rsidR="00BE7940" w:rsidRPr="0032190F" w:rsidRDefault="00BE7940" w:rsidP="00242C0F">
      <w:pPr>
        <w:jc w:val="both"/>
        <w:rPr>
          <w:lang w:val="fr-FR"/>
        </w:rPr>
      </w:pPr>
    </w:p>
    <w:p w14:paraId="3BDA8B8C" w14:textId="77777777" w:rsidR="000321E3" w:rsidRPr="007D4C7B" w:rsidRDefault="000321E3" w:rsidP="00426FF9">
      <w:pPr>
        <w:pStyle w:val="Heading1"/>
        <w:rPr>
          <w:lang w:val="es-ES"/>
        </w:rPr>
      </w:pPr>
      <w:bookmarkStart w:id="2667" w:name="Sit_San_Martin_Trevejo"/>
      <w:r w:rsidRPr="007D4C7B">
        <w:rPr>
          <w:lang w:val="es-ES"/>
        </w:rPr>
        <w:t>SAN MARTIN DE TREVEJO</w:t>
      </w:r>
    </w:p>
    <w:bookmarkEnd w:id="2667"/>
    <w:p w14:paraId="4A284F94" w14:textId="77777777" w:rsidR="0031728B" w:rsidRPr="00753DB9" w:rsidRDefault="0078097B" w:rsidP="00242C0F">
      <w:pPr>
        <w:jc w:val="both"/>
        <w:rPr>
          <w:sz w:val="20"/>
          <w:szCs w:val="20"/>
          <w:lang w:val="es-ES" w:eastAsia="en-GB"/>
        </w:rPr>
      </w:pPr>
      <w:r w:rsidRPr="00753DB9">
        <w:rPr>
          <w:sz w:val="20"/>
          <w:szCs w:val="20"/>
          <w:lang w:val="es-ES" w:eastAsia="en-GB"/>
        </w:rPr>
        <w:t>Trevero</w:t>
      </w:r>
    </w:p>
    <w:p w14:paraId="0781B2D1" w14:textId="77777777" w:rsidR="0078097B" w:rsidRPr="006552D0" w:rsidRDefault="0078097B" w:rsidP="00242C0F">
      <w:pPr>
        <w:jc w:val="both"/>
        <w:rPr>
          <w:szCs w:val="20"/>
          <w:lang w:val="es-ES" w:eastAsia="en-GB"/>
        </w:rPr>
      </w:pPr>
    </w:p>
    <w:p w14:paraId="15B5AB6F" w14:textId="0667530E" w:rsidR="000321E3" w:rsidRDefault="000321E3" w:rsidP="00242C0F">
      <w:pPr>
        <w:jc w:val="both"/>
        <w:rPr>
          <w:lang w:val="fr-FR"/>
        </w:rPr>
      </w:pPr>
      <w:r w:rsidRPr="006702EA">
        <w:rPr>
          <w:szCs w:val="20"/>
          <w:lang w:val="es-ES" w:eastAsia="en-GB"/>
        </w:rPr>
        <w:t>San Martin de Trevejo.</w:t>
      </w:r>
      <w:r w:rsidR="00CD5F57" w:rsidRPr="006702EA">
        <w:rPr>
          <w:szCs w:val="20"/>
          <w:lang w:val="es-ES" w:eastAsia="en-GB"/>
        </w:rPr>
        <w:t xml:space="preserve"> </w:t>
      </w:r>
      <w:r w:rsidRPr="0032190F">
        <w:rPr>
          <w:szCs w:val="20"/>
          <w:lang w:val="fr-FR" w:eastAsia="en-GB"/>
        </w:rPr>
        <w:t xml:space="preserve">Stèle ibérique </w:t>
      </w:r>
      <w:r w:rsidR="00496DB8">
        <w:rPr>
          <w:szCs w:val="20"/>
          <w:lang w:val="fr-FR" w:eastAsia="en-GB"/>
        </w:rPr>
        <w:t xml:space="preserve">du </w:t>
      </w:r>
      <w:hyperlink r:id="rId6219" w:anchor="Cul_Extremadura_ctxt_reg_grp_CoaSierGata" w:history="1">
        <w:r w:rsidR="00496DB8" w:rsidRPr="0031728B">
          <w:rPr>
            <w:rStyle w:val="Hyperlink"/>
            <w:szCs w:val="20"/>
            <w:lang w:val="fr-FR" w:eastAsia="en-GB"/>
          </w:rPr>
          <w:t>gr. de Sierra Gata</w:t>
        </w:r>
      </w:hyperlink>
      <w:r w:rsidR="00496DB8">
        <w:rPr>
          <w:szCs w:val="20"/>
          <w:lang w:val="fr-FR" w:eastAsia="en-GB"/>
        </w:rPr>
        <w:t xml:space="preserve"> </w:t>
      </w:r>
      <w:r w:rsidR="00496DB8" w:rsidRPr="0031728B">
        <w:rPr>
          <w:szCs w:val="20"/>
          <w:lang w:val="fr-FR" w:eastAsia="en-GB"/>
        </w:rPr>
        <w:t>(BIB 2868)</w:t>
      </w:r>
      <w:r w:rsidR="00CD5F57">
        <w:rPr>
          <w:szCs w:val="20"/>
          <w:lang w:val="fr-FR" w:eastAsia="en-GB"/>
        </w:rPr>
        <w:t xml:space="preserve">: </w:t>
      </w:r>
      <w:hyperlink r:id="rId6220" w:anchor="Cul_Extremadura_T_lance" w:history="1">
        <w:r w:rsidR="00DE55E6" w:rsidRPr="00DE55E6">
          <w:rPr>
            <w:rStyle w:val="Hyperlink"/>
            <w:lang w:val="fr-FR"/>
          </w:rPr>
          <w:t>lance</w:t>
        </w:r>
      </w:hyperlink>
      <w:r w:rsidR="00CD5F57" w:rsidRPr="00CD5F57">
        <w:rPr>
          <w:lang w:val="fr-FR"/>
        </w:rPr>
        <w:t xml:space="preserve">, </w:t>
      </w:r>
      <w:hyperlink r:id="rId6221" w:anchor="Cul_Art_TAC_T_t_bouclier" w:history="1">
        <w:r w:rsidR="00CD5F57" w:rsidRPr="006E48F7">
          <w:rPr>
            <w:rStyle w:val="Hyperlink"/>
            <w:lang w:val="fr-FR"/>
          </w:rPr>
          <w:t>bouclier</w:t>
        </w:r>
      </w:hyperlink>
      <w:r w:rsidR="00CD5F57" w:rsidRPr="00CD5F57">
        <w:rPr>
          <w:lang w:val="fr-FR"/>
        </w:rPr>
        <w:t xml:space="preserve"> </w:t>
      </w:r>
      <w:r w:rsidR="00902365">
        <w:rPr>
          <w:lang w:val="fr-FR"/>
        </w:rPr>
        <w:t>en V</w:t>
      </w:r>
      <w:r w:rsidR="00CD5F57">
        <w:rPr>
          <w:lang w:val="fr-FR"/>
        </w:rPr>
        <w:t xml:space="preserve">, </w:t>
      </w:r>
      <w:hyperlink r:id="rId6222" w:anchor="Cul_Art_TAC_T_t_epee" w:history="1">
        <w:r w:rsidR="00CD5F57" w:rsidRPr="00666BEE">
          <w:rPr>
            <w:rStyle w:val="Hyperlink"/>
            <w:lang w:val="fr-FR"/>
          </w:rPr>
          <w:t>épée</w:t>
        </w:r>
      </w:hyperlink>
      <w:r w:rsidR="00CD5F57" w:rsidRPr="00CD5F57">
        <w:rPr>
          <w:lang w:val="fr-FR"/>
        </w:rPr>
        <w:t xml:space="preserve"> </w:t>
      </w:r>
      <w:r w:rsidR="00CD5F57">
        <w:rPr>
          <w:lang w:val="fr-FR"/>
        </w:rPr>
        <w:t xml:space="preserve">[pistilliforme ?] </w:t>
      </w:r>
      <w:hyperlink r:id="rId6223" w:anchor="Cul_Art_TAC_T_t_miroir" w:history="1">
        <w:r w:rsidR="00CD5F57" w:rsidRPr="00666BEE">
          <w:rPr>
            <w:rStyle w:val="Hyperlink"/>
            <w:lang w:val="fr-FR"/>
          </w:rPr>
          <w:t>miroir</w:t>
        </w:r>
      </w:hyperlink>
      <w:r w:rsidR="00CD5F57" w:rsidRPr="00CD5F57">
        <w:rPr>
          <w:lang w:val="fr-FR"/>
        </w:rPr>
        <w:t xml:space="preserve"> (SS BIB)</w:t>
      </w:r>
    </w:p>
    <w:p w14:paraId="757E7AF1" w14:textId="77777777" w:rsidR="00496DB8" w:rsidRDefault="00496DB8" w:rsidP="00242C0F">
      <w:pPr>
        <w:jc w:val="both"/>
        <w:rPr>
          <w:lang w:val="fr-FR"/>
        </w:rPr>
      </w:pPr>
    </w:p>
    <w:p w14:paraId="103F638B" w14:textId="7E2D0F6A" w:rsidR="00647A2A" w:rsidRPr="004372FC" w:rsidRDefault="00000000" w:rsidP="00D60816">
      <w:pPr>
        <w:rPr>
          <w:lang w:val="fr-FR"/>
        </w:rPr>
      </w:pPr>
      <w:hyperlink r:id="rId6224" w:anchor="Cul_Extremadura_per_Celestino2011_IB" w:history="1">
        <w:r w:rsidR="00647A2A" w:rsidRPr="004372FC">
          <w:rPr>
            <w:rStyle w:val="Hyperlink"/>
            <w:lang w:val="fr-FR"/>
          </w:rPr>
          <w:t>type IB</w:t>
        </w:r>
      </w:hyperlink>
      <w:r w:rsidR="00647A2A" w:rsidRPr="004372FC">
        <w:rPr>
          <w:lang w:val="fr-FR"/>
        </w:rPr>
        <w:t xml:space="preserve"> (BIB 3063)</w:t>
      </w:r>
      <w:r w:rsidR="00D60816" w:rsidRPr="004372FC">
        <w:rPr>
          <w:lang w:val="fr-FR"/>
        </w:rPr>
        <w:t xml:space="preserve"> </w:t>
      </w:r>
      <w:hyperlink r:id="rId6225" w:anchor="Cul_Extremadura_per_GuardaminoBO" w:history="1">
        <w:r w:rsidR="00D60816" w:rsidRPr="004372FC">
          <w:rPr>
            <w:rStyle w:val="Hyperlink"/>
            <w:lang w:val="fr-FR"/>
          </w:rPr>
          <w:t>format B+O</w:t>
        </w:r>
      </w:hyperlink>
      <w:r w:rsidR="00D60816" w:rsidRPr="004372FC">
        <w:rPr>
          <w:lang w:val="fr-FR"/>
        </w:rPr>
        <w:t xml:space="preserve"> (BIB 2172)</w:t>
      </w:r>
    </w:p>
    <w:p w14:paraId="6ADA85DD" w14:textId="77777777" w:rsidR="0031728B" w:rsidRPr="004372FC" w:rsidRDefault="0031728B" w:rsidP="00242C0F">
      <w:pPr>
        <w:jc w:val="both"/>
        <w:rPr>
          <w:szCs w:val="20"/>
          <w:lang w:val="fr-FR" w:eastAsia="en-GB"/>
        </w:rPr>
      </w:pPr>
    </w:p>
    <w:p w14:paraId="5C4E5C3B" w14:textId="77777777" w:rsidR="00647A2A" w:rsidRPr="0032190F" w:rsidRDefault="00647A2A" w:rsidP="00647A2A">
      <w:pPr>
        <w:jc w:val="both"/>
        <w:rPr>
          <w:szCs w:val="20"/>
          <w:lang w:val="fr-FR" w:eastAsia="en-GB"/>
        </w:rPr>
      </w:pPr>
      <w:r>
        <w:rPr>
          <w:szCs w:val="20"/>
          <w:lang w:val="fr-FR" w:eastAsia="en-GB"/>
        </w:rPr>
        <w:t>D</w:t>
      </w:r>
      <w:r w:rsidRPr="0032190F">
        <w:rPr>
          <w:szCs w:val="20"/>
          <w:lang w:val="fr-FR" w:eastAsia="en-GB"/>
        </w:rPr>
        <w:t>atable entre 1225-1130 AC pour Brandherm et 1350-1150 AC pour Mederos (BIB 2187 p. 400)</w:t>
      </w:r>
    </w:p>
    <w:p w14:paraId="45352178" w14:textId="325D3FF9" w:rsidR="00647A2A" w:rsidRDefault="00647A2A" w:rsidP="00647A2A">
      <w:pPr>
        <w:jc w:val="both"/>
        <w:rPr>
          <w:lang w:val="es-ES"/>
        </w:rPr>
      </w:pPr>
      <w:r w:rsidRPr="00647A2A">
        <w:rPr>
          <w:lang w:val="es-ES"/>
        </w:rPr>
        <w:t xml:space="preserve">épée gr. </w:t>
      </w:r>
      <w:hyperlink r:id="rId6226" w:anchor="Cul_Extremadura_T_epee_typ_Brandherm07_C" w:history="1">
        <w:r w:rsidRPr="00647A2A">
          <w:rPr>
            <w:rStyle w:val="Hyperlink"/>
            <w:lang w:val="es-ES"/>
          </w:rPr>
          <w:t>C</w:t>
        </w:r>
      </w:hyperlink>
      <w:r w:rsidRPr="00647A2A">
        <w:rPr>
          <w:lang w:val="es-ES"/>
        </w:rPr>
        <w:t xml:space="preserve"> (Brandhem 2007)</w:t>
      </w:r>
    </w:p>
    <w:p w14:paraId="2251D0DD" w14:textId="77777777" w:rsidR="00647A2A" w:rsidRPr="00647A2A" w:rsidRDefault="00647A2A" w:rsidP="00242C0F">
      <w:pPr>
        <w:jc w:val="both"/>
        <w:rPr>
          <w:szCs w:val="20"/>
          <w:lang w:val="es-ES" w:eastAsia="en-GB"/>
        </w:rPr>
      </w:pPr>
    </w:p>
    <w:p w14:paraId="37C660B6" w14:textId="77777777" w:rsidR="000321E3" w:rsidRPr="007D4C7B" w:rsidRDefault="000321E3" w:rsidP="00426FF9">
      <w:pPr>
        <w:pStyle w:val="Heading1"/>
        <w:rPr>
          <w:lang w:val="es-ES"/>
        </w:rPr>
      </w:pPr>
      <w:bookmarkStart w:id="2668" w:name="Sit_Tres_Arroyos"/>
      <w:r w:rsidRPr="007D4C7B">
        <w:rPr>
          <w:lang w:val="es-ES"/>
        </w:rPr>
        <w:t>TRES ARROYOS</w:t>
      </w:r>
    </w:p>
    <w:bookmarkEnd w:id="2668"/>
    <w:p w14:paraId="50790952" w14:textId="77777777" w:rsidR="00AE6FC9" w:rsidRPr="00647A2A" w:rsidRDefault="00AE6FC9" w:rsidP="00242C0F">
      <w:pPr>
        <w:jc w:val="both"/>
        <w:rPr>
          <w:szCs w:val="20"/>
          <w:lang w:val="es-ES" w:eastAsia="en-GB"/>
        </w:rPr>
      </w:pPr>
    </w:p>
    <w:p w14:paraId="4E677B82" w14:textId="4FF1A0AB" w:rsidR="00295CE0" w:rsidRDefault="00AE6FC9" w:rsidP="00242C0F">
      <w:pPr>
        <w:jc w:val="both"/>
        <w:rPr>
          <w:lang w:val="fr-FR"/>
        </w:rPr>
      </w:pPr>
      <w:r w:rsidRPr="00AE6FC9">
        <w:rPr>
          <w:szCs w:val="20"/>
          <w:lang w:val="fr-FR" w:eastAsia="en-GB"/>
        </w:rPr>
        <w:t>Tres Arroyos/Albuquerque</w:t>
      </w:r>
      <w:r>
        <w:rPr>
          <w:szCs w:val="20"/>
          <w:lang w:val="fr-FR" w:eastAsia="en-GB"/>
        </w:rPr>
        <w:t>, s</w:t>
      </w:r>
      <w:r w:rsidRPr="0031728B">
        <w:rPr>
          <w:szCs w:val="20"/>
          <w:lang w:val="fr-FR" w:eastAsia="en-GB"/>
        </w:rPr>
        <w:t>ituée dans le les contreforts de la Sierra de Sin Pedro, à 27 km au sud de Alcantara</w:t>
      </w:r>
      <w:r>
        <w:rPr>
          <w:szCs w:val="20"/>
          <w:lang w:val="fr-FR" w:eastAsia="en-GB"/>
        </w:rPr>
        <w:t xml:space="preserve"> </w:t>
      </w:r>
      <w:r w:rsidRPr="0031728B">
        <w:rPr>
          <w:szCs w:val="20"/>
          <w:lang w:val="fr-FR" w:eastAsia="en-GB"/>
        </w:rPr>
        <w:t>(BIB 2868)</w:t>
      </w:r>
      <w:r w:rsidR="000321E3" w:rsidRPr="0032190F">
        <w:rPr>
          <w:szCs w:val="20"/>
          <w:lang w:val="fr-FR" w:eastAsia="en-GB"/>
        </w:rPr>
        <w:t>Stèle ibérique</w:t>
      </w:r>
      <w:r w:rsidR="002F064B">
        <w:rPr>
          <w:szCs w:val="20"/>
          <w:lang w:val="fr-FR" w:eastAsia="en-GB"/>
        </w:rPr>
        <w:t xml:space="preserve">: </w:t>
      </w:r>
      <w:r w:rsidR="000321E3" w:rsidRPr="0032190F">
        <w:rPr>
          <w:szCs w:val="20"/>
          <w:lang w:val="fr-FR" w:eastAsia="en-GB"/>
        </w:rPr>
        <w:t xml:space="preserve"> </w:t>
      </w:r>
      <w:hyperlink r:id="rId6227" w:anchor="Sit_Tres_Arroyos_thm_miroir" w:history="1">
        <w:r w:rsidR="00096D28" w:rsidRPr="00096D28">
          <w:rPr>
            <w:rStyle w:val="Hyperlink"/>
            <w:szCs w:val="20"/>
            <w:lang w:val="fr-FR" w:eastAsia="en-GB"/>
          </w:rPr>
          <w:t>miroir</w:t>
        </w:r>
      </w:hyperlink>
      <w:r w:rsidR="002F064B">
        <w:rPr>
          <w:lang w:val="fr-FR"/>
        </w:rPr>
        <w:t xml:space="preserve">, </w:t>
      </w:r>
      <w:hyperlink r:id="rId6228" w:anchor="Sit_Tres_Arroyos_thm_lance" w:history="1">
        <w:r w:rsidR="002F064B" w:rsidRPr="00096D28">
          <w:rPr>
            <w:rStyle w:val="Hyperlink"/>
            <w:lang w:val="fr-FR"/>
          </w:rPr>
          <w:t>lance</w:t>
        </w:r>
      </w:hyperlink>
      <w:r w:rsidR="002F064B" w:rsidRPr="002F064B">
        <w:rPr>
          <w:lang w:val="fr-FR"/>
        </w:rPr>
        <w:t>,</w:t>
      </w:r>
      <w:r w:rsidR="002F064B">
        <w:rPr>
          <w:lang w:val="fr-FR"/>
        </w:rPr>
        <w:t xml:space="preserve"> </w:t>
      </w:r>
      <w:hyperlink r:id="rId6229" w:anchor="Sit_Tres_Arroyos_thm_bouclier" w:history="1">
        <w:r w:rsidR="002F064B" w:rsidRPr="00096D28">
          <w:rPr>
            <w:rStyle w:val="Hyperlink"/>
            <w:lang w:val="fr-FR"/>
          </w:rPr>
          <w:t>bouclier</w:t>
        </w:r>
      </w:hyperlink>
      <w:r w:rsidR="002F064B">
        <w:rPr>
          <w:lang w:val="fr-FR"/>
        </w:rPr>
        <w:t xml:space="preserve">, </w:t>
      </w:r>
      <w:hyperlink r:id="rId6230" w:anchor="Sit_Tres_Arroyos_thm_epee" w:history="1">
        <w:r w:rsidR="002F064B" w:rsidRPr="00096D28">
          <w:rPr>
            <w:rStyle w:val="Hyperlink"/>
            <w:lang w:val="fr-FR"/>
          </w:rPr>
          <w:t>épée</w:t>
        </w:r>
      </w:hyperlink>
      <w:r w:rsidR="002F064B" w:rsidRPr="00CD5F57">
        <w:rPr>
          <w:lang w:val="fr-FR"/>
        </w:rPr>
        <w:t xml:space="preserve"> </w:t>
      </w:r>
      <w:r w:rsidR="002F064B">
        <w:rPr>
          <w:lang w:val="fr-FR"/>
        </w:rPr>
        <w:t xml:space="preserve">(SS BIB) </w:t>
      </w:r>
    </w:p>
    <w:p w14:paraId="72FA1991" w14:textId="77777777" w:rsidR="00295CE0" w:rsidRDefault="00295CE0" w:rsidP="00242C0F">
      <w:pPr>
        <w:jc w:val="both"/>
        <w:rPr>
          <w:lang w:val="fr-FR"/>
        </w:rPr>
      </w:pPr>
    </w:p>
    <w:p w14:paraId="7FB3CCBA" w14:textId="10BCD892" w:rsidR="00D60816" w:rsidRDefault="00000000" w:rsidP="00242C0F">
      <w:pPr>
        <w:jc w:val="both"/>
        <w:rPr>
          <w:lang w:val="fr-FR"/>
        </w:rPr>
      </w:pPr>
      <w:hyperlink r:id="rId6231" w:anchor="Cul_Extremadura_per_GuardaminoBO" w:history="1">
        <w:r w:rsidR="00D60816" w:rsidRPr="00D60816">
          <w:rPr>
            <w:rStyle w:val="Hyperlink"/>
            <w:lang w:val="fr-FR"/>
          </w:rPr>
          <w:t>format B+O</w:t>
        </w:r>
      </w:hyperlink>
      <w:r w:rsidR="00D60816" w:rsidRPr="00D60816">
        <w:rPr>
          <w:lang w:val="fr-FR"/>
        </w:rPr>
        <w:t xml:space="preserve"> (BIB 2172</w:t>
      </w:r>
      <w:r w:rsidR="00D60816" w:rsidRPr="002141FA">
        <w:rPr>
          <w:lang w:val="fr-FR"/>
        </w:rPr>
        <w:t>)</w:t>
      </w:r>
    </w:p>
    <w:p w14:paraId="2FC201EB" w14:textId="77777777" w:rsidR="00D60816" w:rsidRDefault="00D60816" w:rsidP="00242C0F">
      <w:pPr>
        <w:jc w:val="both"/>
        <w:rPr>
          <w:lang w:val="fr-FR"/>
        </w:rPr>
      </w:pPr>
    </w:p>
    <w:p w14:paraId="40D06212" w14:textId="77777777" w:rsidR="000321E3" w:rsidRPr="0032190F" w:rsidRDefault="00295CE0" w:rsidP="00242C0F">
      <w:pPr>
        <w:jc w:val="both"/>
        <w:rPr>
          <w:szCs w:val="20"/>
          <w:lang w:val="fr-FR" w:eastAsia="en-GB"/>
        </w:rPr>
      </w:pPr>
      <w:r>
        <w:rPr>
          <w:szCs w:val="20"/>
          <w:lang w:val="fr-FR" w:eastAsia="en-GB"/>
        </w:rPr>
        <w:t>D</w:t>
      </w:r>
      <w:r w:rsidR="009268CD" w:rsidRPr="0032190F">
        <w:rPr>
          <w:szCs w:val="20"/>
          <w:lang w:val="fr-FR" w:eastAsia="en-GB"/>
        </w:rPr>
        <w:t xml:space="preserve">atable entre 1225-1130 AC pour Brandherm et 1350-1150 AC pour Mederos </w:t>
      </w:r>
      <w:r w:rsidR="000321E3" w:rsidRPr="0032190F">
        <w:rPr>
          <w:szCs w:val="20"/>
          <w:lang w:val="fr-FR" w:eastAsia="en-GB"/>
        </w:rPr>
        <w:t>(BIB 2187 p. 400)</w:t>
      </w:r>
      <w:r w:rsidR="0031728B">
        <w:rPr>
          <w:szCs w:val="20"/>
          <w:lang w:val="fr-FR" w:eastAsia="en-GB"/>
        </w:rPr>
        <w:t xml:space="preserve"> </w:t>
      </w:r>
    </w:p>
    <w:p w14:paraId="154F343E" w14:textId="77777777" w:rsidR="00096D28" w:rsidRDefault="00096D28" w:rsidP="009E4D1D">
      <w:pPr>
        <w:rPr>
          <w:lang w:val="fr-FR"/>
        </w:rPr>
      </w:pPr>
    </w:p>
    <w:p w14:paraId="1A93F0FD" w14:textId="77777777" w:rsidR="00096D28" w:rsidRDefault="00096D28" w:rsidP="00096D28">
      <w:pPr>
        <w:pStyle w:val="Heading2"/>
      </w:pPr>
      <w:bookmarkStart w:id="2669" w:name="Sit_Tres_Arroyos_thm_miroir"/>
      <w:r>
        <w:t>miroir</w:t>
      </w:r>
    </w:p>
    <w:bookmarkEnd w:id="2669"/>
    <w:p w14:paraId="3890D1CF" w14:textId="77777777" w:rsidR="00096D28" w:rsidRDefault="00096D28" w:rsidP="009E4D1D">
      <w:pPr>
        <w:rPr>
          <w:lang w:val="fr-FR"/>
        </w:rPr>
      </w:pPr>
    </w:p>
    <w:p w14:paraId="26CDB902" w14:textId="38204821" w:rsidR="00096D28" w:rsidRPr="00096D28" w:rsidRDefault="00000000" w:rsidP="009E4D1D">
      <w:pPr>
        <w:rPr>
          <w:lang w:val="fr-FR"/>
        </w:rPr>
      </w:pPr>
      <w:hyperlink r:id="rId6232" w:anchor="Cul_Art_TAC_T_t_miroir" w:history="1">
        <w:r w:rsidR="00096D28" w:rsidRPr="00666BEE">
          <w:rPr>
            <w:rStyle w:val="Hyperlink"/>
            <w:lang w:val="fr-FR"/>
          </w:rPr>
          <w:t>miroir</w:t>
        </w:r>
      </w:hyperlink>
      <w:r w:rsidR="00096D28" w:rsidRPr="00096D28">
        <w:rPr>
          <w:lang w:val="fr-FR"/>
        </w:rPr>
        <w:t xml:space="preserve"> </w:t>
      </w:r>
      <w:r w:rsidR="00096D28">
        <w:rPr>
          <w:lang w:val="fr-FR"/>
        </w:rPr>
        <w:t>t</w:t>
      </w:r>
      <w:r w:rsidR="00096D28" w:rsidRPr="00096D28">
        <w:rPr>
          <w:lang w:val="fr-FR"/>
        </w:rPr>
        <w:t>ourné vers la gauche (SS</w:t>
      </w:r>
      <w:r w:rsidR="00096D28">
        <w:rPr>
          <w:lang w:val="fr-FR"/>
        </w:rPr>
        <w:t xml:space="preserve"> BIB)</w:t>
      </w:r>
    </w:p>
    <w:p w14:paraId="3D3F4E27" w14:textId="77777777" w:rsidR="00096D28" w:rsidRDefault="00096D28" w:rsidP="009E4D1D">
      <w:pPr>
        <w:rPr>
          <w:lang w:val="fr-FR"/>
        </w:rPr>
      </w:pPr>
    </w:p>
    <w:p w14:paraId="40A6127F" w14:textId="77777777" w:rsidR="00096D28" w:rsidRDefault="00096D28" w:rsidP="00096D28">
      <w:pPr>
        <w:pStyle w:val="Heading2"/>
      </w:pPr>
      <w:bookmarkStart w:id="2670" w:name="Sit_Tres_Arroyos_thm_lance"/>
      <w:r>
        <w:t>lance</w:t>
      </w:r>
    </w:p>
    <w:bookmarkEnd w:id="2670"/>
    <w:p w14:paraId="3E20744B" w14:textId="77777777" w:rsidR="00096D28" w:rsidRDefault="00096D28" w:rsidP="00096D28">
      <w:pPr>
        <w:rPr>
          <w:lang w:val="fr-FR"/>
        </w:rPr>
      </w:pPr>
    </w:p>
    <w:p w14:paraId="7E1A3922" w14:textId="010512E7" w:rsidR="00096D28" w:rsidRPr="00096D28" w:rsidRDefault="00000000" w:rsidP="00096D28">
      <w:pPr>
        <w:rPr>
          <w:lang w:val="fr-FR"/>
        </w:rPr>
      </w:pPr>
      <w:hyperlink r:id="rId6233" w:anchor="Cul_Extremadura_T_lance" w:history="1">
        <w:r w:rsidR="00DE55E6" w:rsidRPr="00DE55E6">
          <w:rPr>
            <w:rStyle w:val="Hyperlink"/>
            <w:lang w:val="fr-FR"/>
          </w:rPr>
          <w:t>lance</w:t>
        </w:r>
      </w:hyperlink>
      <w:r w:rsidR="00DE55E6" w:rsidRPr="00DE55E6">
        <w:rPr>
          <w:lang w:val="fr-FR"/>
        </w:rPr>
        <w:t xml:space="preserve"> </w:t>
      </w:r>
      <w:r w:rsidR="00096D28" w:rsidRPr="00096D28">
        <w:rPr>
          <w:lang w:val="fr-FR"/>
        </w:rPr>
        <w:t xml:space="preserve"> </w:t>
      </w:r>
      <w:r w:rsidR="00096D28">
        <w:rPr>
          <w:lang w:val="fr-FR"/>
        </w:rPr>
        <w:t>à lame effacée (SS BIB)</w:t>
      </w:r>
    </w:p>
    <w:p w14:paraId="4F0ED007" w14:textId="77777777" w:rsidR="00096D28" w:rsidRDefault="00096D28" w:rsidP="009E4D1D">
      <w:pPr>
        <w:rPr>
          <w:lang w:val="fr-FR"/>
        </w:rPr>
      </w:pPr>
    </w:p>
    <w:p w14:paraId="064F6DFE" w14:textId="77777777" w:rsidR="00096D28" w:rsidRDefault="00096D28" w:rsidP="00096D28">
      <w:pPr>
        <w:pStyle w:val="Heading2"/>
      </w:pPr>
      <w:bookmarkStart w:id="2671" w:name="Sit_Tres_Arroyos_thm_bouclier"/>
      <w:r>
        <w:t>bouclier</w:t>
      </w:r>
    </w:p>
    <w:bookmarkEnd w:id="2671"/>
    <w:p w14:paraId="303B6DC2" w14:textId="77777777" w:rsidR="00096D28" w:rsidRDefault="00096D28" w:rsidP="00096D28">
      <w:pPr>
        <w:rPr>
          <w:lang w:val="fr-FR"/>
        </w:rPr>
      </w:pPr>
    </w:p>
    <w:p w14:paraId="72EE8610" w14:textId="4D79FC2E" w:rsidR="00096D28" w:rsidRPr="00096D28" w:rsidRDefault="00000000" w:rsidP="00096D28">
      <w:pPr>
        <w:rPr>
          <w:lang w:val="fr-FR"/>
        </w:rPr>
      </w:pPr>
      <w:hyperlink r:id="rId6234" w:anchor="Cul_Art_TAC_T_t_bouclier" w:history="1">
        <w:r w:rsidR="00096D28" w:rsidRPr="006E48F7">
          <w:rPr>
            <w:rStyle w:val="Hyperlink"/>
            <w:lang w:val="fr-FR"/>
          </w:rPr>
          <w:t>bouclier</w:t>
        </w:r>
      </w:hyperlink>
      <w:r w:rsidR="00096D28" w:rsidRPr="00CD5F57">
        <w:rPr>
          <w:lang w:val="fr-FR"/>
        </w:rPr>
        <w:t xml:space="preserve"> </w:t>
      </w:r>
      <w:r w:rsidR="00096D28">
        <w:rPr>
          <w:lang w:val="fr-FR"/>
        </w:rPr>
        <w:t xml:space="preserve">en V (SS BIB) </w:t>
      </w:r>
    </w:p>
    <w:p w14:paraId="439A04CE" w14:textId="77777777" w:rsidR="00096D28" w:rsidRDefault="00096D28" w:rsidP="009E4D1D">
      <w:pPr>
        <w:rPr>
          <w:lang w:val="fr-FR"/>
        </w:rPr>
      </w:pPr>
    </w:p>
    <w:p w14:paraId="06B72962" w14:textId="77777777" w:rsidR="00096D28" w:rsidRDefault="00096D28" w:rsidP="00096D28">
      <w:pPr>
        <w:pStyle w:val="Heading2"/>
      </w:pPr>
      <w:bookmarkStart w:id="2672" w:name="Sit_Tres_Arroyos_thm_epee"/>
      <w:r>
        <w:t>épée</w:t>
      </w:r>
    </w:p>
    <w:bookmarkEnd w:id="2672"/>
    <w:p w14:paraId="3BBB4036" w14:textId="77777777" w:rsidR="00096D28" w:rsidRDefault="00096D28" w:rsidP="009E4D1D">
      <w:pPr>
        <w:rPr>
          <w:lang w:val="fr-FR"/>
        </w:rPr>
      </w:pPr>
    </w:p>
    <w:p w14:paraId="199B2685" w14:textId="40F75E50" w:rsidR="00096D28" w:rsidRPr="00F36377" w:rsidRDefault="00000000" w:rsidP="009E4D1D">
      <w:pPr>
        <w:rPr>
          <w:lang w:val="fr-FR"/>
        </w:rPr>
      </w:pPr>
      <w:hyperlink r:id="rId6235" w:anchor="Cul_Art_TAC_T_t_epee" w:history="1">
        <w:r w:rsidR="00096D28" w:rsidRPr="00666BEE">
          <w:rPr>
            <w:rStyle w:val="Hyperlink"/>
            <w:lang w:val="fr-FR"/>
          </w:rPr>
          <w:t>épée</w:t>
        </w:r>
      </w:hyperlink>
      <w:r w:rsidR="00096D28" w:rsidRPr="00CD5F57">
        <w:rPr>
          <w:lang w:val="fr-FR"/>
        </w:rPr>
        <w:t xml:space="preserve"> </w:t>
      </w:r>
      <w:r w:rsidR="00096D28">
        <w:rPr>
          <w:lang w:val="fr-FR"/>
        </w:rPr>
        <w:t xml:space="preserve">type </w:t>
      </w:r>
      <w:hyperlink r:id="rId6236" w:anchor="Cul_Rosnoen" w:history="1">
        <w:r w:rsidR="004073E6" w:rsidRPr="004073E6">
          <w:rPr>
            <w:rStyle w:val="Hyperlink"/>
            <w:lang w:val="fr-FR"/>
          </w:rPr>
          <w:t>Rosnoen</w:t>
        </w:r>
      </w:hyperlink>
      <w:r w:rsidR="004073E6" w:rsidRPr="004073E6">
        <w:rPr>
          <w:lang w:val="fr-FR"/>
        </w:rPr>
        <w:t xml:space="preserve"> </w:t>
      </w:r>
      <w:r w:rsidR="00096D28">
        <w:rPr>
          <w:lang w:val="fr-FR"/>
        </w:rPr>
        <w:t>(SS BIB)</w:t>
      </w:r>
      <w:r w:rsidR="00096D28" w:rsidRPr="00096D28">
        <w:rPr>
          <w:lang w:val="fr-FR"/>
        </w:rPr>
        <w:t xml:space="preserve"> </w:t>
      </w:r>
      <w:r w:rsidR="00096D28" w:rsidRPr="009E4D1D">
        <w:rPr>
          <w:lang w:val="fr-FR"/>
        </w:rPr>
        <w:t xml:space="preserve">épée gr. </w:t>
      </w:r>
      <w:hyperlink r:id="rId6237" w:anchor="Cul_Extremadura_T_epee_typ_Brandherm07_B" w:history="1">
        <w:r w:rsidR="00096D28" w:rsidRPr="009E4D1D">
          <w:rPr>
            <w:rStyle w:val="Hyperlink"/>
            <w:lang w:val="fr-FR"/>
          </w:rPr>
          <w:t>B</w:t>
        </w:r>
      </w:hyperlink>
      <w:r w:rsidR="00096D28" w:rsidRPr="009E4D1D">
        <w:rPr>
          <w:lang w:val="fr-FR"/>
        </w:rPr>
        <w:t xml:space="preserve"> (Brandhem 2007)</w:t>
      </w:r>
      <w:r w:rsidR="00406AFD">
        <w:rPr>
          <w:lang w:val="fr-FR"/>
        </w:rPr>
        <w:t xml:space="preserve"> v. </w:t>
      </w:r>
      <w:hyperlink r:id="rId6238" w:anchor="Sit_Aldeia_Vehla_T_epee" w:history="1">
        <w:r w:rsidR="00406AFD" w:rsidRPr="00406AFD">
          <w:rPr>
            <w:rStyle w:val="Hyperlink"/>
            <w:lang w:val="fr-FR"/>
          </w:rPr>
          <w:t>Aldeia V</w:t>
        </w:r>
        <w:r w:rsidR="00406AFD">
          <w:rPr>
            <w:rStyle w:val="Hyperlink"/>
            <w:lang w:val="fr-FR"/>
          </w:rPr>
          <w:t>eh</w:t>
        </w:r>
        <w:r w:rsidR="00406AFD" w:rsidRPr="00406AFD">
          <w:rPr>
            <w:rStyle w:val="Hyperlink"/>
            <w:lang w:val="fr-FR"/>
          </w:rPr>
          <w:t>la</w:t>
        </w:r>
      </w:hyperlink>
    </w:p>
    <w:p w14:paraId="70217A0E" w14:textId="77777777" w:rsidR="00D47F44" w:rsidRPr="0032190F" w:rsidRDefault="00D47F44" w:rsidP="00242C0F">
      <w:pPr>
        <w:jc w:val="both"/>
        <w:rPr>
          <w:szCs w:val="20"/>
          <w:lang w:val="fr-FR" w:eastAsia="en-GB"/>
        </w:rPr>
      </w:pPr>
    </w:p>
    <w:p w14:paraId="4F545EB3" w14:textId="77777777" w:rsidR="00D47F44" w:rsidRPr="0032190F" w:rsidRDefault="00D47F44" w:rsidP="00426FF9">
      <w:pPr>
        <w:pStyle w:val="Heading1"/>
      </w:pPr>
      <w:r w:rsidRPr="0032190F">
        <w:t>BAYUELA</w:t>
      </w:r>
    </w:p>
    <w:p w14:paraId="72C1DD5B" w14:textId="77777777" w:rsidR="00D47F44" w:rsidRPr="0032190F" w:rsidRDefault="00D47F44" w:rsidP="00D47F44">
      <w:pPr>
        <w:pStyle w:val="Heading2"/>
      </w:pPr>
      <w:r w:rsidRPr="0032190F">
        <w:rPr>
          <w:lang w:eastAsia="en-GB"/>
        </w:rPr>
        <w:br/>
      </w:r>
      <w:bookmarkStart w:id="2673" w:name="Sit_Bayuela_1"/>
      <w:r w:rsidRPr="0032190F">
        <w:rPr>
          <w:lang w:eastAsia="en-GB"/>
        </w:rPr>
        <w:t>Bayuela 1</w:t>
      </w:r>
      <w:bookmarkEnd w:id="2673"/>
    </w:p>
    <w:p w14:paraId="1255CE38" w14:textId="77777777" w:rsidR="000321E3" w:rsidRPr="0032190F" w:rsidRDefault="000321E3" w:rsidP="00242C0F">
      <w:pPr>
        <w:jc w:val="both"/>
        <w:rPr>
          <w:lang w:val="fr-FR"/>
        </w:rPr>
      </w:pPr>
    </w:p>
    <w:p w14:paraId="00D4EC07" w14:textId="77777777" w:rsidR="00D47F44" w:rsidRPr="0032190F" w:rsidRDefault="00D47F44" w:rsidP="00D47F44">
      <w:pPr>
        <w:rPr>
          <w:lang w:val="fr-FR"/>
        </w:rPr>
      </w:pPr>
      <w:r w:rsidRPr="0032190F">
        <w:rPr>
          <w:lang w:val="fr-FR"/>
        </w:rPr>
        <w:t>Stèle ibérique qui est le remploi d’un menhir ou d’une statues-menhir (BIB 2187 p. 409)</w:t>
      </w:r>
    </w:p>
    <w:p w14:paraId="036F6612" w14:textId="77777777" w:rsidR="00D47F44" w:rsidRPr="0032190F" w:rsidRDefault="00D47F44" w:rsidP="00242C0F">
      <w:pPr>
        <w:jc w:val="both"/>
        <w:rPr>
          <w:lang w:val="fr-FR"/>
        </w:rPr>
      </w:pPr>
    </w:p>
    <w:p w14:paraId="63AB6361" w14:textId="77777777" w:rsidR="009268CD" w:rsidRPr="0032190F" w:rsidRDefault="009268CD" w:rsidP="00242C0F">
      <w:pPr>
        <w:jc w:val="both"/>
        <w:rPr>
          <w:lang w:val="fr-FR"/>
        </w:rPr>
      </w:pPr>
    </w:p>
    <w:p w14:paraId="41107755" w14:textId="77777777" w:rsidR="009A4086" w:rsidRPr="0032190F" w:rsidRDefault="009A4086" w:rsidP="00426FF9">
      <w:pPr>
        <w:pStyle w:val="Heading1"/>
      </w:pPr>
      <w:bookmarkStart w:id="2674" w:name="Sit_Luna"/>
      <w:r w:rsidRPr="0032190F">
        <w:t>LUNA</w:t>
      </w:r>
    </w:p>
    <w:bookmarkEnd w:id="2674"/>
    <w:p w14:paraId="2FBED278" w14:textId="77777777" w:rsidR="009A4086" w:rsidRPr="00003D52" w:rsidRDefault="00AD797E" w:rsidP="00242C0F">
      <w:pPr>
        <w:jc w:val="both"/>
        <w:rPr>
          <w:sz w:val="20"/>
          <w:lang w:val="fr-FR"/>
        </w:rPr>
      </w:pPr>
      <w:r w:rsidRPr="00003D52">
        <w:rPr>
          <w:sz w:val="20"/>
          <w:lang w:val="fr-FR"/>
        </w:rPr>
        <w:t>Luna-Valpalmas</w:t>
      </w:r>
    </w:p>
    <w:p w14:paraId="469D1039" w14:textId="77777777" w:rsidR="00AD797E" w:rsidRPr="0032190F" w:rsidRDefault="00AD797E" w:rsidP="00242C0F">
      <w:pPr>
        <w:jc w:val="both"/>
        <w:rPr>
          <w:lang w:val="fr-FR"/>
        </w:rPr>
      </w:pPr>
    </w:p>
    <w:p w14:paraId="12843141" w14:textId="433BE77B" w:rsidR="00AD797E" w:rsidRDefault="00AD797E" w:rsidP="00242C0F">
      <w:pPr>
        <w:jc w:val="both"/>
        <w:rPr>
          <w:lang w:val="fr-FR"/>
        </w:rPr>
      </w:pPr>
      <w:r w:rsidRPr="0032190F">
        <w:rPr>
          <w:lang w:val="fr-FR"/>
        </w:rPr>
        <w:t>Luna-Valpalmas (</w:t>
      </w:r>
      <w:r>
        <w:rPr>
          <w:lang w:val="fr-FR"/>
        </w:rPr>
        <w:t xml:space="preserve">Luna, Zaragoza), </w:t>
      </w:r>
      <w:r w:rsidR="00AE6FC9">
        <w:rPr>
          <w:lang w:val="fr-FR"/>
        </w:rPr>
        <w:t xml:space="preserve">Localisée dans la </w:t>
      </w:r>
      <w:r w:rsidR="00AE6FC9" w:rsidRPr="0032190F">
        <w:rPr>
          <w:lang w:val="fr-FR" w:eastAsia="en-GB"/>
        </w:rPr>
        <w:t>moyenne vallée de l’Èbre</w:t>
      </w:r>
      <w:r w:rsidR="00AE6FC9">
        <w:rPr>
          <w:lang w:val="fr-FR" w:eastAsia="en-GB"/>
        </w:rPr>
        <w:t xml:space="preserve">, entre les rios Gallego et Arba, un lieu de passage fréquenté (BIB 2172), une </w:t>
      </w:r>
      <w:r>
        <w:rPr>
          <w:lang w:val="fr-FR"/>
        </w:rPr>
        <w:t xml:space="preserve">stèle ibérique de iconographiquement proche du </w:t>
      </w:r>
      <w:hyperlink r:id="rId6239" w:anchor="Cul_Extremadura" w:history="1">
        <w:r w:rsidRPr="0032190F">
          <w:rPr>
            <w:rStyle w:val="Hyperlink"/>
            <w:lang w:val="fr-FR"/>
          </w:rPr>
          <w:t>gr</w:t>
        </w:r>
        <w:r>
          <w:rPr>
            <w:rStyle w:val="Hyperlink"/>
            <w:lang w:val="fr-FR"/>
          </w:rPr>
          <w:t>.</w:t>
        </w:r>
        <w:r w:rsidRPr="0032190F">
          <w:rPr>
            <w:rStyle w:val="Hyperlink"/>
            <w:lang w:val="fr-FR"/>
          </w:rPr>
          <w:t xml:space="preserve"> d’Extrémadure</w:t>
        </w:r>
      </w:hyperlink>
      <w:r w:rsidRPr="00AD797E">
        <w:rPr>
          <w:lang w:val="fr-FR"/>
        </w:rPr>
        <w:t xml:space="preserve"> </w:t>
      </w:r>
      <w:r>
        <w:rPr>
          <w:rStyle w:val="Hyperlink"/>
          <w:color w:val="auto"/>
          <w:u w:val="none"/>
          <w:lang w:val="fr-FR"/>
        </w:rPr>
        <w:t>(</w:t>
      </w:r>
      <w:r w:rsidRPr="00AD797E">
        <w:rPr>
          <w:rStyle w:val="Hyperlink"/>
          <w:color w:val="auto"/>
          <w:u w:val="none"/>
          <w:lang w:val="fr-FR"/>
        </w:rPr>
        <w:t>BIB Chenorkian 1988)</w:t>
      </w:r>
      <w:r>
        <w:rPr>
          <w:lang w:val="fr-FR"/>
        </w:rPr>
        <w:t xml:space="preserve"> </w:t>
      </w:r>
      <w:r w:rsidR="009A4086" w:rsidRPr="0032190F">
        <w:rPr>
          <w:lang w:val="fr-FR"/>
        </w:rPr>
        <w:t>(BIB 2186 p. 137)</w:t>
      </w:r>
      <w:r w:rsidR="00D47F44" w:rsidRPr="0032190F">
        <w:rPr>
          <w:lang w:val="fr-FR"/>
        </w:rPr>
        <w:t xml:space="preserve">. </w:t>
      </w:r>
    </w:p>
    <w:p w14:paraId="74623638" w14:textId="77777777" w:rsidR="00D47F44" w:rsidRPr="00AD797E" w:rsidRDefault="00D47F44" w:rsidP="00D47F44">
      <w:pPr>
        <w:rPr>
          <w:rStyle w:val="Hyperlink"/>
          <w:color w:val="auto"/>
          <w:u w:val="none"/>
          <w:lang w:val="fr-FR"/>
        </w:rPr>
      </w:pPr>
    </w:p>
    <w:p w14:paraId="76C6F79A" w14:textId="77777777" w:rsidR="00D47F44" w:rsidRDefault="00003D52" w:rsidP="00003D52">
      <w:pPr>
        <w:pStyle w:val="Heading2"/>
      </w:pPr>
      <w:bookmarkStart w:id="2675" w:name="Sit_Luna_t"/>
      <w:r>
        <w:t>thème</w:t>
      </w:r>
    </w:p>
    <w:bookmarkEnd w:id="2675"/>
    <w:p w14:paraId="4A15D97D" w14:textId="77777777" w:rsidR="00003D52" w:rsidRPr="000454F4" w:rsidRDefault="00003D52" w:rsidP="00242C0F">
      <w:pPr>
        <w:jc w:val="both"/>
        <w:rPr>
          <w:lang w:val="fr-FR"/>
        </w:rPr>
      </w:pPr>
    </w:p>
    <w:p w14:paraId="434564B4" w14:textId="77777777" w:rsidR="00003D52" w:rsidRDefault="00003D52" w:rsidP="00003D52">
      <w:pPr>
        <w:pStyle w:val="Heading3"/>
      </w:pPr>
      <w:bookmarkStart w:id="2676" w:name="Sit_Luna_t_bouclier"/>
      <w:r>
        <w:t>bouclier</w:t>
      </w:r>
    </w:p>
    <w:bookmarkEnd w:id="2676"/>
    <w:p w14:paraId="5835347E" w14:textId="2418B38D" w:rsidR="00003D52" w:rsidRPr="00003D52" w:rsidRDefault="00911743" w:rsidP="00242C0F">
      <w:pPr>
        <w:jc w:val="both"/>
        <w:rPr>
          <w:lang w:val="fr-FR"/>
        </w:rPr>
      </w:pPr>
      <w:r>
        <w:fldChar w:fldCharType="begin"/>
      </w:r>
      <w:r w:rsidR="00E30F13" w:rsidRPr="006F6A73">
        <w:rPr>
          <w:lang w:val="fr-FR"/>
        </w:rPr>
        <w:instrText>HYPERLINK "C:\\Users\\Thomas Huet\\Desktop\\Documentation archéologique liée à la thèse\\Cultures.docx" \l "Cul_Proto_Art_TAC_T_t_bouclier_echancrV"</w:instrText>
      </w:r>
      <w:r>
        <w:fldChar w:fldCharType="separate"/>
      </w:r>
      <w:r w:rsidR="00003D52" w:rsidRPr="000329E9">
        <w:rPr>
          <w:rStyle w:val="Hyperlink"/>
          <w:lang w:val="fr-FR"/>
        </w:rPr>
        <w:t xml:space="preserve">bouclier </w:t>
      </w:r>
      <w:r w:rsidR="00003D52">
        <w:rPr>
          <w:rStyle w:val="Hyperlink"/>
          <w:lang w:val="fr-FR"/>
        </w:rPr>
        <w:t>en V</w:t>
      </w:r>
      <w:r>
        <w:fldChar w:fldCharType="end"/>
      </w:r>
      <w:r w:rsidR="00003D52" w:rsidRPr="00003D52">
        <w:rPr>
          <w:lang w:val="fr-FR"/>
        </w:rPr>
        <w:t xml:space="preserve"> </w:t>
      </w:r>
      <w:r w:rsidR="00003D52">
        <w:rPr>
          <w:lang w:val="fr-FR"/>
        </w:rPr>
        <w:t xml:space="preserve">réalisée par </w:t>
      </w:r>
      <w:hyperlink r:id="rId6240" w:anchor="Cul_Extremadura_tech_incision" w:history="1">
        <w:r w:rsidR="00003D52" w:rsidRPr="003F0289">
          <w:rPr>
            <w:rStyle w:val="Hyperlink"/>
            <w:lang w:val="fr-FR"/>
          </w:rPr>
          <w:t>incision</w:t>
        </w:r>
      </w:hyperlink>
      <w:r w:rsidR="00003D52" w:rsidRPr="007E22BD">
        <w:rPr>
          <w:lang w:val="fr-FR"/>
        </w:rPr>
        <w:t xml:space="preserve"> (SS BIB)</w:t>
      </w:r>
    </w:p>
    <w:p w14:paraId="0C2B9D38" w14:textId="77777777" w:rsidR="00003D52" w:rsidRPr="00003D52" w:rsidRDefault="00003D52" w:rsidP="00242C0F">
      <w:pPr>
        <w:jc w:val="both"/>
        <w:rPr>
          <w:lang w:val="fr-FR"/>
        </w:rPr>
      </w:pPr>
    </w:p>
    <w:p w14:paraId="003B1FDA" w14:textId="77777777" w:rsidR="00003D52" w:rsidRDefault="00003D52" w:rsidP="00003D52">
      <w:pPr>
        <w:pStyle w:val="Heading3"/>
      </w:pPr>
      <w:bookmarkStart w:id="2677" w:name="Sit_Luna_t_lyre"/>
      <w:r>
        <w:t>lyre</w:t>
      </w:r>
    </w:p>
    <w:bookmarkEnd w:id="2677"/>
    <w:p w14:paraId="77418BA4" w14:textId="47D33C4A" w:rsidR="00003D52" w:rsidRPr="00003D52" w:rsidRDefault="00E92741" w:rsidP="00242C0F">
      <w:pPr>
        <w:jc w:val="both"/>
        <w:rPr>
          <w:lang w:val="fr-FR"/>
        </w:rPr>
      </w:pPr>
      <w:r>
        <w:rPr>
          <w:lang w:val="fr-FR"/>
        </w:rPr>
        <w:fldChar w:fldCharType="begin"/>
      </w:r>
      <w:r>
        <w:rPr>
          <w:lang w:val="fr-FR"/>
        </w:rPr>
        <w:instrText xml:space="preserve"> HYPERLINK "Cultures.docx" \l "Cul_Extremadura_T_lyre" </w:instrText>
      </w:r>
      <w:r>
        <w:rPr>
          <w:lang w:val="fr-FR"/>
        </w:rPr>
      </w:r>
      <w:r>
        <w:rPr>
          <w:lang w:val="fr-FR"/>
        </w:rPr>
        <w:fldChar w:fldCharType="separate"/>
      </w:r>
      <w:r w:rsidRPr="00E92741">
        <w:rPr>
          <w:rStyle w:val="Hyperlink"/>
          <w:lang w:val="fr-FR"/>
        </w:rPr>
        <w:t>lyre</w:t>
      </w:r>
      <w:r>
        <w:rPr>
          <w:lang w:val="fr-FR"/>
        </w:rPr>
        <w:fldChar w:fldCharType="end"/>
      </w:r>
      <w:r w:rsidRPr="00E92741">
        <w:rPr>
          <w:lang w:val="fr-FR"/>
        </w:rPr>
        <w:t xml:space="preserve"> </w:t>
      </w:r>
      <w:r w:rsidR="00003D52" w:rsidRPr="0032190F">
        <w:rPr>
          <w:lang w:val="fr-FR"/>
        </w:rPr>
        <w:t>(BIB 2187 p. 399)</w:t>
      </w:r>
      <w:r w:rsidR="00003D52">
        <w:rPr>
          <w:lang w:val="fr-FR"/>
        </w:rPr>
        <w:t xml:space="preserve"> de type </w:t>
      </w:r>
      <w:r w:rsidR="00003D52" w:rsidRPr="00AD797E">
        <w:rPr>
          <w:i/>
          <w:lang w:val="fr-FR"/>
        </w:rPr>
        <w:t>phormix</w:t>
      </w:r>
      <w:r w:rsidR="00003D52">
        <w:rPr>
          <w:lang w:val="fr-FR"/>
        </w:rPr>
        <w:t xml:space="preserve"> (BIB 2172) réalisée par </w:t>
      </w:r>
      <w:hyperlink r:id="rId6241" w:anchor="Cul_Extremadura_tech_incision" w:history="1">
        <w:r w:rsidR="00003D52" w:rsidRPr="003F0289">
          <w:rPr>
            <w:rStyle w:val="Hyperlink"/>
            <w:lang w:val="fr-FR"/>
          </w:rPr>
          <w:t>incision</w:t>
        </w:r>
      </w:hyperlink>
      <w:r w:rsidR="00003D52" w:rsidRPr="007E22BD">
        <w:rPr>
          <w:lang w:val="fr-FR"/>
        </w:rPr>
        <w:t xml:space="preserve"> (SS BIB)</w:t>
      </w:r>
    </w:p>
    <w:p w14:paraId="2896FB2E" w14:textId="77777777" w:rsidR="00003D52" w:rsidRPr="00003D52" w:rsidRDefault="00003D52" w:rsidP="00242C0F">
      <w:pPr>
        <w:jc w:val="both"/>
        <w:rPr>
          <w:lang w:val="fr-FR"/>
        </w:rPr>
      </w:pPr>
    </w:p>
    <w:p w14:paraId="432EEB74" w14:textId="77777777" w:rsidR="00003D52" w:rsidRPr="00003D52" w:rsidRDefault="00003D52" w:rsidP="00003D52">
      <w:pPr>
        <w:pStyle w:val="Heading2"/>
      </w:pPr>
      <w:r w:rsidRPr="00003D52">
        <w:t>technique</w:t>
      </w:r>
    </w:p>
    <w:p w14:paraId="7A0B8F83" w14:textId="77777777" w:rsidR="00003D52" w:rsidRPr="00003D52" w:rsidRDefault="00003D52" w:rsidP="00242C0F">
      <w:pPr>
        <w:jc w:val="both"/>
        <w:rPr>
          <w:lang w:val="fr-FR"/>
        </w:rPr>
      </w:pPr>
    </w:p>
    <w:p w14:paraId="288D94A5" w14:textId="1B61168E" w:rsidR="00003D52" w:rsidRPr="00003D52" w:rsidRDefault="00003D52" w:rsidP="00003D52">
      <w:pPr>
        <w:jc w:val="both"/>
        <w:rPr>
          <w:i/>
          <w:lang w:val="fr-FR"/>
        </w:rPr>
      </w:pPr>
      <w:r>
        <w:rPr>
          <w:lang w:val="fr-FR"/>
        </w:rPr>
        <w:t xml:space="preserve">Le </w:t>
      </w:r>
      <w:hyperlink r:id="rId6242" w:anchor="Sit_Luna_t_bouclier" w:history="1">
        <w:r w:rsidRPr="00003D52">
          <w:rPr>
            <w:rStyle w:val="Hyperlink"/>
            <w:lang w:val="fr-FR"/>
          </w:rPr>
          <w:t>bouclier</w:t>
        </w:r>
      </w:hyperlink>
      <w:r>
        <w:rPr>
          <w:lang w:val="fr-FR"/>
        </w:rPr>
        <w:t xml:space="preserve"> et la </w:t>
      </w:r>
      <w:hyperlink r:id="rId6243" w:anchor="Sit_Luna_t_lyre" w:history="1">
        <w:r w:rsidRPr="00003D52">
          <w:rPr>
            <w:rStyle w:val="Hyperlink"/>
            <w:lang w:val="fr-FR"/>
          </w:rPr>
          <w:t>lyre</w:t>
        </w:r>
      </w:hyperlink>
      <w:r>
        <w:rPr>
          <w:lang w:val="fr-FR"/>
        </w:rPr>
        <w:t xml:space="preserve"> montrent la même technique (incision) (SS BIB) </w:t>
      </w:r>
      <w:r w:rsidRPr="00003D52">
        <w:rPr>
          <w:i/>
          <w:lang w:val="fr-FR"/>
        </w:rPr>
        <w:t xml:space="preserve">Le </w:t>
      </w:r>
      <w:hyperlink r:id="rId6244" w:anchor="Sit_Luna_t_bouclier" w:history="1">
        <w:r w:rsidRPr="00003D52">
          <w:rPr>
            <w:rStyle w:val="Hyperlink"/>
            <w:i/>
            <w:lang w:val="fr-FR"/>
          </w:rPr>
          <w:t>bouclier</w:t>
        </w:r>
      </w:hyperlink>
      <w:r w:rsidRPr="00003D52">
        <w:rPr>
          <w:i/>
          <w:lang w:val="fr-FR"/>
        </w:rPr>
        <w:t xml:space="preserve"> et la </w:t>
      </w:r>
      <w:hyperlink r:id="rId6245" w:anchor="Sit_Luna_t_lyre" w:history="1">
        <w:r w:rsidRPr="00003D52">
          <w:rPr>
            <w:rStyle w:val="Hyperlink"/>
            <w:i/>
            <w:lang w:val="fr-FR"/>
          </w:rPr>
          <w:t>lyre</w:t>
        </w:r>
      </w:hyperlink>
      <w:r w:rsidRPr="00003D52">
        <w:rPr>
          <w:i/>
          <w:lang w:val="fr-FR"/>
        </w:rPr>
        <w:t xml:space="preserve"> ont l'air d'avoir été gravés avec différentes </w:t>
      </w:r>
      <w:hyperlink r:id="rId6246" w:anchor="Cul_Extremadura_tech" w:history="1">
        <w:r w:rsidRPr="00003D52">
          <w:rPr>
            <w:rStyle w:val="Hyperlink"/>
            <w:i/>
            <w:szCs w:val="20"/>
            <w:lang w:val="fr-FR" w:eastAsia="en-GB"/>
          </w:rPr>
          <w:t>techniques de gravures</w:t>
        </w:r>
      </w:hyperlink>
      <w:r w:rsidRPr="00003D52">
        <w:rPr>
          <w:i/>
          <w:lang w:val="fr-FR"/>
        </w:rPr>
        <w:t xml:space="preserve"> (BIB 2172)</w:t>
      </w:r>
    </w:p>
    <w:p w14:paraId="5A8C41C0" w14:textId="77777777" w:rsidR="00003D52" w:rsidRDefault="00003D52" w:rsidP="00242C0F">
      <w:pPr>
        <w:jc w:val="both"/>
        <w:rPr>
          <w:lang w:val="fr-FR"/>
        </w:rPr>
      </w:pPr>
    </w:p>
    <w:p w14:paraId="51C34B59" w14:textId="77777777" w:rsidR="00003D52" w:rsidRDefault="00003D52" w:rsidP="00003D52">
      <w:pPr>
        <w:pStyle w:val="Heading2"/>
      </w:pPr>
      <w:r>
        <w:t>contexte</w:t>
      </w:r>
    </w:p>
    <w:p w14:paraId="4C2E850D" w14:textId="77777777" w:rsidR="00003D52" w:rsidRDefault="00003D52" w:rsidP="00242C0F">
      <w:pPr>
        <w:jc w:val="both"/>
        <w:rPr>
          <w:lang w:val="fr-FR"/>
        </w:rPr>
      </w:pPr>
    </w:p>
    <w:p w14:paraId="2FB316E5" w14:textId="77777777" w:rsidR="00003D52" w:rsidRDefault="00003D52" w:rsidP="00242C0F">
      <w:pPr>
        <w:jc w:val="both"/>
        <w:rPr>
          <w:lang w:val="fr-FR"/>
        </w:rPr>
      </w:pPr>
      <w:r w:rsidRPr="0032190F">
        <w:rPr>
          <w:lang w:val="fr-FR"/>
        </w:rPr>
        <w:t>Stèle ibérique</w:t>
      </w:r>
      <w:r>
        <w:rPr>
          <w:lang w:val="fr-FR"/>
        </w:rPr>
        <w:t xml:space="preserve"> anthropomorphe</w:t>
      </w:r>
      <w:r w:rsidRPr="0032190F">
        <w:rPr>
          <w:lang w:val="fr-FR"/>
        </w:rPr>
        <w:t xml:space="preserve"> qui est le remploi d’un menhir ou d’une </w:t>
      </w:r>
      <w:r>
        <w:rPr>
          <w:lang w:val="fr-FR"/>
        </w:rPr>
        <w:t>SM</w:t>
      </w:r>
      <w:r w:rsidRPr="0032190F">
        <w:rPr>
          <w:lang w:val="fr-FR"/>
        </w:rPr>
        <w:t xml:space="preserve"> (BIB 2187 p. 409) </w:t>
      </w:r>
      <w:r>
        <w:rPr>
          <w:lang w:val="fr-FR"/>
        </w:rPr>
        <w:t>(BIB 2172) La stèle suggère une forme anthropomorphe, la tête étant perdue (BIB 2051)</w:t>
      </w:r>
    </w:p>
    <w:p w14:paraId="607641DF" w14:textId="77777777" w:rsidR="001D734F" w:rsidRPr="0032190F" w:rsidRDefault="001D734F" w:rsidP="00242C0F">
      <w:pPr>
        <w:jc w:val="both"/>
        <w:rPr>
          <w:lang w:val="fr-FR"/>
        </w:rPr>
      </w:pPr>
    </w:p>
    <w:p w14:paraId="33C9FFD3" w14:textId="77777777" w:rsidR="001D734F" w:rsidRPr="007D4C7B" w:rsidRDefault="00EC7A7D" w:rsidP="00426FF9">
      <w:pPr>
        <w:pStyle w:val="Heading1"/>
        <w:rPr>
          <w:lang w:val="es-ES"/>
        </w:rPr>
      </w:pPr>
      <w:bookmarkStart w:id="2678" w:name="Sit_Nossa_Senhora_Guia"/>
      <w:r w:rsidRPr="007D4C7B">
        <w:rPr>
          <w:lang w:val="es-ES"/>
        </w:rPr>
        <w:t>SENHORA DA GUIA</w:t>
      </w:r>
    </w:p>
    <w:bookmarkEnd w:id="2678"/>
    <w:p w14:paraId="67680622" w14:textId="77777777" w:rsidR="001D734F" w:rsidRPr="00CD36B9" w:rsidRDefault="00EC7A7D" w:rsidP="00242C0F">
      <w:pPr>
        <w:jc w:val="both"/>
        <w:rPr>
          <w:sz w:val="20"/>
          <w:lang w:val="es-ES"/>
        </w:rPr>
      </w:pPr>
      <w:r w:rsidRPr="00CD36B9">
        <w:rPr>
          <w:sz w:val="20"/>
          <w:lang w:val="es-ES"/>
        </w:rPr>
        <w:t>Sr.</w:t>
      </w:r>
      <w:r w:rsidRPr="00CD36B9">
        <w:rPr>
          <w:sz w:val="20"/>
          <w:vertAlign w:val="superscript"/>
          <w:lang w:val="es-ES"/>
        </w:rPr>
        <w:t>a</w:t>
      </w:r>
      <w:r w:rsidRPr="00CD36B9">
        <w:rPr>
          <w:sz w:val="20"/>
          <w:lang w:val="es-ES"/>
        </w:rPr>
        <w:t xml:space="preserve"> da Guia, Castro de Nossa Senhora da Guia</w:t>
      </w:r>
      <w:r w:rsidR="00CD36B9" w:rsidRPr="00CD36B9">
        <w:rPr>
          <w:sz w:val="20"/>
          <w:lang w:val="es-ES"/>
        </w:rPr>
        <w:t xml:space="preserve"> (Bai</w:t>
      </w:r>
      <w:r w:rsidR="00CD36B9">
        <w:rPr>
          <w:sz w:val="20"/>
          <w:lang w:val="es-ES"/>
        </w:rPr>
        <w:t>o</w:t>
      </w:r>
      <w:r w:rsidR="00CD36B9" w:rsidRPr="00CD36B9">
        <w:rPr>
          <w:sz w:val="20"/>
          <w:lang w:val="es-ES"/>
        </w:rPr>
        <w:t>es, Viseu, Portugal)</w:t>
      </w:r>
    </w:p>
    <w:p w14:paraId="1CC0474E" w14:textId="77777777" w:rsidR="00EC7A7D" w:rsidRPr="00566234" w:rsidRDefault="00EC7A7D" w:rsidP="00242C0F">
      <w:pPr>
        <w:jc w:val="both"/>
        <w:rPr>
          <w:lang w:val="es-ES"/>
        </w:rPr>
      </w:pPr>
    </w:p>
    <w:p w14:paraId="177C45F8" w14:textId="40F628E0" w:rsidR="00DB062A" w:rsidRDefault="001D734F" w:rsidP="00242C0F">
      <w:pPr>
        <w:jc w:val="both"/>
        <w:rPr>
          <w:szCs w:val="20"/>
          <w:lang w:val="fr-FR" w:eastAsia="en-GB"/>
        </w:rPr>
      </w:pPr>
      <w:r w:rsidRPr="0032190F">
        <w:rPr>
          <w:lang w:val="fr-FR"/>
        </w:rPr>
        <w:t xml:space="preserve">Le </w:t>
      </w:r>
      <w:hyperlink r:id="rId6247" w:anchor="Cul_Depots_p_Bronze_final_3" w:history="1">
        <w:r w:rsidR="007A3A26" w:rsidRPr="009B2284">
          <w:rPr>
            <w:rStyle w:val="Hyperlink"/>
            <w:lang w:val="fr-FR"/>
          </w:rPr>
          <w:t>dépôt</w:t>
        </w:r>
      </w:hyperlink>
      <w:r w:rsidR="007A3A26">
        <w:rPr>
          <w:lang w:val="fr-FR"/>
        </w:rPr>
        <w:t xml:space="preserve"> </w:t>
      </w:r>
      <w:r w:rsidRPr="0032190F">
        <w:rPr>
          <w:lang w:val="fr-FR"/>
        </w:rPr>
        <w:t xml:space="preserve">de Sehnora </w:t>
      </w:r>
      <w:r w:rsidR="004A191B" w:rsidRPr="0032190F">
        <w:rPr>
          <w:lang w:val="fr-FR"/>
        </w:rPr>
        <w:t xml:space="preserve">da Guia </w:t>
      </w:r>
      <w:r w:rsidR="00EC7A7D">
        <w:rPr>
          <w:lang w:val="fr-FR"/>
        </w:rPr>
        <w:t>(</w:t>
      </w:r>
      <w:r w:rsidR="004A191B" w:rsidRPr="0032190F">
        <w:rPr>
          <w:lang w:val="fr-FR"/>
        </w:rPr>
        <w:t>Baiões</w:t>
      </w:r>
      <w:r w:rsidR="00EC7A7D">
        <w:rPr>
          <w:lang w:val="fr-FR"/>
        </w:rPr>
        <w:t xml:space="preserve">, </w:t>
      </w:r>
      <w:r w:rsidR="0092271C">
        <w:rPr>
          <w:lang w:val="fr-FR"/>
        </w:rPr>
        <w:t xml:space="preserve">Viseu, </w:t>
      </w:r>
      <w:r w:rsidR="00EC7A7D">
        <w:rPr>
          <w:lang w:val="fr-FR"/>
        </w:rPr>
        <w:t>Portugal)</w:t>
      </w:r>
      <w:r w:rsidR="004A191B" w:rsidRPr="0032190F">
        <w:rPr>
          <w:lang w:val="fr-FR"/>
        </w:rPr>
        <w:t xml:space="preserve"> </w:t>
      </w:r>
      <w:r w:rsidRPr="0032190F">
        <w:rPr>
          <w:lang w:val="fr-FR"/>
        </w:rPr>
        <w:t>a livré les éléments d’un char à deux roues (BIB 2187 p. 399)</w:t>
      </w:r>
      <w:r w:rsidR="004A191B" w:rsidRPr="0032190F">
        <w:rPr>
          <w:lang w:val="fr-FR"/>
        </w:rPr>
        <w:t xml:space="preserve"> ou des possibles </w:t>
      </w:r>
      <w:r w:rsidR="004A191B" w:rsidRPr="0032190F">
        <w:rPr>
          <w:i/>
          <w:lang w:val="fr-FR"/>
        </w:rPr>
        <w:t>pasarriendas</w:t>
      </w:r>
      <w:r w:rsidR="004A191B" w:rsidRPr="0032190F">
        <w:rPr>
          <w:lang w:val="fr-FR"/>
        </w:rPr>
        <w:t xml:space="preserve"> d’un char et un possible </w:t>
      </w:r>
      <w:r w:rsidR="004A191B" w:rsidRPr="0032190F">
        <w:rPr>
          <w:i/>
          <w:lang w:val="fr-FR"/>
        </w:rPr>
        <w:t>stimulus</w:t>
      </w:r>
      <w:r w:rsidR="003B56A8">
        <w:rPr>
          <w:i/>
          <w:lang w:val="fr-FR"/>
        </w:rPr>
        <w:t xml:space="preserve"> </w:t>
      </w:r>
      <w:r w:rsidR="004A191B" w:rsidRPr="0032190F">
        <w:rPr>
          <w:i/>
          <w:lang w:val="fr-FR"/>
        </w:rPr>
        <w:t>para arrear los caballos</w:t>
      </w:r>
      <w:r w:rsidR="004A191B" w:rsidRPr="0032190F">
        <w:rPr>
          <w:lang w:val="fr-FR"/>
        </w:rPr>
        <w:t xml:space="preserve"> (BIB 2198 p. 461)</w:t>
      </w:r>
      <w:r w:rsidR="003B56A8">
        <w:rPr>
          <w:lang w:val="fr-FR"/>
        </w:rPr>
        <w:t>, plus probablement un é</w:t>
      </w:r>
      <w:r w:rsidR="00DB062A" w:rsidRPr="0032190F">
        <w:rPr>
          <w:lang w:val="fr-FR"/>
        </w:rPr>
        <w:t xml:space="preserve">lément de </w:t>
      </w:r>
      <w:hyperlink r:id="rId6248" w:anchor="Cul_Precoloniale_Obj_broche_rotir" w:history="1">
        <w:r w:rsidR="00DB062A" w:rsidRPr="00904281">
          <w:rPr>
            <w:rStyle w:val="Hyperlink"/>
            <w:lang w:val="fr-FR"/>
          </w:rPr>
          <w:t>broche à rotir</w:t>
        </w:r>
      </w:hyperlink>
      <w:r w:rsidR="00DB062A" w:rsidRPr="0032190F">
        <w:rPr>
          <w:lang w:val="fr-FR"/>
        </w:rPr>
        <w:t xml:space="preserve"> [ ?] dont l’attribution à </w:t>
      </w:r>
      <w:r w:rsidR="00DB062A" w:rsidRPr="0032190F">
        <w:rPr>
          <w:lang w:val="fr-FR"/>
        </w:rPr>
        <w:lastRenderedPageBreak/>
        <w:t xml:space="preserve">l’horizon </w:t>
      </w:r>
      <w:hyperlink r:id="rId6249" w:anchor="Cul_Wilburton" w:history="1">
        <w:r w:rsidR="004073E6" w:rsidRPr="004073E6">
          <w:rPr>
            <w:rStyle w:val="Hyperlink"/>
            <w:szCs w:val="20"/>
            <w:lang w:val="fr-FR" w:eastAsia="en-GB"/>
          </w:rPr>
          <w:t>Wilburton</w:t>
        </w:r>
      </w:hyperlink>
      <w:r w:rsidR="00DB062A" w:rsidRPr="0032190F">
        <w:rPr>
          <w:szCs w:val="20"/>
          <w:lang w:val="fr-FR" w:eastAsia="en-GB"/>
        </w:rPr>
        <w:t>-</w:t>
      </w:r>
      <w:hyperlink r:id="rId6250" w:anchor="Cul_Saint_Brieuc_Iffs" w:history="1">
        <w:r w:rsidR="00DB062A" w:rsidRPr="0032190F">
          <w:rPr>
            <w:rStyle w:val="Hyperlink"/>
            <w:szCs w:val="20"/>
            <w:lang w:val="fr-FR" w:eastAsia="en-GB"/>
          </w:rPr>
          <w:t>St. Brieuc des Iffs</w:t>
        </w:r>
      </w:hyperlink>
      <w:r w:rsidR="00DB062A" w:rsidRPr="0032190F">
        <w:rPr>
          <w:szCs w:val="20"/>
          <w:lang w:val="fr-FR" w:eastAsia="en-GB"/>
        </w:rPr>
        <w:t xml:space="preserve"> (1140/1100-1000/950 a.C.) reste peu probable (il s’agira</w:t>
      </w:r>
      <w:r w:rsidR="00EC7A7D">
        <w:rPr>
          <w:szCs w:val="20"/>
          <w:lang w:val="fr-FR" w:eastAsia="en-GB"/>
        </w:rPr>
        <w:t>it</w:t>
      </w:r>
      <w:r w:rsidR="00DB062A" w:rsidRPr="0032190F">
        <w:rPr>
          <w:szCs w:val="20"/>
          <w:lang w:val="fr-FR" w:eastAsia="en-GB"/>
        </w:rPr>
        <w:t xml:space="preserve"> d’un niveau antérieur) et plus probablement il faut retenir les datations 14C qui renvoie elle au 9</w:t>
      </w:r>
      <w:r w:rsidR="00DB062A" w:rsidRPr="0032190F">
        <w:rPr>
          <w:szCs w:val="20"/>
          <w:vertAlign w:val="superscript"/>
          <w:lang w:val="fr-FR" w:eastAsia="en-GB"/>
        </w:rPr>
        <w:t>e</w:t>
      </w:r>
      <w:r w:rsidR="00DB062A" w:rsidRPr="0032190F">
        <w:rPr>
          <w:szCs w:val="20"/>
          <w:lang w:val="fr-FR" w:eastAsia="en-GB"/>
        </w:rPr>
        <w:t xml:space="preserve"> s. et à l’horizon Ewart Park du </w:t>
      </w:r>
      <w:r w:rsidR="007A3A26">
        <w:rPr>
          <w:szCs w:val="20"/>
          <w:lang w:val="fr-FR" w:eastAsia="en-GB"/>
        </w:rPr>
        <w:t>BF3</w:t>
      </w:r>
      <w:r w:rsidR="00DB062A" w:rsidRPr="0032190F">
        <w:rPr>
          <w:szCs w:val="20"/>
          <w:lang w:val="fr-FR" w:eastAsia="en-GB"/>
        </w:rPr>
        <w:t xml:space="preserve"> (BIB 2198 p. 462)</w:t>
      </w:r>
      <w:r w:rsidR="0092271C">
        <w:rPr>
          <w:szCs w:val="20"/>
          <w:lang w:val="fr-FR" w:eastAsia="en-GB"/>
        </w:rPr>
        <w:t xml:space="preserve"> BF </w:t>
      </w:r>
      <w:r w:rsidR="0020473A">
        <w:rPr>
          <w:szCs w:val="20"/>
          <w:lang w:val="fr-FR" w:eastAsia="en-GB"/>
        </w:rPr>
        <w:t>2</w:t>
      </w:r>
      <w:r w:rsidR="0092271C">
        <w:rPr>
          <w:szCs w:val="20"/>
          <w:lang w:val="fr-FR" w:eastAsia="en-GB"/>
        </w:rPr>
        <w:t xml:space="preserve">C </w:t>
      </w:r>
      <w:r w:rsidR="0092271C" w:rsidRPr="0092271C">
        <w:rPr>
          <w:szCs w:val="20"/>
          <w:lang w:val="fr-FR" w:eastAsia="en-GB"/>
        </w:rPr>
        <w:t>(Almagro Gorbea, 1998: 82 y 2001: 241; Silva, Silva y Lopes, 1984: 89, lám. 9/5-6 y 14/3, en Mederos, 2008a)</w:t>
      </w:r>
      <w:r w:rsidR="0092271C">
        <w:rPr>
          <w:szCs w:val="20"/>
          <w:lang w:val="fr-FR" w:eastAsia="en-GB"/>
        </w:rPr>
        <w:t xml:space="preserve"> ou Huelva </w:t>
      </w:r>
      <w:r w:rsidR="0092271C" w:rsidRPr="0092271C">
        <w:rPr>
          <w:szCs w:val="20"/>
          <w:lang w:val="fr-FR" w:eastAsia="en-GB"/>
        </w:rPr>
        <w:t>(Almagro-Gorbea, 1993c; Brandherm, 2007: 14 y nota 118)</w:t>
      </w:r>
      <w:r w:rsidR="0092271C" w:rsidRPr="0092271C">
        <w:rPr>
          <w:lang w:val="fr-FR"/>
        </w:rPr>
        <w:t xml:space="preserve"> </w:t>
      </w:r>
      <w:r w:rsidR="0092271C">
        <w:rPr>
          <w:lang w:val="fr-FR"/>
        </w:rPr>
        <w:t>(BIB 2172)</w:t>
      </w:r>
    </w:p>
    <w:p w14:paraId="1594EB47" w14:textId="4B4B16AC" w:rsidR="00EC7A7D" w:rsidRDefault="00CB5101" w:rsidP="00CB5101">
      <w:pPr>
        <w:rPr>
          <w:lang w:val="fr-FR"/>
        </w:rPr>
      </w:pPr>
      <w:r>
        <w:rPr>
          <w:lang w:val="fr-FR"/>
        </w:rPr>
        <w:t>Dépôt de l'âge des métaux avec des évidences de banquets (</w:t>
      </w:r>
      <w:r w:rsidRPr="00CB5101">
        <w:rPr>
          <w:i/>
          <w:lang w:val="fr-FR"/>
        </w:rPr>
        <w:t>feasting</w:t>
      </w:r>
      <w:r>
        <w:rPr>
          <w:lang w:val="fr-FR"/>
        </w:rPr>
        <w:t>) (BIB 2868)</w:t>
      </w:r>
      <w:r w:rsidR="003B56A8">
        <w:rPr>
          <w:lang w:val="fr-FR"/>
        </w:rPr>
        <w:t xml:space="preserve">, </w:t>
      </w:r>
      <w:hyperlink r:id="rId6251" w:anchor="Cul_Homo_Econ_echang_premonn" w:history="1">
        <w:r w:rsidR="00EC7A7D" w:rsidRPr="00EC7A7D">
          <w:rPr>
            <w:rStyle w:val="Hyperlink"/>
            <w:lang w:val="fr-FR"/>
          </w:rPr>
          <w:t>poids de pesée</w:t>
        </w:r>
      </w:hyperlink>
      <w:r w:rsidR="00EC7A7D">
        <w:rPr>
          <w:lang w:val="fr-FR"/>
        </w:rPr>
        <w:t xml:space="preserve"> (BIB 2922)</w:t>
      </w:r>
      <w:r w:rsidR="003B56A8">
        <w:rPr>
          <w:lang w:val="fr-FR"/>
        </w:rPr>
        <w:t xml:space="preserve"> </w:t>
      </w:r>
    </w:p>
    <w:p w14:paraId="0D12AE68" w14:textId="07ECFF30" w:rsidR="0092271C" w:rsidRPr="00CB5101" w:rsidRDefault="0092271C" w:rsidP="0092271C">
      <w:pPr>
        <w:jc w:val="both"/>
        <w:rPr>
          <w:lang w:val="fr-FR"/>
        </w:rPr>
      </w:pPr>
      <w:r>
        <w:rPr>
          <w:lang w:val="fr-FR"/>
        </w:rPr>
        <w:t xml:space="preserve">Dépôt d'une très importante concentration d'orfévrerie de type </w:t>
      </w:r>
      <w:hyperlink r:id="rId6252" w:anchor="Cul_Villena_Estremoz" w:history="1">
        <w:r w:rsidR="0020473A" w:rsidRPr="0020473A">
          <w:rPr>
            <w:rStyle w:val="Hyperlink"/>
            <w:lang w:val="fr-FR"/>
          </w:rPr>
          <w:t>Villena-Estremoz</w:t>
        </w:r>
      </w:hyperlink>
      <w:r>
        <w:rPr>
          <w:lang w:val="fr-FR"/>
        </w:rPr>
        <w:t>: torques, bracelets, etc. (BIB 2172) Tranchet [</w:t>
      </w:r>
      <w:hyperlink r:id="rId6253" w:anchor="Cul_Extremadura_T_rasoir" w:history="1">
        <w:r w:rsidRPr="0092271C">
          <w:rPr>
            <w:rStyle w:val="Hyperlink"/>
            <w:lang w:val="fr-FR"/>
          </w:rPr>
          <w:t>rasoir</w:t>
        </w:r>
      </w:hyperlink>
      <w:r>
        <w:rPr>
          <w:lang w:val="fr-FR"/>
        </w:rPr>
        <w:t xml:space="preserve">] (BIB 2172) </w:t>
      </w:r>
    </w:p>
    <w:p w14:paraId="20B97452" w14:textId="17A7A509" w:rsidR="0092271C" w:rsidRPr="0092271C" w:rsidRDefault="0092271C" w:rsidP="0092271C">
      <w:pPr>
        <w:jc w:val="both"/>
        <w:rPr>
          <w:strike/>
          <w:lang w:val="fr-FR"/>
        </w:rPr>
      </w:pPr>
      <w:r w:rsidRPr="0092271C">
        <w:rPr>
          <w:strike/>
          <w:lang w:val="fr-FR"/>
        </w:rPr>
        <w:t xml:space="preserve">Il existe une </w:t>
      </w:r>
      <w:hyperlink r:id="rId6254" w:anchor="Cul_Extremadura" w:history="1">
        <w:r w:rsidRPr="0092271C">
          <w:rPr>
            <w:rStyle w:val="Hyperlink"/>
            <w:strike/>
            <w:lang w:val="fr-FR"/>
          </w:rPr>
          <w:t>stèle ibérique</w:t>
        </w:r>
      </w:hyperlink>
      <w:r w:rsidRPr="0092271C">
        <w:rPr>
          <w:strike/>
          <w:lang w:val="fr-FR"/>
        </w:rPr>
        <w:t xml:space="preserve"> du même nom (SS BIB)</w:t>
      </w:r>
    </w:p>
    <w:p w14:paraId="05B02B89" w14:textId="77777777" w:rsidR="00892B9F" w:rsidRDefault="00892B9F" w:rsidP="00242C0F">
      <w:pPr>
        <w:jc w:val="both"/>
        <w:rPr>
          <w:szCs w:val="20"/>
          <w:lang w:val="fr-FR" w:eastAsia="en-GB"/>
        </w:rPr>
      </w:pPr>
    </w:p>
    <w:p w14:paraId="5282CDA8" w14:textId="77777777" w:rsidR="0092271C" w:rsidRDefault="00CD36B9" w:rsidP="0092271C">
      <w:pPr>
        <w:pStyle w:val="Heading2"/>
        <w:rPr>
          <w:lang w:eastAsia="en-GB"/>
        </w:rPr>
      </w:pPr>
      <w:r>
        <w:rPr>
          <w:lang w:eastAsia="en-GB"/>
        </w:rPr>
        <w:t>o</w:t>
      </w:r>
      <w:r w:rsidR="0092271C">
        <w:rPr>
          <w:lang w:eastAsia="en-GB"/>
        </w:rPr>
        <w:t>ccupations</w:t>
      </w:r>
    </w:p>
    <w:p w14:paraId="7F188A48" w14:textId="77777777" w:rsidR="0092271C" w:rsidRDefault="0092271C" w:rsidP="0092271C">
      <w:pPr>
        <w:rPr>
          <w:lang w:val="fr-FR" w:eastAsia="en-GB"/>
        </w:rPr>
      </w:pPr>
    </w:p>
    <w:p w14:paraId="6B7DEDB4" w14:textId="77777777" w:rsidR="0092271C" w:rsidRPr="00CE1E41" w:rsidRDefault="0092271C" w:rsidP="0092271C">
      <w:pPr>
        <w:pStyle w:val="Heading3"/>
        <w:rPr>
          <w:lang w:eastAsia="en-GB"/>
        </w:rPr>
      </w:pPr>
      <w:r w:rsidRPr="00CE1E41">
        <w:rPr>
          <w:lang w:eastAsia="en-GB"/>
        </w:rPr>
        <w:t>1e phase</w:t>
      </w:r>
    </w:p>
    <w:p w14:paraId="591514D7" w14:textId="5F2BD4DB" w:rsidR="0092271C" w:rsidRPr="0092271C" w:rsidRDefault="0092271C" w:rsidP="0092271C">
      <w:pPr>
        <w:rPr>
          <w:lang w:val="fr-FR" w:eastAsia="en-GB"/>
        </w:rPr>
      </w:pPr>
      <w:r w:rsidRPr="0092271C">
        <w:rPr>
          <w:lang w:val="fr-FR" w:eastAsia="en-GB"/>
        </w:rPr>
        <w:t xml:space="preserve">céramiques à décors </w:t>
      </w:r>
      <w:hyperlink r:id="rId6255" w:anchor="Cul_Protocogotas" w:history="1">
        <w:r w:rsidR="00F9236F" w:rsidRPr="00F9236F">
          <w:rPr>
            <w:rStyle w:val="Hyperlink"/>
            <w:lang w:val="fr-FR"/>
          </w:rPr>
          <w:t>Protocogotas</w:t>
        </w:r>
      </w:hyperlink>
      <w:r w:rsidR="00F9236F">
        <w:rPr>
          <w:lang w:val="fr-FR"/>
        </w:rPr>
        <w:t xml:space="preserve"> </w:t>
      </w:r>
      <w:r w:rsidRPr="0092271C">
        <w:rPr>
          <w:lang w:val="fr-FR" w:eastAsia="en-GB"/>
        </w:rPr>
        <w:t xml:space="preserve">(c. 1750-1500/1450 AC) </w:t>
      </w:r>
      <w:r>
        <w:rPr>
          <w:lang w:val="fr-FR" w:eastAsia="en-GB"/>
        </w:rPr>
        <w:t xml:space="preserve">et </w:t>
      </w:r>
      <w:hyperlink r:id="rId6256" w:anchor="Cul_Cogotas" w:history="1">
        <w:r w:rsidRPr="00F9236F">
          <w:rPr>
            <w:rStyle w:val="Hyperlink"/>
            <w:lang w:val="fr-FR" w:eastAsia="en-GB"/>
          </w:rPr>
          <w:t>Cogotas I</w:t>
        </w:r>
      </w:hyperlink>
      <w:r w:rsidRPr="0092271C">
        <w:rPr>
          <w:lang w:val="fr-FR" w:eastAsia="en-GB"/>
        </w:rPr>
        <w:t xml:space="preserve"> </w:t>
      </w:r>
      <w:r w:rsidRPr="0092271C">
        <w:rPr>
          <w:i/>
          <w:lang w:val="fr-FR" w:eastAsia="en-GB"/>
        </w:rPr>
        <w:t>con boquique</w:t>
      </w:r>
      <w:r w:rsidRPr="0092271C">
        <w:rPr>
          <w:lang w:val="fr-FR" w:eastAsia="en-GB"/>
        </w:rPr>
        <w:t xml:space="preserve"> (a partir de c. 1450 AC) (Senna-Martínez, 1995b: 121; Abarquero, 2005: 208).</w:t>
      </w:r>
      <w:r w:rsidRPr="0092271C">
        <w:rPr>
          <w:lang w:val="fr-FR"/>
        </w:rPr>
        <w:t xml:space="preserve"> </w:t>
      </w:r>
      <w:r>
        <w:rPr>
          <w:lang w:val="fr-FR"/>
        </w:rPr>
        <w:t>(BIB 2172)</w:t>
      </w:r>
    </w:p>
    <w:p w14:paraId="18CD5F17" w14:textId="77777777" w:rsidR="0092271C" w:rsidRDefault="0092271C" w:rsidP="0092271C">
      <w:pPr>
        <w:rPr>
          <w:lang w:val="fr-FR" w:eastAsia="en-GB"/>
        </w:rPr>
      </w:pPr>
    </w:p>
    <w:p w14:paraId="19C5A6D0" w14:textId="77777777" w:rsidR="0092271C" w:rsidRPr="0092271C" w:rsidRDefault="0092271C" w:rsidP="0092271C">
      <w:pPr>
        <w:pStyle w:val="Heading3"/>
        <w:rPr>
          <w:lang w:eastAsia="en-GB"/>
        </w:rPr>
      </w:pPr>
      <w:r>
        <w:rPr>
          <w:lang w:eastAsia="en-GB"/>
        </w:rPr>
        <w:t>2</w:t>
      </w:r>
      <w:r w:rsidR="00CD36B9">
        <w:rPr>
          <w:lang w:eastAsia="en-GB"/>
        </w:rPr>
        <w:t>e</w:t>
      </w:r>
      <w:r w:rsidR="00542747">
        <w:rPr>
          <w:lang w:eastAsia="en-GB"/>
        </w:rPr>
        <w:t xml:space="preserve"> phase</w:t>
      </w:r>
    </w:p>
    <w:p w14:paraId="4E9D288B" w14:textId="16B8C9F5" w:rsidR="0092271C" w:rsidRPr="00C979B5" w:rsidRDefault="0092271C" w:rsidP="0092271C">
      <w:pPr>
        <w:rPr>
          <w:lang w:val="fr-FR"/>
        </w:rPr>
      </w:pPr>
      <w:r w:rsidRPr="0092271C">
        <w:rPr>
          <w:lang w:val="fr-FR" w:eastAsia="en-GB"/>
        </w:rPr>
        <w:t xml:space="preserve">La </w:t>
      </w:r>
      <w:r>
        <w:rPr>
          <w:lang w:val="fr-FR" w:eastAsia="en-GB"/>
        </w:rPr>
        <w:t>principale</w:t>
      </w:r>
      <w:r w:rsidRPr="0092271C">
        <w:rPr>
          <w:lang w:val="fr-FR" w:eastAsia="en-GB"/>
        </w:rPr>
        <w:t xml:space="preserve"> occupation du site</w:t>
      </w:r>
      <w:r w:rsidR="00CD36B9">
        <w:rPr>
          <w:lang w:val="fr-FR" w:eastAsia="en-GB"/>
        </w:rPr>
        <w:t xml:space="preserve"> est celle du </w:t>
      </w:r>
      <w:hyperlink r:id="rId6257" w:anchor="Cul_Baioes_Santa_Luzia" w:history="1">
        <w:r w:rsidR="00CD36B9" w:rsidRPr="00CD36B9">
          <w:rPr>
            <w:rStyle w:val="Hyperlink"/>
            <w:lang w:val="fr-FR" w:eastAsia="en-GB"/>
          </w:rPr>
          <w:t xml:space="preserve">gr. </w:t>
        </w:r>
        <w:r w:rsidR="00CD36B9" w:rsidRPr="00C979B5">
          <w:rPr>
            <w:rStyle w:val="Hyperlink"/>
            <w:lang w:val="fr-FR" w:eastAsia="en-GB"/>
          </w:rPr>
          <w:t>Baioes/</w:t>
        </w:r>
        <w:r w:rsidRPr="00C979B5">
          <w:rPr>
            <w:rStyle w:val="Hyperlink"/>
            <w:lang w:val="fr-FR" w:eastAsia="en-GB"/>
          </w:rPr>
          <w:t>Santa Luz</w:t>
        </w:r>
        <w:r w:rsidR="00CD36B9" w:rsidRPr="00C979B5">
          <w:rPr>
            <w:rStyle w:val="Hyperlink"/>
            <w:lang w:val="fr-FR" w:eastAsia="en-GB"/>
          </w:rPr>
          <w:t>i</w:t>
        </w:r>
        <w:r w:rsidRPr="00C979B5">
          <w:rPr>
            <w:rStyle w:val="Hyperlink"/>
            <w:lang w:val="fr-FR" w:eastAsia="en-GB"/>
          </w:rPr>
          <w:t>a</w:t>
        </w:r>
      </w:hyperlink>
      <w:r w:rsidRPr="00C979B5">
        <w:rPr>
          <w:lang w:val="fr-FR" w:eastAsia="en-GB"/>
        </w:rPr>
        <w:t xml:space="preserve"> (BIB 2172)</w:t>
      </w:r>
      <w:r w:rsidR="00C979B5" w:rsidRPr="00C979B5">
        <w:rPr>
          <w:lang w:val="fr-FR" w:eastAsia="en-GB"/>
        </w:rPr>
        <w:t xml:space="preserve"> </w:t>
      </w:r>
      <w:r w:rsidR="00C979B5">
        <w:rPr>
          <w:lang w:val="fr-FR"/>
        </w:rPr>
        <w:t>ambre (BIB 2995)</w:t>
      </w:r>
      <w:r w:rsidR="00C979B5" w:rsidRPr="00C979B5">
        <w:rPr>
          <w:lang w:val="fr-FR"/>
        </w:rPr>
        <w:t xml:space="preserve"> </w:t>
      </w:r>
      <w:hyperlink r:id="rId6258" w:anchor="Sit_Ambre" w:history="1">
        <w:r w:rsidR="00C979B5" w:rsidRPr="00C979B5">
          <w:rPr>
            <w:rStyle w:val="Hyperlink"/>
            <w:lang w:val="fr-FR"/>
          </w:rPr>
          <w:t>Ambre</w:t>
        </w:r>
      </w:hyperlink>
      <w:r w:rsidR="00C979B5" w:rsidRPr="00C979B5">
        <w:rPr>
          <w:lang w:val="fr-FR"/>
        </w:rPr>
        <w:t xml:space="preserve"> de la baltique (BIB 2923, BIB 3268)</w:t>
      </w:r>
      <w:r w:rsidR="00C979B5">
        <w:rPr>
          <w:lang w:val="fr-FR"/>
        </w:rPr>
        <w:t xml:space="preserve"> dans des niveaux 10-8e aec </w:t>
      </w:r>
      <w:r w:rsidR="00C979B5" w:rsidRPr="00C979B5">
        <w:rPr>
          <w:lang w:val="fr-FR"/>
        </w:rPr>
        <w:t xml:space="preserve">BIB </w:t>
      </w:r>
      <w:r w:rsidR="00C979B5">
        <w:rPr>
          <w:lang w:val="fr-FR"/>
        </w:rPr>
        <w:t>(</w:t>
      </w:r>
      <w:r w:rsidR="00C979B5" w:rsidRPr="00C979B5">
        <w:rPr>
          <w:lang w:val="fr-FR"/>
        </w:rPr>
        <w:t>3268)</w:t>
      </w:r>
    </w:p>
    <w:p w14:paraId="7E293210" w14:textId="77777777" w:rsidR="00BA150E" w:rsidRPr="00C979B5" w:rsidRDefault="00BA150E" w:rsidP="0092271C">
      <w:pPr>
        <w:rPr>
          <w:lang w:val="fr-FR" w:eastAsia="en-GB"/>
        </w:rPr>
      </w:pPr>
    </w:p>
    <w:p w14:paraId="0D727A4A" w14:textId="77777777" w:rsidR="00BA150E" w:rsidRPr="007D4C7B" w:rsidRDefault="00BA150E" w:rsidP="00426FF9">
      <w:pPr>
        <w:pStyle w:val="Heading1"/>
        <w:rPr>
          <w:lang w:val="es-ES"/>
        </w:rPr>
      </w:pPr>
      <w:bookmarkStart w:id="2679" w:name="Sit_Senhora_Conceicao"/>
      <w:r w:rsidRPr="007D4C7B">
        <w:rPr>
          <w:lang w:val="es-ES"/>
        </w:rPr>
        <w:t>SENHORA DA CONCEICAO</w:t>
      </w:r>
    </w:p>
    <w:bookmarkEnd w:id="2679"/>
    <w:p w14:paraId="7BCA20B3" w14:textId="77777777" w:rsidR="00BA150E" w:rsidRPr="00BA150E" w:rsidRDefault="00BA150E" w:rsidP="00BA150E">
      <w:pPr>
        <w:jc w:val="both"/>
        <w:rPr>
          <w:sz w:val="20"/>
          <w:lang w:val="es-ES"/>
        </w:rPr>
      </w:pPr>
      <w:r w:rsidRPr="00BA150E">
        <w:rPr>
          <w:sz w:val="20"/>
          <w:lang w:val="es-ES"/>
        </w:rPr>
        <w:t>Nossa Senhora da Conceição</w:t>
      </w:r>
    </w:p>
    <w:p w14:paraId="14557F99" w14:textId="77777777" w:rsidR="00BA150E" w:rsidRPr="00BA150E" w:rsidRDefault="00BA150E" w:rsidP="00BA150E">
      <w:pPr>
        <w:jc w:val="both"/>
        <w:rPr>
          <w:szCs w:val="20"/>
          <w:lang w:val="es-ES" w:eastAsia="en-GB"/>
        </w:rPr>
      </w:pPr>
    </w:p>
    <w:p w14:paraId="2F0CBAC5" w14:textId="2E58E127" w:rsidR="00BA150E" w:rsidRDefault="00BA150E" w:rsidP="00BA150E">
      <w:pPr>
        <w:jc w:val="both"/>
        <w:rPr>
          <w:szCs w:val="20"/>
          <w:lang w:val="fr-FR" w:eastAsia="en-GB"/>
        </w:rPr>
      </w:pPr>
      <w:r w:rsidRPr="00BA150E">
        <w:rPr>
          <w:lang w:val="fr-FR"/>
        </w:rPr>
        <w:t xml:space="preserve">Mocissos, Portugal. </w:t>
      </w:r>
      <w:r>
        <w:rPr>
          <w:lang w:val="fr-FR"/>
        </w:rPr>
        <w:t xml:space="preserve">Mine de </w:t>
      </w:r>
      <w:hyperlink r:id="rId6259" w:anchor="Sit_Cuivre" w:history="1">
        <w:r w:rsidRPr="00BA150E">
          <w:rPr>
            <w:rStyle w:val="Hyperlink"/>
            <w:lang w:val="fr-FR"/>
          </w:rPr>
          <w:t>cuivr</w:t>
        </w:r>
        <w:r>
          <w:rPr>
            <w:rStyle w:val="Hyperlink"/>
            <w:lang w:val="fr-FR"/>
          </w:rPr>
          <w:t>e</w:t>
        </w:r>
      </w:hyperlink>
      <w:r>
        <w:rPr>
          <w:lang w:val="fr-FR"/>
        </w:rPr>
        <w:t xml:space="preserve"> 3e millénaire aec (BIB 3019)</w:t>
      </w:r>
    </w:p>
    <w:p w14:paraId="1665D529" w14:textId="77777777" w:rsidR="00BA150E" w:rsidRPr="0092271C" w:rsidRDefault="00BA150E" w:rsidP="0092271C">
      <w:pPr>
        <w:rPr>
          <w:lang w:val="fr-FR" w:eastAsia="en-GB"/>
        </w:rPr>
      </w:pPr>
    </w:p>
    <w:p w14:paraId="5BAF4535" w14:textId="77777777" w:rsidR="0092271C" w:rsidRPr="0092271C" w:rsidRDefault="0092271C" w:rsidP="00242C0F">
      <w:pPr>
        <w:jc w:val="both"/>
        <w:rPr>
          <w:szCs w:val="20"/>
          <w:lang w:val="fr-FR" w:eastAsia="en-GB"/>
        </w:rPr>
      </w:pPr>
    </w:p>
    <w:p w14:paraId="6DFEEEBF" w14:textId="77777777" w:rsidR="00EC7A7D" w:rsidRDefault="00EC7A7D" w:rsidP="00426FF9">
      <w:pPr>
        <w:pStyle w:val="Heading1"/>
      </w:pPr>
      <w:bookmarkStart w:id="2680" w:name="Sit_Canedotes"/>
      <w:r>
        <w:t>CANEDOTES</w:t>
      </w:r>
    </w:p>
    <w:bookmarkEnd w:id="2680"/>
    <w:p w14:paraId="681A1630" w14:textId="77777777" w:rsidR="00EC7A7D" w:rsidRDefault="00EC7A7D" w:rsidP="00242C0F">
      <w:pPr>
        <w:jc w:val="both"/>
        <w:rPr>
          <w:szCs w:val="20"/>
          <w:lang w:val="fr-FR" w:eastAsia="en-GB"/>
        </w:rPr>
      </w:pPr>
    </w:p>
    <w:p w14:paraId="4BD21291" w14:textId="582B8A6E" w:rsidR="00EC7A7D" w:rsidRDefault="00EC7A7D" w:rsidP="00242C0F">
      <w:pPr>
        <w:jc w:val="both"/>
        <w:rPr>
          <w:szCs w:val="20"/>
          <w:lang w:val="fr-FR" w:eastAsia="en-GB"/>
        </w:rPr>
      </w:pPr>
      <w:r>
        <w:rPr>
          <w:lang w:val="fr-FR"/>
        </w:rPr>
        <w:t xml:space="preserve">Portugal. </w:t>
      </w:r>
      <w:hyperlink r:id="rId6260" w:anchor="Cul_Homo_Econ_echang_premonn" w:history="1">
        <w:r w:rsidRPr="00EC7A7D">
          <w:rPr>
            <w:rStyle w:val="Hyperlink"/>
            <w:lang w:val="fr-FR"/>
          </w:rPr>
          <w:t>poids de pesée</w:t>
        </w:r>
      </w:hyperlink>
      <w:r>
        <w:rPr>
          <w:lang w:val="fr-FR"/>
        </w:rPr>
        <w:t xml:space="preserve"> (BIB 2922)</w:t>
      </w:r>
    </w:p>
    <w:p w14:paraId="551F2A6D" w14:textId="77777777" w:rsidR="00CB5101" w:rsidRDefault="00CB5101" w:rsidP="00242C0F">
      <w:pPr>
        <w:jc w:val="both"/>
        <w:rPr>
          <w:szCs w:val="20"/>
          <w:lang w:val="fr-FR" w:eastAsia="en-GB"/>
        </w:rPr>
      </w:pPr>
    </w:p>
    <w:p w14:paraId="27AB8B10" w14:textId="77777777" w:rsidR="00EB61DB" w:rsidRDefault="00EB61DB" w:rsidP="00426FF9">
      <w:pPr>
        <w:pStyle w:val="Heading1"/>
      </w:pPr>
      <w:bookmarkStart w:id="2681" w:name="Sit_Brieuc_Iffs"/>
      <w:r>
        <w:t>BRIEUC DES IFFS</w:t>
      </w:r>
    </w:p>
    <w:bookmarkEnd w:id="2681"/>
    <w:p w14:paraId="7B02BB20" w14:textId="77777777" w:rsidR="00541B76" w:rsidRDefault="00541B76" w:rsidP="00242C0F">
      <w:pPr>
        <w:jc w:val="both"/>
        <w:rPr>
          <w:szCs w:val="20"/>
          <w:lang w:val="fr-FR" w:eastAsia="en-GB"/>
        </w:rPr>
      </w:pPr>
    </w:p>
    <w:p w14:paraId="32D1C46B" w14:textId="6A2FAAE5" w:rsidR="00EB61DB" w:rsidRDefault="00541B76" w:rsidP="00242C0F">
      <w:pPr>
        <w:jc w:val="both"/>
        <w:rPr>
          <w:szCs w:val="20"/>
          <w:lang w:val="fr-FR" w:eastAsia="en-GB"/>
        </w:rPr>
      </w:pPr>
      <w:r>
        <w:rPr>
          <w:szCs w:val="20"/>
          <w:lang w:val="fr-FR" w:eastAsia="en-GB"/>
        </w:rPr>
        <w:t>D</w:t>
      </w:r>
      <w:r w:rsidR="00EB61DB">
        <w:rPr>
          <w:szCs w:val="20"/>
          <w:lang w:val="fr-FR" w:eastAsia="en-GB"/>
        </w:rPr>
        <w:t xml:space="preserve">épôt </w:t>
      </w:r>
      <w:r>
        <w:rPr>
          <w:szCs w:val="20"/>
          <w:lang w:val="fr-FR" w:eastAsia="en-GB"/>
        </w:rPr>
        <w:t>qui</w:t>
      </w:r>
      <w:r w:rsidR="00EB61DB">
        <w:rPr>
          <w:szCs w:val="20"/>
          <w:lang w:val="fr-FR" w:eastAsia="en-GB"/>
        </w:rPr>
        <w:t xml:space="preserve"> donné son nom à </w:t>
      </w:r>
      <w:r>
        <w:rPr>
          <w:szCs w:val="20"/>
          <w:lang w:val="fr-FR" w:eastAsia="en-GB"/>
        </w:rPr>
        <w:t>l'</w:t>
      </w:r>
      <w:r w:rsidR="00EB61DB">
        <w:rPr>
          <w:szCs w:val="20"/>
          <w:lang w:val="fr-FR" w:eastAsia="en-GB"/>
        </w:rPr>
        <w:t xml:space="preserve"> horizon </w:t>
      </w:r>
      <w:hyperlink r:id="rId6261" w:anchor="Typ_Arm_Epees_Saint_Brieuc_Iffs" w:history="1">
        <w:r w:rsidRPr="00541B76">
          <w:rPr>
            <w:rStyle w:val="Hyperlink"/>
            <w:szCs w:val="20"/>
            <w:lang w:val="fr-FR" w:eastAsia="en-GB"/>
          </w:rPr>
          <w:t>Saint</w:t>
        </w:r>
        <w:r>
          <w:rPr>
            <w:rStyle w:val="Hyperlink"/>
            <w:szCs w:val="20"/>
            <w:lang w:val="fr-FR" w:eastAsia="en-GB"/>
          </w:rPr>
          <w:t>-</w:t>
        </w:r>
        <w:r w:rsidRPr="00541B76">
          <w:rPr>
            <w:rStyle w:val="Hyperlink"/>
            <w:szCs w:val="20"/>
            <w:lang w:val="fr-FR" w:eastAsia="en-GB"/>
          </w:rPr>
          <w:t>Brieuc</w:t>
        </w:r>
        <w:r>
          <w:rPr>
            <w:rStyle w:val="Hyperlink"/>
            <w:szCs w:val="20"/>
            <w:lang w:val="fr-FR" w:eastAsia="en-GB"/>
          </w:rPr>
          <w:t>-des-</w:t>
        </w:r>
        <w:r w:rsidRPr="00541B76">
          <w:rPr>
            <w:rStyle w:val="Hyperlink"/>
            <w:szCs w:val="20"/>
            <w:lang w:val="fr-FR" w:eastAsia="en-GB"/>
          </w:rPr>
          <w:t>Iffs</w:t>
        </w:r>
      </w:hyperlink>
      <w:r w:rsidRPr="00541B76">
        <w:rPr>
          <w:szCs w:val="20"/>
          <w:lang w:val="fr-FR" w:eastAsia="en-GB"/>
        </w:rPr>
        <w:t xml:space="preserve"> </w:t>
      </w:r>
      <w:r w:rsidR="00EB61DB">
        <w:rPr>
          <w:szCs w:val="20"/>
          <w:lang w:val="fr-FR" w:eastAsia="en-GB"/>
        </w:rPr>
        <w:t>(SS BIB)</w:t>
      </w:r>
    </w:p>
    <w:p w14:paraId="34691836" w14:textId="77777777" w:rsidR="00EB61DB" w:rsidRDefault="00EB61DB" w:rsidP="00242C0F">
      <w:pPr>
        <w:jc w:val="both"/>
        <w:rPr>
          <w:szCs w:val="20"/>
          <w:lang w:val="fr-FR" w:eastAsia="en-GB"/>
        </w:rPr>
      </w:pPr>
    </w:p>
    <w:p w14:paraId="3ED29334" w14:textId="77777777" w:rsidR="00EB61DB" w:rsidRDefault="00EB61DB" w:rsidP="00426FF9">
      <w:pPr>
        <w:pStyle w:val="Heading1"/>
      </w:pPr>
      <w:bookmarkStart w:id="2682" w:name="Sit_Wilburton"/>
      <w:r>
        <w:t>WILBURTON</w:t>
      </w:r>
    </w:p>
    <w:bookmarkEnd w:id="2682"/>
    <w:p w14:paraId="2F660596" w14:textId="77777777" w:rsidR="004073E6" w:rsidRDefault="004073E6" w:rsidP="00242C0F">
      <w:pPr>
        <w:jc w:val="both"/>
        <w:rPr>
          <w:szCs w:val="20"/>
          <w:lang w:val="fr-FR" w:eastAsia="en-GB"/>
        </w:rPr>
      </w:pPr>
    </w:p>
    <w:p w14:paraId="77F12135" w14:textId="4AF188F4" w:rsidR="00EB61DB" w:rsidRPr="0032190F" w:rsidRDefault="004073E6" w:rsidP="00242C0F">
      <w:pPr>
        <w:jc w:val="both"/>
        <w:rPr>
          <w:szCs w:val="20"/>
          <w:lang w:val="fr-FR" w:eastAsia="en-GB"/>
        </w:rPr>
      </w:pPr>
      <w:r>
        <w:rPr>
          <w:szCs w:val="20"/>
          <w:lang w:val="fr-FR" w:eastAsia="en-GB"/>
        </w:rPr>
        <w:t>D</w:t>
      </w:r>
      <w:r w:rsidR="00EB61DB">
        <w:rPr>
          <w:szCs w:val="20"/>
          <w:lang w:val="fr-FR" w:eastAsia="en-GB"/>
        </w:rPr>
        <w:t xml:space="preserve">épôt de </w:t>
      </w:r>
      <w:r w:rsidR="00EB61DB" w:rsidRPr="00EB61DB">
        <w:rPr>
          <w:szCs w:val="20"/>
          <w:lang w:val="fr-FR" w:eastAsia="en-GB"/>
        </w:rPr>
        <w:t>Wilburton</w:t>
      </w:r>
      <w:r w:rsidR="00EB61DB">
        <w:rPr>
          <w:szCs w:val="20"/>
          <w:lang w:val="fr-FR" w:eastAsia="en-GB"/>
        </w:rPr>
        <w:t xml:space="preserve"> à donné son nom à </w:t>
      </w:r>
      <w:r>
        <w:rPr>
          <w:szCs w:val="20"/>
          <w:lang w:val="fr-FR" w:eastAsia="en-GB"/>
        </w:rPr>
        <w:t xml:space="preserve">l'horizon </w:t>
      </w:r>
      <w:hyperlink r:id="rId6262" w:anchor="Cul_Wilburton" w:history="1">
        <w:r w:rsidRPr="004073E6">
          <w:rPr>
            <w:rStyle w:val="Hyperlink"/>
            <w:szCs w:val="20"/>
            <w:lang w:val="fr-FR" w:eastAsia="en-GB"/>
          </w:rPr>
          <w:t>Wilburton</w:t>
        </w:r>
      </w:hyperlink>
      <w:r>
        <w:rPr>
          <w:szCs w:val="20"/>
          <w:lang w:val="fr-FR" w:eastAsia="en-GB"/>
        </w:rPr>
        <w:t xml:space="preserve">, </w:t>
      </w:r>
      <w:r w:rsidR="00EB61DB" w:rsidRPr="00EB61DB">
        <w:rPr>
          <w:szCs w:val="20"/>
          <w:lang w:val="fr-FR" w:eastAsia="en-GB"/>
        </w:rPr>
        <w:t>ca 1150-1000 aec</w:t>
      </w:r>
      <w:r w:rsidR="00EB61DB">
        <w:rPr>
          <w:szCs w:val="20"/>
          <w:lang w:val="fr-FR" w:eastAsia="en-GB"/>
        </w:rPr>
        <w:t xml:space="preserve"> </w:t>
      </w:r>
      <w:r w:rsidR="00EB61DB" w:rsidRPr="00EB61DB">
        <w:rPr>
          <w:szCs w:val="20"/>
          <w:lang w:val="fr-FR" w:eastAsia="en-GB"/>
        </w:rPr>
        <w:t>(BIB 2654)</w:t>
      </w:r>
    </w:p>
    <w:p w14:paraId="7893E6A9" w14:textId="77777777" w:rsidR="00DB062A" w:rsidRPr="0032190F" w:rsidRDefault="00DB062A" w:rsidP="00242C0F">
      <w:pPr>
        <w:jc w:val="both"/>
        <w:rPr>
          <w:lang w:val="fr-FR"/>
        </w:rPr>
      </w:pPr>
    </w:p>
    <w:p w14:paraId="5D04DDB3" w14:textId="77777777" w:rsidR="00DB062A" w:rsidRPr="007D4C7B" w:rsidRDefault="00DB062A" w:rsidP="00426FF9">
      <w:pPr>
        <w:pStyle w:val="Heading1"/>
        <w:rPr>
          <w:lang w:val="es-ES"/>
        </w:rPr>
      </w:pPr>
      <w:bookmarkStart w:id="2683" w:name="Sit_Outeiro_Beijos"/>
      <w:r w:rsidRPr="007D4C7B">
        <w:rPr>
          <w:lang w:val="es-ES"/>
        </w:rPr>
        <w:t>OUTEIRO DOS CASTELOS DE BEIJOS</w:t>
      </w:r>
    </w:p>
    <w:bookmarkEnd w:id="2683"/>
    <w:p w14:paraId="1EBA030E" w14:textId="77777777" w:rsidR="00DB062A" w:rsidRPr="00566234" w:rsidRDefault="00DB062A" w:rsidP="00DB062A">
      <w:pPr>
        <w:jc w:val="both"/>
        <w:rPr>
          <w:lang w:val="es-ES"/>
        </w:rPr>
      </w:pPr>
    </w:p>
    <w:p w14:paraId="6114008F" w14:textId="1D463B27" w:rsidR="00DB062A" w:rsidRPr="0032190F" w:rsidRDefault="00DB062A" w:rsidP="00DB062A">
      <w:pPr>
        <w:jc w:val="both"/>
        <w:rPr>
          <w:lang w:val="fr-FR"/>
        </w:rPr>
      </w:pPr>
      <w:r w:rsidRPr="00566234">
        <w:rPr>
          <w:lang w:val="es-ES"/>
        </w:rPr>
        <w:t xml:space="preserve">Outeiro dos Castelos de Beijos. </w:t>
      </w:r>
      <w:hyperlink r:id="rId6263" w:anchor="Cul_Precoloniale_Obj_broche_rotir" w:history="1">
        <w:r w:rsidR="007331E4" w:rsidRPr="0032190F">
          <w:rPr>
            <w:rStyle w:val="Hyperlink"/>
            <w:lang w:val="fr-FR"/>
          </w:rPr>
          <w:t>Broche à rotir</w:t>
        </w:r>
      </w:hyperlink>
      <w:r w:rsidR="00B208F6" w:rsidRPr="0032190F">
        <w:rPr>
          <w:lang w:val="fr-FR"/>
        </w:rPr>
        <w:t xml:space="preserve"> </w:t>
      </w:r>
      <w:r w:rsidRPr="0032190F">
        <w:rPr>
          <w:lang w:val="fr-FR"/>
        </w:rPr>
        <w:t>associée à une data</w:t>
      </w:r>
      <w:r w:rsidR="00C771E4">
        <w:rPr>
          <w:lang w:val="fr-FR"/>
        </w:rPr>
        <w:t>t</w:t>
      </w:r>
      <w:r w:rsidRPr="0032190F">
        <w:rPr>
          <w:lang w:val="fr-FR"/>
        </w:rPr>
        <w:t xml:space="preserve">ion 14C : Sac-1539: 2960±45 BP, soit 1315-1020 aec </w:t>
      </w:r>
      <w:r w:rsidR="007331E4" w:rsidRPr="0032190F">
        <w:rPr>
          <w:lang w:val="fr-FR"/>
        </w:rPr>
        <w:t xml:space="preserve">mais l’association entre la date et l’objet est hypothétique </w:t>
      </w:r>
      <w:r w:rsidRPr="0032190F">
        <w:rPr>
          <w:lang w:val="fr-FR"/>
        </w:rPr>
        <w:t>(BIB 2198 p. 462)</w:t>
      </w:r>
    </w:p>
    <w:p w14:paraId="57664AEF" w14:textId="77777777" w:rsidR="001D734F" w:rsidRPr="0032190F" w:rsidRDefault="001D734F" w:rsidP="00242C0F">
      <w:pPr>
        <w:jc w:val="both"/>
        <w:rPr>
          <w:lang w:val="fr-FR"/>
        </w:rPr>
      </w:pPr>
    </w:p>
    <w:p w14:paraId="0A559CA0" w14:textId="77777777" w:rsidR="00F0347E" w:rsidRPr="0032190F" w:rsidRDefault="00D50B24" w:rsidP="00426FF9">
      <w:pPr>
        <w:pStyle w:val="Heading1"/>
      </w:pPr>
      <w:bookmarkStart w:id="2684" w:name="Sit_Pena_Negra"/>
      <w:r w:rsidRPr="0032190F">
        <w:t>PENA NEGRA</w:t>
      </w:r>
    </w:p>
    <w:bookmarkEnd w:id="2684"/>
    <w:p w14:paraId="11666BE3" w14:textId="77777777" w:rsidR="00D50B24" w:rsidRPr="0032190F" w:rsidRDefault="00D50B24" w:rsidP="00242C0F">
      <w:pPr>
        <w:jc w:val="both"/>
        <w:rPr>
          <w:lang w:val="fr-FR"/>
        </w:rPr>
      </w:pPr>
    </w:p>
    <w:p w14:paraId="21459B10" w14:textId="228528B3" w:rsidR="00D50B24" w:rsidRPr="0032190F" w:rsidRDefault="00D50B24" w:rsidP="00242C0F">
      <w:pPr>
        <w:jc w:val="both"/>
        <w:rPr>
          <w:lang w:val="fr-FR"/>
        </w:rPr>
      </w:pPr>
      <w:r w:rsidRPr="0032190F">
        <w:rPr>
          <w:lang w:val="fr-FR"/>
        </w:rPr>
        <w:lastRenderedPageBreak/>
        <w:t xml:space="preserve">A Peña Negra (Crevillente, Alicante) dans le </w:t>
      </w:r>
      <w:r w:rsidRPr="0032190F">
        <w:rPr>
          <w:i/>
          <w:lang w:val="fr-FR"/>
        </w:rPr>
        <w:t>Sudeste</w:t>
      </w:r>
      <w:r w:rsidRPr="0032190F">
        <w:rPr>
          <w:lang w:val="fr-FR"/>
        </w:rPr>
        <w:t xml:space="preserve"> espagnol, </w:t>
      </w:r>
      <w:r w:rsidR="00DE55E6">
        <w:rPr>
          <w:lang w:val="fr-FR"/>
        </w:rPr>
        <w:t>un a</w:t>
      </w:r>
      <w:r w:rsidR="00DE55E6" w:rsidRPr="0032190F">
        <w:rPr>
          <w:lang w:val="fr-FR"/>
        </w:rPr>
        <w:t>telier de fondeur (</w:t>
      </w:r>
      <w:r w:rsidR="00DE55E6" w:rsidRPr="0098368A">
        <w:rPr>
          <w:i/>
          <w:lang w:val="fr-FR"/>
        </w:rPr>
        <w:t>taller de fundidor</w:t>
      </w:r>
      <w:r w:rsidR="00DE55E6" w:rsidRPr="0032190F">
        <w:rPr>
          <w:lang w:val="fr-FR"/>
        </w:rPr>
        <w:t>) où étaient réalisées des pièces de typologie clairement atlantique (BIB 2177 p. 21)</w:t>
      </w:r>
      <w:r w:rsidR="00DE55E6">
        <w:rPr>
          <w:lang w:val="fr-FR"/>
        </w:rPr>
        <w:t xml:space="preserve"> a</w:t>
      </w:r>
      <w:r w:rsidRPr="0032190F">
        <w:rPr>
          <w:lang w:val="fr-FR"/>
        </w:rPr>
        <w:t xml:space="preserve"> produit entre autres des épées de type </w:t>
      </w:r>
      <w:hyperlink r:id="rId6264" w:anchor="Cul_Venat" w:history="1">
        <w:r w:rsidR="00FB3DBA" w:rsidRPr="0032190F">
          <w:rPr>
            <w:rStyle w:val="Hyperlink"/>
            <w:lang w:val="fr-FR"/>
          </w:rPr>
          <w:t>Vénat</w:t>
        </w:r>
      </w:hyperlink>
      <w:r w:rsidRPr="0032190F">
        <w:rPr>
          <w:lang w:val="fr-FR"/>
        </w:rPr>
        <w:t xml:space="preserve"> ou encore des pointes de </w:t>
      </w:r>
      <w:hyperlink r:id="rId6265" w:anchor="Typ_Arm_Lance" w:history="1">
        <w:r w:rsidR="00DE55E6" w:rsidRPr="00DE55E6">
          <w:rPr>
            <w:rStyle w:val="Hyperlink"/>
            <w:lang w:val="fr-FR"/>
          </w:rPr>
          <w:t>lances</w:t>
        </w:r>
      </w:hyperlink>
      <w:r w:rsidR="00DE55E6" w:rsidRPr="00DE55E6">
        <w:rPr>
          <w:lang w:val="fr-FR"/>
        </w:rPr>
        <w:t xml:space="preserve"> </w:t>
      </w:r>
      <w:r w:rsidRPr="0032190F">
        <w:rPr>
          <w:lang w:val="fr-FR"/>
        </w:rPr>
        <w:t xml:space="preserve">et de </w:t>
      </w:r>
      <w:hyperlink r:id="rId6266" w:anchor="Typ_Hache_appendices_lat" w:history="1">
        <w:r w:rsidR="0098368A" w:rsidRPr="0098368A">
          <w:rPr>
            <w:rStyle w:val="Hyperlink"/>
            <w:lang w:val="fr-FR"/>
          </w:rPr>
          <w:t>haches à appendices latéraux</w:t>
        </w:r>
      </w:hyperlink>
      <w:r w:rsidR="0098368A">
        <w:rPr>
          <w:lang w:val="fr-FR"/>
        </w:rPr>
        <w:t xml:space="preserve"> </w:t>
      </w:r>
      <w:r w:rsidRPr="0032190F">
        <w:rPr>
          <w:lang w:val="fr-FR"/>
        </w:rPr>
        <w:t xml:space="preserve">rattachables au faciès atlantique </w:t>
      </w:r>
      <w:r w:rsidR="0098368A">
        <w:rPr>
          <w:lang w:val="fr-FR"/>
        </w:rPr>
        <w:t>[</w:t>
      </w:r>
      <w:hyperlink r:id="rId6267" w:anchor="Cul_Bronze_Final__Atlantique_geo_S" w:history="1">
        <w:r w:rsidR="0098368A" w:rsidRPr="0098368A">
          <w:rPr>
            <w:rStyle w:val="Hyperlink"/>
            <w:lang w:val="fr-FR"/>
          </w:rPr>
          <w:t>tradition atlantique</w:t>
        </w:r>
      </w:hyperlink>
      <w:r w:rsidR="0098368A">
        <w:rPr>
          <w:lang w:val="fr-FR"/>
        </w:rPr>
        <w:t xml:space="preserve">] </w:t>
      </w:r>
      <w:r w:rsidRPr="0032190F">
        <w:rPr>
          <w:lang w:val="fr-FR"/>
        </w:rPr>
        <w:t>(BIB 1995 p. 19-20). Cet atelier de production métalliques est daté du plein 8</w:t>
      </w:r>
      <w:r w:rsidRPr="0032190F">
        <w:rPr>
          <w:vertAlign w:val="superscript"/>
          <w:lang w:val="fr-FR"/>
        </w:rPr>
        <w:t>e</w:t>
      </w:r>
      <w:r w:rsidRPr="0032190F">
        <w:rPr>
          <w:lang w:val="fr-FR"/>
        </w:rPr>
        <w:t xml:space="preserve"> aec, soit de la période Peña Negra I</w:t>
      </w:r>
      <w:r w:rsidR="00FB3DBA" w:rsidRPr="0032190F">
        <w:rPr>
          <w:lang w:val="fr-FR"/>
        </w:rPr>
        <w:t>C</w:t>
      </w:r>
      <w:r w:rsidRPr="0032190F">
        <w:rPr>
          <w:lang w:val="fr-FR"/>
        </w:rPr>
        <w:t xml:space="preserve"> (BIB 1995 p. 21)</w:t>
      </w:r>
      <w:r w:rsidR="00FB3DBA" w:rsidRPr="0032190F">
        <w:rPr>
          <w:lang w:val="fr-FR"/>
        </w:rPr>
        <w:t>.</w:t>
      </w:r>
    </w:p>
    <w:p w14:paraId="065A861D" w14:textId="77777777" w:rsidR="0098368A" w:rsidRDefault="0098368A" w:rsidP="00242C0F">
      <w:pPr>
        <w:jc w:val="both"/>
        <w:rPr>
          <w:lang w:val="fr-FR"/>
        </w:rPr>
      </w:pPr>
    </w:p>
    <w:p w14:paraId="59D7BD15" w14:textId="77777777" w:rsidR="0098368A" w:rsidRPr="007F20A4" w:rsidRDefault="0098368A" w:rsidP="00426FF9">
      <w:pPr>
        <w:pStyle w:val="Heading1"/>
      </w:pPr>
      <w:bookmarkStart w:id="2685" w:name="Sit_Laja_Alta"/>
      <w:r w:rsidRPr="007F20A4">
        <w:t>LAJA ALTA</w:t>
      </w:r>
    </w:p>
    <w:bookmarkEnd w:id="2685"/>
    <w:p w14:paraId="447DB176" w14:textId="77777777" w:rsidR="0098368A" w:rsidRPr="007F20A4" w:rsidRDefault="0098368A" w:rsidP="00242C0F">
      <w:pPr>
        <w:jc w:val="both"/>
        <w:rPr>
          <w:lang w:val="fr-FR"/>
        </w:rPr>
      </w:pPr>
    </w:p>
    <w:p w14:paraId="250DC5C0" w14:textId="709C8A44" w:rsidR="0098368A" w:rsidRDefault="005371E9" w:rsidP="005371E9">
      <w:pPr>
        <w:jc w:val="both"/>
        <w:rPr>
          <w:lang w:val="fr-FR"/>
        </w:rPr>
      </w:pPr>
      <w:r w:rsidRPr="005371E9">
        <w:rPr>
          <w:lang w:val="fr-FR"/>
        </w:rPr>
        <w:t>Jimena de la Frontera, Cadiz, Andalousie occidentale</w:t>
      </w:r>
      <w:r w:rsidR="0098368A" w:rsidRPr="005371E9">
        <w:rPr>
          <w:lang w:val="fr-FR"/>
        </w:rPr>
        <w:t xml:space="preserve"> </w:t>
      </w:r>
      <w:r w:rsidR="0098368A">
        <w:rPr>
          <w:lang w:val="fr-FR"/>
        </w:rPr>
        <w:t xml:space="preserve">Représentations gravées de </w:t>
      </w:r>
      <w:hyperlink r:id="rId6268" w:anchor="Cul_Art_TAC_T_t_barque" w:history="1">
        <w:r w:rsidR="0098368A" w:rsidRPr="00182FF6">
          <w:rPr>
            <w:rStyle w:val="Hyperlink"/>
            <w:lang w:val="fr-FR"/>
          </w:rPr>
          <w:t>bateaux</w:t>
        </w:r>
      </w:hyperlink>
      <w:r w:rsidR="0098368A">
        <w:rPr>
          <w:lang w:val="fr-FR"/>
        </w:rPr>
        <w:t xml:space="preserve"> de type méditerranéen, probablement phéniciens, datées du 1e millénaire aec (BIB 1995)</w:t>
      </w:r>
      <w:r>
        <w:rPr>
          <w:lang w:val="fr-FR"/>
        </w:rPr>
        <w:t xml:space="preserve"> représentation de bateau </w:t>
      </w:r>
      <w:r w:rsidRPr="005371E9">
        <w:rPr>
          <w:lang w:val="fr-FR"/>
        </w:rPr>
        <w:t>(BIB 3023)</w:t>
      </w:r>
    </w:p>
    <w:p w14:paraId="1C680DFA" w14:textId="77777777" w:rsidR="0020473A" w:rsidRDefault="0020473A" w:rsidP="00242C0F">
      <w:pPr>
        <w:jc w:val="both"/>
        <w:rPr>
          <w:lang w:val="fr-FR"/>
        </w:rPr>
      </w:pPr>
    </w:p>
    <w:p w14:paraId="5EECDE46" w14:textId="77777777" w:rsidR="0020473A" w:rsidRPr="00BE4758" w:rsidRDefault="0020473A" w:rsidP="00426FF9">
      <w:pPr>
        <w:pStyle w:val="Heading1"/>
      </w:pPr>
      <w:bookmarkStart w:id="2686" w:name="Sit_Villena"/>
      <w:r w:rsidRPr="00BE4758">
        <w:t>VILLENA</w:t>
      </w:r>
    </w:p>
    <w:bookmarkEnd w:id="2686"/>
    <w:p w14:paraId="401814F2" w14:textId="77777777" w:rsidR="0020473A" w:rsidRPr="00BE4758" w:rsidRDefault="0020473A" w:rsidP="00242C0F">
      <w:pPr>
        <w:jc w:val="both"/>
        <w:rPr>
          <w:sz w:val="20"/>
          <w:lang w:val="fr-FR"/>
        </w:rPr>
      </w:pPr>
      <w:r w:rsidRPr="00BE4758">
        <w:rPr>
          <w:sz w:val="20"/>
          <w:lang w:val="fr-FR"/>
        </w:rPr>
        <w:t>"trésor" de Villenas</w:t>
      </w:r>
    </w:p>
    <w:p w14:paraId="76E868DE" w14:textId="77777777" w:rsidR="0020473A" w:rsidRPr="00BE4758" w:rsidRDefault="0020473A" w:rsidP="00242C0F">
      <w:pPr>
        <w:jc w:val="both"/>
        <w:rPr>
          <w:lang w:val="fr-FR"/>
        </w:rPr>
      </w:pPr>
    </w:p>
    <w:p w14:paraId="4D0C0E80" w14:textId="670932D0" w:rsidR="0020473A" w:rsidRDefault="00000000" w:rsidP="00242C0F">
      <w:pPr>
        <w:jc w:val="both"/>
        <w:rPr>
          <w:lang w:val="fr-FR"/>
        </w:rPr>
      </w:pPr>
      <w:hyperlink r:id="rId6269" w:anchor="Cul_Depots_p_Bronze_final_3" w:history="1">
        <w:r w:rsidR="00B02A18" w:rsidRPr="009B2284">
          <w:rPr>
            <w:rStyle w:val="Hyperlink"/>
            <w:lang w:val="fr-FR"/>
          </w:rPr>
          <w:t>dépôt</w:t>
        </w:r>
      </w:hyperlink>
      <w:r w:rsidR="00B02A18" w:rsidRPr="00105893">
        <w:rPr>
          <w:lang w:val="fr-FR"/>
        </w:rPr>
        <w:t xml:space="preserve"> du </w:t>
      </w:r>
      <w:hyperlink r:id="rId6270" w:anchor="Cul_Bronze_Final_Espagne" w:history="1">
        <w:r w:rsidR="00B02A18" w:rsidRPr="00105893">
          <w:rPr>
            <w:rStyle w:val="Hyperlink"/>
            <w:lang w:val="fr-FR"/>
          </w:rPr>
          <w:t>Bronce Tardio</w:t>
        </w:r>
      </w:hyperlink>
      <w:r w:rsidR="00B02A18" w:rsidRPr="00105893">
        <w:rPr>
          <w:lang w:val="fr-FR"/>
        </w:rPr>
        <w:t xml:space="preserve"> (</w:t>
      </w:r>
      <w:r w:rsidR="00B02A18" w:rsidRPr="00B02A18">
        <w:rPr>
          <w:lang w:val="fr-FR"/>
        </w:rPr>
        <w:t xml:space="preserve">BIB </w:t>
      </w:r>
      <w:r w:rsidR="00B02A18" w:rsidRPr="00105893">
        <w:rPr>
          <w:lang w:val="fr-FR"/>
        </w:rPr>
        <w:t>3080)</w:t>
      </w:r>
      <w:r w:rsidR="00B02A18">
        <w:rPr>
          <w:lang w:val="fr-FR"/>
        </w:rPr>
        <w:t xml:space="preserve"> </w:t>
      </w:r>
      <w:r w:rsidR="0020473A" w:rsidRPr="00BE4758">
        <w:rPr>
          <w:lang w:val="fr-FR"/>
        </w:rPr>
        <w:t xml:space="preserve">Villena, Alicante. </w:t>
      </w:r>
      <w:hyperlink r:id="rId6271" w:anchor="Cul_Depots_p_Bronze_final_3" w:history="1">
        <w:r w:rsidR="0020473A" w:rsidRPr="009B2284">
          <w:rPr>
            <w:rStyle w:val="Hyperlink"/>
            <w:lang w:val="fr-FR"/>
          </w:rPr>
          <w:t>dépôt</w:t>
        </w:r>
      </w:hyperlink>
      <w:r w:rsidR="0020473A">
        <w:rPr>
          <w:lang w:val="fr-FR"/>
        </w:rPr>
        <w:t xml:space="preserve"> de 67 objets en or, argent (vaisselle en or et argent, bracelets-lingôts, présence de fer [!], etc.) Ces vases de service sont liés au banquet. Anneau en fer, objet en fer et en or qui trouvent des // avec la dague de </w:t>
      </w:r>
      <w:hyperlink r:id="rId6272" w:anchor="Cul_Nouvel_Empire__p_Toutankhamon" w:history="1">
        <w:r w:rsidR="0020473A" w:rsidRPr="0020473A">
          <w:rPr>
            <w:rStyle w:val="Hyperlink"/>
            <w:lang w:val="fr-FR"/>
          </w:rPr>
          <w:t>Toutankhamon</w:t>
        </w:r>
      </w:hyperlink>
      <w:r w:rsidR="0020473A">
        <w:rPr>
          <w:lang w:val="fr-FR"/>
        </w:rPr>
        <w:t>. Bracelets-lingots [</w:t>
      </w:r>
      <w:hyperlink r:id="rId6273" w:anchor="Cul_Homo_Econ_echang_premonn" w:history="1">
        <w:r w:rsidR="0020473A" w:rsidRPr="0020473A">
          <w:rPr>
            <w:rStyle w:val="Hyperlink"/>
            <w:lang w:val="fr-FR"/>
          </w:rPr>
          <w:t>poids et mesures</w:t>
        </w:r>
      </w:hyperlink>
      <w:r w:rsidR="0020473A">
        <w:rPr>
          <w:lang w:val="fr-FR"/>
        </w:rPr>
        <w:t xml:space="preserve">] de type </w:t>
      </w:r>
      <w:hyperlink r:id="rId6274" w:anchor="Cul_Villena_Estremoz" w:history="1">
        <w:r w:rsidR="0020473A" w:rsidRPr="0020473A">
          <w:rPr>
            <w:rStyle w:val="Hyperlink"/>
            <w:lang w:val="fr-FR"/>
          </w:rPr>
          <w:t>Villena-Estremoz</w:t>
        </w:r>
      </w:hyperlink>
      <w:r w:rsidR="0020473A">
        <w:rPr>
          <w:lang w:val="fr-FR"/>
        </w:rPr>
        <w:t xml:space="preserve"> fabriqués avec des techniques rotatives et fonte à la cire perdue. Ambre. Daté du 13e s. aec (BIB 3006)</w:t>
      </w:r>
      <w:r w:rsidR="00322A6F">
        <w:rPr>
          <w:lang w:val="fr-FR"/>
        </w:rPr>
        <w:t xml:space="preserve"> Plus grand dépôt d'objets du domaine atlantique, on compte aussi des objets méditerranéens </w:t>
      </w:r>
      <w:r w:rsidR="00322A6F" w:rsidRPr="00105893">
        <w:rPr>
          <w:lang w:val="fr-FR"/>
        </w:rPr>
        <w:t>(</w:t>
      </w:r>
      <w:r w:rsidR="00322A6F" w:rsidRPr="00B02A18">
        <w:rPr>
          <w:lang w:val="fr-FR"/>
        </w:rPr>
        <w:t xml:space="preserve">BIB </w:t>
      </w:r>
      <w:r w:rsidR="00322A6F" w:rsidRPr="00105893">
        <w:rPr>
          <w:lang w:val="fr-FR"/>
        </w:rPr>
        <w:t>3080)</w:t>
      </w:r>
      <w:r w:rsidR="00322A6F">
        <w:rPr>
          <w:lang w:val="fr-FR"/>
        </w:rPr>
        <w:t xml:space="preserve"> </w:t>
      </w:r>
    </w:p>
    <w:p w14:paraId="62951618" w14:textId="77777777" w:rsidR="0020473A" w:rsidRDefault="0020473A" w:rsidP="00242C0F">
      <w:pPr>
        <w:jc w:val="both"/>
        <w:rPr>
          <w:lang w:val="fr-FR"/>
        </w:rPr>
      </w:pPr>
      <w:r>
        <w:rPr>
          <w:lang w:val="fr-FR"/>
        </w:rPr>
        <w:t xml:space="preserve">Possible </w:t>
      </w:r>
      <w:r>
        <w:rPr>
          <w:rFonts w:ascii="Symbol" w:hAnsi="Symbol"/>
          <w:lang w:val="fr-FR"/>
        </w:rPr>
        <w:t></w:t>
      </w:r>
      <w:r>
        <w:rPr>
          <w:rFonts w:ascii="Symbol" w:hAnsi="Symbol"/>
          <w:lang w:val="fr-FR"/>
        </w:rPr>
        <w:t></w:t>
      </w:r>
      <w:r>
        <w:rPr>
          <w:rFonts w:ascii="Symbol" w:hAnsi="Symbol"/>
          <w:lang w:val="fr-FR"/>
        </w:rPr>
        <w:t></w:t>
      </w:r>
      <w:r>
        <w:rPr>
          <w:rFonts w:ascii="Symbol" w:hAnsi="Symbol"/>
          <w:lang w:val="fr-FR"/>
        </w:rPr>
        <w:t></w:t>
      </w:r>
      <w:r>
        <w:rPr>
          <w:rFonts w:ascii="Symbol" w:hAnsi="Symbol"/>
          <w:lang w:val="fr-FR"/>
        </w:rPr>
        <w:t></w:t>
      </w:r>
      <w:r>
        <w:rPr>
          <w:rFonts w:ascii="Symbol" w:hAnsi="Symbol"/>
          <w:lang w:val="fr-FR"/>
        </w:rPr>
        <w:t></w:t>
      </w:r>
      <w:r>
        <w:rPr>
          <w:rFonts w:ascii="Symbol" w:hAnsi="Symbol"/>
          <w:lang w:val="fr-FR"/>
        </w:rPr>
        <w:t></w:t>
      </w:r>
      <w:r>
        <w:rPr>
          <w:rFonts w:ascii="Symbol" w:hAnsi="Symbol"/>
          <w:lang w:val="fr-FR"/>
        </w:rPr>
        <w:t></w:t>
      </w:r>
      <w:r>
        <w:rPr>
          <w:rFonts w:ascii="Symbol" w:hAnsi="Symbol"/>
          <w:lang w:val="fr-FR"/>
        </w:rPr>
        <w:t></w:t>
      </w:r>
      <w:r>
        <w:rPr>
          <w:lang w:val="fr-FR"/>
        </w:rPr>
        <w:t xml:space="preserve"> (cf. Homère), c.-à-d. capital physique et symbolique d'un patriarche et de sa </w:t>
      </w:r>
      <w:r w:rsidRPr="0020473A">
        <w:rPr>
          <w:i/>
          <w:lang w:val="fr-FR"/>
        </w:rPr>
        <w:t>gens</w:t>
      </w:r>
      <w:r>
        <w:rPr>
          <w:lang w:val="fr-FR"/>
        </w:rPr>
        <w:t xml:space="preserve"> (BIB 3006)</w:t>
      </w:r>
    </w:p>
    <w:p w14:paraId="0C7D8F82" w14:textId="15A79D44" w:rsidR="00552187" w:rsidRPr="0020473A" w:rsidRDefault="00552187" w:rsidP="00552187">
      <w:pPr>
        <w:jc w:val="both"/>
        <w:rPr>
          <w:lang w:val="fr-FR"/>
        </w:rPr>
      </w:pPr>
      <w:r>
        <w:rPr>
          <w:lang w:val="fr-FR"/>
        </w:rPr>
        <w:t xml:space="preserve">Trésor d' </w:t>
      </w:r>
      <w:hyperlink r:id="rId6275" w:anchor="Cul_Precoloniale_Obj_ors" w:history="1">
        <w:r w:rsidRPr="00552187">
          <w:rPr>
            <w:rStyle w:val="Hyperlink"/>
            <w:lang w:val="fr-FR"/>
          </w:rPr>
          <w:t>objets en or</w:t>
        </w:r>
      </w:hyperlink>
      <w:r>
        <w:rPr>
          <w:lang w:val="fr-FR"/>
        </w:rPr>
        <w:t xml:space="preserve"> (BIB 3021)</w:t>
      </w:r>
    </w:p>
    <w:p w14:paraId="47F71A36" w14:textId="77777777" w:rsidR="0020473A" w:rsidRDefault="0020473A" w:rsidP="00242C0F">
      <w:pPr>
        <w:jc w:val="both"/>
        <w:rPr>
          <w:lang w:val="fr-FR"/>
        </w:rPr>
      </w:pPr>
    </w:p>
    <w:p w14:paraId="6DB554FE" w14:textId="17123006" w:rsidR="0020473A" w:rsidRDefault="0020473A" w:rsidP="00242C0F">
      <w:pPr>
        <w:jc w:val="both"/>
        <w:rPr>
          <w:lang w:val="es-ES"/>
        </w:rPr>
      </w:pPr>
      <w:r w:rsidRPr="0020473A">
        <w:rPr>
          <w:lang w:val="es-ES"/>
        </w:rPr>
        <w:t xml:space="preserve">Proche de </w:t>
      </w:r>
      <w:hyperlink r:id="rId6276" w:anchor="Sit_Cabezo_Redondo" w:history="1">
        <w:r w:rsidRPr="0020473A">
          <w:rPr>
            <w:rStyle w:val="Hyperlink"/>
            <w:lang w:val="es-ES"/>
          </w:rPr>
          <w:t>Cabezo Redondo</w:t>
        </w:r>
      </w:hyperlink>
      <w:r w:rsidRPr="0020473A">
        <w:rPr>
          <w:lang w:val="es-ES"/>
        </w:rPr>
        <w:t xml:space="preserve"> (BIB 3006)</w:t>
      </w:r>
    </w:p>
    <w:p w14:paraId="608A8A22" w14:textId="77777777" w:rsidR="00105893" w:rsidRDefault="00105893" w:rsidP="00242C0F">
      <w:pPr>
        <w:jc w:val="both"/>
        <w:rPr>
          <w:lang w:val="es-ES"/>
        </w:rPr>
      </w:pPr>
    </w:p>
    <w:p w14:paraId="3DE22FEA" w14:textId="77777777" w:rsidR="00105893" w:rsidRDefault="00105893" w:rsidP="00426FF9">
      <w:pPr>
        <w:pStyle w:val="Heading1"/>
      </w:pPr>
      <w:bookmarkStart w:id="2687" w:name="Sit_Baiaos"/>
      <w:r>
        <w:t>BAIAOS</w:t>
      </w:r>
    </w:p>
    <w:bookmarkEnd w:id="2687"/>
    <w:p w14:paraId="2954FDA0" w14:textId="77777777" w:rsidR="00105893" w:rsidRPr="00BE4758" w:rsidRDefault="00105893" w:rsidP="00242C0F">
      <w:pPr>
        <w:jc w:val="both"/>
        <w:rPr>
          <w:lang w:val="fr-FR"/>
        </w:rPr>
      </w:pPr>
      <w:r w:rsidRPr="00BE4758">
        <w:rPr>
          <w:lang w:val="fr-FR"/>
        </w:rPr>
        <w:t>Baiãos</w:t>
      </w:r>
    </w:p>
    <w:p w14:paraId="3C929FE4" w14:textId="77777777" w:rsidR="00105893" w:rsidRPr="00BE4758" w:rsidRDefault="00105893" w:rsidP="00242C0F">
      <w:pPr>
        <w:jc w:val="both"/>
        <w:rPr>
          <w:lang w:val="fr-FR"/>
        </w:rPr>
      </w:pPr>
    </w:p>
    <w:p w14:paraId="600CD394" w14:textId="26B830A6" w:rsidR="00105893" w:rsidRPr="00322A6F" w:rsidRDefault="00105893" w:rsidP="00242C0F">
      <w:pPr>
        <w:jc w:val="both"/>
        <w:rPr>
          <w:lang w:val="fr-FR"/>
        </w:rPr>
      </w:pPr>
      <w:r w:rsidRPr="00BE4758">
        <w:rPr>
          <w:lang w:val="fr-FR"/>
        </w:rPr>
        <w:t xml:space="preserve">Porto. </w:t>
      </w:r>
      <w:hyperlink r:id="rId6277" w:anchor="Cul_Depots_p_Bronze_final_3" w:history="1">
        <w:r w:rsidRPr="009B2284">
          <w:rPr>
            <w:rStyle w:val="Hyperlink"/>
            <w:lang w:val="fr-FR"/>
          </w:rPr>
          <w:t>dépôt</w:t>
        </w:r>
      </w:hyperlink>
      <w:r w:rsidRPr="00322A6F">
        <w:rPr>
          <w:lang w:val="fr-FR"/>
        </w:rPr>
        <w:t xml:space="preserve"> du </w:t>
      </w:r>
      <w:hyperlink r:id="rId6278" w:anchor="Cul_Bronze_Final_Espagne" w:history="1">
        <w:r w:rsidRPr="00105893">
          <w:rPr>
            <w:rStyle w:val="Hyperlink"/>
            <w:lang w:val="fr-FR"/>
          </w:rPr>
          <w:t>Bronce Tardio</w:t>
        </w:r>
      </w:hyperlink>
      <w:r w:rsidRPr="00322A6F">
        <w:rPr>
          <w:lang w:val="fr-FR"/>
        </w:rPr>
        <w:t xml:space="preserve"> </w:t>
      </w:r>
      <w:r w:rsidR="00B02A18" w:rsidRPr="00322A6F">
        <w:rPr>
          <w:lang w:val="fr-FR"/>
        </w:rPr>
        <w:t>(B</w:t>
      </w:r>
      <w:r w:rsidRPr="00322A6F">
        <w:rPr>
          <w:lang w:val="fr-FR"/>
        </w:rPr>
        <w:t>IB 3080)</w:t>
      </w:r>
      <w:r w:rsidR="00322A6F" w:rsidRPr="00322A6F">
        <w:rPr>
          <w:lang w:val="fr-FR"/>
        </w:rPr>
        <w:t xml:space="preserve"> Trousseau composé d'un collier et de deux pendants d'oreilles </w:t>
      </w:r>
      <w:r w:rsidR="00322A6F">
        <w:rPr>
          <w:lang w:val="fr-FR"/>
        </w:rPr>
        <w:t xml:space="preserve">de type phénicien ou tartesique </w:t>
      </w:r>
      <w:r w:rsidR="00322A6F" w:rsidRPr="00105893">
        <w:rPr>
          <w:lang w:val="fr-FR"/>
        </w:rPr>
        <w:t>(</w:t>
      </w:r>
      <w:r w:rsidR="00322A6F" w:rsidRPr="00B02A18">
        <w:rPr>
          <w:lang w:val="fr-FR"/>
        </w:rPr>
        <w:t xml:space="preserve">BIB </w:t>
      </w:r>
      <w:r w:rsidR="00322A6F" w:rsidRPr="00105893">
        <w:rPr>
          <w:lang w:val="fr-FR"/>
        </w:rPr>
        <w:t>3080)</w:t>
      </w:r>
      <w:r w:rsidR="00322A6F">
        <w:rPr>
          <w:lang w:val="fr-FR"/>
        </w:rPr>
        <w:t xml:space="preserve"> Interprété comme bagage d'une femme tartesique ou phénicienne mariée à des élites locales </w:t>
      </w:r>
      <w:r w:rsidR="00322A6F" w:rsidRPr="00322A6F">
        <w:rPr>
          <w:lang w:val="fr-FR"/>
        </w:rPr>
        <w:t xml:space="preserve">(Ruiz-Gálvez 1992: 238) </w:t>
      </w:r>
      <w:r w:rsidR="00322A6F" w:rsidRPr="00105893">
        <w:rPr>
          <w:lang w:val="fr-FR"/>
        </w:rPr>
        <w:t>(</w:t>
      </w:r>
      <w:r w:rsidR="00322A6F" w:rsidRPr="00B02A18">
        <w:rPr>
          <w:lang w:val="fr-FR"/>
        </w:rPr>
        <w:t xml:space="preserve">BIB </w:t>
      </w:r>
      <w:r w:rsidR="00322A6F" w:rsidRPr="00105893">
        <w:rPr>
          <w:lang w:val="fr-FR"/>
        </w:rPr>
        <w:t>3080)</w:t>
      </w:r>
    </w:p>
    <w:p w14:paraId="671DC83A" w14:textId="77777777" w:rsidR="00105893" w:rsidRPr="00322A6F" w:rsidRDefault="00105893" w:rsidP="00242C0F">
      <w:pPr>
        <w:jc w:val="both"/>
        <w:rPr>
          <w:lang w:val="fr-FR"/>
        </w:rPr>
      </w:pPr>
    </w:p>
    <w:p w14:paraId="7C9755BF" w14:textId="77777777" w:rsidR="00105893" w:rsidRDefault="00105893" w:rsidP="00426FF9">
      <w:pPr>
        <w:pStyle w:val="Heading1"/>
      </w:pPr>
      <w:bookmarkStart w:id="2688" w:name="Sit_Cantonha"/>
      <w:r>
        <w:t>CANTONHA</w:t>
      </w:r>
    </w:p>
    <w:bookmarkEnd w:id="2688"/>
    <w:p w14:paraId="54C18A2E" w14:textId="77777777" w:rsidR="00105893" w:rsidRPr="00BE4758" w:rsidRDefault="00105893" w:rsidP="00242C0F">
      <w:pPr>
        <w:jc w:val="both"/>
        <w:rPr>
          <w:lang w:val="fr-FR"/>
        </w:rPr>
      </w:pPr>
    </w:p>
    <w:p w14:paraId="1FDEE20D" w14:textId="336603F9" w:rsidR="00105893" w:rsidRPr="00105893" w:rsidRDefault="00105893" w:rsidP="00242C0F">
      <w:pPr>
        <w:jc w:val="both"/>
        <w:rPr>
          <w:lang w:val="fr-FR"/>
        </w:rPr>
      </w:pPr>
      <w:r w:rsidRPr="00105893">
        <w:rPr>
          <w:lang w:val="fr-FR"/>
        </w:rPr>
        <w:t>Guimar</w:t>
      </w:r>
      <w:r>
        <w:rPr>
          <w:lang w:val="fr-FR"/>
        </w:rPr>
        <w:t xml:space="preserve">ães. </w:t>
      </w:r>
      <w:hyperlink r:id="rId6279" w:anchor="Cul_Depots_p_Bronze_final_3" w:history="1">
        <w:r w:rsidRPr="009B2284">
          <w:rPr>
            <w:rStyle w:val="Hyperlink"/>
            <w:lang w:val="fr-FR"/>
          </w:rPr>
          <w:t>dépôt</w:t>
        </w:r>
      </w:hyperlink>
      <w:r w:rsidRPr="00105893">
        <w:rPr>
          <w:lang w:val="fr-FR"/>
        </w:rPr>
        <w:t xml:space="preserve"> du </w:t>
      </w:r>
      <w:hyperlink r:id="rId6280" w:anchor="Cul_Bronze_Final_Espagne" w:history="1">
        <w:r w:rsidRPr="00105893">
          <w:rPr>
            <w:rStyle w:val="Hyperlink"/>
            <w:lang w:val="fr-FR"/>
          </w:rPr>
          <w:t>Bronce Tardio</w:t>
        </w:r>
      </w:hyperlink>
      <w:r w:rsidRPr="00105893">
        <w:rPr>
          <w:lang w:val="fr-FR"/>
        </w:rPr>
        <w:t xml:space="preserve"> (</w:t>
      </w:r>
      <w:r w:rsidR="00B02A18" w:rsidRPr="00322A6F">
        <w:rPr>
          <w:lang w:val="fr-FR"/>
        </w:rPr>
        <w:t xml:space="preserve">BIB </w:t>
      </w:r>
      <w:r w:rsidRPr="00105893">
        <w:rPr>
          <w:lang w:val="fr-FR"/>
        </w:rPr>
        <w:t>3080)</w:t>
      </w:r>
      <w:r w:rsidR="00322A6F">
        <w:rPr>
          <w:lang w:val="fr-FR"/>
        </w:rPr>
        <w:t xml:space="preserve"> Bracelet hybride: forme atlantique, décoration méditerranéenne </w:t>
      </w:r>
      <w:r w:rsidR="00322A6F" w:rsidRPr="00105893">
        <w:rPr>
          <w:lang w:val="fr-FR"/>
        </w:rPr>
        <w:t>(</w:t>
      </w:r>
      <w:r w:rsidR="00322A6F" w:rsidRPr="00B02A18">
        <w:rPr>
          <w:lang w:val="fr-FR"/>
        </w:rPr>
        <w:t xml:space="preserve">BIB </w:t>
      </w:r>
      <w:r w:rsidR="00322A6F" w:rsidRPr="00105893">
        <w:rPr>
          <w:lang w:val="fr-FR"/>
        </w:rPr>
        <w:t>3080)</w:t>
      </w:r>
    </w:p>
    <w:p w14:paraId="4492D04F" w14:textId="77777777" w:rsidR="0020473A" w:rsidRPr="00105893" w:rsidRDefault="0020473A" w:rsidP="00242C0F">
      <w:pPr>
        <w:jc w:val="both"/>
        <w:rPr>
          <w:lang w:val="fr-FR"/>
        </w:rPr>
      </w:pPr>
    </w:p>
    <w:p w14:paraId="4F4E3A65" w14:textId="77777777" w:rsidR="0020473A" w:rsidRPr="007D4C7B" w:rsidRDefault="0020473A" w:rsidP="00426FF9">
      <w:pPr>
        <w:pStyle w:val="Heading1"/>
        <w:rPr>
          <w:lang w:val="es-ES"/>
        </w:rPr>
      </w:pPr>
      <w:bookmarkStart w:id="2689" w:name="Sit_Cabezo_Redondo"/>
      <w:r w:rsidRPr="007D4C7B">
        <w:rPr>
          <w:lang w:val="es-ES"/>
        </w:rPr>
        <w:t>CABEZO REDONDO</w:t>
      </w:r>
    </w:p>
    <w:bookmarkEnd w:id="2689"/>
    <w:p w14:paraId="07230A6A" w14:textId="77777777" w:rsidR="0020473A" w:rsidRDefault="0020473A" w:rsidP="00242C0F">
      <w:pPr>
        <w:jc w:val="both"/>
        <w:rPr>
          <w:lang w:val="es-ES"/>
        </w:rPr>
      </w:pPr>
    </w:p>
    <w:p w14:paraId="66533030" w14:textId="1DBA87A1" w:rsidR="0020473A" w:rsidRPr="00C9320F" w:rsidRDefault="0020473A" w:rsidP="00242C0F">
      <w:pPr>
        <w:jc w:val="both"/>
        <w:rPr>
          <w:lang w:val="es-ES"/>
        </w:rPr>
      </w:pPr>
      <w:r w:rsidRPr="0020473A">
        <w:rPr>
          <w:lang w:val="es-ES"/>
        </w:rPr>
        <w:t>Villena, Alicante</w:t>
      </w:r>
      <w:r>
        <w:rPr>
          <w:lang w:val="es-ES"/>
        </w:rPr>
        <w:t xml:space="preserve">. </w:t>
      </w:r>
      <w:r w:rsidRPr="00C9320F">
        <w:rPr>
          <w:lang w:val="es-ES"/>
        </w:rPr>
        <w:t xml:space="preserve">Proche de </w:t>
      </w:r>
      <w:hyperlink r:id="rId6281" w:anchor="Sit_Villena" w:history="1">
        <w:r w:rsidRPr="00C9320F">
          <w:rPr>
            <w:rStyle w:val="Hyperlink"/>
            <w:lang w:val="es-ES"/>
          </w:rPr>
          <w:t>Villena</w:t>
        </w:r>
      </w:hyperlink>
      <w:r w:rsidRPr="00C9320F">
        <w:rPr>
          <w:lang w:val="es-ES"/>
        </w:rPr>
        <w:t xml:space="preserve"> (BIB 3006) Montre des // avec Montoro (BIB 3006)</w:t>
      </w:r>
    </w:p>
    <w:p w14:paraId="206C9DAC" w14:textId="77777777" w:rsidR="0020473A" w:rsidRPr="00C9320F" w:rsidRDefault="0020473A" w:rsidP="00242C0F">
      <w:pPr>
        <w:jc w:val="both"/>
        <w:rPr>
          <w:lang w:val="es-ES"/>
        </w:rPr>
      </w:pPr>
    </w:p>
    <w:p w14:paraId="01E9891C" w14:textId="77777777" w:rsidR="0020473A" w:rsidRPr="0020473A" w:rsidRDefault="0020473A" w:rsidP="00426FF9">
      <w:pPr>
        <w:pStyle w:val="Heading1"/>
      </w:pPr>
      <w:bookmarkStart w:id="2690" w:name="Sit_Montoro"/>
      <w:r>
        <w:t>MONTORO</w:t>
      </w:r>
    </w:p>
    <w:bookmarkEnd w:id="2690"/>
    <w:p w14:paraId="773D9E6E" w14:textId="77777777" w:rsidR="00E95E03" w:rsidRDefault="00E95E03" w:rsidP="00242C0F">
      <w:pPr>
        <w:jc w:val="both"/>
        <w:rPr>
          <w:lang w:val="fr-FR"/>
        </w:rPr>
      </w:pPr>
    </w:p>
    <w:p w14:paraId="11F3E910" w14:textId="73AA45C4" w:rsidR="0020473A" w:rsidRDefault="0020473A" w:rsidP="00242C0F">
      <w:pPr>
        <w:jc w:val="both"/>
        <w:rPr>
          <w:lang w:val="fr-FR"/>
        </w:rPr>
      </w:pPr>
      <w:r>
        <w:rPr>
          <w:lang w:val="fr-FR"/>
        </w:rPr>
        <w:t xml:space="preserve">Montre des céramiques au tour provenant des ateliers Mycènes-Berbati et attribuable au HRIIIC, soit au 13e s. aec, associé à de la céramique </w:t>
      </w:r>
      <w:hyperlink r:id="rId6282" w:anchor="Cul_Cogotas" w:history="1">
        <w:r w:rsidRPr="0020473A">
          <w:rPr>
            <w:rStyle w:val="Hyperlink"/>
            <w:lang w:val="fr-FR"/>
          </w:rPr>
          <w:t>Cogotas</w:t>
        </w:r>
      </w:hyperlink>
      <w:r>
        <w:rPr>
          <w:lang w:val="fr-FR"/>
        </w:rPr>
        <w:t xml:space="preserve"> </w:t>
      </w:r>
      <w:r w:rsidRPr="0020473A">
        <w:rPr>
          <w:lang w:val="fr-FR"/>
        </w:rPr>
        <w:t>(BIB 3006)</w:t>
      </w:r>
    </w:p>
    <w:p w14:paraId="5540C209" w14:textId="77777777" w:rsidR="0020473A" w:rsidRPr="0020473A" w:rsidRDefault="0020473A" w:rsidP="00242C0F">
      <w:pPr>
        <w:jc w:val="both"/>
        <w:rPr>
          <w:lang w:val="fr-FR"/>
        </w:rPr>
      </w:pPr>
    </w:p>
    <w:p w14:paraId="3060A817" w14:textId="77777777" w:rsidR="00E95E03" w:rsidRDefault="00E95E03" w:rsidP="00426FF9">
      <w:pPr>
        <w:pStyle w:val="Heading1"/>
      </w:pPr>
      <w:bookmarkStart w:id="2691" w:name="Sit_Moulin_Neuf"/>
      <w:r>
        <w:t>MOULIN NEUF</w:t>
      </w:r>
    </w:p>
    <w:bookmarkEnd w:id="2691"/>
    <w:p w14:paraId="071D4583" w14:textId="77777777" w:rsidR="00E95E03" w:rsidRDefault="00E95E03" w:rsidP="00242C0F">
      <w:pPr>
        <w:jc w:val="both"/>
        <w:rPr>
          <w:lang w:val="fr-FR"/>
        </w:rPr>
      </w:pPr>
    </w:p>
    <w:p w14:paraId="09006D30" w14:textId="4E00F7AF" w:rsidR="0020473A" w:rsidRDefault="00E95E03" w:rsidP="00242C0F">
      <w:pPr>
        <w:jc w:val="both"/>
        <w:rPr>
          <w:lang w:val="fr-FR"/>
        </w:rPr>
      </w:pPr>
      <w:r>
        <w:rPr>
          <w:lang w:val="fr-FR"/>
        </w:rPr>
        <w:t xml:space="preserve">Moulin Neuf (Braud) épées </w:t>
      </w:r>
      <w:hyperlink r:id="rId6283" w:anchor="Typ_Arm_Epees_pistiliforme" w:history="1">
        <w:r w:rsidR="00760D66" w:rsidRPr="00760D66">
          <w:rPr>
            <w:rStyle w:val="Hyperlink"/>
            <w:lang w:val="fr-FR"/>
          </w:rPr>
          <w:t>pistilliforme</w:t>
        </w:r>
      </w:hyperlink>
      <w:r w:rsidR="00760D66">
        <w:rPr>
          <w:lang w:val="fr-FR"/>
        </w:rPr>
        <w:t xml:space="preserve"> </w:t>
      </w:r>
      <w:r>
        <w:rPr>
          <w:lang w:val="fr-FR"/>
        </w:rPr>
        <w:t>(BIB 2857)</w:t>
      </w:r>
    </w:p>
    <w:p w14:paraId="70697F8F" w14:textId="77777777" w:rsidR="00BD076E" w:rsidRDefault="00BD076E" w:rsidP="00242C0F">
      <w:pPr>
        <w:jc w:val="both"/>
        <w:rPr>
          <w:lang w:val="fr-FR"/>
        </w:rPr>
      </w:pPr>
    </w:p>
    <w:p w14:paraId="1A4F88D6" w14:textId="77777777" w:rsidR="00BD076E" w:rsidRPr="00BD076E" w:rsidRDefault="00BD076E" w:rsidP="00426FF9">
      <w:pPr>
        <w:pStyle w:val="Heading1"/>
      </w:pPr>
      <w:bookmarkStart w:id="2692" w:name="Sit_Roque_Saint_Christophe"/>
      <w:r>
        <w:t>ROQUE-SAINT-CHRISTOPHE</w:t>
      </w:r>
    </w:p>
    <w:bookmarkEnd w:id="2692"/>
    <w:p w14:paraId="78414531" w14:textId="77777777" w:rsidR="000B130F" w:rsidRDefault="000B130F" w:rsidP="00242C0F">
      <w:pPr>
        <w:jc w:val="both"/>
        <w:rPr>
          <w:lang w:val="fr-FR"/>
        </w:rPr>
      </w:pPr>
    </w:p>
    <w:p w14:paraId="7B0865A1" w14:textId="1D8DA33C" w:rsidR="000B130F" w:rsidRDefault="00BD076E" w:rsidP="00242C0F">
      <w:pPr>
        <w:jc w:val="both"/>
        <w:rPr>
          <w:lang w:val="fr-FR"/>
        </w:rPr>
      </w:pPr>
      <w:r w:rsidRPr="00BD076E">
        <w:rPr>
          <w:lang w:val="fr-FR"/>
        </w:rPr>
        <w:t>Roque-Saint-Christophe (Peyzac-Le Moustier, Dordogne)</w:t>
      </w:r>
      <w:r w:rsidR="000B130F">
        <w:rPr>
          <w:lang w:val="fr-FR"/>
        </w:rPr>
        <w:t xml:space="preserve"> habitat du groupe de </w:t>
      </w:r>
      <w:hyperlink r:id="rId6284" w:anchor="Cul_Venat" w:history="1">
        <w:r w:rsidR="000B130F" w:rsidRPr="004F3B40">
          <w:rPr>
            <w:rStyle w:val="Hyperlink"/>
            <w:lang w:val="fr-FR"/>
          </w:rPr>
          <w:t>Vénat</w:t>
        </w:r>
      </w:hyperlink>
      <w:r w:rsidR="000B130F" w:rsidRPr="000B130F">
        <w:rPr>
          <w:lang w:val="fr-FR"/>
        </w:rPr>
        <w:t xml:space="preserve"> po</w:t>
      </w:r>
      <w:r w:rsidR="000B130F">
        <w:rPr>
          <w:lang w:val="fr-FR"/>
        </w:rPr>
        <w:t>ur Coffyn et al. (BIB 2857) Le site compte 2 abris: Grand Abri et abri du Chevreau (BIB 2857)</w:t>
      </w:r>
    </w:p>
    <w:p w14:paraId="0C2FC302" w14:textId="77777777" w:rsidR="000B130F" w:rsidRDefault="000B130F" w:rsidP="00242C0F">
      <w:pPr>
        <w:jc w:val="both"/>
        <w:rPr>
          <w:lang w:val="fr-FR"/>
        </w:rPr>
      </w:pPr>
    </w:p>
    <w:p w14:paraId="1F58DE66" w14:textId="77777777" w:rsidR="000B130F" w:rsidRDefault="000B130F" w:rsidP="00426FF9">
      <w:pPr>
        <w:pStyle w:val="Heading1"/>
      </w:pPr>
      <w:bookmarkStart w:id="2693" w:name="Sit_Grand_Abri"/>
      <w:r>
        <w:t>GRAND ABRI</w:t>
      </w:r>
    </w:p>
    <w:bookmarkEnd w:id="2693"/>
    <w:p w14:paraId="2F58AB26" w14:textId="77777777" w:rsidR="000B130F" w:rsidRDefault="000B130F" w:rsidP="00242C0F">
      <w:pPr>
        <w:jc w:val="both"/>
        <w:rPr>
          <w:lang w:val="fr-FR"/>
        </w:rPr>
      </w:pPr>
    </w:p>
    <w:p w14:paraId="77AA9E34" w14:textId="77777777" w:rsidR="000B130F" w:rsidRDefault="000B130F" w:rsidP="00242C0F">
      <w:pPr>
        <w:jc w:val="both"/>
        <w:rPr>
          <w:lang w:val="fr-FR"/>
        </w:rPr>
      </w:pPr>
      <w:r>
        <w:rPr>
          <w:lang w:val="fr-FR"/>
        </w:rPr>
        <w:t xml:space="preserve">Le Grand Abri </w:t>
      </w:r>
      <w:r w:rsidRPr="00BD076E">
        <w:rPr>
          <w:lang w:val="fr-FR"/>
        </w:rPr>
        <w:t>(Peyzac-Le Moustier, Dordogne)</w:t>
      </w:r>
      <w:r>
        <w:rPr>
          <w:lang w:val="fr-FR"/>
        </w:rPr>
        <w:t xml:space="preserve"> est a proximité immédiate de l'abri du Chevreau (BIB 2857)</w:t>
      </w:r>
    </w:p>
    <w:p w14:paraId="67842314" w14:textId="77777777" w:rsidR="009C42DF" w:rsidRDefault="009C42DF" w:rsidP="00242C0F">
      <w:pPr>
        <w:jc w:val="both"/>
        <w:rPr>
          <w:lang w:val="fr-FR"/>
        </w:rPr>
      </w:pPr>
    </w:p>
    <w:p w14:paraId="5342AF93" w14:textId="77777777" w:rsidR="009C42DF" w:rsidRDefault="009C42DF" w:rsidP="00242C0F">
      <w:pPr>
        <w:jc w:val="both"/>
        <w:rPr>
          <w:lang w:val="fr-FR"/>
        </w:rPr>
      </w:pPr>
      <w:r>
        <w:rPr>
          <w:lang w:val="fr-FR"/>
        </w:rPr>
        <w:t>c.4: décor d'ocelle associé à du mobilier Ha B3 ou Ha B3 récent (BIB 2857)</w:t>
      </w:r>
    </w:p>
    <w:p w14:paraId="4056772A" w14:textId="77777777" w:rsidR="000B130F" w:rsidRDefault="000B130F" w:rsidP="00242C0F">
      <w:pPr>
        <w:jc w:val="both"/>
        <w:rPr>
          <w:lang w:val="fr-FR"/>
        </w:rPr>
      </w:pPr>
    </w:p>
    <w:p w14:paraId="50265B27" w14:textId="77777777" w:rsidR="000B130F" w:rsidRDefault="000B130F" w:rsidP="00426FF9">
      <w:pPr>
        <w:pStyle w:val="Heading1"/>
      </w:pPr>
      <w:bookmarkStart w:id="2694" w:name="Sit_Chevreau"/>
      <w:r>
        <w:t>CHEVREAU</w:t>
      </w:r>
    </w:p>
    <w:bookmarkEnd w:id="2694"/>
    <w:p w14:paraId="6A83B949" w14:textId="77777777" w:rsidR="000B130F" w:rsidRDefault="000B130F" w:rsidP="000B130F">
      <w:pPr>
        <w:rPr>
          <w:lang w:val="fr-FR"/>
        </w:rPr>
      </w:pPr>
    </w:p>
    <w:p w14:paraId="5A6828B8" w14:textId="76FBD833" w:rsidR="000B130F" w:rsidRDefault="000B130F" w:rsidP="000B130F">
      <w:pPr>
        <w:rPr>
          <w:lang w:val="fr-FR"/>
        </w:rPr>
      </w:pPr>
      <w:r>
        <w:rPr>
          <w:lang w:val="fr-FR"/>
        </w:rPr>
        <w:t xml:space="preserve">L'abri du Chevreau </w:t>
      </w:r>
      <w:r w:rsidRPr="00BD076E">
        <w:rPr>
          <w:lang w:val="fr-FR"/>
        </w:rPr>
        <w:t>(Peyzac-Le Moustier, Dordogne)</w:t>
      </w:r>
      <w:r>
        <w:rPr>
          <w:lang w:val="fr-FR"/>
        </w:rPr>
        <w:t xml:space="preserve"> est a proximité immédiate du Grand Abri (BIB 2857) </w:t>
      </w:r>
      <w:hyperlink r:id="rId6285" w:anchor="Cul_Excisee_Estampee" w:history="1">
        <w:r w:rsidRPr="000B130F">
          <w:rPr>
            <w:rStyle w:val="Hyperlink"/>
            <w:lang w:val="fr-FR"/>
          </w:rPr>
          <w:t>céramique excisée-estampée</w:t>
        </w:r>
      </w:hyperlink>
      <w:r>
        <w:rPr>
          <w:lang w:val="fr-FR"/>
        </w:rPr>
        <w:t xml:space="preserve"> (BIB 2857)</w:t>
      </w:r>
      <w:r w:rsidR="00E95E03">
        <w:rPr>
          <w:lang w:val="fr-FR"/>
        </w:rPr>
        <w:t xml:space="preserve"> ouest-alpin/</w:t>
      </w:r>
      <w:hyperlink r:id="rId6286" w:anchor="Cul_Mailhac_Apparente_g_France_Orientale" w:history="1">
        <w:r w:rsidR="00E95E03" w:rsidRPr="00E95E03">
          <w:rPr>
            <w:rStyle w:val="Hyperlink"/>
            <w:lang w:val="fr-FR"/>
          </w:rPr>
          <w:t>France orientale</w:t>
        </w:r>
      </w:hyperlink>
      <w:r w:rsidR="00E95E03">
        <w:rPr>
          <w:lang w:val="fr-FR"/>
        </w:rPr>
        <w:t xml:space="preserve"> ? (SS BIB)</w:t>
      </w:r>
    </w:p>
    <w:p w14:paraId="68EEF6B4" w14:textId="77777777" w:rsidR="000B130F" w:rsidRDefault="000B130F"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2"/>
        <w:gridCol w:w="2581"/>
      </w:tblGrid>
      <w:tr w:rsidR="000B130F" w:rsidRPr="000B130F" w14:paraId="4B4A307E" w14:textId="77777777" w:rsidTr="00C35EA7">
        <w:trPr>
          <w:jc w:val="center"/>
        </w:trPr>
        <w:tc>
          <w:tcPr>
            <w:tcW w:w="1672" w:type="dxa"/>
          </w:tcPr>
          <w:p w14:paraId="327B4BC1" w14:textId="77777777" w:rsidR="000B130F" w:rsidRPr="00C35EA7" w:rsidRDefault="000B130F" w:rsidP="00C35EA7">
            <w:pPr>
              <w:jc w:val="both"/>
              <w:rPr>
                <w:lang w:val="fr-FR"/>
              </w:rPr>
            </w:pPr>
            <w:r w:rsidRPr="00C35EA7">
              <w:rPr>
                <w:lang w:val="fr-FR"/>
              </w:rPr>
              <w:t>"niv. BF IIIb"</w:t>
            </w:r>
          </w:p>
        </w:tc>
        <w:tc>
          <w:tcPr>
            <w:tcW w:w="2581" w:type="dxa"/>
          </w:tcPr>
          <w:p w14:paraId="3F160853" w14:textId="77777777" w:rsidR="000B130F" w:rsidRPr="00C35EA7" w:rsidRDefault="000B130F" w:rsidP="00C35EA7">
            <w:pPr>
              <w:jc w:val="both"/>
              <w:rPr>
                <w:lang w:val="fr-FR"/>
              </w:rPr>
            </w:pPr>
            <w:r w:rsidRPr="00C35EA7">
              <w:rPr>
                <w:lang w:val="fr-FR"/>
              </w:rPr>
              <w:t xml:space="preserve">~ </w:t>
            </w:r>
            <w:r w:rsidRPr="00C35EA7">
              <w:rPr>
                <w:szCs w:val="22"/>
                <w:lang w:eastAsia="en-GB"/>
              </w:rPr>
              <w:t>1420 à 1180 cal. BC.</w:t>
            </w:r>
          </w:p>
        </w:tc>
      </w:tr>
      <w:tr w:rsidR="000B130F" w:rsidRPr="000B130F" w14:paraId="20126195" w14:textId="77777777" w:rsidTr="00C35EA7">
        <w:trPr>
          <w:jc w:val="center"/>
        </w:trPr>
        <w:tc>
          <w:tcPr>
            <w:tcW w:w="1672" w:type="dxa"/>
          </w:tcPr>
          <w:p w14:paraId="78333187" w14:textId="77777777" w:rsidR="000B130F" w:rsidRPr="00C35EA7" w:rsidRDefault="000B130F" w:rsidP="00C35EA7">
            <w:pPr>
              <w:jc w:val="both"/>
              <w:rPr>
                <w:lang w:val="fr-FR"/>
              </w:rPr>
            </w:pPr>
            <w:r w:rsidRPr="00C35EA7">
              <w:rPr>
                <w:lang w:val="fr-FR"/>
              </w:rPr>
              <w:t>"niv. BF II"</w:t>
            </w:r>
          </w:p>
        </w:tc>
        <w:tc>
          <w:tcPr>
            <w:tcW w:w="2581" w:type="dxa"/>
          </w:tcPr>
          <w:p w14:paraId="5F000D7D" w14:textId="77777777" w:rsidR="000B130F" w:rsidRPr="00C35EA7" w:rsidRDefault="000B130F" w:rsidP="00C35EA7">
            <w:pPr>
              <w:jc w:val="both"/>
              <w:rPr>
                <w:lang w:val="fr-FR"/>
              </w:rPr>
            </w:pPr>
            <w:r w:rsidRPr="00C35EA7">
              <w:rPr>
                <w:lang w:val="fr-FR"/>
              </w:rPr>
              <w:t xml:space="preserve">~ </w:t>
            </w:r>
            <w:r w:rsidRPr="00C35EA7">
              <w:rPr>
                <w:szCs w:val="22"/>
                <w:lang w:eastAsia="en-GB"/>
              </w:rPr>
              <w:t>1275 à 965 cal. BC</w:t>
            </w:r>
          </w:p>
        </w:tc>
      </w:tr>
      <w:tr w:rsidR="000B130F" w:rsidRPr="000B130F" w14:paraId="1553973E" w14:textId="77777777" w:rsidTr="00C35EA7">
        <w:trPr>
          <w:jc w:val="center"/>
        </w:trPr>
        <w:tc>
          <w:tcPr>
            <w:tcW w:w="1672" w:type="dxa"/>
          </w:tcPr>
          <w:p w14:paraId="7C365D8D" w14:textId="77777777" w:rsidR="000B130F" w:rsidRPr="00C35EA7" w:rsidRDefault="000B130F" w:rsidP="00C35EA7">
            <w:pPr>
              <w:jc w:val="both"/>
              <w:rPr>
                <w:lang w:val="fr-FR"/>
              </w:rPr>
            </w:pPr>
            <w:r w:rsidRPr="00C35EA7">
              <w:rPr>
                <w:lang w:val="fr-FR"/>
              </w:rPr>
              <w:t>"niv. BF I"</w:t>
            </w:r>
          </w:p>
        </w:tc>
        <w:tc>
          <w:tcPr>
            <w:tcW w:w="2581" w:type="dxa"/>
          </w:tcPr>
          <w:p w14:paraId="4CAFF4EA" w14:textId="77777777" w:rsidR="000B130F" w:rsidRPr="00C35EA7" w:rsidRDefault="000B130F" w:rsidP="00C35EA7">
            <w:pPr>
              <w:jc w:val="both"/>
              <w:rPr>
                <w:lang w:val="fr-FR"/>
              </w:rPr>
            </w:pPr>
            <w:r w:rsidRPr="00C35EA7">
              <w:rPr>
                <w:lang w:val="fr-FR"/>
              </w:rPr>
              <w:t>~</w:t>
            </w:r>
            <w:r w:rsidRPr="00C35EA7">
              <w:rPr>
                <w:szCs w:val="22"/>
                <w:lang w:eastAsia="en-GB"/>
              </w:rPr>
              <w:t>1420 à 1180 cal. BC</w:t>
            </w:r>
          </w:p>
        </w:tc>
      </w:tr>
    </w:tbl>
    <w:p w14:paraId="42DDDE05" w14:textId="77777777" w:rsidR="000B130F" w:rsidRDefault="000B130F" w:rsidP="00242C0F">
      <w:pPr>
        <w:jc w:val="both"/>
        <w:rPr>
          <w:lang w:val="fr-FR"/>
        </w:rPr>
      </w:pPr>
      <w:r>
        <w:rPr>
          <w:lang w:val="fr-FR"/>
        </w:rPr>
        <w:t>(BIB 2857)</w:t>
      </w:r>
    </w:p>
    <w:p w14:paraId="549B3E02" w14:textId="77777777" w:rsidR="000B130F" w:rsidRDefault="000B130F" w:rsidP="00242C0F">
      <w:pPr>
        <w:jc w:val="both"/>
        <w:rPr>
          <w:lang w:val="fr-FR"/>
        </w:rPr>
      </w:pPr>
    </w:p>
    <w:p w14:paraId="62A6A48C" w14:textId="77777777" w:rsidR="000B130F" w:rsidRDefault="000B130F" w:rsidP="00242C0F">
      <w:pPr>
        <w:jc w:val="both"/>
        <w:rPr>
          <w:lang w:val="fr-FR"/>
        </w:rPr>
      </w:pPr>
      <w:r>
        <w:rPr>
          <w:lang w:val="fr-FR"/>
        </w:rPr>
        <w:t>3 datations 14C effectuées en 1984 et assortie d'un grand delta (BIB 2857) cf. table datatons dans BD (SS BIB)</w:t>
      </w:r>
    </w:p>
    <w:p w14:paraId="2E037630" w14:textId="77777777" w:rsidR="000B130F" w:rsidRDefault="000B130F" w:rsidP="00242C0F">
      <w:pPr>
        <w:jc w:val="both"/>
        <w:rPr>
          <w:lang w:val="fr-FR"/>
        </w:rPr>
      </w:pPr>
    </w:p>
    <w:p w14:paraId="55D9D56B" w14:textId="77777777" w:rsidR="000B130F" w:rsidRDefault="000B130F" w:rsidP="00426FF9">
      <w:pPr>
        <w:pStyle w:val="Heading1"/>
      </w:pPr>
      <w:bookmarkStart w:id="2695" w:name="Sit_Terrier_Ricard"/>
      <w:r>
        <w:t>TERRIER RICARD</w:t>
      </w:r>
    </w:p>
    <w:bookmarkEnd w:id="2695"/>
    <w:p w14:paraId="20DD5CBD" w14:textId="77777777" w:rsidR="000B130F" w:rsidRDefault="000B130F" w:rsidP="00242C0F">
      <w:pPr>
        <w:jc w:val="both"/>
        <w:rPr>
          <w:lang w:val="fr-FR"/>
        </w:rPr>
      </w:pPr>
    </w:p>
    <w:p w14:paraId="673B8398" w14:textId="0E81FFAC" w:rsidR="000B130F" w:rsidRDefault="000B130F" w:rsidP="000B130F">
      <w:pPr>
        <w:jc w:val="both"/>
        <w:rPr>
          <w:lang w:val="fr-FR"/>
        </w:rPr>
      </w:pPr>
      <w:r w:rsidRPr="000B130F">
        <w:rPr>
          <w:lang w:val="fr-FR"/>
        </w:rPr>
        <w:t>Terrier Ricard (Anglade</w:t>
      </w:r>
      <w:r w:rsidR="009C42DF">
        <w:rPr>
          <w:lang w:val="fr-FR"/>
        </w:rPr>
        <w:t>, Gironde</w:t>
      </w:r>
      <w:r w:rsidRPr="000B130F">
        <w:rPr>
          <w:lang w:val="fr-FR"/>
        </w:rPr>
        <w:t xml:space="preserve">) </w:t>
      </w:r>
      <w:r>
        <w:rPr>
          <w:lang w:val="fr-FR"/>
        </w:rPr>
        <w:t xml:space="preserve">habitat du groupe de </w:t>
      </w:r>
      <w:hyperlink r:id="rId6287" w:anchor="Cul_Venat" w:history="1">
        <w:r w:rsidRPr="004F3B40">
          <w:rPr>
            <w:rStyle w:val="Hyperlink"/>
            <w:lang w:val="fr-FR"/>
          </w:rPr>
          <w:t>Vénat</w:t>
        </w:r>
      </w:hyperlink>
      <w:r w:rsidRPr="000B130F">
        <w:rPr>
          <w:lang w:val="fr-FR"/>
        </w:rPr>
        <w:t xml:space="preserve"> po</w:t>
      </w:r>
      <w:r>
        <w:rPr>
          <w:lang w:val="fr-FR"/>
        </w:rPr>
        <w:t>ur Coffyn et al. (BIB 2857)</w:t>
      </w:r>
      <w:r w:rsidR="009C42DF">
        <w:rPr>
          <w:lang w:val="fr-FR"/>
        </w:rPr>
        <w:t xml:space="preserve"> Céramique excisée-estampée (BIB 2857) ramassage de surface (BIB 2857)</w:t>
      </w:r>
      <w:r w:rsidR="00FA3ED8">
        <w:rPr>
          <w:lang w:val="fr-FR"/>
        </w:rPr>
        <w:t xml:space="preserve"> Site à céramique de style </w:t>
      </w:r>
      <w:r w:rsidR="00E95E03">
        <w:rPr>
          <w:lang w:val="fr-FR"/>
        </w:rPr>
        <w:t>ouest-alpin/</w:t>
      </w:r>
      <w:hyperlink r:id="rId6288" w:anchor="Cul_Mailhac_Apparente_g_France_Orientale" w:history="1">
        <w:r w:rsidR="00E95E03" w:rsidRPr="00E95E03">
          <w:rPr>
            <w:rStyle w:val="Hyperlink"/>
            <w:lang w:val="fr-FR"/>
          </w:rPr>
          <w:t>France orientale</w:t>
        </w:r>
      </w:hyperlink>
      <w:r w:rsidR="00E95E03">
        <w:rPr>
          <w:lang w:val="fr-FR"/>
        </w:rPr>
        <w:t xml:space="preserve"> </w:t>
      </w:r>
      <w:r w:rsidR="00FA3ED8">
        <w:rPr>
          <w:lang w:val="fr-FR"/>
        </w:rPr>
        <w:t>(BIB 2857)</w:t>
      </w:r>
    </w:p>
    <w:p w14:paraId="71343C40" w14:textId="77777777" w:rsidR="000B130F" w:rsidRDefault="000B130F" w:rsidP="00242C0F">
      <w:pPr>
        <w:jc w:val="both"/>
        <w:rPr>
          <w:lang w:val="fr-FR"/>
        </w:rPr>
      </w:pPr>
    </w:p>
    <w:p w14:paraId="7BF861E0" w14:textId="77777777" w:rsidR="000B130F" w:rsidRDefault="000B130F" w:rsidP="00426FF9">
      <w:pPr>
        <w:pStyle w:val="Heading1"/>
      </w:pPr>
      <w:bookmarkStart w:id="2696" w:name="Sit_Meschers_Gironde"/>
      <w:r>
        <w:t>MESCHERS-SUR-GIRONDE</w:t>
      </w:r>
    </w:p>
    <w:bookmarkEnd w:id="2696"/>
    <w:p w14:paraId="02CFCDAF" w14:textId="77777777" w:rsidR="000B130F" w:rsidRDefault="000B130F" w:rsidP="00242C0F">
      <w:pPr>
        <w:jc w:val="both"/>
        <w:rPr>
          <w:lang w:val="fr-FR"/>
        </w:rPr>
      </w:pPr>
    </w:p>
    <w:p w14:paraId="79125710" w14:textId="74BDC518" w:rsidR="000B130F" w:rsidRPr="009C42DF" w:rsidRDefault="000B130F" w:rsidP="00FA3ED8">
      <w:pPr>
        <w:jc w:val="both"/>
        <w:rPr>
          <w:lang w:val="fr-FR"/>
        </w:rPr>
      </w:pPr>
      <w:r w:rsidRPr="009C42DF">
        <w:rPr>
          <w:lang w:val="fr-FR"/>
        </w:rPr>
        <w:t xml:space="preserve">Meschers-sur-Gironde (Charente-Maritimes) habitat du groupe de </w:t>
      </w:r>
      <w:hyperlink r:id="rId6289" w:anchor="Cul_Venat" w:history="1">
        <w:r w:rsidRPr="009C42DF">
          <w:rPr>
            <w:rStyle w:val="Hyperlink"/>
            <w:lang w:val="fr-FR"/>
          </w:rPr>
          <w:t>Vénat</w:t>
        </w:r>
      </w:hyperlink>
      <w:r w:rsidRPr="009C42DF">
        <w:rPr>
          <w:lang w:val="fr-FR"/>
        </w:rPr>
        <w:t xml:space="preserve"> pour Coffyn et al. (BIB 2857)</w:t>
      </w:r>
      <w:r w:rsidR="009C42DF" w:rsidRPr="009C42DF">
        <w:rPr>
          <w:lang w:val="fr-FR"/>
        </w:rPr>
        <w:t xml:space="preserve"> Dépôt du BF 3b </w:t>
      </w:r>
      <w:r w:rsidR="009C42DF" w:rsidRPr="009C42DF">
        <w:rPr>
          <w:szCs w:val="22"/>
          <w:lang w:val="fr-FR" w:eastAsia="en-GB"/>
        </w:rPr>
        <w:t xml:space="preserve">(Gachina </w:t>
      </w:r>
      <w:r w:rsidR="009C42DF" w:rsidRPr="009C42DF">
        <w:rPr>
          <w:i/>
          <w:iCs/>
          <w:szCs w:val="22"/>
          <w:lang w:val="fr-FR" w:eastAsia="en-GB"/>
        </w:rPr>
        <w:t xml:space="preserve">et al. </w:t>
      </w:r>
      <w:r w:rsidR="009C42DF" w:rsidRPr="009C42DF">
        <w:rPr>
          <w:szCs w:val="22"/>
          <w:lang w:val="fr-FR" w:eastAsia="en-GB"/>
        </w:rPr>
        <w:t xml:space="preserve">2008) </w:t>
      </w:r>
      <w:r w:rsidR="00FA3ED8">
        <w:rPr>
          <w:lang w:val="fr-FR"/>
        </w:rPr>
        <w:t xml:space="preserve">dépôt de bronze "atlantique" (BIB 2857) </w:t>
      </w:r>
      <w:r w:rsidR="009C42DF" w:rsidRPr="009C42DF">
        <w:rPr>
          <w:szCs w:val="22"/>
          <w:lang w:val="fr-FR" w:eastAsia="en-GB"/>
        </w:rPr>
        <w:t>voisinant avec la céramique « continentale » de la Conche des Nonnes et de la Conche des Vergnes, dans le périmètre d’une même commune (BIB 2857)</w:t>
      </w:r>
      <w:r w:rsidR="009C42DF">
        <w:rPr>
          <w:szCs w:val="22"/>
          <w:lang w:val="fr-FR" w:eastAsia="en-GB"/>
        </w:rPr>
        <w:t xml:space="preserve"> rammassage de surface (BIB 2857)</w:t>
      </w:r>
      <w:r w:rsidR="00FA3ED8">
        <w:rPr>
          <w:szCs w:val="22"/>
          <w:lang w:val="fr-FR" w:eastAsia="en-GB"/>
        </w:rPr>
        <w:t xml:space="preserve"> </w:t>
      </w:r>
      <w:r w:rsidR="00FA3ED8">
        <w:rPr>
          <w:lang w:val="fr-FR"/>
        </w:rPr>
        <w:t>Site à céramique de style ouest-alpin</w:t>
      </w:r>
      <w:r w:rsidR="00E95E03">
        <w:rPr>
          <w:lang w:val="fr-FR"/>
        </w:rPr>
        <w:t>/</w:t>
      </w:r>
      <w:hyperlink r:id="rId6290" w:anchor="Cul_Mailhac_Apparente_g_France_Orientale" w:history="1">
        <w:r w:rsidR="00E95E03" w:rsidRPr="00E95E03">
          <w:rPr>
            <w:rStyle w:val="Hyperlink"/>
            <w:lang w:val="fr-FR"/>
          </w:rPr>
          <w:t>France orientale</w:t>
        </w:r>
      </w:hyperlink>
      <w:r w:rsidR="00E95E03" w:rsidRPr="00E95E03">
        <w:rPr>
          <w:lang w:val="fr-FR"/>
        </w:rPr>
        <w:t xml:space="preserve"> </w:t>
      </w:r>
      <w:r w:rsidR="00FA3ED8">
        <w:rPr>
          <w:lang w:val="fr-FR"/>
        </w:rPr>
        <w:t>(BIB 2857)</w:t>
      </w:r>
    </w:p>
    <w:p w14:paraId="4FA2EC43" w14:textId="77777777" w:rsidR="004F3B40" w:rsidRDefault="004F3B40" w:rsidP="00242C0F">
      <w:pPr>
        <w:jc w:val="both"/>
        <w:rPr>
          <w:lang w:val="fr-FR"/>
        </w:rPr>
      </w:pPr>
    </w:p>
    <w:p w14:paraId="384EA307" w14:textId="77777777" w:rsidR="00BD076E" w:rsidRDefault="00BD076E" w:rsidP="00426FF9">
      <w:pPr>
        <w:pStyle w:val="Heading1"/>
      </w:pPr>
      <w:bookmarkStart w:id="2697" w:name="Sit_Cubzac_Ponts"/>
      <w:r>
        <w:t>CUBZAC-LES-PONTS</w:t>
      </w:r>
    </w:p>
    <w:bookmarkEnd w:id="2697"/>
    <w:p w14:paraId="3BD11178" w14:textId="77777777" w:rsidR="00BD076E" w:rsidRPr="000B130F" w:rsidRDefault="00BD076E" w:rsidP="00242C0F">
      <w:pPr>
        <w:jc w:val="both"/>
        <w:rPr>
          <w:rFonts w:ascii="TimesNewRomanPSMT-Identity-H" w:hAnsi="TimesNewRomanPSMT-Identity-H" w:cs="TimesNewRomanPSMT-Identity-H"/>
          <w:sz w:val="22"/>
          <w:szCs w:val="22"/>
          <w:lang w:val="fr-FR" w:eastAsia="en-GB"/>
        </w:rPr>
      </w:pPr>
    </w:p>
    <w:p w14:paraId="5E97FED6" w14:textId="486EFA6C" w:rsidR="000B130F" w:rsidRDefault="00FA3ED8" w:rsidP="000B130F">
      <w:pPr>
        <w:jc w:val="both"/>
        <w:rPr>
          <w:lang w:val="fr-FR"/>
        </w:rPr>
      </w:pPr>
      <w:r>
        <w:rPr>
          <w:szCs w:val="22"/>
          <w:lang w:val="fr-FR" w:eastAsia="en-GB"/>
        </w:rPr>
        <w:lastRenderedPageBreak/>
        <w:t xml:space="preserve">Camp des Quatre Fils Aymon (Cubzac-les-Ponts, </w:t>
      </w:r>
      <w:r w:rsidR="000B130F" w:rsidRPr="009C42DF">
        <w:rPr>
          <w:szCs w:val="22"/>
          <w:lang w:val="fr-FR" w:eastAsia="en-GB"/>
        </w:rPr>
        <w:t xml:space="preserve">Gironde) </w:t>
      </w:r>
      <w:r w:rsidR="00BD076E" w:rsidRPr="009C42DF">
        <w:rPr>
          <w:szCs w:val="22"/>
          <w:lang w:val="fr-FR" w:eastAsia="en-GB"/>
        </w:rPr>
        <w:t>dépôt du BF 3b d'Aquitaine. Une vingtaine d'objets (BIB 2857)</w:t>
      </w:r>
      <w:r w:rsidR="000B130F" w:rsidRPr="009C42DF">
        <w:rPr>
          <w:szCs w:val="22"/>
          <w:lang w:val="fr-FR" w:eastAsia="en-GB"/>
        </w:rPr>
        <w:t xml:space="preserve"> </w:t>
      </w:r>
      <w:r w:rsidR="000B130F" w:rsidRPr="009C42DF">
        <w:rPr>
          <w:lang w:val="fr-FR"/>
        </w:rPr>
        <w:t xml:space="preserve">habitat du groupe de </w:t>
      </w:r>
      <w:hyperlink r:id="rId6291" w:anchor="Cul_Venat" w:history="1">
        <w:r w:rsidR="000B130F" w:rsidRPr="009C42DF">
          <w:rPr>
            <w:rStyle w:val="Hyperlink"/>
            <w:lang w:val="fr-FR"/>
          </w:rPr>
          <w:t>Vénat</w:t>
        </w:r>
      </w:hyperlink>
      <w:r w:rsidR="000B130F" w:rsidRPr="009C42DF">
        <w:rPr>
          <w:lang w:val="fr-FR"/>
        </w:rPr>
        <w:t xml:space="preserve"> pour Coffyn et al. (BIB 2857)</w:t>
      </w:r>
    </w:p>
    <w:p w14:paraId="08183435" w14:textId="4ED3ACEF" w:rsidR="00FA3ED8" w:rsidRPr="009C42DF" w:rsidRDefault="00FA3ED8" w:rsidP="000B130F">
      <w:pPr>
        <w:jc w:val="both"/>
        <w:rPr>
          <w:lang w:val="fr-FR"/>
        </w:rPr>
      </w:pPr>
      <w:r>
        <w:rPr>
          <w:lang w:val="fr-FR"/>
        </w:rPr>
        <w:t xml:space="preserve">Site à céramique de style </w:t>
      </w:r>
      <w:r w:rsidR="00E95E03">
        <w:rPr>
          <w:lang w:val="fr-FR"/>
        </w:rPr>
        <w:t>ouest-alpin/</w:t>
      </w:r>
      <w:hyperlink r:id="rId6292" w:anchor="Cul_Mailhac_Apparente_g_France_Orientale" w:history="1">
        <w:r w:rsidR="00E95E03" w:rsidRPr="00E95E03">
          <w:rPr>
            <w:rStyle w:val="Hyperlink"/>
            <w:lang w:val="fr-FR"/>
          </w:rPr>
          <w:t>France orientale</w:t>
        </w:r>
      </w:hyperlink>
      <w:r w:rsidR="00E95E03">
        <w:rPr>
          <w:lang w:val="fr-FR"/>
        </w:rPr>
        <w:t xml:space="preserve"> </w:t>
      </w:r>
      <w:r>
        <w:rPr>
          <w:lang w:val="fr-FR"/>
        </w:rPr>
        <w:t>(BIB 2857) dépôt de bronze "atlantique" (BIB 2857)</w:t>
      </w:r>
    </w:p>
    <w:p w14:paraId="23978E47" w14:textId="6AC16C4F" w:rsidR="004F3B40" w:rsidRDefault="00E95E03" w:rsidP="004F3B40">
      <w:pPr>
        <w:rPr>
          <w:lang w:val="fr-FR"/>
        </w:rPr>
      </w:pPr>
      <w:r>
        <w:rPr>
          <w:lang w:val="fr-FR"/>
        </w:rPr>
        <w:t xml:space="preserve">v. </w:t>
      </w:r>
      <w:hyperlink r:id="rId6293" w:anchor="Typ_Arm_Epees_g_atlantique" w:history="1">
        <w:r w:rsidRPr="00E95E03">
          <w:rPr>
            <w:rStyle w:val="Hyperlink"/>
            <w:lang w:val="fr-FR"/>
          </w:rPr>
          <w:t>épées atlantiques</w:t>
        </w:r>
      </w:hyperlink>
    </w:p>
    <w:p w14:paraId="0839F60A" w14:textId="77777777" w:rsidR="00E95E03" w:rsidRPr="005B61F2" w:rsidRDefault="00E95E03" w:rsidP="004F3B40">
      <w:pPr>
        <w:rPr>
          <w:lang w:val="fr-FR"/>
        </w:rPr>
      </w:pPr>
    </w:p>
    <w:p w14:paraId="32A0929C" w14:textId="77777777" w:rsidR="004F3B40" w:rsidRPr="0032190F" w:rsidRDefault="004F3B40" w:rsidP="00426FF9">
      <w:pPr>
        <w:pStyle w:val="Heading1"/>
      </w:pPr>
      <w:bookmarkStart w:id="2698" w:name="Sit_Venat"/>
      <w:r>
        <w:t>VENAT</w:t>
      </w:r>
    </w:p>
    <w:bookmarkEnd w:id="2698"/>
    <w:p w14:paraId="55252E42" w14:textId="77777777" w:rsidR="004F3B40" w:rsidRDefault="004F3B40" w:rsidP="004F3B40">
      <w:pPr>
        <w:jc w:val="both"/>
        <w:rPr>
          <w:lang w:val="fr-FR"/>
        </w:rPr>
      </w:pPr>
    </w:p>
    <w:p w14:paraId="0E6C6DAD" w14:textId="04790B1D" w:rsidR="004F3B40" w:rsidRDefault="004F3B40" w:rsidP="004F3B40">
      <w:pPr>
        <w:jc w:val="both"/>
        <w:rPr>
          <w:lang w:val="fr-FR"/>
        </w:rPr>
      </w:pPr>
      <w:r w:rsidRPr="004F3B40">
        <w:rPr>
          <w:lang w:val="fr-FR"/>
        </w:rPr>
        <w:t xml:space="preserve">Le </w:t>
      </w:r>
      <w:hyperlink r:id="rId6294" w:anchor="Cul_Depots" w:history="1">
        <w:r w:rsidRPr="007C2D96">
          <w:rPr>
            <w:rStyle w:val="Hyperlink"/>
            <w:lang w:val="fr-FR"/>
          </w:rPr>
          <w:t>dépôt</w:t>
        </w:r>
      </w:hyperlink>
      <w:r w:rsidRPr="004F3B40">
        <w:rPr>
          <w:lang w:val="fr-FR"/>
        </w:rPr>
        <w:t xml:space="preserve"> métallique </w:t>
      </w:r>
      <w:r w:rsidR="007C2D96">
        <w:rPr>
          <w:lang w:val="fr-FR"/>
        </w:rPr>
        <w:t>BF</w:t>
      </w:r>
      <w:r w:rsidRPr="004F3B40">
        <w:rPr>
          <w:lang w:val="fr-FR"/>
        </w:rPr>
        <w:t xml:space="preserve"> de </w:t>
      </w:r>
      <w:r w:rsidR="00041BF9" w:rsidRPr="00041BF9">
        <w:rPr>
          <w:lang w:val="fr-FR"/>
        </w:rPr>
        <w:t>Vénat</w:t>
      </w:r>
      <w:r w:rsidR="00041BF9" w:rsidRPr="004F3B40">
        <w:rPr>
          <w:lang w:val="fr-FR"/>
        </w:rPr>
        <w:t xml:space="preserve"> </w:t>
      </w:r>
      <w:r w:rsidRPr="004F3B40">
        <w:rPr>
          <w:lang w:val="fr-FR"/>
        </w:rPr>
        <w:t>(Saint-Yrieix</w:t>
      </w:r>
      <w:r w:rsidR="00041BF9">
        <w:rPr>
          <w:lang w:val="fr-FR"/>
        </w:rPr>
        <w:t>-sur-Charente</w:t>
      </w:r>
      <w:r w:rsidRPr="004F3B40">
        <w:rPr>
          <w:lang w:val="fr-FR"/>
        </w:rPr>
        <w:t xml:space="preserve">, Charente) </w:t>
      </w:r>
      <w:r w:rsidR="00041BF9">
        <w:rPr>
          <w:lang w:val="fr-FR"/>
        </w:rPr>
        <w:t>à</w:t>
      </w:r>
      <w:r w:rsidR="00041BF9" w:rsidRPr="004F3B40">
        <w:rPr>
          <w:lang w:val="fr-FR"/>
        </w:rPr>
        <w:t xml:space="preserve"> la fin du </w:t>
      </w:r>
      <w:r w:rsidR="00041BF9">
        <w:rPr>
          <w:lang w:val="fr-FR"/>
        </w:rPr>
        <w:t>BF</w:t>
      </w:r>
      <w:r w:rsidR="00041BF9" w:rsidRPr="004F3B40">
        <w:rPr>
          <w:lang w:val="fr-FR"/>
        </w:rPr>
        <w:t xml:space="preserve"> </w:t>
      </w:r>
      <w:r w:rsidR="00041BF9">
        <w:rPr>
          <w:lang w:val="fr-FR"/>
        </w:rPr>
        <w:t>3</w:t>
      </w:r>
      <w:r w:rsidR="00041BF9" w:rsidRPr="004F3B40">
        <w:rPr>
          <w:lang w:val="fr-FR"/>
        </w:rPr>
        <w:t xml:space="preserve"> (BIB 2656)</w:t>
      </w:r>
      <w:r w:rsidR="000B130F">
        <w:rPr>
          <w:lang w:val="fr-FR"/>
        </w:rPr>
        <w:t xml:space="preserve"> </w:t>
      </w:r>
      <w:r w:rsidRPr="004F3B40">
        <w:rPr>
          <w:lang w:val="fr-FR"/>
        </w:rPr>
        <w:t>a donné son nom à des séries d’objets</w:t>
      </w:r>
      <w:r>
        <w:rPr>
          <w:lang w:val="fr-FR"/>
        </w:rPr>
        <w:t>, ou dépôts,</w:t>
      </w:r>
      <w:r w:rsidR="000B130F">
        <w:rPr>
          <w:lang w:val="fr-FR"/>
        </w:rPr>
        <w:t xml:space="preserve"> </w:t>
      </w:r>
      <w:r w:rsidRPr="004F3B40">
        <w:rPr>
          <w:lang w:val="fr-FR"/>
        </w:rPr>
        <w:t>dits de type</w:t>
      </w:r>
      <w:r>
        <w:rPr>
          <w:lang w:val="fr-FR"/>
        </w:rPr>
        <w:t xml:space="preserve"> </w:t>
      </w:r>
      <w:hyperlink r:id="rId6295" w:anchor="Cul_Venat" w:history="1">
        <w:r w:rsidRPr="004F3B40">
          <w:rPr>
            <w:rStyle w:val="Hyperlink"/>
            <w:lang w:val="fr-FR"/>
          </w:rPr>
          <w:t>Vénat</w:t>
        </w:r>
      </w:hyperlink>
      <w:r w:rsidRPr="004F3B40">
        <w:rPr>
          <w:lang w:val="fr-FR"/>
        </w:rPr>
        <w:t xml:space="preserve"> (BIB 1991). </w:t>
      </w:r>
    </w:p>
    <w:p w14:paraId="70B83533" w14:textId="16753FF3" w:rsidR="004F3B40" w:rsidRDefault="004F3B40" w:rsidP="00242C0F">
      <w:pPr>
        <w:jc w:val="both"/>
        <w:rPr>
          <w:lang w:val="fr-FR"/>
        </w:rPr>
      </w:pPr>
      <w:r>
        <w:rPr>
          <w:lang w:val="fr-FR"/>
        </w:rPr>
        <w:t xml:space="preserve">Ce dépôt </w:t>
      </w:r>
      <w:r w:rsidRPr="004F3B40">
        <w:rPr>
          <w:lang w:val="fr-FR"/>
        </w:rPr>
        <w:t>réunit des pièces métalliques locales mais aussi de typologie exogène (britannique, ibérique, italique, orientale) généralement produites localement (BIB 1991)</w:t>
      </w:r>
      <w:r>
        <w:rPr>
          <w:lang w:val="fr-FR"/>
        </w:rPr>
        <w:t xml:space="preserve"> </w:t>
      </w:r>
      <w:r w:rsidRPr="004F3B40">
        <w:rPr>
          <w:lang w:val="fr-FR"/>
        </w:rPr>
        <w:t>75 kg de métal et 2820 objets. Ce dépôt s'est peut-être constitué sur une longue période (BIB 2656)</w:t>
      </w:r>
      <w:r>
        <w:rPr>
          <w:lang w:val="fr-FR"/>
        </w:rPr>
        <w:t xml:space="preserve"> </w:t>
      </w:r>
      <w:r w:rsidRPr="004F3B40">
        <w:rPr>
          <w:lang w:val="fr-FR"/>
        </w:rPr>
        <w:t xml:space="preserve">v. </w:t>
      </w:r>
      <w:hyperlink r:id="rId6296" w:anchor="Sit_Motte" w:history="1">
        <w:r w:rsidRPr="004F3B40">
          <w:rPr>
            <w:rStyle w:val="Hyperlink"/>
            <w:lang w:val="fr-FR"/>
          </w:rPr>
          <w:t>La Motte</w:t>
        </w:r>
      </w:hyperlink>
      <w:r w:rsidRPr="004F3B40">
        <w:rPr>
          <w:lang w:val="fr-FR"/>
        </w:rPr>
        <w:t>, Fort Harrouard (SS BIB)</w:t>
      </w:r>
      <w:r>
        <w:rPr>
          <w:lang w:val="fr-FR"/>
        </w:rPr>
        <w:t xml:space="preserve"> </w:t>
      </w:r>
      <w:r w:rsidRPr="004F3B40">
        <w:rPr>
          <w:lang w:val="fr-FR"/>
        </w:rPr>
        <w:t xml:space="preserve">Présence de fer dès le </w:t>
      </w:r>
      <w:hyperlink r:id="rId6297" w:anchor="Cul_Hallstatt_B2_B3" w:history="1">
        <w:r w:rsidRPr="004F3B40">
          <w:rPr>
            <w:rStyle w:val="Hyperlink"/>
            <w:lang w:val="fr-FR"/>
          </w:rPr>
          <w:t>Ha B2-3</w:t>
        </w:r>
      </w:hyperlink>
      <w:r w:rsidRPr="004F3B40">
        <w:rPr>
          <w:lang w:val="fr-FR"/>
        </w:rPr>
        <w:t xml:space="preserve"> (BIB 1991) v. </w:t>
      </w:r>
      <w:hyperlink r:id="rId6298" w:anchor="Sit_Queroy" w:history="1">
        <w:r w:rsidRPr="004F3B40">
          <w:rPr>
            <w:rStyle w:val="Hyperlink"/>
            <w:lang w:val="fr-FR"/>
          </w:rPr>
          <w:t>Quéroy</w:t>
        </w:r>
      </w:hyperlink>
      <w:r w:rsidRPr="004F3B40">
        <w:rPr>
          <w:lang w:val="fr-FR"/>
        </w:rPr>
        <w:t xml:space="preserve">, </w:t>
      </w:r>
      <w:hyperlink r:id="rId6299" w:anchor="Sit_Biberon" w:history="1">
        <w:r w:rsidRPr="004F3B40">
          <w:rPr>
            <w:rStyle w:val="Hyperlink"/>
            <w:lang w:val="fr-FR"/>
          </w:rPr>
          <w:t>Clos du Biberon</w:t>
        </w:r>
      </w:hyperlink>
      <w:r w:rsidRPr="004F3B40">
        <w:rPr>
          <w:lang w:val="fr-FR"/>
        </w:rPr>
        <w:t xml:space="preserve"> (SS BIB)</w:t>
      </w:r>
      <w:r w:rsidR="00041BF9">
        <w:rPr>
          <w:lang w:val="fr-FR"/>
        </w:rPr>
        <w:t>.</w:t>
      </w:r>
      <w:r>
        <w:rPr>
          <w:lang w:val="fr-FR"/>
        </w:rPr>
        <w:t xml:space="preserve"> </w:t>
      </w:r>
      <w:r w:rsidRPr="004F3B40">
        <w:rPr>
          <w:lang w:val="fr-FR"/>
        </w:rPr>
        <w:t>Fragment de garniture de rayon et de moyeu appartenant à un char à roues de bois renf</w:t>
      </w:r>
      <w:r w:rsidR="00041BF9">
        <w:rPr>
          <w:lang w:val="fr-FR"/>
        </w:rPr>
        <w:t xml:space="preserve">orcées de garnitures de bronze </w:t>
      </w:r>
      <w:r w:rsidRPr="004F3B40">
        <w:rPr>
          <w:lang w:val="fr-FR"/>
        </w:rPr>
        <w:t xml:space="preserve">datée du </w:t>
      </w:r>
      <w:r w:rsidR="00041BF9">
        <w:rPr>
          <w:lang w:val="fr-FR"/>
        </w:rPr>
        <w:t>BF</w:t>
      </w:r>
      <w:r w:rsidRPr="004F3B40">
        <w:rPr>
          <w:lang w:val="fr-FR"/>
        </w:rPr>
        <w:t xml:space="preserve"> 3 (BIB 2212 p. 437). Une roue brisée, manquée à la coulée, de modèle en bronze, donc de fabrication locale datée du </w:t>
      </w:r>
      <w:r>
        <w:rPr>
          <w:lang w:val="fr-FR"/>
        </w:rPr>
        <w:t>BF</w:t>
      </w:r>
      <w:r w:rsidRPr="004F3B40">
        <w:rPr>
          <w:lang w:val="fr-FR"/>
        </w:rPr>
        <w:t xml:space="preserve"> 3  (BIB 2212 p. 437)</w:t>
      </w:r>
    </w:p>
    <w:p w14:paraId="65DDDDEF" w14:textId="77777777" w:rsidR="00BD076E" w:rsidRDefault="00BD076E" w:rsidP="00242C0F">
      <w:pPr>
        <w:jc w:val="both"/>
        <w:rPr>
          <w:lang w:val="fr-FR"/>
        </w:rPr>
      </w:pPr>
      <w:r>
        <w:rPr>
          <w:lang w:val="fr-FR"/>
        </w:rPr>
        <w:t>Quelques 3000 objets (BIB 2857)</w:t>
      </w:r>
    </w:p>
    <w:p w14:paraId="0B981622" w14:textId="41888D78" w:rsidR="007C2D96" w:rsidRPr="0032190F" w:rsidRDefault="007C2D96" w:rsidP="00242C0F">
      <w:pPr>
        <w:jc w:val="both"/>
        <w:rPr>
          <w:lang w:val="fr-FR"/>
        </w:rPr>
      </w:pPr>
      <w:r>
        <w:rPr>
          <w:lang w:val="fr-FR"/>
        </w:rPr>
        <w:t xml:space="preserve">Daté du BF 3, c'est l'un des plus gros </w:t>
      </w:r>
      <w:hyperlink r:id="rId6300" w:anchor="Cul_Depots" w:history="1">
        <w:r w:rsidRPr="007C2D96">
          <w:rPr>
            <w:rStyle w:val="Hyperlink"/>
            <w:lang w:val="fr-FR"/>
          </w:rPr>
          <w:t>dépôt</w:t>
        </w:r>
      </w:hyperlink>
      <w:r>
        <w:rPr>
          <w:lang w:val="fr-FR"/>
        </w:rPr>
        <w:t xml:space="preserve"> du Bronze avec 75 kg de métal (BIB 3009)</w:t>
      </w:r>
    </w:p>
    <w:p w14:paraId="6495D6F0" w14:textId="77777777" w:rsidR="00454D3E" w:rsidRPr="0032190F" w:rsidRDefault="00454D3E" w:rsidP="00242C0F">
      <w:pPr>
        <w:jc w:val="both"/>
        <w:rPr>
          <w:lang w:val="fr-FR"/>
        </w:rPr>
      </w:pPr>
    </w:p>
    <w:p w14:paraId="6363A50E" w14:textId="77777777" w:rsidR="00A94378" w:rsidRPr="0032190F" w:rsidRDefault="00A94378" w:rsidP="00426FF9">
      <w:pPr>
        <w:pStyle w:val="Heading1"/>
      </w:pPr>
      <w:r w:rsidRPr="0032190F">
        <w:t xml:space="preserve">BOISSERON </w:t>
      </w:r>
    </w:p>
    <w:p w14:paraId="00BFEB32" w14:textId="77777777" w:rsidR="00A94378" w:rsidRPr="0032190F" w:rsidRDefault="00A94378" w:rsidP="00242C0F">
      <w:pPr>
        <w:jc w:val="both"/>
        <w:rPr>
          <w:lang w:val="fr-FR"/>
        </w:rPr>
      </w:pPr>
    </w:p>
    <w:p w14:paraId="5DAEA039" w14:textId="77777777" w:rsidR="00A94378" w:rsidRPr="0032190F" w:rsidRDefault="00A94378" w:rsidP="00242C0F">
      <w:pPr>
        <w:jc w:val="both"/>
        <w:rPr>
          <w:lang w:val="fr-FR"/>
        </w:rPr>
      </w:pPr>
      <w:r w:rsidRPr="0032190F">
        <w:rPr>
          <w:lang w:val="fr-FR"/>
        </w:rPr>
        <w:t>Le site de Boisseron (Hérault) a livré des traces de labour croisé inscrites sur une dalle de mollasse miocène (BIB 1125 p. 63)</w:t>
      </w:r>
    </w:p>
    <w:p w14:paraId="0F459A5B" w14:textId="77777777" w:rsidR="00932840" w:rsidRPr="0032190F" w:rsidRDefault="00932840" w:rsidP="00242C0F">
      <w:pPr>
        <w:jc w:val="both"/>
        <w:rPr>
          <w:lang w:val="fr-FR"/>
        </w:rPr>
      </w:pPr>
    </w:p>
    <w:p w14:paraId="7C3F465C" w14:textId="77777777" w:rsidR="00932840" w:rsidRPr="0032190F" w:rsidRDefault="00932840" w:rsidP="00426FF9">
      <w:pPr>
        <w:pStyle w:val="Heading1"/>
      </w:pPr>
      <w:bookmarkStart w:id="2699" w:name="Sit_Baou_Noirs"/>
      <w:r w:rsidRPr="0032190F">
        <w:t>BAOU DES NOIRS</w:t>
      </w:r>
    </w:p>
    <w:bookmarkEnd w:id="2699"/>
    <w:p w14:paraId="227B2532" w14:textId="77777777" w:rsidR="00932840" w:rsidRPr="0032190F" w:rsidRDefault="00932840" w:rsidP="00242C0F">
      <w:pPr>
        <w:jc w:val="both"/>
        <w:rPr>
          <w:lang w:val="fr-FR"/>
        </w:rPr>
      </w:pPr>
      <w:r w:rsidRPr="0032190F">
        <w:rPr>
          <w:lang w:val="fr-FR"/>
        </w:rPr>
        <w:br/>
        <w:t xml:space="preserve">Le site du Baou des Noirs, </w:t>
      </w:r>
      <w:r w:rsidR="00196EAB">
        <w:rPr>
          <w:lang w:val="fr-FR"/>
        </w:rPr>
        <w:t>(</w:t>
      </w:r>
      <w:r w:rsidRPr="0032190F">
        <w:rPr>
          <w:lang w:val="fr-FR"/>
        </w:rPr>
        <w:t>Vence</w:t>
      </w:r>
      <w:r w:rsidR="00196EAB">
        <w:rPr>
          <w:lang w:val="fr-FR"/>
        </w:rPr>
        <w:t>, Alpes-Maritimes)</w:t>
      </w:r>
      <w:r w:rsidRPr="0032190F">
        <w:rPr>
          <w:lang w:val="fr-FR"/>
        </w:rPr>
        <w:t xml:space="preserve"> est daté du BF 1. L’enceinte de l’âge du Fer (BIB T. Lachenal, Table ronde d’Orgnac 2016)</w:t>
      </w:r>
      <w:r w:rsidR="00196EAB">
        <w:rPr>
          <w:lang w:val="fr-FR"/>
        </w:rPr>
        <w:t xml:space="preserve"> Le </w:t>
      </w:r>
      <w:r w:rsidR="00196EAB" w:rsidRPr="00196EAB">
        <w:rPr>
          <w:lang w:val="fr-FR"/>
        </w:rPr>
        <w:t xml:space="preserve">spectre </w:t>
      </w:r>
      <w:r w:rsidR="00196EAB">
        <w:rPr>
          <w:lang w:val="fr-FR"/>
        </w:rPr>
        <w:t xml:space="preserve">carpologique du Baou des Noirs </w:t>
      </w:r>
      <w:r w:rsidR="00196EAB" w:rsidRPr="00196EAB">
        <w:rPr>
          <w:lang w:val="fr-FR"/>
        </w:rPr>
        <w:t>se conforme à la situation observée dans le bassin rhodanien où un système fondé sur la jachère courte et la culture attelée légère sur champs permanents est envisagé (Bouby 2014).</w:t>
      </w:r>
      <w:r w:rsidR="00196EAB">
        <w:rPr>
          <w:lang w:val="fr-FR"/>
        </w:rPr>
        <w:t>(BIB 2934)</w:t>
      </w:r>
    </w:p>
    <w:p w14:paraId="694EA6AF" w14:textId="77777777" w:rsidR="00A94378" w:rsidRPr="0032190F" w:rsidRDefault="00A94378" w:rsidP="00242C0F">
      <w:pPr>
        <w:jc w:val="both"/>
        <w:rPr>
          <w:lang w:val="fr-FR"/>
        </w:rPr>
      </w:pPr>
    </w:p>
    <w:p w14:paraId="095D7845" w14:textId="77777777" w:rsidR="005A1924" w:rsidRPr="0032190F" w:rsidRDefault="005A1924" w:rsidP="00426FF9">
      <w:pPr>
        <w:pStyle w:val="Heading1"/>
      </w:pPr>
      <w:bookmarkStart w:id="2700" w:name="Sit_Baou_Roux"/>
      <w:r w:rsidRPr="0032190F">
        <w:t>BAOU-ROUX</w:t>
      </w:r>
    </w:p>
    <w:bookmarkEnd w:id="2700"/>
    <w:p w14:paraId="61DBA9BC" w14:textId="77777777" w:rsidR="001214A8" w:rsidRPr="0032190F" w:rsidRDefault="005A1924" w:rsidP="00242C0F">
      <w:pPr>
        <w:jc w:val="both"/>
        <w:rPr>
          <w:lang w:val="fr-FR"/>
        </w:rPr>
      </w:pPr>
      <w:r w:rsidRPr="0032190F">
        <w:rPr>
          <w:lang w:val="fr-FR"/>
        </w:rPr>
        <w:t>Le site de Baou</w:t>
      </w:r>
      <w:r w:rsidR="00074762" w:rsidRPr="0032190F">
        <w:rPr>
          <w:lang w:val="fr-FR"/>
        </w:rPr>
        <w:t xml:space="preserve"> </w:t>
      </w:r>
      <w:r w:rsidRPr="0032190F">
        <w:rPr>
          <w:lang w:val="fr-FR"/>
        </w:rPr>
        <w:t>Roux (Bouc-Bel-Air, Bouches-du-Rhône) a livré des traces de labour à l’araire datés de la transition Bronze-Fer et recouverts d’un amoncellement de blocs associés à un épierrement du début du Fer (BIB 1125 p. 63 (Boissinot))</w:t>
      </w:r>
      <w:r w:rsidR="001214A8" w:rsidRPr="0032190F">
        <w:rPr>
          <w:lang w:val="fr-FR"/>
        </w:rPr>
        <w:t>.</w:t>
      </w:r>
    </w:p>
    <w:p w14:paraId="430B73C1" w14:textId="11AC09E7" w:rsidR="00D64D3C" w:rsidRDefault="00000000" w:rsidP="00242C0F">
      <w:pPr>
        <w:jc w:val="both"/>
        <w:rPr>
          <w:lang w:val="fr-FR"/>
        </w:rPr>
      </w:pPr>
      <w:hyperlink r:id="rId6301" w:anchor="Cul_Oppidum" w:history="1">
        <w:r w:rsidR="00900011" w:rsidRPr="0032190F">
          <w:rPr>
            <w:rStyle w:val="Hyperlink"/>
            <w:lang w:val="fr-FR"/>
          </w:rPr>
          <w:t>oppidum</w:t>
        </w:r>
      </w:hyperlink>
      <w:r w:rsidR="00900011" w:rsidRPr="0032190F">
        <w:rPr>
          <w:lang w:val="fr-FR"/>
        </w:rPr>
        <w:t xml:space="preserve"> </w:t>
      </w:r>
      <w:r w:rsidR="00D64D3C" w:rsidRPr="0032190F">
        <w:rPr>
          <w:lang w:val="fr-FR"/>
        </w:rPr>
        <w:t>(BIB 1477)</w:t>
      </w:r>
    </w:p>
    <w:p w14:paraId="29648084" w14:textId="77777777" w:rsidR="00FB7CB0" w:rsidRPr="0032190F" w:rsidRDefault="00FB7CB0" w:rsidP="00242C0F">
      <w:pPr>
        <w:jc w:val="both"/>
        <w:rPr>
          <w:lang w:val="fr-FR"/>
        </w:rPr>
      </w:pPr>
    </w:p>
    <w:p w14:paraId="0FA313C9" w14:textId="0242B7FE" w:rsidR="001214A8" w:rsidRPr="0032190F" w:rsidRDefault="00DA63F0" w:rsidP="00242C0F">
      <w:pPr>
        <w:jc w:val="both"/>
        <w:rPr>
          <w:lang w:val="fr-FR" w:eastAsia="en-GB"/>
        </w:rPr>
      </w:pPr>
      <w:r w:rsidRPr="0032190F">
        <w:rPr>
          <w:lang w:val="fr-FR"/>
        </w:rPr>
        <w:t xml:space="preserve">Décors figuratifs. </w:t>
      </w:r>
      <w:r w:rsidR="001214A8" w:rsidRPr="0032190F">
        <w:rPr>
          <w:lang w:val="fr-FR"/>
        </w:rPr>
        <w:t xml:space="preserve">Le site </w:t>
      </w:r>
      <w:r w:rsidR="001214A8" w:rsidRPr="0032190F">
        <w:rPr>
          <w:lang w:val="fr-FR" w:eastAsia="en-GB"/>
        </w:rPr>
        <w:t xml:space="preserve">a livré des éléments céramiques du </w:t>
      </w:r>
      <w:r w:rsidR="00FB7CB0">
        <w:rPr>
          <w:lang w:val="fr-FR" w:eastAsia="en-GB"/>
        </w:rPr>
        <w:t>BF</w:t>
      </w:r>
      <w:r w:rsidR="001214A8" w:rsidRPr="0032190F">
        <w:rPr>
          <w:lang w:val="fr-FR" w:eastAsia="en-GB"/>
        </w:rPr>
        <w:t xml:space="preserve"> 3b (BIB 1477) v. </w:t>
      </w:r>
      <w:hyperlink r:id="rId6302" w:anchor="Sit_Glanum" w:history="1">
        <w:r w:rsidR="001214A8" w:rsidRPr="0032190F">
          <w:rPr>
            <w:rStyle w:val="Hyperlink"/>
            <w:lang w:val="fr-FR" w:eastAsia="en-GB"/>
          </w:rPr>
          <w:t>Glanum</w:t>
        </w:r>
      </w:hyperlink>
    </w:p>
    <w:p w14:paraId="7E3AB299" w14:textId="77777777" w:rsidR="00932840" w:rsidRDefault="00932840" w:rsidP="00242C0F">
      <w:pPr>
        <w:jc w:val="both"/>
        <w:rPr>
          <w:lang w:val="fr-FR" w:eastAsia="en-GB"/>
        </w:rPr>
      </w:pPr>
      <w:r w:rsidRPr="0032190F">
        <w:rPr>
          <w:lang w:val="fr-FR" w:eastAsia="en-GB"/>
        </w:rPr>
        <w:t xml:space="preserve">Site du BF 3 (BIB T. Lachenal, Table ronde d’Orgnac 2016)  </w:t>
      </w:r>
    </w:p>
    <w:p w14:paraId="2CE29AB5" w14:textId="77777777" w:rsidR="007460D6" w:rsidRDefault="007460D6" w:rsidP="00242C0F">
      <w:pPr>
        <w:jc w:val="both"/>
        <w:rPr>
          <w:lang w:val="fr-FR" w:eastAsia="en-GB"/>
        </w:rPr>
      </w:pPr>
    </w:p>
    <w:p w14:paraId="0C55E6CD" w14:textId="07B175D6" w:rsidR="007460D6" w:rsidRPr="0032190F" w:rsidRDefault="007460D6" w:rsidP="00242C0F">
      <w:pPr>
        <w:jc w:val="both"/>
        <w:rPr>
          <w:lang w:val="fr-FR" w:eastAsia="en-GB"/>
        </w:rPr>
      </w:pPr>
      <w:r>
        <w:rPr>
          <w:lang w:val="fr-FR" w:eastAsia="en-GB"/>
        </w:rPr>
        <w:t xml:space="preserve">Stèles avec représentation de </w:t>
      </w:r>
      <w:hyperlink r:id="rId6303" w:anchor="Cul_Art_TAC_a_cheval_x_personnage" w:history="1">
        <w:r w:rsidRPr="00931159">
          <w:rPr>
            <w:rStyle w:val="Hyperlink"/>
            <w:lang w:val="fr-FR"/>
          </w:rPr>
          <w:t>cavalie</w:t>
        </w:r>
        <w:r>
          <w:rPr>
            <w:rStyle w:val="Hyperlink"/>
            <w:lang w:val="fr-FR"/>
          </w:rPr>
          <w:t>rs</w:t>
        </w:r>
      </w:hyperlink>
      <w:r>
        <w:rPr>
          <w:lang w:val="fr-FR" w:eastAsia="en-GB"/>
        </w:rPr>
        <w:t xml:space="preserve"> (BIB 3044) // </w:t>
      </w:r>
      <w:hyperlink r:id="rId6304" w:anchor="Sit_Caisses_Saint_Jean" w:history="1">
        <w:r w:rsidRPr="007460D6">
          <w:rPr>
            <w:rStyle w:val="Hyperlink"/>
            <w:lang w:val="fr-FR" w:eastAsia="en-GB"/>
          </w:rPr>
          <w:t>Caisses de Saint-</w:t>
        </w:r>
        <w:r>
          <w:rPr>
            <w:rStyle w:val="Hyperlink"/>
            <w:lang w:val="fr-FR" w:eastAsia="en-GB"/>
          </w:rPr>
          <w:t>J</w:t>
        </w:r>
        <w:r w:rsidRPr="007460D6">
          <w:rPr>
            <w:rStyle w:val="Hyperlink"/>
            <w:lang w:val="fr-FR" w:eastAsia="en-GB"/>
          </w:rPr>
          <w:t>ean</w:t>
        </w:r>
      </w:hyperlink>
      <w:r>
        <w:rPr>
          <w:lang w:val="fr-FR" w:eastAsia="en-GB"/>
        </w:rPr>
        <w:t xml:space="preserve"> (SS BIB)</w:t>
      </w:r>
    </w:p>
    <w:p w14:paraId="5684002B" w14:textId="77777777" w:rsidR="00932840" w:rsidRDefault="00932840" w:rsidP="00426FF9">
      <w:pPr>
        <w:pStyle w:val="Heading1"/>
      </w:pPr>
      <w:r w:rsidRPr="0032190F">
        <w:br/>
        <w:t>ETOILE</w:t>
      </w:r>
    </w:p>
    <w:p w14:paraId="21074638" w14:textId="77777777" w:rsidR="007460D6" w:rsidRPr="007460D6" w:rsidRDefault="007460D6" w:rsidP="00242C0F">
      <w:pPr>
        <w:jc w:val="both"/>
        <w:rPr>
          <w:sz w:val="20"/>
          <w:lang w:val="fr-FR" w:eastAsia="en-GB"/>
        </w:rPr>
      </w:pPr>
      <w:r w:rsidRPr="007460D6">
        <w:rPr>
          <w:sz w:val="20"/>
          <w:lang w:val="fr-FR" w:eastAsia="en-GB"/>
        </w:rPr>
        <w:t>Domaine de l'Etoile</w:t>
      </w:r>
    </w:p>
    <w:p w14:paraId="2F1D8898" w14:textId="77777777" w:rsidR="007460D6" w:rsidRDefault="007460D6" w:rsidP="00242C0F">
      <w:pPr>
        <w:jc w:val="both"/>
        <w:rPr>
          <w:lang w:val="fr-FR" w:eastAsia="en-GB"/>
        </w:rPr>
      </w:pPr>
    </w:p>
    <w:p w14:paraId="1B0DF62E" w14:textId="77777777" w:rsidR="00932840" w:rsidRPr="0032190F" w:rsidRDefault="00932840" w:rsidP="00242C0F">
      <w:pPr>
        <w:jc w:val="both"/>
        <w:rPr>
          <w:lang w:val="fr-FR" w:eastAsia="en-GB"/>
        </w:rPr>
      </w:pPr>
      <w:r w:rsidRPr="0032190F">
        <w:rPr>
          <w:lang w:val="fr-FR" w:eastAsia="en-GB"/>
        </w:rPr>
        <w:t xml:space="preserve">Le site de l’Etoile à Collongue est attribué au BF 3 (BIB T. Lachenal, Table ronde d’Orgnac 2016)  </w:t>
      </w:r>
    </w:p>
    <w:p w14:paraId="01A9F6B7" w14:textId="77777777" w:rsidR="001214A8" w:rsidRPr="0032190F" w:rsidRDefault="001214A8" w:rsidP="00242C0F">
      <w:pPr>
        <w:jc w:val="both"/>
        <w:rPr>
          <w:lang w:val="fr-FR" w:eastAsia="en-GB"/>
        </w:rPr>
      </w:pPr>
    </w:p>
    <w:p w14:paraId="706A8034" w14:textId="77777777" w:rsidR="001214A8" w:rsidRPr="0032190F" w:rsidRDefault="001214A8" w:rsidP="00426FF9">
      <w:pPr>
        <w:pStyle w:val="Heading1"/>
      </w:pPr>
      <w:bookmarkStart w:id="2701" w:name="Sit_Bastidon"/>
      <w:r w:rsidRPr="0032190F">
        <w:lastRenderedPageBreak/>
        <w:t>BASTIDON (LE)</w:t>
      </w:r>
    </w:p>
    <w:bookmarkEnd w:id="2701"/>
    <w:p w14:paraId="40C52DCC" w14:textId="77777777" w:rsidR="001214A8" w:rsidRPr="0032190F" w:rsidRDefault="001214A8" w:rsidP="00242C0F">
      <w:pPr>
        <w:jc w:val="both"/>
        <w:rPr>
          <w:lang w:val="fr-FR" w:eastAsia="en-GB"/>
        </w:rPr>
      </w:pPr>
      <w:r w:rsidRPr="0032190F">
        <w:rPr>
          <w:lang w:val="fr-FR"/>
        </w:rPr>
        <w:t xml:space="preserve">Le site du Bastidon (Sillans-la-Cascade, Var) </w:t>
      </w:r>
      <w:r w:rsidRPr="0032190F">
        <w:rPr>
          <w:lang w:val="fr-FR" w:eastAsia="en-GB"/>
        </w:rPr>
        <w:t>a livré des éléments céramiques du Bronze final 3a (BIB 1477)</w:t>
      </w:r>
    </w:p>
    <w:p w14:paraId="677AC77E" w14:textId="77777777" w:rsidR="001214A8" w:rsidRPr="0032190F" w:rsidRDefault="001214A8" w:rsidP="001214A8">
      <w:pPr>
        <w:autoSpaceDE w:val="0"/>
        <w:autoSpaceDN w:val="0"/>
        <w:adjustRightInd w:val="0"/>
        <w:jc w:val="both"/>
        <w:rPr>
          <w:lang w:val="fr-FR"/>
        </w:rPr>
      </w:pPr>
      <w:r w:rsidRPr="0032190F">
        <w:rPr>
          <w:lang w:val="fr-FR"/>
        </w:rPr>
        <w:t xml:space="preserve">L’industrie lithique ( ?), attribuée au Bronze final </w:t>
      </w:r>
      <w:r w:rsidR="00DA63F0" w:rsidRPr="0032190F">
        <w:rPr>
          <w:lang w:val="fr-FR"/>
        </w:rPr>
        <w:t>3</w:t>
      </w:r>
      <w:r w:rsidRPr="0032190F">
        <w:rPr>
          <w:lang w:val="fr-FR"/>
        </w:rPr>
        <w:t>a, du Bastidon présente des parallèlismes avec celle de Mailhac I en figurant des traits doubles et des décors approchant (BIB 1477 p. 187)</w:t>
      </w:r>
    </w:p>
    <w:p w14:paraId="6C442B8D" w14:textId="77777777" w:rsidR="001214A8" w:rsidRPr="0032190F" w:rsidRDefault="001214A8" w:rsidP="00242C0F">
      <w:pPr>
        <w:jc w:val="both"/>
        <w:rPr>
          <w:lang w:val="fr-FR" w:eastAsia="en-GB"/>
        </w:rPr>
      </w:pPr>
    </w:p>
    <w:p w14:paraId="0E47A6F4" w14:textId="77777777" w:rsidR="001214A8" w:rsidRPr="0032190F" w:rsidRDefault="001214A8" w:rsidP="00426FF9">
      <w:pPr>
        <w:pStyle w:val="Heading1"/>
      </w:pPr>
      <w:bookmarkStart w:id="2702" w:name="Sit_Touar"/>
      <w:r w:rsidRPr="0032190F">
        <w:t>TOUAR</w:t>
      </w:r>
    </w:p>
    <w:bookmarkEnd w:id="2702"/>
    <w:p w14:paraId="6DDC9350" w14:textId="77777777" w:rsidR="001214A8" w:rsidRPr="0032190F" w:rsidRDefault="001214A8" w:rsidP="001214A8">
      <w:pPr>
        <w:autoSpaceDE w:val="0"/>
        <w:autoSpaceDN w:val="0"/>
        <w:adjustRightInd w:val="0"/>
        <w:jc w:val="both"/>
        <w:rPr>
          <w:lang w:val="fr-FR"/>
        </w:rPr>
      </w:pPr>
      <w:r w:rsidRPr="0032190F">
        <w:rPr>
          <w:lang w:val="fr-FR"/>
        </w:rPr>
        <w:t>Avec le site de Touar (Arcs-sur-Argens, Var)</w:t>
      </w:r>
      <w:r w:rsidR="00DA63F0" w:rsidRPr="0032190F">
        <w:rPr>
          <w:lang w:val="fr-FR"/>
        </w:rPr>
        <w:t>.</w:t>
      </w:r>
      <w:r w:rsidRPr="0032190F">
        <w:rPr>
          <w:lang w:val="fr-FR"/>
        </w:rPr>
        <w:t xml:space="preserve"> Des rapprochements peuvent être faits entre ce site et le groupe de Mailhac I (BIB 1477 p. 187)</w:t>
      </w:r>
      <w:r w:rsidR="00DA63F0" w:rsidRPr="0032190F">
        <w:rPr>
          <w:lang w:val="fr-FR"/>
        </w:rPr>
        <w:t xml:space="preserve"> Bronze final 3a (T. Lachenal comm. pers.)</w:t>
      </w:r>
    </w:p>
    <w:p w14:paraId="420C5880" w14:textId="77777777" w:rsidR="00831CDC" w:rsidRPr="0032190F" w:rsidRDefault="00831CDC" w:rsidP="00242C0F">
      <w:pPr>
        <w:jc w:val="both"/>
        <w:rPr>
          <w:lang w:val="fr-FR"/>
        </w:rPr>
      </w:pPr>
    </w:p>
    <w:p w14:paraId="6EAC0AD4" w14:textId="77777777" w:rsidR="00831CDC" w:rsidRPr="0032190F" w:rsidRDefault="00831CDC" w:rsidP="00426FF9">
      <w:pPr>
        <w:pStyle w:val="Heading1"/>
      </w:pPr>
      <w:r w:rsidRPr="0032190F">
        <w:t>MOULLARD</w:t>
      </w:r>
    </w:p>
    <w:p w14:paraId="5928492C" w14:textId="77777777" w:rsidR="00831CDC" w:rsidRPr="0032190F" w:rsidRDefault="00831CDC" w:rsidP="00242C0F">
      <w:pPr>
        <w:jc w:val="both"/>
        <w:rPr>
          <w:lang w:val="fr-FR"/>
        </w:rPr>
      </w:pPr>
      <w:r w:rsidRPr="0032190F">
        <w:rPr>
          <w:lang w:val="fr-FR"/>
        </w:rPr>
        <w:t>Sur le site du Moullard (Lambesc, Bouches-d</w:t>
      </w:r>
      <w:r w:rsidR="00362E4A" w:rsidRPr="0032190F">
        <w:rPr>
          <w:lang w:val="fr-FR"/>
        </w:rPr>
        <w:t>u</w:t>
      </w:r>
      <w:r w:rsidRPr="0032190F">
        <w:rPr>
          <w:lang w:val="fr-FR"/>
        </w:rPr>
        <w:t>-Rhône) a été observé des parcelles avec des labours croisés et d’autres raies parallèles régulièrement espacées attribuées à la transition Bronze-Fer (BIB 1125 p. 63 (Boissinot))</w:t>
      </w:r>
    </w:p>
    <w:p w14:paraId="798BF506" w14:textId="77777777" w:rsidR="0091066E" w:rsidRPr="0032190F" w:rsidRDefault="0091066E" w:rsidP="00242C0F">
      <w:pPr>
        <w:jc w:val="both"/>
        <w:rPr>
          <w:lang w:val="fr-FR"/>
        </w:rPr>
      </w:pPr>
    </w:p>
    <w:p w14:paraId="0943D16F" w14:textId="77777777" w:rsidR="0091066E" w:rsidRPr="0032190F" w:rsidRDefault="0091066E" w:rsidP="00426FF9">
      <w:pPr>
        <w:pStyle w:val="Heading1"/>
      </w:pPr>
      <w:bookmarkStart w:id="2703" w:name="Sit_Saint_Martin"/>
      <w:r w:rsidRPr="0032190F">
        <w:t>SAINT-MARTIN</w:t>
      </w:r>
      <w:r w:rsidR="00FC1D54" w:rsidRPr="0032190F">
        <w:t xml:space="preserve"> (Habitat de)</w:t>
      </w:r>
    </w:p>
    <w:bookmarkEnd w:id="2703"/>
    <w:p w14:paraId="09C63252" w14:textId="77777777" w:rsidR="0091066E" w:rsidRPr="0032190F" w:rsidRDefault="0091066E" w:rsidP="00242C0F">
      <w:pPr>
        <w:jc w:val="both"/>
        <w:rPr>
          <w:lang w:val="fr-FR"/>
        </w:rPr>
      </w:pPr>
    </w:p>
    <w:p w14:paraId="13852099" w14:textId="6558653D" w:rsidR="0091066E" w:rsidRPr="0032190F" w:rsidRDefault="0091066E" w:rsidP="00242C0F">
      <w:pPr>
        <w:jc w:val="both"/>
        <w:rPr>
          <w:lang w:val="fr-FR"/>
        </w:rPr>
      </w:pPr>
      <w:r w:rsidRPr="0032190F">
        <w:rPr>
          <w:lang w:val="fr-FR"/>
        </w:rPr>
        <w:t xml:space="preserve">Le site de Saint-Martin </w:t>
      </w:r>
      <w:r w:rsidR="00FC1D54" w:rsidRPr="0032190F">
        <w:rPr>
          <w:lang w:val="fr-FR"/>
        </w:rPr>
        <w:t>(</w:t>
      </w:r>
      <w:r w:rsidRPr="0032190F">
        <w:rPr>
          <w:lang w:val="fr-FR"/>
        </w:rPr>
        <w:t>Vaucluse</w:t>
      </w:r>
      <w:r w:rsidR="00FC1D54" w:rsidRPr="0032190F">
        <w:rPr>
          <w:lang w:val="fr-FR"/>
        </w:rPr>
        <w:t>) au pied d’une falaise</w:t>
      </w:r>
      <w:r w:rsidRPr="0032190F">
        <w:rPr>
          <w:lang w:val="fr-FR"/>
        </w:rPr>
        <w:t xml:space="preserve"> est un site d’habitat et d’atelier de production de taille du silex (voir § Sitiologie) attribué au </w:t>
      </w:r>
      <w:hyperlink r:id="rId6305" w:anchor="Cul_Chasseen" w:history="1">
        <w:r w:rsidRPr="0032190F">
          <w:rPr>
            <w:rStyle w:val="Hyperlink"/>
            <w:lang w:val="fr-FR"/>
          </w:rPr>
          <w:t>Chasséen</w:t>
        </w:r>
      </w:hyperlink>
      <w:r w:rsidRPr="0032190F">
        <w:rPr>
          <w:lang w:val="fr-FR"/>
        </w:rPr>
        <w:t xml:space="preserve">. Le </w:t>
      </w:r>
      <w:hyperlink r:id="rId6306" w:anchor="Sit_Mont_Ventoux" w:history="1">
        <w:r w:rsidRPr="0032190F">
          <w:rPr>
            <w:rStyle w:val="Hyperlink"/>
            <w:lang w:val="fr-FR"/>
          </w:rPr>
          <w:t>silex bédoulien</w:t>
        </w:r>
      </w:hyperlink>
      <w:r w:rsidRPr="0032190F">
        <w:rPr>
          <w:lang w:val="fr-FR"/>
        </w:rPr>
        <w:t xml:space="preserve"> représente 99% de la matière prmeière utilisée dans l’outillage. Le </w:t>
      </w:r>
      <w:hyperlink r:id="rId6307" w:anchor="CO_Traitement_Thermique" w:history="1">
        <w:r w:rsidR="00B260C6" w:rsidRPr="00B260C6">
          <w:rPr>
            <w:rStyle w:val="Hyperlink"/>
            <w:lang w:val="fr-FR"/>
          </w:rPr>
          <w:t>traitement thermique</w:t>
        </w:r>
      </w:hyperlink>
      <w:r w:rsidR="00B260C6">
        <w:rPr>
          <w:lang w:val="fr-FR"/>
        </w:rPr>
        <w:t xml:space="preserve"> </w:t>
      </w:r>
      <w:r w:rsidRPr="0032190F">
        <w:rPr>
          <w:lang w:val="fr-FR"/>
        </w:rPr>
        <w:t>y a été utilisé (V. Léa com. pers.). Les types d’industries représentées sont les lamelles, les grattoirs, les chanfrains et quelques armatures.</w:t>
      </w:r>
    </w:p>
    <w:p w14:paraId="754058E2" w14:textId="3B5E0B15" w:rsidR="0091066E" w:rsidRPr="0032190F" w:rsidRDefault="0091066E" w:rsidP="00242C0F">
      <w:pPr>
        <w:jc w:val="both"/>
        <w:rPr>
          <w:lang w:val="fr-FR"/>
        </w:rPr>
      </w:pPr>
      <w:r w:rsidRPr="0032190F">
        <w:rPr>
          <w:lang w:val="fr-FR"/>
        </w:rPr>
        <w:t xml:space="preserve">On trouve les traces de structures de crémation du type « four </w:t>
      </w:r>
      <w:r w:rsidR="00B22A1B" w:rsidRPr="0032190F">
        <w:rPr>
          <w:lang w:val="fr-FR"/>
        </w:rPr>
        <w:t>polynésiens </w:t>
      </w:r>
      <w:r w:rsidRPr="0032190F">
        <w:rPr>
          <w:lang w:val="fr-FR"/>
        </w:rPr>
        <w:t>», des sépultures (V. Léa com. pers.).</w:t>
      </w:r>
    </w:p>
    <w:p w14:paraId="409EC4FF" w14:textId="77777777" w:rsidR="002E1E75" w:rsidRPr="0032190F" w:rsidRDefault="002E1E75" w:rsidP="00242C0F">
      <w:pPr>
        <w:jc w:val="both"/>
        <w:rPr>
          <w:lang w:val="fr-FR"/>
        </w:rPr>
      </w:pPr>
    </w:p>
    <w:p w14:paraId="25F83DE2" w14:textId="77777777" w:rsidR="00D10DC1" w:rsidRPr="0032190F" w:rsidRDefault="00D10DC1" w:rsidP="00426FF9">
      <w:pPr>
        <w:pStyle w:val="Heading1"/>
      </w:pPr>
      <w:bookmarkStart w:id="2704" w:name="Sit_Bertaude"/>
      <w:r w:rsidRPr="0032190F">
        <w:t>BERTAUDE (La)</w:t>
      </w:r>
    </w:p>
    <w:bookmarkEnd w:id="2704"/>
    <w:p w14:paraId="3F6AD960" w14:textId="77777777" w:rsidR="00D10DC1" w:rsidRPr="0032190F" w:rsidRDefault="00D10DC1" w:rsidP="00242C0F">
      <w:pPr>
        <w:jc w:val="both"/>
        <w:rPr>
          <w:lang w:val="fr-FR"/>
        </w:rPr>
      </w:pPr>
    </w:p>
    <w:p w14:paraId="0121FC4A" w14:textId="3CB48EB1" w:rsidR="00D10DC1" w:rsidRPr="00B260C6" w:rsidRDefault="00D10DC1" w:rsidP="00242C0F">
      <w:pPr>
        <w:autoSpaceDE w:val="0"/>
        <w:autoSpaceDN w:val="0"/>
        <w:adjustRightInd w:val="0"/>
        <w:jc w:val="both"/>
        <w:rPr>
          <w:lang w:val="fr-FR"/>
        </w:rPr>
      </w:pPr>
      <w:r w:rsidRPr="00B260C6">
        <w:rPr>
          <w:lang w:val="fr-FR"/>
        </w:rPr>
        <w:t xml:space="preserve">Le site de La Bertaude (Vaucluse), L’assemblage lithique présente, sans ambiguïté, un style de débitage récent (Léa </w:t>
      </w:r>
      <w:r w:rsidRPr="00B260C6">
        <w:rPr>
          <w:i/>
          <w:iCs/>
          <w:lang w:val="fr-FR"/>
        </w:rPr>
        <w:t>et al.</w:t>
      </w:r>
      <w:r w:rsidRPr="00B260C6">
        <w:rPr>
          <w:lang w:val="fr-FR"/>
        </w:rPr>
        <w:t>, 2002), mais des armatures sur éclat en silex bédoulien non chauffé, façonnées par percussion, suggèrent un Chasséen plus ancien. La présence d’</w:t>
      </w:r>
      <w:hyperlink r:id="rId6308" w:anchor="Sit_Obsidienne" w:history="1">
        <w:r w:rsidR="009F2A99" w:rsidRPr="009F2A99">
          <w:rPr>
            <w:rStyle w:val="Hyperlink"/>
            <w:lang w:val="fr-FR"/>
          </w:rPr>
          <w:t>obsidienne</w:t>
        </w:r>
      </w:hyperlink>
      <w:r w:rsidRPr="00B260C6">
        <w:rPr>
          <w:lang w:val="fr-FR"/>
        </w:rPr>
        <w:t xml:space="preserve"> en provenance des îles </w:t>
      </w:r>
      <w:hyperlink r:id="rId6309" w:anchor="Sit_Lipari" w:history="1">
        <w:r w:rsidRPr="00B260C6">
          <w:rPr>
            <w:rStyle w:val="Hyperlink"/>
            <w:lang w:val="fr-FR"/>
          </w:rPr>
          <w:t>Lipari</w:t>
        </w:r>
      </w:hyperlink>
      <w:r w:rsidRPr="00B260C6">
        <w:rPr>
          <w:lang w:val="fr-FR"/>
        </w:rPr>
        <w:t xml:space="preserve"> est également à mettre en relation cette phase ancienne (Phillips et Courtin, 1981, p. 392).(BIB 1420)</w:t>
      </w:r>
    </w:p>
    <w:p w14:paraId="0FD85025" w14:textId="77777777" w:rsidR="00D10DC1" w:rsidRPr="007A3A26" w:rsidRDefault="00D10DC1" w:rsidP="00242C0F">
      <w:pPr>
        <w:autoSpaceDE w:val="0"/>
        <w:autoSpaceDN w:val="0"/>
        <w:adjustRightInd w:val="0"/>
        <w:rPr>
          <w:lang w:val="fr-FR"/>
        </w:rPr>
      </w:pPr>
      <w:r w:rsidRPr="007A3A26">
        <w:rPr>
          <w:lang w:val="fr-FR"/>
        </w:rPr>
        <w:t>La céramique comporte 1781 tessons issus de la fouille de Courtin et Phillips (mobilier conservé au dépôt d’Orange). Vingt et un éléments de forme, provenant de ramassage de surface, ont été ajoutés à ce corpus qui compose un minimum de 45 individus (tome II, tabl. 138) (BIB 1420)</w:t>
      </w:r>
      <w:r w:rsidR="00661CC4" w:rsidRPr="007A3A26">
        <w:rPr>
          <w:lang w:val="fr-FR"/>
        </w:rPr>
        <w:t>.</w:t>
      </w:r>
    </w:p>
    <w:p w14:paraId="788743D3" w14:textId="77777777" w:rsidR="00661CC4" w:rsidRPr="007A3A26" w:rsidRDefault="00661CC4" w:rsidP="00242C0F">
      <w:pPr>
        <w:autoSpaceDE w:val="0"/>
        <w:autoSpaceDN w:val="0"/>
        <w:adjustRightInd w:val="0"/>
        <w:rPr>
          <w:lang w:val="fr-FR"/>
        </w:rPr>
      </w:pPr>
    </w:p>
    <w:p w14:paraId="7841FDAE" w14:textId="77777777" w:rsidR="00661CC4" w:rsidRPr="007A3A26" w:rsidRDefault="00661CC4" w:rsidP="00242C0F">
      <w:pPr>
        <w:autoSpaceDE w:val="0"/>
        <w:autoSpaceDN w:val="0"/>
        <w:adjustRightInd w:val="0"/>
        <w:rPr>
          <w:lang w:val="fr-FR"/>
        </w:rPr>
      </w:pPr>
      <w:r w:rsidRPr="007A3A26">
        <w:rPr>
          <w:lang w:val="fr-FR"/>
        </w:rPr>
        <w:t>Un fragment de panse à à cordon multiforé est rapprochable d’un autre trouvé au gias du Ciari (SS BIB)</w:t>
      </w:r>
    </w:p>
    <w:p w14:paraId="16AE06C2" w14:textId="77777777" w:rsidR="00D10DC1" w:rsidRPr="0032190F" w:rsidRDefault="00D10DC1" w:rsidP="00242C0F">
      <w:pPr>
        <w:autoSpaceDE w:val="0"/>
        <w:autoSpaceDN w:val="0"/>
        <w:adjustRightInd w:val="0"/>
        <w:rPr>
          <w:lang w:val="fr-FR"/>
        </w:rPr>
      </w:pPr>
    </w:p>
    <w:p w14:paraId="2D45EE69" w14:textId="77777777" w:rsidR="00910312" w:rsidRPr="0032190F" w:rsidRDefault="00910312" w:rsidP="00426FF9">
      <w:pPr>
        <w:pStyle w:val="Heading1"/>
      </w:pPr>
      <w:bookmarkStart w:id="2705" w:name="Sit_Peinte"/>
      <w:r w:rsidRPr="0032190F">
        <w:t>PEINTE (Baume)</w:t>
      </w:r>
    </w:p>
    <w:bookmarkEnd w:id="2705"/>
    <w:p w14:paraId="6ED7F2E1" w14:textId="77777777" w:rsidR="00910312" w:rsidRPr="0032190F" w:rsidRDefault="00521858" w:rsidP="00242C0F">
      <w:pPr>
        <w:jc w:val="both"/>
        <w:rPr>
          <w:lang w:val="fr-FR"/>
        </w:rPr>
      </w:pPr>
      <w:r w:rsidRPr="0032190F">
        <w:rPr>
          <w:lang w:val="fr-FR"/>
        </w:rPr>
        <w:t>BIB 2420</w:t>
      </w:r>
    </w:p>
    <w:p w14:paraId="6D8D9F8A" w14:textId="77777777" w:rsidR="00521858" w:rsidRPr="0032190F" w:rsidRDefault="00521858" w:rsidP="00242C0F">
      <w:pPr>
        <w:jc w:val="both"/>
        <w:rPr>
          <w:lang w:val="fr-FR"/>
        </w:rPr>
      </w:pPr>
    </w:p>
    <w:p w14:paraId="6D2E706F" w14:textId="7A6574AF" w:rsidR="00090468" w:rsidRPr="0032190F" w:rsidRDefault="00910312" w:rsidP="004F3858">
      <w:pPr>
        <w:jc w:val="both"/>
        <w:rPr>
          <w:lang w:val="fr-FR"/>
        </w:rPr>
      </w:pPr>
      <w:r w:rsidRPr="0032190F">
        <w:rPr>
          <w:lang w:val="fr-FR"/>
        </w:rPr>
        <w:t xml:space="preserve">La Baume Peinte dans la vallée du Coulon (nord de Apt, Vaucluse) est un abri sur une voie de passage naturelle qui débouche sur les gisements du </w:t>
      </w:r>
      <w:hyperlink r:id="rId6310" w:anchor="Sit_Mont_Ventoux" w:history="1">
        <w:r w:rsidRPr="0032190F">
          <w:rPr>
            <w:rStyle w:val="Hyperlink"/>
            <w:lang w:val="fr-FR"/>
          </w:rPr>
          <w:t>mont Ventoux</w:t>
        </w:r>
      </w:hyperlink>
      <w:r w:rsidRPr="0032190F">
        <w:rPr>
          <w:lang w:val="fr-FR"/>
        </w:rPr>
        <w:t xml:space="preserve"> (BIB 1400 p. 218)</w:t>
      </w:r>
      <w:r w:rsidR="004F3858" w:rsidRPr="0032190F">
        <w:rPr>
          <w:lang w:val="fr-FR"/>
        </w:rPr>
        <w:t xml:space="preserve"> </w:t>
      </w:r>
      <w:r w:rsidR="00090468" w:rsidRPr="0032190F">
        <w:rPr>
          <w:rFonts w:eastAsia="Code2000"/>
          <w:lang w:val="fr-FR" w:eastAsia="en-GB"/>
        </w:rPr>
        <w:t>Le site à une configuration particulière: lame rocheuse perpendiculaire au versant (BIB 2396 p. 142)</w:t>
      </w:r>
      <w:r w:rsidR="00250F7D" w:rsidRPr="0032190F">
        <w:rPr>
          <w:rFonts w:eastAsia="Code2000"/>
          <w:lang w:val="fr-FR" w:eastAsia="en-GB"/>
        </w:rPr>
        <w:t xml:space="preserve"> qui "isole</w:t>
      </w:r>
      <w:r w:rsidR="00D21554" w:rsidRPr="0032190F">
        <w:rPr>
          <w:rFonts w:eastAsia="Code2000"/>
          <w:lang w:val="fr-FR" w:eastAsia="en-GB"/>
        </w:rPr>
        <w:t>" le site (BIB 2396 p. 148)</w:t>
      </w:r>
    </w:p>
    <w:p w14:paraId="299C438B" w14:textId="1A3F4079" w:rsidR="00250F7D" w:rsidRPr="0032190F" w:rsidRDefault="00000000" w:rsidP="00250F7D">
      <w:pPr>
        <w:jc w:val="both"/>
        <w:rPr>
          <w:lang w:val="fr-FR"/>
        </w:rPr>
      </w:pPr>
      <w:hyperlink r:id="rId6311" w:anchor="Cul_Schemat_France" w:history="1">
        <w:r w:rsidR="00250F7D" w:rsidRPr="0032190F">
          <w:rPr>
            <w:rStyle w:val="Hyperlink"/>
            <w:lang w:val="fr-FR"/>
          </w:rPr>
          <w:t>art schématique peint</w:t>
        </w:r>
      </w:hyperlink>
      <w:r w:rsidR="00250F7D" w:rsidRPr="0032190F">
        <w:rPr>
          <w:lang w:val="fr-FR"/>
        </w:rPr>
        <w:t xml:space="preserve"> (BIB 2396 fig. 1)</w:t>
      </w:r>
      <w:r w:rsidR="00432469" w:rsidRPr="0032190F">
        <w:rPr>
          <w:lang w:val="fr-FR"/>
        </w:rPr>
        <w:t xml:space="preserve"> et art </w:t>
      </w:r>
      <w:hyperlink r:id="rId6312" w:anchor="Cul_Schemat_France_s" w:history="1">
        <w:r w:rsidR="00432469" w:rsidRPr="0032190F">
          <w:rPr>
            <w:rStyle w:val="Hyperlink"/>
            <w:lang w:val="fr-FR"/>
          </w:rPr>
          <w:t>schématique</w:t>
        </w:r>
      </w:hyperlink>
      <w:r w:rsidR="00432469" w:rsidRPr="0032190F">
        <w:rPr>
          <w:lang w:val="fr-FR"/>
        </w:rPr>
        <w:t xml:space="preserve"> incisé (BIB 2398 fig. 1)</w:t>
      </w:r>
    </w:p>
    <w:p w14:paraId="6AD7F0A7" w14:textId="77777777" w:rsidR="00250F7D" w:rsidRPr="0032190F" w:rsidRDefault="00250F7D" w:rsidP="00250F7D">
      <w:pPr>
        <w:jc w:val="both"/>
        <w:rPr>
          <w:rFonts w:eastAsia="Code2000"/>
          <w:lang w:val="fr-FR" w:eastAsia="en-GB"/>
        </w:rPr>
      </w:pPr>
      <w:r w:rsidRPr="0032190F">
        <w:rPr>
          <w:rFonts w:eastAsia="Code2000"/>
          <w:lang w:val="fr-FR" w:eastAsia="en-GB"/>
        </w:rPr>
        <w:t xml:space="preserve">Une idole </w:t>
      </w:r>
      <w:r w:rsidR="00432469" w:rsidRPr="0032190F">
        <w:rPr>
          <w:rFonts w:eastAsia="Code2000"/>
          <w:lang w:val="fr-FR" w:eastAsia="en-GB"/>
        </w:rPr>
        <w:t xml:space="preserve">peinte </w:t>
      </w:r>
      <w:r w:rsidRPr="0032190F">
        <w:rPr>
          <w:rFonts w:eastAsia="Code2000"/>
          <w:lang w:val="fr-FR" w:eastAsia="en-GB"/>
        </w:rPr>
        <w:t>ponctuée et l'autre qui ne l'est pas (BIB 2396 p. 156)</w:t>
      </w:r>
    </w:p>
    <w:p w14:paraId="7938299B" w14:textId="77777777" w:rsidR="00BA432A" w:rsidRPr="0032190F" w:rsidRDefault="00BA432A" w:rsidP="00250F7D">
      <w:pPr>
        <w:jc w:val="both"/>
        <w:rPr>
          <w:rFonts w:eastAsia="Code2000"/>
          <w:lang w:val="fr-FR" w:eastAsia="en-GB"/>
        </w:rPr>
      </w:pPr>
    </w:p>
    <w:p w14:paraId="7AA111B9" w14:textId="691A9B25" w:rsidR="00F535EF" w:rsidRPr="0032190F" w:rsidRDefault="00F535EF" w:rsidP="00CD3720">
      <w:pPr>
        <w:jc w:val="both"/>
        <w:rPr>
          <w:rFonts w:eastAsia="Code2000"/>
          <w:lang w:val="fr-FR" w:eastAsia="en-GB"/>
        </w:rPr>
      </w:pPr>
      <w:r w:rsidRPr="0032190F">
        <w:rPr>
          <w:rFonts w:eastAsia="Code2000"/>
          <w:lang w:val="fr-FR" w:eastAsia="en-GB"/>
        </w:rPr>
        <w:t xml:space="preserve">Baume peinte est une </w:t>
      </w:r>
      <w:r w:rsidR="00676DD1" w:rsidRPr="0032190F">
        <w:rPr>
          <w:rFonts w:eastAsia="Code2000"/>
          <w:lang w:val="fr-FR" w:eastAsia="en-GB"/>
        </w:rPr>
        <w:t>é</w:t>
      </w:r>
      <w:r w:rsidRPr="0032190F">
        <w:rPr>
          <w:rFonts w:eastAsia="Code2000"/>
          <w:lang w:val="fr-FR" w:eastAsia="en-GB"/>
        </w:rPr>
        <w:t>mergence calcaire sur le tiers sup</w:t>
      </w:r>
      <w:r w:rsidR="007E5CFD" w:rsidRPr="0032190F">
        <w:rPr>
          <w:rFonts w:eastAsia="Code2000"/>
          <w:lang w:val="fr-FR" w:eastAsia="en-GB"/>
        </w:rPr>
        <w:t>é</w:t>
      </w:r>
      <w:r w:rsidRPr="0032190F">
        <w:rPr>
          <w:rFonts w:eastAsia="Code2000"/>
          <w:lang w:val="fr-FR" w:eastAsia="en-GB"/>
        </w:rPr>
        <w:t>rieur du versant oriental de la combe de Fontjouval, au niveau d'une faille qui traverse ce vallon. Plusieurs abris creusent cette excroissance rocheuse et une petite esplanade assortie de deux renfoncements en occupe le centre. Les parois de ces deux anfractuosit</w:t>
      </w:r>
      <w:r w:rsidR="007E5CFD" w:rsidRPr="0032190F">
        <w:rPr>
          <w:rFonts w:eastAsia="Code2000"/>
          <w:lang w:val="fr-FR" w:eastAsia="en-GB"/>
        </w:rPr>
        <w:t>é</w:t>
      </w:r>
      <w:r w:rsidRPr="0032190F">
        <w:rPr>
          <w:rFonts w:eastAsia="Code2000"/>
          <w:lang w:val="fr-FR" w:eastAsia="en-GB"/>
        </w:rPr>
        <w:t>s sont essentiellement orn</w:t>
      </w:r>
      <w:r w:rsidR="00676DD1" w:rsidRPr="0032190F">
        <w:rPr>
          <w:rFonts w:eastAsia="Code2000"/>
          <w:lang w:val="fr-FR" w:eastAsia="en-GB"/>
        </w:rPr>
        <w:t>é</w:t>
      </w:r>
      <w:r w:rsidRPr="0032190F">
        <w:rPr>
          <w:rFonts w:eastAsia="Code2000"/>
          <w:lang w:val="fr-FR" w:eastAsia="en-GB"/>
        </w:rPr>
        <w:t>es de peintures sch</w:t>
      </w:r>
      <w:r w:rsidR="002E0A84" w:rsidRPr="0032190F">
        <w:rPr>
          <w:rFonts w:eastAsia="Code2000"/>
          <w:lang w:val="fr-FR" w:eastAsia="en-GB"/>
        </w:rPr>
        <w:t>é</w:t>
      </w:r>
      <w:r w:rsidRPr="0032190F">
        <w:rPr>
          <w:rFonts w:eastAsia="Code2000"/>
          <w:lang w:val="fr-FR" w:eastAsia="en-GB"/>
        </w:rPr>
        <w:t>matiques n</w:t>
      </w:r>
      <w:r w:rsidR="00676DD1" w:rsidRPr="0032190F">
        <w:rPr>
          <w:rFonts w:eastAsia="Code2000"/>
          <w:lang w:val="fr-FR" w:eastAsia="en-GB"/>
        </w:rPr>
        <w:t>é</w:t>
      </w:r>
      <w:r w:rsidRPr="0032190F">
        <w:rPr>
          <w:rFonts w:eastAsia="Code2000"/>
          <w:lang w:val="fr-FR" w:eastAsia="en-GB"/>
        </w:rPr>
        <w:t xml:space="preserve">olithiques mais on observe aussi quelques signes au </w:t>
      </w:r>
      <w:hyperlink r:id="rId6313" w:anchor="Cul_Schemat_France_t_peintes_ba" w:history="1">
        <w:r w:rsidRPr="0032190F">
          <w:rPr>
            <w:rStyle w:val="Hyperlink"/>
            <w:rFonts w:eastAsia="Code2000"/>
            <w:lang w:val="fr-FR" w:eastAsia="en-GB"/>
          </w:rPr>
          <w:t>b</w:t>
        </w:r>
        <w:r w:rsidR="00676DD1" w:rsidRPr="0032190F">
          <w:rPr>
            <w:rStyle w:val="Hyperlink"/>
            <w:rFonts w:eastAsia="Code2000"/>
            <w:lang w:val="fr-FR" w:eastAsia="en-GB"/>
          </w:rPr>
          <w:t>â</w:t>
        </w:r>
        <w:r w:rsidRPr="0032190F">
          <w:rPr>
            <w:rStyle w:val="Hyperlink"/>
            <w:rFonts w:eastAsia="Code2000"/>
            <w:lang w:val="fr-FR" w:eastAsia="en-GB"/>
          </w:rPr>
          <w:t>ton de colorant</w:t>
        </w:r>
      </w:hyperlink>
      <w:r w:rsidRPr="0032190F">
        <w:rPr>
          <w:rFonts w:eastAsia="Code2000"/>
          <w:lang w:val="fr-FR" w:eastAsia="en-GB"/>
        </w:rPr>
        <w:t xml:space="preserve"> sur le panneau sud</w:t>
      </w:r>
      <w:r w:rsidR="00CD3720">
        <w:rPr>
          <w:rFonts w:eastAsia="Code2000"/>
          <w:lang w:val="fr-FR" w:eastAsia="en-GB"/>
        </w:rPr>
        <w:t>:</w:t>
      </w:r>
      <w:r w:rsidRPr="0032190F">
        <w:rPr>
          <w:rFonts w:eastAsia="Code2000"/>
          <w:lang w:val="fr-FR" w:eastAsia="en-GB"/>
        </w:rPr>
        <w:t xml:space="preserve"> </w:t>
      </w:r>
      <w:hyperlink r:id="rId6314" w:anchor="Cul_Proto_Art_TAC_T_g_zigzag" w:history="1">
        <w:r w:rsidR="00E31D08" w:rsidRPr="00E31D08">
          <w:rPr>
            <w:rStyle w:val="Hyperlink"/>
            <w:lang w:val="fr-FR" w:eastAsia="en-GB"/>
          </w:rPr>
          <w:t>zigza</w:t>
        </w:r>
        <w:r w:rsidR="00E31D08">
          <w:rPr>
            <w:rStyle w:val="Hyperlink"/>
            <w:lang w:val="fr-FR" w:eastAsia="en-GB"/>
          </w:rPr>
          <w:t>g</w:t>
        </w:r>
      </w:hyperlink>
      <w:r w:rsidR="00E31D08">
        <w:rPr>
          <w:lang w:val="fr-FR" w:eastAsia="en-GB"/>
        </w:rPr>
        <w:t xml:space="preserve"> </w:t>
      </w:r>
      <w:r w:rsidRPr="0032190F">
        <w:rPr>
          <w:rFonts w:eastAsia="Code2000"/>
          <w:lang w:val="fr-FR" w:eastAsia="en-GB"/>
        </w:rPr>
        <w:t xml:space="preserve">vertical, traits parall~les, traits sans organisation apparente..(BIB 2398 p. 572)  </w:t>
      </w:r>
    </w:p>
    <w:p w14:paraId="1031CE23" w14:textId="77777777" w:rsidR="00F535EF" w:rsidRPr="0032190F" w:rsidRDefault="00F535EF" w:rsidP="00F535EF">
      <w:pPr>
        <w:jc w:val="both"/>
        <w:rPr>
          <w:rFonts w:eastAsia="Code2000"/>
          <w:lang w:val="fr-FR" w:eastAsia="en-GB"/>
        </w:rPr>
      </w:pPr>
    </w:p>
    <w:p w14:paraId="61BDC5CB" w14:textId="77777777" w:rsidR="00BA432A" w:rsidRPr="0032190F" w:rsidRDefault="00BA432A" w:rsidP="00BA432A">
      <w:pPr>
        <w:pStyle w:val="Heading2"/>
        <w:rPr>
          <w:rFonts w:eastAsia="Code2000"/>
          <w:lang w:eastAsia="en-GB"/>
        </w:rPr>
      </w:pPr>
      <w:r w:rsidRPr="0032190F">
        <w:rPr>
          <w:rFonts w:eastAsia="Code2000"/>
          <w:lang w:eastAsia="en-GB"/>
        </w:rPr>
        <w:t>Art rupestre</w:t>
      </w:r>
    </w:p>
    <w:p w14:paraId="4859D59C" w14:textId="77777777" w:rsidR="00BA432A" w:rsidRPr="0032190F" w:rsidRDefault="00BA432A" w:rsidP="00BA432A">
      <w:pPr>
        <w:rPr>
          <w:lang w:val="fr-FR" w:eastAsia="en-GB"/>
        </w:rPr>
      </w:pPr>
    </w:p>
    <w:p w14:paraId="3964ABD9" w14:textId="46E2E570" w:rsidR="00BA432A" w:rsidRPr="0032190F" w:rsidRDefault="00BA432A" w:rsidP="00543684">
      <w:pPr>
        <w:jc w:val="both"/>
        <w:rPr>
          <w:lang w:val="fr-FR" w:eastAsia="en-GB"/>
        </w:rPr>
      </w:pPr>
      <w:r w:rsidRPr="0032190F">
        <w:rPr>
          <w:lang w:val="fr-FR" w:eastAsia="en-GB"/>
        </w:rPr>
        <w:t xml:space="preserve">Deux rotondes peintes: </w:t>
      </w:r>
      <w:hyperlink r:id="rId6315" w:anchor="Sit_Peinte_rSud" w:history="1">
        <w:r w:rsidRPr="0032190F">
          <w:rPr>
            <w:rStyle w:val="Hyperlink"/>
            <w:lang w:val="fr-FR" w:eastAsia="en-GB"/>
          </w:rPr>
          <w:t>rotonde Sud</w:t>
        </w:r>
      </w:hyperlink>
      <w:r w:rsidRPr="0032190F">
        <w:rPr>
          <w:lang w:val="fr-FR" w:eastAsia="en-GB"/>
        </w:rPr>
        <w:t xml:space="preserve"> et </w:t>
      </w:r>
      <w:hyperlink r:id="rId6316" w:anchor="Sit_Peinte_rNord" w:history="1">
        <w:r w:rsidRPr="0032190F">
          <w:rPr>
            <w:rStyle w:val="Hyperlink"/>
            <w:lang w:val="fr-FR" w:eastAsia="en-GB"/>
          </w:rPr>
          <w:t>rotonde Nord</w:t>
        </w:r>
      </w:hyperlink>
      <w:r w:rsidR="00543684" w:rsidRPr="0032190F">
        <w:rPr>
          <w:lang w:val="fr-FR" w:eastAsia="en-GB"/>
        </w:rPr>
        <w:t xml:space="preserve">. Les pigments des peintures ont été analysés : 8 prelevements foumissent tors de !' analyse chimique des resultats assez semblables. II s'agit dans tous les cas d'ocre, terre argileuse L'analyse permet d' isoler le talc (spectre 01) et l'oxyde de fer (spectre 02) En revanche les images MEB, ici au centre de I' image l'oxyde de fer, ne soot pas assez significative pour determiner Ia nature precise des composés Pour aider a Ia determination des analyses en micro-spectrometric Raman ont ete effectuées Outre Ia mise en evidence de l'abondance de carbone {charbon de bois), on dctecte en association du phosphore, du calcium et de !'oxygene, elements attribues a l'apatite (phase minerale de l'os). Des analyses au MET ont ete effectuees sur l'echantillon afin de rechcrcher des informations structurales de l' apatite </w:t>
      </w:r>
      <w:r w:rsidR="00543684" w:rsidRPr="0032190F">
        <w:rPr>
          <w:color w:val="1B1C1B"/>
          <w:szCs w:val="20"/>
          <w:lang w:val="fr-FR" w:eastAsia="en-GB"/>
        </w:rPr>
        <w:t xml:space="preserve">coloree naturellement par les oxydes de fer. Toutefois, queFques differences subtiles peuvent etre </w:t>
      </w:r>
      <w:r w:rsidR="00543684" w:rsidRPr="0032190F">
        <w:rPr>
          <w:rFonts w:eastAsia="HiddenHorzOCR"/>
          <w:color w:val="1B1C1B"/>
          <w:szCs w:val="17"/>
          <w:lang w:val="fr-FR" w:eastAsia="en-GB"/>
        </w:rPr>
        <w:t xml:space="preserve">deceh~es </w:t>
      </w:r>
      <w:r w:rsidR="00543684" w:rsidRPr="0032190F">
        <w:rPr>
          <w:color w:val="1B1C1B"/>
          <w:szCs w:val="20"/>
          <w:lang w:val="fr-FR" w:eastAsia="en-GB"/>
        </w:rPr>
        <w:t xml:space="preserve">et qui permettent de proposer des regroupements de figures et des hypotheses quant </w:t>
      </w:r>
      <w:r w:rsidR="00543684" w:rsidRPr="0032190F">
        <w:rPr>
          <w:color w:val="1B1C1B"/>
          <w:szCs w:val="31"/>
          <w:lang w:val="fr-FR" w:eastAsia="en-GB"/>
        </w:rPr>
        <w:t xml:space="preserve">a </w:t>
      </w:r>
      <w:r w:rsidR="00543684" w:rsidRPr="0032190F">
        <w:rPr>
          <w:color w:val="080808"/>
          <w:szCs w:val="20"/>
          <w:lang w:val="fr-FR" w:eastAsia="en-GB"/>
        </w:rPr>
        <w:t xml:space="preserve">leur </w:t>
      </w:r>
      <w:r w:rsidR="00543684" w:rsidRPr="0032190F">
        <w:rPr>
          <w:color w:val="1B1C1B"/>
          <w:szCs w:val="20"/>
          <w:lang w:val="fr-FR" w:eastAsia="en-GB"/>
        </w:rPr>
        <w:t xml:space="preserve">realisation. Ce qui distingue les deux rotondes est !'absence de potassium sur </w:t>
      </w:r>
      <w:r w:rsidR="00543684" w:rsidRPr="0032190F">
        <w:rPr>
          <w:color w:val="080808"/>
          <w:szCs w:val="20"/>
          <w:lang w:val="fr-FR" w:eastAsia="en-GB"/>
        </w:rPr>
        <w:t xml:space="preserve">Ia </w:t>
      </w:r>
      <w:r w:rsidR="00543684" w:rsidRPr="0032190F">
        <w:rPr>
          <w:color w:val="1B1C1B"/>
          <w:szCs w:val="20"/>
          <w:lang w:val="fr-FR" w:eastAsia="en-GB"/>
        </w:rPr>
        <w:t>pein</w:t>
      </w:r>
      <w:r w:rsidR="00543684" w:rsidRPr="0032190F">
        <w:rPr>
          <w:color w:val="2E2F2E"/>
          <w:szCs w:val="20"/>
          <w:lang w:val="fr-FR" w:eastAsia="en-GB"/>
        </w:rPr>
        <w:t xml:space="preserve">ture </w:t>
      </w:r>
      <w:r w:rsidR="00543684" w:rsidRPr="0032190F">
        <w:rPr>
          <w:color w:val="1B1C1B"/>
          <w:szCs w:val="20"/>
          <w:lang w:val="fr-FR" w:eastAsia="en-GB"/>
        </w:rPr>
        <w:t xml:space="preserve">de </w:t>
      </w:r>
      <w:r w:rsidR="00543684" w:rsidRPr="0032190F">
        <w:rPr>
          <w:color w:val="080808"/>
          <w:szCs w:val="20"/>
          <w:lang w:val="fr-FR" w:eastAsia="en-GB"/>
        </w:rPr>
        <w:t xml:space="preserve">Ia </w:t>
      </w:r>
      <w:r w:rsidR="00543684" w:rsidRPr="0032190F">
        <w:rPr>
          <w:color w:val="1B1C1B"/>
          <w:szCs w:val="20"/>
          <w:lang w:val="fr-FR" w:eastAsia="en-GB"/>
        </w:rPr>
        <w:t xml:space="preserve">rotonde nord alors que cet element est systematiquement decele sur tous les </w:t>
      </w:r>
      <w:r w:rsidR="00543684" w:rsidRPr="0032190F">
        <w:rPr>
          <w:color w:val="080808"/>
          <w:szCs w:val="20"/>
          <w:lang w:val="fr-FR" w:eastAsia="en-GB"/>
        </w:rPr>
        <w:t>preleve</w:t>
      </w:r>
      <w:r w:rsidR="00543684" w:rsidRPr="0032190F">
        <w:rPr>
          <w:color w:val="1B1C1B"/>
          <w:szCs w:val="20"/>
          <w:lang w:val="fr-FR" w:eastAsia="en-GB"/>
        </w:rPr>
        <w:t xml:space="preserve">ments de Ia rotonde </w:t>
      </w:r>
      <w:r w:rsidR="00543684" w:rsidRPr="0032190F">
        <w:rPr>
          <w:color w:val="2E2F2E"/>
          <w:szCs w:val="20"/>
          <w:lang w:val="fr-FR" w:eastAsia="en-GB"/>
        </w:rPr>
        <w:t>sud</w:t>
      </w:r>
      <w:r w:rsidR="00543684" w:rsidRPr="0032190F">
        <w:rPr>
          <w:color w:val="080808"/>
          <w:szCs w:val="20"/>
          <w:lang w:val="fr-FR" w:eastAsia="en-GB"/>
        </w:rPr>
        <w:t>.</w:t>
      </w:r>
      <w:r w:rsidR="00543684" w:rsidRPr="0032190F">
        <w:rPr>
          <w:lang w:val="fr-FR" w:eastAsia="en-GB"/>
        </w:rPr>
        <w:t xml:space="preserve"> (BIB 2462)</w:t>
      </w:r>
    </w:p>
    <w:p w14:paraId="66216611" w14:textId="77777777" w:rsidR="00543684" w:rsidRDefault="00543684" w:rsidP="00543684">
      <w:pPr>
        <w:jc w:val="both"/>
        <w:rPr>
          <w:color w:val="1B1C1B"/>
          <w:szCs w:val="20"/>
          <w:lang w:val="fr-FR" w:eastAsia="en-GB"/>
        </w:rPr>
      </w:pPr>
      <w:r w:rsidRPr="0032190F">
        <w:rPr>
          <w:color w:val="1B1C1B"/>
          <w:szCs w:val="20"/>
          <w:lang w:val="fr-FR" w:eastAsia="en-GB"/>
        </w:rPr>
        <w:t xml:space="preserve">L'analyse atteste une difference des matieres picturales employees entre </w:t>
      </w:r>
      <w:r w:rsidRPr="0032190F">
        <w:rPr>
          <w:color w:val="080808"/>
          <w:szCs w:val="20"/>
          <w:lang w:val="fr-FR" w:eastAsia="en-GB"/>
        </w:rPr>
        <w:t xml:space="preserve">les </w:t>
      </w:r>
      <w:r w:rsidRPr="0032190F">
        <w:rPr>
          <w:color w:val="1B1C1B"/>
          <w:szCs w:val="20"/>
          <w:lang w:val="fr-FR" w:eastAsia="en-GB"/>
        </w:rPr>
        <w:t>rotondes nord et sud (BIB 2462)</w:t>
      </w:r>
    </w:p>
    <w:p w14:paraId="2A5589E5" w14:textId="6CAAB5AF" w:rsidR="00412FAE" w:rsidRPr="0032190F" w:rsidRDefault="00412FAE" w:rsidP="00543684">
      <w:pPr>
        <w:jc w:val="both"/>
        <w:rPr>
          <w:lang w:val="fr-FR" w:eastAsia="en-GB"/>
        </w:rPr>
      </w:pPr>
      <w:r>
        <w:rPr>
          <w:color w:val="1B1C1B"/>
          <w:szCs w:val="20"/>
          <w:lang w:val="fr-FR" w:eastAsia="en-GB"/>
        </w:rPr>
        <w:t xml:space="preserve">Les tests </w:t>
      </w:r>
      <w:hyperlink r:id="rId6317" w:anchor="Cul_Schemat_France_acoust" w:history="1">
        <w:r w:rsidRPr="00412FAE">
          <w:rPr>
            <w:rStyle w:val="Hyperlink"/>
            <w:rFonts w:eastAsia="Code2000"/>
            <w:lang w:val="fr-FR" w:eastAsia="en-GB"/>
          </w:rPr>
          <w:t>accoustiques</w:t>
        </w:r>
      </w:hyperlink>
      <w:r>
        <w:rPr>
          <w:color w:val="1B1C1B"/>
          <w:szCs w:val="20"/>
          <w:lang w:val="fr-FR" w:eastAsia="en-GB"/>
        </w:rPr>
        <w:t xml:space="preserve"> ont montré que l'acoustique à l'intérieur du site était meilleure qu'à l'extérieure du site (BIB séminaire Archeoacoustic UB, 2019)</w:t>
      </w:r>
    </w:p>
    <w:p w14:paraId="2E97E95D" w14:textId="77777777" w:rsidR="00250F7D" w:rsidRPr="0032190F" w:rsidRDefault="00250F7D" w:rsidP="004F3858">
      <w:pPr>
        <w:jc w:val="both"/>
        <w:rPr>
          <w:lang w:val="fr-FR"/>
        </w:rPr>
      </w:pPr>
    </w:p>
    <w:p w14:paraId="14E06017" w14:textId="77777777" w:rsidR="00250F7D" w:rsidRPr="0032190F" w:rsidRDefault="00250F7D" w:rsidP="00BA432A">
      <w:pPr>
        <w:pStyle w:val="Heading3"/>
      </w:pPr>
      <w:bookmarkStart w:id="2706" w:name="Sit_Peinte_rSud"/>
      <w:r w:rsidRPr="0032190F">
        <w:t>Rotonde sud</w:t>
      </w:r>
    </w:p>
    <w:bookmarkEnd w:id="2706"/>
    <w:p w14:paraId="7ED31AE2" w14:textId="77777777" w:rsidR="009345C3" w:rsidRPr="0032190F" w:rsidRDefault="009345C3" w:rsidP="009345C3">
      <w:pPr>
        <w:rPr>
          <w:lang w:val="fr-FR"/>
        </w:rPr>
      </w:pPr>
    </w:p>
    <w:p w14:paraId="03BB49B7" w14:textId="77777777" w:rsidR="00A02DCF" w:rsidRPr="0032190F" w:rsidRDefault="009345C3" w:rsidP="0039397A">
      <w:pPr>
        <w:jc w:val="both"/>
        <w:rPr>
          <w:lang w:val="fr-FR"/>
        </w:rPr>
      </w:pPr>
      <w:r w:rsidRPr="0032190F">
        <w:rPr>
          <w:lang w:val="fr-FR"/>
        </w:rPr>
        <w:t>Renfoncement de 2,5 m de diam environ au sol en cuvette récupérant les eaux issues du ruisellement de la pente et déversant son trop-plein vers l'esplanade (BIB 2396 p. 159)</w:t>
      </w:r>
      <w:r w:rsidR="0039397A" w:rsidRPr="0032190F">
        <w:rPr>
          <w:lang w:val="fr-FR"/>
        </w:rPr>
        <w:t xml:space="preserve">. </w:t>
      </w:r>
    </w:p>
    <w:p w14:paraId="43079D77" w14:textId="77777777" w:rsidR="00A02DCF" w:rsidRPr="0032190F" w:rsidRDefault="00A02DCF" w:rsidP="00A02DCF">
      <w:pPr>
        <w:jc w:val="both"/>
        <w:rPr>
          <w:lang w:val="fr-FR"/>
        </w:rPr>
      </w:pPr>
      <w:r w:rsidRPr="0032190F">
        <w:rPr>
          <w:lang w:val="fr-FR"/>
        </w:rPr>
        <w:t xml:space="preserve">Les peintures sont faites d'ocre et d'os pilé. L'étude du style et de la technique d'execution des signes laissent supposer le travail d'un même auteur: même instrument utilisé, même façon de réaliser les tracés. Le figures sont certainement isochrones. Les représentations sont remarquablement bien conservées (BIB 2396 p. 159). </w:t>
      </w:r>
    </w:p>
    <w:p w14:paraId="1630A99C" w14:textId="6A87C724" w:rsidR="00A02DCF" w:rsidRPr="0032190F" w:rsidRDefault="00A02DCF" w:rsidP="0039397A">
      <w:pPr>
        <w:jc w:val="both"/>
        <w:rPr>
          <w:lang w:val="fr-FR"/>
        </w:rPr>
      </w:pPr>
      <w:r w:rsidRPr="0032190F">
        <w:rPr>
          <w:lang w:val="fr-FR"/>
        </w:rPr>
        <w:t xml:space="preserve">Représentations de signes soléiformes, ponctués, de signe anthropomorphes masculins, cruciformes ou losangique, </w:t>
      </w:r>
      <w:r w:rsidRPr="0032190F">
        <w:rPr>
          <w:i/>
          <w:lang w:val="fr-FR"/>
        </w:rPr>
        <w:t xml:space="preserve">de </w:t>
      </w:r>
      <w:hyperlink r:id="rId6318" w:anchor="Cul_Proto_Art_TAC_T_z_cerf" w:history="1">
        <w:r w:rsidR="003276A0" w:rsidRPr="0032190F">
          <w:rPr>
            <w:rStyle w:val="Hyperlink"/>
            <w:i/>
            <w:lang w:val="fr-FR"/>
          </w:rPr>
          <w:t>cervidé</w:t>
        </w:r>
      </w:hyperlink>
      <w:r w:rsidR="003276A0" w:rsidRPr="0032190F">
        <w:rPr>
          <w:i/>
          <w:lang w:val="fr-FR"/>
        </w:rPr>
        <w:t>s</w:t>
      </w:r>
      <w:r w:rsidRPr="0032190F">
        <w:rPr>
          <w:i/>
          <w:lang w:val="fr-FR"/>
        </w:rPr>
        <w:t>,</w:t>
      </w:r>
      <w:r w:rsidRPr="0032190F">
        <w:rPr>
          <w:lang w:val="fr-FR"/>
        </w:rPr>
        <w:t xml:space="preserve"> de la version simplifiée de l'idole sous forme d'arceaux, d'une hache. Trois signes en forme de 'p' ne sont pas identifiables. On note l'absence de </w:t>
      </w:r>
      <w:hyperlink r:id="rId6319" w:anchor="Cul_Art_TAC_T_g_chevrons" w:history="1">
        <w:r w:rsidR="00AE4243" w:rsidRPr="0032190F">
          <w:rPr>
            <w:rStyle w:val="Hyperlink"/>
            <w:lang w:val="fr-FR"/>
          </w:rPr>
          <w:t>chevrons</w:t>
        </w:r>
      </w:hyperlink>
      <w:r w:rsidR="00AE4243" w:rsidRPr="0032190F">
        <w:rPr>
          <w:lang w:val="fr-FR"/>
        </w:rPr>
        <w:t xml:space="preserve"> </w:t>
      </w:r>
      <w:r w:rsidRPr="0032190F">
        <w:rPr>
          <w:lang w:val="fr-FR"/>
        </w:rPr>
        <w:t>et lignes brisées (BIB 2396 p. 159).</w:t>
      </w:r>
    </w:p>
    <w:p w14:paraId="63E7952B" w14:textId="77777777" w:rsidR="00543684" w:rsidRPr="0032190F" w:rsidRDefault="00543684" w:rsidP="0039397A">
      <w:pPr>
        <w:jc w:val="both"/>
        <w:rPr>
          <w:lang w:val="fr-FR"/>
        </w:rPr>
      </w:pPr>
    </w:p>
    <w:p w14:paraId="4652881C" w14:textId="77777777" w:rsidR="00543684" w:rsidRPr="0032190F" w:rsidRDefault="00543684" w:rsidP="00543684">
      <w:pPr>
        <w:pStyle w:val="Heading4"/>
      </w:pPr>
      <w:r w:rsidRPr="0032190F">
        <w:t>Pigments</w:t>
      </w:r>
    </w:p>
    <w:p w14:paraId="673C6CD1" w14:textId="77777777" w:rsidR="00BA432A" w:rsidRPr="0032190F" w:rsidRDefault="00543684" w:rsidP="00E34AC2">
      <w:pPr>
        <w:jc w:val="both"/>
        <w:rPr>
          <w:lang w:val="fr-FR"/>
        </w:rPr>
      </w:pPr>
      <w:r w:rsidRPr="0032190F">
        <w:rPr>
          <w:lang w:val="fr-FR"/>
        </w:rPr>
        <w:t xml:space="preserve">Les sept autres prelevements proviennent de </w:t>
      </w:r>
      <w:r w:rsidR="00257F49" w:rsidRPr="0032190F">
        <w:rPr>
          <w:lang w:val="fr-FR"/>
        </w:rPr>
        <w:t>l</w:t>
      </w:r>
      <w:r w:rsidRPr="0032190F">
        <w:rPr>
          <w:lang w:val="fr-FR"/>
        </w:rPr>
        <w:t xml:space="preserve">a rotonde sud. Les 4 figures les plus elaborees V60 (signe anthropomorphe cruciforme), V64 (cervide), V65 (hache), V66 (signe anthropomorphe) sont realisees avec de l'ocre et pre·sentent toutes une impurete enos (apatite : Ca et P). L'os laisse des traces lors du travail de Ia matiere (raclage de l'ocre? melange homogeneisation ? depot de Ia matiere sur Ia paroi ? ... ). Deux figures sont de l'ocre seule (comme le signe pectine de Ia rotonde nord). Enfin, Ia figure n°25 (V61, signe losangique ponctue) est une ocre associee a de !'hematite. Ajouter de !'hematite permet de saturer Ia couleur (BIB 2462) </w:t>
      </w:r>
      <w:r w:rsidR="00E34AC2" w:rsidRPr="0032190F">
        <w:rPr>
          <w:szCs w:val="20"/>
          <w:lang w:val="fr-FR"/>
        </w:rPr>
        <w:t xml:space="preserve">" La  composition  générale  semble   </w:t>
      </w:r>
      <w:r w:rsidR="00E34AC2" w:rsidRPr="0032190F">
        <w:rPr>
          <w:szCs w:val="20"/>
          <w:lang w:val="fr-FR"/>
        </w:rPr>
        <w:lastRenderedPageBreak/>
        <w:t>cohérente. Est-elle synchrone  ? Pour démontrer qu’elle a été réalisée en une même phase graphique et par  un même auteur dont on peut, empiriquement, exprimer la gestuelle, nous avons  eu recours à l’analyse technique et stylistique.  L’analyse  de  la  matière  picturale  prouve  qu’un  seul  pigment  a  été  utilisé,   l’ocre, que l’on a mélangé à de l’os brûlé et pulvérisé, d’où la mise en évidence  d’apatite. En croisant les données, l’analyse chimique confirme la similarité des  recettes  pour  les  différentes  figures  soumises  à  l’analyse  élémentaire  et  permet   de  conclure  à  l’usage  d’une  seule  et  même  préparation  picturale   :  à  l’existence   d’un unique pot de peinture" (BIB 2461)</w:t>
      </w:r>
      <w:r w:rsidR="00E34AC2" w:rsidRPr="0032190F">
        <w:rPr>
          <w:lang w:val="fr-FR"/>
        </w:rPr>
        <w:t xml:space="preserve"> </w:t>
      </w:r>
    </w:p>
    <w:p w14:paraId="1427752E" w14:textId="77777777" w:rsidR="00E34AC2" w:rsidRPr="0032190F" w:rsidRDefault="00E34AC2" w:rsidP="009345C3">
      <w:pPr>
        <w:rPr>
          <w:lang w:val="fr-FR"/>
        </w:rPr>
      </w:pPr>
    </w:p>
    <w:p w14:paraId="48C724BA" w14:textId="77777777" w:rsidR="00107B01" w:rsidRPr="0032190F" w:rsidRDefault="00A02DCF" w:rsidP="00107B01">
      <w:pPr>
        <w:pStyle w:val="Heading4"/>
      </w:pPr>
      <w:r w:rsidRPr="0032190F">
        <w:t>Composition</w:t>
      </w:r>
    </w:p>
    <w:p w14:paraId="1AD8C432" w14:textId="77777777" w:rsidR="00A02DCF" w:rsidRPr="0032190F" w:rsidRDefault="00A02DCF" w:rsidP="00A02DCF">
      <w:pPr>
        <w:rPr>
          <w:lang w:val="fr-FR"/>
        </w:rPr>
      </w:pPr>
    </w:p>
    <w:p w14:paraId="08EB76BA" w14:textId="77777777" w:rsidR="00A02DCF" w:rsidRPr="0032190F" w:rsidRDefault="00A02DCF" w:rsidP="00B822FC">
      <w:pPr>
        <w:jc w:val="both"/>
        <w:rPr>
          <w:lang w:val="fr-FR"/>
        </w:rPr>
      </w:pPr>
      <w:r w:rsidRPr="0032190F">
        <w:rPr>
          <w:lang w:val="fr-FR"/>
        </w:rPr>
        <w:t>L'espace est donc circulaire, schéma du panneau:</w:t>
      </w:r>
    </w:p>
    <w:p w14:paraId="4C3678C3" w14:textId="77777777" w:rsidR="00B822FC" w:rsidRPr="0032190F" w:rsidRDefault="00B822FC" w:rsidP="00B822FC">
      <w:pPr>
        <w:jc w:val="both"/>
        <w:rPr>
          <w:lang w:val="fr-FR"/>
        </w:rPr>
      </w:pPr>
    </w:p>
    <w:p w14:paraId="60C3BDB5" w14:textId="77777777" w:rsidR="00A02DCF" w:rsidRPr="00B822FC" w:rsidRDefault="00A02DCF" w:rsidP="00A02DCF">
      <w:pPr>
        <w:jc w:val="center"/>
        <w:rPr>
          <w:i/>
          <w:sz w:val="20"/>
        </w:rPr>
      </w:pPr>
      <w:r w:rsidRPr="00B822FC">
        <w:rPr>
          <w:i/>
          <w:sz w:val="20"/>
        </w:rPr>
        <w:t>hau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5"/>
        <w:gridCol w:w="315"/>
        <w:gridCol w:w="265"/>
        <w:gridCol w:w="314"/>
        <w:gridCol w:w="265"/>
        <w:gridCol w:w="315"/>
        <w:gridCol w:w="265"/>
        <w:gridCol w:w="315"/>
        <w:gridCol w:w="396"/>
        <w:gridCol w:w="396"/>
        <w:gridCol w:w="312"/>
        <w:gridCol w:w="396"/>
        <w:gridCol w:w="265"/>
        <w:gridCol w:w="396"/>
        <w:gridCol w:w="265"/>
        <w:gridCol w:w="396"/>
        <w:gridCol w:w="265"/>
        <w:gridCol w:w="396"/>
        <w:gridCol w:w="396"/>
        <w:gridCol w:w="396"/>
        <w:gridCol w:w="396"/>
        <w:gridCol w:w="399"/>
        <w:gridCol w:w="396"/>
        <w:gridCol w:w="396"/>
        <w:gridCol w:w="396"/>
      </w:tblGrid>
      <w:tr w:rsidR="005D10B6" w:rsidRPr="009345C3" w14:paraId="10A5BD71" w14:textId="77777777" w:rsidTr="00C35EA7">
        <w:trPr>
          <w:jc w:val="center"/>
        </w:trPr>
        <w:tc>
          <w:tcPr>
            <w:tcW w:w="315" w:type="dxa"/>
            <w:vAlign w:val="center"/>
          </w:tcPr>
          <w:p w14:paraId="5051C609" w14:textId="77777777" w:rsidR="00A02DCF" w:rsidRPr="00C35EA7" w:rsidRDefault="00A02DCF" w:rsidP="00C35EA7">
            <w:pPr>
              <w:jc w:val="center"/>
              <w:rPr>
                <w:sz w:val="18"/>
              </w:rPr>
            </w:pPr>
          </w:p>
        </w:tc>
        <w:tc>
          <w:tcPr>
            <w:tcW w:w="315" w:type="dxa"/>
            <w:vAlign w:val="center"/>
          </w:tcPr>
          <w:p w14:paraId="6C2715B8" w14:textId="77777777" w:rsidR="00A02DCF" w:rsidRPr="00C35EA7" w:rsidRDefault="00A02DCF" w:rsidP="00C35EA7">
            <w:pPr>
              <w:jc w:val="center"/>
              <w:rPr>
                <w:sz w:val="18"/>
              </w:rPr>
            </w:pPr>
          </w:p>
        </w:tc>
        <w:tc>
          <w:tcPr>
            <w:tcW w:w="265" w:type="dxa"/>
            <w:vAlign w:val="center"/>
          </w:tcPr>
          <w:p w14:paraId="32791481" w14:textId="77777777" w:rsidR="00A02DCF" w:rsidRPr="00C35EA7" w:rsidRDefault="00A02DCF" w:rsidP="00C35EA7">
            <w:pPr>
              <w:jc w:val="center"/>
              <w:rPr>
                <w:sz w:val="18"/>
              </w:rPr>
            </w:pPr>
          </w:p>
        </w:tc>
        <w:tc>
          <w:tcPr>
            <w:tcW w:w="314" w:type="dxa"/>
            <w:vAlign w:val="center"/>
          </w:tcPr>
          <w:p w14:paraId="6A1458A0" w14:textId="77777777" w:rsidR="00A02DCF" w:rsidRPr="00C35EA7" w:rsidRDefault="00A02DCF" w:rsidP="00C35EA7">
            <w:pPr>
              <w:jc w:val="center"/>
              <w:rPr>
                <w:sz w:val="18"/>
              </w:rPr>
            </w:pPr>
          </w:p>
        </w:tc>
        <w:tc>
          <w:tcPr>
            <w:tcW w:w="265" w:type="dxa"/>
            <w:vAlign w:val="center"/>
          </w:tcPr>
          <w:p w14:paraId="2998E212" w14:textId="77777777" w:rsidR="00A02DCF" w:rsidRPr="00C35EA7" w:rsidRDefault="00A02DCF" w:rsidP="00C35EA7">
            <w:pPr>
              <w:jc w:val="center"/>
              <w:rPr>
                <w:sz w:val="18"/>
              </w:rPr>
            </w:pPr>
          </w:p>
        </w:tc>
        <w:tc>
          <w:tcPr>
            <w:tcW w:w="315" w:type="dxa"/>
            <w:vAlign w:val="center"/>
          </w:tcPr>
          <w:p w14:paraId="69258E40" w14:textId="77777777" w:rsidR="00A02DCF" w:rsidRPr="00C35EA7" w:rsidRDefault="00A02DCF" w:rsidP="00C35EA7">
            <w:pPr>
              <w:jc w:val="center"/>
              <w:rPr>
                <w:sz w:val="18"/>
              </w:rPr>
            </w:pPr>
            <w:r w:rsidRPr="00C35EA7">
              <w:rPr>
                <w:sz w:val="18"/>
              </w:rPr>
              <w:t>6</w:t>
            </w:r>
          </w:p>
        </w:tc>
        <w:tc>
          <w:tcPr>
            <w:tcW w:w="265" w:type="dxa"/>
            <w:vAlign w:val="center"/>
          </w:tcPr>
          <w:p w14:paraId="60CF128D" w14:textId="77777777" w:rsidR="00A02DCF" w:rsidRPr="00C35EA7" w:rsidRDefault="00A02DCF" w:rsidP="00C35EA7">
            <w:pPr>
              <w:jc w:val="center"/>
              <w:rPr>
                <w:sz w:val="18"/>
              </w:rPr>
            </w:pPr>
          </w:p>
        </w:tc>
        <w:tc>
          <w:tcPr>
            <w:tcW w:w="315" w:type="dxa"/>
            <w:vAlign w:val="center"/>
          </w:tcPr>
          <w:p w14:paraId="03079B3F" w14:textId="77777777" w:rsidR="00A02DCF" w:rsidRPr="00C35EA7" w:rsidRDefault="00A02DCF" w:rsidP="00C35EA7">
            <w:pPr>
              <w:jc w:val="center"/>
              <w:rPr>
                <w:sz w:val="18"/>
              </w:rPr>
            </w:pPr>
          </w:p>
        </w:tc>
        <w:tc>
          <w:tcPr>
            <w:tcW w:w="396" w:type="dxa"/>
            <w:vAlign w:val="center"/>
          </w:tcPr>
          <w:p w14:paraId="55DB6234" w14:textId="77777777" w:rsidR="00A02DCF" w:rsidRPr="00C35EA7" w:rsidRDefault="00A02DCF" w:rsidP="00C35EA7">
            <w:pPr>
              <w:jc w:val="center"/>
              <w:rPr>
                <w:sz w:val="18"/>
              </w:rPr>
            </w:pPr>
            <w:r w:rsidRPr="00C35EA7">
              <w:rPr>
                <w:sz w:val="18"/>
              </w:rPr>
              <w:t>8a</w:t>
            </w:r>
          </w:p>
        </w:tc>
        <w:tc>
          <w:tcPr>
            <w:tcW w:w="396" w:type="dxa"/>
            <w:vAlign w:val="center"/>
          </w:tcPr>
          <w:p w14:paraId="5C534613" w14:textId="77777777" w:rsidR="00A02DCF" w:rsidRPr="00C35EA7" w:rsidRDefault="00A02DCF" w:rsidP="00C35EA7">
            <w:pPr>
              <w:jc w:val="center"/>
              <w:rPr>
                <w:sz w:val="18"/>
              </w:rPr>
            </w:pPr>
            <w:r w:rsidRPr="00C35EA7">
              <w:rPr>
                <w:sz w:val="18"/>
              </w:rPr>
              <w:t>10</w:t>
            </w:r>
          </w:p>
        </w:tc>
        <w:tc>
          <w:tcPr>
            <w:tcW w:w="312" w:type="dxa"/>
            <w:vAlign w:val="center"/>
          </w:tcPr>
          <w:p w14:paraId="01B427F0" w14:textId="77777777" w:rsidR="00A02DCF" w:rsidRPr="00C35EA7" w:rsidRDefault="00A02DCF" w:rsidP="00C35EA7">
            <w:pPr>
              <w:jc w:val="center"/>
              <w:rPr>
                <w:sz w:val="18"/>
              </w:rPr>
            </w:pPr>
          </w:p>
        </w:tc>
        <w:tc>
          <w:tcPr>
            <w:tcW w:w="396" w:type="dxa"/>
            <w:vAlign w:val="center"/>
          </w:tcPr>
          <w:p w14:paraId="776CDE47" w14:textId="77777777" w:rsidR="00A02DCF" w:rsidRPr="00C35EA7" w:rsidRDefault="00A02DCF" w:rsidP="00C35EA7">
            <w:pPr>
              <w:jc w:val="center"/>
              <w:rPr>
                <w:sz w:val="18"/>
              </w:rPr>
            </w:pPr>
          </w:p>
        </w:tc>
        <w:tc>
          <w:tcPr>
            <w:tcW w:w="265" w:type="dxa"/>
            <w:vAlign w:val="center"/>
          </w:tcPr>
          <w:p w14:paraId="26983D90" w14:textId="77777777" w:rsidR="00A02DCF" w:rsidRPr="00C35EA7" w:rsidRDefault="00A02DCF" w:rsidP="00C35EA7">
            <w:pPr>
              <w:jc w:val="center"/>
              <w:rPr>
                <w:sz w:val="18"/>
              </w:rPr>
            </w:pPr>
          </w:p>
        </w:tc>
        <w:tc>
          <w:tcPr>
            <w:tcW w:w="396" w:type="dxa"/>
            <w:vAlign w:val="center"/>
          </w:tcPr>
          <w:p w14:paraId="397E79C8" w14:textId="77777777" w:rsidR="00A02DCF" w:rsidRPr="00C35EA7" w:rsidRDefault="00A02DCF" w:rsidP="00C35EA7">
            <w:pPr>
              <w:jc w:val="center"/>
              <w:rPr>
                <w:sz w:val="18"/>
              </w:rPr>
            </w:pPr>
          </w:p>
        </w:tc>
        <w:tc>
          <w:tcPr>
            <w:tcW w:w="265" w:type="dxa"/>
            <w:vAlign w:val="center"/>
          </w:tcPr>
          <w:p w14:paraId="4412B789" w14:textId="77777777" w:rsidR="00A02DCF" w:rsidRPr="00C35EA7" w:rsidRDefault="00A02DCF" w:rsidP="00C35EA7">
            <w:pPr>
              <w:jc w:val="center"/>
              <w:rPr>
                <w:sz w:val="18"/>
              </w:rPr>
            </w:pPr>
          </w:p>
        </w:tc>
        <w:tc>
          <w:tcPr>
            <w:tcW w:w="396" w:type="dxa"/>
            <w:vAlign w:val="center"/>
          </w:tcPr>
          <w:p w14:paraId="1D17E05C" w14:textId="77777777" w:rsidR="00A02DCF" w:rsidRPr="00C35EA7" w:rsidRDefault="00A02DCF" w:rsidP="00C35EA7">
            <w:pPr>
              <w:jc w:val="center"/>
              <w:rPr>
                <w:sz w:val="18"/>
              </w:rPr>
            </w:pPr>
          </w:p>
        </w:tc>
        <w:tc>
          <w:tcPr>
            <w:tcW w:w="265" w:type="dxa"/>
            <w:vAlign w:val="center"/>
          </w:tcPr>
          <w:p w14:paraId="3806D7E1" w14:textId="77777777" w:rsidR="00A02DCF" w:rsidRPr="00C35EA7" w:rsidRDefault="00A02DCF" w:rsidP="00C35EA7">
            <w:pPr>
              <w:jc w:val="center"/>
              <w:rPr>
                <w:sz w:val="18"/>
              </w:rPr>
            </w:pPr>
          </w:p>
        </w:tc>
        <w:tc>
          <w:tcPr>
            <w:tcW w:w="396" w:type="dxa"/>
            <w:vAlign w:val="center"/>
          </w:tcPr>
          <w:p w14:paraId="79949DE3" w14:textId="20BA48ED" w:rsidR="00A02DCF" w:rsidRPr="00C35EA7" w:rsidRDefault="00000000" w:rsidP="00C35EA7">
            <w:pPr>
              <w:jc w:val="center"/>
              <w:rPr>
                <w:sz w:val="18"/>
              </w:rPr>
            </w:pPr>
            <w:hyperlink r:id="rId6320" w:anchor="Sit_Peinte_rSud__17" w:history="1">
              <w:r w:rsidR="00A02DCF" w:rsidRPr="00C35EA7">
                <w:rPr>
                  <w:rStyle w:val="Hyperlink"/>
                  <w:sz w:val="18"/>
                </w:rPr>
                <w:t>17</w:t>
              </w:r>
            </w:hyperlink>
          </w:p>
        </w:tc>
        <w:tc>
          <w:tcPr>
            <w:tcW w:w="396" w:type="dxa"/>
            <w:vAlign w:val="center"/>
          </w:tcPr>
          <w:p w14:paraId="557A14C9" w14:textId="77777777" w:rsidR="00A02DCF" w:rsidRPr="00C35EA7" w:rsidRDefault="00A02DCF" w:rsidP="00C35EA7">
            <w:pPr>
              <w:jc w:val="center"/>
              <w:rPr>
                <w:sz w:val="18"/>
              </w:rPr>
            </w:pPr>
          </w:p>
        </w:tc>
        <w:tc>
          <w:tcPr>
            <w:tcW w:w="396" w:type="dxa"/>
            <w:vAlign w:val="center"/>
          </w:tcPr>
          <w:p w14:paraId="477C3EA8" w14:textId="0C6E03E4" w:rsidR="00A02DCF" w:rsidRPr="00C35EA7" w:rsidRDefault="00000000" w:rsidP="00C35EA7">
            <w:pPr>
              <w:jc w:val="center"/>
              <w:rPr>
                <w:sz w:val="18"/>
              </w:rPr>
            </w:pPr>
            <w:hyperlink r:id="rId6321" w:anchor="Sit_Peinte_rSud__21" w:history="1">
              <w:r w:rsidR="00A85BDE" w:rsidRPr="00C35EA7">
                <w:rPr>
                  <w:rStyle w:val="Hyperlink"/>
                  <w:sz w:val="18"/>
                  <w:szCs w:val="21"/>
                  <w:lang w:eastAsia="en-GB"/>
                </w:rPr>
                <w:t>21</w:t>
              </w:r>
            </w:hyperlink>
          </w:p>
        </w:tc>
        <w:tc>
          <w:tcPr>
            <w:tcW w:w="396" w:type="dxa"/>
            <w:vAlign w:val="center"/>
          </w:tcPr>
          <w:p w14:paraId="047C927E" w14:textId="77777777" w:rsidR="00A02DCF" w:rsidRPr="00C35EA7" w:rsidRDefault="00A02DCF" w:rsidP="00C35EA7">
            <w:pPr>
              <w:jc w:val="center"/>
              <w:rPr>
                <w:sz w:val="18"/>
              </w:rPr>
            </w:pPr>
            <w:r w:rsidRPr="00C35EA7">
              <w:rPr>
                <w:sz w:val="18"/>
              </w:rPr>
              <w:t>20</w:t>
            </w:r>
          </w:p>
        </w:tc>
        <w:tc>
          <w:tcPr>
            <w:tcW w:w="399" w:type="dxa"/>
            <w:vAlign w:val="center"/>
          </w:tcPr>
          <w:p w14:paraId="3A0CAEFC" w14:textId="77777777" w:rsidR="00A02DCF" w:rsidRPr="00C35EA7" w:rsidRDefault="00A02DCF" w:rsidP="00C35EA7">
            <w:pPr>
              <w:jc w:val="center"/>
              <w:rPr>
                <w:sz w:val="18"/>
              </w:rPr>
            </w:pPr>
          </w:p>
        </w:tc>
        <w:tc>
          <w:tcPr>
            <w:tcW w:w="396" w:type="dxa"/>
            <w:vAlign w:val="center"/>
          </w:tcPr>
          <w:p w14:paraId="13A1D0C4" w14:textId="77777777" w:rsidR="00A02DCF" w:rsidRPr="00C35EA7" w:rsidRDefault="00A02DCF" w:rsidP="00C35EA7">
            <w:pPr>
              <w:jc w:val="center"/>
              <w:rPr>
                <w:sz w:val="18"/>
              </w:rPr>
            </w:pPr>
          </w:p>
        </w:tc>
        <w:tc>
          <w:tcPr>
            <w:tcW w:w="396" w:type="dxa"/>
            <w:vAlign w:val="center"/>
          </w:tcPr>
          <w:p w14:paraId="41D2B32A" w14:textId="6903F610" w:rsidR="00A02DCF" w:rsidRPr="00C35EA7" w:rsidRDefault="00000000" w:rsidP="00C35EA7">
            <w:pPr>
              <w:jc w:val="center"/>
              <w:rPr>
                <w:sz w:val="18"/>
              </w:rPr>
            </w:pPr>
            <w:hyperlink r:id="rId6322" w:history="1">
              <w:r w:rsidR="00A02DCF" w:rsidRPr="00C35EA7">
                <w:rPr>
                  <w:rStyle w:val="Hyperlink"/>
                  <w:sz w:val="18"/>
                  <w:szCs w:val="21"/>
                  <w:lang w:eastAsia="en-GB"/>
                </w:rPr>
                <w:t>27</w:t>
              </w:r>
            </w:hyperlink>
          </w:p>
        </w:tc>
        <w:tc>
          <w:tcPr>
            <w:tcW w:w="237" w:type="dxa"/>
            <w:vMerge w:val="restart"/>
            <w:vAlign w:val="center"/>
          </w:tcPr>
          <w:p w14:paraId="4B30226E" w14:textId="77777777" w:rsidR="00A02DCF" w:rsidRPr="00C35EA7" w:rsidRDefault="00A02DCF" w:rsidP="00C35EA7">
            <w:pPr>
              <w:jc w:val="center"/>
              <w:rPr>
                <w:sz w:val="18"/>
              </w:rPr>
            </w:pPr>
            <w:r w:rsidRPr="00C35EA7">
              <w:rPr>
                <w:sz w:val="18"/>
              </w:rPr>
              <w:t>30</w:t>
            </w:r>
          </w:p>
        </w:tc>
      </w:tr>
      <w:tr w:rsidR="005D10B6" w:rsidRPr="009345C3" w14:paraId="42B5EDF8" w14:textId="77777777" w:rsidTr="00C35EA7">
        <w:trPr>
          <w:jc w:val="center"/>
        </w:trPr>
        <w:tc>
          <w:tcPr>
            <w:tcW w:w="315" w:type="dxa"/>
            <w:vAlign w:val="center"/>
          </w:tcPr>
          <w:p w14:paraId="4161459C" w14:textId="77777777" w:rsidR="00A02DCF" w:rsidRPr="00C35EA7" w:rsidRDefault="00A02DCF" w:rsidP="00C35EA7">
            <w:pPr>
              <w:jc w:val="center"/>
              <w:rPr>
                <w:sz w:val="18"/>
              </w:rPr>
            </w:pPr>
            <w:r w:rsidRPr="00C35EA7">
              <w:rPr>
                <w:sz w:val="18"/>
              </w:rPr>
              <w:t>1</w:t>
            </w:r>
          </w:p>
        </w:tc>
        <w:tc>
          <w:tcPr>
            <w:tcW w:w="315" w:type="dxa"/>
            <w:vAlign w:val="center"/>
          </w:tcPr>
          <w:p w14:paraId="4BB835EE" w14:textId="77777777" w:rsidR="00A02DCF" w:rsidRPr="00C35EA7" w:rsidRDefault="00A02DCF" w:rsidP="00C35EA7">
            <w:pPr>
              <w:jc w:val="center"/>
              <w:rPr>
                <w:sz w:val="18"/>
              </w:rPr>
            </w:pPr>
            <w:r w:rsidRPr="00C35EA7">
              <w:rPr>
                <w:sz w:val="18"/>
              </w:rPr>
              <w:t>3</w:t>
            </w:r>
          </w:p>
        </w:tc>
        <w:tc>
          <w:tcPr>
            <w:tcW w:w="265" w:type="dxa"/>
            <w:vAlign w:val="center"/>
          </w:tcPr>
          <w:p w14:paraId="74F9D781" w14:textId="77777777" w:rsidR="00A02DCF" w:rsidRPr="00C35EA7" w:rsidRDefault="00A02DCF" w:rsidP="00C35EA7">
            <w:pPr>
              <w:jc w:val="center"/>
              <w:rPr>
                <w:sz w:val="18"/>
              </w:rPr>
            </w:pPr>
          </w:p>
        </w:tc>
        <w:tc>
          <w:tcPr>
            <w:tcW w:w="314" w:type="dxa"/>
            <w:vAlign w:val="center"/>
          </w:tcPr>
          <w:p w14:paraId="2FCD6D38" w14:textId="77777777" w:rsidR="00A02DCF" w:rsidRPr="00C35EA7" w:rsidRDefault="00A02DCF" w:rsidP="00C35EA7">
            <w:pPr>
              <w:jc w:val="center"/>
              <w:rPr>
                <w:sz w:val="18"/>
              </w:rPr>
            </w:pPr>
            <w:r w:rsidRPr="00C35EA7">
              <w:rPr>
                <w:sz w:val="18"/>
              </w:rPr>
              <w:t>5</w:t>
            </w:r>
          </w:p>
        </w:tc>
        <w:tc>
          <w:tcPr>
            <w:tcW w:w="265" w:type="dxa"/>
            <w:vAlign w:val="center"/>
          </w:tcPr>
          <w:p w14:paraId="76E3D2D5" w14:textId="77777777" w:rsidR="00A02DCF" w:rsidRPr="00C35EA7" w:rsidRDefault="00A02DCF" w:rsidP="00C35EA7">
            <w:pPr>
              <w:jc w:val="center"/>
              <w:rPr>
                <w:sz w:val="18"/>
              </w:rPr>
            </w:pPr>
          </w:p>
        </w:tc>
        <w:tc>
          <w:tcPr>
            <w:tcW w:w="315" w:type="dxa"/>
            <w:vAlign w:val="center"/>
          </w:tcPr>
          <w:p w14:paraId="1D1C3F40" w14:textId="77777777" w:rsidR="00A02DCF" w:rsidRPr="00C35EA7" w:rsidRDefault="00A02DCF" w:rsidP="00C35EA7">
            <w:pPr>
              <w:jc w:val="center"/>
              <w:rPr>
                <w:sz w:val="18"/>
              </w:rPr>
            </w:pPr>
          </w:p>
        </w:tc>
        <w:tc>
          <w:tcPr>
            <w:tcW w:w="265" w:type="dxa"/>
            <w:vAlign w:val="center"/>
          </w:tcPr>
          <w:p w14:paraId="5FB3361E" w14:textId="77777777" w:rsidR="00A02DCF" w:rsidRPr="00C35EA7" w:rsidRDefault="00A02DCF" w:rsidP="00C35EA7">
            <w:pPr>
              <w:jc w:val="center"/>
              <w:rPr>
                <w:sz w:val="18"/>
              </w:rPr>
            </w:pPr>
          </w:p>
        </w:tc>
        <w:tc>
          <w:tcPr>
            <w:tcW w:w="315" w:type="dxa"/>
            <w:vAlign w:val="center"/>
          </w:tcPr>
          <w:p w14:paraId="792FFBC1" w14:textId="77777777" w:rsidR="00A02DCF" w:rsidRPr="00C35EA7" w:rsidRDefault="00A02DCF" w:rsidP="00C35EA7">
            <w:pPr>
              <w:jc w:val="center"/>
              <w:rPr>
                <w:sz w:val="18"/>
              </w:rPr>
            </w:pPr>
            <w:r w:rsidRPr="00C35EA7">
              <w:rPr>
                <w:sz w:val="18"/>
              </w:rPr>
              <w:t>7</w:t>
            </w:r>
          </w:p>
        </w:tc>
        <w:tc>
          <w:tcPr>
            <w:tcW w:w="396" w:type="dxa"/>
            <w:vAlign w:val="center"/>
          </w:tcPr>
          <w:p w14:paraId="40DA19AB" w14:textId="77777777" w:rsidR="00A02DCF" w:rsidRPr="00C35EA7" w:rsidRDefault="00A02DCF" w:rsidP="00C35EA7">
            <w:pPr>
              <w:jc w:val="center"/>
              <w:rPr>
                <w:sz w:val="18"/>
              </w:rPr>
            </w:pPr>
            <w:r w:rsidRPr="00C35EA7">
              <w:rPr>
                <w:sz w:val="18"/>
              </w:rPr>
              <w:t>8b</w:t>
            </w:r>
          </w:p>
        </w:tc>
        <w:tc>
          <w:tcPr>
            <w:tcW w:w="396" w:type="dxa"/>
            <w:vAlign w:val="center"/>
          </w:tcPr>
          <w:p w14:paraId="0A178705" w14:textId="77777777" w:rsidR="00A02DCF" w:rsidRPr="00C35EA7" w:rsidRDefault="00A02DCF" w:rsidP="00C35EA7">
            <w:pPr>
              <w:jc w:val="center"/>
              <w:rPr>
                <w:sz w:val="18"/>
              </w:rPr>
            </w:pPr>
            <w:r w:rsidRPr="00C35EA7">
              <w:rPr>
                <w:sz w:val="18"/>
              </w:rPr>
              <w:t>11</w:t>
            </w:r>
          </w:p>
        </w:tc>
        <w:tc>
          <w:tcPr>
            <w:tcW w:w="312" w:type="dxa"/>
            <w:vAlign w:val="center"/>
          </w:tcPr>
          <w:p w14:paraId="43A392BF" w14:textId="77777777" w:rsidR="00A02DCF" w:rsidRPr="00C35EA7" w:rsidRDefault="00A02DCF" w:rsidP="00C35EA7">
            <w:pPr>
              <w:jc w:val="center"/>
              <w:rPr>
                <w:sz w:val="18"/>
              </w:rPr>
            </w:pPr>
          </w:p>
        </w:tc>
        <w:tc>
          <w:tcPr>
            <w:tcW w:w="396" w:type="dxa"/>
            <w:vAlign w:val="center"/>
          </w:tcPr>
          <w:p w14:paraId="7541919C" w14:textId="77777777" w:rsidR="00A02DCF" w:rsidRPr="00C35EA7" w:rsidRDefault="00A02DCF" w:rsidP="00C35EA7">
            <w:pPr>
              <w:jc w:val="center"/>
              <w:rPr>
                <w:sz w:val="18"/>
              </w:rPr>
            </w:pPr>
            <w:r w:rsidRPr="00C35EA7">
              <w:rPr>
                <w:sz w:val="18"/>
              </w:rPr>
              <w:t>12</w:t>
            </w:r>
          </w:p>
        </w:tc>
        <w:tc>
          <w:tcPr>
            <w:tcW w:w="265" w:type="dxa"/>
            <w:vAlign w:val="center"/>
          </w:tcPr>
          <w:p w14:paraId="6F7C00E9" w14:textId="77777777" w:rsidR="00A02DCF" w:rsidRPr="00C35EA7" w:rsidRDefault="00A02DCF" w:rsidP="00C35EA7">
            <w:pPr>
              <w:jc w:val="center"/>
              <w:rPr>
                <w:sz w:val="18"/>
              </w:rPr>
            </w:pPr>
          </w:p>
        </w:tc>
        <w:tc>
          <w:tcPr>
            <w:tcW w:w="396" w:type="dxa"/>
            <w:vAlign w:val="center"/>
          </w:tcPr>
          <w:p w14:paraId="033BD293" w14:textId="77777777" w:rsidR="00A02DCF" w:rsidRPr="00C35EA7" w:rsidRDefault="00A02DCF" w:rsidP="00C35EA7">
            <w:pPr>
              <w:jc w:val="center"/>
              <w:rPr>
                <w:sz w:val="18"/>
              </w:rPr>
            </w:pPr>
            <w:r w:rsidRPr="00C35EA7">
              <w:rPr>
                <w:sz w:val="18"/>
              </w:rPr>
              <w:t>13</w:t>
            </w:r>
          </w:p>
        </w:tc>
        <w:tc>
          <w:tcPr>
            <w:tcW w:w="265" w:type="dxa"/>
            <w:vAlign w:val="center"/>
          </w:tcPr>
          <w:p w14:paraId="290A027B" w14:textId="77777777" w:rsidR="00A02DCF" w:rsidRPr="00C35EA7" w:rsidRDefault="00A02DCF" w:rsidP="00C35EA7">
            <w:pPr>
              <w:jc w:val="center"/>
              <w:rPr>
                <w:sz w:val="18"/>
              </w:rPr>
            </w:pPr>
          </w:p>
        </w:tc>
        <w:tc>
          <w:tcPr>
            <w:tcW w:w="396" w:type="dxa"/>
            <w:vAlign w:val="center"/>
          </w:tcPr>
          <w:p w14:paraId="000E018E" w14:textId="57702044" w:rsidR="00A02DCF" w:rsidRPr="00C35EA7" w:rsidRDefault="00000000" w:rsidP="00C35EA7">
            <w:pPr>
              <w:jc w:val="center"/>
              <w:rPr>
                <w:sz w:val="18"/>
              </w:rPr>
            </w:pPr>
            <w:hyperlink r:id="rId6323" w:anchor="Sit_Peinte_rSud__15" w:history="1">
              <w:r w:rsidR="00A02DCF" w:rsidRPr="00C35EA7">
                <w:rPr>
                  <w:rStyle w:val="Hyperlink"/>
                  <w:sz w:val="18"/>
                </w:rPr>
                <w:t>15</w:t>
              </w:r>
            </w:hyperlink>
          </w:p>
        </w:tc>
        <w:tc>
          <w:tcPr>
            <w:tcW w:w="265" w:type="dxa"/>
            <w:vAlign w:val="center"/>
          </w:tcPr>
          <w:p w14:paraId="345E5909" w14:textId="77777777" w:rsidR="00A02DCF" w:rsidRPr="00C35EA7" w:rsidRDefault="00A02DCF" w:rsidP="00C35EA7">
            <w:pPr>
              <w:jc w:val="center"/>
              <w:rPr>
                <w:sz w:val="18"/>
              </w:rPr>
            </w:pPr>
          </w:p>
        </w:tc>
        <w:tc>
          <w:tcPr>
            <w:tcW w:w="792" w:type="dxa"/>
            <w:gridSpan w:val="2"/>
            <w:vAlign w:val="center"/>
          </w:tcPr>
          <w:p w14:paraId="228A8DCE" w14:textId="08BF6A92" w:rsidR="00A02DCF" w:rsidRPr="00C35EA7" w:rsidRDefault="00000000" w:rsidP="00C35EA7">
            <w:pPr>
              <w:jc w:val="center"/>
              <w:rPr>
                <w:sz w:val="18"/>
              </w:rPr>
            </w:pPr>
            <w:hyperlink r:id="rId6324" w:anchor="Sit_Peinte_rSud__18" w:history="1">
              <w:r w:rsidR="00A02DCF" w:rsidRPr="00C35EA7">
                <w:rPr>
                  <w:rStyle w:val="Hyperlink"/>
                  <w:sz w:val="18"/>
                </w:rPr>
                <w:t>18</w:t>
              </w:r>
            </w:hyperlink>
          </w:p>
        </w:tc>
        <w:tc>
          <w:tcPr>
            <w:tcW w:w="396" w:type="dxa"/>
            <w:vAlign w:val="center"/>
          </w:tcPr>
          <w:p w14:paraId="386EEFA7" w14:textId="77777777" w:rsidR="00A02DCF" w:rsidRPr="00C35EA7" w:rsidRDefault="00A02DCF" w:rsidP="00C35EA7">
            <w:pPr>
              <w:jc w:val="center"/>
              <w:rPr>
                <w:sz w:val="18"/>
              </w:rPr>
            </w:pPr>
          </w:p>
        </w:tc>
        <w:tc>
          <w:tcPr>
            <w:tcW w:w="396" w:type="dxa"/>
            <w:vAlign w:val="center"/>
          </w:tcPr>
          <w:p w14:paraId="12ECAF04" w14:textId="77777777" w:rsidR="00A02DCF" w:rsidRPr="00C35EA7" w:rsidRDefault="00A02DCF" w:rsidP="00C35EA7">
            <w:pPr>
              <w:jc w:val="center"/>
              <w:rPr>
                <w:sz w:val="18"/>
              </w:rPr>
            </w:pPr>
            <w:r w:rsidRPr="00C35EA7">
              <w:rPr>
                <w:sz w:val="18"/>
              </w:rPr>
              <w:t>22</w:t>
            </w:r>
          </w:p>
        </w:tc>
        <w:tc>
          <w:tcPr>
            <w:tcW w:w="399" w:type="dxa"/>
            <w:vAlign w:val="center"/>
          </w:tcPr>
          <w:p w14:paraId="1D02DBA9" w14:textId="264F1777" w:rsidR="00A02DCF" w:rsidRPr="00C35EA7" w:rsidRDefault="00000000" w:rsidP="00C35EA7">
            <w:pPr>
              <w:jc w:val="center"/>
              <w:rPr>
                <w:sz w:val="18"/>
              </w:rPr>
            </w:pPr>
            <w:hyperlink r:id="rId6325" w:anchor="Sit_Peinte_rSud__25" w:history="1">
              <w:r w:rsidR="00A85BDE" w:rsidRPr="00C35EA7">
                <w:rPr>
                  <w:rStyle w:val="Hyperlink"/>
                  <w:sz w:val="18"/>
                  <w:szCs w:val="21"/>
                  <w:lang w:eastAsia="en-GB"/>
                </w:rPr>
                <w:t>25</w:t>
              </w:r>
            </w:hyperlink>
          </w:p>
        </w:tc>
        <w:tc>
          <w:tcPr>
            <w:tcW w:w="396" w:type="dxa"/>
            <w:vAlign w:val="center"/>
          </w:tcPr>
          <w:p w14:paraId="11B1A682" w14:textId="77777777" w:rsidR="00A02DCF" w:rsidRPr="00C35EA7" w:rsidRDefault="00A02DCF" w:rsidP="00C35EA7">
            <w:pPr>
              <w:jc w:val="center"/>
              <w:rPr>
                <w:sz w:val="18"/>
              </w:rPr>
            </w:pPr>
          </w:p>
        </w:tc>
        <w:tc>
          <w:tcPr>
            <w:tcW w:w="396" w:type="dxa"/>
            <w:vAlign w:val="center"/>
          </w:tcPr>
          <w:p w14:paraId="674D80F9" w14:textId="77777777" w:rsidR="00A02DCF" w:rsidRPr="00C35EA7" w:rsidRDefault="00A02DCF" w:rsidP="00C35EA7">
            <w:pPr>
              <w:jc w:val="center"/>
              <w:rPr>
                <w:sz w:val="18"/>
              </w:rPr>
            </w:pPr>
            <w:r w:rsidRPr="00C35EA7">
              <w:rPr>
                <w:sz w:val="18"/>
              </w:rPr>
              <w:t>28</w:t>
            </w:r>
          </w:p>
        </w:tc>
        <w:tc>
          <w:tcPr>
            <w:tcW w:w="237" w:type="dxa"/>
            <w:vMerge/>
            <w:vAlign w:val="center"/>
          </w:tcPr>
          <w:p w14:paraId="2359AFB1" w14:textId="77777777" w:rsidR="00A02DCF" w:rsidRPr="00C35EA7" w:rsidRDefault="00A02DCF" w:rsidP="00C35EA7">
            <w:pPr>
              <w:jc w:val="center"/>
              <w:rPr>
                <w:sz w:val="18"/>
              </w:rPr>
            </w:pPr>
          </w:p>
        </w:tc>
      </w:tr>
      <w:tr w:rsidR="005D10B6" w:rsidRPr="009345C3" w14:paraId="488A85DD" w14:textId="77777777" w:rsidTr="00C35EA7">
        <w:trPr>
          <w:jc w:val="center"/>
        </w:trPr>
        <w:tc>
          <w:tcPr>
            <w:tcW w:w="7040" w:type="dxa"/>
            <w:gridSpan w:val="21"/>
            <w:vAlign w:val="center"/>
          </w:tcPr>
          <w:p w14:paraId="587726AC" w14:textId="4BA10B0A" w:rsidR="00A02DCF" w:rsidRPr="00C35EA7" w:rsidRDefault="00A02DCF" w:rsidP="00C35EA7">
            <w:pPr>
              <w:jc w:val="center"/>
              <w:rPr>
                <w:sz w:val="18"/>
              </w:rPr>
            </w:pPr>
            <w:r w:rsidRPr="00C35EA7">
              <w:rPr>
                <w:sz w:val="18"/>
              </w:rPr>
              <w:t xml:space="preserve">. . . . . . . . . . . . . . . . . . . . . . . . . . . . . . . . . . </w:t>
            </w:r>
            <w:hyperlink r:id="rId6326" w:anchor="Sit_Peinte_rSud__4" w:history="1">
              <w:r w:rsidRPr="00C35EA7">
                <w:rPr>
                  <w:rStyle w:val="Hyperlink"/>
                  <w:sz w:val="18"/>
                </w:rPr>
                <w:t>4</w:t>
              </w:r>
            </w:hyperlink>
            <w:r w:rsidRPr="00C35EA7">
              <w:rPr>
                <w:sz w:val="18"/>
              </w:rPr>
              <w:t xml:space="preserve">  . . . . . . . . . . . . . . . . . . . . . . . . . . . . . . . . . .</w:t>
            </w:r>
          </w:p>
        </w:tc>
        <w:tc>
          <w:tcPr>
            <w:tcW w:w="399" w:type="dxa"/>
            <w:vAlign w:val="center"/>
          </w:tcPr>
          <w:p w14:paraId="6E137DAE" w14:textId="77777777" w:rsidR="00A02DCF" w:rsidRPr="00C35EA7" w:rsidRDefault="00A02DCF" w:rsidP="00C35EA7">
            <w:pPr>
              <w:jc w:val="center"/>
              <w:rPr>
                <w:sz w:val="18"/>
              </w:rPr>
            </w:pPr>
          </w:p>
        </w:tc>
        <w:tc>
          <w:tcPr>
            <w:tcW w:w="396" w:type="dxa"/>
            <w:vAlign w:val="center"/>
          </w:tcPr>
          <w:p w14:paraId="7CC97D4F" w14:textId="77777777" w:rsidR="00A02DCF" w:rsidRPr="00C35EA7" w:rsidRDefault="00A02DCF" w:rsidP="00C35EA7">
            <w:pPr>
              <w:jc w:val="center"/>
              <w:rPr>
                <w:sz w:val="18"/>
              </w:rPr>
            </w:pPr>
            <w:r w:rsidRPr="00C35EA7">
              <w:rPr>
                <w:sz w:val="18"/>
              </w:rPr>
              <w:t>26</w:t>
            </w:r>
          </w:p>
        </w:tc>
        <w:tc>
          <w:tcPr>
            <w:tcW w:w="396" w:type="dxa"/>
            <w:vAlign w:val="center"/>
          </w:tcPr>
          <w:p w14:paraId="58D93EB4" w14:textId="77777777" w:rsidR="00A02DCF" w:rsidRPr="00C35EA7" w:rsidRDefault="00A02DCF" w:rsidP="00C35EA7">
            <w:pPr>
              <w:jc w:val="center"/>
              <w:rPr>
                <w:sz w:val="18"/>
              </w:rPr>
            </w:pPr>
          </w:p>
        </w:tc>
        <w:tc>
          <w:tcPr>
            <w:tcW w:w="237" w:type="dxa"/>
            <w:vAlign w:val="center"/>
          </w:tcPr>
          <w:p w14:paraId="214754BC" w14:textId="77777777" w:rsidR="00A02DCF" w:rsidRPr="00C35EA7" w:rsidRDefault="00A02DCF" w:rsidP="00C35EA7">
            <w:pPr>
              <w:jc w:val="center"/>
              <w:rPr>
                <w:sz w:val="18"/>
              </w:rPr>
            </w:pPr>
          </w:p>
        </w:tc>
      </w:tr>
      <w:tr w:rsidR="005D10B6" w:rsidRPr="009345C3" w14:paraId="230D6C9F" w14:textId="77777777" w:rsidTr="00C35EA7">
        <w:trPr>
          <w:jc w:val="center"/>
        </w:trPr>
        <w:tc>
          <w:tcPr>
            <w:tcW w:w="315" w:type="dxa"/>
            <w:vAlign w:val="center"/>
          </w:tcPr>
          <w:p w14:paraId="053E59C3" w14:textId="77777777" w:rsidR="00A02DCF" w:rsidRPr="00C35EA7" w:rsidRDefault="00A02DCF" w:rsidP="00C35EA7">
            <w:pPr>
              <w:jc w:val="center"/>
              <w:rPr>
                <w:sz w:val="18"/>
              </w:rPr>
            </w:pPr>
            <w:r w:rsidRPr="00C35EA7">
              <w:rPr>
                <w:sz w:val="18"/>
              </w:rPr>
              <w:t>2</w:t>
            </w:r>
          </w:p>
        </w:tc>
        <w:tc>
          <w:tcPr>
            <w:tcW w:w="315" w:type="dxa"/>
            <w:vAlign w:val="center"/>
          </w:tcPr>
          <w:p w14:paraId="44064596" w14:textId="77777777" w:rsidR="00A02DCF" w:rsidRPr="00C35EA7" w:rsidRDefault="00A02DCF" w:rsidP="00C35EA7">
            <w:pPr>
              <w:jc w:val="center"/>
              <w:rPr>
                <w:sz w:val="18"/>
              </w:rPr>
            </w:pPr>
          </w:p>
        </w:tc>
        <w:tc>
          <w:tcPr>
            <w:tcW w:w="265" w:type="dxa"/>
            <w:vAlign w:val="center"/>
          </w:tcPr>
          <w:p w14:paraId="3FA86ABA" w14:textId="77777777" w:rsidR="00A02DCF" w:rsidRPr="00C35EA7" w:rsidRDefault="00A02DCF" w:rsidP="00C35EA7">
            <w:pPr>
              <w:jc w:val="center"/>
              <w:rPr>
                <w:sz w:val="18"/>
              </w:rPr>
            </w:pPr>
          </w:p>
        </w:tc>
        <w:tc>
          <w:tcPr>
            <w:tcW w:w="314" w:type="dxa"/>
            <w:vAlign w:val="center"/>
          </w:tcPr>
          <w:p w14:paraId="3B13363D" w14:textId="77777777" w:rsidR="00A02DCF" w:rsidRPr="00C35EA7" w:rsidRDefault="00A02DCF" w:rsidP="00C35EA7">
            <w:pPr>
              <w:jc w:val="center"/>
              <w:rPr>
                <w:sz w:val="18"/>
              </w:rPr>
            </w:pPr>
          </w:p>
        </w:tc>
        <w:tc>
          <w:tcPr>
            <w:tcW w:w="265" w:type="dxa"/>
            <w:vAlign w:val="center"/>
          </w:tcPr>
          <w:p w14:paraId="6B14A5BD" w14:textId="77777777" w:rsidR="00A02DCF" w:rsidRPr="00C35EA7" w:rsidRDefault="00A02DCF" w:rsidP="00C35EA7">
            <w:pPr>
              <w:jc w:val="center"/>
              <w:rPr>
                <w:sz w:val="18"/>
              </w:rPr>
            </w:pPr>
          </w:p>
        </w:tc>
        <w:tc>
          <w:tcPr>
            <w:tcW w:w="315" w:type="dxa"/>
            <w:vAlign w:val="center"/>
          </w:tcPr>
          <w:p w14:paraId="12272CDD" w14:textId="77777777" w:rsidR="00A02DCF" w:rsidRPr="00C35EA7" w:rsidRDefault="00A02DCF" w:rsidP="00C35EA7">
            <w:pPr>
              <w:jc w:val="center"/>
              <w:rPr>
                <w:sz w:val="18"/>
              </w:rPr>
            </w:pPr>
          </w:p>
        </w:tc>
        <w:tc>
          <w:tcPr>
            <w:tcW w:w="265" w:type="dxa"/>
            <w:vAlign w:val="center"/>
          </w:tcPr>
          <w:p w14:paraId="03F0CEAA" w14:textId="77777777" w:rsidR="00A02DCF" w:rsidRPr="00C35EA7" w:rsidRDefault="00A02DCF" w:rsidP="00C35EA7">
            <w:pPr>
              <w:jc w:val="center"/>
              <w:rPr>
                <w:sz w:val="18"/>
              </w:rPr>
            </w:pPr>
          </w:p>
        </w:tc>
        <w:tc>
          <w:tcPr>
            <w:tcW w:w="315" w:type="dxa"/>
            <w:vAlign w:val="center"/>
          </w:tcPr>
          <w:p w14:paraId="483501F6" w14:textId="77777777" w:rsidR="00A02DCF" w:rsidRPr="00C35EA7" w:rsidRDefault="00A02DCF" w:rsidP="00C35EA7">
            <w:pPr>
              <w:jc w:val="center"/>
              <w:rPr>
                <w:sz w:val="18"/>
              </w:rPr>
            </w:pPr>
            <w:r w:rsidRPr="00C35EA7">
              <w:rPr>
                <w:sz w:val="18"/>
              </w:rPr>
              <w:t>9</w:t>
            </w:r>
          </w:p>
        </w:tc>
        <w:tc>
          <w:tcPr>
            <w:tcW w:w="396" w:type="dxa"/>
            <w:vAlign w:val="center"/>
          </w:tcPr>
          <w:p w14:paraId="349908AB" w14:textId="77777777" w:rsidR="00A02DCF" w:rsidRPr="00C35EA7" w:rsidRDefault="00A02DCF" w:rsidP="00C35EA7">
            <w:pPr>
              <w:jc w:val="center"/>
              <w:rPr>
                <w:sz w:val="18"/>
              </w:rPr>
            </w:pPr>
          </w:p>
        </w:tc>
        <w:tc>
          <w:tcPr>
            <w:tcW w:w="396" w:type="dxa"/>
            <w:vAlign w:val="center"/>
          </w:tcPr>
          <w:p w14:paraId="6DEE5AD7" w14:textId="77777777" w:rsidR="00A02DCF" w:rsidRPr="00C35EA7" w:rsidRDefault="00A02DCF" w:rsidP="00C35EA7">
            <w:pPr>
              <w:jc w:val="center"/>
              <w:rPr>
                <w:sz w:val="18"/>
              </w:rPr>
            </w:pPr>
          </w:p>
        </w:tc>
        <w:tc>
          <w:tcPr>
            <w:tcW w:w="312" w:type="dxa"/>
            <w:vAlign w:val="center"/>
          </w:tcPr>
          <w:p w14:paraId="6C1FD853" w14:textId="77777777" w:rsidR="00A02DCF" w:rsidRPr="00C35EA7" w:rsidRDefault="00A02DCF" w:rsidP="00C35EA7">
            <w:pPr>
              <w:jc w:val="center"/>
              <w:rPr>
                <w:sz w:val="18"/>
              </w:rPr>
            </w:pPr>
          </w:p>
        </w:tc>
        <w:tc>
          <w:tcPr>
            <w:tcW w:w="396" w:type="dxa"/>
            <w:vAlign w:val="center"/>
          </w:tcPr>
          <w:p w14:paraId="1CBAC97D" w14:textId="77777777" w:rsidR="00A02DCF" w:rsidRPr="00C35EA7" w:rsidRDefault="00A02DCF" w:rsidP="00C35EA7">
            <w:pPr>
              <w:jc w:val="center"/>
              <w:rPr>
                <w:sz w:val="18"/>
              </w:rPr>
            </w:pPr>
          </w:p>
        </w:tc>
        <w:tc>
          <w:tcPr>
            <w:tcW w:w="265" w:type="dxa"/>
            <w:vAlign w:val="center"/>
          </w:tcPr>
          <w:p w14:paraId="44D07216" w14:textId="77777777" w:rsidR="00A02DCF" w:rsidRPr="00C35EA7" w:rsidRDefault="00A02DCF" w:rsidP="00C35EA7">
            <w:pPr>
              <w:jc w:val="center"/>
              <w:rPr>
                <w:sz w:val="18"/>
              </w:rPr>
            </w:pPr>
          </w:p>
        </w:tc>
        <w:tc>
          <w:tcPr>
            <w:tcW w:w="396" w:type="dxa"/>
            <w:vAlign w:val="center"/>
          </w:tcPr>
          <w:p w14:paraId="0BB5A03E" w14:textId="7F765311" w:rsidR="00A02DCF" w:rsidRPr="00C35EA7" w:rsidRDefault="00000000" w:rsidP="00C35EA7">
            <w:pPr>
              <w:jc w:val="center"/>
              <w:rPr>
                <w:sz w:val="18"/>
              </w:rPr>
            </w:pPr>
            <w:hyperlink r:id="rId6327" w:anchor="Sit_Peinte_rSud__14" w:history="1">
              <w:r w:rsidR="00A02DCF" w:rsidRPr="00C35EA7">
                <w:rPr>
                  <w:rStyle w:val="Hyperlink"/>
                  <w:sz w:val="18"/>
                  <w:szCs w:val="21"/>
                  <w:lang w:eastAsia="en-GB"/>
                </w:rPr>
                <w:t>14</w:t>
              </w:r>
            </w:hyperlink>
          </w:p>
        </w:tc>
        <w:tc>
          <w:tcPr>
            <w:tcW w:w="265" w:type="dxa"/>
            <w:vAlign w:val="center"/>
          </w:tcPr>
          <w:p w14:paraId="51D133BA" w14:textId="77777777" w:rsidR="00A02DCF" w:rsidRPr="00C35EA7" w:rsidRDefault="00A02DCF" w:rsidP="00C35EA7">
            <w:pPr>
              <w:jc w:val="center"/>
              <w:rPr>
                <w:sz w:val="18"/>
              </w:rPr>
            </w:pPr>
          </w:p>
        </w:tc>
        <w:tc>
          <w:tcPr>
            <w:tcW w:w="396" w:type="dxa"/>
            <w:vAlign w:val="center"/>
          </w:tcPr>
          <w:p w14:paraId="61BA522A" w14:textId="77777777" w:rsidR="00A02DCF" w:rsidRPr="00C35EA7" w:rsidRDefault="00A02DCF" w:rsidP="00C35EA7">
            <w:pPr>
              <w:jc w:val="center"/>
              <w:rPr>
                <w:sz w:val="18"/>
              </w:rPr>
            </w:pPr>
            <w:r w:rsidRPr="00C35EA7">
              <w:rPr>
                <w:sz w:val="18"/>
              </w:rPr>
              <w:t>16</w:t>
            </w:r>
          </w:p>
        </w:tc>
        <w:tc>
          <w:tcPr>
            <w:tcW w:w="265" w:type="dxa"/>
            <w:vAlign w:val="center"/>
          </w:tcPr>
          <w:p w14:paraId="43EF0F2B" w14:textId="77777777" w:rsidR="00A02DCF" w:rsidRPr="00C35EA7" w:rsidRDefault="00A02DCF" w:rsidP="00C35EA7">
            <w:pPr>
              <w:jc w:val="center"/>
              <w:rPr>
                <w:sz w:val="18"/>
              </w:rPr>
            </w:pPr>
          </w:p>
        </w:tc>
        <w:tc>
          <w:tcPr>
            <w:tcW w:w="396" w:type="dxa"/>
            <w:vAlign w:val="center"/>
          </w:tcPr>
          <w:p w14:paraId="4525AC67" w14:textId="25B2D7F4" w:rsidR="00A02DCF" w:rsidRPr="00C35EA7" w:rsidRDefault="00000000" w:rsidP="00C35EA7">
            <w:pPr>
              <w:jc w:val="center"/>
              <w:rPr>
                <w:sz w:val="18"/>
              </w:rPr>
            </w:pPr>
            <w:hyperlink r:id="rId6328" w:anchor="Sit_Peinte_rSud__19" w:history="1">
              <w:r w:rsidR="00A02DCF" w:rsidRPr="00C35EA7">
                <w:rPr>
                  <w:rStyle w:val="Hyperlink"/>
                  <w:sz w:val="18"/>
                </w:rPr>
                <w:t>19</w:t>
              </w:r>
            </w:hyperlink>
          </w:p>
        </w:tc>
        <w:tc>
          <w:tcPr>
            <w:tcW w:w="396" w:type="dxa"/>
            <w:vAlign w:val="center"/>
          </w:tcPr>
          <w:p w14:paraId="5153C5B5" w14:textId="77777777" w:rsidR="00A02DCF" w:rsidRPr="00C35EA7" w:rsidRDefault="00A02DCF" w:rsidP="00C35EA7">
            <w:pPr>
              <w:jc w:val="center"/>
              <w:rPr>
                <w:sz w:val="18"/>
              </w:rPr>
            </w:pPr>
            <w:r w:rsidRPr="00C35EA7">
              <w:rPr>
                <w:sz w:val="18"/>
              </w:rPr>
              <w:t>23</w:t>
            </w:r>
          </w:p>
        </w:tc>
        <w:tc>
          <w:tcPr>
            <w:tcW w:w="396" w:type="dxa"/>
            <w:vAlign w:val="center"/>
          </w:tcPr>
          <w:p w14:paraId="15D485E0" w14:textId="77777777" w:rsidR="00A02DCF" w:rsidRPr="00C35EA7" w:rsidRDefault="00A02DCF" w:rsidP="00C35EA7">
            <w:pPr>
              <w:jc w:val="center"/>
              <w:rPr>
                <w:sz w:val="18"/>
              </w:rPr>
            </w:pPr>
          </w:p>
        </w:tc>
        <w:tc>
          <w:tcPr>
            <w:tcW w:w="795" w:type="dxa"/>
            <w:gridSpan w:val="2"/>
            <w:vAlign w:val="center"/>
          </w:tcPr>
          <w:p w14:paraId="1520A30B" w14:textId="77777777" w:rsidR="00A02DCF" w:rsidRPr="00C35EA7" w:rsidRDefault="00A02DCF" w:rsidP="00C35EA7">
            <w:pPr>
              <w:jc w:val="center"/>
              <w:rPr>
                <w:sz w:val="18"/>
              </w:rPr>
            </w:pPr>
            <w:r w:rsidRPr="00C35EA7">
              <w:rPr>
                <w:sz w:val="18"/>
              </w:rPr>
              <w:t>24</w:t>
            </w:r>
          </w:p>
        </w:tc>
        <w:tc>
          <w:tcPr>
            <w:tcW w:w="396" w:type="dxa"/>
            <w:vAlign w:val="center"/>
          </w:tcPr>
          <w:p w14:paraId="201B871C" w14:textId="77777777" w:rsidR="00A02DCF" w:rsidRPr="00C35EA7" w:rsidRDefault="00A02DCF" w:rsidP="00C35EA7">
            <w:pPr>
              <w:jc w:val="center"/>
              <w:rPr>
                <w:sz w:val="18"/>
              </w:rPr>
            </w:pPr>
          </w:p>
        </w:tc>
        <w:tc>
          <w:tcPr>
            <w:tcW w:w="396" w:type="dxa"/>
            <w:vAlign w:val="center"/>
          </w:tcPr>
          <w:p w14:paraId="5B1AF3CB" w14:textId="77777777" w:rsidR="00A02DCF" w:rsidRPr="00C35EA7" w:rsidRDefault="00A02DCF" w:rsidP="00C35EA7">
            <w:pPr>
              <w:jc w:val="center"/>
              <w:rPr>
                <w:sz w:val="18"/>
              </w:rPr>
            </w:pPr>
            <w:r w:rsidRPr="00C35EA7">
              <w:rPr>
                <w:sz w:val="18"/>
              </w:rPr>
              <w:t>29</w:t>
            </w:r>
          </w:p>
        </w:tc>
        <w:tc>
          <w:tcPr>
            <w:tcW w:w="237" w:type="dxa"/>
            <w:vAlign w:val="center"/>
          </w:tcPr>
          <w:p w14:paraId="34079C8C" w14:textId="77777777" w:rsidR="00A02DCF" w:rsidRPr="00C35EA7" w:rsidRDefault="00A02DCF" w:rsidP="00C35EA7">
            <w:pPr>
              <w:jc w:val="center"/>
              <w:rPr>
                <w:sz w:val="18"/>
              </w:rPr>
            </w:pPr>
          </w:p>
        </w:tc>
      </w:tr>
    </w:tbl>
    <w:p w14:paraId="550CC75C" w14:textId="77777777" w:rsidR="00A02DCF" w:rsidRPr="00B822FC" w:rsidRDefault="00A02DCF" w:rsidP="00A02DCF">
      <w:pPr>
        <w:jc w:val="center"/>
        <w:rPr>
          <w:i/>
          <w:sz w:val="20"/>
        </w:rPr>
      </w:pPr>
      <w:r w:rsidRPr="00B822FC">
        <w:rPr>
          <w:i/>
          <w:sz w:val="20"/>
        </w:rPr>
        <w:t>bas</w:t>
      </w:r>
    </w:p>
    <w:p w14:paraId="6648E5B8" w14:textId="77777777" w:rsidR="00A02DCF" w:rsidRDefault="00A02DCF" w:rsidP="00A02DCF">
      <w:r>
        <w:t>(d'après BIB 2396 fig. 16)</w:t>
      </w:r>
    </w:p>
    <w:p w14:paraId="15A1A0C2" w14:textId="77777777" w:rsidR="00A02DCF" w:rsidRDefault="00A02DCF" w:rsidP="00A02DCF"/>
    <w:p w14:paraId="74A0EEF1" w14:textId="5B71107C" w:rsidR="00A02DCF" w:rsidRPr="0032190F" w:rsidRDefault="00A02DCF" w:rsidP="00A02DCF">
      <w:pPr>
        <w:jc w:val="both"/>
        <w:rPr>
          <w:lang w:val="fr-FR"/>
        </w:rPr>
      </w:pPr>
      <w:r w:rsidRPr="0032190F">
        <w:rPr>
          <w:lang w:val="fr-FR"/>
        </w:rPr>
        <w:t xml:space="preserve">L'axe vertical est constitué par l'alignement des figures </w:t>
      </w:r>
      <w:r w:rsidRPr="0032190F">
        <w:rPr>
          <w:sz w:val="18"/>
          <w:lang w:val="fr-FR"/>
        </w:rPr>
        <w:t>10</w:t>
      </w:r>
      <w:r w:rsidRPr="0032190F">
        <w:rPr>
          <w:sz w:val="22"/>
          <w:lang w:val="fr-FR"/>
        </w:rPr>
        <w:t xml:space="preserve"> </w:t>
      </w:r>
      <w:r w:rsidRPr="0032190F">
        <w:rPr>
          <w:lang w:val="fr-FR"/>
        </w:rPr>
        <w:t xml:space="preserve">et </w:t>
      </w:r>
      <w:r w:rsidRPr="0032190F">
        <w:rPr>
          <w:sz w:val="18"/>
          <w:lang w:val="fr-FR"/>
        </w:rPr>
        <w:t>11</w:t>
      </w:r>
      <w:r w:rsidRPr="0032190F">
        <w:rPr>
          <w:sz w:val="22"/>
          <w:lang w:val="fr-FR"/>
        </w:rPr>
        <w:t xml:space="preserve"> </w:t>
      </w:r>
      <w:r w:rsidRPr="0032190F">
        <w:rPr>
          <w:lang w:val="fr-FR"/>
        </w:rPr>
        <w:t>correspondant à une importante sortie d'eau, face à l'entrée. Les signes sont en position droite au-dessus de la ligne de ponctuation (</w:t>
      </w:r>
      <w:hyperlink r:id="rId6329" w:anchor="Sit_Peinte_rSud__4" w:history="1">
        <w:r w:rsidRPr="0032190F">
          <w:rPr>
            <w:rStyle w:val="Hyperlink"/>
            <w:sz w:val="18"/>
            <w:lang w:val="fr-FR"/>
          </w:rPr>
          <w:t>4</w:t>
        </w:r>
      </w:hyperlink>
      <w:r w:rsidRPr="0032190F">
        <w:rPr>
          <w:lang w:val="fr-FR"/>
        </w:rPr>
        <w:t xml:space="preserve">) et en position couchée ou aberrante en dessous. Les figures ponctuées sont toutes situées au-dessus de l' axe </w:t>
      </w:r>
      <w:r w:rsidRPr="0032190F">
        <w:rPr>
          <w:sz w:val="18"/>
          <w:lang w:val="fr-FR"/>
        </w:rPr>
        <w:t>4</w:t>
      </w:r>
      <w:r w:rsidRPr="0032190F">
        <w:rPr>
          <w:lang w:val="fr-FR"/>
        </w:rPr>
        <w:t xml:space="preserve"> (BIB 2396 p. 159) </w:t>
      </w:r>
    </w:p>
    <w:p w14:paraId="5CFB83CB" w14:textId="77777777" w:rsidR="00A02DCF" w:rsidRPr="0032190F" w:rsidRDefault="00A02DCF" w:rsidP="00A02DCF">
      <w:pPr>
        <w:jc w:val="both"/>
        <w:rPr>
          <w:lang w:val="fr-FR"/>
        </w:rPr>
      </w:pPr>
      <w:r w:rsidRPr="0032190F">
        <w:rPr>
          <w:lang w:val="fr-FR"/>
        </w:rPr>
        <w:t xml:space="preserve">Certaines figures se retrouve en vis-à-vis du fait de la circularité de l'espace: </w:t>
      </w:r>
      <w:r w:rsidRPr="0032190F">
        <w:rPr>
          <w:sz w:val="18"/>
          <w:lang w:val="fr-FR"/>
        </w:rPr>
        <w:t xml:space="preserve">1 </w:t>
      </w:r>
      <w:r w:rsidRPr="0032190F">
        <w:rPr>
          <w:lang w:val="fr-FR"/>
        </w:rPr>
        <w:t xml:space="preserve">couchée ↔ </w:t>
      </w:r>
      <w:r w:rsidRPr="0032190F">
        <w:rPr>
          <w:sz w:val="18"/>
          <w:lang w:val="fr-FR"/>
        </w:rPr>
        <w:t xml:space="preserve">30 </w:t>
      </w:r>
      <w:r w:rsidRPr="0032190F">
        <w:rPr>
          <w:lang w:val="fr-FR"/>
        </w:rPr>
        <w:t xml:space="preserve">position droite; </w:t>
      </w:r>
      <w:r w:rsidRPr="0032190F">
        <w:rPr>
          <w:sz w:val="18"/>
          <w:lang w:val="fr-FR"/>
        </w:rPr>
        <w:t xml:space="preserve">2 </w:t>
      </w:r>
      <w:r w:rsidRPr="0032190F">
        <w:rPr>
          <w:lang w:val="fr-FR"/>
        </w:rPr>
        <w:t xml:space="preserve">couchée ↔ </w:t>
      </w:r>
      <w:r w:rsidRPr="0032190F">
        <w:rPr>
          <w:sz w:val="18"/>
          <w:lang w:val="fr-FR"/>
        </w:rPr>
        <w:t xml:space="preserve">28 </w:t>
      </w:r>
      <w:r w:rsidRPr="0032190F">
        <w:rPr>
          <w:lang w:val="fr-FR"/>
        </w:rPr>
        <w:t xml:space="preserve">position droite; </w:t>
      </w:r>
      <w:r w:rsidRPr="0032190F">
        <w:rPr>
          <w:sz w:val="18"/>
          <w:lang w:val="fr-FR"/>
        </w:rPr>
        <w:t xml:space="preserve">3 </w:t>
      </w:r>
      <w:r w:rsidRPr="0032190F">
        <w:rPr>
          <w:lang w:val="fr-FR"/>
        </w:rPr>
        <w:t xml:space="preserve">↔ </w:t>
      </w:r>
      <w:r w:rsidRPr="0032190F">
        <w:rPr>
          <w:sz w:val="18"/>
          <w:lang w:val="fr-FR"/>
        </w:rPr>
        <w:t xml:space="preserve">18 </w:t>
      </w:r>
      <w:r w:rsidRPr="0032190F">
        <w:rPr>
          <w:lang w:val="fr-FR"/>
        </w:rPr>
        <w:t xml:space="preserve">et </w:t>
      </w:r>
      <w:r w:rsidRPr="0032190F">
        <w:rPr>
          <w:sz w:val="18"/>
          <w:lang w:val="fr-FR"/>
        </w:rPr>
        <w:t xml:space="preserve">3 </w:t>
      </w:r>
      <w:r w:rsidRPr="0032190F">
        <w:rPr>
          <w:lang w:val="fr-FR"/>
        </w:rPr>
        <w:t xml:space="preserve">↔ </w:t>
      </w:r>
      <w:r w:rsidRPr="0032190F">
        <w:rPr>
          <w:sz w:val="18"/>
          <w:lang w:val="fr-FR"/>
        </w:rPr>
        <w:t>25</w:t>
      </w:r>
      <w:r w:rsidRPr="0032190F">
        <w:rPr>
          <w:lang w:val="fr-FR"/>
        </w:rPr>
        <w:t xml:space="preserve"> (BIB 2396 p. 159) </w:t>
      </w:r>
    </w:p>
    <w:p w14:paraId="37FBE07B" w14:textId="335FB6E9" w:rsidR="00A02DCF" w:rsidRPr="0032190F" w:rsidRDefault="00A02DCF" w:rsidP="00A02DCF">
      <w:pPr>
        <w:jc w:val="both"/>
        <w:rPr>
          <w:szCs w:val="21"/>
          <w:lang w:val="fr-FR" w:eastAsia="en-GB"/>
        </w:rPr>
      </w:pPr>
      <w:r w:rsidRPr="0032190F">
        <w:rPr>
          <w:szCs w:val="21"/>
          <w:lang w:val="fr-FR" w:eastAsia="en-GB"/>
        </w:rPr>
        <w:t xml:space="preserve">A gauche et en dessous de l’axe </w:t>
      </w:r>
      <w:hyperlink r:id="rId6330" w:anchor="Sit_Peinte_rSud__4" w:history="1">
        <w:r w:rsidRPr="0032190F">
          <w:rPr>
            <w:rStyle w:val="Hyperlink"/>
            <w:sz w:val="18"/>
            <w:lang w:val="fr-FR"/>
          </w:rPr>
          <w:t>4</w:t>
        </w:r>
      </w:hyperlink>
      <w:r w:rsidRPr="0032190F">
        <w:rPr>
          <w:szCs w:val="21"/>
          <w:lang w:val="fr-FR" w:eastAsia="en-GB"/>
        </w:rPr>
        <w:t>, les figures sont en position couchée ou aberrante tandis qu’à droite et au-dessus de cet axe, elles sont en position droite, elles sont parfois doublées et quand elles le sont, une figure est ponctuée, l’autre non. On y observe deux signes losangiques (</w:t>
      </w:r>
      <w:hyperlink r:id="rId6331" w:anchor="Sit_Peinte_rSud__21" w:history="1">
        <w:r w:rsidRPr="0032190F">
          <w:rPr>
            <w:rStyle w:val="Hyperlink"/>
            <w:sz w:val="18"/>
            <w:szCs w:val="21"/>
            <w:lang w:val="fr-FR" w:eastAsia="en-GB"/>
          </w:rPr>
          <w:t>21</w:t>
        </w:r>
      </w:hyperlink>
      <w:r w:rsidRPr="0032190F">
        <w:rPr>
          <w:sz w:val="18"/>
          <w:szCs w:val="21"/>
          <w:lang w:val="fr-FR" w:eastAsia="en-GB"/>
        </w:rPr>
        <w:t>,</w:t>
      </w:r>
      <w:hyperlink r:id="rId6332" w:anchor="Sit_Peinte_rSud__25" w:history="1">
        <w:r w:rsidRPr="0032190F">
          <w:rPr>
            <w:rStyle w:val="Hyperlink"/>
            <w:sz w:val="18"/>
            <w:szCs w:val="21"/>
            <w:lang w:val="fr-FR" w:eastAsia="en-GB"/>
          </w:rPr>
          <w:t>25</w:t>
        </w:r>
      </w:hyperlink>
      <w:r w:rsidRPr="0032190F">
        <w:rPr>
          <w:szCs w:val="21"/>
          <w:lang w:val="fr-FR" w:eastAsia="en-GB"/>
        </w:rPr>
        <w:t xml:space="preserve">) au-dessus de la ligne </w:t>
      </w:r>
      <w:r w:rsidRPr="0032190F">
        <w:rPr>
          <w:sz w:val="18"/>
          <w:lang w:val="fr-FR"/>
        </w:rPr>
        <w:t>4</w:t>
      </w:r>
      <w:r w:rsidRPr="0032190F">
        <w:rPr>
          <w:szCs w:val="21"/>
          <w:lang w:val="fr-FR" w:eastAsia="en-GB"/>
        </w:rPr>
        <w:t xml:space="preserve">, l’un plus petit </w:t>
      </w:r>
      <w:r w:rsidRPr="0032190F">
        <w:rPr>
          <w:lang w:val="fr-FR"/>
        </w:rPr>
        <w:t>(</w:t>
      </w:r>
      <w:r w:rsidRPr="0032190F">
        <w:rPr>
          <w:sz w:val="18"/>
          <w:lang w:val="fr-FR"/>
        </w:rPr>
        <w:t>21</w:t>
      </w:r>
      <w:r w:rsidRPr="0032190F">
        <w:rPr>
          <w:lang w:val="fr-FR"/>
        </w:rPr>
        <w:t xml:space="preserve">) </w:t>
      </w:r>
      <w:r w:rsidRPr="0032190F">
        <w:rPr>
          <w:szCs w:val="21"/>
          <w:lang w:val="fr-FR" w:eastAsia="en-GB"/>
        </w:rPr>
        <w:t xml:space="preserve">que l’autre </w:t>
      </w:r>
      <w:r w:rsidRPr="0032190F">
        <w:rPr>
          <w:lang w:val="fr-FR"/>
        </w:rPr>
        <w:t>(</w:t>
      </w:r>
      <w:r w:rsidRPr="0032190F">
        <w:rPr>
          <w:sz w:val="18"/>
          <w:lang w:val="fr-FR"/>
        </w:rPr>
        <w:t>25</w:t>
      </w:r>
      <w:r w:rsidRPr="0032190F">
        <w:rPr>
          <w:lang w:val="fr-FR"/>
        </w:rPr>
        <w:t xml:space="preserve">) </w:t>
      </w:r>
      <w:r w:rsidRPr="0032190F">
        <w:rPr>
          <w:szCs w:val="21"/>
          <w:lang w:val="fr-FR" w:eastAsia="en-GB"/>
        </w:rPr>
        <w:t>qui renferme en outre des points. On y remarque aussi, toujours dans le registre supérieur, deux arceaux côte à côte (</w:t>
      </w:r>
      <w:hyperlink r:id="rId6333" w:anchor="Sit_Peinte_rSud__15" w:history="1">
        <w:r w:rsidR="006857C3" w:rsidRPr="0032190F">
          <w:rPr>
            <w:rStyle w:val="Hyperlink"/>
            <w:sz w:val="18"/>
            <w:lang w:val="fr-FR"/>
          </w:rPr>
          <w:t>15</w:t>
        </w:r>
      </w:hyperlink>
      <w:r w:rsidRPr="0032190F">
        <w:rPr>
          <w:sz w:val="18"/>
          <w:szCs w:val="21"/>
          <w:lang w:val="fr-FR" w:eastAsia="en-GB"/>
        </w:rPr>
        <w:t>,</w:t>
      </w:r>
      <w:r w:rsidR="006857C3" w:rsidRPr="0032190F">
        <w:rPr>
          <w:sz w:val="18"/>
          <w:lang w:val="fr-FR"/>
        </w:rPr>
        <w:t xml:space="preserve"> </w:t>
      </w:r>
      <w:hyperlink r:id="rId6334" w:anchor="Sit_Peinte_rSud__18" w:history="1">
        <w:r w:rsidR="001C4029" w:rsidRPr="0032190F">
          <w:rPr>
            <w:rStyle w:val="Hyperlink"/>
            <w:sz w:val="18"/>
            <w:lang w:val="fr-FR"/>
          </w:rPr>
          <w:t>18</w:t>
        </w:r>
      </w:hyperlink>
      <w:r w:rsidRPr="0032190F">
        <w:rPr>
          <w:szCs w:val="21"/>
          <w:lang w:val="fr-FR" w:eastAsia="en-GB"/>
        </w:rPr>
        <w:t>), l’un en trait plein (</w:t>
      </w:r>
      <w:hyperlink r:id="rId6335" w:anchor="Sit_Peinte_rSud__15" w:history="1">
        <w:r w:rsidR="006857C3" w:rsidRPr="0032190F">
          <w:rPr>
            <w:rStyle w:val="Hyperlink"/>
            <w:sz w:val="18"/>
            <w:lang w:val="fr-FR"/>
          </w:rPr>
          <w:t>15</w:t>
        </w:r>
      </w:hyperlink>
      <w:r w:rsidRPr="0032190F">
        <w:rPr>
          <w:szCs w:val="21"/>
          <w:lang w:val="fr-FR" w:eastAsia="en-GB"/>
        </w:rPr>
        <w:t>), l’autre en trait ponctué (</w:t>
      </w:r>
      <w:hyperlink r:id="rId6336" w:anchor="Sit_Peinte_rSud__18" w:history="1">
        <w:r w:rsidR="006857C3" w:rsidRPr="0032190F">
          <w:rPr>
            <w:rStyle w:val="Hyperlink"/>
            <w:sz w:val="18"/>
            <w:lang w:val="fr-FR"/>
          </w:rPr>
          <w:t>1</w:t>
        </w:r>
        <w:r w:rsidR="001C4029" w:rsidRPr="0032190F">
          <w:rPr>
            <w:rStyle w:val="Hyperlink"/>
            <w:sz w:val="18"/>
            <w:lang w:val="fr-FR"/>
          </w:rPr>
          <w:t>8</w:t>
        </w:r>
      </w:hyperlink>
      <w:r w:rsidRPr="0032190F">
        <w:rPr>
          <w:szCs w:val="21"/>
          <w:lang w:val="fr-FR" w:eastAsia="en-GB"/>
        </w:rPr>
        <w:t xml:space="preserve">). Le </w:t>
      </w:r>
      <w:hyperlink r:id="rId6337" w:anchor="Cul_Art_TAC_T_z_cervide" w:history="1">
        <w:r w:rsidRPr="0032190F">
          <w:rPr>
            <w:rStyle w:val="Hyperlink"/>
            <w:szCs w:val="21"/>
            <w:lang w:val="fr-FR" w:eastAsia="en-GB"/>
          </w:rPr>
          <w:t>cerf</w:t>
        </w:r>
      </w:hyperlink>
      <w:r w:rsidRPr="0032190F">
        <w:rPr>
          <w:szCs w:val="21"/>
          <w:lang w:val="fr-FR" w:eastAsia="en-GB"/>
        </w:rPr>
        <w:t xml:space="preserve"> est présent dans cette composition. Il est en position aberrante sous l’axe ponctué (</w:t>
      </w:r>
      <w:hyperlink r:id="rId6338" w:anchor="Sit_Peinte_rSud__14" w:history="1">
        <w:r w:rsidRPr="0032190F">
          <w:rPr>
            <w:rStyle w:val="Hyperlink"/>
            <w:sz w:val="18"/>
            <w:szCs w:val="21"/>
            <w:lang w:val="fr-FR" w:eastAsia="en-GB"/>
          </w:rPr>
          <w:t>14</w:t>
        </w:r>
      </w:hyperlink>
      <w:r w:rsidRPr="0032190F">
        <w:rPr>
          <w:szCs w:val="21"/>
          <w:lang w:val="fr-FR" w:eastAsia="en-GB"/>
        </w:rPr>
        <w:t>) et en position droite (</w:t>
      </w:r>
      <w:hyperlink r:id="rId6339" w:history="1">
        <w:r w:rsidRPr="0032190F">
          <w:rPr>
            <w:rStyle w:val="Hyperlink"/>
            <w:sz w:val="18"/>
            <w:szCs w:val="21"/>
            <w:lang w:val="fr-FR" w:eastAsia="en-GB"/>
          </w:rPr>
          <w:t>27</w:t>
        </w:r>
      </w:hyperlink>
      <w:r w:rsidRPr="0032190F">
        <w:rPr>
          <w:szCs w:val="21"/>
          <w:lang w:val="fr-FR" w:eastAsia="en-GB"/>
        </w:rPr>
        <w:t>), près d’une série de points (</w:t>
      </w:r>
      <w:r w:rsidRPr="0032190F">
        <w:rPr>
          <w:sz w:val="18"/>
          <w:szCs w:val="21"/>
          <w:lang w:val="fr-FR" w:eastAsia="en-GB"/>
        </w:rPr>
        <w:t>28</w:t>
      </w:r>
      <w:r w:rsidRPr="0032190F">
        <w:rPr>
          <w:szCs w:val="21"/>
          <w:lang w:val="fr-FR" w:eastAsia="en-GB"/>
        </w:rPr>
        <w:t>), au-dessus du même axe (BIB 1165 p. 117)</w:t>
      </w:r>
    </w:p>
    <w:p w14:paraId="54DFB170" w14:textId="77777777" w:rsidR="00543684" w:rsidRPr="0032190F" w:rsidRDefault="00543684" w:rsidP="00543684">
      <w:pPr>
        <w:jc w:val="both"/>
        <w:rPr>
          <w:szCs w:val="21"/>
          <w:lang w:val="fr-FR" w:eastAsia="en-GB"/>
        </w:rPr>
      </w:pPr>
      <w:r w:rsidRPr="0032190F">
        <w:rPr>
          <w:color w:val="1B1C1B"/>
          <w:szCs w:val="20"/>
          <w:lang w:val="fr-FR" w:eastAsia="en-GB"/>
        </w:rPr>
        <w:t xml:space="preserve">L'analyse atteste d'une certaine unite des recettes employees dans </w:t>
      </w:r>
      <w:r w:rsidRPr="0032190F">
        <w:rPr>
          <w:color w:val="080808"/>
          <w:szCs w:val="20"/>
          <w:lang w:val="fr-FR" w:eastAsia="en-GB"/>
        </w:rPr>
        <w:t xml:space="preserve">Ia </w:t>
      </w:r>
      <w:r w:rsidRPr="0032190F">
        <w:rPr>
          <w:color w:val="1B1C1B"/>
          <w:szCs w:val="20"/>
          <w:lang w:val="fr-FR" w:eastAsia="en-GB"/>
        </w:rPr>
        <w:t xml:space="preserve">rotonde sud. Ceci renforce notre </w:t>
      </w:r>
      <w:r w:rsidRPr="0032190F">
        <w:rPr>
          <w:color w:val="2E2F2E"/>
          <w:szCs w:val="20"/>
          <w:lang w:val="fr-FR" w:eastAsia="en-GB"/>
        </w:rPr>
        <w:t>impres</w:t>
      </w:r>
      <w:r w:rsidRPr="0032190F">
        <w:rPr>
          <w:color w:val="545454"/>
          <w:szCs w:val="20"/>
          <w:lang w:val="fr-FR" w:eastAsia="en-GB"/>
        </w:rPr>
        <w:t xml:space="preserve">· </w:t>
      </w:r>
      <w:r w:rsidRPr="0032190F">
        <w:rPr>
          <w:color w:val="1B1C1B"/>
          <w:szCs w:val="20"/>
          <w:lang w:val="fr-FR" w:eastAsia="en-GB"/>
        </w:rPr>
        <w:t xml:space="preserve">sion d'une unite </w:t>
      </w:r>
      <w:r w:rsidRPr="0032190F">
        <w:rPr>
          <w:color w:val="2E2F2E"/>
          <w:szCs w:val="20"/>
          <w:lang w:val="fr-FR" w:eastAsia="en-GB"/>
        </w:rPr>
        <w:t>g</w:t>
      </w:r>
      <w:r w:rsidRPr="0032190F">
        <w:rPr>
          <w:color w:val="080808"/>
          <w:szCs w:val="20"/>
          <w:lang w:val="fr-FR" w:eastAsia="en-GB"/>
        </w:rPr>
        <w:t>rap</w:t>
      </w:r>
      <w:r w:rsidRPr="0032190F">
        <w:rPr>
          <w:color w:val="2E2F2E"/>
          <w:szCs w:val="20"/>
          <w:lang w:val="fr-FR" w:eastAsia="en-GB"/>
        </w:rPr>
        <w:t xml:space="preserve">hique </w:t>
      </w:r>
      <w:r w:rsidRPr="0032190F">
        <w:rPr>
          <w:color w:val="1B1C1B"/>
          <w:szCs w:val="20"/>
          <w:lang w:val="fr-FR" w:eastAsia="en-GB"/>
        </w:rPr>
        <w:t xml:space="preserve">pour cette rotonde : </w:t>
      </w:r>
      <w:r w:rsidRPr="0032190F">
        <w:rPr>
          <w:color w:val="080808"/>
          <w:szCs w:val="20"/>
          <w:lang w:val="fr-FR" w:eastAsia="en-GB"/>
        </w:rPr>
        <w:t>importan</w:t>
      </w:r>
      <w:r w:rsidRPr="0032190F">
        <w:rPr>
          <w:color w:val="2E2F2E"/>
          <w:szCs w:val="20"/>
          <w:lang w:val="fr-FR" w:eastAsia="en-GB"/>
        </w:rPr>
        <w:t xml:space="preserve">ce </w:t>
      </w:r>
      <w:r w:rsidRPr="0032190F">
        <w:rPr>
          <w:color w:val="1B1C1B"/>
          <w:szCs w:val="20"/>
          <w:lang w:val="fr-FR" w:eastAsia="en-GB"/>
        </w:rPr>
        <w:t xml:space="preserve">de </w:t>
      </w:r>
      <w:r w:rsidRPr="0032190F">
        <w:rPr>
          <w:color w:val="080808"/>
          <w:szCs w:val="20"/>
          <w:lang w:val="fr-FR" w:eastAsia="en-GB"/>
        </w:rPr>
        <w:t xml:space="preserve">Ia </w:t>
      </w:r>
      <w:r w:rsidRPr="0032190F">
        <w:rPr>
          <w:color w:val="1B1C1B"/>
          <w:szCs w:val="20"/>
          <w:lang w:val="fr-FR" w:eastAsia="en-GB"/>
        </w:rPr>
        <w:t xml:space="preserve">position droite ou </w:t>
      </w:r>
      <w:r w:rsidRPr="0032190F">
        <w:rPr>
          <w:color w:val="2E2F2E"/>
          <w:szCs w:val="20"/>
          <w:lang w:val="fr-FR" w:eastAsia="en-GB"/>
        </w:rPr>
        <w:t>inve</w:t>
      </w:r>
      <w:r w:rsidRPr="0032190F">
        <w:rPr>
          <w:color w:val="080808"/>
          <w:szCs w:val="20"/>
          <w:lang w:val="fr-FR" w:eastAsia="en-GB"/>
        </w:rPr>
        <w:t xml:space="preserve">rsee </w:t>
      </w:r>
      <w:r w:rsidRPr="0032190F">
        <w:rPr>
          <w:color w:val="1B1C1B"/>
          <w:szCs w:val="20"/>
          <w:lang w:val="fr-FR" w:eastAsia="en-GB"/>
        </w:rPr>
        <w:t xml:space="preserve">des figures, importance de !'association d'une figure avec une ponctuation, </w:t>
      </w:r>
      <w:r w:rsidRPr="0032190F">
        <w:rPr>
          <w:color w:val="080808"/>
          <w:szCs w:val="20"/>
          <w:lang w:val="fr-FR" w:eastAsia="en-GB"/>
        </w:rPr>
        <w:t>lign</w:t>
      </w:r>
      <w:r w:rsidRPr="0032190F">
        <w:rPr>
          <w:color w:val="2E2F2E"/>
          <w:szCs w:val="20"/>
          <w:lang w:val="fr-FR" w:eastAsia="en-GB"/>
        </w:rPr>
        <w:t xml:space="preserve">e </w:t>
      </w:r>
      <w:r w:rsidRPr="0032190F">
        <w:rPr>
          <w:color w:val="1B1C1B"/>
          <w:szCs w:val="20"/>
          <w:lang w:val="fr-FR" w:eastAsia="en-GB"/>
        </w:rPr>
        <w:t xml:space="preserve">ponctuee semblant bien jouer le </w:t>
      </w:r>
      <w:r w:rsidRPr="0032190F">
        <w:rPr>
          <w:color w:val="080808"/>
          <w:szCs w:val="20"/>
          <w:lang w:val="fr-FR" w:eastAsia="en-GB"/>
        </w:rPr>
        <w:t>ro</w:t>
      </w:r>
      <w:r w:rsidRPr="0032190F">
        <w:rPr>
          <w:color w:val="2E2F2E"/>
          <w:szCs w:val="20"/>
          <w:lang w:val="fr-FR" w:eastAsia="en-GB"/>
        </w:rPr>
        <w:t xml:space="preserve">le </w:t>
      </w:r>
      <w:r w:rsidRPr="0032190F">
        <w:rPr>
          <w:color w:val="1B1C1B"/>
          <w:szCs w:val="20"/>
          <w:lang w:val="fr-FR" w:eastAsia="en-GB"/>
        </w:rPr>
        <w:t xml:space="preserve">d'un passage d'un etat </w:t>
      </w:r>
      <w:r w:rsidRPr="0032190F">
        <w:rPr>
          <w:color w:val="1B1C1B"/>
          <w:szCs w:val="31"/>
          <w:lang w:val="fr-FR" w:eastAsia="en-GB"/>
        </w:rPr>
        <w:t xml:space="preserve">a </w:t>
      </w:r>
      <w:r w:rsidRPr="0032190F">
        <w:rPr>
          <w:color w:val="1B1C1B"/>
          <w:szCs w:val="20"/>
          <w:lang w:val="fr-FR" w:eastAsia="en-GB"/>
        </w:rPr>
        <w:t xml:space="preserve">un autre.(BIB 2462) </w:t>
      </w:r>
    </w:p>
    <w:p w14:paraId="24A6FEF7" w14:textId="77777777" w:rsidR="00A02DCF" w:rsidRPr="0032190F" w:rsidRDefault="00A02DCF" w:rsidP="00647EA0">
      <w:pPr>
        <w:pStyle w:val="Heading5"/>
        <w:rPr>
          <w:lang w:eastAsia="en-GB"/>
        </w:rPr>
      </w:pPr>
      <w:bookmarkStart w:id="2707" w:name="Sit_Peinte_rSud__3"/>
      <w:r w:rsidRPr="0032190F">
        <w:rPr>
          <w:lang w:eastAsia="en-GB"/>
        </w:rPr>
        <w:t>3</w:t>
      </w:r>
    </w:p>
    <w:bookmarkEnd w:id="2707"/>
    <w:p w14:paraId="35900513" w14:textId="77777777" w:rsidR="00A02DCF" w:rsidRPr="0032190F" w:rsidRDefault="00A02DCF" w:rsidP="00676DD1">
      <w:pPr>
        <w:rPr>
          <w:lang w:val="fr-FR"/>
        </w:rPr>
      </w:pPr>
      <w:r w:rsidRPr="0032190F">
        <w:rPr>
          <w:lang w:val="fr-FR"/>
        </w:rPr>
        <w:t xml:space="preserve">Signe losangique (BIB 2396 fig. 16) </w:t>
      </w:r>
    </w:p>
    <w:p w14:paraId="711F7E58" w14:textId="77777777" w:rsidR="00A02DCF" w:rsidRPr="0032190F" w:rsidRDefault="00A02DCF" w:rsidP="00647EA0">
      <w:pPr>
        <w:pStyle w:val="Heading5"/>
        <w:rPr>
          <w:lang w:eastAsia="en-GB"/>
        </w:rPr>
      </w:pPr>
      <w:bookmarkStart w:id="2708" w:name="Sit_Peinte_rSud__4"/>
      <w:r w:rsidRPr="0032190F">
        <w:rPr>
          <w:lang w:eastAsia="en-GB"/>
        </w:rPr>
        <w:t>4</w:t>
      </w:r>
    </w:p>
    <w:bookmarkEnd w:id="2708"/>
    <w:p w14:paraId="603EEB01" w14:textId="77777777" w:rsidR="00A02DCF" w:rsidRPr="0032190F" w:rsidRDefault="00A02DCF" w:rsidP="00A02DCF">
      <w:pPr>
        <w:jc w:val="both"/>
        <w:rPr>
          <w:szCs w:val="21"/>
          <w:lang w:val="fr-FR" w:eastAsia="en-GB"/>
        </w:rPr>
      </w:pPr>
      <w:r w:rsidRPr="0032190F">
        <w:rPr>
          <w:szCs w:val="21"/>
          <w:lang w:val="fr-FR" w:eastAsia="en-GB"/>
        </w:rPr>
        <w:t xml:space="preserve">Ligne constituée de 57 ponctuations formant un axe horizontal (BIB 1165 p. 117, BIB 2396 p. 159) </w:t>
      </w:r>
    </w:p>
    <w:p w14:paraId="68CA7B13" w14:textId="77777777" w:rsidR="00107B01" w:rsidRPr="0032190F" w:rsidRDefault="00107B01" w:rsidP="00647EA0">
      <w:pPr>
        <w:pStyle w:val="Heading5"/>
      </w:pPr>
      <w:bookmarkStart w:id="2709" w:name="Sit_Peinte_rSud__14"/>
      <w:r w:rsidRPr="0032190F">
        <w:t>14</w:t>
      </w:r>
    </w:p>
    <w:bookmarkEnd w:id="2709"/>
    <w:p w14:paraId="3AE06F74" w14:textId="68159B0C" w:rsidR="006857C3" w:rsidRPr="0032190F" w:rsidRDefault="00911743" w:rsidP="00107B01">
      <w:pPr>
        <w:rPr>
          <w:lang w:val="fr-FR"/>
        </w:rPr>
      </w:pPr>
      <w:r>
        <w:rPr>
          <w:szCs w:val="21"/>
          <w:lang w:eastAsia="en-GB"/>
        </w:rPr>
        <w:fldChar w:fldCharType="begin"/>
      </w:r>
      <w:r w:rsidR="00E30F13" w:rsidRPr="006F6A73">
        <w:rPr>
          <w:szCs w:val="21"/>
          <w:lang w:val="fr-FR" w:eastAsia="en-GB"/>
        </w:rPr>
        <w:instrText>HYPERLINK "C:\\Users\\Thomas Huet\\Desktop\\Documentation archéologique liée à la thèse\\Cultures.docx" \l "Cul_Art_TAC_T_z_bouquetin"</w:instrText>
      </w:r>
      <w:r>
        <w:rPr>
          <w:szCs w:val="21"/>
          <w:lang w:eastAsia="en-GB"/>
        </w:rPr>
      </w:r>
      <w:r>
        <w:rPr>
          <w:szCs w:val="21"/>
          <w:lang w:eastAsia="en-GB"/>
        </w:rPr>
        <w:fldChar w:fldCharType="separate"/>
      </w:r>
      <w:r w:rsidR="00886221" w:rsidRPr="0032190F">
        <w:rPr>
          <w:rStyle w:val="Hyperlink"/>
          <w:szCs w:val="21"/>
          <w:lang w:val="fr-FR" w:eastAsia="en-GB"/>
        </w:rPr>
        <w:t>bouquetin</w:t>
      </w:r>
      <w:r>
        <w:rPr>
          <w:szCs w:val="21"/>
          <w:lang w:eastAsia="en-GB"/>
        </w:rPr>
        <w:fldChar w:fldCharType="end"/>
      </w:r>
      <w:r w:rsidR="00886221" w:rsidRPr="0032190F">
        <w:rPr>
          <w:lang w:val="fr-FR"/>
        </w:rPr>
        <w:t xml:space="preserve"> (SS BIB) </w:t>
      </w:r>
      <w:hyperlink r:id="rId6340" w:anchor="Cul_Art_TAC_T_z_cervide" w:history="1">
        <w:r w:rsidR="00107B01" w:rsidRPr="0032190F">
          <w:rPr>
            <w:rStyle w:val="Hyperlink"/>
            <w:i/>
            <w:lang w:val="fr-FR"/>
          </w:rPr>
          <w:t>Cerf</w:t>
        </w:r>
      </w:hyperlink>
      <w:r w:rsidR="00107B01" w:rsidRPr="0032190F">
        <w:rPr>
          <w:i/>
          <w:lang w:val="fr-FR"/>
        </w:rPr>
        <w:t xml:space="preserve"> en position ve</w:t>
      </w:r>
      <w:r w:rsidR="00FB7AF8" w:rsidRPr="0032190F">
        <w:rPr>
          <w:i/>
          <w:lang w:val="fr-FR"/>
        </w:rPr>
        <w:t>r</w:t>
      </w:r>
      <w:r w:rsidR="00107B01" w:rsidRPr="0032190F">
        <w:rPr>
          <w:i/>
          <w:lang w:val="fr-FR"/>
        </w:rPr>
        <w:t xml:space="preserve">ticale (abérante) (BIB 1165 p. 109, BIB 2396) Cerf mâle (SS BIB) </w:t>
      </w:r>
      <w:r w:rsidR="00107B01" w:rsidRPr="0032190F">
        <w:rPr>
          <w:lang w:val="fr-FR"/>
        </w:rPr>
        <w:t>peut-être des empaumures pour le premier à moins que l’élargissement terminal ne résulte simplement que de l’écrasement du pinceau (BIB 1165 p. 109)</w:t>
      </w:r>
    </w:p>
    <w:p w14:paraId="4F209007" w14:textId="77777777" w:rsidR="006857C3" w:rsidRPr="0032190F" w:rsidRDefault="006857C3" w:rsidP="00647EA0">
      <w:pPr>
        <w:pStyle w:val="Heading5"/>
      </w:pPr>
      <w:bookmarkStart w:id="2710" w:name="Sit_Peinte_rSud__15"/>
      <w:r w:rsidRPr="0032190F">
        <w:lastRenderedPageBreak/>
        <w:t>15</w:t>
      </w:r>
    </w:p>
    <w:bookmarkEnd w:id="2710"/>
    <w:p w14:paraId="2F42430C" w14:textId="34A08700" w:rsidR="001C4029" w:rsidRPr="0032190F" w:rsidRDefault="00911743" w:rsidP="00107B01">
      <w:pPr>
        <w:rPr>
          <w:lang w:val="fr-FR"/>
        </w:rPr>
      </w:pPr>
      <w:r>
        <w:fldChar w:fldCharType="begin"/>
      </w:r>
      <w:r w:rsidR="00E30F13" w:rsidRPr="006F6A73">
        <w:rPr>
          <w:lang w:val="fr-FR"/>
        </w:rPr>
        <w:instrText>HYPERLINK "C:\\Users\\Thomas Huet\\Desktop\\Documentation archéologique liée à la thèse\\Cultures.docx" \l "Cul_Art_TAC_T_g_arceau"</w:instrText>
      </w:r>
      <w:r>
        <w:fldChar w:fldCharType="separate"/>
      </w:r>
      <w:r w:rsidR="006857C3" w:rsidRPr="0032190F">
        <w:rPr>
          <w:rStyle w:val="Hyperlink"/>
          <w:lang w:val="fr-FR"/>
        </w:rPr>
        <w:t>Arceau</w:t>
      </w:r>
      <w:r>
        <w:fldChar w:fldCharType="end"/>
      </w:r>
      <w:r w:rsidR="006857C3" w:rsidRPr="0032190F">
        <w:rPr>
          <w:lang w:val="fr-FR"/>
        </w:rPr>
        <w:t xml:space="preserve"> ponctué = </w:t>
      </w:r>
      <w:hyperlink r:id="rId6341" w:anchor="Cul_Art_TAC_T_a_idole_meride" w:history="1">
        <w:r w:rsidR="006857C3" w:rsidRPr="0032190F">
          <w:rPr>
            <w:rStyle w:val="Hyperlink"/>
            <w:lang w:val="fr-FR"/>
          </w:rPr>
          <w:t>idole</w:t>
        </w:r>
      </w:hyperlink>
      <w:r w:rsidR="006857C3" w:rsidRPr="0032190F">
        <w:rPr>
          <w:lang w:val="fr-FR"/>
        </w:rPr>
        <w:t xml:space="preserve"> (BIB 2420)</w:t>
      </w:r>
      <w:r w:rsidR="0031029E" w:rsidRPr="0032190F">
        <w:rPr>
          <w:lang w:val="fr-FR"/>
        </w:rPr>
        <w:t xml:space="preserve"> Prise en compte de la micro-topographie de la paroi: l'arceau ponctué, interprété comme une idole, encadre une sortie d'eau (BIB 2396 p. 151)</w:t>
      </w:r>
    </w:p>
    <w:p w14:paraId="1C12E96B" w14:textId="77777777" w:rsidR="001C4029" w:rsidRPr="0032190F" w:rsidRDefault="001C4029" w:rsidP="00647EA0">
      <w:pPr>
        <w:pStyle w:val="Heading5"/>
      </w:pPr>
      <w:bookmarkStart w:id="2711" w:name="Sit_Peinte_rSud__17"/>
      <w:r w:rsidRPr="0032190F">
        <w:t>17</w:t>
      </w:r>
    </w:p>
    <w:bookmarkEnd w:id="2711"/>
    <w:p w14:paraId="1C918158" w14:textId="77777777" w:rsidR="001C4029" w:rsidRPr="0032190F" w:rsidRDefault="001C4029" w:rsidP="001C4029">
      <w:pPr>
        <w:rPr>
          <w:lang w:val="fr-FR"/>
        </w:rPr>
      </w:pPr>
      <w:r w:rsidRPr="0032190F">
        <w:rPr>
          <w:lang w:val="fr-FR"/>
        </w:rPr>
        <w:t>Possible visage (SS BIB) Traits endommagés par la desquamation du support. Il peut s'agir d'un signe anthropomorphe masculin (BIB 2420)</w:t>
      </w:r>
    </w:p>
    <w:p w14:paraId="151BCDC9" w14:textId="77777777" w:rsidR="006857C3" w:rsidRPr="0032190F" w:rsidRDefault="001C4029" w:rsidP="00647EA0">
      <w:pPr>
        <w:pStyle w:val="Heading5"/>
      </w:pPr>
      <w:bookmarkStart w:id="2712" w:name="Sit_Peinte_rSud__18"/>
      <w:r w:rsidRPr="0032190F">
        <w:t>18</w:t>
      </w:r>
    </w:p>
    <w:bookmarkEnd w:id="2712"/>
    <w:p w14:paraId="66B25010" w14:textId="12F3130B" w:rsidR="006857C3" w:rsidRPr="0032190F" w:rsidRDefault="00911743" w:rsidP="006857C3">
      <w:pPr>
        <w:rPr>
          <w:lang w:val="fr-FR"/>
        </w:rPr>
      </w:pPr>
      <w:r>
        <w:fldChar w:fldCharType="begin"/>
      </w:r>
      <w:r w:rsidR="00E30F13" w:rsidRPr="006F6A73">
        <w:rPr>
          <w:lang w:val="fr-FR"/>
        </w:rPr>
        <w:instrText>HYPERLINK "C:\\Users\\Thomas Huet\\Desktop\\Documentation archéologique liée à la thèse\\Cultures.docx" \l "Cul_Art_TAC_T_g_arceau"</w:instrText>
      </w:r>
      <w:r>
        <w:fldChar w:fldCharType="separate"/>
      </w:r>
      <w:r w:rsidR="006857C3" w:rsidRPr="0032190F">
        <w:rPr>
          <w:rStyle w:val="Hyperlink"/>
          <w:lang w:val="fr-FR"/>
        </w:rPr>
        <w:t>Arceau</w:t>
      </w:r>
      <w:r>
        <w:fldChar w:fldCharType="end"/>
      </w:r>
      <w:r w:rsidR="006857C3" w:rsidRPr="0032190F">
        <w:rPr>
          <w:lang w:val="fr-FR"/>
        </w:rPr>
        <w:t xml:space="preserve"> plein = </w:t>
      </w:r>
      <w:hyperlink r:id="rId6342" w:anchor="Cul_Art_TAC_T_a_idole_meride" w:history="1">
        <w:r w:rsidR="006857C3" w:rsidRPr="0032190F">
          <w:rPr>
            <w:rStyle w:val="Hyperlink"/>
            <w:lang w:val="fr-FR"/>
          </w:rPr>
          <w:t>idole</w:t>
        </w:r>
      </w:hyperlink>
      <w:r w:rsidR="006857C3" w:rsidRPr="0032190F">
        <w:rPr>
          <w:lang w:val="fr-FR"/>
        </w:rPr>
        <w:t xml:space="preserve"> (BIB 2420)</w:t>
      </w:r>
    </w:p>
    <w:p w14:paraId="61B670EB" w14:textId="77777777" w:rsidR="006857C3" w:rsidRPr="0032190F" w:rsidRDefault="006857C3" w:rsidP="00107B01">
      <w:pPr>
        <w:rPr>
          <w:lang w:val="fr-FR"/>
        </w:rPr>
      </w:pPr>
    </w:p>
    <w:p w14:paraId="2F16D1EC" w14:textId="77777777" w:rsidR="00610387" w:rsidRPr="0032190F" w:rsidRDefault="00107B01" w:rsidP="00647EA0">
      <w:pPr>
        <w:pStyle w:val="Heading5"/>
      </w:pPr>
      <w:bookmarkStart w:id="2713" w:name="Sit_Peinte_rSud__19"/>
      <w:r w:rsidRPr="0032190F">
        <w:t>19</w:t>
      </w:r>
      <w:bookmarkEnd w:id="2713"/>
    </w:p>
    <w:p w14:paraId="19800974" w14:textId="38E2EA37" w:rsidR="00A02DCF" w:rsidRPr="0032190F" w:rsidRDefault="00107B01" w:rsidP="00107B01">
      <w:pPr>
        <w:rPr>
          <w:lang w:val="fr-FR"/>
        </w:rPr>
      </w:pPr>
      <w:r w:rsidRPr="0032190F">
        <w:rPr>
          <w:lang w:val="fr-FR"/>
        </w:rPr>
        <w:t xml:space="preserve">Représentation de hache couchée (BIB 2396 fig. 16) </w:t>
      </w:r>
      <w:hyperlink r:id="rId6343" w:anchor="Typ_Arm_Hache_combat" w:history="1">
        <w:r w:rsidR="00610387" w:rsidRPr="0032190F">
          <w:rPr>
            <w:rStyle w:val="Hyperlink"/>
            <w:lang w:val="fr-FR"/>
          </w:rPr>
          <w:t>hache-marteau</w:t>
        </w:r>
      </w:hyperlink>
      <w:r w:rsidR="00281D61" w:rsidRPr="0032190F">
        <w:rPr>
          <w:lang w:val="fr-FR"/>
        </w:rPr>
        <w:t xml:space="preserve">, </w:t>
      </w:r>
      <w:r w:rsidRPr="0032190F">
        <w:rPr>
          <w:lang w:val="fr-FR"/>
        </w:rPr>
        <w:t xml:space="preserve">à lame </w:t>
      </w:r>
      <w:r w:rsidR="00E8512C" w:rsidRPr="0032190F">
        <w:rPr>
          <w:lang w:val="fr-FR"/>
        </w:rPr>
        <w:t xml:space="preserve">demi circulaire </w:t>
      </w:r>
      <w:r w:rsidR="003956EE" w:rsidRPr="0032190F">
        <w:rPr>
          <w:lang w:val="fr-FR"/>
        </w:rPr>
        <w:t xml:space="preserve">probablement en </w:t>
      </w:r>
      <w:hyperlink r:id="rId6344" w:anchor="Sit_Cuivre" w:history="1">
        <w:r w:rsidR="00BA150E" w:rsidRPr="00BA150E">
          <w:rPr>
            <w:rStyle w:val="Hyperlink"/>
            <w:lang w:val="fr-FR"/>
          </w:rPr>
          <w:t>cuivr</w:t>
        </w:r>
        <w:r w:rsidR="00BA150E">
          <w:rPr>
            <w:rStyle w:val="Hyperlink"/>
            <w:lang w:val="fr-FR"/>
          </w:rPr>
          <w:t>e</w:t>
        </w:r>
      </w:hyperlink>
      <w:r w:rsidR="00BA150E">
        <w:rPr>
          <w:lang w:val="fr-FR"/>
        </w:rPr>
        <w:t xml:space="preserve"> </w:t>
      </w:r>
      <w:r w:rsidR="00E8512C" w:rsidRPr="0032190F">
        <w:rPr>
          <w:lang w:val="fr-FR"/>
        </w:rPr>
        <w:t xml:space="preserve">v. </w:t>
      </w:r>
      <w:hyperlink r:id="rId6345" w:anchor="Sit_Kersoufflet" w:history="1">
        <w:r w:rsidR="00E8512C" w:rsidRPr="00E8512C">
          <w:rPr>
            <w:rStyle w:val="Hyperlink"/>
            <w:lang w:val="it-IT"/>
          </w:rPr>
          <w:t>Kersoufflet</w:t>
        </w:r>
      </w:hyperlink>
      <w:r w:rsidR="00E8512C" w:rsidRPr="00E8512C">
        <w:rPr>
          <w:lang w:val="it-IT"/>
        </w:rPr>
        <w:t xml:space="preserve"> </w:t>
      </w:r>
      <w:r w:rsidRPr="0032190F">
        <w:rPr>
          <w:lang w:val="fr-FR"/>
        </w:rPr>
        <w:t xml:space="preserve"> (SS BIB)</w:t>
      </w:r>
      <w:r w:rsidR="00E8512C" w:rsidRPr="0032190F">
        <w:rPr>
          <w:lang w:val="fr-FR"/>
        </w:rPr>
        <w:t xml:space="preserve"> </w:t>
      </w:r>
      <w:r w:rsidR="00D761E1" w:rsidRPr="0032190F">
        <w:rPr>
          <w:lang w:val="fr-FR"/>
        </w:rPr>
        <w:t>v. Cordé (SS BIB)</w:t>
      </w:r>
    </w:p>
    <w:p w14:paraId="5FF75BE3" w14:textId="77777777" w:rsidR="00A02DCF" w:rsidRPr="0032190F" w:rsidRDefault="00A02DCF" w:rsidP="00647EA0">
      <w:pPr>
        <w:pStyle w:val="Heading5"/>
      </w:pPr>
      <w:bookmarkStart w:id="2714" w:name="Sit_Peinte_rSud__21"/>
      <w:r w:rsidRPr="0032190F">
        <w:t>21</w:t>
      </w:r>
    </w:p>
    <w:bookmarkEnd w:id="2714"/>
    <w:p w14:paraId="2F8D0EE0" w14:textId="77777777" w:rsidR="00A02DCF" w:rsidRPr="0032190F" w:rsidRDefault="00A02DCF" w:rsidP="00107B01">
      <w:pPr>
        <w:rPr>
          <w:lang w:val="fr-FR"/>
        </w:rPr>
      </w:pPr>
      <w:r w:rsidRPr="0032190F">
        <w:rPr>
          <w:lang w:val="fr-FR"/>
        </w:rPr>
        <w:t xml:space="preserve">Signe losangique (BIB 2396 fig. 16) </w:t>
      </w:r>
    </w:p>
    <w:p w14:paraId="51806112" w14:textId="77777777" w:rsidR="00A02DCF" w:rsidRPr="0032190F" w:rsidRDefault="00A02DCF" w:rsidP="00647EA0">
      <w:pPr>
        <w:pStyle w:val="Heading5"/>
      </w:pPr>
      <w:bookmarkStart w:id="2715" w:name="Sit_Peinte_rSud__25"/>
      <w:r w:rsidRPr="0032190F">
        <w:t>25</w:t>
      </w:r>
    </w:p>
    <w:bookmarkEnd w:id="2715"/>
    <w:p w14:paraId="4518C422" w14:textId="77777777" w:rsidR="00A02DCF" w:rsidRPr="0032190F" w:rsidRDefault="00A02DCF" w:rsidP="00107B01">
      <w:pPr>
        <w:rPr>
          <w:lang w:val="fr-FR"/>
        </w:rPr>
      </w:pPr>
      <w:r w:rsidRPr="0032190F">
        <w:rPr>
          <w:lang w:val="fr-FR"/>
        </w:rPr>
        <w:t xml:space="preserve">Signe losangique ponctué (BIB 2396 fig. 16) </w:t>
      </w:r>
    </w:p>
    <w:p w14:paraId="622928F6" w14:textId="77777777" w:rsidR="00107B01" w:rsidRPr="0032190F" w:rsidRDefault="00107B01" w:rsidP="00647EA0">
      <w:pPr>
        <w:pStyle w:val="Heading5"/>
      </w:pPr>
      <w:bookmarkStart w:id="2716" w:name="Sit_Peinte_rSud__27"/>
      <w:r w:rsidRPr="0032190F">
        <w:t>27</w:t>
      </w:r>
    </w:p>
    <w:bookmarkEnd w:id="2716"/>
    <w:p w14:paraId="601552B0" w14:textId="67CB7431" w:rsidR="00107B01" w:rsidRPr="0032190F" w:rsidRDefault="00911743" w:rsidP="00886221">
      <w:pPr>
        <w:jc w:val="both"/>
        <w:rPr>
          <w:lang w:val="fr-FR"/>
        </w:rPr>
      </w:pPr>
      <w:r>
        <w:rPr>
          <w:szCs w:val="21"/>
          <w:lang w:eastAsia="en-GB"/>
        </w:rPr>
        <w:fldChar w:fldCharType="begin"/>
      </w:r>
      <w:r w:rsidR="00E30F13" w:rsidRPr="006F6A73">
        <w:rPr>
          <w:szCs w:val="21"/>
          <w:lang w:val="fr-FR" w:eastAsia="en-GB"/>
        </w:rPr>
        <w:instrText>HYPERLINK "C:\\Users\\Thomas Huet\\Desktop\\Documentation archéologique liée à la thèse\\Cultures.docx" \l "Cul_Art_TAC_T_z_bouquetin"</w:instrText>
      </w:r>
      <w:r>
        <w:rPr>
          <w:szCs w:val="21"/>
          <w:lang w:eastAsia="en-GB"/>
        </w:rPr>
      </w:r>
      <w:r>
        <w:rPr>
          <w:szCs w:val="21"/>
          <w:lang w:eastAsia="en-GB"/>
        </w:rPr>
        <w:fldChar w:fldCharType="separate"/>
      </w:r>
      <w:r w:rsidR="00886221" w:rsidRPr="0032190F">
        <w:rPr>
          <w:rStyle w:val="Hyperlink"/>
          <w:szCs w:val="21"/>
          <w:lang w:val="fr-FR" w:eastAsia="en-GB"/>
        </w:rPr>
        <w:t>bouquetin</w:t>
      </w:r>
      <w:r>
        <w:rPr>
          <w:szCs w:val="21"/>
          <w:lang w:eastAsia="en-GB"/>
        </w:rPr>
        <w:fldChar w:fldCharType="end"/>
      </w:r>
      <w:r w:rsidR="00886221" w:rsidRPr="0032190F">
        <w:rPr>
          <w:lang w:val="fr-FR"/>
        </w:rPr>
        <w:t xml:space="preserve"> (SS BIB) </w:t>
      </w:r>
      <w:r w:rsidR="00107B01" w:rsidRPr="0032190F">
        <w:rPr>
          <w:i/>
          <w:lang w:val="fr-FR"/>
        </w:rPr>
        <w:t>Cerf (BIB 1165 p. 109, BIB 2396).</w:t>
      </w:r>
      <w:r w:rsidR="00107B01" w:rsidRPr="0032190F">
        <w:rPr>
          <w:lang w:val="fr-FR"/>
        </w:rPr>
        <w:t xml:space="preserve"> peut-être des empaumures pour le premier à moins que l’élargissement terminal ne résulte simplement que de l’écrasement du pinceau (BIB 1165 p. 109)</w:t>
      </w:r>
    </w:p>
    <w:p w14:paraId="2D12044D" w14:textId="77777777" w:rsidR="00A02DCF" w:rsidRPr="0032190F" w:rsidRDefault="00A02DCF" w:rsidP="00107B01">
      <w:pPr>
        <w:rPr>
          <w:lang w:val="fr-FR"/>
        </w:rPr>
      </w:pPr>
    </w:p>
    <w:p w14:paraId="273BDA10" w14:textId="77777777" w:rsidR="00A02DCF" w:rsidRPr="0032190F" w:rsidRDefault="00A02DCF" w:rsidP="00A02DCF">
      <w:pPr>
        <w:pStyle w:val="Heading4"/>
      </w:pPr>
      <w:r w:rsidRPr="0032190F">
        <w:t>Interprétations</w:t>
      </w:r>
    </w:p>
    <w:p w14:paraId="3E29545B" w14:textId="77777777" w:rsidR="009345C3" w:rsidRPr="0032190F" w:rsidRDefault="009345C3" w:rsidP="009345C3">
      <w:pPr>
        <w:rPr>
          <w:lang w:val="fr-FR"/>
        </w:rPr>
      </w:pPr>
    </w:p>
    <w:p w14:paraId="5295F7E8" w14:textId="7DEF41D7" w:rsidR="00A02DCF" w:rsidRPr="0032190F" w:rsidRDefault="00A02DCF" w:rsidP="009345C3">
      <w:pPr>
        <w:rPr>
          <w:lang w:val="fr-FR"/>
        </w:rPr>
      </w:pPr>
      <w:r w:rsidRPr="0032190F">
        <w:rPr>
          <w:lang w:val="fr-FR"/>
        </w:rPr>
        <w:t>Ici l'opposition est surtout lisible dans les registres au-dessus et en-dessous de</w:t>
      </w:r>
      <w:r w:rsidR="00700B3C" w:rsidRPr="0032190F">
        <w:rPr>
          <w:lang w:val="fr-FR"/>
        </w:rPr>
        <w:t xml:space="preserve"> </w:t>
      </w:r>
      <w:r w:rsidR="00700B3C" w:rsidRPr="0032190F">
        <w:rPr>
          <w:szCs w:val="21"/>
          <w:lang w:val="fr-FR" w:eastAsia="en-GB"/>
        </w:rPr>
        <w:t xml:space="preserve">l’axe horizontal </w:t>
      </w:r>
      <w:hyperlink r:id="rId6346" w:anchor="Sit_Peinte_rSud__4" w:history="1">
        <w:r w:rsidR="00700B3C" w:rsidRPr="0032190F">
          <w:rPr>
            <w:rStyle w:val="Hyperlink"/>
            <w:sz w:val="18"/>
            <w:lang w:val="fr-FR"/>
          </w:rPr>
          <w:t>4</w:t>
        </w:r>
      </w:hyperlink>
      <w:r w:rsidR="00700B3C" w:rsidRPr="0032190F">
        <w:rPr>
          <w:lang w:val="fr-FR"/>
        </w:rPr>
        <w:t xml:space="preserve"> entre des figure en position couchée (en-dessous) et des figures en position droite (au-dessus) (BIB 2396) </w:t>
      </w:r>
    </w:p>
    <w:p w14:paraId="5E5458BE" w14:textId="77777777" w:rsidR="00BA432A" w:rsidRPr="0032190F" w:rsidRDefault="00BA432A" w:rsidP="00035F88">
      <w:pPr>
        <w:jc w:val="both"/>
        <w:rPr>
          <w:szCs w:val="21"/>
          <w:lang w:val="fr-FR" w:eastAsia="en-GB"/>
        </w:rPr>
      </w:pPr>
    </w:p>
    <w:p w14:paraId="64DD6C94" w14:textId="77777777" w:rsidR="00250F7D" w:rsidRPr="0032190F" w:rsidRDefault="00250F7D" w:rsidP="00BA432A">
      <w:pPr>
        <w:pStyle w:val="Heading3"/>
        <w:rPr>
          <w:lang w:eastAsia="en-GB"/>
        </w:rPr>
      </w:pPr>
      <w:bookmarkStart w:id="2717" w:name="Sit_Peinte_rNord"/>
      <w:r w:rsidRPr="0032190F">
        <w:rPr>
          <w:lang w:eastAsia="en-GB"/>
        </w:rPr>
        <w:t>Rotonde nord</w:t>
      </w:r>
    </w:p>
    <w:bookmarkEnd w:id="2717"/>
    <w:p w14:paraId="1D9B57C3" w14:textId="77777777" w:rsidR="00BA432A" w:rsidRPr="0032190F" w:rsidRDefault="00BA432A" w:rsidP="00BA432A">
      <w:pPr>
        <w:rPr>
          <w:lang w:val="fr-FR" w:eastAsia="en-GB"/>
        </w:rPr>
      </w:pPr>
      <w:r w:rsidRPr="0032190F">
        <w:rPr>
          <w:lang w:val="fr-FR" w:eastAsia="en-GB"/>
        </w:rPr>
        <w:t xml:space="preserve">Hémicyle de ~3 m de diamètre montrant une quinzaine de peintures (d'ap. BIB 2396 fig. 16) </w:t>
      </w:r>
    </w:p>
    <w:p w14:paraId="6B82A030" w14:textId="77777777" w:rsidR="00543684" w:rsidRPr="0032190F" w:rsidRDefault="00543684" w:rsidP="00543684">
      <w:pPr>
        <w:rPr>
          <w:lang w:val="fr-FR" w:eastAsia="en-GB"/>
        </w:rPr>
      </w:pPr>
      <w:r w:rsidRPr="0032190F">
        <w:rPr>
          <w:color w:val="1B1C1B"/>
          <w:szCs w:val="20"/>
          <w:lang w:val="fr-FR" w:eastAsia="en-GB"/>
        </w:rPr>
        <w:t xml:space="preserve">Le prelevement V67 (signe pectine) de </w:t>
      </w:r>
      <w:r w:rsidR="002B4DAD" w:rsidRPr="0032190F">
        <w:rPr>
          <w:color w:val="1B1C1B"/>
          <w:szCs w:val="20"/>
          <w:lang w:val="fr-FR" w:eastAsia="en-GB"/>
        </w:rPr>
        <w:t>l</w:t>
      </w:r>
      <w:r w:rsidRPr="0032190F">
        <w:rPr>
          <w:color w:val="1B1C1B"/>
          <w:szCs w:val="20"/>
          <w:lang w:val="fr-FR" w:eastAsia="en-GB"/>
        </w:rPr>
        <w:t>a rotonde nord est une ocre avec des traces d'os. (BIB 2462)</w:t>
      </w:r>
    </w:p>
    <w:p w14:paraId="0D48552A" w14:textId="77777777" w:rsidR="00910312" w:rsidRPr="0032190F" w:rsidRDefault="00910312" w:rsidP="00242C0F">
      <w:pPr>
        <w:jc w:val="both"/>
        <w:rPr>
          <w:lang w:val="fr-FR"/>
        </w:rPr>
      </w:pPr>
    </w:p>
    <w:p w14:paraId="2AF7EC53" w14:textId="77777777" w:rsidR="00910312" w:rsidRPr="0032190F" w:rsidRDefault="00910312" w:rsidP="00426FF9">
      <w:pPr>
        <w:pStyle w:val="Heading1"/>
      </w:pPr>
      <w:bookmarkStart w:id="2718" w:name="Sit_Fontjouval"/>
      <w:r w:rsidRPr="0032190F">
        <w:t xml:space="preserve">FONTJOUVAL </w:t>
      </w:r>
      <w:bookmarkEnd w:id="2718"/>
    </w:p>
    <w:p w14:paraId="0431EB3F" w14:textId="77777777" w:rsidR="004F09BC" w:rsidRPr="0032190F" w:rsidRDefault="004F09BC" w:rsidP="00242C0F">
      <w:pPr>
        <w:jc w:val="both"/>
        <w:rPr>
          <w:lang w:val="fr-FR"/>
        </w:rPr>
      </w:pPr>
    </w:p>
    <w:p w14:paraId="0A1A811E" w14:textId="2300C9DE" w:rsidR="00910312" w:rsidRPr="0032190F" w:rsidRDefault="00910312" w:rsidP="00242C0F">
      <w:pPr>
        <w:jc w:val="both"/>
        <w:rPr>
          <w:lang w:val="fr-FR"/>
        </w:rPr>
      </w:pPr>
      <w:r w:rsidRPr="0032190F">
        <w:rPr>
          <w:lang w:val="fr-FR"/>
        </w:rPr>
        <w:t xml:space="preserve">Les abris </w:t>
      </w:r>
      <w:hyperlink r:id="rId6347" w:anchor="Cul_Art_Rupestre" w:history="1">
        <w:r w:rsidRPr="0032190F">
          <w:rPr>
            <w:rStyle w:val="Hyperlink"/>
            <w:lang w:val="fr-FR"/>
          </w:rPr>
          <w:t>peints</w:t>
        </w:r>
      </w:hyperlink>
      <w:r w:rsidRPr="0032190F">
        <w:rPr>
          <w:lang w:val="fr-FR"/>
        </w:rPr>
        <w:t xml:space="preserve"> de Fontjouval</w:t>
      </w:r>
      <w:r w:rsidR="004F09BC" w:rsidRPr="0032190F">
        <w:rPr>
          <w:lang w:val="fr-FR"/>
        </w:rPr>
        <w:t xml:space="preserve"> (Saint-Saturnin-lès-Apt, Vaucluse)</w:t>
      </w:r>
      <w:r w:rsidRPr="0032190F">
        <w:rPr>
          <w:lang w:val="fr-FR"/>
        </w:rPr>
        <w:t xml:space="preserve">, au nombre de 4, sont situés dans la vallée du Coulon (nord de Apt Vaucluse) sur une voie de passage naturelle qui débouche sur les gisements du </w:t>
      </w:r>
      <w:hyperlink r:id="rId6348" w:anchor="Sit_Mont_Ventoux" w:history="1">
        <w:r w:rsidRPr="0032190F">
          <w:rPr>
            <w:rStyle w:val="Hyperlink"/>
            <w:lang w:val="fr-FR"/>
          </w:rPr>
          <w:t>mont Ventoux</w:t>
        </w:r>
      </w:hyperlink>
      <w:r w:rsidRPr="0032190F">
        <w:rPr>
          <w:lang w:val="fr-FR"/>
        </w:rPr>
        <w:t xml:space="preserve"> (BIB 1400 p. 218)</w:t>
      </w:r>
      <w:r w:rsidR="004F09BC" w:rsidRPr="0032190F">
        <w:rPr>
          <w:lang w:val="fr-FR"/>
        </w:rPr>
        <w:t xml:space="preserve"> </w:t>
      </w:r>
      <w:hyperlink r:id="rId6349" w:anchor="Cul_Schemat_France" w:history="1">
        <w:r w:rsidR="004F09BC" w:rsidRPr="0032190F">
          <w:rPr>
            <w:rStyle w:val="Hyperlink"/>
            <w:lang w:val="fr-FR"/>
          </w:rPr>
          <w:t>art schématique peint</w:t>
        </w:r>
      </w:hyperlink>
      <w:r w:rsidR="004F09BC" w:rsidRPr="0032190F">
        <w:rPr>
          <w:lang w:val="fr-FR"/>
        </w:rPr>
        <w:t xml:space="preserve"> (BIB 2396 fig. 1)</w:t>
      </w:r>
    </w:p>
    <w:p w14:paraId="35D81C56" w14:textId="77777777" w:rsidR="004F09BC" w:rsidRPr="0032190F" w:rsidRDefault="004F09BC" w:rsidP="00242C0F">
      <w:pPr>
        <w:jc w:val="both"/>
        <w:rPr>
          <w:lang w:val="fr-FR"/>
        </w:rPr>
      </w:pPr>
    </w:p>
    <w:p w14:paraId="3EC3F12D" w14:textId="77777777" w:rsidR="004F09BC" w:rsidRPr="0032190F" w:rsidRDefault="004F09BC" w:rsidP="00242C0F">
      <w:pPr>
        <w:jc w:val="both"/>
        <w:rPr>
          <w:lang w:val="fr-FR"/>
        </w:rPr>
      </w:pPr>
      <w:r w:rsidRPr="0032190F">
        <w:rPr>
          <w:lang w:val="fr-FR"/>
        </w:rPr>
        <w:t>Liste des abris: A1, B4, B5, B6, E5 (BIB 2396 fig. 1)</w:t>
      </w:r>
    </w:p>
    <w:p w14:paraId="7E080E55" w14:textId="77777777" w:rsidR="00090468" w:rsidRPr="0032190F" w:rsidRDefault="00090468" w:rsidP="00242C0F">
      <w:pPr>
        <w:jc w:val="both"/>
        <w:rPr>
          <w:lang w:val="fr-FR"/>
        </w:rPr>
      </w:pPr>
    </w:p>
    <w:p w14:paraId="161ABB8E" w14:textId="77777777" w:rsidR="00090468" w:rsidRPr="0032190F" w:rsidRDefault="00090468" w:rsidP="00090468">
      <w:pPr>
        <w:pStyle w:val="Heading2"/>
      </w:pPr>
      <w:bookmarkStart w:id="2719" w:name="Sit_Fontjouval_A1"/>
      <w:r w:rsidRPr="0032190F">
        <w:t>Fontjouval A1</w:t>
      </w:r>
    </w:p>
    <w:bookmarkEnd w:id="2719"/>
    <w:p w14:paraId="1A9A06FD" w14:textId="6239160C" w:rsidR="00090468" w:rsidRPr="0032190F" w:rsidRDefault="00090468" w:rsidP="00D761E1">
      <w:pPr>
        <w:jc w:val="both"/>
        <w:rPr>
          <w:rFonts w:eastAsia="Code2000"/>
          <w:lang w:val="fr-FR" w:eastAsia="en-GB"/>
        </w:rPr>
      </w:pPr>
      <w:r w:rsidRPr="0032190F">
        <w:rPr>
          <w:rFonts w:eastAsia="Code2000"/>
          <w:lang w:val="fr-FR" w:eastAsia="en-GB"/>
        </w:rPr>
        <w:t xml:space="preserve">Le site à une configuration particulière: grande arche rocheuse devant le porche septentrional comme à </w:t>
      </w:r>
      <w:hyperlink r:id="rId6350" w:anchor="Sit_Monier" w:history="1">
        <w:r w:rsidRPr="0032190F">
          <w:rPr>
            <w:rStyle w:val="Hyperlink"/>
            <w:rFonts w:eastAsia="Code2000"/>
            <w:lang w:val="fr-FR" w:eastAsia="en-GB"/>
          </w:rPr>
          <w:t>Monier</w:t>
        </w:r>
      </w:hyperlink>
      <w:r w:rsidRPr="0032190F">
        <w:rPr>
          <w:rFonts w:eastAsia="Code2000"/>
          <w:lang w:val="fr-FR" w:eastAsia="en-GB"/>
        </w:rPr>
        <w:t xml:space="preserve"> (BIB 2396 p. 142)</w:t>
      </w:r>
      <w:r w:rsidRPr="0032190F">
        <w:rPr>
          <w:lang w:val="fr-FR"/>
        </w:rPr>
        <w:t xml:space="preserve"> </w:t>
      </w:r>
      <w:hyperlink r:id="rId6351" w:anchor="Cul_Schemat_France" w:history="1">
        <w:r w:rsidRPr="0032190F">
          <w:rPr>
            <w:rStyle w:val="Hyperlink"/>
            <w:lang w:val="fr-FR"/>
          </w:rPr>
          <w:t>art schématique peint</w:t>
        </w:r>
      </w:hyperlink>
      <w:r w:rsidRPr="0032190F">
        <w:rPr>
          <w:lang w:val="fr-FR"/>
        </w:rPr>
        <w:t xml:space="preserve"> (BIB 2396 fig. 1)</w:t>
      </w:r>
    </w:p>
    <w:p w14:paraId="220AC791" w14:textId="77777777" w:rsidR="00CD4107" w:rsidRPr="0032190F" w:rsidRDefault="00CD4107" w:rsidP="00242C0F">
      <w:pPr>
        <w:jc w:val="both"/>
        <w:rPr>
          <w:lang w:val="fr-FR"/>
        </w:rPr>
      </w:pPr>
    </w:p>
    <w:p w14:paraId="1296CD3C" w14:textId="77777777" w:rsidR="00CD4107" w:rsidRPr="0032190F" w:rsidRDefault="00CD4107" w:rsidP="00426FF9">
      <w:pPr>
        <w:pStyle w:val="Heading1"/>
      </w:pPr>
      <w:bookmarkStart w:id="2720" w:name="Sit_Beate_Destel"/>
      <w:r w:rsidRPr="0032190F">
        <w:t>BEATE DU DESTEL</w:t>
      </w:r>
    </w:p>
    <w:bookmarkEnd w:id="2720"/>
    <w:p w14:paraId="3E4C3C2E" w14:textId="77777777" w:rsidR="00CD4107" w:rsidRPr="0032190F" w:rsidRDefault="00CD4107" w:rsidP="00242C0F">
      <w:pPr>
        <w:jc w:val="both"/>
        <w:rPr>
          <w:lang w:val="fr-FR"/>
        </w:rPr>
      </w:pPr>
    </w:p>
    <w:p w14:paraId="0DAD9232" w14:textId="7A9BEB04" w:rsidR="006F1B5B" w:rsidRPr="0032190F" w:rsidRDefault="00CD4107" w:rsidP="004F3858">
      <w:pPr>
        <w:jc w:val="both"/>
        <w:rPr>
          <w:lang w:val="fr-FR"/>
        </w:rPr>
      </w:pPr>
      <w:r w:rsidRPr="0032190F">
        <w:rPr>
          <w:lang w:val="fr-FR"/>
        </w:rPr>
        <w:t>Béate du Destel (</w:t>
      </w:r>
      <w:r w:rsidR="00E24549" w:rsidRPr="0032190F">
        <w:rPr>
          <w:lang w:val="fr-FR"/>
        </w:rPr>
        <w:t xml:space="preserve">Evenos, </w:t>
      </w:r>
      <w:r w:rsidRPr="0032190F">
        <w:rPr>
          <w:lang w:val="fr-FR"/>
        </w:rPr>
        <w:t>Var)</w:t>
      </w:r>
      <w:r w:rsidR="00F87390" w:rsidRPr="0032190F">
        <w:rPr>
          <w:lang w:val="fr-FR"/>
        </w:rPr>
        <w:t xml:space="preserve">, </w:t>
      </w:r>
      <w:hyperlink r:id="rId6352" w:anchor="Sit_Ollioulles" w:history="1">
        <w:r w:rsidR="00F87390" w:rsidRPr="0032190F">
          <w:rPr>
            <w:rStyle w:val="Hyperlink"/>
            <w:rFonts w:eastAsia="Code2000"/>
            <w:lang w:val="fr-FR" w:eastAsia="en-GB"/>
          </w:rPr>
          <w:t>région d'Ollioules</w:t>
        </w:r>
      </w:hyperlink>
      <w:r w:rsidR="00F87390" w:rsidRPr="0032190F">
        <w:rPr>
          <w:lang w:val="fr-FR"/>
        </w:rPr>
        <w:t xml:space="preserve">, </w:t>
      </w:r>
      <w:r w:rsidRPr="0032190F">
        <w:rPr>
          <w:lang w:val="fr-FR"/>
        </w:rPr>
        <w:t xml:space="preserve">abri </w:t>
      </w:r>
      <w:hyperlink r:id="rId6353" w:anchor="Cul_Art_Rupestre" w:history="1">
        <w:r w:rsidRPr="0032190F">
          <w:rPr>
            <w:rStyle w:val="Hyperlink"/>
            <w:lang w:val="fr-FR"/>
          </w:rPr>
          <w:t>peint</w:t>
        </w:r>
      </w:hyperlink>
      <w:r w:rsidRPr="0032190F">
        <w:rPr>
          <w:lang w:val="fr-FR"/>
        </w:rPr>
        <w:t xml:space="preserve"> de(s) cervidé(s)</w:t>
      </w:r>
      <w:r w:rsidR="00170B69" w:rsidRPr="0032190F">
        <w:rPr>
          <w:lang w:val="fr-FR"/>
        </w:rPr>
        <w:t>[? d'animaux ?]</w:t>
      </w:r>
      <w:r w:rsidRPr="0032190F">
        <w:rPr>
          <w:lang w:val="fr-FR"/>
        </w:rPr>
        <w:t xml:space="preserve"> (BIB 1165)</w:t>
      </w:r>
      <w:r w:rsidR="004F3858" w:rsidRPr="0032190F">
        <w:rPr>
          <w:lang w:val="fr-FR"/>
        </w:rPr>
        <w:t xml:space="preserve">. </w:t>
      </w:r>
      <w:r w:rsidR="006F1B5B" w:rsidRPr="0032190F">
        <w:rPr>
          <w:lang w:val="fr-FR"/>
        </w:rPr>
        <w:t xml:space="preserve">Pas d'iconographie, douteux (SS BIB) </w:t>
      </w:r>
    </w:p>
    <w:p w14:paraId="56CE47B4" w14:textId="77777777" w:rsidR="004F3858" w:rsidRPr="0032190F" w:rsidRDefault="004F3858" w:rsidP="004F3858">
      <w:pPr>
        <w:jc w:val="both"/>
        <w:rPr>
          <w:lang w:val="fr-FR"/>
        </w:rPr>
      </w:pPr>
      <w:r w:rsidRPr="0032190F">
        <w:rPr>
          <w:lang w:val="fr-FR"/>
        </w:rPr>
        <w:t xml:space="preserve">À la Béate du Destel, le relevé de 1943 signale un animal cornu, filiforme, au museau allongé, près d’un signe anthropomorphe masculin accompagné d’un point. L’allure générale, gracile, en fait une chèvre mais cette interprétation est incertaine. Cette figure a disparu depuis sa découverte (BIB 1165 p. 111) </w:t>
      </w:r>
      <w:r w:rsidR="006F1B5B" w:rsidRPr="0032190F">
        <w:rPr>
          <w:lang w:val="fr-FR"/>
        </w:rPr>
        <w:t>capriné non ponctué (BIB 1165 p. 120)</w:t>
      </w:r>
    </w:p>
    <w:p w14:paraId="42A19F6E" w14:textId="77777777" w:rsidR="007B13DF" w:rsidRPr="0032190F" w:rsidRDefault="007B13DF" w:rsidP="00242C0F">
      <w:pPr>
        <w:jc w:val="both"/>
        <w:rPr>
          <w:lang w:val="fr-FR"/>
        </w:rPr>
      </w:pPr>
    </w:p>
    <w:p w14:paraId="4D6E0D09" w14:textId="77777777" w:rsidR="007B13DF" w:rsidRPr="0032190F" w:rsidRDefault="007B13DF" w:rsidP="00426FF9">
      <w:pPr>
        <w:pStyle w:val="Heading1"/>
      </w:pPr>
      <w:bookmarkStart w:id="2721" w:name="Sit_Levant_Leaunier"/>
      <w:r w:rsidRPr="0032190F">
        <w:t>LEVANT DE LEAUNIER</w:t>
      </w:r>
    </w:p>
    <w:bookmarkEnd w:id="2721"/>
    <w:p w14:paraId="11F6F674" w14:textId="77777777" w:rsidR="007B13DF" w:rsidRPr="0032190F" w:rsidRDefault="007B13DF" w:rsidP="00242C0F">
      <w:pPr>
        <w:rPr>
          <w:lang w:val="fr-FR"/>
        </w:rPr>
      </w:pPr>
    </w:p>
    <w:p w14:paraId="4A596DFF" w14:textId="662DABF7" w:rsidR="00C3713A" w:rsidRPr="0032190F" w:rsidRDefault="009D0C8B" w:rsidP="00C3713A">
      <w:pPr>
        <w:jc w:val="both"/>
        <w:rPr>
          <w:lang w:val="fr-FR"/>
        </w:rPr>
      </w:pPr>
      <w:r w:rsidRPr="0032190F">
        <w:rPr>
          <w:lang w:val="fr-FR"/>
        </w:rPr>
        <w:t>Grotte de</w:t>
      </w:r>
      <w:r w:rsidR="009A34C3" w:rsidRPr="0032190F">
        <w:rPr>
          <w:lang w:val="fr-FR"/>
        </w:rPr>
        <w:t xml:space="preserve"> Levant de Leaunier (</w:t>
      </w:r>
      <w:r w:rsidR="00D114CE" w:rsidRPr="0032190F">
        <w:rPr>
          <w:lang w:val="fr-FR"/>
        </w:rPr>
        <w:t xml:space="preserve">Malaucène, </w:t>
      </w:r>
      <w:r w:rsidR="007B13DF" w:rsidRPr="0032190F">
        <w:rPr>
          <w:lang w:val="fr-FR"/>
        </w:rPr>
        <w:t xml:space="preserve">Vaucluse), </w:t>
      </w:r>
      <w:r w:rsidR="00432469" w:rsidRPr="0032190F">
        <w:rPr>
          <w:lang w:val="fr-FR"/>
        </w:rPr>
        <w:t>à l'ouest du mont Ventoux. I</w:t>
      </w:r>
      <w:r w:rsidR="007B13DF" w:rsidRPr="0032190F">
        <w:rPr>
          <w:lang w:val="fr-FR"/>
        </w:rPr>
        <w:t xml:space="preserve">l existe des figures </w:t>
      </w:r>
      <w:hyperlink r:id="rId6354" w:anchor="Cul_Art_Rupestre" w:history="1">
        <w:r w:rsidR="007B13DF" w:rsidRPr="0032190F">
          <w:rPr>
            <w:rStyle w:val="Hyperlink"/>
            <w:lang w:val="fr-FR"/>
          </w:rPr>
          <w:t>peintes</w:t>
        </w:r>
      </w:hyperlink>
      <w:r w:rsidR="007B13DF" w:rsidRPr="0032190F">
        <w:rPr>
          <w:lang w:val="fr-FR"/>
        </w:rPr>
        <w:t xml:space="preserve"> sur les lieux même d’extraction du silex du </w:t>
      </w:r>
      <w:hyperlink r:id="rId6355" w:anchor="Sit_Mont_Ventoux" w:history="1">
        <w:r w:rsidR="007B13DF" w:rsidRPr="0032190F">
          <w:rPr>
            <w:rStyle w:val="Hyperlink"/>
            <w:lang w:val="fr-FR"/>
          </w:rPr>
          <w:t>mont Ventoux</w:t>
        </w:r>
      </w:hyperlink>
      <w:r w:rsidR="007B13DF" w:rsidRPr="0032190F">
        <w:rPr>
          <w:lang w:val="fr-FR"/>
        </w:rPr>
        <w:t xml:space="preserve"> (BIB 1400 p. 218, 219)</w:t>
      </w:r>
      <w:r w:rsidR="00A33241" w:rsidRPr="0032190F">
        <w:rPr>
          <w:lang w:val="fr-FR"/>
        </w:rPr>
        <w:t xml:space="preserve"> </w:t>
      </w:r>
      <w:r w:rsidR="00A33241" w:rsidRPr="0032190F">
        <w:rPr>
          <w:rFonts w:eastAsia="Code2000"/>
          <w:lang w:val="fr-FR" w:eastAsia="en-GB"/>
        </w:rPr>
        <w:t xml:space="preserve">Lieu d'extraction du silex </w:t>
      </w:r>
      <w:hyperlink r:id="rId6356" w:anchor="Sit_Mont_Ventoux" w:history="1">
        <w:r w:rsidR="0077212E" w:rsidRPr="0077212E">
          <w:rPr>
            <w:rStyle w:val="Hyperlink"/>
            <w:lang w:val="fr-FR"/>
          </w:rPr>
          <w:t>blond bédoulien</w:t>
        </w:r>
      </w:hyperlink>
      <w:r w:rsidR="0077212E" w:rsidRPr="0032190F">
        <w:rPr>
          <w:rFonts w:eastAsia="Code2000"/>
          <w:lang w:val="fr-FR" w:eastAsia="en-GB"/>
        </w:rPr>
        <w:t xml:space="preserve"> </w:t>
      </w:r>
      <w:r w:rsidR="00A33241" w:rsidRPr="0032190F">
        <w:rPr>
          <w:rFonts w:eastAsia="Code2000"/>
          <w:lang w:val="fr-FR" w:eastAsia="en-GB"/>
        </w:rPr>
        <w:t>(BIB 2396 p. 148)</w:t>
      </w:r>
      <w:r w:rsidR="00C3713A" w:rsidRPr="0032190F">
        <w:rPr>
          <w:rFonts w:eastAsia="Code2000"/>
          <w:lang w:val="fr-FR" w:eastAsia="en-GB"/>
        </w:rPr>
        <w:t xml:space="preserve"> </w:t>
      </w:r>
      <w:hyperlink r:id="rId6357" w:anchor="Cul_Schemat_France" w:history="1">
        <w:r w:rsidR="003B0387" w:rsidRPr="0032190F">
          <w:rPr>
            <w:rStyle w:val="Hyperlink"/>
            <w:lang w:val="fr-FR"/>
          </w:rPr>
          <w:t>art schématique peint</w:t>
        </w:r>
      </w:hyperlink>
      <w:r w:rsidR="002026C7" w:rsidRPr="0032190F">
        <w:rPr>
          <w:lang w:val="fr-FR"/>
        </w:rPr>
        <w:t xml:space="preserve"> (BIB 2396 fig. 1)</w:t>
      </w:r>
      <w:r w:rsidR="00432469" w:rsidRPr="0032190F">
        <w:rPr>
          <w:lang w:val="fr-FR"/>
        </w:rPr>
        <w:t xml:space="preserve"> et art </w:t>
      </w:r>
      <w:hyperlink r:id="rId6358" w:anchor="Cul_Schemat_France_s" w:history="1">
        <w:r w:rsidR="00432469" w:rsidRPr="0032190F">
          <w:rPr>
            <w:rStyle w:val="Hyperlink"/>
            <w:lang w:val="fr-FR"/>
          </w:rPr>
          <w:t>schématique</w:t>
        </w:r>
      </w:hyperlink>
      <w:r w:rsidR="00432469" w:rsidRPr="0032190F">
        <w:rPr>
          <w:lang w:val="fr-FR"/>
        </w:rPr>
        <w:t xml:space="preserve"> incisé (BIB 2398 fig. 1)</w:t>
      </w:r>
      <w:r w:rsidR="00EF6587" w:rsidRPr="0032190F">
        <w:rPr>
          <w:lang w:val="fr-FR"/>
        </w:rPr>
        <w:t xml:space="preserve"> </w:t>
      </w:r>
      <w:r w:rsidR="00C3713A" w:rsidRPr="0032190F">
        <w:rPr>
          <w:lang w:val="fr-FR"/>
        </w:rPr>
        <w:t>La cavité e</w:t>
      </w:r>
      <w:r w:rsidR="008D277B" w:rsidRPr="0032190F">
        <w:rPr>
          <w:lang w:val="fr-FR"/>
        </w:rPr>
        <w:t xml:space="preserve">st connue de longue date comme </w:t>
      </w:r>
      <w:r w:rsidR="00C3713A" w:rsidRPr="0032190F">
        <w:rPr>
          <w:lang w:val="fr-FR"/>
        </w:rPr>
        <w:t>un des ateliers de taille du silex blond des pentes du mont Ventoux. Elle mesure 18m de large pour 13 m de profondeur et est remplie de t</w:t>
      </w:r>
      <w:r w:rsidR="008D277B" w:rsidRPr="0032190F">
        <w:rPr>
          <w:lang w:val="fr-FR"/>
        </w:rPr>
        <w:t>é</w:t>
      </w:r>
      <w:r w:rsidR="00C3713A" w:rsidRPr="0032190F">
        <w:rPr>
          <w:lang w:val="fr-FR"/>
        </w:rPr>
        <w:t>moins du débitage de ce silex.    .(BIB 2398 p. 572)</w:t>
      </w:r>
    </w:p>
    <w:p w14:paraId="63DDAFC5" w14:textId="77777777" w:rsidR="00C3713A" w:rsidRPr="0032190F" w:rsidRDefault="00C3713A" w:rsidP="00C3713A">
      <w:pPr>
        <w:rPr>
          <w:lang w:val="fr-FR"/>
        </w:rPr>
      </w:pPr>
    </w:p>
    <w:p w14:paraId="4AACF421" w14:textId="77777777" w:rsidR="00C3713A" w:rsidRPr="0032190F" w:rsidRDefault="00C3713A" w:rsidP="00984AA9">
      <w:pPr>
        <w:jc w:val="both"/>
        <w:rPr>
          <w:lang w:val="fr-FR"/>
        </w:rPr>
      </w:pPr>
    </w:p>
    <w:p w14:paraId="681E6E7A" w14:textId="77777777" w:rsidR="00C3713A" w:rsidRPr="0032190F" w:rsidRDefault="00C3713A" w:rsidP="00C3713A">
      <w:pPr>
        <w:pStyle w:val="Heading2"/>
      </w:pPr>
      <w:r w:rsidRPr="0032190F">
        <w:t>Occupation</w:t>
      </w:r>
    </w:p>
    <w:p w14:paraId="72812C03" w14:textId="445F8C12" w:rsidR="00C3713A" w:rsidRPr="0032190F" w:rsidRDefault="00C3713A" w:rsidP="00C3713A">
      <w:pPr>
        <w:rPr>
          <w:lang w:val="fr-FR"/>
        </w:rPr>
      </w:pPr>
      <w:r w:rsidRPr="0032190F">
        <w:rPr>
          <w:lang w:val="fr-FR"/>
        </w:rPr>
        <w:t xml:space="preserve">Les niveaux archéologiques s'échelonneraient du Néolithique moyen à l'Age du Bronze. (BIB 2398 p. 572)  Mobilier </w:t>
      </w:r>
      <w:hyperlink r:id="rId6359" w:anchor="Cul_Chasseen" w:history="1">
        <w:r w:rsidRPr="0032190F">
          <w:rPr>
            <w:rStyle w:val="Hyperlink"/>
            <w:lang w:val="fr-FR"/>
          </w:rPr>
          <w:t>chasséen</w:t>
        </w:r>
      </w:hyperlink>
      <w:r w:rsidRPr="0032190F">
        <w:rPr>
          <w:lang w:val="fr-FR"/>
        </w:rPr>
        <w:t xml:space="preserve"> (BIB 2396 p. 139)</w:t>
      </w:r>
    </w:p>
    <w:p w14:paraId="60826C4B" w14:textId="77777777" w:rsidR="00C3713A" w:rsidRPr="0032190F" w:rsidRDefault="00C3713A" w:rsidP="00C3713A">
      <w:pPr>
        <w:rPr>
          <w:lang w:val="fr-FR"/>
        </w:rPr>
      </w:pPr>
    </w:p>
    <w:p w14:paraId="0681672B" w14:textId="77777777" w:rsidR="00C3713A" w:rsidRPr="0032190F" w:rsidRDefault="00C3713A" w:rsidP="00C3713A">
      <w:pPr>
        <w:pStyle w:val="Heading2"/>
      </w:pPr>
      <w:r w:rsidRPr="0032190F">
        <w:t>Art rupestre</w:t>
      </w:r>
    </w:p>
    <w:p w14:paraId="2D5FA202" w14:textId="77777777" w:rsidR="00C3713A" w:rsidRPr="0032190F" w:rsidRDefault="00C3713A" w:rsidP="00C3713A">
      <w:pPr>
        <w:jc w:val="both"/>
        <w:rPr>
          <w:lang w:val="fr-FR"/>
        </w:rPr>
      </w:pPr>
    </w:p>
    <w:p w14:paraId="48D6E1D8" w14:textId="77777777" w:rsidR="00C3713A" w:rsidRPr="0032190F" w:rsidRDefault="00C3713A" w:rsidP="00C3713A">
      <w:pPr>
        <w:jc w:val="both"/>
        <w:rPr>
          <w:lang w:val="fr-FR"/>
        </w:rPr>
      </w:pPr>
      <w:r w:rsidRPr="0032190F">
        <w:rPr>
          <w:lang w:val="fr-FR"/>
        </w:rPr>
        <w:t>Le chevron constitue l'essentiel de l'ornementation de ce site peint (BIB 2396 p. 155)</w:t>
      </w:r>
    </w:p>
    <w:p w14:paraId="76A3015E" w14:textId="4F441FE6" w:rsidR="00C3713A" w:rsidRPr="0032190F" w:rsidRDefault="00C3713A" w:rsidP="00984AA9">
      <w:pPr>
        <w:jc w:val="both"/>
        <w:rPr>
          <w:lang w:val="fr-FR"/>
        </w:rPr>
      </w:pPr>
      <w:r w:rsidRPr="0032190F">
        <w:rPr>
          <w:lang w:val="fr-FR"/>
        </w:rPr>
        <w:t>Un alvéole du plafond est orné de plusieurs figures peintes en rouge p</w:t>
      </w:r>
      <w:r w:rsidR="00B67E62" w:rsidRPr="0032190F">
        <w:rPr>
          <w:lang w:val="fr-FR"/>
        </w:rPr>
        <w:t>âl</w:t>
      </w:r>
      <w:r w:rsidRPr="0032190F">
        <w:rPr>
          <w:lang w:val="fr-FR"/>
        </w:rPr>
        <w:t xml:space="preserve">e soleils et lignes brisées horizontales. Ces dernières figures ont été récemment frottées par un visiteur et ont pratiquement disparu. En revanche, nous avons observé au même endroit plusieurs traits finement incisés, constitutifs d'une </w:t>
      </w:r>
      <w:hyperlink r:id="rId6360" w:anchor="Cul_Art_TAC_T_g_grille_ouvert" w:history="1">
        <w:r w:rsidRPr="0032190F">
          <w:rPr>
            <w:rStyle w:val="Hyperlink"/>
            <w:lang w:val="fr-FR"/>
          </w:rPr>
          <w:t>grille ouverte</w:t>
        </w:r>
      </w:hyperlink>
      <w:r w:rsidRPr="0032190F">
        <w:rPr>
          <w:lang w:val="fr-FR"/>
        </w:rPr>
        <w:t xml:space="preserve"> et d'un signe en </w:t>
      </w:r>
      <w:hyperlink r:id="rId6361" w:anchor="Cul_Art_TAC_T_g_chevrons" w:history="1">
        <w:r w:rsidRPr="0032190F">
          <w:rPr>
            <w:rStyle w:val="Hyperlink"/>
            <w:lang w:val="fr-FR"/>
          </w:rPr>
          <w:t>chevrons</w:t>
        </w:r>
      </w:hyperlink>
      <w:r w:rsidRPr="0032190F">
        <w:rPr>
          <w:lang w:val="fr-FR"/>
        </w:rPr>
        <w:t xml:space="preserve"> emboités. Ces gravures n'avaient pas été observées auparavant. Rien ne permet de les dater.(BIB 2398 p. 572)</w:t>
      </w:r>
    </w:p>
    <w:p w14:paraId="6678748C" w14:textId="480AE35E" w:rsidR="00C3713A" w:rsidRPr="0032190F" w:rsidRDefault="00C3713A" w:rsidP="00C3713A">
      <w:pPr>
        <w:rPr>
          <w:lang w:val="fr-FR"/>
        </w:rPr>
      </w:pPr>
      <w:r w:rsidRPr="0032190F">
        <w:rPr>
          <w:lang w:val="fr-FR"/>
        </w:rPr>
        <w:t xml:space="preserve">Une </w:t>
      </w:r>
      <w:hyperlink r:id="rId6362" w:anchor="Cul_Art_TAC_T_g_grille_ouvert" w:history="1">
        <w:r w:rsidRPr="0032190F">
          <w:rPr>
            <w:rStyle w:val="Hyperlink"/>
            <w:lang w:val="fr-FR"/>
          </w:rPr>
          <w:t>grille ouverte</w:t>
        </w:r>
      </w:hyperlink>
      <w:r w:rsidRPr="0032190F">
        <w:rPr>
          <w:lang w:val="fr-FR"/>
        </w:rPr>
        <w:t xml:space="preserve"> et des chevrons gravés avoisinent des lignes brisées et des soleils peints (BIB 2398 p. 604) </w:t>
      </w:r>
    </w:p>
    <w:p w14:paraId="361C1360" w14:textId="77777777" w:rsidR="00C3713A" w:rsidRPr="0032190F" w:rsidRDefault="00C3713A" w:rsidP="00984AA9">
      <w:pPr>
        <w:jc w:val="both"/>
        <w:rPr>
          <w:lang w:val="fr-FR"/>
        </w:rPr>
      </w:pPr>
    </w:p>
    <w:p w14:paraId="6E200EA8" w14:textId="77777777" w:rsidR="00C3713A" w:rsidRPr="0032190F" w:rsidRDefault="00C3713A" w:rsidP="00DD2716">
      <w:pPr>
        <w:pStyle w:val="Heading3"/>
      </w:pPr>
      <w:r w:rsidRPr="0032190F">
        <w:t>"Soleils"</w:t>
      </w:r>
    </w:p>
    <w:p w14:paraId="5EDF397E" w14:textId="4DD8DEFB" w:rsidR="00EF6587" w:rsidRPr="0032190F" w:rsidRDefault="00EF6587" w:rsidP="00984AA9">
      <w:pPr>
        <w:jc w:val="both"/>
        <w:rPr>
          <w:lang w:val="fr-FR"/>
        </w:rPr>
      </w:pPr>
      <w:r w:rsidRPr="0032190F">
        <w:rPr>
          <w:lang w:val="fr-FR"/>
        </w:rPr>
        <w:t xml:space="preserve">Petits cercles à rayons externes peints en rouge dont la juxtaposition les rapproche de la figuration des </w:t>
      </w:r>
      <w:hyperlink r:id="rId6363" w:anchor="Cul_Art_TAC_T_a_yeux" w:history="1">
        <w:r w:rsidR="0051256D" w:rsidRPr="0032190F">
          <w:rPr>
            <w:rStyle w:val="Hyperlink"/>
            <w:lang w:val="fr-FR"/>
          </w:rPr>
          <w:t>yeux</w:t>
        </w:r>
      </w:hyperlink>
      <w:r w:rsidRPr="0032190F">
        <w:rPr>
          <w:lang w:val="fr-FR"/>
        </w:rPr>
        <w:t xml:space="preserve">, plutôt que des symboles solaires, peut-être une ultime stylisation de l'idole ibérique à visage (BIB 1738 p. 160) </w:t>
      </w:r>
      <w:r w:rsidR="00D114CE" w:rsidRPr="0032190F">
        <w:rPr>
          <w:lang w:val="fr-FR"/>
        </w:rPr>
        <w:t>Deux</w:t>
      </w:r>
      <w:r w:rsidR="008B0BC9" w:rsidRPr="0032190F">
        <w:rPr>
          <w:lang w:val="fr-FR"/>
        </w:rPr>
        <w:t xml:space="preserve"> cercles jumelés à rayons exter</w:t>
      </w:r>
      <w:r w:rsidR="00D114CE" w:rsidRPr="0032190F">
        <w:rPr>
          <w:lang w:val="fr-FR"/>
        </w:rPr>
        <w:t>nes peints à l'ocre rouge. J. Abelanet considère qu'ils représentent des yeux (BIB 1738 fig. 38)</w:t>
      </w:r>
    </w:p>
    <w:p w14:paraId="34AD775B" w14:textId="77777777" w:rsidR="00542CAD" w:rsidRPr="0032190F" w:rsidRDefault="00542CAD" w:rsidP="00242C0F">
      <w:pPr>
        <w:rPr>
          <w:lang w:val="fr-FR"/>
        </w:rPr>
      </w:pPr>
    </w:p>
    <w:p w14:paraId="7DC8BD10" w14:textId="77777777" w:rsidR="00542CAD" w:rsidRPr="0032190F" w:rsidRDefault="00542CAD" w:rsidP="00426FF9">
      <w:pPr>
        <w:pStyle w:val="Heading1"/>
      </w:pPr>
      <w:bookmarkStart w:id="2722" w:name="Sit_Clairiere"/>
      <w:r w:rsidRPr="0032190F">
        <w:t>CLAIRIERE (LA)</w:t>
      </w:r>
    </w:p>
    <w:bookmarkEnd w:id="2722"/>
    <w:p w14:paraId="190A1B4E" w14:textId="09F5F4B4" w:rsidR="00542CAD" w:rsidRPr="0032190F" w:rsidRDefault="0057023A" w:rsidP="00242C0F">
      <w:pPr>
        <w:rPr>
          <w:lang w:val="fr-FR"/>
        </w:rPr>
      </w:pPr>
      <w:r w:rsidRPr="0032190F">
        <w:rPr>
          <w:rStyle w:val="st"/>
          <w:lang w:val="fr-FR"/>
        </w:rPr>
        <w:t xml:space="preserve">L'habitat de plein air </w:t>
      </w:r>
      <w:r w:rsidR="00542CAD" w:rsidRPr="0032190F">
        <w:rPr>
          <w:lang w:val="fr-FR"/>
        </w:rPr>
        <w:t xml:space="preserve">La Clairière </w:t>
      </w:r>
      <w:r w:rsidR="00480B31" w:rsidRPr="0032190F">
        <w:rPr>
          <w:lang w:val="fr-FR"/>
        </w:rPr>
        <w:t xml:space="preserve">(Roque-sur-Pernes, </w:t>
      </w:r>
      <w:r w:rsidR="00542CAD" w:rsidRPr="0032190F">
        <w:rPr>
          <w:lang w:val="fr-FR"/>
        </w:rPr>
        <w:t>Vaucluse</w:t>
      </w:r>
      <w:r w:rsidR="00480B31" w:rsidRPr="0032190F">
        <w:rPr>
          <w:lang w:val="fr-FR"/>
        </w:rPr>
        <w:t>)</w:t>
      </w:r>
      <w:r w:rsidR="00542CAD" w:rsidRPr="0032190F">
        <w:rPr>
          <w:lang w:val="fr-FR"/>
        </w:rPr>
        <w:t xml:space="preserve"> site </w:t>
      </w:r>
      <w:hyperlink r:id="rId6364" w:anchor="Cul_Fraischamp" w:history="1">
        <w:r w:rsidR="00542CAD" w:rsidRPr="0032190F">
          <w:rPr>
            <w:rStyle w:val="Hyperlink"/>
            <w:lang w:val="fr-FR"/>
          </w:rPr>
          <w:t>Fraischamp</w:t>
        </w:r>
      </w:hyperlink>
      <w:r w:rsidR="00542CAD" w:rsidRPr="0032190F">
        <w:rPr>
          <w:lang w:val="fr-FR"/>
        </w:rPr>
        <w:t xml:space="preserve"> (BIB 1150)</w:t>
      </w:r>
      <w:r w:rsidR="00C96101" w:rsidRPr="0032190F">
        <w:rPr>
          <w:lang w:val="fr-FR"/>
        </w:rPr>
        <w:t>; Décors de chevrons (SS BIB)</w:t>
      </w:r>
    </w:p>
    <w:p w14:paraId="33C648FE" w14:textId="77777777" w:rsidR="00542CAD" w:rsidRPr="0032190F" w:rsidRDefault="00542CAD" w:rsidP="00242C0F">
      <w:pPr>
        <w:rPr>
          <w:lang w:val="fr-FR"/>
        </w:rPr>
      </w:pPr>
    </w:p>
    <w:p w14:paraId="58EB00F4" w14:textId="77777777" w:rsidR="00542CAD" w:rsidRPr="0032190F" w:rsidRDefault="00542CAD" w:rsidP="00426FF9">
      <w:pPr>
        <w:pStyle w:val="Heading1"/>
      </w:pPr>
      <w:bookmarkStart w:id="2723" w:name="Sit_Saint_Gervais"/>
      <w:r w:rsidRPr="0032190F">
        <w:t>SAINT-GERVAIS</w:t>
      </w:r>
    </w:p>
    <w:bookmarkEnd w:id="2723"/>
    <w:p w14:paraId="4A9071D3" w14:textId="45549E33" w:rsidR="00542CAD" w:rsidRPr="0032190F" w:rsidRDefault="00542CAD" w:rsidP="00242C0F">
      <w:pPr>
        <w:rPr>
          <w:lang w:val="fr-FR"/>
        </w:rPr>
      </w:pPr>
      <w:r w:rsidRPr="0032190F">
        <w:rPr>
          <w:lang w:val="fr-FR"/>
        </w:rPr>
        <w:t xml:space="preserve">La grotte de Saint-Gervais </w:t>
      </w:r>
      <w:r w:rsidR="00480B31" w:rsidRPr="0032190F">
        <w:rPr>
          <w:lang w:val="fr-FR"/>
        </w:rPr>
        <w:t>(</w:t>
      </w:r>
      <w:r w:rsidRPr="0032190F">
        <w:rPr>
          <w:lang w:val="fr-FR"/>
        </w:rPr>
        <w:t>Bonnieux</w:t>
      </w:r>
      <w:r w:rsidR="00480B31" w:rsidRPr="0032190F">
        <w:rPr>
          <w:lang w:val="fr-FR"/>
        </w:rPr>
        <w:t>)</w:t>
      </w:r>
      <w:r w:rsidRPr="0032190F">
        <w:rPr>
          <w:lang w:val="fr-FR"/>
        </w:rPr>
        <w:t xml:space="preserve">, site </w:t>
      </w:r>
      <w:hyperlink r:id="rId6365" w:anchor="Cul_Fraischamp" w:history="1">
        <w:r w:rsidRPr="0032190F">
          <w:rPr>
            <w:rStyle w:val="Hyperlink"/>
            <w:lang w:val="fr-FR"/>
          </w:rPr>
          <w:t>Fraischamp</w:t>
        </w:r>
      </w:hyperlink>
      <w:r w:rsidRPr="0032190F">
        <w:rPr>
          <w:lang w:val="fr-FR"/>
        </w:rPr>
        <w:t xml:space="preserve"> (BIB 1150)</w:t>
      </w:r>
    </w:p>
    <w:p w14:paraId="226B75AF" w14:textId="77777777" w:rsidR="00542CAD" w:rsidRPr="0032190F" w:rsidRDefault="00542CAD" w:rsidP="00242C0F">
      <w:pPr>
        <w:rPr>
          <w:lang w:val="fr-FR"/>
        </w:rPr>
      </w:pPr>
    </w:p>
    <w:p w14:paraId="0F8E7FBC" w14:textId="77777777" w:rsidR="00542CAD" w:rsidRPr="0032190F" w:rsidRDefault="00542CAD" w:rsidP="00426FF9">
      <w:pPr>
        <w:pStyle w:val="Heading1"/>
      </w:pPr>
      <w:bookmarkStart w:id="2724" w:name="Sit_Enfers"/>
      <w:r w:rsidRPr="0032190F">
        <w:lastRenderedPageBreak/>
        <w:t>BAUME DES ENFERS</w:t>
      </w:r>
    </w:p>
    <w:bookmarkEnd w:id="2724"/>
    <w:p w14:paraId="68C71BDF" w14:textId="77777777" w:rsidR="00542CAD" w:rsidRPr="0032190F" w:rsidRDefault="00542CAD" w:rsidP="00242C0F">
      <w:pPr>
        <w:rPr>
          <w:lang w:val="fr-FR"/>
        </w:rPr>
      </w:pPr>
    </w:p>
    <w:p w14:paraId="39852C47" w14:textId="1DF84C3F" w:rsidR="00542CAD" w:rsidRPr="0032190F" w:rsidRDefault="00542CAD" w:rsidP="00242C0F">
      <w:pPr>
        <w:rPr>
          <w:lang w:val="fr-FR"/>
        </w:rPr>
      </w:pPr>
      <w:r w:rsidRPr="0032190F">
        <w:rPr>
          <w:lang w:val="fr-FR"/>
        </w:rPr>
        <w:t xml:space="preserve">la Baume des Enfers </w:t>
      </w:r>
      <w:r w:rsidR="00480B31" w:rsidRPr="0032190F">
        <w:rPr>
          <w:lang w:val="fr-FR"/>
        </w:rPr>
        <w:t>(</w:t>
      </w:r>
      <w:r w:rsidR="00833D86" w:rsidRPr="0032190F">
        <w:rPr>
          <w:lang w:val="fr-FR"/>
        </w:rPr>
        <w:t>Cheval-Blanc,Vaucluse</w:t>
      </w:r>
      <w:r w:rsidR="00480B31" w:rsidRPr="0032190F">
        <w:rPr>
          <w:lang w:val="fr-FR"/>
        </w:rPr>
        <w:t>)</w:t>
      </w:r>
      <w:r w:rsidRPr="0032190F">
        <w:rPr>
          <w:lang w:val="fr-FR"/>
        </w:rPr>
        <w:t xml:space="preserve">, site </w:t>
      </w:r>
      <w:hyperlink r:id="rId6366" w:anchor="Cul_Fraischamp" w:history="1">
        <w:r w:rsidRPr="0032190F">
          <w:rPr>
            <w:rStyle w:val="Hyperlink"/>
            <w:lang w:val="fr-FR"/>
          </w:rPr>
          <w:t>Fraischamp</w:t>
        </w:r>
      </w:hyperlink>
      <w:r w:rsidRPr="0032190F">
        <w:rPr>
          <w:lang w:val="fr-FR"/>
        </w:rPr>
        <w:t xml:space="preserve"> (BIB 1150)</w:t>
      </w:r>
    </w:p>
    <w:p w14:paraId="450079B5" w14:textId="77777777" w:rsidR="00542CAD" w:rsidRPr="0032190F" w:rsidRDefault="00542CAD" w:rsidP="00242C0F">
      <w:pPr>
        <w:rPr>
          <w:lang w:val="fr-FR"/>
        </w:rPr>
      </w:pPr>
    </w:p>
    <w:p w14:paraId="3E49ED65" w14:textId="77777777" w:rsidR="00542CAD" w:rsidRPr="0032190F" w:rsidRDefault="00542CAD" w:rsidP="00426FF9">
      <w:pPr>
        <w:pStyle w:val="Heading1"/>
      </w:pPr>
      <w:bookmarkStart w:id="2725" w:name="Sit_Trou_Puceu"/>
      <w:r w:rsidRPr="0032190F">
        <w:t>TROU PUCEU</w:t>
      </w:r>
    </w:p>
    <w:bookmarkEnd w:id="2725"/>
    <w:p w14:paraId="352510F6" w14:textId="2319DB99" w:rsidR="00542CAD" w:rsidRPr="0032190F" w:rsidRDefault="00542CAD" w:rsidP="00242C0F">
      <w:pPr>
        <w:rPr>
          <w:lang w:val="fr-FR"/>
        </w:rPr>
      </w:pPr>
      <w:r w:rsidRPr="0032190F">
        <w:rPr>
          <w:lang w:val="fr-FR"/>
        </w:rPr>
        <w:t xml:space="preserve">Trou Puceu </w:t>
      </w:r>
      <w:r w:rsidR="00480B31" w:rsidRPr="0032190F">
        <w:rPr>
          <w:lang w:val="fr-FR"/>
        </w:rPr>
        <w:t>(</w:t>
      </w:r>
      <w:r w:rsidRPr="0032190F">
        <w:rPr>
          <w:lang w:val="fr-FR"/>
        </w:rPr>
        <w:t>Vidauque</w:t>
      </w:r>
      <w:r w:rsidR="00480B31" w:rsidRPr="0032190F">
        <w:rPr>
          <w:lang w:val="fr-FR"/>
        </w:rPr>
        <w:t>)</w:t>
      </w:r>
      <w:r w:rsidRPr="0032190F">
        <w:rPr>
          <w:lang w:val="fr-FR"/>
        </w:rPr>
        <w:t xml:space="preserve">, site </w:t>
      </w:r>
      <w:hyperlink r:id="rId6367" w:anchor="Cul_Fraischamp" w:history="1">
        <w:r w:rsidRPr="0032190F">
          <w:rPr>
            <w:rStyle w:val="Hyperlink"/>
            <w:lang w:val="fr-FR"/>
          </w:rPr>
          <w:t>Fraischamp</w:t>
        </w:r>
      </w:hyperlink>
      <w:r w:rsidRPr="0032190F">
        <w:rPr>
          <w:lang w:val="fr-FR"/>
        </w:rPr>
        <w:t xml:space="preserve"> (BIB 1150)</w:t>
      </w:r>
    </w:p>
    <w:p w14:paraId="6A087BF7" w14:textId="77777777" w:rsidR="00910312" w:rsidRPr="0032190F" w:rsidRDefault="00910312" w:rsidP="00242C0F">
      <w:pPr>
        <w:rPr>
          <w:lang w:val="fr-FR"/>
        </w:rPr>
      </w:pPr>
    </w:p>
    <w:p w14:paraId="6288A153" w14:textId="77777777" w:rsidR="002E1E75" w:rsidRPr="0032190F" w:rsidRDefault="002E1E75" w:rsidP="00426FF9">
      <w:pPr>
        <w:pStyle w:val="Heading1"/>
      </w:pPr>
      <w:bookmarkStart w:id="2726" w:name="Sit_Plaine_Blanc"/>
      <w:r w:rsidRPr="0032190F">
        <w:t>PLAINE DES BLANCS</w:t>
      </w:r>
    </w:p>
    <w:bookmarkEnd w:id="2726"/>
    <w:p w14:paraId="2EA1CAE4" w14:textId="77777777" w:rsidR="002E1E75" w:rsidRPr="0032190F" w:rsidRDefault="002E1E75" w:rsidP="00242C0F">
      <w:pPr>
        <w:jc w:val="both"/>
        <w:rPr>
          <w:lang w:val="fr-FR"/>
        </w:rPr>
      </w:pPr>
    </w:p>
    <w:p w14:paraId="0FF14939" w14:textId="47187E92" w:rsidR="002E1E75" w:rsidRPr="0032190F" w:rsidRDefault="00232D77" w:rsidP="00242C0F">
      <w:pPr>
        <w:autoSpaceDE w:val="0"/>
        <w:autoSpaceDN w:val="0"/>
        <w:adjustRightInd w:val="0"/>
        <w:rPr>
          <w:lang w:val="fr-FR"/>
        </w:rPr>
      </w:pPr>
      <w:r w:rsidRPr="0032190F">
        <w:rPr>
          <w:lang w:val="fr-FR"/>
        </w:rPr>
        <w:t xml:space="preserve">C’est à partir de ce site qu’a été définit le groupe </w:t>
      </w:r>
      <w:hyperlink r:id="rId6368" w:anchor="Cul_Rhone_Ouveze" w:history="1">
        <w:r w:rsidRPr="0032190F">
          <w:rPr>
            <w:rStyle w:val="Hyperlink"/>
            <w:lang w:val="fr-FR"/>
          </w:rPr>
          <w:t>Rhône-Ouvèze</w:t>
        </w:r>
      </w:hyperlink>
      <w:r w:rsidRPr="0032190F">
        <w:rPr>
          <w:lang w:val="fr-FR"/>
        </w:rPr>
        <w:t xml:space="preserve"> (BIB 1224). </w:t>
      </w:r>
      <w:r w:rsidR="002E1E75" w:rsidRPr="0032190F">
        <w:rPr>
          <w:lang w:val="fr-FR"/>
        </w:rPr>
        <w:t xml:space="preserve">Pour la Plaine des Blancs à Courthézon (Vaucluse), l’uniqueoccupation néolithique final a été datée sur charbonsde bois de 4110 ± 160 BP, soit 2910-2470 av. J.-C. (Ly3485) </w:t>
      </w:r>
      <w:r w:rsidRPr="0032190F">
        <w:rPr>
          <w:lang w:val="fr-FR"/>
        </w:rPr>
        <w:t xml:space="preserve">(BIB 1223 p. 126 </w:t>
      </w:r>
      <w:r w:rsidR="002E1E75" w:rsidRPr="0032190F">
        <w:rPr>
          <w:lang w:val="fr-FR"/>
        </w:rPr>
        <w:t>(</w:t>
      </w:r>
      <w:r w:rsidRPr="0032190F">
        <w:rPr>
          <w:lang w:val="fr-FR"/>
        </w:rPr>
        <w:t>BIB 1225</w:t>
      </w:r>
      <w:r w:rsidR="002E1E75" w:rsidRPr="0032190F">
        <w:rPr>
          <w:lang w:val="fr-FR"/>
        </w:rPr>
        <w:t>)</w:t>
      </w:r>
      <w:r w:rsidRPr="0032190F">
        <w:rPr>
          <w:lang w:val="fr-FR"/>
        </w:rPr>
        <w:t>)</w:t>
      </w:r>
    </w:p>
    <w:p w14:paraId="3692D29E" w14:textId="77777777" w:rsidR="00B429AF" w:rsidRPr="0032190F" w:rsidRDefault="00B429AF" w:rsidP="00242C0F">
      <w:pPr>
        <w:autoSpaceDE w:val="0"/>
        <w:autoSpaceDN w:val="0"/>
        <w:adjustRightInd w:val="0"/>
        <w:rPr>
          <w:lang w:val="fr-FR"/>
        </w:rPr>
      </w:pPr>
    </w:p>
    <w:p w14:paraId="39A6D91B" w14:textId="77777777" w:rsidR="00B429AF" w:rsidRPr="0032190F" w:rsidRDefault="00B429AF" w:rsidP="00242C0F">
      <w:pPr>
        <w:autoSpaceDE w:val="0"/>
        <w:autoSpaceDN w:val="0"/>
        <w:adjustRightInd w:val="0"/>
        <w:rPr>
          <w:lang w:val="fr-FR"/>
        </w:rPr>
      </w:pPr>
      <w:r w:rsidRPr="0032190F">
        <w:rPr>
          <w:lang w:val="fr-FR"/>
        </w:rPr>
        <w:t>ROUSSILLON</w:t>
      </w:r>
    </w:p>
    <w:p w14:paraId="50E3B541" w14:textId="77777777" w:rsidR="00B429AF" w:rsidRPr="0032190F" w:rsidRDefault="00B429AF" w:rsidP="00242C0F">
      <w:pPr>
        <w:autoSpaceDE w:val="0"/>
        <w:autoSpaceDN w:val="0"/>
        <w:adjustRightInd w:val="0"/>
        <w:rPr>
          <w:lang w:val="fr-FR"/>
        </w:rPr>
      </w:pPr>
    </w:p>
    <w:p w14:paraId="4AAD4D4A" w14:textId="77777777" w:rsidR="00B429AF" w:rsidRPr="0032190F" w:rsidRDefault="00B429AF" w:rsidP="00242C0F">
      <w:pPr>
        <w:autoSpaceDE w:val="0"/>
        <w:autoSpaceDN w:val="0"/>
        <w:adjustRightInd w:val="0"/>
        <w:rPr>
          <w:lang w:val="fr-FR"/>
        </w:rPr>
      </w:pPr>
      <w:r w:rsidRPr="0032190F">
        <w:rPr>
          <w:lang w:val="fr-FR"/>
        </w:rPr>
        <w:t xml:space="preserve">Roussillon dans le </w:t>
      </w:r>
      <w:r w:rsidR="00F95E46" w:rsidRPr="0032190F">
        <w:rPr>
          <w:lang w:val="fr-FR"/>
        </w:rPr>
        <w:t>Vaucluseest</w:t>
      </w:r>
      <w:r w:rsidRPr="0032190F">
        <w:rPr>
          <w:lang w:val="fr-FR"/>
        </w:rPr>
        <w:t xml:space="preserve"> un important site d’ocre (SS BIB)</w:t>
      </w:r>
    </w:p>
    <w:p w14:paraId="757ADF14" w14:textId="77777777" w:rsidR="003C1F98" w:rsidRPr="0032190F" w:rsidRDefault="003C1F98" w:rsidP="00242C0F">
      <w:pPr>
        <w:autoSpaceDE w:val="0"/>
        <w:autoSpaceDN w:val="0"/>
        <w:adjustRightInd w:val="0"/>
        <w:rPr>
          <w:lang w:val="fr-FR"/>
        </w:rPr>
      </w:pPr>
    </w:p>
    <w:p w14:paraId="05CD023F" w14:textId="77777777" w:rsidR="003C1F98" w:rsidRPr="0032190F" w:rsidRDefault="003C1F98" w:rsidP="00242C0F">
      <w:pPr>
        <w:autoSpaceDE w:val="0"/>
        <w:autoSpaceDN w:val="0"/>
        <w:adjustRightInd w:val="0"/>
        <w:rPr>
          <w:lang w:val="fr-FR"/>
        </w:rPr>
      </w:pPr>
      <w:r w:rsidRPr="0032190F">
        <w:rPr>
          <w:lang w:val="fr-FR"/>
        </w:rPr>
        <w:t>ROCHES (LES)</w:t>
      </w:r>
    </w:p>
    <w:p w14:paraId="24DBE7A8" w14:textId="77777777" w:rsidR="003C1F98" w:rsidRPr="0032190F" w:rsidRDefault="003C1F98" w:rsidP="00242C0F">
      <w:pPr>
        <w:autoSpaceDE w:val="0"/>
        <w:autoSpaceDN w:val="0"/>
        <w:adjustRightInd w:val="0"/>
        <w:rPr>
          <w:lang w:val="fr-FR"/>
        </w:rPr>
      </w:pPr>
      <w:r w:rsidRPr="0032190F">
        <w:rPr>
          <w:lang w:val="fr-FR"/>
        </w:rPr>
        <w:t>Les Roches (Buoux, Vaucluse), urne à lèvre digitée anse en ruban et mamelon du Bronze ancien (BIB Préhistoire Française 1976)</w:t>
      </w:r>
    </w:p>
    <w:p w14:paraId="2352D76C" w14:textId="77777777" w:rsidR="00F95E46" w:rsidRPr="0032190F" w:rsidRDefault="00F95E46" w:rsidP="00242C0F">
      <w:pPr>
        <w:autoSpaceDE w:val="0"/>
        <w:autoSpaceDN w:val="0"/>
        <w:adjustRightInd w:val="0"/>
        <w:rPr>
          <w:lang w:val="fr-FR"/>
        </w:rPr>
      </w:pPr>
    </w:p>
    <w:p w14:paraId="3C1F1756" w14:textId="77777777" w:rsidR="00F95E46" w:rsidRPr="0032190F" w:rsidRDefault="009B513E" w:rsidP="00426FF9">
      <w:pPr>
        <w:pStyle w:val="Heading1"/>
      </w:pPr>
      <w:bookmarkStart w:id="2727" w:name="Sit_Perret"/>
      <w:r w:rsidRPr="0032190F">
        <w:t>PERRET</w:t>
      </w:r>
      <w:r w:rsidR="003A79A9" w:rsidRPr="0032190F">
        <w:t>S</w:t>
      </w:r>
      <w:r w:rsidR="00F95E46" w:rsidRPr="0032190F">
        <w:t xml:space="preserve"> (Abris)</w:t>
      </w:r>
    </w:p>
    <w:bookmarkEnd w:id="2727"/>
    <w:p w14:paraId="0FCF1490" w14:textId="77777777" w:rsidR="00F95E46" w:rsidRPr="0032190F" w:rsidRDefault="00F95E46" w:rsidP="00242C0F">
      <w:pPr>
        <w:autoSpaceDE w:val="0"/>
        <w:autoSpaceDN w:val="0"/>
        <w:adjustRightInd w:val="0"/>
        <w:rPr>
          <w:lang w:val="fr-FR"/>
        </w:rPr>
      </w:pPr>
    </w:p>
    <w:p w14:paraId="16549562" w14:textId="2CE1C377" w:rsidR="003A79A9" w:rsidRPr="0032190F" w:rsidRDefault="00F95E46" w:rsidP="00242C0F">
      <w:pPr>
        <w:autoSpaceDE w:val="0"/>
        <w:autoSpaceDN w:val="0"/>
        <w:adjustRightInd w:val="0"/>
        <w:rPr>
          <w:rFonts w:eastAsia="Code2000"/>
          <w:lang w:val="fr-FR" w:eastAsia="en-GB"/>
        </w:rPr>
      </w:pPr>
      <w:r w:rsidRPr="0032190F">
        <w:rPr>
          <w:lang w:val="fr-FR"/>
        </w:rPr>
        <w:t>Les abris Perrets dans les gorges de la Nesque (</w:t>
      </w:r>
      <w:r w:rsidR="005D77C9" w:rsidRPr="0032190F">
        <w:rPr>
          <w:lang w:val="fr-FR"/>
        </w:rPr>
        <w:t xml:space="preserve">Blauvac, </w:t>
      </w:r>
      <w:r w:rsidRPr="0032190F">
        <w:rPr>
          <w:lang w:val="fr-FR"/>
        </w:rPr>
        <w:t xml:space="preserve">Vaucluse), </w:t>
      </w:r>
      <w:r w:rsidR="00901506" w:rsidRPr="0032190F">
        <w:rPr>
          <w:lang w:val="fr-FR"/>
        </w:rPr>
        <w:t>lieu de débitage du silex (BIB 2396 p. 148)</w:t>
      </w:r>
      <w:r w:rsidR="00E573C2" w:rsidRPr="0032190F">
        <w:rPr>
          <w:lang w:val="fr-FR"/>
        </w:rPr>
        <w:t xml:space="preserve"> De nombreuses maladresses émaillent les pièces lithiques des abris Perret, signe d'un "apprentissage" pour Hameau (BIB 2396 p. 149) </w:t>
      </w:r>
      <w:r w:rsidR="003A79A9" w:rsidRPr="0032190F">
        <w:rPr>
          <w:rFonts w:eastAsia="Code2000"/>
          <w:lang w:val="fr-FR" w:eastAsia="en-GB"/>
        </w:rPr>
        <w:t xml:space="preserve">mobilier </w:t>
      </w:r>
      <w:hyperlink r:id="rId6369" w:anchor="Cul_Campaniforme" w:history="1">
        <w:r w:rsidR="003A79A9" w:rsidRPr="0032190F">
          <w:rPr>
            <w:rStyle w:val="Hyperlink"/>
            <w:rFonts w:eastAsia="Code2000"/>
            <w:lang w:val="fr-FR" w:eastAsia="en-GB"/>
          </w:rPr>
          <w:t>Campaniforme</w:t>
        </w:r>
      </w:hyperlink>
      <w:r w:rsidR="003A79A9" w:rsidRPr="0032190F">
        <w:rPr>
          <w:rFonts w:eastAsia="Code2000"/>
          <w:lang w:val="fr-FR" w:eastAsia="en-GB"/>
        </w:rPr>
        <w:t xml:space="preserve"> (BIB 971)</w:t>
      </w:r>
    </w:p>
    <w:p w14:paraId="45F38580" w14:textId="77777777" w:rsidR="009D69FA" w:rsidRPr="0032190F" w:rsidRDefault="009D69FA" w:rsidP="009D69FA">
      <w:pPr>
        <w:autoSpaceDE w:val="0"/>
        <w:autoSpaceDN w:val="0"/>
        <w:adjustRightInd w:val="0"/>
        <w:jc w:val="both"/>
        <w:rPr>
          <w:lang w:val="fr-FR"/>
        </w:rPr>
      </w:pPr>
      <w:r w:rsidRPr="0032190F">
        <w:rPr>
          <w:lang w:val="fr-FR"/>
        </w:rPr>
        <w:t xml:space="preserve">Le mobilier céramique y semble plus tardif que celui communément exhumé sur les sites ornés. La tasse à goulot verseur et la jarre à décor digité sont datées du Bronze ancien, tout au plus du Campaniforme pour la seconde si l’on admet que ses dimensions (40 cm de haut, 36 cm de diam. max.) l’éloignent un peu du type rhodanien (Gutherz, 1978). Un fragment de bord de bol porte un décor campaniforme de style provençal [Campaniforme récent]. En revanche, le matériel lithique (éclats, nucléus et galets) n’offre aucun argument chronologique. Au regard d’autres abris peints en France, nous serions donc en présence d’un mobilier un peu plus récent (BIB 1400) </w:t>
      </w:r>
    </w:p>
    <w:p w14:paraId="2A55627B" w14:textId="3F9CC4F0" w:rsidR="00F95E46" w:rsidRPr="0032190F" w:rsidRDefault="00901506" w:rsidP="00242C0F">
      <w:pPr>
        <w:autoSpaceDE w:val="0"/>
        <w:autoSpaceDN w:val="0"/>
        <w:adjustRightInd w:val="0"/>
        <w:rPr>
          <w:lang w:val="fr-FR"/>
        </w:rPr>
      </w:pPr>
      <w:r w:rsidRPr="0032190F">
        <w:rPr>
          <w:lang w:val="fr-FR"/>
        </w:rPr>
        <w:t>A</w:t>
      </w:r>
      <w:r w:rsidR="00F95E46" w:rsidRPr="0032190F">
        <w:rPr>
          <w:lang w:val="fr-FR"/>
        </w:rPr>
        <w:t xml:space="preserve">u nombre de 3, </w:t>
      </w:r>
      <w:r w:rsidRPr="0032190F">
        <w:rPr>
          <w:lang w:val="fr-FR"/>
        </w:rPr>
        <w:t xml:space="preserve">les abris </w:t>
      </w:r>
      <w:r w:rsidR="00F95E46" w:rsidRPr="0032190F">
        <w:rPr>
          <w:lang w:val="fr-FR"/>
        </w:rPr>
        <w:t xml:space="preserve">ont montré différentes représentation </w:t>
      </w:r>
      <w:hyperlink r:id="rId6370" w:anchor="Cul_Art_Rupestre" w:history="1">
        <w:r w:rsidR="00F95E46" w:rsidRPr="0032190F">
          <w:rPr>
            <w:rStyle w:val="Hyperlink"/>
            <w:lang w:val="fr-FR"/>
          </w:rPr>
          <w:t>peintes</w:t>
        </w:r>
      </w:hyperlink>
      <w:r w:rsidR="00F95E46" w:rsidRPr="0032190F">
        <w:rPr>
          <w:lang w:val="fr-FR"/>
        </w:rPr>
        <w:t> :</w:t>
      </w:r>
    </w:p>
    <w:p w14:paraId="28AFE080" w14:textId="77777777" w:rsidR="00F95E46" w:rsidRPr="0032190F" w:rsidRDefault="00F95E46" w:rsidP="00242C0F">
      <w:pPr>
        <w:autoSpaceDE w:val="0"/>
        <w:autoSpaceDN w:val="0"/>
        <w:adjustRightInd w:val="0"/>
        <w:rPr>
          <w:lang w:val="fr-FR"/>
        </w:rPr>
      </w:pPr>
    </w:p>
    <w:p w14:paraId="7E4463D7" w14:textId="77777777" w:rsidR="00F95E46" w:rsidRPr="0032190F" w:rsidRDefault="005D77C9" w:rsidP="00242C0F">
      <w:pPr>
        <w:pStyle w:val="Heading2"/>
      </w:pPr>
      <w:bookmarkStart w:id="2728" w:name="Sit_Perret_1"/>
      <w:r w:rsidRPr="0032190F">
        <w:t>Perret</w:t>
      </w:r>
      <w:r w:rsidR="00F95E46" w:rsidRPr="0032190F">
        <w:t xml:space="preserve"> 1</w:t>
      </w:r>
    </w:p>
    <w:bookmarkEnd w:id="2728"/>
    <w:p w14:paraId="20B72B0A" w14:textId="5B7813EE" w:rsidR="00F95E46" w:rsidRPr="0032190F" w:rsidRDefault="005D77C9" w:rsidP="00242C0F">
      <w:pPr>
        <w:rPr>
          <w:lang w:val="fr-FR"/>
        </w:rPr>
      </w:pPr>
      <w:r w:rsidRPr="0032190F">
        <w:rPr>
          <w:lang w:val="fr-FR"/>
        </w:rPr>
        <w:t xml:space="preserve">L'abri Perret 1. </w:t>
      </w:r>
      <w:r w:rsidR="00F95E46" w:rsidRPr="0032190F">
        <w:rPr>
          <w:lang w:val="fr-FR"/>
        </w:rPr>
        <w:t xml:space="preserve">Accumulation de points ordonnés ou non entourant une représentation d’homme </w:t>
      </w:r>
      <w:r w:rsidR="006E02C2" w:rsidRPr="0032190F">
        <w:rPr>
          <w:lang w:val="fr-FR"/>
        </w:rPr>
        <w:t xml:space="preserve">aux bras en croix </w:t>
      </w:r>
      <w:r w:rsidR="00F95E46" w:rsidRPr="0032190F">
        <w:rPr>
          <w:lang w:val="fr-FR"/>
        </w:rPr>
        <w:t>(BIB 1400)</w:t>
      </w:r>
      <w:r w:rsidRPr="0032190F">
        <w:rPr>
          <w:lang w:val="fr-FR"/>
        </w:rPr>
        <w:t xml:space="preserve"> </w:t>
      </w:r>
      <w:hyperlink r:id="rId6371" w:anchor="Cul_Schemat_France" w:history="1">
        <w:r w:rsidRPr="0032190F">
          <w:rPr>
            <w:rStyle w:val="Hyperlink"/>
            <w:lang w:val="fr-FR"/>
          </w:rPr>
          <w:t>art schématique peint</w:t>
        </w:r>
      </w:hyperlink>
      <w:r w:rsidRPr="0032190F">
        <w:rPr>
          <w:lang w:val="fr-FR"/>
        </w:rPr>
        <w:t xml:space="preserve"> (BIB 2396 fig. 1)</w:t>
      </w:r>
      <w:r w:rsidR="005A06CE" w:rsidRPr="0032190F">
        <w:rPr>
          <w:lang w:val="fr-FR"/>
        </w:rPr>
        <w:t xml:space="preserve"> </w:t>
      </w:r>
    </w:p>
    <w:p w14:paraId="2DFAE2E5" w14:textId="77777777" w:rsidR="00F95E46" w:rsidRPr="0032190F" w:rsidRDefault="00F95E46" w:rsidP="00242C0F">
      <w:pPr>
        <w:rPr>
          <w:lang w:val="fr-FR"/>
        </w:rPr>
      </w:pPr>
    </w:p>
    <w:p w14:paraId="0CDF30E1" w14:textId="77777777" w:rsidR="00F95E46" w:rsidRPr="0032190F" w:rsidRDefault="005D77C9" w:rsidP="00242C0F">
      <w:pPr>
        <w:pStyle w:val="Heading2"/>
      </w:pPr>
      <w:bookmarkStart w:id="2729" w:name="Sit_Perret_2"/>
      <w:r w:rsidRPr="0032190F">
        <w:t>Perret</w:t>
      </w:r>
      <w:r w:rsidR="00F95E46" w:rsidRPr="0032190F">
        <w:t xml:space="preserve"> 2</w:t>
      </w:r>
    </w:p>
    <w:bookmarkEnd w:id="2729"/>
    <w:p w14:paraId="6962D85D" w14:textId="77777777" w:rsidR="000040D5" w:rsidRPr="0032190F" w:rsidRDefault="005D77C9" w:rsidP="005A06CE">
      <w:pPr>
        <w:jc w:val="both"/>
        <w:rPr>
          <w:lang w:val="fr-FR"/>
        </w:rPr>
      </w:pPr>
      <w:r w:rsidRPr="0032190F">
        <w:rPr>
          <w:lang w:val="fr-FR"/>
        </w:rPr>
        <w:t xml:space="preserve">L'abri Perret 2. </w:t>
      </w:r>
      <w:r w:rsidR="00D21554" w:rsidRPr="0032190F">
        <w:rPr>
          <w:lang w:val="fr-FR"/>
        </w:rPr>
        <w:t>Situé à 7m de haut et a</w:t>
      </w:r>
      <w:r w:rsidR="003A76F8" w:rsidRPr="0032190F">
        <w:rPr>
          <w:lang w:val="fr-FR"/>
        </w:rPr>
        <w:t>ccessible seulement avec une échelle</w:t>
      </w:r>
      <w:r w:rsidR="00D21554" w:rsidRPr="0032190F">
        <w:rPr>
          <w:lang w:val="fr-FR"/>
        </w:rPr>
        <w:t>. Construction d'un muret et apport de rognon de silex pour les débiter</w:t>
      </w:r>
      <w:r w:rsidR="003A76F8" w:rsidRPr="0032190F">
        <w:rPr>
          <w:lang w:val="fr-FR"/>
        </w:rPr>
        <w:t xml:space="preserve"> (BIB 2396 p. 148) </w:t>
      </w:r>
    </w:p>
    <w:p w14:paraId="10136392" w14:textId="77777777" w:rsidR="000040D5" w:rsidRPr="0032190F" w:rsidRDefault="000040D5" w:rsidP="005A06CE">
      <w:pPr>
        <w:jc w:val="both"/>
        <w:rPr>
          <w:lang w:val="fr-FR"/>
        </w:rPr>
      </w:pPr>
    </w:p>
    <w:p w14:paraId="52DF8E36" w14:textId="77777777" w:rsidR="000040D5" w:rsidRPr="0032190F" w:rsidRDefault="000040D5" w:rsidP="000040D5">
      <w:pPr>
        <w:pStyle w:val="Heading3"/>
      </w:pPr>
      <w:r w:rsidRPr="0032190F">
        <w:t>Occupation</w:t>
      </w:r>
    </w:p>
    <w:p w14:paraId="655F93F8" w14:textId="53138F7C" w:rsidR="000040D5" w:rsidRPr="0032190F" w:rsidRDefault="000040D5" w:rsidP="005A06CE">
      <w:pPr>
        <w:jc w:val="both"/>
        <w:rPr>
          <w:lang w:val="fr-FR"/>
        </w:rPr>
      </w:pPr>
      <w:r w:rsidRPr="0032190F">
        <w:rPr>
          <w:lang w:val="fr-FR"/>
        </w:rPr>
        <w:t xml:space="preserve">Le matériel céramique retrouvé dans cet abri (jarre à décor digité, [lèvre digitée], tasse à goulot verseur) permet une attribution au Bronze ancien, ou, tout au plus au Campaniforme (BIB 1400 p. 221). </w:t>
      </w:r>
      <w:hyperlink r:id="rId6372" w:anchor="Cul_Schemat_France" w:history="1">
        <w:r w:rsidRPr="0032190F">
          <w:rPr>
            <w:rStyle w:val="Hyperlink"/>
            <w:lang w:val="fr-FR"/>
          </w:rPr>
          <w:t>art schématique peint</w:t>
        </w:r>
      </w:hyperlink>
      <w:r w:rsidRPr="0032190F">
        <w:rPr>
          <w:lang w:val="fr-FR"/>
        </w:rPr>
        <w:t xml:space="preserve"> (BIB 2396 fig. 1) </w:t>
      </w:r>
      <w:r w:rsidRPr="0032190F">
        <w:rPr>
          <w:i/>
          <w:lang w:val="fr-FR"/>
        </w:rPr>
        <w:t xml:space="preserve">Vases </w:t>
      </w:r>
      <w:hyperlink r:id="rId6373" w:anchor="Cul_Campaniforme" w:history="1">
        <w:r w:rsidRPr="0032190F">
          <w:rPr>
            <w:rStyle w:val="Hyperlink"/>
            <w:rFonts w:eastAsia="Code2000"/>
            <w:i/>
            <w:lang w:val="fr-FR" w:eastAsia="en-GB"/>
          </w:rPr>
          <w:t>campaniformes</w:t>
        </w:r>
      </w:hyperlink>
      <w:r w:rsidRPr="0032190F">
        <w:rPr>
          <w:rFonts w:eastAsia="Code2000"/>
          <w:i/>
          <w:lang w:val="fr-FR" w:eastAsia="en-GB"/>
        </w:rPr>
        <w:t xml:space="preserve"> </w:t>
      </w:r>
      <w:r w:rsidRPr="0032190F">
        <w:rPr>
          <w:i/>
          <w:lang w:val="fr-FR"/>
        </w:rPr>
        <w:t xml:space="preserve">(BIB 2396 p. 140) </w:t>
      </w:r>
      <w:r w:rsidRPr="0032190F">
        <w:rPr>
          <w:lang w:val="fr-FR"/>
        </w:rPr>
        <w:t>Bronze ancien (T. Lachenal com. pers.)</w:t>
      </w:r>
    </w:p>
    <w:p w14:paraId="1EBC6F95" w14:textId="77777777" w:rsidR="000040D5" w:rsidRPr="0032190F" w:rsidRDefault="000040D5" w:rsidP="005A06CE">
      <w:pPr>
        <w:jc w:val="both"/>
        <w:rPr>
          <w:lang w:val="fr-FR"/>
        </w:rPr>
      </w:pPr>
      <w:r w:rsidRPr="0032190F">
        <w:rPr>
          <w:lang w:val="fr-FR"/>
        </w:rPr>
        <w:lastRenderedPageBreak/>
        <w:t>L'industrie lithique (informe) semble confirmer cette attribution au Bz ancien (SS BIB)</w:t>
      </w:r>
    </w:p>
    <w:p w14:paraId="3E115C7A" w14:textId="77777777" w:rsidR="000040D5" w:rsidRPr="0032190F" w:rsidRDefault="000040D5" w:rsidP="000040D5">
      <w:pPr>
        <w:pStyle w:val="Heading3"/>
      </w:pPr>
      <w:r w:rsidRPr="0032190F">
        <w:t>Art rupestre</w:t>
      </w:r>
    </w:p>
    <w:p w14:paraId="3B159ABF" w14:textId="0BB4EB5A" w:rsidR="00F95E46" w:rsidRPr="0032190F" w:rsidRDefault="00F95E46" w:rsidP="005A06CE">
      <w:pPr>
        <w:jc w:val="both"/>
        <w:rPr>
          <w:lang w:val="fr-FR"/>
        </w:rPr>
      </w:pPr>
      <w:r w:rsidRPr="0032190F">
        <w:rPr>
          <w:lang w:val="fr-FR"/>
        </w:rPr>
        <w:t xml:space="preserve">Représentation de minuscules </w:t>
      </w:r>
      <w:r w:rsidR="00B64961" w:rsidRPr="0032190F">
        <w:rPr>
          <w:lang w:val="fr-FR"/>
        </w:rPr>
        <w:t>croix de Saint-André</w:t>
      </w:r>
      <w:r w:rsidR="005E2F5F" w:rsidRPr="0032190F">
        <w:rPr>
          <w:lang w:val="fr-FR"/>
        </w:rPr>
        <w:t xml:space="preserve"> </w:t>
      </w:r>
      <w:r w:rsidRPr="0032190F">
        <w:rPr>
          <w:lang w:val="fr-FR"/>
        </w:rPr>
        <w:t>(BIB 1400)</w:t>
      </w:r>
      <w:r w:rsidR="003C1F98" w:rsidRPr="0032190F">
        <w:rPr>
          <w:lang w:val="fr-FR"/>
        </w:rPr>
        <w:t xml:space="preserve"> ou chevrons</w:t>
      </w:r>
      <w:r w:rsidR="000040D5" w:rsidRPr="0032190F">
        <w:rPr>
          <w:lang w:val="fr-FR"/>
        </w:rPr>
        <w:t>, et de signes tréflés</w:t>
      </w:r>
      <w:r w:rsidR="003C1F98" w:rsidRPr="0032190F">
        <w:rPr>
          <w:lang w:val="fr-FR"/>
        </w:rPr>
        <w:t xml:space="preserve"> </w:t>
      </w:r>
      <w:r w:rsidR="000040D5" w:rsidRPr="0032190F">
        <w:rPr>
          <w:lang w:val="fr-FR"/>
        </w:rPr>
        <w:t xml:space="preserve">v. </w:t>
      </w:r>
      <w:hyperlink r:id="rId6374" w:anchor="Sit_Olivier" w:history="1">
        <w:r w:rsidR="000040D5" w:rsidRPr="0032190F">
          <w:rPr>
            <w:rStyle w:val="Hyperlink"/>
            <w:lang w:val="fr-FR"/>
          </w:rPr>
          <w:t>Olivier</w:t>
        </w:r>
      </w:hyperlink>
      <w:r w:rsidR="000040D5" w:rsidRPr="0032190F">
        <w:rPr>
          <w:lang w:val="fr-FR"/>
        </w:rPr>
        <w:t xml:space="preserve"> </w:t>
      </w:r>
      <w:r w:rsidR="003C1F98" w:rsidRPr="0032190F">
        <w:rPr>
          <w:lang w:val="fr-FR"/>
        </w:rPr>
        <w:t>(SS BIB)</w:t>
      </w:r>
      <w:r w:rsidR="0021468C" w:rsidRPr="0032190F">
        <w:rPr>
          <w:lang w:val="fr-FR"/>
        </w:rPr>
        <w:t xml:space="preserve">. </w:t>
      </w:r>
    </w:p>
    <w:p w14:paraId="46DE76D7" w14:textId="77777777" w:rsidR="003A76F8" w:rsidRPr="0032190F" w:rsidRDefault="003A76F8" w:rsidP="005A06CE">
      <w:pPr>
        <w:jc w:val="both"/>
        <w:rPr>
          <w:lang w:val="fr-FR"/>
        </w:rPr>
      </w:pPr>
    </w:p>
    <w:p w14:paraId="5F81EDB2" w14:textId="77777777" w:rsidR="00F95E46" w:rsidRPr="0032190F" w:rsidRDefault="003A76F8" w:rsidP="00242C0F">
      <w:pPr>
        <w:pStyle w:val="Heading2"/>
      </w:pPr>
      <w:r w:rsidRPr="0032190F">
        <w:t>Perret</w:t>
      </w:r>
      <w:r w:rsidR="00F95E46" w:rsidRPr="0032190F">
        <w:t xml:space="preserve"> 3</w:t>
      </w:r>
    </w:p>
    <w:p w14:paraId="1688AC78" w14:textId="77777777" w:rsidR="003C1F98" w:rsidRPr="0032190F" w:rsidRDefault="00D21554" w:rsidP="00242C0F">
      <w:pPr>
        <w:rPr>
          <w:lang w:val="fr-FR"/>
        </w:rPr>
      </w:pPr>
      <w:r w:rsidRPr="0032190F">
        <w:rPr>
          <w:lang w:val="fr-FR"/>
        </w:rPr>
        <w:t xml:space="preserve">L'abri Perret 3. </w:t>
      </w:r>
      <w:r w:rsidR="00F95E46" w:rsidRPr="0032190F">
        <w:rPr>
          <w:lang w:val="fr-FR"/>
        </w:rPr>
        <w:t>Inorné (BIB 1400)</w:t>
      </w:r>
      <w:r w:rsidR="003A76F8" w:rsidRPr="0032190F">
        <w:rPr>
          <w:lang w:val="fr-FR"/>
        </w:rPr>
        <w:t xml:space="preserve">. </w:t>
      </w:r>
      <w:r w:rsidRPr="0032190F">
        <w:rPr>
          <w:lang w:val="fr-FR"/>
        </w:rPr>
        <w:t>Situé à 7m de haut et accessible</w:t>
      </w:r>
      <w:r w:rsidR="003A76F8" w:rsidRPr="0032190F">
        <w:rPr>
          <w:lang w:val="fr-FR"/>
        </w:rPr>
        <w:t xml:space="preserve"> seulement avec une échelle</w:t>
      </w:r>
      <w:r w:rsidRPr="0032190F">
        <w:rPr>
          <w:lang w:val="fr-FR"/>
        </w:rPr>
        <w:t>.</w:t>
      </w:r>
      <w:r w:rsidR="003A76F8" w:rsidRPr="0032190F">
        <w:rPr>
          <w:lang w:val="fr-FR"/>
        </w:rPr>
        <w:t xml:space="preserve"> </w:t>
      </w:r>
      <w:r w:rsidRPr="0032190F">
        <w:rPr>
          <w:lang w:val="fr-FR"/>
        </w:rPr>
        <w:t xml:space="preserve">Construction d'un muret et apport de rognon de silex pour les débiter </w:t>
      </w:r>
      <w:r w:rsidR="003A76F8" w:rsidRPr="0032190F">
        <w:rPr>
          <w:lang w:val="fr-FR"/>
        </w:rPr>
        <w:t>(BIB 2396 p. 148)</w:t>
      </w:r>
      <w:r w:rsidR="009D69FA" w:rsidRPr="0032190F">
        <w:rPr>
          <w:lang w:val="fr-FR"/>
        </w:rPr>
        <w:t xml:space="preserve"> </w:t>
      </w:r>
    </w:p>
    <w:p w14:paraId="144D332A" w14:textId="77777777" w:rsidR="003C1F98" w:rsidRPr="0032190F" w:rsidRDefault="003C1F98" w:rsidP="00242C0F">
      <w:pPr>
        <w:rPr>
          <w:lang w:val="fr-FR"/>
        </w:rPr>
      </w:pPr>
      <w:r w:rsidRPr="0032190F">
        <w:rPr>
          <w:lang w:val="fr-FR"/>
        </w:rPr>
        <w:t>Jarre à décor digité, peut-être Campaniforme ou Bronze ancien (BIB 1400) plutôt Bronze ancien (SS BIB)</w:t>
      </w:r>
    </w:p>
    <w:p w14:paraId="70B0953E" w14:textId="12900BE6" w:rsidR="00F95E46" w:rsidRPr="0032190F" w:rsidRDefault="009D69FA" w:rsidP="00242C0F">
      <w:pPr>
        <w:rPr>
          <w:lang w:val="fr-FR"/>
        </w:rPr>
      </w:pPr>
      <w:r w:rsidRPr="0032190F">
        <w:rPr>
          <w:lang w:val="fr-FR"/>
        </w:rPr>
        <w:t xml:space="preserve">Vases </w:t>
      </w:r>
      <w:hyperlink r:id="rId6375" w:anchor="Cul_Campaniforme" w:history="1">
        <w:r w:rsidRPr="0032190F">
          <w:rPr>
            <w:rStyle w:val="Hyperlink"/>
            <w:rFonts w:eastAsia="Code2000"/>
            <w:lang w:val="fr-FR" w:eastAsia="en-GB"/>
          </w:rPr>
          <w:t>campaniformes</w:t>
        </w:r>
      </w:hyperlink>
      <w:r w:rsidRPr="0032190F">
        <w:rPr>
          <w:rFonts w:eastAsia="Code2000"/>
          <w:lang w:val="fr-FR" w:eastAsia="en-GB"/>
        </w:rPr>
        <w:t xml:space="preserve"> </w:t>
      </w:r>
      <w:r w:rsidRPr="0032190F">
        <w:rPr>
          <w:lang w:val="fr-FR"/>
        </w:rPr>
        <w:t>(BIB 2396 p. 140)</w:t>
      </w:r>
    </w:p>
    <w:p w14:paraId="415A5433" w14:textId="77777777" w:rsidR="00DC4931" w:rsidRPr="0032190F" w:rsidRDefault="00DC4931" w:rsidP="00242C0F">
      <w:pPr>
        <w:autoSpaceDE w:val="0"/>
        <w:autoSpaceDN w:val="0"/>
        <w:adjustRightInd w:val="0"/>
        <w:rPr>
          <w:lang w:val="fr-FR"/>
        </w:rPr>
      </w:pPr>
    </w:p>
    <w:p w14:paraId="415CF8ED" w14:textId="77777777" w:rsidR="00DC4931" w:rsidRPr="0032190F" w:rsidRDefault="00DC4931" w:rsidP="00426FF9">
      <w:pPr>
        <w:pStyle w:val="Heading1"/>
      </w:pPr>
      <w:bookmarkStart w:id="2730" w:name="Sit_Claparouse"/>
      <w:r w:rsidRPr="0032190F">
        <w:t>CLAPAROUSE</w:t>
      </w:r>
    </w:p>
    <w:bookmarkEnd w:id="2730"/>
    <w:p w14:paraId="26C6721E" w14:textId="77777777" w:rsidR="00DC4931" w:rsidRPr="0032190F" w:rsidRDefault="00C477E6" w:rsidP="00CB73BB">
      <w:pPr>
        <w:autoSpaceDE w:val="0"/>
        <w:autoSpaceDN w:val="0"/>
        <w:adjustRightInd w:val="0"/>
        <w:rPr>
          <w:lang w:val="fr-FR"/>
        </w:rPr>
      </w:pPr>
      <w:r w:rsidRPr="0032190F">
        <w:rPr>
          <w:lang w:val="fr-FR"/>
        </w:rPr>
        <w:br/>
      </w:r>
      <w:r w:rsidR="00CB73BB" w:rsidRPr="0032190F">
        <w:rPr>
          <w:lang w:val="fr-FR"/>
        </w:rPr>
        <w:t>H</w:t>
      </w:r>
      <w:r w:rsidRPr="0032190F">
        <w:rPr>
          <w:lang w:val="fr-FR"/>
        </w:rPr>
        <w:t xml:space="preserve">abitat en plein air </w:t>
      </w:r>
      <w:r w:rsidR="00DC4931" w:rsidRPr="0032190F">
        <w:rPr>
          <w:lang w:val="fr-FR"/>
        </w:rPr>
        <w:t>de Claparouse (</w:t>
      </w:r>
      <w:r w:rsidR="007774D1" w:rsidRPr="0032190F">
        <w:rPr>
          <w:lang w:val="fr-FR"/>
        </w:rPr>
        <w:t xml:space="preserve">Lagnes, </w:t>
      </w:r>
      <w:r w:rsidR="00DC4931" w:rsidRPr="0032190F">
        <w:rPr>
          <w:lang w:val="fr-FR"/>
        </w:rPr>
        <w:t xml:space="preserve">Vaucluse) </w:t>
      </w:r>
      <w:r w:rsidRPr="0032190F">
        <w:rPr>
          <w:lang w:val="fr-FR"/>
        </w:rPr>
        <w:t xml:space="preserve">à </w:t>
      </w:r>
      <w:smartTag w:uri="urn:schemas-microsoft-com:office:smarttags" w:element="metricconverter">
        <w:smartTagPr>
          <w:attr w:name="ProductID" w:val="1.5 km"/>
        </w:smartTagPr>
        <w:r w:rsidRPr="0032190F">
          <w:rPr>
            <w:lang w:val="fr-FR"/>
          </w:rPr>
          <w:t>1.5 km</w:t>
        </w:r>
      </w:smartTag>
      <w:r w:rsidRPr="0032190F">
        <w:rPr>
          <w:lang w:val="fr-FR"/>
        </w:rPr>
        <w:t xml:space="preserve"> au sud du village de Lagne </w:t>
      </w:r>
      <w:r w:rsidR="00CB73BB" w:rsidRPr="0032190F">
        <w:rPr>
          <w:lang w:val="fr-FR"/>
        </w:rPr>
        <w:t>(SSS BIB)</w:t>
      </w:r>
    </w:p>
    <w:p w14:paraId="2614B075" w14:textId="77777777" w:rsidR="00DC4931" w:rsidRPr="0032190F" w:rsidRDefault="00DC4931" w:rsidP="00242C0F">
      <w:pPr>
        <w:autoSpaceDE w:val="0"/>
        <w:autoSpaceDN w:val="0"/>
        <w:adjustRightInd w:val="0"/>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63"/>
        <w:gridCol w:w="2842"/>
      </w:tblGrid>
      <w:tr w:rsidR="00C477E6" w14:paraId="05C33FD3" w14:textId="77777777">
        <w:trPr>
          <w:jc w:val="center"/>
        </w:trPr>
        <w:tc>
          <w:tcPr>
            <w:tcW w:w="0" w:type="auto"/>
          </w:tcPr>
          <w:p w14:paraId="02C23DE4" w14:textId="77777777" w:rsidR="00C477E6" w:rsidRDefault="00C477E6" w:rsidP="00242C0F">
            <w:pPr>
              <w:autoSpaceDE w:val="0"/>
              <w:autoSpaceDN w:val="0"/>
              <w:adjustRightInd w:val="0"/>
            </w:pPr>
            <w:r>
              <w:t>c. 1</w:t>
            </w:r>
          </w:p>
        </w:tc>
        <w:tc>
          <w:tcPr>
            <w:tcW w:w="0" w:type="auto"/>
          </w:tcPr>
          <w:p w14:paraId="70CD0EF2" w14:textId="77777777" w:rsidR="00C477E6" w:rsidRDefault="00C477E6" w:rsidP="00242C0F">
            <w:pPr>
              <w:autoSpaceDE w:val="0"/>
              <w:autoSpaceDN w:val="0"/>
              <w:adjustRightInd w:val="0"/>
            </w:pPr>
            <w:r>
              <w:t>Néolithique final (remanié)</w:t>
            </w:r>
          </w:p>
        </w:tc>
      </w:tr>
      <w:tr w:rsidR="00C477E6" w14:paraId="6734DD56" w14:textId="77777777">
        <w:trPr>
          <w:jc w:val="center"/>
        </w:trPr>
        <w:tc>
          <w:tcPr>
            <w:tcW w:w="0" w:type="auto"/>
          </w:tcPr>
          <w:p w14:paraId="2E74270B" w14:textId="77777777" w:rsidR="00C477E6" w:rsidRDefault="00C477E6" w:rsidP="00242C0F">
            <w:pPr>
              <w:autoSpaceDE w:val="0"/>
              <w:autoSpaceDN w:val="0"/>
              <w:adjustRightInd w:val="0"/>
            </w:pPr>
            <w:r>
              <w:t>c. 2</w:t>
            </w:r>
          </w:p>
        </w:tc>
        <w:tc>
          <w:tcPr>
            <w:tcW w:w="0" w:type="auto"/>
          </w:tcPr>
          <w:p w14:paraId="390A9CF9" w14:textId="77777777" w:rsidR="00C477E6" w:rsidRDefault="00C477E6" w:rsidP="00242C0F">
            <w:pPr>
              <w:autoSpaceDE w:val="0"/>
              <w:autoSpaceDN w:val="0"/>
              <w:adjustRightInd w:val="0"/>
            </w:pPr>
            <w:r>
              <w:t>Néolithique final</w:t>
            </w:r>
          </w:p>
        </w:tc>
      </w:tr>
      <w:tr w:rsidR="00C477E6" w14:paraId="084A3E39" w14:textId="77777777">
        <w:trPr>
          <w:jc w:val="center"/>
        </w:trPr>
        <w:tc>
          <w:tcPr>
            <w:tcW w:w="0" w:type="auto"/>
          </w:tcPr>
          <w:p w14:paraId="721C271F" w14:textId="77777777" w:rsidR="00C477E6" w:rsidRDefault="00C477E6" w:rsidP="00242C0F">
            <w:pPr>
              <w:autoSpaceDE w:val="0"/>
              <w:autoSpaceDN w:val="0"/>
              <w:adjustRightInd w:val="0"/>
            </w:pPr>
            <w:r>
              <w:t>c. 3</w:t>
            </w:r>
          </w:p>
        </w:tc>
        <w:tc>
          <w:tcPr>
            <w:tcW w:w="0" w:type="auto"/>
          </w:tcPr>
          <w:p w14:paraId="3D15CC45" w14:textId="77777777" w:rsidR="00C477E6" w:rsidRDefault="00C477E6" w:rsidP="00242C0F">
            <w:pPr>
              <w:autoSpaceDE w:val="0"/>
              <w:autoSpaceDN w:val="0"/>
              <w:adjustRightInd w:val="0"/>
            </w:pPr>
            <w:r>
              <w:t>Chasséen</w:t>
            </w:r>
          </w:p>
        </w:tc>
      </w:tr>
      <w:tr w:rsidR="00C477E6" w14:paraId="48809464" w14:textId="77777777">
        <w:trPr>
          <w:jc w:val="center"/>
        </w:trPr>
        <w:tc>
          <w:tcPr>
            <w:tcW w:w="0" w:type="auto"/>
          </w:tcPr>
          <w:p w14:paraId="2341CB4E" w14:textId="77777777" w:rsidR="00C477E6" w:rsidRDefault="00C477E6" w:rsidP="00242C0F">
            <w:pPr>
              <w:autoSpaceDE w:val="0"/>
              <w:autoSpaceDN w:val="0"/>
              <w:adjustRightInd w:val="0"/>
            </w:pPr>
            <w:r>
              <w:t>c. 4</w:t>
            </w:r>
          </w:p>
        </w:tc>
        <w:tc>
          <w:tcPr>
            <w:tcW w:w="0" w:type="auto"/>
          </w:tcPr>
          <w:p w14:paraId="2E212476" w14:textId="77777777" w:rsidR="00C477E6" w:rsidRDefault="00C477E6" w:rsidP="00242C0F">
            <w:pPr>
              <w:autoSpaceDE w:val="0"/>
              <w:autoSpaceDN w:val="0"/>
              <w:adjustRightInd w:val="0"/>
            </w:pPr>
            <w:r>
              <w:t>stérile</w:t>
            </w:r>
          </w:p>
        </w:tc>
      </w:tr>
    </w:tbl>
    <w:p w14:paraId="07C98BC9" w14:textId="77777777" w:rsidR="00C477E6" w:rsidRDefault="00D76810" w:rsidP="00242C0F">
      <w:pPr>
        <w:autoSpaceDE w:val="0"/>
        <w:autoSpaceDN w:val="0"/>
        <w:adjustRightInd w:val="0"/>
      </w:pPr>
      <w:r>
        <w:t>(BIB 1150)</w:t>
      </w:r>
    </w:p>
    <w:p w14:paraId="5A044E1F" w14:textId="77777777" w:rsidR="00CB73BB" w:rsidRDefault="00CB73BB" w:rsidP="00242C0F">
      <w:pPr>
        <w:autoSpaceDE w:val="0"/>
        <w:autoSpaceDN w:val="0"/>
        <w:adjustRightInd w:val="0"/>
      </w:pPr>
    </w:p>
    <w:p w14:paraId="7235ECA0" w14:textId="77777777" w:rsidR="00CB73BB" w:rsidRDefault="00CB73BB" w:rsidP="00CB73BB">
      <w:pPr>
        <w:pStyle w:val="Heading2"/>
      </w:pPr>
      <w:r>
        <w:t>Chasséen</w:t>
      </w:r>
    </w:p>
    <w:p w14:paraId="19C3AF83" w14:textId="77777777" w:rsidR="00CB73BB" w:rsidRDefault="00CB73BB" w:rsidP="00CB73BB"/>
    <w:p w14:paraId="0330F1F6" w14:textId="627CCD2E" w:rsidR="0057023A" w:rsidRPr="0032190F" w:rsidRDefault="00000000" w:rsidP="0057023A">
      <w:pPr>
        <w:rPr>
          <w:lang w:val="fr-FR"/>
        </w:rPr>
      </w:pPr>
      <w:hyperlink r:id="rId6376" w:anchor="Cul_Art_TAC_T_g_soleil" w:history="1">
        <w:r w:rsidR="00CB73BB" w:rsidRPr="0032190F">
          <w:rPr>
            <w:rStyle w:val="Hyperlink"/>
            <w:lang w:val="fr-FR"/>
          </w:rPr>
          <w:t>soleil</w:t>
        </w:r>
      </w:hyperlink>
      <w:r w:rsidR="00CB73BB" w:rsidRPr="0032190F">
        <w:rPr>
          <w:lang w:val="fr-FR"/>
        </w:rPr>
        <w:t xml:space="preserve"> gravé sur céramique </w:t>
      </w:r>
      <w:hyperlink r:id="rId6377" w:anchor="Cul_Chasseen" w:history="1">
        <w:r w:rsidR="00CB73BB" w:rsidRPr="0032190F">
          <w:rPr>
            <w:rStyle w:val="Hyperlink"/>
            <w:lang w:val="fr-FR"/>
          </w:rPr>
          <w:t>chasséenne</w:t>
        </w:r>
      </w:hyperlink>
      <w:r w:rsidR="00676809" w:rsidRPr="0032190F">
        <w:rPr>
          <w:lang w:val="fr-FR"/>
        </w:rPr>
        <w:t xml:space="preserve"> (BIB 1420</w:t>
      </w:r>
      <w:r w:rsidR="00CB73BB" w:rsidRPr="0032190F">
        <w:rPr>
          <w:lang w:val="fr-FR"/>
        </w:rPr>
        <w:t>)</w:t>
      </w:r>
      <w:r w:rsidR="0057023A" w:rsidRPr="0032190F">
        <w:rPr>
          <w:lang w:val="fr-FR"/>
        </w:rPr>
        <w:t xml:space="preserve"> </w:t>
      </w:r>
      <w:hyperlink r:id="rId6378" w:anchor="Cul_Art_TAC_T_g_soleil" w:history="1">
        <w:r w:rsidR="0057023A" w:rsidRPr="0032190F">
          <w:rPr>
            <w:rStyle w:val="Hyperlink"/>
            <w:lang w:val="fr-FR"/>
          </w:rPr>
          <w:t>soleil</w:t>
        </w:r>
      </w:hyperlink>
      <w:r w:rsidR="0057023A" w:rsidRPr="0032190F">
        <w:rPr>
          <w:lang w:val="fr-FR"/>
        </w:rPr>
        <w:t xml:space="preserve"> gravé sur céramique </w:t>
      </w:r>
      <w:hyperlink r:id="rId6379" w:anchor="Cul_Chasseen" w:history="1">
        <w:r w:rsidR="0057023A" w:rsidRPr="0032190F">
          <w:rPr>
            <w:rStyle w:val="Hyperlink"/>
            <w:lang w:val="fr-FR"/>
          </w:rPr>
          <w:t>chasséenne</w:t>
        </w:r>
      </w:hyperlink>
      <w:r w:rsidR="0057023A" w:rsidRPr="0032190F">
        <w:rPr>
          <w:lang w:val="fr-FR"/>
        </w:rPr>
        <w:t xml:space="preserve"> (BIB 1420)</w:t>
      </w:r>
    </w:p>
    <w:p w14:paraId="07BF14C8" w14:textId="77777777" w:rsidR="00CB73BB" w:rsidRPr="0032190F" w:rsidRDefault="00CB73BB" w:rsidP="00CB73BB">
      <w:pPr>
        <w:rPr>
          <w:lang w:val="fr-FR"/>
        </w:rPr>
      </w:pPr>
    </w:p>
    <w:p w14:paraId="488CE8CB" w14:textId="77777777" w:rsidR="00CB73BB" w:rsidRPr="0032190F" w:rsidRDefault="00CB73BB" w:rsidP="00242C0F">
      <w:pPr>
        <w:autoSpaceDE w:val="0"/>
        <w:autoSpaceDN w:val="0"/>
        <w:adjustRightInd w:val="0"/>
        <w:rPr>
          <w:lang w:val="fr-FR"/>
        </w:rPr>
      </w:pPr>
    </w:p>
    <w:p w14:paraId="60CB7DB0" w14:textId="77777777" w:rsidR="00CB73BB" w:rsidRPr="0032190F" w:rsidRDefault="00CB73BB" w:rsidP="00CB73BB">
      <w:pPr>
        <w:pStyle w:val="Heading2"/>
      </w:pPr>
      <w:r w:rsidRPr="0032190F">
        <w:t>Néolithique final</w:t>
      </w:r>
    </w:p>
    <w:p w14:paraId="79A1C491" w14:textId="77777777" w:rsidR="00CB73BB" w:rsidRPr="0032190F" w:rsidRDefault="00CB73BB" w:rsidP="00CB73BB">
      <w:pPr>
        <w:autoSpaceDE w:val="0"/>
        <w:autoSpaceDN w:val="0"/>
        <w:adjustRightInd w:val="0"/>
        <w:rPr>
          <w:lang w:val="fr-FR"/>
        </w:rPr>
      </w:pPr>
    </w:p>
    <w:p w14:paraId="4DFEE3A3" w14:textId="77777777" w:rsidR="00CB73BB" w:rsidRPr="0032190F" w:rsidRDefault="00CB73BB" w:rsidP="00CB73BB">
      <w:pPr>
        <w:autoSpaceDE w:val="0"/>
        <w:autoSpaceDN w:val="0"/>
        <w:adjustRightInd w:val="0"/>
        <w:rPr>
          <w:lang w:val="fr-FR"/>
        </w:rPr>
      </w:pPr>
      <w:r w:rsidRPr="0032190F">
        <w:rPr>
          <w:lang w:val="fr-FR"/>
        </w:rPr>
        <w:t xml:space="preserve">L'habitat a donné plusieurs datations </w:t>
      </w:r>
      <w:smartTag w:uri="urn:schemas-microsoft-com:office:smarttags" w:element="metricconverter">
        <w:smartTagPr>
          <w:attr w:name="ProductID" w:val="14C"/>
        </w:smartTagPr>
        <w:r w:rsidRPr="0032190F">
          <w:rPr>
            <w:lang w:val="fr-FR"/>
          </w:rPr>
          <w:t>14C</w:t>
        </w:r>
      </w:smartTag>
      <w:r w:rsidRPr="0032190F">
        <w:rPr>
          <w:lang w:val="fr-FR"/>
        </w:rPr>
        <w:t xml:space="preserve"> pour la couche attribuée au Néolithique final :</w:t>
      </w:r>
    </w:p>
    <w:p w14:paraId="466FD2E2" w14:textId="77777777" w:rsidR="00CB73BB" w:rsidRPr="0032190F" w:rsidRDefault="00CB73BB" w:rsidP="00CB73BB">
      <w:pPr>
        <w:autoSpaceDE w:val="0"/>
        <w:autoSpaceDN w:val="0"/>
        <w:adjustRightInd w:val="0"/>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2"/>
        <w:gridCol w:w="1976"/>
        <w:gridCol w:w="1236"/>
      </w:tblGrid>
      <w:tr w:rsidR="00CB73BB" w:rsidRPr="00DC4931" w14:paraId="626FFADB" w14:textId="77777777" w:rsidTr="00CB73BB">
        <w:trPr>
          <w:jc w:val="center"/>
        </w:trPr>
        <w:tc>
          <w:tcPr>
            <w:tcW w:w="0" w:type="auto"/>
          </w:tcPr>
          <w:p w14:paraId="4AFA0CCE" w14:textId="77777777" w:rsidR="00CB73BB" w:rsidRPr="00DC4931" w:rsidRDefault="00CB73BB" w:rsidP="00CB73BB">
            <w:pPr>
              <w:autoSpaceDE w:val="0"/>
              <w:autoSpaceDN w:val="0"/>
              <w:adjustRightInd w:val="0"/>
            </w:pPr>
            <w:r w:rsidRPr="00DC4931">
              <w:t>4180 ±</w:t>
            </w:r>
            <w:r>
              <w:t xml:space="preserve"> 110 BP</w:t>
            </w:r>
          </w:p>
        </w:tc>
        <w:tc>
          <w:tcPr>
            <w:tcW w:w="0" w:type="auto"/>
          </w:tcPr>
          <w:p w14:paraId="75CA1978" w14:textId="77777777" w:rsidR="00CB73BB" w:rsidRPr="00DC4931" w:rsidRDefault="00CB73BB" w:rsidP="00CB73BB">
            <w:pPr>
              <w:autoSpaceDE w:val="0"/>
              <w:autoSpaceDN w:val="0"/>
              <w:adjustRightInd w:val="0"/>
            </w:pPr>
            <w:r w:rsidRPr="00DC4931">
              <w:t>2880</w:t>
            </w:r>
            <w:r>
              <w:t>-</w:t>
            </w:r>
            <w:r w:rsidRPr="00DC4931">
              <w:t>2620 av. J.</w:t>
            </w:r>
            <w:r>
              <w:t>C</w:t>
            </w:r>
          </w:p>
        </w:tc>
        <w:tc>
          <w:tcPr>
            <w:tcW w:w="0" w:type="auto"/>
          </w:tcPr>
          <w:p w14:paraId="653FFA3E" w14:textId="77777777" w:rsidR="00CB73BB" w:rsidRPr="00DC4931" w:rsidRDefault="00CB73BB" w:rsidP="00CB73BB">
            <w:pPr>
              <w:autoSpaceDE w:val="0"/>
              <w:autoSpaceDN w:val="0"/>
              <w:adjustRightInd w:val="0"/>
            </w:pPr>
            <w:r>
              <w:t>(Mc 1741)</w:t>
            </w:r>
          </w:p>
        </w:tc>
      </w:tr>
      <w:tr w:rsidR="00CB73BB" w:rsidRPr="00DC4931" w14:paraId="49B135A2" w14:textId="77777777" w:rsidTr="00CB73BB">
        <w:trPr>
          <w:jc w:val="center"/>
        </w:trPr>
        <w:tc>
          <w:tcPr>
            <w:tcW w:w="0" w:type="auto"/>
          </w:tcPr>
          <w:p w14:paraId="7CF797B2" w14:textId="77777777" w:rsidR="00CB73BB" w:rsidRPr="00DC4931" w:rsidRDefault="00CB73BB" w:rsidP="00CB73BB">
            <w:pPr>
              <w:autoSpaceDE w:val="0"/>
              <w:autoSpaceDN w:val="0"/>
              <w:adjustRightInd w:val="0"/>
            </w:pPr>
            <w:r w:rsidRPr="00DC4931">
              <w:t xml:space="preserve">3970 ± 110 BP </w:t>
            </w:r>
          </w:p>
        </w:tc>
        <w:tc>
          <w:tcPr>
            <w:tcW w:w="0" w:type="auto"/>
          </w:tcPr>
          <w:p w14:paraId="41837655" w14:textId="77777777" w:rsidR="00CB73BB" w:rsidRPr="00DC4931" w:rsidRDefault="00CB73BB" w:rsidP="00CB73BB">
            <w:pPr>
              <w:autoSpaceDE w:val="0"/>
              <w:autoSpaceDN w:val="0"/>
              <w:adjustRightInd w:val="0"/>
            </w:pPr>
            <w:r w:rsidRPr="00DC4931">
              <w:t>2830</w:t>
            </w:r>
            <w:r>
              <w:t>-</w:t>
            </w:r>
            <w:r w:rsidRPr="00DC4931">
              <w:t>2290 av. J.</w:t>
            </w:r>
            <w:r>
              <w:t>C</w:t>
            </w:r>
          </w:p>
        </w:tc>
        <w:tc>
          <w:tcPr>
            <w:tcW w:w="0" w:type="auto"/>
          </w:tcPr>
          <w:p w14:paraId="6B5F7FA8" w14:textId="77777777" w:rsidR="00CB73BB" w:rsidRPr="00DC4931" w:rsidRDefault="00CB73BB" w:rsidP="00CB73BB">
            <w:pPr>
              <w:autoSpaceDE w:val="0"/>
              <w:autoSpaceDN w:val="0"/>
              <w:adjustRightInd w:val="0"/>
            </w:pPr>
            <w:r>
              <w:t>(Mc 1742)</w:t>
            </w:r>
          </w:p>
        </w:tc>
      </w:tr>
      <w:tr w:rsidR="00CB73BB" w:rsidRPr="00DC4931" w14:paraId="35D44BB1" w14:textId="77777777" w:rsidTr="00CB73BB">
        <w:trPr>
          <w:jc w:val="center"/>
        </w:trPr>
        <w:tc>
          <w:tcPr>
            <w:tcW w:w="0" w:type="auto"/>
          </w:tcPr>
          <w:p w14:paraId="2E636D61" w14:textId="77777777" w:rsidR="00CB73BB" w:rsidRPr="00DC4931" w:rsidRDefault="00CB73BB" w:rsidP="00CB73BB">
            <w:pPr>
              <w:autoSpaceDE w:val="0"/>
              <w:autoSpaceDN w:val="0"/>
              <w:adjustRightInd w:val="0"/>
            </w:pPr>
            <w:r w:rsidRPr="00DC4931">
              <w:t xml:space="preserve">4320 ± 100 BP </w:t>
            </w:r>
          </w:p>
        </w:tc>
        <w:tc>
          <w:tcPr>
            <w:tcW w:w="0" w:type="auto"/>
          </w:tcPr>
          <w:p w14:paraId="376800CC" w14:textId="77777777" w:rsidR="00CB73BB" w:rsidRPr="00DC4931" w:rsidRDefault="00CB73BB" w:rsidP="00CB73BB">
            <w:pPr>
              <w:autoSpaceDE w:val="0"/>
              <w:autoSpaceDN w:val="0"/>
              <w:adjustRightInd w:val="0"/>
            </w:pPr>
            <w:r w:rsidRPr="00DC4931">
              <w:t>3260</w:t>
            </w:r>
            <w:r>
              <w:t>-</w:t>
            </w:r>
            <w:r w:rsidRPr="00DC4931">
              <w:t>2710 av. J.</w:t>
            </w:r>
            <w:r>
              <w:t>C</w:t>
            </w:r>
          </w:p>
        </w:tc>
        <w:tc>
          <w:tcPr>
            <w:tcW w:w="0" w:type="auto"/>
          </w:tcPr>
          <w:p w14:paraId="2BF374CB" w14:textId="77777777" w:rsidR="00CB73BB" w:rsidRPr="00DC4931" w:rsidRDefault="00CB73BB" w:rsidP="00CB73BB">
            <w:pPr>
              <w:autoSpaceDE w:val="0"/>
              <w:autoSpaceDN w:val="0"/>
              <w:adjustRightInd w:val="0"/>
            </w:pPr>
            <w:r w:rsidRPr="00DC4931">
              <w:t>(Mc 1743)</w:t>
            </w:r>
          </w:p>
        </w:tc>
      </w:tr>
      <w:tr w:rsidR="00CB73BB" w:rsidRPr="00DC4931" w14:paraId="424A2FEE" w14:textId="77777777" w:rsidTr="00CB73BB">
        <w:trPr>
          <w:jc w:val="center"/>
        </w:trPr>
        <w:tc>
          <w:tcPr>
            <w:tcW w:w="0" w:type="auto"/>
          </w:tcPr>
          <w:p w14:paraId="2C6884C4" w14:textId="77777777" w:rsidR="00CB73BB" w:rsidRPr="00DC4931" w:rsidRDefault="00CB73BB" w:rsidP="00CB73BB">
            <w:pPr>
              <w:autoSpaceDE w:val="0"/>
              <w:autoSpaceDN w:val="0"/>
              <w:adjustRightInd w:val="0"/>
            </w:pPr>
            <w:r w:rsidRPr="00DC4931">
              <w:t xml:space="preserve">4170 ± 110 BP </w:t>
            </w:r>
          </w:p>
        </w:tc>
        <w:tc>
          <w:tcPr>
            <w:tcW w:w="0" w:type="auto"/>
          </w:tcPr>
          <w:p w14:paraId="40BA2746" w14:textId="77777777" w:rsidR="00CB73BB" w:rsidRPr="00DC4931" w:rsidRDefault="00CB73BB" w:rsidP="00CB73BB">
            <w:pPr>
              <w:autoSpaceDE w:val="0"/>
              <w:autoSpaceDN w:val="0"/>
              <w:adjustRightInd w:val="0"/>
            </w:pPr>
            <w:r w:rsidRPr="00DC4931">
              <w:t>2880</w:t>
            </w:r>
            <w:r>
              <w:t>-</w:t>
            </w:r>
            <w:r w:rsidRPr="00DC4931">
              <w:t>2600 av. J.</w:t>
            </w:r>
            <w:r>
              <w:t>C</w:t>
            </w:r>
          </w:p>
        </w:tc>
        <w:tc>
          <w:tcPr>
            <w:tcW w:w="0" w:type="auto"/>
          </w:tcPr>
          <w:p w14:paraId="40817AA0" w14:textId="77777777" w:rsidR="00CB73BB" w:rsidRPr="00DC4931" w:rsidRDefault="00CB73BB" w:rsidP="00CB73BB">
            <w:pPr>
              <w:autoSpaceDE w:val="0"/>
              <w:autoSpaceDN w:val="0"/>
              <w:adjustRightInd w:val="0"/>
            </w:pPr>
            <w:r>
              <w:t>(Mc 1744)</w:t>
            </w:r>
          </w:p>
        </w:tc>
      </w:tr>
    </w:tbl>
    <w:p w14:paraId="331D9534" w14:textId="77777777" w:rsidR="00CB73BB" w:rsidRDefault="00CB73BB" w:rsidP="00CB73BB">
      <w:pPr>
        <w:autoSpaceDE w:val="0"/>
        <w:autoSpaceDN w:val="0"/>
        <w:adjustRightInd w:val="0"/>
      </w:pPr>
      <w:r>
        <w:t>(BIB 1223 p. 126 (BIB 749 et 1224))</w:t>
      </w:r>
    </w:p>
    <w:p w14:paraId="10F1BA45" w14:textId="77777777" w:rsidR="00C477E6" w:rsidRDefault="00C477E6" w:rsidP="00242C0F">
      <w:pPr>
        <w:autoSpaceDE w:val="0"/>
        <w:autoSpaceDN w:val="0"/>
        <w:adjustRightInd w:val="0"/>
      </w:pPr>
    </w:p>
    <w:p w14:paraId="24839C65" w14:textId="62D716A8" w:rsidR="00DC4931" w:rsidRPr="0032190F" w:rsidRDefault="00DC4931" w:rsidP="00242C0F">
      <w:pPr>
        <w:autoSpaceDE w:val="0"/>
        <w:autoSpaceDN w:val="0"/>
        <w:adjustRightInd w:val="0"/>
        <w:rPr>
          <w:rFonts w:ascii="Garamond" w:hAnsi="Garamond" w:cs="Garamond"/>
          <w:sz w:val="20"/>
          <w:szCs w:val="20"/>
          <w:lang w:val="fr-FR"/>
        </w:rPr>
      </w:pPr>
      <w:r w:rsidRPr="0032190F">
        <w:rPr>
          <w:lang w:val="fr-FR"/>
        </w:rPr>
        <w:t xml:space="preserve">La céramique qui y a été retrouvé peut être comparée à celle de </w:t>
      </w:r>
      <w:hyperlink r:id="rId6380" w:anchor="Sit_La_Fare" w:history="1">
        <w:r w:rsidRPr="0032190F">
          <w:rPr>
            <w:rStyle w:val="Hyperlink"/>
            <w:lang w:val="fr-FR"/>
          </w:rPr>
          <w:t>La Fare</w:t>
        </w:r>
      </w:hyperlink>
      <w:r w:rsidRPr="0032190F">
        <w:rPr>
          <w:lang w:val="fr-FR"/>
        </w:rPr>
        <w:t xml:space="preserve"> et s’insère dans le </w:t>
      </w:r>
      <w:hyperlink r:id="rId6381" w:anchor="Cul_Bruyeres" w:history="1">
        <w:r w:rsidRPr="0032190F">
          <w:rPr>
            <w:rStyle w:val="Hyperlink"/>
            <w:lang w:val="fr-FR"/>
          </w:rPr>
          <w:t>groupe des Bruyères</w:t>
        </w:r>
      </w:hyperlink>
      <w:r w:rsidRPr="0032190F">
        <w:rPr>
          <w:lang w:val="fr-FR"/>
        </w:rPr>
        <w:t xml:space="preserve"> (BIB 1223 p. 142)</w:t>
      </w:r>
      <w:r w:rsidR="00C477E6" w:rsidRPr="0032190F">
        <w:rPr>
          <w:lang w:val="fr-FR"/>
        </w:rPr>
        <w:t xml:space="preserve"> ou bien rattaché au </w:t>
      </w:r>
      <w:hyperlink r:id="rId6382" w:anchor="Cul_Rhone_Ouveze" w:history="1">
        <w:r w:rsidR="00C477E6" w:rsidRPr="0032190F">
          <w:rPr>
            <w:rStyle w:val="Hyperlink"/>
            <w:lang w:val="fr-FR"/>
          </w:rPr>
          <w:t>Rhône-Ouvèze</w:t>
        </w:r>
      </w:hyperlink>
      <w:r w:rsidR="00C477E6" w:rsidRPr="0032190F">
        <w:rPr>
          <w:lang w:val="fr-FR"/>
        </w:rPr>
        <w:t xml:space="preserve"> (BIB 1150 p. 180</w:t>
      </w:r>
      <w:r w:rsidR="00C477E6" w:rsidRPr="0032190F">
        <w:rPr>
          <w:rFonts w:ascii="Garamond" w:hAnsi="Garamond" w:cs="Garamond"/>
          <w:lang w:val="fr-FR"/>
        </w:rPr>
        <w:t>(D’Anna, 1995a)</w:t>
      </w:r>
      <w:r w:rsidR="00C477E6" w:rsidRPr="0032190F">
        <w:rPr>
          <w:lang w:val="fr-FR"/>
        </w:rPr>
        <w:t>).</w:t>
      </w:r>
    </w:p>
    <w:p w14:paraId="6813926D" w14:textId="77777777" w:rsidR="003A45D0" w:rsidRPr="0032190F" w:rsidRDefault="003A45D0" w:rsidP="00242C0F">
      <w:pPr>
        <w:autoSpaceDE w:val="0"/>
        <w:autoSpaceDN w:val="0"/>
        <w:adjustRightInd w:val="0"/>
        <w:rPr>
          <w:lang w:val="fr-FR"/>
        </w:rPr>
      </w:pPr>
    </w:p>
    <w:p w14:paraId="51E5413A" w14:textId="1227C46D" w:rsidR="003A45D0" w:rsidRPr="0032190F" w:rsidRDefault="003A45D0" w:rsidP="00242C0F">
      <w:pPr>
        <w:autoSpaceDE w:val="0"/>
        <w:autoSpaceDN w:val="0"/>
        <w:adjustRightInd w:val="0"/>
        <w:rPr>
          <w:lang w:val="fr-FR"/>
        </w:rPr>
      </w:pPr>
      <w:r w:rsidRPr="0032190F">
        <w:rPr>
          <w:lang w:val="fr-FR"/>
        </w:rPr>
        <w:t xml:space="preserve">Style 6 du Néolithique final (comme </w:t>
      </w:r>
      <w:hyperlink r:id="rId6383" w:anchor="Sit_La_Fare" w:history="1">
        <w:r w:rsidRPr="0032190F">
          <w:rPr>
            <w:rStyle w:val="Hyperlink"/>
            <w:lang w:val="fr-FR"/>
          </w:rPr>
          <w:t>La Fare</w:t>
        </w:r>
      </w:hyperlink>
      <w:r w:rsidRPr="0032190F">
        <w:rPr>
          <w:lang w:val="fr-FR"/>
        </w:rPr>
        <w:t>) (BIB 1150)</w:t>
      </w:r>
    </w:p>
    <w:p w14:paraId="630441E8" w14:textId="77777777" w:rsidR="004317C0" w:rsidRPr="0032190F" w:rsidRDefault="004317C0" w:rsidP="00242C0F">
      <w:pPr>
        <w:autoSpaceDE w:val="0"/>
        <w:autoSpaceDN w:val="0"/>
        <w:adjustRightInd w:val="0"/>
        <w:rPr>
          <w:lang w:val="fr-FR"/>
        </w:rPr>
      </w:pPr>
    </w:p>
    <w:p w14:paraId="35615A71" w14:textId="77777777" w:rsidR="004317C0" w:rsidRPr="0032190F" w:rsidRDefault="004317C0" w:rsidP="00426FF9">
      <w:pPr>
        <w:pStyle w:val="Heading1"/>
      </w:pPr>
      <w:bookmarkStart w:id="2731" w:name="Sit_Duc"/>
      <w:r w:rsidRPr="0032190F">
        <w:t>LE DUC</w:t>
      </w:r>
    </w:p>
    <w:bookmarkEnd w:id="2731"/>
    <w:p w14:paraId="72D76FDF" w14:textId="77777777" w:rsidR="004317C0" w:rsidRPr="0032190F" w:rsidRDefault="004317C0" w:rsidP="00242C0F">
      <w:pPr>
        <w:autoSpaceDE w:val="0"/>
        <w:autoSpaceDN w:val="0"/>
        <w:adjustRightInd w:val="0"/>
        <w:rPr>
          <w:lang w:val="fr-FR"/>
        </w:rPr>
      </w:pPr>
    </w:p>
    <w:p w14:paraId="4DEBC183" w14:textId="3666F6C1" w:rsidR="004317C0" w:rsidRPr="0032190F" w:rsidRDefault="004317C0" w:rsidP="00242C0F">
      <w:pPr>
        <w:autoSpaceDE w:val="0"/>
        <w:autoSpaceDN w:val="0"/>
        <w:adjustRightInd w:val="0"/>
        <w:rPr>
          <w:lang w:val="fr-FR"/>
        </w:rPr>
      </w:pPr>
      <w:r w:rsidRPr="0032190F">
        <w:rPr>
          <w:lang w:val="fr-FR"/>
        </w:rPr>
        <w:lastRenderedPageBreak/>
        <w:t xml:space="preserve">Le Duc (Mondragon, Vaucluse), décor de </w:t>
      </w:r>
      <w:hyperlink r:id="rId6384" w:anchor="Cul_Art_TAC_T_g_soleil" w:history="1">
        <w:r w:rsidR="007E12A2" w:rsidRPr="0032190F">
          <w:rPr>
            <w:rStyle w:val="Hyperlink"/>
            <w:lang w:val="fr-FR"/>
          </w:rPr>
          <w:t>soleil</w:t>
        </w:r>
      </w:hyperlink>
      <w:r w:rsidR="007E12A2" w:rsidRPr="0032190F">
        <w:rPr>
          <w:lang w:val="fr-FR"/>
        </w:rPr>
        <w:t xml:space="preserve"> </w:t>
      </w:r>
      <w:r w:rsidRPr="0032190F">
        <w:rPr>
          <w:lang w:val="fr-FR"/>
        </w:rPr>
        <w:t xml:space="preserve">sur céramique </w:t>
      </w:r>
      <w:hyperlink r:id="rId6385" w:anchor="Cul_Neo_Recent" w:history="1">
        <w:r w:rsidR="00570DFC" w:rsidRPr="0032190F">
          <w:rPr>
            <w:rStyle w:val="Hyperlink"/>
            <w:lang w:val="fr-FR"/>
          </w:rPr>
          <w:t>Néolithique récent</w:t>
        </w:r>
      </w:hyperlink>
      <w:r w:rsidR="00570DFC" w:rsidRPr="0032190F">
        <w:rPr>
          <w:lang w:val="fr-FR"/>
        </w:rPr>
        <w:t xml:space="preserve"> </w:t>
      </w:r>
      <w:r w:rsidRPr="0032190F">
        <w:rPr>
          <w:lang w:val="fr-FR"/>
        </w:rPr>
        <w:t xml:space="preserve">publié par Margarit dans les RMPR de Toulouse (K. Gernigon com. pers) proche </w:t>
      </w:r>
      <w:hyperlink r:id="rId6386" w:anchor="Sit_Juilleras" w:history="1">
        <w:r w:rsidRPr="0032190F">
          <w:rPr>
            <w:rStyle w:val="Hyperlink"/>
            <w:lang w:val="fr-FR"/>
          </w:rPr>
          <w:t>Les Jullieras</w:t>
        </w:r>
      </w:hyperlink>
      <w:r w:rsidRPr="0032190F">
        <w:rPr>
          <w:lang w:val="fr-FR"/>
        </w:rPr>
        <w:t xml:space="preserve"> (SS BIB)</w:t>
      </w:r>
    </w:p>
    <w:p w14:paraId="686B9009" w14:textId="77777777" w:rsidR="005A1924" w:rsidRPr="0032190F" w:rsidRDefault="005A1924" w:rsidP="00242C0F">
      <w:pPr>
        <w:jc w:val="both"/>
        <w:rPr>
          <w:lang w:val="fr-FR"/>
        </w:rPr>
      </w:pPr>
    </w:p>
    <w:p w14:paraId="0181941F" w14:textId="77777777" w:rsidR="00362E4A" w:rsidRPr="0032190F" w:rsidRDefault="00362E4A" w:rsidP="00426FF9">
      <w:pPr>
        <w:pStyle w:val="Heading1"/>
      </w:pPr>
      <w:bookmarkStart w:id="2732" w:name="Sit_Juilleras"/>
      <w:r w:rsidRPr="0032190F">
        <w:t xml:space="preserve">JUILLERAS </w:t>
      </w:r>
    </w:p>
    <w:bookmarkEnd w:id="2732"/>
    <w:p w14:paraId="631C1D7C" w14:textId="77777777" w:rsidR="00362E4A" w:rsidRPr="0032190F" w:rsidRDefault="00362E4A" w:rsidP="00242C0F">
      <w:pPr>
        <w:jc w:val="both"/>
        <w:rPr>
          <w:lang w:val="fr-FR"/>
        </w:rPr>
      </w:pPr>
    </w:p>
    <w:p w14:paraId="48A40F0A" w14:textId="69EEEFBB" w:rsidR="002052BD" w:rsidRPr="0032190F" w:rsidRDefault="00362E4A" w:rsidP="00242C0F">
      <w:pPr>
        <w:jc w:val="both"/>
        <w:rPr>
          <w:lang w:val="fr-FR"/>
        </w:rPr>
      </w:pPr>
      <w:r w:rsidRPr="0032190F">
        <w:rPr>
          <w:lang w:val="fr-FR"/>
        </w:rPr>
        <w:t xml:space="preserve">L’habitat en plein air de Juilléras à Mondragon (Vaucluse), dans la basse plaine du Tricastin, livre, pour la Protohistoire, une longue séquence stratigraphique allant du </w:t>
      </w:r>
      <w:hyperlink r:id="rId6387" w:anchor="Cul_Neo_Ancien" w:history="1">
        <w:r w:rsidRPr="0032190F">
          <w:rPr>
            <w:rStyle w:val="Hyperlink"/>
            <w:lang w:val="fr-FR"/>
          </w:rPr>
          <w:t>Néolithique ancien</w:t>
        </w:r>
      </w:hyperlink>
      <w:r w:rsidRPr="0032190F">
        <w:rPr>
          <w:lang w:val="fr-FR"/>
        </w:rPr>
        <w:t xml:space="preserve"> au </w:t>
      </w:r>
      <w:hyperlink r:id="rId6388" w:anchor="Cul_Bronze_Final" w:history="1">
        <w:r w:rsidRPr="0032190F">
          <w:rPr>
            <w:rStyle w:val="Hyperlink"/>
            <w:lang w:val="fr-FR"/>
          </w:rPr>
          <w:t>Bronze final</w:t>
        </w:r>
      </w:hyperlink>
      <w:r w:rsidR="002052BD" w:rsidRPr="0032190F">
        <w:rPr>
          <w:lang w:val="fr-FR"/>
        </w:rPr>
        <w:t xml:space="preserve"> (BIB 971 p. 983 catalogue).</w:t>
      </w:r>
      <w:r w:rsidR="004317C0" w:rsidRPr="0032190F">
        <w:rPr>
          <w:lang w:val="fr-FR"/>
        </w:rPr>
        <w:t xml:space="preserve"> Proche de </w:t>
      </w:r>
      <w:hyperlink r:id="rId6389" w:anchor="Sit_Duc" w:history="1">
        <w:r w:rsidR="004317C0" w:rsidRPr="0032190F">
          <w:rPr>
            <w:rStyle w:val="Hyperlink"/>
            <w:lang w:val="fr-FR"/>
          </w:rPr>
          <w:t>Le Duc</w:t>
        </w:r>
      </w:hyperlink>
      <w:r w:rsidR="004317C0" w:rsidRPr="0032190F">
        <w:rPr>
          <w:lang w:val="fr-FR"/>
        </w:rPr>
        <w:t xml:space="preserve"> (SS BIB)</w:t>
      </w:r>
    </w:p>
    <w:p w14:paraId="58E1D4A3" w14:textId="77777777" w:rsidR="002052BD" w:rsidRPr="0032190F" w:rsidRDefault="002052BD" w:rsidP="00242C0F">
      <w:pPr>
        <w:jc w:val="both"/>
        <w:rPr>
          <w:lang w:val="fr-FR"/>
        </w:rPr>
      </w:pPr>
    </w:p>
    <w:p w14:paraId="6AA76188" w14:textId="77777777" w:rsidR="00397B67" w:rsidRPr="0032190F" w:rsidRDefault="00397B67" w:rsidP="00242C0F">
      <w:pPr>
        <w:jc w:val="both"/>
        <w:rPr>
          <w:lang w:val="fr-FR"/>
        </w:rPr>
      </w:pPr>
      <w:r w:rsidRPr="0032190F">
        <w:rPr>
          <w:lang w:val="fr-FR"/>
        </w:rPr>
        <w:t>Aux Juilléras, à Mondragon, le plan de la fouille (fig. 48, n°1) montre une répartition différentielle des divers types de structures : une série de cuvettes dans la partie septentrionale, une cellule d’inhumations à l’est, quatre foyers disposés en rectangle dans la partie centrale, puis une « clôture » est-ouest marquée par une série de structures de calage isolant, au sud, un secteur de fosses de plus grandes dimensions (présentant elles-mêmes un alignement…) (BIB 971 p. 161)</w:t>
      </w:r>
    </w:p>
    <w:p w14:paraId="325582F6" w14:textId="77777777" w:rsidR="00397B67" w:rsidRPr="0032190F" w:rsidRDefault="00397B67" w:rsidP="00242C0F">
      <w:pPr>
        <w:jc w:val="both"/>
        <w:rPr>
          <w:lang w:val="fr-FR"/>
        </w:rPr>
      </w:pPr>
    </w:p>
    <w:p w14:paraId="158DE811" w14:textId="77777777" w:rsidR="00397B67" w:rsidRPr="0032190F" w:rsidRDefault="002052BD" w:rsidP="00242C0F">
      <w:pPr>
        <w:jc w:val="both"/>
        <w:rPr>
          <w:lang w:val="fr-FR"/>
        </w:rPr>
      </w:pPr>
      <w:r w:rsidRPr="0032190F">
        <w:rPr>
          <w:lang w:val="fr-FR"/>
        </w:rPr>
        <w:t xml:space="preserve">Les structures mises au jour, liées au sol d’occupation se répartissent en plusieurs groupes selon leur type et leur localisation : </w:t>
      </w:r>
    </w:p>
    <w:p w14:paraId="000C9FB5" w14:textId="77777777" w:rsidR="00397B67" w:rsidRPr="0032190F" w:rsidRDefault="00397B67" w:rsidP="00242C0F">
      <w:pPr>
        <w:ind w:left="540" w:hanging="540"/>
        <w:jc w:val="both"/>
        <w:rPr>
          <w:lang w:val="fr-FR"/>
        </w:rPr>
      </w:pPr>
      <w:r w:rsidRPr="0032190F">
        <w:rPr>
          <w:lang w:val="fr-FR"/>
        </w:rPr>
        <w:tab/>
        <w:t>-</w:t>
      </w:r>
      <w:r w:rsidR="002052BD" w:rsidRPr="0032190F">
        <w:rPr>
          <w:lang w:val="fr-FR"/>
        </w:rPr>
        <w:t>Au nord ouest, une série de structures en c</w:t>
      </w:r>
      <w:r w:rsidRPr="0032190F">
        <w:rPr>
          <w:lang w:val="fr-FR"/>
        </w:rPr>
        <w:t>uvette, très riches en mobilier</w:t>
      </w:r>
    </w:p>
    <w:p w14:paraId="7F5799D3" w14:textId="77777777" w:rsidR="00397B67" w:rsidRPr="0032190F" w:rsidRDefault="00397B67" w:rsidP="00242C0F">
      <w:pPr>
        <w:ind w:left="540" w:hanging="540"/>
        <w:jc w:val="both"/>
        <w:rPr>
          <w:lang w:val="fr-FR"/>
        </w:rPr>
      </w:pPr>
      <w:r w:rsidRPr="0032190F">
        <w:rPr>
          <w:lang w:val="fr-FR"/>
        </w:rPr>
        <w:tab/>
        <w:t>-A</w:t>
      </w:r>
      <w:r w:rsidR="002052BD" w:rsidRPr="0032190F">
        <w:rPr>
          <w:lang w:val="fr-FR"/>
        </w:rPr>
        <w:t>u nord-est une cellule d’inhumations comprenant 9 to</w:t>
      </w:r>
      <w:r w:rsidRPr="0032190F">
        <w:rPr>
          <w:lang w:val="fr-FR"/>
        </w:rPr>
        <w:t>mbes individuelles ou multiples</w:t>
      </w:r>
    </w:p>
    <w:p w14:paraId="5EB520E6" w14:textId="77777777" w:rsidR="00397B67" w:rsidRPr="0032190F" w:rsidRDefault="00397B67" w:rsidP="00242C0F">
      <w:pPr>
        <w:ind w:left="540" w:hanging="540"/>
        <w:jc w:val="both"/>
        <w:rPr>
          <w:lang w:val="fr-FR"/>
        </w:rPr>
      </w:pPr>
      <w:r w:rsidRPr="0032190F">
        <w:rPr>
          <w:lang w:val="fr-FR"/>
        </w:rPr>
        <w:tab/>
        <w:t>- D</w:t>
      </w:r>
      <w:r w:rsidR="002052BD" w:rsidRPr="0032190F">
        <w:rPr>
          <w:lang w:val="fr-FR"/>
        </w:rPr>
        <w:t>ans la partie centrale 4 foyers en cuv</w:t>
      </w:r>
      <w:r w:rsidRPr="0032190F">
        <w:rPr>
          <w:lang w:val="fr-FR"/>
        </w:rPr>
        <w:t>ette dessinant un quadrilatère</w:t>
      </w:r>
    </w:p>
    <w:p w14:paraId="65BBF8BC" w14:textId="77777777" w:rsidR="00397B67" w:rsidRPr="0032190F" w:rsidRDefault="00397B67" w:rsidP="00242C0F">
      <w:pPr>
        <w:ind w:left="540" w:hanging="540"/>
        <w:jc w:val="both"/>
        <w:rPr>
          <w:lang w:val="fr-FR"/>
        </w:rPr>
      </w:pPr>
      <w:r w:rsidRPr="0032190F">
        <w:rPr>
          <w:lang w:val="fr-FR"/>
        </w:rPr>
        <w:tab/>
        <w:t>- D</w:t>
      </w:r>
      <w:r w:rsidR="002052BD" w:rsidRPr="0032190F">
        <w:rPr>
          <w:lang w:val="fr-FR"/>
        </w:rPr>
        <w:t xml:space="preserve">ans la partie sud, une série de cuvette allongée d’axe est-ouest correspondant sans doute à un système de calage d’une clôture d’un type non défini, </w:t>
      </w:r>
    </w:p>
    <w:p w14:paraId="774234B0" w14:textId="77777777" w:rsidR="00397B67" w:rsidRPr="0032190F" w:rsidRDefault="00397B67" w:rsidP="00242C0F">
      <w:pPr>
        <w:ind w:left="540" w:hanging="540"/>
        <w:jc w:val="both"/>
        <w:rPr>
          <w:lang w:val="fr-FR"/>
        </w:rPr>
      </w:pPr>
      <w:r w:rsidRPr="0032190F">
        <w:rPr>
          <w:lang w:val="fr-FR"/>
        </w:rPr>
        <w:tab/>
        <w:t>- A</w:t>
      </w:r>
      <w:r w:rsidR="002052BD" w:rsidRPr="0032190F">
        <w:rPr>
          <w:lang w:val="fr-FR"/>
        </w:rPr>
        <w:t xml:space="preserve"> l’extrême sud, une série de 4 fosses plus importantes à la disposition relativement régulière. </w:t>
      </w:r>
    </w:p>
    <w:p w14:paraId="41EC2F76" w14:textId="77777777" w:rsidR="00397B67" w:rsidRPr="0032190F" w:rsidRDefault="00397B67" w:rsidP="00242C0F">
      <w:pPr>
        <w:jc w:val="both"/>
        <w:rPr>
          <w:lang w:val="fr-FR"/>
        </w:rPr>
      </w:pPr>
      <w:r w:rsidRPr="0032190F">
        <w:rPr>
          <w:lang w:val="fr-FR"/>
        </w:rPr>
        <w:t>(BIB 971 p. 983 catalogue)</w:t>
      </w:r>
    </w:p>
    <w:p w14:paraId="1CE58E85" w14:textId="77777777" w:rsidR="00397B67" w:rsidRPr="0032190F" w:rsidRDefault="00397B67" w:rsidP="00242C0F">
      <w:pPr>
        <w:ind w:left="540" w:hanging="540"/>
        <w:jc w:val="both"/>
        <w:rPr>
          <w:lang w:val="fr-FR"/>
        </w:rPr>
      </w:pPr>
    </w:p>
    <w:p w14:paraId="2D995730" w14:textId="77777777" w:rsidR="002052BD" w:rsidRPr="0032190F" w:rsidRDefault="002052BD" w:rsidP="00242C0F">
      <w:pPr>
        <w:jc w:val="both"/>
        <w:rPr>
          <w:lang w:val="fr-FR"/>
        </w:rPr>
      </w:pPr>
      <w:r w:rsidRPr="0032190F">
        <w:rPr>
          <w:lang w:val="fr-FR"/>
        </w:rPr>
        <w:t>Les sépultures présentent divers types : caisson de lauzes, fosse à ressaut aménagé et simple fosse probable. Elles sont généralement individuelles (une double et une multiple).Par ailleurs, 14 individus on été retrouvés dans 9 sépultures (BIB 971 p. 983 catalogue)</w:t>
      </w:r>
    </w:p>
    <w:p w14:paraId="6EB2A23A" w14:textId="77777777" w:rsidR="001C5581" w:rsidRPr="0032190F" w:rsidRDefault="001C5581" w:rsidP="00242C0F">
      <w:pPr>
        <w:jc w:val="both"/>
        <w:rPr>
          <w:lang w:val="fr-FR"/>
        </w:rPr>
      </w:pPr>
    </w:p>
    <w:p w14:paraId="56068A73" w14:textId="77777777" w:rsidR="001C5581" w:rsidRPr="0032190F" w:rsidRDefault="001C5581" w:rsidP="00242C0F">
      <w:pPr>
        <w:pStyle w:val="Heading2"/>
      </w:pPr>
      <w:r w:rsidRPr="0032190F">
        <w:t>St. 100</w:t>
      </w:r>
    </w:p>
    <w:p w14:paraId="53FA2F86" w14:textId="77777777" w:rsidR="00362E4A" w:rsidRPr="0032190F" w:rsidRDefault="00362E4A" w:rsidP="00242C0F">
      <w:pPr>
        <w:jc w:val="both"/>
        <w:rPr>
          <w:lang w:val="fr-FR"/>
        </w:rPr>
      </w:pPr>
    </w:p>
    <w:p w14:paraId="3FFE080A" w14:textId="2E57DF78" w:rsidR="001C5581" w:rsidRPr="0032190F" w:rsidRDefault="001C5581" w:rsidP="00242C0F">
      <w:pPr>
        <w:jc w:val="both"/>
        <w:rPr>
          <w:lang w:val="fr-FR"/>
        </w:rPr>
      </w:pPr>
      <w:r w:rsidRPr="0032190F">
        <w:rPr>
          <w:lang w:val="fr-FR"/>
        </w:rPr>
        <w:t xml:space="preserve">La structure 100 est attribuée au Néolithique récent et a livré du matériel céramique qui offre des points de comparaison avec celui de la </w:t>
      </w:r>
      <w:hyperlink r:id="rId6390" w:anchor="Sit_Avencas" w:history="1">
        <w:r w:rsidRPr="0032190F">
          <w:rPr>
            <w:rStyle w:val="Hyperlink"/>
            <w:lang w:val="fr-FR"/>
          </w:rPr>
          <w:t>grotte de l’Avencas</w:t>
        </w:r>
      </w:hyperlink>
      <w:r w:rsidRPr="0032190F">
        <w:rPr>
          <w:lang w:val="fr-FR"/>
        </w:rPr>
        <w:t xml:space="preserve"> mais également avec celui de la grotte de </w:t>
      </w:r>
      <w:hyperlink r:id="rId6391" w:anchor="Sit_Goulard" w:history="1">
        <w:r w:rsidRPr="0032190F">
          <w:rPr>
            <w:rStyle w:val="Hyperlink"/>
            <w:lang w:val="fr-FR"/>
          </w:rPr>
          <w:t>Goulard</w:t>
        </w:r>
      </w:hyperlink>
      <w:r w:rsidRPr="0032190F">
        <w:rPr>
          <w:lang w:val="fr-FR"/>
        </w:rPr>
        <w:t xml:space="preserve"> (BIB 1309)</w:t>
      </w:r>
    </w:p>
    <w:p w14:paraId="0F8731BD" w14:textId="77777777" w:rsidR="001C5581" w:rsidRPr="0032190F" w:rsidRDefault="001C5581" w:rsidP="00242C0F">
      <w:pPr>
        <w:jc w:val="both"/>
        <w:rPr>
          <w:lang w:val="fr-FR"/>
        </w:rPr>
      </w:pPr>
    </w:p>
    <w:p w14:paraId="508BEBC9" w14:textId="4B198C3F" w:rsidR="00D31398" w:rsidRPr="0032190F" w:rsidRDefault="00D31398" w:rsidP="00242C0F">
      <w:pPr>
        <w:jc w:val="both"/>
        <w:rPr>
          <w:lang w:val="fr-FR"/>
        </w:rPr>
      </w:pPr>
      <w:r w:rsidRPr="0032190F">
        <w:rPr>
          <w:lang w:val="fr-FR"/>
        </w:rPr>
        <w:t xml:space="preserve">Une datation </w:t>
      </w:r>
      <w:smartTag w:uri="urn:schemas-microsoft-com:office:smarttags" w:element="metricconverter">
        <w:smartTagPr>
          <w:attr w:name="ProductID" w:val="14C"/>
        </w:smartTagPr>
        <w:r w:rsidRPr="0032190F">
          <w:rPr>
            <w:lang w:val="fr-FR"/>
          </w:rPr>
          <w:t>14C</w:t>
        </w:r>
      </w:smartTag>
      <w:r w:rsidRPr="0032190F">
        <w:rPr>
          <w:lang w:val="fr-FR"/>
        </w:rPr>
        <w:t xml:space="preserve"> (3635 ± 50 BP ; 2150-1870 cal BC) est associée à un pic de </w:t>
      </w:r>
      <w:hyperlink r:id="rId6392" w:anchor="Eco_Fraxinus" w:history="1">
        <w:r w:rsidRPr="0032190F">
          <w:rPr>
            <w:rStyle w:val="Hyperlink"/>
            <w:i/>
            <w:lang w:val="fr-FR"/>
          </w:rPr>
          <w:t>Fraxinus</w:t>
        </w:r>
      </w:hyperlink>
      <w:r w:rsidRPr="0032190F">
        <w:rPr>
          <w:lang w:val="fr-FR"/>
        </w:rPr>
        <w:t xml:space="preserve"> (com. pers. C. Delhon).</w:t>
      </w:r>
    </w:p>
    <w:p w14:paraId="22E16CD7" w14:textId="77777777" w:rsidR="000A5769" w:rsidRPr="0032190F" w:rsidRDefault="000A5769" w:rsidP="00426FF9">
      <w:pPr>
        <w:pStyle w:val="Heading1"/>
      </w:pPr>
      <w:bookmarkStart w:id="2733" w:name="Sit_Capitaine"/>
      <w:r w:rsidRPr="0032190F">
        <w:t>CAPITAINE (Hypogée du)</w:t>
      </w:r>
    </w:p>
    <w:bookmarkEnd w:id="2733"/>
    <w:p w14:paraId="3D194062" w14:textId="77777777" w:rsidR="000A5769" w:rsidRPr="0032190F" w:rsidRDefault="000A5769" w:rsidP="00242C0F">
      <w:pPr>
        <w:jc w:val="both"/>
        <w:rPr>
          <w:lang w:val="fr-FR"/>
        </w:rPr>
      </w:pPr>
    </w:p>
    <w:p w14:paraId="0CC7C5FF" w14:textId="003E7635" w:rsidR="000A5769" w:rsidRPr="0032190F" w:rsidRDefault="000A5769" w:rsidP="00242C0F">
      <w:pPr>
        <w:jc w:val="both"/>
        <w:rPr>
          <w:lang w:val="fr-FR"/>
        </w:rPr>
      </w:pPr>
      <w:r w:rsidRPr="0032190F">
        <w:rPr>
          <w:lang w:val="fr-FR"/>
        </w:rPr>
        <w:t>L</w:t>
      </w:r>
      <w:r w:rsidR="002D0E41" w:rsidRPr="0032190F">
        <w:rPr>
          <w:lang w:val="fr-FR"/>
        </w:rPr>
        <w:t xml:space="preserve">’hypogée du Capitaine </w:t>
      </w:r>
      <w:r w:rsidR="00EC57B9">
        <w:rPr>
          <w:lang w:val="fr-FR"/>
        </w:rPr>
        <w:t>(</w:t>
      </w:r>
      <w:r w:rsidR="002D0E41" w:rsidRPr="0032190F">
        <w:rPr>
          <w:lang w:val="fr-FR"/>
        </w:rPr>
        <w:t>Grillon</w:t>
      </w:r>
      <w:r w:rsidR="00EC57B9">
        <w:rPr>
          <w:lang w:val="fr-FR"/>
        </w:rPr>
        <w:t xml:space="preserve">, </w:t>
      </w:r>
      <w:r w:rsidRPr="0032190F">
        <w:rPr>
          <w:lang w:val="fr-FR"/>
        </w:rPr>
        <w:t>Vaucluse) a livré 27 000 grains de stéatites (BIB 17 p. 113)</w:t>
      </w:r>
      <w:r w:rsidR="00126420" w:rsidRPr="0032190F">
        <w:rPr>
          <w:lang w:val="fr-FR"/>
        </w:rPr>
        <w:t xml:space="preserve">. Une pièce lithique bifaciale (couche 2) pourrait être une pointe de </w:t>
      </w:r>
      <w:hyperlink r:id="rId6393" w:anchor="Cul_Sigottier" w:history="1">
        <w:r w:rsidR="00126420" w:rsidRPr="0032190F">
          <w:rPr>
            <w:rStyle w:val="Hyperlink"/>
            <w:lang w:val="fr-FR"/>
          </w:rPr>
          <w:t>Sigottier</w:t>
        </w:r>
      </w:hyperlink>
      <w:r w:rsidR="00126420" w:rsidRPr="0032190F">
        <w:rPr>
          <w:lang w:val="fr-FR"/>
        </w:rPr>
        <w:t xml:space="preserve"> (BIB 774 p. 249)</w:t>
      </w:r>
    </w:p>
    <w:p w14:paraId="67038BAB" w14:textId="77777777" w:rsidR="007E74E8" w:rsidRPr="0032190F" w:rsidRDefault="007E74E8" w:rsidP="00242C0F">
      <w:pPr>
        <w:jc w:val="both"/>
        <w:rPr>
          <w:lang w:val="fr-FR"/>
        </w:rPr>
      </w:pPr>
    </w:p>
    <w:p w14:paraId="0E121CA1" w14:textId="77777777" w:rsidR="007E74E8" w:rsidRPr="0032190F" w:rsidRDefault="007E74E8" w:rsidP="00242C0F">
      <w:pPr>
        <w:jc w:val="both"/>
        <w:rPr>
          <w:lang w:val="fr-FR"/>
        </w:rPr>
      </w:pPr>
      <w:r w:rsidRPr="0032190F">
        <w:rPr>
          <w:lang w:val="fr-FR"/>
        </w:rPr>
        <w:t xml:space="preserve">La chambre funéraire atteignait </w:t>
      </w:r>
      <w:smartTag w:uri="urn:schemas-microsoft-com:office:smarttags" w:element="metricconverter">
        <w:smartTagPr>
          <w:attr w:name="ProductID" w:val="16 m"/>
        </w:smartTagPr>
        <w:r w:rsidRPr="0032190F">
          <w:rPr>
            <w:lang w:val="fr-FR"/>
          </w:rPr>
          <w:t>16 m</w:t>
        </w:r>
      </w:smartTag>
      <w:r w:rsidRPr="0032190F">
        <w:rPr>
          <w:lang w:val="fr-FR"/>
        </w:rPr>
        <w:t xml:space="preserve"> de long pour une largeur de </w:t>
      </w:r>
      <w:smartTag w:uri="urn:schemas-microsoft-com:office:smarttags" w:element="metricconverter">
        <w:smartTagPr>
          <w:attr w:name="ProductID" w:val="7 m"/>
        </w:smartTagPr>
        <w:r w:rsidRPr="0032190F">
          <w:rPr>
            <w:lang w:val="fr-FR"/>
          </w:rPr>
          <w:t>7 m</w:t>
        </w:r>
      </w:smartTag>
      <w:r w:rsidRPr="0032190F">
        <w:rPr>
          <w:lang w:val="fr-FR"/>
        </w:rPr>
        <w:t xml:space="preserve"> (BIB 1341 p. 148)</w:t>
      </w:r>
    </w:p>
    <w:p w14:paraId="67E1097A" w14:textId="77777777" w:rsidR="008029A6" w:rsidRPr="0032190F" w:rsidRDefault="008029A6"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70"/>
        <w:gridCol w:w="4529"/>
      </w:tblGrid>
      <w:tr w:rsidR="008029A6" w14:paraId="54FBFD2D" w14:textId="77777777">
        <w:trPr>
          <w:jc w:val="center"/>
        </w:trPr>
        <w:tc>
          <w:tcPr>
            <w:tcW w:w="0" w:type="auto"/>
          </w:tcPr>
          <w:p w14:paraId="3F3587FA" w14:textId="77777777" w:rsidR="008029A6" w:rsidRDefault="008029A6" w:rsidP="00242C0F">
            <w:pPr>
              <w:jc w:val="both"/>
            </w:pPr>
            <w:r>
              <w:t>c. 1</w:t>
            </w:r>
          </w:p>
        </w:tc>
        <w:tc>
          <w:tcPr>
            <w:tcW w:w="0" w:type="auto"/>
          </w:tcPr>
          <w:p w14:paraId="03AE68ED" w14:textId="77777777" w:rsidR="008029A6" w:rsidRDefault="008029A6" w:rsidP="00242C0F">
            <w:pPr>
              <w:jc w:val="both"/>
            </w:pPr>
            <w:r>
              <w:t>Remanié</w:t>
            </w:r>
          </w:p>
        </w:tc>
      </w:tr>
      <w:tr w:rsidR="008029A6" w:rsidRPr="00843232" w14:paraId="7F630AFB" w14:textId="77777777">
        <w:trPr>
          <w:jc w:val="center"/>
        </w:trPr>
        <w:tc>
          <w:tcPr>
            <w:tcW w:w="0" w:type="auto"/>
          </w:tcPr>
          <w:p w14:paraId="622C8036" w14:textId="77777777" w:rsidR="008029A6" w:rsidRDefault="008029A6" w:rsidP="00242C0F">
            <w:pPr>
              <w:jc w:val="both"/>
            </w:pPr>
            <w:r>
              <w:t>c. 2a</w:t>
            </w:r>
          </w:p>
        </w:tc>
        <w:tc>
          <w:tcPr>
            <w:tcW w:w="0" w:type="auto"/>
          </w:tcPr>
          <w:p w14:paraId="603F81CA" w14:textId="77777777" w:rsidR="008029A6" w:rsidRPr="0032190F" w:rsidRDefault="008029A6" w:rsidP="00242C0F">
            <w:pPr>
              <w:jc w:val="both"/>
              <w:rPr>
                <w:lang w:val="fr-FR"/>
              </w:rPr>
            </w:pPr>
            <w:r w:rsidRPr="0032190F">
              <w:rPr>
                <w:lang w:val="fr-FR"/>
              </w:rPr>
              <w:t>Habitat Néolithique final et Campaniforme 3</w:t>
            </w:r>
          </w:p>
        </w:tc>
      </w:tr>
      <w:tr w:rsidR="008029A6" w14:paraId="40E04888" w14:textId="77777777">
        <w:trPr>
          <w:jc w:val="center"/>
        </w:trPr>
        <w:tc>
          <w:tcPr>
            <w:tcW w:w="0" w:type="auto"/>
          </w:tcPr>
          <w:p w14:paraId="15A92EE8" w14:textId="77777777" w:rsidR="008029A6" w:rsidRDefault="008029A6" w:rsidP="00242C0F">
            <w:pPr>
              <w:jc w:val="both"/>
            </w:pPr>
            <w:r>
              <w:t>c. 2</w:t>
            </w:r>
          </w:p>
        </w:tc>
        <w:tc>
          <w:tcPr>
            <w:tcW w:w="0" w:type="auto"/>
          </w:tcPr>
          <w:p w14:paraId="1679272B" w14:textId="77777777" w:rsidR="008029A6" w:rsidRDefault="008029A6" w:rsidP="00242C0F">
            <w:pPr>
              <w:jc w:val="both"/>
            </w:pPr>
            <w:r>
              <w:t>Dépôt sépulcral Néolithique final</w:t>
            </w:r>
          </w:p>
        </w:tc>
      </w:tr>
    </w:tbl>
    <w:p w14:paraId="774B4DD0" w14:textId="77777777" w:rsidR="008029A6" w:rsidRDefault="008029A6" w:rsidP="00242C0F">
      <w:pPr>
        <w:jc w:val="both"/>
      </w:pPr>
      <w:r>
        <w:t>(BIB 1150 catalogue p. 181)</w:t>
      </w:r>
    </w:p>
    <w:p w14:paraId="1EF51E8C" w14:textId="77777777" w:rsidR="00A61464" w:rsidRDefault="00A61464" w:rsidP="00242C0F">
      <w:pPr>
        <w:jc w:val="both"/>
      </w:pPr>
    </w:p>
    <w:p w14:paraId="3CA1AF9C" w14:textId="77777777" w:rsidR="00A61464" w:rsidRPr="0032190F" w:rsidRDefault="00A61464" w:rsidP="00242C0F">
      <w:pPr>
        <w:jc w:val="both"/>
        <w:rPr>
          <w:lang w:val="fr-FR"/>
        </w:rPr>
      </w:pPr>
      <w:r w:rsidRPr="0032190F">
        <w:rPr>
          <w:lang w:val="fr-FR"/>
        </w:rPr>
        <w:t>Quelques fragments de gobelets campaniformes à décor de type « bas-rhodanien » (Campaniforme phase 3) (BIB 971 catalogue p. 945)</w:t>
      </w:r>
    </w:p>
    <w:p w14:paraId="21DAC9D7" w14:textId="77777777" w:rsidR="00766CE8" w:rsidRPr="0032190F" w:rsidRDefault="00766CE8" w:rsidP="00242C0F">
      <w:pPr>
        <w:jc w:val="both"/>
        <w:rPr>
          <w:lang w:val="fr-FR"/>
        </w:rPr>
      </w:pPr>
    </w:p>
    <w:p w14:paraId="617E1299" w14:textId="77777777" w:rsidR="00766CE8" w:rsidRPr="0032190F" w:rsidRDefault="00766CE8" w:rsidP="00242C0F">
      <w:pPr>
        <w:jc w:val="both"/>
        <w:rPr>
          <w:lang w:val="fr-FR"/>
        </w:rPr>
      </w:pPr>
      <w:r w:rsidRPr="0032190F">
        <w:rPr>
          <w:lang w:val="fr-FR"/>
        </w:rPr>
        <w:t>Pointe de flèche comparable à celle du site de la grotte de l’Entra dans le val de l’Argentina en Ligurie (BIB 935)</w:t>
      </w:r>
    </w:p>
    <w:p w14:paraId="3C9C5B16" w14:textId="77777777" w:rsidR="00280FC6" w:rsidRPr="0032190F" w:rsidRDefault="00280FC6" w:rsidP="00242C0F">
      <w:pPr>
        <w:jc w:val="both"/>
        <w:rPr>
          <w:lang w:val="fr-FR"/>
        </w:rPr>
      </w:pPr>
    </w:p>
    <w:p w14:paraId="555F3D39" w14:textId="77777777" w:rsidR="00280FC6" w:rsidRPr="0032190F" w:rsidRDefault="00280FC6" w:rsidP="00426FF9">
      <w:pPr>
        <w:pStyle w:val="Heading1"/>
      </w:pPr>
      <w:r w:rsidRPr="0032190F">
        <w:t>ECHAFFINS</w:t>
      </w:r>
    </w:p>
    <w:p w14:paraId="41BC9291" w14:textId="77777777" w:rsidR="00280FC6" w:rsidRPr="0032190F" w:rsidRDefault="00280FC6" w:rsidP="00242C0F">
      <w:pPr>
        <w:jc w:val="both"/>
        <w:rPr>
          <w:lang w:val="fr-FR"/>
        </w:rPr>
      </w:pPr>
    </w:p>
    <w:p w14:paraId="7A4F9CDD" w14:textId="77777777" w:rsidR="00280FC6" w:rsidRPr="0032190F" w:rsidRDefault="00280FC6" w:rsidP="00242C0F">
      <w:pPr>
        <w:jc w:val="both"/>
        <w:rPr>
          <w:lang w:val="fr-FR"/>
        </w:rPr>
      </w:pPr>
      <w:r w:rsidRPr="0032190F">
        <w:rPr>
          <w:lang w:val="fr-FR"/>
        </w:rPr>
        <w:t xml:space="preserve">L’hypogée des Echaffins (Cairanne, canton de Vaison-la-Romaine), à </w:t>
      </w:r>
      <w:smartTag w:uri="urn:schemas-microsoft-com:office:smarttags" w:element="metricconverter">
        <w:smartTagPr>
          <w:attr w:name="ProductID" w:val="300 m"/>
        </w:smartTagPr>
        <w:r w:rsidRPr="0032190F">
          <w:rPr>
            <w:lang w:val="fr-FR"/>
          </w:rPr>
          <w:t>300 m</w:t>
        </w:r>
      </w:smartTag>
      <w:r w:rsidRPr="0032190F">
        <w:rPr>
          <w:lang w:val="fr-FR"/>
        </w:rPr>
        <w:t xml:space="preserve"> au Sud-est du village de …, a livré 6 gobelets à fond rond dont certains carénés, 11 armatures de flèches foliacées, bifaces ou losangiques, des éléments de parure. Elle peut être comparée à celles de Perpétairi, Roaix et du Capitaine (BIB 749 p. 178)</w:t>
      </w:r>
    </w:p>
    <w:p w14:paraId="5B41C278" w14:textId="77777777" w:rsidR="000A5769" w:rsidRPr="0032190F" w:rsidRDefault="000A5769" w:rsidP="00242C0F">
      <w:pPr>
        <w:jc w:val="both"/>
        <w:rPr>
          <w:lang w:val="fr-FR"/>
        </w:rPr>
      </w:pPr>
    </w:p>
    <w:p w14:paraId="04CE5CEC" w14:textId="77777777" w:rsidR="005F06FF" w:rsidRPr="0032190F" w:rsidRDefault="005F06FF" w:rsidP="00426FF9">
      <w:pPr>
        <w:pStyle w:val="Heading1"/>
      </w:pPr>
      <w:bookmarkStart w:id="2734" w:name="Sit_Sainte_Cecile_Vignes"/>
      <w:r w:rsidRPr="0032190F">
        <w:t>SAINTE-CECILE-LES-VIGNES</w:t>
      </w:r>
    </w:p>
    <w:bookmarkEnd w:id="2734"/>
    <w:p w14:paraId="7BCF8FB7" w14:textId="77777777" w:rsidR="005F06FF" w:rsidRPr="0032190F" w:rsidRDefault="005F06FF" w:rsidP="00242C0F">
      <w:pPr>
        <w:jc w:val="both"/>
        <w:rPr>
          <w:lang w:val="fr-FR"/>
        </w:rPr>
      </w:pPr>
    </w:p>
    <w:p w14:paraId="64C95258" w14:textId="0DB99753" w:rsidR="005F06FF" w:rsidRDefault="005F06FF" w:rsidP="00242C0F">
      <w:pPr>
        <w:jc w:val="both"/>
        <w:rPr>
          <w:lang w:val="fr-FR"/>
        </w:rPr>
      </w:pPr>
      <w:r w:rsidRPr="0032190F">
        <w:rPr>
          <w:lang w:val="fr-FR"/>
        </w:rPr>
        <w:t xml:space="preserve">Le </w:t>
      </w:r>
      <w:hyperlink r:id="rId6394" w:anchor="Cul_Depots_p" w:history="1">
        <w:r w:rsidR="007A3A26" w:rsidRPr="009B2284">
          <w:rPr>
            <w:rStyle w:val="Hyperlink"/>
            <w:lang w:val="fr-FR"/>
          </w:rPr>
          <w:t>dépôt</w:t>
        </w:r>
      </w:hyperlink>
      <w:r w:rsidR="007A3A26">
        <w:rPr>
          <w:lang w:val="fr-FR"/>
        </w:rPr>
        <w:t xml:space="preserve"> </w:t>
      </w:r>
      <w:r w:rsidRPr="0032190F">
        <w:rPr>
          <w:lang w:val="fr-FR"/>
        </w:rPr>
        <w:t xml:space="preserve">de Sainte-Cécile-les-Vignes (Vaucluse) a livré 35 lames (pour les plus grandes </w:t>
      </w:r>
      <w:smartTag w:uri="urn:schemas-microsoft-com:office:smarttags" w:element="metricconverter">
        <w:smartTagPr>
          <w:attr w:name="ProductID" w:val="15 cm"/>
        </w:smartTagPr>
        <w:r w:rsidRPr="0032190F">
          <w:rPr>
            <w:lang w:val="fr-FR"/>
          </w:rPr>
          <w:t>15 cm</w:t>
        </w:r>
      </w:smartTag>
      <w:r w:rsidRPr="0032190F">
        <w:rPr>
          <w:lang w:val="fr-FR"/>
        </w:rPr>
        <w:t xml:space="preserve"> de long et </w:t>
      </w:r>
      <w:smartTag w:uri="urn:schemas-microsoft-com:office:smarttags" w:element="metricconverter">
        <w:smartTagPr>
          <w:attr w:name="ProductID" w:val="25 mm"/>
        </w:smartTagPr>
        <w:r w:rsidRPr="0032190F">
          <w:rPr>
            <w:lang w:val="fr-FR"/>
          </w:rPr>
          <w:t>25 mm</w:t>
        </w:r>
      </w:smartTag>
      <w:r w:rsidRPr="0032190F">
        <w:rPr>
          <w:lang w:val="fr-FR"/>
        </w:rPr>
        <w:t xml:space="preserve"> de largeur) en silex gris bleuté de la région du </w:t>
      </w:r>
      <w:hyperlink r:id="rId6395" w:anchor="Sit_Mont_Ventoux" w:history="1">
        <w:r w:rsidRPr="0032190F">
          <w:rPr>
            <w:rStyle w:val="Hyperlink"/>
            <w:lang w:val="fr-FR"/>
          </w:rPr>
          <w:t>mont Ventoux</w:t>
        </w:r>
      </w:hyperlink>
      <w:r w:rsidRPr="0032190F">
        <w:rPr>
          <w:lang w:val="fr-FR"/>
        </w:rPr>
        <w:t xml:space="preserve">. L’analyse morphologique et technologique fait apparaître des caractères évoquant la technique de la pression au levier au compresseur en </w:t>
      </w:r>
      <w:hyperlink r:id="rId6396" w:anchor="Sit_Cuivre" w:history="1">
        <w:r w:rsidR="00BA150E" w:rsidRPr="00BA150E">
          <w:rPr>
            <w:rStyle w:val="Hyperlink"/>
            <w:lang w:val="fr-FR"/>
          </w:rPr>
          <w:t>cuivr</w:t>
        </w:r>
        <w:r w:rsidR="00BA150E">
          <w:rPr>
            <w:rStyle w:val="Hyperlink"/>
            <w:lang w:val="fr-FR"/>
          </w:rPr>
          <w:t>e</w:t>
        </w:r>
      </w:hyperlink>
      <w:r w:rsidR="00BA150E">
        <w:rPr>
          <w:lang w:val="fr-FR"/>
        </w:rPr>
        <w:t xml:space="preserve"> </w:t>
      </w:r>
      <w:r w:rsidRPr="0032190F">
        <w:rPr>
          <w:lang w:val="fr-FR"/>
        </w:rPr>
        <w:t>(diagnostic : J. Pélegrin) : talon linéaire à angle de chasse très aigu, grande finesse de profil, bords et nervures bien parallèles</w:t>
      </w:r>
      <w:r w:rsidR="001205F9" w:rsidRPr="0032190F">
        <w:rPr>
          <w:lang w:val="fr-FR"/>
        </w:rPr>
        <w:t>… (</w:t>
      </w:r>
      <w:r w:rsidR="001B403E" w:rsidRPr="0032190F">
        <w:rPr>
          <w:lang w:val="fr-FR"/>
        </w:rPr>
        <w:t xml:space="preserve">BIB 842 p. 152). </w:t>
      </w:r>
      <w:r w:rsidRPr="0032190F">
        <w:rPr>
          <w:lang w:val="fr-FR"/>
        </w:rPr>
        <w:t>La découverte après analyse par PIXE (</w:t>
      </w:r>
      <w:r w:rsidRPr="0032190F">
        <w:rPr>
          <w:i/>
          <w:lang w:val="fr-FR"/>
        </w:rPr>
        <w:t>Pr</w:t>
      </w:r>
      <w:r w:rsidR="001B403E" w:rsidRPr="0032190F">
        <w:rPr>
          <w:i/>
          <w:lang w:val="fr-FR"/>
        </w:rPr>
        <w:t>o</w:t>
      </w:r>
      <w:r w:rsidRPr="0032190F">
        <w:rPr>
          <w:i/>
          <w:lang w:val="fr-FR"/>
        </w:rPr>
        <w:t>ton Induced X-Ray Emission</w:t>
      </w:r>
      <w:r w:rsidRPr="0032190F">
        <w:rPr>
          <w:lang w:val="fr-FR"/>
        </w:rPr>
        <w:t>)  du talon de certaines de ces lames</w:t>
      </w:r>
      <w:r w:rsidR="001B403E" w:rsidRPr="0032190F">
        <w:rPr>
          <w:lang w:val="fr-FR"/>
        </w:rPr>
        <w:t xml:space="preserve"> de certaines particules de cuivre confirme son emploi sous la forme de compresseur </w:t>
      </w:r>
      <w:r w:rsidRPr="0032190F">
        <w:rPr>
          <w:lang w:val="fr-FR"/>
        </w:rPr>
        <w:t>(BIB 842 p. 152</w:t>
      </w:r>
      <w:r w:rsidR="001B403E" w:rsidRPr="0032190F">
        <w:rPr>
          <w:lang w:val="fr-FR"/>
        </w:rPr>
        <w:t xml:space="preserve"> BIB 852</w:t>
      </w:r>
      <w:r w:rsidRPr="0032190F">
        <w:rPr>
          <w:lang w:val="fr-FR"/>
        </w:rPr>
        <w:t>)</w:t>
      </w:r>
    </w:p>
    <w:p w14:paraId="1A68E558" w14:textId="77777777" w:rsidR="00934A22" w:rsidRDefault="00934A22" w:rsidP="00242C0F">
      <w:pPr>
        <w:jc w:val="both"/>
        <w:rPr>
          <w:lang w:val="fr-FR"/>
        </w:rPr>
      </w:pPr>
    </w:p>
    <w:p w14:paraId="45331F9C" w14:textId="77777777" w:rsidR="00934A22" w:rsidRDefault="00934A22" w:rsidP="00426FF9">
      <w:pPr>
        <w:pStyle w:val="Heading1"/>
      </w:pPr>
      <w:bookmarkStart w:id="2735" w:name="Sit_Miouvin"/>
      <w:r>
        <w:t>MIOUVIN</w:t>
      </w:r>
    </w:p>
    <w:bookmarkEnd w:id="2735"/>
    <w:p w14:paraId="555077D1" w14:textId="77777777" w:rsidR="00934A22" w:rsidRDefault="00934A22" w:rsidP="00242C0F">
      <w:pPr>
        <w:jc w:val="both"/>
        <w:rPr>
          <w:lang w:val="fr-FR"/>
        </w:rPr>
      </w:pPr>
    </w:p>
    <w:p w14:paraId="0B116618" w14:textId="2E1FC9E4" w:rsidR="00934A22" w:rsidRDefault="00000000" w:rsidP="00242C0F">
      <w:pPr>
        <w:jc w:val="both"/>
        <w:rPr>
          <w:lang w:val="fr-FR"/>
        </w:rPr>
      </w:pPr>
      <w:hyperlink r:id="rId6397" w:anchor="Cul_Steles_Durancienne" w:history="1">
        <w:r w:rsidR="00934A22" w:rsidRPr="0032190F">
          <w:rPr>
            <w:rStyle w:val="Hyperlink"/>
            <w:lang w:val="fr-FR"/>
          </w:rPr>
          <w:t>stèle durancienne</w:t>
        </w:r>
      </w:hyperlink>
      <w:r w:rsidR="00934A22" w:rsidRPr="0032190F">
        <w:rPr>
          <w:lang w:val="fr-FR"/>
        </w:rPr>
        <w:t xml:space="preserve"> </w:t>
      </w:r>
      <w:r w:rsidR="00934A22">
        <w:rPr>
          <w:lang w:val="fr-FR"/>
        </w:rPr>
        <w:t xml:space="preserve">(BIB 3176) </w:t>
      </w:r>
      <w:r w:rsidR="00934A22" w:rsidRPr="00934A22">
        <w:rPr>
          <w:lang w:val="fr-FR"/>
        </w:rPr>
        <w:t xml:space="preserve">Au bord de l’étang de Berre, à Miouvin (Bouches-du-Rhône), un fragment a été découvert à l’occasion d’une fouille clandestine avec du matériel du Néolithique moyen et final mélangé (Sauzade et Cerclier, 2014). </w:t>
      </w:r>
      <w:r w:rsidR="00934A22">
        <w:rPr>
          <w:lang w:val="fr-FR"/>
        </w:rPr>
        <w:t xml:space="preserve">(BIB 3176) </w:t>
      </w:r>
      <w:r w:rsidR="00934A22" w:rsidRPr="00934A22">
        <w:rPr>
          <w:lang w:val="fr-FR" w:eastAsia="fr-FR"/>
        </w:rPr>
        <w:t xml:space="preserve"> </w:t>
      </w:r>
      <w:r w:rsidR="00934A22" w:rsidRPr="00934A22">
        <w:rPr>
          <w:lang w:val="fr-FR"/>
        </w:rPr>
        <w:t>Mobilier "associé" en surface (BIB 3176)</w:t>
      </w:r>
    </w:p>
    <w:p w14:paraId="3586600A" w14:textId="77777777" w:rsidR="00934A22" w:rsidRDefault="00934A22" w:rsidP="00242C0F">
      <w:pPr>
        <w:jc w:val="both"/>
        <w:rPr>
          <w:lang w:val="fr-FR"/>
        </w:rPr>
      </w:pPr>
    </w:p>
    <w:p w14:paraId="7F1F37BF" w14:textId="77777777" w:rsidR="00934A22" w:rsidRDefault="00934A22" w:rsidP="00426FF9">
      <w:pPr>
        <w:pStyle w:val="Heading1"/>
      </w:pPr>
      <w:bookmarkStart w:id="2736" w:name="Sit_Marniere"/>
      <w:r>
        <w:t>MARNIERE</w:t>
      </w:r>
    </w:p>
    <w:bookmarkEnd w:id="2736"/>
    <w:p w14:paraId="6BAA8B9A" w14:textId="77777777" w:rsidR="00934A22" w:rsidRDefault="00934A22" w:rsidP="00242C0F">
      <w:pPr>
        <w:jc w:val="both"/>
        <w:rPr>
          <w:lang w:val="fr-FR"/>
        </w:rPr>
      </w:pPr>
    </w:p>
    <w:p w14:paraId="08BA7E79" w14:textId="60AB5697" w:rsidR="00934A22" w:rsidRDefault="00000000" w:rsidP="00242C0F">
      <w:pPr>
        <w:jc w:val="both"/>
        <w:rPr>
          <w:lang w:val="fr-FR"/>
        </w:rPr>
      </w:pPr>
      <w:hyperlink r:id="rId6398" w:anchor="Cul_Steles_Durancienne" w:history="1">
        <w:r w:rsidR="00934A22" w:rsidRPr="0032190F">
          <w:rPr>
            <w:rStyle w:val="Hyperlink"/>
            <w:lang w:val="fr-FR"/>
          </w:rPr>
          <w:t>stèle durancienne</w:t>
        </w:r>
      </w:hyperlink>
      <w:r w:rsidR="00934A22" w:rsidRPr="00934A22">
        <w:rPr>
          <w:lang w:val="fr-FR"/>
        </w:rPr>
        <w:t xml:space="preserve"> (BIB 3176)</w:t>
      </w:r>
      <w:r w:rsidR="00934A22">
        <w:rPr>
          <w:lang w:val="fr-FR"/>
        </w:rPr>
        <w:t xml:space="preserve"> La Marnière, d</w:t>
      </w:r>
      <w:r w:rsidR="00934A22" w:rsidRPr="00934A22">
        <w:rPr>
          <w:lang w:val="fr-FR"/>
        </w:rPr>
        <w:t>ans les Bouches-du-Rhône, la stèle de la Marnière se trouvait, face contre terre, au fond d’une fosse dont le comblement remonte à l’Antiquité (Taras-Thomas et al., 2016, p. 44-45). (BIB 3176)</w:t>
      </w:r>
      <w:r w:rsidR="00934A22">
        <w:rPr>
          <w:lang w:val="fr-FR"/>
        </w:rPr>
        <w:t xml:space="preserve"> </w:t>
      </w:r>
      <w:r w:rsidR="00934A22" w:rsidRPr="00934A22">
        <w:rPr>
          <w:lang w:val="fr-FR"/>
        </w:rPr>
        <w:t>découverte en stratigraphie mais déjà en remploi</w:t>
      </w:r>
      <w:r w:rsidR="00934A22">
        <w:rPr>
          <w:lang w:val="fr-FR"/>
        </w:rPr>
        <w:t xml:space="preserve"> </w:t>
      </w:r>
      <w:r w:rsidR="00934A22" w:rsidRPr="00934A22">
        <w:rPr>
          <w:lang w:val="fr-FR"/>
        </w:rPr>
        <w:t>(BIB 3176)</w:t>
      </w:r>
    </w:p>
    <w:p w14:paraId="75928E3E" w14:textId="77777777" w:rsidR="00934A22" w:rsidRDefault="00934A22" w:rsidP="00242C0F">
      <w:pPr>
        <w:jc w:val="both"/>
        <w:rPr>
          <w:lang w:val="fr-FR"/>
        </w:rPr>
      </w:pPr>
    </w:p>
    <w:p w14:paraId="1267D9C3" w14:textId="77777777" w:rsidR="00934A22" w:rsidRDefault="00934A22" w:rsidP="00426FF9">
      <w:pPr>
        <w:pStyle w:val="Heading1"/>
      </w:pPr>
      <w:bookmarkStart w:id="2737" w:name="Sit_Grande_Bastide"/>
      <w:r>
        <w:t>GRANDE BASTIDE</w:t>
      </w:r>
    </w:p>
    <w:bookmarkEnd w:id="2737"/>
    <w:p w14:paraId="3519BD6C" w14:textId="77777777" w:rsidR="00934A22" w:rsidRDefault="00934A22" w:rsidP="00242C0F">
      <w:pPr>
        <w:jc w:val="both"/>
        <w:rPr>
          <w:lang w:val="fr-FR"/>
        </w:rPr>
      </w:pPr>
    </w:p>
    <w:p w14:paraId="378498D3" w14:textId="1B946DAC" w:rsidR="00934A22" w:rsidRDefault="00934A22" w:rsidP="00242C0F">
      <w:pPr>
        <w:jc w:val="both"/>
        <w:rPr>
          <w:lang w:val="fr-FR"/>
        </w:rPr>
      </w:pPr>
      <w:r w:rsidRPr="00934A22">
        <w:rPr>
          <w:lang w:val="fr-FR"/>
        </w:rPr>
        <w:t xml:space="preserve">La Grande Bastide, </w:t>
      </w:r>
      <w:hyperlink r:id="rId6399" w:anchor="Cul_Steles_Durancienne" w:history="1">
        <w:r w:rsidRPr="0032190F">
          <w:rPr>
            <w:rStyle w:val="Hyperlink"/>
            <w:lang w:val="fr-FR"/>
          </w:rPr>
          <w:t>stèle durancienne</w:t>
        </w:r>
      </w:hyperlink>
      <w:r w:rsidRPr="00934A22">
        <w:rPr>
          <w:lang w:val="fr-FR"/>
        </w:rPr>
        <w:t xml:space="preserve"> (BIB 3176)</w:t>
      </w:r>
      <w:r>
        <w:rPr>
          <w:lang w:val="fr-FR"/>
        </w:rPr>
        <w:t xml:space="preserve"> </w:t>
      </w:r>
      <w:r w:rsidRPr="00934A22">
        <w:rPr>
          <w:lang w:val="fr-FR"/>
        </w:rPr>
        <w:t>l’exemplaire toujours inédit de la Grande Bastide à Oraison (Alpes-de-Haute-Provence) apparaît cruciale puisque celui-ci était au fond d’un silo (SI 1290) vide de tout mobilier caractéristique mais comblé entre 3690 et 3540 av. J.-C. selon les datations 14C (Dufraigne, 2014 ; Dufraigne et al., 2016, p. 88-89). (BIB 3176</w:t>
      </w:r>
      <w:r>
        <w:rPr>
          <w:lang w:val="fr-FR"/>
        </w:rPr>
        <w:t xml:space="preserve">) </w:t>
      </w:r>
      <w:r w:rsidRPr="00934A22">
        <w:rPr>
          <w:lang w:val="fr-FR"/>
        </w:rPr>
        <w:t>découverte en stratigraphie mais déjà en remploi</w:t>
      </w:r>
      <w:r>
        <w:rPr>
          <w:lang w:val="fr-FR"/>
        </w:rPr>
        <w:t xml:space="preserve"> </w:t>
      </w:r>
      <w:r w:rsidRPr="00934A22">
        <w:rPr>
          <w:lang w:val="fr-FR"/>
        </w:rPr>
        <w:t>(BIB 3176)</w:t>
      </w:r>
    </w:p>
    <w:p w14:paraId="74E7A027" w14:textId="77777777" w:rsidR="00934A22" w:rsidRDefault="00934A22" w:rsidP="00242C0F">
      <w:pPr>
        <w:jc w:val="both"/>
        <w:rPr>
          <w:lang w:val="fr-FR"/>
        </w:rPr>
      </w:pPr>
    </w:p>
    <w:p w14:paraId="74F7FFA3" w14:textId="77777777" w:rsidR="004409F3" w:rsidRDefault="00934A22" w:rsidP="00426FF9">
      <w:pPr>
        <w:pStyle w:val="Heading1"/>
      </w:pPr>
      <w:bookmarkStart w:id="2738" w:name="Sit_Sextius_Mirabeau"/>
      <w:r>
        <w:lastRenderedPageBreak/>
        <w:t>SEXTIUS-MIRABEAU</w:t>
      </w:r>
    </w:p>
    <w:bookmarkEnd w:id="2738"/>
    <w:p w14:paraId="6916F9A3" w14:textId="77777777" w:rsidR="00934A22" w:rsidRDefault="00934A22" w:rsidP="00242C0F">
      <w:pPr>
        <w:jc w:val="both"/>
        <w:rPr>
          <w:lang w:val="fr-FR"/>
        </w:rPr>
      </w:pPr>
    </w:p>
    <w:p w14:paraId="3173D1EF" w14:textId="56D90000" w:rsidR="00934A22" w:rsidRPr="0032190F" w:rsidRDefault="00000000" w:rsidP="00934A22">
      <w:pPr>
        <w:jc w:val="both"/>
        <w:rPr>
          <w:lang w:val="fr-FR"/>
        </w:rPr>
      </w:pPr>
      <w:hyperlink r:id="rId6400" w:anchor="Cul_Steles_Durancienne" w:history="1">
        <w:r w:rsidR="00934A22" w:rsidRPr="0032190F">
          <w:rPr>
            <w:rStyle w:val="Hyperlink"/>
            <w:lang w:val="fr-FR"/>
          </w:rPr>
          <w:t>stèle durancienne</w:t>
        </w:r>
      </w:hyperlink>
      <w:r w:rsidR="00934A22" w:rsidRPr="00934A22">
        <w:rPr>
          <w:lang w:val="fr-FR"/>
        </w:rPr>
        <w:t xml:space="preserve"> (BIB 3176)</w:t>
      </w:r>
      <w:r w:rsidR="00934A22">
        <w:rPr>
          <w:lang w:val="fr-FR"/>
        </w:rPr>
        <w:t xml:space="preserve"> </w:t>
      </w:r>
      <w:r w:rsidR="00934A22" w:rsidRPr="00934A22">
        <w:rPr>
          <w:lang w:val="fr-FR"/>
        </w:rPr>
        <w:t>La stèle brisée de Sextius-Mirabeau gisait quant à elle au sein d’un niveau de mobilier attribué au Néolithique final (Hasler et al., 2008, p. 156 ; Hasler, 2014). (BIB 3176)</w:t>
      </w:r>
      <w:r w:rsidR="00934A22">
        <w:rPr>
          <w:lang w:val="fr-FR"/>
        </w:rPr>
        <w:t xml:space="preserve"> </w:t>
      </w:r>
      <w:r w:rsidR="00934A22" w:rsidRPr="00934A22">
        <w:rPr>
          <w:lang w:val="fr-FR"/>
        </w:rPr>
        <w:t>découverte en stratigraphie mais déjà en remploi</w:t>
      </w:r>
      <w:r w:rsidR="00934A22">
        <w:rPr>
          <w:lang w:val="fr-FR"/>
        </w:rPr>
        <w:t xml:space="preserve"> </w:t>
      </w:r>
      <w:r w:rsidR="00934A22" w:rsidRPr="00934A22">
        <w:rPr>
          <w:lang w:val="fr-FR"/>
        </w:rPr>
        <w:t>(BIB 3176)</w:t>
      </w:r>
    </w:p>
    <w:p w14:paraId="434990FF" w14:textId="77777777" w:rsidR="00934A22" w:rsidRDefault="00934A22" w:rsidP="00242C0F">
      <w:pPr>
        <w:jc w:val="both"/>
        <w:rPr>
          <w:lang w:val="fr-FR"/>
        </w:rPr>
      </w:pPr>
    </w:p>
    <w:p w14:paraId="784C51F0" w14:textId="77777777" w:rsidR="00934A22" w:rsidRPr="0032190F" w:rsidRDefault="00934A22" w:rsidP="00242C0F">
      <w:pPr>
        <w:jc w:val="both"/>
        <w:rPr>
          <w:lang w:val="fr-FR"/>
        </w:rPr>
      </w:pPr>
    </w:p>
    <w:p w14:paraId="22F05315" w14:textId="77777777" w:rsidR="004409F3" w:rsidRPr="0032190F" w:rsidRDefault="004409F3" w:rsidP="00426FF9">
      <w:pPr>
        <w:pStyle w:val="Heading1"/>
      </w:pPr>
      <w:bookmarkStart w:id="2739" w:name="Sit_Beyssan"/>
      <w:r w:rsidRPr="0032190F">
        <w:t>BEYSSAN</w:t>
      </w:r>
    </w:p>
    <w:bookmarkEnd w:id="2739"/>
    <w:p w14:paraId="78B01FDF" w14:textId="4D1D0991" w:rsidR="004409F3" w:rsidRPr="0032190F" w:rsidRDefault="004409F3" w:rsidP="00242C0F">
      <w:pPr>
        <w:jc w:val="both"/>
        <w:rPr>
          <w:lang w:val="fr-FR"/>
        </w:rPr>
      </w:pPr>
      <w:r w:rsidRPr="0032190F">
        <w:rPr>
          <w:lang w:val="fr-FR"/>
        </w:rPr>
        <w:br/>
      </w:r>
      <w:r w:rsidR="00D13D1E" w:rsidRPr="0032190F">
        <w:rPr>
          <w:lang w:val="fr-FR"/>
        </w:rPr>
        <w:t xml:space="preserve">Beyssan (Gargas, </w:t>
      </w:r>
      <w:r w:rsidRPr="0032190F">
        <w:rPr>
          <w:lang w:val="fr-FR"/>
        </w:rPr>
        <w:t xml:space="preserve">Vaucluse). Découverte de deux </w:t>
      </w:r>
      <w:hyperlink r:id="rId6401" w:anchor="Cul_Steles_Durancienne" w:history="1">
        <w:r w:rsidRPr="0032190F">
          <w:rPr>
            <w:rStyle w:val="Hyperlink"/>
            <w:lang w:val="fr-FR"/>
          </w:rPr>
          <w:t>stèles duranciennes</w:t>
        </w:r>
      </w:hyperlink>
      <w:r w:rsidRPr="0032190F">
        <w:rPr>
          <w:lang w:val="fr-FR"/>
        </w:rPr>
        <w:t xml:space="preserve"> (BIB 2296)</w:t>
      </w:r>
    </w:p>
    <w:p w14:paraId="17C3A6A6" w14:textId="77777777" w:rsidR="006E7544" w:rsidRPr="0032190F" w:rsidRDefault="006E7544" w:rsidP="006E7544">
      <w:pPr>
        <w:jc w:val="both"/>
        <w:rPr>
          <w:lang w:val="fr-FR"/>
        </w:rPr>
      </w:pPr>
      <w:r w:rsidRPr="0032190F">
        <w:rPr>
          <w:lang w:val="fr-FR"/>
        </w:rPr>
        <w:t xml:space="preserve">Si la structure globale du décor est conforme à ce qui était connu, dans le détail il y a des aspects originaux : le visage présente une forme à bords évasés vers le bas et ne fait apparaître ni le nez ni les yeux..(BIB 2296) </w:t>
      </w:r>
    </w:p>
    <w:p w14:paraId="47DCF2DD" w14:textId="77777777" w:rsidR="006E7544" w:rsidRPr="0032190F" w:rsidRDefault="006E7544" w:rsidP="006E7544">
      <w:pPr>
        <w:jc w:val="both"/>
        <w:rPr>
          <w:lang w:val="fr-FR"/>
        </w:rPr>
      </w:pPr>
    </w:p>
    <w:p w14:paraId="025DE9D9" w14:textId="77777777" w:rsidR="006E7544" w:rsidRPr="0032190F" w:rsidRDefault="00934A22" w:rsidP="006E7544">
      <w:pPr>
        <w:pStyle w:val="Heading2"/>
      </w:pPr>
      <w:r>
        <w:t>o</w:t>
      </w:r>
      <w:r w:rsidR="006E7544" w:rsidRPr="0032190F">
        <w:t>ccupations</w:t>
      </w:r>
    </w:p>
    <w:p w14:paraId="67E0C9F9" w14:textId="77777777" w:rsidR="006E7544" w:rsidRPr="0032190F" w:rsidRDefault="006E7544" w:rsidP="006E7544">
      <w:pPr>
        <w:jc w:val="both"/>
        <w:rPr>
          <w:color w:val="211D1E"/>
          <w:szCs w:val="20"/>
          <w:lang w:val="fr-FR"/>
        </w:rPr>
      </w:pPr>
    </w:p>
    <w:p w14:paraId="35B152BE" w14:textId="2872524F" w:rsidR="00934A22" w:rsidRPr="00934A22" w:rsidRDefault="006E7544" w:rsidP="006E7544">
      <w:pPr>
        <w:jc w:val="both"/>
        <w:rPr>
          <w:color w:val="211D1E"/>
          <w:szCs w:val="20"/>
          <w:lang w:val="fr-FR"/>
        </w:rPr>
      </w:pPr>
      <w:r w:rsidRPr="0032190F">
        <w:rPr>
          <w:color w:val="211D1E"/>
          <w:szCs w:val="20"/>
          <w:lang w:val="fr-FR"/>
        </w:rPr>
        <w:t>Les deux stèles de Gargas ont été recueillies en sur</w:t>
      </w:r>
      <w:r w:rsidRPr="0032190F">
        <w:rPr>
          <w:color w:val="211D1E"/>
          <w:szCs w:val="20"/>
          <w:lang w:val="fr-FR"/>
        </w:rPr>
        <w:softHyphen/>
        <w:t>face à la suite d’un labour, mais les ramassages de mobi</w:t>
      </w:r>
      <w:r w:rsidRPr="0032190F">
        <w:rPr>
          <w:color w:val="211D1E"/>
          <w:szCs w:val="20"/>
          <w:lang w:val="fr-FR"/>
        </w:rPr>
        <w:softHyphen/>
        <w:t>lier associé indiquent qu’il y avait là un contexte, proba</w:t>
      </w:r>
      <w:r w:rsidRPr="0032190F">
        <w:rPr>
          <w:color w:val="211D1E"/>
          <w:szCs w:val="20"/>
          <w:lang w:val="fr-FR"/>
        </w:rPr>
        <w:softHyphen/>
        <w:t>blement mal conservé du fait de la localisation du site et des labours successifs. Ce mobilier, presque exclusive</w:t>
      </w:r>
      <w:r w:rsidRPr="0032190F">
        <w:rPr>
          <w:color w:val="211D1E"/>
          <w:szCs w:val="20"/>
          <w:lang w:val="fr-FR"/>
        </w:rPr>
        <w:softHyphen/>
        <w:t>ment lithique, constitue une série particulièrement spec</w:t>
      </w:r>
      <w:r w:rsidRPr="0032190F">
        <w:rPr>
          <w:color w:val="211D1E"/>
          <w:szCs w:val="20"/>
          <w:lang w:val="fr-FR"/>
        </w:rPr>
        <w:softHyphen/>
        <w:t>taculaire comme il en existe en Vaucluse. Il provient de différents locus couvrant plusieurs hectares autour de la Maison Santi. L’industrie en silex taillé est très abondante. Le maté</w:t>
      </w:r>
      <w:r w:rsidRPr="0032190F">
        <w:rPr>
          <w:color w:val="211D1E"/>
          <w:szCs w:val="20"/>
          <w:lang w:val="fr-FR"/>
        </w:rPr>
        <w:softHyphen/>
        <w:t xml:space="preserve">riau utilisé est très majoritairement du silex « blond » barrémo-bédoulien de la région de </w:t>
      </w:r>
      <w:hyperlink r:id="rId6402" w:anchor="Sit_Murs" w:history="1">
        <w:r w:rsidRPr="00934A22">
          <w:rPr>
            <w:rStyle w:val="Hyperlink"/>
            <w:szCs w:val="20"/>
            <w:lang w:val="fr-FR"/>
          </w:rPr>
          <w:t>Murs</w:t>
        </w:r>
      </w:hyperlink>
      <w:r w:rsidRPr="0032190F">
        <w:rPr>
          <w:color w:val="211D1E"/>
          <w:szCs w:val="20"/>
          <w:lang w:val="fr-FR"/>
        </w:rPr>
        <w:t xml:space="preserve"> à environ 12 km au nord-ouest. On note plus particulièrement la présence de nucléus quadrangulaires plats chauffés, de nucléus subconiques non chauffés et de nombreuses lamelles ; parmi les outils, il y a des chanfreins (les « perçoirs tour</w:t>
      </w:r>
      <w:r w:rsidRPr="0032190F">
        <w:rPr>
          <w:color w:val="211D1E"/>
          <w:szCs w:val="20"/>
          <w:lang w:val="fr-FR"/>
        </w:rPr>
        <w:softHyphen/>
        <w:t xml:space="preserve">nevis » !), des becs et perçoirs, des lamelles tronquées, des burins d’angle, des armatures géométriques trapézoïdales. En plus de la série en silex, la station a livré des pièces en </w:t>
      </w:r>
      <w:hyperlink r:id="rId6403" w:anchor="Sit_Obsidienne" w:history="1">
        <w:r w:rsidR="009F2A99" w:rsidRPr="009F2A99">
          <w:rPr>
            <w:rStyle w:val="Hyperlink"/>
            <w:szCs w:val="20"/>
            <w:lang w:val="fr-FR"/>
          </w:rPr>
          <w:t>obsidienne</w:t>
        </w:r>
      </w:hyperlink>
      <w:r w:rsidRPr="0032190F">
        <w:rPr>
          <w:color w:val="211D1E"/>
          <w:szCs w:val="20"/>
          <w:lang w:val="fr-FR"/>
        </w:rPr>
        <w:t xml:space="preserve">. L’industrie de pierre polie comporte des billes en calcaire et des lames. Celles-ci, de petit et moyen modules, sont en différentes matières premières duranciennes ou alpines .(BIB 2296) </w:t>
      </w:r>
    </w:p>
    <w:p w14:paraId="6EC0021C" w14:textId="77777777" w:rsidR="006E7544" w:rsidRPr="0032190F" w:rsidRDefault="006E7544" w:rsidP="006E7544">
      <w:pPr>
        <w:jc w:val="both"/>
        <w:rPr>
          <w:lang w:val="fr-FR"/>
        </w:rPr>
      </w:pPr>
    </w:p>
    <w:p w14:paraId="571DEA20" w14:textId="77777777" w:rsidR="006E7544" w:rsidRPr="0032190F" w:rsidRDefault="00934A22" w:rsidP="006E7544">
      <w:pPr>
        <w:pStyle w:val="Heading2"/>
      </w:pPr>
      <w:r>
        <w:t>s</w:t>
      </w:r>
      <w:r w:rsidR="006E7544" w:rsidRPr="0032190F">
        <w:t>tèles</w:t>
      </w:r>
    </w:p>
    <w:p w14:paraId="31ABB481" w14:textId="77777777" w:rsidR="00084D9C" w:rsidRPr="0032190F" w:rsidRDefault="00084D9C" w:rsidP="00242C0F">
      <w:pPr>
        <w:jc w:val="both"/>
        <w:rPr>
          <w:lang w:val="fr-FR"/>
        </w:rPr>
      </w:pPr>
    </w:p>
    <w:p w14:paraId="23387B67" w14:textId="77777777" w:rsidR="00084D9C" w:rsidRPr="0032190F" w:rsidRDefault="00934A22" w:rsidP="006E7544">
      <w:pPr>
        <w:pStyle w:val="Heading3"/>
      </w:pPr>
      <w:bookmarkStart w:id="2740" w:name="Sit_Beyssan_1"/>
      <w:r>
        <w:t>s</w:t>
      </w:r>
      <w:r w:rsidR="00084D9C" w:rsidRPr="0032190F">
        <w:t>tèle 1</w:t>
      </w:r>
    </w:p>
    <w:bookmarkEnd w:id="2740"/>
    <w:p w14:paraId="48E2DD48" w14:textId="77777777" w:rsidR="00084D9C" w:rsidRPr="0032190F" w:rsidRDefault="006E7544" w:rsidP="00084D9C">
      <w:pPr>
        <w:jc w:val="both"/>
        <w:rPr>
          <w:color w:val="211D1E"/>
          <w:szCs w:val="20"/>
          <w:lang w:val="fr-FR"/>
        </w:rPr>
      </w:pPr>
      <w:r w:rsidRPr="0032190F">
        <w:rPr>
          <w:color w:val="211D1E"/>
          <w:szCs w:val="20"/>
          <w:lang w:val="fr-FR"/>
        </w:rPr>
        <w:t xml:space="preserve">La forme générale est triangulaire, les flancs et le sommet sont légèrement convexes. La face principale montre une surface concave, ce qui témoigne d’un travail de dressage préalablement à la réalisation du décor. Au centre, la partie réservée est détériorée. Elle n’est pas en creux comme c’est généralement le cas sur les autres stèles provençales et il n’y a pas de véritable relief. Cette zone réservée verticale, large de 8 cm maximum est légèrement resserrée à mi-hauteur (6 cm) puis s’évase vers le bas jusqu’à occuper toute la largeur de la stèle. Les détails anatomiques, bloc sourcils-nez-yeux, ne sont pas visibles du fait de la détérioration, mais ce qui reste de la zone réservée ne montre ni relief ni creux. De part et d’autre de cette zone, deux bandes margées verticales sont décorées de hachures obliques simples, descendantes de l’intérieur vers l’extérieur. Il n’y a pas de chevrons. Dans la partie supérieure, le décor est constitué de quatre registres horizontaux. De bas en haut : deux bandes horizontales lisses, une bande continue de chevrons simples horizontaux, deux bandes horizontales de hachures obliques irrégulières de droite à gauche et une bande de chevrons doubles horizontaux. Le décor gravé est rehaussé de couleur rouge vif.(BIB 2296) </w:t>
      </w:r>
    </w:p>
    <w:p w14:paraId="424FFC35" w14:textId="1577A281" w:rsidR="006E7544" w:rsidRPr="0032190F" w:rsidRDefault="006E7544" w:rsidP="00084D9C">
      <w:pPr>
        <w:jc w:val="both"/>
        <w:rPr>
          <w:color w:val="211D1E"/>
          <w:szCs w:val="20"/>
          <w:lang w:val="fr-FR"/>
        </w:rPr>
      </w:pPr>
      <w:r w:rsidRPr="0032190F">
        <w:rPr>
          <w:color w:val="211D1E"/>
          <w:szCs w:val="20"/>
          <w:lang w:val="fr-FR"/>
        </w:rPr>
        <w:lastRenderedPageBreak/>
        <w:t xml:space="preserve">La forme triangulaire de la stèle 1 de Beyssan s’intègre parfaitement dans la variabilité des formes des stèles à chevrons et est proche de celles de </w:t>
      </w:r>
      <w:hyperlink r:id="rId6404" w:anchor="Sit_Lauris_Puyvert" w:history="1">
        <w:r w:rsidR="00510332" w:rsidRPr="0032190F">
          <w:rPr>
            <w:rStyle w:val="Hyperlink"/>
            <w:lang w:val="fr-FR"/>
          </w:rPr>
          <w:t>Lauris-Puyvert</w:t>
        </w:r>
      </w:hyperlink>
      <w:r w:rsidR="00510332" w:rsidRPr="0032190F">
        <w:rPr>
          <w:lang w:val="fr-FR"/>
        </w:rPr>
        <w:t xml:space="preserve"> </w:t>
      </w:r>
      <w:r w:rsidRPr="0032190F">
        <w:rPr>
          <w:color w:val="211D1E"/>
          <w:szCs w:val="20"/>
          <w:lang w:val="fr-FR"/>
        </w:rPr>
        <w:t xml:space="preserve">1 et 2, du Mont Sauvy et de Trets 2, 3 et 4..(BIB 2296) </w:t>
      </w:r>
    </w:p>
    <w:p w14:paraId="118B4A0F" w14:textId="77777777" w:rsidR="006E7544" w:rsidRPr="0032190F" w:rsidRDefault="006E7544" w:rsidP="00084D9C">
      <w:pPr>
        <w:jc w:val="both"/>
        <w:rPr>
          <w:color w:val="211D1E"/>
          <w:szCs w:val="20"/>
          <w:lang w:val="fr-FR"/>
        </w:rPr>
      </w:pPr>
    </w:p>
    <w:p w14:paraId="27A4DBE5" w14:textId="77777777" w:rsidR="00084D9C" w:rsidRPr="0032190F" w:rsidRDefault="00934A22" w:rsidP="006E7544">
      <w:pPr>
        <w:pStyle w:val="Heading3"/>
      </w:pPr>
      <w:bookmarkStart w:id="2741" w:name="Sit_Beyssan_2"/>
      <w:r>
        <w:t>s</w:t>
      </w:r>
      <w:r w:rsidR="00084D9C" w:rsidRPr="0032190F">
        <w:t>tèle 2</w:t>
      </w:r>
    </w:p>
    <w:bookmarkEnd w:id="2741"/>
    <w:p w14:paraId="7A94ADBD" w14:textId="7B841E3A" w:rsidR="00084D9C" w:rsidRDefault="00084D9C" w:rsidP="00084D9C">
      <w:pPr>
        <w:jc w:val="both"/>
        <w:rPr>
          <w:lang w:val="fr-FR"/>
        </w:rPr>
      </w:pPr>
      <w:r w:rsidRPr="0032190F">
        <w:rPr>
          <w:lang w:val="fr-FR"/>
        </w:rPr>
        <w:t xml:space="preserve"> </w:t>
      </w:r>
      <w:r w:rsidR="006E7544" w:rsidRPr="0032190F">
        <w:rPr>
          <w:color w:val="211D1E"/>
          <w:szCs w:val="20"/>
          <w:lang w:val="fr-FR"/>
        </w:rPr>
        <w:t>Le décor est gravé, rehaussé de couleur rouge vif. Il est plus simple et moins soigné que celui de la stèle 1. Il n’y a pas de véritable relief. Le décor est organisé en trois zones autour de la surface réservée verticale qui ne porte ni de creux, ni de relief sculpté, ni apparemment de couleur. Les détails anatomiques, bloc sourcils-nez</w:t>
      </w:r>
      <w:r w:rsidR="00934A22">
        <w:rPr>
          <w:color w:val="211D1E"/>
          <w:szCs w:val="20"/>
          <w:lang w:val="fr-FR"/>
        </w:rPr>
        <w:t>-</w:t>
      </w:r>
      <w:r w:rsidR="006E7544" w:rsidRPr="0032190F">
        <w:rPr>
          <w:color w:val="211D1E"/>
          <w:szCs w:val="20"/>
          <w:lang w:val="fr-FR"/>
        </w:rPr>
        <w:t>yeux</w:t>
      </w:r>
      <w:r w:rsidR="00934A22">
        <w:rPr>
          <w:color w:val="211D1E"/>
          <w:szCs w:val="20"/>
          <w:lang w:val="fr-FR"/>
        </w:rPr>
        <w:t xml:space="preserve"> [</w:t>
      </w:r>
      <w:hyperlink r:id="rId6405" w:anchor="Cul_Art_TAC_T_a_visage_sub_Tfac" w:history="1">
        <w:r w:rsidR="00300DEE" w:rsidRPr="00300DEE">
          <w:rPr>
            <w:rStyle w:val="Hyperlink"/>
            <w:szCs w:val="20"/>
            <w:lang w:val="fr-FR"/>
          </w:rPr>
          <w:t>T facial</w:t>
        </w:r>
      </w:hyperlink>
      <w:r w:rsidR="00934A22">
        <w:rPr>
          <w:color w:val="211D1E"/>
          <w:szCs w:val="20"/>
          <w:lang w:val="fr-FR"/>
        </w:rPr>
        <w:t>]</w:t>
      </w:r>
      <w:r w:rsidR="006E7544" w:rsidRPr="0032190F">
        <w:rPr>
          <w:color w:val="211D1E"/>
          <w:szCs w:val="20"/>
          <w:lang w:val="fr-FR"/>
        </w:rPr>
        <w:t xml:space="preserve">, ne sont pas représentés. La bande verticale réservée a une largeur de 4,85 cm à 5,08 cm et une hauteur de 10 cm. Les bordures verticales ne montrent pas le resserrement observé sur la stèle 1 ; elles s’évasent à la partie inférieure. Les bandes verticales latérales sont simples, constituées de hachures obliques descendantes de l’intérieur vers l’extérieur. La partie supérieure comporte deux bandes horizontales : une bande étroite dont le décor est difficilement lisible et, au-dessus, une frise de chevrons doubles. La structure globale de ce décor est conforme mais la bande centrale est originale par sa forme et l’absence de figuration réaliste. Les motifs latéraux et supérieurs sont techniquement différents entre eux. Globalement, cette stèle donne l’impression d’une moins grande finesse par rapport à la stèle 1. </w:t>
      </w:r>
      <w:r w:rsidRPr="0032190F">
        <w:rPr>
          <w:color w:val="211D1E"/>
          <w:szCs w:val="20"/>
          <w:lang w:val="fr-FR"/>
        </w:rPr>
        <w:t>(BIB 2296)</w:t>
      </w:r>
      <w:r w:rsidR="006E7544" w:rsidRPr="0032190F">
        <w:rPr>
          <w:lang w:val="fr-FR"/>
        </w:rPr>
        <w:t xml:space="preserve"> </w:t>
      </w:r>
    </w:p>
    <w:p w14:paraId="34DA2BCA" w14:textId="77777777" w:rsidR="00934A22" w:rsidRDefault="00934A22" w:rsidP="00084D9C">
      <w:pPr>
        <w:jc w:val="both"/>
        <w:rPr>
          <w:lang w:val="fr-FR"/>
        </w:rPr>
      </w:pPr>
    </w:p>
    <w:p w14:paraId="30CEAF3D" w14:textId="77777777" w:rsidR="00934A22" w:rsidRDefault="00934A22" w:rsidP="00934A22">
      <w:pPr>
        <w:pStyle w:val="Heading3"/>
      </w:pPr>
      <w:r>
        <w:t>contexte</w:t>
      </w:r>
    </w:p>
    <w:p w14:paraId="04257C3F" w14:textId="77777777" w:rsidR="00934A22" w:rsidRPr="0032190F" w:rsidRDefault="00934A22" w:rsidP="00084D9C">
      <w:pPr>
        <w:jc w:val="both"/>
        <w:rPr>
          <w:lang w:val="fr-FR"/>
        </w:rPr>
      </w:pPr>
      <w:r>
        <w:rPr>
          <w:lang w:val="fr-FR"/>
        </w:rPr>
        <w:t xml:space="preserve">Mobilier "associé" en surface (BIB 3176) </w:t>
      </w:r>
      <w:r w:rsidRPr="00934A22">
        <w:rPr>
          <w:lang w:val="fr-FR"/>
        </w:rPr>
        <w:t xml:space="preserve">Les deux stèles de Beyssan étaient quant à elle « associées » en surface à un riche mobilier lithique (dont de l’obsidienne certainement sarde !) provenant de plusieurs locus mais correspondant peut-être, comme à la Bastidonne, à un seul établissement très vaste. Ce matériel archéologique, d’une grande homogénéité, a pu être rapporté au Néolithique moyen « de type La Roberte » (D’Anna et al., 2015). </w:t>
      </w:r>
      <w:r>
        <w:rPr>
          <w:lang w:val="fr-FR"/>
        </w:rPr>
        <w:t>(BIB 3176)</w:t>
      </w:r>
    </w:p>
    <w:p w14:paraId="2D1C427F" w14:textId="77777777" w:rsidR="006E7544" w:rsidRPr="0032190F" w:rsidRDefault="006E7544" w:rsidP="00084D9C">
      <w:pPr>
        <w:jc w:val="both"/>
        <w:rPr>
          <w:lang w:val="fr-FR"/>
        </w:rPr>
      </w:pPr>
    </w:p>
    <w:p w14:paraId="302FD229" w14:textId="77777777" w:rsidR="006E7544" w:rsidRPr="0032190F" w:rsidRDefault="00934A22" w:rsidP="006E7544">
      <w:pPr>
        <w:pStyle w:val="Heading2"/>
      </w:pPr>
      <w:r>
        <w:t>i</w:t>
      </w:r>
      <w:r w:rsidR="006E7544" w:rsidRPr="0032190F">
        <w:t>nterprétation</w:t>
      </w:r>
    </w:p>
    <w:p w14:paraId="359E486F" w14:textId="5BB0AD24" w:rsidR="006E7544" w:rsidRPr="0032190F" w:rsidRDefault="006E7544" w:rsidP="00084D9C">
      <w:pPr>
        <w:jc w:val="both"/>
        <w:rPr>
          <w:lang w:val="fr-FR"/>
        </w:rPr>
      </w:pPr>
      <w:r w:rsidRPr="0032190F">
        <w:rPr>
          <w:color w:val="211D1E"/>
          <w:szCs w:val="20"/>
          <w:lang w:val="fr-FR"/>
        </w:rPr>
        <w:t xml:space="preserve">Sur l’ensemble des comparaisons, c’est avec </w:t>
      </w:r>
      <w:hyperlink r:id="rId6406" w:anchor="Sit_Bastidonne" w:history="1">
        <w:r w:rsidR="001678F8" w:rsidRPr="0032190F">
          <w:rPr>
            <w:rStyle w:val="Hyperlink"/>
            <w:szCs w:val="20"/>
            <w:lang w:val="fr-FR"/>
          </w:rPr>
          <w:t>L</w:t>
        </w:r>
        <w:r w:rsidRPr="0032190F">
          <w:rPr>
            <w:rStyle w:val="Hyperlink"/>
            <w:szCs w:val="20"/>
            <w:lang w:val="fr-FR"/>
          </w:rPr>
          <w:t>a Bastidonne</w:t>
        </w:r>
      </w:hyperlink>
      <w:r w:rsidRPr="0032190F">
        <w:rPr>
          <w:color w:val="211D1E"/>
          <w:szCs w:val="20"/>
          <w:lang w:val="fr-FR"/>
        </w:rPr>
        <w:t xml:space="preserve"> que les stèles de Gargas présentent le plus de points communs : forme triangulaire, absence des élé</w:t>
      </w:r>
      <w:r w:rsidRPr="0032190F">
        <w:rPr>
          <w:color w:val="211D1E"/>
          <w:szCs w:val="20"/>
          <w:lang w:val="fr-FR"/>
        </w:rPr>
        <w:softHyphen/>
        <w:t xml:space="preserve">ments anatomiques yeux-nez, morphologie des gravures, absence de </w:t>
      </w:r>
      <w:r w:rsidR="00934A22">
        <w:rPr>
          <w:color w:val="211D1E"/>
          <w:szCs w:val="20"/>
          <w:lang w:val="fr-FR"/>
        </w:rPr>
        <w:t xml:space="preserve">relief, utilisation de </w:t>
      </w:r>
      <w:hyperlink r:id="rId6407" w:anchor="Sit_Cinabre" w:history="1">
        <w:r w:rsidR="00934A22" w:rsidRPr="00934A22">
          <w:rPr>
            <w:rStyle w:val="Hyperlink"/>
            <w:szCs w:val="20"/>
            <w:lang w:val="fr-FR"/>
          </w:rPr>
          <w:t>cinabre</w:t>
        </w:r>
      </w:hyperlink>
      <w:r w:rsidR="00934A22">
        <w:rPr>
          <w:color w:val="211D1E"/>
          <w:szCs w:val="20"/>
          <w:lang w:val="fr-FR"/>
        </w:rPr>
        <w:t xml:space="preserve"> </w:t>
      </w:r>
      <w:r w:rsidRPr="0032190F">
        <w:rPr>
          <w:color w:val="211D1E"/>
          <w:szCs w:val="20"/>
          <w:lang w:val="fr-FR"/>
        </w:rPr>
        <w:t xml:space="preserve">(BIB 2296) </w:t>
      </w:r>
    </w:p>
    <w:p w14:paraId="144DA67D" w14:textId="77777777" w:rsidR="004409F3" w:rsidRPr="0032190F" w:rsidRDefault="004409F3" w:rsidP="00242C0F">
      <w:pPr>
        <w:jc w:val="both"/>
        <w:rPr>
          <w:lang w:val="fr-FR"/>
        </w:rPr>
      </w:pPr>
    </w:p>
    <w:p w14:paraId="01F8CCED" w14:textId="77777777" w:rsidR="002F68FA" w:rsidRPr="0032190F" w:rsidRDefault="002F68FA" w:rsidP="00426FF9">
      <w:pPr>
        <w:pStyle w:val="Heading1"/>
      </w:pPr>
      <w:bookmarkStart w:id="2742" w:name="Sit_Ubac"/>
      <w:r w:rsidRPr="0032190F">
        <w:t>UBAC (Dolmen de l’)</w:t>
      </w:r>
    </w:p>
    <w:bookmarkEnd w:id="2742"/>
    <w:p w14:paraId="40DA4676" w14:textId="77777777" w:rsidR="002F68FA" w:rsidRPr="0032190F" w:rsidRDefault="002F68FA" w:rsidP="00242C0F">
      <w:pPr>
        <w:rPr>
          <w:lang w:val="fr-FR"/>
        </w:rPr>
      </w:pPr>
    </w:p>
    <w:p w14:paraId="10CDF6B6" w14:textId="70D25958" w:rsidR="002F68FA" w:rsidRPr="0032190F" w:rsidRDefault="002F68FA" w:rsidP="00242C0F">
      <w:pPr>
        <w:jc w:val="both"/>
        <w:rPr>
          <w:lang w:val="fr-FR"/>
        </w:rPr>
      </w:pPr>
      <w:r w:rsidRPr="0032190F">
        <w:rPr>
          <w:lang w:val="fr-FR"/>
        </w:rPr>
        <w:t xml:space="preserve">Le dolmen de l’Ubac (Goult, Vaucluse) est situé à </w:t>
      </w:r>
      <w:smartTag w:uri="urn:schemas-microsoft-com:office:smarttags" w:element="metricconverter">
        <w:smartTagPr>
          <w:attr w:name="ProductID" w:val="15 km"/>
        </w:smartTagPr>
        <w:r w:rsidRPr="0032190F">
          <w:rPr>
            <w:lang w:val="fr-FR"/>
          </w:rPr>
          <w:t>15 km</w:t>
        </w:r>
      </w:smartTag>
      <w:r w:rsidRPr="0032190F">
        <w:rPr>
          <w:lang w:val="fr-FR"/>
        </w:rPr>
        <w:t xml:space="preserve"> de Cavaillon. Il s’agit d’un dolmen à chambre allongée trapézoïdale et murs latéraux de pierre sèche. Le monument été re</w:t>
      </w:r>
      <w:r w:rsidR="007416AB" w:rsidRPr="0032190F">
        <w:rPr>
          <w:lang w:val="fr-FR"/>
        </w:rPr>
        <w:t>c</w:t>
      </w:r>
      <w:r w:rsidRPr="0032190F">
        <w:rPr>
          <w:lang w:val="fr-FR"/>
        </w:rPr>
        <w:t>ouvert d’un tertre en terre comportant 2 couronnes concentriques de dalles dressée. La chambre comporte plusieurs niveaux de dépôts datables de la fin du 4</w:t>
      </w:r>
      <w:r w:rsidRPr="0032190F">
        <w:rPr>
          <w:vertAlign w:val="superscript"/>
          <w:lang w:val="fr-FR"/>
        </w:rPr>
        <w:t>e</w:t>
      </w:r>
      <w:r w:rsidRPr="0032190F">
        <w:rPr>
          <w:lang w:val="fr-FR"/>
        </w:rPr>
        <w:t xml:space="preserve"> et du début du 3</w:t>
      </w:r>
      <w:r w:rsidRPr="0032190F">
        <w:rPr>
          <w:vertAlign w:val="superscript"/>
          <w:lang w:val="fr-FR"/>
        </w:rPr>
        <w:t>e</w:t>
      </w:r>
      <w:r w:rsidRPr="0032190F">
        <w:rPr>
          <w:lang w:val="fr-FR"/>
        </w:rPr>
        <w:t xml:space="preserve"> millénaire av. (Ly 740 : 4190 ± 45 BP soit entre 2880 et 2622 CalBC et Ly 900 : 4140 ± 40 BP soit entre 2878 et 2496 CalBC) (BIB 1149 p 78). A la base du tertre funéraire ont été retrouvées deux fragments de stèles aniconiques (voir type de </w:t>
      </w:r>
      <w:hyperlink r:id="rId6408" w:anchor="Sit_Chateau_Blanc" w:history="1">
        <w:r w:rsidRPr="0032190F">
          <w:rPr>
            <w:rStyle w:val="Hyperlink"/>
            <w:lang w:val="fr-FR"/>
          </w:rPr>
          <w:t>Château-Blanc</w:t>
        </w:r>
      </w:hyperlink>
      <w:r w:rsidRPr="0032190F">
        <w:rPr>
          <w:lang w:val="fr-FR"/>
        </w:rPr>
        <w:t xml:space="preserve">/Ubac dans le groupe des </w:t>
      </w:r>
      <w:hyperlink r:id="rId6409" w:anchor="Cul_Steles_Provencales" w:history="1">
        <w:r w:rsidR="00E5784F" w:rsidRPr="0032190F">
          <w:rPr>
            <w:rStyle w:val="Hyperlink"/>
            <w:lang w:val="fr-FR"/>
          </w:rPr>
          <w:t>stèles provençales</w:t>
        </w:r>
      </w:hyperlink>
      <w:r w:rsidRPr="0032190F">
        <w:rPr>
          <w:lang w:val="fr-FR"/>
        </w:rPr>
        <w:t>)</w:t>
      </w:r>
      <w:r w:rsidR="00E5784F" w:rsidRPr="0032190F">
        <w:rPr>
          <w:lang w:val="fr-FR"/>
        </w:rPr>
        <w:t xml:space="preserve"> dans un contexte probable de remploi (BIB 1149 p 78 (BIB 1151))</w:t>
      </w:r>
      <w:r w:rsidR="00575D6B" w:rsidRPr="0032190F">
        <w:rPr>
          <w:lang w:val="fr-FR"/>
        </w:rPr>
        <w:t xml:space="preserve"> </w:t>
      </w:r>
      <w:hyperlink r:id="rId6410" w:anchor="Cul_Steles_Durancienne" w:history="1">
        <w:r w:rsidR="0096527E" w:rsidRPr="0032190F">
          <w:rPr>
            <w:rStyle w:val="Hyperlink"/>
            <w:lang w:val="fr-FR"/>
          </w:rPr>
          <w:t>stèles duranciennes</w:t>
        </w:r>
      </w:hyperlink>
      <w:r w:rsidR="0096527E" w:rsidRPr="0032190F">
        <w:rPr>
          <w:lang w:val="fr-FR"/>
        </w:rPr>
        <w:t xml:space="preserve"> </w:t>
      </w:r>
      <w:r w:rsidR="00575D6B" w:rsidRPr="0032190F">
        <w:rPr>
          <w:lang w:val="fr-FR"/>
        </w:rPr>
        <w:t>(SS BIB)</w:t>
      </w:r>
    </w:p>
    <w:p w14:paraId="487E666E" w14:textId="77777777" w:rsidR="009A55D9" w:rsidRPr="0032190F" w:rsidRDefault="009A55D9" w:rsidP="00242C0F">
      <w:pPr>
        <w:jc w:val="both"/>
        <w:rPr>
          <w:lang w:val="fr-FR"/>
        </w:rPr>
      </w:pPr>
    </w:p>
    <w:p w14:paraId="342C5A49" w14:textId="77777777" w:rsidR="009A55D9" w:rsidRPr="0032190F" w:rsidRDefault="00934A22" w:rsidP="009A55D9">
      <w:pPr>
        <w:pStyle w:val="Heading2"/>
      </w:pPr>
      <w:r>
        <w:t>s</w:t>
      </w:r>
      <w:r w:rsidR="009A55D9" w:rsidRPr="0032190F">
        <w:t>tèles</w:t>
      </w:r>
    </w:p>
    <w:p w14:paraId="24907192" w14:textId="77777777" w:rsidR="009A55D9" w:rsidRDefault="009A55D9" w:rsidP="00242C0F">
      <w:pPr>
        <w:jc w:val="both"/>
        <w:rPr>
          <w:lang w:val="fr-FR"/>
        </w:rPr>
      </w:pPr>
    </w:p>
    <w:p w14:paraId="5461B9B7" w14:textId="044DC82E" w:rsidR="00934A22" w:rsidRDefault="00934A22" w:rsidP="00934A22">
      <w:pPr>
        <w:rPr>
          <w:lang w:val="fr-FR"/>
        </w:rPr>
      </w:pPr>
      <w:r>
        <w:rPr>
          <w:lang w:val="fr-FR"/>
        </w:rPr>
        <w:t>s</w:t>
      </w:r>
      <w:r w:rsidRPr="00934A22">
        <w:rPr>
          <w:lang w:val="fr-FR"/>
        </w:rPr>
        <w:t xml:space="preserve">tèles du </w:t>
      </w:r>
      <w:hyperlink r:id="rId6411" w:anchor="Cul_Chateau_Blanc_Ubac" w:history="1">
        <w:r w:rsidRPr="00934A22">
          <w:rPr>
            <w:rStyle w:val="Hyperlink"/>
            <w:lang w:val="fr-FR"/>
          </w:rPr>
          <w:t>gr. Chateau Blanc/Ubac</w:t>
        </w:r>
      </w:hyperlink>
      <w:r>
        <w:rPr>
          <w:lang w:val="fr-FR"/>
        </w:rPr>
        <w:t xml:space="preserve"> (BIB 3176)</w:t>
      </w:r>
    </w:p>
    <w:p w14:paraId="441E8CDA" w14:textId="77777777" w:rsidR="00934A22" w:rsidRPr="0032190F" w:rsidRDefault="00934A22" w:rsidP="00242C0F">
      <w:pPr>
        <w:jc w:val="both"/>
        <w:rPr>
          <w:lang w:val="fr-FR"/>
        </w:rPr>
      </w:pPr>
    </w:p>
    <w:p w14:paraId="630E6C32" w14:textId="77777777" w:rsidR="009A55D9" w:rsidRPr="0032190F" w:rsidRDefault="00934A22" w:rsidP="009A55D9">
      <w:pPr>
        <w:pStyle w:val="Heading3"/>
      </w:pPr>
      <w:r>
        <w:t>s</w:t>
      </w:r>
      <w:r w:rsidR="009A55D9" w:rsidRPr="0032190F">
        <w:t>tèle 1</w:t>
      </w:r>
    </w:p>
    <w:p w14:paraId="3B59B4AC" w14:textId="77777777" w:rsidR="00575D6B" w:rsidRPr="00934A22" w:rsidRDefault="00575D6B" w:rsidP="009A55D9">
      <w:pPr>
        <w:rPr>
          <w:sz w:val="20"/>
          <w:lang w:val="fr-FR"/>
        </w:rPr>
      </w:pPr>
      <w:bookmarkStart w:id="2743" w:name="Sit_Ubac_Goult_Ponty_Sud_I"/>
      <w:r w:rsidRPr="00934A22">
        <w:rPr>
          <w:sz w:val="20"/>
          <w:lang w:val="fr-FR"/>
        </w:rPr>
        <w:t>Goult-Ponty Sud I</w:t>
      </w:r>
    </w:p>
    <w:bookmarkEnd w:id="2743"/>
    <w:p w14:paraId="7B7503A5" w14:textId="77777777" w:rsidR="00575D6B" w:rsidRPr="0032190F" w:rsidRDefault="00575D6B" w:rsidP="00242C0F">
      <w:pPr>
        <w:jc w:val="both"/>
        <w:rPr>
          <w:lang w:val="fr-FR"/>
        </w:rPr>
      </w:pPr>
    </w:p>
    <w:p w14:paraId="5319D6FD" w14:textId="77777777" w:rsidR="004C42A7" w:rsidRPr="0032190F" w:rsidRDefault="00784F66" w:rsidP="00784F66">
      <w:pPr>
        <w:jc w:val="both"/>
        <w:rPr>
          <w:lang w:val="fr-FR"/>
        </w:rPr>
      </w:pPr>
      <w:r w:rsidRPr="0032190F">
        <w:rPr>
          <w:lang w:val="fr-FR"/>
        </w:rPr>
        <w:t>Le contexte montre que les stèles n’étaient pas directement associées aux chambres sépulcrales mais étaient déposées dans des annexes préfigurant les couloirs ou à l’entrée de ceux-ci (BIB 2285 p. 249) mais aussi peut-être en remploi (BIB 2285)</w:t>
      </w:r>
      <w:r w:rsidR="004C42A7" w:rsidRPr="0032190F">
        <w:rPr>
          <w:lang w:val="fr-FR"/>
        </w:rPr>
        <w:t>. Deux stèles qui selon Gérard Sauzade (renseignement oral) pourraient provenir d’un monument antérieur au dolmen à chambre allongée (BIB 2285 p. 250)</w:t>
      </w:r>
      <w:r w:rsidR="0096527E" w:rsidRPr="0032190F">
        <w:rPr>
          <w:lang w:val="fr-FR"/>
        </w:rPr>
        <w:t xml:space="preserve"> </w:t>
      </w:r>
    </w:p>
    <w:p w14:paraId="2159801A" w14:textId="77777777" w:rsidR="009A55D9" w:rsidRPr="0032190F" w:rsidRDefault="009A55D9" w:rsidP="00784F66">
      <w:pPr>
        <w:jc w:val="both"/>
        <w:rPr>
          <w:lang w:val="fr-FR"/>
        </w:rPr>
      </w:pPr>
      <w:r w:rsidRPr="00934A22">
        <w:rPr>
          <w:szCs w:val="21"/>
          <w:lang w:val="es-ES" w:eastAsia="en-GB"/>
        </w:rPr>
        <w:t xml:space="preserve">la Stèle 1 </w:t>
      </w:r>
      <w:r w:rsidRPr="00934A22">
        <w:rPr>
          <w:szCs w:val="16"/>
          <w:lang w:val="es-ES" w:eastAsia="en-GB"/>
        </w:rPr>
        <w:t>(FIG. 32, N</w:t>
      </w:r>
      <w:r w:rsidRPr="00934A22">
        <w:rPr>
          <w:szCs w:val="10"/>
          <w:lang w:val="es-ES" w:eastAsia="en-GB"/>
        </w:rPr>
        <w:t xml:space="preserve">o </w:t>
      </w:r>
      <w:r w:rsidRPr="00934A22">
        <w:rPr>
          <w:szCs w:val="16"/>
          <w:lang w:val="es-ES" w:eastAsia="en-GB"/>
        </w:rPr>
        <w:t>1 ; FIG. 31)</w:t>
      </w:r>
      <w:r w:rsidRPr="00934A22">
        <w:rPr>
          <w:szCs w:val="21"/>
          <w:lang w:val="es-ES" w:eastAsia="en-GB"/>
        </w:rPr>
        <w:t xml:space="preserve">. </w:t>
      </w:r>
      <w:r w:rsidRPr="0032190F">
        <w:rPr>
          <w:szCs w:val="21"/>
          <w:lang w:val="fr-FR" w:eastAsia="en-GB"/>
        </w:rPr>
        <w:t>Située en E7, contre le tertre et à côté des trois jattes carénées, la partie supérieure d’une stèle non gravée, de forme trapézoïdale, en molasse locale, a été mise au jour, au milieu d’un empilement de blocs et de dalles. Elle était fortement inclinée vers le sud-est et apparaissait sur sa face antérieure, son sommet reposant sur le sol (– 1,76 à – 2, 05 m). Elle est incomplète, cassée vraisemblablement au deux tiers de son sommet, seule sa partie supérieure a été retrouvée. Elle est polie sur les deux faces, sur ses flancs et sur son sommet. Aucune trace de peinture résiduelle n’est apparue après nettoyage. Les deux grandes faces sont plates, à l’exception du sommet de la face postérieure qui est légèrement convexe. Son plan sommital est légèrement bombé. Elle présente à la partie supérieure de sa face antérieure, sur son bord droit, et à la partie inférieure, d’importantes épaufrures témoignant de plusieurs impacts. De même, sa face postérieure porte des traces de chocs à sa partie supérieure et sur son bord gauche. Dimensions : hauteur restante 37 cm ; largeur maximum de la partie supérieure 36 cm ; largeur minimum de la partie inférieure 26 cm ; épaisseur 7,5 cm  (BIB 2469)</w:t>
      </w:r>
    </w:p>
    <w:p w14:paraId="01943745" w14:textId="77777777" w:rsidR="009A55D9" w:rsidRPr="0032190F" w:rsidRDefault="009A55D9" w:rsidP="00784F66">
      <w:pPr>
        <w:jc w:val="both"/>
        <w:rPr>
          <w:lang w:val="fr-FR"/>
        </w:rPr>
      </w:pPr>
    </w:p>
    <w:p w14:paraId="2E191308" w14:textId="77777777" w:rsidR="009A55D9" w:rsidRPr="0032190F" w:rsidRDefault="00934A22" w:rsidP="009A55D9">
      <w:pPr>
        <w:pStyle w:val="Heading2"/>
      </w:pPr>
      <w:r>
        <w:t>s</w:t>
      </w:r>
      <w:r w:rsidR="009A55D9" w:rsidRPr="0032190F">
        <w:t>tèle 2</w:t>
      </w:r>
    </w:p>
    <w:p w14:paraId="12FBDFE5" w14:textId="77777777" w:rsidR="000C7B58" w:rsidRPr="0032190F" w:rsidRDefault="000C7B58" w:rsidP="000C7B58">
      <w:pPr>
        <w:rPr>
          <w:lang w:val="fr-FR"/>
        </w:rPr>
      </w:pPr>
      <w:r w:rsidRPr="0032190F">
        <w:rPr>
          <w:lang w:val="fr-FR"/>
        </w:rPr>
        <w:t>peinture (BIB 2469)</w:t>
      </w:r>
    </w:p>
    <w:p w14:paraId="63C905D4" w14:textId="77777777" w:rsidR="00934A22" w:rsidRDefault="00934A22" w:rsidP="000C7B58">
      <w:pPr>
        <w:jc w:val="both"/>
        <w:rPr>
          <w:lang w:val="fr-FR" w:eastAsia="en-GB"/>
        </w:rPr>
      </w:pPr>
    </w:p>
    <w:p w14:paraId="31F18FF6" w14:textId="608B0F7B" w:rsidR="000C7B58" w:rsidRDefault="000C7B58" w:rsidP="000C7B58">
      <w:pPr>
        <w:jc w:val="both"/>
        <w:rPr>
          <w:lang w:val="fr-FR"/>
        </w:rPr>
      </w:pPr>
      <w:r w:rsidRPr="00934A22">
        <w:rPr>
          <w:lang w:val="fr-FR" w:eastAsia="en-GB"/>
        </w:rPr>
        <w:t xml:space="preserve">la stèle 2. </w:t>
      </w:r>
      <w:r w:rsidRPr="00934A22">
        <w:rPr>
          <w:szCs w:val="16"/>
          <w:lang w:val="fr-FR" w:eastAsia="en-GB"/>
        </w:rPr>
        <w:t>(FIG. 32, N</w:t>
      </w:r>
      <w:r w:rsidRPr="00934A22">
        <w:rPr>
          <w:szCs w:val="10"/>
          <w:lang w:val="fr-FR" w:eastAsia="en-GB"/>
        </w:rPr>
        <w:t xml:space="preserve">o </w:t>
      </w:r>
      <w:r w:rsidRPr="00934A22">
        <w:rPr>
          <w:szCs w:val="16"/>
          <w:lang w:val="fr-FR" w:eastAsia="en-GB"/>
        </w:rPr>
        <w:t xml:space="preserve">2 ; FIG. 31) </w:t>
      </w:r>
      <w:r w:rsidRPr="00934A22">
        <w:rPr>
          <w:lang w:val="fr-FR" w:eastAsia="en-GB"/>
        </w:rPr>
        <w:t xml:space="preserve">Une deuxième stèle a été mise au jour en F-G9, à la base du tertre entre les deux couronnes, reposant à plat sur sa face antérieure </w:t>
      </w:r>
      <w:r w:rsidRPr="00934A22">
        <w:rPr>
          <w:szCs w:val="16"/>
          <w:lang w:val="fr-FR" w:eastAsia="en-GB"/>
        </w:rPr>
        <w:t>(FIG. 16 ; FIG. 31)</w:t>
      </w:r>
      <w:r w:rsidRPr="00934A22">
        <w:rPr>
          <w:lang w:val="fr-FR" w:eastAsia="en-GB"/>
        </w:rPr>
        <w:t>. Elle est incomplète, non gravée, cassée vraisemblablement au tiers de son sommet, seule sa partie supérieure a été retrouvée. Aménagée dans une dalle de molasse locale comme la précédente, ses deux faces sont entièrement polies ainsi que ses deux côtés et son sommet. De forme trapézoïdale, sa face antérieure est plate au sommet, légèrement convexe au niveau de la cassure. Sa face postérieure est bombée sur toute sa hauteur. Son sommet est légèrement incurvé, dégageant ainsi deux pointes à ses extrémités. Cette deuxième stèle porte une épaufrure sur le bord sommital survenue à partir d’un coup porté sur l’angle supérieur de sa face antérieure. Une large écaille s’est détachée de sa face antérieure, du fait de la présence d’un fossile de grande taille (</w:t>
      </w:r>
      <w:r w:rsidRPr="00934A22">
        <w:rPr>
          <w:i/>
          <w:iCs/>
          <w:lang w:val="fr-FR" w:eastAsia="en-GB"/>
        </w:rPr>
        <w:t>pecten</w:t>
      </w:r>
      <w:r w:rsidRPr="00934A22">
        <w:rPr>
          <w:lang w:val="fr-FR" w:eastAsia="en-GB"/>
        </w:rPr>
        <w:t xml:space="preserve">). Sur l’écaille, quelques légères traces de couleur apparaissent en humidifiant la surface. Ces traces induisent que sa face antérieure devait être peinte à l’origine. Par sa forme régulièrement trapézoïdale et son sommet incurvé, cette stèle se rapproche des stèles 1 et 2 de </w:t>
      </w:r>
      <w:hyperlink r:id="rId6412" w:anchor="Sit_Lauris_Puyvert" w:history="1">
        <w:r w:rsidR="00510332" w:rsidRPr="00934A22">
          <w:rPr>
            <w:rStyle w:val="Hyperlink"/>
            <w:lang w:val="fr-FR"/>
          </w:rPr>
          <w:t>Lauris-Puyvert</w:t>
        </w:r>
      </w:hyperlink>
      <w:r w:rsidR="00510332" w:rsidRPr="00934A22">
        <w:rPr>
          <w:lang w:val="fr-FR" w:eastAsia="en-GB"/>
        </w:rPr>
        <w:t xml:space="preserve"> </w:t>
      </w:r>
      <w:r w:rsidRPr="00934A22">
        <w:rPr>
          <w:lang w:val="fr-FR" w:eastAsia="en-GB"/>
        </w:rPr>
        <w:t>(Gagnière et Granier, 1963). Ce trait ne paraît pas cependant déterminant ; le fait que ces stèles ne sont pas gravées paraît davantage significatif. Dimensions : hauteur restante 28 cm ; largeur maximum partie supérieure 40 cm ; largeur maximum partie inférieure 35 cm ; épaisseur 11 cm.</w:t>
      </w:r>
      <w:r w:rsidRPr="00934A22">
        <w:rPr>
          <w:lang w:val="fr-FR"/>
        </w:rPr>
        <w:t xml:space="preserve"> (BIB 2469)</w:t>
      </w:r>
    </w:p>
    <w:p w14:paraId="1B2CAEC8" w14:textId="77777777" w:rsidR="00934A22" w:rsidRDefault="00934A22" w:rsidP="000C7B58">
      <w:pPr>
        <w:jc w:val="both"/>
        <w:rPr>
          <w:lang w:val="fr-FR"/>
        </w:rPr>
      </w:pPr>
    </w:p>
    <w:p w14:paraId="1C39DD0A" w14:textId="77777777" w:rsidR="00934A22" w:rsidRDefault="00934A22" w:rsidP="00934A22">
      <w:pPr>
        <w:pStyle w:val="Heading2"/>
      </w:pPr>
      <w:r>
        <w:t>contexte</w:t>
      </w:r>
    </w:p>
    <w:p w14:paraId="72E18CD1" w14:textId="77777777" w:rsidR="00934A22" w:rsidRDefault="00934A22" w:rsidP="000C7B58">
      <w:pPr>
        <w:jc w:val="both"/>
        <w:rPr>
          <w:lang w:val="fr-FR"/>
        </w:rPr>
      </w:pPr>
    </w:p>
    <w:p w14:paraId="51E41301" w14:textId="77777777" w:rsidR="00934A22" w:rsidRPr="00934A22" w:rsidRDefault="00934A22" w:rsidP="000C7B58">
      <w:pPr>
        <w:jc w:val="both"/>
        <w:rPr>
          <w:lang w:val="fr-FR"/>
        </w:rPr>
      </w:pPr>
      <w:r w:rsidRPr="00934A22">
        <w:rPr>
          <w:lang w:val="fr-FR"/>
        </w:rPr>
        <w:t>au-dessous</w:t>
      </w:r>
      <w:r>
        <w:rPr>
          <w:lang w:val="fr-FR"/>
        </w:rPr>
        <w:t xml:space="preserve"> de structure </w:t>
      </w:r>
      <w:r w:rsidRPr="00934A22">
        <w:rPr>
          <w:lang w:val="fr-FR"/>
        </w:rPr>
        <w:t xml:space="preserve">(Arnal G.-B. et al., 1986 ; Hasler 1998 ; Hasler et al., 1998 et 2002 ; Sauzade, 2012 ; Sauzade et al., 2015) </w:t>
      </w:r>
      <w:r>
        <w:rPr>
          <w:lang w:val="fr-FR"/>
        </w:rPr>
        <w:t>(BIB 3176)</w:t>
      </w:r>
    </w:p>
    <w:p w14:paraId="35B9E88D" w14:textId="77777777" w:rsidR="00784F66" w:rsidRPr="0032190F" w:rsidRDefault="00784F66" w:rsidP="00426FF9">
      <w:pPr>
        <w:pStyle w:val="Heading1"/>
      </w:pPr>
      <w:r w:rsidRPr="0032190F">
        <w:br/>
      </w:r>
      <w:bookmarkStart w:id="2744" w:name="Sit_Cavaillon"/>
      <w:r w:rsidRPr="0032190F">
        <w:t>CAVAILLON (STELE)</w:t>
      </w:r>
      <w:bookmarkEnd w:id="2744"/>
    </w:p>
    <w:p w14:paraId="381B453C" w14:textId="167AC651" w:rsidR="00784F66" w:rsidRPr="0032190F" w:rsidRDefault="00784F66" w:rsidP="00242C0F">
      <w:pPr>
        <w:jc w:val="both"/>
        <w:rPr>
          <w:lang w:val="fr-FR"/>
        </w:rPr>
      </w:pPr>
      <w:r w:rsidRPr="0032190F">
        <w:rPr>
          <w:lang w:val="fr-FR"/>
        </w:rPr>
        <w:br/>
        <w:t xml:space="preserve">Cavaillon (Vaucluse) a livré une stèle du </w:t>
      </w:r>
      <w:hyperlink r:id="rId6413" w:anchor="Cul_Steles_Durancienne" w:history="1">
        <w:r w:rsidRPr="0032190F">
          <w:rPr>
            <w:rStyle w:val="Hyperlink"/>
            <w:lang w:val="fr-FR"/>
          </w:rPr>
          <w:t>type durancien</w:t>
        </w:r>
      </w:hyperlink>
      <w:r w:rsidRPr="0032190F">
        <w:rPr>
          <w:lang w:val="fr-FR"/>
        </w:rPr>
        <w:t xml:space="preserve"> (SS BIB)</w:t>
      </w:r>
      <w:r w:rsidR="000E092C" w:rsidRPr="0032190F">
        <w:rPr>
          <w:lang w:val="fr-FR"/>
        </w:rPr>
        <w:t xml:space="preserve"> aujourd’hui au MAN (wiki)</w:t>
      </w:r>
      <w:r w:rsidR="00832874" w:rsidRPr="0032190F">
        <w:rPr>
          <w:lang w:val="fr-FR"/>
        </w:rPr>
        <w:t xml:space="preserve"> stèle </w:t>
      </w:r>
      <w:r w:rsidR="00832874" w:rsidRPr="0032190F">
        <w:rPr>
          <w:lang w:val="fr-FR"/>
        </w:rPr>
        <w:lastRenderedPageBreak/>
        <w:t>en calcaire tendre de format ractangulaire sans bouche ni oreille, avec des traces de peinture rouges. La fri</w:t>
      </w:r>
      <w:r w:rsidR="00AE4243" w:rsidRPr="0032190F">
        <w:rPr>
          <w:lang w:val="fr-FR"/>
        </w:rPr>
        <w:t>s</w:t>
      </w:r>
      <w:r w:rsidR="00832874" w:rsidRPr="0032190F">
        <w:rPr>
          <w:lang w:val="fr-FR"/>
        </w:rPr>
        <w:t xml:space="preserve">e de </w:t>
      </w:r>
      <w:hyperlink r:id="rId6414" w:anchor="Cul_Art_TAC_T_g_chevrons" w:history="1">
        <w:r w:rsidR="004C74A0" w:rsidRPr="0032190F">
          <w:rPr>
            <w:rStyle w:val="Hyperlink"/>
            <w:lang w:val="fr-FR"/>
          </w:rPr>
          <w:t>chevrons</w:t>
        </w:r>
      </w:hyperlink>
      <w:r w:rsidR="004C74A0" w:rsidRPr="0032190F">
        <w:rPr>
          <w:lang w:val="fr-FR"/>
        </w:rPr>
        <w:t xml:space="preserve"> </w:t>
      </w:r>
      <w:r w:rsidR="00832874" w:rsidRPr="0032190F">
        <w:rPr>
          <w:lang w:val="fr-FR"/>
        </w:rPr>
        <w:t xml:space="preserve">et losanges reservés encadre le nez et les </w:t>
      </w:r>
      <w:hyperlink r:id="rId6415" w:anchor="Cul_Art_TAC_T_a_yeux" w:history="1">
        <w:r w:rsidR="0051256D" w:rsidRPr="0032190F">
          <w:rPr>
            <w:rStyle w:val="Hyperlink"/>
            <w:lang w:val="fr-FR"/>
          </w:rPr>
          <w:t>yeux</w:t>
        </w:r>
      </w:hyperlink>
      <w:r w:rsidR="0051256D" w:rsidRPr="0032190F">
        <w:rPr>
          <w:lang w:val="fr-FR"/>
        </w:rPr>
        <w:t xml:space="preserve"> </w:t>
      </w:r>
      <w:r w:rsidR="00832874" w:rsidRPr="0032190F">
        <w:rPr>
          <w:lang w:val="fr-FR"/>
        </w:rPr>
        <w:t xml:space="preserve">(BIB MAN 2017) </w:t>
      </w:r>
    </w:p>
    <w:p w14:paraId="093BEABD" w14:textId="77777777" w:rsidR="00664BF8" w:rsidRPr="0032190F" w:rsidRDefault="00664BF8" w:rsidP="00242C0F">
      <w:pPr>
        <w:rPr>
          <w:lang w:val="fr-FR"/>
        </w:rPr>
      </w:pPr>
    </w:p>
    <w:p w14:paraId="5AA90344" w14:textId="77777777" w:rsidR="00784F66" w:rsidRPr="0032190F" w:rsidRDefault="00784F66" w:rsidP="00426FF9">
      <w:pPr>
        <w:pStyle w:val="Heading1"/>
      </w:pPr>
      <w:bookmarkStart w:id="2745" w:name="Sit_Beaucet"/>
      <w:r w:rsidRPr="0032190F">
        <w:t>BEAUCET</w:t>
      </w:r>
      <w:r w:rsidR="000E092C" w:rsidRPr="0032190F">
        <w:t xml:space="preserve"> (LE)</w:t>
      </w:r>
    </w:p>
    <w:bookmarkEnd w:id="2745"/>
    <w:p w14:paraId="20EF20CC" w14:textId="77777777" w:rsidR="00784F66" w:rsidRPr="0032190F" w:rsidRDefault="00784F66" w:rsidP="00242C0F">
      <w:pPr>
        <w:rPr>
          <w:lang w:val="fr-FR"/>
        </w:rPr>
      </w:pPr>
    </w:p>
    <w:p w14:paraId="10C9E477" w14:textId="79C4A381" w:rsidR="00784F66" w:rsidRPr="0032190F" w:rsidRDefault="000E092C" w:rsidP="00EB67BE">
      <w:pPr>
        <w:jc w:val="both"/>
        <w:rPr>
          <w:lang w:val="fr-FR"/>
        </w:rPr>
      </w:pPr>
      <w:r w:rsidRPr="0032190F">
        <w:rPr>
          <w:lang w:val="fr-FR"/>
        </w:rPr>
        <w:t xml:space="preserve">Le </w:t>
      </w:r>
      <w:r w:rsidR="00784F66" w:rsidRPr="0032190F">
        <w:rPr>
          <w:lang w:val="fr-FR"/>
        </w:rPr>
        <w:t>Beaucet (</w:t>
      </w:r>
      <w:r w:rsidR="00315B52" w:rsidRPr="0032190F">
        <w:rPr>
          <w:lang w:val="fr-FR"/>
        </w:rPr>
        <w:t xml:space="preserve">Le Beaucet, </w:t>
      </w:r>
      <w:r w:rsidR="00784F66" w:rsidRPr="0032190F">
        <w:rPr>
          <w:lang w:val="fr-FR"/>
        </w:rPr>
        <w:t xml:space="preserve">Vaucluse) a livré deux stèles (BIB 2285 p. 249) du </w:t>
      </w:r>
      <w:hyperlink r:id="rId6416" w:anchor="Cul_Steles_Durancienne" w:history="1">
        <w:r w:rsidR="00784F66" w:rsidRPr="0032190F">
          <w:rPr>
            <w:rStyle w:val="Hyperlink"/>
            <w:lang w:val="fr-FR"/>
          </w:rPr>
          <w:t>type durancien</w:t>
        </w:r>
      </w:hyperlink>
      <w:r w:rsidR="00784F66" w:rsidRPr="0032190F">
        <w:rPr>
          <w:lang w:val="fr-FR"/>
        </w:rPr>
        <w:t xml:space="preserve"> (</w:t>
      </w:r>
      <w:r w:rsidR="00003541" w:rsidRPr="0032190F">
        <w:rPr>
          <w:lang w:val="fr-FR"/>
        </w:rPr>
        <w:t>BIB 2292</w:t>
      </w:r>
      <w:r w:rsidR="00784F66" w:rsidRPr="0032190F">
        <w:rPr>
          <w:lang w:val="fr-FR"/>
        </w:rPr>
        <w:t>)</w:t>
      </w:r>
      <w:r w:rsidR="00EB67BE" w:rsidRPr="0032190F">
        <w:rPr>
          <w:lang w:val="fr-FR"/>
        </w:rPr>
        <w:t xml:space="preserve"> décors de </w:t>
      </w:r>
      <w:hyperlink r:id="rId6417" w:anchor="Cul_Art_TAC_T_g_chevrons" w:history="1">
        <w:r w:rsidR="00EB67BE" w:rsidRPr="0032190F">
          <w:rPr>
            <w:rStyle w:val="Hyperlink"/>
            <w:lang w:val="fr-FR"/>
          </w:rPr>
          <w:t>chevrons</w:t>
        </w:r>
      </w:hyperlink>
      <w:r w:rsidR="00EB67BE" w:rsidRPr="0032190F">
        <w:rPr>
          <w:lang w:val="fr-FR"/>
        </w:rPr>
        <w:t xml:space="preserve"> étaient rehaussés de couleur (BIB 2285 p. 250)</w:t>
      </w:r>
    </w:p>
    <w:p w14:paraId="2C4E5F1B" w14:textId="77777777" w:rsidR="00784F66" w:rsidRPr="0032190F" w:rsidRDefault="00784F66" w:rsidP="00242C0F">
      <w:pPr>
        <w:rPr>
          <w:lang w:val="fr-FR"/>
        </w:rPr>
      </w:pPr>
    </w:p>
    <w:p w14:paraId="55A35949" w14:textId="77777777" w:rsidR="00784F66" w:rsidRPr="0032190F" w:rsidRDefault="00784F66" w:rsidP="00426FF9">
      <w:pPr>
        <w:pStyle w:val="Heading1"/>
      </w:pPr>
      <w:bookmarkStart w:id="2746" w:name="Sit_Villeneuve_stele_durance"/>
      <w:r w:rsidRPr="0032190F">
        <w:t>VILLENEUVE</w:t>
      </w:r>
    </w:p>
    <w:bookmarkEnd w:id="2746"/>
    <w:p w14:paraId="76A5347C" w14:textId="77777777" w:rsidR="00784F66" w:rsidRPr="0032190F" w:rsidRDefault="00784F66" w:rsidP="00242C0F">
      <w:pPr>
        <w:rPr>
          <w:lang w:val="fr-FR"/>
        </w:rPr>
      </w:pPr>
    </w:p>
    <w:p w14:paraId="3ADB79A0" w14:textId="0938587F" w:rsidR="00784F66" w:rsidRPr="0032190F" w:rsidRDefault="00784F66" w:rsidP="00784F66">
      <w:pPr>
        <w:rPr>
          <w:lang w:val="fr-FR"/>
        </w:rPr>
      </w:pPr>
      <w:r w:rsidRPr="0032190F">
        <w:rPr>
          <w:lang w:val="fr-FR"/>
        </w:rPr>
        <w:t xml:space="preserve">Villeneuve (Alpes-de-Haute-Provence) a livré une stèle du </w:t>
      </w:r>
      <w:hyperlink r:id="rId6418" w:anchor="Cul_Steles_Durancienne" w:history="1">
        <w:r w:rsidRPr="0032190F">
          <w:rPr>
            <w:rStyle w:val="Hyperlink"/>
            <w:lang w:val="fr-FR"/>
          </w:rPr>
          <w:t>type durancien</w:t>
        </w:r>
      </w:hyperlink>
      <w:r w:rsidRPr="0032190F">
        <w:rPr>
          <w:lang w:val="fr-FR"/>
        </w:rPr>
        <w:t xml:space="preserve"> (</w:t>
      </w:r>
      <w:r w:rsidR="00003541" w:rsidRPr="0032190F">
        <w:rPr>
          <w:lang w:val="fr-FR"/>
        </w:rPr>
        <w:t>BIB 2293</w:t>
      </w:r>
      <w:r w:rsidRPr="0032190F">
        <w:rPr>
          <w:lang w:val="fr-FR"/>
        </w:rPr>
        <w:t>)</w:t>
      </w:r>
    </w:p>
    <w:p w14:paraId="10D5BD47" w14:textId="77777777" w:rsidR="00784F66" w:rsidRPr="0032190F" w:rsidRDefault="00784F66" w:rsidP="00242C0F">
      <w:pPr>
        <w:rPr>
          <w:lang w:val="fr-FR"/>
        </w:rPr>
      </w:pPr>
    </w:p>
    <w:p w14:paraId="72CB1193" w14:textId="77777777" w:rsidR="00784F66" w:rsidRPr="0032190F" w:rsidRDefault="00784F66" w:rsidP="00426FF9">
      <w:pPr>
        <w:pStyle w:val="Heading1"/>
      </w:pPr>
      <w:bookmarkStart w:id="2747" w:name="Sit_Frigouret"/>
      <w:r w:rsidRPr="0032190F">
        <w:t>FRIGOURET</w:t>
      </w:r>
    </w:p>
    <w:bookmarkEnd w:id="2747"/>
    <w:p w14:paraId="736E2ADC" w14:textId="77777777" w:rsidR="00784F66" w:rsidRPr="0032190F" w:rsidRDefault="00784F66" w:rsidP="00242C0F">
      <w:pPr>
        <w:rPr>
          <w:lang w:val="fr-FR"/>
        </w:rPr>
      </w:pPr>
    </w:p>
    <w:p w14:paraId="646F40DE" w14:textId="3885FA38" w:rsidR="00784F66" w:rsidRPr="0032190F" w:rsidRDefault="007534BF" w:rsidP="00934A22">
      <w:pPr>
        <w:jc w:val="both"/>
        <w:rPr>
          <w:lang w:val="fr-FR"/>
        </w:rPr>
      </w:pPr>
      <w:r w:rsidRPr="0032190F">
        <w:rPr>
          <w:lang w:val="fr-FR"/>
        </w:rPr>
        <w:t xml:space="preserve">La station de </w:t>
      </w:r>
      <w:r w:rsidR="00784F66" w:rsidRPr="0032190F">
        <w:rPr>
          <w:lang w:val="fr-FR"/>
        </w:rPr>
        <w:t>Frigouret (</w:t>
      </w:r>
      <w:r w:rsidRPr="0032190F">
        <w:rPr>
          <w:lang w:val="fr-FR"/>
        </w:rPr>
        <w:t xml:space="preserve">Villecroze, </w:t>
      </w:r>
      <w:r w:rsidR="00784F66" w:rsidRPr="0032190F">
        <w:rPr>
          <w:lang w:val="fr-FR"/>
        </w:rPr>
        <w:t xml:space="preserve">Var) a livré une stèle du </w:t>
      </w:r>
      <w:hyperlink r:id="rId6419" w:anchor="Cul_Steles_Durancienne" w:history="1">
        <w:r w:rsidR="00784F66" w:rsidRPr="0032190F">
          <w:rPr>
            <w:rStyle w:val="Hyperlink"/>
            <w:lang w:val="fr-FR"/>
          </w:rPr>
          <w:t>type durancien</w:t>
        </w:r>
      </w:hyperlink>
      <w:r w:rsidR="00784F66" w:rsidRPr="0032190F">
        <w:rPr>
          <w:lang w:val="fr-FR"/>
        </w:rPr>
        <w:t xml:space="preserve"> (SS BIB)</w:t>
      </w:r>
      <w:r w:rsidR="00934A22">
        <w:rPr>
          <w:lang w:val="fr-FR"/>
        </w:rPr>
        <w:t xml:space="preserve"> Mobilier "associé" en surface (BIB 3176) </w:t>
      </w:r>
      <w:r w:rsidR="00934A22" w:rsidRPr="00934A22">
        <w:rPr>
          <w:lang w:val="fr-FR"/>
        </w:rPr>
        <w:t xml:space="preserve">Les ramassages sur la station varoise du Frigouret ont livré, en plus d’un petit fragment de stèle à chevrons (Gagnière, 1954, p. 126-127), du matériel lithique « de type Trets » (chanfreins, bitroncatures géométriques sur lamelles) ainsi que d’autres éléments caractéristiques du Néolithique moyen (bitroncatures géométriques trapézoïdales ou triangulaires à retouches couvrantes) (Courtin, 1974, p. 130) </w:t>
      </w:r>
      <w:r w:rsidR="00934A22">
        <w:rPr>
          <w:lang w:val="fr-FR"/>
        </w:rPr>
        <w:t>(BIB 3176)</w:t>
      </w:r>
    </w:p>
    <w:p w14:paraId="1B1863BC" w14:textId="77777777" w:rsidR="00784F66" w:rsidRPr="0032190F" w:rsidRDefault="00784F66" w:rsidP="00242C0F">
      <w:pPr>
        <w:rPr>
          <w:lang w:val="fr-FR"/>
        </w:rPr>
      </w:pPr>
    </w:p>
    <w:p w14:paraId="11B6EA08" w14:textId="77777777" w:rsidR="00664BF8" w:rsidRPr="0032190F" w:rsidRDefault="00664BF8" w:rsidP="00426FF9">
      <w:pPr>
        <w:pStyle w:val="Heading1"/>
      </w:pPr>
      <w:bookmarkStart w:id="2748" w:name="Sit_Sanguinouse"/>
      <w:r w:rsidRPr="0032190F">
        <w:t>SANGUINOUSE</w:t>
      </w:r>
    </w:p>
    <w:bookmarkEnd w:id="2748"/>
    <w:p w14:paraId="313CFA5E" w14:textId="77777777" w:rsidR="00664BF8" w:rsidRPr="0032190F" w:rsidRDefault="00664BF8" w:rsidP="00242C0F">
      <w:pPr>
        <w:rPr>
          <w:lang w:val="fr-FR"/>
        </w:rPr>
      </w:pPr>
    </w:p>
    <w:p w14:paraId="0B5DAA3D" w14:textId="3D7B3781" w:rsidR="00664BF8" w:rsidRPr="0032190F" w:rsidRDefault="00664BF8" w:rsidP="00242C0F">
      <w:pPr>
        <w:rPr>
          <w:lang w:val="fr-FR"/>
        </w:rPr>
      </w:pPr>
      <w:r w:rsidRPr="0032190F">
        <w:rPr>
          <w:lang w:val="fr-FR"/>
        </w:rPr>
        <w:t>A l’abri de Sanguinouse à La-Roque-sur-Pernes (Vaucluse), deux petites plaquettes ou fragments de tôle arrondis o</w:t>
      </w:r>
      <w:r w:rsidR="00784F66" w:rsidRPr="0032190F">
        <w:rPr>
          <w:lang w:val="fr-FR"/>
        </w:rPr>
        <w:t>nt été mis à jour dans une sépu</w:t>
      </w:r>
      <w:r w:rsidRPr="0032190F">
        <w:rPr>
          <w:lang w:val="fr-FR"/>
        </w:rPr>
        <w:t>l</w:t>
      </w:r>
      <w:r w:rsidR="00784F66" w:rsidRPr="0032190F">
        <w:rPr>
          <w:lang w:val="fr-FR"/>
        </w:rPr>
        <w:t>t</w:t>
      </w:r>
      <w:r w:rsidRPr="0032190F">
        <w:rPr>
          <w:lang w:val="fr-FR"/>
        </w:rPr>
        <w:t xml:space="preserve">ure attribuée au </w:t>
      </w:r>
      <w:hyperlink r:id="rId6420" w:anchor="Cul_Fraischamp" w:history="1">
        <w:r w:rsidRPr="0032190F">
          <w:rPr>
            <w:rStyle w:val="Hyperlink"/>
            <w:lang w:val="fr-FR"/>
          </w:rPr>
          <w:t>Fraischamp</w:t>
        </w:r>
      </w:hyperlink>
      <w:r w:rsidRPr="0032190F">
        <w:rPr>
          <w:lang w:val="fr-FR"/>
        </w:rPr>
        <w:t xml:space="preserve"> (Néolithique final) (BIB 1171 p. 12)</w:t>
      </w:r>
    </w:p>
    <w:p w14:paraId="2358A195" w14:textId="77777777" w:rsidR="000A6011" w:rsidRPr="0032190F" w:rsidRDefault="000A6011" w:rsidP="00242C0F">
      <w:pPr>
        <w:rPr>
          <w:lang w:val="fr-FR"/>
        </w:rPr>
      </w:pPr>
    </w:p>
    <w:p w14:paraId="1A3B862E" w14:textId="77777777" w:rsidR="000A6011" w:rsidRPr="0032190F" w:rsidRDefault="000A6011" w:rsidP="00426FF9">
      <w:pPr>
        <w:pStyle w:val="Heading1"/>
      </w:pPr>
      <w:bookmarkStart w:id="2749" w:name="Sit_Fraischamp"/>
      <w:r w:rsidRPr="0032190F">
        <w:t>FRAISCHAMP</w:t>
      </w:r>
    </w:p>
    <w:bookmarkEnd w:id="2749"/>
    <w:p w14:paraId="78975D43" w14:textId="77777777" w:rsidR="00BF4E37" w:rsidRDefault="00BF4E37" w:rsidP="00242C0F">
      <w:pPr>
        <w:rPr>
          <w:lang w:val="fr-FR"/>
        </w:rPr>
      </w:pPr>
    </w:p>
    <w:p w14:paraId="61E1C946" w14:textId="77777777" w:rsidR="00EC57B9" w:rsidRDefault="00EC57B9" w:rsidP="00242C0F">
      <w:pPr>
        <w:rPr>
          <w:lang w:val="fr-FR"/>
        </w:rPr>
      </w:pPr>
      <w:r>
        <w:rPr>
          <w:lang w:val="fr-FR"/>
        </w:rPr>
        <w:t xml:space="preserve">Plusieurs abris: 2, 4, etc. </w:t>
      </w:r>
    </w:p>
    <w:p w14:paraId="2DF37F09" w14:textId="77777777" w:rsidR="00EC57B9" w:rsidRDefault="00EC57B9" w:rsidP="00242C0F">
      <w:pPr>
        <w:rPr>
          <w:lang w:val="fr-FR"/>
        </w:rPr>
      </w:pPr>
    </w:p>
    <w:p w14:paraId="715D58BA" w14:textId="77777777" w:rsidR="001631D1" w:rsidRPr="0032190F" w:rsidRDefault="001631D1" w:rsidP="00426FF9">
      <w:pPr>
        <w:pStyle w:val="Heading1"/>
      </w:pPr>
      <w:bookmarkStart w:id="2750" w:name="Sit_Fraischamp_2"/>
      <w:r>
        <w:t>FRAISCHAMP 2</w:t>
      </w:r>
    </w:p>
    <w:bookmarkEnd w:id="2750"/>
    <w:p w14:paraId="2521DD52" w14:textId="77777777" w:rsidR="001631D1" w:rsidRDefault="00BE6107" w:rsidP="00242C0F">
      <w:pPr>
        <w:rPr>
          <w:lang w:val="fr-FR"/>
        </w:rPr>
      </w:pPr>
      <w:r>
        <w:rPr>
          <w:lang w:val="fr-FR"/>
        </w:rPr>
        <w:t>Fraischamp 2</w:t>
      </w:r>
    </w:p>
    <w:p w14:paraId="1F344F1C" w14:textId="77777777" w:rsidR="00BE6107" w:rsidRDefault="00BE6107" w:rsidP="00242C0F">
      <w:pPr>
        <w:rPr>
          <w:lang w:val="fr-FR"/>
        </w:rPr>
      </w:pPr>
    </w:p>
    <w:p w14:paraId="34CBA11E" w14:textId="2C2E19A8" w:rsidR="001631D1" w:rsidRDefault="00EC57B9" w:rsidP="00242C0F">
      <w:pPr>
        <w:rPr>
          <w:lang w:val="fr-FR"/>
        </w:rPr>
      </w:pPr>
      <w:r>
        <w:rPr>
          <w:rStyle w:val="st"/>
          <w:lang w:val="fr-FR"/>
        </w:rPr>
        <w:t>A</w:t>
      </w:r>
      <w:r w:rsidRPr="0032190F">
        <w:rPr>
          <w:rStyle w:val="st"/>
          <w:lang w:val="fr-FR"/>
        </w:rPr>
        <w:t xml:space="preserve">bri </w:t>
      </w:r>
      <w:r>
        <w:rPr>
          <w:rStyle w:val="st"/>
          <w:lang w:val="fr-FR"/>
        </w:rPr>
        <w:t>2</w:t>
      </w:r>
      <w:r w:rsidRPr="0032190F">
        <w:rPr>
          <w:rStyle w:val="st"/>
          <w:lang w:val="fr-FR"/>
        </w:rPr>
        <w:t xml:space="preserve"> de Fraischamp (Roque-sur-Pernes, Vaucluse)</w:t>
      </w:r>
      <w:r>
        <w:rPr>
          <w:rStyle w:val="st"/>
          <w:lang w:val="fr-FR"/>
        </w:rPr>
        <w:t xml:space="preserve">. </w:t>
      </w:r>
      <w:hyperlink r:id="rId6421" w:anchor="Cul_Cardial_Zonation_Horiz" w:history="1">
        <w:r w:rsidR="001631D1" w:rsidRPr="00F64A9D">
          <w:rPr>
            <w:rStyle w:val="Hyperlink"/>
            <w:lang w:val="fr-FR"/>
          </w:rPr>
          <w:t>C. ZH</w:t>
        </w:r>
      </w:hyperlink>
      <w:r w:rsidR="001631D1" w:rsidRPr="00F64A9D">
        <w:rPr>
          <w:lang w:val="fr-FR"/>
        </w:rPr>
        <w:t xml:space="preserve"> (Binder com. pers.)</w:t>
      </w:r>
    </w:p>
    <w:p w14:paraId="02F0BB5E" w14:textId="77777777" w:rsidR="00EC57B9" w:rsidRDefault="00BE6107" w:rsidP="00242C0F">
      <w:pPr>
        <w:rPr>
          <w:lang w:val="fr-FR"/>
        </w:rPr>
      </w:pPr>
      <w:r>
        <w:rPr>
          <w:lang w:val="fr-FR"/>
        </w:rPr>
        <w:t xml:space="preserve">Faune NA : </w:t>
      </w:r>
      <w:r w:rsidRPr="00BE6107">
        <w:rPr>
          <w:lang w:val="fr-FR"/>
        </w:rPr>
        <w:t>(Helmer, 1979)</w:t>
      </w:r>
      <w:r>
        <w:rPr>
          <w:lang w:val="fr-FR"/>
        </w:rPr>
        <w:t>(BIB 2928)</w:t>
      </w:r>
    </w:p>
    <w:p w14:paraId="6850B2DA" w14:textId="77777777" w:rsidR="00BE6107" w:rsidRPr="00F64A9D" w:rsidRDefault="00BE6107" w:rsidP="00242C0F">
      <w:pPr>
        <w:rPr>
          <w:lang w:val="fr-FR"/>
        </w:rPr>
      </w:pPr>
    </w:p>
    <w:p w14:paraId="7AEA4DC1" w14:textId="77777777" w:rsidR="00BF4E37" w:rsidRPr="0032190F" w:rsidRDefault="00BF4E37" w:rsidP="00426FF9">
      <w:pPr>
        <w:pStyle w:val="Heading1"/>
      </w:pPr>
      <w:bookmarkStart w:id="2751" w:name="Sit_Fraischamp_4"/>
      <w:r w:rsidRPr="0032190F">
        <w:t>FRAISCHAMP 4</w:t>
      </w:r>
    </w:p>
    <w:bookmarkEnd w:id="2751"/>
    <w:p w14:paraId="09B5DFED" w14:textId="77777777" w:rsidR="00EC57B9" w:rsidRDefault="00EC57B9" w:rsidP="00242C0F">
      <w:pPr>
        <w:rPr>
          <w:rStyle w:val="st"/>
          <w:lang w:val="fr-FR"/>
        </w:rPr>
      </w:pPr>
    </w:p>
    <w:p w14:paraId="215C2F7C" w14:textId="2B1C3BB9" w:rsidR="00BF4E37" w:rsidRPr="0032190F" w:rsidRDefault="00EC57B9" w:rsidP="00242C0F">
      <w:pPr>
        <w:rPr>
          <w:lang w:val="fr-FR"/>
        </w:rPr>
      </w:pPr>
      <w:r>
        <w:rPr>
          <w:rStyle w:val="st"/>
          <w:lang w:val="fr-FR"/>
        </w:rPr>
        <w:t>A</w:t>
      </w:r>
      <w:r w:rsidR="00BF4E37" w:rsidRPr="0032190F">
        <w:rPr>
          <w:rStyle w:val="st"/>
          <w:lang w:val="fr-FR"/>
        </w:rPr>
        <w:t>bri 4 de Fraischamp (Roque-sur-Pernes, Vaucluse) a livré une céramique décorée de soleils (BIB 901)</w:t>
      </w:r>
      <w:r w:rsidR="003F194E" w:rsidRPr="0032190F">
        <w:rPr>
          <w:rStyle w:val="st"/>
          <w:lang w:val="fr-FR"/>
        </w:rPr>
        <w:t xml:space="preserve"> </w:t>
      </w:r>
      <w:hyperlink r:id="rId6422" w:anchor="Cul_Fraischamp" w:history="1">
        <w:r w:rsidR="003F194E" w:rsidRPr="0032190F">
          <w:rPr>
            <w:rStyle w:val="Hyperlink"/>
            <w:lang w:val="fr-FR"/>
          </w:rPr>
          <w:t>Fraischamp</w:t>
        </w:r>
      </w:hyperlink>
      <w:r w:rsidR="003F194E" w:rsidRPr="0032190F">
        <w:rPr>
          <w:lang w:val="fr-FR"/>
        </w:rPr>
        <w:t xml:space="preserve"> ?</w:t>
      </w:r>
      <w:r w:rsidR="00C42607" w:rsidRPr="0032190F">
        <w:rPr>
          <w:lang w:val="fr-FR"/>
        </w:rPr>
        <w:t xml:space="preserve"> (SS BIB) </w:t>
      </w:r>
      <w:r w:rsidR="00480B31" w:rsidRPr="0032190F">
        <w:rPr>
          <w:lang w:val="fr-FR"/>
        </w:rPr>
        <w:t xml:space="preserve">Ecuelle chasséenne décorée de soleil (2428). BIB </w:t>
      </w:r>
      <w:r w:rsidR="00C42607" w:rsidRPr="0032190F">
        <w:rPr>
          <w:lang w:val="fr-FR"/>
        </w:rPr>
        <w:t xml:space="preserve">Chasséen ( K. Gernigon com. pers., BIB 2428) </w:t>
      </w:r>
    </w:p>
    <w:p w14:paraId="68967E36" w14:textId="77777777" w:rsidR="004409F3" w:rsidRPr="0032190F" w:rsidRDefault="004409F3" w:rsidP="00242C0F">
      <w:pPr>
        <w:rPr>
          <w:lang w:val="fr-FR"/>
        </w:rPr>
      </w:pPr>
    </w:p>
    <w:p w14:paraId="7074D979" w14:textId="77777777" w:rsidR="00BF4E37" w:rsidRPr="0032190F" w:rsidRDefault="00BF4E37" w:rsidP="00426FF9">
      <w:pPr>
        <w:pStyle w:val="Heading1"/>
      </w:pPr>
      <w:bookmarkStart w:id="2752" w:name="Sit_Marcessa"/>
      <w:r w:rsidRPr="0032190F">
        <w:t>MARQUESA</w:t>
      </w:r>
    </w:p>
    <w:bookmarkEnd w:id="2752"/>
    <w:p w14:paraId="4DC7DA76" w14:textId="2632FF87" w:rsidR="00BF4E37" w:rsidRPr="0032190F" w:rsidRDefault="00BF4E37" w:rsidP="00242C0F">
      <w:pPr>
        <w:rPr>
          <w:lang w:val="fr-FR"/>
        </w:rPr>
      </w:pPr>
      <w:r w:rsidRPr="0032190F">
        <w:rPr>
          <w:lang w:val="fr-FR"/>
        </w:rPr>
        <w:t xml:space="preserve">La Marquesa (Portugal) A livré une crosse en schiste gravée de chevrons (BIB 901) v. </w:t>
      </w:r>
      <w:hyperlink r:id="rId6423" w:anchor="Cul_Art_TAC_T_t_crosse" w:history="1">
        <w:r w:rsidRPr="0032190F">
          <w:rPr>
            <w:rStyle w:val="Hyperlink"/>
            <w:lang w:val="fr-FR"/>
          </w:rPr>
          <w:t>crosse</w:t>
        </w:r>
      </w:hyperlink>
      <w:r w:rsidRPr="0032190F">
        <w:rPr>
          <w:lang w:val="fr-FR"/>
        </w:rPr>
        <w:t xml:space="preserve"> </w:t>
      </w:r>
    </w:p>
    <w:p w14:paraId="0714C31A" w14:textId="77777777" w:rsidR="00BF4E37" w:rsidRPr="0032190F" w:rsidRDefault="00BF4E37" w:rsidP="00242C0F">
      <w:pPr>
        <w:rPr>
          <w:lang w:val="fr-FR"/>
        </w:rPr>
      </w:pPr>
    </w:p>
    <w:p w14:paraId="428D74F1" w14:textId="77777777" w:rsidR="00664BF8" w:rsidRPr="0032190F" w:rsidRDefault="004409F3" w:rsidP="00426FF9">
      <w:pPr>
        <w:pStyle w:val="Heading1"/>
      </w:pPr>
      <w:bookmarkStart w:id="2753" w:name="Sit_Asquerosa"/>
      <w:r w:rsidRPr="0032190F">
        <w:lastRenderedPageBreak/>
        <w:t>ASQUEROSA</w:t>
      </w:r>
    </w:p>
    <w:bookmarkEnd w:id="2753"/>
    <w:p w14:paraId="47CC19BE" w14:textId="77777777" w:rsidR="004409F3" w:rsidRPr="0032190F" w:rsidRDefault="004409F3" w:rsidP="00242C0F">
      <w:pPr>
        <w:rPr>
          <w:lang w:val="fr-FR"/>
        </w:rPr>
      </w:pPr>
    </w:p>
    <w:p w14:paraId="7C045FD7" w14:textId="18213585" w:rsidR="004409F3" w:rsidRPr="0032190F" w:rsidRDefault="004409F3" w:rsidP="00242C0F">
      <w:pPr>
        <w:rPr>
          <w:lang w:val="fr-FR"/>
        </w:rPr>
      </w:pPr>
      <w:r w:rsidRPr="0032190F">
        <w:rPr>
          <w:lang w:val="fr-FR"/>
        </w:rPr>
        <w:t>Espagne</w:t>
      </w:r>
      <w:r w:rsidR="00350B34" w:rsidRPr="0032190F">
        <w:rPr>
          <w:lang w:val="fr-FR"/>
        </w:rPr>
        <w:t>, Musée de Grenade</w:t>
      </w:r>
      <w:r w:rsidRPr="0032190F">
        <w:rPr>
          <w:lang w:val="fr-FR"/>
        </w:rPr>
        <w:t xml:space="preserve">. Découverte d’une stèle du </w:t>
      </w:r>
      <w:hyperlink r:id="rId6424" w:anchor="Cul_Steles_Durancienne" w:history="1">
        <w:r w:rsidRPr="00631E7C">
          <w:rPr>
            <w:rStyle w:val="Hyperlink"/>
            <w:strike/>
            <w:lang w:val="fr-FR"/>
          </w:rPr>
          <w:t>type durancien</w:t>
        </w:r>
      </w:hyperlink>
      <w:r w:rsidR="00350B34" w:rsidRPr="00631E7C">
        <w:rPr>
          <w:lang w:val="fr-FR"/>
        </w:rPr>
        <w:t xml:space="preserve"> </w:t>
      </w:r>
      <w:r w:rsidR="00631E7C" w:rsidRPr="00631E7C">
        <w:rPr>
          <w:lang w:val="fr-FR"/>
        </w:rPr>
        <w:t xml:space="preserve"> </w:t>
      </w:r>
      <w:r w:rsidR="00631E7C">
        <w:rPr>
          <w:lang w:val="fr-FR"/>
        </w:rPr>
        <w:t xml:space="preserve">en borne </w:t>
      </w:r>
      <w:r w:rsidR="00350B34" w:rsidRPr="0032190F">
        <w:rPr>
          <w:lang w:val="fr-FR"/>
        </w:rPr>
        <w:t>(SS BIB)</w:t>
      </w:r>
      <w:r w:rsidR="00BA4F02" w:rsidRPr="0032190F">
        <w:rPr>
          <w:lang w:val="fr-FR"/>
        </w:rPr>
        <w:t xml:space="preserve"> Stèle très proche des stèles du Vaucluse (BIB 1738 fig. 46)</w:t>
      </w:r>
      <w:r w:rsidR="00631E7C">
        <w:rPr>
          <w:lang w:val="fr-FR"/>
        </w:rPr>
        <w:t xml:space="preserve"> v. </w:t>
      </w:r>
      <w:hyperlink r:id="rId6425" w:anchor="Sit_Moncorvo" w:history="1">
        <w:r w:rsidR="00631E7C" w:rsidRPr="00631E7C">
          <w:rPr>
            <w:rStyle w:val="Hyperlink"/>
            <w:lang w:val="fr-FR"/>
          </w:rPr>
          <w:t>Moncorvo</w:t>
        </w:r>
      </w:hyperlink>
    </w:p>
    <w:p w14:paraId="4EDDC8CB" w14:textId="77777777" w:rsidR="004409F3" w:rsidRPr="0032190F" w:rsidRDefault="004409F3" w:rsidP="00242C0F">
      <w:pPr>
        <w:rPr>
          <w:lang w:val="fr-FR"/>
        </w:rPr>
      </w:pPr>
    </w:p>
    <w:p w14:paraId="2D6D002B" w14:textId="77777777" w:rsidR="00664BF8" w:rsidRPr="0032190F" w:rsidRDefault="00664BF8" w:rsidP="00426FF9">
      <w:pPr>
        <w:pStyle w:val="Heading1"/>
      </w:pPr>
      <w:bookmarkStart w:id="2754" w:name="Sit_Bremonde"/>
      <w:r w:rsidRPr="0032190F">
        <w:t>BREMONDE</w:t>
      </w:r>
    </w:p>
    <w:bookmarkEnd w:id="2754"/>
    <w:p w14:paraId="49AC4517" w14:textId="77777777" w:rsidR="00664BF8" w:rsidRPr="0032190F" w:rsidRDefault="00664BF8" w:rsidP="00242C0F">
      <w:pPr>
        <w:rPr>
          <w:lang w:val="fr-FR"/>
        </w:rPr>
      </w:pPr>
    </w:p>
    <w:p w14:paraId="70E36A87" w14:textId="25B217B4" w:rsidR="00E5784F" w:rsidRPr="0032190F" w:rsidRDefault="00664BF8" w:rsidP="00242C0F">
      <w:pPr>
        <w:jc w:val="both"/>
        <w:rPr>
          <w:lang w:val="fr-FR"/>
        </w:rPr>
      </w:pPr>
      <w:r w:rsidRPr="0032190F">
        <w:rPr>
          <w:lang w:val="fr-FR"/>
        </w:rPr>
        <w:t xml:space="preserve">Le site de la Brémonde à Buoux (Vaucluse) a livré un fragment de hache en bronze attribué à </w:t>
      </w:r>
      <w:r w:rsidR="00073C8E" w:rsidRPr="0032190F">
        <w:rPr>
          <w:lang w:val="fr-FR"/>
        </w:rPr>
        <w:t>l’</w:t>
      </w:r>
      <w:r w:rsidR="00FF2589">
        <w:rPr>
          <w:lang w:val="fr-FR"/>
        </w:rPr>
        <w:t xml:space="preserve"> </w:t>
      </w:r>
      <w:hyperlink r:id="rId6426" w:anchor="Cul_Campaniforme" w:history="1">
        <w:r w:rsidR="00FF2589" w:rsidRPr="0032190F">
          <w:rPr>
            <w:rStyle w:val="Hyperlink"/>
            <w:lang w:val="fr-FR"/>
          </w:rPr>
          <w:t>épicampaniforme</w:t>
        </w:r>
      </w:hyperlink>
      <w:r w:rsidR="00FF2589" w:rsidRPr="0032190F">
        <w:rPr>
          <w:lang w:val="fr-FR"/>
        </w:rPr>
        <w:t xml:space="preserve"> </w:t>
      </w:r>
      <w:r w:rsidRPr="0032190F">
        <w:rPr>
          <w:lang w:val="fr-FR"/>
        </w:rPr>
        <w:t>asscocié aux fragments d’un gobelet à décor incisé profond de lignes horizontales et de bandes horizontales</w:t>
      </w:r>
      <w:r w:rsidR="009D780D" w:rsidRPr="0032190F">
        <w:rPr>
          <w:lang w:val="fr-FR"/>
        </w:rPr>
        <w:t xml:space="preserve"> </w:t>
      </w:r>
      <w:r w:rsidRPr="0032190F">
        <w:rPr>
          <w:lang w:val="fr-FR"/>
        </w:rPr>
        <w:t>croisillonnées et de lignes de triangles croisillonnés (Epicampaniforme) (BIB 971 p. 931 catalogue)</w:t>
      </w:r>
      <w:r w:rsidR="005436E6" w:rsidRPr="0032190F">
        <w:rPr>
          <w:lang w:val="fr-FR"/>
        </w:rPr>
        <w:t>.</w:t>
      </w:r>
    </w:p>
    <w:p w14:paraId="5F7AC1D0" w14:textId="77777777" w:rsidR="00F94387" w:rsidRPr="0032190F" w:rsidRDefault="00F94387" w:rsidP="00242C0F">
      <w:pPr>
        <w:jc w:val="both"/>
        <w:rPr>
          <w:lang w:val="fr-FR"/>
        </w:rPr>
      </w:pPr>
    </w:p>
    <w:p w14:paraId="036A43AC" w14:textId="77777777" w:rsidR="00F94387" w:rsidRPr="0032190F" w:rsidRDefault="00F94387" w:rsidP="00426FF9">
      <w:pPr>
        <w:pStyle w:val="Heading1"/>
      </w:pPr>
      <w:bookmarkStart w:id="2755" w:name="Sit_Ceron"/>
      <w:r w:rsidRPr="0032190F">
        <w:t>CERON</w:t>
      </w:r>
    </w:p>
    <w:bookmarkEnd w:id="2755"/>
    <w:p w14:paraId="1EB2E1AC" w14:textId="77777777" w:rsidR="00F94387" w:rsidRPr="0032190F" w:rsidRDefault="00F94387" w:rsidP="00242C0F">
      <w:pPr>
        <w:jc w:val="both"/>
        <w:rPr>
          <w:lang w:val="fr-FR"/>
        </w:rPr>
      </w:pPr>
    </w:p>
    <w:p w14:paraId="4F884233" w14:textId="77777777" w:rsidR="00064D59" w:rsidRPr="0032190F" w:rsidRDefault="00064D59" w:rsidP="00242C0F">
      <w:pPr>
        <w:jc w:val="both"/>
        <w:rPr>
          <w:lang w:val="fr-FR"/>
        </w:rPr>
      </w:pPr>
      <w:r w:rsidRPr="0032190F">
        <w:rPr>
          <w:lang w:val="fr-FR"/>
        </w:rPr>
        <w:t>Céron, à 6 km à l'est de Pernes-les-Fontaines, à égale distance entre Saint-Didier au nordouest</w:t>
      </w:r>
    </w:p>
    <w:p w14:paraId="396079A4" w14:textId="77777777" w:rsidR="00064D59" w:rsidRPr="0032190F" w:rsidRDefault="00064D59" w:rsidP="00242C0F">
      <w:pPr>
        <w:jc w:val="both"/>
        <w:rPr>
          <w:lang w:val="fr-FR"/>
        </w:rPr>
      </w:pPr>
      <w:r w:rsidRPr="0032190F">
        <w:rPr>
          <w:lang w:val="fr-FR"/>
        </w:rPr>
        <w:t>et Venasque au sud-est (Vaucluse) (BIB 1809).  6 structures en creux ont été trouvées (BIB 1809). La céramique est majoritairement représentée, fait remarquable, par un nombre élevé de tessons, d'une grande homogénéité technologique, portant un décor plastique de cordons lisses irréguliers de section triangulaire (BIB 1809). </w:t>
      </w:r>
    </w:p>
    <w:p w14:paraId="45275D9F" w14:textId="77777777" w:rsidR="00064D59" w:rsidRPr="0032190F" w:rsidRDefault="00064D59" w:rsidP="00242C0F">
      <w:pPr>
        <w:jc w:val="both"/>
        <w:rPr>
          <w:lang w:val="fr-FR"/>
        </w:rPr>
      </w:pPr>
      <w:r w:rsidRPr="0032190F">
        <w:rPr>
          <w:lang w:val="fr-FR"/>
        </w:rPr>
        <w:t>L’industrie lithique semble marquer, du point de vue technotypologique, la transition entre le Néolithique ancien et le Néolithique moyen (BIB 1809).</w:t>
      </w:r>
    </w:p>
    <w:p w14:paraId="123F7CD3" w14:textId="77777777" w:rsidR="00064D59" w:rsidRPr="0032190F" w:rsidRDefault="00064D59" w:rsidP="00242C0F">
      <w:pPr>
        <w:jc w:val="both"/>
        <w:rPr>
          <w:lang w:val="fr-FR"/>
        </w:rPr>
      </w:pPr>
      <w:r w:rsidRPr="0032190F">
        <w:rPr>
          <w:lang w:val="fr-FR"/>
        </w:rPr>
        <w:t>L'analyse radiométrique pratiquée sur un macroreste charbonneux issu de la structure 1 donne: 5995 ± 75 BP, soit 5062-4717 cal. BC8 (Gif-9997). Ce résultat, en accord avec les données typo-chronologiques du mobilier céramique et lithique, permet de rattacher cette occupation au Néolithique ancien (6000- 4700 cal. BC), et plus précisément à la fin de cette période « phase tardi-cardiale» ou  étape de transition située autour de 5000- 4700 cal. BC (Beeching et al. 1995, 96-97) (BIB 1809)..</w:t>
      </w:r>
    </w:p>
    <w:p w14:paraId="28A458E3" w14:textId="77777777" w:rsidR="00064D59" w:rsidRPr="0032190F" w:rsidRDefault="00064D59" w:rsidP="00242C0F">
      <w:pPr>
        <w:jc w:val="both"/>
        <w:rPr>
          <w:lang w:val="fr-FR"/>
        </w:rPr>
      </w:pPr>
    </w:p>
    <w:p w14:paraId="43F2B2B7" w14:textId="77777777" w:rsidR="00F94387" w:rsidRPr="0032190F" w:rsidRDefault="00F94387" w:rsidP="00242C0F">
      <w:pPr>
        <w:jc w:val="both"/>
        <w:rPr>
          <w:lang w:val="fr-FR"/>
        </w:rPr>
      </w:pPr>
      <w:r w:rsidRPr="0032190F">
        <w:rPr>
          <w:lang w:val="fr-FR"/>
        </w:rPr>
        <w:t xml:space="preserve">Le silo de Céron a été daté de 4960-4730 cal BC (Binder) </w:t>
      </w:r>
    </w:p>
    <w:p w14:paraId="50BEDD70" w14:textId="77777777" w:rsidR="002D7539" w:rsidRPr="0032190F" w:rsidRDefault="002D7539" w:rsidP="00426FF9">
      <w:pPr>
        <w:pStyle w:val="Heading1"/>
      </w:pPr>
      <w:r w:rsidRPr="0032190F">
        <w:br/>
      </w:r>
      <w:bookmarkStart w:id="2756" w:name="Sit_Ilot_P"/>
      <w:r w:rsidRPr="0032190F">
        <w:t>ILOT P</w:t>
      </w:r>
      <w:bookmarkEnd w:id="2756"/>
    </w:p>
    <w:p w14:paraId="4541EC0D" w14:textId="77777777" w:rsidR="00E326B9" w:rsidRPr="001B6148" w:rsidRDefault="00E326B9" w:rsidP="00242C0F">
      <w:pPr>
        <w:jc w:val="both"/>
        <w:rPr>
          <w:sz w:val="20"/>
          <w:lang w:val="fr-FR"/>
        </w:rPr>
      </w:pPr>
      <w:r w:rsidRPr="001B6148">
        <w:rPr>
          <w:sz w:val="20"/>
          <w:lang w:val="fr-FR"/>
        </w:rPr>
        <w:t>Ilot-P</w:t>
      </w:r>
    </w:p>
    <w:p w14:paraId="0D098AD0" w14:textId="77777777" w:rsidR="00E326B9" w:rsidRDefault="00E326B9" w:rsidP="00242C0F">
      <w:pPr>
        <w:jc w:val="both"/>
        <w:rPr>
          <w:lang w:val="fr-FR"/>
        </w:rPr>
      </w:pPr>
    </w:p>
    <w:p w14:paraId="421F0A1B" w14:textId="77777777" w:rsidR="002D7539" w:rsidRPr="0032190F" w:rsidRDefault="003A5678" w:rsidP="00242C0F">
      <w:pPr>
        <w:jc w:val="both"/>
        <w:rPr>
          <w:lang w:val="fr-FR"/>
        </w:rPr>
      </w:pPr>
      <w:r w:rsidRPr="0032190F">
        <w:rPr>
          <w:lang w:val="fr-FR"/>
        </w:rPr>
        <w:t xml:space="preserve"> </w:t>
      </w:r>
      <w:r w:rsidR="002D7539" w:rsidRPr="0032190F">
        <w:rPr>
          <w:lang w:val="fr-FR"/>
        </w:rPr>
        <w:t>Dans le quartier de La Balance, Avignon, la sépulture individuelle d’un homme de 20-49 ans a été datée de 4910-4800 calBC</w:t>
      </w:r>
      <w:r w:rsidR="00F94387" w:rsidRPr="0032190F">
        <w:rPr>
          <w:lang w:val="fr-FR"/>
        </w:rPr>
        <w:t xml:space="preserve"> (5965 </w:t>
      </w:r>
      <w:r w:rsidR="00F94387" w:rsidRPr="0032190F">
        <w:rPr>
          <w:rFonts w:ascii="Arial" w:hAnsi="Arial" w:cs="Arial"/>
          <w:lang w:val="fr-FR"/>
        </w:rPr>
        <w:t>±</w:t>
      </w:r>
      <w:r w:rsidR="00F94387" w:rsidRPr="0032190F">
        <w:rPr>
          <w:lang w:val="fr-FR"/>
        </w:rPr>
        <w:t xml:space="preserve"> 30 BP ; 6044 </w:t>
      </w:r>
      <w:r w:rsidR="00F94387" w:rsidRPr="0032190F">
        <w:rPr>
          <w:rFonts w:ascii="Arial" w:hAnsi="Arial" w:cs="Arial"/>
          <w:lang w:val="fr-FR"/>
        </w:rPr>
        <w:t>±</w:t>
      </w:r>
      <w:r w:rsidR="00F94387" w:rsidRPr="0032190F">
        <w:rPr>
          <w:lang w:val="fr-FR"/>
        </w:rPr>
        <w:t xml:space="preserve"> 50 BP). La connexion anatomique des os de l’avant bras témoigne d’une sépulture primaire, la position de la scapula, en déséquilibre, que l’espace a été comblé lors de l’inhumation. L’individu était accompagné de crache</w:t>
      </w:r>
      <w:r w:rsidR="00EF5F9F">
        <w:rPr>
          <w:lang w:val="fr-FR"/>
        </w:rPr>
        <w:t>s</w:t>
      </w:r>
      <w:r w:rsidR="00F94387" w:rsidRPr="0032190F">
        <w:rPr>
          <w:lang w:val="fr-FR"/>
        </w:rPr>
        <w:t xml:space="preserve"> de cerf et de </w:t>
      </w:r>
      <w:r w:rsidR="00EF5F9F" w:rsidRPr="00EF5F9F">
        <w:rPr>
          <w:i/>
          <w:lang w:val="fr-FR"/>
        </w:rPr>
        <w:t>Columbella</w:t>
      </w:r>
      <w:r w:rsidR="00F94387" w:rsidRPr="0032190F">
        <w:rPr>
          <w:lang w:val="fr-FR"/>
        </w:rPr>
        <w:t>.</w:t>
      </w:r>
    </w:p>
    <w:p w14:paraId="3BD37EA8" w14:textId="77777777" w:rsidR="00F94387" w:rsidRPr="0032190F" w:rsidRDefault="00F94387" w:rsidP="00242C0F">
      <w:pPr>
        <w:jc w:val="both"/>
        <w:rPr>
          <w:lang w:val="fr-FR"/>
        </w:rPr>
      </w:pPr>
      <w:r w:rsidRPr="0032190F">
        <w:rPr>
          <w:lang w:val="fr-FR"/>
        </w:rPr>
        <w:t>Le contexte archéologique renvoie à :</w:t>
      </w:r>
    </w:p>
    <w:p w14:paraId="3BAECC7F" w14:textId="77777777" w:rsidR="00F94387" w:rsidRPr="0032190F" w:rsidRDefault="00F94387" w:rsidP="00242C0F">
      <w:pPr>
        <w:jc w:val="both"/>
        <w:rPr>
          <w:lang w:val="fr-FR"/>
        </w:rPr>
      </w:pPr>
      <w:r w:rsidRPr="0032190F">
        <w:rPr>
          <w:lang w:val="fr-FR"/>
        </w:rPr>
        <w:tab/>
        <w:t>-localement au Postcardial (Courthezon, Baratin, Céron)</w:t>
      </w:r>
    </w:p>
    <w:p w14:paraId="3BE7F955" w14:textId="552FAE02" w:rsidR="00F94387" w:rsidRPr="0032190F" w:rsidRDefault="00F94387" w:rsidP="00242C0F">
      <w:pPr>
        <w:jc w:val="both"/>
        <w:rPr>
          <w:lang w:val="fr-FR"/>
        </w:rPr>
      </w:pPr>
      <w:r w:rsidRPr="0032190F">
        <w:rPr>
          <w:lang w:val="fr-FR"/>
        </w:rPr>
        <w:tab/>
        <w:t>-à l’est au Pré-Chasséen (</w:t>
      </w:r>
      <w:hyperlink r:id="rId6427" w:anchor="Sit_Fontbregoua" w:history="1">
        <w:r w:rsidRPr="0032190F">
          <w:rPr>
            <w:rStyle w:val="Hyperlink"/>
            <w:lang w:val="fr-FR"/>
          </w:rPr>
          <w:t>Fontbrégoua</w:t>
        </w:r>
      </w:hyperlink>
      <w:r w:rsidRPr="0032190F">
        <w:rPr>
          <w:lang w:val="fr-FR"/>
        </w:rPr>
        <w:t>)</w:t>
      </w:r>
    </w:p>
    <w:p w14:paraId="4D54F983" w14:textId="77777777" w:rsidR="00F94387" w:rsidRPr="0032190F" w:rsidRDefault="00F94387" w:rsidP="00242C0F">
      <w:pPr>
        <w:jc w:val="both"/>
        <w:rPr>
          <w:lang w:val="fr-FR"/>
        </w:rPr>
      </w:pPr>
      <w:r w:rsidRPr="0032190F">
        <w:rPr>
          <w:lang w:val="fr-FR"/>
        </w:rPr>
        <w:tab/>
        <w:t>-encore + à l’est au VBQ étapes formatives et anciennes (// Arene candide)</w:t>
      </w:r>
    </w:p>
    <w:p w14:paraId="4FF4E2F1" w14:textId="77777777" w:rsidR="00D31688" w:rsidRPr="0032190F" w:rsidRDefault="009B2A8F" w:rsidP="00242C0F">
      <w:pPr>
        <w:jc w:val="both"/>
        <w:rPr>
          <w:lang w:val="fr-FR"/>
        </w:rPr>
      </w:pPr>
      <w:r w:rsidRPr="0032190F">
        <w:rPr>
          <w:lang w:val="fr-FR"/>
        </w:rPr>
        <w:t xml:space="preserve">(A. Zemmour + </w:t>
      </w:r>
      <w:r w:rsidR="003A5678" w:rsidRPr="0032190F">
        <w:rPr>
          <w:lang w:val="fr-FR"/>
        </w:rPr>
        <w:t>CEPAM)</w:t>
      </w:r>
    </w:p>
    <w:p w14:paraId="00B314EA" w14:textId="77777777" w:rsidR="003A5678" w:rsidRPr="0032190F" w:rsidRDefault="003A5678" w:rsidP="00242C0F">
      <w:pPr>
        <w:jc w:val="both"/>
        <w:rPr>
          <w:lang w:val="fr-FR"/>
        </w:rPr>
      </w:pPr>
    </w:p>
    <w:p w14:paraId="713614EB" w14:textId="77777777" w:rsidR="00D31688" w:rsidRPr="0032190F" w:rsidRDefault="00D31688" w:rsidP="001B6148">
      <w:pPr>
        <w:pStyle w:val="Heading1"/>
      </w:pPr>
      <w:r w:rsidRPr="0032190F">
        <w:t>ILOT V</w:t>
      </w:r>
    </w:p>
    <w:p w14:paraId="42CD7940" w14:textId="77777777" w:rsidR="00D31688" w:rsidRPr="0032190F" w:rsidRDefault="00D31688" w:rsidP="00242C0F">
      <w:pPr>
        <w:jc w:val="both"/>
        <w:rPr>
          <w:lang w:val="fr-FR"/>
        </w:rPr>
      </w:pPr>
    </w:p>
    <w:p w14:paraId="5FB1779F" w14:textId="77777777" w:rsidR="00D31688" w:rsidRPr="0032190F" w:rsidRDefault="00D31688" w:rsidP="00242C0F">
      <w:pPr>
        <w:jc w:val="both"/>
        <w:rPr>
          <w:lang w:val="fr-FR"/>
        </w:rPr>
      </w:pPr>
      <w:r w:rsidRPr="0032190F">
        <w:rPr>
          <w:lang w:val="fr-FR"/>
        </w:rPr>
        <w:t>L’îlot V montre des inhumations avec de très nombreux éléments de parures.</w:t>
      </w:r>
    </w:p>
    <w:p w14:paraId="3646F3C4" w14:textId="77777777" w:rsidR="00664BF8" w:rsidRPr="0032190F" w:rsidRDefault="00664BF8" w:rsidP="00242C0F">
      <w:pPr>
        <w:rPr>
          <w:lang w:val="fr-FR"/>
        </w:rPr>
      </w:pPr>
    </w:p>
    <w:p w14:paraId="5B027A59" w14:textId="77777777" w:rsidR="0028468A" w:rsidRPr="0032190F" w:rsidRDefault="0028468A" w:rsidP="00426FF9">
      <w:pPr>
        <w:pStyle w:val="Heading1"/>
      </w:pPr>
      <w:bookmarkStart w:id="2757" w:name="Sit_Unang"/>
      <w:r w:rsidRPr="0032190F">
        <w:lastRenderedPageBreak/>
        <w:t>UNANG</w:t>
      </w:r>
    </w:p>
    <w:bookmarkEnd w:id="2757"/>
    <w:p w14:paraId="091C8180" w14:textId="5AFD9A6B" w:rsidR="0028468A" w:rsidRDefault="0028468A" w:rsidP="00242C0F">
      <w:pPr>
        <w:rPr>
          <w:lang w:val="fr-FR"/>
        </w:rPr>
      </w:pPr>
      <w:r w:rsidRPr="0032190F">
        <w:rPr>
          <w:lang w:val="fr-FR"/>
        </w:rPr>
        <w:br/>
        <w:t>La grotte d’Unang (Vaucluse) à livré le squelette d’une femme de 20-39 ans qui avait la même position que l’individu de l’</w:t>
      </w:r>
      <w:hyperlink r:id="rId6428" w:anchor="Sit_Ilot_P" w:history="1">
        <w:r w:rsidRPr="00E326B9">
          <w:rPr>
            <w:rStyle w:val="Hyperlink"/>
            <w:lang w:val="fr-FR"/>
          </w:rPr>
          <w:t>îlot P</w:t>
        </w:r>
      </w:hyperlink>
      <w:r w:rsidRPr="0032190F">
        <w:rPr>
          <w:lang w:val="fr-FR"/>
        </w:rPr>
        <w:t xml:space="preserve"> et doit partager le même hori</w:t>
      </w:r>
      <w:r w:rsidR="00A91D63" w:rsidRPr="0032190F">
        <w:rPr>
          <w:lang w:val="fr-FR"/>
        </w:rPr>
        <w:t xml:space="preserve">zon chronologique (fin </w:t>
      </w:r>
      <w:hyperlink r:id="rId6429" w:anchor="Cul_Cardial_Midi_France" w:history="1">
        <w:r w:rsidR="00A91D63" w:rsidRPr="0032190F">
          <w:rPr>
            <w:rStyle w:val="Hyperlink"/>
            <w:lang w:val="fr-FR"/>
          </w:rPr>
          <w:t>Cardial</w:t>
        </w:r>
      </w:hyperlink>
      <w:r w:rsidR="00A91D63" w:rsidRPr="0032190F">
        <w:rPr>
          <w:lang w:val="fr-FR"/>
        </w:rPr>
        <w:t>) (BIB A. Zemmour)</w:t>
      </w:r>
      <w:r w:rsidR="00FD506F">
        <w:rPr>
          <w:lang w:val="fr-FR"/>
        </w:rPr>
        <w:t xml:space="preserve"> </w:t>
      </w:r>
      <w:hyperlink r:id="rId6430" w:anchor="Cul_Cardial_Zonation_Horiz" w:history="1">
        <w:r w:rsidR="00FD506F" w:rsidRPr="00FD506F">
          <w:rPr>
            <w:rStyle w:val="Hyperlink"/>
            <w:lang w:val="fr-FR"/>
          </w:rPr>
          <w:t>C. ZH</w:t>
        </w:r>
      </w:hyperlink>
      <w:r w:rsidR="00FD506F" w:rsidRPr="00FD506F">
        <w:rPr>
          <w:lang w:val="fr-FR"/>
        </w:rPr>
        <w:t xml:space="preserve"> (Binder com. pers.)</w:t>
      </w:r>
    </w:p>
    <w:p w14:paraId="25A0C4D2" w14:textId="77777777" w:rsidR="00EC57B9" w:rsidRDefault="00EC57B9" w:rsidP="00242C0F">
      <w:pPr>
        <w:rPr>
          <w:lang w:val="fr-FR"/>
        </w:rPr>
      </w:pPr>
    </w:p>
    <w:p w14:paraId="23AB8468" w14:textId="77777777" w:rsidR="00EC57B9" w:rsidRDefault="00EC57B9" w:rsidP="00426FF9">
      <w:pPr>
        <w:pStyle w:val="Heading1"/>
      </w:pPr>
      <w:bookmarkStart w:id="2758" w:name="Sit_Sablons"/>
      <w:r>
        <w:t>SABLONS</w:t>
      </w:r>
    </w:p>
    <w:bookmarkEnd w:id="2758"/>
    <w:p w14:paraId="060354A3" w14:textId="77777777" w:rsidR="00EC57B9" w:rsidRDefault="00EC57B9" w:rsidP="00242C0F">
      <w:pPr>
        <w:rPr>
          <w:lang w:val="fr-FR"/>
        </w:rPr>
      </w:pPr>
    </w:p>
    <w:p w14:paraId="48D2B64C" w14:textId="13FA6848" w:rsidR="00EC57B9" w:rsidRPr="00FD506F" w:rsidRDefault="00EC57B9" w:rsidP="00242C0F">
      <w:pPr>
        <w:rPr>
          <w:lang w:val="fr-FR"/>
        </w:rPr>
      </w:pPr>
      <w:r>
        <w:rPr>
          <w:lang w:val="fr-FR"/>
        </w:rPr>
        <w:t xml:space="preserve">Les Sablons. </w:t>
      </w:r>
      <w:hyperlink r:id="rId6431" w:anchor="Cul_Cardial_Zonation_Horiz" w:history="1">
        <w:r w:rsidRPr="00EC57B9">
          <w:rPr>
            <w:rStyle w:val="Hyperlink"/>
            <w:lang w:val="fr-FR"/>
          </w:rPr>
          <w:t>C. ZH</w:t>
        </w:r>
      </w:hyperlink>
      <w:r w:rsidRPr="00EC57B9">
        <w:rPr>
          <w:lang w:val="fr-FR"/>
        </w:rPr>
        <w:t xml:space="preserve"> (Binder com. pers.)</w:t>
      </w:r>
    </w:p>
    <w:p w14:paraId="56A86D94" w14:textId="77777777" w:rsidR="0028468A" w:rsidRPr="0032190F" w:rsidRDefault="0028468A" w:rsidP="00242C0F">
      <w:pPr>
        <w:rPr>
          <w:lang w:val="fr-FR"/>
        </w:rPr>
      </w:pPr>
    </w:p>
    <w:p w14:paraId="1680BD28" w14:textId="77777777" w:rsidR="00A73D9C" w:rsidRPr="0032190F" w:rsidRDefault="00A73D9C" w:rsidP="00426FF9">
      <w:pPr>
        <w:pStyle w:val="Heading1"/>
      </w:pPr>
      <w:bookmarkStart w:id="2759" w:name="Sit_Balance"/>
      <w:r w:rsidRPr="0032190F">
        <w:t>BALANC</w:t>
      </w:r>
      <w:r w:rsidR="00934A22">
        <w:t>E (LA)</w:t>
      </w:r>
      <w:bookmarkEnd w:id="2759"/>
    </w:p>
    <w:p w14:paraId="63E55AB5" w14:textId="77777777" w:rsidR="00A73D9C" w:rsidRPr="00934A22" w:rsidRDefault="00934A22" w:rsidP="00242C0F">
      <w:pPr>
        <w:jc w:val="both"/>
        <w:rPr>
          <w:sz w:val="20"/>
          <w:lang w:val="fr-FR"/>
        </w:rPr>
      </w:pPr>
      <w:r w:rsidRPr="00934A22">
        <w:rPr>
          <w:sz w:val="20"/>
          <w:lang w:val="fr-FR"/>
        </w:rPr>
        <w:t>Cabane de La Balance, Station de La Balance</w:t>
      </w:r>
    </w:p>
    <w:p w14:paraId="70D5ADEA" w14:textId="77777777" w:rsidR="00934A22" w:rsidRPr="0032190F" w:rsidRDefault="00934A22" w:rsidP="00242C0F">
      <w:pPr>
        <w:jc w:val="both"/>
        <w:rPr>
          <w:lang w:val="fr-FR"/>
        </w:rPr>
      </w:pPr>
    </w:p>
    <w:p w14:paraId="507DD3E1" w14:textId="2F3968BF" w:rsidR="00A73D9C" w:rsidRPr="0032190F" w:rsidRDefault="007A1D33" w:rsidP="00242C0F">
      <w:pPr>
        <w:jc w:val="both"/>
        <w:rPr>
          <w:lang w:val="fr-FR"/>
        </w:rPr>
      </w:pPr>
      <w:r w:rsidRPr="0032190F">
        <w:rPr>
          <w:lang w:val="fr-FR"/>
        </w:rPr>
        <w:t xml:space="preserve">Quartier de La Balance </w:t>
      </w:r>
      <w:r w:rsidR="000A6011" w:rsidRPr="0032190F">
        <w:rPr>
          <w:lang w:val="fr-FR"/>
        </w:rPr>
        <w:t>(</w:t>
      </w:r>
      <w:r w:rsidRPr="0032190F">
        <w:rPr>
          <w:lang w:val="fr-FR"/>
        </w:rPr>
        <w:t>Avignon</w:t>
      </w:r>
      <w:r w:rsidR="000A6011" w:rsidRPr="0032190F">
        <w:rPr>
          <w:lang w:val="fr-FR"/>
        </w:rPr>
        <w:t>, Vaucluse)</w:t>
      </w:r>
      <w:r w:rsidRPr="0032190F">
        <w:rPr>
          <w:lang w:val="fr-FR"/>
        </w:rPr>
        <w:t xml:space="preserve">. </w:t>
      </w:r>
      <w:r w:rsidR="00A73D9C" w:rsidRPr="0032190F">
        <w:rPr>
          <w:lang w:val="fr-FR"/>
        </w:rPr>
        <w:t>Sur la basse terrasse du Rhône</w:t>
      </w:r>
      <w:r w:rsidR="00455C1D" w:rsidRPr="0032190F">
        <w:rPr>
          <w:lang w:val="fr-FR"/>
        </w:rPr>
        <w:t xml:space="preserve"> dans l</w:t>
      </w:r>
      <w:r w:rsidR="009E5D54" w:rsidRPr="0032190F">
        <w:rPr>
          <w:lang w:val="fr-FR"/>
        </w:rPr>
        <w:t>e</w:t>
      </w:r>
      <w:r w:rsidR="00455C1D" w:rsidRPr="0032190F">
        <w:rPr>
          <w:lang w:val="fr-FR"/>
        </w:rPr>
        <w:t xml:space="preserve"> Vaucluse</w:t>
      </w:r>
      <w:r w:rsidR="003B742A" w:rsidRPr="0032190F">
        <w:rPr>
          <w:lang w:val="fr-FR"/>
        </w:rPr>
        <w:t xml:space="preserve"> (Avignon)</w:t>
      </w:r>
      <w:r w:rsidR="00A73D9C" w:rsidRPr="0032190F">
        <w:rPr>
          <w:lang w:val="fr-FR"/>
        </w:rPr>
        <w:t>, ont été découverts</w:t>
      </w:r>
      <w:r w:rsidR="000A6011" w:rsidRPr="0032190F">
        <w:rPr>
          <w:lang w:val="fr-FR"/>
        </w:rPr>
        <w:t xml:space="preserve"> </w:t>
      </w:r>
      <w:r w:rsidR="00867846" w:rsidRPr="0032190F">
        <w:rPr>
          <w:lang w:val="fr-FR"/>
        </w:rPr>
        <w:t>(fouilles Courtin)</w:t>
      </w:r>
      <w:r w:rsidR="00A73D9C" w:rsidRPr="0032190F">
        <w:rPr>
          <w:lang w:val="fr-FR"/>
        </w:rPr>
        <w:t xml:space="preserve"> des fonds de cabanes construites en blocs irréguliers, dont le sol est constitué d’un dallage grossier et</w:t>
      </w:r>
      <w:r w:rsidR="00455C1D" w:rsidRPr="0032190F">
        <w:rPr>
          <w:lang w:val="fr-FR"/>
        </w:rPr>
        <w:t xml:space="preserve"> creusé de fosses et de foyers. </w:t>
      </w:r>
      <w:r w:rsidR="00A73D9C" w:rsidRPr="0032190F">
        <w:rPr>
          <w:lang w:val="fr-FR"/>
        </w:rPr>
        <w:t xml:space="preserve">Ce site est attribué à la phase ancienne </w:t>
      </w:r>
      <w:r w:rsidR="00C930C9" w:rsidRPr="0032190F">
        <w:rPr>
          <w:lang w:val="fr-FR"/>
        </w:rPr>
        <w:t xml:space="preserve">(internationale maritime et épimaritime) </w:t>
      </w:r>
      <w:r w:rsidR="00A73D9C" w:rsidRPr="0032190F">
        <w:rPr>
          <w:lang w:val="fr-FR"/>
        </w:rPr>
        <w:t xml:space="preserve">du </w:t>
      </w:r>
      <w:hyperlink r:id="rId6432" w:anchor="Cul_Campaniforme" w:history="1">
        <w:r w:rsidR="00A73D9C" w:rsidRPr="0032190F">
          <w:rPr>
            <w:rStyle w:val="Hyperlink"/>
            <w:lang w:val="fr-FR"/>
          </w:rPr>
          <w:t>campaniforme</w:t>
        </w:r>
      </w:hyperlink>
      <w:r w:rsidR="00685C0B" w:rsidRPr="0032190F">
        <w:rPr>
          <w:lang w:val="fr-FR"/>
        </w:rPr>
        <w:t xml:space="preserve"> </w:t>
      </w:r>
      <w:r w:rsidR="00455C1D" w:rsidRPr="0032190F">
        <w:rPr>
          <w:lang w:val="fr-FR"/>
        </w:rPr>
        <w:t xml:space="preserve">coexistent avec un faciès local de la culture de </w:t>
      </w:r>
      <w:hyperlink r:id="rId6433" w:anchor="Cul_Fontbuisse" w:history="1">
        <w:r w:rsidR="00455C1D" w:rsidRPr="0032190F">
          <w:rPr>
            <w:rStyle w:val="Hyperlink"/>
            <w:lang w:val="fr-FR"/>
          </w:rPr>
          <w:t>Fontbuisse</w:t>
        </w:r>
      </w:hyperlink>
      <w:r w:rsidR="00455C1D" w:rsidRPr="0032190F">
        <w:rPr>
          <w:lang w:val="fr-FR"/>
        </w:rPr>
        <w:t xml:space="preserve"> par la trentaine de vases qui ont pu y être trouvés </w:t>
      </w:r>
      <w:r w:rsidR="00A73D9C" w:rsidRPr="0032190F">
        <w:rPr>
          <w:lang w:val="fr-FR"/>
        </w:rPr>
        <w:t>(</w:t>
      </w:r>
      <w:r w:rsidR="0070027E" w:rsidRPr="0032190F">
        <w:rPr>
          <w:lang w:val="fr-FR"/>
        </w:rPr>
        <w:t>BIB</w:t>
      </w:r>
      <w:r w:rsidR="00A73D9C" w:rsidRPr="0032190F">
        <w:rPr>
          <w:lang w:val="fr-FR"/>
        </w:rPr>
        <w:t xml:space="preserve"> 75 p. 244</w:t>
      </w:r>
      <w:r w:rsidR="00455C1D" w:rsidRPr="0032190F">
        <w:rPr>
          <w:lang w:val="fr-FR"/>
        </w:rPr>
        <w:t>, 253</w:t>
      </w:r>
      <w:r w:rsidR="000E4E64" w:rsidRPr="0032190F">
        <w:rPr>
          <w:lang w:val="fr-FR"/>
        </w:rPr>
        <w:t>)</w:t>
      </w:r>
    </w:p>
    <w:p w14:paraId="063651E8" w14:textId="77777777" w:rsidR="00A7153F" w:rsidRPr="0032190F" w:rsidRDefault="00A7153F"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1"/>
        <w:gridCol w:w="3127"/>
        <w:gridCol w:w="1550"/>
      </w:tblGrid>
      <w:tr w:rsidR="004C74A0" w:rsidRPr="004C74A0" w14:paraId="7D00A628" w14:textId="77777777" w:rsidTr="00C35EA7">
        <w:trPr>
          <w:jc w:val="center"/>
        </w:trPr>
        <w:tc>
          <w:tcPr>
            <w:tcW w:w="1521" w:type="dxa"/>
            <w:vMerge w:val="restart"/>
            <w:vAlign w:val="center"/>
          </w:tcPr>
          <w:p w14:paraId="6CF0EBB9" w14:textId="77777777" w:rsidR="004C74A0" w:rsidRPr="00C35EA7" w:rsidRDefault="004C74A0" w:rsidP="00C35EA7">
            <w:pPr>
              <w:jc w:val="center"/>
              <w:rPr>
                <w:sz w:val="20"/>
              </w:rPr>
            </w:pPr>
            <w:r w:rsidRPr="00C35EA7">
              <w:rPr>
                <w:sz w:val="20"/>
              </w:rPr>
              <w:t>Gif 705</w:t>
            </w:r>
          </w:p>
          <w:p w14:paraId="71900C1E" w14:textId="77777777" w:rsidR="004C74A0" w:rsidRPr="00C35EA7" w:rsidRDefault="004C74A0" w:rsidP="00C35EA7">
            <w:pPr>
              <w:jc w:val="center"/>
              <w:rPr>
                <w:sz w:val="20"/>
              </w:rPr>
            </w:pPr>
            <w:r w:rsidRPr="00C35EA7">
              <w:rPr>
                <w:sz w:val="20"/>
              </w:rPr>
              <w:t>4100 ± 120 BP</w:t>
            </w:r>
          </w:p>
        </w:tc>
        <w:tc>
          <w:tcPr>
            <w:tcW w:w="3127" w:type="dxa"/>
            <w:vAlign w:val="center"/>
          </w:tcPr>
          <w:p w14:paraId="3E2DDB1A" w14:textId="77777777" w:rsidR="004C74A0" w:rsidRPr="00C35EA7" w:rsidRDefault="004C74A0" w:rsidP="00C35EA7">
            <w:pPr>
              <w:jc w:val="center"/>
              <w:rPr>
                <w:sz w:val="20"/>
                <w:lang w:val="fr-FR"/>
              </w:rPr>
            </w:pPr>
            <w:r w:rsidRPr="00C35EA7">
              <w:rPr>
                <w:sz w:val="20"/>
                <w:lang w:val="fr-FR"/>
              </w:rPr>
              <w:t>2870-2496 BC Cal (Calib 4.3 à 1</w:t>
            </w:r>
            <w:r w:rsidRPr="00C35EA7">
              <w:rPr>
                <w:sz w:val="20"/>
              </w:rPr>
              <w:t>δ</w:t>
            </w:r>
            <w:r w:rsidRPr="00C35EA7">
              <w:rPr>
                <w:sz w:val="20"/>
                <w:lang w:val="fr-FR"/>
              </w:rPr>
              <w:t>)</w:t>
            </w:r>
          </w:p>
        </w:tc>
        <w:tc>
          <w:tcPr>
            <w:tcW w:w="1550" w:type="dxa"/>
            <w:vAlign w:val="center"/>
          </w:tcPr>
          <w:p w14:paraId="003B4632" w14:textId="77777777" w:rsidR="004C74A0" w:rsidRPr="00C35EA7" w:rsidRDefault="004C74A0" w:rsidP="00C35EA7">
            <w:pPr>
              <w:jc w:val="center"/>
              <w:rPr>
                <w:sz w:val="20"/>
              </w:rPr>
            </w:pPr>
            <w:r w:rsidRPr="00C35EA7">
              <w:rPr>
                <w:sz w:val="20"/>
              </w:rPr>
              <w:t>BIB 971</w:t>
            </w:r>
          </w:p>
        </w:tc>
      </w:tr>
      <w:tr w:rsidR="004C74A0" w:rsidRPr="004C74A0" w14:paraId="7850A596" w14:textId="77777777" w:rsidTr="00C35EA7">
        <w:trPr>
          <w:jc w:val="center"/>
        </w:trPr>
        <w:tc>
          <w:tcPr>
            <w:tcW w:w="1521" w:type="dxa"/>
            <w:vMerge/>
            <w:vAlign w:val="center"/>
          </w:tcPr>
          <w:p w14:paraId="1CF33D01" w14:textId="77777777" w:rsidR="004C74A0" w:rsidRPr="00C35EA7" w:rsidRDefault="004C74A0" w:rsidP="00C35EA7">
            <w:pPr>
              <w:jc w:val="center"/>
              <w:rPr>
                <w:sz w:val="20"/>
              </w:rPr>
            </w:pPr>
          </w:p>
        </w:tc>
        <w:tc>
          <w:tcPr>
            <w:tcW w:w="3127" w:type="dxa"/>
            <w:vAlign w:val="center"/>
          </w:tcPr>
          <w:p w14:paraId="3A780397" w14:textId="77777777" w:rsidR="004C74A0" w:rsidRPr="00C35EA7" w:rsidRDefault="004C74A0" w:rsidP="00C35EA7">
            <w:pPr>
              <w:jc w:val="center"/>
              <w:rPr>
                <w:sz w:val="20"/>
              </w:rPr>
            </w:pPr>
            <w:r w:rsidRPr="00C35EA7">
              <w:rPr>
                <w:sz w:val="20"/>
              </w:rPr>
              <w:t>2155 ± 120 BC</w:t>
            </w:r>
          </w:p>
        </w:tc>
        <w:tc>
          <w:tcPr>
            <w:tcW w:w="1550" w:type="dxa"/>
            <w:vAlign w:val="center"/>
          </w:tcPr>
          <w:p w14:paraId="292E827C" w14:textId="77777777" w:rsidR="004C74A0" w:rsidRPr="00C35EA7" w:rsidRDefault="004C74A0" w:rsidP="00C35EA7">
            <w:pPr>
              <w:jc w:val="center"/>
              <w:rPr>
                <w:sz w:val="20"/>
              </w:rPr>
            </w:pPr>
            <w:r w:rsidRPr="00C35EA7">
              <w:rPr>
                <w:sz w:val="20"/>
              </w:rPr>
              <w:t>BIB 1329 p. 17</w:t>
            </w:r>
          </w:p>
        </w:tc>
      </w:tr>
    </w:tbl>
    <w:p w14:paraId="48ED63D4" w14:textId="77777777" w:rsidR="004C74A0" w:rsidRDefault="004C74A0" w:rsidP="00242C0F">
      <w:pPr>
        <w:jc w:val="both"/>
      </w:pPr>
    </w:p>
    <w:p w14:paraId="561B8B10" w14:textId="3FC19F81" w:rsidR="003C1EDC" w:rsidRPr="0032190F" w:rsidRDefault="003C1EDC" w:rsidP="00242C0F">
      <w:pPr>
        <w:jc w:val="both"/>
        <w:rPr>
          <w:lang w:val="fr-FR"/>
        </w:rPr>
      </w:pPr>
      <w:r w:rsidRPr="0032190F">
        <w:rPr>
          <w:lang w:val="fr-FR"/>
        </w:rPr>
        <w:t>La datation de la couche où a été trouvé le poignard est proche de celle de l’</w:t>
      </w:r>
      <w:hyperlink r:id="rId6434" w:anchor="Sit_Capitaine_abri" w:history="1">
        <w:r w:rsidR="00C25BB9" w:rsidRPr="00C25BB9">
          <w:rPr>
            <w:rStyle w:val="Hyperlink"/>
            <w:lang w:val="fr-FR"/>
          </w:rPr>
          <w:t>a</w:t>
        </w:r>
        <w:r w:rsidRPr="0032190F">
          <w:rPr>
            <w:rStyle w:val="Hyperlink"/>
            <w:lang w:val="fr-FR"/>
          </w:rPr>
          <w:t>bri du Capitaine</w:t>
        </w:r>
      </w:hyperlink>
      <w:r w:rsidRPr="0032190F">
        <w:rPr>
          <w:lang w:val="fr-FR"/>
        </w:rPr>
        <w:t xml:space="preserve"> (BIB 1329 p. 17)</w:t>
      </w:r>
    </w:p>
    <w:p w14:paraId="79B2D6DA" w14:textId="77777777" w:rsidR="000E4E64" w:rsidRPr="0032190F" w:rsidRDefault="000E4E64" w:rsidP="00242C0F">
      <w:pPr>
        <w:jc w:val="both"/>
        <w:rPr>
          <w:lang w:val="fr-FR"/>
        </w:rPr>
      </w:pPr>
    </w:p>
    <w:p w14:paraId="5CE95491" w14:textId="78E6FBAE" w:rsidR="00053B47" w:rsidRPr="0032190F" w:rsidRDefault="005F7F57" w:rsidP="00242C0F">
      <w:pPr>
        <w:jc w:val="both"/>
        <w:rPr>
          <w:lang w:val="fr-FR"/>
        </w:rPr>
      </w:pPr>
      <w:r w:rsidRPr="0032190F">
        <w:rPr>
          <w:lang w:val="fr-FR"/>
        </w:rPr>
        <w:t>Ce type d’habitat peut être comparé</w:t>
      </w:r>
      <w:r w:rsidR="00986562" w:rsidRPr="0032190F">
        <w:rPr>
          <w:lang w:val="fr-FR"/>
        </w:rPr>
        <w:t xml:space="preserve"> aux sites des </w:t>
      </w:r>
      <w:hyperlink r:id="rId6435" w:anchor="Sit_Barres" w:history="1">
        <w:r w:rsidR="00986562" w:rsidRPr="0032190F">
          <w:rPr>
            <w:rStyle w:val="Hyperlink"/>
            <w:lang w:val="fr-FR"/>
          </w:rPr>
          <w:t>Barres</w:t>
        </w:r>
      </w:hyperlink>
      <w:r w:rsidR="00986562" w:rsidRPr="0032190F">
        <w:rPr>
          <w:lang w:val="fr-FR"/>
        </w:rPr>
        <w:t xml:space="preserve"> à Eyguières et aux </w:t>
      </w:r>
      <w:hyperlink w:anchor="Sit_Calades" w:history="1">
        <w:r w:rsidR="00986562" w:rsidRPr="0032190F">
          <w:rPr>
            <w:rStyle w:val="Hyperlink"/>
            <w:lang w:val="fr-FR"/>
          </w:rPr>
          <w:t>Calades</w:t>
        </w:r>
      </w:hyperlink>
      <w:r w:rsidR="00986562" w:rsidRPr="0032190F">
        <w:rPr>
          <w:lang w:val="fr-FR"/>
        </w:rPr>
        <w:t xml:space="preserve"> d’Orgon (BIB 1148 p. 68)</w:t>
      </w:r>
      <w:r w:rsidR="00684DBA" w:rsidRPr="0032190F">
        <w:rPr>
          <w:lang w:val="fr-FR"/>
        </w:rPr>
        <w:t xml:space="preserve">. </w:t>
      </w:r>
    </w:p>
    <w:p w14:paraId="7E5E23C0" w14:textId="77777777" w:rsidR="00684DBA" w:rsidRPr="0032190F" w:rsidRDefault="00684DBA" w:rsidP="00242C0F">
      <w:pPr>
        <w:jc w:val="both"/>
        <w:rPr>
          <w:lang w:val="fr-FR"/>
        </w:rPr>
      </w:pPr>
    </w:p>
    <w:p w14:paraId="7C8E7E39" w14:textId="77777777" w:rsidR="003317B0" w:rsidRPr="0032190F" w:rsidRDefault="00934A22" w:rsidP="00242C0F">
      <w:pPr>
        <w:pStyle w:val="Heading2"/>
      </w:pPr>
      <w:r>
        <w:t>c</w:t>
      </w:r>
      <w:r w:rsidR="003317B0" w:rsidRPr="0032190F">
        <w:t>éramique</w:t>
      </w:r>
    </w:p>
    <w:p w14:paraId="018D4C1E" w14:textId="77777777" w:rsidR="003317B0" w:rsidRPr="0032190F" w:rsidRDefault="003317B0" w:rsidP="00242C0F">
      <w:pPr>
        <w:jc w:val="both"/>
        <w:rPr>
          <w:lang w:val="fr-FR"/>
        </w:rPr>
      </w:pPr>
    </w:p>
    <w:p w14:paraId="24ADD4AC" w14:textId="768A1D1E" w:rsidR="003317B0" w:rsidRPr="0032190F" w:rsidRDefault="003317B0" w:rsidP="00242C0F">
      <w:pPr>
        <w:jc w:val="both"/>
        <w:rPr>
          <w:lang w:val="fr-FR"/>
        </w:rPr>
      </w:pPr>
      <w:r w:rsidRPr="0032190F">
        <w:rPr>
          <w:lang w:val="fr-FR"/>
        </w:rPr>
        <w:t xml:space="preserve">Les formes céramiques sont carénées portant des décors incisés ou cannelés en </w:t>
      </w:r>
      <w:hyperlink r:id="rId6436" w:anchor="Cul_Art_TAC_T_g_chevrons" w:history="1">
        <w:r w:rsidRPr="0032190F">
          <w:rPr>
            <w:rStyle w:val="Hyperlink"/>
            <w:lang w:val="fr-FR"/>
          </w:rPr>
          <w:t>chevron</w:t>
        </w:r>
      </w:hyperlink>
      <w:r w:rsidR="00685C0B" w:rsidRPr="0032190F">
        <w:rPr>
          <w:lang w:val="fr-FR"/>
        </w:rPr>
        <w:t>,</w:t>
      </w:r>
      <w:r w:rsidRPr="0032190F">
        <w:rPr>
          <w:lang w:val="fr-FR"/>
        </w:rPr>
        <w:t xml:space="preserve"> guirlandes, métopes ou des pastillages au repoussé (BIB 141 p. 261).</w:t>
      </w:r>
    </w:p>
    <w:p w14:paraId="3BC47FAF" w14:textId="77777777" w:rsidR="003317B0" w:rsidRPr="0032190F" w:rsidRDefault="003317B0" w:rsidP="00242C0F">
      <w:pPr>
        <w:jc w:val="both"/>
        <w:rPr>
          <w:lang w:val="fr-FR"/>
        </w:rPr>
      </w:pPr>
    </w:p>
    <w:p w14:paraId="7C634090" w14:textId="77777777" w:rsidR="003317B0" w:rsidRPr="0032190F" w:rsidRDefault="00934A22" w:rsidP="00242C0F">
      <w:pPr>
        <w:pStyle w:val="Heading3"/>
        <w:spacing w:line="240" w:lineRule="auto"/>
      </w:pPr>
      <w:r>
        <w:t>c</w:t>
      </w:r>
      <w:r w:rsidR="003317B0" w:rsidRPr="0032190F">
        <w:t>éramique campaniforme</w:t>
      </w:r>
    </w:p>
    <w:p w14:paraId="06B0D0B3" w14:textId="77777777" w:rsidR="003317B0" w:rsidRPr="0032190F" w:rsidRDefault="003317B0" w:rsidP="00242C0F">
      <w:pPr>
        <w:jc w:val="both"/>
        <w:rPr>
          <w:lang w:val="fr-FR"/>
        </w:rPr>
      </w:pPr>
      <w:r w:rsidRPr="0032190F">
        <w:rPr>
          <w:lang w:val="fr-FR"/>
        </w:rPr>
        <w:t xml:space="preserve">Attribuée à la phase 2 (éventuellement 3). Elle comprend des gobelets et un grand nombre de formes basses (coupes, écuelles et bols) ainsi qu’une grandejatte, et un très grand vase à col de </w:t>
      </w:r>
      <w:smartTag w:uri="urn:schemas-microsoft-com:office:smarttags" w:element="metricconverter">
        <w:smartTagPr>
          <w:attr w:name="ProductID" w:val="30 cm"/>
        </w:smartTagPr>
        <w:r w:rsidRPr="0032190F">
          <w:rPr>
            <w:lang w:val="fr-FR"/>
          </w:rPr>
          <w:t>30 cm</w:t>
        </w:r>
      </w:smartTag>
      <w:r w:rsidRPr="0032190F">
        <w:rPr>
          <w:lang w:val="fr-FR"/>
        </w:rPr>
        <w:t xml:space="preserve"> de diamètre à l’ouverture (jatte galbée ou carénée ?).Les décors sont tous réalisés au peigne, avec la présence d’estampage et de rares décors à la cordelette, àl’exception de trois très petits fragments présentant des décors incisés et estampés.</w:t>
      </w:r>
    </w:p>
    <w:p w14:paraId="48430438" w14:textId="5256374A" w:rsidR="003317B0" w:rsidRPr="0032190F" w:rsidRDefault="003317B0" w:rsidP="00242C0F">
      <w:pPr>
        <w:jc w:val="both"/>
        <w:rPr>
          <w:lang w:val="fr-FR"/>
        </w:rPr>
      </w:pPr>
      <w:r w:rsidRPr="0032190F">
        <w:rPr>
          <w:lang w:val="fr-FR"/>
        </w:rPr>
        <w:t xml:space="preserve">Deux cas de bords de gobelet à décor de style mixte de bandes alternes hachurées au peignes et limitées à lacordelette sont notables.Les décors couvrants sont sans doute absents et le décor international seul, très rare ou aussi absent. Lesdispositions de décors sont des bandes horizontales alternant avec des bandes réservées ; quelques bandesverticales sont néanmoins probables (décors rayonnants ?). Les bandes décorées peuvent être linéaires, hachuréescontinues ou en arête de poisson. Les motifs de triangles hachurés sont sans doute les plus nombreux. Ils sontparfois disposés en doubles lignes décalées et inversées ménageant un </w:t>
      </w:r>
      <w:hyperlink r:id="rId6437" w:anchor="Cul_Art_TAC_T_g_chevrons" w:history="1">
        <w:r w:rsidR="00685C0B" w:rsidRPr="0032190F">
          <w:rPr>
            <w:rStyle w:val="Hyperlink"/>
            <w:lang w:val="fr-FR"/>
          </w:rPr>
          <w:t>chevron</w:t>
        </w:r>
      </w:hyperlink>
      <w:r w:rsidR="00685C0B" w:rsidRPr="0032190F">
        <w:rPr>
          <w:lang w:val="fr-FR"/>
        </w:rPr>
        <w:t xml:space="preserve"> </w:t>
      </w:r>
      <w:r w:rsidRPr="0032190F">
        <w:rPr>
          <w:lang w:val="fr-FR"/>
        </w:rPr>
        <w:t>réservé. Croisillons et losanges</w:t>
      </w:r>
      <w:r w:rsidR="00685C0B" w:rsidRPr="0032190F">
        <w:rPr>
          <w:lang w:val="fr-FR"/>
        </w:rPr>
        <w:t xml:space="preserve"> </w:t>
      </w:r>
      <w:r w:rsidRPr="0032190F">
        <w:rPr>
          <w:lang w:val="fr-FR"/>
        </w:rPr>
        <w:t>sont présents mais rares, les chevrons simples ou multiples sont nombreux.Le plus grand vase présente un décor inédit de petites plage de lignes courtes au peigne formant grossièrement</w:t>
      </w:r>
    </w:p>
    <w:p w14:paraId="4E05C417" w14:textId="77777777" w:rsidR="003317B0" w:rsidRPr="0032190F" w:rsidRDefault="003317B0" w:rsidP="00242C0F">
      <w:pPr>
        <w:jc w:val="both"/>
        <w:rPr>
          <w:lang w:val="fr-FR"/>
        </w:rPr>
      </w:pPr>
      <w:r w:rsidRPr="0032190F">
        <w:rPr>
          <w:lang w:val="fr-FR"/>
        </w:rPr>
        <w:lastRenderedPageBreak/>
        <w:t>des carrés disposés en vrac sur la panse sous trois lignes horizontales pré-orales.Des décors associant des estampages sont présents, ainsi qu’un vase présentant une lèvre éversée, portant undécor d’impressions (digitales ?) et des lignes au peigne. Présence de décors imprimés au poinçon rond</w:t>
      </w:r>
      <w:r w:rsidR="00B2332E" w:rsidRPr="0032190F">
        <w:rPr>
          <w:lang w:val="fr-FR"/>
        </w:rPr>
        <w:t>(BIB 971 p. 822 catalogue</w:t>
      </w:r>
      <w:r w:rsidR="00391FC6" w:rsidRPr="0032190F">
        <w:rPr>
          <w:lang w:val="fr-FR"/>
        </w:rPr>
        <w:t xml:space="preserve"> (BIB 82)</w:t>
      </w:r>
      <w:r w:rsidR="00B2332E" w:rsidRPr="0032190F">
        <w:rPr>
          <w:lang w:val="fr-FR"/>
        </w:rPr>
        <w:t>).</w:t>
      </w:r>
    </w:p>
    <w:p w14:paraId="4E4087D6" w14:textId="77777777" w:rsidR="005C5781" w:rsidRPr="0032190F" w:rsidRDefault="005C5781" w:rsidP="00242C0F">
      <w:pPr>
        <w:jc w:val="both"/>
        <w:rPr>
          <w:lang w:val="fr-FR"/>
        </w:rPr>
      </w:pPr>
    </w:p>
    <w:p w14:paraId="1CA802A6" w14:textId="70C611E9" w:rsidR="005C5781" w:rsidRPr="0032190F" w:rsidRDefault="005C5781" w:rsidP="00242C0F">
      <w:pPr>
        <w:autoSpaceDE w:val="0"/>
        <w:autoSpaceDN w:val="0"/>
        <w:adjustRightInd w:val="0"/>
        <w:jc w:val="both"/>
        <w:rPr>
          <w:rFonts w:ascii="TimesNewRomanPSMT" w:hAnsi="TimesNewRomanPSMT" w:cs="TimesNewRomanPSMT"/>
          <w:sz w:val="20"/>
          <w:szCs w:val="20"/>
          <w:lang w:val="fr-FR"/>
        </w:rPr>
      </w:pPr>
      <w:r w:rsidRPr="0032190F">
        <w:rPr>
          <w:rFonts w:ascii="TimesNewRomanPSMT" w:hAnsi="TimesNewRomanPSMT" w:cs="TimesNewRomanPSMT"/>
          <w:lang w:val="fr-FR"/>
        </w:rPr>
        <w:t xml:space="preserve">Les sites d’Avignon, La Balance [278] et la Place du Palais [279] montrent eux aussi des  assemblages de même type associant des vases campaniformes du style pointillé géométrique et des objets à décors </w:t>
      </w:r>
      <w:hyperlink r:id="rId6438" w:anchor="Cul_Fontbuisse" w:history="1">
        <w:r w:rsidRPr="0032190F">
          <w:rPr>
            <w:rStyle w:val="Hyperlink"/>
            <w:rFonts w:ascii="TimesNewRomanPSMT" w:hAnsi="TimesNewRomanPSMT" w:cs="TimesNewRomanPSMT"/>
            <w:lang w:val="fr-FR"/>
          </w:rPr>
          <w:t>fontbuxiens</w:t>
        </w:r>
      </w:hyperlink>
      <w:r w:rsidRPr="0032190F">
        <w:rPr>
          <w:rFonts w:ascii="TimesNewRomanPSMT" w:hAnsi="TimesNewRomanPSMT" w:cs="TimesNewRomanPSMT"/>
          <w:lang w:val="fr-FR"/>
        </w:rPr>
        <w:t xml:space="preserve"> (BIB 971 p. 190)</w:t>
      </w:r>
    </w:p>
    <w:p w14:paraId="747A4EFA" w14:textId="77777777" w:rsidR="00E36DB9" w:rsidRPr="0032190F" w:rsidRDefault="00E36DB9" w:rsidP="00242C0F">
      <w:pPr>
        <w:jc w:val="both"/>
        <w:rPr>
          <w:lang w:val="fr-FR"/>
        </w:rPr>
      </w:pPr>
    </w:p>
    <w:p w14:paraId="1334C143" w14:textId="77777777" w:rsidR="003317B0" w:rsidRPr="0032190F" w:rsidRDefault="00934A22" w:rsidP="00242C0F">
      <w:pPr>
        <w:pStyle w:val="Heading3"/>
        <w:spacing w:line="240" w:lineRule="auto"/>
      </w:pPr>
      <w:r>
        <w:t>c</w:t>
      </w:r>
      <w:r w:rsidR="003317B0" w:rsidRPr="0032190F">
        <w:t>éramique d’accompagnement</w:t>
      </w:r>
    </w:p>
    <w:p w14:paraId="69E6E54E" w14:textId="4F0263E5" w:rsidR="00B2332E" w:rsidRPr="0032190F" w:rsidRDefault="00B2332E" w:rsidP="00242C0F">
      <w:pPr>
        <w:jc w:val="both"/>
        <w:rPr>
          <w:lang w:val="fr-FR"/>
        </w:rPr>
      </w:pPr>
      <w:r w:rsidRPr="0032190F">
        <w:rPr>
          <w:lang w:val="fr-FR"/>
        </w:rPr>
        <w:t xml:space="preserve">Un certain nombre de petites formes sont directement attribuables au Campaniforme : il s’agit de petits bols etécuelles carénées inornés. Un petit bol de même type porte un décor de cannelures horizontales et en </w:t>
      </w:r>
      <w:hyperlink r:id="rId6439" w:anchor="Cul_Art_TAC_T_g_chevrons" w:history="1">
        <w:r w:rsidR="00685C0B" w:rsidRPr="0032190F">
          <w:rPr>
            <w:rStyle w:val="Hyperlink"/>
            <w:lang w:val="fr-FR"/>
          </w:rPr>
          <w:t>chevrons</w:t>
        </w:r>
      </w:hyperlink>
      <w:r w:rsidRPr="0032190F">
        <w:rPr>
          <w:lang w:val="fr-FR"/>
        </w:rPr>
        <w:t>.</w:t>
      </w:r>
      <w:r w:rsidR="00685C0B" w:rsidRPr="0032190F">
        <w:rPr>
          <w:lang w:val="fr-FR"/>
        </w:rPr>
        <w:t xml:space="preserve"> </w:t>
      </w:r>
      <w:r w:rsidRPr="0032190F">
        <w:rPr>
          <w:lang w:val="fr-FR"/>
        </w:rPr>
        <w:t>Plusieurs vases présentent des décors incisés lignes horizontales et chevrons sur forme simple, vase à carène</w:t>
      </w:r>
      <w:r w:rsidR="00685C0B" w:rsidRPr="0032190F">
        <w:rPr>
          <w:lang w:val="fr-FR"/>
        </w:rPr>
        <w:t xml:space="preserve"> </w:t>
      </w:r>
      <w:r w:rsidRPr="0032190F">
        <w:rPr>
          <w:lang w:val="fr-FR"/>
        </w:rPr>
        <w:t>médiane et décor de cannelures horizontales et en chevrons, Des décors de pastillages au repoussé, de très gros</w:t>
      </w:r>
      <w:r w:rsidR="00685C0B" w:rsidRPr="0032190F">
        <w:rPr>
          <w:lang w:val="fr-FR"/>
        </w:rPr>
        <w:t xml:space="preserve"> </w:t>
      </w:r>
      <w:r w:rsidRPr="0032190F">
        <w:rPr>
          <w:lang w:val="fr-FR"/>
        </w:rPr>
        <w:t>pastillages, de pastillages appliqués, de cordons lisses multiples, cordons impressionnés sous la lèvre ou enposition pré-orale. L’un de ces vases à cordons impressionnés sous la lèvre présente un décor de cannelureshorizontales et verticales typique.</w:t>
      </w:r>
      <w:r w:rsidR="00685C0B" w:rsidRPr="0032190F">
        <w:rPr>
          <w:lang w:val="fr-FR"/>
        </w:rPr>
        <w:t xml:space="preserve"> </w:t>
      </w:r>
      <w:r w:rsidRPr="0032190F">
        <w:rPr>
          <w:lang w:val="fr-FR"/>
        </w:rPr>
        <w:t>J. Courtin rapporte aussi la présence d’un vase double communiquant et de cuillères à manche cylindrique percé(biberons ?) (BIB 971 p. 822 catalogue</w:t>
      </w:r>
      <w:r w:rsidR="00391FC6" w:rsidRPr="0032190F">
        <w:rPr>
          <w:lang w:val="fr-FR"/>
        </w:rPr>
        <w:t xml:space="preserve"> (BIB 82)</w:t>
      </w:r>
      <w:r w:rsidRPr="0032190F">
        <w:rPr>
          <w:lang w:val="fr-FR"/>
        </w:rPr>
        <w:t>).</w:t>
      </w:r>
    </w:p>
    <w:p w14:paraId="59F7C37E" w14:textId="77777777" w:rsidR="00AD340E" w:rsidRPr="0032190F" w:rsidRDefault="00AD340E" w:rsidP="00242C0F">
      <w:pPr>
        <w:jc w:val="both"/>
        <w:rPr>
          <w:lang w:val="fr-FR"/>
        </w:rPr>
      </w:pPr>
    </w:p>
    <w:p w14:paraId="111390AB" w14:textId="77777777" w:rsidR="00AD340E" w:rsidRPr="0032190F" w:rsidRDefault="00AD340E" w:rsidP="00242C0F">
      <w:pPr>
        <w:jc w:val="both"/>
        <w:rPr>
          <w:lang w:val="fr-FR"/>
        </w:rPr>
      </w:pPr>
      <w:r w:rsidRPr="0032190F">
        <w:rPr>
          <w:lang w:val="fr-FR"/>
        </w:rPr>
        <w:t>Trous non passants (White Ware / fori non passanti) ? (SS BIB)</w:t>
      </w:r>
    </w:p>
    <w:p w14:paraId="36A1A612" w14:textId="77777777" w:rsidR="003317B0" w:rsidRPr="0032190F" w:rsidRDefault="003317B0" w:rsidP="00242C0F">
      <w:pPr>
        <w:rPr>
          <w:lang w:val="fr-FR"/>
        </w:rPr>
      </w:pPr>
    </w:p>
    <w:p w14:paraId="726CD1FC" w14:textId="77777777" w:rsidR="00B2332E" w:rsidRPr="0032190F" w:rsidRDefault="00934A22" w:rsidP="00242C0F">
      <w:pPr>
        <w:pStyle w:val="Heading2"/>
      </w:pPr>
      <w:r>
        <w:t>i</w:t>
      </w:r>
      <w:r w:rsidR="00B2332E" w:rsidRPr="0032190F">
        <w:t>ndustrie lithique</w:t>
      </w:r>
    </w:p>
    <w:p w14:paraId="53C09B65" w14:textId="77777777" w:rsidR="00B2332E" w:rsidRPr="0032190F" w:rsidRDefault="00B2332E" w:rsidP="00242C0F">
      <w:pPr>
        <w:rPr>
          <w:lang w:val="fr-FR"/>
        </w:rPr>
      </w:pPr>
    </w:p>
    <w:p w14:paraId="1F164C6F" w14:textId="169E49CE" w:rsidR="00B2332E" w:rsidRPr="0032190F" w:rsidRDefault="00B2332E" w:rsidP="00242C0F">
      <w:pPr>
        <w:jc w:val="both"/>
        <w:rPr>
          <w:lang w:val="fr-FR"/>
        </w:rPr>
      </w:pPr>
      <w:r w:rsidRPr="0032190F">
        <w:rPr>
          <w:lang w:val="fr-FR"/>
        </w:rPr>
        <w:t xml:space="preserve">L’industrie lithique compte plus de 1000 pièces dont 80% sont réalisées en silex bédoulien blond local (région du </w:t>
      </w:r>
      <w:hyperlink r:id="rId6440" w:anchor="Sit_Mont_Ventoux" w:history="1">
        <w:r w:rsidRPr="0032190F">
          <w:rPr>
            <w:rStyle w:val="Hyperlink"/>
            <w:lang w:val="fr-FR"/>
          </w:rPr>
          <w:t>mont Ventoux</w:t>
        </w:r>
      </w:hyperlink>
      <w:r w:rsidRPr="0032190F">
        <w:rPr>
          <w:lang w:val="fr-FR"/>
        </w:rPr>
        <w:t>). L’éclat débité à partir de petits nucleus polyédriques est prédominant, même si on décompte plusd’une dizaine de lamelles dont 4 sont chauffées et débitées à la pression. L’outillage, fort de 89 pièces, présenteprès de 50% de grattoirs, souvent petits et corticaux. On trouve également des pièces esquillées, des racloirs etdes armatures variées (foliacées, et à pédoncule et ailerons) (BIB 971 p. 822 catalogue</w:t>
      </w:r>
      <w:r w:rsidR="00391FC6" w:rsidRPr="0032190F">
        <w:rPr>
          <w:lang w:val="fr-FR"/>
        </w:rPr>
        <w:t>(BIB 82</w:t>
      </w:r>
      <w:r w:rsidRPr="0032190F">
        <w:rPr>
          <w:lang w:val="fr-FR"/>
        </w:rPr>
        <w:t>)</w:t>
      </w:r>
      <w:r w:rsidR="00391FC6" w:rsidRPr="0032190F">
        <w:rPr>
          <w:lang w:val="fr-FR"/>
        </w:rPr>
        <w:t>)</w:t>
      </w:r>
    </w:p>
    <w:p w14:paraId="357EF087" w14:textId="77777777" w:rsidR="00B2332E" w:rsidRPr="0032190F" w:rsidRDefault="00B2332E" w:rsidP="00242C0F">
      <w:pPr>
        <w:autoSpaceDE w:val="0"/>
        <w:autoSpaceDN w:val="0"/>
        <w:adjustRightInd w:val="0"/>
        <w:rPr>
          <w:sz w:val="20"/>
          <w:szCs w:val="20"/>
          <w:lang w:val="fr-FR"/>
        </w:rPr>
      </w:pPr>
    </w:p>
    <w:p w14:paraId="61DE3957" w14:textId="77777777" w:rsidR="00B2332E" w:rsidRPr="0032190F" w:rsidRDefault="00934A22" w:rsidP="00242C0F">
      <w:pPr>
        <w:pStyle w:val="Heading2"/>
      </w:pPr>
      <w:r>
        <w:t>p</w:t>
      </w:r>
      <w:r w:rsidR="00B2332E" w:rsidRPr="0032190F">
        <w:t>arures</w:t>
      </w:r>
    </w:p>
    <w:p w14:paraId="254AB7B1" w14:textId="77777777" w:rsidR="00B2332E" w:rsidRPr="0032190F" w:rsidRDefault="00B2332E" w:rsidP="00242C0F">
      <w:pPr>
        <w:autoSpaceDE w:val="0"/>
        <w:autoSpaceDN w:val="0"/>
        <w:adjustRightInd w:val="0"/>
        <w:rPr>
          <w:sz w:val="20"/>
          <w:szCs w:val="20"/>
          <w:lang w:val="fr-FR"/>
        </w:rPr>
      </w:pPr>
    </w:p>
    <w:p w14:paraId="3E75C928" w14:textId="77777777" w:rsidR="00B2332E" w:rsidRPr="0032190F" w:rsidRDefault="00B2332E" w:rsidP="00242C0F">
      <w:pPr>
        <w:autoSpaceDE w:val="0"/>
        <w:autoSpaceDN w:val="0"/>
        <w:adjustRightInd w:val="0"/>
        <w:rPr>
          <w:lang w:val="fr-FR"/>
        </w:rPr>
      </w:pPr>
      <w:r w:rsidRPr="0032190F">
        <w:rPr>
          <w:lang w:val="fr-FR"/>
        </w:rPr>
        <w:t>Des pendeloques en défense de suidé, une canine de canidé perforée, deux pendeloques en roche verte, desperles discoïdes en test, des coquillages percés (conus, cardium) et un fragment de carapace de tortue percé.Deux épingles en os, une à tête sub-discoïde aplatie décorée d’incisions et l’autre à tête triangulaire aplatiedécorée d’incisions horizontales et obliques (BIB 971p. 822 catalogue</w:t>
      </w:r>
      <w:r w:rsidR="00391FC6" w:rsidRPr="0032190F">
        <w:rPr>
          <w:lang w:val="fr-FR"/>
        </w:rPr>
        <w:t>(BIB 82)</w:t>
      </w:r>
      <w:r w:rsidRPr="0032190F">
        <w:rPr>
          <w:lang w:val="fr-FR"/>
        </w:rPr>
        <w:t>)</w:t>
      </w:r>
    </w:p>
    <w:p w14:paraId="47B2E4CA" w14:textId="77777777" w:rsidR="00B2332E" w:rsidRPr="0032190F" w:rsidRDefault="00B2332E" w:rsidP="00242C0F">
      <w:pPr>
        <w:rPr>
          <w:lang w:val="fr-FR"/>
        </w:rPr>
      </w:pPr>
    </w:p>
    <w:p w14:paraId="34FFEA62" w14:textId="77777777" w:rsidR="003317B0" w:rsidRPr="0032190F" w:rsidRDefault="00934A22" w:rsidP="00242C0F">
      <w:pPr>
        <w:pStyle w:val="Heading2"/>
      </w:pPr>
      <w:r>
        <w:t>m</w:t>
      </w:r>
      <w:r w:rsidR="003317B0" w:rsidRPr="0032190F">
        <w:t>étallurgie</w:t>
      </w:r>
    </w:p>
    <w:p w14:paraId="58CF72A3" w14:textId="77777777" w:rsidR="003317B0" w:rsidRPr="0032190F" w:rsidRDefault="003317B0" w:rsidP="00242C0F">
      <w:pPr>
        <w:rPr>
          <w:lang w:val="fr-FR"/>
        </w:rPr>
      </w:pPr>
    </w:p>
    <w:p w14:paraId="296DCA88" w14:textId="3DBD3B51" w:rsidR="00E36DB9" w:rsidRPr="0032190F" w:rsidRDefault="00E36DB9" w:rsidP="00242C0F">
      <w:pPr>
        <w:autoSpaceDE w:val="0"/>
        <w:autoSpaceDN w:val="0"/>
        <w:adjustRightInd w:val="0"/>
        <w:jc w:val="both"/>
        <w:rPr>
          <w:lang w:val="fr-FR"/>
        </w:rPr>
      </w:pPr>
      <w:r w:rsidRPr="0032190F">
        <w:rPr>
          <w:lang w:val="fr-FR"/>
        </w:rPr>
        <w:t>Un poignard à soie crantée, lame courte subtriangulaire ou lozangique y a été découvert associé à la céramique campaniforme de style 2 (pointillé géométrique) (BIB 292 p. 234)</w:t>
      </w:r>
      <w:r w:rsidR="003F4DBB" w:rsidRPr="0032190F">
        <w:rPr>
          <w:lang w:val="fr-FR"/>
        </w:rPr>
        <w:t>. Le poignar</w:t>
      </w:r>
      <w:r w:rsidR="00414AC4" w:rsidRPr="0032190F">
        <w:rPr>
          <w:lang w:val="fr-FR"/>
        </w:rPr>
        <w:t>d</w:t>
      </w:r>
      <w:r w:rsidR="003F4DBB" w:rsidRPr="0032190F">
        <w:rPr>
          <w:lang w:val="fr-FR"/>
        </w:rPr>
        <w:t xml:space="preserve"> et les alênes de La Balance ont une teneur en As de 0,17 à 1% se rapprochant en cela des objets de la </w:t>
      </w:r>
      <w:hyperlink r:id="rId6441" w:anchor="Sit_Muree" w:history="1">
        <w:r w:rsidR="00A478A8" w:rsidRPr="0032190F">
          <w:rPr>
            <w:rStyle w:val="Hyperlink"/>
            <w:lang w:val="fr-FR"/>
          </w:rPr>
          <w:t>G</w:t>
        </w:r>
        <w:r w:rsidR="003F4DBB" w:rsidRPr="0032190F">
          <w:rPr>
            <w:rStyle w:val="Hyperlink"/>
            <w:lang w:val="fr-FR"/>
          </w:rPr>
          <w:t>rotte Murée</w:t>
        </w:r>
      </w:hyperlink>
      <w:r w:rsidR="003F4DBB" w:rsidRPr="0032190F">
        <w:rPr>
          <w:lang w:val="fr-FR"/>
        </w:rPr>
        <w:t xml:space="preserve"> (BIB 835 p. 73</w:t>
      </w:r>
      <w:r w:rsidR="00391FC6" w:rsidRPr="0032190F">
        <w:rPr>
          <w:lang w:val="fr-FR"/>
        </w:rPr>
        <w:t>(BIB 82)</w:t>
      </w:r>
      <w:r w:rsidR="003F4DBB" w:rsidRPr="0032190F">
        <w:rPr>
          <w:lang w:val="fr-FR"/>
        </w:rPr>
        <w:t>)</w:t>
      </w:r>
      <w:r w:rsidR="005C5781" w:rsidRPr="0032190F">
        <w:rPr>
          <w:lang w:val="fr-FR"/>
        </w:rPr>
        <w:t xml:space="preserve"> de forme comparable à celui du </w:t>
      </w:r>
      <w:r w:rsidR="005C5781" w:rsidRPr="0032190F">
        <w:rPr>
          <w:rFonts w:ascii="TimesNewRomanPSMT" w:hAnsi="TimesNewRomanPSMT" w:cs="TimesNewRomanPSMT"/>
          <w:lang w:val="fr-FR"/>
        </w:rPr>
        <w:t>tumulus du Serre d’Aurouze à</w:t>
      </w:r>
      <w:hyperlink r:id="rId6442" w:anchor="Sit_Soyons" w:history="1">
        <w:r w:rsidR="005C5781" w:rsidRPr="0032190F">
          <w:rPr>
            <w:rStyle w:val="Hyperlink"/>
            <w:lang w:val="fr-FR"/>
          </w:rPr>
          <w:t>Soyons</w:t>
        </w:r>
      </w:hyperlink>
      <w:r w:rsidR="005C5781" w:rsidRPr="0032190F">
        <w:rPr>
          <w:lang w:val="fr-FR"/>
        </w:rPr>
        <w:t xml:space="preserve"> (BIB 971 p. 208</w:t>
      </w:r>
      <w:r w:rsidR="00713EDA" w:rsidRPr="0032190F">
        <w:rPr>
          <w:lang w:val="fr-FR"/>
        </w:rPr>
        <w:t xml:space="preserve"> et BIB 96 p. 363-364 et 922 et 971</w:t>
      </w:r>
      <w:r w:rsidR="005C5781" w:rsidRPr="0032190F">
        <w:rPr>
          <w:lang w:val="fr-FR"/>
        </w:rPr>
        <w:t>)</w:t>
      </w:r>
    </w:p>
    <w:p w14:paraId="73FF8BC9" w14:textId="77777777" w:rsidR="000354A6" w:rsidRPr="0032190F" w:rsidRDefault="000354A6" w:rsidP="00242C0F">
      <w:pPr>
        <w:jc w:val="both"/>
        <w:rPr>
          <w:lang w:val="fr-FR"/>
        </w:rPr>
      </w:pPr>
    </w:p>
    <w:p w14:paraId="2DA289B1" w14:textId="77777777" w:rsidR="000354A6" w:rsidRPr="0032190F" w:rsidRDefault="00934A22" w:rsidP="00242C0F">
      <w:pPr>
        <w:pStyle w:val="Heading2"/>
      </w:pPr>
      <w:bookmarkStart w:id="2760" w:name="Sit_Balance_stele"/>
      <w:r>
        <w:t>s</w:t>
      </w:r>
      <w:r w:rsidR="000354A6" w:rsidRPr="0032190F">
        <w:t>tèle</w:t>
      </w:r>
    </w:p>
    <w:bookmarkEnd w:id="2760"/>
    <w:p w14:paraId="4F8925E3" w14:textId="12BF9E9A" w:rsidR="00286F52" w:rsidRDefault="000354A6" w:rsidP="00934A22">
      <w:pPr>
        <w:autoSpaceDE w:val="0"/>
        <w:autoSpaceDN w:val="0"/>
        <w:adjustRightInd w:val="0"/>
        <w:jc w:val="both"/>
        <w:rPr>
          <w:lang w:val="fr-FR"/>
        </w:rPr>
      </w:pPr>
      <w:r w:rsidRPr="0032190F">
        <w:rPr>
          <w:lang w:val="fr-FR"/>
        </w:rPr>
        <w:t>Un fr</w:t>
      </w:r>
      <w:r w:rsidR="003771D6" w:rsidRPr="0032190F">
        <w:rPr>
          <w:lang w:val="fr-FR"/>
        </w:rPr>
        <w:t>ag</w:t>
      </w:r>
      <w:r w:rsidRPr="0032190F">
        <w:rPr>
          <w:lang w:val="fr-FR"/>
        </w:rPr>
        <w:t xml:space="preserve">ment de </w:t>
      </w:r>
      <w:r w:rsidR="00C02F0B" w:rsidRPr="0032190F">
        <w:rPr>
          <w:lang w:val="fr-FR"/>
        </w:rPr>
        <w:t>stèle anthropomorphe (</w:t>
      </w:r>
      <w:hyperlink r:id="rId6443" w:anchor="Cul_Steles_Provencales" w:history="1">
        <w:r w:rsidRPr="0032190F">
          <w:rPr>
            <w:rStyle w:val="Hyperlink"/>
            <w:lang w:val="fr-FR"/>
          </w:rPr>
          <w:t>stèle provençale</w:t>
        </w:r>
      </w:hyperlink>
      <w:r w:rsidR="00C02F0B" w:rsidRPr="0032190F">
        <w:rPr>
          <w:lang w:val="fr-FR"/>
        </w:rPr>
        <w:t xml:space="preserve"> de </w:t>
      </w:r>
      <w:r w:rsidRPr="0032190F">
        <w:rPr>
          <w:lang w:val="fr-FR"/>
        </w:rPr>
        <w:t xml:space="preserve">type A) a été découverte </w:t>
      </w:r>
      <w:r w:rsidR="00C02F0B" w:rsidRPr="0032190F">
        <w:rPr>
          <w:lang w:val="fr-FR"/>
        </w:rPr>
        <w:t xml:space="preserve">utilisée en remploi dans le dallage </w:t>
      </w:r>
      <w:r w:rsidRPr="0032190F">
        <w:rPr>
          <w:lang w:val="fr-FR"/>
        </w:rPr>
        <w:t xml:space="preserve">dans </w:t>
      </w:r>
      <w:r w:rsidR="00C02F0B" w:rsidRPr="0032190F">
        <w:rPr>
          <w:lang w:val="fr-FR"/>
        </w:rPr>
        <w:t>la cabane</w:t>
      </w:r>
      <w:r w:rsidRPr="0032190F">
        <w:rPr>
          <w:lang w:val="fr-FR"/>
        </w:rPr>
        <w:t xml:space="preserve"> (</w:t>
      </w:r>
      <w:r w:rsidR="00C02F0B" w:rsidRPr="0032190F">
        <w:rPr>
          <w:lang w:val="fr-FR"/>
        </w:rPr>
        <w:t xml:space="preserve">BIB 754 et </w:t>
      </w:r>
      <w:r w:rsidRPr="0032190F">
        <w:rPr>
          <w:lang w:val="fr-FR"/>
        </w:rPr>
        <w:t>BIB 1148 p. 68)</w:t>
      </w:r>
      <w:r w:rsidR="00286F52" w:rsidRPr="0032190F">
        <w:rPr>
          <w:lang w:val="fr-FR"/>
        </w:rPr>
        <w:t> :</w:t>
      </w:r>
      <w:r w:rsidR="00F776A5" w:rsidRPr="0032190F">
        <w:rPr>
          <w:lang w:val="fr-FR"/>
        </w:rPr>
        <w:t xml:space="preserve"> d</w:t>
      </w:r>
      <w:r w:rsidR="00286F52" w:rsidRPr="0032190F">
        <w:rPr>
          <w:lang w:val="fr-FR"/>
        </w:rPr>
        <w:t xml:space="preserve">’une hauteur de </w:t>
      </w:r>
      <w:smartTag w:uri="urn:schemas-microsoft-com:office:smarttags" w:element="metricconverter">
        <w:smartTagPr>
          <w:attr w:name="ProductID" w:val="21 cm"/>
        </w:smartTagPr>
        <w:r w:rsidR="00286F52" w:rsidRPr="0032190F">
          <w:rPr>
            <w:lang w:val="fr-FR"/>
          </w:rPr>
          <w:t>21 cm</w:t>
        </w:r>
      </w:smartTag>
      <w:r w:rsidR="00286F52" w:rsidRPr="0032190F">
        <w:rPr>
          <w:lang w:val="fr-FR"/>
        </w:rPr>
        <w:t xml:space="preserve"> au </w:t>
      </w:r>
      <w:r w:rsidR="00286F52" w:rsidRPr="0032190F">
        <w:rPr>
          <w:lang w:val="fr-FR"/>
        </w:rPr>
        <w:lastRenderedPageBreak/>
        <w:t>maximum, elle adopte une forme « en borne » et reçoit un décor gravé très schématique (un ‘U’ inversé) et quelques cupules très effacée (BIB 1148 p. 68)</w:t>
      </w:r>
    </w:p>
    <w:p w14:paraId="5B7F6675" w14:textId="77777777" w:rsidR="00934A22" w:rsidRPr="0032190F" w:rsidRDefault="00934A22" w:rsidP="00934A22">
      <w:pPr>
        <w:autoSpaceDE w:val="0"/>
        <w:autoSpaceDN w:val="0"/>
        <w:adjustRightInd w:val="0"/>
        <w:jc w:val="both"/>
        <w:rPr>
          <w:lang w:val="fr-FR"/>
        </w:rPr>
      </w:pPr>
      <w:r w:rsidRPr="00934A22">
        <w:rPr>
          <w:lang w:val="fr-FR"/>
        </w:rPr>
        <w:t xml:space="preserve">En remploi dans le dallage d’une habitation du </w:t>
      </w:r>
      <w:r>
        <w:rPr>
          <w:lang w:val="fr-FR"/>
        </w:rPr>
        <w:t>NF</w:t>
      </w:r>
      <w:r w:rsidRPr="00934A22">
        <w:rPr>
          <w:lang w:val="fr-FR"/>
        </w:rPr>
        <w:t xml:space="preserve"> (Gagnière et Granier, 1966) (BIB 3176)</w:t>
      </w:r>
    </w:p>
    <w:p w14:paraId="418A6D0C" w14:textId="77777777" w:rsidR="000354A6" w:rsidRPr="0032190F" w:rsidRDefault="000354A6" w:rsidP="00242C0F">
      <w:pPr>
        <w:jc w:val="both"/>
        <w:rPr>
          <w:lang w:val="fr-FR"/>
        </w:rPr>
      </w:pPr>
    </w:p>
    <w:p w14:paraId="76863754" w14:textId="77777777" w:rsidR="000D7516" w:rsidRPr="0032190F" w:rsidRDefault="000D7516" w:rsidP="00426FF9">
      <w:pPr>
        <w:pStyle w:val="Heading1"/>
      </w:pPr>
      <w:bookmarkStart w:id="2761" w:name="Sit_Lauzieres"/>
      <w:r w:rsidRPr="0032190F">
        <w:t>LAUZIERES (Site des)</w:t>
      </w:r>
    </w:p>
    <w:bookmarkEnd w:id="2761"/>
    <w:p w14:paraId="160586C8" w14:textId="77777777" w:rsidR="000D7516" w:rsidRPr="0032190F" w:rsidRDefault="000D7516" w:rsidP="00242C0F">
      <w:pPr>
        <w:jc w:val="both"/>
        <w:rPr>
          <w:lang w:val="fr-FR"/>
        </w:rPr>
      </w:pPr>
    </w:p>
    <w:p w14:paraId="6D106478" w14:textId="3BAC22F0" w:rsidR="000D7516" w:rsidRPr="0032190F" w:rsidRDefault="000D7516" w:rsidP="00242C0F">
      <w:pPr>
        <w:jc w:val="both"/>
        <w:rPr>
          <w:lang w:val="fr-FR"/>
        </w:rPr>
      </w:pPr>
      <w:r w:rsidRPr="0032190F">
        <w:rPr>
          <w:lang w:val="fr-FR"/>
        </w:rPr>
        <w:t xml:space="preserve">Les Lauzières à Lourmarin (Vaucluse) a montré que l’outillage </w:t>
      </w:r>
      <w:r w:rsidR="00362E4A" w:rsidRPr="0032190F">
        <w:rPr>
          <w:lang w:val="fr-FR"/>
        </w:rPr>
        <w:t xml:space="preserve">lithique </w:t>
      </w:r>
      <w:r w:rsidRPr="0032190F">
        <w:rPr>
          <w:lang w:val="fr-FR"/>
        </w:rPr>
        <w:t xml:space="preserve">réalisé pour le Néolithique </w:t>
      </w:r>
      <w:r w:rsidR="005669B9" w:rsidRPr="0032190F">
        <w:rPr>
          <w:lang w:val="fr-FR"/>
        </w:rPr>
        <w:t xml:space="preserve">tardif </w:t>
      </w:r>
      <w:r w:rsidRPr="0032190F">
        <w:rPr>
          <w:lang w:val="fr-FR"/>
        </w:rPr>
        <w:t xml:space="preserve">et l’âge du Cuivre était à 80% réalisé sur des matériaux trouvés à proximité du site (glaucophanites et métabasites de la Durance) (BIB 331). Ce phénomène (passage d’un approvisonnment supra-régional type </w:t>
      </w:r>
      <w:hyperlink r:id="rId6444" w:anchor="Sit_Pierres_Vertes" w:history="1">
        <w:r w:rsidRPr="0032190F">
          <w:rPr>
            <w:rStyle w:val="Hyperlink"/>
            <w:lang w:val="fr-FR"/>
          </w:rPr>
          <w:t>pierres vertes</w:t>
        </w:r>
      </w:hyperlink>
      <w:r w:rsidRPr="0032190F">
        <w:rPr>
          <w:lang w:val="fr-FR"/>
        </w:rPr>
        <w:t xml:space="preserve"> au </w:t>
      </w:r>
      <w:hyperlink r:id="rId6445" w:anchor="Cul_Neo_Moyen" w:history="1">
        <w:r w:rsidRPr="0032190F">
          <w:rPr>
            <w:rStyle w:val="Hyperlink"/>
            <w:lang w:val="fr-FR"/>
          </w:rPr>
          <w:t>Néolithique moyen</w:t>
        </w:r>
      </w:hyperlink>
      <w:r w:rsidRPr="0032190F">
        <w:rPr>
          <w:lang w:val="fr-FR"/>
        </w:rPr>
        <w:t xml:space="preserve"> à un approvisionnement local) illustre l’émergence des identités pour les groupes alpins de l’ </w:t>
      </w:r>
      <w:hyperlink r:id="rId6446" w:anchor="Cul_Chalco" w:history="1">
        <w:r w:rsidRPr="0032190F">
          <w:rPr>
            <w:rStyle w:val="Hyperlink"/>
            <w:lang w:val="fr-FR"/>
          </w:rPr>
          <w:t>âge du cuivre</w:t>
        </w:r>
      </w:hyperlink>
      <w:r w:rsidRPr="0032190F">
        <w:rPr>
          <w:lang w:val="fr-FR"/>
        </w:rPr>
        <w:t xml:space="preserve"> (BIB 304 p. 229)</w:t>
      </w:r>
    </w:p>
    <w:p w14:paraId="28EB4A2E" w14:textId="77777777" w:rsidR="008413D2" w:rsidRPr="0032190F" w:rsidRDefault="008413D2" w:rsidP="00242C0F">
      <w:pPr>
        <w:jc w:val="both"/>
        <w:rPr>
          <w:lang w:val="fr-FR"/>
        </w:rPr>
      </w:pPr>
    </w:p>
    <w:p w14:paraId="6589807B" w14:textId="09D112A1" w:rsidR="002E429B" w:rsidRPr="0032190F" w:rsidRDefault="002E429B" w:rsidP="00242C0F">
      <w:pPr>
        <w:jc w:val="both"/>
        <w:rPr>
          <w:lang w:val="fr-FR"/>
        </w:rPr>
      </w:pPr>
      <w:r w:rsidRPr="0032190F">
        <w:rPr>
          <w:lang w:val="fr-FR"/>
        </w:rPr>
        <w:t>Dans l’habitat des Lauzières, une perle est à forte dominante antimoine-argent, les autres pièces sont à teneur notable en étain, plomb et antimoine (BIB 835 p. 73)</w:t>
      </w:r>
      <w:r w:rsidR="00646CE0" w:rsidRPr="0032190F">
        <w:rPr>
          <w:lang w:val="fr-FR"/>
        </w:rPr>
        <w:t xml:space="preserve"> bien différent des decouvertes d’</w:t>
      </w:r>
      <w:hyperlink r:id="rId6447" w:anchor="Sit_Orgon" w:history="1">
        <w:r w:rsidR="00646CE0" w:rsidRPr="0032190F">
          <w:rPr>
            <w:rStyle w:val="Hyperlink"/>
            <w:lang w:val="fr-FR"/>
          </w:rPr>
          <w:t>Orgon</w:t>
        </w:r>
      </w:hyperlink>
      <w:r w:rsidR="00646CE0" w:rsidRPr="0032190F">
        <w:rPr>
          <w:lang w:val="fr-FR"/>
        </w:rPr>
        <w:t xml:space="preserve"> et des </w:t>
      </w:r>
      <w:hyperlink r:id="rId6448" w:anchor="Sit_Calades" w:history="1">
        <w:r w:rsidR="00646CE0" w:rsidRPr="0032190F">
          <w:rPr>
            <w:rStyle w:val="Hyperlink"/>
            <w:lang w:val="fr-FR"/>
          </w:rPr>
          <w:t>Calades</w:t>
        </w:r>
      </w:hyperlink>
      <w:r w:rsidR="00646CE0" w:rsidRPr="0032190F">
        <w:rPr>
          <w:lang w:val="fr-FR"/>
        </w:rPr>
        <w:t xml:space="preserve"> (riches en As) (BIB 835 p. 74)</w:t>
      </w:r>
      <w:r w:rsidR="00E04DE2" w:rsidRPr="0032190F">
        <w:rPr>
          <w:lang w:val="fr-FR"/>
        </w:rPr>
        <w:t xml:space="preserve"> cette perle se rapproche des productions de </w:t>
      </w:r>
      <w:hyperlink r:id="rId6449" w:anchor="Sit_Cabrières" w:history="1">
        <w:r w:rsidR="00E04DE2" w:rsidRPr="0032190F">
          <w:rPr>
            <w:rStyle w:val="Hyperlink"/>
            <w:lang w:val="fr-FR"/>
          </w:rPr>
          <w:t>Cabrières</w:t>
        </w:r>
      </w:hyperlink>
      <w:r w:rsidR="00E04DE2" w:rsidRPr="0032190F">
        <w:rPr>
          <w:lang w:val="fr-FR"/>
        </w:rPr>
        <w:t xml:space="preserve"> (SS BIB)</w:t>
      </w:r>
    </w:p>
    <w:p w14:paraId="6712CA3E" w14:textId="77777777" w:rsidR="002E429B" w:rsidRPr="0032190F" w:rsidRDefault="002E429B" w:rsidP="00242C0F">
      <w:pPr>
        <w:jc w:val="both"/>
        <w:rPr>
          <w:lang w:val="fr-FR"/>
        </w:rPr>
      </w:pPr>
    </w:p>
    <w:p w14:paraId="56E5AB60" w14:textId="77777777" w:rsidR="006E1F69" w:rsidRPr="0032190F" w:rsidRDefault="006E1F69" w:rsidP="00242C0F">
      <w:pPr>
        <w:jc w:val="both"/>
        <w:rPr>
          <w:lang w:val="fr-FR"/>
        </w:rPr>
      </w:pPr>
      <w:r w:rsidRPr="0032190F">
        <w:rPr>
          <w:lang w:val="fr-FR"/>
        </w:rPr>
        <w:t xml:space="preserve">Ce site a livré au moins une grande lame (supérieur à </w:t>
      </w:r>
      <w:smartTag w:uri="urn:schemas-microsoft-com:office:smarttags" w:element="metricconverter">
        <w:smartTagPr>
          <w:attr w:name="ProductID" w:val="30 cm"/>
        </w:smartTagPr>
        <w:r w:rsidRPr="0032190F">
          <w:rPr>
            <w:lang w:val="fr-FR"/>
          </w:rPr>
          <w:t>30 cm</w:t>
        </w:r>
      </w:smartTag>
      <w:r w:rsidRPr="0032190F">
        <w:rPr>
          <w:lang w:val="fr-FR"/>
        </w:rPr>
        <w:t>) de silex débitée par percussion indirecte (BIB 842 p. 150)</w:t>
      </w:r>
    </w:p>
    <w:p w14:paraId="43EC6F92" w14:textId="77777777" w:rsidR="00D071B7" w:rsidRPr="0032190F" w:rsidRDefault="00D071B7" w:rsidP="00242C0F">
      <w:pPr>
        <w:jc w:val="both"/>
        <w:rPr>
          <w:lang w:val="fr-FR"/>
        </w:rPr>
      </w:pPr>
    </w:p>
    <w:p w14:paraId="60810AE1" w14:textId="78638929" w:rsidR="00362E4A" w:rsidRPr="0032190F" w:rsidRDefault="00D071B7" w:rsidP="00242C0F">
      <w:pPr>
        <w:jc w:val="both"/>
        <w:rPr>
          <w:lang w:val="fr-FR"/>
        </w:rPr>
      </w:pPr>
      <w:r w:rsidRPr="0032190F">
        <w:rPr>
          <w:lang w:val="fr-FR"/>
        </w:rPr>
        <w:t xml:space="preserve">Situé à </w:t>
      </w:r>
      <w:smartTag w:uri="urn:schemas-microsoft-com:office:smarttags" w:element="metricconverter">
        <w:smartTagPr>
          <w:attr w:name="ProductID" w:val="4 km"/>
        </w:smartTagPr>
        <w:r w:rsidRPr="0032190F">
          <w:rPr>
            <w:lang w:val="fr-FR"/>
          </w:rPr>
          <w:t>4 km</w:t>
        </w:r>
      </w:smartTag>
      <w:r w:rsidRPr="0032190F">
        <w:rPr>
          <w:lang w:val="fr-FR"/>
        </w:rPr>
        <w:t xml:space="preserve"> du lieu où ont été retrouvées les stèles provençales de </w:t>
      </w:r>
      <w:hyperlink r:id="rId6450" w:anchor="Sit_Lauris_Puyvert" w:history="1">
        <w:r w:rsidRPr="0032190F">
          <w:rPr>
            <w:rStyle w:val="Hyperlink"/>
            <w:lang w:val="fr-FR"/>
          </w:rPr>
          <w:t>Lauris-Puyvert</w:t>
        </w:r>
      </w:hyperlink>
      <w:r w:rsidRPr="0032190F">
        <w:rPr>
          <w:lang w:val="fr-FR"/>
        </w:rPr>
        <w:t xml:space="preserve"> (BIB 1148 p. 59).</w:t>
      </w:r>
      <w:r w:rsidR="00362E4A" w:rsidRPr="0032190F">
        <w:rPr>
          <w:lang w:val="fr-FR"/>
        </w:rPr>
        <w:t xml:space="preserve"> Comme sur le site de Miouvin à Istres, c'est contre le mur et à l'extérieur de l'enceinte que les traces deconstructions ont été observées sur le site des Lauzières, l'intérieur de l'enceinte n'ayant livré que les vestiges de zones d'activité sans superstructuresobservables (BIB 1115)</w:t>
      </w:r>
    </w:p>
    <w:p w14:paraId="518B4795" w14:textId="77777777" w:rsidR="00D071B7" w:rsidRPr="0032190F" w:rsidRDefault="00D071B7" w:rsidP="00242C0F">
      <w:pPr>
        <w:jc w:val="both"/>
        <w:rPr>
          <w:lang w:val="fr-FR"/>
        </w:rPr>
      </w:pPr>
    </w:p>
    <w:p w14:paraId="674603E8" w14:textId="77777777" w:rsidR="00D071B7" w:rsidRPr="0032190F" w:rsidRDefault="00D071B7" w:rsidP="00426FF9">
      <w:pPr>
        <w:pStyle w:val="Heading1"/>
      </w:pPr>
      <w:bookmarkStart w:id="2762" w:name="Sit_Lauris_Puyvert"/>
      <w:r w:rsidRPr="0032190F">
        <w:t xml:space="preserve">LAURIS-PUYVERT (Stèles de) </w:t>
      </w:r>
    </w:p>
    <w:bookmarkEnd w:id="2762"/>
    <w:p w14:paraId="0410C0E3" w14:textId="77777777" w:rsidR="00D071B7" w:rsidRPr="00631E7C" w:rsidRDefault="00E72F6B" w:rsidP="00242C0F">
      <w:pPr>
        <w:rPr>
          <w:sz w:val="20"/>
          <w:lang w:val="fr-FR"/>
        </w:rPr>
      </w:pPr>
      <w:r w:rsidRPr="00631E7C">
        <w:rPr>
          <w:sz w:val="20"/>
          <w:lang w:val="fr-FR"/>
        </w:rPr>
        <w:t>La Lombarde</w:t>
      </w:r>
    </w:p>
    <w:p w14:paraId="11C483A2" w14:textId="77777777" w:rsidR="00E72F6B" w:rsidRPr="0032190F" w:rsidRDefault="00E72F6B" w:rsidP="00242C0F">
      <w:pPr>
        <w:rPr>
          <w:lang w:val="fr-FR"/>
        </w:rPr>
      </w:pPr>
    </w:p>
    <w:p w14:paraId="3AFA960C" w14:textId="016C1F33" w:rsidR="00D07763" w:rsidRPr="0032190F" w:rsidRDefault="00D071B7" w:rsidP="00242C0F">
      <w:pPr>
        <w:jc w:val="both"/>
        <w:rPr>
          <w:lang w:val="fr-FR"/>
        </w:rPr>
      </w:pPr>
      <w:r w:rsidRPr="0032190F">
        <w:rPr>
          <w:lang w:val="fr-FR"/>
        </w:rPr>
        <w:t xml:space="preserve">Les 4 </w:t>
      </w:r>
      <w:hyperlink r:id="rId6451" w:anchor="Cul_Steles_Provencales" w:history="1">
        <w:r w:rsidRPr="0032190F">
          <w:rPr>
            <w:rStyle w:val="Hyperlink"/>
            <w:lang w:val="fr-FR"/>
          </w:rPr>
          <w:t>stèles provençales</w:t>
        </w:r>
      </w:hyperlink>
      <w:r w:rsidR="00E55027" w:rsidRPr="0032190F">
        <w:rPr>
          <w:lang w:val="fr-FR"/>
        </w:rPr>
        <w:t xml:space="preserve"> </w:t>
      </w:r>
      <w:r w:rsidR="000354A6" w:rsidRPr="0032190F">
        <w:rPr>
          <w:lang w:val="fr-FR"/>
        </w:rPr>
        <w:t xml:space="preserve">(type B) </w:t>
      </w:r>
      <w:r w:rsidR="007D29B4" w:rsidRPr="0032190F">
        <w:rPr>
          <w:lang w:val="fr-FR"/>
        </w:rPr>
        <w:t>[</w:t>
      </w:r>
      <w:hyperlink r:id="rId6452" w:anchor="Cul_Steles_Durancienne" w:history="1">
        <w:r w:rsidR="007D29B4" w:rsidRPr="0032190F">
          <w:rPr>
            <w:rStyle w:val="Hyperlink"/>
            <w:lang w:val="fr-FR"/>
          </w:rPr>
          <w:t>duranciennes</w:t>
        </w:r>
      </w:hyperlink>
      <w:r w:rsidR="007D29B4" w:rsidRPr="0032190F">
        <w:rPr>
          <w:lang w:val="fr-FR"/>
        </w:rPr>
        <w:t xml:space="preserve">] </w:t>
      </w:r>
      <w:r w:rsidRPr="0032190F">
        <w:rPr>
          <w:lang w:val="fr-FR"/>
        </w:rPr>
        <w:t>de Lauris-Puyvert</w:t>
      </w:r>
      <w:r w:rsidR="00D74818" w:rsidRPr="0032190F">
        <w:rPr>
          <w:lang w:val="fr-FR"/>
        </w:rPr>
        <w:t xml:space="preserve"> (Vaucluse)</w:t>
      </w:r>
      <w:r w:rsidRPr="0032190F">
        <w:rPr>
          <w:lang w:val="fr-FR"/>
        </w:rPr>
        <w:t xml:space="preserve"> ont été découvertes fortuitement par un agriculteur associées à une hache en pierre polie et un fragment de fémur humain qui provenaient probablement d’un même contexte sépulcral. Le site du Néolithique final des </w:t>
      </w:r>
      <w:hyperlink r:id="rId6453" w:anchor="Sit_Lauzieres" w:history="1">
        <w:r w:rsidRPr="0032190F">
          <w:rPr>
            <w:rStyle w:val="Hyperlink"/>
            <w:lang w:val="fr-FR"/>
          </w:rPr>
          <w:t>Lauzières</w:t>
        </w:r>
      </w:hyperlink>
      <w:r w:rsidRPr="0032190F">
        <w:rPr>
          <w:lang w:val="fr-FR"/>
        </w:rPr>
        <w:t xml:space="preserve"> est situé à seulement </w:t>
      </w:r>
      <w:smartTag w:uri="urn:schemas-microsoft-com:office:smarttags" w:element="metricconverter">
        <w:smartTagPr>
          <w:attr w:name="ProductID" w:val="4 km"/>
        </w:smartTagPr>
        <w:r w:rsidRPr="0032190F">
          <w:rPr>
            <w:lang w:val="fr-FR"/>
          </w:rPr>
          <w:t>4 km</w:t>
        </w:r>
      </w:smartTag>
      <w:r w:rsidRPr="0032190F">
        <w:rPr>
          <w:lang w:val="fr-FR"/>
        </w:rPr>
        <w:t xml:space="preserve"> de là (BIB 1148 p. 59).</w:t>
      </w:r>
    </w:p>
    <w:p w14:paraId="3A5B2D0A" w14:textId="77777777" w:rsidR="00764A3C" w:rsidRPr="0032190F" w:rsidRDefault="001678F8" w:rsidP="00242C0F">
      <w:pPr>
        <w:jc w:val="both"/>
        <w:rPr>
          <w:lang w:val="fr-FR"/>
        </w:rPr>
      </w:pPr>
      <w:r w:rsidRPr="0032190F">
        <w:rPr>
          <w:lang w:val="fr-FR"/>
        </w:rPr>
        <w:t>La hache polie montre une section rectangulaire (SS BIB)</w:t>
      </w:r>
    </w:p>
    <w:p w14:paraId="56DBBAF0" w14:textId="77777777" w:rsidR="001678F8" w:rsidRDefault="001678F8" w:rsidP="00242C0F">
      <w:pPr>
        <w:jc w:val="both"/>
        <w:rPr>
          <w:lang w:val="fr-FR"/>
        </w:rPr>
      </w:pPr>
      <w:r w:rsidRPr="0032190F">
        <w:rPr>
          <w:lang w:val="fr-FR"/>
        </w:rPr>
        <w:t>Peut-être en contexte funéraire (BIB 2296)</w:t>
      </w:r>
    </w:p>
    <w:p w14:paraId="469F6F04" w14:textId="77777777" w:rsidR="00631E7C" w:rsidRDefault="00631E7C" w:rsidP="00242C0F">
      <w:pPr>
        <w:jc w:val="both"/>
        <w:rPr>
          <w:lang w:val="fr-FR"/>
        </w:rPr>
      </w:pPr>
    </w:p>
    <w:p w14:paraId="6D72C085" w14:textId="77777777" w:rsidR="00631E7C" w:rsidRDefault="00631E7C" w:rsidP="00242C0F">
      <w:pPr>
        <w:jc w:val="both"/>
        <w:rPr>
          <w:lang w:val="fr-FR"/>
        </w:rPr>
      </w:pPr>
      <w:r>
        <w:rPr>
          <w:lang w:val="fr-FR"/>
        </w:rPr>
        <w:t xml:space="preserve">Sur le site un petit maillet à rainure a été trouvé </w:t>
      </w:r>
      <w:r w:rsidRPr="00631E7C">
        <w:rPr>
          <w:lang w:val="fr-FR"/>
        </w:rPr>
        <w:t>(BIB 3083)</w:t>
      </w:r>
    </w:p>
    <w:p w14:paraId="6650A6E0" w14:textId="77777777" w:rsidR="00934A22" w:rsidRDefault="00934A22" w:rsidP="00242C0F">
      <w:pPr>
        <w:jc w:val="both"/>
        <w:rPr>
          <w:lang w:val="fr-FR"/>
        </w:rPr>
      </w:pPr>
    </w:p>
    <w:p w14:paraId="3F1EC341" w14:textId="77777777" w:rsidR="00934A22" w:rsidRDefault="00934A22" w:rsidP="00934A22">
      <w:pPr>
        <w:pStyle w:val="Heading2"/>
      </w:pPr>
      <w:r>
        <w:t>contexte</w:t>
      </w:r>
    </w:p>
    <w:p w14:paraId="1A357353" w14:textId="77777777" w:rsidR="00934A22" w:rsidRDefault="00934A22" w:rsidP="00242C0F">
      <w:pPr>
        <w:jc w:val="both"/>
        <w:rPr>
          <w:lang w:val="fr-FR"/>
        </w:rPr>
      </w:pPr>
    </w:p>
    <w:p w14:paraId="0F960169" w14:textId="77777777" w:rsidR="00934A22" w:rsidRPr="0032190F" w:rsidRDefault="00934A22" w:rsidP="00242C0F">
      <w:pPr>
        <w:jc w:val="both"/>
        <w:rPr>
          <w:lang w:val="fr-FR"/>
        </w:rPr>
      </w:pPr>
      <w:r>
        <w:rPr>
          <w:lang w:val="fr-FR"/>
        </w:rPr>
        <w:t xml:space="preserve">Mobilier "associé" en surface (BIB 3176) </w:t>
      </w:r>
      <w:r w:rsidRPr="00934A22">
        <w:rPr>
          <w:lang w:val="fr-FR"/>
        </w:rPr>
        <w:t xml:space="preserve">Les quatre stèles vauclusiennes de la Lombarde proviennent d’une parcelle agricole ayant révélé, lors des découvertes successives, d’autres dalles de calcaire (aniconiques), un fragment de fémur et des ossements humains calcinés, des lames de haches polies ainsi qu’une armature de flèche tranchante sur lame (Courtin, 1974, p. 146 ; Gagnière et Granier, 1976, p. 25-30). </w:t>
      </w:r>
      <w:r>
        <w:rPr>
          <w:lang w:val="fr-FR"/>
        </w:rPr>
        <w:t>(BIB 3176)</w:t>
      </w:r>
    </w:p>
    <w:p w14:paraId="08C0CCD9" w14:textId="77777777" w:rsidR="001678F8" w:rsidRPr="0032190F" w:rsidRDefault="001678F8" w:rsidP="00242C0F">
      <w:pPr>
        <w:jc w:val="both"/>
        <w:rPr>
          <w:lang w:val="fr-FR"/>
        </w:rPr>
      </w:pPr>
    </w:p>
    <w:p w14:paraId="677F610B" w14:textId="77777777" w:rsidR="00764A3C" w:rsidRPr="0032190F" w:rsidRDefault="00764A3C" w:rsidP="00426FF9">
      <w:pPr>
        <w:pStyle w:val="Heading1"/>
      </w:pPr>
      <w:bookmarkStart w:id="2763" w:name="Sit_Dom_Rocher"/>
      <w:r w:rsidRPr="0032190F">
        <w:t>DOMS (ROCHER DES)</w:t>
      </w:r>
    </w:p>
    <w:bookmarkEnd w:id="2763"/>
    <w:p w14:paraId="1CBAD663" w14:textId="77777777" w:rsidR="00921CF1" w:rsidRPr="00934A22" w:rsidRDefault="00921CF1" w:rsidP="00242C0F">
      <w:pPr>
        <w:jc w:val="both"/>
        <w:rPr>
          <w:sz w:val="20"/>
          <w:lang w:val="fr-FR"/>
        </w:rPr>
      </w:pPr>
      <w:r w:rsidRPr="00934A22">
        <w:rPr>
          <w:sz w:val="20"/>
          <w:lang w:val="fr-FR"/>
        </w:rPr>
        <w:t>Rocher-des-Doms</w:t>
      </w:r>
    </w:p>
    <w:p w14:paraId="46BF6350" w14:textId="77777777" w:rsidR="00921CF1" w:rsidRPr="0032190F" w:rsidRDefault="00921CF1" w:rsidP="00242C0F">
      <w:pPr>
        <w:jc w:val="both"/>
        <w:rPr>
          <w:lang w:val="fr-FR"/>
        </w:rPr>
      </w:pPr>
    </w:p>
    <w:p w14:paraId="3751DB9D" w14:textId="77777777" w:rsidR="001678F8" w:rsidRPr="0032190F" w:rsidRDefault="00934A22" w:rsidP="001678F8">
      <w:pPr>
        <w:pStyle w:val="Heading2"/>
      </w:pPr>
      <w:r>
        <w:lastRenderedPageBreak/>
        <w:t>o</w:t>
      </w:r>
      <w:r w:rsidR="001678F8" w:rsidRPr="0032190F">
        <w:t>ccupation</w:t>
      </w:r>
    </w:p>
    <w:p w14:paraId="5A62F0EC" w14:textId="77777777" w:rsidR="001678F8" w:rsidRPr="0032190F" w:rsidRDefault="001678F8" w:rsidP="001678F8">
      <w:pPr>
        <w:rPr>
          <w:lang w:val="fr-FR"/>
        </w:rPr>
      </w:pPr>
      <w:r w:rsidRPr="0032190F">
        <w:rPr>
          <w:rFonts w:eastAsia="Code2000"/>
          <w:lang w:val="fr-FR" w:eastAsia="en-GB"/>
        </w:rPr>
        <w:t>Le site montre une occupation depuis le Chalcolithique jusqu'</w:t>
      </w:r>
      <w:r w:rsidRPr="0032190F">
        <w:rPr>
          <w:rFonts w:eastAsia="Code2000" w:hint="eastAsia"/>
          <w:lang w:val="fr-FR" w:eastAsia="en-GB"/>
        </w:rPr>
        <w:t>à</w:t>
      </w:r>
      <w:r w:rsidRPr="0032190F">
        <w:rPr>
          <w:rFonts w:eastAsia="Code2000"/>
          <w:lang w:val="fr-FR" w:eastAsia="en-GB"/>
        </w:rPr>
        <w:t xml:space="preserve"> une </w:t>
      </w:r>
      <w:r w:rsidRPr="0032190F">
        <w:rPr>
          <w:rFonts w:eastAsia="Code2000" w:hint="eastAsia"/>
          <w:lang w:val="fr-FR" w:eastAsia="en-GB"/>
        </w:rPr>
        <w:t>é</w:t>
      </w:r>
      <w:r w:rsidRPr="0032190F">
        <w:rPr>
          <w:rFonts w:eastAsia="Code2000"/>
          <w:lang w:val="fr-FR" w:eastAsia="en-GB"/>
        </w:rPr>
        <w:t>poque avanc</w:t>
      </w:r>
      <w:r w:rsidRPr="0032190F">
        <w:rPr>
          <w:rFonts w:eastAsia="Code2000" w:hint="eastAsia"/>
          <w:lang w:val="fr-FR" w:eastAsia="en-GB"/>
        </w:rPr>
        <w:t>é</w:t>
      </w:r>
      <w:r w:rsidRPr="0032190F">
        <w:rPr>
          <w:rFonts w:eastAsia="Code2000"/>
          <w:lang w:val="fr-FR" w:eastAsia="en-GB"/>
        </w:rPr>
        <w:t>e du Moyen Age. Quelques silex taill</w:t>
      </w:r>
      <w:r w:rsidRPr="0032190F">
        <w:rPr>
          <w:rFonts w:eastAsia="Code2000" w:hint="eastAsia"/>
          <w:lang w:val="fr-FR" w:eastAsia="en-GB"/>
        </w:rPr>
        <w:t>é</w:t>
      </w:r>
      <w:r w:rsidRPr="0032190F">
        <w:rPr>
          <w:rFonts w:eastAsia="Code2000"/>
          <w:lang w:val="fr-FR" w:eastAsia="en-GB"/>
        </w:rPr>
        <w:t>s ainsi que des tessons de poteries d'</w:t>
      </w:r>
      <w:r w:rsidRPr="0032190F">
        <w:rPr>
          <w:rFonts w:eastAsia="Code2000" w:hint="eastAsia"/>
          <w:lang w:val="fr-FR" w:eastAsia="en-GB"/>
        </w:rPr>
        <w:t>â</w:t>
      </w:r>
      <w:r w:rsidRPr="0032190F">
        <w:rPr>
          <w:rFonts w:eastAsia="Code2000"/>
          <w:lang w:val="fr-FR" w:eastAsia="en-GB"/>
        </w:rPr>
        <w:t xml:space="preserve">ges divers ont </w:t>
      </w:r>
      <w:r w:rsidRPr="0032190F">
        <w:rPr>
          <w:rFonts w:eastAsia="Code2000" w:hint="eastAsia"/>
          <w:lang w:val="fr-FR" w:eastAsia="en-GB"/>
        </w:rPr>
        <w:t>é</w:t>
      </w:r>
      <w:r w:rsidRPr="0032190F">
        <w:rPr>
          <w:rFonts w:eastAsia="Code2000"/>
          <w:lang w:val="fr-FR" w:eastAsia="en-GB"/>
        </w:rPr>
        <w:t xml:space="preserve">galement </w:t>
      </w:r>
      <w:r w:rsidRPr="0032190F">
        <w:rPr>
          <w:rFonts w:eastAsia="Code2000" w:hint="eastAsia"/>
          <w:lang w:val="fr-FR" w:eastAsia="en-GB"/>
        </w:rPr>
        <w:t>é</w:t>
      </w:r>
      <w:r w:rsidRPr="0032190F">
        <w:rPr>
          <w:rFonts w:eastAsia="Code2000"/>
          <w:lang w:val="fr-FR" w:eastAsia="en-GB"/>
        </w:rPr>
        <w:t>t</w:t>
      </w:r>
      <w:r w:rsidRPr="0032190F">
        <w:rPr>
          <w:rFonts w:eastAsia="Code2000" w:hint="eastAsia"/>
          <w:lang w:val="fr-FR" w:eastAsia="en-GB"/>
        </w:rPr>
        <w:t>é</w:t>
      </w:r>
      <w:r w:rsidRPr="0032190F">
        <w:rPr>
          <w:rFonts w:eastAsia="Code2000"/>
          <w:lang w:val="fr-FR" w:eastAsia="en-GB"/>
        </w:rPr>
        <w:t xml:space="preserve"> recueillis sur cette m</w:t>
      </w:r>
      <w:r w:rsidRPr="0032190F">
        <w:rPr>
          <w:rFonts w:eastAsia="Code2000" w:hint="eastAsia"/>
          <w:lang w:val="fr-FR" w:eastAsia="en-GB"/>
        </w:rPr>
        <w:t>ê</w:t>
      </w:r>
      <w:r w:rsidRPr="0032190F">
        <w:rPr>
          <w:rFonts w:eastAsia="Code2000"/>
          <w:lang w:val="fr-FR" w:eastAsia="en-GB"/>
        </w:rPr>
        <w:t>me pente. L'extr</w:t>
      </w:r>
      <w:r w:rsidRPr="0032190F">
        <w:rPr>
          <w:rFonts w:eastAsia="Code2000" w:hint="eastAsia"/>
          <w:lang w:val="fr-FR" w:eastAsia="en-GB"/>
        </w:rPr>
        <w:t>é</w:t>
      </w:r>
      <w:r w:rsidRPr="0032190F">
        <w:rPr>
          <w:rFonts w:eastAsia="Code2000"/>
          <w:lang w:val="fr-FR" w:eastAsia="en-GB"/>
        </w:rPr>
        <w:t>mit</w:t>
      </w:r>
      <w:r w:rsidRPr="0032190F">
        <w:rPr>
          <w:rFonts w:eastAsia="Code2000" w:hint="eastAsia"/>
          <w:lang w:val="fr-FR" w:eastAsia="en-GB"/>
        </w:rPr>
        <w:t>é</w:t>
      </w:r>
      <w:r w:rsidRPr="0032190F">
        <w:rPr>
          <w:rFonts w:eastAsia="Code2000"/>
          <w:lang w:val="fr-FR" w:eastAsia="en-GB"/>
        </w:rPr>
        <w:t xml:space="preserve"> septentrionale de la colline (voir le plan, figure 26) nous a d'ailleurs livr</w:t>
      </w:r>
      <w:r w:rsidRPr="0032190F">
        <w:rPr>
          <w:rFonts w:eastAsia="Code2000" w:hint="eastAsia"/>
          <w:lang w:val="fr-FR" w:eastAsia="en-GB"/>
        </w:rPr>
        <w:t>é</w:t>
      </w:r>
      <w:r w:rsidRPr="0032190F">
        <w:rPr>
          <w:rFonts w:eastAsia="Code2000"/>
          <w:lang w:val="fr-FR" w:eastAsia="en-GB"/>
        </w:rPr>
        <w:t>, quoique non en place, les plus anciens vestiges de l'occupation du site, notamment une industrie lithique (fig. 27) caract</w:t>
      </w:r>
      <w:r w:rsidRPr="0032190F">
        <w:rPr>
          <w:rFonts w:eastAsia="Code2000" w:hint="eastAsia"/>
          <w:lang w:val="fr-FR" w:eastAsia="en-GB"/>
        </w:rPr>
        <w:t>é</w:t>
      </w:r>
      <w:r w:rsidRPr="0032190F">
        <w:rPr>
          <w:rFonts w:eastAsia="Code2000"/>
          <w:lang w:val="fr-FR" w:eastAsia="en-GB"/>
        </w:rPr>
        <w:t xml:space="preserve">ristique de la civilisation des </w:t>
      </w:r>
      <w:r w:rsidRPr="0032190F">
        <w:rPr>
          <w:rFonts w:eastAsia="Code2000" w:hint="eastAsia"/>
          <w:lang w:val="fr-FR" w:eastAsia="en-GB"/>
        </w:rPr>
        <w:t>«</w:t>
      </w:r>
      <w:r w:rsidRPr="0032190F">
        <w:rPr>
          <w:rFonts w:eastAsia="Code2000"/>
          <w:lang w:val="fr-FR" w:eastAsia="en-GB"/>
        </w:rPr>
        <w:t xml:space="preserve"> Pasteurs des plateaux </w:t>
      </w:r>
      <w:r w:rsidRPr="0032190F">
        <w:rPr>
          <w:rFonts w:eastAsia="Code2000" w:hint="eastAsia"/>
          <w:lang w:val="fr-FR" w:eastAsia="en-GB"/>
        </w:rPr>
        <w:t>»</w:t>
      </w:r>
      <w:r w:rsidRPr="0032190F">
        <w:rPr>
          <w:rFonts w:eastAsia="Code2000"/>
          <w:lang w:val="fr-FR" w:eastAsia="en-GB"/>
        </w:rPr>
        <w:t>, deux haches polies en roches vertes, quelques objets de parure chalcolithiques (Conus perc</w:t>
      </w:r>
      <w:r w:rsidRPr="0032190F">
        <w:rPr>
          <w:rFonts w:eastAsia="Code2000" w:hint="eastAsia"/>
          <w:lang w:val="fr-FR" w:eastAsia="en-GB"/>
        </w:rPr>
        <w:t>é</w:t>
      </w:r>
      <w:r w:rsidRPr="0032190F">
        <w:rPr>
          <w:rFonts w:eastAsia="Code2000"/>
          <w:lang w:val="fr-FR" w:eastAsia="en-GB"/>
        </w:rPr>
        <w:t>, perle en test de mollusque marin )ainsi qu'une grande abondance de tessons de poterie hallstattienne, indig</w:t>
      </w:r>
      <w:r w:rsidRPr="0032190F">
        <w:rPr>
          <w:rFonts w:eastAsia="Code2000" w:hint="eastAsia"/>
          <w:lang w:val="fr-FR" w:eastAsia="en-GB"/>
        </w:rPr>
        <w:t>è</w:t>
      </w:r>
      <w:r w:rsidRPr="0032190F">
        <w:rPr>
          <w:rFonts w:eastAsia="Code2000"/>
          <w:lang w:val="fr-FR" w:eastAsia="en-GB"/>
        </w:rPr>
        <w:t>ne ou import</w:t>
      </w:r>
      <w:r w:rsidRPr="0032190F">
        <w:rPr>
          <w:rFonts w:eastAsia="Code2000" w:hint="eastAsia"/>
          <w:lang w:val="fr-FR" w:eastAsia="en-GB"/>
        </w:rPr>
        <w:t>é</w:t>
      </w:r>
      <w:r w:rsidRPr="0032190F">
        <w:rPr>
          <w:rFonts w:eastAsia="Code2000"/>
          <w:lang w:val="fr-FR" w:eastAsia="en-GB"/>
        </w:rPr>
        <w:t>e (ionienne et phoc</w:t>
      </w:r>
      <w:r w:rsidRPr="0032190F">
        <w:rPr>
          <w:rFonts w:eastAsia="Code2000" w:hint="eastAsia"/>
          <w:lang w:val="fr-FR" w:eastAsia="en-GB"/>
        </w:rPr>
        <w:t>é</w:t>
      </w:r>
      <w:r w:rsidRPr="0032190F">
        <w:rPr>
          <w:rFonts w:eastAsia="Code2000"/>
          <w:lang w:val="fr-FR" w:eastAsia="en-GB"/>
        </w:rPr>
        <w:t>enne). (BIB 2294)</w:t>
      </w:r>
    </w:p>
    <w:p w14:paraId="20C1743D" w14:textId="77777777" w:rsidR="001678F8" w:rsidRPr="0032190F" w:rsidRDefault="001678F8" w:rsidP="00242C0F">
      <w:pPr>
        <w:jc w:val="both"/>
        <w:rPr>
          <w:lang w:val="fr-FR"/>
        </w:rPr>
      </w:pPr>
    </w:p>
    <w:p w14:paraId="38950E38" w14:textId="77777777" w:rsidR="001678F8" w:rsidRPr="0032190F" w:rsidRDefault="00934A22" w:rsidP="001678F8">
      <w:pPr>
        <w:pStyle w:val="Heading2"/>
      </w:pPr>
      <w:r>
        <w:t>s</w:t>
      </w:r>
      <w:r w:rsidR="001678F8" w:rsidRPr="0032190F">
        <w:t>tèle</w:t>
      </w:r>
    </w:p>
    <w:p w14:paraId="494F4DD0" w14:textId="77777777" w:rsidR="001678F8" w:rsidRPr="0032190F" w:rsidRDefault="001678F8" w:rsidP="00242C0F">
      <w:pPr>
        <w:jc w:val="both"/>
        <w:rPr>
          <w:lang w:val="fr-FR"/>
        </w:rPr>
      </w:pPr>
    </w:p>
    <w:p w14:paraId="02690BBE" w14:textId="446533C3" w:rsidR="00764A3C" w:rsidRPr="0032190F" w:rsidRDefault="00764A3C" w:rsidP="00242C0F">
      <w:pPr>
        <w:jc w:val="both"/>
        <w:rPr>
          <w:szCs w:val="20"/>
          <w:lang w:val="fr-FR"/>
        </w:rPr>
      </w:pPr>
      <w:r w:rsidRPr="0032190F">
        <w:rPr>
          <w:lang w:val="fr-FR"/>
        </w:rPr>
        <w:t xml:space="preserve">La </w:t>
      </w:r>
      <w:hyperlink r:id="rId6454" w:anchor="Cul_Steles_Provencales" w:history="1">
        <w:r w:rsidRPr="0032190F">
          <w:rPr>
            <w:rStyle w:val="Hyperlink"/>
            <w:lang w:val="fr-FR"/>
          </w:rPr>
          <w:t>stèle provençale</w:t>
        </w:r>
      </w:hyperlink>
      <w:r w:rsidRPr="0032190F">
        <w:rPr>
          <w:szCs w:val="20"/>
          <w:lang w:val="fr-FR"/>
        </w:rPr>
        <w:t xml:space="preserve"> du Rocher des Doms</w:t>
      </w:r>
      <w:r w:rsidR="00F428D1" w:rsidRPr="0032190F">
        <w:rPr>
          <w:szCs w:val="20"/>
          <w:lang w:val="fr-FR"/>
        </w:rPr>
        <w:t xml:space="preserve"> (Avignon</w:t>
      </w:r>
      <w:r w:rsidR="000A6011" w:rsidRPr="0032190F">
        <w:rPr>
          <w:szCs w:val="20"/>
          <w:lang w:val="fr-FR"/>
        </w:rPr>
        <w:t>, Vaucluse</w:t>
      </w:r>
      <w:r w:rsidR="00F428D1" w:rsidRPr="0032190F">
        <w:rPr>
          <w:szCs w:val="20"/>
          <w:lang w:val="fr-FR"/>
        </w:rPr>
        <w:t xml:space="preserve">), un visage </w:t>
      </w:r>
      <w:r w:rsidR="00921CF1" w:rsidRPr="0032190F">
        <w:rPr>
          <w:szCs w:val="20"/>
          <w:lang w:val="fr-FR"/>
        </w:rPr>
        <w:t>et</w:t>
      </w:r>
      <w:r w:rsidR="00F428D1" w:rsidRPr="0032190F">
        <w:rPr>
          <w:szCs w:val="20"/>
          <w:lang w:val="fr-FR"/>
        </w:rPr>
        <w:t xml:space="preserve"> une étoile </w:t>
      </w:r>
      <w:r w:rsidR="00D967F4" w:rsidRPr="0032190F">
        <w:rPr>
          <w:szCs w:val="20"/>
          <w:lang w:val="fr-FR"/>
        </w:rPr>
        <w:t>[</w:t>
      </w:r>
      <w:hyperlink r:id="rId6455" w:anchor="Cul_Art_TAC_T_g_soleil" w:history="1">
        <w:r w:rsidR="00D967F4" w:rsidRPr="0032190F">
          <w:rPr>
            <w:rStyle w:val="Hyperlink"/>
            <w:szCs w:val="20"/>
            <w:lang w:val="fr-FR"/>
          </w:rPr>
          <w:t>soleil</w:t>
        </w:r>
      </w:hyperlink>
      <w:r w:rsidR="00D967F4" w:rsidRPr="0032190F">
        <w:rPr>
          <w:szCs w:val="20"/>
          <w:lang w:val="fr-FR"/>
        </w:rPr>
        <w:t xml:space="preserve">] </w:t>
      </w:r>
      <w:r w:rsidR="00F428D1" w:rsidRPr="0032190F">
        <w:rPr>
          <w:szCs w:val="20"/>
          <w:lang w:val="fr-FR"/>
        </w:rPr>
        <w:t>en bas à droite  (SS BIB)</w:t>
      </w:r>
      <w:r w:rsidR="00FE7731" w:rsidRPr="0032190F">
        <w:rPr>
          <w:szCs w:val="20"/>
          <w:lang w:val="fr-FR"/>
        </w:rPr>
        <w:t>[</w:t>
      </w:r>
      <w:hyperlink r:id="rId6456" w:anchor="Cul_Steles_Venaissines" w:history="1">
        <w:r w:rsidR="00FE7731" w:rsidRPr="0032190F">
          <w:rPr>
            <w:rStyle w:val="Hyperlink"/>
            <w:szCs w:val="20"/>
            <w:lang w:val="fr-FR"/>
          </w:rPr>
          <w:t>venaissine</w:t>
        </w:r>
      </w:hyperlink>
      <w:r w:rsidR="00FE7731" w:rsidRPr="0032190F">
        <w:rPr>
          <w:szCs w:val="20"/>
          <w:lang w:val="fr-FR"/>
        </w:rPr>
        <w:t>]</w:t>
      </w:r>
    </w:p>
    <w:p w14:paraId="12F43013" w14:textId="24B95FB6" w:rsidR="00921CF1" w:rsidRDefault="00921CF1" w:rsidP="00242C0F">
      <w:pPr>
        <w:jc w:val="both"/>
        <w:rPr>
          <w:szCs w:val="20"/>
          <w:lang w:val="fr-FR"/>
        </w:rPr>
      </w:pPr>
      <w:r w:rsidRPr="0032190F">
        <w:rPr>
          <w:szCs w:val="20"/>
          <w:lang w:val="fr-FR"/>
        </w:rPr>
        <w:t xml:space="preserve">Les </w:t>
      </w:r>
      <w:hyperlink r:id="rId6457" w:anchor="Cul_Art_TAC_T_a_yeux" w:history="1">
        <w:r w:rsidR="0051256D" w:rsidRPr="0032190F">
          <w:rPr>
            <w:rStyle w:val="Hyperlink"/>
            <w:lang w:val="fr-FR"/>
          </w:rPr>
          <w:t>yeux</w:t>
        </w:r>
      </w:hyperlink>
      <w:r w:rsidR="0051256D" w:rsidRPr="0032190F">
        <w:rPr>
          <w:lang w:val="fr-FR"/>
        </w:rPr>
        <w:t xml:space="preserve"> </w:t>
      </w:r>
      <w:r w:rsidRPr="0032190F">
        <w:rPr>
          <w:szCs w:val="20"/>
          <w:lang w:val="fr-FR"/>
        </w:rPr>
        <w:t>sont indiqués par deux cupules profondes, à la partie inférieure est gravée une cupule d'où partent 8 rayons (probable symbole solaire</w:t>
      </w:r>
      <w:r w:rsidR="00D967F4" w:rsidRPr="0032190F">
        <w:rPr>
          <w:szCs w:val="20"/>
          <w:lang w:val="fr-FR"/>
        </w:rPr>
        <w:t xml:space="preserve"> [</w:t>
      </w:r>
      <w:hyperlink r:id="rId6458" w:anchor="Cul_Art_TAC_T_g_soleil" w:history="1">
        <w:r w:rsidR="00D967F4" w:rsidRPr="0032190F">
          <w:rPr>
            <w:rStyle w:val="Hyperlink"/>
            <w:szCs w:val="20"/>
            <w:lang w:val="fr-FR"/>
          </w:rPr>
          <w:t>soleil</w:t>
        </w:r>
      </w:hyperlink>
      <w:r w:rsidR="00D967F4" w:rsidRPr="0032190F">
        <w:rPr>
          <w:szCs w:val="20"/>
          <w:lang w:val="fr-FR"/>
        </w:rPr>
        <w:t>]</w:t>
      </w:r>
      <w:r w:rsidRPr="0032190F">
        <w:rPr>
          <w:szCs w:val="20"/>
          <w:lang w:val="fr-FR"/>
        </w:rPr>
        <w:t>). Au dos de la stèle 18 cupules inégales, dont une disposition en haltère</w:t>
      </w:r>
      <w:r w:rsidR="00592D21" w:rsidRPr="0032190F">
        <w:rPr>
          <w:szCs w:val="20"/>
          <w:lang w:val="fr-FR"/>
        </w:rPr>
        <w:t xml:space="preserve"> de deux cupules reliées par une courte rigole</w:t>
      </w:r>
      <w:r w:rsidRPr="0032190F">
        <w:rPr>
          <w:szCs w:val="20"/>
          <w:lang w:val="fr-FR"/>
        </w:rPr>
        <w:t>, distribuées sans ordre appar</w:t>
      </w:r>
      <w:r w:rsidR="001678F8" w:rsidRPr="0032190F">
        <w:rPr>
          <w:szCs w:val="20"/>
          <w:lang w:val="fr-FR"/>
        </w:rPr>
        <w:t xml:space="preserve">ent (BIB ?) </w:t>
      </w:r>
      <w:r w:rsidR="001678F8" w:rsidRPr="0032190F">
        <w:rPr>
          <w:rFonts w:eastAsia="Code2000"/>
          <w:lang w:val="fr-FR" w:eastAsia="en-GB"/>
        </w:rPr>
        <w:t>une t</w:t>
      </w:r>
      <w:r w:rsidR="001678F8" w:rsidRPr="0032190F">
        <w:rPr>
          <w:rFonts w:eastAsia="Code2000" w:hint="eastAsia"/>
          <w:lang w:val="fr-FR" w:eastAsia="en-GB"/>
        </w:rPr>
        <w:t>ê</w:t>
      </w:r>
      <w:r w:rsidR="001678F8" w:rsidRPr="0032190F">
        <w:rPr>
          <w:rFonts w:eastAsia="Code2000"/>
          <w:lang w:val="fr-FR" w:eastAsia="en-GB"/>
        </w:rPr>
        <w:t>te humaine tr</w:t>
      </w:r>
      <w:r w:rsidR="001678F8" w:rsidRPr="0032190F">
        <w:rPr>
          <w:rFonts w:eastAsia="Code2000" w:hint="eastAsia"/>
          <w:lang w:val="fr-FR" w:eastAsia="en-GB"/>
        </w:rPr>
        <w:t>è</w:t>
      </w:r>
      <w:r w:rsidR="001678F8" w:rsidRPr="0032190F">
        <w:rPr>
          <w:rFonts w:eastAsia="Code2000"/>
          <w:lang w:val="fr-FR" w:eastAsia="en-GB"/>
        </w:rPr>
        <w:t>s stylis</w:t>
      </w:r>
      <w:r w:rsidR="001678F8" w:rsidRPr="0032190F">
        <w:rPr>
          <w:rFonts w:eastAsia="Code2000" w:hint="eastAsia"/>
          <w:lang w:val="fr-FR" w:eastAsia="en-GB"/>
        </w:rPr>
        <w:t>é</w:t>
      </w:r>
      <w:r w:rsidR="001678F8" w:rsidRPr="0032190F">
        <w:rPr>
          <w:rFonts w:eastAsia="Code2000"/>
          <w:lang w:val="fr-FR" w:eastAsia="en-GB"/>
        </w:rPr>
        <w:t xml:space="preserve">e, sans bouche, les yeux </w:t>
      </w:r>
      <w:r w:rsidR="001678F8" w:rsidRPr="0032190F">
        <w:rPr>
          <w:rFonts w:eastAsia="Code2000" w:hint="eastAsia"/>
          <w:lang w:val="fr-FR" w:eastAsia="en-GB"/>
        </w:rPr>
        <w:t>é</w:t>
      </w:r>
      <w:r w:rsidR="001678F8" w:rsidRPr="0032190F">
        <w:rPr>
          <w:rFonts w:eastAsia="Code2000"/>
          <w:lang w:val="fr-FR" w:eastAsia="en-GB"/>
        </w:rPr>
        <w:t>tant figur</w:t>
      </w:r>
      <w:r w:rsidR="001678F8" w:rsidRPr="0032190F">
        <w:rPr>
          <w:rFonts w:eastAsia="Code2000" w:hint="eastAsia"/>
          <w:lang w:val="fr-FR" w:eastAsia="en-GB"/>
        </w:rPr>
        <w:t>é</w:t>
      </w:r>
      <w:r w:rsidR="001678F8" w:rsidRPr="0032190F">
        <w:rPr>
          <w:rFonts w:eastAsia="Code2000"/>
          <w:lang w:val="fr-FR" w:eastAsia="en-GB"/>
        </w:rPr>
        <w:t xml:space="preserve">s par deux cupules assez profondes. Le nez, rectangulaire a </w:t>
      </w:r>
      <w:r w:rsidR="001678F8" w:rsidRPr="0032190F">
        <w:rPr>
          <w:rFonts w:eastAsia="Code2000" w:hint="eastAsia"/>
          <w:lang w:val="fr-FR" w:eastAsia="en-GB"/>
        </w:rPr>
        <w:t>é</w:t>
      </w:r>
      <w:r w:rsidR="001678F8" w:rsidRPr="0032190F">
        <w:rPr>
          <w:rFonts w:eastAsia="Code2000"/>
          <w:lang w:val="fr-FR" w:eastAsia="en-GB"/>
        </w:rPr>
        <w:t>t</w:t>
      </w:r>
      <w:r w:rsidR="001678F8" w:rsidRPr="0032190F">
        <w:rPr>
          <w:rFonts w:eastAsia="Code2000" w:hint="eastAsia"/>
          <w:lang w:val="fr-FR" w:eastAsia="en-GB"/>
        </w:rPr>
        <w:t>é</w:t>
      </w:r>
      <w:r w:rsidR="001678F8" w:rsidRPr="0032190F">
        <w:rPr>
          <w:rFonts w:eastAsia="Code2000"/>
          <w:lang w:val="fr-FR" w:eastAsia="en-GB"/>
        </w:rPr>
        <w:t xml:space="preserve"> r</w:t>
      </w:r>
      <w:r w:rsidR="001678F8" w:rsidRPr="0032190F">
        <w:rPr>
          <w:rFonts w:eastAsia="Code2000" w:hint="eastAsia"/>
          <w:lang w:val="fr-FR" w:eastAsia="en-GB"/>
        </w:rPr>
        <w:t>é</w:t>
      </w:r>
      <w:r w:rsidR="001678F8" w:rsidRPr="0032190F">
        <w:rPr>
          <w:rFonts w:eastAsia="Code2000"/>
          <w:lang w:val="fr-FR" w:eastAsia="en-GB"/>
        </w:rPr>
        <w:t>serv</w:t>
      </w:r>
      <w:r w:rsidR="001678F8" w:rsidRPr="0032190F">
        <w:rPr>
          <w:rFonts w:eastAsia="Code2000" w:hint="eastAsia"/>
          <w:lang w:val="fr-FR" w:eastAsia="en-GB"/>
        </w:rPr>
        <w:t>é</w:t>
      </w:r>
      <w:r w:rsidR="001678F8" w:rsidRPr="0032190F">
        <w:rPr>
          <w:rFonts w:eastAsia="Code2000"/>
          <w:lang w:val="fr-FR" w:eastAsia="en-GB"/>
        </w:rPr>
        <w:t xml:space="preserve"> dans la pierre, comme le front et une bande </w:t>
      </w:r>
      <w:r w:rsidR="001678F8" w:rsidRPr="0032190F">
        <w:rPr>
          <w:rFonts w:eastAsia="Code2000" w:hint="eastAsia"/>
          <w:lang w:val="fr-FR" w:eastAsia="en-GB"/>
        </w:rPr>
        <w:t>é</w:t>
      </w:r>
      <w:r w:rsidR="001678F8" w:rsidRPr="0032190F">
        <w:rPr>
          <w:rFonts w:eastAsia="Code2000"/>
          <w:lang w:val="fr-FR" w:eastAsia="en-GB"/>
        </w:rPr>
        <w:t>troite (chevelure ?) de chaque c</w:t>
      </w:r>
      <w:r w:rsidR="001678F8" w:rsidRPr="0032190F">
        <w:rPr>
          <w:rFonts w:eastAsia="Code2000" w:hint="eastAsia"/>
          <w:lang w:val="fr-FR" w:eastAsia="en-GB"/>
        </w:rPr>
        <w:t>ô</w:t>
      </w:r>
      <w:r w:rsidR="001678F8" w:rsidRPr="0032190F">
        <w:rPr>
          <w:rFonts w:eastAsia="Code2000"/>
          <w:lang w:val="fr-FR" w:eastAsia="en-GB"/>
        </w:rPr>
        <w:t>t</w:t>
      </w:r>
      <w:r w:rsidR="001678F8" w:rsidRPr="0032190F">
        <w:rPr>
          <w:rFonts w:eastAsia="Code2000" w:hint="eastAsia"/>
          <w:lang w:val="fr-FR" w:eastAsia="en-GB"/>
        </w:rPr>
        <w:t>é</w:t>
      </w:r>
      <w:r w:rsidR="001678F8" w:rsidRPr="0032190F">
        <w:rPr>
          <w:rFonts w:eastAsia="Code2000"/>
          <w:lang w:val="fr-FR" w:eastAsia="en-GB"/>
        </w:rPr>
        <w:t xml:space="preserve"> du visage, celui-ci ayant </w:t>
      </w:r>
      <w:r w:rsidR="001678F8" w:rsidRPr="0032190F">
        <w:rPr>
          <w:rFonts w:eastAsia="Code2000" w:hint="eastAsia"/>
          <w:lang w:val="fr-FR" w:eastAsia="en-GB"/>
        </w:rPr>
        <w:t>é</w:t>
      </w:r>
      <w:r w:rsidR="001678F8" w:rsidRPr="0032190F">
        <w:rPr>
          <w:rFonts w:eastAsia="Code2000"/>
          <w:lang w:val="fr-FR" w:eastAsia="en-GB"/>
        </w:rPr>
        <w:t>t</w:t>
      </w:r>
      <w:r w:rsidR="001678F8" w:rsidRPr="0032190F">
        <w:rPr>
          <w:rFonts w:eastAsia="Code2000" w:hint="eastAsia"/>
          <w:lang w:val="fr-FR" w:eastAsia="en-GB"/>
        </w:rPr>
        <w:t>é</w:t>
      </w:r>
      <w:r w:rsidR="001678F8" w:rsidRPr="0032190F">
        <w:rPr>
          <w:rFonts w:eastAsia="Code2000"/>
          <w:lang w:val="fr-FR" w:eastAsia="en-GB"/>
        </w:rPr>
        <w:t xml:space="preserve"> creus</w:t>
      </w:r>
      <w:r w:rsidR="001678F8" w:rsidRPr="0032190F">
        <w:rPr>
          <w:rFonts w:eastAsia="Code2000" w:hint="eastAsia"/>
          <w:lang w:val="fr-FR" w:eastAsia="en-GB"/>
        </w:rPr>
        <w:t>é</w:t>
      </w:r>
      <w:r w:rsidR="001678F8" w:rsidRPr="0032190F">
        <w:rPr>
          <w:rFonts w:eastAsia="Code2000"/>
          <w:lang w:val="fr-FR" w:eastAsia="en-GB"/>
        </w:rPr>
        <w:t xml:space="preserve"> en retrait de la surface primitive du bloc. Au milieu du front est une petite cupule peu profonde. Le trait limitant la figure est surcreus</w:t>
      </w:r>
      <w:r w:rsidR="001678F8" w:rsidRPr="0032190F">
        <w:rPr>
          <w:rFonts w:eastAsia="Code2000" w:hint="eastAsia"/>
          <w:lang w:val="fr-FR" w:eastAsia="en-GB"/>
        </w:rPr>
        <w:t>é</w:t>
      </w:r>
      <w:r w:rsidR="001678F8" w:rsidRPr="0032190F">
        <w:rPr>
          <w:rFonts w:eastAsia="Code2000"/>
          <w:lang w:val="fr-FR" w:eastAsia="en-GB"/>
        </w:rPr>
        <w:t xml:space="preserve"> par rapport au plan int</w:t>
      </w:r>
      <w:r w:rsidR="001678F8" w:rsidRPr="0032190F">
        <w:rPr>
          <w:rFonts w:eastAsia="Code2000" w:hint="eastAsia"/>
          <w:lang w:val="fr-FR" w:eastAsia="en-GB"/>
        </w:rPr>
        <w:t>é</w:t>
      </w:r>
      <w:r w:rsidR="001678F8" w:rsidRPr="0032190F">
        <w:rPr>
          <w:rFonts w:eastAsia="Code2000"/>
          <w:lang w:val="fr-FR" w:eastAsia="en-GB"/>
        </w:rPr>
        <w:t>rieur. Il est assez irr</w:t>
      </w:r>
      <w:r w:rsidR="001678F8" w:rsidRPr="0032190F">
        <w:rPr>
          <w:rFonts w:eastAsia="Code2000" w:hint="eastAsia"/>
          <w:lang w:val="fr-FR" w:eastAsia="en-GB"/>
        </w:rPr>
        <w:t>é</w:t>
      </w:r>
      <w:r w:rsidR="001678F8" w:rsidRPr="0032190F">
        <w:rPr>
          <w:rFonts w:eastAsia="Code2000"/>
          <w:lang w:val="fr-FR" w:eastAsia="en-GB"/>
        </w:rPr>
        <w:t>gulier et de profondeur variable ainsi que tr</w:t>
      </w:r>
      <w:r w:rsidR="001678F8" w:rsidRPr="0032190F">
        <w:rPr>
          <w:rFonts w:eastAsia="Code2000" w:hint="eastAsia"/>
          <w:lang w:val="fr-FR" w:eastAsia="en-GB"/>
        </w:rPr>
        <w:t>è</w:t>
      </w:r>
      <w:r w:rsidR="001678F8" w:rsidRPr="0032190F">
        <w:rPr>
          <w:rFonts w:eastAsia="Code2000"/>
          <w:lang w:val="fr-FR" w:eastAsia="en-GB"/>
        </w:rPr>
        <w:t>s corrod</w:t>
      </w:r>
      <w:r w:rsidR="001678F8" w:rsidRPr="0032190F">
        <w:rPr>
          <w:rFonts w:eastAsia="Code2000" w:hint="eastAsia"/>
          <w:lang w:val="fr-FR" w:eastAsia="en-GB"/>
        </w:rPr>
        <w:t>é</w:t>
      </w:r>
      <w:r w:rsidR="001678F8" w:rsidRPr="0032190F">
        <w:rPr>
          <w:rFonts w:eastAsia="Code2000"/>
          <w:lang w:val="fr-FR" w:eastAsia="en-GB"/>
        </w:rPr>
        <w:t xml:space="preserve"> sur toute sa longueur. A la partie inf</w:t>
      </w:r>
      <w:r w:rsidR="001678F8" w:rsidRPr="0032190F">
        <w:rPr>
          <w:rFonts w:eastAsia="Code2000" w:hint="eastAsia"/>
          <w:lang w:val="fr-FR" w:eastAsia="en-GB"/>
        </w:rPr>
        <w:t>é</w:t>
      </w:r>
      <w:r w:rsidR="001678F8" w:rsidRPr="0032190F">
        <w:rPr>
          <w:rFonts w:eastAsia="Code2000"/>
          <w:lang w:val="fr-FR" w:eastAsia="en-GB"/>
        </w:rPr>
        <w:t xml:space="preserve">rieure et </w:t>
      </w:r>
      <w:r w:rsidR="001678F8" w:rsidRPr="0032190F">
        <w:rPr>
          <w:rFonts w:eastAsia="Code2000" w:hint="eastAsia"/>
          <w:lang w:val="fr-FR" w:eastAsia="en-GB"/>
        </w:rPr>
        <w:t>à</w:t>
      </w:r>
      <w:r w:rsidR="001678F8" w:rsidRPr="0032190F">
        <w:rPr>
          <w:rFonts w:eastAsia="Code2000"/>
          <w:lang w:val="fr-FR" w:eastAsia="en-GB"/>
        </w:rPr>
        <w:t xml:space="preserve"> droite de la surface ainsi d</w:t>
      </w:r>
      <w:r w:rsidR="001678F8" w:rsidRPr="0032190F">
        <w:rPr>
          <w:rFonts w:eastAsia="Code2000" w:hint="eastAsia"/>
          <w:lang w:val="fr-FR" w:eastAsia="en-GB"/>
        </w:rPr>
        <w:t>é</w:t>
      </w:r>
      <w:r w:rsidR="001678F8" w:rsidRPr="0032190F">
        <w:rPr>
          <w:rFonts w:eastAsia="Code2000"/>
          <w:lang w:val="fr-FR" w:eastAsia="en-GB"/>
        </w:rPr>
        <w:t>limit</w:t>
      </w:r>
      <w:r w:rsidR="001678F8" w:rsidRPr="0032190F">
        <w:rPr>
          <w:rFonts w:eastAsia="Code2000" w:hint="eastAsia"/>
          <w:lang w:val="fr-FR" w:eastAsia="en-GB"/>
        </w:rPr>
        <w:t>é</w:t>
      </w:r>
      <w:r w:rsidR="001678F8" w:rsidRPr="0032190F">
        <w:rPr>
          <w:rFonts w:eastAsia="Code2000"/>
          <w:lang w:val="fr-FR" w:eastAsia="en-GB"/>
        </w:rPr>
        <w:t>e, on remarque une cupule profonde, des bords de laquelle partent huit traits profond</w:t>
      </w:r>
      <w:r w:rsidR="001678F8" w:rsidRPr="0032190F">
        <w:rPr>
          <w:rFonts w:eastAsia="Code2000" w:hint="eastAsia"/>
          <w:lang w:val="fr-FR" w:eastAsia="en-GB"/>
        </w:rPr>
        <w:t>é</w:t>
      </w:r>
      <w:r w:rsidR="001678F8" w:rsidRPr="0032190F">
        <w:rPr>
          <w:rFonts w:eastAsia="Code2000"/>
          <w:lang w:val="fr-FR" w:eastAsia="en-GB"/>
        </w:rPr>
        <w:t>ment grav</w:t>
      </w:r>
      <w:r w:rsidR="001678F8" w:rsidRPr="0032190F">
        <w:rPr>
          <w:rFonts w:eastAsia="Code2000" w:hint="eastAsia"/>
          <w:lang w:val="fr-FR" w:eastAsia="en-GB"/>
        </w:rPr>
        <w:t>é</w:t>
      </w:r>
      <w:r w:rsidR="001678F8" w:rsidRPr="0032190F">
        <w:rPr>
          <w:rFonts w:eastAsia="Code2000"/>
          <w:lang w:val="fr-FR" w:eastAsia="en-GB"/>
        </w:rPr>
        <w:t>s, in</w:t>
      </w:r>
      <w:r w:rsidR="001678F8" w:rsidRPr="0032190F">
        <w:rPr>
          <w:rFonts w:eastAsia="Code2000" w:hint="eastAsia"/>
          <w:lang w:val="fr-FR" w:eastAsia="en-GB"/>
        </w:rPr>
        <w:t>é</w:t>
      </w:r>
      <w:r w:rsidR="001678F8" w:rsidRPr="0032190F">
        <w:rPr>
          <w:rFonts w:eastAsia="Code2000"/>
          <w:lang w:val="fr-FR" w:eastAsia="en-GB"/>
        </w:rPr>
        <w:t>gaux et rayonnants : sans doute une figuration solaire. Sur ce que nous appellerons la face dorsale, on compte dix-huit cupules coniques de profondeur et de diam</w:t>
      </w:r>
      <w:r w:rsidR="001678F8" w:rsidRPr="0032190F">
        <w:rPr>
          <w:rFonts w:eastAsia="Code2000" w:hint="eastAsia"/>
          <w:lang w:val="fr-FR" w:eastAsia="en-GB"/>
        </w:rPr>
        <w:t>è</w:t>
      </w:r>
      <w:r w:rsidR="001678F8" w:rsidRPr="0032190F">
        <w:rPr>
          <w:rFonts w:eastAsia="Code2000"/>
          <w:lang w:val="fr-FR" w:eastAsia="en-GB"/>
        </w:rPr>
        <w:t>tre tr</w:t>
      </w:r>
      <w:r w:rsidR="001678F8" w:rsidRPr="0032190F">
        <w:rPr>
          <w:rFonts w:eastAsia="Code2000" w:hint="eastAsia"/>
          <w:lang w:val="fr-FR" w:eastAsia="en-GB"/>
        </w:rPr>
        <w:t>è</w:t>
      </w:r>
      <w:r w:rsidR="001678F8" w:rsidRPr="0032190F">
        <w:rPr>
          <w:rFonts w:eastAsia="Code2000"/>
          <w:lang w:val="fr-FR" w:eastAsia="en-GB"/>
        </w:rPr>
        <w:t>s in</w:t>
      </w:r>
      <w:r w:rsidR="001678F8" w:rsidRPr="0032190F">
        <w:rPr>
          <w:rFonts w:eastAsia="Code2000" w:hint="eastAsia"/>
          <w:lang w:val="fr-FR" w:eastAsia="en-GB"/>
        </w:rPr>
        <w:t>é</w:t>
      </w:r>
      <w:r w:rsidR="001678F8" w:rsidRPr="0032190F">
        <w:rPr>
          <w:rFonts w:eastAsia="Code2000"/>
          <w:lang w:val="fr-FR" w:eastAsia="en-GB"/>
        </w:rPr>
        <w:t>gaux. En partant du sommet, on remarque d'abord deux groupes de deux cupules r</w:t>
      </w:r>
      <w:r w:rsidR="001678F8" w:rsidRPr="0032190F">
        <w:rPr>
          <w:rFonts w:eastAsia="Code2000" w:hint="eastAsia"/>
          <w:lang w:val="fr-FR" w:eastAsia="en-GB"/>
        </w:rPr>
        <w:t>é</w:t>
      </w:r>
      <w:r w:rsidR="001678F8" w:rsidRPr="0032190F">
        <w:rPr>
          <w:rFonts w:eastAsia="Code2000"/>
          <w:lang w:val="fr-FR" w:eastAsia="en-GB"/>
        </w:rPr>
        <w:t>unies entre elles par sans ordre apparent. Au-dessous, par contre, une cupule de grand diam</w:t>
      </w:r>
      <w:r w:rsidR="001678F8" w:rsidRPr="0032190F">
        <w:rPr>
          <w:rFonts w:eastAsia="Code2000" w:hint="eastAsia"/>
          <w:lang w:val="fr-FR" w:eastAsia="en-GB"/>
        </w:rPr>
        <w:t>è</w:t>
      </w:r>
      <w:r w:rsidR="001678F8" w:rsidRPr="0032190F">
        <w:rPr>
          <w:rFonts w:eastAsia="Code2000"/>
          <w:lang w:val="fr-FR" w:eastAsia="en-GB"/>
        </w:rPr>
        <w:t>tre semble occuper le centre d'un cercle form</w:t>
      </w:r>
      <w:r w:rsidR="001678F8" w:rsidRPr="0032190F">
        <w:rPr>
          <w:rFonts w:eastAsia="Code2000" w:hint="eastAsia"/>
          <w:lang w:val="fr-FR" w:eastAsia="en-GB"/>
        </w:rPr>
        <w:t>é</w:t>
      </w:r>
      <w:r w:rsidR="001678F8" w:rsidRPr="0032190F">
        <w:rPr>
          <w:rFonts w:eastAsia="Code2000"/>
          <w:lang w:val="fr-FR" w:eastAsia="en-GB"/>
        </w:rPr>
        <w:t xml:space="preserve"> de sept cavit</w:t>
      </w:r>
      <w:r w:rsidR="001678F8" w:rsidRPr="0032190F">
        <w:rPr>
          <w:rFonts w:eastAsia="Code2000" w:hint="eastAsia"/>
          <w:lang w:val="fr-FR" w:eastAsia="en-GB"/>
        </w:rPr>
        <w:t>é</w:t>
      </w:r>
      <w:r w:rsidR="001678F8" w:rsidRPr="0032190F">
        <w:rPr>
          <w:rFonts w:eastAsia="Code2000"/>
          <w:lang w:val="fr-FR" w:eastAsia="en-GB"/>
        </w:rPr>
        <w:t>s coniques plus petites. Enfin deux cupules paraissent isol</w:t>
      </w:r>
      <w:r w:rsidR="001678F8" w:rsidRPr="0032190F">
        <w:rPr>
          <w:rFonts w:eastAsia="Code2000" w:hint="eastAsia"/>
          <w:lang w:val="fr-FR" w:eastAsia="en-GB"/>
        </w:rPr>
        <w:t>é</w:t>
      </w:r>
      <w:r w:rsidR="001678F8" w:rsidRPr="0032190F">
        <w:rPr>
          <w:rFonts w:eastAsia="Code2000"/>
          <w:lang w:val="fr-FR" w:eastAsia="en-GB"/>
        </w:rPr>
        <w:t xml:space="preserve">es, l'une </w:t>
      </w:r>
      <w:r w:rsidR="001678F8" w:rsidRPr="0032190F">
        <w:rPr>
          <w:rFonts w:eastAsia="Code2000" w:hint="eastAsia"/>
          <w:lang w:val="fr-FR" w:eastAsia="en-GB"/>
        </w:rPr>
        <w:t>à</w:t>
      </w:r>
      <w:r w:rsidR="001678F8" w:rsidRPr="0032190F">
        <w:rPr>
          <w:rFonts w:eastAsia="Code2000"/>
          <w:lang w:val="fr-FR" w:eastAsia="en-GB"/>
        </w:rPr>
        <w:t xml:space="preserve"> gauche vers le milieu de la hauteur, l'autre </w:t>
      </w:r>
      <w:r w:rsidR="001678F8" w:rsidRPr="0032190F">
        <w:rPr>
          <w:rFonts w:eastAsia="Code2000" w:hint="eastAsia"/>
          <w:lang w:val="fr-FR" w:eastAsia="en-GB"/>
        </w:rPr>
        <w:t>à</w:t>
      </w:r>
      <w:r w:rsidR="001678F8" w:rsidRPr="0032190F">
        <w:rPr>
          <w:rFonts w:eastAsia="Code2000"/>
          <w:lang w:val="fr-FR" w:eastAsia="en-GB"/>
        </w:rPr>
        <w:t xml:space="preserve"> droite, non loin de l'angle inf</w:t>
      </w:r>
      <w:r w:rsidR="001678F8" w:rsidRPr="0032190F">
        <w:rPr>
          <w:rFonts w:eastAsia="Code2000" w:hint="eastAsia"/>
          <w:lang w:val="fr-FR" w:eastAsia="en-GB"/>
        </w:rPr>
        <w:t>é</w:t>
      </w:r>
      <w:r w:rsidR="001678F8" w:rsidRPr="0032190F">
        <w:rPr>
          <w:rFonts w:eastAsia="Code2000"/>
          <w:lang w:val="fr-FR" w:eastAsia="en-GB"/>
        </w:rPr>
        <w:t>rieur de l'objet  (BIB 2294)</w:t>
      </w:r>
      <w:r w:rsidR="001678F8" w:rsidRPr="0032190F">
        <w:rPr>
          <w:szCs w:val="20"/>
          <w:lang w:val="fr-FR"/>
        </w:rPr>
        <w:t xml:space="preserve"> </w:t>
      </w:r>
    </w:p>
    <w:p w14:paraId="3CE4F749" w14:textId="77777777" w:rsidR="00934A22" w:rsidRDefault="00934A22" w:rsidP="00242C0F">
      <w:pPr>
        <w:jc w:val="both"/>
        <w:rPr>
          <w:szCs w:val="20"/>
          <w:lang w:val="fr-FR"/>
        </w:rPr>
      </w:pPr>
    </w:p>
    <w:p w14:paraId="36EF86B5" w14:textId="77777777" w:rsidR="00934A22" w:rsidRDefault="00934A22" w:rsidP="00934A22">
      <w:pPr>
        <w:pStyle w:val="Heading3"/>
      </w:pPr>
      <w:r>
        <w:t>contexte</w:t>
      </w:r>
    </w:p>
    <w:p w14:paraId="1E0FA9C5" w14:textId="77777777" w:rsidR="00934A22" w:rsidRPr="0032190F" w:rsidRDefault="00934A22" w:rsidP="00242C0F">
      <w:pPr>
        <w:jc w:val="both"/>
        <w:rPr>
          <w:szCs w:val="20"/>
          <w:lang w:val="fr-FR"/>
        </w:rPr>
      </w:pPr>
      <w:r w:rsidRPr="00934A22">
        <w:rPr>
          <w:szCs w:val="20"/>
          <w:lang w:val="fr-FR"/>
        </w:rPr>
        <w:t>Hors stratigraphie</w:t>
      </w:r>
      <w:r>
        <w:rPr>
          <w:szCs w:val="20"/>
          <w:lang w:val="fr-FR"/>
        </w:rPr>
        <w:t xml:space="preserve">, </w:t>
      </w:r>
      <w:r w:rsidRPr="00934A22">
        <w:rPr>
          <w:szCs w:val="20"/>
          <w:lang w:val="fr-FR"/>
        </w:rPr>
        <w:t>mais peut-être associée à un peu d’industrie du NF recueillie en surface (Gagnière, 1961) (BIB 3176)</w:t>
      </w:r>
      <w:r>
        <w:rPr>
          <w:szCs w:val="20"/>
          <w:lang w:val="fr-FR"/>
        </w:rPr>
        <w:t>.</w:t>
      </w:r>
    </w:p>
    <w:p w14:paraId="59F0A024" w14:textId="77777777" w:rsidR="001678F8" w:rsidRPr="0032190F" w:rsidRDefault="001678F8" w:rsidP="00242C0F">
      <w:pPr>
        <w:jc w:val="both"/>
        <w:rPr>
          <w:szCs w:val="20"/>
          <w:lang w:val="fr-FR"/>
        </w:rPr>
      </w:pPr>
    </w:p>
    <w:p w14:paraId="7F3C5A0B" w14:textId="77777777" w:rsidR="00D07763" w:rsidRPr="0032190F" w:rsidRDefault="00D07763" w:rsidP="00426FF9">
      <w:pPr>
        <w:pStyle w:val="Heading1"/>
      </w:pPr>
      <w:bookmarkStart w:id="2764" w:name="Sit_Bastide"/>
      <w:r w:rsidRPr="0032190F">
        <w:t>LA BASTIDE (Stèle de)</w:t>
      </w:r>
    </w:p>
    <w:bookmarkEnd w:id="2764"/>
    <w:p w14:paraId="49575773" w14:textId="77777777" w:rsidR="00D07763" w:rsidRPr="0032190F" w:rsidRDefault="00D07763" w:rsidP="00242C0F">
      <w:pPr>
        <w:rPr>
          <w:lang w:val="fr-FR"/>
        </w:rPr>
      </w:pPr>
    </w:p>
    <w:p w14:paraId="36C2AF91" w14:textId="639EB569" w:rsidR="00592D21" w:rsidRPr="0032190F" w:rsidRDefault="00D07763" w:rsidP="00592D21">
      <w:pPr>
        <w:jc w:val="both"/>
        <w:rPr>
          <w:szCs w:val="20"/>
          <w:lang w:val="fr-FR"/>
        </w:rPr>
      </w:pPr>
      <w:r w:rsidRPr="0032190F">
        <w:rPr>
          <w:lang w:val="fr-FR"/>
        </w:rPr>
        <w:t xml:space="preserve">La </w:t>
      </w:r>
      <w:hyperlink r:id="rId6459" w:anchor="Cul_Steles_Provencales" w:history="1">
        <w:r w:rsidR="00DD630E" w:rsidRPr="0032190F">
          <w:rPr>
            <w:rStyle w:val="Hyperlink"/>
            <w:lang w:val="fr-FR"/>
          </w:rPr>
          <w:t>stèle provençale</w:t>
        </w:r>
      </w:hyperlink>
      <w:r w:rsidR="00CD4107" w:rsidRPr="0032190F">
        <w:rPr>
          <w:lang w:val="fr-FR"/>
        </w:rPr>
        <w:t xml:space="preserve"> </w:t>
      </w:r>
      <w:r w:rsidR="000354A6" w:rsidRPr="0032190F">
        <w:rPr>
          <w:lang w:val="fr-FR"/>
        </w:rPr>
        <w:t xml:space="preserve">(type A) </w:t>
      </w:r>
      <w:r w:rsidRPr="0032190F">
        <w:rPr>
          <w:lang w:val="fr-FR"/>
        </w:rPr>
        <w:t xml:space="preserve">de La Bastide </w:t>
      </w:r>
      <w:r w:rsidR="00F776A5" w:rsidRPr="0032190F">
        <w:rPr>
          <w:lang w:val="fr-FR"/>
        </w:rPr>
        <w:t xml:space="preserve">(Isle-sur-la-Sorgue, </w:t>
      </w:r>
      <w:r w:rsidRPr="0032190F">
        <w:rPr>
          <w:lang w:val="fr-FR"/>
        </w:rPr>
        <w:t>Va</w:t>
      </w:r>
      <w:r w:rsidR="00A10B75" w:rsidRPr="0032190F">
        <w:rPr>
          <w:lang w:val="fr-FR"/>
        </w:rPr>
        <w:t xml:space="preserve">ucluse) </w:t>
      </w:r>
      <w:r w:rsidR="00592D21" w:rsidRPr="0032190F">
        <w:rPr>
          <w:lang w:val="fr-FR"/>
        </w:rPr>
        <w:t xml:space="preserve">(BIB 1148 p. 64) </w:t>
      </w:r>
      <w:r w:rsidR="00592D21" w:rsidRPr="0032190F">
        <w:rPr>
          <w:szCs w:val="20"/>
          <w:lang w:val="fr-FR"/>
        </w:rPr>
        <w:t>(SS BIB)[</w:t>
      </w:r>
      <w:hyperlink r:id="rId6460" w:anchor="Cul_Steles_Venaissines" w:history="1">
        <w:r w:rsidR="00592D21" w:rsidRPr="0032190F">
          <w:rPr>
            <w:rStyle w:val="Hyperlink"/>
            <w:szCs w:val="20"/>
            <w:lang w:val="fr-FR"/>
          </w:rPr>
          <w:t>venaissine</w:t>
        </w:r>
      </w:hyperlink>
      <w:r w:rsidR="00592D21" w:rsidRPr="0032190F">
        <w:rPr>
          <w:szCs w:val="20"/>
          <w:lang w:val="fr-FR"/>
        </w:rPr>
        <w:t xml:space="preserve">] Un visage sur chaque côté des deux faces, ce visage n'est pas sculpté en relief mais rendu par un profond sillon à double arceau. Sous cette ligne sourcillière, les </w:t>
      </w:r>
      <w:hyperlink r:id="rId6461" w:anchor="Cul_Art_TAC_T_a_yeux" w:history="1">
        <w:r w:rsidR="0051256D" w:rsidRPr="0032190F">
          <w:rPr>
            <w:rStyle w:val="Hyperlink"/>
            <w:lang w:val="fr-FR"/>
          </w:rPr>
          <w:t>yeux</w:t>
        </w:r>
      </w:hyperlink>
      <w:r w:rsidR="0051256D" w:rsidRPr="0032190F">
        <w:rPr>
          <w:lang w:val="fr-FR"/>
        </w:rPr>
        <w:t xml:space="preserve"> </w:t>
      </w:r>
      <w:r w:rsidR="00592D21" w:rsidRPr="0032190F">
        <w:rPr>
          <w:szCs w:val="20"/>
          <w:lang w:val="fr-FR"/>
        </w:rPr>
        <w:t>sont figurés par 2 cupules et de nombreuses cupules parsèment les deux côtés de la stèle la plupart dans le désordres mais certaines selon une disposition ordonnée clairement. Ainsi le bas de la stèle 8 cupules sont gravées en cercle autour d'une cupule centrale. Cet arrangement peut être interprété comme un symbole solaire (BIB 1738 p. 165)</w:t>
      </w:r>
    </w:p>
    <w:p w14:paraId="65D630E1" w14:textId="77777777" w:rsidR="00D07763" w:rsidRPr="0032190F" w:rsidRDefault="00592D21" w:rsidP="00242C0F">
      <w:pPr>
        <w:rPr>
          <w:lang w:val="fr-FR"/>
        </w:rPr>
      </w:pPr>
      <w:r w:rsidRPr="0032190F">
        <w:rPr>
          <w:lang w:val="fr-FR"/>
        </w:rPr>
        <w:t xml:space="preserve">De </w:t>
      </w:r>
      <w:r w:rsidR="00A10B75" w:rsidRPr="0032190F">
        <w:rPr>
          <w:lang w:val="fr-FR"/>
        </w:rPr>
        <w:t>forme de borne sens</w:t>
      </w:r>
      <w:r w:rsidR="00D07763" w:rsidRPr="0032190F">
        <w:rPr>
          <w:lang w:val="fr-FR"/>
        </w:rPr>
        <w:t>iblement tronconique à sommet arrondi et à base plate dont les deux faces sont décorées de motifs en arceau </w:t>
      </w:r>
      <w:r w:rsidR="00DD630E" w:rsidRPr="0032190F">
        <w:rPr>
          <w:lang w:val="fr-FR"/>
        </w:rPr>
        <w:t>(BIB 1148 p. 64)</w:t>
      </w:r>
      <w:r w:rsidR="00D07763" w:rsidRPr="0032190F">
        <w:rPr>
          <w:lang w:val="fr-FR"/>
        </w:rPr>
        <w:t>:</w:t>
      </w:r>
    </w:p>
    <w:p w14:paraId="651E1475" w14:textId="77777777" w:rsidR="000354A6" w:rsidRPr="0032190F" w:rsidRDefault="000354A6" w:rsidP="00242C0F">
      <w:pPr>
        <w:rPr>
          <w:lang w:val="fr-FR"/>
        </w:rPr>
      </w:pPr>
    </w:p>
    <w:p w14:paraId="4E03BBD9" w14:textId="77777777" w:rsidR="00D07763" w:rsidRPr="0032190F" w:rsidRDefault="00631E7C" w:rsidP="00242C0F">
      <w:pPr>
        <w:pStyle w:val="Heading2"/>
      </w:pPr>
      <w:r>
        <w:lastRenderedPageBreak/>
        <w:t>f</w:t>
      </w:r>
      <w:r w:rsidR="00D07763" w:rsidRPr="0032190F">
        <w:t>ace a</w:t>
      </w:r>
    </w:p>
    <w:p w14:paraId="004A4A87" w14:textId="77777777" w:rsidR="00D07763" w:rsidRPr="0032190F" w:rsidRDefault="00D07763" w:rsidP="00673F0D">
      <w:pPr>
        <w:jc w:val="both"/>
        <w:rPr>
          <w:lang w:val="fr-FR"/>
        </w:rPr>
      </w:pPr>
      <w:r w:rsidRPr="0032190F">
        <w:rPr>
          <w:lang w:val="fr-FR"/>
        </w:rPr>
        <w:t>C’est a plus décorée. Elle porte un motif a double arceau séparé par une ligne verticale. La partie inférieure est coupée par un arc de cercle. Deux cupules placées danas la partie supérieur des arceaux donnent à cette stèle sont caractère anthropomorphe. 6 plages circulaires sont alignées verticalement sur le bord gauche et encore quelques plages plus petites et éparse dans vers la base de la stèle</w:t>
      </w:r>
      <w:r w:rsidR="00DD630E" w:rsidRPr="0032190F">
        <w:rPr>
          <w:lang w:val="fr-FR"/>
        </w:rPr>
        <w:t xml:space="preserve"> (BIB 1148 p. 64)</w:t>
      </w:r>
    </w:p>
    <w:p w14:paraId="3D19D697" w14:textId="77777777" w:rsidR="00D07763" w:rsidRPr="0032190F" w:rsidRDefault="00D07763" w:rsidP="00242C0F">
      <w:pPr>
        <w:rPr>
          <w:lang w:val="fr-FR"/>
        </w:rPr>
      </w:pPr>
    </w:p>
    <w:p w14:paraId="234A2584" w14:textId="77777777" w:rsidR="00D07763" w:rsidRPr="0032190F" w:rsidRDefault="00631E7C" w:rsidP="00242C0F">
      <w:pPr>
        <w:pStyle w:val="Heading2"/>
      </w:pPr>
      <w:r>
        <w:t>face</w:t>
      </w:r>
      <w:r w:rsidR="00D07763" w:rsidRPr="0032190F">
        <w:t xml:space="preserve"> b</w:t>
      </w:r>
    </w:p>
    <w:p w14:paraId="6E8E05D4" w14:textId="7B744321" w:rsidR="00D07763" w:rsidRDefault="00D07763" w:rsidP="00242C0F">
      <w:pPr>
        <w:rPr>
          <w:lang w:val="fr-FR"/>
        </w:rPr>
      </w:pPr>
      <w:r w:rsidRPr="0032190F">
        <w:rPr>
          <w:lang w:val="fr-FR"/>
        </w:rPr>
        <w:t xml:space="preserve">Moins décorée que la première elle en adopte les mêmes motifs : arceau double avec des plages circulaires dans le haut des panneaux figurant des </w:t>
      </w:r>
      <w:hyperlink r:id="rId6462" w:anchor="Cul_Art_TAC_T_a_yeux" w:history="1">
        <w:r w:rsidR="0051256D" w:rsidRPr="0032190F">
          <w:rPr>
            <w:rStyle w:val="Hyperlink"/>
            <w:lang w:val="fr-FR"/>
          </w:rPr>
          <w:t>yeux</w:t>
        </w:r>
      </w:hyperlink>
      <w:r w:rsidRPr="0032190F">
        <w:rPr>
          <w:lang w:val="fr-FR"/>
        </w:rPr>
        <w:t>. Sur cette face et les chanfreins des traces de taille à outil tranchant métallique ont é</w:t>
      </w:r>
      <w:r w:rsidR="00DD630E" w:rsidRPr="0032190F">
        <w:rPr>
          <w:lang w:val="fr-FR"/>
        </w:rPr>
        <w:t>té reconnues (BIB 1148 p. 64)</w:t>
      </w:r>
    </w:p>
    <w:p w14:paraId="59827DCA" w14:textId="77777777" w:rsidR="00631E7C" w:rsidRDefault="00631E7C" w:rsidP="00242C0F">
      <w:pPr>
        <w:rPr>
          <w:lang w:val="fr-FR"/>
        </w:rPr>
      </w:pPr>
    </w:p>
    <w:p w14:paraId="7E209E3F" w14:textId="77777777" w:rsidR="00631E7C" w:rsidRDefault="00631E7C" w:rsidP="00631E7C">
      <w:pPr>
        <w:pStyle w:val="Heading3"/>
      </w:pPr>
      <w:bookmarkStart w:id="2765" w:name="Sit_Bastide_tek"/>
      <w:r>
        <w:t>technique</w:t>
      </w:r>
    </w:p>
    <w:bookmarkEnd w:id="2765"/>
    <w:p w14:paraId="4463DE5B" w14:textId="77777777" w:rsidR="00631E7C" w:rsidRDefault="00631E7C" w:rsidP="00242C0F">
      <w:pPr>
        <w:rPr>
          <w:lang w:val="fr-FR"/>
        </w:rPr>
      </w:pPr>
      <w:r>
        <w:rPr>
          <w:lang w:val="fr-FR"/>
        </w:rPr>
        <w:t>Traces d'outil métallique sur la face B (D'Anna 2004)</w:t>
      </w:r>
      <w:r w:rsidRPr="00631E7C">
        <w:rPr>
          <w:lang w:val="fr-FR" w:eastAsia="fr-FR"/>
        </w:rPr>
        <w:t xml:space="preserve"> </w:t>
      </w:r>
      <w:r w:rsidRPr="00631E7C">
        <w:rPr>
          <w:lang w:val="fr-FR"/>
        </w:rPr>
        <w:t>(BIB 3083)</w:t>
      </w:r>
      <w:r w:rsidR="004F3FB8" w:rsidRPr="004F3FB8">
        <w:rPr>
          <w:lang w:val="fr-FR"/>
        </w:rPr>
        <w:t xml:space="preserve"> La statue de l'Isle</w:t>
      </w:r>
      <w:r w:rsidR="00DD3B5C">
        <w:rPr>
          <w:lang w:val="fr-FR"/>
        </w:rPr>
        <w:t>-sur-</w:t>
      </w:r>
      <w:r w:rsidR="004F3FB8" w:rsidRPr="004F3FB8">
        <w:rPr>
          <w:lang w:val="fr-FR"/>
        </w:rPr>
        <w:t>Sorgue, notamment, aurait été sculptée avec des outils métalliques (Vaison de Pradenne et Gagnière, 1931) et non pas par bouchardage au maillet</w:t>
      </w:r>
      <w:r w:rsidR="004F3FB8">
        <w:rPr>
          <w:lang w:val="fr-FR"/>
        </w:rPr>
        <w:t xml:space="preserve"> (BIB 3088)</w:t>
      </w:r>
    </w:p>
    <w:p w14:paraId="4656327C" w14:textId="77777777" w:rsidR="00934A22" w:rsidRDefault="00934A22" w:rsidP="00242C0F">
      <w:pPr>
        <w:rPr>
          <w:lang w:val="fr-FR"/>
        </w:rPr>
      </w:pPr>
    </w:p>
    <w:p w14:paraId="73DB8853" w14:textId="77777777" w:rsidR="00934A22" w:rsidRDefault="00934A22" w:rsidP="00934A22">
      <w:pPr>
        <w:pStyle w:val="Heading2"/>
      </w:pPr>
      <w:r>
        <w:t>contexte</w:t>
      </w:r>
    </w:p>
    <w:p w14:paraId="4809CAB8" w14:textId="77777777" w:rsidR="00934A22" w:rsidRDefault="00934A22" w:rsidP="00242C0F">
      <w:pPr>
        <w:rPr>
          <w:lang w:val="fr-FR"/>
        </w:rPr>
      </w:pPr>
    </w:p>
    <w:p w14:paraId="3AB2C458" w14:textId="77777777" w:rsidR="00934A22" w:rsidRPr="0032190F" w:rsidRDefault="00934A22" w:rsidP="00242C0F">
      <w:pPr>
        <w:rPr>
          <w:lang w:val="fr-FR"/>
        </w:rPr>
      </w:pPr>
      <w:r w:rsidRPr="00934A22">
        <w:rPr>
          <w:lang w:val="fr-FR"/>
        </w:rPr>
        <w:t>Hors stratigraphie (BIB 3176)</w:t>
      </w:r>
    </w:p>
    <w:p w14:paraId="77233317" w14:textId="77777777" w:rsidR="00D07763" w:rsidRPr="0032190F" w:rsidRDefault="00D07763" w:rsidP="00242C0F">
      <w:pPr>
        <w:rPr>
          <w:lang w:val="fr-FR"/>
        </w:rPr>
      </w:pPr>
    </w:p>
    <w:p w14:paraId="1C6BF25E" w14:textId="77777777" w:rsidR="001678F8" w:rsidRPr="0032190F" w:rsidRDefault="00631E7C" w:rsidP="001678F8">
      <w:pPr>
        <w:pStyle w:val="Heading2"/>
      </w:pPr>
      <w:r>
        <w:t>i</w:t>
      </w:r>
      <w:r w:rsidR="001678F8" w:rsidRPr="0032190F">
        <w:t>nterprétation</w:t>
      </w:r>
    </w:p>
    <w:p w14:paraId="743DC11C" w14:textId="77777777" w:rsidR="001678F8" w:rsidRPr="0032190F" w:rsidRDefault="001678F8" w:rsidP="00242C0F">
      <w:pPr>
        <w:rPr>
          <w:lang w:val="fr-FR"/>
        </w:rPr>
      </w:pPr>
    </w:p>
    <w:p w14:paraId="00263B86" w14:textId="6F7A1A6C" w:rsidR="00D07763" w:rsidRPr="0032190F" w:rsidRDefault="00D07763" w:rsidP="001678F8">
      <w:pPr>
        <w:jc w:val="both"/>
        <w:rPr>
          <w:lang w:val="fr-FR"/>
        </w:rPr>
      </w:pPr>
      <w:r w:rsidRPr="0032190F">
        <w:rPr>
          <w:lang w:val="fr-FR"/>
        </w:rPr>
        <w:t xml:space="preserve">Dans un premier temps comparée aux figurations des </w:t>
      </w:r>
      <w:hyperlink r:id="rId6463" w:anchor="Sit_Pierres_Plates" w:history="1">
        <w:r w:rsidRPr="0032190F">
          <w:rPr>
            <w:rStyle w:val="Hyperlink"/>
            <w:lang w:val="fr-FR"/>
          </w:rPr>
          <w:t>Pierres Plates</w:t>
        </w:r>
      </w:hyperlink>
      <w:r w:rsidRPr="0032190F">
        <w:rPr>
          <w:lang w:val="fr-FR"/>
        </w:rPr>
        <w:t xml:space="preserve"> </w:t>
      </w:r>
      <w:r w:rsidR="00DD630E" w:rsidRPr="0032190F">
        <w:rPr>
          <w:lang w:val="fr-FR"/>
        </w:rPr>
        <w:t>elle fut considérée à carac</w:t>
      </w:r>
      <w:r w:rsidR="00786CE8" w:rsidRPr="0032190F">
        <w:rPr>
          <w:lang w:val="fr-FR"/>
        </w:rPr>
        <w:t>tère anthropomorphique lorsque l</w:t>
      </w:r>
      <w:r w:rsidR="00DD630E" w:rsidRPr="0032190F">
        <w:rPr>
          <w:lang w:val="fr-FR"/>
        </w:rPr>
        <w:t xml:space="preserve">a stèle </w:t>
      </w:r>
      <w:r w:rsidR="00D967F4" w:rsidRPr="0032190F">
        <w:rPr>
          <w:lang w:val="fr-FR"/>
        </w:rPr>
        <w:t xml:space="preserve">de </w:t>
      </w:r>
      <w:hyperlink r:id="rId6464" w:anchor="Sit_Balance" w:history="1">
        <w:r w:rsidR="00DD630E" w:rsidRPr="0032190F">
          <w:rPr>
            <w:rStyle w:val="Hyperlink"/>
            <w:lang w:val="fr-FR"/>
          </w:rPr>
          <w:t>La Balance</w:t>
        </w:r>
      </w:hyperlink>
      <w:r w:rsidR="00DD630E" w:rsidRPr="0032190F">
        <w:rPr>
          <w:lang w:val="fr-FR"/>
        </w:rPr>
        <w:t xml:space="preserve"> fut découverte (BIB 1148 p. 64). </w:t>
      </w:r>
      <w:r w:rsidR="001678F8" w:rsidRPr="0032190F">
        <w:rPr>
          <w:lang w:val="fr-FR"/>
        </w:rPr>
        <w:t xml:space="preserve">semble donc que la figuration de l'Isle-sur-Sorgue puisse être regardée comme une stylisation du thème gravé sur la stèle d'Avignon (BIB 2494). </w:t>
      </w:r>
      <w:r w:rsidR="00DD630E" w:rsidRPr="0032190F">
        <w:rPr>
          <w:lang w:val="fr-FR"/>
        </w:rPr>
        <w:t xml:space="preserve">Elle peut être comparée à la figuration de la roche </w:t>
      </w:r>
      <w:hyperlink r:id="rId6465" w:anchor="Siz_ZIVGIVR16D" w:history="1">
        <w:r w:rsidR="00DD630E" w:rsidRPr="0032190F">
          <w:rPr>
            <w:rStyle w:val="Hyperlink"/>
            <w:lang w:val="fr-FR"/>
          </w:rPr>
          <w:t>ZIVGIVR16D</w:t>
        </w:r>
      </w:hyperlink>
      <w:r w:rsidR="00DD630E" w:rsidRPr="0032190F">
        <w:rPr>
          <w:lang w:val="fr-FR"/>
        </w:rPr>
        <w:t xml:space="preserve"> Figure 1 du secteur des Merveilles (Mont Bego) (SS BIB)</w:t>
      </w:r>
    </w:p>
    <w:p w14:paraId="55C629F8" w14:textId="77777777" w:rsidR="001678F8" w:rsidRPr="0032190F" w:rsidRDefault="001678F8" w:rsidP="001678F8">
      <w:pPr>
        <w:jc w:val="both"/>
        <w:rPr>
          <w:lang w:val="fr-FR"/>
        </w:rPr>
      </w:pPr>
      <w:r w:rsidRPr="0032190F">
        <w:rPr>
          <w:lang w:val="fr-FR"/>
        </w:rPr>
        <w:t>Pour S. Gagnière et J. Granier (1963) cette stèles porte "des traces très apparentes de travail ne pouvant être attribuées qu'à un outil de métal". Ils en conclut qu'elle date du Bronze ancien ou moyen (BIB 2294)</w:t>
      </w:r>
    </w:p>
    <w:p w14:paraId="2E44E1F8" w14:textId="77777777" w:rsidR="00BF7AA4" w:rsidRPr="0032190F" w:rsidRDefault="00BF7AA4" w:rsidP="00426FF9">
      <w:pPr>
        <w:pStyle w:val="Heading1"/>
      </w:pPr>
      <w:r w:rsidRPr="0032190F">
        <w:br/>
      </w:r>
      <w:bookmarkStart w:id="2766" w:name="Sit_Progere"/>
      <w:r w:rsidRPr="0032190F">
        <w:t>PROGERE</w:t>
      </w:r>
      <w:bookmarkEnd w:id="2766"/>
    </w:p>
    <w:p w14:paraId="239DA4E9" w14:textId="691D7D1B" w:rsidR="00BF7AA4" w:rsidRPr="0032190F" w:rsidRDefault="00BF7AA4" w:rsidP="00242C0F">
      <w:pPr>
        <w:jc w:val="both"/>
        <w:rPr>
          <w:strike/>
          <w:lang w:val="fr-FR"/>
        </w:rPr>
      </w:pPr>
      <w:r w:rsidRPr="0032190F">
        <w:rPr>
          <w:strike/>
          <w:lang w:val="fr-FR"/>
        </w:rPr>
        <w:t xml:space="preserve">Stèle de la Progère (Bouche-du-Rhône). Stèle attribuée aux </w:t>
      </w:r>
      <w:hyperlink r:id="rId6466" w:anchor="Cul_Steles_Provencales" w:history="1">
        <w:r w:rsidRPr="0032190F">
          <w:rPr>
            <w:rStyle w:val="Hyperlink"/>
            <w:strike/>
            <w:lang w:val="fr-FR"/>
          </w:rPr>
          <w:t>stèles provençales</w:t>
        </w:r>
      </w:hyperlink>
      <w:r w:rsidRPr="0032190F">
        <w:rPr>
          <w:strike/>
          <w:lang w:val="fr-FR"/>
        </w:rPr>
        <w:t xml:space="preserve"> de type A (SS BIB)</w:t>
      </w:r>
    </w:p>
    <w:p w14:paraId="71CC52DC" w14:textId="77777777" w:rsidR="00DD630E" w:rsidRPr="0032190F" w:rsidRDefault="00DD630E" w:rsidP="00242C0F">
      <w:pPr>
        <w:jc w:val="both"/>
        <w:rPr>
          <w:lang w:val="fr-FR"/>
        </w:rPr>
      </w:pPr>
    </w:p>
    <w:p w14:paraId="4693C86B" w14:textId="77777777" w:rsidR="002E429B" w:rsidRPr="0032190F" w:rsidRDefault="002E429B" w:rsidP="00426FF9">
      <w:pPr>
        <w:pStyle w:val="Heading1"/>
      </w:pPr>
      <w:bookmarkStart w:id="2767" w:name="Sit_Puymeras"/>
      <w:r w:rsidRPr="0032190F">
        <w:t>PUYMERAS</w:t>
      </w:r>
    </w:p>
    <w:bookmarkEnd w:id="2767"/>
    <w:p w14:paraId="2E7C8C83" w14:textId="77777777" w:rsidR="002E429B" w:rsidRPr="0032190F" w:rsidRDefault="002E429B" w:rsidP="00242C0F">
      <w:pPr>
        <w:jc w:val="both"/>
        <w:rPr>
          <w:lang w:val="fr-FR"/>
        </w:rPr>
      </w:pPr>
    </w:p>
    <w:p w14:paraId="7B2736AF" w14:textId="515BE51A" w:rsidR="002E429B" w:rsidRPr="0032190F" w:rsidRDefault="002E429B" w:rsidP="00242C0F">
      <w:pPr>
        <w:jc w:val="both"/>
        <w:rPr>
          <w:lang w:val="fr-FR"/>
        </w:rPr>
      </w:pPr>
      <w:r w:rsidRPr="0032190F">
        <w:rPr>
          <w:lang w:val="fr-FR"/>
        </w:rPr>
        <w:t xml:space="preserve">Les 3 haches plates de Puyméras </w:t>
      </w:r>
      <w:r w:rsidR="00A86860" w:rsidRPr="0032190F">
        <w:rPr>
          <w:lang w:val="fr-FR"/>
        </w:rPr>
        <w:t xml:space="preserve">(Vaucluse) </w:t>
      </w:r>
      <w:r w:rsidRPr="0032190F">
        <w:rPr>
          <w:lang w:val="fr-FR"/>
        </w:rPr>
        <w:t xml:space="preserve">sont en </w:t>
      </w:r>
      <w:hyperlink r:id="rId6467" w:anchor="Sit_Cuivre" w:history="1">
        <w:r w:rsidR="00BA150E" w:rsidRPr="00BA150E">
          <w:rPr>
            <w:rStyle w:val="Hyperlink"/>
            <w:lang w:val="fr-FR"/>
          </w:rPr>
          <w:t>cuivr</w:t>
        </w:r>
        <w:r w:rsidR="00BA150E">
          <w:rPr>
            <w:rStyle w:val="Hyperlink"/>
            <w:lang w:val="fr-FR"/>
          </w:rPr>
          <w:t>e</w:t>
        </w:r>
      </w:hyperlink>
      <w:r w:rsidR="00BA150E">
        <w:rPr>
          <w:lang w:val="fr-FR"/>
        </w:rPr>
        <w:t xml:space="preserve"> </w:t>
      </w:r>
      <w:r w:rsidRPr="0032190F">
        <w:rPr>
          <w:lang w:val="fr-FR"/>
        </w:rPr>
        <w:t>pur à dominance de nickel (0,05 à 1%) et à teneur notable  en antimoine (0,3 à 0,4%). La hache plate (n°268) et le fragment de hache (n°269) ont des compositions presqu’identique et pourraient être le résultat d’une même coulée</w:t>
      </w:r>
      <w:r w:rsidR="00B31245" w:rsidRPr="0032190F">
        <w:rPr>
          <w:lang w:val="fr-FR"/>
        </w:rPr>
        <w:t>. Pour ces deux objets, l’absence d’arsenic est particulièrement notable (BIB 835 p. 73</w:t>
      </w:r>
      <w:r w:rsidR="003F4DBB" w:rsidRPr="0032190F">
        <w:rPr>
          <w:lang w:val="fr-FR"/>
        </w:rPr>
        <w:t xml:space="preserve"> (BIB 838</w:t>
      </w:r>
      <w:r w:rsidR="00B31245" w:rsidRPr="0032190F">
        <w:rPr>
          <w:lang w:val="fr-FR"/>
        </w:rPr>
        <w:t>)</w:t>
      </w:r>
      <w:r w:rsidR="00DB6B0B" w:rsidRPr="0032190F">
        <w:rPr>
          <w:lang w:val="fr-FR"/>
        </w:rPr>
        <w:t xml:space="preserve"> et BIB 96)</w:t>
      </w:r>
    </w:p>
    <w:p w14:paraId="2A69C126" w14:textId="77777777" w:rsidR="00982897" w:rsidRPr="0032190F" w:rsidRDefault="00982897" w:rsidP="00242C0F">
      <w:pPr>
        <w:jc w:val="both"/>
        <w:rPr>
          <w:lang w:val="fr-FR"/>
        </w:rPr>
      </w:pPr>
    </w:p>
    <w:p w14:paraId="3623A619" w14:textId="77777777" w:rsidR="00982897" w:rsidRDefault="00982897" w:rsidP="00242C0F">
      <w:pPr>
        <w:jc w:val="both"/>
        <w:rPr>
          <w:lang w:val="fr-FR"/>
        </w:rPr>
      </w:pPr>
      <w:r w:rsidRPr="0032190F">
        <w:rPr>
          <w:lang w:val="fr-FR"/>
        </w:rPr>
        <w:t>Trois haches en cuivre ont été découvertes anciennement à Puyméras, sans que leur chronologie puisse être précisée (BIB 1171 p. 12).</w:t>
      </w:r>
    </w:p>
    <w:p w14:paraId="10A7D803" w14:textId="77777777" w:rsidR="00EC57B9" w:rsidRDefault="00EC57B9" w:rsidP="00242C0F">
      <w:pPr>
        <w:jc w:val="both"/>
        <w:rPr>
          <w:lang w:val="fr-FR"/>
        </w:rPr>
      </w:pPr>
    </w:p>
    <w:p w14:paraId="1216B725" w14:textId="0BF0BF2B" w:rsidR="00EC57B9" w:rsidRPr="007107DE" w:rsidRDefault="00EC57B9" w:rsidP="00242C0F">
      <w:pPr>
        <w:jc w:val="both"/>
        <w:rPr>
          <w:lang w:val="fr-FR"/>
        </w:rPr>
      </w:pPr>
      <w:bookmarkStart w:id="2768" w:name="Sit_Molieres"/>
      <w:r w:rsidRPr="00EC57B9">
        <w:rPr>
          <w:rStyle w:val="Heading1Char"/>
        </w:rPr>
        <w:t>MOLIERES</w:t>
      </w:r>
      <w:bookmarkEnd w:id="2768"/>
      <w:r>
        <w:rPr>
          <w:lang w:val="fr-FR"/>
        </w:rPr>
        <w:br/>
      </w:r>
      <w:r>
        <w:rPr>
          <w:lang w:val="fr-FR"/>
        </w:rPr>
        <w:br/>
        <w:t xml:space="preserve">Molières (Robion). </w:t>
      </w:r>
      <w:r w:rsidRPr="007107DE">
        <w:rPr>
          <w:lang w:val="fr-FR"/>
        </w:rPr>
        <w:t xml:space="preserve">Castelnovien, </w:t>
      </w:r>
      <w:hyperlink r:id="rId6468" w:anchor="Cul_Cardial_Zonation_Horiz" w:history="1">
        <w:r w:rsidRPr="007107DE">
          <w:rPr>
            <w:rStyle w:val="Hyperlink"/>
            <w:lang w:val="fr-FR"/>
          </w:rPr>
          <w:t>C. ZH</w:t>
        </w:r>
      </w:hyperlink>
      <w:r w:rsidRPr="007107DE">
        <w:rPr>
          <w:lang w:val="fr-FR"/>
        </w:rPr>
        <w:t xml:space="preserve"> (Binder com. pers.)</w:t>
      </w:r>
    </w:p>
    <w:p w14:paraId="0C7CC7EF" w14:textId="77777777" w:rsidR="002E429B" w:rsidRPr="007107DE" w:rsidRDefault="002E429B" w:rsidP="00242C0F">
      <w:pPr>
        <w:jc w:val="both"/>
        <w:rPr>
          <w:lang w:val="fr-FR"/>
        </w:rPr>
      </w:pPr>
    </w:p>
    <w:p w14:paraId="2A0EC5DC" w14:textId="77777777" w:rsidR="00A70D8E" w:rsidRPr="0032190F" w:rsidRDefault="00A70D8E" w:rsidP="00426FF9">
      <w:pPr>
        <w:pStyle w:val="Heading1"/>
      </w:pPr>
      <w:bookmarkStart w:id="2769" w:name="Sit_Jas_Juvert"/>
      <w:r w:rsidRPr="0032190F">
        <w:t>JAS DE JUVERT</w:t>
      </w:r>
    </w:p>
    <w:bookmarkEnd w:id="2769"/>
    <w:p w14:paraId="13C95EF1" w14:textId="77777777" w:rsidR="00A70D8E" w:rsidRPr="0032190F" w:rsidRDefault="00A70D8E" w:rsidP="00242C0F">
      <w:pPr>
        <w:jc w:val="both"/>
        <w:rPr>
          <w:lang w:val="fr-FR"/>
        </w:rPr>
      </w:pPr>
    </w:p>
    <w:p w14:paraId="2F4C0B1C" w14:textId="7D57D22A" w:rsidR="00A70D8E" w:rsidRPr="0032190F" w:rsidRDefault="00894263" w:rsidP="00242C0F">
      <w:pPr>
        <w:jc w:val="both"/>
        <w:rPr>
          <w:lang w:val="fr-FR"/>
        </w:rPr>
      </w:pPr>
      <w:r w:rsidRPr="0032190F">
        <w:rPr>
          <w:lang w:val="fr-FR"/>
        </w:rPr>
        <w:t>Le site du Jas-de-Juvert (</w:t>
      </w:r>
      <w:r w:rsidR="00A70D8E" w:rsidRPr="0032190F">
        <w:rPr>
          <w:lang w:val="fr-FR"/>
        </w:rPr>
        <w:t>Robion</w:t>
      </w:r>
      <w:r w:rsidRPr="0032190F">
        <w:rPr>
          <w:lang w:val="fr-FR"/>
        </w:rPr>
        <w:t>, Vaucluse)</w:t>
      </w:r>
      <w:r w:rsidR="00A70D8E" w:rsidRPr="0032190F">
        <w:rPr>
          <w:lang w:val="fr-FR"/>
        </w:rPr>
        <w:t xml:space="preserve"> a livré un poignard pré-campaniforme et 2 alènes bipointes qui appardientraient quant à elles à un horizon campaniforme (BIB 971)</w:t>
      </w:r>
      <w:r w:rsidR="001358A1" w:rsidRPr="0032190F">
        <w:rPr>
          <w:lang w:val="fr-FR"/>
        </w:rPr>
        <w:t>. Le p</w:t>
      </w:r>
      <w:r w:rsidRPr="0032190F">
        <w:rPr>
          <w:lang w:val="fr-FR"/>
        </w:rPr>
        <w:t xml:space="preserve">oignard de typologie </w:t>
      </w:r>
      <w:hyperlink r:id="rId6469" w:anchor="Cul_Fontbuisse" w:history="1">
        <w:r w:rsidRPr="0032190F">
          <w:rPr>
            <w:rStyle w:val="Hyperlink"/>
            <w:lang w:val="fr-FR"/>
          </w:rPr>
          <w:t>fontbuxienne</w:t>
        </w:r>
      </w:hyperlink>
      <w:r w:rsidR="00FC7A8A" w:rsidRPr="0032190F">
        <w:rPr>
          <w:lang w:val="fr-FR"/>
        </w:rPr>
        <w:t xml:space="preserve">d’influence caussenargue (groupe des </w:t>
      </w:r>
      <w:hyperlink r:id="rId6470" w:anchor="Cul_Treilles" w:history="1">
        <w:r w:rsidR="00FC7A8A" w:rsidRPr="0032190F">
          <w:rPr>
            <w:rStyle w:val="Hyperlink"/>
            <w:lang w:val="fr-FR"/>
          </w:rPr>
          <w:t>Treilles</w:t>
        </w:r>
      </w:hyperlink>
      <w:r w:rsidR="00FC7A8A" w:rsidRPr="0032190F">
        <w:rPr>
          <w:lang w:val="fr-FR"/>
        </w:rPr>
        <w:t xml:space="preserve">) </w:t>
      </w:r>
      <w:r w:rsidRPr="0032190F">
        <w:rPr>
          <w:lang w:val="fr-FR"/>
        </w:rPr>
        <w:t>(BIB 972 p. 413)</w:t>
      </w:r>
      <w:r w:rsidR="001358A1" w:rsidRPr="0032190F">
        <w:rPr>
          <w:lang w:val="fr-FR"/>
        </w:rPr>
        <w:t xml:space="preserve"> devrait peut-être être réévalué comme une pendeloque (BIB 1431 p. 109)</w:t>
      </w:r>
    </w:p>
    <w:p w14:paraId="1352F68F" w14:textId="17F3E22F" w:rsidR="00090A74" w:rsidRPr="0032190F" w:rsidRDefault="00090A74" w:rsidP="00242C0F">
      <w:pPr>
        <w:jc w:val="both"/>
        <w:rPr>
          <w:lang w:val="fr-FR"/>
        </w:rPr>
      </w:pPr>
      <w:r w:rsidRPr="0032190F">
        <w:rPr>
          <w:lang w:val="fr-FR"/>
        </w:rPr>
        <w:t xml:space="preserve">Ce poignard (comme ceux de </w:t>
      </w:r>
      <w:hyperlink r:id="rId6471" w:anchor="Sit_Adaouste" w:history="1">
        <w:r w:rsidRPr="0032190F">
          <w:rPr>
            <w:rStyle w:val="Hyperlink"/>
            <w:lang w:val="fr-FR"/>
          </w:rPr>
          <w:t>l’Adaouste</w:t>
        </w:r>
      </w:hyperlink>
      <w:r w:rsidRPr="0032190F">
        <w:rPr>
          <w:lang w:val="fr-FR"/>
        </w:rPr>
        <w:t xml:space="preserve"> et </w:t>
      </w:r>
      <w:hyperlink r:id="rId6472" w:anchor="Sit_Arboin" w:history="1">
        <w:r w:rsidRPr="0032190F">
          <w:rPr>
            <w:rStyle w:val="Hyperlink"/>
            <w:lang w:val="fr-FR"/>
          </w:rPr>
          <w:t>d’Arbouin</w:t>
        </w:r>
      </w:hyperlink>
      <w:r w:rsidRPr="0032190F">
        <w:rPr>
          <w:lang w:val="fr-FR"/>
        </w:rPr>
        <w:t xml:space="preserve">) sort des typologies des productions méridionales (fontbuxienne), et pourrait correspondre </w:t>
      </w:r>
      <w:r w:rsidR="000C55F4" w:rsidRPr="0032190F">
        <w:rPr>
          <w:lang w:val="fr-FR"/>
        </w:rPr>
        <w:t>des</w:t>
      </w:r>
      <w:r w:rsidRPr="0032190F">
        <w:rPr>
          <w:lang w:val="fr-FR"/>
        </w:rPr>
        <w:t>importation</w:t>
      </w:r>
      <w:r w:rsidR="000C55F4" w:rsidRPr="0032190F">
        <w:rPr>
          <w:lang w:val="fr-FR"/>
        </w:rPr>
        <w:t>s</w:t>
      </w:r>
      <w:r w:rsidRPr="0032190F">
        <w:rPr>
          <w:lang w:val="fr-FR"/>
        </w:rPr>
        <w:t xml:space="preserve">. Il est difficile à dater (Vaquer com. pers.) </w:t>
      </w:r>
    </w:p>
    <w:p w14:paraId="70C98711" w14:textId="77777777" w:rsidR="00894263" w:rsidRPr="0032190F" w:rsidRDefault="00894263" w:rsidP="00242C0F">
      <w:pPr>
        <w:jc w:val="both"/>
        <w:rPr>
          <w:lang w:val="fr-FR"/>
        </w:rPr>
      </w:pPr>
    </w:p>
    <w:p w14:paraId="7E4F7D13" w14:textId="77777777" w:rsidR="00C930C9" w:rsidRPr="0032190F" w:rsidRDefault="00C930C9" w:rsidP="00426FF9">
      <w:pPr>
        <w:pStyle w:val="Heading1"/>
      </w:pPr>
      <w:r w:rsidRPr="0032190F">
        <w:t>MURET</w:t>
      </w:r>
    </w:p>
    <w:p w14:paraId="4A7E434E" w14:textId="77777777" w:rsidR="00377293" w:rsidRPr="0032190F" w:rsidRDefault="00377293" w:rsidP="00242C0F">
      <w:pPr>
        <w:rPr>
          <w:lang w:val="fr-FR"/>
        </w:rPr>
      </w:pPr>
    </w:p>
    <w:p w14:paraId="68E8D57C" w14:textId="29E90A67" w:rsidR="00F96C64" w:rsidRPr="0032190F" w:rsidRDefault="00E615C5" w:rsidP="00242C0F">
      <w:pPr>
        <w:jc w:val="both"/>
        <w:rPr>
          <w:lang w:val="fr-FR"/>
        </w:rPr>
      </w:pPr>
      <w:r w:rsidRPr="0032190F">
        <w:rPr>
          <w:lang w:val="fr-FR"/>
        </w:rPr>
        <w:t>Site de Haute-Garonne. P</w:t>
      </w:r>
      <w:r w:rsidR="00F13C1C" w:rsidRPr="0032190F">
        <w:rPr>
          <w:lang w:val="fr-FR"/>
        </w:rPr>
        <w:t xml:space="preserve">our la phase récente du </w:t>
      </w:r>
      <w:hyperlink r:id="rId6473" w:anchor="Cul_Campaniforme" w:history="1">
        <w:r w:rsidR="00F13C1C" w:rsidRPr="0032190F">
          <w:rPr>
            <w:rStyle w:val="Hyperlink"/>
            <w:lang w:val="fr-FR"/>
          </w:rPr>
          <w:t>campaniforme</w:t>
        </w:r>
      </w:hyperlink>
      <w:r w:rsidR="00F13C1C" w:rsidRPr="0032190F">
        <w:rPr>
          <w:lang w:val="fr-FR"/>
        </w:rPr>
        <w:t> : r</w:t>
      </w:r>
      <w:r w:rsidR="00C930C9" w:rsidRPr="0032190F">
        <w:rPr>
          <w:lang w:val="fr-FR"/>
        </w:rPr>
        <w:t>este d’un sol d’habitat associé à une douzaine de structures de galets chauffés creusées dans le sol</w:t>
      </w:r>
      <w:r w:rsidRPr="0032190F">
        <w:rPr>
          <w:lang w:val="fr-FR"/>
        </w:rPr>
        <w:t xml:space="preserve"> (structure de chauffe de tradition garonnaise), associées : des céramiques de faciès pyrénéen</w:t>
      </w:r>
      <w:r w:rsidR="00C930C9" w:rsidRPr="0032190F">
        <w:rPr>
          <w:lang w:val="fr-FR"/>
        </w:rPr>
        <w:t xml:space="preserve"> (</w:t>
      </w:r>
      <w:r w:rsidR="0070027E" w:rsidRPr="0032190F">
        <w:rPr>
          <w:lang w:val="fr-FR"/>
        </w:rPr>
        <w:t>BIB</w:t>
      </w:r>
      <w:r w:rsidR="00C930C9" w:rsidRPr="0032190F">
        <w:rPr>
          <w:lang w:val="fr-FR"/>
        </w:rPr>
        <w:t xml:space="preserve"> 76)</w:t>
      </w:r>
    </w:p>
    <w:p w14:paraId="4752E132" w14:textId="77777777" w:rsidR="00042414" w:rsidRPr="0032190F" w:rsidRDefault="00042414" w:rsidP="00242C0F">
      <w:pPr>
        <w:jc w:val="both"/>
        <w:rPr>
          <w:b/>
          <w:bCs/>
          <w:lang w:val="fr-FR"/>
        </w:rPr>
      </w:pPr>
    </w:p>
    <w:p w14:paraId="51960B43" w14:textId="77777777" w:rsidR="00F13C1C" w:rsidRPr="0032190F" w:rsidRDefault="00F13C1C" w:rsidP="00426FF9">
      <w:pPr>
        <w:pStyle w:val="Heading1"/>
      </w:pPr>
      <w:bookmarkStart w:id="2770" w:name="Sit_Maupas"/>
      <w:r w:rsidRPr="0032190F">
        <w:t>MAUPAS</w:t>
      </w:r>
      <w:bookmarkEnd w:id="2770"/>
    </w:p>
    <w:p w14:paraId="043AE9DA" w14:textId="77777777" w:rsidR="00377293" w:rsidRPr="0032190F" w:rsidRDefault="00377293" w:rsidP="00242C0F">
      <w:pPr>
        <w:rPr>
          <w:lang w:val="fr-FR"/>
        </w:rPr>
      </w:pPr>
    </w:p>
    <w:p w14:paraId="632A01DF" w14:textId="7CB17B3E" w:rsidR="00F13C1C" w:rsidRPr="0032190F" w:rsidRDefault="00BB01C8" w:rsidP="00242C0F">
      <w:pPr>
        <w:jc w:val="both"/>
        <w:rPr>
          <w:lang w:val="fr-FR"/>
        </w:rPr>
      </w:pPr>
      <w:r w:rsidRPr="0032190F">
        <w:rPr>
          <w:lang w:val="fr-FR"/>
        </w:rPr>
        <w:t xml:space="preserve">Maupas (Calvisson, Gard). </w:t>
      </w:r>
      <w:r w:rsidR="00F13C1C" w:rsidRPr="0032190F">
        <w:rPr>
          <w:lang w:val="fr-FR"/>
        </w:rPr>
        <w:t xml:space="preserve">Les empierrements de ce site occupé dans la phase récente du </w:t>
      </w:r>
      <w:hyperlink r:id="rId6474" w:anchor="Cul_Campaniforme" w:history="1">
        <w:r w:rsidR="00F13C1C" w:rsidRPr="0032190F">
          <w:rPr>
            <w:rStyle w:val="Hyperlink"/>
            <w:lang w:val="fr-FR"/>
          </w:rPr>
          <w:t>campaniforme</w:t>
        </w:r>
      </w:hyperlink>
      <w:r w:rsidR="00F13C1C" w:rsidRPr="0032190F">
        <w:rPr>
          <w:lang w:val="fr-FR"/>
        </w:rPr>
        <w:t> </w:t>
      </w:r>
      <w:r w:rsidR="007730BE" w:rsidRPr="0032190F">
        <w:rPr>
          <w:lang w:val="fr-FR"/>
        </w:rPr>
        <w:t xml:space="preserve"> à </w:t>
      </w:r>
      <w:r w:rsidR="00F13C1C" w:rsidRPr="0032190F">
        <w:rPr>
          <w:lang w:val="fr-FR"/>
        </w:rPr>
        <w:t>sont les témoins les plus révélateurs de l’habitat campaniforme. Ce sont des surface ovales, d’une douzaine de m de long sur 4 ou 5 de large. Elles sont bordées de gros blocs caratérisés par un aménagement du sol rocheux avec un dallage, à des fins de régularisation et de consolidation. La superstructure envisagée implique des matériaux périssables (tente, armatures légères de branchages). Les structures internes : fosses, foyers aménagé en cuvette limité par des pierres dressées ou des blocs posés à plat (</w:t>
      </w:r>
      <w:r w:rsidR="0070027E" w:rsidRPr="0032190F">
        <w:rPr>
          <w:lang w:val="fr-FR"/>
        </w:rPr>
        <w:t>BIB</w:t>
      </w:r>
      <w:r w:rsidR="00F13C1C" w:rsidRPr="0032190F">
        <w:rPr>
          <w:lang w:val="fr-FR"/>
        </w:rPr>
        <w:t xml:space="preserve"> 75 p. 245)</w:t>
      </w:r>
    </w:p>
    <w:p w14:paraId="5D96B242" w14:textId="77777777" w:rsidR="007730BE" w:rsidRPr="0032190F" w:rsidRDefault="007730BE" w:rsidP="00242C0F">
      <w:pPr>
        <w:jc w:val="both"/>
        <w:rPr>
          <w:lang w:val="fr-FR"/>
        </w:rPr>
      </w:pPr>
    </w:p>
    <w:p w14:paraId="79417D8B" w14:textId="361B24D3" w:rsidR="007730BE" w:rsidRPr="0032190F" w:rsidRDefault="007730BE" w:rsidP="00242C0F">
      <w:pPr>
        <w:jc w:val="both"/>
        <w:rPr>
          <w:lang w:val="fr-FR"/>
        </w:rPr>
      </w:pPr>
      <w:r w:rsidRPr="0032190F">
        <w:rPr>
          <w:lang w:val="fr-FR"/>
        </w:rPr>
        <w:t xml:space="preserve">Une coupe sphéroïdale ornée de cannelures et une marmite ( ?) portant une oreille perforée pourraient signer un contact avec le </w:t>
      </w:r>
      <w:hyperlink r:id="rId6475" w:anchor="Cul_Fontbuisse" w:history="1">
        <w:r w:rsidRPr="0032190F">
          <w:rPr>
            <w:rStyle w:val="Hyperlink"/>
            <w:lang w:val="fr-FR"/>
          </w:rPr>
          <w:t>Fontbuisse</w:t>
        </w:r>
      </w:hyperlink>
      <w:r w:rsidRPr="0032190F">
        <w:rPr>
          <w:lang w:val="fr-FR"/>
        </w:rPr>
        <w:t xml:space="preserve"> (</w:t>
      </w:r>
      <w:r w:rsidR="0070027E" w:rsidRPr="0032190F">
        <w:rPr>
          <w:lang w:val="fr-FR"/>
        </w:rPr>
        <w:t>BIB</w:t>
      </w:r>
      <w:r w:rsidR="00152F44" w:rsidRPr="0032190F">
        <w:rPr>
          <w:lang w:val="fr-FR"/>
        </w:rPr>
        <w:t xml:space="preserve"> 80)</w:t>
      </w:r>
    </w:p>
    <w:p w14:paraId="607A2917" w14:textId="77777777" w:rsidR="00F13C1C" w:rsidRPr="0032190F" w:rsidRDefault="00F13C1C" w:rsidP="00242C0F">
      <w:pPr>
        <w:jc w:val="both"/>
        <w:rPr>
          <w:lang w:val="fr-FR"/>
        </w:rPr>
      </w:pPr>
    </w:p>
    <w:p w14:paraId="49875143" w14:textId="77777777" w:rsidR="006B58BA" w:rsidRPr="00247814" w:rsidRDefault="006B58BA" w:rsidP="00242C0F">
      <w:pPr>
        <w:autoSpaceDE w:val="0"/>
        <w:autoSpaceDN w:val="0"/>
        <w:adjustRightInd w:val="0"/>
        <w:rPr>
          <w:lang w:val="fr-FR"/>
        </w:rPr>
      </w:pPr>
      <w:r w:rsidRPr="00247814">
        <w:rPr>
          <w:lang w:val="fr-FR"/>
        </w:rPr>
        <w:t xml:space="preserve">Céramique </w:t>
      </w:r>
      <w:r w:rsidRPr="00247814">
        <w:rPr>
          <w:i/>
          <w:lang w:val="fr-FR"/>
        </w:rPr>
        <w:t>d’accompagnement</w:t>
      </w:r>
      <w:r w:rsidRPr="00247814">
        <w:rPr>
          <w:lang w:val="fr-FR"/>
        </w:rPr>
        <w:t> de la céramique campaniforme de style incisé et estampé (phase 3, régionale): vase à cordon digité et cannelures (qui pourrait être attribué au groupe de Fontbouisse) (fig. C-245) et une série de vases de petites à moyennes dimensions à lèvreplate présentant des encoches sur le bord.(BIB 971 p. 105)</w:t>
      </w:r>
    </w:p>
    <w:p w14:paraId="6745657B" w14:textId="77777777" w:rsidR="00E044A0" w:rsidRDefault="00E044A0" w:rsidP="00242C0F">
      <w:pPr>
        <w:autoSpaceDE w:val="0"/>
        <w:autoSpaceDN w:val="0"/>
        <w:adjustRightInd w:val="0"/>
        <w:rPr>
          <w:lang w:val="fr-FR"/>
        </w:rPr>
      </w:pPr>
    </w:p>
    <w:p w14:paraId="6C532055" w14:textId="77777777" w:rsidR="00E044A0" w:rsidRDefault="00E044A0" w:rsidP="00426FF9">
      <w:pPr>
        <w:pStyle w:val="Heading1"/>
      </w:pPr>
      <w:bookmarkStart w:id="2771" w:name="Sit_Peu"/>
      <w:r>
        <w:t>PEU (LE)</w:t>
      </w:r>
    </w:p>
    <w:bookmarkEnd w:id="2771"/>
    <w:p w14:paraId="4C0C585C" w14:textId="77777777" w:rsidR="00E044A0" w:rsidRDefault="00E044A0" w:rsidP="00242C0F">
      <w:pPr>
        <w:autoSpaceDE w:val="0"/>
        <w:autoSpaceDN w:val="0"/>
        <w:adjustRightInd w:val="0"/>
        <w:rPr>
          <w:lang w:val="fr-FR"/>
        </w:rPr>
      </w:pPr>
    </w:p>
    <w:p w14:paraId="10A6A874" w14:textId="77777777" w:rsidR="00E044A0" w:rsidRPr="0032190F" w:rsidRDefault="00E044A0" w:rsidP="00242C0F">
      <w:pPr>
        <w:autoSpaceDE w:val="0"/>
        <w:autoSpaceDN w:val="0"/>
        <w:adjustRightInd w:val="0"/>
        <w:rPr>
          <w:rFonts w:ascii="TimesNewRomanPSMT" w:hAnsi="TimesNewRomanPSMT" w:cs="TimesNewRomanPSMT"/>
          <w:sz w:val="20"/>
          <w:szCs w:val="20"/>
          <w:lang w:val="fr-FR"/>
        </w:rPr>
      </w:pPr>
      <w:r>
        <w:rPr>
          <w:lang w:val="fr-FR"/>
        </w:rPr>
        <w:t>Le Peu (Charente), enceinte Néolithique moyen (BIB 2646)</w:t>
      </w:r>
    </w:p>
    <w:p w14:paraId="64991440" w14:textId="77777777" w:rsidR="006B58BA" w:rsidRPr="0032190F" w:rsidRDefault="006B58BA" w:rsidP="00242C0F">
      <w:pPr>
        <w:jc w:val="both"/>
        <w:rPr>
          <w:lang w:val="fr-FR"/>
        </w:rPr>
      </w:pPr>
    </w:p>
    <w:p w14:paraId="5FAAB83C" w14:textId="77777777" w:rsidR="00F02DF7" w:rsidRPr="0032190F" w:rsidRDefault="00F02DF7" w:rsidP="00426FF9">
      <w:pPr>
        <w:pStyle w:val="Heading1"/>
      </w:pPr>
      <w:bookmarkStart w:id="2772" w:name="Sit_Saint_Michel_du_Touch"/>
      <w:r w:rsidRPr="0032190F">
        <w:t>SAINT-MICHEL-DU-TOUCH</w:t>
      </w:r>
      <w:bookmarkEnd w:id="2772"/>
    </w:p>
    <w:p w14:paraId="336ABF99" w14:textId="77777777" w:rsidR="0051256D" w:rsidRPr="0032190F" w:rsidRDefault="0051256D" w:rsidP="00242C0F">
      <w:pPr>
        <w:jc w:val="both"/>
        <w:rPr>
          <w:lang w:val="fr-FR"/>
        </w:rPr>
      </w:pPr>
    </w:p>
    <w:p w14:paraId="21451658" w14:textId="4D783947" w:rsidR="00F02DF7" w:rsidRPr="0032190F" w:rsidRDefault="00F02DF7" w:rsidP="00242C0F">
      <w:pPr>
        <w:jc w:val="both"/>
        <w:rPr>
          <w:lang w:val="fr-FR"/>
        </w:rPr>
      </w:pPr>
      <w:r w:rsidRPr="0032190F">
        <w:rPr>
          <w:lang w:val="fr-FR"/>
        </w:rPr>
        <w:t xml:space="preserve">Durant le </w:t>
      </w:r>
      <w:hyperlink r:id="rId6476" w:anchor="Cul_Chasseen" w:history="1">
        <w:r w:rsidR="003461FD" w:rsidRPr="0032190F">
          <w:rPr>
            <w:rStyle w:val="Hyperlink"/>
            <w:lang w:val="fr-FR"/>
          </w:rPr>
          <w:t>C</w:t>
        </w:r>
        <w:r w:rsidRPr="0032190F">
          <w:rPr>
            <w:rStyle w:val="Hyperlink"/>
            <w:lang w:val="fr-FR"/>
          </w:rPr>
          <w:t>hasséen</w:t>
        </w:r>
      </w:hyperlink>
      <w:r w:rsidRPr="0032190F">
        <w:rPr>
          <w:lang w:val="fr-FR"/>
        </w:rPr>
        <w:t xml:space="preserve">, Saint-Michel-du-Touch (Toulouse, Haute-Garonne) est un sitede hauteur </w:t>
      </w:r>
      <w:r w:rsidR="005366F4" w:rsidRPr="0032190F">
        <w:rPr>
          <w:lang w:val="fr-FR"/>
        </w:rPr>
        <w:t xml:space="preserve"> surplombant le confluent de la Garonne et du Touch, </w:t>
      </w:r>
      <w:r w:rsidRPr="0032190F">
        <w:rPr>
          <w:lang w:val="fr-FR"/>
        </w:rPr>
        <w:t>protégé par des murs en pierre sèches.</w:t>
      </w:r>
      <w:r w:rsidR="00C711EF" w:rsidRPr="0032190F">
        <w:rPr>
          <w:lang w:val="fr-FR"/>
        </w:rPr>
        <w:t xml:space="preserve"> Les habitations en cuvette au sol aménagé par des galets (</w:t>
      </w:r>
      <w:r w:rsidR="0070027E" w:rsidRPr="0032190F">
        <w:rPr>
          <w:lang w:val="fr-FR"/>
        </w:rPr>
        <w:t>BIB</w:t>
      </w:r>
      <w:r w:rsidR="00C711EF" w:rsidRPr="0032190F">
        <w:rPr>
          <w:lang w:val="fr-FR"/>
        </w:rPr>
        <w:t xml:space="preserve"> 125 p. 182).</w:t>
      </w:r>
    </w:p>
    <w:p w14:paraId="7276E590" w14:textId="77777777" w:rsidR="00572897" w:rsidRPr="0032190F" w:rsidRDefault="00572897" w:rsidP="00242C0F">
      <w:pPr>
        <w:jc w:val="both"/>
        <w:rPr>
          <w:lang w:val="fr-FR"/>
        </w:rPr>
      </w:pPr>
    </w:p>
    <w:p w14:paraId="5651BCF9" w14:textId="77777777" w:rsidR="007C7528" w:rsidRPr="0032190F" w:rsidRDefault="005366F4" w:rsidP="007C7528">
      <w:pPr>
        <w:rPr>
          <w:lang w:val="fr-FR"/>
        </w:rPr>
      </w:pPr>
      <w:r w:rsidRPr="0032190F">
        <w:rPr>
          <w:lang w:val="fr-FR"/>
        </w:rPr>
        <w:t>Ce site fortifié était barré sur son troisième côté par une palissade dont on a retrouvé les assises sur deux m d’épaisseur (</w:t>
      </w:r>
      <w:r w:rsidR="0070027E" w:rsidRPr="0032190F">
        <w:rPr>
          <w:lang w:val="fr-FR"/>
        </w:rPr>
        <w:t>BIB</w:t>
      </w:r>
      <w:r w:rsidRPr="0032190F">
        <w:rPr>
          <w:lang w:val="fr-FR"/>
        </w:rPr>
        <w:t xml:space="preserve"> 156 p. 270).</w:t>
      </w:r>
      <w:r w:rsidR="007C7528" w:rsidRPr="0032190F">
        <w:rPr>
          <w:lang w:val="fr-FR"/>
        </w:rPr>
        <w:t xml:space="preserve"> Le site montre des occupations de l’âge du Bronze et du Fer 1 (BIB P. Gardes, T. Le Dre, Table ronde d’Orgnac 2016)</w:t>
      </w:r>
    </w:p>
    <w:p w14:paraId="18CB7972" w14:textId="77777777" w:rsidR="005366F4" w:rsidRPr="0032190F" w:rsidRDefault="005366F4" w:rsidP="00242C0F">
      <w:pPr>
        <w:jc w:val="both"/>
        <w:rPr>
          <w:lang w:val="fr-FR"/>
        </w:rPr>
      </w:pPr>
    </w:p>
    <w:p w14:paraId="50FECDD9" w14:textId="77777777" w:rsidR="005366F4" w:rsidRPr="0032190F" w:rsidRDefault="005366F4" w:rsidP="00242C0F">
      <w:pPr>
        <w:jc w:val="both"/>
        <w:rPr>
          <w:lang w:val="fr-FR"/>
        </w:rPr>
      </w:pPr>
      <w:r w:rsidRPr="0032190F">
        <w:rPr>
          <w:lang w:val="fr-FR"/>
        </w:rPr>
        <w:t>Cette importante agglomération attribuée au Chasséen regroupe près de 300 cabanes associées à des structures complexes. Les cabanes étaient regroupées par quartiers d’une cinquantainne d’habitations. Certaines étaient petites de forme circulaire, d’un diamètre n’atteigna</w:t>
      </w:r>
      <w:r w:rsidR="00460B5F" w:rsidRPr="0032190F">
        <w:rPr>
          <w:lang w:val="fr-FR"/>
        </w:rPr>
        <w:t>n</w:t>
      </w:r>
      <w:r w:rsidRPr="0032190F">
        <w:rPr>
          <w:lang w:val="fr-FR"/>
        </w:rPr>
        <w:t xml:space="preserve">t pas </w:t>
      </w:r>
      <w:smartTag w:uri="urn:schemas-microsoft-com:office:smarttags" w:element="metricconverter">
        <w:smartTagPr>
          <w:attr w:name="ProductID" w:val="2 m"/>
        </w:smartTagPr>
        <w:r w:rsidRPr="0032190F">
          <w:rPr>
            <w:lang w:val="fr-FR"/>
          </w:rPr>
          <w:t>2 m</w:t>
        </w:r>
      </w:smartTag>
      <w:r w:rsidRPr="0032190F">
        <w:rPr>
          <w:lang w:val="fr-FR"/>
        </w:rPr>
        <w:t xml:space="preserve">. D’autres étaient plus allongées (12 x </w:t>
      </w:r>
      <w:smartTag w:uri="urn:schemas-microsoft-com:office:smarttags" w:element="metricconverter">
        <w:smartTagPr>
          <w:attr w:name="ProductID" w:val="2,5 m"/>
        </w:smartTagPr>
        <w:r w:rsidRPr="0032190F">
          <w:rPr>
            <w:lang w:val="fr-FR"/>
          </w:rPr>
          <w:t>2,5 m</w:t>
        </w:r>
      </w:smartTag>
      <w:r w:rsidRPr="0032190F">
        <w:rPr>
          <w:lang w:val="fr-FR"/>
        </w:rPr>
        <w:t>). Leur assise était constituée par une couche de galets brûlés et concassés reposant sur un lit de bois calciné.(</w:t>
      </w:r>
      <w:r w:rsidR="0070027E" w:rsidRPr="0032190F">
        <w:rPr>
          <w:lang w:val="fr-FR"/>
        </w:rPr>
        <w:t>BIB</w:t>
      </w:r>
      <w:r w:rsidRPr="0032190F">
        <w:rPr>
          <w:lang w:val="fr-FR"/>
        </w:rPr>
        <w:t xml:space="preserve"> 156 p. 270).</w:t>
      </w:r>
    </w:p>
    <w:p w14:paraId="5A2BE9F4" w14:textId="77777777" w:rsidR="00460B5F" w:rsidRPr="0032190F" w:rsidRDefault="00460B5F" w:rsidP="00242C0F">
      <w:pPr>
        <w:jc w:val="both"/>
        <w:rPr>
          <w:lang w:val="fr-FR"/>
        </w:rPr>
      </w:pPr>
    </w:p>
    <w:p w14:paraId="61BB1399" w14:textId="77777777" w:rsidR="00460B5F" w:rsidRPr="0032190F" w:rsidRDefault="00460B5F" w:rsidP="00242C0F">
      <w:pPr>
        <w:jc w:val="both"/>
        <w:rPr>
          <w:lang w:val="fr-FR"/>
        </w:rPr>
      </w:pPr>
      <w:r w:rsidRPr="0032190F">
        <w:rPr>
          <w:lang w:val="fr-FR"/>
        </w:rPr>
        <w:t>Flûtes de pan caractéristique du chasséen (BIB 1708)</w:t>
      </w:r>
    </w:p>
    <w:p w14:paraId="60EBCC3E" w14:textId="77777777" w:rsidR="00460B5F" w:rsidRPr="0032190F" w:rsidRDefault="00460B5F" w:rsidP="00242C0F">
      <w:pPr>
        <w:jc w:val="both"/>
        <w:rPr>
          <w:lang w:val="fr-FR"/>
        </w:rPr>
      </w:pPr>
    </w:p>
    <w:p w14:paraId="5107436F" w14:textId="40E65B83" w:rsidR="00460B5F" w:rsidRPr="0032190F" w:rsidRDefault="00F16234" w:rsidP="00242C0F">
      <w:pPr>
        <w:jc w:val="both"/>
        <w:rPr>
          <w:lang w:val="fr-FR"/>
        </w:rPr>
      </w:pPr>
      <w:r w:rsidRPr="0032190F">
        <w:rPr>
          <w:lang w:val="fr-FR"/>
        </w:rPr>
        <w:t xml:space="preserve">Les productions en silex </w:t>
      </w:r>
      <w:hyperlink r:id="rId6477" w:anchor="Sit_Mont_Ventoux_p_NeoMoy_Chass" w:history="1">
        <w:r w:rsidR="0077212E" w:rsidRPr="0077212E">
          <w:rPr>
            <w:rStyle w:val="Hyperlink"/>
            <w:lang w:val="fr-FR"/>
          </w:rPr>
          <w:t>blond bédoulien</w:t>
        </w:r>
      </w:hyperlink>
      <w:r w:rsidR="0077212E" w:rsidRPr="0032190F">
        <w:rPr>
          <w:rFonts w:eastAsia="Code2000"/>
          <w:lang w:val="fr-FR" w:eastAsia="en-GB"/>
        </w:rPr>
        <w:t xml:space="preserve"> </w:t>
      </w:r>
      <w:r w:rsidRPr="0032190F">
        <w:rPr>
          <w:lang w:val="fr-FR"/>
        </w:rPr>
        <w:t xml:space="preserve">non chauffées ne sont pas </w:t>
      </w:r>
      <w:r w:rsidR="007C7528" w:rsidRPr="0032190F">
        <w:rPr>
          <w:lang w:val="fr-FR"/>
        </w:rPr>
        <w:t>réalisées</w:t>
      </w:r>
      <w:r w:rsidRPr="0032190F">
        <w:rPr>
          <w:lang w:val="fr-FR"/>
        </w:rPr>
        <w:t xml:space="preserve"> sur le site, les productions en silex traité thermiquement ont été débitées sur le site (BIB </w:t>
      </w:r>
      <w:r w:rsidRPr="0032190F">
        <w:rPr>
          <w:sz w:val="20"/>
          <w:lang w:val="fr-FR"/>
        </w:rPr>
        <w:t>W. Galin</w:t>
      </w:r>
      <w:r w:rsidRPr="0032190F">
        <w:rPr>
          <w:lang w:val="fr-FR"/>
        </w:rPr>
        <w:t>in BIB 1708)</w:t>
      </w:r>
    </w:p>
    <w:p w14:paraId="1EB2DC28" w14:textId="77777777" w:rsidR="00A13555" w:rsidRPr="0032190F" w:rsidRDefault="00A13555" w:rsidP="00242C0F">
      <w:pPr>
        <w:jc w:val="both"/>
        <w:rPr>
          <w:lang w:val="fr-FR"/>
        </w:rPr>
      </w:pPr>
    </w:p>
    <w:p w14:paraId="4EB4B469" w14:textId="2542AB1E" w:rsidR="00A13555" w:rsidRDefault="00000000" w:rsidP="00A13555">
      <w:pPr>
        <w:autoSpaceDE w:val="0"/>
        <w:autoSpaceDN w:val="0"/>
        <w:adjustRightInd w:val="0"/>
        <w:rPr>
          <w:szCs w:val="20"/>
          <w:lang w:val="fr-FR" w:eastAsia="en-GB"/>
        </w:rPr>
      </w:pPr>
      <w:hyperlink r:id="rId6478" w:anchor="Cul_Art_TAC_T_g_soleil" w:history="1">
        <w:r w:rsidR="00A13555" w:rsidRPr="0032190F">
          <w:rPr>
            <w:rStyle w:val="Hyperlink"/>
            <w:szCs w:val="20"/>
            <w:lang w:val="fr-FR" w:eastAsia="en-GB"/>
          </w:rPr>
          <w:t>Soleils</w:t>
        </w:r>
      </w:hyperlink>
      <w:r w:rsidR="00A13555" w:rsidRPr="0032190F">
        <w:rPr>
          <w:szCs w:val="20"/>
          <w:lang w:val="fr-FR" w:eastAsia="en-GB"/>
        </w:rPr>
        <w:t xml:space="preserve"> [chasséen] en quadrants est present </w:t>
      </w:r>
      <w:r w:rsidR="00A13555" w:rsidRPr="0032190F">
        <w:rPr>
          <w:szCs w:val="32"/>
          <w:lang w:val="fr-FR" w:eastAsia="en-GB"/>
        </w:rPr>
        <w:t xml:space="preserve">a </w:t>
      </w:r>
      <w:r w:rsidR="00A13555" w:rsidRPr="0032190F">
        <w:rPr>
          <w:szCs w:val="20"/>
          <w:lang w:val="fr-FR" w:eastAsia="en-GB"/>
        </w:rPr>
        <w:t xml:space="preserve">St-Michel du Touch (Simonnet, 1979) (BIB 2515) </w:t>
      </w:r>
    </w:p>
    <w:p w14:paraId="0579FDBC" w14:textId="77777777" w:rsidR="00474F5C" w:rsidRPr="0032190F" w:rsidRDefault="00474F5C" w:rsidP="00474F5C">
      <w:pPr>
        <w:rPr>
          <w:lang w:val="fr-FR"/>
        </w:rPr>
      </w:pPr>
      <w:r>
        <w:rPr>
          <w:lang w:val="fr-FR"/>
        </w:rPr>
        <w:t>vase-support (SS BIB)</w:t>
      </w:r>
    </w:p>
    <w:p w14:paraId="3407C3C1" w14:textId="77777777" w:rsidR="00474F5C" w:rsidRPr="0032190F" w:rsidRDefault="00474F5C" w:rsidP="00A13555">
      <w:pPr>
        <w:autoSpaceDE w:val="0"/>
        <w:autoSpaceDN w:val="0"/>
        <w:adjustRightInd w:val="0"/>
        <w:rPr>
          <w:lang w:val="fr-FR"/>
        </w:rPr>
      </w:pPr>
    </w:p>
    <w:p w14:paraId="28ED8E45" w14:textId="77777777" w:rsidR="0051256D" w:rsidRPr="0032190F" w:rsidRDefault="0051256D" w:rsidP="00242C0F">
      <w:pPr>
        <w:jc w:val="both"/>
        <w:rPr>
          <w:lang w:val="fr-FR"/>
        </w:rPr>
      </w:pPr>
    </w:p>
    <w:p w14:paraId="3C77A7A9" w14:textId="77777777" w:rsidR="0062538D" w:rsidRPr="0032190F" w:rsidRDefault="0062538D" w:rsidP="0062538D">
      <w:pPr>
        <w:pStyle w:val="Heading2"/>
      </w:pPr>
      <w:r w:rsidRPr="0032190F">
        <w:t>Tombes</w:t>
      </w:r>
    </w:p>
    <w:p w14:paraId="5567D9E2" w14:textId="77777777" w:rsidR="0062538D" w:rsidRPr="0032190F" w:rsidRDefault="0062538D" w:rsidP="0062538D">
      <w:pPr>
        <w:jc w:val="both"/>
        <w:rPr>
          <w:lang w:val="fr-FR"/>
        </w:rPr>
      </w:pPr>
      <w:r w:rsidRPr="0032190F">
        <w:rPr>
          <w:lang w:val="fr-FR"/>
        </w:rPr>
        <w:t>Dans la tombe « royale » de ce site (</w:t>
      </w:r>
      <w:smartTag w:uri="urn:schemas-microsoft-com:office:smarttags" w:element="metricconverter">
        <w:smartTagPr>
          <w:attr w:name="ProductID" w:val="7,40 m"/>
        </w:smartTagPr>
        <w:r w:rsidRPr="0032190F">
          <w:rPr>
            <w:lang w:val="fr-FR"/>
          </w:rPr>
          <w:t>7,40 m</w:t>
        </w:r>
      </w:smartTag>
      <w:r w:rsidRPr="0032190F">
        <w:rPr>
          <w:lang w:val="fr-FR"/>
        </w:rPr>
        <w:t xml:space="preserve"> x </w:t>
      </w:r>
      <w:smartTag w:uri="urn:schemas-microsoft-com:office:smarttags" w:element="metricconverter">
        <w:smartTagPr>
          <w:attr w:name="ProductID" w:val="4 m"/>
        </w:smartTagPr>
        <w:r w:rsidRPr="0032190F">
          <w:rPr>
            <w:lang w:val="fr-FR"/>
          </w:rPr>
          <w:t>4 m</w:t>
        </w:r>
      </w:smartTag>
      <w:r w:rsidRPr="0032190F">
        <w:rPr>
          <w:lang w:val="fr-FR"/>
        </w:rPr>
        <w:t xml:space="preserve"> x </w:t>
      </w:r>
      <w:smartTag w:uri="urn:schemas-microsoft-com:office:smarttags" w:element="metricconverter">
        <w:smartTagPr>
          <w:attr w:name="ProductID" w:val="0,80 m"/>
        </w:smartTagPr>
        <w:r w:rsidRPr="0032190F">
          <w:rPr>
            <w:lang w:val="fr-FR"/>
          </w:rPr>
          <w:t>0,80 m</w:t>
        </w:r>
      </w:smartTag>
      <w:r w:rsidRPr="0032190F">
        <w:rPr>
          <w:lang w:val="fr-FR"/>
        </w:rPr>
        <w:t xml:space="preserve"> de profondeur), à l’intérieur d’une chambre en bois recouverte d’un tumulus de galets, on trouve deux corps reconstitués à partir de fragments (BIB 84 p. 70 et 156 p. 270 et 165 p. 132).</w:t>
      </w:r>
    </w:p>
    <w:p w14:paraId="0C1E84A1" w14:textId="77777777" w:rsidR="0062538D" w:rsidRPr="0032190F" w:rsidRDefault="0062538D" w:rsidP="0062538D">
      <w:pPr>
        <w:jc w:val="both"/>
        <w:rPr>
          <w:lang w:val="fr-FR"/>
        </w:rPr>
      </w:pPr>
      <w:r w:rsidRPr="0032190F">
        <w:rPr>
          <w:lang w:val="fr-FR"/>
        </w:rPr>
        <w:t>Inhumation en chambre (BIB 84 p.69).</w:t>
      </w:r>
    </w:p>
    <w:p w14:paraId="09D2B995" w14:textId="77777777" w:rsidR="005366F4" w:rsidRPr="0032190F" w:rsidRDefault="005366F4" w:rsidP="00242C0F">
      <w:pPr>
        <w:rPr>
          <w:lang w:val="fr-FR"/>
        </w:rPr>
      </w:pPr>
    </w:p>
    <w:p w14:paraId="7426393B" w14:textId="77777777" w:rsidR="00C74E6A" w:rsidRPr="0032190F" w:rsidRDefault="00C74E6A" w:rsidP="00242C0F">
      <w:pPr>
        <w:rPr>
          <w:lang w:val="fr-FR"/>
        </w:rPr>
      </w:pPr>
    </w:p>
    <w:p w14:paraId="796E7DCC" w14:textId="77777777" w:rsidR="00F02DF7" w:rsidRPr="0032190F" w:rsidRDefault="00D04D1D" w:rsidP="00426FF9">
      <w:pPr>
        <w:pStyle w:val="Heading1"/>
      </w:pPr>
      <w:bookmarkStart w:id="2773" w:name="Sit_Villeneuve_Tolosane"/>
      <w:r w:rsidRPr="0032190F">
        <w:t>VILLENEUVE-</w:t>
      </w:r>
      <w:r w:rsidR="00F02DF7" w:rsidRPr="0032190F">
        <w:t>TOLOSANE</w:t>
      </w:r>
    </w:p>
    <w:bookmarkEnd w:id="2773"/>
    <w:p w14:paraId="1EDCF492" w14:textId="77777777" w:rsidR="00377293" w:rsidRPr="0032190F" w:rsidRDefault="00377293" w:rsidP="00242C0F">
      <w:pPr>
        <w:rPr>
          <w:lang w:val="fr-FR"/>
        </w:rPr>
      </w:pPr>
    </w:p>
    <w:p w14:paraId="1D9F4973" w14:textId="33CFA52C" w:rsidR="00F02DF7" w:rsidRPr="0032190F" w:rsidRDefault="00F02DF7" w:rsidP="00242C0F">
      <w:pPr>
        <w:rPr>
          <w:lang w:val="fr-FR"/>
        </w:rPr>
      </w:pPr>
      <w:r w:rsidRPr="0032190F">
        <w:rPr>
          <w:lang w:val="fr-FR"/>
        </w:rPr>
        <w:t xml:space="preserve">Durant le </w:t>
      </w:r>
      <w:hyperlink r:id="rId6479" w:anchor="Cul_Chasseen" w:history="1">
        <w:r w:rsidR="003461FD" w:rsidRPr="0032190F">
          <w:rPr>
            <w:rStyle w:val="Hyperlink"/>
            <w:lang w:val="fr-FR"/>
          </w:rPr>
          <w:t>Chasséen</w:t>
        </w:r>
      </w:hyperlink>
      <w:r w:rsidR="00D04D1D" w:rsidRPr="0032190F">
        <w:rPr>
          <w:lang w:val="fr-FR"/>
        </w:rPr>
        <w:t>, Villeneuve-</w:t>
      </w:r>
      <w:r w:rsidRPr="0032190F">
        <w:rPr>
          <w:lang w:val="fr-FR"/>
        </w:rPr>
        <w:t>Tolosane (Toulouse, Haute-Garonne)</w:t>
      </w:r>
      <w:r w:rsidR="00AD0253" w:rsidRPr="0032190F">
        <w:rPr>
          <w:lang w:val="fr-FR"/>
        </w:rPr>
        <w:t xml:space="preserve"> </w:t>
      </w:r>
      <w:r w:rsidRPr="0032190F">
        <w:rPr>
          <w:lang w:val="fr-FR"/>
        </w:rPr>
        <w:t>est un site</w:t>
      </w:r>
      <w:r w:rsidR="00AD0253" w:rsidRPr="0032190F">
        <w:rPr>
          <w:lang w:val="fr-FR"/>
        </w:rPr>
        <w:t xml:space="preserve"> </w:t>
      </w:r>
      <w:r w:rsidRPr="0032190F">
        <w:rPr>
          <w:lang w:val="fr-FR"/>
        </w:rPr>
        <w:t>de hauteur protégé par des murs en pierre sèches.</w:t>
      </w:r>
      <w:r w:rsidR="00AD0253" w:rsidRPr="0032190F">
        <w:rPr>
          <w:lang w:val="fr-FR"/>
        </w:rPr>
        <w:t xml:space="preserve"> [enceinte cérémonielle] (BIB ?)</w:t>
      </w:r>
      <w:r w:rsidR="00E044A0">
        <w:rPr>
          <w:lang w:val="fr-FR"/>
        </w:rPr>
        <w:t xml:space="preserve"> Habitat, activités artisanales (BIB 2646)</w:t>
      </w:r>
    </w:p>
    <w:p w14:paraId="02D19467" w14:textId="643F2F80" w:rsidR="00AD0253" w:rsidRPr="0032190F" w:rsidRDefault="004C2BCC" w:rsidP="00AD0253">
      <w:pPr>
        <w:jc w:val="both"/>
        <w:rPr>
          <w:lang w:val="fr-FR"/>
        </w:rPr>
      </w:pPr>
      <w:r w:rsidRPr="0032190F">
        <w:rPr>
          <w:lang w:val="fr-FR"/>
        </w:rPr>
        <w:t xml:space="preserve">Etendu sur </w:t>
      </w:r>
      <w:smartTag w:uri="urn:schemas-microsoft-com:office:smarttags" w:element="metricconverter">
        <w:smartTagPr>
          <w:attr w:name="ProductID" w:val="28 ha"/>
        </w:smartTagPr>
        <w:r w:rsidRPr="0032190F">
          <w:rPr>
            <w:lang w:val="fr-FR"/>
          </w:rPr>
          <w:t>28 ha</w:t>
        </w:r>
      </w:smartTag>
      <w:r w:rsidRPr="0032190F">
        <w:rPr>
          <w:lang w:val="fr-FR"/>
        </w:rPr>
        <w:t>, les fouilles ont mis au jour un enchevêtrement serré de deux types de fosses, les unes circulaires, les secondes rectangulaires et allongées parfois jusqu’à 11m de longueur et alignées. Ces dernières, peu profondes sont entièrement remplies de galets brûlés éclatés par le feu. Dans un p</w:t>
      </w:r>
      <w:r w:rsidR="00F804DB" w:rsidRPr="0032190F">
        <w:rPr>
          <w:lang w:val="fr-FR"/>
        </w:rPr>
        <w:t>e</w:t>
      </w:r>
      <w:r w:rsidRPr="0032190F">
        <w:rPr>
          <w:lang w:val="fr-FR"/>
        </w:rPr>
        <w:t>rmeir temps identifé comme des sols aménagés, elles o</w:t>
      </w:r>
      <w:r w:rsidR="00F804DB" w:rsidRPr="0032190F">
        <w:rPr>
          <w:lang w:val="fr-FR"/>
        </w:rPr>
        <w:t>n</w:t>
      </w:r>
      <w:r w:rsidRPr="0032190F">
        <w:rPr>
          <w:lang w:val="fr-FR"/>
        </w:rPr>
        <w:t>t été récemment reconnues comme des « fours polynésiens » destinés à cuire à l’étouffée de la nourriture. L’importance des structure</w:t>
      </w:r>
      <w:r w:rsidR="00A43198" w:rsidRPr="0032190F">
        <w:rPr>
          <w:lang w:val="fr-FR"/>
        </w:rPr>
        <w:t>s</w:t>
      </w:r>
      <w:r w:rsidRPr="0032190F">
        <w:rPr>
          <w:lang w:val="fr-FR"/>
        </w:rPr>
        <w:t xml:space="preserve"> plaide pour un usage collectif</w:t>
      </w:r>
      <w:r w:rsidR="00F804DB" w:rsidRPr="0032190F">
        <w:rPr>
          <w:lang w:val="fr-FR"/>
        </w:rPr>
        <w:t xml:space="preserve"> et cérémoniel (</w:t>
      </w:r>
      <w:r w:rsidR="0070027E" w:rsidRPr="0032190F">
        <w:rPr>
          <w:lang w:val="fr-FR"/>
        </w:rPr>
        <w:t>BIB</w:t>
      </w:r>
      <w:r w:rsidR="00F804DB" w:rsidRPr="0032190F">
        <w:rPr>
          <w:lang w:val="fr-FR"/>
        </w:rPr>
        <w:t xml:space="preserve"> 84 p.67).</w:t>
      </w:r>
      <w:r w:rsidR="00AD0253" w:rsidRPr="0032190F">
        <w:rPr>
          <w:lang w:val="fr-FR"/>
        </w:rPr>
        <w:t xml:space="preserve"> Le site des </w:t>
      </w:r>
      <w:hyperlink r:id="rId6480" w:anchor="Sit_Petites_Baties" w:history="1">
        <w:r w:rsidR="00AD0253" w:rsidRPr="0032190F">
          <w:rPr>
            <w:rStyle w:val="Hyperlink"/>
            <w:lang w:val="fr-FR"/>
          </w:rPr>
          <w:t>Petites-Bâties</w:t>
        </w:r>
      </w:hyperlink>
      <w:r w:rsidR="00AD0253" w:rsidRPr="0032190F">
        <w:rPr>
          <w:lang w:val="fr-FR"/>
        </w:rPr>
        <w:t xml:space="preserve"> a livré de telles structures mais la question de son identification comme four polynésien ou fond de cabane reste posée (SS BIB).</w:t>
      </w:r>
    </w:p>
    <w:p w14:paraId="3D36DBCE" w14:textId="77777777" w:rsidR="00F804DB" w:rsidRPr="0032190F" w:rsidRDefault="00F804DB" w:rsidP="00242C0F">
      <w:pPr>
        <w:rPr>
          <w:lang w:val="fr-FR"/>
        </w:rPr>
      </w:pPr>
    </w:p>
    <w:p w14:paraId="7C9B4401" w14:textId="77777777" w:rsidR="00AD0253" w:rsidRPr="0032190F" w:rsidRDefault="00AD0253" w:rsidP="00AD0253">
      <w:pPr>
        <w:pStyle w:val="Heading2"/>
      </w:pPr>
      <w:r w:rsidRPr="0032190F">
        <w:t>Consommation viande</w:t>
      </w:r>
    </w:p>
    <w:p w14:paraId="6B8CC6DB" w14:textId="77777777" w:rsidR="00AD0253" w:rsidRPr="0032190F" w:rsidRDefault="00AD0253" w:rsidP="00242C0F">
      <w:pPr>
        <w:rPr>
          <w:lang w:val="fr-FR"/>
        </w:rPr>
      </w:pPr>
    </w:p>
    <w:p w14:paraId="12B5C05D" w14:textId="07F9EE0D" w:rsidR="00C74E6A" w:rsidRPr="0032190F" w:rsidRDefault="001B1ADD" w:rsidP="00AD0253">
      <w:pPr>
        <w:jc w:val="both"/>
        <w:rPr>
          <w:lang w:val="fr-FR"/>
        </w:rPr>
      </w:pPr>
      <w:r w:rsidRPr="0032190F">
        <w:rPr>
          <w:lang w:val="fr-FR"/>
        </w:rPr>
        <w:t>La découverte de 25 bœufs inhumés en même temps et à peine dépecés plaide pour un usage cérémoniel du site dans une société où les élites devaient régulièreme</w:t>
      </w:r>
      <w:r w:rsidR="00A43198" w:rsidRPr="0032190F">
        <w:rPr>
          <w:lang w:val="fr-FR"/>
        </w:rPr>
        <w:t>nt se démunir de leur richesses (SS BIB)</w:t>
      </w:r>
      <w:r w:rsidR="005436E6" w:rsidRPr="0032190F">
        <w:rPr>
          <w:lang w:val="fr-FR"/>
        </w:rPr>
        <w:t xml:space="preserve">. Les tailles des bœufs peuvent être comparées à celles du site du </w:t>
      </w:r>
      <w:hyperlink r:id="rId6481" w:anchor="Sit_Moural" w:history="1">
        <w:r w:rsidR="005436E6" w:rsidRPr="0032190F">
          <w:rPr>
            <w:rStyle w:val="Hyperlink"/>
            <w:lang w:val="fr-FR"/>
          </w:rPr>
          <w:t>Moural</w:t>
        </w:r>
      </w:hyperlink>
      <w:r w:rsidR="005436E6" w:rsidRPr="0032190F">
        <w:rPr>
          <w:lang w:val="fr-FR"/>
        </w:rPr>
        <w:t xml:space="preserve"> (SS BIB)</w:t>
      </w:r>
      <w:r w:rsidR="00AD0253" w:rsidRPr="0032190F">
        <w:rPr>
          <w:lang w:val="fr-FR"/>
        </w:rPr>
        <w:t xml:space="preserve"> </w:t>
      </w:r>
      <w:r w:rsidR="00C74E6A" w:rsidRPr="0032190F">
        <w:rPr>
          <w:lang w:val="fr-FR"/>
        </w:rPr>
        <w:t>Pour la fin du 4</w:t>
      </w:r>
      <w:r w:rsidR="00C74E6A" w:rsidRPr="0032190F">
        <w:rPr>
          <w:vertAlign w:val="superscript"/>
          <w:lang w:val="fr-FR"/>
        </w:rPr>
        <w:t>e</w:t>
      </w:r>
      <w:r w:rsidR="00C74E6A" w:rsidRPr="0032190F">
        <w:rPr>
          <w:lang w:val="fr-FR"/>
        </w:rPr>
        <w:t xml:space="preserve"> millénaire, le site de Villeneuve-Tolosane ainsi que celui du </w:t>
      </w:r>
      <w:hyperlink r:id="rId6482" w:anchor="Sit_Moural" w:history="1">
        <w:r w:rsidR="00C74E6A" w:rsidRPr="0032190F">
          <w:rPr>
            <w:rStyle w:val="Hyperlink"/>
            <w:lang w:val="fr-FR"/>
          </w:rPr>
          <w:t>Moural</w:t>
        </w:r>
      </w:hyperlink>
      <w:r w:rsidR="00C74E6A" w:rsidRPr="0032190F">
        <w:rPr>
          <w:lang w:val="fr-FR"/>
        </w:rPr>
        <w:t>, a livré des ossements de bovidés de très grande taille suggérant le développement de la castration (BIB 605 p. 108 (Collongue et al. in BIB 611))</w:t>
      </w:r>
    </w:p>
    <w:p w14:paraId="61A16C8D" w14:textId="77777777" w:rsidR="00891B82" w:rsidRPr="0032190F" w:rsidRDefault="00891B82" w:rsidP="00242C0F">
      <w:pPr>
        <w:rPr>
          <w:lang w:val="fr-FR"/>
        </w:rPr>
      </w:pPr>
    </w:p>
    <w:p w14:paraId="08CE42FB" w14:textId="77777777" w:rsidR="00AD0253" w:rsidRPr="0032190F" w:rsidRDefault="00AD0253" w:rsidP="00AD0253">
      <w:pPr>
        <w:pStyle w:val="Heading2"/>
      </w:pPr>
      <w:r w:rsidRPr="0032190F">
        <w:t>Funéraire</w:t>
      </w:r>
    </w:p>
    <w:p w14:paraId="6BEC3DEB" w14:textId="77777777" w:rsidR="00AD0253" w:rsidRPr="0032190F" w:rsidRDefault="00AD0253" w:rsidP="00242C0F">
      <w:pPr>
        <w:rPr>
          <w:lang w:val="fr-FR"/>
        </w:rPr>
      </w:pPr>
    </w:p>
    <w:p w14:paraId="61105D0D" w14:textId="77777777" w:rsidR="00891B82" w:rsidRPr="0032190F" w:rsidRDefault="00891B82" w:rsidP="00242C0F">
      <w:pPr>
        <w:rPr>
          <w:lang w:val="fr-FR"/>
        </w:rPr>
      </w:pPr>
      <w:r w:rsidRPr="0032190F">
        <w:rPr>
          <w:lang w:val="fr-FR"/>
        </w:rPr>
        <w:lastRenderedPageBreak/>
        <w:t>Dans l’agglomération de Villeneuve-Tolosane-Cugnaux ; un individu retrouvé avec une armature de flèche tranchante retrouvé au bas de la colonne vertébrale (sépulture 1 de Lavimona à Cugnaux)</w:t>
      </w:r>
      <w:r w:rsidR="00404AB5" w:rsidRPr="0032190F">
        <w:rPr>
          <w:lang w:val="fr-FR"/>
        </w:rPr>
        <w:t xml:space="preserve"> (BIB 1341 p. 200)</w:t>
      </w:r>
    </w:p>
    <w:p w14:paraId="4BCE9F27" w14:textId="77777777" w:rsidR="00C70EB4" w:rsidRPr="0032190F" w:rsidRDefault="00C70EB4" w:rsidP="00242C0F">
      <w:pPr>
        <w:rPr>
          <w:lang w:val="fr-FR"/>
        </w:rPr>
      </w:pPr>
    </w:p>
    <w:p w14:paraId="50BC766E" w14:textId="77777777" w:rsidR="00AD0253" w:rsidRPr="0032190F" w:rsidRDefault="00AD0253" w:rsidP="00AD0253">
      <w:pPr>
        <w:pStyle w:val="Heading2"/>
      </w:pPr>
      <w:r w:rsidRPr="0032190F">
        <w:t>Iconographie</w:t>
      </w:r>
    </w:p>
    <w:p w14:paraId="69183CF0" w14:textId="061A4387" w:rsidR="00A57DA0" w:rsidRPr="0032190F" w:rsidRDefault="00A57DA0" w:rsidP="00A13555">
      <w:pPr>
        <w:jc w:val="both"/>
        <w:rPr>
          <w:lang w:val="fr-FR"/>
        </w:rPr>
      </w:pPr>
      <w:r w:rsidRPr="0032190F">
        <w:rPr>
          <w:lang w:val="fr-FR"/>
        </w:rPr>
        <w:t xml:space="preserve">Décor de </w:t>
      </w:r>
      <w:hyperlink r:id="rId6483" w:anchor="Cul_Art_TAC_T_g_soleil" w:history="1">
        <w:r w:rsidRPr="0032190F">
          <w:rPr>
            <w:rStyle w:val="Hyperlink"/>
            <w:lang w:val="fr-FR"/>
          </w:rPr>
          <w:t>soleil</w:t>
        </w:r>
      </w:hyperlink>
      <w:r w:rsidRPr="0032190F">
        <w:rPr>
          <w:lang w:val="fr-FR"/>
        </w:rPr>
        <w:t xml:space="preserve"> sur céramique chasséenne publié par Vaquer dans "Défunts du Néolithique toulousain"</w:t>
      </w:r>
      <w:r w:rsidR="00C71925" w:rsidRPr="0032190F">
        <w:rPr>
          <w:lang w:val="fr-FR"/>
        </w:rPr>
        <w:t xml:space="preserve"> </w:t>
      </w:r>
      <w:r w:rsidRPr="0032190F">
        <w:rPr>
          <w:lang w:val="fr-FR"/>
        </w:rPr>
        <w:t>(K. Gernigon com</w:t>
      </w:r>
      <w:r w:rsidR="00FD4DE6" w:rsidRPr="0032190F">
        <w:rPr>
          <w:lang w:val="fr-FR"/>
        </w:rPr>
        <w:t>. pers.</w:t>
      </w:r>
      <w:r w:rsidRPr="0032190F">
        <w:rPr>
          <w:lang w:val="fr-FR"/>
        </w:rPr>
        <w:t>)</w:t>
      </w:r>
      <w:r w:rsidR="00FD4DE6" w:rsidRPr="0032190F">
        <w:rPr>
          <w:lang w:val="fr-FR"/>
        </w:rPr>
        <w:t xml:space="preserve"> L'ecuelle a double sillon interne, decoree a l'interieur</w:t>
      </w:r>
      <w:r w:rsidR="00DE0FC0" w:rsidRPr="0032190F">
        <w:rPr>
          <w:lang w:val="fr-FR"/>
        </w:rPr>
        <w:t xml:space="preserve"> </w:t>
      </w:r>
      <w:r w:rsidR="00FD4DE6" w:rsidRPr="0032190F">
        <w:rPr>
          <w:lang w:val="fr-FR"/>
        </w:rPr>
        <w:t>d'un soleil central a l'exterieur de "</w:t>
      </w:r>
      <w:r w:rsidR="00AD0253" w:rsidRPr="0032190F">
        <w:rPr>
          <w:lang w:val="fr-FR"/>
        </w:rPr>
        <w:t>m</w:t>
      </w:r>
      <w:r w:rsidR="00FD4DE6" w:rsidRPr="0032190F">
        <w:rPr>
          <w:lang w:val="fr-FR"/>
        </w:rPr>
        <w:t xml:space="preserve">oustaches" de l'une des tombes de Villeneuve Tolosane (Meroc, 1961). </w:t>
      </w:r>
      <w:r w:rsidR="00DE0FC0" w:rsidRPr="0032190F">
        <w:rPr>
          <w:lang w:val="fr-FR"/>
        </w:rPr>
        <w:t xml:space="preserve">ecuelle en calotte, a rainure interne et decor externe de moustaches, recueillie par L. MEROC dans une sepulture en fosse (BIB 2504). </w:t>
      </w:r>
      <w:r w:rsidR="00FD4DE6" w:rsidRPr="0032190F">
        <w:rPr>
          <w:lang w:val="fr-FR"/>
        </w:rPr>
        <w:t xml:space="preserve">Le caractere rituel d'offrande de cette </w:t>
      </w:r>
      <w:r w:rsidR="00AD0253" w:rsidRPr="0032190F">
        <w:rPr>
          <w:lang w:val="fr-FR"/>
        </w:rPr>
        <w:t>é</w:t>
      </w:r>
      <w:r w:rsidR="00FD4DE6" w:rsidRPr="0032190F">
        <w:rPr>
          <w:lang w:val="fr-FR"/>
        </w:rPr>
        <w:t xml:space="preserve">cuelle est plus que probable. Ce qui permet de rappeler les documents de </w:t>
      </w:r>
      <w:hyperlink r:id="rId6484" w:anchor="Sit_Saint_Leonard" w:history="1">
        <w:r w:rsidR="00FD4DE6" w:rsidRPr="0032190F">
          <w:rPr>
            <w:rStyle w:val="Hyperlink"/>
            <w:lang w:val="fr-FR"/>
          </w:rPr>
          <w:t>St Leonard</w:t>
        </w:r>
      </w:hyperlink>
      <w:r w:rsidR="00FD4DE6" w:rsidRPr="0032190F">
        <w:rPr>
          <w:lang w:val="fr-FR"/>
        </w:rPr>
        <w:t xml:space="preserve"> (Sauter, 1957), du Vallon</w:t>
      </w:r>
      <w:r w:rsidR="00DE0FC0" w:rsidRPr="0032190F">
        <w:rPr>
          <w:lang w:val="fr-FR"/>
        </w:rPr>
        <w:t xml:space="preserve"> </w:t>
      </w:r>
      <w:r w:rsidR="00FD4DE6" w:rsidRPr="0032190F">
        <w:rPr>
          <w:lang w:val="fr-FR"/>
        </w:rPr>
        <w:t>de Vaux (Canton de Vaud-Suisse) (Sitterding, 1972) et les decors realis</w:t>
      </w:r>
      <w:r w:rsidR="00AD0253" w:rsidRPr="0032190F">
        <w:rPr>
          <w:lang w:val="fr-FR"/>
        </w:rPr>
        <w:t>é</w:t>
      </w:r>
      <w:r w:rsidR="00FD4DE6" w:rsidRPr="0032190F">
        <w:rPr>
          <w:lang w:val="fr-FR"/>
        </w:rPr>
        <w:t xml:space="preserve">s en ecorce de bouleau collés a la betuline. (BIB 2515) </w:t>
      </w:r>
    </w:p>
    <w:p w14:paraId="61E6C15D" w14:textId="77777777" w:rsidR="00C71925" w:rsidRPr="0032190F" w:rsidRDefault="00C71925" w:rsidP="00A13555">
      <w:pPr>
        <w:jc w:val="both"/>
        <w:rPr>
          <w:lang w:val="fr-FR"/>
        </w:rPr>
      </w:pPr>
      <w:r w:rsidRPr="0032190F">
        <w:rPr>
          <w:lang w:val="fr-FR"/>
        </w:rPr>
        <w:t xml:space="preserve">Ecuelle en calotte découverte dans la tombe 1 de la nécropole: 174 mm de diamètre, le soleil </w:t>
      </w:r>
      <w:r w:rsidR="005B0226" w:rsidRPr="0032190F">
        <w:rPr>
          <w:lang w:val="fr-FR"/>
        </w:rPr>
        <w:t xml:space="preserve">a 50 rayons </w:t>
      </w:r>
      <w:r w:rsidRPr="0032190F">
        <w:rPr>
          <w:lang w:val="fr-FR"/>
        </w:rPr>
        <w:t>orne le centre de la partie intérieure</w:t>
      </w:r>
      <w:r w:rsidR="005B0226" w:rsidRPr="0032190F">
        <w:rPr>
          <w:lang w:val="fr-FR"/>
        </w:rPr>
        <w:t>. Sur la partie extérieure, un mamelon perforé horizontalement "à moustache"</w:t>
      </w:r>
    </w:p>
    <w:p w14:paraId="6C95087D" w14:textId="77777777" w:rsidR="00AD0253" w:rsidRPr="0032190F" w:rsidRDefault="00AD0253" w:rsidP="00A13555">
      <w:pPr>
        <w:jc w:val="both"/>
        <w:rPr>
          <w:lang w:val="fr-FR"/>
        </w:rPr>
      </w:pPr>
    </w:p>
    <w:p w14:paraId="2C739F58" w14:textId="77777777" w:rsidR="00AD0253" w:rsidRPr="0032190F" w:rsidRDefault="00AD0253" w:rsidP="00AD0253">
      <w:pPr>
        <w:pStyle w:val="Heading2"/>
      </w:pPr>
      <w:r w:rsidRPr="0032190F">
        <w:t>Datation</w:t>
      </w:r>
    </w:p>
    <w:p w14:paraId="6AB4B73A" w14:textId="77777777" w:rsidR="00AD0253" w:rsidRPr="0032190F" w:rsidRDefault="00AD0253" w:rsidP="00A13555">
      <w:pPr>
        <w:jc w:val="both"/>
        <w:rPr>
          <w:lang w:val="fr-FR"/>
        </w:rPr>
      </w:pPr>
    </w:p>
    <w:p w14:paraId="31E6181E" w14:textId="0541216C" w:rsidR="00AD0253" w:rsidRPr="0032190F" w:rsidRDefault="00AD0253" w:rsidP="00AD0253">
      <w:pPr>
        <w:jc w:val="both"/>
        <w:rPr>
          <w:lang w:val="fr-FR"/>
        </w:rPr>
      </w:pPr>
      <w:r w:rsidRPr="0032190F">
        <w:rPr>
          <w:lang w:val="fr-FR"/>
        </w:rPr>
        <w:t xml:space="preserve">La séquence du puits attribuée au Chasséen récent, rentre en parfaite adéquation chronologique avec les traits spécifiques des modes de débitage et des assemblages céramiques attribués à cette phase et bien documentés à Nice - </w:t>
      </w:r>
      <w:hyperlink r:id="rId6485" w:anchor="Sit_Caucade" w:history="1">
        <w:r w:rsidRPr="0032190F">
          <w:rPr>
            <w:rStyle w:val="Hyperlink"/>
            <w:lang w:val="fr-FR"/>
          </w:rPr>
          <w:t>Caucade</w:t>
        </w:r>
      </w:hyperlink>
      <w:r w:rsidRPr="0032190F">
        <w:rPr>
          <w:lang w:val="fr-FR"/>
        </w:rPr>
        <w:t>, entre 4050 et 3950cal BC (BIB 1073 p. 55 (BIB 1101))</w:t>
      </w:r>
    </w:p>
    <w:p w14:paraId="63380DE3" w14:textId="77777777" w:rsidR="00AD0253" w:rsidRPr="0032190F" w:rsidRDefault="00AD0253" w:rsidP="00A13555">
      <w:pPr>
        <w:jc w:val="both"/>
        <w:rPr>
          <w:lang w:val="fr-FR"/>
        </w:rPr>
      </w:pPr>
    </w:p>
    <w:p w14:paraId="7879B93E" w14:textId="77777777" w:rsidR="00AD0253" w:rsidRPr="0032190F" w:rsidRDefault="00AD0253" w:rsidP="00426FF9">
      <w:pPr>
        <w:pStyle w:val="Heading1"/>
      </w:pPr>
      <w:bookmarkStart w:id="2774" w:name="Sit_Plots"/>
      <w:r w:rsidRPr="0032190F">
        <w:t>PLOTS (LES)</w:t>
      </w:r>
    </w:p>
    <w:bookmarkEnd w:id="2774"/>
    <w:p w14:paraId="70C4826C" w14:textId="77777777" w:rsidR="00AD0253" w:rsidRPr="0032190F" w:rsidRDefault="00AD0253" w:rsidP="00A13555">
      <w:pPr>
        <w:jc w:val="both"/>
        <w:rPr>
          <w:lang w:val="fr-FR"/>
        </w:rPr>
      </w:pPr>
    </w:p>
    <w:p w14:paraId="3DCC4FA9" w14:textId="4CBC8FAA" w:rsidR="00AD0253" w:rsidRPr="0032190F" w:rsidRDefault="00AD0253" w:rsidP="00A13555">
      <w:pPr>
        <w:jc w:val="both"/>
        <w:rPr>
          <w:lang w:val="fr-FR"/>
        </w:rPr>
      </w:pPr>
      <w:r w:rsidRPr="0032190F">
        <w:rPr>
          <w:lang w:val="fr-FR"/>
        </w:rPr>
        <w:t xml:space="preserve">A Les Plots (Berriac), dans la Fosse 46, squelettes quasi- complets de chiens (BIB Bréhardin BIB 1708) </w:t>
      </w:r>
      <w:hyperlink r:id="rId6486" w:anchor="Cul_Neo_Moyen_hab_enceinte" w:history="1">
        <w:r w:rsidRPr="0032190F">
          <w:rPr>
            <w:rStyle w:val="Hyperlink"/>
            <w:lang w:val="fr-FR"/>
          </w:rPr>
          <w:t>enceinte NM</w:t>
        </w:r>
      </w:hyperlink>
      <w:r w:rsidRPr="0032190F">
        <w:rPr>
          <w:lang w:val="fr-FR"/>
        </w:rPr>
        <w:t xml:space="preserve"> (BIB ?)</w:t>
      </w:r>
    </w:p>
    <w:p w14:paraId="6218EBEC" w14:textId="77777777" w:rsidR="00A13555" w:rsidRPr="0032190F" w:rsidRDefault="00A13555" w:rsidP="00A13555">
      <w:pPr>
        <w:jc w:val="both"/>
        <w:rPr>
          <w:lang w:val="fr-FR"/>
        </w:rPr>
      </w:pPr>
    </w:p>
    <w:p w14:paraId="711F9B4B" w14:textId="77777777" w:rsidR="00A13555" w:rsidRPr="0032190F" w:rsidRDefault="00A13555" w:rsidP="00426FF9">
      <w:pPr>
        <w:pStyle w:val="Heading1"/>
      </w:pPr>
      <w:bookmarkStart w:id="2775" w:name="Sit_Salaison"/>
      <w:r w:rsidRPr="0032190F">
        <w:t>SALAISON</w:t>
      </w:r>
    </w:p>
    <w:bookmarkEnd w:id="2775"/>
    <w:p w14:paraId="64956EED" w14:textId="77777777" w:rsidR="00A13555" w:rsidRPr="0032190F" w:rsidRDefault="00A13555" w:rsidP="00A13555">
      <w:pPr>
        <w:jc w:val="both"/>
        <w:rPr>
          <w:lang w:val="fr-FR"/>
        </w:rPr>
      </w:pPr>
    </w:p>
    <w:p w14:paraId="53CD5C7A" w14:textId="70CBF0B2" w:rsidR="00A13555" w:rsidRPr="0032190F" w:rsidRDefault="00A13555" w:rsidP="00A13555">
      <w:pPr>
        <w:autoSpaceDE w:val="0"/>
        <w:autoSpaceDN w:val="0"/>
        <w:adjustRightInd w:val="0"/>
        <w:rPr>
          <w:lang w:val="fr-FR"/>
        </w:rPr>
      </w:pPr>
      <w:r w:rsidRPr="0032190F">
        <w:rPr>
          <w:szCs w:val="20"/>
          <w:lang w:val="fr-FR" w:eastAsia="en-GB"/>
        </w:rPr>
        <w:t xml:space="preserve">le decor de Ia coupe ou couvercle de la Station de Salaison (Boujan sur Libron, Herault), (Vaquer, 1975, Fig. 7 4,1) qui presente plusieurs carres reticules peripMriques autour d'un grand carre central egalement reticule (BIB 2515) </w:t>
      </w:r>
      <w:hyperlink r:id="rId6487" w:anchor="Cul_Art_TAC_T_g_soleil" w:history="1">
        <w:r w:rsidRPr="0032190F">
          <w:rPr>
            <w:rStyle w:val="Hyperlink"/>
            <w:szCs w:val="20"/>
            <w:lang w:val="fr-FR" w:eastAsia="en-GB"/>
          </w:rPr>
          <w:t>Soleils</w:t>
        </w:r>
      </w:hyperlink>
      <w:r w:rsidRPr="0032190F">
        <w:rPr>
          <w:szCs w:val="20"/>
          <w:lang w:val="fr-FR" w:eastAsia="en-GB"/>
        </w:rPr>
        <w:t xml:space="preserve"> chasséens (BIB 2515) </w:t>
      </w:r>
    </w:p>
    <w:p w14:paraId="0861A11F" w14:textId="77777777" w:rsidR="00A57DA0" w:rsidRPr="0032190F" w:rsidRDefault="00A57DA0" w:rsidP="00242C0F">
      <w:pPr>
        <w:rPr>
          <w:lang w:val="fr-FR"/>
        </w:rPr>
      </w:pPr>
    </w:p>
    <w:p w14:paraId="246ECBD9" w14:textId="77777777" w:rsidR="00C70EB4" w:rsidRPr="0032190F" w:rsidRDefault="00C70EB4" w:rsidP="00426FF9">
      <w:pPr>
        <w:pStyle w:val="Heading1"/>
      </w:pPr>
      <w:bookmarkStart w:id="2776" w:name="Sit_Curton"/>
      <w:r w:rsidRPr="0032190F">
        <w:t>CURTON</w:t>
      </w:r>
    </w:p>
    <w:bookmarkEnd w:id="2776"/>
    <w:p w14:paraId="498F1667" w14:textId="77777777" w:rsidR="00C70EB4" w:rsidRPr="0032190F" w:rsidRDefault="00C70EB4" w:rsidP="00242C0F">
      <w:pPr>
        <w:rPr>
          <w:lang w:val="fr-FR"/>
        </w:rPr>
      </w:pPr>
    </w:p>
    <w:p w14:paraId="115B4DB4" w14:textId="77777777" w:rsidR="003A5FD7" w:rsidRPr="0032190F" w:rsidRDefault="00A17652" w:rsidP="00A17652">
      <w:pPr>
        <w:jc w:val="both"/>
        <w:rPr>
          <w:lang w:val="fr-FR"/>
        </w:rPr>
      </w:pPr>
      <w:r w:rsidRPr="0032190F">
        <w:rPr>
          <w:lang w:val="fr-FR"/>
        </w:rPr>
        <w:t>Curton (Jugazan, Gironde)</w:t>
      </w:r>
      <w:r>
        <w:rPr>
          <w:lang w:val="fr-FR"/>
        </w:rPr>
        <w:t>, t</w:t>
      </w:r>
      <w:r w:rsidR="003A5FD7" w:rsidRPr="0032190F">
        <w:rPr>
          <w:lang w:val="fr-FR"/>
        </w:rPr>
        <w:t>ype allé</w:t>
      </w:r>
      <w:r>
        <w:rPr>
          <w:lang w:val="fr-FR"/>
        </w:rPr>
        <w:t>e</w:t>
      </w:r>
      <w:r w:rsidR="003A5FD7" w:rsidRPr="0032190F">
        <w:rPr>
          <w:lang w:val="fr-FR"/>
        </w:rPr>
        <w:t xml:space="preserve"> d'Aquitaine (BIB 2522) restes de </w:t>
      </w:r>
      <w:r w:rsidR="005565B3">
        <w:rPr>
          <w:lang w:val="fr-FR"/>
        </w:rPr>
        <w:t>8</w:t>
      </w:r>
      <w:r w:rsidR="003A5FD7" w:rsidRPr="0032190F">
        <w:rPr>
          <w:lang w:val="fr-FR"/>
        </w:rPr>
        <w:t xml:space="preserve"> sujets et un mobilier archéologique assez restreint, dont il faut surtout retenir une pendeloque cylindrique et deux objets en forme d’ancre, tous trois en os (</w:t>
      </w:r>
      <w:r w:rsidR="004E6DE6">
        <w:rPr>
          <w:lang w:val="fr-FR"/>
        </w:rPr>
        <w:t>BIB 3117</w:t>
      </w:r>
      <w:r w:rsidR="003A5FD7" w:rsidRPr="0032190F">
        <w:rPr>
          <w:lang w:val="fr-FR"/>
        </w:rPr>
        <w:t>).(BIB 2522)</w:t>
      </w:r>
    </w:p>
    <w:p w14:paraId="76C0B586" w14:textId="03F0DC9F" w:rsidR="00DC5D96" w:rsidRPr="0032190F" w:rsidRDefault="00000000" w:rsidP="00A17652">
      <w:pPr>
        <w:autoSpaceDE w:val="0"/>
        <w:autoSpaceDN w:val="0"/>
        <w:adjustRightInd w:val="0"/>
        <w:jc w:val="both"/>
        <w:rPr>
          <w:lang w:val="fr-FR"/>
        </w:rPr>
      </w:pPr>
      <w:hyperlink r:id="rId6488" w:anchor="Cul_Megalithisme_t_allee_couverte" w:history="1">
        <w:r w:rsidR="00A17652">
          <w:rPr>
            <w:rStyle w:val="Hyperlink"/>
            <w:lang w:val="fr-FR"/>
          </w:rPr>
          <w:t>A</w:t>
        </w:r>
        <w:r w:rsidR="00DC5D96" w:rsidRPr="0032190F">
          <w:rPr>
            <w:rStyle w:val="Hyperlink"/>
            <w:lang w:val="fr-FR"/>
          </w:rPr>
          <w:t>llée couverte</w:t>
        </w:r>
      </w:hyperlink>
      <w:r w:rsidR="00DC5D96" w:rsidRPr="0032190F">
        <w:rPr>
          <w:lang w:val="fr-FR"/>
        </w:rPr>
        <w:t xml:space="preserve"> </w:t>
      </w:r>
      <w:r w:rsidR="00C70EB4" w:rsidRPr="0032190F">
        <w:rPr>
          <w:lang w:val="fr-FR"/>
        </w:rPr>
        <w:t xml:space="preserve">datée du </w:t>
      </w:r>
      <w:r w:rsidR="00A17652">
        <w:rPr>
          <w:lang w:val="fr-FR"/>
        </w:rPr>
        <w:t>NF</w:t>
      </w:r>
      <w:r w:rsidR="00C70EB4" w:rsidRPr="0032190F">
        <w:rPr>
          <w:lang w:val="fr-FR"/>
        </w:rPr>
        <w:t xml:space="preserve">, a livré </w:t>
      </w:r>
      <w:r w:rsidR="005565B3" w:rsidRPr="0032190F">
        <w:rPr>
          <w:lang w:val="fr-FR"/>
        </w:rPr>
        <w:t xml:space="preserve">un </w:t>
      </w:r>
      <w:hyperlink r:id="rId6489" w:anchor="Cul_Art_TAC_T_x_anciforme" w:history="1">
        <w:r w:rsidR="000C1C27">
          <w:rPr>
            <w:rStyle w:val="Hyperlink"/>
            <w:lang w:val="fr-FR"/>
          </w:rPr>
          <w:t>anciforme</w:t>
        </w:r>
      </w:hyperlink>
      <w:r w:rsidR="000C1C27" w:rsidRPr="005565B3">
        <w:rPr>
          <w:lang w:val="fr-FR"/>
        </w:rPr>
        <w:t xml:space="preserve"> </w:t>
      </w:r>
      <w:r w:rsidR="00C70EB4" w:rsidRPr="0032190F">
        <w:rPr>
          <w:lang w:val="fr-FR"/>
        </w:rPr>
        <w:t>en os (BIB 2278 p. 895)</w:t>
      </w:r>
      <w:r w:rsidR="002B407B" w:rsidRPr="0032190F">
        <w:rPr>
          <w:lang w:val="fr-FR"/>
        </w:rPr>
        <w:t xml:space="preserve"> Dans le mobilier funéraire, comme dans celui d'autres dolmens du SO, on trouve "une sorte de broche en os plat découpé au sommet en forme d'ancre" (BIB 1738 p. 154) </w:t>
      </w:r>
    </w:p>
    <w:p w14:paraId="5A00CC4A" w14:textId="77777777" w:rsidR="002B407B" w:rsidRPr="0032190F" w:rsidRDefault="00DC5D96" w:rsidP="00A17652">
      <w:pPr>
        <w:autoSpaceDE w:val="0"/>
        <w:autoSpaceDN w:val="0"/>
        <w:adjustRightInd w:val="0"/>
        <w:jc w:val="both"/>
        <w:rPr>
          <w:lang w:val="fr-FR"/>
        </w:rPr>
      </w:pPr>
      <w:r w:rsidRPr="0032190F">
        <w:rPr>
          <w:color w:val="101010"/>
          <w:szCs w:val="20"/>
          <w:lang w:val="fr-FR" w:eastAsia="en-GB"/>
        </w:rPr>
        <w:t xml:space="preserve">Cette figurine [sic], dotée </w:t>
      </w:r>
      <w:r w:rsidRPr="0032190F">
        <w:rPr>
          <w:color w:val="1F1F1F"/>
          <w:szCs w:val="20"/>
          <w:lang w:val="fr-FR" w:eastAsia="en-GB"/>
        </w:rPr>
        <w:t xml:space="preserve">encore </w:t>
      </w:r>
      <w:r w:rsidRPr="0032190F">
        <w:rPr>
          <w:color w:val="101010"/>
          <w:szCs w:val="20"/>
          <w:lang w:val="fr-FR" w:eastAsia="en-GB"/>
        </w:rPr>
        <w:t xml:space="preserve">d'une mortaise, parait evoluee par rapport </w:t>
      </w:r>
      <w:r w:rsidRPr="0032190F">
        <w:rPr>
          <w:color w:val="1F1F1F"/>
          <w:szCs w:val="20"/>
          <w:lang w:val="fr-FR" w:eastAsia="en-GB"/>
        </w:rPr>
        <w:t xml:space="preserve">aux exemplaires </w:t>
      </w:r>
      <w:r w:rsidRPr="0032190F">
        <w:rPr>
          <w:color w:val="101010"/>
          <w:szCs w:val="20"/>
          <w:lang w:val="fr-FR" w:eastAsia="en-GB"/>
        </w:rPr>
        <w:t xml:space="preserve">du </w:t>
      </w:r>
      <w:r w:rsidR="00A17652">
        <w:rPr>
          <w:color w:val="101010"/>
          <w:szCs w:val="20"/>
          <w:lang w:val="fr-FR" w:eastAsia="en-GB"/>
        </w:rPr>
        <w:t>NM</w:t>
      </w:r>
      <w:r w:rsidRPr="0032190F">
        <w:rPr>
          <w:color w:val="101010"/>
          <w:szCs w:val="20"/>
          <w:lang w:val="fr-FR" w:eastAsia="en-GB"/>
        </w:rPr>
        <w:t xml:space="preserve"> (details du visage, bouche, </w:t>
      </w:r>
      <w:r w:rsidRPr="0032190F">
        <w:rPr>
          <w:color w:val="1F1F1F"/>
          <w:szCs w:val="20"/>
          <w:lang w:val="fr-FR" w:eastAsia="en-GB"/>
        </w:rPr>
        <w:t xml:space="preserve">oreille, </w:t>
      </w:r>
      <w:r w:rsidRPr="0032190F">
        <w:rPr>
          <w:color w:val="000000" w:themeColor="text1"/>
          <w:szCs w:val="20"/>
          <w:lang w:val="fr-FR" w:eastAsia="en-GB"/>
        </w:rPr>
        <w:t>coiffure ... ).(BIB 1457)</w:t>
      </w:r>
    </w:p>
    <w:p w14:paraId="6BAA2166" w14:textId="77777777" w:rsidR="003A5FD7" w:rsidRPr="0032190F" w:rsidRDefault="003A5FD7" w:rsidP="002B407B">
      <w:pPr>
        <w:jc w:val="both"/>
        <w:rPr>
          <w:lang w:val="fr-FR"/>
        </w:rPr>
      </w:pPr>
    </w:p>
    <w:p w14:paraId="78D0432F" w14:textId="77777777" w:rsidR="003A5FD7" w:rsidRPr="0032190F" w:rsidRDefault="00DA2D4F" w:rsidP="003A5FD7">
      <w:pPr>
        <w:pStyle w:val="Heading2"/>
      </w:pPr>
      <w:r>
        <w:t>d</w:t>
      </w:r>
      <w:r w:rsidR="003A5FD7" w:rsidRPr="0032190F">
        <w:t>alle de chevet</w:t>
      </w:r>
    </w:p>
    <w:p w14:paraId="68AE4919" w14:textId="77777777" w:rsidR="003A5FD7" w:rsidRPr="0032190F" w:rsidRDefault="003A5FD7" w:rsidP="002B407B">
      <w:pPr>
        <w:jc w:val="both"/>
        <w:rPr>
          <w:lang w:val="fr-FR"/>
        </w:rPr>
      </w:pPr>
    </w:p>
    <w:p w14:paraId="01373AFF" w14:textId="77777777" w:rsidR="00FC3F53" w:rsidRPr="0032190F" w:rsidRDefault="003A5FD7" w:rsidP="002B407B">
      <w:pPr>
        <w:jc w:val="both"/>
        <w:rPr>
          <w:lang w:val="fr-FR"/>
        </w:rPr>
      </w:pPr>
      <w:r w:rsidRPr="0032190F">
        <w:rPr>
          <w:lang w:val="fr-FR"/>
        </w:rPr>
        <w:t xml:space="preserve">Motif gravé de l'allée couverte de Curton (Jugazan, Gironde) (BIB 1457) Les dalles de chevet de l'allée couverte de Curton portent des gravures de cercles et de sillons. (BIB 1738 p. 154) </w:t>
      </w:r>
      <w:r w:rsidRPr="0032190F">
        <w:rPr>
          <w:szCs w:val="21"/>
          <w:lang w:val="fr-FR" w:eastAsia="en-GB"/>
        </w:rPr>
        <w:t xml:space="preserve">La </w:t>
      </w:r>
      <w:r w:rsidRPr="0032190F">
        <w:rPr>
          <w:szCs w:val="21"/>
          <w:lang w:val="fr-FR" w:eastAsia="en-GB"/>
        </w:rPr>
        <w:lastRenderedPageBreak/>
        <w:t>surface intérieure de la dalle de chevet, très plane, fut bouchardée. Elle comporte une ornementation gravée peu profondément. La composition couvre toute la partie supérieure (fig. 3) mais elle demeure incomplète car le sommet de la pierre, cassé et érodé, manque. Dès lors, on peut estimer qu’une partie du décor a pu ainsi disparaître. Les tracés dessinent un cercle (radié ?) surmonté de six traits parallèles, un second cercle (incomplet) surmonté de deux traits parallèles, un fer à cheval, un cercle et le début d’un signe (arrondi) indéterminé interrompu par la bordure de la dalle.</w:t>
      </w:r>
      <w:r w:rsidRPr="0032190F">
        <w:rPr>
          <w:lang w:val="fr-FR"/>
        </w:rPr>
        <w:t xml:space="preserve"> (BIB 2522) </w:t>
      </w:r>
    </w:p>
    <w:p w14:paraId="3EDF063A" w14:textId="77777777" w:rsidR="003A5FD7" w:rsidRPr="0032190F" w:rsidRDefault="003A5FD7" w:rsidP="002B407B">
      <w:pPr>
        <w:jc w:val="both"/>
        <w:rPr>
          <w:lang w:val="fr-FR"/>
        </w:rPr>
      </w:pPr>
    </w:p>
    <w:p w14:paraId="0CFEC4C1" w14:textId="77777777" w:rsidR="003A5FD7" w:rsidRPr="0032190F" w:rsidRDefault="004E6DE6" w:rsidP="003A5FD7">
      <w:pPr>
        <w:pStyle w:val="Heading3"/>
      </w:pPr>
      <w:r>
        <w:t>i</w:t>
      </w:r>
      <w:r w:rsidR="003A5FD7" w:rsidRPr="0032190F">
        <w:t>nterprétation</w:t>
      </w:r>
    </w:p>
    <w:p w14:paraId="24CECB59" w14:textId="13CEA4FE" w:rsidR="003A5FD7" w:rsidRPr="0032190F" w:rsidRDefault="003A5FD7" w:rsidP="002B407B">
      <w:pPr>
        <w:jc w:val="both"/>
        <w:rPr>
          <w:lang w:val="fr-FR"/>
        </w:rPr>
      </w:pPr>
      <w:r w:rsidRPr="0032190F">
        <w:rPr>
          <w:szCs w:val="21"/>
          <w:lang w:val="fr-FR" w:eastAsia="en-GB"/>
        </w:rPr>
        <w:t xml:space="preserve">Les décorations complexes du Curton furent décrites en détail par Claude Burnez à qui elles rappelaient les thèmes ornementaux de la vaisselle en céramique du </w:t>
      </w:r>
      <w:hyperlink r:id="rId6490" w:anchor="Cul_Peu_Richard" w:history="1">
        <w:r w:rsidRPr="0032190F">
          <w:rPr>
            <w:rStyle w:val="Hyperlink"/>
            <w:szCs w:val="21"/>
            <w:lang w:val="fr-FR" w:eastAsia="en-GB"/>
          </w:rPr>
          <w:t>Peu-Richardien</w:t>
        </w:r>
      </w:hyperlink>
      <w:r w:rsidRPr="0032190F">
        <w:rPr>
          <w:szCs w:val="21"/>
          <w:lang w:val="fr-FR" w:eastAsia="en-GB"/>
        </w:rPr>
        <w:t xml:space="preserve"> (Burnez, 1976, p. 112 et 114).</w:t>
      </w:r>
      <w:r w:rsidRPr="0032190F">
        <w:rPr>
          <w:lang w:val="fr-FR"/>
        </w:rPr>
        <w:t xml:space="preserve"> (BIB 2522) </w:t>
      </w:r>
    </w:p>
    <w:p w14:paraId="2C5BE7C1" w14:textId="2A370DF3" w:rsidR="003A5FD7" w:rsidRDefault="003A5FD7" w:rsidP="00821F2F">
      <w:pPr>
        <w:tabs>
          <w:tab w:val="left" w:pos="5220"/>
        </w:tabs>
        <w:jc w:val="both"/>
        <w:rPr>
          <w:lang w:val="fr-FR"/>
        </w:rPr>
      </w:pPr>
      <w:r w:rsidRPr="0032190F">
        <w:rPr>
          <w:szCs w:val="21"/>
          <w:lang w:val="fr-FR" w:eastAsia="en-GB"/>
        </w:rPr>
        <w:t xml:space="preserve">De proches parallèles peuvent aussi être établis dans le Midi de la France avec des signes rupestres soléiformes du </w:t>
      </w:r>
      <w:hyperlink r:id="rId6491" w:anchor="Sit_Saint_Clair" w:history="1">
        <w:r w:rsidR="00821F2F" w:rsidRPr="0032190F">
          <w:rPr>
            <w:rStyle w:val="Hyperlink"/>
            <w:szCs w:val="21"/>
            <w:lang w:val="fr-FR" w:eastAsia="en-GB"/>
          </w:rPr>
          <w:t>Vallon Saint-Clair</w:t>
        </w:r>
      </w:hyperlink>
      <w:r w:rsidRPr="0032190F">
        <w:rPr>
          <w:szCs w:val="21"/>
          <w:lang w:val="fr-FR" w:eastAsia="en-GB"/>
        </w:rPr>
        <w:t xml:space="preserve"> et de </w:t>
      </w:r>
      <w:hyperlink r:id="rId6492" w:anchor="Sit_Donner" w:history="1">
        <w:r w:rsidRPr="0032190F">
          <w:rPr>
            <w:rStyle w:val="Hyperlink"/>
            <w:szCs w:val="21"/>
            <w:lang w:val="fr-FR" w:eastAsia="en-GB"/>
          </w:rPr>
          <w:t>Donner</w:t>
        </w:r>
      </w:hyperlink>
      <w:r w:rsidRPr="0032190F">
        <w:rPr>
          <w:szCs w:val="21"/>
          <w:lang w:val="fr-FR" w:eastAsia="en-GB"/>
        </w:rPr>
        <w:t xml:space="preserve"> (Hameau, 2003). Toutefois, les exemples de signes solaires, de motifs en U (ou en fer à cheval) et de cercles abondent dans tous les grands foyers d’art mégalithique européen de la péninsule Ibérique aux îles Britanniques, Bretagne incluse (Shee Twohig, 1981, p. 23-26, 54-57 et 107- 112). Les trois motifs (solaire, en U, cercles) se retrouvent couramment regroupés dans l’art irlandais au sein des compositions des orthostates des cairns de </w:t>
      </w:r>
      <w:hyperlink r:id="rId6493" w:anchor="Sit_Loughcrew" w:history="1">
        <w:r w:rsidRPr="0032190F">
          <w:rPr>
            <w:rStyle w:val="Hyperlink"/>
            <w:szCs w:val="21"/>
            <w:lang w:val="fr-FR" w:eastAsia="en-GB"/>
          </w:rPr>
          <w:t>Loughcrew</w:t>
        </w:r>
      </w:hyperlink>
      <w:r w:rsidRPr="0032190F">
        <w:rPr>
          <w:szCs w:val="21"/>
          <w:lang w:val="fr-FR" w:eastAsia="en-GB"/>
        </w:rPr>
        <w:t xml:space="preserve"> : cairn I (C5), cairn L (R3), cairn U (C2w, C3 et C9), cairn T (C3, C8, C9, C11, C14 et C15), cairn W (C2) (Shee Twohig, 1981, p. 205-220, fig. 218, 223, 234- 237, 239-241 et 243). On peut aussi les observer associés sur une dalle de </w:t>
      </w:r>
      <w:hyperlink r:id="rId6494" w:anchor="Sit_Dehus" w:history="1">
        <w:r w:rsidRPr="0032190F">
          <w:rPr>
            <w:rStyle w:val="Hyperlink"/>
            <w:szCs w:val="21"/>
            <w:lang w:val="fr-FR" w:eastAsia="en-GB"/>
          </w:rPr>
          <w:t>Déhus</w:t>
        </w:r>
      </w:hyperlink>
      <w:r w:rsidRPr="0032190F">
        <w:rPr>
          <w:szCs w:val="21"/>
          <w:lang w:val="fr-FR" w:eastAsia="en-GB"/>
        </w:rPr>
        <w:t xml:space="preserve"> (Shee Twohig, 1981, p. 200, fig. 204). Pour la péninsule Ibérique, à titre d’illustration, nous citerons les cercles et les soleils figurés sur un montant du dolmen Espiñaredo 11 à Monte Corzán (La Corogne, Espagne) (Shee Twohig, 1981, p. 145, fig. 23), ou le cercle et les motifs en U représentés sur une dalle d’une probable tombe mégalithique de Corão à Abamia (Asturies, Espagne) (Shee Twohig, 1981, p. 159, fig. 67). En Bretagne, l’association du motif en U et du signe solaire a été relevée sur la dalle C5 de la tombe à couloir du </w:t>
      </w:r>
      <w:hyperlink r:id="rId6495" w:anchor="Sit_Mane_Lud" w:history="1">
        <w:r w:rsidRPr="0032190F">
          <w:rPr>
            <w:rStyle w:val="Hyperlink"/>
            <w:szCs w:val="21"/>
            <w:lang w:val="fr-FR" w:eastAsia="en-GB"/>
          </w:rPr>
          <w:t>Mané Lud</w:t>
        </w:r>
      </w:hyperlink>
      <w:r w:rsidRPr="0032190F">
        <w:rPr>
          <w:szCs w:val="21"/>
          <w:lang w:val="fr-FR" w:eastAsia="en-GB"/>
        </w:rPr>
        <w:t xml:space="preserve"> (Shee Twohig, 1981, p. 168-169, fig. 100). Sur la même commune, des fers à cheval et des cercles ornent la </w:t>
      </w:r>
      <w:hyperlink r:id="rId6496" w:anchor="Sit_Table_Marchand_d_fond" w:history="1">
        <w:r w:rsidR="00821F2F" w:rsidRPr="0032190F">
          <w:rPr>
            <w:rStyle w:val="Hyperlink"/>
            <w:szCs w:val="21"/>
            <w:lang w:val="fr-FR" w:eastAsia="en-GB"/>
          </w:rPr>
          <w:t>dalle de chevet de la T</w:t>
        </w:r>
        <w:r w:rsidRPr="0032190F">
          <w:rPr>
            <w:rStyle w:val="Hyperlink"/>
            <w:szCs w:val="21"/>
            <w:lang w:val="fr-FR" w:eastAsia="en-GB"/>
          </w:rPr>
          <w:t>able des Marchand</w:t>
        </w:r>
      </w:hyperlink>
      <w:r w:rsidRPr="0032190F">
        <w:rPr>
          <w:szCs w:val="21"/>
          <w:lang w:val="fr-FR" w:eastAsia="en-GB"/>
        </w:rPr>
        <w:t xml:space="preserve">, le montant </w:t>
      </w:r>
      <w:hyperlink r:id="rId6497" w:anchor="Sit_Pierres_Plates_d_R10" w:history="1">
        <w:r w:rsidRPr="0032190F">
          <w:rPr>
            <w:rStyle w:val="Hyperlink"/>
            <w:szCs w:val="21"/>
            <w:lang w:val="fr-FR" w:eastAsia="en-GB"/>
          </w:rPr>
          <w:t>R10 de la tombe des Pierres Plates</w:t>
        </w:r>
      </w:hyperlink>
      <w:r w:rsidRPr="0032190F">
        <w:rPr>
          <w:szCs w:val="21"/>
          <w:lang w:val="fr-FR" w:eastAsia="en-GB"/>
        </w:rPr>
        <w:t xml:space="preserve"> et une dalle de Kerpenhir (Shee Twohig, 1981, p. 170, 182-183, 192-193, fig. 102, 146 et 180).</w:t>
      </w:r>
      <w:r w:rsidRPr="0032190F">
        <w:rPr>
          <w:lang w:val="fr-FR"/>
        </w:rPr>
        <w:t xml:space="preserve"> (BIB 2522)</w:t>
      </w:r>
    </w:p>
    <w:p w14:paraId="5CD6A975" w14:textId="77777777" w:rsidR="00722E37" w:rsidRDefault="00722E37" w:rsidP="00821F2F">
      <w:pPr>
        <w:tabs>
          <w:tab w:val="left" w:pos="5220"/>
        </w:tabs>
        <w:jc w:val="both"/>
        <w:rPr>
          <w:lang w:val="fr-FR"/>
        </w:rPr>
      </w:pPr>
    </w:p>
    <w:p w14:paraId="322FDF3F" w14:textId="77777777" w:rsidR="00722E37" w:rsidRDefault="00722E37" w:rsidP="00722E37">
      <w:pPr>
        <w:pStyle w:val="Heading1"/>
      </w:pPr>
      <w:r>
        <w:t>JERSEY</w:t>
      </w:r>
    </w:p>
    <w:p w14:paraId="71944362" w14:textId="77777777" w:rsidR="00722E37" w:rsidRDefault="00722E37" w:rsidP="00821F2F">
      <w:pPr>
        <w:tabs>
          <w:tab w:val="left" w:pos="5220"/>
        </w:tabs>
        <w:jc w:val="both"/>
        <w:rPr>
          <w:lang w:val="fr-FR"/>
        </w:rPr>
      </w:pPr>
    </w:p>
    <w:p w14:paraId="5FE9FC16" w14:textId="77777777" w:rsidR="00722E37" w:rsidRDefault="00722E37" w:rsidP="00821F2F">
      <w:pPr>
        <w:tabs>
          <w:tab w:val="left" w:pos="5220"/>
        </w:tabs>
        <w:jc w:val="both"/>
        <w:rPr>
          <w:lang w:val="fr-FR"/>
        </w:rPr>
      </w:pPr>
      <w:r>
        <w:rPr>
          <w:lang w:val="fr-FR"/>
        </w:rPr>
        <w:t>Les deux plus grands dépôts monétaires au monde ont été trouvés sur l'île de Jersey (BIB EAA 2021)</w:t>
      </w:r>
    </w:p>
    <w:p w14:paraId="2E78D101" w14:textId="77777777" w:rsidR="00645A66" w:rsidRDefault="00645A66" w:rsidP="00821F2F">
      <w:pPr>
        <w:tabs>
          <w:tab w:val="left" w:pos="5220"/>
        </w:tabs>
        <w:jc w:val="both"/>
        <w:rPr>
          <w:lang w:val="fr-FR"/>
        </w:rPr>
      </w:pPr>
    </w:p>
    <w:p w14:paraId="6BF6D440" w14:textId="77777777" w:rsidR="00645A66" w:rsidRDefault="00645A66" w:rsidP="00645A66">
      <w:pPr>
        <w:pStyle w:val="Heading1"/>
      </w:pPr>
      <w:bookmarkStart w:id="2777" w:name="Sit_Grouville"/>
      <w:r>
        <w:t>GROUVILLE</w:t>
      </w:r>
    </w:p>
    <w:bookmarkEnd w:id="2777"/>
    <w:p w14:paraId="773980A0" w14:textId="77777777" w:rsidR="00645A66" w:rsidRDefault="00645A66" w:rsidP="00821F2F">
      <w:pPr>
        <w:tabs>
          <w:tab w:val="left" w:pos="5220"/>
        </w:tabs>
        <w:jc w:val="both"/>
        <w:rPr>
          <w:lang w:val="fr-FR"/>
        </w:rPr>
      </w:pPr>
    </w:p>
    <w:p w14:paraId="7408712F" w14:textId="77777777" w:rsidR="00645A66" w:rsidRDefault="00645A66" w:rsidP="00821F2F">
      <w:pPr>
        <w:tabs>
          <w:tab w:val="left" w:pos="5220"/>
        </w:tabs>
        <w:jc w:val="both"/>
        <w:rPr>
          <w:lang w:val="fr-FR"/>
        </w:rPr>
      </w:pPr>
      <w:r>
        <w:rPr>
          <w:lang w:val="fr-FR"/>
        </w:rPr>
        <w:t>Jersey. Trésor monétaire celtique (wiki)</w:t>
      </w:r>
    </w:p>
    <w:p w14:paraId="02EB0A0B" w14:textId="77777777" w:rsidR="00645A66" w:rsidRDefault="00645A66" w:rsidP="00821F2F">
      <w:pPr>
        <w:tabs>
          <w:tab w:val="left" w:pos="5220"/>
        </w:tabs>
        <w:jc w:val="both"/>
        <w:rPr>
          <w:lang w:val="fr-FR"/>
        </w:rPr>
      </w:pPr>
    </w:p>
    <w:p w14:paraId="0DED061D" w14:textId="77777777" w:rsidR="00645A66" w:rsidRDefault="00645A66" w:rsidP="00645A66">
      <w:pPr>
        <w:pStyle w:val="Heading1"/>
      </w:pPr>
      <w:bookmarkStart w:id="2778" w:name="Sit_Catillon"/>
      <w:r>
        <w:t>CATILLON</w:t>
      </w:r>
    </w:p>
    <w:bookmarkEnd w:id="2778"/>
    <w:p w14:paraId="59105044" w14:textId="77777777" w:rsidR="00645A66" w:rsidRDefault="00645A66" w:rsidP="00645A66">
      <w:pPr>
        <w:rPr>
          <w:lang w:val="fr-FR" w:eastAsia="en-GB"/>
        </w:rPr>
      </w:pPr>
    </w:p>
    <w:p w14:paraId="61E4275A" w14:textId="77777777" w:rsidR="00645A66" w:rsidRPr="00645A66" w:rsidRDefault="00645A66" w:rsidP="00645A66">
      <w:pPr>
        <w:rPr>
          <w:lang w:val="fr-FR" w:eastAsia="en-GB"/>
        </w:rPr>
      </w:pPr>
      <w:r>
        <w:rPr>
          <w:lang w:val="fr-FR" w:eastAsia="en-GB"/>
        </w:rPr>
        <w:t>Jersey</w:t>
      </w:r>
    </w:p>
    <w:p w14:paraId="08C6A20F" w14:textId="77777777" w:rsidR="00645A66" w:rsidRDefault="00645A66" w:rsidP="00821F2F">
      <w:pPr>
        <w:tabs>
          <w:tab w:val="left" w:pos="5220"/>
        </w:tabs>
        <w:jc w:val="both"/>
        <w:rPr>
          <w:lang w:val="fr-FR"/>
        </w:rPr>
      </w:pPr>
    </w:p>
    <w:p w14:paraId="4743BE50" w14:textId="77777777" w:rsidR="00645A66" w:rsidRDefault="00645A66" w:rsidP="00645A66">
      <w:pPr>
        <w:pStyle w:val="Heading2"/>
      </w:pPr>
      <w:r>
        <w:t>Catillon I</w:t>
      </w:r>
    </w:p>
    <w:p w14:paraId="0CE8EAFE" w14:textId="77777777" w:rsidR="00645A66" w:rsidRDefault="00645A66" w:rsidP="00821F2F">
      <w:pPr>
        <w:tabs>
          <w:tab w:val="left" w:pos="5220"/>
        </w:tabs>
        <w:jc w:val="both"/>
        <w:rPr>
          <w:lang w:val="fr-FR"/>
        </w:rPr>
      </w:pPr>
    </w:p>
    <w:p w14:paraId="5E8BC346" w14:textId="77777777" w:rsidR="00645A66" w:rsidRDefault="00645A66" w:rsidP="00821F2F">
      <w:pPr>
        <w:tabs>
          <w:tab w:val="left" w:pos="5220"/>
        </w:tabs>
        <w:jc w:val="both"/>
        <w:rPr>
          <w:lang w:val="fr-FR"/>
        </w:rPr>
      </w:pPr>
      <w:r>
        <w:rPr>
          <w:lang w:val="fr-FR"/>
        </w:rPr>
        <w:t>Trésor monétaire celtique 70,000 - 100,000 pièces. Plus gros trèsor monétaire pour le Fer en Occident (internet)</w:t>
      </w:r>
    </w:p>
    <w:p w14:paraId="32CF4CB1" w14:textId="77777777" w:rsidR="00645A66" w:rsidRDefault="00645A66" w:rsidP="00821F2F">
      <w:pPr>
        <w:tabs>
          <w:tab w:val="left" w:pos="5220"/>
        </w:tabs>
        <w:jc w:val="both"/>
        <w:rPr>
          <w:lang w:val="fr-FR"/>
        </w:rPr>
      </w:pPr>
    </w:p>
    <w:p w14:paraId="55BDEA3B" w14:textId="77777777" w:rsidR="00645A66" w:rsidRDefault="00645A66" w:rsidP="00645A66">
      <w:pPr>
        <w:pStyle w:val="Heading2"/>
      </w:pPr>
      <w:r>
        <w:t>Catillon II</w:t>
      </w:r>
    </w:p>
    <w:p w14:paraId="71CFC1A8" w14:textId="77777777" w:rsidR="00645A66" w:rsidRDefault="00645A66" w:rsidP="00821F2F">
      <w:pPr>
        <w:tabs>
          <w:tab w:val="left" w:pos="5220"/>
        </w:tabs>
        <w:jc w:val="both"/>
        <w:rPr>
          <w:lang w:val="fr-FR"/>
        </w:rPr>
      </w:pPr>
    </w:p>
    <w:p w14:paraId="4A453D45" w14:textId="77777777" w:rsidR="00645A66" w:rsidRDefault="00645A66" w:rsidP="00821F2F">
      <w:pPr>
        <w:tabs>
          <w:tab w:val="left" w:pos="5220"/>
        </w:tabs>
        <w:jc w:val="both"/>
        <w:rPr>
          <w:lang w:val="fr-FR"/>
        </w:rPr>
      </w:pPr>
      <w:r>
        <w:rPr>
          <w:lang w:val="fr-FR"/>
        </w:rPr>
        <w:t>Trésor monétaire celtique. Découvert en 2012.</w:t>
      </w:r>
      <w:r w:rsidRPr="00645A66">
        <w:rPr>
          <w:lang w:val="fr-FR"/>
        </w:rPr>
        <w:t xml:space="preserve"> </w:t>
      </w:r>
      <w:r>
        <w:rPr>
          <w:lang w:val="fr-FR"/>
        </w:rPr>
        <w:t xml:space="preserve">(internet) </w:t>
      </w:r>
    </w:p>
    <w:p w14:paraId="5D4C67FE" w14:textId="77777777" w:rsidR="00645A66" w:rsidRPr="0032190F" w:rsidRDefault="00645A66" w:rsidP="00821F2F">
      <w:pPr>
        <w:tabs>
          <w:tab w:val="left" w:pos="5220"/>
        </w:tabs>
        <w:jc w:val="both"/>
        <w:rPr>
          <w:lang w:val="fr-FR"/>
        </w:rPr>
      </w:pPr>
    </w:p>
    <w:p w14:paraId="573E52A4" w14:textId="77777777" w:rsidR="000D7BD7" w:rsidRPr="0032190F" w:rsidRDefault="000D7BD7" w:rsidP="002B407B">
      <w:pPr>
        <w:jc w:val="both"/>
        <w:rPr>
          <w:lang w:val="fr-FR"/>
        </w:rPr>
      </w:pPr>
    </w:p>
    <w:p w14:paraId="0CF52F7A" w14:textId="77777777" w:rsidR="000D7BD7" w:rsidRPr="0032190F" w:rsidRDefault="000D7BD7" w:rsidP="00426FF9">
      <w:pPr>
        <w:pStyle w:val="Heading1"/>
      </w:pPr>
      <w:bookmarkStart w:id="2779" w:name="Sit_Dehus"/>
      <w:r w:rsidRPr="0032190F">
        <w:t>DEHUS</w:t>
      </w:r>
    </w:p>
    <w:bookmarkEnd w:id="2779"/>
    <w:p w14:paraId="352B2341" w14:textId="77777777" w:rsidR="000D7BD7" w:rsidRPr="0032190F" w:rsidRDefault="000D7BD7" w:rsidP="002B407B">
      <w:pPr>
        <w:jc w:val="both"/>
        <w:rPr>
          <w:lang w:val="fr-FR"/>
        </w:rPr>
      </w:pPr>
      <w:r w:rsidRPr="0032190F">
        <w:rPr>
          <w:lang w:val="fr-FR"/>
        </w:rPr>
        <w:t xml:space="preserve">Déhus </w:t>
      </w:r>
      <w:r w:rsidRPr="0032190F">
        <w:rPr>
          <w:szCs w:val="21"/>
          <w:lang w:val="fr-FR" w:eastAsia="en-GB"/>
        </w:rPr>
        <w:t>(Paradis, île de Guernesey</w:t>
      </w:r>
      <w:r w:rsidRPr="0032190F">
        <w:rPr>
          <w:lang w:val="fr-FR"/>
        </w:rPr>
        <w:t xml:space="preserve">). </w:t>
      </w:r>
      <w:r w:rsidRPr="0032190F">
        <w:rPr>
          <w:i/>
          <w:lang w:val="fr-FR"/>
        </w:rPr>
        <w:t>Passage grave</w:t>
      </w:r>
      <w:r w:rsidRPr="0032190F">
        <w:rPr>
          <w:lang w:val="fr-FR"/>
        </w:rPr>
        <w:t xml:space="preserve">. Une paire d'animal à cornes a été gravée sur la dalle de chevet qui est en remploi (BIB 2527) </w:t>
      </w:r>
      <w:r w:rsidRPr="0032190F">
        <w:rPr>
          <w:szCs w:val="21"/>
          <w:lang w:val="fr-FR" w:eastAsia="en-GB"/>
        </w:rPr>
        <w:t xml:space="preserve">allée funéraire </w:t>
      </w:r>
      <w:r w:rsidRPr="0032190F">
        <w:rPr>
          <w:lang w:val="fr-FR"/>
        </w:rPr>
        <w:t>(BIB 2522)</w:t>
      </w:r>
      <w:r w:rsidR="00474F5C">
        <w:rPr>
          <w:lang w:val="fr-FR"/>
        </w:rPr>
        <w:t xml:space="preserve"> arc représenté (BIB 2435)</w:t>
      </w:r>
    </w:p>
    <w:p w14:paraId="52F43679" w14:textId="77777777" w:rsidR="003A5FD7" w:rsidRPr="0032190F" w:rsidRDefault="003A5FD7" w:rsidP="002B407B">
      <w:pPr>
        <w:jc w:val="both"/>
        <w:rPr>
          <w:lang w:val="fr-FR"/>
        </w:rPr>
      </w:pPr>
    </w:p>
    <w:p w14:paraId="7DDAB331" w14:textId="77777777" w:rsidR="00FC3F53" w:rsidRPr="0032190F" w:rsidRDefault="00FC3F53" w:rsidP="002B407B">
      <w:pPr>
        <w:jc w:val="both"/>
        <w:rPr>
          <w:lang w:val="fr-FR"/>
        </w:rPr>
      </w:pPr>
      <w:r w:rsidRPr="0032190F">
        <w:rPr>
          <w:lang w:val="fr-FR"/>
        </w:rPr>
        <w:t>GRAND-CHIRON DES CHAUVITELIERES</w:t>
      </w:r>
    </w:p>
    <w:p w14:paraId="4A196CF1" w14:textId="77777777" w:rsidR="00FC3F53" w:rsidRPr="0032190F" w:rsidRDefault="00FC3F53" w:rsidP="002B407B">
      <w:pPr>
        <w:jc w:val="both"/>
        <w:rPr>
          <w:lang w:val="fr-FR"/>
        </w:rPr>
      </w:pPr>
      <w:r w:rsidRPr="0032190F">
        <w:rPr>
          <w:lang w:val="fr-FR"/>
        </w:rPr>
        <w:t xml:space="preserve">La roche gravée du Grand-Chiron des Chauvitelières (île d'Yeu) montre des cupules et/ou des représentations en forme de fer à cheval dans un contexte Peu-Richardien (BIB 1738 p. 154) </w:t>
      </w:r>
    </w:p>
    <w:p w14:paraId="4C75230E" w14:textId="77777777" w:rsidR="00C70EB4" w:rsidRPr="0032190F" w:rsidRDefault="00C70EB4" w:rsidP="00242C0F">
      <w:pPr>
        <w:rPr>
          <w:lang w:val="fr-FR"/>
        </w:rPr>
      </w:pPr>
    </w:p>
    <w:p w14:paraId="44CEB131" w14:textId="77777777" w:rsidR="00FC3F53" w:rsidRPr="0032190F" w:rsidRDefault="00FC3F53" w:rsidP="00242C0F">
      <w:pPr>
        <w:rPr>
          <w:lang w:val="fr-FR"/>
        </w:rPr>
      </w:pPr>
      <w:r w:rsidRPr="0032190F">
        <w:rPr>
          <w:lang w:val="fr-FR"/>
        </w:rPr>
        <w:t>MANCELLIERE</w:t>
      </w:r>
    </w:p>
    <w:p w14:paraId="48708E3A" w14:textId="77777777" w:rsidR="00FC3F53" w:rsidRPr="0032190F" w:rsidRDefault="00FC3F53" w:rsidP="00FC3F53">
      <w:pPr>
        <w:jc w:val="both"/>
        <w:rPr>
          <w:lang w:val="fr-FR"/>
        </w:rPr>
      </w:pPr>
      <w:r w:rsidRPr="0032190F">
        <w:rPr>
          <w:lang w:val="fr-FR"/>
        </w:rPr>
        <w:t xml:space="preserve">La roche gravée de la Mancellière (île d'Yeu) montre des cupules et/ou des représentations en forme de fer à cheval dans un contexte Peu-Richardien (BIB 1738 p. 154) </w:t>
      </w:r>
    </w:p>
    <w:p w14:paraId="210D105A" w14:textId="77777777" w:rsidR="00FC3F53" w:rsidRPr="0032190F" w:rsidRDefault="00FC3F53" w:rsidP="00242C0F">
      <w:pPr>
        <w:rPr>
          <w:lang w:val="fr-FR"/>
        </w:rPr>
      </w:pPr>
      <w:r w:rsidRPr="0032190F">
        <w:rPr>
          <w:lang w:val="fr-FR"/>
        </w:rPr>
        <w:br/>
        <w:t>GATINES</w:t>
      </w:r>
    </w:p>
    <w:p w14:paraId="0D3918E7" w14:textId="77777777" w:rsidR="00FC3F53" w:rsidRPr="0032190F" w:rsidRDefault="00FC3F53" w:rsidP="00FC3F53">
      <w:pPr>
        <w:jc w:val="both"/>
        <w:rPr>
          <w:lang w:val="fr-FR"/>
        </w:rPr>
      </w:pPr>
      <w:r w:rsidRPr="0032190F">
        <w:rPr>
          <w:lang w:val="fr-FR"/>
        </w:rPr>
        <w:t xml:space="preserve">Le dolmen de Gâtine (île d'Yeu) montre des cupules et/ou des représentations en forme de fer à cheval dans un contexte Peu-Richardien (BIB 1738 p. 154) </w:t>
      </w:r>
    </w:p>
    <w:p w14:paraId="627CFEFA" w14:textId="77777777" w:rsidR="00FC3F53" w:rsidRPr="0032190F" w:rsidRDefault="00FC3F53" w:rsidP="00242C0F">
      <w:pPr>
        <w:rPr>
          <w:lang w:val="fr-FR"/>
        </w:rPr>
      </w:pPr>
    </w:p>
    <w:p w14:paraId="704EAB56" w14:textId="77777777" w:rsidR="00852F34" w:rsidRPr="0032190F" w:rsidRDefault="00852F34" w:rsidP="00426FF9">
      <w:pPr>
        <w:pStyle w:val="Heading1"/>
      </w:pPr>
      <w:bookmarkStart w:id="2780" w:name="Sit_Lufang"/>
      <w:r w:rsidRPr="0032190F">
        <w:t>LUFANG</w:t>
      </w:r>
    </w:p>
    <w:bookmarkEnd w:id="2780"/>
    <w:p w14:paraId="150FFF60" w14:textId="77777777" w:rsidR="0000457B" w:rsidRPr="0032190F" w:rsidRDefault="0000457B" w:rsidP="00242C0F">
      <w:pPr>
        <w:rPr>
          <w:lang w:val="fr-FR"/>
        </w:rPr>
      </w:pPr>
      <w:r w:rsidRPr="0032190F">
        <w:rPr>
          <w:lang w:val="fr-FR"/>
        </w:rPr>
        <w:t>Luffang en Crach</w:t>
      </w:r>
    </w:p>
    <w:p w14:paraId="21C4C68A" w14:textId="77777777" w:rsidR="0000457B" w:rsidRPr="0032190F" w:rsidRDefault="0000457B" w:rsidP="00242C0F">
      <w:pPr>
        <w:rPr>
          <w:lang w:val="fr-FR"/>
        </w:rPr>
      </w:pPr>
    </w:p>
    <w:p w14:paraId="15016C9C" w14:textId="105CE7AB" w:rsidR="00852F34" w:rsidRPr="0032190F" w:rsidRDefault="00000000" w:rsidP="00CC52E1">
      <w:pPr>
        <w:jc w:val="both"/>
        <w:rPr>
          <w:lang w:val="fr-FR"/>
        </w:rPr>
      </w:pPr>
      <w:hyperlink r:id="rId6498" w:anchor="Cul_Megalithisme_t_dolmen_coude" w:history="1">
        <w:r w:rsidR="001315D0" w:rsidRPr="0032190F">
          <w:rPr>
            <w:rStyle w:val="Hyperlink"/>
            <w:lang w:val="fr-FR"/>
          </w:rPr>
          <w:t>Dolmen coudé</w:t>
        </w:r>
      </w:hyperlink>
      <w:r w:rsidR="001315D0" w:rsidRPr="0032190F">
        <w:rPr>
          <w:lang w:val="fr-FR"/>
        </w:rPr>
        <w:t xml:space="preserve">. </w:t>
      </w:r>
      <w:r w:rsidR="00852F34" w:rsidRPr="0032190F">
        <w:rPr>
          <w:lang w:val="fr-FR"/>
        </w:rPr>
        <w:t xml:space="preserve">Du dolmen détruit de Lufang (Crach, Morbihan) on conserve une dalle ornée d'une figure </w:t>
      </w:r>
      <w:r w:rsidR="0000457B" w:rsidRPr="0032190F">
        <w:rPr>
          <w:lang w:val="fr-FR"/>
        </w:rPr>
        <w:t xml:space="preserve">qui a pu être interprétée comme celle d'un poulpe que J. Abelanet rapproche de l' "idole à visage [ibérique], revue et corrigée à la mode bretonne" qui "rappelle un peu celle de l'idole en marmite"(BIB 1738 p. 155) </w:t>
      </w:r>
      <w:r w:rsidR="001315D0" w:rsidRPr="0032190F">
        <w:rPr>
          <w:lang w:val="fr-FR"/>
        </w:rPr>
        <w:t xml:space="preserve">Pour Abelanet, cette représentation de l' </w:t>
      </w:r>
      <w:hyperlink r:id="rId6499" w:anchor="Cul_Art_TAC_T_a_idole_bret_double_arc" w:history="1">
        <w:r w:rsidR="001315D0" w:rsidRPr="0032190F">
          <w:rPr>
            <w:rStyle w:val="Hyperlink"/>
            <w:lang w:val="fr-FR"/>
          </w:rPr>
          <w:t>"idole écusson" à double arceau</w:t>
        </w:r>
      </w:hyperlink>
      <w:r w:rsidR="001315D0" w:rsidRPr="0032190F">
        <w:rPr>
          <w:lang w:val="fr-FR"/>
        </w:rPr>
        <w:t xml:space="preserve"> en est peut-être le modèle primitif [par rapport à </w:t>
      </w:r>
      <w:hyperlink r:id="rId6500" w:anchor="Sit_Pierres_Plates" w:history="1">
        <w:r w:rsidR="001315D0" w:rsidRPr="0032190F">
          <w:rPr>
            <w:rStyle w:val="Hyperlink"/>
            <w:lang w:val="fr-FR"/>
          </w:rPr>
          <w:t>Pierres-Plates</w:t>
        </w:r>
      </w:hyperlink>
      <w:r w:rsidR="001315D0" w:rsidRPr="0032190F">
        <w:rPr>
          <w:lang w:val="fr-FR"/>
        </w:rPr>
        <w:t>] (BIB 1738 fig. 35)</w:t>
      </w:r>
    </w:p>
    <w:p w14:paraId="72B0534B" w14:textId="68A65D52" w:rsidR="0000457B" w:rsidRPr="0032190F" w:rsidRDefault="0000457B" w:rsidP="00CC52E1">
      <w:pPr>
        <w:jc w:val="both"/>
        <w:rPr>
          <w:lang w:val="fr-FR"/>
        </w:rPr>
      </w:pPr>
      <w:r w:rsidRPr="0032190F">
        <w:rPr>
          <w:lang w:val="fr-FR"/>
        </w:rPr>
        <w:t xml:space="preserve">La figure de forme ovale montre une dépression à la place du rostre apical. Forme en double arceau. Deux petits cercles pointés gravés forment peut-être les </w:t>
      </w:r>
      <w:hyperlink r:id="rId6501" w:anchor="Cul_Art_TAC_T_a_yeux" w:history="1">
        <w:r w:rsidR="0051256D" w:rsidRPr="0032190F">
          <w:rPr>
            <w:rStyle w:val="Hyperlink"/>
            <w:lang w:val="fr-FR"/>
          </w:rPr>
          <w:t>yeux</w:t>
        </w:r>
      </w:hyperlink>
      <w:r w:rsidR="0051256D" w:rsidRPr="0032190F">
        <w:rPr>
          <w:lang w:val="fr-FR"/>
        </w:rPr>
        <w:t xml:space="preserve"> </w:t>
      </w:r>
      <w:r w:rsidR="001315D0" w:rsidRPr="0032190F">
        <w:rPr>
          <w:lang w:val="fr-FR"/>
        </w:rPr>
        <w:t xml:space="preserve">(SS BIB). </w:t>
      </w:r>
    </w:p>
    <w:p w14:paraId="71784E0B" w14:textId="1478E816" w:rsidR="00C70EB4" w:rsidRDefault="003E5DF3" w:rsidP="00242C0F">
      <w:pPr>
        <w:rPr>
          <w:lang w:val="fr-FR"/>
        </w:rPr>
      </w:pPr>
      <w:r w:rsidRPr="0032190F">
        <w:rPr>
          <w:lang w:val="fr-FR"/>
        </w:rPr>
        <w:t xml:space="preserve">Idole à double arceau sur la dalle F3 du dolmen de </w:t>
      </w:r>
      <w:hyperlink r:id="rId6502" w:anchor="Sit_Lufang" w:history="1">
        <w:r w:rsidRPr="0032190F">
          <w:rPr>
            <w:rStyle w:val="Hyperlink"/>
            <w:lang w:val="fr-FR"/>
          </w:rPr>
          <w:t>Luffang</w:t>
        </w:r>
      </w:hyperlink>
      <w:r w:rsidRPr="0032190F">
        <w:rPr>
          <w:lang w:val="fr-FR"/>
        </w:rPr>
        <w:t xml:space="preserve"> (BIB 171 p. 253)</w:t>
      </w:r>
    </w:p>
    <w:p w14:paraId="2F56E81E" w14:textId="77777777" w:rsidR="00286638" w:rsidRDefault="00286638" w:rsidP="00242C0F">
      <w:pPr>
        <w:rPr>
          <w:lang w:val="fr-FR"/>
        </w:rPr>
      </w:pPr>
    </w:p>
    <w:p w14:paraId="3413A4EF" w14:textId="77777777" w:rsidR="00286638" w:rsidRDefault="00286638" w:rsidP="00426FF9">
      <w:pPr>
        <w:pStyle w:val="Heading1"/>
      </w:pPr>
      <w:bookmarkStart w:id="2781" w:name="Sit_Mas_Sacre"/>
      <w:r>
        <w:t>MAS SACRE</w:t>
      </w:r>
    </w:p>
    <w:bookmarkEnd w:id="2781"/>
    <w:p w14:paraId="70AB3D16" w14:textId="77777777" w:rsidR="00286638" w:rsidRDefault="00286638" w:rsidP="00242C0F">
      <w:pPr>
        <w:rPr>
          <w:lang w:val="fr-FR"/>
        </w:rPr>
      </w:pPr>
    </w:p>
    <w:p w14:paraId="74537425" w14:textId="7068BB03" w:rsidR="00286638" w:rsidRDefault="00286638" w:rsidP="00286638">
      <w:pPr>
        <w:jc w:val="both"/>
        <w:rPr>
          <w:lang w:val="fr-FR"/>
        </w:rPr>
      </w:pPr>
      <w:r w:rsidRPr="0032190F">
        <w:rPr>
          <w:lang w:val="fr-FR"/>
        </w:rPr>
        <w:t>L’</w:t>
      </w:r>
      <w:hyperlink r:id="rId6503" w:anchor="Cul_Megalith_t_allee_couverte" w:history="1">
        <w:r w:rsidRPr="0032190F">
          <w:rPr>
            <w:rStyle w:val="Hyperlink"/>
            <w:lang w:val="fr-FR"/>
          </w:rPr>
          <w:t>allée couverte</w:t>
        </w:r>
      </w:hyperlink>
      <w:r w:rsidRPr="0032190F">
        <w:rPr>
          <w:lang w:val="fr-FR"/>
        </w:rPr>
        <w:t xml:space="preserve"> </w:t>
      </w:r>
      <w:r>
        <w:rPr>
          <w:lang w:val="fr-FR"/>
        </w:rPr>
        <w:t xml:space="preserve">du Mas Sacré (Fargues-sur-Ourbuise, Lot-et-Garonne), datée du NF, long de 18 m. Le site a livré 2 objets </w:t>
      </w:r>
      <w:hyperlink r:id="rId6504" w:anchor="Cul_Art_TAC_T_x_anciforme" w:history="1">
        <w:r>
          <w:rPr>
            <w:rStyle w:val="Hyperlink"/>
            <w:lang w:val="fr-FR"/>
          </w:rPr>
          <w:t>anciformes</w:t>
        </w:r>
      </w:hyperlink>
      <w:r w:rsidRPr="00286638">
        <w:rPr>
          <w:lang w:val="fr-FR"/>
        </w:rPr>
        <w:t xml:space="preserve"> </w:t>
      </w:r>
      <w:r>
        <w:rPr>
          <w:lang w:val="fr-FR"/>
        </w:rPr>
        <w:t xml:space="preserve">en bois de cerf (pendeloque en quille en bois de cerf) qui trouvent des correspondances avec les allées couvertes du </w:t>
      </w:r>
      <w:hyperlink r:id="rId6505" w:anchor="Sit_Sabatey_Ouest" w:history="1">
        <w:r w:rsidRPr="00286638">
          <w:rPr>
            <w:rStyle w:val="Hyperlink"/>
            <w:lang w:val="fr-FR"/>
          </w:rPr>
          <w:t>Sabatey</w:t>
        </w:r>
      </w:hyperlink>
      <w:r>
        <w:rPr>
          <w:lang w:val="fr-FR"/>
        </w:rPr>
        <w:t xml:space="preserve"> et du </w:t>
      </w:r>
      <w:hyperlink r:id="rId6506" w:anchor="Sit_Maine_Prieur" w:history="1">
        <w:r w:rsidRPr="00286638">
          <w:rPr>
            <w:rStyle w:val="Hyperlink"/>
            <w:lang w:val="fr-FR"/>
          </w:rPr>
          <w:t>Maine-du-Prieur</w:t>
        </w:r>
      </w:hyperlink>
      <w:r>
        <w:rPr>
          <w:lang w:val="fr-FR"/>
        </w:rPr>
        <w:t xml:space="preserve"> (BIB 3004) gr. Isle-Dordogne (BIB 3004) Ces objets ont des homologues dans le NF du Bassin parisien jusqu'en Suisse (BIB 3004)</w:t>
      </w:r>
    </w:p>
    <w:p w14:paraId="409B92B9" w14:textId="77777777" w:rsidR="00286638" w:rsidRDefault="00286638" w:rsidP="00242C0F">
      <w:pPr>
        <w:rPr>
          <w:lang w:val="fr-FR"/>
        </w:rPr>
      </w:pPr>
    </w:p>
    <w:p w14:paraId="2B58909C" w14:textId="77777777" w:rsidR="00286638" w:rsidRDefault="00286638" w:rsidP="00426FF9">
      <w:pPr>
        <w:pStyle w:val="Heading1"/>
      </w:pPr>
      <w:bookmarkStart w:id="2782" w:name="Sit_Maine_Prieur"/>
      <w:r>
        <w:t>MAINE-DU-PRIEUR</w:t>
      </w:r>
    </w:p>
    <w:bookmarkEnd w:id="2782"/>
    <w:p w14:paraId="7FB07C7F" w14:textId="77777777" w:rsidR="00286638" w:rsidRDefault="00286638" w:rsidP="00242C0F">
      <w:pPr>
        <w:rPr>
          <w:lang w:val="fr-FR"/>
        </w:rPr>
      </w:pPr>
    </w:p>
    <w:p w14:paraId="30A50D72" w14:textId="6655AB36" w:rsidR="00286638" w:rsidRPr="00286638" w:rsidRDefault="00286638" w:rsidP="00242C0F">
      <w:pPr>
        <w:rPr>
          <w:lang w:val="fr-FR"/>
        </w:rPr>
      </w:pPr>
      <w:r w:rsidRPr="0032190F">
        <w:rPr>
          <w:lang w:val="fr-FR"/>
        </w:rPr>
        <w:t>L’</w:t>
      </w:r>
      <w:hyperlink r:id="rId6507" w:anchor="Cul_Megalith_t_allee_couverte" w:history="1">
        <w:r w:rsidRPr="0032190F">
          <w:rPr>
            <w:rStyle w:val="Hyperlink"/>
            <w:lang w:val="fr-FR"/>
          </w:rPr>
          <w:t>allée couverte</w:t>
        </w:r>
      </w:hyperlink>
      <w:r w:rsidRPr="0032190F">
        <w:rPr>
          <w:lang w:val="fr-FR"/>
        </w:rPr>
        <w:t xml:space="preserve"> de </w:t>
      </w:r>
      <w:r>
        <w:rPr>
          <w:lang w:val="fr-FR"/>
        </w:rPr>
        <w:t>Maine-du-Prieur</w:t>
      </w:r>
      <w:r w:rsidRPr="0032190F">
        <w:rPr>
          <w:lang w:val="fr-FR"/>
        </w:rPr>
        <w:t xml:space="preserve"> (Bellefond, Gironde)</w:t>
      </w:r>
      <w:r>
        <w:rPr>
          <w:lang w:val="fr-FR"/>
        </w:rPr>
        <w:t xml:space="preserve">, datée du NF </w:t>
      </w:r>
      <w:r w:rsidRPr="0032190F">
        <w:rPr>
          <w:lang w:val="fr-FR"/>
        </w:rPr>
        <w:t xml:space="preserve">a livré un </w:t>
      </w:r>
      <w:hyperlink r:id="rId6508" w:anchor="Cul_Art_TAC_T_x_anciforme" w:history="1">
        <w:r>
          <w:rPr>
            <w:rStyle w:val="Hyperlink"/>
            <w:lang w:val="fr-FR"/>
          </w:rPr>
          <w:t>anciforme</w:t>
        </w:r>
      </w:hyperlink>
      <w:r w:rsidRPr="005565B3">
        <w:rPr>
          <w:lang w:val="fr-FR"/>
        </w:rPr>
        <w:t xml:space="preserve"> </w:t>
      </w:r>
      <w:r w:rsidRPr="0032190F">
        <w:rPr>
          <w:lang w:val="fr-FR"/>
        </w:rPr>
        <w:t>en os</w:t>
      </w:r>
      <w:r>
        <w:rPr>
          <w:lang w:val="fr-FR"/>
        </w:rPr>
        <w:t xml:space="preserve"> (BIB 3004) gr. Isle-Dordogne (BIB 3004)</w:t>
      </w:r>
    </w:p>
    <w:p w14:paraId="4701AB40" w14:textId="77777777" w:rsidR="00BE6107" w:rsidRPr="0032190F" w:rsidRDefault="00BE6107" w:rsidP="00242C0F">
      <w:pPr>
        <w:rPr>
          <w:lang w:val="fr-FR"/>
        </w:rPr>
      </w:pPr>
    </w:p>
    <w:p w14:paraId="2613921D" w14:textId="77777777" w:rsidR="00C70EB4" w:rsidRPr="0032190F" w:rsidRDefault="00C70EB4" w:rsidP="00426FF9">
      <w:pPr>
        <w:pStyle w:val="Heading1"/>
      </w:pPr>
      <w:bookmarkStart w:id="2783" w:name="Sit_Sabatey_Ouest"/>
      <w:r w:rsidRPr="0032190F">
        <w:lastRenderedPageBreak/>
        <w:t>SABATEY</w:t>
      </w:r>
    </w:p>
    <w:bookmarkEnd w:id="2783"/>
    <w:p w14:paraId="57D93089" w14:textId="77777777" w:rsidR="00C70EB4" w:rsidRPr="00A17652" w:rsidRDefault="00A17652" w:rsidP="00242C0F">
      <w:pPr>
        <w:rPr>
          <w:sz w:val="20"/>
          <w:lang w:val="fr-FR"/>
        </w:rPr>
      </w:pPr>
      <w:r w:rsidRPr="00A17652">
        <w:rPr>
          <w:sz w:val="20"/>
          <w:lang w:val="fr-FR"/>
        </w:rPr>
        <w:t>Peyrelebade (Bellefond, Gironde)</w:t>
      </w:r>
    </w:p>
    <w:p w14:paraId="4227D4FB" w14:textId="77777777" w:rsidR="00A17652" w:rsidRDefault="00A17652" w:rsidP="00A17652">
      <w:pPr>
        <w:rPr>
          <w:lang w:val="fr-FR"/>
        </w:rPr>
      </w:pPr>
    </w:p>
    <w:p w14:paraId="0D227987" w14:textId="5A083B7A" w:rsidR="00387438" w:rsidRDefault="00C70EB4" w:rsidP="00A17652">
      <w:pPr>
        <w:rPr>
          <w:lang w:val="fr-FR"/>
        </w:rPr>
      </w:pPr>
      <w:r w:rsidRPr="0032190F">
        <w:rPr>
          <w:lang w:val="fr-FR"/>
        </w:rPr>
        <w:t>L’</w:t>
      </w:r>
      <w:hyperlink r:id="rId6509" w:anchor="Cul_Megalith_t_allee_couverte" w:history="1">
        <w:r w:rsidR="00DC5D96" w:rsidRPr="0032190F">
          <w:rPr>
            <w:rStyle w:val="Hyperlink"/>
            <w:lang w:val="fr-FR"/>
          </w:rPr>
          <w:t>allée couverte</w:t>
        </w:r>
      </w:hyperlink>
      <w:r w:rsidR="00DC5D96" w:rsidRPr="0032190F">
        <w:rPr>
          <w:lang w:val="fr-FR"/>
        </w:rPr>
        <w:t xml:space="preserve"> </w:t>
      </w:r>
      <w:r w:rsidRPr="0032190F">
        <w:rPr>
          <w:lang w:val="fr-FR"/>
        </w:rPr>
        <w:t xml:space="preserve">de Sabatey ouest </w:t>
      </w:r>
      <w:r w:rsidR="006813C1" w:rsidRPr="0032190F">
        <w:rPr>
          <w:lang w:val="fr-FR"/>
        </w:rPr>
        <w:t xml:space="preserve">(Bellefond, </w:t>
      </w:r>
      <w:r w:rsidRPr="0032190F">
        <w:rPr>
          <w:lang w:val="fr-FR"/>
        </w:rPr>
        <w:t xml:space="preserve">Gironde), datée du Néolithique final, a livré un </w:t>
      </w:r>
      <w:hyperlink r:id="rId6510" w:anchor="Cul_Art_TAC_T_x_anciforme" w:history="1">
        <w:r w:rsidR="005565B3">
          <w:rPr>
            <w:rStyle w:val="Hyperlink"/>
            <w:lang w:val="fr-FR"/>
          </w:rPr>
          <w:t>anciforme</w:t>
        </w:r>
      </w:hyperlink>
      <w:r w:rsidR="005565B3" w:rsidRPr="005565B3">
        <w:rPr>
          <w:lang w:val="fr-FR"/>
        </w:rPr>
        <w:t xml:space="preserve"> </w:t>
      </w:r>
      <w:r w:rsidRPr="0032190F">
        <w:rPr>
          <w:lang w:val="fr-FR"/>
        </w:rPr>
        <w:t>en os (BIB 2278 p. 895)</w:t>
      </w:r>
      <w:r w:rsidR="00387438" w:rsidRPr="0032190F">
        <w:rPr>
          <w:lang w:val="fr-FR"/>
        </w:rPr>
        <w:t xml:space="preserve"> (BIB 1738 fig. 35)</w:t>
      </w:r>
      <w:r w:rsidR="00286638">
        <w:rPr>
          <w:lang w:val="fr-FR"/>
        </w:rPr>
        <w:t xml:space="preserve"> gr. Isle-Dordogne (BIB 3004)</w:t>
      </w:r>
    </w:p>
    <w:p w14:paraId="7E9CE96F" w14:textId="3AEC653A" w:rsidR="007455D8" w:rsidRPr="0032190F" w:rsidRDefault="007455D8" w:rsidP="00A17652">
      <w:pPr>
        <w:rPr>
          <w:lang w:val="fr-FR"/>
        </w:rPr>
      </w:pPr>
      <w:r>
        <w:rPr>
          <w:lang w:val="fr-FR"/>
        </w:rPr>
        <w:t xml:space="preserve">objet anciforme à terminaison plate comme à </w:t>
      </w:r>
      <w:hyperlink r:id="rId6511" w:anchor="Sit_Mombeja_2" w:history="1">
        <w:r w:rsidRPr="007455D8">
          <w:rPr>
            <w:rStyle w:val="Hyperlink"/>
            <w:lang w:val="fr-FR"/>
          </w:rPr>
          <w:t xml:space="preserve">Mombeja </w:t>
        </w:r>
        <w:r>
          <w:rPr>
            <w:rStyle w:val="Hyperlink"/>
            <w:lang w:val="fr-FR"/>
          </w:rPr>
          <w:t>2</w:t>
        </w:r>
      </w:hyperlink>
      <w:r>
        <w:rPr>
          <w:lang w:val="fr-FR"/>
        </w:rPr>
        <w:t xml:space="preserve"> (BIB 3005)</w:t>
      </w:r>
    </w:p>
    <w:p w14:paraId="64B44CC5" w14:textId="77777777" w:rsidR="005910C4" w:rsidRPr="0032190F" w:rsidRDefault="005910C4" w:rsidP="00242C0F">
      <w:pPr>
        <w:rPr>
          <w:lang w:val="fr-FR"/>
        </w:rPr>
      </w:pPr>
    </w:p>
    <w:p w14:paraId="73F20EBC" w14:textId="77777777" w:rsidR="005366F4" w:rsidRPr="0032190F" w:rsidRDefault="00AC1060" w:rsidP="00426FF9">
      <w:pPr>
        <w:pStyle w:val="Heading1"/>
      </w:pPr>
      <w:bookmarkStart w:id="2784" w:name="Sit_Font_Juvenal"/>
      <w:r>
        <w:t>FONT-JUVENAL</w:t>
      </w:r>
    </w:p>
    <w:bookmarkEnd w:id="2784"/>
    <w:p w14:paraId="282C3517" w14:textId="77777777" w:rsidR="005366F4" w:rsidRPr="004E6DE6" w:rsidRDefault="00AC1060" w:rsidP="00242C0F">
      <w:pPr>
        <w:rPr>
          <w:sz w:val="20"/>
          <w:lang w:val="fr-FR"/>
        </w:rPr>
      </w:pPr>
      <w:r w:rsidRPr="004E6DE6">
        <w:rPr>
          <w:sz w:val="20"/>
          <w:lang w:val="fr-FR"/>
        </w:rPr>
        <w:t>Font-Juvénal, grottes de Font-Juvénal</w:t>
      </w:r>
      <w:r w:rsidR="00474F5C">
        <w:rPr>
          <w:sz w:val="20"/>
          <w:lang w:val="fr-FR"/>
        </w:rPr>
        <w:t>, Font Juvénal</w:t>
      </w:r>
    </w:p>
    <w:p w14:paraId="42FD7152" w14:textId="77777777" w:rsidR="00AC1060" w:rsidRDefault="00AC1060" w:rsidP="00242C0F">
      <w:pPr>
        <w:jc w:val="both"/>
        <w:rPr>
          <w:lang w:val="fr-FR"/>
        </w:rPr>
      </w:pPr>
    </w:p>
    <w:p w14:paraId="0FF138F3" w14:textId="4D8B52F8" w:rsidR="00902827" w:rsidRDefault="0068210D" w:rsidP="00242C0F">
      <w:pPr>
        <w:jc w:val="both"/>
        <w:rPr>
          <w:lang w:val="fr-FR"/>
        </w:rPr>
      </w:pPr>
      <w:r w:rsidRPr="0032190F">
        <w:rPr>
          <w:lang w:val="fr-FR"/>
        </w:rPr>
        <w:t>L’</w:t>
      </w:r>
      <w:r w:rsidR="00AC1060">
        <w:rPr>
          <w:lang w:val="fr-FR"/>
        </w:rPr>
        <w:t>a</w:t>
      </w:r>
      <w:r w:rsidRPr="0032190F">
        <w:rPr>
          <w:lang w:val="fr-FR"/>
        </w:rPr>
        <w:t>bri de Fontj</w:t>
      </w:r>
      <w:r w:rsidR="00FF63A7" w:rsidRPr="0032190F">
        <w:rPr>
          <w:lang w:val="fr-FR"/>
        </w:rPr>
        <w:t>uvenal</w:t>
      </w:r>
      <w:r w:rsidR="00C744C8" w:rsidRPr="0032190F">
        <w:rPr>
          <w:lang w:val="fr-FR"/>
        </w:rPr>
        <w:t xml:space="preserve"> (Conques-sur-Orbiel, Aude)</w:t>
      </w:r>
      <w:r w:rsidRPr="0032190F">
        <w:rPr>
          <w:lang w:val="fr-FR"/>
        </w:rPr>
        <w:t>,</w:t>
      </w:r>
      <w:r w:rsidR="00C744C8" w:rsidRPr="0032190F">
        <w:rPr>
          <w:lang w:val="fr-FR"/>
        </w:rPr>
        <w:t xml:space="preserve"> </w:t>
      </w:r>
      <w:r w:rsidRPr="0032190F">
        <w:rPr>
          <w:lang w:val="fr-FR"/>
        </w:rPr>
        <w:t xml:space="preserve"> en face du s</w:t>
      </w:r>
      <w:r w:rsidR="00795EED" w:rsidRPr="0032190F">
        <w:rPr>
          <w:lang w:val="fr-FR"/>
        </w:rPr>
        <w:t>i</w:t>
      </w:r>
      <w:r w:rsidRPr="0032190F">
        <w:rPr>
          <w:lang w:val="fr-FR"/>
        </w:rPr>
        <w:t>te de l’</w:t>
      </w:r>
      <w:hyperlink r:id="rId6512" w:anchor="Sit_Abeurador" w:history="1">
        <w:r w:rsidRPr="0032190F">
          <w:rPr>
            <w:rStyle w:val="Hyperlink"/>
            <w:lang w:val="fr-FR"/>
          </w:rPr>
          <w:t>Abeurador</w:t>
        </w:r>
      </w:hyperlink>
      <w:r w:rsidR="00FF63A7" w:rsidRPr="0032190F">
        <w:rPr>
          <w:lang w:val="fr-FR"/>
        </w:rPr>
        <w:t xml:space="preserve">  s’ouvre s</w:t>
      </w:r>
      <w:r w:rsidR="00897284" w:rsidRPr="0032190F">
        <w:rPr>
          <w:lang w:val="fr-FR"/>
        </w:rPr>
        <w:t>ous un auvent rocheux (c</w:t>
      </w:r>
      <w:r w:rsidR="00902827" w:rsidRPr="0032190F">
        <w:rPr>
          <w:lang w:val="fr-FR"/>
        </w:rPr>
        <w:t>a</w:t>
      </w:r>
      <w:r w:rsidR="00897284" w:rsidRPr="0032190F">
        <w:rPr>
          <w:lang w:val="fr-FR"/>
        </w:rPr>
        <w:t>lc</w:t>
      </w:r>
      <w:r w:rsidR="00902827" w:rsidRPr="0032190F">
        <w:rPr>
          <w:lang w:val="fr-FR"/>
        </w:rPr>
        <w:t>a</w:t>
      </w:r>
      <w:r w:rsidR="00897284" w:rsidRPr="0032190F">
        <w:rPr>
          <w:lang w:val="fr-FR"/>
        </w:rPr>
        <w:t>i</w:t>
      </w:r>
      <w:r w:rsidR="00902827" w:rsidRPr="0032190F">
        <w:rPr>
          <w:lang w:val="fr-FR"/>
        </w:rPr>
        <w:t xml:space="preserve">re) </w:t>
      </w:r>
      <w:r w:rsidR="00AC1060" w:rsidRPr="0032190F">
        <w:rPr>
          <w:lang w:val="fr-FR"/>
        </w:rPr>
        <w:t>).(BIB 165 p. 143).</w:t>
      </w:r>
      <w:r w:rsidR="00902827" w:rsidRPr="0032190F">
        <w:rPr>
          <w:lang w:val="fr-FR"/>
        </w:rPr>
        <w:t xml:space="preserve"> </w:t>
      </w:r>
    </w:p>
    <w:p w14:paraId="342273CE" w14:textId="77777777" w:rsidR="00AC1060" w:rsidRDefault="00AC1060" w:rsidP="00242C0F">
      <w:pPr>
        <w:jc w:val="both"/>
        <w:rPr>
          <w:lang w:val="fr-FR"/>
        </w:rPr>
      </w:pPr>
    </w:p>
    <w:p w14:paraId="28C18226" w14:textId="77777777" w:rsidR="00AC1060" w:rsidRDefault="00AC1060" w:rsidP="00AC1060">
      <w:pPr>
        <w:pStyle w:val="Heading2"/>
      </w:pPr>
      <w:r>
        <w:t>startigraphie</w:t>
      </w:r>
    </w:p>
    <w:p w14:paraId="22AABD41" w14:textId="77777777" w:rsidR="00AC1060" w:rsidRDefault="00AC1060" w:rsidP="00AC1060">
      <w:pPr>
        <w:rPr>
          <w:lang w:val="fr-FR"/>
        </w:rPr>
      </w:pPr>
    </w:p>
    <w:p w14:paraId="0B2B2B1A" w14:textId="0A255E53" w:rsidR="00AC1060" w:rsidRDefault="00AC1060" w:rsidP="00AC1060">
      <w:pPr>
        <w:rPr>
          <w:lang w:val="fr-FR"/>
        </w:rPr>
      </w:pPr>
      <w:r w:rsidRPr="0032190F">
        <w:rPr>
          <w:lang w:val="fr-FR"/>
        </w:rPr>
        <w:t xml:space="preserve">stratigraphie de 7 à 5m avec à sa base des passages attribués à un </w:t>
      </w:r>
      <w:hyperlink r:id="rId6513" w:anchor="Cul_Neo_Ancien" w:history="1">
        <w:r w:rsidRPr="0032190F">
          <w:rPr>
            <w:rStyle w:val="Hyperlink"/>
            <w:lang w:val="fr-FR"/>
          </w:rPr>
          <w:t>N</w:t>
        </w:r>
        <w:r>
          <w:rPr>
            <w:rStyle w:val="Hyperlink"/>
            <w:lang w:val="fr-FR"/>
          </w:rPr>
          <w:t>A</w:t>
        </w:r>
      </w:hyperlink>
      <w:r w:rsidRPr="0032190F">
        <w:rPr>
          <w:lang w:val="fr-FR"/>
        </w:rPr>
        <w:t xml:space="preserve"> (5300 BC) mal défini. </w:t>
      </w:r>
    </w:p>
    <w:p w14:paraId="122138AC" w14:textId="77777777" w:rsidR="00AC1060" w:rsidRDefault="00AC1060" w:rsidP="00AC1060">
      <w:pPr>
        <w:rPr>
          <w:lang w:val="fr-FR"/>
        </w:rPr>
      </w:pPr>
    </w:p>
    <w:p w14:paraId="1F87E91E" w14:textId="77777777" w:rsidR="00AC1060" w:rsidRDefault="00AC1060" w:rsidP="00AC1060">
      <w:pPr>
        <w:pStyle w:val="Heading3"/>
      </w:pPr>
      <w:r>
        <w:t>Epicardial</w:t>
      </w:r>
    </w:p>
    <w:p w14:paraId="3C06D414" w14:textId="3655A831" w:rsidR="00AC1060" w:rsidRPr="0032190F" w:rsidRDefault="00AC1060" w:rsidP="00AC1060">
      <w:pPr>
        <w:jc w:val="both"/>
        <w:rPr>
          <w:lang w:val="fr-FR"/>
        </w:rPr>
      </w:pPr>
      <w:r>
        <w:rPr>
          <w:lang w:val="fr-FR"/>
        </w:rPr>
        <w:t xml:space="preserve">Couche 12: </w:t>
      </w:r>
      <w:hyperlink r:id="rId6514" w:anchor="Cul_Epicardial_Sud_France_per_recent" w:history="1">
        <w:r w:rsidRPr="00AB55F3">
          <w:rPr>
            <w:rStyle w:val="Hyperlink"/>
            <w:lang w:val="fr-FR"/>
          </w:rPr>
          <w:t>Epicardial récent</w:t>
        </w:r>
      </w:hyperlink>
      <w:r>
        <w:rPr>
          <w:lang w:val="fr-FR"/>
        </w:rPr>
        <w:t xml:space="preserve"> (BIB 2499)</w:t>
      </w:r>
    </w:p>
    <w:p w14:paraId="6D02D53C" w14:textId="77777777" w:rsidR="00AC1060" w:rsidRDefault="00AC1060" w:rsidP="00AC1060">
      <w:pPr>
        <w:rPr>
          <w:lang w:val="fr-FR"/>
        </w:rPr>
      </w:pPr>
    </w:p>
    <w:p w14:paraId="20BB5410" w14:textId="7C4D9A8D" w:rsidR="00AC1060" w:rsidRDefault="00AC1060" w:rsidP="00AC1060">
      <w:pPr>
        <w:rPr>
          <w:lang w:val="fr-FR"/>
        </w:rPr>
      </w:pPr>
      <w:r w:rsidRPr="0032190F">
        <w:rPr>
          <w:lang w:val="fr-FR"/>
        </w:rPr>
        <w:t>La fréquentation semble s’affermir durant l’</w:t>
      </w:r>
      <w:hyperlink r:id="rId6515" w:anchor="Cul_Epicardial_Sud_France" w:history="1">
        <w:r w:rsidRPr="0032190F">
          <w:rPr>
            <w:rStyle w:val="Hyperlink"/>
            <w:lang w:val="fr-FR"/>
          </w:rPr>
          <w:t>épicardial</w:t>
        </w:r>
      </w:hyperlink>
      <w:r w:rsidRPr="0032190F">
        <w:rPr>
          <w:lang w:val="fr-FR"/>
        </w:rPr>
        <w:t xml:space="preserve"> (vers 5100-4900 BC).(BIB 165 p. 143).</w:t>
      </w:r>
      <w:r w:rsidRPr="00AC1060">
        <w:rPr>
          <w:lang w:val="fr-FR"/>
        </w:rPr>
        <w:t xml:space="preserve"> </w:t>
      </w:r>
      <w:r w:rsidRPr="0032190F">
        <w:rPr>
          <w:lang w:val="fr-FR"/>
        </w:rPr>
        <w:t>Céramique de style épicardial récent (BIB 2499)</w:t>
      </w:r>
    </w:p>
    <w:p w14:paraId="4D94A7A1" w14:textId="77777777" w:rsidR="00AC1060" w:rsidRDefault="00AC1060" w:rsidP="00AC1060">
      <w:pPr>
        <w:rPr>
          <w:lang w:val="fr-FR"/>
        </w:rPr>
      </w:pPr>
    </w:p>
    <w:p w14:paraId="5AEF9FB5" w14:textId="77777777" w:rsidR="00AC1060" w:rsidRDefault="00AC1060" w:rsidP="00AC1060">
      <w:pPr>
        <w:pStyle w:val="Heading3"/>
      </w:pPr>
      <w:r>
        <w:t>Proto-chasséens</w:t>
      </w:r>
    </w:p>
    <w:p w14:paraId="35CEC2E3" w14:textId="7A4382C3" w:rsidR="00AC1060" w:rsidRDefault="00AC1060" w:rsidP="00AC1060">
      <w:pPr>
        <w:jc w:val="both"/>
        <w:rPr>
          <w:lang w:val="fr-FR"/>
        </w:rPr>
      </w:pPr>
      <w:r>
        <w:rPr>
          <w:lang w:val="fr-FR"/>
        </w:rPr>
        <w:t>Niveaux proto-chasséens (BIB 84)</w:t>
      </w:r>
      <w:r w:rsidRPr="00AC1060">
        <w:rPr>
          <w:lang w:val="fr-FR"/>
        </w:rPr>
        <w:t xml:space="preserve"> </w:t>
      </w:r>
      <w:r w:rsidRPr="0032190F">
        <w:rPr>
          <w:lang w:val="fr-FR"/>
        </w:rPr>
        <w:t xml:space="preserve">Les couches vérazienne classiques de cet abri stratifié (C4-C3-C2c) sont déposées antérieurement aux dépôts </w:t>
      </w:r>
      <w:hyperlink r:id="rId6516" w:anchor="Cul_Campaniforme" w:history="1">
        <w:r w:rsidRPr="0032190F">
          <w:rPr>
            <w:rStyle w:val="Hyperlink"/>
            <w:lang w:val="fr-FR"/>
          </w:rPr>
          <w:t>campaniforme</w:t>
        </w:r>
      </w:hyperlink>
      <w:r w:rsidRPr="0032190F">
        <w:rPr>
          <w:lang w:val="fr-FR"/>
        </w:rPr>
        <w:t xml:space="preserve">s(BIB 75 p. 254). </w:t>
      </w:r>
    </w:p>
    <w:p w14:paraId="58175A07" w14:textId="77777777" w:rsidR="00AC1060" w:rsidRDefault="00AC1060" w:rsidP="00AC1060">
      <w:pPr>
        <w:jc w:val="both"/>
        <w:rPr>
          <w:lang w:val="fr-FR"/>
        </w:rPr>
      </w:pPr>
    </w:p>
    <w:p w14:paraId="12E59709" w14:textId="77777777" w:rsidR="00AC1060" w:rsidRDefault="00AC1060" w:rsidP="00AC1060">
      <w:pPr>
        <w:pStyle w:val="Heading3"/>
      </w:pPr>
      <w:r>
        <w:t>Chasséen</w:t>
      </w:r>
    </w:p>
    <w:p w14:paraId="0CDFFB9B" w14:textId="77777777" w:rsidR="00AC1060" w:rsidRDefault="00AC1060" w:rsidP="00AC1060">
      <w:pPr>
        <w:jc w:val="both"/>
        <w:rPr>
          <w:lang w:val="fr-FR"/>
        </w:rPr>
      </w:pPr>
      <w:r w:rsidRPr="0032190F">
        <w:rPr>
          <w:lang w:val="fr-FR"/>
        </w:rPr>
        <w:t xml:space="preserve">Couches c.7 à c.11 : Chasséen lato sensu (BIB </w:t>
      </w:r>
      <w:r w:rsidRPr="0032190F">
        <w:rPr>
          <w:sz w:val="20"/>
          <w:lang w:val="fr-FR"/>
        </w:rPr>
        <w:t xml:space="preserve">T. Perrin </w:t>
      </w:r>
      <w:r w:rsidRPr="0032190F">
        <w:rPr>
          <w:lang w:val="fr-FR"/>
        </w:rPr>
        <w:t>in BIB 1708).</w:t>
      </w:r>
    </w:p>
    <w:p w14:paraId="07C419CA" w14:textId="77777777" w:rsidR="00AC1060" w:rsidRDefault="00AC1060" w:rsidP="00AC1060">
      <w:pPr>
        <w:jc w:val="both"/>
        <w:rPr>
          <w:lang w:val="fr-FR"/>
        </w:rPr>
      </w:pPr>
    </w:p>
    <w:p w14:paraId="091E21DE" w14:textId="6706D4F6" w:rsidR="00AC1060" w:rsidRPr="0032190F" w:rsidRDefault="00AC1060" w:rsidP="00AC1060">
      <w:pPr>
        <w:jc w:val="both"/>
        <w:rPr>
          <w:lang w:val="fr-FR"/>
        </w:rPr>
      </w:pPr>
      <w:r w:rsidRPr="0032190F">
        <w:rPr>
          <w:lang w:val="fr-FR"/>
        </w:rPr>
        <w:t xml:space="preserve">Les niveaux </w:t>
      </w:r>
      <w:hyperlink r:id="rId6517" w:anchor="Cul_Chasseen" w:history="1">
        <w:r w:rsidRPr="0032190F">
          <w:rPr>
            <w:rStyle w:val="Hyperlink"/>
            <w:lang w:val="fr-FR"/>
          </w:rPr>
          <w:t>Chasséens</w:t>
        </w:r>
      </w:hyperlink>
      <w:r w:rsidRPr="0032190F">
        <w:rPr>
          <w:lang w:val="fr-FR"/>
        </w:rPr>
        <w:t xml:space="preserve"> dans l’Aude montrent l’évolution entre un horizon ancien formatif (couche 11datée de 4300calBC), un niveau classique entre 4000 et 3700 calBC où il acquiert les caractéristiques du Chasséen méridional classique (formes céramiques typiques) et sa disparition vers 3500 calBC (BIB 156 et 165 p. 143)</w:t>
      </w:r>
    </w:p>
    <w:p w14:paraId="64060010" w14:textId="77777777" w:rsidR="00AC1060" w:rsidRDefault="00AC1060" w:rsidP="00AC1060">
      <w:pPr>
        <w:jc w:val="both"/>
        <w:rPr>
          <w:lang w:val="fr-FR"/>
        </w:rPr>
      </w:pPr>
      <w:r>
        <w:rPr>
          <w:lang w:val="fr-FR"/>
        </w:rPr>
        <w:t>La</w:t>
      </w:r>
      <w:r w:rsidRPr="0032190F">
        <w:rPr>
          <w:lang w:val="fr-FR"/>
        </w:rPr>
        <w:t xml:space="preserve"> chauffe </w:t>
      </w:r>
      <w:r>
        <w:rPr>
          <w:lang w:val="fr-FR"/>
        </w:rPr>
        <w:t xml:space="preserve">[traitement thermique] </w:t>
      </w:r>
      <w:r w:rsidRPr="0032190F">
        <w:rPr>
          <w:lang w:val="fr-FR"/>
        </w:rPr>
        <w:t xml:space="preserve">apparaît vers 4350 calBC [ce qui va contre ce qu’écrivait Binder à propos du Chasséen] (BIB </w:t>
      </w:r>
      <w:r w:rsidRPr="0032190F">
        <w:rPr>
          <w:sz w:val="20"/>
          <w:lang w:val="fr-FR"/>
        </w:rPr>
        <w:t xml:space="preserve">T. Perrin </w:t>
      </w:r>
      <w:r w:rsidRPr="0032190F">
        <w:rPr>
          <w:lang w:val="fr-FR"/>
        </w:rPr>
        <w:t>in BIB 1708)</w:t>
      </w:r>
    </w:p>
    <w:p w14:paraId="553D4B6A" w14:textId="77777777" w:rsidR="00474F5C" w:rsidRPr="0032190F" w:rsidRDefault="00474F5C" w:rsidP="00AC1060">
      <w:pPr>
        <w:jc w:val="both"/>
        <w:rPr>
          <w:lang w:val="fr-FR"/>
        </w:rPr>
      </w:pPr>
      <w:r>
        <w:rPr>
          <w:lang w:val="fr-FR"/>
        </w:rPr>
        <w:t>vase-support (SS BIB)</w:t>
      </w:r>
    </w:p>
    <w:p w14:paraId="2B83070A" w14:textId="77777777" w:rsidR="00AC1060" w:rsidRDefault="00AC1060" w:rsidP="00AC1060">
      <w:pPr>
        <w:jc w:val="both"/>
        <w:rPr>
          <w:lang w:val="fr-FR"/>
        </w:rPr>
      </w:pPr>
    </w:p>
    <w:p w14:paraId="5CB1C2D4" w14:textId="77777777" w:rsidR="00AC1060" w:rsidRPr="0032190F" w:rsidRDefault="00AC1060" w:rsidP="00AC1060">
      <w:pPr>
        <w:pStyle w:val="Heading3"/>
      </w:pPr>
      <w:r>
        <w:t>Néolithique récent</w:t>
      </w:r>
    </w:p>
    <w:p w14:paraId="2A8C21B3" w14:textId="5B5F45AA" w:rsidR="00AC1060" w:rsidRDefault="00AC1060" w:rsidP="00AC1060">
      <w:pPr>
        <w:jc w:val="both"/>
        <w:rPr>
          <w:lang w:val="fr-FR"/>
        </w:rPr>
      </w:pPr>
      <w:r w:rsidRPr="0032190F">
        <w:rPr>
          <w:lang w:val="fr-FR"/>
        </w:rPr>
        <w:t xml:space="preserve">Durant le </w:t>
      </w:r>
      <w:hyperlink r:id="rId6518" w:anchor="Cul_Neo_Recent" w:history="1">
        <w:r w:rsidRPr="0032190F">
          <w:rPr>
            <w:rStyle w:val="Hyperlink"/>
            <w:lang w:val="fr-FR"/>
          </w:rPr>
          <w:t>N</w:t>
        </w:r>
        <w:r>
          <w:rPr>
            <w:rStyle w:val="Hyperlink"/>
            <w:lang w:val="fr-FR"/>
          </w:rPr>
          <w:t>R</w:t>
        </w:r>
      </w:hyperlink>
      <w:r w:rsidRPr="0032190F">
        <w:rPr>
          <w:lang w:val="fr-FR"/>
        </w:rPr>
        <w:t xml:space="preserve">, le site montre une occupation de la culture </w:t>
      </w:r>
      <w:hyperlink r:id="rId6519" w:anchor="Cul_Saint_Ponien" w:history="1">
        <w:r w:rsidRPr="0032190F">
          <w:rPr>
            <w:rStyle w:val="Hyperlink"/>
            <w:lang w:val="fr-FR"/>
          </w:rPr>
          <w:t>Saintponiennne</w:t>
        </w:r>
      </w:hyperlink>
      <w:r w:rsidRPr="00AC1060">
        <w:rPr>
          <w:lang w:val="fr-FR"/>
        </w:rPr>
        <w:t xml:space="preserve"> </w:t>
      </w:r>
      <w:r w:rsidRPr="0032190F">
        <w:rPr>
          <w:lang w:val="fr-FR"/>
        </w:rPr>
        <w:t>(Guilaine 1974) (BIB 160). A la suite des niveaux chasséens évolués on trouve des vases de forme globulaires avec des décors à cordons lisses sous le bord associés à des écuelles carénées issues du Chasséen. Présence de bois de cerf et « d’idoles » [pendeloques], de flèches asymétriques. Cet ensemble est attribué au Saint-Ponien (BIB 213)</w:t>
      </w:r>
    </w:p>
    <w:p w14:paraId="5CF58BF8" w14:textId="77777777" w:rsidR="00AC1060" w:rsidRDefault="00AC1060" w:rsidP="00AC1060">
      <w:pPr>
        <w:jc w:val="both"/>
        <w:rPr>
          <w:lang w:val="fr-FR"/>
        </w:rPr>
      </w:pPr>
    </w:p>
    <w:p w14:paraId="53078EEC" w14:textId="77777777" w:rsidR="00AC1060" w:rsidRDefault="00AC1060" w:rsidP="00AC1060">
      <w:pPr>
        <w:pStyle w:val="Heading3"/>
      </w:pPr>
      <w:r>
        <w:t>Néolithique final</w:t>
      </w:r>
    </w:p>
    <w:p w14:paraId="6402C7CD" w14:textId="77777777" w:rsidR="00AC1060" w:rsidRDefault="00AC1060" w:rsidP="00AC1060">
      <w:pPr>
        <w:jc w:val="both"/>
        <w:rPr>
          <w:lang w:val="fr-FR"/>
        </w:rPr>
      </w:pPr>
    </w:p>
    <w:p w14:paraId="59B7FC08" w14:textId="5AB62366" w:rsidR="00AC1060" w:rsidRPr="0032190F" w:rsidRDefault="00AC1060" w:rsidP="00AC1060">
      <w:pPr>
        <w:jc w:val="both"/>
        <w:rPr>
          <w:lang w:val="fr-FR"/>
        </w:rPr>
      </w:pPr>
      <w:r w:rsidRPr="0032190F">
        <w:rPr>
          <w:lang w:val="fr-FR"/>
        </w:rPr>
        <w:lastRenderedPageBreak/>
        <w:t xml:space="preserve">Le </w:t>
      </w:r>
      <w:hyperlink r:id="rId6520" w:anchor="Cul_Neo_Final" w:history="1">
        <w:r w:rsidRPr="0032190F">
          <w:rPr>
            <w:rStyle w:val="Hyperlink"/>
            <w:lang w:val="fr-FR"/>
          </w:rPr>
          <w:t>N</w:t>
        </w:r>
        <w:r>
          <w:rPr>
            <w:rStyle w:val="Hyperlink"/>
            <w:lang w:val="fr-FR"/>
          </w:rPr>
          <w:t>F</w:t>
        </w:r>
      </w:hyperlink>
      <w:r w:rsidRPr="0032190F">
        <w:rPr>
          <w:lang w:val="fr-FR"/>
        </w:rPr>
        <w:t xml:space="preserve"> vérazien, amorcé vers 3200 calBC évolue à son tour pour laisser place, à l’âge du Cuivre (vers 2700-2500 calBC) à une étape marquée par la présence des populations pyrénéennes à vases campaniformes. L’âge du Bronze ancien-moyen est mal assuré. Le Bronze final, Tène final l’est mieux (BIB 165 p. 143).</w:t>
      </w:r>
    </w:p>
    <w:p w14:paraId="024CA2B7" w14:textId="77777777" w:rsidR="00AC1060" w:rsidRPr="0032190F" w:rsidRDefault="00AC1060" w:rsidP="00AC1060">
      <w:pPr>
        <w:jc w:val="both"/>
        <w:rPr>
          <w:lang w:val="fr-FR"/>
        </w:rPr>
      </w:pPr>
    </w:p>
    <w:p w14:paraId="510AF7DC" w14:textId="77777777" w:rsidR="00AC1060" w:rsidRDefault="00AC1060" w:rsidP="00AC1060">
      <w:pPr>
        <w:jc w:val="both"/>
        <w:rPr>
          <w:lang w:val="fr-FR"/>
        </w:rPr>
      </w:pPr>
    </w:p>
    <w:p w14:paraId="2CD3814D" w14:textId="77777777" w:rsidR="00AC1060" w:rsidRDefault="00AC1060" w:rsidP="00AC1060">
      <w:pPr>
        <w:pStyle w:val="Heading3"/>
      </w:pPr>
      <w:r>
        <w:t>Campaniforme</w:t>
      </w:r>
    </w:p>
    <w:p w14:paraId="4914314D" w14:textId="676DDB4E" w:rsidR="00AC1060" w:rsidRPr="0032190F" w:rsidRDefault="00AC1060" w:rsidP="00AC1060">
      <w:pPr>
        <w:jc w:val="both"/>
        <w:rPr>
          <w:lang w:val="fr-FR"/>
        </w:rPr>
      </w:pPr>
      <w:r w:rsidRPr="0032190F">
        <w:rPr>
          <w:lang w:val="fr-FR"/>
        </w:rPr>
        <w:t xml:space="preserve">Des tessons à </w:t>
      </w:r>
      <w:hyperlink r:id="rId6521" w:anchor="Cul_Art_TAC_T_g_chevrons" w:history="1">
        <w:r w:rsidRPr="0032190F">
          <w:rPr>
            <w:rStyle w:val="Hyperlink"/>
            <w:lang w:val="fr-FR"/>
          </w:rPr>
          <w:t>chevrons</w:t>
        </w:r>
      </w:hyperlink>
      <w:r w:rsidRPr="0032190F">
        <w:rPr>
          <w:lang w:val="fr-FR"/>
        </w:rPr>
        <w:t xml:space="preserve"> incisés apparaissent dans la couche 5 et dans la couche 2c qui précède immédiatement le premier horizon </w:t>
      </w:r>
      <w:hyperlink r:id="rId6522" w:anchor="Cul_Campaniforme" w:history="1">
        <w:r w:rsidRPr="0032190F">
          <w:rPr>
            <w:rStyle w:val="Hyperlink"/>
            <w:lang w:val="fr-FR"/>
          </w:rPr>
          <w:t>campaniforme</w:t>
        </w:r>
      </w:hyperlink>
      <w:r w:rsidRPr="0032190F">
        <w:rPr>
          <w:lang w:val="fr-FR"/>
        </w:rPr>
        <w:t xml:space="preserve"> (SS BIB)</w:t>
      </w:r>
    </w:p>
    <w:p w14:paraId="26B43802" w14:textId="77777777" w:rsidR="00AC1060" w:rsidRPr="0032190F" w:rsidRDefault="00AC1060" w:rsidP="00AC1060">
      <w:pPr>
        <w:jc w:val="both"/>
        <w:rPr>
          <w:lang w:val="fr-FR"/>
        </w:rPr>
      </w:pPr>
      <w:r>
        <w:rPr>
          <w:lang w:val="fr-FR"/>
        </w:rPr>
        <w:t xml:space="preserve">Campaniforme. </w:t>
      </w:r>
      <w:r w:rsidRPr="0032190F">
        <w:rPr>
          <w:lang w:val="fr-FR"/>
        </w:rPr>
        <w:t>La phase inférieure de la couche 2b voit l’association d’un complexe céramique indigène de type vérazien et de vestiges campaniformes (gobelets, V-boutons, flèches pédonculées, céramique d’accompagnement) (BIB 75 p. 254)</w:t>
      </w:r>
    </w:p>
    <w:p w14:paraId="6AD560D1" w14:textId="77777777" w:rsidR="007A303B" w:rsidRPr="0032190F" w:rsidRDefault="007A303B" w:rsidP="00242C0F">
      <w:pPr>
        <w:jc w:val="both"/>
        <w:rPr>
          <w:lang w:val="fr-FR"/>
        </w:rPr>
      </w:pPr>
    </w:p>
    <w:p w14:paraId="16F025B1" w14:textId="77777777" w:rsidR="007A303B" w:rsidRPr="0032190F" w:rsidRDefault="007A303B" w:rsidP="00242C0F">
      <w:pPr>
        <w:jc w:val="both"/>
        <w:rPr>
          <w:lang w:val="fr-FR"/>
        </w:rPr>
      </w:pPr>
      <w:r w:rsidRPr="0032190F">
        <w:rPr>
          <w:lang w:val="fr-FR"/>
        </w:rPr>
        <w:t xml:space="preserve">Deux datation </w:t>
      </w:r>
      <w:smartTag w:uri="urn:schemas-microsoft-com:office:smarttags" w:element="metricconverter">
        <w:smartTagPr>
          <w:attr w:name="ProductID" w:val="14C"/>
        </w:smartTagPr>
        <w:r w:rsidRPr="0032190F">
          <w:rPr>
            <w:lang w:val="fr-FR"/>
          </w:rPr>
          <w:t>14C</w:t>
        </w:r>
      </w:smartTag>
      <w:r w:rsidRPr="0032190F">
        <w:rPr>
          <w:lang w:val="fr-FR"/>
        </w:rPr>
        <w:t xml:space="preserve"> pour la phase 3 du Campaniforme, couche 2b : </w:t>
      </w:r>
    </w:p>
    <w:p w14:paraId="15E2C335" w14:textId="77777777" w:rsidR="007A303B" w:rsidRPr="0032190F" w:rsidRDefault="007A303B"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83"/>
        <w:gridCol w:w="2138"/>
        <w:gridCol w:w="1928"/>
        <w:gridCol w:w="1722"/>
      </w:tblGrid>
      <w:tr w:rsidR="000107E1" w:rsidRPr="000107E1" w14:paraId="621966BC" w14:textId="77777777" w:rsidTr="00685C0B">
        <w:trPr>
          <w:jc w:val="center"/>
        </w:trPr>
        <w:tc>
          <w:tcPr>
            <w:tcW w:w="0" w:type="auto"/>
            <w:vMerge w:val="restart"/>
            <w:vAlign w:val="center"/>
          </w:tcPr>
          <w:p w14:paraId="37677BCE" w14:textId="77777777" w:rsidR="000107E1" w:rsidRPr="000107E1" w:rsidRDefault="000107E1" w:rsidP="00242C0F">
            <w:pPr>
              <w:jc w:val="center"/>
              <w:rPr>
                <w:lang w:val="en-GB"/>
              </w:rPr>
            </w:pPr>
            <w:r w:rsidRPr="000107E1">
              <w:rPr>
                <w:lang w:val="en-GB"/>
              </w:rPr>
              <w:t xml:space="preserve">c. </w:t>
            </w:r>
            <w:r>
              <w:rPr>
                <w:lang w:val="en-GB"/>
              </w:rPr>
              <w:t>2b</w:t>
            </w:r>
          </w:p>
        </w:tc>
        <w:tc>
          <w:tcPr>
            <w:tcW w:w="0" w:type="auto"/>
            <w:shd w:val="clear" w:color="auto" w:fill="auto"/>
            <w:vAlign w:val="center"/>
          </w:tcPr>
          <w:p w14:paraId="1805667B" w14:textId="77777777" w:rsidR="000107E1" w:rsidRPr="00685C0B" w:rsidRDefault="000107E1" w:rsidP="00242C0F">
            <w:pPr>
              <w:jc w:val="center"/>
              <w:rPr>
                <w:sz w:val="20"/>
                <w:lang w:val="en-GB"/>
              </w:rPr>
            </w:pPr>
            <w:r w:rsidRPr="00685C0B">
              <w:rPr>
                <w:sz w:val="20"/>
                <w:lang w:val="en-GB"/>
              </w:rPr>
              <w:t>MC 567 : 4190 ± 90 BP</w:t>
            </w:r>
          </w:p>
        </w:tc>
        <w:tc>
          <w:tcPr>
            <w:tcW w:w="1928" w:type="dxa"/>
          </w:tcPr>
          <w:p w14:paraId="22392B97" w14:textId="77777777" w:rsidR="000107E1" w:rsidRPr="00685C0B" w:rsidRDefault="000107E1" w:rsidP="00242C0F">
            <w:pPr>
              <w:rPr>
                <w:sz w:val="20"/>
                <w:lang w:val="en-GB"/>
              </w:rPr>
            </w:pPr>
            <w:r w:rsidRPr="00685C0B">
              <w:rPr>
                <w:sz w:val="20"/>
                <w:lang w:val="en-GB"/>
              </w:rPr>
              <w:t xml:space="preserve">2912-2619 BC Cal. </w:t>
            </w:r>
          </w:p>
        </w:tc>
        <w:tc>
          <w:tcPr>
            <w:tcW w:w="1722" w:type="dxa"/>
          </w:tcPr>
          <w:p w14:paraId="064A0E76" w14:textId="77777777" w:rsidR="000107E1" w:rsidRPr="00685C0B" w:rsidRDefault="000107E1" w:rsidP="00242C0F">
            <w:pPr>
              <w:rPr>
                <w:sz w:val="20"/>
                <w:lang w:val="en-GB"/>
              </w:rPr>
            </w:pPr>
            <w:r w:rsidRPr="00685C0B">
              <w:rPr>
                <w:sz w:val="20"/>
                <w:lang w:val="en-GB"/>
              </w:rPr>
              <w:t>BIB 1175 fig 100</w:t>
            </w:r>
          </w:p>
        </w:tc>
      </w:tr>
      <w:tr w:rsidR="000107E1" w:rsidRPr="000107E1" w14:paraId="11447369" w14:textId="77777777" w:rsidTr="00685C0B">
        <w:trPr>
          <w:trHeight w:val="70"/>
          <w:jc w:val="center"/>
        </w:trPr>
        <w:tc>
          <w:tcPr>
            <w:tcW w:w="0" w:type="auto"/>
            <w:vMerge/>
            <w:vAlign w:val="center"/>
          </w:tcPr>
          <w:p w14:paraId="03871809" w14:textId="77777777" w:rsidR="000107E1" w:rsidRPr="000107E1" w:rsidRDefault="000107E1" w:rsidP="00242C0F">
            <w:pPr>
              <w:jc w:val="center"/>
              <w:rPr>
                <w:lang w:val="en-GB"/>
              </w:rPr>
            </w:pPr>
          </w:p>
        </w:tc>
        <w:tc>
          <w:tcPr>
            <w:tcW w:w="0" w:type="auto"/>
            <w:shd w:val="clear" w:color="auto" w:fill="auto"/>
          </w:tcPr>
          <w:p w14:paraId="70B1CDA9" w14:textId="77777777" w:rsidR="000107E1" w:rsidRPr="00685C0B" w:rsidRDefault="000107E1" w:rsidP="00242C0F">
            <w:pPr>
              <w:rPr>
                <w:sz w:val="20"/>
                <w:lang w:val="en-GB"/>
              </w:rPr>
            </w:pPr>
            <w:r w:rsidRPr="00685C0B">
              <w:rPr>
                <w:sz w:val="20"/>
                <w:lang w:val="en-GB"/>
              </w:rPr>
              <w:t>MC 568 : 4160 ± 90 BP</w:t>
            </w:r>
          </w:p>
        </w:tc>
        <w:tc>
          <w:tcPr>
            <w:tcW w:w="1928" w:type="dxa"/>
          </w:tcPr>
          <w:p w14:paraId="702BB5AB" w14:textId="77777777" w:rsidR="000107E1" w:rsidRPr="00685C0B" w:rsidRDefault="000107E1" w:rsidP="00242C0F">
            <w:pPr>
              <w:rPr>
                <w:sz w:val="20"/>
                <w:lang w:val="en-GB"/>
              </w:rPr>
            </w:pPr>
            <w:r w:rsidRPr="00685C0B">
              <w:rPr>
                <w:sz w:val="20"/>
                <w:lang w:val="en-GB"/>
              </w:rPr>
              <w:t>2898-2594 Cal BC</w:t>
            </w:r>
          </w:p>
        </w:tc>
        <w:tc>
          <w:tcPr>
            <w:tcW w:w="1722" w:type="dxa"/>
          </w:tcPr>
          <w:p w14:paraId="57E542E7" w14:textId="77777777" w:rsidR="000107E1" w:rsidRPr="00685C0B" w:rsidRDefault="000107E1" w:rsidP="00242C0F">
            <w:pPr>
              <w:rPr>
                <w:sz w:val="20"/>
                <w:lang w:val="en-GB"/>
              </w:rPr>
            </w:pPr>
            <w:r w:rsidRPr="00685C0B">
              <w:rPr>
                <w:sz w:val="20"/>
                <w:lang w:val="en-GB"/>
              </w:rPr>
              <w:t>BIB 1175 fig 100</w:t>
            </w:r>
          </w:p>
        </w:tc>
      </w:tr>
    </w:tbl>
    <w:p w14:paraId="0A0C2E4F" w14:textId="77777777" w:rsidR="007A303B" w:rsidRPr="000107E1" w:rsidRDefault="007A303B" w:rsidP="00242C0F">
      <w:pPr>
        <w:jc w:val="both"/>
        <w:rPr>
          <w:lang w:val="en-GB"/>
        </w:rPr>
      </w:pPr>
    </w:p>
    <w:p w14:paraId="105931CB" w14:textId="77777777" w:rsidR="00664E89" w:rsidRDefault="00664E89" w:rsidP="00242C0F">
      <w:pPr>
        <w:jc w:val="both"/>
        <w:rPr>
          <w:lang w:val="fr-FR"/>
        </w:rPr>
      </w:pPr>
    </w:p>
    <w:p w14:paraId="48D7E8DA" w14:textId="77777777" w:rsidR="00AC1060" w:rsidRDefault="00AC1060" w:rsidP="00AC1060">
      <w:pPr>
        <w:pStyle w:val="Heading3"/>
      </w:pPr>
      <w:r>
        <w:t>Bronze</w:t>
      </w:r>
    </w:p>
    <w:p w14:paraId="1E0CBE33" w14:textId="77777777" w:rsidR="00AC1060" w:rsidRPr="0032190F" w:rsidRDefault="00AC1060" w:rsidP="00242C0F">
      <w:pPr>
        <w:jc w:val="both"/>
        <w:rPr>
          <w:lang w:val="fr-FR"/>
        </w:rPr>
      </w:pPr>
    </w:p>
    <w:p w14:paraId="69E97D8C" w14:textId="77777777" w:rsidR="00BF3F61" w:rsidRDefault="005910C4" w:rsidP="00242C0F">
      <w:pPr>
        <w:jc w:val="both"/>
        <w:rPr>
          <w:lang w:val="fr-FR"/>
        </w:rPr>
      </w:pPr>
      <w:r w:rsidRPr="0032190F">
        <w:rPr>
          <w:lang w:val="fr-FR"/>
        </w:rPr>
        <w:t>A livré des décors céramiques de la fin de l’âge du Bronze (BIB 1935 fig. 404)</w:t>
      </w:r>
    </w:p>
    <w:p w14:paraId="3D824797" w14:textId="77777777" w:rsidR="00DA34B1" w:rsidRPr="0032190F" w:rsidRDefault="00DA34B1" w:rsidP="00242C0F">
      <w:pPr>
        <w:jc w:val="both"/>
        <w:rPr>
          <w:lang w:val="fr-FR"/>
        </w:rPr>
      </w:pPr>
    </w:p>
    <w:p w14:paraId="4A013CA1" w14:textId="77777777" w:rsidR="000D3883" w:rsidRPr="0032190F" w:rsidRDefault="000D3883" w:rsidP="00426FF9">
      <w:pPr>
        <w:pStyle w:val="Heading1"/>
      </w:pPr>
      <w:bookmarkStart w:id="2785" w:name="Sit_Auriac"/>
      <w:r w:rsidRPr="0032190F">
        <w:t>AURIAC</w:t>
      </w:r>
    </w:p>
    <w:bookmarkEnd w:id="2785"/>
    <w:p w14:paraId="2C7FBEFC" w14:textId="77777777" w:rsidR="004317C0" w:rsidRPr="0032190F" w:rsidRDefault="004317C0" w:rsidP="00242C0F">
      <w:pPr>
        <w:jc w:val="both"/>
        <w:rPr>
          <w:lang w:val="fr-FR"/>
        </w:rPr>
      </w:pPr>
    </w:p>
    <w:p w14:paraId="3BCEA2DD" w14:textId="0C4CA8AC" w:rsidR="000D3883" w:rsidRPr="0032190F" w:rsidRDefault="004317C0" w:rsidP="00242C0F">
      <w:pPr>
        <w:jc w:val="both"/>
        <w:rPr>
          <w:lang w:val="fr-FR"/>
        </w:rPr>
      </w:pPr>
      <w:r w:rsidRPr="0032190F">
        <w:rPr>
          <w:lang w:val="fr-FR"/>
        </w:rPr>
        <w:t>Enceinte.</w:t>
      </w:r>
      <w:r w:rsidR="000D3883" w:rsidRPr="0032190F">
        <w:rPr>
          <w:lang w:val="fr-FR"/>
        </w:rPr>
        <w:t xml:space="preserve">Le site d’Auriac (Carcassonne, Aude) occupe le sommet d’un petit éperon en surplomb de la confluence d’un ruisseau avec l’Aude. Le site qui s’étend sur </w:t>
      </w:r>
      <w:smartTag w:uri="urn:schemas-microsoft-com:office:smarttags" w:element="metricconverter">
        <w:smartTagPr>
          <w:attr w:name="ProductID" w:val="3 ha"/>
        </w:smartTagPr>
        <w:r w:rsidR="000D3883" w:rsidRPr="0032190F">
          <w:rPr>
            <w:lang w:val="fr-FR"/>
          </w:rPr>
          <w:t>3 ha</w:t>
        </w:r>
      </w:smartTag>
      <w:r w:rsidR="000D3883" w:rsidRPr="0032190F">
        <w:rPr>
          <w:lang w:val="fr-FR"/>
        </w:rPr>
        <w:t xml:space="preserve"> était protégé au sud par un fossé de près de </w:t>
      </w:r>
      <w:smartTag w:uri="urn:schemas-microsoft-com:office:smarttags" w:element="metricconverter">
        <w:smartTagPr>
          <w:attr w:name="ProductID" w:val="130 m"/>
        </w:smartTagPr>
        <w:r w:rsidR="000D3883" w:rsidRPr="0032190F">
          <w:rPr>
            <w:lang w:val="fr-FR"/>
          </w:rPr>
          <w:t>130 m</w:t>
        </w:r>
      </w:smartTag>
      <w:r w:rsidR="000D3883" w:rsidRPr="0032190F">
        <w:rPr>
          <w:lang w:val="fr-FR"/>
        </w:rPr>
        <w:t xml:space="preserve"> de long, constitué de 2 tronçons arqués et séparés par un passage. Le remplissage des fossés et des lambeaux de sols ont livré du matériel attribué au </w:t>
      </w:r>
      <w:hyperlink r:id="rId6523" w:anchor="Cul_Chasseen" w:history="1">
        <w:r w:rsidR="000D3883" w:rsidRPr="0032190F">
          <w:rPr>
            <w:rStyle w:val="Hyperlink"/>
            <w:lang w:val="fr-FR"/>
          </w:rPr>
          <w:t>Chasséen</w:t>
        </w:r>
      </w:hyperlink>
      <w:r w:rsidR="000D3883" w:rsidRPr="0032190F">
        <w:rPr>
          <w:lang w:val="fr-FR"/>
        </w:rPr>
        <w:t xml:space="preserve"> avec des écuelles carénées, des coupes en calotte décorées de sillons internes sous le bord, … La faune témoigne d’une économie agricole fondée sur l’élevage du Bœuf et du Mouton et la culture du blé, de l’orge et des légumineuses (BIB 1406)</w:t>
      </w:r>
    </w:p>
    <w:p w14:paraId="014ABF8C" w14:textId="6CF6C569" w:rsidR="00F16234" w:rsidRPr="0032190F" w:rsidRDefault="00F16234" w:rsidP="00242C0F">
      <w:pPr>
        <w:jc w:val="both"/>
        <w:rPr>
          <w:lang w:val="fr-FR"/>
        </w:rPr>
      </w:pPr>
      <w:r w:rsidRPr="0032190F">
        <w:rPr>
          <w:lang w:val="fr-FR"/>
        </w:rPr>
        <w:t xml:space="preserve">Site de redistribution du silex </w:t>
      </w:r>
      <w:hyperlink r:id="rId6524" w:anchor="Sit_Mont_Ventoux" w:history="1">
        <w:r w:rsidR="0077212E" w:rsidRPr="0077212E">
          <w:rPr>
            <w:rStyle w:val="Hyperlink"/>
            <w:lang w:val="fr-FR"/>
          </w:rPr>
          <w:t>blond bédoulien</w:t>
        </w:r>
      </w:hyperlink>
      <w:r w:rsidR="0077212E" w:rsidRPr="0032190F">
        <w:rPr>
          <w:lang w:val="fr-FR"/>
        </w:rPr>
        <w:t xml:space="preserve"> </w:t>
      </w:r>
      <w:r w:rsidRPr="0032190F">
        <w:rPr>
          <w:lang w:val="fr-FR"/>
        </w:rPr>
        <w:t xml:space="preserve">(BIB </w:t>
      </w:r>
      <w:r w:rsidRPr="0032190F">
        <w:rPr>
          <w:sz w:val="20"/>
          <w:lang w:val="fr-FR"/>
        </w:rPr>
        <w:t>W. Galin</w:t>
      </w:r>
      <w:r w:rsidRPr="0032190F">
        <w:rPr>
          <w:lang w:val="fr-FR"/>
        </w:rPr>
        <w:t>in BIB 1708)</w:t>
      </w:r>
    </w:p>
    <w:p w14:paraId="2BA3075F" w14:textId="77777777" w:rsidR="004317C0" w:rsidRPr="0032190F" w:rsidRDefault="004317C0" w:rsidP="00242C0F">
      <w:pPr>
        <w:jc w:val="both"/>
        <w:rPr>
          <w:lang w:val="fr-FR"/>
        </w:rPr>
      </w:pPr>
      <w:r w:rsidRPr="0032190F">
        <w:rPr>
          <w:lang w:val="fr-FR"/>
        </w:rPr>
        <w:t>Pas de soleil représenté sur céramique pour K. Gernigon com. pers.</w:t>
      </w:r>
    </w:p>
    <w:p w14:paraId="285E931E" w14:textId="77777777" w:rsidR="000D3883" w:rsidRPr="0032190F" w:rsidRDefault="000D3883" w:rsidP="00242C0F">
      <w:pPr>
        <w:jc w:val="both"/>
        <w:rPr>
          <w:lang w:val="fr-FR"/>
        </w:rPr>
      </w:pPr>
    </w:p>
    <w:p w14:paraId="4F3EAF71" w14:textId="77777777" w:rsidR="002260BA" w:rsidRPr="0032190F" w:rsidRDefault="00081995" w:rsidP="00426FF9">
      <w:pPr>
        <w:pStyle w:val="Heading1"/>
      </w:pPr>
      <w:bookmarkStart w:id="2786" w:name="Sit_Montou"/>
      <w:r w:rsidRPr="0032190F">
        <w:t>MONTOU</w:t>
      </w:r>
    </w:p>
    <w:bookmarkEnd w:id="2786"/>
    <w:p w14:paraId="32DD5376" w14:textId="77777777" w:rsidR="002260BA" w:rsidRPr="0032190F" w:rsidRDefault="002260BA" w:rsidP="00242C0F">
      <w:pPr>
        <w:jc w:val="both"/>
        <w:rPr>
          <w:lang w:val="fr-FR"/>
        </w:rPr>
      </w:pPr>
    </w:p>
    <w:p w14:paraId="6FD7AA16" w14:textId="77777777" w:rsidR="00604C16" w:rsidRPr="0032190F" w:rsidRDefault="00081995" w:rsidP="00242C0F">
      <w:pPr>
        <w:jc w:val="both"/>
        <w:rPr>
          <w:lang w:val="fr-FR"/>
        </w:rPr>
      </w:pPr>
      <w:r w:rsidRPr="0032190F">
        <w:rPr>
          <w:lang w:val="fr-FR"/>
        </w:rPr>
        <w:t>La grotte</w:t>
      </w:r>
      <w:r w:rsidR="006B683E" w:rsidRPr="0032190F">
        <w:rPr>
          <w:lang w:val="fr-FR"/>
        </w:rPr>
        <w:t xml:space="preserve"> de Montou </w:t>
      </w:r>
      <w:r w:rsidR="00604C16" w:rsidRPr="0032190F">
        <w:rPr>
          <w:lang w:val="fr-FR"/>
        </w:rPr>
        <w:t>(Corb</w:t>
      </w:r>
      <w:r w:rsidR="00A6702E" w:rsidRPr="0032190F">
        <w:rPr>
          <w:lang w:val="fr-FR"/>
        </w:rPr>
        <w:t>è</w:t>
      </w:r>
      <w:r w:rsidR="00604C16" w:rsidRPr="0032190F">
        <w:rPr>
          <w:lang w:val="fr-FR"/>
        </w:rPr>
        <w:t>re-</w:t>
      </w:r>
      <w:r w:rsidR="00A6702E" w:rsidRPr="0032190F">
        <w:rPr>
          <w:lang w:val="fr-FR"/>
        </w:rPr>
        <w:t>l</w:t>
      </w:r>
      <w:r w:rsidR="00604C16" w:rsidRPr="0032190F">
        <w:rPr>
          <w:lang w:val="fr-FR"/>
        </w:rPr>
        <w:t>es-Cabanes</w:t>
      </w:r>
      <w:r w:rsidR="00A6702E" w:rsidRPr="0032190F">
        <w:rPr>
          <w:lang w:val="fr-FR"/>
        </w:rPr>
        <w:t>, Pyrénées-Orientales</w:t>
      </w:r>
      <w:r w:rsidR="00604C16" w:rsidRPr="0032190F">
        <w:rPr>
          <w:lang w:val="fr-FR"/>
        </w:rPr>
        <w:t>). Gisement stratifié du Néolithique à l’âge du Fer (BIB 1825 p. 413).</w:t>
      </w:r>
    </w:p>
    <w:p w14:paraId="3FA4EE20" w14:textId="77777777" w:rsidR="00081995" w:rsidRPr="0032190F" w:rsidRDefault="00081995" w:rsidP="00081995">
      <w:pPr>
        <w:jc w:val="both"/>
        <w:rPr>
          <w:lang w:val="fr-FR"/>
        </w:rPr>
      </w:pPr>
    </w:p>
    <w:p w14:paraId="35501D43" w14:textId="13C5B4E9" w:rsidR="00081995" w:rsidRPr="0032190F" w:rsidRDefault="00081995" w:rsidP="00081995">
      <w:pPr>
        <w:jc w:val="both"/>
        <w:rPr>
          <w:lang w:val="fr-FR"/>
        </w:rPr>
      </w:pPr>
      <w:r w:rsidRPr="0032190F">
        <w:rPr>
          <w:lang w:val="fr-FR"/>
        </w:rPr>
        <w:t xml:space="preserve">Inhumation attribuée à la culture du </w:t>
      </w:r>
      <w:hyperlink r:id="rId6525" w:anchor="Cul_Montbolo" w:history="1">
        <w:r w:rsidRPr="0032190F">
          <w:rPr>
            <w:rStyle w:val="Hyperlink"/>
            <w:lang w:val="fr-FR"/>
          </w:rPr>
          <w:t>Montbolo</w:t>
        </w:r>
      </w:hyperlink>
      <w:r w:rsidRPr="0032190F">
        <w:rPr>
          <w:lang w:val="fr-FR"/>
        </w:rPr>
        <w:t xml:space="preserve"> (BIB </w:t>
      </w:r>
      <w:r w:rsidRPr="0032190F">
        <w:rPr>
          <w:sz w:val="20"/>
          <w:szCs w:val="20"/>
          <w:lang w:val="fr-FR"/>
        </w:rPr>
        <w:t>A. Schmitt, J. Michel</w:t>
      </w:r>
      <w:r w:rsidRPr="0032190F">
        <w:rPr>
          <w:lang w:val="fr-FR"/>
        </w:rPr>
        <w:t xml:space="preserve"> in BIB 1708)</w:t>
      </w:r>
    </w:p>
    <w:p w14:paraId="5D7F72CC" w14:textId="77777777" w:rsidR="00604C16" w:rsidRPr="0032190F" w:rsidRDefault="00604C16" w:rsidP="00242C0F">
      <w:pPr>
        <w:jc w:val="both"/>
        <w:rPr>
          <w:lang w:val="fr-FR"/>
        </w:rPr>
      </w:pPr>
    </w:p>
    <w:p w14:paraId="7D63E5AE" w14:textId="77777777" w:rsidR="00604C16" w:rsidRPr="0032190F" w:rsidRDefault="00604C16" w:rsidP="00081995">
      <w:pPr>
        <w:jc w:val="both"/>
        <w:rPr>
          <w:lang w:val="fr-FR"/>
        </w:rPr>
      </w:pPr>
      <w:r w:rsidRPr="0032190F">
        <w:rPr>
          <w:lang w:val="fr-FR"/>
        </w:rPr>
        <w:t xml:space="preserve">Dans les niveaux dits « énéolithiques » : plaquettes de schiste avec parfois des trous de suspension, boutons prismatiques en os à preforation en V, alènes losangiques en bronze, poignard à rivets en bronze, pointes de flèches en os ; vases carénés, pour certains anses à bouton, anses </w:t>
      </w:r>
      <w:r w:rsidRPr="0032190F">
        <w:rPr>
          <w:i/>
          <w:lang w:val="fr-FR"/>
        </w:rPr>
        <w:t>ad ascia</w:t>
      </w:r>
      <w:r w:rsidRPr="0032190F">
        <w:rPr>
          <w:lang w:val="fr-FR"/>
        </w:rPr>
        <w:t>, un vase polypode à 12 pieds, grand nombre de cordons à impressions digitales (BIB 1825 p. 413).</w:t>
      </w:r>
    </w:p>
    <w:p w14:paraId="7C6F41CA" w14:textId="77777777" w:rsidR="00604C16" w:rsidRPr="0032190F" w:rsidRDefault="00604C16" w:rsidP="00081995">
      <w:pPr>
        <w:jc w:val="both"/>
        <w:rPr>
          <w:lang w:val="fr-FR"/>
        </w:rPr>
      </w:pPr>
      <w:r w:rsidRPr="0032190F">
        <w:rPr>
          <w:lang w:val="fr-FR"/>
        </w:rPr>
        <w:t>Dans les niveaux sus-jacents : céramique fine cannelée, vases à cordons impressionnés de tradition indigène (BIB 1825 p. 413).</w:t>
      </w:r>
    </w:p>
    <w:p w14:paraId="533BCCB5" w14:textId="77777777" w:rsidR="00604C16" w:rsidRPr="0032190F" w:rsidRDefault="00604C16" w:rsidP="00242C0F">
      <w:pPr>
        <w:jc w:val="both"/>
        <w:rPr>
          <w:lang w:val="fr-FR"/>
        </w:rPr>
      </w:pPr>
    </w:p>
    <w:p w14:paraId="38290C01" w14:textId="2A1F6D4C" w:rsidR="00917B5D" w:rsidRPr="0032190F" w:rsidRDefault="00604C16" w:rsidP="00242C0F">
      <w:pPr>
        <w:jc w:val="both"/>
        <w:rPr>
          <w:lang w:val="fr-FR"/>
        </w:rPr>
      </w:pPr>
      <w:r w:rsidRPr="0032190F">
        <w:rPr>
          <w:lang w:val="fr-FR"/>
        </w:rPr>
        <w:lastRenderedPageBreak/>
        <w:t>L</w:t>
      </w:r>
      <w:r w:rsidR="006B683E" w:rsidRPr="0032190F">
        <w:rPr>
          <w:lang w:val="fr-FR"/>
        </w:rPr>
        <w:t xml:space="preserve">es sphérolithes fibroradiées et certains autres phytolithaires prouvent la stabulation d’ovi-capridés ou de bovidés durant l’âge du Bronze (BIB 392 p. 29). </w:t>
      </w:r>
      <w:r w:rsidR="002260BA" w:rsidRPr="0032190F">
        <w:rPr>
          <w:lang w:val="fr-FR"/>
        </w:rPr>
        <w:t xml:space="preserve">L’olivier sauvage présent à Bélesta et à Montou dans les Pyrénées-Orientales peut-être exploité dès le </w:t>
      </w:r>
      <w:hyperlink r:id="rId6526" w:anchor="Cul_Bronze_Ancien" w:history="1">
        <w:r w:rsidR="002260BA" w:rsidRPr="0032190F">
          <w:rPr>
            <w:rStyle w:val="Hyperlink"/>
            <w:lang w:val="fr-FR"/>
          </w:rPr>
          <w:t>Bronze ancien</w:t>
        </w:r>
      </w:hyperlink>
      <w:r w:rsidR="002260BA" w:rsidRPr="0032190F">
        <w:rPr>
          <w:lang w:val="fr-FR"/>
        </w:rPr>
        <w:t xml:space="preserve"> (BIB 392 p.19)</w:t>
      </w:r>
      <w:r w:rsidR="00BF6016" w:rsidRPr="0032190F">
        <w:rPr>
          <w:lang w:val="fr-FR"/>
        </w:rPr>
        <w:t>.</w:t>
      </w:r>
    </w:p>
    <w:p w14:paraId="19BE4A72" w14:textId="77777777" w:rsidR="00917B5D" w:rsidRPr="0032190F" w:rsidRDefault="00917B5D" w:rsidP="00242C0F">
      <w:pPr>
        <w:jc w:val="both"/>
        <w:rPr>
          <w:lang w:val="fr-FR"/>
        </w:rPr>
      </w:pPr>
    </w:p>
    <w:p w14:paraId="343AC737" w14:textId="77777777" w:rsidR="00917B5D" w:rsidRPr="0032190F" w:rsidRDefault="00917B5D" w:rsidP="00426FF9">
      <w:pPr>
        <w:pStyle w:val="Heading1"/>
      </w:pPr>
      <w:bookmarkStart w:id="2787" w:name="Sit_Belesta"/>
      <w:r w:rsidRPr="0032190F">
        <w:t>BELESTA</w:t>
      </w:r>
    </w:p>
    <w:bookmarkEnd w:id="2787"/>
    <w:p w14:paraId="4DF94D9D" w14:textId="77777777" w:rsidR="00917B5D" w:rsidRPr="0032190F" w:rsidRDefault="00917B5D" w:rsidP="00242C0F">
      <w:pPr>
        <w:jc w:val="both"/>
        <w:rPr>
          <w:lang w:val="fr-FR"/>
        </w:rPr>
      </w:pPr>
    </w:p>
    <w:p w14:paraId="7023688F" w14:textId="7E2EE05A" w:rsidR="00917B5D" w:rsidRPr="0032190F" w:rsidRDefault="00917B5D" w:rsidP="00242C0F">
      <w:pPr>
        <w:jc w:val="both"/>
        <w:rPr>
          <w:lang w:val="fr-FR"/>
        </w:rPr>
      </w:pPr>
      <w:r w:rsidRPr="0032190F">
        <w:rPr>
          <w:lang w:val="fr-FR"/>
        </w:rPr>
        <w:t xml:space="preserve">La grotte de Bélesta (Pyrénées-Orientales) [funéraire] est attribuée à la culture du </w:t>
      </w:r>
      <w:hyperlink r:id="rId6527" w:anchor="Cul_Montbolo" w:history="1">
        <w:r w:rsidR="00A10A3B" w:rsidRPr="0032190F">
          <w:rPr>
            <w:rStyle w:val="Hyperlink"/>
            <w:lang w:val="fr-FR"/>
          </w:rPr>
          <w:t>Montbolo</w:t>
        </w:r>
      </w:hyperlink>
      <w:r w:rsidRPr="0032190F">
        <w:rPr>
          <w:lang w:val="fr-FR"/>
        </w:rPr>
        <w:t xml:space="preserve">(BIB </w:t>
      </w:r>
      <w:r w:rsidRPr="0032190F">
        <w:rPr>
          <w:sz w:val="20"/>
          <w:szCs w:val="20"/>
          <w:lang w:val="fr-FR"/>
        </w:rPr>
        <w:t>A. Schmitt, J. Michel</w:t>
      </w:r>
      <w:r w:rsidRPr="0032190F">
        <w:rPr>
          <w:lang w:val="fr-FR"/>
        </w:rPr>
        <w:t xml:space="preserve"> in BIB 1708)</w:t>
      </w:r>
    </w:p>
    <w:p w14:paraId="196F1EB4" w14:textId="77777777" w:rsidR="00384DF4" w:rsidRPr="0032190F" w:rsidRDefault="00384DF4" w:rsidP="00242C0F">
      <w:pPr>
        <w:jc w:val="both"/>
        <w:rPr>
          <w:lang w:val="fr-FR"/>
        </w:rPr>
      </w:pPr>
    </w:p>
    <w:p w14:paraId="56F99078" w14:textId="77777777" w:rsidR="00384DF4" w:rsidRPr="0032190F" w:rsidRDefault="00384DF4" w:rsidP="00426FF9">
      <w:pPr>
        <w:pStyle w:val="Heading1"/>
      </w:pPr>
      <w:bookmarkStart w:id="2788" w:name="Sit_Montbolo"/>
      <w:r w:rsidRPr="0032190F">
        <w:t>MONTBOLO</w:t>
      </w:r>
    </w:p>
    <w:bookmarkEnd w:id="2788"/>
    <w:p w14:paraId="7EE0E231" w14:textId="77777777" w:rsidR="009F2B4E" w:rsidRDefault="009F2B4E" w:rsidP="00384DF4">
      <w:pPr>
        <w:jc w:val="both"/>
        <w:rPr>
          <w:lang w:val="fr-FR"/>
        </w:rPr>
      </w:pPr>
    </w:p>
    <w:p w14:paraId="3F282476" w14:textId="1F72C90A" w:rsidR="00384DF4" w:rsidRPr="0032190F" w:rsidRDefault="00384DF4" w:rsidP="00384DF4">
      <w:pPr>
        <w:jc w:val="both"/>
        <w:rPr>
          <w:lang w:val="fr-FR"/>
        </w:rPr>
      </w:pPr>
      <w:r w:rsidRPr="0032190F">
        <w:rPr>
          <w:lang w:val="fr-FR"/>
        </w:rPr>
        <w:t xml:space="preserve">Balma de Montbolo (Pyrénées-Orientales) a donné son nom à la culture </w:t>
      </w:r>
      <w:hyperlink r:id="rId6528" w:anchor="Cul_Montbolo" w:history="1">
        <w:r w:rsidRPr="0032190F">
          <w:rPr>
            <w:rStyle w:val="Hyperlink"/>
            <w:lang w:val="fr-FR"/>
          </w:rPr>
          <w:t>Montbolo</w:t>
        </w:r>
      </w:hyperlink>
      <w:r w:rsidRPr="0032190F">
        <w:rPr>
          <w:lang w:val="fr-FR"/>
        </w:rPr>
        <w:t xml:space="preserve"> (SS BIB)</w:t>
      </w:r>
      <w:r w:rsidR="009F2B4E">
        <w:rPr>
          <w:lang w:val="fr-FR"/>
        </w:rPr>
        <w:t xml:space="preserve">. </w:t>
      </w:r>
      <w:r w:rsidRPr="0032190F">
        <w:rPr>
          <w:lang w:val="fr-FR"/>
        </w:rPr>
        <w:t xml:space="preserve">De curieux </w:t>
      </w:r>
      <w:hyperlink r:id="rId6529" w:anchor="Cul_Art_lex_graffiti" w:history="1">
        <w:r w:rsidR="009F2B4E" w:rsidRPr="009F2B4E">
          <w:rPr>
            <w:rStyle w:val="Hyperlink"/>
            <w:lang w:val="fr-FR"/>
          </w:rPr>
          <w:t>graffiti</w:t>
        </w:r>
      </w:hyperlink>
      <w:r w:rsidR="009F2B4E">
        <w:t xml:space="preserve"> </w:t>
      </w:r>
      <w:r w:rsidRPr="0032190F">
        <w:rPr>
          <w:lang w:val="fr-FR"/>
        </w:rPr>
        <w:t xml:space="preserve">noirs ornent les parois d'une petite salle voisine de </w:t>
      </w:r>
      <w:r w:rsidR="004E0133" w:rsidRPr="0032190F">
        <w:rPr>
          <w:lang w:val="fr-FR"/>
        </w:rPr>
        <w:t>l</w:t>
      </w:r>
      <w:r w:rsidRPr="0032190F">
        <w:rPr>
          <w:lang w:val="fr-FR"/>
        </w:rPr>
        <w:t>a ga</w:t>
      </w:r>
      <w:r w:rsidR="004E0133" w:rsidRPr="0032190F">
        <w:rPr>
          <w:lang w:val="fr-FR"/>
        </w:rPr>
        <w:t>lerie principale. J. Abelanet (</w:t>
      </w:r>
      <w:r w:rsidRPr="0032190F">
        <w:rPr>
          <w:lang w:val="fr-FR"/>
        </w:rPr>
        <w:t xml:space="preserve">1974) les attribue au </w:t>
      </w:r>
      <w:hyperlink r:id="rId6530" w:anchor="Cul_Neo_Moyen" w:history="1">
        <w:r w:rsidR="009F2B4E">
          <w:rPr>
            <w:rStyle w:val="Hyperlink"/>
            <w:lang w:val="fr-FR"/>
          </w:rPr>
          <w:t>NM</w:t>
        </w:r>
      </w:hyperlink>
      <w:r w:rsidRPr="0032190F">
        <w:rPr>
          <w:lang w:val="fr-FR"/>
        </w:rPr>
        <w:t xml:space="preserve"> par </w:t>
      </w:r>
      <w:r w:rsidR="004E0133" w:rsidRPr="0032190F">
        <w:rPr>
          <w:lang w:val="fr-FR"/>
        </w:rPr>
        <w:t>l</w:t>
      </w:r>
      <w:r w:rsidRPr="0032190F">
        <w:rPr>
          <w:lang w:val="fr-FR"/>
        </w:rPr>
        <w:t>'association de ces signes avec le mobilier mis au jour (BIB 901)</w:t>
      </w:r>
    </w:p>
    <w:p w14:paraId="020B86AE" w14:textId="77777777" w:rsidR="000F3BEE" w:rsidRPr="0032190F" w:rsidRDefault="000F3BEE" w:rsidP="00426FF9">
      <w:pPr>
        <w:pStyle w:val="Heading1"/>
      </w:pPr>
      <w:bookmarkStart w:id="2789" w:name="Sit_Molinot"/>
      <w:r w:rsidRPr="0032190F">
        <w:t>MOLINOT</w:t>
      </w:r>
      <w:bookmarkEnd w:id="2789"/>
    </w:p>
    <w:p w14:paraId="0F3A8373" w14:textId="5F2DAF2C" w:rsidR="000F3BEE" w:rsidRPr="0032190F" w:rsidRDefault="000F3BEE" w:rsidP="00384DF4">
      <w:pPr>
        <w:jc w:val="both"/>
        <w:rPr>
          <w:lang w:val="fr-FR"/>
        </w:rPr>
      </w:pPr>
      <w:r w:rsidRPr="0032190F">
        <w:rPr>
          <w:lang w:val="fr-FR"/>
        </w:rPr>
        <w:t xml:space="preserve">La grotte de la Font del Molinot (Pontons, Alt Penedès) a permi de définir la culture </w:t>
      </w:r>
      <w:hyperlink r:id="rId6531" w:anchor="Cul_Molinot" w:history="1">
        <w:r w:rsidRPr="0032190F">
          <w:rPr>
            <w:rStyle w:val="Hyperlink"/>
            <w:lang w:val="fr-FR"/>
          </w:rPr>
          <w:t>Molinot</w:t>
        </w:r>
      </w:hyperlink>
      <w:r w:rsidRPr="0032190F">
        <w:rPr>
          <w:lang w:val="fr-FR"/>
        </w:rPr>
        <w:t xml:space="preserve"> (BIB 254</w:t>
      </w:r>
      <w:r w:rsidR="004F2988" w:rsidRPr="0032190F">
        <w:rPr>
          <w:lang w:val="fr-FR"/>
        </w:rPr>
        <w:t>3</w:t>
      </w:r>
      <w:r w:rsidRPr="0032190F">
        <w:rPr>
          <w:lang w:val="fr-FR"/>
        </w:rPr>
        <w:t>)</w:t>
      </w:r>
    </w:p>
    <w:p w14:paraId="52D19C22" w14:textId="77777777" w:rsidR="00BF6016" w:rsidRPr="0032190F" w:rsidRDefault="00BF6016" w:rsidP="00242C0F">
      <w:pPr>
        <w:jc w:val="both"/>
        <w:rPr>
          <w:lang w:val="fr-FR"/>
        </w:rPr>
      </w:pPr>
    </w:p>
    <w:p w14:paraId="4E5FAE86" w14:textId="77777777" w:rsidR="00BF6016" w:rsidRPr="0032190F" w:rsidRDefault="00BF6016" w:rsidP="00426FF9">
      <w:pPr>
        <w:pStyle w:val="Heading1"/>
      </w:pPr>
      <w:bookmarkStart w:id="2790" w:name="Sit_Causiat"/>
      <w:r w:rsidRPr="0032190F">
        <w:t>CAUSIAT</w:t>
      </w:r>
    </w:p>
    <w:bookmarkEnd w:id="2790"/>
    <w:p w14:paraId="47B73348" w14:textId="77777777" w:rsidR="00BF6016" w:rsidRPr="0032190F" w:rsidRDefault="00BF6016" w:rsidP="00242C0F">
      <w:pPr>
        <w:jc w:val="both"/>
        <w:rPr>
          <w:lang w:val="fr-FR"/>
        </w:rPr>
      </w:pPr>
    </w:p>
    <w:p w14:paraId="5A371A83" w14:textId="3E9B7BF6" w:rsidR="00AC5A4A" w:rsidRPr="0032190F" w:rsidRDefault="00BF6016" w:rsidP="00242C0F">
      <w:pPr>
        <w:rPr>
          <w:lang w:val="fr-FR"/>
        </w:rPr>
      </w:pPr>
      <w:r w:rsidRPr="0032190F">
        <w:rPr>
          <w:lang w:val="fr-FR"/>
        </w:rPr>
        <w:t xml:space="preserve">Le site de Causiat, dans la vallée d’Ossau, dans les Pyrénées est une mine de </w:t>
      </w:r>
      <w:hyperlink r:id="rId6532" w:anchor="Sit_Cuivre" w:history="1">
        <w:r w:rsidR="00BA150E" w:rsidRPr="00BA150E">
          <w:rPr>
            <w:rStyle w:val="Hyperlink"/>
            <w:lang w:val="fr-FR"/>
          </w:rPr>
          <w:t>cuivr</w:t>
        </w:r>
        <w:r w:rsidR="00BA150E">
          <w:rPr>
            <w:rStyle w:val="Hyperlink"/>
            <w:lang w:val="fr-FR"/>
          </w:rPr>
          <w:t>e</w:t>
        </w:r>
      </w:hyperlink>
      <w:r w:rsidR="00BA150E">
        <w:rPr>
          <w:lang w:val="fr-FR"/>
        </w:rPr>
        <w:t xml:space="preserve"> </w:t>
      </w:r>
      <w:r w:rsidRPr="0032190F">
        <w:rPr>
          <w:lang w:val="fr-FR"/>
        </w:rPr>
        <w:t xml:space="preserve">exoploitée entre vers 2500-2300 calBC (datation </w:t>
      </w:r>
      <w:smartTag w:uri="urn:schemas-microsoft-com:office:smarttags" w:element="metricconverter">
        <w:smartTagPr>
          <w:attr w:name="ProductID" w:val="14C"/>
        </w:smartTagPr>
        <w:r w:rsidRPr="0032190F">
          <w:rPr>
            <w:lang w:val="fr-FR"/>
          </w:rPr>
          <w:t>14C</w:t>
        </w:r>
      </w:smartTag>
      <w:r w:rsidRPr="0032190F">
        <w:rPr>
          <w:lang w:val="fr-FR"/>
        </w:rPr>
        <w:t>) (D. Galop, com. colloque Borgonasca).</w:t>
      </w:r>
    </w:p>
    <w:p w14:paraId="0F00E6C3" w14:textId="77777777" w:rsidR="00AC5A4A" w:rsidRPr="0032190F" w:rsidRDefault="00AC5A4A" w:rsidP="00242C0F">
      <w:pPr>
        <w:rPr>
          <w:lang w:val="fr-FR"/>
        </w:rPr>
      </w:pPr>
    </w:p>
    <w:p w14:paraId="30A19225" w14:textId="77777777" w:rsidR="00AC5A4A" w:rsidRPr="0032190F" w:rsidRDefault="00AC5A4A" w:rsidP="00426FF9">
      <w:pPr>
        <w:pStyle w:val="Heading1"/>
      </w:pPr>
      <w:bookmarkStart w:id="2791" w:name="Sit_Quinto_Real"/>
      <w:r w:rsidRPr="0032190F">
        <w:t>QUINTO REAL</w:t>
      </w:r>
    </w:p>
    <w:bookmarkEnd w:id="2791"/>
    <w:p w14:paraId="41705DF9" w14:textId="77777777" w:rsidR="00AC5A4A" w:rsidRPr="0032190F" w:rsidRDefault="00AC5A4A" w:rsidP="00242C0F">
      <w:pPr>
        <w:rPr>
          <w:lang w:val="fr-FR"/>
        </w:rPr>
      </w:pPr>
    </w:p>
    <w:p w14:paraId="0ED1ECB5" w14:textId="77777777" w:rsidR="00AC5A4A" w:rsidRPr="00566234" w:rsidRDefault="00AC5A4A" w:rsidP="00242C0F">
      <w:pPr>
        <w:rPr>
          <w:lang w:val="es-ES"/>
        </w:rPr>
      </w:pPr>
      <w:r w:rsidRPr="0032190F">
        <w:rPr>
          <w:lang w:val="fr-FR"/>
        </w:rPr>
        <w:t xml:space="preserve">Lié aux activités métallurgiques ?? </w:t>
      </w:r>
      <w:r w:rsidRPr="00566234">
        <w:rPr>
          <w:lang w:val="es-ES"/>
        </w:rPr>
        <w:t>(D. Galop, com. colloque Borgonasca)</w:t>
      </w:r>
    </w:p>
    <w:p w14:paraId="267287AA" w14:textId="77777777" w:rsidR="002260BA" w:rsidRPr="00566234" w:rsidRDefault="002260BA" w:rsidP="00242C0F">
      <w:pPr>
        <w:jc w:val="both"/>
        <w:rPr>
          <w:lang w:val="es-ES"/>
        </w:rPr>
      </w:pPr>
    </w:p>
    <w:p w14:paraId="12CB492C" w14:textId="77777777" w:rsidR="00620C33" w:rsidRPr="0032190F" w:rsidRDefault="00D170D5" w:rsidP="00426FF9">
      <w:pPr>
        <w:pStyle w:val="Heading1"/>
      </w:pPr>
      <w:bookmarkStart w:id="2792" w:name="Sit_Llo"/>
      <w:r>
        <w:t>LLO</w:t>
      </w:r>
    </w:p>
    <w:bookmarkEnd w:id="2792"/>
    <w:p w14:paraId="1BC2CA3E" w14:textId="77777777" w:rsidR="00F72A8A" w:rsidRPr="0032190F" w:rsidRDefault="00F72A8A" w:rsidP="00242C0F">
      <w:pPr>
        <w:jc w:val="both"/>
        <w:rPr>
          <w:lang w:val="fr-FR"/>
        </w:rPr>
      </w:pPr>
    </w:p>
    <w:p w14:paraId="1AD57B47" w14:textId="342F0816" w:rsidR="00D170D5" w:rsidRPr="0032190F" w:rsidRDefault="00620C33" w:rsidP="00D170D5">
      <w:pPr>
        <w:jc w:val="both"/>
        <w:rPr>
          <w:lang w:val="fr-FR"/>
        </w:rPr>
      </w:pPr>
      <w:r w:rsidRPr="0032190F">
        <w:rPr>
          <w:lang w:val="fr-FR"/>
        </w:rPr>
        <w:t xml:space="preserve">Site attribué au </w:t>
      </w:r>
      <w:hyperlink r:id="rId6533" w:anchor="Cul_Bronze_Moyen" w:history="1">
        <w:r w:rsidRPr="0032190F">
          <w:rPr>
            <w:rStyle w:val="Hyperlink"/>
            <w:lang w:val="fr-FR"/>
          </w:rPr>
          <w:t>Bronze moyen</w:t>
        </w:r>
      </w:hyperlink>
      <w:r w:rsidRPr="0032190F">
        <w:rPr>
          <w:lang w:val="fr-FR"/>
        </w:rPr>
        <w:t xml:space="preserve">, le site de Llo (Cerdagne, Pyrénées), sis à </w:t>
      </w:r>
      <w:smartTag w:uri="urn:schemas-microsoft-com:office:smarttags" w:element="metricconverter">
        <w:smartTagPr>
          <w:attr w:name="ProductID" w:val="1600 m"/>
        </w:smartTagPr>
        <w:r w:rsidRPr="0032190F">
          <w:rPr>
            <w:lang w:val="fr-FR"/>
          </w:rPr>
          <w:t>1600 m</w:t>
        </w:r>
      </w:smartTag>
      <w:r w:rsidRPr="0032190F">
        <w:rPr>
          <w:lang w:val="fr-FR"/>
        </w:rPr>
        <w:t>, montre une installation permanente d’éleveurs : troupeau de petits bœufs, quelques montons et de chèvres profitent des pâturages d’altitude en été et rentrent dans l’enciente bâtie en pierre du petit village (BIB 392 p. 24,30).</w:t>
      </w:r>
      <w:r w:rsidR="00D170D5" w:rsidRPr="00D170D5">
        <w:rPr>
          <w:lang w:val="fr-FR"/>
        </w:rPr>
        <w:t xml:space="preserve"> </w:t>
      </w:r>
      <w:r w:rsidR="00D170D5">
        <w:rPr>
          <w:lang w:val="fr-FR"/>
        </w:rPr>
        <w:t xml:space="preserve">Avec </w:t>
      </w:r>
      <w:hyperlink r:id="rId6534" w:anchor="Sit_Joubery" w:history="1">
        <w:r w:rsidR="00D170D5" w:rsidRPr="00D170D5">
          <w:rPr>
            <w:rStyle w:val="Hyperlink"/>
            <w:lang w:val="fr-FR"/>
          </w:rPr>
          <w:t>Joubery</w:t>
        </w:r>
      </w:hyperlink>
      <w:r w:rsidR="00D170D5">
        <w:rPr>
          <w:lang w:val="fr-FR"/>
        </w:rPr>
        <w:t>, il participe à la définition d'un faciès céramique pyrénéen (BIB J. Guilaine in BIB 2613)</w:t>
      </w:r>
    </w:p>
    <w:p w14:paraId="0AE7029A" w14:textId="77777777" w:rsidR="00620C33" w:rsidRDefault="00620C33" w:rsidP="00242C0F">
      <w:pPr>
        <w:jc w:val="both"/>
        <w:rPr>
          <w:lang w:val="fr-FR"/>
        </w:rPr>
      </w:pPr>
    </w:p>
    <w:p w14:paraId="5B5B7D13" w14:textId="77777777" w:rsidR="00D170D5" w:rsidRDefault="00D170D5" w:rsidP="00242C0F">
      <w:pPr>
        <w:jc w:val="both"/>
        <w:rPr>
          <w:lang w:val="fr-FR"/>
        </w:rPr>
      </w:pPr>
    </w:p>
    <w:p w14:paraId="5FDA2568" w14:textId="77777777" w:rsidR="00D170D5" w:rsidRDefault="00D170D5" w:rsidP="00426FF9">
      <w:pPr>
        <w:pStyle w:val="Heading1"/>
      </w:pPr>
      <w:bookmarkStart w:id="2793" w:name="Sit_Joubery"/>
      <w:r>
        <w:t>JOUBERY</w:t>
      </w:r>
    </w:p>
    <w:bookmarkEnd w:id="2793"/>
    <w:p w14:paraId="4ED9E903" w14:textId="2B4F6C24" w:rsidR="00D170D5" w:rsidRPr="0032190F" w:rsidRDefault="00D170D5" w:rsidP="00242C0F">
      <w:pPr>
        <w:jc w:val="both"/>
        <w:rPr>
          <w:lang w:val="fr-FR"/>
        </w:rPr>
      </w:pPr>
      <w:r>
        <w:rPr>
          <w:lang w:val="fr-FR"/>
        </w:rPr>
        <w:t xml:space="preserve">Site néolithique des Pyrénées. Avec </w:t>
      </w:r>
      <w:hyperlink r:id="rId6535" w:anchor="Sit_Llo" w:history="1">
        <w:r w:rsidRPr="00D170D5">
          <w:rPr>
            <w:rStyle w:val="Hyperlink"/>
            <w:lang w:val="fr-FR"/>
          </w:rPr>
          <w:t>Llo</w:t>
        </w:r>
      </w:hyperlink>
      <w:r>
        <w:rPr>
          <w:lang w:val="fr-FR"/>
        </w:rPr>
        <w:t>, il participe à la définition d'un faciès céramique pyrénéen (BIB J. Guilaine in BIB 2613)</w:t>
      </w:r>
    </w:p>
    <w:p w14:paraId="18CCF6F4" w14:textId="77777777" w:rsidR="00620C33" w:rsidRPr="0032190F" w:rsidRDefault="00620C33" w:rsidP="00242C0F">
      <w:pPr>
        <w:jc w:val="both"/>
        <w:rPr>
          <w:lang w:val="fr-FR"/>
        </w:rPr>
      </w:pPr>
    </w:p>
    <w:p w14:paraId="0A2AA079" w14:textId="77777777" w:rsidR="00757A36" w:rsidRPr="0032190F" w:rsidRDefault="00757A36" w:rsidP="00426FF9">
      <w:pPr>
        <w:pStyle w:val="Heading1"/>
      </w:pPr>
      <w:bookmarkStart w:id="2794" w:name="Sit_Pardilla"/>
      <w:r w:rsidRPr="0032190F">
        <w:t>PARDILLA (Serra de La)</w:t>
      </w:r>
    </w:p>
    <w:bookmarkEnd w:id="2794"/>
    <w:p w14:paraId="205AED6B" w14:textId="77777777" w:rsidR="00757A36" w:rsidRPr="0032190F" w:rsidRDefault="00757A36" w:rsidP="00242C0F">
      <w:pPr>
        <w:jc w:val="both"/>
        <w:rPr>
          <w:lang w:val="fr-FR"/>
        </w:rPr>
      </w:pPr>
    </w:p>
    <w:p w14:paraId="5B52E2D5" w14:textId="2DF04EE7" w:rsidR="00757A36" w:rsidRPr="0032190F" w:rsidRDefault="00757A36" w:rsidP="00242C0F">
      <w:pPr>
        <w:jc w:val="both"/>
        <w:rPr>
          <w:lang w:val="fr-FR"/>
        </w:rPr>
      </w:pPr>
      <w:r w:rsidRPr="0032190F">
        <w:rPr>
          <w:lang w:val="fr-FR"/>
        </w:rPr>
        <w:t xml:space="preserve">Le site du Serra de La Pardilla dans les Pyrénées de l’Est sis entre 2100 et </w:t>
      </w:r>
      <w:smartTag w:uri="urn:schemas-microsoft-com:office:smarttags" w:element="metricconverter">
        <w:smartTagPr>
          <w:attr w:name="ProductID" w:val="2300 m"/>
        </w:smartTagPr>
        <w:r w:rsidRPr="0032190F">
          <w:rPr>
            <w:lang w:val="fr-FR"/>
          </w:rPr>
          <w:t>2300 m</w:t>
        </w:r>
      </w:smartTag>
      <w:r w:rsidRPr="0032190F">
        <w:rPr>
          <w:lang w:val="fr-FR"/>
        </w:rPr>
        <w:t xml:space="preserve"> a montré une ouverture des clairières par incendies durant le </w:t>
      </w:r>
      <w:hyperlink r:id="rId6536" w:anchor="Cul_Bronze_Ancien" w:history="1">
        <w:r w:rsidR="004F40E3">
          <w:rPr>
            <w:rStyle w:val="Hyperlink"/>
            <w:lang w:val="fr-FR"/>
          </w:rPr>
          <w:t>BA</w:t>
        </w:r>
      </w:hyperlink>
      <w:r w:rsidRPr="0032190F">
        <w:rPr>
          <w:lang w:val="fr-FR"/>
        </w:rPr>
        <w:t xml:space="preserve"> (BIB 392 p. 17)</w:t>
      </w:r>
    </w:p>
    <w:p w14:paraId="15D4F1BA" w14:textId="77777777" w:rsidR="00757A36" w:rsidRPr="0032190F" w:rsidRDefault="00757A36" w:rsidP="00242C0F">
      <w:pPr>
        <w:jc w:val="both"/>
        <w:rPr>
          <w:lang w:val="fr-FR"/>
        </w:rPr>
      </w:pPr>
    </w:p>
    <w:p w14:paraId="254A3913" w14:textId="77777777" w:rsidR="00757A36" w:rsidRPr="0032190F" w:rsidRDefault="00757A36" w:rsidP="00426FF9">
      <w:pPr>
        <w:pStyle w:val="Heading1"/>
      </w:pPr>
      <w:bookmarkStart w:id="2795" w:name="Sit_Maurra"/>
      <w:r w:rsidRPr="0032190F">
        <w:lastRenderedPageBreak/>
        <w:t>MAURRA</w:t>
      </w:r>
    </w:p>
    <w:bookmarkEnd w:id="2795"/>
    <w:p w14:paraId="2B7C52D7" w14:textId="77777777" w:rsidR="00757A36" w:rsidRPr="0032190F" w:rsidRDefault="00757A36" w:rsidP="00242C0F">
      <w:pPr>
        <w:jc w:val="both"/>
        <w:rPr>
          <w:lang w:val="fr-FR"/>
        </w:rPr>
      </w:pPr>
    </w:p>
    <w:p w14:paraId="5B82B9C7" w14:textId="77777777" w:rsidR="00757A36" w:rsidRPr="0032190F" w:rsidRDefault="00757A36" w:rsidP="00242C0F">
      <w:pPr>
        <w:jc w:val="both"/>
        <w:rPr>
          <w:lang w:val="fr-FR"/>
        </w:rPr>
      </w:pPr>
      <w:r w:rsidRPr="0032190F">
        <w:rPr>
          <w:lang w:val="fr-FR"/>
        </w:rPr>
        <w:t xml:space="preserve">Le site de Maura dans les Pyrénées de l’Est sis entre 2100 et </w:t>
      </w:r>
      <w:smartTag w:uri="urn:schemas-microsoft-com:office:smarttags" w:element="metricconverter">
        <w:smartTagPr>
          <w:attr w:name="ProductID" w:val="2300 m"/>
        </w:smartTagPr>
        <w:r w:rsidRPr="0032190F">
          <w:rPr>
            <w:lang w:val="fr-FR"/>
          </w:rPr>
          <w:t>2300 m</w:t>
        </w:r>
      </w:smartTag>
      <w:r w:rsidRPr="0032190F">
        <w:rPr>
          <w:lang w:val="fr-FR"/>
        </w:rPr>
        <w:t xml:space="preserve"> a montré une ouverture des clairières par incendies durant le Bronze ancien (BIB 392 p. 17)</w:t>
      </w:r>
    </w:p>
    <w:p w14:paraId="411DDF8F" w14:textId="77777777" w:rsidR="00A325C5" w:rsidRPr="0032190F" w:rsidRDefault="00A325C5" w:rsidP="00242C0F">
      <w:pPr>
        <w:jc w:val="both"/>
        <w:rPr>
          <w:lang w:val="fr-FR"/>
        </w:rPr>
      </w:pPr>
    </w:p>
    <w:p w14:paraId="321649BE" w14:textId="77777777" w:rsidR="008258F3" w:rsidRPr="0032190F" w:rsidRDefault="006C29CC" w:rsidP="00426FF9">
      <w:pPr>
        <w:pStyle w:val="Heading1"/>
      </w:pPr>
      <w:bookmarkStart w:id="2796" w:name="Sit_Artxilondo"/>
      <w:r w:rsidRPr="0032190F">
        <w:t>ARTXILONDO</w:t>
      </w:r>
    </w:p>
    <w:bookmarkEnd w:id="2796"/>
    <w:p w14:paraId="1C17BADE" w14:textId="77777777" w:rsidR="008258F3" w:rsidRPr="0032190F" w:rsidRDefault="008258F3" w:rsidP="00242C0F">
      <w:pPr>
        <w:jc w:val="both"/>
        <w:rPr>
          <w:lang w:val="fr-FR"/>
        </w:rPr>
      </w:pPr>
    </w:p>
    <w:p w14:paraId="55689D01" w14:textId="3885433B" w:rsidR="008258F3" w:rsidRDefault="008258F3" w:rsidP="00242C0F">
      <w:pPr>
        <w:jc w:val="both"/>
        <w:rPr>
          <w:lang w:val="fr-FR"/>
        </w:rPr>
      </w:pPr>
      <w:r w:rsidRPr="0032190F">
        <w:rPr>
          <w:lang w:val="fr-FR"/>
        </w:rPr>
        <w:t xml:space="preserve">La tourbière d’Artxilondo </w:t>
      </w:r>
      <w:r w:rsidR="002B686E" w:rsidRPr="0032190F">
        <w:rPr>
          <w:lang w:val="fr-FR"/>
        </w:rPr>
        <w:t xml:space="preserve">(~950 m) </w:t>
      </w:r>
      <w:r w:rsidRPr="0032190F">
        <w:rPr>
          <w:lang w:val="fr-FR"/>
        </w:rPr>
        <w:t>dans les Pyrénées</w:t>
      </w:r>
      <w:r w:rsidR="002B686E" w:rsidRPr="0032190F">
        <w:rPr>
          <w:lang w:val="fr-FR"/>
        </w:rPr>
        <w:t>-Atlantique</w:t>
      </w:r>
      <w:r w:rsidR="005D5F56" w:rsidRPr="0032190F">
        <w:rPr>
          <w:lang w:val="fr-FR"/>
        </w:rPr>
        <w:t xml:space="preserve"> (</w:t>
      </w:r>
      <w:hyperlink r:id="rId6537" w:anchor="Sit_Pyrenees" w:history="1">
        <w:r w:rsidR="005D5F56" w:rsidRPr="0032190F">
          <w:rPr>
            <w:rStyle w:val="Hyperlink"/>
            <w:lang w:val="fr-FR"/>
          </w:rPr>
          <w:t>Pyrénées</w:t>
        </w:r>
      </w:hyperlink>
      <w:r w:rsidR="005D5F56" w:rsidRPr="0032190F">
        <w:rPr>
          <w:lang w:val="fr-FR"/>
        </w:rPr>
        <w:t>)</w:t>
      </w:r>
      <w:r w:rsidRPr="0032190F">
        <w:rPr>
          <w:lang w:val="fr-FR"/>
        </w:rPr>
        <w:t xml:space="preserve">, à proximité immédiate de la grotte d’Aizpea où une occupation néolithique est attestée entre -5400 et </w:t>
      </w:r>
      <w:smartTag w:uri="urn:schemas-microsoft-com:office:smarttags" w:element="metricconverter">
        <w:smartTagPr>
          <w:attr w:name="ProductID" w:val="-5200, a"/>
        </w:smartTagPr>
        <w:r w:rsidRPr="0032190F">
          <w:rPr>
            <w:lang w:val="fr-FR"/>
          </w:rPr>
          <w:t>-5200, a</w:t>
        </w:r>
      </w:smartTag>
      <w:r w:rsidRPr="0032190F">
        <w:rPr>
          <w:lang w:val="fr-FR"/>
        </w:rPr>
        <w:t xml:space="preserve"> livré des preuves palynologique</w:t>
      </w:r>
      <w:r w:rsidR="00147B51" w:rsidRPr="0032190F">
        <w:rPr>
          <w:lang w:val="fr-FR"/>
        </w:rPr>
        <w:t>s</w:t>
      </w:r>
      <w:r w:rsidRPr="0032190F">
        <w:rPr>
          <w:lang w:val="fr-FR"/>
        </w:rPr>
        <w:t xml:space="preserve"> d’anthropisation du milieu dès cette période (BIB 615 p. 280)</w:t>
      </w:r>
    </w:p>
    <w:p w14:paraId="295C1EB5" w14:textId="77777777" w:rsidR="00F43911" w:rsidRDefault="00F43911" w:rsidP="00242C0F">
      <w:pPr>
        <w:jc w:val="both"/>
        <w:rPr>
          <w:lang w:val="fr-FR"/>
        </w:rPr>
      </w:pPr>
    </w:p>
    <w:p w14:paraId="4E12DC72" w14:textId="77777777" w:rsidR="00F43911" w:rsidRDefault="00F43911" w:rsidP="00426FF9">
      <w:pPr>
        <w:pStyle w:val="Heading1"/>
      </w:pPr>
      <w:bookmarkStart w:id="2797" w:name="Sit_Aizpea"/>
      <w:r>
        <w:t>AIZPEA</w:t>
      </w:r>
    </w:p>
    <w:bookmarkEnd w:id="2797"/>
    <w:p w14:paraId="449FE153" w14:textId="0247AB68" w:rsidR="004A3796" w:rsidRPr="007425EF" w:rsidRDefault="00911743" w:rsidP="004A3796">
      <w:pPr>
        <w:jc w:val="both"/>
        <w:rPr>
          <w:lang w:val="fr-FR"/>
        </w:rPr>
      </w:pPr>
      <w:r>
        <w:rPr>
          <w:lang w:val="fr-FR"/>
        </w:rPr>
        <w:fldChar w:fldCharType="begin"/>
      </w:r>
      <w:r w:rsidR="00E30F13">
        <w:rPr>
          <w:lang w:val="fr-FR"/>
        </w:rPr>
        <w:instrText>HYPERLINK "C:\\Users\\Thomas Huet\\Desktop\\Documentation archéologique liée à la thèse\\Cultures.docx" \l "Cul_Transition_Meso_Neo_gen"</w:instrText>
      </w:r>
      <w:r>
        <w:rPr>
          <w:lang w:val="fr-FR"/>
        </w:rPr>
      </w:r>
      <w:r>
        <w:rPr>
          <w:lang w:val="fr-FR"/>
        </w:rPr>
        <w:fldChar w:fldCharType="separate"/>
      </w:r>
      <w:r w:rsidR="004A3796" w:rsidRPr="007425EF">
        <w:rPr>
          <w:rStyle w:val="Hyperlink"/>
          <w:lang w:val="fr-FR"/>
        </w:rPr>
        <w:t>aDNA</w:t>
      </w:r>
      <w:r>
        <w:rPr>
          <w:lang w:val="fr-FR"/>
        </w:rPr>
        <w:fldChar w:fldCharType="end"/>
      </w:r>
      <w:r w:rsidR="004A3796" w:rsidRPr="007425EF">
        <w:rPr>
          <w:lang w:val="fr-FR"/>
        </w:rPr>
        <w:t xml:space="preserve"> (BIB 2822)</w:t>
      </w:r>
    </w:p>
    <w:p w14:paraId="4493F3CF" w14:textId="77777777" w:rsidR="00F43911" w:rsidRDefault="00F43911" w:rsidP="00242C0F">
      <w:pPr>
        <w:jc w:val="both"/>
        <w:rPr>
          <w:lang w:val="fr-FR"/>
        </w:rPr>
      </w:pPr>
    </w:p>
    <w:p w14:paraId="7AFD310D" w14:textId="238C2EA0" w:rsidR="00F43911" w:rsidRDefault="00F43911" w:rsidP="00242C0F">
      <w:pPr>
        <w:jc w:val="both"/>
        <w:rPr>
          <w:lang w:val="fr-FR"/>
        </w:rPr>
      </w:pPr>
      <w:r>
        <w:rPr>
          <w:lang w:val="fr-FR"/>
        </w:rPr>
        <w:t xml:space="preserve">Inhumation(s) mésolithique(s) qui montre le hg </w:t>
      </w:r>
      <w:hyperlink r:id="rId6538" w:anchor="IND_Gen_haplogr_U5" w:history="1">
        <w:r w:rsidRPr="00F43911">
          <w:rPr>
            <w:rStyle w:val="Hyperlink"/>
            <w:lang w:val="fr-FR"/>
          </w:rPr>
          <w:t>U5</w:t>
        </w:r>
      </w:hyperlink>
      <w:r>
        <w:rPr>
          <w:lang w:val="fr-FR"/>
        </w:rPr>
        <w:t xml:space="preserve"> (BIB 2781)</w:t>
      </w:r>
    </w:p>
    <w:p w14:paraId="5E4FAC4B" w14:textId="77777777" w:rsidR="00F43911" w:rsidRDefault="00F43911" w:rsidP="00242C0F">
      <w:pPr>
        <w:jc w:val="both"/>
        <w:rPr>
          <w:lang w:val="fr-FR"/>
        </w:rPr>
      </w:pPr>
    </w:p>
    <w:p w14:paraId="31919ABB" w14:textId="77777777" w:rsidR="00F43911" w:rsidRPr="00426FF9" w:rsidRDefault="00F43911" w:rsidP="00426FF9">
      <w:pPr>
        <w:pStyle w:val="Heading1"/>
        <w:rPr>
          <w:lang w:val="es-ES"/>
        </w:rPr>
      </w:pPr>
      <w:bookmarkStart w:id="2798" w:name="Sit_Mas_Nou"/>
      <w:r w:rsidRPr="00426FF9">
        <w:rPr>
          <w:lang w:val="es-ES"/>
        </w:rPr>
        <w:t>MAS NOU</w:t>
      </w:r>
    </w:p>
    <w:bookmarkEnd w:id="2798"/>
    <w:p w14:paraId="39E9B779" w14:textId="1803D156" w:rsidR="004A3796" w:rsidRPr="0077212E" w:rsidRDefault="00911743" w:rsidP="004A3796">
      <w:pPr>
        <w:jc w:val="both"/>
        <w:rPr>
          <w:lang w:val="es-ES"/>
        </w:rPr>
      </w:pPr>
      <w:r>
        <w:rPr>
          <w:lang w:val="fr-FR"/>
        </w:rPr>
        <w:fldChar w:fldCharType="begin"/>
      </w:r>
      <w:r w:rsidR="00E30F13" w:rsidRPr="006F6A73">
        <w:rPr>
          <w:lang w:val="en-GB"/>
        </w:rPr>
        <w:instrText>HYPERLINK "C:\\Users\\Thomas Huet\\Desktop\\Documentation archéologique liée à la thèse\\Cultures.docx" \l "Cul_Transition_Meso_Neo_gen"</w:instrText>
      </w:r>
      <w:r>
        <w:rPr>
          <w:lang w:val="fr-FR"/>
        </w:rPr>
      </w:r>
      <w:r>
        <w:rPr>
          <w:lang w:val="fr-FR"/>
        </w:rPr>
        <w:fldChar w:fldCharType="separate"/>
      </w:r>
      <w:r w:rsidR="004A3796" w:rsidRPr="0077212E">
        <w:rPr>
          <w:rStyle w:val="Hyperlink"/>
          <w:lang w:val="es-ES"/>
        </w:rPr>
        <w:t>aDNA</w:t>
      </w:r>
      <w:r>
        <w:rPr>
          <w:lang w:val="fr-FR"/>
        </w:rPr>
        <w:fldChar w:fldCharType="end"/>
      </w:r>
      <w:r w:rsidR="004A3796" w:rsidRPr="0077212E">
        <w:rPr>
          <w:lang w:val="es-ES"/>
        </w:rPr>
        <w:t xml:space="preserve"> (BIB 2822)</w:t>
      </w:r>
    </w:p>
    <w:p w14:paraId="563077FE" w14:textId="77777777" w:rsidR="00BE6107" w:rsidRPr="0077212E" w:rsidRDefault="00BE6107" w:rsidP="00BE6107">
      <w:pPr>
        <w:autoSpaceDE w:val="0"/>
        <w:autoSpaceDN w:val="0"/>
        <w:adjustRightInd w:val="0"/>
        <w:jc w:val="both"/>
        <w:rPr>
          <w:szCs w:val="20"/>
          <w:lang w:val="es-ES" w:eastAsia="en-GB"/>
        </w:rPr>
      </w:pPr>
      <w:r w:rsidRPr="0077212E">
        <w:rPr>
          <w:szCs w:val="20"/>
          <w:lang w:val="es-ES" w:eastAsia="en-GB"/>
        </w:rPr>
        <w:t>Cingle del Mas Nou</w:t>
      </w:r>
    </w:p>
    <w:p w14:paraId="1C783FB7" w14:textId="77777777" w:rsidR="00BE6107" w:rsidRPr="0077212E" w:rsidRDefault="00BE6107" w:rsidP="00BE6107">
      <w:pPr>
        <w:autoSpaceDE w:val="0"/>
        <w:autoSpaceDN w:val="0"/>
        <w:adjustRightInd w:val="0"/>
        <w:jc w:val="both"/>
        <w:rPr>
          <w:szCs w:val="20"/>
          <w:lang w:val="es-ES" w:eastAsia="en-GB"/>
        </w:rPr>
      </w:pPr>
    </w:p>
    <w:p w14:paraId="4C310D4C" w14:textId="77777777" w:rsidR="00BE6107" w:rsidRPr="00BE6107" w:rsidRDefault="00BE6107" w:rsidP="00BE6107">
      <w:pPr>
        <w:autoSpaceDE w:val="0"/>
        <w:autoSpaceDN w:val="0"/>
        <w:adjustRightInd w:val="0"/>
        <w:jc w:val="both"/>
        <w:rPr>
          <w:szCs w:val="20"/>
          <w:lang w:val="fr-FR" w:eastAsia="en-GB"/>
        </w:rPr>
      </w:pPr>
      <w:r>
        <w:rPr>
          <w:szCs w:val="20"/>
          <w:lang w:val="fr-FR" w:eastAsia="en-GB"/>
        </w:rPr>
        <w:t>Maestrazgo. Sépulture</w:t>
      </w:r>
      <w:r w:rsidRPr="00BE6107">
        <w:rPr>
          <w:szCs w:val="20"/>
          <w:lang w:val="fr-FR" w:eastAsia="en-GB"/>
        </w:rPr>
        <w:t xml:space="preserve"> comportait un individu enterré en décubitus dorsal dans une fosse étroite avec, au niveau des jambes, les restes incomplets et déconnectés de cinq autres sujets. Cette tombe est calée par 6 datations entre 5875-5650 cal. BC., soit la transition Mésolithique terminal – Néolithique (Olaria et al., 2005).</w:t>
      </w:r>
      <w:r>
        <w:rPr>
          <w:szCs w:val="20"/>
          <w:lang w:val="fr-FR" w:eastAsia="en-GB"/>
        </w:rPr>
        <w:t>(BIB 2928)</w:t>
      </w:r>
    </w:p>
    <w:p w14:paraId="10D7F0D5" w14:textId="77777777" w:rsidR="00F43911" w:rsidRDefault="00EF5F9F" w:rsidP="00F43911">
      <w:pPr>
        <w:jc w:val="both"/>
        <w:rPr>
          <w:lang w:val="fr-FR"/>
        </w:rPr>
      </w:pPr>
      <w:r>
        <w:rPr>
          <w:lang w:val="fr-FR"/>
        </w:rPr>
        <w:t>Nécropole mésolithique (BIB 2932)</w:t>
      </w:r>
    </w:p>
    <w:p w14:paraId="473ED526" w14:textId="43EE97D1" w:rsidR="00F43911" w:rsidRDefault="00836382" w:rsidP="00242C0F">
      <w:pPr>
        <w:jc w:val="both"/>
        <w:rPr>
          <w:lang w:val="fr-FR"/>
        </w:rPr>
      </w:pPr>
      <w:r w:rsidRPr="007425EF">
        <w:rPr>
          <w:lang w:val="fr-FR"/>
        </w:rPr>
        <w:t xml:space="preserve">Mas Nou (Ares del Maestre, Castellón) </w:t>
      </w:r>
      <w:r w:rsidR="00F43911" w:rsidRPr="00836382">
        <w:rPr>
          <w:lang w:val="fr-FR"/>
        </w:rPr>
        <w:t>Inhumation</w:t>
      </w:r>
      <w:r w:rsidR="00F43911">
        <w:rPr>
          <w:lang w:val="fr-FR"/>
        </w:rPr>
        <w:t xml:space="preserve">(s) mésolithique(s) qui montre le hg </w:t>
      </w:r>
      <w:hyperlink r:id="rId6539" w:anchor="IND_Gen_haplogr_U5" w:history="1">
        <w:r w:rsidR="00F43911" w:rsidRPr="00F43911">
          <w:rPr>
            <w:rStyle w:val="Hyperlink"/>
            <w:lang w:val="fr-FR"/>
          </w:rPr>
          <w:t>U5</w:t>
        </w:r>
      </w:hyperlink>
      <w:r w:rsidR="00F43911">
        <w:rPr>
          <w:lang w:val="fr-FR"/>
        </w:rPr>
        <w:t xml:space="preserve"> (BIB 2781)</w:t>
      </w:r>
    </w:p>
    <w:p w14:paraId="5083EE5E" w14:textId="77777777" w:rsidR="00EF5F9F" w:rsidRDefault="00EF5F9F" w:rsidP="00242C0F">
      <w:pPr>
        <w:jc w:val="both"/>
        <w:rPr>
          <w:lang w:val="fr-FR"/>
        </w:rPr>
      </w:pPr>
    </w:p>
    <w:p w14:paraId="705C64A3" w14:textId="77777777" w:rsidR="00EF5F9F" w:rsidRDefault="00EF5F9F" w:rsidP="00426FF9">
      <w:pPr>
        <w:pStyle w:val="Heading1"/>
      </w:pPr>
      <w:bookmarkStart w:id="2799" w:name="Sit_Canes"/>
      <w:r>
        <w:t>CANES</w:t>
      </w:r>
    </w:p>
    <w:bookmarkEnd w:id="2799"/>
    <w:p w14:paraId="238DAEE9" w14:textId="77777777" w:rsidR="00EF5F9F" w:rsidRDefault="00EF5F9F" w:rsidP="00242C0F">
      <w:pPr>
        <w:jc w:val="both"/>
        <w:rPr>
          <w:lang w:val="fr-FR"/>
        </w:rPr>
      </w:pPr>
      <w:r>
        <w:rPr>
          <w:lang w:val="fr-FR"/>
        </w:rPr>
        <w:t>Los Canes</w:t>
      </w:r>
    </w:p>
    <w:p w14:paraId="0D7BF77D" w14:textId="77777777" w:rsidR="00EF5F9F" w:rsidRDefault="00EF5F9F" w:rsidP="00242C0F">
      <w:pPr>
        <w:jc w:val="both"/>
        <w:rPr>
          <w:lang w:val="fr-FR"/>
        </w:rPr>
      </w:pPr>
    </w:p>
    <w:p w14:paraId="67D23DE4" w14:textId="77777777" w:rsidR="00EF5F9F" w:rsidRDefault="00EF5F9F" w:rsidP="00EF5F9F">
      <w:pPr>
        <w:jc w:val="both"/>
        <w:rPr>
          <w:lang w:val="fr-FR"/>
        </w:rPr>
      </w:pPr>
      <w:r>
        <w:rPr>
          <w:lang w:val="fr-FR"/>
        </w:rPr>
        <w:t>Nécropole mésolithique (BIB 2932)</w:t>
      </w:r>
    </w:p>
    <w:p w14:paraId="079D389C" w14:textId="77777777" w:rsidR="00EF5F9F" w:rsidRDefault="00EF5F9F" w:rsidP="00242C0F">
      <w:pPr>
        <w:jc w:val="both"/>
        <w:rPr>
          <w:lang w:val="fr-FR"/>
        </w:rPr>
      </w:pPr>
    </w:p>
    <w:p w14:paraId="359177EA" w14:textId="77777777" w:rsidR="00EF5F9F" w:rsidRDefault="00EF5F9F" w:rsidP="00242C0F">
      <w:pPr>
        <w:jc w:val="both"/>
        <w:rPr>
          <w:lang w:val="fr-FR"/>
        </w:rPr>
      </w:pPr>
    </w:p>
    <w:p w14:paraId="28B20B2D" w14:textId="77777777" w:rsidR="00EF5F9F" w:rsidRDefault="00EF5F9F" w:rsidP="00242C0F">
      <w:pPr>
        <w:jc w:val="both"/>
        <w:rPr>
          <w:lang w:val="fr-FR"/>
        </w:rPr>
      </w:pPr>
    </w:p>
    <w:p w14:paraId="5163758B" w14:textId="77777777" w:rsidR="00BE6107" w:rsidRDefault="00BE6107" w:rsidP="00426FF9">
      <w:pPr>
        <w:pStyle w:val="Heading1"/>
      </w:pPr>
      <w:bookmarkStart w:id="2800" w:name="Sit_Vernissa"/>
      <w:r>
        <w:t>VERNISSA</w:t>
      </w:r>
    </w:p>
    <w:bookmarkEnd w:id="2800"/>
    <w:p w14:paraId="6FA1382D" w14:textId="77777777" w:rsidR="00BE6107" w:rsidRDefault="00BE6107" w:rsidP="00242C0F">
      <w:pPr>
        <w:jc w:val="both"/>
        <w:rPr>
          <w:lang w:val="fr-FR"/>
        </w:rPr>
      </w:pPr>
    </w:p>
    <w:p w14:paraId="16F4F8A8" w14:textId="77777777" w:rsidR="00BE6107" w:rsidRPr="0032190F" w:rsidRDefault="00BE6107" w:rsidP="00242C0F">
      <w:pPr>
        <w:jc w:val="both"/>
        <w:rPr>
          <w:lang w:val="fr-FR"/>
        </w:rPr>
      </w:pPr>
      <w:r>
        <w:rPr>
          <w:lang w:val="fr-FR"/>
        </w:rPr>
        <w:t>Carasol de Vernissa. Inhumation Néolithique ancien (BIB 2928)</w:t>
      </w:r>
    </w:p>
    <w:p w14:paraId="4EF4047F" w14:textId="77777777" w:rsidR="009F20A5" w:rsidRPr="0032190F" w:rsidRDefault="009F20A5" w:rsidP="00242C0F">
      <w:pPr>
        <w:jc w:val="both"/>
        <w:rPr>
          <w:lang w:val="fr-FR"/>
        </w:rPr>
      </w:pPr>
    </w:p>
    <w:p w14:paraId="025D5036" w14:textId="77777777" w:rsidR="006C29CC" w:rsidRPr="0032190F" w:rsidRDefault="006C29CC" w:rsidP="00426FF9">
      <w:pPr>
        <w:pStyle w:val="Heading1"/>
      </w:pPr>
      <w:bookmarkStart w:id="2801" w:name="Sit_Estanilles"/>
      <w:r w:rsidRPr="0032190F">
        <w:t>ESTANILLES</w:t>
      </w:r>
    </w:p>
    <w:bookmarkEnd w:id="2801"/>
    <w:p w14:paraId="50DAD373" w14:textId="28682414" w:rsidR="006C29CC" w:rsidRPr="0032190F" w:rsidRDefault="006C29CC" w:rsidP="00242C0F">
      <w:pPr>
        <w:jc w:val="both"/>
        <w:rPr>
          <w:lang w:val="fr-FR"/>
        </w:rPr>
      </w:pPr>
      <w:r w:rsidRPr="0032190F">
        <w:rPr>
          <w:lang w:val="fr-FR"/>
        </w:rPr>
        <w:t xml:space="preserve">Dans les </w:t>
      </w:r>
      <w:hyperlink r:id="rId6540" w:anchor="Sit_Pyrenees" w:history="1">
        <w:r w:rsidRPr="0032190F">
          <w:rPr>
            <w:rStyle w:val="Hyperlink"/>
            <w:lang w:val="fr-FR"/>
          </w:rPr>
          <w:t>Pyrénées</w:t>
        </w:r>
      </w:hyperlink>
      <w:r w:rsidRPr="0032190F">
        <w:rPr>
          <w:lang w:val="fr-FR"/>
        </w:rPr>
        <w:t>, carottage palynologiques de la tourbière (</w:t>
      </w:r>
      <w:r w:rsidRPr="0032190F">
        <w:rPr>
          <w:i/>
          <w:lang w:val="fr-FR"/>
        </w:rPr>
        <w:t>peat bog</w:t>
      </w:r>
      <w:r w:rsidRPr="0032190F">
        <w:rPr>
          <w:lang w:val="fr-FR"/>
        </w:rPr>
        <w:t>) des Estanilles, (2247 m)  a montré des signes d'anthropoisation dès 7000 BP. Ces signes autant à l'ussage de feu, des signes d'érosion du sol, des indicateur de pollen antrhopique (BIB 2553)</w:t>
      </w:r>
    </w:p>
    <w:p w14:paraId="75EEC695" w14:textId="77777777" w:rsidR="005D5F56" w:rsidRPr="0032190F" w:rsidRDefault="005D5F56" w:rsidP="00242C0F">
      <w:pPr>
        <w:jc w:val="both"/>
        <w:rPr>
          <w:lang w:val="fr-FR"/>
        </w:rPr>
      </w:pPr>
    </w:p>
    <w:p w14:paraId="644530DF" w14:textId="77777777" w:rsidR="005D5F56" w:rsidRPr="0032190F" w:rsidRDefault="005D5F56" w:rsidP="00426FF9">
      <w:pPr>
        <w:pStyle w:val="Heading1"/>
      </w:pPr>
      <w:r w:rsidRPr="0032190F">
        <w:lastRenderedPageBreak/>
        <w:t>PLANELLS DE PERAFITA</w:t>
      </w:r>
    </w:p>
    <w:p w14:paraId="4D70C6D5" w14:textId="61F0FB14" w:rsidR="005D5F56" w:rsidRPr="0032190F" w:rsidRDefault="005D5F56" w:rsidP="00242C0F">
      <w:pPr>
        <w:jc w:val="both"/>
        <w:rPr>
          <w:lang w:val="fr-FR"/>
        </w:rPr>
      </w:pPr>
      <w:r w:rsidRPr="0032190F">
        <w:rPr>
          <w:lang w:val="fr-FR"/>
        </w:rPr>
        <w:t xml:space="preserve">Planells de Perafita, dans les </w:t>
      </w:r>
      <w:hyperlink r:id="rId6541" w:anchor="Sit_Pyrenees" w:history="1">
        <w:r w:rsidRPr="0032190F">
          <w:rPr>
            <w:rStyle w:val="Hyperlink"/>
            <w:lang w:val="fr-FR"/>
          </w:rPr>
          <w:t>Pyrénées</w:t>
        </w:r>
      </w:hyperlink>
      <w:r w:rsidRPr="0032190F">
        <w:rPr>
          <w:lang w:val="fr-FR"/>
        </w:rPr>
        <w:t xml:space="preserve"> de l'Est d'Andorre, montre des indices de présence humaine dès la transition Mésolithique-Néolithique ancien (ca. 8350-7700 cal BP [6400-5850 BC]) (BIB 2553)</w:t>
      </w:r>
    </w:p>
    <w:p w14:paraId="7A88C1D3" w14:textId="77777777" w:rsidR="005D5F56" w:rsidRPr="0032190F" w:rsidRDefault="005D5F56" w:rsidP="00242C0F">
      <w:pPr>
        <w:jc w:val="both"/>
        <w:rPr>
          <w:lang w:val="fr-FR"/>
        </w:rPr>
      </w:pPr>
    </w:p>
    <w:p w14:paraId="6B80C3CB" w14:textId="77777777" w:rsidR="005D5F56" w:rsidRPr="0032190F" w:rsidRDefault="005D5F56" w:rsidP="00426FF9">
      <w:pPr>
        <w:pStyle w:val="Heading1"/>
      </w:pPr>
      <w:r w:rsidRPr="0032190F">
        <w:t>ESTANYOS</w:t>
      </w:r>
    </w:p>
    <w:p w14:paraId="45E44499" w14:textId="4C0ABC7C" w:rsidR="005D5F56" w:rsidRDefault="005D5F56" w:rsidP="00242C0F">
      <w:pPr>
        <w:jc w:val="both"/>
        <w:rPr>
          <w:lang w:val="fr-FR"/>
        </w:rPr>
      </w:pPr>
      <w:r w:rsidRPr="0032190F">
        <w:rPr>
          <w:lang w:val="fr-FR"/>
        </w:rPr>
        <w:t xml:space="preserve">Bosc dels Estanyos, dans les </w:t>
      </w:r>
      <w:hyperlink r:id="rId6542" w:anchor="Sit_Pyrenees" w:history="1">
        <w:r w:rsidRPr="0032190F">
          <w:rPr>
            <w:rStyle w:val="Hyperlink"/>
            <w:lang w:val="fr-FR"/>
          </w:rPr>
          <w:t>Pyrénées</w:t>
        </w:r>
      </w:hyperlink>
      <w:r w:rsidRPr="0032190F">
        <w:rPr>
          <w:lang w:val="fr-FR"/>
        </w:rPr>
        <w:t xml:space="preserve"> de l'Est d'Andorre, montre des indices de présence humaine dès la transition Mésolithique-Néolithique ancien (ca. 8350-7700 cal BP [6400-5850 BC]) (BIB 2553)</w:t>
      </w:r>
    </w:p>
    <w:p w14:paraId="6128732D" w14:textId="77777777" w:rsidR="002E79E4" w:rsidRDefault="002E79E4" w:rsidP="00242C0F">
      <w:pPr>
        <w:jc w:val="both"/>
        <w:rPr>
          <w:lang w:val="fr-FR"/>
        </w:rPr>
      </w:pPr>
      <w:r>
        <w:rPr>
          <w:lang w:val="fr-FR"/>
        </w:rPr>
        <w:br/>
        <w:t>ESTANY DE BURG</w:t>
      </w:r>
    </w:p>
    <w:p w14:paraId="67D77E21" w14:textId="77777777" w:rsidR="002E79E4" w:rsidRPr="0032190F" w:rsidRDefault="002E79E4" w:rsidP="00242C0F">
      <w:pPr>
        <w:jc w:val="both"/>
        <w:rPr>
          <w:lang w:val="fr-FR"/>
        </w:rPr>
      </w:pPr>
      <w:r>
        <w:rPr>
          <w:lang w:val="fr-FR"/>
        </w:rPr>
        <w:t>Vers ~8000 aec, Mésolithique. Concentration de micro-charbon: feux anthropiques ?, ouverture du milieu ? (BIB Ermengol et al., UISPP 2018)</w:t>
      </w:r>
    </w:p>
    <w:p w14:paraId="510EB0B2" w14:textId="77777777" w:rsidR="005D5F56" w:rsidRPr="0032190F" w:rsidRDefault="005D5F56" w:rsidP="00242C0F">
      <w:pPr>
        <w:jc w:val="both"/>
        <w:rPr>
          <w:lang w:val="fr-FR"/>
        </w:rPr>
      </w:pPr>
    </w:p>
    <w:p w14:paraId="3B9D8E68" w14:textId="77777777" w:rsidR="005D5F56" w:rsidRPr="0032190F" w:rsidRDefault="005D5F56" w:rsidP="00426FF9">
      <w:pPr>
        <w:pStyle w:val="Heading1"/>
      </w:pPr>
      <w:r w:rsidRPr="0032190F">
        <w:t>ORRIS</w:t>
      </w:r>
    </w:p>
    <w:p w14:paraId="266CFB48" w14:textId="4E57FE6B" w:rsidR="005D5F56" w:rsidRPr="0032190F" w:rsidRDefault="005D5F56" w:rsidP="00242C0F">
      <w:pPr>
        <w:jc w:val="both"/>
        <w:rPr>
          <w:lang w:val="fr-FR"/>
        </w:rPr>
      </w:pPr>
      <w:r w:rsidRPr="0032190F">
        <w:rPr>
          <w:lang w:val="fr-FR"/>
        </w:rPr>
        <w:t xml:space="preserve">Riu dels Orris, dans les </w:t>
      </w:r>
      <w:hyperlink r:id="rId6543" w:anchor="Sit_Pyrenees" w:history="1">
        <w:r w:rsidRPr="0032190F">
          <w:rPr>
            <w:rStyle w:val="Hyperlink"/>
            <w:lang w:val="fr-FR"/>
          </w:rPr>
          <w:t>Pyrénées</w:t>
        </w:r>
      </w:hyperlink>
      <w:r w:rsidRPr="0032190F">
        <w:rPr>
          <w:lang w:val="fr-FR"/>
        </w:rPr>
        <w:t xml:space="preserve"> de l'Est d'Andorre, montre des indices de présence humaine dès la transition Mésolithique-Néolithique ancien (ca. 8350-7700 cal BP [6400-5850 BC]) (BIB 2553)</w:t>
      </w:r>
    </w:p>
    <w:p w14:paraId="3DF0C848" w14:textId="77777777" w:rsidR="006C29CC" w:rsidRPr="0032190F" w:rsidRDefault="006C29CC" w:rsidP="00242C0F">
      <w:pPr>
        <w:jc w:val="both"/>
        <w:rPr>
          <w:lang w:val="fr-FR"/>
        </w:rPr>
      </w:pPr>
    </w:p>
    <w:p w14:paraId="594044CD" w14:textId="77777777" w:rsidR="009F20A5" w:rsidRPr="0032190F" w:rsidRDefault="009F20A5" w:rsidP="00242C0F">
      <w:pPr>
        <w:jc w:val="both"/>
        <w:rPr>
          <w:lang w:val="fr-FR"/>
        </w:rPr>
      </w:pPr>
      <w:r w:rsidRPr="0032190F">
        <w:rPr>
          <w:lang w:val="fr-FR"/>
        </w:rPr>
        <w:t>GER (PLATEAU DE)</w:t>
      </w:r>
    </w:p>
    <w:p w14:paraId="119C53BA" w14:textId="77777777" w:rsidR="009F20A5" w:rsidRPr="0032190F" w:rsidRDefault="009F20A5" w:rsidP="00242C0F">
      <w:pPr>
        <w:jc w:val="both"/>
        <w:rPr>
          <w:lang w:val="fr-FR"/>
        </w:rPr>
      </w:pPr>
    </w:p>
    <w:p w14:paraId="3544C596" w14:textId="77777777" w:rsidR="009F20A5" w:rsidRPr="0032190F" w:rsidRDefault="009F20A5" w:rsidP="00242C0F">
      <w:pPr>
        <w:jc w:val="both"/>
        <w:rPr>
          <w:lang w:val="fr-FR"/>
        </w:rPr>
      </w:pPr>
      <w:r w:rsidRPr="0032190F">
        <w:rPr>
          <w:lang w:val="fr-FR"/>
        </w:rPr>
        <w:t>L’urne de la sépulture 5 du tumulus Z du plateau de Ger (Pyrénées-Atlantique) est datée du 5</w:t>
      </w:r>
      <w:r w:rsidRPr="0032190F">
        <w:rPr>
          <w:vertAlign w:val="superscript"/>
          <w:lang w:val="fr-FR"/>
        </w:rPr>
        <w:t>e</w:t>
      </w:r>
      <w:r w:rsidRPr="0032190F">
        <w:rPr>
          <w:lang w:val="fr-FR"/>
        </w:rPr>
        <w:t xml:space="preserve"> s. et décorée sur sa partie supérieure (en partie disparue) d’une bande de signes incisés comprenant : poissons, zoomorphe à deux pattes, un probable quadrupède, triangles hachurés (BIB 2045 p. 16)</w:t>
      </w:r>
    </w:p>
    <w:p w14:paraId="2A5CDC1E" w14:textId="77777777" w:rsidR="006C29CC" w:rsidRPr="0032190F" w:rsidRDefault="006C29CC" w:rsidP="00242C0F">
      <w:pPr>
        <w:autoSpaceDE w:val="0"/>
        <w:autoSpaceDN w:val="0"/>
        <w:adjustRightInd w:val="0"/>
        <w:jc w:val="both"/>
        <w:rPr>
          <w:lang w:val="fr-FR"/>
        </w:rPr>
      </w:pPr>
    </w:p>
    <w:p w14:paraId="47752F75" w14:textId="77777777" w:rsidR="00B65DA3" w:rsidRPr="0032190F" w:rsidRDefault="00B65DA3" w:rsidP="00426FF9">
      <w:pPr>
        <w:pStyle w:val="Heading1"/>
      </w:pPr>
      <w:bookmarkStart w:id="2802" w:name="Sit_Ariege_Rupestre"/>
      <w:r w:rsidRPr="0032190F">
        <w:t>ARIEGE</w:t>
      </w:r>
      <w:bookmarkEnd w:id="2802"/>
    </w:p>
    <w:p w14:paraId="75AA7D0F" w14:textId="0180B4BD" w:rsidR="00B21602" w:rsidRPr="0032190F" w:rsidRDefault="00B65DA3" w:rsidP="00242C0F">
      <w:pPr>
        <w:autoSpaceDE w:val="0"/>
        <w:autoSpaceDN w:val="0"/>
        <w:adjustRightInd w:val="0"/>
        <w:jc w:val="both"/>
        <w:rPr>
          <w:lang w:val="fr-FR"/>
        </w:rPr>
      </w:pPr>
      <w:r w:rsidRPr="0032190F">
        <w:rPr>
          <w:lang w:val="fr-FR"/>
        </w:rPr>
        <w:br/>
        <w:t xml:space="preserve">Art rupestre </w:t>
      </w:r>
      <w:r w:rsidR="009D03A3">
        <w:rPr>
          <w:lang w:val="fr-FR"/>
        </w:rPr>
        <w:t>p</w:t>
      </w:r>
      <w:r w:rsidRPr="0032190F">
        <w:rPr>
          <w:lang w:val="fr-FR"/>
        </w:rPr>
        <w:t xml:space="preserve">rincipalement concentré dans la commune de </w:t>
      </w:r>
      <w:r w:rsidRPr="0032190F">
        <w:rPr>
          <w:szCs w:val="18"/>
          <w:lang w:val="fr-FR"/>
        </w:rPr>
        <w:t>Ornolac–Ussat-les-Bains</w:t>
      </w:r>
      <w:r w:rsidR="006C29CC" w:rsidRPr="0032190F">
        <w:rPr>
          <w:lang w:val="fr-FR"/>
        </w:rPr>
        <w:t xml:space="preserve">, dans les </w:t>
      </w:r>
      <w:hyperlink r:id="rId6544" w:anchor="Sit_Pyrenees" w:history="1">
        <w:r w:rsidR="006C29CC" w:rsidRPr="0032190F">
          <w:rPr>
            <w:rStyle w:val="Hyperlink"/>
            <w:lang w:val="fr-FR"/>
          </w:rPr>
          <w:t>Pyrénées</w:t>
        </w:r>
      </w:hyperlink>
      <w:r w:rsidRPr="0032190F">
        <w:rPr>
          <w:szCs w:val="18"/>
          <w:lang w:val="fr-FR"/>
        </w:rPr>
        <w:t>, dans la haute vallée de l'Ariège (SS BIB)</w:t>
      </w:r>
    </w:p>
    <w:p w14:paraId="288C9552" w14:textId="77777777" w:rsidR="00B65DA3" w:rsidRPr="0032190F" w:rsidRDefault="00B65DA3" w:rsidP="00242C0F">
      <w:pPr>
        <w:autoSpaceDE w:val="0"/>
        <w:autoSpaceDN w:val="0"/>
        <w:adjustRightInd w:val="0"/>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83"/>
      </w:tblGrid>
      <w:tr w:rsidR="00B65DA3" w14:paraId="796D6B12" w14:textId="77777777" w:rsidTr="00C35EA7">
        <w:trPr>
          <w:jc w:val="center"/>
        </w:trPr>
        <w:tc>
          <w:tcPr>
            <w:tcW w:w="1683" w:type="dxa"/>
          </w:tcPr>
          <w:p w14:paraId="344941C8" w14:textId="52EDD4E0" w:rsidR="00B65DA3" w:rsidRDefault="00000000" w:rsidP="00C35EA7">
            <w:pPr>
              <w:autoSpaceDE w:val="0"/>
              <w:autoSpaceDN w:val="0"/>
              <w:adjustRightInd w:val="0"/>
              <w:jc w:val="both"/>
            </w:pPr>
            <w:hyperlink r:id="rId6545" w:anchor="Sit_Eglises" w:history="1">
              <w:r w:rsidR="00B65DA3" w:rsidRPr="00B65DA3">
                <w:rPr>
                  <w:rStyle w:val="Hyperlink"/>
                </w:rPr>
                <w:t>Eglises</w:t>
              </w:r>
            </w:hyperlink>
          </w:p>
        </w:tc>
      </w:tr>
      <w:tr w:rsidR="00B65DA3" w14:paraId="3898731E" w14:textId="77777777" w:rsidTr="00C35EA7">
        <w:trPr>
          <w:jc w:val="center"/>
        </w:trPr>
        <w:tc>
          <w:tcPr>
            <w:tcW w:w="1683" w:type="dxa"/>
          </w:tcPr>
          <w:p w14:paraId="75B19470" w14:textId="20F4C2CC" w:rsidR="00B65DA3" w:rsidRDefault="00000000" w:rsidP="00C35EA7">
            <w:pPr>
              <w:autoSpaceDE w:val="0"/>
              <w:autoSpaceDN w:val="0"/>
              <w:adjustRightInd w:val="0"/>
              <w:jc w:val="both"/>
            </w:pPr>
            <w:hyperlink r:id="rId6546" w:anchor="Sit_Lhermite" w:history="1">
              <w:r w:rsidR="00B65DA3" w:rsidRPr="00B65DA3">
                <w:rPr>
                  <w:rStyle w:val="Hyperlink"/>
                </w:rPr>
                <w:t>Lhermite</w:t>
              </w:r>
            </w:hyperlink>
          </w:p>
        </w:tc>
      </w:tr>
      <w:tr w:rsidR="00B65DA3" w14:paraId="4920155F" w14:textId="77777777" w:rsidTr="00C35EA7">
        <w:trPr>
          <w:jc w:val="center"/>
        </w:trPr>
        <w:tc>
          <w:tcPr>
            <w:tcW w:w="1683" w:type="dxa"/>
          </w:tcPr>
          <w:p w14:paraId="4B850510" w14:textId="1DB18DA7" w:rsidR="00B65DA3" w:rsidRDefault="00000000" w:rsidP="00C35EA7">
            <w:pPr>
              <w:autoSpaceDE w:val="0"/>
              <w:autoSpaceDN w:val="0"/>
              <w:adjustRightInd w:val="0"/>
              <w:jc w:val="both"/>
            </w:pPr>
            <w:hyperlink r:id="rId6547" w:anchor="Sit_Grand_Pere" w:history="1">
              <w:r w:rsidR="00B65DA3" w:rsidRPr="00B65DA3">
                <w:rPr>
                  <w:rStyle w:val="Hyperlink"/>
                </w:rPr>
                <w:t>Grand-Père</w:t>
              </w:r>
            </w:hyperlink>
          </w:p>
        </w:tc>
      </w:tr>
      <w:tr w:rsidR="00B65DA3" w14:paraId="3F39FA1B" w14:textId="77777777" w:rsidTr="00C35EA7">
        <w:trPr>
          <w:jc w:val="center"/>
        </w:trPr>
        <w:tc>
          <w:tcPr>
            <w:tcW w:w="1683" w:type="dxa"/>
          </w:tcPr>
          <w:p w14:paraId="6EE0C031" w14:textId="0A043FA5" w:rsidR="00B65DA3" w:rsidRDefault="00000000" w:rsidP="00C35EA7">
            <w:pPr>
              <w:autoSpaceDE w:val="0"/>
              <w:autoSpaceDN w:val="0"/>
              <w:adjustRightInd w:val="0"/>
              <w:jc w:val="both"/>
            </w:pPr>
            <w:hyperlink r:id="rId6548" w:anchor="Sit_Santo_Eulasio" w:history="1">
              <w:r w:rsidR="00B65DA3" w:rsidRPr="00B65DA3">
                <w:rPr>
                  <w:rStyle w:val="Hyperlink"/>
                </w:rPr>
                <w:t>Santo-Eulasio</w:t>
              </w:r>
            </w:hyperlink>
          </w:p>
        </w:tc>
      </w:tr>
      <w:tr w:rsidR="00B65DA3" w14:paraId="6C2A1848" w14:textId="77777777" w:rsidTr="00C35EA7">
        <w:trPr>
          <w:jc w:val="center"/>
        </w:trPr>
        <w:tc>
          <w:tcPr>
            <w:tcW w:w="1683" w:type="dxa"/>
          </w:tcPr>
          <w:p w14:paraId="2E3CC3A3" w14:textId="2D7BFC62" w:rsidR="00B65DA3" w:rsidRDefault="00000000" w:rsidP="00C35EA7">
            <w:pPr>
              <w:autoSpaceDE w:val="0"/>
              <w:autoSpaceDN w:val="0"/>
              <w:adjustRightInd w:val="0"/>
              <w:jc w:val="both"/>
            </w:pPr>
            <w:hyperlink r:id="rId6549" w:anchor="Sit_Satan" w:history="1">
              <w:r w:rsidR="00B65DA3" w:rsidRPr="00B65DA3">
                <w:rPr>
                  <w:rStyle w:val="Hyperlink"/>
                </w:rPr>
                <w:t>Satan</w:t>
              </w:r>
            </w:hyperlink>
          </w:p>
        </w:tc>
      </w:tr>
      <w:tr w:rsidR="00B65DA3" w14:paraId="625AA25C" w14:textId="77777777" w:rsidTr="00C35EA7">
        <w:trPr>
          <w:jc w:val="center"/>
        </w:trPr>
        <w:tc>
          <w:tcPr>
            <w:tcW w:w="1683" w:type="dxa"/>
          </w:tcPr>
          <w:p w14:paraId="25F27AB8" w14:textId="2051B330" w:rsidR="00B65DA3" w:rsidRDefault="00000000" w:rsidP="00C35EA7">
            <w:pPr>
              <w:autoSpaceDE w:val="0"/>
              <w:autoSpaceDN w:val="0"/>
              <w:adjustRightInd w:val="0"/>
              <w:jc w:val="both"/>
            </w:pPr>
            <w:hyperlink r:id="rId6550" w:anchor="Sit_Vache" w:history="1">
              <w:r w:rsidR="00B65DA3" w:rsidRPr="00B65DA3">
                <w:rPr>
                  <w:rStyle w:val="Hyperlink"/>
                </w:rPr>
                <w:t>Vache</w:t>
              </w:r>
            </w:hyperlink>
          </w:p>
        </w:tc>
      </w:tr>
      <w:tr w:rsidR="00CD3720" w14:paraId="69741C9A" w14:textId="77777777" w:rsidTr="00C35EA7">
        <w:trPr>
          <w:jc w:val="center"/>
        </w:trPr>
        <w:tc>
          <w:tcPr>
            <w:tcW w:w="1683" w:type="dxa"/>
          </w:tcPr>
          <w:p w14:paraId="4A138222" w14:textId="77777777" w:rsidR="00CD3720" w:rsidRDefault="00CD3720" w:rsidP="00C35EA7">
            <w:pPr>
              <w:autoSpaceDE w:val="0"/>
              <w:autoSpaceDN w:val="0"/>
              <w:adjustRightInd w:val="0"/>
              <w:jc w:val="both"/>
            </w:pPr>
            <w:r w:rsidRPr="00C35EA7">
              <w:rPr>
                <w:lang w:val="fr-FR"/>
              </w:rPr>
              <w:t>Vidalette</w:t>
            </w:r>
          </w:p>
        </w:tc>
      </w:tr>
    </w:tbl>
    <w:p w14:paraId="267A4060" w14:textId="77777777" w:rsidR="00B65DA3" w:rsidRDefault="00B65DA3" w:rsidP="00242C0F">
      <w:pPr>
        <w:autoSpaceDE w:val="0"/>
        <w:autoSpaceDN w:val="0"/>
        <w:adjustRightInd w:val="0"/>
        <w:jc w:val="both"/>
      </w:pPr>
    </w:p>
    <w:p w14:paraId="3B046317" w14:textId="77777777" w:rsidR="00B65DA3" w:rsidRDefault="00B65DA3" w:rsidP="00242C0F">
      <w:pPr>
        <w:autoSpaceDE w:val="0"/>
        <w:autoSpaceDN w:val="0"/>
        <w:adjustRightInd w:val="0"/>
        <w:jc w:val="both"/>
      </w:pPr>
    </w:p>
    <w:p w14:paraId="325A3662" w14:textId="77777777" w:rsidR="00B21602" w:rsidRPr="000B4B4E" w:rsidRDefault="006C29CC" w:rsidP="00426FF9">
      <w:pPr>
        <w:pStyle w:val="Heading1"/>
      </w:pPr>
      <w:bookmarkStart w:id="2803" w:name="Sit_Cerdagne"/>
      <w:r>
        <w:t>CERDAGNE</w:t>
      </w:r>
    </w:p>
    <w:bookmarkEnd w:id="2803"/>
    <w:p w14:paraId="49E51CF3" w14:textId="77777777" w:rsidR="00E66229" w:rsidRPr="00017BDA" w:rsidRDefault="00E66229" w:rsidP="00242C0F">
      <w:pPr>
        <w:autoSpaceDE w:val="0"/>
        <w:autoSpaceDN w:val="0"/>
        <w:adjustRightInd w:val="0"/>
        <w:jc w:val="both"/>
        <w:rPr>
          <w:lang w:val="fr-FR"/>
        </w:rPr>
      </w:pPr>
    </w:p>
    <w:p w14:paraId="75947DD3" w14:textId="15A1A0FD" w:rsidR="00B21602" w:rsidRDefault="00E66229" w:rsidP="00242C0F">
      <w:pPr>
        <w:autoSpaceDE w:val="0"/>
        <w:autoSpaceDN w:val="0"/>
        <w:adjustRightInd w:val="0"/>
        <w:jc w:val="both"/>
        <w:rPr>
          <w:lang w:val="fr-FR"/>
        </w:rPr>
      </w:pPr>
      <w:r w:rsidRPr="0032190F">
        <w:rPr>
          <w:lang w:val="fr-FR"/>
        </w:rPr>
        <w:t xml:space="preserve">La Cerdagne, dans les </w:t>
      </w:r>
      <w:hyperlink r:id="rId6551" w:anchor="Sit_Pyrenees" w:history="1">
        <w:r w:rsidRPr="0032190F">
          <w:rPr>
            <w:rStyle w:val="Hyperlink"/>
            <w:lang w:val="fr-FR"/>
          </w:rPr>
          <w:t>Pyrénées</w:t>
        </w:r>
      </w:hyperlink>
      <w:r w:rsidRPr="0032190F">
        <w:rPr>
          <w:lang w:val="fr-FR"/>
        </w:rPr>
        <w:t>, est un plateau d’effondrement et un lieu de passage N-S entre la France et l’Espagne (BIB Campmajo P., Cabol</w:t>
      </w:r>
      <w:r w:rsidR="00783763">
        <w:rPr>
          <w:lang w:val="fr-FR"/>
        </w:rPr>
        <w:t xml:space="preserve"> D., Séminaire LAPCOS 23/03/12) qui regroupe différents </w:t>
      </w:r>
      <w:hyperlink r:id="rId6552" w:anchor="Sit_Cerdagne_geo" w:history="1">
        <w:r w:rsidR="00783763" w:rsidRPr="00783763">
          <w:rPr>
            <w:rStyle w:val="Hyperlink"/>
            <w:lang w:val="fr-FR"/>
          </w:rPr>
          <w:t>sites</w:t>
        </w:r>
      </w:hyperlink>
      <w:r w:rsidR="00783763">
        <w:rPr>
          <w:lang w:val="fr-FR"/>
        </w:rPr>
        <w:t xml:space="preserve"> gravés (SS BIB)</w:t>
      </w:r>
      <w:r w:rsidR="00AD1A4E">
        <w:rPr>
          <w:lang w:val="fr-FR"/>
        </w:rPr>
        <w:t xml:space="preserve"> 2 zones: au Nord le massif du Carlit montre des roches métamorphiques, au Sud le massif de Puigmol montre des roches sédimentaires (P. Campmajo com. pers.)</w:t>
      </w:r>
    </w:p>
    <w:p w14:paraId="5CAC08E7" w14:textId="77777777" w:rsidR="00146D3A" w:rsidRPr="0032190F" w:rsidRDefault="00146D3A" w:rsidP="00242C0F">
      <w:pPr>
        <w:autoSpaceDE w:val="0"/>
        <w:autoSpaceDN w:val="0"/>
        <w:adjustRightInd w:val="0"/>
        <w:jc w:val="both"/>
        <w:rPr>
          <w:lang w:val="fr-FR"/>
        </w:rPr>
      </w:pPr>
      <w:r>
        <w:rPr>
          <w:lang w:val="fr-FR"/>
        </w:rPr>
        <w:t>La culture ibère y arrive au 2e aec (BIB 2423)</w:t>
      </w:r>
    </w:p>
    <w:p w14:paraId="4EDE6C7F" w14:textId="44670F73" w:rsidR="00E66229" w:rsidRPr="0032190F" w:rsidRDefault="00783763" w:rsidP="00242C0F">
      <w:pPr>
        <w:autoSpaceDE w:val="0"/>
        <w:autoSpaceDN w:val="0"/>
        <w:adjustRightInd w:val="0"/>
        <w:jc w:val="both"/>
        <w:rPr>
          <w:lang w:val="fr-FR"/>
        </w:rPr>
      </w:pPr>
      <w:r>
        <w:rPr>
          <w:lang w:val="fr-FR"/>
        </w:rPr>
        <w:t xml:space="preserve">v. </w:t>
      </w:r>
      <w:hyperlink r:id="rId6553" w:anchor="Sit_Enveigt" w:history="1">
        <w:r w:rsidR="00E66229" w:rsidRPr="0032190F">
          <w:rPr>
            <w:rStyle w:val="Hyperlink"/>
            <w:lang w:val="fr-FR"/>
          </w:rPr>
          <w:t>Enveigt</w:t>
        </w:r>
      </w:hyperlink>
    </w:p>
    <w:p w14:paraId="45F5112A" w14:textId="77777777" w:rsidR="00E66229" w:rsidRPr="0032190F" w:rsidRDefault="00E66229" w:rsidP="00242C0F">
      <w:pPr>
        <w:autoSpaceDE w:val="0"/>
        <w:autoSpaceDN w:val="0"/>
        <w:adjustRightInd w:val="0"/>
        <w:jc w:val="both"/>
        <w:rPr>
          <w:lang w:val="fr-FR"/>
        </w:rPr>
      </w:pPr>
    </w:p>
    <w:p w14:paraId="65A0479B" w14:textId="77777777" w:rsidR="00E66229" w:rsidRPr="0032190F" w:rsidRDefault="00E66229" w:rsidP="00E66229">
      <w:pPr>
        <w:pStyle w:val="Heading2"/>
      </w:pPr>
      <w:bookmarkStart w:id="2804" w:name="Sit_Cerdagne_g"/>
      <w:r w:rsidRPr="0032190F">
        <w:lastRenderedPageBreak/>
        <w:t>art rupestre</w:t>
      </w:r>
    </w:p>
    <w:bookmarkEnd w:id="2804"/>
    <w:p w14:paraId="50E7ECDC" w14:textId="77777777" w:rsidR="00E66229" w:rsidRPr="0032190F" w:rsidRDefault="00E66229" w:rsidP="00242C0F">
      <w:pPr>
        <w:autoSpaceDE w:val="0"/>
        <w:autoSpaceDN w:val="0"/>
        <w:adjustRightInd w:val="0"/>
        <w:jc w:val="both"/>
        <w:rPr>
          <w:lang w:val="fr-FR"/>
        </w:rPr>
      </w:pPr>
    </w:p>
    <w:p w14:paraId="6C768ECF" w14:textId="74532BD9" w:rsidR="001C5520" w:rsidRPr="0032190F" w:rsidRDefault="00A45B72" w:rsidP="001C5520">
      <w:pPr>
        <w:autoSpaceDE w:val="0"/>
        <w:autoSpaceDN w:val="0"/>
        <w:adjustRightInd w:val="0"/>
        <w:jc w:val="both"/>
        <w:rPr>
          <w:lang w:val="fr-FR"/>
        </w:rPr>
      </w:pPr>
      <w:r w:rsidRPr="0032190F">
        <w:rPr>
          <w:lang w:val="fr-FR"/>
        </w:rPr>
        <w:t xml:space="preserve">Art </w:t>
      </w:r>
      <w:hyperlink r:id="rId6554" w:anchor="Cul_Protohistoire_Art__Schema_Lineaire" w:history="1">
        <w:r w:rsidRPr="0032190F">
          <w:rPr>
            <w:rStyle w:val="Hyperlink"/>
            <w:lang w:val="fr-FR"/>
          </w:rPr>
          <w:t>schématique-linéaire</w:t>
        </w:r>
      </w:hyperlink>
      <w:r w:rsidRPr="0032190F">
        <w:rPr>
          <w:lang w:val="fr-FR"/>
        </w:rPr>
        <w:t xml:space="preserve"> (SS BIB). </w:t>
      </w:r>
      <w:r w:rsidR="001C5520" w:rsidRPr="0032190F">
        <w:rPr>
          <w:lang w:val="fr-FR"/>
        </w:rPr>
        <w:t>Les plus anciennes gravures (n= 10 000) sont d’époque ibère (2</w:t>
      </w:r>
      <w:r w:rsidR="001C5520" w:rsidRPr="0032190F">
        <w:rPr>
          <w:vertAlign w:val="superscript"/>
          <w:lang w:val="fr-FR"/>
        </w:rPr>
        <w:t>e</w:t>
      </w:r>
      <w:r w:rsidR="001C5520" w:rsidRPr="0032190F">
        <w:rPr>
          <w:lang w:val="fr-FR"/>
        </w:rPr>
        <w:t xml:space="preserve"> s. aC) (BIB 2168 p. 21, BIB Campmajo P., Cabol D., Séminaire LAPCOS 23/03/12). v. </w:t>
      </w:r>
      <w:hyperlink r:id="rId6555" w:anchor="Cul_Punique_Guerres" w:history="1">
        <w:r w:rsidR="001C5520" w:rsidRPr="0032190F">
          <w:rPr>
            <w:rStyle w:val="Hyperlink"/>
            <w:lang w:val="fr-FR"/>
          </w:rPr>
          <w:t>guerres puniques</w:t>
        </w:r>
      </w:hyperlink>
      <w:r w:rsidR="00E66229" w:rsidRPr="0032190F">
        <w:rPr>
          <w:lang w:val="fr-FR"/>
        </w:rPr>
        <w:t xml:space="preserve"> (SS BIB)</w:t>
      </w:r>
      <w:r w:rsidR="00D003F6">
        <w:rPr>
          <w:lang w:val="fr-FR"/>
        </w:rPr>
        <w:t xml:space="preserve"> début des gravures probablement vers 200 aec (BIB 2250)</w:t>
      </w:r>
    </w:p>
    <w:p w14:paraId="1B5181B4" w14:textId="77777777" w:rsidR="00114241" w:rsidRPr="0032190F" w:rsidRDefault="001C5520" w:rsidP="00242C0F">
      <w:pPr>
        <w:autoSpaceDE w:val="0"/>
        <w:autoSpaceDN w:val="0"/>
        <w:adjustRightInd w:val="0"/>
        <w:jc w:val="both"/>
        <w:rPr>
          <w:lang w:val="fr-FR"/>
        </w:rPr>
      </w:pPr>
      <w:r w:rsidRPr="0032190F">
        <w:rPr>
          <w:lang w:val="fr-FR"/>
        </w:rPr>
        <w:t xml:space="preserve">Corpus= 9940 gravures réparties sur 40 sites (BIB 2168 p. 21) </w:t>
      </w:r>
      <w:r w:rsidR="00114241" w:rsidRPr="0032190F">
        <w:rPr>
          <w:lang w:val="fr-FR"/>
        </w:rPr>
        <w:t>4 grandes périodes réprésentées:</w:t>
      </w:r>
    </w:p>
    <w:p w14:paraId="20E99C73" w14:textId="77777777" w:rsidR="001C5520" w:rsidRPr="0032190F" w:rsidRDefault="001C5520" w:rsidP="00242C0F">
      <w:pPr>
        <w:autoSpaceDE w:val="0"/>
        <w:autoSpaceDN w:val="0"/>
        <w:adjustRightInd w:val="0"/>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3"/>
        <w:gridCol w:w="1416"/>
        <w:gridCol w:w="816"/>
      </w:tblGrid>
      <w:tr w:rsidR="00114241" w:rsidRPr="00F72A8A" w14:paraId="5C06D273" w14:textId="77777777" w:rsidTr="00C35EA7">
        <w:trPr>
          <w:jc w:val="center"/>
        </w:trPr>
        <w:tc>
          <w:tcPr>
            <w:tcW w:w="1763" w:type="dxa"/>
            <w:vAlign w:val="center"/>
          </w:tcPr>
          <w:p w14:paraId="3D23BB3F" w14:textId="77777777" w:rsidR="00114241" w:rsidRPr="00F72A8A" w:rsidRDefault="00114241" w:rsidP="00C35EA7">
            <w:pPr>
              <w:autoSpaceDE w:val="0"/>
              <w:autoSpaceDN w:val="0"/>
              <w:adjustRightInd w:val="0"/>
              <w:jc w:val="center"/>
            </w:pPr>
            <w:r w:rsidRPr="00F72A8A">
              <w:t>périodes</w:t>
            </w:r>
          </w:p>
        </w:tc>
        <w:tc>
          <w:tcPr>
            <w:tcW w:w="1416" w:type="dxa"/>
            <w:vAlign w:val="center"/>
          </w:tcPr>
          <w:p w14:paraId="1ED34711" w14:textId="77777777" w:rsidR="00114241" w:rsidRPr="00F72A8A" w:rsidRDefault="00114241" w:rsidP="00C35EA7">
            <w:pPr>
              <w:autoSpaceDE w:val="0"/>
              <w:autoSpaceDN w:val="0"/>
              <w:adjustRightInd w:val="0"/>
              <w:jc w:val="center"/>
            </w:pPr>
            <w:r w:rsidRPr="00F72A8A">
              <w:t>type</w:t>
            </w:r>
          </w:p>
        </w:tc>
        <w:tc>
          <w:tcPr>
            <w:tcW w:w="816" w:type="dxa"/>
            <w:vAlign w:val="center"/>
          </w:tcPr>
          <w:p w14:paraId="2A5A0F39" w14:textId="77777777" w:rsidR="00114241" w:rsidRPr="00F72A8A" w:rsidRDefault="00114241" w:rsidP="00C35EA7">
            <w:pPr>
              <w:autoSpaceDE w:val="0"/>
              <w:autoSpaceDN w:val="0"/>
              <w:adjustRightInd w:val="0"/>
              <w:jc w:val="center"/>
            </w:pPr>
            <w:r w:rsidRPr="00F72A8A">
              <w:t>nb</w:t>
            </w:r>
          </w:p>
        </w:tc>
      </w:tr>
      <w:tr w:rsidR="00114241" w:rsidRPr="00F72A8A" w14:paraId="176A66E8" w14:textId="77777777" w:rsidTr="00C35EA7">
        <w:trPr>
          <w:jc w:val="center"/>
        </w:trPr>
        <w:tc>
          <w:tcPr>
            <w:tcW w:w="1763" w:type="dxa"/>
            <w:vAlign w:val="center"/>
          </w:tcPr>
          <w:p w14:paraId="0CC47054" w14:textId="77777777" w:rsidR="00114241" w:rsidRPr="00F72A8A" w:rsidRDefault="00114241" w:rsidP="00C35EA7">
            <w:pPr>
              <w:autoSpaceDE w:val="0"/>
              <w:autoSpaceDN w:val="0"/>
              <w:adjustRightInd w:val="0"/>
              <w:jc w:val="center"/>
            </w:pPr>
            <w:r w:rsidRPr="00F72A8A">
              <w:t>contemporaine</w:t>
            </w:r>
          </w:p>
        </w:tc>
        <w:tc>
          <w:tcPr>
            <w:tcW w:w="1416" w:type="dxa"/>
            <w:vAlign w:val="center"/>
          </w:tcPr>
          <w:p w14:paraId="6716053B" w14:textId="77777777" w:rsidR="00114241" w:rsidRPr="00F72A8A" w:rsidRDefault="00437B37" w:rsidP="00C35EA7">
            <w:pPr>
              <w:autoSpaceDE w:val="0"/>
              <w:autoSpaceDN w:val="0"/>
              <w:adjustRightInd w:val="0"/>
              <w:jc w:val="center"/>
            </w:pPr>
            <w:r>
              <w:t>?</w:t>
            </w:r>
          </w:p>
        </w:tc>
        <w:tc>
          <w:tcPr>
            <w:tcW w:w="816" w:type="dxa"/>
            <w:vAlign w:val="center"/>
          </w:tcPr>
          <w:p w14:paraId="52D3838C" w14:textId="77777777" w:rsidR="00114241" w:rsidRPr="00F72A8A" w:rsidRDefault="00437B37" w:rsidP="00C35EA7">
            <w:pPr>
              <w:autoSpaceDE w:val="0"/>
              <w:autoSpaceDN w:val="0"/>
              <w:adjustRightInd w:val="0"/>
              <w:jc w:val="center"/>
            </w:pPr>
            <w:r>
              <w:t>?</w:t>
            </w:r>
          </w:p>
        </w:tc>
      </w:tr>
      <w:tr w:rsidR="00114241" w:rsidRPr="00F72A8A" w14:paraId="7F356937" w14:textId="77777777" w:rsidTr="00C35EA7">
        <w:trPr>
          <w:jc w:val="center"/>
        </w:trPr>
        <w:tc>
          <w:tcPr>
            <w:tcW w:w="1763" w:type="dxa"/>
            <w:vAlign w:val="center"/>
          </w:tcPr>
          <w:p w14:paraId="67FA8BF9" w14:textId="77777777" w:rsidR="00114241" w:rsidRPr="00F72A8A" w:rsidRDefault="00114241" w:rsidP="00C35EA7">
            <w:pPr>
              <w:autoSpaceDE w:val="0"/>
              <w:autoSpaceDN w:val="0"/>
              <w:adjustRightInd w:val="0"/>
              <w:jc w:val="center"/>
            </w:pPr>
            <w:r w:rsidRPr="00F72A8A">
              <w:t>moderne</w:t>
            </w:r>
          </w:p>
        </w:tc>
        <w:tc>
          <w:tcPr>
            <w:tcW w:w="1416" w:type="dxa"/>
            <w:vAlign w:val="center"/>
          </w:tcPr>
          <w:p w14:paraId="11D8CA6B" w14:textId="77777777" w:rsidR="00114241" w:rsidRPr="00F72A8A" w:rsidRDefault="00437B37" w:rsidP="00C35EA7">
            <w:pPr>
              <w:autoSpaceDE w:val="0"/>
              <w:autoSpaceDN w:val="0"/>
              <w:adjustRightInd w:val="0"/>
              <w:jc w:val="center"/>
            </w:pPr>
            <w:r>
              <w:t>?</w:t>
            </w:r>
          </w:p>
        </w:tc>
        <w:tc>
          <w:tcPr>
            <w:tcW w:w="816" w:type="dxa"/>
            <w:vAlign w:val="center"/>
          </w:tcPr>
          <w:p w14:paraId="44DA211F" w14:textId="77777777" w:rsidR="00114241" w:rsidRPr="00F72A8A" w:rsidRDefault="00437B37" w:rsidP="00C35EA7">
            <w:pPr>
              <w:autoSpaceDE w:val="0"/>
              <w:autoSpaceDN w:val="0"/>
              <w:adjustRightInd w:val="0"/>
              <w:jc w:val="center"/>
            </w:pPr>
            <w:r>
              <w:t>?</w:t>
            </w:r>
          </w:p>
        </w:tc>
      </w:tr>
      <w:tr w:rsidR="00114241" w:rsidRPr="00F72A8A" w14:paraId="5665E8B8" w14:textId="77777777" w:rsidTr="00C35EA7">
        <w:trPr>
          <w:jc w:val="center"/>
        </w:trPr>
        <w:tc>
          <w:tcPr>
            <w:tcW w:w="1763" w:type="dxa"/>
            <w:vAlign w:val="center"/>
          </w:tcPr>
          <w:p w14:paraId="3F1263B5" w14:textId="77777777" w:rsidR="00114241" w:rsidRPr="00F72A8A" w:rsidRDefault="00114241" w:rsidP="00C35EA7">
            <w:pPr>
              <w:autoSpaceDE w:val="0"/>
              <w:autoSpaceDN w:val="0"/>
              <w:adjustRightInd w:val="0"/>
              <w:jc w:val="center"/>
            </w:pPr>
            <w:r w:rsidRPr="00F72A8A">
              <w:t>médiévale</w:t>
            </w:r>
          </w:p>
        </w:tc>
        <w:tc>
          <w:tcPr>
            <w:tcW w:w="1416" w:type="dxa"/>
            <w:vAlign w:val="center"/>
          </w:tcPr>
          <w:p w14:paraId="3F87F2FE" w14:textId="77777777" w:rsidR="00114241" w:rsidRPr="00F72A8A" w:rsidRDefault="00437B37" w:rsidP="00C35EA7">
            <w:pPr>
              <w:autoSpaceDE w:val="0"/>
              <w:autoSpaceDN w:val="0"/>
              <w:adjustRightInd w:val="0"/>
              <w:jc w:val="center"/>
            </w:pPr>
            <w:r>
              <w:t>?</w:t>
            </w:r>
          </w:p>
        </w:tc>
        <w:tc>
          <w:tcPr>
            <w:tcW w:w="816" w:type="dxa"/>
            <w:vAlign w:val="center"/>
          </w:tcPr>
          <w:p w14:paraId="5D81C4C0" w14:textId="77777777" w:rsidR="00114241" w:rsidRPr="00F72A8A" w:rsidRDefault="00437B37" w:rsidP="00C35EA7">
            <w:pPr>
              <w:autoSpaceDE w:val="0"/>
              <w:autoSpaceDN w:val="0"/>
              <w:adjustRightInd w:val="0"/>
              <w:jc w:val="center"/>
            </w:pPr>
            <w:r>
              <w:t>?</w:t>
            </w:r>
          </w:p>
        </w:tc>
      </w:tr>
      <w:tr w:rsidR="00F72A8A" w:rsidRPr="00F72A8A" w14:paraId="55250C08" w14:textId="77777777" w:rsidTr="00C35EA7">
        <w:trPr>
          <w:jc w:val="center"/>
        </w:trPr>
        <w:tc>
          <w:tcPr>
            <w:tcW w:w="1763" w:type="dxa"/>
            <w:vMerge w:val="restart"/>
            <w:vAlign w:val="center"/>
          </w:tcPr>
          <w:p w14:paraId="1E9DB50F" w14:textId="21FAAF48" w:rsidR="00F72A8A" w:rsidRPr="00F72A8A" w:rsidRDefault="00000000" w:rsidP="00C35EA7">
            <w:pPr>
              <w:autoSpaceDE w:val="0"/>
              <w:autoSpaceDN w:val="0"/>
              <w:adjustRightInd w:val="0"/>
              <w:jc w:val="center"/>
            </w:pPr>
            <w:hyperlink r:id="rId6556" w:anchor="Cul_Iberique" w:history="1">
              <w:r w:rsidR="00F72A8A" w:rsidRPr="00F72A8A">
                <w:rPr>
                  <w:rStyle w:val="Hyperlink"/>
                </w:rPr>
                <w:t>ibérique</w:t>
              </w:r>
            </w:hyperlink>
          </w:p>
        </w:tc>
        <w:tc>
          <w:tcPr>
            <w:tcW w:w="1416" w:type="dxa"/>
            <w:vAlign w:val="center"/>
          </w:tcPr>
          <w:p w14:paraId="2337CE9A" w14:textId="0688D8D6" w:rsidR="00F72A8A" w:rsidRPr="00F72A8A" w:rsidRDefault="00000000" w:rsidP="00C35EA7">
            <w:pPr>
              <w:autoSpaceDE w:val="0"/>
              <w:autoSpaceDN w:val="0"/>
              <w:adjustRightInd w:val="0"/>
              <w:jc w:val="center"/>
            </w:pPr>
            <w:hyperlink r:id="rId6557" w:anchor="Sit_Cerdagne_g_typo_ecrit" w:history="1">
              <w:r w:rsidR="00F72A8A" w:rsidRPr="00783763">
                <w:rPr>
                  <w:rStyle w:val="Hyperlink"/>
                </w:rPr>
                <w:t>écritures</w:t>
              </w:r>
            </w:hyperlink>
          </w:p>
        </w:tc>
        <w:tc>
          <w:tcPr>
            <w:tcW w:w="816" w:type="dxa"/>
            <w:vAlign w:val="center"/>
          </w:tcPr>
          <w:p w14:paraId="2EFDAEBB" w14:textId="77777777" w:rsidR="00F72A8A" w:rsidRPr="00F72A8A" w:rsidRDefault="00F72A8A" w:rsidP="00C35EA7">
            <w:pPr>
              <w:autoSpaceDE w:val="0"/>
              <w:autoSpaceDN w:val="0"/>
              <w:adjustRightInd w:val="0"/>
              <w:jc w:val="center"/>
            </w:pPr>
            <w:r w:rsidRPr="00C35EA7">
              <w:rPr>
                <w:szCs w:val="20"/>
              </w:rPr>
              <w:t>1200</w:t>
            </w:r>
          </w:p>
        </w:tc>
      </w:tr>
      <w:tr w:rsidR="00F72A8A" w:rsidRPr="00F72A8A" w14:paraId="5D706160" w14:textId="77777777" w:rsidTr="00C35EA7">
        <w:trPr>
          <w:jc w:val="center"/>
        </w:trPr>
        <w:tc>
          <w:tcPr>
            <w:tcW w:w="1763" w:type="dxa"/>
            <w:vMerge/>
            <w:vAlign w:val="center"/>
          </w:tcPr>
          <w:p w14:paraId="094B6F6B" w14:textId="77777777" w:rsidR="00F72A8A" w:rsidRPr="00F72A8A" w:rsidRDefault="00F72A8A" w:rsidP="00C35EA7">
            <w:pPr>
              <w:autoSpaceDE w:val="0"/>
              <w:autoSpaceDN w:val="0"/>
              <w:adjustRightInd w:val="0"/>
              <w:jc w:val="center"/>
            </w:pPr>
          </w:p>
        </w:tc>
        <w:tc>
          <w:tcPr>
            <w:tcW w:w="1416" w:type="dxa"/>
            <w:vAlign w:val="center"/>
          </w:tcPr>
          <w:p w14:paraId="2DFE0D8D" w14:textId="778C6A12" w:rsidR="00F72A8A" w:rsidRPr="00F72A8A" w:rsidRDefault="00000000" w:rsidP="00C35EA7">
            <w:pPr>
              <w:autoSpaceDE w:val="0"/>
              <w:autoSpaceDN w:val="0"/>
              <w:adjustRightInd w:val="0"/>
              <w:jc w:val="center"/>
            </w:pPr>
            <w:hyperlink r:id="rId6558" w:anchor="Sit_Cerdagne_g_typo_navi" w:history="1">
              <w:r w:rsidR="00F72A8A" w:rsidRPr="00C35EA7">
                <w:rPr>
                  <w:rStyle w:val="Hyperlink"/>
                  <w:szCs w:val="20"/>
                </w:rPr>
                <w:t>naviformes</w:t>
              </w:r>
            </w:hyperlink>
          </w:p>
        </w:tc>
        <w:tc>
          <w:tcPr>
            <w:tcW w:w="816" w:type="dxa"/>
            <w:vAlign w:val="center"/>
          </w:tcPr>
          <w:p w14:paraId="065A9E1D" w14:textId="77777777" w:rsidR="00F72A8A" w:rsidRPr="00F72A8A" w:rsidRDefault="00F72A8A" w:rsidP="00C35EA7">
            <w:pPr>
              <w:autoSpaceDE w:val="0"/>
              <w:autoSpaceDN w:val="0"/>
              <w:adjustRightInd w:val="0"/>
              <w:jc w:val="center"/>
            </w:pPr>
            <w:r w:rsidRPr="00C35EA7">
              <w:rPr>
                <w:szCs w:val="20"/>
              </w:rPr>
              <w:t>3500</w:t>
            </w:r>
          </w:p>
        </w:tc>
      </w:tr>
    </w:tbl>
    <w:p w14:paraId="3B548B79" w14:textId="77777777" w:rsidR="00114241" w:rsidRDefault="00114241" w:rsidP="00242C0F">
      <w:pPr>
        <w:autoSpaceDE w:val="0"/>
        <w:autoSpaceDN w:val="0"/>
        <w:adjustRightInd w:val="0"/>
        <w:jc w:val="both"/>
      </w:pPr>
      <w:r>
        <w:t>(BIB 2168 p. 23)</w:t>
      </w:r>
    </w:p>
    <w:p w14:paraId="35777481" w14:textId="77777777" w:rsidR="00114241" w:rsidRDefault="00114241" w:rsidP="00242C0F">
      <w:pPr>
        <w:autoSpaceDE w:val="0"/>
        <w:autoSpaceDN w:val="0"/>
        <w:adjustRightInd w:val="0"/>
        <w:jc w:val="both"/>
      </w:pPr>
    </w:p>
    <w:p w14:paraId="42BD40A5" w14:textId="77777777" w:rsidR="00B21602" w:rsidRDefault="00B21602" w:rsidP="00242C0F">
      <w:pPr>
        <w:autoSpaceDE w:val="0"/>
        <w:autoSpaceDN w:val="0"/>
        <w:adjustRightInd w:val="0"/>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30"/>
        <w:gridCol w:w="716"/>
      </w:tblGrid>
      <w:tr w:rsidR="00D003F6" w:rsidRPr="001341B5" w14:paraId="0C00F841" w14:textId="77777777" w:rsidTr="00D003F6">
        <w:trPr>
          <w:jc w:val="center"/>
        </w:trPr>
        <w:tc>
          <w:tcPr>
            <w:tcW w:w="1230" w:type="dxa"/>
            <w:vAlign w:val="center"/>
          </w:tcPr>
          <w:p w14:paraId="7165D43A" w14:textId="77777777" w:rsidR="00D003F6" w:rsidRPr="00F72A8A" w:rsidRDefault="00D003F6" w:rsidP="00D003F6">
            <w:pPr>
              <w:autoSpaceDE w:val="0"/>
              <w:autoSpaceDN w:val="0"/>
              <w:adjustRightInd w:val="0"/>
              <w:jc w:val="center"/>
            </w:pPr>
            <w:r w:rsidRPr="00F72A8A">
              <w:t>type</w:t>
            </w:r>
          </w:p>
        </w:tc>
        <w:tc>
          <w:tcPr>
            <w:tcW w:w="716" w:type="dxa"/>
            <w:vAlign w:val="center"/>
          </w:tcPr>
          <w:p w14:paraId="6A8BB08D" w14:textId="77777777" w:rsidR="00D003F6" w:rsidRPr="00F72A8A" w:rsidRDefault="00D003F6" w:rsidP="00D003F6">
            <w:pPr>
              <w:autoSpaceDE w:val="0"/>
              <w:autoSpaceDN w:val="0"/>
              <w:adjustRightInd w:val="0"/>
              <w:jc w:val="center"/>
            </w:pPr>
            <w:r w:rsidRPr="00F72A8A">
              <w:t>nb</w:t>
            </w:r>
          </w:p>
        </w:tc>
      </w:tr>
      <w:tr w:rsidR="00B21602" w:rsidRPr="001341B5" w14:paraId="0C7D769A" w14:textId="77777777" w:rsidTr="00D003F6">
        <w:trPr>
          <w:jc w:val="center"/>
        </w:trPr>
        <w:tc>
          <w:tcPr>
            <w:tcW w:w="1230" w:type="dxa"/>
          </w:tcPr>
          <w:p w14:paraId="1C407FBA" w14:textId="77777777" w:rsidR="00B21602" w:rsidRPr="001341B5" w:rsidRDefault="00B21602" w:rsidP="00242C0F">
            <w:pPr>
              <w:autoSpaceDE w:val="0"/>
              <w:autoSpaceDN w:val="0"/>
              <w:adjustRightInd w:val="0"/>
              <w:jc w:val="both"/>
              <w:rPr>
                <w:szCs w:val="20"/>
              </w:rPr>
            </w:pPr>
            <w:r w:rsidRPr="001341B5">
              <w:rPr>
                <w:szCs w:val="20"/>
              </w:rPr>
              <w:t>Autres</w:t>
            </w:r>
          </w:p>
        </w:tc>
        <w:tc>
          <w:tcPr>
            <w:tcW w:w="716" w:type="dxa"/>
          </w:tcPr>
          <w:p w14:paraId="7170B931" w14:textId="77777777" w:rsidR="00B21602" w:rsidRPr="001341B5" w:rsidRDefault="00B21602" w:rsidP="00242C0F">
            <w:pPr>
              <w:autoSpaceDE w:val="0"/>
              <w:autoSpaceDN w:val="0"/>
              <w:adjustRightInd w:val="0"/>
              <w:jc w:val="both"/>
              <w:rPr>
                <w:szCs w:val="20"/>
              </w:rPr>
            </w:pPr>
            <w:r w:rsidRPr="001341B5">
              <w:rPr>
                <w:szCs w:val="20"/>
              </w:rPr>
              <w:t>5000</w:t>
            </w:r>
          </w:p>
        </w:tc>
      </w:tr>
    </w:tbl>
    <w:p w14:paraId="443BB7B4" w14:textId="77777777" w:rsidR="00B21602" w:rsidRDefault="00B21602" w:rsidP="00242C0F">
      <w:pPr>
        <w:autoSpaceDE w:val="0"/>
        <w:autoSpaceDN w:val="0"/>
        <w:adjustRightInd w:val="0"/>
        <w:jc w:val="both"/>
      </w:pPr>
    </w:p>
    <w:p w14:paraId="4203525A" w14:textId="77777777" w:rsidR="00D56C42" w:rsidRPr="0032190F" w:rsidRDefault="00D56C42" w:rsidP="00242C0F">
      <w:pPr>
        <w:autoSpaceDE w:val="0"/>
        <w:autoSpaceDN w:val="0"/>
        <w:adjustRightInd w:val="0"/>
        <w:jc w:val="both"/>
        <w:rPr>
          <w:lang w:val="fr-FR"/>
        </w:rPr>
      </w:pPr>
    </w:p>
    <w:p w14:paraId="147B17FF" w14:textId="77777777" w:rsidR="00EA109D" w:rsidRPr="0032190F" w:rsidRDefault="00EA109D" w:rsidP="00242C0F">
      <w:pPr>
        <w:autoSpaceDE w:val="0"/>
        <w:autoSpaceDN w:val="0"/>
        <w:adjustRightInd w:val="0"/>
        <w:jc w:val="both"/>
        <w:rPr>
          <w:lang w:val="fr-FR"/>
        </w:rPr>
      </w:pPr>
    </w:p>
    <w:p w14:paraId="5154482F" w14:textId="597DA2E2" w:rsidR="00114241" w:rsidRPr="0032190F" w:rsidRDefault="00F815B4" w:rsidP="00114241">
      <w:pPr>
        <w:pStyle w:val="Heading2"/>
      </w:pPr>
      <w:bookmarkStart w:id="2805" w:name="Sit_Cerdagne_g_typo"/>
      <w:r>
        <w:t>t</w:t>
      </w:r>
      <w:r w:rsidR="00114241" w:rsidRPr="0032190F">
        <w:t>ypologie</w:t>
      </w:r>
    </w:p>
    <w:bookmarkEnd w:id="2805"/>
    <w:p w14:paraId="296215E8" w14:textId="77777777" w:rsidR="00114241" w:rsidRPr="0032190F" w:rsidRDefault="00114241" w:rsidP="00114241">
      <w:pPr>
        <w:rPr>
          <w:lang w:val="fr-FR"/>
        </w:rPr>
      </w:pPr>
    </w:p>
    <w:p w14:paraId="32EF2F29" w14:textId="18E220EC" w:rsidR="00A45B72" w:rsidRPr="0032190F" w:rsidRDefault="00A45B72" w:rsidP="00783763">
      <w:pPr>
        <w:jc w:val="both"/>
        <w:rPr>
          <w:lang w:val="fr-FR"/>
        </w:rPr>
      </w:pPr>
      <w:r w:rsidRPr="0032190F">
        <w:rPr>
          <w:lang w:val="fr-FR"/>
        </w:rPr>
        <w:t>Parmi les associations de dessins, nous avons isolé les couples humains. Il peut s’agir de couples humains, de deux symboles associés ou d’un symbole et d’un anthropomorphe. Régulièrement, la symbolique du couple est accentuée par l’ajout d’un symbole (</w:t>
      </w:r>
      <w:bookmarkStart w:id="2806" w:name="_Hlk167616883"/>
      <w:r>
        <w:fldChar w:fldCharType="begin"/>
      </w:r>
      <w:r>
        <w:instrText>HYPERLINK "file:///C:\\Users\\Thomas%20Huet\\Desktop\\Documentation%20archéologique%20liée%20à%20la%20thèse\\Sites.docx" \l "Sit_Peyra_Escrita"</w:instrText>
      </w:r>
      <w:r>
        <w:fldChar w:fldCharType="separate"/>
      </w:r>
      <w:r w:rsidRPr="0032190F">
        <w:rPr>
          <w:rStyle w:val="Hyperlink"/>
          <w:lang w:val="fr-FR"/>
        </w:rPr>
        <w:t>Peyra Escrita</w:t>
      </w:r>
      <w:r>
        <w:rPr>
          <w:rStyle w:val="Hyperlink"/>
          <w:lang w:val="fr-FR"/>
        </w:rPr>
        <w:fldChar w:fldCharType="end"/>
      </w:r>
      <w:bookmarkEnd w:id="2806"/>
      <w:r w:rsidRPr="0032190F">
        <w:rPr>
          <w:lang w:val="fr-FR"/>
        </w:rPr>
        <w:t xml:space="preserve">). Dans un cas [notée 4 dans BIB 2168 = _pi], le couple humain est une métaphore issue de la palmette et de l’arboriforme (BIB 2168 p. 25). </w:t>
      </w:r>
    </w:p>
    <w:p w14:paraId="1CF1157C" w14:textId="77777777" w:rsidR="00D003F6" w:rsidRPr="00644C70" w:rsidRDefault="00D003F6" w:rsidP="00114241">
      <w:pPr>
        <w:rPr>
          <w:szCs w:val="20"/>
          <w:lang w:val="fr-FR"/>
        </w:rPr>
      </w:pPr>
    </w:p>
    <w:p w14:paraId="67D1E480" w14:textId="100ABD71" w:rsidR="00A45B72" w:rsidRPr="00146D3A" w:rsidRDefault="00000000" w:rsidP="00114241">
      <w:pPr>
        <w:rPr>
          <w:lang w:val="fr-FR"/>
        </w:rPr>
      </w:pPr>
      <w:hyperlink r:id="rId6559" w:anchor="Sit_Cerdagne_g_typo_navi" w:history="1">
        <w:r w:rsidR="00D003F6" w:rsidRPr="00644C70">
          <w:rPr>
            <w:rStyle w:val="Hyperlink"/>
            <w:szCs w:val="20"/>
            <w:lang w:val="fr-FR"/>
          </w:rPr>
          <w:t>naviformes</w:t>
        </w:r>
      </w:hyperlink>
      <w:r w:rsidR="00D003F6" w:rsidRPr="00644C70">
        <w:rPr>
          <w:szCs w:val="20"/>
          <w:lang w:val="fr-FR"/>
        </w:rPr>
        <w:t xml:space="preserve">, </w:t>
      </w:r>
      <w:hyperlink r:id="rId6560" w:anchor="Sit_Cerdagne_g_typo_ecrit" w:history="1">
        <w:r w:rsidR="00D003F6" w:rsidRPr="00644C70">
          <w:rPr>
            <w:rStyle w:val="Hyperlink"/>
            <w:lang w:val="fr-FR"/>
          </w:rPr>
          <w:t>écritures</w:t>
        </w:r>
      </w:hyperlink>
      <w:r w:rsidR="00D003F6" w:rsidRPr="00644C70">
        <w:rPr>
          <w:lang w:val="fr-FR"/>
        </w:rPr>
        <w:t xml:space="preserve">, </w:t>
      </w:r>
      <w:hyperlink r:id="rId6561" w:anchor="Sit_Cerdagne_g_typo_marqu_territ" w:history="1">
        <w:r w:rsidR="00D003F6" w:rsidRPr="00644C70">
          <w:rPr>
            <w:rStyle w:val="Hyperlink"/>
            <w:lang w:val="fr-FR"/>
          </w:rPr>
          <w:t>marques de territoire</w:t>
        </w:r>
      </w:hyperlink>
      <w:r w:rsidR="00146D3A" w:rsidRPr="00146D3A">
        <w:rPr>
          <w:lang w:val="fr-FR"/>
        </w:rPr>
        <w:t xml:space="preserve">, </w:t>
      </w:r>
      <w:hyperlink r:id="rId6562" w:anchor="Sit_Cerdagne_g_typo_zigzag" w:history="1">
        <w:r w:rsidR="00146D3A" w:rsidRPr="00146D3A">
          <w:rPr>
            <w:rStyle w:val="Hyperlink"/>
            <w:lang w:val="fr-FR"/>
          </w:rPr>
          <w:t>zigzag</w:t>
        </w:r>
      </w:hyperlink>
    </w:p>
    <w:p w14:paraId="7A37F403" w14:textId="77777777" w:rsidR="00D003F6" w:rsidRPr="0032190F" w:rsidRDefault="00D003F6" w:rsidP="00114241">
      <w:pPr>
        <w:rPr>
          <w:lang w:val="fr-FR"/>
        </w:rPr>
      </w:pPr>
    </w:p>
    <w:p w14:paraId="4F991E69" w14:textId="77777777" w:rsidR="00114241" w:rsidRPr="0032190F" w:rsidRDefault="00114241" w:rsidP="009F2B4E">
      <w:pPr>
        <w:rPr>
          <w:lang w:val="fr-FR"/>
        </w:rPr>
      </w:pPr>
    </w:p>
    <w:p w14:paraId="40307DC8" w14:textId="77777777" w:rsidR="00F72A8A" w:rsidRPr="00D003F6" w:rsidRDefault="00D003F6" w:rsidP="009F2B4E">
      <w:pPr>
        <w:pStyle w:val="Heading3"/>
        <w:spacing w:line="240" w:lineRule="auto"/>
      </w:pPr>
      <w:bookmarkStart w:id="2807" w:name="Sit_Cerdagne_g_typo_ecrit"/>
      <w:r>
        <w:t>é</w:t>
      </w:r>
      <w:r w:rsidR="00F72A8A" w:rsidRPr="00D003F6">
        <w:t>critures</w:t>
      </w:r>
    </w:p>
    <w:bookmarkEnd w:id="2807"/>
    <w:p w14:paraId="1F56411E" w14:textId="7AA26281" w:rsidR="00146D3A" w:rsidRPr="009F2B4E" w:rsidRDefault="009F2B4E" w:rsidP="009F2B4E">
      <w:pPr>
        <w:rPr>
          <w:i/>
          <w:sz w:val="20"/>
          <w:lang w:val="fr-FR"/>
        </w:rPr>
      </w:pPr>
      <w:r>
        <w:rPr>
          <w:iCs/>
          <w:sz w:val="20"/>
          <w:lang w:val="fr-FR"/>
        </w:rPr>
        <w:t xml:space="preserve">~ </w:t>
      </w:r>
      <w:r w:rsidR="00146D3A" w:rsidRPr="009F2B4E">
        <w:rPr>
          <w:i/>
          <w:sz w:val="20"/>
          <w:lang w:val="fr-FR"/>
        </w:rPr>
        <w:t>graffiti</w:t>
      </w:r>
    </w:p>
    <w:p w14:paraId="4B0CDF1C" w14:textId="77777777" w:rsidR="00146D3A" w:rsidRDefault="00146D3A" w:rsidP="009F2B4E">
      <w:pPr>
        <w:rPr>
          <w:lang w:val="fr-FR"/>
        </w:rPr>
      </w:pPr>
    </w:p>
    <w:p w14:paraId="47D80C63" w14:textId="77777777" w:rsidR="00D003F6" w:rsidRPr="00D003F6" w:rsidRDefault="00D003F6" w:rsidP="009F2B4E">
      <w:pPr>
        <w:rPr>
          <w:lang w:val="fr-FR"/>
        </w:rPr>
      </w:pPr>
      <w:r w:rsidRPr="00D003F6">
        <w:rPr>
          <w:lang w:val="fr-FR"/>
        </w:rPr>
        <w:t xml:space="preserve">Principalement des écriures ibères mais on connait </w:t>
      </w:r>
      <w:r>
        <w:rPr>
          <w:lang w:val="fr-FR"/>
        </w:rPr>
        <w:t>des</w:t>
      </w:r>
      <w:r w:rsidRPr="00D003F6">
        <w:rPr>
          <w:lang w:val="fr-FR"/>
        </w:rPr>
        <w:t xml:space="preserve"> inscription</w:t>
      </w:r>
      <w:r>
        <w:rPr>
          <w:lang w:val="fr-FR"/>
        </w:rPr>
        <w:t>s</w:t>
      </w:r>
      <w:r w:rsidRPr="00D003F6">
        <w:rPr>
          <w:lang w:val="fr-FR"/>
        </w:rPr>
        <w:t xml:space="preserve"> latine</w:t>
      </w:r>
      <w:r>
        <w:rPr>
          <w:lang w:val="fr-FR"/>
        </w:rPr>
        <w:t>s (BIB 2250)</w:t>
      </w:r>
    </w:p>
    <w:p w14:paraId="46601C4A" w14:textId="77777777" w:rsidR="00D003F6" w:rsidRDefault="00D003F6" w:rsidP="009F2B4E">
      <w:pPr>
        <w:rPr>
          <w:lang w:val="fr-FR"/>
        </w:rPr>
      </w:pPr>
    </w:p>
    <w:tbl>
      <w:tblPr>
        <w:tblpPr w:leftFromText="180" w:rightFromText="180" w:vertAnchor="text" w:horzAnchor="page" w:tblpX="3988"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3"/>
        <w:gridCol w:w="1463"/>
      </w:tblGrid>
      <w:tr w:rsidR="00A45B72" w14:paraId="77A5534E" w14:textId="77777777" w:rsidTr="00C35EA7">
        <w:tc>
          <w:tcPr>
            <w:tcW w:w="1163" w:type="dxa"/>
          </w:tcPr>
          <w:p w14:paraId="702A130E" w14:textId="77777777" w:rsidR="00A45B72" w:rsidRDefault="00A45B72" w:rsidP="009F2B4E">
            <w:r>
              <w:t>écritures</w:t>
            </w:r>
          </w:p>
        </w:tc>
        <w:tc>
          <w:tcPr>
            <w:tcW w:w="1463" w:type="dxa"/>
          </w:tcPr>
          <w:p w14:paraId="1929E791" w14:textId="77777777" w:rsidR="00A45B72" w:rsidRDefault="00A45B72" w:rsidP="009F2B4E">
            <w:r w:rsidRPr="00114241">
              <w:t>2506</w:t>
            </w:r>
            <w:r>
              <w:t xml:space="preserve"> lettres</w:t>
            </w:r>
          </w:p>
        </w:tc>
      </w:tr>
    </w:tbl>
    <w:p w14:paraId="1C79C8EE" w14:textId="77777777" w:rsidR="001C5520" w:rsidRDefault="001C5520" w:rsidP="009F2B4E"/>
    <w:p w14:paraId="071E1407" w14:textId="77777777" w:rsidR="00D003F6" w:rsidRDefault="00D003F6" w:rsidP="009F2B4E">
      <w:r>
        <w:t>(BIB ?)</w:t>
      </w:r>
    </w:p>
    <w:p w14:paraId="27F3018C" w14:textId="77777777" w:rsidR="00D003F6" w:rsidRDefault="00D003F6" w:rsidP="009F2B4E">
      <w:pPr>
        <w:autoSpaceDE w:val="0"/>
        <w:autoSpaceDN w:val="0"/>
        <w:adjustRightInd w:val="0"/>
        <w:jc w:val="both"/>
        <w:rPr>
          <w:lang w:val="fr-FR"/>
        </w:rPr>
      </w:pPr>
    </w:p>
    <w:p w14:paraId="308F29C2" w14:textId="376869AB" w:rsidR="00D003F6" w:rsidRPr="0032190F" w:rsidRDefault="00D003F6" w:rsidP="009F2B4E">
      <w:pPr>
        <w:autoSpaceDE w:val="0"/>
        <w:autoSpaceDN w:val="0"/>
        <w:adjustRightInd w:val="0"/>
        <w:jc w:val="both"/>
        <w:rPr>
          <w:lang w:val="fr-FR"/>
        </w:rPr>
      </w:pPr>
      <w:r w:rsidRPr="0032190F">
        <w:rPr>
          <w:lang w:val="fr-FR"/>
        </w:rPr>
        <w:t xml:space="preserve">Avec 1139 lettres soit 45,45 % des écritures, les </w:t>
      </w:r>
      <w:hyperlink r:id="rId6563" w:anchor="Cul_Art_lex_graffiti" w:history="1">
        <w:r w:rsidR="009F2B4E" w:rsidRPr="009F2B4E">
          <w:rPr>
            <w:rStyle w:val="Hyperlink"/>
            <w:lang w:val="fr-FR"/>
          </w:rPr>
          <w:t>graffiti</w:t>
        </w:r>
      </w:hyperlink>
      <w:r w:rsidR="009F2B4E" w:rsidRPr="009F2B4E">
        <w:rPr>
          <w:lang w:val="fr-FR"/>
        </w:rPr>
        <w:t xml:space="preserve"> </w:t>
      </w:r>
      <w:r w:rsidRPr="0032190F">
        <w:rPr>
          <w:lang w:val="fr-FR"/>
        </w:rPr>
        <w:t>ibères se placent immédiatement derrière les écritures modernes. Le latin, avec 111 lettres (4,43 %), est nettement en infériorité à la période médiévale. Il semble qu’alors, si les dessins abondent, l’écriture était l’oeuvre d’une minorité. Pour les périodes moderne et contemporaine, les écritures sont nettement plus nombreuses que les dessins. On marque son nom, souvent suivi du prénom, et on pérennise son passage en en précisant la date. Parfois on mentionne son métier. De rares messages témoignent de préoccupations religieuses. Avec 1256 lettres (50,11 %), les lettres représentent la moitié du corpus des écritures (BIB 2168 p. 23)</w:t>
      </w:r>
    </w:p>
    <w:p w14:paraId="7F41BF67" w14:textId="77777777" w:rsidR="00D003F6" w:rsidRPr="00644C70" w:rsidRDefault="00D003F6" w:rsidP="00D003F6">
      <w:pPr>
        <w:rPr>
          <w:lang w:val="fr-FR"/>
        </w:rPr>
      </w:pPr>
    </w:p>
    <w:p w14:paraId="1858E102" w14:textId="77777777" w:rsidR="00D003F6" w:rsidRPr="00644C70" w:rsidRDefault="00D003F6" w:rsidP="00D003F6">
      <w:pPr>
        <w:pStyle w:val="Heading4"/>
      </w:pPr>
      <w:r w:rsidRPr="00644C70">
        <w:lastRenderedPageBreak/>
        <w:t>ibériques</w:t>
      </w:r>
    </w:p>
    <w:p w14:paraId="24BCD6AE" w14:textId="77777777" w:rsidR="00A45B72" w:rsidRPr="00644C70" w:rsidRDefault="00A45B72" w:rsidP="00242C0F">
      <w:pPr>
        <w:autoSpaceDE w:val="0"/>
        <w:autoSpaceDN w:val="0"/>
        <w:adjustRightInd w:val="0"/>
        <w:jc w:val="both"/>
        <w:rPr>
          <w:lang w:val="fr-FR"/>
        </w:rPr>
      </w:pPr>
    </w:p>
    <w:p w14:paraId="7B849997" w14:textId="558C03F4" w:rsidR="001C5520" w:rsidRPr="0032190F" w:rsidRDefault="001C5520" w:rsidP="00242C0F">
      <w:pPr>
        <w:autoSpaceDE w:val="0"/>
        <w:autoSpaceDN w:val="0"/>
        <w:adjustRightInd w:val="0"/>
        <w:jc w:val="both"/>
        <w:rPr>
          <w:lang w:val="fr-FR"/>
        </w:rPr>
      </w:pPr>
      <w:r w:rsidRPr="0032190F">
        <w:rPr>
          <w:lang w:val="fr-FR"/>
        </w:rPr>
        <w:t>Campmajo a relevé de nombreuses associations entre l'</w:t>
      </w:r>
      <w:r w:rsidR="009F2B4E">
        <w:rPr>
          <w:lang w:val="fr-FR"/>
        </w:rPr>
        <w:t xml:space="preserve"> </w:t>
      </w:r>
      <w:hyperlink r:id="rId6564" w:anchor="Cul_Protohistoire_Art__Schema_Lineaire" w:history="1">
        <w:r w:rsidRPr="0032190F">
          <w:rPr>
            <w:rStyle w:val="Hyperlink"/>
            <w:lang w:val="fr-FR"/>
          </w:rPr>
          <w:t>art rupestre schématique linéaire</w:t>
        </w:r>
      </w:hyperlink>
      <w:r w:rsidRPr="0032190F">
        <w:rPr>
          <w:lang w:val="fr-FR"/>
        </w:rPr>
        <w:t xml:space="preserve"> et les </w:t>
      </w:r>
      <w:hyperlink r:id="rId6565" w:anchor="Cul_Art_lex_graffiti" w:history="1">
        <w:r w:rsidR="009F2B4E" w:rsidRPr="009F2B4E">
          <w:rPr>
            <w:rStyle w:val="Hyperlink"/>
            <w:lang w:val="fr-FR"/>
          </w:rPr>
          <w:t>graffiti</w:t>
        </w:r>
      </w:hyperlink>
      <w:r w:rsidR="009F2B4E" w:rsidRPr="009F2B4E">
        <w:rPr>
          <w:lang w:val="fr-FR"/>
        </w:rPr>
        <w:t xml:space="preserve"> </w:t>
      </w:r>
      <w:r w:rsidRPr="0032190F">
        <w:rPr>
          <w:lang w:val="fr-FR"/>
        </w:rPr>
        <w:t>ibériques (BIB 2398 p. 566)</w:t>
      </w:r>
    </w:p>
    <w:p w14:paraId="29052187" w14:textId="1E2A13A3" w:rsidR="00114241" w:rsidRPr="0032190F" w:rsidRDefault="00114241" w:rsidP="00242C0F">
      <w:pPr>
        <w:autoSpaceDE w:val="0"/>
        <w:autoSpaceDN w:val="0"/>
        <w:adjustRightInd w:val="0"/>
        <w:jc w:val="both"/>
        <w:rPr>
          <w:lang w:val="fr-FR"/>
        </w:rPr>
      </w:pPr>
      <w:r w:rsidRPr="0032190F">
        <w:rPr>
          <w:lang w:val="fr-FR"/>
        </w:rPr>
        <w:t xml:space="preserve">Dans son étude, le professeur Untermann rapproche la forme et le </w:t>
      </w:r>
      <w:r w:rsidRPr="0032190F">
        <w:rPr>
          <w:i/>
          <w:lang w:val="fr-FR"/>
        </w:rPr>
        <w:t>ductus</w:t>
      </w:r>
      <w:r w:rsidRPr="0032190F">
        <w:rPr>
          <w:lang w:val="fr-FR"/>
        </w:rPr>
        <w:t xml:space="preserve"> [manière de tracer les lettres] des graffiti ibères de Latour de Carol 2, d’Err et d’</w:t>
      </w:r>
      <w:hyperlink r:id="rId6566" w:anchor="Sit_Osseja_z2" w:history="1">
        <w:r w:rsidRPr="0032190F">
          <w:rPr>
            <w:rStyle w:val="Hyperlink"/>
            <w:lang w:val="fr-FR"/>
          </w:rPr>
          <w:t>Osséja Z2</w:t>
        </w:r>
      </w:hyperlink>
      <w:r w:rsidRPr="0032190F">
        <w:rPr>
          <w:lang w:val="fr-FR"/>
        </w:rPr>
        <w:t xml:space="preserve">, du style presque classique d’Orleyl V et VII et d’Yátova I et III. À </w:t>
      </w:r>
      <w:hyperlink r:id="rId6567" w:anchor="Sit_Osseja_z6_r2" w:history="1">
        <w:r w:rsidR="00A6327D">
          <w:rPr>
            <w:rStyle w:val="Hyperlink"/>
            <w:lang w:val="fr-FR"/>
          </w:rPr>
          <w:t>Osséja</w:t>
        </w:r>
        <w:r w:rsidRPr="0032190F">
          <w:rPr>
            <w:rStyle w:val="Hyperlink"/>
            <w:lang w:val="fr-FR"/>
          </w:rPr>
          <w:t xml:space="preserve"> Z6</w:t>
        </w:r>
        <w:r w:rsidR="00A6327D">
          <w:rPr>
            <w:rStyle w:val="Hyperlink"/>
            <w:lang w:val="fr-FR"/>
          </w:rPr>
          <w:t>R</w:t>
        </w:r>
        <w:r w:rsidRPr="0032190F">
          <w:rPr>
            <w:rStyle w:val="Hyperlink"/>
            <w:lang w:val="fr-FR"/>
          </w:rPr>
          <w:t>2</w:t>
        </w:r>
      </w:hyperlink>
      <w:r w:rsidRPr="0032190F">
        <w:rPr>
          <w:lang w:val="fr-FR"/>
        </w:rPr>
        <w:t xml:space="preserve">, plusieurs lignes comportent des éléments onomastiques proches de ceux relevés sur le Bronze d’Ascoli ainsi que sur un plomb de </w:t>
      </w:r>
      <w:hyperlink r:id="rId6568" w:anchor="Sit_Pech_Maho" w:history="1">
        <w:r w:rsidRPr="0032190F">
          <w:rPr>
            <w:rStyle w:val="Hyperlink"/>
            <w:lang w:val="fr-FR"/>
          </w:rPr>
          <w:t>Pech Maho</w:t>
        </w:r>
      </w:hyperlink>
      <w:r w:rsidRPr="0032190F">
        <w:rPr>
          <w:lang w:val="fr-FR"/>
        </w:rPr>
        <w:t xml:space="preserve"> datés du milieu du 2e siècle ou du début du 1er siècle BC (BIB 2168 p. 23).</w:t>
      </w:r>
    </w:p>
    <w:p w14:paraId="44E412A2" w14:textId="19754C07" w:rsidR="00114241" w:rsidRPr="0032190F" w:rsidRDefault="00114241" w:rsidP="00242C0F">
      <w:pPr>
        <w:autoSpaceDE w:val="0"/>
        <w:autoSpaceDN w:val="0"/>
        <w:adjustRightInd w:val="0"/>
        <w:jc w:val="both"/>
        <w:rPr>
          <w:lang w:val="fr-FR"/>
        </w:rPr>
      </w:pPr>
      <w:r w:rsidRPr="0032190F">
        <w:rPr>
          <w:rFonts w:eastAsia="HelveticaNeue-Roman"/>
          <w:szCs w:val="20"/>
          <w:lang w:val="fr-FR" w:eastAsia="en-GB"/>
        </w:rPr>
        <w:t>Toujours difficile à preciser, on peut, sans grand risque, envisager l’arriv</w:t>
      </w:r>
      <w:r w:rsidR="00437B37" w:rsidRPr="0032190F">
        <w:rPr>
          <w:rFonts w:eastAsia="HelveticaNeue-Roman"/>
          <w:szCs w:val="20"/>
          <w:lang w:val="fr-FR" w:eastAsia="en-GB"/>
        </w:rPr>
        <w:t>é</w:t>
      </w:r>
      <w:r w:rsidRPr="0032190F">
        <w:rPr>
          <w:rFonts w:eastAsia="HelveticaNeue-Roman"/>
          <w:szCs w:val="20"/>
          <w:lang w:val="fr-FR" w:eastAsia="en-GB"/>
        </w:rPr>
        <w:t xml:space="preserve">e de l’écriture en Cerdagne au debut du </w:t>
      </w:r>
      <w:r w:rsidR="009F2B4E">
        <w:rPr>
          <w:rFonts w:eastAsia="HelveticaNeue-Roman"/>
          <w:szCs w:val="20"/>
          <w:lang w:val="fr-FR" w:eastAsia="en-GB"/>
        </w:rPr>
        <w:t>2</w:t>
      </w:r>
      <w:r w:rsidRPr="0032190F">
        <w:rPr>
          <w:rFonts w:eastAsia="HelveticaNeue-Roman"/>
          <w:szCs w:val="12"/>
          <w:lang w:val="fr-FR" w:eastAsia="en-GB"/>
        </w:rPr>
        <w:t xml:space="preserve">e </w:t>
      </w:r>
      <w:r w:rsidRPr="0032190F">
        <w:rPr>
          <w:rFonts w:eastAsia="HelveticaNeue-Roman"/>
          <w:szCs w:val="20"/>
          <w:lang w:val="fr-FR" w:eastAsia="en-GB"/>
        </w:rPr>
        <w:t xml:space="preserve">siecle BC (vers </w:t>
      </w:r>
      <w:r w:rsidRPr="0032190F">
        <w:rPr>
          <w:rFonts w:eastAsia="HelveticaNeue-Roman" w:hint="eastAsia"/>
          <w:szCs w:val="20"/>
          <w:lang w:val="fr-FR" w:eastAsia="en-GB"/>
        </w:rPr>
        <w:t>–</w:t>
      </w:r>
      <w:r w:rsidRPr="0032190F">
        <w:rPr>
          <w:rFonts w:eastAsia="HelveticaNeue-Roman"/>
          <w:szCs w:val="20"/>
          <w:lang w:val="fr-FR" w:eastAsia="en-GB"/>
        </w:rPr>
        <w:t xml:space="preserve"> 200) et voir son declin vers le milieu du I</w:t>
      </w:r>
      <w:r w:rsidRPr="0032190F">
        <w:rPr>
          <w:rFonts w:eastAsia="HelveticaNeue-Roman"/>
          <w:szCs w:val="12"/>
          <w:lang w:val="fr-FR" w:eastAsia="en-GB"/>
        </w:rPr>
        <w:t xml:space="preserve">er </w:t>
      </w:r>
      <w:r w:rsidRPr="0032190F">
        <w:rPr>
          <w:rFonts w:eastAsia="HelveticaNeue-Roman"/>
          <w:szCs w:val="20"/>
          <w:lang w:val="fr-FR" w:eastAsia="en-GB"/>
        </w:rPr>
        <w:t xml:space="preserve">siecle AD (vers </w:t>
      </w:r>
      <w:r w:rsidRPr="0032190F">
        <w:rPr>
          <w:rFonts w:eastAsia="HelveticaNeue-Roman" w:hint="eastAsia"/>
          <w:szCs w:val="20"/>
          <w:lang w:val="fr-FR" w:eastAsia="en-GB"/>
        </w:rPr>
        <w:t>–</w:t>
      </w:r>
      <w:r w:rsidRPr="0032190F">
        <w:rPr>
          <w:rFonts w:eastAsia="HelveticaNeue-Roman"/>
          <w:szCs w:val="20"/>
          <w:lang w:val="fr-FR" w:eastAsia="en-GB"/>
        </w:rPr>
        <w:t xml:space="preserve"> 40) avec la fondation de la colonie romaine de Llivia</w:t>
      </w:r>
      <w:r w:rsidR="00F32593" w:rsidRPr="0032190F">
        <w:rPr>
          <w:rFonts w:eastAsia="HelveticaNeue-Roman"/>
          <w:szCs w:val="20"/>
          <w:lang w:val="fr-FR" w:eastAsia="en-GB"/>
        </w:rPr>
        <w:t xml:space="preserve"> </w:t>
      </w:r>
      <w:r w:rsidRPr="0032190F">
        <w:rPr>
          <w:lang w:val="fr-FR"/>
        </w:rPr>
        <w:t>(BIB 2168 p. 23)</w:t>
      </w:r>
    </w:p>
    <w:p w14:paraId="7CAB9B7A" w14:textId="77777777" w:rsidR="00F32593" w:rsidRDefault="00F32593" w:rsidP="00F32593">
      <w:pPr>
        <w:autoSpaceDE w:val="0"/>
        <w:autoSpaceDN w:val="0"/>
        <w:adjustRightInd w:val="0"/>
        <w:jc w:val="both"/>
        <w:rPr>
          <w:lang w:val="fr-FR"/>
        </w:rPr>
      </w:pPr>
      <w:r w:rsidRPr="0032190F">
        <w:rPr>
          <w:lang w:val="fr-FR"/>
        </w:rPr>
        <w:t>Pour J. Untermann (signalé dans Campmajo, 1993) les graffiti ib</w:t>
      </w:r>
      <w:r w:rsidR="0097741B" w:rsidRPr="0032190F">
        <w:rPr>
          <w:lang w:val="fr-FR"/>
        </w:rPr>
        <w:t>è</w:t>
      </w:r>
      <w:r w:rsidRPr="0032190F">
        <w:rPr>
          <w:lang w:val="fr-FR"/>
        </w:rPr>
        <w:t>res</w:t>
      </w:r>
      <w:r w:rsidR="0097741B" w:rsidRPr="0032190F">
        <w:rPr>
          <w:lang w:val="fr-FR"/>
        </w:rPr>
        <w:t xml:space="preserve"> </w:t>
      </w:r>
      <w:r w:rsidRPr="0032190F">
        <w:rPr>
          <w:lang w:val="fr-FR"/>
        </w:rPr>
        <w:t>qui accompagnent des gravures de Cerdagne</w:t>
      </w:r>
      <w:r w:rsidR="0097741B" w:rsidRPr="0032190F">
        <w:rPr>
          <w:lang w:val="fr-FR"/>
        </w:rPr>
        <w:t xml:space="preserve"> seraient des </w:t>
      </w:r>
      <w:r w:rsidRPr="0032190F">
        <w:rPr>
          <w:lang w:val="fr-FR"/>
        </w:rPr>
        <w:t>messages laiss</w:t>
      </w:r>
      <w:r w:rsidR="0097741B" w:rsidRPr="0032190F">
        <w:rPr>
          <w:lang w:val="fr-FR"/>
        </w:rPr>
        <w:t>és par des marchands qui baliseraient leur chemins (BIB 2398 p. 607)</w:t>
      </w:r>
    </w:p>
    <w:p w14:paraId="5E789439" w14:textId="77777777" w:rsidR="00D003F6" w:rsidRDefault="00D003F6" w:rsidP="00F32593">
      <w:pPr>
        <w:autoSpaceDE w:val="0"/>
        <w:autoSpaceDN w:val="0"/>
        <w:adjustRightInd w:val="0"/>
        <w:jc w:val="both"/>
        <w:rPr>
          <w:lang w:val="fr-FR"/>
        </w:rPr>
      </w:pPr>
    </w:p>
    <w:p w14:paraId="52DB471E" w14:textId="77777777" w:rsidR="00D003F6" w:rsidRDefault="00D003F6" w:rsidP="00F32593">
      <w:pPr>
        <w:autoSpaceDE w:val="0"/>
        <w:autoSpaceDN w:val="0"/>
        <w:adjustRightInd w:val="0"/>
        <w:jc w:val="both"/>
        <w:rPr>
          <w:lang w:val="fr-FR"/>
        </w:rPr>
      </w:pPr>
      <w:r>
        <w:rPr>
          <w:lang w:val="fr-FR"/>
        </w:rPr>
        <w:t>C'est graffites ibères trouvent des correspondances avec ceux de Orley, Palamos, Ullastret, Pech Maho, Ensérune (BIB 2250)</w:t>
      </w:r>
    </w:p>
    <w:p w14:paraId="41441FC4" w14:textId="77777777" w:rsidR="00D003F6" w:rsidRDefault="00D003F6" w:rsidP="00F32593">
      <w:pPr>
        <w:autoSpaceDE w:val="0"/>
        <w:autoSpaceDN w:val="0"/>
        <w:adjustRightInd w:val="0"/>
        <w:jc w:val="both"/>
        <w:rPr>
          <w:lang w:val="fr-FR"/>
        </w:rPr>
      </w:pPr>
    </w:p>
    <w:p w14:paraId="6D83822F" w14:textId="77777777" w:rsidR="00D003F6" w:rsidRPr="00644C70" w:rsidRDefault="00D003F6" w:rsidP="00D003F6">
      <w:pPr>
        <w:pStyle w:val="Heading4"/>
      </w:pPr>
      <w:r w:rsidRPr="00644C70">
        <w:t>latin</w:t>
      </w:r>
    </w:p>
    <w:p w14:paraId="69263910" w14:textId="77777777" w:rsidR="00D003F6" w:rsidRPr="00644C70" w:rsidRDefault="00D003F6" w:rsidP="00D003F6">
      <w:pPr>
        <w:rPr>
          <w:lang w:val="fr-FR"/>
        </w:rPr>
      </w:pPr>
    </w:p>
    <w:p w14:paraId="7A67FB8B" w14:textId="77777777" w:rsidR="00D003F6" w:rsidRDefault="00D003F6" w:rsidP="00F32593">
      <w:pPr>
        <w:autoSpaceDE w:val="0"/>
        <w:autoSpaceDN w:val="0"/>
        <w:adjustRightInd w:val="0"/>
        <w:jc w:val="both"/>
        <w:rPr>
          <w:lang w:val="fr-FR"/>
        </w:rPr>
      </w:pPr>
      <w:r>
        <w:rPr>
          <w:lang w:val="fr-FR"/>
        </w:rPr>
        <w:t>Le graffite latin de  Latour de Carol, zone 2, roche 1, n° 19 est probablement le plus ancien exemple d'écriture latine de Cerdagne (BIB 2250)</w:t>
      </w:r>
    </w:p>
    <w:p w14:paraId="0229F072" w14:textId="77777777" w:rsidR="00D003F6" w:rsidRDefault="00D003F6" w:rsidP="00F32593">
      <w:pPr>
        <w:autoSpaceDE w:val="0"/>
        <w:autoSpaceDN w:val="0"/>
        <w:adjustRightInd w:val="0"/>
        <w:jc w:val="both"/>
        <w:rPr>
          <w:lang w:val="fr-FR"/>
        </w:rPr>
      </w:pPr>
    </w:p>
    <w:p w14:paraId="1DF9FD17" w14:textId="77777777" w:rsidR="00D003F6" w:rsidRDefault="00D003F6" w:rsidP="00D003F6">
      <w:pPr>
        <w:pStyle w:val="Heading3"/>
      </w:pPr>
      <w:bookmarkStart w:id="2808" w:name="Sit_Cerdagne_g_typo_marqu_territ"/>
      <w:r>
        <w:t>marques de territoire</w:t>
      </w:r>
    </w:p>
    <w:bookmarkEnd w:id="2808"/>
    <w:p w14:paraId="1A6F0D43" w14:textId="77777777" w:rsidR="00D003F6" w:rsidRDefault="00D003F6" w:rsidP="00D003F6">
      <w:pPr>
        <w:rPr>
          <w:lang w:val="fr-FR"/>
        </w:rPr>
      </w:pPr>
    </w:p>
    <w:p w14:paraId="315C8CC5" w14:textId="77777777" w:rsidR="00D003F6" w:rsidRDefault="00D003F6" w:rsidP="00015831">
      <w:pPr>
        <w:jc w:val="both"/>
        <w:rPr>
          <w:lang w:val="fr-FR"/>
        </w:rPr>
      </w:pPr>
      <w:r>
        <w:rPr>
          <w:lang w:val="fr-FR"/>
        </w:rPr>
        <w:t>Les croix piquetées seraient les principales marques de délimitation des territoire</w:t>
      </w:r>
      <w:r w:rsidR="000E6DD4">
        <w:rPr>
          <w:lang w:val="fr-FR"/>
        </w:rPr>
        <w:t xml:space="preserve"> comme en témoigne la bulle papale de Serge IV datée de 1011 qui limite l'extension de l'alleu de l'abbaye de Saint-Michel de Cuxa à une grande roche ou le comte Senofried, fondateur de l'abbaye, fit graver une croix entre 958 et 967 ; en Cerdagne, dans un plaid des habitants d'Aja de 1027, des croix de limite ont été gravées sur des arbres comme il était habituel à l'époque romaine (Chouquer, Favory 2001)</w:t>
      </w:r>
      <w:r>
        <w:rPr>
          <w:lang w:val="fr-FR"/>
        </w:rPr>
        <w:t xml:space="preserve"> (BIB 2250)</w:t>
      </w:r>
    </w:p>
    <w:p w14:paraId="46913BB4" w14:textId="77777777" w:rsidR="00146D3A" w:rsidRDefault="00146D3A" w:rsidP="00015831">
      <w:pPr>
        <w:jc w:val="both"/>
        <w:rPr>
          <w:lang w:val="fr-FR"/>
        </w:rPr>
      </w:pPr>
    </w:p>
    <w:p w14:paraId="4CAC55EF" w14:textId="77777777" w:rsidR="00146D3A" w:rsidRDefault="00146D3A" w:rsidP="00146D3A">
      <w:pPr>
        <w:pStyle w:val="Heading3"/>
      </w:pPr>
      <w:bookmarkStart w:id="2809" w:name="Sit_Cerdagne_g_typo_zigzag"/>
      <w:r>
        <w:t>zigzags</w:t>
      </w:r>
    </w:p>
    <w:bookmarkEnd w:id="2809"/>
    <w:p w14:paraId="0A69A119" w14:textId="0FF4D10D" w:rsidR="00146D3A" w:rsidRDefault="00911743" w:rsidP="00015831">
      <w:pPr>
        <w:jc w:val="both"/>
        <w:rPr>
          <w:lang w:val="fr-FR"/>
        </w:rPr>
      </w:pPr>
      <w:r w:rsidRPr="00E31D08">
        <w:rPr>
          <w:lang w:val="fr-FR" w:eastAsia="en-GB"/>
        </w:rPr>
        <w:fldChar w:fldCharType="begin"/>
      </w:r>
      <w:r w:rsidR="00E30F13">
        <w:rPr>
          <w:lang w:val="fr-FR" w:eastAsia="en-GB"/>
        </w:rPr>
        <w:instrText>HYPERLINK "C:\\Users\\Thomas Huet\\Desktop\\Documentation archéologique liée à la thèse\\Cultures.docx" \l "Cul_Proto_Art_TAC_T_g_zigzag"</w:instrText>
      </w:r>
      <w:r w:rsidRPr="00E31D08">
        <w:rPr>
          <w:lang w:val="fr-FR" w:eastAsia="en-GB"/>
        </w:rPr>
      </w:r>
      <w:r w:rsidRPr="00E31D08">
        <w:rPr>
          <w:lang w:val="fr-FR" w:eastAsia="en-GB"/>
        </w:rPr>
        <w:fldChar w:fldCharType="separate"/>
      </w:r>
      <w:r w:rsidR="00E31D08">
        <w:rPr>
          <w:rStyle w:val="Hyperlink"/>
          <w:lang w:val="fr-FR" w:eastAsia="en-GB"/>
        </w:rPr>
        <w:t>☼</w:t>
      </w:r>
      <w:r w:rsidRPr="00E31D08">
        <w:rPr>
          <w:lang w:val="fr-FR" w:eastAsia="en-GB"/>
        </w:rPr>
        <w:fldChar w:fldCharType="end"/>
      </w:r>
    </w:p>
    <w:p w14:paraId="1155E572" w14:textId="77777777" w:rsidR="00146D3A" w:rsidRDefault="00146D3A" w:rsidP="00015831">
      <w:pPr>
        <w:jc w:val="both"/>
        <w:rPr>
          <w:lang w:val="fr-FR"/>
        </w:rPr>
      </w:pPr>
    </w:p>
    <w:p w14:paraId="27500415" w14:textId="77777777" w:rsidR="00146D3A" w:rsidRDefault="00146D3A" w:rsidP="00015831">
      <w:pPr>
        <w:jc w:val="both"/>
        <w:rPr>
          <w:lang w:val="fr-FR"/>
        </w:rPr>
      </w:pPr>
    </w:p>
    <w:p w14:paraId="43B95FE9" w14:textId="77777777" w:rsidR="00146D3A" w:rsidRPr="00D003F6" w:rsidRDefault="00146D3A" w:rsidP="00146D3A">
      <w:pPr>
        <w:pStyle w:val="Heading4"/>
      </w:pPr>
      <w:bookmarkStart w:id="2810" w:name="Sit_Cerdagne_g_typo_zigzag_double"/>
      <w:r>
        <w:t>doubles zigzags</w:t>
      </w:r>
    </w:p>
    <w:bookmarkEnd w:id="2810"/>
    <w:p w14:paraId="39A15605" w14:textId="77777777" w:rsidR="00146D3A" w:rsidRDefault="00146D3A" w:rsidP="00146D3A">
      <w:pPr>
        <w:jc w:val="both"/>
        <w:rPr>
          <w:lang w:val="fr-FR"/>
        </w:rPr>
      </w:pPr>
    </w:p>
    <w:p w14:paraId="7D6DD8A0" w14:textId="77777777" w:rsidR="00F72A8A" w:rsidRDefault="00146D3A" w:rsidP="00146D3A">
      <w:pPr>
        <w:jc w:val="both"/>
        <w:rPr>
          <w:lang w:val="fr-FR"/>
        </w:rPr>
      </w:pPr>
      <w:r>
        <w:rPr>
          <w:lang w:val="fr-FR"/>
        </w:rPr>
        <w:t>Associés régulièrement aux écritures ibères et aux naviformes, ce qui tend à les faire attribuer à la période ibère (BIB 2423)</w:t>
      </w:r>
    </w:p>
    <w:p w14:paraId="7A1C7805" w14:textId="77777777" w:rsidR="00146D3A" w:rsidRDefault="00146D3A" w:rsidP="00146D3A">
      <w:pPr>
        <w:jc w:val="both"/>
        <w:rPr>
          <w:lang w:val="fr-FR"/>
        </w:rPr>
      </w:pPr>
    </w:p>
    <w:p w14:paraId="3135486F" w14:textId="47FE5817" w:rsidR="00146D3A" w:rsidRPr="00146D3A" w:rsidRDefault="00146D3A" w:rsidP="00146D3A">
      <w:pPr>
        <w:rPr>
          <w:lang w:val="fr-FR"/>
        </w:rPr>
      </w:pPr>
      <w:r>
        <w:rPr>
          <w:lang w:val="fr-FR"/>
        </w:rPr>
        <w:t xml:space="preserve">v. </w:t>
      </w:r>
      <w:hyperlink r:id="rId6569" w:anchor="Sit_Osseja_z8" w:history="1">
        <w:r w:rsidRPr="00146D3A">
          <w:rPr>
            <w:rStyle w:val="Hyperlink"/>
            <w:lang w:val="fr-FR"/>
          </w:rPr>
          <w:t>Osséja Z8</w:t>
        </w:r>
      </w:hyperlink>
    </w:p>
    <w:p w14:paraId="6428A476" w14:textId="77777777" w:rsidR="00146D3A" w:rsidRPr="0032190F" w:rsidRDefault="00146D3A" w:rsidP="00242C0F">
      <w:pPr>
        <w:autoSpaceDE w:val="0"/>
        <w:autoSpaceDN w:val="0"/>
        <w:adjustRightInd w:val="0"/>
        <w:jc w:val="both"/>
        <w:rPr>
          <w:lang w:val="fr-FR"/>
        </w:rPr>
      </w:pPr>
    </w:p>
    <w:p w14:paraId="063A306B" w14:textId="77777777" w:rsidR="00F72A8A" w:rsidRPr="0032190F" w:rsidRDefault="00D003F6" w:rsidP="00F72A8A">
      <w:pPr>
        <w:pStyle w:val="Heading3"/>
      </w:pPr>
      <w:bookmarkStart w:id="2811" w:name="Sit_Cerdagne_g_typo_navi"/>
      <w:r>
        <w:t>n</w:t>
      </w:r>
      <w:r w:rsidR="00F72A8A" w:rsidRPr="0032190F">
        <w:t>aviformes</w:t>
      </w:r>
    </w:p>
    <w:bookmarkEnd w:id="2811"/>
    <w:p w14:paraId="01601B6B" w14:textId="532B733A" w:rsidR="00A6327D" w:rsidRDefault="00911743" w:rsidP="00F72A8A">
      <w:pPr>
        <w:jc w:val="both"/>
        <w:rPr>
          <w:lang w:val="fr-FR"/>
        </w:rPr>
      </w:pPr>
      <w:r>
        <w:rPr>
          <w:lang w:val="fr-FR"/>
        </w:rPr>
        <w:fldChar w:fldCharType="begin"/>
      </w:r>
      <w:r w:rsidR="00E30F13">
        <w:rPr>
          <w:lang w:val="fr-FR"/>
        </w:rPr>
        <w:instrText>HYPERLINK "C:\\Users\\Thomas Huet\\Desktop\\Documentation archéologique liée à la thèse\\Cultures.docx" \l "Cul_Art_TAC_T_g_naviforme"</w:instrText>
      </w:r>
      <w:r>
        <w:rPr>
          <w:lang w:val="fr-FR"/>
        </w:rPr>
      </w:r>
      <w:r>
        <w:rPr>
          <w:lang w:val="fr-FR"/>
        </w:rPr>
        <w:fldChar w:fldCharType="separate"/>
      </w:r>
      <w:r w:rsidR="00A6327D" w:rsidRPr="00A6327D">
        <w:rPr>
          <w:rStyle w:val="Hyperlink"/>
          <w:lang w:val="fr-FR"/>
        </w:rPr>
        <w:t>☼</w:t>
      </w:r>
      <w:r>
        <w:rPr>
          <w:lang w:val="fr-FR"/>
        </w:rPr>
        <w:fldChar w:fldCharType="end"/>
      </w:r>
    </w:p>
    <w:p w14:paraId="5F08813B" w14:textId="77777777" w:rsidR="00A6327D" w:rsidRDefault="00A6327D" w:rsidP="00F72A8A">
      <w:pPr>
        <w:jc w:val="both"/>
        <w:rPr>
          <w:lang w:val="fr-FR"/>
        </w:rPr>
      </w:pPr>
    </w:p>
    <w:p w14:paraId="64529876" w14:textId="77777777" w:rsidR="00D003F6" w:rsidRDefault="00D003F6" w:rsidP="00F72A8A">
      <w:pPr>
        <w:jc w:val="both"/>
        <w:rPr>
          <w:lang w:val="fr-FR"/>
        </w:rPr>
      </w:pPr>
      <w:r>
        <w:rPr>
          <w:lang w:val="fr-FR"/>
        </w:rPr>
        <w:t>C'est un technomorphe daté de la fin de l'âge du Fer (BIB 2250)</w:t>
      </w:r>
    </w:p>
    <w:p w14:paraId="4FAFDEFA" w14:textId="77777777" w:rsidR="00F72A8A" w:rsidRPr="0032190F" w:rsidRDefault="00F72A8A" w:rsidP="00F72A8A">
      <w:pPr>
        <w:jc w:val="both"/>
        <w:rPr>
          <w:lang w:val="fr-FR"/>
        </w:rPr>
      </w:pPr>
      <w:r w:rsidRPr="0032190F">
        <w:rPr>
          <w:lang w:val="fr-FR"/>
        </w:rPr>
        <w:lastRenderedPageBreak/>
        <w:t>Nous avons pu mettre en évidence (Campmajo &amp; Crabol, 2009) que ces gravures naviformes, profondément creusées dans la roche, auraient pu avoir pour but la récupération de poudre de pierre à des fins religieuses, prophylactiques, ou bien encore entrer dans la fabrication de talismans.(BIB 2168 p. 25)</w:t>
      </w:r>
    </w:p>
    <w:p w14:paraId="2909FD2E" w14:textId="77777777" w:rsidR="001C5520" w:rsidRPr="0032190F" w:rsidRDefault="001C5520" w:rsidP="001C5520">
      <w:pPr>
        <w:autoSpaceDE w:val="0"/>
        <w:autoSpaceDN w:val="0"/>
        <w:adjustRightInd w:val="0"/>
        <w:jc w:val="both"/>
        <w:rPr>
          <w:lang w:val="fr-FR"/>
        </w:rPr>
      </w:pPr>
      <w:r w:rsidRPr="0032190F">
        <w:rPr>
          <w:lang w:val="fr-FR"/>
        </w:rPr>
        <w:t>Les « naviformes » qui étaient précedemment datés de la Protohistoire recoupent les gravures ibères et leur seraient donc plus récentes (Campmajo P., Cabol D., Séminaire LAPCOS 23/03/12).</w:t>
      </w:r>
    </w:p>
    <w:p w14:paraId="7F4297D0" w14:textId="7AE192A5" w:rsidR="009067A7" w:rsidRPr="0032190F" w:rsidRDefault="009067A7" w:rsidP="009067A7">
      <w:pPr>
        <w:jc w:val="both"/>
        <w:rPr>
          <w:lang w:val="fr-FR"/>
        </w:rPr>
      </w:pPr>
      <w:r w:rsidRPr="0032190F">
        <w:rPr>
          <w:lang w:val="fr-FR"/>
        </w:rPr>
        <w:t xml:space="preserve">Les saignées naviformes (des sillons plus ou moins larges et longs) qui accompagnent souvent les écritures ibères se poursuivent jusqu’au Moyen Âge (BIB 2424). L’étude du corpus schématique linéaire d'après les représentations d’armes, les détails vestimentaires des </w:t>
      </w:r>
      <w:hyperlink r:id="rId6570" w:anchor="Cul_Art_TAC_a_cheval_x_personnage" w:history="1">
        <w:r w:rsidR="00931159" w:rsidRPr="00931159">
          <w:rPr>
            <w:rStyle w:val="Hyperlink"/>
            <w:lang w:val="fr-FR"/>
          </w:rPr>
          <w:t>cavalie</w:t>
        </w:r>
        <w:r w:rsidR="00931159">
          <w:rPr>
            <w:rStyle w:val="Hyperlink"/>
            <w:lang w:val="fr-FR"/>
          </w:rPr>
          <w:t>rs</w:t>
        </w:r>
      </w:hyperlink>
      <w:r w:rsidR="00931159">
        <w:rPr>
          <w:lang w:val="fr-FR"/>
        </w:rPr>
        <w:t xml:space="preserve"> </w:t>
      </w:r>
      <w:r w:rsidRPr="0032190F">
        <w:rPr>
          <w:lang w:val="fr-FR"/>
        </w:rPr>
        <w:t>et les</w:t>
      </w:r>
      <w:r w:rsidR="00D003F6">
        <w:rPr>
          <w:lang w:val="fr-FR"/>
        </w:rPr>
        <w:t xml:space="preserve"> </w:t>
      </w:r>
      <w:r w:rsidRPr="0032190F">
        <w:rPr>
          <w:lang w:val="fr-FR"/>
        </w:rPr>
        <w:t xml:space="preserve">harnachements des chevaux permet de leur assigner une datation entre les </w:t>
      </w:r>
      <w:r w:rsidR="00A6327D">
        <w:rPr>
          <w:lang w:val="fr-FR"/>
        </w:rPr>
        <w:t>11</w:t>
      </w:r>
      <w:r w:rsidRPr="0032190F">
        <w:rPr>
          <w:lang w:val="fr-FR"/>
        </w:rPr>
        <w:t xml:space="preserve">e et </w:t>
      </w:r>
      <w:r w:rsidR="00A6327D">
        <w:rPr>
          <w:lang w:val="fr-FR"/>
        </w:rPr>
        <w:t>13</w:t>
      </w:r>
      <w:r w:rsidRPr="0032190F">
        <w:rPr>
          <w:lang w:val="fr-FR"/>
        </w:rPr>
        <w:t xml:space="preserve">e </w:t>
      </w:r>
      <w:r w:rsidR="00A6327D">
        <w:rPr>
          <w:lang w:val="fr-FR"/>
        </w:rPr>
        <w:t>AD</w:t>
      </w:r>
      <w:r w:rsidRPr="0032190F">
        <w:rPr>
          <w:lang w:val="fr-FR"/>
        </w:rPr>
        <w:t xml:space="preserve"> (BIB 2424).</w:t>
      </w:r>
    </w:p>
    <w:p w14:paraId="38C6F90E" w14:textId="77777777" w:rsidR="00114241" w:rsidRDefault="00114241" w:rsidP="00242C0F">
      <w:pPr>
        <w:autoSpaceDE w:val="0"/>
        <w:autoSpaceDN w:val="0"/>
        <w:adjustRightInd w:val="0"/>
        <w:jc w:val="both"/>
        <w:rPr>
          <w:lang w:val="fr-FR"/>
        </w:rPr>
      </w:pPr>
    </w:p>
    <w:p w14:paraId="444D568B" w14:textId="77777777" w:rsidR="00783763" w:rsidRDefault="00783763" w:rsidP="00242C0F">
      <w:pPr>
        <w:autoSpaceDE w:val="0"/>
        <w:autoSpaceDN w:val="0"/>
        <w:adjustRightInd w:val="0"/>
        <w:jc w:val="both"/>
        <w:rPr>
          <w:lang w:val="fr-FR"/>
        </w:rPr>
      </w:pPr>
    </w:p>
    <w:p w14:paraId="65FDDEC5" w14:textId="77777777" w:rsidR="00783763" w:rsidRPr="00783763" w:rsidRDefault="00783763" w:rsidP="00783763">
      <w:pPr>
        <w:pStyle w:val="Heading2"/>
      </w:pPr>
      <w:bookmarkStart w:id="2812" w:name="Sit_Cerdagne_geo"/>
      <w:r w:rsidRPr="00783763">
        <w:t>Sites</w:t>
      </w:r>
    </w:p>
    <w:bookmarkEnd w:id="2812"/>
    <w:p w14:paraId="57582852" w14:textId="77777777" w:rsidR="00783763" w:rsidRDefault="00783763" w:rsidP="00242C0F">
      <w:pPr>
        <w:autoSpaceDE w:val="0"/>
        <w:autoSpaceDN w:val="0"/>
        <w:adjustRightInd w:val="0"/>
        <w:jc w:val="both"/>
        <w:rPr>
          <w:lang w:val="fr-FR"/>
        </w:rPr>
      </w:pPr>
    </w:p>
    <w:p w14:paraId="6C0FBC2F" w14:textId="77777777" w:rsidR="00783763" w:rsidRDefault="00783763" w:rsidP="00783763">
      <w:pPr>
        <w:autoSpaceDE w:val="0"/>
        <w:autoSpaceDN w:val="0"/>
        <w:adjustRightInd w:val="0"/>
        <w:jc w:val="both"/>
        <w:rPr>
          <w:lang w:val="fr-FR"/>
        </w:rPr>
      </w:pPr>
      <w:r>
        <w:rPr>
          <w:lang w:val="fr-FR"/>
        </w:rPr>
        <w:t>Dans la répartition des gravures, o</w:t>
      </w:r>
      <w:r w:rsidRPr="0032190F">
        <w:rPr>
          <w:lang w:val="fr-FR"/>
        </w:rPr>
        <w:t>n observe une bipartition entre une zone nord (+ naviformes) et</w:t>
      </w:r>
      <w:r w:rsidR="00D003F6">
        <w:rPr>
          <w:lang w:val="fr-FR"/>
        </w:rPr>
        <w:t xml:space="preserve"> la zone sud (+ibères, lettres) (BIB ?)</w:t>
      </w:r>
    </w:p>
    <w:p w14:paraId="32B35495" w14:textId="168A31A9" w:rsidR="00A97598" w:rsidRPr="0032190F" w:rsidRDefault="00A97598" w:rsidP="007B405E">
      <w:pPr>
        <w:tabs>
          <w:tab w:val="left" w:pos="6030"/>
        </w:tabs>
        <w:autoSpaceDE w:val="0"/>
        <w:autoSpaceDN w:val="0"/>
        <w:adjustRightInd w:val="0"/>
        <w:jc w:val="both"/>
        <w:rPr>
          <w:lang w:val="fr-FR"/>
        </w:rPr>
      </w:pPr>
      <w:r w:rsidRPr="00A97598">
        <w:rPr>
          <w:lang w:val="fr-FR"/>
        </w:rPr>
        <w:t xml:space="preserve">Les figures de la </w:t>
      </w:r>
      <w:hyperlink r:id="rId6571" w:anchor="Sit_Peyra_Escrita" w:history="1">
        <w:r w:rsidRPr="00A97598">
          <w:rPr>
            <w:rStyle w:val="Hyperlink"/>
            <w:lang w:val="fr-FR"/>
          </w:rPr>
          <w:t>Peyra Escrita</w:t>
        </w:r>
      </w:hyperlink>
      <w:r w:rsidRPr="00A97598">
        <w:rPr>
          <w:lang w:val="fr-FR"/>
        </w:rPr>
        <w:t xml:space="preserve"> ont </w:t>
      </w:r>
      <w:r>
        <w:rPr>
          <w:lang w:val="fr-FR"/>
        </w:rPr>
        <w:t>é</w:t>
      </w:r>
      <w:r w:rsidRPr="00A97598">
        <w:rPr>
          <w:lang w:val="fr-FR"/>
        </w:rPr>
        <w:t>t</w:t>
      </w:r>
      <w:r>
        <w:rPr>
          <w:lang w:val="fr-FR"/>
        </w:rPr>
        <w:t xml:space="preserve">é </w:t>
      </w:r>
      <w:r w:rsidRPr="00A97598">
        <w:rPr>
          <w:lang w:val="fr-FR"/>
        </w:rPr>
        <w:t>r</w:t>
      </w:r>
      <w:r>
        <w:rPr>
          <w:lang w:val="fr-FR"/>
        </w:rPr>
        <w:t>é</w:t>
      </w:r>
      <w:r w:rsidRPr="00A97598">
        <w:rPr>
          <w:lang w:val="fr-FR"/>
        </w:rPr>
        <w:t>alis</w:t>
      </w:r>
      <w:r>
        <w:rPr>
          <w:lang w:val="fr-FR"/>
        </w:rPr>
        <w:t>é</w:t>
      </w:r>
      <w:r w:rsidRPr="00A97598">
        <w:rPr>
          <w:lang w:val="fr-FR"/>
        </w:rPr>
        <w:t xml:space="preserve">es </w:t>
      </w:r>
      <w:r>
        <w:rPr>
          <w:lang w:val="fr-FR"/>
        </w:rPr>
        <w:t xml:space="preserve">proche de l'étang du Diable, </w:t>
      </w:r>
      <w:r w:rsidRPr="00A97598">
        <w:rPr>
          <w:lang w:val="fr-FR"/>
        </w:rPr>
        <w:t>celles</w:t>
      </w:r>
      <w:r>
        <w:rPr>
          <w:lang w:val="fr-FR"/>
        </w:rPr>
        <w:t xml:space="preserve"> </w:t>
      </w:r>
      <w:r w:rsidRPr="00A97598">
        <w:rPr>
          <w:lang w:val="fr-FR"/>
        </w:rPr>
        <w:t>d'</w:t>
      </w:r>
      <w:hyperlink r:id="rId6572" w:anchor="Sit_Peyro_Escrito" w:history="1">
        <w:r w:rsidRPr="00D003F6">
          <w:rPr>
            <w:rStyle w:val="Hyperlink"/>
            <w:lang w:val="fr-FR"/>
          </w:rPr>
          <w:t>Olargues</w:t>
        </w:r>
      </w:hyperlink>
      <w:r w:rsidRPr="00A97598">
        <w:rPr>
          <w:lang w:val="fr-FR"/>
        </w:rPr>
        <w:t xml:space="preserve"> sont situ</w:t>
      </w:r>
      <w:r>
        <w:rPr>
          <w:lang w:val="fr-FR"/>
        </w:rPr>
        <w:t>é</w:t>
      </w:r>
      <w:r w:rsidRPr="00A97598">
        <w:rPr>
          <w:lang w:val="fr-FR"/>
        </w:rPr>
        <w:t>es dans le Val</w:t>
      </w:r>
      <w:r>
        <w:rPr>
          <w:lang w:val="fr-FR"/>
        </w:rPr>
        <w:t xml:space="preserve"> d'Enfer (BIB 2398), celles du </w:t>
      </w:r>
      <w:hyperlink r:id="rId6573" w:anchor="Sit_Bego" w:history="1">
        <w:r w:rsidRPr="00A97598">
          <w:rPr>
            <w:rStyle w:val="Hyperlink"/>
            <w:lang w:val="fr-FR"/>
          </w:rPr>
          <w:t>Bego</w:t>
        </w:r>
      </w:hyperlink>
      <w:r>
        <w:rPr>
          <w:lang w:val="fr-FR"/>
        </w:rPr>
        <w:t xml:space="preserve"> ont la même toponymie (SS BIB)</w:t>
      </w:r>
    </w:p>
    <w:p w14:paraId="24C09533" w14:textId="77777777" w:rsidR="00783763" w:rsidRPr="0032190F" w:rsidRDefault="00783763" w:rsidP="00242C0F">
      <w:pPr>
        <w:autoSpaceDE w:val="0"/>
        <w:autoSpaceDN w:val="0"/>
        <w:adjustRightInd w:val="0"/>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36"/>
      </w:tblGrid>
      <w:tr w:rsidR="00A6327D" w14:paraId="2AED8A94" w14:textId="77777777" w:rsidTr="00C35EA7">
        <w:trPr>
          <w:trHeight w:val="337"/>
          <w:jc w:val="center"/>
        </w:trPr>
        <w:tc>
          <w:tcPr>
            <w:tcW w:w="2036" w:type="dxa"/>
            <w:vAlign w:val="center"/>
          </w:tcPr>
          <w:p w14:paraId="0B287A6E" w14:textId="3E14E81A" w:rsidR="00A6327D" w:rsidRDefault="00000000" w:rsidP="00C35EA7">
            <w:pPr>
              <w:autoSpaceDE w:val="0"/>
              <w:autoSpaceDN w:val="0"/>
              <w:adjustRightInd w:val="0"/>
              <w:jc w:val="both"/>
            </w:pPr>
            <w:hyperlink r:id="rId6574" w:anchor="Sit_Osseja" w:history="1">
              <w:r w:rsidR="00A6327D" w:rsidRPr="00783763">
                <w:rPr>
                  <w:rStyle w:val="Hyperlink"/>
                </w:rPr>
                <w:t>Oss</w:t>
              </w:r>
              <w:r w:rsidR="00A6327D">
                <w:rPr>
                  <w:rStyle w:val="Hyperlink"/>
                </w:rPr>
                <w:t>é</w:t>
              </w:r>
              <w:r w:rsidR="00A6327D" w:rsidRPr="00783763">
                <w:rPr>
                  <w:rStyle w:val="Hyperlink"/>
                </w:rPr>
                <w:t>ja</w:t>
              </w:r>
            </w:hyperlink>
          </w:p>
        </w:tc>
      </w:tr>
      <w:tr w:rsidR="00783763" w14:paraId="32FD5479" w14:textId="77777777" w:rsidTr="00C35EA7">
        <w:trPr>
          <w:jc w:val="center"/>
        </w:trPr>
        <w:tc>
          <w:tcPr>
            <w:tcW w:w="2036" w:type="dxa"/>
          </w:tcPr>
          <w:p w14:paraId="75EA2794" w14:textId="62B289C5" w:rsidR="00783763" w:rsidRDefault="00000000" w:rsidP="00C35EA7">
            <w:pPr>
              <w:autoSpaceDE w:val="0"/>
              <w:autoSpaceDN w:val="0"/>
              <w:adjustRightInd w:val="0"/>
              <w:jc w:val="both"/>
            </w:pPr>
            <w:hyperlink r:id="rId6575" w:anchor="Sit_Guils" w:history="1">
              <w:r w:rsidR="00783763" w:rsidRPr="00F72A8A">
                <w:rPr>
                  <w:rStyle w:val="Hyperlink"/>
                </w:rPr>
                <w:t>Guils</w:t>
              </w:r>
            </w:hyperlink>
          </w:p>
        </w:tc>
      </w:tr>
      <w:tr w:rsidR="00783763" w:rsidRPr="00367280" w14:paraId="49F88E06" w14:textId="77777777" w:rsidTr="00C35EA7">
        <w:trPr>
          <w:jc w:val="center"/>
        </w:trPr>
        <w:tc>
          <w:tcPr>
            <w:tcW w:w="2036" w:type="dxa"/>
          </w:tcPr>
          <w:p w14:paraId="3B9E7B9A" w14:textId="4AA214EC" w:rsidR="00783763" w:rsidRPr="00C35EA7" w:rsidRDefault="00000000" w:rsidP="00C35EA7">
            <w:pPr>
              <w:autoSpaceDE w:val="0"/>
              <w:autoSpaceDN w:val="0"/>
              <w:adjustRightInd w:val="0"/>
              <w:jc w:val="both"/>
              <w:rPr>
                <w:lang w:val="fr-FR"/>
              </w:rPr>
            </w:pPr>
            <w:hyperlink r:id="rId6576" w:anchor="Sit_Cabres" w:history="1">
              <w:r w:rsidR="00783763" w:rsidRPr="00C35EA7">
                <w:rPr>
                  <w:rStyle w:val="Hyperlink"/>
                  <w:lang w:val="fr-FR"/>
                </w:rPr>
                <w:t>Err</w:t>
              </w:r>
            </w:hyperlink>
          </w:p>
        </w:tc>
      </w:tr>
      <w:tr w:rsidR="00783763" w14:paraId="008F8F3C" w14:textId="77777777" w:rsidTr="00C35EA7">
        <w:trPr>
          <w:jc w:val="center"/>
        </w:trPr>
        <w:tc>
          <w:tcPr>
            <w:tcW w:w="2036" w:type="dxa"/>
          </w:tcPr>
          <w:p w14:paraId="5F6D562B" w14:textId="687746B2" w:rsidR="00783763" w:rsidRDefault="00000000" w:rsidP="00C35EA7">
            <w:pPr>
              <w:autoSpaceDE w:val="0"/>
              <w:autoSpaceDN w:val="0"/>
              <w:adjustRightInd w:val="0"/>
              <w:jc w:val="both"/>
            </w:pPr>
            <w:hyperlink r:id="rId6577" w:anchor="Sit_Queixans" w:history="1">
              <w:r w:rsidR="00783763" w:rsidRPr="00F72A8A">
                <w:rPr>
                  <w:rStyle w:val="Hyperlink"/>
                </w:rPr>
                <w:t>Queixans</w:t>
              </w:r>
            </w:hyperlink>
          </w:p>
        </w:tc>
      </w:tr>
      <w:tr w:rsidR="00783763" w14:paraId="473B721B" w14:textId="77777777" w:rsidTr="00C35EA7">
        <w:trPr>
          <w:jc w:val="center"/>
        </w:trPr>
        <w:tc>
          <w:tcPr>
            <w:tcW w:w="2036" w:type="dxa"/>
          </w:tcPr>
          <w:p w14:paraId="1E769B95" w14:textId="7115F44E" w:rsidR="00783763" w:rsidRDefault="00000000" w:rsidP="00C35EA7">
            <w:pPr>
              <w:autoSpaceDE w:val="0"/>
              <w:autoSpaceDN w:val="0"/>
              <w:adjustRightInd w:val="0"/>
              <w:jc w:val="both"/>
            </w:pPr>
            <w:hyperlink r:id="rId6578" w:anchor="Sit_Latour_Carol" w:history="1">
              <w:r w:rsidR="00783763" w:rsidRPr="00F72A8A">
                <w:rPr>
                  <w:rStyle w:val="Hyperlink"/>
                </w:rPr>
                <w:t>Latour de Carol 2</w:t>
              </w:r>
            </w:hyperlink>
          </w:p>
        </w:tc>
      </w:tr>
      <w:tr w:rsidR="00783763" w14:paraId="4FAC05A2" w14:textId="77777777" w:rsidTr="00C35EA7">
        <w:trPr>
          <w:jc w:val="center"/>
        </w:trPr>
        <w:tc>
          <w:tcPr>
            <w:tcW w:w="2036" w:type="dxa"/>
          </w:tcPr>
          <w:p w14:paraId="4E954605" w14:textId="48F3755D" w:rsidR="00783763" w:rsidRDefault="00000000" w:rsidP="00C35EA7">
            <w:pPr>
              <w:autoSpaceDE w:val="0"/>
              <w:autoSpaceDN w:val="0"/>
              <w:adjustRightInd w:val="0"/>
              <w:jc w:val="both"/>
            </w:pPr>
            <w:hyperlink r:id="rId6579" w:anchor="Sit_Peyra_Escrita" w:history="1">
              <w:r w:rsidR="00783763" w:rsidRPr="001C5520">
                <w:rPr>
                  <w:rStyle w:val="Hyperlink"/>
                </w:rPr>
                <w:t>Peyra Escrita</w:t>
              </w:r>
            </w:hyperlink>
          </w:p>
        </w:tc>
      </w:tr>
    </w:tbl>
    <w:p w14:paraId="1560ED33" w14:textId="77777777" w:rsidR="00EA109D" w:rsidRDefault="00EA109D" w:rsidP="00242C0F">
      <w:pPr>
        <w:autoSpaceDE w:val="0"/>
        <w:autoSpaceDN w:val="0"/>
        <w:adjustRightInd w:val="0"/>
        <w:jc w:val="both"/>
      </w:pPr>
    </w:p>
    <w:p w14:paraId="42786CBB" w14:textId="77777777" w:rsidR="00114241" w:rsidRDefault="00114241" w:rsidP="00242C0F">
      <w:pPr>
        <w:autoSpaceDE w:val="0"/>
        <w:autoSpaceDN w:val="0"/>
        <w:adjustRightInd w:val="0"/>
        <w:jc w:val="both"/>
      </w:pPr>
    </w:p>
    <w:p w14:paraId="20F02C69" w14:textId="77777777" w:rsidR="00A45B72" w:rsidRDefault="00A45B72" w:rsidP="00A45B72">
      <w:pPr>
        <w:pStyle w:val="Heading2"/>
      </w:pPr>
      <w:r>
        <w:t>Inteprétation</w:t>
      </w:r>
    </w:p>
    <w:p w14:paraId="38E46FE4" w14:textId="11BF8415" w:rsidR="00A45B72" w:rsidRPr="00A0014D" w:rsidRDefault="00A45B72" w:rsidP="00A45B72">
      <w:pPr>
        <w:autoSpaceDE w:val="0"/>
        <w:autoSpaceDN w:val="0"/>
        <w:adjustRightInd w:val="0"/>
        <w:jc w:val="both"/>
        <w:rPr>
          <w:lang w:val="en-GB"/>
        </w:rPr>
      </w:pPr>
      <w:r w:rsidRPr="0032190F">
        <w:rPr>
          <w:lang w:val="fr-FR"/>
        </w:rPr>
        <w:t>« Sur les schistes de la région sud-ouest de la Cerdagne, principalement les montagnes d'</w:t>
      </w:r>
      <w:hyperlink r:id="rId6580" w:anchor="Sit_Cabres" w:history="1">
        <w:r w:rsidR="00D003F6" w:rsidRPr="0032190F">
          <w:rPr>
            <w:rStyle w:val="Hyperlink"/>
            <w:lang w:val="fr-FR"/>
          </w:rPr>
          <w:t>Err</w:t>
        </w:r>
      </w:hyperlink>
      <w:r w:rsidRPr="0032190F">
        <w:rPr>
          <w:lang w:val="fr-FR"/>
        </w:rPr>
        <w:t xml:space="preserve"> et d'</w:t>
      </w:r>
      <w:hyperlink r:id="rId6581" w:anchor="Sit_Osseja" w:history="1">
        <w:r w:rsidR="00D003F6" w:rsidRPr="00D003F6">
          <w:rPr>
            <w:rStyle w:val="Hyperlink"/>
            <w:lang w:val="fr-FR"/>
          </w:rPr>
          <w:t>Osséja</w:t>
        </w:r>
      </w:hyperlink>
      <w:r w:rsidRPr="0032190F">
        <w:rPr>
          <w:lang w:val="fr-FR"/>
        </w:rPr>
        <w:t xml:space="preserve">, des inscriptions en </w:t>
      </w:r>
      <w:hyperlink r:id="rId6582" w:anchor="Cul_Ecriture" w:history="1">
        <w:r w:rsidRPr="0032190F">
          <w:rPr>
            <w:rStyle w:val="Hyperlink"/>
            <w:lang w:val="fr-FR"/>
          </w:rPr>
          <w:t>alphabet ibérique</w:t>
        </w:r>
      </w:hyperlink>
      <w:r w:rsidRPr="0032190F">
        <w:rPr>
          <w:lang w:val="fr-FR"/>
        </w:rPr>
        <w:t xml:space="preserve"> accompagnent à plusieurs reprises des motifs typiques de l'art rupestre schématique: </w:t>
      </w:r>
      <w:hyperlink r:id="rId6583" w:anchor="Cul_Proto_Art_TAC_T_g_zigzag" w:history="1">
        <w:r w:rsidRPr="0032190F">
          <w:rPr>
            <w:rStyle w:val="Hyperlink"/>
            <w:lang w:val="fr-FR"/>
          </w:rPr>
          <w:t>zigzags</w:t>
        </w:r>
      </w:hyperlink>
      <w:r w:rsidRPr="0032190F">
        <w:rPr>
          <w:lang w:val="fr-FR"/>
        </w:rPr>
        <w:t xml:space="preserve">, </w:t>
      </w:r>
      <w:hyperlink r:id="rId6584" w:anchor="Cul_Art_TAC_T_g_arboriforme" w:history="1">
        <w:r w:rsidRPr="00D003F6">
          <w:rPr>
            <w:rStyle w:val="Hyperlink"/>
            <w:lang w:val="fr-FR"/>
          </w:rPr>
          <w:t>arboriformes</w:t>
        </w:r>
      </w:hyperlink>
      <w:r w:rsidRPr="0032190F">
        <w:rPr>
          <w:lang w:val="fr-FR"/>
        </w:rPr>
        <w:t xml:space="preserve">, lignes rayonnantes, rouelles, réticulées, </w:t>
      </w:r>
      <w:hyperlink r:id="rId6585" w:anchor="Cul_Proto_Art_TAC_T_a" w:history="1">
        <w:r w:rsidRPr="0032190F">
          <w:rPr>
            <w:rStyle w:val="Hyperlink"/>
            <w:lang w:val="fr-FR"/>
          </w:rPr>
          <w:t>anthropomorphes</w:t>
        </w:r>
      </w:hyperlink>
      <w:r w:rsidRPr="0032190F">
        <w:rPr>
          <w:lang w:val="fr-FR"/>
        </w:rPr>
        <w:t xml:space="preserve"> et scènes de </w:t>
      </w:r>
      <w:hyperlink r:id="rId6586" w:anchor="Cul_Proto_Art_TAC_A_chasse_cerf" w:history="1">
        <w:r w:rsidRPr="0032190F">
          <w:rPr>
            <w:rStyle w:val="Hyperlink"/>
            <w:lang w:val="fr-FR"/>
          </w:rPr>
          <w:t>chasse au cerf</w:t>
        </w:r>
      </w:hyperlink>
      <w:r w:rsidRPr="0032190F">
        <w:rPr>
          <w:lang w:val="fr-FR"/>
        </w:rPr>
        <w:t>. » (BIB 1845 p. 15). Pour expliquer cette forte concentration dans cette région de Cerdagne, J. Abelanet, cite la proximité de l’</w:t>
      </w:r>
      <w:hyperlink r:id="rId6587" w:anchor="Cul_Oppidum" w:history="1">
        <w:r w:rsidR="00900011" w:rsidRPr="0032190F">
          <w:rPr>
            <w:rStyle w:val="Hyperlink"/>
            <w:lang w:val="fr-FR"/>
          </w:rPr>
          <w:t>oppidum</w:t>
        </w:r>
      </w:hyperlink>
      <w:r w:rsidRPr="0032190F">
        <w:rPr>
          <w:lang w:val="fr-FR"/>
        </w:rPr>
        <w:t xml:space="preserve"> pré-romain de Llivia </w:t>
      </w:r>
      <w:r w:rsidR="00900011" w:rsidRPr="0032190F">
        <w:rPr>
          <w:lang w:val="fr-FR"/>
        </w:rPr>
        <w:t xml:space="preserve">[Lleida] </w:t>
      </w:r>
      <w:r w:rsidRPr="0032190F">
        <w:rPr>
          <w:lang w:val="fr-FR"/>
        </w:rPr>
        <w:t xml:space="preserve">(mais qui ne prendra son essor qu’avec la Conquête) mais surtout « seconde </w:t>
      </w:r>
      <w:hyperlink r:id="rId6588" w:anchor="Cul_Punique_Guerres" w:history="1">
        <w:r w:rsidRPr="0032190F">
          <w:rPr>
            <w:rStyle w:val="Hyperlink"/>
            <w:lang w:val="fr-FR"/>
          </w:rPr>
          <w:t>guerre punique</w:t>
        </w:r>
      </w:hyperlink>
      <w:r w:rsidRPr="0032190F">
        <w:rPr>
          <w:lang w:val="fr-FR"/>
        </w:rPr>
        <w:t xml:space="preserve"> ont dû provoquer l'arrivée de groupes de citadins fuyant les combats pour se réfugier dans les montagnes (prise et saccage de Sagonte par Hannibal en 219 av. </w:t>
      </w:r>
      <w:r w:rsidRPr="00A0014D">
        <w:rPr>
          <w:lang w:val="en-GB"/>
        </w:rPr>
        <w:t>J.-C.) »(BIB 1845 p. 15).</w:t>
      </w:r>
    </w:p>
    <w:p w14:paraId="2EA55D10" w14:textId="77777777" w:rsidR="00A45B72" w:rsidRPr="00A0014D" w:rsidRDefault="00A97598" w:rsidP="00242C0F">
      <w:pPr>
        <w:autoSpaceDE w:val="0"/>
        <w:autoSpaceDN w:val="0"/>
        <w:adjustRightInd w:val="0"/>
        <w:jc w:val="both"/>
        <w:rPr>
          <w:lang w:val="en-GB"/>
        </w:rPr>
      </w:pPr>
      <w:r w:rsidRPr="00A0014D">
        <w:rPr>
          <w:lang w:val="en-GB"/>
        </w:rPr>
        <w:t>v. toponymie (BIB Julien Lefebrve, com. pers.)</w:t>
      </w:r>
    </w:p>
    <w:p w14:paraId="18F0037C" w14:textId="77777777" w:rsidR="00A45B72" w:rsidRPr="00A0014D" w:rsidRDefault="00A45B72" w:rsidP="00242C0F">
      <w:pPr>
        <w:autoSpaceDE w:val="0"/>
        <w:autoSpaceDN w:val="0"/>
        <w:adjustRightInd w:val="0"/>
        <w:jc w:val="both"/>
        <w:rPr>
          <w:lang w:val="en-GB"/>
        </w:rPr>
      </w:pPr>
    </w:p>
    <w:p w14:paraId="4AC26943" w14:textId="77777777" w:rsidR="004226A3" w:rsidRPr="0032190F" w:rsidRDefault="00114241" w:rsidP="00426FF9">
      <w:pPr>
        <w:pStyle w:val="Heading1"/>
      </w:pPr>
      <w:bookmarkStart w:id="2813" w:name="Sit_Osseja"/>
      <w:r w:rsidRPr="0032190F">
        <w:t>OSSEJA</w:t>
      </w:r>
    </w:p>
    <w:bookmarkEnd w:id="2813"/>
    <w:p w14:paraId="1F4D188B" w14:textId="77777777" w:rsidR="00114241" w:rsidRPr="00DE55E6" w:rsidRDefault="00114241" w:rsidP="00114241">
      <w:pPr>
        <w:rPr>
          <w:sz w:val="20"/>
          <w:lang w:val="fr-FR"/>
        </w:rPr>
      </w:pPr>
      <w:r w:rsidRPr="00DE55E6">
        <w:rPr>
          <w:sz w:val="20"/>
          <w:lang w:val="fr-FR"/>
        </w:rPr>
        <w:t>Osséja</w:t>
      </w:r>
    </w:p>
    <w:p w14:paraId="6BB340DE" w14:textId="77B792D0" w:rsidR="00114241" w:rsidRPr="0032190F" w:rsidRDefault="00114241" w:rsidP="00D003F6">
      <w:pPr>
        <w:jc w:val="both"/>
        <w:rPr>
          <w:lang w:val="fr-FR"/>
        </w:rPr>
      </w:pPr>
      <w:r w:rsidRPr="0032190F">
        <w:rPr>
          <w:lang w:val="fr-FR"/>
        </w:rPr>
        <w:br/>
        <w:t xml:space="preserve">Art rupestre de </w:t>
      </w:r>
      <w:hyperlink r:id="rId6589" w:anchor="Sit_Cerdagne" w:history="1">
        <w:r w:rsidRPr="0032190F">
          <w:rPr>
            <w:rStyle w:val="Hyperlink"/>
            <w:lang w:val="fr-FR"/>
          </w:rPr>
          <w:t>Cerdagne</w:t>
        </w:r>
      </w:hyperlink>
      <w:r w:rsidRPr="0032190F">
        <w:rPr>
          <w:lang w:val="fr-FR"/>
        </w:rPr>
        <w:t xml:space="preserve"> </w:t>
      </w:r>
      <w:r w:rsidR="000440D7" w:rsidRPr="0032190F">
        <w:rPr>
          <w:lang w:val="fr-FR"/>
        </w:rPr>
        <w:t xml:space="preserve">(Pyrénées-Orientales) </w:t>
      </w:r>
      <w:r w:rsidRPr="0032190F">
        <w:rPr>
          <w:lang w:val="fr-FR"/>
        </w:rPr>
        <w:t>(SS BIB)</w:t>
      </w:r>
      <w:r w:rsidR="00F72A8A" w:rsidRPr="0032190F">
        <w:rPr>
          <w:lang w:val="fr-FR"/>
        </w:rPr>
        <w:t>. Associations de naviformes et d’écritures ibériques (BIB 2168 p. 23)</w:t>
      </w:r>
    </w:p>
    <w:p w14:paraId="56CC8393" w14:textId="3AD5D41D" w:rsidR="00114241" w:rsidRPr="0032190F" w:rsidRDefault="00F72A8A" w:rsidP="00D003F6">
      <w:pPr>
        <w:jc w:val="both"/>
        <w:rPr>
          <w:lang w:val="fr-FR"/>
        </w:rPr>
      </w:pPr>
      <w:r w:rsidRPr="0032190F">
        <w:rPr>
          <w:lang w:val="fr-FR"/>
        </w:rPr>
        <w:t xml:space="preserve">Ce site a livré trois séries de figures datables entre la période ibère et le </w:t>
      </w:r>
      <w:r w:rsidR="00A6327D">
        <w:rPr>
          <w:lang w:val="fr-FR"/>
        </w:rPr>
        <w:t>15e</w:t>
      </w:r>
      <w:r w:rsidRPr="0032190F">
        <w:rPr>
          <w:lang w:val="fr-FR"/>
        </w:rPr>
        <w:t xml:space="preserve"> </w:t>
      </w:r>
      <w:r w:rsidR="00A6327D">
        <w:rPr>
          <w:lang w:val="fr-FR"/>
        </w:rPr>
        <w:t>s.</w:t>
      </w:r>
      <w:r w:rsidRPr="0032190F">
        <w:rPr>
          <w:lang w:val="fr-FR"/>
        </w:rPr>
        <w:t xml:space="preserve"> AD. Dans la ligne 1, l’on voit des sujets armés ou non, habillés ou non, la plupart avec des pieds triangulaires. Ce détail est important car on le retrouve exclusivement associé à des figures possédant des éléments attribués au Moyen</w:t>
      </w:r>
      <w:r w:rsidR="00A6327D">
        <w:rPr>
          <w:lang w:val="fr-FR"/>
        </w:rPr>
        <w:t>-</w:t>
      </w:r>
      <w:r w:rsidRPr="0032190F">
        <w:rPr>
          <w:lang w:val="fr-FR"/>
        </w:rPr>
        <w:t xml:space="preserve">Âge, longues épées, certains types de </w:t>
      </w:r>
      <w:hyperlink r:id="rId6590" w:anchor="Cul_Art_TAC_T_t_lance" w:history="1">
        <w:r w:rsidR="00DE55E6">
          <w:rPr>
            <w:rStyle w:val="Hyperlink"/>
            <w:lang w:val="it-IT"/>
          </w:rPr>
          <w:t>lances</w:t>
        </w:r>
      </w:hyperlink>
      <w:r w:rsidRPr="0032190F">
        <w:rPr>
          <w:lang w:val="fr-FR"/>
        </w:rPr>
        <w:t xml:space="preserve">, </w:t>
      </w:r>
      <w:hyperlink r:id="rId6591" w:anchor="Cul_Art_TAC_T_t_arbalete" w:history="1">
        <w:r w:rsidRPr="00A6327D">
          <w:rPr>
            <w:rStyle w:val="Hyperlink"/>
            <w:lang w:val="fr-FR"/>
          </w:rPr>
          <w:t>arbalètes</w:t>
        </w:r>
      </w:hyperlink>
      <w:r w:rsidRPr="0032190F">
        <w:rPr>
          <w:lang w:val="fr-FR"/>
        </w:rPr>
        <w:t xml:space="preserve"> ou encore tuniques pincées à la taille</w:t>
      </w:r>
      <w:r w:rsidR="00A6327D">
        <w:rPr>
          <w:lang w:val="fr-FR"/>
        </w:rPr>
        <w:t xml:space="preserve"> [personnages bitriangulaires ?]</w:t>
      </w:r>
      <w:r w:rsidRPr="0032190F">
        <w:rPr>
          <w:lang w:val="fr-FR"/>
        </w:rPr>
        <w:t xml:space="preserve"> (BIB 2168 p. 24)</w:t>
      </w:r>
    </w:p>
    <w:p w14:paraId="7EE09336" w14:textId="06C24073" w:rsidR="000440D7" w:rsidRDefault="000440D7" w:rsidP="00D003F6">
      <w:pPr>
        <w:jc w:val="both"/>
        <w:rPr>
          <w:lang w:val="fr-FR"/>
        </w:rPr>
      </w:pPr>
      <w:r w:rsidRPr="0032190F">
        <w:rPr>
          <w:lang w:val="fr-FR"/>
        </w:rPr>
        <w:lastRenderedPageBreak/>
        <w:t xml:space="preserve">P. Campmajo (1989) signale l' existence de l'association "homme à la palmette" </w:t>
      </w:r>
      <w:r w:rsidR="00A97598">
        <w:rPr>
          <w:lang w:val="fr-FR"/>
        </w:rPr>
        <w:t>[</w:t>
      </w:r>
      <w:hyperlink r:id="rId6592" w:anchor="Cul_Art_TAC_T_a_personnage_palme" w:history="1">
        <w:r w:rsidR="00A97598" w:rsidRPr="00A97598">
          <w:rPr>
            <w:rStyle w:val="Hyperlink"/>
            <w:lang w:val="fr-FR"/>
          </w:rPr>
          <w:t>en palmette</w:t>
        </w:r>
      </w:hyperlink>
      <w:r w:rsidR="00A97598">
        <w:rPr>
          <w:lang w:val="fr-FR"/>
        </w:rPr>
        <w:t xml:space="preserve">] </w:t>
      </w:r>
      <w:r w:rsidRPr="0032190F">
        <w:rPr>
          <w:lang w:val="fr-FR"/>
        </w:rPr>
        <w:t xml:space="preserve">à Osséja : un guerrier tient une lance dans la main droite et brandit une véritable palme végétale (BIB 2398 p. 596) </w:t>
      </w:r>
    </w:p>
    <w:p w14:paraId="087C85A4" w14:textId="77777777" w:rsidR="00A6327D" w:rsidRDefault="00A6327D" w:rsidP="00D003F6">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0"/>
      </w:tblGrid>
      <w:tr w:rsidR="00A6327D" w14:paraId="54F08D8C" w14:textId="77777777" w:rsidTr="00C35EA7">
        <w:trPr>
          <w:jc w:val="center"/>
        </w:trPr>
        <w:tc>
          <w:tcPr>
            <w:tcW w:w="970" w:type="dxa"/>
          </w:tcPr>
          <w:p w14:paraId="2C1FA458" w14:textId="77777777" w:rsidR="00A6327D" w:rsidRDefault="00A6327D" w:rsidP="00C35EA7">
            <w:pPr>
              <w:autoSpaceDE w:val="0"/>
              <w:autoSpaceDN w:val="0"/>
              <w:adjustRightInd w:val="0"/>
              <w:jc w:val="both"/>
            </w:pPr>
            <w:r>
              <w:t>zone 2</w:t>
            </w:r>
          </w:p>
        </w:tc>
      </w:tr>
      <w:tr w:rsidR="00A6327D" w14:paraId="7A038520" w14:textId="77777777" w:rsidTr="00C35EA7">
        <w:trPr>
          <w:jc w:val="center"/>
        </w:trPr>
        <w:tc>
          <w:tcPr>
            <w:tcW w:w="970" w:type="dxa"/>
          </w:tcPr>
          <w:p w14:paraId="2B731BF0" w14:textId="1A61B9E0" w:rsidR="00A6327D" w:rsidRDefault="00000000" w:rsidP="00C35EA7">
            <w:pPr>
              <w:autoSpaceDE w:val="0"/>
              <w:autoSpaceDN w:val="0"/>
              <w:adjustRightInd w:val="0"/>
              <w:jc w:val="both"/>
            </w:pPr>
            <w:hyperlink r:id="rId6593" w:anchor="Sit_Osseja_z3" w:history="1">
              <w:r w:rsidR="00A6327D" w:rsidRPr="00A45B72">
                <w:rPr>
                  <w:rStyle w:val="Hyperlink"/>
                </w:rPr>
                <w:t>zone 3</w:t>
              </w:r>
            </w:hyperlink>
          </w:p>
        </w:tc>
      </w:tr>
      <w:tr w:rsidR="00A6327D" w14:paraId="334CDEB3" w14:textId="77777777" w:rsidTr="00C35EA7">
        <w:trPr>
          <w:jc w:val="center"/>
        </w:trPr>
        <w:tc>
          <w:tcPr>
            <w:tcW w:w="970" w:type="dxa"/>
          </w:tcPr>
          <w:p w14:paraId="74170CA4" w14:textId="77777777" w:rsidR="00A6327D" w:rsidRDefault="00A6327D" w:rsidP="00C35EA7">
            <w:pPr>
              <w:autoSpaceDE w:val="0"/>
              <w:autoSpaceDN w:val="0"/>
              <w:adjustRightInd w:val="0"/>
              <w:jc w:val="both"/>
            </w:pPr>
            <w:r>
              <w:t>zone 4</w:t>
            </w:r>
          </w:p>
        </w:tc>
      </w:tr>
      <w:tr w:rsidR="00A6327D" w14:paraId="01C809B5" w14:textId="77777777" w:rsidTr="00C35EA7">
        <w:trPr>
          <w:jc w:val="center"/>
        </w:trPr>
        <w:tc>
          <w:tcPr>
            <w:tcW w:w="970" w:type="dxa"/>
          </w:tcPr>
          <w:p w14:paraId="27083AE4" w14:textId="423A7249" w:rsidR="00A6327D" w:rsidRDefault="00000000" w:rsidP="00C35EA7">
            <w:pPr>
              <w:autoSpaceDE w:val="0"/>
              <w:autoSpaceDN w:val="0"/>
              <w:adjustRightInd w:val="0"/>
              <w:jc w:val="both"/>
            </w:pPr>
            <w:hyperlink r:id="rId6594" w:anchor="Sit_Osseja_z5" w:history="1">
              <w:r w:rsidR="00A6327D" w:rsidRPr="00A45B72">
                <w:rPr>
                  <w:rStyle w:val="Hyperlink"/>
                </w:rPr>
                <w:t>zone 5</w:t>
              </w:r>
            </w:hyperlink>
          </w:p>
        </w:tc>
      </w:tr>
    </w:tbl>
    <w:p w14:paraId="7229262A" w14:textId="77777777" w:rsidR="00A6327D" w:rsidRDefault="00A6327D" w:rsidP="00D003F6">
      <w:pPr>
        <w:jc w:val="both"/>
        <w:rPr>
          <w:lang w:val="fr-FR"/>
        </w:rPr>
      </w:pPr>
    </w:p>
    <w:p w14:paraId="2FAA090E" w14:textId="77777777" w:rsidR="00146D3A" w:rsidRPr="0032190F" w:rsidRDefault="00146D3A" w:rsidP="00146D3A">
      <w:pPr>
        <w:pStyle w:val="Heading2"/>
      </w:pPr>
      <w:r w:rsidRPr="00146D3A">
        <w:t>Répartition</w:t>
      </w:r>
      <w:r>
        <w:t xml:space="preserve"> spatiale</w:t>
      </w:r>
    </w:p>
    <w:p w14:paraId="292A28F1" w14:textId="77777777" w:rsidR="00F72A8A" w:rsidRPr="0032190F" w:rsidRDefault="00F72A8A">
      <w:pPr>
        <w:rPr>
          <w:lang w:val="fr-FR"/>
        </w:rPr>
      </w:pPr>
    </w:p>
    <w:p w14:paraId="51716AA2" w14:textId="77777777" w:rsidR="00114241" w:rsidRPr="0032190F" w:rsidRDefault="00F72A8A" w:rsidP="00146D3A">
      <w:pPr>
        <w:pStyle w:val="Heading3"/>
      </w:pPr>
      <w:bookmarkStart w:id="2814" w:name="Sit_Osseja_z2"/>
      <w:r w:rsidRPr="0032190F">
        <w:t>Zone</w:t>
      </w:r>
      <w:r w:rsidR="00114241" w:rsidRPr="0032190F">
        <w:t xml:space="preserve"> 2</w:t>
      </w:r>
    </w:p>
    <w:bookmarkEnd w:id="2814"/>
    <w:p w14:paraId="0714B4D4" w14:textId="77777777" w:rsidR="00114241" w:rsidRDefault="00F72A8A" w:rsidP="00114241">
      <w:pPr>
        <w:rPr>
          <w:lang w:val="fr-FR"/>
        </w:rPr>
      </w:pPr>
      <w:r w:rsidRPr="0032190F">
        <w:rPr>
          <w:lang w:val="fr-FR"/>
        </w:rPr>
        <w:t>Osséja-zone 2</w:t>
      </w:r>
    </w:p>
    <w:p w14:paraId="4069D2AD" w14:textId="77777777" w:rsidR="00816850" w:rsidRDefault="00816850" w:rsidP="00114241">
      <w:pPr>
        <w:rPr>
          <w:lang w:val="fr-FR"/>
        </w:rPr>
      </w:pPr>
    </w:p>
    <w:p w14:paraId="36C41063" w14:textId="77777777" w:rsidR="00816850" w:rsidRDefault="00816850" w:rsidP="00816850">
      <w:pPr>
        <w:pStyle w:val="Heading4"/>
      </w:pPr>
      <w:bookmarkStart w:id="2815" w:name="Sit_Osseja_z2_r3"/>
      <w:r>
        <w:t>Roche 3</w:t>
      </w:r>
    </w:p>
    <w:bookmarkEnd w:id="2815"/>
    <w:p w14:paraId="1AB58221" w14:textId="77777777" w:rsidR="00A6327D" w:rsidRDefault="00A6327D" w:rsidP="00114241">
      <w:pPr>
        <w:rPr>
          <w:lang w:val="fr-FR"/>
        </w:rPr>
      </w:pPr>
    </w:p>
    <w:p w14:paraId="4E2934E4" w14:textId="77777777" w:rsidR="00BB48FC" w:rsidRDefault="00816850" w:rsidP="00BB48FC">
      <w:pPr>
        <w:rPr>
          <w:lang w:val="fr-FR"/>
        </w:rPr>
      </w:pPr>
      <w:r>
        <w:rPr>
          <w:lang w:val="fr-FR"/>
        </w:rPr>
        <w:t>Cheval +</w:t>
      </w:r>
      <w:r w:rsidR="00FB5876">
        <w:rPr>
          <w:lang w:val="fr-FR"/>
        </w:rPr>
        <w:t xml:space="preserve"> </w:t>
      </w:r>
      <w:r>
        <w:rPr>
          <w:lang w:val="fr-FR"/>
        </w:rPr>
        <w:t>selle</w:t>
      </w:r>
      <w:r w:rsidR="00FB5876">
        <w:rPr>
          <w:lang w:val="fr-FR"/>
        </w:rPr>
        <w:t xml:space="preserve"> à bâte (BIB 2250, BIB 3344)</w:t>
      </w:r>
      <w:r w:rsidR="00BB48FC">
        <w:rPr>
          <w:lang w:val="fr-FR"/>
        </w:rPr>
        <w:t xml:space="preserve"> </w:t>
      </w:r>
      <w:r w:rsidR="00BB48FC" w:rsidRPr="00BB48FC">
        <w:rPr>
          <w:lang w:val="fr-FR"/>
        </w:rPr>
        <w:t>cheval sans protection, selle à bâte -&gt; premier quart du 13e pour Campmajo</w:t>
      </w:r>
      <w:r w:rsidR="00BB48FC">
        <w:rPr>
          <w:lang w:val="fr-FR"/>
        </w:rPr>
        <w:t xml:space="preserve"> (2011, 2012)</w:t>
      </w:r>
    </w:p>
    <w:p w14:paraId="404DEF80" w14:textId="1DDEDC02" w:rsidR="00816850" w:rsidRDefault="00816850" w:rsidP="00114241">
      <w:pPr>
        <w:rPr>
          <w:lang w:val="fr-FR"/>
        </w:rPr>
      </w:pPr>
    </w:p>
    <w:p w14:paraId="08E9CE3B" w14:textId="77777777" w:rsidR="00816850" w:rsidRDefault="00816850" w:rsidP="00114241">
      <w:pPr>
        <w:rPr>
          <w:lang w:val="fr-FR"/>
        </w:rPr>
      </w:pPr>
    </w:p>
    <w:p w14:paraId="0C9960EA" w14:textId="77777777" w:rsidR="00A6327D" w:rsidRDefault="00A6327D" w:rsidP="00146D3A">
      <w:pPr>
        <w:pStyle w:val="Heading4"/>
      </w:pPr>
      <w:bookmarkStart w:id="2816" w:name="Sit_Osseja_z2_r5"/>
      <w:r>
        <w:t>Roche 5</w:t>
      </w:r>
    </w:p>
    <w:bookmarkEnd w:id="2816"/>
    <w:p w14:paraId="73279C50" w14:textId="77777777" w:rsidR="00FB5876" w:rsidRDefault="00FB5876" w:rsidP="00A6327D">
      <w:pPr>
        <w:rPr>
          <w:lang w:val="fr-FR"/>
        </w:rPr>
      </w:pPr>
    </w:p>
    <w:p w14:paraId="51A4A8D1" w14:textId="77777777" w:rsidR="00A6327D" w:rsidRDefault="00A6327D" w:rsidP="00A6327D">
      <w:pPr>
        <w:rPr>
          <w:lang w:val="fr-FR"/>
        </w:rPr>
      </w:pPr>
      <w:r>
        <w:rPr>
          <w:lang w:val="fr-FR"/>
        </w:rPr>
        <w:t>Une scène exceptionnelement rare (BIB 2250) Un cavalier à pieds conduisant son cheval par la bride (BIB 2250) Une datation probable à la fin du 12e et début du 13e AD</w:t>
      </w:r>
    </w:p>
    <w:p w14:paraId="34ED283A" w14:textId="77777777" w:rsidR="00A6327D" w:rsidRDefault="00A6327D" w:rsidP="00A6327D">
      <w:pPr>
        <w:rPr>
          <w:lang w:val="fr-FR"/>
        </w:rPr>
      </w:pPr>
    </w:p>
    <w:p w14:paraId="092D0BCB" w14:textId="77777777" w:rsidR="00A6327D" w:rsidRDefault="00A6327D" w:rsidP="00146D3A">
      <w:pPr>
        <w:pStyle w:val="Heading5"/>
      </w:pPr>
      <w:r>
        <w:t>cavalier</w:t>
      </w:r>
      <w:r>
        <w:tab/>
      </w:r>
    </w:p>
    <w:p w14:paraId="202A329B" w14:textId="77777777" w:rsidR="00A6327D" w:rsidRDefault="00A6327D" w:rsidP="00A6327D">
      <w:pPr>
        <w:rPr>
          <w:lang w:val="fr-FR"/>
        </w:rPr>
      </w:pPr>
    </w:p>
    <w:p w14:paraId="0DE41F35" w14:textId="77777777" w:rsidR="00A6327D" w:rsidRDefault="00A6327D" w:rsidP="00A6327D">
      <w:pPr>
        <w:rPr>
          <w:lang w:val="fr-FR"/>
        </w:rPr>
      </w:pPr>
      <w:r>
        <w:rPr>
          <w:lang w:val="fr-FR"/>
        </w:rPr>
        <w:t xml:space="preserve">Casque rond et pointu posé sur le camail, longue épée (BIB 2250) </w:t>
      </w:r>
    </w:p>
    <w:p w14:paraId="038DDEE4" w14:textId="77777777" w:rsidR="00A6327D" w:rsidRDefault="00A6327D" w:rsidP="00A6327D">
      <w:pPr>
        <w:rPr>
          <w:lang w:val="fr-FR"/>
        </w:rPr>
      </w:pPr>
    </w:p>
    <w:p w14:paraId="74AC91DD" w14:textId="77777777" w:rsidR="00A6327D" w:rsidRDefault="00A6327D" w:rsidP="00146D3A">
      <w:pPr>
        <w:pStyle w:val="Heading6"/>
      </w:pPr>
      <w:r>
        <w:t>épée</w:t>
      </w:r>
    </w:p>
    <w:p w14:paraId="1B64BE9A" w14:textId="77777777" w:rsidR="00A6327D" w:rsidRDefault="00A6327D" w:rsidP="00A6327D">
      <w:pPr>
        <w:rPr>
          <w:lang w:val="fr-FR"/>
        </w:rPr>
      </w:pPr>
    </w:p>
    <w:p w14:paraId="02F0E268" w14:textId="77777777" w:rsidR="00A6327D" w:rsidRDefault="00A6327D" w:rsidP="00A6327D">
      <w:pPr>
        <w:rPr>
          <w:lang w:val="fr-FR"/>
        </w:rPr>
      </w:pPr>
      <w:r>
        <w:rPr>
          <w:lang w:val="fr-FR"/>
        </w:rPr>
        <w:t xml:space="preserve">Longue épée à pommeau circulaire portée à la ceinture de manière oblique en raison de sa taille (BIB 2250)  Ce type d'épée apprait au début du 13e AD (BIB 2250) </w:t>
      </w:r>
    </w:p>
    <w:p w14:paraId="6E2A55B1" w14:textId="77777777" w:rsidR="00A6327D" w:rsidRDefault="00A6327D" w:rsidP="00A6327D">
      <w:pPr>
        <w:rPr>
          <w:lang w:val="fr-FR"/>
        </w:rPr>
      </w:pPr>
    </w:p>
    <w:p w14:paraId="6926640E" w14:textId="77777777" w:rsidR="00A6327D" w:rsidRDefault="00A6327D" w:rsidP="00146D3A">
      <w:pPr>
        <w:pStyle w:val="Heading6"/>
      </w:pPr>
      <w:r>
        <w:t>lance</w:t>
      </w:r>
    </w:p>
    <w:p w14:paraId="00D96E7E" w14:textId="2ECA409B" w:rsidR="00A6327D" w:rsidRDefault="00A6327D" w:rsidP="00A6327D">
      <w:pPr>
        <w:rPr>
          <w:lang w:val="fr-FR"/>
        </w:rPr>
      </w:pPr>
      <w:r>
        <w:rPr>
          <w:lang w:val="fr-FR"/>
        </w:rPr>
        <w:t xml:space="preserve">Rapportée à la taille du personnages, </w:t>
      </w:r>
      <w:r w:rsidR="00DE55E6">
        <w:rPr>
          <w:lang w:val="fr-FR"/>
        </w:rPr>
        <w:t xml:space="preserve">la </w:t>
      </w:r>
      <w:hyperlink r:id="rId6595" w:anchor="Cul_Art_TAC_T_t_lance" w:history="1">
        <w:r w:rsidR="00DE55E6">
          <w:rPr>
            <w:rStyle w:val="Hyperlink"/>
            <w:lang w:val="it-IT"/>
          </w:rPr>
          <w:t>lance</w:t>
        </w:r>
      </w:hyperlink>
      <w:r w:rsidR="00DE55E6">
        <w:rPr>
          <w:lang w:val="it-IT"/>
        </w:rPr>
        <w:t xml:space="preserve"> </w:t>
      </w:r>
      <w:r>
        <w:rPr>
          <w:lang w:val="fr-FR"/>
        </w:rPr>
        <w:t xml:space="preserve"> devait faire ~3m. Ce type de lance est appelé "lance courte" et couvre les 11e au 13e s. AD (BIB 2250) </w:t>
      </w:r>
    </w:p>
    <w:p w14:paraId="30707F7D" w14:textId="77777777" w:rsidR="00A6327D" w:rsidRDefault="00A6327D" w:rsidP="00A6327D">
      <w:pPr>
        <w:rPr>
          <w:lang w:val="fr-FR"/>
        </w:rPr>
      </w:pPr>
    </w:p>
    <w:p w14:paraId="66D79C3A" w14:textId="77777777" w:rsidR="00A6327D" w:rsidRDefault="00A6327D" w:rsidP="00A6327D">
      <w:pPr>
        <w:rPr>
          <w:lang w:val="fr-FR"/>
        </w:rPr>
      </w:pPr>
    </w:p>
    <w:p w14:paraId="78913CCA" w14:textId="77777777" w:rsidR="00A6327D" w:rsidRDefault="00A6327D" w:rsidP="00146D3A">
      <w:pPr>
        <w:pStyle w:val="Heading5"/>
      </w:pPr>
      <w:r>
        <w:t>cheval</w:t>
      </w:r>
    </w:p>
    <w:p w14:paraId="76D60020" w14:textId="77777777" w:rsidR="00A6327D" w:rsidRDefault="00A6327D" w:rsidP="00A6327D">
      <w:pPr>
        <w:rPr>
          <w:lang w:val="fr-FR"/>
        </w:rPr>
      </w:pPr>
    </w:p>
    <w:p w14:paraId="0ACFB773" w14:textId="77777777" w:rsidR="00A6327D" w:rsidRDefault="00A6327D" w:rsidP="00A6327D">
      <w:pPr>
        <w:rPr>
          <w:lang w:val="fr-FR"/>
        </w:rPr>
      </w:pPr>
      <w:r>
        <w:rPr>
          <w:lang w:val="fr-FR"/>
        </w:rPr>
        <w:t xml:space="preserve">selle à bâtes, croupière (BIB 2250) </w:t>
      </w:r>
    </w:p>
    <w:p w14:paraId="5DBD78F0" w14:textId="77777777" w:rsidR="00A6327D" w:rsidRDefault="00A6327D" w:rsidP="00A6327D">
      <w:pPr>
        <w:rPr>
          <w:lang w:val="fr-FR"/>
        </w:rPr>
      </w:pPr>
    </w:p>
    <w:p w14:paraId="48D577F0" w14:textId="77777777" w:rsidR="00A6327D" w:rsidRDefault="00A6327D" w:rsidP="00146D3A">
      <w:pPr>
        <w:pStyle w:val="Heading6"/>
      </w:pPr>
      <w:r>
        <w:t>selle à bâtes</w:t>
      </w:r>
    </w:p>
    <w:p w14:paraId="4067097B" w14:textId="77777777" w:rsidR="00A6327D" w:rsidRDefault="00A6327D" w:rsidP="00A6327D">
      <w:pPr>
        <w:rPr>
          <w:lang w:val="fr-FR"/>
        </w:rPr>
      </w:pPr>
    </w:p>
    <w:p w14:paraId="4BE37E9D" w14:textId="77777777" w:rsidR="00A6327D" w:rsidRDefault="00A6327D" w:rsidP="00A6327D">
      <w:pPr>
        <w:rPr>
          <w:lang w:val="fr-FR"/>
        </w:rPr>
      </w:pPr>
      <w:r>
        <w:rPr>
          <w:lang w:val="fr-FR"/>
        </w:rPr>
        <w:t>De forme fermée, elle renvoie au 13e AD</w:t>
      </w:r>
    </w:p>
    <w:p w14:paraId="717D1916" w14:textId="69302DD8" w:rsidR="00A6327D" w:rsidRDefault="00A6327D" w:rsidP="00A6327D">
      <w:pPr>
        <w:rPr>
          <w:lang w:val="fr-FR"/>
        </w:rPr>
      </w:pPr>
      <w:r>
        <w:rPr>
          <w:lang w:val="fr-FR"/>
        </w:rPr>
        <w:t xml:space="preserve">v. </w:t>
      </w:r>
      <w:hyperlink r:id="rId6596" w:anchor="Sit_Sauri_thm_harnach_selle_bate" w:history="1">
        <w:r w:rsidRPr="00A6327D">
          <w:rPr>
            <w:rStyle w:val="Hyperlink"/>
            <w:lang w:val="fr-FR"/>
          </w:rPr>
          <w:t>Sauri</w:t>
        </w:r>
      </w:hyperlink>
    </w:p>
    <w:p w14:paraId="673848D7" w14:textId="77777777" w:rsidR="00A6327D" w:rsidRDefault="00A6327D" w:rsidP="00A6327D">
      <w:pPr>
        <w:rPr>
          <w:lang w:val="fr-FR"/>
        </w:rPr>
      </w:pPr>
    </w:p>
    <w:p w14:paraId="754F5704" w14:textId="77777777" w:rsidR="00A6327D" w:rsidRDefault="00A6327D" w:rsidP="00146D3A">
      <w:pPr>
        <w:pStyle w:val="Heading6"/>
      </w:pPr>
      <w:r>
        <w:t>croupière</w:t>
      </w:r>
    </w:p>
    <w:p w14:paraId="7FCA1867" w14:textId="77777777" w:rsidR="00A6327D" w:rsidRDefault="00A6327D" w:rsidP="00A6327D">
      <w:pPr>
        <w:rPr>
          <w:lang w:val="fr-FR"/>
        </w:rPr>
      </w:pPr>
    </w:p>
    <w:p w14:paraId="0717339D" w14:textId="77777777" w:rsidR="00A6327D" w:rsidRPr="00A6327D" w:rsidRDefault="00A6327D" w:rsidP="00C33B2D">
      <w:pPr>
        <w:rPr>
          <w:lang w:val="fr-FR"/>
        </w:rPr>
      </w:pPr>
      <w:r>
        <w:rPr>
          <w:lang w:val="fr-FR"/>
        </w:rPr>
        <w:t xml:space="preserve">Probablement datable du 13e AD (BIB 2250) </w:t>
      </w:r>
    </w:p>
    <w:p w14:paraId="2023BBD2" w14:textId="77777777" w:rsidR="00114241" w:rsidRPr="0032190F" w:rsidRDefault="00114241" w:rsidP="00C33B2D">
      <w:pPr>
        <w:rPr>
          <w:lang w:val="fr-FR"/>
        </w:rPr>
      </w:pPr>
    </w:p>
    <w:p w14:paraId="15E91A18" w14:textId="77777777" w:rsidR="00B21602" w:rsidRPr="0032190F" w:rsidRDefault="00F72A8A" w:rsidP="00C33B2D">
      <w:pPr>
        <w:pStyle w:val="Heading3"/>
        <w:spacing w:line="240" w:lineRule="auto"/>
      </w:pPr>
      <w:bookmarkStart w:id="2817" w:name="Sit_Osseja_z3"/>
      <w:r w:rsidRPr="0032190F">
        <w:t>Z</w:t>
      </w:r>
      <w:r w:rsidR="00114241" w:rsidRPr="0032190F">
        <w:t>one 3</w:t>
      </w:r>
    </w:p>
    <w:bookmarkEnd w:id="2817"/>
    <w:p w14:paraId="2A9AC40A" w14:textId="77777777" w:rsidR="00F72A8A" w:rsidRPr="00C33B2D" w:rsidRDefault="00F72A8A" w:rsidP="00C33B2D">
      <w:pPr>
        <w:rPr>
          <w:sz w:val="20"/>
          <w:lang w:val="fr-FR"/>
        </w:rPr>
      </w:pPr>
      <w:r w:rsidRPr="00C33B2D">
        <w:rPr>
          <w:sz w:val="20"/>
          <w:lang w:val="fr-FR"/>
        </w:rPr>
        <w:t>Osséja-zone 3</w:t>
      </w:r>
    </w:p>
    <w:p w14:paraId="0E5F8BC0" w14:textId="77777777" w:rsidR="00B21602" w:rsidRPr="0032190F" w:rsidRDefault="00B21602" w:rsidP="00C33B2D">
      <w:pPr>
        <w:rPr>
          <w:lang w:val="fr-FR"/>
        </w:rPr>
      </w:pPr>
    </w:p>
    <w:p w14:paraId="02810F9C" w14:textId="77777777" w:rsidR="00B21602" w:rsidRDefault="004226A3" w:rsidP="00C33B2D">
      <w:pPr>
        <w:rPr>
          <w:lang w:val="fr-FR"/>
        </w:rPr>
      </w:pPr>
      <w:r w:rsidRPr="0032190F">
        <w:rPr>
          <w:lang w:val="fr-FR"/>
        </w:rPr>
        <w:t xml:space="preserve">Dans la commune d’Osséja (Cerdagne) </w:t>
      </w:r>
      <w:r w:rsidR="00B21602" w:rsidRPr="0032190F">
        <w:rPr>
          <w:lang w:val="fr-FR"/>
        </w:rPr>
        <w:t>Nombreux arboriformes qui pourraient appartenir à toutes les époques (Campmajo P., Cabol D., Séminaire LAPCOS 23/03/12).</w:t>
      </w:r>
    </w:p>
    <w:p w14:paraId="2C407265" w14:textId="77777777" w:rsidR="00A6327D" w:rsidRDefault="00A6327D" w:rsidP="00C33B2D">
      <w:pPr>
        <w:rPr>
          <w:lang w:val="fr-FR"/>
        </w:rPr>
      </w:pPr>
    </w:p>
    <w:p w14:paraId="3F71524D" w14:textId="77777777" w:rsidR="00A6327D" w:rsidRDefault="00A6327D" w:rsidP="00C33B2D">
      <w:pPr>
        <w:pStyle w:val="Heading4"/>
      </w:pPr>
      <w:bookmarkStart w:id="2818" w:name="Sit_Osseja_z3_r2"/>
      <w:r>
        <w:t>Roche 2</w:t>
      </w:r>
    </w:p>
    <w:bookmarkEnd w:id="2818"/>
    <w:p w14:paraId="796F3AFF" w14:textId="77777777" w:rsidR="00A6327D" w:rsidRDefault="00A6327D" w:rsidP="00C33B2D">
      <w:pPr>
        <w:rPr>
          <w:lang w:val="fr-FR"/>
        </w:rPr>
      </w:pPr>
    </w:p>
    <w:p w14:paraId="3B373F79" w14:textId="3F55F836" w:rsidR="00A6327D" w:rsidRDefault="00A6327D" w:rsidP="00C33B2D">
      <w:pPr>
        <w:rPr>
          <w:lang w:val="fr-FR"/>
        </w:rPr>
      </w:pPr>
      <w:r>
        <w:rPr>
          <w:lang w:val="fr-FR"/>
        </w:rPr>
        <w:t xml:space="preserve">Association double </w:t>
      </w:r>
      <w:hyperlink r:id="rId6597" w:anchor="Cul_Proto_Art_TAC_T_g_zigzag" w:history="1">
        <w:r w:rsidRPr="0032190F">
          <w:rPr>
            <w:rStyle w:val="Hyperlink"/>
            <w:lang w:val="fr-FR"/>
          </w:rPr>
          <w:t>zigzag</w:t>
        </w:r>
      </w:hyperlink>
      <w:r w:rsidRPr="0032190F">
        <w:rPr>
          <w:lang w:val="fr-FR"/>
        </w:rPr>
        <w:t xml:space="preserve"> </w:t>
      </w:r>
      <w:r>
        <w:rPr>
          <w:lang w:val="fr-FR"/>
        </w:rPr>
        <w:t>et arboriforme [</w:t>
      </w:r>
      <w:hyperlink r:id="rId6598" w:anchor="Cul_Art_TAC_a_arboriform_x_zigzag" w:history="1">
        <w:r w:rsidRPr="00A6327D">
          <w:rPr>
            <w:rStyle w:val="Hyperlink"/>
            <w:lang w:val="fr-FR"/>
          </w:rPr>
          <w:t>association</w:t>
        </w:r>
      </w:hyperlink>
      <w:r>
        <w:rPr>
          <w:lang w:val="fr-FR"/>
        </w:rPr>
        <w:t xml:space="preserve">] (BIB 2250) </w:t>
      </w:r>
    </w:p>
    <w:p w14:paraId="518AE218" w14:textId="77777777" w:rsidR="00A6327D" w:rsidRDefault="00A6327D" w:rsidP="00C33B2D">
      <w:pPr>
        <w:rPr>
          <w:lang w:val="fr-FR"/>
        </w:rPr>
      </w:pPr>
    </w:p>
    <w:p w14:paraId="58108417" w14:textId="77777777" w:rsidR="00A6327D" w:rsidRDefault="00A6327D" w:rsidP="00C33B2D">
      <w:pPr>
        <w:pStyle w:val="Heading4"/>
      </w:pPr>
      <w:bookmarkStart w:id="2819" w:name="Sit_Osseja_z3_r5"/>
      <w:r>
        <w:t>Roche 5</w:t>
      </w:r>
    </w:p>
    <w:bookmarkEnd w:id="2819"/>
    <w:p w14:paraId="2ABA3B96" w14:textId="77777777" w:rsidR="009A24C6" w:rsidRDefault="009A24C6" w:rsidP="00C33B2D">
      <w:pPr>
        <w:rPr>
          <w:lang w:val="fr-FR"/>
        </w:rPr>
      </w:pPr>
    </w:p>
    <w:p w14:paraId="0CA84A3D" w14:textId="0C80228D" w:rsidR="00A6327D" w:rsidRDefault="00A6327D" w:rsidP="00C33B2D">
      <w:pPr>
        <w:rPr>
          <w:lang w:val="fr-FR"/>
        </w:rPr>
      </w:pPr>
      <w:r>
        <w:rPr>
          <w:lang w:val="fr-FR"/>
        </w:rPr>
        <w:t xml:space="preserve">Arbre représenté avec ses fruits ou ses feuilles (BIB 2250) v. </w:t>
      </w:r>
      <w:hyperlink r:id="rId6599" w:anchor="Sit_Sauri" w:history="1">
        <w:r w:rsidRPr="00A6327D">
          <w:rPr>
            <w:rStyle w:val="Hyperlink"/>
            <w:lang w:val="fr-FR"/>
          </w:rPr>
          <w:t>Sauri</w:t>
        </w:r>
      </w:hyperlink>
      <w:r>
        <w:rPr>
          <w:lang w:val="fr-FR"/>
        </w:rPr>
        <w:t xml:space="preserve"> (SS BIB)</w:t>
      </w:r>
    </w:p>
    <w:p w14:paraId="2F34BE82" w14:textId="77777777" w:rsidR="00A6327D" w:rsidRDefault="00A6327D" w:rsidP="00C33B2D">
      <w:pPr>
        <w:rPr>
          <w:lang w:val="fr-FR"/>
        </w:rPr>
      </w:pPr>
    </w:p>
    <w:p w14:paraId="157D4B7C" w14:textId="77777777" w:rsidR="00A6327D" w:rsidRDefault="00A6327D" w:rsidP="00C33B2D">
      <w:pPr>
        <w:pStyle w:val="Heading3"/>
        <w:spacing w:line="240" w:lineRule="auto"/>
      </w:pPr>
      <w:bookmarkStart w:id="2820" w:name="Sit_Osseja_z4"/>
      <w:r>
        <w:t>Zone 4</w:t>
      </w:r>
    </w:p>
    <w:bookmarkEnd w:id="2820"/>
    <w:p w14:paraId="02C587C0" w14:textId="77777777" w:rsidR="00A6327D" w:rsidRDefault="00A6327D" w:rsidP="00C33B2D">
      <w:pPr>
        <w:rPr>
          <w:lang w:val="fr-FR"/>
        </w:rPr>
      </w:pPr>
    </w:p>
    <w:p w14:paraId="6EF590F6" w14:textId="77777777" w:rsidR="00A6327D" w:rsidRDefault="00A6327D" w:rsidP="00C33B2D">
      <w:pPr>
        <w:pStyle w:val="Heading4"/>
      </w:pPr>
      <w:bookmarkStart w:id="2821" w:name="Sit_Osseja_z4_r32"/>
      <w:r>
        <w:t>Roche 32</w:t>
      </w:r>
    </w:p>
    <w:bookmarkEnd w:id="2821"/>
    <w:p w14:paraId="5DC720C2" w14:textId="77777777" w:rsidR="00A6327D" w:rsidRDefault="00A6327D" w:rsidP="00C33B2D">
      <w:pPr>
        <w:rPr>
          <w:lang w:val="fr-FR"/>
        </w:rPr>
      </w:pPr>
    </w:p>
    <w:p w14:paraId="3B4098E7" w14:textId="51622507" w:rsidR="00A6327D" w:rsidRPr="00A6327D" w:rsidRDefault="00A6327D" w:rsidP="00C33B2D">
      <w:pPr>
        <w:rPr>
          <w:lang w:val="fr-FR"/>
        </w:rPr>
      </w:pPr>
      <w:r>
        <w:rPr>
          <w:lang w:val="fr-FR"/>
        </w:rPr>
        <w:t xml:space="preserve">Représentation d'une "dame", à la "porte" d'un bâtiment (BIB 2250) Les créneaux [merlins] triangulaires évoquent les chateaux cerdans [Cerdagne] de la fin du 13e AD (BIB 2250) v. </w:t>
      </w:r>
      <w:hyperlink r:id="rId6600" w:anchor="Sit_Sauri" w:history="1">
        <w:r w:rsidRPr="00A6327D">
          <w:rPr>
            <w:rStyle w:val="Hyperlink"/>
            <w:lang w:val="fr-FR"/>
          </w:rPr>
          <w:t>Sauri</w:t>
        </w:r>
      </w:hyperlink>
    </w:p>
    <w:p w14:paraId="3836BB5F" w14:textId="77777777" w:rsidR="00A6327D" w:rsidRPr="0032190F" w:rsidRDefault="00A6327D" w:rsidP="00C33B2D">
      <w:pPr>
        <w:rPr>
          <w:lang w:val="fr-FR"/>
        </w:rPr>
      </w:pPr>
    </w:p>
    <w:p w14:paraId="26BF031B" w14:textId="77777777" w:rsidR="00B21602" w:rsidRPr="0032190F" w:rsidRDefault="00B21602" w:rsidP="00C33B2D">
      <w:pPr>
        <w:rPr>
          <w:lang w:val="fr-FR"/>
        </w:rPr>
      </w:pPr>
    </w:p>
    <w:p w14:paraId="08E6E340" w14:textId="77777777" w:rsidR="00EA109D" w:rsidRPr="0032190F" w:rsidRDefault="00F72A8A" w:rsidP="00C33B2D">
      <w:pPr>
        <w:pStyle w:val="Heading3"/>
        <w:spacing w:line="240" w:lineRule="auto"/>
      </w:pPr>
      <w:bookmarkStart w:id="2822" w:name="Sit_Osseja_z5"/>
      <w:r w:rsidRPr="0032190F">
        <w:t>Zo</w:t>
      </w:r>
      <w:r w:rsidR="00114241" w:rsidRPr="0032190F">
        <w:t>ne 5</w:t>
      </w:r>
    </w:p>
    <w:bookmarkEnd w:id="2822"/>
    <w:p w14:paraId="1CA8C9D2" w14:textId="77777777" w:rsidR="00F72A8A" w:rsidRPr="00C33B2D" w:rsidRDefault="00F72A8A" w:rsidP="00C33B2D">
      <w:pPr>
        <w:rPr>
          <w:sz w:val="20"/>
          <w:lang w:val="fr-FR"/>
        </w:rPr>
      </w:pPr>
      <w:r w:rsidRPr="00C33B2D">
        <w:rPr>
          <w:sz w:val="20"/>
          <w:lang w:val="fr-FR"/>
        </w:rPr>
        <w:t>Osséja-zone 5</w:t>
      </w:r>
    </w:p>
    <w:p w14:paraId="12534047" w14:textId="77777777" w:rsidR="00B21602" w:rsidRPr="0032190F" w:rsidRDefault="00B21602" w:rsidP="00C33B2D">
      <w:pPr>
        <w:rPr>
          <w:lang w:val="fr-FR"/>
        </w:rPr>
      </w:pPr>
    </w:p>
    <w:p w14:paraId="1ED5A61B" w14:textId="33EDC471" w:rsidR="00114241" w:rsidRPr="0032190F" w:rsidRDefault="004226A3" w:rsidP="00C33B2D">
      <w:pPr>
        <w:rPr>
          <w:lang w:val="fr-FR"/>
        </w:rPr>
      </w:pPr>
      <w:r w:rsidRPr="0032190F">
        <w:rPr>
          <w:lang w:val="fr-FR"/>
        </w:rPr>
        <w:t xml:space="preserve">Dans la commune d’Osséja (Cerdagne) </w:t>
      </w:r>
      <w:r w:rsidR="00437B37" w:rsidRPr="00A6327D">
        <w:rPr>
          <w:lang w:val="fr-FR"/>
        </w:rPr>
        <w:t>a</w:t>
      </w:r>
      <w:r w:rsidR="00B21602" w:rsidRPr="00A6327D">
        <w:rPr>
          <w:lang w:val="fr-FR"/>
        </w:rPr>
        <w:t>rboriformes</w:t>
      </w:r>
      <w:r w:rsidR="00B21602" w:rsidRPr="0032190F">
        <w:rPr>
          <w:lang w:val="fr-FR"/>
        </w:rPr>
        <w:t xml:space="preserve"> et </w:t>
      </w:r>
      <w:hyperlink r:id="rId6601" w:anchor="Cul_Proto_Art_TAC_T_g_zigzag" w:history="1">
        <w:r w:rsidR="004A4E31" w:rsidRPr="0032190F">
          <w:rPr>
            <w:rStyle w:val="Hyperlink"/>
            <w:lang w:val="fr-FR"/>
          </w:rPr>
          <w:t>zigzags</w:t>
        </w:r>
      </w:hyperlink>
      <w:r w:rsidR="004A4E31" w:rsidRPr="0032190F">
        <w:rPr>
          <w:lang w:val="fr-FR"/>
        </w:rPr>
        <w:t xml:space="preserve"> incisés</w:t>
      </w:r>
      <w:r w:rsidR="00EA109D" w:rsidRPr="0032190F">
        <w:rPr>
          <w:lang w:val="fr-FR"/>
        </w:rPr>
        <w:t xml:space="preserve"> (Campmajo P., Cabol D., Séminaire LAPCOS 23/03/12)</w:t>
      </w:r>
      <w:r w:rsidR="00F72A8A" w:rsidRPr="0032190F">
        <w:rPr>
          <w:lang w:val="fr-FR"/>
        </w:rPr>
        <w:t xml:space="preserve">. </w:t>
      </w:r>
      <w:r w:rsidR="00114241" w:rsidRPr="0032190F">
        <w:rPr>
          <w:lang w:val="fr-FR"/>
        </w:rPr>
        <w:t>Représentations médiévales  (BIB 2168 p. 22)</w:t>
      </w:r>
    </w:p>
    <w:p w14:paraId="05522A23" w14:textId="77777777" w:rsidR="00F72A8A" w:rsidRDefault="00F72A8A" w:rsidP="00C33B2D">
      <w:pPr>
        <w:pStyle w:val="Heading4"/>
      </w:pPr>
      <w:r w:rsidRPr="0032190F">
        <w:br/>
        <w:t>Cavalier</w:t>
      </w:r>
    </w:p>
    <w:p w14:paraId="3C272967" w14:textId="183419C3" w:rsidR="00931159" w:rsidRDefault="00000000" w:rsidP="00C33B2D">
      <w:pPr>
        <w:rPr>
          <w:lang w:val="fr-FR"/>
        </w:rPr>
      </w:pPr>
      <w:hyperlink r:id="rId6602" w:anchor="Cul_Art_TAC_a_cheval_x_personnage" w:history="1">
        <w:r w:rsidR="00931159" w:rsidRPr="00931159">
          <w:rPr>
            <w:rStyle w:val="Hyperlink"/>
            <w:lang w:val="fr-FR"/>
          </w:rPr>
          <w:t>cavalier</w:t>
        </w:r>
      </w:hyperlink>
    </w:p>
    <w:p w14:paraId="456C2018" w14:textId="77777777" w:rsidR="00931159" w:rsidRPr="00931159" w:rsidRDefault="00931159" w:rsidP="00C33B2D">
      <w:pPr>
        <w:rPr>
          <w:lang w:val="fr-FR"/>
        </w:rPr>
      </w:pPr>
    </w:p>
    <w:p w14:paraId="60182417" w14:textId="77777777" w:rsidR="00F72A8A" w:rsidRPr="0032190F" w:rsidRDefault="00F72A8A" w:rsidP="00C33B2D">
      <w:pPr>
        <w:jc w:val="both"/>
        <w:rPr>
          <w:lang w:val="fr-FR"/>
        </w:rPr>
      </w:pPr>
      <w:r w:rsidRPr="0032190F">
        <w:rPr>
          <w:lang w:val="fr-FR"/>
        </w:rPr>
        <w:t>L’analyse de chacun des éléments caractéristiques du cavalier et du cheval permet de caser cette gravure dans une fourchette chronologique large. Pris séparément, ces éléments s’étalent en effet du VIIIe au XIVe siècles. Pris dans leur globalité, trois éléments - le camail, l’épée et la croupière – indiquent que la scène ne peut être antérieure au XIIIe siècle. La date proposée par l’analyse la place donc entre le XIIIe et le XIVe siècles, ce qui manque de précision. L’on peut en conclure qu’une gravure isolée n’est pas un bon marqueur chronologique (BIB 2168 p. 24)</w:t>
      </w:r>
    </w:p>
    <w:p w14:paraId="192D6B5D" w14:textId="79677E17" w:rsidR="00114241" w:rsidRPr="0032190F" w:rsidRDefault="00F72A8A" w:rsidP="00C33B2D">
      <w:pPr>
        <w:jc w:val="both"/>
        <w:rPr>
          <w:lang w:val="fr-FR"/>
        </w:rPr>
      </w:pPr>
      <w:r w:rsidRPr="0032190F">
        <w:rPr>
          <w:lang w:val="fr-FR"/>
        </w:rPr>
        <w:t xml:space="preserve">Neuf inscriptions ibères sont gravées sur un petit rocher qui affleure le sol. Les éléments onomastiques qu’elles contiennent peuvent servir à une pensée symbolique. Trois de ces inscriptions sont dues à la même main. Dans la presque totalité de ces écritures, l’on trouve des éléments onomastiques bien connus sur des sites ibères du sud des Pyrénées. Sur le </w:t>
      </w:r>
      <w:hyperlink r:id="rId6603" w:anchor="Cul_Art_lex_graffiti" w:history="1">
        <w:r w:rsidR="00C33B2D" w:rsidRPr="009F2B4E">
          <w:rPr>
            <w:rStyle w:val="Hyperlink"/>
            <w:lang w:val="fr-FR"/>
          </w:rPr>
          <w:t>graffiti</w:t>
        </w:r>
      </w:hyperlink>
      <w:r w:rsidR="00C33B2D" w:rsidRPr="009F2B4E">
        <w:rPr>
          <w:lang w:val="fr-FR"/>
        </w:rPr>
        <w:t xml:space="preserve"> </w:t>
      </w:r>
      <w:r w:rsidRPr="0032190F">
        <w:rPr>
          <w:lang w:val="fr-FR"/>
        </w:rPr>
        <w:t xml:space="preserve">(G), placé à la droite des autres, l’on peut lire le terme be_ti suivi de be_isor. La ligne commence par « </w:t>
      </w:r>
      <w:r w:rsidRPr="0032190F">
        <w:rPr>
          <w:lang w:val="fr-FR"/>
        </w:rPr>
        <w:lastRenderedPageBreak/>
        <w:t>be_ti fils de be_isor » suivi d’une phrase qui pourrait bien être un voeu, une supplique, une prière (?).  (BIB 2168 p. 25)</w:t>
      </w:r>
    </w:p>
    <w:p w14:paraId="7E7C7C90" w14:textId="77777777" w:rsidR="00F72A8A" w:rsidRPr="0032190F" w:rsidRDefault="00F72A8A" w:rsidP="00C33B2D">
      <w:pPr>
        <w:rPr>
          <w:lang w:val="fr-FR"/>
        </w:rPr>
      </w:pPr>
    </w:p>
    <w:p w14:paraId="08C39FD8" w14:textId="77777777" w:rsidR="00114241" w:rsidRPr="0032190F" w:rsidRDefault="00F72A8A" w:rsidP="00C33B2D">
      <w:pPr>
        <w:pStyle w:val="Heading3"/>
        <w:spacing w:line="240" w:lineRule="auto"/>
      </w:pPr>
      <w:r w:rsidRPr="0032190F">
        <w:t>Z</w:t>
      </w:r>
      <w:r w:rsidR="00114241" w:rsidRPr="0032190F">
        <w:t>one 6</w:t>
      </w:r>
    </w:p>
    <w:p w14:paraId="53D7DAF0" w14:textId="77777777" w:rsidR="00F72A8A" w:rsidRPr="00C33B2D" w:rsidRDefault="00F72A8A" w:rsidP="00C33B2D">
      <w:pPr>
        <w:rPr>
          <w:sz w:val="20"/>
          <w:lang w:val="fr-FR"/>
        </w:rPr>
      </w:pPr>
      <w:r w:rsidRPr="00C33B2D">
        <w:rPr>
          <w:sz w:val="20"/>
          <w:lang w:val="fr-FR"/>
        </w:rPr>
        <w:t>Osséja-zone 6</w:t>
      </w:r>
    </w:p>
    <w:p w14:paraId="1AF70F3E" w14:textId="77777777" w:rsidR="00114241" w:rsidRPr="0032190F" w:rsidRDefault="00114241" w:rsidP="00C33B2D">
      <w:pPr>
        <w:rPr>
          <w:lang w:val="fr-FR"/>
        </w:rPr>
      </w:pPr>
    </w:p>
    <w:p w14:paraId="13108023" w14:textId="77777777" w:rsidR="00114241" w:rsidRDefault="00114241" w:rsidP="00C33B2D">
      <w:pPr>
        <w:rPr>
          <w:lang w:val="fr-FR"/>
        </w:rPr>
      </w:pPr>
      <w:r w:rsidRPr="0032190F">
        <w:rPr>
          <w:lang w:val="fr-FR"/>
        </w:rPr>
        <w:t>Ecritures  (BIB 2168)</w:t>
      </w:r>
    </w:p>
    <w:p w14:paraId="7B10848B" w14:textId="77777777" w:rsidR="00146D3A" w:rsidRDefault="00146D3A" w:rsidP="00C33B2D">
      <w:pPr>
        <w:rPr>
          <w:lang w:val="fr-FR"/>
        </w:rPr>
      </w:pPr>
    </w:p>
    <w:p w14:paraId="43B9D3CA" w14:textId="77777777" w:rsidR="00146D3A" w:rsidRDefault="00146D3A" w:rsidP="00C33B2D">
      <w:pPr>
        <w:pStyle w:val="Heading3"/>
        <w:spacing w:line="240" w:lineRule="auto"/>
      </w:pPr>
      <w:bookmarkStart w:id="2823" w:name="Sit_Osseja_z8"/>
      <w:r>
        <w:t>Zone 8</w:t>
      </w:r>
    </w:p>
    <w:bookmarkEnd w:id="2823"/>
    <w:p w14:paraId="4AFEB9A2" w14:textId="77777777" w:rsidR="00146D3A" w:rsidRDefault="00146D3A" w:rsidP="00C33B2D">
      <w:pPr>
        <w:rPr>
          <w:lang w:val="fr-FR"/>
        </w:rPr>
      </w:pPr>
    </w:p>
    <w:p w14:paraId="2924601B" w14:textId="50AA7573" w:rsidR="00146D3A" w:rsidRPr="0032190F" w:rsidRDefault="00146D3A" w:rsidP="00C33B2D">
      <w:pPr>
        <w:rPr>
          <w:lang w:val="fr-FR"/>
        </w:rPr>
      </w:pPr>
      <w:r>
        <w:rPr>
          <w:lang w:val="fr-FR"/>
        </w:rPr>
        <w:t xml:space="preserve">Dans cette zone, pour P. Campmajo, preuve d'une trnasformation des </w:t>
      </w:r>
      <w:hyperlink r:id="rId6604" w:anchor="Sit_Cerdagne_g_typo_zigzag_double" w:history="1">
        <w:r w:rsidRPr="00146D3A">
          <w:rPr>
            <w:rStyle w:val="Hyperlink"/>
            <w:lang w:val="fr-FR"/>
          </w:rPr>
          <w:t>doubles zigzags</w:t>
        </w:r>
      </w:hyperlink>
      <w:r>
        <w:rPr>
          <w:lang w:val="fr-FR"/>
        </w:rPr>
        <w:t xml:space="preserve"> en anthropomorphes (BIB 2423)</w:t>
      </w:r>
    </w:p>
    <w:p w14:paraId="7387C6FE" w14:textId="77777777" w:rsidR="00114241" w:rsidRPr="0032190F" w:rsidRDefault="00114241" w:rsidP="00114241">
      <w:pPr>
        <w:rPr>
          <w:lang w:val="fr-FR"/>
        </w:rPr>
      </w:pPr>
    </w:p>
    <w:p w14:paraId="3AEA00A6" w14:textId="77777777" w:rsidR="00114241" w:rsidRPr="0032190F" w:rsidRDefault="00114241" w:rsidP="00146D3A">
      <w:pPr>
        <w:pStyle w:val="Heading4"/>
      </w:pPr>
      <w:bookmarkStart w:id="2824" w:name="Sit_Osseja_z6_r2"/>
      <w:r w:rsidRPr="0032190F">
        <w:t>Roche 2</w:t>
      </w:r>
    </w:p>
    <w:bookmarkEnd w:id="2824"/>
    <w:p w14:paraId="3E27BC3E" w14:textId="77777777" w:rsidR="00114241" w:rsidRPr="00C33B2D" w:rsidRDefault="00114241" w:rsidP="00114241">
      <w:pPr>
        <w:rPr>
          <w:sz w:val="20"/>
          <w:lang w:val="fr-FR"/>
        </w:rPr>
      </w:pPr>
      <w:r w:rsidRPr="00C33B2D">
        <w:rPr>
          <w:sz w:val="20"/>
          <w:lang w:val="fr-FR"/>
        </w:rPr>
        <w:t>Ecritures</w:t>
      </w:r>
    </w:p>
    <w:p w14:paraId="156D6B7F" w14:textId="77777777" w:rsidR="00F72A8A" w:rsidRDefault="00F72A8A" w:rsidP="00114241">
      <w:pPr>
        <w:rPr>
          <w:lang w:val="fr-FR"/>
        </w:rPr>
      </w:pPr>
    </w:p>
    <w:p w14:paraId="21C199DE" w14:textId="77777777" w:rsidR="00EC57B9" w:rsidRDefault="00EC57B9" w:rsidP="00426FF9">
      <w:pPr>
        <w:pStyle w:val="Heading1"/>
      </w:pPr>
      <w:bookmarkStart w:id="2825" w:name="Sit_Raynaude_2"/>
      <w:r>
        <w:t>RAYNAUDE 2</w:t>
      </w:r>
    </w:p>
    <w:bookmarkEnd w:id="2825"/>
    <w:p w14:paraId="1B388C01" w14:textId="77777777" w:rsidR="00EC57B9" w:rsidRDefault="00EC57B9" w:rsidP="00114241">
      <w:pPr>
        <w:rPr>
          <w:lang w:val="fr-FR"/>
        </w:rPr>
      </w:pPr>
    </w:p>
    <w:p w14:paraId="635FB83C" w14:textId="3FD619E5" w:rsidR="00EC57B9" w:rsidRPr="00EC57B9" w:rsidRDefault="00EC57B9" w:rsidP="00114241">
      <w:pPr>
        <w:rPr>
          <w:lang w:val="fr-FR"/>
        </w:rPr>
      </w:pPr>
      <w:r>
        <w:rPr>
          <w:lang w:val="fr-FR"/>
        </w:rPr>
        <w:t xml:space="preserve">Baume Raynaude 2 (Le Muy) </w:t>
      </w:r>
      <w:hyperlink r:id="rId6605" w:anchor="Cul_Cardial_Zonation_Horiz" w:history="1">
        <w:r w:rsidRPr="00EC57B9">
          <w:rPr>
            <w:rStyle w:val="Hyperlink"/>
            <w:lang w:val="fr-FR"/>
          </w:rPr>
          <w:t>C. ZH</w:t>
        </w:r>
      </w:hyperlink>
      <w:r w:rsidRPr="00EC57B9">
        <w:rPr>
          <w:lang w:val="fr-FR"/>
        </w:rPr>
        <w:t xml:space="preserve"> (Binder com. pers.)</w:t>
      </w:r>
    </w:p>
    <w:p w14:paraId="6A2BC6A3" w14:textId="77777777" w:rsidR="00EC57B9" w:rsidRPr="0032190F" w:rsidRDefault="00EC57B9" w:rsidP="00114241">
      <w:pPr>
        <w:rPr>
          <w:lang w:val="fr-FR"/>
        </w:rPr>
      </w:pPr>
    </w:p>
    <w:p w14:paraId="2C704A2F" w14:textId="77777777" w:rsidR="00F72A8A" w:rsidRPr="0032190F" w:rsidRDefault="00F72A8A" w:rsidP="00F72A8A">
      <w:pPr>
        <w:jc w:val="both"/>
        <w:rPr>
          <w:lang w:val="fr-FR"/>
        </w:rPr>
      </w:pPr>
    </w:p>
    <w:p w14:paraId="6ADAC749" w14:textId="77777777" w:rsidR="00F72A8A" w:rsidRPr="0032190F" w:rsidRDefault="00F72A8A" w:rsidP="00426FF9">
      <w:pPr>
        <w:pStyle w:val="Heading1"/>
      </w:pPr>
      <w:bookmarkStart w:id="2826" w:name="Sit_Cabres"/>
      <w:r w:rsidRPr="0032190F">
        <w:t>CABRES (PONT DE LES)</w:t>
      </w:r>
    </w:p>
    <w:bookmarkEnd w:id="2826"/>
    <w:p w14:paraId="661C3008" w14:textId="77777777" w:rsidR="00F72A8A" w:rsidRPr="0032190F" w:rsidRDefault="00783763" w:rsidP="00F72A8A">
      <w:pPr>
        <w:jc w:val="both"/>
        <w:rPr>
          <w:lang w:val="fr-FR"/>
        </w:rPr>
      </w:pPr>
      <w:r>
        <w:rPr>
          <w:lang w:val="fr-FR"/>
        </w:rPr>
        <w:t>Err, Pont de Les Cabres</w:t>
      </w:r>
    </w:p>
    <w:p w14:paraId="626B8E20" w14:textId="77777777" w:rsidR="00783763" w:rsidRDefault="00783763" w:rsidP="00F72A8A">
      <w:pPr>
        <w:rPr>
          <w:lang w:val="fr-FR"/>
        </w:rPr>
      </w:pPr>
    </w:p>
    <w:p w14:paraId="53385F0E" w14:textId="293B6A48" w:rsidR="00F72A8A" w:rsidRPr="0032190F" w:rsidRDefault="00F72A8A" w:rsidP="00F72A8A">
      <w:pPr>
        <w:rPr>
          <w:lang w:val="fr-FR"/>
        </w:rPr>
      </w:pPr>
      <w:r w:rsidRPr="0032190F">
        <w:rPr>
          <w:lang w:val="fr-FR"/>
        </w:rPr>
        <w:t>Qualifié d’ « </w:t>
      </w:r>
      <w:hyperlink r:id="rId6606" w:anchor="Cul_Protohistoire_Art__Schema_Lineaire" w:history="1">
        <w:r w:rsidRPr="0032190F">
          <w:rPr>
            <w:rStyle w:val="Hyperlink"/>
            <w:lang w:val="fr-FR"/>
          </w:rPr>
          <w:t>art rupestre schématique protohistorique </w:t>
        </w:r>
      </w:hyperlink>
      <w:r w:rsidRPr="0032190F">
        <w:rPr>
          <w:lang w:val="fr-FR"/>
        </w:rPr>
        <w:t>» par J. Abelanet (BIB 1845 p. 12)</w:t>
      </w:r>
    </w:p>
    <w:p w14:paraId="34A37879" w14:textId="77777777" w:rsidR="00F72A8A" w:rsidRPr="0032190F" w:rsidRDefault="00F72A8A" w:rsidP="00F72A8A">
      <w:pPr>
        <w:jc w:val="both"/>
        <w:rPr>
          <w:lang w:val="fr-FR"/>
        </w:rPr>
      </w:pPr>
    </w:p>
    <w:p w14:paraId="7E51925E" w14:textId="65B73E8F" w:rsidR="00F72A8A" w:rsidRPr="0032190F" w:rsidRDefault="00F72A8A" w:rsidP="00F72A8A">
      <w:pPr>
        <w:jc w:val="both"/>
        <w:rPr>
          <w:lang w:val="fr-FR"/>
        </w:rPr>
      </w:pPr>
      <w:r w:rsidRPr="0032190F">
        <w:rPr>
          <w:lang w:val="fr-FR"/>
        </w:rPr>
        <w:t>Le site du Pont de les Cabres à Err en Cerdagne</w:t>
      </w:r>
      <w:r w:rsidR="006C29CC" w:rsidRPr="0032190F">
        <w:rPr>
          <w:lang w:val="fr-FR"/>
        </w:rPr>
        <w:t xml:space="preserve">, , dans les </w:t>
      </w:r>
      <w:hyperlink r:id="rId6607" w:anchor="Sit_Pyrenees" w:history="1">
        <w:r w:rsidR="006C29CC" w:rsidRPr="0032190F">
          <w:rPr>
            <w:rStyle w:val="Hyperlink"/>
            <w:lang w:val="fr-FR"/>
          </w:rPr>
          <w:t>Pyrénées</w:t>
        </w:r>
      </w:hyperlink>
      <w:r w:rsidR="006C29CC" w:rsidRPr="0032190F">
        <w:rPr>
          <w:lang w:val="fr-FR"/>
        </w:rPr>
        <w:t>,</w:t>
      </w:r>
      <w:r w:rsidRPr="0032190F">
        <w:rPr>
          <w:lang w:val="fr-FR"/>
        </w:rPr>
        <w:t xml:space="preserve"> est qualifié d’ « art rupestre schématique protohistorique » par J. Abelanet (BIB 1845 p. 12). Sur l’un des rochers gravé : un couple d’</w:t>
      </w:r>
      <w:hyperlink r:id="rId6608" w:anchor="Cul_Proto_Art_TAC_T_a" w:history="1">
        <w:r w:rsidRPr="0032190F">
          <w:rPr>
            <w:rStyle w:val="Hyperlink"/>
            <w:lang w:val="fr-FR"/>
          </w:rPr>
          <w:t>anthropomorphes</w:t>
        </w:r>
      </w:hyperlink>
      <w:r w:rsidRPr="0032190F">
        <w:rPr>
          <w:lang w:val="fr-FR"/>
        </w:rPr>
        <w:t>« unijambiste » serait de manière « évidente » associé pour Abelanet à un arboriforme (BIB 1845 p. 13 et fig. 3).</w:t>
      </w:r>
    </w:p>
    <w:p w14:paraId="1A692D3E" w14:textId="77777777" w:rsidR="00F72A8A" w:rsidRDefault="00F72A8A" w:rsidP="00F72A8A">
      <w:pPr>
        <w:jc w:val="both"/>
        <w:rPr>
          <w:lang w:val="fr-FR"/>
        </w:rPr>
      </w:pPr>
      <w:r w:rsidRPr="0032190F">
        <w:rPr>
          <w:lang w:val="fr-FR"/>
        </w:rPr>
        <w:t>Les humains sont associés sur ce site à plusieurs lignes d’écritures ibères datées entre le IIe et le Ier siècles BC. L’on constate l’absence de sujets habillés et d’armes, sauf pour le dessin n° 13 où un anthropomorphe tend vers l’avant ce qui semble être un arc. Les figures les plus simples sont formées d’un triangle recoupé en son centre par un axe (BIB 2168 p. 24)</w:t>
      </w:r>
    </w:p>
    <w:p w14:paraId="4FF95833" w14:textId="77777777" w:rsidR="00A6327D" w:rsidRDefault="00A6327D" w:rsidP="00F72A8A">
      <w:pPr>
        <w:jc w:val="both"/>
        <w:rPr>
          <w:lang w:val="fr-FR"/>
        </w:rPr>
      </w:pPr>
    </w:p>
    <w:p w14:paraId="2BB96A9B" w14:textId="77777777" w:rsidR="00A6327D" w:rsidRDefault="00A6327D" w:rsidP="00A6327D">
      <w:pPr>
        <w:pStyle w:val="Heading2"/>
      </w:pPr>
      <w:bookmarkStart w:id="2827" w:name="Sit_Cabres_z4"/>
      <w:r>
        <w:t>Zone 4</w:t>
      </w:r>
    </w:p>
    <w:bookmarkEnd w:id="2827"/>
    <w:p w14:paraId="033B7A21" w14:textId="77777777" w:rsidR="00A6327D" w:rsidRDefault="00A6327D" w:rsidP="00F72A8A">
      <w:pPr>
        <w:jc w:val="both"/>
        <w:rPr>
          <w:lang w:val="fr-FR"/>
        </w:rPr>
      </w:pPr>
    </w:p>
    <w:p w14:paraId="1BC8F1D9" w14:textId="77777777" w:rsidR="00A6327D" w:rsidRDefault="00A6327D" w:rsidP="00A6327D">
      <w:pPr>
        <w:pStyle w:val="Heading3"/>
      </w:pPr>
      <w:bookmarkStart w:id="2828" w:name="Sit_Cabres_z4_r1"/>
      <w:r>
        <w:t>Roche 1</w:t>
      </w:r>
    </w:p>
    <w:bookmarkEnd w:id="2828"/>
    <w:p w14:paraId="06F2CB9C" w14:textId="77777777" w:rsidR="00A6327D" w:rsidRPr="0032190F" w:rsidRDefault="00A6327D" w:rsidP="00A6327D">
      <w:pPr>
        <w:jc w:val="both"/>
        <w:rPr>
          <w:lang w:val="fr-FR"/>
        </w:rPr>
      </w:pPr>
      <w:r>
        <w:rPr>
          <w:lang w:val="fr-FR"/>
        </w:rPr>
        <w:t xml:space="preserve">Série de pentacles (BIB 2250) </w:t>
      </w:r>
    </w:p>
    <w:p w14:paraId="2B79C583" w14:textId="77777777" w:rsidR="00A6327D" w:rsidRDefault="00A6327D" w:rsidP="00F72A8A">
      <w:pPr>
        <w:jc w:val="both"/>
        <w:rPr>
          <w:lang w:val="fr-FR"/>
        </w:rPr>
      </w:pPr>
    </w:p>
    <w:p w14:paraId="799B0203" w14:textId="77777777" w:rsidR="00F72A8A" w:rsidRPr="0032190F" w:rsidRDefault="00F72A8A" w:rsidP="00F72A8A">
      <w:pPr>
        <w:jc w:val="both"/>
        <w:rPr>
          <w:lang w:val="fr-FR"/>
        </w:rPr>
      </w:pPr>
    </w:p>
    <w:p w14:paraId="4AA91B9C" w14:textId="77777777" w:rsidR="00F72A8A" w:rsidRPr="0032190F" w:rsidRDefault="00F72A8A" w:rsidP="00426FF9">
      <w:pPr>
        <w:pStyle w:val="Heading1"/>
      </w:pPr>
      <w:bookmarkStart w:id="2829" w:name="Sit_Peyra_Escrita"/>
      <w:r w:rsidRPr="0032190F">
        <w:t>PEYRA ESCRITA</w:t>
      </w:r>
      <w:bookmarkEnd w:id="2829"/>
    </w:p>
    <w:p w14:paraId="54950683" w14:textId="37B1903E" w:rsidR="00F72A8A" w:rsidRPr="009B3FB0" w:rsidRDefault="00000000" w:rsidP="00F72A8A">
      <w:pPr>
        <w:rPr>
          <w:sz w:val="20"/>
          <w:lang w:val="fr-FR"/>
        </w:rPr>
      </w:pPr>
      <w:hyperlink r:id="rId6609" w:anchor="Sit_Cerdagne" w:history="1">
        <w:r w:rsidR="001C5520" w:rsidRPr="009B3FB0">
          <w:rPr>
            <w:rStyle w:val="Hyperlink"/>
            <w:sz w:val="20"/>
            <w:lang w:val="fr-FR"/>
          </w:rPr>
          <w:t>Cerdagne</w:t>
        </w:r>
      </w:hyperlink>
    </w:p>
    <w:p w14:paraId="7427BD6F" w14:textId="77777777" w:rsidR="001C5520" w:rsidRPr="0032190F" w:rsidRDefault="001C5520" w:rsidP="00F72A8A">
      <w:pPr>
        <w:rPr>
          <w:lang w:val="fr-FR"/>
        </w:rPr>
      </w:pPr>
    </w:p>
    <w:p w14:paraId="339B301B" w14:textId="3EF39CC9" w:rsidR="00A97598" w:rsidRPr="00497511" w:rsidRDefault="00F72A8A" w:rsidP="0024210D">
      <w:pPr>
        <w:jc w:val="both"/>
        <w:rPr>
          <w:color w:val="000000"/>
          <w:lang w:val="fr-FR"/>
        </w:rPr>
      </w:pPr>
      <w:r w:rsidRPr="0032190F">
        <w:rPr>
          <w:lang w:val="fr-FR"/>
        </w:rPr>
        <w:t>Le site de Peyra Escrita</w:t>
      </w:r>
      <w:r w:rsidR="000440D7" w:rsidRPr="0032190F">
        <w:rPr>
          <w:lang w:val="fr-FR"/>
        </w:rPr>
        <w:t xml:space="preserve"> (Formiguères [Formiguera], Pyrénées-Orientales) à 2300 m</w:t>
      </w:r>
      <w:r w:rsidR="006C29CC" w:rsidRPr="0032190F">
        <w:rPr>
          <w:lang w:val="fr-FR"/>
        </w:rPr>
        <w:t xml:space="preserve">, dans les </w:t>
      </w:r>
      <w:hyperlink r:id="rId6610" w:anchor="Sit_Pyrenees" w:history="1">
        <w:r w:rsidR="006C29CC" w:rsidRPr="0032190F">
          <w:rPr>
            <w:rStyle w:val="Hyperlink"/>
            <w:lang w:val="fr-FR"/>
          </w:rPr>
          <w:t>Pyrénées</w:t>
        </w:r>
      </w:hyperlink>
      <w:r w:rsidR="006C29CC" w:rsidRPr="0032190F">
        <w:rPr>
          <w:lang w:val="fr-FR"/>
        </w:rPr>
        <w:t>,</w:t>
      </w:r>
      <w:r w:rsidR="000440D7" w:rsidRPr="0032190F">
        <w:rPr>
          <w:lang w:val="fr-FR"/>
        </w:rPr>
        <w:t xml:space="preserve"> environ</w:t>
      </w:r>
      <w:r w:rsidRPr="0032190F">
        <w:rPr>
          <w:lang w:val="fr-FR"/>
        </w:rPr>
        <w:t xml:space="preserve"> </w:t>
      </w:r>
      <w:r w:rsidR="000440D7" w:rsidRPr="0032190F">
        <w:rPr>
          <w:lang w:val="fr-FR"/>
        </w:rPr>
        <w:t>est située</w:t>
      </w:r>
      <w:r w:rsidRPr="0032190F">
        <w:rPr>
          <w:lang w:val="fr-FR"/>
        </w:rPr>
        <w:t xml:space="preserve"> à proximité de l’Etang du Diable, un lac glaciaire. Au sud-est se trouve le petit cirque </w:t>
      </w:r>
      <w:r w:rsidR="00A97598">
        <w:rPr>
          <w:lang w:val="fr-FR"/>
        </w:rPr>
        <w:t>glaciaire de la Peyra Escrita (SS BIB). Proche de la zone granitique des bouillouses (BIB Julien Lefebrve, com. pers.)</w:t>
      </w:r>
      <w:r w:rsidR="00497511">
        <w:rPr>
          <w:lang w:val="fr-FR"/>
        </w:rPr>
        <w:t xml:space="preserve">, </w:t>
      </w:r>
      <w:hyperlink r:id="rId6611" w:anchor="Sit_Peyra_Escrita_g" w:history="1">
        <w:r w:rsidR="00497511" w:rsidRPr="00497511">
          <w:rPr>
            <w:rStyle w:val="Hyperlink"/>
            <w:lang w:val="fr-FR"/>
          </w:rPr>
          <w:t>gravures</w:t>
        </w:r>
      </w:hyperlink>
      <w:r w:rsidR="00497511" w:rsidRPr="00497511">
        <w:rPr>
          <w:color w:val="000000"/>
          <w:lang w:val="fr-FR"/>
        </w:rPr>
        <w:t xml:space="preserve">, </w:t>
      </w:r>
      <w:hyperlink r:id="rId6612" w:anchor="Sit_Peyra_Escrita_r" w:history="1">
        <w:r w:rsidR="00497511" w:rsidRPr="00497511">
          <w:rPr>
            <w:rStyle w:val="Hyperlink"/>
            <w:lang w:val="fr-FR"/>
          </w:rPr>
          <w:t>roches</w:t>
        </w:r>
      </w:hyperlink>
      <w:r w:rsidR="00497511">
        <w:rPr>
          <w:color w:val="000000"/>
          <w:lang w:val="fr-FR"/>
        </w:rPr>
        <w:t xml:space="preserve">, </w:t>
      </w:r>
      <w:hyperlink r:id="rId6613" w:anchor="Sit_Peyra_Escrita_chr" w:history="1">
        <w:r w:rsidR="00497511" w:rsidRPr="00497511">
          <w:rPr>
            <w:rStyle w:val="Hyperlink"/>
            <w:lang w:val="fr-FR"/>
          </w:rPr>
          <w:t>chronologie</w:t>
        </w:r>
      </w:hyperlink>
    </w:p>
    <w:p w14:paraId="38FC73C8" w14:textId="77777777" w:rsidR="00497511" w:rsidRDefault="00497511" w:rsidP="0024210D">
      <w:pPr>
        <w:jc w:val="both"/>
        <w:rPr>
          <w:lang w:val="fr-FR"/>
        </w:rPr>
      </w:pPr>
    </w:p>
    <w:p w14:paraId="559600C2" w14:textId="77777777" w:rsidR="00A97598" w:rsidRDefault="00A97598" w:rsidP="0024210D">
      <w:pPr>
        <w:jc w:val="both"/>
        <w:rPr>
          <w:lang w:val="fr-FR"/>
        </w:rPr>
      </w:pPr>
    </w:p>
    <w:p w14:paraId="2338B011" w14:textId="77777777" w:rsidR="00111C97" w:rsidRPr="0032190F" w:rsidRDefault="00111C97" w:rsidP="0024210D">
      <w:pPr>
        <w:jc w:val="both"/>
        <w:rPr>
          <w:lang w:val="fr-FR"/>
        </w:rPr>
      </w:pPr>
    </w:p>
    <w:p w14:paraId="50C734BF" w14:textId="225275E2" w:rsidR="00111C97" w:rsidRPr="0032190F" w:rsidRDefault="009B3FB0" w:rsidP="00111C97">
      <w:pPr>
        <w:pStyle w:val="Heading2"/>
      </w:pPr>
      <w:bookmarkStart w:id="2830" w:name="Sit_Peyra_Escrita_r"/>
      <w:r>
        <w:t>r</w:t>
      </w:r>
      <w:r w:rsidR="00DC39FA" w:rsidRPr="0032190F">
        <w:t>oches</w:t>
      </w:r>
    </w:p>
    <w:bookmarkEnd w:id="2830"/>
    <w:p w14:paraId="053F628D" w14:textId="0FA8BE7F" w:rsidR="00111C97" w:rsidRPr="00497511" w:rsidRDefault="00497511" w:rsidP="00111C97">
      <w:pPr>
        <w:rPr>
          <w:sz w:val="20"/>
          <w:lang w:val="fr-FR"/>
        </w:rPr>
      </w:pPr>
      <w:r w:rsidRPr="00497511">
        <w:rPr>
          <w:sz w:val="20"/>
          <w:lang w:val="fr-FR"/>
        </w:rPr>
        <w:t>dalles</w:t>
      </w:r>
    </w:p>
    <w:p w14:paraId="50CB2C31" w14:textId="77777777" w:rsidR="00497511" w:rsidRDefault="00497511" w:rsidP="00C95E36">
      <w:pPr>
        <w:jc w:val="both"/>
        <w:rPr>
          <w:lang w:val="fr-FR"/>
        </w:rPr>
      </w:pPr>
    </w:p>
    <w:p w14:paraId="6BB4628F" w14:textId="67028FC4" w:rsidR="00111C97" w:rsidRDefault="00111C97" w:rsidP="00C95E36">
      <w:pPr>
        <w:jc w:val="both"/>
        <w:rPr>
          <w:lang w:val="fr-FR"/>
        </w:rPr>
      </w:pPr>
      <w:r w:rsidRPr="0032190F">
        <w:rPr>
          <w:lang w:val="fr-FR"/>
        </w:rPr>
        <w:t xml:space="preserve">Qualifié d’ « art rupestre schématique protohistorique » par J. Abelanet (BIB 1845 p. 12) v. </w:t>
      </w:r>
      <w:hyperlink r:id="rId6614" w:anchor="Sit_Mont_Bego" w:history="1">
        <w:r w:rsidRPr="0032190F">
          <w:rPr>
            <w:rStyle w:val="Hyperlink"/>
            <w:lang w:val="fr-FR"/>
          </w:rPr>
          <w:t>Bego</w:t>
        </w:r>
      </w:hyperlink>
      <w:r w:rsidRPr="0032190F">
        <w:rPr>
          <w:lang w:val="fr-FR"/>
        </w:rPr>
        <w:t>. De grandes dalles de schiste détachées des parois sont patinées en orange et ont reçu des gravures. Les différences des patines ne sont pas pertinentes.(BIB 361)</w:t>
      </w:r>
    </w:p>
    <w:p w14:paraId="0235EFA7" w14:textId="77777777" w:rsidR="00A97598" w:rsidRDefault="00A97598" w:rsidP="00C95E36">
      <w:pPr>
        <w:jc w:val="both"/>
        <w:rPr>
          <w:lang w:val="fr-FR"/>
        </w:rPr>
      </w:pPr>
      <w:r>
        <w:rPr>
          <w:lang w:val="fr-FR"/>
        </w:rPr>
        <w:t>Ré</w:t>
      </w:r>
      <w:r w:rsidRPr="00A97598">
        <w:rPr>
          <w:lang w:val="fr-FR"/>
        </w:rPr>
        <w:t>alis</w:t>
      </w:r>
      <w:r>
        <w:rPr>
          <w:lang w:val="fr-FR"/>
        </w:rPr>
        <w:t>é</w:t>
      </w:r>
      <w:r w:rsidRPr="00A97598">
        <w:rPr>
          <w:lang w:val="fr-FR"/>
        </w:rPr>
        <w:t>es sur les blocs erratiques d'un cirque</w:t>
      </w:r>
      <w:r>
        <w:rPr>
          <w:lang w:val="fr-FR"/>
        </w:rPr>
        <w:t xml:space="preserve"> </w:t>
      </w:r>
      <w:r w:rsidRPr="00A97598">
        <w:rPr>
          <w:lang w:val="fr-FR"/>
        </w:rPr>
        <w:t>glaciaire</w:t>
      </w:r>
      <w:r>
        <w:rPr>
          <w:lang w:val="fr-FR"/>
        </w:rPr>
        <w:t xml:space="preserve"> qui abrite l'étang du Diable (BIB 2398)</w:t>
      </w:r>
    </w:p>
    <w:p w14:paraId="3604192E" w14:textId="77777777" w:rsidR="00FC56CB" w:rsidRDefault="00FC56CB" w:rsidP="00C95E36">
      <w:pPr>
        <w:jc w:val="both"/>
        <w:rPr>
          <w:lang w:val="fr-FR"/>
        </w:rPr>
      </w:pPr>
    </w:p>
    <w:tbl>
      <w:tblPr>
        <w:tblStyle w:val="TableGrid"/>
        <w:tblW w:w="0" w:type="auto"/>
        <w:jc w:val="center"/>
        <w:tblLook w:val="04A0" w:firstRow="1" w:lastRow="0" w:firstColumn="1" w:lastColumn="0" w:noHBand="0" w:noVBand="1"/>
      </w:tblPr>
      <w:tblGrid>
        <w:gridCol w:w="590"/>
      </w:tblGrid>
      <w:tr w:rsidR="00FC56CB" w14:paraId="0B2EB488" w14:textId="77777777" w:rsidTr="00FC56CB">
        <w:trPr>
          <w:jc w:val="center"/>
        </w:trPr>
        <w:tc>
          <w:tcPr>
            <w:tcW w:w="590" w:type="dxa"/>
          </w:tcPr>
          <w:p w14:paraId="48E819B3" w14:textId="7882F4BC" w:rsidR="00FC56CB" w:rsidRDefault="00000000" w:rsidP="00C95E36">
            <w:pPr>
              <w:jc w:val="both"/>
              <w:rPr>
                <w:lang w:val="fr-FR"/>
              </w:rPr>
            </w:pPr>
            <w:hyperlink r:id="rId6615" w:anchor="Sit_Peyra_Escrita_rA" w:history="1">
              <w:r w:rsidR="00FC56CB">
                <w:rPr>
                  <w:rStyle w:val="Hyperlink"/>
                </w:rPr>
                <w:t>r</w:t>
              </w:r>
              <w:r w:rsidR="00FC56CB" w:rsidRPr="00FC56CB">
                <w:rPr>
                  <w:rStyle w:val="Hyperlink"/>
                  <w:lang w:val="fr-FR"/>
                </w:rPr>
                <w:t>A</w:t>
              </w:r>
            </w:hyperlink>
          </w:p>
        </w:tc>
      </w:tr>
      <w:tr w:rsidR="00FC56CB" w14:paraId="110967F7" w14:textId="77777777" w:rsidTr="00FC56CB">
        <w:trPr>
          <w:jc w:val="center"/>
        </w:trPr>
        <w:tc>
          <w:tcPr>
            <w:tcW w:w="590" w:type="dxa"/>
          </w:tcPr>
          <w:p w14:paraId="25783EAE" w14:textId="6C22CC62" w:rsidR="00FC56CB" w:rsidRDefault="00000000" w:rsidP="00C95E36">
            <w:pPr>
              <w:jc w:val="both"/>
              <w:rPr>
                <w:lang w:val="fr-FR"/>
              </w:rPr>
            </w:pPr>
            <w:hyperlink r:id="rId6616" w:anchor="Sit_Peyra_Escrita_rB" w:history="1">
              <w:r w:rsidR="00FC56CB">
                <w:rPr>
                  <w:rStyle w:val="Hyperlink"/>
                </w:rPr>
                <w:t>r</w:t>
              </w:r>
              <w:r w:rsidR="00FC56CB" w:rsidRPr="00FC56CB">
                <w:rPr>
                  <w:rStyle w:val="Hyperlink"/>
                  <w:lang w:val="fr-FR"/>
                </w:rPr>
                <w:t>B</w:t>
              </w:r>
            </w:hyperlink>
          </w:p>
        </w:tc>
      </w:tr>
      <w:tr w:rsidR="00FC56CB" w14:paraId="5E9D3860" w14:textId="77777777" w:rsidTr="00FC56CB">
        <w:trPr>
          <w:jc w:val="center"/>
        </w:trPr>
        <w:tc>
          <w:tcPr>
            <w:tcW w:w="590" w:type="dxa"/>
          </w:tcPr>
          <w:p w14:paraId="30F914BC" w14:textId="5A312608" w:rsidR="00FC56CB" w:rsidRDefault="00000000" w:rsidP="00C95E36">
            <w:pPr>
              <w:jc w:val="both"/>
              <w:rPr>
                <w:lang w:val="fr-FR"/>
              </w:rPr>
            </w:pPr>
            <w:hyperlink r:id="rId6617" w:anchor="Sit_Peyra_Escrita_rD" w:history="1">
              <w:r w:rsidR="00FC56CB">
                <w:rPr>
                  <w:rStyle w:val="Hyperlink"/>
                </w:rPr>
                <w:t>r</w:t>
              </w:r>
              <w:r w:rsidR="00FC56CB" w:rsidRPr="00FC56CB">
                <w:rPr>
                  <w:rStyle w:val="Hyperlink"/>
                  <w:lang w:val="fr-FR"/>
                </w:rPr>
                <w:t>D</w:t>
              </w:r>
            </w:hyperlink>
          </w:p>
        </w:tc>
      </w:tr>
      <w:tr w:rsidR="00FC56CB" w14:paraId="7BC96ED6" w14:textId="77777777" w:rsidTr="00FC56CB">
        <w:trPr>
          <w:jc w:val="center"/>
        </w:trPr>
        <w:tc>
          <w:tcPr>
            <w:tcW w:w="590" w:type="dxa"/>
          </w:tcPr>
          <w:p w14:paraId="617FB82D" w14:textId="7458A972" w:rsidR="00FC56CB" w:rsidRDefault="00000000" w:rsidP="00C95E36">
            <w:pPr>
              <w:jc w:val="both"/>
              <w:rPr>
                <w:lang w:val="fr-FR"/>
              </w:rPr>
            </w:pPr>
            <w:hyperlink r:id="rId6618" w:anchor="Sit_Peyra_Escrita_rH" w:history="1">
              <w:r w:rsidR="00FC56CB">
                <w:rPr>
                  <w:rStyle w:val="Hyperlink"/>
                </w:rPr>
                <w:t>r</w:t>
              </w:r>
              <w:r w:rsidR="00FC56CB" w:rsidRPr="00FC56CB">
                <w:rPr>
                  <w:rStyle w:val="Hyperlink"/>
                  <w:lang w:val="fr-FR"/>
                </w:rPr>
                <w:t>H</w:t>
              </w:r>
            </w:hyperlink>
          </w:p>
        </w:tc>
      </w:tr>
    </w:tbl>
    <w:p w14:paraId="3DECFD3F" w14:textId="77777777" w:rsidR="00FC56CB" w:rsidRPr="0032190F" w:rsidRDefault="00FC56CB" w:rsidP="00C95E36">
      <w:pPr>
        <w:jc w:val="both"/>
        <w:rPr>
          <w:lang w:val="fr-FR"/>
        </w:rPr>
      </w:pPr>
    </w:p>
    <w:p w14:paraId="6A379C21" w14:textId="77777777" w:rsidR="00CA1E63" w:rsidRPr="0032190F" w:rsidRDefault="00CA1E63" w:rsidP="00F72A8A">
      <w:pPr>
        <w:jc w:val="both"/>
        <w:rPr>
          <w:lang w:val="fr-FR"/>
        </w:rPr>
      </w:pPr>
    </w:p>
    <w:p w14:paraId="726D7C3F" w14:textId="77777777" w:rsidR="00111C97" w:rsidRPr="0032190F" w:rsidRDefault="00111C97" w:rsidP="00111C97">
      <w:pPr>
        <w:pStyle w:val="Heading3"/>
      </w:pPr>
      <w:bookmarkStart w:id="2831" w:name="Sit_Peyra_Escrita_rA"/>
      <w:r w:rsidRPr="0032190F">
        <w:t>Roche A</w:t>
      </w:r>
    </w:p>
    <w:bookmarkEnd w:id="2831"/>
    <w:p w14:paraId="05FAB8C6" w14:textId="7A18545D" w:rsidR="00FC56CB" w:rsidRPr="00FC56CB" w:rsidRDefault="00FC56CB" w:rsidP="00A6327D">
      <w:pPr>
        <w:jc w:val="both"/>
        <w:rPr>
          <w:sz w:val="20"/>
          <w:lang w:val="fr-FR"/>
        </w:rPr>
      </w:pPr>
      <w:r w:rsidRPr="00FC56CB">
        <w:rPr>
          <w:sz w:val="20"/>
          <w:lang w:val="fr-FR"/>
        </w:rPr>
        <w:t>rA</w:t>
      </w:r>
    </w:p>
    <w:p w14:paraId="5969CA23" w14:textId="77777777" w:rsidR="00FC56CB" w:rsidRDefault="00FC56CB" w:rsidP="00A6327D">
      <w:pPr>
        <w:jc w:val="both"/>
        <w:rPr>
          <w:lang w:val="fr-FR"/>
        </w:rPr>
      </w:pPr>
    </w:p>
    <w:p w14:paraId="6D44810F" w14:textId="68ADF2E5" w:rsidR="00A97598" w:rsidRPr="00D003F6" w:rsidRDefault="001C5520" w:rsidP="00A6327D">
      <w:pPr>
        <w:jc w:val="both"/>
        <w:rPr>
          <w:lang w:val="fr-FR"/>
        </w:rPr>
      </w:pPr>
      <w:r w:rsidRPr="0032190F">
        <w:rPr>
          <w:lang w:val="fr-FR"/>
        </w:rPr>
        <w:t>P</w:t>
      </w:r>
      <w:r w:rsidR="00111C97" w:rsidRPr="0032190F">
        <w:rPr>
          <w:lang w:val="fr-FR"/>
        </w:rPr>
        <w:t xml:space="preserve">rincipale roche du site. La technique est l’incision. Les representations de personnages masculins sont schématiques, représentés avec des cuirasses, des </w:t>
      </w:r>
      <w:hyperlink r:id="rId6619" w:anchor="Cul_Art_TAC_T_t_arbalete" w:history="1">
        <w:r w:rsidR="00111C97" w:rsidRPr="00A6327D">
          <w:rPr>
            <w:rStyle w:val="Hyperlink"/>
            <w:lang w:val="fr-FR"/>
          </w:rPr>
          <w:t>arbalètes</w:t>
        </w:r>
      </w:hyperlink>
      <w:r w:rsidR="00111C97" w:rsidRPr="0032190F">
        <w:rPr>
          <w:lang w:val="fr-FR"/>
        </w:rPr>
        <w:t xml:space="preserve">, des flèches, des batons cruciformes, le sexe apparent et la barbe. Les personnages féminins avec des </w:t>
      </w:r>
      <w:hyperlink r:id="rId6620" w:anchor="Cul_Art_TAC_T_t_pendentif" w:history="1">
        <w:r w:rsidR="007E4365" w:rsidRPr="007E4365">
          <w:rPr>
            <w:rStyle w:val="Hyperlink"/>
            <w:lang w:val="fr-FR"/>
          </w:rPr>
          <w:t>pendenti</w:t>
        </w:r>
        <w:r w:rsidR="007E4365">
          <w:rPr>
            <w:rStyle w:val="Hyperlink"/>
            <w:lang w:val="fr-FR"/>
          </w:rPr>
          <w:t>fs</w:t>
        </w:r>
      </w:hyperlink>
      <w:r w:rsidR="007E4365">
        <w:rPr>
          <w:lang w:val="fr-FR"/>
        </w:rPr>
        <w:t xml:space="preserve"> </w:t>
      </w:r>
      <w:r w:rsidR="00111C97" w:rsidRPr="0032190F">
        <w:rPr>
          <w:lang w:val="fr-FR"/>
        </w:rPr>
        <w:t xml:space="preserve">des seins et le sexe apparent. Par ailleurs on trouve </w:t>
      </w:r>
      <w:r w:rsidR="00A97598">
        <w:rPr>
          <w:lang w:val="fr-FR"/>
        </w:rPr>
        <w:t>des anthropomorphes</w:t>
      </w:r>
      <w:r w:rsidR="00111C97" w:rsidRPr="0032190F">
        <w:rPr>
          <w:lang w:val="fr-FR"/>
        </w:rPr>
        <w:t xml:space="preserve">, des </w:t>
      </w:r>
      <w:hyperlink r:id="rId6621" w:anchor="Cul_Art_TAC_T_g_phi" w:history="1">
        <w:r w:rsidR="00975EA7" w:rsidRPr="0032190F">
          <w:rPr>
            <w:rStyle w:val="Hyperlink"/>
            <w:lang w:val="fr-FR"/>
          </w:rPr>
          <w:t xml:space="preserve">signes en </w:t>
        </w:r>
        <w:r w:rsidR="00975EA7" w:rsidRPr="0032190F">
          <w:rPr>
            <w:rStyle w:val="Hyperlink"/>
            <w:rFonts w:ascii="Symbol" w:hAnsi="Symbol"/>
            <w:lang w:val="fr-FR"/>
          </w:rPr>
          <w:t>f</w:t>
        </w:r>
      </w:hyperlink>
      <w:r w:rsidR="00111C97" w:rsidRPr="0032190F">
        <w:rPr>
          <w:lang w:val="fr-FR"/>
        </w:rPr>
        <w:t xml:space="preserve">, des </w:t>
      </w:r>
      <w:hyperlink r:id="rId6622" w:anchor="Sit_Peyra_Escrita_g_TAC_T_arb" w:history="1">
        <w:r w:rsidR="00E17423" w:rsidRPr="00497511">
          <w:rPr>
            <w:rStyle w:val="Hyperlink"/>
            <w:lang w:val="fr-FR"/>
          </w:rPr>
          <w:t>arboriformes</w:t>
        </w:r>
      </w:hyperlink>
      <w:r w:rsidR="00111C97" w:rsidRPr="0032190F">
        <w:rPr>
          <w:lang w:val="fr-FR"/>
        </w:rPr>
        <w:t xml:space="preserve">, des </w:t>
      </w:r>
      <w:hyperlink r:id="rId6623" w:anchor="Cul_Proto_Art_TAC_T_z_oise" w:history="1">
        <w:r w:rsidR="00111C97" w:rsidRPr="0032190F">
          <w:rPr>
            <w:rStyle w:val="Hyperlink"/>
            <w:lang w:val="fr-FR"/>
          </w:rPr>
          <w:t>oiseaux</w:t>
        </w:r>
      </w:hyperlink>
      <w:r w:rsidR="00111C97" w:rsidRPr="0032190F">
        <w:rPr>
          <w:lang w:val="fr-FR"/>
        </w:rPr>
        <w:t xml:space="preserve">, des </w:t>
      </w:r>
      <w:hyperlink r:id="rId6624" w:anchor="Sit_Peyra_Escrita_g_TAC_T_zig" w:history="1">
        <w:r w:rsidR="00497511" w:rsidRPr="00497511">
          <w:rPr>
            <w:rStyle w:val="Hyperlink"/>
            <w:lang w:val="fr-FR"/>
          </w:rPr>
          <w:t>zigzags</w:t>
        </w:r>
      </w:hyperlink>
      <w:r w:rsidR="00111C97" w:rsidRPr="0032190F">
        <w:rPr>
          <w:lang w:val="fr-FR"/>
        </w:rPr>
        <w:t xml:space="preserve">, des </w:t>
      </w:r>
      <w:hyperlink r:id="rId6625" w:anchor="Cul_Art_TAC_T_g_marelle" w:history="1">
        <w:r w:rsidR="00E31D08" w:rsidRPr="003A29A9">
          <w:rPr>
            <w:rStyle w:val="Hyperlink"/>
            <w:lang w:val="fr-FR"/>
          </w:rPr>
          <w:t>marelles</w:t>
        </w:r>
      </w:hyperlink>
      <w:r w:rsidR="00111C97" w:rsidRPr="0032190F">
        <w:rPr>
          <w:lang w:val="fr-FR"/>
        </w:rPr>
        <w:t xml:space="preserve">, des </w:t>
      </w:r>
      <w:hyperlink r:id="rId6626" w:anchor="Cul_Art_TAC_T_g_scalariforme" w:history="1">
        <w:r w:rsidR="00A8166F" w:rsidRPr="0032190F">
          <w:rPr>
            <w:rStyle w:val="Hyperlink"/>
            <w:lang w:val="fr-FR"/>
          </w:rPr>
          <w:t>scalariformes</w:t>
        </w:r>
      </w:hyperlink>
      <w:r w:rsidR="00111C97" w:rsidRPr="0032190F">
        <w:rPr>
          <w:lang w:val="fr-FR"/>
        </w:rPr>
        <w:t xml:space="preserve">, des motifs radiés, des pentacles, des marques de troupeaux, des </w:t>
      </w:r>
      <w:hyperlink r:id="rId6627" w:anchor="Cul_Art_TAC_T_t_arbalete" w:history="1">
        <w:r w:rsidR="00111C97" w:rsidRPr="001503F5">
          <w:rPr>
            <w:rStyle w:val="Hyperlink"/>
            <w:lang w:val="fr-FR"/>
          </w:rPr>
          <w:t>arbalétiformes</w:t>
        </w:r>
      </w:hyperlink>
      <w:r w:rsidR="00111C97" w:rsidRPr="0032190F">
        <w:rPr>
          <w:lang w:val="fr-FR"/>
        </w:rPr>
        <w:t>, des rouelles</w:t>
      </w:r>
      <w:r w:rsidR="001503F5">
        <w:rPr>
          <w:lang w:val="fr-FR"/>
        </w:rPr>
        <w:t xml:space="preserve"> </w:t>
      </w:r>
      <w:r w:rsidR="001503F5" w:rsidRPr="0032190F">
        <w:rPr>
          <w:lang w:val="fr-FR"/>
        </w:rPr>
        <w:t>(BIB 361)</w:t>
      </w:r>
      <w:r w:rsidR="00111C97" w:rsidRPr="0032190F">
        <w:rPr>
          <w:lang w:val="fr-FR"/>
        </w:rPr>
        <w:t xml:space="preserve">. </w:t>
      </w:r>
    </w:p>
    <w:p w14:paraId="7818062C" w14:textId="77777777" w:rsidR="00D003F6" w:rsidRDefault="00D003F6" w:rsidP="0024210D">
      <w:pPr>
        <w:jc w:val="both"/>
        <w:rPr>
          <w:lang w:val="fr-FR"/>
        </w:rPr>
      </w:pPr>
    </w:p>
    <w:p w14:paraId="2DA8D6D8" w14:textId="77777777" w:rsidR="00105D6F" w:rsidRDefault="00105D6F" w:rsidP="0024210D">
      <w:pPr>
        <w:jc w:val="both"/>
        <w:rPr>
          <w:lang w:val="fr-FR"/>
        </w:rPr>
      </w:pPr>
    </w:p>
    <w:p w14:paraId="59899033" w14:textId="14C33A3A" w:rsidR="00105D6F" w:rsidRPr="0032190F" w:rsidRDefault="00105D6F" w:rsidP="00105D6F">
      <w:pPr>
        <w:pStyle w:val="Heading4"/>
      </w:pPr>
      <w:r>
        <w:t>TAC</w:t>
      </w:r>
    </w:p>
    <w:p w14:paraId="4CB1AB36" w14:textId="77777777" w:rsidR="007D1B11" w:rsidRDefault="007D1B11" w:rsidP="0024210D">
      <w:pPr>
        <w:jc w:val="both"/>
        <w:rPr>
          <w:lang w:val="fr-FR"/>
        </w:rPr>
      </w:pPr>
    </w:p>
    <w:p w14:paraId="5351D374" w14:textId="4013D076" w:rsidR="00105D6F" w:rsidRDefault="00105D6F" w:rsidP="00105D6F">
      <w:pPr>
        <w:pStyle w:val="Heading5"/>
      </w:pPr>
      <w:r>
        <w:t>themes</w:t>
      </w:r>
    </w:p>
    <w:p w14:paraId="1BE15CB3" w14:textId="77777777" w:rsidR="00105D6F" w:rsidRPr="0032190F" w:rsidRDefault="00105D6F" w:rsidP="0024210D">
      <w:pPr>
        <w:jc w:val="both"/>
        <w:rPr>
          <w:lang w:val="fr-FR"/>
        </w:rPr>
      </w:pPr>
    </w:p>
    <w:p w14:paraId="57021FBE" w14:textId="4390F639" w:rsidR="007D1B11" w:rsidRPr="0032190F" w:rsidRDefault="00E17423" w:rsidP="00105D6F">
      <w:pPr>
        <w:pStyle w:val="Heading6"/>
      </w:pPr>
      <w:bookmarkStart w:id="2832" w:name="Sit_Peyra_Escrita_rA_personnage_soleifor"/>
      <w:r>
        <w:t>p</w:t>
      </w:r>
      <w:r w:rsidR="007D1B11" w:rsidRPr="0032190F">
        <w:t>ersonnage soléiforme</w:t>
      </w:r>
    </w:p>
    <w:bookmarkEnd w:id="2832"/>
    <w:p w14:paraId="07888FCC" w14:textId="77777777" w:rsidR="007D1B11" w:rsidRPr="0032190F" w:rsidRDefault="007D1B11" w:rsidP="007D1B11">
      <w:pPr>
        <w:jc w:val="both"/>
        <w:rPr>
          <w:lang w:val="fr-FR"/>
        </w:rPr>
      </w:pPr>
    </w:p>
    <w:p w14:paraId="1D013B6F" w14:textId="3E04D33E" w:rsidR="001C5520" w:rsidRDefault="00000000" w:rsidP="001C5520">
      <w:pPr>
        <w:jc w:val="both"/>
        <w:rPr>
          <w:lang w:val="fr-FR"/>
        </w:rPr>
      </w:pPr>
      <w:hyperlink r:id="rId6628" w:anchor="Cul_Proto_Art_TAC_T_a" w:history="1">
        <w:r w:rsidR="00A97598" w:rsidRPr="0032190F">
          <w:rPr>
            <w:rStyle w:val="Hyperlink"/>
            <w:lang w:val="fr-FR"/>
          </w:rPr>
          <w:t>anthropomorphe</w:t>
        </w:r>
      </w:hyperlink>
      <w:r w:rsidR="00A97598" w:rsidRPr="0032190F">
        <w:rPr>
          <w:lang w:val="fr-FR"/>
        </w:rPr>
        <w:t xml:space="preserve"> à la tête rayonnée (BIB 361) </w:t>
      </w:r>
      <w:r w:rsidR="007D1B11" w:rsidRPr="0032190F">
        <w:rPr>
          <w:lang w:val="fr-FR"/>
        </w:rPr>
        <w:t>Personnage avec une tête soléiforme [</w:t>
      </w:r>
      <w:hyperlink r:id="rId6629" w:anchor="Cul_Art_TAC_a_personnage_masc_x_soleil" w:history="1">
        <w:r w:rsidR="007D1B11" w:rsidRPr="0032190F">
          <w:rPr>
            <w:rStyle w:val="Hyperlink"/>
            <w:lang w:val="fr-FR"/>
          </w:rPr>
          <w:t xml:space="preserve">soleil </w:t>
        </w:r>
        <w:r w:rsidR="007D1B11" w:rsidRPr="0032190F">
          <w:rPr>
            <w:rStyle w:val="Hyperlink"/>
            <w:rFonts w:ascii="Courier New" w:hAnsi="Courier New" w:cs="Courier New"/>
            <w:sz w:val="20"/>
            <w:lang w:val="fr-FR"/>
          </w:rPr>
          <w:t>-&gt;</w:t>
        </w:r>
        <w:r w:rsidR="007D1B11" w:rsidRPr="0032190F">
          <w:rPr>
            <w:rStyle w:val="Hyperlink"/>
            <w:lang w:val="fr-FR"/>
          </w:rPr>
          <w:t xml:space="preserve"> homme</w:t>
        </w:r>
      </w:hyperlink>
      <w:r w:rsidR="007D1B11" w:rsidRPr="0032190F">
        <w:rPr>
          <w:lang w:val="fr-FR"/>
        </w:rPr>
        <w:t xml:space="preserve">]  (BIB 2398 p. 587) </w:t>
      </w:r>
      <w:r w:rsidR="001C5520" w:rsidRPr="0032190F">
        <w:rPr>
          <w:lang w:val="fr-FR"/>
        </w:rPr>
        <w:t>"</w:t>
      </w:r>
      <w:r w:rsidR="007D1B11" w:rsidRPr="0032190F">
        <w:rPr>
          <w:lang w:val="fr-FR"/>
        </w:rPr>
        <w:t>On ne peut pas ne pas y reconnaî</w:t>
      </w:r>
      <w:r w:rsidR="001C5520" w:rsidRPr="0032190F">
        <w:rPr>
          <w:lang w:val="fr-FR"/>
        </w:rPr>
        <w:t>tre une anthropomorphisation du soleil. Si le corps est dessin</w:t>
      </w:r>
      <w:r w:rsidR="007D1B11" w:rsidRPr="0032190F">
        <w:rPr>
          <w:lang w:val="fr-FR"/>
        </w:rPr>
        <w:t>é</w:t>
      </w:r>
      <w:r w:rsidR="001C5520" w:rsidRPr="0032190F">
        <w:rPr>
          <w:lang w:val="fr-FR"/>
        </w:rPr>
        <w:t xml:space="preserve"> se</w:t>
      </w:r>
      <w:r w:rsidR="007D1B11" w:rsidRPr="0032190F">
        <w:rPr>
          <w:lang w:val="fr-FR"/>
        </w:rPr>
        <w:t>l</w:t>
      </w:r>
      <w:r w:rsidR="001C5520" w:rsidRPr="0032190F">
        <w:rPr>
          <w:lang w:val="fr-FR"/>
        </w:rPr>
        <w:t xml:space="preserve">on le modele des autres personnages humains, </w:t>
      </w:r>
      <w:r w:rsidR="007D1B11" w:rsidRPr="0032190F">
        <w:rPr>
          <w:lang w:val="fr-FR"/>
        </w:rPr>
        <w:t>l</w:t>
      </w:r>
      <w:r w:rsidR="001C5520" w:rsidRPr="0032190F">
        <w:rPr>
          <w:lang w:val="fr-FR"/>
        </w:rPr>
        <w:t>a tete est un cercle a 17 rayons piquet</w:t>
      </w:r>
      <w:r w:rsidR="007D1B11" w:rsidRPr="0032190F">
        <w:rPr>
          <w:lang w:val="fr-FR"/>
        </w:rPr>
        <w:t>és</w:t>
      </w:r>
      <w:r w:rsidR="001C5520" w:rsidRPr="0032190F">
        <w:rPr>
          <w:lang w:val="fr-FR"/>
        </w:rPr>
        <w:t xml:space="preserve"> de nombreuses et minuscules cupules. Les cercles a rayons etant consideres comme des symboles solaires, il s'agirait do</w:t>
      </w:r>
      <w:r w:rsidR="00A97598">
        <w:rPr>
          <w:lang w:val="fr-FR"/>
        </w:rPr>
        <w:t>n</w:t>
      </w:r>
      <w:r w:rsidR="001C5520" w:rsidRPr="0032190F">
        <w:rPr>
          <w:lang w:val="fr-FR"/>
        </w:rPr>
        <w:t>ne ici d'une representation du soleil sous forme humaine" (BIB 361).</w:t>
      </w:r>
    </w:p>
    <w:p w14:paraId="2CD40B48" w14:textId="77777777" w:rsidR="00105D6F" w:rsidRDefault="00105D6F" w:rsidP="001C5520">
      <w:pPr>
        <w:jc w:val="both"/>
        <w:rPr>
          <w:lang w:val="fr-FR"/>
        </w:rPr>
      </w:pPr>
    </w:p>
    <w:p w14:paraId="0AF34AA7" w14:textId="7F9C2EB8" w:rsidR="00105D6F" w:rsidRDefault="00105D6F" w:rsidP="00105D6F">
      <w:pPr>
        <w:pStyle w:val="Heading5"/>
      </w:pPr>
      <w:r>
        <w:t>associations</w:t>
      </w:r>
    </w:p>
    <w:p w14:paraId="5351DF40" w14:textId="77777777" w:rsidR="00A97598" w:rsidRDefault="00A97598" w:rsidP="001C5520">
      <w:pPr>
        <w:jc w:val="both"/>
        <w:rPr>
          <w:lang w:val="fr-FR"/>
        </w:rPr>
      </w:pPr>
    </w:p>
    <w:p w14:paraId="06EE707F" w14:textId="354A75F3" w:rsidR="00A97598" w:rsidRDefault="00497511" w:rsidP="00105D6F">
      <w:pPr>
        <w:pStyle w:val="Heading6"/>
      </w:pPr>
      <w:bookmarkStart w:id="2833" w:name="Sit_Peyra_Escrita_rA_arbaletriers"/>
      <w:r>
        <w:t>a</w:t>
      </w:r>
      <w:r w:rsidR="00A97598">
        <w:t>rbalétriers</w:t>
      </w:r>
    </w:p>
    <w:bookmarkEnd w:id="2833"/>
    <w:p w14:paraId="045E6E3D" w14:textId="77777777" w:rsidR="00A97598" w:rsidRDefault="00A97598" w:rsidP="001C5520">
      <w:pPr>
        <w:jc w:val="both"/>
        <w:rPr>
          <w:lang w:val="fr-FR"/>
        </w:rPr>
      </w:pPr>
    </w:p>
    <w:p w14:paraId="35B7D32E" w14:textId="33C78091" w:rsidR="00A97598" w:rsidRDefault="00A97598" w:rsidP="001C5520">
      <w:pPr>
        <w:jc w:val="both"/>
        <w:rPr>
          <w:lang w:val="fr-FR"/>
        </w:rPr>
      </w:pPr>
      <w:r>
        <w:rPr>
          <w:lang w:val="fr-FR"/>
        </w:rPr>
        <w:t xml:space="preserve">2 personnages portent des </w:t>
      </w:r>
      <w:r w:rsidRPr="00E17423">
        <w:rPr>
          <w:lang w:val="fr-FR"/>
        </w:rPr>
        <w:t>arbalètes avec des étriers</w:t>
      </w:r>
      <w:r w:rsidR="00A6327D">
        <w:rPr>
          <w:lang w:val="fr-FR"/>
        </w:rPr>
        <w:t xml:space="preserve"> </w:t>
      </w:r>
      <w:r w:rsidR="00E17423">
        <w:rPr>
          <w:lang w:val="fr-FR"/>
        </w:rPr>
        <w:t>(</w:t>
      </w:r>
      <w:hyperlink r:id="rId6630" w:anchor="Sit_Peyra_Escrita_g_TAC_A_perso_x_arbal" w:history="1">
        <w:r w:rsidR="00E17423" w:rsidRPr="00E17423">
          <w:rPr>
            <w:rStyle w:val="Hyperlink"/>
            <w:lang w:val="fr-FR"/>
          </w:rPr>
          <w:t>arbaletriers</w:t>
        </w:r>
      </w:hyperlink>
      <w:r w:rsidR="00E17423">
        <w:rPr>
          <w:lang w:val="fr-FR"/>
        </w:rPr>
        <w:t xml:space="preserve">) </w:t>
      </w:r>
      <w:r w:rsidR="00A6327D">
        <w:rPr>
          <w:lang w:val="fr-FR"/>
        </w:rPr>
        <w:t>(BIB 2422)</w:t>
      </w:r>
    </w:p>
    <w:p w14:paraId="682D6E50" w14:textId="77777777" w:rsidR="00A97598" w:rsidRDefault="00A97598" w:rsidP="001C5520">
      <w:pPr>
        <w:jc w:val="both"/>
        <w:rPr>
          <w:lang w:val="fr-FR"/>
        </w:rPr>
      </w:pPr>
    </w:p>
    <w:p w14:paraId="10D3C6CB" w14:textId="3B445F4D" w:rsidR="00A97598" w:rsidRDefault="00105D6F" w:rsidP="00105D6F">
      <w:pPr>
        <w:pStyle w:val="Heading6"/>
      </w:pPr>
      <w:r>
        <w:lastRenderedPageBreak/>
        <w:t>couple</w:t>
      </w:r>
    </w:p>
    <w:p w14:paraId="00C112A2" w14:textId="77777777" w:rsidR="00105D6F" w:rsidRDefault="00105D6F" w:rsidP="001C5520">
      <w:pPr>
        <w:jc w:val="both"/>
        <w:rPr>
          <w:lang w:val="fr-FR"/>
        </w:rPr>
      </w:pPr>
    </w:p>
    <w:p w14:paraId="277E0714" w14:textId="189C25C3" w:rsidR="00A97598" w:rsidRDefault="00105D6F" w:rsidP="00A97598">
      <w:pPr>
        <w:jc w:val="both"/>
        <w:rPr>
          <w:lang w:val="fr-FR"/>
        </w:rPr>
      </w:pPr>
      <w:r>
        <w:rPr>
          <w:lang w:val="fr-FR"/>
        </w:rPr>
        <w:t>"</w:t>
      </w:r>
      <w:r w:rsidRPr="0032190F">
        <w:rPr>
          <w:lang w:val="fr-FR"/>
        </w:rPr>
        <w:t>couple</w:t>
      </w:r>
      <w:r>
        <w:rPr>
          <w:lang w:val="fr-FR"/>
        </w:rPr>
        <w:t>"</w:t>
      </w:r>
      <w:r w:rsidRPr="0032190F">
        <w:rPr>
          <w:lang w:val="fr-FR"/>
        </w:rPr>
        <w:t xml:space="preserve"> gravé sur la </w:t>
      </w:r>
      <w:r>
        <w:rPr>
          <w:lang w:val="fr-FR"/>
        </w:rPr>
        <w:t>r</w:t>
      </w:r>
      <w:r w:rsidRPr="0032190F">
        <w:rPr>
          <w:lang w:val="fr-FR"/>
        </w:rPr>
        <w:t xml:space="preserve">A, </w:t>
      </w:r>
      <w:hyperlink r:id="rId6631" w:anchor="Cul_Art_TAC_a_feminin_x_masculin" w:history="1">
        <w:r w:rsidRPr="0032190F">
          <w:rPr>
            <w:rStyle w:val="Hyperlink"/>
            <w:lang w:val="fr-FR"/>
          </w:rPr>
          <w:t>couple masculin-féminin</w:t>
        </w:r>
      </w:hyperlink>
      <w:r w:rsidRPr="0032190F">
        <w:rPr>
          <w:lang w:val="fr-FR"/>
        </w:rPr>
        <w:t xml:space="preserve"> (BIB 2398 p. 596)  </w:t>
      </w:r>
      <w:r>
        <w:rPr>
          <w:lang w:val="fr-FR"/>
        </w:rPr>
        <w:t xml:space="preserve"> </w:t>
      </w:r>
      <w:r w:rsidR="00A97598" w:rsidRPr="0032190F">
        <w:rPr>
          <w:lang w:val="fr-FR"/>
        </w:rPr>
        <w:t xml:space="preserve">Cette gravure [notée 4 dans BIB 2168 = _pi], découverte par Jean Abelanet (Abelanet, 1976), montre clairement que ces signes en forme de palmette ou d’arbre, inscrits dans un cadre, et, dans ce cas, qui se tiennent par la main, sont très probablement des représentations humaines.(BIB 2168 p. 25-27) </w:t>
      </w:r>
    </w:p>
    <w:p w14:paraId="4F1D8BCE" w14:textId="77777777" w:rsidR="00105D6F" w:rsidRDefault="00105D6F" w:rsidP="00A97598">
      <w:pPr>
        <w:jc w:val="both"/>
        <w:rPr>
          <w:lang w:val="fr-FR"/>
        </w:rPr>
      </w:pPr>
    </w:p>
    <w:p w14:paraId="41D92FE5" w14:textId="77777777" w:rsidR="00105D6F" w:rsidRDefault="00105D6F" w:rsidP="00105D6F">
      <w:pPr>
        <w:pStyle w:val="Heading4"/>
      </w:pPr>
      <w:bookmarkStart w:id="2834" w:name="Sit_Peyra_Escrita_rA__chr"/>
      <w:r>
        <w:t>chronologie</w:t>
      </w:r>
    </w:p>
    <w:bookmarkEnd w:id="2834"/>
    <w:p w14:paraId="440F42E7" w14:textId="77777777" w:rsidR="00105D6F" w:rsidRDefault="00105D6F" w:rsidP="00105D6F">
      <w:pPr>
        <w:jc w:val="both"/>
        <w:rPr>
          <w:lang w:val="fr-FR"/>
        </w:rPr>
      </w:pPr>
    </w:p>
    <w:p w14:paraId="1886622D" w14:textId="77777777" w:rsidR="00105D6F" w:rsidRDefault="00105D6F" w:rsidP="00105D6F">
      <w:pPr>
        <w:pStyle w:val="Heading5"/>
      </w:pPr>
      <w:bookmarkStart w:id="2835" w:name="Sit_Peyra_Escrita_rA__chr_rel"/>
      <w:r>
        <w:t>relative</w:t>
      </w:r>
    </w:p>
    <w:bookmarkEnd w:id="2835"/>
    <w:p w14:paraId="76710C0C" w14:textId="01AB8075" w:rsidR="00105D6F" w:rsidRPr="00105D6F" w:rsidRDefault="00105D6F" w:rsidP="00105D6F">
      <w:pPr>
        <w:jc w:val="both"/>
        <w:rPr>
          <w:sz w:val="20"/>
          <w:lang w:val="fr-FR"/>
        </w:rPr>
      </w:pPr>
      <w:r>
        <w:rPr>
          <w:sz w:val="20"/>
          <w:lang w:val="fr-FR"/>
        </w:rPr>
        <w:fldChar w:fldCharType="begin"/>
      </w:r>
      <w:r>
        <w:rPr>
          <w:sz w:val="20"/>
          <w:lang w:val="fr-FR"/>
        </w:rPr>
        <w:instrText>HYPERLINK "Sites.docx" \l "Sit_Peyra_Escrita_chr_rel"</w:instrText>
      </w:r>
      <w:r>
        <w:rPr>
          <w:sz w:val="20"/>
          <w:lang w:val="fr-FR"/>
        </w:rPr>
      </w:r>
      <w:r>
        <w:rPr>
          <w:sz w:val="20"/>
          <w:lang w:val="fr-FR"/>
        </w:rPr>
        <w:fldChar w:fldCharType="separate"/>
      </w:r>
      <w:r w:rsidRPr="00105D6F">
        <w:rPr>
          <w:rStyle w:val="Hyperlink"/>
          <w:sz w:val="20"/>
          <w:lang w:val="fr-FR"/>
        </w:rPr>
        <w:t>chronologie relative</w:t>
      </w:r>
      <w:r>
        <w:rPr>
          <w:sz w:val="20"/>
          <w:lang w:val="fr-FR"/>
        </w:rPr>
        <w:fldChar w:fldCharType="end"/>
      </w:r>
    </w:p>
    <w:p w14:paraId="2232B826" w14:textId="77777777" w:rsidR="00105D6F" w:rsidRDefault="00105D6F" w:rsidP="00105D6F">
      <w:pPr>
        <w:jc w:val="both"/>
        <w:rPr>
          <w:lang w:val="fr-FR"/>
        </w:rPr>
      </w:pPr>
    </w:p>
    <w:p w14:paraId="69E80EEF" w14:textId="77777777" w:rsidR="00105D6F" w:rsidRDefault="00105D6F" w:rsidP="00105D6F">
      <w:pPr>
        <w:jc w:val="both"/>
        <w:rPr>
          <w:lang w:val="fr-FR"/>
        </w:rPr>
      </w:pPr>
      <w:r>
        <w:rPr>
          <w:lang w:val="fr-FR"/>
        </w:rPr>
        <w:t>A</w:t>
      </w:r>
      <w:r w:rsidRPr="0032190F">
        <w:rPr>
          <w:lang w:val="fr-FR"/>
        </w:rPr>
        <w:t xml:space="preserve">nthropomorphe schématique (pieds et mains </w:t>
      </w:r>
      <w:hyperlink r:id="rId6632" w:anchor="Cul_Art_TAC_T_a_personnage_palme" w:history="1">
        <w:r w:rsidRPr="00A97598">
          <w:rPr>
            <w:rStyle w:val="Hyperlink"/>
            <w:lang w:val="fr-FR"/>
          </w:rPr>
          <w:t>en rateau</w:t>
        </w:r>
      </w:hyperlink>
      <w:r w:rsidRPr="0032190F">
        <w:rPr>
          <w:lang w:val="fr-FR"/>
        </w:rPr>
        <w:t xml:space="preserve">) est surmonté d’un arboriforme.(BIB 361) </w:t>
      </w:r>
      <w:r>
        <w:rPr>
          <w:lang w:val="fr-FR"/>
        </w:rPr>
        <w:t xml:space="preserve">Parmi les gravures qui entourent les zigzags, de nombreux </w:t>
      </w:r>
      <w:hyperlink r:id="rId6633" w:anchor="Sit_Peyra_Escrita_g_TAC_A_perso_x_arbal" w:history="1">
        <w:r w:rsidRPr="00105D6F">
          <w:rPr>
            <w:rStyle w:val="Hyperlink"/>
            <w:lang w:val="fr-FR"/>
          </w:rPr>
          <w:t>arbalétriers</w:t>
        </w:r>
      </w:hyperlink>
      <w:r>
        <w:rPr>
          <w:lang w:val="fr-FR"/>
        </w:rPr>
        <w:t xml:space="preserve"> [chronologie relative](BIB 2250)</w:t>
      </w:r>
    </w:p>
    <w:p w14:paraId="1AA833D5" w14:textId="77777777" w:rsidR="00105D6F" w:rsidRDefault="00105D6F" w:rsidP="00A97598">
      <w:pPr>
        <w:jc w:val="both"/>
        <w:rPr>
          <w:lang w:val="fr-FR"/>
        </w:rPr>
      </w:pPr>
    </w:p>
    <w:p w14:paraId="28E25FFC" w14:textId="77777777" w:rsidR="00A97598" w:rsidRPr="0032190F" w:rsidRDefault="00A97598" w:rsidP="001C5520">
      <w:pPr>
        <w:jc w:val="both"/>
        <w:rPr>
          <w:lang w:val="fr-FR"/>
        </w:rPr>
      </w:pPr>
    </w:p>
    <w:p w14:paraId="0F891899" w14:textId="77777777" w:rsidR="00111C97" w:rsidRPr="0032190F" w:rsidRDefault="00111C97" w:rsidP="0024210D">
      <w:pPr>
        <w:jc w:val="both"/>
        <w:rPr>
          <w:lang w:val="fr-FR"/>
        </w:rPr>
      </w:pPr>
    </w:p>
    <w:p w14:paraId="19815517" w14:textId="77777777" w:rsidR="00111C97" w:rsidRPr="0032190F" w:rsidRDefault="00111C97" w:rsidP="00111C97">
      <w:pPr>
        <w:pStyle w:val="Heading3"/>
      </w:pPr>
      <w:bookmarkStart w:id="2836" w:name="Sit_Peyra_Escrita_rB"/>
      <w:r w:rsidRPr="0032190F">
        <w:t>Roche B</w:t>
      </w:r>
    </w:p>
    <w:bookmarkEnd w:id="2836"/>
    <w:p w14:paraId="743CEF84" w14:textId="2B6C7B88" w:rsidR="00FC56CB" w:rsidRPr="00105D6F" w:rsidRDefault="00FC56CB" w:rsidP="00F72A8A">
      <w:pPr>
        <w:jc w:val="both"/>
        <w:rPr>
          <w:sz w:val="20"/>
          <w:lang w:val="fr-FR"/>
        </w:rPr>
      </w:pPr>
      <w:r w:rsidRPr="00105D6F">
        <w:rPr>
          <w:sz w:val="20"/>
          <w:lang w:val="fr-FR"/>
        </w:rPr>
        <w:t>rB</w:t>
      </w:r>
    </w:p>
    <w:p w14:paraId="60C5EF97" w14:textId="77777777" w:rsidR="00FC56CB" w:rsidRDefault="00FC56CB" w:rsidP="00F72A8A">
      <w:pPr>
        <w:jc w:val="both"/>
        <w:rPr>
          <w:lang w:val="fr-FR"/>
        </w:rPr>
      </w:pPr>
    </w:p>
    <w:p w14:paraId="11AA0CFA" w14:textId="60BD7F35" w:rsidR="00CA1E63" w:rsidRPr="001768AF" w:rsidRDefault="00111C97" w:rsidP="00F72A8A">
      <w:pPr>
        <w:jc w:val="both"/>
        <w:rPr>
          <w:lang w:val="fr-FR"/>
        </w:rPr>
      </w:pPr>
      <w:r w:rsidRPr="001768AF">
        <w:rPr>
          <w:lang w:val="fr-FR"/>
        </w:rPr>
        <w:t>représentations de nœuds tressés (également dans les cartulaires et attribué au Haut Moyen Age)(BIB 361)</w:t>
      </w:r>
    </w:p>
    <w:p w14:paraId="43C0A072" w14:textId="0911EF4F" w:rsidR="000440D7" w:rsidRPr="0032190F" w:rsidRDefault="00EE559A" w:rsidP="000440D7">
      <w:pPr>
        <w:jc w:val="both"/>
        <w:rPr>
          <w:lang w:val="fr-FR"/>
        </w:rPr>
      </w:pPr>
      <w:r w:rsidRPr="0032190F">
        <w:rPr>
          <w:lang w:val="fr-FR"/>
        </w:rPr>
        <w:t xml:space="preserve">Représentation de femme avec des seins et pubis (BIB 2398 p. 593) </w:t>
      </w:r>
    </w:p>
    <w:p w14:paraId="4FD81625" w14:textId="77777777" w:rsidR="00111C97" w:rsidRPr="0032190F" w:rsidRDefault="00111C97" w:rsidP="000440D7">
      <w:pPr>
        <w:jc w:val="both"/>
        <w:rPr>
          <w:lang w:val="fr-FR"/>
        </w:rPr>
      </w:pPr>
    </w:p>
    <w:p w14:paraId="2FD67663" w14:textId="77777777" w:rsidR="00111C97" w:rsidRPr="0032190F" w:rsidRDefault="00111C97" w:rsidP="00111C97">
      <w:pPr>
        <w:pStyle w:val="Heading3"/>
      </w:pPr>
      <w:bookmarkStart w:id="2837" w:name="Sit_Peyra_Escrita_rD"/>
      <w:r w:rsidRPr="0032190F">
        <w:t>Roche D</w:t>
      </w:r>
    </w:p>
    <w:bookmarkEnd w:id="2837"/>
    <w:p w14:paraId="58482BAC" w14:textId="645005AD" w:rsidR="00FC56CB" w:rsidRPr="00105D6F" w:rsidRDefault="00FC56CB" w:rsidP="000440D7">
      <w:pPr>
        <w:jc w:val="both"/>
        <w:rPr>
          <w:sz w:val="20"/>
          <w:lang w:val="fr-FR"/>
        </w:rPr>
      </w:pPr>
      <w:r w:rsidRPr="00105D6F">
        <w:rPr>
          <w:sz w:val="20"/>
          <w:lang w:val="fr-FR"/>
        </w:rPr>
        <w:t>rD</w:t>
      </w:r>
    </w:p>
    <w:p w14:paraId="60B4AB8C" w14:textId="77777777" w:rsidR="00FC56CB" w:rsidRDefault="00FC56CB" w:rsidP="000440D7">
      <w:pPr>
        <w:jc w:val="both"/>
        <w:rPr>
          <w:lang w:val="fr-FR"/>
        </w:rPr>
      </w:pPr>
    </w:p>
    <w:p w14:paraId="3F98CB68" w14:textId="77777777" w:rsidR="00105D6F" w:rsidRDefault="00111C97" w:rsidP="000440D7">
      <w:pPr>
        <w:jc w:val="both"/>
        <w:rPr>
          <w:lang w:val="fr-FR"/>
        </w:rPr>
      </w:pPr>
      <w:r w:rsidRPr="001768AF">
        <w:rPr>
          <w:lang w:val="fr-FR"/>
        </w:rPr>
        <w:t xml:space="preserve">essentiellement des signes géométriques. Un </w:t>
      </w:r>
      <w:hyperlink r:id="rId6634" w:anchor="Sit_Peyra_Escrita_g_TAC_T_arb" w:history="1">
        <w:r w:rsidR="00497511" w:rsidRPr="00497511">
          <w:rPr>
            <w:rStyle w:val="Hyperlink"/>
            <w:lang w:val="fr-FR"/>
          </w:rPr>
          <w:t>arboriforme</w:t>
        </w:r>
      </w:hyperlink>
      <w:r w:rsidR="00497511">
        <w:rPr>
          <w:lang w:val="fr-FR"/>
        </w:rPr>
        <w:t xml:space="preserve"> </w:t>
      </w:r>
      <w:r w:rsidRPr="001768AF">
        <w:rPr>
          <w:lang w:val="fr-FR"/>
        </w:rPr>
        <w:t xml:space="preserve">dont les branches supérieures et inférieures sont intentionnellement allongées avec des </w:t>
      </w:r>
      <w:hyperlink r:id="rId6635" w:anchor="Sit_Peyra_Escrita_g_TAC_T_zig" w:history="1">
        <w:r w:rsidR="00497511" w:rsidRPr="00497511">
          <w:rPr>
            <w:rStyle w:val="Hyperlink"/>
            <w:lang w:val="fr-FR"/>
          </w:rPr>
          <w:t>zigzags</w:t>
        </w:r>
      </w:hyperlink>
      <w:r w:rsidR="00497511">
        <w:rPr>
          <w:lang w:val="fr-FR"/>
        </w:rPr>
        <w:t xml:space="preserve"> </w:t>
      </w:r>
      <w:r w:rsidRPr="001768AF">
        <w:rPr>
          <w:lang w:val="fr-FR"/>
        </w:rPr>
        <w:t xml:space="preserve">qui leur semble associé (BIB 361 p. 126). </w:t>
      </w:r>
    </w:p>
    <w:p w14:paraId="5CBE32F8" w14:textId="77777777" w:rsidR="00105D6F" w:rsidRDefault="00105D6F" w:rsidP="000440D7">
      <w:pPr>
        <w:jc w:val="both"/>
        <w:rPr>
          <w:lang w:val="fr-FR"/>
        </w:rPr>
      </w:pPr>
    </w:p>
    <w:p w14:paraId="762657CD" w14:textId="78C62F7D" w:rsidR="00105D6F" w:rsidRDefault="00105D6F" w:rsidP="00105D6F">
      <w:pPr>
        <w:pStyle w:val="Heading4"/>
      </w:pPr>
      <w:r>
        <w:t>TAC</w:t>
      </w:r>
    </w:p>
    <w:p w14:paraId="6EE2514E" w14:textId="77777777" w:rsidR="00105D6F" w:rsidRDefault="00105D6F" w:rsidP="000440D7">
      <w:pPr>
        <w:jc w:val="both"/>
        <w:rPr>
          <w:lang w:val="fr-FR"/>
        </w:rPr>
      </w:pPr>
    </w:p>
    <w:p w14:paraId="784D1EE0" w14:textId="10961CB7" w:rsidR="004E6904" w:rsidRDefault="004E6904" w:rsidP="004E6904">
      <w:pPr>
        <w:pStyle w:val="Heading5"/>
      </w:pPr>
      <w:r>
        <w:t>associations</w:t>
      </w:r>
    </w:p>
    <w:p w14:paraId="29D33FB0" w14:textId="77777777" w:rsidR="004E6904" w:rsidRDefault="004E6904" w:rsidP="000440D7">
      <w:pPr>
        <w:jc w:val="both"/>
        <w:rPr>
          <w:lang w:val="fr-FR"/>
        </w:rPr>
      </w:pPr>
    </w:p>
    <w:p w14:paraId="518891D9" w14:textId="07B6429E" w:rsidR="00111C97" w:rsidRPr="001768AF" w:rsidRDefault="00111C97" w:rsidP="000440D7">
      <w:pPr>
        <w:jc w:val="both"/>
        <w:rPr>
          <w:lang w:val="fr-FR"/>
        </w:rPr>
      </w:pPr>
      <w:r w:rsidRPr="001768AF">
        <w:rPr>
          <w:lang w:val="fr-FR"/>
        </w:rPr>
        <w:t>Une association volontaire d’une rouelle et d’un pentacle</w:t>
      </w:r>
      <w:r w:rsidR="00FC56CB">
        <w:rPr>
          <w:lang w:val="fr-FR"/>
        </w:rPr>
        <w:t xml:space="preserve"> </w:t>
      </w:r>
      <w:r w:rsidRPr="001768AF">
        <w:rPr>
          <w:lang w:val="fr-FR"/>
        </w:rPr>
        <w:t>(BIB 361)</w:t>
      </w:r>
    </w:p>
    <w:p w14:paraId="7F502285" w14:textId="77777777" w:rsidR="00111C97" w:rsidRPr="0032190F" w:rsidRDefault="00111C97" w:rsidP="000440D7">
      <w:pPr>
        <w:jc w:val="both"/>
        <w:rPr>
          <w:sz w:val="22"/>
          <w:lang w:val="fr-FR"/>
        </w:rPr>
      </w:pPr>
    </w:p>
    <w:p w14:paraId="40494FB6" w14:textId="77777777" w:rsidR="00111C97" w:rsidRPr="0032190F" w:rsidRDefault="00111C97" w:rsidP="00111C97">
      <w:pPr>
        <w:pStyle w:val="Heading3"/>
      </w:pPr>
      <w:bookmarkStart w:id="2838" w:name="Sit_Peyra_Escrita_rH"/>
      <w:r w:rsidRPr="0032190F">
        <w:t>Roche H</w:t>
      </w:r>
    </w:p>
    <w:bookmarkEnd w:id="2838"/>
    <w:p w14:paraId="4D7BF1B6" w14:textId="785A9FE2" w:rsidR="00FC56CB" w:rsidRDefault="00FC56CB" w:rsidP="000440D7">
      <w:pPr>
        <w:jc w:val="both"/>
        <w:rPr>
          <w:lang w:val="fr-FR"/>
        </w:rPr>
      </w:pPr>
      <w:r>
        <w:rPr>
          <w:lang w:val="fr-FR"/>
        </w:rPr>
        <w:t>rH</w:t>
      </w:r>
    </w:p>
    <w:p w14:paraId="11969BF5" w14:textId="77777777" w:rsidR="00FC56CB" w:rsidRDefault="00FC56CB" w:rsidP="000440D7">
      <w:pPr>
        <w:jc w:val="both"/>
        <w:rPr>
          <w:lang w:val="fr-FR"/>
        </w:rPr>
      </w:pPr>
    </w:p>
    <w:p w14:paraId="5783DBA6" w14:textId="26F49F79" w:rsidR="00111C97" w:rsidRDefault="00111C97" w:rsidP="000440D7">
      <w:pPr>
        <w:jc w:val="both"/>
        <w:rPr>
          <w:lang w:val="fr-FR"/>
        </w:rPr>
      </w:pPr>
      <w:r w:rsidRPr="001768AF">
        <w:rPr>
          <w:lang w:val="fr-FR"/>
        </w:rPr>
        <w:t xml:space="preserve">sur une petite surface : « l'homme à son sexe ponctué et à sa chevelure hirsute (mais peut-être s'agit-il d'un panache), sa compagne aux deux petits points coupés d'un trait marquant les seins et aux quelques lignes incisées à l'enfourche pour suggérer soit un pagne, soit la touffe de poils du pubis. Il est indéniable que le signe en </w:t>
      </w:r>
      <w:hyperlink r:id="rId6636" w:anchor="Sit_Peyra_Escrita_g_TAC_T_zig" w:history="1">
        <w:r w:rsidR="00497511" w:rsidRPr="00497511">
          <w:rPr>
            <w:rStyle w:val="Hyperlink"/>
            <w:lang w:val="fr-FR"/>
          </w:rPr>
          <w:t>zigzags</w:t>
        </w:r>
      </w:hyperlink>
      <w:r w:rsidR="00497511">
        <w:rPr>
          <w:lang w:val="fr-FR"/>
        </w:rPr>
        <w:t xml:space="preserve"> </w:t>
      </w:r>
      <w:r w:rsidRPr="001768AF">
        <w:rPr>
          <w:lang w:val="fr-FR"/>
        </w:rPr>
        <w:t>qui se dresse entre les deux leur est intimement associé et revêt donc une signification bien précise (…). » (BIB 1845 p. 12)</w:t>
      </w:r>
    </w:p>
    <w:p w14:paraId="2C330B6A" w14:textId="77777777" w:rsidR="00497511" w:rsidRDefault="00497511" w:rsidP="000440D7">
      <w:pPr>
        <w:jc w:val="both"/>
        <w:rPr>
          <w:lang w:val="fr-FR"/>
        </w:rPr>
      </w:pPr>
    </w:p>
    <w:p w14:paraId="4C2481DE" w14:textId="4F0AF06D" w:rsidR="00497511" w:rsidRDefault="00497511" w:rsidP="00497511">
      <w:pPr>
        <w:pStyle w:val="Heading2"/>
      </w:pPr>
      <w:bookmarkStart w:id="2839" w:name="Sit_Peyra_Escrita_g"/>
      <w:r>
        <w:lastRenderedPageBreak/>
        <w:t>gravures</w:t>
      </w:r>
    </w:p>
    <w:bookmarkEnd w:id="2839"/>
    <w:p w14:paraId="7DBA0EDF" w14:textId="77777777" w:rsidR="00497511" w:rsidRDefault="00497511" w:rsidP="000440D7">
      <w:pPr>
        <w:jc w:val="both"/>
        <w:rPr>
          <w:lang w:val="fr-FR"/>
        </w:rPr>
      </w:pPr>
    </w:p>
    <w:p w14:paraId="4DA500D6" w14:textId="7047C760" w:rsidR="00497511" w:rsidRDefault="00000000" w:rsidP="000440D7">
      <w:pPr>
        <w:jc w:val="both"/>
        <w:rPr>
          <w:lang w:val="fr-FR"/>
        </w:rPr>
      </w:pPr>
      <w:hyperlink r:id="rId6637" w:anchor="Sit_Peyra_Escrita_g_TAC_T" w:history="1">
        <w:r w:rsidR="00497511" w:rsidRPr="00497511">
          <w:rPr>
            <w:rStyle w:val="Hyperlink"/>
            <w:lang w:val="fr-FR"/>
          </w:rPr>
          <w:t>T</w:t>
        </w:r>
      </w:hyperlink>
      <w:r w:rsidR="00497511">
        <w:rPr>
          <w:lang w:val="fr-FR"/>
        </w:rPr>
        <w:t xml:space="preserve">. </w:t>
      </w:r>
      <w:hyperlink r:id="rId6638" w:anchor="Sit_Peyra_Escrita_g_TAC_A" w:history="1">
        <w:r w:rsidR="00497511" w:rsidRPr="00E17423">
          <w:rPr>
            <w:rStyle w:val="Hyperlink"/>
            <w:lang w:val="fr-FR"/>
          </w:rPr>
          <w:t>A</w:t>
        </w:r>
      </w:hyperlink>
      <w:r w:rsidR="00497511">
        <w:rPr>
          <w:lang w:val="fr-FR"/>
        </w:rPr>
        <w:t>. C</w:t>
      </w:r>
    </w:p>
    <w:p w14:paraId="0D297FEC" w14:textId="77777777" w:rsidR="00497511" w:rsidRDefault="00497511" w:rsidP="000440D7">
      <w:pPr>
        <w:jc w:val="both"/>
        <w:rPr>
          <w:lang w:val="fr-FR"/>
        </w:rPr>
      </w:pPr>
    </w:p>
    <w:p w14:paraId="55A86176" w14:textId="0C2F7074" w:rsidR="00497511" w:rsidRDefault="00497511" w:rsidP="00497511">
      <w:pPr>
        <w:pStyle w:val="Heading3"/>
      </w:pPr>
      <w:bookmarkStart w:id="2840" w:name="Sit_Peyra_Escrita_g_TAC_T"/>
      <w:r>
        <w:t>themes</w:t>
      </w:r>
    </w:p>
    <w:bookmarkEnd w:id="2840"/>
    <w:p w14:paraId="6D4DE003" w14:textId="77777777" w:rsidR="00497511" w:rsidRDefault="00497511" w:rsidP="000440D7">
      <w:pPr>
        <w:jc w:val="both"/>
        <w:rPr>
          <w:lang w:val="fr-FR"/>
        </w:rPr>
      </w:pPr>
    </w:p>
    <w:p w14:paraId="67015B81" w14:textId="5A415D1C" w:rsidR="00E17423" w:rsidRDefault="00E17423" w:rsidP="00E17423">
      <w:pPr>
        <w:pStyle w:val="Heading4"/>
      </w:pPr>
      <w:r>
        <w:t>géométriques</w:t>
      </w:r>
    </w:p>
    <w:p w14:paraId="7D93BCA2" w14:textId="77777777" w:rsidR="00E17423" w:rsidRDefault="00E17423" w:rsidP="000440D7">
      <w:pPr>
        <w:jc w:val="both"/>
        <w:rPr>
          <w:lang w:val="fr-FR"/>
        </w:rPr>
      </w:pPr>
    </w:p>
    <w:tbl>
      <w:tblPr>
        <w:tblStyle w:val="TableGrid"/>
        <w:tblW w:w="0" w:type="auto"/>
        <w:jc w:val="center"/>
        <w:tblLook w:val="04A0" w:firstRow="1" w:lastRow="0" w:firstColumn="1" w:lastColumn="0" w:noHBand="0" w:noVBand="1"/>
      </w:tblPr>
      <w:tblGrid>
        <w:gridCol w:w="1576"/>
      </w:tblGrid>
      <w:tr w:rsidR="00497511" w14:paraId="639A7A93" w14:textId="77777777" w:rsidTr="00497511">
        <w:trPr>
          <w:jc w:val="center"/>
        </w:trPr>
        <w:tc>
          <w:tcPr>
            <w:tcW w:w="1576" w:type="dxa"/>
          </w:tcPr>
          <w:p w14:paraId="7E3F75E3" w14:textId="0CBA8800" w:rsidR="00497511" w:rsidRDefault="00000000" w:rsidP="000440D7">
            <w:pPr>
              <w:jc w:val="both"/>
              <w:rPr>
                <w:lang w:val="fr-FR"/>
              </w:rPr>
            </w:pPr>
            <w:hyperlink r:id="rId6639" w:anchor="Sit_Peyra_Escrita_g_TAC_T_arb" w:history="1">
              <w:r w:rsidR="00497511" w:rsidRPr="00497511">
                <w:rPr>
                  <w:rStyle w:val="Hyperlink"/>
                  <w:lang w:val="fr-FR"/>
                </w:rPr>
                <w:t>arboriformes</w:t>
              </w:r>
            </w:hyperlink>
          </w:p>
        </w:tc>
      </w:tr>
      <w:tr w:rsidR="00497511" w14:paraId="6FB9672F" w14:textId="77777777" w:rsidTr="00497511">
        <w:trPr>
          <w:jc w:val="center"/>
        </w:trPr>
        <w:tc>
          <w:tcPr>
            <w:tcW w:w="1576" w:type="dxa"/>
          </w:tcPr>
          <w:p w14:paraId="385D5602" w14:textId="4623F75B" w:rsidR="00497511" w:rsidRDefault="00000000" w:rsidP="000440D7">
            <w:pPr>
              <w:jc w:val="both"/>
              <w:rPr>
                <w:lang w:val="fr-FR"/>
              </w:rPr>
            </w:pPr>
            <w:hyperlink r:id="rId6640" w:anchor="Sit_Peyra_Escrita_g_TAC_T_zig" w:history="1">
              <w:r w:rsidR="00497511" w:rsidRPr="00497511">
                <w:rPr>
                  <w:rStyle w:val="Hyperlink"/>
                  <w:lang w:val="fr-FR"/>
                </w:rPr>
                <w:t>zigzags</w:t>
              </w:r>
            </w:hyperlink>
          </w:p>
        </w:tc>
      </w:tr>
    </w:tbl>
    <w:p w14:paraId="67ADDDEE" w14:textId="77777777" w:rsidR="00497511" w:rsidRDefault="00497511" w:rsidP="000440D7">
      <w:pPr>
        <w:jc w:val="both"/>
        <w:rPr>
          <w:lang w:val="fr-FR"/>
        </w:rPr>
      </w:pPr>
    </w:p>
    <w:p w14:paraId="262B852E" w14:textId="77777777" w:rsidR="00497511" w:rsidRDefault="00497511" w:rsidP="000440D7">
      <w:pPr>
        <w:jc w:val="both"/>
        <w:rPr>
          <w:lang w:val="fr-FR"/>
        </w:rPr>
      </w:pPr>
    </w:p>
    <w:p w14:paraId="3054EEA2" w14:textId="77777777" w:rsidR="00497511" w:rsidRDefault="00497511" w:rsidP="000440D7">
      <w:pPr>
        <w:jc w:val="both"/>
        <w:rPr>
          <w:lang w:val="fr-FR"/>
        </w:rPr>
      </w:pPr>
    </w:p>
    <w:p w14:paraId="73719CD9" w14:textId="41389147" w:rsidR="00497511" w:rsidRDefault="00497511" w:rsidP="00E17423">
      <w:pPr>
        <w:pStyle w:val="Heading5"/>
      </w:pPr>
      <w:bookmarkStart w:id="2841" w:name="Sit_Peyra_Escrita_g_TAC_T_arb"/>
      <w:r>
        <w:t>arboriforme</w:t>
      </w:r>
    </w:p>
    <w:bookmarkEnd w:id="2841"/>
    <w:p w14:paraId="41B6DAF8" w14:textId="6F5A86B2" w:rsidR="00497511" w:rsidRPr="00497511" w:rsidRDefault="00497511" w:rsidP="00497511">
      <w:pPr>
        <w:rPr>
          <w:sz w:val="20"/>
          <w:lang w:val="fr-FR" w:eastAsia="fr-FR"/>
        </w:rPr>
      </w:pPr>
      <w:r w:rsidRPr="00497511">
        <w:fldChar w:fldCharType="begin"/>
      </w:r>
      <w:r w:rsidRPr="00497511">
        <w:rPr>
          <w:sz w:val="20"/>
          <w:lang w:val="fr-FR"/>
        </w:rPr>
        <w:instrText>HYPERLINK "file:///C:\\Users\\Thomas%20Huet\\Desktop\\Documentation%20archéologique%20liée%20à%20la%20thèse\\DescriptionRoches.docx" \l "Ana_Technologie_Lineaire"</w:instrText>
      </w:r>
      <w:r w:rsidRPr="00497511">
        <w:fldChar w:fldCharType="separate"/>
      </w:r>
      <w:r w:rsidRPr="00497511">
        <w:rPr>
          <w:rStyle w:val="Hyperlink"/>
          <w:sz w:val="20"/>
          <w:lang w:val="fr-FR"/>
        </w:rPr>
        <w:t>arboriforme</w:t>
      </w:r>
      <w:r w:rsidRPr="00497511">
        <w:rPr>
          <w:rStyle w:val="Hyperlink"/>
          <w:sz w:val="20"/>
          <w:lang w:val="fr-FR"/>
        </w:rPr>
        <w:fldChar w:fldCharType="end"/>
      </w:r>
    </w:p>
    <w:p w14:paraId="0D59DB14" w14:textId="77777777" w:rsidR="00497511" w:rsidRDefault="00497511" w:rsidP="000440D7">
      <w:pPr>
        <w:jc w:val="both"/>
        <w:rPr>
          <w:lang w:val="fr-FR"/>
        </w:rPr>
      </w:pPr>
    </w:p>
    <w:p w14:paraId="163B29C4" w14:textId="77777777" w:rsidR="00497511" w:rsidRDefault="00497511" w:rsidP="000440D7">
      <w:pPr>
        <w:jc w:val="both"/>
        <w:rPr>
          <w:lang w:val="fr-FR"/>
        </w:rPr>
      </w:pPr>
    </w:p>
    <w:p w14:paraId="702CE762" w14:textId="77777777" w:rsidR="00497511" w:rsidRDefault="00497511" w:rsidP="000440D7">
      <w:pPr>
        <w:jc w:val="both"/>
        <w:rPr>
          <w:lang w:val="fr-FR"/>
        </w:rPr>
      </w:pPr>
    </w:p>
    <w:p w14:paraId="7CCE08E2" w14:textId="0AD5A571" w:rsidR="00497511" w:rsidRDefault="00497511" w:rsidP="00E17423">
      <w:pPr>
        <w:pStyle w:val="Heading5"/>
      </w:pPr>
      <w:bookmarkStart w:id="2842" w:name="Sit_Peyra_Escrita_g_TAC_T_zig"/>
      <w:r>
        <w:t>zigzag</w:t>
      </w:r>
    </w:p>
    <w:bookmarkEnd w:id="2842"/>
    <w:p w14:paraId="64056F50" w14:textId="034339E0" w:rsidR="00497511" w:rsidRPr="00497511" w:rsidRDefault="00497511" w:rsidP="000440D7">
      <w:pPr>
        <w:jc w:val="both"/>
        <w:rPr>
          <w:rStyle w:val="Hyperlink"/>
          <w:sz w:val="20"/>
          <w:lang w:val="fr-FR"/>
        </w:rPr>
      </w:pPr>
      <w:r w:rsidRPr="00497511">
        <w:fldChar w:fldCharType="begin"/>
      </w:r>
      <w:r w:rsidRPr="00497511">
        <w:rPr>
          <w:sz w:val="20"/>
          <w:lang w:val="fr-FR"/>
        </w:rPr>
        <w:instrText>HYPERLINK "file:///C:\\Users\\Thomas%20Huet\\Desktop\\Documentation%20archéologique%20liée%20à%20la%20thèse\\Cultures.docx" \l "Cul_Proto_Art_TAC_T_g_zigzag"</w:instrText>
      </w:r>
      <w:r w:rsidRPr="00497511">
        <w:fldChar w:fldCharType="separate"/>
      </w:r>
      <w:r w:rsidRPr="00497511">
        <w:rPr>
          <w:rStyle w:val="Hyperlink"/>
          <w:sz w:val="20"/>
          <w:lang w:val="fr-FR"/>
        </w:rPr>
        <w:t>zigzags</w:t>
      </w:r>
      <w:r w:rsidRPr="00497511">
        <w:rPr>
          <w:rStyle w:val="Hyperlink"/>
          <w:sz w:val="20"/>
          <w:lang w:val="fr-FR"/>
        </w:rPr>
        <w:fldChar w:fldCharType="end"/>
      </w:r>
    </w:p>
    <w:p w14:paraId="10727790" w14:textId="77777777" w:rsidR="00497511" w:rsidRDefault="00497511" w:rsidP="000440D7">
      <w:pPr>
        <w:jc w:val="both"/>
        <w:rPr>
          <w:rStyle w:val="Hyperlink"/>
          <w:lang w:val="fr-FR"/>
        </w:rPr>
      </w:pPr>
    </w:p>
    <w:p w14:paraId="43B21C3C" w14:textId="77777777" w:rsidR="00497511" w:rsidRDefault="00497511" w:rsidP="000440D7">
      <w:pPr>
        <w:jc w:val="both"/>
        <w:rPr>
          <w:lang w:val="fr-FR"/>
        </w:rPr>
      </w:pPr>
    </w:p>
    <w:p w14:paraId="2C95BA08" w14:textId="23B9AD3E" w:rsidR="00E17423" w:rsidRDefault="00E17423" w:rsidP="00E17423">
      <w:pPr>
        <w:pStyle w:val="Heading4"/>
      </w:pPr>
      <w:r>
        <w:t>anthropomorphes</w:t>
      </w:r>
    </w:p>
    <w:p w14:paraId="6E369F04" w14:textId="77777777" w:rsidR="00E17423" w:rsidRDefault="00E17423" w:rsidP="000440D7">
      <w:pPr>
        <w:jc w:val="both"/>
        <w:rPr>
          <w:lang w:val="fr-FR"/>
        </w:rPr>
      </w:pPr>
    </w:p>
    <w:p w14:paraId="428880A1" w14:textId="3D942010" w:rsidR="00E17423" w:rsidRDefault="00E17423" w:rsidP="00E17423">
      <w:pPr>
        <w:pStyle w:val="Heading5"/>
      </w:pPr>
      <w:r>
        <w:t>personnages</w:t>
      </w:r>
    </w:p>
    <w:p w14:paraId="71770653" w14:textId="77777777" w:rsidR="00E17423" w:rsidRDefault="00E17423" w:rsidP="000440D7">
      <w:pPr>
        <w:jc w:val="both"/>
        <w:rPr>
          <w:lang w:val="fr-FR"/>
        </w:rPr>
      </w:pPr>
    </w:p>
    <w:p w14:paraId="0DE70670" w14:textId="77777777" w:rsidR="00E17423" w:rsidRDefault="00E17423" w:rsidP="000440D7">
      <w:pPr>
        <w:jc w:val="both"/>
        <w:rPr>
          <w:lang w:val="fr-FR"/>
        </w:rPr>
      </w:pPr>
    </w:p>
    <w:p w14:paraId="36462F98" w14:textId="6FB07F2F" w:rsidR="00E17423" w:rsidRDefault="00E17423" w:rsidP="00E17423">
      <w:pPr>
        <w:pStyle w:val="Heading3"/>
      </w:pPr>
      <w:bookmarkStart w:id="2843" w:name="Sit_Peyra_Escrita_g_TAC_A"/>
      <w:r>
        <w:t>associations</w:t>
      </w:r>
    </w:p>
    <w:bookmarkEnd w:id="2843"/>
    <w:p w14:paraId="2BE50521" w14:textId="77777777" w:rsidR="00E17423" w:rsidRDefault="00E17423" w:rsidP="000440D7">
      <w:pPr>
        <w:jc w:val="both"/>
        <w:rPr>
          <w:lang w:val="fr-FR"/>
        </w:rPr>
      </w:pPr>
    </w:p>
    <w:p w14:paraId="73C38C08" w14:textId="77777777" w:rsidR="00E17423" w:rsidRDefault="00E17423" w:rsidP="000440D7">
      <w:pPr>
        <w:jc w:val="both"/>
        <w:rPr>
          <w:lang w:val="fr-FR"/>
        </w:rPr>
      </w:pPr>
    </w:p>
    <w:p w14:paraId="59B1F4EC" w14:textId="574BBAB4" w:rsidR="00E17423" w:rsidRDefault="00E17423" w:rsidP="00E17423">
      <w:pPr>
        <w:pStyle w:val="Heading4"/>
      </w:pPr>
      <w:bookmarkStart w:id="2844" w:name="Sit_Peyra_Escrita_g_TAC_A_perso_x_arbal"/>
      <w:r>
        <w:t>arbaletriers</w:t>
      </w:r>
    </w:p>
    <w:bookmarkEnd w:id="2844"/>
    <w:p w14:paraId="1B10B553" w14:textId="3AD42256" w:rsidR="00E17423" w:rsidRPr="00105D6F" w:rsidRDefault="00E17423" w:rsidP="000440D7">
      <w:pPr>
        <w:jc w:val="both"/>
        <w:rPr>
          <w:sz w:val="20"/>
          <w:lang w:val="fr-FR"/>
        </w:rPr>
      </w:pPr>
      <w:r w:rsidRPr="00105D6F">
        <w:rPr>
          <w:sz w:val="20"/>
          <w:lang w:val="fr-FR"/>
        </w:rPr>
        <w:t>personnage + arbalete</w:t>
      </w:r>
      <w:r w:rsidR="00105D6F" w:rsidRPr="00105D6F">
        <w:rPr>
          <w:sz w:val="20"/>
          <w:lang w:val="fr-FR"/>
        </w:rPr>
        <w:t>, anthropomorphes portant des arbalètes</w:t>
      </w:r>
    </w:p>
    <w:p w14:paraId="4F4BE541" w14:textId="77777777" w:rsidR="00E17423" w:rsidRDefault="00E17423" w:rsidP="000440D7">
      <w:pPr>
        <w:jc w:val="both"/>
        <w:rPr>
          <w:lang w:val="fr-FR"/>
        </w:rPr>
      </w:pPr>
    </w:p>
    <w:p w14:paraId="4107A5DC" w14:textId="72E0BE20" w:rsidR="00E17423" w:rsidRPr="001768AF" w:rsidRDefault="00E17423" w:rsidP="000440D7">
      <w:pPr>
        <w:jc w:val="both"/>
        <w:rPr>
          <w:lang w:val="fr-FR"/>
        </w:rPr>
      </w:pPr>
      <w:r w:rsidRPr="00E17423">
        <w:rPr>
          <w:lang w:val="fr-FR"/>
        </w:rPr>
        <w:t xml:space="preserve">v. </w:t>
      </w:r>
      <w:hyperlink r:id="rId6641" w:anchor="Sit_Peyra_Escrita_rA_arbaletriers" w:history="1">
        <w:r w:rsidR="00105D6F">
          <w:rPr>
            <w:rStyle w:val="Hyperlink"/>
            <w:lang w:val="fr-FR"/>
          </w:rPr>
          <w:t>r</w:t>
        </w:r>
        <w:r w:rsidRPr="00E17423">
          <w:rPr>
            <w:rStyle w:val="Hyperlink"/>
            <w:lang w:val="fr-FR"/>
          </w:rPr>
          <w:t>A</w:t>
        </w:r>
      </w:hyperlink>
      <w:r w:rsidRPr="00E17423">
        <w:rPr>
          <w:lang w:val="fr-FR"/>
        </w:rPr>
        <w:t xml:space="preserve">: </w:t>
      </w:r>
      <w:hyperlink r:id="rId6642" w:anchor="Cul_Art_TAC_T_t_arbalete_etrier" w:history="1">
        <w:r w:rsidRPr="00A6327D">
          <w:rPr>
            <w:rStyle w:val="Hyperlink"/>
            <w:lang w:val="fr-FR"/>
          </w:rPr>
          <w:t>arbalètes avec des étriers</w:t>
        </w:r>
      </w:hyperlink>
    </w:p>
    <w:p w14:paraId="788E43AC" w14:textId="77777777" w:rsidR="00A97598" w:rsidRDefault="00A97598" w:rsidP="000440D7">
      <w:pPr>
        <w:jc w:val="both"/>
        <w:rPr>
          <w:sz w:val="22"/>
          <w:lang w:val="fr-FR"/>
        </w:rPr>
      </w:pPr>
    </w:p>
    <w:p w14:paraId="04C70B8F" w14:textId="1DAE34F3" w:rsidR="00A97598" w:rsidRPr="00A97598" w:rsidRDefault="009B3FB0" w:rsidP="00497511">
      <w:pPr>
        <w:pStyle w:val="Heading2"/>
      </w:pPr>
      <w:bookmarkStart w:id="2845" w:name="Sit_Peyra_Escrita_chr"/>
      <w:r>
        <w:t>c</w:t>
      </w:r>
      <w:r w:rsidR="00A97598">
        <w:t>hronologie</w:t>
      </w:r>
    </w:p>
    <w:bookmarkEnd w:id="2845"/>
    <w:p w14:paraId="05E9DADC" w14:textId="77777777" w:rsidR="00497511" w:rsidRDefault="00497511" w:rsidP="00A97598">
      <w:pPr>
        <w:jc w:val="both"/>
        <w:rPr>
          <w:lang w:val="fr-FR"/>
        </w:rPr>
      </w:pPr>
    </w:p>
    <w:p w14:paraId="42DEF990" w14:textId="77777777" w:rsidR="00FC56CB" w:rsidRDefault="00FC56CB" w:rsidP="00A97598">
      <w:pPr>
        <w:jc w:val="both"/>
        <w:rPr>
          <w:lang w:val="fr-FR"/>
        </w:rPr>
      </w:pPr>
    </w:p>
    <w:p w14:paraId="7A4A8FC4" w14:textId="619DCF58" w:rsidR="00FC56CB" w:rsidRDefault="00FC56CB" w:rsidP="00FC56CB">
      <w:pPr>
        <w:pStyle w:val="Heading3"/>
      </w:pPr>
      <w:bookmarkStart w:id="2846" w:name="Sit_Peyra_Escrita_chr_rel"/>
      <w:r>
        <w:t>relative</w:t>
      </w:r>
    </w:p>
    <w:bookmarkEnd w:id="2846"/>
    <w:p w14:paraId="7FC2D731" w14:textId="1E1FCE6E" w:rsidR="00FC56CB" w:rsidRDefault="00105D6F" w:rsidP="00FC56CB">
      <w:pPr>
        <w:jc w:val="both"/>
        <w:rPr>
          <w:lang w:val="fr-FR"/>
        </w:rPr>
      </w:pPr>
      <w:r>
        <w:rPr>
          <w:lang w:val="fr-FR"/>
        </w:rPr>
        <w:fldChar w:fldCharType="begin"/>
      </w:r>
      <w:r>
        <w:rPr>
          <w:lang w:val="fr-FR"/>
        </w:rPr>
        <w:instrText>HYPERLINK "C:\\Users\\Thomas Huet\\Desktop\\Documentation archéologique liée à la thèse\\Sites.docx" \l "Sit_Peyra_Escrita_rA__chr_rel"</w:instrText>
      </w:r>
      <w:r>
        <w:rPr>
          <w:lang w:val="fr-FR"/>
        </w:rPr>
      </w:r>
      <w:r>
        <w:rPr>
          <w:lang w:val="fr-FR"/>
        </w:rPr>
        <w:fldChar w:fldCharType="separate"/>
      </w:r>
      <w:r w:rsidRPr="00FC56CB">
        <w:rPr>
          <w:rStyle w:val="Hyperlink"/>
          <w:lang w:val="fr-FR"/>
        </w:rPr>
        <w:t>rA</w:t>
      </w:r>
      <w:r>
        <w:rPr>
          <w:lang w:val="fr-FR"/>
        </w:rPr>
        <w:fldChar w:fldCharType="end"/>
      </w:r>
    </w:p>
    <w:p w14:paraId="354EF94B" w14:textId="77777777" w:rsidR="00FC56CB" w:rsidRDefault="00FC56CB" w:rsidP="00FC56CB">
      <w:pPr>
        <w:rPr>
          <w:lang w:val="fr-FR" w:eastAsia="fr-FR"/>
        </w:rPr>
      </w:pPr>
    </w:p>
    <w:p w14:paraId="72C3DFAF" w14:textId="4FEB16FA" w:rsidR="00FC56CB" w:rsidRDefault="00FC56CB" w:rsidP="00FC56CB">
      <w:pPr>
        <w:pStyle w:val="Heading3"/>
      </w:pPr>
      <w:r>
        <w:t>absolue</w:t>
      </w:r>
    </w:p>
    <w:p w14:paraId="2E616C95" w14:textId="77777777" w:rsidR="00FC56CB" w:rsidRDefault="00FC56CB" w:rsidP="00FC56CB">
      <w:pPr>
        <w:rPr>
          <w:lang w:val="fr-FR" w:eastAsia="fr-FR"/>
        </w:rPr>
      </w:pPr>
    </w:p>
    <w:p w14:paraId="1AA1E39D" w14:textId="77777777" w:rsidR="00FC56CB" w:rsidRPr="00FC56CB" w:rsidRDefault="00FC56CB" w:rsidP="00FC56CB">
      <w:pPr>
        <w:rPr>
          <w:lang w:val="fr-FR" w:eastAsia="fr-FR"/>
        </w:rPr>
      </w:pPr>
    </w:p>
    <w:p w14:paraId="697AD9D1" w14:textId="77777777" w:rsidR="00FC56CB" w:rsidRDefault="00FC56CB" w:rsidP="00A97598">
      <w:pPr>
        <w:jc w:val="both"/>
        <w:rPr>
          <w:lang w:val="fr-FR"/>
        </w:rPr>
      </w:pPr>
    </w:p>
    <w:p w14:paraId="3995EAF8" w14:textId="77777777" w:rsidR="00497511" w:rsidRDefault="00497511" w:rsidP="00A97598">
      <w:pPr>
        <w:jc w:val="both"/>
        <w:rPr>
          <w:lang w:val="fr-FR"/>
        </w:rPr>
      </w:pPr>
    </w:p>
    <w:p w14:paraId="6504DF52" w14:textId="3255D118" w:rsidR="00497511" w:rsidRDefault="00497511" w:rsidP="00497511">
      <w:pPr>
        <w:pStyle w:val="Heading2"/>
      </w:pPr>
      <w:r>
        <w:t>comparaison</w:t>
      </w:r>
    </w:p>
    <w:p w14:paraId="2D0CACC8" w14:textId="77777777" w:rsidR="00497511" w:rsidRDefault="00497511" w:rsidP="00A97598">
      <w:pPr>
        <w:jc w:val="both"/>
        <w:rPr>
          <w:lang w:val="fr-FR"/>
        </w:rPr>
      </w:pPr>
    </w:p>
    <w:p w14:paraId="14559928" w14:textId="77777777" w:rsidR="00497511" w:rsidRDefault="00497511" w:rsidP="00497511">
      <w:pPr>
        <w:jc w:val="both"/>
        <w:rPr>
          <w:lang w:val="fr-FR"/>
        </w:rPr>
      </w:pPr>
      <w:r>
        <w:rPr>
          <w:lang w:val="fr-FR"/>
        </w:rPr>
        <w:t xml:space="preserve">v. </w:t>
      </w:r>
      <w:hyperlink r:id="rId6643" w:anchor="Ana_Technologie_Lineaire_PreM" w:history="1">
        <w:r w:rsidRPr="00B70DDD">
          <w:rPr>
            <w:rStyle w:val="Hyperlink"/>
            <w:lang w:val="fr-FR"/>
          </w:rPr>
          <w:t>Pré-Merveilles</w:t>
        </w:r>
      </w:hyperlink>
    </w:p>
    <w:p w14:paraId="62D4AF4A" w14:textId="77777777" w:rsidR="00497511" w:rsidRDefault="00497511" w:rsidP="00A97598">
      <w:pPr>
        <w:jc w:val="both"/>
        <w:rPr>
          <w:lang w:val="fr-FR"/>
        </w:rPr>
      </w:pPr>
    </w:p>
    <w:p w14:paraId="6ED89264" w14:textId="77777777" w:rsidR="00111C97" w:rsidRPr="0032190F" w:rsidRDefault="00111C97" w:rsidP="000440D7">
      <w:pPr>
        <w:jc w:val="both"/>
        <w:rPr>
          <w:sz w:val="22"/>
          <w:lang w:val="fr-FR"/>
        </w:rPr>
      </w:pPr>
    </w:p>
    <w:p w14:paraId="0574E8DD" w14:textId="013A0416" w:rsidR="00111C97" w:rsidRPr="0032190F" w:rsidRDefault="009B3FB0" w:rsidP="00A97598">
      <w:pPr>
        <w:pStyle w:val="Heading2"/>
      </w:pPr>
      <w:r>
        <w:t>i</w:t>
      </w:r>
      <w:r w:rsidR="00111C97" w:rsidRPr="0032190F">
        <w:t>nterprétations</w:t>
      </w:r>
    </w:p>
    <w:p w14:paraId="7116145D" w14:textId="77777777" w:rsidR="00A97598" w:rsidRDefault="00A97598" w:rsidP="00111C97">
      <w:pPr>
        <w:jc w:val="both"/>
        <w:rPr>
          <w:lang w:val="fr-FR"/>
        </w:rPr>
      </w:pPr>
    </w:p>
    <w:p w14:paraId="771828D2" w14:textId="155E0DEC" w:rsidR="00111C97" w:rsidRDefault="00111C97" w:rsidP="00111C97">
      <w:pPr>
        <w:jc w:val="both"/>
        <w:rPr>
          <w:lang w:val="fr-FR"/>
        </w:rPr>
      </w:pPr>
      <w:r w:rsidRPr="00A97598">
        <w:rPr>
          <w:lang w:val="fr-FR"/>
        </w:rPr>
        <w:t xml:space="preserve">De nombreux indices, tels les ensembles de signes symboliques à vocation solaire – rouelles, axes rayonnants – ou liés à l’eau tels que les zigzags, ou encore les attributs d’inspiration plus spirituelle – </w:t>
      </w:r>
      <w:hyperlink r:id="rId6644" w:anchor="Cul_Art_TAC_T_g_marelle" w:history="1">
        <w:r w:rsidR="00E31D08" w:rsidRPr="003A29A9">
          <w:rPr>
            <w:rStyle w:val="Hyperlink"/>
            <w:lang w:val="fr-FR"/>
          </w:rPr>
          <w:t>marelle</w:t>
        </w:r>
      </w:hyperlink>
      <w:r w:rsidRPr="00A97598">
        <w:rPr>
          <w:lang w:val="fr-FR"/>
        </w:rPr>
        <w:t>, échelle, labyrinthe – incitent à penser que nous sommes bien sur des lieux à forte ambiance religieuse. Ces signes mystérieux, régulièrement associés à des figures anthropomorphes, ces lignes de prières écrites en alphabet ibère puis latin, toujours tracés dans des lieux remarquables, falaises rocheuses, près d’un torrent ou d’une source, ne font qu’appuyer cette hypothèse. (BIB 2168 p. 25-27) Pour Abelanet (2009), la proximité d'un Étang du diable semble la raison d'être de ces manifestations rupestres : « Impressionnant par sa position sur la pente nord du Pic de Mortiès, au fond d'une sorte de cratère naturel aux pentes raides et sinistres, et par la beauté de son ovale parfait, ce lac  mystérieux, insondable, sans déversoir apparent est affecté d'une sinistre réputation : il retient, disent les bergers, les bêtes qui ont le malheur de s'aventurer sur ces rives et qui finissent par s'y noyer » (BIB 1845 p. 13-14). « Le site de la Peyra Escrita a dû connaître un ancien culte rendu à un génie du lac ou à une divinité de la source du Galbe » (BIB 1845 p. 14).</w:t>
      </w:r>
    </w:p>
    <w:p w14:paraId="74E2F600" w14:textId="77777777" w:rsidR="00A97598" w:rsidRDefault="00A97598" w:rsidP="00111C97">
      <w:pPr>
        <w:jc w:val="both"/>
        <w:rPr>
          <w:lang w:val="fr-FR"/>
        </w:rPr>
      </w:pPr>
    </w:p>
    <w:p w14:paraId="420445A0" w14:textId="77777777" w:rsidR="00A97598" w:rsidRDefault="00A97598" w:rsidP="00A97598">
      <w:pPr>
        <w:pStyle w:val="Heading3"/>
      </w:pPr>
      <w:r>
        <w:t>toponymie</w:t>
      </w:r>
    </w:p>
    <w:p w14:paraId="38EFED0F" w14:textId="77777777" w:rsidR="00A97598" w:rsidRDefault="00A97598" w:rsidP="00A97598">
      <w:pPr>
        <w:jc w:val="both"/>
        <w:rPr>
          <w:lang w:val="fr-FR"/>
        </w:rPr>
      </w:pPr>
      <w:r>
        <w:rPr>
          <w:lang w:val="fr-FR"/>
        </w:rPr>
        <w:t>≈ Bego, Olargues</w:t>
      </w:r>
    </w:p>
    <w:p w14:paraId="67661B6F" w14:textId="77777777" w:rsidR="00A97598" w:rsidRDefault="00A97598" w:rsidP="00A97598">
      <w:pPr>
        <w:jc w:val="both"/>
        <w:rPr>
          <w:lang w:val="fr-FR"/>
        </w:rPr>
      </w:pPr>
    </w:p>
    <w:p w14:paraId="53375A00" w14:textId="29BB6229" w:rsidR="00A97598" w:rsidRDefault="00A97598" w:rsidP="00A97598">
      <w:pPr>
        <w:jc w:val="both"/>
        <w:rPr>
          <w:lang w:val="fr-FR"/>
        </w:rPr>
      </w:pPr>
      <w:r>
        <w:rPr>
          <w:lang w:val="fr-FR"/>
        </w:rPr>
        <w:t xml:space="preserve">Situé à </w:t>
      </w:r>
      <w:r w:rsidRPr="00A97598">
        <w:rPr>
          <w:lang w:val="fr-FR"/>
        </w:rPr>
        <w:t>côté de la zone granitique des bouillouses riche en lacs et réputée abriter nombre d'</w:t>
      </w:r>
      <w:r w:rsidR="009B3FB0">
        <w:rPr>
          <w:lang w:val="fr-FR"/>
        </w:rPr>
        <w:t xml:space="preserve"> </w:t>
      </w:r>
      <w:r w:rsidRPr="009B3FB0">
        <w:rPr>
          <w:i/>
          <w:iCs/>
          <w:lang w:val="fr-FR"/>
        </w:rPr>
        <w:t>encantadas</w:t>
      </w:r>
      <w:r w:rsidRPr="00A97598">
        <w:rPr>
          <w:lang w:val="fr-FR"/>
        </w:rPr>
        <w:t>. Dans le centre des pyrénées, la principale zone granitique, riche de milliers de lacs, s'appelle encore les "</w:t>
      </w:r>
      <w:r w:rsidRPr="00A97598">
        <w:rPr>
          <w:i/>
          <w:lang w:val="fr-FR"/>
        </w:rPr>
        <w:t>encantats</w:t>
      </w:r>
      <w:r w:rsidRPr="00A97598">
        <w:rPr>
          <w:lang w:val="fr-FR"/>
        </w:rPr>
        <w:t>"</w:t>
      </w:r>
      <w:r>
        <w:rPr>
          <w:lang w:val="fr-FR"/>
        </w:rPr>
        <w:t xml:space="preserve"> (v. </w:t>
      </w:r>
      <w:r w:rsidRPr="00A97598">
        <w:rPr>
          <w:lang w:val="fr-FR"/>
        </w:rPr>
        <w:t>"</w:t>
      </w:r>
      <w:hyperlink r:id="rId6645" w:anchor="Cul_Religion__Fees_Pieds_Palmes" w:history="1">
        <w:r w:rsidRPr="00A97598">
          <w:rPr>
            <w:rStyle w:val="Hyperlink"/>
            <w:lang w:val="fr-FR"/>
          </w:rPr>
          <w:t>fées aux pieds palmés</w:t>
        </w:r>
      </w:hyperlink>
      <w:r w:rsidRPr="00A97598">
        <w:rPr>
          <w:lang w:val="fr-FR"/>
        </w:rPr>
        <w:t>"</w:t>
      </w:r>
      <w:r>
        <w:rPr>
          <w:lang w:val="fr-FR"/>
        </w:rPr>
        <w:t>) (BIB Julien Lefebrve, com. pers.)</w:t>
      </w:r>
    </w:p>
    <w:p w14:paraId="0D848254" w14:textId="77777777" w:rsidR="00A97598" w:rsidRPr="00A97598" w:rsidRDefault="00A97598" w:rsidP="00A97598">
      <w:pPr>
        <w:jc w:val="both"/>
        <w:rPr>
          <w:lang w:val="fr-FR"/>
        </w:rPr>
      </w:pPr>
      <w:r>
        <w:rPr>
          <w:lang w:val="fr-FR"/>
        </w:rPr>
        <w:t xml:space="preserve">La proche zone granitique des bouillouses est connue pour abriter des </w:t>
      </w:r>
      <w:r w:rsidRPr="00A97598">
        <w:rPr>
          <w:i/>
          <w:lang w:val="fr-FR"/>
        </w:rPr>
        <w:t>encatats</w:t>
      </w:r>
      <w:r>
        <w:rPr>
          <w:lang w:val="fr-FR"/>
        </w:rPr>
        <w:t xml:space="preserve"> (BIB Julien Lefebrve, com. pers.)</w:t>
      </w:r>
    </w:p>
    <w:p w14:paraId="2F887934" w14:textId="77777777" w:rsidR="00A97598" w:rsidRPr="00A97598" w:rsidRDefault="00A97598" w:rsidP="00111C97">
      <w:pPr>
        <w:jc w:val="both"/>
        <w:rPr>
          <w:lang w:val="fr-FR"/>
        </w:rPr>
      </w:pPr>
    </w:p>
    <w:p w14:paraId="219E8B92" w14:textId="77777777" w:rsidR="00F72A8A" w:rsidRPr="0032190F" w:rsidRDefault="00F72A8A" w:rsidP="00F72A8A">
      <w:pPr>
        <w:rPr>
          <w:lang w:val="fr-FR"/>
        </w:rPr>
      </w:pPr>
    </w:p>
    <w:p w14:paraId="5A5D250C" w14:textId="77777777" w:rsidR="00F72A8A" w:rsidRPr="0032190F" w:rsidRDefault="00F72A8A" w:rsidP="00114241">
      <w:pPr>
        <w:rPr>
          <w:lang w:val="fr-FR"/>
        </w:rPr>
      </w:pPr>
      <w:r w:rsidRPr="0032190F">
        <w:rPr>
          <w:lang w:val="fr-FR"/>
        </w:rPr>
        <w:t>Citée par BIB 1827</w:t>
      </w:r>
    </w:p>
    <w:p w14:paraId="4263225D" w14:textId="77777777" w:rsidR="00114241" w:rsidRPr="0032190F" w:rsidRDefault="00114241" w:rsidP="00114241">
      <w:pPr>
        <w:rPr>
          <w:lang w:val="fr-FR"/>
        </w:rPr>
      </w:pPr>
    </w:p>
    <w:p w14:paraId="702A1DED" w14:textId="77777777" w:rsidR="00F72A8A" w:rsidRPr="0032190F" w:rsidRDefault="00F72A8A" w:rsidP="00426FF9">
      <w:pPr>
        <w:pStyle w:val="Heading1"/>
      </w:pPr>
      <w:bookmarkStart w:id="2847" w:name="Sit_Guils"/>
      <w:r w:rsidRPr="0032190F">
        <w:t>GUILS</w:t>
      </w:r>
    </w:p>
    <w:bookmarkEnd w:id="2847"/>
    <w:p w14:paraId="1ACB0CA1" w14:textId="11C9428F" w:rsidR="00F72A8A" w:rsidRPr="0032190F" w:rsidRDefault="00F72A8A" w:rsidP="00437B37">
      <w:pPr>
        <w:jc w:val="both"/>
        <w:rPr>
          <w:lang w:val="fr-FR"/>
        </w:rPr>
      </w:pPr>
      <w:r w:rsidRPr="0032190F">
        <w:rPr>
          <w:lang w:val="fr-FR"/>
        </w:rPr>
        <w:br/>
        <w:t xml:space="preserve">Art rupestre de </w:t>
      </w:r>
      <w:hyperlink r:id="rId6646" w:anchor="Sit_Cerdagne" w:history="1">
        <w:r w:rsidRPr="0032190F">
          <w:rPr>
            <w:rStyle w:val="Hyperlink"/>
            <w:lang w:val="fr-FR"/>
          </w:rPr>
          <w:t>Cerdagne</w:t>
        </w:r>
      </w:hyperlink>
      <w:r w:rsidRPr="0032190F">
        <w:rPr>
          <w:lang w:val="fr-FR"/>
        </w:rPr>
        <w:t xml:space="preserve"> (SS BIB) Guils (Cerdagne) : association de naviformes et d’écritures ibériques (BIB 2168 p. 23). Ce site est inscrit dans un territoire où la population autochtone a été fortement influencée par la culture ibère.(BIB 2168 p. 23)</w:t>
      </w:r>
      <w:r w:rsidR="0024210D" w:rsidRPr="0032190F">
        <w:rPr>
          <w:lang w:val="fr-FR"/>
        </w:rPr>
        <w:t xml:space="preserve"> </w:t>
      </w:r>
      <w:r w:rsidRPr="0032190F">
        <w:rPr>
          <w:lang w:val="fr-FR"/>
        </w:rPr>
        <w:t xml:space="preserve">proche de </w:t>
      </w:r>
      <w:hyperlink r:id="rId6647" w:anchor="Sit_Couronne" w:history="1">
        <w:r w:rsidRPr="0032190F">
          <w:rPr>
            <w:rStyle w:val="Hyperlink"/>
            <w:lang w:val="fr-FR"/>
          </w:rPr>
          <w:t>la Couronne</w:t>
        </w:r>
      </w:hyperlink>
      <w:r w:rsidRPr="0032190F">
        <w:rPr>
          <w:lang w:val="fr-FR"/>
        </w:rPr>
        <w:t xml:space="preserve"> (BIB 2168 p. 23)</w:t>
      </w:r>
    </w:p>
    <w:p w14:paraId="7AB035F4" w14:textId="77777777" w:rsidR="006C29CC" w:rsidRDefault="006C29CC" w:rsidP="00437B37">
      <w:pPr>
        <w:jc w:val="both"/>
        <w:rPr>
          <w:lang w:val="fr-FR"/>
        </w:rPr>
      </w:pPr>
    </w:p>
    <w:p w14:paraId="5512DE0E" w14:textId="77777777" w:rsidR="00D003F6" w:rsidRDefault="00D003F6" w:rsidP="00D003F6">
      <w:pPr>
        <w:pStyle w:val="Heading2"/>
      </w:pPr>
      <w:bookmarkStart w:id="2848" w:name="Sit_Guils_r_r4"/>
      <w:r>
        <w:t>Roche 4</w:t>
      </w:r>
    </w:p>
    <w:bookmarkEnd w:id="2848"/>
    <w:p w14:paraId="4FDDA836" w14:textId="77777777" w:rsidR="00D003F6" w:rsidRDefault="00D003F6" w:rsidP="00437B37">
      <w:pPr>
        <w:jc w:val="both"/>
        <w:rPr>
          <w:lang w:val="fr-FR"/>
        </w:rPr>
      </w:pPr>
      <w:r>
        <w:rPr>
          <w:lang w:val="fr-FR"/>
        </w:rPr>
        <w:t>14 pentacles incisés (BIB 2250)</w:t>
      </w:r>
    </w:p>
    <w:p w14:paraId="058AF364" w14:textId="77777777" w:rsidR="00D003F6" w:rsidRPr="0032190F" w:rsidRDefault="00D003F6" w:rsidP="00437B37">
      <w:pPr>
        <w:jc w:val="both"/>
        <w:rPr>
          <w:lang w:val="fr-FR"/>
        </w:rPr>
      </w:pPr>
    </w:p>
    <w:p w14:paraId="3EA7F9A7" w14:textId="77777777" w:rsidR="006C29CC" w:rsidRPr="0032190F" w:rsidRDefault="006C29CC" w:rsidP="00426FF9">
      <w:pPr>
        <w:pStyle w:val="Heading1"/>
      </w:pPr>
      <w:bookmarkStart w:id="2849" w:name="Sit_Enveigt"/>
      <w:r w:rsidRPr="0032190F">
        <w:t>ENVEIGT</w:t>
      </w:r>
    </w:p>
    <w:bookmarkEnd w:id="2849"/>
    <w:p w14:paraId="4D214998" w14:textId="77777777" w:rsidR="006C29CC" w:rsidRPr="0032190F" w:rsidRDefault="006C29CC" w:rsidP="006C29CC">
      <w:pPr>
        <w:rPr>
          <w:lang w:val="fr-FR"/>
        </w:rPr>
      </w:pPr>
    </w:p>
    <w:p w14:paraId="11112277" w14:textId="6D8A05A8" w:rsidR="006C29CC" w:rsidRPr="0032190F" w:rsidRDefault="006C29CC" w:rsidP="006C29CC">
      <w:pPr>
        <w:jc w:val="both"/>
        <w:rPr>
          <w:lang w:val="fr-FR"/>
        </w:rPr>
      </w:pPr>
      <w:r w:rsidRPr="0032190F">
        <w:rPr>
          <w:lang w:val="fr-FR"/>
        </w:rPr>
        <w:t>La montagne d’Enveigt (Cerdagne, Pyrénées) a livré des restes de cabanes datées de -4200 (</w:t>
      </w:r>
      <w:hyperlink r:id="rId6648" w:anchor="Cul_Neo_Moyen" w:history="1">
        <w:r w:rsidRPr="0032190F">
          <w:rPr>
            <w:rStyle w:val="Hyperlink"/>
            <w:lang w:val="fr-FR"/>
          </w:rPr>
          <w:t>N</w:t>
        </w:r>
        <w:r w:rsidR="005F6D2C">
          <w:rPr>
            <w:rStyle w:val="Hyperlink"/>
            <w:lang w:val="fr-FR"/>
          </w:rPr>
          <w:t>M</w:t>
        </w:r>
      </w:hyperlink>
      <w:r w:rsidRPr="0032190F">
        <w:rPr>
          <w:lang w:val="fr-FR"/>
        </w:rPr>
        <w:t xml:space="preserve">) sis à plus de </w:t>
      </w:r>
      <w:smartTag w:uri="urn:schemas-microsoft-com:office:smarttags" w:element="metricconverter">
        <w:smartTagPr>
          <w:attr w:name="ProductID" w:val="2000 m"/>
        </w:smartTagPr>
        <w:r w:rsidRPr="0032190F">
          <w:rPr>
            <w:lang w:val="fr-FR"/>
          </w:rPr>
          <w:t>2000 m</w:t>
        </w:r>
      </w:smartTag>
      <w:r w:rsidRPr="0032190F">
        <w:rPr>
          <w:lang w:val="fr-FR"/>
        </w:rPr>
        <w:t xml:space="preserve"> d’altitude. L’investissement dans la construction de cette cabane plaide pour une occupation régulière / saisonnière (BIB 615 p. 281-284 (BIB 619))</w:t>
      </w:r>
    </w:p>
    <w:p w14:paraId="5963E554" w14:textId="631511C7" w:rsidR="006C29CC" w:rsidRPr="0032190F" w:rsidRDefault="006C29CC" w:rsidP="006C29CC">
      <w:pPr>
        <w:jc w:val="both"/>
        <w:rPr>
          <w:lang w:val="fr-FR"/>
        </w:rPr>
      </w:pPr>
      <w:r w:rsidRPr="0032190F">
        <w:rPr>
          <w:lang w:val="fr-FR"/>
        </w:rPr>
        <w:lastRenderedPageBreak/>
        <w:t xml:space="preserve">En </w:t>
      </w:r>
      <w:hyperlink r:id="rId6649" w:anchor="Sit_Cerdagne" w:history="1">
        <w:r w:rsidRPr="0032190F">
          <w:rPr>
            <w:rStyle w:val="Hyperlink"/>
            <w:lang w:val="fr-FR"/>
          </w:rPr>
          <w:t>Cerdagne</w:t>
        </w:r>
      </w:hyperlink>
      <w:r w:rsidRPr="0032190F">
        <w:rPr>
          <w:lang w:val="fr-FR"/>
        </w:rPr>
        <w:t>, dans un secteur bien documenté (BIB 615 p. 289 (BIB 619 et 631)), un brûlage de la pinède, lié à l’exploitation des espaces pastoraux entraîne vers -3000 cal BC un abaissement de la limite supérieure de la forêt qui reste fixée par le retour régulier des troupeaux et qui ne pourra remonter qu’à la faveur d’une déprise ou d’un déplacement des zones de parcours (BIB 615 p. 289)</w:t>
      </w:r>
    </w:p>
    <w:p w14:paraId="6861A6E6" w14:textId="77777777" w:rsidR="006C29CC" w:rsidRPr="0032190F" w:rsidRDefault="006C29CC" w:rsidP="006C29CC">
      <w:pPr>
        <w:autoSpaceDE w:val="0"/>
        <w:autoSpaceDN w:val="0"/>
        <w:adjustRightInd w:val="0"/>
        <w:jc w:val="both"/>
        <w:rPr>
          <w:lang w:val="fr-FR"/>
        </w:rPr>
      </w:pPr>
      <w:r w:rsidRPr="0032190F">
        <w:rPr>
          <w:lang w:val="fr-FR"/>
        </w:rPr>
        <w:t xml:space="preserve">Dans les Pyrénées-Orientales, les </w:t>
      </w:r>
      <w:r w:rsidR="00E66229" w:rsidRPr="0032190F">
        <w:rPr>
          <w:lang w:val="fr-FR"/>
        </w:rPr>
        <w:t>versants de la montagne d’Envei</w:t>
      </w:r>
      <w:r w:rsidRPr="0032190F">
        <w:rPr>
          <w:lang w:val="fr-FR"/>
        </w:rPr>
        <w:t>g</w:t>
      </w:r>
      <w:r w:rsidR="00E66229" w:rsidRPr="0032190F">
        <w:rPr>
          <w:lang w:val="fr-FR"/>
        </w:rPr>
        <w:t>t</w:t>
      </w:r>
      <w:r w:rsidRPr="0032190F">
        <w:rPr>
          <w:lang w:val="fr-FR"/>
        </w:rPr>
        <w:t xml:space="preserve"> sont recouverts de terrasses de culture de 1 600 à </w:t>
      </w:r>
      <w:smartTag w:uri="urn:schemas-microsoft-com:office:smarttags" w:element="metricconverter">
        <w:smartTagPr>
          <w:attr w:name="ProductID" w:val="1 900 m"/>
        </w:smartTagPr>
        <w:r w:rsidRPr="0032190F">
          <w:rPr>
            <w:lang w:val="fr-FR"/>
          </w:rPr>
          <w:t>1 900 m</w:t>
        </w:r>
      </w:smartTag>
      <w:r w:rsidRPr="0032190F">
        <w:rPr>
          <w:lang w:val="fr-FR"/>
        </w:rPr>
        <w:t xml:space="preserve"> d’altitude. En mai 2003, un « chantier terrasses » (Bal </w:t>
      </w:r>
      <w:r w:rsidRPr="0032190F">
        <w:rPr>
          <w:i/>
          <w:iCs/>
          <w:lang w:val="fr-FR"/>
        </w:rPr>
        <w:t>et al.</w:t>
      </w:r>
      <w:r w:rsidRPr="0032190F">
        <w:rPr>
          <w:lang w:val="fr-FR"/>
        </w:rPr>
        <w:t>, à paraître) a mis au jour des systèmes de terrasses emboîtées. L’analyse anthracologique des horizons organiques des paléosols des terrasses enfouies a montré l’emploi de l’essartage dès l’Âge du Bronze ancien. Les charbons de bois de ces horizons sont extrêmement nombreux par rapport aux charbons de bois des autres niveaux prélevés, et par rapport aux charbons provenant d’autres sites hors contexte géo-archéologique. Leur taille est pour le plus grand nombre supérieure à deux et à cinq millimètres. Ils ne présentent pas de coupures récentes. Les petits ligneux identifiés confirment la présence de phases  l’ouverture du milieu. (BIB ?)</w:t>
      </w:r>
    </w:p>
    <w:p w14:paraId="054CA82A" w14:textId="77777777" w:rsidR="00F72A8A" w:rsidRPr="0032190F" w:rsidRDefault="00F72A8A" w:rsidP="00F72A8A">
      <w:pPr>
        <w:rPr>
          <w:lang w:val="fr-FR"/>
        </w:rPr>
      </w:pPr>
    </w:p>
    <w:p w14:paraId="68DC083B" w14:textId="77777777" w:rsidR="00F72A8A" w:rsidRPr="0032190F" w:rsidRDefault="00F72A8A" w:rsidP="00426FF9">
      <w:pPr>
        <w:pStyle w:val="Heading1"/>
      </w:pPr>
      <w:bookmarkStart w:id="2850" w:name="Sit_Couronne"/>
      <w:r w:rsidRPr="0032190F">
        <w:t>COURONNE (LA)</w:t>
      </w:r>
    </w:p>
    <w:bookmarkEnd w:id="2850"/>
    <w:p w14:paraId="5C34A961" w14:textId="77777777" w:rsidR="00F72A8A" w:rsidRPr="0032190F" w:rsidRDefault="00F72A8A" w:rsidP="00F72A8A">
      <w:pPr>
        <w:rPr>
          <w:lang w:val="fr-FR"/>
        </w:rPr>
      </w:pPr>
    </w:p>
    <w:p w14:paraId="6B52E84B" w14:textId="73704D96" w:rsidR="00F72A8A" w:rsidRPr="0032190F" w:rsidRDefault="00000000" w:rsidP="00437B37">
      <w:pPr>
        <w:jc w:val="both"/>
        <w:rPr>
          <w:lang w:val="fr-FR"/>
        </w:rPr>
      </w:pPr>
      <w:hyperlink r:id="rId6650" w:anchor="Cul_Oppidum" w:history="1">
        <w:r w:rsidR="00900011" w:rsidRPr="0032190F">
          <w:rPr>
            <w:rStyle w:val="Hyperlink"/>
            <w:lang w:val="fr-FR"/>
          </w:rPr>
          <w:t>oppidum</w:t>
        </w:r>
      </w:hyperlink>
      <w:r w:rsidR="00900011" w:rsidRPr="0032190F">
        <w:rPr>
          <w:lang w:val="fr-FR"/>
        </w:rPr>
        <w:t xml:space="preserve"> </w:t>
      </w:r>
      <w:r w:rsidR="00F72A8A" w:rsidRPr="0032190F">
        <w:rPr>
          <w:lang w:val="fr-FR"/>
        </w:rPr>
        <w:t xml:space="preserve">ibère de la Couronne (Bolvir) à 3,5 km en ligne droite de </w:t>
      </w:r>
      <w:hyperlink r:id="rId6651" w:anchor="Sit_Guils" w:history="1">
        <w:r w:rsidR="00F72A8A" w:rsidRPr="0032190F">
          <w:rPr>
            <w:rStyle w:val="Hyperlink"/>
            <w:lang w:val="fr-FR"/>
          </w:rPr>
          <w:t>Guils</w:t>
        </w:r>
      </w:hyperlink>
      <w:r w:rsidR="00F72A8A" w:rsidRPr="0032190F">
        <w:rPr>
          <w:lang w:val="fr-FR"/>
        </w:rPr>
        <w:t>. Possède toutes les caractéristiques des habitats ibériques classiques, perchés et fortifiés. D’importants sondages le</w:t>
      </w:r>
      <w:r w:rsidR="00783763">
        <w:rPr>
          <w:lang w:val="fr-FR"/>
        </w:rPr>
        <w:t xml:space="preserve"> </w:t>
      </w:r>
      <w:r w:rsidR="00F72A8A" w:rsidRPr="0032190F">
        <w:rPr>
          <w:lang w:val="fr-FR"/>
        </w:rPr>
        <w:t>situent au milieu du IIe siècle BC. (Mercadal et al., 1995) (BIB 2168 p. 23)</w:t>
      </w:r>
    </w:p>
    <w:p w14:paraId="66A68153" w14:textId="77777777" w:rsidR="00B21602" w:rsidRPr="0032190F" w:rsidRDefault="00B21602" w:rsidP="00242C0F">
      <w:pPr>
        <w:rPr>
          <w:lang w:val="fr-FR"/>
        </w:rPr>
      </w:pPr>
    </w:p>
    <w:p w14:paraId="1CBC4591" w14:textId="77777777" w:rsidR="00F72A8A" w:rsidRPr="0032190F" w:rsidRDefault="00F72A8A" w:rsidP="00426FF9">
      <w:pPr>
        <w:pStyle w:val="Heading1"/>
      </w:pPr>
      <w:bookmarkStart w:id="2851" w:name="Sit_Latour_Carol"/>
      <w:r w:rsidRPr="0032190F">
        <w:t>LATOUR DE CAROL</w:t>
      </w:r>
    </w:p>
    <w:bookmarkEnd w:id="2851"/>
    <w:p w14:paraId="7DC57B2D" w14:textId="77777777" w:rsidR="00F72A8A" w:rsidRPr="0032190F" w:rsidRDefault="00F72A8A" w:rsidP="00242C0F">
      <w:pPr>
        <w:rPr>
          <w:lang w:val="fr-FR"/>
        </w:rPr>
      </w:pPr>
    </w:p>
    <w:p w14:paraId="1C1373B2" w14:textId="2D45F537" w:rsidR="00F72A8A" w:rsidRPr="0032190F" w:rsidRDefault="00F72A8A" w:rsidP="00242C0F">
      <w:pPr>
        <w:rPr>
          <w:lang w:val="fr-FR"/>
        </w:rPr>
      </w:pPr>
      <w:r w:rsidRPr="0032190F">
        <w:rPr>
          <w:lang w:val="fr-FR"/>
        </w:rPr>
        <w:t xml:space="preserve">Art rupestre de </w:t>
      </w:r>
      <w:hyperlink r:id="rId6652" w:anchor="Sit_Cerdagne" w:history="1">
        <w:r w:rsidRPr="0032190F">
          <w:rPr>
            <w:rStyle w:val="Hyperlink"/>
            <w:lang w:val="fr-FR"/>
          </w:rPr>
          <w:t>Cerdagne</w:t>
        </w:r>
      </w:hyperlink>
      <w:r w:rsidRPr="0032190F">
        <w:rPr>
          <w:lang w:val="fr-FR"/>
        </w:rPr>
        <w:t xml:space="preserve"> (SS BIB) Latour de Carol 2 (Cerdagne) : association de naviformes et d’écritures ibériques (BIB 2168 p. 23)</w:t>
      </w:r>
    </w:p>
    <w:p w14:paraId="314A415E" w14:textId="77777777" w:rsidR="00F72A8A" w:rsidRPr="0032190F" w:rsidRDefault="00F72A8A" w:rsidP="00242C0F">
      <w:pPr>
        <w:rPr>
          <w:lang w:val="fr-FR"/>
        </w:rPr>
      </w:pPr>
    </w:p>
    <w:p w14:paraId="08BA747D" w14:textId="77777777" w:rsidR="00114241" w:rsidRPr="0032190F" w:rsidRDefault="00114241" w:rsidP="00426FF9">
      <w:pPr>
        <w:pStyle w:val="Heading1"/>
      </w:pPr>
      <w:bookmarkStart w:id="2852" w:name="Sit_Queixans"/>
      <w:r w:rsidRPr="0032190F">
        <w:t>QUEIXANS</w:t>
      </w:r>
    </w:p>
    <w:bookmarkEnd w:id="2852"/>
    <w:p w14:paraId="7413A1DE" w14:textId="77777777" w:rsidR="00114241" w:rsidRPr="0032190F" w:rsidRDefault="00114241" w:rsidP="00242C0F">
      <w:pPr>
        <w:rPr>
          <w:lang w:val="fr-FR"/>
        </w:rPr>
      </w:pPr>
    </w:p>
    <w:p w14:paraId="3035C646" w14:textId="72888F2A" w:rsidR="00114241" w:rsidRPr="0032190F" w:rsidRDefault="00114241" w:rsidP="00437B37">
      <w:pPr>
        <w:jc w:val="both"/>
        <w:rPr>
          <w:lang w:val="fr-FR"/>
        </w:rPr>
      </w:pPr>
      <w:r w:rsidRPr="0032190F">
        <w:rPr>
          <w:lang w:val="fr-FR"/>
        </w:rPr>
        <w:t xml:space="preserve">Art rupestre de </w:t>
      </w:r>
      <w:hyperlink r:id="rId6653" w:anchor="Sit_Cerdagne" w:history="1">
        <w:r w:rsidRPr="0032190F">
          <w:rPr>
            <w:rStyle w:val="Hyperlink"/>
            <w:lang w:val="fr-FR"/>
          </w:rPr>
          <w:t>Cerdagne</w:t>
        </w:r>
      </w:hyperlink>
      <w:r w:rsidRPr="0032190F">
        <w:rPr>
          <w:lang w:val="fr-FR"/>
        </w:rPr>
        <w:t xml:space="preserve"> (SS BIB). Une roche présente des anthropomorphes schématiques (BIB 2168 p. 22)</w:t>
      </w:r>
    </w:p>
    <w:p w14:paraId="1A043264" w14:textId="77777777" w:rsidR="00114241" w:rsidRDefault="00F72A8A" w:rsidP="00437B37">
      <w:pPr>
        <w:jc w:val="both"/>
        <w:rPr>
          <w:lang w:val="fr-FR"/>
        </w:rPr>
      </w:pPr>
      <w:r w:rsidRPr="0032190F">
        <w:rPr>
          <w:lang w:val="fr-FR"/>
        </w:rPr>
        <w:t>Les figures de ce site, filiformes, possèdent toutes les marques de véritables anthropomorphes, tête, ramifications des extrémités des membres. Dans ce groupe, l’on peut considérer les losanges comme des représentations anthropomorphes. Deux d’entre eux, n° 1 et 6, sont porteurs d’attributs humains indispensables. Les dessins 23 à 25 sont des arboriformes humanisés par l’ajout d’une tête et de ramifications fixées aux extrémités des axes obliques. (BIB 2168 p. 24)</w:t>
      </w:r>
    </w:p>
    <w:p w14:paraId="2E0DDA54" w14:textId="77777777" w:rsidR="00017BDA" w:rsidRDefault="00017BDA" w:rsidP="00437B37">
      <w:pPr>
        <w:jc w:val="both"/>
        <w:rPr>
          <w:lang w:val="fr-FR"/>
        </w:rPr>
      </w:pPr>
    </w:p>
    <w:p w14:paraId="647DA49A" w14:textId="77777777" w:rsidR="00017BDA" w:rsidRDefault="00017BDA" w:rsidP="00017BDA">
      <w:pPr>
        <w:pStyle w:val="Heading2"/>
      </w:pPr>
      <w:r>
        <w:t>Roche 1</w:t>
      </w:r>
    </w:p>
    <w:p w14:paraId="43208ADA" w14:textId="0DA3578D" w:rsidR="00017BDA" w:rsidRPr="00017BDA" w:rsidRDefault="00000000" w:rsidP="00017BDA">
      <w:pPr>
        <w:rPr>
          <w:lang w:val="fr-FR"/>
        </w:rPr>
      </w:pPr>
      <w:hyperlink r:id="rId6654" w:anchor="Cul_Art_TAC_T_g_rhomb_hach" w:history="1">
        <w:r w:rsidR="00017BDA" w:rsidRPr="00017BDA">
          <w:rPr>
            <w:rStyle w:val="Hyperlink"/>
            <w:lang w:val="fr-FR"/>
          </w:rPr>
          <w:t>rhomboides hachurés</w:t>
        </w:r>
      </w:hyperlink>
      <w:r w:rsidR="00017BDA">
        <w:rPr>
          <w:lang w:val="fr-FR"/>
        </w:rPr>
        <w:t xml:space="preserve"> (BIB 2423)</w:t>
      </w:r>
    </w:p>
    <w:p w14:paraId="527B9E0B" w14:textId="77777777" w:rsidR="00017BDA" w:rsidRDefault="00017BDA" w:rsidP="00437B37">
      <w:pPr>
        <w:jc w:val="both"/>
        <w:rPr>
          <w:lang w:val="fr-FR"/>
        </w:rPr>
      </w:pPr>
    </w:p>
    <w:p w14:paraId="6B6AE575" w14:textId="77777777" w:rsidR="00017BDA" w:rsidRPr="0032190F" w:rsidRDefault="00017BDA" w:rsidP="00017BDA">
      <w:pPr>
        <w:pStyle w:val="Heading2"/>
      </w:pPr>
      <w:bookmarkStart w:id="2853" w:name="Sit_Queixans_r2"/>
      <w:r w:rsidRPr="00017BDA">
        <w:t>Roche</w:t>
      </w:r>
      <w:r>
        <w:t xml:space="preserve"> 2</w:t>
      </w:r>
    </w:p>
    <w:bookmarkEnd w:id="2853"/>
    <w:p w14:paraId="7EF1B50F" w14:textId="77777777" w:rsidR="0024210D" w:rsidRDefault="0024210D" w:rsidP="00437B37">
      <w:pPr>
        <w:jc w:val="both"/>
        <w:rPr>
          <w:lang w:val="fr-FR"/>
        </w:rPr>
      </w:pPr>
    </w:p>
    <w:p w14:paraId="19BBEE86" w14:textId="5F8D53A4" w:rsidR="00017BDA" w:rsidRPr="0032190F" w:rsidRDefault="00017BDA" w:rsidP="00437B37">
      <w:pPr>
        <w:jc w:val="both"/>
        <w:rPr>
          <w:lang w:val="fr-FR"/>
        </w:rPr>
      </w:pPr>
      <w:r>
        <w:rPr>
          <w:lang w:val="fr-FR"/>
        </w:rPr>
        <w:t xml:space="preserve">Nombreux </w:t>
      </w:r>
      <w:hyperlink r:id="rId6655" w:anchor="Cul_Art_TAC_T_g_rhomb_hach" w:history="1">
        <w:r w:rsidRPr="00017BDA">
          <w:rPr>
            <w:rStyle w:val="Hyperlink"/>
            <w:lang w:val="fr-FR"/>
          </w:rPr>
          <w:t>rhomboides hachurés</w:t>
        </w:r>
      </w:hyperlink>
      <w:r>
        <w:rPr>
          <w:lang w:val="fr-FR"/>
        </w:rPr>
        <w:t xml:space="preserve"> (BIB 2423)</w:t>
      </w:r>
    </w:p>
    <w:p w14:paraId="59BA37B6" w14:textId="77777777" w:rsidR="00DE33F7" w:rsidRPr="0032190F" w:rsidRDefault="00DE33F7" w:rsidP="00426FF9">
      <w:pPr>
        <w:pStyle w:val="Heading1"/>
      </w:pPr>
      <w:r w:rsidRPr="0032190F">
        <w:t>PYRENEES (Occupation des)</w:t>
      </w:r>
    </w:p>
    <w:p w14:paraId="57F82153" w14:textId="77777777" w:rsidR="00DE33F7" w:rsidRPr="0032190F" w:rsidRDefault="00DE33F7" w:rsidP="00242C0F">
      <w:pPr>
        <w:rPr>
          <w:lang w:val="fr-FR"/>
        </w:rPr>
      </w:pPr>
    </w:p>
    <w:p w14:paraId="65234FAE" w14:textId="77777777" w:rsidR="00DE33F7" w:rsidRPr="0032190F" w:rsidRDefault="00DE33F7" w:rsidP="00242C0F">
      <w:pPr>
        <w:jc w:val="both"/>
        <w:rPr>
          <w:lang w:val="fr-FR"/>
        </w:rPr>
      </w:pPr>
      <w:r w:rsidRPr="0032190F">
        <w:rPr>
          <w:lang w:val="fr-FR"/>
        </w:rPr>
        <w:t>Le cycle d’exploitation des zones forestières en montagne, dans un mode d’exploitation qui s’apparente au modèle du « </w:t>
      </w:r>
      <w:r w:rsidRPr="0032190F">
        <w:rPr>
          <w:i/>
          <w:lang w:val="fr-FR"/>
        </w:rPr>
        <w:t>landnam</w:t>
      </w:r>
      <w:r w:rsidRPr="0032190F">
        <w:rPr>
          <w:lang w:val="fr-FR"/>
        </w:rPr>
        <w:t> » (BIB 615 p. 289 (BIB 633)) et au système de culture itinérant à jachère-forêt proposé par Boserup (1971) (BIB 615 p. 289 et fig. 5), trois étapes caractéristiques des essartages sont distinguées :</w:t>
      </w:r>
    </w:p>
    <w:p w14:paraId="16B4C0F2" w14:textId="0185723E" w:rsidR="00DE33F7" w:rsidRPr="00C33B2D" w:rsidRDefault="00DE33F7" w:rsidP="00242C0F">
      <w:pPr>
        <w:rPr>
          <w:lang w:val="fr-FR"/>
        </w:rPr>
      </w:pPr>
      <w:r w:rsidRPr="0032190F">
        <w:rPr>
          <w:lang w:val="fr-FR"/>
        </w:rPr>
        <w:tab/>
        <w:t xml:space="preserve">-étape 1 : attaque de la forêt par </w:t>
      </w:r>
      <w:hyperlink r:id="rId6656" w:anchor="Cul_Neo__domestic_agric_typ_abatbrul" w:history="1">
        <w:r w:rsidR="00A06CB4" w:rsidRPr="00C33B2D">
          <w:rPr>
            <w:rStyle w:val="Hyperlink"/>
            <w:lang w:val="fr-FR"/>
          </w:rPr>
          <w:t>abattis-brulis</w:t>
        </w:r>
      </w:hyperlink>
    </w:p>
    <w:p w14:paraId="2F5ACB9F" w14:textId="77777777" w:rsidR="00DE33F7" w:rsidRPr="0032190F" w:rsidRDefault="00DE33F7" w:rsidP="00242C0F">
      <w:pPr>
        <w:rPr>
          <w:lang w:val="fr-FR"/>
        </w:rPr>
      </w:pPr>
      <w:r w:rsidRPr="0032190F">
        <w:rPr>
          <w:lang w:val="fr-FR"/>
        </w:rPr>
        <w:tab/>
        <w:t>-étape 2 : mise en culture et/ou d’utilisation pastorale des espaces défrichés</w:t>
      </w:r>
    </w:p>
    <w:p w14:paraId="49426615" w14:textId="77777777" w:rsidR="00DE33F7" w:rsidRPr="0032190F" w:rsidRDefault="00DE33F7" w:rsidP="00242C0F">
      <w:pPr>
        <w:ind w:left="708"/>
        <w:rPr>
          <w:lang w:val="fr-FR"/>
        </w:rPr>
      </w:pPr>
      <w:r w:rsidRPr="0032190F">
        <w:rPr>
          <w:lang w:val="fr-FR"/>
        </w:rPr>
        <w:lastRenderedPageBreak/>
        <w:t>-étape 3 : abandon et recolonisation de l’espace par une friche composée d’essences pionnières (bouleau, noisetier) annonçant la reconstitution d’une véritable forêt.</w:t>
      </w:r>
    </w:p>
    <w:p w14:paraId="13530CDF" w14:textId="77777777" w:rsidR="00DE33F7" w:rsidRPr="0032190F" w:rsidRDefault="00DE33F7" w:rsidP="00242C0F">
      <w:pPr>
        <w:rPr>
          <w:lang w:val="fr-FR"/>
        </w:rPr>
      </w:pPr>
      <w:r w:rsidRPr="0032190F">
        <w:rPr>
          <w:lang w:val="fr-FR"/>
        </w:rPr>
        <w:t>(BIB 615 p. 289)</w:t>
      </w:r>
    </w:p>
    <w:p w14:paraId="7421874C" w14:textId="77777777" w:rsidR="00DE33F7" w:rsidRPr="0032190F" w:rsidRDefault="00DE33F7" w:rsidP="00242C0F">
      <w:pPr>
        <w:rPr>
          <w:lang w:val="fr-FR"/>
        </w:rPr>
      </w:pPr>
    </w:p>
    <w:p w14:paraId="455068F8" w14:textId="77777777" w:rsidR="00DE33F7" w:rsidRPr="0032190F" w:rsidRDefault="00DE33F7" w:rsidP="00242C0F">
      <w:pPr>
        <w:jc w:val="both"/>
        <w:rPr>
          <w:lang w:val="fr-FR"/>
        </w:rPr>
      </w:pPr>
      <w:r w:rsidRPr="0032190F">
        <w:rPr>
          <w:lang w:val="fr-FR"/>
        </w:rPr>
        <w:t>L’influence du climat, et en particulier des détériorations climatiques sur les activités agraires et sur les possibilités d’occupation et d’exploitation des zones d’altitude est indéniable mais reste loin d’être systématique (BIB 615 p. 288) :</w:t>
      </w:r>
    </w:p>
    <w:p w14:paraId="38D7BD66" w14:textId="77777777" w:rsidR="00DE33F7" w:rsidRPr="0032190F" w:rsidRDefault="00DE33F7" w:rsidP="00242C0F">
      <w:pPr>
        <w:ind w:left="705"/>
        <w:rPr>
          <w:lang w:val="fr-FR"/>
        </w:rPr>
      </w:pPr>
      <w:r w:rsidRPr="0032190F">
        <w:rPr>
          <w:lang w:val="fr-FR"/>
        </w:rPr>
        <w:t>-maintien voir expansion des activités humaines vers 3900/3800 cal BC dans les Pyrénées lors d’une phase de refroidissement (BIB 615 p. 288)</w:t>
      </w:r>
    </w:p>
    <w:p w14:paraId="4789BA96" w14:textId="77777777" w:rsidR="00DE33F7" w:rsidRPr="0032190F" w:rsidRDefault="00DE33F7" w:rsidP="00242C0F">
      <w:pPr>
        <w:ind w:left="705"/>
        <w:rPr>
          <w:lang w:val="fr-FR"/>
        </w:rPr>
      </w:pPr>
      <w:r w:rsidRPr="0032190F">
        <w:rPr>
          <w:lang w:val="fr-FR"/>
        </w:rPr>
        <w:t>-adaptation des cultures céréalières vers une spécialisation de l’élevage et de la métallurgie entre 1800 et 1350 cal BC lors d’une dégradation climatique dans les Pyrénées (BIB 615 p. 288) épisode de Löbben</w:t>
      </w:r>
    </w:p>
    <w:p w14:paraId="09C7DFBE" w14:textId="77777777" w:rsidR="00DE33F7" w:rsidRPr="0032190F" w:rsidRDefault="00DE33F7" w:rsidP="00242C0F">
      <w:pPr>
        <w:rPr>
          <w:lang w:val="fr-FR"/>
        </w:rPr>
      </w:pPr>
    </w:p>
    <w:p w14:paraId="53DF27EE" w14:textId="77777777" w:rsidR="00DE33F7" w:rsidRPr="0032190F" w:rsidRDefault="00DE33F7" w:rsidP="00242C0F">
      <w:pPr>
        <w:rPr>
          <w:lang w:val="fr-FR"/>
        </w:rPr>
      </w:pPr>
      <w:r w:rsidRPr="0032190F">
        <w:rPr>
          <w:lang w:val="fr-FR"/>
        </w:rPr>
        <w:t>L’exploitation itinérante des espaces défrichés (faible ampleur et superficie) peut être masquée par la pluie pollinique (BIB 615 p. 288)</w:t>
      </w:r>
    </w:p>
    <w:p w14:paraId="330BC03C" w14:textId="77777777" w:rsidR="00DE33F7" w:rsidRPr="0032190F" w:rsidRDefault="00DE33F7" w:rsidP="00242C0F">
      <w:pPr>
        <w:rPr>
          <w:lang w:val="fr-FR"/>
        </w:rPr>
      </w:pPr>
    </w:p>
    <w:p w14:paraId="64DA916A" w14:textId="77777777" w:rsidR="00DE33F7" w:rsidRPr="0032190F" w:rsidRDefault="00DE33F7" w:rsidP="00242C0F">
      <w:pPr>
        <w:jc w:val="both"/>
        <w:rPr>
          <w:lang w:val="fr-FR"/>
        </w:rPr>
      </w:pPr>
      <w:r w:rsidRPr="0032190F">
        <w:rPr>
          <w:lang w:val="fr-FR"/>
        </w:rPr>
        <w:t>Dans les Pyrénées, la première phase d’expansion d’occupation de la montagne est centrée sur 4900 / 4500 cal BC et démarre à la fin d’une période de refroidissement et montre une contemporanéité avec un épisode de récession des glaciers alpins et d’abaissement des niveaux lacustres (BIB 615 p. 287). La phase suivante d’expansion d’occupation de la montagne pyrénéenne entre 4200 et 3700 cal BC qui atteint son apogée vers -4000 s’amorce également lors d’une phase reconnue d’amélioration du climat, marquée par un recul des glaciers alpins et par la mise en place de conditions climatiques plus chaudes et plus sèches  (BIB 615 p. 287(BIB 629)). Pour certains auteurs, cette amélioration climatique pourrait être à l’origine de la colonisation de l’Europe septentrionale (BIB 615 p. 287(BIB 623)).</w:t>
      </w:r>
    </w:p>
    <w:p w14:paraId="3009849F" w14:textId="77777777" w:rsidR="00DE33F7" w:rsidRPr="0032190F" w:rsidRDefault="00DE33F7" w:rsidP="00242C0F">
      <w:pPr>
        <w:jc w:val="both"/>
        <w:rPr>
          <w:lang w:val="fr-FR"/>
        </w:rPr>
      </w:pPr>
      <w:r w:rsidRPr="0032190F">
        <w:rPr>
          <w:lang w:val="fr-FR"/>
        </w:rPr>
        <w:t xml:space="preserve">A partir de 3900 cl BC, toutes les archives convergent pour indiquer une phase de dégradation momentanée du climat caractérisée par des conditions humides et froides, signalées par l’avancée des glaciers pyrénéens et alpins, par une hausse du niveau des lacs (Pyrénées et Jura) ainsi que par une augmentation des lythoclastes dans les sédiments marins liés aux débâcles d’icebergs en Atlantique-Nord (IRD : </w:t>
      </w:r>
      <w:r w:rsidRPr="0032190F">
        <w:rPr>
          <w:i/>
          <w:lang w:val="fr-FR"/>
        </w:rPr>
        <w:t>Ice-Rafted Debris</w:t>
      </w:r>
      <w:r w:rsidRPr="0032190F">
        <w:rPr>
          <w:lang w:val="fr-FR"/>
        </w:rPr>
        <w:t>) (BIB 615 p. 287). Cette phase s’achève vers 3300 cal BC. (SS BIB). Dans les Pyrénées, la phase de déprise entre 3900 cal BC et 3600 cal BC, à la transition Néolithique moyen / Néolithique final, semble observer un fort déterminisme climatique, est identique à celui observé dans les Alpes autrichiennes (BIB 615 p. 287 et fig. 4 (BIB 624) et contemporain d’une phase majeure de détérioration du climat en Europe caractérisée par la récurrence d’oscillations froides et humides vers -3600, -3500 et -3350 (BIB 615 p. 287 (BIB 628). Cette dégradation enregistrée dans l’ensemble des archives climatiques (avancées glaciaires, IRD, haut niveaux lacustres), c’est traduite par une augmentation des précipitations neigeuses (BIB 615 p. 287 (BIB 624) et par une baisse des températures moyennes estivales de l’ordre de 1° à 1,5° dans les Alpes (BIB 615 p. 287 (BIB 632). La disparition des marqueurs pollinique d’anthropisation et les signes de reforestation enregistrés dans les séquences polliniques des Pyrénées durant cette période pourraient être consécutifs à cette détérioration des conditions climatiques (BIB 615 p. 287)</w:t>
      </w:r>
    </w:p>
    <w:p w14:paraId="78319DED" w14:textId="2E445DD2" w:rsidR="00DE33F7" w:rsidRPr="0032190F" w:rsidRDefault="00DE33F7" w:rsidP="00242C0F">
      <w:pPr>
        <w:jc w:val="both"/>
        <w:rPr>
          <w:lang w:val="fr-FR"/>
        </w:rPr>
      </w:pPr>
      <w:r w:rsidRPr="0032190F">
        <w:rPr>
          <w:lang w:val="fr-FR"/>
        </w:rPr>
        <w:t xml:space="preserve">La troisième phase d’expansion d’occupation de la montagne pyrénéenne entre 3300 cal BC et 2 800 cal BC correspond à une phase d’amélioration climatique révélée par la disparition des IRD dans l’Atlantique-Nord, par une récession des glaciers alpins, par un abaissement des niveaux lacustres, et par une phase d’aridification sur le versant sud des Pyrénées (BIB 615 p. 287). En même temps, la saisonnalité deviendra plus marquée avec des sécheresses estivales dans les secteurs circum-méditerranéens du versant sud des Pyrénées (BIB 615 p. 287 (BIB 630)). Il est probable que l’augmentation de la fréquence des étés plus secs durant cette période aient joué un rôle sur l’intensification et sur le boulversement affectant les pratiques pastorales en altitude dans les Pyrénées méditerranéennes (BIB 615 p. 287 (BIB 630 et 631 et 619)) Peut-être lié à la mise en </w:t>
      </w:r>
      <w:r w:rsidRPr="0032190F">
        <w:rPr>
          <w:lang w:val="fr-FR"/>
        </w:rPr>
        <w:lastRenderedPageBreak/>
        <w:t xml:space="preserve">place de la </w:t>
      </w:r>
      <w:hyperlink r:id="rId6657" w:anchor="Cul_Neo__domestic_elevag_transhu" w:history="1">
        <w:r w:rsidR="004F64F8" w:rsidRPr="0032190F">
          <w:rPr>
            <w:rStyle w:val="Hyperlink"/>
            <w:lang w:val="fr-FR"/>
          </w:rPr>
          <w:t>transhumance</w:t>
        </w:r>
      </w:hyperlink>
      <w:r w:rsidR="004F64F8" w:rsidRPr="0032190F">
        <w:rPr>
          <w:lang w:val="fr-FR"/>
        </w:rPr>
        <w:t xml:space="preserve"> </w:t>
      </w:r>
      <w:r w:rsidRPr="0032190F">
        <w:rPr>
          <w:lang w:val="fr-FR"/>
        </w:rPr>
        <w:t xml:space="preserve">(SS BIB). Cette phase coïncide à </w:t>
      </w:r>
      <w:hyperlink r:id="rId6658" w:anchor="Sit_Cuguron" w:history="1">
        <w:r w:rsidRPr="0032190F">
          <w:rPr>
            <w:rStyle w:val="Hyperlink"/>
            <w:lang w:val="fr-FR"/>
          </w:rPr>
          <w:t>Cuguron</w:t>
        </w:r>
      </w:hyperlink>
      <w:r w:rsidRPr="0032190F">
        <w:rPr>
          <w:lang w:val="fr-FR"/>
        </w:rPr>
        <w:t xml:space="preserve"> avec le développement de </w:t>
      </w:r>
      <w:hyperlink r:id="rId6659" w:anchor="Eco_Fagus" w:history="1">
        <w:r w:rsidRPr="0032190F">
          <w:rPr>
            <w:rStyle w:val="Hyperlink"/>
            <w:i/>
            <w:lang w:val="fr-FR"/>
          </w:rPr>
          <w:t>Fagus</w:t>
        </w:r>
      </w:hyperlink>
      <w:r w:rsidRPr="0032190F">
        <w:rPr>
          <w:lang w:val="fr-FR"/>
        </w:rPr>
        <w:t xml:space="preserve">, une reprises des activités humaines, un épisode d’amélioration et d’assèchement du climat (BIB 615 p. 291 (BIB 629 et 630) </w:t>
      </w:r>
    </w:p>
    <w:p w14:paraId="228488F5" w14:textId="77777777" w:rsidR="00DE33F7" w:rsidRPr="0032190F" w:rsidRDefault="00DE33F7" w:rsidP="00242C0F">
      <w:pPr>
        <w:rPr>
          <w:lang w:val="fr-FR"/>
        </w:rPr>
      </w:pPr>
    </w:p>
    <w:p w14:paraId="5186DC38" w14:textId="77777777" w:rsidR="006D0ACC" w:rsidRPr="0032190F" w:rsidRDefault="006D0ACC" w:rsidP="00426FF9">
      <w:pPr>
        <w:pStyle w:val="Heading1"/>
      </w:pPr>
      <w:bookmarkStart w:id="2854" w:name="Sit_Cuguron"/>
      <w:r w:rsidRPr="0032190F">
        <w:t>CUGURON</w:t>
      </w:r>
    </w:p>
    <w:bookmarkEnd w:id="2854"/>
    <w:p w14:paraId="3DBB398B" w14:textId="77777777" w:rsidR="006D0ACC" w:rsidRPr="0032190F" w:rsidRDefault="006D0ACC" w:rsidP="00242C0F">
      <w:pPr>
        <w:rPr>
          <w:lang w:val="fr-FR"/>
        </w:rPr>
      </w:pPr>
    </w:p>
    <w:p w14:paraId="529B643C" w14:textId="6B501F6F" w:rsidR="006D0ACC" w:rsidRDefault="006D0ACC" w:rsidP="00242C0F">
      <w:pPr>
        <w:jc w:val="both"/>
        <w:rPr>
          <w:lang w:val="fr-FR"/>
        </w:rPr>
      </w:pPr>
      <w:r w:rsidRPr="0032190F">
        <w:rPr>
          <w:lang w:val="fr-FR"/>
        </w:rPr>
        <w:t>Le site de Cuguron (</w:t>
      </w:r>
      <w:r w:rsidR="00934E7E" w:rsidRPr="0032190F">
        <w:rPr>
          <w:lang w:val="fr-FR"/>
        </w:rPr>
        <w:t xml:space="preserve">Haute-Garonne, </w:t>
      </w:r>
      <w:r w:rsidRPr="0032190F">
        <w:rPr>
          <w:lang w:val="fr-FR"/>
        </w:rPr>
        <w:t xml:space="preserve">Pyrénées) </w:t>
      </w:r>
      <w:r w:rsidR="00AA5F2C" w:rsidRPr="0032190F">
        <w:rPr>
          <w:lang w:val="fr-FR"/>
        </w:rPr>
        <w:t xml:space="preserve">sis a </w:t>
      </w:r>
      <w:smartTag w:uri="urn:schemas-microsoft-com:office:smarttags" w:element="metricconverter">
        <w:smartTagPr>
          <w:attr w:name="ProductID" w:val="513 m"/>
        </w:smartTagPr>
        <w:r w:rsidR="00AA5F2C" w:rsidRPr="0032190F">
          <w:rPr>
            <w:lang w:val="fr-FR"/>
          </w:rPr>
          <w:t>513 m</w:t>
        </w:r>
      </w:smartTag>
      <w:r w:rsidR="00AA5F2C" w:rsidRPr="0032190F">
        <w:rPr>
          <w:lang w:val="fr-FR"/>
        </w:rPr>
        <w:t xml:space="preserve"> d’altitude, </w:t>
      </w:r>
      <w:r w:rsidRPr="0032190F">
        <w:rPr>
          <w:lang w:val="fr-FR"/>
        </w:rPr>
        <w:t xml:space="preserve">documente les modes d’occupation agro-pastoraux des communautés pyrénéennes. Dans cette séquence pollinique, l’enregistrement d’une phase d’essartage au début du Néolithique final (vers -3000/-2900 cal BC), met en évidence la succession défrichement / mise en culture / développement des friches / régénération forestière. </w:t>
      </w:r>
      <w:r w:rsidR="00FD23B4" w:rsidRPr="0032190F">
        <w:rPr>
          <w:lang w:val="fr-FR"/>
        </w:rPr>
        <w:t>La phase la plus remarquable de développement du hêtre (</w:t>
      </w:r>
      <w:hyperlink r:id="rId6660" w:anchor="Eco_Fagus" w:history="1">
        <w:r w:rsidR="00FD23B4" w:rsidRPr="0032190F">
          <w:rPr>
            <w:rStyle w:val="Hyperlink"/>
            <w:i/>
            <w:lang w:val="fr-FR"/>
          </w:rPr>
          <w:t>Fagus</w:t>
        </w:r>
      </w:hyperlink>
      <w:r w:rsidR="00FD23B4" w:rsidRPr="0032190F">
        <w:rPr>
          <w:lang w:val="fr-FR"/>
        </w:rPr>
        <w:t xml:space="preserve">) se situe vers -3000 ((BIB 165 p. 291 et fig. 5). </w:t>
      </w:r>
      <w:r w:rsidRPr="0032190F">
        <w:rPr>
          <w:lang w:val="fr-FR"/>
        </w:rPr>
        <w:t xml:space="preserve">A Cuguron, la friche devait être utilisée à des fins pastorales dans ses premiers stades de développements. Ce </w:t>
      </w:r>
      <w:hyperlink r:id="rId6661" w:anchor="Paloenv_Cycle_Exploitation_Montagne" w:history="1">
        <w:r w:rsidRPr="0032190F">
          <w:rPr>
            <w:rStyle w:val="Hyperlink"/>
            <w:lang w:val="fr-FR"/>
          </w:rPr>
          <w:t>mode d’exploitation</w:t>
        </w:r>
      </w:hyperlink>
      <w:r w:rsidRPr="0032190F">
        <w:rPr>
          <w:lang w:val="fr-FR"/>
        </w:rPr>
        <w:t xml:space="preserve"> s’est maintenu jusqu’à la fin de l’âge du Bronze (BIB 615 p. 289).</w:t>
      </w:r>
    </w:p>
    <w:p w14:paraId="2E612A5D" w14:textId="77777777" w:rsidR="00E85E4E" w:rsidRDefault="00E85E4E" w:rsidP="00242C0F">
      <w:pPr>
        <w:jc w:val="both"/>
        <w:rPr>
          <w:lang w:val="fr-FR"/>
        </w:rPr>
      </w:pPr>
    </w:p>
    <w:p w14:paraId="60A30015" w14:textId="77777777" w:rsidR="00E85E4E" w:rsidRPr="0032190F" w:rsidRDefault="00E85E4E" w:rsidP="00426FF9">
      <w:pPr>
        <w:pStyle w:val="Heading1"/>
      </w:pPr>
      <w:bookmarkStart w:id="2855" w:name="Sit_Covetes"/>
      <w:r>
        <w:t>COVETES</w:t>
      </w:r>
    </w:p>
    <w:bookmarkEnd w:id="2855"/>
    <w:p w14:paraId="68471EB6" w14:textId="77777777" w:rsidR="006D0ACC" w:rsidRDefault="006D0ACC" w:rsidP="00242C0F">
      <w:pPr>
        <w:jc w:val="both"/>
        <w:rPr>
          <w:lang w:val="fr-FR"/>
        </w:rPr>
      </w:pPr>
    </w:p>
    <w:p w14:paraId="0B721A57" w14:textId="7940A480" w:rsidR="00E85E4E" w:rsidRPr="0032190F" w:rsidRDefault="00E85E4E" w:rsidP="00242C0F">
      <w:pPr>
        <w:jc w:val="both"/>
        <w:rPr>
          <w:lang w:val="fr-FR"/>
        </w:rPr>
      </w:pPr>
      <w:r>
        <w:rPr>
          <w:lang w:val="fr-FR"/>
        </w:rPr>
        <w:t xml:space="preserve">Cova de Les Covetes, </w:t>
      </w:r>
      <w:r w:rsidRPr="0032190F">
        <w:rPr>
          <w:lang w:val="fr-FR"/>
        </w:rPr>
        <w:t xml:space="preserve">dans les </w:t>
      </w:r>
      <w:hyperlink r:id="rId6662" w:anchor="Sit_Pyrenees_Mediterranennes" w:history="1">
        <w:r w:rsidRPr="00EA30BC">
          <w:rPr>
            <w:rStyle w:val="Hyperlink"/>
            <w:lang w:val="fr-FR"/>
          </w:rPr>
          <w:t>Pyrénées catalanes</w:t>
        </w:r>
      </w:hyperlink>
      <w:r>
        <w:rPr>
          <w:lang w:val="fr-FR"/>
        </w:rPr>
        <w:t xml:space="preserve">, très proche de </w:t>
      </w:r>
      <w:hyperlink r:id="rId6663" w:anchor="Sit_Sardo" w:history="1">
        <w:r w:rsidRPr="00715703">
          <w:rPr>
            <w:rStyle w:val="Hyperlink"/>
            <w:lang w:val="fr-FR"/>
          </w:rPr>
          <w:t>Sardo</w:t>
        </w:r>
      </w:hyperlink>
      <w:r>
        <w:rPr>
          <w:lang w:val="fr-FR"/>
        </w:rPr>
        <w:t xml:space="preserve"> (BIB 2774)</w:t>
      </w:r>
    </w:p>
    <w:p w14:paraId="33693680" w14:textId="77777777" w:rsidR="00DD165F" w:rsidRPr="0032190F" w:rsidRDefault="00DD165F" w:rsidP="00242C0F">
      <w:pPr>
        <w:rPr>
          <w:lang w:val="fr-FR"/>
        </w:rPr>
      </w:pPr>
    </w:p>
    <w:p w14:paraId="665C9D7F" w14:textId="77777777" w:rsidR="00DD165F" w:rsidRPr="0032190F" w:rsidRDefault="00B87622" w:rsidP="00426FF9">
      <w:pPr>
        <w:pStyle w:val="Heading1"/>
      </w:pPr>
      <w:bookmarkStart w:id="2856" w:name="Sit_Sardo"/>
      <w:r>
        <w:t>SARDO</w:t>
      </w:r>
    </w:p>
    <w:bookmarkEnd w:id="2856"/>
    <w:p w14:paraId="0A12F88B" w14:textId="77777777" w:rsidR="00DD165F" w:rsidRDefault="00112726" w:rsidP="00242C0F">
      <w:pPr>
        <w:rPr>
          <w:lang w:val="fr-FR"/>
        </w:rPr>
      </w:pPr>
      <w:r>
        <w:rPr>
          <w:lang w:val="fr-FR"/>
        </w:rPr>
        <w:t>Cova des Sardes</w:t>
      </w:r>
    </w:p>
    <w:p w14:paraId="14D59316" w14:textId="77777777" w:rsidR="00112726" w:rsidRDefault="00112726" w:rsidP="00242C0F">
      <w:pPr>
        <w:rPr>
          <w:lang w:val="fr-FR"/>
        </w:rPr>
      </w:pPr>
    </w:p>
    <w:p w14:paraId="60787B5F" w14:textId="4F8A1C7F" w:rsidR="00E85E4E" w:rsidRPr="00B87622" w:rsidRDefault="00DD165F" w:rsidP="00E85E4E">
      <w:pPr>
        <w:rPr>
          <w:lang w:val="fr-FR"/>
        </w:rPr>
      </w:pPr>
      <w:r w:rsidRPr="0032190F">
        <w:rPr>
          <w:lang w:val="fr-FR"/>
        </w:rPr>
        <w:t xml:space="preserve">L’abri sous roche de la Cova del Sardo </w:t>
      </w:r>
      <w:r w:rsidR="00C10B8B">
        <w:rPr>
          <w:lang w:val="fr-FR"/>
        </w:rPr>
        <w:t xml:space="preserve"> </w:t>
      </w:r>
      <w:r w:rsidRPr="0032190F">
        <w:rPr>
          <w:lang w:val="fr-FR"/>
        </w:rPr>
        <w:t>(Boi</w:t>
      </w:r>
      <w:r w:rsidR="00C10B8B">
        <w:rPr>
          <w:lang w:val="fr-FR"/>
        </w:rPr>
        <w:t>, Huesca</w:t>
      </w:r>
      <w:r w:rsidRPr="0032190F">
        <w:rPr>
          <w:lang w:val="fr-FR"/>
        </w:rPr>
        <w:t xml:space="preserve">) dans les </w:t>
      </w:r>
      <w:hyperlink r:id="rId6664" w:anchor="Sit_Pyrenees_Mediterranennes" w:history="1">
        <w:r w:rsidR="001E2985" w:rsidRPr="00EA30BC">
          <w:rPr>
            <w:rStyle w:val="Hyperlink"/>
            <w:lang w:val="fr-FR"/>
          </w:rPr>
          <w:t>Pyrénées catalanes</w:t>
        </w:r>
      </w:hyperlink>
      <w:r w:rsidRPr="0032190F">
        <w:rPr>
          <w:lang w:val="fr-FR"/>
        </w:rPr>
        <w:t xml:space="preserve">, sis à </w:t>
      </w:r>
      <w:smartTag w:uri="urn:schemas-microsoft-com:office:smarttags" w:element="metricconverter">
        <w:smartTagPr>
          <w:attr w:name="ProductID" w:val="1850 m"/>
        </w:smartTagPr>
        <w:r w:rsidRPr="0032190F">
          <w:rPr>
            <w:lang w:val="fr-FR"/>
          </w:rPr>
          <w:t>1850 m</w:t>
        </w:r>
      </w:smartTag>
      <w:r w:rsidRPr="0032190F">
        <w:rPr>
          <w:lang w:val="fr-FR"/>
        </w:rPr>
        <w:t xml:space="preserve">, </w:t>
      </w:r>
      <w:r w:rsidR="0066717F">
        <w:rPr>
          <w:lang w:val="fr-FR"/>
        </w:rPr>
        <w:t xml:space="preserve">très proche des </w:t>
      </w:r>
      <w:hyperlink r:id="rId6665" w:anchor="Sit_Covetes" w:history="1">
        <w:r w:rsidR="00E85E4E" w:rsidRPr="0066717F">
          <w:rPr>
            <w:rStyle w:val="Hyperlink"/>
            <w:lang w:val="fr-FR"/>
          </w:rPr>
          <w:t>Covetes</w:t>
        </w:r>
      </w:hyperlink>
      <w:r w:rsidR="00E85E4E" w:rsidRPr="00B87622">
        <w:rPr>
          <w:lang w:val="fr-FR"/>
        </w:rPr>
        <w:t xml:space="preserve"> (BIB Gassiot, Palormo, Tarrus in BIB 2613)</w:t>
      </w:r>
      <w:r w:rsidR="00C85FCA">
        <w:rPr>
          <w:lang w:val="fr-FR"/>
        </w:rPr>
        <w:t xml:space="preserve"> Petite cavité </w:t>
      </w:r>
      <w:r w:rsidR="00AE1493">
        <w:rPr>
          <w:lang w:val="fr-FR"/>
        </w:rPr>
        <w:t>(BIB 2774)</w:t>
      </w:r>
    </w:p>
    <w:p w14:paraId="0921D730" w14:textId="77777777" w:rsidR="002E79E4" w:rsidRPr="0032190F" w:rsidRDefault="002E79E4" w:rsidP="002E79E4">
      <w:pPr>
        <w:rPr>
          <w:lang w:val="fr-FR"/>
        </w:rPr>
      </w:pPr>
      <w:r>
        <w:rPr>
          <w:szCs w:val="20"/>
          <w:lang w:val="fr-FR" w:eastAsia="en-GB"/>
        </w:rPr>
        <w:t>Extraction de lipides assurée par des analyses (BIB V. Naverette et al., UISPP 2018)</w:t>
      </w:r>
    </w:p>
    <w:p w14:paraId="72490096" w14:textId="77777777" w:rsidR="00141F87" w:rsidRDefault="00141F87" w:rsidP="00112726">
      <w:pPr>
        <w:jc w:val="both"/>
        <w:rPr>
          <w:lang w:val="fr-FR"/>
        </w:rPr>
      </w:pPr>
      <w:r w:rsidRPr="00141F87">
        <w:rPr>
          <w:lang w:val="fr-FR"/>
        </w:rPr>
        <w:t xml:space="preserve">Une économie agricole mixte est </w:t>
      </w:r>
      <w:r>
        <w:rPr>
          <w:lang w:val="fr-FR"/>
        </w:rPr>
        <w:t>probable</w:t>
      </w:r>
      <w:r w:rsidRPr="00141F87">
        <w:rPr>
          <w:lang w:val="fr-FR"/>
        </w:rPr>
        <w:t xml:space="preserve">, même si l'élevage et l'exploitation des pâturages auraient pu jouer un rôle important localement. L'analyse des matières premières lithiques indique que les groupes ont suivi une mobilité sud-nord, car la plupart des </w:t>
      </w:r>
      <w:r>
        <w:rPr>
          <w:lang w:val="fr-FR"/>
        </w:rPr>
        <w:t>MP</w:t>
      </w:r>
      <w:r w:rsidRPr="00141F87">
        <w:rPr>
          <w:lang w:val="fr-FR"/>
        </w:rPr>
        <w:t xml:space="preserve"> exploitées proviennent du sud (vallée de l'È</w:t>
      </w:r>
      <w:r>
        <w:rPr>
          <w:lang w:val="fr-FR"/>
        </w:rPr>
        <w:t>bre et chaînes pré-pyrénéennes) (BIB 2773)</w:t>
      </w:r>
    </w:p>
    <w:p w14:paraId="75A86483" w14:textId="77777777" w:rsidR="00715703" w:rsidRDefault="00715703" w:rsidP="00112726">
      <w:pPr>
        <w:jc w:val="both"/>
        <w:rPr>
          <w:lang w:val="fr-FR"/>
        </w:rPr>
      </w:pPr>
    </w:p>
    <w:p w14:paraId="5824F6B1" w14:textId="77777777" w:rsidR="00715703" w:rsidRDefault="00715703" w:rsidP="00715703">
      <w:pPr>
        <w:pStyle w:val="Heading2"/>
      </w:pPr>
      <w:r>
        <w:t>Stratigraphie</w:t>
      </w:r>
    </w:p>
    <w:p w14:paraId="1D18BCF2" w14:textId="77777777" w:rsidR="00715703" w:rsidRDefault="00715703" w:rsidP="00715703">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0"/>
        <w:gridCol w:w="2043"/>
      </w:tblGrid>
      <w:tr w:rsidR="00715703" w14:paraId="227A9030" w14:textId="77777777" w:rsidTr="00C35EA7">
        <w:trPr>
          <w:jc w:val="center"/>
        </w:trPr>
        <w:tc>
          <w:tcPr>
            <w:tcW w:w="1270" w:type="dxa"/>
            <w:tcBorders>
              <w:bottom w:val="single" w:sz="4" w:space="0" w:color="auto"/>
            </w:tcBorders>
            <w:vAlign w:val="center"/>
          </w:tcPr>
          <w:p w14:paraId="59153ED1" w14:textId="77777777" w:rsidR="00715703" w:rsidRPr="00C35EA7" w:rsidRDefault="00715703" w:rsidP="00C35EA7">
            <w:pPr>
              <w:jc w:val="center"/>
              <w:rPr>
                <w:lang w:val="fr-FR"/>
              </w:rPr>
            </w:pPr>
            <w:r w:rsidRPr="00C35EA7">
              <w:rPr>
                <w:lang w:val="fr-FR"/>
              </w:rPr>
              <w:t>niv.</w:t>
            </w:r>
          </w:p>
        </w:tc>
        <w:tc>
          <w:tcPr>
            <w:tcW w:w="2043" w:type="dxa"/>
            <w:tcBorders>
              <w:bottom w:val="single" w:sz="4" w:space="0" w:color="auto"/>
            </w:tcBorders>
          </w:tcPr>
          <w:p w14:paraId="6F1C0F0E" w14:textId="77777777" w:rsidR="00715703" w:rsidRPr="00C35EA7" w:rsidRDefault="00715703" w:rsidP="00C35EA7">
            <w:pPr>
              <w:jc w:val="center"/>
              <w:rPr>
                <w:lang w:val="fr-FR"/>
              </w:rPr>
            </w:pPr>
            <w:r w:rsidRPr="00C35EA7">
              <w:rPr>
                <w:lang w:val="fr-FR"/>
              </w:rPr>
              <w:t>datation (BC)</w:t>
            </w:r>
          </w:p>
        </w:tc>
      </w:tr>
      <w:tr w:rsidR="00715703" w14:paraId="72F07D7A" w14:textId="77777777" w:rsidTr="00C35EA7">
        <w:trPr>
          <w:jc w:val="center"/>
        </w:trPr>
        <w:tc>
          <w:tcPr>
            <w:tcW w:w="1270" w:type="dxa"/>
            <w:shd w:val="pct10" w:color="auto" w:fill="auto"/>
            <w:vAlign w:val="center"/>
          </w:tcPr>
          <w:p w14:paraId="52FA3DE7" w14:textId="77777777" w:rsidR="00715703" w:rsidRPr="00C35EA7" w:rsidRDefault="00715703" w:rsidP="00C35EA7">
            <w:pPr>
              <w:jc w:val="center"/>
              <w:rPr>
                <w:lang w:val="fr-FR"/>
              </w:rPr>
            </w:pPr>
            <w:r w:rsidRPr="00C35EA7">
              <w:rPr>
                <w:lang w:val="fr-FR"/>
              </w:rPr>
              <w:t>anbandon</w:t>
            </w:r>
          </w:p>
        </w:tc>
        <w:tc>
          <w:tcPr>
            <w:tcW w:w="2043" w:type="dxa"/>
            <w:shd w:val="pct10" w:color="auto" w:fill="auto"/>
          </w:tcPr>
          <w:p w14:paraId="6525B729" w14:textId="77777777" w:rsidR="00715703" w:rsidRPr="00C35EA7" w:rsidRDefault="00715703" w:rsidP="00715703">
            <w:pPr>
              <w:rPr>
                <w:lang w:val="fr-FR"/>
              </w:rPr>
            </w:pPr>
            <w:r w:rsidRPr="00C35EA7">
              <w:rPr>
                <w:lang w:val="fr-FR"/>
              </w:rPr>
              <w:t>milieu du 3e mill.</w:t>
            </w:r>
          </w:p>
        </w:tc>
      </w:tr>
      <w:tr w:rsidR="00715703" w14:paraId="3ED62669" w14:textId="77777777" w:rsidTr="00C35EA7">
        <w:trPr>
          <w:jc w:val="center"/>
        </w:trPr>
        <w:tc>
          <w:tcPr>
            <w:tcW w:w="1270" w:type="dxa"/>
            <w:vAlign w:val="center"/>
          </w:tcPr>
          <w:p w14:paraId="0F0AAC81" w14:textId="77777777" w:rsidR="00715703" w:rsidRPr="00C35EA7" w:rsidRDefault="00715703" w:rsidP="00C35EA7">
            <w:pPr>
              <w:jc w:val="center"/>
              <w:rPr>
                <w:lang w:val="fr-FR"/>
              </w:rPr>
            </w:pPr>
            <w:r w:rsidRPr="00C35EA7">
              <w:rPr>
                <w:lang w:val="fr-FR"/>
              </w:rPr>
              <w:t>5</w:t>
            </w:r>
          </w:p>
        </w:tc>
        <w:tc>
          <w:tcPr>
            <w:tcW w:w="2043" w:type="dxa"/>
          </w:tcPr>
          <w:p w14:paraId="27889C05" w14:textId="77777777" w:rsidR="00715703" w:rsidRPr="00C35EA7" w:rsidRDefault="00715703" w:rsidP="00715703">
            <w:pPr>
              <w:rPr>
                <w:lang w:val="fr-FR"/>
              </w:rPr>
            </w:pPr>
            <w:r w:rsidRPr="00C35EA7">
              <w:rPr>
                <w:lang w:val="fr-FR"/>
              </w:rPr>
              <w:t>2900-2493</w:t>
            </w:r>
          </w:p>
        </w:tc>
      </w:tr>
      <w:tr w:rsidR="00715703" w14:paraId="204AF40F" w14:textId="77777777" w:rsidTr="00C35EA7">
        <w:trPr>
          <w:jc w:val="center"/>
        </w:trPr>
        <w:tc>
          <w:tcPr>
            <w:tcW w:w="1270" w:type="dxa"/>
            <w:vAlign w:val="center"/>
          </w:tcPr>
          <w:p w14:paraId="388C65A2" w14:textId="77777777" w:rsidR="00715703" w:rsidRPr="00C35EA7" w:rsidRDefault="00715703" w:rsidP="00C35EA7">
            <w:pPr>
              <w:jc w:val="center"/>
              <w:rPr>
                <w:lang w:val="fr-FR"/>
              </w:rPr>
            </w:pPr>
            <w:r w:rsidRPr="00C35EA7">
              <w:rPr>
                <w:lang w:val="fr-FR"/>
              </w:rPr>
              <w:t>6</w:t>
            </w:r>
          </w:p>
        </w:tc>
        <w:tc>
          <w:tcPr>
            <w:tcW w:w="2043" w:type="dxa"/>
          </w:tcPr>
          <w:p w14:paraId="7D23C95F" w14:textId="77777777" w:rsidR="00715703" w:rsidRPr="00C35EA7" w:rsidRDefault="00715703" w:rsidP="00715703">
            <w:pPr>
              <w:rPr>
                <w:lang w:val="fr-FR"/>
              </w:rPr>
            </w:pPr>
            <w:r w:rsidRPr="00C35EA7">
              <w:rPr>
                <w:lang w:val="fr-FR"/>
              </w:rPr>
              <w:t>3370-3100</w:t>
            </w:r>
          </w:p>
          <w:p w14:paraId="60F13353" w14:textId="77777777" w:rsidR="00715703" w:rsidRPr="00C35EA7" w:rsidRDefault="00715703" w:rsidP="00715703">
            <w:pPr>
              <w:rPr>
                <w:lang w:val="fr-FR"/>
              </w:rPr>
            </w:pPr>
            <w:r w:rsidRPr="00C35EA7">
              <w:rPr>
                <w:lang w:val="fr-FR"/>
              </w:rPr>
              <w:t>3350-3050</w:t>
            </w:r>
          </w:p>
        </w:tc>
      </w:tr>
      <w:tr w:rsidR="00715703" w14:paraId="1BC65F89" w14:textId="77777777" w:rsidTr="00C35EA7">
        <w:trPr>
          <w:jc w:val="center"/>
        </w:trPr>
        <w:tc>
          <w:tcPr>
            <w:tcW w:w="1270" w:type="dxa"/>
            <w:vAlign w:val="center"/>
          </w:tcPr>
          <w:p w14:paraId="7681B56B" w14:textId="77777777" w:rsidR="00715703" w:rsidRPr="00C35EA7" w:rsidRDefault="00715703" w:rsidP="00C35EA7">
            <w:pPr>
              <w:jc w:val="center"/>
              <w:rPr>
                <w:lang w:val="fr-FR"/>
              </w:rPr>
            </w:pPr>
            <w:r w:rsidRPr="00C35EA7">
              <w:rPr>
                <w:lang w:val="fr-FR"/>
              </w:rPr>
              <w:t>7</w:t>
            </w:r>
          </w:p>
        </w:tc>
        <w:tc>
          <w:tcPr>
            <w:tcW w:w="2043" w:type="dxa"/>
          </w:tcPr>
          <w:p w14:paraId="6919BF22" w14:textId="77777777" w:rsidR="00715703" w:rsidRPr="00C35EA7" w:rsidRDefault="00715703" w:rsidP="00715703">
            <w:pPr>
              <w:rPr>
                <w:lang w:val="fr-FR"/>
              </w:rPr>
            </w:pPr>
            <w:r w:rsidRPr="00C35EA7">
              <w:rPr>
                <w:lang w:val="fr-FR"/>
              </w:rPr>
              <w:t>3900-3500</w:t>
            </w:r>
          </w:p>
        </w:tc>
      </w:tr>
      <w:tr w:rsidR="00715703" w14:paraId="1E21698B" w14:textId="77777777" w:rsidTr="00C35EA7">
        <w:trPr>
          <w:jc w:val="center"/>
        </w:trPr>
        <w:tc>
          <w:tcPr>
            <w:tcW w:w="1270" w:type="dxa"/>
            <w:vAlign w:val="center"/>
          </w:tcPr>
          <w:p w14:paraId="244BB8A1" w14:textId="77777777" w:rsidR="00715703" w:rsidRPr="00C35EA7" w:rsidRDefault="00715703" w:rsidP="00C35EA7">
            <w:pPr>
              <w:jc w:val="center"/>
              <w:rPr>
                <w:lang w:val="fr-FR"/>
              </w:rPr>
            </w:pPr>
            <w:r w:rsidRPr="00C35EA7">
              <w:rPr>
                <w:lang w:val="fr-FR"/>
              </w:rPr>
              <w:t>8</w:t>
            </w:r>
          </w:p>
        </w:tc>
        <w:tc>
          <w:tcPr>
            <w:tcW w:w="2043" w:type="dxa"/>
          </w:tcPr>
          <w:p w14:paraId="07F6B243" w14:textId="77777777" w:rsidR="00715703" w:rsidRPr="00C35EA7" w:rsidRDefault="00715703" w:rsidP="00715703">
            <w:pPr>
              <w:rPr>
                <w:lang w:val="fr-FR"/>
              </w:rPr>
            </w:pPr>
            <w:r w:rsidRPr="00C35EA7">
              <w:rPr>
                <w:lang w:val="fr-FR"/>
              </w:rPr>
              <w:t>4825-4600</w:t>
            </w:r>
          </w:p>
        </w:tc>
      </w:tr>
      <w:tr w:rsidR="00715703" w14:paraId="2F0DBF59" w14:textId="77777777" w:rsidTr="00C35EA7">
        <w:trPr>
          <w:jc w:val="center"/>
        </w:trPr>
        <w:tc>
          <w:tcPr>
            <w:tcW w:w="1270" w:type="dxa"/>
            <w:vAlign w:val="center"/>
          </w:tcPr>
          <w:p w14:paraId="02DAABA1" w14:textId="77777777" w:rsidR="00715703" w:rsidRPr="00C35EA7" w:rsidRDefault="00715703" w:rsidP="00C35EA7">
            <w:pPr>
              <w:jc w:val="center"/>
              <w:rPr>
                <w:lang w:val="fr-FR"/>
              </w:rPr>
            </w:pPr>
            <w:r w:rsidRPr="00C35EA7">
              <w:rPr>
                <w:lang w:val="fr-FR"/>
              </w:rPr>
              <w:t>9</w:t>
            </w:r>
          </w:p>
        </w:tc>
        <w:tc>
          <w:tcPr>
            <w:tcW w:w="2043" w:type="dxa"/>
          </w:tcPr>
          <w:p w14:paraId="19F6E076" w14:textId="77777777" w:rsidR="00715703" w:rsidRPr="00C35EA7" w:rsidRDefault="00715703" w:rsidP="00715703">
            <w:pPr>
              <w:rPr>
                <w:lang w:val="fr-FR"/>
              </w:rPr>
            </w:pPr>
            <w:r w:rsidRPr="00C35EA7">
              <w:rPr>
                <w:lang w:val="fr-FR"/>
              </w:rPr>
              <w:t>5607-5374</w:t>
            </w:r>
          </w:p>
        </w:tc>
      </w:tr>
    </w:tbl>
    <w:p w14:paraId="3D7297D1" w14:textId="77777777" w:rsidR="00715703" w:rsidRDefault="00715703" w:rsidP="00715703">
      <w:pPr>
        <w:rPr>
          <w:lang w:val="fr-FR"/>
        </w:rPr>
      </w:pPr>
      <w:r>
        <w:rPr>
          <w:lang w:val="fr-FR"/>
        </w:rPr>
        <w:t>(BIB 2832)</w:t>
      </w:r>
    </w:p>
    <w:p w14:paraId="703708A3" w14:textId="77777777" w:rsidR="00715703" w:rsidRPr="00715703" w:rsidRDefault="00715703" w:rsidP="00715703">
      <w:pPr>
        <w:rPr>
          <w:lang w:val="fr-FR"/>
        </w:rPr>
      </w:pPr>
    </w:p>
    <w:p w14:paraId="0A533BA5" w14:textId="77777777" w:rsidR="001E2985" w:rsidRDefault="001E2985" w:rsidP="00112726">
      <w:pPr>
        <w:jc w:val="both"/>
        <w:rPr>
          <w:lang w:val="fr-FR"/>
        </w:rPr>
      </w:pPr>
    </w:p>
    <w:p w14:paraId="3623E81B" w14:textId="77777777" w:rsidR="001E2985" w:rsidRDefault="001E2985" w:rsidP="001E2985">
      <w:pPr>
        <w:pStyle w:val="Heading2"/>
      </w:pPr>
      <w:r>
        <w:t>Mésolithique</w:t>
      </w:r>
    </w:p>
    <w:p w14:paraId="1A8C325F" w14:textId="77777777" w:rsidR="001E2985" w:rsidRDefault="001E2985" w:rsidP="001E2985">
      <w:pPr>
        <w:rPr>
          <w:lang w:val="fr-FR"/>
        </w:rPr>
      </w:pPr>
    </w:p>
    <w:p w14:paraId="0F7522D5" w14:textId="3D0D7FEB" w:rsidR="001E2985" w:rsidRPr="001E2985" w:rsidRDefault="001E2985" w:rsidP="001E2985">
      <w:pPr>
        <w:rPr>
          <w:lang w:val="fr-FR"/>
        </w:rPr>
      </w:pPr>
      <w:r>
        <w:rPr>
          <w:lang w:val="fr-FR"/>
        </w:rPr>
        <w:t xml:space="preserve">Occupations </w:t>
      </w:r>
      <w:hyperlink r:id="rId6666" w:anchor="Cul_Mesolithique_Regions_Occ_Espagne" w:history="1">
        <w:r w:rsidRPr="00B87622">
          <w:rPr>
            <w:rStyle w:val="Hyperlink"/>
            <w:lang w:val="fr-FR"/>
          </w:rPr>
          <w:t>mésolithiques</w:t>
        </w:r>
      </w:hyperlink>
      <w:r>
        <w:rPr>
          <w:lang w:val="fr-FR"/>
        </w:rPr>
        <w:t xml:space="preserve"> entre environ 6200-5600 calBC (BIB Gassiot, Palormo, Tarrus in BIB 2613)</w:t>
      </w:r>
    </w:p>
    <w:p w14:paraId="1BC60153" w14:textId="77777777" w:rsidR="001E2985" w:rsidRDefault="001E2985" w:rsidP="00112726">
      <w:pPr>
        <w:jc w:val="both"/>
        <w:rPr>
          <w:lang w:val="fr-FR"/>
        </w:rPr>
      </w:pPr>
    </w:p>
    <w:p w14:paraId="162D8C9F" w14:textId="77777777" w:rsidR="001E2985" w:rsidRDefault="001E2985" w:rsidP="001E2985">
      <w:pPr>
        <w:pStyle w:val="Heading2"/>
      </w:pPr>
      <w:r>
        <w:lastRenderedPageBreak/>
        <w:t>Néolithique</w:t>
      </w:r>
    </w:p>
    <w:p w14:paraId="6C785D77" w14:textId="77777777" w:rsidR="00E85E4E" w:rsidRDefault="00E85E4E" w:rsidP="00E85E4E">
      <w:pPr>
        <w:rPr>
          <w:lang w:val="fr-FR"/>
        </w:rPr>
      </w:pPr>
    </w:p>
    <w:p w14:paraId="60A696CA" w14:textId="77777777" w:rsidR="00E85E4E" w:rsidRPr="00E85E4E" w:rsidRDefault="00E85E4E" w:rsidP="00E85E4E">
      <w:pPr>
        <w:rPr>
          <w:lang w:val="fr-FR"/>
        </w:rPr>
      </w:pPr>
      <w:r>
        <w:rPr>
          <w:lang w:val="fr-FR"/>
        </w:rPr>
        <w:t xml:space="preserve">Grotte occupée durant tout le Néolithique (BIB Ermengol et al., UISPP 2018). </w:t>
      </w:r>
      <w:r w:rsidRPr="00B87622">
        <w:rPr>
          <w:lang w:val="fr-FR"/>
        </w:rPr>
        <w:t>Occupation entre 5600 et 2500 calBC (BIB Gassio</w:t>
      </w:r>
      <w:r>
        <w:rPr>
          <w:lang w:val="fr-FR"/>
        </w:rPr>
        <w:t>t, Palormo, Tarrus in BIB 2613)</w:t>
      </w:r>
    </w:p>
    <w:p w14:paraId="71F3A742" w14:textId="77777777" w:rsidR="001E2985" w:rsidRDefault="001E2985" w:rsidP="001E2985">
      <w:pPr>
        <w:rPr>
          <w:lang w:val="fr-FR"/>
        </w:rPr>
      </w:pPr>
    </w:p>
    <w:p w14:paraId="2B64940D" w14:textId="77777777" w:rsidR="001E2985" w:rsidRPr="001E2985" w:rsidRDefault="00E85E4E" w:rsidP="001E2985">
      <w:pPr>
        <w:pStyle w:val="Heading3"/>
      </w:pPr>
      <w:r>
        <w:t>N.</w:t>
      </w:r>
      <w:r w:rsidR="001E2985">
        <w:t xml:space="preserve"> ancien</w:t>
      </w:r>
    </w:p>
    <w:p w14:paraId="4C9080FA" w14:textId="713C26DB" w:rsidR="001E2985" w:rsidRDefault="001E2985" w:rsidP="00E85E4E">
      <w:pPr>
        <w:rPr>
          <w:lang w:val="fr-FR"/>
        </w:rPr>
      </w:pPr>
      <w:r>
        <w:rPr>
          <w:lang w:val="fr-FR"/>
        </w:rPr>
        <w:t>Occupation commence vers 5600-5400 BC (BIB 2774)</w:t>
      </w:r>
      <w:r w:rsidR="00E85E4E">
        <w:rPr>
          <w:lang w:val="fr-FR"/>
        </w:rPr>
        <w:t xml:space="preserve"> </w:t>
      </w:r>
      <w:r w:rsidR="00E85E4E" w:rsidRPr="0032190F">
        <w:rPr>
          <w:lang w:val="fr-FR"/>
        </w:rPr>
        <w:t xml:space="preserve">Traces d'activités pastorales au Néolithique ancien (BIB 2564) v. </w:t>
      </w:r>
      <w:hyperlink r:id="rId6667" w:anchor="Sit_Corto_Trasito" w:history="1">
        <w:r w:rsidR="00E85E4E" w:rsidRPr="0032190F">
          <w:rPr>
            <w:rStyle w:val="Hyperlink"/>
            <w:lang w:val="fr-FR"/>
          </w:rPr>
          <w:t>Coro Trasito</w:t>
        </w:r>
      </w:hyperlink>
    </w:p>
    <w:p w14:paraId="5EB0D0E2" w14:textId="77777777" w:rsidR="001E2985" w:rsidRDefault="001E2985" w:rsidP="00112726">
      <w:pPr>
        <w:jc w:val="both"/>
        <w:rPr>
          <w:lang w:val="fr-FR"/>
        </w:rPr>
      </w:pPr>
    </w:p>
    <w:p w14:paraId="404A54AE" w14:textId="77777777" w:rsidR="001E2985" w:rsidRPr="001E2985" w:rsidRDefault="00E85E4E" w:rsidP="001E2985">
      <w:pPr>
        <w:pStyle w:val="Heading3"/>
      </w:pPr>
      <w:r>
        <w:t>N.</w:t>
      </w:r>
      <w:r w:rsidR="001E2985">
        <w:t xml:space="preserve"> ancien-moyen</w:t>
      </w:r>
    </w:p>
    <w:p w14:paraId="7E9F643C" w14:textId="77777777" w:rsidR="001E2985" w:rsidRDefault="001E2985" w:rsidP="00E85E4E">
      <w:pPr>
        <w:rPr>
          <w:lang w:val="fr-FR"/>
        </w:rPr>
      </w:pPr>
      <w:r>
        <w:rPr>
          <w:lang w:val="fr-FR"/>
        </w:rPr>
        <w:t xml:space="preserve">Occupée de manière intensive à partir de 4800 BC </w:t>
      </w:r>
      <w:r w:rsidR="00C85FCA">
        <w:rPr>
          <w:lang w:val="fr-FR"/>
        </w:rPr>
        <w:t xml:space="preserve">avec despics de micro-carbones </w:t>
      </w:r>
      <w:r>
        <w:rPr>
          <w:lang w:val="fr-FR"/>
        </w:rPr>
        <w:t>(BIB 2774)</w:t>
      </w:r>
      <w:r w:rsidR="00E85E4E">
        <w:rPr>
          <w:lang w:val="fr-FR"/>
        </w:rPr>
        <w:t xml:space="preserve"> F</w:t>
      </w:r>
      <w:r w:rsidR="00E85E4E" w:rsidRPr="0032190F">
        <w:rPr>
          <w:lang w:val="fr-FR"/>
        </w:rPr>
        <w:t xml:space="preserve">oyers en cuvette datés au </w:t>
      </w:r>
      <w:smartTag w:uri="urn:schemas-microsoft-com:office:smarttags" w:element="metricconverter">
        <w:smartTagPr>
          <w:attr w:name="ProductID" w:val="14C"/>
        </w:smartTagPr>
        <w:r w:rsidR="00E85E4E" w:rsidRPr="0032190F">
          <w:rPr>
            <w:lang w:val="fr-FR"/>
          </w:rPr>
          <w:t>14C</w:t>
        </w:r>
      </w:smartTag>
      <w:r w:rsidR="00E85E4E" w:rsidRPr="0032190F">
        <w:rPr>
          <w:lang w:val="fr-FR"/>
        </w:rPr>
        <w:t xml:space="preserve"> de 4200-3600 cal ?BC</w:t>
      </w:r>
      <w:r w:rsidR="00E85E4E">
        <w:rPr>
          <w:lang w:val="fr-FR"/>
        </w:rPr>
        <w:t xml:space="preserve"> </w:t>
      </w:r>
      <w:r w:rsidR="00E85E4E" w:rsidRPr="0032190F">
        <w:rPr>
          <w:lang w:val="fr-FR"/>
        </w:rPr>
        <w:t xml:space="preserve">(Virginia Garcia, Ermengol Gassiot, Jorge Jiménez, Ramon Juliá, Albert Pélachs, Ramon Pérez et David Rodriguez, 2008), </w:t>
      </w:r>
    </w:p>
    <w:p w14:paraId="43D54782" w14:textId="77777777" w:rsidR="001E2985" w:rsidRDefault="001E2985" w:rsidP="00112726">
      <w:pPr>
        <w:jc w:val="both"/>
        <w:rPr>
          <w:lang w:val="fr-FR"/>
        </w:rPr>
      </w:pPr>
    </w:p>
    <w:p w14:paraId="68252DDA" w14:textId="77777777" w:rsidR="001E2985" w:rsidRPr="001E2985" w:rsidRDefault="00E85E4E" w:rsidP="001E2985">
      <w:pPr>
        <w:pStyle w:val="Heading3"/>
      </w:pPr>
      <w:r>
        <w:t>N.</w:t>
      </w:r>
      <w:r w:rsidR="001E2985">
        <w:t xml:space="preserve"> final</w:t>
      </w:r>
    </w:p>
    <w:p w14:paraId="755CE60C" w14:textId="77777777" w:rsidR="001E2985" w:rsidRDefault="001E2985" w:rsidP="00112726">
      <w:pPr>
        <w:jc w:val="both"/>
        <w:rPr>
          <w:lang w:val="fr-FR"/>
        </w:rPr>
      </w:pPr>
      <w:r>
        <w:rPr>
          <w:lang w:val="fr-FR"/>
        </w:rPr>
        <w:t>Densification des occupation à partir de 3300 BC (BIB 2774)</w:t>
      </w:r>
    </w:p>
    <w:p w14:paraId="07F2631B" w14:textId="77777777" w:rsidR="00E85E4E" w:rsidRDefault="00E85E4E" w:rsidP="00112726">
      <w:pPr>
        <w:jc w:val="both"/>
        <w:rPr>
          <w:lang w:val="fr-FR"/>
        </w:rPr>
      </w:pPr>
      <w:r>
        <w:rPr>
          <w:lang w:val="fr-FR"/>
        </w:rPr>
        <w:t>E</w:t>
      </w:r>
      <w:r w:rsidRPr="0032190F">
        <w:rPr>
          <w:lang w:val="fr-FR"/>
        </w:rPr>
        <w:t>léments de toiture en bois datés de 3300-3000 cal ?BC et d’un nouveau foyer daté de 2800-2600 cal ? BC (Virginia Garcia, Ermengol Gassiot, Jorge Jiménez, Ramon Juliá, Albert Pélachs, Ramon Pérez et David Rodriguez, 2008)</w:t>
      </w:r>
    </w:p>
    <w:p w14:paraId="78D0C950" w14:textId="77777777" w:rsidR="00F7030E" w:rsidRDefault="00F7030E" w:rsidP="00112726">
      <w:pPr>
        <w:jc w:val="both"/>
        <w:rPr>
          <w:lang w:val="fr-FR"/>
        </w:rPr>
      </w:pPr>
    </w:p>
    <w:p w14:paraId="7CC7FF57" w14:textId="77777777" w:rsidR="00715703" w:rsidRDefault="00715703" w:rsidP="00426FF9">
      <w:pPr>
        <w:pStyle w:val="Heading1"/>
      </w:pPr>
      <w:bookmarkStart w:id="2857" w:name="Sit_Estany_Sant_Maurici"/>
      <w:r>
        <w:t>ESTANY DE SANT MAURICI</w:t>
      </w:r>
      <w:bookmarkEnd w:id="2857"/>
    </w:p>
    <w:p w14:paraId="1F9BA16C" w14:textId="77777777" w:rsidR="00E85E4E" w:rsidRDefault="00E85E4E" w:rsidP="00112726">
      <w:pPr>
        <w:jc w:val="both"/>
        <w:rPr>
          <w:lang w:val="fr-FR"/>
        </w:rPr>
      </w:pPr>
    </w:p>
    <w:p w14:paraId="308C669B" w14:textId="77777777" w:rsidR="00E85E4E" w:rsidRDefault="00715703" w:rsidP="00E85E4E">
      <w:pPr>
        <w:autoSpaceDE w:val="0"/>
        <w:autoSpaceDN w:val="0"/>
        <w:adjustRightInd w:val="0"/>
        <w:jc w:val="both"/>
        <w:rPr>
          <w:rFonts w:ascii="Minion-Regular" w:hAnsi="Minion-Regular" w:cs="Minion-Regular"/>
          <w:lang w:val="fr-FR" w:eastAsia="en-GB"/>
        </w:rPr>
      </w:pPr>
      <w:r>
        <w:rPr>
          <w:rFonts w:ascii="Minion-Regular" w:hAnsi="Minion-Regular" w:cs="Minion-Regular"/>
          <w:lang w:val="fr-FR" w:eastAsia="en-GB"/>
        </w:rPr>
        <w:t>(BIB 2832)</w:t>
      </w:r>
    </w:p>
    <w:p w14:paraId="15490EE5" w14:textId="77777777" w:rsidR="00E85E4E" w:rsidRPr="0032190F" w:rsidRDefault="00E85E4E" w:rsidP="00426FF9">
      <w:pPr>
        <w:pStyle w:val="Heading1"/>
      </w:pPr>
      <w:bookmarkStart w:id="2858" w:name="Sit_Estanny_Coverta_I"/>
      <w:r w:rsidRPr="0032190F">
        <w:t>ESTANNY DE LA COVETA I (Abric de l’)</w:t>
      </w:r>
    </w:p>
    <w:bookmarkEnd w:id="2858"/>
    <w:p w14:paraId="2ECD1EB7" w14:textId="77777777" w:rsidR="00E85E4E" w:rsidRPr="00F7030E" w:rsidRDefault="00E85E4E" w:rsidP="00E85E4E">
      <w:pPr>
        <w:rPr>
          <w:sz w:val="20"/>
          <w:lang w:val="fr-FR"/>
        </w:rPr>
      </w:pPr>
      <w:r w:rsidRPr="00F7030E">
        <w:rPr>
          <w:sz w:val="20"/>
          <w:lang w:val="fr-FR"/>
        </w:rPr>
        <w:t>Estany de la Coveta I, Abric de l'Estanny de la Coveta I</w:t>
      </w:r>
    </w:p>
    <w:p w14:paraId="0E201CD0" w14:textId="77777777" w:rsidR="00E85E4E" w:rsidRPr="0032190F" w:rsidRDefault="00E85E4E" w:rsidP="00E85E4E">
      <w:pPr>
        <w:rPr>
          <w:lang w:val="fr-FR"/>
        </w:rPr>
      </w:pPr>
    </w:p>
    <w:p w14:paraId="00FE123C" w14:textId="7F6DDA21" w:rsidR="00E85E4E" w:rsidRDefault="00E85E4E" w:rsidP="00FC61E0">
      <w:pPr>
        <w:jc w:val="both"/>
        <w:rPr>
          <w:lang w:val="fr-FR"/>
        </w:rPr>
      </w:pPr>
      <w:r w:rsidRPr="0032190F">
        <w:rPr>
          <w:lang w:val="fr-FR"/>
        </w:rPr>
        <w:t>Le site de l’Abri de l’Estanny de la Coveta I</w:t>
      </w:r>
      <w:r w:rsidR="00C85FCA">
        <w:rPr>
          <w:lang w:val="fr-FR"/>
        </w:rPr>
        <w:t>, dans l</w:t>
      </w:r>
      <w:r w:rsidRPr="0032190F">
        <w:rPr>
          <w:lang w:val="fr-FR"/>
        </w:rPr>
        <w:t xml:space="preserve">es </w:t>
      </w:r>
      <w:hyperlink r:id="rId6668" w:anchor="Sit_Pyrenees_Mediterranennes" w:history="1">
        <w:r w:rsidRPr="00EA30BC">
          <w:rPr>
            <w:rStyle w:val="Hyperlink"/>
            <w:lang w:val="fr-FR"/>
          </w:rPr>
          <w:t>Pyrénées catalanes</w:t>
        </w:r>
      </w:hyperlink>
      <w:r w:rsidRPr="0032190F">
        <w:rPr>
          <w:lang w:val="fr-FR"/>
        </w:rPr>
        <w:t>, sis à 2500m, a montré une occupation dès le Néolithique récent (ca 3500 calBC) (Virginia Garcia, Ermengol Gassiot, Jorge Jiménez, Ramon Juliá, Albert Pélachs, Ramon Pérez et David Rodriguez, 2008)</w:t>
      </w:r>
    </w:p>
    <w:p w14:paraId="2E0E43E4" w14:textId="77777777" w:rsidR="00E85E4E" w:rsidRPr="0032190F" w:rsidRDefault="00E85E4E" w:rsidP="00FC61E0">
      <w:pPr>
        <w:jc w:val="both"/>
        <w:rPr>
          <w:lang w:val="fr-FR"/>
        </w:rPr>
      </w:pPr>
      <w:r>
        <w:rPr>
          <w:lang w:val="fr-FR"/>
        </w:rPr>
        <w:t>Le niveau inférieur de l'abri montre une occupation datée entre 9000-6500 BC (BIB 2774)</w:t>
      </w:r>
    </w:p>
    <w:p w14:paraId="744F4F3A" w14:textId="77777777" w:rsidR="00141F87" w:rsidRDefault="00141F87" w:rsidP="00242C0F">
      <w:pPr>
        <w:rPr>
          <w:lang w:val="fr-FR"/>
        </w:rPr>
      </w:pPr>
    </w:p>
    <w:p w14:paraId="219F61C4" w14:textId="77777777" w:rsidR="002E79E4" w:rsidRDefault="002E79E4" w:rsidP="00426FF9">
      <w:pPr>
        <w:pStyle w:val="Heading1"/>
      </w:pPr>
      <w:bookmarkStart w:id="2859" w:name="Sit_Juverri"/>
      <w:r>
        <w:t>JUVERRI</w:t>
      </w:r>
    </w:p>
    <w:bookmarkEnd w:id="2859"/>
    <w:p w14:paraId="7A765778" w14:textId="77777777" w:rsidR="002E79E4" w:rsidRDefault="002E79E4" w:rsidP="002E79E4">
      <w:pPr>
        <w:rPr>
          <w:szCs w:val="20"/>
          <w:lang w:val="fr-FR" w:eastAsia="en-GB"/>
        </w:rPr>
      </w:pPr>
      <w:r>
        <w:rPr>
          <w:szCs w:val="20"/>
          <w:lang w:val="fr-FR" w:eastAsia="en-GB"/>
        </w:rPr>
        <w:t>Extraction de lipides assurée par des analyses (BIB V. Naverette et al., UISPP 2018)</w:t>
      </w:r>
    </w:p>
    <w:p w14:paraId="29068A6F" w14:textId="77777777" w:rsidR="00663B0C" w:rsidRDefault="00663B0C" w:rsidP="002E79E4">
      <w:pPr>
        <w:rPr>
          <w:szCs w:val="20"/>
          <w:lang w:val="fr-FR" w:eastAsia="en-GB"/>
        </w:rPr>
      </w:pPr>
    </w:p>
    <w:p w14:paraId="7AF99744" w14:textId="77777777" w:rsidR="002E79E4" w:rsidRPr="00A77802" w:rsidRDefault="002E79E4" w:rsidP="00242C0F">
      <w:pPr>
        <w:rPr>
          <w:lang w:val="fr-FR"/>
        </w:rPr>
      </w:pPr>
    </w:p>
    <w:p w14:paraId="542D0ED4" w14:textId="77777777" w:rsidR="00B87622" w:rsidRPr="00426FF9" w:rsidRDefault="00B87622" w:rsidP="00426FF9">
      <w:pPr>
        <w:pStyle w:val="Heading1"/>
        <w:rPr>
          <w:lang w:val="es-ES"/>
        </w:rPr>
      </w:pPr>
      <w:bookmarkStart w:id="2860" w:name="Sit_Margineda"/>
      <w:r w:rsidRPr="00426FF9">
        <w:rPr>
          <w:lang w:val="es-ES"/>
        </w:rPr>
        <w:t>MARGINEDA</w:t>
      </w:r>
    </w:p>
    <w:bookmarkEnd w:id="2860"/>
    <w:p w14:paraId="5F9EB00F" w14:textId="77777777" w:rsidR="00781EAE" w:rsidRPr="00474F5C" w:rsidRDefault="00C85FCA" w:rsidP="00B87622">
      <w:pPr>
        <w:jc w:val="both"/>
        <w:rPr>
          <w:sz w:val="20"/>
          <w:lang w:val="es-ES"/>
        </w:rPr>
      </w:pPr>
      <w:r w:rsidRPr="00474F5C">
        <w:rPr>
          <w:sz w:val="20"/>
          <w:lang w:val="es-ES"/>
        </w:rPr>
        <w:t>Balma de la Margineda, Cova Margineda</w:t>
      </w:r>
    </w:p>
    <w:p w14:paraId="65D50F81" w14:textId="77777777" w:rsidR="00C85FCA" w:rsidRPr="00C85FCA" w:rsidRDefault="00C85FCA" w:rsidP="00B87622">
      <w:pPr>
        <w:jc w:val="both"/>
        <w:rPr>
          <w:lang w:val="es-ES"/>
        </w:rPr>
      </w:pPr>
    </w:p>
    <w:p w14:paraId="39C0C2D2" w14:textId="54BA57EC" w:rsidR="00B87622" w:rsidRDefault="00B87622" w:rsidP="00B87622">
      <w:pPr>
        <w:jc w:val="both"/>
        <w:rPr>
          <w:lang w:val="fr-FR"/>
        </w:rPr>
      </w:pPr>
      <w:r w:rsidRPr="0032190F">
        <w:rPr>
          <w:lang w:val="fr-FR"/>
        </w:rPr>
        <w:t>La Margineda (</w:t>
      </w:r>
      <w:r w:rsidR="007D3DBB" w:rsidRPr="007D3DBB">
        <w:rPr>
          <w:rStyle w:val="st"/>
          <w:lang w:val="fr-FR"/>
        </w:rPr>
        <w:t>Sant Coloma</w:t>
      </w:r>
      <w:r w:rsidR="007D3DBB">
        <w:rPr>
          <w:lang w:val="fr-FR"/>
        </w:rPr>
        <w:t>, Andorra</w:t>
      </w:r>
      <w:r w:rsidRPr="0032190F">
        <w:rPr>
          <w:lang w:val="fr-FR"/>
        </w:rPr>
        <w:t>)</w:t>
      </w:r>
      <w:r w:rsidR="00C85FCA">
        <w:rPr>
          <w:lang w:val="fr-FR"/>
        </w:rPr>
        <w:t>, dans l</w:t>
      </w:r>
      <w:r w:rsidR="00C85FCA" w:rsidRPr="0032190F">
        <w:rPr>
          <w:lang w:val="fr-FR"/>
        </w:rPr>
        <w:t xml:space="preserve">es </w:t>
      </w:r>
      <w:hyperlink r:id="rId6669" w:anchor="Sit_Pyrenees_Mediterranennes" w:history="1">
        <w:r w:rsidR="00C85FCA" w:rsidRPr="00EA30BC">
          <w:rPr>
            <w:rStyle w:val="Hyperlink"/>
            <w:lang w:val="fr-FR"/>
          </w:rPr>
          <w:t>Pyrénées catalanes</w:t>
        </w:r>
      </w:hyperlink>
      <w:r w:rsidR="00C85FCA">
        <w:rPr>
          <w:lang w:val="fr-FR"/>
        </w:rPr>
        <w:t xml:space="preserve">, </w:t>
      </w:r>
      <w:r w:rsidRPr="0032190F">
        <w:rPr>
          <w:lang w:val="fr-FR"/>
        </w:rPr>
        <w:t xml:space="preserve">montre un </w:t>
      </w:r>
      <w:hyperlink r:id="rId6670" w:anchor="Cul_Transition_Meso_Neo_hiatus_occ" w:history="1">
        <w:r w:rsidRPr="00C85FCA">
          <w:rPr>
            <w:rStyle w:val="Hyperlink"/>
            <w:lang w:val="fr-FR"/>
          </w:rPr>
          <w:t>hiatus</w:t>
        </w:r>
      </w:hyperlink>
      <w:r w:rsidRPr="0032190F">
        <w:rPr>
          <w:lang w:val="fr-FR"/>
        </w:rPr>
        <w:t xml:space="preserve"> dans l'enregistrement sédimentaire entre les niveaux mésolithique les plus récent (couche 4, 8e millénaire BC) et les premiers niveaux néolithiques (6e millénaire) (BIB 2543)</w:t>
      </w:r>
    </w:p>
    <w:p w14:paraId="32FECEE7" w14:textId="5A52ABCF" w:rsidR="00B87622" w:rsidRDefault="00B87622" w:rsidP="00B87622">
      <w:pPr>
        <w:jc w:val="both"/>
        <w:rPr>
          <w:lang w:val="fr-FR"/>
        </w:rPr>
      </w:pPr>
      <w:r>
        <w:rPr>
          <w:lang w:val="fr-FR"/>
        </w:rPr>
        <w:t xml:space="preserve">La Margineda montre des occupations </w:t>
      </w:r>
      <w:hyperlink r:id="rId6671" w:anchor="Cul_Mesolithique_Regions_Occ_Espagne" w:history="1">
        <w:r w:rsidRPr="00B87622">
          <w:rPr>
            <w:rStyle w:val="Hyperlink"/>
            <w:lang w:val="fr-FR"/>
          </w:rPr>
          <w:t>mésolithiques</w:t>
        </w:r>
      </w:hyperlink>
      <w:r>
        <w:rPr>
          <w:lang w:val="fr-FR"/>
        </w:rPr>
        <w:t xml:space="preserve"> entre environ 6200-5600 calBC, Néolithique ancien entre 5600-5200 calBC (BIB Gassiot, Palormo, Tarrus in BIB 2613)</w:t>
      </w:r>
      <w:r w:rsidR="00C714F2">
        <w:rPr>
          <w:lang w:val="fr-FR"/>
        </w:rPr>
        <w:t xml:space="preserve"> Cardial; Impression et </w:t>
      </w:r>
      <w:hyperlink r:id="rId6672" w:anchor="Cul_Boquique" w:history="1">
        <w:r w:rsidR="00C714F2" w:rsidRPr="00C714F2">
          <w:rPr>
            <w:rStyle w:val="Hyperlink"/>
            <w:i/>
            <w:lang w:val="fr-FR"/>
          </w:rPr>
          <w:t>boquiques</w:t>
        </w:r>
      </w:hyperlink>
      <w:r w:rsidR="00C714F2">
        <w:rPr>
          <w:lang w:val="fr-FR"/>
        </w:rPr>
        <w:t xml:space="preserve"> du Cardial final (BIB Bosch, Clop, Oms in BIB 2613) </w:t>
      </w:r>
      <w:r w:rsidR="00663B0C">
        <w:rPr>
          <w:lang w:val="fr-FR"/>
        </w:rPr>
        <w:t xml:space="preserve">Cardial </w:t>
      </w:r>
      <w:r w:rsidR="00663B0C">
        <w:rPr>
          <w:szCs w:val="22"/>
          <w:lang w:val="fr-FR" w:eastAsia="en-GB"/>
        </w:rPr>
        <w:t>(BIB Oms et al., Seminario (...) Impressa, Barcelona 2019)</w:t>
      </w:r>
    </w:p>
    <w:p w14:paraId="74543ADF" w14:textId="77777777" w:rsidR="00C943D6" w:rsidRDefault="00C943D6" w:rsidP="00B87622">
      <w:pPr>
        <w:jc w:val="both"/>
        <w:rPr>
          <w:lang w:val="fr-FR"/>
        </w:rPr>
      </w:pPr>
    </w:p>
    <w:p w14:paraId="5E637DBD" w14:textId="77777777" w:rsidR="00C85FCA" w:rsidRDefault="00B90270" w:rsidP="00C85FCA">
      <w:pPr>
        <w:pStyle w:val="Heading2"/>
      </w:pPr>
      <w:r>
        <w:lastRenderedPageBreak/>
        <w:t>s</w:t>
      </w:r>
      <w:r w:rsidR="00C85FCA">
        <w:t>tratigraphie</w:t>
      </w:r>
    </w:p>
    <w:p w14:paraId="29DB97E6" w14:textId="77777777" w:rsidR="00C85FCA" w:rsidRDefault="00C85FCA" w:rsidP="00C85FCA">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7"/>
        <w:gridCol w:w="2156"/>
        <w:gridCol w:w="2156"/>
      </w:tblGrid>
      <w:tr w:rsidR="00C85FCA" w14:paraId="69DAC801" w14:textId="77777777" w:rsidTr="00C35EA7">
        <w:trPr>
          <w:jc w:val="center"/>
        </w:trPr>
        <w:tc>
          <w:tcPr>
            <w:tcW w:w="617" w:type="dxa"/>
          </w:tcPr>
          <w:p w14:paraId="685F1D08" w14:textId="77777777" w:rsidR="00C85FCA" w:rsidRPr="00C35EA7" w:rsidRDefault="00C85FCA" w:rsidP="00C85FCA">
            <w:pPr>
              <w:rPr>
                <w:lang w:val="fr-FR"/>
              </w:rPr>
            </w:pPr>
            <w:r w:rsidRPr="00C35EA7">
              <w:rPr>
                <w:lang w:val="fr-FR"/>
              </w:rPr>
              <w:t>niv.</w:t>
            </w:r>
          </w:p>
        </w:tc>
        <w:tc>
          <w:tcPr>
            <w:tcW w:w="2156" w:type="dxa"/>
          </w:tcPr>
          <w:p w14:paraId="23E9AAE1" w14:textId="77777777" w:rsidR="00C85FCA" w:rsidRPr="00C35EA7" w:rsidRDefault="00C85FCA" w:rsidP="00C85FCA">
            <w:pPr>
              <w:rPr>
                <w:lang w:val="fr-FR"/>
              </w:rPr>
            </w:pPr>
            <w:r w:rsidRPr="00C35EA7">
              <w:rPr>
                <w:lang w:val="fr-FR"/>
              </w:rPr>
              <w:t>datation</w:t>
            </w:r>
          </w:p>
        </w:tc>
        <w:tc>
          <w:tcPr>
            <w:tcW w:w="2156" w:type="dxa"/>
          </w:tcPr>
          <w:p w14:paraId="564D2D96" w14:textId="77777777" w:rsidR="00C85FCA" w:rsidRPr="00C35EA7" w:rsidRDefault="00C85FCA" w:rsidP="00C85FCA">
            <w:pPr>
              <w:rPr>
                <w:lang w:val="fr-FR"/>
              </w:rPr>
            </w:pPr>
            <w:r w:rsidRPr="00C35EA7">
              <w:rPr>
                <w:lang w:val="fr-FR"/>
              </w:rPr>
              <w:t>comparaison</w:t>
            </w:r>
          </w:p>
        </w:tc>
      </w:tr>
      <w:tr w:rsidR="00C85FCA" w14:paraId="0C648375" w14:textId="77777777" w:rsidTr="00C35EA7">
        <w:trPr>
          <w:jc w:val="center"/>
        </w:trPr>
        <w:tc>
          <w:tcPr>
            <w:tcW w:w="617" w:type="dxa"/>
          </w:tcPr>
          <w:p w14:paraId="0937B984" w14:textId="77777777" w:rsidR="00C85FCA" w:rsidRPr="00C35EA7" w:rsidRDefault="00C85FCA" w:rsidP="00C85FCA">
            <w:pPr>
              <w:rPr>
                <w:lang w:val="fr-FR"/>
              </w:rPr>
            </w:pPr>
            <w:r w:rsidRPr="00C35EA7">
              <w:rPr>
                <w:lang w:val="fr-FR"/>
              </w:rPr>
              <w:t>C3</w:t>
            </w:r>
          </w:p>
        </w:tc>
        <w:tc>
          <w:tcPr>
            <w:tcW w:w="2156" w:type="dxa"/>
          </w:tcPr>
          <w:p w14:paraId="39D4A6B0" w14:textId="77777777" w:rsidR="00C85FCA" w:rsidRPr="00C35EA7" w:rsidRDefault="00C85FCA" w:rsidP="00C85FCA">
            <w:pPr>
              <w:rPr>
                <w:lang w:val="fr-FR"/>
              </w:rPr>
            </w:pPr>
            <w:r w:rsidRPr="00C35EA7">
              <w:rPr>
                <w:lang w:val="fr-FR"/>
              </w:rPr>
              <w:t>Néolithique ancien</w:t>
            </w:r>
          </w:p>
        </w:tc>
        <w:tc>
          <w:tcPr>
            <w:tcW w:w="2156" w:type="dxa"/>
          </w:tcPr>
          <w:p w14:paraId="2E0B8E72" w14:textId="6F6DFFE2" w:rsidR="00C85FCA" w:rsidRPr="00C35EA7" w:rsidRDefault="00000000" w:rsidP="00C85FCA">
            <w:pPr>
              <w:rPr>
                <w:lang w:val="fr-FR"/>
              </w:rPr>
            </w:pPr>
            <w:hyperlink r:id="rId6673" w:anchor="Sit_Trocs" w:history="1">
              <w:r w:rsidR="00C85FCA" w:rsidRPr="00C35EA7">
                <w:rPr>
                  <w:rStyle w:val="Hyperlink"/>
                  <w:lang w:val="fr-FR"/>
                </w:rPr>
                <w:t>Trocs</w:t>
              </w:r>
            </w:hyperlink>
            <w:r w:rsidR="00C85FCA" w:rsidRPr="00C35EA7">
              <w:rPr>
                <w:lang w:val="fr-FR"/>
              </w:rPr>
              <w:t>, Coro Trasito</w:t>
            </w:r>
          </w:p>
        </w:tc>
      </w:tr>
    </w:tbl>
    <w:p w14:paraId="0713E365" w14:textId="77777777" w:rsidR="00C85FCA" w:rsidRDefault="00C85FCA" w:rsidP="00C85FCA">
      <w:pPr>
        <w:rPr>
          <w:lang w:val="fr-FR"/>
        </w:rPr>
      </w:pPr>
      <w:r>
        <w:rPr>
          <w:lang w:val="fr-FR"/>
        </w:rPr>
        <w:t>(BIB 2774)</w:t>
      </w:r>
    </w:p>
    <w:p w14:paraId="21073C89" w14:textId="77777777" w:rsidR="001A6C7C" w:rsidRDefault="001A6C7C" w:rsidP="00C85FCA">
      <w:pPr>
        <w:rPr>
          <w:lang w:val="fr-FR"/>
        </w:rPr>
      </w:pPr>
    </w:p>
    <w:p w14:paraId="2DAA1901" w14:textId="77777777" w:rsidR="001A6C7C" w:rsidRDefault="001A6C7C" w:rsidP="001A6C7C">
      <w:pPr>
        <w:pStyle w:val="Heading2"/>
      </w:pPr>
      <w:r>
        <w:t>galets peints</w:t>
      </w:r>
    </w:p>
    <w:p w14:paraId="718E0EE8" w14:textId="6E6FEBF9" w:rsidR="001A6C7C" w:rsidRDefault="001A6C7C" w:rsidP="001A6C7C">
      <w:pPr>
        <w:jc w:val="both"/>
        <w:rPr>
          <w:lang w:val="fr-FR"/>
        </w:rPr>
      </w:pPr>
      <w:r>
        <w:rPr>
          <w:lang w:val="fr-FR"/>
        </w:rPr>
        <w:t xml:space="preserve">v. </w:t>
      </w:r>
      <w:hyperlink r:id="rId6674" w:anchor="Cul_Galets_Peints" w:history="1">
        <w:r w:rsidRPr="00C943D6">
          <w:rPr>
            <w:rStyle w:val="Hyperlink"/>
            <w:lang w:val="fr-FR"/>
          </w:rPr>
          <w:t>galets peints</w:t>
        </w:r>
      </w:hyperlink>
    </w:p>
    <w:p w14:paraId="71DEC86C" w14:textId="77777777" w:rsidR="001A6C7C" w:rsidRPr="001A6C7C" w:rsidRDefault="001A6C7C" w:rsidP="001A6C7C">
      <w:pPr>
        <w:rPr>
          <w:lang w:val="fr-FR"/>
        </w:rPr>
      </w:pPr>
    </w:p>
    <w:p w14:paraId="0ABBD80A" w14:textId="77777777" w:rsidR="009C7894" w:rsidRDefault="009C7894" w:rsidP="00B87622">
      <w:pPr>
        <w:jc w:val="both"/>
        <w:rPr>
          <w:lang w:val="fr-FR"/>
        </w:rPr>
      </w:pPr>
    </w:p>
    <w:p w14:paraId="635BB466" w14:textId="77777777" w:rsidR="009C7894" w:rsidRDefault="009C7894" w:rsidP="00426FF9">
      <w:pPr>
        <w:pStyle w:val="Heading1"/>
      </w:pPr>
      <w:bookmarkStart w:id="2861" w:name="Sit_Mirador"/>
      <w:r>
        <w:t>MIRADOR</w:t>
      </w:r>
    </w:p>
    <w:bookmarkEnd w:id="2861"/>
    <w:p w14:paraId="502492CF" w14:textId="77777777" w:rsidR="009C7894" w:rsidRDefault="009C7894" w:rsidP="00B87622">
      <w:pPr>
        <w:jc w:val="both"/>
        <w:rPr>
          <w:lang w:val="fr-FR"/>
        </w:rPr>
      </w:pPr>
    </w:p>
    <w:p w14:paraId="2620DC4D" w14:textId="77777777" w:rsidR="007425EF" w:rsidRPr="007425EF" w:rsidRDefault="009C7894" w:rsidP="00B87622">
      <w:pPr>
        <w:jc w:val="both"/>
        <w:rPr>
          <w:lang w:val="es-ES"/>
        </w:rPr>
      </w:pPr>
      <w:r w:rsidRPr="007425EF">
        <w:rPr>
          <w:lang w:val="es-ES"/>
        </w:rPr>
        <w:t>Cueva del Mirador (Atapuerca, Burgos)</w:t>
      </w:r>
      <w:r w:rsidR="007425EF" w:rsidRPr="007425EF">
        <w:rPr>
          <w:lang w:val="es-ES"/>
        </w:rPr>
        <w:t xml:space="preserve"> (BIB 2745)</w:t>
      </w:r>
    </w:p>
    <w:p w14:paraId="55B04C4A" w14:textId="77777777" w:rsidR="007425EF" w:rsidRDefault="007425EF" w:rsidP="00B87622">
      <w:pPr>
        <w:jc w:val="both"/>
        <w:rPr>
          <w:lang w:val="es-ES"/>
        </w:rPr>
      </w:pPr>
    </w:p>
    <w:p w14:paraId="676B9650" w14:textId="77777777" w:rsidR="007425EF" w:rsidRPr="00921D6D" w:rsidRDefault="007425EF" w:rsidP="007425EF">
      <w:pPr>
        <w:pStyle w:val="Heading2"/>
      </w:pPr>
      <w:r w:rsidRPr="00921D6D">
        <w:t>génétique</w:t>
      </w:r>
    </w:p>
    <w:p w14:paraId="25725654" w14:textId="1F1F8B40" w:rsidR="007425EF" w:rsidRPr="0032190F" w:rsidRDefault="00000000" w:rsidP="007425EF">
      <w:pPr>
        <w:rPr>
          <w:lang w:val="fr-FR"/>
        </w:rPr>
      </w:pPr>
      <w:hyperlink r:id="rId6675" w:anchor="Cul_Transition_Meso_Neo_gen" w:history="1">
        <w:r w:rsidR="007425EF" w:rsidRPr="005E6C97">
          <w:rPr>
            <w:rStyle w:val="Hyperlink"/>
            <w:lang w:val="fr-FR"/>
          </w:rPr>
          <w:t>aDNA</w:t>
        </w:r>
      </w:hyperlink>
    </w:p>
    <w:p w14:paraId="2E669122" w14:textId="77777777" w:rsidR="007425EF" w:rsidRPr="00921D6D" w:rsidRDefault="007425EF" w:rsidP="00B87622">
      <w:pPr>
        <w:jc w:val="both"/>
        <w:rPr>
          <w:lang w:val="fr-FR"/>
        </w:rPr>
      </w:pPr>
    </w:p>
    <w:p w14:paraId="2FDA9D2B" w14:textId="3116D543" w:rsidR="009C7894" w:rsidRDefault="009C7894" w:rsidP="00B87622">
      <w:pPr>
        <w:jc w:val="both"/>
        <w:rPr>
          <w:lang w:val="fr-FR"/>
        </w:rPr>
      </w:pPr>
      <w:r>
        <w:rPr>
          <w:lang w:val="fr-FR"/>
        </w:rPr>
        <w:t>19 individus des niveaux chalcolithique (</w:t>
      </w:r>
      <w:r w:rsidRPr="009C7894">
        <w:rPr>
          <w:lang w:val="fr-FR"/>
        </w:rPr>
        <w:t xml:space="preserve">4,760–4,200 years BP) </w:t>
      </w:r>
      <w:r>
        <w:rPr>
          <w:lang w:val="fr-FR"/>
        </w:rPr>
        <w:t xml:space="preserve">ont </w:t>
      </w:r>
      <w:r w:rsidRPr="009C7894">
        <w:rPr>
          <w:lang w:val="fr-FR"/>
        </w:rPr>
        <w:t>fait l'objet d'analyse</w:t>
      </w:r>
      <w:r>
        <w:rPr>
          <w:lang w:val="fr-FR"/>
        </w:rPr>
        <w:t xml:space="preserve">s génétiques en montrant leurs affinités avec les groupes du </w:t>
      </w:r>
      <w:hyperlink r:id="rId6676" w:anchor="Cul_Neo__geo_ProcheOrient" w:history="1">
        <w:r w:rsidR="00A5295E" w:rsidRPr="00A5295E">
          <w:rPr>
            <w:rStyle w:val="Hyperlink"/>
            <w:lang w:val="fr-FR"/>
          </w:rPr>
          <w:t>Proche-Orient</w:t>
        </w:r>
      </w:hyperlink>
      <w:r w:rsidR="00A5295E" w:rsidRPr="00A5295E">
        <w:rPr>
          <w:lang w:val="fr-FR"/>
        </w:rPr>
        <w:t xml:space="preserve"> </w:t>
      </w:r>
      <w:r w:rsidR="002D0A6D" w:rsidRPr="002D0A6D">
        <w:rPr>
          <w:lang w:val="fr-FR"/>
        </w:rPr>
        <w:t>(</w:t>
      </w:r>
      <w:r w:rsidR="002D0A6D" w:rsidRPr="002D0A6D">
        <w:rPr>
          <w:szCs w:val="18"/>
          <w:lang w:val="fr-FR" w:eastAsia="en-GB"/>
        </w:rPr>
        <w:t>e.g.,</w:t>
      </w:r>
      <w:r w:rsidR="002D0A6D">
        <w:rPr>
          <w:szCs w:val="18"/>
          <w:lang w:val="fr-FR" w:eastAsia="en-GB"/>
        </w:rPr>
        <w:t xml:space="preserve"> </w:t>
      </w:r>
      <w:r w:rsidR="007425EF">
        <w:rPr>
          <w:szCs w:val="18"/>
          <w:lang w:val="fr-FR" w:eastAsia="en-GB"/>
        </w:rPr>
        <w:t>hg</w:t>
      </w:r>
      <w:r w:rsidR="002D0A6D" w:rsidRPr="002D0A6D">
        <w:rPr>
          <w:szCs w:val="18"/>
          <w:lang w:val="fr-FR" w:eastAsia="en-GB"/>
        </w:rPr>
        <w:t xml:space="preserve"> </w:t>
      </w:r>
      <w:hyperlink r:id="rId6677" w:anchor="IND_Gen_haplogr_X2" w:history="1">
        <w:r w:rsidR="002D0A6D" w:rsidRPr="002D0A6D">
          <w:rPr>
            <w:rStyle w:val="Hyperlink"/>
            <w:szCs w:val="18"/>
            <w:lang w:val="fr-FR" w:eastAsia="en-GB"/>
          </w:rPr>
          <w:t>X2</w:t>
        </w:r>
      </w:hyperlink>
      <w:r w:rsidR="002D0A6D" w:rsidRPr="002D0A6D">
        <w:rPr>
          <w:szCs w:val="18"/>
          <w:lang w:val="fr-FR" w:eastAsia="en-GB"/>
        </w:rPr>
        <w:t xml:space="preserve">, </w:t>
      </w:r>
      <w:hyperlink r:id="rId6678" w:anchor="IND_Gen_haplogr_K" w:history="1">
        <w:r w:rsidR="002D0A6D" w:rsidRPr="002D0A6D">
          <w:rPr>
            <w:rStyle w:val="Hyperlink"/>
            <w:szCs w:val="18"/>
            <w:lang w:val="fr-FR" w:eastAsia="en-GB"/>
          </w:rPr>
          <w:t>K</w:t>
        </w:r>
      </w:hyperlink>
      <w:r w:rsidR="002D0A6D" w:rsidRPr="002D0A6D">
        <w:rPr>
          <w:szCs w:val="18"/>
          <w:lang w:val="fr-FR" w:eastAsia="en-GB"/>
        </w:rPr>
        <w:t xml:space="preserve">, </w:t>
      </w:r>
      <w:hyperlink r:id="rId6679" w:anchor="IND_Gen_haplogr_T2b" w:history="1">
        <w:r w:rsidR="002D0A6D" w:rsidRPr="002D0A6D">
          <w:rPr>
            <w:rStyle w:val="Hyperlink"/>
            <w:szCs w:val="18"/>
            <w:lang w:val="fr-FR" w:eastAsia="en-GB"/>
          </w:rPr>
          <w:t>T2b</w:t>
        </w:r>
      </w:hyperlink>
      <w:r w:rsidR="002D0A6D" w:rsidRPr="002D0A6D">
        <w:rPr>
          <w:szCs w:val="18"/>
          <w:lang w:val="fr-FR" w:eastAsia="en-GB"/>
        </w:rPr>
        <w:t>)</w:t>
      </w:r>
      <w:r w:rsidR="00A5295E">
        <w:rPr>
          <w:szCs w:val="18"/>
          <w:lang w:val="fr-FR" w:eastAsia="en-GB"/>
        </w:rPr>
        <w:t xml:space="preserve"> [</w:t>
      </w:r>
      <w:hyperlink r:id="rId6680" w:anchor="Cul_Neo__diff_mod_demic_dif_Mig1" w:history="1">
        <w:r w:rsidR="00A5295E" w:rsidRPr="00A5295E">
          <w:rPr>
            <w:rStyle w:val="Hyperlink"/>
            <w:szCs w:val="18"/>
            <w:lang w:val="fr-FR" w:eastAsia="en-GB"/>
          </w:rPr>
          <w:t>Mig1</w:t>
        </w:r>
      </w:hyperlink>
      <w:r w:rsidR="00A5295E">
        <w:rPr>
          <w:szCs w:val="18"/>
          <w:lang w:val="fr-FR" w:eastAsia="en-GB"/>
        </w:rPr>
        <w:t>]</w:t>
      </w:r>
      <w:r>
        <w:rPr>
          <w:lang w:val="fr-FR"/>
        </w:rPr>
        <w:t xml:space="preserve">. Par ailleurs les individus sont aussi plus proches des groupes de Rössen, </w:t>
      </w:r>
      <w:r w:rsidRPr="009C7894">
        <w:rPr>
          <w:lang w:val="fr-FR"/>
        </w:rPr>
        <w:t xml:space="preserve">Salzmünde </w:t>
      </w:r>
      <w:r>
        <w:rPr>
          <w:lang w:val="fr-FR"/>
        </w:rPr>
        <w:t>et</w:t>
      </w:r>
      <w:r w:rsidRPr="009C7894">
        <w:rPr>
          <w:lang w:val="fr-FR"/>
        </w:rPr>
        <w:t xml:space="preserve"> Baalberge</w:t>
      </w:r>
      <w:r>
        <w:rPr>
          <w:lang w:val="fr-FR"/>
        </w:rPr>
        <w:t xml:space="preserve"> </w:t>
      </w:r>
      <w:r w:rsidR="00151CAC">
        <w:rPr>
          <w:lang w:val="fr-FR"/>
        </w:rPr>
        <w:t xml:space="preserve">ou des Treilles </w:t>
      </w:r>
      <w:r>
        <w:rPr>
          <w:lang w:val="fr-FR"/>
        </w:rPr>
        <w:t xml:space="preserve">que les </w:t>
      </w:r>
      <w:hyperlink r:id="rId6681" w:anchor="Cul_Campaniforme_gen" w:history="1">
        <w:r w:rsidR="002D0A6D" w:rsidRPr="002D0A6D">
          <w:rPr>
            <w:rStyle w:val="Hyperlink"/>
            <w:lang w:val="fr-FR"/>
          </w:rPr>
          <w:t>BBC</w:t>
        </w:r>
      </w:hyperlink>
      <w:r w:rsidR="002D0A6D">
        <w:rPr>
          <w:lang w:val="fr-FR"/>
        </w:rPr>
        <w:t xml:space="preserve"> </w:t>
      </w:r>
      <w:r>
        <w:rPr>
          <w:lang w:val="fr-FR"/>
        </w:rPr>
        <w:t>contemporains (BIB 2745)</w:t>
      </w:r>
    </w:p>
    <w:p w14:paraId="70CC4FF6" w14:textId="77777777" w:rsidR="009C7894" w:rsidRDefault="009C7894" w:rsidP="00B87622">
      <w:pPr>
        <w:jc w:val="both"/>
        <w:rPr>
          <w:lang w:val="fr-FR"/>
        </w:rPr>
      </w:pPr>
    </w:p>
    <w:tbl>
      <w:tblPr>
        <w:tblW w:w="588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0"/>
        <w:gridCol w:w="872"/>
        <w:gridCol w:w="2872"/>
        <w:gridCol w:w="1441"/>
      </w:tblGrid>
      <w:tr w:rsidR="009C7894" w:rsidRPr="009C7894" w14:paraId="4561C044" w14:textId="77777777" w:rsidTr="009C7894">
        <w:trPr>
          <w:trHeight w:val="255"/>
          <w:jc w:val="center"/>
        </w:trPr>
        <w:tc>
          <w:tcPr>
            <w:tcW w:w="700" w:type="dxa"/>
            <w:shd w:val="clear" w:color="000000" w:fill="FFFFFF"/>
            <w:noWrap/>
            <w:hideMark/>
          </w:tcPr>
          <w:p w14:paraId="69248C4C" w14:textId="77777777" w:rsidR="009C7894" w:rsidRPr="009C7894" w:rsidRDefault="009C7894" w:rsidP="00A5295E">
            <w:pPr>
              <w:jc w:val="center"/>
              <w:rPr>
                <w:color w:val="000000"/>
                <w:sz w:val="20"/>
                <w:szCs w:val="20"/>
              </w:rPr>
            </w:pPr>
            <w:r>
              <w:rPr>
                <w:color w:val="000000"/>
                <w:sz w:val="20"/>
                <w:szCs w:val="20"/>
              </w:rPr>
              <w:t>n°</w:t>
            </w:r>
          </w:p>
        </w:tc>
        <w:tc>
          <w:tcPr>
            <w:tcW w:w="872" w:type="dxa"/>
            <w:shd w:val="clear" w:color="000000" w:fill="FFFFFF"/>
            <w:noWrap/>
            <w:hideMark/>
          </w:tcPr>
          <w:p w14:paraId="3A272A3C" w14:textId="77777777" w:rsidR="009C7894" w:rsidRPr="009C7894" w:rsidRDefault="009C7894" w:rsidP="00A5295E">
            <w:pPr>
              <w:jc w:val="center"/>
              <w:rPr>
                <w:color w:val="000000"/>
                <w:sz w:val="20"/>
                <w:szCs w:val="20"/>
              </w:rPr>
            </w:pPr>
            <w:r w:rsidRPr="009C7894">
              <w:rPr>
                <w:color w:val="000000"/>
                <w:sz w:val="20"/>
                <w:szCs w:val="20"/>
              </w:rPr>
              <w:t>Clones</w:t>
            </w:r>
          </w:p>
        </w:tc>
        <w:tc>
          <w:tcPr>
            <w:tcW w:w="2872" w:type="dxa"/>
            <w:shd w:val="clear" w:color="000000" w:fill="FFFFFF"/>
            <w:noWrap/>
            <w:hideMark/>
          </w:tcPr>
          <w:p w14:paraId="0B8C057C" w14:textId="433D753D" w:rsidR="009C7894" w:rsidRPr="009C7894" w:rsidRDefault="00000000" w:rsidP="00A5295E">
            <w:pPr>
              <w:jc w:val="center"/>
              <w:rPr>
                <w:color w:val="000000"/>
                <w:sz w:val="20"/>
                <w:szCs w:val="20"/>
              </w:rPr>
            </w:pPr>
            <w:hyperlink r:id="rId6682" w:anchor="IND_Gen_ADN_mat_reg_HVR_1" w:history="1">
              <w:r w:rsidR="009C7894" w:rsidRPr="00A5295E">
                <w:rPr>
                  <w:rStyle w:val="Hyperlink"/>
                  <w:sz w:val="20"/>
                  <w:szCs w:val="20"/>
                </w:rPr>
                <w:t>HVR1  haplotype</w:t>
              </w:r>
            </w:hyperlink>
          </w:p>
        </w:tc>
        <w:tc>
          <w:tcPr>
            <w:tcW w:w="1441" w:type="dxa"/>
            <w:shd w:val="clear" w:color="000000" w:fill="FFFFFF"/>
            <w:noWrap/>
            <w:hideMark/>
          </w:tcPr>
          <w:p w14:paraId="15BB16AE" w14:textId="25CF903D" w:rsidR="009C7894" w:rsidRPr="009C7894" w:rsidRDefault="00000000" w:rsidP="00A5295E">
            <w:pPr>
              <w:jc w:val="center"/>
              <w:rPr>
                <w:color w:val="000000"/>
                <w:sz w:val="20"/>
                <w:szCs w:val="20"/>
              </w:rPr>
            </w:pPr>
            <w:hyperlink r:id="rId6683" w:anchor="IND_Gen_haplogr" w:history="1">
              <w:r w:rsidR="009C7894" w:rsidRPr="009C7894">
                <w:rPr>
                  <w:rStyle w:val="Hyperlink"/>
                  <w:sz w:val="20"/>
                  <w:szCs w:val="20"/>
                </w:rPr>
                <w:t>Haplogroup</w:t>
              </w:r>
            </w:hyperlink>
          </w:p>
        </w:tc>
      </w:tr>
      <w:tr w:rsidR="009C7894" w:rsidRPr="009C7894" w14:paraId="155EE077" w14:textId="77777777" w:rsidTr="009C7894">
        <w:trPr>
          <w:trHeight w:val="255"/>
          <w:jc w:val="center"/>
        </w:trPr>
        <w:tc>
          <w:tcPr>
            <w:tcW w:w="700" w:type="dxa"/>
            <w:shd w:val="clear" w:color="000000" w:fill="FFFFFF"/>
            <w:noWrap/>
            <w:hideMark/>
          </w:tcPr>
          <w:p w14:paraId="5219CD3D" w14:textId="77777777" w:rsidR="009C7894" w:rsidRPr="009C7894" w:rsidRDefault="009C7894" w:rsidP="009C7894">
            <w:pPr>
              <w:rPr>
                <w:color w:val="000000"/>
                <w:sz w:val="20"/>
                <w:szCs w:val="20"/>
              </w:rPr>
            </w:pPr>
            <w:r w:rsidRPr="009C7894">
              <w:rPr>
                <w:color w:val="000000"/>
                <w:sz w:val="20"/>
                <w:szCs w:val="20"/>
              </w:rPr>
              <w:t>1</w:t>
            </w:r>
          </w:p>
        </w:tc>
        <w:tc>
          <w:tcPr>
            <w:tcW w:w="872" w:type="dxa"/>
            <w:shd w:val="clear" w:color="000000" w:fill="FFFFFF"/>
            <w:noWrap/>
            <w:hideMark/>
          </w:tcPr>
          <w:p w14:paraId="42E38383" w14:textId="77777777" w:rsidR="009C7894" w:rsidRPr="009C7894" w:rsidRDefault="009C7894" w:rsidP="009C7894">
            <w:pPr>
              <w:rPr>
                <w:color w:val="000000"/>
                <w:sz w:val="20"/>
                <w:szCs w:val="20"/>
              </w:rPr>
            </w:pPr>
            <w:r w:rsidRPr="009C7894">
              <w:rPr>
                <w:color w:val="000000"/>
                <w:sz w:val="20"/>
                <w:szCs w:val="20"/>
              </w:rPr>
              <w:t>34</w:t>
            </w:r>
          </w:p>
        </w:tc>
        <w:tc>
          <w:tcPr>
            <w:tcW w:w="2872" w:type="dxa"/>
            <w:shd w:val="clear" w:color="000000" w:fill="FFFFFF"/>
            <w:noWrap/>
            <w:hideMark/>
          </w:tcPr>
          <w:p w14:paraId="2D391713" w14:textId="77777777" w:rsidR="009C7894" w:rsidRPr="009C7894" w:rsidRDefault="009C7894" w:rsidP="009C7894">
            <w:pPr>
              <w:rPr>
                <w:color w:val="000000"/>
                <w:sz w:val="20"/>
                <w:szCs w:val="20"/>
              </w:rPr>
            </w:pPr>
            <w:r w:rsidRPr="009C7894">
              <w:rPr>
                <w:color w:val="000000"/>
                <w:sz w:val="20"/>
                <w:szCs w:val="20"/>
              </w:rPr>
              <w:t>294T</w:t>
            </w:r>
            <w:r>
              <w:rPr>
                <w:color w:val="000000"/>
                <w:sz w:val="20"/>
                <w:szCs w:val="20"/>
              </w:rPr>
              <w:t xml:space="preserve">  </w:t>
            </w:r>
            <w:r w:rsidRPr="009C7894">
              <w:rPr>
                <w:color w:val="000000"/>
                <w:sz w:val="20"/>
                <w:szCs w:val="20"/>
              </w:rPr>
              <w:t>296T</w:t>
            </w:r>
            <w:r>
              <w:rPr>
                <w:color w:val="000000"/>
                <w:sz w:val="20"/>
                <w:szCs w:val="20"/>
              </w:rPr>
              <w:t xml:space="preserve">  </w:t>
            </w:r>
            <w:r w:rsidRPr="009C7894">
              <w:rPr>
                <w:color w:val="000000"/>
                <w:sz w:val="20"/>
                <w:szCs w:val="20"/>
              </w:rPr>
              <w:t>324C</w:t>
            </w:r>
          </w:p>
        </w:tc>
        <w:tc>
          <w:tcPr>
            <w:tcW w:w="1441" w:type="dxa"/>
            <w:shd w:val="clear" w:color="000000" w:fill="FFFFFF"/>
            <w:noWrap/>
            <w:hideMark/>
          </w:tcPr>
          <w:p w14:paraId="02370F9E" w14:textId="33C6A615" w:rsidR="009C7894" w:rsidRPr="009C7894" w:rsidRDefault="00000000" w:rsidP="009C7894">
            <w:pPr>
              <w:rPr>
                <w:color w:val="000000"/>
                <w:sz w:val="20"/>
                <w:szCs w:val="20"/>
              </w:rPr>
            </w:pPr>
            <w:hyperlink r:id="rId6684" w:anchor="IND_Gen_haplogr_T2" w:history="1">
              <w:r w:rsidR="009C7894" w:rsidRPr="009C7894">
                <w:rPr>
                  <w:rStyle w:val="Hyperlink"/>
                  <w:sz w:val="20"/>
                  <w:szCs w:val="20"/>
                  <w:lang w:val="fr-FR"/>
                </w:rPr>
                <w:t>T2</w:t>
              </w:r>
            </w:hyperlink>
          </w:p>
        </w:tc>
      </w:tr>
      <w:tr w:rsidR="009C7894" w:rsidRPr="009C7894" w14:paraId="23A191C9" w14:textId="77777777" w:rsidTr="009C7894">
        <w:trPr>
          <w:trHeight w:val="255"/>
          <w:jc w:val="center"/>
        </w:trPr>
        <w:tc>
          <w:tcPr>
            <w:tcW w:w="700" w:type="dxa"/>
            <w:shd w:val="clear" w:color="000000" w:fill="FFFFFF"/>
            <w:noWrap/>
            <w:hideMark/>
          </w:tcPr>
          <w:p w14:paraId="73D5F452" w14:textId="77777777" w:rsidR="009C7894" w:rsidRPr="009C7894" w:rsidRDefault="009C7894" w:rsidP="009C7894">
            <w:pPr>
              <w:rPr>
                <w:color w:val="000000"/>
                <w:sz w:val="20"/>
                <w:szCs w:val="20"/>
              </w:rPr>
            </w:pPr>
            <w:r w:rsidRPr="009C7894">
              <w:rPr>
                <w:color w:val="000000"/>
                <w:sz w:val="20"/>
                <w:szCs w:val="20"/>
              </w:rPr>
              <w:t>2</w:t>
            </w:r>
          </w:p>
        </w:tc>
        <w:tc>
          <w:tcPr>
            <w:tcW w:w="872" w:type="dxa"/>
            <w:shd w:val="clear" w:color="000000" w:fill="FFFFFF"/>
            <w:noWrap/>
            <w:hideMark/>
          </w:tcPr>
          <w:p w14:paraId="720ADC61" w14:textId="77777777" w:rsidR="009C7894" w:rsidRPr="009C7894" w:rsidRDefault="009C7894" w:rsidP="009C7894">
            <w:pPr>
              <w:rPr>
                <w:color w:val="000000"/>
                <w:sz w:val="20"/>
                <w:szCs w:val="20"/>
              </w:rPr>
            </w:pPr>
            <w:r w:rsidRPr="009C7894">
              <w:rPr>
                <w:color w:val="000000"/>
                <w:sz w:val="20"/>
                <w:szCs w:val="20"/>
              </w:rPr>
              <w:t>19</w:t>
            </w:r>
          </w:p>
        </w:tc>
        <w:tc>
          <w:tcPr>
            <w:tcW w:w="2872" w:type="dxa"/>
            <w:shd w:val="clear" w:color="000000" w:fill="FFFFFF"/>
            <w:noWrap/>
            <w:hideMark/>
          </w:tcPr>
          <w:p w14:paraId="25B57957" w14:textId="77777777" w:rsidR="009C7894" w:rsidRPr="009C7894" w:rsidRDefault="009C7894" w:rsidP="009C7894">
            <w:pPr>
              <w:rPr>
                <w:color w:val="000000"/>
                <w:sz w:val="20"/>
                <w:szCs w:val="20"/>
              </w:rPr>
            </w:pPr>
            <w:r w:rsidRPr="009C7894">
              <w:rPr>
                <w:color w:val="000000"/>
                <w:sz w:val="20"/>
                <w:szCs w:val="20"/>
              </w:rPr>
              <w:t>189C</w:t>
            </w:r>
            <w:r>
              <w:rPr>
                <w:color w:val="000000"/>
                <w:sz w:val="20"/>
                <w:szCs w:val="20"/>
              </w:rPr>
              <w:t xml:space="preserve">  </w:t>
            </w:r>
            <w:r w:rsidRPr="009C7894">
              <w:rPr>
                <w:color w:val="000000"/>
                <w:sz w:val="20"/>
                <w:szCs w:val="20"/>
              </w:rPr>
              <w:t>223T</w:t>
            </w:r>
            <w:r>
              <w:rPr>
                <w:color w:val="000000"/>
                <w:sz w:val="20"/>
                <w:szCs w:val="20"/>
              </w:rPr>
              <w:t xml:space="preserve">  </w:t>
            </w:r>
            <w:r w:rsidRPr="009C7894">
              <w:rPr>
                <w:color w:val="000000"/>
                <w:sz w:val="20"/>
                <w:szCs w:val="20"/>
              </w:rPr>
              <w:t>278T</w:t>
            </w:r>
            <w:r>
              <w:rPr>
                <w:color w:val="000000"/>
                <w:sz w:val="20"/>
                <w:szCs w:val="20"/>
              </w:rPr>
              <w:t xml:space="preserve">  </w:t>
            </w:r>
            <w:r w:rsidRPr="009C7894">
              <w:rPr>
                <w:color w:val="000000"/>
                <w:sz w:val="20"/>
                <w:szCs w:val="20"/>
              </w:rPr>
              <w:t>352C</w:t>
            </w:r>
          </w:p>
        </w:tc>
        <w:tc>
          <w:tcPr>
            <w:tcW w:w="1441" w:type="dxa"/>
            <w:shd w:val="clear" w:color="000000" w:fill="FFFFFF"/>
            <w:noWrap/>
            <w:hideMark/>
          </w:tcPr>
          <w:p w14:paraId="3DFCBB13" w14:textId="69DA526E" w:rsidR="009C7894" w:rsidRPr="009C7894" w:rsidRDefault="00000000" w:rsidP="009C7894">
            <w:pPr>
              <w:rPr>
                <w:color w:val="000000"/>
                <w:sz w:val="20"/>
                <w:szCs w:val="20"/>
              </w:rPr>
            </w:pPr>
            <w:hyperlink r:id="rId6685" w:anchor="IND_Gen_haplogr_X" w:history="1">
              <w:r w:rsidR="009C7894" w:rsidRPr="009C7894">
                <w:rPr>
                  <w:rStyle w:val="Hyperlink"/>
                  <w:sz w:val="20"/>
                  <w:szCs w:val="20"/>
                  <w:lang w:val="fr-FR"/>
                </w:rPr>
                <w:t>X</w:t>
              </w:r>
            </w:hyperlink>
          </w:p>
        </w:tc>
      </w:tr>
      <w:tr w:rsidR="009C7894" w:rsidRPr="009C7894" w14:paraId="7CD48ED4" w14:textId="77777777" w:rsidTr="009C7894">
        <w:trPr>
          <w:trHeight w:val="255"/>
          <w:jc w:val="center"/>
        </w:trPr>
        <w:tc>
          <w:tcPr>
            <w:tcW w:w="700" w:type="dxa"/>
            <w:shd w:val="clear" w:color="000000" w:fill="FFFFFF"/>
            <w:noWrap/>
            <w:hideMark/>
          </w:tcPr>
          <w:p w14:paraId="0862833F" w14:textId="77777777" w:rsidR="009C7894" w:rsidRPr="009C7894" w:rsidRDefault="009C7894" w:rsidP="009C7894">
            <w:pPr>
              <w:rPr>
                <w:color w:val="000000"/>
                <w:sz w:val="20"/>
                <w:szCs w:val="20"/>
              </w:rPr>
            </w:pPr>
            <w:r w:rsidRPr="009C7894">
              <w:rPr>
                <w:color w:val="000000"/>
                <w:sz w:val="20"/>
                <w:szCs w:val="20"/>
              </w:rPr>
              <w:t>3</w:t>
            </w:r>
          </w:p>
        </w:tc>
        <w:tc>
          <w:tcPr>
            <w:tcW w:w="872" w:type="dxa"/>
            <w:shd w:val="clear" w:color="000000" w:fill="FFFFFF"/>
            <w:noWrap/>
            <w:hideMark/>
          </w:tcPr>
          <w:p w14:paraId="4651B658" w14:textId="77777777" w:rsidR="009C7894" w:rsidRPr="009C7894" w:rsidRDefault="009C7894" w:rsidP="009C7894">
            <w:pPr>
              <w:rPr>
                <w:color w:val="000000"/>
                <w:sz w:val="20"/>
                <w:szCs w:val="20"/>
              </w:rPr>
            </w:pPr>
            <w:r w:rsidRPr="009C7894">
              <w:rPr>
                <w:color w:val="000000"/>
                <w:sz w:val="20"/>
                <w:szCs w:val="20"/>
              </w:rPr>
              <w:t>27</w:t>
            </w:r>
          </w:p>
        </w:tc>
        <w:tc>
          <w:tcPr>
            <w:tcW w:w="2872" w:type="dxa"/>
            <w:shd w:val="clear" w:color="000000" w:fill="FFFFFF"/>
            <w:noWrap/>
            <w:hideMark/>
          </w:tcPr>
          <w:p w14:paraId="47CD191F" w14:textId="77777777" w:rsidR="009C7894" w:rsidRPr="009C7894" w:rsidRDefault="009C7894" w:rsidP="009C7894">
            <w:pPr>
              <w:rPr>
                <w:color w:val="000000"/>
                <w:sz w:val="20"/>
                <w:szCs w:val="20"/>
              </w:rPr>
            </w:pPr>
            <w:r w:rsidRPr="009C7894">
              <w:rPr>
                <w:color w:val="000000"/>
                <w:sz w:val="20"/>
                <w:szCs w:val="20"/>
              </w:rPr>
              <w:t>CRS</w:t>
            </w:r>
          </w:p>
        </w:tc>
        <w:tc>
          <w:tcPr>
            <w:tcW w:w="1441" w:type="dxa"/>
            <w:shd w:val="clear" w:color="000000" w:fill="FFFFFF"/>
            <w:noWrap/>
            <w:hideMark/>
          </w:tcPr>
          <w:p w14:paraId="22499B39" w14:textId="77777777" w:rsidR="009C7894" w:rsidRPr="009C7894" w:rsidRDefault="009C7894" w:rsidP="009C7894">
            <w:pPr>
              <w:rPr>
                <w:color w:val="000000"/>
                <w:sz w:val="20"/>
                <w:szCs w:val="20"/>
              </w:rPr>
            </w:pPr>
            <w:r w:rsidRPr="009C7894">
              <w:rPr>
                <w:color w:val="000000"/>
                <w:sz w:val="20"/>
                <w:szCs w:val="20"/>
              </w:rPr>
              <w:t>H</w:t>
            </w:r>
          </w:p>
        </w:tc>
      </w:tr>
      <w:tr w:rsidR="009C7894" w:rsidRPr="009C7894" w14:paraId="254614C7" w14:textId="77777777" w:rsidTr="009C7894">
        <w:trPr>
          <w:trHeight w:val="255"/>
          <w:jc w:val="center"/>
        </w:trPr>
        <w:tc>
          <w:tcPr>
            <w:tcW w:w="700" w:type="dxa"/>
            <w:shd w:val="clear" w:color="000000" w:fill="FFFFFF"/>
            <w:noWrap/>
            <w:hideMark/>
          </w:tcPr>
          <w:p w14:paraId="017852E8" w14:textId="77777777" w:rsidR="009C7894" w:rsidRPr="009C7894" w:rsidRDefault="009C7894" w:rsidP="009C7894">
            <w:pPr>
              <w:rPr>
                <w:color w:val="000000"/>
                <w:sz w:val="20"/>
                <w:szCs w:val="20"/>
              </w:rPr>
            </w:pPr>
            <w:r w:rsidRPr="009C7894">
              <w:rPr>
                <w:color w:val="000000"/>
                <w:sz w:val="20"/>
                <w:szCs w:val="20"/>
              </w:rPr>
              <w:t>4</w:t>
            </w:r>
          </w:p>
        </w:tc>
        <w:tc>
          <w:tcPr>
            <w:tcW w:w="872" w:type="dxa"/>
            <w:shd w:val="clear" w:color="000000" w:fill="FFFFFF"/>
            <w:noWrap/>
            <w:hideMark/>
          </w:tcPr>
          <w:p w14:paraId="00113360" w14:textId="77777777" w:rsidR="009C7894" w:rsidRPr="009C7894" w:rsidRDefault="009C7894" w:rsidP="009C7894">
            <w:pPr>
              <w:rPr>
                <w:color w:val="000000"/>
                <w:sz w:val="20"/>
                <w:szCs w:val="20"/>
              </w:rPr>
            </w:pPr>
            <w:r w:rsidRPr="009C7894">
              <w:rPr>
                <w:color w:val="000000"/>
                <w:sz w:val="20"/>
                <w:szCs w:val="20"/>
              </w:rPr>
              <w:t>18</w:t>
            </w:r>
          </w:p>
        </w:tc>
        <w:tc>
          <w:tcPr>
            <w:tcW w:w="2872" w:type="dxa"/>
            <w:shd w:val="clear" w:color="000000" w:fill="FFFFFF"/>
            <w:noWrap/>
            <w:hideMark/>
          </w:tcPr>
          <w:p w14:paraId="2EEC99FB" w14:textId="77777777" w:rsidR="009C7894" w:rsidRPr="009C7894" w:rsidRDefault="009C7894" w:rsidP="009C7894">
            <w:pPr>
              <w:rPr>
                <w:color w:val="000000"/>
                <w:sz w:val="20"/>
                <w:szCs w:val="20"/>
              </w:rPr>
            </w:pPr>
            <w:r w:rsidRPr="009C7894">
              <w:rPr>
                <w:color w:val="000000"/>
                <w:sz w:val="20"/>
                <w:szCs w:val="20"/>
              </w:rPr>
              <w:t>126C</w:t>
            </w:r>
            <w:r>
              <w:rPr>
                <w:color w:val="000000"/>
                <w:sz w:val="20"/>
                <w:szCs w:val="20"/>
              </w:rPr>
              <w:t xml:space="preserve">  </w:t>
            </w:r>
            <w:r w:rsidRPr="009C7894">
              <w:rPr>
                <w:color w:val="000000"/>
                <w:sz w:val="20"/>
                <w:szCs w:val="20"/>
              </w:rPr>
              <w:t>294T</w:t>
            </w:r>
            <w:r>
              <w:rPr>
                <w:color w:val="000000"/>
                <w:sz w:val="20"/>
                <w:szCs w:val="20"/>
              </w:rPr>
              <w:t xml:space="preserve">  </w:t>
            </w:r>
            <w:r w:rsidRPr="009C7894">
              <w:rPr>
                <w:color w:val="000000"/>
                <w:sz w:val="20"/>
                <w:szCs w:val="20"/>
              </w:rPr>
              <w:t>296T</w:t>
            </w:r>
            <w:r>
              <w:rPr>
                <w:color w:val="000000"/>
                <w:sz w:val="20"/>
                <w:szCs w:val="20"/>
              </w:rPr>
              <w:t xml:space="preserve">  </w:t>
            </w:r>
            <w:r w:rsidRPr="009C7894">
              <w:rPr>
                <w:color w:val="000000"/>
                <w:sz w:val="20"/>
                <w:szCs w:val="20"/>
              </w:rPr>
              <w:t>324C</w:t>
            </w:r>
          </w:p>
        </w:tc>
        <w:tc>
          <w:tcPr>
            <w:tcW w:w="1441" w:type="dxa"/>
            <w:shd w:val="clear" w:color="000000" w:fill="FFFFFF"/>
            <w:noWrap/>
            <w:hideMark/>
          </w:tcPr>
          <w:p w14:paraId="45DC08B0" w14:textId="77777777" w:rsidR="009C7894" w:rsidRPr="009C7894" w:rsidRDefault="009C7894" w:rsidP="009C7894">
            <w:pPr>
              <w:rPr>
                <w:color w:val="000000"/>
                <w:sz w:val="20"/>
                <w:szCs w:val="20"/>
              </w:rPr>
            </w:pPr>
            <w:r w:rsidRPr="009C7894">
              <w:rPr>
                <w:color w:val="000000"/>
                <w:sz w:val="20"/>
                <w:szCs w:val="20"/>
              </w:rPr>
              <w:t>T2</w:t>
            </w:r>
          </w:p>
        </w:tc>
      </w:tr>
      <w:tr w:rsidR="009C7894" w:rsidRPr="009C7894" w14:paraId="47BA9A48" w14:textId="77777777" w:rsidTr="009C7894">
        <w:trPr>
          <w:trHeight w:val="255"/>
          <w:jc w:val="center"/>
        </w:trPr>
        <w:tc>
          <w:tcPr>
            <w:tcW w:w="700" w:type="dxa"/>
            <w:shd w:val="clear" w:color="000000" w:fill="FFFFFF"/>
            <w:noWrap/>
            <w:hideMark/>
          </w:tcPr>
          <w:p w14:paraId="0C97E75E" w14:textId="77777777" w:rsidR="009C7894" w:rsidRPr="009C7894" w:rsidRDefault="009C7894" w:rsidP="009C7894">
            <w:pPr>
              <w:rPr>
                <w:color w:val="000000"/>
                <w:sz w:val="20"/>
                <w:szCs w:val="20"/>
              </w:rPr>
            </w:pPr>
            <w:r w:rsidRPr="009C7894">
              <w:rPr>
                <w:color w:val="000000"/>
                <w:sz w:val="20"/>
                <w:szCs w:val="20"/>
              </w:rPr>
              <w:t>5</w:t>
            </w:r>
          </w:p>
        </w:tc>
        <w:tc>
          <w:tcPr>
            <w:tcW w:w="872" w:type="dxa"/>
            <w:shd w:val="clear" w:color="000000" w:fill="FFFFFF"/>
            <w:noWrap/>
            <w:hideMark/>
          </w:tcPr>
          <w:p w14:paraId="3A93C928" w14:textId="77777777" w:rsidR="009C7894" w:rsidRPr="009C7894" w:rsidRDefault="009C7894" w:rsidP="009C7894">
            <w:pPr>
              <w:rPr>
                <w:color w:val="000000"/>
                <w:sz w:val="20"/>
                <w:szCs w:val="20"/>
              </w:rPr>
            </w:pPr>
            <w:r w:rsidRPr="009C7894">
              <w:rPr>
                <w:color w:val="000000"/>
                <w:sz w:val="20"/>
                <w:szCs w:val="20"/>
              </w:rPr>
              <w:t>22</w:t>
            </w:r>
          </w:p>
        </w:tc>
        <w:tc>
          <w:tcPr>
            <w:tcW w:w="2872" w:type="dxa"/>
            <w:shd w:val="clear" w:color="000000" w:fill="FFFFFF"/>
            <w:noWrap/>
            <w:hideMark/>
          </w:tcPr>
          <w:p w14:paraId="5298CC5C" w14:textId="77777777" w:rsidR="009C7894" w:rsidRPr="009C7894" w:rsidRDefault="009C7894" w:rsidP="009C7894">
            <w:pPr>
              <w:rPr>
                <w:color w:val="000000"/>
                <w:sz w:val="20"/>
                <w:szCs w:val="20"/>
              </w:rPr>
            </w:pPr>
            <w:r w:rsidRPr="009C7894">
              <w:rPr>
                <w:color w:val="000000"/>
                <w:sz w:val="20"/>
                <w:szCs w:val="20"/>
              </w:rPr>
              <w:t>189C</w:t>
            </w:r>
            <w:r>
              <w:rPr>
                <w:color w:val="000000"/>
                <w:sz w:val="20"/>
                <w:szCs w:val="20"/>
              </w:rPr>
              <w:t xml:space="preserve">  </w:t>
            </w:r>
            <w:r w:rsidRPr="009C7894">
              <w:rPr>
                <w:color w:val="000000"/>
                <w:sz w:val="20"/>
                <w:szCs w:val="20"/>
              </w:rPr>
              <w:t>223T</w:t>
            </w:r>
            <w:r>
              <w:rPr>
                <w:color w:val="000000"/>
                <w:sz w:val="20"/>
                <w:szCs w:val="20"/>
              </w:rPr>
              <w:t xml:space="preserve">  </w:t>
            </w:r>
            <w:r w:rsidRPr="009C7894">
              <w:rPr>
                <w:color w:val="000000"/>
                <w:sz w:val="20"/>
                <w:szCs w:val="20"/>
              </w:rPr>
              <w:t>278T</w:t>
            </w:r>
            <w:r>
              <w:rPr>
                <w:color w:val="000000"/>
                <w:sz w:val="20"/>
                <w:szCs w:val="20"/>
              </w:rPr>
              <w:t xml:space="preserve">  </w:t>
            </w:r>
            <w:r w:rsidRPr="009C7894">
              <w:rPr>
                <w:color w:val="000000"/>
                <w:sz w:val="20"/>
                <w:szCs w:val="20"/>
              </w:rPr>
              <w:t>(358T)</w:t>
            </w:r>
          </w:p>
        </w:tc>
        <w:tc>
          <w:tcPr>
            <w:tcW w:w="1441" w:type="dxa"/>
            <w:shd w:val="clear" w:color="000000" w:fill="FFFFFF"/>
            <w:noWrap/>
            <w:hideMark/>
          </w:tcPr>
          <w:p w14:paraId="4AE4D48A" w14:textId="77777777" w:rsidR="009C7894" w:rsidRPr="009C7894" w:rsidRDefault="009C7894" w:rsidP="009C7894">
            <w:pPr>
              <w:rPr>
                <w:color w:val="000000"/>
                <w:sz w:val="20"/>
                <w:szCs w:val="20"/>
              </w:rPr>
            </w:pPr>
            <w:r w:rsidRPr="009C7894">
              <w:rPr>
                <w:color w:val="000000"/>
                <w:sz w:val="20"/>
                <w:szCs w:val="20"/>
              </w:rPr>
              <w:t>X2</w:t>
            </w:r>
          </w:p>
        </w:tc>
      </w:tr>
      <w:tr w:rsidR="009C7894" w:rsidRPr="009C7894" w14:paraId="2467319A" w14:textId="77777777" w:rsidTr="009C7894">
        <w:trPr>
          <w:trHeight w:val="255"/>
          <w:jc w:val="center"/>
        </w:trPr>
        <w:tc>
          <w:tcPr>
            <w:tcW w:w="700" w:type="dxa"/>
            <w:shd w:val="clear" w:color="000000" w:fill="FFFFFF"/>
            <w:noWrap/>
            <w:hideMark/>
          </w:tcPr>
          <w:p w14:paraId="5CBDA86D" w14:textId="77777777" w:rsidR="009C7894" w:rsidRPr="009C7894" w:rsidRDefault="009C7894" w:rsidP="009C7894">
            <w:pPr>
              <w:rPr>
                <w:color w:val="000000"/>
                <w:sz w:val="20"/>
                <w:szCs w:val="20"/>
              </w:rPr>
            </w:pPr>
            <w:r w:rsidRPr="009C7894">
              <w:rPr>
                <w:color w:val="000000"/>
                <w:sz w:val="20"/>
                <w:szCs w:val="20"/>
              </w:rPr>
              <w:t>6</w:t>
            </w:r>
          </w:p>
        </w:tc>
        <w:tc>
          <w:tcPr>
            <w:tcW w:w="872" w:type="dxa"/>
            <w:shd w:val="clear" w:color="000000" w:fill="FFFFFF"/>
            <w:noWrap/>
            <w:hideMark/>
          </w:tcPr>
          <w:p w14:paraId="72F3497E" w14:textId="77777777" w:rsidR="009C7894" w:rsidRPr="009C7894" w:rsidRDefault="009C7894" w:rsidP="009C7894">
            <w:pPr>
              <w:rPr>
                <w:color w:val="000000"/>
                <w:sz w:val="20"/>
                <w:szCs w:val="20"/>
              </w:rPr>
            </w:pPr>
            <w:r w:rsidRPr="009C7894">
              <w:rPr>
                <w:color w:val="000000"/>
                <w:sz w:val="20"/>
                <w:szCs w:val="20"/>
              </w:rPr>
              <w:t>17</w:t>
            </w:r>
          </w:p>
        </w:tc>
        <w:tc>
          <w:tcPr>
            <w:tcW w:w="2872" w:type="dxa"/>
            <w:shd w:val="clear" w:color="000000" w:fill="FFFFFF"/>
            <w:noWrap/>
            <w:hideMark/>
          </w:tcPr>
          <w:p w14:paraId="7A575630" w14:textId="77777777" w:rsidR="009C7894" w:rsidRPr="009C7894" w:rsidRDefault="009C7894" w:rsidP="009C7894">
            <w:pPr>
              <w:rPr>
                <w:color w:val="000000"/>
                <w:sz w:val="20"/>
                <w:szCs w:val="20"/>
              </w:rPr>
            </w:pPr>
            <w:r w:rsidRPr="009C7894">
              <w:rPr>
                <w:color w:val="000000"/>
                <w:sz w:val="20"/>
                <w:szCs w:val="20"/>
              </w:rPr>
              <w:t>189C</w:t>
            </w:r>
            <w:r>
              <w:rPr>
                <w:color w:val="000000"/>
                <w:sz w:val="20"/>
                <w:szCs w:val="20"/>
              </w:rPr>
              <w:t xml:space="preserve">  </w:t>
            </w:r>
            <w:r w:rsidRPr="009C7894">
              <w:rPr>
                <w:color w:val="000000"/>
                <w:sz w:val="20"/>
                <w:szCs w:val="20"/>
              </w:rPr>
              <w:t>223T</w:t>
            </w:r>
            <w:r>
              <w:rPr>
                <w:color w:val="000000"/>
                <w:sz w:val="20"/>
                <w:szCs w:val="20"/>
              </w:rPr>
              <w:t xml:space="preserve">  </w:t>
            </w:r>
            <w:r w:rsidRPr="009C7894">
              <w:rPr>
                <w:color w:val="000000"/>
                <w:sz w:val="20"/>
                <w:szCs w:val="20"/>
              </w:rPr>
              <w:t>278T</w:t>
            </w:r>
          </w:p>
        </w:tc>
        <w:tc>
          <w:tcPr>
            <w:tcW w:w="1441" w:type="dxa"/>
            <w:shd w:val="clear" w:color="000000" w:fill="FFFFFF"/>
            <w:noWrap/>
            <w:hideMark/>
          </w:tcPr>
          <w:p w14:paraId="0392738A" w14:textId="77777777" w:rsidR="009C7894" w:rsidRPr="009C7894" w:rsidRDefault="009C7894" w:rsidP="009C7894">
            <w:pPr>
              <w:rPr>
                <w:color w:val="000000"/>
                <w:sz w:val="20"/>
                <w:szCs w:val="20"/>
              </w:rPr>
            </w:pPr>
            <w:r w:rsidRPr="009C7894">
              <w:rPr>
                <w:color w:val="000000"/>
                <w:sz w:val="20"/>
                <w:szCs w:val="20"/>
              </w:rPr>
              <w:t>X2</w:t>
            </w:r>
          </w:p>
        </w:tc>
      </w:tr>
      <w:tr w:rsidR="009C7894" w:rsidRPr="009C7894" w14:paraId="78A67A45" w14:textId="77777777" w:rsidTr="009C7894">
        <w:trPr>
          <w:trHeight w:val="255"/>
          <w:jc w:val="center"/>
        </w:trPr>
        <w:tc>
          <w:tcPr>
            <w:tcW w:w="700" w:type="dxa"/>
            <w:shd w:val="clear" w:color="000000" w:fill="FFFFFF"/>
            <w:noWrap/>
            <w:hideMark/>
          </w:tcPr>
          <w:p w14:paraId="25E6AAD4" w14:textId="77777777" w:rsidR="009C7894" w:rsidRPr="009C7894" w:rsidRDefault="009C7894" w:rsidP="009C7894">
            <w:pPr>
              <w:rPr>
                <w:color w:val="000000"/>
                <w:sz w:val="20"/>
                <w:szCs w:val="20"/>
              </w:rPr>
            </w:pPr>
            <w:r w:rsidRPr="009C7894">
              <w:rPr>
                <w:color w:val="000000"/>
                <w:sz w:val="20"/>
                <w:szCs w:val="20"/>
              </w:rPr>
              <w:t>8</w:t>
            </w:r>
            <w:r>
              <w:rPr>
                <w:color w:val="000000"/>
                <w:sz w:val="20"/>
                <w:szCs w:val="20"/>
              </w:rPr>
              <w:t xml:space="preserve">  </w:t>
            </w:r>
            <w:r w:rsidRPr="009C7894">
              <w:rPr>
                <w:color w:val="000000"/>
                <w:sz w:val="20"/>
                <w:szCs w:val="20"/>
              </w:rPr>
              <w:t>(1)</w:t>
            </w:r>
          </w:p>
        </w:tc>
        <w:tc>
          <w:tcPr>
            <w:tcW w:w="872" w:type="dxa"/>
            <w:shd w:val="clear" w:color="000000" w:fill="FFFFFF"/>
            <w:noWrap/>
            <w:hideMark/>
          </w:tcPr>
          <w:p w14:paraId="1D343E3D" w14:textId="77777777" w:rsidR="009C7894" w:rsidRPr="009C7894" w:rsidRDefault="009C7894" w:rsidP="009C7894">
            <w:pPr>
              <w:rPr>
                <w:color w:val="000000"/>
                <w:sz w:val="20"/>
                <w:szCs w:val="20"/>
              </w:rPr>
            </w:pPr>
            <w:r w:rsidRPr="009C7894">
              <w:rPr>
                <w:color w:val="000000"/>
                <w:sz w:val="20"/>
                <w:szCs w:val="20"/>
              </w:rPr>
              <w:t>53</w:t>
            </w:r>
          </w:p>
        </w:tc>
        <w:tc>
          <w:tcPr>
            <w:tcW w:w="2872" w:type="dxa"/>
            <w:shd w:val="clear" w:color="000000" w:fill="FFFFFF"/>
            <w:noWrap/>
            <w:hideMark/>
          </w:tcPr>
          <w:p w14:paraId="78447EFA" w14:textId="77777777" w:rsidR="009C7894" w:rsidRPr="009C7894" w:rsidRDefault="009C7894" w:rsidP="009C7894">
            <w:pPr>
              <w:rPr>
                <w:color w:val="000000"/>
                <w:sz w:val="20"/>
                <w:szCs w:val="20"/>
              </w:rPr>
            </w:pPr>
            <w:r w:rsidRPr="009C7894">
              <w:rPr>
                <w:color w:val="000000"/>
                <w:sz w:val="20"/>
                <w:szCs w:val="20"/>
              </w:rPr>
              <w:t>126C</w:t>
            </w:r>
            <w:r>
              <w:rPr>
                <w:color w:val="000000"/>
                <w:sz w:val="20"/>
                <w:szCs w:val="20"/>
              </w:rPr>
              <w:t xml:space="preserve">  </w:t>
            </w:r>
            <w:r w:rsidRPr="009C7894">
              <w:rPr>
                <w:color w:val="000000"/>
                <w:sz w:val="20"/>
                <w:szCs w:val="20"/>
              </w:rPr>
              <w:t>294T</w:t>
            </w:r>
            <w:r>
              <w:rPr>
                <w:color w:val="000000"/>
                <w:sz w:val="20"/>
                <w:szCs w:val="20"/>
              </w:rPr>
              <w:t xml:space="preserve">  </w:t>
            </w:r>
            <w:r w:rsidRPr="009C7894">
              <w:rPr>
                <w:color w:val="000000"/>
                <w:sz w:val="20"/>
                <w:szCs w:val="20"/>
              </w:rPr>
              <w:t>296T</w:t>
            </w:r>
            <w:r>
              <w:rPr>
                <w:color w:val="000000"/>
                <w:sz w:val="20"/>
                <w:szCs w:val="20"/>
              </w:rPr>
              <w:t xml:space="preserve">  </w:t>
            </w:r>
            <w:r w:rsidRPr="009C7894">
              <w:rPr>
                <w:color w:val="000000"/>
                <w:sz w:val="20"/>
                <w:szCs w:val="20"/>
              </w:rPr>
              <w:t>304C</w:t>
            </w:r>
          </w:p>
        </w:tc>
        <w:tc>
          <w:tcPr>
            <w:tcW w:w="1441" w:type="dxa"/>
            <w:shd w:val="clear" w:color="000000" w:fill="FFFFFF"/>
            <w:noWrap/>
            <w:hideMark/>
          </w:tcPr>
          <w:p w14:paraId="76C82E55" w14:textId="77777777" w:rsidR="009C7894" w:rsidRPr="009C7894" w:rsidRDefault="009C7894" w:rsidP="009C7894">
            <w:pPr>
              <w:rPr>
                <w:color w:val="000000"/>
                <w:sz w:val="20"/>
                <w:szCs w:val="20"/>
              </w:rPr>
            </w:pPr>
            <w:r w:rsidRPr="009C7894">
              <w:rPr>
                <w:color w:val="000000"/>
                <w:sz w:val="20"/>
                <w:szCs w:val="20"/>
              </w:rPr>
              <w:t>T2b</w:t>
            </w:r>
          </w:p>
        </w:tc>
      </w:tr>
      <w:tr w:rsidR="009C7894" w:rsidRPr="009C7894" w14:paraId="09842A0A" w14:textId="77777777" w:rsidTr="009C7894">
        <w:trPr>
          <w:trHeight w:val="255"/>
          <w:jc w:val="center"/>
        </w:trPr>
        <w:tc>
          <w:tcPr>
            <w:tcW w:w="700" w:type="dxa"/>
            <w:shd w:val="clear" w:color="000000" w:fill="FFFFFF"/>
            <w:noWrap/>
            <w:hideMark/>
          </w:tcPr>
          <w:p w14:paraId="25ADB1F6" w14:textId="77777777" w:rsidR="009C7894" w:rsidRPr="009C7894" w:rsidRDefault="009C7894" w:rsidP="009C7894">
            <w:pPr>
              <w:rPr>
                <w:color w:val="000000"/>
                <w:sz w:val="20"/>
                <w:szCs w:val="20"/>
              </w:rPr>
            </w:pPr>
            <w:r w:rsidRPr="009C7894">
              <w:rPr>
                <w:color w:val="000000"/>
                <w:sz w:val="20"/>
                <w:szCs w:val="20"/>
              </w:rPr>
              <w:t>9</w:t>
            </w:r>
            <w:r>
              <w:rPr>
                <w:color w:val="000000"/>
                <w:sz w:val="20"/>
                <w:szCs w:val="20"/>
              </w:rPr>
              <w:t xml:space="preserve">  </w:t>
            </w:r>
            <w:r w:rsidRPr="009C7894">
              <w:rPr>
                <w:color w:val="000000"/>
                <w:sz w:val="20"/>
                <w:szCs w:val="20"/>
              </w:rPr>
              <w:t>(2)</w:t>
            </w:r>
          </w:p>
        </w:tc>
        <w:tc>
          <w:tcPr>
            <w:tcW w:w="872" w:type="dxa"/>
            <w:shd w:val="clear" w:color="000000" w:fill="FFFFFF"/>
            <w:noWrap/>
            <w:hideMark/>
          </w:tcPr>
          <w:p w14:paraId="1390FED0" w14:textId="77777777" w:rsidR="009C7894" w:rsidRPr="009C7894" w:rsidRDefault="009C7894" w:rsidP="009C7894">
            <w:pPr>
              <w:rPr>
                <w:color w:val="000000"/>
                <w:sz w:val="20"/>
                <w:szCs w:val="20"/>
              </w:rPr>
            </w:pPr>
            <w:r w:rsidRPr="009C7894">
              <w:rPr>
                <w:color w:val="000000"/>
                <w:sz w:val="20"/>
                <w:szCs w:val="20"/>
              </w:rPr>
              <w:t>23</w:t>
            </w:r>
          </w:p>
        </w:tc>
        <w:tc>
          <w:tcPr>
            <w:tcW w:w="2872" w:type="dxa"/>
            <w:shd w:val="clear" w:color="000000" w:fill="FFFFFF"/>
            <w:noWrap/>
            <w:hideMark/>
          </w:tcPr>
          <w:p w14:paraId="3C8C403D" w14:textId="77777777" w:rsidR="009C7894" w:rsidRPr="009C7894" w:rsidRDefault="009C7894" w:rsidP="009C7894">
            <w:pPr>
              <w:rPr>
                <w:color w:val="000000"/>
                <w:sz w:val="20"/>
                <w:szCs w:val="20"/>
              </w:rPr>
            </w:pPr>
            <w:r w:rsidRPr="009C7894">
              <w:rPr>
                <w:color w:val="000000"/>
                <w:sz w:val="20"/>
                <w:szCs w:val="20"/>
              </w:rPr>
              <w:t>189C</w:t>
            </w:r>
            <w:r>
              <w:rPr>
                <w:color w:val="000000"/>
                <w:sz w:val="20"/>
                <w:szCs w:val="20"/>
              </w:rPr>
              <w:t xml:space="preserve">  </w:t>
            </w:r>
            <w:r w:rsidRPr="009C7894">
              <w:rPr>
                <w:color w:val="000000"/>
                <w:sz w:val="20"/>
                <w:szCs w:val="20"/>
              </w:rPr>
              <w:t>223T</w:t>
            </w:r>
            <w:r>
              <w:rPr>
                <w:color w:val="000000"/>
                <w:sz w:val="20"/>
                <w:szCs w:val="20"/>
              </w:rPr>
              <w:t xml:space="preserve">  </w:t>
            </w:r>
            <w:r w:rsidRPr="009C7894">
              <w:rPr>
                <w:color w:val="000000"/>
                <w:sz w:val="20"/>
                <w:szCs w:val="20"/>
              </w:rPr>
              <w:t>278T</w:t>
            </w:r>
          </w:p>
        </w:tc>
        <w:tc>
          <w:tcPr>
            <w:tcW w:w="1441" w:type="dxa"/>
            <w:shd w:val="clear" w:color="000000" w:fill="FFFFFF"/>
            <w:noWrap/>
            <w:hideMark/>
          </w:tcPr>
          <w:p w14:paraId="6B89335B" w14:textId="77777777" w:rsidR="009C7894" w:rsidRPr="009C7894" w:rsidRDefault="009C7894" w:rsidP="009C7894">
            <w:pPr>
              <w:rPr>
                <w:color w:val="000000"/>
                <w:sz w:val="20"/>
                <w:szCs w:val="20"/>
              </w:rPr>
            </w:pPr>
            <w:r w:rsidRPr="009C7894">
              <w:rPr>
                <w:color w:val="000000"/>
                <w:sz w:val="20"/>
                <w:szCs w:val="20"/>
              </w:rPr>
              <w:t>X2</w:t>
            </w:r>
          </w:p>
        </w:tc>
      </w:tr>
      <w:tr w:rsidR="009C7894" w:rsidRPr="009C7894" w14:paraId="1F1A6030" w14:textId="77777777" w:rsidTr="009C7894">
        <w:trPr>
          <w:trHeight w:val="255"/>
          <w:jc w:val="center"/>
        </w:trPr>
        <w:tc>
          <w:tcPr>
            <w:tcW w:w="700" w:type="dxa"/>
            <w:shd w:val="clear" w:color="000000" w:fill="FFFFFF"/>
            <w:noWrap/>
            <w:hideMark/>
          </w:tcPr>
          <w:p w14:paraId="2E4D7E67" w14:textId="77777777" w:rsidR="009C7894" w:rsidRPr="009C7894" w:rsidRDefault="009C7894" w:rsidP="009C7894">
            <w:pPr>
              <w:rPr>
                <w:color w:val="000000"/>
                <w:sz w:val="20"/>
                <w:szCs w:val="20"/>
              </w:rPr>
            </w:pPr>
            <w:r w:rsidRPr="009C7894">
              <w:rPr>
                <w:color w:val="000000"/>
                <w:sz w:val="20"/>
                <w:szCs w:val="20"/>
              </w:rPr>
              <w:t>10</w:t>
            </w:r>
          </w:p>
        </w:tc>
        <w:tc>
          <w:tcPr>
            <w:tcW w:w="872" w:type="dxa"/>
            <w:shd w:val="clear" w:color="000000" w:fill="FFFFFF"/>
            <w:noWrap/>
            <w:hideMark/>
          </w:tcPr>
          <w:p w14:paraId="6DF6F4CE" w14:textId="77777777" w:rsidR="009C7894" w:rsidRPr="009C7894" w:rsidRDefault="009C7894" w:rsidP="009C7894">
            <w:pPr>
              <w:rPr>
                <w:color w:val="000000"/>
                <w:sz w:val="20"/>
                <w:szCs w:val="20"/>
              </w:rPr>
            </w:pPr>
            <w:r w:rsidRPr="009C7894">
              <w:rPr>
                <w:color w:val="000000"/>
                <w:sz w:val="20"/>
                <w:szCs w:val="20"/>
              </w:rPr>
              <w:t>24</w:t>
            </w:r>
          </w:p>
        </w:tc>
        <w:tc>
          <w:tcPr>
            <w:tcW w:w="2872" w:type="dxa"/>
            <w:shd w:val="clear" w:color="000000" w:fill="FFFFFF"/>
            <w:noWrap/>
            <w:hideMark/>
          </w:tcPr>
          <w:p w14:paraId="361A764D" w14:textId="77777777" w:rsidR="009C7894" w:rsidRPr="009C7894" w:rsidRDefault="009C7894" w:rsidP="009C7894">
            <w:pPr>
              <w:rPr>
                <w:color w:val="000000"/>
                <w:sz w:val="20"/>
                <w:szCs w:val="20"/>
              </w:rPr>
            </w:pPr>
            <w:r w:rsidRPr="009C7894">
              <w:rPr>
                <w:color w:val="000000"/>
                <w:sz w:val="20"/>
                <w:szCs w:val="20"/>
              </w:rPr>
              <w:t>224C</w:t>
            </w:r>
            <w:r>
              <w:rPr>
                <w:color w:val="000000"/>
                <w:sz w:val="20"/>
                <w:szCs w:val="20"/>
              </w:rPr>
              <w:t xml:space="preserve">  </w:t>
            </w:r>
            <w:r w:rsidRPr="009C7894">
              <w:rPr>
                <w:color w:val="000000"/>
                <w:sz w:val="20"/>
                <w:szCs w:val="20"/>
              </w:rPr>
              <w:t>256T</w:t>
            </w:r>
            <w:r>
              <w:rPr>
                <w:color w:val="000000"/>
                <w:sz w:val="20"/>
                <w:szCs w:val="20"/>
              </w:rPr>
              <w:t xml:space="preserve">  </w:t>
            </w:r>
            <w:r w:rsidRPr="009C7894">
              <w:rPr>
                <w:color w:val="000000"/>
                <w:sz w:val="20"/>
                <w:szCs w:val="20"/>
              </w:rPr>
              <w:t>311C</w:t>
            </w:r>
          </w:p>
        </w:tc>
        <w:tc>
          <w:tcPr>
            <w:tcW w:w="1441" w:type="dxa"/>
            <w:shd w:val="clear" w:color="000000" w:fill="FFFFFF"/>
            <w:noWrap/>
            <w:hideMark/>
          </w:tcPr>
          <w:p w14:paraId="30393E5E" w14:textId="77777777" w:rsidR="009C7894" w:rsidRPr="009C7894" w:rsidRDefault="009C7894" w:rsidP="009C7894">
            <w:pPr>
              <w:rPr>
                <w:color w:val="000000"/>
                <w:sz w:val="20"/>
                <w:szCs w:val="20"/>
              </w:rPr>
            </w:pPr>
            <w:r w:rsidRPr="009C7894">
              <w:rPr>
                <w:color w:val="000000"/>
                <w:sz w:val="20"/>
                <w:szCs w:val="20"/>
              </w:rPr>
              <w:t>K</w:t>
            </w:r>
          </w:p>
        </w:tc>
      </w:tr>
      <w:tr w:rsidR="009C7894" w:rsidRPr="009C7894" w14:paraId="3A38EE74" w14:textId="77777777" w:rsidTr="009C7894">
        <w:trPr>
          <w:trHeight w:val="255"/>
          <w:jc w:val="center"/>
        </w:trPr>
        <w:tc>
          <w:tcPr>
            <w:tcW w:w="700" w:type="dxa"/>
            <w:shd w:val="clear" w:color="000000" w:fill="FFFFFF"/>
            <w:noWrap/>
            <w:hideMark/>
          </w:tcPr>
          <w:p w14:paraId="51E8C237" w14:textId="77777777" w:rsidR="009C7894" w:rsidRPr="009C7894" w:rsidRDefault="009C7894" w:rsidP="009C7894">
            <w:pPr>
              <w:rPr>
                <w:color w:val="000000"/>
                <w:sz w:val="20"/>
                <w:szCs w:val="20"/>
              </w:rPr>
            </w:pPr>
            <w:r w:rsidRPr="009C7894">
              <w:rPr>
                <w:color w:val="000000"/>
                <w:sz w:val="20"/>
                <w:szCs w:val="20"/>
              </w:rPr>
              <w:t>11</w:t>
            </w:r>
          </w:p>
        </w:tc>
        <w:tc>
          <w:tcPr>
            <w:tcW w:w="872" w:type="dxa"/>
            <w:shd w:val="clear" w:color="000000" w:fill="FFFFFF"/>
            <w:noWrap/>
            <w:hideMark/>
          </w:tcPr>
          <w:p w14:paraId="696F9B55" w14:textId="77777777" w:rsidR="009C7894" w:rsidRPr="009C7894" w:rsidRDefault="009C7894" w:rsidP="009C7894">
            <w:pPr>
              <w:rPr>
                <w:color w:val="000000"/>
                <w:sz w:val="20"/>
                <w:szCs w:val="20"/>
              </w:rPr>
            </w:pPr>
            <w:r w:rsidRPr="009C7894">
              <w:rPr>
                <w:color w:val="000000"/>
                <w:sz w:val="20"/>
                <w:szCs w:val="20"/>
              </w:rPr>
              <w:t>40</w:t>
            </w:r>
          </w:p>
        </w:tc>
        <w:tc>
          <w:tcPr>
            <w:tcW w:w="2872" w:type="dxa"/>
            <w:shd w:val="clear" w:color="000000" w:fill="FFFFFF"/>
            <w:noWrap/>
            <w:hideMark/>
          </w:tcPr>
          <w:p w14:paraId="79A70689" w14:textId="77777777" w:rsidR="009C7894" w:rsidRPr="009C7894" w:rsidRDefault="009C7894" w:rsidP="009C7894">
            <w:pPr>
              <w:rPr>
                <w:color w:val="000000"/>
                <w:sz w:val="20"/>
                <w:szCs w:val="20"/>
              </w:rPr>
            </w:pPr>
            <w:r w:rsidRPr="009C7894">
              <w:rPr>
                <w:color w:val="000000"/>
                <w:sz w:val="20"/>
                <w:szCs w:val="20"/>
              </w:rPr>
              <w:t>CRS</w:t>
            </w:r>
          </w:p>
        </w:tc>
        <w:tc>
          <w:tcPr>
            <w:tcW w:w="1441" w:type="dxa"/>
            <w:shd w:val="clear" w:color="000000" w:fill="FFFFFF"/>
            <w:noWrap/>
            <w:hideMark/>
          </w:tcPr>
          <w:p w14:paraId="17B29CE0" w14:textId="77777777" w:rsidR="009C7894" w:rsidRPr="009C7894" w:rsidRDefault="009C7894" w:rsidP="009C7894">
            <w:pPr>
              <w:rPr>
                <w:color w:val="000000"/>
                <w:sz w:val="20"/>
                <w:szCs w:val="20"/>
              </w:rPr>
            </w:pPr>
            <w:r w:rsidRPr="009C7894">
              <w:rPr>
                <w:color w:val="000000"/>
                <w:sz w:val="20"/>
                <w:szCs w:val="20"/>
              </w:rPr>
              <w:t>H</w:t>
            </w:r>
          </w:p>
        </w:tc>
      </w:tr>
      <w:tr w:rsidR="009C7894" w:rsidRPr="009C7894" w14:paraId="1656A9D2" w14:textId="77777777" w:rsidTr="009C7894">
        <w:trPr>
          <w:trHeight w:val="255"/>
          <w:jc w:val="center"/>
        </w:trPr>
        <w:tc>
          <w:tcPr>
            <w:tcW w:w="700" w:type="dxa"/>
            <w:shd w:val="clear" w:color="000000" w:fill="FFFFFF"/>
            <w:noWrap/>
            <w:hideMark/>
          </w:tcPr>
          <w:p w14:paraId="3520B102" w14:textId="77777777" w:rsidR="009C7894" w:rsidRPr="009C7894" w:rsidRDefault="009C7894" w:rsidP="009C7894">
            <w:pPr>
              <w:rPr>
                <w:color w:val="000000"/>
                <w:sz w:val="20"/>
                <w:szCs w:val="20"/>
              </w:rPr>
            </w:pPr>
            <w:r w:rsidRPr="009C7894">
              <w:rPr>
                <w:color w:val="000000"/>
                <w:sz w:val="20"/>
                <w:szCs w:val="20"/>
              </w:rPr>
              <w:t>12</w:t>
            </w:r>
          </w:p>
        </w:tc>
        <w:tc>
          <w:tcPr>
            <w:tcW w:w="872" w:type="dxa"/>
            <w:shd w:val="clear" w:color="000000" w:fill="FFFFFF"/>
            <w:noWrap/>
            <w:hideMark/>
          </w:tcPr>
          <w:p w14:paraId="42335D89" w14:textId="77777777" w:rsidR="009C7894" w:rsidRPr="009C7894" w:rsidRDefault="009C7894" w:rsidP="009C7894">
            <w:pPr>
              <w:rPr>
                <w:color w:val="000000"/>
                <w:sz w:val="20"/>
                <w:szCs w:val="20"/>
              </w:rPr>
            </w:pPr>
            <w:r w:rsidRPr="009C7894">
              <w:rPr>
                <w:color w:val="000000"/>
                <w:sz w:val="20"/>
                <w:szCs w:val="20"/>
              </w:rPr>
              <w:t>32</w:t>
            </w:r>
          </w:p>
        </w:tc>
        <w:tc>
          <w:tcPr>
            <w:tcW w:w="2872" w:type="dxa"/>
            <w:shd w:val="clear" w:color="000000" w:fill="FFFFFF"/>
            <w:noWrap/>
            <w:hideMark/>
          </w:tcPr>
          <w:p w14:paraId="4798395F" w14:textId="77777777" w:rsidR="009C7894" w:rsidRPr="009C7894" w:rsidRDefault="009C7894" w:rsidP="009C7894">
            <w:pPr>
              <w:rPr>
                <w:color w:val="000000"/>
                <w:sz w:val="20"/>
                <w:szCs w:val="20"/>
              </w:rPr>
            </w:pPr>
            <w:r w:rsidRPr="009C7894">
              <w:rPr>
                <w:color w:val="000000"/>
                <w:sz w:val="20"/>
                <w:szCs w:val="20"/>
              </w:rPr>
              <w:t>224C</w:t>
            </w:r>
            <w:r>
              <w:rPr>
                <w:color w:val="000000"/>
                <w:sz w:val="20"/>
                <w:szCs w:val="20"/>
              </w:rPr>
              <w:t xml:space="preserve">  </w:t>
            </w:r>
            <w:r w:rsidRPr="009C7894">
              <w:rPr>
                <w:color w:val="000000"/>
                <w:sz w:val="20"/>
                <w:szCs w:val="20"/>
              </w:rPr>
              <w:t>311C</w:t>
            </w:r>
          </w:p>
        </w:tc>
        <w:tc>
          <w:tcPr>
            <w:tcW w:w="1441" w:type="dxa"/>
            <w:shd w:val="clear" w:color="000000" w:fill="FFFFFF"/>
            <w:noWrap/>
            <w:hideMark/>
          </w:tcPr>
          <w:p w14:paraId="35DDBADE" w14:textId="77777777" w:rsidR="009C7894" w:rsidRPr="009C7894" w:rsidRDefault="009C7894" w:rsidP="009C7894">
            <w:pPr>
              <w:rPr>
                <w:color w:val="000000"/>
                <w:sz w:val="20"/>
                <w:szCs w:val="20"/>
              </w:rPr>
            </w:pPr>
            <w:r w:rsidRPr="009C7894">
              <w:rPr>
                <w:color w:val="000000"/>
                <w:sz w:val="20"/>
                <w:szCs w:val="20"/>
              </w:rPr>
              <w:t>K</w:t>
            </w:r>
          </w:p>
        </w:tc>
      </w:tr>
      <w:tr w:rsidR="009C7894" w:rsidRPr="009C7894" w14:paraId="3BA1E20E" w14:textId="77777777" w:rsidTr="009C7894">
        <w:trPr>
          <w:trHeight w:val="255"/>
          <w:jc w:val="center"/>
        </w:trPr>
        <w:tc>
          <w:tcPr>
            <w:tcW w:w="700" w:type="dxa"/>
            <w:shd w:val="clear" w:color="000000" w:fill="FFFFFF"/>
            <w:noWrap/>
            <w:hideMark/>
          </w:tcPr>
          <w:p w14:paraId="15BDA898" w14:textId="77777777" w:rsidR="009C7894" w:rsidRPr="009C7894" w:rsidRDefault="009C7894" w:rsidP="009C7894">
            <w:pPr>
              <w:rPr>
                <w:color w:val="000000"/>
                <w:sz w:val="20"/>
                <w:szCs w:val="20"/>
              </w:rPr>
            </w:pPr>
            <w:r w:rsidRPr="009C7894">
              <w:rPr>
                <w:color w:val="000000"/>
                <w:sz w:val="20"/>
                <w:szCs w:val="20"/>
              </w:rPr>
              <w:t>13</w:t>
            </w:r>
          </w:p>
        </w:tc>
        <w:tc>
          <w:tcPr>
            <w:tcW w:w="872" w:type="dxa"/>
            <w:shd w:val="clear" w:color="000000" w:fill="FFFFFF"/>
            <w:noWrap/>
            <w:hideMark/>
          </w:tcPr>
          <w:p w14:paraId="27F997C0" w14:textId="77777777" w:rsidR="009C7894" w:rsidRPr="009C7894" w:rsidRDefault="009C7894" w:rsidP="009C7894">
            <w:pPr>
              <w:rPr>
                <w:color w:val="000000"/>
                <w:sz w:val="20"/>
                <w:szCs w:val="20"/>
              </w:rPr>
            </w:pPr>
            <w:r w:rsidRPr="009C7894">
              <w:rPr>
                <w:color w:val="000000"/>
                <w:sz w:val="20"/>
                <w:szCs w:val="20"/>
              </w:rPr>
              <w:t>33</w:t>
            </w:r>
          </w:p>
        </w:tc>
        <w:tc>
          <w:tcPr>
            <w:tcW w:w="2872" w:type="dxa"/>
            <w:shd w:val="clear" w:color="000000" w:fill="FFFFFF"/>
            <w:noWrap/>
            <w:hideMark/>
          </w:tcPr>
          <w:p w14:paraId="2D3F73FF" w14:textId="77777777" w:rsidR="009C7894" w:rsidRPr="009C7894" w:rsidRDefault="009C7894" w:rsidP="009C7894">
            <w:pPr>
              <w:rPr>
                <w:color w:val="000000"/>
                <w:sz w:val="20"/>
                <w:szCs w:val="20"/>
              </w:rPr>
            </w:pPr>
            <w:r w:rsidRPr="009C7894">
              <w:rPr>
                <w:color w:val="000000"/>
                <w:sz w:val="20"/>
                <w:szCs w:val="20"/>
              </w:rPr>
              <w:t>278T</w:t>
            </w:r>
          </w:p>
        </w:tc>
        <w:tc>
          <w:tcPr>
            <w:tcW w:w="1441" w:type="dxa"/>
            <w:shd w:val="clear" w:color="000000" w:fill="FFFFFF"/>
            <w:noWrap/>
            <w:hideMark/>
          </w:tcPr>
          <w:p w14:paraId="7651CFE8" w14:textId="77777777" w:rsidR="009C7894" w:rsidRPr="009C7894" w:rsidRDefault="009C7894" w:rsidP="009C7894">
            <w:pPr>
              <w:rPr>
                <w:color w:val="000000"/>
                <w:sz w:val="20"/>
                <w:szCs w:val="20"/>
              </w:rPr>
            </w:pPr>
            <w:r w:rsidRPr="009C7894">
              <w:rPr>
                <w:color w:val="000000"/>
                <w:sz w:val="20"/>
                <w:szCs w:val="20"/>
              </w:rPr>
              <w:t>H</w:t>
            </w:r>
          </w:p>
        </w:tc>
      </w:tr>
      <w:tr w:rsidR="009C7894" w:rsidRPr="009C7894" w14:paraId="5AB73AED" w14:textId="77777777" w:rsidTr="009C7894">
        <w:trPr>
          <w:trHeight w:val="255"/>
          <w:jc w:val="center"/>
        </w:trPr>
        <w:tc>
          <w:tcPr>
            <w:tcW w:w="700" w:type="dxa"/>
            <w:shd w:val="clear" w:color="000000" w:fill="FFFFFF"/>
            <w:noWrap/>
            <w:hideMark/>
          </w:tcPr>
          <w:p w14:paraId="4C6A06C8" w14:textId="77777777" w:rsidR="009C7894" w:rsidRPr="009C7894" w:rsidRDefault="009C7894" w:rsidP="009C7894">
            <w:pPr>
              <w:rPr>
                <w:color w:val="000000"/>
                <w:sz w:val="20"/>
                <w:szCs w:val="20"/>
              </w:rPr>
            </w:pPr>
            <w:r w:rsidRPr="009C7894">
              <w:rPr>
                <w:color w:val="000000"/>
                <w:sz w:val="20"/>
                <w:szCs w:val="20"/>
              </w:rPr>
              <w:t>15</w:t>
            </w:r>
          </w:p>
        </w:tc>
        <w:tc>
          <w:tcPr>
            <w:tcW w:w="872" w:type="dxa"/>
            <w:shd w:val="clear" w:color="000000" w:fill="FFFFFF"/>
            <w:noWrap/>
            <w:hideMark/>
          </w:tcPr>
          <w:p w14:paraId="1A92FC60" w14:textId="77777777" w:rsidR="009C7894" w:rsidRPr="009C7894" w:rsidRDefault="009C7894" w:rsidP="009C7894">
            <w:pPr>
              <w:rPr>
                <w:color w:val="000000"/>
                <w:sz w:val="20"/>
                <w:szCs w:val="20"/>
              </w:rPr>
            </w:pPr>
            <w:r w:rsidRPr="009C7894">
              <w:rPr>
                <w:color w:val="000000"/>
                <w:sz w:val="20"/>
                <w:szCs w:val="20"/>
              </w:rPr>
              <w:t>30</w:t>
            </w:r>
          </w:p>
        </w:tc>
        <w:tc>
          <w:tcPr>
            <w:tcW w:w="2872" w:type="dxa"/>
            <w:shd w:val="clear" w:color="000000" w:fill="FFFFFF"/>
            <w:noWrap/>
            <w:hideMark/>
          </w:tcPr>
          <w:p w14:paraId="13E8C0ED" w14:textId="77777777" w:rsidR="009C7894" w:rsidRPr="009C7894" w:rsidRDefault="009C7894" w:rsidP="009C7894">
            <w:pPr>
              <w:rPr>
                <w:color w:val="000000"/>
                <w:sz w:val="20"/>
                <w:szCs w:val="20"/>
              </w:rPr>
            </w:pPr>
            <w:r w:rsidRPr="009C7894">
              <w:rPr>
                <w:color w:val="000000"/>
                <w:sz w:val="20"/>
                <w:szCs w:val="20"/>
              </w:rPr>
              <w:t>126C</w:t>
            </w:r>
            <w:r>
              <w:rPr>
                <w:color w:val="000000"/>
                <w:sz w:val="20"/>
                <w:szCs w:val="20"/>
              </w:rPr>
              <w:t xml:space="preserve">  </w:t>
            </w:r>
            <w:r w:rsidRPr="009C7894">
              <w:rPr>
                <w:color w:val="000000"/>
                <w:sz w:val="20"/>
                <w:szCs w:val="20"/>
              </w:rPr>
              <w:t>294T</w:t>
            </w:r>
            <w:r>
              <w:rPr>
                <w:color w:val="000000"/>
                <w:sz w:val="20"/>
                <w:szCs w:val="20"/>
              </w:rPr>
              <w:t xml:space="preserve">  </w:t>
            </w:r>
            <w:r w:rsidRPr="009C7894">
              <w:rPr>
                <w:color w:val="000000"/>
                <w:sz w:val="20"/>
                <w:szCs w:val="20"/>
              </w:rPr>
              <w:t>296T</w:t>
            </w:r>
            <w:r>
              <w:rPr>
                <w:color w:val="000000"/>
                <w:sz w:val="20"/>
                <w:szCs w:val="20"/>
              </w:rPr>
              <w:t xml:space="preserve">  </w:t>
            </w:r>
            <w:r w:rsidRPr="009C7894">
              <w:rPr>
                <w:color w:val="000000"/>
                <w:sz w:val="20"/>
                <w:szCs w:val="20"/>
              </w:rPr>
              <w:t>304C</w:t>
            </w:r>
          </w:p>
        </w:tc>
        <w:tc>
          <w:tcPr>
            <w:tcW w:w="1441" w:type="dxa"/>
            <w:shd w:val="clear" w:color="000000" w:fill="FFFFFF"/>
            <w:noWrap/>
            <w:hideMark/>
          </w:tcPr>
          <w:p w14:paraId="633DF39A" w14:textId="77777777" w:rsidR="009C7894" w:rsidRPr="009C7894" w:rsidRDefault="009C7894" w:rsidP="009C7894">
            <w:pPr>
              <w:rPr>
                <w:color w:val="000000"/>
                <w:sz w:val="20"/>
                <w:szCs w:val="20"/>
              </w:rPr>
            </w:pPr>
            <w:r w:rsidRPr="009C7894">
              <w:rPr>
                <w:color w:val="000000"/>
                <w:sz w:val="20"/>
                <w:szCs w:val="20"/>
              </w:rPr>
              <w:t>T2b</w:t>
            </w:r>
          </w:p>
        </w:tc>
      </w:tr>
      <w:tr w:rsidR="009C7894" w:rsidRPr="009C7894" w14:paraId="7E209D27" w14:textId="77777777" w:rsidTr="009C7894">
        <w:trPr>
          <w:trHeight w:val="255"/>
          <w:jc w:val="center"/>
        </w:trPr>
        <w:tc>
          <w:tcPr>
            <w:tcW w:w="700" w:type="dxa"/>
            <w:shd w:val="clear" w:color="000000" w:fill="FFFFFF"/>
            <w:noWrap/>
            <w:hideMark/>
          </w:tcPr>
          <w:p w14:paraId="425C8A16" w14:textId="77777777" w:rsidR="009C7894" w:rsidRPr="009C7894" w:rsidRDefault="009C7894" w:rsidP="009C7894">
            <w:pPr>
              <w:rPr>
                <w:color w:val="000000"/>
                <w:sz w:val="20"/>
                <w:szCs w:val="20"/>
              </w:rPr>
            </w:pPr>
            <w:r w:rsidRPr="009C7894">
              <w:rPr>
                <w:color w:val="000000"/>
                <w:sz w:val="20"/>
                <w:szCs w:val="20"/>
              </w:rPr>
              <w:t>16</w:t>
            </w:r>
          </w:p>
        </w:tc>
        <w:tc>
          <w:tcPr>
            <w:tcW w:w="872" w:type="dxa"/>
            <w:shd w:val="clear" w:color="000000" w:fill="FFFFFF"/>
            <w:noWrap/>
            <w:hideMark/>
          </w:tcPr>
          <w:p w14:paraId="732A4EB9" w14:textId="77777777" w:rsidR="009C7894" w:rsidRPr="009C7894" w:rsidRDefault="009C7894" w:rsidP="009C7894">
            <w:pPr>
              <w:rPr>
                <w:color w:val="000000"/>
                <w:sz w:val="20"/>
                <w:szCs w:val="20"/>
              </w:rPr>
            </w:pPr>
            <w:r w:rsidRPr="009C7894">
              <w:rPr>
                <w:color w:val="000000"/>
                <w:sz w:val="20"/>
                <w:szCs w:val="20"/>
              </w:rPr>
              <w:t>18</w:t>
            </w:r>
          </w:p>
        </w:tc>
        <w:tc>
          <w:tcPr>
            <w:tcW w:w="2872" w:type="dxa"/>
            <w:shd w:val="clear" w:color="000000" w:fill="FFFFFF"/>
            <w:noWrap/>
            <w:hideMark/>
          </w:tcPr>
          <w:p w14:paraId="391AFC27" w14:textId="77777777" w:rsidR="009C7894" w:rsidRPr="009C7894" w:rsidRDefault="009C7894" w:rsidP="009C7894">
            <w:pPr>
              <w:rPr>
                <w:color w:val="000000"/>
                <w:sz w:val="20"/>
                <w:szCs w:val="20"/>
              </w:rPr>
            </w:pPr>
            <w:r w:rsidRPr="009C7894">
              <w:rPr>
                <w:color w:val="000000"/>
                <w:sz w:val="20"/>
                <w:szCs w:val="20"/>
              </w:rPr>
              <w:t>093C</w:t>
            </w:r>
            <w:r>
              <w:rPr>
                <w:color w:val="000000"/>
                <w:sz w:val="20"/>
                <w:szCs w:val="20"/>
              </w:rPr>
              <w:t xml:space="preserve">  </w:t>
            </w:r>
            <w:r w:rsidRPr="009C7894">
              <w:rPr>
                <w:color w:val="000000"/>
                <w:sz w:val="20"/>
                <w:szCs w:val="20"/>
              </w:rPr>
              <w:t>224T</w:t>
            </w:r>
            <w:r>
              <w:rPr>
                <w:color w:val="000000"/>
                <w:sz w:val="20"/>
                <w:szCs w:val="20"/>
              </w:rPr>
              <w:t xml:space="preserve">  </w:t>
            </w:r>
            <w:r w:rsidRPr="009C7894">
              <w:rPr>
                <w:color w:val="000000"/>
                <w:sz w:val="20"/>
                <w:szCs w:val="20"/>
              </w:rPr>
              <w:t>311C</w:t>
            </w:r>
          </w:p>
        </w:tc>
        <w:tc>
          <w:tcPr>
            <w:tcW w:w="1441" w:type="dxa"/>
            <w:shd w:val="clear" w:color="000000" w:fill="FFFFFF"/>
            <w:noWrap/>
            <w:hideMark/>
          </w:tcPr>
          <w:p w14:paraId="5B484234" w14:textId="77777777" w:rsidR="009C7894" w:rsidRPr="009C7894" w:rsidRDefault="009C7894" w:rsidP="009C7894">
            <w:pPr>
              <w:rPr>
                <w:color w:val="000000"/>
                <w:sz w:val="20"/>
                <w:szCs w:val="20"/>
              </w:rPr>
            </w:pPr>
            <w:r w:rsidRPr="009C7894">
              <w:rPr>
                <w:color w:val="000000"/>
                <w:sz w:val="20"/>
                <w:szCs w:val="20"/>
              </w:rPr>
              <w:t>K</w:t>
            </w:r>
          </w:p>
        </w:tc>
      </w:tr>
      <w:tr w:rsidR="009C7894" w:rsidRPr="009C7894" w14:paraId="07230F4C" w14:textId="77777777" w:rsidTr="009C7894">
        <w:trPr>
          <w:trHeight w:val="255"/>
          <w:jc w:val="center"/>
        </w:trPr>
        <w:tc>
          <w:tcPr>
            <w:tcW w:w="700" w:type="dxa"/>
            <w:shd w:val="clear" w:color="000000" w:fill="FFFFFF"/>
            <w:noWrap/>
            <w:hideMark/>
          </w:tcPr>
          <w:p w14:paraId="4439E052" w14:textId="77777777" w:rsidR="009C7894" w:rsidRPr="009C7894" w:rsidRDefault="009C7894" w:rsidP="009C7894">
            <w:pPr>
              <w:rPr>
                <w:color w:val="000000"/>
                <w:sz w:val="20"/>
                <w:szCs w:val="20"/>
              </w:rPr>
            </w:pPr>
            <w:r w:rsidRPr="009C7894">
              <w:rPr>
                <w:color w:val="000000"/>
                <w:sz w:val="20"/>
                <w:szCs w:val="20"/>
              </w:rPr>
              <w:t>18</w:t>
            </w:r>
          </w:p>
        </w:tc>
        <w:tc>
          <w:tcPr>
            <w:tcW w:w="872" w:type="dxa"/>
            <w:shd w:val="clear" w:color="000000" w:fill="FFFFFF"/>
            <w:noWrap/>
            <w:hideMark/>
          </w:tcPr>
          <w:p w14:paraId="7B5F8D11" w14:textId="77777777" w:rsidR="009C7894" w:rsidRPr="009C7894" w:rsidRDefault="009C7894" w:rsidP="009C7894">
            <w:pPr>
              <w:rPr>
                <w:color w:val="000000"/>
                <w:sz w:val="20"/>
                <w:szCs w:val="20"/>
              </w:rPr>
            </w:pPr>
            <w:r w:rsidRPr="009C7894">
              <w:rPr>
                <w:color w:val="000000"/>
                <w:sz w:val="20"/>
                <w:szCs w:val="20"/>
              </w:rPr>
              <w:t>17</w:t>
            </w:r>
          </w:p>
        </w:tc>
        <w:tc>
          <w:tcPr>
            <w:tcW w:w="2872" w:type="dxa"/>
            <w:shd w:val="clear" w:color="000000" w:fill="FFFFFF"/>
            <w:noWrap/>
            <w:hideMark/>
          </w:tcPr>
          <w:p w14:paraId="1BB3B8DE" w14:textId="77777777" w:rsidR="009C7894" w:rsidRPr="009C7894" w:rsidRDefault="009C7894" w:rsidP="009C7894">
            <w:pPr>
              <w:rPr>
                <w:color w:val="000000"/>
                <w:sz w:val="20"/>
                <w:szCs w:val="20"/>
              </w:rPr>
            </w:pPr>
            <w:r w:rsidRPr="009C7894">
              <w:rPr>
                <w:color w:val="000000"/>
                <w:sz w:val="20"/>
                <w:szCs w:val="20"/>
              </w:rPr>
              <w:t>CRS</w:t>
            </w:r>
          </w:p>
        </w:tc>
        <w:tc>
          <w:tcPr>
            <w:tcW w:w="1441" w:type="dxa"/>
            <w:shd w:val="clear" w:color="000000" w:fill="FFFFFF"/>
            <w:noWrap/>
            <w:hideMark/>
          </w:tcPr>
          <w:p w14:paraId="58C7E182" w14:textId="77777777" w:rsidR="009C7894" w:rsidRPr="009C7894" w:rsidRDefault="009C7894" w:rsidP="009C7894">
            <w:pPr>
              <w:rPr>
                <w:color w:val="000000"/>
                <w:sz w:val="20"/>
                <w:szCs w:val="20"/>
              </w:rPr>
            </w:pPr>
            <w:r w:rsidRPr="009C7894">
              <w:rPr>
                <w:color w:val="000000"/>
                <w:sz w:val="20"/>
                <w:szCs w:val="20"/>
              </w:rPr>
              <w:t>H</w:t>
            </w:r>
          </w:p>
        </w:tc>
      </w:tr>
      <w:tr w:rsidR="009C7894" w:rsidRPr="009C7894" w14:paraId="5BDE7F34" w14:textId="77777777" w:rsidTr="009C7894">
        <w:trPr>
          <w:trHeight w:val="255"/>
          <w:jc w:val="center"/>
        </w:trPr>
        <w:tc>
          <w:tcPr>
            <w:tcW w:w="700" w:type="dxa"/>
            <w:shd w:val="clear" w:color="000000" w:fill="FFFFFF"/>
            <w:noWrap/>
            <w:hideMark/>
          </w:tcPr>
          <w:p w14:paraId="670E8CA1" w14:textId="77777777" w:rsidR="009C7894" w:rsidRPr="009C7894" w:rsidRDefault="009C7894" w:rsidP="009C7894">
            <w:pPr>
              <w:rPr>
                <w:color w:val="000000"/>
                <w:sz w:val="20"/>
                <w:szCs w:val="20"/>
              </w:rPr>
            </w:pPr>
            <w:r w:rsidRPr="009C7894">
              <w:rPr>
                <w:color w:val="000000"/>
                <w:sz w:val="20"/>
                <w:szCs w:val="20"/>
              </w:rPr>
              <w:t>19</w:t>
            </w:r>
          </w:p>
        </w:tc>
        <w:tc>
          <w:tcPr>
            <w:tcW w:w="872" w:type="dxa"/>
            <w:shd w:val="clear" w:color="000000" w:fill="FFFFFF"/>
            <w:noWrap/>
            <w:hideMark/>
          </w:tcPr>
          <w:p w14:paraId="3435FB45" w14:textId="77777777" w:rsidR="009C7894" w:rsidRPr="009C7894" w:rsidRDefault="009C7894" w:rsidP="009C7894">
            <w:pPr>
              <w:rPr>
                <w:color w:val="000000"/>
                <w:sz w:val="20"/>
                <w:szCs w:val="20"/>
              </w:rPr>
            </w:pPr>
            <w:r w:rsidRPr="009C7894">
              <w:rPr>
                <w:color w:val="000000"/>
                <w:sz w:val="20"/>
                <w:szCs w:val="20"/>
              </w:rPr>
              <w:t>32</w:t>
            </w:r>
          </w:p>
        </w:tc>
        <w:tc>
          <w:tcPr>
            <w:tcW w:w="2872" w:type="dxa"/>
            <w:shd w:val="clear" w:color="000000" w:fill="FFFFFF"/>
            <w:noWrap/>
            <w:hideMark/>
          </w:tcPr>
          <w:p w14:paraId="15F5466F" w14:textId="77777777" w:rsidR="009C7894" w:rsidRPr="009C7894" w:rsidRDefault="009C7894" w:rsidP="009C7894">
            <w:pPr>
              <w:rPr>
                <w:color w:val="000000"/>
                <w:sz w:val="20"/>
                <w:szCs w:val="20"/>
              </w:rPr>
            </w:pPr>
            <w:r w:rsidRPr="009C7894">
              <w:rPr>
                <w:color w:val="000000"/>
                <w:sz w:val="20"/>
                <w:szCs w:val="20"/>
              </w:rPr>
              <w:t>CRS</w:t>
            </w:r>
          </w:p>
        </w:tc>
        <w:tc>
          <w:tcPr>
            <w:tcW w:w="1441" w:type="dxa"/>
            <w:shd w:val="clear" w:color="000000" w:fill="FFFFFF"/>
            <w:noWrap/>
            <w:hideMark/>
          </w:tcPr>
          <w:p w14:paraId="7D9BC4EC" w14:textId="77777777" w:rsidR="009C7894" w:rsidRPr="009C7894" w:rsidRDefault="009C7894" w:rsidP="009C7894">
            <w:pPr>
              <w:rPr>
                <w:color w:val="000000"/>
                <w:sz w:val="20"/>
                <w:szCs w:val="20"/>
              </w:rPr>
            </w:pPr>
            <w:r w:rsidRPr="009C7894">
              <w:rPr>
                <w:color w:val="000000"/>
                <w:sz w:val="20"/>
                <w:szCs w:val="20"/>
              </w:rPr>
              <w:t>H</w:t>
            </w:r>
          </w:p>
        </w:tc>
      </w:tr>
      <w:tr w:rsidR="009C7894" w:rsidRPr="009C7894" w14:paraId="54EB493F" w14:textId="77777777" w:rsidTr="009C7894">
        <w:trPr>
          <w:trHeight w:val="255"/>
          <w:jc w:val="center"/>
        </w:trPr>
        <w:tc>
          <w:tcPr>
            <w:tcW w:w="700" w:type="dxa"/>
            <w:shd w:val="clear" w:color="000000" w:fill="FFFFFF"/>
            <w:noWrap/>
            <w:hideMark/>
          </w:tcPr>
          <w:p w14:paraId="01C2D645" w14:textId="77777777" w:rsidR="009C7894" w:rsidRPr="009C7894" w:rsidRDefault="009C7894" w:rsidP="009C7894">
            <w:pPr>
              <w:rPr>
                <w:color w:val="000000"/>
                <w:sz w:val="20"/>
                <w:szCs w:val="20"/>
              </w:rPr>
            </w:pPr>
            <w:r w:rsidRPr="009C7894">
              <w:rPr>
                <w:color w:val="000000"/>
                <w:sz w:val="20"/>
                <w:szCs w:val="20"/>
              </w:rPr>
              <w:t>20</w:t>
            </w:r>
          </w:p>
        </w:tc>
        <w:tc>
          <w:tcPr>
            <w:tcW w:w="872" w:type="dxa"/>
            <w:shd w:val="clear" w:color="000000" w:fill="FFFFFF"/>
            <w:noWrap/>
            <w:hideMark/>
          </w:tcPr>
          <w:p w14:paraId="2AA2C985" w14:textId="77777777" w:rsidR="009C7894" w:rsidRPr="009C7894" w:rsidRDefault="009C7894" w:rsidP="009C7894">
            <w:pPr>
              <w:rPr>
                <w:color w:val="000000"/>
                <w:sz w:val="20"/>
                <w:szCs w:val="20"/>
              </w:rPr>
            </w:pPr>
            <w:r w:rsidRPr="009C7894">
              <w:rPr>
                <w:color w:val="000000"/>
                <w:sz w:val="20"/>
                <w:szCs w:val="20"/>
              </w:rPr>
              <w:t>38</w:t>
            </w:r>
          </w:p>
        </w:tc>
        <w:tc>
          <w:tcPr>
            <w:tcW w:w="2872" w:type="dxa"/>
            <w:shd w:val="clear" w:color="000000" w:fill="FFFFFF"/>
            <w:noWrap/>
            <w:hideMark/>
          </w:tcPr>
          <w:p w14:paraId="4219AC7D" w14:textId="77777777" w:rsidR="009C7894" w:rsidRPr="009C7894" w:rsidRDefault="009C7894" w:rsidP="009C7894">
            <w:pPr>
              <w:rPr>
                <w:color w:val="000000"/>
                <w:sz w:val="20"/>
                <w:szCs w:val="20"/>
              </w:rPr>
            </w:pPr>
            <w:r w:rsidRPr="009C7894">
              <w:rPr>
                <w:color w:val="000000"/>
                <w:sz w:val="20"/>
                <w:szCs w:val="20"/>
              </w:rPr>
              <w:t>069T</w:t>
            </w:r>
            <w:r>
              <w:rPr>
                <w:color w:val="000000"/>
                <w:sz w:val="20"/>
                <w:szCs w:val="20"/>
              </w:rPr>
              <w:t xml:space="preserve">  </w:t>
            </w:r>
            <w:r w:rsidRPr="009C7894">
              <w:rPr>
                <w:color w:val="000000"/>
                <w:sz w:val="20"/>
                <w:szCs w:val="20"/>
              </w:rPr>
              <w:t>126C</w:t>
            </w:r>
            <w:r>
              <w:rPr>
                <w:color w:val="000000"/>
                <w:sz w:val="20"/>
                <w:szCs w:val="20"/>
              </w:rPr>
              <w:t xml:space="preserve">  </w:t>
            </w:r>
            <w:r w:rsidRPr="009C7894">
              <w:rPr>
                <w:color w:val="000000"/>
                <w:sz w:val="20"/>
                <w:szCs w:val="20"/>
              </w:rPr>
              <w:t>193T</w:t>
            </w:r>
            <w:r>
              <w:rPr>
                <w:color w:val="000000"/>
                <w:sz w:val="20"/>
                <w:szCs w:val="20"/>
              </w:rPr>
              <w:t xml:space="preserve">  </w:t>
            </w:r>
            <w:r w:rsidRPr="009C7894">
              <w:rPr>
                <w:color w:val="000000"/>
                <w:sz w:val="20"/>
                <w:szCs w:val="20"/>
              </w:rPr>
              <w:t>274A</w:t>
            </w:r>
            <w:r>
              <w:rPr>
                <w:color w:val="000000"/>
                <w:sz w:val="20"/>
                <w:szCs w:val="20"/>
              </w:rPr>
              <w:t xml:space="preserve">  </w:t>
            </w:r>
            <w:r w:rsidRPr="009C7894">
              <w:rPr>
                <w:color w:val="000000"/>
                <w:sz w:val="20"/>
                <w:szCs w:val="20"/>
              </w:rPr>
              <w:t>278T</w:t>
            </w:r>
          </w:p>
        </w:tc>
        <w:tc>
          <w:tcPr>
            <w:tcW w:w="1441" w:type="dxa"/>
            <w:shd w:val="clear" w:color="000000" w:fill="FFFFFF"/>
            <w:noWrap/>
            <w:hideMark/>
          </w:tcPr>
          <w:p w14:paraId="6DFB1897" w14:textId="77777777" w:rsidR="009C7894" w:rsidRPr="009C7894" w:rsidRDefault="009C7894" w:rsidP="009C7894">
            <w:pPr>
              <w:rPr>
                <w:color w:val="000000"/>
                <w:sz w:val="20"/>
                <w:szCs w:val="20"/>
              </w:rPr>
            </w:pPr>
            <w:r w:rsidRPr="009C7894">
              <w:rPr>
                <w:color w:val="000000"/>
                <w:sz w:val="20"/>
                <w:szCs w:val="20"/>
              </w:rPr>
              <w:t>J1+16193/J2b</w:t>
            </w:r>
          </w:p>
        </w:tc>
      </w:tr>
      <w:tr w:rsidR="009C7894" w:rsidRPr="009C7894" w14:paraId="7B8D46A1" w14:textId="77777777" w:rsidTr="009C7894">
        <w:trPr>
          <w:trHeight w:val="255"/>
          <w:jc w:val="center"/>
        </w:trPr>
        <w:tc>
          <w:tcPr>
            <w:tcW w:w="700" w:type="dxa"/>
            <w:shd w:val="clear" w:color="000000" w:fill="FFFFFF"/>
            <w:noWrap/>
            <w:hideMark/>
          </w:tcPr>
          <w:p w14:paraId="6165E168" w14:textId="77777777" w:rsidR="009C7894" w:rsidRPr="009C7894" w:rsidRDefault="009C7894" w:rsidP="009C7894">
            <w:pPr>
              <w:rPr>
                <w:color w:val="000000"/>
                <w:sz w:val="20"/>
                <w:szCs w:val="20"/>
              </w:rPr>
            </w:pPr>
            <w:r w:rsidRPr="009C7894">
              <w:rPr>
                <w:color w:val="000000"/>
                <w:sz w:val="20"/>
                <w:szCs w:val="20"/>
              </w:rPr>
              <w:t>22</w:t>
            </w:r>
          </w:p>
        </w:tc>
        <w:tc>
          <w:tcPr>
            <w:tcW w:w="872" w:type="dxa"/>
            <w:shd w:val="clear" w:color="000000" w:fill="FFFFFF"/>
            <w:noWrap/>
            <w:hideMark/>
          </w:tcPr>
          <w:p w14:paraId="1C8545B9" w14:textId="77777777" w:rsidR="009C7894" w:rsidRPr="009C7894" w:rsidRDefault="009C7894" w:rsidP="009C7894">
            <w:pPr>
              <w:rPr>
                <w:color w:val="000000"/>
                <w:sz w:val="20"/>
                <w:szCs w:val="20"/>
              </w:rPr>
            </w:pPr>
            <w:r w:rsidRPr="009C7894">
              <w:rPr>
                <w:color w:val="000000"/>
                <w:sz w:val="20"/>
                <w:szCs w:val="20"/>
              </w:rPr>
              <w:t>30</w:t>
            </w:r>
          </w:p>
        </w:tc>
        <w:tc>
          <w:tcPr>
            <w:tcW w:w="2872" w:type="dxa"/>
            <w:shd w:val="clear" w:color="000000" w:fill="FFFFFF"/>
            <w:noWrap/>
            <w:hideMark/>
          </w:tcPr>
          <w:p w14:paraId="3FD0961C" w14:textId="77777777" w:rsidR="009C7894" w:rsidRPr="009C7894" w:rsidRDefault="009C7894" w:rsidP="009C7894">
            <w:pPr>
              <w:rPr>
                <w:color w:val="000000"/>
                <w:sz w:val="20"/>
                <w:szCs w:val="20"/>
              </w:rPr>
            </w:pPr>
            <w:r w:rsidRPr="009C7894">
              <w:rPr>
                <w:color w:val="000000"/>
                <w:sz w:val="20"/>
                <w:szCs w:val="20"/>
              </w:rPr>
              <w:t>224C</w:t>
            </w:r>
            <w:r>
              <w:rPr>
                <w:color w:val="000000"/>
                <w:sz w:val="20"/>
                <w:szCs w:val="20"/>
              </w:rPr>
              <w:t xml:space="preserve">  </w:t>
            </w:r>
            <w:r w:rsidRPr="009C7894">
              <w:rPr>
                <w:color w:val="000000"/>
                <w:sz w:val="20"/>
                <w:szCs w:val="20"/>
              </w:rPr>
              <w:t>311C</w:t>
            </w:r>
          </w:p>
        </w:tc>
        <w:tc>
          <w:tcPr>
            <w:tcW w:w="1441" w:type="dxa"/>
            <w:shd w:val="clear" w:color="000000" w:fill="FFFFFF"/>
            <w:noWrap/>
            <w:hideMark/>
          </w:tcPr>
          <w:p w14:paraId="401B8A16" w14:textId="77777777" w:rsidR="009C7894" w:rsidRPr="009C7894" w:rsidRDefault="009C7894" w:rsidP="009C7894">
            <w:pPr>
              <w:rPr>
                <w:color w:val="000000"/>
                <w:sz w:val="20"/>
                <w:szCs w:val="20"/>
              </w:rPr>
            </w:pPr>
            <w:r w:rsidRPr="009C7894">
              <w:rPr>
                <w:color w:val="000000"/>
                <w:sz w:val="20"/>
                <w:szCs w:val="20"/>
              </w:rPr>
              <w:t>K</w:t>
            </w:r>
          </w:p>
        </w:tc>
      </w:tr>
      <w:tr w:rsidR="009C7894" w:rsidRPr="009C7894" w14:paraId="5628D3FE" w14:textId="77777777" w:rsidTr="009C7894">
        <w:trPr>
          <w:trHeight w:val="255"/>
          <w:jc w:val="center"/>
        </w:trPr>
        <w:tc>
          <w:tcPr>
            <w:tcW w:w="700" w:type="dxa"/>
            <w:shd w:val="clear" w:color="000000" w:fill="FFFFFF"/>
            <w:noWrap/>
            <w:hideMark/>
          </w:tcPr>
          <w:p w14:paraId="75DB8A1E" w14:textId="77777777" w:rsidR="009C7894" w:rsidRPr="009C7894" w:rsidRDefault="009C7894" w:rsidP="009C7894">
            <w:pPr>
              <w:rPr>
                <w:color w:val="000000"/>
                <w:sz w:val="20"/>
                <w:szCs w:val="20"/>
              </w:rPr>
            </w:pPr>
            <w:r w:rsidRPr="009C7894">
              <w:rPr>
                <w:color w:val="000000"/>
                <w:sz w:val="20"/>
                <w:szCs w:val="20"/>
              </w:rPr>
              <w:t>25</w:t>
            </w:r>
          </w:p>
        </w:tc>
        <w:tc>
          <w:tcPr>
            <w:tcW w:w="872" w:type="dxa"/>
            <w:shd w:val="clear" w:color="000000" w:fill="FFFFFF"/>
            <w:noWrap/>
            <w:hideMark/>
          </w:tcPr>
          <w:p w14:paraId="024E9604" w14:textId="77777777" w:rsidR="009C7894" w:rsidRPr="009C7894" w:rsidRDefault="009C7894" w:rsidP="009C7894">
            <w:pPr>
              <w:rPr>
                <w:color w:val="000000"/>
                <w:sz w:val="20"/>
                <w:szCs w:val="20"/>
              </w:rPr>
            </w:pPr>
            <w:r w:rsidRPr="009C7894">
              <w:rPr>
                <w:color w:val="000000"/>
                <w:sz w:val="20"/>
                <w:szCs w:val="20"/>
              </w:rPr>
              <w:t>44</w:t>
            </w:r>
          </w:p>
        </w:tc>
        <w:tc>
          <w:tcPr>
            <w:tcW w:w="2872" w:type="dxa"/>
            <w:shd w:val="clear" w:color="000000" w:fill="FFFFFF"/>
            <w:noWrap/>
            <w:hideMark/>
          </w:tcPr>
          <w:p w14:paraId="1BDDC756" w14:textId="77777777" w:rsidR="009C7894" w:rsidRPr="009C7894" w:rsidRDefault="009C7894" w:rsidP="009C7894">
            <w:pPr>
              <w:rPr>
                <w:color w:val="000000"/>
                <w:sz w:val="20"/>
                <w:szCs w:val="20"/>
              </w:rPr>
            </w:pPr>
            <w:r w:rsidRPr="009C7894">
              <w:rPr>
                <w:color w:val="000000"/>
                <w:sz w:val="20"/>
                <w:szCs w:val="20"/>
              </w:rPr>
              <w:t>343G</w:t>
            </w:r>
          </w:p>
        </w:tc>
        <w:tc>
          <w:tcPr>
            <w:tcW w:w="1441" w:type="dxa"/>
            <w:shd w:val="clear" w:color="000000" w:fill="FFFFFF"/>
            <w:noWrap/>
            <w:hideMark/>
          </w:tcPr>
          <w:p w14:paraId="2634E458" w14:textId="77777777" w:rsidR="009C7894" w:rsidRPr="009C7894" w:rsidRDefault="009C7894" w:rsidP="009C7894">
            <w:pPr>
              <w:rPr>
                <w:color w:val="000000"/>
                <w:sz w:val="20"/>
                <w:szCs w:val="20"/>
              </w:rPr>
            </w:pPr>
            <w:r w:rsidRPr="009C7894">
              <w:rPr>
                <w:color w:val="000000"/>
                <w:sz w:val="20"/>
                <w:szCs w:val="20"/>
              </w:rPr>
              <w:t>U3</w:t>
            </w:r>
          </w:p>
        </w:tc>
      </w:tr>
      <w:tr w:rsidR="009C7894" w:rsidRPr="009C7894" w14:paraId="45FFE8AE" w14:textId="77777777" w:rsidTr="009C7894">
        <w:trPr>
          <w:trHeight w:val="255"/>
          <w:jc w:val="center"/>
        </w:trPr>
        <w:tc>
          <w:tcPr>
            <w:tcW w:w="700" w:type="dxa"/>
            <w:shd w:val="clear" w:color="000000" w:fill="FFFFFF"/>
            <w:noWrap/>
            <w:hideMark/>
          </w:tcPr>
          <w:p w14:paraId="775990CF" w14:textId="77777777" w:rsidR="009C7894" w:rsidRPr="009C7894" w:rsidRDefault="009C7894" w:rsidP="009C7894">
            <w:pPr>
              <w:rPr>
                <w:color w:val="000000"/>
                <w:sz w:val="20"/>
                <w:szCs w:val="20"/>
              </w:rPr>
            </w:pPr>
            <w:r w:rsidRPr="009C7894">
              <w:rPr>
                <w:color w:val="000000"/>
                <w:sz w:val="20"/>
                <w:szCs w:val="20"/>
              </w:rPr>
              <w:t>26</w:t>
            </w:r>
          </w:p>
        </w:tc>
        <w:tc>
          <w:tcPr>
            <w:tcW w:w="872" w:type="dxa"/>
            <w:shd w:val="clear" w:color="000000" w:fill="FFFFFF"/>
            <w:noWrap/>
            <w:hideMark/>
          </w:tcPr>
          <w:p w14:paraId="421557B9" w14:textId="77777777" w:rsidR="009C7894" w:rsidRPr="009C7894" w:rsidRDefault="009C7894" w:rsidP="009C7894">
            <w:pPr>
              <w:rPr>
                <w:color w:val="000000"/>
                <w:sz w:val="20"/>
                <w:szCs w:val="20"/>
              </w:rPr>
            </w:pPr>
            <w:r w:rsidRPr="009C7894">
              <w:rPr>
                <w:color w:val="000000"/>
                <w:sz w:val="20"/>
                <w:szCs w:val="20"/>
              </w:rPr>
              <w:t>36</w:t>
            </w:r>
          </w:p>
        </w:tc>
        <w:tc>
          <w:tcPr>
            <w:tcW w:w="2872" w:type="dxa"/>
            <w:shd w:val="clear" w:color="000000" w:fill="FFFFFF"/>
            <w:noWrap/>
            <w:hideMark/>
          </w:tcPr>
          <w:p w14:paraId="47D33E3B" w14:textId="77777777" w:rsidR="009C7894" w:rsidRPr="009C7894" w:rsidRDefault="009C7894" w:rsidP="009C7894">
            <w:pPr>
              <w:rPr>
                <w:color w:val="000000"/>
                <w:sz w:val="20"/>
                <w:szCs w:val="20"/>
              </w:rPr>
            </w:pPr>
            <w:r w:rsidRPr="009C7894">
              <w:rPr>
                <w:color w:val="000000"/>
                <w:sz w:val="20"/>
                <w:szCs w:val="20"/>
              </w:rPr>
              <w:t>069T</w:t>
            </w:r>
            <w:r>
              <w:rPr>
                <w:color w:val="000000"/>
                <w:sz w:val="20"/>
                <w:szCs w:val="20"/>
              </w:rPr>
              <w:t xml:space="preserve">  </w:t>
            </w:r>
            <w:r w:rsidRPr="009C7894">
              <w:rPr>
                <w:color w:val="000000"/>
                <w:sz w:val="20"/>
                <w:szCs w:val="20"/>
              </w:rPr>
              <w:t>126C</w:t>
            </w:r>
            <w:r>
              <w:rPr>
                <w:color w:val="000000"/>
                <w:sz w:val="20"/>
                <w:szCs w:val="20"/>
              </w:rPr>
              <w:t xml:space="preserve">  </w:t>
            </w:r>
            <w:r w:rsidRPr="009C7894">
              <w:rPr>
                <w:color w:val="000000"/>
                <w:sz w:val="20"/>
                <w:szCs w:val="20"/>
              </w:rPr>
              <w:t>145A</w:t>
            </w:r>
            <w:r>
              <w:rPr>
                <w:color w:val="000000"/>
                <w:sz w:val="20"/>
                <w:szCs w:val="20"/>
              </w:rPr>
              <w:t xml:space="preserve">  </w:t>
            </w:r>
            <w:r w:rsidRPr="009C7894">
              <w:rPr>
                <w:color w:val="000000"/>
                <w:sz w:val="20"/>
                <w:szCs w:val="20"/>
              </w:rPr>
              <w:t>231C</w:t>
            </w:r>
            <w:r>
              <w:rPr>
                <w:color w:val="000000"/>
                <w:sz w:val="20"/>
                <w:szCs w:val="20"/>
              </w:rPr>
              <w:t xml:space="preserve">  </w:t>
            </w:r>
            <w:r w:rsidRPr="009C7894">
              <w:rPr>
                <w:color w:val="000000"/>
                <w:sz w:val="20"/>
                <w:szCs w:val="20"/>
              </w:rPr>
              <w:t>261T</w:t>
            </w:r>
          </w:p>
        </w:tc>
        <w:tc>
          <w:tcPr>
            <w:tcW w:w="1441" w:type="dxa"/>
            <w:shd w:val="clear" w:color="000000" w:fill="FFFFFF"/>
            <w:noWrap/>
            <w:hideMark/>
          </w:tcPr>
          <w:p w14:paraId="0E07381A" w14:textId="77777777" w:rsidR="009C7894" w:rsidRPr="009C7894" w:rsidRDefault="009C7894" w:rsidP="009C7894">
            <w:pPr>
              <w:rPr>
                <w:color w:val="000000"/>
                <w:sz w:val="20"/>
                <w:szCs w:val="20"/>
              </w:rPr>
            </w:pPr>
            <w:r w:rsidRPr="009C7894">
              <w:rPr>
                <w:color w:val="000000"/>
                <w:sz w:val="20"/>
                <w:szCs w:val="20"/>
              </w:rPr>
              <w:t>J2a1a</w:t>
            </w:r>
          </w:p>
        </w:tc>
      </w:tr>
    </w:tbl>
    <w:p w14:paraId="058E2DA3" w14:textId="77777777" w:rsidR="009C7894" w:rsidRDefault="002D0A6D" w:rsidP="00B87622">
      <w:pPr>
        <w:jc w:val="both"/>
        <w:rPr>
          <w:lang w:val="fr-FR"/>
        </w:rPr>
      </w:pPr>
      <w:r>
        <w:rPr>
          <w:lang w:val="fr-FR"/>
        </w:rPr>
        <w:t>(BIB 2745)</w:t>
      </w:r>
    </w:p>
    <w:p w14:paraId="3A797233" w14:textId="77777777" w:rsidR="009C7894" w:rsidRDefault="009C7894" w:rsidP="00B87622">
      <w:pPr>
        <w:jc w:val="both"/>
        <w:rPr>
          <w:lang w:val="fr-FR"/>
        </w:rPr>
      </w:pPr>
    </w:p>
    <w:p w14:paraId="601ED9E7" w14:textId="77777777" w:rsidR="009C7894" w:rsidRDefault="009C7894" w:rsidP="00B87622">
      <w:pPr>
        <w:jc w:val="both"/>
        <w:rPr>
          <w:lang w:val="fr-FR"/>
        </w:rPr>
      </w:pPr>
    </w:p>
    <w:p w14:paraId="1A9A68C8" w14:textId="76A358E4" w:rsidR="009C7894" w:rsidRPr="009C7894" w:rsidRDefault="009C7894" w:rsidP="00B87622">
      <w:pPr>
        <w:jc w:val="both"/>
        <w:rPr>
          <w:lang w:val="fr-FR"/>
        </w:rPr>
      </w:pPr>
      <w:r>
        <w:rPr>
          <w:lang w:val="fr-FR"/>
        </w:rPr>
        <w:t xml:space="preserve">Présence de </w:t>
      </w:r>
      <w:hyperlink r:id="rId6686" w:anchor="Cul_Boquique" w:history="1">
        <w:r w:rsidRPr="00C714F2">
          <w:rPr>
            <w:rStyle w:val="Hyperlink"/>
            <w:i/>
            <w:lang w:val="fr-FR"/>
          </w:rPr>
          <w:t>boquiques</w:t>
        </w:r>
      </w:hyperlink>
      <w:r w:rsidRPr="009C7894">
        <w:rPr>
          <w:lang w:val="fr-FR"/>
        </w:rPr>
        <w:t xml:space="preserve"> (SS BIB)</w:t>
      </w:r>
    </w:p>
    <w:p w14:paraId="30B28FC8" w14:textId="77777777" w:rsidR="00D003F6" w:rsidRPr="009C7894" w:rsidRDefault="00D003F6" w:rsidP="00B87622">
      <w:pPr>
        <w:jc w:val="both"/>
        <w:rPr>
          <w:lang w:val="fr-FR"/>
        </w:rPr>
      </w:pPr>
    </w:p>
    <w:p w14:paraId="4D42BE4D" w14:textId="77777777" w:rsidR="00D003F6" w:rsidRDefault="00D003F6" w:rsidP="00426FF9">
      <w:pPr>
        <w:pStyle w:val="Heading1"/>
      </w:pPr>
      <w:bookmarkStart w:id="2862" w:name="Sit_Roc_Bruixes"/>
      <w:r>
        <w:t>ROC DE LAS BRUIXES</w:t>
      </w:r>
    </w:p>
    <w:bookmarkEnd w:id="2862"/>
    <w:p w14:paraId="148B773A" w14:textId="77777777" w:rsidR="00D003F6" w:rsidRDefault="00D003F6" w:rsidP="00D003F6">
      <w:pPr>
        <w:rPr>
          <w:lang w:val="fr-FR"/>
        </w:rPr>
      </w:pPr>
    </w:p>
    <w:p w14:paraId="4569AB16" w14:textId="531E0677" w:rsidR="00D003F6" w:rsidRPr="00D003F6" w:rsidRDefault="00D003F6" w:rsidP="007B405E">
      <w:pPr>
        <w:jc w:val="both"/>
        <w:rPr>
          <w:lang w:val="fr-FR"/>
        </w:rPr>
      </w:pPr>
      <w:r>
        <w:rPr>
          <w:lang w:val="fr-FR"/>
        </w:rPr>
        <w:lastRenderedPageBreak/>
        <w:t xml:space="preserve">Andorre. Nombreux naviformes datés par Canturri (2003)  de la fin du Néolithique ou du début du </w:t>
      </w:r>
      <w:r w:rsidR="007B405E">
        <w:rPr>
          <w:lang w:val="fr-FR"/>
        </w:rPr>
        <w:t>BA</w:t>
      </w:r>
      <w:r>
        <w:rPr>
          <w:lang w:val="fr-FR"/>
        </w:rPr>
        <w:t xml:space="preserve"> par comparaison avec les naviformes du </w:t>
      </w:r>
      <w:hyperlink r:id="rId6687" w:anchor="Sit_Valcamonica" w:history="1">
        <w:r w:rsidRPr="00D003F6">
          <w:rPr>
            <w:rStyle w:val="Hyperlink"/>
            <w:lang w:val="fr-FR"/>
          </w:rPr>
          <w:t>Valcamonica</w:t>
        </w:r>
      </w:hyperlink>
      <w:r>
        <w:rPr>
          <w:lang w:val="fr-FR"/>
        </w:rPr>
        <w:t xml:space="preserve"> et d' </w:t>
      </w:r>
      <w:hyperlink r:id="rId6688" w:anchor="Sit_Peyro_Escrito" w:history="1">
        <w:r w:rsidRPr="00D003F6">
          <w:rPr>
            <w:rStyle w:val="Hyperlink"/>
            <w:lang w:val="fr-FR"/>
          </w:rPr>
          <w:t>Olargues</w:t>
        </w:r>
      </w:hyperlink>
      <w:r>
        <w:rPr>
          <w:lang w:val="fr-FR"/>
        </w:rPr>
        <w:t>. Mais P. Campmajo (2012) doute de cette attribution (BIB 2250)</w:t>
      </w:r>
    </w:p>
    <w:p w14:paraId="01D53B9F" w14:textId="77777777" w:rsidR="00B87622" w:rsidRDefault="00D003F6" w:rsidP="00B87622">
      <w:pPr>
        <w:jc w:val="both"/>
        <w:rPr>
          <w:lang w:val="fr-FR"/>
        </w:rPr>
      </w:pPr>
      <w:r>
        <w:rPr>
          <w:lang w:val="fr-FR"/>
        </w:rPr>
        <w:t>Pentagrammes (BIB 2250)</w:t>
      </w:r>
    </w:p>
    <w:p w14:paraId="6C5CE0F5" w14:textId="77777777" w:rsidR="00C714F2" w:rsidRDefault="00C714F2" w:rsidP="00426FF9">
      <w:pPr>
        <w:pStyle w:val="Heading1"/>
      </w:pPr>
      <w:r>
        <w:t>BRICS D'ARDEROL</w:t>
      </w:r>
    </w:p>
    <w:p w14:paraId="422EF890" w14:textId="77777777" w:rsidR="00C714F2" w:rsidRDefault="00C714F2" w:rsidP="00B87622">
      <w:pPr>
        <w:jc w:val="both"/>
        <w:rPr>
          <w:lang w:val="fr-FR"/>
        </w:rPr>
      </w:pPr>
      <w:r>
        <w:rPr>
          <w:lang w:val="fr-FR"/>
        </w:rPr>
        <w:t>La Collet de Brics d'Arderol est un site de plei air daté du Cardial Final en Catalogne (BIB Bosch, Clop, Oms in BIB 2613)</w:t>
      </w:r>
    </w:p>
    <w:p w14:paraId="1F0289E6" w14:textId="77777777" w:rsidR="00C714F2" w:rsidRDefault="00C714F2" w:rsidP="00B87622">
      <w:pPr>
        <w:jc w:val="both"/>
        <w:rPr>
          <w:lang w:val="fr-FR"/>
        </w:rPr>
      </w:pPr>
    </w:p>
    <w:p w14:paraId="3F711160" w14:textId="77777777" w:rsidR="00B87622" w:rsidRDefault="00B87622" w:rsidP="00426FF9">
      <w:pPr>
        <w:pStyle w:val="Heading1"/>
      </w:pPr>
      <w:bookmarkStart w:id="2863" w:name="Sit_Parco"/>
      <w:r>
        <w:t>PARCO</w:t>
      </w:r>
    </w:p>
    <w:bookmarkEnd w:id="2863"/>
    <w:p w14:paraId="6FB45B07" w14:textId="77777777" w:rsidR="00B87622" w:rsidRDefault="00B87622" w:rsidP="00B87622">
      <w:pPr>
        <w:jc w:val="both"/>
        <w:rPr>
          <w:lang w:val="fr-FR"/>
        </w:rPr>
      </w:pPr>
    </w:p>
    <w:p w14:paraId="7514FC7F" w14:textId="785B0D53" w:rsidR="00B87622" w:rsidRDefault="00B87622" w:rsidP="00B87622">
      <w:pPr>
        <w:jc w:val="both"/>
        <w:rPr>
          <w:lang w:val="fr-FR"/>
        </w:rPr>
      </w:pPr>
      <w:r>
        <w:rPr>
          <w:lang w:val="fr-FR"/>
        </w:rPr>
        <w:t xml:space="preserve">La Cova del Parco </w:t>
      </w:r>
      <w:r w:rsidR="00AB55F3" w:rsidRPr="00AB55F3">
        <w:rPr>
          <w:lang w:val="fr-FR"/>
        </w:rPr>
        <w:t>(Al</w:t>
      </w:r>
      <w:r w:rsidR="00AB55F3" w:rsidRPr="00AB55F3">
        <w:rPr>
          <w:rFonts w:hint="eastAsia"/>
          <w:lang w:val="fr-FR"/>
        </w:rPr>
        <w:t>ô</w:t>
      </w:r>
      <w:r w:rsidR="00AB55F3" w:rsidRPr="00AB55F3">
        <w:rPr>
          <w:lang w:val="fr-FR"/>
        </w:rPr>
        <w:t xml:space="preserve">s de Balaguer, Lleida) </w:t>
      </w:r>
      <w:r>
        <w:rPr>
          <w:lang w:val="fr-FR"/>
        </w:rPr>
        <w:t xml:space="preserve">dans les </w:t>
      </w:r>
      <w:hyperlink r:id="rId6689" w:anchor="Cul_Neo__diff_geo_Euras_w_marit_Pyren_E" w:history="1">
        <w:r w:rsidR="00C943D6" w:rsidRPr="00C943D6">
          <w:rPr>
            <w:rStyle w:val="Hyperlink"/>
            <w:lang w:val="fr-FR"/>
          </w:rPr>
          <w:t>Pyrénées de Catalogne</w:t>
        </w:r>
      </w:hyperlink>
      <w:r w:rsidR="00C943D6">
        <w:rPr>
          <w:lang w:val="fr-FR"/>
        </w:rPr>
        <w:t xml:space="preserve"> </w:t>
      </w:r>
      <w:r>
        <w:rPr>
          <w:lang w:val="fr-FR"/>
        </w:rPr>
        <w:t xml:space="preserve">montre des occupations Néolithique ancien entre 5600-5200 calBC (BIB Gassiot, Palormo, Tarrus in BIB 2613) </w:t>
      </w:r>
      <w:r w:rsidR="00C714F2">
        <w:rPr>
          <w:lang w:val="fr-FR"/>
        </w:rPr>
        <w:t xml:space="preserve">Impression et </w:t>
      </w:r>
      <w:hyperlink r:id="rId6690" w:anchor="Cul_Boquique" w:history="1">
        <w:r w:rsidR="00C714F2" w:rsidRPr="00C714F2">
          <w:rPr>
            <w:rStyle w:val="Hyperlink"/>
            <w:i/>
            <w:lang w:val="fr-FR"/>
          </w:rPr>
          <w:t>boquique</w:t>
        </w:r>
      </w:hyperlink>
      <w:r w:rsidR="00C714F2">
        <w:rPr>
          <w:lang w:val="fr-FR"/>
        </w:rPr>
        <w:t xml:space="preserve"> du Cardial final (BIB Bosch, Clop, Oms in BIB 2613)</w:t>
      </w:r>
      <w:r w:rsidR="00AB55F3">
        <w:rPr>
          <w:lang w:val="fr-FR"/>
        </w:rPr>
        <w:t xml:space="preserve"> </w:t>
      </w:r>
      <w:hyperlink r:id="rId6691" w:anchor="Cul_Epicardiall_Nord_Est_Espagne_per_rec" w:history="1">
        <w:r w:rsidR="00AB55F3" w:rsidRPr="00AB55F3">
          <w:rPr>
            <w:rStyle w:val="Hyperlink"/>
            <w:lang w:val="fr-FR"/>
          </w:rPr>
          <w:t>Epicardial récent</w:t>
        </w:r>
      </w:hyperlink>
      <w:r w:rsidR="00AB55F3">
        <w:rPr>
          <w:lang w:val="fr-FR"/>
        </w:rPr>
        <w:t xml:space="preserve"> (BIB 2499)</w:t>
      </w:r>
    </w:p>
    <w:p w14:paraId="41279623" w14:textId="77777777" w:rsidR="00C714F2" w:rsidRDefault="00C943D6" w:rsidP="00B87622">
      <w:pPr>
        <w:jc w:val="both"/>
        <w:rPr>
          <w:lang w:val="fr-FR"/>
        </w:rPr>
      </w:pPr>
      <w:r>
        <w:rPr>
          <w:lang w:val="fr-FR"/>
        </w:rPr>
        <w:t>Jarre Bronze ancien à cordons en relief (BIB Gassiot, Palormo, Tarrus in BIB 2613)</w:t>
      </w:r>
    </w:p>
    <w:p w14:paraId="26B79C40" w14:textId="77777777" w:rsidR="00D95D3A" w:rsidRDefault="00D95D3A" w:rsidP="00B87622">
      <w:pPr>
        <w:jc w:val="both"/>
        <w:rPr>
          <w:lang w:val="fr-FR"/>
        </w:rPr>
      </w:pPr>
    </w:p>
    <w:p w14:paraId="6CF20D6D" w14:textId="77777777" w:rsidR="00C943D6" w:rsidRDefault="00C943D6" w:rsidP="00B87622">
      <w:pPr>
        <w:jc w:val="both"/>
        <w:rPr>
          <w:lang w:val="fr-FR"/>
        </w:rPr>
      </w:pPr>
    </w:p>
    <w:p w14:paraId="1CFA080F" w14:textId="77777777" w:rsidR="00C714F2" w:rsidRDefault="00C714F2" w:rsidP="00426FF9">
      <w:pPr>
        <w:pStyle w:val="Heading1"/>
      </w:pPr>
      <w:bookmarkStart w:id="2864" w:name="Sit_Xicoto"/>
      <w:r>
        <w:t>XICOTO</w:t>
      </w:r>
    </w:p>
    <w:bookmarkEnd w:id="2864"/>
    <w:p w14:paraId="3F13EBDC" w14:textId="5092B1D2" w:rsidR="00C714F2" w:rsidRDefault="00C714F2" w:rsidP="00C714F2">
      <w:pPr>
        <w:jc w:val="both"/>
        <w:rPr>
          <w:lang w:val="fr-FR"/>
        </w:rPr>
      </w:pPr>
      <w:r>
        <w:rPr>
          <w:lang w:val="fr-FR"/>
        </w:rPr>
        <w:t xml:space="preserve">L'Abric del Xicoto est un site de Catalogne à Impression et </w:t>
      </w:r>
      <w:hyperlink r:id="rId6692" w:anchor="Cul_Boquique" w:history="1">
        <w:r w:rsidRPr="00C714F2">
          <w:rPr>
            <w:rStyle w:val="Hyperlink"/>
            <w:i/>
            <w:lang w:val="fr-FR"/>
          </w:rPr>
          <w:t>boquique</w:t>
        </w:r>
      </w:hyperlink>
      <w:r>
        <w:rPr>
          <w:lang w:val="fr-FR"/>
        </w:rPr>
        <w:t xml:space="preserve"> du Cardial final (BIB Bosch, Clop, Oms in BIB 2613)</w:t>
      </w:r>
    </w:p>
    <w:p w14:paraId="7A4C2A8A" w14:textId="77777777" w:rsidR="00C714F2" w:rsidRDefault="00C714F2" w:rsidP="00B87622">
      <w:pPr>
        <w:jc w:val="both"/>
        <w:rPr>
          <w:lang w:val="fr-FR"/>
        </w:rPr>
      </w:pPr>
    </w:p>
    <w:p w14:paraId="5708E53F" w14:textId="77777777" w:rsidR="00C714F2" w:rsidRDefault="00C714F2" w:rsidP="00426FF9">
      <w:pPr>
        <w:pStyle w:val="Heading1"/>
      </w:pPr>
      <w:bookmarkStart w:id="2865" w:name="Sit_Colomera"/>
      <w:r>
        <w:t>COLOMERA</w:t>
      </w:r>
    </w:p>
    <w:bookmarkEnd w:id="2865"/>
    <w:p w14:paraId="0B4F7822" w14:textId="7D26F904" w:rsidR="00C714F2" w:rsidRDefault="00C714F2" w:rsidP="00B87622">
      <w:pPr>
        <w:jc w:val="both"/>
        <w:rPr>
          <w:lang w:val="fr-FR"/>
        </w:rPr>
      </w:pPr>
      <w:r>
        <w:rPr>
          <w:lang w:val="fr-FR"/>
        </w:rPr>
        <w:t xml:space="preserve">La Cova de la Colomera est un site de Catalogne à Impression et </w:t>
      </w:r>
      <w:hyperlink r:id="rId6693" w:anchor="Cul_Boquique" w:history="1">
        <w:r w:rsidRPr="00C714F2">
          <w:rPr>
            <w:rStyle w:val="Hyperlink"/>
            <w:i/>
            <w:lang w:val="fr-FR"/>
          </w:rPr>
          <w:t>boquique</w:t>
        </w:r>
      </w:hyperlink>
      <w:r>
        <w:rPr>
          <w:lang w:val="fr-FR"/>
        </w:rPr>
        <w:t xml:space="preserve"> du Cardial final (BIB Bosch, Clop, Oms in BIB 2613)</w:t>
      </w:r>
      <w:r w:rsidR="00C943D6">
        <w:rPr>
          <w:lang w:val="fr-FR"/>
        </w:rPr>
        <w:t xml:space="preserve"> Cova de la Colomera (Noguera Ribagorzana) (BIB 2781)</w:t>
      </w:r>
    </w:p>
    <w:p w14:paraId="02C06674" w14:textId="77777777" w:rsidR="00C943D6" w:rsidRDefault="00C943D6" w:rsidP="00B87622">
      <w:pPr>
        <w:jc w:val="both"/>
        <w:rPr>
          <w:lang w:val="fr-FR"/>
        </w:rPr>
      </w:pPr>
      <w:r>
        <w:rPr>
          <w:lang w:val="fr-FR"/>
        </w:rPr>
        <w:t>Représentation d'anthropomorphe selon Utrilla datée de vers 6200 BP (BIB 2781)</w:t>
      </w:r>
    </w:p>
    <w:p w14:paraId="2A27292A" w14:textId="77777777" w:rsidR="00C714F2" w:rsidRDefault="00C714F2" w:rsidP="00B87622">
      <w:pPr>
        <w:jc w:val="both"/>
        <w:rPr>
          <w:lang w:val="fr-FR"/>
        </w:rPr>
      </w:pPr>
    </w:p>
    <w:p w14:paraId="3B62EC81" w14:textId="77777777" w:rsidR="00C943D6" w:rsidRDefault="00C943D6" w:rsidP="00C943D6">
      <w:pPr>
        <w:pStyle w:val="Heading2"/>
      </w:pPr>
      <w:r>
        <w:t>Stratigraphie</w:t>
      </w:r>
    </w:p>
    <w:p w14:paraId="5D17DCD7" w14:textId="77777777" w:rsidR="00C943D6" w:rsidRDefault="00C943D6" w:rsidP="00B87622">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2"/>
        <w:gridCol w:w="3015"/>
      </w:tblGrid>
      <w:tr w:rsidR="00C943D6" w14:paraId="57377B9A" w14:textId="77777777" w:rsidTr="00C35EA7">
        <w:trPr>
          <w:jc w:val="center"/>
        </w:trPr>
        <w:tc>
          <w:tcPr>
            <w:tcW w:w="862" w:type="dxa"/>
          </w:tcPr>
          <w:p w14:paraId="778004FC" w14:textId="77777777" w:rsidR="00C943D6" w:rsidRPr="00C35EA7" w:rsidRDefault="00C943D6" w:rsidP="00C35EA7">
            <w:pPr>
              <w:jc w:val="center"/>
              <w:rPr>
                <w:lang w:val="fr-FR"/>
              </w:rPr>
            </w:pPr>
            <w:r w:rsidRPr="00C35EA7">
              <w:rPr>
                <w:lang w:val="fr-FR"/>
              </w:rPr>
              <w:t>niv.</w:t>
            </w:r>
          </w:p>
        </w:tc>
        <w:tc>
          <w:tcPr>
            <w:tcW w:w="3015" w:type="dxa"/>
          </w:tcPr>
          <w:p w14:paraId="054C326F" w14:textId="77777777" w:rsidR="00C943D6" w:rsidRPr="00C35EA7" w:rsidRDefault="00C943D6" w:rsidP="00C35EA7">
            <w:pPr>
              <w:jc w:val="center"/>
              <w:rPr>
                <w:lang w:val="fr-FR"/>
              </w:rPr>
            </w:pPr>
            <w:r w:rsidRPr="00C35EA7">
              <w:rPr>
                <w:lang w:val="fr-FR"/>
              </w:rPr>
              <w:t>description</w:t>
            </w:r>
          </w:p>
        </w:tc>
      </w:tr>
      <w:tr w:rsidR="00C943D6" w:rsidRPr="00497511" w14:paraId="1F605740" w14:textId="77777777" w:rsidTr="00C35EA7">
        <w:trPr>
          <w:jc w:val="center"/>
        </w:trPr>
        <w:tc>
          <w:tcPr>
            <w:tcW w:w="862" w:type="dxa"/>
          </w:tcPr>
          <w:p w14:paraId="068DB464" w14:textId="77777777" w:rsidR="00C943D6" w:rsidRPr="00C35EA7" w:rsidRDefault="00C943D6" w:rsidP="00C35EA7">
            <w:pPr>
              <w:jc w:val="both"/>
              <w:rPr>
                <w:lang w:val="fr-FR"/>
              </w:rPr>
            </w:pPr>
            <w:r w:rsidRPr="00C35EA7">
              <w:rPr>
                <w:rFonts w:ascii="AGaramond-Regular" w:hAnsi="AGaramond-Regular" w:cs="AGaramond-Regular"/>
                <w:sz w:val="22"/>
                <w:szCs w:val="22"/>
                <w:lang w:eastAsia="en-GB"/>
              </w:rPr>
              <w:t>CV10</w:t>
            </w:r>
          </w:p>
        </w:tc>
        <w:tc>
          <w:tcPr>
            <w:tcW w:w="3015" w:type="dxa"/>
          </w:tcPr>
          <w:p w14:paraId="054E13F5" w14:textId="77777777" w:rsidR="00C943D6" w:rsidRPr="00C35EA7" w:rsidRDefault="00C943D6" w:rsidP="00C35EA7">
            <w:pPr>
              <w:jc w:val="both"/>
              <w:rPr>
                <w:lang w:val="fr-FR"/>
              </w:rPr>
            </w:pPr>
            <w:r w:rsidRPr="00C35EA7">
              <w:rPr>
                <w:lang w:val="fr-FR"/>
              </w:rPr>
              <w:t>décor tesson céramique soléiforme ou haut de la tête d'un anthropomorphe du MS</w:t>
            </w:r>
          </w:p>
        </w:tc>
      </w:tr>
    </w:tbl>
    <w:p w14:paraId="4E000366" w14:textId="77777777" w:rsidR="00C943D6" w:rsidRDefault="00C943D6" w:rsidP="00B87622">
      <w:pPr>
        <w:jc w:val="both"/>
        <w:rPr>
          <w:lang w:val="fr-FR"/>
        </w:rPr>
      </w:pPr>
      <w:r>
        <w:rPr>
          <w:lang w:val="fr-FR"/>
        </w:rPr>
        <w:t>(BIB 2781)</w:t>
      </w:r>
    </w:p>
    <w:p w14:paraId="718F2F07" w14:textId="77777777" w:rsidR="00C943D6" w:rsidRDefault="00C943D6" w:rsidP="00B87622">
      <w:pPr>
        <w:jc w:val="both"/>
        <w:rPr>
          <w:lang w:val="fr-FR"/>
        </w:rPr>
      </w:pPr>
    </w:p>
    <w:p w14:paraId="1D0C0A9E" w14:textId="77777777" w:rsidR="00C714F2" w:rsidRDefault="00C714F2" w:rsidP="00426FF9">
      <w:pPr>
        <w:pStyle w:val="Heading1"/>
      </w:pPr>
      <w:bookmarkStart w:id="2866" w:name="Sit_Linya"/>
      <w:r>
        <w:t>LINYA</w:t>
      </w:r>
    </w:p>
    <w:bookmarkEnd w:id="2866"/>
    <w:p w14:paraId="7200189A" w14:textId="0E79BE5B" w:rsidR="00C714F2" w:rsidRDefault="00C714F2" w:rsidP="00B87622">
      <w:pPr>
        <w:jc w:val="both"/>
        <w:rPr>
          <w:lang w:val="fr-FR"/>
        </w:rPr>
      </w:pPr>
      <w:r>
        <w:rPr>
          <w:lang w:val="fr-FR"/>
        </w:rPr>
        <w:t xml:space="preserve">La Santa Linya est un site de Catalogne à Impression et </w:t>
      </w:r>
      <w:hyperlink r:id="rId6694" w:anchor="Cul_Boquique" w:history="1">
        <w:r w:rsidRPr="00C714F2">
          <w:rPr>
            <w:rStyle w:val="Hyperlink"/>
            <w:i/>
            <w:lang w:val="fr-FR"/>
          </w:rPr>
          <w:t>boquique</w:t>
        </w:r>
      </w:hyperlink>
      <w:r>
        <w:rPr>
          <w:lang w:val="fr-FR"/>
        </w:rPr>
        <w:t xml:space="preserve"> du Cardial final (BIB Bosch, Clop, Oms in BIB 2613)</w:t>
      </w:r>
    </w:p>
    <w:p w14:paraId="08BCB78C" w14:textId="77777777" w:rsidR="00C714F2" w:rsidRDefault="00C714F2" w:rsidP="00B87622">
      <w:pPr>
        <w:jc w:val="both"/>
        <w:rPr>
          <w:lang w:val="fr-FR"/>
        </w:rPr>
      </w:pPr>
    </w:p>
    <w:p w14:paraId="4ADA230A" w14:textId="77777777" w:rsidR="00C714F2" w:rsidRDefault="00C714F2" w:rsidP="00426FF9">
      <w:pPr>
        <w:pStyle w:val="Heading1"/>
      </w:pPr>
      <w:bookmarkStart w:id="2867" w:name="Sit_Roig"/>
      <w:r>
        <w:t>ROIG</w:t>
      </w:r>
    </w:p>
    <w:bookmarkEnd w:id="2867"/>
    <w:p w14:paraId="2D7F24C7" w14:textId="77777777" w:rsidR="00C714F2" w:rsidRDefault="00C714F2" w:rsidP="00C714F2">
      <w:pPr>
        <w:jc w:val="both"/>
        <w:rPr>
          <w:lang w:val="fr-FR"/>
        </w:rPr>
      </w:pPr>
      <w:r>
        <w:rPr>
          <w:lang w:val="fr-FR"/>
        </w:rPr>
        <w:t>L'Hostal Roig est un site de Catalogne du Néolithique ancien (BIB Bosch, Clop, Oms in BIB 2613)</w:t>
      </w:r>
    </w:p>
    <w:p w14:paraId="01B2C096" w14:textId="77777777" w:rsidR="00C714F2" w:rsidRDefault="00C714F2" w:rsidP="00B87622">
      <w:pPr>
        <w:jc w:val="both"/>
        <w:rPr>
          <w:lang w:val="fr-FR"/>
        </w:rPr>
      </w:pPr>
    </w:p>
    <w:p w14:paraId="4192E93F" w14:textId="77777777" w:rsidR="00C714F2" w:rsidRDefault="00C714F2" w:rsidP="00426FF9">
      <w:pPr>
        <w:pStyle w:val="Heading1"/>
      </w:pPr>
      <w:bookmarkStart w:id="2868" w:name="Sit_Sanavastre"/>
      <w:r>
        <w:t>SANAVASTRE</w:t>
      </w:r>
    </w:p>
    <w:bookmarkEnd w:id="2868"/>
    <w:p w14:paraId="3C0AFCEB" w14:textId="1D475062" w:rsidR="00C714F2" w:rsidRDefault="00C714F2" w:rsidP="00B87622">
      <w:pPr>
        <w:jc w:val="both"/>
        <w:rPr>
          <w:lang w:val="fr-FR"/>
        </w:rPr>
      </w:pPr>
      <w:r>
        <w:rPr>
          <w:lang w:val="fr-FR"/>
        </w:rPr>
        <w:t>Sanavastre</w:t>
      </w:r>
      <w:r w:rsidRPr="00C714F2">
        <w:rPr>
          <w:lang w:val="fr-FR"/>
        </w:rPr>
        <w:t xml:space="preserve"> </w:t>
      </w:r>
      <w:r>
        <w:rPr>
          <w:lang w:val="fr-FR"/>
        </w:rPr>
        <w:t xml:space="preserve">est un site de Catalogne de </w:t>
      </w:r>
      <w:hyperlink r:id="rId6695" w:anchor="Cul_Epicardial" w:history="1">
        <w:r w:rsidR="00E74338" w:rsidRPr="00E74338">
          <w:rPr>
            <w:rStyle w:val="Hyperlink"/>
            <w:lang w:val="fr-FR"/>
          </w:rPr>
          <w:t>Epicardial</w:t>
        </w:r>
      </w:hyperlink>
      <w:r w:rsidR="00E74338">
        <w:rPr>
          <w:lang w:val="fr-FR"/>
        </w:rPr>
        <w:t xml:space="preserve"> </w:t>
      </w:r>
      <w:r>
        <w:rPr>
          <w:lang w:val="fr-FR"/>
        </w:rPr>
        <w:t>(BIB Bosch, Clop, Oms in BIB 2613)</w:t>
      </w:r>
    </w:p>
    <w:p w14:paraId="0C95847D" w14:textId="77777777" w:rsidR="00C714F2" w:rsidRDefault="00C714F2" w:rsidP="00B87622">
      <w:pPr>
        <w:jc w:val="both"/>
        <w:rPr>
          <w:lang w:val="fr-FR"/>
        </w:rPr>
      </w:pPr>
    </w:p>
    <w:p w14:paraId="5F085CF7" w14:textId="77777777" w:rsidR="00C714F2" w:rsidRDefault="00C714F2" w:rsidP="00426FF9">
      <w:pPr>
        <w:pStyle w:val="Heading1"/>
      </w:pPr>
      <w:bookmarkStart w:id="2869" w:name="Sit_Reguers"/>
      <w:r>
        <w:t>REGUERS</w:t>
      </w:r>
    </w:p>
    <w:bookmarkEnd w:id="2869"/>
    <w:p w14:paraId="5EE35A5A" w14:textId="77777777" w:rsidR="00067879" w:rsidRDefault="00067879" w:rsidP="00B87622">
      <w:pPr>
        <w:jc w:val="both"/>
        <w:rPr>
          <w:lang w:val="fr-FR"/>
        </w:rPr>
      </w:pPr>
    </w:p>
    <w:p w14:paraId="530E1ABE" w14:textId="6F97D301" w:rsidR="00C714F2" w:rsidRDefault="00C714F2" w:rsidP="00B87622">
      <w:pPr>
        <w:jc w:val="both"/>
        <w:rPr>
          <w:lang w:val="fr-FR"/>
        </w:rPr>
      </w:pPr>
      <w:r>
        <w:rPr>
          <w:lang w:val="fr-FR"/>
        </w:rPr>
        <w:t xml:space="preserve">Els Reguers est un site de Catalogne de </w:t>
      </w:r>
      <w:hyperlink r:id="rId6696" w:anchor="Cul_Epicardial" w:history="1">
        <w:r w:rsidR="00E74338" w:rsidRPr="00E74338">
          <w:rPr>
            <w:rStyle w:val="Hyperlink"/>
            <w:lang w:val="fr-FR"/>
          </w:rPr>
          <w:t>Epicardial</w:t>
        </w:r>
      </w:hyperlink>
      <w:r w:rsidR="00E74338">
        <w:rPr>
          <w:lang w:val="fr-FR"/>
        </w:rPr>
        <w:t xml:space="preserve"> </w:t>
      </w:r>
      <w:r>
        <w:rPr>
          <w:lang w:val="fr-FR"/>
        </w:rPr>
        <w:t>(BIB Bosch, Clop, Oms in BIB 2613)</w:t>
      </w:r>
    </w:p>
    <w:p w14:paraId="5F24C203" w14:textId="77777777" w:rsidR="005516DF" w:rsidRDefault="005516DF" w:rsidP="00B87622">
      <w:pPr>
        <w:jc w:val="both"/>
        <w:rPr>
          <w:lang w:val="fr-FR"/>
        </w:rPr>
      </w:pPr>
    </w:p>
    <w:p w14:paraId="2033E8E0" w14:textId="77777777" w:rsidR="005516DF" w:rsidRDefault="005516DF" w:rsidP="00426FF9">
      <w:pPr>
        <w:pStyle w:val="Heading1"/>
      </w:pPr>
      <w:bookmarkStart w:id="2870" w:name="Sit_Reguers_Sero"/>
      <w:r>
        <w:t>REGUERS DE SERO</w:t>
      </w:r>
    </w:p>
    <w:bookmarkEnd w:id="2870"/>
    <w:p w14:paraId="02798F8D" w14:textId="77777777" w:rsidR="005516DF" w:rsidRDefault="005516DF" w:rsidP="005516DF">
      <w:pPr>
        <w:jc w:val="both"/>
        <w:rPr>
          <w:lang w:val="fr-FR"/>
        </w:rPr>
      </w:pPr>
    </w:p>
    <w:p w14:paraId="0C84D437" w14:textId="6D8C9732" w:rsidR="004924A9" w:rsidRDefault="005516DF" w:rsidP="005516DF">
      <w:pPr>
        <w:jc w:val="both"/>
        <w:rPr>
          <w:lang w:val="fr-FR"/>
        </w:rPr>
      </w:pPr>
      <w:r>
        <w:rPr>
          <w:lang w:val="fr-FR"/>
        </w:rPr>
        <w:t xml:space="preserve">Reguers de Sero (Artesa de Segre, Catalogne). </w:t>
      </w:r>
      <w:r w:rsidR="006702EA">
        <w:rPr>
          <w:lang w:val="fr-FR"/>
        </w:rPr>
        <w:t>(La Noguera, L</w:t>
      </w:r>
      <w:r w:rsidR="00067879">
        <w:rPr>
          <w:lang w:val="fr-FR"/>
        </w:rPr>
        <w:t>l</w:t>
      </w:r>
      <w:r w:rsidR="006702EA">
        <w:rPr>
          <w:lang w:val="fr-FR"/>
        </w:rPr>
        <w:t xml:space="preserve">eida) (BIB 2946) </w:t>
      </w:r>
      <w:r w:rsidR="004924A9">
        <w:rPr>
          <w:lang w:val="fr-FR"/>
        </w:rPr>
        <w:t>Dans le bassin moyen du Segre, au fond d'une vallée, sur la rive droite du Senill. Avec au moins t</w:t>
      </w:r>
      <w:r>
        <w:rPr>
          <w:lang w:val="fr-FR"/>
        </w:rPr>
        <w:t xml:space="preserve">rois </w:t>
      </w:r>
      <w:hyperlink r:id="rId6697" w:anchor="Cul_Art__GBT_statuaire_SM" w:history="1">
        <w:r w:rsidRPr="0032190F">
          <w:rPr>
            <w:rStyle w:val="Hyperlink"/>
            <w:lang w:val="fr-FR" w:eastAsia="en-GB"/>
          </w:rPr>
          <w:t>SM</w:t>
        </w:r>
      </w:hyperlink>
      <w:r w:rsidRPr="005516DF">
        <w:rPr>
          <w:lang w:val="fr-FR"/>
        </w:rPr>
        <w:t xml:space="preserve"> </w:t>
      </w:r>
      <w:r w:rsidR="004924A9">
        <w:rPr>
          <w:lang w:val="fr-FR"/>
        </w:rPr>
        <w:t xml:space="preserve">(NMI&gt;=3) </w:t>
      </w:r>
      <w:r w:rsidRPr="005516DF">
        <w:rPr>
          <w:lang w:val="fr-FR"/>
        </w:rPr>
        <w:t xml:space="preserve">en </w:t>
      </w:r>
      <w:hyperlink r:id="rId6698" w:anchor="Cul_Art__GBT_statuaire_SM_ctxt_remploi" w:history="1">
        <w:r w:rsidRPr="004924A9">
          <w:rPr>
            <w:rStyle w:val="Hyperlink"/>
            <w:lang w:val="fr-FR"/>
          </w:rPr>
          <w:t>remploi</w:t>
        </w:r>
      </w:hyperlink>
      <w:r w:rsidRPr="005516DF">
        <w:rPr>
          <w:lang w:val="fr-FR"/>
        </w:rPr>
        <w:t xml:space="preserve"> dans un dolmen</w:t>
      </w:r>
      <w:r>
        <w:rPr>
          <w:lang w:val="fr-FR"/>
        </w:rPr>
        <w:t xml:space="preserve"> (BIB 2904)</w:t>
      </w:r>
      <w:r w:rsidRPr="005516DF">
        <w:rPr>
          <w:lang w:val="fr-FR"/>
        </w:rPr>
        <w:t xml:space="preserve"> </w:t>
      </w:r>
      <w:r w:rsidR="004924A9" w:rsidRPr="004924A9">
        <w:rPr>
          <w:lang w:val="fr-FR"/>
        </w:rPr>
        <w:t xml:space="preserve">restes de trois </w:t>
      </w:r>
      <w:r w:rsidR="00067879">
        <w:rPr>
          <w:lang w:val="fr-FR"/>
        </w:rPr>
        <w:t>SM</w:t>
      </w:r>
      <w:r w:rsidR="004924A9" w:rsidRPr="004924A9">
        <w:rPr>
          <w:lang w:val="fr-FR"/>
        </w:rPr>
        <w:t xml:space="preserve"> ont été réemployés dans la construction du cromlech et de la chambre funéraire</w:t>
      </w:r>
      <w:r w:rsidR="004924A9">
        <w:rPr>
          <w:lang w:val="fr-FR"/>
        </w:rPr>
        <w:t xml:space="preserve"> (BIB 2904) contexte Verazien (BIB 2904) </w:t>
      </w:r>
    </w:p>
    <w:p w14:paraId="5ECDFA1A" w14:textId="77777777" w:rsidR="004924A9" w:rsidRDefault="004924A9" w:rsidP="005516DF">
      <w:pPr>
        <w:jc w:val="both"/>
        <w:rPr>
          <w:lang w:val="fr-FR"/>
        </w:rPr>
      </w:pPr>
    </w:p>
    <w:p w14:paraId="1F00AA27" w14:textId="77777777" w:rsidR="004924A9" w:rsidRDefault="00067879" w:rsidP="004924A9">
      <w:pPr>
        <w:pStyle w:val="Heading2"/>
      </w:pPr>
      <w:r>
        <w:t>d</w:t>
      </w:r>
      <w:r w:rsidR="004924A9">
        <w:t>olmen</w:t>
      </w:r>
    </w:p>
    <w:p w14:paraId="778C683D" w14:textId="77777777" w:rsidR="004924A9" w:rsidRDefault="004924A9" w:rsidP="004924A9">
      <w:pPr>
        <w:rPr>
          <w:lang w:val="fr-FR"/>
        </w:rPr>
      </w:pPr>
    </w:p>
    <w:p w14:paraId="6087F6B3" w14:textId="25CE54BB" w:rsidR="004924A9" w:rsidRDefault="00000000" w:rsidP="00067879">
      <w:pPr>
        <w:jc w:val="both"/>
        <w:rPr>
          <w:lang w:val="fr-FR"/>
        </w:rPr>
      </w:pPr>
      <w:hyperlink r:id="rId6699" w:anchor="Cul_Megalithisme_NE_Espagne_typ_pyren" w:history="1">
        <w:r w:rsidR="004924A9" w:rsidRPr="004924A9">
          <w:rPr>
            <w:rStyle w:val="Hyperlink"/>
            <w:lang w:val="fr-FR"/>
          </w:rPr>
          <w:t>Dolmen de type "pyrénéen"</w:t>
        </w:r>
      </w:hyperlink>
      <w:r w:rsidR="004924A9">
        <w:rPr>
          <w:lang w:val="fr-FR"/>
        </w:rPr>
        <w:t xml:space="preserve"> (BIB 2904) . Dolmen simple couvert par un tumulus daté de la première moitié du 3e millénaire (BIB 2904) Les plus grands tronçons de stèles ont servis dans la construction de la chambre (BIB 2904) </w:t>
      </w:r>
      <w:r w:rsidR="006702EA">
        <w:rPr>
          <w:lang w:val="fr-FR"/>
        </w:rPr>
        <w:t>Daté de vers 2700 BC. A l'intérieur il y a des stèles en réemploi (BIB 2946)</w:t>
      </w:r>
    </w:p>
    <w:p w14:paraId="5B102BAF" w14:textId="77777777" w:rsidR="004924A9" w:rsidRDefault="004924A9" w:rsidP="00067879">
      <w:pPr>
        <w:jc w:val="both"/>
        <w:rPr>
          <w:lang w:val="fr-FR"/>
        </w:rPr>
      </w:pPr>
      <w:r>
        <w:rPr>
          <w:lang w:val="fr-FR"/>
        </w:rPr>
        <w:t xml:space="preserve">Les datations 14C traduisent probablement le début du monumenent (ca 2750 BC) puis sa violation (ca 2000 BC) (BIB 2904) </w:t>
      </w:r>
    </w:p>
    <w:p w14:paraId="1668BFAE" w14:textId="77777777" w:rsidR="004924A9" w:rsidRDefault="004924A9" w:rsidP="004924A9">
      <w:pPr>
        <w:rPr>
          <w:lang w:val="fr-FR"/>
        </w:rPr>
      </w:pPr>
    </w:p>
    <w:p w14:paraId="4B8E274A" w14:textId="77777777" w:rsidR="004924A9" w:rsidRDefault="004924A9" w:rsidP="004924A9">
      <w:pPr>
        <w:pStyle w:val="Heading3"/>
      </w:pPr>
      <w:r>
        <w:t>chambre funéraire</w:t>
      </w:r>
    </w:p>
    <w:p w14:paraId="27861AC0" w14:textId="77777777" w:rsidR="004924A9" w:rsidRDefault="004924A9" w:rsidP="006702EA">
      <w:pPr>
        <w:jc w:val="both"/>
        <w:rPr>
          <w:lang w:val="fr-FR"/>
        </w:rPr>
      </w:pPr>
      <w:r w:rsidRPr="004924A9">
        <w:rPr>
          <w:lang w:val="fr-FR"/>
        </w:rPr>
        <w:t>Les restes partiels de deux inhumations, ainsi que différents éléments correspondant à des offrandes ou à la parure des corps enterrés se sont conservés mais ont été remaniés ponctuellement par rapport à une disposition anatomique (fig. 4.5). L’analyse anthropologique a pu montrer la présence, d’au moins deux individus, à partir de la détermination de deux incisives centrales dro</w:t>
      </w:r>
      <w:r>
        <w:rPr>
          <w:lang w:val="fr-FR"/>
        </w:rPr>
        <w:t xml:space="preserve">ites de la mandibule inférieure (BIB 2904) </w:t>
      </w:r>
      <w:r w:rsidRPr="004924A9">
        <w:rPr>
          <w:lang w:val="fr-FR"/>
        </w:rPr>
        <w:t>Sur le sol de la chambre funéraire reposait le tronc d’un individu jeune-adulte avec les clavicules, les extrémités supérieures, la colonne vertébrale et une partie du côté de la cage thoracique</w:t>
      </w:r>
      <w:r>
        <w:rPr>
          <w:lang w:val="fr-FR"/>
        </w:rPr>
        <w:t xml:space="preserve"> (BIB 2904) </w:t>
      </w:r>
    </w:p>
    <w:p w14:paraId="5EBCFB8F" w14:textId="77777777" w:rsidR="006702EA" w:rsidRDefault="006702EA" w:rsidP="006702EA">
      <w:pPr>
        <w:jc w:val="both"/>
        <w:rPr>
          <w:lang w:val="fr-FR"/>
        </w:rPr>
      </w:pPr>
    </w:p>
    <w:p w14:paraId="130B858D" w14:textId="77777777" w:rsidR="004924A9" w:rsidRPr="004924A9" w:rsidRDefault="004924A9" w:rsidP="004924A9">
      <w:pPr>
        <w:autoSpaceDE w:val="0"/>
        <w:autoSpaceDN w:val="0"/>
        <w:adjustRightInd w:val="0"/>
        <w:rPr>
          <w:lang w:val="fr-FR"/>
        </w:rPr>
      </w:pPr>
      <w:r w:rsidRPr="004924A9">
        <w:rPr>
          <w:szCs w:val="22"/>
          <w:lang w:val="fr-FR" w:eastAsia="en-GB"/>
        </w:rPr>
        <w:t>un bol non décoré</w:t>
      </w:r>
      <w:r>
        <w:rPr>
          <w:szCs w:val="22"/>
          <w:lang w:val="fr-FR" w:eastAsia="en-GB"/>
        </w:rPr>
        <w:t xml:space="preserve"> </w:t>
      </w:r>
      <w:r w:rsidRPr="004924A9">
        <w:rPr>
          <w:szCs w:val="22"/>
          <w:lang w:val="fr-FR" w:eastAsia="en-GB"/>
        </w:rPr>
        <w:t>presque entier à fond concave avec deux languettes</w:t>
      </w:r>
      <w:r>
        <w:rPr>
          <w:szCs w:val="22"/>
          <w:lang w:val="fr-FR" w:eastAsia="en-GB"/>
        </w:rPr>
        <w:t xml:space="preserve"> </w:t>
      </w:r>
      <w:r w:rsidRPr="004924A9">
        <w:rPr>
          <w:szCs w:val="22"/>
          <w:lang w:val="fr-FR" w:eastAsia="en-GB"/>
        </w:rPr>
        <w:t>superposées</w:t>
      </w:r>
      <w:r>
        <w:rPr>
          <w:szCs w:val="22"/>
          <w:lang w:val="fr-FR" w:eastAsia="en-GB"/>
        </w:rPr>
        <w:t xml:space="preserve">, les reste d'un autre vase </w:t>
      </w:r>
      <w:r w:rsidRPr="004924A9">
        <w:rPr>
          <w:szCs w:val="22"/>
          <w:lang w:val="fr-FR" w:eastAsia="en-GB"/>
        </w:rPr>
        <w:t xml:space="preserve">à section ovale et bord évasé </w:t>
      </w:r>
      <w:r>
        <w:rPr>
          <w:szCs w:val="22"/>
          <w:lang w:val="fr-FR" w:eastAsia="en-GB"/>
        </w:rPr>
        <w:t xml:space="preserve">(BIB 2904) </w:t>
      </w:r>
    </w:p>
    <w:p w14:paraId="3C0F3B94" w14:textId="77777777" w:rsidR="004924A9" w:rsidRDefault="004924A9" w:rsidP="004924A9">
      <w:pPr>
        <w:rPr>
          <w:lang w:val="fr-FR"/>
        </w:rPr>
      </w:pPr>
    </w:p>
    <w:p w14:paraId="2F6D6FF0" w14:textId="77777777" w:rsidR="004924A9" w:rsidRDefault="004924A9" w:rsidP="004924A9">
      <w:pPr>
        <w:rPr>
          <w:lang w:val="fr-FR"/>
        </w:rPr>
      </w:pPr>
      <w:r>
        <w:rPr>
          <w:lang w:val="fr-FR"/>
        </w:rPr>
        <w:t>Datation 14C sur os:</w:t>
      </w:r>
    </w:p>
    <w:p w14:paraId="146C157E" w14:textId="77777777" w:rsidR="004924A9" w:rsidRDefault="004924A9" w:rsidP="004924A9">
      <w:pPr>
        <w:rPr>
          <w:lang w:val="fr-FR"/>
        </w:rPr>
      </w:pPr>
    </w:p>
    <w:tbl>
      <w:tblPr>
        <w:tblW w:w="743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96"/>
        <w:gridCol w:w="1576"/>
        <w:gridCol w:w="1188"/>
        <w:gridCol w:w="1096"/>
        <w:gridCol w:w="1376"/>
      </w:tblGrid>
      <w:tr w:rsidR="005D10B6" w14:paraId="0D919EF8" w14:textId="77777777" w:rsidTr="00C35EA7">
        <w:trPr>
          <w:jc w:val="center"/>
        </w:trPr>
        <w:tc>
          <w:tcPr>
            <w:tcW w:w="2196" w:type="dxa"/>
          </w:tcPr>
          <w:p w14:paraId="11814B4F" w14:textId="77777777" w:rsidR="004924A9" w:rsidRPr="00C35EA7" w:rsidRDefault="004924A9" w:rsidP="00C35EA7">
            <w:pPr>
              <w:jc w:val="center"/>
              <w:rPr>
                <w:lang w:val="fr-FR"/>
              </w:rPr>
            </w:pPr>
            <w:r w:rsidRPr="00C35EA7">
              <w:rPr>
                <w:lang w:val="fr-FR"/>
              </w:rPr>
              <w:t>contexte</w:t>
            </w:r>
          </w:p>
        </w:tc>
        <w:tc>
          <w:tcPr>
            <w:tcW w:w="1576" w:type="dxa"/>
          </w:tcPr>
          <w:p w14:paraId="2832C295" w14:textId="77777777" w:rsidR="004924A9" w:rsidRPr="00C35EA7" w:rsidRDefault="004924A9" w:rsidP="00C35EA7">
            <w:pPr>
              <w:jc w:val="center"/>
              <w:rPr>
                <w:lang w:val="fr-FR"/>
              </w:rPr>
            </w:pPr>
            <w:r w:rsidRPr="00C35EA7">
              <w:rPr>
                <w:lang w:val="fr-FR"/>
              </w:rPr>
              <w:t>num labo</w:t>
            </w:r>
          </w:p>
        </w:tc>
        <w:tc>
          <w:tcPr>
            <w:tcW w:w="1188" w:type="dxa"/>
          </w:tcPr>
          <w:p w14:paraId="3E5FA067" w14:textId="77777777" w:rsidR="004924A9" w:rsidRPr="00C35EA7" w:rsidRDefault="004924A9" w:rsidP="00C35EA7">
            <w:pPr>
              <w:jc w:val="center"/>
              <w:rPr>
                <w:lang w:val="fr-FR"/>
              </w:rPr>
            </w:pPr>
            <w:r w:rsidRPr="00C35EA7">
              <w:rPr>
                <w:lang w:val="fr-FR"/>
              </w:rPr>
              <w:t>BP</w:t>
            </w:r>
          </w:p>
        </w:tc>
        <w:tc>
          <w:tcPr>
            <w:tcW w:w="1096" w:type="dxa"/>
          </w:tcPr>
          <w:p w14:paraId="759953D3" w14:textId="77777777" w:rsidR="004924A9" w:rsidRPr="00C35EA7" w:rsidRDefault="004924A9" w:rsidP="00C35EA7">
            <w:pPr>
              <w:jc w:val="center"/>
              <w:rPr>
                <w:lang w:val="fr-FR"/>
              </w:rPr>
            </w:pPr>
            <w:r w:rsidRPr="00C35EA7">
              <w:rPr>
                <w:lang w:val="fr-FR"/>
              </w:rPr>
              <w:t>calibrée</w:t>
            </w:r>
          </w:p>
        </w:tc>
        <w:tc>
          <w:tcPr>
            <w:tcW w:w="1376" w:type="dxa"/>
          </w:tcPr>
          <w:p w14:paraId="1631BFA3" w14:textId="77777777" w:rsidR="004924A9" w:rsidRPr="00C35EA7" w:rsidRDefault="004924A9" w:rsidP="00C35EA7">
            <w:pPr>
              <w:jc w:val="center"/>
              <w:rPr>
                <w:lang w:val="fr-FR"/>
              </w:rPr>
            </w:pPr>
            <w:r w:rsidRPr="00C35EA7">
              <w:rPr>
                <w:lang w:val="fr-FR"/>
              </w:rPr>
              <w:t>cal. BC</w:t>
            </w:r>
          </w:p>
        </w:tc>
      </w:tr>
      <w:tr w:rsidR="005D10B6" w14:paraId="327EECC1" w14:textId="77777777" w:rsidTr="00C35EA7">
        <w:trPr>
          <w:jc w:val="center"/>
        </w:trPr>
        <w:tc>
          <w:tcPr>
            <w:tcW w:w="2196" w:type="dxa"/>
          </w:tcPr>
          <w:p w14:paraId="268C3FE6" w14:textId="77777777" w:rsidR="004924A9" w:rsidRPr="00C35EA7" w:rsidRDefault="004924A9" w:rsidP="004924A9">
            <w:pPr>
              <w:rPr>
                <w:lang w:val="fr-FR"/>
              </w:rPr>
            </w:pPr>
            <w:r w:rsidRPr="00C35EA7">
              <w:rPr>
                <w:lang w:val="fr-FR"/>
              </w:rPr>
              <w:t>ensemble supérieur</w:t>
            </w:r>
          </w:p>
        </w:tc>
        <w:tc>
          <w:tcPr>
            <w:tcW w:w="1576" w:type="dxa"/>
          </w:tcPr>
          <w:p w14:paraId="6D7C300C" w14:textId="77777777" w:rsidR="004924A9" w:rsidRPr="00C35EA7" w:rsidRDefault="004924A9" w:rsidP="004924A9">
            <w:pPr>
              <w:rPr>
                <w:lang w:val="fr-FR"/>
              </w:rPr>
            </w:pPr>
            <w:r w:rsidRPr="00C35EA7">
              <w:rPr>
                <w:lang w:val="fr-FR"/>
              </w:rPr>
              <w:t>Beta-230406</w:t>
            </w:r>
          </w:p>
        </w:tc>
        <w:tc>
          <w:tcPr>
            <w:tcW w:w="1188" w:type="dxa"/>
          </w:tcPr>
          <w:p w14:paraId="504C1FDD" w14:textId="77777777" w:rsidR="004924A9" w:rsidRPr="00C35EA7" w:rsidRDefault="004924A9" w:rsidP="004924A9">
            <w:pPr>
              <w:rPr>
                <w:lang w:val="fr-FR"/>
              </w:rPr>
            </w:pPr>
            <w:r w:rsidRPr="00C35EA7">
              <w:rPr>
                <w:lang w:val="fr-FR"/>
              </w:rPr>
              <w:t>4150±50</w:t>
            </w:r>
          </w:p>
        </w:tc>
        <w:tc>
          <w:tcPr>
            <w:tcW w:w="1096" w:type="dxa"/>
          </w:tcPr>
          <w:p w14:paraId="136F4385" w14:textId="77777777" w:rsidR="004924A9" w:rsidRPr="00C35EA7" w:rsidRDefault="004924A9" w:rsidP="004924A9">
            <w:pPr>
              <w:rPr>
                <w:lang w:val="fr-FR"/>
              </w:rPr>
            </w:pPr>
            <w:r w:rsidRPr="00C35EA7">
              <w:rPr>
                <w:lang w:val="fr-FR"/>
              </w:rPr>
              <w:t>2 sigma</w:t>
            </w:r>
          </w:p>
        </w:tc>
        <w:tc>
          <w:tcPr>
            <w:tcW w:w="1376" w:type="dxa"/>
          </w:tcPr>
          <w:p w14:paraId="2E7DFDD0" w14:textId="77777777" w:rsidR="004924A9" w:rsidRPr="00C35EA7" w:rsidRDefault="004924A9" w:rsidP="004924A9">
            <w:pPr>
              <w:rPr>
                <w:lang w:val="fr-FR"/>
              </w:rPr>
            </w:pPr>
            <w:r w:rsidRPr="00C35EA7">
              <w:rPr>
                <w:lang w:val="fr-FR"/>
              </w:rPr>
              <w:t>2881-2581</w:t>
            </w:r>
          </w:p>
        </w:tc>
      </w:tr>
      <w:tr w:rsidR="005D10B6" w14:paraId="17A67CE9" w14:textId="77777777" w:rsidTr="00C35EA7">
        <w:trPr>
          <w:jc w:val="center"/>
        </w:trPr>
        <w:tc>
          <w:tcPr>
            <w:tcW w:w="2196" w:type="dxa"/>
          </w:tcPr>
          <w:p w14:paraId="4A4D79EF" w14:textId="77777777" w:rsidR="004924A9" w:rsidRPr="00C35EA7" w:rsidRDefault="004924A9" w:rsidP="004924A9">
            <w:pPr>
              <w:rPr>
                <w:lang w:val="fr-FR"/>
              </w:rPr>
            </w:pPr>
            <w:r w:rsidRPr="00C35EA7">
              <w:rPr>
                <w:lang w:val="fr-FR"/>
              </w:rPr>
              <w:t>ensemble inférieur</w:t>
            </w:r>
          </w:p>
        </w:tc>
        <w:tc>
          <w:tcPr>
            <w:tcW w:w="1576" w:type="dxa"/>
          </w:tcPr>
          <w:p w14:paraId="194BAD27" w14:textId="77777777" w:rsidR="004924A9" w:rsidRPr="00C35EA7" w:rsidRDefault="004924A9" w:rsidP="004924A9">
            <w:pPr>
              <w:rPr>
                <w:lang w:val="fr-FR"/>
              </w:rPr>
            </w:pPr>
            <w:r w:rsidRPr="00C35EA7">
              <w:rPr>
                <w:lang w:val="fr-FR"/>
              </w:rPr>
              <w:t>Beta-318374</w:t>
            </w:r>
          </w:p>
        </w:tc>
        <w:tc>
          <w:tcPr>
            <w:tcW w:w="1188" w:type="dxa"/>
          </w:tcPr>
          <w:p w14:paraId="073E7728" w14:textId="77777777" w:rsidR="004924A9" w:rsidRPr="00C35EA7" w:rsidRDefault="004924A9" w:rsidP="004924A9">
            <w:pPr>
              <w:rPr>
                <w:lang w:val="fr-FR"/>
              </w:rPr>
            </w:pPr>
            <w:r w:rsidRPr="00C35EA7">
              <w:rPr>
                <w:lang w:val="fr-FR"/>
              </w:rPr>
              <w:t>3630±30</w:t>
            </w:r>
          </w:p>
        </w:tc>
        <w:tc>
          <w:tcPr>
            <w:tcW w:w="1096" w:type="dxa"/>
          </w:tcPr>
          <w:p w14:paraId="026DDFAD" w14:textId="77777777" w:rsidR="004924A9" w:rsidRPr="00C35EA7" w:rsidRDefault="004924A9" w:rsidP="004924A9">
            <w:pPr>
              <w:rPr>
                <w:lang w:val="fr-FR"/>
              </w:rPr>
            </w:pPr>
            <w:r w:rsidRPr="00C35EA7">
              <w:rPr>
                <w:lang w:val="fr-FR"/>
              </w:rPr>
              <w:t>2 sigma</w:t>
            </w:r>
          </w:p>
        </w:tc>
        <w:tc>
          <w:tcPr>
            <w:tcW w:w="1376" w:type="dxa"/>
          </w:tcPr>
          <w:p w14:paraId="4C2A8E6B" w14:textId="77777777" w:rsidR="004924A9" w:rsidRPr="00C35EA7" w:rsidRDefault="004924A9" w:rsidP="004924A9">
            <w:pPr>
              <w:rPr>
                <w:lang w:val="fr-FR"/>
              </w:rPr>
            </w:pPr>
            <w:r w:rsidRPr="00C35EA7">
              <w:rPr>
                <w:lang w:val="fr-FR"/>
              </w:rPr>
              <w:t>2127-1903</w:t>
            </w:r>
          </w:p>
        </w:tc>
      </w:tr>
    </w:tbl>
    <w:p w14:paraId="6912BF8C" w14:textId="77777777" w:rsidR="004924A9" w:rsidRDefault="004924A9" w:rsidP="004924A9">
      <w:pPr>
        <w:rPr>
          <w:lang w:val="fr-FR"/>
        </w:rPr>
      </w:pPr>
      <w:r>
        <w:rPr>
          <w:lang w:val="fr-FR"/>
        </w:rPr>
        <w:t xml:space="preserve">(BIB 2904) </w:t>
      </w:r>
    </w:p>
    <w:p w14:paraId="0F4B53F3" w14:textId="77777777" w:rsidR="004924A9" w:rsidRDefault="004924A9" w:rsidP="004924A9">
      <w:pPr>
        <w:rPr>
          <w:lang w:val="fr-FR"/>
        </w:rPr>
      </w:pPr>
    </w:p>
    <w:p w14:paraId="57E04EF1" w14:textId="77777777" w:rsidR="004924A9" w:rsidRDefault="004924A9" w:rsidP="004924A9">
      <w:pPr>
        <w:pStyle w:val="Heading3"/>
      </w:pPr>
      <w:r>
        <w:t>tumulus</w:t>
      </w:r>
    </w:p>
    <w:p w14:paraId="53416032" w14:textId="77777777" w:rsidR="004924A9" w:rsidRDefault="004924A9" w:rsidP="004924A9">
      <w:pPr>
        <w:rPr>
          <w:lang w:val="fr-FR"/>
        </w:rPr>
      </w:pPr>
    </w:p>
    <w:p w14:paraId="0E14468B" w14:textId="77777777" w:rsidR="004924A9" w:rsidRDefault="00067879" w:rsidP="004924A9">
      <w:pPr>
        <w:pStyle w:val="Heading2"/>
      </w:pPr>
      <w:r>
        <w:t>m</w:t>
      </w:r>
      <w:r w:rsidR="004924A9">
        <w:t>obilier</w:t>
      </w:r>
    </w:p>
    <w:p w14:paraId="3AE2F6F2" w14:textId="77777777" w:rsidR="004924A9" w:rsidRDefault="004924A9" w:rsidP="004924A9">
      <w:pPr>
        <w:rPr>
          <w:lang w:val="fr-FR"/>
        </w:rPr>
      </w:pPr>
    </w:p>
    <w:p w14:paraId="30288173" w14:textId="77777777" w:rsidR="004924A9" w:rsidRDefault="004924A9" w:rsidP="004924A9">
      <w:pPr>
        <w:rPr>
          <w:lang w:val="fr-FR"/>
        </w:rPr>
      </w:pPr>
      <w:r w:rsidRPr="004924A9">
        <w:rPr>
          <w:lang w:val="fr-FR"/>
        </w:rPr>
        <w:t>Les restes d’environ 400 perles de coquillage (</w:t>
      </w:r>
      <w:r w:rsidRPr="00067879">
        <w:rPr>
          <w:i/>
          <w:lang w:val="fr-FR"/>
        </w:rPr>
        <w:t>cardium</w:t>
      </w:r>
      <w:r w:rsidRPr="004924A9">
        <w:rPr>
          <w:lang w:val="fr-FR"/>
        </w:rPr>
        <w:t>), plus une autre en pierre ont permis de restituer deux colliers qui devaient former une partie de la parure des défunts, de même que quatre boutons prismatiques en os à section triangulaire et perforation en “ V ”.</w:t>
      </w:r>
      <w:r>
        <w:rPr>
          <w:lang w:val="fr-FR"/>
        </w:rPr>
        <w:t xml:space="preserve">(BIB 2904) </w:t>
      </w:r>
    </w:p>
    <w:p w14:paraId="1CFAE2F5" w14:textId="77777777" w:rsidR="004924A9" w:rsidRDefault="004924A9" w:rsidP="004924A9">
      <w:pPr>
        <w:rPr>
          <w:lang w:val="fr-FR"/>
        </w:rPr>
      </w:pPr>
    </w:p>
    <w:p w14:paraId="5FE1A419" w14:textId="77777777" w:rsidR="004924A9" w:rsidRDefault="004924A9" w:rsidP="004924A9">
      <w:pPr>
        <w:rPr>
          <w:lang w:val="fr-FR"/>
        </w:rPr>
      </w:pPr>
      <w:r>
        <w:rPr>
          <w:lang w:val="fr-FR"/>
        </w:rPr>
        <w:t xml:space="preserve">Partie sud du tumulus: </w:t>
      </w:r>
      <w:r w:rsidRPr="004924A9">
        <w:rPr>
          <w:lang w:val="fr-FR"/>
        </w:rPr>
        <w:t>une pointe de silex à ailettes et pédoncule, un bouton pyramidal de coquillage à base carrée et perforation en “ V ”, décoré sur les bords avec une fine bande incisée remplie de petites lignes disposées perpendiculairement</w:t>
      </w:r>
      <w:r>
        <w:rPr>
          <w:lang w:val="fr-FR"/>
        </w:rPr>
        <w:t xml:space="preserve"> (BIB 2904) </w:t>
      </w:r>
    </w:p>
    <w:p w14:paraId="6E613DC7" w14:textId="77777777" w:rsidR="004924A9" w:rsidRDefault="004924A9" w:rsidP="004924A9">
      <w:pPr>
        <w:rPr>
          <w:lang w:val="fr-FR"/>
        </w:rPr>
      </w:pPr>
    </w:p>
    <w:p w14:paraId="238BEE4F" w14:textId="77777777" w:rsidR="004924A9" w:rsidRDefault="004924A9" w:rsidP="004924A9">
      <w:pPr>
        <w:rPr>
          <w:lang w:val="fr-FR"/>
        </w:rPr>
      </w:pPr>
      <w:r>
        <w:rPr>
          <w:lang w:val="fr-FR"/>
        </w:rPr>
        <w:t xml:space="preserve">Campaniforme récent et épicamapniforme (BIB 2904) </w:t>
      </w:r>
    </w:p>
    <w:p w14:paraId="4A421FA5" w14:textId="77777777" w:rsidR="004924A9" w:rsidRDefault="004924A9" w:rsidP="004924A9">
      <w:pPr>
        <w:rPr>
          <w:lang w:val="fr-FR"/>
        </w:rPr>
      </w:pPr>
    </w:p>
    <w:p w14:paraId="65C4D9B3" w14:textId="77777777" w:rsidR="005516DF" w:rsidRDefault="005516DF" w:rsidP="005516DF">
      <w:pPr>
        <w:jc w:val="both"/>
        <w:rPr>
          <w:lang w:val="fr-FR"/>
        </w:rPr>
      </w:pPr>
    </w:p>
    <w:p w14:paraId="4BE0A349" w14:textId="77777777" w:rsidR="005516DF" w:rsidRPr="005516DF" w:rsidRDefault="00067879" w:rsidP="005516DF">
      <w:pPr>
        <w:pStyle w:val="Heading2"/>
      </w:pPr>
      <w:r>
        <w:t>s</w:t>
      </w:r>
      <w:r w:rsidR="005516DF" w:rsidRPr="005516DF">
        <w:t>tèles</w:t>
      </w:r>
    </w:p>
    <w:p w14:paraId="03E4F9A5" w14:textId="77777777" w:rsidR="005516DF" w:rsidRPr="005516DF" w:rsidRDefault="005516DF" w:rsidP="005516DF">
      <w:pPr>
        <w:rPr>
          <w:lang w:val="fr-FR"/>
        </w:rPr>
      </w:pPr>
    </w:p>
    <w:p w14:paraId="0249E56B" w14:textId="77777777" w:rsidR="005516DF" w:rsidRDefault="005516DF" w:rsidP="005516DF">
      <w:pPr>
        <w:pStyle w:val="Heading3"/>
      </w:pPr>
      <w:r w:rsidRPr="005516DF">
        <w:t>Sero A</w:t>
      </w:r>
    </w:p>
    <w:p w14:paraId="67F2EF5E" w14:textId="77777777" w:rsidR="005516DF" w:rsidRDefault="004924A9" w:rsidP="005516DF">
      <w:pPr>
        <w:rPr>
          <w:lang w:val="fr-FR"/>
        </w:rPr>
      </w:pPr>
      <w:r>
        <w:rPr>
          <w:lang w:val="fr-FR"/>
        </w:rPr>
        <w:t xml:space="preserve">quasi-complète, ~ 2 m de haut (SS BIB) </w:t>
      </w:r>
      <w:r w:rsidRPr="004924A9">
        <w:rPr>
          <w:lang w:val="fr-FR"/>
        </w:rPr>
        <w:t>chevrons sur la face antérieure, les côtés et la partie sommitale ; des rectangles sur la face dorsale</w:t>
      </w:r>
      <w:r>
        <w:rPr>
          <w:lang w:val="fr-FR"/>
        </w:rPr>
        <w:t xml:space="preserve"> (BIB 2904) </w:t>
      </w:r>
    </w:p>
    <w:p w14:paraId="6DD5DD83" w14:textId="77777777" w:rsidR="005516DF" w:rsidRDefault="005516DF" w:rsidP="005516DF">
      <w:pPr>
        <w:rPr>
          <w:lang w:val="fr-FR"/>
        </w:rPr>
      </w:pPr>
    </w:p>
    <w:p w14:paraId="409FDECE" w14:textId="77777777" w:rsidR="005516DF" w:rsidRPr="005516DF" w:rsidRDefault="005516DF" w:rsidP="00183AB0">
      <w:pPr>
        <w:pStyle w:val="Heading4"/>
      </w:pPr>
      <w:r w:rsidRPr="005516DF">
        <w:t>face A</w:t>
      </w:r>
    </w:p>
    <w:p w14:paraId="5033542F" w14:textId="77777777" w:rsidR="005516DF" w:rsidRDefault="005516DF" w:rsidP="005516DF">
      <w:pPr>
        <w:rPr>
          <w:lang w:val="fr-FR"/>
        </w:rPr>
      </w:pPr>
    </w:p>
    <w:p w14:paraId="5C3176A0" w14:textId="223D1CC4" w:rsidR="005516DF" w:rsidRDefault="005516DF" w:rsidP="005516DF">
      <w:pPr>
        <w:rPr>
          <w:lang w:val="fr-FR"/>
        </w:rPr>
      </w:pPr>
      <w:r>
        <w:rPr>
          <w:lang w:val="fr-FR"/>
        </w:rPr>
        <w:t>ceinture, manteau figurés par des chevrons (SS BIB) manteau</w:t>
      </w:r>
      <w:r w:rsidR="004924A9">
        <w:rPr>
          <w:lang w:val="fr-FR"/>
        </w:rPr>
        <w:t xml:space="preserve">, </w:t>
      </w:r>
      <w:hyperlink r:id="rId6700" w:anchor="Cul_Art_TAC_T_t_ceinture" w:history="1">
        <w:r w:rsidR="004924A9" w:rsidRPr="004924A9">
          <w:rPr>
            <w:rStyle w:val="Hyperlink"/>
            <w:lang w:val="fr-FR"/>
          </w:rPr>
          <w:t>ceinture</w:t>
        </w:r>
      </w:hyperlink>
      <w:r w:rsidR="004924A9">
        <w:rPr>
          <w:lang w:val="fr-FR"/>
        </w:rPr>
        <w:t xml:space="preserve"> avec boucle</w:t>
      </w:r>
      <w:r>
        <w:rPr>
          <w:lang w:val="fr-FR"/>
        </w:rPr>
        <w:t xml:space="preserve"> </w:t>
      </w:r>
      <w:r w:rsidR="004924A9">
        <w:rPr>
          <w:lang w:val="fr-FR"/>
        </w:rPr>
        <w:t xml:space="preserve">de </w:t>
      </w:r>
      <w:r w:rsidR="004924A9" w:rsidRPr="004924A9">
        <w:rPr>
          <w:lang w:val="fr-FR"/>
        </w:rPr>
        <w:t xml:space="preserve">forme rectangulaire avec un léger rétrécissement médian </w:t>
      </w:r>
      <w:r>
        <w:rPr>
          <w:lang w:val="fr-FR"/>
        </w:rPr>
        <w:t xml:space="preserve">(BIB 2904) </w:t>
      </w:r>
    </w:p>
    <w:p w14:paraId="70A0B303" w14:textId="77777777" w:rsidR="005516DF" w:rsidRDefault="005516DF" w:rsidP="005516DF">
      <w:pPr>
        <w:rPr>
          <w:lang w:val="fr-FR"/>
        </w:rPr>
      </w:pPr>
    </w:p>
    <w:p w14:paraId="60006097" w14:textId="77777777" w:rsidR="005516DF" w:rsidRDefault="005516DF" w:rsidP="00183AB0">
      <w:pPr>
        <w:pStyle w:val="Heading4"/>
      </w:pPr>
      <w:r>
        <w:t>face B</w:t>
      </w:r>
    </w:p>
    <w:p w14:paraId="09866D48" w14:textId="77777777" w:rsidR="005516DF" w:rsidRDefault="005516DF" w:rsidP="005516DF">
      <w:pPr>
        <w:rPr>
          <w:lang w:val="fr-FR"/>
        </w:rPr>
      </w:pPr>
    </w:p>
    <w:p w14:paraId="051B1044" w14:textId="77777777" w:rsidR="005516DF" w:rsidRDefault="005516DF" w:rsidP="005516DF">
      <w:pPr>
        <w:rPr>
          <w:lang w:val="fr-FR"/>
        </w:rPr>
      </w:pPr>
      <w:r>
        <w:rPr>
          <w:lang w:val="fr-FR"/>
        </w:rPr>
        <w:t xml:space="preserve">motifs rectangulaires [armure matelassée ?]  </w:t>
      </w:r>
      <w:r w:rsidRPr="005516DF">
        <w:rPr>
          <w:lang w:val="fr-FR"/>
        </w:rPr>
        <w:t>(SS BIB) tunique (BIB 2904)</w:t>
      </w:r>
      <w:r>
        <w:rPr>
          <w:lang w:val="fr-FR"/>
        </w:rPr>
        <w:t xml:space="preserve"> </w:t>
      </w:r>
    </w:p>
    <w:p w14:paraId="7A4BC183" w14:textId="77777777" w:rsidR="005516DF" w:rsidRPr="005516DF" w:rsidRDefault="005516DF" w:rsidP="005516DF">
      <w:pPr>
        <w:rPr>
          <w:lang w:val="fr-FR"/>
        </w:rPr>
      </w:pPr>
    </w:p>
    <w:p w14:paraId="474BC35D" w14:textId="77777777" w:rsidR="005516DF" w:rsidRPr="005516DF" w:rsidRDefault="005516DF" w:rsidP="005516DF">
      <w:pPr>
        <w:pStyle w:val="Heading3"/>
      </w:pPr>
      <w:r w:rsidRPr="005516DF">
        <w:t>Sero B</w:t>
      </w:r>
    </w:p>
    <w:p w14:paraId="40929B88" w14:textId="77777777" w:rsidR="005516DF" w:rsidRDefault="005516DF" w:rsidP="005516DF">
      <w:pPr>
        <w:rPr>
          <w:lang w:val="fr-FR"/>
        </w:rPr>
      </w:pPr>
      <w:r w:rsidRPr="005516DF">
        <w:rPr>
          <w:lang w:val="fr-FR"/>
        </w:rPr>
        <w:t>base et sommet</w:t>
      </w:r>
      <w:r>
        <w:rPr>
          <w:lang w:val="fr-FR"/>
        </w:rPr>
        <w:t>, nombreux tronçons</w:t>
      </w:r>
      <w:r w:rsidR="004924A9">
        <w:rPr>
          <w:lang w:val="fr-FR"/>
        </w:rPr>
        <w:t xml:space="preserve">, &gt;= 7 m de haut </w:t>
      </w:r>
      <w:r>
        <w:rPr>
          <w:lang w:val="fr-FR"/>
        </w:rPr>
        <w:t>(BIB 2904), face A: manteau (SS BIB) manteau (BIB 2904) face B: motifs rectangulaires [armure matelassée ?] (SS BIB) (SS BIB) tunique (BIB 2904)</w:t>
      </w:r>
      <w:r w:rsidR="004924A9">
        <w:rPr>
          <w:lang w:val="fr-FR"/>
        </w:rPr>
        <w:t xml:space="preserve"> </w:t>
      </w:r>
      <w:r w:rsidR="004924A9" w:rsidRPr="004924A9">
        <w:rPr>
          <w:lang w:val="fr-FR"/>
        </w:rPr>
        <w:t>chevrons sur la face antérieure, les côtés et la partie sommitale ; des rectangles sur la face dorsale</w:t>
      </w:r>
      <w:r w:rsidR="004924A9">
        <w:rPr>
          <w:lang w:val="fr-FR"/>
        </w:rPr>
        <w:t xml:space="preserve"> (BIB 2904) </w:t>
      </w:r>
    </w:p>
    <w:p w14:paraId="53657497" w14:textId="77777777" w:rsidR="004924A9" w:rsidRPr="004924A9" w:rsidRDefault="004924A9" w:rsidP="004924A9">
      <w:pPr>
        <w:jc w:val="both"/>
        <w:rPr>
          <w:lang w:val="fr-FR"/>
        </w:rPr>
      </w:pPr>
      <w:r w:rsidRPr="004924A9">
        <w:rPr>
          <w:lang w:val="fr-FR"/>
        </w:rPr>
        <w:t>Dans la partie supérieure de Seró B, une bande décorée avec un “ V ” renversé et croisée au centre par une ligne verticale s’organise de façon indépendante de la jointure et de la tunique, parallèle aux bords de la figure (fig. 11). Le décor en “ V ” s’arrête brusquement avant d’atteindre le sommet de la statue-menhir et l’arc de cercle supérieur apparaît décoré avec une double bande de rectangles verticaux</w:t>
      </w:r>
      <w:r>
        <w:rPr>
          <w:lang w:val="fr-FR"/>
        </w:rPr>
        <w:t xml:space="preserve"> [diadème pour BIB 2904] (BIB 2904)</w:t>
      </w:r>
      <w:r w:rsidRPr="004924A9">
        <w:rPr>
          <w:lang w:val="fr-FR"/>
        </w:rPr>
        <w:t>.</w:t>
      </w:r>
    </w:p>
    <w:p w14:paraId="7636A9EE" w14:textId="77777777" w:rsidR="005516DF" w:rsidRPr="005516DF" w:rsidRDefault="005516DF" w:rsidP="005516DF">
      <w:pPr>
        <w:rPr>
          <w:lang w:val="fr-FR"/>
        </w:rPr>
      </w:pPr>
    </w:p>
    <w:p w14:paraId="2A2210F0" w14:textId="77777777" w:rsidR="005516DF" w:rsidRPr="005516DF" w:rsidRDefault="005516DF" w:rsidP="005516DF">
      <w:pPr>
        <w:pStyle w:val="Heading3"/>
      </w:pPr>
      <w:bookmarkStart w:id="2871" w:name="Sit_Reguers_Sero_steleC"/>
      <w:r w:rsidRPr="005516DF">
        <w:t>Sero C</w:t>
      </w:r>
    </w:p>
    <w:bookmarkEnd w:id="2871"/>
    <w:p w14:paraId="77F09C3A" w14:textId="01208C3B" w:rsidR="005516DF" w:rsidRDefault="005516DF" w:rsidP="005516DF">
      <w:pPr>
        <w:rPr>
          <w:lang w:val="fr-FR"/>
        </w:rPr>
      </w:pPr>
      <w:r w:rsidRPr="005516DF">
        <w:rPr>
          <w:lang w:val="fr-FR"/>
        </w:rPr>
        <w:t>deux/tiers complète, ~1 m</w:t>
      </w:r>
      <w:r>
        <w:rPr>
          <w:lang w:val="fr-FR"/>
        </w:rPr>
        <w:t xml:space="preserve"> de haut, face A: objet ?, </w:t>
      </w:r>
      <w:hyperlink r:id="rId6701" w:anchor="Cul_Art_TAC_T_t_ceinture" w:history="1">
        <w:r w:rsidR="004924A9" w:rsidRPr="004924A9">
          <w:rPr>
            <w:rStyle w:val="Hyperlink"/>
            <w:lang w:val="fr-FR"/>
          </w:rPr>
          <w:t>ceinture</w:t>
        </w:r>
      </w:hyperlink>
      <w:r w:rsidR="004924A9" w:rsidRPr="004924A9">
        <w:rPr>
          <w:lang w:val="fr-FR"/>
        </w:rPr>
        <w:t xml:space="preserve"> </w:t>
      </w:r>
      <w:r>
        <w:rPr>
          <w:lang w:val="fr-FR"/>
        </w:rPr>
        <w:t>(SS BIB)</w:t>
      </w:r>
    </w:p>
    <w:p w14:paraId="64A6637D" w14:textId="77777777" w:rsidR="004924A9" w:rsidRDefault="004924A9" w:rsidP="004924A9">
      <w:pPr>
        <w:jc w:val="both"/>
        <w:rPr>
          <w:lang w:val="fr-FR"/>
        </w:rPr>
      </w:pPr>
      <w:r>
        <w:rPr>
          <w:lang w:val="fr-FR"/>
        </w:rPr>
        <w:t>D</w:t>
      </w:r>
      <w:r w:rsidRPr="004924A9">
        <w:rPr>
          <w:lang w:val="fr-FR"/>
        </w:rPr>
        <w:t xml:space="preserve">écouverte couchée au-dessus du tumulus, provenait sans doute du cromlech. Elle avait été jetée dans la partie ouest de la tombe, entre la zone d’accès à la chambre et le cromlech, décalée vers le Sud par rapport à l’axe de la zone d’accès (fig. 2.1 et 3). Cette dalle a une forme trapézoïdale (~75 cm à la base, sur ~60 cm dans la partie supérieure), peu épaisse (12 cm) et de 110 cm de hauteur. Une de ses faces est plate, les bords arrondis et l’autre légèrement concave. Les deux extrémités étaient taillées irrégulièrement de façon plus ou moins parallèle, mais il est difficile de préciser si les traces de fracture font partie du modelage primitif ou bien d’une modification postérieure dans le cadre de la construction de la tombe (fig. 6). La face plate, considérée comme la face antérieure, était contre les pierres du tumulus. Elle avait été gravée de multiples incisions à sections concaves ou en “ V ” de profondeurs non régulières dont le relevé a permis d’interpréter des motifs similaires à ceux des </w:t>
      </w:r>
      <w:r w:rsidR="00067879">
        <w:rPr>
          <w:lang w:val="fr-FR"/>
        </w:rPr>
        <w:t>SM</w:t>
      </w:r>
      <w:r w:rsidRPr="004924A9">
        <w:rPr>
          <w:lang w:val="fr-FR"/>
        </w:rPr>
        <w:t xml:space="preserve"> du Rouergue et du Haut-Languedoc (Serres 2002 ; Rodriguez 2009). Le dos n’était que dégrossi. Dans le tiers inférieur de la pièce, une ceinture à boucle organise l’ensemble de la composition graphique. Par-dessus, dans la partie haute, deux lignes verticales divisent en trois parties le plan du dessin, chacune avec des motifs différents : à droite, des motifs rectangulaires ; à gauche, des chevrons en développement vertical ; le centre sans décoration présente deux petites cupules apparemment de formation naturelle.</w:t>
      </w:r>
      <w:r>
        <w:rPr>
          <w:lang w:val="fr-FR"/>
        </w:rPr>
        <w:t xml:space="preserve">(BIB 2904) </w:t>
      </w:r>
    </w:p>
    <w:p w14:paraId="5E43AD84" w14:textId="3BD7981F" w:rsidR="004924A9" w:rsidRDefault="004924A9" w:rsidP="004924A9">
      <w:pPr>
        <w:jc w:val="both"/>
        <w:rPr>
          <w:lang w:val="fr-FR"/>
        </w:rPr>
      </w:pPr>
      <w:r w:rsidRPr="004924A9">
        <w:rPr>
          <w:lang w:val="fr-FR"/>
        </w:rPr>
        <w:t xml:space="preserve">À l’angle supérieur gauche, un </w:t>
      </w:r>
      <w:r>
        <w:rPr>
          <w:lang w:val="fr-FR"/>
        </w:rPr>
        <w:t>"</w:t>
      </w:r>
      <w:hyperlink r:id="rId6702" w:anchor="Cul_Art_TAC_T_t_objet" w:history="1">
        <w:r w:rsidRPr="004924A9">
          <w:rPr>
            <w:rStyle w:val="Hyperlink"/>
            <w:lang w:val="fr-FR"/>
          </w:rPr>
          <w:t>objet</w:t>
        </w:r>
      </w:hyperlink>
      <w:r>
        <w:rPr>
          <w:lang w:val="fr-FR"/>
        </w:rPr>
        <w:t xml:space="preserve">" </w:t>
      </w:r>
      <w:r w:rsidRPr="004924A9">
        <w:rPr>
          <w:lang w:val="fr-FR"/>
        </w:rPr>
        <w:t xml:space="preserve">classique : pendeloque-poignard ? fourreau à anneau ? (Rodriguez 1966 ; Maillé 2010 p. 48-49) croise en diagonale ce qui correspondrait à la poitrine. Le départ d’un </w:t>
      </w:r>
      <w:hyperlink r:id="rId6703" w:anchor="Cul_Art_TAC_T_t_baudrier" w:history="1">
        <w:r w:rsidRPr="004924A9">
          <w:rPr>
            <w:rStyle w:val="Hyperlink"/>
            <w:lang w:val="fr-FR"/>
          </w:rPr>
          <w:t>baudrier</w:t>
        </w:r>
      </w:hyperlink>
      <w:r w:rsidRPr="004924A9">
        <w:rPr>
          <w:lang w:val="fr-FR"/>
        </w:rPr>
        <w:t xml:space="preserve"> semble aussi s’organiser dès l’anneau vers l’angle supérieur gauche de la </w:t>
      </w:r>
      <w:r w:rsidRPr="004924A9">
        <w:rPr>
          <w:lang w:val="fr-FR"/>
        </w:rPr>
        <w:lastRenderedPageBreak/>
        <w:t>statue-menhir. Enfin, trois encoches circulaires (3,7 - 2,8 cm de diamètre) avec un fond plus ou moins concave apparaissent disposées en diagonale dès la boucle vers le coté gauche de la figure. Celles-ci percent partiellement le “ dessin ” que nous venons de décrire.</w:t>
      </w:r>
      <w:r>
        <w:rPr>
          <w:lang w:val="fr-FR"/>
        </w:rPr>
        <w:t xml:space="preserve">(BIB 2904) </w:t>
      </w:r>
    </w:p>
    <w:p w14:paraId="65648B80" w14:textId="77777777" w:rsidR="004924A9" w:rsidRDefault="004924A9" w:rsidP="005516DF">
      <w:pPr>
        <w:rPr>
          <w:lang w:val="fr-FR"/>
        </w:rPr>
      </w:pPr>
    </w:p>
    <w:p w14:paraId="5D489294" w14:textId="77777777" w:rsidR="004924A9" w:rsidRDefault="00067879" w:rsidP="004924A9">
      <w:pPr>
        <w:pStyle w:val="Heading2"/>
      </w:pPr>
      <w:r>
        <w:t>m</w:t>
      </w:r>
      <w:r w:rsidR="004924A9">
        <w:t>otifs</w:t>
      </w:r>
    </w:p>
    <w:p w14:paraId="442C12E1" w14:textId="77777777" w:rsidR="004924A9" w:rsidRDefault="004924A9" w:rsidP="005516DF">
      <w:pPr>
        <w:rPr>
          <w:lang w:val="fr-FR"/>
        </w:rPr>
      </w:pPr>
    </w:p>
    <w:p w14:paraId="69DD16C8" w14:textId="77777777" w:rsidR="004924A9" w:rsidRPr="005516DF" w:rsidRDefault="004924A9" w:rsidP="005516DF">
      <w:pPr>
        <w:rPr>
          <w:lang w:val="fr-FR"/>
        </w:rPr>
      </w:pPr>
      <w:r w:rsidRPr="004924A9">
        <w:rPr>
          <w:lang w:val="fr-FR"/>
        </w:rPr>
        <w:t>bandes verticales séparées par une bordure, ceux du dos formant une grille de rectangles non alignés horizontalement</w:t>
      </w:r>
      <w:r>
        <w:rPr>
          <w:lang w:val="fr-FR"/>
        </w:rPr>
        <w:t xml:space="preserve"> (BIB 2904) </w:t>
      </w:r>
    </w:p>
    <w:p w14:paraId="61BFD6B6" w14:textId="77777777" w:rsidR="005516DF" w:rsidRDefault="005516DF" w:rsidP="005516DF">
      <w:pPr>
        <w:rPr>
          <w:lang w:val="fr-FR"/>
        </w:rPr>
      </w:pPr>
    </w:p>
    <w:p w14:paraId="179CFF14" w14:textId="77777777" w:rsidR="005516DF" w:rsidRDefault="00067879" w:rsidP="005516DF">
      <w:pPr>
        <w:pStyle w:val="Heading2"/>
      </w:pPr>
      <w:r>
        <w:t>i</w:t>
      </w:r>
      <w:r w:rsidR="005516DF">
        <w:t>nterprétation</w:t>
      </w:r>
    </w:p>
    <w:p w14:paraId="7CF25883" w14:textId="77777777" w:rsidR="005516DF" w:rsidRDefault="005516DF" w:rsidP="005516DF">
      <w:pPr>
        <w:rPr>
          <w:lang w:val="fr-FR"/>
        </w:rPr>
      </w:pPr>
    </w:p>
    <w:p w14:paraId="783A86E8" w14:textId="5907BC54" w:rsidR="005516DF" w:rsidRDefault="005516DF" w:rsidP="005516DF">
      <w:pPr>
        <w:autoSpaceDE w:val="0"/>
        <w:autoSpaceDN w:val="0"/>
        <w:adjustRightInd w:val="0"/>
        <w:rPr>
          <w:szCs w:val="22"/>
          <w:lang w:val="fr-FR" w:eastAsia="en-GB"/>
        </w:rPr>
      </w:pPr>
      <w:r w:rsidRPr="005516DF">
        <w:rPr>
          <w:szCs w:val="22"/>
          <w:lang w:val="fr-FR" w:eastAsia="en-GB"/>
        </w:rPr>
        <w:t xml:space="preserve">Les exemples de ce type plus proches de Seró sont peut-être les </w:t>
      </w:r>
      <w:r>
        <w:rPr>
          <w:szCs w:val="22"/>
          <w:lang w:val="fr-FR" w:eastAsia="en-GB"/>
        </w:rPr>
        <w:t>SM</w:t>
      </w:r>
      <w:r w:rsidRPr="005516DF">
        <w:rPr>
          <w:szCs w:val="22"/>
          <w:lang w:val="fr-FR" w:eastAsia="en-GB"/>
        </w:rPr>
        <w:t xml:space="preserve"> des </w:t>
      </w:r>
      <w:r w:rsidRPr="00067879">
        <w:rPr>
          <w:szCs w:val="22"/>
          <w:lang w:val="fr-FR" w:eastAsia="en-GB"/>
        </w:rPr>
        <w:t>gr. du Rouergue et du Haut-Languedoc</w:t>
      </w:r>
      <w:r w:rsidR="00067879">
        <w:rPr>
          <w:szCs w:val="22"/>
          <w:lang w:val="fr-FR" w:eastAsia="en-GB"/>
        </w:rPr>
        <w:t xml:space="preserve"> [v. </w:t>
      </w:r>
      <w:hyperlink r:id="rId6704" w:anchor="Cul_Art__GBT_statuaire_SM_g_FranceMidi" w:history="1">
        <w:r w:rsidR="00067879" w:rsidRPr="00067879">
          <w:rPr>
            <w:rStyle w:val="Hyperlink"/>
            <w:szCs w:val="22"/>
            <w:lang w:val="fr-FR" w:eastAsia="en-GB"/>
          </w:rPr>
          <w:t>SM Midi France</w:t>
        </w:r>
      </w:hyperlink>
      <w:r w:rsidR="00067879">
        <w:rPr>
          <w:szCs w:val="22"/>
          <w:lang w:val="fr-FR" w:eastAsia="en-GB"/>
        </w:rPr>
        <w:t>]</w:t>
      </w:r>
      <w:r>
        <w:rPr>
          <w:szCs w:val="22"/>
          <w:lang w:val="fr-FR" w:eastAsia="en-GB"/>
        </w:rPr>
        <w:t xml:space="preserve"> (BIB 2904) </w:t>
      </w:r>
    </w:p>
    <w:p w14:paraId="78567314" w14:textId="77777777" w:rsidR="00067879" w:rsidRPr="005516DF" w:rsidRDefault="00067879" w:rsidP="005516DF">
      <w:pPr>
        <w:autoSpaceDE w:val="0"/>
        <w:autoSpaceDN w:val="0"/>
        <w:adjustRightInd w:val="0"/>
        <w:rPr>
          <w:lang w:val="fr-FR"/>
        </w:rPr>
      </w:pPr>
    </w:p>
    <w:p w14:paraId="2789CFC3" w14:textId="77777777" w:rsidR="00B87622" w:rsidRDefault="00B87622" w:rsidP="00426FF9">
      <w:pPr>
        <w:pStyle w:val="Heading1"/>
      </w:pPr>
      <w:r>
        <w:br/>
      </w:r>
      <w:bookmarkStart w:id="2872" w:name="Sit_Tabac"/>
      <w:r>
        <w:t>TABAC</w:t>
      </w:r>
      <w:bookmarkEnd w:id="2872"/>
    </w:p>
    <w:p w14:paraId="6CF42B4D" w14:textId="77777777" w:rsidR="00C943D6" w:rsidRDefault="00C943D6" w:rsidP="00B87622">
      <w:pPr>
        <w:jc w:val="both"/>
        <w:rPr>
          <w:lang w:val="fr-FR"/>
        </w:rPr>
      </w:pPr>
    </w:p>
    <w:p w14:paraId="6E2E2367" w14:textId="69961C64" w:rsidR="00A77802" w:rsidRDefault="00B87622" w:rsidP="00B87622">
      <w:pPr>
        <w:jc w:val="both"/>
        <w:rPr>
          <w:lang w:val="fr-FR"/>
        </w:rPr>
      </w:pPr>
      <w:r>
        <w:rPr>
          <w:lang w:val="fr-FR"/>
        </w:rPr>
        <w:t xml:space="preserve">Cova del Tabac </w:t>
      </w:r>
      <w:r w:rsidR="00A77802">
        <w:rPr>
          <w:lang w:val="fr-FR"/>
        </w:rPr>
        <w:t xml:space="preserve">(Camarasa, Lleida) </w:t>
      </w:r>
      <w:r>
        <w:rPr>
          <w:lang w:val="fr-FR"/>
        </w:rPr>
        <w:t xml:space="preserve">dans les </w:t>
      </w:r>
      <w:hyperlink r:id="rId6705" w:anchor="Cul_Neo__diff_geo_Euras_w_marit_Pyren_E" w:history="1">
        <w:r w:rsidR="00C943D6" w:rsidRPr="00C943D6">
          <w:rPr>
            <w:rStyle w:val="Hyperlink"/>
            <w:lang w:val="fr-FR"/>
          </w:rPr>
          <w:t>Pyrénées de Catalogne</w:t>
        </w:r>
      </w:hyperlink>
      <w:r w:rsidR="00C943D6">
        <w:rPr>
          <w:lang w:val="fr-FR"/>
        </w:rPr>
        <w:t xml:space="preserve"> </w:t>
      </w:r>
      <w:r>
        <w:rPr>
          <w:lang w:val="fr-FR"/>
        </w:rPr>
        <w:t>montre des occupations Néolithique (BIB Gassiot, Palormo, Tarrus in BIB 2613)</w:t>
      </w:r>
      <w:r w:rsidR="00AB287D">
        <w:rPr>
          <w:lang w:val="fr-FR"/>
        </w:rPr>
        <w:t xml:space="preserve"> </w:t>
      </w:r>
    </w:p>
    <w:p w14:paraId="7B111F20" w14:textId="77777777" w:rsidR="00A77802" w:rsidRDefault="00A77802" w:rsidP="00B87622">
      <w:pPr>
        <w:jc w:val="both"/>
        <w:rPr>
          <w:lang w:val="fr-FR"/>
        </w:rPr>
      </w:pPr>
    </w:p>
    <w:p w14:paraId="5AE40071" w14:textId="77777777" w:rsidR="00A77802" w:rsidRDefault="00A77802" w:rsidP="00A77802">
      <w:pPr>
        <w:pStyle w:val="Heading2"/>
      </w:pPr>
      <w:r>
        <w:t>Art rupestre</w:t>
      </w:r>
    </w:p>
    <w:p w14:paraId="77F1C597" w14:textId="77777777" w:rsidR="00A77802" w:rsidRDefault="00A77802" w:rsidP="00B87622">
      <w:pPr>
        <w:jc w:val="both"/>
        <w:rPr>
          <w:lang w:val="fr-FR"/>
        </w:rPr>
      </w:pPr>
    </w:p>
    <w:p w14:paraId="11362A32" w14:textId="77777777" w:rsidR="00B87622" w:rsidRPr="00A77802" w:rsidRDefault="00AB287D" w:rsidP="00B87622">
      <w:pPr>
        <w:jc w:val="both"/>
        <w:rPr>
          <w:lang w:val="fr-FR"/>
        </w:rPr>
      </w:pPr>
      <w:r>
        <w:rPr>
          <w:lang w:val="fr-FR"/>
        </w:rPr>
        <w:t>Site d'art rupestre schématique avec une figure solaire et peut-être un quadrupède (BIB Gibaja, Subira, Domingo in BIB 2613)</w:t>
      </w:r>
      <w:r w:rsidR="00A77802">
        <w:rPr>
          <w:lang w:val="fr-FR"/>
        </w:rPr>
        <w:t xml:space="preserve"> Interprétée comme une '</w:t>
      </w:r>
      <w:r w:rsidR="00A77802" w:rsidRPr="00A77802">
        <w:rPr>
          <w:i/>
          <w:lang w:val="fr-FR"/>
        </w:rPr>
        <w:t>idolo oculado</w:t>
      </w:r>
      <w:r w:rsidR="00A77802">
        <w:rPr>
          <w:lang w:val="fr-FR"/>
        </w:rPr>
        <w:t>' (Alonso, 1994) (BIB 2907)</w:t>
      </w:r>
    </w:p>
    <w:p w14:paraId="65FD68D9" w14:textId="77777777" w:rsidR="00A77802" w:rsidRDefault="00C943D6" w:rsidP="00A77802">
      <w:pPr>
        <w:jc w:val="both"/>
        <w:rPr>
          <w:lang w:val="fr-FR"/>
        </w:rPr>
      </w:pPr>
      <w:r>
        <w:rPr>
          <w:lang w:val="fr-FR"/>
        </w:rPr>
        <w:t>Cova du Tabac de Camarasa, possible orant les bras levés (BIB 2781)</w:t>
      </w:r>
      <w:r w:rsidR="00BA7AE8">
        <w:rPr>
          <w:lang w:val="fr-FR"/>
        </w:rPr>
        <w:t xml:space="preserve"> Personnage (BIB Lanau et al. in BIB 2813)</w:t>
      </w:r>
      <w:r w:rsidR="00A77802">
        <w:rPr>
          <w:lang w:val="fr-FR"/>
        </w:rPr>
        <w:t xml:space="preserve"> </w:t>
      </w:r>
      <w:r w:rsidR="00A77802" w:rsidRPr="00A77802">
        <w:rPr>
          <w:lang w:val="fr-FR"/>
        </w:rPr>
        <w:t>de l'avis de P. Utrilla pourrait être interprété</w:t>
      </w:r>
      <w:r w:rsidR="00A77802">
        <w:rPr>
          <w:lang w:val="fr-FR"/>
        </w:rPr>
        <w:t xml:space="preserve"> </w:t>
      </w:r>
      <w:r w:rsidR="00A77802" w:rsidRPr="00A77802">
        <w:rPr>
          <w:lang w:val="fr-FR"/>
        </w:rPr>
        <w:t>comme "un haut-parleur à double bras dans une tentative de marquer</w:t>
      </w:r>
      <w:r w:rsidR="00A77802">
        <w:rPr>
          <w:lang w:val="fr-FR"/>
        </w:rPr>
        <w:t xml:space="preserve"> </w:t>
      </w:r>
      <w:r w:rsidR="00A77802" w:rsidRPr="00A77802">
        <w:rPr>
          <w:lang w:val="fr-FR"/>
        </w:rPr>
        <w:t>le mouvement de haut en bas "(Utrilla, 2013: 233).</w:t>
      </w:r>
      <w:r w:rsidR="00A77802">
        <w:rPr>
          <w:lang w:val="fr-FR"/>
        </w:rPr>
        <w:t>(BIB 2907)</w:t>
      </w:r>
    </w:p>
    <w:p w14:paraId="45AC3EDF" w14:textId="77777777" w:rsidR="00C943D6" w:rsidRDefault="00A77802" w:rsidP="00B87622">
      <w:pPr>
        <w:jc w:val="both"/>
        <w:rPr>
          <w:lang w:val="fr-FR"/>
        </w:rPr>
      </w:pPr>
      <w:r>
        <w:rPr>
          <w:lang w:val="fr-FR"/>
        </w:rPr>
        <w:t>Figure solaire (SS BIB)</w:t>
      </w:r>
    </w:p>
    <w:p w14:paraId="7BF4DC61" w14:textId="77777777" w:rsidR="00B87622" w:rsidRDefault="00B87622" w:rsidP="00426FF9">
      <w:pPr>
        <w:pStyle w:val="Heading1"/>
      </w:pPr>
      <w:r>
        <w:br/>
      </w:r>
      <w:bookmarkStart w:id="2873" w:name="Sit_Font_Ros"/>
      <w:r>
        <w:t>FONT DET ROS</w:t>
      </w:r>
      <w:bookmarkEnd w:id="2873"/>
    </w:p>
    <w:p w14:paraId="7BB7809A" w14:textId="1FBCFB04" w:rsidR="00B87622" w:rsidRDefault="00B87622" w:rsidP="00B87622">
      <w:pPr>
        <w:jc w:val="both"/>
        <w:rPr>
          <w:lang w:val="fr-FR"/>
        </w:rPr>
      </w:pPr>
      <w:r>
        <w:rPr>
          <w:lang w:val="fr-FR"/>
        </w:rPr>
        <w:t xml:space="preserve">Font det Ros dans les </w:t>
      </w:r>
      <w:hyperlink r:id="rId6706" w:anchor="Cul_Neo__diff_geo_Euras_w_marit_Pyren_E" w:history="1">
        <w:r w:rsidR="00C943D6" w:rsidRPr="00C943D6">
          <w:rPr>
            <w:rStyle w:val="Hyperlink"/>
            <w:lang w:val="fr-FR"/>
          </w:rPr>
          <w:t>Pyrénées de Catalogne</w:t>
        </w:r>
      </w:hyperlink>
      <w:r w:rsidR="00C943D6">
        <w:rPr>
          <w:lang w:val="fr-FR"/>
        </w:rPr>
        <w:t xml:space="preserve"> </w:t>
      </w:r>
      <w:r>
        <w:rPr>
          <w:lang w:val="fr-FR"/>
        </w:rPr>
        <w:t>montre des occupations Néolithique ancien entre 5600-5200 calBC (BIB Gassiot, Palormo, Tarrus in BIB 2613)</w:t>
      </w:r>
    </w:p>
    <w:p w14:paraId="49CD8E74" w14:textId="77777777" w:rsidR="00B87622" w:rsidRDefault="00B87622" w:rsidP="00B87622">
      <w:pPr>
        <w:jc w:val="both"/>
        <w:rPr>
          <w:lang w:val="fr-FR"/>
        </w:rPr>
      </w:pPr>
    </w:p>
    <w:p w14:paraId="6DDED161" w14:textId="77777777" w:rsidR="00B87622" w:rsidRDefault="00B87622" w:rsidP="00426FF9">
      <w:pPr>
        <w:pStyle w:val="Heading1"/>
      </w:pPr>
      <w:bookmarkStart w:id="2874" w:name="Sit_Serrat_Ponts"/>
      <w:r>
        <w:t>SERRAT DEL PONTS</w:t>
      </w:r>
    </w:p>
    <w:bookmarkEnd w:id="2874"/>
    <w:p w14:paraId="18135CE5" w14:textId="77777777" w:rsidR="00B87622" w:rsidRDefault="00B87622" w:rsidP="00B87622">
      <w:pPr>
        <w:jc w:val="both"/>
        <w:rPr>
          <w:lang w:val="fr-FR"/>
        </w:rPr>
      </w:pPr>
    </w:p>
    <w:p w14:paraId="39DF6AF9" w14:textId="292A098C" w:rsidR="00B87622" w:rsidRDefault="00B87622" w:rsidP="00B87622">
      <w:pPr>
        <w:jc w:val="both"/>
        <w:rPr>
          <w:lang w:val="fr-FR"/>
        </w:rPr>
      </w:pPr>
      <w:r>
        <w:rPr>
          <w:lang w:val="fr-FR"/>
        </w:rPr>
        <w:t xml:space="preserve">La Balma Serrat del Ponts dans les </w:t>
      </w:r>
      <w:hyperlink r:id="rId6707" w:anchor="Cul_Neo__diff_geo_Euras_w_marit_Pyren_E" w:history="1">
        <w:r w:rsidR="00C943D6" w:rsidRPr="00C943D6">
          <w:rPr>
            <w:rStyle w:val="Hyperlink"/>
            <w:lang w:val="fr-FR"/>
          </w:rPr>
          <w:t>Pyrénées de Catalogne</w:t>
        </w:r>
      </w:hyperlink>
      <w:r w:rsidR="00C943D6">
        <w:rPr>
          <w:lang w:val="fr-FR"/>
        </w:rPr>
        <w:t xml:space="preserve"> </w:t>
      </w:r>
      <w:r>
        <w:rPr>
          <w:lang w:val="fr-FR"/>
        </w:rPr>
        <w:t>montre des occupations Néolithique ancien entre 5600-5200 calBC (BIB Gassiot, Palormo, Tarrus in BIB 2613)</w:t>
      </w:r>
    </w:p>
    <w:p w14:paraId="4B17AB9F" w14:textId="77777777" w:rsidR="00B87622" w:rsidRDefault="00B87622" w:rsidP="00B87622">
      <w:pPr>
        <w:jc w:val="both"/>
        <w:rPr>
          <w:lang w:val="fr-FR"/>
        </w:rPr>
      </w:pPr>
    </w:p>
    <w:p w14:paraId="661FD271" w14:textId="77777777" w:rsidR="00B87622" w:rsidRDefault="00B87622" w:rsidP="00426FF9">
      <w:pPr>
        <w:pStyle w:val="Heading1"/>
      </w:pPr>
      <w:bookmarkStart w:id="2875" w:name="Sit_Pedrera_Peyrafite"/>
      <w:r>
        <w:t>PEDRERA DE PEYRAFITE</w:t>
      </w:r>
    </w:p>
    <w:bookmarkEnd w:id="2875"/>
    <w:p w14:paraId="6DD93787" w14:textId="77777777" w:rsidR="00B87622" w:rsidRDefault="00B87622" w:rsidP="00242C0F">
      <w:pPr>
        <w:rPr>
          <w:lang w:val="fr-FR"/>
        </w:rPr>
      </w:pPr>
    </w:p>
    <w:p w14:paraId="41342743" w14:textId="12727358" w:rsidR="00B87622" w:rsidRDefault="00B87622" w:rsidP="00242C0F">
      <w:pPr>
        <w:rPr>
          <w:lang w:val="fr-FR"/>
        </w:rPr>
      </w:pPr>
      <w:r>
        <w:rPr>
          <w:lang w:val="fr-FR"/>
        </w:rPr>
        <w:t xml:space="preserve">La </w:t>
      </w:r>
      <w:r w:rsidRPr="00B87622">
        <w:rPr>
          <w:lang w:val="fr-FR"/>
        </w:rPr>
        <w:t>Pedrera de Peyrafite</w:t>
      </w:r>
      <w:r>
        <w:rPr>
          <w:lang w:val="fr-FR"/>
        </w:rPr>
        <w:t xml:space="preserve"> </w:t>
      </w:r>
      <w:r w:rsidR="00BA4A8A">
        <w:rPr>
          <w:lang w:val="fr-FR"/>
        </w:rPr>
        <w:t>(</w:t>
      </w:r>
      <w:r>
        <w:rPr>
          <w:lang w:val="fr-FR"/>
        </w:rPr>
        <w:t>Catalogne</w:t>
      </w:r>
      <w:r w:rsidR="00BA4A8A">
        <w:rPr>
          <w:lang w:val="fr-FR"/>
        </w:rPr>
        <w:t>)</w:t>
      </w:r>
      <w:r>
        <w:rPr>
          <w:lang w:val="fr-FR"/>
        </w:rPr>
        <w:t xml:space="preserve"> montre des occupations </w:t>
      </w:r>
      <w:hyperlink r:id="rId6708" w:anchor="Cul_Mesolithique_Regions_Occ_Espagne" w:history="1">
        <w:r w:rsidRPr="00B87622">
          <w:rPr>
            <w:rStyle w:val="Hyperlink"/>
            <w:lang w:val="fr-FR"/>
          </w:rPr>
          <w:t>mésolithiques</w:t>
        </w:r>
      </w:hyperlink>
      <w:r>
        <w:rPr>
          <w:lang w:val="fr-FR"/>
        </w:rPr>
        <w:t xml:space="preserve"> entre environ 6200-5600 calBC (BIB Gassiot, Palormo, Tarrus in BIB 2613)</w:t>
      </w:r>
    </w:p>
    <w:p w14:paraId="08D2FA81" w14:textId="77777777" w:rsidR="00B87622" w:rsidRPr="0032190F" w:rsidRDefault="00B87622" w:rsidP="00242C0F">
      <w:pPr>
        <w:rPr>
          <w:lang w:val="fr-FR"/>
        </w:rPr>
      </w:pPr>
    </w:p>
    <w:p w14:paraId="20E0CD14" w14:textId="77777777" w:rsidR="0053557E" w:rsidRPr="0032190F" w:rsidRDefault="0053557E" w:rsidP="00426FF9">
      <w:pPr>
        <w:pStyle w:val="Heading1"/>
      </w:pPr>
      <w:bookmarkStart w:id="2876" w:name="Sit_Avencas"/>
      <w:r w:rsidRPr="0032190F">
        <w:t>AVENCAS (grotte de l’)</w:t>
      </w:r>
    </w:p>
    <w:bookmarkEnd w:id="2876"/>
    <w:p w14:paraId="6B28442A" w14:textId="77777777" w:rsidR="005366F4" w:rsidRPr="0032190F" w:rsidRDefault="005366F4" w:rsidP="00242C0F">
      <w:pPr>
        <w:rPr>
          <w:lang w:val="fr-FR"/>
        </w:rPr>
      </w:pPr>
    </w:p>
    <w:p w14:paraId="02CBFF8A" w14:textId="04CEE022" w:rsidR="0053557E" w:rsidRPr="0032190F" w:rsidRDefault="0053557E" w:rsidP="00242C0F">
      <w:pPr>
        <w:jc w:val="both"/>
        <w:rPr>
          <w:lang w:val="fr-FR"/>
        </w:rPr>
      </w:pPr>
      <w:r w:rsidRPr="0032190F">
        <w:rPr>
          <w:lang w:val="fr-FR"/>
        </w:rPr>
        <w:t>La grotte de l’A</w:t>
      </w:r>
      <w:r w:rsidR="00CC3EAD" w:rsidRPr="0032190F">
        <w:rPr>
          <w:lang w:val="fr-FR"/>
        </w:rPr>
        <w:t>ve</w:t>
      </w:r>
      <w:r w:rsidRPr="0032190F">
        <w:rPr>
          <w:lang w:val="fr-FR"/>
        </w:rPr>
        <w:t xml:space="preserve">ncas à Brissac, dans l’Hérault montre des éléments de type </w:t>
      </w:r>
      <w:hyperlink r:id="rId6709" w:anchor="Cul_Chasseen" w:history="1">
        <w:r w:rsidRPr="0032190F">
          <w:rPr>
            <w:rStyle w:val="Hyperlink"/>
            <w:lang w:val="fr-FR"/>
          </w:rPr>
          <w:t>chasséen</w:t>
        </w:r>
      </w:hyperlink>
      <w:r w:rsidRPr="0032190F">
        <w:rPr>
          <w:lang w:val="fr-FR"/>
        </w:rPr>
        <w:t xml:space="preserve"> (écuelles carénées, coupes en calotte, vase cyclindro-sphérique) </w:t>
      </w:r>
      <w:r w:rsidR="00CC3EAD" w:rsidRPr="0032190F">
        <w:rPr>
          <w:lang w:val="fr-FR"/>
        </w:rPr>
        <w:t xml:space="preserve">s’associer à de nouvelles formes (jattes biconiques, jarres à cordons lisses, bols à prises bilobées) du </w:t>
      </w:r>
      <w:hyperlink r:id="rId6710" w:anchor="Cul_Neo_Recent" w:history="1">
        <w:r w:rsidR="00CC3EAD" w:rsidRPr="0032190F">
          <w:rPr>
            <w:rStyle w:val="Hyperlink"/>
            <w:lang w:val="fr-FR"/>
          </w:rPr>
          <w:t>Néolithique récent</w:t>
        </w:r>
      </w:hyperlink>
      <w:r w:rsidR="00CC3EAD" w:rsidRPr="0032190F">
        <w:rPr>
          <w:lang w:val="fr-FR"/>
        </w:rPr>
        <w:t>.</w:t>
      </w:r>
    </w:p>
    <w:p w14:paraId="67170368" w14:textId="77777777" w:rsidR="0070027E" w:rsidRPr="0032190F" w:rsidRDefault="0070027E" w:rsidP="00242C0F">
      <w:pPr>
        <w:rPr>
          <w:lang w:val="fr-FR"/>
        </w:rPr>
      </w:pPr>
    </w:p>
    <w:p w14:paraId="78EAA86A" w14:textId="3F02621B" w:rsidR="0070027E" w:rsidRPr="0032190F" w:rsidRDefault="0070027E" w:rsidP="00242C0F">
      <w:pPr>
        <w:rPr>
          <w:lang w:val="fr-FR"/>
        </w:rPr>
      </w:pPr>
      <w:r w:rsidRPr="0032190F">
        <w:rPr>
          <w:lang w:val="fr-FR"/>
        </w:rPr>
        <w:t xml:space="preserve">De même que le site de </w:t>
      </w:r>
      <w:hyperlink w:anchor="Sit_Boucle" w:history="1">
        <w:r w:rsidRPr="0032190F">
          <w:rPr>
            <w:rStyle w:val="Hyperlink"/>
            <w:lang w:val="fr-FR"/>
          </w:rPr>
          <w:t>La Boucle</w:t>
        </w:r>
      </w:hyperlink>
      <w:r w:rsidRPr="0032190F">
        <w:rPr>
          <w:lang w:val="fr-FR"/>
        </w:rPr>
        <w:t xml:space="preserve">, où du matériel comparable a été trouvé, ce site caractérise bien le Néolithique récent on trouve du matériel entre le Chasséen évolué et le Néolithique final de type </w:t>
      </w:r>
      <w:hyperlink r:id="rId6711" w:anchor="Cul_Ferrières" w:history="1">
        <w:r w:rsidRPr="0032190F">
          <w:rPr>
            <w:rStyle w:val="Hyperlink"/>
            <w:lang w:val="fr-FR"/>
          </w:rPr>
          <w:t>Ferrières</w:t>
        </w:r>
      </w:hyperlink>
      <w:r w:rsidRPr="0032190F">
        <w:rPr>
          <w:lang w:val="fr-FR"/>
        </w:rPr>
        <w:t xml:space="preserve"> (BIB 213)</w:t>
      </w:r>
    </w:p>
    <w:p w14:paraId="5D4BD01C" w14:textId="77777777" w:rsidR="00EE7AD0" w:rsidRPr="0032190F" w:rsidRDefault="00EE7AD0" w:rsidP="00242C0F">
      <w:pPr>
        <w:rPr>
          <w:lang w:val="fr-FR"/>
        </w:rPr>
      </w:pPr>
    </w:p>
    <w:p w14:paraId="407BA7B3" w14:textId="102D78C2" w:rsidR="00EE7AD0" w:rsidRPr="0032190F" w:rsidRDefault="00EE7AD0" w:rsidP="00242C0F">
      <w:pPr>
        <w:rPr>
          <w:lang w:val="fr-FR"/>
        </w:rPr>
      </w:pPr>
      <w:r w:rsidRPr="0032190F">
        <w:rPr>
          <w:lang w:val="fr-FR"/>
        </w:rPr>
        <w:t xml:space="preserve">Pour les céramiques, des comparaisons sont possibles avec le matériel des </w:t>
      </w:r>
      <w:hyperlink r:id="rId6712" w:anchor="Sit_Juilleras" w:history="1">
        <w:r w:rsidRPr="0032190F">
          <w:rPr>
            <w:rStyle w:val="Hyperlink"/>
            <w:lang w:val="fr-FR"/>
          </w:rPr>
          <w:t>Juilléras</w:t>
        </w:r>
      </w:hyperlink>
      <w:r w:rsidRPr="0032190F">
        <w:rPr>
          <w:lang w:val="fr-FR"/>
        </w:rPr>
        <w:t xml:space="preserve"> (BIB 1309)</w:t>
      </w:r>
    </w:p>
    <w:p w14:paraId="62DD5C96" w14:textId="77777777" w:rsidR="00555CEF" w:rsidRPr="0032190F" w:rsidRDefault="00555CEF" w:rsidP="00242C0F">
      <w:pPr>
        <w:rPr>
          <w:lang w:val="fr-FR"/>
        </w:rPr>
      </w:pPr>
    </w:p>
    <w:p w14:paraId="6135C92C" w14:textId="77777777" w:rsidR="0070027E" w:rsidRPr="0032190F" w:rsidRDefault="0070027E" w:rsidP="00426FF9">
      <w:pPr>
        <w:pStyle w:val="Heading1"/>
      </w:pPr>
      <w:bookmarkStart w:id="2877" w:name="Sit_Boucle"/>
      <w:r w:rsidRPr="0032190F">
        <w:t>LA BOUCLE (Site de)</w:t>
      </w:r>
    </w:p>
    <w:bookmarkEnd w:id="2877"/>
    <w:p w14:paraId="67737F4A" w14:textId="77777777" w:rsidR="0070027E" w:rsidRPr="0032190F" w:rsidRDefault="0070027E" w:rsidP="00242C0F">
      <w:pPr>
        <w:rPr>
          <w:lang w:val="fr-FR"/>
        </w:rPr>
      </w:pPr>
    </w:p>
    <w:p w14:paraId="54E71FB6" w14:textId="3558CA51" w:rsidR="0070027E" w:rsidRPr="0032190F" w:rsidRDefault="0070027E" w:rsidP="00242C0F">
      <w:pPr>
        <w:jc w:val="both"/>
        <w:rPr>
          <w:lang w:val="fr-FR"/>
        </w:rPr>
      </w:pPr>
      <w:r w:rsidRPr="0032190F">
        <w:rPr>
          <w:lang w:val="fr-FR"/>
        </w:rPr>
        <w:t xml:space="preserve">La couche 4b de ce site est disposée entre le Chasséen classique et le Néolithique final de type </w:t>
      </w:r>
      <w:hyperlink r:id="rId6713" w:anchor="Cul_Ferrières" w:history="1">
        <w:r w:rsidRPr="0032190F">
          <w:rPr>
            <w:rStyle w:val="Hyperlink"/>
            <w:lang w:val="fr-FR"/>
          </w:rPr>
          <w:t>Ferrières</w:t>
        </w:r>
      </w:hyperlink>
      <w:r w:rsidRPr="0032190F">
        <w:rPr>
          <w:lang w:val="fr-FR"/>
        </w:rPr>
        <w:t xml:space="preserve">. Les datations rapportées à celles de la grotte de </w:t>
      </w:r>
      <w:hyperlink w:anchor="Sit_Avencas" w:history="1">
        <w:r w:rsidRPr="0032190F">
          <w:rPr>
            <w:rStyle w:val="Hyperlink"/>
            <w:lang w:val="fr-FR"/>
          </w:rPr>
          <w:t>l’Avencas</w:t>
        </w:r>
      </w:hyperlink>
      <w:r w:rsidRPr="0032190F">
        <w:rPr>
          <w:lang w:val="fr-FR"/>
        </w:rPr>
        <w:t>, où du matériel comparable a été trouvé,  établissent cette couche entre 2800 et 2500 BC (BIB 213)</w:t>
      </w:r>
    </w:p>
    <w:p w14:paraId="41B85D30" w14:textId="77777777" w:rsidR="0070027E" w:rsidRPr="0032190F" w:rsidRDefault="0070027E" w:rsidP="00242C0F">
      <w:pPr>
        <w:rPr>
          <w:lang w:val="fr-FR"/>
        </w:rPr>
      </w:pPr>
    </w:p>
    <w:p w14:paraId="58DBCCA2" w14:textId="77777777" w:rsidR="00555CEF" w:rsidRPr="0032190F" w:rsidRDefault="00664410" w:rsidP="00426FF9">
      <w:pPr>
        <w:pStyle w:val="Heading1"/>
      </w:pPr>
      <w:bookmarkStart w:id="2878" w:name="Sit_Saint_Etienne_Gourgas"/>
      <w:r w:rsidRPr="0032190F">
        <w:t>SAINT-ETIENNE-DE-GOURGAS (Abri de)</w:t>
      </w:r>
    </w:p>
    <w:bookmarkEnd w:id="2878"/>
    <w:p w14:paraId="034646A9" w14:textId="77777777" w:rsidR="00664410" w:rsidRPr="0032190F" w:rsidRDefault="00664410" w:rsidP="00242C0F">
      <w:pPr>
        <w:rPr>
          <w:lang w:val="fr-FR"/>
        </w:rPr>
      </w:pPr>
    </w:p>
    <w:p w14:paraId="3A1172C6" w14:textId="385EC6DC" w:rsidR="00664410" w:rsidRPr="0032190F" w:rsidRDefault="00664410" w:rsidP="00242C0F">
      <w:pPr>
        <w:jc w:val="both"/>
        <w:rPr>
          <w:lang w:val="fr-FR"/>
        </w:rPr>
      </w:pPr>
      <w:r w:rsidRPr="0032190F">
        <w:rPr>
          <w:lang w:val="fr-FR"/>
        </w:rPr>
        <w:t>Site du Languedoc</w:t>
      </w:r>
      <w:r w:rsidR="002B3BC4" w:rsidRPr="0032190F">
        <w:rPr>
          <w:lang w:val="fr-FR"/>
        </w:rPr>
        <w:t xml:space="preserve"> associé au </w:t>
      </w:r>
      <w:hyperlink r:id="rId6714" w:anchor="Cul_Gourgasien" w:history="1">
        <w:r w:rsidR="002B3BC4" w:rsidRPr="0032190F">
          <w:rPr>
            <w:rStyle w:val="Hyperlink"/>
            <w:lang w:val="fr-FR"/>
          </w:rPr>
          <w:t>Gourgasien</w:t>
        </w:r>
      </w:hyperlink>
      <w:r w:rsidRPr="0032190F">
        <w:rPr>
          <w:lang w:val="fr-FR"/>
        </w:rPr>
        <w:t xml:space="preserve">. Les couches 19 (2610 BC) à 13 (2340 BC) de cet abri comprennent des formes céramiques attribuées au </w:t>
      </w:r>
      <w:hyperlink r:id="rId6715" w:anchor="Cul_Neo_Recent" w:history="1">
        <w:r w:rsidRPr="0032190F">
          <w:rPr>
            <w:rStyle w:val="Hyperlink"/>
            <w:lang w:val="fr-FR"/>
          </w:rPr>
          <w:t>Néolithique récent</w:t>
        </w:r>
      </w:hyperlink>
      <w:r w:rsidRPr="0032190F">
        <w:rPr>
          <w:lang w:val="fr-FR"/>
        </w:rPr>
        <w:t xml:space="preserve"> : jarres ou marmites à cordons lisses, écuelles </w:t>
      </w:r>
      <w:r w:rsidR="002B3BC4" w:rsidRPr="0032190F">
        <w:rPr>
          <w:lang w:val="fr-FR"/>
        </w:rPr>
        <w:t xml:space="preserve">carénées et des jattes à fond plat et bord ourlé. Le décor de triangles gravés est considéré comme un leg chasséen (grotte de </w:t>
      </w:r>
      <w:hyperlink r:id="rId6716" w:anchor="Sit_Labeil" w:history="1">
        <w:r w:rsidR="002B3BC4" w:rsidRPr="0032190F">
          <w:rPr>
            <w:rStyle w:val="Hyperlink"/>
            <w:lang w:val="fr-FR"/>
          </w:rPr>
          <w:t>Labeil</w:t>
        </w:r>
      </w:hyperlink>
      <w:r w:rsidR="002B3BC4" w:rsidRPr="0032190F">
        <w:rPr>
          <w:lang w:val="fr-FR"/>
        </w:rPr>
        <w:t>). Les armatures déjetées, un riche outillage en bois de cerf, des hématites polies sont à noter.</w:t>
      </w:r>
    </w:p>
    <w:p w14:paraId="4A6CE44F" w14:textId="77777777" w:rsidR="0053240A" w:rsidRPr="0032190F" w:rsidRDefault="0053240A" w:rsidP="00426FF9">
      <w:pPr>
        <w:pStyle w:val="Heading1"/>
      </w:pPr>
      <w:bookmarkStart w:id="2879" w:name="Sit_Chambre_Fees"/>
      <w:r w:rsidRPr="0032190F">
        <w:t>CHAMBRE DES FEES</w:t>
      </w:r>
      <w:bookmarkEnd w:id="2879"/>
    </w:p>
    <w:p w14:paraId="4E7F7507" w14:textId="77777777" w:rsidR="0053240A" w:rsidRDefault="0053240A" w:rsidP="0053240A">
      <w:pPr>
        <w:autoSpaceDE w:val="0"/>
        <w:autoSpaceDN w:val="0"/>
        <w:adjustRightInd w:val="0"/>
        <w:jc w:val="both"/>
        <w:rPr>
          <w:color w:val="131313"/>
          <w:sz w:val="22"/>
          <w:szCs w:val="22"/>
          <w:lang w:val="fr-FR" w:eastAsia="en-GB"/>
        </w:rPr>
      </w:pPr>
      <w:r w:rsidRPr="0032190F">
        <w:rPr>
          <w:lang w:val="fr-FR"/>
        </w:rPr>
        <w:t xml:space="preserve">La "Chambre des fées" à Coincy (Aisne) a livré des traces de peintures à l'ocre rouge attribuées au Mésolithique (BIB 2426) </w:t>
      </w:r>
      <w:r w:rsidRPr="0032190F">
        <w:rPr>
          <w:color w:val="131313"/>
          <w:sz w:val="22"/>
          <w:szCs w:val="22"/>
          <w:lang w:val="fr-FR" w:eastAsia="en-GB"/>
        </w:rPr>
        <w:t xml:space="preserve">Dans le niveau tardenoisien situe au pied de cette paroi oblique, un morceau d' ocre de meme teinte que la peinture fut recueilli. De plus, un gros bloc de gres, scelle par le niveau  archeologique, presentait, entre autres, un long sillon gravé.(BIB 2426) </w:t>
      </w:r>
    </w:p>
    <w:p w14:paraId="0AB96E94" w14:textId="77777777" w:rsidR="00BC691E" w:rsidRDefault="00BC691E" w:rsidP="0053240A">
      <w:pPr>
        <w:autoSpaceDE w:val="0"/>
        <w:autoSpaceDN w:val="0"/>
        <w:adjustRightInd w:val="0"/>
        <w:jc w:val="both"/>
        <w:rPr>
          <w:color w:val="131313"/>
          <w:sz w:val="22"/>
          <w:szCs w:val="22"/>
          <w:lang w:val="fr-FR" w:eastAsia="en-GB"/>
        </w:rPr>
      </w:pPr>
    </w:p>
    <w:p w14:paraId="06D3DFDD" w14:textId="77777777" w:rsidR="00BC691E" w:rsidRDefault="00BC691E" w:rsidP="00426FF9">
      <w:pPr>
        <w:pStyle w:val="Heading1"/>
      </w:pPr>
      <w:bookmarkStart w:id="2880" w:name="Sit_Brezet"/>
      <w:r>
        <w:t>BREZET</w:t>
      </w:r>
    </w:p>
    <w:bookmarkEnd w:id="2880"/>
    <w:p w14:paraId="6CDA373F" w14:textId="77777777" w:rsidR="00652158" w:rsidRDefault="00652158" w:rsidP="0053240A">
      <w:pPr>
        <w:autoSpaceDE w:val="0"/>
        <w:autoSpaceDN w:val="0"/>
        <w:adjustRightInd w:val="0"/>
        <w:jc w:val="both"/>
        <w:rPr>
          <w:color w:val="131313"/>
          <w:szCs w:val="22"/>
          <w:lang w:val="fr-FR" w:eastAsia="en-GB"/>
        </w:rPr>
      </w:pPr>
    </w:p>
    <w:p w14:paraId="093FC854" w14:textId="5D85B0BD" w:rsidR="00BC691E" w:rsidRPr="00652158" w:rsidRDefault="00BC691E" w:rsidP="0053240A">
      <w:pPr>
        <w:autoSpaceDE w:val="0"/>
        <w:autoSpaceDN w:val="0"/>
        <w:adjustRightInd w:val="0"/>
        <w:jc w:val="both"/>
        <w:rPr>
          <w:color w:val="131313"/>
          <w:szCs w:val="22"/>
          <w:lang w:val="fr-FR" w:eastAsia="en-GB"/>
        </w:rPr>
      </w:pPr>
      <w:r w:rsidRPr="00652158">
        <w:rPr>
          <w:color w:val="131313"/>
          <w:szCs w:val="22"/>
          <w:lang w:val="fr-FR" w:eastAsia="en-GB"/>
        </w:rPr>
        <w:t>Brézet (Clermont-Ferrand, Puy-de-Dôme), présence de vases rubanés en contexte cardial et épicardial (BIB 2623)</w:t>
      </w:r>
    </w:p>
    <w:p w14:paraId="6EF4E3FA" w14:textId="5D640FE5" w:rsidR="00BC691E" w:rsidRPr="00652158" w:rsidRDefault="00BC691E" w:rsidP="0053240A">
      <w:pPr>
        <w:autoSpaceDE w:val="0"/>
        <w:autoSpaceDN w:val="0"/>
        <w:adjustRightInd w:val="0"/>
        <w:jc w:val="both"/>
        <w:rPr>
          <w:color w:val="131313"/>
          <w:szCs w:val="22"/>
          <w:lang w:val="fr-FR" w:eastAsia="en-GB"/>
        </w:rPr>
      </w:pPr>
      <w:r w:rsidRPr="00652158">
        <w:rPr>
          <w:color w:val="131313"/>
          <w:szCs w:val="22"/>
          <w:lang w:val="fr-FR" w:eastAsia="en-GB"/>
        </w:rPr>
        <w:t xml:space="preserve">v. </w:t>
      </w:r>
      <w:hyperlink r:id="rId6717" w:anchor="Sit_Grande_Grotte" w:history="1">
        <w:r w:rsidRPr="00652158">
          <w:rPr>
            <w:rStyle w:val="Hyperlink"/>
            <w:szCs w:val="22"/>
            <w:lang w:val="fr-FR" w:eastAsia="en-GB"/>
          </w:rPr>
          <w:t>Grande Grotte</w:t>
        </w:r>
      </w:hyperlink>
      <w:r w:rsidRPr="00652158">
        <w:rPr>
          <w:color w:val="131313"/>
          <w:szCs w:val="22"/>
          <w:lang w:val="fr-FR" w:eastAsia="en-GB"/>
        </w:rPr>
        <w:t xml:space="preserve"> (BIB 2623)</w:t>
      </w:r>
    </w:p>
    <w:p w14:paraId="43DAE721" w14:textId="77777777" w:rsidR="0053240A" w:rsidRPr="0032190F" w:rsidRDefault="0053240A" w:rsidP="0053240A">
      <w:pPr>
        <w:autoSpaceDE w:val="0"/>
        <w:autoSpaceDN w:val="0"/>
        <w:adjustRightInd w:val="0"/>
        <w:jc w:val="both"/>
        <w:rPr>
          <w:color w:val="131313"/>
          <w:sz w:val="22"/>
          <w:szCs w:val="22"/>
          <w:lang w:val="fr-FR" w:eastAsia="en-GB"/>
        </w:rPr>
      </w:pPr>
    </w:p>
    <w:p w14:paraId="3FE1B9D3" w14:textId="77777777" w:rsidR="0053240A" w:rsidRPr="0032190F" w:rsidRDefault="0053240A" w:rsidP="00426FF9">
      <w:pPr>
        <w:pStyle w:val="Heading1"/>
      </w:pPr>
      <w:bookmarkStart w:id="2881" w:name="Sit_Auvent_Geant"/>
      <w:r w:rsidRPr="0032190F">
        <w:t>AUVENT DU GEANT</w:t>
      </w:r>
    </w:p>
    <w:bookmarkEnd w:id="2881"/>
    <w:p w14:paraId="51A2AF84" w14:textId="77777777" w:rsidR="0053240A" w:rsidRPr="0032190F" w:rsidRDefault="0053240A" w:rsidP="0053240A">
      <w:pPr>
        <w:autoSpaceDE w:val="0"/>
        <w:autoSpaceDN w:val="0"/>
        <w:adjustRightInd w:val="0"/>
        <w:rPr>
          <w:color w:val="131313"/>
          <w:szCs w:val="22"/>
          <w:lang w:val="fr-FR" w:eastAsia="en-GB"/>
        </w:rPr>
      </w:pPr>
      <w:r w:rsidRPr="0032190F">
        <w:rPr>
          <w:lang w:val="fr-FR"/>
        </w:rPr>
        <w:t xml:space="preserve">L'Auvent du Géant à Coincy (Aisne) présentait </w:t>
      </w:r>
      <w:r w:rsidRPr="0032190F">
        <w:rPr>
          <w:color w:val="131313"/>
          <w:szCs w:val="22"/>
          <w:lang w:val="fr-FR" w:eastAsia="en-GB"/>
        </w:rPr>
        <w:t xml:space="preserve">une large diaclase </w:t>
      </w:r>
      <w:r w:rsidRPr="0032190F">
        <w:rPr>
          <w:color w:val="131313"/>
          <w:szCs w:val="34"/>
          <w:lang w:val="fr-FR" w:eastAsia="en-GB"/>
        </w:rPr>
        <w:t xml:space="preserve">à </w:t>
      </w:r>
      <w:r w:rsidRPr="0032190F">
        <w:rPr>
          <w:color w:val="131313"/>
          <w:szCs w:val="25"/>
          <w:lang w:val="fr-FR" w:eastAsia="en-GB"/>
        </w:rPr>
        <w:t xml:space="preserve">1' </w:t>
      </w:r>
      <w:r w:rsidRPr="0032190F">
        <w:rPr>
          <w:color w:val="131313"/>
          <w:szCs w:val="22"/>
          <w:lang w:val="fr-FR" w:eastAsia="en-GB"/>
        </w:rPr>
        <w:t>aplomb des gravures recelant un niveau tardenoisien</w:t>
      </w:r>
      <w:r w:rsidRPr="0032190F">
        <w:rPr>
          <w:color w:val="242424"/>
          <w:szCs w:val="22"/>
          <w:lang w:val="fr-FR" w:eastAsia="en-GB"/>
        </w:rPr>
        <w:t xml:space="preserve">. </w:t>
      </w:r>
      <w:r w:rsidRPr="0032190F">
        <w:rPr>
          <w:color w:val="131313"/>
          <w:szCs w:val="22"/>
          <w:lang w:val="fr-FR" w:eastAsia="en-GB"/>
        </w:rPr>
        <w:t xml:space="preserve">Dans cette couche archéologique furent decouverts des traçoirs obtenu à l'aide d'eclats et d'outils mesolithiques (BIB 2426) </w:t>
      </w:r>
    </w:p>
    <w:p w14:paraId="693428F4" w14:textId="77777777" w:rsidR="008D3716" w:rsidRPr="0032190F" w:rsidRDefault="008D3716" w:rsidP="00242C0F">
      <w:pPr>
        <w:rPr>
          <w:lang w:val="fr-FR"/>
        </w:rPr>
      </w:pPr>
    </w:p>
    <w:p w14:paraId="1113F5DB" w14:textId="77777777" w:rsidR="008D3716" w:rsidRPr="0032190F" w:rsidRDefault="008D3716" w:rsidP="00426FF9">
      <w:pPr>
        <w:pStyle w:val="Heading1"/>
      </w:pPr>
      <w:bookmarkStart w:id="2882" w:name="Sit_Cuiry_Chaudardes"/>
      <w:r w:rsidRPr="0032190F">
        <w:t>CUIRY-LES-CHAUDARDES</w:t>
      </w:r>
    </w:p>
    <w:bookmarkEnd w:id="2882"/>
    <w:p w14:paraId="45CB8489" w14:textId="5EEB466C" w:rsidR="00664410" w:rsidRPr="00650FE3" w:rsidRDefault="00650FE3" w:rsidP="00242C0F">
      <w:pPr>
        <w:rPr>
          <w:sz w:val="20"/>
          <w:lang w:val="fr-FR"/>
        </w:rPr>
      </w:pPr>
      <w:r w:rsidRPr="00650FE3">
        <w:rPr>
          <w:sz w:val="20"/>
          <w:lang w:val="fr-FR"/>
        </w:rPr>
        <w:t>Cuiry</w:t>
      </w:r>
    </w:p>
    <w:p w14:paraId="5FD1186A" w14:textId="77777777" w:rsidR="00652158" w:rsidRDefault="00652158" w:rsidP="00242C0F">
      <w:pPr>
        <w:jc w:val="both"/>
        <w:rPr>
          <w:lang w:val="fr-FR"/>
        </w:rPr>
      </w:pPr>
    </w:p>
    <w:p w14:paraId="2BA85B88" w14:textId="0A865E02" w:rsidR="00DF0BF8" w:rsidRPr="0032190F" w:rsidRDefault="00DF0BF8" w:rsidP="00242C0F">
      <w:pPr>
        <w:jc w:val="both"/>
        <w:rPr>
          <w:lang w:val="fr-FR"/>
        </w:rPr>
      </w:pPr>
      <w:r w:rsidRPr="0032190F">
        <w:rPr>
          <w:lang w:val="fr-FR"/>
        </w:rPr>
        <w:t>Cuiry-lès-Chaudardes</w:t>
      </w:r>
      <w:r w:rsidR="008F261B" w:rsidRPr="0032190F">
        <w:rPr>
          <w:lang w:val="fr-FR"/>
        </w:rPr>
        <w:t xml:space="preserve"> (Aisne)</w:t>
      </w:r>
      <w:r w:rsidR="002215CF" w:rsidRPr="0032190F">
        <w:rPr>
          <w:lang w:val="fr-FR"/>
        </w:rPr>
        <w:t>, ~5000 BP</w:t>
      </w:r>
      <w:r w:rsidRPr="0032190F">
        <w:rPr>
          <w:lang w:val="fr-FR"/>
        </w:rPr>
        <w:t> : 32 habitations, 5 phases d’occupation, nombreux restes fauniques (Giligny, CAA 2014)</w:t>
      </w:r>
      <w:r w:rsidR="002215CF" w:rsidRPr="0032190F">
        <w:rPr>
          <w:lang w:val="fr-FR"/>
        </w:rPr>
        <w:t>.</w:t>
      </w:r>
    </w:p>
    <w:p w14:paraId="74CC2920" w14:textId="77777777" w:rsidR="00DF0BF8" w:rsidRPr="0032190F" w:rsidRDefault="00DF0BF8" w:rsidP="00242C0F">
      <w:pPr>
        <w:rPr>
          <w:lang w:val="fr-FR"/>
        </w:rPr>
      </w:pPr>
    </w:p>
    <w:p w14:paraId="57529DB8" w14:textId="73A2825B" w:rsidR="008D3716" w:rsidRPr="0032190F" w:rsidRDefault="008D3716" w:rsidP="00242C0F">
      <w:pPr>
        <w:jc w:val="both"/>
        <w:rPr>
          <w:lang w:val="fr-FR"/>
        </w:rPr>
      </w:pPr>
      <w:r w:rsidRPr="0032190F">
        <w:rPr>
          <w:lang w:val="fr-FR"/>
        </w:rPr>
        <w:t xml:space="preserve">Situé au bord de l’Aisne entre Soissons et Reims. Le village de Cuiry-les-Chaudardes </w:t>
      </w:r>
      <w:r w:rsidR="001019B2" w:rsidRPr="0032190F">
        <w:rPr>
          <w:lang w:val="fr-FR"/>
        </w:rPr>
        <w:t xml:space="preserve">attribué au </w:t>
      </w:r>
      <w:bookmarkStart w:id="2883" w:name="_Hlk141002016"/>
      <w:r w:rsidR="002908F8">
        <w:fldChar w:fldCharType="begin"/>
      </w:r>
      <w:r w:rsidR="002908F8" w:rsidRPr="00C33B2D">
        <w:rPr>
          <w:lang w:val="fr-FR"/>
        </w:rPr>
        <w:instrText>HYPERLINK "file:///C:\\Users\\Thomas%20Huet\\Desktop\\Documentation%20archéologique%20liée%20à%20la%20thèse\\Cultures.docx" \l "Cul_Rubane"</w:instrText>
      </w:r>
      <w:r w:rsidR="002908F8">
        <w:fldChar w:fldCharType="separate"/>
      </w:r>
      <w:r w:rsidR="001019B2" w:rsidRPr="0032190F">
        <w:rPr>
          <w:rStyle w:val="Hyperlink"/>
          <w:lang w:val="fr-FR"/>
        </w:rPr>
        <w:t>Rubané</w:t>
      </w:r>
      <w:r w:rsidR="002908F8">
        <w:rPr>
          <w:rStyle w:val="Hyperlink"/>
          <w:lang w:val="fr-FR"/>
        </w:rPr>
        <w:fldChar w:fldCharType="end"/>
      </w:r>
      <w:r w:rsidR="00652158">
        <w:rPr>
          <w:rStyle w:val="Hyperlink"/>
          <w:lang w:val="fr-FR"/>
        </w:rPr>
        <w:t xml:space="preserve"> </w:t>
      </w:r>
      <w:bookmarkEnd w:id="2883"/>
      <w:r w:rsidRPr="0032190F">
        <w:rPr>
          <w:lang w:val="fr-FR"/>
        </w:rPr>
        <w:t xml:space="preserve">s’étend sur </w:t>
      </w:r>
      <w:smartTag w:uri="urn:schemas-microsoft-com:office:smarttags" w:element="metricconverter">
        <w:smartTagPr>
          <w:attr w:name="ProductID" w:val="7 ha"/>
        </w:smartTagPr>
        <w:r w:rsidRPr="0032190F">
          <w:rPr>
            <w:lang w:val="fr-FR"/>
          </w:rPr>
          <w:t>7 ha</w:t>
        </w:r>
      </w:smartTag>
      <w:r w:rsidRPr="0032190F">
        <w:rPr>
          <w:lang w:val="fr-FR"/>
        </w:rPr>
        <w:t xml:space="preserve"> et est daté de vers 4800 av. </w:t>
      </w:r>
      <w:r w:rsidR="001019B2" w:rsidRPr="0032190F">
        <w:rPr>
          <w:lang w:val="fr-FR"/>
        </w:rPr>
        <w:t>Une trentaine de</w:t>
      </w:r>
      <w:r w:rsidRPr="0032190F">
        <w:rPr>
          <w:lang w:val="fr-FR"/>
        </w:rPr>
        <w:t xml:space="preserve"> maisons sont disposées selon un plan préconçu et perpendiculairement à la rivière. On estime que 4 ou cinq maisons ont pu fonctionner ensembles </w:t>
      </w:r>
      <w:r w:rsidR="001019B2" w:rsidRPr="0032190F">
        <w:rPr>
          <w:lang w:val="fr-FR"/>
        </w:rPr>
        <w:t>et à 5 ou 6 les différentes phases d’occupation</w:t>
      </w:r>
      <w:r w:rsidRPr="0032190F">
        <w:rPr>
          <w:lang w:val="fr-FR"/>
        </w:rPr>
        <w:t xml:space="preserve">. On a retouvé les trous de poteaux de maisons qui devaient mesurer 10 à </w:t>
      </w:r>
      <w:smartTag w:uri="urn:schemas-microsoft-com:office:smarttags" w:element="metricconverter">
        <w:smartTagPr>
          <w:attr w:name="ProductID" w:val="39 m"/>
        </w:smartTagPr>
        <w:r w:rsidRPr="0032190F">
          <w:rPr>
            <w:lang w:val="fr-FR"/>
          </w:rPr>
          <w:t>39 m</w:t>
        </w:r>
      </w:smartTag>
      <w:r w:rsidRPr="0032190F">
        <w:rPr>
          <w:lang w:val="fr-FR"/>
        </w:rPr>
        <w:t xml:space="preserve"> de long par 5 à </w:t>
      </w:r>
      <w:smartTag w:uri="urn:schemas-microsoft-com:office:smarttags" w:element="metricconverter">
        <w:smartTagPr>
          <w:attr w:name="ProductID" w:val="7 m"/>
        </w:smartTagPr>
        <w:r w:rsidRPr="0032190F">
          <w:rPr>
            <w:lang w:val="fr-FR"/>
          </w:rPr>
          <w:t>7 m</w:t>
        </w:r>
      </w:smartTag>
      <w:r w:rsidRPr="0032190F">
        <w:rPr>
          <w:lang w:val="fr-FR"/>
        </w:rPr>
        <w:t xml:space="preserve"> de large, des fosses </w:t>
      </w:r>
      <w:r w:rsidRPr="0032190F">
        <w:rPr>
          <w:lang w:val="fr-FR"/>
        </w:rPr>
        <w:lastRenderedPageBreak/>
        <w:t>d’extraction pour l’argile des murs à proximité des habitats par la suite remployé comme fosse à détritus. La plupart des ossements proviennent du bœuf domestique</w:t>
      </w:r>
      <w:r w:rsidR="00A44276" w:rsidRPr="0032190F">
        <w:rPr>
          <w:lang w:val="fr-FR"/>
        </w:rPr>
        <w:t xml:space="preserve"> mais également du cerf, du sanglier et du castor</w:t>
      </w:r>
      <w:r w:rsidRPr="0032190F">
        <w:rPr>
          <w:lang w:val="fr-FR"/>
        </w:rPr>
        <w:t xml:space="preserve">. </w:t>
      </w:r>
      <w:r w:rsidR="00A44276" w:rsidRPr="0032190F">
        <w:rPr>
          <w:lang w:val="fr-FR"/>
        </w:rPr>
        <w:t>Egalement des graines carbonisées de blé amidonnier</w:t>
      </w:r>
      <w:r w:rsidR="001019B2" w:rsidRPr="0032190F">
        <w:rPr>
          <w:lang w:val="fr-FR"/>
        </w:rPr>
        <w:t xml:space="preserve"> des fragments de meules et de molettes</w:t>
      </w:r>
      <w:r w:rsidR="00A44276" w:rsidRPr="0032190F">
        <w:rPr>
          <w:lang w:val="fr-FR"/>
        </w:rPr>
        <w:t xml:space="preserve">. </w:t>
      </w:r>
      <w:r w:rsidR="001019B2" w:rsidRPr="0032190F">
        <w:rPr>
          <w:lang w:val="fr-FR"/>
        </w:rPr>
        <w:t xml:space="preserve">A l’intérieur des maisons on trouve </w:t>
      </w:r>
      <w:r w:rsidRPr="0032190F">
        <w:rPr>
          <w:lang w:val="fr-FR"/>
        </w:rPr>
        <w:t>des tierces de poteaux.</w:t>
      </w:r>
    </w:p>
    <w:p w14:paraId="177987AB" w14:textId="10A0E35B" w:rsidR="00A44276" w:rsidRPr="0032190F" w:rsidRDefault="00A44276" w:rsidP="00242C0F">
      <w:pPr>
        <w:jc w:val="both"/>
        <w:rPr>
          <w:lang w:val="fr-FR"/>
        </w:rPr>
      </w:pPr>
      <w:r w:rsidRPr="0032190F">
        <w:rPr>
          <w:lang w:val="fr-FR"/>
        </w:rPr>
        <w:t>L’industrie lithique est variée : grattoirs pour le travail des peaux, herminette et haches pour l’abattage du bois, burin pour le façonnage des pièces osseuses,… La céramique est constituée de poterie fine : bols et coupelles à fond rond souvent décorée de bandes d’impressions réalisées avec des peignes à deux ou trois dents, et parfois de rubans incisés. Une  poterie plus grossière rarement décorée est constituée de grands pots (25-</w:t>
      </w:r>
      <w:smartTag w:uri="urn:schemas-microsoft-com:office:smarttags" w:element="metricconverter">
        <w:smartTagPr>
          <w:attr w:name="ProductID" w:val="35 cm"/>
        </w:smartTagPr>
        <w:r w:rsidRPr="0032190F">
          <w:rPr>
            <w:lang w:val="fr-FR"/>
          </w:rPr>
          <w:t>35 cm</w:t>
        </w:r>
      </w:smartTag>
      <w:r w:rsidRPr="0032190F">
        <w:rPr>
          <w:lang w:val="fr-FR"/>
        </w:rPr>
        <w:t xml:space="preserve">). On trouve également le type « céramique de </w:t>
      </w:r>
      <w:hyperlink r:id="rId6718" w:anchor="Cul_Limbourg" w:history="1">
        <w:r w:rsidRPr="0032190F">
          <w:rPr>
            <w:rStyle w:val="Hyperlink"/>
            <w:lang w:val="fr-FR"/>
          </w:rPr>
          <w:t>Limbourg</w:t>
        </w:r>
      </w:hyperlink>
      <w:r w:rsidRPr="0032190F">
        <w:rPr>
          <w:lang w:val="fr-FR"/>
        </w:rPr>
        <w:t> » (</w:t>
      </w:r>
      <w:r w:rsidR="0070027E" w:rsidRPr="0032190F">
        <w:rPr>
          <w:lang w:val="fr-FR"/>
        </w:rPr>
        <w:t>BIB</w:t>
      </w:r>
      <w:r w:rsidRPr="0032190F">
        <w:rPr>
          <w:lang w:val="fr-FR"/>
        </w:rPr>
        <w:t xml:space="preserve"> 165 p. 134</w:t>
      </w:r>
      <w:r w:rsidR="001019B2" w:rsidRPr="0032190F">
        <w:rPr>
          <w:lang w:val="fr-FR"/>
        </w:rPr>
        <w:t xml:space="preserve"> et 48 p. 52</w:t>
      </w:r>
      <w:r w:rsidRPr="0032190F">
        <w:rPr>
          <w:lang w:val="fr-FR"/>
        </w:rPr>
        <w:t>).</w:t>
      </w:r>
    </w:p>
    <w:p w14:paraId="2C566D36" w14:textId="77777777" w:rsidR="00A44276" w:rsidRPr="0032190F" w:rsidRDefault="00A44276" w:rsidP="00242C0F">
      <w:pPr>
        <w:jc w:val="both"/>
        <w:rPr>
          <w:lang w:val="fr-FR"/>
        </w:rPr>
      </w:pPr>
    </w:p>
    <w:p w14:paraId="0AA86C0A" w14:textId="77777777" w:rsidR="00A44276" w:rsidRPr="0032190F" w:rsidRDefault="00A44276" w:rsidP="00242C0F">
      <w:pPr>
        <w:jc w:val="both"/>
        <w:rPr>
          <w:lang w:val="fr-FR"/>
        </w:rPr>
      </w:pPr>
      <w:r w:rsidRPr="0032190F">
        <w:rPr>
          <w:lang w:val="fr-FR"/>
        </w:rPr>
        <w:t>L’ensemble de la culture céramique et de l’habitat donne le sentiment d’une société égalitaire (</w:t>
      </w:r>
      <w:r w:rsidR="0070027E" w:rsidRPr="0032190F">
        <w:rPr>
          <w:lang w:val="fr-FR"/>
        </w:rPr>
        <w:t>BIB</w:t>
      </w:r>
      <w:r w:rsidRPr="0032190F">
        <w:rPr>
          <w:lang w:val="fr-FR"/>
        </w:rPr>
        <w:t xml:space="preserve"> 165 p. 134).</w:t>
      </w:r>
    </w:p>
    <w:p w14:paraId="7A4570AE" w14:textId="77777777" w:rsidR="00F47D3F" w:rsidRPr="0032190F" w:rsidRDefault="00F47D3F" w:rsidP="00242C0F">
      <w:pPr>
        <w:jc w:val="both"/>
        <w:rPr>
          <w:lang w:val="fr-FR"/>
        </w:rPr>
      </w:pPr>
    </w:p>
    <w:p w14:paraId="5500B420" w14:textId="77777777" w:rsidR="00F47D3F" w:rsidRPr="0032190F" w:rsidRDefault="00F47D3F" w:rsidP="00242C0F">
      <w:pPr>
        <w:jc w:val="both"/>
        <w:rPr>
          <w:lang w:val="fr-FR"/>
        </w:rPr>
      </w:pPr>
      <w:r w:rsidRPr="0032190F">
        <w:rPr>
          <w:lang w:val="fr-FR"/>
        </w:rPr>
        <w:t>Le site a été fouillé sur 5 hectares a livré du mobilier lié à un habitat (occupation permanente) (BIB 1680), 2 fosses avec du mobilier S.-O.-M.:</w:t>
      </w:r>
    </w:p>
    <w:p w14:paraId="170B25A4" w14:textId="77777777" w:rsidR="00F47D3F" w:rsidRPr="0032190F" w:rsidRDefault="00F47D3F"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3"/>
        <w:gridCol w:w="3157"/>
      </w:tblGrid>
      <w:tr w:rsidR="00F47D3F" w14:paraId="21F42F2B" w14:textId="77777777" w:rsidTr="009A1222">
        <w:trPr>
          <w:jc w:val="center"/>
        </w:trPr>
        <w:tc>
          <w:tcPr>
            <w:tcW w:w="1183" w:type="dxa"/>
            <w:shd w:val="clear" w:color="auto" w:fill="auto"/>
          </w:tcPr>
          <w:p w14:paraId="21AFBB47" w14:textId="77777777" w:rsidR="00F47D3F" w:rsidRDefault="00F47D3F" w:rsidP="00242C0F">
            <w:pPr>
              <w:jc w:val="both"/>
            </w:pPr>
            <w:r>
              <w:t>Fosse 9</w:t>
            </w:r>
          </w:p>
        </w:tc>
        <w:tc>
          <w:tcPr>
            <w:tcW w:w="3157" w:type="dxa"/>
            <w:shd w:val="clear" w:color="auto" w:fill="auto"/>
          </w:tcPr>
          <w:p w14:paraId="6DB05D32" w14:textId="77777777" w:rsidR="00F47D3F" w:rsidRDefault="00F47D3F" w:rsidP="00242C0F">
            <w:pPr>
              <w:jc w:val="both"/>
            </w:pPr>
            <w:r w:rsidRPr="009A1222">
              <w:rPr>
                <w:vertAlign w:val="superscript"/>
              </w:rPr>
              <w:t>14</w:t>
            </w:r>
            <w:r>
              <w:t>C : 3362 – 3101 cal BC 2 s.</w:t>
            </w:r>
          </w:p>
        </w:tc>
      </w:tr>
      <w:tr w:rsidR="00F47D3F" w14:paraId="68E4DEF1" w14:textId="77777777" w:rsidTr="009A1222">
        <w:trPr>
          <w:jc w:val="center"/>
        </w:trPr>
        <w:tc>
          <w:tcPr>
            <w:tcW w:w="1183" w:type="dxa"/>
            <w:shd w:val="clear" w:color="auto" w:fill="auto"/>
          </w:tcPr>
          <w:p w14:paraId="2FC23C98" w14:textId="77777777" w:rsidR="00F47D3F" w:rsidRDefault="00F47D3F" w:rsidP="00242C0F">
            <w:pPr>
              <w:jc w:val="both"/>
            </w:pPr>
            <w:r>
              <w:t>Fosse 64</w:t>
            </w:r>
          </w:p>
        </w:tc>
        <w:tc>
          <w:tcPr>
            <w:tcW w:w="3157" w:type="dxa"/>
            <w:shd w:val="clear" w:color="auto" w:fill="auto"/>
          </w:tcPr>
          <w:p w14:paraId="499B60FE" w14:textId="77777777" w:rsidR="00F47D3F" w:rsidRDefault="00F47D3F" w:rsidP="00242C0F">
            <w:pPr>
              <w:jc w:val="both"/>
            </w:pPr>
          </w:p>
        </w:tc>
      </w:tr>
    </w:tbl>
    <w:p w14:paraId="2F49A841" w14:textId="77777777" w:rsidR="00F47D3F" w:rsidRDefault="00F47D3F" w:rsidP="00242C0F">
      <w:pPr>
        <w:jc w:val="both"/>
      </w:pPr>
      <w:r>
        <w:t>(BIB 1680)</w:t>
      </w:r>
    </w:p>
    <w:p w14:paraId="37C8A440" w14:textId="77777777" w:rsidR="001019B2" w:rsidRDefault="001019B2" w:rsidP="00242C0F"/>
    <w:p w14:paraId="2751EE8A" w14:textId="77777777" w:rsidR="008F6EAE" w:rsidRPr="0032190F" w:rsidRDefault="008F6EAE" w:rsidP="00242C0F">
      <w:pPr>
        <w:rPr>
          <w:lang w:val="fr-FR"/>
        </w:rPr>
      </w:pPr>
      <w:r w:rsidRPr="0032190F">
        <w:rPr>
          <w:lang w:val="fr-FR"/>
        </w:rPr>
        <w:t>L’habitat de Cuiry est agencé selon le système des rangées (SR) (BIB C. Jeunesse, colloque Habitat Dijon 2015)</w:t>
      </w:r>
    </w:p>
    <w:p w14:paraId="0D38DBF5" w14:textId="0FC0B109" w:rsidR="00E90A71" w:rsidRDefault="00E90A71" w:rsidP="00E90A71">
      <w:pPr>
        <w:rPr>
          <w:lang w:val="fr-FR"/>
        </w:rPr>
      </w:pPr>
      <w:r>
        <w:rPr>
          <w:lang w:val="fr-FR"/>
        </w:rPr>
        <w:t xml:space="preserve">Pour son </w:t>
      </w:r>
      <w:hyperlink r:id="rId6719" w:anchor="Cul_Rubane__habitat_village" w:history="1">
        <w:r w:rsidRPr="00E90A71">
          <w:rPr>
            <w:rStyle w:val="Hyperlink"/>
            <w:lang w:val="fr-FR"/>
          </w:rPr>
          <w:t>espace villageois</w:t>
        </w:r>
      </w:hyperlink>
      <w:r>
        <w:rPr>
          <w:lang w:val="fr-FR"/>
        </w:rPr>
        <w:t>:</w:t>
      </w:r>
    </w:p>
    <w:p w14:paraId="595B05D7" w14:textId="77777777" w:rsidR="00E90A71" w:rsidRDefault="00E90A71" w:rsidP="00E90A71">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6"/>
        <w:gridCol w:w="826"/>
      </w:tblGrid>
      <w:tr w:rsidR="00E90A71" w14:paraId="2C6CE476" w14:textId="77777777" w:rsidTr="00C35EA7">
        <w:trPr>
          <w:jc w:val="center"/>
        </w:trPr>
        <w:tc>
          <w:tcPr>
            <w:tcW w:w="2996" w:type="dxa"/>
          </w:tcPr>
          <w:p w14:paraId="13FC0005" w14:textId="77777777" w:rsidR="00E90A71" w:rsidRPr="00C35EA7" w:rsidRDefault="00E90A71" w:rsidP="00ED1C0E">
            <w:pPr>
              <w:rPr>
                <w:lang w:val="fr-FR"/>
              </w:rPr>
            </w:pPr>
            <w:r w:rsidRPr="00C35EA7">
              <w:rPr>
                <w:lang w:val="fr-FR"/>
              </w:rPr>
              <w:t>durée occup. (ans)</w:t>
            </w:r>
          </w:p>
        </w:tc>
        <w:tc>
          <w:tcPr>
            <w:tcW w:w="826" w:type="dxa"/>
          </w:tcPr>
          <w:p w14:paraId="45997D68" w14:textId="77777777" w:rsidR="00E90A71" w:rsidRPr="00C35EA7" w:rsidRDefault="00E90A71" w:rsidP="00ED1C0E">
            <w:pPr>
              <w:rPr>
                <w:lang w:val="fr-FR"/>
              </w:rPr>
            </w:pPr>
            <w:r w:rsidRPr="00C35EA7">
              <w:rPr>
                <w:lang w:val="fr-FR"/>
              </w:rPr>
              <w:t>100</w:t>
            </w:r>
          </w:p>
        </w:tc>
      </w:tr>
      <w:tr w:rsidR="00E90A71" w14:paraId="45B02EBE" w14:textId="77777777" w:rsidTr="00C35EA7">
        <w:trPr>
          <w:jc w:val="center"/>
        </w:trPr>
        <w:tc>
          <w:tcPr>
            <w:tcW w:w="2996" w:type="dxa"/>
          </w:tcPr>
          <w:p w14:paraId="688548FF" w14:textId="77777777" w:rsidR="00E90A71" w:rsidRPr="00C35EA7" w:rsidRDefault="00E90A71" w:rsidP="00ED1C0E">
            <w:pPr>
              <w:rPr>
                <w:lang w:val="fr-FR"/>
              </w:rPr>
            </w:pPr>
            <w:r w:rsidRPr="00C35EA7">
              <w:rPr>
                <w:lang w:val="fr-FR"/>
              </w:rPr>
              <w:t>nb maisons</w:t>
            </w:r>
          </w:p>
        </w:tc>
        <w:tc>
          <w:tcPr>
            <w:tcW w:w="826" w:type="dxa"/>
          </w:tcPr>
          <w:p w14:paraId="5C4E5F70" w14:textId="77777777" w:rsidR="00E90A71" w:rsidRPr="00C35EA7" w:rsidRDefault="00E90A71" w:rsidP="00ED1C0E">
            <w:pPr>
              <w:rPr>
                <w:lang w:val="fr-FR"/>
              </w:rPr>
            </w:pPr>
            <w:r w:rsidRPr="00C35EA7">
              <w:rPr>
                <w:lang w:val="fr-FR"/>
              </w:rPr>
              <w:t>~40</w:t>
            </w:r>
          </w:p>
        </w:tc>
      </w:tr>
      <w:tr w:rsidR="00E90A71" w14:paraId="27DEF82E" w14:textId="77777777" w:rsidTr="00C35EA7">
        <w:trPr>
          <w:jc w:val="center"/>
        </w:trPr>
        <w:tc>
          <w:tcPr>
            <w:tcW w:w="2996" w:type="dxa"/>
          </w:tcPr>
          <w:p w14:paraId="12FE0DD0" w14:textId="77777777" w:rsidR="00E90A71" w:rsidRPr="00C35EA7" w:rsidRDefault="00E90A71" w:rsidP="00ED1C0E">
            <w:pPr>
              <w:rPr>
                <w:lang w:val="fr-FR"/>
              </w:rPr>
            </w:pPr>
            <w:r w:rsidRPr="00C35EA7">
              <w:rPr>
                <w:lang w:val="fr-FR"/>
              </w:rPr>
              <w:t>nb maisons/siècle</w:t>
            </w:r>
          </w:p>
        </w:tc>
        <w:tc>
          <w:tcPr>
            <w:tcW w:w="826" w:type="dxa"/>
          </w:tcPr>
          <w:p w14:paraId="37648F6C" w14:textId="77777777" w:rsidR="00E90A71" w:rsidRPr="00C35EA7" w:rsidRDefault="00E90A71" w:rsidP="00ED1C0E">
            <w:pPr>
              <w:rPr>
                <w:lang w:val="fr-FR"/>
              </w:rPr>
            </w:pPr>
            <w:r w:rsidRPr="00C35EA7">
              <w:rPr>
                <w:lang w:val="fr-FR"/>
              </w:rPr>
              <w:t>36</w:t>
            </w:r>
          </w:p>
        </w:tc>
      </w:tr>
      <w:tr w:rsidR="00E90A71" w:rsidRPr="00E90A71" w14:paraId="4E9FB56D" w14:textId="77777777" w:rsidTr="00C35EA7">
        <w:trPr>
          <w:jc w:val="center"/>
        </w:trPr>
        <w:tc>
          <w:tcPr>
            <w:tcW w:w="2996" w:type="dxa"/>
          </w:tcPr>
          <w:p w14:paraId="2FE3BD4D" w14:textId="77777777" w:rsidR="00E90A71" w:rsidRPr="00C35EA7" w:rsidRDefault="00E90A71" w:rsidP="00ED1C0E">
            <w:pPr>
              <w:rPr>
                <w:lang w:val="fr-FR"/>
              </w:rPr>
            </w:pPr>
            <w:r w:rsidRPr="00C35EA7">
              <w:rPr>
                <w:lang w:val="fr-FR"/>
              </w:rPr>
              <w:t>estim. max. nb maisons/site</w:t>
            </w:r>
          </w:p>
        </w:tc>
        <w:tc>
          <w:tcPr>
            <w:tcW w:w="826" w:type="dxa"/>
          </w:tcPr>
          <w:p w14:paraId="4EE1FC7A" w14:textId="77777777" w:rsidR="00E90A71" w:rsidRPr="00C35EA7" w:rsidRDefault="00E90A71" w:rsidP="00ED1C0E">
            <w:pPr>
              <w:rPr>
                <w:i/>
                <w:lang w:val="fr-FR"/>
              </w:rPr>
            </w:pPr>
            <w:r w:rsidRPr="00C35EA7">
              <w:rPr>
                <w:i/>
                <w:lang w:val="fr-FR"/>
              </w:rPr>
              <w:t>NR</w:t>
            </w:r>
          </w:p>
        </w:tc>
      </w:tr>
      <w:tr w:rsidR="00E90A71" w:rsidRPr="00E90A71" w14:paraId="57110E11" w14:textId="77777777" w:rsidTr="00C35EA7">
        <w:trPr>
          <w:jc w:val="center"/>
        </w:trPr>
        <w:tc>
          <w:tcPr>
            <w:tcW w:w="2996" w:type="dxa"/>
          </w:tcPr>
          <w:p w14:paraId="60000005" w14:textId="77777777" w:rsidR="00E90A71" w:rsidRPr="00C35EA7" w:rsidRDefault="00E90A71" w:rsidP="00ED1C0E">
            <w:pPr>
              <w:rPr>
                <w:lang w:val="fr-FR"/>
              </w:rPr>
            </w:pPr>
            <w:r w:rsidRPr="00C35EA7">
              <w:rPr>
                <w:lang w:val="fr-FR"/>
              </w:rPr>
              <w:t>estim. maisons/s</w:t>
            </w:r>
            <w:r w:rsidR="00ED1C0E" w:rsidRPr="00C35EA7">
              <w:rPr>
                <w:lang w:val="fr-FR"/>
              </w:rPr>
              <w:t>iècle</w:t>
            </w:r>
          </w:p>
        </w:tc>
        <w:tc>
          <w:tcPr>
            <w:tcW w:w="826" w:type="dxa"/>
          </w:tcPr>
          <w:p w14:paraId="7B0DAF75" w14:textId="77777777" w:rsidR="00E90A71" w:rsidRPr="00C35EA7" w:rsidRDefault="00E90A71" w:rsidP="00ED1C0E">
            <w:pPr>
              <w:rPr>
                <w:i/>
                <w:lang w:val="fr-FR"/>
              </w:rPr>
            </w:pPr>
            <w:r w:rsidRPr="00C35EA7">
              <w:rPr>
                <w:i/>
                <w:lang w:val="fr-FR"/>
              </w:rPr>
              <w:t>NR</w:t>
            </w:r>
          </w:p>
        </w:tc>
      </w:tr>
    </w:tbl>
    <w:p w14:paraId="4455980A" w14:textId="77777777" w:rsidR="00E90A71" w:rsidRDefault="00E90A71" w:rsidP="00E90A71">
      <w:pPr>
        <w:rPr>
          <w:lang w:val="fr-FR"/>
        </w:rPr>
      </w:pPr>
      <w:r>
        <w:rPr>
          <w:lang w:val="fr-FR"/>
        </w:rPr>
        <w:t>(BIB 2736)</w:t>
      </w:r>
    </w:p>
    <w:p w14:paraId="22B686C2" w14:textId="77777777" w:rsidR="007B0AD7" w:rsidRPr="0032190F" w:rsidRDefault="007B0AD7" w:rsidP="00242C0F">
      <w:pPr>
        <w:rPr>
          <w:lang w:val="fr-FR"/>
        </w:rPr>
      </w:pPr>
    </w:p>
    <w:p w14:paraId="4F5C931F" w14:textId="0BB6E39D" w:rsidR="007B0AD7" w:rsidRPr="0032190F" w:rsidRDefault="007B0AD7" w:rsidP="00242C0F">
      <w:pPr>
        <w:rPr>
          <w:lang w:val="fr-FR"/>
        </w:rPr>
      </w:pPr>
      <w:r w:rsidRPr="0032190F">
        <w:rPr>
          <w:sz w:val="23"/>
          <w:szCs w:val="23"/>
          <w:lang w:val="fr-FR"/>
        </w:rPr>
        <w:t xml:space="preserve">Fragment de </w:t>
      </w:r>
      <w:hyperlink r:id="rId6720" w:anchor="Cul_Art_TAC_T_a_statuettes" w:history="1">
        <w:r w:rsidRPr="0032190F">
          <w:rPr>
            <w:rStyle w:val="Hyperlink"/>
            <w:sz w:val="23"/>
            <w:szCs w:val="23"/>
            <w:lang w:val="fr-FR"/>
          </w:rPr>
          <w:t>statuette</w:t>
        </w:r>
      </w:hyperlink>
      <w:r w:rsidRPr="0032190F">
        <w:rPr>
          <w:sz w:val="23"/>
          <w:szCs w:val="23"/>
          <w:lang w:val="fr-FR"/>
        </w:rPr>
        <w:t xml:space="preserve"> daté du </w:t>
      </w:r>
      <w:hyperlink r:id="rId6721" w:anchor="Cul_Rubane_ancien" w:history="1">
        <w:r w:rsidRPr="0032190F">
          <w:rPr>
            <w:rStyle w:val="Hyperlink"/>
            <w:sz w:val="23"/>
            <w:szCs w:val="23"/>
            <w:lang w:val="fr-FR"/>
          </w:rPr>
          <w:t>Rubané ancien</w:t>
        </w:r>
      </w:hyperlink>
      <w:r w:rsidRPr="0032190F">
        <w:rPr>
          <w:sz w:val="23"/>
          <w:szCs w:val="23"/>
          <w:lang w:val="fr-FR"/>
        </w:rPr>
        <w:t xml:space="preserve"> (BIB 2363)</w:t>
      </w:r>
      <w:r w:rsidR="008F261B" w:rsidRPr="0032190F">
        <w:rPr>
          <w:sz w:val="23"/>
          <w:szCs w:val="23"/>
          <w:lang w:val="fr-FR"/>
        </w:rPr>
        <w:t xml:space="preserve"> dans le bâtiment 225 (BIB 2448)</w:t>
      </w:r>
      <w:r w:rsidR="00305122" w:rsidRPr="0032190F">
        <w:rPr>
          <w:sz w:val="23"/>
          <w:szCs w:val="23"/>
          <w:lang w:val="fr-FR"/>
        </w:rPr>
        <w:t xml:space="preserve"> anthropomorphisme possible (BIB 2448)</w:t>
      </w:r>
    </w:p>
    <w:p w14:paraId="2D84F384" w14:textId="77777777" w:rsidR="005563BC" w:rsidRPr="0032190F" w:rsidRDefault="005563BC" w:rsidP="00242C0F">
      <w:pPr>
        <w:rPr>
          <w:lang w:val="fr-FR"/>
        </w:rPr>
      </w:pPr>
    </w:p>
    <w:p w14:paraId="607ECDF7" w14:textId="1A3FDCB8" w:rsidR="005563BC" w:rsidRDefault="005563BC" w:rsidP="00242C0F">
      <w:pPr>
        <w:rPr>
          <w:lang w:val="fr-FR"/>
        </w:rPr>
      </w:pPr>
      <w:r w:rsidRPr="0032190F">
        <w:rPr>
          <w:lang w:val="fr-FR"/>
        </w:rPr>
        <w:t xml:space="preserve">Cuiry-les-Chaudardes. Nécropole du BF, « sanctuaire » de </w:t>
      </w:r>
      <w:hyperlink r:id="rId6722" w:anchor="Cul_Cerny" w:history="1">
        <w:r w:rsidR="0043440A" w:rsidRPr="0032190F">
          <w:rPr>
            <w:rStyle w:val="Hyperlink"/>
            <w:szCs w:val="20"/>
            <w:lang w:val="fr-FR" w:eastAsia="en-GB"/>
          </w:rPr>
          <w:t>Cerny</w:t>
        </w:r>
      </w:hyperlink>
      <w:r w:rsidRPr="0032190F">
        <w:rPr>
          <w:lang w:val="fr-FR"/>
        </w:rPr>
        <w:t xml:space="preserve">, habitat Rubanés (BIB V. Brunet, C. Colas, colloque Habitat Dijon 2015) </w:t>
      </w:r>
    </w:p>
    <w:p w14:paraId="7BB073B7" w14:textId="77777777" w:rsidR="00E90A71" w:rsidRDefault="00E90A71" w:rsidP="00242C0F">
      <w:pPr>
        <w:rPr>
          <w:lang w:val="fr-FR"/>
        </w:rPr>
      </w:pPr>
    </w:p>
    <w:p w14:paraId="3ABDFE85" w14:textId="3ABF0FC6" w:rsidR="00650FE3" w:rsidRDefault="00650FE3" w:rsidP="00242C0F">
      <w:pPr>
        <w:rPr>
          <w:lang w:val="fr-FR"/>
        </w:rPr>
      </w:pPr>
      <w:r>
        <w:rPr>
          <w:lang w:val="fr-FR"/>
        </w:rPr>
        <w:t xml:space="preserve">v. </w:t>
      </w:r>
      <w:hyperlink r:id="rId6723" w:anchor="Sit_Beaurieux" w:history="1">
        <w:r w:rsidRPr="00C33B2D">
          <w:rPr>
            <w:rStyle w:val="Hyperlink"/>
            <w:lang w:val="fr-FR"/>
          </w:rPr>
          <w:t>Beaurieux</w:t>
        </w:r>
      </w:hyperlink>
    </w:p>
    <w:p w14:paraId="3B541E67" w14:textId="77777777" w:rsidR="00E90A71" w:rsidRPr="0032190F" w:rsidRDefault="00E90A71" w:rsidP="00242C0F">
      <w:pPr>
        <w:rPr>
          <w:lang w:val="fr-FR"/>
        </w:rPr>
      </w:pPr>
    </w:p>
    <w:p w14:paraId="251F370D" w14:textId="77777777" w:rsidR="005563BC" w:rsidRPr="0032190F" w:rsidRDefault="005563BC" w:rsidP="00242C0F">
      <w:pPr>
        <w:rPr>
          <w:lang w:val="fr-FR"/>
        </w:rPr>
      </w:pPr>
    </w:p>
    <w:p w14:paraId="398FBB33" w14:textId="77777777" w:rsidR="005563BC" w:rsidRPr="0032190F" w:rsidRDefault="005563BC" w:rsidP="00426FF9">
      <w:pPr>
        <w:pStyle w:val="Heading1"/>
      </w:pPr>
      <w:r w:rsidRPr="0032190F">
        <w:t>JOSSIGNY</w:t>
      </w:r>
    </w:p>
    <w:p w14:paraId="5A0D6652" w14:textId="77777777" w:rsidR="005563BC" w:rsidRPr="0032190F" w:rsidRDefault="005563BC" w:rsidP="00242C0F">
      <w:pPr>
        <w:rPr>
          <w:lang w:val="fr-FR"/>
        </w:rPr>
      </w:pPr>
      <w:r w:rsidRPr="0032190F">
        <w:rPr>
          <w:lang w:val="fr-FR"/>
        </w:rPr>
        <w:t xml:space="preserve">Habitat du Michelsberg récent proche de la boucle de Jablines sur le plateau de Brie. L’habitat ressemble à celui de Cuiry-les-Chaudardes (villages ouverts), daté de la fin du Néolithique moyen et le début du Néolithique récent. Découverte de pesons piriformes (BIB V. Brunet, C. Colas, colloque Habitat Dijon 2015) </w:t>
      </w:r>
    </w:p>
    <w:p w14:paraId="4F1B4CFA" w14:textId="77777777" w:rsidR="005563BC" w:rsidRPr="0032190F" w:rsidRDefault="005563BC" w:rsidP="00242C0F">
      <w:pPr>
        <w:rPr>
          <w:lang w:val="fr-FR"/>
        </w:rPr>
      </w:pPr>
    </w:p>
    <w:p w14:paraId="6564EFF4" w14:textId="77777777" w:rsidR="005563BC" w:rsidRPr="0032190F" w:rsidRDefault="005563BC" w:rsidP="00426FF9">
      <w:pPr>
        <w:pStyle w:val="Heading1"/>
      </w:pPr>
      <w:r w:rsidRPr="0032190F">
        <w:lastRenderedPageBreak/>
        <w:t>VERTAIZON</w:t>
      </w:r>
    </w:p>
    <w:p w14:paraId="6C565B60" w14:textId="6CD7A4E1" w:rsidR="005563BC" w:rsidRPr="0032190F" w:rsidRDefault="005563BC" w:rsidP="00242C0F">
      <w:pPr>
        <w:rPr>
          <w:lang w:val="fr-FR"/>
        </w:rPr>
      </w:pPr>
      <w:r w:rsidRPr="0032190F">
        <w:rPr>
          <w:lang w:val="fr-FR"/>
        </w:rPr>
        <w:t xml:space="preserve">Auvergne. Habitat du </w:t>
      </w:r>
      <w:hyperlink r:id="rId6724" w:anchor="Cul_Neo_Recent" w:history="1">
        <w:r w:rsidRPr="0032190F">
          <w:rPr>
            <w:rStyle w:val="Hyperlink"/>
            <w:lang w:val="fr-FR"/>
          </w:rPr>
          <w:t>Néolithique moyen</w:t>
        </w:r>
      </w:hyperlink>
      <w:r w:rsidRPr="0032190F">
        <w:rPr>
          <w:lang w:val="fr-FR"/>
        </w:rPr>
        <w:t xml:space="preserve">-Néolithique récent. Vertaizon, La Roussille (BIB colloque Habitat Dijon 2015) </w:t>
      </w:r>
    </w:p>
    <w:p w14:paraId="47FC55C1" w14:textId="77777777" w:rsidR="005563BC" w:rsidRPr="0032190F" w:rsidRDefault="005563BC" w:rsidP="00242C0F">
      <w:pPr>
        <w:rPr>
          <w:lang w:val="fr-FR"/>
        </w:rPr>
      </w:pPr>
    </w:p>
    <w:p w14:paraId="3672ABE6" w14:textId="77777777" w:rsidR="005563BC" w:rsidRPr="0032190F" w:rsidRDefault="005563BC" w:rsidP="00426FF9">
      <w:pPr>
        <w:pStyle w:val="Heading1"/>
      </w:pPr>
      <w:r w:rsidRPr="0032190F">
        <w:t>ARTIERE-RONZIERE</w:t>
      </w:r>
    </w:p>
    <w:p w14:paraId="683967C6" w14:textId="77777777" w:rsidR="005563BC" w:rsidRPr="0032190F" w:rsidRDefault="005563BC" w:rsidP="005563BC">
      <w:pPr>
        <w:rPr>
          <w:lang w:val="fr-FR"/>
        </w:rPr>
      </w:pPr>
      <w:r w:rsidRPr="0032190F">
        <w:rPr>
          <w:lang w:val="fr-FR"/>
        </w:rPr>
        <w:t xml:space="preserve">Auvergne. Habitat du Néolithique moyen-Néolithique récent. Artière-Ronzière, proche de l’Allier (BIB colloque Habitat Dijon 2015) </w:t>
      </w:r>
    </w:p>
    <w:p w14:paraId="7D4F133B" w14:textId="77777777" w:rsidR="005563BC" w:rsidRPr="0032190F" w:rsidRDefault="005563BC" w:rsidP="00242C0F">
      <w:pPr>
        <w:rPr>
          <w:lang w:val="fr-FR"/>
        </w:rPr>
      </w:pPr>
    </w:p>
    <w:p w14:paraId="5DA1CBBF" w14:textId="77777777" w:rsidR="005563BC" w:rsidRPr="0032190F" w:rsidRDefault="005563BC" w:rsidP="00426FF9">
      <w:pPr>
        <w:pStyle w:val="Heading1"/>
      </w:pPr>
      <w:bookmarkStart w:id="2884" w:name="Sit_Martres_Artiere"/>
      <w:r w:rsidRPr="0032190F">
        <w:t>MARTRES D’ARTIERE</w:t>
      </w:r>
    </w:p>
    <w:bookmarkEnd w:id="2884"/>
    <w:p w14:paraId="23124E68" w14:textId="77777777" w:rsidR="001E4F78" w:rsidRPr="0032190F" w:rsidRDefault="001E4F78" w:rsidP="005563BC">
      <w:pPr>
        <w:rPr>
          <w:lang w:val="fr-FR"/>
        </w:rPr>
      </w:pPr>
    </w:p>
    <w:p w14:paraId="1056B477" w14:textId="77777777" w:rsidR="005563BC" w:rsidRPr="0032190F" w:rsidRDefault="005563BC" w:rsidP="005563BC">
      <w:pPr>
        <w:rPr>
          <w:lang w:val="fr-FR"/>
        </w:rPr>
      </w:pPr>
      <w:r w:rsidRPr="0032190F">
        <w:rPr>
          <w:lang w:val="fr-FR"/>
        </w:rPr>
        <w:t xml:space="preserve">Auvergne. </w:t>
      </w:r>
      <w:r w:rsidR="00685B43" w:rsidRPr="0032190F">
        <w:rPr>
          <w:lang w:val="fr-FR"/>
        </w:rPr>
        <w:t xml:space="preserve">Proche du site de Beaumont? </w:t>
      </w:r>
      <w:r w:rsidRPr="0032190F">
        <w:rPr>
          <w:lang w:val="fr-FR"/>
        </w:rPr>
        <w:t xml:space="preserve">Habitat du Néolithique moyen-Néolithique récent. Artière-Ronzière, proche de l’Allier Les plans d’habitations sont datés du NM II et sont presques stéréotypés (BIB colloque Habitat Dijon 2015) </w:t>
      </w:r>
    </w:p>
    <w:p w14:paraId="6955F40C" w14:textId="77777777" w:rsidR="00F71051" w:rsidRPr="0032190F" w:rsidRDefault="00F71051" w:rsidP="005563BC">
      <w:pPr>
        <w:rPr>
          <w:lang w:val="fr-FR"/>
        </w:rPr>
      </w:pPr>
      <w:r w:rsidRPr="0032190F">
        <w:rPr>
          <w:lang w:val="fr-FR"/>
        </w:rPr>
        <w:t>Les habitats du NMI sont subrectangulaires, les habitats du NF sont ovales (BIB colloque Habitat Dijon 2015)</w:t>
      </w:r>
    </w:p>
    <w:p w14:paraId="218060C1" w14:textId="77777777" w:rsidR="008F6EAE" w:rsidRPr="0032190F" w:rsidRDefault="008F6EAE" w:rsidP="00242C0F">
      <w:pPr>
        <w:rPr>
          <w:lang w:val="fr-FR"/>
        </w:rPr>
      </w:pPr>
    </w:p>
    <w:p w14:paraId="1588A5B8" w14:textId="77777777" w:rsidR="001019B2" w:rsidRPr="0032190F" w:rsidRDefault="001019B2" w:rsidP="00426FF9">
      <w:pPr>
        <w:pStyle w:val="Heading1"/>
      </w:pPr>
      <w:bookmarkStart w:id="2885" w:name="Sit_Mulhouse_Est"/>
      <w:r w:rsidRPr="0032190F">
        <w:t>MULHOUSE-EST</w:t>
      </w:r>
    </w:p>
    <w:bookmarkEnd w:id="2885"/>
    <w:p w14:paraId="364A5272" w14:textId="77777777" w:rsidR="008D3716" w:rsidRPr="0032190F" w:rsidRDefault="008D3716" w:rsidP="00242C0F">
      <w:pPr>
        <w:rPr>
          <w:lang w:val="fr-FR"/>
        </w:rPr>
      </w:pPr>
    </w:p>
    <w:p w14:paraId="5C49A7A5" w14:textId="72AE79F0" w:rsidR="001019B2" w:rsidRDefault="001019B2" w:rsidP="00242C0F">
      <w:pPr>
        <w:jc w:val="both"/>
        <w:rPr>
          <w:lang w:val="fr-FR"/>
        </w:rPr>
      </w:pPr>
      <w:r w:rsidRPr="0032190F">
        <w:rPr>
          <w:lang w:val="fr-FR"/>
        </w:rPr>
        <w:t xml:space="preserve">Dans la plaine alluviale de l’Ill, à l’Est de Mulhouse, cette nécropole fait suite à un habitat situé </w:t>
      </w:r>
      <w:smartTag w:uri="urn:schemas-microsoft-com:office:smarttags" w:element="metricconverter">
        <w:smartTagPr>
          <w:attr w:name="ProductID" w:val="500 m"/>
        </w:smartTagPr>
        <w:r w:rsidRPr="0032190F">
          <w:rPr>
            <w:lang w:val="fr-FR"/>
          </w:rPr>
          <w:t>500 m</w:t>
        </w:r>
      </w:smartTag>
      <w:r w:rsidRPr="0032190F">
        <w:rPr>
          <w:lang w:val="fr-FR"/>
        </w:rPr>
        <w:t xml:space="preserve"> plus au Nord. Un ensemble de 22 sépultures et 2 fosses est dispersé en petits groupes. Les défunt sont disposés en position fléchie, latérale ou dorsale dans des fosses ovoïdes et avaient été saupoudrés d’ocre rouge. Dans de nombreux cas, la présence de trous de poteaux indiquent la présence d’une s</w:t>
      </w:r>
      <w:r w:rsidR="00AD701A" w:rsidRPr="0032190F">
        <w:rPr>
          <w:lang w:val="fr-FR"/>
        </w:rPr>
        <w:t xml:space="preserve">uperstructure en bois. Les tombes contenait un service funéraire brisé, de nombreuses parures (spondyle, nacr, crinoïdes). Certaines tombes contenaient des bracelets, colliers ou bages en os. Les sépultures masculines de préférence des armements lithiques. Au-dessus du remblai qui scellait la tombe n°2 (jeune femme accompagnée d’un collier de 19 perles en spondyle) se trouvait les restes d’un vase portant un décor rubané caractéristique de la période du </w:t>
      </w:r>
      <w:hyperlink r:id="rId6725" w:anchor="Cul_Rubane" w:history="1">
        <w:r w:rsidR="00AD701A" w:rsidRPr="0032190F">
          <w:rPr>
            <w:rStyle w:val="Hyperlink"/>
            <w:lang w:val="fr-FR"/>
          </w:rPr>
          <w:t>Rubané</w:t>
        </w:r>
      </w:hyperlink>
      <w:r w:rsidR="00AD701A" w:rsidRPr="0032190F">
        <w:rPr>
          <w:lang w:val="fr-FR"/>
        </w:rPr>
        <w:t xml:space="preserve"> moyen de Haute-Alsace </w:t>
      </w:r>
      <w:r w:rsidR="003B666F" w:rsidRPr="0032190F">
        <w:rPr>
          <w:lang w:val="fr-FR"/>
        </w:rPr>
        <w:t>(</w:t>
      </w:r>
      <w:r w:rsidR="0070027E" w:rsidRPr="0032190F">
        <w:rPr>
          <w:lang w:val="fr-FR"/>
        </w:rPr>
        <w:t>BIB</w:t>
      </w:r>
      <w:r w:rsidR="003B666F" w:rsidRPr="0032190F">
        <w:rPr>
          <w:lang w:val="fr-FR"/>
        </w:rPr>
        <w:t xml:space="preserve"> 165 p. 135)</w:t>
      </w:r>
    </w:p>
    <w:p w14:paraId="10B142AE" w14:textId="77777777" w:rsidR="001E4FA4" w:rsidRDefault="001E4FA4" w:rsidP="00242C0F">
      <w:pPr>
        <w:jc w:val="both"/>
        <w:rPr>
          <w:lang w:val="fr-FR"/>
        </w:rPr>
      </w:pPr>
    </w:p>
    <w:p w14:paraId="7B57C99A" w14:textId="77777777" w:rsidR="001E4FA4" w:rsidRDefault="001E4FA4" w:rsidP="00426FF9">
      <w:pPr>
        <w:pStyle w:val="Heading1"/>
      </w:pPr>
      <w:bookmarkStart w:id="2886" w:name="Sit_Gougenheim"/>
      <w:r>
        <w:t>GOUGENHEIM</w:t>
      </w:r>
    </w:p>
    <w:bookmarkEnd w:id="2886"/>
    <w:p w14:paraId="71DE0238" w14:textId="77777777" w:rsidR="001E4FA4" w:rsidRDefault="001E4FA4" w:rsidP="00242C0F">
      <w:pPr>
        <w:jc w:val="both"/>
        <w:rPr>
          <w:szCs w:val="19"/>
          <w:lang w:val="fr-FR" w:eastAsia="en-GB"/>
        </w:rPr>
      </w:pPr>
    </w:p>
    <w:p w14:paraId="6D08001F" w14:textId="33FFEDD4" w:rsidR="001E4FA4" w:rsidRDefault="001E4FA4" w:rsidP="00242C0F">
      <w:pPr>
        <w:jc w:val="both"/>
        <w:rPr>
          <w:szCs w:val="19"/>
          <w:lang w:val="fr-FR" w:eastAsia="en-GB"/>
        </w:rPr>
      </w:pPr>
      <w:r w:rsidRPr="001E4FA4">
        <w:rPr>
          <w:szCs w:val="19"/>
          <w:lang w:val="fr-FR" w:eastAsia="en-GB"/>
        </w:rPr>
        <w:t xml:space="preserve">Gougenheim (Alsace), </w:t>
      </w:r>
      <w:r w:rsidR="002E5DC5">
        <w:rPr>
          <w:szCs w:val="19"/>
          <w:lang w:val="fr-FR" w:eastAsia="en-GB"/>
        </w:rPr>
        <w:t xml:space="preserve">proche de Strasbourg, </w:t>
      </w:r>
      <w:r w:rsidRPr="001E4FA4">
        <w:rPr>
          <w:szCs w:val="19"/>
          <w:lang w:val="fr-FR" w:eastAsia="en-GB"/>
        </w:rPr>
        <w:t xml:space="preserve">site funéraire </w:t>
      </w:r>
      <w:r>
        <w:rPr>
          <w:szCs w:val="19"/>
          <w:lang w:val="fr-FR" w:eastAsia="en-GB"/>
        </w:rPr>
        <w:t xml:space="preserve">attribué au </w:t>
      </w:r>
      <w:hyperlink r:id="rId6726" w:anchor="Cul_Michelsberg" w:history="1">
        <w:r w:rsidRPr="001E4FA4">
          <w:rPr>
            <w:rStyle w:val="Hyperlink"/>
            <w:szCs w:val="19"/>
            <w:lang w:val="fr-FR" w:eastAsia="en-GB"/>
          </w:rPr>
          <w:t>Michelsberg</w:t>
        </w:r>
      </w:hyperlink>
      <w:r>
        <w:rPr>
          <w:szCs w:val="19"/>
          <w:lang w:val="fr-FR" w:eastAsia="en-GB"/>
        </w:rPr>
        <w:t xml:space="preserve"> </w:t>
      </w:r>
      <w:r w:rsidRPr="001E4FA4">
        <w:rPr>
          <w:szCs w:val="19"/>
          <w:lang w:val="fr-FR" w:eastAsia="en-GB"/>
        </w:rPr>
        <w:t>(BIB 2</w:t>
      </w:r>
      <w:r>
        <w:rPr>
          <w:szCs w:val="19"/>
          <w:lang w:val="fr-FR" w:eastAsia="en-GB"/>
        </w:rPr>
        <w:t>823)</w:t>
      </w:r>
      <w:r w:rsidR="002E5DC5">
        <w:rPr>
          <w:szCs w:val="19"/>
          <w:lang w:val="fr-FR" w:eastAsia="en-GB"/>
        </w:rPr>
        <w:t xml:space="preserve">. Il réunit 30 </w:t>
      </w:r>
      <w:r w:rsidR="002E5DC5" w:rsidRPr="002E5DC5">
        <w:rPr>
          <w:i/>
          <w:szCs w:val="19"/>
          <w:lang w:val="fr-FR" w:eastAsia="en-GB"/>
        </w:rPr>
        <w:t>circular pits</w:t>
      </w:r>
      <w:r w:rsidR="00D97706">
        <w:rPr>
          <w:szCs w:val="19"/>
          <w:lang w:val="fr-FR" w:eastAsia="en-GB"/>
        </w:rPr>
        <w:t xml:space="preserve"> contenant en tout 46 individus</w:t>
      </w:r>
      <w:r w:rsidR="002E5DC5">
        <w:rPr>
          <w:szCs w:val="19"/>
          <w:lang w:val="fr-FR" w:eastAsia="en-GB"/>
        </w:rPr>
        <w:t>. Les datations 14C sur os donne</w:t>
      </w:r>
      <w:r w:rsidR="00D97706">
        <w:rPr>
          <w:szCs w:val="19"/>
          <w:lang w:val="fr-FR" w:eastAsia="en-GB"/>
        </w:rPr>
        <w:t>nt des dates entre 4100-3500 BC.</w:t>
      </w:r>
      <w:r w:rsidR="002E5DC5">
        <w:rPr>
          <w:szCs w:val="19"/>
          <w:lang w:val="fr-FR" w:eastAsia="en-GB"/>
        </w:rPr>
        <w:t xml:space="preserve"> Parmi les 46 ind. 13 ont été trouvés en </w:t>
      </w:r>
      <w:r w:rsidR="002E5DC5" w:rsidRPr="002E5DC5">
        <w:rPr>
          <w:i/>
          <w:szCs w:val="19"/>
          <w:lang w:val="fr-FR" w:eastAsia="en-GB"/>
        </w:rPr>
        <w:t>conventional position</w:t>
      </w:r>
      <w:r w:rsidR="002E5DC5">
        <w:rPr>
          <w:szCs w:val="19"/>
          <w:lang w:val="fr-FR" w:eastAsia="en-GB"/>
        </w:rPr>
        <w:t xml:space="preserve"> (</w:t>
      </w:r>
      <w:r w:rsidR="002E5DC5" w:rsidRPr="002E5DC5">
        <w:rPr>
          <w:i/>
          <w:szCs w:val="19"/>
          <w:lang w:val="fr-FR" w:eastAsia="en-GB"/>
        </w:rPr>
        <w:t>CV</w:t>
      </w:r>
      <w:r w:rsidR="002E5DC5">
        <w:rPr>
          <w:szCs w:val="19"/>
          <w:lang w:val="fr-FR" w:eastAsia="en-GB"/>
        </w:rPr>
        <w:t xml:space="preserve">) et 27 en </w:t>
      </w:r>
      <w:r w:rsidR="002E5DC5" w:rsidRPr="002E5DC5">
        <w:rPr>
          <w:i/>
          <w:szCs w:val="19"/>
          <w:lang w:val="fr-FR" w:eastAsia="en-GB"/>
        </w:rPr>
        <w:t>non</w:t>
      </w:r>
      <w:r w:rsidR="002E5DC5">
        <w:rPr>
          <w:szCs w:val="19"/>
          <w:lang w:val="fr-FR" w:eastAsia="en-GB"/>
        </w:rPr>
        <w:t xml:space="preserve"> </w:t>
      </w:r>
      <w:r w:rsidR="002E5DC5" w:rsidRPr="002E5DC5">
        <w:rPr>
          <w:i/>
          <w:szCs w:val="19"/>
          <w:lang w:val="fr-FR" w:eastAsia="en-GB"/>
        </w:rPr>
        <w:t>conventional position</w:t>
      </w:r>
      <w:r w:rsidR="002E5DC5">
        <w:rPr>
          <w:szCs w:val="19"/>
          <w:lang w:val="fr-FR" w:eastAsia="en-GB"/>
        </w:rPr>
        <w:t xml:space="preserve"> (</w:t>
      </w:r>
      <w:r w:rsidR="002E5DC5" w:rsidRPr="002E5DC5">
        <w:rPr>
          <w:i/>
          <w:szCs w:val="19"/>
          <w:lang w:val="fr-FR" w:eastAsia="en-GB"/>
        </w:rPr>
        <w:t>NCV</w:t>
      </w:r>
      <w:r w:rsidR="002E5DC5">
        <w:rPr>
          <w:szCs w:val="19"/>
          <w:lang w:val="fr-FR" w:eastAsia="en-GB"/>
        </w:rPr>
        <w:t>). Il semble clair que cela renvoie a des pratiques de sacrifices plutôt que d'accompagnement (BIB 2823)</w:t>
      </w:r>
    </w:p>
    <w:p w14:paraId="66F9A71C" w14:textId="77777777" w:rsidR="002E5DC5" w:rsidRDefault="002E5DC5" w:rsidP="00242C0F">
      <w:pPr>
        <w:jc w:val="both"/>
        <w:rPr>
          <w:szCs w:val="19"/>
          <w:lang w:val="fr-FR" w:eastAsia="en-GB"/>
        </w:rPr>
      </w:pPr>
    </w:p>
    <w:p w14:paraId="128CD523" w14:textId="77777777" w:rsidR="002E5DC5" w:rsidRDefault="002E5DC5" w:rsidP="002E5DC5">
      <w:pPr>
        <w:pStyle w:val="Heading2"/>
        <w:rPr>
          <w:lang w:eastAsia="en-GB"/>
        </w:rPr>
      </w:pPr>
      <w:bookmarkStart w:id="2887" w:name="Sit_Gougenheim_gen"/>
      <w:r>
        <w:rPr>
          <w:lang w:eastAsia="en-GB"/>
        </w:rPr>
        <w:t>génétique</w:t>
      </w:r>
    </w:p>
    <w:bookmarkEnd w:id="2887"/>
    <w:p w14:paraId="3FD94BC6" w14:textId="49F38DB2" w:rsidR="002E5DC5" w:rsidRPr="001E4FA4" w:rsidRDefault="00911743" w:rsidP="002E5DC5">
      <w:pPr>
        <w:jc w:val="both"/>
        <w:rPr>
          <w:szCs w:val="19"/>
          <w:lang w:val="fr-FR" w:eastAsia="en-GB"/>
        </w:rPr>
      </w:pPr>
      <w:r>
        <w:rPr>
          <w:szCs w:val="19"/>
          <w:lang w:eastAsia="en-GB"/>
        </w:rPr>
        <w:fldChar w:fldCharType="begin"/>
      </w:r>
      <w:r w:rsidR="00E30F13" w:rsidRPr="006F6A73">
        <w:rPr>
          <w:szCs w:val="19"/>
          <w:lang w:val="fr-FR" w:eastAsia="en-GB"/>
        </w:rPr>
        <w:instrText>HYPERLINK "C:\\Users\\Thomas Huet\\Desktop\\Documentation archéologique liée à la thèse\\Cultures.docx" \l "Cul_Transition_Meso_Neo_gen"</w:instrText>
      </w:r>
      <w:r>
        <w:rPr>
          <w:szCs w:val="19"/>
          <w:lang w:eastAsia="en-GB"/>
        </w:rPr>
      </w:r>
      <w:r>
        <w:rPr>
          <w:szCs w:val="19"/>
          <w:lang w:eastAsia="en-GB"/>
        </w:rPr>
        <w:fldChar w:fldCharType="separate"/>
      </w:r>
      <w:r w:rsidR="002E5DC5" w:rsidRPr="001E4FA4">
        <w:rPr>
          <w:rStyle w:val="Hyperlink"/>
          <w:szCs w:val="19"/>
          <w:lang w:val="fr-FR" w:eastAsia="en-GB"/>
        </w:rPr>
        <w:t>aDNA</w:t>
      </w:r>
      <w:r>
        <w:rPr>
          <w:szCs w:val="19"/>
          <w:lang w:eastAsia="en-GB"/>
        </w:rPr>
        <w:fldChar w:fldCharType="end"/>
      </w:r>
      <w:r w:rsidR="002E5DC5" w:rsidRPr="001E4FA4">
        <w:rPr>
          <w:szCs w:val="19"/>
          <w:lang w:val="fr-FR" w:eastAsia="en-GB"/>
        </w:rPr>
        <w:t xml:space="preserve"> (BIB 2823)</w:t>
      </w:r>
    </w:p>
    <w:p w14:paraId="0E3CBD47" w14:textId="77777777" w:rsidR="002E5DC5" w:rsidRDefault="002E5DC5" w:rsidP="00242C0F">
      <w:pPr>
        <w:jc w:val="both"/>
        <w:rPr>
          <w:szCs w:val="19"/>
          <w:lang w:val="fr-FR" w:eastAsia="en-GB"/>
        </w:rPr>
      </w:pPr>
    </w:p>
    <w:p w14:paraId="4B36182C" w14:textId="178D7C17" w:rsidR="002E5DC5" w:rsidRDefault="002E5DC5" w:rsidP="002E5DC5">
      <w:pPr>
        <w:autoSpaceDE w:val="0"/>
        <w:autoSpaceDN w:val="0"/>
        <w:adjustRightInd w:val="0"/>
        <w:rPr>
          <w:szCs w:val="20"/>
          <w:lang w:val="fr-FR" w:eastAsia="en-GB"/>
        </w:rPr>
      </w:pPr>
      <w:r w:rsidRPr="002E5DC5">
        <w:rPr>
          <w:szCs w:val="19"/>
          <w:lang w:val="fr-FR" w:eastAsia="en-GB"/>
        </w:rPr>
        <w:t xml:space="preserve">La diversité génétique de Gougenheim est frappante, les hg </w:t>
      </w:r>
      <w:r w:rsidRPr="002E5DC5">
        <w:rPr>
          <w:szCs w:val="20"/>
          <w:lang w:val="fr-FR" w:eastAsia="en-GB"/>
        </w:rPr>
        <w:t>H</w:t>
      </w:r>
      <w:r w:rsidR="005D5CE5">
        <w:rPr>
          <w:szCs w:val="20"/>
          <w:lang w:val="fr-FR" w:eastAsia="en-GB"/>
        </w:rPr>
        <w:t xml:space="preserve"> (H, H1, </w:t>
      </w:r>
      <w:hyperlink r:id="rId6727" w:anchor="IND_Gen_haplogr_H3" w:history="1">
        <w:r w:rsidR="00162A96" w:rsidRPr="00162A96">
          <w:rPr>
            <w:rStyle w:val="Hyperlink"/>
            <w:lang w:val="fr-FR"/>
          </w:rPr>
          <w:t>H3</w:t>
        </w:r>
      </w:hyperlink>
      <w:r w:rsidR="005D5CE5">
        <w:rPr>
          <w:szCs w:val="20"/>
          <w:lang w:val="fr-FR" w:eastAsia="en-GB"/>
        </w:rPr>
        <w:t>)</w:t>
      </w:r>
      <w:r w:rsidRPr="002E5DC5">
        <w:rPr>
          <w:szCs w:val="20"/>
          <w:lang w:val="fr-FR" w:eastAsia="en-GB"/>
        </w:rPr>
        <w:t>, J, K, N1a, T, W, X et U5 sont présents (BIB 2823)</w:t>
      </w:r>
    </w:p>
    <w:p w14:paraId="754A1F7B" w14:textId="77777777" w:rsidR="007E7A0F" w:rsidRPr="002E5DC5" w:rsidRDefault="007E7A0F" w:rsidP="002E5DC5">
      <w:pPr>
        <w:autoSpaceDE w:val="0"/>
        <w:autoSpaceDN w:val="0"/>
        <w:adjustRightInd w:val="0"/>
        <w:rPr>
          <w:szCs w:val="19"/>
          <w:lang w:val="fr-FR" w:eastAsia="en-GB"/>
        </w:rPr>
      </w:pPr>
      <w:r>
        <w:rPr>
          <w:szCs w:val="19"/>
          <w:lang w:val="fr-FR" w:eastAsia="en-GB"/>
        </w:rPr>
        <w:t xml:space="preserve">Les individus </w:t>
      </w:r>
      <w:r w:rsidRPr="003137ED">
        <w:rPr>
          <w:i/>
          <w:szCs w:val="19"/>
          <w:lang w:val="fr-FR" w:eastAsia="en-GB"/>
        </w:rPr>
        <w:t>CV</w:t>
      </w:r>
      <w:r>
        <w:rPr>
          <w:szCs w:val="19"/>
          <w:lang w:val="fr-FR" w:eastAsia="en-GB"/>
        </w:rPr>
        <w:t xml:space="preserve"> ont des lignages maternels différents de ceux des </w:t>
      </w:r>
      <w:r w:rsidRPr="003137ED">
        <w:rPr>
          <w:i/>
          <w:szCs w:val="19"/>
          <w:lang w:val="fr-FR" w:eastAsia="en-GB"/>
        </w:rPr>
        <w:t>NCV</w:t>
      </w:r>
      <w:r>
        <w:rPr>
          <w:szCs w:val="19"/>
          <w:lang w:val="fr-FR" w:eastAsia="en-GB"/>
        </w:rPr>
        <w:t xml:space="preserve"> (BIB 2823)</w:t>
      </w:r>
    </w:p>
    <w:p w14:paraId="37A6A72C" w14:textId="77777777" w:rsidR="00D5517E" w:rsidRDefault="00D5517E" w:rsidP="00242C0F">
      <w:pPr>
        <w:jc w:val="both"/>
        <w:rPr>
          <w:szCs w:val="19"/>
          <w:lang w:val="fr-FR" w:eastAsia="en-GB"/>
        </w:rPr>
      </w:pPr>
    </w:p>
    <w:p w14:paraId="0F6815A2" w14:textId="1394B376" w:rsidR="003137ED" w:rsidRDefault="003137ED" w:rsidP="00242C0F">
      <w:pPr>
        <w:jc w:val="both"/>
        <w:rPr>
          <w:szCs w:val="19"/>
          <w:lang w:val="fr-FR" w:eastAsia="en-GB"/>
        </w:rPr>
      </w:pPr>
      <w:r>
        <w:rPr>
          <w:szCs w:val="19"/>
          <w:lang w:val="fr-FR" w:eastAsia="en-GB"/>
        </w:rPr>
        <w:t xml:space="preserve">v. </w:t>
      </w:r>
      <w:hyperlink r:id="rId6728" w:anchor="Sit_Gurgy" w:history="1">
        <w:r w:rsidRPr="003137ED">
          <w:rPr>
            <w:rStyle w:val="Hyperlink"/>
            <w:szCs w:val="19"/>
            <w:lang w:val="fr-FR" w:eastAsia="en-GB"/>
          </w:rPr>
          <w:t>Gurgy</w:t>
        </w:r>
      </w:hyperlink>
    </w:p>
    <w:p w14:paraId="2712A8BE" w14:textId="77777777" w:rsidR="00D5517E" w:rsidRDefault="00D5517E" w:rsidP="00426FF9">
      <w:pPr>
        <w:pStyle w:val="Heading1"/>
      </w:pPr>
      <w:bookmarkStart w:id="2888" w:name="Sit_Michelsberg"/>
      <w:r>
        <w:t>MICHELSBERG</w:t>
      </w:r>
    </w:p>
    <w:bookmarkEnd w:id="2888"/>
    <w:p w14:paraId="11E0400B" w14:textId="77777777" w:rsidR="00D5517E" w:rsidRDefault="00D5517E" w:rsidP="00242C0F">
      <w:pPr>
        <w:jc w:val="both"/>
        <w:rPr>
          <w:szCs w:val="19"/>
          <w:lang w:val="fr-FR" w:eastAsia="en-GB"/>
        </w:rPr>
      </w:pPr>
    </w:p>
    <w:p w14:paraId="63059041" w14:textId="6F86AEE0" w:rsidR="00D5517E" w:rsidRDefault="00D5517E" w:rsidP="00242C0F">
      <w:pPr>
        <w:jc w:val="both"/>
        <w:rPr>
          <w:szCs w:val="19"/>
          <w:lang w:val="fr-FR" w:eastAsia="en-GB"/>
        </w:rPr>
      </w:pPr>
      <w:r>
        <w:rPr>
          <w:szCs w:val="19"/>
          <w:lang w:val="fr-FR" w:eastAsia="en-GB"/>
        </w:rPr>
        <w:lastRenderedPageBreak/>
        <w:t xml:space="preserve">Le site de Michelsberg (Baden-Wurtenberg) a donné son nom à la culture de  </w:t>
      </w:r>
      <w:hyperlink r:id="rId6729" w:anchor="Cul_Michelsberg" w:history="1">
        <w:r w:rsidRPr="001E4FA4">
          <w:rPr>
            <w:rStyle w:val="Hyperlink"/>
            <w:szCs w:val="19"/>
            <w:lang w:val="fr-FR" w:eastAsia="en-GB"/>
          </w:rPr>
          <w:t>Michelsberg</w:t>
        </w:r>
      </w:hyperlink>
      <w:r>
        <w:rPr>
          <w:szCs w:val="19"/>
          <w:lang w:val="fr-FR" w:eastAsia="en-GB"/>
        </w:rPr>
        <w:t xml:space="preserve"> </w:t>
      </w:r>
      <w:r w:rsidRPr="001E4FA4">
        <w:rPr>
          <w:szCs w:val="19"/>
          <w:lang w:val="fr-FR" w:eastAsia="en-GB"/>
        </w:rPr>
        <w:t>(BIB 2</w:t>
      </w:r>
      <w:r>
        <w:rPr>
          <w:szCs w:val="19"/>
          <w:lang w:val="fr-FR" w:eastAsia="en-GB"/>
        </w:rPr>
        <w:t>823)</w:t>
      </w:r>
    </w:p>
    <w:p w14:paraId="677BF889" w14:textId="77777777" w:rsidR="002E5DC5" w:rsidRDefault="002E5DC5" w:rsidP="00242C0F">
      <w:pPr>
        <w:jc w:val="both"/>
        <w:rPr>
          <w:szCs w:val="19"/>
          <w:lang w:val="fr-FR" w:eastAsia="en-GB"/>
        </w:rPr>
      </w:pPr>
    </w:p>
    <w:p w14:paraId="19FA8154" w14:textId="77777777" w:rsidR="002E5DC5" w:rsidRDefault="002E5DC5" w:rsidP="00426FF9">
      <w:pPr>
        <w:pStyle w:val="Heading1"/>
      </w:pPr>
      <w:r>
        <w:t>BRUCHSAL-AUE</w:t>
      </w:r>
    </w:p>
    <w:p w14:paraId="3A403A06" w14:textId="77777777" w:rsidR="002E5DC5" w:rsidRPr="00F27801" w:rsidRDefault="002E5DC5" w:rsidP="00242C0F">
      <w:pPr>
        <w:jc w:val="both"/>
        <w:rPr>
          <w:szCs w:val="20"/>
          <w:lang w:val="fr-FR" w:eastAsia="en-GB"/>
        </w:rPr>
      </w:pPr>
    </w:p>
    <w:p w14:paraId="4CFECF19" w14:textId="77777777" w:rsidR="002E5DC5" w:rsidRDefault="002E5DC5" w:rsidP="00242C0F">
      <w:pPr>
        <w:jc w:val="both"/>
        <w:rPr>
          <w:szCs w:val="20"/>
          <w:lang w:val="fr-FR" w:eastAsia="en-GB"/>
        </w:rPr>
      </w:pPr>
      <w:r w:rsidRPr="002E5DC5">
        <w:rPr>
          <w:szCs w:val="20"/>
          <w:lang w:val="fr-FR" w:eastAsia="en-GB"/>
        </w:rPr>
        <w:t xml:space="preserve">Bruchsal-Aue dans l'Ouest de l'Allemagne est l'un des seul groupe (sic) Michelbserg analysé </w:t>
      </w:r>
      <w:r>
        <w:rPr>
          <w:szCs w:val="20"/>
          <w:lang w:val="fr-FR" w:eastAsia="en-GB"/>
        </w:rPr>
        <w:t xml:space="preserve">pour l'aDNA </w:t>
      </w:r>
      <w:r w:rsidRPr="002E5DC5">
        <w:rPr>
          <w:szCs w:val="20"/>
          <w:lang w:val="fr-FR" w:eastAsia="en-GB"/>
        </w:rPr>
        <w:t>(BIB 2823)</w:t>
      </w:r>
    </w:p>
    <w:p w14:paraId="665BC088" w14:textId="77777777" w:rsidR="002E5DC5" w:rsidRDefault="002E5DC5" w:rsidP="00242C0F">
      <w:pPr>
        <w:jc w:val="both"/>
        <w:rPr>
          <w:szCs w:val="20"/>
          <w:lang w:val="fr-FR" w:eastAsia="en-GB"/>
        </w:rPr>
      </w:pPr>
    </w:p>
    <w:p w14:paraId="68F60210" w14:textId="77777777" w:rsidR="002E5DC5" w:rsidRDefault="002E5DC5" w:rsidP="00426FF9">
      <w:pPr>
        <w:pStyle w:val="Heading1"/>
      </w:pPr>
      <w:bookmarkStart w:id="2889" w:name="Sit_Roberte"/>
      <w:r>
        <w:t>ROBERTE (LA)</w:t>
      </w:r>
    </w:p>
    <w:bookmarkEnd w:id="2889"/>
    <w:p w14:paraId="40BA05CA" w14:textId="77777777" w:rsidR="002E5DC5" w:rsidRDefault="002E5DC5" w:rsidP="00242C0F">
      <w:pPr>
        <w:jc w:val="both"/>
        <w:rPr>
          <w:szCs w:val="20"/>
          <w:lang w:val="fr-FR" w:eastAsia="en-GB"/>
        </w:rPr>
      </w:pPr>
    </w:p>
    <w:p w14:paraId="3B7CF864" w14:textId="71051911" w:rsidR="002E5DC5" w:rsidRPr="002E5DC5" w:rsidRDefault="002E5DC5" w:rsidP="00242C0F">
      <w:pPr>
        <w:jc w:val="both"/>
        <w:rPr>
          <w:szCs w:val="19"/>
          <w:lang w:val="fr-FR" w:eastAsia="en-GB"/>
        </w:rPr>
      </w:pPr>
      <w:r>
        <w:rPr>
          <w:szCs w:val="20"/>
          <w:lang w:val="fr-FR" w:eastAsia="en-GB"/>
        </w:rPr>
        <w:t xml:space="preserve">La Roberte, dans la moyenne vallée du Rhône, est un site </w:t>
      </w:r>
      <w:hyperlink r:id="rId6730" w:anchor="Cul_Chasseen" w:history="1">
        <w:r>
          <w:rPr>
            <w:rStyle w:val="Hyperlink"/>
            <w:szCs w:val="20"/>
            <w:lang w:val="fr-FR" w:eastAsia="en-GB"/>
          </w:rPr>
          <w:t>c</w:t>
        </w:r>
        <w:r w:rsidRPr="002E5DC5">
          <w:rPr>
            <w:rStyle w:val="Hyperlink"/>
            <w:szCs w:val="20"/>
            <w:lang w:val="fr-FR" w:eastAsia="en-GB"/>
          </w:rPr>
          <w:t>hasséen</w:t>
        </w:r>
      </w:hyperlink>
      <w:r w:rsidRPr="002E5DC5">
        <w:rPr>
          <w:szCs w:val="20"/>
          <w:lang w:val="fr-FR" w:eastAsia="en-GB"/>
        </w:rPr>
        <w:t xml:space="preserve"> </w:t>
      </w:r>
      <w:r>
        <w:rPr>
          <w:szCs w:val="20"/>
          <w:lang w:val="fr-FR" w:eastAsia="en-GB"/>
        </w:rPr>
        <w:t xml:space="preserve">qui montre des éléments </w:t>
      </w:r>
      <w:hyperlink r:id="rId6731" w:anchor="Cul_Michelsberg" w:history="1">
        <w:r w:rsidRPr="001E4FA4">
          <w:rPr>
            <w:rStyle w:val="Hyperlink"/>
            <w:szCs w:val="19"/>
            <w:lang w:val="fr-FR" w:eastAsia="en-GB"/>
          </w:rPr>
          <w:t>Michelsberg</w:t>
        </w:r>
      </w:hyperlink>
      <w:r>
        <w:rPr>
          <w:szCs w:val="19"/>
          <w:lang w:val="fr-FR" w:eastAsia="en-GB"/>
        </w:rPr>
        <w:t xml:space="preserve"> </w:t>
      </w:r>
      <w:r>
        <w:rPr>
          <w:szCs w:val="20"/>
          <w:lang w:val="fr-FR" w:eastAsia="en-GB"/>
        </w:rPr>
        <w:t>(BIB 2823)</w:t>
      </w:r>
    </w:p>
    <w:p w14:paraId="4451DE48" w14:textId="77777777" w:rsidR="002E5DC5" w:rsidRDefault="002E5DC5" w:rsidP="00242C0F">
      <w:pPr>
        <w:jc w:val="both"/>
        <w:rPr>
          <w:szCs w:val="19"/>
          <w:lang w:val="fr-FR" w:eastAsia="en-GB"/>
        </w:rPr>
      </w:pPr>
    </w:p>
    <w:p w14:paraId="13C954B7" w14:textId="77777777" w:rsidR="008F6EAE" w:rsidRPr="0032190F" w:rsidRDefault="008F6EAE" w:rsidP="00426FF9">
      <w:pPr>
        <w:pStyle w:val="Heading1"/>
      </w:pPr>
      <w:r w:rsidRPr="0032190F">
        <w:t>BISCHLEIM</w:t>
      </w:r>
    </w:p>
    <w:p w14:paraId="2DC39AD1" w14:textId="77777777" w:rsidR="008F6EAE" w:rsidRPr="0032190F" w:rsidRDefault="008F6EAE" w:rsidP="00242C0F">
      <w:pPr>
        <w:jc w:val="both"/>
        <w:rPr>
          <w:lang w:val="fr-FR"/>
        </w:rPr>
      </w:pPr>
    </w:p>
    <w:p w14:paraId="44170F74" w14:textId="77777777" w:rsidR="008F6EAE" w:rsidRPr="0032190F" w:rsidRDefault="008F6EAE" w:rsidP="00242C0F">
      <w:pPr>
        <w:jc w:val="both"/>
        <w:rPr>
          <w:lang w:val="fr-FR"/>
        </w:rPr>
      </w:pPr>
      <w:r w:rsidRPr="0032190F">
        <w:rPr>
          <w:lang w:val="fr-FR"/>
        </w:rPr>
        <w:t>Maisons semi-excavées proches des maisons danubiennes (BIB C. Jeunesse, colloque Habitat Dijon 2015)</w:t>
      </w:r>
    </w:p>
    <w:p w14:paraId="43B8B294" w14:textId="77777777" w:rsidR="00995450" w:rsidRPr="0032190F" w:rsidRDefault="00995450" w:rsidP="00242C0F">
      <w:pPr>
        <w:jc w:val="both"/>
        <w:rPr>
          <w:lang w:val="fr-FR"/>
        </w:rPr>
      </w:pPr>
    </w:p>
    <w:p w14:paraId="1FA79EA6" w14:textId="77777777" w:rsidR="00995450" w:rsidRPr="0032190F" w:rsidRDefault="00995450" w:rsidP="00426FF9">
      <w:pPr>
        <w:pStyle w:val="Heading1"/>
      </w:pPr>
      <w:r w:rsidRPr="0032190F">
        <w:t>BISCHOFFSHEIM</w:t>
      </w:r>
    </w:p>
    <w:p w14:paraId="7C7E19B2" w14:textId="77777777" w:rsidR="00995450" w:rsidRPr="0032190F" w:rsidRDefault="00995450" w:rsidP="00242C0F">
      <w:pPr>
        <w:jc w:val="both"/>
        <w:rPr>
          <w:lang w:val="fr-FR"/>
        </w:rPr>
      </w:pPr>
    </w:p>
    <w:p w14:paraId="0CACC83D" w14:textId="78C91AF3" w:rsidR="00995450" w:rsidRPr="0032190F" w:rsidRDefault="00995450" w:rsidP="00242C0F">
      <w:pPr>
        <w:jc w:val="both"/>
        <w:rPr>
          <w:lang w:val="fr-FR"/>
        </w:rPr>
      </w:pPr>
      <w:r w:rsidRPr="0032190F">
        <w:rPr>
          <w:lang w:val="fr-FR"/>
        </w:rPr>
        <w:t xml:space="preserve">Habitat </w:t>
      </w:r>
      <w:hyperlink r:id="rId6732" w:anchor="Cul_Rubane" w:history="1">
        <w:r w:rsidRPr="0032190F">
          <w:rPr>
            <w:rStyle w:val="Hyperlink"/>
            <w:lang w:val="fr-FR"/>
          </w:rPr>
          <w:t>rubané</w:t>
        </w:r>
      </w:hyperlink>
      <w:r w:rsidRPr="0032190F">
        <w:rPr>
          <w:lang w:val="fr-FR"/>
        </w:rPr>
        <w:t xml:space="preserve"> d’Alsace. C’est le principal site de la région avec 40 plans de maisons et 250 ans d’occupation (BIB A. Demaire, colloque Habitat Dijon 2015)</w:t>
      </w:r>
    </w:p>
    <w:p w14:paraId="5B8A8854" w14:textId="77777777" w:rsidR="00995450" w:rsidRPr="0032190F" w:rsidRDefault="00995450" w:rsidP="00242C0F">
      <w:pPr>
        <w:jc w:val="both"/>
        <w:rPr>
          <w:lang w:val="fr-FR"/>
        </w:rPr>
      </w:pPr>
    </w:p>
    <w:p w14:paraId="6C9CD2E2" w14:textId="77777777" w:rsidR="00995450" w:rsidRPr="0032190F" w:rsidRDefault="00995450" w:rsidP="00426FF9">
      <w:pPr>
        <w:pStyle w:val="Heading1"/>
      </w:pPr>
      <w:r w:rsidRPr="0032190F">
        <w:t>ENTZHEIM</w:t>
      </w:r>
    </w:p>
    <w:p w14:paraId="5753162C" w14:textId="77777777" w:rsidR="00995450" w:rsidRPr="0032190F" w:rsidRDefault="00995450" w:rsidP="00242C0F">
      <w:pPr>
        <w:jc w:val="both"/>
        <w:rPr>
          <w:lang w:val="fr-FR"/>
        </w:rPr>
      </w:pPr>
    </w:p>
    <w:p w14:paraId="29866962" w14:textId="0B1ABFAD" w:rsidR="00995450" w:rsidRDefault="00376BCC" w:rsidP="00242C0F">
      <w:pPr>
        <w:jc w:val="both"/>
        <w:rPr>
          <w:lang w:val="fr-FR"/>
        </w:rPr>
      </w:pPr>
      <w:r w:rsidRPr="0032190F">
        <w:rPr>
          <w:lang w:val="fr-FR"/>
        </w:rPr>
        <w:t xml:space="preserve">Bas-Rhin. </w:t>
      </w:r>
      <w:r w:rsidR="00995450" w:rsidRPr="0032190F">
        <w:rPr>
          <w:lang w:val="fr-FR"/>
        </w:rPr>
        <w:t xml:space="preserve">Habitat </w:t>
      </w:r>
      <w:hyperlink r:id="rId6733" w:anchor="Cul_Rubane" w:history="1">
        <w:r w:rsidR="00995450" w:rsidRPr="0032190F">
          <w:rPr>
            <w:rStyle w:val="Hyperlink"/>
            <w:lang w:val="fr-FR"/>
          </w:rPr>
          <w:t>rubané</w:t>
        </w:r>
      </w:hyperlink>
      <w:r w:rsidR="00995450" w:rsidRPr="0032190F">
        <w:rPr>
          <w:lang w:val="fr-FR"/>
        </w:rPr>
        <w:t xml:space="preserve"> de la région de Strasbourg compte 18 plans de bâtiments (BIB A. Demaire, colloque Habitat Dijon 2015)</w:t>
      </w:r>
    </w:p>
    <w:p w14:paraId="24858E73" w14:textId="77777777" w:rsidR="00F60A8F" w:rsidRDefault="00F60A8F" w:rsidP="00242C0F">
      <w:pPr>
        <w:jc w:val="both"/>
        <w:rPr>
          <w:lang w:val="fr-FR"/>
        </w:rPr>
      </w:pPr>
    </w:p>
    <w:p w14:paraId="32B68DF2" w14:textId="77777777" w:rsidR="00F60A8F" w:rsidRDefault="00F60A8F" w:rsidP="00426FF9">
      <w:pPr>
        <w:pStyle w:val="Heading1"/>
      </w:pPr>
      <w:bookmarkStart w:id="2890" w:name="Sit_Hagueneau"/>
      <w:r>
        <w:t>HAGUENEAU</w:t>
      </w:r>
    </w:p>
    <w:bookmarkEnd w:id="2890"/>
    <w:p w14:paraId="20705149" w14:textId="77777777" w:rsidR="00F60A8F" w:rsidRPr="000A5794" w:rsidRDefault="000A5794" w:rsidP="00242C0F">
      <w:pPr>
        <w:jc w:val="both"/>
        <w:rPr>
          <w:sz w:val="20"/>
          <w:lang w:val="fr-FR"/>
        </w:rPr>
      </w:pPr>
      <w:r w:rsidRPr="000A5794">
        <w:rPr>
          <w:sz w:val="20"/>
          <w:lang w:val="fr-FR"/>
        </w:rPr>
        <w:t>Haguenau</w:t>
      </w:r>
    </w:p>
    <w:p w14:paraId="0FEB253B" w14:textId="77777777" w:rsidR="000A5794" w:rsidRDefault="000A5794" w:rsidP="00242C0F">
      <w:pPr>
        <w:jc w:val="both"/>
        <w:rPr>
          <w:lang w:val="fr-FR"/>
        </w:rPr>
      </w:pPr>
    </w:p>
    <w:p w14:paraId="4AFFF564" w14:textId="4CDB9067" w:rsidR="00F60A8F" w:rsidRDefault="00F60A8F" w:rsidP="00242C0F">
      <w:pPr>
        <w:jc w:val="both"/>
        <w:rPr>
          <w:lang w:val="fr-FR"/>
        </w:rPr>
      </w:pPr>
      <w:r>
        <w:rPr>
          <w:lang w:val="fr-FR"/>
        </w:rPr>
        <w:t xml:space="preserve">Bas-Rhin, </w:t>
      </w:r>
      <w:hyperlink r:id="rId6734" w:history="1">
        <w:r w:rsidRPr="00F60A8F">
          <w:rPr>
            <w:rStyle w:val="Hyperlink"/>
            <w:lang w:val="fr-FR"/>
          </w:rPr>
          <w:t>céramiques du B</w:t>
        </w:r>
        <w:r w:rsidR="000A5794">
          <w:rPr>
            <w:rStyle w:val="Hyperlink"/>
            <w:lang w:val="fr-FR"/>
          </w:rPr>
          <w:t>M</w:t>
        </w:r>
        <w:r w:rsidRPr="00F60A8F">
          <w:rPr>
            <w:rStyle w:val="Hyperlink"/>
            <w:lang w:val="fr-FR"/>
          </w:rPr>
          <w:t xml:space="preserve"> à décors</w:t>
        </w:r>
      </w:hyperlink>
      <w:r>
        <w:rPr>
          <w:lang w:val="fr-FR"/>
        </w:rPr>
        <w:t xml:space="preserve"> de </w:t>
      </w:r>
      <w:r w:rsidRPr="00F60A8F">
        <w:rPr>
          <w:lang w:val="fr-FR"/>
        </w:rPr>
        <w:t>triangles estampés (BIB 155 p. 95)</w:t>
      </w:r>
    </w:p>
    <w:p w14:paraId="5875D691" w14:textId="77777777" w:rsidR="00E61373" w:rsidRPr="0032190F" w:rsidRDefault="00E61373" w:rsidP="00242C0F">
      <w:pPr>
        <w:jc w:val="both"/>
        <w:rPr>
          <w:lang w:val="fr-FR"/>
        </w:rPr>
      </w:pPr>
      <w:r>
        <w:rPr>
          <w:lang w:val="fr-FR"/>
        </w:rPr>
        <w:t>Hageneau, Nord de l'Allemagne, nécropole de l'âge du Bronze (F. Faupel in MOSAICnet 2018)</w:t>
      </w:r>
    </w:p>
    <w:p w14:paraId="3BB55F54" w14:textId="77777777" w:rsidR="000A5794" w:rsidRPr="0032190F" w:rsidRDefault="000A5794" w:rsidP="000A5794">
      <w:pPr>
        <w:jc w:val="both"/>
        <w:rPr>
          <w:lang w:val="fr-FR"/>
        </w:rPr>
      </w:pPr>
      <w:r>
        <w:rPr>
          <w:lang w:val="fr-FR"/>
        </w:rPr>
        <w:t xml:space="preserve">Tumulus de Haguenau (Bas-Rhin) </w:t>
      </w:r>
      <w:r w:rsidRPr="000A5794">
        <w:rPr>
          <w:lang w:val="fr-FR"/>
        </w:rPr>
        <w:t>perles de faïence et de verre, perles d’ambre, espaceurs de collier</w:t>
      </w:r>
      <w:r>
        <w:rPr>
          <w:lang w:val="fr-FR"/>
        </w:rPr>
        <w:t xml:space="preserve"> dans un contexte BM-BF</w:t>
      </w:r>
      <w:r w:rsidRPr="000A5794">
        <w:rPr>
          <w:lang w:val="fr-FR"/>
        </w:rPr>
        <w:t xml:space="preserve"> </w:t>
      </w:r>
      <w:r>
        <w:rPr>
          <w:lang w:val="fr-FR"/>
        </w:rPr>
        <w:t>(BIB 3050)</w:t>
      </w:r>
    </w:p>
    <w:p w14:paraId="3816ED83" w14:textId="77777777" w:rsidR="00995450" w:rsidRPr="0032190F" w:rsidRDefault="00995450" w:rsidP="00426FF9">
      <w:pPr>
        <w:pStyle w:val="Heading1"/>
      </w:pPr>
      <w:r w:rsidRPr="0032190F">
        <w:br/>
        <w:t>SIERENZ</w:t>
      </w:r>
    </w:p>
    <w:p w14:paraId="62A285D1" w14:textId="77777777" w:rsidR="00995450" w:rsidRPr="0032190F" w:rsidRDefault="00995450" w:rsidP="00242C0F">
      <w:pPr>
        <w:jc w:val="both"/>
        <w:rPr>
          <w:lang w:val="fr-FR"/>
        </w:rPr>
      </w:pPr>
    </w:p>
    <w:p w14:paraId="0FF48ADB" w14:textId="37982C27" w:rsidR="00995450" w:rsidRPr="0032190F" w:rsidRDefault="00995450" w:rsidP="00242C0F">
      <w:pPr>
        <w:jc w:val="both"/>
        <w:rPr>
          <w:lang w:val="fr-FR"/>
        </w:rPr>
      </w:pPr>
      <w:r w:rsidRPr="0032190F">
        <w:rPr>
          <w:lang w:val="fr-FR"/>
        </w:rPr>
        <w:t xml:space="preserve">Habitat </w:t>
      </w:r>
      <w:hyperlink r:id="rId6735" w:anchor="Cul_Rubane" w:history="1">
        <w:r w:rsidRPr="0032190F">
          <w:rPr>
            <w:rStyle w:val="Hyperlink"/>
            <w:lang w:val="fr-FR"/>
          </w:rPr>
          <w:t>rubané</w:t>
        </w:r>
      </w:hyperlink>
      <w:r w:rsidRPr="0032190F">
        <w:rPr>
          <w:lang w:val="fr-FR"/>
        </w:rPr>
        <w:t xml:space="preserve"> (BIB A. Demaire, colloque Habitat Dijon 2015)</w:t>
      </w:r>
    </w:p>
    <w:p w14:paraId="337FA490" w14:textId="77777777" w:rsidR="00D215C2" w:rsidRPr="0032190F" w:rsidRDefault="00D215C2" w:rsidP="00242C0F">
      <w:pPr>
        <w:jc w:val="both"/>
        <w:rPr>
          <w:lang w:val="fr-FR"/>
        </w:rPr>
      </w:pPr>
    </w:p>
    <w:p w14:paraId="42D8FA36" w14:textId="77777777" w:rsidR="00D215C2" w:rsidRPr="0032190F" w:rsidRDefault="00D215C2" w:rsidP="00426FF9">
      <w:pPr>
        <w:pStyle w:val="Heading1"/>
      </w:pPr>
      <w:bookmarkStart w:id="2891" w:name="Sit_Langweiler"/>
      <w:r w:rsidRPr="0032190F">
        <w:t>LANGWEILER</w:t>
      </w:r>
    </w:p>
    <w:bookmarkEnd w:id="2891"/>
    <w:p w14:paraId="1903B18D" w14:textId="77777777" w:rsidR="00995450" w:rsidRPr="0032190F" w:rsidRDefault="00995450" w:rsidP="00242C0F">
      <w:pPr>
        <w:jc w:val="both"/>
        <w:rPr>
          <w:lang w:val="fr-FR"/>
        </w:rPr>
      </w:pPr>
    </w:p>
    <w:p w14:paraId="3DBF3016" w14:textId="77777777" w:rsidR="00D215C2" w:rsidRDefault="00D215C2" w:rsidP="00242C0F">
      <w:pPr>
        <w:jc w:val="both"/>
        <w:rPr>
          <w:lang w:val="fr-FR"/>
        </w:rPr>
      </w:pPr>
      <w:r w:rsidRPr="0032190F">
        <w:rPr>
          <w:lang w:val="fr-FR"/>
        </w:rPr>
        <w:t>Site</w:t>
      </w:r>
      <w:r w:rsidR="00E90A71">
        <w:rPr>
          <w:lang w:val="fr-FR"/>
        </w:rPr>
        <w:t>s</w:t>
      </w:r>
      <w:r w:rsidRPr="0032190F">
        <w:rPr>
          <w:lang w:val="fr-FR"/>
        </w:rPr>
        <w:t xml:space="preserve"> Rubané</w:t>
      </w:r>
      <w:r w:rsidR="00E90A71">
        <w:rPr>
          <w:lang w:val="fr-FR"/>
        </w:rPr>
        <w:t>s</w:t>
      </w:r>
      <w:r w:rsidRPr="0032190F">
        <w:rPr>
          <w:lang w:val="fr-FR"/>
        </w:rPr>
        <w:t xml:space="preserve"> (SS BIB)</w:t>
      </w:r>
    </w:p>
    <w:p w14:paraId="6AA488DE" w14:textId="77777777" w:rsidR="00E90A71" w:rsidRDefault="00E90A71" w:rsidP="00242C0F">
      <w:pPr>
        <w:jc w:val="both"/>
        <w:rPr>
          <w:lang w:val="fr-FR"/>
        </w:rPr>
      </w:pPr>
    </w:p>
    <w:p w14:paraId="4523946D" w14:textId="77777777" w:rsidR="00E90A71" w:rsidRPr="006470DB" w:rsidRDefault="00E90A71" w:rsidP="00E90A71">
      <w:pPr>
        <w:pStyle w:val="Heading2"/>
      </w:pPr>
      <w:bookmarkStart w:id="2892" w:name="Sit_Langweiler_8"/>
      <w:r w:rsidRPr="006470DB">
        <w:t>LANGWEILER 8</w:t>
      </w:r>
    </w:p>
    <w:bookmarkEnd w:id="2892"/>
    <w:p w14:paraId="0101E308" w14:textId="77777777" w:rsidR="00E90A71" w:rsidRDefault="00E90A71" w:rsidP="00242C0F">
      <w:pPr>
        <w:jc w:val="both"/>
        <w:rPr>
          <w:lang w:val="fr-FR"/>
        </w:rPr>
      </w:pPr>
    </w:p>
    <w:p w14:paraId="406F5DAF" w14:textId="428D66A6" w:rsidR="00E90A71" w:rsidRDefault="00E90A71" w:rsidP="00E90A71">
      <w:pPr>
        <w:rPr>
          <w:lang w:val="fr-FR"/>
        </w:rPr>
      </w:pPr>
      <w:r>
        <w:rPr>
          <w:lang w:val="fr-FR"/>
        </w:rPr>
        <w:t xml:space="preserve">Pour son </w:t>
      </w:r>
      <w:hyperlink r:id="rId6736" w:anchor="Cul_Rubane__habitat_village" w:history="1">
        <w:r w:rsidRPr="00E90A71">
          <w:rPr>
            <w:rStyle w:val="Hyperlink"/>
            <w:lang w:val="fr-FR"/>
          </w:rPr>
          <w:t>espace villageois</w:t>
        </w:r>
      </w:hyperlink>
      <w:r>
        <w:rPr>
          <w:lang w:val="fr-FR"/>
        </w:rPr>
        <w:t>:</w:t>
      </w:r>
    </w:p>
    <w:p w14:paraId="0B69C9C3" w14:textId="77777777" w:rsidR="00E90A71" w:rsidRDefault="00E90A71" w:rsidP="00E90A71">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6"/>
        <w:gridCol w:w="826"/>
      </w:tblGrid>
      <w:tr w:rsidR="00E90A71" w14:paraId="19AAA088" w14:textId="77777777" w:rsidTr="00C35EA7">
        <w:trPr>
          <w:jc w:val="center"/>
        </w:trPr>
        <w:tc>
          <w:tcPr>
            <w:tcW w:w="2996" w:type="dxa"/>
          </w:tcPr>
          <w:p w14:paraId="746DEBD8" w14:textId="77777777" w:rsidR="00E90A71" w:rsidRPr="00C35EA7" w:rsidRDefault="00E90A71" w:rsidP="00ED1C0E">
            <w:pPr>
              <w:rPr>
                <w:lang w:val="fr-FR"/>
              </w:rPr>
            </w:pPr>
            <w:r w:rsidRPr="00C35EA7">
              <w:rPr>
                <w:lang w:val="fr-FR"/>
              </w:rPr>
              <w:t>durée occup. (ans)</w:t>
            </w:r>
          </w:p>
        </w:tc>
        <w:tc>
          <w:tcPr>
            <w:tcW w:w="826" w:type="dxa"/>
          </w:tcPr>
          <w:p w14:paraId="37FDAB8A" w14:textId="77777777" w:rsidR="00E90A71" w:rsidRPr="00C35EA7" w:rsidRDefault="00E90A71" w:rsidP="00ED1C0E">
            <w:pPr>
              <w:rPr>
                <w:lang w:val="fr-FR"/>
              </w:rPr>
            </w:pPr>
            <w:r w:rsidRPr="00C35EA7">
              <w:rPr>
                <w:lang w:val="fr-FR"/>
              </w:rPr>
              <w:t>~270</w:t>
            </w:r>
          </w:p>
        </w:tc>
      </w:tr>
      <w:tr w:rsidR="00E90A71" w14:paraId="588D1506" w14:textId="77777777" w:rsidTr="00C35EA7">
        <w:trPr>
          <w:jc w:val="center"/>
        </w:trPr>
        <w:tc>
          <w:tcPr>
            <w:tcW w:w="2996" w:type="dxa"/>
          </w:tcPr>
          <w:p w14:paraId="41DD3B40" w14:textId="77777777" w:rsidR="00E90A71" w:rsidRPr="00C35EA7" w:rsidRDefault="00E90A71" w:rsidP="00ED1C0E">
            <w:pPr>
              <w:rPr>
                <w:lang w:val="fr-FR"/>
              </w:rPr>
            </w:pPr>
            <w:r w:rsidRPr="00C35EA7">
              <w:rPr>
                <w:lang w:val="fr-FR"/>
              </w:rPr>
              <w:t>nb maisons</w:t>
            </w:r>
          </w:p>
        </w:tc>
        <w:tc>
          <w:tcPr>
            <w:tcW w:w="826" w:type="dxa"/>
          </w:tcPr>
          <w:p w14:paraId="5F36E8C7" w14:textId="77777777" w:rsidR="00E90A71" w:rsidRPr="00C35EA7" w:rsidRDefault="00E90A71" w:rsidP="00ED1C0E">
            <w:pPr>
              <w:rPr>
                <w:lang w:val="fr-FR"/>
              </w:rPr>
            </w:pPr>
            <w:r w:rsidRPr="00C35EA7">
              <w:rPr>
                <w:lang w:val="fr-FR"/>
              </w:rPr>
              <w:t>100</w:t>
            </w:r>
          </w:p>
        </w:tc>
      </w:tr>
      <w:tr w:rsidR="00E90A71" w14:paraId="278C1948" w14:textId="77777777" w:rsidTr="00C35EA7">
        <w:trPr>
          <w:jc w:val="center"/>
        </w:trPr>
        <w:tc>
          <w:tcPr>
            <w:tcW w:w="2996" w:type="dxa"/>
          </w:tcPr>
          <w:p w14:paraId="376C7540" w14:textId="77777777" w:rsidR="00E90A71" w:rsidRPr="00C35EA7" w:rsidRDefault="00E90A71" w:rsidP="00ED1C0E">
            <w:pPr>
              <w:rPr>
                <w:lang w:val="fr-FR"/>
              </w:rPr>
            </w:pPr>
            <w:r w:rsidRPr="00C35EA7">
              <w:rPr>
                <w:lang w:val="fr-FR"/>
              </w:rPr>
              <w:t>nb maisons/siècle</w:t>
            </w:r>
          </w:p>
        </w:tc>
        <w:tc>
          <w:tcPr>
            <w:tcW w:w="826" w:type="dxa"/>
          </w:tcPr>
          <w:p w14:paraId="56DAEB92" w14:textId="77777777" w:rsidR="00E90A71" w:rsidRPr="00C35EA7" w:rsidRDefault="00E90A71" w:rsidP="00ED1C0E">
            <w:pPr>
              <w:rPr>
                <w:lang w:val="fr-FR"/>
              </w:rPr>
            </w:pPr>
            <w:r w:rsidRPr="00C35EA7">
              <w:rPr>
                <w:lang w:val="fr-FR"/>
              </w:rPr>
              <w:t>36</w:t>
            </w:r>
          </w:p>
        </w:tc>
      </w:tr>
      <w:tr w:rsidR="00E90A71" w:rsidRPr="00E90A71" w14:paraId="5632035F" w14:textId="77777777" w:rsidTr="00C35EA7">
        <w:trPr>
          <w:jc w:val="center"/>
        </w:trPr>
        <w:tc>
          <w:tcPr>
            <w:tcW w:w="2996" w:type="dxa"/>
          </w:tcPr>
          <w:p w14:paraId="44B29F72" w14:textId="77777777" w:rsidR="00E90A71" w:rsidRPr="00C35EA7" w:rsidRDefault="00E90A71" w:rsidP="00ED1C0E">
            <w:pPr>
              <w:rPr>
                <w:lang w:val="fr-FR"/>
              </w:rPr>
            </w:pPr>
            <w:r w:rsidRPr="00C35EA7">
              <w:rPr>
                <w:lang w:val="fr-FR"/>
              </w:rPr>
              <w:t>estim. max. nb maisons/site</w:t>
            </w:r>
          </w:p>
        </w:tc>
        <w:tc>
          <w:tcPr>
            <w:tcW w:w="826" w:type="dxa"/>
          </w:tcPr>
          <w:p w14:paraId="139BAC69" w14:textId="77777777" w:rsidR="00E90A71" w:rsidRPr="00C35EA7" w:rsidRDefault="00E90A71" w:rsidP="00ED1C0E">
            <w:pPr>
              <w:rPr>
                <w:i/>
                <w:lang w:val="fr-FR"/>
              </w:rPr>
            </w:pPr>
            <w:r w:rsidRPr="00C35EA7">
              <w:rPr>
                <w:i/>
                <w:lang w:val="fr-FR"/>
              </w:rPr>
              <w:t>NR</w:t>
            </w:r>
          </w:p>
        </w:tc>
      </w:tr>
      <w:tr w:rsidR="00E90A71" w:rsidRPr="00E90A71" w14:paraId="42C75DFC" w14:textId="77777777" w:rsidTr="00C35EA7">
        <w:trPr>
          <w:jc w:val="center"/>
        </w:trPr>
        <w:tc>
          <w:tcPr>
            <w:tcW w:w="2996" w:type="dxa"/>
          </w:tcPr>
          <w:p w14:paraId="57B83B70" w14:textId="77777777" w:rsidR="00E90A71" w:rsidRPr="00C35EA7" w:rsidRDefault="00E90A71" w:rsidP="00ED1C0E">
            <w:pPr>
              <w:rPr>
                <w:lang w:val="fr-FR"/>
              </w:rPr>
            </w:pPr>
            <w:r w:rsidRPr="00C35EA7">
              <w:rPr>
                <w:lang w:val="fr-FR"/>
              </w:rPr>
              <w:t>estim. maisons/s</w:t>
            </w:r>
            <w:r w:rsidR="00ED1C0E" w:rsidRPr="00C35EA7">
              <w:rPr>
                <w:lang w:val="fr-FR"/>
              </w:rPr>
              <w:t>iècle</w:t>
            </w:r>
          </w:p>
        </w:tc>
        <w:tc>
          <w:tcPr>
            <w:tcW w:w="826" w:type="dxa"/>
          </w:tcPr>
          <w:p w14:paraId="51CD0F0E" w14:textId="77777777" w:rsidR="00E90A71" w:rsidRPr="00C35EA7" w:rsidRDefault="00E90A71" w:rsidP="00ED1C0E">
            <w:pPr>
              <w:rPr>
                <w:i/>
                <w:lang w:val="fr-FR"/>
              </w:rPr>
            </w:pPr>
            <w:r w:rsidRPr="00C35EA7">
              <w:rPr>
                <w:i/>
                <w:lang w:val="fr-FR"/>
              </w:rPr>
              <w:t>NR</w:t>
            </w:r>
          </w:p>
        </w:tc>
      </w:tr>
    </w:tbl>
    <w:p w14:paraId="756D547A" w14:textId="77777777" w:rsidR="00E90A71" w:rsidRDefault="00E90A71" w:rsidP="00E90A71">
      <w:pPr>
        <w:rPr>
          <w:lang w:val="fr-FR"/>
        </w:rPr>
      </w:pPr>
      <w:r>
        <w:rPr>
          <w:lang w:val="fr-FR"/>
        </w:rPr>
        <w:t>(BIB 2736)</w:t>
      </w:r>
    </w:p>
    <w:p w14:paraId="7E4EB48B" w14:textId="77777777" w:rsidR="00E90A71" w:rsidRDefault="00E90A71" w:rsidP="00E90A71">
      <w:pPr>
        <w:rPr>
          <w:lang w:val="fr-FR"/>
        </w:rPr>
      </w:pPr>
    </w:p>
    <w:p w14:paraId="2C712BD0" w14:textId="77777777" w:rsidR="00E90A71" w:rsidRPr="0032190F" w:rsidRDefault="00E90A71" w:rsidP="00E90A71">
      <w:pPr>
        <w:pStyle w:val="Heading2"/>
      </w:pPr>
      <w:r w:rsidRPr="0032190F">
        <w:t>LANGWEILER 9</w:t>
      </w:r>
    </w:p>
    <w:p w14:paraId="0CAA9306" w14:textId="77777777" w:rsidR="00E90A71" w:rsidRPr="0032190F" w:rsidRDefault="00E90A71" w:rsidP="00E90A71">
      <w:pPr>
        <w:rPr>
          <w:lang w:val="fr-FR"/>
        </w:rPr>
      </w:pPr>
    </w:p>
    <w:p w14:paraId="06D6F319" w14:textId="77777777" w:rsidR="00E90A71" w:rsidRPr="0032190F" w:rsidRDefault="00E90A71" w:rsidP="00E90A71">
      <w:pPr>
        <w:rPr>
          <w:lang w:val="fr-FR"/>
        </w:rPr>
      </w:pPr>
      <w:r w:rsidRPr="0032190F">
        <w:rPr>
          <w:lang w:val="fr-FR"/>
        </w:rPr>
        <w:t>L’habitat de Langweiler 9 est agencé selon le système des rangées (SR) (BIB C. Jeunesse, colloque Habitat Dijon 2015)</w:t>
      </w:r>
    </w:p>
    <w:p w14:paraId="7F38B61C" w14:textId="77777777" w:rsidR="00D215C2" w:rsidRPr="0032190F" w:rsidRDefault="00D215C2" w:rsidP="00242C0F">
      <w:pPr>
        <w:jc w:val="both"/>
        <w:rPr>
          <w:lang w:val="fr-FR"/>
        </w:rPr>
      </w:pPr>
    </w:p>
    <w:p w14:paraId="3DAF3A92" w14:textId="77777777" w:rsidR="00D215C2" w:rsidRPr="0032190F" w:rsidRDefault="00D215C2" w:rsidP="00426FF9">
      <w:pPr>
        <w:pStyle w:val="Heading1"/>
      </w:pPr>
      <w:r w:rsidRPr="0032190F">
        <w:t>REICHSTETT</w:t>
      </w:r>
    </w:p>
    <w:p w14:paraId="0666CA2F" w14:textId="77777777" w:rsidR="00D215C2" w:rsidRPr="0032190F" w:rsidRDefault="00D215C2" w:rsidP="00242C0F">
      <w:pPr>
        <w:jc w:val="both"/>
        <w:rPr>
          <w:lang w:val="fr-FR"/>
        </w:rPr>
      </w:pPr>
    </w:p>
    <w:p w14:paraId="30672A11" w14:textId="77777777" w:rsidR="00D215C2" w:rsidRPr="0032190F" w:rsidRDefault="00D215C2" w:rsidP="00242C0F">
      <w:pPr>
        <w:jc w:val="both"/>
        <w:rPr>
          <w:lang w:val="fr-FR"/>
        </w:rPr>
      </w:pPr>
      <w:r w:rsidRPr="0032190F">
        <w:rPr>
          <w:lang w:val="fr-FR"/>
        </w:rPr>
        <w:t>Site Rubané ancien (BIB 1988)</w:t>
      </w:r>
    </w:p>
    <w:p w14:paraId="00C5A279" w14:textId="77777777" w:rsidR="00D215C2" w:rsidRPr="0032190F" w:rsidRDefault="00D215C2" w:rsidP="00242C0F">
      <w:pPr>
        <w:jc w:val="both"/>
        <w:rPr>
          <w:lang w:val="fr-FR"/>
        </w:rPr>
      </w:pPr>
    </w:p>
    <w:p w14:paraId="38F6BCB2" w14:textId="77777777" w:rsidR="00D215C2" w:rsidRPr="0032190F" w:rsidRDefault="00D215C2" w:rsidP="00426FF9">
      <w:pPr>
        <w:pStyle w:val="Heading1"/>
      </w:pPr>
      <w:r w:rsidRPr="0032190F">
        <w:t>DACHSTEIN</w:t>
      </w:r>
    </w:p>
    <w:p w14:paraId="6CB1D01B" w14:textId="77777777" w:rsidR="00D215C2" w:rsidRPr="0032190F" w:rsidRDefault="00D215C2" w:rsidP="00242C0F">
      <w:pPr>
        <w:jc w:val="both"/>
        <w:rPr>
          <w:lang w:val="fr-FR"/>
        </w:rPr>
      </w:pPr>
    </w:p>
    <w:p w14:paraId="7C898022" w14:textId="77777777" w:rsidR="00D215C2" w:rsidRPr="0032190F" w:rsidRDefault="00D215C2" w:rsidP="00D215C2">
      <w:pPr>
        <w:jc w:val="both"/>
        <w:rPr>
          <w:lang w:val="fr-FR"/>
        </w:rPr>
      </w:pPr>
      <w:r w:rsidRPr="0032190F">
        <w:rPr>
          <w:lang w:val="fr-FR"/>
        </w:rPr>
        <w:t>Site Rubané ancien (BIB 1988)</w:t>
      </w:r>
    </w:p>
    <w:p w14:paraId="4205A0F2" w14:textId="77777777" w:rsidR="00D215C2" w:rsidRPr="0032190F" w:rsidRDefault="00D215C2" w:rsidP="00242C0F">
      <w:pPr>
        <w:jc w:val="both"/>
        <w:rPr>
          <w:lang w:val="fr-FR"/>
        </w:rPr>
      </w:pPr>
    </w:p>
    <w:p w14:paraId="6CFC42D9" w14:textId="77777777" w:rsidR="00D215C2" w:rsidRPr="0032190F" w:rsidRDefault="00D215C2" w:rsidP="00426FF9">
      <w:pPr>
        <w:pStyle w:val="Heading1"/>
      </w:pPr>
      <w:r w:rsidRPr="0032190F">
        <w:t>RIXHEIM</w:t>
      </w:r>
    </w:p>
    <w:p w14:paraId="249D5DFE" w14:textId="77777777" w:rsidR="00D215C2" w:rsidRPr="0032190F" w:rsidRDefault="00D215C2" w:rsidP="00D215C2">
      <w:pPr>
        <w:rPr>
          <w:lang w:val="fr-FR"/>
        </w:rPr>
      </w:pPr>
    </w:p>
    <w:p w14:paraId="442BA720" w14:textId="77777777" w:rsidR="00D215C2" w:rsidRPr="0032190F" w:rsidRDefault="00D215C2" w:rsidP="00D215C2">
      <w:pPr>
        <w:jc w:val="both"/>
        <w:rPr>
          <w:lang w:val="fr-FR"/>
        </w:rPr>
      </w:pPr>
      <w:r w:rsidRPr="0032190F">
        <w:rPr>
          <w:lang w:val="fr-FR"/>
        </w:rPr>
        <w:t>Site Rubané ancien (BIB 1988)</w:t>
      </w:r>
    </w:p>
    <w:p w14:paraId="59B745E6" w14:textId="77777777" w:rsidR="00D215C2" w:rsidRPr="0032190F" w:rsidRDefault="00D215C2" w:rsidP="00242C0F">
      <w:pPr>
        <w:jc w:val="both"/>
        <w:rPr>
          <w:lang w:val="fr-FR"/>
        </w:rPr>
      </w:pPr>
    </w:p>
    <w:p w14:paraId="67016923" w14:textId="77777777" w:rsidR="00D215C2" w:rsidRPr="0032190F" w:rsidRDefault="00D215C2" w:rsidP="00242C0F">
      <w:pPr>
        <w:jc w:val="both"/>
        <w:rPr>
          <w:lang w:val="fr-FR"/>
        </w:rPr>
      </w:pPr>
      <w:r w:rsidRPr="0032190F">
        <w:rPr>
          <w:lang w:val="fr-FR"/>
        </w:rPr>
        <w:t>HABSHEIM</w:t>
      </w:r>
    </w:p>
    <w:p w14:paraId="3C2B42B9" w14:textId="77777777" w:rsidR="00D215C2" w:rsidRPr="0032190F" w:rsidRDefault="00D215C2" w:rsidP="00242C0F">
      <w:pPr>
        <w:jc w:val="both"/>
        <w:rPr>
          <w:lang w:val="fr-FR"/>
        </w:rPr>
      </w:pPr>
    </w:p>
    <w:p w14:paraId="62AB9955" w14:textId="77777777" w:rsidR="00D215C2" w:rsidRPr="0032190F" w:rsidRDefault="00D215C2" w:rsidP="00D215C2">
      <w:pPr>
        <w:jc w:val="both"/>
        <w:rPr>
          <w:lang w:val="fr-FR"/>
        </w:rPr>
      </w:pPr>
      <w:r w:rsidRPr="0032190F">
        <w:rPr>
          <w:lang w:val="fr-FR"/>
        </w:rPr>
        <w:t>Site Rubané ancien (BIB 1988)</w:t>
      </w:r>
    </w:p>
    <w:p w14:paraId="6C2641D2" w14:textId="77777777" w:rsidR="00D215C2" w:rsidRPr="0032190F" w:rsidRDefault="00D215C2" w:rsidP="00242C0F">
      <w:pPr>
        <w:jc w:val="both"/>
        <w:rPr>
          <w:lang w:val="fr-FR"/>
        </w:rPr>
      </w:pPr>
    </w:p>
    <w:p w14:paraId="12B7FD5E" w14:textId="77777777" w:rsidR="00995450" w:rsidRPr="0032190F" w:rsidRDefault="00995450" w:rsidP="00426FF9">
      <w:pPr>
        <w:pStyle w:val="Heading1"/>
      </w:pPr>
      <w:r w:rsidRPr="0032190F">
        <w:t>KOLBSHEIM</w:t>
      </w:r>
    </w:p>
    <w:p w14:paraId="377FBE2A" w14:textId="77777777" w:rsidR="00995450" w:rsidRPr="0032190F" w:rsidRDefault="00995450" w:rsidP="00242C0F">
      <w:pPr>
        <w:jc w:val="both"/>
        <w:rPr>
          <w:lang w:val="fr-FR"/>
        </w:rPr>
      </w:pPr>
    </w:p>
    <w:p w14:paraId="3AAF21E2" w14:textId="77777777" w:rsidR="00995450" w:rsidRPr="0032190F" w:rsidRDefault="00995450" w:rsidP="00242C0F">
      <w:pPr>
        <w:jc w:val="both"/>
        <w:rPr>
          <w:lang w:val="fr-FR"/>
        </w:rPr>
      </w:pPr>
      <w:r w:rsidRPr="0032190F">
        <w:rPr>
          <w:lang w:val="fr-FR"/>
        </w:rPr>
        <w:t>Nombreux bâtiments dont un long de 56 m de long (BIB A. Demaire, colloque Habitat Dijon 2015)</w:t>
      </w:r>
    </w:p>
    <w:p w14:paraId="6BB39FA9" w14:textId="77777777" w:rsidR="007C7528" w:rsidRPr="0032190F" w:rsidRDefault="007C7528" w:rsidP="00242C0F">
      <w:pPr>
        <w:jc w:val="both"/>
        <w:rPr>
          <w:lang w:val="fr-FR"/>
        </w:rPr>
      </w:pPr>
    </w:p>
    <w:p w14:paraId="6500F7F3" w14:textId="77777777" w:rsidR="007C7528" w:rsidRPr="0032190F" w:rsidRDefault="007C7528" w:rsidP="00242C0F">
      <w:pPr>
        <w:jc w:val="both"/>
        <w:rPr>
          <w:lang w:val="fr-FR"/>
        </w:rPr>
      </w:pPr>
      <w:r w:rsidRPr="0032190F">
        <w:rPr>
          <w:lang w:val="fr-FR"/>
        </w:rPr>
        <w:t>HAEGEN-BROTSCHBERG</w:t>
      </w:r>
    </w:p>
    <w:p w14:paraId="7135124C" w14:textId="77777777" w:rsidR="007C7528" w:rsidRPr="0032190F" w:rsidRDefault="007C7528" w:rsidP="00242C0F">
      <w:pPr>
        <w:jc w:val="both"/>
        <w:rPr>
          <w:lang w:val="fr-FR"/>
        </w:rPr>
      </w:pPr>
      <w:r w:rsidRPr="0032190F">
        <w:rPr>
          <w:lang w:val="fr-FR"/>
        </w:rPr>
        <w:t>Habitat de hauteur d’Alsace de l’âge du Bronze (BIB C. Fériu, Table ronde d’Orgnac 2016)</w:t>
      </w:r>
    </w:p>
    <w:p w14:paraId="1C0BD277" w14:textId="77777777" w:rsidR="007C7528" w:rsidRPr="0032190F" w:rsidRDefault="007C7528" w:rsidP="00242C0F">
      <w:pPr>
        <w:jc w:val="both"/>
        <w:rPr>
          <w:lang w:val="fr-FR"/>
        </w:rPr>
      </w:pPr>
    </w:p>
    <w:p w14:paraId="0C95E597" w14:textId="77777777" w:rsidR="006408B5" w:rsidRPr="0032190F" w:rsidRDefault="006408B5" w:rsidP="00242C0F">
      <w:pPr>
        <w:jc w:val="both"/>
        <w:rPr>
          <w:lang w:val="fr-FR"/>
        </w:rPr>
      </w:pPr>
      <w:r w:rsidRPr="0032190F">
        <w:rPr>
          <w:lang w:val="fr-FR"/>
        </w:rPr>
        <w:t>MERCKOLSCHEIM</w:t>
      </w:r>
    </w:p>
    <w:p w14:paraId="6D959AD5" w14:textId="77777777" w:rsidR="006408B5" w:rsidRPr="0032190F" w:rsidRDefault="006408B5" w:rsidP="00242C0F">
      <w:pPr>
        <w:jc w:val="both"/>
        <w:rPr>
          <w:lang w:val="fr-FR"/>
        </w:rPr>
      </w:pPr>
      <w:r w:rsidRPr="0032190F">
        <w:rPr>
          <w:lang w:val="fr-FR"/>
        </w:rPr>
        <w:t>Alsace. Habitat de l'âge du Bronze. Batiment rectangulaire de longueur variable mais de largeur constante ~6 m (BIB F. Fleisher, colloque Habitat Dijon 2015)</w:t>
      </w:r>
    </w:p>
    <w:p w14:paraId="1F61DA70" w14:textId="77777777" w:rsidR="007C7528" w:rsidRPr="0032190F" w:rsidRDefault="007C7528" w:rsidP="00242C0F">
      <w:pPr>
        <w:jc w:val="both"/>
        <w:rPr>
          <w:lang w:val="fr-FR"/>
        </w:rPr>
      </w:pPr>
    </w:p>
    <w:p w14:paraId="0805B450" w14:textId="77777777" w:rsidR="007C7528" w:rsidRPr="0032190F" w:rsidRDefault="007C7528" w:rsidP="00242C0F">
      <w:pPr>
        <w:jc w:val="both"/>
        <w:rPr>
          <w:lang w:val="fr-FR"/>
        </w:rPr>
      </w:pPr>
      <w:r w:rsidRPr="0032190F">
        <w:rPr>
          <w:lang w:val="fr-FR"/>
        </w:rPr>
        <w:t>WINTZENHEIM-HOHLANDSBOURG</w:t>
      </w:r>
    </w:p>
    <w:p w14:paraId="5DE30853" w14:textId="77777777" w:rsidR="007C7528" w:rsidRPr="0032190F" w:rsidRDefault="007C7528" w:rsidP="007C7528">
      <w:pPr>
        <w:jc w:val="both"/>
        <w:rPr>
          <w:lang w:val="fr-FR"/>
        </w:rPr>
      </w:pPr>
      <w:r w:rsidRPr="0032190F">
        <w:rPr>
          <w:lang w:val="fr-FR"/>
        </w:rPr>
        <w:t>Habitat de hauteur d’Alsace de l’âge du Bronze. Traces d’occupation au BM sous un rempart (BIB C. Fériu, Table ronde d’Orgnac 2016)</w:t>
      </w:r>
    </w:p>
    <w:p w14:paraId="69C338E2" w14:textId="77777777" w:rsidR="007C7528" w:rsidRPr="0032190F" w:rsidRDefault="007C7528" w:rsidP="007C7528">
      <w:pPr>
        <w:jc w:val="both"/>
        <w:rPr>
          <w:lang w:val="fr-FR"/>
        </w:rPr>
      </w:pPr>
    </w:p>
    <w:p w14:paraId="016A230D" w14:textId="77777777" w:rsidR="007C7528" w:rsidRPr="0032190F" w:rsidRDefault="007C7528" w:rsidP="00242C0F">
      <w:pPr>
        <w:jc w:val="both"/>
        <w:rPr>
          <w:lang w:val="fr-FR"/>
        </w:rPr>
      </w:pPr>
    </w:p>
    <w:p w14:paraId="5FCF613E" w14:textId="77777777" w:rsidR="007C7528" w:rsidRPr="0032190F" w:rsidRDefault="007C7528" w:rsidP="00242C0F">
      <w:pPr>
        <w:jc w:val="both"/>
        <w:rPr>
          <w:lang w:val="fr-FR"/>
        </w:rPr>
      </w:pPr>
      <w:r w:rsidRPr="0032190F">
        <w:rPr>
          <w:lang w:val="fr-FR"/>
        </w:rPr>
        <w:t>GRAND FONTAINE</w:t>
      </w:r>
    </w:p>
    <w:p w14:paraId="31D27838" w14:textId="77777777" w:rsidR="007C7528" w:rsidRPr="0032190F" w:rsidRDefault="007C7528" w:rsidP="007C7528">
      <w:pPr>
        <w:jc w:val="both"/>
        <w:rPr>
          <w:lang w:val="fr-FR"/>
        </w:rPr>
      </w:pPr>
      <w:r w:rsidRPr="0032190F">
        <w:rPr>
          <w:lang w:val="fr-FR"/>
        </w:rPr>
        <w:t>Habitat de hauteur d’Alsace de l’âge du Bronze (BIB C. Fériu, Table ronde d’Orgnac 2016)</w:t>
      </w:r>
    </w:p>
    <w:p w14:paraId="725AC279" w14:textId="77777777" w:rsidR="007C7528" w:rsidRPr="0032190F" w:rsidRDefault="007C7528" w:rsidP="00242C0F">
      <w:pPr>
        <w:jc w:val="both"/>
        <w:rPr>
          <w:lang w:val="fr-FR"/>
        </w:rPr>
      </w:pPr>
    </w:p>
    <w:p w14:paraId="1EE39CC3" w14:textId="77777777" w:rsidR="007C7528" w:rsidRPr="0032190F" w:rsidRDefault="007C7528" w:rsidP="00242C0F">
      <w:pPr>
        <w:jc w:val="both"/>
        <w:rPr>
          <w:lang w:val="fr-FR"/>
        </w:rPr>
      </w:pPr>
      <w:r w:rsidRPr="0032190F">
        <w:rPr>
          <w:lang w:val="fr-FR"/>
        </w:rPr>
        <w:lastRenderedPageBreak/>
        <w:t>NIEDERSTEINBACH-MAIMONT</w:t>
      </w:r>
    </w:p>
    <w:p w14:paraId="1D01A19C" w14:textId="77777777" w:rsidR="007C7528" w:rsidRPr="0032190F" w:rsidRDefault="007C7528" w:rsidP="00242C0F">
      <w:pPr>
        <w:jc w:val="both"/>
        <w:rPr>
          <w:lang w:val="fr-FR"/>
        </w:rPr>
      </w:pPr>
      <w:r w:rsidRPr="0032190F">
        <w:rPr>
          <w:lang w:val="fr-FR"/>
        </w:rPr>
        <w:t>Habitat de hauteur d’Alsace de l’âge du Bronze ((BIB C. Fériu, Table ronde d’Orgnac 2016)</w:t>
      </w:r>
    </w:p>
    <w:p w14:paraId="62A19D0F" w14:textId="77777777" w:rsidR="007C7528" w:rsidRPr="0032190F" w:rsidRDefault="007C7528" w:rsidP="00242C0F">
      <w:pPr>
        <w:jc w:val="both"/>
        <w:rPr>
          <w:lang w:val="fr-FR"/>
        </w:rPr>
      </w:pPr>
    </w:p>
    <w:p w14:paraId="6D133BE9" w14:textId="77777777" w:rsidR="007C7528" w:rsidRPr="0032190F" w:rsidRDefault="007C7528" w:rsidP="00242C0F">
      <w:pPr>
        <w:jc w:val="both"/>
        <w:rPr>
          <w:lang w:val="fr-FR"/>
        </w:rPr>
      </w:pPr>
    </w:p>
    <w:p w14:paraId="15EE5654" w14:textId="77777777" w:rsidR="007C7528" w:rsidRPr="0032190F" w:rsidRDefault="007C7528" w:rsidP="00242C0F">
      <w:pPr>
        <w:jc w:val="both"/>
        <w:rPr>
          <w:lang w:val="fr-FR"/>
        </w:rPr>
      </w:pPr>
      <w:r w:rsidRPr="0032190F">
        <w:rPr>
          <w:lang w:val="fr-FR"/>
        </w:rPr>
        <w:t>DOSSENHEIM-ZUM-ZINSEL</w:t>
      </w:r>
    </w:p>
    <w:p w14:paraId="73729194" w14:textId="77777777" w:rsidR="007C7528" w:rsidRPr="0032190F" w:rsidRDefault="007C7528" w:rsidP="007C7528">
      <w:pPr>
        <w:jc w:val="both"/>
        <w:rPr>
          <w:lang w:val="fr-FR"/>
        </w:rPr>
      </w:pPr>
      <w:r w:rsidRPr="0032190F">
        <w:rPr>
          <w:lang w:val="fr-FR"/>
        </w:rPr>
        <w:t>Habitat de hauteur d’Alsace de l’âge du Bronze (BIB C. Fériu, Table ronde d’Orgnac 2016)</w:t>
      </w:r>
    </w:p>
    <w:p w14:paraId="0D47DC65" w14:textId="77777777" w:rsidR="007C7528" w:rsidRPr="0032190F" w:rsidRDefault="007C7528" w:rsidP="007C7528">
      <w:pPr>
        <w:jc w:val="both"/>
        <w:rPr>
          <w:lang w:val="fr-FR"/>
        </w:rPr>
      </w:pPr>
    </w:p>
    <w:p w14:paraId="18DECB76" w14:textId="77777777" w:rsidR="007C7528" w:rsidRPr="0032190F" w:rsidRDefault="007C7528" w:rsidP="00242C0F">
      <w:pPr>
        <w:jc w:val="both"/>
        <w:rPr>
          <w:lang w:val="fr-FR"/>
        </w:rPr>
      </w:pPr>
    </w:p>
    <w:p w14:paraId="36302D42" w14:textId="77777777" w:rsidR="007C7528" w:rsidRPr="0032190F" w:rsidRDefault="007C7528" w:rsidP="00242C0F">
      <w:pPr>
        <w:jc w:val="both"/>
        <w:rPr>
          <w:lang w:val="fr-FR"/>
        </w:rPr>
      </w:pPr>
      <w:r w:rsidRPr="0032190F">
        <w:rPr>
          <w:lang w:val="fr-FR"/>
        </w:rPr>
        <w:t>OBERHASLACH</w:t>
      </w:r>
    </w:p>
    <w:p w14:paraId="71450A13" w14:textId="77777777" w:rsidR="007C7528" w:rsidRPr="0032190F" w:rsidRDefault="007C7528" w:rsidP="007C7528">
      <w:pPr>
        <w:jc w:val="both"/>
        <w:rPr>
          <w:lang w:val="fr-FR"/>
        </w:rPr>
      </w:pPr>
      <w:r w:rsidRPr="0032190F">
        <w:rPr>
          <w:lang w:val="fr-FR"/>
        </w:rPr>
        <w:t>Habitat de hauteur d’Alsace de l’âge du Bronze (BIB C. Fériu, Table ronde d’Orgnac 2016)</w:t>
      </w:r>
    </w:p>
    <w:p w14:paraId="00A07796" w14:textId="77777777" w:rsidR="007C7528" w:rsidRPr="0032190F" w:rsidRDefault="007C7528" w:rsidP="007C7528">
      <w:pPr>
        <w:jc w:val="both"/>
        <w:rPr>
          <w:lang w:val="fr-FR"/>
        </w:rPr>
      </w:pPr>
    </w:p>
    <w:p w14:paraId="27187290" w14:textId="77777777" w:rsidR="007C7528" w:rsidRPr="0032190F" w:rsidRDefault="007C7528" w:rsidP="00242C0F">
      <w:pPr>
        <w:jc w:val="both"/>
        <w:rPr>
          <w:lang w:val="fr-FR"/>
        </w:rPr>
      </w:pPr>
    </w:p>
    <w:p w14:paraId="6FEFB336" w14:textId="77777777" w:rsidR="007C7528" w:rsidRPr="0032190F" w:rsidRDefault="007C7528" w:rsidP="00242C0F">
      <w:pPr>
        <w:jc w:val="both"/>
        <w:rPr>
          <w:lang w:val="fr-FR"/>
        </w:rPr>
      </w:pPr>
      <w:r w:rsidRPr="0032190F">
        <w:rPr>
          <w:lang w:val="fr-FR"/>
        </w:rPr>
        <w:t>OTTROT-MONT SAINTE ODILE</w:t>
      </w:r>
    </w:p>
    <w:p w14:paraId="59BB0D19" w14:textId="77777777" w:rsidR="007C7528" w:rsidRPr="0032190F" w:rsidRDefault="007C7528" w:rsidP="007C7528">
      <w:pPr>
        <w:jc w:val="both"/>
        <w:rPr>
          <w:lang w:val="fr-FR"/>
        </w:rPr>
      </w:pPr>
      <w:r w:rsidRPr="0032190F">
        <w:rPr>
          <w:lang w:val="fr-FR"/>
        </w:rPr>
        <w:t>Habitat de hauteur d’Alsace de l’âge du Bronze (BIB C. Fériu, Table ronde d’Orgnac 2016)</w:t>
      </w:r>
    </w:p>
    <w:p w14:paraId="77F25EA8" w14:textId="77777777" w:rsidR="007C7528" w:rsidRPr="0032190F" w:rsidRDefault="007C7528" w:rsidP="007C7528">
      <w:pPr>
        <w:jc w:val="both"/>
        <w:rPr>
          <w:lang w:val="fr-FR"/>
        </w:rPr>
      </w:pPr>
    </w:p>
    <w:p w14:paraId="2826466C" w14:textId="77777777" w:rsidR="007C7528" w:rsidRPr="0032190F" w:rsidRDefault="007C7528" w:rsidP="00242C0F">
      <w:pPr>
        <w:jc w:val="both"/>
        <w:rPr>
          <w:lang w:val="fr-FR"/>
        </w:rPr>
      </w:pPr>
    </w:p>
    <w:p w14:paraId="5F686C95" w14:textId="77777777" w:rsidR="007C7528" w:rsidRPr="0032190F" w:rsidRDefault="007C7528" w:rsidP="00242C0F">
      <w:pPr>
        <w:jc w:val="both"/>
        <w:rPr>
          <w:lang w:val="fr-FR"/>
        </w:rPr>
      </w:pPr>
      <w:r w:rsidRPr="0032190F">
        <w:rPr>
          <w:lang w:val="fr-FR"/>
        </w:rPr>
        <w:t>KOESTLACH KASTELBERG</w:t>
      </w:r>
    </w:p>
    <w:p w14:paraId="441A77AE" w14:textId="77777777" w:rsidR="007C7528" w:rsidRPr="0032190F" w:rsidRDefault="007C7528" w:rsidP="007C7528">
      <w:pPr>
        <w:jc w:val="both"/>
        <w:rPr>
          <w:lang w:val="fr-FR"/>
        </w:rPr>
      </w:pPr>
      <w:r w:rsidRPr="0032190F">
        <w:rPr>
          <w:lang w:val="fr-FR"/>
        </w:rPr>
        <w:t>Habitat de hauteur d’Alsace de l’âge du Bronze (BIB C. Fériu, Table ronde d’Orgnac 2016)</w:t>
      </w:r>
    </w:p>
    <w:p w14:paraId="466E2919" w14:textId="77777777" w:rsidR="007C7528" w:rsidRPr="0032190F" w:rsidRDefault="007C7528" w:rsidP="007C7528">
      <w:pPr>
        <w:jc w:val="both"/>
        <w:rPr>
          <w:lang w:val="fr-FR"/>
        </w:rPr>
      </w:pPr>
    </w:p>
    <w:p w14:paraId="0B2B8A96" w14:textId="77777777" w:rsidR="007C7528" w:rsidRPr="0032190F" w:rsidRDefault="007C7528" w:rsidP="00242C0F">
      <w:pPr>
        <w:jc w:val="both"/>
        <w:rPr>
          <w:lang w:val="fr-FR"/>
        </w:rPr>
      </w:pPr>
    </w:p>
    <w:p w14:paraId="2070628D" w14:textId="77777777" w:rsidR="007C7528" w:rsidRPr="0032190F" w:rsidRDefault="007C7528" w:rsidP="00242C0F">
      <w:pPr>
        <w:jc w:val="both"/>
        <w:rPr>
          <w:lang w:val="fr-FR"/>
        </w:rPr>
      </w:pPr>
      <w:r w:rsidRPr="0032190F">
        <w:rPr>
          <w:lang w:val="fr-FR"/>
        </w:rPr>
        <w:t>LEUTENHEIM-HEXENBERG</w:t>
      </w:r>
    </w:p>
    <w:p w14:paraId="12818EB2" w14:textId="77777777" w:rsidR="007C7528" w:rsidRPr="0032190F" w:rsidRDefault="007C7528" w:rsidP="007C7528">
      <w:pPr>
        <w:jc w:val="both"/>
        <w:rPr>
          <w:lang w:val="fr-FR"/>
        </w:rPr>
      </w:pPr>
      <w:r w:rsidRPr="0032190F">
        <w:rPr>
          <w:lang w:val="fr-FR"/>
        </w:rPr>
        <w:t>Habitat de hauteur d’Alsace du BF final 3b, butte témoin (BIB C. Fériu, Table ronde d’Orgnac 2016)</w:t>
      </w:r>
    </w:p>
    <w:p w14:paraId="0F4C037B" w14:textId="77777777" w:rsidR="007C7528" w:rsidRPr="0032190F" w:rsidRDefault="007C7528" w:rsidP="007C7528">
      <w:pPr>
        <w:jc w:val="both"/>
        <w:rPr>
          <w:lang w:val="fr-FR"/>
        </w:rPr>
      </w:pPr>
    </w:p>
    <w:p w14:paraId="722E3DBA" w14:textId="77777777" w:rsidR="007C7528" w:rsidRPr="0032190F" w:rsidRDefault="007C7528" w:rsidP="00242C0F">
      <w:pPr>
        <w:jc w:val="both"/>
        <w:rPr>
          <w:lang w:val="fr-FR"/>
        </w:rPr>
      </w:pPr>
    </w:p>
    <w:p w14:paraId="730303AD" w14:textId="77777777" w:rsidR="007C7528" w:rsidRPr="0032190F" w:rsidRDefault="007C7528" w:rsidP="00242C0F">
      <w:pPr>
        <w:jc w:val="both"/>
        <w:rPr>
          <w:lang w:val="fr-FR"/>
        </w:rPr>
      </w:pPr>
      <w:r w:rsidRPr="0032190F">
        <w:rPr>
          <w:lang w:val="fr-FR"/>
        </w:rPr>
        <w:t>NEUBOIS-FRANKENBOURG</w:t>
      </w:r>
    </w:p>
    <w:p w14:paraId="55B0EE78" w14:textId="1E745351" w:rsidR="007C7528" w:rsidRPr="0032190F" w:rsidRDefault="007C7528" w:rsidP="007C7528">
      <w:pPr>
        <w:jc w:val="both"/>
        <w:rPr>
          <w:lang w:val="fr-FR"/>
        </w:rPr>
      </w:pPr>
      <w:r w:rsidRPr="0032190F">
        <w:rPr>
          <w:lang w:val="fr-FR"/>
        </w:rPr>
        <w:t xml:space="preserve">Habitat de hauteur d’Alsace du Hallstatt. Pendeloque en panier qui provient certainement du domaine </w:t>
      </w:r>
      <w:hyperlink r:id="rId6737" w:anchor="Cul_Golasecca" w:history="1">
        <w:r w:rsidRPr="0032190F">
          <w:rPr>
            <w:rStyle w:val="Hyperlink"/>
            <w:lang w:val="fr-FR"/>
          </w:rPr>
          <w:t>Golasecca</w:t>
        </w:r>
      </w:hyperlink>
      <w:r w:rsidRPr="0032190F">
        <w:rPr>
          <w:lang w:val="fr-FR"/>
        </w:rPr>
        <w:t>. Rempart installé sur une couche de LT finale mais aucun élément défensif pour le Ha D3 (BIB C. Fériu, Table ronde d’Orgnac 2016)</w:t>
      </w:r>
    </w:p>
    <w:p w14:paraId="7FB95DB6" w14:textId="77777777" w:rsidR="007C7528" w:rsidRPr="0032190F" w:rsidRDefault="007C7528" w:rsidP="007C7528">
      <w:pPr>
        <w:jc w:val="both"/>
        <w:rPr>
          <w:lang w:val="fr-FR"/>
        </w:rPr>
      </w:pPr>
    </w:p>
    <w:p w14:paraId="054D1372" w14:textId="77777777" w:rsidR="007C7528" w:rsidRPr="0032190F" w:rsidRDefault="007C7528" w:rsidP="007C7528">
      <w:pPr>
        <w:jc w:val="both"/>
        <w:rPr>
          <w:lang w:val="fr-FR"/>
        </w:rPr>
      </w:pPr>
      <w:r w:rsidRPr="0032190F">
        <w:rPr>
          <w:lang w:val="fr-FR"/>
        </w:rPr>
        <w:t>ILLFURTH-BRITZGYBERG</w:t>
      </w:r>
    </w:p>
    <w:p w14:paraId="78EFA77F" w14:textId="77777777" w:rsidR="007C7528" w:rsidRPr="0032190F" w:rsidRDefault="007C7528" w:rsidP="007C7528">
      <w:pPr>
        <w:jc w:val="both"/>
        <w:rPr>
          <w:lang w:val="fr-FR"/>
        </w:rPr>
      </w:pPr>
      <w:r w:rsidRPr="0032190F">
        <w:rPr>
          <w:lang w:val="fr-FR"/>
        </w:rPr>
        <w:t>Habitat de hauteur d’Alsace du Hallstatt (BIB C. Fériu, Table ronde d’Orgnac 2016)</w:t>
      </w:r>
    </w:p>
    <w:p w14:paraId="1CF99DFD" w14:textId="77777777" w:rsidR="007C7528" w:rsidRPr="0032190F" w:rsidRDefault="007C7528" w:rsidP="007C7528">
      <w:pPr>
        <w:jc w:val="both"/>
        <w:rPr>
          <w:lang w:val="fr-FR"/>
        </w:rPr>
      </w:pPr>
    </w:p>
    <w:p w14:paraId="2F2EA749" w14:textId="77777777" w:rsidR="00587516" w:rsidRPr="0032190F" w:rsidRDefault="00587516" w:rsidP="00426FF9">
      <w:pPr>
        <w:pStyle w:val="Heading1"/>
      </w:pPr>
      <w:r w:rsidRPr="0032190F">
        <w:t>BRAMONT</w:t>
      </w:r>
    </w:p>
    <w:p w14:paraId="2BD47416" w14:textId="77777777" w:rsidR="00587516" w:rsidRPr="0032190F" w:rsidRDefault="00587516" w:rsidP="007C7528">
      <w:pPr>
        <w:jc w:val="both"/>
        <w:rPr>
          <w:lang w:val="fr-FR"/>
        </w:rPr>
      </w:pPr>
      <w:r w:rsidRPr="0032190F">
        <w:rPr>
          <w:lang w:val="fr-FR"/>
        </w:rPr>
        <w:t>Le site du Bramon (Territoire de Belfort), à la sortie de la trouée de Belfort, dans l’axe Rhin – axe Saône/Rhône. Occupation au Néolithique attestée par la productiond e haches en pélite. Le site est fortifié au Bronze moyen. (BIB J.-F. Piningre, Table ronde d’Orgnac 2016)</w:t>
      </w:r>
    </w:p>
    <w:p w14:paraId="10763E4C" w14:textId="77777777" w:rsidR="00587516" w:rsidRPr="0032190F" w:rsidRDefault="00587516" w:rsidP="007C7528">
      <w:pPr>
        <w:jc w:val="both"/>
        <w:rPr>
          <w:lang w:val="fr-FR"/>
        </w:rPr>
      </w:pPr>
    </w:p>
    <w:p w14:paraId="234095F8" w14:textId="77777777" w:rsidR="00587516" w:rsidRPr="0032190F" w:rsidRDefault="00587516" w:rsidP="00587516">
      <w:pPr>
        <w:pStyle w:val="Heading2"/>
      </w:pPr>
      <w:r w:rsidRPr="0032190F">
        <w:t>Rempart ouest</w:t>
      </w:r>
    </w:p>
    <w:p w14:paraId="7FC612F2" w14:textId="77777777" w:rsidR="00587516" w:rsidRPr="0032190F" w:rsidRDefault="00587516" w:rsidP="007C7528">
      <w:pPr>
        <w:jc w:val="both"/>
        <w:rPr>
          <w:lang w:val="fr-FR"/>
        </w:rPr>
      </w:pPr>
    </w:p>
    <w:p w14:paraId="6CD1D588" w14:textId="77777777" w:rsidR="00587516" w:rsidRPr="0032190F" w:rsidRDefault="00587516" w:rsidP="007C7528">
      <w:pPr>
        <w:jc w:val="both"/>
        <w:rPr>
          <w:lang w:val="fr-FR"/>
        </w:rPr>
      </w:pPr>
      <w:r w:rsidRPr="0032190F">
        <w:rPr>
          <w:lang w:val="fr-FR"/>
        </w:rPr>
        <w:t>Le rempart ouest est composé de matériaux très hétéroclites (torchis, pierre brulées, non brulées, chaux, etc.) et de 3 parements. Dans le rempart, installation d’un four à chaux(BIB J.-F. Piningre, Table ronde d’Orgnac 2016)</w:t>
      </w:r>
    </w:p>
    <w:p w14:paraId="48F9B9EB" w14:textId="77777777" w:rsidR="00587516" w:rsidRPr="0032190F" w:rsidRDefault="00587516" w:rsidP="007C7528">
      <w:pPr>
        <w:jc w:val="both"/>
        <w:rPr>
          <w:lang w:val="fr-FR"/>
        </w:rPr>
      </w:pPr>
    </w:p>
    <w:p w14:paraId="2F5E3B6C" w14:textId="77777777" w:rsidR="00587516" w:rsidRPr="0032190F" w:rsidRDefault="00587516" w:rsidP="00587516">
      <w:pPr>
        <w:pStyle w:val="Heading2"/>
      </w:pPr>
      <w:r w:rsidRPr="0032190F">
        <w:t>Rempart nord</w:t>
      </w:r>
    </w:p>
    <w:p w14:paraId="4D1A69E9" w14:textId="77777777" w:rsidR="00587516" w:rsidRPr="0032190F" w:rsidRDefault="00587516" w:rsidP="007C7528">
      <w:pPr>
        <w:jc w:val="both"/>
        <w:rPr>
          <w:lang w:val="fr-FR"/>
        </w:rPr>
      </w:pPr>
    </w:p>
    <w:p w14:paraId="095DFB05" w14:textId="77777777" w:rsidR="00587516" w:rsidRPr="0032190F" w:rsidRDefault="00587516" w:rsidP="007C7528">
      <w:pPr>
        <w:jc w:val="both"/>
        <w:rPr>
          <w:lang w:val="fr-FR"/>
        </w:rPr>
      </w:pPr>
      <w:r w:rsidRPr="0032190F">
        <w:rPr>
          <w:lang w:val="fr-FR"/>
        </w:rPr>
        <w:t>Construction de poteaux en bois et avec des pierres.(BIB J.-F. Piningre, Table ronde d’Orgnac 2016)</w:t>
      </w:r>
    </w:p>
    <w:p w14:paraId="7573AD74" w14:textId="77777777" w:rsidR="00587516" w:rsidRPr="0032190F" w:rsidRDefault="00587516" w:rsidP="007C7528">
      <w:pPr>
        <w:jc w:val="both"/>
        <w:rPr>
          <w:lang w:val="fr-FR"/>
        </w:rPr>
      </w:pPr>
    </w:p>
    <w:p w14:paraId="71D235A5" w14:textId="77777777" w:rsidR="00587516" w:rsidRPr="0032190F" w:rsidRDefault="00587516" w:rsidP="00587516">
      <w:pPr>
        <w:pStyle w:val="Heading2"/>
      </w:pPr>
      <w:r w:rsidRPr="0032190F">
        <w:lastRenderedPageBreak/>
        <w:t>Rempart sud</w:t>
      </w:r>
    </w:p>
    <w:p w14:paraId="2860FA8C" w14:textId="77777777" w:rsidR="00587516" w:rsidRPr="0032190F" w:rsidRDefault="00587516" w:rsidP="00587516">
      <w:pPr>
        <w:rPr>
          <w:lang w:val="fr-FR"/>
        </w:rPr>
      </w:pPr>
    </w:p>
    <w:p w14:paraId="2B788D39" w14:textId="77777777" w:rsidR="00587516" w:rsidRPr="0032190F" w:rsidRDefault="00587516" w:rsidP="00587516">
      <w:pPr>
        <w:rPr>
          <w:lang w:val="fr-FR"/>
        </w:rPr>
      </w:pPr>
      <w:r w:rsidRPr="0032190F">
        <w:rPr>
          <w:lang w:val="fr-FR"/>
        </w:rPr>
        <w:t>Double parement, possible présence de sablières basses pour l’adossement d’une maison (BIB J.-F. Piningre, Table ronde d’Orgnac 2016)</w:t>
      </w:r>
    </w:p>
    <w:p w14:paraId="4ACE9EAB" w14:textId="77777777" w:rsidR="00587516" w:rsidRPr="0032190F" w:rsidRDefault="00587516" w:rsidP="007C7528">
      <w:pPr>
        <w:jc w:val="both"/>
        <w:rPr>
          <w:lang w:val="fr-FR"/>
        </w:rPr>
      </w:pPr>
    </w:p>
    <w:p w14:paraId="73A9F397" w14:textId="77777777" w:rsidR="00587516" w:rsidRPr="0032190F" w:rsidRDefault="00587516" w:rsidP="007C7528">
      <w:pPr>
        <w:jc w:val="both"/>
        <w:rPr>
          <w:lang w:val="fr-FR"/>
        </w:rPr>
      </w:pPr>
      <w:r w:rsidRPr="0032190F">
        <w:rPr>
          <w:lang w:val="fr-FR"/>
        </w:rPr>
        <w:t>BOURGUIGNON-LES-MOREY</w:t>
      </w:r>
    </w:p>
    <w:p w14:paraId="59F2D028" w14:textId="77777777" w:rsidR="00587516" w:rsidRPr="0032190F" w:rsidRDefault="00587516" w:rsidP="007C7528">
      <w:pPr>
        <w:jc w:val="both"/>
        <w:rPr>
          <w:lang w:val="fr-FR"/>
        </w:rPr>
      </w:pPr>
    </w:p>
    <w:p w14:paraId="53286260" w14:textId="77777777" w:rsidR="00587516" w:rsidRPr="0032190F" w:rsidRDefault="00587516" w:rsidP="007C7528">
      <w:pPr>
        <w:jc w:val="both"/>
        <w:rPr>
          <w:lang w:val="fr-FR"/>
        </w:rPr>
      </w:pPr>
      <w:r w:rsidRPr="0032190F">
        <w:rPr>
          <w:lang w:val="fr-FR"/>
        </w:rPr>
        <w:t>Le site de Haute-Saône montre un rempart néolithique d’une hauteur de 6/8 m avec trois parements extérieur et intérieur. Il y a un glacis intérieur. Rempart sud : daté de Ha D1 à LT B2-C, mur à double parement. L’intérieur du rempart est composé de poteaux comme dans le site de Kronach, Heunischenburg (BIB J.-F. Piningre, Table ronde d’Orgnac 2016)</w:t>
      </w:r>
    </w:p>
    <w:p w14:paraId="4F52E087" w14:textId="77777777" w:rsidR="007C7528" w:rsidRPr="0032190F" w:rsidRDefault="007C7528" w:rsidP="007C7528">
      <w:pPr>
        <w:jc w:val="both"/>
        <w:rPr>
          <w:lang w:val="fr-FR"/>
        </w:rPr>
      </w:pPr>
    </w:p>
    <w:p w14:paraId="397C8B36" w14:textId="77777777" w:rsidR="007C7528" w:rsidRPr="0032190F" w:rsidRDefault="00587516" w:rsidP="00242C0F">
      <w:pPr>
        <w:jc w:val="both"/>
        <w:rPr>
          <w:lang w:val="fr-FR"/>
        </w:rPr>
      </w:pPr>
      <w:r w:rsidRPr="0032190F">
        <w:rPr>
          <w:lang w:val="fr-FR"/>
        </w:rPr>
        <w:t>CHATEAU (CAMP DU)</w:t>
      </w:r>
    </w:p>
    <w:p w14:paraId="79F56D3B" w14:textId="77777777" w:rsidR="00587516" w:rsidRPr="0032190F" w:rsidRDefault="00587516" w:rsidP="00242C0F">
      <w:pPr>
        <w:jc w:val="both"/>
        <w:rPr>
          <w:lang w:val="fr-FR"/>
        </w:rPr>
      </w:pPr>
    </w:p>
    <w:p w14:paraId="576C6FBC" w14:textId="77777777" w:rsidR="00587516" w:rsidRPr="0032190F" w:rsidRDefault="00587516" w:rsidP="00242C0F">
      <w:pPr>
        <w:jc w:val="both"/>
        <w:rPr>
          <w:lang w:val="fr-FR"/>
        </w:rPr>
      </w:pPr>
      <w:r w:rsidRPr="0032190F">
        <w:rPr>
          <w:lang w:val="fr-FR"/>
        </w:rPr>
        <w:t>Le site du Camp du Chateau, près de Salins les Bains, dans une zone où de nombreux dépôts ont été retrouvés, montre une exploitation des sources salées avec un pic au 15</w:t>
      </w:r>
      <w:r w:rsidRPr="0032190F">
        <w:rPr>
          <w:vertAlign w:val="superscript"/>
          <w:lang w:val="fr-FR"/>
        </w:rPr>
        <w:t>e</w:t>
      </w:r>
      <w:r w:rsidRPr="0032190F">
        <w:rPr>
          <w:lang w:val="fr-FR"/>
        </w:rPr>
        <w:t xml:space="preserve"> / 14</w:t>
      </w:r>
      <w:r w:rsidRPr="0032190F">
        <w:rPr>
          <w:vertAlign w:val="superscript"/>
          <w:lang w:val="fr-FR"/>
        </w:rPr>
        <w:t>e</w:t>
      </w:r>
      <w:r w:rsidRPr="0032190F">
        <w:rPr>
          <w:lang w:val="fr-FR"/>
        </w:rPr>
        <w:t xml:space="preserve"> s. aec (BIB J.-F. Piningre, Table ronde d’Orgnac 2016)</w:t>
      </w:r>
    </w:p>
    <w:p w14:paraId="76077083" w14:textId="77777777" w:rsidR="00587516" w:rsidRPr="0032190F" w:rsidRDefault="00587516" w:rsidP="00242C0F">
      <w:pPr>
        <w:jc w:val="both"/>
        <w:rPr>
          <w:lang w:val="fr-FR"/>
        </w:rPr>
      </w:pPr>
      <w:r w:rsidRPr="0032190F">
        <w:rPr>
          <w:lang w:val="fr-FR"/>
        </w:rPr>
        <w:br/>
        <w:t>LAISSEY</w:t>
      </w:r>
    </w:p>
    <w:p w14:paraId="16743D0A" w14:textId="77777777" w:rsidR="00587516" w:rsidRPr="0032190F" w:rsidRDefault="00587516" w:rsidP="00242C0F">
      <w:pPr>
        <w:jc w:val="both"/>
        <w:rPr>
          <w:lang w:val="fr-FR"/>
        </w:rPr>
      </w:pPr>
    </w:p>
    <w:p w14:paraId="04566E65" w14:textId="6BBB83F1" w:rsidR="00587516" w:rsidRPr="0032190F" w:rsidRDefault="00587516" w:rsidP="00242C0F">
      <w:pPr>
        <w:jc w:val="both"/>
        <w:rPr>
          <w:lang w:val="fr-FR"/>
        </w:rPr>
      </w:pPr>
      <w:r w:rsidRPr="0032190F">
        <w:rPr>
          <w:lang w:val="fr-FR"/>
        </w:rPr>
        <w:t xml:space="preserve">Le site de Laissey, Mont Saouvance, a livré de nombreuses armes (pointes de </w:t>
      </w:r>
      <w:hyperlink r:id="rId6738" w:anchor="Typ_Arm_Lance" w:history="1">
        <w:r w:rsidR="00DE55E6" w:rsidRPr="00DE55E6">
          <w:rPr>
            <w:rStyle w:val="Hyperlink"/>
            <w:lang w:val="fr-FR"/>
          </w:rPr>
          <w:t>lances</w:t>
        </w:r>
      </w:hyperlink>
      <w:r w:rsidRPr="0032190F">
        <w:rPr>
          <w:lang w:val="fr-FR"/>
        </w:rPr>
        <w:t>, etc.). C’est un site de hauteur (BIB J.-F. Piningre, Table ronde d’Orgnac 2016)</w:t>
      </w:r>
    </w:p>
    <w:p w14:paraId="02D5D04B" w14:textId="77777777" w:rsidR="00A930FA" w:rsidRPr="0032190F" w:rsidRDefault="00A930FA" w:rsidP="00242C0F">
      <w:pPr>
        <w:jc w:val="both"/>
        <w:rPr>
          <w:lang w:val="fr-FR"/>
        </w:rPr>
      </w:pPr>
    </w:p>
    <w:p w14:paraId="5FA4782E" w14:textId="77777777" w:rsidR="00A930FA" w:rsidRPr="0032190F" w:rsidRDefault="00A930FA" w:rsidP="00242C0F">
      <w:pPr>
        <w:jc w:val="both"/>
        <w:rPr>
          <w:lang w:val="fr-FR"/>
        </w:rPr>
      </w:pPr>
      <w:r w:rsidRPr="0032190F">
        <w:rPr>
          <w:lang w:val="fr-FR"/>
        </w:rPr>
        <w:t>COURTHOUPHLE</w:t>
      </w:r>
    </w:p>
    <w:p w14:paraId="43A359A0" w14:textId="77777777" w:rsidR="00A930FA" w:rsidRPr="0032190F" w:rsidRDefault="00A930FA" w:rsidP="00242C0F">
      <w:pPr>
        <w:jc w:val="both"/>
        <w:rPr>
          <w:lang w:val="fr-FR"/>
        </w:rPr>
      </w:pPr>
    </w:p>
    <w:p w14:paraId="6CB22298" w14:textId="77777777" w:rsidR="00A930FA" w:rsidRPr="0032190F" w:rsidRDefault="00A930FA" w:rsidP="00242C0F">
      <w:pPr>
        <w:jc w:val="both"/>
        <w:rPr>
          <w:lang w:val="fr-FR"/>
        </w:rPr>
      </w:pPr>
      <w:r w:rsidRPr="0032190F">
        <w:rPr>
          <w:lang w:val="fr-FR"/>
        </w:rPr>
        <w:t>Le site de Courthouphle (Ain), Rocher du Chateau de Thoire, est un habitat perché daté du BF 3 – Ha D1-2 (BIB J.-M. Trefort, Table ronde d’Orgnac 2016)</w:t>
      </w:r>
    </w:p>
    <w:p w14:paraId="08E60866" w14:textId="77777777" w:rsidR="00A930FA" w:rsidRPr="0032190F" w:rsidRDefault="00A930FA" w:rsidP="00242C0F">
      <w:pPr>
        <w:jc w:val="both"/>
        <w:rPr>
          <w:lang w:val="fr-FR"/>
        </w:rPr>
      </w:pPr>
    </w:p>
    <w:p w14:paraId="7BDCE92C" w14:textId="77777777" w:rsidR="00A930FA" w:rsidRPr="0032190F" w:rsidRDefault="00A930FA" w:rsidP="00242C0F">
      <w:pPr>
        <w:jc w:val="both"/>
        <w:rPr>
          <w:lang w:val="fr-FR"/>
        </w:rPr>
      </w:pPr>
      <w:r w:rsidRPr="0032190F">
        <w:rPr>
          <w:lang w:val="fr-FR"/>
        </w:rPr>
        <w:t>HIERES-SUR-AMBY</w:t>
      </w:r>
    </w:p>
    <w:p w14:paraId="64EA3F0F" w14:textId="77777777" w:rsidR="001019B2" w:rsidRPr="0032190F" w:rsidRDefault="00A930FA" w:rsidP="00242C0F">
      <w:pPr>
        <w:rPr>
          <w:lang w:val="fr-FR"/>
        </w:rPr>
      </w:pPr>
      <w:r w:rsidRPr="0032190F">
        <w:rPr>
          <w:lang w:val="fr-FR"/>
        </w:rPr>
        <w:t>Le site de Hières-sur-Amby à Larina (Isère), en surplomb du Rhône, est un grand site, habitat de hauteur et éperon barré, proche de la nécropole de St-Romain-de-Lapinas (BIB J.-M. Trefort, Table ronde d’Orgnac 2016)</w:t>
      </w:r>
    </w:p>
    <w:p w14:paraId="098208E1" w14:textId="77777777" w:rsidR="00A930FA" w:rsidRPr="0032190F" w:rsidRDefault="00A930FA" w:rsidP="00242C0F">
      <w:pPr>
        <w:rPr>
          <w:lang w:val="fr-FR"/>
        </w:rPr>
      </w:pPr>
    </w:p>
    <w:p w14:paraId="5C9B5ED4" w14:textId="77777777" w:rsidR="00A930FA" w:rsidRPr="0032190F" w:rsidRDefault="00A930FA" w:rsidP="00242C0F">
      <w:pPr>
        <w:rPr>
          <w:lang w:val="fr-FR"/>
        </w:rPr>
      </w:pPr>
      <w:r w:rsidRPr="0032190F">
        <w:rPr>
          <w:lang w:val="fr-FR"/>
        </w:rPr>
        <w:t>SAINT-ROMAIN-DE-LAPINAS</w:t>
      </w:r>
    </w:p>
    <w:p w14:paraId="4F91C29B" w14:textId="77777777" w:rsidR="00A930FA" w:rsidRPr="0032190F" w:rsidRDefault="00A930FA" w:rsidP="00242C0F">
      <w:pPr>
        <w:rPr>
          <w:lang w:val="fr-FR"/>
        </w:rPr>
      </w:pPr>
    </w:p>
    <w:p w14:paraId="25E39B1D" w14:textId="77777777" w:rsidR="00A930FA" w:rsidRPr="0032190F" w:rsidRDefault="00A930FA" w:rsidP="00242C0F">
      <w:pPr>
        <w:rPr>
          <w:lang w:val="fr-FR"/>
        </w:rPr>
      </w:pPr>
      <w:r w:rsidRPr="0032190F">
        <w:rPr>
          <w:lang w:val="fr-FR"/>
        </w:rPr>
        <w:t>St-Romain-de-Lapinas est une nécropole de la fin de l’âge du Bronze en bordure du Rhône et en aval du site d’Hyères-sur-Amby</w:t>
      </w:r>
    </w:p>
    <w:p w14:paraId="27C2631B" w14:textId="77777777" w:rsidR="00A930FA" w:rsidRPr="0032190F" w:rsidRDefault="00A930FA" w:rsidP="00242C0F">
      <w:pPr>
        <w:rPr>
          <w:lang w:val="fr-FR"/>
        </w:rPr>
      </w:pPr>
    </w:p>
    <w:p w14:paraId="6760C5CB" w14:textId="77777777" w:rsidR="00A930FA" w:rsidRPr="0032190F" w:rsidRDefault="00A930FA" w:rsidP="00242C0F">
      <w:pPr>
        <w:rPr>
          <w:lang w:val="fr-FR"/>
        </w:rPr>
      </w:pPr>
      <w:r w:rsidRPr="0032190F">
        <w:rPr>
          <w:lang w:val="fr-FR"/>
        </w:rPr>
        <w:t>BOURG-SAINT-MAURICE</w:t>
      </w:r>
    </w:p>
    <w:p w14:paraId="0690E56D" w14:textId="77777777" w:rsidR="00A930FA" w:rsidRPr="0032190F" w:rsidRDefault="00A930FA" w:rsidP="00242C0F">
      <w:pPr>
        <w:rPr>
          <w:lang w:val="fr-FR"/>
        </w:rPr>
      </w:pPr>
    </w:p>
    <w:p w14:paraId="7FBE308E" w14:textId="77777777" w:rsidR="00A930FA" w:rsidRPr="0032190F" w:rsidRDefault="00A930FA" w:rsidP="00242C0F">
      <w:pPr>
        <w:rPr>
          <w:lang w:val="fr-FR"/>
        </w:rPr>
      </w:pPr>
      <w:r w:rsidRPr="0032190F">
        <w:rPr>
          <w:lang w:val="fr-FR"/>
        </w:rPr>
        <w:t xml:space="preserve">Le site de Bourg-Saint-Maurice, dans la vallée de la Tarentaise, en contre-bas du col du Peiti-Saint-Bernard montre une occupation de la fin du Bronze moyen mais aucun vestiges pour le BF 3a et le BF 3b </w:t>
      </w:r>
    </w:p>
    <w:p w14:paraId="3E59AD00" w14:textId="77777777" w:rsidR="00A930FA" w:rsidRPr="0032190F" w:rsidRDefault="00A930FA" w:rsidP="00242C0F">
      <w:pPr>
        <w:rPr>
          <w:lang w:val="fr-FR"/>
        </w:rPr>
      </w:pPr>
    </w:p>
    <w:p w14:paraId="114EA4C1" w14:textId="77777777" w:rsidR="00A930FA" w:rsidRPr="0032190F" w:rsidRDefault="00A930FA" w:rsidP="00242C0F">
      <w:pPr>
        <w:rPr>
          <w:lang w:val="fr-FR"/>
        </w:rPr>
      </w:pPr>
      <w:r w:rsidRPr="0032190F">
        <w:rPr>
          <w:lang w:val="fr-FR"/>
        </w:rPr>
        <w:t>SAINT-ALBAN</w:t>
      </w:r>
    </w:p>
    <w:p w14:paraId="11134C18" w14:textId="77777777" w:rsidR="00A930FA" w:rsidRPr="0032190F" w:rsidRDefault="00A930FA" w:rsidP="00242C0F">
      <w:pPr>
        <w:rPr>
          <w:lang w:val="fr-FR"/>
        </w:rPr>
      </w:pPr>
      <w:r w:rsidRPr="0032190F">
        <w:rPr>
          <w:lang w:val="fr-FR"/>
        </w:rPr>
        <w:t>Le site de Saint-Alban à Crémepieux, en bordure de l’Isère, montre une stratigraphie avec aabondance de mobilier céramique qui a permi d’en faire la sériation (BIB J.-M. Trefort, Table ronde d’Orgnac 2016)</w:t>
      </w:r>
    </w:p>
    <w:p w14:paraId="2C5AEF3D" w14:textId="77777777" w:rsidR="00A930FA" w:rsidRPr="0032190F" w:rsidRDefault="00A930FA" w:rsidP="00242C0F">
      <w:pPr>
        <w:rPr>
          <w:lang w:val="fr-FR"/>
        </w:rPr>
      </w:pPr>
    </w:p>
    <w:p w14:paraId="3798CBAE" w14:textId="77777777" w:rsidR="002954B7" w:rsidRPr="0032190F" w:rsidRDefault="002954B7" w:rsidP="00426FF9">
      <w:pPr>
        <w:pStyle w:val="Heading1"/>
      </w:pPr>
      <w:bookmarkStart w:id="2893" w:name="Sit_Bazoches_Vesles"/>
      <w:r w:rsidRPr="0032190F">
        <w:lastRenderedPageBreak/>
        <w:t>BAZOCHES-SUR-VESLE (enceinte de)</w:t>
      </w:r>
    </w:p>
    <w:bookmarkEnd w:id="2893"/>
    <w:p w14:paraId="7BCAA7DA" w14:textId="77777777" w:rsidR="00B31245" w:rsidRPr="0032190F" w:rsidRDefault="00B31245" w:rsidP="00242C0F">
      <w:pPr>
        <w:jc w:val="both"/>
        <w:rPr>
          <w:lang w:val="fr-FR"/>
        </w:rPr>
      </w:pPr>
    </w:p>
    <w:p w14:paraId="289647A3" w14:textId="3F87AA2C" w:rsidR="002954B7" w:rsidRPr="0032190F" w:rsidRDefault="002954B7" w:rsidP="00242C0F">
      <w:pPr>
        <w:jc w:val="both"/>
        <w:rPr>
          <w:lang w:val="fr-FR"/>
        </w:rPr>
      </w:pPr>
      <w:r w:rsidRPr="0032190F">
        <w:rPr>
          <w:lang w:val="fr-FR"/>
        </w:rPr>
        <w:t>L’enceinte de Bazoches-sur-Vesle (Aisne) est un exemple des grandes enceintes cérémonielles qui s’élèvent partout en Eur</w:t>
      </w:r>
      <w:r w:rsidR="003D6EB4" w:rsidRPr="0032190F">
        <w:rPr>
          <w:lang w:val="fr-FR"/>
        </w:rPr>
        <w:t xml:space="preserve">ope entre la seconde moitié du </w:t>
      </w:r>
      <w:r w:rsidRPr="0032190F">
        <w:rPr>
          <w:lang w:val="fr-FR"/>
        </w:rPr>
        <w:t xml:space="preserve">Ve milléanire et </w:t>
      </w:r>
      <w:r w:rsidR="003D6EB4" w:rsidRPr="0032190F">
        <w:rPr>
          <w:lang w:val="fr-FR"/>
        </w:rPr>
        <w:t>le IVe millénaire</w:t>
      </w:r>
      <w:r w:rsidR="00AD0253" w:rsidRPr="0032190F">
        <w:rPr>
          <w:lang w:val="fr-FR"/>
        </w:rPr>
        <w:t xml:space="preserve"> [</w:t>
      </w:r>
      <w:hyperlink r:id="rId6739" w:anchor="Cul_Neo_Moyen_hab_enceinte" w:history="1">
        <w:r w:rsidR="00AD0253" w:rsidRPr="0032190F">
          <w:rPr>
            <w:rStyle w:val="Hyperlink"/>
            <w:lang w:val="fr-FR"/>
          </w:rPr>
          <w:t>enceintes NM</w:t>
        </w:r>
      </w:hyperlink>
      <w:r w:rsidR="00AD0253" w:rsidRPr="0032190F">
        <w:rPr>
          <w:lang w:val="fr-FR"/>
        </w:rPr>
        <w:t>]</w:t>
      </w:r>
      <w:r w:rsidR="003D6EB4" w:rsidRPr="0032190F">
        <w:rPr>
          <w:lang w:val="fr-FR"/>
        </w:rPr>
        <w:t xml:space="preserve">. L’enceinte s’étend sur </w:t>
      </w:r>
      <w:smartTag w:uri="urn:schemas-microsoft-com:office:smarttags" w:element="metricconverter">
        <w:smartTagPr>
          <w:attr w:name="ProductID" w:val="9 ha"/>
        </w:smartTagPr>
        <w:r w:rsidR="003D6EB4" w:rsidRPr="0032190F">
          <w:rPr>
            <w:lang w:val="fr-FR"/>
          </w:rPr>
          <w:t>9 ha</w:t>
        </w:r>
      </w:smartTag>
      <w:r w:rsidR="003D6EB4" w:rsidRPr="0032190F">
        <w:rPr>
          <w:lang w:val="fr-FR"/>
        </w:rPr>
        <w:t>, ceinte par deux palissades de bois qui ont nécessité l’abatage et le transport de 600 troncs d’arbres. Cerclant ces palissades, quatre lignes de fossés interrompus. Dans sa partie sud-ouest, une zone palustre défend l’accès. Cinq entrées principales sont identifiées, au niveau de ces passages, dans les fossés, de nombreux dépôts d’objets (vases écrasés sur place, ossements d’animaux, bucranes de bovidés et ramures de cerfs) témoignent de pratiques cérémonielles. Une tonne de fragments de poteries a été mise au jour et aucune trace d’occupation à l’intérieur de l’enceinte (ni bâtiments, ni aires de rejets) indiquent un</w:t>
      </w:r>
      <w:r w:rsidR="00D86C30" w:rsidRPr="0032190F">
        <w:rPr>
          <w:lang w:val="fr-FR"/>
        </w:rPr>
        <w:t xml:space="preserve"> « haut lieu » de rassemblement (BIB 84 p. 68).</w:t>
      </w:r>
      <w:r w:rsidR="003D6EB4" w:rsidRPr="0032190F">
        <w:rPr>
          <w:lang w:val="fr-FR"/>
        </w:rPr>
        <w:t xml:space="preserve"> Elle est rattachée à la culture de </w:t>
      </w:r>
      <w:bookmarkStart w:id="2894" w:name="_Hlk141001954"/>
      <w:r w:rsidR="002908F8">
        <w:fldChar w:fldCharType="begin"/>
      </w:r>
      <w:r w:rsidR="002908F8" w:rsidRPr="00C33B2D">
        <w:rPr>
          <w:lang w:val="fr-FR"/>
        </w:rPr>
        <w:instrText>HYPERLINK "file:///C:\\Users\\Thomas%20Huet\\Desktop\\Documentation%20archéologique%20liée%20à%20la%20thèse\\Cultures.docx" \l "Cul_Michelsberg"</w:instrText>
      </w:r>
      <w:r w:rsidR="002908F8">
        <w:fldChar w:fldCharType="separate"/>
      </w:r>
      <w:r w:rsidR="003D6EB4" w:rsidRPr="0032190F">
        <w:rPr>
          <w:rStyle w:val="Hyperlink"/>
          <w:lang w:val="fr-FR"/>
        </w:rPr>
        <w:t>Michelsberg</w:t>
      </w:r>
      <w:r w:rsidR="002908F8">
        <w:rPr>
          <w:rStyle w:val="Hyperlink"/>
          <w:lang w:val="fr-FR"/>
        </w:rPr>
        <w:fldChar w:fldCharType="end"/>
      </w:r>
      <w:r w:rsidR="003D6EB4" w:rsidRPr="0032190F">
        <w:rPr>
          <w:lang w:val="fr-FR"/>
        </w:rPr>
        <w:t xml:space="preserve"> </w:t>
      </w:r>
      <w:bookmarkEnd w:id="2894"/>
      <w:r w:rsidR="003D6EB4" w:rsidRPr="0032190F">
        <w:rPr>
          <w:lang w:val="fr-FR"/>
        </w:rPr>
        <w:t>(vers 4200 av.) (</w:t>
      </w:r>
      <w:r w:rsidR="0070027E" w:rsidRPr="0032190F">
        <w:rPr>
          <w:lang w:val="fr-FR"/>
        </w:rPr>
        <w:t>BIB</w:t>
      </w:r>
      <w:r w:rsidR="003D6EB4" w:rsidRPr="0032190F">
        <w:rPr>
          <w:lang w:val="fr-FR"/>
        </w:rPr>
        <w:t xml:space="preserve"> 84 p. 68</w:t>
      </w:r>
      <w:r w:rsidR="00D86C30" w:rsidRPr="0032190F">
        <w:rPr>
          <w:lang w:val="fr-FR"/>
        </w:rPr>
        <w:t xml:space="preserve"> et L. Manolakakis</w:t>
      </w:r>
      <w:r w:rsidR="00D86C30" w:rsidRPr="0032190F">
        <w:rPr>
          <w:sz w:val="22"/>
          <w:szCs w:val="22"/>
          <w:lang w:val="fr-FR"/>
        </w:rPr>
        <w:t xml:space="preserve"> com. pers.)</w:t>
      </w:r>
    </w:p>
    <w:p w14:paraId="2847125B" w14:textId="77777777" w:rsidR="000B761B" w:rsidRPr="0032190F" w:rsidRDefault="000B761B" w:rsidP="00242C0F">
      <w:pPr>
        <w:jc w:val="both"/>
        <w:rPr>
          <w:lang w:val="fr-FR"/>
        </w:rPr>
      </w:pPr>
    </w:p>
    <w:p w14:paraId="4997F43D" w14:textId="77777777" w:rsidR="003A69F5" w:rsidRPr="0032190F" w:rsidRDefault="003A69F5" w:rsidP="00242C0F">
      <w:pPr>
        <w:jc w:val="both"/>
        <w:rPr>
          <w:lang w:val="fr-FR"/>
        </w:rPr>
      </w:pPr>
      <w:r w:rsidRPr="0032190F">
        <w:rPr>
          <w:lang w:val="fr-FR"/>
        </w:rPr>
        <w:t xml:space="preserve">L’analyse spatiale intra-site montre que les déchets (dans les fossés) sont principalement concentrés à proximité des entrées de l’aire (F. Giligny, CAA 2014). </w:t>
      </w:r>
    </w:p>
    <w:p w14:paraId="6581B76D" w14:textId="77777777" w:rsidR="003A69F5" w:rsidRPr="0032190F" w:rsidRDefault="003A69F5" w:rsidP="00242C0F">
      <w:pPr>
        <w:jc w:val="both"/>
        <w:rPr>
          <w:lang w:val="fr-FR"/>
        </w:rPr>
      </w:pPr>
    </w:p>
    <w:p w14:paraId="3C66C6AF" w14:textId="77777777" w:rsidR="000B761B" w:rsidRPr="0032190F" w:rsidRDefault="000B761B" w:rsidP="00242C0F">
      <w:pPr>
        <w:rPr>
          <w:lang w:val="fr-FR"/>
        </w:rPr>
      </w:pPr>
      <w:r w:rsidRPr="0032190F">
        <w:rPr>
          <w:lang w:val="fr-FR"/>
        </w:rPr>
        <w:t>[enceinte cérémonielle]</w:t>
      </w:r>
    </w:p>
    <w:p w14:paraId="4DE10B9A" w14:textId="77777777" w:rsidR="002954B7" w:rsidRPr="0032190F" w:rsidRDefault="002954B7" w:rsidP="00242C0F">
      <w:pPr>
        <w:rPr>
          <w:lang w:val="fr-FR"/>
        </w:rPr>
      </w:pPr>
    </w:p>
    <w:p w14:paraId="4D86FF97" w14:textId="77777777" w:rsidR="003A69F5" w:rsidRPr="0032190F" w:rsidRDefault="003A69F5" w:rsidP="00242C0F">
      <w:pPr>
        <w:rPr>
          <w:lang w:val="fr-FR"/>
        </w:rPr>
      </w:pPr>
      <w:r w:rsidRPr="0032190F">
        <w:rPr>
          <w:lang w:val="fr-FR"/>
        </w:rPr>
        <w:t>v. LBK</w:t>
      </w:r>
    </w:p>
    <w:p w14:paraId="4F082C3B" w14:textId="77777777" w:rsidR="003A69F5" w:rsidRPr="0032190F" w:rsidRDefault="003A69F5" w:rsidP="00242C0F">
      <w:pPr>
        <w:rPr>
          <w:lang w:val="fr-FR"/>
        </w:rPr>
      </w:pPr>
    </w:p>
    <w:p w14:paraId="0795AE40" w14:textId="77777777" w:rsidR="00837963" w:rsidRPr="0032190F" w:rsidRDefault="00837963" w:rsidP="00426FF9">
      <w:pPr>
        <w:pStyle w:val="Heading1"/>
      </w:pPr>
      <w:bookmarkStart w:id="2895" w:name="Sit_Villers_Carbonnel"/>
      <w:r w:rsidRPr="0032190F">
        <w:t>VILLERS-CARBONNEL</w:t>
      </w:r>
    </w:p>
    <w:bookmarkEnd w:id="2895"/>
    <w:p w14:paraId="144A866C" w14:textId="77777777" w:rsidR="00837963" w:rsidRPr="0032190F" w:rsidRDefault="00837963" w:rsidP="00242C0F">
      <w:pPr>
        <w:rPr>
          <w:lang w:val="fr-FR"/>
        </w:rPr>
      </w:pPr>
      <w:r w:rsidRPr="0032190F">
        <w:rPr>
          <w:lang w:val="fr-FR"/>
        </w:rPr>
        <w:t xml:space="preserve">Enceintes de Villers-Carbonnel </w:t>
      </w:r>
      <w:r w:rsidR="00F16234" w:rsidRPr="0032190F">
        <w:rPr>
          <w:lang w:val="fr-FR"/>
        </w:rPr>
        <w:t xml:space="preserve">du nord du Bassin parisien </w:t>
      </w:r>
      <w:r w:rsidRPr="0032190F">
        <w:rPr>
          <w:lang w:val="fr-FR"/>
        </w:rPr>
        <w:t>(Somme)</w:t>
      </w:r>
      <w:r w:rsidR="006D50E9" w:rsidRPr="0032190F">
        <w:rPr>
          <w:lang w:val="fr-FR"/>
        </w:rPr>
        <w:t xml:space="preserve"> datées de 4200-3800 BC au 14C. Site sous influences Michelsberg</w:t>
      </w:r>
      <w:r w:rsidR="00F37D5C" w:rsidRPr="0032190F">
        <w:rPr>
          <w:lang w:val="fr-FR"/>
        </w:rPr>
        <w:t xml:space="preserve"> </w:t>
      </w:r>
      <w:r w:rsidR="006D50E9" w:rsidRPr="0032190F">
        <w:rPr>
          <w:lang w:val="fr-FR"/>
        </w:rPr>
        <w:t xml:space="preserve">et du groupe de Spear (BIB </w:t>
      </w:r>
      <w:r w:rsidR="006D50E9" w:rsidRPr="0032190F">
        <w:rPr>
          <w:rFonts w:ascii="TimesNewRomanPSMT" w:hAnsi="TimesNewRomanPSMT" w:cs="TimesNewRomanPSMT"/>
          <w:sz w:val="20"/>
          <w:szCs w:val="20"/>
          <w:lang w:val="fr-FR" w:eastAsia="en-GB"/>
        </w:rPr>
        <w:t xml:space="preserve">Bostyn Françoise, Cayol Nicolas, Colas Caroline, Praud Ivan </w:t>
      </w:r>
      <w:r w:rsidR="006D50E9" w:rsidRPr="0032190F">
        <w:rPr>
          <w:lang w:val="fr-FR"/>
        </w:rPr>
        <w:t>in BIB 1708)</w:t>
      </w:r>
    </w:p>
    <w:p w14:paraId="0A13A76B" w14:textId="77777777" w:rsidR="00A62334" w:rsidRPr="0032190F" w:rsidRDefault="00A62334" w:rsidP="00242C0F">
      <w:pPr>
        <w:jc w:val="both"/>
        <w:rPr>
          <w:lang w:val="fr-FR"/>
        </w:rPr>
      </w:pPr>
      <w:r w:rsidRPr="0032190F">
        <w:rPr>
          <w:lang w:val="fr-FR"/>
        </w:rPr>
        <w:t xml:space="preserve">Enceinte simple à 2 palissades, rejets détritiques, statuette féminime en terre cuite, environ 4000 restes osseux (dont 73% déterminés) ont été retrouvés dans les fossés de la palissade. Le chien représente 0,3% (BIB </w:t>
      </w:r>
      <w:r w:rsidRPr="0032190F">
        <w:rPr>
          <w:sz w:val="20"/>
          <w:lang w:val="fr-FR"/>
        </w:rPr>
        <w:t xml:space="preserve">L. Hachem </w:t>
      </w:r>
      <w:r w:rsidRPr="0032190F">
        <w:rPr>
          <w:lang w:val="fr-FR"/>
        </w:rPr>
        <w:t>in BIB 1708).</w:t>
      </w:r>
    </w:p>
    <w:p w14:paraId="2F0A609B" w14:textId="77777777" w:rsidR="004F2BDC" w:rsidRPr="0032190F" w:rsidRDefault="004F2BDC" w:rsidP="00F37D5C">
      <w:pPr>
        <w:rPr>
          <w:lang w:val="fr-FR"/>
        </w:rPr>
      </w:pPr>
    </w:p>
    <w:p w14:paraId="3C28DEA5" w14:textId="07B9C98F" w:rsidR="00C962F6" w:rsidRPr="0032190F" w:rsidRDefault="00000000" w:rsidP="00F37D5C">
      <w:pPr>
        <w:rPr>
          <w:lang w:val="fr-FR"/>
        </w:rPr>
      </w:pPr>
      <w:hyperlink r:id="rId6740" w:anchor="Cul_Art_TAC_T_a_statuettes" w:history="1">
        <w:r w:rsidR="00C962F6" w:rsidRPr="0032190F">
          <w:rPr>
            <w:rStyle w:val="Hyperlink"/>
            <w:lang w:val="fr-FR"/>
          </w:rPr>
          <w:t>Statuette</w:t>
        </w:r>
      </w:hyperlink>
      <w:r w:rsidR="00C962F6" w:rsidRPr="0032190F">
        <w:rPr>
          <w:lang w:val="fr-FR"/>
        </w:rPr>
        <w:t xml:space="preserve"> anthropomorphe chasséenne (</w:t>
      </w:r>
      <w:r w:rsidR="00D7073F" w:rsidRPr="0032190F">
        <w:rPr>
          <w:lang w:val="fr-FR"/>
        </w:rPr>
        <w:t>BIB J. Tarrète in BIB 2368)</w:t>
      </w:r>
      <w:r w:rsidR="004F2BDC" w:rsidRPr="0032190F">
        <w:rPr>
          <w:lang w:val="fr-FR"/>
        </w:rPr>
        <w:t xml:space="preserve"> dite " La dame de Villers-Carbonnel"</w:t>
      </w:r>
    </w:p>
    <w:p w14:paraId="06F22C99" w14:textId="77777777" w:rsidR="00A62334" w:rsidRPr="0032190F" w:rsidRDefault="00A62334" w:rsidP="00242C0F">
      <w:pPr>
        <w:jc w:val="both"/>
        <w:rPr>
          <w:lang w:val="fr-FR"/>
        </w:rPr>
      </w:pPr>
    </w:p>
    <w:p w14:paraId="13A59618" w14:textId="77777777" w:rsidR="00A62334" w:rsidRPr="0032190F" w:rsidRDefault="00A62334" w:rsidP="00242C0F">
      <w:pPr>
        <w:jc w:val="both"/>
        <w:rPr>
          <w:lang w:val="fr-FR"/>
        </w:rPr>
      </w:pPr>
      <w:r w:rsidRPr="0032190F">
        <w:rPr>
          <w:lang w:val="fr-FR"/>
        </w:rPr>
        <w:t xml:space="preserve">Spectre de faune semblable à Passel : 70% bovins et 20% suidés(BIB </w:t>
      </w:r>
      <w:r w:rsidRPr="0032190F">
        <w:rPr>
          <w:sz w:val="20"/>
          <w:lang w:val="fr-FR"/>
        </w:rPr>
        <w:t xml:space="preserve">L. Hachem </w:t>
      </w:r>
      <w:r w:rsidRPr="0032190F">
        <w:rPr>
          <w:lang w:val="fr-FR"/>
        </w:rPr>
        <w:t>in BIB 1708).</w:t>
      </w:r>
    </w:p>
    <w:p w14:paraId="527BC626" w14:textId="77777777" w:rsidR="00A62334" w:rsidRPr="0032190F" w:rsidRDefault="00A62334" w:rsidP="00242C0F">
      <w:pPr>
        <w:jc w:val="both"/>
        <w:rPr>
          <w:lang w:val="fr-FR"/>
        </w:rPr>
      </w:pPr>
      <w:r w:rsidRPr="0032190F">
        <w:rPr>
          <w:lang w:val="fr-FR"/>
        </w:rPr>
        <w:t xml:space="preserve">Les courbes d’abattage montre qu’on privéligie la viande à la production laitière (BIB </w:t>
      </w:r>
      <w:r w:rsidRPr="0032190F">
        <w:rPr>
          <w:sz w:val="20"/>
          <w:lang w:val="fr-FR"/>
        </w:rPr>
        <w:t xml:space="preserve">L. Hachem </w:t>
      </w:r>
      <w:r w:rsidRPr="0032190F">
        <w:rPr>
          <w:lang w:val="fr-FR"/>
        </w:rPr>
        <w:t>in BIB 1708).</w:t>
      </w:r>
    </w:p>
    <w:p w14:paraId="716D78D1" w14:textId="77777777" w:rsidR="00A62334" w:rsidRPr="0032190F" w:rsidRDefault="00A62334" w:rsidP="00242C0F">
      <w:pPr>
        <w:rPr>
          <w:lang w:val="fr-FR"/>
        </w:rPr>
      </w:pPr>
    </w:p>
    <w:p w14:paraId="0FC0E20A" w14:textId="014CC4F8" w:rsidR="00837963" w:rsidRPr="0032190F" w:rsidRDefault="00000000" w:rsidP="00242C0F">
      <w:pPr>
        <w:rPr>
          <w:lang w:val="fr-FR"/>
        </w:rPr>
      </w:pPr>
      <w:hyperlink r:id="rId6741" w:anchor="Cul_Chasseen" w:history="1">
        <w:r w:rsidR="00837963" w:rsidRPr="0032190F">
          <w:rPr>
            <w:rStyle w:val="Hyperlink"/>
            <w:lang w:val="fr-FR"/>
          </w:rPr>
          <w:t>Chasséen</w:t>
        </w:r>
      </w:hyperlink>
      <w:r w:rsidR="006D50E9" w:rsidRPr="0032190F">
        <w:rPr>
          <w:lang w:val="fr-FR"/>
        </w:rPr>
        <w:t xml:space="preserve"> septentrional</w:t>
      </w:r>
    </w:p>
    <w:p w14:paraId="75AC53B3" w14:textId="77777777" w:rsidR="00837963" w:rsidRPr="0032190F" w:rsidRDefault="00837963" w:rsidP="00242C0F">
      <w:pPr>
        <w:rPr>
          <w:lang w:val="fr-FR"/>
        </w:rPr>
      </w:pPr>
    </w:p>
    <w:p w14:paraId="6F13F176" w14:textId="77777777" w:rsidR="00837963" w:rsidRPr="0032190F" w:rsidRDefault="00837963" w:rsidP="00426FF9">
      <w:pPr>
        <w:pStyle w:val="Heading1"/>
      </w:pPr>
      <w:bookmarkStart w:id="2896" w:name="Sit_Passel"/>
      <w:r w:rsidRPr="0032190F">
        <w:t>PAS</w:t>
      </w:r>
      <w:r w:rsidR="000B26B9" w:rsidRPr="0032190F">
        <w:t>S</w:t>
      </w:r>
      <w:r w:rsidRPr="0032190F">
        <w:t>EL</w:t>
      </w:r>
    </w:p>
    <w:bookmarkEnd w:id="2896"/>
    <w:p w14:paraId="6B232A62" w14:textId="77777777" w:rsidR="00837963" w:rsidRPr="0032190F" w:rsidRDefault="00837963" w:rsidP="00242C0F">
      <w:pPr>
        <w:rPr>
          <w:lang w:val="fr-FR"/>
        </w:rPr>
      </w:pPr>
      <w:r w:rsidRPr="0032190F">
        <w:rPr>
          <w:lang w:val="fr-FR"/>
        </w:rPr>
        <w:t>Enceintes de Passel (Oise)</w:t>
      </w:r>
      <w:r w:rsidR="006D50E9" w:rsidRPr="0032190F">
        <w:rPr>
          <w:lang w:val="fr-FR"/>
        </w:rPr>
        <w:t xml:space="preserve">. Enceinte de triples fossés. Les bois d’œuvre de la palissade sont concervés. Site sous influences Michelsberg et du groupe de Spear(BIB </w:t>
      </w:r>
      <w:r w:rsidR="006D50E9" w:rsidRPr="0032190F">
        <w:rPr>
          <w:rFonts w:ascii="TimesNewRomanPSMT" w:hAnsi="TimesNewRomanPSMT" w:cs="TimesNewRomanPSMT"/>
          <w:sz w:val="20"/>
          <w:szCs w:val="20"/>
          <w:lang w:val="fr-FR" w:eastAsia="en-GB"/>
        </w:rPr>
        <w:t xml:space="preserve">Bostyn Françoise, Cayol Nicolas, Colas Caroline, Praud Ivan </w:t>
      </w:r>
      <w:r w:rsidR="006D50E9" w:rsidRPr="0032190F">
        <w:rPr>
          <w:lang w:val="fr-FR"/>
        </w:rPr>
        <w:t>in BIB 1708)</w:t>
      </w:r>
    </w:p>
    <w:p w14:paraId="3F1DEECF" w14:textId="77777777" w:rsidR="00A62334" w:rsidRPr="0032190F" w:rsidRDefault="00A62334" w:rsidP="00242C0F">
      <w:pPr>
        <w:rPr>
          <w:lang w:val="fr-FR"/>
        </w:rPr>
      </w:pPr>
    </w:p>
    <w:p w14:paraId="7A5F42C1" w14:textId="77777777" w:rsidR="00A62334" w:rsidRPr="0032190F" w:rsidRDefault="00A62334" w:rsidP="00242C0F">
      <w:pPr>
        <w:jc w:val="both"/>
        <w:rPr>
          <w:lang w:val="fr-FR"/>
        </w:rPr>
      </w:pPr>
      <w:r w:rsidRPr="0032190F">
        <w:rPr>
          <w:lang w:val="fr-FR"/>
        </w:rPr>
        <w:t xml:space="preserve">Sur 2,5 ha, triple enceinte et palissade, 6000 ossements (dont 83% déterminés) placés en dépôts ou dépotoirs. Le chien représente 6% (BIB </w:t>
      </w:r>
      <w:r w:rsidRPr="0032190F">
        <w:rPr>
          <w:sz w:val="20"/>
          <w:lang w:val="fr-FR"/>
        </w:rPr>
        <w:t xml:space="preserve">L. Hachem </w:t>
      </w:r>
      <w:r w:rsidRPr="0032190F">
        <w:rPr>
          <w:lang w:val="fr-FR"/>
        </w:rPr>
        <w:t>in BIB 1708).</w:t>
      </w:r>
    </w:p>
    <w:p w14:paraId="3390D1DC" w14:textId="77777777" w:rsidR="00A62334" w:rsidRPr="0032190F" w:rsidRDefault="00A62334" w:rsidP="00242C0F">
      <w:pPr>
        <w:jc w:val="both"/>
        <w:rPr>
          <w:lang w:val="fr-FR"/>
        </w:rPr>
      </w:pPr>
    </w:p>
    <w:p w14:paraId="55CFC68D" w14:textId="1FDE3B22" w:rsidR="006D50E9" w:rsidRPr="0032190F" w:rsidRDefault="00A62334" w:rsidP="00242C0F">
      <w:pPr>
        <w:rPr>
          <w:lang w:val="fr-FR"/>
        </w:rPr>
      </w:pPr>
      <w:r w:rsidRPr="0032190F">
        <w:rPr>
          <w:lang w:val="fr-FR"/>
        </w:rPr>
        <w:t xml:space="preserve">Les bucrânes et les chevilles osseuses sont placés aux interruptions des fossés de l’enceinte, probablement mis sur des pieux (comme les bois de massacre d’un cerf retrouvés sur le site) (BIB </w:t>
      </w:r>
      <w:r w:rsidRPr="0032190F">
        <w:rPr>
          <w:sz w:val="20"/>
          <w:lang w:val="fr-FR"/>
        </w:rPr>
        <w:t xml:space="preserve">L. Hachem </w:t>
      </w:r>
      <w:r w:rsidRPr="0032190F">
        <w:rPr>
          <w:lang w:val="fr-FR"/>
        </w:rPr>
        <w:t>in BIB 1708).</w:t>
      </w:r>
      <w:r w:rsidR="002C69EB" w:rsidRPr="0032190F">
        <w:rPr>
          <w:lang w:val="fr-FR"/>
        </w:rPr>
        <w:t xml:space="preserve">  </w:t>
      </w:r>
      <w:r w:rsidRPr="0032190F">
        <w:rPr>
          <w:lang w:val="fr-FR"/>
        </w:rPr>
        <w:t xml:space="preserve">Spectre de faune semblable à Villers-Carbonnel : 70% bovins et 20% </w:t>
      </w:r>
      <w:r w:rsidRPr="0032190F">
        <w:rPr>
          <w:lang w:val="fr-FR"/>
        </w:rPr>
        <w:lastRenderedPageBreak/>
        <w:t xml:space="preserve">suidés(BIB </w:t>
      </w:r>
      <w:r w:rsidRPr="0032190F">
        <w:rPr>
          <w:sz w:val="20"/>
          <w:lang w:val="fr-FR"/>
        </w:rPr>
        <w:t xml:space="preserve">L. Hachem </w:t>
      </w:r>
      <w:r w:rsidRPr="0032190F">
        <w:rPr>
          <w:lang w:val="fr-FR"/>
        </w:rPr>
        <w:t>in BIB 1708).</w:t>
      </w:r>
      <w:r w:rsidR="002C69EB" w:rsidRPr="0032190F">
        <w:rPr>
          <w:lang w:val="fr-FR"/>
        </w:rPr>
        <w:t xml:space="preserve">  </w:t>
      </w:r>
      <w:r w:rsidRPr="0032190F">
        <w:rPr>
          <w:lang w:val="fr-FR"/>
        </w:rPr>
        <w:t xml:space="preserve">Les courbes d’abattage montre qu’on privéligie la viande à la production laitière (BIB </w:t>
      </w:r>
      <w:r w:rsidRPr="0032190F">
        <w:rPr>
          <w:sz w:val="20"/>
          <w:lang w:val="fr-FR"/>
        </w:rPr>
        <w:t xml:space="preserve">L. Hachem </w:t>
      </w:r>
      <w:r w:rsidRPr="0032190F">
        <w:rPr>
          <w:lang w:val="fr-FR"/>
        </w:rPr>
        <w:t>in BIB 1708).</w:t>
      </w:r>
      <w:r w:rsidR="002C69EB" w:rsidRPr="0032190F">
        <w:rPr>
          <w:lang w:val="fr-FR"/>
        </w:rPr>
        <w:t xml:space="preserve">   </w:t>
      </w:r>
      <w:hyperlink r:id="rId6742" w:anchor="Cul_Chasseen" w:history="1">
        <w:r w:rsidR="006D50E9" w:rsidRPr="0032190F">
          <w:rPr>
            <w:rStyle w:val="Hyperlink"/>
            <w:lang w:val="fr-FR"/>
          </w:rPr>
          <w:t>Chasséen</w:t>
        </w:r>
      </w:hyperlink>
      <w:r w:rsidR="006D50E9" w:rsidRPr="0032190F">
        <w:rPr>
          <w:lang w:val="fr-FR"/>
        </w:rPr>
        <w:t xml:space="preserve"> septentrional</w:t>
      </w:r>
    </w:p>
    <w:p w14:paraId="1F010310" w14:textId="77777777" w:rsidR="00837963" w:rsidRPr="0032190F" w:rsidRDefault="00837963" w:rsidP="00242C0F">
      <w:pPr>
        <w:rPr>
          <w:lang w:val="fr-FR"/>
        </w:rPr>
      </w:pPr>
    </w:p>
    <w:p w14:paraId="04DF4F9D" w14:textId="77777777" w:rsidR="00F45553" w:rsidRPr="0032190F" w:rsidRDefault="00CD0706" w:rsidP="00426FF9">
      <w:pPr>
        <w:pStyle w:val="Heading1"/>
      </w:pPr>
      <w:bookmarkStart w:id="2897" w:name="Sit_Mairy"/>
      <w:r>
        <w:t>MAIRY</w:t>
      </w:r>
    </w:p>
    <w:bookmarkEnd w:id="2897"/>
    <w:p w14:paraId="05FDE280" w14:textId="77777777" w:rsidR="00F45553" w:rsidRPr="0032190F" w:rsidRDefault="00F45553" w:rsidP="00242C0F">
      <w:pPr>
        <w:rPr>
          <w:lang w:val="fr-FR"/>
        </w:rPr>
      </w:pPr>
    </w:p>
    <w:p w14:paraId="77E6FF45" w14:textId="1EB71B58" w:rsidR="00F45553" w:rsidRDefault="00F45553" w:rsidP="00242C0F">
      <w:pPr>
        <w:jc w:val="both"/>
        <w:rPr>
          <w:lang w:val="fr-FR"/>
        </w:rPr>
      </w:pPr>
      <w:r w:rsidRPr="0032190F">
        <w:rPr>
          <w:lang w:val="fr-FR"/>
        </w:rPr>
        <w:t xml:space="preserve">Sur le site </w:t>
      </w:r>
      <w:r w:rsidR="00540AD4" w:rsidRPr="0032190F">
        <w:rPr>
          <w:lang w:val="fr-FR"/>
        </w:rPr>
        <w:t xml:space="preserve">de la culture de </w:t>
      </w:r>
      <w:hyperlink r:id="rId6743" w:anchor="Cul_Michelsberg" w:history="1">
        <w:r w:rsidRPr="0032190F">
          <w:rPr>
            <w:rStyle w:val="Hyperlink"/>
            <w:lang w:val="fr-FR"/>
          </w:rPr>
          <w:t>Michelsberg</w:t>
        </w:r>
      </w:hyperlink>
      <w:r w:rsidRPr="0032190F">
        <w:rPr>
          <w:lang w:val="fr-FR"/>
        </w:rPr>
        <w:t xml:space="preserve"> de Mairy (Ardennes), sur les bords de la Meuse, ont été mises à jour </w:t>
      </w:r>
      <w:r w:rsidR="00261FC7" w:rsidRPr="0032190F">
        <w:rPr>
          <w:lang w:val="fr-FR"/>
        </w:rPr>
        <w:t>les fondations de 19 gr</w:t>
      </w:r>
      <w:r w:rsidRPr="0032190F">
        <w:rPr>
          <w:lang w:val="fr-FR"/>
        </w:rPr>
        <w:t xml:space="preserve">andes constructions rectangulaires pouvant atteindre </w:t>
      </w:r>
      <w:smartTag w:uri="urn:schemas-microsoft-com:office:smarttags" w:element="metricconverter">
        <w:smartTagPr>
          <w:attr w:name="ProductID" w:val="40 m"/>
        </w:smartTagPr>
        <w:r w:rsidRPr="0032190F">
          <w:rPr>
            <w:lang w:val="fr-FR"/>
          </w:rPr>
          <w:t>40 m</w:t>
        </w:r>
      </w:smartTag>
      <w:r w:rsidRPr="0032190F">
        <w:rPr>
          <w:lang w:val="fr-FR"/>
        </w:rPr>
        <w:t xml:space="preserve"> de long, avec des divisions intérieures et une seule rangée de poteaux internes. </w:t>
      </w:r>
      <w:r w:rsidR="00261FC7" w:rsidRPr="0032190F">
        <w:rPr>
          <w:lang w:val="fr-FR"/>
        </w:rPr>
        <w:t xml:space="preserve">De nombreuses fosses (122) accompagnaient les habitats. </w:t>
      </w:r>
      <w:r w:rsidRPr="0032190F">
        <w:rPr>
          <w:lang w:val="fr-FR"/>
        </w:rPr>
        <w:t xml:space="preserve">Une enceinte imposante cernée le site. Les indices de stabulation et de castration des bovidés, la courbe d’abattage montrant des animaux plus âgés, traduise une intensification de l’élevage et des ressources </w:t>
      </w:r>
      <w:r w:rsidRPr="0032190F">
        <w:rPr>
          <w:i/>
          <w:lang w:val="fr-FR"/>
        </w:rPr>
        <w:t>ante mortem</w:t>
      </w:r>
      <w:r w:rsidRPr="0032190F">
        <w:rPr>
          <w:lang w:val="fr-FR"/>
        </w:rPr>
        <w:t xml:space="preserve"> (lait, laine</w:t>
      </w:r>
      <w:r w:rsidR="00244230" w:rsidRPr="0032190F">
        <w:rPr>
          <w:lang w:val="fr-FR"/>
        </w:rPr>
        <w:t>, traction animale</w:t>
      </w:r>
      <w:r w:rsidRPr="0032190F">
        <w:rPr>
          <w:lang w:val="fr-FR"/>
        </w:rPr>
        <w:t>).</w:t>
      </w:r>
      <w:r w:rsidR="00261FC7" w:rsidRPr="0032190F">
        <w:rPr>
          <w:lang w:val="fr-FR"/>
        </w:rPr>
        <w:t xml:space="preserve"> Les influences chasséennes y sont sensibles (</w:t>
      </w:r>
      <w:r w:rsidR="0070027E" w:rsidRPr="0032190F">
        <w:rPr>
          <w:lang w:val="fr-FR"/>
        </w:rPr>
        <w:t>BIB</w:t>
      </w:r>
      <w:r w:rsidR="00261FC7" w:rsidRPr="0032190F">
        <w:rPr>
          <w:lang w:val="fr-FR"/>
        </w:rPr>
        <w:t xml:space="preserve"> 165 p. 144)</w:t>
      </w:r>
    </w:p>
    <w:p w14:paraId="73DBF1CD" w14:textId="77777777" w:rsidR="00E044A0" w:rsidRDefault="00E044A0" w:rsidP="00242C0F">
      <w:pPr>
        <w:jc w:val="both"/>
        <w:rPr>
          <w:lang w:val="fr-FR"/>
        </w:rPr>
      </w:pPr>
      <w:r>
        <w:rPr>
          <w:lang w:val="fr-FR"/>
        </w:rPr>
        <w:t>Mairy (Ardennes). Enceinte du Néolithique moyen avec de nombreux bâtiments et des structures de stockage (BIB 2646)</w:t>
      </w:r>
    </w:p>
    <w:p w14:paraId="57D82980" w14:textId="77777777" w:rsidR="00B959E4" w:rsidRPr="0032190F" w:rsidRDefault="00B959E4" w:rsidP="00242C0F">
      <w:pPr>
        <w:jc w:val="both"/>
        <w:rPr>
          <w:lang w:val="fr-FR"/>
        </w:rPr>
      </w:pPr>
      <w:r>
        <w:rPr>
          <w:lang w:val="fr-FR"/>
        </w:rPr>
        <w:t>Habitat du Néolithique moyen II attribué au Michelsberg (BIB 2646)</w:t>
      </w:r>
    </w:p>
    <w:p w14:paraId="1ABD0039" w14:textId="77777777" w:rsidR="00795DCB" w:rsidRPr="0032190F" w:rsidRDefault="00795DCB" w:rsidP="00242C0F">
      <w:pPr>
        <w:jc w:val="both"/>
        <w:rPr>
          <w:lang w:val="fr-FR"/>
        </w:rPr>
      </w:pPr>
    </w:p>
    <w:p w14:paraId="5FBE53B0" w14:textId="77777777" w:rsidR="00795DCB" w:rsidRPr="0032190F" w:rsidRDefault="00795DCB" w:rsidP="00426FF9">
      <w:pPr>
        <w:pStyle w:val="Heading1"/>
      </w:pPr>
      <w:bookmarkStart w:id="2898" w:name="Sit_Maizy_Aisne"/>
      <w:r w:rsidRPr="0032190F">
        <w:t>MAI</w:t>
      </w:r>
      <w:r w:rsidR="00C43CE0" w:rsidRPr="0032190F">
        <w:t>Z</w:t>
      </w:r>
      <w:r w:rsidRPr="0032190F">
        <w:t>Y</w:t>
      </w:r>
      <w:r w:rsidR="00C43CE0" w:rsidRPr="0032190F">
        <w:t>-SUR-AISNE</w:t>
      </w:r>
    </w:p>
    <w:bookmarkEnd w:id="2898"/>
    <w:p w14:paraId="239D5DA2" w14:textId="77777777" w:rsidR="00795DCB" w:rsidRPr="0032190F" w:rsidRDefault="00C43CE0" w:rsidP="00242C0F">
      <w:pPr>
        <w:jc w:val="both"/>
        <w:rPr>
          <w:lang w:val="fr-FR"/>
        </w:rPr>
      </w:pPr>
      <w:r w:rsidRPr="0032190F">
        <w:rPr>
          <w:lang w:val="fr-FR"/>
        </w:rPr>
        <w:t>Maisy</w:t>
      </w:r>
      <w:r w:rsidR="0086525C" w:rsidRPr="0032190F">
        <w:rPr>
          <w:lang w:val="fr-FR"/>
        </w:rPr>
        <w:t xml:space="preserve"> (personne n'appelle ce </w:t>
      </w:r>
      <w:r w:rsidR="001A073E" w:rsidRPr="0032190F">
        <w:rPr>
          <w:lang w:val="fr-FR"/>
        </w:rPr>
        <w:t xml:space="preserve">foutu </w:t>
      </w:r>
      <w:r w:rsidR="0086525C" w:rsidRPr="0032190F">
        <w:rPr>
          <w:lang w:val="fr-FR"/>
        </w:rPr>
        <w:t>village pareil, foutre merdre !)</w:t>
      </w:r>
    </w:p>
    <w:p w14:paraId="671DC965" w14:textId="77777777" w:rsidR="00C43CE0" w:rsidRPr="0032190F" w:rsidRDefault="00C43CE0" w:rsidP="00242C0F">
      <w:pPr>
        <w:jc w:val="both"/>
        <w:rPr>
          <w:lang w:val="fr-FR"/>
        </w:rPr>
      </w:pPr>
    </w:p>
    <w:p w14:paraId="7CC414B5" w14:textId="77777777" w:rsidR="002C69EB" w:rsidRPr="0032190F" w:rsidRDefault="00795DCB" w:rsidP="00242C0F">
      <w:pPr>
        <w:jc w:val="both"/>
        <w:rPr>
          <w:lang w:val="fr-FR"/>
        </w:rPr>
      </w:pPr>
      <w:r w:rsidRPr="0032190F">
        <w:rPr>
          <w:lang w:val="fr-FR"/>
        </w:rPr>
        <w:t>Mairy</w:t>
      </w:r>
      <w:r w:rsidR="00C43CE0" w:rsidRPr="0032190F">
        <w:rPr>
          <w:lang w:val="fr-FR"/>
        </w:rPr>
        <w:t xml:space="preserve"> [sic]</w:t>
      </w:r>
      <w:r w:rsidRPr="0032190F">
        <w:rPr>
          <w:lang w:val="fr-FR"/>
        </w:rPr>
        <w:t xml:space="preserve"> (Aisne) </w:t>
      </w:r>
      <w:r w:rsidR="002C69EB" w:rsidRPr="0032190F">
        <w:rPr>
          <w:lang w:val="fr-FR"/>
        </w:rPr>
        <w:t>Statuette féminine chasséenne (</w:t>
      </w:r>
      <w:r w:rsidR="00D7073F" w:rsidRPr="0032190F">
        <w:rPr>
          <w:lang w:val="fr-FR"/>
        </w:rPr>
        <w:t>BIB J. Tarrète in BIB 2368)</w:t>
      </w:r>
      <w:r w:rsidRPr="0032190F">
        <w:rPr>
          <w:lang w:val="fr-FR"/>
        </w:rPr>
        <w:t xml:space="preserve">. </w:t>
      </w:r>
      <w:r w:rsidR="00C43CE0" w:rsidRPr="0032190F">
        <w:rPr>
          <w:lang w:val="fr-FR"/>
        </w:rPr>
        <w:t xml:space="preserve">Mairy [sic] </w:t>
      </w:r>
      <w:r w:rsidRPr="0032190F">
        <w:rPr>
          <w:lang w:val="fr-FR"/>
        </w:rPr>
        <w:t>Statuettes chasséennes en céramique (BIB 133 fig. 112)</w:t>
      </w:r>
    </w:p>
    <w:p w14:paraId="095B6EF9" w14:textId="77B178C5" w:rsidR="00C43CE0" w:rsidRPr="0032190F" w:rsidRDefault="00C43CE0" w:rsidP="00242C0F">
      <w:pPr>
        <w:jc w:val="both"/>
        <w:rPr>
          <w:lang w:val="fr-FR"/>
        </w:rPr>
      </w:pPr>
      <w:r w:rsidRPr="0032190F">
        <w:rPr>
          <w:lang w:val="fr-FR"/>
        </w:rPr>
        <w:t>Maisy-sur-Aisne, statuette chasséenne (BIB 2364)</w:t>
      </w:r>
      <w:r w:rsidR="001A073E" w:rsidRPr="0032190F">
        <w:rPr>
          <w:lang w:val="fr-FR"/>
        </w:rPr>
        <w:t xml:space="preserve"> Maizy, </w:t>
      </w:r>
      <w:r w:rsidR="00824031" w:rsidRPr="0032190F">
        <w:rPr>
          <w:sz w:val="22"/>
          <w:szCs w:val="22"/>
          <w:lang w:val="fr-FR"/>
        </w:rPr>
        <w:t>idole(s) [</w:t>
      </w:r>
      <w:hyperlink r:id="rId6744" w:anchor="Cul_Art_TAC_T_a_statuettes" w:history="1">
        <w:r w:rsidR="00824031" w:rsidRPr="0032190F">
          <w:rPr>
            <w:rStyle w:val="Hyperlink"/>
            <w:sz w:val="22"/>
            <w:szCs w:val="22"/>
            <w:lang w:val="fr-FR"/>
          </w:rPr>
          <w:t>statuette</w:t>
        </w:r>
      </w:hyperlink>
      <w:r w:rsidR="00824031" w:rsidRPr="0032190F">
        <w:rPr>
          <w:sz w:val="22"/>
          <w:szCs w:val="22"/>
          <w:lang w:val="fr-FR"/>
        </w:rPr>
        <w:t xml:space="preserve">] féminine(s) </w:t>
      </w:r>
      <w:hyperlink r:id="rId6745" w:anchor="Cul_Chasseen" w:history="1">
        <w:r w:rsidR="00824031" w:rsidRPr="0032190F">
          <w:rPr>
            <w:rStyle w:val="Hyperlink"/>
            <w:sz w:val="22"/>
            <w:szCs w:val="22"/>
            <w:lang w:val="fr-FR"/>
          </w:rPr>
          <w:t>chasséenne(s)</w:t>
        </w:r>
      </w:hyperlink>
      <w:r w:rsidR="00824031" w:rsidRPr="0032190F">
        <w:rPr>
          <w:sz w:val="22"/>
          <w:szCs w:val="22"/>
          <w:lang w:val="fr-FR"/>
        </w:rPr>
        <w:t xml:space="preserve"> (BIB 2359 fig. 34)</w:t>
      </w:r>
    </w:p>
    <w:p w14:paraId="13BD0CD1" w14:textId="77777777" w:rsidR="002C69EB" w:rsidRPr="0032190F" w:rsidRDefault="002C69EB" w:rsidP="00242C0F">
      <w:pPr>
        <w:jc w:val="both"/>
        <w:rPr>
          <w:lang w:val="fr-FR"/>
        </w:rPr>
      </w:pPr>
    </w:p>
    <w:p w14:paraId="56A176E8" w14:textId="77777777" w:rsidR="002C69EB" w:rsidRPr="0032190F" w:rsidRDefault="002C69EB" w:rsidP="00426FF9">
      <w:pPr>
        <w:pStyle w:val="Heading1"/>
      </w:pPr>
      <w:bookmarkStart w:id="2899" w:name="Sit_Capdenac_Haut"/>
      <w:r w:rsidRPr="0032190F">
        <w:t>CAPDENAC-LE-HAUT</w:t>
      </w:r>
    </w:p>
    <w:bookmarkEnd w:id="2899"/>
    <w:p w14:paraId="0B5B78FA" w14:textId="77777777" w:rsidR="002C69EB" w:rsidRPr="0032190F" w:rsidRDefault="002C69EB" w:rsidP="00242C0F">
      <w:pPr>
        <w:jc w:val="both"/>
        <w:rPr>
          <w:lang w:val="fr-FR"/>
        </w:rPr>
      </w:pPr>
    </w:p>
    <w:p w14:paraId="4F3CC85D" w14:textId="2BFCD29F" w:rsidR="000A29FD" w:rsidRPr="0032190F" w:rsidRDefault="000A29FD" w:rsidP="00242C0F">
      <w:pPr>
        <w:jc w:val="both"/>
        <w:rPr>
          <w:lang w:val="fr-FR"/>
        </w:rPr>
      </w:pPr>
      <w:r w:rsidRPr="0032190F">
        <w:rPr>
          <w:lang w:val="fr-FR"/>
        </w:rPr>
        <w:t>Le site de Capdenac-le-Haut (Lot) est placé sous un éperon dominant la vallée du Lot. Présence d'</w:t>
      </w:r>
      <w:hyperlink r:id="rId6746" w:anchor="Sit_Obsidienne" w:history="1">
        <w:r w:rsidR="009F2A99" w:rsidRPr="009F2A99">
          <w:rPr>
            <w:rStyle w:val="Hyperlink"/>
            <w:szCs w:val="20"/>
            <w:lang w:val="fr-FR"/>
          </w:rPr>
          <w:t>obsidienne</w:t>
        </w:r>
      </w:hyperlink>
      <w:r w:rsidRPr="0032190F">
        <w:rPr>
          <w:lang w:val="fr-FR"/>
        </w:rPr>
        <w:t xml:space="preserve"> (BIB 1408 p. 32)</w:t>
      </w:r>
      <w:r w:rsidR="0091392D" w:rsidRPr="0032190F">
        <w:rPr>
          <w:lang w:val="fr-FR"/>
        </w:rPr>
        <w:t xml:space="preserve"> de Sardaigne ? v. statuette Malte (SS BIB)</w:t>
      </w:r>
      <w:r w:rsidRPr="0032190F">
        <w:rPr>
          <w:lang w:val="fr-FR"/>
        </w:rPr>
        <w:t xml:space="preserve">.  </w:t>
      </w:r>
    </w:p>
    <w:p w14:paraId="69DF84CE" w14:textId="6D2E287F" w:rsidR="00D86C30" w:rsidRPr="0032190F" w:rsidRDefault="0091392D" w:rsidP="00242C0F">
      <w:pPr>
        <w:jc w:val="both"/>
        <w:rPr>
          <w:lang w:val="fr-FR"/>
        </w:rPr>
      </w:pPr>
      <w:r w:rsidRPr="0032190F">
        <w:rPr>
          <w:lang w:val="fr-FR"/>
        </w:rPr>
        <w:t>U</w:t>
      </w:r>
      <w:r w:rsidR="000A29FD" w:rsidRPr="0032190F">
        <w:rPr>
          <w:lang w:val="fr-FR"/>
        </w:rPr>
        <w:t>ne statue en arkose représen</w:t>
      </w:r>
      <w:r w:rsidR="002C69EB" w:rsidRPr="0032190F">
        <w:rPr>
          <w:lang w:val="fr-FR"/>
        </w:rPr>
        <w:t xml:space="preserve">tant « la tête, les bras et le torse d’une femme » (Clottes  et Carrière, 1976a et b), qui ne peut être comparée  qu’avec les statues mésolithiques de </w:t>
      </w:r>
      <w:hyperlink r:id="rId6747" w:anchor="Sit_Lepenski_Vir" w:history="1">
        <w:r w:rsidR="002C69EB" w:rsidRPr="0032190F">
          <w:rPr>
            <w:rStyle w:val="Hyperlink"/>
            <w:lang w:val="fr-FR"/>
          </w:rPr>
          <w:t>Lepenski Vir</w:t>
        </w:r>
      </w:hyperlink>
      <w:r w:rsidR="002C69EB" w:rsidRPr="0032190F">
        <w:rPr>
          <w:lang w:val="fr-FR"/>
        </w:rPr>
        <w:t xml:space="preserve"> en  Serbie (Srejovic, 1969,</w:t>
      </w:r>
      <w:r w:rsidR="00FE140F" w:rsidRPr="0032190F">
        <w:rPr>
          <w:lang w:val="fr-FR"/>
        </w:rPr>
        <w:t xml:space="preserve"> 1972 et 1997). Le doute a de</w:t>
      </w:r>
      <w:r w:rsidR="002C69EB" w:rsidRPr="0032190F">
        <w:rPr>
          <w:lang w:val="fr-FR"/>
        </w:rPr>
        <w:t>puis été jeté sur son authe</w:t>
      </w:r>
      <w:r w:rsidR="000A29FD" w:rsidRPr="0032190F">
        <w:rPr>
          <w:lang w:val="fr-FR"/>
        </w:rPr>
        <w:t>nticité, à la suite des décla</w:t>
      </w:r>
      <w:r w:rsidR="002C69EB" w:rsidRPr="0032190F">
        <w:rPr>
          <w:lang w:val="fr-FR"/>
        </w:rPr>
        <w:t>rations du découvreur du s</w:t>
      </w:r>
      <w:r w:rsidR="000A29FD" w:rsidRPr="0032190F">
        <w:rPr>
          <w:lang w:val="fr-FR"/>
        </w:rPr>
        <w:t>ite, prétendant l’avoir réali</w:t>
      </w:r>
      <w:r w:rsidR="002C69EB" w:rsidRPr="0032190F">
        <w:rPr>
          <w:lang w:val="fr-FR"/>
        </w:rPr>
        <w:t>sée puis introduite sur le chantier, mais l’absence  d’éléments factuels ne permet pas de trancher (Clottes,  2000).(BIB 2357)</w:t>
      </w:r>
    </w:p>
    <w:p w14:paraId="3EF6B7B1" w14:textId="77777777" w:rsidR="002C69EB" w:rsidRPr="0032190F" w:rsidRDefault="002C69EB" w:rsidP="002C69EB">
      <w:pPr>
        <w:jc w:val="both"/>
        <w:rPr>
          <w:lang w:val="fr-FR"/>
        </w:rPr>
      </w:pPr>
      <w:r w:rsidRPr="0032190F">
        <w:rPr>
          <w:lang w:val="fr-FR"/>
        </w:rPr>
        <w:t xml:space="preserve">Statuette chasséenne </w:t>
      </w:r>
      <w:r w:rsidR="00D7073F" w:rsidRPr="0032190F">
        <w:rPr>
          <w:lang w:val="fr-FR"/>
        </w:rPr>
        <w:t>(BIB J. Tarrète in BIB 2368</w:t>
      </w:r>
      <w:r w:rsidRPr="0032190F">
        <w:rPr>
          <w:lang w:val="fr-FR"/>
        </w:rPr>
        <w:t>)</w:t>
      </w:r>
    </w:p>
    <w:p w14:paraId="19F1C783" w14:textId="5F91E4A6" w:rsidR="00FE140F" w:rsidRPr="0032190F" w:rsidRDefault="00FE140F" w:rsidP="002C69EB">
      <w:pPr>
        <w:jc w:val="both"/>
        <w:rPr>
          <w:lang w:val="fr-FR"/>
        </w:rPr>
      </w:pPr>
      <w:r w:rsidRPr="0032190F">
        <w:rPr>
          <w:lang w:val="fr-FR"/>
        </w:rPr>
        <w:t xml:space="preserve">Sculptée en faible relief dans un bloc d'arkose (grès feldspathique) c'est une curieuse statue féminine (hauteur: 27 cm) dont la tête piriforme est à peine dégagée par une profonde saignée du tronc globuleux qu'elle surmonte; les membres inférieurs sont absents; deux mains énormes, pourvues de 3 doigts seulement, son posées sur la poitrine, sous les seins, les traits du visage comportent un long nez plat, rectangulaire, surmontant une bouche en relief, dont une légère incision médiane dessine les lèvres et deux gros </w:t>
      </w:r>
      <w:hyperlink r:id="rId6748" w:anchor="Cul_Art_TAC_T_a_yeux" w:history="1">
        <w:r w:rsidR="0051256D" w:rsidRPr="0032190F">
          <w:rPr>
            <w:rStyle w:val="Hyperlink"/>
            <w:lang w:val="fr-FR"/>
          </w:rPr>
          <w:t>yeux</w:t>
        </w:r>
      </w:hyperlink>
      <w:r w:rsidR="0051256D" w:rsidRPr="0032190F">
        <w:rPr>
          <w:lang w:val="fr-FR"/>
        </w:rPr>
        <w:t xml:space="preserve"> </w:t>
      </w:r>
      <w:r w:rsidRPr="0032190F">
        <w:rPr>
          <w:lang w:val="fr-FR"/>
        </w:rPr>
        <w:t>en forme de disque plats. L'allure générale rappelle les statues, plus vieilles de mille ans, de Lepensky-Vir (BIB 1783 p. 49) à comparer avec les statuettes de Malte ? (SS BIB)</w:t>
      </w:r>
    </w:p>
    <w:p w14:paraId="6B7FA7A2" w14:textId="77777777" w:rsidR="000A29FD" w:rsidRPr="0032190F" w:rsidRDefault="000A29FD" w:rsidP="000A29FD">
      <w:pPr>
        <w:jc w:val="both"/>
        <w:rPr>
          <w:lang w:val="fr-FR"/>
        </w:rPr>
      </w:pPr>
      <w:r w:rsidRPr="0032190F">
        <w:rPr>
          <w:lang w:val="fr-FR"/>
        </w:rPr>
        <w:t>Capdenac le Haut (Capdenac, Lot)</w:t>
      </w:r>
      <w:r w:rsidR="00FE140F" w:rsidRPr="0032190F">
        <w:rPr>
          <w:lang w:val="fr-FR"/>
        </w:rPr>
        <w:t xml:space="preserve"> </w:t>
      </w:r>
      <w:r w:rsidRPr="0032190F">
        <w:rPr>
          <w:lang w:val="fr-FR"/>
        </w:rPr>
        <w:t>a livré des décors céramiques de la fin de l’âge du Bronze (BIB 1935 fig. 404)</w:t>
      </w:r>
    </w:p>
    <w:p w14:paraId="1B4ED0CA" w14:textId="77777777" w:rsidR="000A29FD" w:rsidRPr="0032190F" w:rsidRDefault="000A29FD" w:rsidP="002C69EB">
      <w:pPr>
        <w:jc w:val="both"/>
        <w:rPr>
          <w:lang w:val="fr-FR"/>
        </w:rPr>
      </w:pPr>
    </w:p>
    <w:p w14:paraId="39AC8E41" w14:textId="77777777" w:rsidR="002C69EB" w:rsidRPr="0032190F" w:rsidRDefault="002C69EB" w:rsidP="002C69EB">
      <w:pPr>
        <w:jc w:val="both"/>
        <w:rPr>
          <w:lang w:val="fr-FR"/>
        </w:rPr>
      </w:pPr>
    </w:p>
    <w:p w14:paraId="2BDA2849" w14:textId="77777777" w:rsidR="002C69EB" w:rsidRPr="0032190F" w:rsidRDefault="002C69EB" w:rsidP="00426FF9">
      <w:pPr>
        <w:pStyle w:val="Heading1"/>
      </w:pPr>
      <w:bookmarkStart w:id="2900" w:name="Sit_Noyen_Seine"/>
      <w:r w:rsidRPr="0032190F">
        <w:t>NOYEN-SUR-SEINE</w:t>
      </w:r>
    </w:p>
    <w:bookmarkEnd w:id="2900"/>
    <w:p w14:paraId="6B4835BC" w14:textId="77777777" w:rsidR="00F045CB" w:rsidRDefault="00F045CB" w:rsidP="002C69EB">
      <w:pPr>
        <w:jc w:val="both"/>
        <w:rPr>
          <w:lang w:val="fr-FR"/>
        </w:rPr>
      </w:pPr>
    </w:p>
    <w:p w14:paraId="4C42567F" w14:textId="21234483" w:rsidR="00947FA0" w:rsidRDefault="004B44B6" w:rsidP="002C69EB">
      <w:pPr>
        <w:jc w:val="both"/>
        <w:rPr>
          <w:lang w:val="fr-FR"/>
        </w:rPr>
      </w:pPr>
      <w:r w:rsidRPr="0032190F">
        <w:rPr>
          <w:lang w:val="fr-FR"/>
        </w:rPr>
        <w:lastRenderedPageBreak/>
        <w:t xml:space="preserve">Le Haut des Nachères (Noyen-sur-Seine, </w:t>
      </w:r>
      <w:r w:rsidR="0008145D" w:rsidRPr="0032190F">
        <w:rPr>
          <w:lang w:val="fr-FR"/>
        </w:rPr>
        <w:t>Seine-et-Marne</w:t>
      </w:r>
      <w:r w:rsidRPr="0032190F">
        <w:rPr>
          <w:lang w:val="fr-FR"/>
        </w:rPr>
        <w:t>)</w:t>
      </w:r>
      <w:r w:rsidR="0008145D" w:rsidRPr="0032190F">
        <w:rPr>
          <w:lang w:val="fr-FR"/>
        </w:rPr>
        <w:t xml:space="preserve">. </w:t>
      </w:r>
      <w:r w:rsidR="00FF1923" w:rsidRPr="0032190F">
        <w:rPr>
          <w:lang w:val="fr-FR"/>
        </w:rPr>
        <w:t xml:space="preserve">Pour les niveaux anciens, assemblage faunistique où le </w:t>
      </w:r>
      <w:r w:rsidR="00FF1923" w:rsidRPr="0032190F">
        <w:rPr>
          <w:i/>
          <w:lang w:val="fr-FR"/>
        </w:rPr>
        <w:t>Bos</w:t>
      </w:r>
      <w:r w:rsidR="00FF1923" w:rsidRPr="0032190F">
        <w:rPr>
          <w:lang w:val="fr-FR"/>
        </w:rPr>
        <w:t xml:space="preserve"> est peu présent. v. </w:t>
      </w:r>
      <w:hyperlink r:id="rId6749" w:anchor="Sit_Larchant" w:history="1">
        <w:r w:rsidR="0053240A" w:rsidRPr="0032190F">
          <w:rPr>
            <w:rStyle w:val="Hyperlink"/>
            <w:lang w:val="fr-FR"/>
          </w:rPr>
          <w:t>Larchant</w:t>
        </w:r>
      </w:hyperlink>
      <w:r w:rsidR="0053240A" w:rsidRPr="0032190F">
        <w:rPr>
          <w:lang w:val="fr-FR"/>
        </w:rPr>
        <w:t xml:space="preserve"> </w:t>
      </w:r>
      <w:r w:rsidR="00FF1923" w:rsidRPr="0032190F">
        <w:rPr>
          <w:lang w:val="fr-FR"/>
        </w:rPr>
        <w:t>(BIB 2383)</w:t>
      </w:r>
      <w:r w:rsidR="0053240A" w:rsidRPr="0032190F">
        <w:rPr>
          <w:lang w:val="fr-FR"/>
        </w:rPr>
        <w:t xml:space="preserve"> </w:t>
      </w:r>
      <w:r w:rsidR="00C962F6" w:rsidRPr="0032190F">
        <w:rPr>
          <w:lang w:val="fr-FR"/>
        </w:rPr>
        <w:t>Enceinte</w:t>
      </w:r>
      <w:r w:rsidR="00FF1923" w:rsidRPr="0032190F">
        <w:rPr>
          <w:lang w:val="fr-FR"/>
        </w:rPr>
        <w:t xml:space="preserve"> néolithique (BIB ?)</w:t>
      </w:r>
      <w:r w:rsidR="00B2119A" w:rsidRPr="0032190F">
        <w:rPr>
          <w:lang w:val="fr-FR"/>
        </w:rPr>
        <w:t xml:space="preserve"> </w:t>
      </w:r>
      <w:r w:rsidR="004E029D" w:rsidRPr="0032190F">
        <w:rPr>
          <w:lang w:val="fr-FR"/>
        </w:rPr>
        <w:t>gravure d'un arboriforme sur céramique (SS BIB)</w:t>
      </w:r>
      <w:r w:rsidR="00947FA0" w:rsidRPr="0032190F">
        <w:rPr>
          <w:lang w:val="fr-FR"/>
        </w:rPr>
        <w:t xml:space="preserve"> A donné son nom au </w:t>
      </w:r>
      <w:hyperlink r:id="rId6750" w:anchor="Cul_Noyen" w:history="1">
        <w:r w:rsidR="00F045CB" w:rsidRPr="00F045CB">
          <w:rPr>
            <w:rStyle w:val="Hyperlink"/>
            <w:lang w:val="fr-FR"/>
          </w:rPr>
          <w:t>gr. de Noyen</w:t>
        </w:r>
      </w:hyperlink>
      <w:r w:rsidR="00F045CB" w:rsidRPr="00F045CB">
        <w:rPr>
          <w:lang w:val="fr-FR"/>
        </w:rPr>
        <w:t xml:space="preserve"> </w:t>
      </w:r>
      <w:r w:rsidR="00947FA0" w:rsidRPr="0032190F">
        <w:rPr>
          <w:lang w:val="fr-FR"/>
        </w:rPr>
        <w:t>(Chasséen) (SS BIB)</w:t>
      </w:r>
    </w:p>
    <w:p w14:paraId="27FD20E0" w14:textId="77777777" w:rsidR="00E044A0" w:rsidRPr="0032190F" w:rsidRDefault="00E044A0" w:rsidP="002C69EB">
      <w:pPr>
        <w:jc w:val="both"/>
        <w:rPr>
          <w:lang w:val="fr-FR"/>
        </w:rPr>
      </w:pPr>
      <w:r>
        <w:rPr>
          <w:lang w:val="fr-FR"/>
        </w:rPr>
        <w:t>2 enceintes successives datée du Néolithique moyen (BIB 2646)  Néolithique moyen II (BIB 2646)</w:t>
      </w:r>
    </w:p>
    <w:p w14:paraId="34E309F1" w14:textId="77777777" w:rsidR="00E044A0" w:rsidRDefault="00E044A0" w:rsidP="002C69EB">
      <w:pPr>
        <w:jc w:val="both"/>
        <w:rPr>
          <w:lang w:val="fr-FR"/>
        </w:rPr>
      </w:pPr>
      <w:r>
        <w:rPr>
          <w:lang w:val="fr-FR"/>
        </w:rPr>
        <w:t>Habitat du NM II (BIB 2646)</w:t>
      </w:r>
    </w:p>
    <w:p w14:paraId="050130DB" w14:textId="77777777" w:rsidR="00F045CB" w:rsidRPr="0032190F" w:rsidRDefault="00F045CB" w:rsidP="002C69EB">
      <w:pPr>
        <w:jc w:val="both"/>
        <w:rPr>
          <w:lang w:val="fr-FR"/>
        </w:rPr>
      </w:pPr>
    </w:p>
    <w:p w14:paraId="19BBEDEB" w14:textId="77777777" w:rsidR="0008145D" w:rsidRPr="0032190F" w:rsidRDefault="0008145D" w:rsidP="0008145D">
      <w:pPr>
        <w:pStyle w:val="Heading2"/>
      </w:pPr>
      <w:r w:rsidRPr="0032190F">
        <w:t>Statuettes</w:t>
      </w:r>
    </w:p>
    <w:p w14:paraId="59A3183A" w14:textId="7F11F9B3" w:rsidR="0008145D" w:rsidRPr="00FE742C" w:rsidRDefault="0051548A" w:rsidP="002C69EB">
      <w:pPr>
        <w:jc w:val="both"/>
        <w:rPr>
          <w:lang w:val="fr-FR"/>
        </w:rPr>
      </w:pPr>
      <w:r w:rsidRPr="00FE742C">
        <w:rPr>
          <w:lang w:val="fr-FR"/>
        </w:rPr>
        <w:t xml:space="preserve">11 exemplaires et divers fragments (BIB 1457). </w:t>
      </w:r>
      <w:r w:rsidR="0008145D" w:rsidRPr="00FE742C">
        <w:rPr>
          <w:lang w:val="fr-FR"/>
        </w:rPr>
        <w:t xml:space="preserve">Les </w:t>
      </w:r>
      <w:hyperlink r:id="rId6751" w:anchor="Cul_Art_TAC_T_a_personnage" w:history="1">
        <w:r w:rsidR="0008145D" w:rsidRPr="00FE742C">
          <w:rPr>
            <w:rStyle w:val="Hyperlink"/>
            <w:lang w:val="fr-FR"/>
          </w:rPr>
          <w:t>figurines</w:t>
        </w:r>
      </w:hyperlink>
      <w:r w:rsidR="0008145D" w:rsidRPr="00FE742C">
        <w:rPr>
          <w:lang w:val="fr-FR"/>
        </w:rPr>
        <w:t xml:space="preserve"> féminines en terre cuite sont exceptionnelles dans le Néolithique du Bassin parisien. Le site de </w:t>
      </w:r>
      <w:hyperlink r:id="rId6752" w:anchor="Sit_Fort_Harrouard" w:history="1">
        <w:r w:rsidR="00750141" w:rsidRPr="00FE742C">
          <w:rPr>
            <w:rStyle w:val="Hyperlink"/>
            <w:rFonts w:eastAsia="Code2000"/>
            <w:lang w:val="fr-FR" w:eastAsia="en-GB"/>
          </w:rPr>
          <w:t>Fort-Harrouard</w:t>
        </w:r>
      </w:hyperlink>
      <w:r w:rsidR="00750141" w:rsidRPr="00FE742C">
        <w:rPr>
          <w:rFonts w:eastAsia="Code2000"/>
          <w:lang w:val="fr-FR" w:eastAsia="en-GB"/>
        </w:rPr>
        <w:t xml:space="preserve"> </w:t>
      </w:r>
      <w:r w:rsidR="0008145D" w:rsidRPr="00FE742C">
        <w:rPr>
          <w:lang w:val="fr-FR"/>
        </w:rPr>
        <w:t xml:space="preserve">en a livré une série de moins bonne facture que celles de Noyen, mais de style comparable, trouvée en contexte chasséen (39). </w:t>
      </w:r>
      <w:r w:rsidR="0008145D" w:rsidRPr="00FE742C">
        <w:rPr>
          <w:rFonts w:eastAsia="Code2000"/>
          <w:lang w:val="fr-FR" w:eastAsia="en-GB"/>
        </w:rPr>
        <w:t xml:space="preserve">Cependant, la figurine 1 de Noyen reste la plus </w:t>
      </w:r>
      <w:r w:rsidR="0008145D" w:rsidRPr="00FE742C">
        <w:rPr>
          <w:rFonts w:eastAsia="Code2000" w:hint="eastAsia"/>
          <w:lang w:val="fr-FR" w:eastAsia="en-GB"/>
        </w:rPr>
        <w:t>é</w:t>
      </w:r>
      <w:r w:rsidR="0008145D" w:rsidRPr="00FE742C">
        <w:rPr>
          <w:rFonts w:eastAsia="Code2000"/>
          <w:lang w:val="fr-FR" w:eastAsia="en-GB"/>
        </w:rPr>
        <w:t>labor</w:t>
      </w:r>
      <w:r w:rsidR="0008145D" w:rsidRPr="00FE742C">
        <w:rPr>
          <w:rFonts w:eastAsia="Code2000" w:hint="eastAsia"/>
          <w:lang w:val="fr-FR" w:eastAsia="en-GB"/>
        </w:rPr>
        <w:t>é</w:t>
      </w:r>
      <w:r w:rsidR="0008145D" w:rsidRPr="00FE742C">
        <w:rPr>
          <w:rFonts w:eastAsia="Code2000"/>
          <w:lang w:val="fr-FR" w:eastAsia="en-GB"/>
        </w:rPr>
        <w:t xml:space="preserve">e </w:t>
      </w:r>
      <w:r w:rsidR="0008145D" w:rsidRPr="00FE742C">
        <w:rPr>
          <w:rFonts w:eastAsia="Code2000" w:hint="eastAsia"/>
          <w:lang w:val="fr-FR" w:eastAsia="en-GB"/>
        </w:rPr>
        <w:t>—</w:t>
      </w:r>
      <w:r w:rsidR="0008145D" w:rsidRPr="00FE742C">
        <w:rPr>
          <w:rFonts w:eastAsia="Code2000"/>
          <w:lang w:val="fr-FR" w:eastAsia="en-GB"/>
        </w:rPr>
        <w:t xml:space="preserve"> bras et doigts repr</w:t>
      </w:r>
      <w:r w:rsidR="0008145D" w:rsidRPr="00FE742C">
        <w:rPr>
          <w:rFonts w:eastAsia="Code2000" w:hint="eastAsia"/>
          <w:lang w:val="fr-FR" w:eastAsia="en-GB"/>
        </w:rPr>
        <w:t>é</w:t>
      </w:r>
      <w:r w:rsidR="0008145D" w:rsidRPr="00FE742C">
        <w:rPr>
          <w:rFonts w:eastAsia="Code2000"/>
          <w:lang w:val="fr-FR" w:eastAsia="en-GB"/>
        </w:rPr>
        <w:t>sent</w:t>
      </w:r>
      <w:r w:rsidR="0008145D" w:rsidRPr="00FE742C">
        <w:rPr>
          <w:rFonts w:eastAsia="Code2000" w:hint="eastAsia"/>
          <w:lang w:val="fr-FR" w:eastAsia="en-GB"/>
        </w:rPr>
        <w:t>é</w:t>
      </w:r>
      <w:r w:rsidR="0008145D" w:rsidRPr="00FE742C">
        <w:rPr>
          <w:rFonts w:eastAsia="Code2000"/>
          <w:lang w:val="fr-FR" w:eastAsia="en-GB"/>
        </w:rPr>
        <w:t>s, cheville de la t</w:t>
      </w:r>
      <w:r w:rsidR="0008145D" w:rsidRPr="00FE742C">
        <w:rPr>
          <w:rFonts w:eastAsia="Code2000" w:hint="eastAsia"/>
          <w:lang w:val="fr-FR" w:eastAsia="en-GB"/>
        </w:rPr>
        <w:t>ê</w:t>
      </w:r>
      <w:r w:rsidR="0008145D" w:rsidRPr="00FE742C">
        <w:rPr>
          <w:rFonts w:eastAsia="Code2000"/>
          <w:lang w:val="fr-FR" w:eastAsia="en-GB"/>
        </w:rPr>
        <w:t xml:space="preserve">te </w:t>
      </w:r>
      <w:r w:rsidR="0008145D" w:rsidRPr="00FE742C">
        <w:rPr>
          <w:rFonts w:eastAsia="Code2000" w:hint="eastAsia"/>
          <w:lang w:val="fr-FR" w:eastAsia="en-GB"/>
        </w:rPr>
        <w:t>—</w:t>
      </w:r>
      <w:r w:rsidR="0008145D" w:rsidRPr="00FE742C">
        <w:rPr>
          <w:rFonts w:eastAsia="Code2000"/>
          <w:lang w:val="fr-FR" w:eastAsia="en-GB"/>
        </w:rPr>
        <w:t xml:space="preserve"> et la plus belle. Aucune repr</w:t>
      </w:r>
      <w:r w:rsidR="0008145D" w:rsidRPr="00FE742C">
        <w:rPr>
          <w:rFonts w:eastAsia="Code2000" w:hint="eastAsia"/>
          <w:lang w:val="fr-FR" w:eastAsia="en-GB"/>
        </w:rPr>
        <w:t>é</w:t>
      </w:r>
      <w:r w:rsidR="0008145D" w:rsidRPr="00FE742C">
        <w:rPr>
          <w:rFonts w:eastAsia="Code2000"/>
          <w:lang w:val="fr-FR" w:eastAsia="en-GB"/>
        </w:rPr>
        <w:t>sentation f</w:t>
      </w:r>
      <w:r w:rsidR="0008145D" w:rsidRPr="00FE742C">
        <w:rPr>
          <w:rFonts w:eastAsia="Code2000" w:hint="eastAsia"/>
          <w:lang w:val="fr-FR" w:eastAsia="en-GB"/>
        </w:rPr>
        <w:t>é</w:t>
      </w:r>
      <w:r w:rsidR="0008145D" w:rsidRPr="00FE742C">
        <w:rPr>
          <w:rFonts w:eastAsia="Code2000"/>
          <w:lang w:val="fr-FR" w:eastAsia="en-GB"/>
        </w:rPr>
        <w:t xml:space="preserve">minine en terre cuite n'est connue en Allemagne au </w:t>
      </w:r>
      <w:hyperlink r:id="rId6753" w:anchor="Cul_Rossen" w:history="1">
        <w:r w:rsidR="0008145D" w:rsidRPr="00FE742C">
          <w:rPr>
            <w:rStyle w:val="Hyperlink"/>
            <w:rFonts w:eastAsia="Code2000"/>
            <w:lang w:val="fr-FR" w:eastAsia="en-GB"/>
          </w:rPr>
          <w:t>Ro</w:t>
        </w:r>
        <w:r w:rsidR="0008145D" w:rsidRPr="00FE742C">
          <w:rPr>
            <w:rStyle w:val="Hyperlink"/>
            <w:rFonts w:eastAsia="Code2000" w:hint="eastAsia"/>
            <w:lang w:val="fr-FR" w:eastAsia="en-GB"/>
          </w:rPr>
          <w:t>ë</w:t>
        </w:r>
        <w:r w:rsidR="0008145D" w:rsidRPr="00FE742C">
          <w:rPr>
            <w:rStyle w:val="Hyperlink"/>
            <w:rFonts w:eastAsia="Code2000"/>
            <w:lang w:val="fr-FR" w:eastAsia="en-GB"/>
          </w:rPr>
          <w:t>ssen</w:t>
        </w:r>
      </w:hyperlink>
      <w:r w:rsidR="0008145D" w:rsidRPr="00FE742C">
        <w:rPr>
          <w:rFonts w:eastAsia="Code2000"/>
          <w:lang w:val="fr-FR" w:eastAsia="en-GB"/>
        </w:rPr>
        <w:t xml:space="preserve"> et au </w:t>
      </w:r>
      <w:hyperlink r:id="rId6754" w:anchor="Cul_Michelsberg" w:history="1">
        <w:r w:rsidR="0008145D" w:rsidRPr="00FE742C">
          <w:rPr>
            <w:rStyle w:val="Hyperlink"/>
            <w:rFonts w:eastAsia="Code2000"/>
            <w:lang w:val="fr-FR" w:eastAsia="en-GB"/>
          </w:rPr>
          <w:t>Michelsberg</w:t>
        </w:r>
      </w:hyperlink>
      <w:r w:rsidR="0008145D" w:rsidRPr="00FE742C">
        <w:rPr>
          <w:rFonts w:eastAsia="Code2000"/>
          <w:lang w:val="fr-FR" w:eastAsia="en-GB"/>
        </w:rPr>
        <w:t xml:space="preserve"> (43). Ces 3 figurines montrent donc un aspect important de l'influence chass</w:t>
      </w:r>
      <w:r w:rsidR="0008145D" w:rsidRPr="00FE742C">
        <w:rPr>
          <w:rFonts w:eastAsia="Code2000" w:hint="eastAsia"/>
          <w:lang w:val="fr-FR" w:eastAsia="en-GB"/>
        </w:rPr>
        <w:t>é</w:t>
      </w:r>
      <w:r w:rsidR="0008145D" w:rsidRPr="00FE742C">
        <w:rPr>
          <w:rFonts w:eastAsia="Code2000"/>
          <w:lang w:val="fr-FR" w:eastAsia="en-GB"/>
        </w:rPr>
        <w:t>enne au sein de la population de Noyen.</w:t>
      </w:r>
      <w:r w:rsidR="0008145D" w:rsidRPr="00FE742C">
        <w:rPr>
          <w:lang w:val="fr-FR"/>
        </w:rPr>
        <w:t xml:space="preserve"> (BIB 2358</w:t>
      </w:r>
      <w:r w:rsidR="00824031" w:rsidRPr="00FE742C">
        <w:rPr>
          <w:szCs w:val="22"/>
          <w:lang w:val="fr-FR"/>
        </w:rPr>
        <w:t xml:space="preserve"> idole(s) [</w:t>
      </w:r>
      <w:hyperlink r:id="rId6755" w:anchor="Cul_Art_TAC_T_a_statuettes" w:history="1">
        <w:r w:rsidR="00824031" w:rsidRPr="00FE742C">
          <w:rPr>
            <w:rStyle w:val="Hyperlink"/>
            <w:szCs w:val="22"/>
            <w:lang w:val="fr-FR"/>
          </w:rPr>
          <w:t>statuette</w:t>
        </w:r>
      </w:hyperlink>
      <w:r w:rsidR="00824031" w:rsidRPr="00FE742C">
        <w:rPr>
          <w:szCs w:val="22"/>
          <w:lang w:val="fr-FR"/>
        </w:rPr>
        <w:t xml:space="preserve">] féminine(s) </w:t>
      </w:r>
      <w:hyperlink r:id="rId6756" w:anchor="Cul_Chasseen" w:history="1">
        <w:r w:rsidR="00824031" w:rsidRPr="00FE742C">
          <w:rPr>
            <w:rStyle w:val="Hyperlink"/>
            <w:szCs w:val="22"/>
            <w:lang w:val="fr-FR"/>
          </w:rPr>
          <w:t>chasséenne(s)</w:t>
        </w:r>
      </w:hyperlink>
      <w:r w:rsidR="00824031" w:rsidRPr="00FE742C">
        <w:rPr>
          <w:szCs w:val="22"/>
          <w:lang w:val="fr-FR"/>
        </w:rPr>
        <w:t xml:space="preserve"> (BIB 2359 fig. 34)</w:t>
      </w:r>
      <w:r w:rsidR="00471CB1" w:rsidRPr="00FE742C">
        <w:rPr>
          <w:szCs w:val="22"/>
          <w:lang w:val="fr-FR"/>
        </w:rPr>
        <w:t xml:space="preserve"> Statuettes en contexte d'habitat (BIB 1457)</w:t>
      </w:r>
    </w:p>
    <w:p w14:paraId="60E54A53" w14:textId="77777777" w:rsidR="0008145D" w:rsidRPr="0032190F" w:rsidRDefault="0008145D" w:rsidP="002C69EB">
      <w:pPr>
        <w:jc w:val="both"/>
        <w:rPr>
          <w:lang w:val="fr-FR"/>
        </w:rPr>
      </w:pPr>
    </w:p>
    <w:p w14:paraId="57614983" w14:textId="77777777" w:rsidR="0008145D" w:rsidRPr="0032190F" w:rsidRDefault="0008145D" w:rsidP="0008145D">
      <w:pPr>
        <w:pStyle w:val="Heading3"/>
      </w:pPr>
      <w:r w:rsidRPr="0032190F">
        <w:t>Figurine 1</w:t>
      </w:r>
    </w:p>
    <w:p w14:paraId="4A4E0DFE" w14:textId="3D9BBBBF" w:rsidR="0008145D" w:rsidRPr="0032190F" w:rsidRDefault="0008145D" w:rsidP="0008145D">
      <w:pPr>
        <w:jc w:val="both"/>
        <w:rPr>
          <w:lang w:val="fr-FR"/>
        </w:rPr>
      </w:pPr>
      <w:r w:rsidRPr="0032190F">
        <w:rPr>
          <w:lang w:val="fr-FR"/>
        </w:rPr>
        <w:t>C'est la plus belle et la plus complète ; elle possédait une tête chevillée et rapportée sur le thorax, au niveau du cou, dans une profonde logette conique. La cheville a fait éclater les parois de cette loge. Sur le thorax sont modelés les seins et les bras en ronde bosse ; les doigts sont figurés par de légers coups de poinçon</w:t>
      </w:r>
      <w:r w:rsidR="00947FA0" w:rsidRPr="0032190F">
        <w:rPr>
          <w:lang w:val="fr-FR"/>
        </w:rPr>
        <w:t xml:space="preserve"> [v. </w:t>
      </w:r>
      <w:hyperlink r:id="rId6757" w:anchor="Sit_Bercy" w:history="1">
        <w:r w:rsidR="00947FA0" w:rsidRPr="0032190F">
          <w:rPr>
            <w:rStyle w:val="Hyperlink"/>
            <w:lang w:val="fr-FR"/>
          </w:rPr>
          <w:t>Bercy</w:t>
        </w:r>
      </w:hyperlink>
      <w:r w:rsidR="00947FA0" w:rsidRPr="0032190F">
        <w:rPr>
          <w:lang w:val="fr-FR"/>
        </w:rPr>
        <w:t>]</w:t>
      </w:r>
      <w:r w:rsidRPr="0032190F">
        <w:rPr>
          <w:lang w:val="fr-FR"/>
        </w:rPr>
        <w:t xml:space="preserve">. La taille est resserrée et le bassin, large, est fracturé obliquement. La face postérieure, lisse et plate, montre une légère concavité qui s'amorce au niveau des fesses..(BIB 2358) tête amovible (SS BIB) Dimensions : Hauteur maximum : 91 mm ; largeurs aux niveaux des épaules, 41 mm ; de la taille, 24 mm ; du bassin, 40 mm ; épaisseurs aux niveaux du bassin, 11 mm ; de la taille, 10,5 mm ; de la poitrine, 11 mm ; diamètre de la loge au niveau du cou, 7 mm ; profondeur de la loge, 38 mm.(BIB 2358)  </w:t>
      </w:r>
      <w:r w:rsidRPr="0032190F">
        <w:rPr>
          <w:rFonts w:eastAsia="Code2000"/>
          <w:lang w:val="fr-FR" w:eastAsia="en-GB"/>
        </w:rPr>
        <w:t>Bien liss</w:t>
      </w:r>
      <w:r w:rsidRPr="0032190F">
        <w:rPr>
          <w:rFonts w:eastAsia="Code2000" w:hint="eastAsia"/>
          <w:lang w:val="fr-FR" w:eastAsia="en-GB"/>
        </w:rPr>
        <w:t>é</w:t>
      </w:r>
      <w:r w:rsidRPr="0032190F">
        <w:rPr>
          <w:rFonts w:eastAsia="Code2000"/>
          <w:lang w:val="fr-FR" w:eastAsia="en-GB"/>
        </w:rPr>
        <w:t>e, la p</w:t>
      </w:r>
      <w:r w:rsidRPr="0032190F">
        <w:rPr>
          <w:rFonts w:eastAsia="Code2000" w:hint="eastAsia"/>
          <w:lang w:val="fr-FR" w:eastAsia="en-GB"/>
        </w:rPr>
        <w:t>â</w:t>
      </w:r>
      <w:r w:rsidRPr="0032190F">
        <w:rPr>
          <w:rFonts w:eastAsia="Code2000"/>
          <w:lang w:val="fr-FR" w:eastAsia="en-GB"/>
        </w:rPr>
        <w:t>te bistre fonc</w:t>
      </w:r>
      <w:r w:rsidRPr="0032190F">
        <w:rPr>
          <w:rFonts w:eastAsia="Code2000" w:hint="eastAsia"/>
          <w:lang w:val="fr-FR" w:eastAsia="en-GB"/>
        </w:rPr>
        <w:t>é</w:t>
      </w:r>
      <w:r w:rsidRPr="0032190F">
        <w:rPr>
          <w:rFonts w:eastAsia="Code2000"/>
          <w:lang w:val="fr-FR" w:eastAsia="en-GB"/>
        </w:rPr>
        <w:t xml:space="preserve"> assez fine montre des teintes externes variant du bistre clair au bistre fonc</w:t>
      </w:r>
      <w:r w:rsidRPr="0032190F">
        <w:rPr>
          <w:rFonts w:eastAsia="Code2000" w:hint="eastAsia"/>
          <w:lang w:val="fr-FR" w:eastAsia="en-GB"/>
        </w:rPr>
        <w:t>é</w:t>
      </w:r>
      <w:r w:rsidRPr="0032190F">
        <w:rPr>
          <w:rFonts w:eastAsia="Code2000"/>
          <w:lang w:val="fr-FR" w:eastAsia="en-GB"/>
        </w:rPr>
        <w:t>.(BIB 2358)</w:t>
      </w:r>
      <w:r w:rsidRPr="0032190F">
        <w:rPr>
          <w:lang w:val="fr-FR"/>
        </w:rPr>
        <w:t xml:space="preserve"> </w:t>
      </w:r>
    </w:p>
    <w:p w14:paraId="2F7B963A" w14:textId="77777777" w:rsidR="0008145D" w:rsidRPr="0032190F" w:rsidRDefault="0008145D" w:rsidP="0008145D">
      <w:pPr>
        <w:jc w:val="both"/>
        <w:rPr>
          <w:lang w:val="fr-FR"/>
        </w:rPr>
      </w:pPr>
    </w:p>
    <w:p w14:paraId="333EF774" w14:textId="77777777" w:rsidR="0008145D" w:rsidRPr="0032190F" w:rsidRDefault="0008145D" w:rsidP="0008145D">
      <w:pPr>
        <w:pStyle w:val="Heading3"/>
      </w:pPr>
      <w:r w:rsidRPr="0032190F">
        <w:t>Figurine 2</w:t>
      </w:r>
    </w:p>
    <w:p w14:paraId="11A7E274" w14:textId="77777777" w:rsidR="0084727D" w:rsidRPr="0032190F" w:rsidRDefault="0008145D" w:rsidP="00894CE0">
      <w:pPr>
        <w:jc w:val="both"/>
        <w:rPr>
          <w:lang w:val="fr-FR"/>
        </w:rPr>
      </w:pPr>
      <w:r w:rsidRPr="0032190F">
        <w:rPr>
          <w:rFonts w:eastAsia="Code2000"/>
          <w:lang w:val="fr-FR" w:eastAsia="en-GB"/>
        </w:rPr>
        <w:t>Elle est repr</w:t>
      </w:r>
      <w:r w:rsidRPr="0032190F">
        <w:rPr>
          <w:rFonts w:eastAsia="Code2000" w:hint="eastAsia"/>
          <w:lang w:val="fr-FR" w:eastAsia="en-GB"/>
        </w:rPr>
        <w:t>é</w:t>
      </w:r>
      <w:r w:rsidRPr="0032190F">
        <w:rPr>
          <w:rFonts w:eastAsia="Code2000"/>
          <w:lang w:val="fr-FR" w:eastAsia="en-GB"/>
        </w:rPr>
        <w:t>sent</w:t>
      </w:r>
      <w:r w:rsidRPr="0032190F">
        <w:rPr>
          <w:rFonts w:eastAsia="Code2000" w:hint="eastAsia"/>
          <w:lang w:val="fr-FR" w:eastAsia="en-GB"/>
        </w:rPr>
        <w:t>é</w:t>
      </w:r>
      <w:r w:rsidRPr="0032190F">
        <w:rPr>
          <w:rFonts w:eastAsia="Code2000"/>
          <w:lang w:val="fr-FR" w:eastAsia="en-GB"/>
        </w:rPr>
        <w:t>e par un bassin large portant l'amorce de 2 jambes cylindriques fractur</w:t>
      </w:r>
      <w:r w:rsidRPr="0032190F">
        <w:rPr>
          <w:rFonts w:eastAsia="Code2000" w:hint="eastAsia"/>
          <w:lang w:val="fr-FR" w:eastAsia="en-GB"/>
        </w:rPr>
        <w:t>é</w:t>
      </w:r>
      <w:r w:rsidRPr="0032190F">
        <w:rPr>
          <w:rFonts w:eastAsia="Code2000"/>
          <w:lang w:val="fr-FR" w:eastAsia="en-GB"/>
        </w:rPr>
        <w:t>es. Le resserrement de la taille est amorc</w:t>
      </w:r>
      <w:r w:rsidRPr="0032190F">
        <w:rPr>
          <w:rFonts w:eastAsia="Code2000" w:hint="eastAsia"/>
          <w:lang w:val="fr-FR" w:eastAsia="en-GB"/>
        </w:rPr>
        <w:t>é</w:t>
      </w:r>
      <w:r w:rsidRPr="0032190F">
        <w:rPr>
          <w:rFonts w:eastAsia="Code2000"/>
          <w:lang w:val="fr-FR" w:eastAsia="en-GB"/>
        </w:rPr>
        <w:t>. La face post</w:t>
      </w:r>
      <w:r w:rsidRPr="0032190F">
        <w:rPr>
          <w:rFonts w:eastAsia="Code2000" w:hint="eastAsia"/>
          <w:lang w:val="fr-FR" w:eastAsia="en-GB"/>
        </w:rPr>
        <w:t>é</w:t>
      </w:r>
      <w:r w:rsidRPr="0032190F">
        <w:rPr>
          <w:rFonts w:eastAsia="Code2000"/>
          <w:lang w:val="fr-FR" w:eastAsia="en-GB"/>
        </w:rPr>
        <w:t>rieure, tr</w:t>
      </w:r>
      <w:r w:rsidRPr="0032190F">
        <w:rPr>
          <w:rFonts w:eastAsia="Code2000" w:hint="eastAsia"/>
          <w:lang w:val="fr-FR" w:eastAsia="en-GB"/>
        </w:rPr>
        <w:t>è</w:t>
      </w:r>
      <w:r w:rsidRPr="0032190F">
        <w:rPr>
          <w:rFonts w:eastAsia="Code2000"/>
          <w:lang w:val="fr-FR" w:eastAsia="en-GB"/>
        </w:rPr>
        <w:t>s bien liss</w:t>
      </w:r>
      <w:r w:rsidRPr="0032190F">
        <w:rPr>
          <w:rFonts w:eastAsia="Code2000" w:hint="eastAsia"/>
          <w:lang w:val="fr-FR" w:eastAsia="en-GB"/>
        </w:rPr>
        <w:t>é</w:t>
      </w:r>
      <w:r w:rsidRPr="0032190F">
        <w:rPr>
          <w:rFonts w:eastAsia="Code2000"/>
          <w:lang w:val="fr-FR" w:eastAsia="en-GB"/>
        </w:rPr>
        <w:t>e, est l</w:t>
      </w:r>
      <w:r w:rsidRPr="0032190F">
        <w:rPr>
          <w:rFonts w:eastAsia="Code2000" w:hint="eastAsia"/>
          <w:lang w:val="fr-FR" w:eastAsia="en-GB"/>
        </w:rPr>
        <w:t>é</w:t>
      </w:r>
      <w:r w:rsidRPr="0032190F">
        <w:rPr>
          <w:rFonts w:eastAsia="Code2000"/>
          <w:lang w:val="fr-FR" w:eastAsia="en-GB"/>
        </w:rPr>
        <w:t>g</w:t>
      </w:r>
      <w:r w:rsidRPr="0032190F">
        <w:rPr>
          <w:rFonts w:eastAsia="Code2000" w:hint="eastAsia"/>
          <w:lang w:val="fr-FR" w:eastAsia="en-GB"/>
        </w:rPr>
        <w:t>è</w:t>
      </w:r>
      <w:r w:rsidRPr="0032190F">
        <w:rPr>
          <w:rFonts w:eastAsia="Code2000"/>
          <w:lang w:val="fr-FR" w:eastAsia="en-GB"/>
        </w:rPr>
        <w:t>rement concave au niveau des fesses. La face ant</w:t>
      </w:r>
      <w:r w:rsidRPr="0032190F">
        <w:rPr>
          <w:rFonts w:eastAsia="Code2000" w:hint="eastAsia"/>
          <w:lang w:val="fr-FR" w:eastAsia="en-GB"/>
        </w:rPr>
        <w:t>é</w:t>
      </w:r>
      <w:r w:rsidRPr="0032190F">
        <w:rPr>
          <w:rFonts w:eastAsia="Code2000"/>
          <w:lang w:val="fr-FR" w:eastAsia="en-GB"/>
        </w:rPr>
        <w:t>rieure, plus sommairement liss</w:t>
      </w:r>
      <w:r w:rsidRPr="0032190F">
        <w:rPr>
          <w:rFonts w:eastAsia="Code2000" w:hint="eastAsia"/>
          <w:lang w:val="fr-FR" w:eastAsia="en-GB"/>
        </w:rPr>
        <w:t>é</w:t>
      </w:r>
      <w:r w:rsidRPr="0032190F">
        <w:rPr>
          <w:rFonts w:eastAsia="Code2000"/>
          <w:lang w:val="fr-FR" w:eastAsia="en-GB"/>
        </w:rPr>
        <w:t>e, ne montre aucun d</w:t>
      </w:r>
      <w:r w:rsidRPr="0032190F">
        <w:rPr>
          <w:rFonts w:eastAsia="Code2000" w:hint="eastAsia"/>
          <w:lang w:val="fr-FR" w:eastAsia="en-GB"/>
        </w:rPr>
        <w:t>é</w:t>
      </w:r>
      <w:r w:rsidRPr="0032190F">
        <w:rPr>
          <w:rFonts w:eastAsia="Code2000"/>
          <w:lang w:val="fr-FR" w:eastAsia="en-GB"/>
        </w:rPr>
        <w:t>tail particulier au niveau du pubis. Dimensions : Hauteur du fragment, 70 mm ; largeurs aux niveaux de la taille, 45 mm ; du bassin, 45 mm maximum ; diam</w:t>
      </w:r>
      <w:r w:rsidRPr="0032190F">
        <w:rPr>
          <w:rFonts w:eastAsia="Code2000" w:hint="eastAsia"/>
          <w:lang w:val="fr-FR" w:eastAsia="en-GB"/>
        </w:rPr>
        <w:t>è</w:t>
      </w:r>
      <w:r w:rsidRPr="0032190F">
        <w:rPr>
          <w:rFonts w:eastAsia="Code2000"/>
          <w:lang w:val="fr-FR" w:eastAsia="en-GB"/>
        </w:rPr>
        <w:t xml:space="preserve">tre des jambes au niveau de la fracture, 18 mm ; </w:t>
      </w:r>
      <w:r w:rsidRPr="0032190F">
        <w:rPr>
          <w:rFonts w:eastAsia="Code2000" w:hint="eastAsia"/>
          <w:lang w:val="fr-FR" w:eastAsia="en-GB"/>
        </w:rPr>
        <w:t>é</w:t>
      </w:r>
      <w:r w:rsidRPr="0032190F">
        <w:rPr>
          <w:rFonts w:eastAsia="Code2000"/>
          <w:lang w:val="fr-FR" w:eastAsia="en-GB"/>
        </w:rPr>
        <w:t xml:space="preserve">paisseurs aux niveaux de la taille, 10,5 mm ; du pubis, 22 mm.(BIB 2358) </w:t>
      </w:r>
      <w:r w:rsidR="00FC4012" w:rsidRPr="0032190F">
        <w:rPr>
          <w:rFonts w:eastAsia="Code2000"/>
          <w:lang w:val="fr-FR" w:eastAsia="en-GB"/>
        </w:rPr>
        <w:t xml:space="preserve">  </w:t>
      </w:r>
      <w:r w:rsidRPr="0032190F">
        <w:rPr>
          <w:rFonts w:eastAsia="Code2000"/>
          <w:lang w:val="fr-FR" w:eastAsia="en-GB"/>
        </w:rPr>
        <w:t>Figurine 3</w:t>
      </w:r>
      <w:r w:rsidR="00FC4012" w:rsidRPr="0032190F">
        <w:rPr>
          <w:rFonts w:eastAsia="Code2000"/>
          <w:lang w:val="fr-FR" w:eastAsia="en-GB"/>
        </w:rPr>
        <w:t xml:space="preserve"> </w:t>
      </w:r>
      <w:r w:rsidRPr="0032190F">
        <w:rPr>
          <w:lang w:val="fr-FR"/>
        </w:rPr>
        <w:t>Un petit fragment de figurine a été identifié parmi les tessons de surface du sondage 5 (1970). Il s'agit d'une hanche avec les cinq doigts figurés par des coups de poinçon.(BIB 2358)</w:t>
      </w:r>
    </w:p>
    <w:p w14:paraId="70A7304A" w14:textId="77777777" w:rsidR="00947FA0" w:rsidRPr="0032190F" w:rsidRDefault="00947FA0" w:rsidP="00894CE0">
      <w:pPr>
        <w:jc w:val="both"/>
        <w:rPr>
          <w:lang w:val="fr-FR"/>
        </w:rPr>
      </w:pPr>
    </w:p>
    <w:p w14:paraId="58F470E8" w14:textId="77777777" w:rsidR="00947FA0" w:rsidRPr="0032190F" w:rsidRDefault="00947FA0" w:rsidP="00947FA0">
      <w:pPr>
        <w:pStyle w:val="Heading3"/>
      </w:pPr>
      <w:r w:rsidRPr="0032190F">
        <w:t>Figure 3</w:t>
      </w:r>
    </w:p>
    <w:p w14:paraId="349C4F05" w14:textId="77777777" w:rsidR="00947FA0" w:rsidRPr="0032190F" w:rsidRDefault="00947FA0" w:rsidP="00947FA0">
      <w:pPr>
        <w:jc w:val="both"/>
        <w:rPr>
          <w:lang w:val="fr-FR"/>
        </w:rPr>
      </w:pPr>
      <w:r w:rsidRPr="0032190F">
        <w:rPr>
          <w:lang w:val="fr-FR"/>
        </w:rPr>
        <w:t>Un petit fragment de figurine a été identifié parmi les tessons de surface du sondage 5 (1970).</w:t>
      </w:r>
    </w:p>
    <w:p w14:paraId="6B904B61" w14:textId="77777777" w:rsidR="00947FA0" w:rsidRDefault="00947FA0" w:rsidP="00947FA0">
      <w:pPr>
        <w:jc w:val="both"/>
        <w:rPr>
          <w:lang w:val="fr-FR"/>
        </w:rPr>
      </w:pPr>
      <w:r w:rsidRPr="0032190F">
        <w:rPr>
          <w:lang w:val="fr-FR"/>
        </w:rPr>
        <w:t>Il s'agit d'une hanche avec les cinq doigts figurés par des coups de poinçon(BIB 2358)</w:t>
      </w:r>
    </w:p>
    <w:p w14:paraId="19A8BCE8" w14:textId="77777777" w:rsidR="00B959E4" w:rsidRDefault="00B959E4" w:rsidP="00947FA0">
      <w:pPr>
        <w:jc w:val="both"/>
        <w:rPr>
          <w:lang w:val="fr-FR"/>
        </w:rPr>
      </w:pPr>
    </w:p>
    <w:p w14:paraId="7963BCB6" w14:textId="77777777" w:rsidR="0084727D" w:rsidRPr="0032190F" w:rsidRDefault="00FC4012" w:rsidP="00426FF9">
      <w:pPr>
        <w:pStyle w:val="Heading1"/>
      </w:pPr>
      <w:r w:rsidRPr="0032190F">
        <w:t xml:space="preserve"> </w:t>
      </w:r>
      <w:bookmarkStart w:id="2901" w:name="Sit_Beaurieux"/>
      <w:r w:rsidR="00D86C30" w:rsidRPr="0032190F">
        <w:t>BEAURIEUX</w:t>
      </w:r>
      <w:r w:rsidRPr="0032190F">
        <w:t xml:space="preserve"> </w:t>
      </w:r>
      <w:bookmarkEnd w:id="2901"/>
      <w:r w:rsidRPr="0032190F">
        <w:t xml:space="preserve"> </w:t>
      </w:r>
    </w:p>
    <w:p w14:paraId="024B874F" w14:textId="75D4EBAE" w:rsidR="0084727D" w:rsidRPr="00650FE3" w:rsidRDefault="00650FE3" w:rsidP="00894CE0">
      <w:pPr>
        <w:jc w:val="both"/>
        <w:rPr>
          <w:sz w:val="20"/>
          <w:lang w:val="fr-FR"/>
        </w:rPr>
      </w:pPr>
      <w:r w:rsidRPr="00650FE3">
        <w:rPr>
          <w:sz w:val="20"/>
          <w:lang w:val="fr-FR"/>
        </w:rPr>
        <w:t>La Plaine, Beaurieux</w:t>
      </w:r>
    </w:p>
    <w:p w14:paraId="4EAF8AFB" w14:textId="77777777" w:rsidR="00650FE3" w:rsidRPr="0032190F" w:rsidRDefault="00650FE3" w:rsidP="00894CE0">
      <w:pPr>
        <w:jc w:val="both"/>
        <w:rPr>
          <w:lang w:val="fr-FR"/>
        </w:rPr>
      </w:pPr>
    </w:p>
    <w:p w14:paraId="78BB3065" w14:textId="56D9FCCC" w:rsidR="00B959E4" w:rsidRPr="00650FE3" w:rsidRDefault="00B959E4" w:rsidP="00242C0F">
      <w:pPr>
        <w:rPr>
          <w:lang w:val="fr-FR"/>
        </w:rPr>
      </w:pPr>
      <w:r w:rsidRPr="00650FE3">
        <w:rPr>
          <w:lang w:val="fr-FR"/>
        </w:rPr>
        <w:t>Habitat du Néolithique moyen II (Cerny) avec un possible bâtiment collectif (BIB 2646)</w:t>
      </w:r>
    </w:p>
    <w:p w14:paraId="0C6BF6C4" w14:textId="77777777" w:rsidR="00827409" w:rsidRDefault="00827409" w:rsidP="00242C0F">
      <w:pPr>
        <w:rPr>
          <w:szCs w:val="22"/>
          <w:lang w:val="fr-FR"/>
        </w:rPr>
      </w:pPr>
    </w:p>
    <w:p w14:paraId="36F0BB38" w14:textId="51008548" w:rsidR="00827409" w:rsidRDefault="00827409" w:rsidP="00827409">
      <w:pPr>
        <w:pStyle w:val="Heading2"/>
      </w:pPr>
      <w:r>
        <w:lastRenderedPageBreak/>
        <w:t>tombes</w:t>
      </w:r>
    </w:p>
    <w:p w14:paraId="366F668D" w14:textId="42C7C380" w:rsidR="00827409" w:rsidRPr="00827409" w:rsidRDefault="00827409" w:rsidP="00827409">
      <w:pPr>
        <w:jc w:val="both"/>
        <w:rPr>
          <w:lang w:val="fr-FR"/>
        </w:rPr>
      </w:pPr>
      <w:r w:rsidRPr="00650FE3">
        <w:rPr>
          <w:lang w:val="fr-FR"/>
        </w:rPr>
        <w:t xml:space="preserve">Le monument funéraire de Beaurieux, attribué au </w:t>
      </w:r>
      <w:bookmarkStart w:id="2902" w:name="_Hlk147215046"/>
      <w:r>
        <w:fldChar w:fldCharType="begin"/>
      </w:r>
      <w:r w:rsidRPr="00C33B2D">
        <w:rPr>
          <w:lang w:val="fr-FR"/>
        </w:rPr>
        <w:instrText>HYPERLINK "file:///C:\\Users\\Thomas%20Huet\\Desktop\\Documentation%20archéologique%20liée%20à%20la%20thèse\\Cultures.docx" \l "Cul_Michelsberg"</w:instrText>
      </w:r>
      <w:r>
        <w:fldChar w:fldCharType="separate"/>
      </w:r>
      <w:r w:rsidRPr="00650FE3">
        <w:rPr>
          <w:rStyle w:val="Hyperlink"/>
          <w:lang w:val="fr-FR"/>
        </w:rPr>
        <w:t>Michelsberg</w:t>
      </w:r>
      <w:r>
        <w:rPr>
          <w:rStyle w:val="Hyperlink"/>
          <w:lang w:val="fr-FR"/>
        </w:rPr>
        <w:fldChar w:fldCharType="end"/>
      </w:r>
      <w:bookmarkEnd w:id="2902"/>
      <w:r w:rsidRPr="00650FE3">
        <w:rPr>
          <w:lang w:val="fr-FR"/>
        </w:rPr>
        <w:t>, a livré deux sépultures (L. Manolakakis</w:t>
      </w:r>
      <w:r w:rsidRPr="00650FE3">
        <w:rPr>
          <w:szCs w:val="22"/>
          <w:lang w:val="fr-FR"/>
        </w:rPr>
        <w:t xml:space="preserve"> com. pers.). </w:t>
      </w:r>
      <w:r w:rsidRPr="00650FE3">
        <w:rPr>
          <w:lang w:val="fr-FR"/>
        </w:rPr>
        <w:t xml:space="preserve"> </w:t>
      </w:r>
    </w:p>
    <w:p w14:paraId="2D3E192B" w14:textId="77777777" w:rsidR="00827409" w:rsidRDefault="00827409" w:rsidP="00242C0F">
      <w:pPr>
        <w:rPr>
          <w:szCs w:val="22"/>
          <w:lang w:val="fr-FR"/>
        </w:rPr>
      </w:pPr>
    </w:p>
    <w:p w14:paraId="53FD9A97" w14:textId="6CBA4955" w:rsidR="00827409" w:rsidRDefault="00827409" w:rsidP="00827409">
      <w:pPr>
        <w:pStyle w:val="Heading3"/>
      </w:pPr>
      <w:r>
        <w:t>tombe 1</w:t>
      </w:r>
    </w:p>
    <w:p w14:paraId="21BCDB85" w14:textId="271840B4" w:rsidR="00827409" w:rsidRDefault="00827409" w:rsidP="00827409">
      <w:pPr>
        <w:jc w:val="both"/>
        <w:rPr>
          <w:szCs w:val="22"/>
          <w:lang w:val="fr-FR"/>
        </w:rPr>
      </w:pPr>
      <w:r w:rsidRPr="00650FE3">
        <w:rPr>
          <w:lang w:val="fr-FR"/>
        </w:rPr>
        <w:t>La première sépulture est celle d’un jeune adulte mâle associé avec un mobilier conséquent (céramiques et pointes de flèches). Un amas au pied de l’individu conserve des tranchets avec leurs éclats (L. Manolakakis</w:t>
      </w:r>
      <w:r w:rsidRPr="00650FE3">
        <w:rPr>
          <w:szCs w:val="22"/>
          <w:lang w:val="fr-FR"/>
        </w:rPr>
        <w:t xml:space="preserve"> com. pers.). daté de 4200/4150 BCE, se situe à environ 800 m au nord de l’habitat contemporain de </w:t>
      </w:r>
      <w:bookmarkStart w:id="2903" w:name="_Hlk136766197"/>
      <w:r w:rsidRPr="00650FE3">
        <w:rPr>
          <w:szCs w:val="22"/>
          <w:lang w:val="fr-FR"/>
        </w:rPr>
        <w:fldChar w:fldCharType="begin"/>
      </w:r>
      <w:r w:rsidRPr="00650FE3">
        <w:rPr>
          <w:szCs w:val="22"/>
          <w:lang w:val="fr-FR"/>
        </w:rPr>
        <w:instrText xml:space="preserve"> HYPERLINK "Sites.docx" \l "Sit_Cuiry_Chaudardes" </w:instrText>
      </w:r>
      <w:r w:rsidRPr="00650FE3">
        <w:rPr>
          <w:szCs w:val="22"/>
          <w:lang w:val="fr-FR"/>
        </w:rPr>
      </w:r>
      <w:r w:rsidRPr="00650FE3">
        <w:rPr>
          <w:szCs w:val="22"/>
          <w:lang w:val="fr-FR"/>
        </w:rPr>
        <w:fldChar w:fldCharType="separate"/>
      </w:r>
      <w:r w:rsidRPr="00650FE3">
        <w:rPr>
          <w:rStyle w:val="Hyperlink"/>
          <w:szCs w:val="22"/>
          <w:lang w:val="fr-FR"/>
        </w:rPr>
        <w:t>Cuiry</w:t>
      </w:r>
      <w:r w:rsidRPr="00650FE3">
        <w:rPr>
          <w:szCs w:val="22"/>
          <w:lang w:val="fr-FR"/>
        </w:rPr>
        <w:fldChar w:fldCharType="end"/>
      </w:r>
      <w:r w:rsidRPr="00650FE3">
        <w:rPr>
          <w:szCs w:val="22"/>
          <w:lang w:val="fr-FR"/>
        </w:rPr>
        <w:t xml:space="preserve"> </w:t>
      </w:r>
      <w:bookmarkEnd w:id="2903"/>
      <w:r w:rsidRPr="00650FE3">
        <w:rPr>
          <w:szCs w:val="22"/>
          <w:lang w:val="fr-FR"/>
        </w:rPr>
        <w:t>(lab. Trajectoires)</w:t>
      </w:r>
    </w:p>
    <w:p w14:paraId="616E12F4" w14:textId="77777777" w:rsidR="00827409" w:rsidRDefault="00827409" w:rsidP="00242C0F">
      <w:pPr>
        <w:rPr>
          <w:szCs w:val="22"/>
          <w:lang w:val="fr-FR"/>
        </w:rPr>
      </w:pPr>
    </w:p>
    <w:p w14:paraId="6BE1429D" w14:textId="04A3CC50" w:rsidR="00827409" w:rsidRDefault="00827409" w:rsidP="00827409">
      <w:pPr>
        <w:pStyle w:val="Heading3"/>
      </w:pPr>
      <w:r>
        <w:t>tombe 2</w:t>
      </w:r>
    </w:p>
    <w:p w14:paraId="16BA0152" w14:textId="77777777" w:rsidR="00827409" w:rsidRDefault="00827409" w:rsidP="00827409">
      <w:pPr>
        <w:rPr>
          <w:szCs w:val="22"/>
          <w:lang w:val="fr-FR"/>
        </w:rPr>
      </w:pPr>
      <w:r w:rsidRPr="00650FE3">
        <w:rPr>
          <w:lang w:val="fr-FR"/>
        </w:rPr>
        <w:t>La seconde est celle d’un adulte replié dans la moitié supérieure du cercueil. Il est accompagné de deux lames en silex. On note une litière d’algue, un coffrage en bois surélevé (L. Manolakakis</w:t>
      </w:r>
      <w:r w:rsidRPr="00650FE3">
        <w:rPr>
          <w:szCs w:val="22"/>
          <w:lang w:val="fr-FR"/>
        </w:rPr>
        <w:t xml:space="preserve"> com. pers.). Dans cette tombe on trouve une flèche en silex peinte qui peut provenir soit d’un arc soit d’un javelot </w:t>
      </w:r>
      <w:r w:rsidRPr="00650FE3">
        <w:rPr>
          <w:lang w:val="fr-FR"/>
        </w:rPr>
        <w:t>(L. Manolakakis</w:t>
      </w:r>
      <w:r w:rsidRPr="00650FE3">
        <w:rPr>
          <w:szCs w:val="22"/>
          <w:lang w:val="fr-FR"/>
        </w:rPr>
        <w:t xml:space="preserve"> com. pers.).</w:t>
      </w:r>
    </w:p>
    <w:p w14:paraId="203E7277" w14:textId="77777777" w:rsidR="00827409" w:rsidRPr="00827409" w:rsidRDefault="00827409" w:rsidP="00827409">
      <w:pPr>
        <w:rPr>
          <w:lang w:val="fr-FR" w:eastAsia="fr-FR"/>
        </w:rPr>
      </w:pPr>
    </w:p>
    <w:p w14:paraId="2A841294" w14:textId="77777777" w:rsidR="00650FE3" w:rsidRPr="00650FE3" w:rsidRDefault="00650FE3" w:rsidP="00242C0F">
      <w:pPr>
        <w:rPr>
          <w:szCs w:val="22"/>
          <w:lang w:val="fr-FR"/>
        </w:rPr>
      </w:pPr>
    </w:p>
    <w:p w14:paraId="76F2C65F" w14:textId="79073CFC" w:rsidR="00650FE3" w:rsidRPr="00650FE3" w:rsidRDefault="00650FE3" w:rsidP="00650FE3">
      <w:pPr>
        <w:pStyle w:val="Heading1"/>
      </w:pPr>
      <w:bookmarkStart w:id="2904" w:name="Sit_Concevreux"/>
      <w:r w:rsidRPr="00650FE3">
        <w:t>CONCEVREUX</w:t>
      </w:r>
    </w:p>
    <w:bookmarkEnd w:id="2904"/>
    <w:p w14:paraId="2658B827" w14:textId="77777777" w:rsidR="00650FE3" w:rsidRPr="00650FE3" w:rsidRDefault="00650FE3" w:rsidP="00242C0F">
      <w:pPr>
        <w:rPr>
          <w:szCs w:val="22"/>
          <w:lang w:val="fr-FR"/>
        </w:rPr>
      </w:pPr>
    </w:p>
    <w:p w14:paraId="18A4F8D8" w14:textId="6E3FC612" w:rsidR="00650FE3" w:rsidRPr="00650FE3" w:rsidRDefault="00650FE3" w:rsidP="00242C0F">
      <w:pPr>
        <w:rPr>
          <w:szCs w:val="22"/>
          <w:lang w:val="fr-FR"/>
        </w:rPr>
      </w:pPr>
      <w:r w:rsidRPr="00650FE3">
        <w:rPr>
          <w:szCs w:val="22"/>
          <w:lang w:val="fr-FR"/>
        </w:rPr>
        <w:t xml:space="preserve">Concevreux ‘La Rosière’, à moins de 500 m à l’ouest de l’enceinte </w:t>
      </w:r>
      <w:hyperlink r:id="rId6758" w:anchor="Cul_Michelsberg" w:history="1">
        <w:r w:rsidR="00827409" w:rsidRPr="00650FE3">
          <w:rPr>
            <w:rStyle w:val="Hyperlink"/>
            <w:lang w:val="fr-FR"/>
          </w:rPr>
          <w:t>Michelsberg</w:t>
        </w:r>
      </w:hyperlink>
      <w:r w:rsidR="00827409">
        <w:rPr>
          <w:rStyle w:val="Hyperlink"/>
          <w:lang w:val="fr-FR"/>
        </w:rPr>
        <w:t xml:space="preserve"> </w:t>
      </w:r>
      <w:r w:rsidRPr="00650FE3">
        <w:rPr>
          <w:szCs w:val="22"/>
          <w:lang w:val="fr-FR"/>
        </w:rPr>
        <w:t>de Concevreux (lab. Trajectoires)</w:t>
      </w:r>
    </w:p>
    <w:p w14:paraId="6E3B342E" w14:textId="77777777" w:rsidR="002D2382" w:rsidRPr="0032190F" w:rsidRDefault="002D2382" w:rsidP="00242C0F">
      <w:pPr>
        <w:rPr>
          <w:sz w:val="22"/>
          <w:szCs w:val="22"/>
          <w:lang w:val="fr-FR"/>
        </w:rPr>
      </w:pPr>
    </w:p>
    <w:p w14:paraId="704DA9AA" w14:textId="77777777" w:rsidR="00707DD5" w:rsidRPr="0032190F" w:rsidRDefault="00367E80" w:rsidP="00426FF9">
      <w:pPr>
        <w:pStyle w:val="Heading1"/>
      </w:pPr>
      <w:bookmarkStart w:id="2905" w:name="Sit_Cul_Froid"/>
      <w:r w:rsidRPr="0032190F">
        <w:t>CUL-FROID</w:t>
      </w:r>
    </w:p>
    <w:bookmarkEnd w:id="2905"/>
    <w:p w14:paraId="6E72E0C2" w14:textId="77777777" w:rsidR="00707DD5" w:rsidRPr="0032190F" w:rsidRDefault="00707DD5" w:rsidP="00242C0F">
      <w:pPr>
        <w:rPr>
          <w:szCs w:val="22"/>
          <w:lang w:val="fr-FR"/>
        </w:rPr>
      </w:pPr>
    </w:p>
    <w:p w14:paraId="48255203" w14:textId="63D675BB" w:rsidR="00947FA0" w:rsidRPr="0032190F" w:rsidRDefault="002D2382" w:rsidP="00242C0F">
      <w:pPr>
        <w:rPr>
          <w:szCs w:val="22"/>
          <w:lang w:val="fr-FR"/>
        </w:rPr>
      </w:pPr>
      <w:r w:rsidRPr="0032190F">
        <w:rPr>
          <w:szCs w:val="22"/>
          <w:lang w:val="fr-FR"/>
        </w:rPr>
        <w:t xml:space="preserve">Le site </w:t>
      </w:r>
      <w:r w:rsidR="00D7073F" w:rsidRPr="0032190F">
        <w:rPr>
          <w:szCs w:val="22"/>
          <w:lang w:val="fr-FR"/>
        </w:rPr>
        <w:t>de Cul-Froid (</w:t>
      </w:r>
      <w:r w:rsidRPr="0032190F">
        <w:rPr>
          <w:szCs w:val="22"/>
          <w:lang w:val="fr-FR"/>
        </w:rPr>
        <w:t>Boury-en-Vexin</w:t>
      </w:r>
      <w:r w:rsidR="00D7073F" w:rsidRPr="0032190F">
        <w:rPr>
          <w:szCs w:val="22"/>
          <w:lang w:val="fr-FR"/>
        </w:rPr>
        <w:t>, Oise) a livré une idole [</w:t>
      </w:r>
      <w:hyperlink r:id="rId6759" w:anchor="Cul_Art_TAC_T_a_statuettes" w:history="1">
        <w:r w:rsidR="00D7073F" w:rsidRPr="0032190F">
          <w:rPr>
            <w:rStyle w:val="Hyperlink"/>
            <w:szCs w:val="22"/>
            <w:lang w:val="fr-FR"/>
          </w:rPr>
          <w:t>statuette</w:t>
        </w:r>
      </w:hyperlink>
      <w:r w:rsidR="00D7073F" w:rsidRPr="0032190F">
        <w:rPr>
          <w:szCs w:val="22"/>
          <w:lang w:val="fr-FR"/>
        </w:rPr>
        <w:t xml:space="preserve">] féminine </w:t>
      </w:r>
      <w:hyperlink r:id="rId6760" w:anchor="Cul_Chasseen" w:history="1">
        <w:r w:rsidR="00D7073F" w:rsidRPr="0032190F">
          <w:rPr>
            <w:rStyle w:val="Hyperlink"/>
            <w:szCs w:val="22"/>
            <w:lang w:val="fr-FR"/>
          </w:rPr>
          <w:t>chasséenne</w:t>
        </w:r>
      </w:hyperlink>
      <w:r w:rsidR="00D7073F" w:rsidRPr="0032190F">
        <w:rPr>
          <w:szCs w:val="22"/>
          <w:lang w:val="fr-FR"/>
        </w:rPr>
        <w:t xml:space="preserve"> (BIB 2359 fig. 34)</w:t>
      </w:r>
      <w:r w:rsidR="00947FA0" w:rsidRPr="0032190F">
        <w:rPr>
          <w:szCs w:val="22"/>
          <w:lang w:val="fr-FR"/>
        </w:rPr>
        <w:t xml:space="preserve"> Enceinte chasséenne (BIB 2471)</w:t>
      </w:r>
    </w:p>
    <w:p w14:paraId="5AC80758" w14:textId="62F4A331" w:rsidR="00707DD5" w:rsidRPr="0032190F" w:rsidRDefault="00707DD5" w:rsidP="00707DD5">
      <w:pPr>
        <w:jc w:val="both"/>
        <w:rPr>
          <w:lang w:val="fr-FR"/>
        </w:rPr>
      </w:pPr>
      <w:r w:rsidRPr="0032190F">
        <w:rPr>
          <w:lang w:val="fr-FR"/>
        </w:rPr>
        <w:t xml:space="preserve">L’enceinte monumentale de Boury en Vexin (Oise), datée du </w:t>
      </w:r>
      <w:hyperlink r:id="rId6761" w:anchor="Cul_Neo_Moyen" w:history="1">
        <w:r w:rsidRPr="0032190F">
          <w:rPr>
            <w:rStyle w:val="Hyperlink"/>
            <w:lang w:val="fr-FR"/>
          </w:rPr>
          <w:t>Néolithique moyen</w:t>
        </w:r>
      </w:hyperlink>
      <w:r w:rsidRPr="0032190F">
        <w:rPr>
          <w:lang w:val="fr-FR"/>
        </w:rPr>
        <w:t xml:space="preserve"> à livré plusieurs pièces de viandes (surtout vache et mouton) à peine entamée. Cette observation, que l’on peut comparer avec celle faite à </w:t>
      </w:r>
      <w:hyperlink r:id="rId6762" w:anchor="Sit_Villeneuve_Tolosane" w:history="1">
        <w:r w:rsidRPr="0032190F">
          <w:rPr>
            <w:rStyle w:val="Hyperlink"/>
            <w:lang w:val="fr-FR"/>
          </w:rPr>
          <w:t>Villeneuve-Tolosane</w:t>
        </w:r>
      </w:hyperlink>
      <w:r w:rsidRPr="0032190F">
        <w:rPr>
          <w:lang w:val="fr-FR"/>
        </w:rPr>
        <w:t>, et le fait que l’on ne trouve aucune trace d’habitation, plaide pour un usage de banquets cérémoniels dans l’enceinte (SS BIB)</w:t>
      </w:r>
    </w:p>
    <w:p w14:paraId="46CE9508" w14:textId="77777777" w:rsidR="00AD0253" w:rsidRPr="0032190F" w:rsidRDefault="00AD0253" w:rsidP="00AD0253">
      <w:pPr>
        <w:rPr>
          <w:lang w:val="fr-FR"/>
        </w:rPr>
      </w:pPr>
      <w:r w:rsidRPr="0032190F">
        <w:rPr>
          <w:lang w:val="fr-FR"/>
        </w:rPr>
        <w:t>A Bourg-en-Vexin : dépôt de carcasses préparées (ovins et bovins)(BIB Bréhardin BIB 1708)</w:t>
      </w:r>
    </w:p>
    <w:p w14:paraId="7E383A7B" w14:textId="77777777" w:rsidR="00707DD5" w:rsidRPr="0032190F" w:rsidRDefault="00E044A0" w:rsidP="00707DD5">
      <w:pPr>
        <w:jc w:val="both"/>
        <w:rPr>
          <w:lang w:val="fr-FR"/>
        </w:rPr>
      </w:pPr>
      <w:r>
        <w:rPr>
          <w:lang w:val="fr-FR"/>
        </w:rPr>
        <w:t>Enceinte et habitat, dépôts sacrificiels. Les animaux sacrifiés sont dominés par les jeunes moutons et les bovidés (BIB 2646)</w:t>
      </w:r>
    </w:p>
    <w:p w14:paraId="4E287413" w14:textId="77777777" w:rsidR="00707DD5" w:rsidRPr="0032190F" w:rsidRDefault="00707DD5" w:rsidP="00707DD5">
      <w:pPr>
        <w:rPr>
          <w:lang w:val="fr-FR"/>
        </w:rPr>
      </w:pPr>
      <w:r w:rsidRPr="0032190F">
        <w:rPr>
          <w:lang w:val="fr-FR"/>
        </w:rPr>
        <w:t>[enceinte cérémonielle]</w:t>
      </w:r>
      <w:r w:rsidR="00AD0253" w:rsidRPr="0032190F">
        <w:rPr>
          <w:lang w:val="fr-FR"/>
        </w:rPr>
        <w:t xml:space="preserve"> </w:t>
      </w:r>
    </w:p>
    <w:p w14:paraId="00F9CC41" w14:textId="77777777" w:rsidR="00FC4012" w:rsidRPr="0032190F" w:rsidRDefault="00FC4012" w:rsidP="00242C0F">
      <w:pPr>
        <w:rPr>
          <w:sz w:val="22"/>
          <w:szCs w:val="22"/>
          <w:lang w:val="fr-FR"/>
        </w:rPr>
      </w:pPr>
    </w:p>
    <w:p w14:paraId="0A1D9ACE" w14:textId="77777777" w:rsidR="001A073E" w:rsidRPr="0032190F" w:rsidRDefault="00FC4012" w:rsidP="00426FF9">
      <w:pPr>
        <w:pStyle w:val="Heading1"/>
      </w:pPr>
      <w:bookmarkStart w:id="2906" w:name="Sit_Cave_Fees"/>
      <w:r w:rsidRPr="0032190F">
        <w:t>CAVE-AUX-FEES</w:t>
      </w:r>
    </w:p>
    <w:bookmarkEnd w:id="2906"/>
    <w:p w14:paraId="2CC8855D" w14:textId="77777777" w:rsidR="00FC4012" w:rsidRPr="00DE55E6" w:rsidRDefault="002F3934" w:rsidP="00242C0F">
      <w:pPr>
        <w:rPr>
          <w:sz w:val="20"/>
          <w:szCs w:val="22"/>
          <w:lang w:val="fr-FR"/>
        </w:rPr>
      </w:pPr>
      <w:r w:rsidRPr="00DE55E6">
        <w:rPr>
          <w:sz w:val="20"/>
          <w:szCs w:val="22"/>
          <w:lang w:val="fr-FR"/>
        </w:rPr>
        <w:t>Cave aux Fées</w:t>
      </w:r>
    </w:p>
    <w:p w14:paraId="23B10C6D" w14:textId="77777777" w:rsidR="002F3934" w:rsidRPr="0032190F" w:rsidRDefault="002F3934" w:rsidP="00242C0F">
      <w:pPr>
        <w:rPr>
          <w:sz w:val="22"/>
          <w:szCs w:val="22"/>
          <w:lang w:val="fr-FR"/>
        </w:rPr>
      </w:pPr>
    </w:p>
    <w:p w14:paraId="5A36864E" w14:textId="7F228DA5" w:rsidR="00FC4012" w:rsidRPr="0032190F" w:rsidRDefault="00FC4012" w:rsidP="00C40C10">
      <w:pPr>
        <w:jc w:val="both"/>
        <w:rPr>
          <w:szCs w:val="22"/>
          <w:lang w:val="fr-FR"/>
        </w:rPr>
      </w:pPr>
      <w:r w:rsidRPr="0032190F">
        <w:rPr>
          <w:szCs w:val="22"/>
          <w:lang w:val="fr-FR"/>
        </w:rPr>
        <w:t>L'</w:t>
      </w:r>
      <w:hyperlink r:id="rId6763" w:anchor="Cul_Megalithisme_t_allee_couverte" w:history="1">
        <w:r w:rsidR="00C12902" w:rsidRPr="0032190F">
          <w:rPr>
            <w:rStyle w:val="Hyperlink"/>
            <w:lang w:val="fr-FR"/>
          </w:rPr>
          <w:t>allée couverte</w:t>
        </w:r>
      </w:hyperlink>
      <w:r w:rsidR="00C12902" w:rsidRPr="0032190F">
        <w:rPr>
          <w:lang w:val="fr-FR"/>
        </w:rPr>
        <w:t xml:space="preserve"> </w:t>
      </w:r>
      <w:r w:rsidRPr="0032190F">
        <w:rPr>
          <w:szCs w:val="22"/>
          <w:lang w:val="fr-FR"/>
        </w:rPr>
        <w:t>de la Cave-aux-Fées (Brueil-en-Vexin, Yvelines).</w:t>
      </w:r>
      <w:r w:rsidR="00C40C10" w:rsidRPr="0032190F">
        <w:rPr>
          <w:szCs w:val="22"/>
          <w:lang w:val="fr-FR"/>
        </w:rPr>
        <w:t xml:space="preserve"> Une mesure d'âge obtenue par le Laboratoire de Gif-sur- Yvette à partir des esquilles osseuses recueillies à la base de la couche archéologique (GIF 3929) : 4 170 ± 130 ans, soit en datation conventionnelle non calibrée 2 220 B.C. Sans qu'il soit possible de voir là la datation des gravures elles-mêmes, tout au moins s'agit-il d'un </w:t>
      </w:r>
      <w:r w:rsidR="00C40C10" w:rsidRPr="0032190F">
        <w:rPr>
          <w:i/>
          <w:szCs w:val="22"/>
          <w:lang w:val="fr-FR"/>
        </w:rPr>
        <w:t>terminus ante que m</w:t>
      </w:r>
      <w:r w:rsidR="00C40C10" w:rsidRPr="0032190F">
        <w:rPr>
          <w:szCs w:val="22"/>
          <w:lang w:val="fr-FR"/>
        </w:rPr>
        <w:t xml:space="preserve"> tout à fait en accord avec la chronologie généralement admise pour les allées couvertes bretonnes et d'une période où la civilisation </w:t>
      </w:r>
      <w:hyperlink r:id="rId6764" w:anchor="Cul_Seine_Oise_Marne" w:history="1">
        <w:r w:rsidR="00C40C10" w:rsidRPr="0032190F">
          <w:rPr>
            <w:rStyle w:val="Hyperlink"/>
            <w:szCs w:val="22"/>
            <w:lang w:val="fr-FR"/>
          </w:rPr>
          <w:t>SOM</w:t>
        </w:r>
      </w:hyperlink>
      <w:r w:rsidR="00C40C10" w:rsidRPr="0032190F">
        <w:rPr>
          <w:szCs w:val="22"/>
          <w:lang w:val="fr-FR"/>
        </w:rPr>
        <w:t xml:space="preserve"> est déjà bien implantée dans le Bassin parisien.(BIB 2403) </w:t>
      </w:r>
    </w:p>
    <w:p w14:paraId="78CB3237" w14:textId="77777777" w:rsidR="00C40C10" w:rsidRPr="0032190F" w:rsidRDefault="00C40C10" w:rsidP="00C40C10">
      <w:pPr>
        <w:jc w:val="both"/>
        <w:rPr>
          <w:sz w:val="22"/>
          <w:szCs w:val="22"/>
          <w:lang w:val="fr-FR"/>
        </w:rPr>
      </w:pPr>
    </w:p>
    <w:p w14:paraId="26526244" w14:textId="77777777" w:rsidR="00FC4012" w:rsidRPr="0032190F" w:rsidRDefault="00FC4012" w:rsidP="00FC4012">
      <w:pPr>
        <w:pStyle w:val="Heading2"/>
      </w:pPr>
      <w:r w:rsidRPr="0032190F">
        <w:lastRenderedPageBreak/>
        <w:t>Pilier décoré</w:t>
      </w:r>
    </w:p>
    <w:p w14:paraId="41908EF7" w14:textId="77777777" w:rsidR="00C40C10" w:rsidRPr="0032190F" w:rsidRDefault="00FC4012" w:rsidP="00FC4012">
      <w:pPr>
        <w:rPr>
          <w:lang w:val="fr-FR"/>
        </w:rPr>
      </w:pPr>
      <w:r w:rsidRPr="0032190F">
        <w:rPr>
          <w:rFonts w:eastAsia="Code2000"/>
          <w:lang w:val="fr-FR" w:eastAsia="en-GB"/>
        </w:rPr>
        <w:t xml:space="preserve">Le pilier portant les gravures, d'une hauteur totale de 2,50 m </w:t>
      </w:r>
      <w:r w:rsidRPr="0032190F">
        <w:rPr>
          <w:rFonts w:eastAsia="Code2000" w:hint="eastAsia"/>
          <w:lang w:val="fr-FR" w:eastAsia="en-GB"/>
        </w:rPr>
        <w:t>—</w:t>
      </w:r>
      <w:r w:rsidRPr="0032190F">
        <w:rPr>
          <w:rFonts w:eastAsia="Code2000"/>
          <w:lang w:val="fr-FR" w:eastAsia="en-GB"/>
        </w:rPr>
        <w:t xml:space="preserve"> et de 2,30 m hors du sol </w:t>
      </w:r>
      <w:r w:rsidRPr="0032190F">
        <w:rPr>
          <w:rFonts w:eastAsia="Code2000" w:hint="eastAsia"/>
          <w:lang w:val="fr-FR" w:eastAsia="en-GB"/>
        </w:rPr>
        <w:t>—</w:t>
      </w:r>
      <w:r w:rsidRPr="0032190F">
        <w:rPr>
          <w:rFonts w:eastAsia="Code2000"/>
          <w:lang w:val="fr-FR" w:eastAsia="en-GB"/>
        </w:rPr>
        <w:t xml:space="preserve"> pour une largeur maximum de 1,80 m, est parcouru de multiples fissures dont </w:t>
      </w:r>
      <w:r w:rsidR="00310591" w:rsidRPr="0032190F">
        <w:rPr>
          <w:rFonts w:eastAsia="Code2000"/>
          <w:lang w:val="fr-FR" w:eastAsia="en-GB"/>
        </w:rPr>
        <w:t>l</w:t>
      </w:r>
      <w:r w:rsidRPr="0032190F">
        <w:rPr>
          <w:rFonts w:eastAsia="Code2000"/>
          <w:lang w:val="fr-FR" w:eastAsia="en-GB"/>
        </w:rPr>
        <w:t xml:space="preserve">a plus profonde le coupe </w:t>
      </w:r>
      <w:r w:rsidRPr="0032190F">
        <w:rPr>
          <w:rFonts w:eastAsia="Code2000" w:hint="eastAsia"/>
          <w:lang w:val="fr-FR" w:eastAsia="en-GB"/>
        </w:rPr>
        <w:t>à</w:t>
      </w:r>
      <w:r w:rsidRPr="0032190F">
        <w:rPr>
          <w:rFonts w:eastAsia="Code2000"/>
          <w:lang w:val="fr-FR" w:eastAsia="en-GB"/>
        </w:rPr>
        <w:t xml:space="preserve"> environ mi-hauteur et, dans la partie droite, bifurque vers le haut et le bas du bloc : les traces de piquetage se limitent </w:t>
      </w:r>
      <w:r w:rsidRPr="0032190F">
        <w:rPr>
          <w:rFonts w:eastAsia="Code2000" w:hint="eastAsia"/>
          <w:lang w:val="fr-FR" w:eastAsia="en-GB"/>
        </w:rPr>
        <w:t>à</w:t>
      </w:r>
      <w:r w:rsidRPr="0032190F">
        <w:rPr>
          <w:rFonts w:eastAsia="Code2000"/>
          <w:lang w:val="fr-FR" w:eastAsia="en-GB"/>
        </w:rPr>
        <w:t xml:space="preserve"> la partie sup</w:t>
      </w:r>
      <w:r w:rsidRPr="0032190F">
        <w:rPr>
          <w:rFonts w:eastAsia="Code2000" w:hint="eastAsia"/>
          <w:lang w:val="fr-FR" w:eastAsia="en-GB"/>
        </w:rPr>
        <w:t>é</w:t>
      </w:r>
      <w:r w:rsidRPr="0032190F">
        <w:rPr>
          <w:rFonts w:eastAsia="Code2000"/>
          <w:lang w:val="fr-FR" w:eastAsia="en-GB"/>
        </w:rPr>
        <w:t xml:space="preserve">rieure droite, distantes </w:t>
      </w:r>
      <w:r w:rsidRPr="0032190F">
        <w:rPr>
          <w:rFonts w:eastAsia="Code2000" w:hint="eastAsia"/>
          <w:lang w:val="fr-FR" w:eastAsia="en-GB"/>
        </w:rPr>
        <w:t>à</w:t>
      </w:r>
      <w:r w:rsidRPr="0032190F">
        <w:rPr>
          <w:rFonts w:eastAsia="Code2000"/>
          <w:lang w:val="fr-FR" w:eastAsia="en-GB"/>
        </w:rPr>
        <w:t xml:space="preserve"> leur base de 0,80 m et </w:t>
      </w:r>
      <w:r w:rsidRPr="0032190F">
        <w:rPr>
          <w:rFonts w:eastAsia="Code2000" w:hint="eastAsia"/>
          <w:lang w:val="fr-FR" w:eastAsia="en-GB"/>
        </w:rPr>
        <w:t>à</w:t>
      </w:r>
      <w:r w:rsidRPr="0032190F">
        <w:rPr>
          <w:rFonts w:eastAsia="Code2000"/>
          <w:lang w:val="fr-FR" w:eastAsia="en-GB"/>
        </w:rPr>
        <w:t xml:space="preserve"> leur sommet de 1,80 m du sol actuel de la s</w:t>
      </w:r>
      <w:r w:rsidRPr="0032190F">
        <w:rPr>
          <w:rFonts w:eastAsia="Code2000" w:hint="eastAsia"/>
          <w:lang w:val="fr-FR" w:eastAsia="en-GB"/>
        </w:rPr>
        <w:t>é</w:t>
      </w:r>
      <w:r w:rsidRPr="0032190F">
        <w:rPr>
          <w:rFonts w:eastAsia="Code2000"/>
          <w:lang w:val="fr-FR" w:eastAsia="en-GB"/>
        </w:rPr>
        <w:t xml:space="preserve">pulture (BIB 2403) </w:t>
      </w:r>
      <w:r w:rsidR="00C40C10" w:rsidRPr="0032190F">
        <w:rPr>
          <w:rFonts w:eastAsia="Code2000"/>
          <w:lang w:val="fr-FR" w:eastAsia="en-GB"/>
        </w:rPr>
        <w:t>3 gravures ornant un pilier de la paroi ouest (BIB 2403)</w:t>
      </w:r>
    </w:p>
    <w:p w14:paraId="61C95F69" w14:textId="77777777" w:rsidR="00FC4012" w:rsidRPr="0032190F" w:rsidRDefault="00FC4012" w:rsidP="00FC4012">
      <w:pPr>
        <w:rPr>
          <w:lang w:val="fr-FR"/>
        </w:rPr>
      </w:pPr>
    </w:p>
    <w:p w14:paraId="055E3C81" w14:textId="77777777" w:rsidR="00FC4012" w:rsidRPr="0032190F" w:rsidRDefault="00FC4012" w:rsidP="00FC4012">
      <w:pPr>
        <w:pStyle w:val="Heading3"/>
      </w:pPr>
      <w:r w:rsidRPr="0032190F">
        <w:t>"pointe de lance"</w:t>
      </w:r>
    </w:p>
    <w:p w14:paraId="0B43CFEC" w14:textId="1CD1872D" w:rsidR="00FC4012" w:rsidRPr="0032190F" w:rsidRDefault="00FC4012" w:rsidP="00D11FB3">
      <w:pPr>
        <w:jc w:val="both"/>
        <w:rPr>
          <w:rFonts w:eastAsia="Code2000"/>
          <w:lang w:val="fr-FR" w:eastAsia="en-GB"/>
        </w:rPr>
      </w:pPr>
      <w:r w:rsidRPr="0032190F">
        <w:rPr>
          <w:rFonts w:eastAsia="Code2000"/>
          <w:lang w:val="fr-FR" w:eastAsia="en-GB"/>
        </w:rPr>
        <w:t>La pointe de lance [</w:t>
      </w:r>
      <w:hyperlink r:id="rId6765" w:anchor="Cul_Art_TAC_T_t_palette" w:history="1">
        <w:r w:rsidR="007A7428" w:rsidRPr="0032190F">
          <w:rPr>
            <w:rStyle w:val="Hyperlink"/>
            <w:szCs w:val="18"/>
            <w:lang w:val="fr-FR" w:eastAsia="en-GB"/>
          </w:rPr>
          <w:t>palette</w:t>
        </w:r>
      </w:hyperlink>
      <w:r w:rsidR="00DE55E6" w:rsidRPr="00DE55E6">
        <w:rPr>
          <w:lang w:val="fr-FR"/>
        </w:rPr>
        <w:t xml:space="preserve">, </w:t>
      </w:r>
      <w:hyperlink r:id="rId6766" w:anchor="Cul_Art_TAC_T_t_lance" w:history="1">
        <w:r w:rsidR="00DE55E6" w:rsidRPr="00DE55E6">
          <w:rPr>
            <w:rStyle w:val="Hyperlink"/>
            <w:strike/>
            <w:lang w:val="it-IT"/>
          </w:rPr>
          <w:t>lance</w:t>
        </w:r>
      </w:hyperlink>
      <w:r w:rsidRPr="0032190F">
        <w:rPr>
          <w:rFonts w:eastAsia="Code2000"/>
          <w:lang w:val="fr-FR" w:eastAsia="en-GB"/>
        </w:rPr>
        <w:t>] : le trait piquet</w:t>
      </w:r>
      <w:r w:rsidRPr="0032190F">
        <w:rPr>
          <w:rFonts w:eastAsia="Code2000" w:hint="eastAsia"/>
          <w:lang w:val="fr-FR" w:eastAsia="en-GB"/>
        </w:rPr>
        <w:t>é</w:t>
      </w:r>
      <w:r w:rsidRPr="0032190F">
        <w:rPr>
          <w:rFonts w:eastAsia="Code2000"/>
          <w:lang w:val="fr-FR" w:eastAsia="en-GB"/>
        </w:rPr>
        <w:t xml:space="preserve"> qui la cerne est large de 1,5 cm en moyenne, atteignant 2 cm entre p</w:t>
      </w:r>
      <w:r w:rsidRPr="0032190F">
        <w:rPr>
          <w:rFonts w:eastAsia="Code2000" w:hint="eastAsia"/>
          <w:lang w:val="fr-FR" w:eastAsia="en-GB"/>
        </w:rPr>
        <w:t>é</w:t>
      </w:r>
      <w:r w:rsidRPr="0032190F">
        <w:rPr>
          <w:rFonts w:eastAsia="Code2000"/>
          <w:lang w:val="fr-FR" w:eastAsia="en-GB"/>
        </w:rPr>
        <w:t>doncule et ailerons. A l'extr</w:t>
      </w:r>
      <w:r w:rsidRPr="0032190F">
        <w:rPr>
          <w:rFonts w:eastAsia="Code2000" w:hint="eastAsia"/>
          <w:lang w:val="fr-FR" w:eastAsia="en-GB"/>
        </w:rPr>
        <w:t>é</w:t>
      </w:r>
      <w:r w:rsidRPr="0032190F">
        <w:rPr>
          <w:rFonts w:eastAsia="Code2000"/>
          <w:lang w:val="fr-FR" w:eastAsia="en-GB"/>
        </w:rPr>
        <w:t>mit</w:t>
      </w:r>
      <w:r w:rsidRPr="0032190F">
        <w:rPr>
          <w:rFonts w:eastAsia="Code2000" w:hint="eastAsia"/>
          <w:lang w:val="fr-FR" w:eastAsia="en-GB"/>
        </w:rPr>
        <w:t>é</w:t>
      </w:r>
      <w:r w:rsidRPr="0032190F">
        <w:rPr>
          <w:rFonts w:eastAsia="Code2000"/>
          <w:lang w:val="fr-FR" w:eastAsia="en-GB"/>
        </w:rPr>
        <w:t xml:space="preserve"> du p</w:t>
      </w:r>
      <w:r w:rsidRPr="0032190F">
        <w:rPr>
          <w:rFonts w:eastAsia="Code2000" w:hint="eastAsia"/>
          <w:lang w:val="fr-FR" w:eastAsia="en-GB"/>
        </w:rPr>
        <w:t>é</w:t>
      </w:r>
      <w:r w:rsidRPr="0032190F">
        <w:rPr>
          <w:rFonts w:eastAsia="Code2000"/>
          <w:lang w:val="fr-FR" w:eastAsia="en-GB"/>
        </w:rPr>
        <w:t>doncule, le piquetage, diffus, s'allonge sur pr</w:t>
      </w:r>
      <w:r w:rsidRPr="0032190F">
        <w:rPr>
          <w:rFonts w:eastAsia="Code2000" w:hint="eastAsia"/>
          <w:lang w:val="fr-FR" w:eastAsia="en-GB"/>
        </w:rPr>
        <w:t>è</w:t>
      </w:r>
      <w:r w:rsidRPr="0032190F">
        <w:rPr>
          <w:rFonts w:eastAsia="Code2000"/>
          <w:lang w:val="fr-FR" w:eastAsia="en-GB"/>
        </w:rPr>
        <w:t>s de 6 cm. Il est fait de cupules plus ou moins jointives dont les mieux marqu</w:t>
      </w:r>
      <w:r w:rsidRPr="0032190F">
        <w:rPr>
          <w:rFonts w:eastAsia="Code2000" w:hint="eastAsia"/>
          <w:lang w:val="fr-FR" w:eastAsia="en-GB"/>
        </w:rPr>
        <w:t>é</w:t>
      </w:r>
      <w:r w:rsidRPr="0032190F">
        <w:rPr>
          <w:rFonts w:eastAsia="Code2000"/>
          <w:lang w:val="fr-FR" w:eastAsia="en-GB"/>
        </w:rPr>
        <w:t>es ont un diam</w:t>
      </w:r>
      <w:r w:rsidRPr="0032190F">
        <w:rPr>
          <w:rFonts w:eastAsia="Code2000" w:hint="eastAsia"/>
          <w:lang w:val="fr-FR" w:eastAsia="en-GB"/>
        </w:rPr>
        <w:t>è</w:t>
      </w:r>
      <w:r w:rsidRPr="0032190F">
        <w:rPr>
          <w:rFonts w:eastAsia="Code2000"/>
          <w:lang w:val="fr-FR" w:eastAsia="en-GB"/>
        </w:rPr>
        <w:t>tre de 3 mm. A l'int</w:t>
      </w:r>
      <w:r w:rsidRPr="0032190F">
        <w:rPr>
          <w:rFonts w:eastAsia="Code2000" w:hint="eastAsia"/>
          <w:lang w:val="fr-FR" w:eastAsia="en-GB"/>
        </w:rPr>
        <w:t>é</w:t>
      </w:r>
      <w:r w:rsidRPr="0032190F">
        <w:rPr>
          <w:rFonts w:eastAsia="Code2000"/>
          <w:lang w:val="fr-FR" w:eastAsia="en-GB"/>
        </w:rPr>
        <w:t>rieur du trait piquet</w:t>
      </w:r>
      <w:r w:rsidRPr="0032190F">
        <w:rPr>
          <w:rFonts w:eastAsia="Code2000" w:hint="eastAsia"/>
          <w:lang w:val="fr-FR" w:eastAsia="en-GB"/>
        </w:rPr>
        <w:t>é</w:t>
      </w:r>
      <w:r w:rsidRPr="0032190F">
        <w:rPr>
          <w:rFonts w:eastAsia="Code2000"/>
          <w:lang w:val="fr-FR" w:eastAsia="en-GB"/>
        </w:rPr>
        <w:t>, la longueur totale de la figure est de 59 cm. A son sommet irr</w:t>
      </w:r>
      <w:r w:rsidRPr="0032190F">
        <w:rPr>
          <w:rFonts w:eastAsia="Code2000" w:hint="eastAsia"/>
          <w:lang w:val="fr-FR" w:eastAsia="en-GB"/>
        </w:rPr>
        <w:t>é</w:t>
      </w:r>
      <w:r w:rsidRPr="0032190F">
        <w:rPr>
          <w:rFonts w:eastAsia="Code2000"/>
          <w:lang w:val="fr-FR" w:eastAsia="en-GB"/>
        </w:rPr>
        <w:t>guli</w:t>
      </w:r>
      <w:r w:rsidRPr="0032190F">
        <w:rPr>
          <w:rFonts w:eastAsia="Code2000" w:hint="eastAsia"/>
          <w:lang w:val="fr-FR" w:eastAsia="en-GB"/>
        </w:rPr>
        <w:t>è</w:t>
      </w:r>
      <w:r w:rsidRPr="0032190F">
        <w:rPr>
          <w:rFonts w:eastAsia="Code2000"/>
          <w:lang w:val="fr-FR" w:eastAsia="en-GB"/>
        </w:rPr>
        <w:t>rement arrondi, la largeur de la lame suppos</w:t>
      </w:r>
      <w:r w:rsidRPr="0032190F">
        <w:rPr>
          <w:rFonts w:eastAsia="Code2000" w:hint="eastAsia"/>
          <w:lang w:val="fr-FR" w:eastAsia="en-GB"/>
        </w:rPr>
        <w:t>é</w:t>
      </w:r>
      <w:r w:rsidRPr="0032190F">
        <w:rPr>
          <w:rFonts w:eastAsia="Code2000"/>
          <w:lang w:val="fr-FR" w:eastAsia="en-GB"/>
        </w:rPr>
        <w:t>e est de 11 cm alors qu'elle atteint 13 cm au niveau du d</w:t>
      </w:r>
      <w:r w:rsidRPr="0032190F">
        <w:rPr>
          <w:rFonts w:eastAsia="Code2000" w:hint="eastAsia"/>
          <w:lang w:val="fr-FR" w:eastAsia="en-GB"/>
        </w:rPr>
        <w:t>é</w:t>
      </w:r>
      <w:r w:rsidRPr="0032190F">
        <w:rPr>
          <w:rFonts w:eastAsia="Code2000"/>
          <w:lang w:val="fr-FR" w:eastAsia="en-GB"/>
        </w:rPr>
        <w:t xml:space="preserve">part des ailerons : </w:t>
      </w:r>
      <w:r w:rsidRPr="0032190F">
        <w:rPr>
          <w:rFonts w:eastAsia="Code2000" w:hint="eastAsia"/>
          <w:lang w:val="fr-FR" w:eastAsia="en-GB"/>
        </w:rPr>
        <w:t>à</w:t>
      </w:r>
      <w:r w:rsidRPr="0032190F">
        <w:rPr>
          <w:rFonts w:eastAsia="Code2000"/>
          <w:lang w:val="fr-FR" w:eastAsia="en-GB"/>
        </w:rPr>
        <w:t xml:space="preserve"> cet endroit, le p</w:t>
      </w:r>
      <w:r w:rsidRPr="0032190F">
        <w:rPr>
          <w:rFonts w:eastAsia="Code2000" w:hint="eastAsia"/>
          <w:lang w:val="fr-FR" w:eastAsia="en-GB"/>
        </w:rPr>
        <w:t>é</w:t>
      </w:r>
      <w:r w:rsidRPr="0032190F">
        <w:rPr>
          <w:rFonts w:eastAsia="Code2000"/>
          <w:lang w:val="fr-FR" w:eastAsia="en-GB"/>
        </w:rPr>
        <w:t>doncule mesure 3,5 cm de large alors qu'</w:t>
      </w:r>
      <w:r w:rsidRPr="0032190F">
        <w:rPr>
          <w:rFonts w:eastAsia="Code2000" w:hint="eastAsia"/>
          <w:lang w:val="fr-FR" w:eastAsia="en-GB"/>
        </w:rPr>
        <w:t>à</w:t>
      </w:r>
      <w:r w:rsidRPr="0032190F">
        <w:rPr>
          <w:rFonts w:eastAsia="Code2000"/>
          <w:lang w:val="fr-FR" w:eastAsia="en-GB"/>
        </w:rPr>
        <w:t xml:space="preserve"> sa pointe il n'est plus que de 2,5 cm (BIB 2403)</w:t>
      </w:r>
    </w:p>
    <w:p w14:paraId="438C46E8" w14:textId="77777777" w:rsidR="00FC4012" w:rsidRPr="0032190F" w:rsidRDefault="00FC4012" w:rsidP="00FC4012">
      <w:pPr>
        <w:rPr>
          <w:rFonts w:eastAsia="Code2000"/>
          <w:lang w:val="fr-FR" w:eastAsia="en-GB"/>
        </w:rPr>
      </w:pPr>
    </w:p>
    <w:p w14:paraId="778918A1" w14:textId="77777777" w:rsidR="00FC4012" w:rsidRPr="0032190F" w:rsidRDefault="007A7428" w:rsidP="00FC4012">
      <w:pPr>
        <w:pStyle w:val="Heading3"/>
        <w:rPr>
          <w:rFonts w:eastAsia="Code2000"/>
          <w:lang w:eastAsia="en-GB"/>
        </w:rPr>
      </w:pPr>
      <w:r w:rsidRPr="0032190F">
        <w:rPr>
          <w:rFonts w:eastAsia="Code2000"/>
          <w:lang w:eastAsia="en-GB"/>
        </w:rPr>
        <w:t>f</w:t>
      </w:r>
      <w:r w:rsidR="00FC4012" w:rsidRPr="0032190F">
        <w:rPr>
          <w:rFonts w:eastAsia="Code2000"/>
          <w:lang w:eastAsia="en-GB"/>
        </w:rPr>
        <w:t>igure quadrangulaire</w:t>
      </w:r>
    </w:p>
    <w:p w14:paraId="6182DD56" w14:textId="6A930EEE" w:rsidR="00FC4012" w:rsidRPr="0032190F" w:rsidRDefault="00FC4012" w:rsidP="00FC4012">
      <w:pPr>
        <w:jc w:val="both"/>
        <w:rPr>
          <w:rFonts w:eastAsia="Code2000"/>
          <w:lang w:val="fr-FR" w:eastAsia="en-GB"/>
        </w:rPr>
      </w:pPr>
      <w:r w:rsidRPr="0032190F">
        <w:rPr>
          <w:rFonts w:eastAsia="Code2000"/>
          <w:lang w:val="fr-FR" w:eastAsia="en-GB"/>
        </w:rPr>
        <w:t>La figure quadrangulaire : le haut de cette gravure est align</w:t>
      </w:r>
      <w:r w:rsidRPr="0032190F">
        <w:rPr>
          <w:rFonts w:eastAsia="Code2000" w:hint="eastAsia"/>
          <w:lang w:val="fr-FR" w:eastAsia="en-GB"/>
        </w:rPr>
        <w:t>é</w:t>
      </w:r>
      <w:r w:rsidRPr="0032190F">
        <w:rPr>
          <w:rFonts w:eastAsia="Code2000"/>
          <w:lang w:val="fr-FR" w:eastAsia="en-GB"/>
        </w:rPr>
        <w:t xml:space="preserve"> sur celui de la pointe de lance</w:t>
      </w:r>
      <w:r w:rsidR="00DE55E6">
        <w:rPr>
          <w:rFonts w:eastAsia="Code2000"/>
          <w:lang w:val="fr-FR" w:eastAsia="en-GB"/>
        </w:rPr>
        <w:t xml:space="preserve"> </w:t>
      </w:r>
      <w:r w:rsidR="00DE55E6" w:rsidRPr="0032190F">
        <w:rPr>
          <w:rFonts w:eastAsia="Code2000"/>
          <w:lang w:val="fr-FR" w:eastAsia="en-GB"/>
        </w:rPr>
        <w:t>[</w:t>
      </w:r>
      <w:hyperlink r:id="rId6767" w:anchor="Cul_Art_TAC_T_t_palette" w:history="1">
        <w:r w:rsidR="00DE55E6" w:rsidRPr="0032190F">
          <w:rPr>
            <w:rStyle w:val="Hyperlink"/>
            <w:szCs w:val="18"/>
            <w:lang w:val="fr-FR" w:eastAsia="en-GB"/>
          </w:rPr>
          <w:t>palette</w:t>
        </w:r>
      </w:hyperlink>
      <w:r w:rsidR="00DE55E6" w:rsidRPr="00DE55E6">
        <w:rPr>
          <w:lang w:val="fr-FR"/>
        </w:rPr>
        <w:t xml:space="preserve">, </w:t>
      </w:r>
      <w:hyperlink r:id="rId6768" w:anchor="Cul_Art_TAC_T_t_lance" w:history="1">
        <w:r w:rsidR="00DE55E6" w:rsidRPr="00DE55E6">
          <w:rPr>
            <w:rStyle w:val="Hyperlink"/>
            <w:strike/>
            <w:lang w:val="it-IT"/>
          </w:rPr>
          <w:t>lance</w:t>
        </w:r>
      </w:hyperlink>
      <w:r w:rsidR="00DE55E6" w:rsidRPr="0032190F">
        <w:rPr>
          <w:rFonts w:eastAsia="Code2000"/>
          <w:lang w:val="fr-FR" w:eastAsia="en-GB"/>
        </w:rPr>
        <w:t>]</w:t>
      </w:r>
      <w:r w:rsidRPr="0032190F">
        <w:rPr>
          <w:rFonts w:eastAsia="Code2000"/>
          <w:lang w:val="fr-FR" w:eastAsia="en-GB"/>
        </w:rPr>
        <w:t>, situ</w:t>
      </w:r>
      <w:r w:rsidRPr="0032190F">
        <w:rPr>
          <w:rFonts w:eastAsia="Code2000" w:hint="eastAsia"/>
          <w:lang w:val="fr-FR" w:eastAsia="en-GB"/>
        </w:rPr>
        <w:t>é</w:t>
      </w:r>
      <w:r w:rsidRPr="0032190F">
        <w:rPr>
          <w:rFonts w:eastAsia="Code2000"/>
          <w:lang w:val="fr-FR" w:eastAsia="en-GB"/>
        </w:rPr>
        <w:t xml:space="preserve">e environ 15 cm plus </w:t>
      </w:r>
      <w:r w:rsidRPr="0032190F">
        <w:rPr>
          <w:rFonts w:eastAsia="Code2000" w:hint="eastAsia"/>
          <w:lang w:val="fr-FR" w:eastAsia="en-GB"/>
        </w:rPr>
        <w:t>à</w:t>
      </w:r>
      <w:r w:rsidRPr="0032190F">
        <w:rPr>
          <w:rFonts w:eastAsia="Code2000"/>
          <w:lang w:val="fr-FR" w:eastAsia="en-GB"/>
        </w:rPr>
        <w:t xml:space="preserve"> droite. Dessin</w:t>
      </w:r>
      <w:r w:rsidRPr="0032190F">
        <w:rPr>
          <w:rFonts w:eastAsia="Code2000" w:hint="eastAsia"/>
          <w:lang w:val="fr-FR" w:eastAsia="en-GB"/>
        </w:rPr>
        <w:t>é</w:t>
      </w:r>
      <w:r w:rsidRPr="0032190F">
        <w:rPr>
          <w:rFonts w:eastAsia="Code2000"/>
          <w:lang w:val="fr-FR" w:eastAsia="en-GB"/>
        </w:rPr>
        <w:t>e par un piquetage, les mesures internes de cette figure sont de 34,5 cm de longueur maximum pour 21 cm dans sa partie la plus large. Bien que la partie sup</w:t>
      </w:r>
      <w:r w:rsidRPr="0032190F">
        <w:rPr>
          <w:rFonts w:eastAsia="Code2000" w:hint="eastAsia"/>
          <w:lang w:val="fr-FR" w:eastAsia="en-GB"/>
        </w:rPr>
        <w:t>é</w:t>
      </w:r>
      <w:r w:rsidRPr="0032190F">
        <w:rPr>
          <w:rFonts w:eastAsia="Code2000"/>
          <w:lang w:val="fr-FR" w:eastAsia="en-GB"/>
        </w:rPr>
        <w:t>rieure droite soit de lecture difficile (cf. infra), on peut estimer qu'il s'agit d'un quadrilat</w:t>
      </w:r>
      <w:r w:rsidRPr="0032190F">
        <w:rPr>
          <w:rFonts w:eastAsia="Code2000" w:hint="eastAsia"/>
          <w:lang w:val="fr-FR" w:eastAsia="en-GB"/>
        </w:rPr>
        <w:t>è</w:t>
      </w:r>
      <w:r w:rsidRPr="0032190F">
        <w:rPr>
          <w:rFonts w:eastAsia="Code2000"/>
          <w:lang w:val="fr-FR" w:eastAsia="en-GB"/>
        </w:rPr>
        <w:t xml:space="preserve">re </w:t>
      </w:r>
      <w:r w:rsidRPr="0032190F">
        <w:rPr>
          <w:rFonts w:eastAsia="Code2000" w:hint="eastAsia"/>
          <w:lang w:val="fr-FR" w:eastAsia="en-GB"/>
        </w:rPr>
        <w:t>à</w:t>
      </w:r>
      <w:r w:rsidRPr="0032190F">
        <w:rPr>
          <w:rFonts w:eastAsia="Code2000"/>
          <w:lang w:val="fr-FR" w:eastAsia="en-GB"/>
        </w:rPr>
        <w:t xml:space="preserve"> angles arrondis dont la base est plus </w:t>
      </w:r>
      <w:r w:rsidRPr="0032190F">
        <w:rPr>
          <w:rFonts w:eastAsia="Code2000" w:hint="eastAsia"/>
          <w:lang w:val="fr-FR" w:eastAsia="en-GB"/>
        </w:rPr>
        <w:t>é</w:t>
      </w:r>
      <w:r w:rsidRPr="0032190F">
        <w:rPr>
          <w:rFonts w:eastAsia="Code2000"/>
          <w:lang w:val="fr-FR" w:eastAsia="en-GB"/>
        </w:rPr>
        <w:t>troite que le sommet. Le contour piquet</w:t>
      </w:r>
      <w:r w:rsidRPr="0032190F">
        <w:rPr>
          <w:rFonts w:eastAsia="Code2000" w:hint="eastAsia"/>
          <w:lang w:val="fr-FR" w:eastAsia="en-GB"/>
        </w:rPr>
        <w:t>é</w:t>
      </w:r>
      <w:r w:rsidRPr="0032190F">
        <w:rPr>
          <w:rFonts w:eastAsia="Code2000"/>
          <w:lang w:val="fr-FR" w:eastAsia="en-GB"/>
        </w:rPr>
        <w:t xml:space="preserve">, large de 1,5 cm </w:t>
      </w:r>
      <w:r w:rsidRPr="0032190F">
        <w:rPr>
          <w:rFonts w:eastAsia="Code2000" w:hint="eastAsia"/>
          <w:lang w:val="fr-FR" w:eastAsia="en-GB"/>
        </w:rPr>
        <w:t>à</w:t>
      </w:r>
      <w:r w:rsidRPr="0032190F">
        <w:rPr>
          <w:rFonts w:eastAsia="Code2000"/>
          <w:lang w:val="fr-FR" w:eastAsia="en-GB"/>
        </w:rPr>
        <w:t xml:space="preserve"> 2 cm, s'</w:t>
      </w:r>
      <w:r w:rsidRPr="0032190F">
        <w:rPr>
          <w:rFonts w:eastAsia="Code2000" w:hint="eastAsia"/>
          <w:lang w:val="fr-FR" w:eastAsia="en-GB"/>
        </w:rPr>
        <w:t>é</w:t>
      </w:r>
      <w:r w:rsidRPr="0032190F">
        <w:rPr>
          <w:rFonts w:eastAsia="Code2000"/>
          <w:lang w:val="fr-FR" w:eastAsia="en-GB"/>
        </w:rPr>
        <w:t>largit lat</w:t>
      </w:r>
      <w:r w:rsidRPr="0032190F">
        <w:rPr>
          <w:rFonts w:eastAsia="Code2000" w:hint="eastAsia"/>
          <w:lang w:val="fr-FR" w:eastAsia="en-GB"/>
        </w:rPr>
        <w:t>é</w:t>
      </w:r>
      <w:r w:rsidRPr="0032190F">
        <w:rPr>
          <w:rFonts w:eastAsia="Code2000"/>
          <w:lang w:val="fr-FR" w:eastAsia="en-GB"/>
        </w:rPr>
        <w:t>ralement dans le tiers inf</w:t>
      </w:r>
      <w:r w:rsidRPr="0032190F">
        <w:rPr>
          <w:rFonts w:eastAsia="Code2000" w:hint="eastAsia"/>
          <w:lang w:val="fr-FR" w:eastAsia="en-GB"/>
        </w:rPr>
        <w:t>é</w:t>
      </w:r>
      <w:r w:rsidRPr="0032190F">
        <w:rPr>
          <w:rFonts w:eastAsia="Code2000"/>
          <w:lang w:val="fr-FR" w:eastAsia="en-GB"/>
        </w:rPr>
        <w:t>rieur au d</w:t>
      </w:r>
      <w:r w:rsidRPr="0032190F">
        <w:rPr>
          <w:rFonts w:eastAsia="Code2000" w:hint="eastAsia"/>
          <w:lang w:val="fr-FR" w:eastAsia="en-GB"/>
        </w:rPr>
        <w:t>é</w:t>
      </w:r>
      <w:r w:rsidRPr="0032190F">
        <w:rPr>
          <w:rFonts w:eastAsia="Code2000"/>
          <w:lang w:val="fr-FR" w:eastAsia="en-GB"/>
        </w:rPr>
        <w:t xml:space="preserve">triment de la zone interne, atteignant 7 cm </w:t>
      </w:r>
      <w:r w:rsidRPr="0032190F">
        <w:rPr>
          <w:rFonts w:eastAsia="Code2000" w:hint="eastAsia"/>
          <w:lang w:val="fr-FR" w:eastAsia="en-GB"/>
        </w:rPr>
        <w:t>à</w:t>
      </w:r>
      <w:r w:rsidRPr="0032190F">
        <w:rPr>
          <w:rFonts w:eastAsia="Code2000"/>
          <w:lang w:val="fr-FR" w:eastAsia="en-GB"/>
        </w:rPr>
        <w:t xml:space="preserve"> gauche et 5 cm </w:t>
      </w:r>
      <w:r w:rsidRPr="0032190F">
        <w:rPr>
          <w:rFonts w:eastAsia="Code2000" w:hint="eastAsia"/>
          <w:lang w:val="fr-FR" w:eastAsia="en-GB"/>
        </w:rPr>
        <w:t>à</w:t>
      </w:r>
      <w:r w:rsidRPr="0032190F">
        <w:rPr>
          <w:rFonts w:eastAsia="Code2000"/>
          <w:lang w:val="fr-FR" w:eastAsia="en-GB"/>
        </w:rPr>
        <w:t xml:space="preserve"> droite </w:t>
      </w:r>
      <w:r w:rsidRPr="0032190F">
        <w:rPr>
          <w:rFonts w:eastAsia="Code2000" w:hint="eastAsia"/>
          <w:lang w:val="fr-FR" w:eastAsia="en-GB"/>
        </w:rPr>
        <w:t>—</w:t>
      </w:r>
      <w:r w:rsidRPr="0032190F">
        <w:rPr>
          <w:rFonts w:eastAsia="Code2000"/>
          <w:lang w:val="fr-FR" w:eastAsia="en-GB"/>
        </w:rPr>
        <w:t xml:space="preserve"> o</w:t>
      </w:r>
      <w:r w:rsidRPr="0032190F">
        <w:rPr>
          <w:rFonts w:eastAsia="Code2000" w:hint="eastAsia"/>
          <w:lang w:val="fr-FR" w:eastAsia="en-GB"/>
        </w:rPr>
        <w:t>ù</w:t>
      </w:r>
      <w:r w:rsidRPr="0032190F">
        <w:rPr>
          <w:rFonts w:eastAsia="Code2000"/>
          <w:lang w:val="fr-FR" w:eastAsia="en-GB"/>
        </w:rPr>
        <w:t xml:space="preserve"> le piquetage est adjacent </w:t>
      </w:r>
      <w:r w:rsidRPr="0032190F">
        <w:rPr>
          <w:rFonts w:eastAsia="Code2000" w:hint="eastAsia"/>
          <w:lang w:val="fr-FR" w:eastAsia="en-GB"/>
        </w:rPr>
        <w:t>à</w:t>
      </w:r>
      <w:r w:rsidRPr="0032190F">
        <w:rPr>
          <w:rFonts w:eastAsia="Code2000"/>
          <w:lang w:val="fr-FR" w:eastAsia="en-GB"/>
        </w:rPr>
        <w:t xml:space="preserve"> la fissure </w:t>
      </w:r>
      <w:r w:rsidRPr="0032190F">
        <w:rPr>
          <w:rFonts w:eastAsia="Code2000" w:hint="eastAsia"/>
          <w:lang w:val="fr-FR" w:eastAsia="en-GB"/>
        </w:rPr>
        <w:t>—</w:t>
      </w:r>
      <w:r w:rsidRPr="0032190F">
        <w:rPr>
          <w:rFonts w:eastAsia="Code2000"/>
          <w:lang w:val="fr-FR" w:eastAsia="en-GB"/>
        </w:rPr>
        <w:t xml:space="preserve"> et formant ainsi deux d</w:t>
      </w:r>
      <w:r w:rsidRPr="0032190F">
        <w:rPr>
          <w:rFonts w:eastAsia="Code2000" w:hint="eastAsia"/>
          <w:lang w:val="fr-FR" w:eastAsia="en-GB"/>
        </w:rPr>
        <w:t>é</w:t>
      </w:r>
      <w:r w:rsidRPr="0032190F">
        <w:rPr>
          <w:rFonts w:eastAsia="Code2000"/>
          <w:lang w:val="fr-FR" w:eastAsia="en-GB"/>
        </w:rPr>
        <w:t>crochements quasi-sym</w:t>
      </w:r>
      <w:r w:rsidRPr="0032190F">
        <w:rPr>
          <w:rFonts w:eastAsia="Code2000" w:hint="eastAsia"/>
          <w:lang w:val="fr-FR" w:eastAsia="en-GB"/>
        </w:rPr>
        <w:t>é</w:t>
      </w:r>
      <w:r w:rsidRPr="0032190F">
        <w:rPr>
          <w:rFonts w:eastAsia="Code2000"/>
          <w:lang w:val="fr-FR" w:eastAsia="en-GB"/>
        </w:rPr>
        <w:t>triques sur 1 3 cm de hauteur. En outre, partant approximativement du milieu de la base, une languette piquet</w:t>
      </w:r>
      <w:r w:rsidRPr="0032190F">
        <w:rPr>
          <w:rFonts w:eastAsia="Code2000" w:hint="eastAsia"/>
          <w:lang w:val="fr-FR" w:eastAsia="en-GB"/>
        </w:rPr>
        <w:t>é</w:t>
      </w:r>
      <w:r w:rsidRPr="0032190F">
        <w:rPr>
          <w:rFonts w:eastAsia="Code2000"/>
          <w:lang w:val="fr-FR" w:eastAsia="en-GB"/>
        </w:rPr>
        <w:t>e, large de 1,7 cm, dont l'extr</w:t>
      </w:r>
      <w:r w:rsidRPr="0032190F">
        <w:rPr>
          <w:rFonts w:eastAsia="Code2000" w:hint="eastAsia"/>
          <w:lang w:val="fr-FR" w:eastAsia="en-GB"/>
        </w:rPr>
        <w:t>é</w:t>
      </w:r>
      <w:r w:rsidRPr="0032190F">
        <w:rPr>
          <w:rFonts w:eastAsia="Code2000"/>
          <w:lang w:val="fr-FR" w:eastAsia="en-GB"/>
        </w:rPr>
        <w:t>mit</w:t>
      </w:r>
      <w:r w:rsidRPr="0032190F">
        <w:rPr>
          <w:rFonts w:eastAsia="Code2000" w:hint="eastAsia"/>
          <w:lang w:val="fr-FR" w:eastAsia="en-GB"/>
        </w:rPr>
        <w:t>é</w:t>
      </w:r>
      <w:r w:rsidRPr="0032190F">
        <w:rPr>
          <w:rFonts w:eastAsia="Code2000"/>
          <w:lang w:val="fr-FR" w:eastAsia="en-GB"/>
        </w:rPr>
        <w:t xml:space="preserve"> arrondie s'arr</w:t>
      </w:r>
      <w:r w:rsidRPr="0032190F">
        <w:rPr>
          <w:rFonts w:eastAsia="Code2000" w:hint="eastAsia"/>
          <w:lang w:val="fr-FR" w:eastAsia="en-GB"/>
        </w:rPr>
        <w:t>ê</w:t>
      </w:r>
      <w:r w:rsidRPr="0032190F">
        <w:rPr>
          <w:rFonts w:eastAsia="Code2000"/>
          <w:lang w:val="fr-FR" w:eastAsia="en-GB"/>
        </w:rPr>
        <w:t xml:space="preserve">te </w:t>
      </w:r>
      <w:r w:rsidRPr="0032190F">
        <w:rPr>
          <w:rFonts w:eastAsia="Code2000" w:hint="eastAsia"/>
          <w:lang w:val="fr-FR" w:eastAsia="en-GB"/>
        </w:rPr>
        <w:t>à</w:t>
      </w:r>
      <w:r w:rsidRPr="0032190F">
        <w:rPr>
          <w:rFonts w:eastAsia="Code2000"/>
          <w:lang w:val="fr-FR" w:eastAsia="en-GB"/>
        </w:rPr>
        <w:t xml:space="preserve"> peu pr</w:t>
      </w:r>
      <w:r w:rsidRPr="0032190F">
        <w:rPr>
          <w:rFonts w:eastAsia="Code2000" w:hint="eastAsia"/>
          <w:lang w:val="fr-FR" w:eastAsia="en-GB"/>
        </w:rPr>
        <w:t>è</w:t>
      </w:r>
      <w:r w:rsidRPr="0032190F">
        <w:rPr>
          <w:rFonts w:eastAsia="Code2000"/>
          <w:lang w:val="fr-FR" w:eastAsia="en-GB"/>
        </w:rPr>
        <w:t>s au niveau des d</w:t>
      </w:r>
      <w:r w:rsidRPr="0032190F">
        <w:rPr>
          <w:rFonts w:eastAsia="Code2000" w:hint="eastAsia"/>
          <w:lang w:val="fr-FR" w:eastAsia="en-GB"/>
        </w:rPr>
        <w:t>é</w:t>
      </w:r>
      <w:r w:rsidRPr="0032190F">
        <w:rPr>
          <w:rFonts w:eastAsia="Code2000"/>
          <w:lang w:val="fr-FR" w:eastAsia="en-GB"/>
        </w:rPr>
        <w:t>crochements lat</w:t>
      </w:r>
      <w:r w:rsidRPr="0032190F">
        <w:rPr>
          <w:rFonts w:eastAsia="Code2000" w:hint="eastAsia"/>
          <w:lang w:val="fr-FR" w:eastAsia="en-GB"/>
        </w:rPr>
        <w:t>é</w:t>
      </w:r>
      <w:r w:rsidRPr="0032190F">
        <w:rPr>
          <w:rFonts w:eastAsia="Code2000"/>
          <w:lang w:val="fr-FR" w:eastAsia="en-GB"/>
        </w:rPr>
        <w:t>raux partage la surface int</w:t>
      </w:r>
      <w:r w:rsidRPr="0032190F">
        <w:rPr>
          <w:rFonts w:eastAsia="Code2000" w:hint="eastAsia"/>
          <w:lang w:val="fr-FR" w:eastAsia="en-GB"/>
        </w:rPr>
        <w:t>é</w:t>
      </w:r>
      <w:r w:rsidRPr="0032190F">
        <w:rPr>
          <w:rFonts w:eastAsia="Code2000"/>
          <w:lang w:val="fr-FR" w:eastAsia="en-GB"/>
        </w:rPr>
        <w:t xml:space="preserve">rieure en deux parties larges de 5 </w:t>
      </w:r>
      <w:r w:rsidRPr="0032190F">
        <w:rPr>
          <w:rFonts w:eastAsia="Code2000" w:hint="eastAsia"/>
          <w:lang w:val="fr-FR" w:eastAsia="en-GB"/>
        </w:rPr>
        <w:t>à</w:t>
      </w:r>
      <w:r w:rsidRPr="0032190F">
        <w:rPr>
          <w:rFonts w:eastAsia="Code2000"/>
          <w:lang w:val="fr-FR" w:eastAsia="en-GB"/>
        </w:rPr>
        <w:t xml:space="preserve"> 6 cm. Enfin, </w:t>
      </w:r>
      <w:r w:rsidRPr="0032190F">
        <w:rPr>
          <w:rFonts w:eastAsia="Code2000" w:hint="eastAsia"/>
          <w:lang w:val="fr-FR" w:eastAsia="en-GB"/>
        </w:rPr>
        <w:t>à</w:t>
      </w:r>
      <w:r w:rsidRPr="0032190F">
        <w:rPr>
          <w:rFonts w:eastAsia="Code2000"/>
          <w:lang w:val="fr-FR" w:eastAsia="en-GB"/>
        </w:rPr>
        <w:t xml:space="preserve"> 2 cm du bord interne gauche et </w:t>
      </w:r>
      <w:r w:rsidRPr="0032190F">
        <w:rPr>
          <w:rFonts w:eastAsia="Code2000" w:hint="eastAsia"/>
          <w:lang w:val="fr-FR" w:eastAsia="en-GB"/>
        </w:rPr>
        <w:t>à</w:t>
      </w:r>
      <w:r w:rsidRPr="0032190F">
        <w:rPr>
          <w:rFonts w:eastAsia="Code2000"/>
          <w:lang w:val="fr-FR" w:eastAsia="en-GB"/>
        </w:rPr>
        <w:t xml:space="preserve"> 2,5 </w:t>
      </w:r>
      <w:r w:rsidRPr="0032190F">
        <w:rPr>
          <w:rFonts w:eastAsia="Code2000" w:hint="eastAsia"/>
          <w:lang w:val="fr-FR" w:eastAsia="en-GB"/>
        </w:rPr>
        <w:t>à</w:t>
      </w:r>
      <w:r w:rsidRPr="0032190F">
        <w:rPr>
          <w:rFonts w:eastAsia="Code2000"/>
          <w:lang w:val="fr-FR" w:eastAsia="en-GB"/>
        </w:rPr>
        <w:t xml:space="preserve"> 3,5 cm sous le trait piquet</w:t>
      </w:r>
      <w:r w:rsidRPr="0032190F">
        <w:rPr>
          <w:rFonts w:eastAsia="Code2000" w:hint="eastAsia"/>
          <w:lang w:val="fr-FR" w:eastAsia="en-GB"/>
        </w:rPr>
        <w:t>é</w:t>
      </w:r>
      <w:r w:rsidRPr="0032190F">
        <w:rPr>
          <w:rFonts w:eastAsia="Code2000"/>
          <w:lang w:val="fr-FR" w:eastAsia="en-GB"/>
        </w:rPr>
        <w:t xml:space="preserve"> limitant le sommet de la gravure existe une plage piquet</w:t>
      </w:r>
      <w:r w:rsidRPr="0032190F">
        <w:rPr>
          <w:rFonts w:eastAsia="Code2000" w:hint="eastAsia"/>
          <w:lang w:val="fr-FR" w:eastAsia="en-GB"/>
        </w:rPr>
        <w:t>é</w:t>
      </w:r>
      <w:r w:rsidRPr="0032190F">
        <w:rPr>
          <w:rFonts w:eastAsia="Code2000"/>
          <w:lang w:val="fr-FR" w:eastAsia="en-GB"/>
        </w:rPr>
        <w:t>e sub-rectangulaire de 6 cm de haut sur 7 cm de large dont les contours irr</w:t>
      </w:r>
      <w:r w:rsidRPr="0032190F">
        <w:rPr>
          <w:rFonts w:eastAsia="Code2000" w:hint="eastAsia"/>
          <w:lang w:val="fr-FR" w:eastAsia="en-GB"/>
        </w:rPr>
        <w:t>é</w:t>
      </w:r>
      <w:r w:rsidRPr="0032190F">
        <w:rPr>
          <w:rFonts w:eastAsia="Code2000"/>
          <w:lang w:val="fr-FR" w:eastAsia="en-GB"/>
        </w:rPr>
        <w:t>guliers sont plus ou moins convexes. Le dessin de la moiti</w:t>
      </w:r>
      <w:r w:rsidRPr="0032190F">
        <w:rPr>
          <w:rFonts w:eastAsia="Code2000" w:hint="eastAsia"/>
          <w:lang w:val="fr-FR" w:eastAsia="en-GB"/>
        </w:rPr>
        <w:t>é</w:t>
      </w:r>
      <w:r w:rsidRPr="0032190F">
        <w:rPr>
          <w:rFonts w:eastAsia="Code2000"/>
          <w:lang w:val="fr-FR" w:eastAsia="en-GB"/>
        </w:rPr>
        <w:t xml:space="preserve"> sup</w:t>
      </w:r>
      <w:r w:rsidRPr="0032190F">
        <w:rPr>
          <w:rFonts w:eastAsia="Code2000" w:hint="eastAsia"/>
          <w:lang w:val="fr-FR" w:eastAsia="en-GB"/>
        </w:rPr>
        <w:t>é</w:t>
      </w:r>
      <w:r w:rsidRPr="0032190F">
        <w:rPr>
          <w:rFonts w:eastAsia="Code2000"/>
          <w:lang w:val="fr-FR" w:eastAsia="en-GB"/>
        </w:rPr>
        <w:t xml:space="preserve">rieure de la partie droite est beaucoup plus confus. Il semble y avoir eu un piquetage </w:t>
      </w:r>
      <w:r w:rsidRPr="0032190F">
        <w:rPr>
          <w:rFonts w:eastAsia="Code2000" w:hint="eastAsia"/>
          <w:lang w:val="fr-FR" w:eastAsia="en-GB"/>
        </w:rPr>
        <w:t>à</w:t>
      </w:r>
      <w:r w:rsidRPr="0032190F">
        <w:rPr>
          <w:rFonts w:eastAsia="Code2000"/>
          <w:lang w:val="fr-FR" w:eastAsia="en-GB"/>
        </w:rPr>
        <w:t xml:space="preserve"> contours diffus sur une zone assez large s'</w:t>
      </w:r>
      <w:r w:rsidRPr="0032190F">
        <w:rPr>
          <w:rFonts w:eastAsia="Code2000" w:hint="eastAsia"/>
          <w:lang w:val="fr-FR" w:eastAsia="en-GB"/>
        </w:rPr>
        <w:t>é</w:t>
      </w:r>
      <w:r w:rsidRPr="0032190F">
        <w:rPr>
          <w:rFonts w:eastAsia="Code2000"/>
          <w:lang w:val="fr-FR" w:eastAsia="en-GB"/>
        </w:rPr>
        <w:t>chappant en oblique vers le haut du bloc, le tout donnant l'impression d'une nappe qui serait venue masquer la partie droite de la figuration quadrangulaire, quadrangulaire, suppos</w:t>
      </w:r>
      <w:r w:rsidRPr="0032190F">
        <w:rPr>
          <w:rFonts w:eastAsia="Code2000" w:hint="eastAsia"/>
          <w:lang w:val="fr-FR" w:eastAsia="en-GB"/>
        </w:rPr>
        <w:t>é</w:t>
      </w:r>
      <w:r w:rsidRPr="0032190F">
        <w:rPr>
          <w:rFonts w:eastAsia="Code2000"/>
          <w:lang w:val="fr-FR" w:eastAsia="en-GB"/>
        </w:rPr>
        <w:t>e sym</w:t>
      </w:r>
      <w:r w:rsidRPr="0032190F">
        <w:rPr>
          <w:rFonts w:eastAsia="Code2000" w:hint="eastAsia"/>
          <w:lang w:val="fr-FR" w:eastAsia="en-GB"/>
        </w:rPr>
        <w:t>é</w:t>
      </w:r>
      <w:r w:rsidRPr="0032190F">
        <w:rPr>
          <w:rFonts w:eastAsia="Code2000"/>
          <w:lang w:val="fr-FR" w:eastAsia="en-GB"/>
        </w:rPr>
        <w:t xml:space="preserve">trique de la partie gauche. Dans cette zone, les traces de piquetage ont davantage </w:t>
      </w:r>
      <w:r w:rsidRPr="0032190F">
        <w:rPr>
          <w:rFonts w:eastAsia="Code2000" w:hint="eastAsia"/>
          <w:lang w:val="fr-FR" w:eastAsia="en-GB"/>
        </w:rPr>
        <w:t>é</w:t>
      </w:r>
      <w:r w:rsidRPr="0032190F">
        <w:rPr>
          <w:rFonts w:eastAsia="Code2000"/>
          <w:lang w:val="fr-FR" w:eastAsia="en-GB"/>
        </w:rPr>
        <w:t>cras</w:t>
      </w:r>
      <w:r w:rsidRPr="0032190F">
        <w:rPr>
          <w:rFonts w:eastAsia="Code2000" w:hint="eastAsia"/>
          <w:lang w:val="fr-FR" w:eastAsia="en-GB"/>
        </w:rPr>
        <w:t>é</w:t>
      </w:r>
      <w:r w:rsidRPr="0032190F">
        <w:rPr>
          <w:rFonts w:eastAsia="Code2000"/>
          <w:lang w:val="fr-FR" w:eastAsia="en-GB"/>
        </w:rPr>
        <w:t xml:space="preserve"> la roche avec des enfoncements moins nets et moins dissoci</w:t>
      </w:r>
      <w:r w:rsidRPr="0032190F">
        <w:rPr>
          <w:rFonts w:eastAsia="Code2000" w:hint="eastAsia"/>
          <w:lang w:val="fr-FR" w:eastAsia="en-GB"/>
        </w:rPr>
        <w:t>é</w:t>
      </w:r>
      <w:r w:rsidRPr="0032190F">
        <w:rPr>
          <w:rFonts w:eastAsia="Code2000"/>
          <w:lang w:val="fr-FR" w:eastAsia="en-GB"/>
        </w:rPr>
        <w:t xml:space="preserve">s que, par exemple, ceux du contour de la figure </w:t>
      </w:r>
      <w:r w:rsidRPr="0032190F">
        <w:rPr>
          <w:rFonts w:eastAsia="Code2000" w:hint="eastAsia"/>
          <w:lang w:val="fr-FR" w:eastAsia="en-GB"/>
        </w:rPr>
        <w:t>à</w:t>
      </w:r>
      <w:r w:rsidRPr="0032190F">
        <w:rPr>
          <w:rFonts w:eastAsia="Code2000"/>
          <w:lang w:val="fr-FR" w:eastAsia="en-GB"/>
        </w:rPr>
        <w:t xml:space="preserve"> sa base : leurs limites, surtout aux abords des fissures, sont peu discernables. Toutefois, la diff</w:t>
      </w:r>
      <w:r w:rsidRPr="0032190F">
        <w:rPr>
          <w:rFonts w:eastAsia="Code2000" w:hint="eastAsia"/>
          <w:lang w:val="fr-FR" w:eastAsia="en-GB"/>
        </w:rPr>
        <w:t>é</w:t>
      </w:r>
      <w:r w:rsidRPr="0032190F">
        <w:rPr>
          <w:rFonts w:eastAsia="Code2000"/>
          <w:lang w:val="fr-FR" w:eastAsia="en-GB"/>
        </w:rPr>
        <w:t>rence dans la technique de traitement de la roche peut tout simplement correspondre au fait que le piquetage portait l</w:t>
      </w:r>
      <w:r w:rsidRPr="0032190F">
        <w:rPr>
          <w:rFonts w:eastAsia="Code2000" w:hint="eastAsia"/>
          <w:lang w:val="fr-FR" w:eastAsia="en-GB"/>
        </w:rPr>
        <w:t>à</w:t>
      </w:r>
      <w:r w:rsidRPr="0032190F">
        <w:rPr>
          <w:rFonts w:eastAsia="Code2000"/>
          <w:lang w:val="fr-FR" w:eastAsia="en-GB"/>
        </w:rPr>
        <w:t xml:space="preserve"> sur une assez vaste surface contrairement aux lignes destin</w:t>
      </w:r>
      <w:r w:rsidRPr="0032190F">
        <w:rPr>
          <w:rFonts w:eastAsia="Code2000" w:hint="eastAsia"/>
          <w:lang w:val="fr-FR" w:eastAsia="en-GB"/>
        </w:rPr>
        <w:t>é</w:t>
      </w:r>
      <w:r w:rsidRPr="0032190F">
        <w:rPr>
          <w:rFonts w:eastAsia="Code2000"/>
          <w:lang w:val="fr-FR" w:eastAsia="en-GB"/>
        </w:rPr>
        <w:t xml:space="preserve">es </w:t>
      </w:r>
      <w:r w:rsidRPr="0032190F">
        <w:rPr>
          <w:rFonts w:eastAsia="Code2000" w:hint="eastAsia"/>
          <w:lang w:val="fr-FR" w:eastAsia="en-GB"/>
        </w:rPr>
        <w:t>à</w:t>
      </w:r>
      <w:r w:rsidRPr="0032190F">
        <w:rPr>
          <w:rFonts w:eastAsia="Code2000"/>
          <w:lang w:val="fr-FR" w:eastAsia="en-GB"/>
        </w:rPr>
        <w:t xml:space="preserve"> cerner le motif, d'o</w:t>
      </w:r>
      <w:r w:rsidRPr="0032190F">
        <w:rPr>
          <w:rFonts w:eastAsia="Code2000" w:hint="eastAsia"/>
          <w:lang w:val="fr-FR" w:eastAsia="en-GB"/>
        </w:rPr>
        <w:t>ù</w:t>
      </w:r>
      <w:r w:rsidRPr="0032190F">
        <w:rPr>
          <w:rFonts w:eastAsia="Code2000"/>
          <w:lang w:val="fr-FR" w:eastAsia="en-GB"/>
        </w:rPr>
        <w:t xml:space="preserve"> une diffusion plus anarchique des coups. En ce cas, cette nappe pourrait parfaitement faire partie int</w:t>
      </w:r>
      <w:r w:rsidRPr="0032190F">
        <w:rPr>
          <w:rFonts w:eastAsia="Code2000" w:hint="eastAsia"/>
          <w:lang w:val="fr-FR" w:eastAsia="en-GB"/>
        </w:rPr>
        <w:t>é</w:t>
      </w:r>
      <w:r w:rsidRPr="0032190F">
        <w:rPr>
          <w:rFonts w:eastAsia="Code2000"/>
          <w:lang w:val="fr-FR" w:eastAsia="en-GB"/>
        </w:rPr>
        <w:t xml:space="preserve">grante de la figure </w:t>
      </w:r>
      <w:r w:rsidRPr="0032190F">
        <w:rPr>
          <w:rFonts w:eastAsia="Code2000" w:hint="eastAsia"/>
          <w:lang w:val="fr-FR" w:eastAsia="en-GB"/>
        </w:rPr>
        <w:t>«</w:t>
      </w:r>
      <w:r w:rsidRPr="0032190F">
        <w:rPr>
          <w:rFonts w:eastAsia="Code2000"/>
          <w:lang w:val="fr-FR" w:eastAsia="en-GB"/>
        </w:rPr>
        <w:t xml:space="preserve"> quadrangulaire </w:t>
      </w:r>
      <w:r w:rsidRPr="0032190F">
        <w:rPr>
          <w:rFonts w:eastAsia="Code2000" w:hint="eastAsia"/>
          <w:lang w:val="fr-FR" w:eastAsia="en-GB"/>
        </w:rPr>
        <w:t>»</w:t>
      </w:r>
      <w:r w:rsidRPr="0032190F">
        <w:rPr>
          <w:rFonts w:eastAsia="Code2000"/>
          <w:lang w:val="fr-FR" w:eastAsia="en-GB"/>
        </w:rPr>
        <w:t>. (BIB 2403)</w:t>
      </w:r>
    </w:p>
    <w:p w14:paraId="74720807" w14:textId="67E00610" w:rsidR="00FC4012" w:rsidRPr="0032190F" w:rsidRDefault="00C40C10" w:rsidP="00FC4012">
      <w:pPr>
        <w:jc w:val="both"/>
        <w:rPr>
          <w:rFonts w:eastAsia="Code2000"/>
          <w:lang w:val="fr-FR" w:eastAsia="en-GB"/>
        </w:rPr>
      </w:pPr>
      <w:r w:rsidRPr="0032190F">
        <w:rPr>
          <w:rFonts w:eastAsia="Code2000"/>
          <w:lang w:val="fr-FR" w:eastAsia="en-GB"/>
        </w:rPr>
        <w:t xml:space="preserve">Du point de vue des comparaisons, on ne peut guère la rapprocher que des « boucliers » ou « écussons » qui, ornant déjà les </w:t>
      </w:r>
      <w:hyperlink r:id="rId6769" w:history="1">
        <w:r w:rsidR="001856C4" w:rsidRPr="0032190F">
          <w:rPr>
            <w:rStyle w:val="Hyperlink"/>
            <w:rFonts w:eastAsia="Code2000"/>
            <w:lang w:val="fr-FR" w:eastAsia="en-GB"/>
          </w:rPr>
          <w:t>dolmen à couloir</w:t>
        </w:r>
      </w:hyperlink>
      <w:r w:rsidR="001856C4" w:rsidRPr="0032190F">
        <w:rPr>
          <w:rFonts w:eastAsia="Code2000"/>
          <w:lang w:val="fr-FR" w:eastAsia="en-GB"/>
        </w:rPr>
        <w:t xml:space="preserve"> </w:t>
      </w:r>
      <w:r w:rsidRPr="0032190F">
        <w:rPr>
          <w:rFonts w:eastAsia="Code2000"/>
          <w:lang w:val="fr-FR" w:eastAsia="en-GB"/>
        </w:rPr>
        <w:t>armoricains, se retrouvent par la suite dans le groupe des sépultures coudées (L'Helgouach, 1965, p. 207 et fig. 74) (BIB 2403)</w:t>
      </w:r>
    </w:p>
    <w:p w14:paraId="55AAE1F0" w14:textId="77777777" w:rsidR="00C40C10" w:rsidRPr="0032190F" w:rsidRDefault="00C40C10" w:rsidP="00FC4012">
      <w:pPr>
        <w:jc w:val="both"/>
        <w:rPr>
          <w:rFonts w:eastAsia="Code2000"/>
          <w:lang w:val="fr-FR" w:eastAsia="en-GB"/>
        </w:rPr>
      </w:pPr>
    </w:p>
    <w:p w14:paraId="17AA9586" w14:textId="77777777" w:rsidR="00FC4012" w:rsidRPr="0032190F" w:rsidRDefault="00FC4012" w:rsidP="00FC4012">
      <w:pPr>
        <w:pStyle w:val="Heading3"/>
        <w:rPr>
          <w:rFonts w:eastAsia="Code2000"/>
          <w:lang w:eastAsia="en-GB"/>
        </w:rPr>
      </w:pPr>
      <w:r w:rsidRPr="0032190F">
        <w:rPr>
          <w:rFonts w:eastAsia="Code2000"/>
          <w:lang w:eastAsia="en-GB"/>
        </w:rPr>
        <w:lastRenderedPageBreak/>
        <w:t>hache</w:t>
      </w:r>
    </w:p>
    <w:p w14:paraId="0636E749" w14:textId="77777777" w:rsidR="00FC4012" w:rsidRPr="0032190F" w:rsidRDefault="00FC4012" w:rsidP="00FC4012">
      <w:pPr>
        <w:rPr>
          <w:rFonts w:eastAsia="Code2000"/>
          <w:lang w:val="fr-FR" w:eastAsia="en-GB"/>
        </w:rPr>
      </w:pPr>
      <w:r w:rsidRPr="0032190F">
        <w:rPr>
          <w:rFonts w:eastAsia="Code2000"/>
          <w:lang w:val="fr-FR" w:eastAsia="en-GB"/>
        </w:rPr>
        <w:t>Elle est légèrement décalée sur la gauche par rapport à l'axe vertical de la figure quadrangulaire et le piquetage de la base du manche n'en est distant que de 5 à 6 cm. Les mesures intérieures de la figure sont de 27 cm de longueur totale pour une largeur maximum de 19 cm. Comme pour les deux autres motifs, la largeur du contour piqueté varie de 1,5 cm à 2 cm. Par contre, les traces du piquetage sont moins profondes et plus diffuses, notamment dans la zone haute où leurs limites se confondent avec la corrosion de la surface du grès (BIB 2403)</w:t>
      </w:r>
    </w:p>
    <w:p w14:paraId="03539871" w14:textId="49F26B96" w:rsidR="007A7428" w:rsidRPr="0032190F" w:rsidRDefault="007A7428" w:rsidP="007A7428">
      <w:pPr>
        <w:rPr>
          <w:rFonts w:eastAsia="Code2000"/>
          <w:lang w:val="fr-FR" w:eastAsia="en-GB"/>
        </w:rPr>
      </w:pPr>
      <w:r w:rsidRPr="0032190F">
        <w:rPr>
          <w:rFonts w:eastAsia="Code2000"/>
          <w:lang w:val="fr-FR" w:eastAsia="en-GB"/>
        </w:rPr>
        <w:t>P</w:t>
      </w:r>
      <w:r w:rsidR="000A7ABE" w:rsidRPr="0032190F">
        <w:rPr>
          <w:rFonts w:eastAsia="Code2000"/>
          <w:lang w:val="fr-FR" w:eastAsia="en-GB"/>
        </w:rPr>
        <w:t>o</w:t>
      </w:r>
      <w:r w:rsidRPr="0032190F">
        <w:rPr>
          <w:rFonts w:eastAsia="Code2000"/>
          <w:lang w:val="fr-FR" w:eastAsia="en-GB"/>
        </w:rPr>
        <w:t xml:space="preserve">ur les comparaisons, au plus près, c'est vers les hypogées de </w:t>
      </w:r>
      <w:hyperlink r:id="rId6770" w:anchor="Sit_Coizard" w:history="1">
        <w:r w:rsidRPr="0032190F">
          <w:rPr>
            <w:rStyle w:val="Hyperlink"/>
            <w:rFonts w:eastAsia="Code2000"/>
            <w:lang w:val="fr-FR" w:eastAsia="en-GB"/>
          </w:rPr>
          <w:t>Coizard</w:t>
        </w:r>
      </w:hyperlink>
      <w:r w:rsidRPr="0032190F">
        <w:rPr>
          <w:rFonts w:eastAsia="Code2000"/>
          <w:lang w:val="fr-FR" w:eastAsia="en-GB"/>
        </w:rPr>
        <w:t xml:space="preserve"> et de </w:t>
      </w:r>
      <w:hyperlink r:id="rId6771" w:anchor="Sit_Houyottes_5" w:history="1">
        <w:r w:rsidR="000A7ABE" w:rsidRPr="0032190F">
          <w:rPr>
            <w:rStyle w:val="Hyperlink"/>
            <w:lang w:val="fr-FR"/>
          </w:rPr>
          <w:t>Courjeonnet</w:t>
        </w:r>
      </w:hyperlink>
      <w:r w:rsidR="000A7ABE" w:rsidRPr="0032190F">
        <w:rPr>
          <w:lang w:val="fr-FR"/>
        </w:rPr>
        <w:t xml:space="preserve"> </w:t>
      </w:r>
      <w:r w:rsidRPr="0032190F">
        <w:rPr>
          <w:rFonts w:eastAsia="Code2000"/>
          <w:lang w:val="fr-FR" w:eastAsia="en-GB"/>
        </w:rPr>
        <w:t>dans la Marne qu'il convient de se tourner pour trouver des formes similaires (cf. par exemple. Bailloud, 1974, p. 179-183).(BIB 2403)</w:t>
      </w:r>
    </w:p>
    <w:p w14:paraId="390BCE04" w14:textId="77777777" w:rsidR="00FC4012" w:rsidRPr="0032190F" w:rsidRDefault="00FC4012" w:rsidP="00FC4012">
      <w:pPr>
        <w:rPr>
          <w:lang w:val="fr-FR"/>
        </w:rPr>
      </w:pPr>
    </w:p>
    <w:p w14:paraId="14EB3451" w14:textId="77777777" w:rsidR="00FE5473" w:rsidRPr="0032190F" w:rsidRDefault="00FE5473" w:rsidP="00426FF9">
      <w:pPr>
        <w:pStyle w:val="Heading1"/>
      </w:pPr>
      <w:bookmarkStart w:id="2907" w:name="Sit_Mougau_Bihan"/>
      <w:r w:rsidRPr="0032190F">
        <w:t>MOUGAU-BIHAN</w:t>
      </w:r>
      <w:bookmarkEnd w:id="2907"/>
    </w:p>
    <w:p w14:paraId="1E42CF22" w14:textId="77777777" w:rsidR="00FE5473" w:rsidRPr="0032190F" w:rsidRDefault="00FE5473" w:rsidP="00FC4012">
      <w:pPr>
        <w:rPr>
          <w:rFonts w:eastAsia="Code2000"/>
          <w:lang w:val="fr-FR" w:eastAsia="en-GB"/>
        </w:rPr>
      </w:pPr>
    </w:p>
    <w:p w14:paraId="04111EAD" w14:textId="7F4ECF6B" w:rsidR="00FE5473" w:rsidRPr="0032190F" w:rsidRDefault="00000000" w:rsidP="00FC4012">
      <w:pPr>
        <w:rPr>
          <w:lang w:val="fr-FR"/>
        </w:rPr>
      </w:pPr>
      <w:hyperlink r:id="rId6772" w:anchor="Cul_Megalithisme_t_allee_couverte" w:history="1">
        <w:r w:rsidR="00FA1FC9" w:rsidRPr="0032190F">
          <w:rPr>
            <w:rStyle w:val="Hyperlink"/>
            <w:lang w:val="fr-FR"/>
          </w:rPr>
          <w:t>allée couverte</w:t>
        </w:r>
      </w:hyperlink>
      <w:r w:rsidR="00FA1FC9" w:rsidRPr="0032190F">
        <w:rPr>
          <w:rFonts w:eastAsia="Code2000"/>
          <w:lang w:val="fr-FR" w:eastAsia="en-GB"/>
        </w:rPr>
        <w:t xml:space="preserve"> (SS BIB) </w:t>
      </w:r>
      <w:r w:rsidR="00FE5473" w:rsidRPr="0032190F">
        <w:rPr>
          <w:rFonts w:eastAsia="Code2000"/>
          <w:lang w:val="fr-FR" w:eastAsia="en-GB"/>
        </w:rPr>
        <w:t xml:space="preserve">Mougau-Bihan </w:t>
      </w:r>
      <w:r w:rsidR="008928F9" w:rsidRPr="0032190F">
        <w:rPr>
          <w:rFonts w:eastAsia="Code2000"/>
          <w:lang w:val="fr-FR" w:eastAsia="en-GB"/>
        </w:rPr>
        <w:t>(</w:t>
      </w:r>
      <w:r w:rsidR="00FE5473" w:rsidRPr="0032190F">
        <w:rPr>
          <w:rFonts w:eastAsia="Code2000"/>
          <w:lang w:val="fr-FR" w:eastAsia="en-GB"/>
        </w:rPr>
        <w:t>Commana, Finistère</w:t>
      </w:r>
      <w:r w:rsidR="008928F9" w:rsidRPr="0032190F">
        <w:rPr>
          <w:rFonts w:eastAsia="Code2000"/>
          <w:lang w:val="fr-FR" w:eastAsia="en-GB"/>
        </w:rPr>
        <w:t>)</w:t>
      </w:r>
      <w:r w:rsidR="00FE5473" w:rsidRPr="0032190F">
        <w:rPr>
          <w:rFonts w:eastAsia="Code2000"/>
          <w:lang w:val="fr-FR" w:eastAsia="en-GB"/>
        </w:rPr>
        <w:t xml:space="preserve">. </w:t>
      </w:r>
      <w:r w:rsidR="00FE5473" w:rsidRPr="0032190F">
        <w:rPr>
          <w:lang w:val="fr-FR"/>
        </w:rPr>
        <w:t>représentation de hache (BIB 2278 fig. 1)</w:t>
      </w:r>
      <w:r w:rsidR="00310591" w:rsidRPr="0032190F">
        <w:rPr>
          <w:lang w:val="fr-FR"/>
        </w:rPr>
        <w:t xml:space="preserve"> emmanchée (SS BIB)</w:t>
      </w:r>
      <w:r w:rsidR="005A7704" w:rsidRPr="0032190F">
        <w:rPr>
          <w:lang w:val="fr-FR"/>
        </w:rPr>
        <w:t>, représentation d'"idole" rectangulaire (BIB 129)</w:t>
      </w:r>
      <w:r w:rsidR="008928F9" w:rsidRPr="0032190F">
        <w:rPr>
          <w:lang w:val="fr-FR"/>
        </w:rPr>
        <w:t xml:space="preserve"> représentation de </w:t>
      </w:r>
      <w:hyperlink r:id="rId6773" w:anchor="Cul_Art_TAC_T_a_seins" w:history="1">
        <w:r w:rsidR="008928F9" w:rsidRPr="0032190F">
          <w:rPr>
            <w:rStyle w:val="Hyperlink"/>
            <w:lang w:val="fr-FR"/>
          </w:rPr>
          <w:t>seins</w:t>
        </w:r>
      </w:hyperlink>
      <w:r w:rsidR="008928F9" w:rsidRPr="0032190F">
        <w:rPr>
          <w:lang w:val="fr-FR"/>
        </w:rPr>
        <w:t xml:space="preserve"> (BIB 2404)</w:t>
      </w:r>
    </w:p>
    <w:p w14:paraId="1FD285BA" w14:textId="16284EA7" w:rsidR="00A1368D" w:rsidRPr="0032190F" w:rsidRDefault="00A1368D" w:rsidP="00FC4012">
      <w:pPr>
        <w:rPr>
          <w:lang w:val="fr-FR"/>
        </w:rPr>
      </w:pPr>
      <w:r w:rsidRPr="0032190F">
        <w:rPr>
          <w:lang w:val="fr-FR"/>
        </w:rPr>
        <w:t>représentation de "</w:t>
      </w:r>
      <w:hyperlink r:id="rId6774" w:anchor="Cul_Art_TAC_T_t_palette" w:history="1">
        <w:r w:rsidRPr="0032190F">
          <w:rPr>
            <w:rStyle w:val="Hyperlink"/>
            <w:lang w:val="fr-FR"/>
          </w:rPr>
          <w:t>palette</w:t>
        </w:r>
      </w:hyperlink>
      <w:r w:rsidRPr="0032190F">
        <w:rPr>
          <w:lang w:val="fr-FR"/>
        </w:rPr>
        <w:t>"(BIB 2403)</w:t>
      </w:r>
    </w:p>
    <w:p w14:paraId="6A60F0DB" w14:textId="77777777" w:rsidR="00FE5473" w:rsidRPr="0032190F" w:rsidRDefault="00FE5473" w:rsidP="00FC4012">
      <w:pPr>
        <w:rPr>
          <w:lang w:val="fr-FR"/>
        </w:rPr>
      </w:pPr>
    </w:p>
    <w:p w14:paraId="2404FBEB" w14:textId="77777777" w:rsidR="001A073E" w:rsidRPr="0032190F" w:rsidRDefault="001A073E" w:rsidP="00426FF9">
      <w:pPr>
        <w:pStyle w:val="Heading1"/>
      </w:pPr>
      <w:bookmarkStart w:id="2908" w:name="Sit_Coq_Galleux"/>
      <w:r w:rsidRPr="0032190F">
        <w:t>COQ GALLEUX</w:t>
      </w:r>
    </w:p>
    <w:bookmarkEnd w:id="2908"/>
    <w:p w14:paraId="6E413199" w14:textId="688E4321" w:rsidR="001A073E" w:rsidRDefault="001A073E" w:rsidP="00242C0F">
      <w:pPr>
        <w:rPr>
          <w:sz w:val="22"/>
          <w:szCs w:val="22"/>
          <w:lang w:val="fr-FR"/>
        </w:rPr>
      </w:pPr>
      <w:r w:rsidRPr="0032190F">
        <w:rPr>
          <w:sz w:val="22"/>
          <w:szCs w:val="22"/>
          <w:lang w:val="fr-FR"/>
        </w:rPr>
        <w:t>Le site du Coq Galleux (Compiègne, Oise)  a livré une idole [</w:t>
      </w:r>
      <w:hyperlink r:id="rId6775" w:anchor="Cul_Art_TAC_T_a_statuettes" w:history="1">
        <w:r w:rsidR="0084727D" w:rsidRPr="0032190F">
          <w:rPr>
            <w:rStyle w:val="Hyperlink"/>
            <w:color w:val="000000" w:themeColor="text1"/>
            <w:sz w:val="22"/>
            <w:szCs w:val="22"/>
            <w:lang w:val="fr-FR"/>
          </w:rPr>
          <w:t>statuette</w:t>
        </w:r>
      </w:hyperlink>
      <w:r w:rsidRPr="0032190F">
        <w:rPr>
          <w:sz w:val="22"/>
          <w:szCs w:val="22"/>
          <w:lang w:val="fr-FR"/>
        </w:rPr>
        <w:t>] féminine chasséenne (BIB 2359 fig. 34)</w:t>
      </w:r>
    </w:p>
    <w:p w14:paraId="5618A282" w14:textId="77777777" w:rsidR="00E044A0" w:rsidRDefault="00E044A0" w:rsidP="00242C0F">
      <w:pPr>
        <w:rPr>
          <w:sz w:val="22"/>
          <w:szCs w:val="22"/>
          <w:lang w:val="fr-FR"/>
        </w:rPr>
      </w:pPr>
    </w:p>
    <w:p w14:paraId="0A1F2CAC" w14:textId="77777777" w:rsidR="00E044A0" w:rsidRDefault="00E044A0" w:rsidP="00426FF9">
      <w:pPr>
        <w:pStyle w:val="Heading1"/>
      </w:pPr>
      <w:bookmarkStart w:id="2909" w:name="Sit_Villeneuve_Guyard"/>
      <w:r>
        <w:t>VILLENEUVE-LA-GUYARD</w:t>
      </w:r>
    </w:p>
    <w:bookmarkEnd w:id="2909"/>
    <w:p w14:paraId="690174FC" w14:textId="77777777" w:rsidR="00E044A0" w:rsidRDefault="00E044A0" w:rsidP="00242C0F">
      <w:pPr>
        <w:rPr>
          <w:sz w:val="22"/>
          <w:szCs w:val="22"/>
          <w:lang w:val="fr-FR"/>
        </w:rPr>
      </w:pPr>
      <w:r>
        <w:rPr>
          <w:sz w:val="22"/>
          <w:szCs w:val="22"/>
          <w:lang w:val="fr-FR"/>
        </w:rPr>
        <w:t>Habitat du Néolithique moyen II (BIB 2646)</w:t>
      </w:r>
    </w:p>
    <w:p w14:paraId="77F1D1B8" w14:textId="77777777" w:rsidR="00E044A0" w:rsidRDefault="00E044A0" w:rsidP="00242C0F">
      <w:pPr>
        <w:rPr>
          <w:sz w:val="22"/>
          <w:szCs w:val="22"/>
          <w:lang w:val="fr-FR"/>
        </w:rPr>
      </w:pPr>
    </w:p>
    <w:p w14:paraId="13076872" w14:textId="77777777" w:rsidR="00E044A0" w:rsidRDefault="00E044A0" w:rsidP="00426FF9">
      <w:pPr>
        <w:pStyle w:val="Heading1"/>
      </w:pPr>
      <w:bookmarkStart w:id="2910" w:name="Sit_Longueil_Sainte_Marie"/>
      <w:r>
        <w:t>LONGUEIL-SAINTE-MARIE</w:t>
      </w:r>
    </w:p>
    <w:bookmarkEnd w:id="2910"/>
    <w:p w14:paraId="1E3EA6C5" w14:textId="77777777" w:rsidR="00E044A0" w:rsidRDefault="00E044A0" w:rsidP="00242C0F">
      <w:pPr>
        <w:rPr>
          <w:sz w:val="22"/>
          <w:szCs w:val="22"/>
          <w:lang w:val="fr-FR"/>
        </w:rPr>
      </w:pPr>
      <w:r>
        <w:rPr>
          <w:sz w:val="22"/>
          <w:szCs w:val="22"/>
          <w:lang w:val="fr-FR"/>
        </w:rPr>
        <w:t>Longueil-</w:t>
      </w:r>
      <w:r w:rsidRPr="00E044A0">
        <w:rPr>
          <w:sz w:val="22"/>
          <w:szCs w:val="22"/>
          <w:lang w:val="fr-FR"/>
        </w:rPr>
        <w:t>Sainte</w:t>
      </w:r>
      <w:r>
        <w:rPr>
          <w:sz w:val="22"/>
          <w:szCs w:val="22"/>
          <w:lang w:val="fr-FR"/>
        </w:rPr>
        <w:t>-</w:t>
      </w:r>
      <w:r w:rsidRPr="00E044A0">
        <w:rPr>
          <w:sz w:val="22"/>
          <w:szCs w:val="22"/>
          <w:lang w:val="fr-FR"/>
        </w:rPr>
        <w:t>Marie</w:t>
      </w:r>
      <w:r>
        <w:rPr>
          <w:sz w:val="22"/>
          <w:szCs w:val="22"/>
          <w:lang w:val="fr-FR"/>
        </w:rPr>
        <w:t xml:space="preserve"> (Oise) est un habitat du Néolithique moyen II (BIB 2646)</w:t>
      </w:r>
    </w:p>
    <w:p w14:paraId="6490A6BC" w14:textId="77777777" w:rsidR="00E044A0" w:rsidRDefault="00E044A0" w:rsidP="00242C0F">
      <w:pPr>
        <w:rPr>
          <w:sz w:val="22"/>
          <w:szCs w:val="22"/>
          <w:lang w:val="fr-FR"/>
        </w:rPr>
      </w:pPr>
    </w:p>
    <w:p w14:paraId="1C596BF7" w14:textId="77777777" w:rsidR="00E044A0" w:rsidRDefault="00E044A0" w:rsidP="00426FF9">
      <w:pPr>
        <w:pStyle w:val="Heading1"/>
      </w:pPr>
      <w:bookmarkStart w:id="2911" w:name="Sit_Saint_Vigor_Ymonville"/>
      <w:r>
        <w:t>SAINT-VIGOR-D'YMONVILLE</w:t>
      </w:r>
    </w:p>
    <w:bookmarkEnd w:id="2911"/>
    <w:p w14:paraId="2D8FAB43" w14:textId="77777777" w:rsidR="00E044A0" w:rsidRDefault="00E044A0" w:rsidP="00242C0F">
      <w:pPr>
        <w:rPr>
          <w:sz w:val="22"/>
          <w:szCs w:val="22"/>
          <w:lang w:val="fr-FR"/>
        </w:rPr>
      </w:pPr>
      <w:r w:rsidRPr="00E044A0">
        <w:rPr>
          <w:sz w:val="22"/>
          <w:szCs w:val="22"/>
          <w:lang w:val="fr-FR"/>
        </w:rPr>
        <w:t>Saint-Vigor-d'Ymonville</w:t>
      </w:r>
      <w:r>
        <w:rPr>
          <w:sz w:val="22"/>
          <w:szCs w:val="22"/>
          <w:lang w:val="fr-FR"/>
        </w:rPr>
        <w:t xml:space="preserve"> est un habitat du Néolithique moyen II (BIB 2646)</w:t>
      </w:r>
    </w:p>
    <w:p w14:paraId="7BA9FC95" w14:textId="77777777" w:rsidR="00E044A0" w:rsidRDefault="00E044A0" w:rsidP="00242C0F">
      <w:pPr>
        <w:rPr>
          <w:sz w:val="22"/>
          <w:szCs w:val="22"/>
          <w:lang w:val="fr-FR"/>
        </w:rPr>
      </w:pPr>
    </w:p>
    <w:p w14:paraId="434BD8C3" w14:textId="77777777" w:rsidR="00E044A0" w:rsidRPr="0032190F" w:rsidRDefault="00E044A0" w:rsidP="00426FF9">
      <w:pPr>
        <w:pStyle w:val="Heading1"/>
      </w:pPr>
      <w:bookmarkStart w:id="2912" w:name="Sit_Saumery"/>
      <w:r>
        <w:t>SAUMERY</w:t>
      </w:r>
    </w:p>
    <w:bookmarkEnd w:id="2912"/>
    <w:p w14:paraId="4FC79BC3" w14:textId="77777777" w:rsidR="00C962F6" w:rsidRDefault="00E044A0" w:rsidP="00242C0F">
      <w:pPr>
        <w:rPr>
          <w:sz w:val="22"/>
          <w:szCs w:val="22"/>
          <w:lang w:val="fr-FR"/>
        </w:rPr>
      </w:pPr>
      <w:r>
        <w:rPr>
          <w:sz w:val="22"/>
          <w:szCs w:val="22"/>
          <w:lang w:val="fr-FR"/>
        </w:rPr>
        <w:t>Saumery est un habitat du Néolithique moyen II (BIB 2646)</w:t>
      </w:r>
    </w:p>
    <w:p w14:paraId="37AF6966" w14:textId="77777777" w:rsidR="00B959E4" w:rsidRDefault="00B959E4" w:rsidP="00242C0F">
      <w:pPr>
        <w:rPr>
          <w:sz w:val="22"/>
          <w:szCs w:val="22"/>
          <w:lang w:val="fr-FR"/>
        </w:rPr>
      </w:pPr>
    </w:p>
    <w:p w14:paraId="5F6B3490" w14:textId="77777777" w:rsidR="00B959E4" w:rsidRDefault="00B959E4" w:rsidP="00426FF9">
      <w:pPr>
        <w:pStyle w:val="Heading1"/>
      </w:pPr>
      <w:bookmarkStart w:id="2913" w:name="Sit_Louviers"/>
      <w:r>
        <w:t>LOUVIERS</w:t>
      </w:r>
    </w:p>
    <w:bookmarkEnd w:id="2913"/>
    <w:p w14:paraId="2ECC4F3B" w14:textId="77777777" w:rsidR="00B959E4" w:rsidRDefault="00B959E4" w:rsidP="00242C0F">
      <w:pPr>
        <w:rPr>
          <w:sz w:val="22"/>
          <w:szCs w:val="22"/>
          <w:lang w:val="fr-FR"/>
        </w:rPr>
      </w:pPr>
      <w:r>
        <w:rPr>
          <w:sz w:val="22"/>
          <w:szCs w:val="22"/>
          <w:lang w:val="fr-FR"/>
        </w:rPr>
        <w:t>Habitat du Néolithique moyen qui montre l'attrait pour les zones humides (BIB 2646)</w:t>
      </w:r>
    </w:p>
    <w:p w14:paraId="6F0858E2" w14:textId="77777777" w:rsidR="00E044A0" w:rsidRPr="0032190F" w:rsidRDefault="00E044A0" w:rsidP="00242C0F">
      <w:pPr>
        <w:rPr>
          <w:sz w:val="22"/>
          <w:szCs w:val="22"/>
          <w:lang w:val="fr-FR"/>
        </w:rPr>
      </w:pPr>
    </w:p>
    <w:p w14:paraId="2E46B6C3" w14:textId="77777777" w:rsidR="00C962F6" w:rsidRPr="0032190F" w:rsidRDefault="00C962F6" w:rsidP="00426FF9">
      <w:pPr>
        <w:pStyle w:val="Heading1"/>
      </w:pPr>
      <w:bookmarkStart w:id="2914" w:name="Sit_Bercy"/>
      <w:r w:rsidRPr="0032190F">
        <w:t>BERCY</w:t>
      </w:r>
    </w:p>
    <w:bookmarkEnd w:id="2914"/>
    <w:p w14:paraId="69DE169A" w14:textId="77777777" w:rsidR="00C962F6" w:rsidRPr="0032190F" w:rsidRDefault="00C962F6" w:rsidP="00242C0F">
      <w:pPr>
        <w:rPr>
          <w:sz w:val="22"/>
          <w:szCs w:val="22"/>
          <w:lang w:val="fr-FR"/>
        </w:rPr>
      </w:pPr>
    </w:p>
    <w:p w14:paraId="081601E4" w14:textId="2DCC9CD4" w:rsidR="00965B56" w:rsidRDefault="00965B56" w:rsidP="00965B56">
      <w:pPr>
        <w:rPr>
          <w:sz w:val="22"/>
          <w:szCs w:val="22"/>
          <w:lang w:val="fr-FR"/>
        </w:rPr>
      </w:pPr>
      <w:r w:rsidRPr="0032190F">
        <w:rPr>
          <w:sz w:val="22"/>
          <w:szCs w:val="22"/>
          <w:lang w:val="fr-FR"/>
        </w:rPr>
        <w:t xml:space="preserve">3 établissements fluviaux : l'un correspondant au groupe de </w:t>
      </w:r>
      <w:hyperlink r:id="rId6776" w:anchor="Cul_Cerny" w:history="1">
        <w:r w:rsidR="0043440A" w:rsidRPr="0032190F">
          <w:rPr>
            <w:rStyle w:val="Hyperlink"/>
            <w:szCs w:val="20"/>
            <w:lang w:val="fr-FR" w:eastAsia="en-GB"/>
          </w:rPr>
          <w:t>Cerny</w:t>
        </w:r>
      </w:hyperlink>
      <w:r w:rsidRPr="0032190F">
        <w:rPr>
          <w:sz w:val="22"/>
          <w:szCs w:val="22"/>
          <w:lang w:val="fr-FR"/>
        </w:rPr>
        <w:t>, dernier faciès de la civilisation du Rubane, vers 4500-4200 av. J.-C. ; l'autre du Chasséen, vers 4200-3400 av. J.-C) et un du Néolithique final ou Chalcolithique (vers 3000- 2600 av. J.-C). 10 barques ont été découvertes dont 6 datées par 14C (BIB 2472)</w:t>
      </w:r>
    </w:p>
    <w:p w14:paraId="4F53498A" w14:textId="77777777" w:rsidR="00E044A0" w:rsidRPr="0032190F" w:rsidRDefault="00E044A0" w:rsidP="00965B56">
      <w:pPr>
        <w:rPr>
          <w:sz w:val="22"/>
          <w:szCs w:val="22"/>
          <w:lang w:val="fr-FR"/>
        </w:rPr>
      </w:pPr>
      <w:r>
        <w:rPr>
          <w:sz w:val="22"/>
          <w:szCs w:val="22"/>
          <w:lang w:val="fr-FR"/>
        </w:rPr>
        <w:t>Habitat du Néolithique moyen II (BIB 2646) de forme trapézoïdale (BIB 2646)</w:t>
      </w:r>
      <w:r w:rsidR="00B959E4">
        <w:rPr>
          <w:sz w:val="22"/>
          <w:szCs w:val="22"/>
          <w:lang w:val="fr-FR"/>
        </w:rPr>
        <w:t xml:space="preserve"> qui montre l'attrait pour les zones humides (BIB 2646)</w:t>
      </w:r>
    </w:p>
    <w:p w14:paraId="49391870" w14:textId="77777777" w:rsidR="00824031" w:rsidRPr="0032190F" w:rsidRDefault="00824031" w:rsidP="00242C0F">
      <w:pPr>
        <w:rPr>
          <w:lang w:val="fr-FR"/>
        </w:rPr>
      </w:pPr>
    </w:p>
    <w:p w14:paraId="2E6B4A58" w14:textId="77777777" w:rsidR="00824031" w:rsidRPr="0032190F" w:rsidRDefault="00824031" w:rsidP="00824031">
      <w:pPr>
        <w:pStyle w:val="Heading2"/>
      </w:pPr>
      <w:r w:rsidRPr="0032190F">
        <w:lastRenderedPageBreak/>
        <w:t>Statuettes</w:t>
      </w:r>
    </w:p>
    <w:p w14:paraId="650FDAA6" w14:textId="7BBE3848" w:rsidR="00965B56" w:rsidRPr="0032190F" w:rsidRDefault="00965B56" w:rsidP="00965B56">
      <w:pPr>
        <w:rPr>
          <w:lang w:val="fr-FR"/>
        </w:rPr>
      </w:pPr>
      <w:r w:rsidRPr="0032190F">
        <w:rPr>
          <w:sz w:val="22"/>
          <w:szCs w:val="22"/>
          <w:lang w:val="fr-FR"/>
        </w:rPr>
        <w:t xml:space="preserve">6 statuettes chasséennes </w:t>
      </w:r>
      <w:r w:rsidRPr="0032190F">
        <w:rPr>
          <w:lang w:val="fr-FR"/>
        </w:rPr>
        <w:t xml:space="preserve">(Musée Carnavalet, internet) </w:t>
      </w:r>
      <w:r w:rsidRPr="0032190F">
        <w:rPr>
          <w:sz w:val="22"/>
          <w:szCs w:val="22"/>
          <w:lang w:val="fr-FR"/>
        </w:rPr>
        <w:t>idole(s) [</w:t>
      </w:r>
      <w:hyperlink r:id="rId6777" w:anchor="Cul_Art_TAC_T_a_statuettes" w:history="1">
        <w:r w:rsidRPr="0032190F">
          <w:rPr>
            <w:rStyle w:val="Hyperlink"/>
            <w:sz w:val="22"/>
            <w:szCs w:val="22"/>
            <w:lang w:val="fr-FR"/>
          </w:rPr>
          <w:t>statuette</w:t>
        </w:r>
      </w:hyperlink>
      <w:r w:rsidRPr="0032190F">
        <w:rPr>
          <w:sz w:val="22"/>
          <w:szCs w:val="22"/>
          <w:lang w:val="fr-FR"/>
        </w:rPr>
        <w:t xml:space="preserve">] féminine(s) </w:t>
      </w:r>
      <w:hyperlink r:id="rId6778" w:anchor="Cul_Chasseen" w:history="1">
        <w:r w:rsidRPr="0032190F">
          <w:rPr>
            <w:rStyle w:val="Hyperlink"/>
            <w:sz w:val="22"/>
            <w:szCs w:val="22"/>
            <w:lang w:val="fr-FR"/>
          </w:rPr>
          <w:t>chasséenne(s)</w:t>
        </w:r>
      </w:hyperlink>
      <w:r w:rsidRPr="0032190F">
        <w:rPr>
          <w:sz w:val="22"/>
          <w:szCs w:val="22"/>
          <w:lang w:val="fr-FR"/>
        </w:rPr>
        <w:t xml:space="preserve"> (BIB 2359 fig. 34)</w:t>
      </w:r>
    </w:p>
    <w:p w14:paraId="2C43F37D" w14:textId="77777777" w:rsidR="00824031" w:rsidRPr="0032190F" w:rsidRDefault="00824031" w:rsidP="00824031">
      <w:pPr>
        <w:rPr>
          <w:lang w:val="fr-FR"/>
        </w:rPr>
      </w:pPr>
    </w:p>
    <w:p w14:paraId="45E0CC70" w14:textId="77777777" w:rsidR="00824031" w:rsidRPr="0032190F" w:rsidRDefault="00824031" w:rsidP="00824031">
      <w:pPr>
        <w:pStyle w:val="Heading3"/>
      </w:pPr>
      <w:r w:rsidRPr="0032190F">
        <w:t>Statuette 1</w:t>
      </w:r>
    </w:p>
    <w:p w14:paraId="5C0FD035" w14:textId="7D38149A" w:rsidR="00C962F6" w:rsidRPr="0032190F" w:rsidRDefault="004F3F83" w:rsidP="004F3F83">
      <w:pPr>
        <w:jc w:val="both"/>
        <w:rPr>
          <w:lang w:val="fr-FR"/>
        </w:rPr>
      </w:pPr>
      <w:r w:rsidRPr="0032190F">
        <w:rPr>
          <w:lang w:val="fr-FR"/>
        </w:rPr>
        <w:t>Ce buste, sans tête ni jambe, sur lequel sont gravés deux bras se terminant par la  représentation schématique des doigts</w:t>
      </w:r>
      <w:r w:rsidR="00947FA0" w:rsidRPr="0032190F">
        <w:rPr>
          <w:lang w:val="fr-FR"/>
        </w:rPr>
        <w:t xml:space="preserve"> [v. </w:t>
      </w:r>
      <w:hyperlink r:id="rId6779" w:anchor="Sit_Noyen_Seine" w:history="1">
        <w:r w:rsidR="00947FA0" w:rsidRPr="0032190F">
          <w:rPr>
            <w:rStyle w:val="Hyperlink"/>
            <w:lang w:val="fr-FR"/>
          </w:rPr>
          <w:t>Noyen-sur-Seine</w:t>
        </w:r>
      </w:hyperlink>
      <w:r w:rsidR="00947FA0" w:rsidRPr="0032190F">
        <w:rPr>
          <w:lang w:val="fr-FR"/>
        </w:rPr>
        <w:t>]</w:t>
      </w:r>
      <w:r w:rsidRPr="0032190F">
        <w:rPr>
          <w:lang w:val="fr-FR"/>
        </w:rPr>
        <w:t>, provient du site de Bercy. Les seins et le cou sont également suggérés. Il faut souligner l’extrême minceur de cette figurine vue de profil. Elle date du Néolithique, précisément du Chasséen, période située vers - 4 200 et – 4 000 av. J.C., caractérisant les premiers villages d’agriculteurs. Six autres statuettes très similaires ont été retrouvées au sein de ce gisement. Il est très difficile de connaître leur fonction mais certains suggèrent qu’elles puissent être des « déesses-mères » évoquant la fertilité (Musée Carnavalet, internet)</w:t>
      </w:r>
    </w:p>
    <w:p w14:paraId="65B37431" w14:textId="77777777" w:rsidR="00231CF7" w:rsidRPr="0032190F" w:rsidRDefault="00C962F6" w:rsidP="0084727D">
      <w:pPr>
        <w:rPr>
          <w:lang w:val="fr-FR"/>
        </w:rPr>
      </w:pPr>
      <w:r w:rsidRPr="0032190F">
        <w:rPr>
          <w:lang w:val="fr-FR"/>
        </w:rPr>
        <w:t xml:space="preserve"> </w:t>
      </w:r>
    </w:p>
    <w:p w14:paraId="307D6E11" w14:textId="77777777" w:rsidR="00231CF7" w:rsidRPr="0032190F" w:rsidRDefault="00262242" w:rsidP="00426FF9">
      <w:pPr>
        <w:pStyle w:val="Heading1"/>
      </w:pPr>
      <w:bookmarkStart w:id="2915" w:name="Sit_La_Hoguette"/>
      <w:r>
        <w:t>HOGUETTE</w:t>
      </w:r>
    </w:p>
    <w:bookmarkEnd w:id="2915"/>
    <w:p w14:paraId="56F45C17" w14:textId="77777777" w:rsidR="00F45553" w:rsidRDefault="00F45553" w:rsidP="00242C0F">
      <w:pPr>
        <w:rPr>
          <w:lang w:val="fr-FR"/>
        </w:rPr>
      </w:pPr>
    </w:p>
    <w:p w14:paraId="777DB6FE" w14:textId="77777777" w:rsidR="00917744" w:rsidRPr="00917744" w:rsidRDefault="00917744" w:rsidP="00242C0F">
      <w:pPr>
        <w:rPr>
          <w:lang w:val="fr-FR"/>
        </w:rPr>
      </w:pPr>
      <w:r>
        <w:rPr>
          <w:lang w:val="fr-FR"/>
        </w:rPr>
        <w:t xml:space="preserve">Nécropole de Normandie proche de  </w:t>
      </w:r>
      <w:r w:rsidRPr="00917744">
        <w:rPr>
          <w:rFonts w:eastAsia="AGaramondPro-Regular"/>
          <w:lang w:val="fr-FR" w:eastAsia="en-GB"/>
        </w:rPr>
        <w:t>Cond</w:t>
      </w:r>
      <w:r>
        <w:rPr>
          <w:rFonts w:eastAsia="AGaramondPro-Regular"/>
          <w:lang w:val="fr-FR" w:eastAsia="en-GB"/>
        </w:rPr>
        <w:t>é</w:t>
      </w:r>
      <w:r w:rsidRPr="00917744">
        <w:rPr>
          <w:rFonts w:eastAsia="AGaramondPro-Regular"/>
          <w:lang w:val="fr-FR" w:eastAsia="en-GB"/>
        </w:rPr>
        <w:t>-sur-Ifs</w:t>
      </w:r>
      <w:r>
        <w:rPr>
          <w:rFonts w:eastAsia="AGaramondPro-Regular"/>
          <w:lang w:val="fr-FR" w:eastAsia="en-GB"/>
        </w:rPr>
        <w:t xml:space="preserve"> </w:t>
      </w:r>
      <w:r>
        <w:rPr>
          <w:lang w:val="fr-FR"/>
        </w:rPr>
        <w:t>(SS BIB)</w:t>
      </w:r>
    </w:p>
    <w:p w14:paraId="2CE229E8" w14:textId="01DBD5F8" w:rsidR="00231CF7" w:rsidRPr="0032190F" w:rsidRDefault="00262242" w:rsidP="00242C0F">
      <w:pPr>
        <w:rPr>
          <w:lang w:val="fr-FR"/>
        </w:rPr>
      </w:pPr>
      <w:r>
        <w:rPr>
          <w:lang w:val="fr-FR"/>
        </w:rPr>
        <w:t xml:space="preserve">Le tumulus de La Hoguette, dans le </w:t>
      </w:r>
      <w:r w:rsidR="00231CF7" w:rsidRPr="0032190F">
        <w:rPr>
          <w:lang w:val="fr-FR"/>
        </w:rPr>
        <w:t xml:space="preserve">nord-est de la France (Fontenay-le-Marnion, Calvados) dans lequel on a retrouvé des céramiques identifiées céramiques de </w:t>
      </w:r>
      <w:hyperlink r:id="rId6780" w:anchor="Cul_Hoguette" w:history="1">
        <w:r w:rsidR="00231CF7" w:rsidRPr="0032190F">
          <w:rPr>
            <w:rStyle w:val="Hyperlink"/>
            <w:lang w:val="fr-FR"/>
          </w:rPr>
          <w:t>La Hoguette</w:t>
        </w:r>
      </w:hyperlink>
      <w:r w:rsidR="00231CF7" w:rsidRPr="0032190F">
        <w:rPr>
          <w:lang w:val="fr-FR"/>
        </w:rPr>
        <w:t xml:space="preserve">. C’est une manifestation du </w:t>
      </w:r>
      <w:hyperlink r:id="rId6781" w:anchor="Cul_Megalith" w:history="1">
        <w:r w:rsidR="00231CF7" w:rsidRPr="0032190F">
          <w:rPr>
            <w:rStyle w:val="Hyperlink"/>
            <w:lang w:val="fr-FR"/>
          </w:rPr>
          <w:t>mégalithisme</w:t>
        </w:r>
      </w:hyperlink>
      <w:r w:rsidR="00C144AC" w:rsidRPr="00F27801">
        <w:rPr>
          <w:lang w:val="fr-FR"/>
        </w:rPr>
        <w:t xml:space="preserve"> (BIB ?)</w:t>
      </w:r>
    </w:p>
    <w:p w14:paraId="7B6E7807" w14:textId="77777777" w:rsidR="00231CF7" w:rsidRPr="0032190F" w:rsidRDefault="00231CF7" w:rsidP="00242C0F">
      <w:pPr>
        <w:rPr>
          <w:lang w:val="fr-FR"/>
        </w:rPr>
      </w:pPr>
    </w:p>
    <w:p w14:paraId="57FFA113" w14:textId="77777777" w:rsidR="00A5189C" w:rsidRPr="0032190F" w:rsidRDefault="00A5189C" w:rsidP="00426FF9">
      <w:pPr>
        <w:pStyle w:val="Heading1"/>
      </w:pPr>
      <w:bookmarkStart w:id="2916" w:name="Sit_Bernieres_Mer"/>
      <w:r w:rsidRPr="0032190F">
        <w:t xml:space="preserve">BERNIERES-SUR-MER </w:t>
      </w:r>
    </w:p>
    <w:bookmarkEnd w:id="2916"/>
    <w:p w14:paraId="04D32B8D" w14:textId="77777777" w:rsidR="00A5189C" w:rsidRPr="0032190F" w:rsidRDefault="00A5189C" w:rsidP="00242C0F">
      <w:pPr>
        <w:rPr>
          <w:lang w:val="fr-FR"/>
        </w:rPr>
      </w:pPr>
    </w:p>
    <w:p w14:paraId="343A64F0" w14:textId="452DAB83" w:rsidR="00A5189C" w:rsidRDefault="00C2147C" w:rsidP="00242C0F">
      <w:pPr>
        <w:jc w:val="both"/>
        <w:rPr>
          <w:lang w:val="fr-FR"/>
        </w:rPr>
      </w:pPr>
      <w:r w:rsidRPr="0032190F">
        <w:rPr>
          <w:lang w:val="fr-FR"/>
        </w:rPr>
        <w:t xml:space="preserve">Le site de </w:t>
      </w:r>
      <w:r w:rsidR="00A5189C" w:rsidRPr="0032190F">
        <w:rPr>
          <w:lang w:val="fr-FR"/>
        </w:rPr>
        <w:t xml:space="preserve">Bernières-sur-Mer dans le Calvados a livré des traces d’un ancien parcellaire attribués </w:t>
      </w:r>
      <w:r w:rsidR="007038B8">
        <w:rPr>
          <w:lang w:val="fr-FR"/>
        </w:rPr>
        <w:t>au</w:t>
      </w:r>
      <w:r w:rsidR="00A5189C" w:rsidRPr="0032190F">
        <w:rPr>
          <w:lang w:val="fr-FR"/>
        </w:rPr>
        <w:t xml:space="preserve"> </w:t>
      </w:r>
      <w:hyperlink r:id="rId6782" w:anchor="Cul_Bronze_Ancien" w:history="1">
        <w:r w:rsidR="00A5189C" w:rsidRPr="0032190F">
          <w:rPr>
            <w:rStyle w:val="Hyperlink"/>
            <w:lang w:val="fr-FR"/>
          </w:rPr>
          <w:t>B</w:t>
        </w:r>
        <w:r w:rsidR="007038B8">
          <w:rPr>
            <w:rStyle w:val="Hyperlink"/>
            <w:lang w:val="fr-FR"/>
          </w:rPr>
          <w:t>A</w:t>
        </w:r>
      </w:hyperlink>
      <w:r w:rsidR="005F1B16" w:rsidRPr="0032190F">
        <w:rPr>
          <w:lang w:val="fr-FR"/>
        </w:rPr>
        <w:t xml:space="preserve"> (BIB 1054 p. 31 et </w:t>
      </w:r>
      <w:r w:rsidR="00A5189C" w:rsidRPr="0032190F">
        <w:rPr>
          <w:lang w:val="fr-FR"/>
        </w:rPr>
        <w:t xml:space="preserve">BIB </w:t>
      </w:r>
      <w:r w:rsidRPr="0032190F">
        <w:rPr>
          <w:lang w:val="fr-FR"/>
        </w:rPr>
        <w:t>1058)</w:t>
      </w:r>
      <w:r w:rsidR="005F1B16" w:rsidRPr="0032190F">
        <w:rPr>
          <w:lang w:val="fr-FR"/>
        </w:rPr>
        <w:t>. Le type de parcellarisation mis en évidence à Bernières semble, tel qu’il peut-être restitué proche des exemples du sud de l’Angleterre, des Pays-Bas et de l’Allemagne du Nord, caractérisés par la présence de petites surfaces carrées ou rectangulaires aux limites régulières délimitées par des talus de terre ou de pierre (BIB 1058 p. 132)</w:t>
      </w:r>
    </w:p>
    <w:p w14:paraId="3F3F252D" w14:textId="77777777" w:rsidR="007038B8" w:rsidRDefault="007038B8" w:rsidP="00242C0F">
      <w:pPr>
        <w:jc w:val="both"/>
        <w:rPr>
          <w:lang w:val="fr-FR"/>
        </w:rPr>
      </w:pPr>
      <w:r w:rsidRPr="0032190F">
        <w:rPr>
          <w:lang w:val="fr-FR"/>
        </w:rPr>
        <w:t>planimétrie agraire</w:t>
      </w:r>
      <w:r>
        <w:rPr>
          <w:lang w:val="fr-FR"/>
        </w:rPr>
        <w:t xml:space="preserve"> (SS BIB)</w:t>
      </w:r>
    </w:p>
    <w:p w14:paraId="74820EF4" w14:textId="77777777" w:rsidR="008642C3" w:rsidRDefault="008642C3" w:rsidP="00242C0F">
      <w:pPr>
        <w:jc w:val="both"/>
        <w:rPr>
          <w:lang w:val="fr-FR"/>
        </w:rPr>
      </w:pPr>
    </w:p>
    <w:p w14:paraId="3C849E27" w14:textId="77777777" w:rsidR="008642C3" w:rsidRDefault="008642C3" w:rsidP="00426FF9">
      <w:pPr>
        <w:pStyle w:val="Heading1"/>
      </w:pPr>
      <w:bookmarkStart w:id="2917" w:name="Sit_Bernieres_Ailly"/>
      <w:r>
        <w:t>BERNIERES-D'AILLY</w:t>
      </w:r>
    </w:p>
    <w:bookmarkEnd w:id="2917"/>
    <w:p w14:paraId="46B40D38" w14:textId="1E5AA8D5" w:rsidR="008642C3" w:rsidRPr="00D804AF" w:rsidRDefault="00D804AF" w:rsidP="00242C0F">
      <w:pPr>
        <w:jc w:val="both"/>
        <w:rPr>
          <w:sz w:val="20"/>
          <w:lang w:val="fr-FR"/>
        </w:rPr>
      </w:pPr>
      <w:r w:rsidRPr="00D804AF">
        <w:rPr>
          <w:sz w:val="20"/>
          <w:lang w:val="fr-FR"/>
        </w:rPr>
        <w:t>Bernières</w:t>
      </w:r>
    </w:p>
    <w:p w14:paraId="170BA50F" w14:textId="77777777" w:rsidR="00D804AF" w:rsidRDefault="00D804AF" w:rsidP="00242C0F">
      <w:pPr>
        <w:jc w:val="both"/>
        <w:rPr>
          <w:lang w:val="fr-FR"/>
        </w:rPr>
      </w:pPr>
    </w:p>
    <w:p w14:paraId="046BE906" w14:textId="158A4934" w:rsidR="008642C3" w:rsidRPr="008642C3" w:rsidRDefault="008642C3" w:rsidP="00242C0F">
      <w:pPr>
        <w:jc w:val="both"/>
        <w:rPr>
          <w:lang w:val="fr-FR"/>
        </w:rPr>
      </w:pPr>
      <w:r>
        <w:rPr>
          <w:lang w:val="fr-FR"/>
        </w:rPr>
        <w:t xml:space="preserve">Calvados. Dépôts de 9 ou 10 </w:t>
      </w:r>
      <w:hyperlink r:id="rId6783" w:anchor="Typ_Arm_Casques_typ_crete" w:history="1">
        <w:r w:rsidRPr="008642C3">
          <w:rPr>
            <w:rStyle w:val="Hyperlink"/>
            <w:lang w:val="fr-FR"/>
          </w:rPr>
          <w:t>casques à crête</w:t>
        </w:r>
      </w:hyperlink>
      <w:r>
        <w:rPr>
          <w:lang w:val="fr-FR"/>
        </w:rPr>
        <w:t xml:space="preserve">, très standardisés. Des séries de 3 rivets ornes l'avant et l'arrière </w:t>
      </w:r>
      <w:r w:rsidRPr="008642C3">
        <w:rPr>
          <w:lang w:val="fr-FR"/>
        </w:rPr>
        <w:t>(BIB C. Marcigny in BIB 3233)</w:t>
      </w:r>
      <w:r w:rsidR="00D804AF">
        <w:rPr>
          <w:lang w:val="fr-FR"/>
        </w:rPr>
        <w:t xml:space="preserve"> datés du 11</w:t>
      </w:r>
      <w:r w:rsidR="00D804AF" w:rsidRPr="00D804AF">
        <w:rPr>
          <w:vertAlign w:val="superscript"/>
          <w:lang w:val="fr-FR"/>
        </w:rPr>
        <w:t>e</w:t>
      </w:r>
      <w:r w:rsidR="00D804AF">
        <w:rPr>
          <w:lang w:val="fr-FR"/>
        </w:rPr>
        <w:t>-10</w:t>
      </w:r>
      <w:r w:rsidR="00D804AF" w:rsidRPr="00D804AF">
        <w:rPr>
          <w:vertAlign w:val="superscript"/>
          <w:lang w:val="fr-FR"/>
        </w:rPr>
        <w:t>e</w:t>
      </w:r>
      <w:r w:rsidR="00D804AF">
        <w:rPr>
          <w:lang w:val="fr-FR"/>
        </w:rPr>
        <w:t xml:space="preserve"> s. BC (PYM com. pers.)</w:t>
      </w:r>
    </w:p>
    <w:p w14:paraId="3AD75030" w14:textId="77777777" w:rsidR="00AE37AE" w:rsidRPr="008642C3" w:rsidRDefault="00AE37AE" w:rsidP="00242C0F">
      <w:pPr>
        <w:jc w:val="both"/>
        <w:rPr>
          <w:lang w:val="fr-FR"/>
        </w:rPr>
      </w:pPr>
    </w:p>
    <w:p w14:paraId="712C2670" w14:textId="77777777" w:rsidR="00AE37AE" w:rsidRDefault="00AE37AE" w:rsidP="00426FF9">
      <w:pPr>
        <w:pStyle w:val="Heading1"/>
      </w:pPr>
      <w:bookmarkStart w:id="2918" w:name="Sit_Moneteau"/>
      <w:r>
        <w:t>MONETEAU</w:t>
      </w:r>
    </w:p>
    <w:bookmarkEnd w:id="2918"/>
    <w:p w14:paraId="45CB9132" w14:textId="77777777" w:rsidR="00AE37AE" w:rsidRDefault="00AE37AE" w:rsidP="00242C0F">
      <w:pPr>
        <w:jc w:val="both"/>
        <w:rPr>
          <w:lang w:val="fr-FR"/>
        </w:rPr>
      </w:pPr>
    </w:p>
    <w:p w14:paraId="2D8E0468" w14:textId="2A30A387" w:rsidR="00AE37AE" w:rsidRPr="00AE37AE" w:rsidRDefault="00AE37AE" w:rsidP="00242C0F">
      <w:pPr>
        <w:jc w:val="both"/>
        <w:rPr>
          <w:lang w:val="fr-FR"/>
        </w:rPr>
      </w:pPr>
      <w:r>
        <w:rPr>
          <w:lang w:val="fr-FR"/>
        </w:rPr>
        <w:t xml:space="preserve">Monéteau-Machérin, nécropole chasséenne (BIB 2820), </w:t>
      </w:r>
      <w:r w:rsidR="00535F78">
        <w:rPr>
          <w:lang w:val="fr-FR"/>
        </w:rPr>
        <w:t>à 3 km</w:t>
      </w:r>
      <w:r>
        <w:rPr>
          <w:lang w:val="fr-FR"/>
        </w:rPr>
        <w:t xml:space="preserve"> de </w:t>
      </w:r>
      <w:hyperlink r:id="rId6784" w:anchor="Sit_Gurgy" w:history="1">
        <w:r w:rsidRPr="00AE37AE">
          <w:rPr>
            <w:rStyle w:val="Hyperlink"/>
            <w:lang w:val="fr-FR"/>
          </w:rPr>
          <w:t>Gurgy</w:t>
        </w:r>
      </w:hyperlink>
      <w:r>
        <w:rPr>
          <w:lang w:val="fr-FR"/>
        </w:rPr>
        <w:t xml:space="preserve"> (BIB 2820) 800 ans de fonctionnement (BIB 2824)</w:t>
      </w:r>
    </w:p>
    <w:p w14:paraId="3C4BCA12" w14:textId="77777777" w:rsidR="00736192" w:rsidRPr="0032190F" w:rsidRDefault="00736192" w:rsidP="00426FF9">
      <w:pPr>
        <w:pStyle w:val="Heading1"/>
      </w:pPr>
      <w:r w:rsidRPr="007425EF">
        <w:br/>
      </w:r>
      <w:bookmarkStart w:id="2919" w:name="Sit_Gurgy"/>
      <w:r>
        <w:t>GURGY</w:t>
      </w:r>
      <w:bookmarkEnd w:id="2919"/>
    </w:p>
    <w:p w14:paraId="4293E889" w14:textId="77777777" w:rsidR="001B1ADD" w:rsidRDefault="001B1ADD" w:rsidP="00242C0F">
      <w:pPr>
        <w:rPr>
          <w:lang w:val="fr-FR"/>
        </w:rPr>
      </w:pPr>
    </w:p>
    <w:p w14:paraId="3F4C9AFF" w14:textId="213311FF" w:rsidR="00535F78" w:rsidRDefault="00736192" w:rsidP="007425EF">
      <w:pPr>
        <w:jc w:val="both"/>
        <w:rPr>
          <w:lang w:val="fr-FR"/>
        </w:rPr>
      </w:pPr>
      <w:r>
        <w:rPr>
          <w:lang w:val="fr-FR"/>
        </w:rPr>
        <w:t>Les</w:t>
      </w:r>
      <w:r w:rsidRPr="00736192">
        <w:rPr>
          <w:lang w:val="fr-FR"/>
        </w:rPr>
        <w:t xml:space="preserve"> Noisats (Gurgy</w:t>
      </w:r>
      <w:r>
        <w:rPr>
          <w:lang w:val="fr-FR"/>
        </w:rPr>
        <w:t>,</w:t>
      </w:r>
      <w:r w:rsidRPr="00736192">
        <w:rPr>
          <w:lang w:val="fr-FR"/>
        </w:rPr>
        <w:t xml:space="preserve"> Yonne)</w:t>
      </w:r>
      <w:r>
        <w:rPr>
          <w:lang w:val="fr-FR"/>
        </w:rPr>
        <w:t xml:space="preserve">, </w:t>
      </w:r>
      <w:r w:rsidR="006E3B66">
        <w:rPr>
          <w:lang w:val="fr-FR"/>
        </w:rPr>
        <w:t xml:space="preserve">dans le </w:t>
      </w:r>
      <w:r w:rsidR="00E32E7C">
        <w:rPr>
          <w:lang w:val="fr-FR"/>
        </w:rPr>
        <w:t xml:space="preserve">Sud du </w:t>
      </w:r>
      <w:r w:rsidR="006E3B66">
        <w:rPr>
          <w:lang w:val="fr-FR"/>
        </w:rPr>
        <w:t>Bassin parisien</w:t>
      </w:r>
      <w:r w:rsidR="00E32E7C">
        <w:rPr>
          <w:lang w:val="fr-FR"/>
        </w:rPr>
        <w:t xml:space="preserve"> </w:t>
      </w:r>
      <w:r w:rsidR="00D13278">
        <w:rPr>
          <w:lang w:val="fr-FR"/>
        </w:rPr>
        <w:t>(BIB 2820)</w:t>
      </w:r>
      <w:r w:rsidR="00AE37AE">
        <w:rPr>
          <w:lang w:val="fr-FR"/>
        </w:rPr>
        <w:t xml:space="preserve"> à </w:t>
      </w:r>
      <w:r w:rsidR="00535F78">
        <w:rPr>
          <w:lang w:val="fr-FR"/>
        </w:rPr>
        <w:t xml:space="preserve">3 km de </w:t>
      </w:r>
      <w:hyperlink r:id="rId6785" w:anchor="Sit_Moneteau" w:history="1">
        <w:r w:rsidR="00535F78" w:rsidRPr="00AE37AE">
          <w:rPr>
            <w:rStyle w:val="Hyperlink"/>
            <w:lang w:val="fr-FR"/>
          </w:rPr>
          <w:t>Monéteau</w:t>
        </w:r>
      </w:hyperlink>
      <w:r w:rsidR="00535F78">
        <w:rPr>
          <w:lang w:val="fr-FR"/>
        </w:rPr>
        <w:t xml:space="preserve"> (BIB 2824).</w:t>
      </w:r>
      <w:r w:rsidR="006E3B66">
        <w:rPr>
          <w:lang w:val="fr-FR"/>
        </w:rPr>
        <w:t xml:space="preserve"> </w:t>
      </w:r>
    </w:p>
    <w:p w14:paraId="78E3108F" w14:textId="77777777" w:rsidR="001B17C4" w:rsidRPr="00A0014D" w:rsidRDefault="009E6972" w:rsidP="001B17C4">
      <w:pPr>
        <w:jc w:val="both"/>
        <w:rPr>
          <w:lang w:val="en-GB"/>
        </w:rPr>
      </w:pPr>
      <w:r w:rsidRPr="00A0014D">
        <w:rPr>
          <w:lang w:val="en-GB"/>
        </w:rPr>
        <w:t>aDNA</w:t>
      </w:r>
      <w:r w:rsidR="001B17C4" w:rsidRPr="00A0014D">
        <w:rPr>
          <w:lang w:val="en-GB"/>
        </w:rPr>
        <w:t xml:space="preserve"> </w:t>
      </w:r>
      <w:r w:rsidRPr="00A0014D">
        <w:rPr>
          <w:lang w:val="en-GB"/>
        </w:rPr>
        <w:t>NA</w:t>
      </w:r>
      <w:r w:rsidR="001B17C4" w:rsidRPr="00A0014D">
        <w:rPr>
          <w:lang w:val="en-GB"/>
        </w:rPr>
        <w:t xml:space="preserve"> 5500-4500 BC / VSG Cerny  (BIB 2822)</w:t>
      </w:r>
    </w:p>
    <w:p w14:paraId="39FF3BAE" w14:textId="06A1BB91" w:rsidR="001B17C4" w:rsidRDefault="009E6972" w:rsidP="001B17C4">
      <w:pPr>
        <w:jc w:val="both"/>
        <w:rPr>
          <w:lang w:val="fr-FR"/>
        </w:rPr>
      </w:pPr>
      <w:r>
        <w:rPr>
          <w:lang w:val="fr-FR"/>
        </w:rPr>
        <w:t>aDNA</w:t>
      </w:r>
      <w:r w:rsidR="001B17C4">
        <w:rPr>
          <w:lang w:val="fr-FR"/>
        </w:rPr>
        <w:t xml:space="preserve"> </w:t>
      </w:r>
      <w:r>
        <w:rPr>
          <w:lang w:val="fr-FR"/>
        </w:rPr>
        <w:t>NM</w:t>
      </w:r>
      <w:r w:rsidR="001B17C4">
        <w:rPr>
          <w:lang w:val="fr-FR"/>
        </w:rPr>
        <w:t xml:space="preserve"> 4500-3500 BC / </w:t>
      </w:r>
      <w:hyperlink r:id="rId6786" w:anchor="Cul_Noyen" w:history="1">
        <w:r w:rsidR="001B17C4" w:rsidRPr="00F045CB">
          <w:rPr>
            <w:rStyle w:val="Hyperlink"/>
            <w:lang w:val="fr-FR"/>
          </w:rPr>
          <w:t>gr. de Noyen</w:t>
        </w:r>
      </w:hyperlink>
      <w:r w:rsidR="001B17C4" w:rsidRPr="00F045CB">
        <w:rPr>
          <w:lang w:val="fr-FR"/>
        </w:rPr>
        <w:t xml:space="preserve"> </w:t>
      </w:r>
      <w:r w:rsidR="001B17C4">
        <w:rPr>
          <w:lang w:val="fr-FR"/>
        </w:rPr>
        <w:t>(BIB 2822)</w:t>
      </w:r>
    </w:p>
    <w:p w14:paraId="0FA15443" w14:textId="77777777" w:rsidR="00535F78" w:rsidRDefault="00535F78" w:rsidP="007425EF">
      <w:pPr>
        <w:jc w:val="both"/>
        <w:rPr>
          <w:lang w:val="fr-FR"/>
        </w:rPr>
      </w:pPr>
    </w:p>
    <w:p w14:paraId="3B2A3DD8" w14:textId="45B28EC8" w:rsidR="00736192" w:rsidRDefault="00D13278" w:rsidP="007425EF">
      <w:pPr>
        <w:jc w:val="both"/>
        <w:rPr>
          <w:lang w:val="fr-FR"/>
        </w:rPr>
      </w:pPr>
      <w:r>
        <w:rPr>
          <w:lang w:val="fr-FR"/>
        </w:rPr>
        <w:lastRenderedPageBreak/>
        <w:t>N</w:t>
      </w:r>
      <w:r w:rsidR="00736192">
        <w:rPr>
          <w:lang w:val="fr-FR"/>
        </w:rPr>
        <w:t xml:space="preserve">écropole datée de la transition </w:t>
      </w:r>
      <w:r w:rsidR="009E6972">
        <w:rPr>
          <w:lang w:val="fr-FR"/>
        </w:rPr>
        <w:t>NA</w:t>
      </w:r>
      <w:r w:rsidR="00736192">
        <w:rPr>
          <w:lang w:val="fr-FR"/>
        </w:rPr>
        <w:t>/</w:t>
      </w:r>
      <w:r w:rsidR="009E6972">
        <w:rPr>
          <w:lang w:val="fr-FR"/>
        </w:rPr>
        <w:t>NM</w:t>
      </w:r>
      <w:r w:rsidR="00736192">
        <w:rPr>
          <w:lang w:val="fr-FR"/>
        </w:rPr>
        <w:t xml:space="preserve"> ou </w:t>
      </w:r>
      <w:r w:rsidR="009E6972">
        <w:rPr>
          <w:lang w:val="fr-FR"/>
        </w:rPr>
        <w:t>NM</w:t>
      </w:r>
      <w:r w:rsidR="00736192">
        <w:rPr>
          <w:lang w:val="fr-FR"/>
        </w:rPr>
        <w:t>I (BIB 2820). Environ 112 sépultures, la plupart individuelles. Les inhumés sont systématiquement placés jambes fléchies, généralement la tête au Sud. Nombreux éléments de parure (BIB 2820)</w:t>
      </w:r>
      <w:r>
        <w:rPr>
          <w:lang w:val="fr-FR"/>
        </w:rPr>
        <w:t xml:space="preserve"> </w:t>
      </w:r>
      <w:r w:rsidR="00736192">
        <w:rPr>
          <w:lang w:val="fr-FR"/>
        </w:rPr>
        <w:t xml:space="preserve">Dans sa disposition, la nécropole rappelle la nécropole de </w:t>
      </w:r>
      <w:hyperlink r:id="rId6787" w:anchor="Sit_Moneteau" w:history="1">
        <w:r w:rsidR="00AE37AE" w:rsidRPr="00AE37AE">
          <w:rPr>
            <w:rStyle w:val="Hyperlink"/>
            <w:lang w:val="fr-FR"/>
          </w:rPr>
          <w:t>Monéteau</w:t>
        </w:r>
      </w:hyperlink>
      <w:r w:rsidR="00AE37AE">
        <w:rPr>
          <w:lang w:val="fr-FR"/>
        </w:rPr>
        <w:t xml:space="preserve"> </w:t>
      </w:r>
      <w:r w:rsidR="00736192">
        <w:rPr>
          <w:lang w:val="fr-FR"/>
        </w:rPr>
        <w:t>(BIB 2820)</w:t>
      </w:r>
      <w:r w:rsidR="00AE37AE">
        <w:rPr>
          <w:lang w:val="fr-FR"/>
        </w:rPr>
        <w:t xml:space="preserve"> 800 ans de fonctionnement (BIB 2824)</w:t>
      </w:r>
    </w:p>
    <w:p w14:paraId="5E936773" w14:textId="77777777" w:rsidR="00D13278" w:rsidRDefault="00D13278" w:rsidP="00242C0F">
      <w:pPr>
        <w:rPr>
          <w:lang w:val="fr-FR"/>
        </w:rPr>
      </w:pPr>
    </w:p>
    <w:p w14:paraId="57F49AC4" w14:textId="77777777" w:rsidR="00D13278" w:rsidRDefault="00D13278" w:rsidP="00D13278">
      <w:pPr>
        <w:pStyle w:val="Heading2"/>
      </w:pPr>
      <w:r>
        <w:t>génétique</w:t>
      </w:r>
    </w:p>
    <w:p w14:paraId="5DE231EF" w14:textId="0765CC10" w:rsidR="007425EF" w:rsidRPr="0032190F" w:rsidRDefault="00000000" w:rsidP="007425EF">
      <w:pPr>
        <w:rPr>
          <w:lang w:val="fr-FR"/>
        </w:rPr>
      </w:pPr>
      <w:hyperlink r:id="rId6788" w:anchor="Cul_Transition_Meso_Neo_gen" w:history="1">
        <w:r w:rsidR="007425EF" w:rsidRPr="005E6C97">
          <w:rPr>
            <w:rStyle w:val="Hyperlink"/>
            <w:lang w:val="fr-FR"/>
          </w:rPr>
          <w:t>aDNA</w:t>
        </w:r>
      </w:hyperlink>
      <w:r w:rsidR="007425EF">
        <w:rPr>
          <w:lang w:val="fr-FR"/>
        </w:rPr>
        <w:t xml:space="preserve"> (BIB 2822)</w:t>
      </w:r>
    </w:p>
    <w:p w14:paraId="49A28AC5" w14:textId="77777777" w:rsidR="00D13278" w:rsidRDefault="00D13278" w:rsidP="00242C0F">
      <w:pPr>
        <w:rPr>
          <w:lang w:val="fr-FR"/>
        </w:rPr>
      </w:pPr>
    </w:p>
    <w:p w14:paraId="7BB28573" w14:textId="191A3485" w:rsidR="005D5CE5" w:rsidRDefault="006B79A3" w:rsidP="006E3B66">
      <w:pPr>
        <w:jc w:val="both"/>
        <w:rPr>
          <w:lang w:val="fr-FR"/>
        </w:rPr>
      </w:pPr>
      <w:r>
        <w:rPr>
          <w:lang w:val="fr-FR"/>
        </w:rPr>
        <w:t xml:space="preserve">55 individus analysés (BIB 2827) </w:t>
      </w:r>
      <w:r w:rsidR="006E3B66">
        <w:rPr>
          <w:lang w:val="fr-FR"/>
        </w:rPr>
        <w:t>L'étude de l'</w:t>
      </w:r>
      <w:r w:rsidR="00E32E7C">
        <w:rPr>
          <w:lang w:val="fr-FR"/>
        </w:rPr>
        <w:t xml:space="preserve"> m</w:t>
      </w:r>
      <w:r w:rsidR="009E6972">
        <w:rPr>
          <w:lang w:val="fr-FR"/>
        </w:rPr>
        <w:t>t</w:t>
      </w:r>
      <w:r w:rsidR="00E32E7C">
        <w:rPr>
          <w:lang w:val="fr-FR"/>
        </w:rPr>
        <w:t>ADN</w:t>
      </w:r>
      <w:r w:rsidR="006E3B66">
        <w:rPr>
          <w:lang w:val="fr-FR"/>
        </w:rPr>
        <w:t xml:space="preserve"> a montré l'</w:t>
      </w:r>
      <w:r w:rsidR="006E3B66" w:rsidRPr="00E32E7C">
        <w:rPr>
          <w:i/>
          <w:lang w:val="fr-FR"/>
        </w:rPr>
        <w:t>admixture</w:t>
      </w:r>
      <w:r w:rsidR="006E3B66">
        <w:rPr>
          <w:lang w:val="fr-FR"/>
        </w:rPr>
        <w:t xml:space="preserve"> des EF issus des courants </w:t>
      </w:r>
      <w:hyperlink r:id="rId6789" w:anchor="Cul_Neo__diff_geo_Euras_w_marit" w:history="1">
        <w:r w:rsidR="006E3B66" w:rsidRPr="00E32E7C">
          <w:rPr>
            <w:rStyle w:val="Hyperlink"/>
            <w:lang w:val="fr-FR"/>
          </w:rPr>
          <w:t>méditerranéen</w:t>
        </w:r>
      </w:hyperlink>
      <w:r w:rsidR="006E3B66">
        <w:rPr>
          <w:lang w:val="fr-FR"/>
        </w:rPr>
        <w:t xml:space="preserve"> et </w:t>
      </w:r>
      <w:hyperlink r:id="rId6790" w:anchor="Cul_Neo__diff_geo_Euras_w_cont" w:history="1">
        <w:r w:rsidR="006E3B66" w:rsidRPr="00E32E7C">
          <w:rPr>
            <w:rStyle w:val="Hyperlink"/>
            <w:lang w:val="fr-FR"/>
          </w:rPr>
          <w:t>continental</w:t>
        </w:r>
      </w:hyperlink>
      <w:r w:rsidR="00E32E7C">
        <w:rPr>
          <w:lang w:val="fr-FR"/>
        </w:rPr>
        <w:t xml:space="preserve"> </w:t>
      </w:r>
      <w:r w:rsidR="006E3B66">
        <w:rPr>
          <w:lang w:val="fr-FR"/>
        </w:rPr>
        <w:t>(BIB 2019)</w:t>
      </w:r>
      <w:r w:rsidR="00E32E7C">
        <w:rPr>
          <w:lang w:val="fr-FR"/>
        </w:rPr>
        <w:t xml:space="preserve"> Le mélange génétique révèle un courant </w:t>
      </w:r>
      <w:hyperlink r:id="rId6791" w:anchor="Cul_Neo__diff_geo_Euras_w_mixt" w:history="1">
        <w:r w:rsidR="00E32E7C" w:rsidRPr="00E32E7C">
          <w:rPr>
            <w:rStyle w:val="Hyperlink"/>
            <w:lang w:val="fr-FR"/>
          </w:rPr>
          <w:t>mixte</w:t>
        </w:r>
      </w:hyperlink>
      <w:r w:rsidR="00E32E7C">
        <w:rPr>
          <w:lang w:val="fr-FR"/>
        </w:rPr>
        <w:t xml:space="preserve"> (SS BIB) </w:t>
      </w:r>
      <w:r w:rsidR="00714F78">
        <w:rPr>
          <w:lang w:val="fr-FR"/>
        </w:rPr>
        <w:t>Diversité génétique mais homogénéité culturelle et homogénéité dans les diètes (BIB 2827)</w:t>
      </w:r>
      <w:r w:rsidR="00F045CB">
        <w:rPr>
          <w:lang w:val="fr-FR"/>
        </w:rPr>
        <w:t xml:space="preserve"> </w:t>
      </w:r>
      <w:r w:rsidR="00730331">
        <w:rPr>
          <w:lang w:val="fr-FR"/>
        </w:rPr>
        <w:t>Il y a moins de distance entre les individus de Gurgy et les HG qu'entre les individus de Gurgy et les EF (</w:t>
      </w:r>
      <w:hyperlink r:id="rId6792" w:anchor="Cul_Neo__diff_geo_Euras_w_cont" w:history="1">
        <w:r w:rsidR="00730331" w:rsidRPr="00F045CB">
          <w:rPr>
            <w:rStyle w:val="Hyperlink"/>
            <w:lang w:val="fr-FR"/>
          </w:rPr>
          <w:t>EFcont</w:t>
        </w:r>
      </w:hyperlink>
      <w:r w:rsidR="00730331">
        <w:rPr>
          <w:lang w:val="fr-FR"/>
        </w:rPr>
        <w:t>) (BIB 2019)</w:t>
      </w:r>
      <w:r w:rsidR="00F045CB">
        <w:rPr>
          <w:lang w:val="fr-FR"/>
        </w:rPr>
        <w:t xml:space="preserve"> </w:t>
      </w:r>
      <w:r w:rsidR="00F045CB" w:rsidRPr="00F045CB">
        <w:rPr>
          <w:i/>
          <w:lang w:val="fr-FR"/>
        </w:rPr>
        <w:t>Admixture</w:t>
      </w:r>
      <w:r w:rsidR="00F045CB">
        <w:rPr>
          <w:lang w:val="fr-FR"/>
        </w:rPr>
        <w:t xml:space="preserve"> entre les HG et les les femmes (</w:t>
      </w:r>
      <w:r w:rsidR="00F045CB" w:rsidRPr="003137ED">
        <w:rPr>
          <w:i/>
          <w:lang w:val="fr-FR"/>
        </w:rPr>
        <w:t>farmers maternal</w:t>
      </w:r>
      <w:r w:rsidR="00F045CB">
        <w:rPr>
          <w:lang w:val="fr-FR"/>
        </w:rPr>
        <w:t>) de Gurgy (BIB 2823)</w:t>
      </w:r>
    </w:p>
    <w:p w14:paraId="0AB67D79" w14:textId="77777777" w:rsidR="005D5CE5" w:rsidRDefault="005D5CE5" w:rsidP="006E3B66">
      <w:pPr>
        <w:jc w:val="both"/>
        <w:rPr>
          <w:lang w:val="fr-FR"/>
        </w:rPr>
      </w:pPr>
    </w:p>
    <w:p w14:paraId="15F845A1" w14:textId="77777777" w:rsidR="00730331" w:rsidRPr="005D5CE5" w:rsidRDefault="00730331" w:rsidP="006E3B66">
      <w:pPr>
        <w:jc w:val="both"/>
        <w:rPr>
          <w:lang w:val="fr-FR"/>
        </w:rPr>
      </w:pPr>
      <w:r>
        <w:rPr>
          <w:lang w:val="fr-FR"/>
        </w:rPr>
        <w:t xml:space="preserve"> </w:t>
      </w:r>
      <w:r w:rsidR="005D5CE5" w:rsidRPr="005D5CE5">
        <w:rPr>
          <w:i/>
          <w:iCs/>
          <w:lang w:val="fr-FR"/>
        </w:rPr>
        <w:t>F</w:t>
      </w:r>
      <w:r w:rsidR="005D5CE5" w:rsidRPr="005D5CE5">
        <w:rPr>
          <w:vertAlign w:val="subscript"/>
          <w:lang w:val="fr-FR"/>
        </w:rPr>
        <w:t>ST</w:t>
      </w:r>
      <w:r w:rsidR="005D5CE5">
        <w:rPr>
          <w:lang w:val="fr-FR"/>
        </w:rPr>
        <w:t xml:space="preserve"> matrix</w:t>
      </w:r>
      <w:r w:rsidR="001F4B54">
        <w:rPr>
          <w:lang w:val="fr-FR"/>
        </w:rPr>
        <w:t xml:space="preserve"> (10</w:t>
      </w:r>
      <w:r w:rsidR="001F4B54" w:rsidRPr="001F4B54">
        <w:rPr>
          <w:vertAlign w:val="superscript"/>
          <w:lang w:val="fr-FR"/>
        </w:rPr>
        <w:t>-2</w:t>
      </w:r>
      <w:r w:rsidR="001F4B54">
        <w:rPr>
          <w:lang w:val="fr-FR"/>
        </w:rPr>
        <w:t>)</w:t>
      </w:r>
      <w:r w:rsidR="005D5CE5">
        <w:rPr>
          <w:lang w:val="fr-FR"/>
        </w:rPr>
        <w:t>:</w:t>
      </w:r>
    </w:p>
    <w:p w14:paraId="7093ED94" w14:textId="77777777" w:rsidR="00E32E7C" w:rsidRDefault="00E32E7C" w:rsidP="006E3B66">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30"/>
        <w:gridCol w:w="683"/>
        <w:gridCol w:w="617"/>
        <w:gridCol w:w="1256"/>
      </w:tblGrid>
      <w:tr w:rsidR="005D10B6" w14:paraId="00D11A03" w14:textId="77777777" w:rsidTr="00C35EA7">
        <w:trPr>
          <w:jc w:val="center"/>
        </w:trPr>
        <w:tc>
          <w:tcPr>
            <w:tcW w:w="1030" w:type="dxa"/>
            <w:tcBorders>
              <w:top w:val="nil"/>
              <w:left w:val="nil"/>
            </w:tcBorders>
            <w:vAlign w:val="center"/>
          </w:tcPr>
          <w:p w14:paraId="760E3A87" w14:textId="77777777" w:rsidR="00730331" w:rsidRPr="00C35EA7" w:rsidRDefault="00730331" w:rsidP="00C35EA7">
            <w:pPr>
              <w:jc w:val="center"/>
              <w:rPr>
                <w:lang w:val="fr-FR"/>
              </w:rPr>
            </w:pPr>
          </w:p>
        </w:tc>
        <w:tc>
          <w:tcPr>
            <w:tcW w:w="683" w:type="dxa"/>
            <w:vAlign w:val="center"/>
          </w:tcPr>
          <w:p w14:paraId="1AE83F50" w14:textId="77777777" w:rsidR="00730331" w:rsidRPr="00C35EA7" w:rsidRDefault="00730331" w:rsidP="00C35EA7">
            <w:pPr>
              <w:jc w:val="center"/>
              <w:rPr>
                <w:lang w:val="fr-FR"/>
              </w:rPr>
            </w:pPr>
            <w:r w:rsidRPr="00C35EA7">
              <w:rPr>
                <w:lang w:val="fr-FR"/>
              </w:rPr>
              <w:t>HG</w:t>
            </w:r>
          </w:p>
        </w:tc>
        <w:tc>
          <w:tcPr>
            <w:tcW w:w="617" w:type="dxa"/>
            <w:vAlign w:val="center"/>
          </w:tcPr>
          <w:p w14:paraId="5AD193B0" w14:textId="77777777" w:rsidR="00730331" w:rsidRPr="00C35EA7" w:rsidRDefault="00730331" w:rsidP="00C35EA7">
            <w:pPr>
              <w:jc w:val="center"/>
              <w:rPr>
                <w:lang w:val="fr-FR"/>
              </w:rPr>
            </w:pPr>
            <w:r w:rsidRPr="00C35EA7">
              <w:rPr>
                <w:lang w:val="fr-FR"/>
              </w:rPr>
              <w:t>EF</w:t>
            </w:r>
          </w:p>
        </w:tc>
        <w:tc>
          <w:tcPr>
            <w:tcW w:w="1256" w:type="dxa"/>
            <w:vAlign w:val="center"/>
          </w:tcPr>
          <w:p w14:paraId="351BA68C" w14:textId="77777777" w:rsidR="00730331" w:rsidRPr="00C35EA7" w:rsidRDefault="00730331" w:rsidP="00C35EA7">
            <w:pPr>
              <w:jc w:val="center"/>
              <w:rPr>
                <w:lang w:val="fr-FR"/>
              </w:rPr>
            </w:pPr>
            <w:r w:rsidRPr="00C35EA7">
              <w:rPr>
                <w:lang w:val="fr-FR"/>
              </w:rPr>
              <w:t>Gurgy</w:t>
            </w:r>
          </w:p>
        </w:tc>
      </w:tr>
      <w:tr w:rsidR="00730331" w14:paraId="336A54A0" w14:textId="77777777" w:rsidTr="00C35EA7">
        <w:trPr>
          <w:jc w:val="center"/>
        </w:trPr>
        <w:tc>
          <w:tcPr>
            <w:tcW w:w="1030" w:type="dxa"/>
            <w:vAlign w:val="center"/>
          </w:tcPr>
          <w:p w14:paraId="70DF8DB3" w14:textId="77777777" w:rsidR="00730331" w:rsidRPr="00C35EA7" w:rsidRDefault="00730331" w:rsidP="00C35EA7">
            <w:pPr>
              <w:jc w:val="center"/>
              <w:rPr>
                <w:lang w:val="fr-FR"/>
              </w:rPr>
            </w:pPr>
            <w:r w:rsidRPr="00C35EA7">
              <w:rPr>
                <w:lang w:val="fr-FR"/>
              </w:rPr>
              <w:t>HG</w:t>
            </w:r>
          </w:p>
        </w:tc>
        <w:tc>
          <w:tcPr>
            <w:tcW w:w="683" w:type="dxa"/>
            <w:vAlign w:val="center"/>
          </w:tcPr>
          <w:p w14:paraId="4B4BF71A" w14:textId="77777777" w:rsidR="00730331" w:rsidRPr="00C35EA7" w:rsidRDefault="00730331" w:rsidP="00C35EA7">
            <w:pPr>
              <w:jc w:val="center"/>
              <w:rPr>
                <w:lang w:val="fr-FR"/>
              </w:rPr>
            </w:pPr>
            <w:r w:rsidRPr="00C35EA7">
              <w:rPr>
                <w:lang w:val="fr-FR"/>
              </w:rPr>
              <w:t>0</w:t>
            </w:r>
          </w:p>
        </w:tc>
        <w:tc>
          <w:tcPr>
            <w:tcW w:w="617" w:type="dxa"/>
            <w:vAlign w:val="center"/>
          </w:tcPr>
          <w:p w14:paraId="3C537531" w14:textId="77777777" w:rsidR="00730331" w:rsidRPr="00C35EA7" w:rsidRDefault="00730331" w:rsidP="00C35EA7">
            <w:pPr>
              <w:jc w:val="center"/>
              <w:rPr>
                <w:lang w:val="fr-FR"/>
              </w:rPr>
            </w:pPr>
          </w:p>
        </w:tc>
        <w:tc>
          <w:tcPr>
            <w:tcW w:w="1256" w:type="dxa"/>
            <w:vAlign w:val="center"/>
          </w:tcPr>
          <w:p w14:paraId="68C39CFC" w14:textId="77777777" w:rsidR="00730331" w:rsidRPr="00C35EA7" w:rsidRDefault="00730331" w:rsidP="00C35EA7">
            <w:pPr>
              <w:jc w:val="center"/>
              <w:rPr>
                <w:lang w:val="fr-FR"/>
              </w:rPr>
            </w:pPr>
            <w:r>
              <w:t>8</w:t>
            </w:r>
          </w:p>
        </w:tc>
      </w:tr>
      <w:tr w:rsidR="00730331" w14:paraId="74E18D70" w14:textId="77777777" w:rsidTr="00C35EA7">
        <w:trPr>
          <w:jc w:val="center"/>
        </w:trPr>
        <w:tc>
          <w:tcPr>
            <w:tcW w:w="1030" w:type="dxa"/>
            <w:vAlign w:val="center"/>
          </w:tcPr>
          <w:p w14:paraId="113D593E" w14:textId="77777777" w:rsidR="00730331" w:rsidRPr="00C35EA7" w:rsidRDefault="00730331" w:rsidP="00C35EA7">
            <w:pPr>
              <w:jc w:val="center"/>
              <w:rPr>
                <w:lang w:val="fr-FR"/>
              </w:rPr>
            </w:pPr>
            <w:r w:rsidRPr="00C35EA7">
              <w:rPr>
                <w:lang w:val="fr-FR"/>
              </w:rPr>
              <w:t>EF</w:t>
            </w:r>
          </w:p>
        </w:tc>
        <w:tc>
          <w:tcPr>
            <w:tcW w:w="683" w:type="dxa"/>
            <w:vAlign w:val="center"/>
          </w:tcPr>
          <w:p w14:paraId="79954E33" w14:textId="77777777" w:rsidR="00730331" w:rsidRPr="00C35EA7" w:rsidRDefault="00730331" w:rsidP="00C35EA7">
            <w:pPr>
              <w:jc w:val="center"/>
              <w:rPr>
                <w:lang w:val="fr-FR"/>
              </w:rPr>
            </w:pPr>
          </w:p>
        </w:tc>
        <w:tc>
          <w:tcPr>
            <w:tcW w:w="617" w:type="dxa"/>
            <w:vAlign w:val="center"/>
          </w:tcPr>
          <w:p w14:paraId="6FE600F2" w14:textId="77777777" w:rsidR="00730331" w:rsidRPr="00C35EA7" w:rsidRDefault="00730331" w:rsidP="00C35EA7">
            <w:pPr>
              <w:jc w:val="center"/>
              <w:rPr>
                <w:lang w:val="fr-FR"/>
              </w:rPr>
            </w:pPr>
            <w:r w:rsidRPr="00C35EA7">
              <w:rPr>
                <w:lang w:val="fr-FR"/>
              </w:rPr>
              <w:t>0</w:t>
            </w:r>
          </w:p>
        </w:tc>
        <w:tc>
          <w:tcPr>
            <w:tcW w:w="1256" w:type="dxa"/>
            <w:vAlign w:val="center"/>
          </w:tcPr>
          <w:p w14:paraId="65BF3F05" w14:textId="77777777" w:rsidR="00730331" w:rsidRPr="00C35EA7" w:rsidRDefault="00730331" w:rsidP="00C35EA7">
            <w:pPr>
              <w:jc w:val="center"/>
              <w:rPr>
                <w:lang w:val="fr-FR"/>
              </w:rPr>
            </w:pPr>
            <w:r>
              <w:t>9</w:t>
            </w:r>
            <w:r w:rsidR="001F4B54">
              <w:t>.23-</w:t>
            </w:r>
            <w:r>
              <w:t>16</w:t>
            </w:r>
            <w:r w:rsidR="001F4B54">
              <w:t>.</w:t>
            </w:r>
            <w:r>
              <w:t>3</w:t>
            </w:r>
          </w:p>
        </w:tc>
      </w:tr>
      <w:tr w:rsidR="00730331" w14:paraId="6BEAE7FB" w14:textId="77777777" w:rsidTr="00C35EA7">
        <w:trPr>
          <w:jc w:val="center"/>
        </w:trPr>
        <w:tc>
          <w:tcPr>
            <w:tcW w:w="1030" w:type="dxa"/>
            <w:vAlign w:val="center"/>
          </w:tcPr>
          <w:p w14:paraId="0BFBEDBD" w14:textId="77777777" w:rsidR="00730331" w:rsidRPr="00C35EA7" w:rsidRDefault="00730331" w:rsidP="00C35EA7">
            <w:pPr>
              <w:jc w:val="center"/>
              <w:rPr>
                <w:lang w:val="fr-FR"/>
              </w:rPr>
            </w:pPr>
            <w:r w:rsidRPr="00C35EA7">
              <w:rPr>
                <w:lang w:val="fr-FR"/>
              </w:rPr>
              <w:t>Gurgy</w:t>
            </w:r>
          </w:p>
        </w:tc>
        <w:tc>
          <w:tcPr>
            <w:tcW w:w="683" w:type="dxa"/>
            <w:vAlign w:val="center"/>
          </w:tcPr>
          <w:p w14:paraId="5ADC1C70" w14:textId="77777777" w:rsidR="00730331" w:rsidRPr="00C35EA7" w:rsidRDefault="00730331" w:rsidP="00C35EA7">
            <w:pPr>
              <w:jc w:val="center"/>
              <w:rPr>
                <w:lang w:val="fr-FR"/>
              </w:rPr>
            </w:pPr>
          </w:p>
        </w:tc>
        <w:tc>
          <w:tcPr>
            <w:tcW w:w="617" w:type="dxa"/>
            <w:vAlign w:val="center"/>
          </w:tcPr>
          <w:p w14:paraId="493BD80B" w14:textId="77777777" w:rsidR="00730331" w:rsidRPr="00C35EA7" w:rsidRDefault="00730331" w:rsidP="00C35EA7">
            <w:pPr>
              <w:jc w:val="center"/>
              <w:rPr>
                <w:lang w:val="fr-FR"/>
              </w:rPr>
            </w:pPr>
          </w:p>
        </w:tc>
        <w:tc>
          <w:tcPr>
            <w:tcW w:w="1256" w:type="dxa"/>
            <w:vAlign w:val="center"/>
          </w:tcPr>
          <w:p w14:paraId="17DBF24B" w14:textId="77777777" w:rsidR="00730331" w:rsidRPr="00C35EA7" w:rsidRDefault="00730331" w:rsidP="00C35EA7">
            <w:pPr>
              <w:jc w:val="center"/>
              <w:rPr>
                <w:lang w:val="fr-FR"/>
              </w:rPr>
            </w:pPr>
            <w:r w:rsidRPr="00C35EA7">
              <w:rPr>
                <w:lang w:val="fr-FR"/>
              </w:rPr>
              <w:t>0</w:t>
            </w:r>
          </w:p>
        </w:tc>
      </w:tr>
    </w:tbl>
    <w:p w14:paraId="2DD285FD" w14:textId="77777777" w:rsidR="00E32E7C" w:rsidRDefault="00730331" w:rsidP="006E3B66">
      <w:pPr>
        <w:jc w:val="both"/>
        <w:rPr>
          <w:lang w:val="fr-FR"/>
        </w:rPr>
      </w:pPr>
      <w:r>
        <w:rPr>
          <w:lang w:val="fr-FR"/>
        </w:rPr>
        <w:t xml:space="preserve">(BIB 2019) </w:t>
      </w:r>
    </w:p>
    <w:p w14:paraId="006B13DB" w14:textId="77777777" w:rsidR="007425EF" w:rsidRDefault="007425EF" w:rsidP="006E3B66">
      <w:pPr>
        <w:jc w:val="both"/>
        <w:rPr>
          <w:lang w:val="fr-FR"/>
        </w:rPr>
      </w:pPr>
    </w:p>
    <w:p w14:paraId="26E55CFA" w14:textId="35D8CE7E" w:rsidR="00730331" w:rsidRDefault="003137ED" w:rsidP="006E3B66">
      <w:pPr>
        <w:jc w:val="both"/>
        <w:rPr>
          <w:lang w:val="fr-FR"/>
        </w:rPr>
      </w:pPr>
      <w:r>
        <w:rPr>
          <w:lang w:val="fr-FR"/>
        </w:rPr>
        <w:t xml:space="preserve">v. </w:t>
      </w:r>
      <w:hyperlink r:id="rId6793" w:anchor="Sit_Gougenheim" w:history="1">
        <w:r w:rsidRPr="003137ED">
          <w:rPr>
            <w:rStyle w:val="Hyperlink"/>
            <w:lang w:val="fr-FR"/>
          </w:rPr>
          <w:t>Gouguenheim</w:t>
        </w:r>
      </w:hyperlink>
      <w:r>
        <w:rPr>
          <w:lang w:val="fr-FR"/>
        </w:rPr>
        <w:t xml:space="preserve">, </w:t>
      </w:r>
      <w:r w:rsidR="004C20AB">
        <w:rPr>
          <w:lang w:val="fr-FR"/>
        </w:rPr>
        <w:t xml:space="preserve">v. </w:t>
      </w:r>
      <w:hyperlink r:id="rId6794" w:anchor="IND_Gen_ADN_anal_Demogr_Model" w:history="1">
        <w:r w:rsidR="004C20AB" w:rsidRPr="004C20AB">
          <w:rPr>
            <w:rStyle w:val="Hyperlink"/>
            <w:lang w:val="fr-FR"/>
          </w:rPr>
          <w:t>Demographic Model</w:t>
        </w:r>
      </w:hyperlink>
      <w:r w:rsidR="009E6972">
        <w:t xml:space="preserve">, </w:t>
      </w:r>
      <w:hyperlink r:id="rId6795" w:anchor="Cul_Neo__diff_geo_Euras_w_barr__LBK_Card" w:history="1">
        <w:r w:rsidR="009E6972" w:rsidRPr="009E6972">
          <w:rPr>
            <w:rStyle w:val="Hyperlink"/>
            <w:lang w:val="fr-FR"/>
          </w:rPr>
          <w:t>Fmédiane</w:t>
        </w:r>
      </w:hyperlink>
    </w:p>
    <w:p w14:paraId="482CA0F0" w14:textId="77777777" w:rsidR="00730331" w:rsidRDefault="00730331" w:rsidP="006E3B66">
      <w:pPr>
        <w:jc w:val="both"/>
        <w:rPr>
          <w:lang w:val="fr-FR"/>
        </w:rPr>
      </w:pPr>
    </w:p>
    <w:p w14:paraId="7326EC6A" w14:textId="77777777" w:rsidR="00736192" w:rsidRPr="0032190F" w:rsidRDefault="00736192" w:rsidP="00242C0F">
      <w:pPr>
        <w:rPr>
          <w:lang w:val="fr-FR"/>
        </w:rPr>
      </w:pPr>
    </w:p>
    <w:p w14:paraId="3748A322" w14:textId="77777777" w:rsidR="007963BB" w:rsidRPr="0032190F" w:rsidRDefault="007963BB" w:rsidP="00426FF9">
      <w:pPr>
        <w:pStyle w:val="Heading1"/>
      </w:pPr>
      <w:bookmarkStart w:id="2920" w:name="Sit_Passy_Yonne"/>
      <w:r w:rsidRPr="0032190F">
        <w:t>PASSY-SUR-YONNE (site de)</w:t>
      </w:r>
    </w:p>
    <w:bookmarkEnd w:id="2920"/>
    <w:p w14:paraId="78A7164E" w14:textId="77777777" w:rsidR="007963BB" w:rsidRPr="0032190F" w:rsidRDefault="007963BB" w:rsidP="00242C0F">
      <w:pPr>
        <w:rPr>
          <w:lang w:val="fr-FR"/>
        </w:rPr>
      </w:pPr>
    </w:p>
    <w:p w14:paraId="3D0FAF10" w14:textId="2CBFC7F4" w:rsidR="00345117" w:rsidRPr="0032190F" w:rsidRDefault="00E5241D" w:rsidP="00E5241D">
      <w:pPr>
        <w:jc w:val="both"/>
        <w:rPr>
          <w:lang w:val="fr-FR"/>
        </w:rPr>
      </w:pPr>
      <w:r>
        <w:rPr>
          <w:lang w:val="fr-FR"/>
        </w:rPr>
        <w:t xml:space="preserve">Passy (Yonne) </w:t>
      </w:r>
      <w:r w:rsidR="007963BB" w:rsidRPr="0032190F">
        <w:rPr>
          <w:lang w:val="fr-FR"/>
        </w:rPr>
        <w:t xml:space="preserve">attribué à la culture de </w:t>
      </w:r>
      <w:hyperlink r:id="rId6796" w:anchor="Cul_Cerny" w:history="1">
        <w:r w:rsidR="007963BB" w:rsidRPr="0032190F">
          <w:rPr>
            <w:rStyle w:val="Hyperlink"/>
            <w:lang w:val="fr-FR"/>
          </w:rPr>
          <w:t>Cerny</w:t>
        </w:r>
      </w:hyperlink>
      <w:r w:rsidRPr="00E5241D">
        <w:rPr>
          <w:lang w:val="fr-FR"/>
        </w:rPr>
        <w:t xml:space="preserve"> </w:t>
      </w:r>
      <w:r w:rsidRPr="0032190F">
        <w:rPr>
          <w:lang w:val="fr-FR"/>
        </w:rPr>
        <w:t>(BIB 84 p. 58)</w:t>
      </w:r>
      <w:r w:rsidR="007963BB" w:rsidRPr="0032190F">
        <w:rPr>
          <w:lang w:val="fr-FR"/>
        </w:rPr>
        <w:t xml:space="preserve"> </w:t>
      </w:r>
      <w:r w:rsidR="00345117" w:rsidRPr="0032190F">
        <w:rPr>
          <w:lang w:val="fr-FR"/>
        </w:rPr>
        <w:t>Dans ce site, deux « </w:t>
      </w:r>
      <w:hyperlink r:id="rId6797" w:anchor="Cul_Cerny_o_TourEif" w:history="1">
        <w:r w:rsidR="000F3051" w:rsidRPr="000F3051">
          <w:rPr>
            <w:rStyle w:val="Hyperlink"/>
            <w:lang w:val="fr-FR"/>
          </w:rPr>
          <w:t>Tour</w:t>
        </w:r>
        <w:r w:rsidR="000F3051">
          <w:rPr>
            <w:rStyle w:val="Hyperlink"/>
            <w:lang w:val="fr-FR"/>
          </w:rPr>
          <w:t>s</w:t>
        </w:r>
        <w:r w:rsidR="000F3051" w:rsidRPr="000F3051">
          <w:rPr>
            <w:rStyle w:val="Hyperlink"/>
            <w:lang w:val="fr-FR"/>
          </w:rPr>
          <w:t xml:space="preserve"> Eiffe</w:t>
        </w:r>
        <w:r w:rsidR="000F3051">
          <w:rPr>
            <w:rStyle w:val="Hyperlink"/>
            <w:lang w:val="fr-FR"/>
          </w:rPr>
          <w:t>ls</w:t>
        </w:r>
      </w:hyperlink>
      <w:r w:rsidR="00345117" w:rsidRPr="0032190F">
        <w:rPr>
          <w:lang w:val="fr-FR"/>
        </w:rPr>
        <w:t xml:space="preserve"> » ont été retrouvées en contexte sépulcral (il s’agit de </w:t>
      </w:r>
      <w:r w:rsidR="00345117" w:rsidRPr="0032190F">
        <w:rPr>
          <w:i/>
          <w:lang w:val="fr-FR"/>
        </w:rPr>
        <w:t>scapula</w:t>
      </w:r>
      <w:r w:rsidR="00345117" w:rsidRPr="0032190F">
        <w:rPr>
          <w:lang w:val="fr-FR"/>
        </w:rPr>
        <w:t xml:space="preserve"> taillées et percées) (L. Pichot com. pers.)</w:t>
      </w:r>
      <w:r w:rsidR="00EE5F37" w:rsidRPr="0032190F">
        <w:rPr>
          <w:lang w:val="fr-FR"/>
        </w:rPr>
        <w:t xml:space="preserve"> Spatule en os </w:t>
      </w:r>
      <w:hyperlink r:id="rId6798" w:anchor="Cul_Art_TAC_T_a" w:history="1">
        <w:r w:rsidR="00EE5F37" w:rsidRPr="0032190F">
          <w:rPr>
            <w:rStyle w:val="Hyperlink"/>
            <w:lang w:val="fr-FR"/>
          </w:rPr>
          <w:t>anthropomorphe</w:t>
        </w:r>
      </w:hyperlink>
      <w:r w:rsidR="00EE5F37" w:rsidRPr="0032190F">
        <w:rPr>
          <w:lang w:val="fr-FR"/>
        </w:rPr>
        <w:t xml:space="preserve"> </w:t>
      </w:r>
      <w:r w:rsidR="00D7073F" w:rsidRPr="0032190F">
        <w:rPr>
          <w:lang w:val="fr-FR"/>
        </w:rPr>
        <w:t>(BIB J. Tarrète in BIB 2368)</w:t>
      </w:r>
      <w:r w:rsidR="002D7E28" w:rsidRPr="0032190F">
        <w:rPr>
          <w:lang w:val="fr-FR"/>
        </w:rPr>
        <w:t xml:space="preserve">. </w:t>
      </w:r>
    </w:p>
    <w:p w14:paraId="1DBBD50D" w14:textId="77777777" w:rsidR="009E0614" w:rsidRPr="0032190F" w:rsidRDefault="009E0614" w:rsidP="00242C0F">
      <w:pPr>
        <w:jc w:val="both"/>
        <w:rPr>
          <w:lang w:val="fr-FR"/>
        </w:rPr>
      </w:pPr>
    </w:p>
    <w:p w14:paraId="49E91E33" w14:textId="77777777" w:rsidR="009E0614" w:rsidRPr="0032190F" w:rsidRDefault="009E0614" w:rsidP="00242C0F">
      <w:pPr>
        <w:pStyle w:val="Heading2"/>
      </w:pPr>
      <w:r w:rsidRPr="0032190F">
        <w:t>Sépultures</w:t>
      </w:r>
    </w:p>
    <w:p w14:paraId="0F387980" w14:textId="1765D3D9" w:rsidR="009E0614" w:rsidRDefault="00E5241D" w:rsidP="00242C0F">
      <w:pPr>
        <w:jc w:val="both"/>
        <w:rPr>
          <w:lang w:val="fr-FR"/>
        </w:rPr>
      </w:pPr>
      <w:r>
        <w:rPr>
          <w:lang w:val="fr-FR"/>
        </w:rPr>
        <w:t xml:space="preserve">Y </w:t>
      </w:r>
      <w:r w:rsidRPr="0032190F">
        <w:rPr>
          <w:lang w:val="fr-FR"/>
        </w:rPr>
        <w:t>ont été mis au jour les premiers monuments funéraires du Néolithique français (fin de la première moitié du 5</w:t>
      </w:r>
      <w:r w:rsidRPr="0032190F">
        <w:rPr>
          <w:vertAlign w:val="superscript"/>
          <w:lang w:val="fr-FR"/>
        </w:rPr>
        <w:t xml:space="preserve">e </w:t>
      </w:r>
      <w:r w:rsidRPr="0032190F">
        <w:rPr>
          <w:lang w:val="fr-FR"/>
        </w:rPr>
        <w:t xml:space="preserve">millénaire). Ces structures </w:t>
      </w:r>
      <w:hyperlink r:id="rId6799" w:anchor="Cul_Megalith" w:history="1">
        <w:r w:rsidRPr="0032190F">
          <w:rPr>
            <w:rStyle w:val="Hyperlink"/>
            <w:lang w:val="fr-FR"/>
          </w:rPr>
          <w:t>mégalithiques</w:t>
        </w:r>
      </w:hyperlink>
      <w:r w:rsidRPr="0032190F">
        <w:rPr>
          <w:lang w:val="fr-FR"/>
        </w:rPr>
        <w:t xml:space="preserve">, composées de fossés et de palissades entourant quelques tombes formées par des tumuli, se présentent sous une forme très allongée pouvant atteindre </w:t>
      </w:r>
      <w:smartTag w:uri="urn:schemas-microsoft-com:office:smarttags" w:element="metricconverter">
        <w:smartTagPr>
          <w:attr w:name="ProductID" w:val="250 m"/>
        </w:smartTagPr>
        <w:r w:rsidRPr="0032190F">
          <w:rPr>
            <w:lang w:val="fr-FR"/>
          </w:rPr>
          <w:t>250 m</w:t>
        </w:r>
      </w:smartTag>
      <w:r w:rsidRPr="0032190F">
        <w:rPr>
          <w:lang w:val="fr-FR"/>
        </w:rPr>
        <w:t xml:space="preserve"> de long, suivant des orientations variables. Les tombes alignées dans l’axe étaient probablement recouvertes d’un tumulus. Les objets retrouvés dans l’une des tombe comprenait un vase importé de la culture de </w:t>
      </w:r>
      <w:hyperlink r:id="rId6800" w:anchor="Cul_Rossen" w:history="1">
        <w:r w:rsidRPr="0032190F">
          <w:rPr>
            <w:rStyle w:val="Hyperlink"/>
            <w:lang w:val="fr-FR"/>
          </w:rPr>
          <w:t>Rössen</w:t>
        </w:r>
      </w:hyperlink>
      <w:r w:rsidRPr="0032190F">
        <w:rPr>
          <w:lang w:val="fr-FR"/>
        </w:rPr>
        <w:t>, une coquille Saint-Jacques, et un mobilier valorisant la chasse (défenses de sangliers, des poinçons en os de cerf, des coquilles de moules de rivière, des pointes de flèches, des grandes lames de silex) (BIB 84 p. 58).</w:t>
      </w:r>
    </w:p>
    <w:p w14:paraId="0499D75B" w14:textId="77777777" w:rsidR="00E5241D" w:rsidRPr="0032190F" w:rsidRDefault="00E5241D" w:rsidP="00242C0F">
      <w:pPr>
        <w:jc w:val="both"/>
        <w:rPr>
          <w:lang w:val="fr-FR"/>
        </w:rPr>
      </w:pPr>
    </w:p>
    <w:p w14:paraId="1CE765D9" w14:textId="77777777" w:rsidR="009E0614" w:rsidRPr="0032190F" w:rsidRDefault="009E0614" w:rsidP="00242C0F">
      <w:pPr>
        <w:pStyle w:val="Heading3"/>
        <w:spacing w:line="240" w:lineRule="auto"/>
      </w:pPr>
      <w:r w:rsidRPr="0032190F">
        <w:t>Homme à la « Tour Eiffel »</w:t>
      </w:r>
    </w:p>
    <w:p w14:paraId="743AFA9D" w14:textId="7FF402A2" w:rsidR="009E0614" w:rsidRPr="0032190F" w:rsidRDefault="009E0614" w:rsidP="00242C0F">
      <w:pPr>
        <w:jc w:val="both"/>
        <w:rPr>
          <w:lang w:val="fr-FR"/>
        </w:rPr>
      </w:pPr>
      <w:r w:rsidRPr="0032190F">
        <w:rPr>
          <w:lang w:val="fr-FR"/>
        </w:rPr>
        <w:t xml:space="preserve">Posé au dessus de la tête de l’homme, une « </w:t>
      </w:r>
      <w:hyperlink r:id="rId6801" w:anchor="Cul_Cerny_o_TourEif" w:history="1">
        <w:r w:rsidRPr="000F3051">
          <w:rPr>
            <w:rStyle w:val="Hyperlink"/>
            <w:lang w:val="fr-FR"/>
          </w:rPr>
          <w:t>Tour Eiffel</w:t>
        </w:r>
      </w:hyperlink>
      <w:r w:rsidRPr="0032190F">
        <w:rPr>
          <w:lang w:val="fr-FR"/>
        </w:rPr>
        <w:t> » (TE) appointé en os, qui était probablement une point</w:t>
      </w:r>
      <w:r w:rsidR="00F141B1" w:rsidRPr="0032190F">
        <w:rPr>
          <w:lang w:val="fr-FR"/>
        </w:rPr>
        <w:t>e</w:t>
      </w:r>
      <w:r w:rsidRPr="0032190F">
        <w:rPr>
          <w:lang w:val="fr-FR"/>
        </w:rPr>
        <w:t xml:space="preserve"> de </w:t>
      </w:r>
      <w:hyperlink r:id="rId6802" w:anchor="Typ_Arm_Lance" w:history="1">
        <w:r w:rsidR="00DE55E6" w:rsidRPr="00DE55E6">
          <w:rPr>
            <w:rStyle w:val="Hyperlink"/>
            <w:lang w:val="fr-FR"/>
          </w:rPr>
          <w:t>lance</w:t>
        </w:r>
      </w:hyperlink>
      <w:r w:rsidR="00DE55E6" w:rsidRPr="00DE55E6">
        <w:rPr>
          <w:lang w:val="fr-FR"/>
        </w:rPr>
        <w:t xml:space="preserve"> </w:t>
      </w:r>
      <w:r w:rsidRPr="0032190F">
        <w:rPr>
          <w:lang w:val="fr-FR"/>
        </w:rPr>
        <w:t>(comme le laisse supposer la perforation dans l’objet). Les TE caractérisent des defunts d’âge mûrs. Probablement des chefs (BIB Arte+7)</w:t>
      </w:r>
    </w:p>
    <w:p w14:paraId="15AD4F80" w14:textId="7598B1CF" w:rsidR="002D7E28" w:rsidRDefault="002D7E28" w:rsidP="002D7E28">
      <w:pPr>
        <w:autoSpaceDE w:val="0"/>
        <w:autoSpaceDN w:val="0"/>
        <w:adjustRightInd w:val="0"/>
        <w:jc w:val="both"/>
        <w:rPr>
          <w:lang w:val="fr-FR"/>
        </w:rPr>
      </w:pPr>
      <w:r w:rsidRPr="0032190F">
        <w:rPr>
          <w:lang w:val="fr-FR"/>
        </w:rPr>
        <w:t xml:space="preserve">Tombe </w:t>
      </w:r>
      <w:hyperlink r:id="rId6803" w:anchor="Cul_Cerny" w:history="1">
        <w:r w:rsidR="0043440A" w:rsidRPr="0032190F">
          <w:rPr>
            <w:rStyle w:val="Hyperlink"/>
            <w:szCs w:val="20"/>
            <w:lang w:val="fr-FR" w:eastAsia="en-GB"/>
          </w:rPr>
          <w:t>Cerny</w:t>
        </w:r>
      </w:hyperlink>
      <w:r w:rsidR="0043440A" w:rsidRPr="0032190F">
        <w:rPr>
          <w:color w:val="000000" w:themeColor="text1"/>
          <w:szCs w:val="20"/>
          <w:lang w:val="fr-FR" w:eastAsia="en-GB"/>
        </w:rPr>
        <w:t xml:space="preserve"> </w:t>
      </w:r>
      <w:r w:rsidRPr="0032190F">
        <w:rPr>
          <w:lang w:val="fr-FR"/>
        </w:rPr>
        <w:t>6.1 de Passy: l</w:t>
      </w:r>
      <w:r w:rsidRPr="0032190F">
        <w:rPr>
          <w:iCs/>
          <w:szCs w:val="18"/>
          <w:lang w:val="fr-FR" w:eastAsia="en-GB"/>
        </w:rPr>
        <w:t>es traces d’utilisation sur la partie distale de la «spatule anthropomorphe» ne laissent aucun doute sur la fonction matérielle de la pièce. Ces traces sont identiques à celles des poinçons courants de petits calibres.</w:t>
      </w:r>
      <w:r w:rsidRPr="0032190F">
        <w:rPr>
          <w:lang w:val="fr-FR"/>
        </w:rPr>
        <w:t xml:space="preserve"> (BIB 2367)</w:t>
      </w:r>
    </w:p>
    <w:p w14:paraId="34CF9BB8" w14:textId="77777777" w:rsidR="000F3051" w:rsidRDefault="000F3051" w:rsidP="002D7E28">
      <w:pPr>
        <w:autoSpaceDE w:val="0"/>
        <w:autoSpaceDN w:val="0"/>
        <w:adjustRightInd w:val="0"/>
        <w:jc w:val="both"/>
        <w:rPr>
          <w:lang w:val="fr-FR"/>
        </w:rPr>
      </w:pPr>
    </w:p>
    <w:p w14:paraId="1B95C0DB" w14:textId="77777777" w:rsidR="000F3051" w:rsidRPr="0032190F" w:rsidRDefault="000F3051" w:rsidP="002D7E28">
      <w:pPr>
        <w:autoSpaceDE w:val="0"/>
        <w:autoSpaceDN w:val="0"/>
        <w:adjustRightInd w:val="0"/>
        <w:jc w:val="both"/>
        <w:rPr>
          <w:lang w:val="fr-FR"/>
        </w:rPr>
      </w:pPr>
      <w:r>
        <w:rPr>
          <w:lang w:val="fr-FR"/>
        </w:rPr>
        <w:lastRenderedPageBreak/>
        <w:t>v. notion d' "objet irremplaçable" (BIB 3401) ~hache ~ objet-signe (SS BIB)</w:t>
      </w:r>
    </w:p>
    <w:p w14:paraId="5B145152" w14:textId="77777777" w:rsidR="009E0614" w:rsidRPr="0032190F" w:rsidRDefault="009E0614" w:rsidP="00242C0F">
      <w:pPr>
        <w:jc w:val="both"/>
        <w:rPr>
          <w:lang w:val="fr-FR"/>
        </w:rPr>
      </w:pPr>
    </w:p>
    <w:p w14:paraId="3580A6BC" w14:textId="77777777" w:rsidR="009E0614" w:rsidRPr="0032190F" w:rsidRDefault="009E0614" w:rsidP="00242C0F">
      <w:pPr>
        <w:pStyle w:val="Heading3"/>
        <w:spacing w:line="240" w:lineRule="auto"/>
      </w:pPr>
      <w:r w:rsidRPr="0032190F">
        <w:t>Homme dit le « Chasseur »</w:t>
      </w:r>
    </w:p>
    <w:p w14:paraId="23893C03" w14:textId="77777777" w:rsidR="009E0614" w:rsidRPr="0032190F" w:rsidRDefault="009E0614" w:rsidP="00242C0F">
      <w:pPr>
        <w:jc w:val="both"/>
        <w:rPr>
          <w:lang w:val="fr-FR"/>
        </w:rPr>
      </w:pPr>
      <w:r w:rsidRPr="0032190F">
        <w:rPr>
          <w:lang w:val="fr-FR"/>
        </w:rPr>
        <w:t>Les stigmates ossuex sont identiques à ceux des archers professionnels</w:t>
      </w:r>
    </w:p>
    <w:p w14:paraId="62CFFE07" w14:textId="77777777" w:rsidR="009E0614" w:rsidRPr="0032190F" w:rsidRDefault="009E0614" w:rsidP="00242C0F">
      <w:pPr>
        <w:jc w:val="both"/>
        <w:rPr>
          <w:lang w:val="fr-FR"/>
        </w:rPr>
      </w:pPr>
    </w:p>
    <w:p w14:paraId="6051428F" w14:textId="77777777" w:rsidR="007B42B8" w:rsidRPr="0032190F" w:rsidRDefault="007B42B8" w:rsidP="00426FF9">
      <w:pPr>
        <w:pStyle w:val="Heading1"/>
      </w:pPr>
      <w:bookmarkStart w:id="2921" w:name="Sit_Fiefs"/>
      <w:r w:rsidRPr="0032190F">
        <w:t>FIEFS</w:t>
      </w:r>
    </w:p>
    <w:bookmarkEnd w:id="2921"/>
    <w:p w14:paraId="287356FF" w14:textId="6794B62A" w:rsidR="007B42B8" w:rsidRPr="0032190F" w:rsidRDefault="007B42B8" w:rsidP="00242C0F">
      <w:pPr>
        <w:jc w:val="both"/>
        <w:rPr>
          <w:lang w:val="fr-FR"/>
        </w:rPr>
      </w:pPr>
      <w:r w:rsidRPr="0032190F">
        <w:rPr>
          <w:lang w:val="fr-FR"/>
        </w:rPr>
        <w:br/>
        <w:t xml:space="preserve">La nécropole des Fiefs (Orville), attribuée au </w:t>
      </w:r>
      <w:hyperlink r:id="rId6804" w:anchor="Cul_Cerny" w:history="1">
        <w:r w:rsidR="0043440A" w:rsidRPr="0032190F">
          <w:rPr>
            <w:rStyle w:val="Hyperlink"/>
            <w:szCs w:val="20"/>
            <w:lang w:val="fr-FR" w:eastAsia="en-GB"/>
          </w:rPr>
          <w:t>Cerny</w:t>
        </w:r>
      </w:hyperlink>
      <w:r w:rsidRPr="0032190F">
        <w:rPr>
          <w:lang w:val="fr-FR"/>
        </w:rPr>
        <w:t>, a livré des défenses de sangliers dasn une sépulture. L’objet a été découvert associé à un humérus humain daté par 14C de -4560 / -4270 (BIB 2278 p. 893).</w:t>
      </w:r>
    </w:p>
    <w:p w14:paraId="6BDD2F74" w14:textId="7D85C5A6" w:rsidR="007B42B8" w:rsidRPr="0032190F" w:rsidRDefault="007B42B8" w:rsidP="00242C0F">
      <w:pPr>
        <w:jc w:val="both"/>
        <w:rPr>
          <w:lang w:val="fr-FR"/>
        </w:rPr>
      </w:pPr>
      <w:r w:rsidRPr="0032190F">
        <w:rPr>
          <w:lang w:val="fr-FR"/>
        </w:rPr>
        <w:t xml:space="preserve">Ce site est à proximité de la </w:t>
      </w:r>
      <w:hyperlink r:id="rId6805" w:anchor="Sit_Vallee_Noirs_6" w:history="1">
        <w:r w:rsidRPr="0032190F">
          <w:rPr>
            <w:rStyle w:val="Hyperlink"/>
            <w:lang w:val="fr-FR"/>
          </w:rPr>
          <w:t>Vallée aux Noirs 6</w:t>
        </w:r>
      </w:hyperlink>
      <w:r w:rsidRPr="0032190F">
        <w:rPr>
          <w:lang w:val="fr-FR"/>
        </w:rPr>
        <w:t xml:space="preserve"> (BIB 2278 p. 893)</w:t>
      </w:r>
    </w:p>
    <w:p w14:paraId="1F726589" w14:textId="77777777" w:rsidR="002F77BD" w:rsidRPr="0032190F" w:rsidRDefault="002F77BD" w:rsidP="00242C0F">
      <w:pPr>
        <w:jc w:val="both"/>
        <w:rPr>
          <w:lang w:val="fr-FR"/>
        </w:rPr>
      </w:pPr>
    </w:p>
    <w:p w14:paraId="02ADFDEF" w14:textId="77777777" w:rsidR="00B24DBF" w:rsidRPr="0032190F" w:rsidRDefault="00B24DBF" w:rsidP="00426FF9">
      <w:pPr>
        <w:pStyle w:val="Heading1"/>
      </w:pPr>
      <w:bookmarkStart w:id="2922" w:name="Sit_Balloy"/>
      <w:r w:rsidRPr="0032190F">
        <w:t>BALLOY</w:t>
      </w:r>
      <w:bookmarkEnd w:id="2922"/>
    </w:p>
    <w:p w14:paraId="67F36009" w14:textId="77777777" w:rsidR="00B24DBF" w:rsidRPr="0032190F" w:rsidRDefault="00B24DBF" w:rsidP="00242C0F">
      <w:pPr>
        <w:jc w:val="both"/>
        <w:rPr>
          <w:lang w:val="fr-FR"/>
        </w:rPr>
      </w:pPr>
    </w:p>
    <w:p w14:paraId="7EB82B89" w14:textId="77777777" w:rsidR="00B24DBF" w:rsidRDefault="00FF1923" w:rsidP="00242C0F">
      <w:pPr>
        <w:jc w:val="both"/>
        <w:rPr>
          <w:lang w:val="en-GB"/>
        </w:rPr>
      </w:pPr>
      <w:r w:rsidRPr="0032190F">
        <w:rPr>
          <w:lang w:val="fr-FR"/>
        </w:rPr>
        <w:t>Balloy (</w:t>
      </w:r>
      <w:r w:rsidRPr="0032190F">
        <w:rPr>
          <w:color w:val="000000" w:themeColor="text1"/>
          <w:szCs w:val="20"/>
          <w:lang w:val="fr-FR" w:eastAsia="en-GB"/>
        </w:rPr>
        <w:t xml:space="preserve">Seine-et-Marne). </w:t>
      </w:r>
      <w:r w:rsidR="00B24DBF" w:rsidRPr="0072773F">
        <w:rPr>
          <w:i/>
          <w:lang w:val="en-GB"/>
        </w:rPr>
        <w:t>Long barrow</w:t>
      </w:r>
      <w:r w:rsidR="00B24DBF" w:rsidRPr="0094539D">
        <w:rPr>
          <w:lang w:val="en-GB"/>
        </w:rPr>
        <w:t xml:space="preserve"> (Lucile</w:t>
      </w:r>
      <w:r w:rsidR="0072773F">
        <w:rPr>
          <w:lang w:val="en-GB"/>
        </w:rPr>
        <w:t xml:space="preserve"> Pillot</w:t>
      </w:r>
      <w:r w:rsidR="00B24DBF" w:rsidRPr="0094539D">
        <w:rPr>
          <w:lang w:val="en-GB"/>
        </w:rPr>
        <w:t>, CAA 2012)</w:t>
      </w:r>
    </w:p>
    <w:p w14:paraId="7A6B17AF" w14:textId="250824CD" w:rsidR="00345117" w:rsidRPr="0032190F" w:rsidRDefault="00345117" w:rsidP="00242C0F">
      <w:pPr>
        <w:jc w:val="both"/>
        <w:rPr>
          <w:lang w:val="fr-FR"/>
        </w:rPr>
      </w:pPr>
      <w:r w:rsidRPr="0032190F">
        <w:rPr>
          <w:lang w:val="fr-FR"/>
        </w:rPr>
        <w:t>Dans ce site, une « </w:t>
      </w:r>
      <w:hyperlink r:id="rId6806" w:anchor="Cul_Cerny_o_TourEif" w:history="1">
        <w:r w:rsidRPr="000F3051">
          <w:rPr>
            <w:rStyle w:val="Hyperlink"/>
            <w:lang w:val="fr-FR"/>
          </w:rPr>
          <w:t>tour Eiffel</w:t>
        </w:r>
      </w:hyperlink>
      <w:r w:rsidRPr="0032190F">
        <w:rPr>
          <w:lang w:val="fr-FR"/>
        </w:rPr>
        <w:t xml:space="preserve"> » a été retrouvée en contexte sépulcral (il s’agit de </w:t>
      </w:r>
      <w:r w:rsidRPr="0032190F">
        <w:rPr>
          <w:i/>
          <w:lang w:val="fr-FR"/>
        </w:rPr>
        <w:t>scapula</w:t>
      </w:r>
      <w:r w:rsidRPr="0032190F">
        <w:rPr>
          <w:lang w:val="fr-FR"/>
        </w:rPr>
        <w:t xml:space="preserve"> taillées et percées) (L. Pichot com. pers.)</w:t>
      </w:r>
      <w:r w:rsidR="00F37D5C" w:rsidRPr="0032190F">
        <w:rPr>
          <w:lang w:val="fr-FR"/>
        </w:rPr>
        <w:t xml:space="preserve"> Spatule en os </w:t>
      </w:r>
      <w:hyperlink r:id="rId6807" w:anchor="Cul_Art_TAC_T_a" w:history="1">
        <w:r w:rsidR="00F37D5C" w:rsidRPr="0032190F">
          <w:rPr>
            <w:rStyle w:val="Hyperlink"/>
            <w:lang w:val="fr-FR"/>
          </w:rPr>
          <w:t>anthropomorphe</w:t>
        </w:r>
      </w:hyperlink>
      <w:r w:rsidR="00F37D5C" w:rsidRPr="0032190F">
        <w:rPr>
          <w:lang w:val="fr-FR"/>
        </w:rPr>
        <w:t xml:space="preserve"> (</w:t>
      </w:r>
      <w:r w:rsidR="00D7073F" w:rsidRPr="0032190F">
        <w:rPr>
          <w:lang w:val="fr-FR"/>
        </w:rPr>
        <w:t>BIB J. Tarrète in BIB 2368)</w:t>
      </w:r>
    </w:p>
    <w:p w14:paraId="79788A95" w14:textId="77777777" w:rsidR="00FF1923" w:rsidRPr="0032190F" w:rsidRDefault="00FF1923" w:rsidP="00242C0F">
      <w:pPr>
        <w:jc w:val="both"/>
        <w:rPr>
          <w:lang w:val="fr-FR"/>
        </w:rPr>
      </w:pPr>
    </w:p>
    <w:p w14:paraId="206979A1" w14:textId="350467C2" w:rsidR="00FF1923" w:rsidRPr="0032190F" w:rsidRDefault="00FF1923" w:rsidP="00FF1923">
      <w:pPr>
        <w:jc w:val="both"/>
        <w:rPr>
          <w:color w:val="000000" w:themeColor="text1"/>
          <w:lang w:val="fr-FR"/>
        </w:rPr>
      </w:pPr>
      <w:r w:rsidRPr="0032190F">
        <w:rPr>
          <w:color w:val="000000" w:themeColor="text1"/>
          <w:szCs w:val="20"/>
          <w:lang w:val="fr-FR" w:eastAsia="en-GB"/>
        </w:rPr>
        <w:t xml:space="preserve">Plusieurs depots de quartier de breuf, de bucranes et un curieux objet forme par trois mandibules de breuf (mis au jour dans l'enceinte </w:t>
      </w:r>
      <w:hyperlink r:id="rId6808" w:anchor="Cul_Cerny" w:history="1">
        <w:r w:rsidRPr="0032190F">
          <w:rPr>
            <w:rStyle w:val="Hyperlink"/>
            <w:szCs w:val="20"/>
            <w:lang w:val="fr-FR" w:eastAsia="en-GB"/>
          </w:rPr>
          <w:t>Cerny</w:t>
        </w:r>
      </w:hyperlink>
      <w:r w:rsidRPr="0032190F">
        <w:rPr>
          <w:color w:val="000000" w:themeColor="text1"/>
          <w:szCs w:val="20"/>
          <w:lang w:val="fr-FR" w:eastAsia="en-GB"/>
        </w:rPr>
        <w:t xml:space="preserve"> de Balloy (Mordant, 1997) montrent que I' espece est egalement presente dans l' univers symbolique.(BIB 2383) </w:t>
      </w:r>
    </w:p>
    <w:p w14:paraId="096BE6F0" w14:textId="77777777" w:rsidR="00345117" w:rsidRPr="0032190F" w:rsidRDefault="00345117" w:rsidP="00242C0F">
      <w:pPr>
        <w:jc w:val="both"/>
        <w:rPr>
          <w:lang w:val="fr-FR"/>
        </w:rPr>
      </w:pPr>
    </w:p>
    <w:p w14:paraId="0B8749AD" w14:textId="77777777" w:rsidR="00345117" w:rsidRPr="0032190F" w:rsidRDefault="00345117" w:rsidP="00426FF9">
      <w:pPr>
        <w:pStyle w:val="Heading1"/>
      </w:pPr>
      <w:bookmarkStart w:id="2923" w:name="Sit_Gron"/>
      <w:r w:rsidRPr="0032190F">
        <w:t>GRON</w:t>
      </w:r>
    </w:p>
    <w:bookmarkEnd w:id="2923"/>
    <w:p w14:paraId="60222612" w14:textId="77777777" w:rsidR="00345117" w:rsidRPr="0032190F" w:rsidRDefault="00345117" w:rsidP="00242C0F">
      <w:pPr>
        <w:jc w:val="both"/>
        <w:rPr>
          <w:lang w:val="fr-FR"/>
        </w:rPr>
      </w:pPr>
    </w:p>
    <w:p w14:paraId="191B7189" w14:textId="4E6D7BFC" w:rsidR="00345117" w:rsidRPr="0032190F" w:rsidRDefault="00345117" w:rsidP="00242C0F">
      <w:pPr>
        <w:jc w:val="both"/>
        <w:rPr>
          <w:lang w:val="fr-FR"/>
        </w:rPr>
      </w:pPr>
      <w:r w:rsidRPr="0032190F">
        <w:rPr>
          <w:lang w:val="fr-FR"/>
        </w:rPr>
        <w:t xml:space="preserve">Dans ce site, une « tour Eiffel » a été retrouvée en contexte sépulcral (il s’agit de </w:t>
      </w:r>
      <w:r w:rsidRPr="0032190F">
        <w:rPr>
          <w:i/>
          <w:lang w:val="fr-FR"/>
        </w:rPr>
        <w:t>scapula</w:t>
      </w:r>
      <w:r w:rsidRPr="0032190F">
        <w:rPr>
          <w:lang w:val="fr-FR"/>
        </w:rPr>
        <w:t xml:space="preserve"> taillées et percées) (L. Pichot com. pers.)</w:t>
      </w:r>
      <w:r w:rsidR="00EE5F37" w:rsidRPr="0032190F">
        <w:rPr>
          <w:lang w:val="fr-FR"/>
        </w:rPr>
        <w:t xml:space="preserve"> </w:t>
      </w:r>
      <w:hyperlink r:id="rId6809" w:anchor="Cul_Art_TAC_T_a" w:history="1">
        <w:r w:rsidR="00EE5F37" w:rsidRPr="0032190F">
          <w:rPr>
            <w:rStyle w:val="Hyperlink"/>
            <w:lang w:val="fr-FR"/>
          </w:rPr>
          <w:t>anthropomorphe</w:t>
        </w:r>
      </w:hyperlink>
      <w:r w:rsidR="00EE5F37" w:rsidRPr="0032190F">
        <w:rPr>
          <w:lang w:val="fr-FR"/>
        </w:rPr>
        <w:t xml:space="preserve"> </w:t>
      </w:r>
    </w:p>
    <w:p w14:paraId="4CDF44F3" w14:textId="77777777" w:rsidR="001F68F6" w:rsidRPr="0032190F" w:rsidRDefault="001F68F6" w:rsidP="00242C0F">
      <w:pPr>
        <w:jc w:val="both"/>
        <w:rPr>
          <w:lang w:val="fr-FR"/>
        </w:rPr>
      </w:pPr>
    </w:p>
    <w:p w14:paraId="2C64F040" w14:textId="77777777" w:rsidR="001F68F6" w:rsidRPr="0032190F" w:rsidRDefault="001F68F6" w:rsidP="00E37D9C">
      <w:pPr>
        <w:pStyle w:val="Heading1"/>
      </w:pPr>
      <w:r w:rsidRPr="0032190F">
        <w:t>SAINT-PIERRE-QUIBERON</w:t>
      </w:r>
    </w:p>
    <w:p w14:paraId="37619626" w14:textId="77777777" w:rsidR="001F68F6" w:rsidRPr="0032190F" w:rsidRDefault="001F68F6" w:rsidP="00242C0F">
      <w:pPr>
        <w:jc w:val="both"/>
        <w:rPr>
          <w:lang w:val="fr-FR"/>
        </w:rPr>
      </w:pPr>
    </w:p>
    <w:p w14:paraId="35CA13E9" w14:textId="77777777" w:rsidR="001F68F6" w:rsidRDefault="001F68F6" w:rsidP="00242C0F">
      <w:pPr>
        <w:jc w:val="both"/>
        <w:rPr>
          <w:lang w:val="fr-FR"/>
        </w:rPr>
      </w:pPr>
      <w:r w:rsidRPr="0032190F">
        <w:rPr>
          <w:lang w:val="fr-FR"/>
        </w:rPr>
        <w:t>Découverte d'une hache en jadéite aujourd'hui au musée Dobrée à Nantes (BIB 2435)</w:t>
      </w:r>
    </w:p>
    <w:p w14:paraId="3E793893" w14:textId="77777777" w:rsidR="00C13884" w:rsidRDefault="00C13884" w:rsidP="00242C0F">
      <w:pPr>
        <w:jc w:val="both"/>
        <w:rPr>
          <w:lang w:val="fr-FR"/>
        </w:rPr>
      </w:pPr>
    </w:p>
    <w:p w14:paraId="79507E4F" w14:textId="6D917FCB" w:rsidR="00C13884" w:rsidRDefault="00C13884" w:rsidP="00C13884">
      <w:pPr>
        <w:pStyle w:val="Heading1"/>
      </w:pPr>
      <w:r>
        <w:t>SAINT-PIERRE-QUIBERON PLAGE</w:t>
      </w:r>
    </w:p>
    <w:p w14:paraId="1CE1C895" w14:textId="77777777" w:rsidR="00C13884" w:rsidRDefault="00C13884" w:rsidP="00242C0F">
      <w:pPr>
        <w:jc w:val="both"/>
        <w:rPr>
          <w:lang w:val="fr-FR"/>
        </w:rPr>
      </w:pPr>
    </w:p>
    <w:p w14:paraId="445C21DD" w14:textId="1DB5ABA1" w:rsidR="00C13884" w:rsidRPr="0032190F" w:rsidRDefault="00C13884" w:rsidP="00242C0F">
      <w:pPr>
        <w:jc w:val="both"/>
        <w:rPr>
          <w:lang w:val="fr-FR"/>
        </w:rPr>
      </w:pPr>
      <w:r>
        <w:rPr>
          <w:lang w:val="fr-FR"/>
        </w:rPr>
        <w:t xml:space="preserve">Découvertes en 2007, dépôts dans un marias, haches en jadéite plantées lames vers le haut par paires </w:t>
      </w:r>
      <w:r w:rsidRPr="00B83309">
        <w:rPr>
          <w:lang w:val="fr-FR"/>
        </w:rPr>
        <w:t>(Musée de Carnac,</w:t>
      </w:r>
      <w:r>
        <w:rPr>
          <w:lang w:val="fr-FR"/>
        </w:rPr>
        <w:t xml:space="preserve"> 2023)</w:t>
      </w:r>
    </w:p>
    <w:p w14:paraId="246A9EE6" w14:textId="77777777" w:rsidR="00EE5F37" w:rsidRPr="0032190F" w:rsidRDefault="00EE5F37" w:rsidP="00242C0F">
      <w:pPr>
        <w:jc w:val="both"/>
        <w:rPr>
          <w:lang w:val="fr-FR"/>
        </w:rPr>
      </w:pPr>
    </w:p>
    <w:p w14:paraId="295E9B72" w14:textId="77777777" w:rsidR="00EA7C0F" w:rsidRPr="0032190F" w:rsidRDefault="00EA7C0F" w:rsidP="00426FF9">
      <w:pPr>
        <w:pStyle w:val="Heading1"/>
      </w:pPr>
      <w:bookmarkStart w:id="2924" w:name="Sit_Teviec"/>
      <w:r w:rsidRPr="0032190F">
        <w:t>TEVIEC</w:t>
      </w:r>
    </w:p>
    <w:bookmarkEnd w:id="2924"/>
    <w:p w14:paraId="2D7E3F9A" w14:textId="77777777" w:rsidR="00EA7C0F" w:rsidRPr="0032190F" w:rsidRDefault="00EA7C0F" w:rsidP="00242C0F">
      <w:pPr>
        <w:jc w:val="both"/>
        <w:rPr>
          <w:lang w:val="fr-FR"/>
        </w:rPr>
      </w:pPr>
    </w:p>
    <w:p w14:paraId="5F5AD2F5" w14:textId="0CE246F0" w:rsidR="00EA7C0F" w:rsidRDefault="00A341C0" w:rsidP="00242C0F">
      <w:pPr>
        <w:jc w:val="both"/>
        <w:rPr>
          <w:lang w:val="fr-FR"/>
        </w:rPr>
      </w:pPr>
      <w:r>
        <w:rPr>
          <w:lang w:val="fr-FR"/>
        </w:rPr>
        <w:t>Habitat et nécropole</w:t>
      </w:r>
      <w:r w:rsidR="00701531">
        <w:rPr>
          <w:lang w:val="fr-FR"/>
        </w:rPr>
        <w:t xml:space="preserve"> </w:t>
      </w:r>
      <w:r w:rsidR="00701531" w:rsidRPr="0032190F">
        <w:rPr>
          <w:lang w:val="fr-FR"/>
        </w:rPr>
        <w:t>actuellement sur un îlot mais préalablement installée sur le littoral (BIB 1406)</w:t>
      </w:r>
      <w:r>
        <w:rPr>
          <w:lang w:val="fr-FR"/>
        </w:rPr>
        <w:t xml:space="preserve">. </w:t>
      </w:r>
      <w:r w:rsidR="00EA7C0F" w:rsidRPr="0032190F">
        <w:rPr>
          <w:lang w:val="fr-FR"/>
        </w:rPr>
        <w:t>Le site de Téviec (Saint-Pierre-de-Quiberon, Morbihan)</w:t>
      </w:r>
      <w:r w:rsidR="00754084" w:rsidRPr="0032190F">
        <w:rPr>
          <w:lang w:val="fr-FR"/>
        </w:rPr>
        <w:t xml:space="preserve"> </w:t>
      </w:r>
      <w:r w:rsidR="004E3A4F" w:rsidRPr="0032190F">
        <w:rPr>
          <w:lang w:val="fr-FR"/>
        </w:rPr>
        <w:t xml:space="preserve">a donné son nom au </w:t>
      </w:r>
      <w:hyperlink r:id="rId6810" w:anchor="Cul_Teviecien" w:history="1">
        <w:r w:rsidR="004E3A4F" w:rsidRPr="0032190F">
          <w:rPr>
            <w:rStyle w:val="Hyperlink"/>
            <w:lang w:val="fr-FR"/>
          </w:rPr>
          <w:t>Teviecien</w:t>
        </w:r>
      </w:hyperlink>
      <w:r w:rsidR="004E3A4F" w:rsidRPr="0032190F">
        <w:rPr>
          <w:lang w:val="fr-FR"/>
        </w:rPr>
        <w:t xml:space="preserve"> (BIB 2393 p. 110).</w:t>
      </w:r>
      <w:r w:rsidR="00701531">
        <w:rPr>
          <w:lang w:val="fr-FR"/>
        </w:rPr>
        <w:t xml:space="preserve"> position fœtale </w:t>
      </w:r>
      <w:r w:rsidR="00701531" w:rsidRPr="00B83309">
        <w:rPr>
          <w:lang w:val="fr-FR"/>
        </w:rPr>
        <w:t>(Musée de Carnac,</w:t>
      </w:r>
      <w:r w:rsidR="00701531">
        <w:rPr>
          <w:lang w:val="fr-FR"/>
        </w:rPr>
        <w:t xml:space="preserve"> 2023). Vers 4800 BC </w:t>
      </w:r>
      <w:r w:rsidR="00701531" w:rsidRPr="00B83309">
        <w:rPr>
          <w:lang w:val="fr-FR"/>
        </w:rPr>
        <w:t>(Musée de Carnac,</w:t>
      </w:r>
      <w:r w:rsidR="00701531">
        <w:rPr>
          <w:lang w:val="fr-FR"/>
        </w:rPr>
        <w:t xml:space="preserve"> 2023) </w:t>
      </w:r>
      <w:r w:rsidR="004E3A4F" w:rsidRPr="0032190F">
        <w:rPr>
          <w:i/>
          <w:lang w:val="fr-FR"/>
        </w:rPr>
        <w:t>V</w:t>
      </w:r>
      <w:r w:rsidR="00754084" w:rsidRPr="0032190F">
        <w:rPr>
          <w:i/>
          <w:lang w:val="fr-FR"/>
        </w:rPr>
        <w:t>ers - 4600</w:t>
      </w:r>
      <w:r w:rsidR="00EA7C0F" w:rsidRPr="0032190F">
        <w:rPr>
          <w:lang w:val="fr-FR"/>
        </w:rPr>
        <w:t xml:space="preserve"> </w:t>
      </w:r>
      <w:r w:rsidR="00701531" w:rsidRPr="0032190F">
        <w:rPr>
          <w:lang w:val="fr-FR"/>
        </w:rPr>
        <w:t>(BIB 1406)</w:t>
      </w:r>
      <w:r w:rsidR="00701531">
        <w:rPr>
          <w:lang w:val="fr-FR"/>
        </w:rPr>
        <w:t xml:space="preserve"> </w:t>
      </w:r>
    </w:p>
    <w:p w14:paraId="3A5BDCF1" w14:textId="74D314E6" w:rsidR="00A711C3" w:rsidRPr="00F30853" w:rsidRDefault="00A711C3" w:rsidP="00242C0F">
      <w:pPr>
        <w:jc w:val="both"/>
        <w:rPr>
          <w:lang w:val="fr-FR"/>
        </w:rPr>
      </w:pPr>
      <w:r w:rsidRPr="00F30853">
        <w:rPr>
          <w:lang w:val="fr-FR"/>
        </w:rPr>
        <w:t xml:space="preserve">Les indicateurs de saisonnalité tendent à montrer une occupation sur toute l'année </w:t>
      </w:r>
      <w:r w:rsidRPr="00F30853">
        <w:rPr>
          <w:szCs w:val="21"/>
          <w:lang w:val="fr-FR" w:eastAsia="en-GB"/>
        </w:rPr>
        <w:t>(Schulting 1996, 337)(BIB 2869)</w:t>
      </w:r>
      <w:r w:rsidR="00E37D9C">
        <w:rPr>
          <w:szCs w:val="21"/>
          <w:lang w:val="fr-FR" w:eastAsia="en-GB"/>
        </w:rPr>
        <w:t xml:space="preserve"> Nourriture disponible toute l'année [v. </w:t>
      </w:r>
      <w:hyperlink r:id="rId6811" w:anchor="Cul_Neo__diff_geo_Euras_w_barr" w:history="1">
        <w:r w:rsidR="00E37D9C" w:rsidRPr="00E37D9C">
          <w:rPr>
            <w:rStyle w:val="Hyperlink"/>
            <w:szCs w:val="21"/>
            <w:lang w:val="fr-FR" w:eastAsia="en-GB"/>
          </w:rPr>
          <w:t>barrière</w:t>
        </w:r>
      </w:hyperlink>
      <w:r w:rsidR="00E37D9C">
        <w:rPr>
          <w:szCs w:val="21"/>
          <w:lang w:val="fr-FR" w:eastAsia="en-GB"/>
        </w:rPr>
        <w:t>]</w:t>
      </w:r>
      <w:r w:rsidR="00E37D9C" w:rsidRPr="00B83309">
        <w:rPr>
          <w:lang w:val="fr-FR"/>
        </w:rPr>
        <w:t xml:space="preserve"> (Musée de Carnac,</w:t>
      </w:r>
      <w:r w:rsidR="00E37D9C">
        <w:rPr>
          <w:lang w:val="fr-FR"/>
        </w:rPr>
        <w:t xml:space="preserve"> 2023).</w:t>
      </w:r>
    </w:p>
    <w:p w14:paraId="7137DE84" w14:textId="102ECFBA" w:rsidR="00EA7C0F" w:rsidRPr="00F30853" w:rsidRDefault="00F30853" w:rsidP="00242C0F">
      <w:pPr>
        <w:jc w:val="both"/>
        <w:rPr>
          <w:lang w:val="fr-FR"/>
        </w:rPr>
      </w:pPr>
      <w:r>
        <w:rPr>
          <w:lang w:val="fr-FR"/>
        </w:rPr>
        <w:t>Comme à Hoëdic, l</w:t>
      </w:r>
      <w:r w:rsidRPr="00F30853">
        <w:rPr>
          <w:lang w:val="fr-FR"/>
        </w:rPr>
        <w:t>es analyses isotopiques montrent que les femmes consommaient + de produit de l'</w:t>
      </w:r>
      <w:r w:rsidR="00701531">
        <w:rPr>
          <w:lang w:val="fr-FR"/>
        </w:rPr>
        <w:t xml:space="preserve"> </w:t>
      </w:r>
      <w:r w:rsidRPr="00701531">
        <w:rPr>
          <w:i/>
          <w:iCs/>
          <w:lang w:val="fr-FR"/>
        </w:rPr>
        <w:t>hinterland</w:t>
      </w:r>
      <w:r w:rsidRPr="00F30853">
        <w:rPr>
          <w:lang w:val="fr-FR"/>
        </w:rPr>
        <w:t xml:space="preserve"> et que les hommes consommaient + de produits de la côte </w:t>
      </w:r>
      <w:r w:rsidRPr="00F30853">
        <w:rPr>
          <w:szCs w:val="21"/>
          <w:lang w:val="fr-FR" w:eastAsia="en-GB"/>
        </w:rPr>
        <w:t xml:space="preserve">(Schulting and Richards 2001)(BIB 2869) </w:t>
      </w:r>
      <w:r w:rsidRPr="00701531">
        <w:rPr>
          <w:rFonts w:ascii="Courier New" w:hAnsi="Courier New" w:cs="Courier New"/>
          <w:sz w:val="20"/>
          <w:szCs w:val="21"/>
          <w:lang w:val="fr-FR" w:eastAsia="en-GB"/>
        </w:rPr>
        <w:t>-&gt;</w:t>
      </w:r>
      <w:r w:rsidRPr="00F30853">
        <w:rPr>
          <w:szCs w:val="21"/>
          <w:lang w:val="fr-FR" w:eastAsia="en-GB"/>
        </w:rPr>
        <w:t xml:space="preserve"> patrilocalité (SS BIB)</w:t>
      </w:r>
      <w:r w:rsidR="00701531">
        <w:rPr>
          <w:szCs w:val="21"/>
          <w:lang w:val="fr-FR" w:eastAsia="en-GB"/>
        </w:rPr>
        <w:t xml:space="preserve"> Analyses de strontium </w:t>
      </w:r>
      <w:r w:rsidR="00701531" w:rsidRPr="00701531">
        <w:rPr>
          <w:rFonts w:ascii="Courier New" w:hAnsi="Courier New" w:cs="Courier New"/>
          <w:sz w:val="20"/>
          <w:szCs w:val="21"/>
          <w:lang w:val="fr-FR" w:eastAsia="en-GB"/>
        </w:rPr>
        <w:t>-&gt;</w:t>
      </w:r>
      <w:r w:rsidR="00701531">
        <w:rPr>
          <w:szCs w:val="21"/>
          <w:lang w:val="fr-FR" w:eastAsia="en-GB"/>
        </w:rPr>
        <w:t xml:space="preserve"> femme exogène, homme local </w:t>
      </w:r>
      <w:r w:rsidR="00701531">
        <w:rPr>
          <w:lang w:val="fr-FR"/>
        </w:rPr>
        <w:t xml:space="preserve">position fœtale </w:t>
      </w:r>
      <w:r w:rsidR="00701531" w:rsidRPr="00B83309">
        <w:rPr>
          <w:lang w:val="fr-FR"/>
        </w:rPr>
        <w:t>(Musée de Carnac,</w:t>
      </w:r>
      <w:r w:rsidR="00701531">
        <w:rPr>
          <w:lang w:val="fr-FR"/>
        </w:rPr>
        <w:t xml:space="preserve"> 2023)</w:t>
      </w:r>
    </w:p>
    <w:p w14:paraId="07606D69" w14:textId="77777777" w:rsidR="00700DEC" w:rsidRPr="0032190F" w:rsidRDefault="00700DEC" w:rsidP="00242C0F">
      <w:pPr>
        <w:jc w:val="both"/>
        <w:rPr>
          <w:lang w:val="fr-FR"/>
        </w:rPr>
      </w:pPr>
    </w:p>
    <w:p w14:paraId="19520793" w14:textId="77777777" w:rsidR="00700DEC" w:rsidRDefault="00700DEC" w:rsidP="00A0044D">
      <w:pPr>
        <w:pStyle w:val="HTMLPreformatted"/>
        <w:rPr>
          <w:rFonts w:ascii="Times New Roman" w:hAnsi="Times New Roman" w:cs="Times New Roman"/>
          <w:sz w:val="24"/>
          <w:lang w:val="fr-FR"/>
        </w:rPr>
      </w:pPr>
      <w:r w:rsidRPr="00A0044D">
        <w:rPr>
          <w:rFonts w:ascii="Times New Roman" w:hAnsi="Times New Roman" w:cs="Times New Roman"/>
          <w:sz w:val="24"/>
          <w:lang w:val="fr-FR"/>
        </w:rPr>
        <w:t>Ø restes d'Auroch (BIB 2383)</w:t>
      </w:r>
      <w:r w:rsidR="00A0044D">
        <w:rPr>
          <w:rFonts w:ascii="Times New Roman" w:hAnsi="Times New Roman" w:cs="Times New Roman"/>
          <w:sz w:val="24"/>
          <w:lang w:val="fr-FR"/>
        </w:rPr>
        <w:t xml:space="preserve"> mais</w:t>
      </w:r>
      <w:r w:rsidR="00A0044D" w:rsidRPr="00A0044D">
        <w:rPr>
          <w:rFonts w:ascii="Times New Roman" w:hAnsi="Times New Roman" w:cs="Times New Roman"/>
          <w:sz w:val="24"/>
          <w:lang w:val="fr-FR"/>
        </w:rPr>
        <w:t xml:space="preserve"> restes </w:t>
      </w:r>
      <w:r w:rsidR="00A0044D">
        <w:rPr>
          <w:rFonts w:ascii="Times New Roman" w:hAnsi="Times New Roman" w:cs="Times New Roman"/>
          <w:sz w:val="24"/>
          <w:lang w:val="fr-FR"/>
        </w:rPr>
        <w:t>de sangliers, cerfs, chevreuil, oiseaux marins (</w:t>
      </w:r>
      <w:r w:rsidR="00A0044D" w:rsidRPr="00A0044D">
        <w:rPr>
          <w:rFonts w:ascii="Times New Roman" w:hAnsi="Times New Roman" w:cs="Times New Roman"/>
          <w:sz w:val="24"/>
          <w:lang w:val="fr-FR"/>
        </w:rPr>
        <w:t xml:space="preserve">canard, </w:t>
      </w:r>
      <w:r w:rsidR="00A0044D" w:rsidRPr="00A0044D">
        <w:rPr>
          <w:rFonts w:ascii="Times New Roman" w:hAnsi="Times New Roman" w:cs="Times New Roman"/>
          <w:i/>
          <w:sz w:val="24"/>
          <w:lang w:val="fr-FR"/>
        </w:rPr>
        <w:t>guillemot</w:t>
      </w:r>
      <w:r w:rsidR="00A0044D" w:rsidRPr="00A0044D">
        <w:rPr>
          <w:rFonts w:ascii="Times New Roman" w:hAnsi="Times New Roman" w:cs="Times New Roman"/>
          <w:sz w:val="24"/>
          <w:lang w:val="fr-FR"/>
        </w:rPr>
        <w:t xml:space="preserve"> et </w:t>
      </w:r>
      <w:r w:rsidR="00A0044D" w:rsidRPr="00A0044D">
        <w:rPr>
          <w:rFonts w:ascii="Times New Roman" w:hAnsi="Times New Roman" w:cs="Times New Roman"/>
          <w:i/>
          <w:sz w:val="24"/>
          <w:lang w:val="fr-FR"/>
        </w:rPr>
        <w:t>razorbill</w:t>
      </w:r>
      <w:r w:rsidR="00A0044D">
        <w:rPr>
          <w:rFonts w:ascii="Times New Roman" w:hAnsi="Times New Roman" w:cs="Times New Roman"/>
          <w:sz w:val="24"/>
          <w:lang w:val="fr-FR"/>
        </w:rPr>
        <w:t>) montrent une diète mixte (BIB 2869)</w:t>
      </w:r>
    </w:p>
    <w:p w14:paraId="7AF94F3E" w14:textId="77777777" w:rsidR="00A0044D" w:rsidRDefault="00A0044D" w:rsidP="00A0044D">
      <w:pPr>
        <w:pStyle w:val="HTMLPreformatted"/>
        <w:rPr>
          <w:rFonts w:ascii="Times New Roman" w:hAnsi="Times New Roman" w:cs="Times New Roman"/>
          <w:sz w:val="24"/>
          <w:lang w:val="fr-FR"/>
        </w:rPr>
      </w:pPr>
    </w:p>
    <w:p w14:paraId="4961EA3F" w14:textId="6BBBA1F0" w:rsidR="00A0044D" w:rsidRPr="00A0044D" w:rsidRDefault="00701531" w:rsidP="00A0044D">
      <w:pPr>
        <w:pStyle w:val="Heading2"/>
      </w:pPr>
      <w:r>
        <w:t>funéraire</w:t>
      </w:r>
    </w:p>
    <w:p w14:paraId="2E6BB16B" w14:textId="77777777" w:rsidR="00701531" w:rsidRDefault="00701531" w:rsidP="00A0044D">
      <w:pPr>
        <w:jc w:val="both"/>
        <w:rPr>
          <w:lang w:val="fr-FR"/>
        </w:rPr>
      </w:pPr>
    </w:p>
    <w:p w14:paraId="4C643BF1" w14:textId="3A9FFFE1" w:rsidR="00A0044D" w:rsidRDefault="00701531" w:rsidP="00A0044D">
      <w:pPr>
        <w:jc w:val="both"/>
        <w:rPr>
          <w:lang w:val="fr-FR"/>
        </w:rPr>
      </w:pPr>
      <w:r>
        <w:rPr>
          <w:lang w:val="fr-FR"/>
        </w:rPr>
        <w:t xml:space="preserve">Mêmes types d'espaces funéraires que </w:t>
      </w:r>
      <w:hyperlink r:id="rId6812" w:anchor="Sit_Hoedic" w:history="1">
        <w:r w:rsidRPr="0032190F">
          <w:rPr>
            <w:rStyle w:val="Hyperlink"/>
            <w:lang w:val="fr-FR"/>
          </w:rPr>
          <w:t>Ho</w:t>
        </w:r>
        <w:r>
          <w:rPr>
            <w:rStyle w:val="Hyperlink"/>
            <w:lang w:val="fr-FR"/>
          </w:rPr>
          <w:t>e</w:t>
        </w:r>
        <w:r w:rsidRPr="0032190F">
          <w:rPr>
            <w:rStyle w:val="Hyperlink"/>
            <w:lang w:val="fr-FR"/>
          </w:rPr>
          <w:t>dic</w:t>
        </w:r>
      </w:hyperlink>
      <w:r w:rsidRPr="00701531">
        <w:rPr>
          <w:sz w:val="20"/>
          <w:lang w:val="fr-FR"/>
        </w:rPr>
        <w:t xml:space="preserve"> (</w:t>
      </w:r>
      <w:r w:rsidRPr="00B83309">
        <w:rPr>
          <w:lang w:val="fr-FR"/>
        </w:rPr>
        <w:t>Musée de Carnac,</w:t>
      </w:r>
      <w:r>
        <w:rPr>
          <w:lang w:val="fr-FR"/>
        </w:rPr>
        <w:t xml:space="preserve"> 2023): </w:t>
      </w:r>
      <w:r w:rsidRPr="0032190F">
        <w:rPr>
          <w:lang w:val="fr-FR"/>
        </w:rPr>
        <w:t xml:space="preserve">nécropole aménagée dans un </w:t>
      </w:r>
      <w:hyperlink r:id="rId6813" w:anchor="Cul_Amas_coquillier" w:history="1">
        <w:r w:rsidRPr="00A0044D">
          <w:rPr>
            <w:rStyle w:val="Hyperlink"/>
            <w:lang w:val="fr-FR"/>
          </w:rPr>
          <w:t>amas coquiller</w:t>
        </w:r>
      </w:hyperlink>
      <w:r>
        <w:rPr>
          <w:lang w:val="fr-FR"/>
        </w:rPr>
        <w:t xml:space="preserve"> </w:t>
      </w:r>
      <w:r w:rsidRPr="0032190F">
        <w:rPr>
          <w:lang w:val="fr-FR"/>
        </w:rPr>
        <w:t xml:space="preserve">attribuée au </w:t>
      </w:r>
      <w:hyperlink r:id="rId6814" w:anchor="Cul_Mesolithique" w:history="1">
        <w:r w:rsidRPr="0032190F">
          <w:rPr>
            <w:rStyle w:val="Hyperlink"/>
            <w:lang w:val="fr-FR"/>
          </w:rPr>
          <w:t>Mésolithique</w:t>
        </w:r>
      </w:hyperlink>
      <w:r w:rsidRPr="0032190F">
        <w:rPr>
          <w:lang w:val="fr-FR"/>
        </w:rPr>
        <w:t xml:space="preserve"> (BIB 1406).</w:t>
      </w:r>
      <w:r>
        <w:rPr>
          <w:lang w:val="fr-FR"/>
        </w:rPr>
        <w:t xml:space="preserve"> </w:t>
      </w:r>
    </w:p>
    <w:p w14:paraId="3C5C6A36" w14:textId="34FE364E" w:rsidR="00A0044D" w:rsidRPr="00C70110" w:rsidRDefault="00A0044D" w:rsidP="00A0044D">
      <w:pPr>
        <w:jc w:val="both"/>
        <w:rPr>
          <w:lang w:val="fr-FR"/>
        </w:rPr>
      </w:pPr>
      <w:r>
        <w:rPr>
          <w:lang w:val="fr-FR"/>
        </w:rPr>
        <w:t xml:space="preserve">Dans l'amas coquiller, </w:t>
      </w:r>
      <w:r w:rsidR="00701531">
        <w:rPr>
          <w:lang w:val="fr-FR"/>
        </w:rPr>
        <w:t xml:space="preserve">inhumations </w:t>
      </w:r>
      <w:r w:rsidRPr="0032190F">
        <w:rPr>
          <w:lang w:val="fr-FR"/>
        </w:rPr>
        <w:t>10 sépultures et 23 individus</w:t>
      </w:r>
      <w:r>
        <w:rPr>
          <w:lang w:val="fr-FR"/>
        </w:rPr>
        <w:t xml:space="preserve"> (BIB 1405)(BIB 2869)</w:t>
      </w:r>
      <w:r w:rsidRPr="0032190F">
        <w:rPr>
          <w:lang w:val="fr-FR"/>
        </w:rPr>
        <w:t>. La plupart étaient assis le dos à la paroi dans de petites fosses</w:t>
      </w:r>
      <w:r w:rsidR="00C70110">
        <w:rPr>
          <w:lang w:val="fr-FR"/>
        </w:rPr>
        <w:t xml:space="preserve"> </w:t>
      </w:r>
      <w:r w:rsidR="00C70110" w:rsidRPr="0032190F">
        <w:rPr>
          <w:lang w:val="fr-FR"/>
        </w:rPr>
        <w:t>(BIB 1405)</w:t>
      </w:r>
      <w:r w:rsidRPr="0032190F">
        <w:rPr>
          <w:lang w:val="fr-FR"/>
        </w:rPr>
        <w:t xml:space="preserve"> </w:t>
      </w:r>
      <w:r w:rsidR="00C70110">
        <w:rPr>
          <w:lang w:val="fr-FR"/>
        </w:rPr>
        <w:t xml:space="preserve">position fœtale </w:t>
      </w:r>
      <w:r w:rsidR="00C70110" w:rsidRPr="00B83309">
        <w:rPr>
          <w:lang w:val="fr-FR"/>
        </w:rPr>
        <w:t>(Musée de Carnac,</w:t>
      </w:r>
      <w:r w:rsidR="00C70110">
        <w:rPr>
          <w:lang w:val="fr-FR"/>
        </w:rPr>
        <w:t xml:space="preserve"> 2023). </w:t>
      </w:r>
      <w:r w:rsidRPr="0032190F">
        <w:rPr>
          <w:lang w:val="fr-FR"/>
        </w:rPr>
        <w:t xml:space="preserve">Ils étaient revétus de parures et recouverts d’ocre et accompagnés d’instruments divers. Deux individus étant entourés de ramures de cervidés. On n’observe pas de distinction entre le mobilier </w:t>
      </w:r>
      <w:r w:rsidRPr="00C70110">
        <w:rPr>
          <w:lang w:val="fr-FR"/>
        </w:rPr>
        <w:t>attribué aux hommes et celui attribué aux femmes (BIB 1405).</w:t>
      </w:r>
      <w:r w:rsidR="00C70110" w:rsidRPr="00C70110">
        <w:rPr>
          <w:lang w:val="fr-FR"/>
        </w:rPr>
        <w:t xml:space="preserve"> </w:t>
      </w:r>
    </w:p>
    <w:p w14:paraId="40637568" w14:textId="77777777" w:rsidR="00A0044D" w:rsidRPr="00C70110" w:rsidRDefault="00A0044D" w:rsidP="00A0044D">
      <w:pPr>
        <w:jc w:val="both"/>
        <w:rPr>
          <w:lang w:val="fr-FR"/>
        </w:rPr>
      </w:pPr>
      <w:r w:rsidRPr="00C70110">
        <w:rPr>
          <w:lang w:val="fr-FR"/>
        </w:rPr>
        <w:t xml:space="preserve">Les sépultures sont composés d'orthostats en pierres qui les rapprochent de cistes rudimentaires. La dalle de couverture montre qu'un feu a été pratiqué au-dessus </w:t>
      </w:r>
      <w:r w:rsidR="00A711C3" w:rsidRPr="00C70110">
        <w:rPr>
          <w:lang w:val="fr-FR"/>
        </w:rPr>
        <w:t>ce qui a été interprété comme un acte rituel (</w:t>
      </w:r>
      <w:r w:rsidR="00A711C3" w:rsidRPr="00C70110">
        <w:rPr>
          <w:i/>
          <w:lang w:val="fr-FR"/>
        </w:rPr>
        <w:t>feasting</w:t>
      </w:r>
      <w:r w:rsidR="00A711C3" w:rsidRPr="00C70110">
        <w:rPr>
          <w:lang w:val="fr-FR"/>
        </w:rPr>
        <w:t xml:space="preserve">) par ailleurs connu à Aunneau, La Vergne, Varennes </w:t>
      </w:r>
      <w:r w:rsidR="00A711C3" w:rsidRPr="00C70110">
        <w:rPr>
          <w:szCs w:val="21"/>
          <w:lang w:val="fr-FR" w:eastAsia="en-GB"/>
        </w:rPr>
        <w:t xml:space="preserve">(Billard </w:t>
      </w:r>
      <w:r w:rsidR="00A711C3" w:rsidRPr="00C70110">
        <w:rPr>
          <w:i/>
          <w:iCs/>
          <w:szCs w:val="21"/>
          <w:lang w:val="fr-FR" w:eastAsia="en-GB"/>
        </w:rPr>
        <w:t xml:space="preserve">et al. </w:t>
      </w:r>
      <w:r w:rsidR="00A711C3" w:rsidRPr="00C70110">
        <w:rPr>
          <w:szCs w:val="21"/>
          <w:lang w:val="fr-FR" w:eastAsia="en-GB"/>
        </w:rPr>
        <w:t>2001) et dans la baie de San Fransisco</w:t>
      </w:r>
      <w:r w:rsidR="00A711C3" w:rsidRPr="00C70110">
        <w:rPr>
          <w:lang w:val="fr-FR"/>
        </w:rPr>
        <w:t xml:space="preserve"> </w:t>
      </w:r>
      <w:r w:rsidRPr="00C70110">
        <w:rPr>
          <w:lang w:val="fr-FR"/>
        </w:rPr>
        <w:t>(BIB 2869)</w:t>
      </w:r>
    </w:p>
    <w:p w14:paraId="429BDDD0" w14:textId="77777777" w:rsidR="00A0044D" w:rsidRDefault="00A0044D" w:rsidP="00C70110">
      <w:pPr>
        <w:jc w:val="both"/>
        <w:rPr>
          <w:lang w:val="fr-FR"/>
        </w:rPr>
      </w:pPr>
      <w:r w:rsidRPr="00C70110">
        <w:rPr>
          <w:lang w:val="fr-FR"/>
        </w:rPr>
        <w:t>Ces sépultures multiples sont le résultats d'inhumations simultanée mais successives confirmé par des datations 14C (BIB 2869)</w:t>
      </w:r>
    </w:p>
    <w:p w14:paraId="7AFC2737" w14:textId="21B148F0" w:rsidR="00701531" w:rsidRDefault="00E37D9C" w:rsidP="00C70110">
      <w:pPr>
        <w:jc w:val="both"/>
        <w:rPr>
          <w:lang w:val="fr-FR"/>
        </w:rPr>
      </w:pPr>
      <w:r>
        <w:rPr>
          <w:lang w:val="fr-FR"/>
        </w:rPr>
        <w:t xml:space="preserve">Homme tué par flèche </w:t>
      </w:r>
      <w:r w:rsidRPr="00B83309">
        <w:rPr>
          <w:lang w:val="fr-FR"/>
        </w:rPr>
        <w:t>(Musée de Carnac,</w:t>
      </w:r>
      <w:r>
        <w:rPr>
          <w:lang w:val="fr-FR"/>
        </w:rPr>
        <w:t xml:space="preserve"> 2023)</w:t>
      </w:r>
    </w:p>
    <w:p w14:paraId="253F836A" w14:textId="77777777" w:rsidR="00701531" w:rsidRPr="00C70110" w:rsidRDefault="00701531" w:rsidP="00C70110">
      <w:pPr>
        <w:jc w:val="both"/>
        <w:rPr>
          <w:lang w:val="fr-FR"/>
        </w:rPr>
      </w:pPr>
    </w:p>
    <w:p w14:paraId="709955E4" w14:textId="77777777" w:rsidR="00F32829" w:rsidRDefault="00F32829" w:rsidP="00C70110">
      <w:pPr>
        <w:jc w:val="both"/>
        <w:rPr>
          <w:lang w:val="fr-FR"/>
        </w:rPr>
      </w:pPr>
    </w:p>
    <w:p w14:paraId="45810A28" w14:textId="77777777" w:rsidR="00F32829" w:rsidRDefault="00F32829" w:rsidP="00C70110">
      <w:pPr>
        <w:pStyle w:val="Heading3"/>
        <w:spacing w:line="240" w:lineRule="auto"/>
      </w:pPr>
      <w:r>
        <w:t>B</w:t>
      </w:r>
    </w:p>
    <w:p w14:paraId="026F83F7" w14:textId="77777777" w:rsidR="00F32829" w:rsidRPr="00C70110" w:rsidRDefault="00F32829" w:rsidP="00C70110">
      <w:pPr>
        <w:jc w:val="both"/>
        <w:rPr>
          <w:sz w:val="20"/>
          <w:lang w:val="fr-FR"/>
        </w:rPr>
      </w:pPr>
      <w:r w:rsidRPr="00C70110">
        <w:rPr>
          <w:sz w:val="20"/>
          <w:lang w:val="fr-FR"/>
        </w:rPr>
        <w:t>Téviec B</w:t>
      </w:r>
    </w:p>
    <w:p w14:paraId="0B264FA2" w14:textId="77777777" w:rsidR="00F32829" w:rsidRDefault="00F32829" w:rsidP="00C70110">
      <w:pPr>
        <w:jc w:val="both"/>
        <w:rPr>
          <w:lang w:val="fr-FR"/>
        </w:rPr>
      </w:pPr>
    </w:p>
    <w:p w14:paraId="57C9B678" w14:textId="77777777" w:rsidR="00F32829" w:rsidRDefault="00F32829" w:rsidP="00C70110">
      <w:pPr>
        <w:jc w:val="both"/>
        <w:rPr>
          <w:lang w:val="fr-FR"/>
        </w:rPr>
      </w:pPr>
      <w:r>
        <w:rPr>
          <w:lang w:val="fr-FR"/>
        </w:rPr>
        <w:t>Datation 14C (BIB 2869)</w:t>
      </w:r>
    </w:p>
    <w:p w14:paraId="706A0867" w14:textId="77777777" w:rsidR="00A0044D" w:rsidRDefault="00A0044D" w:rsidP="00C70110">
      <w:pPr>
        <w:jc w:val="both"/>
        <w:rPr>
          <w:lang w:val="fr-FR"/>
        </w:rPr>
      </w:pPr>
    </w:p>
    <w:p w14:paraId="2ED13AC6" w14:textId="77777777" w:rsidR="00A0044D" w:rsidRDefault="00A0044D" w:rsidP="00C70110">
      <w:pPr>
        <w:pStyle w:val="Heading3"/>
        <w:spacing w:line="240" w:lineRule="auto"/>
      </w:pPr>
      <w:r>
        <w:t>K</w:t>
      </w:r>
    </w:p>
    <w:p w14:paraId="2BC89260" w14:textId="77777777" w:rsidR="00A0044D" w:rsidRPr="00C70110" w:rsidRDefault="00A0044D" w:rsidP="00C70110">
      <w:pPr>
        <w:jc w:val="both"/>
        <w:rPr>
          <w:sz w:val="20"/>
          <w:lang w:val="fr-FR"/>
        </w:rPr>
      </w:pPr>
      <w:r w:rsidRPr="00C70110">
        <w:rPr>
          <w:sz w:val="20"/>
          <w:lang w:val="fr-FR"/>
        </w:rPr>
        <w:t>Téviec K</w:t>
      </w:r>
    </w:p>
    <w:p w14:paraId="48A43B8D" w14:textId="77777777" w:rsidR="00A0044D" w:rsidRDefault="00A0044D" w:rsidP="00C70110">
      <w:pPr>
        <w:jc w:val="both"/>
        <w:rPr>
          <w:lang w:val="fr-FR"/>
        </w:rPr>
      </w:pPr>
    </w:p>
    <w:p w14:paraId="5F8D5F6C" w14:textId="7D1FC034" w:rsidR="00A0044D" w:rsidRPr="0032190F" w:rsidRDefault="00A0044D" w:rsidP="00C70110">
      <w:pPr>
        <w:jc w:val="both"/>
        <w:rPr>
          <w:lang w:val="fr-FR"/>
        </w:rPr>
      </w:pPr>
      <w:r>
        <w:rPr>
          <w:lang w:val="fr-FR"/>
        </w:rPr>
        <w:t>Restes de 6 individus</w:t>
      </w:r>
      <w:r w:rsidR="00F325E4">
        <w:rPr>
          <w:lang w:val="fr-FR"/>
        </w:rPr>
        <w:t>, petite stèle</w:t>
      </w:r>
      <w:r>
        <w:rPr>
          <w:lang w:val="fr-FR"/>
        </w:rPr>
        <w:t xml:space="preserve"> (BIB 2869)</w:t>
      </w:r>
      <w:r w:rsidR="00E37D9C">
        <w:rPr>
          <w:lang w:val="fr-FR"/>
        </w:rPr>
        <w:t xml:space="preserve"> Tombe restituée au Musée de Carnac. Machire de poisson incisée. Triangle scalaire </w:t>
      </w:r>
      <w:r w:rsidR="00E37D9C" w:rsidRPr="00B83309">
        <w:rPr>
          <w:lang w:val="fr-FR"/>
        </w:rPr>
        <w:t>(Musée de Carnac,</w:t>
      </w:r>
      <w:r w:rsidR="00E37D9C">
        <w:rPr>
          <w:lang w:val="fr-FR"/>
        </w:rPr>
        <w:t xml:space="preserve"> 2023)</w:t>
      </w:r>
    </w:p>
    <w:p w14:paraId="4D928BD9" w14:textId="77777777" w:rsidR="00EA7C0F" w:rsidRPr="0032190F" w:rsidRDefault="00EA7C0F" w:rsidP="00242C0F">
      <w:pPr>
        <w:jc w:val="both"/>
        <w:rPr>
          <w:lang w:val="fr-FR"/>
        </w:rPr>
      </w:pPr>
    </w:p>
    <w:p w14:paraId="0A0BE6F7" w14:textId="77777777" w:rsidR="00EA7C0F" w:rsidRPr="00C33B2D" w:rsidRDefault="00EA7C0F" w:rsidP="00426FF9">
      <w:pPr>
        <w:pStyle w:val="Heading1"/>
      </w:pPr>
      <w:bookmarkStart w:id="2925" w:name="Sit_Hoedic"/>
      <w:r w:rsidRPr="00C33B2D">
        <w:t>HOËDIC</w:t>
      </w:r>
    </w:p>
    <w:bookmarkEnd w:id="2925"/>
    <w:p w14:paraId="253CDF5D" w14:textId="423BBB37" w:rsidR="006D4099" w:rsidRPr="00C33B2D" w:rsidRDefault="00C70110" w:rsidP="00242C0F">
      <w:pPr>
        <w:rPr>
          <w:sz w:val="20"/>
          <w:lang w:val="fr-FR"/>
        </w:rPr>
      </w:pPr>
      <w:r w:rsidRPr="00C33B2D">
        <w:rPr>
          <w:sz w:val="20"/>
          <w:lang w:val="fr-FR"/>
        </w:rPr>
        <w:t xml:space="preserve">Hoédic, </w:t>
      </w:r>
      <w:r w:rsidR="006D4099" w:rsidRPr="00C33B2D">
        <w:rPr>
          <w:sz w:val="20"/>
          <w:lang w:val="fr-FR"/>
        </w:rPr>
        <w:t>Hoedic</w:t>
      </w:r>
      <w:r w:rsidRPr="00C33B2D">
        <w:rPr>
          <w:sz w:val="20"/>
          <w:lang w:val="fr-FR"/>
        </w:rPr>
        <w:t xml:space="preserve">, </w:t>
      </w:r>
      <w:r w:rsidR="004656AE" w:rsidRPr="00C33B2D">
        <w:rPr>
          <w:sz w:val="20"/>
          <w:lang w:val="fr-FR"/>
        </w:rPr>
        <w:t>Beg er vil ?</w:t>
      </w:r>
    </w:p>
    <w:p w14:paraId="2B51C91B" w14:textId="77777777" w:rsidR="004656AE" w:rsidRPr="00C33B2D" w:rsidRDefault="004656AE" w:rsidP="00242C0F">
      <w:pPr>
        <w:rPr>
          <w:lang w:val="fr-FR"/>
        </w:rPr>
      </w:pPr>
    </w:p>
    <w:p w14:paraId="7B9CCDDF" w14:textId="1BCCDDEA" w:rsidR="00707CBB" w:rsidRPr="0032190F" w:rsidRDefault="00707CBB" w:rsidP="00707CBB">
      <w:pPr>
        <w:rPr>
          <w:lang w:val="fr-FR"/>
        </w:rPr>
      </w:pPr>
      <w:r w:rsidRPr="0032190F">
        <w:rPr>
          <w:lang w:val="fr-FR"/>
        </w:rPr>
        <w:t xml:space="preserve">Nécropole de l'île de Hoëdic (Morbihan) à </w:t>
      </w:r>
      <w:r w:rsidRPr="0032190F">
        <w:rPr>
          <w:rStyle w:val="st"/>
          <w:lang w:val="fr-FR"/>
        </w:rPr>
        <w:t>Port-Neuf</w:t>
      </w:r>
      <w:r w:rsidRPr="0032190F">
        <w:rPr>
          <w:lang w:val="fr-FR"/>
        </w:rPr>
        <w:t xml:space="preserve"> 9 sépultures et 13 individus (BIB 1405).</w:t>
      </w:r>
      <w:r w:rsidR="00E37D9C">
        <w:rPr>
          <w:lang w:val="fr-FR"/>
        </w:rPr>
        <w:t xml:space="preserve"> </w:t>
      </w:r>
      <w:r w:rsidR="00E37D9C">
        <w:rPr>
          <w:szCs w:val="21"/>
          <w:lang w:val="fr-FR" w:eastAsia="en-GB"/>
        </w:rPr>
        <w:t xml:space="preserve">Nourriture disponible toute l'année [v. </w:t>
      </w:r>
      <w:hyperlink r:id="rId6815" w:anchor="Cul_Neo__diff_geo_Euras_w_barr" w:history="1">
        <w:r w:rsidR="00E37D9C" w:rsidRPr="00E37D9C">
          <w:rPr>
            <w:rStyle w:val="Hyperlink"/>
            <w:szCs w:val="21"/>
            <w:lang w:val="fr-FR" w:eastAsia="en-GB"/>
          </w:rPr>
          <w:t>barrière</w:t>
        </w:r>
      </w:hyperlink>
      <w:r w:rsidR="00E37D9C">
        <w:rPr>
          <w:szCs w:val="21"/>
          <w:lang w:val="fr-FR" w:eastAsia="en-GB"/>
        </w:rPr>
        <w:t>]</w:t>
      </w:r>
      <w:r w:rsidR="00E37D9C" w:rsidRPr="00B83309">
        <w:rPr>
          <w:lang w:val="fr-FR"/>
        </w:rPr>
        <w:t>(Musée de Carnac,</w:t>
      </w:r>
      <w:r w:rsidR="00E37D9C">
        <w:rPr>
          <w:lang w:val="fr-FR"/>
        </w:rPr>
        <w:t xml:space="preserve"> 2023).</w:t>
      </w:r>
    </w:p>
    <w:p w14:paraId="23808159" w14:textId="6C3A6E60" w:rsidR="00EA7C0F" w:rsidRPr="0032190F" w:rsidRDefault="00EA7C0F" w:rsidP="006D4099">
      <w:pPr>
        <w:jc w:val="both"/>
        <w:rPr>
          <w:lang w:val="fr-FR"/>
        </w:rPr>
      </w:pPr>
      <w:r w:rsidRPr="0032190F">
        <w:rPr>
          <w:strike/>
          <w:lang w:val="fr-FR"/>
        </w:rPr>
        <w:t>Hoëdic (Saint-Pierre-de-Quiberon, Morbihan)</w:t>
      </w:r>
      <w:r w:rsidR="00754084" w:rsidRPr="0032190F">
        <w:rPr>
          <w:lang w:val="fr-FR"/>
        </w:rPr>
        <w:t xml:space="preserve"> </w:t>
      </w:r>
      <w:r w:rsidR="00701531">
        <w:rPr>
          <w:lang w:val="fr-FR"/>
        </w:rPr>
        <w:t xml:space="preserve">Vers 4600 BC </w:t>
      </w:r>
      <w:r w:rsidR="00701531" w:rsidRPr="00B83309">
        <w:rPr>
          <w:lang w:val="fr-FR"/>
        </w:rPr>
        <w:t>(Musée de Carnac,</w:t>
      </w:r>
      <w:r w:rsidR="00701531">
        <w:rPr>
          <w:lang w:val="fr-FR"/>
        </w:rPr>
        <w:t xml:space="preserve"> 2023) </w:t>
      </w:r>
      <w:r w:rsidR="00754084" w:rsidRPr="0032190F">
        <w:rPr>
          <w:i/>
          <w:lang w:val="fr-FR"/>
        </w:rPr>
        <w:t>vers -4600</w:t>
      </w:r>
      <w:r w:rsidRPr="0032190F">
        <w:rPr>
          <w:lang w:val="fr-FR"/>
        </w:rPr>
        <w:t xml:space="preserve"> est, comme </w:t>
      </w:r>
      <w:bookmarkStart w:id="2926" w:name="_Hlk155259370"/>
      <w:r>
        <w:fldChar w:fldCharType="begin"/>
      </w:r>
      <w:r w:rsidRPr="00C70110">
        <w:rPr>
          <w:lang w:val="fr-FR"/>
        </w:rPr>
        <w:instrText>HYPERLINK "file:///C:\\Users\\Thomas%20Huet\\Desktop\\Documentation%20archéologique%20liée%20à%20la%20thèse\\Sites.docx" \l "Sit_Teviec"</w:instrText>
      </w:r>
      <w:r>
        <w:fldChar w:fldCharType="separate"/>
      </w:r>
      <w:r w:rsidRPr="0032190F">
        <w:rPr>
          <w:rStyle w:val="Hyperlink"/>
          <w:lang w:val="fr-FR"/>
        </w:rPr>
        <w:t>Téviec</w:t>
      </w:r>
      <w:r>
        <w:rPr>
          <w:rStyle w:val="Hyperlink"/>
          <w:lang w:val="fr-FR"/>
        </w:rPr>
        <w:fldChar w:fldCharType="end"/>
      </w:r>
      <w:bookmarkEnd w:id="2926"/>
      <w:r w:rsidRPr="0032190F">
        <w:rPr>
          <w:lang w:val="fr-FR"/>
        </w:rPr>
        <w:t xml:space="preserve">, une nécropole aménagéee dans un </w:t>
      </w:r>
      <w:hyperlink r:id="rId6816" w:anchor="Cul_Amas_coquillier" w:history="1">
        <w:r w:rsidR="00A0044D" w:rsidRPr="00A0044D">
          <w:rPr>
            <w:rStyle w:val="Hyperlink"/>
            <w:lang w:val="fr-FR"/>
          </w:rPr>
          <w:t>amas coquiller</w:t>
        </w:r>
      </w:hyperlink>
      <w:r w:rsidR="00A0044D">
        <w:rPr>
          <w:lang w:val="fr-FR"/>
        </w:rPr>
        <w:t xml:space="preserve"> </w:t>
      </w:r>
      <w:r w:rsidR="00401064" w:rsidRPr="0032190F">
        <w:rPr>
          <w:lang w:val="fr-FR"/>
        </w:rPr>
        <w:t xml:space="preserve">attribuée au </w:t>
      </w:r>
      <w:hyperlink r:id="rId6817" w:anchor="Cul_Mesolithique" w:history="1">
        <w:r w:rsidR="00401064" w:rsidRPr="0032190F">
          <w:rPr>
            <w:rStyle w:val="Hyperlink"/>
            <w:lang w:val="fr-FR"/>
          </w:rPr>
          <w:t>Mésolithique</w:t>
        </w:r>
      </w:hyperlink>
      <w:r w:rsidR="00401064" w:rsidRPr="0032190F">
        <w:rPr>
          <w:lang w:val="fr-FR"/>
        </w:rPr>
        <w:t xml:space="preserve"> (BIB 1405)</w:t>
      </w:r>
      <w:r w:rsidR="00754084" w:rsidRPr="0032190F">
        <w:rPr>
          <w:lang w:val="fr-FR"/>
        </w:rPr>
        <w:t>.</w:t>
      </w:r>
      <w:r w:rsidR="006D4099" w:rsidRPr="0032190F">
        <w:rPr>
          <w:lang w:val="fr-FR"/>
        </w:rPr>
        <w:t xml:space="preserve"> Deux dalles de près</w:t>
      </w:r>
      <w:r w:rsidR="00701531">
        <w:rPr>
          <w:lang w:val="fr-FR"/>
        </w:rPr>
        <w:t xml:space="preserve"> </w:t>
      </w:r>
      <w:r w:rsidR="006D4099" w:rsidRPr="0032190F">
        <w:rPr>
          <w:lang w:val="fr-FR"/>
        </w:rPr>
        <w:t xml:space="preserve">de 1 m de hauteur plantées à la tête des sépultures excavées K et J de Hoëdic (Péquart, Péquart 1954) pourraient préfigurer le </w:t>
      </w:r>
      <w:hyperlink r:id="rId6818" w:anchor="Cul_Megalith" w:history="1">
        <w:r w:rsidR="006D4099" w:rsidRPr="0032190F">
          <w:rPr>
            <w:rStyle w:val="Hyperlink"/>
            <w:lang w:val="fr-FR"/>
          </w:rPr>
          <w:t>mégalithisme</w:t>
        </w:r>
      </w:hyperlink>
      <w:r w:rsidR="004867FC" w:rsidRPr="0032190F">
        <w:rPr>
          <w:lang w:val="fr-FR"/>
        </w:rPr>
        <w:t xml:space="preserve"> (BIB 2389) en plein 6e millénaire aec BIB 2393)</w:t>
      </w:r>
    </w:p>
    <w:p w14:paraId="13EEF2B9" w14:textId="77777777" w:rsidR="00707CBB" w:rsidRDefault="00707CBB" w:rsidP="006D4099">
      <w:pPr>
        <w:jc w:val="both"/>
        <w:rPr>
          <w:lang w:val="fr-FR"/>
        </w:rPr>
      </w:pPr>
      <w:r w:rsidRPr="0032190F">
        <w:rPr>
          <w:lang w:val="fr-FR"/>
        </w:rPr>
        <w:t>Habitat ? (SS BIB)</w:t>
      </w:r>
    </w:p>
    <w:p w14:paraId="50E2704F" w14:textId="733A64BD" w:rsidR="0020072A" w:rsidRDefault="0020072A" w:rsidP="006D4099">
      <w:pPr>
        <w:jc w:val="both"/>
        <w:rPr>
          <w:lang w:val="fr-FR"/>
        </w:rPr>
      </w:pPr>
      <w:r>
        <w:rPr>
          <w:lang w:val="fr-FR"/>
        </w:rPr>
        <w:t xml:space="preserve">18 Alignements: Paluden (110 m de long), </w:t>
      </w:r>
      <w:r w:rsidRPr="0020072A">
        <w:rPr>
          <w:rFonts w:eastAsia="AGaramondPro-Regular"/>
          <w:lang w:val="fr-FR" w:eastAsia="en-GB"/>
        </w:rPr>
        <w:t>Groah Denn</w:t>
      </w:r>
      <w:r w:rsidRPr="0020072A">
        <w:rPr>
          <w:rFonts w:ascii="AGaramondPro-Regular" w:eastAsia="AGaramondPro-Regular" w:cs="AGaramondPro-Regular"/>
          <w:lang w:val="fr-FR" w:eastAsia="en-GB"/>
        </w:rPr>
        <w:t xml:space="preserve">, </w:t>
      </w:r>
      <w:hyperlink r:id="rId6819" w:anchor="Sit_Douet" w:history="1">
        <w:r w:rsidRPr="0020072A">
          <w:rPr>
            <w:rStyle w:val="Hyperlink"/>
            <w:lang w:val="fr-FR"/>
          </w:rPr>
          <w:t>Douet</w:t>
        </w:r>
      </w:hyperlink>
      <w:r>
        <w:rPr>
          <w:lang w:val="fr-FR"/>
        </w:rPr>
        <w:t>, etc. (BIB 2620)</w:t>
      </w:r>
    </w:p>
    <w:p w14:paraId="19FB5D05" w14:textId="77777777" w:rsidR="00A0044D" w:rsidRDefault="00A0044D" w:rsidP="006D4099">
      <w:pPr>
        <w:jc w:val="both"/>
        <w:rPr>
          <w:lang w:val="fr-FR"/>
        </w:rPr>
      </w:pPr>
      <w:r>
        <w:rPr>
          <w:lang w:val="fr-FR"/>
        </w:rPr>
        <w:t>Les analyses isotopiques (15N) ont montré le rôle important de la diète marine pour ce site (BIB 2869)</w:t>
      </w:r>
    </w:p>
    <w:p w14:paraId="4C81CA5D" w14:textId="18A94EE4" w:rsidR="00F30853" w:rsidRDefault="00F30853" w:rsidP="006D4099">
      <w:pPr>
        <w:jc w:val="both"/>
        <w:rPr>
          <w:lang w:val="fr-FR"/>
        </w:rPr>
      </w:pPr>
      <w:r>
        <w:rPr>
          <w:lang w:val="fr-FR"/>
        </w:rPr>
        <w:t>Comme à Téviec, l</w:t>
      </w:r>
      <w:r w:rsidRPr="00F30853">
        <w:rPr>
          <w:lang w:val="fr-FR"/>
        </w:rPr>
        <w:t xml:space="preserve">es analyses isotopiques montrent que les femmes consommaient + de produit de l'hinterland et que les hommes consommaient + de produits de la côte </w:t>
      </w:r>
      <w:r w:rsidRPr="00F30853">
        <w:rPr>
          <w:szCs w:val="21"/>
          <w:lang w:val="fr-FR" w:eastAsia="en-GB"/>
        </w:rPr>
        <w:t xml:space="preserve">(Schulting and Richards 2001)(BIB 2869) </w:t>
      </w:r>
      <w:r w:rsidRPr="00701531">
        <w:rPr>
          <w:rFonts w:ascii="Courier New" w:hAnsi="Courier New" w:cs="Courier New"/>
          <w:sz w:val="20"/>
          <w:szCs w:val="21"/>
          <w:lang w:val="fr-FR" w:eastAsia="en-GB"/>
        </w:rPr>
        <w:t>-&gt;</w:t>
      </w:r>
      <w:r w:rsidRPr="00F30853">
        <w:rPr>
          <w:szCs w:val="21"/>
          <w:lang w:val="fr-FR" w:eastAsia="en-GB"/>
        </w:rPr>
        <w:t xml:space="preserve"> patrilocalité (SS BIB)</w:t>
      </w:r>
    </w:p>
    <w:p w14:paraId="2A3D34C4" w14:textId="77777777" w:rsidR="00A0044D" w:rsidRDefault="00A0044D" w:rsidP="006D4099">
      <w:pPr>
        <w:jc w:val="both"/>
        <w:rPr>
          <w:lang w:val="fr-FR"/>
        </w:rPr>
      </w:pPr>
    </w:p>
    <w:p w14:paraId="091E1B06" w14:textId="7EC18C13" w:rsidR="00A0044D" w:rsidRDefault="00701531" w:rsidP="00A0044D">
      <w:pPr>
        <w:pStyle w:val="Heading2"/>
      </w:pPr>
      <w:r>
        <w:t>funéraire</w:t>
      </w:r>
    </w:p>
    <w:p w14:paraId="62FF6428" w14:textId="77777777" w:rsidR="00A0044D" w:rsidRDefault="00A0044D" w:rsidP="006D4099">
      <w:pPr>
        <w:jc w:val="both"/>
        <w:rPr>
          <w:lang w:val="fr-FR"/>
        </w:rPr>
      </w:pPr>
    </w:p>
    <w:p w14:paraId="7AB24E76" w14:textId="77777777" w:rsidR="00A0044D" w:rsidRDefault="00A0044D" w:rsidP="006D4099">
      <w:pPr>
        <w:jc w:val="both"/>
        <w:rPr>
          <w:lang w:val="fr-FR"/>
        </w:rPr>
      </w:pPr>
      <w:r>
        <w:rPr>
          <w:lang w:val="fr-FR"/>
        </w:rPr>
        <w:t>Dans l'amas coquiller, 9 sépultures et 13 individus (BIB 2869)</w:t>
      </w:r>
    </w:p>
    <w:p w14:paraId="2578EF58" w14:textId="77777777" w:rsidR="00A341C0" w:rsidRDefault="00A341C0" w:rsidP="006D4099">
      <w:pPr>
        <w:jc w:val="both"/>
        <w:rPr>
          <w:lang w:val="fr-FR"/>
        </w:rPr>
      </w:pPr>
    </w:p>
    <w:p w14:paraId="2B82BACB" w14:textId="77777777" w:rsidR="00A341C0" w:rsidRDefault="00A341C0" w:rsidP="00426FF9">
      <w:pPr>
        <w:pStyle w:val="Heading1"/>
      </w:pPr>
      <w:bookmarkStart w:id="2927" w:name="Sit_Vergne"/>
      <w:r>
        <w:t>VERGNE</w:t>
      </w:r>
    </w:p>
    <w:bookmarkEnd w:id="2927"/>
    <w:p w14:paraId="5144BD96" w14:textId="77777777" w:rsidR="00A341C0" w:rsidRDefault="00A341C0" w:rsidP="006D4099">
      <w:pPr>
        <w:jc w:val="both"/>
        <w:rPr>
          <w:lang w:val="fr-FR"/>
        </w:rPr>
      </w:pPr>
    </w:p>
    <w:p w14:paraId="5529F40A" w14:textId="77777777" w:rsidR="00A341C0" w:rsidRDefault="00A341C0" w:rsidP="006D4099">
      <w:pPr>
        <w:jc w:val="both"/>
        <w:rPr>
          <w:lang w:val="fr-FR"/>
        </w:rPr>
      </w:pPr>
      <w:r>
        <w:rPr>
          <w:lang w:val="fr-FR"/>
        </w:rPr>
        <w:t xml:space="preserve">La Vergne en Armorique, nécropole mésolithique </w:t>
      </w:r>
      <w:r w:rsidRPr="00A341C0">
        <w:rPr>
          <w:lang w:val="fr-FR"/>
        </w:rPr>
        <w:t>(BIB 125 p. 195-197).</w:t>
      </w:r>
    </w:p>
    <w:p w14:paraId="45840796" w14:textId="77777777" w:rsidR="0020072A" w:rsidRDefault="0020072A" w:rsidP="006D4099">
      <w:pPr>
        <w:jc w:val="both"/>
        <w:rPr>
          <w:lang w:val="fr-FR"/>
        </w:rPr>
      </w:pPr>
    </w:p>
    <w:p w14:paraId="7523EB2B" w14:textId="77777777" w:rsidR="0020072A" w:rsidRDefault="0020072A" w:rsidP="00426FF9">
      <w:pPr>
        <w:pStyle w:val="Heading1"/>
      </w:pPr>
      <w:bookmarkStart w:id="2928" w:name="Sit_Douet"/>
      <w:r>
        <w:t>DOUET</w:t>
      </w:r>
    </w:p>
    <w:bookmarkEnd w:id="2928"/>
    <w:p w14:paraId="7E01BD1D" w14:textId="77777777" w:rsidR="0020072A" w:rsidRDefault="0020072A" w:rsidP="006D4099">
      <w:pPr>
        <w:jc w:val="both"/>
        <w:rPr>
          <w:lang w:val="fr-FR"/>
        </w:rPr>
      </w:pPr>
    </w:p>
    <w:p w14:paraId="23C10257" w14:textId="77777777" w:rsidR="0020072A" w:rsidRDefault="0020072A" w:rsidP="006D4099">
      <w:pPr>
        <w:jc w:val="both"/>
        <w:rPr>
          <w:lang w:val="fr-FR"/>
        </w:rPr>
      </w:pPr>
      <w:r>
        <w:rPr>
          <w:lang w:val="fr-FR"/>
        </w:rPr>
        <w:t xml:space="preserve">Douet, sur la plage </w:t>
      </w:r>
      <w:r w:rsidRPr="0032190F">
        <w:rPr>
          <w:lang w:val="fr-FR"/>
        </w:rPr>
        <w:t xml:space="preserve">île de Hoëdic (Morbihan) </w:t>
      </w:r>
      <w:r>
        <w:rPr>
          <w:lang w:val="fr-FR"/>
        </w:rPr>
        <w:t>est un alignement de 8 blocs de granit, Ve millénaire recouverte par une dune au IVe ) (BIB 2620)</w:t>
      </w:r>
    </w:p>
    <w:p w14:paraId="3E83805F" w14:textId="77CBC13C" w:rsidR="0020072A" w:rsidRDefault="0020072A" w:rsidP="006D4099">
      <w:pPr>
        <w:jc w:val="both"/>
        <w:rPr>
          <w:lang w:val="fr-FR"/>
        </w:rPr>
      </w:pPr>
      <w:r>
        <w:rPr>
          <w:lang w:val="fr-FR"/>
        </w:rPr>
        <w:t xml:space="preserve">M1: Représentation de </w:t>
      </w:r>
      <w:hyperlink r:id="rId6820" w:anchor="Cul_Art_TAC_T_a_seins" w:history="1">
        <w:r w:rsidRPr="0020072A">
          <w:rPr>
            <w:rStyle w:val="Hyperlink"/>
            <w:lang w:val="fr-FR"/>
          </w:rPr>
          <w:t>seins</w:t>
        </w:r>
      </w:hyperlink>
      <w:r>
        <w:rPr>
          <w:lang w:val="fr-FR"/>
        </w:rPr>
        <w:t xml:space="preserve">. Probable représentation de la vulve et soulignement volantaire des épaules. Datation d'un foyer à la base: </w:t>
      </w:r>
      <w:r w:rsidRPr="0020072A">
        <w:rPr>
          <w:lang w:val="fr-FR"/>
        </w:rPr>
        <w:t xml:space="preserve">4536 et 4708 </w:t>
      </w:r>
      <w:r>
        <w:rPr>
          <w:lang w:val="fr-FR"/>
        </w:rPr>
        <w:t>calBC (BIB 2620)</w:t>
      </w:r>
    </w:p>
    <w:p w14:paraId="55E0A243" w14:textId="77777777" w:rsidR="000E27D5" w:rsidRDefault="000E27D5" w:rsidP="006D4099">
      <w:pPr>
        <w:jc w:val="both"/>
        <w:rPr>
          <w:lang w:val="fr-FR"/>
        </w:rPr>
      </w:pPr>
      <w:r>
        <w:rPr>
          <w:lang w:val="fr-FR"/>
        </w:rPr>
        <w:t>Alignement daté de la deuxième moitié du 5e millénaire sur une datation 14C venant d'un foyer au pied d'une stèle (M1) (BIB 2647)</w:t>
      </w:r>
    </w:p>
    <w:p w14:paraId="25BDD7CE" w14:textId="77777777" w:rsidR="000E27D5" w:rsidRDefault="000E27D5" w:rsidP="006D4099">
      <w:pPr>
        <w:jc w:val="both"/>
        <w:rPr>
          <w:lang w:val="fr-FR"/>
        </w:rPr>
      </w:pPr>
      <w:r>
        <w:rPr>
          <w:lang w:val="fr-FR"/>
        </w:rPr>
        <w:br/>
      </w:r>
    </w:p>
    <w:p w14:paraId="7F0CD026" w14:textId="77777777" w:rsidR="000E27D5" w:rsidRDefault="000E27D5" w:rsidP="006D4099">
      <w:pPr>
        <w:jc w:val="both"/>
        <w:rPr>
          <w:lang w:val="fr-FR"/>
        </w:rPr>
      </w:pPr>
      <w:r>
        <w:rPr>
          <w:lang w:val="fr-FR"/>
        </w:rPr>
        <w:t>MOTTE DE LA JACQUILLE</w:t>
      </w:r>
    </w:p>
    <w:p w14:paraId="299A4B99" w14:textId="77777777" w:rsidR="000E27D5" w:rsidRDefault="000E27D5" w:rsidP="006D4099">
      <w:pPr>
        <w:jc w:val="both"/>
        <w:rPr>
          <w:lang w:val="fr-FR"/>
        </w:rPr>
      </w:pPr>
      <w:r>
        <w:rPr>
          <w:lang w:val="fr-FR"/>
        </w:rPr>
        <w:t>Les carrières de la Motte de la Jacquille (mégalithisme)  montre une mise en scène par des éléments extérieurs (BIB 2647)</w:t>
      </w:r>
    </w:p>
    <w:p w14:paraId="1F5307EC" w14:textId="77777777" w:rsidR="000E27D5" w:rsidRDefault="000E27D5" w:rsidP="006D4099">
      <w:pPr>
        <w:jc w:val="both"/>
        <w:rPr>
          <w:lang w:val="fr-FR"/>
        </w:rPr>
      </w:pPr>
    </w:p>
    <w:p w14:paraId="4F63AC52" w14:textId="77777777" w:rsidR="000E27D5" w:rsidRDefault="000E27D5" w:rsidP="006D4099">
      <w:pPr>
        <w:jc w:val="both"/>
        <w:rPr>
          <w:lang w:val="fr-FR"/>
        </w:rPr>
      </w:pPr>
      <w:r>
        <w:rPr>
          <w:lang w:val="fr-FR"/>
        </w:rPr>
        <w:t>ERVES</w:t>
      </w:r>
    </w:p>
    <w:p w14:paraId="3DD6997C" w14:textId="77777777" w:rsidR="000E27D5" w:rsidRDefault="000E27D5" w:rsidP="006D4099">
      <w:pPr>
        <w:jc w:val="both"/>
        <w:rPr>
          <w:lang w:val="fr-FR"/>
        </w:rPr>
      </w:pPr>
      <w:r>
        <w:rPr>
          <w:lang w:val="fr-FR"/>
        </w:rPr>
        <w:t>Le dolmen des Erves est associé à un fragment de coupe à socle (BIB 2647)</w:t>
      </w:r>
    </w:p>
    <w:p w14:paraId="6CCAFFC3" w14:textId="77777777" w:rsidR="00754084" w:rsidRDefault="00754084" w:rsidP="00242C0F">
      <w:pPr>
        <w:rPr>
          <w:lang w:val="fr-FR"/>
        </w:rPr>
      </w:pPr>
    </w:p>
    <w:p w14:paraId="42C2D440" w14:textId="77777777" w:rsidR="0020072A" w:rsidRDefault="0020072A" w:rsidP="00426FF9">
      <w:pPr>
        <w:pStyle w:val="Heading1"/>
      </w:pPr>
      <w:bookmarkStart w:id="2929" w:name="Sit_Groah_Denn"/>
      <w:r>
        <w:t>GROAH DENN</w:t>
      </w:r>
    </w:p>
    <w:bookmarkEnd w:id="2929"/>
    <w:p w14:paraId="47557131" w14:textId="77777777" w:rsidR="0020072A" w:rsidRDefault="0020072A" w:rsidP="00242C0F">
      <w:pPr>
        <w:rPr>
          <w:rFonts w:eastAsia="AGaramondPro-Regular"/>
          <w:lang w:val="fr-FR" w:eastAsia="en-GB"/>
        </w:rPr>
      </w:pPr>
    </w:p>
    <w:p w14:paraId="33E44BC1" w14:textId="77777777" w:rsidR="0020072A" w:rsidRPr="0032190F" w:rsidRDefault="0020072A" w:rsidP="00242C0F">
      <w:pPr>
        <w:rPr>
          <w:lang w:val="fr-FR"/>
        </w:rPr>
      </w:pPr>
      <w:r w:rsidRPr="0020072A">
        <w:rPr>
          <w:rFonts w:eastAsia="AGaramondPro-Regular"/>
          <w:lang w:val="fr-FR" w:eastAsia="en-GB"/>
        </w:rPr>
        <w:t>Groah Denn</w:t>
      </w:r>
      <w:r>
        <w:rPr>
          <w:rFonts w:eastAsia="AGaramondPro-Regular"/>
          <w:lang w:val="fr-FR" w:eastAsia="en-GB"/>
        </w:rPr>
        <w:t xml:space="preserve">, </w:t>
      </w:r>
      <w:r>
        <w:rPr>
          <w:lang w:val="fr-FR"/>
        </w:rPr>
        <w:t xml:space="preserve">sur la plage </w:t>
      </w:r>
      <w:r w:rsidRPr="0032190F">
        <w:rPr>
          <w:lang w:val="fr-FR"/>
        </w:rPr>
        <w:t>île de Hoëdic (Morbihan)</w:t>
      </w:r>
      <w:r>
        <w:rPr>
          <w:lang w:val="fr-FR"/>
        </w:rPr>
        <w:t>, est un alignement de 60 m de long érigé au début du 5e millénaire: formes anthropomorphes, représentation de crosse (brisée) (BIB 2620)</w:t>
      </w:r>
    </w:p>
    <w:p w14:paraId="583AF49E" w14:textId="77777777" w:rsidR="00700DEC" w:rsidRPr="0032190F" w:rsidRDefault="00700DEC" w:rsidP="00242C0F">
      <w:pPr>
        <w:rPr>
          <w:lang w:val="fr-FR"/>
        </w:rPr>
      </w:pPr>
    </w:p>
    <w:p w14:paraId="68C73281" w14:textId="77777777" w:rsidR="00700DEC" w:rsidRPr="0032190F" w:rsidRDefault="00700DEC" w:rsidP="00426FF9">
      <w:pPr>
        <w:pStyle w:val="Heading1"/>
      </w:pPr>
      <w:r w:rsidRPr="0032190F">
        <w:t>BEG-AN-DORCHENN</w:t>
      </w:r>
    </w:p>
    <w:p w14:paraId="3CE9684A" w14:textId="77777777" w:rsidR="00700DEC" w:rsidRPr="0032190F" w:rsidRDefault="00700DEC" w:rsidP="00242C0F">
      <w:pPr>
        <w:rPr>
          <w:lang w:val="fr-FR"/>
        </w:rPr>
      </w:pPr>
    </w:p>
    <w:p w14:paraId="6152A829" w14:textId="0EC49E5F" w:rsidR="00700DEC" w:rsidRPr="0032190F" w:rsidRDefault="00700DEC" w:rsidP="00242C0F">
      <w:pPr>
        <w:rPr>
          <w:lang w:val="fr-FR"/>
        </w:rPr>
      </w:pPr>
      <w:r w:rsidRPr="0032190F">
        <w:rPr>
          <w:lang w:val="fr-FR"/>
        </w:rPr>
        <w:t xml:space="preserve">Beg-An-Dorchenn (Plomeur, Finistère) est un </w:t>
      </w:r>
      <w:hyperlink r:id="rId6821" w:anchor="Cul_Amas_coquillier" w:history="1">
        <w:r w:rsidR="00A0044D" w:rsidRPr="00A0044D">
          <w:rPr>
            <w:rStyle w:val="Hyperlink"/>
            <w:lang w:val="fr-FR"/>
          </w:rPr>
          <w:t>amas coquiller</w:t>
        </w:r>
      </w:hyperlink>
      <w:r w:rsidR="00A0044D">
        <w:rPr>
          <w:lang w:val="fr-FR"/>
        </w:rPr>
        <w:t xml:space="preserve"> </w:t>
      </w:r>
      <w:r w:rsidRPr="0032190F">
        <w:rPr>
          <w:lang w:val="fr-FR"/>
        </w:rPr>
        <w:t>qui a livré des ossements de vertébrés de taille restreinte et peu de bovins parmi les déchets de consommation (BIB 2383)</w:t>
      </w:r>
    </w:p>
    <w:p w14:paraId="3B0A1F76" w14:textId="77777777" w:rsidR="00700DEC" w:rsidRPr="0032190F" w:rsidRDefault="00700DEC" w:rsidP="00242C0F">
      <w:pPr>
        <w:rPr>
          <w:lang w:val="fr-FR"/>
        </w:rPr>
      </w:pPr>
    </w:p>
    <w:p w14:paraId="0E65C14B" w14:textId="77777777" w:rsidR="00700DEC" w:rsidRPr="0032190F" w:rsidRDefault="00700DEC" w:rsidP="00426FF9">
      <w:pPr>
        <w:pStyle w:val="Heading1"/>
      </w:pPr>
      <w:r w:rsidRPr="0032190F">
        <w:t>BEG-ER-VIL</w:t>
      </w:r>
    </w:p>
    <w:p w14:paraId="70B52266" w14:textId="68CD5703" w:rsidR="00700DEC" w:rsidRPr="0032190F" w:rsidRDefault="00700DEC" w:rsidP="00242C0F">
      <w:pPr>
        <w:rPr>
          <w:lang w:val="fr-FR"/>
        </w:rPr>
      </w:pPr>
      <w:r w:rsidRPr="0032190F">
        <w:rPr>
          <w:lang w:val="fr-FR"/>
        </w:rPr>
        <w:t xml:space="preserve">Beg-er-Vil (Quiberon) est un </w:t>
      </w:r>
      <w:hyperlink r:id="rId6822" w:anchor="Cul_Amas_coquillier" w:history="1">
        <w:r w:rsidR="00A0044D" w:rsidRPr="00A0044D">
          <w:rPr>
            <w:rStyle w:val="Hyperlink"/>
            <w:lang w:val="fr-FR"/>
          </w:rPr>
          <w:t>amas coquiller</w:t>
        </w:r>
      </w:hyperlink>
      <w:r w:rsidR="00A0044D">
        <w:rPr>
          <w:lang w:val="fr-FR"/>
        </w:rPr>
        <w:t xml:space="preserve"> </w:t>
      </w:r>
      <w:r w:rsidRPr="0032190F">
        <w:rPr>
          <w:lang w:val="fr-FR"/>
        </w:rPr>
        <w:t>qui a livré des ossements de vertébrés de taille restreinte et peu de bovins parmi les déchets de consommation (BIB 2383)</w:t>
      </w:r>
    </w:p>
    <w:p w14:paraId="6FF5A02F" w14:textId="77777777" w:rsidR="002F77BD" w:rsidRPr="0032190F" w:rsidRDefault="002F77BD" w:rsidP="00242C0F">
      <w:pPr>
        <w:rPr>
          <w:lang w:val="fr-FR"/>
        </w:rPr>
      </w:pPr>
    </w:p>
    <w:p w14:paraId="3D0F121A" w14:textId="77777777" w:rsidR="002F77BD" w:rsidRPr="0032190F" w:rsidRDefault="002F77BD" w:rsidP="00426FF9">
      <w:pPr>
        <w:pStyle w:val="Heading1"/>
      </w:pPr>
      <w:bookmarkStart w:id="2930" w:name="Sit_Prajou_Menhir"/>
      <w:r w:rsidRPr="0032190F">
        <w:t>PRAJOU-MENHIR</w:t>
      </w:r>
    </w:p>
    <w:bookmarkEnd w:id="2930"/>
    <w:p w14:paraId="06363FFF" w14:textId="77777777" w:rsidR="002F77BD" w:rsidRPr="0032190F" w:rsidRDefault="002F77BD" w:rsidP="00242C0F">
      <w:pPr>
        <w:rPr>
          <w:lang w:val="fr-FR"/>
        </w:rPr>
      </w:pPr>
    </w:p>
    <w:p w14:paraId="6A41D73A" w14:textId="2A71530C" w:rsidR="002F77BD" w:rsidRPr="0032190F" w:rsidRDefault="002F77BD" w:rsidP="00A1368D">
      <w:pPr>
        <w:jc w:val="both"/>
        <w:rPr>
          <w:lang w:val="fr-FR"/>
        </w:rPr>
      </w:pPr>
      <w:r w:rsidRPr="0032190F">
        <w:rPr>
          <w:lang w:val="fr-FR"/>
        </w:rPr>
        <w:t xml:space="preserve">Prajou-Menhir </w:t>
      </w:r>
      <w:r w:rsidR="00FF2BC8" w:rsidRPr="0032190F">
        <w:rPr>
          <w:lang w:val="fr-FR"/>
        </w:rPr>
        <w:t>(</w:t>
      </w:r>
      <w:r w:rsidRPr="0032190F">
        <w:rPr>
          <w:lang w:val="fr-FR"/>
        </w:rPr>
        <w:t>Tr</w:t>
      </w:r>
      <w:r w:rsidR="00BA4F02" w:rsidRPr="0032190F">
        <w:rPr>
          <w:lang w:val="fr-FR"/>
        </w:rPr>
        <w:t>é</w:t>
      </w:r>
      <w:r w:rsidRPr="0032190F">
        <w:rPr>
          <w:lang w:val="fr-FR"/>
        </w:rPr>
        <w:t>beurden</w:t>
      </w:r>
      <w:r w:rsidR="00FF2BC8" w:rsidRPr="0032190F">
        <w:rPr>
          <w:lang w:val="fr-FR"/>
        </w:rPr>
        <w:t>, Côtes-d'Armor</w:t>
      </w:r>
      <w:r w:rsidR="00BA4F02" w:rsidRPr="0032190F">
        <w:rPr>
          <w:lang w:val="fr-FR"/>
        </w:rPr>
        <w:t>)</w:t>
      </w:r>
      <w:r w:rsidRPr="0032190F">
        <w:rPr>
          <w:lang w:val="fr-FR"/>
        </w:rPr>
        <w:t xml:space="preserve">, </w:t>
      </w:r>
      <w:hyperlink r:id="rId6823" w:anchor="Cul_Megalithisme_t_allee_couverte" w:history="1">
        <w:r w:rsidR="00FA1FC9" w:rsidRPr="0032190F">
          <w:rPr>
            <w:rStyle w:val="Hyperlink"/>
            <w:lang w:val="fr-FR"/>
          </w:rPr>
          <w:t>allée couverte</w:t>
        </w:r>
      </w:hyperlink>
      <w:r w:rsidR="00DC5D96" w:rsidRPr="0032190F">
        <w:rPr>
          <w:lang w:val="fr-FR"/>
        </w:rPr>
        <w:t xml:space="preserve"> </w:t>
      </w:r>
      <w:r w:rsidRPr="0032190F">
        <w:rPr>
          <w:lang w:val="fr-FR"/>
        </w:rPr>
        <w:t>(BIB 69 p. 664-665</w:t>
      </w:r>
      <w:r w:rsidR="00F724C4" w:rsidRPr="0032190F">
        <w:rPr>
          <w:lang w:val="fr-FR"/>
        </w:rPr>
        <w:t>, BIB 2369</w:t>
      </w:r>
      <w:r w:rsidRPr="0032190F">
        <w:rPr>
          <w:lang w:val="fr-FR"/>
        </w:rPr>
        <w:t>)</w:t>
      </w:r>
    </w:p>
    <w:p w14:paraId="7AEAB1BF" w14:textId="77777777" w:rsidR="00FF5A83" w:rsidRPr="0032190F" w:rsidRDefault="00FF5A83" w:rsidP="00242C0F">
      <w:pPr>
        <w:rPr>
          <w:lang w:val="fr-FR"/>
        </w:rPr>
      </w:pPr>
    </w:p>
    <w:p w14:paraId="18B1D8E3" w14:textId="77777777" w:rsidR="00FF5A83" w:rsidRPr="0032190F" w:rsidRDefault="00FF5A83" w:rsidP="00FF5A83">
      <w:pPr>
        <w:pStyle w:val="Heading2"/>
      </w:pPr>
      <w:r w:rsidRPr="0032190F">
        <w:t>Orthotates</w:t>
      </w:r>
    </w:p>
    <w:p w14:paraId="79DA3089" w14:textId="78CF05C7" w:rsidR="00FF5A83" w:rsidRPr="0032190F" w:rsidRDefault="00FF5A83" w:rsidP="00FF5A83">
      <w:pPr>
        <w:jc w:val="both"/>
        <w:rPr>
          <w:lang w:val="fr-FR"/>
        </w:rPr>
      </w:pPr>
      <w:r w:rsidRPr="0032190F">
        <w:rPr>
          <w:lang w:val="fr-FR"/>
        </w:rPr>
        <w:t>motif en "pointe de lance" (BIB 2403) représentation de "</w:t>
      </w:r>
      <w:hyperlink r:id="rId6824" w:anchor="Cul_Art_TAC_T_t_palette" w:history="1">
        <w:r w:rsidRPr="0032190F">
          <w:rPr>
            <w:rStyle w:val="Hyperlink"/>
            <w:lang w:val="fr-FR"/>
          </w:rPr>
          <w:t>palette</w:t>
        </w:r>
      </w:hyperlink>
      <w:r w:rsidRPr="0032190F">
        <w:rPr>
          <w:lang w:val="fr-FR"/>
        </w:rPr>
        <w:t xml:space="preserve">"(BIB 2403) Représentation de hache emmanchées (BIB 2278 fig. 1) v. </w:t>
      </w:r>
      <w:hyperlink r:id="rId6825" w:anchor="Sit_Mississipi" w:history="1">
        <w:r w:rsidRPr="0032190F">
          <w:rPr>
            <w:rStyle w:val="Hyperlink"/>
            <w:lang w:val="fr-FR"/>
          </w:rPr>
          <w:t>Mississipi</w:t>
        </w:r>
      </w:hyperlink>
      <w:r w:rsidRPr="0032190F">
        <w:rPr>
          <w:lang w:val="fr-FR"/>
        </w:rPr>
        <w:t xml:space="preserve">, v. </w:t>
      </w:r>
      <w:hyperlink r:id="rId6826" w:anchor="Sit_Tremblais" w:history="1">
        <w:r w:rsidRPr="0032190F">
          <w:rPr>
            <w:rStyle w:val="Hyperlink"/>
            <w:lang w:val="fr-FR"/>
          </w:rPr>
          <w:t>Tremblais</w:t>
        </w:r>
      </w:hyperlink>
    </w:p>
    <w:p w14:paraId="42850130" w14:textId="77777777" w:rsidR="00FF5A83" w:rsidRPr="0032190F" w:rsidRDefault="00FF5A83" w:rsidP="00FF5A83">
      <w:pPr>
        <w:rPr>
          <w:lang w:val="fr-FR"/>
        </w:rPr>
      </w:pPr>
    </w:p>
    <w:p w14:paraId="038B6D60" w14:textId="77777777" w:rsidR="00FF5A83" w:rsidRPr="0032190F" w:rsidRDefault="00FF5A83" w:rsidP="00FF5A83">
      <w:pPr>
        <w:pStyle w:val="Heading3"/>
      </w:pPr>
      <w:bookmarkStart w:id="2931" w:name="Sit_Prajou_Menhir_d_CN2"/>
      <w:r w:rsidRPr="0032190F">
        <w:lastRenderedPageBreak/>
        <w:t>CN2</w:t>
      </w:r>
    </w:p>
    <w:bookmarkEnd w:id="2931"/>
    <w:p w14:paraId="16EFB4AC" w14:textId="70A20DCB" w:rsidR="00FF5A83" w:rsidRPr="0032190F" w:rsidRDefault="00295E0A" w:rsidP="00FF5A83">
      <w:pPr>
        <w:jc w:val="both"/>
        <w:rPr>
          <w:lang w:val="fr-FR"/>
        </w:rPr>
      </w:pPr>
      <w:r w:rsidRPr="0032190F">
        <w:rPr>
          <w:lang w:val="fr-FR"/>
        </w:rPr>
        <w:t xml:space="preserve">Pilier. </w:t>
      </w:r>
      <w:r w:rsidR="00FF5A83" w:rsidRPr="0032190F">
        <w:rPr>
          <w:lang w:val="fr-FR"/>
        </w:rPr>
        <w:t>"</w:t>
      </w:r>
      <w:hyperlink r:id="rId6827" w:anchor="Cul_Art_TAC_T_a_idole_bret_rectang" w:history="1">
        <w:r w:rsidR="00FF5A83" w:rsidRPr="0032190F">
          <w:rPr>
            <w:rStyle w:val="Hyperlink"/>
            <w:lang w:val="fr-FR"/>
          </w:rPr>
          <w:t>idole quadrangulaire</w:t>
        </w:r>
      </w:hyperlink>
      <w:r w:rsidR="00FF5A83" w:rsidRPr="0032190F">
        <w:rPr>
          <w:lang w:val="fr-FR"/>
        </w:rPr>
        <w:t>" (SS BIB) "Le mode de représentation de la tête et du cou sur l’idole de CN 2 ne doit pas nous surprendre, ni par la schématisation des éléments ni par le fait que la tête soit vue de profil et le corps de face. Les personnages des bas-reliefs et des peintures des grandes civilisations méditerranéennes sont fréquemment figurés dans cette position. Cette idole se différencie encore des deux autres par la figuration des seins par deux cupules, ce qui précise parfaitement le sexe de ces idoles" L’Helgouac’h 1966, p. 333) (BIB 2199 p. 370)</w:t>
      </w:r>
    </w:p>
    <w:p w14:paraId="04F2F830" w14:textId="53F39837" w:rsidR="00295E0A" w:rsidRPr="0032190F" w:rsidRDefault="00295E0A" w:rsidP="00FF5A83">
      <w:pPr>
        <w:jc w:val="both"/>
        <w:rPr>
          <w:lang w:val="fr-FR"/>
        </w:rPr>
      </w:pPr>
      <w:r w:rsidRPr="0032190F">
        <w:rPr>
          <w:lang w:val="fr-FR"/>
        </w:rPr>
        <w:t xml:space="preserve">v. </w:t>
      </w:r>
      <w:hyperlink r:id="rId6828" w:anchor="Sit_Butten_er_Hah" w:history="1">
        <w:r w:rsidRPr="0032190F">
          <w:rPr>
            <w:rStyle w:val="Hyperlink"/>
            <w:lang w:val="fr-FR"/>
          </w:rPr>
          <w:t>Butten er Hah</w:t>
        </w:r>
      </w:hyperlink>
    </w:p>
    <w:p w14:paraId="78280AC6" w14:textId="77777777" w:rsidR="00FF5A83" w:rsidRPr="0032190F" w:rsidRDefault="00FF5A83" w:rsidP="00FF5A83">
      <w:pPr>
        <w:jc w:val="both"/>
        <w:rPr>
          <w:lang w:val="fr-FR"/>
        </w:rPr>
      </w:pPr>
    </w:p>
    <w:p w14:paraId="333236C1" w14:textId="77777777" w:rsidR="00FF5A83" w:rsidRPr="0032190F" w:rsidRDefault="00FF5A83" w:rsidP="00FF5A83">
      <w:pPr>
        <w:pStyle w:val="Heading3"/>
      </w:pPr>
      <w:r w:rsidRPr="0032190F">
        <w:t>CN3</w:t>
      </w:r>
    </w:p>
    <w:p w14:paraId="286B6873" w14:textId="20F26040" w:rsidR="00FF5A83" w:rsidRPr="0032190F" w:rsidRDefault="00000000" w:rsidP="00FF5A83">
      <w:pPr>
        <w:jc w:val="both"/>
        <w:rPr>
          <w:lang w:val="fr-FR"/>
        </w:rPr>
      </w:pPr>
      <w:hyperlink r:id="rId6829" w:anchor="Cul_Art_TAC_T_t_palette" w:history="1">
        <w:r w:rsidR="00FF5A83" w:rsidRPr="0032190F">
          <w:rPr>
            <w:rStyle w:val="Hyperlink"/>
            <w:lang w:val="fr-FR"/>
          </w:rPr>
          <w:t>palette</w:t>
        </w:r>
      </w:hyperlink>
      <w:r w:rsidR="00FF5A83" w:rsidRPr="0032190F">
        <w:rPr>
          <w:lang w:val="fr-FR"/>
        </w:rPr>
        <w:t xml:space="preserve"> (SS BIB) Une paire de seins en relief surmonte un arceau [seins/</w:t>
      </w:r>
      <w:hyperlink r:id="rId6830" w:anchor="Cul_Art_TAC_T_t_collier" w:history="1">
        <w:r w:rsidR="00FF5A83" w:rsidRPr="0032190F">
          <w:rPr>
            <w:rStyle w:val="Hyperlink"/>
            <w:lang w:val="fr-FR"/>
          </w:rPr>
          <w:t>collier</w:t>
        </w:r>
      </w:hyperlink>
      <w:r w:rsidR="00FF5A83" w:rsidRPr="0032190F">
        <w:rPr>
          <w:lang w:val="fr-FR"/>
        </w:rPr>
        <w:t>] qu'il est possible d'identifier à un collier en identifiant un rang de perles (BIB 129 p. 130)</w:t>
      </w:r>
    </w:p>
    <w:p w14:paraId="3B92D18E" w14:textId="77777777" w:rsidR="00FF5A83" w:rsidRPr="0032190F" w:rsidRDefault="00FF5A83" w:rsidP="00FF5A83">
      <w:pPr>
        <w:pStyle w:val="Heading3"/>
      </w:pPr>
      <w:r w:rsidRPr="0032190F">
        <w:br/>
        <w:t>CS2</w:t>
      </w:r>
    </w:p>
    <w:p w14:paraId="0A7DFCE5" w14:textId="1A809803" w:rsidR="00FF5A83" w:rsidRPr="0032190F" w:rsidRDefault="00FF5A83" w:rsidP="00FF5A83">
      <w:pPr>
        <w:rPr>
          <w:lang w:val="fr-FR"/>
        </w:rPr>
      </w:pPr>
      <w:r w:rsidRPr="0032190F">
        <w:rPr>
          <w:lang w:val="fr-FR"/>
        </w:rPr>
        <w:t>Représentation de seins en relief au-dessus d'un collier sur un pilier (BIB 1738 p. 187 et fig. 45) Deux paires de siens ont été sculptées, l'une plus petite que l'autre, sans colliers, dans une sorte de cartouche en creux [</w:t>
      </w:r>
      <w:hyperlink r:id="rId6831" w:anchor="Cul_Art_TAC_T_t_palette" w:history="1">
        <w:r w:rsidR="00EA60A0" w:rsidRPr="0032190F">
          <w:rPr>
            <w:rStyle w:val="Hyperlink"/>
            <w:lang w:val="fr-FR"/>
          </w:rPr>
          <w:t>palette</w:t>
        </w:r>
      </w:hyperlink>
      <w:r w:rsidRPr="0032190F">
        <w:rPr>
          <w:lang w:val="fr-FR"/>
        </w:rPr>
        <w:t>] (BIB 1738 p. 188)</w:t>
      </w:r>
    </w:p>
    <w:p w14:paraId="1E5B9B89" w14:textId="77777777" w:rsidR="00FF5A83" w:rsidRPr="0032190F" w:rsidRDefault="00FF5A83" w:rsidP="00FF5A83">
      <w:pPr>
        <w:jc w:val="both"/>
        <w:rPr>
          <w:lang w:val="fr-FR"/>
        </w:rPr>
      </w:pPr>
    </w:p>
    <w:p w14:paraId="3B6A8F0B" w14:textId="77777777" w:rsidR="00FF5A83" w:rsidRPr="0032190F" w:rsidRDefault="00FF5A83" w:rsidP="00FF5A83">
      <w:pPr>
        <w:pStyle w:val="Heading3"/>
      </w:pPr>
      <w:r w:rsidRPr="0032190F">
        <w:t>DS</w:t>
      </w:r>
    </w:p>
    <w:p w14:paraId="01FE5C49" w14:textId="71048995" w:rsidR="00FF5A83" w:rsidRDefault="00FF5A83" w:rsidP="00FF5A83">
      <w:pPr>
        <w:jc w:val="both"/>
        <w:rPr>
          <w:lang w:val="fr-FR"/>
        </w:rPr>
      </w:pPr>
      <w:r w:rsidRPr="0032190F">
        <w:rPr>
          <w:lang w:val="fr-FR"/>
        </w:rPr>
        <w:t xml:space="preserve">2 </w:t>
      </w:r>
      <w:hyperlink r:id="rId6832" w:anchor="Cul_Art_TAC_T_t_palette" w:history="1">
        <w:r w:rsidRPr="0032190F">
          <w:rPr>
            <w:rStyle w:val="Hyperlink"/>
            <w:lang w:val="fr-FR"/>
          </w:rPr>
          <w:t>palettes</w:t>
        </w:r>
      </w:hyperlink>
      <w:r w:rsidRPr="0032190F">
        <w:rPr>
          <w:lang w:val="fr-FR"/>
        </w:rPr>
        <w:t xml:space="preserve"> est les "idole quadrangualaire" sont associés (SS BIB)</w:t>
      </w:r>
    </w:p>
    <w:p w14:paraId="16271458" w14:textId="77777777" w:rsidR="0020072A" w:rsidRPr="0032190F" w:rsidRDefault="0020072A" w:rsidP="00FF5A83">
      <w:pPr>
        <w:jc w:val="both"/>
        <w:rPr>
          <w:lang w:val="fr-FR"/>
        </w:rPr>
      </w:pPr>
    </w:p>
    <w:p w14:paraId="744433CF" w14:textId="77777777" w:rsidR="00575040" w:rsidRPr="0032190F" w:rsidRDefault="00575040" w:rsidP="00426FF9">
      <w:pPr>
        <w:pStyle w:val="Heading1"/>
      </w:pPr>
      <w:bookmarkStart w:id="2932" w:name="Sit_Saint_Denec"/>
      <w:r w:rsidRPr="0032190F">
        <w:t>SAINT-DENEC</w:t>
      </w:r>
      <w:bookmarkEnd w:id="2932"/>
    </w:p>
    <w:p w14:paraId="778473BF" w14:textId="77777777" w:rsidR="00575040" w:rsidRPr="0032190F" w:rsidRDefault="00575040" w:rsidP="00242C0F">
      <w:pPr>
        <w:rPr>
          <w:lang w:val="fr-FR"/>
        </w:rPr>
      </w:pPr>
      <w:r w:rsidRPr="0032190F">
        <w:rPr>
          <w:lang w:val="fr-FR"/>
        </w:rPr>
        <w:t>Menhir de Saint-Denec (</w:t>
      </w:r>
      <w:r w:rsidRPr="0032190F">
        <w:rPr>
          <w:rStyle w:val="st"/>
          <w:lang w:val="fr-FR"/>
        </w:rPr>
        <w:t xml:space="preserve">Porspoder, </w:t>
      </w:r>
      <w:r w:rsidRPr="0032190F">
        <w:rPr>
          <w:lang w:val="fr-FR"/>
        </w:rPr>
        <w:t>Finistère) représentation de hache (BIB 2278 fig. 1)</w:t>
      </w:r>
    </w:p>
    <w:p w14:paraId="2F5967CA" w14:textId="77777777" w:rsidR="00575040" w:rsidRPr="0032190F" w:rsidRDefault="00575040" w:rsidP="00242C0F">
      <w:pPr>
        <w:rPr>
          <w:lang w:val="fr-FR"/>
        </w:rPr>
      </w:pPr>
    </w:p>
    <w:p w14:paraId="13EF7E89" w14:textId="77777777" w:rsidR="002F77BD" w:rsidRPr="0032190F" w:rsidRDefault="002F77BD" w:rsidP="00426FF9">
      <w:pPr>
        <w:pStyle w:val="Heading1"/>
      </w:pPr>
      <w:bookmarkStart w:id="2933" w:name="Sit_Trevous"/>
      <w:r w:rsidRPr="0032190F">
        <w:t>TREVOUS</w:t>
      </w:r>
    </w:p>
    <w:bookmarkEnd w:id="2933"/>
    <w:p w14:paraId="65D6128D" w14:textId="77777777" w:rsidR="002F77BD" w:rsidRPr="007038B8" w:rsidRDefault="00FF2BC8" w:rsidP="00242C0F">
      <w:pPr>
        <w:rPr>
          <w:sz w:val="20"/>
          <w:lang w:val="fr-FR"/>
        </w:rPr>
      </w:pPr>
      <w:r w:rsidRPr="007038B8">
        <w:rPr>
          <w:sz w:val="20"/>
          <w:lang w:val="fr-FR"/>
        </w:rPr>
        <w:t xml:space="preserve">Le Tréhou, </w:t>
      </w:r>
      <w:r w:rsidR="00A81F0C" w:rsidRPr="007038B8">
        <w:rPr>
          <w:sz w:val="20"/>
          <w:lang w:val="fr-FR"/>
        </w:rPr>
        <w:t>Trevoux</w:t>
      </w:r>
    </w:p>
    <w:p w14:paraId="6092A1AF" w14:textId="77777777" w:rsidR="00A81F0C" w:rsidRPr="0032190F" w:rsidRDefault="00A81F0C" w:rsidP="00242C0F">
      <w:pPr>
        <w:rPr>
          <w:lang w:val="fr-FR"/>
        </w:rPr>
      </w:pPr>
    </w:p>
    <w:p w14:paraId="74519714" w14:textId="5D3FE70D" w:rsidR="00320702" w:rsidRPr="0032190F" w:rsidRDefault="00320702" w:rsidP="009F29A9">
      <w:pPr>
        <w:jc w:val="both"/>
        <w:rPr>
          <w:lang w:val="fr-FR"/>
        </w:rPr>
      </w:pPr>
      <w:r w:rsidRPr="0032190F">
        <w:rPr>
          <w:lang w:val="fr-FR"/>
        </w:rPr>
        <w:t>S</w:t>
      </w:r>
      <w:r w:rsidR="002F77BD" w:rsidRPr="0032190F">
        <w:rPr>
          <w:lang w:val="fr-FR"/>
        </w:rPr>
        <w:t>tatue-menhir féminine de Trévou</w:t>
      </w:r>
      <w:r w:rsidR="00A81F0C" w:rsidRPr="0032190F">
        <w:rPr>
          <w:lang w:val="fr-FR"/>
        </w:rPr>
        <w:t>x</w:t>
      </w:r>
      <w:r w:rsidR="002F77BD" w:rsidRPr="0032190F">
        <w:rPr>
          <w:lang w:val="fr-FR"/>
        </w:rPr>
        <w:t xml:space="preserve"> </w:t>
      </w:r>
      <w:r w:rsidR="00C55291" w:rsidRPr="0032190F">
        <w:rPr>
          <w:lang w:val="fr-FR"/>
        </w:rPr>
        <w:t xml:space="preserve">(Laniscar, Finistère) </w:t>
      </w:r>
      <w:r w:rsidR="002F77BD" w:rsidRPr="0032190F">
        <w:rPr>
          <w:lang w:val="fr-FR"/>
        </w:rPr>
        <w:t>(</w:t>
      </w:r>
      <w:r w:rsidR="00EE5F37" w:rsidRPr="0032190F">
        <w:rPr>
          <w:lang w:val="fr-FR"/>
        </w:rPr>
        <w:t xml:space="preserve">BIB 69 p. 664-665) </w:t>
      </w:r>
      <w:r w:rsidRPr="0032190F">
        <w:rPr>
          <w:lang w:val="fr-FR"/>
        </w:rPr>
        <w:t xml:space="preserve">exhumée au voisinage d'un petit alignement de menhir (comme pour les stèles de </w:t>
      </w:r>
      <w:hyperlink r:id="rId6833" w:anchor="Sit_Spezet" w:history="1">
        <w:r w:rsidRPr="0032190F">
          <w:rPr>
            <w:rStyle w:val="Hyperlink"/>
            <w:lang w:val="fr-FR"/>
          </w:rPr>
          <w:t>Sp</w:t>
        </w:r>
        <w:r w:rsidR="009E217E">
          <w:rPr>
            <w:rStyle w:val="Hyperlink"/>
            <w:lang w:val="fr-FR"/>
          </w:rPr>
          <w:t>é</w:t>
        </w:r>
        <w:r w:rsidRPr="0032190F">
          <w:rPr>
            <w:rStyle w:val="Hyperlink"/>
            <w:lang w:val="fr-FR"/>
          </w:rPr>
          <w:t>zet</w:t>
        </w:r>
      </w:hyperlink>
      <w:r w:rsidRPr="0032190F">
        <w:rPr>
          <w:lang w:val="fr-FR"/>
        </w:rPr>
        <w:t xml:space="preserve"> et </w:t>
      </w:r>
      <w:hyperlink r:id="rId6834" w:anchor="Sit_Roudouallec" w:history="1">
        <w:r w:rsidRPr="0032190F">
          <w:rPr>
            <w:rStyle w:val="Hyperlink"/>
            <w:lang w:val="fr-FR"/>
          </w:rPr>
          <w:t>Roudouallec</w:t>
        </w:r>
      </w:hyperlink>
      <w:r w:rsidRPr="0032190F">
        <w:rPr>
          <w:lang w:val="fr-FR"/>
        </w:rPr>
        <w:t xml:space="preserve">). Sa poitrine de porte qu'une paire de </w:t>
      </w:r>
      <w:hyperlink r:id="rId6835" w:anchor="Cul_Art_TAC_T_a_seins" w:history="1">
        <w:r w:rsidRPr="0032190F">
          <w:rPr>
            <w:rStyle w:val="Hyperlink"/>
            <w:lang w:val="fr-FR"/>
          </w:rPr>
          <w:t>seins</w:t>
        </w:r>
      </w:hyperlink>
      <w:r w:rsidRPr="0032190F">
        <w:rPr>
          <w:lang w:val="fr-FR"/>
        </w:rPr>
        <w:t xml:space="preserve"> surmontant un petit </w:t>
      </w:r>
      <w:hyperlink r:id="rId6836" w:anchor="Cul_Art_TAC_T_t_collier" w:history="1">
        <w:r w:rsidR="00045A6A" w:rsidRPr="0032190F">
          <w:rPr>
            <w:rStyle w:val="Hyperlink"/>
            <w:lang w:val="fr-FR"/>
          </w:rPr>
          <w:t>collier</w:t>
        </w:r>
      </w:hyperlink>
      <w:r w:rsidRPr="0032190F">
        <w:rPr>
          <w:lang w:val="fr-FR"/>
        </w:rPr>
        <w:t>, identiquement aux allées couvertes (BIB 129 p. 132).  A</w:t>
      </w:r>
      <w:r w:rsidR="00EE5F37" w:rsidRPr="0032190F">
        <w:rPr>
          <w:lang w:val="fr-FR"/>
        </w:rPr>
        <w:t>bsence de tête ? (SS BIB)</w:t>
      </w:r>
      <w:r w:rsidR="00964D40" w:rsidRPr="0032190F">
        <w:rPr>
          <w:lang w:val="fr-FR"/>
        </w:rPr>
        <w:t xml:space="preserve"> Statue-menhir féminine de Laniscar se rapproche de celle de </w:t>
      </w:r>
      <w:hyperlink r:id="rId6837" w:anchor="Sit_Bellee" w:history="1">
        <w:r w:rsidR="00964D40" w:rsidRPr="0032190F">
          <w:rPr>
            <w:rStyle w:val="Hyperlink"/>
            <w:lang w:val="fr-FR"/>
          </w:rPr>
          <w:t>La Bellée</w:t>
        </w:r>
      </w:hyperlink>
      <w:r w:rsidR="00964D40" w:rsidRPr="0032190F">
        <w:rPr>
          <w:lang w:val="fr-FR"/>
        </w:rPr>
        <w:t xml:space="preserve"> (BIB 1738 fig. 45)</w:t>
      </w:r>
      <w:r w:rsidR="00FF2BC8" w:rsidRPr="0032190F">
        <w:rPr>
          <w:lang w:val="fr-FR"/>
        </w:rPr>
        <w:t xml:space="preserve"> </w:t>
      </w:r>
      <w:r w:rsidR="00BA4F02" w:rsidRPr="0032190F">
        <w:rPr>
          <w:lang w:val="fr-FR"/>
        </w:rPr>
        <w:t xml:space="preserve">La </w:t>
      </w:r>
      <w:r w:rsidR="00FF2BC8" w:rsidRPr="0032190F">
        <w:rPr>
          <w:lang w:val="fr-FR"/>
        </w:rPr>
        <w:t xml:space="preserve">représentation de seins </w:t>
      </w:r>
      <w:r w:rsidR="00BA4F02" w:rsidRPr="0032190F">
        <w:rPr>
          <w:lang w:val="fr-FR"/>
        </w:rPr>
        <w:t>au-dessus d'</w:t>
      </w:r>
      <w:r w:rsidR="00FF2BC8" w:rsidRPr="0032190F">
        <w:rPr>
          <w:lang w:val="fr-FR"/>
        </w:rPr>
        <w:t>un collier (BIB 1738 p. 187)</w:t>
      </w:r>
      <w:r w:rsidR="00BA4F02" w:rsidRPr="0032190F">
        <w:rPr>
          <w:lang w:val="fr-FR"/>
        </w:rPr>
        <w:t xml:space="preserve"> diffère en cela de la représentation de La Bellée (BIB 1738 fig. 45)</w:t>
      </w:r>
      <w:r w:rsidR="00BA37A7" w:rsidRPr="0032190F">
        <w:rPr>
          <w:lang w:val="fr-FR"/>
        </w:rPr>
        <w:t xml:space="preserve"> </w:t>
      </w:r>
      <w:r w:rsidRPr="0032190F">
        <w:rPr>
          <w:lang w:val="fr-FR"/>
        </w:rPr>
        <w:t>Buste (BIB 129 p. 132)</w:t>
      </w:r>
    </w:p>
    <w:p w14:paraId="791DD8AB" w14:textId="77777777" w:rsidR="002F77BD" w:rsidRPr="0032190F" w:rsidRDefault="002F77BD" w:rsidP="00242C0F">
      <w:pPr>
        <w:rPr>
          <w:lang w:val="fr-FR"/>
        </w:rPr>
      </w:pPr>
    </w:p>
    <w:p w14:paraId="090E0273" w14:textId="77777777" w:rsidR="002F77BD" w:rsidRPr="0032190F" w:rsidRDefault="002F77BD" w:rsidP="00426FF9">
      <w:pPr>
        <w:pStyle w:val="Heading1"/>
      </w:pPr>
      <w:bookmarkStart w:id="2934" w:name="Sit_Catel"/>
      <w:r w:rsidRPr="0032190F">
        <w:t>CATEL</w:t>
      </w:r>
    </w:p>
    <w:bookmarkEnd w:id="2934"/>
    <w:p w14:paraId="79809FA9" w14:textId="77777777" w:rsidR="002F77BD" w:rsidRPr="0032190F" w:rsidRDefault="002F77BD" w:rsidP="00242C0F">
      <w:pPr>
        <w:rPr>
          <w:lang w:val="fr-FR"/>
        </w:rPr>
      </w:pPr>
    </w:p>
    <w:p w14:paraId="567A04D6" w14:textId="77777777" w:rsidR="002F77BD" w:rsidRPr="0032190F" w:rsidRDefault="00562121" w:rsidP="00242C0F">
      <w:pPr>
        <w:rPr>
          <w:lang w:val="fr-FR"/>
        </w:rPr>
      </w:pPr>
      <w:r w:rsidRPr="0032190F">
        <w:rPr>
          <w:lang w:val="fr-FR"/>
        </w:rPr>
        <w:t>S</w:t>
      </w:r>
      <w:r w:rsidR="002F77BD" w:rsidRPr="0032190F">
        <w:rPr>
          <w:lang w:val="fr-FR"/>
        </w:rPr>
        <w:t>tatue-menhir féminine de C</w:t>
      </w:r>
      <w:r w:rsidR="0038098B" w:rsidRPr="0032190F">
        <w:rPr>
          <w:lang w:val="fr-FR"/>
        </w:rPr>
        <w:t>â</w:t>
      </w:r>
      <w:r w:rsidR="002F77BD" w:rsidRPr="0032190F">
        <w:rPr>
          <w:lang w:val="fr-FR"/>
        </w:rPr>
        <w:t>tel à Guernessey (BIB 69 p. 664-665).</w:t>
      </w:r>
      <w:r w:rsidR="00FF2BC8" w:rsidRPr="0032190F">
        <w:rPr>
          <w:lang w:val="fr-FR"/>
        </w:rPr>
        <w:t xml:space="preserve"> représentation de seins sous un collier (BIB 1738 p. 187)</w:t>
      </w:r>
      <w:r w:rsidR="00FE5ADD" w:rsidRPr="0032190F">
        <w:rPr>
          <w:lang w:val="fr-FR"/>
        </w:rPr>
        <w:t xml:space="preserve"> SM découverte sous le dallage de l'église paroissiale du Câtel (BIB 1738 fig. 45)</w:t>
      </w:r>
      <w:r w:rsidR="00BA37A7" w:rsidRPr="0032190F">
        <w:rPr>
          <w:lang w:val="fr-FR"/>
        </w:rPr>
        <w:t xml:space="preserve"> </w:t>
      </w:r>
    </w:p>
    <w:p w14:paraId="22187C0E" w14:textId="2AC86C96" w:rsidR="00320702" w:rsidRPr="00F03B78" w:rsidRDefault="00320702" w:rsidP="00242C0F">
      <w:pPr>
        <w:rPr>
          <w:lang w:val="fr-FR"/>
        </w:rPr>
      </w:pPr>
      <w:r w:rsidRPr="0032190F">
        <w:rPr>
          <w:lang w:val="fr-FR"/>
        </w:rPr>
        <w:t xml:space="preserve">En pied (≠ buste). Haute de 1,95 m. </w:t>
      </w:r>
      <w:hyperlink r:id="rId6838" w:anchor="Cul_Art_TAC_T_t_collier" w:history="1">
        <w:r w:rsidR="00045A6A" w:rsidRPr="0032190F">
          <w:rPr>
            <w:rStyle w:val="Hyperlink"/>
            <w:lang w:val="fr-FR"/>
          </w:rPr>
          <w:t>collier</w:t>
        </w:r>
      </w:hyperlink>
      <w:r w:rsidR="00045A6A" w:rsidRPr="0032190F">
        <w:rPr>
          <w:lang w:val="fr-FR"/>
        </w:rPr>
        <w:t xml:space="preserve"> </w:t>
      </w:r>
      <w:r w:rsidRPr="0032190F">
        <w:rPr>
          <w:lang w:val="fr-FR"/>
        </w:rPr>
        <w:t xml:space="preserve">surmontant les seins et étroit bandeau dorsal rappelant celui de </w:t>
      </w:r>
      <w:hyperlink r:id="rId6839" w:anchor="Sit_Kermene" w:history="1">
        <w:r w:rsidRPr="0020072A">
          <w:rPr>
            <w:rStyle w:val="Hyperlink"/>
            <w:lang w:val="fr-FR"/>
          </w:rPr>
          <w:t>Guidel</w:t>
        </w:r>
      </w:hyperlink>
      <w:r w:rsidRPr="0032190F">
        <w:rPr>
          <w:lang w:val="fr-FR"/>
        </w:rPr>
        <w:t xml:space="preserve"> (BIB 129 p. 132)</w:t>
      </w:r>
      <w:r w:rsidR="00F03B78" w:rsidRPr="00F03B78">
        <w:rPr>
          <w:lang w:val="fr-FR"/>
        </w:rPr>
        <w:t xml:space="preserve"> </w:t>
      </w:r>
      <w:r w:rsidR="00F03B78">
        <w:rPr>
          <w:lang w:val="fr-FR"/>
        </w:rPr>
        <w:t xml:space="preserve">Pour E. mens et al. </w:t>
      </w:r>
      <w:r w:rsidR="00F03B78" w:rsidRPr="00F03B78">
        <w:rPr>
          <w:lang w:val="fr-FR"/>
        </w:rPr>
        <w:t>"</w:t>
      </w:r>
      <w:r w:rsidR="00F03B78" w:rsidRPr="00F03B78">
        <w:rPr>
          <w:rFonts w:eastAsia="AGaramondPro-Regular"/>
          <w:lang w:val="fr-FR" w:eastAsia="en-GB"/>
        </w:rPr>
        <w:t>affinite certaine avec la stele de Guidel" (BIB 2620)</w:t>
      </w:r>
    </w:p>
    <w:p w14:paraId="205BF7A9" w14:textId="77777777" w:rsidR="0038098B" w:rsidRPr="0032190F" w:rsidRDefault="0038098B" w:rsidP="00242C0F">
      <w:pPr>
        <w:rPr>
          <w:lang w:val="fr-FR"/>
        </w:rPr>
      </w:pPr>
    </w:p>
    <w:p w14:paraId="0338C851" w14:textId="77777777" w:rsidR="0038098B" w:rsidRPr="0032190F" w:rsidRDefault="0038098B" w:rsidP="00426FF9">
      <w:pPr>
        <w:pStyle w:val="Heading1"/>
      </w:pPr>
      <w:bookmarkStart w:id="2935" w:name="Sit_Bellee"/>
      <w:r w:rsidRPr="0032190F">
        <w:t>BELLEE</w:t>
      </w:r>
      <w:r w:rsidR="00964D40" w:rsidRPr="0032190F">
        <w:t xml:space="preserve"> (La)</w:t>
      </w:r>
    </w:p>
    <w:bookmarkEnd w:id="2935"/>
    <w:p w14:paraId="34698E90" w14:textId="77777777" w:rsidR="0038098B" w:rsidRPr="0032190F" w:rsidRDefault="0038098B" w:rsidP="00242C0F">
      <w:pPr>
        <w:rPr>
          <w:lang w:val="fr-FR"/>
        </w:rPr>
      </w:pPr>
    </w:p>
    <w:p w14:paraId="508EFA90" w14:textId="1C65EDA0" w:rsidR="009F29A9" w:rsidRPr="0032190F" w:rsidRDefault="0038098B" w:rsidP="00F375A8">
      <w:pPr>
        <w:rPr>
          <w:lang w:val="fr-FR"/>
        </w:rPr>
      </w:pPr>
      <w:r w:rsidRPr="0032190F">
        <w:rPr>
          <w:lang w:val="fr-FR"/>
        </w:rPr>
        <w:lastRenderedPageBreak/>
        <w:t>Le pilier sculpté de l'</w:t>
      </w:r>
      <w:r w:rsidR="00DC5D96" w:rsidRPr="0032190F">
        <w:rPr>
          <w:lang w:val="fr-FR"/>
        </w:rPr>
        <w:t xml:space="preserve"> </w:t>
      </w:r>
      <w:hyperlink r:id="rId6840" w:anchor="Cul_Megalithisme_t_allee_couverte" w:history="1">
        <w:r w:rsidR="00DC5D96" w:rsidRPr="0032190F">
          <w:rPr>
            <w:rStyle w:val="Hyperlink"/>
            <w:lang w:val="fr-FR"/>
          </w:rPr>
          <w:t>allée couverte</w:t>
        </w:r>
      </w:hyperlink>
      <w:r w:rsidR="00DC5D96" w:rsidRPr="0032190F">
        <w:rPr>
          <w:lang w:val="fr-FR"/>
        </w:rPr>
        <w:t xml:space="preserve"> </w:t>
      </w:r>
      <w:r w:rsidRPr="0032190F">
        <w:rPr>
          <w:lang w:val="fr-FR"/>
        </w:rPr>
        <w:t>de la Bellée (Boury</w:t>
      </w:r>
      <w:r w:rsidR="009F29A9" w:rsidRPr="0032190F">
        <w:rPr>
          <w:lang w:val="fr-FR"/>
        </w:rPr>
        <w:t>-en-Vexin</w:t>
      </w:r>
      <w:r w:rsidRPr="0032190F">
        <w:rPr>
          <w:lang w:val="fr-FR"/>
        </w:rPr>
        <w:t xml:space="preserve">, Oise) représente une paire de </w:t>
      </w:r>
      <w:hyperlink r:id="rId6841" w:anchor="Cul_Art_TAC_T_a_seins" w:history="1">
        <w:r w:rsidR="003C65E3" w:rsidRPr="0032190F">
          <w:rPr>
            <w:rStyle w:val="Hyperlink"/>
            <w:lang w:val="fr-FR"/>
          </w:rPr>
          <w:t>seins</w:t>
        </w:r>
      </w:hyperlink>
      <w:r w:rsidR="003C65E3" w:rsidRPr="0032190F">
        <w:rPr>
          <w:lang w:val="fr-FR"/>
        </w:rPr>
        <w:t xml:space="preserve"> </w:t>
      </w:r>
      <w:r w:rsidRPr="0032190F">
        <w:rPr>
          <w:lang w:val="fr-FR"/>
        </w:rPr>
        <w:t xml:space="preserve">en ronde bosse sous un </w:t>
      </w:r>
      <w:hyperlink r:id="rId6842" w:anchor="Cul_Art_TAC_T_t_collier" w:history="1">
        <w:r w:rsidR="00045A6A" w:rsidRPr="0032190F">
          <w:rPr>
            <w:rStyle w:val="Hyperlink"/>
            <w:lang w:val="fr-FR"/>
          </w:rPr>
          <w:t>collier</w:t>
        </w:r>
      </w:hyperlink>
      <w:r w:rsidR="00045A6A" w:rsidRPr="0032190F">
        <w:rPr>
          <w:lang w:val="fr-FR"/>
        </w:rPr>
        <w:t xml:space="preserve"> </w:t>
      </w:r>
      <w:r w:rsidRPr="0032190F">
        <w:rPr>
          <w:lang w:val="fr-FR"/>
        </w:rPr>
        <w:t>à plusieurs rangs (BIB 1738 fig. 45)</w:t>
      </w:r>
    </w:p>
    <w:p w14:paraId="182F4566" w14:textId="77777777" w:rsidR="00676DD1" w:rsidRPr="0032190F" w:rsidRDefault="00676DD1" w:rsidP="00F375A8">
      <w:pPr>
        <w:rPr>
          <w:lang w:val="fr-FR"/>
        </w:rPr>
      </w:pPr>
    </w:p>
    <w:p w14:paraId="688620C9" w14:textId="77777777" w:rsidR="00F375A8" w:rsidRPr="0032190F" w:rsidRDefault="00F375A8" w:rsidP="00426FF9">
      <w:pPr>
        <w:pStyle w:val="Heading1"/>
      </w:pPr>
      <w:bookmarkStart w:id="2936" w:name="Sit_Pierre_Turquaise"/>
      <w:r w:rsidRPr="0032190F">
        <w:t>PIERRE-TURQUAISE</w:t>
      </w:r>
      <w:bookmarkEnd w:id="2936"/>
    </w:p>
    <w:p w14:paraId="7CA4AAD7" w14:textId="77777777" w:rsidR="00F375A8" w:rsidRPr="0032190F" w:rsidRDefault="00C70667" w:rsidP="00F375A8">
      <w:pPr>
        <w:rPr>
          <w:lang w:val="fr-FR"/>
        </w:rPr>
      </w:pPr>
      <w:r w:rsidRPr="0032190F">
        <w:rPr>
          <w:lang w:val="fr-FR"/>
        </w:rPr>
        <w:t>Pierre Turqaise</w:t>
      </w:r>
    </w:p>
    <w:p w14:paraId="543AE28E" w14:textId="77777777" w:rsidR="00C70667" w:rsidRPr="0032190F" w:rsidRDefault="00C70667" w:rsidP="00F375A8">
      <w:pPr>
        <w:rPr>
          <w:b/>
          <w:lang w:val="fr-FR"/>
        </w:rPr>
      </w:pPr>
    </w:p>
    <w:p w14:paraId="72124384" w14:textId="12B9FA27" w:rsidR="00F375A8" w:rsidRPr="0032190F" w:rsidRDefault="009F29A9" w:rsidP="00F375A8">
      <w:pPr>
        <w:rPr>
          <w:lang w:val="fr-FR"/>
        </w:rPr>
      </w:pPr>
      <w:r w:rsidRPr="0032190F">
        <w:rPr>
          <w:lang w:val="fr-FR"/>
        </w:rPr>
        <w:t xml:space="preserve">La Pierre-Turquaise (Saint-Martin-du-Tertre, Val d'Oise) est une </w:t>
      </w:r>
      <w:hyperlink r:id="rId6843" w:anchor="Cul_Megalithisme_t_allee_couverte" w:history="1">
        <w:r w:rsidR="00DF5F1D" w:rsidRPr="0032190F">
          <w:rPr>
            <w:rStyle w:val="Hyperlink"/>
            <w:lang w:val="fr-FR"/>
          </w:rPr>
          <w:t>allée couverte</w:t>
        </w:r>
      </w:hyperlink>
      <w:r w:rsidR="00DF5F1D" w:rsidRPr="0032190F">
        <w:rPr>
          <w:lang w:val="fr-FR"/>
        </w:rPr>
        <w:t xml:space="preserve"> </w:t>
      </w:r>
      <w:r w:rsidR="00F375A8" w:rsidRPr="0032190F">
        <w:rPr>
          <w:lang w:val="fr-FR"/>
        </w:rPr>
        <w:t xml:space="preserve">montrant des représentations de </w:t>
      </w:r>
      <w:hyperlink r:id="rId6844" w:anchor="Cul_Art_TAC_T_a_seins" w:history="1">
        <w:r w:rsidR="00DF5F1D" w:rsidRPr="0032190F">
          <w:rPr>
            <w:rStyle w:val="Hyperlink"/>
            <w:lang w:val="fr-FR"/>
          </w:rPr>
          <w:t>seins</w:t>
        </w:r>
      </w:hyperlink>
      <w:r w:rsidR="00DF5F1D" w:rsidRPr="0032190F">
        <w:rPr>
          <w:lang w:val="fr-FR"/>
        </w:rPr>
        <w:t xml:space="preserve"> </w:t>
      </w:r>
      <w:r w:rsidR="00F375A8" w:rsidRPr="0032190F">
        <w:rPr>
          <w:lang w:val="fr-FR"/>
        </w:rPr>
        <w:t xml:space="preserve">surmontés d'un </w:t>
      </w:r>
      <w:hyperlink r:id="rId6845" w:anchor="Cul_Art_TAC_T_t_collier" w:history="1">
        <w:r w:rsidR="00F375A8" w:rsidRPr="0032190F">
          <w:rPr>
            <w:rStyle w:val="Hyperlink"/>
            <w:lang w:val="fr-FR"/>
          </w:rPr>
          <w:t>collier</w:t>
        </w:r>
      </w:hyperlink>
      <w:r w:rsidR="00F375A8" w:rsidRPr="0032190F">
        <w:rPr>
          <w:lang w:val="fr-FR"/>
        </w:rPr>
        <w:t xml:space="preserve"> (BIB 1738 p. 187)</w:t>
      </w:r>
    </w:p>
    <w:p w14:paraId="41B5084D" w14:textId="77777777" w:rsidR="00F375A8" w:rsidRPr="0032190F" w:rsidRDefault="00F375A8" w:rsidP="00F375A8">
      <w:pPr>
        <w:rPr>
          <w:lang w:val="fr-FR"/>
        </w:rPr>
      </w:pPr>
    </w:p>
    <w:p w14:paraId="590C5ACC" w14:textId="77777777" w:rsidR="00676DD1" w:rsidRPr="00426FF9" w:rsidRDefault="00676DD1" w:rsidP="00426FF9">
      <w:pPr>
        <w:pStyle w:val="Heading1"/>
        <w:rPr>
          <w:lang w:val="en-US"/>
        </w:rPr>
      </w:pPr>
      <w:bookmarkStart w:id="2937" w:name="Sit_Aveny"/>
      <w:r w:rsidRPr="00426FF9">
        <w:rPr>
          <w:lang w:val="en-US"/>
        </w:rPr>
        <w:t>AVENY</w:t>
      </w:r>
    </w:p>
    <w:bookmarkEnd w:id="2937"/>
    <w:p w14:paraId="4A04225E" w14:textId="77777777" w:rsidR="00676DD1" w:rsidRPr="00F52C23" w:rsidRDefault="00676DD1" w:rsidP="00676DD1">
      <w:r w:rsidRPr="00F52C23">
        <w:t>Dampmesnil</w:t>
      </w:r>
    </w:p>
    <w:p w14:paraId="1BA75D52" w14:textId="77777777" w:rsidR="00676DD1" w:rsidRPr="00F52C23" w:rsidRDefault="00676DD1" w:rsidP="00676DD1"/>
    <w:p w14:paraId="7EB3DF36" w14:textId="6D6E6A15" w:rsidR="00676DD1" w:rsidRPr="0032190F" w:rsidRDefault="00676DD1" w:rsidP="00676DD1">
      <w:pPr>
        <w:rPr>
          <w:lang w:val="fr-FR"/>
        </w:rPr>
      </w:pPr>
      <w:r w:rsidRPr="00F52C23">
        <w:t xml:space="preserve">Aveny (Dampmesnil, Eure). </w:t>
      </w:r>
      <w:hyperlink r:id="rId6846" w:anchor="Cul_Megalithisme_t_allee_couverte" w:history="1">
        <w:r w:rsidRPr="0032190F">
          <w:rPr>
            <w:rStyle w:val="Hyperlink"/>
            <w:lang w:val="fr-FR"/>
          </w:rPr>
          <w:t>allée couverte</w:t>
        </w:r>
      </w:hyperlink>
      <w:r w:rsidRPr="0032190F">
        <w:rPr>
          <w:lang w:val="fr-FR"/>
        </w:rPr>
        <w:t xml:space="preserve"> montrant des représentations de </w:t>
      </w:r>
      <w:hyperlink r:id="rId6847" w:anchor="Cul_Art_TAC_T_a_seins" w:history="1">
        <w:r w:rsidRPr="0032190F">
          <w:rPr>
            <w:rStyle w:val="Hyperlink"/>
            <w:lang w:val="fr-FR"/>
          </w:rPr>
          <w:t>seins</w:t>
        </w:r>
      </w:hyperlink>
      <w:r w:rsidRPr="0032190F">
        <w:rPr>
          <w:lang w:val="fr-FR"/>
        </w:rPr>
        <w:t xml:space="preserve"> surmontés d'un </w:t>
      </w:r>
      <w:hyperlink r:id="rId6848" w:anchor="Cul_Art_TAC_T_t_collier" w:history="1">
        <w:r w:rsidRPr="0032190F">
          <w:rPr>
            <w:rStyle w:val="Hyperlink"/>
            <w:lang w:val="fr-FR"/>
          </w:rPr>
          <w:t>collier</w:t>
        </w:r>
      </w:hyperlink>
      <w:r w:rsidRPr="0032190F">
        <w:rPr>
          <w:lang w:val="fr-FR"/>
        </w:rPr>
        <w:t xml:space="preserve"> (BIB 1738 p. 187)</w:t>
      </w:r>
    </w:p>
    <w:p w14:paraId="5587254F" w14:textId="77777777" w:rsidR="00F64A6C" w:rsidRPr="0032190F" w:rsidRDefault="00F64A6C" w:rsidP="00F375A8">
      <w:pPr>
        <w:rPr>
          <w:lang w:val="fr-FR"/>
        </w:rPr>
      </w:pPr>
    </w:p>
    <w:p w14:paraId="3CAF29EE" w14:textId="77777777" w:rsidR="002F77BD" w:rsidRPr="0032190F" w:rsidRDefault="002F77BD" w:rsidP="00426FF9">
      <w:pPr>
        <w:pStyle w:val="Heading1"/>
      </w:pPr>
      <w:bookmarkStart w:id="2938" w:name="Sit_Crec_h_Quille"/>
      <w:r w:rsidRPr="0032190F">
        <w:t>CREC’H QUILLE</w:t>
      </w:r>
    </w:p>
    <w:bookmarkEnd w:id="2938"/>
    <w:p w14:paraId="26E86E52" w14:textId="77777777" w:rsidR="00045A6A" w:rsidRPr="0032190F" w:rsidRDefault="00045A6A" w:rsidP="00FF2BC8">
      <w:pPr>
        <w:jc w:val="both"/>
        <w:rPr>
          <w:lang w:val="fr-FR"/>
        </w:rPr>
      </w:pPr>
      <w:r w:rsidRPr="0032190F">
        <w:rPr>
          <w:lang w:val="fr-FR"/>
        </w:rPr>
        <w:t>Crech Quille</w:t>
      </w:r>
    </w:p>
    <w:p w14:paraId="3DDD17FB" w14:textId="77777777" w:rsidR="00045A6A" w:rsidRPr="0032190F" w:rsidRDefault="00045A6A" w:rsidP="00FF2BC8">
      <w:pPr>
        <w:jc w:val="both"/>
        <w:rPr>
          <w:lang w:val="fr-FR"/>
        </w:rPr>
      </w:pPr>
    </w:p>
    <w:p w14:paraId="65EDCA01" w14:textId="7FE433A8" w:rsidR="00FF2BC8" w:rsidRPr="0032190F" w:rsidRDefault="00045A6A" w:rsidP="00FF2BC8">
      <w:pPr>
        <w:jc w:val="both"/>
        <w:rPr>
          <w:lang w:val="fr-FR"/>
        </w:rPr>
      </w:pPr>
      <w:r w:rsidRPr="0032190F">
        <w:rPr>
          <w:lang w:val="fr-FR"/>
        </w:rPr>
        <w:t xml:space="preserve">Crec'h Quillé (Saint-Quay-Perros, Côtes-d'Armor), </w:t>
      </w:r>
      <w:hyperlink r:id="rId6849" w:anchor="Cul_Megalithisme_t_dolmen_coude" w:history="1">
        <w:r w:rsidRPr="0032190F">
          <w:rPr>
            <w:rStyle w:val="Hyperlink"/>
            <w:lang w:val="fr-FR"/>
          </w:rPr>
          <w:t>d</w:t>
        </w:r>
        <w:r w:rsidR="00FF2BC8" w:rsidRPr="0032190F">
          <w:rPr>
            <w:rStyle w:val="Hyperlink"/>
            <w:lang w:val="fr-FR"/>
          </w:rPr>
          <w:t>olmen à entrée latérale</w:t>
        </w:r>
      </w:hyperlink>
      <w:r w:rsidR="00FF2BC8" w:rsidRPr="0032190F">
        <w:rPr>
          <w:lang w:val="fr-FR"/>
        </w:rPr>
        <w:t xml:space="preserve"> (BIB 1738 p. 187). </w:t>
      </w:r>
      <w:r w:rsidR="00964D40" w:rsidRPr="0032190F">
        <w:rPr>
          <w:lang w:val="fr-FR"/>
        </w:rPr>
        <w:t xml:space="preserve">Pilier de la chambre funéraire de Crec'h montre, en faible relief, deux </w:t>
      </w:r>
      <w:hyperlink r:id="rId6850" w:anchor="Cul_Art_TAC_T_a_seins" w:history="1">
        <w:r w:rsidR="00DF5F1D" w:rsidRPr="0032190F">
          <w:rPr>
            <w:rStyle w:val="Hyperlink"/>
            <w:lang w:val="fr-FR"/>
          </w:rPr>
          <w:t>seins</w:t>
        </w:r>
      </w:hyperlink>
      <w:r w:rsidR="00DF5F1D" w:rsidRPr="0032190F">
        <w:rPr>
          <w:lang w:val="fr-FR"/>
        </w:rPr>
        <w:t xml:space="preserve"> </w:t>
      </w:r>
      <w:r w:rsidR="00964D40" w:rsidRPr="0032190F">
        <w:rPr>
          <w:lang w:val="fr-FR"/>
        </w:rPr>
        <w:t xml:space="preserve">d'où pend un </w:t>
      </w:r>
      <w:hyperlink r:id="rId6851" w:anchor="Cul_Art_TAC_T_t_collier" w:history="1">
        <w:r w:rsidRPr="0032190F">
          <w:rPr>
            <w:rStyle w:val="Hyperlink"/>
            <w:lang w:val="fr-FR"/>
          </w:rPr>
          <w:t>collier</w:t>
        </w:r>
      </w:hyperlink>
      <w:r w:rsidRPr="0032190F">
        <w:rPr>
          <w:lang w:val="fr-FR"/>
        </w:rPr>
        <w:t xml:space="preserve"> </w:t>
      </w:r>
      <w:r w:rsidR="00964D40" w:rsidRPr="0032190F">
        <w:rPr>
          <w:lang w:val="fr-FR"/>
        </w:rPr>
        <w:t xml:space="preserve">[sous les deux seins] (BIB 1738 fig. 45) </w:t>
      </w:r>
      <w:r w:rsidR="002F77BD" w:rsidRPr="0032190F">
        <w:rPr>
          <w:lang w:val="fr-FR"/>
        </w:rPr>
        <w:t>statue-menhir féminine de Crec’h Quillé (BIB 69 p. 664-665).</w:t>
      </w:r>
      <w:r w:rsidR="001629B5" w:rsidRPr="0032190F">
        <w:rPr>
          <w:lang w:val="fr-FR"/>
        </w:rPr>
        <w:t xml:space="preserve"> Allée couverte (wiki)</w:t>
      </w:r>
    </w:p>
    <w:p w14:paraId="6E6B6FB0" w14:textId="170FCA95" w:rsidR="003E5DF3" w:rsidRPr="0032190F" w:rsidRDefault="003E5DF3" w:rsidP="003E5DF3">
      <w:pPr>
        <w:jc w:val="both"/>
        <w:rPr>
          <w:lang w:val="fr-FR"/>
        </w:rPr>
      </w:pPr>
      <w:r w:rsidRPr="0032190F">
        <w:rPr>
          <w:lang w:val="fr-FR"/>
        </w:rPr>
        <w:t xml:space="preserve">Le mobilier funéraire confirme et précise cette première approximation [celle d'un Néolithique tardif donné par l'architecture. L'influence de la civilisation de Seine-Oise-Marne, ou d'un faciès armoricain qui en est très proche, est indiscutable. Tous les faits archéologiques concordent pour situer la sépulture parallèlement à certaines </w:t>
      </w:r>
      <w:hyperlink r:id="rId6852" w:anchor="Cul_Megalithisme_t_allee_couverte" w:history="1">
        <w:r w:rsidRPr="0032190F">
          <w:rPr>
            <w:rStyle w:val="Hyperlink"/>
            <w:lang w:val="fr-FR"/>
          </w:rPr>
          <w:t>allées couvertes</w:t>
        </w:r>
      </w:hyperlink>
      <w:r w:rsidRPr="0032190F">
        <w:rPr>
          <w:lang w:val="fr-FR"/>
        </w:rPr>
        <w:t xml:space="preserve"> armoricaines, qui représentent peut-être la première phase du Néolithique final, avant l'intrusion campaniforme (BIB 2142)</w:t>
      </w:r>
    </w:p>
    <w:p w14:paraId="2AA89F49" w14:textId="4FB6B1F4" w:rsidR="002F77BD" w:rsidRPr="0032190F" w:rsidRDefault="00CF5C5A" w:rsidP="00242C0F">
      <w:pPr>
        <w:rPr>
          <w:lang w:val="fr-FR"/>
        </w:rPr>
      </w:pPr>
      <w:r w:rsidRPr="0032190F">
        <w:rPr>
          <w:lang w:val="fr-FR"/>
        </w:rPr>
        <w:t xml:space="preserve">~ </w:t>
      </w:r>
      <w:hyperlink r:id="rId6853" w:anchor="Sit_Kerguntuil" w:history="1">
        <w:r w:rsidRPr="0032190F">
          <w:rPr>
            <w:rStyle w:val="Hyperlink"/>
            <w:lang w:val="fr-FR"/>
          </w:rPr>
          <w:t>Kerguntuil</w:t>
        </w:r>
      </w:hyperlink>
      <w:r w:rsidRPr="0032190F">
        <w:rPr>
          <w:lang w:val="fr-FR"/>
        </w:rPr>
        <w:t xml:space="preserve"> (SS BIB)</w:t>
      </w:r>
    </w:p>
    <w:p w14:paraId="21F3802C" w14:textId="77777777" w:rsidR="00CF5C5A" w:rsidRPr="0032190F" w:rsidRDefault="00CF5C5A" w:rsidP="00242C0F">
      <w:pPr>
        <w:rPr>
          <w:lang w:val="fr-FR"/>
        </w:rPr>
      </w:pPr>
    </w:p>
    <w:p w14:paraId="1588EADC" w14:textId="77777777" w:rsidR="002F77BD" w:rsidRPr="0032190F" w:rsidRDefault="002F77BD" w:rsidP="00426FF9">
      <w:pPr>
        <w:pStyle w:val="Heading1"/>
      </w:pPr>
      <w:bookmarkStart w:id="2939" w:name="Sit_Kermene"/>
      <w:r w:rsidRPr="0032190F">
        <w:t>KERMENE</w:t>
      </w:r>
    </w:p>
    <w:bookmarkEnd w:id="2939"/>
    <w:p w14:paraId="40A6A95A" w14:textId="77777777" w:rsidR="0020072A" w:rsidRDefault="0020072A" w:rsidP="00045A6A">
      <w:pPr>
        <w:jc w:val="both"/>
        <w:rPr>
          <w:lang w:val="fr-FR"/>
        </w:rPr>
      </w:pPr>
    </w:p>
    <w:p w14:paraId="54BBBAB6" w14:textId="5AB0296B" w:rsidR="002F77BD" w:rsidRPr="0032190F" w:rsidRDefault="0046289D" w:rsidP="00045A6A">
      <w:pPr>
        <w:jc w:val="both"/>
        <w:rPr>
          <w:lang w:val="fr-FR"/>
        </w:rPr>
      </w:pPr>
      <w:r w:rsidRPr="0032190F">
        <w:rPr>
          <w:lang w:val="fr-FR"/>
        </w:rPr>
        <w:t>S</w:t>
      </w:r>
      <w:r w:rsidR="002F77BD" w:rsidRPr="0032190F">
        <w:rPr>
          <w:lang w:val="fr-FR"/>
        </w:rPr>
        <w:t>tatue-menhir féminine de Kermené en Gu</w:t>
      </w:r>
      <w:r w:rsidR="00FE5ADD" w:rsidRPr="0032190F">
        <w:rPr>
          <w:lang w:val="fr-FR"/>
        </w:rPr>
        <w:t>id</w:t>
      </w:r>
      <w:r w:rsidR="002F77BD" w:rsidRPr="0032190F">
        <w:rPr>
          <w:lang w:val="fr-FR"/>
        </w:rPr>
        <w:t>el</w:t>
      </w:r>
      <w:r w:rsidR="00FF2BC8" w:rsidRPr="0032190F">
        <w:rPr>
          <w:lang w:val="fr-FR"/>
        </w:rPr>
        <w:t xml:space="preserve"> (Morbihan) (BIB 69 p. 664-665) </w:t>
      </w:r>
      <w:r w:rsidR="00BA37A7" w:rsidRPr="0032190F">
        <w:rPr>
          <w:lang w:val="fr-FR"/>
        </w:rPr>
        <w:t xml:space="preserve">"femme coupée en morceau" (BIB 2394 p. 119) </w:t>
      </w:r>
      <w:r w:rsidR="00FF2BC8" w:rsidRPr="0032190F">
        <w:rPr>
          <w:lang w:val="fr-FR"/>
        </w:rPr>
        <w:t xml:space="preserve">représentation de </w:t>
      </w:r>
      <w:hyperlink r:id="rId6854" w:anchor="Cul_Art_TAC_T_a_seins" w:history="1">
        <w:r w:rsidR="000D794E" w:rsidRPr="0032190F">
          <w:rPr>
            <w:rStyle w:val="Hyperlink"/>
            <w:lang w:val="fr-FR"/>
          </w:rPr>
          <w:t>seins</w:t>
        </w:r>
      </w:hyperlink>
      <w:r w:rsidR="000D794E" w:rsidRPr="0032190F">
        <w:rPr>
          <w:lang w:val="fr-FR"/>
        </w:rPr>
        <w:t xml:space="preserve"> </w:t>
      </w:r>
      <w:r w:rsidR="00FF2BC8" w:rsidRPr="0032190F">
        <w:rPr>
          <w:lang w:val="fr-FR"/>
        </w:rPr>
        <w:t xml:space="preserve">sous un </w:t>
      </w:r>
      <w:hyperlink r:id="rId6855" w:anchor="Cul_Art_TAC_T_t_collier" w:history="1">
        <w:r w:rsidR="000D794E" w:rsidRPr="0032190F">
          <w:rPr>
            <w:rStyle w:val="Hyperlink"/>
            <w:lang w:val="fr-FR"/>
          </w:rPr>
          <w:t>collier</w:t>
        </w:r>
      </w:hyperlink>
      <w:r w:rsidR="000D794E" w:rsidRPr="0032190F">
        <w:rPr>
          <w:lang w:val="fr-FR"/>
        </w:rPr>
        <w:t xml:space="preserve"> </w:t>
      </w:r>
      <w:r w:rsidR="00FF2BC8" w:rsidRPr="0032190F">
        <w:rPr>
          <w:lang w:val="fr-FR"/>
        </w:rPr>
        <w:t>(BIB 1738 p. 187)</w:t>
      </w:r>
      <w:r w:rsidR="00FE5ADD" w:rsidRPr="0032190F">
        <w:rPr>
          <w:lang w:val="fr-FR"/>
        </w:rPr>
        <w:t xml:space="preserve">. </w:t>
      </w:r>
      <w:r w:rsidR="00A51652" w:rsidRPr="0032190F">
        <w:rPr>
          <w:lang w:val="fr-FR"/>
        </w:rPr>
        <w:t>Les bras sont repliés sur la poitrine</w:t>
      </w:r>
      <w:r w:rsidR="00320702" w:rsidRPr="0032190F">
        <w:rPr>
          <w:lang w:val="fr-FR"/>
        </w:rPr>
        <w:t>, curieuse brassière rainurée dans le dos</w:t>
      </w:r>
      <w:r w:rsidR="00A51652" w:rsidRPr="0032190F">
        <w:rPr>
          <w:lang w:val="fr-FR"/>
        </w:rPr>
        <w:t xml:space="preserve"> (BIB 129 p. 132)</w:t>
      </w:r>
      <w:r w:rsidR="00320702" w:rsidRPr="0032190F">
        <w:rPr>
          <w:lang w:val="fr-FR"/>
        </w:rPr>
        <w:t xml:space="preserve">. </w:t>
      </w:r>
      <w:r w:rsidR="00FE5ADD" w:rsidRPr="0032190F">
        <w:rPr>
          <w:lang w:val="fr-FR"/>
        </w:rPr>
        <w:t xml:space="preserve">Le tumulus est daté par 14C de 2070 aec. La stèle est au moins de cette date sinon antérieure. La reconstitution de la stèle a été possible grave à l'exemplaire du </w:t>
      </w:r>
      <w:hyperlink r:id="rId6856" w:anchor="Sit_Catel" w:history="1">
        <w:r w:rsidR="00FE5ADD" w:rsidRPr="0032190F">
          <w:rPr>
            <w:rStyle w:val="Hyperlink"/>
            <w:lang w:val="fr-FR"/>
          </w:rPr>
          <w:t>Catel</w:t>
        </w:r>
      </w:hyperlink>
      <w:r w:rsidR="00FE5ADD" w:rsidRPr="0032190F">
        <w:rPr>
          <w:lang w:val="fr-FR"/>
        </w:rPr>
        <w:t xml:space="preserve"> (BIB 1738 fig. 45)</w:t>
      </w:r>
      <w:r w:rsidR="00BA37A7" w:rsidRPr="0032190F">
        <w:rPr>
          <w:lang w:val="fr-FR"/>
        </w:rPr>
        <w:t xml:space="preserve"> </w:t>
      </w:r>
    </w:p>
    <w:p w14:paraId="40F6A9DD" w14:textId="77777777" w:rsidR="00A51652" w:rsidRPr="0032190F" w:rsidRDefault="00A51652" w:rsidP="00045A6A">
      <w:pPr>
        <w:jc w:val="both"/>
        <w:rPr>
          <w:lang w:val="fr-FR"/>
        </w:rPr>
      </w:pPr>
      <w:r w:rsidRPr="0032190F">
        <w:rPr>
          <w:lang w:val="fr-FR"/>
        </w:rPr>
        <w:t>Mise à jour dans le tumulus de Kermené, daté de la seconde moitié du 3e millénaire (BIB 129 p. 132)</w:t>
      </w:r>
      <w:r w:rsidR="00320702" w:rsidRPr="0032190F">
        <w:rPr>
          <w:lang w:val="fr-FR"/>
        </w:rPr>
        <w:t xml:space="preserve"> Buste (BIB 129 p. 132)</w:t>
      </w:r>
    </w:p>
    <w:p w14:paraId="51DF63A4" w14:textId="77777777" w:rsidR="009E0DDA" w:rsidRPr="0032190F" w:rsidRDefault="009E0DDA" w:rsidP="002F77BD">
      <w:pPr>
        <w:rPr>
          <w:lang w:val="fr-FR"/>
        </w:rPr>
      </w:pPr>
    </w:p>
    <w:p w14:paraId="01FE7B0D" w14:textId="77777777" w:rsidR="00BE595C" w:rsidRPr="0032190F" w:rsidRDefault="00E768A6" w:rsidP="00426FF9">
      <w:pPr>
        <w:pStyle w:val="Heading1"/>
      </w:pPr>
      <w:bookmarkStart w:id="2940" w:name="Sit_Men_Bronzo"/>
      <w:r w:rsidRPr="0032190F">
        <w:t>MEN B</w:t>
      </w:r>
      <w:r w:rsidR="00BE595C" w:rsidRPr="0032190F">
        <w:t>RONZO</w:t>
      </w:r>
      <w:bookmarkEnd w:id="2940"/>
    </w:p>
    <w:p w14:paraId="1AC3477D" w14:textId="77777777" w:rsidR="008E5C98" w:rsidRPr="0032190F" w:rsidRDefault="008E5C98" w:rsidP="00E768A6">
      <w:pPr>
        <w:jc w:val="both"/>
        <w:rPr>
          <w:lang w:val="fr-FR"/>
        </w:rPr>
      </w:pPr>
    </w:p>
    <w:p w14:paraId="509A4EDE" w14:textId="0467EEB2" w:rsidR="00BE595C" w:rsidRPr="0032190F" w:rsidRDefault="00BE595C" w:rsidP="00E768A6">
      <w:pPr>
        <w:jc w:val="both"/>
        <w:rPr>
          <w:lang w:val="fr-FR"/>
        </w:rPr>
      </w:pPr>
      <w:r w:rsidRPr="0032190F">
        <w:rPr>
          <w:lang w:val="fr-FR"/>
        </w:rPr>
        <w:t xml:space="preserve">Sur la stèle du </w:t>
      </w:r>
      <w:r w:rsidR="00281ACF" w:rsidRPr="0032190F">
        <w:rPr>
          <w:lang w:val="fr-FR"/>
        </w:rPr>
        <w:t xml:space="preserve">Men </w:t>
      </w:r>
      <w:r w:rsidRPr="0032190F">
        <w:rPr>
          <w:lang w:val="fr-FR"/>
        </w:rPr>
        <w:t>Bronzo</w:t>
      </w:r>
      <w:r w:rsidR="008E5C98" w:rsidRPr="0032190F">
        <w:rPr>
          <w:lang w:val="fr-FR"/>
        </w:rPr>
        <w:t xml:space="preserve"> (Locmariaquer, Morbihan)</w:t>
      </w:r>
      <w:r w:rsidRPr="0032190F">
        <w:rPr>
          <w:lang w:val="fr-FR"/>
        </w:rPr>
        <w:t xml:space="preserve">, découverte en 2003, sont figuré une crosse et un </w:t>
      </w:r>
      <w:hyperlink r:id="rId6857" w:anchor="Cul_Art_TAC_T_z_oiseau" w:history="1">
        <w:r w:rsidRPr="0032190F">
          <w:rPr>
            <w:rStyle w:val="Hyperlink"/>
            <w:lang w:val="fr-FR"/>
          </w:rPr>
          <w:t>oiseau</w:t>
        </w:r>
      </w:hyperlink>
      <w:r w:rsidRPr="0032190F">
        <w:rPr>
          <w:lang w:val="fr-FR"/>
        </w:rPr>
        <w:t xml:space="preserve"> (BIB 2392 p. 173)</w:t>
      </w:r>
      <w:r w:rsidR="00281ACF" w:rsidRPr="0032190F">
        <w:rPr>
          <w:lang w:val="fr-FR"/>
        </w:rPr>
        <w:t xml:space="preserve"> une crosse au prise avec un oiseau pour S. Cassen, autrement</w:t>
      </w:r>
      <w:r w:rsidR="00C34E58" w:rsidRPr="0032190F">
        <w:rPr>
          <w:lang w:val="fr-FR"/>
        </w:rPr>
        <w:t xml:space="preserve"> dit une chasse au baton de jet, </w:t>
      </w:r>
      <w:r w:rsidR="00281ACF" w:rsidRPr="0032190F">
        <w:rPr>
          <w:lang w:val="fr-FR"/>
        </w:rPr>
        <w:t xml:space="preserve">v. </w:t>
      </w:r>
      <w:hyperlink r:id="rId6858" w:anchor="Sit_Locmariaquer_Grand_Menhir" w:history="1">
        <w:r w:rsidR="00281ACF" w:rsidRPr="0032190F">
          <w:rPr>
            <w:rStyle w:val="Hyperlink"/>
            <w:lang w:val="fr-FR"/>
          </w:rPr>
          <w:t>Grand Menhir</w:t>
        </w:r>
      </w:hyperlink>
      <w:r w:rsidR="00281ACF" w:rsidRPr="0032190F">
        <w:rPr>
          <w:lang w:val="fr-FR"/>
        </w:rPr>
        <w:t xml:space="preserve"> </w:t>
      </w:r>
      <w:r w:rsidR="007B115E" w:rsidRPr="0032190F">
        <w:rPr>
          <w:lang w:val="fr-FR"/>
        </w:rPr>
        <w:t>(BIB 2392 p. 206). Gravures en champ levé: large motif arqué vers le bas et "un autre motif plus détaillé" superposé à une veine de quartz blanc (BIB 2393 p. 101)</w:t>
      </w:r>
    </w:p>
    <w:p w14:paraId="4AD07DEE" w14:textId="77777777" w:rsidR="00EE51BD" w:rsidRPr="0032190F" w:rsidRDefault="00C34E58" w:rsidP="00E768A6">
      <w:pPr>
        <w:jc w:val="both"/>
        <w:rPr>
          <w:lang w:val="fr-FR"/>
        </w:rPr>
      </w:pPr>
      <w:r w:rsidRPr="0032190F">
        <w:rPr>
          <w:lang w:val="fr-FR"/>
        </w:rPr>
        <w:t xml:space="preserve">Un oiseau est figuré sur la partie gauche, au bas de la stèle, précisément superposé à une veine de quartz. D'après sa tête (ronde), la forme de ses ailes (déployées et ramenées sur le corps), sa queue </w:t>
      </w:r>
      <w:r w:rsidRPr="0032190F">
        <w:rPr>
          <w:lang w:val="fr-FR"/>
        </w:rPr>
        <w:lastRenderedPageBreak/>
        <w:t>(triangulaire), il est possible de reconnaitre un colombidé. (BIB 2393 p. 112). Pour Cassen et Vaqueros, le lit de quartz blanc symbolise le tracé de l'oiseau et symbolise la voie lactée qui est dans de nombreuses culture un chemin surnaturel (BIB 2393 p. 113)</w:t>
      </w:r>
    </w:p>
    <w:p w14:paraId="3B7BE0CA" w14:textId="77777777" w:rsidR="00045A6A" w:rsidRPr="0032190F" w:rsidRDefault="00045A6A" w:rsidP="00E768A6">
      <w:pPr>
        <w:jc w:val="both"/>
        <w:rPr>
          <w:lang w:val="fr-FR"/>
        </w:rPr>
      </w:pPr>
    </w:p>
    <w:p w14:paraId="1A6B6A3F" w14:textId="77777777" w:rsidR="00EE51BD" w:rsidRPr="0032190F" w:rsidRDefault="00EE51BD" w:rsidP="00426FF9">
      <w:pPr>
        <w:pStyle w:val="Heading1"/>
      </w:pPr>
      <w:r w:rsidRPr="0032190F">
        <w:t>PLOUCASTEL</w:t>
      </w:r>
    </w:p>
    <w:p w14:paraId="25D7A398" w14:textId="77777777" w:rsidR="00EE51BD" w:rsidRPr="0032190F" w:rsidRDefault="00EE51BD" w:rsidP="00242C0F">
      <w:pPr>
        <w:rPr>
          <w:lang w:val="fr-FR"/>
        </w:rPr>
      </w:pPr>
      <w:r w:rsidRPr="0032190F">
        <w:rPr>
          <w:lang w:val="fr-FR"/>
        </w:rPr>
        <w:t>Site de Bretagne daté de l’Azilien ancien (Naudinot com. pers.).</w:t>
      </w:r>
    </w:p>
    <w:p w14:paraId="5CABB43E" w14:textId="77777777" w:rsidR="00364DE9" w:rsidRPr="0032190F" w:rsidRDefault="00364DE9" w:rsidP="00242C0F">
      <w:pPr>
        <w:rPr>
          <w:lang w:val="fr-FR"/>
        </w:rPr>
      </w:pPr>
    </w:p>
    <w:p w14:paraId="422E86F0" w14:textId="77777777" w:rsidR="00364DE9" w:rsidRPr="00A0014D" w:rsidRDefault="00364DE9" w:rsidP="00426FF9">
      <w:pPr>
        <w:pStyle w:val="Heading1"/>
        <w:rPr>
          <w:lang w:val="en-GB"/>
        </w:rPr>
      </w:pPr>
      <w:bookmarkStart w:id="2941" w:name="Sit_Grah_Niol"/>
      <w:r w:rsidRPr="00A0014D">
        <w:rPr>
          <w:lang w:val="en-GB"/>
        </w:rPr>
        <w:t>GRAH NIOL</w:t>
      </w:r>
    </w:p>
    <w:bookmarkEnd w:id="2941"/>
    <w:p w14:paraId="6FEC6B65" w14:textId="77777777" w:rsidR="00DD3B87" w:rsidRDefault="00DD3B87" w:rsidP="00242C0F">
      <w:pPr>
        <w:rPr>
          <w:lang w:val="en-GB"/>
        </w:rPr>
      </w:pPr>
    </w:p>
    <w:p w14:paraId="0DFB8BEB" w14:textId="6369E112" w:rsidR="00364DE9" w:rsidRPr="0032190F" w:rsidRDefault="00364DE9" w:rsidP="00242C0F">
      <w:pPr>
        <w:rPr>
          <w:lang w:val="fr-FR"/>
        </w:rPr>
      </w:pPr>
      <w:r w:rsidRPr="00A0014D">
        <w:rPr>
          <w:lang w:val="en-GB"/>
        </w:rPr>
        <w:t xml:space="preserve">Grah Niol (Arzon, Morbihan). </w:t>
      </w:r>
      <w:hyperlink r:id="rId6859" w:anchor="Cul_Megalithisme_t_dolmen_couloir" w:history="1">
        <w:r w:rsidRPr="0032190F">
          <w:rPr>
            <w:rStyle w:val="Hyperlink"/>
            <w:lang w:val="fr-FR"/>
          </w:rPr>
          <w:t>Tombe à couloir</w:t>
        </w:r>
      </w:hyperlink>
      <w:r w:rsidRPr="0032190F">
        <w:rPr>
          <w:lang w:val="fr-FR"/>
        </w:rPr>
        <w:t xml:space="preserve"> montrant une représentation d' "</w:t>
      </w:r>
      <w:hyperlink r:id="rId6860" w:anchor="Cul_Art_TAC_T_a_idole_bret" w:history="1">
        <w:r w:rsidRPr="0032190F">
          <w:rPr>
            <w:rStyle w:val="Hyperlink"/>
            <w:lang w:val="fr-FR"/>
          </w:rPr>
          <w:t>idole en écusson</w:t>
        </w:r>
      </w:hyperlink>
      <w:r w:rsidRPr="0032190F">
        <w:rPr>
          <w:lang w:val="fr-FR"/>
        </w:rPr>
        <w:t>" (BIB 2390)</w:t>
      </w:r>
    </w:p>
    <w:p w14:paraId="06336AFA" w14:textId="77777777" w:rsidR="003707AA" w:rsidRPr="0032190F" w:rsidRDefault="003707AA" w:rsidP="00426FF9">
      <w:pPr>
        <w:pStyle w:val="Heading1"/>
      </w:pPr>
      <w:r w:rsidRPr="0032190F">
        <w:br/>
      </w:r>
      <w:bookmarkStart w:id="2942" w:name="Sit_Bernon"/>
      <w:r w:rsidRPr="0032190F">
        <w:t>BERNON</w:t>
      </w:r>
      <w:bookmarkEnd w:id="2942"/>
    </w:p>
    <w:p w14:paraId="47A02F6A" w14:textId="77777777" w:rsidR="00DD3B87" w:rsidRDefault="00DD3B87" w:rsidP="00242C0F">
      <w:pPr>
        <w:rPr>
          <w:lang w:val="fr-FR"/>
        </w:rPr>
      </w:pPr>
    </w:p>
    <w:p w14:paraId="7D9B9990" w14:textId="6E060423" w:rsidR="003707AA" w:rsidRPr="0032190F" w:rsidRDefault="00987607" w:rsidP="00242C0F">
      <w:pPr>
        <w:rPr>
          <w:lang w:val="fr-FR"/>
        </w:rPr>
      </w:pPr>
      <w:r w:rsidRPr="0032190F">
        <w:rPr>
          <w:lang w:val="fr-FR"/>
        </w:rPr>
        <w:t>Bernon (</w:t>
      </w:r>
      <w:r w:rsidR="003707AA" w:rsidRPr="0032190F">
        <w:rPr>
          <w:lang w:val="fr-FR"/>
        </w:rPr>
        <w:t>Arzon</w:t>
      </w:r>
      <w:r w:rsidRPr="0032190F">
        <w:rPr>
          <w:lang w:val="fr-FR"/>
        </w:rPr>
        <w:t>, Morbiha</w:t>
      </w:r>
      <w:r w:rsidR="00DD3B87">
        <w:rPr>
          <w:lang w:val="fr-FR"/>
        </w:rPr>
        <w:t>n</w:t>
      </w:r>
      <w:r w:rsidRPr="0032190F">
        <w:rPr>
          <w:lang w:val="fr-FR"/>
        </w:rPr>
        <w:t>)</w:t>
      </w:r>
      <w:r w:rsidR="003707AA" w:rsidRPr="0032190F">
        <w:rPr>
          <w:lang w:val="fr-FR"/>
        </w:rPr>
        <w:t>. Dépôt de haches qui à donné son nom aux "</w:t>
      </w:r>
      <w:hyperlink r:id="rId6861" w:anchor="Typ_Arm_Hache_Bernon" w:history="1">
        <w:r w:rsidR="003707AA" w:rsidRPr="0032190F">
          <w:rPr>
            <w:rStyle w:val="Hyperlink"/>
            <w:lang w:val="fr-FR"/>
          </w:rPr>
          <w:t>type Bernon</w:t>
        </w:r>
      </w:hyperlink>
      <w:r w:rsidR="003707AA" w:rsidRPr="0032190F">
        <w:rPr>
          <w:lang w:val="fr-FR"/>
        </w:rPr>
        <w:t>"</w:t>
      </w:r>
      <w:r w:rsidRPr="0032190F">
        <w:rPr>
          <w:lang w:val="fr-FR"/>
        </w:rPr>
        <w:t xml:space="preserve"> </w:t>
      </w:r>
      <w:r w:rsidR="003707AA" w:rsidRPr="0032190F">
        <w:rPr>
          <w:lang w:val="fr-FR"/>
        </w:rPr>
        <w:t>(SS BIB)</w:t>
      </w:r>
      <w:r w:rsidRPr="0032190F">
        <w:rPr>
          <w:lang w:val="fr-FR"/>
        </w:rPr>
        <w:t xml:space="preserve"> </w:t>
      </w:r>
      <w:r w:rsidRPr="0032190F">
        <w:rPr>
          <w:szCs w:val="18"/>
          <w:lang w:val="fr-FR" w:eastAsia="en-GB"/>
        </w:rPr>
        <w:t xml:space="preserve">17 haches trouvées ensemble (BIB 2441) </w:t>
      </w:r>
      <w:r w:rsidRPr="0032190F">
        <w:rPr>
          <w:lang w:val="fr-FR"/>
        </w:rPr>
        <w:t xml:space="preserve">daté du milieu du 5e millénaire (BIB 2437) v. </w:t>
      </w:r>
      <w:hyperlink r:id="rId6862" w:anchor="Cul_Neo_Moyen_Armoric_Atlant" w:history="1">
        <w:hyperlink r:id="rId6863" w:anchor="Cul_Neo_Moyen_Armoric_Atlant" w:history="1">
          <w:r w:rsidR="00133415" w:rsidRPr="00C70110">
            <w:rPr>
              <w:rStyle w:val="Hyperlink"/>
              <w:lang w:val="fr-FR"/>
            </w:rPr>
            <w:t>NMAA</w:t>
          </w:r>
        </w:hyperlink>
      </w:hyperlink>
      <w:r w:rsidRPr="0032190F">
        <w:rPr>
          <w:lang w:val="fr-FR"/>
        </w:rPr>
        <w:t xml:space="preserve"> (SS BIB)</w:t>
      </w:r>
    </w:p>
    <w:p w14:paraId="555F119D" w14:textId="77777777" w:rsidR="00CC2667" w:rsidRPr="0032190F" w:rsidRDefault="00CC2667" w:rsidP="00242C0F">
      <w:pPr>
        <w:rPr>
          <w:lang w:val="fr-FR"/>
        </w:rPr>
      </w:pPr>
    </w:p>
    <w:p w14:paraId="3B3387E1" w14:textId="77777777" w:rsidR="00CC2667" w:rsidRPr="0032190F" w:rsidRDefault="00CC2667" w:rsidP="00426FF9">
      <w:pPr>
        <w:pStyle w:val="Heading1"/>
      </w:pPr>
      <w:bookmarkStart w:id="2943" w:name="Sit_Ile_Longue"/>
      <w:r w:rsidRPr="0032190F">
        <w:t>ILE LONGUE</w:t>
      </w:r>
    </w:p>
    <w:bookmarkEnd w:id="2943"/>
    <w:p w14:paraId="42F0A665" w14:textId="77777777" w:rsidR="00CC2667" w:rsidRPr="00DD3B87" w:rsidRDefault="00F106C6" w:rsidP="00242C0F">
      <w:pPr>
        <w:rPr>
          <w:sz w:val="20"/>
          <w:lang w:val="fr-FR"/>
        </w:rPr>
      </w:pPr>
      <w:r w:rsidRPr="00DD3B87">
        <w:rPr>
          <w:sz w:val="20"/>
          <w:lang w:val="fr-FR"/>
        </w:rPr>
        <w:t>Île longue</w:t>
      </w:r>
    </w:p>
    <w:p w14:paraId="252C3A7F" w14:textId="77777777" w:rsidR="00F106C6" w:rsidRPr="0032190F" w:rsidRDefault="00F106C6" w:rsidP="00242C0F">
      <w:pPr>
        <w:rPr>
          <w:lang w:val="fr-FR"/>
        </w:rPr>
      </w:pPr>
    </w:p>
    <w:p w14:paraId="2CCCF0C1" w14:textId="7A576F4C" w:rsidR="00D606EC" w:rsidRPr="0032190F" w:rsidRDefault="00000000" w:rsidP="00D606EC">
      <w:pPr>
        <w:rPr>
          <w:lang w:val="fr-FR"/>
        </w:rPr>
      </w:pPr>
      <w:hyperlink r:id="rId6864" w:anchor="Cul_Megalith_Atlantique" w:history="1">
        <w:r w:rsidR="00DC5D96" w:rsidRPr="0032190F">
          <w:rPr>
            <w:rStyle w:val="Hyperlink"/>
            <w:lang w:val="fr-FR"/>
          </w:rPr>
          <w:t>mégalithisme atlantique</w:t>
        </w:r>
      </w:hyperlink>
      <w:r w:rsidR="00DC5D96" w:rsidRPr="0032190F">
        <w:rPr>
          <w:lang w:val="fr-FR"/>
        </w:rPr>
        <w:t xml:space="preserve"> </w:t>
      </w:r>
      <w:r w:rsidR="00F106C6" w:rsidRPr="0032190F">
        <w:rPr>
          <w:szCs w:val="20"/>
          <w:lang w:val="fr-FR" w:eastAsia="en-GB"/>
        </w:rPr>
        <w:t>Dolmens de l'Île Longue (</w:t>
      </w:r>
      <w:r w:rsidR="003070C1" w:rsidRPr="0032190F">
        <w:rPr>
          <w:szCs w:val="20"/>
          <w:lang w:val="fr-FR" w:eastAsia="en-GB"/>
        </w:rPr>
        <w:t>Lamor-</w:t>
      </w:r>
      <w:r w:rsidR="00C92D3D" w:rsidRPr="0032190F">
        <w:rPr>
          <w:szCs w:val="20"/>
          <w:lang w:val="fr-FR" w:eastAsia="en-GB"/>
        </w:rPr>
        <w:t>Baden</w:t>
      </w:r>
      <w:r w:rsidR="008905C8" w:rsidRPr="0032190F">
        <w:rPr>
          <w:szCs w:val="20"/>
          <w:lang w:val="fr-FR" w:eastAsia="en-GB"/>
        </w:rPr>
        <w:t>, Morbihan</w:t>
      </w:r>
      <w:r w:rsidR="00F106C6" w:rsidRPr="0032190F">
        <w:rPr>
          <w:szCs w:val="20"/>
          <w:lang w:val="fr-FR" w:eastAsia="en-GB"/>
        </w:rPr>
        <w:t>)</w:t>
      </w:r>
      <w:r w:rsidR="00C92D3D" w:rsidRPr="0032190F">
        <w:rPr>
          <w:szCs w:val="20"/>
          <w:lang w:val="fr-FR" w:eastAsia="en-GB"/>
        </w:rPr>
        <w:t xml:space="preserve">. </w:t>
      </w:r>
      <w:r w:rsidR="008905C8" w:rsidRPr="0032190F">
        <w:rPr>
          <w:lang w:val="fr-FR"/>
        </w:rPr>
        <w:t xml:space="preserve">Signe phallique (BIB 2278 p. 903) </w:t>
      </w:r>
      <w:r w:rsidR="00D606EC" w:rsidRPr="0032190F">
        <w:rPr>
          <w:lang w:val="fr-FR"/>
        </w:rPr>
        <w:t>Chambre en encorbellement</w:t>
      </w:r>
      <w:r w:rsidR="00CC52E1" w:rsidRPr="0032190F">
        <w:rPr>
          <w:lang w:val="fr-FR"/>
        </w:rPr>
        <w:t xml:space="preserve">, </w:t>
      </w:r>
      <w:hyperlink r:id="rId6865" w:anchor="Cul_Megalithisme_t_dolmen_couloir" w:history="1">
        <w:r w:rsidR="00CC52E1" w:rsidRPr="0032190F">
          <w:rPr>
            <w:rStyle w:val="Hyperlink"/>
            <w:lang w:val="fr-FR"/>
          </w:rPr>
          <w:t>dolmen à couloir</w:t>
        </w:r>
      </w:hyperlink>
      <w:r w:rsidR="00D606EC" w:rsidRPr="0032190F">
        <w:rPr>
          <w:lang w:val="fr-FR"/>
        </w:rPr>
        <w:t xml:space="preserve"> (SS BIB)</w:t>
      </w:r>
    </w:p>
    <w:p w14:paraId="4D3CF50D" w14:textId="77777777" w:rsidR="008905C8" w:rsidRPr="0032190F" w:rsidRDefault="008905C8" w:rsidP="00242C0F">
      <w:pPr>
        <w:rPr>
          <w:lang w:val="fr-FR"/>
        </w:rPr>
      </w:pPr>
    </w:p>
    <w:p w14:paraId="3691E4DE" w14:textId="11F9DF7D" w:rsidR="008905C8" w:rsidRDefault="00893371" w:rsidP="008905C8">
      <w:pPr>
        <w:pStyle w:val="Heading2"/>
      </w:pPr>
      <w:bookmarkStart w:id="2944" w:name="Sit_Ile_Longue_d"/>
      <w:r>
        <w:t>o</w:t>
      </w:r>
      <w:r w:rsidR="008905C8">
        <w:t>rthostates</w:t>
      </w:r>
    </w:p>
    <w:bookmarkEnd w:id="2944"/>
    <w:p w14:paraId="1605D6C4" w14:textId="77777777" w:rsidR="00D606EC" w:rsidRDefault="00D606EC" w:rsidP="00242C0F"/>
    <w:p w14:paraId="790CE6EE" w14:textId="77777777" w:rsidR="00D606EC" w:rsidRDefault="00364DE9" w:rsidP="00242C0F">
      <w:r>
        <w:t>S</w:t>
      </w:r>
      <w:r w:rsidR="00D606EC">
        <w:t>chéma:</w:t>
      </w:r>
    </w:p>
    <w:p w14:paraId="7F042E78" w14:textId="77777777" w:rsidR="00D606EC" w:rsidRDefault="00D606EC" w:rsidP="00242C0F"/>
    <w:p w14:paraId="5E77B517" w14:textId="77777777" w:rsidR="00D606EC" w:rsidRPr="00D353FC" w:rsidRDefault="00D606EC" w:rsidP="00D606EC">
      <w:pPr>
        <w:jc w:val="center"/>
        <w:rPr>
          <w:i/>
        </w:rPr>
      </w:pPr>
      <w:r w:rsidRPr="00D353FC">
        <w:rPr>
          <w:i/>
        </w:rPr>
        <w:t>Fond</w:t>
      </w:r>
      <w:r>
        <w:rPr>
          <w:i/>
        </w:rPr>
        <w:t xml:space="preserve"> du cair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6"/>
        <w:gridCol w:w="516"/>
        <w:gridCol w:w="516"/>
        <w:gridCol w:w="516"/>
      </w:tblGrid>
      <w:tr w:rsidR="005D10B6" w:rsidRPr="00A7622C" w14:paraId="559C95FC" w14:textId="77777777" w:rsidTr="00C35EA7">
        <w:trPr>
          <w:jc w:val="center"/>
        </w:trPr>
        <w:tc>
          <w:tcPr>
            <w:tcW w:w="516" w:type="dxa"/>
            <w:vAlign w:val="center"/>
          </w:tcPr>
          <w:p w14:paraId="316B2B2B" w14:textId="77777777" w:rsidR="00D606EC" w:rsidRPr="00C35EA7" w:rsidRDefault="00D606EC" w:rsidP="00C35EA7">
            <w:pPr>
              <w:jc w:val="center"/>
              <w:rPr>
                <w:sz w:val="20"/>
              </w:rPr>
            </w:pPr>
          </w:p>
        </w:tc>
        <w:tc>
          <w:tcPr>
            <w:tcW w:w="516" w:type="dxa"/>
            <w:tcBorders>
              <w:bottom w:val="single" w:sz="4" w:space="0" w:color="auto"/>
            </w:tcBorders>
            <w:vAlign w:val="center"/>
          </w:tcPr>
          <w:p w14:paraId="7763D51A" w14:textId="77777777" w:rsidR="00D606EC" w:rsidRPr="00C35EA7" w:rsidRDefault="00D606EC" w:rsidP="00C35EA7">
            <w:pPr>
              <w:jc w:val="center"/>
              <w:rPr>
                <w:sz w:val="20"/>
              </w:rPr>
            </w:pPr>
          </w:p>
        </w:tc>
        <w:tc>
          <w:tcPr>
            <w:tcW w:w="516" w:type="dxa"/>
            <w:tcBorders>
              <w:bottom w:val="single" w:sz="4" w:space="0" w:color="auto"/>
            </w:tcBorders>
            <w:vAlign w:val="center"/>
          </w:tcPr>
          <w:p w14:paraId="4BF34766" w14:textId="77777777" w:rsidR="00D606EC" w:rsidRPr="00C35EA7" w:rsidRDefault="00D606EC" w:rsidP="00C35EA7">
            <w:pPr>
              <w:jc w:val="center"/>
              <w:rPr>
                <w:sz w:val="20"/>
              </w:rPr>
            </w:pPr>
          </w:p>
        </w:tc>
        <w:tc>
          <w:tcPr>
            <w:tcW w:w="516" w:type="dxa"/>
            <w:vAlign w:val="center"/>
          </w:tcPr>
          <w:p w14:paraId="4F06DEC2" w14:textId="77777777" w:rsidR="00D606EC" w:rsidRPr="00C35EA7" w:rsidRDefault="00D606EC" w:rsidP="00C35EA7">
            <w:pPr>
              <w:jc w:val="center"/>
              <w:rPr>
                <w:sz w:val="20"/>
              </w:rPr>
            </w:pPr>
          </w:p>
        </w:tc>
      </w:tr>
      <w:tr w:rsidR="00D606EC" w:rsidRPr="00A7622C" w14:paraId="537552A6" w14:textId="77777777" w:rsidTr="00C35EA7">
        <w:trPr>
          <w:jc w:val="center"/>
        </w:trPr>
        <w:tc>
          <w:tcPr>
            <w:tcW w:w="516" w:type="dxa"/>
            <w:vAlign w:val="center"/>
          </w:tcPr>
          <w:p w14:paraId="7332D8C2" w14:textId="77777777" w:rsidR="00D606EC" w:rsidRPr="00C35EA7" w:rsidRDefault="00D606EC" w:rsidP="00C35EA7">
            <w:pPr>
              <w:jc w:val="center"/>
              <w:rPr>
                <w:sz w:val="20"/>
              </w:rPr>
            </w:pPr>
          </w:p>
        </w:tc>
        <w:tc>
          <w:tcPr>
            <w:tcW w:w="1032" w:type="dxa"/>
            <w:gridSpan w:val="2"/>
            <w:vMerge w:val="restart"/>
            <w:vAlign w:val="center"/>
          </w:tcPr>
          <w:p w14:paraId="00B2801E" w14:textId="77777777" w:rsidR="00D606EC" w:rsidRPr="00C35EA7" w:rsidRDefault="00D606EC" w:rsidP="00C35EA7">
            <w:pPr>
              <w:jc w:val="center"/>
              <w:rPr>
                <w:sz w:val="20"/>
              </w:rPr>
            </w:pPr>
          </w:p>
        </w:tc>
        <w:tc>
          <w:tcPr>
            <w:tcW w:w="516" w:type="dxa"/>
            <w:vAlign w:val="center"/>
          </w:tcPr>
          <w:p w14:paraId="5AE9B944" w14:textId="77777777" w:rsidR="00D606EC" w:rsidRPr="00C35EA7" w:rsidRDefault="00D606EC" w:rsidP="00C35EA7">
            <w:pPr>
              <w:jc w:val="center"/>
              <w:rPr>
                <w:sz w:val="20"/>
              </w:rPr>
            </w:pPr>
          </w:p>
        </w:tc>
      </w:tr>
      <w:tr w:rsidR="005D10B6" w:rsidRPr="00A7622C" w14:paraId="4150924C" w14:textId="77777777" w:rsidTr="00C35EA7">
        <w:trPr>
          <w:jc w:val="center"/>
        </w:trPr>
        <w:tc>
          <w:tcPr>
            <w:tcW w:w="516" w:type="dxa"/>
            <w:vMerge w:val="restart"/>
            <w:vAlign w:val="center"/>
          </w:tcPr>
          <w:p w14:paraId="56F093A7" w14:textId="77777777" w:rsidR="00D606EC" w:rsidRPr="00C35EA7" w:rsidRDefault="00D606EC" w:rsidP="00C35EA7">
            <w:pPr>
              <w:jc w:val="center"/>
              <w:rPr>
                <w:sz w:val="20"/>
              </w:rPr>
            </w:pPr>
          </w:p>
        </w:tc>
        <w:tc>
          <w:tcPr>
            <w:tcW w:w="1032" w:type="dxa"/>
            <w:gridSpan w:val="2"/>
            <w:vMerge/>
            <w:tcBorders>
              <w:bottom w:val="nil"/>
            </w:tcBorders>
            <w:vAlign w:val="center"/>
          </w:tcPr>
          <w:p w14:paraId="665D5657" w14:textId="77777777" w:rsidR="00D606EC" w:rsidRPr="00C35EA7" w:rsidRDefault="00D606EC" w:rsidP="00C35EA7">
            <w:pPr>
              <w:jc w:val="center"/>
              <w:rPr>
                <w:sz w:val="20"/>
              </w:rPr>
            </w:pPr>
          </w:p>
        </w:tc>
        <w:tc>
          <w:tcPr>
            <w:tcW w:w="516" w:type="dxa"/>
            <w:vAlign w:val="center"/>
          </w:tcPr>
          <w:p w14:paraId="25C63E4B" w14:textId="77777777" w:rsidR="00D606EC" w:rsidRPr="00C35EA7" w:rsidRDefault="00D606EC" w:rsidP="00C35EA7">
            <w:pPr>
              <w:jc w:val="center"/>
              <w:rPr>
                <w:sz w:val="20"/>
              </w:rPr>
            </w:pPr>
          </w:p>
        </w:tc>
      </w:tr>
      <w:tr w:rsidR="00D606EC" w:rsidRPr="00A7622C" w14:paraId="659F4285" w14:textId="77777777" w:rsidTr="00C35EA7">
        <w:trPr>
          <w:trHeight w:val="70"/>
          <w:jc w:val="center"/>
        </w:trPr>
        <w:tc>
          <w:tcPr>
            <w:tcW w:w="516" w:type="dxa"/>
            <w:vMerge/>
            <w:vAlign w:val="center"/>
          </w:tcPr>
          <w:p w14:paraId="4B093949" w14:textId="77777777" w:rsidR="00D606EC" w:rsidRPr="00C35EA7" w:rsidRDefault="00D606EC" w:rsidP="00C35EA7">
            <w:pPr>
              <w:jc w:val="center"/>
              <w:rPr>
                <w:sz w:val="20"/>
              </w:rPr>
            </w:pPr>
          </w:p>
        </w:tc>
        <w:tc>
          <w:tcPr>
            <w:tcW w:w="1032" w:type="dxa"/>
            <w:gridSpan w:val="2"/>
            <w:tcBorders>
              <w:top w:val="nil"/>
              <w:bottom w:val="nil"/>
            </w:tcBorders>
            <w:vAlign w:val="center"/>
          </w:tcPr>
          <w:p w14:paraId="3BE790E4" w14:textId="77777777" w:rsidR="00D606EC" w:rsidRPr="00C35EA7" w:rsidRDefault="00D606EC" w:rsidP="00C35EA7">
            <w:pPr>
              <w:jc w:val="center"/>
              <w:rPr>
                <w:sz w:val="20"/>
              </w:rPr>
            </w:pPr>
          </w:p>
        </w:tc>
        <w:tc>
          <w:tcPr>
            <w:tcW w:w="516" w:type="dxa"/>
            <w:vAlign w:val="center"/>
          </w:tcPr>
          <w:p w14:paraId="3DAE5FD5" w14:textId="77777777" w:rsidR="00D606EC" w:rsidRPr="00C35EA7" w:rsidRDefault="00D606EC" w:rsidP="00C35EA7">
            <w:pPr>
              <w:jc w:val="center"/>
              <w:rPr>
                <w:sz w:val="20"/>
              </w:rPr>
            </w:pPr>
          </w:p>
        </w:tc>
      </w:tr>
      <w:tr w:rsidR="00D606EC" w:rsidRPr="00A7622C" w14:paraId="18ACDC60" w14:textId="77777777" w:rsidTr="00C35EA7">
        <w:trPr>
          <w:jc w:val="center"/>
        </w:trPr>
        <w:tc>
          <w:tcPr>
            <w:tcW w:w="516" w:type="dxa"/>
            <w:vAlign w:val="center"/>
          </w:tcPr>
          <w:p w14:paraId="29C7E7D9" w14:textId="77777777" w:rsidR="00D606EC" w:rsidRPr="00C35EA7" w:rsidRDefault="00D606EC" w:rsidP="00C35EA7">
            <w:pPr>
              <w:jc w:val="center"/>
              <w:rPr>
                <w:sz w:val="20"/>
              </w:rPr>
            </w:pPr>
          </w:p>
        </w:tc>
        <w:tc>
          <w:tcPr>
            <w:tcW w:w="1032" w:type="dxa"/>
            <w:gridSpan w:val="2"/>
            <w:tcBorders>
              <w:top w:val="nil"/>
              <w:bottom w:val="nil"/>
            </w:tcBorders>
            <w:vAlign w:val="center"/>
          </w:tcPr>
          <w:p w14:paraId="75162926" w14:textId="77777777" w:rsidR="00D606EC" w:rsidRPr="00C35EA7" w:rsidRDefault="00D606EC" w:rsidP="00C35EA7">
            <w:pPr>
              <w:jc w:val="center"/>
              <w:rPr>
                <w:sz w:val="20"/>
              </w:rPr>
            </w:pPr>
          </w:p>
        </w:tc>
        <w:tc>
          <w:tcPr>
            <w:tcW w:w="516" w:type="dxa"/>
            <w:vAlign w:val="center"/>
          </w:tcPr>
          <w:p w14:paraId="6E359548" w14:textId="77777777" w:rsidR="00D606EC" w:rsidRPr="00C35EA7" w:rsidRDefault="00D606EC" w:rsidP="00C35EA7">
            <w:pPr>
              <w:jc w:val="center"/>
              <w:rPr>
                <w:sz w:val="20"/>
              </w:rPr>
            </w:pPr>
          </w:p>
        </w:tc>
      </w:tr>
      <w:tr w:rsidR="00D606EC" w:rsidRPr="00A7622C" w14:paraId="67568735" w14:textId="77777777" w:rsidTr="00C35EA7">
        <w:trPr>
          <w:jc w:val="center"/>
        </w:trPr>
        <w:tc>
          <w:tcPr>
            <w:tcW w:w="516" w:type="dxa"/>
            <w:vAlign w:val="center"/>
          </w:tcPr>
          <w:p w14:paraId="3A8F1409" w14:textId="77777777" w:rsidR="00D606EC" w:rsidRPr="00C35EA7" w:rsidRDefault="00D606EC" w:rsidP="00C35EA7">
            <w:pPr>
              <w:jc w:val="center"/>
              <w:rPr>
                <w:sz w:val="20"/>
              </w:rPr>
            </w:pPr>
          </w:p>
        </w:tc>
        <w:tc>
          <w:tcPr>
            <w:tcW w:w="1032" w:type="dxa"/>
            <w:gridSpan w:val="2"/>
            <w:tcBorders>
              <w:top w:val="nil"/>
              <w:bottom w:val="nil"/>
            </w:tcBorders>
            <w:vAlign w:val="center"/>
          </w:tcPr>
          <w:p w14:paraId="1E0069D9" w14:textId="77777777" w:rsidR="00D606EC" w:rsidRPr="00C35EA7" w:rsidRDefault="00D606EC" w:rsidP="00C35EA7">
            <w:pPr>
              <w:jc w:val="center"/>
              <w:rPr>
                <w:sz w:val="20"/>
              </w:rPr>
            </w:pPr>
          </w:p>
        </w:tc>
        <w:tc>
          <w:tcPr>
            <w:tcW w:w="516" w:type="dxa"/>
            <w:vAlign w:val="center"/>
          </w:tcPr>
          <w:p w14:paraId="10E975BD" w14:textId="77777777" w:rsidR="00D606EC" w:rsidRPr="00C35EA7" w:rsidRDefault="00D606EC" w:rsidP="00C35EA7">
            <w:pPr>
              <w:jc w:val="center"/>
              <w:rPr>
                <w:sz w:val="20"/>
              </w:rPr>
            </w:pPr>
          </w:p>
        </w:tc>
      </w:tr>
      <w:tr w:rsidR="00D606EC" w:rsidRPr="00A7622C" w14:paraId="12DE4E63" w14:textId="77777777" w:rsidTr="00C35EA7">
        <w:trPr>
          <w:jc w:val="center"/>
        </w:trPr>
        <w:tc>
          <w:tcPr>
            <w:tcW w:w="516" w:type="dxa"/>
            <w:vAlign w:val="center"/>
          </w:tcPr>
          <w:p w14:paraId="7D8DFB41" w14:textId="77777777" w:rsidR="00D606EC" w:rsidRPr="00C35EA7" w:rsidRDefault="00D606EC" w:rsidP="00C35EA7">
            <w:pPr>
              <w:jc w:val="center"/>
              <w:rPr>
                <w:sz w:val="20"/>
              </w:rPr>
            </w:pPr>
          </w:p>
        </w:tc>
        <w:tc>
          <w:tcPr>
            <w:tcW w:w="1032" w:type="dxa"/>
            <w:gridSpan w:val="2"/>
            <w:tcBorders>
              <w:top w:val="nil"/>
              <w:bottom w:val="nil"/>
            </w:tcBorders>
            <w:vAlign w:val="center"/>
          </w:tcPr>
          <w:p w14:paraId="4AECE83F" w14:textId="77777777" w:rsidR="00D606EC" w:rsidRPr="00C35EA7" w:rsidRDefault="00D606EC" w:rsidP="00C35EA7">
            <w:pPr>
              <w:jc w:val="center"/>
              <w:rPr>
                <w:sz w:val="20"/>
              </w:rPr>
            </w:pPr>
          </w:p>
        </w:tc>
        <w:tc>
          <w:tcPr>
            <w:tcW w:w="516" w:type="dxa"/>
            <w:vAlign w:val="center"/>
          </w:tcPr>
          <w:p w14:paraId="7D9687A2" w14:textId="77777777" w:rsidR="00D606EC" w:rsidRPr="00C35EA7" w:rsidRDefault="00D606EC" w:rsidP="00C35EA7">
            <w:pPr>
              <w:jc w:val="center"/>
              <w:rPr>
                <w:sz w:val="20"/>
              </w:rPr>
            </w:pPr>
          </w:p>
        </w:tc>
      </w:tr>
      <w:tr w:rsidR="00D606EC" w:rsidRPr="00A7622C" w14:paraId="556E1531" w14:textId="77777777" w:rsidTr="00C35EA7">
        <w:trPr>
          <w:jc w:val="center"/>
        </w:trPr>
        <w:tc>
          <w:tcPr>
            <w:tcW w:w="516" w:type="dxa"/>
            <w:vAlign w:val="center"/>
          </w:tcPr>
          <w:p w14:paraId="7571DB3E" w14:textId="77777777" w:rsidR="00D606EC" w:rsidRPr="00C35EA7" w:rsidRDefault="00D606EC" w:rsidP="00C35EA7">
            <w:pPr>
              <w:jc w:val="center"/>
              <w:rPr>
                <w:sz w:val="20"/>
              </w:rPr>
            </w:pPr>
          </w:p>
        </w:tc>
        <w:tc>
          <w:tcPr>
            <w:tcW w:w="1032" w:type="dxa"/>
            <w:gridSpan w:val="2"/>
            <w:tcBorders>
              <w:top w:val="nil"/>
              <w:bottom w:val="nil"/>
            </w:tcBorders>
            <w:vAlign w:val="center"/>
          </w:tcPr>
          <w:p w14:paraId="2BF4CAF7" w14:textId="77777777" w:rsidR="00D606EC" w:rsidRPr="00C35EA7" w:rsidRDefault="007C7BDA" w:rsidP="00C35EA7">
            <w:pPr>
              <w:jc w:val="center"/>
              <w:rPr>
                <w:sz w:val="20"/>
              </w:rPr>
            </w:pPr>
            <w:r w:rsidRPr="00C35EA7">
              <w:rPr>
                <w:sz w:val="20"/>
              </w:rPr>
              <w:t>P6</w:t>
            </w:r>
          </w:p>
        </w:tc>
        <w:tc>
          <w:tcPr>
            <w:tcW w:w="516" w:type="dxa"/>
            <w:vAlign w:val="center"/>
          </w:tcPr>
          <w:p w14:paraId="691B3FDE" w14:textId="77777777" w:rsidR="00D606EC" w:rsidRPr="00C35EA7" w:rsidRDefault="00D606EC" w:rsidP="00C35EA7">
            <w:pPr>
              <w:jc w:val="center"/>
              <w:rPr>
                <w:sz w:val="20"/>
              </w:rPr>
            </w:pPr>
          </w:p>
        </w:tc>
      </w:tr>
      <w:tr w:rsidR="00D606EC" w:rsidRPr="00A7622C" w14:paraId="171A12DF" w14:textId="77777777" w:rsidTr="00C35EA7">
        <w:trPr>
          <w:jc w:val="center"/>
        </w:trPr>
        <w:tc>
          <w:tcPr>
            <w:tcW w:w="516" w:type="dxa"/>
            <w:vAlign w:val="center"/>
          </w:tcPr>
          <w:p w14:paraId="7B2FE811" w14:textId="77777777" w:rsidR="00D606EC" w:rsidRPr="00C35EA7" w:rsidRDefault="00D606EC" w:rsidP="00C35EA7">
            <w:pPr>
              <w:jc w:val="center"/>
              <w:rPr>
                <w:sz w:val="20"/>
              </w:rPr>
            </w:pPr>
          </w:p>
        </w:tc>
        <w:tc>
          <w:tcPr>
            <w:tcW w:w="1032" w:type="dxa"/>
            <w:gridSpan w:val="2"/>
            <w:tcBorders>
              <w:top w:val="nil"/>
              <w:bottom w:val="nil"/>
            </w:tcBorders>
            <w:vAlign w:val="center"/>
          </w:tcPr>
          <w:p w14:paraId="77E6CA42" w14:textId="77777777" w:rsidR="00D606EC" w:rsidRPr="00C35EA7" w:rsidRDefault="00D606EC" w:rsidP="00C35EA7">
            <w:pPr>
              <w:jc w:val="center"/>
              <w:rPr>
                <w:sz w:val="20"/>
              </w:rPr>
            </w:pPr>
          </w:p>
        </w:tc>
        <w:tc>
          <w:tcPr>
            <w:tcW w:w="516" w:type="dxa"/>
            <w:vAlign w:val="center"/>
          </w:tcPr>
          <w:p w14:paraId="6BEA505E" w14:textId="77777777" w:rsidR="00D606EC" w:rsidRPr="00C35EA7" w:rsidRDefault="00D606EC" w:rsidP="00C35EA7">
            <w:pPr>
              <w:jc w:val="center"/>
              <w:rPr>
                <w:sz w:val="20"/>
              </w:rPr>
            </w:pPr>
          </w:p>
        </w:tc>
      </w:tr>
      <w:tr w:rsidR="00D606EC" w:rsidRPr="00A7622C" w14:paraId="324D6870" w14:textId="77777777" w:rsidTr="00C35EA7">
        <w:trPr>
          <w:jc w:val="center"/>
        </w:trPr>
        <w:tc>
          <w:tcPr>
            <w:tcW w:w="516" w:type="dxa"/>
            <w:vAlign w:val="center"/>
          </w:tcPr>
          <w:p w14:paraId="5E52BE11" w14:textId="77777777" w:rsidR="00D606EC" w:rsidRPr="00C35EA7" w:rsidRDefault="00D606EC" w:rsidP="00C35EA7">
            <w:pPr>
              <w:jc w:val="center"/>
              <w:rPr>
                <w:sz w:val="20"/>
              </w:rPr>
            </w:pPr>
          </w:p>
        </w:tc>
        <w:tc>
          <w:tcPr>
            <w:tcW w:w="1032" w:type="dxa"/>
            <w:gridSpan w:val="2"/>
            <w:tcBorders>
              <w:top w:val="nil"/>
              <w:bottom w:val="nil"/>
            </w:tcBorders>
            <w:vAlign w:val="center"/>
          </w:tcPr>
          <w:p w14:paraId="27526FD7" w14:textId="77777777" w:rsidR="00D606EC" w:rsidRPr="00C35EA7" w:rsidRDefault="00D606EC" w:rsidP="00C35EA7">
            <w:pPr>
              <w:jc w:val="center"/>
              <w:rPr>
                <w:sz w:val="20"/>
              </w:rPr>
            </w:pPr>
          </w:p>
        </w:tc>
        <w:tc>
          <w:tcPr>
            <w:tcW w:w="516" w:type="dxa"/>
            <w:vAlign w:val="center"/>
          </w:tcPr>
          <w:p w14:paraId="20994088" w14:textId="77777777" w:rsidR="00D606EC" w:rsidRPr="00C35EA7" w:rsidRDefault="00D606EC" w:rsidP="00C35EA7">
            <w:pPr>
              <w:jc w:val="center"/>
              <w:rPr>
                <w:sz w:val="20"/>
              </w:rPr>
            </w:pPr>
          </w:p>
        </w:tc>
      </w:tr>
      <w:tr w:rsidR="00D606EC" w:rsidRPr="00A7622C" w14:paraId="4DD91C83" w14:textId="77777777" w:rsidTr="00C35EA7">
        <w:trPr>
          <w:jc w:val="center"/>
        </w:trPr>
        <w:tc>
          <w:tcPr>
            <w:tcW w:w="516" w:type="dxa"/>
            <w:vAlign w:val="center"/>
          </w:tcPr>
          <w:p w14:paraId="5EAC7205" w14:textId="77777777" w:rsidR="00D606EC" w:rsidRPr="00C35EA7" w:rsidRDefault="00D606EC" w:rsidP="00C35EA7">
            <w:pPr>
              <w:jc w:val="center"/>
              <w:rPr>
                <w:sz w:val="20"/>
              </w:rPr>
            </w:pPr>
          </w:p>
        </w:tc>
        <w:tc>
          <w:tcPr>
            <w:tcW w:w="1032" w:type="dxa"/>
            <w:gridSpan w:val="2"/>
            <w:tcBorders>
              <w:top w:val="nil"/>
              <w:bottom w:val="nil"/>
            </w:tcBorders>
            <w:vAlign w:val="center"/>
          </w:tcPr>
          <w:p w14:paraId="189F01C9" w14:textId="77777777" w:rsidR="00D606EC" w:rsidRPr="00C35EA7" w:rsidRDefault="00D606EC" w:rsidP="00C35EA7">
            <w:pPr>
              <w:jc w:val="center"/>
              <w:rPr>
                <w:sz w:val="20"/>
              </w:rPr>
            </w:pPr>
          </w:p>
        </w:tc>
        <w:tc>
          <w:tcPr>
            <w:tcW w:w="516" w:type="dxa"/>
            <w:vAlign w:val="center"/>
          </w:tcPr>
          <w:p w14:paraId="271438F0" w14:textId="77777777" w:rsidR="00D606EC" w:rsidRPr="00C35EA7" w:rsidRDefault="00D606EC" w:rsidP="00C35EA7">
            <w:pPr>
              <w:jc w:val="center"/>
              <w:rPr>
                <w:sz w:val="20"/>
              </w:rPr>
            </w:pPr>
          </w:p>
        </w:tc>
      </w:tr>
      <w:tr w:rsidR="00D606EC" w:rsidRPr="00A7622C" w14:paraId="07941FCB" w14:textId="77777777" w:rsidTr="00C35EA7">
        <w:trPr>
          <w:jc w:val="center"/>
        </w:trPr>
        <w:tc>
          <w:tcPr>
            <w:tcW w:w="516" w:type="dxa"/>
            <w:vAlign w:val="center"/>
          </w:tcPr>
          <w:p w14:paraId="1D27B8D1" w14:textId="77777777" w:rsidR="00D606EC" w:rsidRPr="00C35EA7" w:rsidRDefault="00D606EC" w:rsidP="00C35EA7">
            <w:pPr>
              <w:jc w:val="center"/>
              <w:rPr>
                <w:sz w:val="20"/>
              </w:rPr>
            </w:pPr>
          </w:p>
        </w:tc>
        <w:tc>
          <w:tcPr>
            <w:tcW w:w="1032" w:type="dxa"/>
            <w:gridSpan w:val="2"/>
            <w:tcBorders>
              <w:top w:val="nil"/>
              <w:bottom w:val="nil"/>
            </w:tcBorders>
            <w:vAlign w:val="center"/>
          </w:tcPr>
          <w:p w14:paraId="17E9DAA2" w14:textId="77777777" w:rsidR="00D606EC" w:rsidRPr="00C35EA7" w:rsidRDefault="00D606EC" w:rsidP="00C35EA7">
            <w:pPr>
              <w:jc w:val="center"/>
              <w:rPr>
                <w:sz w:val="20"/>
              </w:rPr>
            </w:pPr>
          </w:p>
        </w:tc>
        <w:tc>
          <w:tcPr>
            <w:tcW w:w="516" w:type="dxa"/>
            <w:vAlign w:val="center"/>
          </w:tcPr>
          <w:p w14:paraId="01752EE1" w14:textId="77777777" w:rsidR="00D606EC" w:rsidRPr="00C35EA7" w:rsidRDefault="00D606EC" w:rsidP="00C35EA7">
            <w:pPr>
              <w:jc w:val="center"/>
              <w:rPr>
                <w:sz w:val="20"/>
              </w:rPr>
            </w:pPr>
          </w:p>
        </w:tc>
      </w:tr>
      <w:tr w:rsidR="00D606EC" w:rsidRPr="00A7622C" w14:paraId="75479FDE" w14:textId="77777777" w:rsidTr="00C35EA7">
        <w:trPr>
          <w:jc w:val="center"/>
        </w:trPr>
        <w:tc>
          <w:tcPr>
            <w:tcW w:w="516" w:type="dxa"/>
            <w:vMerge w:val="restart"/>
            <w:vAlign w:val="center"/>
          </w:tcPr>
          <w:p w14:paraId="58946F1C" w14:textId="037711A5" w:rsidR="00D606EC" w:rsidRPr="00C35EA7" w:rsidRDefault="00000000" w:rsidP="00C35EA7">
            <w:pPr>
              <w:jc w:val="center"/>
              <w:rPr>
                <w:sz w:val="20"/>
              </w:rPr>
            </w:pPr>
            <w:hyperlink r:id="rId6866" w:anchor="Sit_Ile_Longue_d_L2" w:history="1">
              <w:r w:rsidR="00D606EC" w:rsidRPr="00C35EA7">
                <w:rPr>
                  <w:rStyle w:val="Hyperlink"/>
                  <w:sz w:val="20"/>
                </w:rPr>
                <w:t>L2</w:t>
              </w:r>
            </w:hyperlink>
          </w:p>
        </w:tc>
        <w:tc>
          <w:tcPr>
            <w:tcW w:w="1032" w:type="dxa"/>
            <w:gridSpan w:val="2"/>
            <w:tcBorders>
              <w:top w:val="nil"/>
              <w:bottom w:val="nil"/>
            </w:tcBorders>
            <w:vAlign w:val="center"/>
          </w:tcPr>
          <w:p w14:paraId="51776BA3" w14:textId="77777777" w:rsidR="00D606EC" w:rsidRPr="00C35EA7" w:rsidRDefault="00D606EC" w:rsidP="00C35EA7">
            <w:pPr>
              <w:jc w:val="center"/>
              <w:rPr>
                <w:sz w:val="20"/>
              </w:rPr>
            </w:pPr>
          </w:p>
        </w:tc>
        <w:tc>
          <w:tcPr>
            <w:tcW w:w="516" w:type="dxa"/>
            <w:vAlign w:val="center"/>
          </w:tcPr>
          <w:p w14:paraId="6D6921EE" w14:textId="77777777" w:rsidR="00D606EC" w:rsidRPr="00C35EA7" w:rsidRDefault="00D606EC" w:rsidP="00C35EA7">
            <w:pPr>
              <w:jc w:val="center"/>
              <w:rPr>
                <w:sz w:val="20"/>
              </w:rPr>
            </w:pPr>
          </w:p>
        </w:tc>
      </w:tr>
      <w:tr w:rsidR="00D606EC" w:rsidRPr="00A7622C" w14:paraId="2EC4D25B" w14:textId="77777777" w:rsidTr="00C35EA7">
        <w:trPr>
          <w:jc w:val="center"/>
        </w:trPr>
        <w:tc>
          <w:tcPr>
            <w:tcW w:w="516" w:type="dxa"/>
            <w:vMerge/>
            <w:vAlign w:val="center"/>
          </w:tcPr>
          <w:p w14:paraId="57CD03F4" w14:textId="77777777" w:rsidR="00D606EC" w:rsidRPr="00C35EA7" w:rsidRDefault="00D606EC" w:rsidP="00C35EA7">
            <w:pPr>
              <w:jc w:val="center"/>
              <w:rPr>
                <w:sz w:val="20"/>
              </w:rPr>
            </w:pPr>
          </w:p>
        </w:tc>
        <w:tc>
          <w:tcPr>
            <w:tcW w:w="1032" w:type="dxa"/>
            <w:gridSpan w:val="2"/>
            <w:tcBorders>
              <w:top w:val="nil"/>
              <w:bottom w:val="nil"/>
            </w:tcBorders>
            <w:vAlign w:val="center"/>
          </w:tcPr>
          <w:p w14:paraId="6F1D8EAA" w14:textId="77777777" w:rsidR="00D606EC" w:rsidRPr="00C35EA7" w:rsidRDefault="00D606EC" w:rsidP="00C35EA7">
            <w:pPr>
              <w:jc w:val="center"/>
              <w:rPr>
                <w:sz w:val="20"/>
              </w:rPr>
            </w:pPr>
          </w:p>
        </w:tc>
        <w:tc>
          <w:tcPr>
            <w:tcW w:w="516" w:type="dxa"/>
            <w:vAlign w:val="center"/>
          </w:tcPr>
          <w:p w14:paraId="5BF70698" w14:textId="638B38AA" w:rsidR="00D606EC" w:rsidRPr="00C35EA7" w:rsidRDefault="00000000" w:rsidP="00C35EA7">
            <w:pPr>
              <w:jc w:val="center"/>
              <w:rPr>
                <w:sz w:val="20"/>
              </w:rPr>
            </w:pPr>
            <w:hyperlink r:id="rId6867" w:history="1">
              <w:r w:rsidR="00D606EC" w:rsidRPr="00C35EA7">
                <w:rPr>
                  <w:rStyle w:val="Hyperlink"/>
                  <w:sz w:val="20"/>
                </w:rPr>
                <w:t>R1</w:t>
              </w:r>
            </w:hyperlink>
          </w:p>
        </w:tc>
      </w:tr>
      <w:tr w:rsidR="005D10B6" w:rsidRPr="00A7622C" w14:paraId="7355672D" w14:textId="77777777" w:rsidTr="00C35EA7">
        <w:trPr>
          <w:jc w:val="center"/>
        </w:trPr>
        <w:tc>
          <w:tcPr>
            <w:tcW w:w="516" w:type="dxa"/>
            <w:vAlign w:val="center"/>
          </w:tcPr>
          <w:p w14:paraId="4FC6BE6E" w14:textId="77777777" w:rsidR="00D606EC" w:rsidRPr="00C35EA7" w:rsidRDefault="00D606EC" w:rsidP="00C35EA7">
            <w:pPr>
              <w:jc w:val="center"/>
              <w:rPr>
                <w:sz w:val="20"/>
              </w:rPr>
            </w:pPr>
          </w:p>
        </w:tc>
        <w:tc>
          <w:tcPr>
            <w:tcW w:w="1032" w:type="dxa"/>
            <w:gridSpan w:val="2"/>
            <w:tcBorders>
              <w:top w:val="nil"/>
            </w:tcBorders>
            <w:vAlign w:val="center"/>
          </w:tcPr>
          <w:p w14:paraId="168465D8" w14:textId="77777777" w:rsidR="00D606EC" w:rsidRPr="00C35EA7" w:rsidRDefault="00D606EC" w:rsidP="00C35EA7">
            <w:pPr>
              <w:jc w:val="center"/>
              <w:rPr>
                <w:sz w:val="20"/>
              </w:rPr>
            </w:pPr>
          </w:p>
        </w:tc>
        <w:tc>
          <w:tcPr>
            <w:tcW w:w="516" w:type="dxa"/>
            <w:vAlign w:val="center"/>
          </w:tcPr>
          <w:p w14:paraId="7043C7D0" w14:textId="77777777" w:rsidR="00D606EC" w:rsidRPr="00C35EA7" w:rsidRDefault="00D606EC" w:rsidP="00C35EA7">
            <w:pPr>
              <w:jc w:val="center"/>
              <w:rPr>
                <w:sz w:val="20"/>
              </w:rPr>
            </w:pPr>
          </w:p>
        </w:tc>
      </w:tr>
    </w:tbl>
    <w:p w14:paraId="2E6429DA" w14:textId="77777777" w:rsidR="00D606EC" w:rsidRPr="00D353FC" w:rsidRDefault="00D606EC" w:rsidP="00D606EC">
      <w:pPr>
        <w:jc w:val="center"/>
        <w:rPr>
          <w:i/>
        </w:rPr>
      </w:pPr>
      <w:r>
        <w:rPr>
          <w:i/>
        </w:rPr>
        <w:t>Entrée du cairn</w:t>
      </w:r>
    </w:p>
    <w:p w14:paraId="53A65774" w14:textId="77777777" w:rsidR="00D606EC" w:rsidRDefault="00364DE9" w:rsidP="00242C0F">
      <w:r>
        <w:t>(SS BIB)</w:t>
      </w:r>
    </w:p>
    <w:p w14:paraId="2F75CD04" w14:textId="77777777" w:rsidR="00364DE9" w:rsidRDefault="00364DE9" w:rsidP="00242C0F"/>
    <w:p w14:paraId="5546DE0E" w14:textId="77777777" w:rsidR="00D606EC" w:rsidRDefault="00D606EC" w:rsidP="00242C0F"/>
    <w:p w14:paraId="1AC1A37E" w14:textId="627957B0" w:rsidR="008905C8" w:rsidRPr="0032190F" w:rsidRDefault="008905C8" w:rsidP="003C7F91">
      <w:pPr>
        <w:jc w:val="both"/>
        <w:rPr>
          <w:lang w:val="fr-FR"/>
        </w:rPr>
      </w:pPr>
      <w:r w:rsidRPr="0032190F">
        <w:rPr>
          <w:lang w:val="fr-FR"/>
        </w:rPr>
        <w:t>Au moins 3 "</w:t>
      </w:r>
      <w:hyperlink r:id="rId6868" w:anchor="Cul_Art_TAC_T_a_idole_bret" w:history="1">
        <w:r w:rsidRPr="0032190F">
          <w:rPr>
            <w:rStyle w:val="Hyperlink"/>
            <w:lang w:val="fr-FR"/>
          </w:rPr>
          <w:t>idole en écusson</w:t>
        </w:r>
      </w:hyperlink>
      <w:r w:rsidRPr="0032190F">
        <w:rPr>
          <w:lang w:val="fr-FR"/>
        </w:rPr>
        <w:t>" (SS BIB)</w:t>
      </w:r>
      <w:r w:rsidR="003C7F91" w:rsidRPr="0032190F">
        <w:rPr>
          <w:lang w:val="fr-FR"/>
        </w:rPr>
        <w:t>. Forme(s) rectangulaire(s) avec rostre (BIB 2353) à rapprocher de l' "</w:t>
      </w:r>
      <w:hyperlink r:id="rId6869" w:anchor="Cul_Art_TAC_T_a_idole_bret" w:history="1">
        <w:r w:rsidR="003C7F91" w:rsidRPr="0032190F">
          <w:rPr>
            <w:rStyle w:val="Hyperlink"/>
            <w:lang w:val="fr-FR"/>
          </w:rPr>
          <w:t>idole en écusson</w:t>
        </w:r>
      </w:hyperlink>
      <w:r w:rsidR="003C7F91" w:rsidRPr="0032190F">
        <w:rPr>
          <w:lang w:val="fr-FR"/>
        </w:rPr>
        <w:t>" (SS BIB)</w:t>
      </w:r>
    </w:p>
    <w:p w14:paraId="11A9DB8A" w14:textId="77777777" w:rsidR="008905C8" w:rsidRPr="0032190F" w:rsidRDefault="008905C8" w:rsidP="00242C0F">
      <w:pPr>
        <w:rPr>
          <w:lang w:val="fr-FR"/>
        </w:rPr>
      </w:pPr>
    </w:p>
    <w:p w14:paraId="3C57EA8A" w14:textId="77777777" w:rsidR="008905C8" w:rsidRPr="0032190F" w:rsidRDefault="008905C8" w:rsidP="008905C8">
      <w:pPr>
        <w:pStyle w:val="Heading3"/>
      </w:pPr>
      <w:bookmarkStart w:id="2945" w:name="Sit_Ile_Longue_d_L2"/>
      <w:r w:rsidRPr="0032190F">
        <w:lastRenderedPageBreak/>
        <w:t>L2</w:t>
      </w:r>
    </w:p>
    <w:bookmarkEnd w:id="2945"/>
    <w:p w14:paraId="13CD8CD2" w14:textId="6059BB72" w:rsidR="00CC2667" w:rsidRPr="0032190F" w:rsidRDefault="008905C8" w:rsidP="00242C0F">
      <w:pPr>
        <w:rPr>
          <w:lang w:val="fr-FR"/>
        </w:rPr>
      </w:pPr>
      <w:r w:rsidRPr="0032190F">
        <w:rPr>
          <w:lang w:val="fr-FR"/>
        </w:rPr>
        <w:t>"</w:t>
      </w:r>
      <w:hyperlink r:id="rId6870" w:anchor="Cul_Art_TAC_T_a_idole_bret" w:history="1">
        <w:r w:rsidRPr="0032190F">
          <w:rPr>
            <w:rStyle w:val="Hyperlink"/>
            <w:lang w:val="fr-FR"/>
          </w:rPr>
          <w:t>idole en écusson</w:t>
        </w:r>
      </w:hyperlink>
      <w:r w:rsidRPr="0032190F">
        <w:rPr>
          <w:lang w:val="fr-FR"/>
        </w:rPr>
        <w:t xml:space="preserve">" (SS BIB) à incisions sinueuses rayonnantes (BIB 1738 p. 68) </w:t>
      </w:r>
      <w:r w:rsidR="00893371">
        <w:rPr>
          <w:lang w:val="fr-FR"/>
        </w:rPr>
        <w:t xml:space="preserve">Débordement des appendices de l' </w:t>
      </w:r>
      <w:r w:rsidR="00893371" w:rsidRPr="00893371">
        <w:rPr>
          <w:lang w:val="fr-FR"/>
        </w:rPr>
        <w:t>idole en écusson</w:t>
      </w:r>
      <w:r w:rsidR="00893371">
        <w:rPr>
          <w:lang w:val="fr-FR"/>
        </w:rPr>
        <w:t xml:space="preserve"> sur un changement de face (// </w:t>
      </w:r>
      <w:hyperlink r:id="rId6871" w:anchor="Sit_Table_Marchand" w:history="1">
        <w:r w:rsidR="00893371" w:rsidRPr="0032190F">
          <w:rPr>
            <w:rStyle w:val="Hyperlink"/>
            <w:lang w:val="fr-FR"/>
          </w:rPr>
          <w:t>Table des Marchands</w:t>
        </w:r>
      </w:hyperlink>
      <w:r w:rsidR="00893371" w:rsidRPr="00893371">
        <w:rPr>
          <w:rStyle w:val="Hyperlink"/>
          <w:color w:val="000000"/>
          <w:u w:val="none"/>
          <w:lang w:val="fr-FR"/>
        </w:rPr>
        <w:t>)</w:t>
      </w:r>
      <w:r w:rsidR="00893371">
        <w:rPr>
          <w:rStyle w:val="Hyperlink"/>
          <w:color w:val="000000"/>
          <w:u w:val="none"/>
          <w:lang w:val="fr-FR"/>
        </w:rPr>
        <w:t xml:space="preserve"> (SS BIB) </w:t>
      </w:r>
    </w:p>
    <w:p w14:paraId="4FA02237" w14:textId="77777777" w:rsidR="00D606EC" w:rsidRPr="0032190F" w:rsidRDefault="00D606EC" w:rsidP="00242C0F">
      <w:pPr>
        <w:rPr>
          <w:lang w:val="fr-FR"/>
        </w:rPr>
      </w:pPr>
    </w:p>
    <w:p w14:paraId="4D4D6E39" w14:textId="77777777" w:rsidR="00D606EC" w:rsidRPr="0032190F" w:rsidRDefault="00D606EC" w:rsidP="00D606EC">
      <w:pPr>
        <w:pStyle w:val="Heading3"/>
      </w:pPr>
      <w:bookmarkStart w:id="2946" w:name="Sit_Ile_Longue_d_R1"/>
      <w:r w:rsidRPr="0032190F">
        <w:t>R1</w:t>
      </w:r>
    </w:p>
    <w:bookmarkEnd w:id="2946"/>
    <w:p w14:paraId="2E8A5D2C" w14:textId="77777777" w:rsidR="00E44CD4" w:rsidRPr="0032190F" w:rsidRDefault="00E44CD4" w:rsidP="00242C0F">
      <w:pPr>
        <w:rPr>
          <w:lang w:val="fr-FR"/>
        </w:rPr>
      </w:pPr>
    </w:p>
    <w:p w14:paraId="0D251A02" w14:textId="77777777" w:rsidR="007C7BDA" w:rsidRPr="0032190F" w:rsidRDefault="007C7BDA" w:rsidP="007C7BDA">
      <w:pPr>
        <w:pStyle w:val="Heading3"/>
      </w:pPr>
      <w:r w:rsidRPr="0032190F">
        <w:t>P6</w:t>
      </w:r>
    </w:p>
    <w:p w14:paraId="63637AF8" w14:textId="77777777" w:rsidR="007C7BDA" w:rsidRPr="0032190F" w:rsidRDefault="007C7BDA" w:rsidP="00242C0F">
      <w:pPr>
        <w:rPr>
          <w:lang w:val="fr-FR"/>
        </w:rPr>
      </w:pPr>
      <w:r w:rsidRPr="0032190F">
        <w:rPr>
          <w:lang w:val="fr-FR"/>
        </w:rPr>
        <w:br/>
        <w:t>Dalle de plafond 6 représentation d'arc (BIB 2435)</w:t>
      </w:r>
    </w:p>
    <w:p w14:paraId="7A71576E" w14:textId="77777777" w:rsidR="007C7BDA" w:rsidRPr="0032190F" w:rsidRDefault="007C7BDA" w:rsidP="00242C0F">
      <w:pPr>
        <w:rPr>
          <w:lang w:val="fr-FR"/>
        </w:rPr>
      </w:pPr>
    </w:p>
    <w:p w14:paraId="693400E8" w14:textId="77777777" w:rsidR="001856C4" w:rsidRPr="0032190F" w:rsidRDefault="006E4836" w:rsidP="00426FF9">
      <w:pPr>
        <w:pStyle w:val="Heading1"/>
      </w:pPr>
      <w:bookmarkStart w:id="2947" w:name="Sit_Guennoc"/>
      <w:r w:rsidRPr="0032190F">
        <w:t>G</w:t>
      </w:r>
      <w:r w:rsidR="00A10BB9" w:rsidRPr="0032190F">
        <w:t>U</w:t>
      </w:r>
      <w:r w:rsidRPr="0032190F">
        <w:t>ENNOC</w:t>
      </w:r>
    </w:p>
    <w:p w14:paraId="0B13BE7E" w14:textId="77777777" w:rsidR="001856C4" w:rsidRPr="00DD3B87" w:rsidRDefault="001856C4" w:rsidP="001856C4">
      <w:pPr>
        <w:rPr>
          <w:sz w:val="20"/>
          <w:lang w:val="fr-FR"/>
        </w:rPr>
      </w:pPr>
      <w:bookmarkStart w:id="2948" w:name="Sit_Gaignoc"/>
      <w:bookmarkEnd w:id="2947"/>
      <w:r w:rsidRPr="00DD3B87">
        <w:rPr>
          <w:sz w:val="20"/>
          <w:lang w:val="fr-FR"/>
        </w:rPr>
        <w:t>Gaignog</w:t>
      </w:r>
    </w:p>
    <w:bookmarkEnd w:id="2948"/>
    <w:p w14:paraId="0F7FA511" w14:textId="77777777" w:rsidR="006E4836" w:rsidRPr="0032190F" w:rsidRDefault="006E4836" w:rsidP="00242C0F">
      <w:pPr>
        <w:rPr>
          <w:lang w:val="fr-FR"/>
        </w:rPr>
      </w:pPr>
    </w:p>
    <w:p w14:paraId="2EEC46FB" w14:textId="76FC0648" w:rsidR="006E4836" w:rsidRPr="0032190F" w:rsidRDefault="00000000" w:rsidP="00BD4CE7">
      <w:pPr>
        <w:rPr>
          <w:lang w:val="fr-FR"/>
        </w:rPr>
      </w:pPr>
      <w:hyperlink r:id="rId6872" w:anchor="Cul_Megalith_t_dolmen_couloir" w:history="1">
        <w:r w:rsidR="002A39C1" w:rsidRPr="0032190F">
          <w:rPr>
            <w:rStyle w:val="Hyperlink"/>
            <w:lang w:val="fr-FR"/>
          </w:rPr>
          <w:t>Tombe à couloir</w:t>
        </w:r>
      </w:hyperlink>
      <w:r w:rsidR="002A39C1" w:rsidRPr="0032190F">
        <w:rPr>
          <w:lang w:val="fr-FR"/>
        </w:rPr>
        <w:t xml:space="preserve"> de l'</w:t>
      </w:r>
      <w:r w:rsidR="006E4836" w:rsidRPr="0032190F">
        <w:rPr>
          <w:lang w:val="fr-FR"/>
        </w:rPr>
        <w:t>Ile Guennoc</w:t>
      </w:r>
      <w:r w:rsidR="00BD4CE7" w:rsidRPr="0032190F">
        <w:rPr>
          <w:lang w:val="fr-FR"/>
        </w:rPr>
        <w:t xml:space="preserve"> (Landéda)</w:t>
      </w:r>
      <w:r w:rsidR="006E4836" w:rsidRPr="0032190F">
        <w:rPr>
          <w:lang w:val="fr-FR"/>
        </w:rPr>
        <w:t xml:space="preserve">. </w:t>
      </w:r>
      <w:r w:rsidR="002A39C1" w:rsidRPr="0032190F">
        <w:rPr>
          <w:lang w:val="fr-FR"/>
        </w:rPr>
        <w:t>Une d</w:t>
      </w:r>
      <w:r w:rsidR="00BD4CE7" w:rsidRPr="0032190F">
        <w:rPr>
          <w:lang w:val="fr-FR"/>
        </w:rPr>
        <w:t xml:space="preserve">alle </w:t>
      </w:r>
      <w:r w:rsidR="002A39C1" w:rsidRPr="0032190F">
        <w:rPr>
          <w:lang w:val="fr-FR"/>
        </w:rPr>
        <w:t xml:space="preserve">est </w:t>
      </w:r>
      <w:r w:rsidR="00BD4CE7" w:rsidRPr="0032190F">
        <w:rPr>
          <w:lang w:val="fr-FR"/>
        </w:rPr>
        <w:t xml:space="preserve"> ornée de s</w:t>
      </w:r>
      <w:r w:rsidR="006E4836" w:rsidRPr="0032190F">
        <w:rPr>
          <w:lang w:val="fr-FR"/>
        </w:rPr>
        <w:t xml:space="preserve">ignes </w:t>
      </w:r>
      <w:hyperlink r:id="rId6873" w:anchor="Cul_Art_TAC_T_x_jugiforme" w:history="1">
        <w:r w:rsidR="0061128F" w:rsidRPr="0032190F">
          <w:rPr>
            <w:rStyle w:val="Hyperlink"/>
            <w:lang w:val="fr-FR"/>
          </w:rPr>
          <w:t>jug</w:t>
        </w:r>
        <w:r w:rsidR="006E4836" w:rsidRPr="0032190F">
          <w:rPr>
            <w:rStyle w:val="Hyperlink"/>
            <w:lang w:val="fr-FR"/>
          </w:rPr>
          <w:t>iformes</w:t>
        </w:r>
      </w:hyperlink>
      <w:r w:rsidR="006E4836" w:rsidRPr="0032190F">
        <w:rPr>
          <w:lang w:val="fr-FR"/>
        </w:rPr>
        <w:t xml:space="preserve"> </w:t>
      </w:r>
      <w:r w:rsidR="00BD4CE7" w:rsidRPr="0032190F">
        <w:rPr>
          <w:lang w:val="fr-FR"/>
        </w:rPr>
        <w:t xml:space="preserve">(BIB 2383) </w:t>
      </w:r>
      <w:r w:rsidR="00A10BB9" w:rsidRPr="0032190F">
        <w:rPr>
          <w:lang w:val="fr-FR"/>
        </w:rPr>
        <w:t xml:space="preserve"> </w:t>
      </w:r>
      <w:r w:rsidR="00BD4CE7" w:rsidRPr="0032190F">
        <w:rPr>
          <w:lang w:val="fr-FR"/>
        </w:rPr>
        <w:t xml:space="preserve">Construction </w:t>
      </w:r>
      <w:r w:rsidR="002A39C1" w:rsidRPr="0032190F">
        <w:rPr>
          <w:lang w:val="fr-FR"/>
        </w:rPr>
        <w:t xml:space="preserve">vers le </w:t>
      </w:r>
      <w:r w:rsidR="00BD4CE7" w:rsidRPr="0032190F">
        <w:rPr>
          <w:lang w:val="fr-FR"/>
        </w:rPr>
        <w:t xml:space="preserve">debut ou du milieu du </w:t>
      </w:r>
      <w:r w:rsidR="002A39C1" w:rsidRPr="0032190F">
        <w:rPr>
          <w:lang w:val="fr-FR"/>
        </w:rPr>
        <w:t>5e</w:t>
      </w:r>
      <w:r w:rsidR="00BD4CE7" w:rsidRPr="0032190F">
        <w:rPr>
          <w:lang w:val="fr-FR"/>
        </w:rPr>
        <w:t xml:space="preserve"> millenaire</w:t>
      </w:r>
      <w:r w:rsidR="002A39C1" w:rsidRPr="0032190F">
        <w:rPr>
          <w:lang w:val="fr-FR"/>
        </w:rPr>
        <w:t xml:space="preserve"> aec</w:t>
      </w:r>
      <w:r w:rsidR="00BD4CE7" w:rsidRPr="0032190F">
        <w:rPr>
          <w:lang w:val="fr-FR"/>
        </w:rPr>
        <w:t xml:space="preserve"> (Giot</w:t>
      </w:r>
      <w:r w:rsidR="002A39C1" w:rsidRPr="0032190F">
        <w:rPr>
          <w:lang w:val="fr-FR"/>
        </w:rPr>
        <w:t xml:space="preserve"> </w:t>
      </w:r>
      <w:r w:rsidR="00BD4CE7" w:rsidRPr="0032190F">
        <w:rPr>
          <w:lang w:val="fr-FR"/>
        </w:rPr>
        <w:t>et al., 1994)</w:t>
      </w:r>
      <w:r w:rsidR="002A39C1" w:rsidRPr="0032190F">
        <w:rPr>
          <w:lang w:val="fr-FR"/>
        </w:rPr>
        <w:t xml:space="preserve"> (BIB 2383)</w:t>
      </w:r>
    </w:p>
    <w:p w14:paraId="396BE1CD" w14:textId="77777777" w:rsidR="001856C4" w:rsidRPr="0032190F" w:rsidRDefault="001856C4" w:rsidP="001856C4">
      <w:pPr>
        <w:rPr>
          <w:lang w:val="fr-FR"/>
        </w:rPr>
      </w:pPr>
      <w:r w:rsidRPr="0032190F">
        <w:rPr>
          <w:lang w:val="fr-FR"/>
        </w:rPr>
        <w:t>Cairn.</w:t>
      </w:r>
    </w:p>
    <w:p w14:paraId="7AC24E69" w14:textId="77777777" w:rsidR="001856C4" w:rsidRPr="0032190F" w:rsidRDefault="001856C4" w:rsidP="001856C4">
      <w:pPr>
        <w:autoSpaceDE w:val="0"/>
        <w:autoSpaceDN w:val="0"/>
        <w:adjustRightInd w:val="0"/>
        <w:rPr>
          <w:rFonts w:ascii="Code2000" w:eastAsia="Code2000" w:cs="Code2000"/>
          <w:lang w:val="fr-FR" w:eastAsia="en-GB"/>
        </w:rPr>
      </w:pPr>
      <w:r w:rsidRPr="0032190F">
        <w:rPr>
          <w:lang w:val="fr-FR"/>
        </w:rPr>
        <w:t xml:space="preserve">Ile de Gaignog (Landéda, Finistère). Stèles anthropomorphes frustres dressées à l'entrée du tumulus III de l'île (BIB 1738 p. 66) </w:t>
      </w:r>
    </w:p>
    <w:p w14:paraId="0B47034A" w14:textId="7FBF518D" w:rsidR="001856C4" w:rsidRPr="0032190F" w:rsidRDefault="00000000" w:rsidP="001856C4">
      <w:pPr>
        <w:autoSpaceDE w:val="0"/>
        <w:autoSpaceDN w:val="0"/>
        <w:adjustRightInd w:val="0"/>
        <w:rPr>
          <w:lang w:val="fr-FR"/>
        </w:rPr>
      </w:pPr>
      <w:hyperlink r:id="rId6874" w:anchor="Cul_Megalithisme_t_dolmen_couloir" w:history="1">
        <w:r w:rsidR="001856C4" w:rsidRPr="0032190F">
          <w:rPr>
            <w:rStyle w:val="Hyperlink"/>
            <w:rFonts w:eastAsia="Code2000"/>
            <w:lang w:val="fr-FR" w:eastAsia="en-GB"/>
          </w:rPr>
          <w:t xml:space="preserve">Dolmens </w:t>
        </w:r>
        <w:r w:rsidR="001856C4" w:rsidRPr="0032190F">
          <w:rPr>
            <w:rStyle w:val="Hyperlink"/>
            <w:rFonts w:eastAsia="Code2000" w:hint="eastAsia"/>
            <w:lang w:val="fr-FR" w:eastAsia="en-GB"/>
          </w:rPr>
          <w:t>à</w:t>
        </w:r>
        <w:r w:rsidR="001856C4" w:rsidRPr="0032190F">
          <w:rPr>
            <w:rStyle w:val="Hyperlink"/>
            <w:rFonts w:eastAsia="Code2000"/>
            <w:lang w:val="fr-FR" w:eastAsia="en-GB"/>
          </w:rPr>
          <w:t xml:space="preserve"> couloir</w:t>
        </w:r>
      </w:hyperlink>
      <w:r w:rsidR="001856C4" w:rsidRPr="0032190F">
        <w:rPr>
          <w:rFonts w:eastAsia="Code2000"/>
          <w:lang w:val="fr-FR" w:eastAsia="en-GB"/>
        </w:rPr>
        <w:t xml:space="preserve"> classique, avec un couloir de moyenne longueur et une chambre rectangulaire dont le grand axe est perpendiculaire </w:t>
      </w:r>
      <w:r w:rsidR="001856C4" w:rsidRPr="0032190F">
        <w:rPr>
          <w:rFonts w:eastAsia="Code2000" w:hint="eastAsia"/>
          <w:lang w:val="fr-FR" w:eastAsia="en-GB"/>
        </w:rPr>
        <w:t>à</w:t>
      </w:r>
      <w:r w:rsidR="001856C4" w:rsidRPr="0032190F">
        <w:rPr>
          <w:rFonts w:eastAsia="Code2000"/>
          <w:lang w:val="fr-FR" w:eastAsia="en-GB"/>
        </w:rPr>
        <w:t xml:space="preserve"> l'axe du couloir ; celui-ci est nettement d</w:t>
      </w:r>
      <w:r w:rsidR="001856C4" w:rsidRPr="0032190F">
        <w:rPr>
          <w:rFonts w:eastAsia="Code2000" w:hint="eastAsia"/>
          <w:lang w:val="fr-FR" w:eastAsia="en-GB"/>
        </w:rPr>
        <w:t>é</w:t>
      </w:r>
      <w:r w:rsidR="001856C4" w:rsidRPr="0032190F">
        <w:rPr>
          <w:rFonts w:eastAsia="Code2000"/>
          <w:lang w:val="fr-FR" w:eastAsia="en-GB"/>
        </w:rPr>
        <w:t>sax</w:t>
      </w:r>
      <w:r w:rsidR="001856C4" w:rsidRPr="0032190F">
        <w:rPr>
          <w:rFonts w:eastAsia="Code2000" w:hint="eastAsia"/>
          <w:lang w:val="fr-FR" w:eastAsia="en-GB"/>
        </w:rPr>
        <w:t>é</w:t>
      </w:r>
      <w:r w:rsidR="001856C4" w:rsidRPr="0032190F">
        <w:rPr>
          <w:rFonts w:eastAsia="Code2000"/>
          <w:lang w:val="fr-FR" w:eastAsia="en-GB"/>
        </w:rPr>
        <w:t xml:space="preserve"> vers la droite de la chambre (BIB 2142)</w:t>
      </w:r>
    </w:p>
    <w:p w14:paraId="3E55EC26" w14:textId="77777777" w:rsidR="001856C4" w:rsidRPr="0032190F" w:rsidRDefault="0020072A" w:rsidP="00BD4CE7">
      <w:pPr>
        <w:rPr>
          <w:lang w:val="fr-FR"/>
        </w:rPr>
      </w:pPr>
      <w:r>
        <w:rPr>
          <w:lang w:val="fr-FR"/>
        </w:rPr>
        <w:t>Stèle anthropomorphe [possible] à l'entrée du dolmen (BIB 2620)</w:t>
      </w:r>
    </w:p>
    <w:p w14:paraId="0151457A" w14:textId="77777777" w:rsidR="006E4836" w:rsidRPr="0032190F" w:rsidRDefault="006E4836" w:rsidP="00242C0F">
      <w:pPr>
        <w:rPr>
          <w:lang w:val="fr-FR"/>
        </w:rPr>
      </w:pPr>
    </w:p>
    <w:p w14:paraId="25E2FA5E" w14:textId="77777777" w:rsidR="00E44CD4" w:rsidRPr="0032190F" w:rsidRDefault="00E44CD4" w:rsidP="00426FF9">
      <w:pPr>
        <w:pStyle w:val="Heading1"/>
      </w:pPr>
      <w:bookmarkStart w:id="2949" w:name="Sit_Barnenez"/>
      <w:r w:rsidRPr="0032190F">
        <w:t>BARNENEZ (Cairn de)</w:t>
      </w:r>
    </w:p>
    <w:bookmarkEnd w:id="2949"/>
    <w:p w14:paraId="0FAB9F9A" w14:textId="77777777" w:rsidR="00AA4BDC" w:rsidRPr="00523A06" w:rsidRDefault="00F14A38" w:rsidP="00242C0F">
      <w:pPr>
        <w:jc w:val="both"/>
        <w:rPr>
          <w:sz w:val="20"/>
          <w:lang w:val="fr-FR"/>
        </w:rPr>
      </w:pPr>
      <w:r w:rsidRPr="00523A06">
        <w:rPr>
          <w:sz w:val="20"/>
          <w:lang w:val="fr-FR"/>
        </w:rPr>
        <w:t>Plouézoc'h</w:t>
      </w:r>
    </w:p>
    <w:p w14:paraId="46167F72" w14:textId="77777777" w:rsidR="00F14A38" w:rsidRPr="0032190F" w:rsidRDefault="00F14A38" w:rsidP="00242C0F">
      <w:pPr>
        <w:jc w:val="both"/>
        <w:rPr>
          <w:lang w:val="fr-FR"/>
        </w:rPr>
      </w:pPr>
    </w:p>
    <w:p w14:paraId="682405DA" w14:textId="1595581B" w:rsidR="002A39C1" w:rsidRPr="0032190F" w:rsidRDefault="006E4836" w:rsidP="00A91643">
      <w:pPr>
        <w:jc w:val="both"/>
        <w:rPr>
          <w:lang w:val="fr-FR"/>
        </w:rPr>
      </w:pPr>
      <w:r w:rsidRPr="0032190F">
        <w:rPr>
          <w:lang w:val="fr-FR"/>
        </w:rPr>
        <w:t>Barnenez (Plouezoc' h, Finistère nord), s</w:t>
      </w:r>
      <w:r w:rsidR="00E44CD4" w:rsidRPr="0032190F">
        <w:rPr>
          <w:lang w:val="fr-FR"/>
        </w:rPr>
        <w:t xml:space="preserve">itué sur la presqu'île de Kernéléhen, le cairn de Barnenez </w:t>
      </w:r>
      <w:r w:rsidR="00A87825" w:rsidRPr="0032190F">
        <w:rPr>
          <w:lang w:val="fr-FR"/>
        </w:rPr>
        <w:t xml:space="preserve">daté entre 4500 et 3500 </w:t>
      </w:r>
      <w:r w:rsidR="00E44CD4" w:rsidRPr="0032190F">
        <w:rPr>
          <w:lang w:val="fr-FR"/>
        </w:rPr>
        <w:t>constitue l'une des premières traces, en Europe, de construction en matériaux durables c’est aussi l’une des première manifestations</w:t>
      </w:r>
      <w:r w:rsidR="00A87825" w:rsidRPr="0032190F">
        <w:rPr>
          <w:lang w:val="fr-FR"/>
        </w:rPr>
        <w:t xml:space="preserve"> du </w:t>
      </w:r>
      <w:hyperlink r:id="rId6875" w:anchor="Cul_Megalithisme" w:history="1">
        <w:r w:rsidR="00A87825" w:rsidRPr="0032190F">
          <w:rPr>
            <w:rStyle w:val="Hyperlink"/>
            <w:lang w:val="fr-FR"/>
          </w:rPr>
          <w:t>mégalithisme</w:t>
        </w:r>
      </w:hyperlink>
      <w:r w:rsidR="00EB6D40" w:rsidRPr="0032190F">
        <w:rPr>
          <w:lang w:val="fr-FR"/>
        </w:rPr>
        <w:t xml:space="preserve"> attribué à la culture de </w:t>
      </w:r>
      <w:hyperlink r:id="rId6876" w:anchor="Cul_Carn_Souch_Kervelen" w:history="1">
        <w:r w:rsidR="00EB6D40" w:rsidRPr="0032190F">
          <w:rPr>
            <w:rStyle w:val="Hyperlink"/>
            <w:lang w:val="fr-FR"/>
          </w:rPr>
          <w:t>Carn-Le Souc’h-Kervelen</w:t>
        </w:r>
      </w:hyperlink>
      <w:r w:rsidR="002A39C1" w:rsidRPr="0032190F">
        <w:rPr>
          <w:lang w:val="fr-FR"/>
        </w:rPr>
        <w:t xml:space="preserve"> (BIB ?). Construction vers le debut ou du milieu du 5e millenaire aec (Giot et al., 1994) (BIB 2383)</w:t>
      </w:r>
      <w:r w:rsidR="00436A7C">
        <w:rPr>
          <w:lang w:val="fr-FR"/>
        </w:rPr>
        <w:t xml:space="preserve"> </w:t>
      </w:r>
      <w:r w:rsidR="00436A7C" w:rsidRPr="00436A7C">
        <w:rPr>
          <w:lang w:val="fr-FR"/>
        </w:rPr>
        <w:t>ca. 4200 BC</w:t>
      </w:r>
      <w:r w:rsidR="00436A7C">
        <w:rPr>
          <w:lang w:val="fr-FR"/>
        </w:rPr>
        <w:t xml:space="preserve"> (SS BIB)</w:t>
      </w:r>
    </w:p>
    <w:p w14:paraId="49015EA7" w14:textId="38679B11" w:rsidR="00122CF1" w:rsidRPr="0032190F" w:rsidRDefault="00000000" w:rsidP="00122CF1">
      <w:pPr>
        <w:rPr>
          <w:lang w:val="fr-FR"/>
        </w:rPr>
      </w:pPr>
      <w:hyperlink r:id="rId6877" w:anchor="Cul_Neo_Moyen_Armoric_Atlant" w:history="1">
        <w:r w:rsidR="00701531" w:rsidRPr="0032190F">
          <w:rPr>
            <w:rStyle w:val="Hyperlink"/>
            <w:lang w:val="fr-FR"/>
          </w:rPr>
          <w:t>N</w:t>
        </w:r>
        <w:r w:rsidR="00701531">
          <w:rPr>
            <w:rStyle w:val="Hyperlink"/>
            <w:lang w:val="fr-FR"/>
          </w:rPr>
          <w:t>MAA</w:t>
        </w:r>
      </w:hyperlink>
      <w:r w:rsidR="00122CF1" w:rsidRPr="0032190F">
        <w:rPr>
          <w:lang w:val="fr-FR"/>
        </w:rPr>
        <w:t xml:space="preserve"> (SS BIB)</w:t>
      </w:r>
      <w:r w:rsidR="00F30853" w:rsidRPr="00F30853">
        <w:rPr>
          <w:lang w:val="fr-FR"/>
        </w:rPr>
        <w:t xml:space="preserve"> </w:t>
      </w:r>
      <w:r w:rsidR="00F30853" w:rsidRPr="0032190F">
        <w:rPr>
          <w:lang w:val="fr-FR"/>
        </w:rPr>
        <w:t>Peu de mobilier en contexte primaire</w:t>
      </w:r>
      <w:r w:rsidR="00F30853">
        <w:rPr>
          <w:lang w:val="fr-FR"/>
        </w:rPr>
        <w:t xml:space="preserve"> </w:t>
      </w:r>
      <w:r w:rsidR="00F30853" w:rsidRPr="0032190F">
        <w:rPr>
          <w:lang w:val="fr-FR"/>
        </w:rPr>
        <w:t>(BIB 56 p. 44).</w:t>
      </w:r>
    </w:p>
    <w:p w14:paraId="5498FA11" w14:textId="77777777" w:rsidR="002A39C1" w:rsidRPr="0032190F" w:rsidRDefault="00BC7467" w:rsidP="00A91643">
      <w:pPr>
        <w:jc w:val="both"/>
        <w:rPr>
          <w:lang w:val="fr-FR"/>
        </w:rPr>
      </w:pPr>
      <w:r w:rsidRPr="0032190F">
        <w:rPr>
          <w:rStyle w:val="st"/>
          <w:lang w:val="fr-FR"/>
        </w:rPr>
        <w:t xml:space="preserve">voûtes en </w:t>
      </w:r>
      <w:r w:rsidRPr="0032190F">
        <w:rPr>
          <w:rStyle w:val="Emphasis"/>
          <w:i w:val="0"/>
          <w:lang w:val="fr-FR"/>
        </w:rPr>
        <w:t>encorbellement</w:t>
      </w:r>
      <w:r w:rsidRPr="0032190F">
        <w:rPr>
          <w:rStyle w:val="st"/>
          <w:lang w:val="fr-FR"/>
        </w:rPr>
        <w:t xml:space="preserve"> (celles des chambres F, G, G′) (wiki)</w:t>
      </w:r>
    </w:p>
    <w:p w14:paraId="0BBE505F" w14:textId="69D75D75" w:rsidR="008D07FA" w:rsidRDefault="002A39C1" w:rsidP="002A39C1">
      <w:pPr>
        <w:jc w:val="both"/>
        <w:rPr>
          <w:lang w:val="fr-FR"/>
        </w:rPr>
      </w:pPr>
      <w:r w:rsidRPr="0032190F">
        <w:rPr>
          <w:lang w:val="fr-FR"/>
        </w:rPr>
        <w:t>Barnenez</w:t>
      </w:r>
      <w:r w:rsidR="00A87825" w:rsidRPr="0032190F">
        <w:rPr>
          <w:lang w:val="fr-FR"/>
        </w:rPr>
        <w:t xml:space="preserve"> regroupe 2 cairns juxtaposés</w:t>
      </w:r>
      <w:r w:rsidR="00747AB6" w:rsidRPr="0032190F">
        <w:rPr>
          <w:lang w:val="fr-FR"/>
        </w:rPr>
        <w:t> : le premiers contenait 5 tombes et le second 6</w:t>
      </w:r>
      <w:r w:rsidR="00A87825" w:rsidRPr="0032190F">
        <w:rPr>
          <w:lang w:val="fr-FR"/>
        </w:rPr>
        <w:t xml:space="preserve">. Ses dimensions : 72 x </w:t>
      </w:r>
      <w:smartTag w:uri="urn:schemas-microsoft-com:office:smarttags" w:element="metricconverter">
        <w:smartTagPr>
          <w:attr w:name="ProductID" w:val="25 m"/>
        </w:smartTagPr>
        <w:r w:rsidR="00A87825" w:rsidRPr="0032190F">
          <w:rPr>
            <w:lang w:val="fr-FR"/>
          </w:rPr>
          <w:t>25 m</w:t>
        </w:r>
      </w:smartTag>
      <w:r w:rsidR="00A87825" w:rsidRPr="0032190F">
        <w:rPr>
          <w:lang w:val="fr-FR"/>
        </w:rPr>
        <w:t xml:space="preserve"> par </w:t>
      </w:r>
      <w:smartTag w:uri="urn:schemas-microsoft-com:office:smarttags" w:element="metricconverter">
        <w:smartTagPr>
          <w:attr w:name="ProductID" w:val="9 m"/>
        </w:smartTagPr>
        <w:r w:rsidR="00A87825" w:rsidRPr="0032190F">
          <w:rPr>
            <w:lang w:val="fr-FR"/>
          </w:rPr>
          <w:t>9 m</w:t>
        </w:r>
      </w:smartTag>
      <w:r w:rsidR="00A87825" w:rsidRPr="0032190F">
        <w:rPr>
          <w:lang w:val="fr-FR"/>
        </w:rPr>
        <w:t xml:space="preserve"> de haut. Il est décoré d’</w:t>
      </w:r>
      <w:hyperlink r:id="rId6878" w:anchor="Cul_Art_TAC_T_a_idole_bret" w:history="1">
        <w:r w:rsidR="00A37086" w:rsidRPr="0032190F">
          <w:rPr>
            <w:rStyle w:val="Hyperlink"/>
            <w:lang w:val="fr-FR"/>
          </w:rPr>
          <w:t>idoles en é</w:t>
        </w:r>
        <w:r w:rsidR="00A91643" w:rsidRPr="0032190F">
          <w:rPr>
            <w:rStyle w:val="Hyperlink"/>
            <w:lang w:val="fr-FR"/>
          </w:rPr>
          <w:t>cusson</w:t>
        </w:r>
      </w:hyperlink>
      <w:r w:rsidR="00A87825" w:rsidRPr="0032190F">
        <w:rPr>
          <w:lang w:val="fr-FR"/>
        </w:rPr>
        <w:t>, de symboles en forme de V et de haches piquetées. Des haches polies et de la céramique ont pu être mis au jour.</w:t>
      </w:r>
      <w:r w:rsidR="00AB46E6" w:rsidRPr="0032190F">
        <w:rPr>
          <w:lang w:val="fr-FR"/>
        </w:rPr>
        <w:t xml:space="preserve"> 2 tombes au coul</w:t>
      </w:r>
      <w:r w:rsidR="007E100F" w:rsidRPr="0032190F">
        <w:rPr>
          <w:lang w:val="fr-FR"/>
        </w:rPr>
        <w:t>o</w:t>
      </w:r>
      <w:r w:rsidR="00AB46E6" w:rsidRPr="0032190F">
        <w:rPr>
          <w:lang w:val="fr-FR"/>
        </w:rPr>
        <w:t xml:space="preserve">ir non fermé ont été réutilisées durant le </w:t>
      </w:r>
      <w:hyperlink r:id="rId6879" w:anchor="Cul_Campaniforme" w:history="1">
        <w:r w:rsidR="00AB46E6" w:rsidRPr="0032190F">
          <w:rPr>
            <w:rStyle w:val="Hyperlink"/>
            <w:lang w:val="fr-FR"/>
          </w:rPr>
          <w:t>campaniforme</w:t>
        </w:r>
      </w:hyperlink>
      <w:r w:rsidR="004B1D8D" w:rsidRPr="0032190F">
        <w:rPr>
          <w:lang w:val="fr-FR"/>
        </w:rPr>
        <w:t xml:space="preserve"> (BIB ?)</w:t>
      </w:r>
      <w:r w:rsidRPr="0032190F">
        <w:rPr>
          <w:lang w:val="fr-FR"/>
        </w:rPr>
        <w:t xml:space="preserve"> </w:t>
      </w:r>
      <w:r w:rsidR="000F640D" w:rsidRPr="0032190F">
        <w:rPr>
          <w:lang w:val="fr-FR"/>
        </w:rPr>
        <w:t>75 m de long, haut de 6 à 8 m, 11 dolmens à galeries.(BIB 1738 p. 60)</w:t>
      </w:r>
      <w:r w:rsidR="008D07FA">
        <w:rPr>
          <w:lang w:val="fr-FR"/>
        </w:rPr>
        <w:t xml:space="preserve"> 11 </w:t>
      </w:r>
      <w:r w:rsidR="008D07FA" w:rsidRPr="008D07FA">
        <w:rPr>
          <w:i/>
          <w:lang w:val="fr-FR"/>
        </w:rPr>
        <w:t>passage graves</w:t>
      </w:r>
      <w:r w:rsidR="008D07FA">
        <w:rPr>
          <w:lang w:val="fr-FR"/>
        </w:rPr>
        <w:t xml:space="preserve"> (BIB 2869)</w:t>
      </w:r>
      <w:r w:rsidRPr="0032190F">
        <w:rPr>
          <w:lang w:val="fr-FR"/>
        </w:rPr>
        <w:t xml:space="preserve">. </w:t>
      </w:r>
    </w:p>
    <w:p w14:paraId="1F1DF919" w14:textId="77777777" w:rsidR="008D07FA" w:rsidRDefault="008D07FA" w:rsidP="002A39C1">
      <w:pPr>
        <w:jc w:val="both"/>
        <w:rPr>
          <w:lang w:val="fr-FR"/>
        </w:rPr>
      </w:pPr>
    </w:p>
    <w:p w14:paraId="5BE9EA7B" w14:textId="6F54F91F" w:rsidR="008C59A4" w:rsidRDefault="008C59A4" w:rsidP="002A39C1">
      <w:pPr>
        <w:jc w:val="both"/>
        <w:rPr>
          <w:lang w:val="fr-FR"/>
        </w:rPr>
      </w:pPr>
      <w:r w:rsidRPr="0032190F">
        <w:rPr>
          <w:lang w:val="fr-FR"/>
        </w:rPr>
        <w:t>De forme trapézoidale</w:t>
      </w:r>
      <w:r w:rsidR="008D07FA">
        <w:rPr>
          <w:lang w:val="fr-FR"/>
        </w:rPr>
        <w:t>, le cairn</w:t>
      </w:r>
      <w:r w:rsidRPr="0032190F">
        <w:rPr>
          <w:lang w:val="fr-FR"/>
        </w:rPr>
        <w:t xml:space="preserve"> il recouvre 11 </w:t>
      </w:r>
      <w:hyperlink r:id="rId6880" w:anchor="Cul_Megalithisme_t_dolmen_couloir" w:history="1">
        <w:r w:rsidR="00C41E59" w:rsidRPr="008D07FA">
          <w:rPr>
            <w:rStyle w:val="Hyperlink"/>
            <w:lang w:val="fr-FR"/>
          </w:rPr>
          <w:t>dolmens à couloir</w:t>
        </w:r>
      </w:hyperlink>
      <w:r w:rsidR="00C41E59">
        <w:rPr>
          <w:lang w:val="fr-FR"/>
        </w:rPr>
        <w:t xml:space="preserve"> </w:t>
      </w:r>
      <w:r w:rsidRPr="0032190F">
        <w:rPr>
          <w:lang w:val="fr-FR"/>
        </w:rPr>
        <w:t>parallèles, édifié en deux fois :</w:t>
      </w:r>
    </w:p>
    <w:p w14:paraId="37D54594" w14:textId="77777777" w:rsidR="008D07FA" w:rsidRDefault="008D07FA" w:rsidP="002A39C1">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8"/>
        <w:gridCol w:w="3703"/>
        <w:gridCol w:w="990"/>
      </w:tblGrid>
      <w:tr w:rsidR="00C41E59" w14:paraId="74BA89E4" w14:textId="77777777" w:rsidTr="00C35EA7">
        <w:trPr>
          <w:jc w:val="center"/>
        </w:trPr>
        <w:tc>
          <w:tcPr>
            <w:tcW w:w="2098" w:type="dxa"/>
          </w:tcPr>
          <w:p w14:paraId="0BDB10E4" w14:textId="77777777" w:rsidR="00C41E59" w:rsidRPr="00C35EA7" w:rsidRDefault="00C41E59" w:rsidP="00C35EA7">
            <w:pPr>
              <w:jc w:val="center"/>
              <w:rPr>
                <w:lang w:val="fr-FR"/>
              </w:rPr>
            </w:pPr>
            <w:r w:rsidRPr="00C35EA7">
              <w:rPr>
                <w:lang w:val="fr-FR"/>
              </w:rPr>
              <w:t>phases</w:t>
            </w:r>
          </w:p>
        </w:tc>
        <w:tc>
          <w:tcPr>
            <w:tcW w:w="3703" w:type="dxa"/>
          </w:tcPr>
          <w:p w14:paraId="6E23B14C" w14:textId="77777777" w:rsidR="00C41E59" w:rsidRPr="00C35EA7" w:rsidRDefault="00C41E59" w:rsidP="00C35EA7">
            <w:pPr>
              <w:jc w:val="center"/>
              <w:rPr>
                <w:lang w:val="fr-FR"/>
              </w:rPr>
            </w:pPr>
            <w:r w:rsidRPr="00C35EA7">
              <w:rPr>
                <w:lang w:val="fr-FR"/>
              </w:rPr>
              <w:t>description</w:t>
            </w:r>
          </w:p>
        </w:tc>
        <w:tc>
          <w:tcPr>
            <w:tcW w:w="990" w:type="dxa"/>
          </w:tcPr>
          <w:p w14:paraId="6A55B2D5" w14:textId="77777777" w:rsidR="00C41E59" w:rsidRPr="00C35EA7" w:rsidRDefault="00C41E59" w:rsidP="00C35EA7">
            <w:pPr>
              <w:jc w:val="center"/>
              <w:rPr>
                <w:lang w:val="fr-FR"/>
              </w:rPr>
            </w:pPr>
            <w:r w:rsidRPr="00C35EA7">
              <w:rPr>
                <w:lang w:val="fr-FR"/>
              </w:rPr>
              <w:t>ca. BC</w:t>
            </w:r>
          </w:p>
        </w:tc>
      </w:tr>
      <w:tr w:rsidR="00C41E59" w14:paraId="4680F68F" w14:textId="77777777" w:rsidTr="00C35EA7">
        <w:trPr>
          <w:jc w:val="center"/>
        </w:trPr>
        <w:tc>
          <w:tcPr>
            <w:tcW w:w="2098" w:type="dxa"/>
          </w:tcPr>
          <w:p w14:paraId="3348DAFA" w14:textId="77777777" w:rsidR="00C41E59" w:rsidRPr="00C35EA7" w:rsidRDefault="00C41E59" w:rsidP="00C35EA7">
            <w:pPr>
              <w:jc w:val="both"/>
              <w:rPr>
                <w:lang w:val="fr-FR"/>
              </w:rPr>
            </w:pPr>
            <w:r w:rsidRPr="00C35EA7">
              <w:rPr>
                <w:lang w:val="fr-FR"/>
              </w:rPr>
              <w:t>"cairn secondaire"</w:t>
            </w:r>
          </w:p>
        </w:tc>
        <w:tc>
          <w:tcPr>
            <w:tcW w:w="3703" w:type="dxa"/>
          </w:tcPr>
          <w:p w14:paraId="0D057912" w14:textId="77777777" w:rsidR="00C41E59" w:rsidRPr="00C35EA7" w:rsidRDefault="00C41E59" w:rsidP="00C35EA7">
            <w:pPr>
              <w:jc w:val="both"/>
              <w:rPr>
                <w:lang w:val="fr-FR"/>
              </w:rPr>
            </w:pPr>
            <w:r w:rsidRPr="00C35EA7">
              <w:rPr>
                <w:lang w:val="fr-FR"/>
              </w:rPr>
              <w:t>6 dolmens à couloir (A,B,C,D,E,F)</w:t>
            </w:r>
          </w:p>
        </w:tc>
        <w:tc>
          <w:tcPr>
            <w:tcW w:w="990" w:type="dxa"/>
          </w:tcPr>
          <w:p w14:paraId="26026F9F" w14:textId="77777777" w:rsidR="00C41E59" w:rsidRPr="00C35EA7" w:rsidRDefault="00C41E59" w:rsidP="00C35EA7">
            <w:pPr>
              <w:jc w:val="both"/>
              <w:rPr>
                <w:lang w:val="fr-FR"/>
              </w:rPr>
            </w:pPr>
            <w:r w:rsidRPr="00C35EA7">
              <w:rPr>
                <w:lang w:val="fr-FR"/>
              </w:rPr>
              <w:t>3600</w:t>
            </w:r>
          </w:p>
        </w:tc>
      </w:tr>
      <w:tr w:rsidR="00C41E59" w14:paraId="6EF306FA" w14:textId="77777777" w:rsidTr="00C35EA7">
        <w:trPr>
          <w:jc w:val="center"/>
        </w:trPr>
        <w:tc>
          <w:tcPr>
            <w:tcW w:w="2098" w:type="dxa"/>
          </w:tcPr>
          <w:p w14:paraId="5C7FB6F2" w14:textId="77777777" w:rsidR="00C41E59" w:rsidRPr="00C35EA7" w:rsidRDefault="00C41E59" w:rsidP="00C35EA7">
            <w:pPr>
              <w:jc w:val="both"/>
              <w:rPr>
                <w:lang w:val="fr-FR"/>
              </w:rPr>
            </w:pPr>
            <w:r w:rsidRPr="00C35EA7">
              <w:rPr>
                <w:lang w:val="fr-FR"/>
              </w:rPr>
              <w:t>"cairn primaire"</w:t>
            </w:r>
          </w:p>
        </w:tc>
        <w:tc>
          <w:tcPr>
            <w:tcW w:w="3703" w:type="dxa"/>
          </w:tcPr>
          <w:p w14:paraId="2A9A4A71" w14:textId="77777777" w:rsidR="00C41E59" w:rsidRPr="00C35EA7" w:rsidRDefault="00C41E59" w:rsidP="00C35EA7">
            <w:pPr>
              <w:jc w:val="both"/>
              <w:rPr>
                <w:lang w:val="fr-FR"/>
              </w:rPr>
            </w:pPr>
            <w:r w:rsidRPr="00C35EA7">
              <w:rPr>
                <w:lang w:val="fr-FR"/>
              </w:rPr>
              <w:t>5 dolmens à couloir (G,H,I,J)</w:t>
            </w:r>
          </w:p>
        </w:tc>
        <w:tc>
          <w:tcPr>
            <w:tcW w:w="990" w:type="dxa"/>
          </w:tcPr>
          <w:p w14:paraId="7C26936F" w14:textId="77777777" w:rsidR="00C41E59" w:rsidRPr="00C35EA7" w:rsidRDefault="00C41E59" w:rsidP="00C35EA7">
            <w:pPr>
              <w:jc w:val="both"/>
              <w:rPr>
                <w:lang w:val="fr-FR"/>
              </w:rPr>
            </w:pPr>
            <w:r w:rsidRPr="00C35EA7">
              <w:rPr>
                <w:lang w:val="fr-FR"/>
              </w:rPr>
              <w:t>3800</w:t>
            </w:r>
          </w:p>
        </w:tc>
      </w:tr>
    </w:tbl>
    <w:p w14:paraId="7C5F962F" w14:textId="77777777" w:rsidR="008C59A4" w:rsidRDefault="00C41E59" w:rsidP="00242C0F">
      <w:pPr>
        <w:rPr>
          <w:lang w:val="fr-FR"/>
        </w:rPr>
      </w:pPr>
      <w:r w:rsidRPr="0032190F">
        <w:rPr>
          <w:lang w:val="fr-FR"/>
        </w:rPr>
        <w:t xml:space="preserve"> </w:t>
      </w:r>
      <w:r w:rsidR="008C59A4" w:rsidRPr="0032190F">
        <w:rPr>
          <w:lang w:val="fr-FR"/>
        </w:rPr>
        <w:t>(BIB 56 p. 44)</w:t>
      </w:r>
      <w:r>
        <w:rPr>
          <w:lang w:val="fr-FR"/>
        </w:rPr>
        <w:t>(BIB 2869)</w:t>
      </w:r>
    </w:p>
    <w:p w14:paraId="7A118288" w14:textId="77777777" w:rsidR="00F30853" w:rsidRDefault="00F30853" w:rsidP="00242C0F">
      <w:pPr>
        <w:rPr>
          <w:lang w:val="fr-FR"/>
        </w:rPr>
      </w:pPr>
    </w:p>
    <w:p w14:paraId="0CC9862F" w14:textId="77777777" w:rsidR="00F30853" w:rsidRPr="0032190F" w:rsidRDefault="00F30853" w:rsidP="00F30853">
      <w:pPr>
        <w:pStyle w:val="Heading2"/>
      </w:pPr>
      <w:r>
        <w:t>phases</w:t>
      </w:r>
    </w:p>
    <w:p w14:paraId="2A2D6668" w14:textId="77777777" w:rsidR="008C59A4" w:rsidRDefault="008C59A4" w:rsidP="00242C0F">
      <w:pPr>
        <w:rPr>
          <w:lang w:val="fr-FR"/>
        </w:rPr>
      </w:pPr>
    </w:p>
    <w:p w14:paraId="2ABE7980" w14:textId="77777777" w:rsidR="00F30853" w:rsidRDefault="00F30853" w:rsidP="00F30853">
      <w:pPr>
        <w:pStyle w:val="Heading3"/>
      </w:pPr>
      <w:r>
        <w:lastRenderedPageBreak/>
        <w:t>"cairn primaire"</w:t>
      </w:r>
    </w:p>
    <w:p w14:paraId="6847F58B" w14:textId="77777777" w:rsidR="00F30853" w:rsidRDefault="00F30853" w:rsidP="00242C0F">
      <w:pPr>
        <w:rPr>
          <w:lang w:val="fr-FR"/>
        </w:rPr>
      </w:pPr>
      <w:r>
        <w:rPr>
          <w:lang w:val="fr-FR"/>
        </w:rPr>
        <w:t>D'après les déterminations des chambres F et G, renvoyant à ca. 4500, cette première phase de construction pourrait être contemporaine de la transition Méso/Néo (BIB 2869)</w:t>
      </w:r>
    </w:p>
    <w:p w14:paraId="2BA3D1BB" w14:textId="77777777" w:rsidR="00F30853" w:rsidRDefault="00F30853" w:rsidP="00242C0F">
      <w:pPr>
        <w:rPr>
          <w:lang w:val="fr-FR"/>
        </w:rPr>
      </w:pPr>
    </w:p>
    <w:p w14:paraId="46B1AC8E" w14:textId="77777777" w:rsidR="00F30853" w:rsidRDefault="00F30853" w:rsidP="00F30853">
      <w:pPr>
        <w:pStyle w:val="Heading3"/>
      </w:pPr>
      <w:r>
        <w:t>"cairn secondaire"</w:t>
      </w:r>
    </w:p>
    <w:p w14:paraId="29359137" w14:textId="1E376C34" w:rsidR="008C59A4" w:rsidRPr="0032190F" w:rsidRDefault="008C59A4" w:rsidP="00242C0F">
      <w:pPr>
        <w:rPr>
          <w:lang w:val="fr-FR"/>
        </w:rPr>
      </w:pPr>
      <w:r w:rsidRPr="0032190F">
        <w:rPr>
          <w:lang w:val="fr-FR"/>
        </w:rPr>
        <w:t xml:space="preserve">Dans 2 dolmens du cairn secondaire : Chasséen, Néolithique final, </w:t>
      </w:r>
      <w:hyperlink r:id="rId6881" w:anchor="Cul_Campaniforme" w:history="1">
        <w:r w:rsidRPr="0032190F">
          <w:rPr>
            <w:rStyle w:val="Hyperlink"/>
            <w:lang w:val="fr-FR"/>
          </w:rPr>
          <w:t>Campaniforme</w:t>
        </w:r>
      </w:hyperlink>
      <w:r w:rsidRPr="0032190F">
        <w:rPr>
          <w:lang w:val="fr-FR"/>
        </w:rPr>
        <w:t xml:space="preserve"> et Bronze ancien (BIB 56 p. 44)</w:t>
      </w:r>
    </w:p>
    <w:p w14:paraId="0710A55A" w14:textId="77777777" w:rsidR="00CC2667" w:rsidRPr="0032190F" w:rsidRDefault="00CC2667" w:rsidP="00242C0F">
      <w:pPr>
        <w:rPr>
          <w:lang w:val="fr-FR"/>
        </w:rPr>
      </w:pPr>
    </w:p>
    <w:p w14:paraId="24A43448" w14:textId="77777777" w:rsidR="00C41E59" w:rsidRDefault="00C41E59" w:rsidP="00242C0F">
      <w:pPr>
        <w:rPr>
          <w:lang w:val="fr-FR"/>
        </w:rPr>
      </w:pPr>
    </w:p>
    <w:p w14:paraId="4A7665AE" w14:textId="77777777" w:rsidR="00C41E59" w:rsidRDefault="00523A06" w:rsidP="00C41E59">
      <w:pPr>
        <w:pStyle w:val="Heading2"/>
      </w:pPr>
      <w:r>
        <w:t>s</w:t>
      </w:r>
      <w:r w:rsidR="00C41E59">
        <w:t>tèles</w:t>
      </w:r>
    </w:p>
    <w:p w14:paraId="3B278E8A" w14:textId="17C00C07" w:rsidR="00C41E59" w:rsidRDefault="00F30853" w:rsidP="00C41E59">
      <w:pPr>
        <w:rPr>
          <w:lang w:val="fr-FR"/>
        </w:rPr>
      </w:pPr>
      <w:r w:rsidRPr="0032190F">
        <w:rPr>
          <w:lang w:val="fr-FR"/>
        </w:rPr>
        <w:t xml:space="preserve">Signe phallique (BIB 2278 p. 903) Dalle de la tombes a couloir ornée de signes </w:t>
      </w:r>
      <w:hyperlink r:id="rId6882" w:anchor="Cul_Art_TAC_T_x_jugiforme" w:history="1">
        <w:r w:rsidRPr="0032190F">
          <w:rPr>
            <w:rStyle w:val="Hyperlink"/>
            <w:lang w:val="fr-FR"/>
          </w:rPr>
          <w:t>jugiformes</w:t>
        </w:r>
      </w:hyperlink>
      <w:r w:rsidRPr="0032190F">
        <w:rPr>
          <w:lang w:val="fr-FR"/>
        </w:rPr>
        <w:t xml:space="preserve"> (BIB 2383)</w:t>
      </w:r>
    </w:p>
    <w:p w14:paraId="77942529" w14:textId="77777777" w:rsidR="00C41E59" w:rsidRPr="00C41E59" w:rsidRDefault="00F30853" w:rsidP="00C41E59">
      <w:pPr>
        <w:rPr>
          <w:lang w:val="fr-FR"/>
        </w:rPr>
      </w:pPr>
      <w:r>
        <w:rPr>
          <w:lang w:val="fr-FR"/>
        </w:rPr>
        <w:t xml:space="preserve">Plusieurs stèles [décorées] ont été réemployées: </w:t>
      </w:r>
      <w:r w:rsidR="00C41E59">
        <w:rPr>
          <w:lang w:val="fr-FR"/>
        </w:rPr>
        <w:t>1 stèles à l'entrée de G, 1 à l'entrée de G', 3 autres dans le couloir de J, 1 à l'entrée de D, 2 au seuil entre le couloir et la chambre de E (BIB 2869)</w:t>
      </w:r>
    </w:p>
    <w:p w14:paraId="09629EB8" w14:textId="77777777" w:rsidR="00A50D07" w:rsidRPr="0032190F" w:rsidRDefault="00A50D07" w:rsidP="00242C0F">
      <w:pPr>
        <w:rPr>
          <w:lang w:val="fr-FR"/>
        </w:rPr>
      </w:pPr>
    </w:p>
    <w:p w14:paraId="276FA008" w14:textId="77777777" w:rsidR="00A50D07" w:rsidRPr="0032190F" w:rsidRDefault="00A50D07" w:rsidP="00C41E59">
      <w:pPr>
        <w:pStyle w:val="Heading3"/>
      </w:pPr>
      <w:bookmarkStart w:id="2950" w:name="Sit_Barnenez_A"/>
      <w:r w:rsidRPr="0032190F">
        <w:t>A</w:t>
      </w:r>
    </w:p>
    <w:bookmarkEnd w:id="2950"/>
    <w:p w14:paraId="005B2CAD" w14:textId="77777777" w:rsidR="00A50D07" w:rsidRPr="00F14A38" w:rsidRDefault="00C41E59" w:rsidP="00A50D07">
      <w:pPr>
        <w:rPr>
          <w:sz w:val="20"/>
          <w:lang w:val="fr-FR"/>
        </w:rPr>
      </w:pPr>
      <w:r w:rsidRPr="00F14A38">
        <w:rPr>
          <w:sz w:val="20"/>
          <w:lang w:val="fr-FR"/>
        </w:rPr>
        <w:t>Barnenez A</w:t>
      </w:r>
    </w:p>
    <w:p w14:paraId="44CD8D30" w14:textId="77777777" w:rsidR="00C41E59" w:rsidRPr="0032190F" w:rsidRDefault="00C41E59" w:rsidP="00A50D07">
      <w:pPr>
        <w:rPr>
          <w:lang w:val="fr-FR"/>
        </w:rPr>
      </w:pPr>
    </w:p>
    <w:p w14:paraId="1CAE47F4" w14:textId="1E52CF88" w:rsidR="00A50D07" w:rsidRPr="0032190F" w:rsidRDefault="00A50D07" w:rsidP="00A50D07">
      <w:pPr>
        <w:rPr>
          <w:lang w:val="fr-FR"/>
        </w:rPr>
      </w:pPr>
      <w:r w:rsidRPr="0032190F">
        <w:rPr>
          <w:lang w:val="fr-FR"/>
        </w:rPr>
        <w:t xml:space="preserve">Représentations de 'barque' ou corniforme ou forme en 'U' </w:t>
      </w:r>
      <w:r w:rsidR="00BD4CE7" w:rsidRPr="0032190F">
        <w:rPr>
          <w:lang w:val="fr-FR"/>
        </w:rPr>
        <w:t>[</w:t>
      </w:r>
      <w:hyperlink r:id="rId6883" w:anchor="Cul_Art_TAC_T_x_jugiforme" w:history="1">
        <w:r w:rsidR="0061128F" w:rsidRPr="0032190F">
          <w:rPr>
            <w:rStyle w:val="Hyperlink"/>
            <w:lang w:val="fr-FR"/>
          </w:rPr>
          <w:t>jug</w:t>
        </w:r>
        <w:r w:rsidR="00BD4CE7" w:rsidRPr="0032190F">
          <w:rPr>
            <w:rStyle w:val="Hyperlink"/>
            <w:lang w:val="fr-FR"/>
          </w:rPr>
          <w:t>iformes</w:t>
        </w:r>
      </w:hyperlink>
      <w:r w:rsidR="00BD4CE7" w:rsidRPr="0032190F">
        <w:rPr>
          <w:lang w:val="fr-FR"/>
        </w:rPr>
        <w:t xml:space="preserve">] </w:t>
      </w:r>
      <w:r w:rsidRPr="0032190F">
        <w:rPr>
          <w:lang w:val="fr-FR"/>
        </w:rPr>
        <w:t>(SS BIB)</w:t>
      </w:r>
    </w:p>
    <w:p w14:paraId="650B1183" w14:textId="77777777" w:rsidR="00A50D07" w:rsidRPr="0032190F" w:rsidRDefault="00A50D07" w:rsidP="00242C0F">
      <w:pPr>
        <w:rPr>
          <w:lang w:val="fr-FR"/>
        </w:rPr>
      </w:pPr>
    </w:p>
    <w:p w14:paraId="74ABBF6E" w14:textId="77777777" w:rsidR="00A50D07" w:rsidRPr="0032190F" w:rsidRDefault="00A50D07" w:rsidP="00C41E59">
      <w:pPr>
        <w:pStyle w:val="Heading3"/>
      </w:pPr>
      <w:bookmarkStart w:id="2951" w:name="Sit_Barnenez_H"/>
      <w:r w:rsidRPr="0032190F">
        <w:t>H</w:t>
      </w:r>
    </w:p>
    <w:bookmarkEnd w:id="2951"/>
    <w:p w14:paraId="7BDBCDED" w14:textId="77777777" w:rsidR="00A50D07" w:rsidRPr="00F14A38" w:rsidRDefault="00C41E59" w:rsidP="00242C0F">
      <w:pPr>
        <w:rPr>
          <w:sz w:val="20"/>
          <w:lang w:val="fr-FR"/>
        </w:rPr>
      </w:pPr>
      <w:r w:rsidRPr="00F14A38">
        <w:rPr>
          <w:sz w:val="20"/>
          <w:lang w:val="fr-FR"/>
        </w:rPr>
        <w:t>Barnenez H</w:t>
      </w:r>
    </w:p>
    <w:p w14:paraId="3A77FDC0" w14:textId="77777777" w:rsidR="00C41E59" w:rsidRPr="0032190F" w:rsidRDefault="00C41E59" w:rsidP="00242C0F">
      <w:pPr>
        <w:rPr>
          <w:lang w:val="fr-FR"/>
        </w:rPr>
      </w:pPr>
    </w:p>
    <w:p w14:paraId="284E83F2" w14:textId="0EAB91DF" w:rsidR="00A50D07" w:rsidRPr="0032190F" w:rsidRDefault="00A50D07" w:rsidP="00242C0F">
      <w:pPr>
        <w:rPr>
          <w:lang w:val="fr-FR"/>
        </w:rPr>
      </w:pPr>
      <w:r w:rsidRPr="0032190F">
        <w:rPr>
          <w:lang w:val="fr-FR"/>
        </w:rPr>
        <w:t xml:space="preserve">Représentation de </w:t>
      </w:r>
      <w:hyperlink r:id="rId6884" w:anchor="Cul_Art_TAC_T_t_hache" w:history="1">
        <w:r w:rsidRPr="0032190F">
          <w:rPr>
            <w:rStyle w:val="Hyperlink"/>
            <w:lang w:val="fr-FR"/>
          </w:rPr>
          <w:t>haches</w:t>
        </w:r>
      </w:hyperlink>
      <w:r w:rsidRPr="0032190F">
        <w:rPr>
          <w:lang w:val="fr-FR"/>
        </w:rPr>
        <w:t xml:space="preserve"> (BIB 2278)</w:t>
      </w:r>
      <w:r w:rsidR="00436A7C">
        <w:rPr>
          <w:lang w:val="fr-FR"/>
        </w:rPr>
        <w:t xml:space="preserve"> </w:t>
      </w:r>
      <w:r w:rsidR="00436A7C" w:rsidRPr="00436A7C">
        <w:rPr>
          <w:lang w:val="fr-FR"/>
        </w:rPr>
        <w:t xml:space="preserve">pilier de la chambre, </w:t>
      </w:r>
      <w:r w:rsidR="00436A7C">
        <w:rPr>
          <w:lang w:val="fr-FR"/>
        </w:rPr>
        <w:t xml:space="preserve">v. </w:t>
      </w:r>
      <w:hyperlink r:id="rId6885" w:anchor="Cul_Art_TAC_T_a_statuettes_p_NeoMoy" w:history="1">
        <w:r w:rsidR="00436A7C" w:rsidRPr="00436A7C">
          <w:rPr>
            <w:rStyle w:val="Hyperlink"/>
            <w:lang w:val="fr-FR"/>
          </w:rPr>
          <w:t>Statuaire</w:t>
        </w:r>
      </w:hyperlink>
    </w:p>
    <w:p w14:paraId="6728A28B" w14:textId="77777777" w:rsidR="008905C8" w:rsidRPr="0032190F" w:rsidRDefault="008905C8" w:rsidP="00242C0F">
      <w:pPr>
        <w:rPr>
          <w:lang w:val="fr-FR"/>
        </w:rPr>
      </w:pPr>
    </w:p>
    <w:p w14:paraId="1CF0A137" w14:textId="77777777" w:rsidR="008905C8" w:rsidRPr="0032190F" w:rsidRDefault="008905C8" w:rsidP="00C41E59">
      <w:pPr>
        <w:pStyle w:val="Heading3"/>
      </w:pPr>
      <w:bookmarkStart w:id="2952" w:name="Sit_Barnenez_J"/>
      <w:r w:rsidRPr="0032190F">
        <w:t>J</w:t>
      </w:r>
    </w:p>
    <w:bookmarkEnd w:id="2952"/>
    <w:p w14:paraId="566571FA" w14:textId="77777777" w:rsidR="00C41E59" w:rsidRPr="00F14A38" w:rsidRDefault="00C41E59" w:rsidP="00242C0F">
      <w:pPr>
        <w:rPr>
          <w:sz w:val="20"/>
          <w:lang w:val="fr-FR"/>
        </w:rPr>
      </w:pPr>
      <w:r w:rsidRPr="00F14A38">
        <w:rPr>
          <w:sz w:val="20"/>
          <w:lang w:val="fr-FR"/>
        </w:rPr>
        <w:t>Barnenez J</w:t>
      </w:r>
    </w:p>
    <w:p w14:paraId="0CD26A1A" w14:textId="77777777" w:rsidR="00C41E59" w:rsidRDefault="00C41E59" w:rsidP="00242C0F">
      <w:pPr>
        <w:rPr>
          <w:lang w:val="fr-FR"/>
        </w:rPr>
      </w:pPr>
    </w:p>
    <w:p w14:paraId="7F3D1898" w14:textId="7DC45E8D" w:rsidR="00231CF7" w:rsidRPr="0032190F" w:rsidRDefault="008905C8" w:rsidP="00242C0F">
      <w:pPr>
        <w:rPr>
          <w:lang w:val="fr-FR"/>
        </w:rPr>
      </w:pPr>
      <w:r w:rsidRPr="0032190F">
        <w:rPr>
          <w:lang w:val="fr-FR"/>
        </w:rPr>
        <w:t>"</w:t>
      </w:r>
      <w:hyperlink r:id="rId6886" w:anchor="Cul_Art_TAC_T_a_idole_bret" w:history="1">
        <w:r w:rsidRPr="0032190F">
          <w:rPr>
            <w:rStyle w:val="Hyperlink"/>
            <w:lang w:val="fr-FR"/>
          </w:rPr>
          <w:t>idole en écusson</w:t>
        </w:r>
      </w:hyperlink>
      <w:r w:rsidRPr="0032190F">
        <w:rPr>
          <w:lang w:val="fr-FR"/>
        </w:rPr>
        <w:t>" (SS BIB) à incisions sinueuses rayonnantes (BIB 1738 p. 68)</w:t>
      </w:r>
    </w:p>
    <w:p w14:paraId="65E5856A" w14:textId="77777777" w:rsidR="005F6D99" w:rsidRPr="0032190F" w:rsidRDefault="005F6D99" w:rsidP="00426FF9">
      <w:pPr>
        <w:pStyle w:val="Heading1"/>
      </w:pPr>
      <w:r w:rsidRPr="0032190F">
        <w:br/>
      </w:r>
      <w:bookmarkStart w:id="2953" w:name="Sit_Tuchenn_Pol"/>
      <w:r w:rsidRPr="0032190F">
        <w:t>TUCHENN POL</w:t>
      </w:r>
      <w:bookmarkEnd w:id="2953"/>
    </w:p>
    <w:p w14:paraId="313C19A3" w14:textId="515AD2BC" w:rsidR="008905C8" w:rsidRPr="0032190F" w:rsidRDefault="005F6D99" w:rsidP="005F6D99">
      <w:pPr>
        <w:jc w:val="both"/>
        <w:rPr>
          <w:lang w:val="fr-FR"/>
        </w:rPr>
      </w:pPr>
      <w:r w:rsidRPr="0032190F">
        <w:rPr>
          <w:szCs w:val="20"/>
          <w:lang w:val="fr-FR" w:eastAsia="en-GB"/>
        </w:rPr>
        <w:t xml:space="preserve">Le site de Kerham-Lann Porh Menech (Ploemeur) ainsi que le dénomme  Le Rouzic dans son inventaire, en position côtière mais éloigné du golfe du  Morbihan comme </w:t>
      </w:r>
      <w:hyperlink r:id="rId6887" w:anchor="Sit_Dissignac" w:history="1">
        <w:r w:rsidRPr="0032190F">
          <w:rPr>
            <w:rStyle w:val="Hyperlink"/>
            <w:szCs w:val="20"/>
            <w:lang w:val="fr-FR" w:eastAsia="en-GB"/>
          </w:rPr>
          <w:t>Dissignac</w:t>
        </w:r>
      </w:hyperlink>
      <w:r w:rsidRPr="0032190F">
        <w:rPr>
          <w:szCs w:val="20"/>
          <w:lang w:val="fr-FR" w:eastAsia="en-GB"/>
        </w:rPr>
        <w:t xml:space="preserve"> peut l’être pr</w:t>
      </w:r>
      <w:r w:rsidR="002042E5" w:rsidRPr="0032190F">
        <w:rPr>
          <w:szCs w:val="20"/>
          <w:lang w:val="fr-FR" w:eastAsia="en-GB"/>
        </w:rPr>
        <w:t>esque symétriquement en Loire-</w:t>
      </w:r>
      <w:r w:rsidRPr="0032190F">
        <w:rPr>
          <w:szCs w:val="20"/>
          <w:lang w:val="fr-FR" w:eastAsia="en-GB"/>
        </w:rPr>
        <w:t xml:space="preserve">Atlantique, comprenait au moins quatre monuments (Tuchenn er Hroëg,  Tuchenn er Gourc’h) dont celui de Tuchenn Pol composé de deux </w:t>
      </w:r>
      <w:hyperlink r:id="rId6888" w:anchor="Cul_Megalithisme_t_dolmen_couloir" w:history="1">
        <w:r w:rsidRPr="0032190F">
          <w:rPr>
            <w:rStyle w:val="Hyperlink"/>
            <w:szCs w:val="20"/>
            <w:lang w:val="fr-FR" w:eastAsia="en-GB"/>
          </w:rPr>
          <w:t>tombes à  couloir</w:t>
        </w:r>
      </w:hyperlink>
      <w:r w:rsidRPr="0032190F">
        <w:rPr>
          <w:szCs w:val="20"/>
          <w:lang w:val="fr-FR" w:eastAsia="en-GB"/>
        </w:rPr>
        <w:t xml:space="preserve"> et chambre quadrangulaire juxtaposées sous le même cairn  C’est une dalle de la chambre de la tombe orientale, juste au débouché  droit du couloir, qui est marquée d’une figure trop proche de la composition  radicale du signe en question pour que l’on puisse la négliger</w:t>
      </w:r>
      <w:r w:rsidRPr="0032190F">
        <w:rPr>
          <w:lang w:val="fr-FR"/>
        </w:rPr>
        <w:t xml:space="preserve"> (BIB 2389) </w:t>
      </w:r>
    </w:p>
    <w:p w14:paraId="69B04BCB" w14:textId="77777777" w:rsidR="003D66E1" w:rsidRPr="0032190F" w:rsidRDefault="003D66E1" w:rsidP="005F6D99">
      <w:pPr>
        <w:jc w:val="both"/>
        <w:rPr>
          <w:lang w:val="fr-FR"/>
        </w:rPr>
      </w:pPr>
    </w:p>
    <w:p w14:paraId="2B5892D3" w14:textId="77777777" w:rsidR="00231CF7" w:rsidRPr="0032190F" w:rsidRDefault="00231CF7" w:rsidP="00426FF9">
      <w:pPr>
        <w:pStyle w:val="Heading1"/>
      </w:pPr>
      <w:bookmarkStart w:id="2954" w:name="Sit_Dissignac"/>
      <w:r w:rsidRPr="0032190F">
        <w:t>DISSIGNAC (</w:t>
      </w:r>
      <w:r w:rsidR="00A12B0F" w:rsidRPr="0032190F">
        <w:t>Cairn de)</w:t>
      </w:r>
    </w:p>
    <w:bookmarkEnd w:id="2954"/>
    <w:p w14:paraId="00056799" w14:textId="77777777" w:rsidR="00AB46E6" w:rsidRPr="0032190F" w:rsidRDefault="00AB46E6" w:rsidP="00242C0F">
      <w:pPr>
        <w:rPr>
          <w:lang w:val="fr-FR"/>
        </w:rPr>
      </w:pPr>
    </w:p>
    <w:p w14:paraId="6A63FBDF" w14:textId="7276E6C2" w:rsidR="00A12B0F" w:rsidRPr="0032190F" w:rsidRDefault="005F3AF6" w:rsidP="000B72CB">
      <w:pPr>
        <w:jc w:val="both"/>
        <w:rPr>
          <w:lang w:val="fr-FR"/>
        </w:rPr>
      </w:pPr>
      <w:r w:rsidRPr="0032190F">
        <w:rPr>
          <w:lang w:val="fr-FR"/>
        </w:rPr>
        <w:t>Dissignac (</w:t>
      </w:r>
      <w:r w:rsidR="001B239E" w:rsidRPr="0032190F">
        <w:rPr>
          <w:lang w:val="fr-FR"/>
        </w:rPr>
        <w:t>Saint-Nazai</w:t>
      </w:r>
      <w:r w:rsidR="00A07C32" w:rsidRPr="0032190F">
        <w:rPr>
          <w:lang w:val="fr-FR"/>
        </w:rPr>
        <w:t>r</w:t>
      </w:r>
      <w:r w:rsidR="001B239E" w:rsidRPr="0032190F">
        <w:rPr>
          <w:lang w:val="fr-FR"/>
        </w:rPr>
        <w:t xml:space="preserve">e, </w:t>
      </w:r>
      <w:r w:rsidR="00B95C75" w:rsidRPr="0032190F">
        <w:rPr>
          <w:lang w:val="fr-FR"/>
        </w:rPr>
        <w:t>Loire-Atlantique)</w:t>
      </w:r>
      <w:r w:rsidRPr="0032190F">
        <w:rPr>
          <w:lang w:val="fr-FR"/>
        </w:rPr>
        <w:t xml:space="preserve"> </w:t>
      </w:r>
      <w:hyperlink r:id="rId6889" w:anchor="Cul_Megalith_t_dolmen_couloir" w:history="1">
        <w:r w:rsidR="00B95C75" w:rsidRPr="0032190F">
          <w:rPr>
            <w:rStyle w:val="Hyperlink"/>
            <w:lang w:val="fr-FR"/>
          </w:rPr>
          <w:t>tombe à couloir</w:t>
        </w:r>
      </w:hyperlink>
      <w:r w:rsidR="00B95C75" w:rsidRPr="0032190F">
        <w:rPr>
          <w:lang w:val="fr-FR"/>
        </w:rPr>
        <w:t xml:space="preserve"> (BIB 2389). </w:t>
      </w:r>
      <w:r w:rsidR="00A12B0F" w:rsidRPr="0032190F">
        <w:rPr>
          <w:lang w:val="fr-FR"/>
        </w:rPr>
        <w:t xml:space="preserve">Tertre </w:t>
      </w:r>
      <w:hyperlink r:id="rId6890" w:anchor="Cul_Megalith" w:history="1">
        <w:r w:rsidR="00A12B0F" w:rsidRPr="0032190F">
          <w:rPr>
            <w:rStyle w:val="Hyperlink"/>
            <w:lang w:val="fr-FR"/>
          </w:rPr>
          <w:t>mégalithique</w:t>
        </w:r>
      </w:hyperlink>
      <w:r w:rsidR="00A12B0F" w:rsidRPr="0032190F">
        <w:rPr>
          <w:lang w:val="fr-FR"/>
        </w:rPr>
        <w:t xml:space="preserve"> de Bretagne dans lequel des dalles ont été réutilisées dans le couloir </w:t>
      </w:r>
      <w:r w:rsidR="00DA56A6" w:rsidRPr="0032190F">
        <w:rPr>
          <w:lang w:val="fr-FR"/>
        </w:rPr>
        <w:t>(SS BIB)</w:t>
      </w:r>
      <w:r w:rsidRPr="0032190F">
        <w:rPr>
          <w:lang w:val="fr-FR"/>
        </w:rPr>
        <w:t>. Dalles du plafond gravées (BIB 1738 p. 66)</w:t>
      </w:r>
      <w:r w:rsidR="00A7580B" w:rsidRPr="0032190F">
        <w:rPr>
          <w:lang w:val="fr-FR"/>
        </w:rPr>
        <w:t xml:space="preserve"> </w:t>
      </w:r>
      <w:r w:rsidR="000B72CB" w:rsidRPr="0032190F">
        <w:rPr>
          <w:szCs w:val="20"/>
          <w:lang w:val="fr-FR" w:eastAsia="en-GB"/>
        </w:rPr>
        <w:t>Une opération programmée sous la direction de J. L’Helgouac’h a permis de dater la construction du monument vers la fin du Ve millénaire (BIB 2381)</w:t>
      </w:r>
      <w:r w:rsidR="003D66E1" w:rsidRPr="0032190F">
        <w:rPr>
          <w:szCs w:val="20"/>
          <w:lang w:val="fr-FR" w:eastAsia="en-GB"/>
        </w:rPr>
        <w:t xml:space="preserve"> Appartient au groupe de </w:t>
      </w:r>
      <w:hyperlink r:id="rId6891" w:anchor="Cul_Dissignac" w:history="1">
        <w:r w:rsidR="003D66E1" w:rsidRPr="0032190F">
          <w:rPr>
            <w:rStyle w:val="Hyperlink"/>
            <w:szCs w:val="20"/>
            <w:lang w:val="fr-FR" w:eastAsia="en-GB"/>
          </w:rPr>
          <w:t>Dissignac</w:t>
        </w:r>
      </w:hyperlink>
      <w:r w:rsidR="003D66E1" w:rsidRPr="0032190F">
        <w:rPr>
          <w:szCs w:val="20"/>
          <w:lang w:val="fr-FR" w:eastAsia="en-GB"/>
        </w:rPr>
        <w:t xml:space="preserve"> (BIB 69 p. 662).</w:t>
      </w:r>
      <w:r w:rsidR="00B95C75" w:rsidRPr="0032190F">
        <w:rPr>
          <w:szCs w:val="20"/>
          <w:lang w:val="fr-FR" w:eastAsia="en-GB"/>
        </w:rPr>
        <w:t xml:space="preserve"> </w:t>
      </w:r>
    </w:p>
    <w:p w14:paraId="18C2890F" w14:textId="77777777" w:rsidR="00A07C32" w:rsidRDefault="00A07C32" w:rsidP="000B72CB">
      <w:pPr>
        <w:jc w:val="both"/>
        <w:rPr>
          <w:szCs w:val="20"/>
          <w:lang w:val="fr-FR" w:eastAsia="en-GB"/>
        </w:rPr>
      </w:pPr>
      <w:r w:rsidRPr="0032190F">
        <w:rPr>
          <w:szCs w:val="20"/>
          <w:lang w:val="fr-FR" w:eastAsia="en-GB"/>
        </w:rPr>
        <w:lastRenderedPageBreak/>
        <w:t xml:space="preserve">Le monument de Dissignac domine l’estuaire de la Loire, </w:t>
      </w:r>
      <w:r w:rsidR="00096539" w:rsidRPr="0032190F">
        <w:rPr>
          <w:szCs w:val="20"/>
          <w:lang w:val="fr-FR" w:eastAsia="en-GB"/>
        </w:rPr>
        <w:t>il est composé de deux tombes précédées chacune d’un couloir s’ouvrant au sud-est</w:t>
      </w:r>
      <w:r w:rsidR="000B72CB" w:rsidRPr="0032190F">
        <w:rPr>
          <w:szCs w:val="20"/>
          <w:lang w:val="fr-FR" w:eastAsia="en-GB"/>
        </w:rPr>
        <w:t>: chambres A et B (BIB 2381)</w:t>
      </w:r>
      <w:r w:rsidR="00096539" w:rsidRPr="0032190F">
        <w:rPr>
          <w:szCs w:val="20"/>
          <w:lang w:val="fr-FR" w:eastAsia="en-GB"/>
        </w:rPr>
        <w:t xml:space="preserve"> </w:t>
      </w:r>
    </w:p>
    <w:p w14:paraId="7A10CD20" w14:textId="77777777" w:rsidR="00A711C3" w:rsidRPr="0032190F" w:rsidRDefault="00A711C3" w:rsidP="000B72CB">
      <w:pPr>
        <w:jc w:val="both"/>
        <w:rPr>
          <w:szCs w:val="20"/>
          <w:lang w:val="fr-FR" w:eastAsia="en-GB"/>
        </w:rPr>
      </w:pPr>
      <w:r>
        <w:rPr>
          <w:szCs w:val="20"/>
          <w:lang w:val="fr-FR" w:eastAsia="en-GB"/>
        </w:rPr>
        <w:t xml:space="preserve">Un paléosol sous la tombe à deux cahmbre a livré un taxon carbonisé de </w:t>
      </w:r>
      <w:r w:rsidRPr="00A711C3">
        <w:rPr>
          <w:i/>
          <w:szCs w:val="20"/>
          <w:lang w:val="fr-FR" w:eastAsia="en-GB"/>
        </w:rPr>
        <w:t>Triticum aestivo-compactum</w:t>
      </w:r>
      <w:r>
        <w:rPr>
          <w:szCs w:val="20"/>
          <w:lang w:val="fr-FR" w:eastAsia="en-GB"/>
        </w:rPr>
        <w:t xml:space="preserve"> daté de 4780-4390 aec. Ce même niveau montre un dépôt mixte céramique / lithique mésolithique (Marchand 1999) (BIB 2869)</w:t>
      </w:r>
    </w:p>
    <w:p w14:paraId="719A4C2B" w14:textId="77777777" w:rsidR="00096539" w:rsidRPr="0032190F" w:rsidRDefault="00096539" w:rsidP="00096539">
      <w:pPr>
        <w:jc w:val="both"/>
        <w:rPr>
          <w:szCs w:val="20"/>
          <w:lang w:val="fr-FR" w:eastAsia="en-GB"/>
        </w:rPr>
      </w:pPr>
    </w:p>
    <w:p w14:paraId="4768FE17" w14:textId="77777777" w:rsidR="00096539" w:rsidRPr="0032190F" w:rsidRDefault="00096539" w:rsidP="00096539">
      <w:pPr>
        <w:pStyle w:val="Heading2"/>
        <w:rPr>
          <w:lang w:eastAsia="en-GB"/>
        </w:rPr>
      </w:pPr>
      <w:r w:rsidRPr="0032190F">
        <w:rPr>
          <w:lang w:eastAsia="en-GB"/>
        </w:rPr>
        <w:t>Chambre A</w:t>
      </w:r>
    </w:p>
    <w:p w14:paraId="21E8848F" w14:textId="358BEAE0" w:rsidR="000B7493" w:rsidRPr="0032190F" w:rsidRDefault="00000000" w:rsidP="000B7493">
      <w:pPr>
        <w:rPr>
          <w:lang w:val="fr-FR" w:eastAsia="en-GB"/>
        </w:rPr>
      </w:pPr>
      <w:hyperlink r:id="rId6892" w:anchor="Cul_Megalith_t_dolmen_couloir" w:history="1">
        <w:r w:rsidR="00DC5D96" w:rsidRPr="0032190F">
          <w:rPr>
            <w:rStyle w:val="Hyperlink"/>
            <w:lang w:val="fr-FR"/>
          </w:rPr>
          <w:t>Tombe à couloir</w:t>
        </w:r>
      </w:hyperlink>
      <w:r w:rsidR="00DC5D96" w:rsidRPr="0032190F">
        <w:rPr>
          <w:lang w:val="fr-FR"/>
        </w:rPr>
        <w:t xml:space="preserve"> </w:t>
      </w:r>
      <w:r w:rsidR="000B7493" w:rsidRPr="0032190F">
        <w:rPr>
          <w:lang w:val="fr-FR" w:eastAsia="en-GB"/>
        </w:rPr>
        <w:t>A</w:t>
      </w:r>
    </w:p>
    <w:p w14:paraId="7032315F" w14:textId="77777777" w:rsidR="000B7493" w:rsidRPr="0032190F" w:rsidRDefault="000B7493" w:rsidP="000B7493">
      <w:pPr>
        <w:rPr>
          <w:lang w:val="fr-FR" w:eastAsia="en-GB"/>
        </w:rPr>
      </w:pPr>
    </w:p>
    <w:p w14:paraId="509CF808" w14:textId="77777777" w:rsidR="000B72CB" w:rsidRPr="0032190F" w:rsidRDefault="000B72CB" w:rsidP="00096539">
      <w:pPr>
        <w:jc w:val="both"/>
        <w:rPr>
          <w:szCs w:val="20"/>
          <w:lang w:val="fr-FR" w:eastAsia="en-GB"/>
        </w:rPr>
      </w:pPr>
      <w:r w:rsidRPr="0032190F">
        <w:rPr>
          <w:szCs w:val="20"/>
          <w:lang w:val="fr-FR" w:eastAsia="en-GB"/>
        </w:rPr>
        <w:t xml:space="preserve">La chambre A, plus exiguë que la chambre B, est de forme rectangulaire. </w:t>
      </w:r>
      <w:r w:rsidR="00096539" w:rsidRPr="0032190F">
        <w:rPr>
          <w:lang w:val="fr-FR"/>
        </w:rPr>
        <w:t xml:space="preserve">Une dalle gravée sert de couverture à la chambre </w:t>
      </w:r>
      <w:r w:rsidRPr="0032190F">
        <w:rPr>
          <w:szCs w:val="20"/>
          <w:lang w:val="fr-FR" w:eastAsia="en-GB"/>
        </w:rPr>
        <w:t>(BIB 2381)</w:t>
      </w:r>
      <w:r w:rsidR="000B7493" w:rsidRPr="0032190F">
        <w:rPr>
          <w:lang w:val="fr-FR"/>
        </w:rPr>
        <w:t xml:space="preserve"> Le mobilier Chasséen associé à cette tombe et les analyses 14C situent sa construction au début du IVe millénaire (L’Helgouac’h 1984) (BIB 2389)</w:t>
      </w:r>
    </w:p>
    <w:p w14:paraId="30E421C0" w14:textId="77777777" w:rsidR="000B72CB" w:rsidRPr="0032190F" w:rsidRDefault="000B72CB" w:rsidP="00096539">
      <w:pPr>
        <w:jc w:val="both"/>
        <w:rPr>
          <w:lang w:val="fr-FR"/>
        </w:rPr>
      </w:pPr>
    </w:p>
    <w:p w14:paraId="3AEF8A3B" w14:textId="77777777" w:rsidR="000B72CB" w:rsidRPr="0032190F" w:rsidRDefault="000B72CB" w:rsidP="000B72CB">
      <w:pPr>
        <w:pStyle w:val="Heading3"/>
      </w:pPr>
      <w:r w:rsidRPr="0032190F">
        <w:t>Dalle gravée</w:t>
      </w:r>
    </w:p>
    <w:p w14:paraId="1296DE37" w14:textId="77777777" w:rsidR="00096539" w:rsidRPr="0032190F" w:rsidRDefault="00096539" w:rsidP="00096539">
      <w:pPr>
        <w:jc w:val="both"/>
        <w:rPr>
          <w:lang w:val="fr-FR"/>
        </w:rPr>
      </w:pPr>
      <w:r w:rsidRPr="0032190F">
        <w:rPr>
          <w:lang w:val="fr-FR"/>
        </w:rPr>
        <w:t xml:space="preserve">A. Selon L’Helgouac’h, cette dalle a vraisemblablement été érigée à l’air libre, avant d’être réemployée </w:t>
      </w:r>
      <w:r w:rsidR="009E085B" w:rsidRPr="0032190F">
        <w:rPr>
          <w:lang w:val="fr-FR"/>
        </w:rPr>
        <w:t xml:space="preserve">[remploi] </w:t>
      </w:r>
      <w:r w:rsidRPr="0032190F">
        <w:rPr>
          <w:lang w:val="fr-FR"/>
        </w:rPr>
        <w:t>dans la construction du monument. (BIB 2381)</w:t>
      </w:r>
    </w:p>
    <w:p w14:paraId="40D7A338" w14:textId="77777777" w:rsidR="00A07C32" w:rsidRPr="0032190F" w:rsidRDefault="00096539" w:rsidP="00096539">
      <w:pPr>
        <w:rPr>
          <w:lang w:val="fr-FR"/>
        </w:rPr>
      </w:pPr>
      <w:r w:rsidRPr="0032190F">
        <w:rPr>
          <w:lang w:val="fr-FR"/>
        </w:rPr>
        <w:t>La dalle gravée est un granitoïde à grain fin d’origine littorale d’environ 1,40 m de long et 1 m de large. Sa surface actuellement visible est entièrement polie, voire lustrée, sauf sur les côtés.(BIB 2381)</w:t>
      </w:r>
    </w:p>
    <w:p w14:paraId="2B9D80E0" w14:textId="77777777" w:rsidR="000B7493" w:rsidRPr="0032190F" w:rsidRDefault="000B7493" w:rsidP="000B7493">
      <w:pPr>
        <w:jc w:val="both"/>
        <w:rPr>
          <w:lang w:val="fr-FR"/>
        </w:rPr>
      </w:pPr>
      <w:r w:rsidRPr="0032190F">
        <w:rPr>
          <w:lang w:val="fr-FR"/>
        </w:rPr>
        <w:t xml:space="preserve">Plusieurs figurations de haches emmanchées et la représentation très schématique de la-dite hache-charrue (BIB 2389). </w:t>
      </w:r>
    </w:p>
    <w:p w14:paraId="5465C992" w14:textId="77777777" w:rsidR="00281ACF" w:rsidRPr="0032190F" w:rsidRDefault="00281ACF" w:rsidP="00281ACF">
      <w:pPr>
        <w:jc w:val="both"/>
        <w:rPr>
          <w:lang w:val="fr-FR"/>
        </w:rPr>
      </w:pPr>
      <w:r w:rsidRPr="0032190F">
        <w:rPr>
          <w:lang w:val="fr-FR"/>
        </w:rPr>
        <w:t>les crosses parfois de taille identique peuvent être deux fois inférieures aux haches emmanchées sur la dalle de couverture de la chambre (Shee-Twohig, 1981) (BIB 2392 p. 203)</w:t>
      </w:r>
    </w:p>
    <w:p w14:paraId="5FF2C8B8" w14:textId="77777777" w:rsidR="000B72CB" w:rsidRPr="0032190F" w:rsidRDefault="000B72CB" w:rsidP="00096539">
      <w:pPr>
        <w:rPr>
          <w:lang w:val="fr-FR"/>
        </w:rPr>
      </w:pPr>
    </w:p>
    <w:p w14:paraId="000B1D27" w14:textId="77777777" w:rsidR="000B72CB" w:rsidRPr="0032190F" w:rsidRDefault="000B72CB" w:rsidP="000B72CB">
      <w:pPr>
        <w:pStyle w:val="Heading4"/>
      </w:pPr>
      <w:r w:rsidRPr="0032190F">
        <w:t>Signes</w:t>
      </w:r>
    </w:p>
    <w:p w14:paraId="456A20A2" w14:textId="77777777" w:rsidR="000B72CB" w:rsidRPr="0032190F" w:rsidRDefault="000B72CB" w:rsidP="00096539">
      <w:pPr>
        <w:rPr>
          <w:lang w:val="fr-FR"/>
        </w:rPr>
      </w:pPr>
    </w:p>
    <w:p w14:paraId="1372BAED" w14:textId="2B26116F" w:rsidR="000B72CB" w:rsidRPr="0032190F" w:rsidRDefault="00297393" w:rsidP="00297393">
      <w:pPr>
        <w:autoSpaceDE w:val="0"/>
        <w:autoSpaceDN w:val="0"/>
        <w:adjustRightInd w:val="0"/>
        <w:rPr>
          <w:szCs w:val="20"/>
          <w:lang w:val="fr-FR" w:eastAsia="en-GB"/>
        </w:rPr>
      </w:pPr>
      <w:r w:rsidRPr="0032190F">
        <w:rPr>
          <w:szCs w:val="20"/>
          <w:lang w:val="fr-FR" w:eastAsia="en-GB"/>
        </w:rPr>
        <w:t>Transformation de 2 crosses en haches emmanchées (signes B et D)</w:t>
      </w:r>
      <w:r w:rsidR="000B72CB" w:rsidRPr="0032190F">
        <w:rPr>
          <w:szCs w:val="20"/>
          <w:lang w:val="fr-FR" w:eastAsia="en-GB"/>
        </w:rPr>
        <w:t>. Une telle tr</w:t>
      </w:r>
      <w:r w:rsidR="00A85774" w:rsidRPr="0032190F">
        <w:rPr>
          <w:szCs w:val="20"/>
          <w:lang w:val="fr-FR" w:eastAsia="en-GB"/>
        </w:rPr>
        <w:t>a</w:t>
      </w:r>
      <w:r w:rsidR="000B72CB" w:rsidRPr="0032190F">
        <w:rPr>
          <w:szCs w:val="20"/>
          <w:lang w:val="fr-FR" w:eastAsia="en-GB"/>
        </w:rPr>
        <w:t xml:space="preserve">nsformation a été reconnue aussi sur la stèle de </w:t>
      </w:r>
      <w:hyperlink r:id="rId6893" w:anchor="Sit_Mane_Er_Horeck" w:history="1">
        <w:r w:rsidR="000B72CB" w:rsidRPr="0032190F">
          <w:rPr>
            <w:rStyle w:val="Hyperlink"/>
            <w:szCs w:val="20"/>
            <w:lang w:val="fr-FR" w:eastAsia="en-GB"/>
          </w:rPr>
          <w:t>Mané er Hroëk</w:t>
        </w:r>
      </w:hyperlink>
      <w:r w:rsidRPr="0032190F">
        <w:rPr>
          <w:szCs w:val="20"/>
          <w:lang w:val="fr-FR" w:eastAsia="en-GB"/>
        </w:rPr>
        <w:t xml:space="preserve"> (BIB 2381)</w:t>
      </w:r>
    </w:p>
    <w:p w14:paraId="3379CF92" w14:textId="77777777" w:rsidR="000B72CB" w:rsidRPr="0032190F" w:rsidRDefault="000B72CB" w:rsidP="00647EA0">
      <w:pPr>
        <w:pStyle w:val="Heading5"/>
        <w:rPr>
          <w:lang w:eastAsia="en-GB"/>
        </w:rPr>
      </w:pPr>
      <w:r w:rsidRPr="0032190F">
        <w:rPr>
          <w:lang w:eastAsia="en-GB"/>
        </w:rPr>
        <w:t>B</w:t>
      </w:r>
    </w:p>
    <w:p w14:paraId="631CD3BA" w14:textId="77777777" w:rsidR="000B72CB" w:rsidRPr="0032190F" w:rsidRDefault="000B72CB" w:rsidP="000B72CB">
      <w:pPr>
        <w:rPr>
          <w:lang w:val="fr-FR" w:eastAsia="en-GB"/>
        </w:rPr>
      </w:pPr>
      <w:r w:rsidRPr="0032190F">
        <w:rPr>
          <w:lang w:val="fr-FR" w:eastAsia="en-GB"/>
        </w:rPr>
        <w:t>Crosse transformée en hache (BIB 2381)</w:t>
      </w:r>
    </w:p>
    <w:p w14:paraId="63F36F8B" w14:textId="77777777" w:rsidR="000B72CB" w:rsidRPr="0032190F" w:rsidRDefault="000B72CB" w:rsidP="00647EA0">
      <w:pPr>
        <w:pStyle w:val="Heading5"/>
        <w:rPr>
          <w:lang w:eastAsia="en-GB"/>
        </w:rPr>
      </w:pPr>
      <w:r w:rsidRPr="0032190F">
        <w:rPr>
          <w:lang w:eastAsia="en-GB"/>
        </w:rPr>
        <w:t>D</w:t>
      </w:r>
    </w:p>
    <w:p w14:paraId="0D0B13B2" w14:textId="77777777" w:rsidR="000B72CB" w:rsidRPr="0032190F" w:rsidRDefault="000B72CB" w:rsidP="000B72CB">
      <w:pPr>
        <w:rPr>
          <w:lang w:val="fr-FR" w:eastAsia="en-GB"/>
        </w:rPr>
      </w:pPr>
      <w:r w:rsidRPr="0032190F">
        <w:rPr>
          <w:lang w:val="fr-FR" w:eastAsia="en-GB"/>
        </w:rPr>
        <w:t>Crosse transformée en hache (BIB 2381)</w:t>
      </w:r>
    </w:p>
    <w:p w14:paraId="7CFF523A" w14:textId="77777777" w:rsidR="000B72CB" w:rsidRPr="0032190F" w:rsidRDefault="000B72CB" w:rsidP="00647EA0">
      <w:pPr>
        <w:pStyle w:val="Heading5"/>
        <w:rPr>
          <w:lang w:eastAsia="en-GB"/>
        </w:rPr>
      </w:pPr>
      <w:r w:rsidRPr="0032190F">
        <w:rPr>
          <w:lang w:eastAsia="en-GB"/>
        </w:rPr>
        <w:t>E</w:t>
      </w:r>
    </w:p>
    <w:p w14:paraId="6A026E9C" w14:textId="1247444B" w:rsidR="000B72CB" w:rsidRPr="0032190F" w:rsidRDefault="000B72CB" w:rsidP="000B72CB">
      <w:pPr>
        <w:rPr>
          <w:lang w:val="fr-FR" w:eastAsia="en-GB"/>
        </w:rPr>
      </w:pPr>
      <w:r w:rsidRPr="0032190F">
        <w:rPr>
          <w:rFonts w:ascii="Times-Roman" w:hAnsi="Times-Roman" w:cs="Times-Roman"/>
          <w:lang w:val="fr-FR"/>
        </w:rPr>
        <w:t xml:space="preserve">Représentation de </w:t>
      </w:r>
      <w:hyperlink r:id="rId6894" w:anchor="Cul_Art_TAC_T_z_cachalot" w:history="1">
        <w:r w:rsidRPr="0032190F">
          <w:rPr>
            <w:rStyle w:val="Hyperlink"/>
            <w:rFonts w:ascii="Times-Roman" w:hAnsi="Times-Roman" w:cs="Times-Roman"/>
            <w:lang w:val="fr-FR"/>
          </w:rPr>
          <w:t>cachalot</w:t>
        </w:r>
      </w:hyperlink>
      <w:r w:rsidRPr="0032190F">
        <w:rPr>
          <w:rFonts w:ascii="Times-Roman" w:hAnsi="Times-Roman" w:cs="Times-Roman"/>
          <w:lang w:val="fr-FR"/>
        </w:rPr>
        <w:t xml:space="preserve"> </w:t>
      </w:r>
      <w:r w:rsidRPr="0032190F">
        <w:rPr>
          <w:lang w:val="fr-FR"/>
        </w:rPr>
        <w:t>(BIB 2353)</w:t>
      </w:r>
      <w:r w:rsidR="009E085B" w:rsidRPr="0032190F">
        <w:rPr>
          <w:lang w:val="fr-FR"/>
        </w:rPr>
        <w:t xml:space="preserve"> </w:t>
      </w:r>
    </w:p>
    <w:p w14:paraId="7A5A341B" w14:textId="77777777" w:rsidR="000B72CB" w:rsidRPr="0032190F" w:rsidRDefault="000B72CB" w:rsidP="00297393">
      <w:pPr>
        <w:autoSpaceDE w:val="0"/>
        <w:autoSpaceDN w:val="0"/>
        <w:adjustRightInd w:val="0"/>
        <w:rPr>
          <w:szCs w:val="20"/>
          <w:lang w:val="fr-FR" w:eastAsia="en-GB"/>
        </w:rPr>
      </w:pPr>
    </w:p>
    <w:p w14:paraId="718DDD0D" w14:textId="77777777" w:rsidR="000B72CB" w:rsidRPr="0032190F" w:rsidRDefault="000B72CB" w:rsidP="000B72CB">
      <w:pPr>
        <w:pStyle w:val="Heading2"/>
        <w:rPr>
          <w:lang w:eastAsia="en-GB"/>
        </w:rPr>
      </w:pPr>
      <w:r w:rsidRPr="0032190F">
        <w:rPr>
          <w:lang w:eastAsia="en-GB"/>
        </w:rPr>
        <w:t>Chambre B</w:t>
      </w:r>
    </w:p>
    <w:p w14:paraId="6A6635A1" w14:textId="77777777" w:rsidR="000B72CB" w:rsidRPr="0032190F" w:rsidRDefault="000B72CB" w:rsidP="00297393">
      <w:pPr>
        <w:autoSpaceDE w:val="0"/>
        <w:autoSpaceDN w:val="0"/>
        <w:adjustRightInd w:val="0"/>
        <w:rPr>
          <w:szCs w:val="20"/>
          <w:lang w:val="fr-FR" w:eastAsia="en-GB"/>
        </w:rPr>
      </w:pPr>
    </w:p>
    <w:p w14:paraId="6E244FB5" w14:textId="77777777" w:rsidR="000B72CB" w:rsidRPr="0032190F" w:rsidRDefault="000B72CB" w:rsidP="00297393">
      <w:pPr>
        <w:autoSpaceDE w:val="0"/>
        <w:autoSpaceDN w:val="0"/>
        <w:adjustRightInd w:val="0"/>
        <w:rPr>
          <w:lang w:val="fr-FR"/>
        </w:rPr>
      </w:pPr>
      <w:r w:rsidRPr="0032190F">
        <w:rPr>
          <w:szCs w:val="20"/>
          <w:lang w:val="fr-FR" w:eastAsia="en-GB"/>
        </w:rPr>
        <w:t>La chambre B est de forme semi-circulaire (BIB 2381)</w:t>
      </w:r>
    </w:p>
    <w:p w14:paraId="0212B404" w14:textId="77777777" w:rsidR="00297393" w:rsidRPr="0032190F" w:rsidRDefault="00297393" w:rsidP="00096539">
      <w:pPr>
        <w:rPr>
          <w:lang w:val="fr-FR"/>
        </w:rPr>
      </w:pPr>
    </w:p>
    <w:p w14:paraId="2290A83D" w14:textId="77777777" w:rsidR="00A12B0F" w:rsidRPr="0032190F" w:rsidRDefault="00A12B0F" w:rsidP="00242C0F">
      <w:pPr>
        <w:rPr>
          <w:lang w:val="fr-FR"/>
        </w:rPr>
      </w:pPr>
    </w:p>
    <w:p w14:paraId="2292FB24" w14:textId="77777777" w:rsidR="00AB46E6" w:rsidRPr="0032190F" w:rsidRDefault="00AB46E6" w:rsidP="00426FF9">
      <w:pPr>
        <w:pStyle w:val="Heading1"/>
      </w:pPr>
      <w:bookmarkStart w:id="2955" w:name="Sit_Colpo"/>
      <w:r w:rsidRPr="0032190F">
        <w:t>COLPO (Cairns de)</w:t>
      </w:r>
    </w:p>
    <w:bookmarkEnd w:id="2955"/>
    <w:p w14:paraId="7BB9496C" w14:textId="77777777" w:rsidR="009D34CE" w:rsidRPr="0032190F" w:rsidRDefault="009D34CE" w:rsidP="00242C0F">
      <w:pPr>
        <w:rPr>
          <w:lang w:val="fr-FR"/>
        </w:rPr>
      </w:pPr>
    </w:p>
    <w:p w14:paraId="0E42C107" w14:textId="5A5FAE2E" w:rsidR="00AB46E6" w:rsidRPr="0032190F" w:rsidRDefault="00AB46E6" w:rsidP="00242C0F">
      <w:pPr>
        <w:jc w:val="both"/>
        <w:rPr>
          <w:lang w:val="fr-FR"/>
        </w:rPr>
      </w:pPr>
      <w:r w:rsidRPr="0032190F">
        <w:rPr>
          <w:lang w:val="fr-FR"/>
        </w:rPr>
        <w:t xml:space="preserve">Le site de Min-Goh-Ru près de Lacruste comprenait 3 ensembles </w:t>
      </w:r>
      <w:hyperlink r:id="rId6895" w:anchor="Cul_Megalith" w:history="1">
        <w:r w:rsidRPr="0032190F">
          <w:rPr>
            <w:rStyle w:val="Hyperlink"/>
            <w:lang w:val="fr-FR"/>
          </w:rPr>
          <w:t>mégalithiques</w:t>
        </w:r>
      </w:hyperlink>
      <w:r w:rsidRPr="0032190F">
        <w:rPr>
          <w:lang w:val="fr-FR"/>
        </w:rPr>
        <w:t xml:space="preserve"> dont 2 ont été fouillés :</w:t>
      </w:r>
    </w:p>
    <w:p w14:paraId="31F3E8B5" w14:textId="77777777" w:rsidR="00917B5D" w:rsidRPr="0032190F" w:rsidRDefault="00917B5D"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5"/>
        <w:gridCol w:w="6727"/>
      </w:tblGrid>
      <w:tr w:rsidR="00917B5D" w:rsidRPr="00E17423" w14:paraId="2B7EE037" w14:textId="77777777" w:rsidTr="005F3AF6">
        <w:trPr>
          <w:jc w:val="center"/>
        </w:trPr>
        <w:tc>
          <w:tcPr>
            <w:tcW w:w="865" w:type="dxa"/>
            <w:shd w:val="clear" w:color="auto" w:fill="auto"/>
            <w:vAlign w:val="center"/>
          </w:tcPr>
          <w:p w14:paraId="7533464F" w14:textId="77777777" w:rsidR="005F3AF6" w:rsidRDefault="00917B5D" w:rsidP="005F3AF6">
            <w:pPr>
              <w:jc w:val="center"/>
            </w:pPr>
            <w:r>
              <w:t xml:space="preserve">cairn </w:t>
            </w:r>
          </w:p>
          <w:p w14:paraId="4B1D4DBE" w14:textId="77777777" w:rsidR="00917B5D" w:rsidRDefault="00917B5D" w:rsidP="005F3AF6">
            <w:pPr>
              <w:jc w:val="center"/>
            </w:pPr>
            <w:r>
              <w:lastRenderedPageBreak/>
              <w:t>I</w:t>
            </w:r>
          </w:p>
        </w:tc>
        <w:tc>
          <w:tcPr>
            <w:tcW w:w="6727" w:type="dxa"/>
            <w:shd w:val="clear" w:color="auto" w:fill="auto"/>
          </w:tcPr>
          <w:p w14:paraId="3E3C5468" w14:textId="2DBC42F5" w:rsidR="00917B5D" w:rsidRPr="0032190F" w:rsidRDefault="00683577" w:rsidP="00DC5D96">
            <w:pPr>
              <w:jc w:val="both"/>
              <w:rPr>
                <w:lang w:val="fr-FR"/>
              </w:rPr>
            </w:pPr>
            <w:r>
              <w:rPr>
                <w:lang w:val="fr-FR"/>
              </w:rPr>
              <w:lastRenderedPageBreak/>
              <w:t xml:space="preserve">entouré </w:t>
            </w:r>
            <w:r w:rsidR="00917B5D" w:rsidRPr="0032190F">
              <w:rPr>
                <w:lang w:val="fr-FR"/>
              </w:rPr>
              <w:t xml:space="preserve"> de 2 murailles principales étagées en gradins renferme des </w:t>
            </w:r>
            <w:hyperlink r:id="rId6896" w:anchor="Cul_Megalith_t_dolmen_couloir" w:history="1">
              <w:r w:rsidR="00DC5D96" w:rsidRPr="0032190F">
                <w:rPr>
                  <w:rStyle w:val="Hyperlink"/>
                  <w:lang w:val="fr-FR"/>
                </w:rPr>
                <w:t>tombes à couloir</w:t>
              </w:r>
            </w:hyperlink>
            <w:r w:rsidR="00DC5D96" w:rsidRPr="0032190F">
              <w:rPr>
                <w:lang w:val="fr-FR"/>
              </w:rPr>
              <w:t xml:space="preserve"> </w:t>
            </w:r>
            <w:r w:rsidR="00917B5D" w:rsidRPr="0032190F">
              <w:rPr>
                <w:lang w:val="fr-FR"/>
              </w:rPr>
              <w:t>parallèles et renferme 2 tombes. L’une était couverte d’une dalle, l’autre d’une voute en encorbellement (effondrée)</w:t>
            </w:r>
          </w:p>
        </w:tc>
      </w:tr>
      <w:tr w:rsidR="00917B5D" w:rsidRPr="00E17423" w14:paraId="2DA447F0" w14:textId="77777777" w:rsidTr="005F3AF6">
        <w:trPr>
          <w:jc w:val="center"/>
        </w:trPr>
        <w:tc>
          <w:tcPr>
            <w:tcW w:w="865" w:type="dxa"/>
            <w:shd w:val="clear" w:color="auto" w:fill="auto"/>
            <w:vAlign w:val="center"/>
          </w:tcPr>
          <w:p w14:paraId="3D6C6DEE" w14:textId="77777777" w:rsidR="005F3AF6" w:rsidRDefault="00917B5D" w:rsidP="005F3AF6">
            <w:pPr>
              <w:jc w:val="center"/>
            </w:pPr>
            <w:r>
              <w:lastRenderedPageBreak/>
              <w:t xml:space="preserve">cairn </w:t>
            </w:r>
          </w:p>
          <w:p w14:paraId="03C21609" w14:textId="77777777" w:rsidR="00917B5D" w:rsidRDefault="00917B5D" w:rsidP="005F3AF6">
            <w:pPr>
              <w:jc w:val="center"/>
            </w:pPr>
            <w:r>
              <w:t>II</w:t>
            </w:r>
          </w:p>
        </w:tc>
        <w:tc>
          <w:tcPr>
            <w:tcW w:w="6727" w:type="dxa"/>
            <w:shd w:val="clear" w:color="auto" w:fill="auto"/>
          </w:tcPr>
          <w:p w14:paraId="47D41130" w14:textId="77777777" w:rsidR="00917B5D" w:rsidRPr="0032190F" w:rsidRDefault="00917B5D" w:rsidP="00683577">
            <w:pPr>
              <w:jc w:val="both"/>
              <w:rPr>
                <w:lang w:val="fr-FR"/>
              </w:rPr>
            </w:pPr>
            <w:r w:rsidRPr="0032190F">
              <w:rPr>
                <w:lang w:val="fr-FR"/>
              </w:rPr>
              <w:t xml:space="preserve">ovalaire etait </w:t>
            </w:r>
            <w:r w:rsidR="00683577">
              <w:rPr>
                <w:lang w:val="fr-FR"/>
              </w:rPr>
              <w:t>entouré</w:t>
            </w:r>
            <w:r w:rsidRPr="0032190F">
              <w:rPr>
                <w:lang w:val="fr-FR"/>
              </w:rPr>
              <w:t xml:space="preserve"> d’une muraille et contenait 6 chambres réparties de part et d’autre d’un couloir axial, chaque chambre recouverte d’une dalle de couverture.</w:t>
            </w:r>
          </w:p>
        </w:tc>
      </w:tr>
    </w:tbl>
    <w:p w14:paraId="12689270" w14:textId="77777777" w:rsidR="00C322BD" w:rsidRPr="0032190F" w:rsidRDefault="00917B5D" w:rsidP="00242C0F">
      <w:pPr>
        <w:jc w:val="both"/>
        <w:rPr>
          <w:lang w:val="fr-FR"/>
        </w:rPr>
      </w:pPr>
      <w:r w:rsidRPr="0032190F">
        <w:rPr>
          <w:lang w:val="fr-FR"/>
        </w:rPr>
        <w:t>(BIB 165)</w:t>
      </w:r>
    </w:p>
    <w:p w14:paraId="50C69AC5" w14:textId="77777777" w:rsidR="00917B5D" w:rsidRPr="0032190F" w:rsidRDefault="00917B5D" w:rsidP="00242C0F">
      <w:pPr>
        <w:jc w:val="both"/>
        <w:rPr>
          <w:lang w:val="fr-FR"/>
        </w:rPr>
      </w:pPr>
    </w:p>
    <w:p w14:paraId="6E2C475D" w14:textId="2274C471" w:rsidR="00C322BD" w:rsidRPr="0032190F" w:rsidRDefault="00C322BD" w:rsidP="00242C0F">
      <w:pPr>
        <w:jc w:val="both"/>
        <w:rPr>
          <w:lang w:val="fr-FR"/>
        </w:rPr>
      </w:pPr>
      <w:r w:rsidRPr="0032190F">
        <w:rPr>
          <w:lang w:val="fr-FR"/>
        </w:rPr>
        <w:t xml:space="preserve">Pour les 2 cairns, des céramiques fines ont été </w:t>
      </w:r>
      <w:r w:rsidR="00A12B0F" w:rsidRPr="0032190F">
        <w:rPr>
          <w:lang w:val="fr-FR"/>
        </w:rPr>
        <w:t>retrouvées</w:t>
      </w:r>
      <w:r w:rsidRPr="0032190F">
        <w:rPr>
          <w:lang w:val="fr-FR"/>
        </w:rPr>
        <w:t xml:space="preserve"> dans le couloir et devant l’entrée caractéristiques du </w:t>
      </w:r>
      <w:hyperlink r:id="rId6897" w:anchor="Cul_Neo_Moyen_Armoric_Atlant" w:history="1">
        <w:r w:rsidR="00701531" w:rsidRPr="0032190F">
          <w:rPr>
            <w:rStyle w:val="Hyperlink"/>
            <w:lang w:val="fr-FR"/>
          </w:rPr>
          <w:t>N</w:t>
        </w:r>
        <w:r w:rsidR="00701531">
          <w:rPr>
            <w:rStyle w:val="Hyperlink"/>
            <w:lang w:val="fr-FR"/>
          </w:rPr>
          <w:t>MAA</w:t>
        </w:r>
      </w:hyperlink>
      <w:r w:rsidR="00701531" w:rsidRPr="0032190F">
        <w:rPr>
          <w:lang w:val="fr-FR"/>
        </w:rPr>
        <w:t xml:space="preserve"> </w:t>
      </w:r>
      <w:r w:rsidRPr="0032190F">
        <w:rPr>
          <w:lang w:val="fr-FR"/>
        </w:rPr>
        <w:t xml:space="preserve">contemporain des influences atlantiques du </w:t>
      </w:r>
      <w:hyperlink r:id="rId6898" w:anchor="Cul_Chasseen" w:history="1">
        <w:r w:rsidRPr="0032190F">
          <w:rPr>
            <w:rStyle w:val="Hyperlink"/>
            <w:lang w:val="fr-FR"/>
          </w:rPr>
          <w:t>Chasséen</w:t>
        </w:r>
      </w:hyperlink>
      <w:r w:rsidRPr="0032190F">
        <w:rPr>
          <w:lang w:val="fr-FR"/>
        </w:rPr>
        <w:t xml:space="preserve"> (</w:t>
      </w:r>
      <w:r w:rsidR="0070027E" w:rsidRPr="0032190F">
        <w:rPr>
          <w:lang w:val="fr-FR"/>
        </w:rPr>
        <w:t>BIB</w:t>
      </w:r>
      <w:r w:rsidRPr="0032190F">
        <w:rPr>
          <w:lang w:val="fr-FR"/>
        </w:rPr>
        <w:t xml:space="preserve"> 165)</w:t>
      </w:r>
    </w:p>
    <w:p w14:paraId="33BAA5C9" w14:textId="77777777" w:rsidR="00C13B64" w:rsidRPr="0032190F" w:rsidRDefault="00C13B64" w:rsidP="00242C0F">
      <w:pPr>
        <w:jc w:val="both"/>
        <w:rPr>
          <w:lang w:val="fr-FR"/>
        </w:rPr>
      </w:pPr>
    </w:p>
    <w:p w14:paraId="1A76D22F" w14:textId="77777777" w:rsidR="00CC2667" w:rsidRPr="0032190F" w:rsidRDefault="00CC2667" w:rsidP="00426FF9">
      <w:pPr>
        <w:pStyle w:val="Heading1"/>
      </w:pPr>
      <w:bookmarkStart w:id="2956" w:name="Sit_Moustoir"/>
      <w:r w:rsidRPr="0032190F">
        <w:t>MOUSTOIR (LE)</w:t>
      </w:r>
      <w:bookmarkEnd w:id="2956"/>
    </w:p>
    <w:p w14:paraId="5B6A1776" w14:textId="77777777" w:rsidR="00CC2667" w:rsidRPr="0032190F" w:rsidRDefault="00CC2667">
      <w:pPr>
        <w:rPr>
          <w:lang w:val="fr-FR"/>
        </w:rPr>
      </w:pPr>
    </w:p>
    <w:p w14:paraId="1012E129" w14:textId="284B674F" w:rsidR="00362EC3" w:rsidRPr="0032190F" w:rsidRDefault="004B7F94" w:rsidP="00CC2667">
      <w:pPr>
        <w:rPr>
          <w:lang w:val="fr-FR"/>
        </w:rPr>
      </w:pPr>
      <w:r w:rsidRPr="0032190F">
        <w:rPr>
          <w:lang w:val="fr-FR"/>
        </w:rPr>
        <w:t>Dolmen du</w:t>
      </w:r>
      <w:r w:rsidR="00EF740E" w:rsidRPr="0032190F">
        <w:rPr>
          <w:lang w:val="fr-FR"/>
        </w:rPr>
        <w:t xml:space="preserve"> Moustoir (</w:t>
      </w:r>
      <w:r w:rsidR="00CF30CC" w:rsidRPr="0032190F">
        <w:rPr>
          <w:lang w:val="fr-FR"/>
        </w:rPr>
        <w:t>Carnac</w:t>
      </w:r>
      <w:r w:rsidR="00EF740E" w:rsidRPr="0032190F">
        <w:rPr>
          <w:lang w:val="fr-FR"/>
        </w:rPr>
        <w:t>, Morbihan)</w:t>
      </w:r>
      <w:r w:rsidR="00CF30CC" w:rsidRPr="0032190F">
        <w:rPr>
          <w:lang w:val="fr-FR"/>
        </w:rPr>
        <w:t xml:space="preserve">. </w:t>
      </w:r>
      <w:r w:rsidR="00EB1159" w:rsidRPr="0032190F">
        <w:rPr>
          <w:lang w:val="fr-FR"/>
        </w:rPr>
        <w:t xml:space="preserve">Ve millénaire aec, </w:t>
      </w:r>
      <w:hyperlink r:id="rId6899" w:anchor="Cul_Neo_Moyen_Armoric_Atlant" w:history="1">
        <w:r w:rsidR="00EB1159" w:rsidRPr="0032190F">
          <w:rPr>
            <w:rStyle w:val="Hyperlink"/>
            <w:lang w:val="fr-FR"/>
          </w:rPr>
          <w:t>N</w:t>
        </w:r>
        <w:r w:rsidR="00E13081">
          <w:rPr>
            <w:rStyle w:val="Hyperlink"/>
            <w:lang w:val="fr-FR"/>
          </w:rPr>
          <w:t>M</w:t>
        </w:r>
        <w:r w:rsidR="00701531">
          <w:rPr>
            <w:rStyle w:val="Hyperlink"/>
            <w:lang w:val="fr-FR"/>
          </w:rPr>
          <w:t>AA</w:t>
        </w:r>
      </w:hyperlink>
      <w:r w:rsidR="00EB1159" w:rsidRPr="0032190F">
        <w:rPr>
          <w:lang w:val="fr-FR"/>
        </w:rPr>
        <w:t xml:space="preserve"> (BIB 2371 fig. 19). </w:t>
      </w:r>
      <w:r w:rsidR="00CC2667" w:rsidRPr="0032190F">
        <w:rPr>
          <w:lang w:val="fr-FR"/>
        </w:rPr>
        <w:t>Signe phallique (BIB 2278 p. 903)</w:t>
      </w:r>
      <w:r w:rsidR="00232282" w:rsidRPr="0032190F">
        <w:rPr>
          <w:lang w:val="fr-FR"/>
        </w:rPr>
        <w:t xml:space="preserve">. </w:t>
      </w:r>
      <w:r w:rsidR="00EB1159" w:rsidRPr="0032190F">
        <w:rPr>
          <w:lang w:val="fr-FR"/>
        </w:rPr>
        <w:t>Présence de</w:t>
      </w:r>
      <w:r w:rsidR="00232282" w:rsidRPr="0032190F">
        <w:rPr>
          <w:lang w:val="fr-FR"/>
        </w:rPr>
        <w:t xml:space="preserve"> </w:t>
      </w:r>
      <w:hyperlink r:id="rId6900" w:anchor="Sit_Variscite" w:history="1">
        <w:r w:rsidR="00320346" w:rsidRPr="00320346">
          <w:rPr>
            <w:rStyle w:val="Hyperlink"/>
            <w:lang w:val="fr-FR"/>
          </w:rPr>
          <w:t>variscite</w:t>
        </w:r>
      </w:hyperlink>
      <w:r w:rsidR="00320346" w:rsidRPr="0032190F">
        <w:rPr>
          <w:lang w:val="fr-FR"/>
        </w:rPr>
        <w:t xml:space="preserve"> </w:t>
      </w:r>
      <w:r w:rsidR="00232282" w:rsidRPr="0032190F">
        <w:rPr>
          <w:lang w:val="fr-FR"/>
        </w:rPr>
        <w:t>(BIB 2371 fig. 19)</w:t>
      </w:r>
      <w:r w:rsidR="00B9334F" w:rsidRPr="0032190F">
        <w:rPr>
          <w:lang w:val="fr-FR"/>
        </w:rPr>
        <w:t xml:space="preserve"> </w:t>
      </w:r>
      <w:r w:rsidR="00362EC3" w:rsidRPr="0032190F">
        <w:rPr>
          <w:lang w:val="fr-FR"/>
        </w:rPr>
        <w:t>Représentation en forme d'idole (BIB 2389)</w:t>
      </w:r>
    </w:p>
    <w:p w14:paraId="3F54ACD3" w14:textId="7CF7F1A8" w:rsidR="004B7F94" w:rsidRPr="0032190F" w:rsidRDefault="004B7F94" w:rsidP="004B7F94">
      <w:pPr>
        <w:rPr>
          <w:lang w:val="fr-FR"/>
        </w:rPr>
      </w:pPr>
      <w:r w:rsidRPr="0032190F">
        <w:rPr>
          <w:lang w:val="fr-FR"/>
        </w:rPr>
        <w:t xml:space="preserve">Le </w:t>
      </w:r>
      <w:hyperlink r:id="rId6901" w:anchor="Cul_Chasseen_cer_vase_support" w:history="1">
        <w:r w:rsidRPr="00FE742C">
          <w:rPr>
            <w:rStyle w:val="Hyperlink"/>
            <w:lang w:val="fr-FR"/>
          </w:rPr>
          <w:t>vase-support</w:t>
        </w:r>
      </w:hyperlink>
      <w:r w:rsidRPr="0032190F">
        <w:rPr>
          <w:lang w:val="fr-FR"/>
        </w:rPr>
        <w:t xml:space="preserve"> présente quatre nervures verticales diamétralement opposées sur la paroi (BIB 2473)</w:t>
      </w:r>
    </w:p>
    <w:p w14:paraId="2E76E6B5" w14:textId="77777777" w:rsidR="00CC2667" w:rsidRPr="0032190F" w:rsidRDefault="00CC2667" w:rsidP="00242C0F">
      <w:pPr>
        <w:jc w:val="both"/>
        <w:rPr>
          <w:lang w:val="fr-FR"/>
        </w:rPr>
      </w:pPr>
    </w:p>
    <w:p w14:paraId="227D6F3E" w14:textId="77777777" w:rsidR="002F16D0" w:rsidRPr="0032190F" w:rsidRDefault="00D34EB7" w:rsidP="00426FF9">
      <w:pPr>
        <w:pStyle w:val="Heading1"/>
      </w:pPr>
      <w:bookmarkStart w:id="2957" w:name="Sit_Kermarquer"/>
      <w:r w:rsidRPr="0032190F">
        <w:t>KERMARQUER</w:t>
      </w:r>
    </w:p>
    <w:bookmarkEnd w:id="2957"/>
    <w:p w14:paraId="41216DEC" w14:textId="77777777" w:rsidR="00D34EB7" w:rsidRPr="0032190F" w:rsidRDefault="00D34EB7" w:rsidP="00242C0F">
      <w:pPr>
        <w:jc w:val="both"/>
        <w:rPr>
          <w:lang w:val="fr-FR"/>
        </w:rPr>
      </w:pPr>
    </w:p>
    <w:p w14:paraId="3A82CCC1" w14:textId="5817C67D" w:rsidR="00D34EB7" w:rsidRPr="0032190F" w:rsidRDefault="00D34EB7" w:rsidP="00242C0F">
      <w:pPr>
        <w:jc w:val="both"/>
        <w:rPr>
          <w:lang w:val="fr-FR"/>
        </w:rPr>
      </w:pPr>
      <w:r w:rsidRPr="0032190F">
        <w:rPr>
          <w:lang w:val="fr-FR"/>
        </w:rPr>
        <w:t xml:space="preserve">Menhir de Kermarquer (Morbihan). Représentation de </w:t>
      </w:r>
      <w:hyperlink r:id="rId6902" w:anchor="Cul_Art_TAC_T_t_crosse" w:history="1">
        <w:r w:rsidRPr="0032190F">
          <w:rPr>
            <w:rStyle w:val="Hyperlink"/>
            <w:lang w:val="fr-FR"/>
          </w:rPr>
          <w:t>crosse</w:t>
        </w:r>
      </w:hyperlink>
      <w:r w:rsidRPr="0032190F">
        <w:rPr>
          <w:lang w:val="fr-FR"/>
        </w:rPr>
        <w:t xml:space="preserve"> (BIB 1738 p. 68)</w:t>
      </w:r>
    </w:p>
    <w:p w14:paraId="46F5CFAB" w14:textId="77777777" w:rsidR="00C907AF" w:rsidRPr="0032190F" w:rsidRDefault="00C907AF" w:rsidP="00242C0F">
      <w:pPr>
        <w:jc w:val="both"/>
        <w:rPr>
          <w:lang w:val="fr-FR"/>
        </w:rPr>
      </w:pPr>
    </w:p>
    <w:p w14:paraId="5F2CBEDE" w14:textId="77777777" w:rsidR="00D34EB7" w:rsidRPr="0032190F" w:rsidRDefault="00D34EB7" w:rsidP="00426FF9">
      <w:pPr>
        <w:pStyle w:val="Heading1"/>
      </w:pPr>
      <w:bookmarkStart w:id="2958" w:name="Sit_Kerveresse"/>
      <w:r w:rsidRPr="0032190F">
        <w:t>KERVERESSE</w:t>
      </w:r>
      <w:bookmarkEnd w:id="2958"/>
    </w:p>
    <w:p w14:paraId="52A32C21" w14:textId="77777777" w:rsidR="00D34EB7" w:rsidRPr="0032190F" w:rsidRDefault="00D34EB7" w:rsidP="00242C0F">
      <w:pPr>
        <w:jc w:val="both"/>
        <w:rPr>
          <w:lang w:val="fr-FR"/>
        </w:rPr>
      </w:pPr>
    </w:p>
    <w:p w14:paraId="58E0D3E4" w14:textId="118ED8FB" w:rsidR="00281ACF" w:rsidRPr="0032190F" w:rsidRDefault="00000000" w:rsidP="00281ACF">
      <w:pPr>
        <w:jc w:val="both"/>
        <w:rPr>
          <w:lang w:val="fr-FR"/>
        </w:rPr>
      </w:pPr>
      <w:hyperlink r:id="rId6903" w:anchor="Cul_Megalith_t_dolmen_couloir" w:history="1">
        <w:r w:rsidR="00DC5D96" w:rsidRPr="0032190F">
          <w:rPr>
            <w:rStyle w:val="Hyperlink"/>
            <w:lang w:val="fr-FR"/>
          </w:rPr>
          <w:t>Dolmen à couloir</w:t>
        </w:r>
      </w:hyperlink>
      <w:r w:rsidR="00DC5D96" w:rsidRPr="0032190F">
        <w:rPr>
          <w:lang w:val="fr-FR"/>
        </w:rPr>
        <w:t xml:space="preserve"> </w:t>
      </w:r>
      <w:r w:rsidR="00D34EB7" w:rsidRPr="0032190F">
        <w:rPr>
          <w:lang w:val="fr-FR"/>
        </w:rPr>
        <w:t xml:space="preserve">Kervéresse (Locmariaquer, Morbihan) Stèle avec représentation de </w:t>
      </w:r>
      <w:hyperlink r:id="rId6904" w:anchor="Cul_Art_TAC_T_t_crosse" w:history="1">
        <w:r w:rsidR="00D34EB7" w:rsidRPr="0032190F">
          <w:rPr>
            <w:rStyle w:val="Hyperlink"/>
            <w:lang w:val="fr-FR"/>
          </w:rPr>
          <w:t>crosse</w:t>
        </w:r>
      </w:hyperlink>
      <w:r w:rsidR="00D34EB7" w:rsidRPr="0032190F">
        <w:rPr>
          <w:lang w:val="fr-FR"/>
        </w:rPr>
        <w:t xml:space="preserve"> (BIB 1738 p. 68)</w:t>
      </w:r>
      <w:r w:rsidR="00281ACF" w:rsidRPr="0032190F">
        <w:rPr>
          <w:lang w:val="fr-FR"/>
        </w:rPr>
        <w:t xml:space="preserve">. Dans la tombe à couloir de Kerveresse, peu éloignée également de la </w:t>
      </w:r>
      <w:hyperlink r:id="rId6905" w:anchor="Sit_Table_Marchand" w:history="1">
        <w:r w:rsidR="00281ACF" w:rsidRPr="0032190F">
          <w:rPr>
            <w:rStyle w:val="Hyperlink"/>
            <w:lang w:val="fr-FR"/>
          </w:rPr>
          <w:t>Table des Marchands</w:t>
        </w:r>
      </w:hyperlink>
      <w:r w:rsidR="00281ACF" w:rsidRPr="0032190F">
        <w:rPr>
          <w:lang w:val="fr-FR"/>
        </w:rPr>
        <w:t xml:space="preserve">, les signes crosses sont de dimensions inférieures aux haches emmanchées (support C9 </w:t>
      </w:r>
    </w:p>
    <w:p w14:paraId="442DACDE" w14:textId="77777777" w:rsidR="00D34EB7" w:rsidRPr="0032190F" w:rsidRDefault="00281ACF" w:rsidP="00281ACF">
      <w:pPr>
        <w:jc w:val="both"/>
        <w:rPr>
          <w:lang w:val="fr-FR"/>
        </w:rPr>
      </w:pPr>
      <w:r w:rsidRPr="0032190F">
        <w:rPr>
          <w:lang w:val="fr-FR"/>
        </w:rPr>
        <w:t>Shee-Twohig, 1981) (BIB 2392 p. 203)</w:t>
      </w:r>
      <w:r w:rsidR="00C4098E" w:rsidRPr="0032190F">
        <w:rPr>
          <w:lang w:val="fr-FR"/>
        </w:rPr>
        <w:t xml:space="preserve"> représentation de hache (BIB 2278 fig. 14)</w:t>
      </w:r>
    </w:p>
    <w:p w14:paraId="274D8EBA" w14:textId="77777777" w:rsidR="00D34EB7" w:rsidRPr="0032190F" w:rsidRDefault="00D34EB7" w:rsidP="00242C0F">
      <w:pPr>
        <w:jc w:val="both"/>
        <w:rPr>
          <w:lang w:val="fr-FR"/>
        </w:rPr>
      </w:pPr>
    </w:p>
    <w:p w14:paraId="65693362" w14:textId="77777777" w:rsidR="002F16D0" w:rsidRPr="0032190F" w:rsidRDefault="002F16D0" w:rsidP="00426FF9">
      <w:pPr>
        <w:pStyle w:val="Heading1"/>
      </w:pPr>
      <w:bookmarkStart w:id="2959" w:name="Sit_Er_Yoh"/>
      <w:r w:rsidRPr="0032190F">
        <w:t>ER YOH</w:t>
      </w:r>
    </w:p>
    <w:bookmarkEnd w:id="2959"/>
    <w:p w14:paraId="0FE53130" w14:textId="77777777" w:rsidR="002F16D0" w:rsidRPr="0032190F" w:rsidRDefault="002F16D0" w:rsidP="00242C0F">
      <w:pPr>
        <w:jc w:val="both"/>
        <w:rPr>
          <w:lang w:val="fr-FR"/>
        </w:rPr>
      </w:pPr>
    </w:p>
    <w:p w14:paraId="669CB835" w14:textId="4A62CE11" w:rsidR="002F16D0" w:rsidRPr="0032190F" w:rsidRDefault="002F16D0" w:rsidP="00242C0F">
      <w:pPr>
        <w:jc w:val="both"/>
        <w:rPr>
          <w:lang w:val="fr-FR"/>
        </w:rPr>
      </w:pPr>
      <w:r w:rsidRPr="0032190F">
        <w:rPr>
          <w:lang w:val="fr-FR"/>
        </w:rPr>
        <w:t>L’île d’Er Yoh (</w:t>
      </w:r>
      <w:r w:rsidR="00FF1923" w:rsidRPr="0032190F">
        <w:rPr>
          <w:lang w:val="fr-FR"/>
        </w:rPr>
        <w:t xml:space="preserve">île de Hoaut, </w:t>
      </w:r>
      <w:r w:rsidRPr="0032190F">
        <w:rPr>
          <w:lang w:val="fr-FR"/>
        </w:rPr>
        <w:t>Morbihan) était réunit à celle d’Houat au 5</w:t>
      </w:r>
      <w:r w:rsidRPr="0032190F">
        <w:rPr>
          <w:vertAlign w:val="superscript"/>
          <w:lang w:val="fr-FR"/>
        </w:rPr>
        <w:t>e</w:t>
      </w:r>
      <w:r w:rsidRPr="0032190F">
        <w:rPr>
          <w:lang w:val="fr-FR"/>
        </w:rPr>
        <w:t xml:space="preserve"> millénaire aec (BIB 2278 p. 898). C’est un des rares gisements contenant de la faune de Bretagne. Il contenait, entre autres, des ossements de chat sauvage (Boyle 2005) (BIB 2278 p. 898) v. </w:t>
      </w:r>
      <w:hyperlink r:id="rId6906" w:anchor="Sit_Vallee_Noirs_6" w:history="1">
        <w:r w:rsidRPr="0032190F">
          <w:rPr>
            <w:rStyle w:val="Hyperlink"/>
            <w:lang w:val="fr-FR"/>
          </w:rPr>
          <w:t>Vallée aux Noirs 6</w:t>
        </w:r>
      </w:hyperlink>
    </w:p>
    <w:p w14:paraId="2553A4D1" w14:textId="597E7D1B" w:rsidR="00700DEC" w:rsidRPr="0032190F" w:rsidRDefault="00000000" w:rsidP="00242C0F">
      <w:pPr>
        <w:jc w:val="both"/>
        <w:rPr>
          <w:lang w:val="fr-FR"/>
        </w:rPr>
      </w:pPr>
      <w:hyperlink r:id="rId6907" w:anchor="Cul_Amas_coquillier" w:history="1">
        <w:r w:rsidR="00A0044D" w:rsidRPr="00A0044D">
          <w:rPr>
            <w:rStyle w:val="Hyperlink"/>
            <w:lang w:val="fr-FR"/>
          </w:rPr>
          <w:t>amas coquiller</w:t>
        </w:r>
      </w:hyperlink>
      <w:r w:rsidR="00A0044D" w:rsidRPr="0032190F">
        <w:rPr>
          <w:lang w:val="fr-FR"/>
        </w:rPr>
        <w:t xml:space="preserve"> </w:t>
      </w:r>
      <w:r w:rsidR="00700DEC" w:rsidRPr="0032190F">
        <w:rPr>
          <w:lang w:val="fr-FR"/>
        </w:rPr>
        <w:t>(BIB 2383)</w:t>
      </w:r>
    </w:p>
    <w:p w14:paraId="14E6BE6B" w14:textId="77777777" w:rsidR="00281ACF" w:rsidRPr="0032190F" w:rsidRDefault="00281ACF" w:rsidP="00242C0F">
      <w:pPr>
        <w:jc w:val="both"/>
        <w:rPr>
          <w:lang w:val="fr-FR"/>
        </w:rPr>
      </w:pPr>
    </w:p>
    <w:p w14:paraId="7323D633" w14:textId="77777777" w:rsidR="00281ACF" w:rsidRPr="0032190F" w:rsidRDefault="00281ACF" w:rsidP="00426FF9">
      <w:pPr>
        <w:pStyle w:val="Heading1"/>
      </w:pPr>
      <w:bookmarkStart w:id="2960" w:name="Sit_Kerlud"/>
      <w:r w:rsidRPr="0032190F">
        <w:t>KERLUD</w:t>
      </w:r>
    </w:p>
    <w:bookmarkEnd w:id="2960"/>
    <w:p w14:paraId="40DD5FBC" w14:textId="77777777" w:rsidR="00281ACF" w:rsidRPr="0032190F" w:rsidRDefault="00281ACF" w:rsidP="00281ACF">
      <w:pPr>
        <w:jc w:val="both"/>
        <w:rPr>
          <w:lang w:val="fr-FR"/>
        </w:rPr>
      </w:pPr>
      <w:r w:rsidRPr="0032190F">
        <w:rPr>
          <w:lang w:val="fr-FR"/>
        </w:rPr>
        <w:t>Dans le caveau de Kerlud, la hache emmanchée est plus grande que la crosse gravée à ses côtés</w:t>
      </w:r>
    </w:p>
    <w:p w14:paraId="07AE76DB" w14:textId="77777777" w:rsidR="00281ACF" w:rsidRPr="0032190F" w:rsidRDefault="00281ACF" w:rsidP="00281ACF">
      <w:pPr>
        <w:jc w:val="both"/>
        <w:rPr>
          <w:lang w:val="fr-FR"/>
        </w:rPr>
      </w:pPr>
      <w:r w:rsidRPr="0032190F">
        <w:rPr>
          <w:lang w:val="fr-FR"/>
        </w:rPr>
        <w:t>(L’Helgouac’h, 1994) (BIB 2392 p. 203)</w:t>
      </w:r>
      <w:r w:rsidR="00C4098E" w:rsidRPr="0032190F">
        <w:rPr>
          <w:lang w:val="fr-FR"/>
        </w:rPr>
        <w:t xml:space="preserve"> représentation de hache (BIB 2278 fig. 14)</w:t>
      </w:r>
    </w:p>
    <w:p w14:paraId="4B1274F1" w14:textId="77777777" w:rsidR="00C4098E" w:rsidRPr="0032190F" w:rsidRDefault="00C4098E" w:rsidP="00281ACF">
      <w:pPr>
        <w:jc w:val="both"/>
        <w:rPr>
          <w:lang w:val="fr-FR"/>
        </w:rPr>
      </w:pPr>
    </w:p>
    <w:p w14:paraId="1E1D2309" w14:textId="77777777" w:rsidR="00C4098E" w:rsidRPr="0032190F" w:rsidRDefault="00C4098E" w:rsidP="00426FF9">
      <w:pPr>
        <w:pStyle w:val="Heading1"/>
      </w:pPr>
      <w:bookmarkStart w:id="2961" w:name="Sit_Er_Houel"/>
      <w:r w:rsidRPr="0032190F">
        <w:t>ER HOUEL</w:t>
      </w:r>
    </w:p>
    <w:bookmarkEnd w:id="2961"/>
    <w:p w14:paraId="5ED5CFCF" w14:textId="77777777" w:rsidR="00C4098E" w:rsidRPr="0032190F" w:rsidRDefault="00BB5E84" w:rsidP="00281ACF">
      <w:pPr>
        <w:jc w:val="both"/>
        <w:rPr>
          <w:lang w:val="fr-FR"/>
        </w:rPr>
      </w:pPr>
      <w:r w:rsidRPr="0032190F">
        <w:rPr>
          <w:rStyle w:val="st"/>
          <w:lang w:val="fr-FR"/>
        </w:rPr>
        <w:t xml:space="preserve">Le dolmen d'Er Houel est un dolmen de Locmariaquer. </w:t>
      </w:r>
      <w:r w:rsidR="00C4098E" w:rsidRPr="0032190F">
        <w:rPr>
          <w:lang w:val="fr-FR"/>
        </w:rPr>
        <w:t>représentation de hache (BIB 2278 fig. 14)</w:t>
      </w:r>
    </w:p>
    <w:p w14:paraId="4B92133D" w14:textId="77777777" w:rsidR="007702F3" w:rsidRPr="0032190F" w:rsidRDefault="007702F3" w:rsidP="00242C0F">
      <w:pPr>
        <w:jc w:val="both"/>
        <w:rPr>
          <w:lang w:val="fr-FR"/>
        </w:rPr>
      </w:pPr>
    </w:p>
    <w:p w14:paraId="3DF8D93C" w14:textId="77777777" w:rsidR="007702F3" w:rsidRPr="0032190F" w:rsidRDefault="007702F3" w:rsidP="00426FF9">
      <w:pPr>
        <w:pStyle w:val="Heading1"/>
      </w:pPr>
      <w:bookmarkStart w:id="2962" w:name="Sit_Carnaceenne_Region"/>
      <w:r w:rsidRPr="0032190F">
        <w:t>CARNACEENNE (REGION)</w:t>
      </w:r>
    </w:p>
    <w:bookmarkEnd w:id="2962"/>
    <w:p w14:paraId="0EB2B6FB" w14:textId="335CE381" w:rsidR="007702F3" w:rsidRPr="00B83309" w:rsidRDefault="00B83309" w:rsidP="00242C0F">
      <w:pPr>
        <w:jc w:val="both"/>
        <w:rPr>
          <w:sz w:val="20"/>
          <w:lang w:val="fr-FR"/>
        </w:rPr>
      </w:pPr>
      <w:r w:rsidRPr="00B83309">
        <w:rPr>
          <w:sz w:val="20"/>
          <w:lang w:val="fr-FR"/>
        </w:rPr>
        <w:t>r</w:t>
      </w:r>
      <w:r>
        <w:rPr>
          <w:sz w:val="20"/>
          <w:lang w:val="fr-FR"/>
        </w:rPr>
        <w:t>é</w:t>
      </w:r>
      <w:r w:rsidRPr="00B83309">
        <w:rPr>
          <w:sz w:val="20"/>
          <w:lang w:val="fr-FR"/>
        </w:rPr>
        <w:t>gion carnacéenne</w:t>
      </w:r>
    </w:p>
    <w:p w14:paraId="68AB75CB" w14:textId="77777777" w:rsidR="00B83309" w:rsidRPr="0032190F" w:rsidRDefault="00B83309" w:rsidP="00242C0F">
      <w:pPr>
        <w:jc w:val="both"/>
        <w:rPr>
          <w:lang w:val="fr-FR"/>
        </w:rPr>
      </w:pPr>
    </w:p>
    <w:p w14:paraId="6A84CAC4" w14:textId="77777777" w:rsidR="008D292D" w:rsidRPr="008D292D" w:rsidRDefault="008D292D" w:rsidP="008D292D">
      <w:pPr>
        <w:jc w:val="both"/>
        <w:rPr>
          <w:lang w:val="fr-FR"/>
        </w:rPr>
      </w:pPr>
      <w:r>
        <w:rPr>
          <w:lang w:val="fr-FR"/>
        </w:rPr>
        <w:lastRenderedPageBreak/>
        <w:t xml:space="preserve">Région sud du Morbihan. </w:t>
      </w:r>
      <w:r w:rsidR="00C70110">
        <w:rPr>
          <w:lang w:val="fr-FR"/>
        </w:rPr>
        <w:t>P</w:t>
      </w:r>
      <w:r w:rsidR="00C70110" w:rsidRPr="0032190F">
        <w:rPr>
          <w:lang w:val="fr-FR"/>
        </w:rPr>
        <w:t xml:space="preserve">rend son nom du site de </w:t>
      </w:r>
      <w:hyperlink r:id="rId6908" w:anchor="SIt_Carnac" w:history="1">
        <w:r w:rsidR="00C70110" w:rsidRPr="0032190F">
          <w:rPr>
            <w:rStyle w:val="Hyperlink"/>
            <w:lang w:val="fr-FR"/>
          </w:rPr>
          <w:t>Carnac</w:t>
        </w:r>
      </w:hyperlink>
      <w:r w:rsidR="00E37D9C">
        <w:rPr>
          <w:lang w:val="fr-FR"/>
        </w:rPr>
        <w:t xml:space="preserve"> et correspond </w:t>
      </w:r>
      <w:r w:rsidR="00701531">
        <w:rPr>
          <w:lang w:val="fr-FR"/>
        </w:rPr>
        <w:t>entre le 47</w:t>
      </w:r>
      <w:r w:rsidR="00701531" w:rsidRPr="00701531">
        <w:rPr>
          <w:vertAlign w:val="superscript"/>
          <w:lang w:val="fr-FR"/>
        </w:rPr>
        <w:t>e</w:t>
      </w:r>
      <w:r w:rsidR="00701531">
        <w:rPr>
          <w:lang w:val="fr-FR"/>
        </w:rPr>
        <w:t xml:space="preserve"> et le 43</w:t>
      </w:r>
      <w:r w:rsidR="00701531" w:rsidRPr="00701531">
        <w:rPr>
          <w:vertAlign w:val="superscript"/>
          <w:lang w:val="fr-FR"/>
        </w:rPr>
        <w:t>e</w:t>
      </w:r>
      <w:r w:rsidR="00701531">
        <w:rPr>
          <w:lang w:val="fr-FR"/>
        </w:rPr>
        <w:t xml:space="preserve"> s. BC</w:t>
      </w:r>
      <w:r w:rsidR="00E37D9C">
        <w:rPr>
          <w:lang w:val="fr-FR"/>
        </w:rPr>
        <w:t xml:space="preserve"> [</w:t>
      </w:r>
      <w:hyperlink r:id="rId6909" w:anchor="Cul_Neo_Moyen_Armoric_Atlant" w:history="1">
        <w:hyperlink r:id="rId6910" w:anchor="Cul_Neo_Moyen_Armoric_Atlant" w:history="1">
          <w:hyperlink r:id="rId6911" w:anchor="Cul_Neo_Moyen_Armoric_Atlant" w:history="1">
            <w:r w:rsidR="00E37D9C" w:rsidRPr="00133415">
              <w:rPr>
                <w:rStyle w:val="Hyperlink"/>
                <w:lang w:val="fr-FR"/>
              </w:rPr>
              <w:t>NMAA</w:t>
            </w:r>
          </w:hyperlink>
        </w:hyperlink>
      </w:hyperlink>
      <w:r w:rsidR="00E37D9C">
        <w:rPr>
          <w:lang w:val="fr-FR"/>
        </w:rPr>
        <w:t>]</w:t>
      </w:r>
      <w:r w:rsidR="00701531">
        <w:rPr>
          <w:lang w:val="fr-FR"/>
        </w:rPr>
        <w:t xml:space="preserve">, </w:t>
      </w:r>
      <w:r w:rsidR="00E37D9C">
        <w:rPr>
          <w:lang w:val="fr-FR"/>
        </w:rPr>
        <w:t xml:space="preserve">à </w:t>
      </w:r>
      <w:r w:rsidR="00B83309">
        <w:rPr>
          <w:lang w:val="fr-FR"/>
        </w:rPr>
        <w:t xml:space="preserve">la plus importante concentration de </w:t>
      </w:r>
      <w:hyperlink r:id="rId6912" w:anchor="Cul_Art__GCM" w:history="1">
        <w:r w:rsidR="00C70110" w:rsidRPr="0032190F">
          <w:rPr>
            <w:rStyle w:val="Hyperlink"/>
            <w:lang w:val="fr-FR"/>
          </w:rPr>
          <w:t>GCM</w:t>
        </w:r>
      </w:hyperlink>
      <w:r w:rsidR="00B83309">
        <w:rPr>
          <w:lang w:val="fr-FR"/>
        </w:rPr>
        <w:t>, ob</w:t>
      </w:r>
      <w:r w:rsidR="00C70110">
        <w:rPr>
          <w:lang w:val="fr-FR"/>
        </w:rPr>
        <w:t>j</w:t>
      </w:r>
      <w:r w:rsidR="00B83309">
        <w:rPr>
          <w:lang w:val="fr-FR"/>
        </w:rPr>
        <w:t>ets de prestiges, art rupestr</w:t>
      </w:r>
      <w:r w:rsidR="00C70110">
        <w:rPr>
          <w:lang w:val="fr-FR"/>
        </w:rPr>
        <w:t>e</w:t>
      </w:r>
      <w:r w:rsidR="00B83309">
        <w:rPr>
          <w:lang w:val="fr-FR"/>
        </w:rPr>
        <w:t xml:space="preserve"> d'Europe </w:t>
      </w:r>
      <w:r w:rsidR="00B83309" w:rsidRPr="00B83309">
        <w:rPr>
          <w:lang w:val="fr-FR"/>
        </w:rPr>
        <w:t>(Musée de Carnac,</w:t>
      </w:r>
      <w:r w:rsidR="00B83309">
        <w:rPr>
          <w:lang w:val="fr-FR"/>
        </w:rPr>
        <w:t xml:space="preserve"> 2023) </w:t>
      </w:r>
      <w:r w:rsidR="00C70110" w:rsidRPr="0032190F">
        <w:rPr>
          <w:lang w:val="fr-FR"/>
        </w:rPr>
        <w:t xml:space="preserve">plus grosse concentration de gravures sur des constructions monumentales [GCM] (funéraires, symboliques) (BIB 2274 p. 89) </w:t>
      </w:r>
      <w:r w:rsidR="0002683E" w:rsidRPr="00C70110">
        <w:rPr>
          <w:lang w:val="fr-FR"/>
        </w:rPr>
        <w:t>GCM</w:t>
      </w:r>
      <w:r w:rsidR="0002683E" w:rsidRPr="0032190F">
        <w:rPr>
          <w:lang w:val="fr-FR"/>
        </w:rPr>
        <w:t xml:space="preserve"> (BIB 2278)</w:t>
      </w:r>
      <w:r w:rsidR="00E37D9C">
        <w:rPr>
          <w:lang w:val="fr-FR"/>
        </w:rPr>
        <w:t xml:space="preserve"> </w:t>
      </w:r>
      <w:r w:rsidR="00C13884">
        <w:rPr>
          <w:lang w:val="fr-FR"/>
        </w:rPr>
        <w:t>L</w:t>
      </w:r>
      <w:r w:rsidR="00E37D9C" w:rsidRPr="00B83309">
        <w:rPr>
          <w:lang w:val="fr-FR"/>
        </w:rPr>
        <w:t xml:space="preserve">e </w:t>
      </w:r>
      <w:hyperlink r:id="rId6913" w:anchor="Sit_Carnaceenne_sel" w:history="1">
        <w:r w:rsidR="00E37D9C" w:rsidRPr="008D292D">
          <w:rPr>
            <w:rStyle w:val="Hyperlink"/>
            <w:lang w:val="fr-FR"/>
          </w:rPr>
          <w:t>sel</w:t>
        </w:r>
      </w:hyperlink>
      <w:r w:rsidR="00E37D9C" w:rsidRPr="00E37D9C">
        <w:rPr>
          <w:rStyle w:val="Hyperlink"/>
          <w:color w:val="000000"/>
          <w:u w:val="none"/>
          <w:lang w:val="fr-FR"/>
        </w:rPr>
        <w:t xml:space="preserve"> </w:t>
      </w:r>
      <w:r w:rsidR="00E37D9C" w:rsidRPr="00B83309">
        <w:rPr>
          <w:lang w:val="fr-FR"/>
        </w:rPr>
        <w:t xml:space="preserve">est à la base de la richesse de la region </w:t>
      </w:r>
      <w:r w:rsidR="00E37D9C" w:rsidRPr="00E37D9C">
        <w:rPr>
          <w:lang w:val="fr-FR"/>
        </w:rPr>
        <w:t>carnacéenne</w:t>
      </w:r>
      <w:r w:rsidR="00C13884">
        <w:rPr>
          <w:lang w:val="fr-FR"/>
        </w:rPr>
        <w:t>. 1 tombe monumentale toutes les 15 générations // Egypte</w:t>
      </w:r>
      <w:r w:rsidR="00E37D9C" w:rsidRPr="00B83309">
        <w:rPr>
          <w:lang w:val="fr-FR"/>
        </w:rPr>
        <w:t xml:space="preserve"> </w:t>
      </w:r>
      <w:bookmarkStart w:id="2963" w:name="_Hlk155286647"/>
      <w:r w:rsidR="00E37D9C" w:rsidRPr="00B83309">
        <w:rPr>
          <w:lang w:val="fr-FR"/>
        </w:rPr>
        <w:t>(</w:t>
      </w:r>
      <w:bookmarkStart w:id="2964" w:name="_Hlk155259502"/>
      <w:r w:rsidR="00C13884" w:rsidRPr="00B83309">
        <w:rPr>
          <w:lang w:val="fr-FR"/>
        </w:rPr>
        <w:t>Cyrille Chaigneau</w:t>
      </w:r>
      <w:bookmarkEnd w:id="2964"/>
      <w:r w:rsidR="00C13884">
        <w:rPr>
          <w:lang w:val="fr-FR"/>
        </w:rPr>
        <w:t xml:space="preserve">, </w:t>
      </w:r>
      <w:r w:rsidR="00E37D9C" w:rsidRPr="00B83309">
        <w:rPr>
          <w:lang w:val="fr-FR"/>
        </w:rPr>
        <w:t>Musée de Carnac,</w:t>
      </w:r>
      <w:r w:rsidR="00E37D9C">
        <w:rPr>
          <w:lang w:val="fr-FR"/>
        </w:rPr>
        <w:t xml:space="preserve"> 2023)</w:t>
      </w:r>
      <w:bookmarkEnd w:id="2963"/>
      <w:r>
        <w:rPr>
          <w:lang w:val="fr-FR"/>
        </w:rPr>
        <w:t xml:space="preserve"> "tous les menhirs ayant une face au sol (protégée de l'action du vent et de la pluie) étaient gravés" </w:t>
      </w:r>
      <w:r w:rsidRPr="00B83309">
        <w:rPr>
          <w:lang w:val="fr-FR"/>
        </w:rPr>
        <w:t>(Cyrille Chaigneau</w:t>
      </w:r>
      <w:r>
        <w:rPr>
          <w:lang w:val="fr-FR"/>
        </w:rPr>
        <w:t xml:space="preserve">, </w:t>
      </w:r>
      <w:r w:rsidRPr="00B83309">
        <w:rPr>
          <w:lang w:val="fr-FR"/>
        </w:rPr>
        <w:t>Musée de Carnac,</w:t>
      </w:r>
      <w:r>
        <w:rPr>
          <w:lang w:val="fr-FR"/>
        </w:rPr>
        <w:t xml:space="preserve"> 2023)</w:t>
      </w:r>
    </w:p>
    <w:p w14:paraId="4DDFD47D" w14:textId="0363B605" w:rsidR="00E37D9C" w:rsidRDefault="00E37D9C" w:rsidP="00E37D9C">
      <w:pPr>
        <w:jc w:val="both"/>
        <w:rPr>
          <w:lang w:val="fr-FR"/>
        </w:rPr>
      </w:pPr>
    </w:p>
    <w:p w14:paraId="4A2B6689" w14:textId="77777777" w:rsidR="00E37D9C" w:rsidRDefault="00E37D9C" w:rsidP="00E37D9C">
      <w:pPr>
        <w:jc w:val="both"/>
        <w:rPr>
          <w:lang w:val="fr-FR"/>
        </w:rPr>
      </w:pPr>
    </w:p>
    <w:p w14:paraId="443FCD90" w14:textId="37F97882" w:rsidR="0002683E" w:rsidRPr="0032190F" w:rsidRDefault="0002683E" w:rsidP="00242C0F">
      <w:pPr>
        <w:rPr>
          <w:lang w:val="fr-FR"/>
        </w:rPr>
      </w:pPr>
      <w:r w:rsidRPr="0032190F">
        <w:rPr>
          <w:lang w:val="fr-FR"/>
        </w:rPr>
        <w:t>v.</w:t>
      </w:r>
      <w:r w:rsidR="00C70110" w:rsidRPr="00C70110">
        <w:rPr>
          <w:rStyle w:val="Hyperlink"/>
          <w:color w:val="000000"/>
          <w:u w:val="none"/>
          <w:lang w:val="fr-FR"/>
        </w:rPr>
        <w:t xml:space="preserve">, </w:t>
      </w:r>
      <w:hyperlink r:id="rId6914" w:anchor="Sit_Fontainebleau" w:history="1">
        <w:r w:rsidRPr="0032190F">
          <w:rPr>
            <w:rStyle w:val="Hyperlink"/>
            <w:lang w:val="fr-FR"/>
          </w:rPr>
          <w:t>Fontainebleau</w:t>
        </w:r>
      </w:hyperlink>
      <w:r w:rsidR="009B0302" w:rsidRPr="0032190F">
        <w:rPr>
          <w:lang w:val="fr-FR"/>
        </w:rPr>
        <w:t xml:space="preserve">, </w:t>
      </w:r>
    </w:p>
    <w:p w14:paraId="08318010" w14:textId="77777777" w:rsidR="00C70110" w:rsidRDefault="00C70110" w:rsidP="00242C0F">
      <w:pPr>
        <w:rPr>
          <w:lang w:val="fr-FR"/>
        </w:rPr>
      </w:pPr>
    </w:p>
    <w:p w14:paraId="2A3F7FAF" w14:textId="16BD54FE" w:rsidR="00C70110" w:rsidRDefault="00C70110" w:rsidP="00C70110">
      <w:pPr>
        <w:pStyle w:val="Heading2"/>
      </w:pPr>
      <w:r>
        <w:t>spatial</w:t>
      </w:r>
    </w:p>
    <w:p w14:paraId="45AF2892" w14:textId="77777777" w:rsidR="00C70110" w:rsidRDefault="00C70110" w:rsidP="00C70110">
      <w:pPr>
        <w:jc w:val="both"/>
        <w:rPr>
          <w:lang w:val="fr-FR"/>
        </w:rPr>
      </w:pPr>
    </w:p>
    <w:p w14:paraId="19FDEBD3" w14:textId="3D4CC85B" w:rsidR="00C70110" w:rsidRDefault="00C70110" w:rsidP="00C70110">
      <w:pPr>
        <w:jc w:val="both"/>
        <w:rPr>
          <w:lang w:val="fr-FR"/>
        </w:rPr>
      </w:pPr>
      <w:r w:rsidRPr="0032190F">
        <w:rPr>
          <w:lang w:val="fr-FR"/>
        </w:rPr>
        <w:t xml:space="preserve">Entre le ria d’Etel et la presqu’île de Rhuys (la région carnacéenne par excellence) (BIB 2274 p. 89) </w:t>
      </w:r>
    </w:p>
    <w:p w14:paraId="45B5F9D1" w14:textId="77777777" w:rsidR="008D292D" w:rsidRDefault="008D292D" w:rsidP="00C70110">
      <w:pPr>
        <w:jc w:val="both"/>
        <w:rPr>
          <w:lang w:val="fr-FR"/>
        </w:rPr>
      </w:pPr>
    </w:p>
    <w:p w14:paraId="6710710F" w14:textId="18625FA4" w:rsidR="008D292D" w:rsidRDefault="008D292D" w:rsidP="008D292D">
      <w:pPr>
        <w:pStyle w:val="Heading2"/>
      </w:pPr>
      <w:bookmarkStart w:id="2965" w:name="Sit_Carnaceenne_sel"/>
      <w:r>
        <w:t>sel</w:t>
      </w:r>
    </w:p>
    <w:bookmarkEnd w:id="2965"/>
    <w:p w14:paraId="25C8752A" w14:textId="624C8801" w:rsidR="008D292D" w:rsidRPr="008D292D" w:rsidRDefault="008D292D" w:rsidP="00C70110">
      <w:pPr>
        <w:jc w:val="both"/>
        <w:rPr>
          <w:rStyle w:val="Hyperlink"/>
          <w:sz w:val="20"/>
          <w:lang w:val="fr-FR"/>
        </w:rPr>
      </w:pPr>
      <w:r w:rsidRPr="008D292D">
        <w:fldChar w:fldCharType="begin"/>
      </w:r>
      <w:r w:rsidRPr="008D292D">
        <w:rPr>
          <w:sz w:val="20"/>
          <w:lang w:val="fr-FR"/>
        </w:rPr>
        <w:instrText>HYPERLINK "file:///C:\\Users\\Thomas%20Huet\\Desktop\\Documentation%20archéologique%20liée%20à%20la%20thèse\\Sites.docx" \l "Sit_Sel"</w:instrText>
      </w:r>
      <w:r w:rsidRPr="008D292D">
        <w:fldChar w:fldCharType="separate"/>
      </w:r>
      <w:r w:rsidRPr="008D292D">
        <w:rPr>
          <w:rStyle w:val="Hyperlink"/>
          <w:sz w:val="20"/>
          <w:lang w:val="fr-FR"/>
        </w:rPr>
        <w:t>sel</w:t>
      </w:r>
      <w:r w:rsidRPr="008D292D">
        <w:rPr>
          <w:rStyle w:val="Hyperlink"/>
          <w:sz w:val="20"/>
          <w:lang w:val="fr-FR"/>
        </w:rPr>
        <w:fldChar w:fldCharType="end"/>
      </w:r>
    </w:p>
    <w:p w14:paraId="0355042E" w14:textId="77777777" w:rsidR="008D292D" w:rsidRDefault="008D292D" w:rsidP="00C70110">
      <w:pPr>
        <w:jc w:val="both"/>
        <w:rPr>
          <w:lang w:val="fr-FR"/>
        </w:rPr>
      </w:pPr>
    </w:p>
    <w:p w14:paraId="3C1CC0B2" w14:textId="45AECAE4" w:rsidR="008D292D" w:rsidRPr="0032190F" w:rsidRDefault="003546E1" w:rsidP="00C70110">
      <w:pPr>
        <w:jc w:val="both"/>
        <w:rPr>
          <w:lang w:val="fr-FR"/>
        </w:rPr>
      </w:pPr>
      <w:r>
        <w:rPr>
          <w:lang w:val="fr-FR"/>
        </w:rPr>
        <w:t>L</w:t>
      </w:r>
      <w:r w:rsidRPr="00B83309">
        <w:rPr>
          <w:lang w:val="fr-FR"/>
        </w:rPr>
        <w:t xml:space="preserve">e </w:t>
      </w:r>
      <w:hyperlink r:id="rId6915" w:anchor="Sit_Carnaceenne_sel" w:history="1">
        <w:r w:rsidRPr="008D292D">
          <w:rPr>
            <w:rStyle w:val="Hyperlink"/>
            <w:lang w:val="fr-FR"/>
          </w:rPr>
          <w:t>sel</w:t>
        </w:r>
      </w:hyperlink>
      <w:r w:rsidRPr="00E37D9C">
        <w:rPr>
          <w:rStyle w:val="Hyperlink"/>
          <w:color w:val="000000"/>
          <w:u w:val="none"/>
          <w:lang w:val="fr-FR"/>
        </w:rPr>
        <w:t xml:space="preserve"> </w:t>
      </w:r>
      <w:r w:rsidRPr="00B83309">
        <w:rPr>
          <w:lang w:val="fr-FR"/>
        </w:rPr>
        <w:t xml:space="preserve">est à la base de la richesse de la region </w:t>
      </w:r>
      <w:r w:rsidRPr="00E37D9C">
        <w:rPr>
          <w:lang w:val="fr-FR"/>
        </w:rPr>
        <w:t>carnacéenne</w:t>
      </w:r>
      <w:r>
        <w:rPr>
          <w:lang w:val="fr-FR"/>
        </w:rPr>
        <w:t xml:space="preserve">. En profitant du faible pendage, la baie de Quiberon devait être ceinte de "près salés" (~ vasières) et l'extraction du sel marin se faire par lessivage des sables </w:t>
      </w:r>
      <w:r w:rsidR="008D292D" w:rsidRPr="00B83309">
        <w:rPr>
          <w:lang w:val="fr-FR"/>
        </w:rPr>
        <w:t>(Cyrille Chaigneau</w:t>
      </w:r>
      <w:r w:rsidR="008D292D">
        <w:rPr>
          <w:lang w:val="fr-FR"/>
        </w:rPr>
        <w:t xml:space="preserve">, </w:t>
      </w:r>
      <w:r w:rsidR="008D292D" w:rsidRPr="00B83309">
        <w:rPr>
          <w:lang w:val="fr-FR"/>
        </w:rPr>
        <w:t>Musée de Carnac,</w:t>
      </w:r>
      <w:r w:rsidR="008D292D">
        <w:rPr>
          <w:lang w:val="fr-FR"/>
        </w:rPr>
        <w:t xml:space="preserve"> 2023)</w:t>
      </w:r>
      <w:r>
        <w:rPr>
          <w:lang w:val="fr-FR"/>
        </w:rPr>
        <w:t xml:space="preserve"> </w:t>
      </w:r>
    </w:p>
    <w:p w14:paraId="53AA5D3F" w14:textId="77777777" w:rsidR="00C70110" w:rsidRDefault="00C70110" w:rsidP="00242C0F">
      <w:pPr>
        <w:rPr>
          <w:lang w:val="fr-FR"/>
        </w:rPr>
      </w:pPr>
    </w:p>
    <w:p w14:paraId="538EC9BC" w14:textId="1129CC35" w:rsidR="008D292D" w:rsidRDefault="008D292D" w:rsidP="008D292D">
      <w:pPr>
        <w:pStyle w:val="Heading2"/>
      </w:pPr>
      <w:r>
        <w:t>fin</w:t>
      </w:r>
    </w:p>
    <w:p w14:paraId="0D422287" w14:textId="77777777" w:rsidR="008D292D" w:rsidRDefault="008D292D" w:rsidP="00242C0F">
      <w:pPr>
        <w:rPr>
          <w:lang w:val="fr-FR"/>
        </w:rPr>
      </w:pPr>
    </w:p>
    <w:p w14:paraId="1D6FDB98" w14:textId="1EBF5241" w:rsidR="008D292D" w:rsidRDefault="008D292D" w:rsidP="008D292D">
      <w:pPr>
        <w:jc w:val="both"/>
        <w:rPr>
          <w:lang w:val="fr-FR"/>
        </w:rPr>
      </w:pPr>
      <w:r>
        <w:rPr>
          <w:lang w:val="fr-FR"/>
        </w:rPr>
        <w:t>Tremblement de terre au 43</w:t>
      </w:r>
      <w:r w:rsidRPr="008D292D">
        <w:rPr>
          <w:vertAlign w:val="superscript"/>
          <w:lang w:val="fr-FR"/>
        </w:rPr>
        <w:t>e</w:t>
      </w:r>
      <w:r>
        <w:rPr>
          <w:lang w:val="fr-FR"/>
        </w:rPr>
        <w:t xml:space="preserve"> s. BC qui brise de nombreuses stèles et menhir et provoque un changement géomorphologique avec l'enoiement du golfe du Morbihan </w:t>
      </w:r>
      <w:r w:rsidRPr="00B83309">
        <w:rPr>
          <w:lang w:val="fr-FR"/>
        </w:rPr>
        <w:t>(Cyrille Chaigneau</w:t>
      </w:r>
      <w:r>
        <w:rPr>
          <w:lang w:val="fr-FR"/>
        </w:rPr>
        <w:t xml:space="preserve">, </w:t>
      </w:r>
      <w:r w:rsidRPr="00B83309">
        <w:rPr>
          <w:lang w:val="fr-FR"/>
        </w:rPr>
        <w:t>Musée de Carnac,</w:t>
      </w:r>
      <w:r>
        <w:rPr>
          <w:lang w:val="fr-FR"/>
        </w:rPr>
        <w:t xml:space="preserve"> 2023)</w:t>
      </w:r>
    </w:p>
    <w:p w14:paraId="7632284D" w14:textId="77777777" w:rsidR="008D292D" w:rsidRDefault="008D292D" w:rsidP="00242C0F">
      <w:pPr>
        <w:rPr>
          <w:lang w:val="fr-FR"/>
        </w:rPr>
      </w:pPr>
    </w:p>
    <w:p w14:paraId="7BAA9819" w14:textId="553F4672" w:rsidR="00C70110" w:rsidRDefault="00C70110" w:rsidP="00C70110">
      <w:pPr>
        <w:pStyle w:val="Heading2"/>
      </w:pPr>
      <w:r>
        <w:t>sites</w:t>
      </w:r>
    </w:p>
    <w:p w14:paraId="468FCF7E" w14:textId="77777777" w:rsidR="00C70110" w:rsidRPr="0032190F" w:rsidRDefault="00C70110" w:rsidP="00242C0F">
      <w:pPr>
        <w:rPr>
          <w:lang w:val="fr-FR"/>
        </w:rPr>
      </w:pPr>
    </w:p>
    <w:p w14:paraId="65C85530" w14:textId="12AE6665" w:rsidR="00C70110" w:rsidRPr="0032190F" w:rsidRDefault="00000000" w:rsidP="00C70110">
      <w:pPr>
        <w:rPr>
          <w:lang w:val="fr-FR"/>
        </w:rPr>
      </w:pPr>
      <w:hyperlink r:id="rId6916" w:anchor="SIt_Carnac" w:history="1">
        <w:r w:rsidR="00C70110" w:rsidRPr="0032190F">
          <w:rPr>
            <w:rStyle w:val="Hyperlink"/>
            <w:lang w:val="fr-FR"/>
          </w:rPr>
          <w:t>Carnac</w:t>
        </w:r>
      </w:hyperlink>
      <w:r w:rsidR="00C70110">
        <w:rPr>
          <w:rStyle w:val="Hyperlink"/>
          <w:color w:val="000000"/>
          <w:u w:val="none"/>
          <w:lang w:val="fr-FR"/>
        </w:rPr>
        <w:t xml:space="preserve">, </w:t>
      </w:r>
      <w:hyperlink r:id="rId6917" w:anchor="Sit_Saint_Michel" w:history="1">
        <w:r w:rsidR="00C70110" w:rsidRPr="0032190F">
          <w:rPr>
            <w:rStyle w:val="Hyperlink"/>
            <w:lang w:val="fr-FR"/>
          </w:rPr>
          <w:t>Saint-Michel</w:t>
        </w:r>
      </w:hyperlink>
      <w:r w:rsidR="00C70110" w:rsidRPr="0032190F">
        <w:rPr>
          <w:lang w:val="fr-FR"/>
        </w:rPr>
        <w:t xml:space="preserve">, Manio (SS BIB) </w:t>
      </w:r>
      <w:hyperlink r:id="rId6918" w:anchor="Sit_Kervignac" w:history="1">
        <w:r w:rsidR="00C70110" w:rsidRPr="0032190F">
          <w:rPr>
            <w:rStyle w:val="Hyperlink"/>
            <w:lang w:val="fr-FR"/>
          </w:rPr>
          <w:t>Kervignac</w:t>
        </w:r>
      </w:hyperlink>
      <w:r w:rsidR="00C70110" w:rsidRPr="0032190F">
        <w:rPr>
          <w:lang w:val="fr-FR"/>
        </w:rPr>
        <w:t xml:space="preserve">, Er Yoh, </w:t>
      </w:r>
      <w:hyperlink r:id="rId6919" w:anchor="SIt_Gavrinis" w:history="1">
        <w:r w:rsidR="00C70110" w:rsidRPr="0032190F">
          <w:rPr>
            <w:rStyle w:val="Hyperlink"/>
            <w:lang w:val="fr-FR"/>
          </w:rPr>
          <w:t>Gavrinis</w:t>
        </w:r>
      </w:hyperlink>
      <w:r w:rsidR="00C70110" w:rsidRPr="0032190F">
        <w:rPr>
          <w:lang w:val="fr-FR"/>
        </w:rPr>
        <w:t xml:space="preserve">*, </w:t>
      </w:r>
      <w:hyperlink r:id="rId6920" w:anchor="Sit_Tremblais" w:history="1">
        <w:r w:rsidR="00C70110" w:rsidRPr="0032190F">
          <w:rPr>
            <w:rStyle w:val="Hyperlink"/>
            <w:lang w:val="fr-FR"/>
          </w:rPr>
          <w:t>La Tremblais</w:t>
        </w:r>
      </w:hyperlink>
      <w:r w:rsidR="00C70110" w:rsidRPr="0032190F">
        <w:rPr>
          <w:lang w:val="fr-FR"/>
        </w:rPr>
        <w:t xml:space="preserve">*, </w:t>
      </w:r>
      <w:hyperlink r:id="rId6921" w:anchor="Sit_Table_Marchand" w:history="1">
        <w:r w:rsidR="00C70110" w:rsidRPr="0032190F">
          <w:rPr>
            <w:rStyle w:val="Hyperlink"/>
            <w:lang w:val="fr-FR"/>
          </w:rPr>
          <w:t>Table des Marchands</w:t>
        </w:r>
      </w:hyperlink>
      <w:r w:rsidR="00C70110" w:rsidRPr="0032190F">
        <w:rPr>
          <w:lang w:val="fr-FR"/>
        </w:rPr>
        <w:t xml:space="preserve">*, </w:t>
      </w:r>
      <w:hyperlink r:id="rId6922" w:anchor="Sit_Mane_Er_Horeck" w:history="1">
        <w:r w:rsidR="00C70110" w:rsidRPr="0032190F">
          <w:rPr>
            <w:rStyle w:val="Hyperlink"/>
            <w:lang w:val="fr-FR"/>
          </w:rPr>
          <w:t>Mané-Er-Hroëck</w:t>
        </w:r>
      </w:hyperlink>
      <w:r w:rsidR="00C70110" w:rsidRPr="0032190F">
        <w:rPr>
          <w:lang w:val="fr-FR"/>
        </w:rPr>
        <w:t xml:space="preserve">, </w:t>
      </w:r>
      <w:hyperlink r:id="rId6923" w:anchor="Sit_Mane_Kerioned" w:history="1">
        <w:r w:rsidR="00C70110" w:rsidRPr="0032190F">
          <w:rPr>
            <w:rStyle w:val="Hyperlink"/>
            <w:lang w:val="fr-FR"/>
          </w:rPr>
          <w:t>Mané Kerioned</w:t>
        </w:r>
      </w:hyperlink>
      <w:r w:rsidR="00C70110" w:rsidRPr="0032190F">
        <w:rPr>
          <w:lang w:val="fr-FR"/>
        </w:rPr>
        <w:t xml:space="preserve">, </w:t>
      </w:r>
      <w:hyperlink r:id="rId6924" w:anchor="Sit_Kercado" w:history="1">
        <w:r w:rsidR="00C70110" w:rsidRPr="0032190F">
          <w:rPr>
            <w:rStyle w:val="Hyperlink"/>
            <w:lang w:val="fr-FR"/>
          </w:rPr>
          <w:t>Kercado</w:t>
        </w:r>
      </w:hyperlink>
    </w:p>
    <w:p w14:paraId="2982B525" w14:textId="77777777" w:rsidR="00C70110" w:rsidRDefault="00C70110" w:rsidP="00C70110">
      <w:pPr>
        <w:rPr>
          <w:lang w:val="fr-FR"/>
        </w:rPr>
      </w:pPr>
      <w:r w:rsidRPr="0032190F">
        <w:rPr>
          <w:lang w:val="fr-FR"/>
        </w:rPr>
        <w:t>*: S. Cassen rapproche différents signes circulaires observés sur des GCM (BIB 2278)</w:t>
      </w:r>
    </w:p>
    <w:p w14:paraId="77FF8650" w14:textId="77777777" w:rsidR="009B0302" w:rsidRPr="0032190F" w:rsidRDefault="009B0302" w:rsidP="00242C0F">
      <w:pPr>
        <w:rPr>
          <w:lang w:val="fr-FR"/>
        </w:rPr>
      </w:pPr>
    </w:p>
    <w:p w14:paraId="20D0A25A" w14:textId="77777777" w:rsidR="009D34CE" w:rsidRPr="0032190F" w:rsidRDefault="00B75CEE" w:rsidP="00426FF9">
      <w:pPr>
        <w:pStyle w:val="Heading1"/>
      </w:pPr>
      <w:bookmarkStart w:id="2966" w:name="Sit_Carnac"/>
      <w:r w:rsidRPr="0032190F">
        <w:t>CARNAC</w:t>
      </w:r>
    </w:p>
    <w:bookmarkEnd w:id="2966"/>
    <w:p w14:paraId="7EF110C3" w14:textId="77777777" w:rsidR="00E44CD4" w:rsidRPr="0032190F" w:rsidRDefault="00E44CD4" w:rsidP="00242C0F">
      <w:pPr>
        <w:rPr>
          <w:lang w:val="fr-FR"/>
        </w:rPr>
      </w:pPr>
    </w:p>
    <w:p w14:paraId="011D0048" w14:textId="7FED6D2C" w:rsidR="00B75CEE" w:rsidRPr="0032190F" w:rsidRDefault="00133415" w:rsidP="00242C0F">
      <w:pPr>
        <w:rPr>
          <w:lang w:val="fr-FR"/>
        </w:rPr>
      </w:pPr>
      <w:r>
        <w:rPr>
          <w:lang w:val="fr-FR"/>
        </w:rPr>
        <w:t xml:space="preserve">(Carnac, </w:t>
      </w:r>
      <w:r w:rsidR="00A91643" w:rsidRPr="0032190F">
        <w:rPr>
          <w:lang w:val="fr-FR"/>
        </w:rPr>
        <w:t>Morbihan</w:t>
      </w:r>
      <w:r>
        <w:rPr>
          <w:lang w:val="fr-FR"/>
        </w:rPr>
        <w:t>)</w:t>
      </w:r>
      <w:r w:rsidR="00A91643" w:rsidRPr="0032190F">
        <w:rPr>
          <w:lang w:val="fr-FR"/>
        </w:rPr>
        <w:t xml:space="preserve">. </w:t>
      </w:r>
      <w:r w:rsidR="00701531" w:rsidRPr="0032190F">
        <w:rPr>
          <w:lang w:val="fr-FR"/>
        </w:rPr>
        <w:t xml:space="preserve">a donné son nom à la </w:t>
      </w:r>
      <w:hyperlink r:id="rId6925" w:anchor="Sit_Carnaceenne_Region" w:history="1">
        <w:r w:rsidR="00701531" w:rsidRPr="0032190F">
          <w:rPr>
            <w:rStyle w:val="Hyperlink"/>
            <w:lang w:val="fr-FR"/>
          </w:rPr>
          <w:t>région carnacéenne</w:t>
        </w:r>
      </w:hyperlink>
      <w:r w:rsidR="00701531" w:rsidRPr="0032190F">
        <w:rPr>
          <w:lang w:val="fr-FR"/>
        </w:rPr>
        <w:t xml:space="preserve"> (BIB 2274 p. 89) </w:t>
      </w:r>
      <w:r w:rsidR="00B75CEE" w:rsidRPr="0032190F">
        <w:rPr>
          <w:lang w:val="fr-FR"/>
        </w:rPr>
        <w:t xml:space="preserve">En provenance de ce site, une vaisselle (forme plate ouverte, </w:t>
      </w:r>
      <w:r w:rsidR="00B75CEE" w:rsidRPr="0032190F">
        <w:rPr>
          <w:i/>
          <w:lang w:val="fr-FR"/>
        </w:rPr>
        <w:t>flat-based</w:t>
      </w:r>
      <w:r w:rsidR="00B75CEE" w:rsidRPr="0032190F">
        <w:rPr>
          <w:lang w:val="fr-FR"/>
        </w:rPr>
        <w:t xml:space="preserve">) qui aurait pu servir à faire décanter du </w:t>
      </w:r>
      <w:hyperlink r:id="rId6926" w:anchor="Sit_Sel" w:history="1">
        <w:r w:rsidR="008027EE" w:rsidRPr="00133415">
          <w:rPr>
            <w:rStyle w:val="Hyperlink"/>
            <w:lang w:val="fr-FR"/>
          </w:rPr>
          <w:t>sel</w:t>
        </w:r>
      </w:hyperlink>
      <w:r w:rsidR="00B75CEE" w:rsidRPr="0032190F">
        <w:rPr>
          <w:lang w:val="fr-FR"/>
        </w:rPr>
        <w:t>. Elle trouve des analogies avec les « poêles à frire » (</w:t>
      </w:r>
      <w:r w:rsidR="00B75CEE" w:rsidRPr="0032190F">
        <w:rPr>
          <w:i/>
          <w:lang w:val="fr-FR"/>
        </w:rPr>
        <w:t>frying pans</w:t>
      </w:r>
      <w:r w:rsidR="00B75CEE" w:rsidRPr="0032190F">
        <w:rPr>
          <w:lang w:val="fr-FR"/>
        </w:rPr>
        <w:t>) cycladi</w:t>
      </w:r>
      <w:r w:rsidR="00BE0379" w:rsidRPr="0032190F">
        <w:rPr>
          <w:lang w:val="fr-FR"/>
        </w:rPr>
        <w:t>ques et avec des objets de Méso</w:t>
      </w:r>
      <w:r w:rsidR="00B75CEE" w:rsidRPr="0032190F">
        <w:rPr>
          <w:lang w:val="fr-FR"/>
        </w:rPr>
        <w:t xml:space="preserve">amérique </w:t>
      </w:r>
      <w:r w:rsidR="00BE0379" w:rsidRPr="0032190F">
        <w:rPr>
          <w:lang w:val="fr-FR"/>
        </w:rPr>
        <w:t>[convergence fonctionnelle]</w:t>
      </w:r>
      <w:r w:rsidR="00B75CEE" w:rsidRPr="0032190F">
        <w:rPr>
          <w:lang w:val="fr-FR"/>
        </w:rPr>
        <w:t>(BIB 1744)</w:t>
      </w:r>
    </w:p>
    <w:p w14:paraId="50A06BF3" w14:textId="77777777" w:rsidR="00E75759" w:rsidRPr="0032190F" w:rsidRDefault="00E75759" w:rsidP="00242C0F">
      <w:pPr>
        <w:rPr>
          <w:lang w:val="fr-FR"/>
        </w:rPr>
      </w:pPr>
    </w:p>
    <w:p w14:paraId="355A200C" w14:textId="2321E92A" w:rsidR="00B75CEE" w:rsidRPr="0032190F" w:rsidRDefault="008027EE" w:rsidP="00242C0F">
      <w:pPr>
        <w:pStyle w:val="Heading2"/>
      </w:pPr>
      <w:bookmarkStart w:id="2967" w:name="Sit_Carnac_Alignements"/>
      <w:r>
        <w:t>a</w:t>
      </w:r>
      <w:r w:rsidR="00B75CEE" w:rsidRPr="0032190F">
        <w:t>lignements</w:t>
      </w:r>
    </w:p>
    <w:bookmarkEnd w:id="2967"/>
    <w:p w14:paraId="5D8C3856" w14:textId="77777777" w:rsidR="00B75CEE" w:rsidRPr="0032190F" w:rsidRDefault="00B75CEE" w:rsidP="00242C0F">
      <w:pPr>
        <w:rPr>
          <w:lang w:val="fr-FR"/>
        </w:rPr>
      </w:pPr>
    </w:p>
    <w:p w14:paraId="675A1C1F" w14:textId="26D3B772" w:rsidR="007702F3" w:rsidRPr="0032190F" w:rsidRDefault="009D34CE" w:rsidP="007702F3">
      <w:pPr>
        <w:jc w:val="both"/>
        <w:rPr>
          <w:lang w:val="fr-FR"/>
        </w:rPr>
      </w:pPr>
      <w:r w:rsidRPr="0032190F">
        <w:rPr>
          <w:lang w:val="fr-FR"/>
        </w:rPr>
        <w:t xml:space="preserve">Dans le Morbihan, le site </w:t>
      </w:r>
      <w:hyperlink r:id="rId6927" w:anchor="Cul_Megalith" w:history="1">
        <w:r w:rsidR="00632337" w:rsidRPr="0032190F">
          <w:rPr>
            <w:rStyle w:val="Hyperlink"/>
            <w:lang w:val="fr-FR"/>
          </w:rPr>
          <w:t>mégalithique</w:t>
        </w:r>
      </w:hyperlink>
      <w:r w:rsidR="00E54ACB" w:rsidRPr="0032190F">
        <w:rPr>
          <w:lang w:val="fr-FR"/>
        </w:rPr>
        <w:t xml:space="preserve"> </w:t>
      </w:r>
      <w:r w:rsidRPr="0032190F">
        <w:rPr>
          <w:lang w:val="fr-FR"/>
        </w:rPr>
        <w:t xml:space="preserve">de Carnac regroupe un ensemble de quelques 3000 menhirs disposés sur </w:t>
      </w:r>
      <w:smartTag w:uri="urn:schemas-microsoft-com:office:smarttags" w:element="metricconverter">
        <w:smartTagPr>
          <w:attr w:name="ProductID" w:val="4 km"/>
        </w:smartTagPr>
        <w:r w:rsidRPr="0032190F">
          <w:rPr>
            <w:lang w:val="fr-FR"/>
          </w:rPr>
          <w:t>4 km</w:t>
        </w:r>
      </w:smartTag>
      <w:r w:rsidRPr="0032190F">
        <w:rPr>
          <w:lang w:val="fr-FR"/>
        </w:rPr>
        <w:t xml:space="preserve"> en alignements. Leur fonction est celle de « chemin sacrés » (Monuments nationaux). Le site est </w:t>
      </w:r>
      <w:r w:rsidR="00AB46E6" w:rsidRPr="0032190F">
        <w:rPr>
          <w:lang w:val="fr-FR"/>
        </w:rPr>
        <w:t>estimé dater</w:t>
      </w:r>
      <w:r w:rsidRPr="0032190F">
        <w:rPr>
          <w:lang w:val="fr-FR"/>
        </w:rPr>
        <w:t xml:space="preserve"> entre 4500 et 2500</w:t>
      </w:r>
      <w:r w:rsidR="00AB46E6" w:rsidRPr="0032190F">
        <w:rPr>
          <w:lang w:val="fr-FR"/>
        </w:rPr>
        <w:t xml:space="preserve"> soit du </w:t>
      </w:r>
      <w:hyperlink r:id="rId6928" w:anchor="Cul_Neo_Moyen" w:history="1">
        <w:r w:rsidR="008027EE">
          <w:rPr>
            <w:rStyle w:val="Hyperlink"/>
            <w:lang w:val="fr-FR"/>
          </w:rPr>
          <w:t>NM</w:t>
        </w:r>
      </w:hyperlink>
      <w:r w:rsidR="00AB46E6" w:rsidRPr="0032190F">
        <w:rPr>
          <w:lang w:val="fr-FR"/>
        </w:rPr>
        <w:t>/</w:t>
      </w:r>
      <w:r w:rsidR="008027EE">
        <w:rPr>
          <w:lang w:val="fr-FR"/>
        </w:rPr>
        <w:t>NF</w:t>
      </w:r>
      <w:r w:rsidR="00AB46E6" w:rsidRPr="0032190F">
        <w:rPr>
          <w:lang w:val="fr-FR"/>
        </w:rPr>
        <w:t xml:space="preserve"> car il peut superposer des tertres du </w:t>
      </w:r>
      <w:hyperlink r:id="rId6929" w:anchor="Cul_Neo_Moyen" w:history="1">
        <w:r w:rsidR="008027EE">
          <w:rPr>
            <w:rStyle w:val="Hyperlink"/>
            <w:lang w:val="fr-FR"/>
          </w:rPr>
          <w:t>NM</w:t>
        </w:r>
      </w:hyperlink>
      <w:r w:rsidR="00AB46E6" w:rsidRPr="0032190F">
        <w:rPr>
          <w:lang w:val="fr-FR"/>
        </w:rPr>
        <w:t xml:space="preserve"> (</w:t>
      </w:r>
      <w:r w:rsidR="0070027E" w:rsidRPr="0032190F">
        <w:rPr>
          <w:lang w:val="fr-FR"/>
        </w:rPr>
        <w:t>BIB</w:t>
      </w:r>
      <w:r w:rsidR="00AB46E6" w:rsidRPr="0032190F">
        <w:rPr>
          <w:lang w:val="fr-FR"/>
        </w:rPr>
        <w:t xml:space="preserve"> 166 p. 163)</w:t>
      </w:r>
      <w:r w:rsidRPr="0032190F">
        <w:rPr>
          <w:lang w:val="fr-FR"/>
        </w:rPr>
        <w:t xml:space="preserve">. </w:t>
      </w:r>
    </w:p>
    <w:p w14:paraId="06F5CC26" w14:textId="45524A10" w:rsidR="009D34CE" w:rsidRPr="0032190F" w:rsidRDefault="00E54ACB" w:rsidP="00E54ACB">
      <w:pPr>
        <w:rPr>
          <w:lang w:val="fr-FR"/>
        </w:rPr>
      </w:pPr>
      <w:r w:rsidRPr="0032190F">
        <w:rPr>
          <w:lang w:val="fr-FR"/>
        </w:rPr>
        <w:lastRenderedPageBreak/>
        <w:t>Alignements de Kerlescan à Carnac orientés vers le lever équinoxal du soleil, v. Kermarion (BIB 1738 p. 61)</w:t>
      </w:r>
      <w:r w:rsidR="00C13884">
        <w:rPr>
          <w:lang w:val="fr-FR"/>
        </w:rPr>
        <w:t xml:space="preserve"> Alignement du Ménec (ca. 10,000 menhirs) de la rivière d'Etel à la rivière de Crac'h </w:t>
      </w:r>
      <w:r w:rsidR="00C13884" w:rsidRPr="00B83309">
        <w:rPr>
          <w:lang w:val="fr-FR"/>
        </w:rPr>
        <w:t>(Musée de Carnac,</w:t>
      </w:r>
      <w:r w:rsidR="00C13884">
        <w:rPr>
          <w:lang w:val="fr-FR"/>
        </w:rPr>
        <w:t xml:space="preserve"> 2023)</w:t>
      </w:r>
    </w:p>
    <w:p w14:paraId="1EA57D16" w14:textId="77777777" w:rsidR="00BE0379" w:rsidRPr="0032190F" w:rsidRDefault="00BE0379" w:rsidP="00242C0F">
      <w:pPr>
        <w:rPr>
          <w:lang w:val="fr-FR"/>
        </w:rPr>
      </w:pPr>
    </w:p>
    <w:p w14:paraId="4DBC8012" w14:textId="77777777" w:rsidR="00BE0379" w:rsidRPr="0032190F" w:rsidRDefault="00A7580B" w:rsidP="00426FF9">
      <w:pPr>
        <w:pStyle w:val="Heading1"/>
      </w:pPr>
      <w:bookmarkStart w:id="2968" w:name="Sit_Kercado"/>
      <w:r w:rsidRPr="0032190F">
        <w:t>KERCADO</w:t>
      </w:r>
    </w:p>
    <w:bookmarkEnd w:id="2968"/>
    <w:p w14:paraId="538A0C87" w14:textId="77777777" w:rsidR="00A7580B" w:rsidRPr="0032190F" w:rsidRDefault="00A7580B" w:rsidP="00242C0F">
      <w:pPr>
        <w:rPr>
          <w:lang w:val="fr-FR"/>
        </w:rPr>
      </w:pPr>
    </w:p>
    <w:p w14:paraId="720F76A6" w14:textId="519CB326" w:rsidR="00122CF1" w:rsidRPr="0032190F" w:rsidRDefault="003B3AD0" w:rsidP="00DA4913">
      <w:pPr>
        <w:jc w:val="both"/>
        <w:rPr>
          <w:strike/>
          <w:lang w:val="fr-FR"/>
        </w:rPr>
      </w:pPr>
      <w:r w:rsidRPr="0032190F">
        <w:rPr>
          <w:lang w:val="fr-FR"/>
        </w:rPr>
        <w:t>Kercado (</w:t>
      </w:r>
      <w:r w:rsidR="000B7493" w:rsidRPr="0032190F">
        <w:rPr>
          <w:lang w:val="fr-FR"/>
        </w:rPr>
        <w:t>Carnac</w:t>
      </w:r>
      <w:r w:rsidRPr="0032190F">
        <w:rPr>
          <w:lang w:val="fr-FR"/>
        </w:rPr>
        <w:t>, Morbi</w:t>
      </w:r>
      <w:r w:rsidR="001D7DA7" w:rsidRPr="0032190F">
        <w:rPr>
          <w:lang w:val="fr-FR"/>
        </w:rPr>
        <w:t>h</w:t>
      </w:r>
      <w:r w:rsidRPr="0032190F">
        <w:rPr>
          <w:lang w:val="fr-FR"/>
        </w:rPr>
        <w:t>a</w:t>
      </w:r>
      <w:r w:rsidR="001D7DA7" w:rsidRPr="0032190F">
        <w:rPr>
          <w:lang w:val="fr-FR"/>
        </w:rPr>
        <w:t>n</w:t>
      </w:r>
      <w:r w:rsidRPr="0032190F">
        <w:rPr>
          <w:lang w:val="fr-FR"/>
        </w:rPr>
        <w:t>)</w:t>
      </w:r>
      <w:r w:rsidR="000B7493" w:rsidRPr="0032190F">
        <w:rPr>
          <w:lang w:val="fr-FR"/>
        </w:rPr>
        <w:t xml:space="preserve">. </w:t>
      </w:r>
      <w:r w:rsidR="00BE0379" w:rsidRPr="0032190F">
        <w:rPr>
          <w:lang w:val="fr-FR"/>
        </w:rPr>
        <w:t>gravé (BIB 2182)</w:t>
      </w:r>
      <w:r w:rsidR="00A7580B" w:rsidRPr="0032190F">
        <w:rPr>
          <w:lang w:val="fr-FR"/>
        </w:rPr>
        <w:t xml:space="preserve"> </w:t>
      </w:r>
      <w:hyperlink r:id="rId6930" w:anchor="Cul_Megalith_t_dolmen_couloir" w:history="1">
        <w:r w:rsidR="00DC5D96" w:rsidRPr="0032190F">
          <w:rPr>
            <w:rStyle w:val="Hyperlink"/>
            <w:lang w:val="fr-FR"/>
          </w:rPr>
          <w:t>Tombe à couloir</w:t>
        </w:r>
      </w:hyperlink>
      <w:r w:rsidR="00DC5D96" w:rsidRPr="0032190F">
        <w:rPr>
          <w:lang w:val="fr-FR"/>
        </w:rPr>
        <w:t xml:space="preserve"> </w:t>
      </w:r>
      <w:r w:rsidR="00455878" w:rsidRPr="0032190F">
        <w:rPr>
          <w:rStyle w:val="Hyperlink"/>
          <w:color w:val="000000" w:themeColor="text1"/>
          <w:u w:val="none"/>
          <w:lang w:val="fr-FR"/>
        </w:rPr>
        <w:t>dont la surface a été</w:t>
      </w:r>
      <w:r w:rsidR="00005F74" w:rsidRPr="0032190F">
        <w:rPr>
          <w:rStyle w:val="Hyperlink"/>
          <w:color w:val="000000" w:themeColor="text1"/>
          <w:u w:val="none"/>
          <w:lang w:val="fr-FR"/>
        </w:rPr>
        <w:t xml:space="preserve"> </w:t>
      </w:r>
      <w:r w:rsidR="00455878" w:rsidRPr="0032190F">
        <w:rPr>
          <w:rStyle w:val="Hyperlink"/>
          <w:color w:val="000000" w:themeColor="text1"/>
          <w:u w:val="none"/>
          <w:lang w:val="fr-FR"/>
        </w:rPr>
        <w:t>préparées plus ou moins minutieusement, voire entièrement façonnées (BIB 2199)</w:t>
      </w:r>
      <w:r w:rsidR="005F3AF6" w:rsidRPr="0032190F">
        <w:rPr>
          <w:rStyle w:val="Hyperlink"/>
          <w:color w:val="000000" w:themeColor="text1"/>
          <w:u w:val="none"/>
          <w:lang w:val="fr-FR"/>
        </w:rPr>
        <w:t xml:space="preserve"> </w:t>
      </w:r>
      <w:hyperlink r:id="rId6931" w:anchor="Cul_Neo_Moyen_Armoric_Atlant" w:history="1">
        <w:r w:rsidR="00133415" w:rsidRPr="00133415">
          <w:rPr>
            <w:strike/>
            <w:lang w:val="fr-FR"/>
          </w:rPr>
          <w:t xml:space="preserve"> </w:t>
        </w:r>
        <w:hyperlink r:id="rId6932" w:anchor="Cul_Neo_Moyen_Armoric_Atlant" w:history="1">
          <w:hyperlink r:id="rId6933" w:anchor="Cul_Neo_Moyen_Armoric_Atlant" w:history="1">
            <w:r w:rsidR="00133415" w:rsidRPr="00133415">
              <w:rPr>
                <w:rStyle w:val="Hyperlink"/>
                <w:strike/>
                <w:lang w:val="fr-FR"/>
              </w:rPr>
              <w:t>NMAA</w:t>
            </w:r>
          </w:hyperlink>
        </w:hyperlink>
      </w:hyperlink>
      <w:r w:rsidR="00122CF1" w:rsidRPr="00133415">
        <w:rPr>
          <w:strike/>
          <w:lang w:val="fr-FR"/>
        </w:rPr>
        <w:t xml:space="preserve"> </w:t>
      </w:r>
      <w:r w:rsidR="00122CF1" w:rsidRPr="0032190F">
        <w:rPr>
          <w:strike/>
          <w:lang w:val="fr-FR"/>
        </w:rPr>
        <w:t>(SS BIB)</w:t>
      </w:r>
    </w:p>
    <w:p w14:paraId="5647B5D0" w14:textId="578464A4" w:rsidR="008E1791" w:rsidRPr="0032190F" w:rsidRDefault="008E1791" w:rsidP="008E1791">
      <w:pPr>
        <w:jc w:val="both"/>
        <w:rPr>
          <w:lang w:val="fr-FR"/>
        </w:rPr>
      </w:pPr>
      <w:r w:rsidRPr="0032190F">
        <w:rPr>
          <w:lang w:val="fr-FR"/>
        </w:rPr>
        <w:t xml:space="preserve">Présence d'un vase </w:t>
      </w:r>
      <w:hyperlink r:id="rId6934" w:anchor="Cul_Castellic" w:history="1">
        <w:r w:rsidRPr="0032190F">
          <w:rPr>
            <w:rStyle w:val="Hyperlink"/>
            <w:lang w:val="fr-FR"/>
          </w:rPr>
          <w:t>Castellic</w:t>
        </w:r>
      </w:hyperlink>
      <w:r w:rsidRPr="0032190F">
        <w:rPr>
          <w:lang w:val="fr-FR"/>
        </w:rPr>
        <w:t xml:space="preserve">, décoré d’une ligne horizontale sous le bord, elle-même ponctuée de part et d’autres d’impressions ovalaires (l’emploi d’une coquille, du genre </w:t>
      </w:r>
      <w:r w:rsidRPr="0032190F">
        <w:rPr>
          <w:i/>
          <w:lang w:val="fr-FR"/>
        </w:rPr>
        <w:t>Laevicardium</w:t>
      </w:r>
      <w:r w:rsidRPr="0032190F">
        <w:rPr>
          <w:lang w:val="fr-FR"/>
        </w:rPr>
        <w:t xml:space="preserve">, est probable) pouvant provenir du premier sol d'occupation (v. </w:t>
      </w:r>
      <w:hyperlink r:id="rId6935" w:anchor="Sit_Table_Marchand" w:history="1">
        <w:r w:rsidRPr="0032190F">
          <w:rPr>
            <w:rStyle w:val="Hyperlink"/>
            <w:lang w:val="fr-FR"/>
          </w:rPr>
          <w:t>Table des Marchands</w:t>
        </w:r>
      </w:hyperlink>
      <w:r w:rsidRPr="0032190F">
        <w:rPr>
          <w:lang w:val="fr-FR"/>
        </w:rPr>
        <w:t>). Plus tardif, coupe-à-socle</w:t>
      </w:r>
      <w:r w:rsidR="001D7DA7" w:rsidRPr="0032190F">
        <w:rPr>
          <w:lang w:val="fr-FR"/>
        </w:rPr>
        <w:t xml:space="preserve"> [</w:t>
      </w:r>
      <w:hyperlink r:id="rId6936" w:anchor="Cul_Chasseen_cer_vase_support" w:history="1">
        <w:r w:rsidR="00FE742C" w:rsidRPr="00FE742C">
          <w:rPr>
            <w:rStyle w:val="Hyperlink"/>
            <w:lang w:val="fr-FR"/>
          </w:rPr>
          <w:t>vase-support</w:t>
        </w:r>
      </w:hyperlink>
      <w:r w:rsidR="001D7DA7" w:rsidRPr="0032190F">
        <w:rPr>
          <w:lang w:val="fr-FR"/>
        </w:rPr>
        <w:t>]</w:t>
      </w:r>
      <w:r w:rsidRPr="0032190F">
        <w:rPr>
          <w:lang w:val="fr-FR"/>
        </w:rPr>
        <w:t xml:space="preserve"> au décor </w:t>
      </w:r>
      <w:hyperlink r:id="rId6937" w:anchor="Cul_Auzay" w:history="1">
        <w:r w:rsidRPr="0032190F">
          <w:rPr>
            <w:rStyle w:val="Hyperlink"/>
            <w:lang w:val="fr-FR"/>
          </w:rPr>
          <w:t>Auzay</w:t>
        </w:r>
      </w:hyperlink>
      <w:r w:rsidRPr="0032190F">
        <w:rPr>
          <w:lang w:val="fr-FR"/>
        </w:rPr>
        <w:t xml:space="preserve">-Sandun et non Castellic, les récipients </w:t>
      </w:r>
      <w:hyperlink r:id="rId6938" w:anchor="Cul_Conguel" w:history="1">
        <w:r w:rsidRPr="0032190F">
          <w:rPr>
            <w:rStyle w:val="Hyperlink"/>
            <w:lang w:val="fr-FR"/>
          </w:rPr>
          <w:t>Conguel</w:t>
        </w:r>
      </w:hyperlink>
      <w:r w:rsidRPr="0032190F">
        <w:rPr>
          <w:lang w:val="fr-FR"/>
        </w:rPr>
        <w:t xml:space="preserve"> et </w:t>
      </w:r>
      <w:hyperlink r:id="rId6939" w:anchor="Cul_Kerugou" w:history="1">
        <w:r w:rsidR="00D91BF7" w:rsidRPr="0032190F">
          <w:rPr>
            <w:rStyle w:val="Hyperlink"/>
            <w:lang w:val="fr-FR"/>
          </w:rPr>
          <w:t>Kérugou</w:t>
        </w:r>
      </w:hyperlink>
      <w:r w:rsidR="00D91BF7" w:rsidRPr="0032190F">
        <w:rPr>
          <w:lang w:val="fr-FR"/>
        </w:rPr>
        <w:t xml:space="preserve"> </w:t>
      </w:r>
      <w:r w:rsidRPr="0032190F">
        <w:rPr>
          <w:lang w:val="fr-FR"/>
        </w:rPr>
        <w:t>(L’Helgouac’h 1965), sont le reflet attendu des passages divers au sein de cette sépulture mégalithique, au début du IVe millénaire et au début du IIIe (BIB 2199)</w:t>
      </w:r>
    </w:p>
    <w:p w14:paraId="1816E1FA" w14:textId="77777777" w:rsidR="006C3E64" w:rsidRPr="0032190F" w:rsidRDefault="006C3E64" w:rsidP="00122CF1">
      <w:pPr>
        <w:rPr>
          <w:lang w:val="fr-FR"/>
        </w:rPr>
      </w:pPr>
    </w:p>
    <w:p w14:paraId="40E7FF80" w14:textId="60B4E0A5" w:rsidR="006C3E64" w:rsidRDefault="00133415" w:rsidP="006C3E64">
      <w:pPr>
        <w:pStyle w:val="Heading2"/>
      </w:pPr>
      <w:r>
        <w:t>p</w:t>
      </w:r>
      <w:r w:rsidR="006C3E64">
        <w:t>lan</w:t>
      </w:r>
    </w:p>
    <w:p w14:paraId="1F419683" w14:textId="77777777" w:rsidR="006C3E64" w:rsidRDefault="006C3E64" w:rsidP="006C3E6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0"/>
        <w:gridCol w:w="550"/>
        <w:gridCol w:w="550"/>
        <w:gridCol w:w="539"/>
        <w:gridCol w:w="550"/>
        <w:gridCol w:w="550"/>
        <w:gridCol w:w="539"/>
        <w:gridCol w:w="1091"/>
      </w:tblGrid>
      <w:tr w:rsidR="005D10B6" w:rsidRPr="006C3E64" w14:paraId="41D8715D" w14:textId="77777777" w:rsidTr="00C35EA7">
        <w:trPr>
          <w:jc w:val="center"/>
        </w:trPr>
        <w:tc>
          <w:tcPr>
            <w:tcW w:w="360" w:type="dxa"/>
            <w:vAlign w:val="center"/>
          </w:tcPr>
          <w:p w14:paraId="3237DE3B" w14:textId="77777777" w:rsidR="006C3E64" w:rsidRPr="00C35EA7" w:rsidRDefault="006C3E64" w:rsidP="00C35EA7">
            <w:pPr>
              <w:jc w:val="center"/>
              <w:rPr>
                <w:sz w:val="20"/>
              </w:rPr>
            </w:pPr>
          </w:p>
        </w:tc>
        <w:tc>
          <w:tcPr>
            <w:tcW w:w="550" w:type="dxa"/>
            <w:vAlign w:val="center"/>
          </w:tcPr>
          <w:p w14:paraId="24555195" w14:textId="77777777" w:rsidR="006C3E64" w:rsidRPr="00C35EA7" w:rsidRDefault="006C3E64" w:rsidP="00C35EA7">
            <w:pPr>
              <w:jc w:val="center"/>
              <w:rPr>
                <w:sz w:val="20"/>
              </w:rPr>
            </w:pPr>
            <w:r w:rsidRPr="00C35EA7">
              <w:rPr>
                <w:sz w:val="20"/>
              </w:rPr>
              <w:t>C3</w:t>
            </w:r>
          </w:p>
        </w:tc>
        <w:tc>
          <w:tcPr>
            <w:tcW w:w="550" w:type="dxa"/>
            <w:vAlign w:val="center"/>
          </w:tcPr>
          <w:p w14:paraId="782773ED" w14:textId="77777777" w:rsidR="006C3E64" w:rsidRPr="00C35EA7" w:rsidRDefault="006C3E64" w:rsidP="00C35EA7">
            <w:pPr>
              <w:jc w:val="center"/>
              <w:rPr>
                <w:sz w:val="20"/>
              </w:rPr>
            </w:pPr>
            <w:r w:rsidRPr="00C35EA7">
              <w:rPr>
                <w:sz w:val="20"/>
              </w:rPr>
              <w:t>C2</w:t>
            </w:r>
          </w:p>
        </w:tc>
        <w:tc>
          <w:tcPr>
            <w:tcW w:w="539" w:type="dxa"/>
            <w:vAlign w:val="center"/>
          </w:tcPr>
          <w:p w14:paraId="1C975126" w14:textId="77777777" w:rsidR="006C3E64" w:rsidRPr="00C35EA7" w:rsidRDefault="006C3E64" w:rsidP="00C35EA7">
            <w:pPr>
              <w:jc w:val="center"/>
              <w:rPr>
                <w:sz w:val="20"/>
              </w:rPr>
            </w:pPr>
          </w:p>
        </w:tc>
        <w:tc>
          <w:tcPr>
            <w:tcW w:w="550" w:type="dxa"/>
            <w:vAlign w:val="center"/>
          </w:tcPr>
          <w:p w14:paraId="7410D0A1" w14:textId="77777777" w:rsidR="006C3E64" w:rsidRPr="00C35EA7" w:rsidRDefault="006C3E64" w:rsidP="00C35EA7">
            <w:pPr>
              <w:jc w:val="center"/>
              <w:rPr>
                <w:sz w:val="20"/>
              </w:rPr>
            </w:pPr>
          </w:p>
        </w:tc>
        <w:tc>
          <w:tcPr>
            <w:tcW w:w="550" w:type="dxa"/>
            <w:vAlign w:val="center"/>
          </w:tcPr>
          <w:p w14:paraId="4420A8AC" w14:textId="77777777" w:rsidR="006C3E64" w:rsidRPr="00C35EA7" w:rsidRDefault="006C3E64" w:rsidP="00C35EA7">
            <w:pPr>
              <w:jc w:val="center"/>
              <w:rPr>
                <w:sz w:val="20"/>
              </w:rPr>
            </w:pPr>
          </w:p>
        </w:tc>
        <w:tc>
          <w:tcPr>
            <w:tcW w:w="539" w:type="dxa"/>
            <w:vAlign w:val="center"/>
          </w:tcPr>
          <w:p w14:paraId="33F3B5D0" w14:textId="77777777" w:rsidR="006C3E64" w:rsidRPr="00C35EA7" w:rsidRDefault="006C3E64" w:rsidP="00C35EA7">
            <w:pPr>
              <w:jc w:val="center"/>
              <w:rPr>
                <w:sz w:val="20"/>
              </w:rPr>
            </w:pPr>
          </w:p>
        </w:tc>
        <w:tc>
          <w:tcPr>
            <w:tcW w:w="1091" w:type="dxa"/>
            <w:tcBorders>
              <w:top w:val="nil"/>
              <w:bottom w:val="nil"/>
              <w:right w:val="nil"/>
            </w:tcBorders>
            <w:vAlign w:val="center"/>
          </w:tcPr>
          <w:p w14:paraId="2792B28C" w14:textId="77777777" w:rsidR="006C3E64" w:rsidRPr="00C35EA7" w:rsidRDefault="006C3E64" w:rsidP="00C35EA7">
            <w:pPr>
              <w:jc w:val="center"/>
              <w:rPr>
                <w:sz w:val="20"/>
              </w:rPr>
            </w:pPr>
          </w:p>
        </w:tc>
      </w:tr>
      <w:tr w:rsidR="005D10B6" w:rsidRPr="006C3E64" w14:paraId="442B4D75" w14:textId="77777777" w:rsidTr="00C35EA7">
        <w:trPr>
          <w:jc w:val="center"/>
        </w:trPr>
        <w:tc>
          <w:tcPr>
            <w:tcW w:w="360" w:type="dxa"/>
            <w:vAlign w:val="center"/>
          </w:tcPr>
          <w:p w14:paraId="2781C1B9" w14:textId="77777777" w:rsidR="006C3E64" w:rsidRPr="00C35EA7" w:rsidRDefault="006C3E64" w:rsidP="00C35EA7">
            <w:pPr>
              <w:jc w:val="center"/>
              <w:rPr>
                <w:sz w:val="20"/>
              </w:rPr>
            </w:pPr>
            <w:r w:rsidRPr="00C35EA7">
              <w:rPr>
                <w:sz w:val="20"/>
              </w:rPr>
              <w:t>|</w:t>
            </w:r>
          </w:p>
        </w:tc>
        <w:tc>
          <w:tcPr>
            <w:tcW w:w="550" w:type="dxa"/>
            <w:vMerge w:val="restart"/>
            <w:vAlign w:val="center"/>
          </w:tcPr>
          <w:p w14:paraId="37F18DE1" w14:textId="267EC8B7" w:rsidR="006C3E64" w:rsidRPr="00C35EA7" w:rsidRDefault="00000000" w:rsidP="00C35EA7">
            <w:pPr>
              <w:jc w:val="center"/>
              <w:rPr>
                <w:sz w:val="20"/>
              </w:rPr>
            </w:pPr>
            <w:hyperlink r:id="rId6940" w:anchor="Sit_Kercado_d_P6" w:history="1">
              <w:r w:rsidR="006C3E64" w:rsidRPr="00C35EA7">
                <w:rPr>
                  <w:rStyle w:val="Hyperlink"/>
                  <w:sz w:val="20"/>
                </w:rPr>
                <w:t>P6</w:t>
              </w:r>
            </w:hyperlink>
          </w:p>
        </w:tc>
        <w:tc>
          <w:tcPr>
            <w:tcW w:w="550" w:type="dxa"/>
            <w:vAlign w:val="center"/>
          </w:tcPr>
          <w:p w14:paraId="48DCC901" w14:textId="77777777" w:rsidR="006C3E64" w:rsidRPr="00C35EA7" w:rsidRDefault="006C3E64" w:rsidP="00C35EA7">
            <w:pPr>
              <w:jc w:val="center"/>
              <w:rPr>
                <w:sz w:val="20"/>
              </w:rPr>
            </w:pPr>
            <w:r w:rsidRPr="00C35EA7">
              <w:rPr>
                <w:sz w:val="20"/>
              </w:rPr>
              <w:t>C1</w:t>
            </w:r>
          </w:p>
        </w:tc>
        <w:tc>
          <w:tcPr>
            <w:tcW w:w="539" w:type="dxa"/>
            <w:vAlign w:val="center"/>
          </w:tcPr>
          <w:p w14:paraId="59180427" w14:textId="77777777" w:rsidR="006C3E64" w:rsidRPr="00C35EA7" w:rsidRDefault="006C3E64" w:rsidP="00C35EA7">
            <w:pPr>
              <w:jc w:val="center"/>
              <w:rPr>
                <w:sz w:val="20"/>
              </w:rPr>
            </w:pPr>
            <w:r w:rsidRPr="00C35EA7">
              <w:rPr>
                <w:sz w:val="20"/>
              </w:rPr>
              <w:t>L4</w:t>
            </w:r>
          </w:p>
        </w:tc>
        <w:tc>
          <w:tcPr>
            <w:tcW w:w="550" w:type="dxa"/>
            <w:vAlign w:val="center"/>
          </w:tcPr>
          <w:p w14:paraId="09642F60" w14:textId="77777777" w:rsidR="006C3E64" w:rsidRPr="00C35EA7" w:rsidRDefault="006C3E64" w:rsidP="00C35EA7">
            <w:pPr>
              <w:jc w:val="center"/>
              <w:rPr>
                <w:sz w:val="20"/>
              </w:rPr>
            </w:pPr>
            <w:r w:rsidRPr="00C35EA7">
              <w:rPr>
                <w:sz w:val="20"/>
              </w:rPr>
              <w:t>L3</w:t>
            </w:r>
          </w:p>
        </w:tc>
        <w:tc>
          <w:tcPr>
            <w:tcW w:w="550" w:type="dxa"/>
            <w:vAlign w:val="center"/>
          </w:tcPr>
          <w:p w14:paraId="637A3C3B" w14:textId="77777777" w:rsidR="006C3E64" w:rsidRPr="00C35EA7" w:rsidRDefault="006C3E64" w:rsidP="00C35EA7">
            <w:pPr>
              <w:jc w:val="center"/>
              <w:rPr>
                <w:sz w:val="20"/>
              </w:rPr>
            </w:pPr>
            <w:r w:rsidRPr="00C35EA7">
              <w:rPr>
                <w:sz w:val="20"/>
              </w:rPr>
              <w:t>L2</w:t>
            </w:r>
          </w:p>
        </w:tc>
        <w:tc>
          <w:tcPr>
            <w:tcW w:w="539" w:type="dxa"/>
            <w:vAlign w:val="center"/>
          </w:tcPr>
          <w:p w14:paraId="636592C6" w14:textId="77777777" w:rsidR="006C3E64" w:rsidRPr="00C35EA7" w:rsidRDefault="006C3E64" w:rsidP="00C35EA7">
            <w:pPr>
              <w:jc w:val="center"/>
              <w:rPr>
                <w:sz w:val="20"/>
              </w:rPr>
            </w:pPr>
            <w:r w:rsidRPr="00C35EA7">
              <w:rPr>
                <w:sz w:val="20"/>
              </w:rPr>
              <w:t>L1</w:t>
            </w:r>
          </w:p>
        </w:tc>
        <w:tc>
          <w:tcPr>
            <w:tcW w:w="1091" w:type="dxa"/>
            <w:tcBorders>
              <w:top w:val="nil"/>
              <w:bottom w:val="nil"/>
              <w:right w:val="nil"/>
            </w:tcBorders>
            <w:vAlign w:val="center"/>
          </w:tcPr>
          <w:p w14:paraId="4ABCB2FC" w14:textId="77777777" w:rsidR="006C3E64" w:rsidRPr="00C35EA7" w:rsidRDefault="006C3E64" w:rsidP="00C35EA7">
            <w:pPr>
              <w:jc w:val="center"/>
              <w:rPr>
                <w:sz w:val="20"/>
              </w:rPr>
            </w:pPr>
          </w:p>
        </w:tc>
      </w:tr>
      <w:tr w:rsidR="005D10B6" w:rsidRPr="006C3E64" w14:paraId="2BCE8CB4" w14:textId="77777777" w:rsidTr="00C35EA7">
        <w:trPr>
          <w:jc w:val="center"/>
        </w:trPr>
        <w:tc>
          <w:tcPr>
            <w:tcW w:w="360" w:type="dxa"/>
            <w:vAlign w:val="center"/>
          </w:tcPr>
          <w:p w14:paraId="4C474829" w14:textId="77777777" w:rsidR="006C3E64" w:rsidRPr="00C35EA7" w:rsidRDefault="006C3E64" w:rsidP="00C35EA7">
            <w:pPr>
              <w:jc w:val="center"/>
              <w:rPr>
                <w:sz w:val="20"/>
              </w:rPr>
            </w:pPr>
            <w:r w:rsidRPr="00C35EA7">
              <w:rPr>
                <w:sz w:val="20"/>
              </w:rPr>
              <w:t>|</w:t>
            </w:r>
          </w:p>
        </w:tc>
        <w:tc>
          <w:tcPr>
            <w:tcW w:w="550" w:type="dxa"/>
            <w:vMerge/>
            <w:vAlign w:val="center"/>
          </w:tcPr>
          <w:p w14:paraId="65A831BF" w14:textId="77777777" w:rsidR="006C3E64" w:rsidRPr="00C35EA7" w:rsidRDefault="006C3E64" w:rsidP="00C35EA7">
            <w:pPr>
              <w:jc w:val="center"/>
              <w:rPr>
                <w:sz w:val="20"/>
              </w:rPr>
            </w:pPr>
          </w:p>
        </w:tc>
        <w:tc>
          <w:tcPr>
            <w:tcW w:w="550" w:type="dxa"/>
            <w:vAlign w:val="center"/>
          </w:tcPr>
          <w:p w14:paraId="008958F6" w14:textId="77777777" w:rsidR="006C3E64" w:rsidRPr="00C35EA7" w:rsidRDefault="006C3E64" w:rsidP="00C35EA7">
            <w:pPr>
              <w:jc w:val="center"/>
              <w:rPr>
                <w:sz w:val="20"/>
              </w:rPr>
            </w:pPr>
            <w:r w:rsidRPr="00C35EA7">
              <w:rPr>
                <w:sz w:val="20"/>
              </w:rPr>
              <w:t>P5</w:t>
            </w:r>
          </w:p>
        </w:tc>
        <w:tc>
          <w:tcPr>
            <w:tcW w:w="539" w:type="dxa"/>
            <w:vAlign w:val="center"/>
          </w:tcPr>
          <w:p w14:paraId="30269069" w14:textId="77777777" w:rsidR="006C3E64" w:rsidRPr="00C35EA7" w:rsidRDefault="006C3E64" w:rsidP="00C35EA7">
            <w:pPr>
              <w:jc w:val="center"/>
              <w:rPr>
                <w:sz w:val="20"/>
              </w:rPr>
            </w:pPr>
            <w:r w:rsidRPr="00C35EA7">
              <w:rPr>
                <w:sz w:val="20"/>
              </w:rPr>
              <w:t>P4</w:t>
            </w:r>
          </w:p>
        </w:tc>
        <w:tc>
          <w:tcPr>
            <w:tcW w:w="550" w:type="dxa"/>
            <w:vAlign w:val="center"/>
          </w:tcPr>
          <w:p w14:paraId="527EEB14" w14:textId="77777777" w:rsidR="006C3E64" w:rsidRPr="00C35EA7" w:rsidRDefault="006C3E64" w:rsidP="00C35EA7">
            <w:pPr>
              <w:jc w:val="center"/>
              <w:rPr>
                <w:sz w:val="20"/>
              </w:rPr>
            </w:pPr>
            <w:r w:rsidRPr="00C35EA7">
              <w:rPr>
                <w:sz w:val="20"/>
              </w:rPr>
              <w:t>P3</w:t>
            </w:r>
          </w:p>
        </w:tc>
        <w:tc>
          <w:tcPr>
            <w:tcW w:w="550" w:type="dxa"/>
            <w:vAlign w:val="center"/>
          </w:tcPr>
          <w:p w14:paraId="6A0D48EC" w14:textId="77777777" w:rsidR="006C3E64" w:rsidRPr="00C35EA7" w:rsidRDefault="006C3E64" w:rsidP="00C35EA7">
            <w:pPr>
              <w:jc w:val="center"/>
              <w:rPr>
                <w:sz w:val="20"/>
              </w:rPr>
            </w:pPr>
            <w:r w:rsidRPr="00C35EA7">
              <w:rPr>
                <w:sz w:val="20"/>
              </w:rPr>
              <w:t>P2</w:t>
            </w:r>
          </w:p>
        </w:tc>
        <w:tc>
          <w:tcPr>
            <w:tcW w:w="539" w:type="dxa"/>
            <w:vAlign w:val="center"/>
          </w:tcPr>
          <w:p w14:paraId="1AB38869" w14:textId="77777777" w:rsidR="006C3E64" w:rsidRPr="00C35EA7" w:rsidRDefault="006C3E64" w:rsidP="00C35EA7">
            <w:pPr>
              <w:jc w:val="center"/>
              <w:rPr>
                <w:sz w:val="20"/>
              </w:rPr>
            </w:pPr>
            <w:r w:rsidRPr="00C35EA7">
              <w:rPr>
                <w:sz w:val="20"/>
              </w:rPr>
              <w:t>P1</w:t>
            </w:r>
          </w:p>
        </w:tc>
        <w:tc>
          <w:tcPr>
            <w:tcW w:w="1091" w:type="dxa"/>
            <w:tcBorders>
              <w:top w:val="nil"/>
              <w:bottom w:val="nil"/>
              <w:right w:val="nil"/>
            </w:tcBorders>
            <w:vAlign w:val="center"/>
          </w:tcPr>
          <w:p w14:paraId="7484F597" w14:textId="77777777" w:rsidR="006C3E64" w:rsidRPr="00C35EA7" w:rsidRDefault="006C3E64" w:rsidP="006C3E64">
            <w:pPr>
              <w:rPr>
                <w:i/>
                <w:sz w:val="20"/>
              </w:rPr>
            </w:pPr>
            <w:r w:rsidRPr="00C35EA7">
              <w:rPr>
                <w:i/>
                <w:sz w:val="20"/>
              </w:rPr>
              <w:t>entrée</w:t>
            </w:r>
          </w:p>
        </w:tc>
      </w:tr>
      <w:tr w:rsidR="005D10B6" w:rsidRPr="006C3E64" w14:paraId="6028861A" w14:textId="77777777" w:rsidTr="00C35EA7">
        <w:trPr>
          <w:jc w:val="center"/>
        </w:trPr>
        <w:tc>
          <w:tcPr>
            <w:tcW w:w="360" w:type="dxa"/>
            <w:vAlign w:val="center"/>
          </w:tcPr>
          <w:p w14:paraId="2DF8B021" w14:textId="77777777" w:rsidR="006C3E64" w:rsidRPr="00C35EA7" w:rsidRDefault="006C3E64" w:rsidP="00C35EA7">
            <w:pPr>
              <w:jc w:val="center"/>
              <w:rPr>
                <w:sz w:val="20"/>
              </w:rPr>
            </w:pPr>
            <w:r w:rsidRPr="00C35EA7">
              <w:rPr>
                <w:sz w:val="20"/>
              </w:rPr>
              <w:t>|</w:t>
            </w:r>
          </w:p>
        </w:tc>
        <w:tc>
          <w:tcPr>
            <w:tcW w:w="550" w:type="dxa"/>
            <w:vMerge/>
            <w:vAlign w:val="center"/>
          </w:tcPr>
          <w:p w14:paraId="3889BA8E" w14:textId="77777777" w:rsidR="006C3E64" w:rsidRPr="00C35EA7" w:rsidRDefault="006C3E64" w:rsidP="00C35EA7">
            <w:pPr>
              <w:jc w:val="center"/>
              <w:rPr>
                <w:sz w:val="20"/>
              </w:rPr>
            </w:pPr>
          </w:p>
        </w:tc>
        <w:tc>
          <w:tcPr>
            <w:tcW w:w="550" w:type="dxa"/>
            <w:vAlign w:val="center"/>
          </w:tcPr>
          <w:p w14:paraId="16C6A7E4" w14:textId="77777777" w:rsidR="006C3E64" w:rsidRPr="00C35EA7" w:rsidRDefault="006C3E64" w:rsidP="00C35EA7">
            <w:pPr>
              <w:jc w:val="center"/>
              <w:rPr>
                <w:sz w:val="20"/>
              </w:rPr>
            </w:pPr>
            <w:r w:rsidRPr="00C35EA7">
              <w:rPr>
                <w:sz w:val="20"/>
              </w:rPr>
              <w:t>|</w:t>
            </w:r>
          </w:p>
        </w:tc>
        <w:tc>
          <w:tcPr>
            <w:tcW w:w="539" w:type="dxa"/>
            <w:vAlign w:val="center"/>
          </w:tcPr>
          <w:p w14:paraId="5E23822F" w14:textId="77777777" w:rsidR="006C3E64" w:rsidRPr="00C35EA7" w:rsidRDefault="006C3E64" w:rsidP="00C35EA7">
            <w:pPr>
              <w:jc w:val="center"/>
              <w:rPr>
                <w:sz w:val="20"/>
              </w:rPr>
            </w:pPr>
            <w:r w:rsidRPr="00C35EA7">
              <w:rPr>
                <w:sz w:val="20"/>
              </w:rPr>
              <w:t>---</w:t>
            </w:r>
          </w:p>
        </w:tc>
        <w:tc>
          <w:tcPr>
            <w:tcW w:w="550" w:type="dxa"/>
            <w:vAlign w:val="center"/>
          </w:tcPr>
          <w:p w14:paraId="1346334C" w14:textId="77777777" w:rsidR="006C3E64" w:rsidRPr="00C35EA7" w:rsidRDefault="006C3E64" w:rsidP="00C35EA7">
            <w:pPr>
              <w:jc w:val="center"/>
              <w:rPr>
                <w:sz w:val="20"/>
              </w:rPr>
            </w:pPr>
            <w:r w:rsidRPr="00C35EA7">
              <w:rPr>
                <w:sz w:val="20"/>
              </w:rPr>
              <w:t>R4</w:t>
            </w:r>
          </w:p>
        </w:tc>
        <w:tc>
          <w:tcPr>
            <w:tcW w:w="550" w:type="dxa"/>
            <w:vAlign w:val="center"/>
          </w:tcPr>
          <w:p w14:paraId="072AA582" w14:textId="77777777" w:rsidR="006C3E64" w:rsidRPr="00C35EA7" w:rsidRDefault="006C3E64" w:rsidP="00C35EA7">
            <w:pPr>
              <w:jc w:val="center"/>
              <w:rPr>
                <w:sz w:val="20"/>
              </w:rPr>
            </w:pPr>
            <w:r w:rsidRPr="00C35EA7">
              <w:rPr>
                <w:sz w:val="20"/>
              </w:rPr>
              <w:t>R3</w:t>
            </w:r>
          </w:p>
        </w:tc>
        <w:tc>
          <w:tcPr>
            <w:tcW w:w="539" w:type="dxa"/>
            <w:vAlign w:val="center"/>
          </w:tcPr>
          <w:p w14:paraId="0A1C16DD" w14:textId="77777777" w:rsidR="006C3E64" w:rsidRPr="00C35EA7" w:rsidRDefault="006C3E64" w:rsidP="00C35EA7">
            <w:pPr>
              <w:jc w:val="center"/>
              <w:rPr>
                <w:sz w:val="20"/>
              </w:rPr>
            </w:pPr>
            <w:r w:rsidRPr="00C35EA7">
              <w:rPr>
                <w:sz w:val="20"/>
              </w:rPr>
              <w:t>---</w:t>
            </w:r>
          </w:p>
        </w:tc>
        <w:tc>
          <w:tcPr>
            <w:tcW w:w="1091" w:type="dxa"/>
            <w:tcBorders>
              <w:top w:val="nil"/>
              <w:bottom w:val="nil"/>
              <w:right w:val="nil"/>
            </w:tcBorders>
            <w:vAlign w:val="center"/>
          </w:tcPr>
          <w:p w14:paraId="72A5DD52" w14:textId="77777777" w:rsidR="006C3E64" w:rsidRPr="00C35EA7" w:rsidRDefault="006C3E64" w:rsidP="00C35EA7">
            <w:pPr>
              <w:jc w:val="center"/>
              <w:rPr>
                <w:sz w:val="20"/>
              </w:rPr>
            </w:pPr>
          </w:p>
        </w:tc>
      </w:tr>
      <w:tr w:rsidR="005D10B6" w:rsidRPr="006C3E64" w14:paraId="33DB42A9" w14:textId="77777777" w:rsidTr="00C35EA7">
        <w:trPr>
          <w:jc w:val="center"/>
        </w:trPr>
        <w:tc>
          <w:tcPr>
            <w:tcW w:w="360" w:type="dxa"/>
            <w:vAlign w:val="center"/>
          </w:tcPr>
          <w:p w14:paraId="0DAD8245" w14:textId="77777777" w:rsidR="006C3E64" w:rsidRPr="00C35EA7" w:rsidRDefault="006C3E64" w:rsidP="00C35EA7">
            <w:pPr>
              <w:jc w:val="center"/>
              <w:rPr>
                <w:sz w:val="20"/>
              </w:rPr>
            </w:pPr>
          </w:p>
        </w:tc>
        <w:tc>
          <w:tcPr>
            <w:tcW w:w="550" w:type="dxa"/>
            <w:vAlign w:val="center"/>
          </w:tcPr>
          <w:p w14:paraId="546B36FB" w14:textId="77777777" w:rsidR="006C3E64" w:rsidRPr="00C35EA7" w:rsidRDefault="006C3E64" w:rsidP="00C35EA7">
            <w:pPr>
              <w:jc w:val="center"/>
              <w:rPr>
                <w:sz w:val="20"/>
              </w:rPr>
            </w:pPr>
            <w:r w:rsidRPr="00C35EA7">
              <w:rPr>
                <w:sz w:val="20"/>
              </w:rPr>
              <w:t>---</w:t>
            </w:r>
          </w:p>
        </w:tc>
        <w:tc>
          <w:tcPr>
            <w:tcW w:w="550" w:type="dxa"/>
            <w:vAlign w:val="center"/>
          </w:tcPr>
          <w:p w14:paraId="30291194" w14:textId="77777777" w:rsidR="006C3E64" w:rsidRPr="00C35EA7" w:rsidRDefault="006C3E64" w:rsidP="00C35EA7">
            <w:pPr>
              <w:jc w:val="center"/>
              <w:rPr>
                <w:sz w:val="20"/>
              </w:rPr>
            </w:pPr>
            <w:r w:rsidRPr="00C35EA7">
              <w:rPr>
                <w:sz w:val="20"/>
              </w:rPr>
              <w:t>|</w:t>
            </w:r>
          </w:p>
        </w:tc>
        <w:tc>
          <w:tcPr>
            <w:tcW w:w="539" w:type="dxa"/>
            <w:vAlign w:val="center"/>
          </w:tcPr>
          <w:p w14:paraId="32941ECD" w14:textId="77777777" w:rsidR="006C3E64" w:rsidRPr="00C35EA7" w:rsidRDefault="006C3E64" w:rsidP="00C35EA7">
            <w:pPr>
              <w:jc w:val="center"/>
              <w:rPr>
                <w:sz w:val="20"/>
              </w:rPr>
            </w:pPr>
          </w:p>
        </w:tc>
        <w:tc>
          <w:tcPr>
            <w:tcW w:w="550" w:type="dxa"/>
            <w:vAlign w:val="center"/>
          </w:tcPr>
          <w:p w14:paraId="776E759C" w14:textId="77777777" w:rsidR="006C3E64" w:rsidRPr="00C35EA7" w:rsidRDefault="006C3E64" w:rsidP="00C35EA7">
            <w:pPr>
              <w:jc w:val="center"/>
              <w:rPr>
                <w:sz w:val="20"/>
              </w:rPr>
            </w:pPr>
          </w:p>
        </w:tc>
        <w:tc>
          <w:tcPr>
            <w:tcW w:w="550" w:type="dxa"/>
            <w:vAlign w:val="center"/>
          </w:tcPr>
          <w:p w14:paraId="63A2EB63" w14:textId="77777777" w:rsidR="006C3E64" w:rsidRPr="00C35EA7" w:rsidRDefault="006C3E64" w:rsidP="00C35EA7">
            <w:pPr>
              <w:jc w:val="center"/>
              <w:rPr>
                <w:sz w:val="20"/>
              </w:rPr>
            </w:pPr>
          </w:p>
        </w:tc>
        <w:tc>
          <w:tcPr>
            <w:tcW w:w="539" w:type="dxa"/>
            <w:vAlign w:val="center"/>
          </w:tcPr>
          <w:p w14:paraId="7C2D2FC5" w14:textId="77777777" w:rsidR="006C3E64" w:rsidRPr="00C35EA7" w:rsidRDefault="006C3E64" w:rsidP="00C35EA7">
            <w:pPr>
              <w:jc w:val="center"/>
              <w:rPr>
                <w:sz w:val="20"/>
              </w:rPr>
            </w:pPr>
          </w:p>
        </w:tc>
        <w:tc>
          <w:tcPr>
            <w:tcW w:w="1091" w:type="dxa"/>
            <w:tcBorders>
              <w:top w:val="nil"/>
              <w:bottom w:val="nil"/>
              <w:right w:val="nil"/>
            </w:tcBorders>
            <w:vAlign w:val="center"/>
          </w:tcPr>
          <w:p w14:paraId="6C8E8D9A" w14:textId="77777777" w:rsidR="006C3E64" w:rsidRPr="00C35EA7" w:rsidRDefault="006C3E64" w:rsidP="00C35EA7">
            <w:pPr>
              <w:jc w:val="center"/>
              <w:rPr>
                <w:sz w:val="20"/>
              </w:rPr>
            </w:pPr>
          </w:p>
        </w:tc>
      </w:tr>
    </w:tbl>
    <w:p w14:paraId="7D990EA7" w14:textId="77777777" w:rsidR="006C3E64" w:rsidRPr="006C3E64" w:rsidRDefault="006C3E64" w:rsidP="006C3E64">
      <w:pPr>
        <w:jc w:val="center"/>
        <w:rPr>
          <w:i/>
        </w:rPr>
      </w:pPr>
      <w:r w:rsidRPr="006C3E64">
        <w:rPr>
          <w:i/>
        </w:rPr>
        <w:t>nord</w:t>
      </w:r>
    </w:p>
    <w:p w14:paraId="73D424E3" w14:textId="77777777" w:rsidR="00BE0379" w:rsidRDefault="00BE0379" w:rsidP="00242C0F"/>
    <w:p w14:paraId="2C97FAFF" w14:textId="25CA3184" w:rsidR="006C3E64" w:rsidRDefault="00133415" w:rsidP="006C3E64">
      <w:pPr>
        <w:pStyle w:val="Heading2"/>
      </w:pPr>
      <w:r>
        <w:t>o</w:t>
      </w:r>
      <w:r w:rsidR="006C3E64">
        <w:t>rthostates</w:t>
      </w:r>
    </w:p>
    <w:p w14:paraId="5D84DD14" w14:textId="77777777" w:rsidR="004E0133" w:rsidRDefault="004E0133" w:rsidP="006C3E64"/>
    <w:p w14:paraId="4D223D4E" w14:textId="77777777" w:rsidR="006C3E64" w:rsidRPr="0032190F" w:rsidRDefault="004E0133" w:rsidP="006C3E64">
      <w:pPr>
        <w:rPr>
          <w:lang w:val="fr-FR"/>
        </w:rPr>
      </w:pPr>
      <w:r w:rsidRPr="0032190F">
        <w:rPr>
          <w:lang w:val="fr-FR"/>
        </w:rPr>
        <w:t>Dalles du plafond gravées (BIB 1738 p. 66)</w:t>
      </w:r>
    </w:p>
    <w:p w14:paraId="3596A889" w14:textId="77777777" w:rsidR="004E0133" w:rsidRPr="0032190F" w:rsidRDefault="004E0133" w:rsidP="006C3E64">
      <w:pPr>
        <w:rPr>
          <w:lang w:val="fr-FR"/>
        </w:rPr>
      </w:pPr>
    </w:p>
    <w:p w14:paraId="6FCC6962" w14:textId="77777777" w:rsidR="00960A01" w:rsidRPr="0032190F" w:rsidRDefault="00960A01" w:rsidP="00960A01">
      <w:pPr>
        <w:pStyle w:val="Heading3"/>
      </w:pPr>
      <w:bookmarkStart w:id="2969" w:name="Sit_Kercado_d_P6"/>
      <w:r w:rsidRPr="0032190F">
        <w:t>P6</w:t>
      </w:r>
    </w:p>
    <w:bookmarkEnd w:id="2969"/>
    <w:p w14:paraId="0FF3B7BC" w14:textId="0C9C0B8D" w:rsidR="004E0133" w:rsidRPr="00FE742C" w:rsidRDefault="004E0133" w:rsidP="008E1791">
      <w:pPr>
        <w:jc w:val="both"/>
        <w:rPr>
          <w:lang w:val="fr-FR"/>
        </w:rPr>
      </w:pPr>
      <w:r w:rsidRPr="00FE742C">
        <w:rPr>
          <w:rStyle w:val="Hyperlink"/>
          <w:color w:val="000000" w:themeColor="text1"/>
          <w:u w:val="none"/>
          <w:lang w:val="fr-FR"/>
        </w:rPr>
        <w:t>La dalle de couveture, probablement en remploi est gravée (BIB 2389)</w:t>
      </w:r>
      <w:r w:rsidR="00DA4913" w:rsidRPr="00FE742C">
        <w:rPr>
          <w:rStyle w:val="Hyperlink"/>
          <w:color w:val="000000" w:themeColor="text1"/>
          <w:u w:val="none"/>
          <w:lang w:val="fr-FR"/>
        </w:rPr>
        <w:t xml:space="preserve"> </w:t>
      </w:r>
      <w:r w:rsidR="00960A01" w:rsidRPr="00FE742C">
        <w:rPr>
          <w:lang w:val="fr-FR"/>
        </w:rPr>
        <w:t xml:space="preserve">Dalle du plafond. Représentation de </w:t>
      </w:r>
      <w:hyperlink r:id="rId6941" w:anchor="Cul_Art_TAC_T_z_cachalot" w:history="1">
        <w:r w:rsidR="00960A01" w:rsidRPr="00FE742C">
          <w:rPr>
            <w:rStyle w:val="Hyperlink"/>
            <w:lang w:val="fr-FR"/>
          </w:rPr>
          <w:t>cachalot</w:t>
        </w:r>
      </w:hyperlink>
      <w:r w:rsidR="00960A01" w:rsidRPr="00FE742C">
        <w:rPr>
          <w:lang w:val="fr-FR"/>
        </w:rPr>
        <w:t xml:space="preserve"> (BIB 2371) cachalot mâle (BIB 2393 p. 107) Cachalot (BIB 2199 p. 161) </w:t>
      </w:r>
      <w:r w:rsidRPr="00FE742C">
        <w:rPr>
          <w:rFonts w:eastAsia="AGaramondPro-Regular"/>
          <w:szCs w:val="22"/>
          <w:lang w:val="fr-FR" w:eastAsia="en-GB"/>
        </w:rPr>
        <w:t>Une portion de disque a l'extremite de la t</w:t>
      </w:r>
      <w:r w:rsidR="008E1791" w:rsidRPr="00FE742C">
        <w:rPr>
          <w:rFonts w:eastAsia="AGaramondPro-Regular"/>
          <w:szCs w:val="22"/>
          <w:lang w:val="fr-FR" w:eastAsia="en-GB"/>
        </w:rPr>
        <w:t>ê</w:t>
      </w:r>
      <w:r w:rsidRPr="00FE742C">
        <w:rPr>
          <w:rFonts w:eastAsia="AGaramondPro-Regular"/>
          <w:szCs w:val="22"/>
          <w:lang w:val="fr-FR" w:eastAsia="en-GB"/>
        </w:rPr>
        <w:t>te ; la presence d'un penis est de surcroit un point important de comparaison</w:t>
      </w:r>
      <w:r w:rsidR="00DA4913" w:rsidRPr="00FE742C">
        <w:rPr>
          <w:rFonts w:eastAsia="AGaramondPro-Regular"/>
          <w:szCs w:val="22"/>
          <w:lang w:val="fr-FR" w:eastAsia="en-GB"/>
        </w:rPr>
        <w:t xml:space="preserve"> (BIB 2199)</w:t>
      </w:r>
    </w:p>
    <w:p w14:paraId="13DC66C4" w14:textId="77777777" w:rsidR="006C3E64" w:rsidRPr="0032190F" w:rsidRDefault="006C3E64" w:rsidP="006C3E64">
      <w:pPr>
        <w:rPr>
          <w:lang w:val="fr-FR"/>
        </w:rPr>
      </w:pPr>
    </w:p>
    <w:p w14:paraId="095F1AEA" w14:textId="77777777" w:rsidR="00437CCF" w:rsidRPr="00426FF9" w:rsidRDefault="00437CCF" w:rsidP="00426FF9">
      <w:pPr>
        <w:pStyle w:val="Heading1"/>
        <w:rPr>
          <w:lang w:val="en-US"/>
        </w:rPr>
      </w:pPr>
      <w:bookmarkStart w:id="2970" w:name="Sit_Mane_Kerioned"/>
      <w:r w:rsidRPr="00426FF9">
        <w:rPr>
          <w:lang w:val="en-US"/>
        </w:rPr>
        <w:t>MANE KERIONED</w:t>
      </w:r>
    </w:p>
    <w:bookmarkEnd w:id="2970"/>
    <w:p w14:paraId="20982ED8" w14:textId="77777777" w:rsidR="00437CCF" w:rsidRPr="00133415" w:rsidRDefault="00437CCF" w:rsidP="00242C0F">
      <w:pPr>
        <w:rPr>
          <w:sz w:val="20"/>
        </w:rPr>
      </w:pPr>
      <w:r w:rsidRPr="00133415">
        <w:rPr>
          <w:sz w:val="20"/>
        </w:rPr>
        <w:t>Mané-Kerioned</w:t>
      </w:r>
    </w:p>
    <w:p w14:paraId="0949D1EA" w14:textId="77777777" w:rsidR="00437CCF" w:rsidRPr="00EA60A0" w:rsidRDefault="00437CCF" w:rsidP="00437CCF"/>
    <w:p w14:paraId="7006AF62" w14:textId="181D8703" w:rsidR="00BE0379" w:rsidRPr="0032190F" w:rsidRDefault="00BE0379" w:rsidP="003F0F81">
      <w:pPr>
        <w:jc w:val="both"/>
        <w:rPr>
          <w:lang w:val="fr-FR"/>
        </w:rPr>
      </w:pPr>
      <w:r w:rsidRPr="002B03A3">
        <w:t>Mané Kerioned</w:t>
      </w:r>
      <w:r w:rsidR="00EF740E" w:rsidRPr="002B03A3">
        <w:t xml:space="preserve"> (Carnac, Morbihan)</w:t>
      </w:r>
      <w:r w:rsidR="00437CCF" w:rsidRPr="002B03A3">
        <w:t xml:space="preserve">. </w:t>
      </w:r>
      <w:r w:rsidR="00437CCF" w:rsidRPr="0032190F">
        <w:rPr>
          <w:lang w:val="fr-FR"/>
        </w:rPr>
        <w:t>Dalle en forme de stèle à appendices apical, haches emmanchées (BIB 1738 fig. 11). La dalle affecte la forme d'une "</w:t>
      </w:r>
      <w:hyperlink r:id="rId6942" w:anchor="Cul_Art_TAC_T_a_idole_bret" w:history="1">
        <w:r w:rsidR="00437CCF" w:rsidRPr="0032190F">
          <w:rPr>
            <w:rStyle w:val="Hyperlink"/>
            <w:lang w:val="fr-FR"/>
          </w:rPr>
          <w:t>idole en écusson</w:t>
        </w:r>
      </w:hyperlink>
      <w:r w:rsidR="00437CCF" w:rsidRPr="0032190F">
        <w:rPr>
          <w:lang w:val="fr-FR"/>
        </w:rPr>
        <w:t>" (SS BIB)</w:t>
      </w:r>
      <w:r w:rsidR="003F0F81" w:rsidRPr="0032190F">
        <w:rPr>
          <w:lang w:val="fr-FR"/>
        </w:rPr>
        <w:t xml:space="preserve"> Une représentation de </w:t>
      </w:r>
      <w:hyperlink r:id="rId6943" w:anchor="Cul_Art_TAC_T_z_cachalot" w:history="1">
        <w:r w:rsidR="00B32BD2" w:rsidRPr="0032190F">
          <w:rPr>
            <w:rStyle w:val="Hyperlink"/>
            <w:rFonts w:ascii="Times-Roman" w:hAnsi="Times-Roman" w:cs="Times-Roman"/>
            <w:lang w:val="fr-FR"/>
          </w:rPr>
          <w:t>cachalot</w:t>
        </w:r>
      </w:hyperlink>
      <w:r w:rsidR="00B32BD2" w:rsidRPr="0032190F">
        <w:rPr>
          <w:rFonts w:ascii="Times-Roman" w:hAnsi="Times-Roman" w:cs="Times-Roman"/>
          <w:lang w:val="fr-FR"/>
        </w:rPr>
        <w:t xml:space="preserve"> </w:t>
      </w:r>
      <w:r w:rsidR="003F0F81" w:rsidRPr="0032190F">
        <w:rPr>
          <w:lang w:val="fr-FR"/>
        </w:rPr>
        <w:t>(S. Cassen com. pers.</w:t>
      </w:r>
      <w:r w:rsidR="00B32BD2" w:rsidRPr="0032190F">
        <w:rPr>
          <w:lang w:val="fr-FR"/>
        </w:rPr>
        <w:t>, BIB 2505</w:t>
      </w:r>
      <w:r w:rsidR="003F0F81" w:rsidRPr="0032190F">
        <w:rPr>
          <w:lang w:val="fr-FR"/>
        </w:rPr>
        <w:t>)</w:t>
      </w:r>
    </w:p>
    <w:p w14:paraId="4B833757" w14:textId="77777777" w:rsidR="00BE0379" w:rsidRPr="0032190F" w:rsidRDefault="00BE0379" w:rsidP="00242C0F">
      <w:pPr>
        <w:rPr>
          <w:lang w:val="fr-FR"/>
        </w:rPr>
      </w:pPr>
    </w:p>
    <w:p w14:paraId="03EEDE73" w14:textId="77777777" w:rsidR="00BE0379" w:rsidRDefault="00BE0379" w:rsidP="00437CCF">
      <w:pPr>
        <w:pStyle w:val="Heading2"/>
        <w:rPr>
          <w:lang w:val="en-GB"/>
        </w:rPr>
      </w:pPr>
      <w:r w:rsidRPr="00BE0379">
        <w:rPr>
          <w:lang w:val="en-GB"/>
        </w:rPr>
        <w:t>Mané Kerioned A</w:t>
      </w:r>
    </w:p>
    <w:p w14:paraId="7DD88D15" w14:textId="77777777" w:rsidR="00BE0379" w:rsidRPr="00385914" w:rsidRDefault="00BE0379" w:rsidP="00BE0379">
      <w:pPr>
        <w:rPr>
          <w:lang w:val="en-GB"/>
        </w:rPr>
      </w:pPr>
      <w:r w:rsidRPr="00385914">
        <w:rPr>
          <w:lang w:val="en-GB"/>
        </w:rPr>
        <w:t>[Menhir ?] gravé (BIB 2182)</w:t>
      </w:r>
    </w:p>
    <w:p w14:paraId="77A95E61" w14:textId="77777777" w:rsidR="00BE0379" w:rsidRPr="00BE0379" w:rsidRDefault="00BE0379" w:rsidP="00BE0379">
      <w:pPr>
        <w:rPr>
          <w:lang w:val="en-GB"/>
        </w:rPr>
      </w:pPr>
    </w:p>
    <w:p w14:paraId="3796A3E7" w14:textId="77777777" w:rsidR="00BE0379" w:rsidRDefault="00BE0379" w:rsidP="00437CCF">
      <w:pPr>
        <w:pStyle w:val="Heading2"/>
        <w:rPr>
          <w:lang w:val="en-GB"/>
        </w:rPr>
      </w:pPr>
      <w:r w:rsidRPr="00BE0379">
        <w:rPr>
          <w:lang w:val="en-GB"/>
        </w:rPr>
        <w:t xml:space="preserve">Mané Kerioned </w:t>
      </w:r>
      <w:r>
        <w:rPr>
          <w:lang w:val="en-GB"/>
        </w:rPr>
        <w:t>B</w:t>
      </w:r>
    </w:p>
    <w:p w14:paraId="291AA7B7" w14:textId="77777777" w:rsidR="00BE0379" w:rsidRPr="00385914" w:rsidRDefault="00BE0379" w:rsidP="00BE0379">
      <w:pPr>
        <w:rPr>
          <w:lang w:val="en-GB"/>
        </w:rPr>
      </w:pPr>
      <w:r w:rsidRPr="00385914">
        <w:rPr>
          <w:lang w:val="en-GB"/>
        </w:rPr>
        <w:t>[Menhir ?] gravé (BIB 2182)</w:t>
      </w:r>
    </w:p>
    <w:p w14:paraId="7EA0E64D" w14:textId="77777777" w:rsidR="00BE0379" w:rsidRPr="00BE0379" w:rsidRDefault="00BE0379" w:rsidP="00BE0379">
      <w:pPr>
        <w:rPr>
          <w:lang w:val="en-GB"/>
        </w:rPr>
      </w:pPr>
    </w:p>
    <w:p w14:paraId="7DB01B78" w14:textId="77777777" w:rsidR="00BE0379" w:rsidRDefault="00BE0379" w:rsidP="00437CCF">
      <w:pPr>
        <w:pStyle w:val="Heading2"/>
        <w:rPr>
          <w:lang w:val="en-GB"/>
        </w:rPr>
      </w:pPr>
      <w:r w:rsidRPr="00BE0379">
        <w:rPr>
          <w:lang w:val="en-GB"/>
        </w:rPr>
        <w:t xml:space="preserve">Mané Kerioned </w:t>
      </w:r>
      <w:r>
        <w:rPr>
          <w:lang w:val="en-GB"/>
        </w:rPr>
        <w:t>C</w:t>
      </w:r>
    </w:p>
    <w:p w14:paraId="681AC267" w14:textId="77777777" w:rsidR="00BE0379" w:rsidRDefault="00BE0379" w:rsidP="00BE0379">
      <w:pPr>
        <w:rPr>
          <w:lang w:val="en-GB"/>
        </w:rPr>
      </w:pPr>
      <w:r w:rsidRPr="00385914">
        <w:rPr>
          <w:lang w:val="en-GB"/>
        </w:rPr>
        <w:t>[Menhir ?] gravé (BIB 2182)</w:t>
      </w:r>
    </w:p>
    <w:p w14:paraId="65A0D457" w14:textId="77777777" w:rsidR="00241B68" w:rsidRDefault="00241B68" w:rsidP="00BE0379">
      <w:pPr>
        <w:rPr>
          <w:lang w:val="en-GB"/>
        </w:rPr>
      </w:pPr>
    </w:p>
    <w:p w14:paraId="65FEEF29" w14:textId="77777777" w:rsidR="00241B68" w:rsidRPr="0032190F" w:rsidRDefault="00241B68" w:rsidP="00426FF9">
      <w:pPr>
        <w:pStyle w:val="Heading1"/>
      </w:pPr>
      <w:bookmarkStart w:id="2971" w:name="Sit_Saint_Michel"/>
      <w:r w:rsidRPr="0032190F">
        <w:lastRenderedPageBreak/>
        <w:t>SAINT-MICHEL</w:t>
      </w:r>
    </w:p>
    <w:bookmarkEnd w:id="2971"/>
    <w:p w14:paraId="0029E4C5" w14:textId="76AF20AF" w:rsidR="00241B68" w:rsidRPr="00C13884" w:rsidRDefault="00C13884" w:rsidP="00241B68">
      <w:pPr>
        <w:rPr>
          <w:sz w:val="20"/>
          <w:lang w:val="fr-FR"/>
        </w:rPr>
      </w:pPr>
      <w:r w:rsidRPr="00C13884">
        <w:rPr>
          <w:sz w:val="20"/>
          <w:lang w:val="fr-FR"/>
        </w:rPr>
        <w:t>Tumulus de Saint-Michel</w:t>
      </w:r>
      <w:r>
        <w:rPr>
          <w:sz w:val="20"/>
          <w:lang w:val="fr-FR"/>
        </w:rPr>
        <w:t>, Sa</w:t>
      </w:r>
      <w:r w:rsidR="006A329A">
        <w:rPr>
          <w:sz w:val="20"/>
          <w:lang w:val="fr-FR"/>
        </w:rPr>
        <w:t>in</w:t>
      </w:r>
      <w:r>
        <w:rPr>
          <w:sz w:val="20"/>
          <w:lang w:val="fr-FR"/>
        </w:rPr>
        <w:t>t Michel</w:t>
      </w:r>
    </w:p>
    <w:p w14:paraId="78F7462E" w14:textId="77777777" w:rsidR="00C13884" w:rsidRPr="0032190F" w:rsidRDefault="00C13884" w:rsidP="00241B68">
      <w:pPr>
        <w:rPr>
          <w:lang w:val="fr-FR"/>
        </w:rPr>
      </w:pPr>
    </w:p>
    <w:p w14:paraId="623A0A1E" w14:textId="7E5EDADC" w:rsidR="00241B68" w:rsidRPr="0032190F" w:rsidRDefault="00987607" w:rsidP="00005F74">
      <w:pPr>
        <w:jc w:val="both"/>
        <w:rPr>
          <w:lang w:val="fr-FR"/>
        </w:rPr>
      </w:pPr>
      <w:r w:rsidRPr="0032190F">
        <w:rPr>
          <w:lang w:val="fr-FR"/>
        </w:rPr>
        <w:t>Saint-Michel (Carnac, Morbihan)</w:t>
      </w:r>
      <w:r w:rsidR="00EB1159" w:rsidRPr="0032190F">
        <w:rPr>
          <w:lang w:val="fr-FR"/>
        </w:rPr>
        <w:t xml:space="preserve">. </w:t>
      </w:r>
      <w:r w:rsidR="00E70B05" w:rsidRPr="0032190F">
        <w:rPr>
          <w:lang w:val="fr-FR"/>
        </w:rPr>
        <w:t>5</w:t>
      </w:r>
      <w:r w:rsidR="00EB1159" w:rsidRPr="0032190F">
        <w:rPr>
          <w:lang w:val="fr-FR"/>
        </w:rPr>
        <w:t xml:space="preserve">e millénaire aec, </w:t>
      </w:r>
      <w:hyperlink r:id="rId6944" w:anchor="Cul_Neo_Moyen_Armoric_Atlant" w:history="1">
        <w:r w:rsidR="00701531" w:rsidRPr="0032190F">
          <w:rPr>
            <w:rStyle w:val="Hyperlink"/>
            <w:lang w:val="fr-FR"/>
          </w:rPr>
          <w:t>N</w:t>
        </w:r>
        <w:r w:rsidR="00701531">
          <w:rPr>
            <w:rStyle w:val="Hyperlink"/>
            <w:lang w:val="fr-FR"/>
          </w:rPr>
          <w:t>MAA</w:t>
        </w:r>
      </w:hyperlink>
      <w:r w:rsidR="00EB1159" w:rsidRPr="0032190F">
        <w:rPr>
          <w:lang w:val="fr-FR"/>
        </w:rPr>
        <w:t xml:space="preserve"> (BIB 2371 fig. 19). </w:t>
      </w:r>
      <w:r w:rsidR="00241B68" w:rsidRPr="0032190F">
        <w:rPr>
          <w:lang w:val="fr-FR"/>
        </w:rPr>
        <w:t>Ce tumulus surmonté d’une église est daté de la moitié du 5</w:t>
      </w:r>
      <w:r w:rsidR="00241B68" w:rsidRPr="0032190F">
        <w:rPr>
          <w:vertAlign w:val="superscript"/>
          <w:lang w:val="fr-FR"/>
        </w:rPr>
        <w:t>e</w:t>
      </w:r>
      <w:r w:rsidR="00241B68" w:rsidRPr="0032190F">
        <w:rPr>
          <w:lang w:val="fr-FR"/>
        </w:rPr>
        <w:t xml:space="preserve"> millénaire. C’est l’une des plus riche et des plus grande tombe du nord du Morbihan (après </w:t>
      </w:r>
      <w:hyperlink r:id="rId6945" w:anchor="Sit_Mane_Er_Horeck" w:history="1">
        <w:r w:rsidR="00241B68" w:rsidRPr="0032190F">
          <w:rPr>
            <w:rStyle w:val="Hyperlink"/>
            <w:lang w:val="fr-FR"/>
          </w:rPr>
          <w:t>Mané er Hroëck</w:t>
        </w:r>
      </w:hyperlink>
      <w:r w:rsidR="00241B68" w:rsidRPr="0032190F">
        <w:rPr>
          <w:lang w:val="fr-FR"/>
        </w:rPr>
        <w:t xml:space="preserve"> et </w:t>
      </w:r>
      <w:hyperlink r:id="rId6946" w:anchor="Typ_Arm_Hache_Tumiac" w:history="1">
        <w:r w:rsidR="00C13B64" w:rsidRPr="0032190F">
          <w:rPr>
            <w:rStyle w:val="Hyperlink"/>
            <w:lang w:val="fr-FR"/>
          </w:rPr>
          <w:t>Tumiac</w:t>
        </w:r>
      </w:hyperlink>
      <w:r w:rsidR="00241B68" w:rsidRPr="0032190F">
        <w:rPr>
          <w:lang w:val="fr-FR"/>
        </w:rPr>
        <w:t>) (BIB 1744 p. 309)</w:t>
      </w:r>
    </w:p>
    <w:p w14:paraId="67A315B6" w14:textId="44149A10" w:rsidR="00241B68" w:rsidRPr="0032190F" w:rsidRDefault="00241B68" w:rsidP="00005F74">
      <w:pPr>
        <w:jc w:val="both"/>
        <w:rPr>
          <w:lang w:val="fr-FR"/>
        </w:rPr>
      </w:pPr>
      <w:r w:rsidRPr="0032190F">
        <w:rPr>
          <w:lang w:val="fr-FR"/>
        </w:rPr>
        <w:t>La chambre principale a livré 37 haches polies dont 11 en jadéite</w:t>
      </w:r>
      <w:r w:rsidR="00A90E21" w:rsidRPr="0032190F">
        <w:rPr>
          <w:lang w:val="fr-FR"/>
        </w:rPr>
        <w:t xml:space="preserve"> [</w:t>
      </w:r>
      <w:hyperlink r:id="rId6947" w:anchor="Sit_Pierres_Vertes" w:history="1">
        <w:r w:rsidR="00A90E21" w:rsidRPr="0032190F">
          <w:rPr>
            <w:rStyle w:val="Hyperlink"/>
            <w:lang w:val="fr-FR"/>
          </w:rPr>
          <w:t>pierres vertes</w:t>
        </w:r>
      </w:hyperlink>
      <w:r w:rsidR="00A90E21" w:rsidRPr="0032190F">
        <w:rPr>
          <w:lang w:val="fr-FR"/>
        </w:rPr>
        <w:t>]</w:t>
      </w:r>
      <w:r w:rsidRPr="0032190F">
        <w:rPr>
          <w:lang w:val="fr-FR"/>
        </w:rPr>
        <w:t>, probablement brisées volontairement (BIB 1738 p. 69)</w:t>
      </w:r>
      <w:r w:rsidR="00232282" w:rsidRPr="0032190F">
        <w:rPr>
          <w:lang w:val="fr-FR"/>
        </w:rPr>
        <w:t xml:space="preserve"> </w:t>
      </w:r>
      <w:r w:rsidR="00EB1159" w:rsidRPr="0032190F">
        <w:rPr>
          <w:lang w:val="fr-FR"/>
        </w:rPr>
        <w:t xml:space="preserve">Présence de </w:t>
      </w:r>
      <w:hyperlink r:id="rId6948" w:anchor="Sit_Variscite" w:history="1">
        <w:r w:rsidR="00320346" w:rsidRPr="00320346">
          <w:rPr>
            <w:rStyle w:val="Hyperlink"/>
            <w:lang w:val="fr-FR"/>
          </w:rPr>
          <w:t>variscite</w:t>
        </w:r>
      </w:hyperlink>
      <w:r w:rsidR="00320346" w:rsidRPr="0032190F">
        <w:rPr>
          <w:lang w:val="fr-FR"/>
        </w:rPr>
        <w:t xml:space="preserve"> </w:t>
      </w:r>
      <w:r w:rsidR="00232282" w:rsidRPr="0032190F">
        <w:rPr>
          <w:lang w:val="fr-FR"/>
        </w:rPr>
        <w:t>(BIB 2371 fig. 19)</w:t>
      </w:r>
    </w:p>
    <w:p w14:paraId="7684D628" w14:textId="4BA068E5" w:rsidR="00BD4CE7" w:rsidRPr="0032190F" w:rsidRDefault="00BD4CE7" w:rsidP="00005F74">
      <w:pPr>
        <w:jc w:val="both"/>
        <w:rPr>
          <w:lang w:val="fr-FR"/>
        </w:rPr>
      </w:pPr>
      <w:r w:rsidRPr="0032190F">
        <w:rPr>
          <w:lang w:val="fr-FR"/>
        </w:rPr>
        <w:t xml:space="preserve">Une date recemment obtenue sur un reste humain provenant de </w:t>
      </w:r>
      <w:r w:rsidR="00CC2799" w:rsidRPr="0032190F">
        <w:rPr>
          <w:lang w:val="fr-FR"/>
        </w:rPr>
        <w:t>l</w:t>
      </w:r>
      <w:r w:rsidRPr="0032190F">
        <w:rPr>
          <w:lang w:val="fr-FR"/>
        </w:rPr>
        <w:t>a chambre funeraire principale du tumulus Saint-Michel se situe a la fin de la premiere moitie du 5</w:t>
      </w:r>
      <w:r w:rsidR="005141D5" w:rsidRPr="0032190F">
        <w:rPr>
          <w:lang w:val="fr-FR"/>
        </w:rPr>
        <w:t>e</w:t>
      </w:r>
      <w:r w:rsidRPr="0032190F">
        <w:rPr>
          <w:lang w:val="fr-FR"/>
        </w:rPr>
        <w:t xml:space="preserve"> millenaire av. J.-C. Une inhumation de bovidé qui n'est pas nécessairement contemporaine (BIB 2383)</w:t>
      </w:r>
      <w:r w:rsidR="00C13884">
        <w:rPr>
          <w:lang w:val="fr-FR"/>
        </w:rPr>
        <w:t xml:space="preserve"> 1 seule sépulture (≠ </w:t>
      </w:r>
      <w:hyperlink r:id="rId6949" w:anchor="Cul_Megalithisme_t_dolmen_couloir" w:history="1">
        <w:r w:rsidR="008D292D" w:rsidRPr="0032190F">
          <w:rPr>
            <w:rStyle w:val="Hyperlink"/>
            <w:lang w:val="fr-FR"/>
          </w:rPr>
          <w:t>dolmen à couloir</w:t>
        </w:r>
      </w:hyperlink>
      <w:r w:rsidR="00C13884">
        <w:rPr>
          <w:lang w:val="fr-FR"/>
        </w:rPr>
        <w:t>) datée du 46</w:t>
      </w:r>
      <w:r w:rsidR="00C13884" w:rsidRPr="00C13884">
        <w:rPr>
          <w:vertAlign w:val="superscript"/>
          <w:lang w:val="fr-FR"/>
        </w:rPr>
        <w:t>e</w:t>
      </w:r>
      <w:r w:rsidR="00C13884">
        <w:rPr>
          <w:lang w:val="fr-FR"/>
        </w:rPr>
        <w:t xml:space="preserve"> s. BC. 35,000 m3 ed remplissage, ~ 500,000 heures de travail </w:t>
      </w:r>
      <w:r w:rsidR="00C13884" w:rsidRPr="00B83309">
        <w:rPr>
          <w:lang w:val="fr-FR"/>
        </w:rPr>
        <w:t>(Musée de Carnac,</w:t>
      </w:r>
      <w:r w:rsidR="00C13884">
        <w:rPr>
          <w:lang w:val="fr-FR"/>
        </w:rPr>
        <w:t xml:space="preserve"> 2023)</w:t>
      </w:r>
    </w:p>
    <w:p w14:paraId="6118C413" w14:textId="77777777" w:rsidR="005327A5" w:rsidRPr="0032190F" w:rsidRDefault="005327A5" w:rsidP="00BE0379">
      <w:pPr>
        <w:rPr>
          <w:lang w:val="fr-FR"/>
        </w:rPr>
      </w:pPr>
    </w:p>
    <w:p w14:paraId="0E26FD60" w14:textId="77777777" w:rsidR="00C4098E" w:rsidRPr="0032190F" w:rsidRDefault="00C4098E" w:rsidP="00426FF9">
      <w:pPr>
        <w:pStyle w:val="Heading1"/>
      </w:pPr>
      <w:bookmarkStart w:id="2972" w:name="Sit_Manio_2"/>
      <w:r w:rsidRPr="0032190F">
        <w:t>MANIO 2 (LE)</w:t>
      </w:r>
    </w:p>
    <w:bookmarkEnd w:id="2972"/>
    <w:p w14:paraId="08D2F1A4" w14:textId="77777777" w:rsidR="00F325E4" w:rsidRDefault="00F325E4" w:rsidP="00C13B64">
      <w:pPr>
        <w:jc w:val="both"/>
        <w:rPr>
          <w:lang w:val="fr-FR"/>
        </w:rPr>
      </w:pPr>
    </w:p>
    <w:p w14:paraId="1F8CE909" w14:textId="77777777" w:rsidR="00C4098E" w:rsidRPr="0032190F" w:rsidRDefault="005327A5" w:rsidP="00C13B64">
      <w:pPr>
        <w:jc w:val="both"/>
        <w:rPr>
          <w:lang w:val="fr-FR"/>
        </w:rPr>
      </w:pPr>
      <w:r w:rsidRPr="0032190F">
        <w:rPr>
          <w:lang w:val="fr-FR"/>
        </w:rPr>
        <w:t xml:space="preserve">Le Manio 2 </w:t>
      </w:r>
      <w:r w:rsidR="00AF26DF" w:rsidRPr="0032190F">
        <w:rPr>
          <w:lang w:val="fr-FR"/>
        </w:rPr>
        <w:t>(Carnac, Morbihan)</w:t>
      </w:r>
      <w:r w:rsidRPr="0032190F">
        <w:rPr>
          <w:lang w:val="fr-FR"/>
        </w:rPr>
        <w:t xml:space="preserve">: un tertre et une stèle gravée </w:t>
      </w:r>
      <w:r w:rsidR="00AF26DF" w:rsidRPr="0032190F">
        <w:rPr>
          <w:lang w:val="fr-FR"/>
        </w:rPr>
        <w:t xml:space="preserve">(stèle 1) </w:t>
      </w:r>
      <w:r w:rsidRPr="0032190F">
        <w:rPr>
          <w:lang w:val="fr-FR"/>
        </w:rPr>
        <w:t>(BIB 2182)</w:t>
      </w:r>
      <w:r w:rsidR="005F021A" w:rsidRPr="0032190F">
        <w:rPr>
          <w:lang w:val="fr-FR"/>
        </w:rPr>
        <w:t xml:space="preserve"> A la base de la stèle funéraire</w:t>
      </w:r>
      <w:r w:rsidR="00AF26DF" w:rsidRPr="0032190F">
        <w:rPr>
          <w:lang w:val="fr-FR"/>
        </w:rPr>
        <w:t xml:space="preserve"> (stèle 1)</w:t>
      </w:r>
      <w:r w:rsidR="005F021A" w:rsidRPr="0032190F">
        <w:rPr>
          <w:lang w:val="fr-FR"/>
        </w:rPr>
        <w:t>, donc invisible depuis le niveau de circulation [valeur de création], et en contact avec le coffre funéraire, on trouve des représentations de serpents (BIB 2393 p. 96)</w:t>
      </w:r>
      <w:r w:rsidR="00AF26DF" w:rsidRPr="0032190F">
        <w:rPr>
          <w:lang w:val="fr-FR"/>
        </w:rPr>
        <w:t xml:space="preserve"> Carnac. </w:t>
      </w:r>
    </w:p>
    <w:p w14:paraId="7BD4CA8B" w14:textId="55B9AF77" w:rsidR="00EB7A8A" w:rsidRDefault="00EB7A8A" w:rsidP="00EB7A8A">
      <w:pPr>
        <w:jc w:val="both"/>
        <w:rPr>
          <w:lang w:val="fr-FR"/>
        </w:rPr>
      </w:pPr>
      <w:r w:rsidRPr="0032190F">
        <w:rPr>
          <w:lang w:val="fr-FR"/>
        </w:rPr>
        <w:t xml:space="preserve">Le poterie découverte, sans décor sur la panse, peut être rapprochée d’un Néolithique plutôt ancien, ou bien du </w:t>
      </w:r>
      <w:hyperlink r:id="rId6950" w:anchor="Cul_Castellic" w:history="1">
        <w:r w:rsidRPr="0032190F">
          <w:rPr>
            <w:rStyle w:val="Hyperlink"/>
            <w:lang w:val="fr-FR"/>
          </w:rPr>
          <w:t>Castellic</w:t>
        </w:r>
      </w:hyperlink>
      <w:r w:rsidRPr="0032190F">
        <w:rPr>
          <w:lang w:val="fr-FR"/>
        </w:rPr>
        <w:t xml:space="preserve"> ancien, et non pas des normes céramiques connues dans les tombes à couloir et les contextes domestiques de la fin du </w:t>
      </w:r>
      <w:r w:rsidR="00F325E4">
        <w:rPr>
          <w:lang w:val="fr-FR"/>
        </w:rPr>
        <w:t>5</w:t>
      </w:r>
      <w:r w:rsidRPr="0032190F">
        <w:rPr>
          <w:lang w:val="fr-FR"/>
        </w:rPr>
        <w:t xml:space="preserve">e et des débuts du </w:t>
      </w:r>
      <w:r w:rsidR="00F325E4">
        <w:rPr>
          <w:lang w:val="fr-FR"/>
        </w:rPr>
        <w:t>4</w:t>
      </w:r>
      <w:r w:rsidRPr="0032190F">
        <w:rPr>
          <w:lang w:val="fr-FR"/>
        </w:rPr>
        <w:t>e millénaire.(BIB 2199 p. 145)</w:t>
      </w:r>
    </w:p>
    <w:p w14:paraId="2D6B3341" w14:textId="77777777" w:rsidR="00F325E4" w:rsidRDefault="00F325E4" w:rsidP="00EB7A8A">
      <w:pPr>
        <w:jc w:val="both"/>
        <w:rPr>
          <w:lang w:val="fr-FR"/>
        </w:rPr>
      </w:pPr>
    </w:p>
    <w:p w14:paraId="049A08BA" w14:textId="77777777" w:rsidR="00F325E4" w:rsidRPr="0032190F" w:rsidRDefault="00F325E4" w:rsidP="00EB7A8A">
      <w:pPr>
        <w:jc w:val="both"/>
        <w:rPr>
          <w:lang w:val="fr-FR"/>
        </w:rPr>
      </w:pPr>
      <w:r>
        <w:rPr>
          <w:lang w:val="fr-FR"/>
        </w:rPr>
        <w:t>La stèle décorée précède la construction du tertre (BIB 2869)</w:t>
      </w:r>
    </w:p>
    <w:p w14:paraId="244D7F52" w14:textId="77777777" w:rsidR="00AF26DF" w:rsidRPr="0032190F" w:rsidRDefault="00AF26DF" w:rsidP="00C13B64">
      <w:pPr>
        <w:jc w:val="both"/>
        <w:rPr>
          <w:lang w:val="fr-FR"/>
        </w:rPr>
      </w:pPr>
    </w:p>
    <w:p w14:paraId="4C1A25A9" w14:textId="6DD00735" w:rsidR="00AF26DF" w:rsidRPr="0032190F" w:rsidRDefault="00927EBD" w:rsidP="00AF26DF">
      <w:pPr>
        <w:pStyle w:val="Heading2"/>
      </w:pPr>
      <w:r>
        <w:t>s</w:t>
      </w:r>
      <w:r w:rsidR="00AF26DF" w:rsidRPr="0032190F">
        <w:t>tèle 1</w:t>
      </w:r>
    </w:p>
    <w:p w14:paraId="22239911" w14:textId="77777777" w:rsidR="00AF26DF" w:rsidRPr="0032190F" w:rsidRDefault="00AF26DF" w:rsidP="00AF26DF">
      <w:pPr>
        <w:rPr>
          <w:lang w:val="fr-FR"/>
        </w:rPr>
      </w:pPr>
      <w:r w:rsidRPr="0032190F">
        <w:rPr>
          <w:lang w:val="fr-FR"/>
        </w:rPr>
        <w:t>La découverte de 5 haches polies au pied du grand menhir planté à l'est du tertre mégalithique du Manio éclaire probablement le sens des cinq lignes ondulantes gravées sur ce menhir (BIB 1738 p. 69)</w:t>
      </w:r>
      <w:r w:rsidR="00F724C4" w:rsidRPr="0032190F">
        <w:rPr>
          <w:lang w:val="fr-FR"/>
        </w:rPr>
        <w:t xml:space="preserve"> [valeur de création]</w:t>
      </w:r>
    </w:p>
    <w:p w14:paraId="4AB3DE64" w14:textId="77777777" w:rsidR="00AF26DF" w:rsidRPr="0032190F" w:rsidRDefault="00AF26DF" w:rsidP="00C13B64">
      <w:pPr>
        <w:jc w:val="both"/>
        <w:rPr>
          <w:lang w:val="fr-FR"/>
        </w:rPr>
      </w:pPr>
    </w:p>
    <w:p w14:paraId="71678B86" w14:textId="54432616" w:rsidR="00AF26DF" w:rsidRPr="0032190F" w:rsidRDefault="00927EBD" w:rsidP="00AF26DF">
      <w:pPr>
        <w:pStyle w:val="Heading2"/>
      </w:pPr>
      <w:r>
        <w:t>c</w:t>
      </w:r>
      <w:r w:rsidR="00AF26DF" w:rsidRPr="0032190F">
        <w:t>offre</w:t>
      </w:r>
    </w:p>
    <w:p w14:paraId="2C6094C8" w14:textId="3A58B969" w:rsidR="00AF26DF" w:rsidRPr="0032190F" w:rsidRDefault="000F1B2A" w:rsidP="000F1B2A">
      <w:pPr>
        <w:jc w:val="both"/>
        <w:rPr>
          <w:lang w:val="fr-FR"/>
        </w:rPr>
      </w:pPr>
      <w:r w:rsidRPr="0032190F">
        <w:rPr>
          <w:lang w:val="fr-FR"/>
        </w:rPr>
        <w:t xml:space="preserve">représentation de hache (BIB 2278 fig. 14). La gravure restitue parfaitement l’image d’une lame de type </w:t>
      </w:r>
      <w:hyperlink r:id="rId6951" w:anchor="Typ_Arm_Hache_Begude" w:history="1">
        <w:r w:rsidRPr="0032190F">
          <w:rPr>
            <w:rStyle w:val="Hyperlink"/>
            <w:lang w:val="fr-FR"/>
          </w:rPr>
          <w:t>Bégude</w:t>
        </w:r>
      </w:hyperlink>
      <w:r w:rsidRPr="0032190F">
        <w:rPr>
          <w:lang w:val="fr-FR"/>
        </w:rPr>
        <w:t xml:space="preserve"> insérée dans un manche crossé venant avec son extrémité distale dépasser le talon de la première. Ce type dessiné trouve des modèles vrais similaires dans la région (Pétrequin et al. 2012), notamment avec les deux lames surpolies en jade (éclogite, jadéitite) découvertes aux côtés d’anneaux larges en serpentinite sous la dalle d’une probable tombe au Fort Saint-Julien (Quiberon). La comparaison est d’autant plus pertinente qu’une grande stèle chutée (er Men Guen), manifestement implantée aux côtés de cette sépulture sous dalle, rép</w:t>
      </w:r>
      <w:r w:rsidR="00DC39FA" w:rsidRPr="0032190F">
        <w:rPr>
          <w:lang w:val="fr-FR"/>
        </w:rPr>
        <w:t xml:space="preserve">ète la configuration du Manio 2 </w:t>
      </w:r>
      <w:r w:rsidRPr="0032190F">
        <w:rPr>
          <w:lang w:val="fr-FR"/>
        </w:rPr>
        <w:t xml:space="preserve">; une relation structurale également suggérée pour la famille des « sépultures sous dalles » du secteur de Malesherbes au </w:t>
      </w:r>
      <w:r w:rsidR="00C738D5" w:rsidRPr="0032190F">
        <w:rPr>
          <w:lang w:val="fr-FR"/>
        </w:rPr>
        <w:t>S</w:t>
      </w:r>
      <w:r w:rsidRPr="0032190F">
        <w:rPr>
          <w:lang w:val="fr-FR"/>
        </w:rPr>
        <w:t>ud de Paris (Cassen et al. à paraître 2017) (BIB 2199)</w:t>
      </w:r>
    </w:p>
    <w:p w14:paraId="1038954D" w14:textId="77777777" w:rsidR="00C4098E" w:rsidRPr="0032190F" w:rsidRDefault="00C4098E" w:rsidP="00426FF9">
      <w:pPr>
        <w:pStyle w:val="Heading1"/>
      </w:pPr>
      <w:r w:rsidRPr="0032190F">
        <w:br/>
      </w:r>
      <w:bookmarkStart w:id="2973" w:name="Sit_Lizo"/>
      <w:r w:rsidRPr="0032190F">
        <w:t>LIZO (LE)</w:t>
      </w:r>
      <w:bookmarkEnd w:id="2973"/>
    </w:p>
    <w:p w14:paraId="65C459E0" w14:textId="1EA2CEC7" w:rsidR="00C4098E" w:rsidRPr="0032190F" w:rsidRDefault="00500C57" w:rsidP="00C13B64">
      <w:pPr>
        <w:jc w:val="both"/>
        <w:rPr>
          <w:lang w:val="fr-FR"/>
        </w:rPr>
      </w:pPr>
      <w:r w:rsidRPr="0032190F">
        <w:rPr>
          <w:lang w:val="fr-FR"/>
        </w:rPr>
        <w:t xml:space="preserve">Dolmen du Lizo (Carnac, Morbihan)  </w:t>
      </w:r>
      <w:r w:rsidR="00C4098E" w:rsidRPr="0032190F">
        <w:rPr>
          <w:lang w:val="fr-FR"/>
        </w:rPr>
        <w:t>représentation de hache (BIB 2278 fig. 14)</w:t>
      </w:r>
      <w:r w:rsidRPr="0032190F">
        <w:rPr>
          <w:lang w:val="fr-FR"/>
        </w:rPr>
        <w:t xml:space="preserve"> Sur une pierre du une représentation d' "</w:t>
      </w:r>
      <w:hyperlink r:id="rId6952" w:anchor="Cul_Art_TAC_T_a_idole_bret_double_ar" w:history="1">
        <w:r w:rsidRPr="0032190F">
          <w:rPr>
            <w:rStyle w:val="Hyperlink"/>
            <w:lang w:val="fr-FR"/>
          </w:rPr>
          <w:t>idole à double arceau</w:t>
        </w:r>
      </w:hyperlink>
      <w:r w:rsidRPr="0032190F">
        <w:rPr>
          <w:lang w:val="fr-FR"/>
        </w:rPr>
        <w:t>" (BIB 2445)</w:t>
      </w:r>
    </w:p>
    <w:p w14:paraId="38B8DB57" w14:textId="77777777" w:rsidR="00C4098E" w:rsidRPr="0032190F" w:rsidRDefault="00C4098E" w:rsidP="00C13B64">
      <w:pPr>
        <w:jc w:val="both"/>
        <w:rPr>
          <w:lang w:val="fr-FR"/>
        </w:rPr>
      </w:pPr>
    </w:p>
    <w:p w14:paraId="26C360D7" w14:textId="77777777" w:rsidR="00C4098E" w:rsidRPr="0032190F" w:rsidRDefault="00C4098E" w:rsidP="00426FF9">
      <w:pPr>
        <w:pStyle w:val="Heading1"/>
      </w:pPr>
      <w:bookmarkStart w:id="2974" w:name="Sit_Kerran"/>
      <w:r w:rsidRPr="0032190F">
        <w:t>KERRAN</w:t>
      </w:r>
    </w:p>
    <w:bookmarkEnd w:id="2974"/>
    <w:p w14:paraId="3066CF7B" w14:textId="77777777" w:rsidR="00C4098E" w:rsidRPr="0032190F" w:rsidRDefault="00C4098E" w:rsidP="00C13B64">
      <w:pPr>
        <w:jc w:val="both"/>
        <w:rPr>
          <w:lang w:val="fr-FR"/>
        </w:rPr>
      </w:pPr>
      <w:r w:rsidRPr="0032190F">
        <w:rPr>
          <w:lang w:val="fr-FR"/>
        </w:rPr>
        <w:t>représentation de hache (BIB 2278 fig. 14)</w:t>
      </w:r>
    </w:p>
    <w:p w14:paraId="73325E13" w14:textId="77777777" w:rsidR="005327A5" w:rsidRPr="0032190F" w:rsidRDefault="005327A5" w:rsidP="00242C0F">
      <w:pPr>
        <w:rPr>
          <w:lang w:val="fr-FR"/>
        </w:rPr>
      </w:pPr>
    </w:p>
    <w:p w14:paraId="6E4FE82D" w14:textId="77777777" w:rsidR="009D34CE" w:rsidRPr="0032190F" w:rsidRDefault="00E54ACB" w:rsidP="00426FF9">
      <w:pPr>
        <w:pStyle w:val="Heading1"/>
      </w:pPr>
      <w:bookmarkStart w:id="2975" w:name="Sit_Kermarion"/>
      <w:r w:rsidRPr="0032190F">
        <w:lastRenderedPageBreak/>
        <w:t>KERMARION</w:t>
      </w:r>
    </w:p>
    <w:bookmarkEnd w:id="2975"/>
    <w:p w14:paraId="0A8AE822" w14:textId="77777777" w:rsidR="00E54ACB" w:rsidRPr="0032190F" w:rsidRDefault="00E54ACB" w:rsidP="00242C0F">
      <w:pPr>
        <w:rPr>
          <w:lang w:val="fr-FR"/>
        </w:rPr>
      </w:pPr>
    </w:p>
    <w:p w14:paraId="0DF8157B" w14:textId="77777777" w:rsidR="00E54ACB" w:rsidRPr="0032190F" w:rsidRDefault="00E54ACB" w:rsidP="00242C0F">
      <w:pPr>
        <w:rPr>
          <w:lang w:val="fr-FR"/>
        </w:rPr>
      </w:pPr>
      <w:r w:rsidRPr="0032190F">
        <w:rPr>
          <w:lang w:val="fr-FR"/>
        </w:rPr>
        <w:t>Alignement de Kermarion or</w:t>
      </w:r>
      <w:r w:rsidR="00C13B64" w:rsidRPr="0032190F">
        <w:rPr>
          <w:lang w:val="fr-FR"/>
        </w:rPr>
        <w:t>ienté</w:t>
      </w:r>
      <w:r w:rsidRPr="0032190F">
        <w:rPr>
          <w:lang w:val="fr-FR"/>
        </w:rPr>
        <w:t xml:space="preserve"> sur le lever solsticial (BIB 1738 p. 61)</w:t>
      </w:r>
    </w:p>
    <w:p w14:paraId="015CBAD9" w14:textId="77777777" w:rsidR="005327A5" w:rsidRPr="0032190F" w:rsidRDefault="005327A5" w:rsidP="00242C0F">
      <w:pPr>
        <w:rPr>
          <w:lang w:val="fr-FR"/>
        </w:rPr>
      </w:pPr>
    </w:p>
    <w:p w14:paraId="5D78BBEC" w14:textId="46B15DDF" w:rsidR="00E602DE" w:rsidRPr="0032190F" w:rsidRDefault="00E602DE" w:rsidP="00426FF9">
      <w:pPr>
        <w:pStyle w:val="Heading1"/>
      </w:pPr>
      <w:bookmarkStart w:id="2976" w:name="Sit_Locmariaquer"/>
      <w:r w:rsidRPr="0032190F">
        <w:t>LOCMARIAQUER</w:t>
      </w:r>
    </w:p>
    <w:bookmarkEnd w:id="2976"/>
    <w:p w14:paraId="7BCE2333" w14:textId="77777777" w:rsidR="00E602DE" w:rsidRPr="0032190F" w:rsidRDefault="00E602DE" w:rsidP="00242C0F">
      <w:pPr>
        <w:rPr>
          <w:lang w:val="fr-FR"/>
        </w:rPr>
      </w:pPr>
    </w:p>
    <w:p w14:paraId="2E29585C" w14:textId="30F918B7" w:rsidR="00E602DE" w:rsidRPr="0032190F" w:rsidRDefault="00670F1B" w:rsidP="0033199F">
      <w:pPr>
        <w:jc w:val="both"/>
        <w:rPr>
          <w:lang w:val="fr-FR"/>
        </w:rPr>
      </w:pPr>
      <w:r w:rsidRPr="0032190F">
        <w:rPr>
          <w:lang w:val="fr-FR"/>
        </w:rPr>
        <w:t>L’</w:t>
      </w:r>
      <w:r w:rsidR="00E602DE" w:rsidRPr="0032190F">
        <w:rPr>
          <w:lang w:val="fr-FR"/>
        </w:rPr>
        <w:t xml:space="preserve">ensemble </w:t>
      </w:r>
      <w:hyperlink r:id="rId6953" w:anchor="Cul_Megalith" w:history="1">
        <w:r w:rsidR="00852BB5" w:rsidRPr="0032190F">
          <w:rPr>
            <w:rStyle w:val="Hyperlink"/>
            <w:lang w:val="fr-FR"/>
          </w:rPr>
          <w:t>mégalithique</w:t>
        </w:r>
      </w:hyperlink>
      <w:r w:rsidR="005508C6" w:rsidRPr="0032190F">
        <w:rPr>
          <w:lang w:val="fr-FR"/>
        </w:rPr>
        <w:t xml:space="preserve"> </w:t>
      </w:r>
      <w:r w:rsidRPr="0032190F">
        <w:rPr>
          <w:lang w:val="fr-FR"/>
        </w:rPr>
        <w:t xml:space="preserve">de Locmariaquer est </w:t>
      </w:r>
      <w:r w:rsidR="00E602DE" w:rsidRPr="0032190F">
        <w:rPr>
          <w:lang w:val="fr-FR"/>
        </w:rPr>
        <w:t>daté entre 4700 et 3800</w:t>
      </w:r>
      <w:r w:rsidR="00EB6D40" w:rsidRPr="0032190F">
        <w:rPr>
          <w:lang w:val="fr-FR"/>
        </w:rPr>
        <w:t xml:space="preserve">, soit en partie durant la culture du </w:t>
      </w:r>
      <w:hyperlink r:id="rId6954" w:anchor="Cul_Castellic" w:history="1">
        <w:r w:rsidR="00EB6D40" w:rsidRPr="0032190F">
          <w:rPr>
            <w:rStyle w:val="Hyperlink"/>
            <w:lang w:val="fr-FR"/>
          </w:rPr>
          <w:t>Castellic</w:t>
        </w:r>
      </w:hyperlink>
      <w:r w:rsidR="00EB6D40" w:rsidRPr="0032190F">
        <w:rPr>
          <w:lang w:val="fr-FR"/>
        </w:rPr>
        <w:t xml:space="preserve">, </w:t>
      </w:r>
      <w:r w:rsidR="0077487C" w:rsidRPr="0032190F">
        <w:rPr>
          <w:lang w:val="fr-FR"/>
        </w:rPr>
        <w:t>illustr</w:t>
      </w:r>
      <w:r w:rsidR="00852BB5" w:rsidRPr="0032190F">
        <w:rPr>
          <w:lang w:val="fr-FR"/>
        </w:rPr>
        <w:t>e</w:t>
      </w:r>
      <w:r w:rsidR="0077487C" w:rsidRPr="0032190F">
        <w:rPr>
          <w:lang w:val="fr-FR"/>
        </w:rPr>
        <w:t xml:space="preserve"> l’abattage et le </w:t>
      </w:r>
      <w:r w:rsidR="008B4481" w:rsidRPr="0032190F">
        <w:rPr>
          <w:lang w:val="fr-FR"/>
        </w:rPr>
        <w:t>réemploi</w:t>
      </w:r>
      <w:r w:rsidR="0077487C" w:rsidRPr="0032190F">
        <w:rPr>
          <w:lang w:val="fr-FR"/>
        </w:rPr>
        <w:t xml:space="preserve"> de stèle dans des structures funéraires. Il </w:t>
      </w:r>
      <w:r w:rsidR="0033199F" w:rsidRPr="0032190F">
        <w:rPr>
          <w:lang w:val="fr-FR"/>
        </w:rPr>
        <w:t xml:space="preserve">regroupe le </w:t>
      </w:r>
      <w:bookmarkStart w:id="2977" w:name="_Hlk124085303"/>
      <w:r w:rsidR="00985ABA">
        <w:fldChar w:fldCharType="begin"/>
      </w:r>
      <w:r w:rsidR="00985ABA" w:rsidRPr="000A7C3E">
        <w:rPr>
          <w:lang w:val="fr-FR"/>
        </w:rPr>
        <w:instrText>HYPERLINK "file:///C:\\Users\\Thomas%20Huet\\Desktop\\Documentation%20archéologique%20liée%20à%20la%20thèse\\Sites.docx" \l "Sit_Locmariaquer_Grand_Menhir"</w:instrText>
      </w:r>
      <w:r w:rsidR="00985ABA">
        <w:fldChar w:fldCharType="separate"/>
      </w:r>
      <w:r w:rsidR="0033199F" w:rsidRPr="0032190F">
        <w:rPr>
          <w:rStyle w:val="Hyperlink"/>
          <w:lang w:val="fr-FR"/>
        </w:rPr>
        <w:t>Grand menhir brisé</w:t>
      </w:r>
      <w:r w:rsidR="00985ABA">
        <w:rPr>
          <w:rStyle w:val="Hyperlink"/>
          <w:lang w:val="fr-FR"/>
        </w:rPr>
        <w:fldChar w:fldCharType="end"/>
      </w:r>
      <w:bookmarkEnd w:id="2977"/>
      <w:r w:rsidR="0033199F" w:rsidRPr="0032190F">
        <w:rPr>
          <w:lang w:val="fr-FR"/>
        </w:rPr>
        <w:t xml:space="preserve"> (v. </w:t>
      </w:r>
      <w:hyperlink r:id="rId6955" w:anchor="Sit_Locmariaquer_alignement" w:history="1">
        <w:r w:rsidR="0033199F" w:rsidRPr="0032190F">
          <w:rPr>
            <w:rStyle w:val="Hyperlink"/>
            <w:lang w:val="fr-FR"/>
          </w:rPr>
          <w:t>alignement</w:t>
        </w:r>
      </w:hyperlink>
      <w:r w:rsidR="0033199F" w:rsidRPr="0032190F">
        <w:rPr>
          <w:lang w:val="fr-FR"/>
        </w:rPr>
        <w:t xml:space="preserve">), </w:t>
      </w:r>
      <w:r w:rsidR="00E602DE" w:rsidRPr="0032190F">
        <w:rPr>
          <w:lang w:val="fr-FR"/>
        </w:rPr>
        <w:t>le tumulus d’</w:t>
      </w:r>
      <w:hyperlink w:anchor="Sit_Er_Grah" w:history="1">
        <w:r w:rsidR="00E602DE" w:rsidRPr="0032190F">
          <w:rPr>
            <w:rStyle w:val="Hyperlink"/>
            <w:lang w:val="fr-FR"/>
          </w:rPr>
          <w:t>Er Grah</w:t>
        </w:r>
      </w:hyperlink>
      <w:r w:rsidR="0033199F" w:rsidRPr="0032190F">
        <w:rPr>
          <w:lang w:val="fr-FR"/>
        </w:rPr>
        <w:t xml:space="preserve"> [?] et </w:t>
      </w:r>
      <w:r w:rsidR="00E602DE" w:rsidRPr="0032190F">
        <w:rPr>
          <w:lang w:val="fr-FR"/>
        </w:rPr>
        <w:t xml:space="preserve">la </w:t>
      </w:r>
      <w:hyperlink w:anchor="Sit_Table_Marchand" w:history="1">
        <w:r w:rsidR="00E602DE" w:rsidRPr="0032190F">
          <w:rPr>
            <w:rStyle w:val="Hyperlink"/>
            <w:lang w:val="fr-FR"/>
          </w:rPr>
          <w:t>Table des Marchand</w:t>
        </w:r>
      </w:hyperlink>
    </w:p>
    <w:p w14:paraId="032F8C94" w14:textId="77777777" w:rsidR="0033199F" w:rsidRPr="0032190F" w:rsidRDefault="0033199F" w:rsidP="00242C0F">
      <w:pPr>
        <w:rPr>
          <w:lang w:val="fr-FR"/>
        </w:rPr>
      </w:pPr>
    </w:p>
    <w:p w14:paraId="5230C45C" w14:textId="7A81634B" w:rsidR="005508C6" w:rsidRPr="0032190F" w:rsidRDefault="005508C6" w:rsidP="00242C0F">
      <w:pPr>
        <w:rPr>
          <w:lang w:val="fr-FR"/>
        </w:rPr>
      </w:pPr>
      <w:r w:rsidRPr="0032190F">
        <w:rPr>
          <w:lang w:val="fr-FR"/>
        </w:rPr>
        <w:t xml:space="preserve">v. </w:t>
      </w:r>
      <w:hyperlink r:id="rId6956" w:anchor="Sit_Mane_Er_Horeck" w:history="1">
        <w:r w:rsidRPr="0032190F">
          <w:rPr>
            <w:rStyle w:val="Hyperlink"/>
            <w:lang w:val="fr-FR"/>
          </w:rPr>
          <w:t>Mane-er-Hroeck</w:t>
        </w:r>
      </w:hyperlink>
    </w:p>
    <w:p w14:paraId="33E9D8EA" w14:textId="77777777" w:rsidR="005508C6" w:rsidRPr="0032190F" w:rsidRDefault="005508C6" w:rsidP="00242C0F">
      <w:pPr>
        <w:rPr>
          <w:lang w:val="fr-FR"/>
        </w:rPr>
      </w:pPr>
    </w:p>
    <w:p w14:paraId="2D334B2C" w14:textId="256FBA50" w:rsidR="0033199F" w:rsidRPr="0032190F" w:rsidRDefault="00DD3B87" w:rsidP="0033199F">
      <w:pPr>
        <w:pStyle w:val="Heading2"/>
      </w:pPr>
      <w:bookmarkStart w:id="2978" w:name="Sit_Locmariaquer_alignement"/>
      <w:r>
        <w:t>a</w:t>
      </w:r>
      <w:r w:rsidR="0033199F" w:rsidRPr="0032190F">
        <w:t>lignement du Grand menhir</w:t>
      </w:r>
    </w:p>
    <w:bookmarkEnd w:id="2978"/>
    <w:p w14:paraId="23D7995F" w14:textId="77777777" w:rsidR="0033199F" w:rsidRPr="0032190F" w:rsidRDefault="0033199F" w:rsidP="00242C0F">
      <w:pPr>
        <w:rPr>
          <w:lang w:val="fr-FR"/>
        </w:rPr>
      </w:pPr>
    </w:p>
    <w:p w14:paraId="2123A8CE" w14:textId="77777777" w:rsidR="00D93FC3" w:rsidRDefault="0033199F" w:rsidP="00242C0F">
      <w:r w:rsidRPr="0032190F">
        <w:rPr>
          <w:lang w:val="fr-FR"/>
        </w:rPr>
        <w:t xml:space="preserve">Alignement </w:t>
      </w:r>
      <w:r w:rsidR="00D93FC3" w:rsidRPr="0032190F">
        <w:rPr>
          <w:lang w:val="fr-FR"/>
        </w:rPr>
        <w:t xml:space="preserve">NNE-SSW </w:t>
      </w:r>
      <w:r w:rsidRPr="0032190F">
        <w:rPr>
          <w:lang w:val="fr-FR"/>
        </w:rPr>
        <w:t>de 19 stèles toutes abattues par la suite, dont certaines ont été réemployées</w:t>
      </w:r>
      <w:r w:rsidR="00D93FC3" w:rsidRPr="0032190F">
        <w:rPr>
          <w:lang w:val="fr-FR"/>
        </w:rPr>
        <w:t xml:space="preserve">. </w:t>
      </w:r>
      <w:r w:rsidR="00D93FC3">
        <w:t>Plan:</w:t>
      </w:r>
    </w:p>
    <w:p w14:paraId="700FB1C3" w14:textId="77777777" w:rsidR="00D93FC3" w:rsidRDefault="00D93FC3" w:rsidP="00242C0F"/>
    <w:tbl>
      <w:tblPr>
        <w:tblW w:w="83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2"/>
        <w:gridCol w:w="878"/>
        <w:gridCol w:w="1277"/>
        <w:gridCol w:w="878"/>
        <w:gridCol w:w="878"/>
        <w:gridCol w:w="878"/>
        <w:gridCol w:w="466"/>
        <w:gridCol w:w="978"/>
        <w:gridCol w:w="978"/>
      </w:tblGrid>
      <w:tr w:rsidR="005D10B6" w:rsidRPr="00D93FC3" w14:paraId="78283E5E" w14:textId="77777777" w:rsidTr="00C35EA7">
        <w:trPr>
          <w:jc w:val="center"/>
        </w:trPr>
        <w:tc>
          <w:tcPr>
            <w:tcW w:w="1122" w:type="dxa"/>
          </w:tcPr>
          <w:p w14:paraId="25237842" w14:textId="77777777" w:rsidR="00D93FC3" w:rsidRPr="00C35EA7" w:rsidRDefault="00D93FC3" w:rsidP="00C35EA7">
            <w:pPr>
              <w:jc w:val="center"/>
              <w:rPr>
                <w:sz w:val="20"/>
              </w:rPr>
            </w:pPr>
            <w:r w:rsidRPr="00C35EA7">
              <w:rPr>
                <w:sz w:val="20"/>
              </w:rPr>
              <w:t>fosse 1</w:t>
            </w:r>
          </w:p>
        </w:tc>
        <w:tc>
          <w:tcPr>
            <w:tcW w:w="878" w:type="dxa"/>
          </w:tcPr>
          <w:p w14:paraId="5CC93D8A" w14:textId="77777777" w:rsidR="00D93FC3" w:rsidRPr="00C35EA7" w:rsidRDefault="00D93FC3" w:rsidP="00C35EA7">
            <w:pPr>
              <w:jc w:val="center"/>
              <w:rPr>
                <w:sz w:val="20"/>
              </w:rPr>
            </w:pPr>
            <w:r w:rsidRPr="00C35EA7">
              <w:rPr>
                <w:sz w:val="20"/>
              </w:rPr>
              <w:t>fosse 2</w:t>
            </w:r>
          </w:p>
        </w:tc>
        <w:tc>
          <w:tcPr>
            <w:tcW w:w="1277" w:type="dxa"/>
          </w:tcPr>
          <w:p w14:paraId="2F4AAE80" w14:textId="77777777" w:rsidR="00D93FC3" w:rsidRPr="00C35EA7" w:rsidRDefault="00D93FC3" w:rsidP="00C35EA7">
            <w:pPr>
              <w:jc w:val="center"/>
              <w:rPr>
                <w:sz w:val="20"/>
              </w:rPr>
            </w:pPr>
            <w:r w:rsidRPr="00C35EA7">
              <w:rPr>
                <w:sz w:val="20"/>
              </w:rPr>
              <w:t>fosse 3</w:t>
            </w:r>
          </w:p>
        </w:tc>
        <w:tc>
          <w:tcPr>
            <w:tcW w:w="878" w:type="dxa"/>
          </w:tcPr>
          <w:p w14:paraId="5F153665" w14:textId="77777777" w:rsidR="00D93FC3" w:rsidRPr="00C35EA7" w:rsidRDefault="00D93FC3" w:rsidP="00C35EA7">
            <w:pPr>
              <w:jc w:val="center"/>
              <w:rPr>
                <w:sz w:val="20"/>
              </w:rPr>
            </w:pPr>
            <w:r w:rsidRPr="00C35EA7">
              <w:rPr>
                <w:sz w:val="20"/>
              </w:rPr>
              <w:t>fosse 4</w:t>
            </w:r>
          </w:p>
        </w:tc>
        <w:tc>
          <w:tcPr>
            <w:tcW w:w="878" w:type="dxa"/>
          </w:tcPr>
          <w:p w14:paraId="4BD4AEFC" w14:textId="77777777" w:rsidR="00D93FC3" w:rsidRPr="00C35EA7" w:rsidRDefault="00D93FC3" w:rsidP="00C35EA7">
            <w:pPr>
              <w:jc w:val="center"/>
              <w:rPr>
                <w:sz w:val="20"/>
              </w:rPr>
            </w:pPr>
            <w:r w:rsidRPr="00C35EA7">
              <w:rPr>
                <w:sz w:val="20"/>
              </w:rPr>
              <w:t>fosse 5</w:t>
            </w:r>
          </w:p>
        </w:tc>
        <w:tc>
          <w:tcPr>
            <w:tcW w:w="878" w:type="dxa"/>
          </w:tcPr>
          <w:p w14:paraId="3949E1C6" w14:textId="77777777" w:rsidR="00D93FC3" w:rsidRPr="00C35EA7" w:rsidRDefault="00D93FC3" w:rsidP="00C35EA7">
            <w:pPr>
              <w:jc w:val="center"/>
              <w:rPr>
                <w:sz w:val="20"/>
              </w:rPr>
            </w:pPr>
            <w:r w:rsidRPr="00C35EA7">
              <w:rPr>
                <w:sz w:val="20"/>
              </w:rPr>
              <w:t>fosse 6</w:t>
            </w:r>
          </w:p>
        </w:tc>
        <w:tc>
          <w:tcPr>
            <w:tcW w:w="466" w:type="dxa"/>
          </w:tcPr>
          <w:p w14:paraId="626735CE" w14:textId="77777777" w:rsidR="00D93FC3" w:rsidRPr="00C35EA7" w:rsidRDefault="00D93FC3" w:rsidP="00C35EA7">
            <w:pPr>
              <w:jc w:val="center"/>
              <w:rPr>
                <w:sz w:val="20"/>
              </w:rPr>
            </w:pPr>
            <w:r w:rsidRPr="00C35EA7">
              <w:rPr>
                <w:sz w:val="20"/>
              </w:rPr>
              <w:t>...</w:t>
            </w:r>
          </w:p>
        </w:tc>
        <w:tc>
          <w:tcPr>
            <w:tcW w:w="978" w:type="dxa"/>
          </w:tcPr>
          <w:p w14:paraId="2C88079D" w14:textId="77777777" w:rsidR="00D93FC3" w:rsidRPr="00C35EA7" w:rsidRDefault="00D93FC3" w:rsidP="00C35EA7">
            <w:pPr>
              <w:jc w:val="center"/>
              <w:rPr>
                <w:sz w:val="20"/>
              </w:rPr>
            </w:pPr>
            <w:r w:rsidRPr="00C35EA7">
              <w:rPr>
                <w:sz w:val="20"/>
              </w:rPr>
              <w:t>fosse 18</w:t>
            </w:r>
          </w:p>
        </w:tc>
        <w:tc>
          <w:tcPr>
            <w:tcW w:w="978" w:type="dxa"/>
          </w:tcPr>
          <w:p w14:paraId="7998DB76" w14:textId="77777777" w:rsidR="00D93FC3" w:rsidRPr="00C35EA7" w:rsidRDefault="00D93FC3" w:rsidP="00C35EA7">
            <w:pPr>
              <w:jc w:val="center"/>
              <w:rPr>
                <w:sz w:val="20"/>
              </w:rPr>
            </w:pPr>
            <w:r w:rsidRPr="00C35EA7">
              <w:rPr>
                <w:sz w:val="20"/>
              </w:rPr>
              <w:t>fosse 19</w:t>
            </w:r>
          </w:p>
        </w:tc>
      </w:tr>
      <w:tr w:rsidR="005D10B6" w14:paraId="4655A02B" w14:textId="77777777" w:rsidTr="00C35EA7">
        <w:trPr>
          <w:jc w:val="center"/>
        </w:trPr>
        <w:tc>
          <w:tcPr>
            <w:tcW w:w="1122" w:type="dxa"/>
          </w:tcPr>
          <w:p w14:paraId="3AED89C5" w14:textId="66CB19F5" w:rsidR="00D93FC3" w:rsidRPr="00C35EA7" w:rsidRDefault="00000000" w:rsidP="00D93FC3">
            <w:pPr>
              <w:rPr>
                <w:sz w:val="20"/>
              </w:rPr>
            </w:pPr>
            <w:hyperlink r:id="rId6957" w:anchor="Sit_Locmariaquer_Grand_Menhir" w:history="1">
              <w:r w:rsidR="00D93FC3" w:rsidRPr="00C35EA7">
                <w:rPr>
                  <w:rStyle w:val="Hyperlink"/>
                  <w:sz w:val="20"/>
                </w:rPr>
                <w:t>Gr. menh</w:t>
              </w:r>
            </w:hyperlink>
            <w:r w:rsidR="00D93FC3" w:rsidRPr="00C35EA7">
              <w:rPr>
                <w:sz w:val="20"/>
              </w:rPr>
              <w:t>.</w:t>
            </w:r>
          </w:p>
        </w:tc>
        <w:tc>
          <w:tcPr>
            <w:tcW w:w="878" w:type="dxa"/>
          </w:tcPr>
          <w:p w14:paraId="45CB1A84" w14:textId="77777777" w:rsidR="00D93FC3" w:rsidRDefault="00D93FC3" w:rsidP="00242C0F"/>
        </w:tc>
        <w:tc>
          <w:tcPr>
            <w:tcW w:w="1277" w:type="dxa"/>
          </w:tcPr>
          <w:p w14:paraId="1BC50C87" w14:textId="754508BB" w:rsidR="00D93FC3" w:rsidRPr="00C35EA7" w:rsidRDefault="00000000" w:rsidP="00242C0F">
            <w:pPr>
              <w:rPr>
                <w:sz w:val="20"/>
              </w:rPr>
            </w:pPr>
            <w:hyperlink r:id="rId6958" w:anchor="Sit_Locmariaquer_Menhir_demantel" w:history="1">
              <w:r w:rsidR="00D93FC3" w:rsidRPr="00C35EA7">
                <w:rPr>
                  <w:rStyle w:val="Hyperlink"/>
                  <w:sz w:val="20"/>
                </w:rPr>
                <w:t>Menh. dem.</w:t>
              </w:r>
            </w:hyperlink>
          </w:p>
        </w:tc>
        <w:tc>
          <w:tcPr>
            <w:tcW w:w="878" w:type="dxa"/>
          </w:tcPr>
          <w:p w14:paraId="717E50F6" w14:textId="77777777" w:rsidR="00D93FC3" w:rsidRDefault="00D93FC3" w:rsidP="00242C0F"/>
        </w:tc>
        <w:tc>
          <w:tcPr>
            <w:tcW w:w="878" w:type="dxa"/>
          </w:tcPr>
          <w:p w14:paraId="15F4D6DE" w14:textId="77777777" w:rsidR="00D93FC3" w:rsidRDefault="00D93FC3" w:rsidP="00242C0F"/>
        </w:tc>
        <w:tc>
          <w:tcPr>
            <w:tcW w:w="878" w:type="dxa"/>
          </w:tcPr>
          <w:p w14:paraId="6CE3D2E5" w14:textId="77777777" w:rsidR="00D93FC3" w:rsidRDefault="00D93FC3" w:rsidP="00242C0F"/>
        </w:tc>
        <w:tc>
          <w:tcPr>
            <w:tcW w:w="466" w:type="dxa"/>
          </w:tcPr>
          <w:p w14:paraId="7B1E89A2" w14:textId="77777777" w:rsidR="00D93FC3" w:rsidRDefault="00D93FC3" w:rsidP="00242C0F"/>
        </w:tc>
        <w:tc>
          <w:tcPr>
            <w:tcW w:w="978" w:type="dxa"/>
          </w:tcPr>
          <w:p w14:paraId="5D930229" w14:textId="77777777" w:rsidR="00D93FC3" w:rsidRDefault="00D93FC3" w:rsidP="00242C0F"/>
        </w:tc>
        <w:tc>
          <w:tcPr>
            <w:tcW w:w="978" w:type="dxa"/>
          </w:tcPr>
          <w:p w14:paraId="6BC6D7E7" w14:textId="77777777" w:rsidR="00D93FC3" w:rsidRDefault="00D93FC3" w:rsidP="00242C0F"/>
        </w:tc>
      </w:tr>
    </w:tbl>
    <w:p w14:paraId="5DEE7726" w14:textId="77777777" w:rsidR="00D93FC3" w:rsidRDefault="00D93FC3" w:rsidP="00242C0F"/>
    <w:p w14:paraId="205DCB5E" w14:textId="4EB9238B" w:rsidR="00122CF1" w:rsidRPr="0032190F" w:rsidRDefault="0020099B" w:rsidP="00122CF1">
      <w:pPr>
        <w:rPr>
          <w:lang w:val="fr-FR"/>
        </w:rPr>
      </w:pPr>
      <w:r w:rsidRPr="0032190F">
        <w:rPr>
          <w:lang w:val="fr-FR"/>
        </w:rPr>
        <w:t xml:space="preserve">Cet alignement doit être antérieur à </w:t>
      </w:r>
      <w:hyperlink r:id="rId6959" w:anchor="sit_Er_Grah" w:history="1">
        <w:r w:rsidRPr="0032190F">
          <w:rPr>
            <w:rStyle w:val="Hyperlink"/>
            <w:lang w:val="fr-FR"/>
          </w:rPr>
          <w:t>Er-Grah</w:t>
        </w:r>
      </w:hyperlink>
      <w:r w:rsidRPr="0032190F">
        <w:rPr>
          <w:lang w:val="fr-FR"/>
        </w:rPr>
        <w:t>, soit antérieur à 4400 aec (BIB 2389)</w:t>
      </w:r>
      <w:r w:rsidR="000B7493" w:rsidRPr="0032190F">
        <w:rPr>
          <w:lang w:val="fr-FR"/>
        </w:rPr>
        <w:t>, fonctionnement entre 4500 et 4300 aec (BIB 2389)</w:t>
      </w:r>
      <w:r w:rsidR="00122CF1" w:rsidRPr="0032190F">
        <w:rPr>
          <w:lang w:val="fr-FR"/>
        </w:rPr>
        <w:t xml:space="preserve"> </w:t>
      </w:r>
    </w:p>
    <w:p w14:paraId="494F9177" w14:textId="77777777" w:rsidR="0020099B" w:rsidRPr="0032190F" w:rsidRDefault="0020099B" w:rsidP="0020099B">
      <w:pPr>
        <w:jc w:val="both"/>
        <w:rPr>
          <w:szCs w:val="20"/>
          <w:lang w:val="fr-FR" w:eastAsia="en-GB"/>
        </w:rPr>
      </w:pPr>
      <w:r w:rsidRPr="0032190F">
        <w:rPr>
          <w:szCs w:val="20"/>
          <w:lang w:val="fr-FR" w:eastAsia="en-GB"/>
        </w:rPr>
        <w:t xml:space="preserve">Le seul matériel diagnostique associé au comblement d’une des fosses de l’alignement est une pointe mésolithique ; cet horizon chronologique est assez bien représenté sur l’ensemble du “paléosol”, grâce à la présence de plusieurs armatures rattachées à l’étape terminale de la période (BIB 2389) </w:t>
      </w:r>
    </w:p>
    <w:p w14:paraId="0C8C648A" w14:textId="77777777" w:rsidR="0020099B" w:rsidRPr="0032190F" w:rsidRDefault="0020099B" w:rsidP="0020099B">
      <w:pPr>
        <w:jc w:val="both"/>
        <w:rPr>
          <w:szCs w:val="20"/>
          <w:lang w:val="fr-FR" w:eastAsia="en-GB"/>
        </w:rPr>
      </w:pPr>
    </w:p>
    <w:p w14:paraId="00F9C19A" w14:textId="5463425A" w:rsidR="0020099B" w:rsidRPr="0032190F" w:rsidRDefault="00DD3B87" w:rsidP="0020099B">
      <w:pPr>
        <w:pStyle w:val="Heading3"/>
        <w:rPr>
          <w:lang w:eastAsia="en-GB"/>
        </w:rPr>
      </w:pPr>
      <w:r>
        <w:rPr>
          <w:lang w:eastAsia="en-GB"/>
        </w:rPr>
        <w:t>m</w:t>
      </w:r>
      <w:r w:rsidR="0020099B" w:rsidRPr="0032190F">
        <w:rPr>
          <w:lang w:eastAsia="en-GB"/>
        </w:rPr>
        <w:t>enhirs</w:t>
      </w:r>
    </w:p>
    <w:p w14:paraId="0884DEA8" w14:textId="77777777" w:rsidR="0020099B" w:rsidRPr="0032190F" w:rsidRDefault="0020099B" w:rsidP="0020099B">
      <w:pPr>
        <w:rPr>
          <w:lang w:val="fr-FR"/>
        </w:rPr>
      </w:pPr>
    </w:p>
    <w:p w14:paraId="6C5E7EDD" w14:textId="77777777" w:rsidR="005508C6" w:rsidRPr="0032190F" w:rsidRDefault="005508C6" w:rsidP="0020099B">
      <w:pPr>
        <w:pStyle w:val="Heading4"/>
      </w:pPr>
      <w:bookmarkStart w:id="2979" w:name="Sit_Locmariaquer_Grand_Menhir"/>
      <w:r w:rsidRPr="0032190F">
        <w:t xml:space="preserve">Grand </w:t>
      </w:r>
      <w:r w:rsidR="00A64BBE" w:rsidRPr="0032190F">
        <w:t>M</w:t>
      </w:r>
      <w:r w:rsidRPr="0032190F">
        <w:t>enhir</w:t>
      </w:r>
      <w:r w:rsidR="00A7622C" w:rsidRPr="0032190F">
        <w:t xml:space="preserve"> brisé</w:t>
      </w:r>
    </w:p>
    <w:bookmarkEnd w:id="2979"/>
    <w:p w14:paraId="0035D398" w14:textId="77777777" w:rsidR="0033199F" w:rsidRPr="00FE39FA" w:rsidRDefault="005F021A" w:rsidP="00AE09A3">
      <w:pPr>
        <w:jc w:val="both"/>
        <w:rPr>
          <w:sz w:val="20"/>
          <w:lang w:val="fr-FR"/>
        </w:rPr>
      </w:pPr>
      <w:r w:rsidRPr="00FE39FA">
        <w:rPr>
          <w:sz w:val="20"/>
          <w:lang w:val="fr-FR"/>
        </w:rPr>
        <w:t>Grand Menhir</w:t>
      </w:r>
    </w:p>
    <w:p w14:paraId="2C032E49" w14:textId="77777777" w:rsidR="005F021A" w:rsidRPr="0032190F" w:rsidRDefault="005F021A" w:rsidP="00AE09A3">
      <w:pPr>
        <w:jc w:val="both"/>
        <w:rPr>
          <w:lang w:val="fr-FR"/>
        </w:rPr>
      </w:pPr>
    </w:p>
    <w:p w14:paraId="1113659D" w14:textId="77777777" w:rsidR="00603C68" w:rsidRPr="0032190F" w:rsidRDefault="005508C6" w:rsidP="005F021A">
      <w:pPr>
        <w:jc w:val="both"/>
        <w:rPr>
          <w:lang w:val="fr-FR"/>
        </w:rPr>
      </w:pPr>
      <w:r w:rsidRPr="0032190F">
        <w:rPr>
          <w:lang w:val="fr-FR"/>
        </w:rPr>
        <w:t xml:space="preserve">Le grand menhir dernier mesurait </w:t>
      </w:r>
      <w:smartTag w:uri="urn:schemas-microsoft-com:office:smarttags" w:element="metricconverter">
        <w:smartTagPr>
          <w:attr w:name="ProductID" w:val="20,60 m"/>
        </w:smartTagPr>
        <w:r w:rsidRPr="0032190F">
          <w:rPr>
            <w:lang w:val="fr-FR"/>
          </w:rPr>
          <w:t>20,60 m</w:t>
        </w:r>
      </w:smartTag>
      <w:r w:rsidR="004D2E9F" w:rsidRPr="0032190F">
        <w:rPr>
          <w:lang w:val="fr-FR"/>
        </w:rPr>
        <w:t xml:space="preserve">, pesait 280 tonnes (SS BIB). </w:t>
      </w:r>
      <w:r w:rsidR="005F021A" w:rsidRPr="0032190F">
        <w:rPr>
          <w:lang w:val="fr-FR"/>
        </w:rPr>
        <w:t xml:space="preserve">20 m de hauteur (BIB 2393 p. 97). </w:t>
      </w:r>
      <w:r w:rsidRPr="0032190F">
        <w:rPr>
          <w:lang w:val="fr-FR"/>
        </w:rPr>
        <w:t xml:space="preserve">C’est le plus grand au monde (BIB E. Mens, Carcassonne 2015). </w:t>
      </w:r>
    </w:p>
    <w:p w14:paraId="302DF7A7" w14:textId="77777777" w:rsidR="00603C68" w:rsidRPr="0032190F" w:rsidRDefault="00603C68" w:rsidP="005F021A">
      <w:pPr>
        <w:jc w:val="both"/>
        <w:rPr>
          <w:lang w:val="fr-FR"/>
        </w:rPr>
      </w:pPr>
      <w:r w:rsidRPr="0032190F">
        <w:rPr>
          <w:lang w:val="fr-FR"/>
        </w:rPr>
        <w:t>Fabriqué en ortho-gneiss Roguedas et/ou de la presqu'île de Rhuys (BIB 2393 p. 97)</w:t>
      </w:r>
    </w:p>
    <w:p w14:paraId="6E827D4F" w14:textId="77777777" w:rsidR="00AE09A3" w:rsidRPr="0032190F" w:rsidRDefault="00AE09A3" w:rsidP="00AE09A3">
      <w:pPr>
        <w:jc w:val="both"/>
        <w:rPr>
          <w:lang w:val="fr-FR"/>
        </w:rPr>
      </w:pPr>
      <w:r w:rsidRPr="0032190F">
        <w:rPr>
          <w:lang w:val="fr-FR"/>
        </w:rPr>
        <w:t>Le grand menhir est installé dans une faille (diaclase) orientée comme le réseau orographique régional (Bretagne) (V. Grimaud in BIB 1970).</w:t>
      </w:r>
      <w:r w:rsidR="005F021A" w:rsidRPr="0032190F">
        <w:rPr>
          <w:lang w:val="fr-FR"/>
        </w:rPr>
        <w:t xml:space="preserve"> Installé sur une dorsale qui pointe vers l'entrée du Golfe du Morbihan (BIB 2393 p. 97) Installé dans la fosse 1 de l'alignement du Grand Menhir (SS BIB) </w:t>
      </w:r>
    </w:p>
    <w:p w14:paraId="1F0E3005" w14:textId="5714FFC1" w:rsidR="00560357" w:rsidRPr="0032190F" w:rsidRDefault="005508C6" w:rsidP="005508C6">
      <w:pPr>
        <w:jc w:val="both"/>
        <w:rPr>
          <w:lang w:val="fr-FR"/>
        </w:rPr>
      </w:pPr>
      <w:r w:rsidRPr="0032190F">
        <w:rPr>
          <w:lang w:val="fr-FR"/>
        </w:rPr>
        <w:t>La pierre dont il a été tiré provient de plusieurs kilomètres de son emplacement final </w:t>
      </w:r>
      <w:r w:rsidR="00AE09A3" w:rsidRPr="0032190F">
        <w:rPr>
          <w:lang w:val="fr-FR"/>
        </w:rPr>
        <w:t>(BIB 1738 p. 60)</w:t>
      </w:r>
      <w:r w:rsidRPr="0032190F">
        <w:rPr>
          <w:lang w:val="fr-FR"/>
        </w:rPr>
        <w:t xml:space="preserve"> </w:t>
      </w:r>
      <w:r w:rsidR="004B1D8D" w:rsidRPr="0032190F">
        <w:rPr>
          <w:lang w:val="fr-FR"/>
        </w:rPr>
        <w:t>Une vingtaine de mètres et 340 tonnes (BIB 1738 p. 60)</w:t>
      </w:r>
      <w:r w:rsidR="00AE09A3" w:rsidRPr="0032190F">
        <w:rPr>
          <w:lang w:val="fr-FR"/>
        </w:rPr>
        <w:t xml:space="preserve">. Cette stèle appartiendrait à la culture de </w:t>
      </w:r>
      <w:hyperlink r:id="rId6960" w:anchor="Cul_Castellic" w:history="1">
        <w:r w:rsidR="00AE09A3" w:rsidRPr="0032190F">
          <w:rPr>
            <w:rStyle w:val="Hyperlink"/>
            <w:lang w:val="fr-FR"/>
          </w:rPr>
          <w:t>Castellic</w:t>
        </w:r>
      </w:hyperlink>
      <w:r w:rsidR="00AE09A3" w:rsidRPr="0032190F">
        <w:rPr>
          <w:lang w:val="fr-FR"/>
        </w:rPr>
        <w:t xml:space="preserve"> (BIB 69 p. 660)</w:t>
      </w:r>
      <w:r w:rsidR="00D93FC3" w:rsidRPr="0032190F">
        <w:rPr>
          <w:lang w:val="fr-FR"/>
        </w:rPr>
        <w:t xml:space="preserve"> </w:t>
      </w:r>
    </w:p>
    <w:p w14:paraId="7E54EE14" w14:textId="77777777" w:rsidR="00560357" w:rsidRPr="0032190F" w:rsidRDefault="00560357" w:rsidP="00647EA0">
      <w:pPr>
        <w:pStyle w:val="Heading5"/>
      </w:pPr>
      <w:r w:rsidRPr="0032190F">
        <w:t>Gravures</w:t>
      </w:r>
    </w:p>
    <w:p w14:paraId="1B3E734C" w14:textId="0E33E2CC" w:rsidR="00560357" w:rsidRPr="00FE39FA" w:rsidRDefault="00D93FC3" w:rsidP="00560357">
      <w:pPr>
        <w:jc w:val="both"/>
        <w:rPr>
          <w:lang w:val="fr-FR"/>
        </w:rPr>
      </w:pPr>
      <w:r w:rsidRPr="00FE39FA">
        <w:rPr>
          <w:lang w:val="fr-FR"/>
        </w:rPr>
        <w:t xml:space="preserve">Représentation de </w:t>
      </w:r>
      <w:hyperlink r:id="rId6961" w:anchor="Cul_Art_TAC_T_z_cachalot" w:history="1">
        <w:r w:rsidRPr="00FE39FA">
          <w:rPr>
            <w:rStyle w:val="Hyperlink"/>
            <w:lang w:val="fr-FR"/>
          </w:rPr>
          <w:t>cachalot</w:t>
        </w:r>
      </w:hyperlink>
      <w:r w:rsidRPr="00FE39FA">
        <w:rPr>
          <w:lang w:val="fr-FR"/>
        </w:rPr>
        <w:t xml:space="preserve"> (BIB 2371)</w:t>
      </w:r>
      <w:r w:rsidR="002071AF" w:rsidRPr="00FE39FA">
        <w:rPr>
          <w:lang w:val="fr-FR"/>
        </w:rPr>
        <w:t xml:space="preserve"> </w:t>
      </w:r>
      <w:r w:rsidR="00560357" w:rsidRPr="00FE39FA">
        <w:rPr>
          <w:lang w:val="fr-FR"/>
        </w:rPr>
        <w:t>En 2007, après l’enregistrement numérique de cette partie du second fragment gisant au sol, un signe crosse long de 35 cm fut identifié sur la queue du cétacé (BIB 2392 p. 197)</w:t>
      </w:r>
    </w:p>
    <w:p w14:paraId="45D9F22A" w14:textId="2B2E4025" w:rsidR="00560357" w:rsidRPr="0032190F" w:rsidRDefault="00FE39FA" w:rsidP="00647EA0">
      <w:pPr>
        <w:pStyle w:val="Heading5"/>
      </w:pPr>
      <w:r>
        <w:t>i</w:t>
      </w:r>
      <w:r w:rsidR="00560357" w:rsidRPr="0032190F">
        <w:t>nterprétation</w:t>
      </w:r>
    </w:p>
    <w:p w14:paraId="552C2101" w14:textId="77777777" w:rsidR="00560357" w:rsidRPr="0032190F" w:rsidRDefault="00560357" w:rsidP="00560357">
      <w:pPr>
        <w:rPr>
          <w:lang w:val="fr-FR"/>
        </w:rPr>
      </w:pPr>
      <w:r w:rsidRPr="0032190F">
        <w:rPr>
          <w:lang w:val="fr-FR"/>
        </w:rPr>
        <w:lastRenderedPageBreak/>
        <w:t>Pour S. Cassen, la crosse montre la capture du cachalot (BIB 2392 p. 199)</w:t>
      </w:r>
    </w:p>
    <w:p w14:paraId="18FB04D9" w14:textId="77777777" w:rsidR="005508C6" w:rsidRPr="0032190F" w:rsidRDefault="005508C6" w:rsidP="005508C6">
      <w:pPr>
        <w:rPr>
          <w:lang w:val="fr-FR"/>
        </w:rPr>
      </w:pPr>
    </w:p>
    <w:p w14:paraId="70F5B85E" w14:textId="77777777" w:rsidR="002A31A8" w:rsidRPr="0032190F" w:rsidRDefault="002A31A8" w:rsidP="0020099B">
      <w:pPr>
        <w:pStyle w:val="Heading4"/>
      </w:pPr>
      <w:bookmarkStart w:id="2980" w:name="Sit_Locmariaquer_Menhir_demantel"/>
      <w:r w:rsidRPr="0032190F">
        <w:t>Menhir démantelé</w:t>
      </w:r>
    </w:p>
    <w:bookmarkEnd w:id="2980"/>
    <w:p w14:paraId="1DAEEF8D" w14:textId="77777777" w:rsidR="002A31A8" w:rsidRPr="0032190F" w:rsidRDefault="0033199F" w:rsidP="005508C6">
      <w:pPr>
        <w:rPr>
          <w:lang w:val="fr-FR"/>
        </w:rPr>
      </w:pPr>
      <w:r w:rsidRPr="0032190F">
        <w:rPr>
          <w:lang w:val="fr-FR"/>
        </w:rPr>
        <w:t xml:space="preserve">Fosse 3 </w:t>
      </w:r>
      <w:r w:rsidRPr="0032190F">
        <w:rPr>
          <w:szCs w:val="18"/>
          <w:lang w:val="fr-FR" w:eastAsia="en-GB"/>
        </w:rPr>
        <w:t>(BIB 2278 p. 890)</w:t>
      </w:r>
    </w:p>
    <w:p w14:paraId="5B28C25F" w14:textId="77777777" w:rsidR="0033199F" w:rsidRPr="0032190F" w:rsidRDefault="0033199F" w:rsidP="005508C6">
      <w:pPr>
        <w:rPr>
          <w:lang w:val="fr-FR"/>
        </w:rPr>
      </w:pPr>
    </w:p>
    <w:p w14:paraId="45B5A1A9" w14:textId="58F1EF71" w:rsidR="00D93FC3" w:rsidRPr="0032190F" w:rsidRDefault="00D93FC3" w:rsidP="005508C6">
      <w:pPr>
        <w:rPr>
          <w:lang w:val="fr-FR"/>
        </w:rPr>
      </w:pPr>
      <w:r w:rsidRPr="0032190F">
        <w:rPr>
          <w:lang w:val="fr-FR"/>
        </w:rPr>
        <w:t xml:space="preserve">Stèle en orthogneiss gravée qui se trouvait à l’origine à côté du </w:t>
      </w:r>
      <w:hyperlink r:id="rId6962" w:anchor="Sit_Locmariaquer_Grand_Menhir" w:history="1">
        <w:r w:rsidRPr="0032190F">
          <w:rPr>
            <w:rStyle w:val="Hyperlink"/>
            <w:lang w:val="fr-FR"/>
          </w:rPr>
          <w:t>Grand Menhir</w:t>
        </w:r>
      </w:hyperlink>
      <w:r w:rsidRPr="0032190F">
        <w:rPr>
          <w:lang w:val="fr-FR"/>
        </w:rPr>
        <w:t xml:space="preserve"> brisé (BIB 2199)</w:t>
      </w:r>
    </w:p>
    <w:p w14:paraId="6407A07E" w14:textId="77777777" w:rsidR="002071AF" w:rsidRPr="0032190F" w:rsidRDefault="005508C6" w:rsidP="005508C6">
      <w:pPr>
        <w:jc w:val="both"/>
        <w:rPr>
          <w:szCs w:val="18"/>
          <w:lang w:val="fr-FR" w:eastAsia="en-GB"/>
        </w:rPr>
      </w:pPr>
      <w:r w:rsidRPr="0032190F">
        <w:rPr>
          <w:lang w:val="fr-FR"/>
        </w:rPr>
        <w:t xml:space="preserve">Une stèle de </w:t>
      </w:r>
      <w:smartTag w:uri="urn:schemas-microsoft-com:office:smarttags" w:element="metricconverter">
        <w:smartTagPr>
          <w:attr w:name="ProductID" w:val="14 m"/>
        </w:smartTagPr>
        <w:r w:rsidRPr="0032190F">
          <w:rPr>
            <w:lang w:val="fr-FR"/>
          </w:rPr>
          <w:t>14 m</w:t>
        </w:r>
      </w:smartTag>
      <w:r w:rsidR="0033199F" w:rsidRPr="0032190F">
        <w:rPr>
          <w:lang w:val="fr-FR"/>
        </w:rPr>
        <w:t xml:space="preserve"> de haut (BIB 166 p. 162), </w:t>
      </w:r>
      <w:r w:rsidR="0033199F" w:rsidRPr="0032190F">
        <w:rPr>
          <w:szCs w:val="18"/>
          <w:lang w:val="fr-FR" w:eastAsia="en-GB"/>
        </w:rPr>
        <w:t xml:space="preserve">originellement implantée dans la fosse 3 de la barre [alignement] du Grand Menhir à Locmariaquer [remploi] (Cassen </w:t>
      </w:r>
      <w:r w:rsidR="0033199F" w:rsidRPr="0032190F">
        <w:rPr>
          <w:i/>
          <w:iCs/>
          <w:szCs w:val="18"/>
          <w:lang w:val="fr-FR" w:eastAsia="en-GB"/>
        </w:rPr>
        <w:t xml:space="preserve">et al. </w:t>
      </w:r>
      <w:r w:rsidR="0033199F" w:rsidRPr="0032190F">
        <w:rPr>
          <w:szCs w:val="18"/>
          <w:lang w:val="fr-FR" w:eastAsia="en-GB"/>
        </w:rPr>
        <w:t>2009).(BIB 2278 p. 890)</w:t>
      </w:r>
    </w:p>
    <w:p w14:paraId="13A4E249" w14:textId="0C99ACA3" w:rsidR="001D7DA7" w:rsidRPr="0032190F" w:rsidRDefault="001D7DA7" w:rsidP="001D7DA7">
      <w:pPr>
        <w:jc w:val="both"/>
        <w:rPr>
          <w:szCs w:val="18"/>
          <w:lang w:val="fr-FR" w:eastAsia="en-GB"/>
        </w:rPr>
      </w:pPr>
      <w:r w:rsidRPr="0032190F">
        <w:rPr>
          <w:szCs w:val="18"/>
          <w:lang w:val="fr-FR" w:eastAsia="en-GB"/>
        </w:rPr>
        <w:t xml:space="preserve">Probablement attribué au </w:t>
      </w:r>
      <w:hyperlink r:id="rId6963" w:anchor="Cul_Castellic" w:history="1">
        <w:r w:rsidRPr="0032190F">
          <w:rPr>
            <w:rStyle w:val="Hyperlink"/>
            <w:szCs w:val="18"/>
            <w:lang w:val="fr-FR" w:eastAsia="en-GB"/>
          </w:rPr>
          <w:t>Castellic</w:t>
        </w:r>
      </w:hyperlink>
      <w:r w:rsidRPr="0032190F">
        <w:rPr>
          <w:szCs w:val="18"/>
          <w:lang w:val="fr-FR" w:eastAsia="en-GB"/>
        </w:rPr>
        <w:t xml:space="preserve"> (BIB 69 p. 660)</w:t>
      </w:r>
    </w:p>
    <w:p w14:paraId="3789BC33" w14:textId="77777777" w:rsidR="0062538D" w:rsidRPr="0032190F" w:rsidRDefault="0062538D" w:rsidP="001D7DA7">
      <w:pPr>
        <w:jc w:val="both"/>
        <w:rPr>
          <w:szCs w:val="18"/>
          <w:lang w:val="fr-FR" w:eastAsia="en-GB"/>
        </w:rPr>
      </w:pPr>
    </w:p>
    <w:p w14:paraId="3A05B46A" w14:textId="77777777" w:rsidR="00AE09A3" w:rsidRPr="0032190F" w:rsidRDefault="002071AF" w:rsidP="005508C6">
      <w:pPr>
        <w:jc w:val="both"/>
        <w:rPr>
          <w:lang w:val="fr-FR"/>
        </w:rPr>
      </w:pPr>
      <w:r w:rsidRPr="0032190F">
        <w:rPr>
          <w:szCs w:val="18"/>
          <w:lang w:val="fr-FR" w:eastAsia="en-GB"/>
        </w:rPr>
        <w:t>La stèle</w:t>
      </w:r>
      <w:r w:rsidR="0033199F" w:rsidRPr="0032190F">
        <w:rPr>
          <w:szCs w:val="18"/>
          <w:lang w:val="fr-FR" w:eastAsia="en-GB"/>
        </w:rPr>
        <w:t xml:space="preserve"> </w:t>
      </w:r>
      <w:r w:rsidR="005508C6" w:rsidRPr="0032190F">
        <w:rPr>
          <w:lang w:val="fr-FR"/>
        </w:rPr>
        <w:t>a été par la suite brisée en 3 et chacun de</w:t>
      </w:r>
      <w:r w:rsidR="00AE09A3" w:rsidRPr="0032190F">
        <w:rPr>
          <w:lang w:val="fr-FR"/>
        </w:rPr>
        <w:t xml:space="preserve"> ses morceaux a été remployé (r</w:t>
      </w:r>
      <w:r w:rsidR="005508C6" w:rsidRPr="0032190F">
        <w:rPr>
          <w:lang w:val="fr-FR"/>
        </w:rPr>
        <w:t xml:space="preserve">emploi): </w:t>
      </w:r>
    </w:p>
    <w:p w14:paraId="07E70FB7" w14:textId="77777777" w:rsidR="00AE09A3" w:rsidRPr="0032190F" w:rsidRDefault="00AE09A3" w:rsidP="005508C6">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96"/>
        <w:gridCol w:w="2176"/>
      </w:tblGrid>
      <w:tr w:rsidR="00AE09A3" w:rsidRPr="00AE09A3" w14:paraId="0823D854" w14:textId="77777777" w:rsidTr="00C35EA7">
        <w:trPr>
          <w:jc w:val="center"/>
        </w:trPr>
        <w:tc>
          <w:tcPr>
            <w:tcW w:w="2296" w:type="dxa"/>
          </w:tcPr>
          <w:p w14:paraId="4652A4B7" w14:textId="77777777" w:rsidR="00AE09A3" w:rsidRPr="00AE09A3" w:rsidRDefault="00AE09A3" w:rsidP="00C35EA7">
            <w:pPr>
              <w:jc w:val="center"/>
            </w:pPr>
            <w:r w:rsidRPr="00AE09A3">
              <w:t>sites</w:t>
            </w:r>
          </w:p>
        </w:tc>
        <w:tc>
          <w:tcPr>
            <w:tcW w:w="2176" w:type="dxa"/>
          </w:tcPr>
          <w:p w14:paraId="6B85D406" w14:textId="77777777" w:rsidR="00AE09A3" w:rsidRPr="00AE09A3" w:rsidRDefault="00AE09A3" w:rsidP="00C35EA7">
            <w:pPr>
              <w:jc w:val="center"/>
            </w:pPr>
            <w:r w:rsidRPr="00AE09A3">
              <w:t>dalles</w:t>
            </w:r>
          </w:p>
        </w:tc>
      </w:tr>
      <w:tr w:rsidR="00AE09A3" w:rsidRPr="00AE09A3" w14:paraId="1678B26F" w14:textId="77777777" w:rsidTr="00C35EA7">
        <w:trPr>
          <w:jc w:val="center"/>
        </w:trPr>
        <w:tc>
          <w:tcPr>
            <w:tcW w:w="2296" w:type="dxa"/>
          </w:tcPr>
          <w:p w14:paraId="622EC297" w14:textId="77777777" w:rsidR="00AE09A3" w:rsidRPr="00AE09A3" w:rsidRDefault="00AE09A3" w:rsidP="00C35EA7">
            <w:pPr>
              <w:jc w:val="both"/>
            </w:pPr>
            <w:r w:rsidRPr="00AE09A3">
              <w:t>Table des Marchand</w:t>
            </w:r>
          </w:p>
        </w:tc>
        <w:tc>
          <w:tcPr>
            <w:tcW w:w="2176" w:type="dxa"/>
          </w:tcPr>
          <w:p w14:paraId="36EBFDE9" w14:textId="166D2F08" w:rsidR="00AE09A3" w:rsidRPr="00AE09A3" w:rsidRDefault="00000000" w:rsidP="00C35EA7">
            <w:pPr>
              <w:jc w:val="both"/>
            </w:pPr>
            <w:hyperlink r:id="rId6964" w:anchor="Sit_Table_Marchand_d_couverture" w:history="1">
              <w:r w:rsidR="00AE09A3" w:rsidRPr="0033199F">
                <w:rPr>
                  <w:rStyle w:val="Hyperlink"/>
                </w:rPr>
                <w:t>dalle de couverture</w:t>
              </w:r>
            </w:hyperlink>
          </w:p>
        </w:tc>
      </w:tr>
      <w:tr w:rsidR="00AE09A3" w:rsidRPr="00AE09A3" w14:paraId="34F22C68" w14:textId="77777777" w:rsidTr="00C35EA7">
        <w:trPr>
          <w:jc w:val="center"/>
        </w:trPr>
        <w:tc>
          <w:tcPr>
            <w:tcW w:w="2296" w:type="dxa"/>
          </w:tcPr>
          <w:p w14:paraId="2F61F72F" w14:textId="77777777" w:rsidR="00AE09A3" w:rsidRPr="00AE09A3" w:rsidRDefault="00AE09A3" w:rsidP="00C35EA7">
            <w:pPr>
              <w:jc w:val="both"/>
            </w:pPr>
            <w:r w:rsidRPr="00AE09A3">
              <w:t>Gavrinis</w:t>
            </w:r>
          </w:p>
        </w:tc>
        <w:tc>
          <w:tcPr>
            <w:tcW w:w="2176" w:type="dxa"/>
          </w:tcPr>
          <w:p w14:paraId="5C549C04" w14:textId="2CF519FA" w:rsidR="00AE09A3" w:rsidRPr="00AE09A3" w:rsidRDefault="00000000" w:rsidP="00C35EA7">
            <w:pPr>
              <w:jc w:val="both"/>
            </w:pPr>
            <w:hyperlink r:id="rId6965" w:anchor="Sit_Gavrinis_d_couverture" w:history="1">
              <w:r w:rsidR="00AE09A3" w:rsidRPr="00AE09A3">
                <w:rPr>
                  <w:rStyle w:val="Hyperlink"/>
                </w:rPr>
                <w:t>dalle de couverture</w:t>
              </w:r>
            </w:hyperlink>
          </w:p>
        </w:tc>
      </w:tr>
      <w:tr w:rsidR="00AE09A3" w:rsidRPr="00AE09A3" w14:paraId="1756438D" w14:textId="77777777" w:rsidTr="00C35EA7">
        <w:trPr>
          <w:jc w:val="center"/>
        </w:trPr>
        <w:tc>
          <w:tcPr>
            <w:tcW w:w="2296" w:type="dxa"/>
          </w:tcPr>
          <w:p w14:paraId="499E5B49" w14:textId="77777777" w:rsidR="00AE09A3" w:rsidRPr="00AE09A3" w:rsidRDefault="00AE09A3" w:rsidP="00C35EA7">
            <w:pPr>
              <w:jc w:val="both"/>
            </w:pPr>
            <w:r w:rsidRPr="00AE09A3">
              <w:t>Er Grah</w:t>
            </w:r>
          </w:p>
        </w:tc>
        <w:tc>
          <w:tcPr>
            <w:tcW w:w="2176" w:type="dxa"/>
          </w:tcPr>
          <w:p w14:paraId="5B20E0A0" w14:textId="1988D584" w:rsidR="00AE09A3" w:rsidRPr="00AE09A3" w:rsidRDefault="00000000" w:rsidP="00C35EA7">
            <w:pPr>
              <w:jc w:val="both"/>
            </w:pPr>
            <w:hyperlink r:id="rId6966" w:anchor="Sit_Er_Grah_dalle_couverture" w:history="1">
              <w:r w:rsidR="0033199F" w:rsidRPr="0033199F">
                <w:rPr>
                  <w:rStyle w:val="Hyperlink"/>
                </w:rPr>
                <w:t>dalle de couverture</w:t>
              </w:r>
            </w:hyperlink>
          </w:p>
        </w:tc>
      </w:tr>
    </w:tbl>
    <w:p w14:paraId="636A4180" w14:textId="77777777" w:rsidR="005508C6" w:rsidRDefault="00C84E86" w:rsidP="00242C0F">
      <w:pPr>
        <w:jc w:val="both"/>
      </w:pPr>
      <w:r>
        <w:t>(BIB 166 p. 162)</w:t>
      </w:r>
      <w:r w:rsidR="005508C6">
        <w:t>.</w:t>
      </w:r>
    </w:p>
    <w:p w14:paraId="7E5FBE10" w14:textId="77777777" w:rsidR="00BE0379" w:rsidRDefault="00BE0379" w:rsidP="00242C0F">
      <w:pPr>
        <w:jc w:val="both"/>
      </w:pPr>
    </w:p>
    <w:p w14:paraId="3A0B619A" w14:textId="77777777" w:rsidR="00D57AE7" w:rsidRPr="0032190F" w:rsidRDefault="00BE0379" w:rsidP="00D57AE7">
      <w:pPr>
        <w:jc w:val="both"/>
        <w:rPr>
          <w:lang w:val="fr-FR"/>
        </w:rPr>
      </w:pPr>
      <w:r w:rsidRPr="0032190F">
        <w:rPr>
          <w:lang w:val="fr-FR"/>
        </w:rPr>
        <w:t>Etudié par S. Cassen et al. (BIB 2182)</w:t>
      </w:r>
      <w:r w:rsidR="009460DF" w:rsidRPr="0032190F">
        <w:rPr>
          <w:lang w:val="fr-FR"/>
        </w:rPr>
        <w:t xml:space="preserve"> Selon ce dernier: "</w:t>
      </w:r>
      <w:r w:rsidR="00D57AE7" w:rsidRPr="0032190F">
        <w:rPr>
          <w:lang w:val="fr-FR"/>
        </w:rPr>
        <w:t>Il faut en préambule insister sur l’extrême homogénéité technique du traitement en champlevé des surfaces, c’est-à-dire cette manière si particulière de travailler la surface de l’orthogneiss en enlevant au percuteur le champ autour du motif que l'on réserve, pour obtenir des blancs, des reliefs. De sorte que la contemporanéité des figures ne fait aucun doute, exception faite de la deuxième crosse récemment découverte au contact du tranchant de la hache, qui présente un trait unique, d’ailleurs peu profond pouvant expliquer son effacement, et non plus l’apparence du relief comme pour l’autre objet ; nous n’en tiendrons pas compte" (BIB 2389)</w:t>
      </w:r>
    </w:p>
    <w:p w14:paraId="61AC1919" w14:textId="77777777" w:rsidR="0047153B" w:rsidRPr="0032190F" w:rsidRDefault="0047153B" w:rsidP="00647EA0">
      <w:pPr>
        <w:pStyle w:val="Heading5"/>
      </w:pPr>
      <w:r w:rsidRPr="0032190F">
        <w:t>Gravures</w:t>
      </w:r>
    </w:p>
    <w:p w14:paraId="224BD137" w14:textId="77777777" w:rsidR="001D7DA7" w:rsidRPr="0032190F" w:rsidRDefault="001D7DA7" w:rsidP="001D7DA7">
      <w:pPr>
        <w:jc w:val="both"/>
        <w:rPr>
          <w:szCs w:val="18"/>
          <w:lang w:val="fr-FR" w:eastAsia="en-GB"/>
        </w:rPr>
      </w:pPr>
      <w:r w:rsidRPr="0032190F">
        <w:rPr>
          <w:i/>
          <w:lang w:val="fr-FR"/>
        </w:rPr>
        <w:t>Bos primigenus</w:t>
      </w:r>
      <w:r w:rsidRPr="0032190F">
        <w:rPr>
          <w:lang w:val="fr-FR"/>
        </w:rPr>
        <w:t xml:space="preserve">, </w:t>
      </w:r>
      <w:r w:rsidRPr="0032190F">
        <w:rPr>
          <w:i/>
          <w:lang w:val="fr-FR"/>
        </w:rPr>
        <w:t>Cabra rupi</w:t>
      </w:r>
      <w:r w:rsidRPr="0032190F">
        <w:rPr>
          <w:lang w:val="fr-FR"/>
        </w:rPr>
        <w:t xml:space="preserve"> (Ari com. pers) crosse</w:t>
      </w:r>
    </w:p>
    <w:p w14:paraId="51A5EB7E" w14:textId="77777777" w:rsidR="001D7DA7" w:rsidRPr="0032190F" w:rsidRDefault="001D7DA7" w:rsidP="001D7DA7">
      <w:pPr>
        <w:rPr>
          <w:lang w:val="fr-FR"/>
        </w:rPr>
      </w:pPr>
    </w:p>
    <w:p w14:paraId="654829AC" w14:textId="77777777" w:rsidR="00955F7B" w:rsidRDefault="00955F7B" w:rsidP="00955F7B">
      <w:r>
        <w:t>Schéma du menhir:</w:t>
      </w:r>
    </w:p>
    <w:p w14:paraId="1C7390B7" w14:textId="77777777" w:rsidR="00955F7B" w:rsidRPr="00955F7B" w:rsidRDefault="00955F7B" w:rsidP="00955F7B">
      <w:pPr>
        <w:jc w:val="center"/>
        <w:rPr>
          <w:i/>
        </w:rPr>
      </w:pPr>
      <w:r w:rsidRPr="00955F7B">
        <w:rPr>
          <w:i/>
        </w:rPr>
        <w:t>hau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6"/>
      </w:tblGrid>
      <w:tr w:rsidR="00955F7B" w14:paraId="07B2616D" w14:textId="77777777" w:rsidTr="00C35EA7">
        <w:trPr>
          <w:jc w:val="center"/>
        </w:trPr>
        <w:tc>
          <w:tcPr>
            <w:tcW w:w="1636" w:type="dxa"/>
          </w:tcPr>
          <w:p w14:paraId="18837F2B" w14:textId="77777777" w:rsidR="00955F7B" w:rsidRDefault="00955F7B" w:rsidP="00C35EA7">
            <w:pPr>
              <w:jc w:val="center"/>
            </w:pPr>
          </w:p>
        </w:tc>
      </w:tr>
      <w:tr w:rsidR="00955F7B" w14:paraId="60A86C8C" w14:textId="77777777" w:rsidTr="00C35EA7">
        <w:trPr>
          <w:jc w:val="center"/>
        </w:trPr>
        <w:tc>
          <w:tcPr>
            <w:tcW w:w="1636" w:type="dxa"/>
          </w:tcPr>
          <w:p w14:paraId="61504D0A" w14:textId="04BA041C" w:rsidR="00955F7B" w:rsidRDefault="00000000" w:rsidP="00C35EA7">
            <w:pPr>
              <w:jc w:val="center"/>
            </w:pPr>
            <w:hyperlink r:id="rId6967" w:anchor="Sit_Locmariaquer_Menhir_demantel_cachalo" w:history="1">
              <w:r w:rsidR="00955F7B" w:rsidRPr="00955F7B">
                <w:rPr>
                  <w:rStyle w:val="Hyperlink"/>
                </w:rPr>
                <w:t>cachalot</w:t>
              </w:r>
            </w:hyperlink>
          </w:p>
        </w:tc>
      </w:tr>
      <w:tr w:rsidR="00955F7B" w14:paraId="4BDF94D4" w14:textId="77777777" w:rsidTr="00C35EA7">
        <w:trPr>
          <w:jc w:val="center"/>
        </w:trPr>
        <w:tc>
          <w:tcPr>
            <w:tcW w:w="1636" w:type="dxa"/>
          </w:tcPr>
          <w:p w14:paraId="385910A0" w14:textId="7719D9B9" w:rsidR="00955F7B" w:rsidRDefault="00000000" w:rsidP="00C35EA7">
            <w:pPr>
              <w:jc w:val="center"/>
            </w:pPr>
            <w:hyperlink r:id="rId6968" w:anchor="Sit_Locmariaquer_Menhir_demantel_quadr1" w:history="1">
              <w:r w:rsidR="00955F7B" w:rsidRPr="00955F7B">
                <w:rPr>
                  <w:rStyle w:val="Hyperlink"/>
                </w:rPr>
                <w:t>quadrupède 1</w:t>
              </w:r>
            </w:hyperlink>
          </w:p>
        </w:tc>
      </w:tr>
      <w:tr w:rsidR="00955F7B" w14:paraId="293316E5" w14:textId="77777777" w:rsidTr="00C35EA7">
        <w:trPr>
          <w:jc w:val="center"/>
        </w:trPr>
        <w:tc>
          <w:tcPr>
            <w:tcW w:w="1636" w:type="dxa"/>
          </w:tcPr>
          <w:p w14:paraId="5B5D6686" w14:textId="5501FB4F" w:rsidR="00955F7B" w:rsidRDefault="00000000" w:rsidP="00C35EA7">
            <w:pPr>
              <w:jc w:val="center"/>
            </w:pPr>
            <w:hyperlink r:id="rId6969" w:anchor="Sit_Locmariaquer_Menhir_demantel_quadr2" w:history="1">
              <w:r w:rsidR="00955F7B" w:rsidRPr="00955F7B">
                <w:rPr>
                  <w:rStyle w:val="Hyperlink"/>
                </w:rPr>
                <w:t>quadrupède 2</w:t>
              </w:r>
            </w:hyperlink>
          </w:p>
        </w:tc>
      </w:tr>
      <w:tr w:rsidR="00955F7B" w14:paraId="74579BCF" w14:textId="77777777" w:rsidTr="00C35EA7">
        <w:trPr>
          <w:jc w:val="center"/>
        </w:trPr>
        <w:tc>
          <w:tcPr>
            <w:tcW w:w="1636" w:type="dxa"/>
          </w:tcPr>
          <w:p w14:paraId="28021E78" w14:textId="77777777" w:rsidR="00955F7B" w:rsidRDefault="00955F7B" w:rsidP="00C35EA7">
            <w:pPr>
              <w:jc w:val="center"/>
            </w:pPr>
            <w:r>
              <w:t>crosse</w:t>
            </w:r>
          </w:p>
        </w:tc>
      </w:tr>
      <w:tr w:rsidR="00955F7B" w14:paraId="2ED61C2B" w14:textId="77777777" w:rsidTr="00C35EA7">
        <w:trPr>
          <w:jc w:val="center"/>
        </w:trPr>
        <w:tc>
          <w:tcPr>
            <w:tcW w:w="1636" w:type="dxa"/>
          </w:tcPr>
          <w:p w14:paraId="60015992" w14:textId="322CEB58" w:rsidR="00955F7B" w:rsidRDefault="00000000" w:rsidP="00C35EA7">
            <w:pPr>
              <w:jc w:val="center"/>
            </w:pPr>
            <w:hyperlink r:id="rId6970" w:anchor="Sit_Locmariaquer_Menhir_demantel_hache" w:history="1">
              <w:r w:rsidR="00955F7B" w:rsidRPr="00955F7B">
                <w:rPr>
                  <w:rStyle w:val="Hyperlink"/>
                </w:rPr>
                <w:t>hache</w:t>
              </w:r>
            </w:hyperlink>
          </w:p>
        </w:tc>
      </w:tr>
      <w:tr w:rsidR="00955F7B" w14:paraId="089AF79B" w14:textId="77777777" w:rsidTr="00C35EA7">
        <w:trPr>
          <w:jc w:val="center"/>
        </w:trPr>
        <w:tc>
          <w:tcPr>
            <w:tcW w:w="1636" w:type="dxa"/>
          </w:tcPr>
          <w:p w14:paraId="67036733" w14:textId="77777777" w:rsidR="00955F7B" w:rsidRDefault="00955F7B" w:rsidP="00C35EA7">
            <w:pPr>
              <w:jc w:val="center"/>
            </w:pPr>
          </w:p>
        </w:tc>
      </w:tr>
    </w:tbl>
    <w:p w14:paraId="3C19B440" w14:textId="77777777" w:rsidR="0047153B" w:rsidRPr="00AF1E78" w:rsidRDefault="00955F7B" w:rsidP="00AF1E78">
      <w:pPr>
        <w:jc w:val="center"/>
        <w:rPr>
          <w:i/>
        </w:rPr>
      </w:pPr>
      <w:r w:rsidRPr="00955F7B">
        <w:rPr>
          <w:i/>
        </w:rPr>
        <w:t>bas</w:t>
      </w:r>
    </w:p>
    <w:p w14:paraId="4124C4E8" w14:textId="77777777" w:rsidR="0047153B" w:rsidRDefault="0047153B" w:rsidP="0047153B">
      <w:pPr>
        <w:pStyle w:val="Heading6"/>
      </w:pPr>
      <w:bookmarkStart w:id="2981" w:name="Sit_Locmariaquer_Menhir_demantel_cachalo"/>
      <w:r>
        <w:t>Cachalot</w:t>
      </w:r>
    </w:p>
    <w:bookmarkEnd w:id="2981"/>
    <w:p w14:paraId="3AA2C0F6" w14:textId="744A4232" w:rsidR="0047153B" w:rsidRPr="00DD3B87" w:rsidRDefault="0047153B" w:rsidP="0047153B">
      <w:pPr>
        <w:jc w:val="both"/>
        <w:rPr>
          <w:lang w:val="fr-FR"/>
        </w:rPr>
      </w:pPr>
      <w:r w:rsidRPr="00DD3B87">
        <w:rPr>
          <w:lang w:val="fr-FR"/>
        </w:rPr>
        <w:t xml:space="preserve">Sa surface porte comme motifs : une « hache-charrue » de </w:t>
      </w:r>
      <w:smartTag w:uri="urn:schemas-microsoft-com:office:smarttags" w:element="metricconverter">
        <w:smartTagPr>
          <w:attr w:name="ProductID" w:val="2,8 m"/>
        </w:smartTagPr>
        <w:r w:rsidRPr="00DD3B87">
          <w:rPr>
            <w:lang w:val="fr-FR"/>
          </w:rPr>
          <w:t>2,8 m</w:t>
        </w:r>
      </w:smartTag>
      <w:r w:rsidRPr="00DD3B87">
        <w:rPr>
          <w:lang w:val="fr-FR"/>
        </w:rPr>
        <w:t xml:space="preserve">, un bovin de </w:t>
      </w:r>
      <w:smartTag w:uri="urn:schemas-microsoft-com:office:smarttags" w:element="metricconverter">
        <w:smartTagPr>
          <w:attr w:name="ProductID" w:val="2 m"/>
        </w:smartTagPr>
        <w:r w:rsidRPr="00DD3B87">
          <w:rPr>
            <w:lang w:val="fr-FR"/>
          </w:rPr>
          <w:t>2 m</w:t>
        </w:r>
      </w:smartTag>
      <w:r w:rsidRPr="00DD3B87">
        <w:rPr>
          <w:lang w:val="fr-FR"/>
        </w:rPr>
        <w:t xml:space="preserve"> à l’encornure hypertrophiée.(BIB 165 p. 164 ou BIB 2199). "hache-charrue", 2,8 m de long (BIB 1738 p. 61) Représentation de </w:t>
      </w:r>
      <w:hyperlink r:id="rId6971" w:anchor="Cul_Art_TAC_T_z_cachalot" w:history="1">
        <w:r w:rsidRPr="00DD3B87">
          <w:rPr>
            <w:rStyle w:val="Hyperlink"/>
            <w:lang w:val="fr-FR"/>
          </w:rPr>
          <w:t>cachalot</w:t>
        </w:r>
      </w:hyperlink>
      <w:r w:rsidRPr="00DD3B87">
        <w:rPr>
          <w:lang w:val="fr-FR"/>
        </w:rPr>
        <w:t xml:space="preserve"> (BIB 2353) Le cachalot fait plus de 2 m (BIB 2371) </w:t>
      </w:r>
    </w:p>
    <w:p w14:paraId="10D17E8D" w14:textId="77777777" w:rsidR="0047153B" w:rsidRPr="0032190F" w:rsidRDefault="0047153B" w:rsidP="0047153B">
      <w:pPr>
        <w:rPr>
          <w:lang w:val="fr-FR"/>
        </w:rPr>
      </w:pPr>
    </w:p>
    <w:p w14:paraId="4FF0B140" w14:textId="77777777" w:rsidR="00EC6456" w:rsidRPr="0032190F" w:rsidRDefault="00EC6456" w:rsidP="00EC6456">
      <w:pPr>
        <w:pStyle w:val="Heading6"/>
      </w:pPr>
      <w:bookmarkStart w:id="2982" w:name="Sit_Locmariaquer_Menhir_demantel_quadr"/>
      <w:r w:rsidRPr="0032190F">
        <w:t>Quadrupèdes</w:t>
      </w:r>
    </w:p>
    <w:bookmarkEnd w:id="2982"/>
    <w:p w14:paraId="5FCCCFC5" w14:textId="77777777" w:rsidR="00B80D0E" w:rsidRPr="0032190F" w:rsidRDefault="00B80D0E" w:rsidP="0047153B">
      <w:pPr>
        <w:rPr>
          <w:lang w:val="fr-FR"/>
        </w:rPr>
      </w:pPr>
      <w:r w:rsidRPr="0032190F">
        <w:rPr>
          <w:lang w:val="fr-FR"/>
        </w:rPr>
        <w:lastRenderedPageBreak/>
        <w:t xml:space="preserve">Ces derniers ont </w:t>
      </w:r>
      <w:r w:rsidR="00955F7B" w:rsidRPr="0032190F">
        <w:rPr>
          <w:lang w:val="fr-FR"/>
        </w:rPr>
        <w:t>généralement</w:t>
      </w:r>
      <w:r w:rsidRPr="0032190F">
        <w:rPr>
          <w:lang w:val="fr-FR"/>
        </w:rPr>
        <w:t xml:space="preserve"> été interprétés comme des bovins domestiques (BIB 2393 p. 105)</w:t>
      </w:r>
      <w:r w:rsidR="00955F7B" w:rsidRPr="0032190F">
        <w:rPr>
          <w:lang w:val="fr-FR"/>
        </w:rPr>
        <w:t>. Pour Cassen et Vaqueros, les deux types de cornes symbolisent deux types d'espèces différentes</w:t>
      </w:r>
      <w:r w:rsidR="00D91A4E" w:rsidRPr="0032190F">
        <w:rPr>
          <w:lang w:val="fr-FR"/>
        </w:rPr>
        <w:t>. Dans les deux cas des mâles probablement sauvages</w:t>
      </w:r>
      <w:r w:rsidR="00955F7B" w:rsidRPr="0032190F">
        <w:rPr>
          <w:lang w:val="fr-FR"/>
        </w:rPr>
        <w:t xml:space="preserve"> (BIB 2393 p. 106</w:t>
      </w:r>
      <w:r w:rsidR="00D91A4E" w:rsidRPr="0032190F">
        <w:rPr>
          <w:lang w:val="fr-FR"/>
        </w:rPr>
        <w:t>, 107</w:t>
      </w:r>
      <w:r w:rsidR="00955F7B" w:rsidRPr="0032190F">
        <w:rPr>
          <w:lang w:val="fr-FR"/>
        </w:rPr>
        <w:t>)</w:t>
      </w:r>
    </w:p>
    <w:p w14:paraId="4F4BAB81" w14:textId="77777777" w:rsidR="00EC6456" w:rsidRPr="0032190F" w:rsidRDefault="00EC6456" w:rsidP="00EC6456">
      <w:pPr>
        <w:pStyle w:val="Heading7"/>
        <w:rPr>
          <w:lang w:val="fr-FR"/>
        </w:rPr>
      </w:pPr>
      <w:bookmarkStart w:id="2983" w:name="Sit_Locmariaquer_Menhir_demantel_quadr1"/>
      <w:r w:rsidRPr="0032190F">
        <w:rPr>
          <w:lang w:val="fr-FR"/>
        </w:rPr>
        <w:t>Quadrupède 1</w:t>
      </w:r>
    </w:p>
    <w:bookmarkEnd w:id="2983"/>
    <w:p w14:paraId="24FF6622" w14:textId="77777777" w:rsidR="00EC6456" w:rsidRPr="0032190F" w:rsidRDefault="00EC6456" w:rsidP="00EC6456">
      <w:pPr>
        <w:jc w:val="both"/>
        <w:rPr>
          <w:lang w:val="fr-FR"/>
        </w:rPr>
      </w:pPr>
      <w:r w:rsidRPr="0032190F">
        <w:rPr>
          <w:lang w:val="fr-FR"/>
        </w:rPr>
        <w:t>Le quadrupède 1 [Gavrinis], représenté est sauvage pour S. Cassen (comme le cachalot) est représente l'une des dernières expressions du mode de vie chasseur-cueuilleur [Mésolithique] (BIB 2371 p. 497)</w:t>
      </w:r>
    </w:p>
    <w:p w14:paraId="74FDD9E6" w14:textId="77777777" w:rsidR="00955F7B" w:rsidRPr="0032190F" w:rsidRDefault="00955F7B" w:rsidP="00EC6456">
      <w:pPr>
        <w:jc w:val="both"/>
        <w:rPr>
          <w:lang w:val="fr-FR"/>
        </w:rPr>
      </w:pPr>
      <w:r w:rsidRPr="0032190F">
        <w:rPr>
          <w:lang w:val="fr-FR"/>
        </w:rPr>
        <w:t>Un bovin (BIB 2393 p. 106)</w:t>
      </w:r>
    </w:p>
    <w:p w14:paraId="499D4B8F" w14:textId="77777777" w:rsidR="00EC6456" w:rsidRPr="0032190F" w:rsidRDefault="00EC6456" w:rsidP="00EC6456">
      <w:pPr>
        <w:jc w:val="both"/>
        <w:rPr>
          <w:lang w:val="fr-FR"/>
        </w:rPr>
      </w:pPr>
      <w:r w:rsidRPr="0032190F">
        <w:rPr>
          <w:szCs w:val="21"/>
          <w:lang w:val="fr-FR" w:eastAsia="en-GB"/>
        </w:rPr>
        <w:t>Le bovidé de Gavrinis présente un cornage curieusement ouvert en quart de cercle avant de remonter brusquement à la verticale pour s’évaser « en fleur de liseron » (Le Roux, 1984, p. 240). Ces cornes « rebroussées en lyre au sommet » (</w:t>
      </w:r>
      <w:r w:rsidRPr="0032190F">
        <w:rPr>
          <w:i/>
          <w:iCs/>
          <w:szCs w:val="21"/>
          <w:lang w:val="fr-FR" w:eastAsia="en-GB"/>
        </w:rPr>
        <w:t>id.</w:t>
      </w:r>
      <w:r w:rsidRPr="0032190F">
        <w:rPr>
          <w:szCs w:val="21"/>
          <w:lang w:val="fr-FR" w:eastAsia="en-GB"/>
        </w:rPr>
        <w:t>, 1989, p. 166) suivant une autre métaphore – et comme peuvent l’être effectivement en vue faciale, mais avec des pointes convergentes, celles de l’aurochs femelle comparées aux cornes plus droites et amples du mâle (Guintard, 1994) – ont été perçues comme l’expression maladroite d’une « perspective rudimentaire » de « la double torsion des cornes » en « représentation plane » (Le Roux, 1984, p. 240 et 241 ; 1992, p. 242) (BIB 2388)</w:t>
      </w:r>
      <w:r w:rsidRPr="0032190F">
        <w:rPr>
          <w:lang w:val="fr-FR"/>
        </w:rPr>
        <w:t xml:space="preserve"> </w:t>
      </w:r>
    </w:p>
    <w:p w14:paraId="3268824B" w14:textId="507A24EA" w:rsidR="00EC6456" w:rsidRPr="0032190F" w:rsidRDefault="00EC6456" w:rsidP="00EC6456">
      <w:pPr>
        <w:jc w:val="both"/>
        <w:rPr>
          <w:lang w:val="fr-FR"/>
        </w:rPr>
      </w:pPr>
      <w:r w:rsidRPr="0032190F">
        <w:rPr>
          <w:lang w:val="fr-FR"/>
        </w:rPr>
        <w:t xml:space="preserve">Pour E. Gaumé (2007) la terminaison des cornes "en crosse", dont la symbolique est forte, a été faite dans un deuxième temps mais correspondrait au même projet iconographique que le quadrupède. Ce dernier étant un " bovidé [ou] second caprin ?" pour E. Gaumé. Cette transformation en "crosse" fait écho à celles de </w:t>
      </w:r>
      <w:hyperlink r:id="rId6972" w:anchor="Sit_Mane_Er_Horeck" w:history="1">
        <w:r w:rsidRPr="0032190F">
          <w:rPr>
            <w:rStyle w:val="Hyperlink"/>
            <w:lang w:val="fr-FR"/>
          </w:rPr>
          <w:t>Mané-er-Hroeg</w:t>
        </w:r>
      </w:hyperlink>
      <w:r w:rsidRPr="0032190F">
        <w:rPr>
          <w:lang w:val="fr-FR"/>
        </w:rPr>
        <w:t xml:space="preserve"> (BIB 2388) </w:t>
      </w:r>
    </w:p>
    <w:p w14:paraId="6E5B4CD0" w14:textId="77777777" w:rsidR="00EC6456" w:rsidRPr="0032190F" w:rsidRDefault="00EC6456" w:rsidP="00EC6456">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9"/>
        <w:gridCol w:w="1903"/>
        <w:gridCol w:w="1976"/>
      </w:tblGrid>
      <w:tr w:rsidR="00EC6456" w14:paraId="28B7D185" w14:textId="77777777" w:rsidTr="00C35EA7">
        <w:trPr>
          <w:jc w:val="center"/>
        </w:trPr>
        <w:tc>
          <w:tcPr>
            <w:tcW w:w="1709" w:type="dxa"/>
          </w:tcPr>
          <w:p w14:paraId="3F9EB209" w14:textId="77777777" w:rsidR="00EC6456" w:rsidRPr="00C35EA7" w:rsidRDefault="00EC6456" w:rsidP="00C35EA7">
            <w:pPr>
              <w:autoSpaceDE w:val="0"/>
              <w:autoSpaceDN w:val="0"/>
              <w:adjustRightInd w:val="0"/>
              <w:jc w:val="center"/>
              <w:rPr>
                <w:szCs w:val="21"/>
                <w:lang w:eastAsia="en-GB"/>
              </w:rPr>
            </w:pPr>
            <w:r w:rsidRPr="00C35EA7">
              <w:rPr>
                <w:szCs w:val="21"/>
                <w:lang w:eastAsia="en-GB"/>
              </w:rPr>
              <w:t>espèce</w:t>
            </w:r>
          </w:p>
        </w:tc>
        <w:tc>
          <w:tcPr>
            <w:tcW w:w="1903" w:type="dxa"/>
          </w:tcPr>
          <w:p w14:paraId="4620E174" w14:textId="77777777" w:rsidR="00EC6456" w:rsidRPr="00C35EA7" w:rsidRDefault="00EC6456" w:rsidP="00C35EA7">
            <w:pPr>
              <w:autoSpaceDE w:val="0"/>
              <w:autoSpaceDN w:val="0"/>
              <w:adjustRightInd w:val="0"/>
              <w:jc w:val="center"/>
              <w:rPr>
                <w:szCs w:val="21"/>
                <w:lang w:eastAsia="en-GB"/>
              </w:rPr>
            </w:pPr>
            <w:r w:rsidRPr="00C35EA7">
              <w:rPr>
                <w:szCs w:val="21"/>
                <w:lang w:eastAsia="en-GB"/>
              </w:rPr>
              <w:t>auteurs</w:t>
            </w:r>
          </w:p>
        </w:tc>
        <w:tc>
          <w:tcPr>
            <w:tcW w:w="1976" w:type="dxa"/>
          </w:tcPr>
          <w:p w14:paraId="76760557" w14:textId="77777777" w:rsidR="00EC6456" w:rsidRPr="00C35EA7" w:rsidRDefault="00EC6456" w:rsidP="00C35EA7">
            <w:pPr>
              <w:autoSpaceDE w:val="0"/>
              <w:autoSpaceDN w:val="0"/>
              <w:adjustRightInd w:val="0"/>
              <w:jc w:val="center"/>
              <w:rPr>
                <w:szCs w:val="21"/>
                <w:lang w:eastAsia="en-GB"/>
              </w:rPr>
            </w:pPr>
            <w:r w:rsidRPr="00C35EA7">
              <w:rPr>
                <w:szCs w:val="21"/>
                <w:lang w:eastAsia="en-GB"/>
              </w:rPr>
              <w:t>ref BIB</w:t>
            </w:r>
          </w:p>
        </w:tc>
      </w:tr>
      <w:tr w:rsidR="00EC6456" w14:paraId="41BA301B" w14:textId="77777777" w:rsidTr="00C35EA7">
        <w:trPr>
          <w:jc w:val="center"/>
        </w:trPr>
        <w:tc>
          <w:tcPr>
            <w:tcW w:w="1709" w:type="dxa"/>
            <w:vAlign w:val="center"/>
          </w:tcPr>
          <w:p w14:paraId="2EED98FC" w14:textId="77777777" w:rsidR="00EC6456" w:rsidRPr="00C35EA7" w:rsidRDefault="00EC6456" w:rsidP="00C35EA7">
            <w:pPr>
              <w:autoSpaceDE w:val="0"/>
              <w:autoSpaceDN w:val="0"/>
              <w:adjustRightInd w:val="0"/>
              <w:jc w:val="center"/>
              <w:rPr>
                <w:szCs w:val="21"/>
                <w:lang w:eastAsia="en-GB"/>
              </w:rPr>
            </w:pPr>
            <w:r w:rsidRPr="00C35EA7">
              <w:rPr>
                <w:szCs w:val="21"/>
                <w:lang w:eastAsia="en-GB"/>
              </w:rPr>
              <w:t>caprin/capriné</w:t>
            </w:r>
          </w:p>
          <w:p w14:paraId="6C12C1D4" w14:textId="77777777" w:rsidR="00EC6456" w:rsidRPr="00C35EA7" w:rsidRDefault="00EC6456" w:rsidP="00C35EA7">
            <w:pPr>
              <w:autoSpaceDE w:val="0"/>
              <w:autoSpaceDN w:val="0"/>
              <w:adjustRightInd w:val="0"/>
              <w:jc w:val="center"/>
              <w:rPr>
                <w:szCs w:val="21"/>
                <w:lang w:eastAsia="en-GB"/>
              </w:rPr>
            </w:pPr>
            <w:r w:rsidRPr="00C35EA7">
              <w:rPr>
                <w:szCs w:val="21"/>
                <w:lang w:eastAsia="en-GB"/>
              </w:rPr>
              <w:t>ou</w:t>
            </w:r>
          </w:p>
          <w:p w14:paraId="26A2CA65" w14:textId="77777777" w:rsidR="00EC6456" w:rsidRPr="00C35EA7" w:rsidRDefault="00EC6456" w:rsidP="00C35EA7">
            <w:pPr>
              <w:autoSpaceDE w:val="0"/>
              <w:autoSpaceDN w:val="0"/>
              <w:adjustRightInd w:val="0"/>
              <w:jc w:val="center"/>
              <w:rPr>
                <w:szCs w:val="21"/>
                <w:lang w:eastAsia="en-GB"/>
              </w:rPr>
            </w:pPr>
            <w:r w:rsidRPr="00C35EA7">
              <w:rPr>
                <w:szCs w:val="21"/>
                <w:lang w:eastAsia="en-GB"/>
              </w:rPr>
              <w:t>bovidé</w:t>
            </w:r>
          </w:p>
        </w:tc>
        <w:tc>
          <w:tcPr>
            <w:tcW w:w="1903" w:type="dxa"/>
          </w:tcPr>
          <w:p w14:paraId="4E3B3937" w14:textId="77777777" w:rsidR="00EC6456" w:rsidRPr="00C35EA7" w:rsidRDefault="00EC6456" w:rsidP="00C35EA7">
            <w:pPr>
              <w:autoSpaceDE w:val="0"/>
              <w:autoSpaceDN w:val="0"/>
              <w:adjustRightInd w:val="0"/>
              <w:rPr>
                <w:szCs w:val="21"/>
                <w:lang w:eastAsia="en-GB"/>
              </w:rPr>
            </w:pPr>
            <w:r w:rsidRPr="00C35EA7">
              <w:rPr>
                <w:szCs w:val="21"/>
                <w:lang w:eastAsia="en-GB"/>
              </w:rPr>
              <w:t>E. Gaumé (2007)</w:t>
            </w:r>
          </w:p>
        </w:tc>
        <w:tc>
          <w:tcPr>
            <w:tcW w:w="1976" w:type="dxa"/>
          </w:tcPr>
          <w:p w14:paraId="510ED97B" w14:textId="77777777" w:rsidR="00EC6456" w:rsidRDefault="00EC6456" w:rsidP="00C35EA7">
            <w:pPr>
              <w:autoSpaceDE w:val="0"/>
              <w:autoSpaceDN w:val="0"/>
              <w:adjustRightInd w:val="0"/>
            </w:pPr>
            <w:r>
              <w:t xml:space="preserve">(BIB 2388) </w:t>
            </w:r>
          </w:p>
        </w:tc>
      </w:tr>
    </w:tbl>
    <w:p w14:paraId="1ED44F48" w14:textId="77777777" w:rsidR="00EC6456" w:rsidRDefault="00EC6456" w:rsidP="00EC6456">
      <w:pPr>
        <w:pStyle w:val="Heading7"/>
      </w:pPr>
      <w:bookmarkStart w:id="2984" w:name="Sit_Locmariaquer_Menhir_demantel_quadr2"/>
      <w:r>
        <w:t>Quadrupède 2</w:t>
      </w:r>
    </w:p>
    <w:bookmarkEnd w:id="2984"/>
    <w:p w14:paraId="51F23DF8" w14:textId="77777777" w:rsidR="00EC6456" w:rsidRPr="0032190F" w:rsidRDefault="00EC6456" w:rsidP="00EC6456">
      <w:pPr>
        <w:autoSpaceDE w:val="0"/>
        <w:autoSpaceDN w:val="0"/>
        <w:adjustRightInd w:val="0"/>
        <w:rPr>
          <w:szCs w:val="21"/>
          <w:lang w:val="fr-FR" w:eastAsia="en-GB"/>
        </w:rPr>
      </w:pPr>
      <w:r w:rsidRPr="0032190F">
        <w:rPr>
          <w:szCs w:val="21"/>
          <w:lang w:val="fr-FR" w:eastAsia="en-GB"/>
        </w:rPr>
        <w:t>Le quadrupède 2 [Table des Marchand] est identifié comme suit:</w:t>
      </w:r>
    </w:p>
    <w:p w14:paraId="55403181" w14:textId="77777777" w:rsidR="00EC6456" w:rsidRPr="0032190F" w:rsidRDefault="00EC6456" w:rsidP="00EC6456">
      <w:pPr>
        <w:autoSpaceDE w:val="0"/>
        <w:autoSpaceDN w:val="0"/>
        <w:adjustRightInd w:val="0"/>
        <w:rPr>
          <w:szCs w:val="21"/>
          <w:lang w:val="fr-FR" w:eastAsia="en-GB"/>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9"/>
        <w:gridCol w:w="2756"/>
        <w:gridCol w:w="1976"/>
      </w:tblGrid>
      <w:tr w:rsidR="00EC6456" w14:paraId="1D807854" w14:textId="77777777" w:rsidTr="00C35EA7">
        <w:trPr>
          <w:jc w:val="center"/>
        </w:trPr>
        <w:tc>
          <w:tcPr>
            <w:tcW w:w="1709" w:type="dxa"/>
          </w:tcPr>
          <w:p w14:paraId="1AB7F69C" w14:textId="77777777" w:rsidR="00EC6456" w:rsidRPr="00C35EA7" w:rsidRDefault="00EC6456" w:rsidP="00C35EA7">
            <w:pPr>
              <w:autoSpaceDE w:val="0"/>
              <w:autoSpaceDN w:val="0"/>
              <w:adjustRightInd w:val="0"/>
              <w:jc w:val="center"/>
              <w:rPr>
                <w:szCs w:val="21"/>
                <w:lang w:eastAsia="en-GB"/>
              </w:rPr>
            </w:pPr>
            <w:r w:rsidRPr="00C35EA7">
              <w:rPr>
                <w:szCs w:val="21"/>
                <w:lang w:eastAsia="en-GB"/>
              </w:rPr>
              <w:t>espèce</w:t>
            </w:r>
          </w:p>
        </w:tc>
        <w:tc>
          <w:tcPr>
            <w:tcW w:w="2756" w:type="dxa"/>
          </w:tcPr>
          <w:p w14:paraId="1E7C82DC" w14:textId="77777777" w:rsidR="00EC6456" w:rsidRPr="00C35EA7" w:rsidRDefault="00EC6456" w:rsidP="00C35EA7">
            <w:pPr>
              <w:autoSpaceDE w:val="0"/>
              <w:autoSpaceDN w:val="0"/>
              <w:adjustRightInd w:val="0"/>
              <w:jc w:val="center"/>
              <w:rPr>
                <w:szCs w:val="21"/>
                <w:lang w:eastAsia="en-GB"/>
              </w:rPr>
            </w:pPr>
            <w:r w:rsidRPr="00C35EA7">
              <w:rPr>
                <w:szCs w:val="21"/>
                <w:lang w:eastAsia="en-GB"/>
              </w:rPr>
              <w:t>auteurs</w:t>
            </w:r>
          </w:p>
        </w:tc>
        <w:tc>
          <w:tcPr>
            <w:tcW w:w="1976" w:type="dxa"/>
          </w:tcPr>
          <w:p w14:paraId="29B4F0A3" w14:textId="77777777" w:rsidR="00EC6456" w:rsidRPr="00C35EA7" w:rsidRDefault="00EC6456" w:rsidP="00C35EA7">
            <w:pPr>
              <w:autoSpaceDE w:val="0"/>
              <w:autoSpaceDN w:val="0"/>
              <w:adjustRightInd w:val="0"/>
              <w:jc w:val="center"/>
              <w:rPr>
                <w:szCs w:val="21"/>
                <w:lang w:eastAsia="en-GB"/>
              </w:rPr>
            </w:pPr>
            <w:r w:rsidRPr="00C35EA7">
              <w:rPr>
                <w:szCs w:val="21"/>
                <w:lang w:eastAsia="en-GB"/>
              </w:rPr>
              <w:t>ref BIB</w:t>
            </w:r>
          </w:p>
        </w:tc>
      </w:tr>
      <w:tr w:rsidR="00EC6456" w14:paraId="1452B6CC" w14:textId="77777777" w:rsidTr="00C35EA7">
        <w:trPr>
          <w:jc w:val="center"/>
        </w:trPr>
        <w:tc>
          <w:tcPr>
            <w:tcW w:w="1709" w:type="dxa"/>
            <w:vAlign w:val="center"/>
          </w:tcPr>
          <w:p w14:paraId="6495038F" w14:textId="77777777" w:rsidR="00EC6456" w:rsidRPr="00C35EA7" w:rsidRDefault="00EC6456" w:rsidP="00C35EA7">
            <w:pPr>
              <w:autoSpaceDE w:val="0"/>
              <w:autoSpaceDN w:val="0"/>
              <w:adjustRightInd w:val="0"/>
              <w:jc w:val="center"/>
              <w:rPr>
                <w:szCs w:val="21"/>
                <w:lang w:eastAsia="en-GB"/>
              </w:rPr>
            </w:pPr>
            <w:r w:rsidRPr="00C35EA7">
              <w:rPr>
                <w:szCs w:val="21"/>
                <w:lang w:eastAsia="en-GB"/>
              </w:rPr>
              <w:t>caprin/capriné</w:t>
            </w:r>
          </w:p>
        </w:tc>
        <w:tc>
          <w:tcPr>
            <w:tcW w:w="2756" w:type="dxa"/>
          </w:tcPr>
          <w:p w14:paraId="43B66502" w14:textId="77777777" w:rsidR="00EC6456" w:rsidRPr="00C35EA7" w:rsidRDefault="00EC6456" w:rsidP="00C35EA7">
            <w:pPr>
              <w:autoSpaceDE w:val="0"/>
              <w:autoSpaceDN w:val="0"/>
              <w:adjustRightInd w:val="0"/>
              <w:rPr>
                <w:szCs w:val="21"/>
                <w:lang w:val="fr-FR" w:eastAsia="en-GB"/>
              </w:rPr>
            </w:pPr>
            <w:r w:rsidRPr="00C35EA7">
              <w:rPr>
                <w:szCs w:val="21"/>
                <w:lang w:val="fr-FR" w:eastAsia="en-GB"/>
              </w:rPr>
              <w:t>Tresset (2005)</w:t>
            </w:r>
          </w:p>
          <w:p w14:paraId="474DD252" w14:textId="77777777" w:rsidR="00EC6456" w:rsidRPr="00C35EA7" w:rsidRDefault="00EC6456" w:rsidP="00C35EA7">
            <w:pPr>
              <w:autoSpaceDE w:val="0"/>
              <w:autoSpaceDN w:val="0"/>
              <w:adjustRightInd w:val="0"/>
              <w:rPr>
                <w:szCs w:val="21"/>
                <w:lang w:val="fr-FR" w:eastAsia="en-GB"/>
              </w:rPr>
            </w:pPr>
            <w:r w:rsidRPr="00C35EA7">
              <w:rPr>
                <w:szCs w:val="21"/>
                <w:lang w:val="fr-FR" w:eastAsia="en-GB"/>
              </w:rPr>
              <w:t>E. Gaumé (2007)</w:t>
            </w:r>
          </w:p>
          <w:p w14:paraId="0F8A7067" w14:textId="77777777" w:rsidR="00955F7B" w:rsidRPr="00C35EA7" w:rsidRDefault="00955F7B" w:rsidP="00C35EA7">
            <w:pPr>
              <w:autoSpaceDE w:val="0"/>
              <w:autoSpaceDN w:val="0"/>
              <w:adjustRightInd w:val="0"/>
              <w:rPr>
                <w:szCs w:val="21"/>
                <w:lang w:val="fr-FR" w:eastAsia="en-GB"/>
              </w:rPr>
            </w:pPr>
            <w:r w:rsidRPr="00C35EA7">
              <w:rPr>
                <w:szCs w:val="21"/>
                <w:lang w:val="fr-FR" w:eastAsia="en-GB"/>
              </w:rPr>
              <w:t>Cassen, Vaqueros (2003)</w:t>
            </w:r>
          </w:p>
        </w:tc>
        <w:tc>
          <w:tcPr>
            <w:tcW w:w="1976" w:type="dxa"/>
          </w:tcPr>
          <w:p w14:paraId="4D06E660" w14:textId="77777777" w:rsidR="00EC6456" w:rsidRPr="00C35EA7" w:rsidRDefault="00EC6456" w:rsidP="00C35EA7">
            <w:pPr>
              <w:autoSpaceDE w:val="0"/>
              <w:autoSpaceDN w:val="0"/>
              <w:adjustRightInd w:val="0"/>
              <w:rPr>
                <w:szCs w:val="21"/>
                <w:lang w:eastAsia="en-GB"/>
              </w:rPr>
            </w:pPr>
            <w:r w:rsidRPr="00C35EA7">
              <w:rPr>
                <w:szCs w:val="21"/>
                <w:lang w:eastAsia="en-GB"/>
              </w:rPr>
              <w:t>(BIB 2388)</w:t>
            </w:r>
          </w:p>
          <w:p w14:paraId="1CC0CB3E" w14:textId="77777777" w:rsidR="00EC6456" w:rsidRPr="00C35EA7" w:rsidRDefault="00EC6456" w:rsidP="00C35EA7">
            <w:pPr>
              <w:autoSpaceDE w:val="0"/>
              <w:autoSpaceDN w:val="0"/>
              <w:adjustRightInd w:val="0"/>
              <w:rPr>
                <w:szCs w:val="21"/>
                <w:lang w:eastAsia="en-GB"/>
              </w:rPr>
            </w:pPr>
            <w:r w:rsidRPr="00C35EA7">
              <w:rPr>
                <w:szCs w:val="21"/>
                <w:lang w:eastAsia="en-GB"/>
              </w:rPr>
              <w:t>(BIB 2388)</w:t>
            </w:r>
          </w:p>
          <w:p w14:paraId="2B41BF40" w14:textId="77777777" w:rsidR="00955F7B" w:rsidRPr="00C35EA7" w:rsidRDefault="00955F7B" w:rsidP="00C35EA7">
            <w:pPr>
              <w:autoSpaceDE w:val="0"/>
              <w:autoSpaceDN w:val="0"/>
              <w:adjustRightInd w:val="0"/>
              <w:rPr>
                <w:szCs w:val="21"/>
                <w:lang w:eastAsia="en-GB"/>
              </w:rPr>
            </w:pPr>
            <w:r w:rsidRPr="00C35EA7">
              <w:rPr>
                <w:szCs w:val="21"/>
                <w:lang w:eastAsia="en-GB"/>
              </w:rPr>
              <w:t>(BIB 2393 p. 106)</w:t>
            </w:r>
          </w:p>
        </w:tc>
      </w:tr>
      <w:tr w:rsidR="00EC6456" w14:paraId="21FFC533" w14:textId="77777777" w:rsidTr="00C35EA7">
        <w:trPr>
          <w:jc w:val="center"/>
        </w:trPr>
        <w:tc>
          <w:tcPr>
            <w:tcW w:w="1709" w:type="dxa"/>
            <w:vAlign w:val="center"/>
          </w:tcPr>
          <w:p w14:paraId="443B5A98" w14:textId="77777777" w:rsidR="00EC6456" w:rsidRPr="00C35EA7" w:rsidRDefault="00EC6456" w:rsidP="00C35EA7">
            <w:pPr>
              <w:autoSpaceDE w:val="0"/>
              <w:autoSpaceDN w:val="0"/>
              <w:adjustRightInd w:val="0"/>
              <w:jc w:val="center"/>
              <w:rPr>
                <w:szCs w:val="21"/>
                <w:lang w:eastAsia="en-GB"/>
              </w:rPr>
            </w:pPr>
            <w:r w:rsidRPr="00C35EA7">
              <w:rPr>
                <w:szCs w:val="21"/>
                <w:lang w:eastAsia="en-GB"/>
              </w:rPr>
              <w:t>bovidé</w:t>
            </w:r>
          </w:p>
        </w:tc>
        <w:tc>
          <w:tcPr>
            <w:tcW w:w="2756" w:type="dxa"/>
          </w:tcPr>
          <w:p w14:paraId="340F52AF" w14:textId="77777777" w:rsidR="00EC6456" w:rsidRPr="00C35EA7" w:rsidRDefault="00EC6456" w:rsidP="00C35EA7">
            <w:pPr>
              <w:autoSpaceDE w:val="0"/>
              <w:autoSpaceDN w:val="0"/>
              <w:adjustRightInd w:val="0"/>
              <w:rPr>
                <w:szCs w:val="21"/>
                <w:lang w:eastAsia="en-GB"/>
              </w:rPr>
            </w:pPr>
            <w:r w:rsidRPr="00C35EA7">
              <w:rPr>
                <w:szCs w:val="21"/>
                <w:lang w:eastAsia="en-GB"/>
              </w:rPr>
              <w:t>Abelanet (1986)</w:t>
            </w:r>
          </w:p>
        </w:tc>
        <w:tc>
          <w:tcPr>
            <w:tcW w:w="1976" w:type="dxa"/>
          </w:tcPr>
          <w:p w14:paraId="4AE3D8C4" w14:textId="77777777" w:rsidR="00EC6456" w:rsidRPr="00C35EA7" w:rsidRDefault="00EC6456" w:rsidP="00C35EA7">
            <w:pPr>
              <w:autoSpaceDE w:val="0"/>
              <w:autoSpaceDN w:val="0"/>
              <w:adjustRightInd w:val="0"/>
              <w:rPr>
                <w:szCs w:val="21"/>
                <w:lang w:eastAsia="en-GB"/>
              </w:rPr>
            </w:pPr>
            <w:r>
              <w:t>(BIB 1738 p. 61)</w:t>
            </w:r>
          </w:p>
        </w:tc>
      </w:tr>
    </w:tbl>
    <w:p w14:paraId="6C3D01E0" w14:textId="77777777" w:rsidR="00EC6456" w:rsidRDefault="00EC6456" w:rsidP="00EC6456"/>
    <w:p w14:paraId="7B7DF218" w14:textId="77777777" w:rsidR="00955F7B" w:rsidRPr="0032190F" w:rsidRDefault="00955F7B" w:rsidP="00EC6456">
      <w:pPr>
        <w:rPr>
          <w:lang w:val="fr-FR"/>
        </w:rPr>
      </w:pPr>
      <w:r w:rsidRPr="0032190F">
        <w:rPr>
          <w:lang w:val="fr-FR"/>
        </w:rPr>
        <w:t>Un caprin (BIB 2393 p. 106)</w:t>
      </w:r>
      <w:r w:rsidR="00D91A4E" w:rsidRPr="0032190F">
        <w:rPr>
          <w:lang w:val="fr-FR"/>
        </w:rPr>
        <w:t xml:space="preserve"> un bélier (BIB 2393 </w:t>
      </w:r>
      <w:r w:rsidR="00861569" w:rsidRPr="0032190F">
        <w:rPr>
          <w:lang w:val="fr-FR"/>
        </w:rPr>
        <w:t xml:space="preserve">p. 116 et </w:t>
      </w:r>
      <w:r w:rsidR="00D91A4E" w:rsidRPr="0032190F">
        <w:rPr>
          <w:lang w:val="fr-FR"/>
        </w:rPr>
        <w:t>fig. 9)</w:t>
      </w:r>
    </w:p>
    <w:p w14:paraId="29BD8F83" w14:textId="77777777" w:rsidR="00C34E58" w:rsidRPr="0032190F" w:rsidRDefault="00C34E58" w:rsidP="00EC6456">
      <w:pPr>
        <w:rPr>
          <w:lang w:val="fr-FR"/>
        </w:rPr>
      </w:pPr>
    </w:p>
    <w:p w14:paraId="683753C1" w14:textId="77777777" w:rsidR="00C34E58" w:rsidRPr="0032190F" w:rsidRDefault="00C34E58" w:rsidP="00EC6456">
      <w:pPr>
        <w:rPr>
          <w:lang w:val="fr-FR"/>
        </w:rPr>
      </w:pPr>
      <w:r w:rsidRPr="0032190F">
        <w:rPr>
          <w:lang w:val="fr-FR"/>
        </w:rPr>
        <w:t>Les sabots du quadurpède sont en fait des pieds d'homme et renverrai à des pratiques chamaniques (BIB 2393 p. 114)</w:t>
      </w:r>
    </w:p>
    <w:p w14:paraId="2D94F1AD" w14:textId="77777777" w:rsidR="00955F7B" w:rsidRPr="0032190F" w:rsidRDefault="00955F7B" w:rsidP="00EC6456">
      <w:pPr>
        <w:rPr>
          <w:lang w:val="fr-FR"/>
        </w:rPr>
      </w:pPr>
    </w:p>
    <w:p w14:paraId="4608362A" w14:textId="77777777" w:rsidR="00955F7B" w:rsidRPr="0032190F" w:rsidRDefault="00955F7B" w:rsidP="00955F7B">
      <w:pPr>
        <w:pStyle w:val="Heading6"/>
      </w:pPr>
      <w:bookmarkStart w:id="2985" w:name="Sit_Locmariaquer_Menhir_demantel_crosse"/>
      <w:r w:rsidRPr="0032190F">
        <w:t>Crosse</w:t>
      </w:r>
    </w:p>
    <w:bookmarkEnd w:id="2985"/>
    <w:p w14:paraId="4412CB90" w14:textId="77777777" w:rsidR="00955F7B" w:rsidRPr="0032190F" w:rsidRDefault="00955F7B" w:rsidP="00955F7B">
      <w:pPr>
        <w:jc w:val="both"/>
        <w:rPr>
          <w:lang w:val="fr-FR"/>
        </w:rPr>
      </w:pPr>
      <w:r w:rsidRPr="0032190F">
        <w:rPr>
          <w:lang w:val="fr-FR"/>
        </w:rPr>
        <w:t>Une crosse [Table des Marchands] est tangente au tranchant de la hache, mais une seconde crosse plus petite, également traitée par tracé unique en creux, était détectée « sous » la lame polie, une lame polie qui elle-même était le résultat d’une reprise d’une forme antérieure plus étroite. Et pour compléter le tableau, une quatrième crosse était révélée en lieu et place de la seconde « virgule », dans la partie inférieure de la stèle, découvrant une forme en point d’interrogation totalement inattendue, cette fois gravée en champlevé. L'état très dégradé de cette dernière s'explique par l'action des vents avant la fermeture de la chambre (BIB 2392 p. 203)</w:t>
      </w:r>
    </w:p>
    <w:p w14:paraId="20183924" w14:textId="77777777" w:rsidR="00955F7B" w:rsidRPr="0032190F" w:rsidRDefault="00955F7B" w:rsidP="00955F7B">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63"/>
        <w:gridCol w:w="1222"/>
        <w:gridCol w:w="1222"/>
        <w:gridCol w:w="1222"/>
      </w:tblGrid>
      <w:tr w:rsidR="00955F7B" w14:paraId="2C523738" w14:textId="77777777" w:rsidTr="00C35EA7">
        <w:trPr>
          <w:jc w:val="center"/>
        </w:trPr>
        <w:tc>
          <w:tcPr>
            <w:tcW w:w="763" w:type="dxa"/>
          </w:tcPr>
          <w:p w14:paraId="5C54EE25" w14:textId="77777777" w:rsidR="00955F7B" w:rsidRPr="00C35EA7" w:rsidRDefault="00955F7B" w:rsidP="00C35EA7">
            <w:pPr>
              <w:jc w:val="both"/>
              <w:rPr>
                <w:lang w:val="fr-FR"/>
              </w:rPr>
            </w:pPr>
          </w:p>
        </w:tc>
        <w:tc>
          <w:tcPr>
            <w:tcW w:w="1222" w:type="dxa"/>
          </w:tcPr>
          <w:p w14:paraId="4140FA00" w14:textId="77777777" w:rsidR="00955F7B" w:rsidRDefault="00955F7B" w:rsidP="00C35EA7">
            <w:pPr>
              <w:jc w:val="both"/>
            </w:pPr>
            <w:r>
              <w:t>superp. 1</w:t>
            </w:r>
          </w:p>
        </w:tc>
        <w:tc>
          <w:tcPr>
            <w:tcW w:w="1222" w:type="dxa"/>
          </w:tcPr>
          <w:p w14:paraId="74C3B5CD" w14:textId="77777777" w:rsidR="00955F7B" w:rsidRDefault="00955F7B" w:rsidP="00C35EA7">
            <w:pPr>
              <w:jc w:val="both"/>
            </w:pPr>
            <w:r>
              <w:t>superp. 2</w:t>
            </w:r>
          </w:p>
        </w:tc>
        <w:tc>
          <w:tcPr>
            <w:tcW w:w="1222" w:type="dxa"/>
          </w:tcPr>
          <w:p w14:paraId="13227794" w14:textId="77777777" w:rsidR="00955F7B" w:rsidRDefault="00955F7B" w:rsidP="00C35EA7">
            <w:pPr>
              <w:jc w:val="both"/>
            </w:pPr>
            <w:r>
              <w:t>superp. 3</w:t>
            </w:r>
          </w:p>
        </w:tc>
      </w:tr>
      <w:tr w:rsidR="00955F7B" w14:paraId="720FB8B8" w14:textId="77777777" w:rsidTr="00C35EA7">
        <w:trPr>
          <w:jc w:val="center"/>
        </w:trPr>
        <w:tc>
          <w:tcPr>
            <w:tcW w:w="763" w:type="dxa"/>
          </w:tcPr>
          <w:p w14:paraId="691D19A3" w14:textId="77777777" w:rsidR="00955F7B" w:rsidRDefault="00955F7B" w:rsidP="00C35EA7">
            <w:pPr>
              <w:jc w:val="both"/>
            </w:pPr>
            <w:r>
              <w:t>sur</w:t>
            </w:r>
          </w:p>
        </w:tc>
        <w:tc>
          <w:tcPr>
            <w:tcW w:w="1222" w:type="dxa"/>
          </w:tcPr>
          <w:p w14:paraId="1C6D6832" w14:textId="77777777" w:rsidR="00955F7B" w:rsidRDefault="00955F7B" w:rsidP="00C35EA7">
            <w:pPr>
              <w:jc w:val="both"/>
            </w:pPr>
            <w:r>
              <w:t>crosse (a)</w:t>
            </w:r>
          </w:p>
        </w:tc>
        <w:tc>
          <w:tcPr>
            <w:tcW w:w="1222" w:type="dxa"/>
          </w:tcPr>
          <w:p w14:paraId="2C4301CF" w14:textId="77777777" w:rsidR="00955F7B" w:rsidRDefault="00955F7B" w:rsidP="00C35EA7">
            <w:pPr>
              <w:jc w:val="both"/>
            </w:pPr>
            <w:r>
              <w:t>crosse (b)</w:t>
            </w:r>
          </w:p>
        </w:tc>
        <w:tc>
          <w:tcPr>
            <w:tcW w:w="1222" w:type="dxa"/>
          </w:tcPr>
          <w:p w14:paraId="21A92C28" w14:textId="77777777" w:rsidR="00955F7B" w:rsidRDefault="00955F7B" w:rsidP="00C35EA7">
            <w:pPr>
              <w:jc w:val="both"/>
            </w:pPr>
            <w:r>
              <w:t>crosse (c)</w:t>
            </w:r>
          </w:p>
        </w:tc>
      </w:tr>
      <w:tr w:rsidR="00955F7B" w14:paraId="357134AE" w14:textId="77777777" w:rsidTr="00C35EA7">
        <w:trPr>
          <w:jc w:val="center"/>
        </w:trPr>
        <w:tc>
          <w:tcPr>
            <w:tcW w:w="763" w:type="dxa"/>
          </w:tcPr>
          <w:p w14:paraId="602E61E7" w14:textId="77777777" w:rsidR="00955F7B" w:rsidRDefault="00955F7B" w:rsidP="00C35EA7">
            <w:pPr>
              <w:jc w:val="both"/>
            </w:pPr>
            <w:r>
              <w:t>sous</w:t>
            </w:r>
          </w:p>
        </w:tc>
        <w:tc>
          <w:tcPr>
            <w:tcW w:w="1222" w:type="dxa"/>
          </w:tcPr>
          <w:p w14:paraId="6E6ECCE2" w14:textId="77777777" w:rsidR="00955F7B" w:rsidRDefault="00955F7B" w:rsidP="00C35EA7">
            <w:pPr>
              <w:jc w:val="both"/>
            </w:pPr>
            <w:r>
              <w:t xml:space="preserve">hache </w:t>
            </w:r>
          </w:p>
        </w:tc>
        <w:tc>
          <w:tcPr>
            <w:tcW w:w="1222" w:type="dxa"/>
          </w:tcPr>
          <w:p w14:paraId="2BB6DE82" w14:textId="77777777" w:rsidR="00955F7B" w:rsidRDefault="00955F7B" w:rsidP="00C35EA7">
            <w:pPr>
              <w:jc w:val="both"/>
            </w:pPr>
            <w:r>
              <w:t>hache</w:t>
            </w:r>
          </w:p>
        </w:tc>
        <w:tc>
          <w:tcPr>
            <w:tcW w:w="1222" w:type="dxa"/>
          </w:tcPr>
          <w:p w14:paraId="2182E3FD" w14:textId="77777777" w:rsidR="00955F7B" w:rsidRDefault="00955F7B" w:rsidP="00C35EA7">
            <w:pPr>
              <w:jc w:val="both"/>
            </w:pPr>
            <w:r>
              <w:t>hache</w:t>
            </w:r>
          </w:p>
        </w:tc>
      </w:tr>
    </w:tbl>
    <w:p w14:paraId="52FED3E5" w14:textId="77777777" w:rsidR="00955F7B" w:rsidRPr="0032190F" w:rsidRDefault="00955F7B" w:rsidP="00955F7B">
      <w:pPr>
        <w:jc w:val="both"/>
        <w:rPr>
          <w:lang w:val="fr-FR"/>
        </w:rPr>
      </w:pPr>
      <w:r w:rsidRPr="0032190F">
        <w:rPr>
          <w:lang w:val="fr-FR"/>
        </w:rPr>
        <w:t>(BIB 2392 p. 203, a-c: numéro des gravures)</w:t>
      </w:r>
    </w:p>
    <w:p w14:paraId="1513EC7C" w14:textId="77777777" w:rsidR="00D91A4E" w:rsidRPr="0032190F" w:rsidRDefault="00D91A4E" w:rsidP="00955F7B">
      <w:pPr>
        <w:jc w:val="both"/>
        <w:rPr>
          <w:lang w:val="fr-FR"/>
        </w:rPr>
      </w:pPr>
    </w:p>
    <w:p w14:paraId="386400ED" w14:textId="77777777" w:rsidR="00D91A4E" w:rsidRPr="0032190F" w:rsidRDefault="00D91A4E" w:rsidP="00955F7B">
      <w:pPr>
        <w:jc w:val="both"/>
        <w:rPr>
          <w:lang w:val="fr-FR"/>
        </w:rPr>
      </w:pPr>
      <w:r w:rsidRPr="0032190F">
        <w:rPr>
          <w:lang w:val="fr-FR"/>
        </w:rPr>
        <w:t>Interprétée comme un baton de jet, une arme courante des chasseurs-cueuilleurs (BIB 2393 p. 108)</w:t>
      </w:r>
    </w:p>
    <w:p w14:paraId="6F84608E" w14:textId="77777777" w:rsidR="00955F7B" w:rsidRPr="0032190F" w:rsidRDefault="00955F7B" w:rsidP="00EC6456">
      <w:pPr>
        <w:rPr>
          <w:lang w:val="fr-FR"/>
        </w:rPr>
      </w:pPr>
    </w:p>
    <w:p w14:paraId="44792D55" w14:textId="77777777" w:rsidR="00EC6456" w:rsidRPr="0032190F" w:rsidRDefault="00EC6456" w:rsidP="00EC6456">
      <w:pPr>
        <w:pStyle w:val="Heading6"/>
      </w:pPr>
      <w:bookmarkStart w:id="2986" w:name="Sit_Locmariaquer_Menhir_demantel_hache"/>
      <w:r w:rsidRPr="0032190F">
        <w:t>Hache</w:t>
      </w:r>
    </w:p>
    <w:bookmarkEnd w:id="2986"/>
    <w:p w14:paraId="77CCF88E" w14:textId="77777777" w:rsidR="00EC6456" w:rsidRPr="0032190F" w:rsidRDefault="00EC6456" w:rsidP="00EC6456">
      <w:pPr>
        <w:jc w:val="both"/>
        <w:rPr>
          <w:lang w:val="fr-FR"/>
        </w:rPr>
      </w:pPr>
      <w:r w:rsidRPr="0032190F">
        <w:rPr>
          <w:lang w:val="fr-FR"/>
        </w:rPr>
        <w:t>La base du manche de la grande hache gravée [Table des Marchands], qui comprend une «lanière» de maintien, a été réexaminée en revenant sur une anomalie déjà visible sur notre ancien levé. Son tracé curviligne, en effet, outrepasse le manche (BIB 2278 p. 886)</w:t>
      </w:r>
    </w:p>
    <w:p w14:paraId="0D686842" w14:textId="77777777" w:rsidR="00EC6456" w:rsidRPr="0032190F" w:rsidRDefault="00EC6456" w:rsidP="00EC6456">
      <w:pPr>
        <w:jc w:val="both"/>
        <w:rPr>
          <w:lang w:val="fr-FR"/>
        </w:rPr>
      </w:pPr>
    </w:p>
    <w:p w14:paraId="79746B70" w14:textId="77777777" w:rsidR="00861569" w:rsidRPr="0032190F" w:rsidRDefault="00861569" w:rsidP="00647EA0">
      <w:pPr>
        <w:pStyle w:val="Heading5"/>
      </w:pPr>
      <w:r w:rsidRPr="0032190F">
        <w:t>Interprétation</w:t>
      </w:r>
    </w:p>
    <w:p w14:paraId="024AA220" w14:textId="77777777" w:rsidR="00861569" w:rsidRPr="0032190F" w:rsidRDefault="00861569" w:rsidP="00AF1E78">
      <w:pPr>
        <w:jc w:val="both"/>
        <w:rPr>
          <w:lang w:val="fr-FR"/>
        </w:rPr>
      </w:pPr>
      <w:r w:rsidRPr="0032190F">
        <w:rPr>
          <w:lang w:val="fr-FR"/>
        </w:rPr>
        <w:t>Pour Cassen et Vaqueros le programme iconographique du Ménhir démantelé montre "une coalition de laquelle, en première ligne, s'est distingué le couple de la hache tonnante et du bélier percutant, juste devançant l'autre couple énonçant la crosse assomante et le taureau perforant" coalition mobilisée contre "le monstre marin, l'étranger [le cachalot]" (BIB 2393 p. 116)</w:t>
      </w:r>
    </w:p>
    <w:p w14:paraId="043A519D" w14:textId="77777777" w:rsidR="0020099B" w:rsidRPr="0032190F" w:rsidRDefault="0020099B" w:rsidP="00242C0F">
      <w:pPr>
        <w:jc w:val="both"/>
        <w:rPr>
          <w:lang w:val="fr-FR"/>
        </w:rPr>
      </w:pPr>
    </w:p>
    <w:p w14:paraId="4C59990D" w14:textId="0EEA8C4B" w:rsidR="0020099B" w:rsidRPr="0032190F" w:rsidRDefault="00DD3B87" w:rsidP="0020099B">
      <w:pPr>
        <w:pStyle w:val="Heading3"/>
        <w:rPr>
          <w:lang w:eastAsia="en-GB"/>
        </w:rPr>
      </w:pPr>
      <w:r>
        <w:rPr>
          <w:lang w:eastAsia="en-GB"/>
        </w:rPr>
        <w:t>d</w:t>
      </w:r>
      <w:r w:rsidR="0020099B" w:rsidRPr="0032190F">
        <w:rPr>
          <w:lang w:eastAsia="en-GB"/>
        </w:rPr>
        <w:t>émantelement</w:t>
      </w:r>
    </w:p>
    <w:p w14:paraId="24516E38" w14:textId="4A6A8B12" w:rsidR="008F5575" w:rsidRPr="0032190F" w:rsidRDefault="0020099B" w:rsidP="00242C0F">
      <w:pPr>
        <w:jc w:val="both"/>
        <w:rPr>
          <w:lang w:val="fr-FR"/>
        </w:rPr>
      </w:pPr>
      <w:r w:rsidRPr="0032190F">
        <w:rPr>
          <w:lang w:val="fr-FR"/>
        </w:rPr>
        <w:t xml:space="preserve">Il semble qu’une partie des évènements conduisant à l’enlèvement des menhirs soit à dater du </w:t>
      </w:r>
      <w:hyperlink r:id="rId6973" w:anchor="Cul_Castellic" w:history="1">
        <w:r w:rsidRPr="0032190F">
          <w:rPr>
            <w:rStyle w:val="Hyperlink"/>
            <w:lang w:val="fr-FR"/>
          </w:rPr>
          <w:t>Castellic</w:t>
        </w:r>
      </w:hyperlink>
      <w:r w:rsidRPr="0032190F">
        <w:rPr>
          <w:lang w:val="fr-FR"/>
        </w:rPr>
        <w:t xml:space="preserve"> (4500-4100 av. J.-C.), sans qu’il soit possible de préciser un meilleur choix dans la périodisation interne proposée pour cette culture céramique. (BIB 2389)</w:t>
      </w:r>
    </w:p>
    <w:p w14:paraId="62FE111D" w14:textId="77777777" w:rsidR="00603C68" w:rsidRPr="0032190F" w:rsidRDefault="00603C68" w:rsidP="00426FF9">
      <w:pPr>
        <w:pStyle w:val="Heading1"/>
      </w:pPr>
      <w:r w:rsidRPr="0032190F">
        <w:br/>
      </w:r>
      <w:bookmarkStart w:id="2987" w:name="Sit_Er_Lannic"/>
      <w:r w:rsidRPr="0032190F">
        <w:t>ER LANNIC</w:t>
      </w:r>
      <w:bookmarkEnd w:id="2987"/>
    </w:p>
    <w:p w14:paraId="47E37D45" w14:textId="77777777" w:rsidR="001D7DA7" w:rsidRPr="001323B4" w:rsidRDefault="001D7DA7" w:rsidP="00242C0F">
      <w:pPr>
        <w:jc w:val="both"/>
        <w:rPr>
          <w:sz w:val="20"/>
          <w:lang w:val="fr-FR"/>
        </w:rPr>
      </w:pPr>
      <w:r w:rsidRPr="001323B4">
        <w:rPr>
          <w:sz w:val="20"/>
          <w:lang w:val="fr-FR"/>
        </w:rPr>
        <w:t>Er-Lannic</w:t>
      </w:r>
    </w:p>
    <w:p w14:paraId="7D49A3F1" w14:textId="77777777" w:rsidR="001D7DA7" w:rsidRPr="0032190F" w:rsidRDefault="001D7DA7" w:rsidP="00242C0F">
      <w:pPr>
        <w:jc w:val="both"/>
        <w:rPr>
          <w:lang w:val="fr-FR"/>
        </w:rPr>
      </w:pPr>
    </w:p>
    <w:p w14:paraId="0D2359A0" w14:textId="0025F1C8" w:rsidR="0020099B" w:rsidRPr="0032190F" w:rsidRDefault="003B0413" w:rsidP="003B0413">
      <w:pPr>
        <w:jc w:val="both"/>
        <w:rPr>
          <w:lang w:val="fr-FR"/>
        </w:rPr>
      </w:pPr>
      <w:r w:rsidRPr="0032190F">
        <w:rPr>
          <w:lang w:val="fr-FR"/>
        </w:rPr>
        <w:t xml:space="preserve">Er-Lannic (Arzon, </w:t>
      </w:r>
      <w:r w:rsidR="001D7DA7" w:rsidRPr="0032190F">
        <w:rPr>
          <w:lang w:val="fr-FR"/>
        </w:rPr>
        <w:t>Morbihan</w:t>
      </w:r>
      <w:r w:rsidRPr="0032190F">
        <w:rPr>
          <w:lang w:val="fr-FR"/>
        </w:rPr>
        <w:t>)</w:t>
      </w:r>
      <w:r w:rsidR="001D7DA7" w:rsidRPr="0032190F">
        <w:rPr>
          <w:lang w:val="fr-FR"/>
        </w:rPr>
        <w:t xml:space="preserve">. </w:t>
      </w:r>
      <w:r w:rsidR="00603C68" w:rsidRPr="0032190F">
        <w:rPr>
          <w:lang w:val="fr-FR"/>
        </w:rPr>
        <w:t xml:space="preserve">Hémicylce </w:t>
      </w:r>
      <w:r w:rsidR="0021646B" w:rsidRPr="0032190F">
        <w:rPr>
          <w:lang w:val="fr-FR"/>
        </w:rPr>
        <w:t>d'une trentaine de</w:t>
      </w:r>
      <w:r w:rsidR="00603C68" w:rsidRPr="0032190F">
        <w:rPr>
          <w:lang w:val="fr-FR"/>
        </w:rPr>
        <w:t xml:space="preserve"> menhirs [cromlech] en ortho-gneiss</w:t>
      </w:r>
      <w:r w:rsidR="0021646B" w:rsidRPr="0032190F">
        <w:rPr>
          <w:lang w:val="fr-FR"/>
        </w:rPr>
        <w:t>. Ce cercle est constamment immérgé</w:t>
      </w:r>
      <w:r w:rsidR="00603C68" w:rsidRPr="0032190F">
        <w:rPr>
          <w:lang w:val="fr-FR"/>
        </w:rPr>
        <w:t xml:space="preserve"> (BIB 2393 p. 97)</w:t>
      </w:r>
      <w:r w:rsidRPr="0032190F">
        <w:rPr>
          <w:lang w:val="fr-FR"/>
        </w:rPr>
        <w:t xml:space="preserve"> </w:t>
      </w:r>
      <w:r w:rsidR="00BB5E84" w:rsidRPr="0032190F">
        <w:rPr>
          <w:lang w:val="fr-FR"/>
        </w:rPr>
        <w:t>représentation de hache (BIB 2278 fig. 14)</w:t>
      </w:r>
      <w:r w:rsidR="001D7DA7" w:rsidRPr="0032190F">
        <w:rPr>
          <w:lang w:val="fr-FR"/>
        </w:rPr>
        <w:t xml:space="preserve"> Attribué au </w:t>
      </w:r>
      <w:hyperlink r:id="rId6974" w:anchor="Cul_Castellic" w:history="1">
        <w:r w:rsidR="001D7DA7" w:rsidRPr="0032190F">
          <w:rPr>
            <w:rStyle w:val="Hyperlink"/>
            <w:lang w:val="fr-FR"/>
          </w:rPr>
          <w:t>Castellic</w:t>
        </w:r>
      </w:hyperlink>
      <w:r w:rsidR="001D7DA7" w:rsidRPr="0032190F">
        <w:rPr>
          <w:lang w:val="fr-FR"/>
        </w:rPr>
        <w:t xml:space="preserve"> (BIB 69 p. 660)</w:t>
      </w:r>
      <w:r w:rsidRPr="0032190F">
        <w:rPr>
          <w:lang w:val="fr-FR"/>
        </w:rPr>
        <w:t xml:space="preserve"> C'est la plus importante concentration de </w:t>
      </w:r>
      <w:hyperlink r:id="rId6975" w:anchor="Cul_Chasseen_cer_vase_support" w:history="1">
        <w:r w:rsidR="00FE742C" w:rsidRPr="00FE742C">
          <w:rPr>
            <w:rStyle w:val="Hyperlink"/>
            <w:lang w:val="fr-FR"/>
          </w:rPr>
          <w:t>vase-suppor</w:t>
        </w:r>
        <w:r w:rsidR="00FE742C">
          <w:rPr>
            <w:rStyle w:val="Hyperlink"/>
            <w:lang w:val="fr-FR"/>
          </w:rPr>
          <w:t>ts</w:t>
        </w:r>
      </w:hyperlink>
      <w:r w:rsidRPr="0032190F">
        <w:rPr>
          <w:lang w:val="fr-FR"/>
        </w:rPr>
        <w:t xml:space="preserve">: </w:t>
      </w:r>
      <w:r w:rsidR="004B7F94" w:rsidRPr="0032190F">
        <w:rPr>
          <w:lang w:val="fr-FR"/>
        </w:rPr>
        <w:t>1</w:t>
      </w:r>
      <w:r w:rsidRPr="0032190F">
        <w:rPr>
          <w:lang w:val="fr-FR"/>
        </w:rPr>
        <w:t>62 fragments dont 76 individus</w:t>
      </w:r>
      <w:r w:rsidR="004B7F94" w:rsidRPr="0032190F">
        <w:rPr>
          <w:lang w:val="fr-FR"/>
        </w:rPr>
        <w:t xml:space="preserve"> </w:t>
      </w:r>
      <w:r w:rsidRPr="0032190F">
        <w:rPr>
          <w:lang w:val="fr-FR"/>
        </w:rPr>
        <w:t>publiés (Z</w:t>
      </w:r>
      <w:r w:rsidR="004B7F94" w:rsidRPr="0032190F">
        <w:rPr>
          <w:lang w:val="fr-FR"/>
        </w:rPr>
        <w:t>. Le Rouzic) (BIB 2473)</w:t>
      </w:r>
    </w:p>
    <w:p w14:paraId="20321962" w14:textId="77777777" w:rsidR="00BB5E84" w:rsidRPr="0032190F" w:rsidRDefault="00BB5E84" w:rsidP="00242C0F">
      <w:pPr>
        <w:jc w:val="both"/>
        <w:rPr>
          <w:lang w:val="fr-FR"/>
        </w:rPr>
      </w:pPr>
    </w:p>
    <w:p w14:paraId="3D04784D" w14:textId="77777777" w:rsidR="009B7F3B" w:rsidRPr="0032190F" w:rsidRDefault="009B7F3B" w:rsidP="00426FF9">
      <w:pPr>
        <w:pStyle w:val="Heading1"/>
      </w:pPr>
      <w:bookmarkStart w:id="2988" w:name="Sit_Mane_Rutual"/>
      <w:r w:rsidRPr="0032190F">
        <w:t>MANE RUTUAL</w:t>
      </w:r>
      <w:bookmarkEnd w:id="2988"/>
    </w:p>
    <w:p w14:paraId="6F88088C" w14:textId="77777777" w:rsidR="009B7F3B" w:rsidRPr="00DD3B87" w:rsidRDefault="008905C8" w:rsidP="00242C0F">
      <w:pPr>
        <w:jc w:val="both"/>
        <w:rPr>
          <w:i/>
          <w:sz w:val="20"/>
          <w:lang w:val="fr-FR"/>
        </w:rPr>
      </w:pPr>
      <w:r w:rsidRPr="00DD3B87">
        <w:rPr>
          <w:i/>
          <w:sz w:val="20"/>
          <w:lang w:val="fr-FR"/>
        </w:rPr>
        <w:t>Mané-Rutual</w:t>
      </w:r>
    </w:p>
    <w:p w14:paraId="50BCD640" w14:textId="77777777" w:rsidR="008905C8" w:rsidRPr="0032190F" w:rsidRDefault="008905C8" w:rsidP="00242C0F">
      <w:pPr>
        <w:jc w:val="both"/>
        <w:rPr>
          <w:lang w:val="fr-FR"/>
        </w:rPr>
      </w:pPr>
    </w:p>
    <w:p w14:paraId="77742499" w14:textId="3A823B80" w:rsidR="00D21BEA" w:rsidRPr="0032190F" w:rsidRDefault="000051B1" w:rsidP="00D21BEA">
      <w:pPr>
        <w:jc w:val="both"/>
        <w:rPr>
          <w:lang w:val="fr-FR"/>
        </w:rPr>
      </w:pPr>
      <w:r w:rsidRPr="0032190F">
        <w:rPr>
          <w:lang w:val="fr-FR"/>
        </w:rPr>
        <w:t xml:space="preserve">Mané Rutual (Locmariaquer, Morbihan) </w:t>
      </w:r>
      <w:hyperlink r:id="rId6976" w:anchor="Cul_Megalith_Atlantique" w:history="1">
        <w:r w:rsidR="00DC5D96" w:rsidRPr="0032190F">
          <w:rPr>
            <w:rStyle w:val="Hyperlink"/>
            <w:lang w:val="fr-FR"/>
          </w:rPr>
          <w:t>mégalithisme atlantique</w:t>
        </w:r>
      </w:hyperlink>
      <w:r w:rsidR="00B95C75" w:rsidRPr="0032190F">
        <w:rPr>
          <w:lang w:val="fr-FR"/>
        </w:rPr>
        <w:t>,</w:t>
      </w:r>
      <w:r w:rsidR="00DC5D96" w:rsidRPr="0032190F">
        <w:rPr>
          <w:lang w:val="fr-FR"/>
        </w:rPr>
        <w:t xml:space="preserve"> </w:t>
      </w:r>
      <w:hyperlink r:id="rId6977" w:anchor="Cul_Megalithisme_t_dolmen_couloir" w:history="1">
        <w:r w:rsidR="00B95C75" w:rsidRPr="0032190F">
          <w:rPr>
            <w:rStyle w:val="Hyperlink"/>
            <w:lang w:val="fr-FR"/>
          </w:rPr>
          <w:t>tombe à couloir</w:t>
        </w:r>
      </w:hyperlink>
      <w:r w:rsidR="00DC5D96" w:rsidRPr="0032190F">
        <w:rPr>
          <w:lang w:val="fr-FR"/>
        </w:rPr>
        <w:t xml:space="preserve"> </w:t>
      </w:r>
      <w:r w:rsidR="00D21BEA" w:rsidRPr="0032190F">
        <w:rPr>
          <w:lang w:val="fr-FR"/>
        </w:rPr>
        <w:t>dont l’énorme dalle de couverture, disproportionnée par rapport à la surface de la chambre qu’elle doit couvrir</w:t>
      </w:r>
      <w:r w:rsidR="0020099B" w:rsidRPr="0032190F">
        <w:rPr>
          <w:lang w:val="fr-FR"/>
        </w:rPr>
        <w:t xml:space="preserve"> [remploi]</w:t>
      </w:r>
      <w:r w:rsidR="00D21BEA" w:rsidRPr="0032190F">
        <w:rPr>
          <w:lang w:val="fr-FR"/>
        </w:rPr>
        <w:t>, est elle-même une ancienne stèle en ortho</w:t>
      </w:r>
      <w:r w:rsidR="00DC5D96" w:rsidRPr="0032190F">
        <w:rPr>
          <w:lang w:val="fr-FR"/>
        </w:rPr>
        <w:t>-</w:t>
      </w:r>
      <w:r w:rsidR="00D21BEA" w:rsidRPr="0032190F">
        <w:rPr>
          <w:lang w:val="fr-FR"/>
        </w:rPr>
        <w:t>gneiss dont les</w:t>
      </w:r>
      <w:r w:rsidR="0020099B" w:rsidRPr="0032190F">
        <w:rPr>
          <w:lang w:val="fr-FR"/>
        </w:rPr>
        <w:t xml:space="preserve"> </w:t>
      </w:r>
      <w:r w:rsidR="00D21BEA" w:rsidRPr="0032190F">
        <w:rPr>
          <w:lang w:val="fr-FR"/>
        </w:rPr>
        <w:t>propres gravures (“</w:t>
      </w:r>
      <w:hyperlink r:id="rId6978" w:anchor="Cul_Art_TAC_T_a_idole_bret" w:history="1">
        <w:r w:rsidR="00D21BEA" w:rsidRPr="0032190F">
          <w:rPr>
            <w:rStyle w:val="Hyperlink"/>
            <w:lang w:val="fr-FR"/>
          </w:rPr>
          <w:t>Déesse-Mère</w:t>
        </w:r>
      </w:hyperlink>
      <w:r w:rsidR="00D21BEA" w:rsidRPr="0032190F">
        <w:rPr>
          <w:lang w:val="fr-FR"/>
        </w:rPr>
        <w:t>” et hache) étaient à l’origine en presque totalité cachées par la masse du cairn, dalle gravée pour laquelle il fut envisagé un premier emploi en situation verticale dans l’environnement immédiat (Jubert 1974) (BIB 2389)</w:t>
      </w:r>
      <w:r w:rsidR="0020099B" w:rsidRPr="0032190F">
        <w:rPr>
          <w:lang w:val="fr-FR"/>
        </w:rPr>
        <w:t>. On doit imaginer un remploi de cette stèle/dalle de couverture (BIB 2389)</w:t>
      </w:r>
    </w:p>
    <w:p w14:paraId="3DACE922" w14:textId="7C4716CF" w:rsidR="009B7F3B" w:rsidRPr="0032190F" w:rsidRDefault="003D66E1" w:rsidP="009B7F3B">
      <w:pPr>
        <w:jc w:val="both"/>
        <w:rPr>
          <w:lang w:val="fr-FR"/>
        </w:rPr>
      </w:pPr>
      <w:r w:rsidRPr="0032190F">
        <w:rPr>
          <w:szCs w:val="20"/>
          <w:lang w:val="fr-FR" w:eastAsia="en-GB"/>
        </w:rPr>
        <w:t xml:space="preserve">Appartient au groupe de </w:t>
      </w:r>
      <w:hyperlink r:id="rId6979" w:anchor="Cul_Dissignac" w:history="1">
        <w:r w:rsidRPr="0032190F">
          <w:rPr>
            <w:rStyle w:val="Hyperlink"/>
            <w:szCs w:val="20"/>
            <w:lang w:val="fr-FR" w:eastAsia="en-GB"/>
          </w:rPr>
          <w:t>Dissignac</w:t>
        </w:r>
      </w:hyperlink>
      <w:r w:rsidRPr="0032190F">
        <w:rPr>
          <w:szCs w:val="20"/>
          <w:lang w:val="fr-FR" w:eastAsia="en-GB"/>
        </w:rPr>
        <w:t xml:space="preserve"> (BIB 69 p. 662).</w:t>
      </w:r>
    </w:p>
    <w:p w14:paraId="2D789864" w14:textId="77777777" w:rsidR="00A7580B" w:rsidRPr="0032190F" w:rsidRDefault="00A7580B" w:rsidP="009B7F3B">
      <w:pPr>
        <w:jc w:val="both"/>
        <w:rPr>
          <w:lang w:val="fr-FR"/>
        </w:rPr>
      </w:pPr>
    </w:p>
    <w:p w14:paraId="067B0268" w14:textId="77777777" w:rsidR="00A7580B" w:rsidRPr="0032190F" w:rsidRDefault="00A7580B" w:rsidP="00A7580B">
      <w:pPr>
        <w:pStyle w:val="Heading2"/>
      </w:pPr>
      <w:r w:rsidRPr="0032190F">
        <w:t>Orthostates</w:t>
      </w:r>
    </w:p>
    <w:p w14:paraId="38180D99" w14:textId="77777777" w:rsidR="00A7580B" w:rsidRPr="0032190F" w:rsidRDefault="00A7241F" w:rsidP="009B7F3B">
      <w:pPr>
        <w:jc w:val="both"/>
        <w:rPr>
          <w:lang w:val="fr-FR"/>
        </w:rPr>
      </w:pPr>
      <w:r w:rsidRPr="0032190F">
        <w:rPr>
          <w:lang w:val="fr-FR"/>
        </w:rPr>
        <w:t>Dalles du plafond gravées (BIB 1738 p. 66)</w:t>
      </w:r>
    </w:p>
    <w:p w14:paraId="0DCE7ACE" w14:textId="77777777" w:rsidR="00A7241F" w:rsidRPr="0032190F" w:rsidRDefault="00A7241F" w:rsidP="009B7F3B">
      <w:pPr>
        <w:jc w:val="both"/>
        <w:rPr>
          <w:lang w:val="fr-FR"/>
        </w:rPr>
      </w:pPr>
    </w:p>
    <w:p w14:paraId="4549EA9B" w14:textId="77777777" w:rsidR="00A7580B" w:rsidRPr="0032190F" w:rsidRDefault="00A7580B" w:rsidP="00A7580B">
      <w:pPr>
        <w:pStyle w:val="Heading3"/>
      </w:pPr>
      <w:bookmarkStart w:id="2989" w:name="Sit_Mane_Rutual_d_6"/>
      <w:r w:rsidRPr="0032190F">
        <w:lastRenderedPageBreak/>
        <w:t>Dalle 6</w:t>
      </w:r>
    </w:p>
    <w:bookmarkEnd w:id="2989"/>
    <w:p w14:paraId="3FBA17DF" w14:textId="0CF41C6D" w:rsidR="00A7580B" w:rsidRPr="00DD3B87" w:rsidRDefault="00A7580B" w:rsidP="00A7580B">
      <w:pPr>
        <w:rPr>
          <w:lang w:val="fr-FR"/>
        </w:rPr>
      </w:pPr>
      <w:r w:rsidRPr="00DD3B87">
        <w:rPr>
          <w:lang w:val="fr-FR"/>
        </w:rPr>
        <w:t xml:space="preserve">Représentation de </w:t>
      </w:r>
      <w:hyperlink r:id="rId6980" w:anchor="Cul_Art_TAC_T_z_cachalot" w:history="1">
        <w:r w:rsidRPr="00DD3B87">
          <w:rPr>
            <w:rStyle w:val="Hyperlink"/>
            <w:lang w:val="fr-FR"/>
          </w:rPr>
          <w:t>cachalot</w:t>
        </w:r>
      </w:hyperlink>
      <w:r w:rsidRPr="00DD3B87">
        <w:rPr>
          <w:lang w:val="fr-FR"/>
        </w:rPr>
        <w:t xml:space="preserve"> (BIB 2353)</w:t>
      </w:r>
      <w:r w:rsidR="00CE7705" w:rsidRPr="00DD3B87">
        <w:rPr>
          <w:lang w:val="fr-FR"/>
        </w:rPr>
        <w:t xml:space="preserve"> </w:t>
      </w:r>
      <w:r w:rsidR="00F657E1" w:rsidRPr="00DD3B87">
        <w:rPr>
          <w:lang w:val="fr-FR"/>
        </w:rPr>
        <w:t>en remploi (SS BIB)</w:t>
      </w:r>
    </w:p>
    <w:p w14:paraId="61329E80" w14:textId="77777777" w:rsidR="00031761" w:rsidRPr="0032190F" w:rsidRDefault="00031761" w:rsidP="00A7580B">
      <w:pPr>
        <w:rPr>
          <w:lang w:val="fr-FR"/>
        </w:rPr>
      </w:pPr>
    </w:p>
    <w:p w14:paraId="6DF78231" w14:textId="77777777" w:rsidR="00031761" w:rsidRPr="0032190F" w:rsidRDefault="00031761" w:rsidP="00031761">
      <w:pPr>
        <w:pStyle w:val="Heading3"/>
      </w:pPr>
      <w:r w:rsidRPr="0032190F">
        <w:t>Dalle de couverture</w:t>
      </w:r>
    </w:p>
    <w:p w14:paraId="4B4A8F01" w14:textId="77777777" w:rsidR="00031761" w:rsidRPr="0032190F" w:rsidRDefault="00031761" w:rsidP="00A74579">
      <w:pPr>
        <w:jc w:val="both"/>
        <w:rPr>
          <w:i/>
          <w:lang w:val="fr-FR"/>
        </w:rPr>
      </w:pPr>
      <w:r w:rsidRPr="0032190F">
        <w:rPr>
          <w:lang w:val="fr-FR"/>
        </w:rPr>
        <w:t xml:space="preserve">La dalle de couverture en ortho-gneiss est une stèle en remploi tellement grande que les 3/4 de celle-ci débordent le volume initial de la chambre pour s'inscrire à l'arrière du cairn. Elle comporte un immense motif dégagé en champlevé, une "idole écusson" surmontée par une lame de hache (BIB 2393 p. 101) </w:t>
      </w:r>
      <w:r w:rsidR="00A7241F" w:rsidRPr="0032190F">
        <w:rPr>
          <w:lang w:val="fr-FR"/>
        </w:rPr>
        <w:t>Le tranchant d’une lame polie nue dirigée vers le bas s’oppose au gland d’un énorme phallus [idole-écusson] (BIB 2278 p. 899) "un tranchant de hache gigantesque affronte la partie la plus offensante du pénis" (BIB 2392 p. 202)</w:t>
      </w:r>
      <w:r w:rsidR="000051B1" w:rsidRPr="0032190F">
        <w:rPr>
          <w:lang w:val="fr-FR"/>
        </w:rPr>
        <w:t xml:space="preserve"> </w:t>
      </w:r>
      <w:r w:rsidR="000051B1" w:rsidRPr="0032190F">
        <w:rPr>
          <w:i/>
          <w:lang w:val="fr-FR"/>
        </w:rPr>
        <w:t>ce dernier fait plus de 5 m (BIB 2371)</w:t>
      </w:r>
    </w:p>
    <w:p w14:paraId="065D0749" w14:textId="77777777" w:rsidR="00132196" w:rsidRPr="0032190F" w:rsidRDefault="00132196" w:rsidP="00A74579">
      <w:pPr>
        <w:jc w:val="both"/>
        <w:rPr>
          <w:i/>
          <w:lang w:val="fr-FR"/>
        </w:rPr>
      </w:pPr>
    </w:p>
    <w:p w14:paraId="39ED40E7" w14:textId="77777777" w:rsidR="00132196" w:rsidRPr="0032190F" w:rsidRDefault="00132196" w:rsidP="00132196">
      <w:pPr>
        <w:pStyle w:val="Heading4"/>
      </w:pPr>
      <w:r w:rsidRPr="0032190F">
        <w:t>hache</w:t>
      </w:r>
    </w:p>
    <w:p w14:paraId="5DDFBF66" w14:textId="77777777" w:rsidR="00132196" w:rsidRPr="0032190F" w:rsidRDefault="00132196" w:rsidP="00132196">
      <w:pPr>
        <w:jc w:val="both"/>
        <w:rPr>
          <w:lang w:val="fr-FR"/>
        </w:rPr>
      </w:pPr>
      <w:r w:rsidRPr="0032190F">
        <w:rPr>
          <w:lang w:val="fr-FR"/>
        </w:rPr>
        <w:t>tranchant droit si caractéristique des grandes lames de haches socialement valorisées de type</w:t>
      </w:r>
    </w:p>
    <w:p w14:paraId="6BBE91F4" w14:textId="77777777" w:rsidR="00132196" w:rsidRPr="0032190F" w:rsidRDefault="00132196" w:rsidP="00132196">
      <w:pPr>
        <w:jc w:val="both"/>
        <w:rPr>
          <w:lang w:val="fr-FR"/>
        </w:rPr>
      </w:pPr>
      <w:r w:rsidRPr="0032190F">
        <w:rPr>
          <w:lang w:val="fr-FR"/>
        </w:rPr>
        <w:t>Altenstadt (Pétrequin et al., 2002) (BIB 2401)</w:t>
      </w:r>
    </w:p>
    <w:p w14:paraId="08F23F0C" w14:textId="77777777" w:rsidR="005508C6" w:rsidRPr="0032190F" w:rsidRDefault="005508C6" w:rsidP="009B7F3B">
      <w:pPr>
        <w:jc w:val="both"/>
        <w:rPr>
          <w:lang w:val="fr-FR"/>
        </w:rPr>
      </w:pPr>
    </w:p>
    <w:p w14:paraId="50695725" w14:textId="77777777" w:rsidR="005508C6" w:rsidRPr="0032190F" w:rsidRDefault="005508C6" w:rsidP="00426FF9">
      <w:pPr>
        <w:pStyle w:val="Heading1"/>
      </w:pPr>
      <w:bookmarkStart w:id="2990" w:name="Sit_Mane_Lud"/>
      <w:r w:rsidRPr="0032190F">
        <w:t>MANE-LUD</w:t>
      </w:r>
    </w:p>
    <w:bookmarkEnd w:id="2990"/>
    <w:p w14:paraId="74411196" w14:textId="77777777" w:rsidR="0020721C" w:rsidRPr="00133415" w:rsidRDefault="005508C6" w:rsidP="00242C0F">
      <w:pPr>
        <w:jc w:val="both"/>
        <w:rPr>
          <w:sz w:val="20"/>
          <w:lang w:val="fr-FR"/>
        </w:rPr>
      </w:pPr>
      <w:r w:rsidRPr="00133415">
        <w:rPr>
          <w:sz w:val="20"/>
          <w:lang w:val="fr-FR"/>
        </w:rPr>
        <w:t>Mane Lud</w:t>
      </w:r>
      <w:r w:rsidR="0003762A" w:rsidRPr="00133415">
        <w:rPr>
          <w:sz w:val="20"/>
          <w:lang w:val="fr-FR"/>
        </w:rPr>
        <w:t>, Mané Lud</w:t>
      </w:r>
    </w:p>
    <w:p w14:paraId="7F4C9DF3" w14:textId="77777777" w:rsidR="0003762A" w:rsidRPr="0032190F" w:rsidRDefault="0003762A" w:rsidP="00A7580B">
      <w:pPr>
        <w:rPr>
          <w:lang w:val="fr-FR"/>
        </w:rPr>
      </w:pPr>
    </w:p>
    <w:p w14:paraId="39547A39" w14:textId="7EF67F07" w:rsidR="00122CF1" w:rsidRPr="0032190F" w:rsidRDefault="005508C6" w:rsidP="00A7580B">
      <w:pPr>
        <w:rPr>
          <w:lang w:val="fr-FR"/>
        </w:rPr>
      </w:pPr>
      <w:r w:rsidRPr="0032190F">
        <w:rPr>
          <w:lang w:val="fr-FR"/>
        </w:rPr>
        <w:t>Le Mane-Lud (Locmariaquer</w:t>
      </w:r>
      <w:r w:rsidR="003C7F91" w:rsidRPr="0032190F">
        <w:rPr>
          <w:lang w:val="fr-FR"/>
        </w:rPr>
        <w:t>, Morbihan</w:t>
      </w:r>
      <w:r w:rsidRPr="0032190F">
        <w:rPr>
          <w:lang w:val="fr-FR"/>
        </w:rPr>
        <w:t>) a livré une représentation de hache (BIB 2278)</w:t>
      </w:r>
      <w:r w:rsidR="005141D5" w:rsidRPr="0032190F">
        <w:rPr>
          <w:lang w:val="fr-FR"/>
        </w:rPr>
        <w:t xml:space="preserve"> </w:t>
      </w:r>
      <w:hyperlink r:id="rId6981" w:anchor="Cul_Neo_Moyen_Armoric_Atlant" w:history="1">
        <w:r w:rsidR="00133415" w:rsidRPr="00133415">
          <w:rPr>
            <w:lang w:val="fr-FR"/>
          </w:rPr>
          <w:t xml:space="preserve"> </w:t>
        </w:r>
        <w:hyperlink r:id="rId6982" w:anchor="Cul_Neo_Moyen_Armoric_Atlant" w:history="1">
          <w:hyperlink r:id="rId6983" w:anchor="Cul_Neo_Moyen_Armoric_Atlant" w:history="1">
            <w:r w:rsidR="00133415" w:rsidRPr="00133415">
              <w:rPr>
                <w:rStyle w:val="Hyperlink"/>
                <w:lang w:val="fr-FR"/>
              </w:rPr>
              <w:t>NMAA</w:t>
            </w:r>
          </w:hyperlink>
        </w:hyperlink>
      </w:hyperlink>
      <w:r w:rsidR="00122CF1" w:rsidRPr="0032190F">
        <w:rPr>
          <w:i/>
          <w:lang w:val="fr-FR"/>
        </w:rPr>
        <w:t xml:space="preserve"> </w:t>
      </w:r>
      <w:r w:rsidR="0003762A" w:rsidRPr="0032190F">
        <w:rPr>
          <w:lang w:val="fr-FR"/>
        </w:rPr>
        <w:t xml:space="preserve">4500-3800 </w:t>
      </w:r>
      <w:r w:rsidR="00122CF1" w:rsidRPr="0032190F">
        <w:rPr>
          <w:lang w:val="fr-FR"/>
        </w:rPr>
        <w:t>(SS BIB)</w:t>
      </w:r>
      <w:r w:rsidR="00295535" w:rsidRPr="0032190F">
        <w:rPr>
          <w:lang w:val="fr-FR"/>
        </w:rPr>
        <w:t xml:space="preserve"> </w:t>
      </w:r>
      <w:hyperlink r:id="rId6984" w:anchor="Cul_Megalithisme_t_dolmen_couloir" w:history="1">
        <w:r w:rsidR="001856C4" w:rsidRPr="0032190F">
          <w:rPr>
            <w:rStyle w:val="Hyperlink"/>
            <w:rFonts w:eastAsia="Code2000"/>
            <w:lang w:val="fr-FR" w:eastAsia="en-GB"/>
          </w:rPr>
          <w:t xml:space="preserve">dolmens </w:t>
        </w:r>
        <w:r w:rsidR="001856C4" w:rsidRPr="0032190F">
          <w:rPr>
            <w:rStyle w:val="Hyperlink"/>
            <w:rFonts w:eastAsia="Code2000" w:hint="eastAsia"/>
            <w:lang w:val="fr-FR" w:eastAsia="en-GB"/>
          </w:rPr>
          <w:t>à</w:t>
        </w:r>
        <w:r w:rsidR="001856C4" w:rsidRPr="0032190F">
          <w:rPr>
            <w:rStyle w:val="Hyperlink"/>
            <w:rFonts w:eastAsia="Code2000"/>
            <w:lang w:val="fr-FR" w:eastAsia="en-GB"/>
          </w:rPr>
          <w:t xml:space="preserve"> couloir</w:t>
        </w:r>
      </w:hyperlink>
      <w:r w:rsidR="001856C4" w:rsidRPr="0032190F">
        <w:rPr>
          <w:lang w:val="fr-FR"/>
        </w:rPr>
        <w:t xml:space="preserve"> </w:t>
      </w:r>
      <w:r w:rsidR="00295535" w:rsidRPr="0032190F">
        <w:rPr>
          <w:lang w:val="fr-FR"/>
        </w:rPr>
        <w:t>(SS BIB)</w:t>
      </w:r>
    </w:p>
    <w:p w14:paraId="78E1BBCA" w14:textId="77777777" w:rsidR="003C7F91" w:rsidRPr="0032190F" w:rsidRDefault="003C7F91" w:rsidP="00242C0F">
      <w:pPr>
        <w:jc w:val="both"/>
        <w:rPr>
          <w:lang w:val="fr-FR"/>
        </w:rPr>
      </w:pPr>
    </w:p>
    <w:p w14:paraId="06EE217B" w14:textId="77777777" w:rsidR="003C7F91" w:rsidRPr="0032190F" w:rsidRDefault="003C7F91" w:rsidP="003C7F91">
      <w:pPr>
        <w:pStyle w:val="Heading2"/>
      </w:pPr>
      <w:bookmarkStart w:id="2991" w:name="Sit_Mane_Lud_d"/>
      <w:r w:rsidRPr="0032190F">
        <w:t>Orthostates</w:t>
      </w:r>
    </w:p>
    <w:bookmarkEnd w:id="2991"/>
    <w:p w14:paraId="78873124" w14:textId="77777777" w:rsidR="00E55027" w:rsidRPr="0032190F" w:rsidRDefault="00E55027" w:rsidP="00242C0F">
      <w:pPr>
        <w:jc w:val="both"/>
        <w:rPr>
          <w:lang w:val="fr-FR"/>
        </w:rPr>
      </w:pPr>
    </w:p>
    <w:p w14:paraId="75751A86" w14:textId="77777777" w:rsidR="00E55027" w:rsidRPr="0032190F" w:rsidRDefault="00E55027" w:rsidP="003C7F91">
      <w:pPr>
        <w:pStyle w:val="Heading3"/>
      </w:pPr>
      <w:bookmarkStart w:id="2992" w:name="Sit_Mane_Lud_d_1"/>
      <w:r w:rsidRPr="0032190F">
        <w:t>Dalle</w:t>
      </w:r>
      <w:r w:rsidR="00FB73F8" w:rsidRPr="0032190F">
        <w:t xml:space="preserve"> 1</w:t>
      </w:r>
    </w:p>
    <w:bookmarkEnd w:id="2992"/>
    <w:p w14:paraId="28878EFA" w14:textId="04375B07" w:rsidR="00FB73F8" w:rsidRPr="00133415" w:rsidRDefault="00FB73F8" w:rsidP="00FB73F8">
      <w:pPr>
        <w:rPr>
          <w:lang w:val="fr-FR"/>
        </w:rPr>
      </w:pPr>
      <w:r w:rsidRPr="00133415">
        <w:rPr>
          <w:lang w:val="fr-FR"/>
        </w:rPr>
        <w:t xml:space="preserve">Représentation de </w:t>
      </w:r>
      <w:hyperlink r:id="rId6985" w:anchor="Cul_Art_TAC_T_z_cachalot" w:history="1">
        <w:r w:rsidRPr="00133415">
          <w:rPr>
            <w:rStyle w:val="Hyperlink"/>
            <w:lang w:val="fr-FR"/>
          </w:rPr>
          <w:t>cachalot</w:t>
        </w:r>
      </w:hyperlink>
      <w:r w:rsidRPr="00133415">
        <w:rPr>
          <w:lang w:val="fr-FR"/>
        </w:rPr>
        <w:t xml:space="preserve"> </w:t>
      </w:r>
      <w:r w:rsidR="00F5278B" w:rsidRPr="00133415">
        <w:rPr>
          <w:lang w:val="fr-FR"/>
        </w:rPr>
        <w:t xml:space="preserve">(BIB 2353, </w:t>
      </w:r>
      <w:r w:rsidRPr="00133415">
        <w:rPr>
          <w:lang w:val="fr-FR"/>
        </w:rPr>
        <w:t>BIB 1738 fig. 11)</w:t>
      </w:r>
      <w:r w:rsidR="00F5278B" w:rsidRPr="00133415">
        <w:rPr>
          <w:lang w:val="fr-FR"/>
        </w:rPr>
        <w:t xml:space="preserve"> réaliste </w:t>
      </w:r>
      <w:r w:rsidR="00F5278B" w:rsidRPr="00133415">
        <w:rPr>
          <w:szCs w:val="22"/>
          <w:lang w:val="fr-FR" w:eastAsia="en-GB"/>
        </w:rPr>
        <w:t>(BIB 2273)</w:t>
      </w:r>
      <w:r w:rsidR="00F5278B" w:rsidRPr="00133415">
        <w:rPr>
          <w:lang w:val="fr-FR"/>
        </w:rPr>
        <w:t xml:space="preserve"> </w:t>
      </w:r>
      <w:r w:rsidR="009E085B" w:rsidRPr="00133415">
        <w:rPr>
          <w:lang w:val="fr-FR"/>
        </w:rPr>
        <w:t>en remploi ? (SS BIB)</w:t>
      </w:r>
    </w:p>
    <w:p w14:paraId="7384CFE1" w14:textId="77777777" w:rsidR="00FB73F8" w:rsidRPr="0032190F" w:rsidRDefault="00FB73F8" w:rsidP="00242C0F">
      <w:pPr>
        <w:jc w:val="both"/>
        <w:rPr>
          <w:lang w:val="fr-FR"/>
        </w:rPr>
      </w:pPr>
    </w:p>
    <w:p w14:paraId="4927DA62" w14:textId="77777777" w:rsidR="00E55027" w:rsidRPr="0032190F" w:rsidRDefault="00E55027" w:rsidP="003C7F91">
      <w:pPr>
        <w:pStyle w:val="Heading3"/>
      </w:pPr>
      <w:r w:rsidRPr="0032190F">
        <w:t>Dalle aux signes cornus</w:t>
      </w:r>
    </w:p>
    <w:p w14:paraId="18F1ADF5" w14:textId="77777777" w:rsidR="005508C6" w:rsidRPr="0032190F" w:rsidRDefault="00E55027" w:rsidP="00242C0F">
      <w:pPr>
        <w:jc w:val="both"/>
        <w:rPr>
          <w:lang w:val="fr-FR"/>
        </w:rPr>
      </w:pPr>
      <w:r w:rsidRPr="0032190F">
        <w:rPr>
          <w:lang w:val="fr-FR"/>
        </w:rPr>
        <w:t>(BIB 2278)</w:t>
      </w:r>
    </w:p>
    <w:p w14:paraId="0AAB4701" w14:textId="77777777" w:rsidR="00D41DE1" w:rsidRPr="0032190F" w:rsidRDefault="00D41DE1" w:rsidP="00242C0F">
      <w:pPr>
        <w:jc w:val="both"/>
        <w:rPr>
          <w:lang w:val="fr-FR"/>
        </w:rPr>
      </w:pPr>
    </w:p>
    <w:p w14:paraId="67CFB146" w14:textId="77777777" w:rsidR="00D41DE1" w:rsidRPr="0032190F" w:rsidRDefault="00D41DE1" w:rsidP="00D41DE1">
      <w:pPr>
        <w:pStyle w:val="Heading3"/>
      </w:pPr>
      <w:r w:rsidRPr="0032190F">
        <w:t>Dalle 6</w:t>
      </w:r>
    </w:p>
    <w:p w14:paraId="25D0C850" w14:textId="695755C5" w:rsidR="00D41DE1" w:rsidRPr="0032190F" w:rsidRDefault="00D41DE1" w:rsidP="00D41DE1">
      <w:pPr>
        <w:rPr>
          <w:lang w:val="fr-FR"/>
        </w:rPr>
      </w:pPr>
      <w:r w:rsidRPr="0032190F">
        <w:rPr>
          <w:lang w:val="fr-FR"/>
        </w:rPr>
        <w:t>Représentation d' "</w:t>
      </w:r>
      <w:hyperlink r:id="rId6986" w:anchor="Cul_Art_TAC_T_a_idole_bret" w:history="1">
        <w:r w:rsidRPr="0032190F">
          <w:rPr>
            <w:rStyle w:val="Hyperlink"/>
            <w:lang w:val="fr-FR"/>
          </w:rPr>
          <w:t>idole en écusson</w:t>
        </w:r>
      </w:hyperlink>
      <w:r w:rsidRPr="0032190F">
        <w:rPr>
          <w:lang w:val="fr-FR"/>
        </w:rPr>
        <w:t xml:space="preserve">", haches,  motifs sinueux en forme de </w:t>
      </w:r>
      <w:hyperlink r:id="rId6987" w:anchor="Cul_Art_TAC_T_t_barque" w:history="1">
        <w:r w:rsidRPr="0032190F">
          <w:rPr>
            <w:rStyle w:val="Hyperlink"/>
            <w:lang w:val="fr-FR"/>
          </w:rPr>
          <w:t>barques</w:t>
        </w:r>
      </w:hyperlink>
      <w:r w:rsidRPr="0032190F">
        <w:rPr>
          <w:lang w:val="fr-FR"/>
        </w:rPr>
        <w:t xml:space="preserve"> (BIB 1738 fig. 11)</w:t>
      </w:r>
      <w:r w:rsidR="00D11320" w:rsidRPr="0032190F">
        <w:rPr>
          <w:lang w:val="fr-FR"/>
        </w:rPr>
        <w:t xml:space="preserve"> représentation de hache emmanchée</w:t>
      </w:r>
    </w:p>
    <w:p w14:paraId="55A15E88" w14:textId="77777777" w:rsidR="003C7F91" w:rsidRPr="0032190F" w:rsidRDefault="003C7F91" w:rsidP="00242C0F">
      <w:pPr>
        <w:jc w:val="both"/>
        <w:rPr>
          <w:lang w:val="fr-FR"/>
        </w:rPr>
      </w:pPr>
    </w:p>
    <w:p w14:paraId="2AB46D76" w14:textId="77777777" w:rsidR="003C7F91" w:rsidRPr="0032190F" w:rsidRDefault="003C7F91" w:rsidP="003C7F91">
      <w:pPr>
        <w:pStyle w:val="Heading3"/>
      </w:pPr>
      <w:r w:rsidRPr="0032190F">
        <w:t>Dalle 8</w:t>
      </w:r>
    </w:p>
    <w:p w14:paraId="66D80A7A" w14:textId="4F8F36AE" w:rsidR="003C7F91" w:rsidRPr="0032190F" w:rsidRDefault="003C7F91" w:rsidP="003C7F91">
      <w:pPr>
        <w:rPr>
          <w:lang w:val="fr-FR"/>
        </w:rPr>
      </w:pPr>
      <w:r w:rsidRPr="0032190F">
        <w:rPr>
          <w:lang w:val="fr-FR"/>
        </w:rPr>
        <w:t>Forme(s) rectangulaire(s) avec rostre (BIB 2353) à rapprocher de l' "</w:t>
      </w:r>
      <w:hyperlink r:id="rId6988" w:anchor="Cul_Art_TAC_T_a_idole_bret" w:history="1">
        <w:r w:rsidRPr="0032190F">
          <w:rPr>
            <w:rStyle w:val="Hyperlink"/>
            <w:lang w:val="fr-FR"/>
          </w:rPr>
          <w:t>idole en écusson</w:t>
        </w:r>
      </w:hyperlink>
      <w:r w:rsidRPr="0032190F">
        <w:rPr>
          <w:lang w:val="fr-FR"/>
        </w:rPr>
        <w:t>" (SS BIB)</w:t>
      </w:r>
    </w:p>
    <w:p w14:paraId="0916D685" w14:textId="77777777" w:rsidR="003C7F91" w:rsidRPr="0032190F" w:rsidRDefault="003C7F91" w:rsidP="00242C0F">
      <w:pPr>
        <w:jc w:val="both"/>
        <w:rPr>
          <w:lang w:val="fr-FR"/>
        </w:rPr>
      </w:pPr>
    </w:p>
    <w:p w14:paraId="4C306AE2" w14:textId="77777777" w:rsidR="003C7F91" w:rsidRPr="0032190F" w:rsidRDefault="003C7F91" w:rsidP="003C7F91">
      <w:pPr>
        <w:pStyle w:val="Heading3"/>
      </w:pPr>
      <w:r w:rsidRPr="0032190F">
        <w:t>Dalle 21</w:t>
      </w:r>
    </w:p>
    <w:p w14:paraId="78812D46" w14:textId="77F72FA8" w:rsidR="003C7F91" w:rsidRPr="0032190F" w:rsidRDefault="003C7F91" w:rsidP="00281ACF">
      <w:pPr>
        <w:rPr>
          <w:lang w:val="fr-FR"/>
        </w:rPr>
      </w:pPr>
      <w:r w:rsidRPr="0032190F">
        <w:rPr>
          <w:lang w:val="fr-FR"/>
        </w:rPr>
        <w:t>Forme(s) rectangulaire(s) avec rostre (BIB 2353) à rapprocher de l' "</w:t>
      </w:r>
      <w:hyperlink r:id="rId6989" w:anchor="Cul_Art_TAC_T_a_idole_bret" w:history="1">
        <w:r w:rsidRPr="0032190F">
          <w:rPr>
            <w:rStyle w:val="Hyperlink"/>
            <w:lang w:val="fr-FR"/>
          </w:rPr>
          <w:t>idole en écusson</w:t>
        </w:r>
      </w:hyperlink>
      <w:r w:rsidRPr="0032190F">
        <w:rPr>
          <w:lang w:val="fr-FR"/>
        </w:rPr>
        <w:t>" (SS BIB)</w:t>
      </w:r>
      <w:r w:rsidR="00281ACF" w:rsidRPr="0032190F">
        <w:rPr>
          <w:lang w:val="fr-FR"/>
        </w:rPr>
        <w:t>. Les crosses sont égales ou inférieures aux haches emmanchées (BIB 2392 p. 203)</w:t>
      </w:r>
    </w:p>
    <w:p w14:paraId="0EB2DA15" w14:textId="77777777" w:rsidR="003C7F91" w:rsidRPr="0032190F" w:rsidRDefault="003C7F91" w:rsidP="00242C0F">
      <w:pPr>
        <w:jc w:val="both"/>
        <w:rPr>
          <w:lang w:val="fr-FR"/>
        </w:rPr>
      </w:pPr>
    </w:p>
    <w:p w14:paraId="7E6510A5" w14:textId="77777777" w:rsidR="001B239E" w:rsidRPr="0032190F" w:rsidRDefault="001B239E" w:rsidP="00426FF9">
      <w:pPr>
        <w:pStyle w:val="Heading1"/>
      </w:pPr>
      <w:bookmarkStart w:id="2993" w:name="Sit_Pen_Hap"/>
      <w:r w:rsidRPr="0032190F">
        <w:t>PEN HAP</w:t>
      </w:r>
    </w:p>
    <w:bookmarkEnd w:id="2993"/>
    <w:p w14:paraId="063C92EA" w14:textId="1C0F7373" w:rsidR="001B239E" w:rsidRPr="0032190F" w:rsidRDefault="001B239E" w:rsidP="00242C0F">
      <w:pPr>
        <w:jc w:val="both"/>
        <w:rPr>
          <w:lang w:val="fr-FR"/>
        </w:rPr>
      </w:pPr>
      <w:r w:rsidRPr="0032190F">
        <w:rPr>
          <w:color w:val="292526"/>
          <w:szCs w:val="22"/>
          <w:lang w:val="fr-FR" w:eastAsia="en-GB"/>
        </w:rPr>
        <w:t xml:space="preserve">Pen Hap (Île-aux-Moines, Morbihan) </w:t>
      </w:r>
      <w:r w:rsidRPr="0032190F">
        <w:rPr>
          <w:rFonts w:ascii="Times-Roman" w:hAnsi="Times-Roman" w:cs="Times-Roman"/>
          <w:lang w:val="fr-FR"/>
        </w:rPr>
        <w:t xml:space="preserve">Représentation de </w:t>
      </w:r>
      <w:hyperlink r:id="rId6990" w:anchor="Cul_Art_TAC_T_z_cachalot" w:history="1">
        <w:r w:rsidRPr="0032190F">
          <w:rPr>
            <w:rStyle w:val="Hyperlink"/>
            <w:rFonts w:ascii="Times-Roman" w:hAnsi="Times-Roman" w:cs="Times-Roman"/>
            <w:lang w:val="fr-FR"/>
          </w:rPr>
          <w:t>cachalot</w:t>
        </w:r>
      </w:hyperlink>
      <w:r w:rsidRPr="0032190F">
        <w:rPr>
          <w:rFonts w:ascii="Times-Roman" w:hAnsi="Times-Roman" w:cs="Times-Roman"/>
          <w:lang w:val="fr-FR"/>
        </w:rPr>
        <w:t xml:space="preserve"> </w:t>
      </w:r>
      <w:r w:rsidRPr="0032190F">
        <w:rPr>
          <w:lang w:val="fr-FR"/>
        </w:rPr>
        <w:t>(BIB 2371)</w:t>
      </w:r>
      <w:r w:rsidR="00B95C75" w:rsidRPr="0032190F">
        <w:rPr>
          <w:lang w:val="fr-FR"/>
        </w:rPr>
        <w:t xml:space="preserve"> </w:t>
      </w:r>
      <w:hyperlink r:id="rId6991" w:anchor="Cul_Megalithisme_t_dolmen_couloir" w:history="1">
        <w:r w:rsidR="00B95C75" w:rsidRPr="0032190F">
          <w:rPr>
            <w:rStyle w:val="Hyperlink"/>
            <w:lang w:val="fr-FR"/>
          </w:rPr>
          <w:t>tombe à couloir</w:t>
        </w:r>
      </w:hyperlink>
      <w:r w:rsidR="00B95C75" w:rsidRPr="0032190F">
        <w:rPr>
          <w:lang w:val="fr-FR"/>
        </w:rPr>
        <w:t xml:space="preserve"> (BIB 2389) </w:t>
      </w:r>
    </w:p>
    <w:p w14:paraId="5CDCCFFB" w14:textId="77777777" w:rsidR="001B239E" w:rsidRPr="0032190F" w:rsidRDefault="001B239E" w:rsidP="00242C0F">
      <w:pPr>
        <w:jc w:val="both"/>
        <w:rPr>
          <w:lang w:val="fr-FR"/>
        </w:rPr>
      </w:pPr>
    </w:p>
    <w:p w14:paraId="1E23BA22" w14:textId="77777777" w:rsidR="003C7F91" w:rsidRPr="0032190F" w:rsidRDefault="003C7F91" w:rsidP="00426FF9">
      <w:pPr>
        <w:pStyle w:val="Heading1"/>
      </w:pPr>
      <w:bookmarkStart w:id="2994" w:name="Sit_Tyr_er_Mane"/>
      <w:r w:rsidRPr="0032190F">
        <w:lastRenderedPageBreak/>
        <w:t>TYR ER MANE</w:t>
      </w:r>
    </w:p>
    <w:bookmarkEnd w:id="2994"/>
    <w:p w14:paraId="5BA87E0C" w14:textId="1C14AC28" w:rsidR="003C7F91" w:rsidRPr="0032190F" w:rsidRDefault="00911743" w:rsidP="003C7F91">
      <w:pPr>
        <w:rPr>
          <w:lang w:val="fr-FR"/>
        </w:rPr>
      </w:pPr>
      <w:r>
        <w:fldChar w:fldCharType="begin"/>
      </w:r>
      <w:r w:rsidR="00E30F13" w:rsidRPr="006F6A73">
        <w:rPr>
          <w:lang w:val="fr-FR"/>
        </w:rPr>
        <w:instrText>HYPERLINK "C:\\Users\\Thomas Huet\\Desktop\\Documentation archéologique liée à la thèse\\Cultures.docx" \l "Cul_Megalithisme_t_dolmen_couloir"</w:instrText>
      </w:r>
      <w:r>
        <w:fldChar w:fldCharType="separate"/>
      </w:r>
      <w:r w:rsidR="002C34D3" w:rsidRPr="0032190F">
        <w:rPr>
          <w:rStyle w:val="Hyperlink"/>
          <w:lang w:val="fr-FR"/>
        </w:rPr>
        <w:t>tombe à couloir</w:t>
      </w:r>
      <w:r>
        <w:fldChar w:fldCharType="end"/>
      </w:r>
      <w:r w:rsidR="003E5DF3" w:rsidRPr="0032190F">
        <w:rPr>
          <w:lang w:val="fr-FR"/>
        </w:rPr>
        <w:t xml:space="preserve"> (BIB 2435) </w:t>
      </w:r>
      <w:r w:rsidR="003C7F91" w:rsidRPr="0032190F">
        <w:rPr>
          <w:lang w:val="fr-FR"/>
        </w:rPr>
        <w:t>Tyr er Mané</w:t>
      </w:r>
      <w:r w:rsidR="00C952EA" w:rsidRPr="0032190F">
        <w:rPr>
          <w:lang w:val="fr-FR"/>
        </w:rPr>
        <w:t xml:space="preserve"> (Ploermel)</w:t>
      </w:r>
      <w:r w:rsidR="003C7F91" w:rsidRPr="0032190F">
        <w:rPr>
          <w:lang w:val="fr-FR"/>
        </w:rPr>
        <w:t>, forme(s) rectangulaire(s) avec rostre (BIB 2353) à rapprocher de l' "</w:t>
      </w:r>
      <w:hyperlink r:id="rId6992" w:anchor="Cul_Art_TAC_T_a_idole_bret" w:history="1">
        <w:r w:rsidR="003C7F91" w:rsidRPr="0032190F">
          <w:rPr>
            <w:rStyle w:val="Hyperlink"/>
            <w:lang w:val="fr-FR"/>
          </w:rPr>
          <w:t>idole en écusson</w:t>
        </w:r>
      </w:hyperlink>
      <w:r w:rsidR="003C7F91" w:rsidRPr="0032190F">
        <w:rPr>
          <w:lang w:val="fr-FR"/>
        </w:rPr>
        <w:t>" (SS BIB)</w:t>
      </w:r>
    </w:p>
    <w:p w14:paraId="69F86813" w14:textId="77777777" w:rsidR="003C7F91" w:rsidRPr="0032190F" w:rsidRDefault="003C7F91" w:rsidP="00242C0F">
      <w:pPr>
        <w:jc w:val="both"/>
        <w:rPr>
          <w:lang w:val="fr-FR"/>
        </w:rPr>
      </w:pPr>
    </w:p>
    <w:p w14:paraId="79BD994F" w14:textId="77777777" w:rsidR="003C7F91" w:rsidRPr="0032190F" w:rsidRDefault="00015C26" w:rsidP="00426FF9">
      <w:pPr>
        <w:pStyle w:val="Heading1"/>
      </w:pPr>
      <w:bookmarkStart w:id="2995" w:name="Sit_Kervazic"/>
      <w:r w:rsidRPr="0032190F">
        <w:t>KERVAZ</w:t>
      </w:r>
      <w:r w:rsidR="003C7F91" w:rsidRPr="0032190F">
        <w:t>IC</w:t>
      </w:r>
    </w:p>
    <w:bookmarkEnd w:id="2995"/>
    <w:p w14:paraId="79AF67ED" w14:textId="77777777" w:rsidR="003E63FF" w:rsidRPr="0032190F" w:rsidRDefault="003E63FF" w:rsidP="00242C0F">
      <w:pPr>
        <w:jc w:val="both"/>
        <w:rPr>
          <w:lang w:val="fr-FR"/>
        </w:rPr>
      </w:pPr>
    </w:p>
    <w:p w14:paraId="5932F598" w14:textId="77777777" w:rsidR="003C7F91" w:rsidRPr="0032190F" w:rsidRDefault="00365FDB" w:rsidP="00242C0F">
      <w:pPr>
        <w:jc w:val="both"/>
        <w:rPr>
          <w:lang w:val="fr-FR"/>
        </w:rPr>
      </w:pPr>
      <w:r w:rsidRPr="0032190F">
        <w:rPr>
          <w:lang w:val="fr-FR"/>
        </w:rPr>
        <w:t xml:space="preserve">Stèle de </w:t>
      </w:r>
      <w:r w:rsidR="003C7F91" w:rsidRPr="0032190F">
        <w:rPr>
          <w:lang w:val="fr-FR"/>
        </w:rPr>
        <w:t>Kervazic</w:t>
      </w:r>
      <w:r w:rsidR="001A33D2" w:rsidRPr="0032190F">
        <w:rPr>
          <w:lang w:val="fr-FR"/>
        </w:rPr>
        <w:t xml:space="preserve"> en Erdeven (Morbihan)</w:t>
      </w:r>
      <w:r w:rsidR="003C7F91" w:rsidRPr="0032190F">
        <w:rPr>
          <w:lang w:val="fr-FR"/>
        </w:rPr>
        <w:t xml:space="preserve">, </w:t>
      </w:r>
    </w:p>
    <w:p w14:paraId="1304A3DC" w14:textId="77777777" w:rsidR="003E5DF3" w:rsidRPr="0032190F" w:rsidRDefault="003E5DF3" w:rsidP="00242C0F">
      <w:pPr>
        <w:jc w:val="both"/>
        <w:rPr>
          <w:lang w:val="fr-FR"/>
        </w:rPr>
      </w:pPr>
    </w:p>
    <w:p w14:paraId="340EE805" w14:textId="77777777" w:rsidR="003E5DF3" w:rsidRPr="0032190F" w:rsidRDefault="003E5DF3" w:rsidP="003E5DF3">
      <w:pPr>
        <w:pStyle w:val="Heading2"/>
      </w:pPr>
      <w:r w:rsidRPr="0032190F">
        <w:t>Dalle</w:t>
      </w:r>
    </w:p>
    <w:p w14:paraId="3AE7CB07" w14:textId="77777777" w:rsidR="003E5DF3" w:rsidRPr="0032190F" w:rsidRDefault="003E5DF3" w:rsidP="00242C0F">
      <w:pPr>
        <w:jc w:val="both"/>
        <w:rPr>
          <w:lang w:val="fr-FR"/>
        </w:rPr>
      </w:pPr>
    </w:p>
    <w:p w14:paraId="6964A2C2" w14:textId="6A185F32" w:rsidR="003E5DF3" w:rsidRPr="0032190F" w:rsidRDefault="00893371" w:rsidP="003E5DF3">
      <w:pPr>
        <w:pStyle w:val="Heading3"/>
      </w:pPr>
      <w:r>
        <w:t>f</w:t>
      </w:r>
      <w:r w:rsidR="003E5DF3" w:rsidRPr="0032190F">
        <w:t>ace 1</w:t>
      </w:r>
    </w:p>
    <w:p w14:paraId="54C4D6CD" w14:textId="77777777" w:rsidR="00A022FC" w:rsidRPr="0032190F" w:rsidRDefault="00A022FC" w:rsidP="00A022FC">
      <w:pPr>
        <w:rPr>
          <w:lang w:val="fr-FR"/>
        </w:rPr>
      </w:pPr>
    </w:p>
    <w:p w14:paraId="1E7146A6" w14:textId="77777777" w:rsidR="00A022FC" w:rsidRPr="0032190F" w:rsidRDefault="00A022FC" w:rsidP="00A022FC">
      <w:pPr>
        <w:rPr>
          <w:lang w:val="fr-FR"/>
        </w:rPr>
      </w:pPr>
      <w:r w:rsidRPr="0032190F">
        <w:rPr>
          <w:lang w:val="fr-FR"/>
        </w:rPr>
        <w:t>Superposition de la palette sur l'idole rectangulaire à deux rostres (BIB 2369)</w:t>
      </w:r>
    </w:p>
    <w:p w14:paraId="7AB00F6A" w14:textId="77777777" w:rsidR="00A022FC" w:rsidRPr="0032190F" w:rsidRDefault="00A022FC" w:rsidP="00A022FC">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63"/>
        <w:gridCol w:w="2289"/>
      </w:tblGrid>
      <w:tr w:rsidR="00A022FC" w14:paraId="6D1A8968" w14:textId="77777777" w:rsidTr="00C35EA7">
        <w:trPr>
          <w:jc w:val="center"/>
        </w:trPr>
        <w:tc>
          <w:tcPr>
            <w:tcW w:w="763" w:type="dxa"/>
          </w:tcPr>
          <w:p w14:paraId="4F4C4FCA" w14:textId="77777777" w:rsidR="00A022FC" w:rsidRDefault="00A022FC" w:rsidP="00A022FC">
            <w:r>
              <w:t>sur</w:t>
            </w:r>
          </w:p>
        </w:tc>
        <w:tc>
          <w:tcPr>
            <w:tcW w:w="2289" w:type="dxa"/>
          </w:tcPr>
          <w:p w14:paraId="3D9DE302" w14:textId="18F8851F" w:rsidR="00A022FC" w:rsidRDefault="00000000" w:rsidP="00A022FC">
            <w:hyperlink r:id="rId6993" w:anchor="Cul_Art_TAC_T_t_palette" w:history="1">
              <w:r w:rsidR="00A022FC" w:rsidRPr="00015C26">
                <w:rPr>
                  <w:rStyle w:val="Hyperlink"/>
                </w:rPr>
                <w:t>palette</w:t>
              </w:r>
            </w:hyperlink>
          </w:p>
        </w:tc>
      </w:tr>
      <w:tr w:rsidR="00A022FC" w14:paraId="762130C1" w14:textId="77777777" w:rsidTr="00C35EA7">
        <w:trPr>
          <w:jc w:val="center"/>
        </w:trPr>
        <w:tc>
          <w:tcPr>
            <w:tcW w:w="763" w:type="dxa"/>
          </w:tcPr>
          <w:p w14:paraId="2E165823" w14:textId="77777777" w:rsidR="00A022FC" w:rsidRDefault="00A022FC" w:rsidP="00A022FC">
            <w:r>
              <w:t>sous</w:t>
            </w:r>
          </w:p>
        </w:tc>
        <w:tc>
          <w:tcPr>
            <w:tcW w:w="2289" w:type="dxa"/>
          </w:tcPr>
          <w:p w14:paraId="2A400C36" w14:textId="77777777" w:rsidR="00A022FC" w:rsidRDefault="00A022FC" w:rsidP="00A022FC">
            <w:r>
              <w:t>idole</w:t>
            </w:r>
            <w:r w:rsidR="00015C26">
              <w:t xml:space="preserve"> [rectangulaire]</w:t>
            </w:r>
          </w:p>
        </w:tc>
      </w:tr>
    </w:tbl>
    <w:p w14:paraId="725864B4" w14:textId="77777777" w:rsidR="00A022FC" w:rsidRPr="00A022FC" w:rsidRDefault="00A022FC" w:rsidP="00A022FC">
      <w:r>
        <w:t>(BIB 2369)</w:t>
      </w:r>
    </w:p>
    <w:p w14:paraId="441C52B0" w14:textId="77777777" w:rsidR="003E5DF3" w:rsidRDefault="003E5DF3" w:rsidP="003E5DF3"/>
    <w:p w14:paraId="0D9D092D" w14:textId="77777777" w:rsidR="003E5DF3" w:rsidRPr="003E5DF3" w:rsidRDefault="003E5DF3" w:rsidP="003E5DF3">
      <w:pPr>
        <w:pStyle w:val="Heading4"/>
      </w:pPr>
      <w:r>
        <w:t>Idole</w:t>
      </w:r>
    </w:p>
    <w:p w14:paraId="5C75B1A7" w14:textId="062909EB" w:rsidR="003E63FF" w:rsidRPr="0032190F" w:rsidRDefault="003E63FF" w:rsidP="003E5DF3">
      <w:pPr>
        <w:rPr>
          <w:lang w:val="fr-FR"/>
        </w:rPr>
      </w:pPr>
      <w:r w:rsidRPr="0032190F">
        <w:rPr>
          <w:lang w:val="fr-FR"/>
        </w:rPr>
        <w:t xml:space="preserve">Forme rectangulaire avec rostre (BIB 2353) </w:t>
      </w:r>
      <w:r w:rsidR="003E5DF3" w:rsidRPr="0032190F">
        <w:rPr>
          <w:lang w:val="fr-FR"/>
        </w:rPr>
        <w:t xml:space="preserve">figure en «idole» [rectangulaire] marquée par deux épaulements et séparée en deux parties de façon dissymétrique par une ligne verticale dont la base s'achève par une légère fourche (BIB 2369) </w:t>
      </w:r>
      <w:hyperlink r:id="rId6994" w:anchor="Cul_Art_TAC_T_a_idole_bret_rectang_2rost" w:history="1">
        <w:r w:rsidRPr="0032190F">
          <w:rPr>
            <w:rStyle w:val="Hyperlink"/>
            <w:lang w:val="fr-FR"/>
          </w:rPr>
          <w:t>forme rectangulaire avec deux rostres</w:t>
        </w:r>
      </w:hyperlink>
      <w:r w:rsidRPr="0032190F">
        <w:rPr>
          <w:lang w:val="fr-FR"/>
        </w:rPr>
        <w:t xml:space="preserve"> (SS BIB)</w:t>
      </w:r>
    </w:p>
    <w:p w14:paraId="2A2D3740" w14:textId="77777777" w:rsidR="00D428DE" w:rsidRPr="0032190F" w:rsidRDefault="00D428DE" w:rsidP="003E5DF3">
      <w:pPr>
        <w:rPr>
          <w:lang w:val="fr-FR"/>
        </w:rPr>
      </w:pPr>
      <w:r w:rsidRPr="0032190F">
        <w:rPr>
          <w:lang w:val="fr-FR"/>
        </w:rPr>
        <w:t>appendices latéraux rayonnant (SS BIB)</w:t>
      </w:r>
    </w:p>
    <w:p w14:paraId="23AD5517" w14:textId="77777777" w:rsidR="00A022FC" w:rsidRPr="0032190F" w:rsidRDefault="00A022FC" w:rsidP="003E5DF3">
      <w:pPr>
        <w:rPr>
          <w:lang w:val="fr-FR"/>
        </w:rPr>
      </w:pPr>
    </w:p>
    <w:p w14:paraId="4BA607BB" w14:textId="77777777" w:rsidR="003E5DF3" w:rsidRPr="0032190F" w:rsidRDefault="003E5DF3" w:rsidP="003E5DF3">
      <w:pPr>
        <w:pStyle w:val="Heading4"/>
      </w:pPr>
      <w:r w:rsidRPr="0032190F">
        <w:t>Palette</w:t>
      </w:r>
    </w:p>
    <w:p w14:paraId="3B836980" w14:textId="46A835AC" w:rsidR="003E5DF3" w:rsidRPr="0032190F" w:rsidRDefault="003E5DF3" w:rsidP="003E5DF3">
      <w:pPr>
        <w:jc w:val="both"/>
        <w:rPr>
          <w:rFonts w:eastAsia="Code2000"/>
          <w:lang w:val="fr-FR" w:eastAsia="en-GB"/>
        </w:rPr>
      </w:pPr>
      <w:r w:rsidRPr="0032190F">
        <w:rPr>
          <w:rFonts w:eastAsia="Code2000"/>
          <w:lang w:val="fr-FR" w:eastAsia="en-GB"/>
        </w:rPr>
        <w:t>[</w:t>
      </w:r>
      <w:hyperlink r:id="rId6995" w:anchor="Cul_Art_TAC_T_t_palette" w:history="1">
        <w:r w:rsidRPr="0032190F">
          <w:rPr>
            <w:rStyle w:val="Hyperlink"/>
            <w:rFonts w:eastAsia="Code2000"/>
            <w:lang w:val="fr-FR" w:eastAsia="en-GB"/>
          </w:rPr>
          <w:t>palette</w:t>
        </w:r>
      </w:hyperlink>
      <w:r w:rsidRPr="0032190F">
        <w:rPr>
          <w:rFonts w:eastAsia="Code2000"/>
          <w:lang w:val="fr-FR" w:eastAsia="en-GB"/>
        </w:rPr>
        <w:t xml:space="preserve">] Symbole connu dans d'autres monuments du </w:t>
      </w:r>
      <w:r w:rsidR="00015C26" w:rsidRPr="0032190F">
        <w:rPr>
          <w:rFonts w:eastAsia="Code2000"/>
          <w:lang w:val="fr-FR" w:eastAsia="en-GB"/>
        </w:rPr>
        <w:t>N</w:t>
      </w:r>
      <w:r w:rsidRPr="0032190F">
        <w:rPr>
          <w:rFonts w:eastAsia="Code2000" w:hint="eastAsia"/>
          <w:lang w:val="fr-FR" w:eastAsia="en-GB"/>
        </w:rPr>
        <w:t>é</w:t>
      </w:r>
      <w:r w:rsidRPr="0032190F">
        <w:rPr>
          <w:rFonts w:eastAsia="Code2000"/>
          <w:lang w:val="fr-FR" w:eastAsia="en-GB"/>
        </w:rPr>
        <w:t xml:space="preserve">olithique </w:t>
      </w:r>
      <w:r w:rsidR="00015C26" w:rsidRPr="0032190F">
        <w:rPr>
          <w:rFonts w:eastAsia="Code2000"/>
          <w:lang w:val="fr-FR" w:eastAsia="en-GB"/>
        </w:rPr>
        <w:t>F</w:t>
      </w:r>
      <w:r w:rsidRPr="0032190F">
        <w:rPr>
          <w:rFonts w:eastAsia="Code2000"/>
          <w:lang w:val="fr-FR" w:eastAsia="en-GB"/>
        </w:rPr>
        <w:t>inal. Interpr</w:t>
      </w:r>
      <w:r w:rsidRPr="0032190F">
        <w:rPr>
          <w:rFonts w:eastAsia="Code2000" w:hint="eastAsia"/>
          <w:lang w:val="fr-FR" w:eastAsia="en-GB"/>
        </w:rPr>
        <w:t>é</w:t>
      </w:r>
      <w:r w:rsidRPr="0032190F">
        <w:rPr>
          <w:rFonts w:eastAsia="Code2000"/>
          <w:lang w:val="fr-FR" w:eastAsia="en-GB"/>
        </w:rPr>
        <w:t>t</w:t>
      </w:r>
      <w:r w:rsidRPr="0032190F">
        <w:rPr>
          <w:rFonts w:eastAsia="Code2000" w:hint="eastAsia"/>
          <w:lang w:val="fr-FR" w:eastAsia="en-GB"/>
        </w:rPr>
        <w:t>é</w:t>
      </w:r>
      <w:r w:rsidRPr="0032190F">
        <w:rPr>
          <w:rFonts w:eastAsia="Code2000"/>
          <w:lang w:val="fr-FR" w:eastAsia="en-GB"/>
        </w:rPr>
        <w:t xml:space="preserve"> parfois comme un poignard (Briard, 1979), une </w:t>
      </w:r>
      <w:r w:rsidRPr="0032190F">
        <w:rPr>
          <w:rFonts w:eastAsia="Code2000" w:hint="eastAsia"/>
          <w:lang w:val="fr-FR" w:eastAsia="en-GB"/>
        </w:rPr>
        <w:t>«</w:t>
      </w:r>
      <w:r w:rsidRPr="0032190F">
        <w:rPr>
          <w:rFonts w:eastAsia="Code2000"/>
          <w:lang w:val="fr-FR" w:eastAsia="en-GB"/>
        </w:rPr>
        <w:t>palette des morts</w:t>
      </w:r>
      <w:r w:rsidRPr="0032190F">
        <w:rPr>
          <w:rFonts w:eastAsia="Code2000" w:hint="eastAsia"/>
          <w:lang w:val="fr-FR" w:eastAsia="en-GB"/>
        </w:rPr>
        <w:t>»</w:t>
      </w:r>
      <w:r w:rsidRPr="0032190F">
        <w:rPr>
          <w:rFonts w:eastAsia="Code2000"/>
          <w:lang w:val="fr-FR" w:eastAsia="en-GB"/>
        </w:rPr>
        <w:t>, r</w:t>
      </w:r>
      <w:r w:rsidRPr="0032190F">
        <w:rPr>
          <w:rFonts w:eastAsia="Code2000" w:hint="eastAsia"/>
          <w:lang w:val="fr-FR" w:eastAsia="en-GB"/>
        </w:rPr>
        <w:t>é</w:t>
      </w:r>
      <w:r w:rsidRPr="0032190F">
        <w:rPr>
          <w:rFonts w:eastAsia="Code2000"/>
          <w:lang w:val="fr-FR" w:eastAsia="en-GB"/>
        </w:rPr>
        <w:t>cemment comme un aviron de gouverne (L'Helgouac'h, 1992), il se dissocie en deux parties: celle que l'on consid</w:t>
      </w:r>
      <w:r w:rsidRPr="0032190F">
        <w:rPr>
          <w:rFonts w:eastAsia="Code2000" w:hint="eastAsia"/>
          <w:lang w:val="fr-FR" w:eastAsia="en-GB"/>
        </w:rPr>
        <w:t>è</w:t>
      </w:r>
      <w:r w:rsidRPr="0032190F">
        <w:rPr>
          <w:rFonts w:eastAsia="Code2000"/>
          <w:lang w:val="fr-FR" w:eastAsia="en-GB"/>
        </w:rPr>
        <w:t>re comme un manche, malgr</w:t>
      </w:r>
      <w:r w:rsidRPr="0032190F">
        <w:rPr>
          <w:rFonts w:eastAsia="Code2000" w:hint="eastAsia"/>
          <w:lang w:val="fr-FR" w:eastAsia="en-GB"/>
        </w:rPr>
        <w:t>é</w:t>
      </w:r>
      <w:r w:rsidRPr="0032190F">
        <w:rPr>
          <w:rFonts w:eastAsia="Code2000"/>
          <w:lang w:val="fr-FR" w:eastAsia="en-GB"/>
        </w:rPr>
        <w:t xml:space="preserve"> sa finesse, et une partie plus large orn</w:t>
      </w:r>
      <w:r w:rsidRPr="0032190F">
        <w:rPr>
          <w:rFonts w:eastAsia="Code2000" w:hint="eastAsia"/>
          <w:lang w:val="fr-FR" w:eastAsia="en-GB"/>
        </w:rPr>
        <w:t>é</w:t>
      </w:r>
      <w:r w:rsidRPr="0032190F">
        <w:rPr>
          <w:rFonts w:eastAsia="Code2000"/>
          <w:lang w:val="fr-FR" w:eastAsia="en-GB"/>
        </w:rPr>
        <w:t>e, dans le cas pr</w:t>
      </w:r>
      <w:r w:rsidRPr="0032190F">
        <w:rPr>
          <w:rFonts w:eastAsia="Code2000" w:hint="eastAsia"/>
          <w:lang w:val="fr-FR" w:eastAsia="en-GB"/>
        </w:rPr>
        <w:t>é</w:t>
      </w:r>
      <w:r w:rsidRPr="0032190F">
        <w:rPr>
          <w:rFonts w:eastAsia="Code2000"/>
          <w:lang w:val="fr-FR" w:eastAsia="en-GB"/>
        </w:rPr>
        <w:t>sent, d'une cupule centrale. L'extr</w:t>
      </w:r>
      <w:r w:rsidRPr="0032190F">
        <w:rPr>
          <w:rFonts w:eastAsia="Code2000" w:hint="eastAsia"/>
          <w:lang w:val="fr-FR" w:eastAsia="en-GB"/>
        </w:rPr>
        <w:t>é</w:t>
      </w:r>
      <w:r w:rsidRPr="0032190F">
        <w:rPr>
          <w:rFonts w:eastAsia="Code2000"/>
          <w:lang w:val="fr-FR" w:eastAsia="en-GB"/>
        </w:rPr>
        <w:t>mit</w:t>
      </w:r>
      <w:r w:rsidRPr="0032190F">
        <w:rPr>
          <w:rFonts w:eastAsia="Code2000" w:hint="eastAsia"/>
          <w:lang w:val="fr-FR" w:eastAsia="en-GB"/>
        </w:rPr>
        <w:t>é</w:t>
      </w:r>
      <w:r w:rsidRPr="0032190F">
        <w:rPr>
          <w:rFonts w:eastAsia="Code2000"/>
          <w:lang w:val="fr-FR" w:eastAsia="en-GB"/>
        </w:rPr>
        <w:t xml:space="preserve"> de la figure se confond avec l'ornementation pr</w:t>
      </w:r>
      <w:r w:rsidRPr="0032190F">
        <w:rPr>
          <w:rFonts w:eastAsia="Code2000" w:hint="eastAsia"/>
          <w:lang w:val="fr-FR" w:eastAsia="en-GB"/>
        </w:rPr>
        <w:t>é</w:t>
      </w:r>
      <w:r w:rsidRPr="0032190F">
        <w:rPr>
          <w:rFonts w:eastAsia="Code2000"/>
          <w:lang w:val="fr-FR" w:eastAsia="en-GB"/>
        </w:rPr>
        <w:t>c</w:t>
      </w:r>
      <w:r w:rsidRPr="0032190F">
        <w:rPr>
          <w:rFonts w:eastAsia="Code2000" w:hint="eastAsia"/>
          <w:lang w:val="fr-FR" w:eastAsia="en-GB"/>
        </w:rPr>
        <w:t>é</w:t>
      </w:r>
      <w:r w:rsidRPr="0032190F">
        <w:rPr>
          <w:rFonts w:eastAsia="Code2000"/>
          <w:lang w:val="fr-FR" w:eastAsia="en-GB"/>
        </w:rPr>
        <w:t>dente. Cette repr</w:t>
      </w:r>
      <w:r w:rsidRPr="0032190F">
        <w:rPr>
          <w:rFonts w:eastAsia="Code2000" w:hint="eastAsia"/>
          <w:lang w:val="fr-FR" w:eastAsia="en-GB"/>
        </w:rPr>
        <w:t>é</w:t>
      </w:r>
      <w:r w:rsidRPr="0032190F">
        <w:rPr>
          <w:rFonts w:eastAsia="Code2000"/>
          <w:lang w:val="fr-FR" w:eastAsia="en-GB"/>
        </w:rPr>
        <w:t>sentation diff</w:t>
      </w:r>
      <w:r w:rsidRPr="0032190F">
        <w:rPr>
          <w:rFonts w:eastAsia="Code2000" w:hint="eastAsia"/>
          <w:lang w:val="fr-FR" w:eastAsia="en-GB"/>
        </w:rPr>
        <w:t>è</w:t>
      </w:r>
      <w:r w:rsidRPr="0032190F">
        <w:rPr>
          <w:rFonts w:eastAsia="Code2000"/>
          <w:lang w:val="fr-FR" w:eastAsia="en-GB"/>
        </w:rPr>
        <w:t>re nettement de l'ensemble de l'ornementation de cette face par sa finesse. Hormis les cupules, elles aussi finement repr</w:t>
      </w:r>
      <w:r w:rsidRPr="0032190F">
        <w:rPr>
          <w:rFonts w:eastAsia="Code2000" w:hint="eastAsia"/>
          <w:lang w:val="fr-FR" w:eastAsia="en-GB"/>
        </w:rPr>
        <w:t>é</w:t>
      </w:r>
      <w:r w:rsidRPr="0032190F">
        <w:rPr>
          <w:rFonts w:eastAsia="Code2000"/>
          <w:lang w:val="fr-FR" w:eastAsia="en-GB"/>
        </w:rPr>
        <w:t>sent</w:t>
      </w:r>
      <w:r w:rsidRPr="0032190F">
        <w:rPr>
          <w:rFonts w:eastAsia="Code2000" w:hint="eastAsia"/>
          <w:lang w:val="fr-FR" w:eastAsia="en-GB"/>
        </w:rPr>
        <w:t>é</w:t>
      </w:r>
      <w:r w:rsidRPr="0032190F">
        <w:rPr>
          <w:rFonts w:eastAsia="Code2000"/>
          <w:lang w:val="fr-FR" w:eastAsia="en-GB"/>
        </w:rPr>
        <w:t>es, la gravure est en effet large et bien marqu</w:t>
      </w:r>
      <w:r w:rsidRPr="0032190F">
        <w:rPr>
          <w:rFonts w:eastAsia="Code2000" w:hint="eastAsia"/>
          <w:lang w:val="fr-FR" w:eastAsia="en-GB"/>
        </w:rPr>
        <w:t>é</w:t>
      </w:r>
      <w:r w:rsidRPr="0032190F">
        <w:rPr>
          <w:rFonts w:eastAsia="Code2000"/>
          <w:lang w:val="fr-FR" w:eastAsia="en-GB"/>
        </w:rPr>
        <w:t>e dans la pierre. C'est aussi vrai pour le cercle d'un diam</w:t>
      </w:r>
      <w:r w:rsidRPr="0032190F">
        <w:rPr>
          <w:rFonts w:eastAsia="Code2000" w:hint="eastAsia"/>
          <w:lang w:val="fr-FR" w:eastAsia="en-GB"/>
        </w:rPr>
        <w:t>è</w:t>
      </w:r>
      <w:r w:rsidRPr="0032190F">
        <w:rPr>
          <w:rFonts w:eastAsia="Code2000"/>
          <w:lang w:val="fr-FR" w:eastAsia="en-GB"/>
        </w:rPr>
        <w:t>tre de 14 cm plac</w:t>
      </w:r>
      <w:r w:rsidRPr="0032190F">
        <w:rPr>
          <w:rFonts w:eastAsia="Code2000" w:hint="eastAsia"/>
          <w:lang w:val="fr-FR" w:eastAsia="en-GB"/>
        </w:rPr>
        <w:t>é</w:t>
      </w:r>
      <w:r w:rsidRPr="0032190F">
        <w:rPr>
          <w:rFonts w:eastAsia="Code2000"/>
          <w:lang w:val="fr-FR" w:eastAsia="en-GB"/>
        </w:rPr>
        <w:t xml:space="preserve"> </w:t>
      </w:r>
      <w:r w:rsidRPr="0032190F">
        <w:rPr>
          <w:rFonts w:eastAsia="Code2000" w:hint="eastAsia"/>
          <w:lang w:val="fr-FR" w:eastAsia="en-GB"/>
        </w:rPr>
        <w:t>à</w:t>
      </w:r>
      <w:r w:rsidRPr="0032190F">
        <w:rPr>
          <w:rFonts w:eastAsia="Code2000"/>
          <w:lang w:val="fr-FR" w:eastAsia="en-GB"/>
        </w:rPr>
        <w:t xml:space="preserve"> l'ext</w:t>
      </w:r>
      <w:r w:rsidRPr="0032190F">
        <w:rPr>
          <w:rFonts w:eastAsia="Code2000" w:hint="eastAsia"/>
          <w:lang w:val="fr-FR" w:eastAsia="en-GB"/>
        </w:rPr>
        <w:t>é</w:t>
      </w:r>
      <w:r w:rsidRPr="0032190F">
        <w:rPr>
          <w:rFonts w:eastAsia="Code2000"/>
          <w:lang w:val="fr-FR" w:eastAsia="en-GB"/>
        </w:rPr>
        <w:t>rieur droit de la figure principale. La gravure se superpose aux incisions lat</w:t>
      </w:r>
      <w:r w:rsidRPr="0032190F">
        <w:rPr>
          <w:rFonts w:eastAsia="Code2000" w:hint="eastAsia"/>
          <w:lang w:val="fr-FR" w:eastAsia="en-GB"/>
        </w:rPr>
        <w:t>é</w:t>
      </w:r>
      <w:r w:rsidRPr="0032190F">
        <w:rPr>
          <w:rFonts w:eastAsia="Code2000"/>
          <w:lang w:val="fr-FR" w:eastAsia="en-GB"/>
        </w:rPr>
        <w:t xml:space="preserve">rales gauches [de l'idole] (BIB 2369) </w:t>
      </w:r>
    </w:p>
    <w:p w14:paraId="3B7321CD" w14:textId="77777777" w:rsidR="00A022FC" w:rsidRPr="0032190F" w:rsidRDefault="00A022FC" w:rsidP="003E5DF3">
      <w:pPr>
        <w:jc w:val="both"/>
        <w:rPr>
          <w:rFonts w:eastAsia="Code2000"/>
          <w:lang w:val="fr-FR" w:eastAsia="en-GB"/>
        </w:rPr>
      </w:pPr>
    </w:p>
    <w:p w14:paraId="4AE48831" w14:textId="77777777" w:rsidR="003E5DF3" w:rsidRPr="0032190F" w:rsidRDefault="003E5DF3" w:rsidP="003E5DF3">
      <w:pPr>
        <w:jc w:val="both"/>
        <w:rPr>
          <w:rFonts w:eastAsia="Code2000"/>
          <w:lang w:val="fr-FR" w:eastAsia="en-GB"/>
        </w:rPr>
      </w:pPr>
    </w:p>
    <w:p w14:paraId="3C49AE05" w14:textId="243C363A" w:rsidR="003E5DF3" w:rsidRPr="0032190F" w:rsidRDefault="00893371" w:rsidP="00A022FC">
      <w:pPr>
        <w:pStyle w:val="Heading3"/>
      </w:pPr>
      <w:r>
        <w:t>f</w:t>
      </w:r>
      <w:r w:rsidR="003E5DF3" w:rsidRPr="0032190F">
        <w:t>ace 2</w:t>
      </w:r>
    </w:p>
    <w:p w14:paraId="71A5D712" w14:textId="34F90372" w:rsidR="003E5DF3" w:rsidRPr="0032190F" w:rsidRDefault="00A022FC" w:rsidP="003E5DF3">
      <w:pPr>
        <w:jc w:val="both"/>
        <w:rPr>
          <w:lang w:val="fr-FR"/>
        </w:rPr>
      </w:pPr>
      <w:r w:rsidRPr="0032190F">
        <w:rPr>
          <w:rFonts w:eastAsia="Code2000"/>
          <w:lang w:val="fr-FR" w:eastAsia="en-GB"/>
        </w:rPr>
        <w:t>L</w:t>
      </w:r>
      <w:r w:rsidR="003E5DF3" w:rsidRPr="0032190F">
        <w:rPr>
          <w:rFonts w:eastAsia="Code2000"/>
          <w:lang w:val="fr-FR" w:eastAsia="en-GB"/>
        </w:rPr>
        <w:t>a figure est moins discernable que celle de la</w:t>
      </w:r>
      <w:r w:rsidRPr="0032190F">
        <w:rPr>
          <w:rFonts w:eastAsia="Code2000"/>
          <w:lang w:val="fr-FR" w:eastAsia="en-GB"/>
        </w:rPr>
        <w:t xml:space="preserve"> </w:t>
      </w:r>
      <w:r w:rsidR="003E5DF3" w:rsidRPr="0032190F">
        <w:rPr>
          <w:rFonts w:eastAsia="Code2000"/>
          <w:lang w:val="fr-FR" w:eastAsia="en-GB"/>
        </w:rPr>
        <w:t xml:space="preserve">face 1, la surface plus </w:t>
      </w:r>
      <w:r w:rsidR="003E5DF3" w:rsidRPr="0032190F">
        <w:rPr>
          <w:rFonts w:eastAsia="Code2000" w:hint="eastAsia"/>
          <w:lang w:val="fr-FR" w:eastAsia="en-GB"/>
        </w:rPr>
        <w:t>é</w:t>
      </w:r>
      <w:r w:rsidR="003E5DF3" w:rsidRPr="0032190F">
        <w:rPr>
          <w:rFonts w:eastAsia="Code2000"/>
          <w:lang w:val="fr-FR" w:eastAsia="en-GB"/>
        </w:rPr>
        <w:t>rod</w:t>
      </w:r>
      <w:r w:rsidR="003E5DF3" w:rsidRPr="0032190F">
        <w:rPr>
          <w:rFonts w:eastAsia="Code2000" w:hint="eastAsia"/>
          <w:lang w:val="fr-FR" w:eastAsia="en-GB"/>
        </w:rPr>
        <w:t>é</w:t>
      </w:r>
      <w:r w:rsidR="003E5DF3" w:rsidRPr="0032190F">
        <w:rPr>
          <w:rFonts w:eastAsia="Code2000"/>
          <w:lang w:val="fr-FR" w:eastAsia="en-GB"/>
        </w:rPr>
        <w:t>e de la pierre ne laisse</w:t>
      </w:r>
      <w:r w:rsidRPr="0032190F">
        <w:rPr>
          <w:rFonts w:eastAsia="Code2000"/>
          <w:lang w:val="fr-FR" w:eastAsia="en-GB"/>
        </w:rPr>
        <w:t xml:space="preserve"> </w:t>
      </w:r>
      <w:r w:rsidR="003E5DF3" w:rsidRPr="0032190F">
        <w:rPr>
          <w:rFonts w:eastAsia="Code2000"/>
          <w:lang w:val="fr-FR" w:eastAsia="en-GB"/>
        </w:rPr>
        <w:t xml:space="preserve">qu'entrevoir une figuration en </w:t>
      </w:r>
      <w:r w:rsidR="003E5DF3" w:rsidRPr="0032190F">
        <w:rPr>
          <w:rFonts w:eastAsia="Code2000" w:hint="eastAsia"/>
          <w:lang w:val="fr-FR" w:eastAsia="en-GB"/>
        </w:rPr>
        <w:t>«</w:t>
      </w:r>
      <w:r w:rsidR="003E5DF3" w:rsidRPr="0032190F">
        <w:rPr>
          <w:rFonts w:eastAsia="Code2000"/>
          <w:lang w:val="fr-FR" w:eastAsia="en-GB"/>
        </w:rPr>
        <w:t>idole</w:t>
      </w:r>
      <w:r w:rsidR="003E5DF3" w:rsidRPr="0032190F">
        <w:rPr>
          <w:rFonts w:eastAsia="Code2000" w:hint="eastAsia"/>
          <w:lang w:val="fr-FR" w:eastAsia="en-GB"/>
        </w:rPr>
        <w:t>»</w:t>
      </w:r>
      <w:r w:rsidR="003E5DF3" w:rsidRPr="0032190F">
        <w:rPr>
          <w:rFonts w:eastAsia="Code2000"/>
          <w:lang w:val="fr-FR" w:eastAsia="en-GB"/>
        </w:rPr>
        <w:t xml:space="preserve"> caract</w:t>
      </w:r>
      <w:r w:rsidR="003E5DF3" w:rsidRPr="0032190F">
        <w:rPr>
          <w:rFonts w:eastAsia="Code2000" w:hint="eastAsia"/>
          <w:lang w:val="fr-FR" w:eastAsia="en-GB"/>
        </w:rPr>
        <w:t>é</w:t>
      </w:r>
      <w:r w:rsidR="003E5DF3" w:rsidRPr="0032190F">
        <w:rPr>
          <w:rFonts w:eastAsia="Code2000"/>
          <w:lang w:val="fr-FR" w:eastAsia="en-GB"/>
        </w:rPr>
        <w:t>ris</w:t>
      </w:r>
      <w:r w:rsidR="003E5DF3" w:rsidRPr="0032190F">
        <w:rPr>
          <w:rFonts w:eastAsia="Code2000" w:hint="eastAsia"/>
          <w:lang w:val="fr-FR" w:eastAsia="en-GB"/>
        </w:rPr>
        <w:t>é</w:t>
      </w:r>
      <w:r w:rsidR="003E5DF3" w:rsidRPr="0032190F">
        <w:rPr>
          <w:rFonts w:eastAsia="Code2000"/>
          <w:lang w:val="fr-FR" w:eastAsia="en-GB"/>
        </w:rPr>
        <w:t>e ici</w:t>
      </w:r>
      <w:r w:rsidRPr="0032190F">
        <w:rPr>
          <w:rFonts w:eastAsia="Code2000"/>
          <w:lang w:val="fr-FR" w:eastAsia="en-GB"/>
        </w:rPr>
        <w:t xml:space="preserve"> </w:t>
      </w:r>
      <w:r w:rsidR="003E5DF3" w:rsidRPr="0032190F">
        <w:rPr>
          <w:rFonts w:eastAsia="Code2000"/>
          <w:lang w:val="fr-FR" w:eastAsia="en-GB"/>
        </w:rPr>
        <w:t>par deux bourrelets lat</w:t>
      </w:r>
      <w:r w:rsidR="003E5DF3" w:rsidRPr="0032190F">
        <w:rPr>
          <w:rFonts w:eastAsia="Code2000" w:hint="eastAsia"/>
          <w:lang w:val="fr-FR" w:eastAsia="en-GB"/>
        </w:rPr>
        <w:t>é</w:t>
      </w:r>
      <w:r w:rsidR="003E5DF3" w:rsidRPr="0032190F">
        <w:rPr>
          <w:rFonts w:eastAsia="Code2000"/>
          <w:lang w:val="fr-FR" w:eastAsia="en-GB"/>
        </w:rPr>
        <w:t>raux assez classiques dans ce</w:t>
      </w:r>
      <w:r w:rsidRPr="0032190F">
        <w:rPr>
          <w:rFonts w:eastAsia="Code2000"/>
          <w:lang w:val="fr-FR" w:eastAsia="en-GB"/>
        </w:rPr>
        <w:t xml:space="preserve"> </w:t>
      </w:r>
      <w:r w:rsidR="003E5DF3" w:rsidRPr="0032190F">
        <w:rPr>
          <w:rFonts w:eastAsia="Code2000"/>
          <w:lang w:val="fr-FR" w:eastAsia="en-GB"/>
        </w:rPr>
        <w:t>type de repr</w:t>
      </w:r>
      <w:r w:rsidR="003E5DF3" w:rsidRPr="0032190F">
        <w:rPr>
          <w:rFonts w:eastAsia="Code2000" w:hint="eastAsia"/>
          <w:lang w:val="fr-FR" w:eastAsia="en-GB"/>
        </w:rPr>
        <w:t>é</w:t>
      </w:r>
      <w:r w:rsidR="003E5DF3" w:rsidRPr="0032190F">
        <w:rPr>
          <w:rFonts w:eastAsia="Code2000"/>
          <w:lang w:val="fr-FR" w:eastAsia="en-GB"/>
        </w:rPr>
        <w:t>sentation. La largeur d'1,30 m et la</w:t>
      </w:r>
      <w:r w:rsidRPr="0032190F">
        <w:rPr>
          <w:rFonts w:eastAsia="Code2000"/>
          <w:lang w:val="fr-FR" w:eastAsia="en-GB"/>
        </w:rPr>
        <w:t xml:space="preserve"> </w:t>
      </w:r>
      <w:r w:rsidR="003E5DF3" w:rsidRPr="0032190F">
        <w:rPr>
          <w:rFonts w:eastAsia="Code2000"/>
          <w:lang w:val="fr-FR" w:eastAsia="en-GB"/>
        </w:rPr>
        <w:t>longueur conserv</w:t>
      </w:r>
      <w:r w:rsidR="003E5DF3" w:rsidRPr="0032190F">
        <w:rPr>
          <w:rFonts w:eastAsia="Code2000" w:hint="eastAsia"/>
          <w:lang w:val="fr-FR" w:eastAsia="en-GB"/>
        </w:rPr>
        <w:t>é</w:t>
      </w:r>
      <w:r w:rsidR="003E5DF3" w:rsidRPr="0032190F">
        <w:rPr>
          <w:rFonts w:eastAsia="Code2000"/>
          <w:lang w:val="fr-FR" w:eastAsia="en-GB"/>
        </w:rPr>
        <w:t>e d'1,20 m donnent une certaine</w:t>
      </w:r>
      <w:r w:rsidRPr="0032190F">
        <w:rPr>
          <w:rFonts w:eastAsia="Code2000"/>
          <w:lang w:val="fr-FR" w:eastAsia="en-GB"/>
        </w:rPr>
        <w:t xml:space="preserve"> </w:t>
      </w:r>
      <w:r w:rsidR="003E5DF3" w:rsidRPr="0032190F">
        <w:rPr>
          <w:rFonts w:eastAsia="Code2000"/>
          <w:lang w:val="fr-FR" w:eastAsia="en-GB"/>
        </w:rPr>
        <w:t xml:space="preserve">importance </w:t>
      </w:r>
      <w:r w:rsidR="003E5DF3" w:rsidRPr="0032190F">
        <w:rPr>
          <w:rFonts w:eastAsia="Code2000" w:hint="eastAsia"/>
          <w:lang w:val="fr-FR" w:eastAsia="en-GB"/>
        </w:rPr>
        <w:t>à</w:t>
      </w:r>
      <w:r w:rsidR="003E5DF3" w:rsidRPr="0032190F">
        <w:rPr>
          <w:rFonts w:eastAsia="Code2000"/>
          <w:lang w:val="fr-FR" w:eastAsia="en-GB"/>
        </w:rPr>
        <w:t xml:space="preserve"> l'ensemble.</w:t>
      </w:r>
      <w:r w:rsidRPr="0032190F">
        <w:rPr>
          <w:rFonts w:eastAsia="Code2000"/>
          <w:lang w:val="fr-FR" w:eastAsia="en-GB"/>
        </w:rPr>
        <w:t xml:space="preserve"> </w:t>
      </w:r>
      <w:r w:rsidR="003E5DF3" w:rsidRPr="0032190F">
        <w:rPr>
          <w:rFonts w:eastAsia="Code2000"/>
          <w:lang w:val="fr-FR" w:eastAsia="en-GB"/>
        </w:rPr>
        <w:t>La disparition de la partie sommitale nuit bien s</w:t>
      </w:r>
      <w:r w:rsidR="003E5DF3" w:rsidRPr="0032190F">
        <w:rPr>
          <w:rFonts w:eastAsia="Code2000" w:hint="eastAsia"/>
          <w:lang w:val="fr-FR" w:eastAsia="en-GB"/>
        </w:rPr>
        <w:t>û</w:t>
      </w:r>
      <w:r w:rsidR="003E5DF3" w:rsidRPr="0032190F">
        <w:rPr>
          <w:rFonts w:eastAsia="Code2000"/>
          <w:lang w:val="fr-FR" w:eastAsia="en-GB"/>
        </w:rPr>
        <w:t xml:space="preserve">r </w:t>
      </w:r>
      <w:r w:rsidR="003E5DF3" w:rsidRPr="0032190F">
        <w:rPr>
          <w:rFonts w:eastAsia="Code2000" w:hint="eastAsia"/>
          <w:lang w:val="fr-FR" w:eastAsia="en-GB"/>
        </w:rPr>
        <w:t>à</w:t>
      </w:r>
      <w:r w:rsidRPr="0032190F">
        <w:rPr>
          <w:rFonts w:eastAsia="Code2000"/>
          <w:lang w:val="fr-FR" w:eastAsia="en-GB"/>
        </w:rPr>
        <w:t xml:space="preserve"> </w:t>
      </w:r>
      <w:r w:rsidR="003E5DF3" w:rsidRPr="0032190F">
        <w:rPr>
          <w:rFonts w:eastAsia="Code2000"/>
          <w:lang w:val="fr-FR" w:eastAsia="en-GB"/>
        </w:rPr>
        <w:t>l'identification exacte de cette figure, mais les</w:t>
      </w:r>
      <w:r w:rsidRPr="0032190F">
        <w:rPr>
          <w:rFonts w:eastAsia="Code2000"/>
          <w:lang w:val="fr-FR" w:eastAsia="en-GB"/>
        </w:rPr>
        <w:t xml:space="preserve"> </w:t>
      </w:r>
      <w:r w:rsidR="003E5DF3" w:rsidRPr="0032190F">
        <w:rPr>
          <w:rFonts w:eastAsia="Code2000"/>
          <w:lang w:val="fr-FR" w:eastAsia="en-GB"/>
        </w:rPr>
        <w:t>bourrelets ou anneaux lat</w:t>
      </w:r>
      <w:r w:rsidR="003E5DF3" w:rsidRPr="0032190F">
        <w:rPr>
          <w:rFonts w:eastAsia="Code2000" w:hint="eastAsia"/>
          <w:lang w:val="fr-FR" w:eastAsia="en-GB"/>
        </w:rPr>
        <w:t>é</w:t>
      </w:r>
      <w:r w:rsidR="003E5DF3" w:rsidRPr="0032190F">
        <w:rPr>
          <w:rFonts w:eastAsia="Code2000"/>
          <w:lang w:val="fr-FR" w:eastAsia="en-GB"/>
        </w:rPr>
        <w:t>raux pr</w:t>
      </w:r>
      <w:r w:rsidR="003E5DF3" w:rsidRPr="0032190F">
        <w:rPr>
          <w:rFonts w:eastAsia="Code2000" w:hint="eastAsia"/>
          <w:lang w:val="fr-FR" w:eastAsia="en-GB"/>
        </w:rPr>
        <w:t>é</w:t>
      </w:r>
      <w:r w:rsidR="003E5DF3" w:rsidRPr="0032190F">
        <w:rPr>
          <w:rFonts w:eastAsia="Code2000"/>
          <w:lang w:val="fr-FR" w:eastAsia="en-GB"/>
        </w:rPr>
        <w:t xml:space="preserve">sents sur les </w:t>
      </w:r>
      <w:r w:rsidR="003E5DF3" w:rsidRPr="0032190F">
        <w:rPr>
          <w:rFonts w:eastAsia="Code2000" w:hint="eastAsia"/>
          <w:lang w:val="fr-FR" w:eastAsia="en-GB"/>
        </w:rPr>
        <w:t>«</w:t>
      </w:r>
      <w:r w:rsidR="003E5DF3" w:rsidRPr="0032190F">
        <w:rPr>
          <w:rFonts w:eastAsia="Code2000"/>
          <w:lang w:val="fr-FR" w:eastAsia="en-GB"/>
        </w:rPr>
        <w:t>figures en</w:t>
      </w:r>
      <w:r w:rsidRPr="0032190F">
        <w:rPr>
          <w:rFonts w:eastAsia="Code2000"/>
          <w:lang w:val="fr-FR" w:eastAsia="en-GB"/>
        </w:rPr>
        <w:t xml:space="preserve"> </w:t>
      </w:r>
      <w:r w:rsidR="003E5DF3" w:rsidRPr="0032190F">
        <w:rPr>
          <w:rFonts w:eastAsia="Code2000" w:hint="eastAsia"/>
          <w:lang w:val="fr-FR" w:eastAsia="en-GB"/>
        </w:rPr>
        <w:t>é</w:t>
      </w:r>
      <w:r w:rsidR="003E5DF3" w:rsidRPr="0032190F">
        <w:rPr>
          <w:rFonts w:eastAsia="Code2000"/>
          <w:lang w:val="fr-FR" w:eastAsia="en-GB"/>
        </w:rPr>
        <w:t>cussons</w:t>
      </w:r>
      <w:r w:rsidR="003E5DF3" w:rsidRPr="0032190F">
        <w:rPr>
          <w:rFonts w:eastAsia="Code2000" w:hint="eastAsia"/>
          <w:lang w:val="fr-FR" w:eastAsia="en-GB"/>
        </w:rPr>
        <w:t>»</w:t>
      </w:r>
      <w:r w:rsidR="003E5DF3" w:rsidRPr="0032190F">
        <w:rPr>
          <w:rFonts w:eastAsia="Code2000"/>
          <w:lang w:val="fr-FR" w:eastAsia="en-GB"/>
        </w:rPr>
        <w:t xml:space="preserve"> des </w:t>
      </w:r>
      <w:hyperlink r:id="rId6996" w:anchor="Cul_Megalithisme_t_dolmen_couloir" w:history="1">
        <w:r w:rsidR="001856C4" w:rsidRPr="0032190F">
          <w:rPr>
            <w:rStyle w:val="Hyperlink"/>
            <w:rFonts w:eastAsia="Code2000"/>
            <w:lang w:val="fr-FR" w:eastAsia="en-GB"/>
          </w:rPr>
          <w:t xml:space="preserve">tombes </w:t>
        </w:r>
        <w:r w:rsidR="001856C4" w:rsidRPr="0032190F">
          <w:rPr>
            <w:rStyle w:val="Hyperlink"/>
            <w:rFonts w:eastAsia="Code2000" w:hint="eastAsia"/>
            <w:lang w:val="fr-FR" w:eastAsia="en-GB"/>
          </w:rPr>
          <w:t>à</w:t>
        </w:r>
        <w:r w:rsidR="001856C4" w:rsidRPr="0032190F">
          <w:rPr>
            <w:rStyle w:val="Hyperlink"/>
            <w:rFonts w:eastAsia="Code2000"/>
            <w:lang w:val="fr-FR" w:eastAsia="en-GB"/>
          </w:rPr>
          <w:t xml:space="preserve"> couloir</w:t>
        </w:r>
      </w:hyperlink>
      <w:r w:rsidR="003E5DF3" w:rsidRPr="0032190F">
        <w:rPr>
          <w:rFonts w:eastAsia="Code2000"/>
          <w:lang w:val="fr-FR" w:eastAsia="en-GB"/>
        </w:rPr>
        <w:t>, comme celle du cairn</w:t>
      </w:r>
      <w:r w:rsidRPr="0032190F">
        <w:rPr>
          <w:rFonts w:eastAsia="Code2000"/>
          <w:lang w:val="fr-FR" w:eastAsia="en-GB"/>
        </w:rPr>
        <w:t xml:space="preserve"> </w:t>
      </w:r>
      <w:r w:rsidR="003E5DF3" w:rsidRPr="0032190F">
        <w:rPr>
          <w:rFonts w:eastAsia="Code2000"/>
          <w:lang w:val="fr-FR" w:eastAsia="en-GB"/>
        </w:rPr>
        <w:t>de l'</w:t>
      </w:r>
      <w:r w:rsidR="00893371">
        <w:rPr>
          <w:rFonts w:eastAsia="Code2000"/>
          <w:lang w:val="fr-FR" w:eastAsia="en-GB"/>
        </w:rPr>
        <w:t xml:space="preserve"> </w:t>
      </w:r>
      <w:hyperlink r:id="rId6997" w:anchor="Sit_Ile_Longue" w:history="1">
        <w:r w:rsidR="003E5DF3" w:rsidRPr="0032190F">
          <w:rPr>
            <w:rStyle w:val="Hyperlink"/>
            <w:rFonts w:eastAsia="Code2000"/>
            <w:lang w:val="fr-FR" w:eastAsia="en-GB"/>
          </w:rPr>
          <w:t>Ile Longue</w:t>
        </w:r>
      </w:hyperlink>
      <w:r w:rsidR="003E5DF3" w:rsidRPr="0032190F">
        <w:rPr>
          <w:rFonts w:eastAsia="Code2000"/>
          <w:lang w:val="fr-FR" w:eastAsia="en-GB"/>
        </w:rPr>
        <w:t>, laissent</w:t>
      </w:r>
      <w:r w:rsidRPr="0032190F">
        <w:rPr>
          <w:rFonts w:eastAsia="Code2000"/>
          <w:lang w:val="fr-FR" w:eastAsia="en-GB"/>
        </w:rPr>
        <w:t xml:space="preserve"> </w:t>
      </w:r>
      <w:r w:rsidR="003E5DF3" w:rsidRPr="0032190F">
        <w:rPr>
          <w:rFonts w:eastAsia="Code2000"/>
          <w:lang w:val="fr-FR" w:eastAsia="en-GB"/>
        </w:rPr>
        <w:t xml:space="preserve">penser </w:t>
      </w:r>
      <w:r w:rsidR="003E5DF3" w:rsidRPr="0032190F">
        <w:rPr>
          <w:rFonts w:eastAsia="Code2000" w:hint="eastAsia"/>
          <w:lang w:val="fr-FR" w:eastAsia="en-GB"/>
        </w:rPr>
        <w:t>à</w:t>
      </w:r>
      <w:r w:rsidR="003E5DF3" w:rsidRPr="0032190F">
        <w:rPr>
          <w:rFonts w:eastAsia="Code2000"/>
          <w:lang w:val="fr-FR" w:eastAsia="en-GB"/>
        </w:rPr>
        <w:t xml:space="preserve"> une figuration plus ancienne que celle de</w:t>
      </w:r>
      <w:r w:rsidRPr="0032190F">
        <w:rPr>
          <w:rFonts w:eastAsia="Code2000"/>
          <w:lang w:val="fr-FR" w:eastAsia="en-GB"/>
        </w:rPr>
        <w:t xml:space="preserve"> </w:t>
      </w:r>
      <w:r w:rsidR="003E5DF3" w:rsidRPr="0032190F">
        <w:rPr>
          <w:rFonts w:eastAsia="Code2000"/>
          <w:lang w:val="fr-FR" w:eastAsia="en-GB"/>
        </w:rPr>
        <w:t>l'autre face; le traitement plus simple de l'ornementa</w:t>
      </w:r>
      <w:r w:rsidRPr="0032190F">
        <w:rPr>
          <w:rFonts w:eastAsia="Code2000"/>
          <w:lang w:val="fr-FR" w:eastAsia="en-GB"/>
        </w:rPr>
        <w:t xml:space="preserve"> </w:t>
      </w:r>
      <w:r w:rsidR="003E5DF3" w:rsidRPr="0032190F">
        <w:rPr>
          <w:rFonts w:eastAsia="Code2000"/>
          <w:lang w:val="fr-FR" w:eastAsia="en-GB"/>
        </w:rPr>
        <w:t>tion, l'absence de s</w:t>
      </w:r>
      <w:r w:rsidR="003E5DF3" w:rsidRPr="0032190F">
        <w:rPr>
          <w:rFonts w:eastAsia="Code2000" w:hint="eastAsia"/>
          <w:lang w:val="fr-FR" w:eastAsia="en-GB"/>
        </w:rPr>
        <w:t>é</w:t>
      </w:r>
      <w:r w:rsidR="003E5DF3" w:rsidRPr="0032190F">
        <w:rPr>
          <w:rFonts w:eastAsia="Code2000"/>
          <w:lang w:val="fr-FR" w:eastAsia="en-GB"/>
        </w:rPr>
        <w:t>paration interne semblent le</w:t>
      </w:r>
      <w:r w:rsidRPr="0032190F">
        <w:rPr>
          <w:rFonts w:eastAsia="Code2000"/>
          <w:lang w:val="fr-FR" w:eastAsia="en-GB"/>
        </w:rPr>
        <w:t xml:space="preserve"> </w:t>
      </w:r>
      <w:r w:rsidR="003E5DF3" w:rsidRPr="0032190F">
        <w:rPr>
          <w:rFonts w:eastAsia="Code2000"/>
          <w:lang w:val="fr-FR" w:eastAsia="en-GB"/>
        </w:rPr>
        <w:t>confirmer m</w:t>
      </w:r>
      <w:r w:rsidR="003E5DF3" w:rsidRPr="0032190F">
        <w:rPr>
          <w:rFonts w:eastAsia="Code2000" w:hint="eastAsia"/>
          <w:lang w:val="fr-FR" w:eastAsia="en-GB"/>
        </w:rPr>
        <w:t>ê</w:t>
      </w:r>
      <w:r w:rsidR="003E5DF3" w:rsidRPr="0032190F">
        <w:rPr>
          <w:rFonts w:eastAsia="Code2000"/>
          <w:lang w:val="fr-FR" w:eastAsia="en-GB"/>
        </w:rPr>
        <w:t xml:space="preserve">me si le mauvais </w:t>
      </w:r>
      <w:r w:rsidR="003E5DF3" w:rsidRPr="0032190F">
        <w:rPr>
          <w:rFonts w:eastAsia="Code2000" w:hint="eastAsia"/>
          <w:lang w:val="fr-FR" w:eastAsia="en-GB"/>
        </w:rPr>
        <w:t>é</w:t>
      </w:r>
      <w:r w:rsidR="003E5DF3" w:rsidRPr="0032190F">
        <w:rPr>
          <w:rFonts w:eastAsia="Code2000"/>
          <w:lang w:val="fr-FR" w:eastAsia="en-GB"/>
        </w:rPr>
        <w:t>tat de surface peut occulter</w:t>
      </w:r>
      <w:r w:rsidRPr="0032190F">
        <w:rPr>
          <w:rFonts w:eastAsia="Code2000"/>
          <w:lang w:val="fr-FR" w:eastAsia="en-GB"/>
        </w:rPr>
        <w:t xml:space="preserve"> </w:t>
      </w:r>
      <w:r w:rsidR="003E5DF3" w:rsidRPr="0032190F">
        <w:rPr>
          <w:rFonts w:eastAsia="Code2000"/>
          <w:lang w:val="fr-FR" w:eastAsia="en-GB"/>
        </w:rPr>
        <w:t>quelques d</w:t>
      </w:r>
      <w:r w:rsidR="003E5DF3" w:rsidRPr="0032190F">
        <w:rPr>
          <w:rFonts w:eastAsia="Code2000" w:hint="eastAsia"/>
          <w:lang w:val="fr-FR" w:eastAsia="en-GB"/>
        </w:rPr>
        <w:t>é</w:t>
      </w:r>
      <w:r w:rsidR="003E5DF3" w:rsidRPr="0032190F">
        <w:rPr>
          <w:rFonts w:eastAsia="Code2000"/>
          <w:lang w:val="fr-FR" w:eastAsia="en-GB"/>
        </w:rPr>
        <w:t>tails.</w:t>
      </w:r>
      <w:r w:rsidRPr="0032190F">
        <w:rPr>
          <w:rFonts w:eastAsia="Code2000"/>
          <w:lang w:val="fr-FR" w:eastAsia="en-GB"/>
        </w:rPr>
        <w:t xml:space="preserve"> </w:t>
      </w:r>
      <w:r w:rsidR="003E5DF3" w:rsidRPr="0032190F">
        <w:rPr>
          <w:rFonts w:eastAsia="Code2000"/>
          <w:lang w:val="fr-FR" w:eastAsia="en-GB"/>
        </w:rPr>
        <w:t xml:space="preserve">A ce stade de la description, on peut </w:t>
      </w:r>
      <w:r w:rsidR="003E5DF3" w:rsidRPr="0032190F">
        <w:rPr>
          <w:rFonts w:eastAsia="Code2000" w:hint="eastAsia"/>
          <w:lang w:val="fr-FR" w:eastAsia="en-GB"/>
        </w:rPr>
        <w:t>é</w:t>
      </w:r>
      <w:r w:rsidR="003E5DF3" w:rsidRPr="0032190F">
        <w:rPr>
          <w:rFonts w:eastAsia="Code2000"/>
          <w:lang w:val="fr-FR" w:eastAsia="en-GB"/>
        </w:rPr>
        <w:t>mettre</w:t>
      </w:r>
      <w:r w:rsidRPr="0032190F">
        <w:rPr>
          <w:rFonts w:eastAsia="Code2000"/>
          <w:lang w:val="fr-FR" w:eastAsia="en-GB"/>
        </w:rPr>
        <w:t xml:space="preserve"> </w:t>
      </w:r>
      <w:r w:rsidR="003E5DF3" w:rsidRPr="0032190F">
        <w:rPr>
          <w:rFonts w:eastAsia="Code2000"/>
          <w:lang w:val="fr-FR" w:eastAsia="en-GB"/>
        </w:rPr>
        <w:t>l'hypoth</w:t>
      </w:r>
      <w:r w:rsidR="003E5DF3" w:rsidRPr="0032190F">
        <w:rPr>
          <w:rFonts w:eastAsia="Code2000" w:hint="eastAsia"/>
          <w:lang w:val="fr-FR" w:eastAsia="en-GB"/>
        </w:rPr>
        <w:t>è</w:t>
      </w:r>
      <w:r w:rsidR="003E5DF3" w:rsidRPr="0032190F">
        <w:rPr>
          <w:rFonts w:eastAsia="Code2000"/>
          <w:lang w:val="fr-FR" w:eastAsia="en-GB"/>
        </w:rPr>
        <w:t>se de la r</w:t>
      </w:r>
      <w:r w:rsidR="003E5DF3" w:rsidRPr="0032190F">
        <w:rPr>
          <w:rFonts w:eastAsia="Code2000" w:hint="eastAsia"/>
          <w:lang w:val="fr-FR" w:eastAsia="en-GB"/>
        </w:rPr>
        <w:t>é</w:t>
      </w:r>
      <w:r w:rsidR="003E5DF3" w:rsidRPr="0032190F">
        <w:rPr>
          <w:rFonts w:eastAsia="Code2000"/>
          <w:lang w:val="fr-FR" w:eastAsia="en-GB"/>
        </w:rPr>
        <w:t>utilisation au N</w:t>
      </w:r>
      <w:r w:rsidR="003E5DF3" w:rsidRPr="0032190F">
        <w:rPr>
          <w:rFonts w:eastAsia="Code2000" w:hint="eastAsia"/>
          <w:lang w:val="fr-FR" w:eastAsia="en-GB"/>
        </w:rPr>
        <w:t>é</w:t>
      </w:r>
      <w:r w:rsidR="003E5DF3" w:rsidRPr="0032190F">
        <w:rPr>
          <w:rFonts w:eastAsia="Code2000"/>
          <w:lang w:val="fr-FR" w:eastAsia="en-GB"/>
        </w:rPr>
        <w:t>olithique final d'une dalle</w:t>
      </w:r>
      <w:r w:rsidRPr="0032190F">
        <w:rPr>
          <w:rFonts w:eastAsia="Code2000"/>
          <w:lang w:val="fr-FR" w:eastAsia="en-GB"/>
        </w:rPr>
        <w:t xml:space="preserve"> </w:t>
      </w:r>
      <w:r w:rsidR="003E5DF3" w:rsidRPr="0032190F">
        <w:rPr>
          <w:rFonts w:eastAsia="Code2000"/>
          <w:lang w:val="fr-FR" w:eastAsia="en-GB"/>
        </w:rPr>
        <w:t>grav</w:t>
      </w:r>
      <w:r w:rsidR="003E5DF3" w:rsidRPr="0032190F">
        <w:rPr>
          <w:rFonts w:eastAsia="Code2000" w:hint="eastAsia"/>
          <w:lang w:val="fr-FR" w:eastAsia="en-GB"/>
        </w:rPr>
        <w:t>é</w:t>
      </w:r>
      <w:r w:rsidR="003E5DF3" w:rsidRPr="0032190F">
        <w:rPr>
          <w:rFonts w:eastAsia="Code2000"/>
          <w:lang w:val="fr-FR" w:eastAsia="en-GB"/>
        </w:rPr>
        <w:t>e ant</w:t>
      </w:r>
      <w:r w:rsidR="003E5DF3" w:rsidRPr="0032190F">
        <w:rPr>
          <w:rFonts w:eastAsia="Code2000" w:hint="eastAsia"/>
          <w:lang w:val="fr-FR" w:eastAsia="en-GB"/>
        </w:rPr>
        <w:t>é</w:t>
      </w:r>
      <w:r w:rsidR="003E5DF3" w:rsidRPr="0032190F">
        <w:rPr>
          <w:rFonts w:eastAsia="Code2000"/>
          <w:lang w:val="fr-FR" w:eastAsia="en-GB"/>
        </w:rPr>
        <w:t>rieurement puis d</w:t>
      </w:r>
      <w:r w:rsidR="003E5DF3" w:rsidRPr="0032190F">
        <w:rPr>
          <w:rFonts w:eastAsia="Code2000" w:hint="eastAsia"/>
          <w:lang w:val="fr-FR" w:eastAsia="en-GB"/>
        </w:rPr>
        <w:t>é</w:t>
      </w:r>
      <w:r w:rsidR="003E5DF3" w:rsidRPr="0032190F">
        <w:rPr>
          <w:rFonts w:eastAsia="Code2000"/>
          <w:lang w:val="fr-FR" w:eastAsia="en-GB"/>
        </w:rPr>
        <w:t>bit</w:t>
      </w:r>
      <w:r w:rsidR="003E5DF3" w:rsidRPr="0032190F">
        <w:rPr>
          <w:rFonts w:eastAsia="Code2000" w:hint="eastAsia"/>
          <w:lang w:val="fr-FR" w:eastAsia="en-GB"/>
        </w:rPr>
        <w:t>é</w:t>
      </w:r>
      <w:r w:rsidR="003E5DF3" w:rsidRPr="0032190F">
        <w:rPr>
          <w:rFonts w:eastAsia="Code2000"/>
          <w:lang w:val="fr-FR" w:eastAsia="en-GB"/>
        </w:rPr>
        <w:t>e.(BIB 2369)</w:t>
      </w:r>
      <w:r w:rsidRPr="0032190F">
        <w:rPr>
          <w:lang w:val="fr-FR"/>
        </w:rPr>
        <w:t xml:space="preserve"> </w:t>
      </w:r>
    </w:p>
    <w:p w14:paraId="0238C4E7" w14:textId="77777777" w:rsidR="00A022FC" w:rsidRPr="0032190F" w:rsidRDefault="00A022FC" w:rsidP="003E5DF3">
      <w:pPr>
        <w:jc w:val="both"/>
        <w:rPr>
          <w:lang w:val="fr-FR"/>
        </w:rPr>
      </w:pPr>
    </w:p>
    <w:p w14:paraId="56E69308" w14:textId="77777777" w:rsidR="003E5DF3" w:rsidRPr="0032190F" w:rsidRDefault="003E5DF3" w:rsidP="003E5DF3">
      <w:pPr>
        <w:pStyle w:val="Heading3"/>
      </w:pPr>
      <w:r w:rsidRPr="0032190F">
        <w:lastRenderedPageBreak/>
        <w:t>Interprétation</w:t>
      </w:r>
    </w:p>
    <w:p w14:paraId="66A36DD4" w14:textId="3BE3B39E" w:rsidR="003C7F91" w:rsidRPr="0032190F" w:rsidRDefault="003E5DF3" w:rsidP="00242C0F">
      <w:pPr>
        <w:jc w:val="both"/>
        <w:rPr>
          <w:lang w:val="fr-FR"/>
        </w:rPr>
      </w:pPr>
      <w:r w:rsidRPr="0032190F">
        <w:rPr>
          <w:lang w:val="fr-FR"/>
        </w:rPr>
        <w:t xml:space="preserve">L'ornementation de la face 1 se rapproche beaucoup de celle du support transversal de </w:t>
      </w:r>
      <w:hyperlink r:id="rId6998" w:anchor="Sit_Prajou_Menhir" w:history="1">
        <w:r w:rsidRPr="0032190F">
          <w:rPr>
            <w:rStyle w:val="Hyperlink"/>
            <w:lang w:val="fr-FR"/>
          </w:rPr>
          <w:t>Prajou Menhir</w:t>
        </w:r>
      </w:hyperlink>
      <w:r w:rsidRPr="0032190F">
        <w:rPr>
          <w:lang w:val="fr-FR"/>
        </w:rPr>
        <w:t xml:space="preserve">, où l'on retrouve notamment l'association entre «l'aviron de gouverne» et l'idole (L'Helgouac'h, 1966). La répartition périphérique des cupules, ignorant les épaulements à Kervazic et le rostre à Prajou Menhir, est semblable sur les deux dalles. A Mougau Bihan à Commana (Finistère), P»aviron de gouverne» est présent, associé à des représentations de paires de seins, visibles aussi à Prajou Menhir mais absentes à Kervazic. La féminisation de l'idole n'apparaît donc pas de façon évidente à Kervazic si l'on s'en tient à l'interprétation de «l'aviron de gouverne» qui peut aussi avoir une valeur symbolique sexuelle.(BIB 2369) </w:t>
      </w:r>
    </w:p>
    <w:p w14:paraId="26B93948" w14:textId="77777777" w:rsidR="00A022FC" w:rsidRPr="0032190F" w:rsidRDefault="00A022FC" w:rsidP="00242C0F">
      <w:pPr>
        <w:jc w:val="both"/>
        <w:rPr>
          <w:lang w:val="fr-FR"/>
        </w:rPr>
      </w:pPr>
    </w:p>
    <w:p w14:paraId="2AD73BC6" w14:textId="77777777" w:rsidR="003C7F91" w:rsidRPr="0032190F" w:rsidRDefault="003C7F91" w:rsidP="00426FF9">
      <w:pPr>
        <w:pStyle w:val="Heading1"/>
      </w:pPr>
      <w:bookmarkStart w:id="2996" w:name="Sit_Mane_Bras"/>
      <w:r w:rsidRPr="0032190F">
        <w:t>MANE BRAS</w:t>
      </w:r>
    </w:p>
    <w:bookmarkEnd w:id="2996"/>
    <w:p w14:paraId="1E1CF2BF" w14:textId="77777777" w:rsidR="00707A6F" w:rsidRPr="0032190F" w:rsidRDefault="00707A6F" w:rsidP="00242C0F">
      <w:pPr>
        <w:jc w:val="both"/>
        <w:rPr>
          <w:i/>
          <w:lang w:val="fr-FR"/>
        </w:rPr>
      </w:pPr>
      <w:r w:rsidRPr="0032190F">
        <w:rPr>
          <w:rStyle w:val="st"/>
          <w:lang w:val="fr-FR"/>
        </w:rPr>
        <w:t>Lann-</w:t>
      </w:r>
      <w:r w:rsidRPr="0032190F">
        <w:rPr>
          <w:rStyle w:val="Emphasis"/>
          <w:i w:val="0"/>
          <w:lang w:val="fr-FR"/>
        </w:rPr>
        <w:t>Mané</w:t>
      </w:r>
      <w:r w:rsidRPr="0032190F">
        <w:rPr>
          <w:rStyle w:val="st"/>
          <w:i/>
          <w:lang w:val="fr-FR"/>
        </w:rPr>
        <w:t>-</w:t>
      </w:r>
      <w:r w:rsidRPr="0032190F">
        <w:rPr>
          <w:rStyle w:val="Emphasis"/>
          <w:i w:val="0"/>
          <w:lang w:val="fr-FR"/>
        </w:rPr>
        <w:t>Braz, Mané Braz</w:t>
      </w:r>
    </w:p>
    <w:p w14:paraId="57995EBB" w14:textId="77777777" w:rsidR="00707A6F" w:rsidRPr="0032190F" w:rsidRDefault="00707A6F" w:rsidP="00242C0F">
      <w:pPr>
        <w:jc w:val="both"/>
        <w:rPr>
          <w:lang w:val="fr-FR"/>
        </w:rPr>
      </w:pPr>
    </w:p>
    <w:p w14:paraId="31D40181" w14:textId="6C7BD0EC" w:rsidR="00BB484A" w:rsidRPr="0032190F" w:rsidRDefault="00BB484A" w:rsidP="00BB484A">
      <w:pPr>
        <w:jc w:val="both"/>
        <w:rPr>
          <w:lang w:val="fr-FR"/>
        </w:rPr>
      </w:pPr>
      <w:r w:rsidRPr="0032190F">
        <w:rPr>
          <w:lang w:val="fr-FR"/>
        </w:rPr>
        <w:t xml:space="preserve">La </w:t>
      </w:r>
      <w:r w:rsidR="003C7F91" w:rsidRPr="0032190F">
        <w:rPr>
          <w:lang w:val="fr-FR"/>
        </w:rPr>
        <w:t>Mané Bras</w:t>
      </w:r>
      <w:r w:rsidR="00707A6F" w:rsidRPr="0032190F">
        <w:rPr>
          <w:lang w:val="fr-FR"/>
        </w:rPr>
        <w:t xml:space="preserve"> (</w:t>
      </w:r>
      <w:r w:rsidR="00707A6F" w:rsidRPr="0032190F">
        <w:rPr>
          <w:rStyle w:val="st"/>
          <w:lang w:val="fr-FR"/>
        </w:rPr>
        <w:t>Erdeven, Morbihan)</w:t>
      </w:r>
      <w:r w:rsidRPr="0032190F">
        <w:rPr>
          <w:lang w:val="fr-FR"/>
        </w:rPr>
        <w:t xml:space="preserve"> est une </w:t>
      </w:r>
      <w:hyperlink r:id="rId6999" w:anchor="Cul_Megalithisme_t_dolmen_couloir" w:history="1">
        <w:r w:rsidR="00DC5D96" w:rsidRPr="0032190F">
          <w:rPr>
            <w:rStyle w:val="Hyperlink"/>
            <w:lang w:val="fr-FR"/>
          </w:rPr>
          <w:t>tombe à couloir</w:t>
        </w:r>
      </w:hyperlink>
      <w:r w:rsidR="00DC5D96" w:rsidRPr="0032190F">
        <w:rPr>
          <w:lang w:val="fr-FR"/>
        </w:rPr>
        <w:t xml:space="preserve"> </w:t>
      </w:r>
      <w:r w:rsidRPr="0032190F">
        <w:rPr>
          <w:lang w:val="fr-FR"/>
        </w:rPr>
        <w:t xml:space="preserve">et chambre compartimentée (BIB 2390). Figuration de </w:t>
      </w:r>
      <w:r w:rsidR="003C7F91" w:rsidRPr="0032190F">
        <w:rPr>
          <w:lang w:val="fr-FR"/>
        </w:rPr>
        <w:t>forme(s) rectangulaire(s) avec rostre (BIB 2353) à rapprocher de l' "</w:t>
      </w:r>
      <w:hyperlink r:id="rId7000" w:anchor="Cul_Art_TAC_T_a_idole_bret" w:history="1">
        <w:r w:rsidR="003C7F91" w:rsidRPr="0032190F">
          <w:rPr>
            <w:rStyle w:val="Hyperlink"/>
            <w:lang w:val="fr-FR"/>
          </w:rPr>
          <w:t>idole en écusson</w:t>
        </w:r>
      </w:hyperlink>
      <w:r w:rsidR="003C7F91" w:rsidRPr="0032190F">
        <w:rPr>
          <w:lang w:val="fr-FR"/>
        </w:rPr>
        <w:t>" (SS BIB)</w:t>
      </w:r>
      <w:r w:rsidRPr="0032190F">
        <w:rPr>
          <w:lang w:val="fr-FR"/>
        </w:rPr>
        <w:t>. Paire évidente de “</w:t>
      </w:r>
      <w:hyperlink r:id="rId7001" w:anchor="Cul_Art_TAC_T_a_seins" w:history="1">
        <w:r w:rsidRPr="0032190F">
          <w:rPr>
            <w:rStyle w:val="Hyperlink"/>
            <w:lang w:val="fr-FR"/>
          </w:rPr>
          <w:t>seins</w:t>
        </w:r>
      </w:hyperlink>
      <w:r w:rsidRPr="0032190F">
        <w:rPr>
          <w:lang w:val="fr-FR"/>
        </w:rPr>
        <w:t xml:space="preserve">” sculptée sur la seule dalle gravée (BIB 2390) </w:t>
      </w:r>
    </w:p>
    <w:p w14:paraId="2D4A75F9" w14:textId="77777777" w:rsidR="003C7F91" w:rsidRPr="0032190F" w:rsidRDefault="003C7F91" w:rsidP="00242C0F">
      <w:pPr>
        <w:jc w:val="both"/>
        <w:rPr>
          <w:lang w:val="fr-FR"/>
        </w:rPr>
      </w:pPr>
    </w:p>
    <w:p w14:paraId="1C9CAF92" w14:textId="1709D791" w:rsidR="003E5DF3" w:rsidRPr="0032190F" w:rsidRDefault="003E5DF3" w:rsidP="003E5DF3">
      <w:pPr>
        <w:jc w:val="both"/>
        <w:rPr>
          <w:lang w:val="fr-FR"/>
        </w:rPr>
      </w:pPr>
      <w:r w:rsidRPr="0032190F">
        <w:rPr>
          <w:lang w:val="fr-FR"/>
        </w:rPr>
        <w:t>Le dolmen de Kervilor Mané Bras situé sur la commune de La Trinité-sur-Mer (Morbihan). Il s’agit également d’une tombe à couloir typologiquement ancienne attribuée à l’</w:t>
      </w:r>
      <w:hyperlink r:id="rId7002" w:anchor="Cul_Auzay" w:history="1">
        <w:r w:rsidRPr="0032190F">
          <w:rPr>
            <w:rStyle w:val="Hyperlink"/>
            <w:lang w:val="fr-FR"/>
          </w:rPr>
          <w:t>Auzay-Sandun</w:t>
        </w:r>
      </w:hyperlink>
      <w:r w:rsidRPr="0032190F">
        <w:rPr>
          <w:lang w:val="fr-FR"/>
        </w:rPr>
        <w:t>, à la transition des Ve et IVe millénaires (L’Helgouac’h, 1965 ; Cassen, François, 2006) (BIB 2243)</w:t>
      </w:r>
    </w:p>
    <w:p w14:paraId="42082CE9" w14:textId="77777777" w:rsidR="003E5DF3" w:rsidRPr="0032190F" w:rsidRDefault="003E5DF3" w:rsidP="003E5DF3">
      <w:pPr>
        <w:jc w:val="both"/>
        <w:rPr>
          <w:lang w:val="fr-FR"/>
        </w:rPr>
      </w:pPr>
    </w:p>
    <w:p w14:paraId="4EAFBB50" w14:textId="77777777" w:rsidR="003C7F91" w:rsidRPr="0032190F" w:rsidRDefault="003C7F91" w:rsidP="00426FF9">
      <w:pPr>
        <w:pStyle w:val="Heading1"/>
      </w:pPr>
      <w:bookmarkStart w:id="2997" w:name="Sit_Goerem"/>
      <w:r w:rsidRPr="0032190F">
        <w:t>GOEREM</w:t>
      </w:r>
    </w:p>
    <w:bookmarkEnd w:id="2997"/>
    <w:p w14:paraId="46B1CFA4" w14:textId="77777777" w:rsidR="00707A6F" w:rsidRPr="0032190F" w:rsidRDefault="00707A6F" w:rsidP="003C7F91">
      <w:pPr>
        <w:jc w:val="both"/>
        <w:rPr>
          <w:lang w:val="fr-FR"/>
        </w:rPr>
      </w:pPr>
      <w:r w:rsidRPr="0032190F">
        <w:rPr>
          <w:lang w:val="fr-FR"/>
        </w:rPr>
        <w:t>Goerem</w:t>
      </w:r>
    </w:p>
    <w:p w14:paraId="2E77AFC7" w14:textId="77777777" w:rsidR="00707A6F" w:rsidRPr="0032190F" w:rsidRDefault="00707A6F" w:rsidP="003C7F91">
      <w:pPr>
        <w:jc w:val="both"/>
        <w:rPr>
          <w:lang w:val="fr-FR"/>
        </w:rPr>
      </w:pPr>
    </w:p>
    <w:p w14:paraId="409F4008" w14:textId="761DE971" w:rsidR="00BE0BF8" w:rsidRPr="0032190F" w:rsidRDefault="003C7F91" w:rsidP="003C7F91">
      <w:pPr>
        <w:jc w:val="both"/>
        <w:rPr>
          <w:lang w:val="fr-FR"/>
        </w:rPr>
      </w:pPr>
      <w:r w:rsidRPr="0032190F">
        <w:rPr>
          <w:lang w:val="fr-FR"/>
        </w:rPr>
        <w:t>Goërem</w:t>
      </w:r>
      <w:r w:rsidR="00707A6F" w:rsidRPr="0032190F">
        <w:rPr>
          <w:lang w:val="fr-FR"/>
        </w:rPr>
        <w:t xml:space="preserve"> (Gavres, Morbihan)</w:t>
      </w:r>
      <w:r w:rsidRPr="0032190F">
        <w:rPr>
          <w:lang w:val="fr-FR"/>
        </w:rPr>
        <w:t>, forme(s) rectangulaire(s) avec rostre (BIB 2353) à rapprocher de l' "</w:t>
      </w:r>
      <w:hyperlink r:id="rId7003" w:anchor="Cul_Art_TAC_T_a_idole_bret_double_ar" w:history="1">
        <w:r w:rsidRPr="0032190F">
          <w:rPr>
            <w:rStyle w:val="Hyperlink"/>
            <w:lang w:val="fr-FR"/>
          </w:rPr>
          <w:t>idole</w:t>
        </w:r>
        <w:r w:rsidR="00392928" w:rsidRPr="0032190F">
          <w:rPr>
            <w:rStyle w:val="Hyperlink"/>
            <w:lang w:val="fr-FR"/>
          </w:rPr>
          <w:t xml:space="preserve"> à double arceau</w:t>
        </w:r>
      </w:hyperlink>
      <w:r w:rsidRPr="0032190F">
        <w:rPr>
          <w:lang w:val="fr-FR"/>
        </w:rPr>
        <w:t>" (</w:t>
      </w:r>
      <w:r w:rsidR="00392928" w:rsidRPr="0032190F">
        <w:rPr>
          <w:rFonts w:eastAsia="Code2000"/>
          <w:lang w:val="fr-FR" w:eastAsia="en-GB"/>
        </w:rPr>
        <w:t>BIB 2445</w:t>
      </w:r>
      <w:r w:rsidRPr="0032190F">
        <w:rPr>
          <w:lang w:val="fr-FR"/>
        </w:rPr>
        <w:t>)</w:t>
      </w:r>
      <w:r w:rsidR="003070C1" w:rsidRPr="0032190F">
        <w:rPr>
          <w:lang w:val="fr-FR"/>
        </w:rPr>
        <w:t xml:space="preserve"> </w:t>
      </w:r>
      <w:hyperlink r:id="rId7004" w:anchor="Cul_Megalithisme_t_dolmen_coude" w:history="1">
        <w:r w:rsidR="003070C1" w:rsidRPr="0032190F">
          <w:rPr>
            <w:rStyle w:val="Hyperlink"/>
            <w:lang w:val="fr-FR"/>
          </w:rPr>
          <w:t>dolmens coudé</w:t>
        </w:r>
      </w:hyperlink>
      <w:r w:rsidR="003070C1" w:rsidRPr="0032190F">
        <w:rPr>
          <w:lang w:val="fr-FR"/>
        </w:rPr>
        <w:t xml:space="preserve"> </w:t>
      </w:r>
      <w:r w:rsidR="00BE0BF8" w:rsidRPr="0032190F">
        <w:rPr>
          <w:lang w:val="fr-FR"/>
        </w:rPr>
        <w:t>(BIB 2445)</w:t>
      </w:r>
    </w:p>
    <w:p w14:paraId="38684B79" w14:textId="0A9E7E67" w:rsidR="003C7F91" w:rsidRPr="0032190F" w:rsidRDefault="00CA3E9C" w:rsidP="003C7F91">
      <w:pPr>
        <w:jc w:val="both"/>
        <w:rPr>
          <w:lang w:val="fr-FR"/>
        </w:rPr>
      </w:pPr>
      <w:r w:rsidRPr="0032190F">
        <w:rPr>
          <w:rFonts w:eastAsia="Code2000"/>
          <w:lang w:val="fr-FR" w:eastAsia="en-GB"/>
        </w:rPr>
        <w:t>Pour J. L'Helgouach, par son mobilier le dolmen du Go</w:t>
      </w:r>
      <w:r w:rsidRPr="0032190F">
        <w:rPr>
          <w:rFonts w:eastAsia="Code2000" w:hint="eastAsia"/>
          <w:lang w:val="fr-FR" w:eastAsia="en-GB"/>
        </w:rPr>
        <w:t>ë</w:t>
      </w:r>
      <w:r w:rsidRPr="0032190F">
        <w:rPr>
          <w:rFonts w:eastAsia="Code2000"/>
          <w:lang w:val="fr-FR" w:eastAsia="en-GB"/>
        </w:rPr>
        <w:t xml:space="preserve">rem se rattache </w:t>
      </w:r>
      <w:r w:rsidRPr="0032190F">
        <w:rPr>
          <w:rFonts w:eastAsia="Code2000" w:hint="eastAsia"/>
          <w:lang w:val="fr-FR" w:eastAsia="en-GB"/>
        </w:rPr>
        <w:t>à</w:t>
      </w:r>
      <w:r w:rsidRPr="0032190F">
        <w:rPr>
          <w:rFonts w:eastAsia="Code2000"/>
          <w:lang w:val="fr-FR" w:eastAsia="en-GB"/>
        </w:rPr>
        <w:t xml:space="preserve"> tout le groupe des dolmens </w:t>
      </w:r>
      <w:r w:rsidRPr="0032190F">
        <w:rPr>
          <w:rFonts w:eastAsia="Code2000" w:hint="eastAsia"/>
          <w:lang w:val="fr-FR" w:eastAsia="en-GB"/>
        </w:rPr>
        <w:t>é</w:t>
      </w:r>
      <w:r w:rsidRPr="0032190F">
        <w:rPr>
          <w:rFonts w:eastAsia="Code2000"/>
          <w:lang w:val="fr-FR" w:eastAsia="en-GB"/>
        </w:rPr>
        <w:t>volu</w:t>
      </w:r>
      <w:r w:rsidRPr="0032190F">
        <w:rPr>
          <w:rFonts w:eastAsia="Code2000" w:hint="eastAsia"/>
          <w:lang w:val="fr-FR" w:eastAsia="en-GB"/>
        </w:rPr>
        <w:t>é</w:t>
      </w:r>
      <w:r w:rsidRPr="0032190F">
        <w:rPr>
          <w:rFonts w:eastAsia="Code2000"/>
          <w:lang w:val="fr-FR" w:eastAsia="en-GB"/>
        </w:rPr>
        <w:t>s de la seconde moiti</w:t>
      </w:r>
      <w:r w:rsidRPr="0032190F">
        <w:rPr>
          <w:rFonts w:eastAsia="Code2000" w:hint="eastAsia"/>
          <w:lang w:val="fr-FR" w:eastAsia="en-GB"/>
        </w:rPr>
        <w:t>é</w:t>
      </w:r>
      <w:r w:rsidRPr="0032190F">
        <w:rPr>
          <w:rFonts w:eastAsia="Code2000"/>
          <w:lang w:val="fr-FR" w:eastAsia="en-GB"/>
        </w:rPr>
        <w:t xml:space="preserve"> du 3e mill</w:t>
      </w:r>
      <w:r w:rsidRPr="0032190F">
        <w:rPr>
          <w:rFonts w:eastAsia="Code2000" w:hint="eastAsia"/>
          <w:lang w:val="fr-FR" w:eastAsia="en-GB"/>
        </w:rPr>
        <w:t>é</w:t>
      </w:r>
      <w:r w:rsidRPr="0032190F">
        <w:rPr>
          <w:rFonts w:eastAsia="Code2000"/>
          <w:lang w:val="fr-FR" w:eastAsia="en-GB"/>
        </w:rPr>
        <w:t>naire. On retrouve les m</w:t>
      </w:r>
      <w:r w:rsidRPr="0032190F">
        <w:rPr>
          <w:rFonts w:eastAsia="Code2000" w:hint="eastAsia"/>
          <w:lang w:val="fr-FR" w:eastAsia="en-GB"/>
        </w:rPr>
        <w:t>ê</w:t>
      </w:r>
      <w:r w:rsidRPr="0032190F">
        <w:rPr>
          <w:rFonts w:eastAsia="Code2000"/>
          <w:lang w:val="fr-FR" w:eastAsia="en-GB"/>
        </w:rPr>
        <w:t xml:space="preserve">mes constituants </w:t>
      </w:r>
      <w:r w:rsidRPr="0032190F">
        <w:rPr>
          <w:rFonts w:eastAsia="Code2000" w:hint="eastAsia"/>
          <w:lang w:val="fr-FR" w:eastAsia="en-GB"/>
        </w:rPr>
        <w:t>à</w:t>
      </w:r>
      <w:r w:rsidRPr="0032190F">
        <w:rPr>
          <w:rFonts w:eastAsia="Code2000"/>
          <w:lang w:val="fr-FR" w:eastAsia="en-GB"/>
        </w:rPr>
        <w:t xml:space="preserve"> Kerlescan (Garnac) dans une s</w:t>
      </w:r>
      <w:r w:rsidRPr="0032190F">
        <w:rPr>
          <w:rFonts w:eastAsia="Code2000" w:hint="eastAsia"/>
          <w:lang w:val="fr-FR" w:eastAsia="en-GB"/>
        </w:rPr>
        <w:t>é</w:t>
      </w:r>
      <w:r w:rsidRPr="0032190F">
        <w:rPr>
          <w:rFonts w:eastAsia="Code2000"/>
          <w:lang w:val="fr-FR" w:eastAsia="en-GB"/>
        </w:rPr>
        <w:t xml:space="preserve">pulture </w:t>
      </w:r>
      <w:r w:rsidRPr="0032190F">
        <w:rPr>
          <w:rFonts w:eastAsia="Code2000" w:hint="eastAsia"/>
          <w:lang w:val="fr-FR" w:eastAsia="en-GB"/>
        </w:rPr>
        <w:t>à</w:t>
      </w:r>
      <w:r w:rsidRPr="0032190F">
        <w:rPr>
          <w:rFonts w:eastAsia="Code2000"/>
          <w:lang w:val="fr-FR" w:eastAsia="en-GB"/>
        </w:rPr>
        <w:t xml:space="preserve"> entr</w:t>
      </w:r>
      <w:r w:rsidRPr="0032190F">
        <w:rPr>
          <w:rFonts w:eastAsia="Code2000" w:hint="eastAsia"/>
          <w:lang w:val="fr-FR" w:eastAsia="en-GB"/>
        </w:rPr>
        <w:t>é</w:t>
      </w:r>
      <w:r w:rsidRPr="0032190F">
        <w:rPr>
          <w:rFonts w:eastAsia="Code2000"/>
          <w:lang w:val="fr-FR" w:eastAsia="en-GB"/>
        </w:rPr>
        <w:t>e lat</w:t>
      </w:r>
      <w:r w:rsidRPr="0032190F">
        <w:rPr>
          <w:rFonts w:eastAsia="Code2000" w:hint="eastAsia"/>
          <w:lang w:val="fr-FR" w:eastAsia="en-GB"/>
        </w:rPr>
        <w:t>é</w:t>
      </w:r>
      <w:r w:rsidRPr="0032190F">
        <w:rPr>
          <w:rFonts w:eastAsia="Code2000"/>
          <w:lang w:val="fr-FR" w:eastAsia="en-GB"/>
        </w:rPr>
        <w:t>rale</w:t>
      </w:r>
      <w:r w:rsidR="003070C1" w:rsidRPr="0032190F">
        <w:rPr>
          <w:rFonts w:eastAsia="Code2000"/>
          <w:lang w:val="fr-FR" w:eastAsia="en-GB"/>
        </w:rPr>
        <w:t xml:space="preserve"> [dolmen coudé]</w:t>
      </w:r>
      <w:r w:rsidRPr="0032190F">
        <w:rPr>
          <w:rFonts w:eastAsia="Code2000"/>
          <w:lang w:val="fr-FR" w:eastAsia="en-GB"/>
        </w:rPr>
        <w:t xml:space="preserve">, </w:t>
      </w:r>
      <w:r w:rsidRPr="0032190F">
        <w:rPr>
          <w:rFonts w:eastAsia="Code2000" w:hint="eastAsia"/>
          <w:lang w:val="fr-FR" w:eastAsia="en-GB"/>
        </w:rPr>
        <w:t>à</w:t>
      </w:r>
      <w:r w:rsidRPr="0032190F">
        <w:rPr>
          <w:rFonts w:eastAsia="Code2000"/>
          <w:lang w:val="fr-FR" w:eastAsia="en-GB"/>
        </w:rPr>
        <w:t xml:space="preserve"> Grugou (Plovan) dans un dolmen en V, </w:t>
      </w:r>
      <w:r w:rsidRPr="0032190F">
        <w:rPr>
          <w:rFonts w:eastAsia="Code2000" w:hint="eastAsia"/>
          <w:lang w:val="fr-FR" w:eastAsia="en-GB"/>
        </w:rPr>
        <w:t>à</w:t>
      </w:r>
      <w:r w:rsidRPr="0032190F">
        <w:rPr>
          <w:rFonts w:eastAsia="Code2000"/>
          <w:lang w:val="fr-FR" w:eastAsia="en-GB"/>
        </w:rPr>
        <w:t xml:space="preserve"> Lestrigniou (Plomeur) dans une s</w:t>
      </w:r>
      <w:r w:rsidRPr="0032190F">
        <w:rPr>
          <w:rFonts w:eastAsia="Code2000" w:hint="eastAsia"/>
          <w:lang w:val="fr-FR" w:eastAsia="en-GB"/>
        </w:rPr>
        <w:t>é</w:t>
      </w:r>
      <w:r w:rsidRPr="0032190F">
        <w:rPr>
          <w:rFonts w:eastAsia="Code2000"/>
          <w:lang w:val="fr-FR" w:eastAsia="en-GB"/>
        </w:rPr>
        <w:t xml:space="preserve">pulture </w:t>
      </w:r>
      <w:r w:rsidRPr="0032190F">
        <w:rPr>
          <w:rFonts w:eastAsia="Code2000" w:hint="eastAsia"/>
          <w:lang w:val="fr-FR" w:eastAsia="en-GB"/>
        </w:rPr>
        <w:t>à</w:t>
      </w:r>
      <w:r w:rsidRPr="0032190F">
        <w:rPr>
          <w:rFonts w:eastAsia="Code2000"/>
          <w:lang w:val="fr-FR" w:eastAsia="en-GB"/>
        </w:rPr>
        <w:t xml:space="preserve"> entr</w:t>
      </w:r>
      <w:r w:rsidRPr="0032190F">
        <w:rPr>
          <w:rFonts w:eastAsia="Code2000" w:hint="eastAsia"/>
          <w:lang w:val="fr-FR" w:eastAsia="en-GB"/>
        </w:rPr>
        <w:t>é</w:t>
      </w:r>
      <w:r w:rsidRPr="0032190F">
        <w:rPr>
          <w:rFonts w:eastAsia="Code2000"/>
          <w:lang w:val="fr-FR" w:eastAsia="en-GB"/>
        </w:rPr>
        <w:t>e lat</w:t>
      </w:r>
      <w:r w:rsidRPr="0032190F">
        <w:rPr>
          <w:rFonts w:eastAsia="Code2000" w:hint="eastAsia"/>
          <w:lang w:val="fr-FR" w:eastAsia="en-GB"/>
        </w:rPr>
        <w:t>é</w:t>
      </w:r>
      <w:r w:rsidRPr="0032190F">
        <w:rPr>
          <w:rFonts w:eastAsia="Code2000"/>
          <w:lang w:val="fr-FR" w:eastAsia="en-GB"/>
        </w:rPr>
        <w:t xml:space="preserve">rale [18]. Chaque fois le fonds de poterie </w:t>
      </w:r>
      <w:hyperlink r:id="rId7005" w:anchor="Cul_Kerugou" w:history="1">
        <w:r w:rsidRPr="0032190F">
          <w:rPr>
            <w:rStyle w:val="Hyperlink"/>
            <w:rFonts w:eastAsia="Code2000"/>
            <w:lang w:val="fr-FR" w:eastAsia="en-GB"/>
          </w:rPr>
          <w:t>Kerugou</w:t>
        </w:r>
      </w:hyperlink>
      <w:r w:rsidRPr="0032190F">
        <w:rPr>
          <w:rFonts w:eastAsia="Code2000"/>
          <w:lang w:val="fr-FR" w:eastAsia="en-GB"/>
        </w:rPr>
        <w:t xml:space="preserve"> est important et partout l'implantation campaniforme para</w:t>
      </w:r>
      <w:r w:rsidRPr="0032190F">
        <w:rPr>
          <w:rFonts w:eastAsia="Code2000" w:hint="eastAsia"/>
          <w:lang w:val="fr-FR" w:eastAsia="en-GB"/>
        </w:rPr>
        <w:t>î</w:t>
      </w:r>
      <w:r w:rsidRPr="0032190F">
        <w:rPr>
          <w:rFonts w:eastAsia="Code2000"/>
          <w:lang w:val="fr-FR" w:eastAsia="en-GB"/>
        </w:rPr>
        <w:t>t post</w:t>
      </w:r>
      <w:r w:rsidRPr="0032190F">
        <w:rPr>
          <w:rFonts w:eastAsia="Code2000" w:hint="eastAsia"/>
          <w:lang w:val="fr-FR" w:eastAsia="en-GB"/>
        </w:rPr>
        <w:t>é</w:t>
      </w:r>
      <w:r w:rsidRPr="0032190F">
        <w:rPr>
          <w:rFonts w:eastAsia="Code2000"/>
          <w:lang w:val="fr-FR" w:eastAsia="en-GB"/>
        </w:rPr>
        <w:t xml:space="preserve">rieure. Les vases de </w:t>
      </w:r>
      <w:hyperlink r:id="rId7006" w:anchor="Cul_Conguel" w:history="1">
        <w:r w:rsidRPr="0032190F">
          <w:rPr>
            <w:rStyle w:val="Hyperlink"/>
            <w:rFonts w:eastAsia="Code2000"/>
            <w:lang w:val="fr-FR" w:eastAsia="en-GB"/>
          </w:rPr>
          <w:t>Conguel</w:t>
        </w:r>
      </w:hyperlink>
      <w:r w:rsidRPr="0032190F">
        <w:rPr>
          <w:rFonts w:eastAsia="Code2000"/>
          <w:lang w:val="fr-FR" w:eastAsia="en-GB"/>
        </w:rPr>
        <w:t xml:space="preserve">, quant </w:t>
      </w:r>
      <w:r w:rsidRPr="0032190F">
        <w:rPr>
          <w:rFonts w:eastAsia="Code2000" w:hint="eastAsia"/>
          <w:lang w:val="fr-FR" w:eastAsia="en-GB"/>
        </w:rPr>
        <w:t>à</w:t>
      </w:r>
      <w:r w:rsidRPr="0032190F">
        <w:rPr>
          <w:rFonts w:eastAsia="Code2000"/>
          <w:lang w:val="fr-FR" w:eastAsia="en-GB"/>
        </w:rPr>
        <w:t xml:space="preserve"> eux, semblent </w:t>
      </w:r>
      <w:r w:rsidRPr="0032190F">
        <w:rPr>
          <w:rFonts w:eastAsia="Code2000" w:hint="eastAsia"/>
          <w:lang w:val="fr-FR" w:eastAsia="en-GB"/>
        </w:rPr>
        <w:t>à</w:t>
      </w:r>
      <w:r w:rsidRPr="0032190F">
        <w:rPr>
          <w:rFonts w:eastAsia="Code2000"/>
          <w:lang w:val="fr-FR" w:eastAsia="en-GB"/>
        </w:rPr>
        <w:t xml:space="preserve"> peu pr</w:t>
      </w:r>
      <w:r w:rsidRPr="0032190F">
        <w:rPr>
          <w:rFonts w:eastAsia="Code2000" w:hint="eastAsia"/>
          <w:lang w:val="fr-FR" w:eastAsia="en-GB"/>
        </w:rPr>
        <w:t>è</w:t>
      </w:r>
      <w:r w:rsidRPr="0032190F">
        <w:rPr>
          <w:rFonts w:eastAsia="Code2000"/>
          <w:lang w:val="fr-FR" w:eastAsia="en-GB"/>
        </w:rPr>
        <w:t>s contemporains du Campaniforme (BIB 2445)</w:t>
      </w:r>
      <w:r w:rsidRPr="0032190F">
        <w:rPr>
          <w:lang w:val="fr-FR"/>
        </w:rPr>
        <w:t xml:space="preserve"> </w:t>
      </w:r>
    </w:p>
    <w:p w14:paraId="14242F43" w14:textId="77777777" w:rsidR="00CA3E9C" w:rsidRPr="0032190F" w:rsidRDefault="00CA3E9C" w:rsidP="003C7F91">
      <w:pPr>
        <w:jc w:val="both"/>
        <w:rPr>
          <w:lang w:val="fr-FR"/>
        </w:rPr>
      </w:pPr>
    </w:p>
    <w:p w14:paraId="4B35C9B2" w14:textId="77777777" w:rsidR="00CA3E9C" w:rsidRPr="0032190F" w:rsidRDefault="00CA3E9C" w:rsidP="00CA3E9C">
      <w:pPr>
        <w:pStyle w:val="Heading2"/>
      </w:pPr>
      <w:r w:rsidRPr="0032190F">
        <w:t>Orthostates</w:t>
      </w:r>
    </w:p>
    <w:p w14:paraId="69879FE2" w14:textId="77777777" w:rsidR="00CA3E9C" w:rsidRPr="0032190F" w:rsidRDefault="00CA3E9C" w:rsidP="00CA3E9C">
      <w:pPr>
        <w:rPr>
          <w:lang w:val="fr-FR"/>
        </w:rPr>
      </w:pPr>
      <w:r w:rsidRPr="0032190F">
        <w:rPr>
          <w:lang w:val="fr-FR"/>
        </w:rPr>
        <w:t xml:space="preserve">Sur la position des gravures, on peut constater qu'au Goërem, comme aux Pierres Plates, le deuxième pilier de la paroi gauche du couloir porte un décor et que la chambre est plus ornementée que le couloir.(BIB 2445) </w:t>
      </w:r>
    </w:p>
    <w:p w14:paraId="130D825D" w14:textId="77777777" w:rsidR="0009319F" w:rsidRPr="0032190F" w:rsidRDefault="0009319F" w:rsidP="00CA3E9C">
      <w:pPr>
        <w:rPr>
          <w:lang w:val="fr-FR"/>
        </w:rPr>
      </w:pPr>
    </w:p>
    <w:p w14:paraId="084ED46C" w14:textId="77777777" w:rsidR="0009319F" w:rsidRPr="0032190F" w:rsidRDefault="0009319F" w:rsidP="0009319F">
      <w:pPr>
        <w:pStyle w:val="Heading3"/>
      </w:pPr>
      <w:r w:rsidRPr="0032190F">
        <w:t>AW2</w:t>
      </w:r>
    </w:p>
    <w:p w14:paraId="5337F445" w14:textId="77777777" w:rsidR="0009319F" w:rsidRPr="0032190F" w:rsidRDefault="0009319F" w:rsidP="0009319F">
      <w:pPr>
        <w:rPr>
          <w:lang w:val="fr-FR"/>
        </w:rPr>
      </w:pPr>
      <w:r w:rsidRPr="0032190F">
        <w:rPr>
          <w:lang w:val="fr-FR"/>
        </w:rPr>
        <w:t xml:space="preserve">idole rectangulaire ou rectangle (SS BIB v. </w:t>
      </w:r>
      <w:r w:rsidRPr="0032190F">
        <w:rPr>
          <w:rFonts w:eastAsia="Code2000"/>
          <w:lang w:val="fr-FR" w:eastAsia="en-GB"/>
        </w:rPr>
        <w:t>BIB 2445)</w:t>
      </w:r>
    </w:p>
    <w:p w14:paraId="24A2EE62" w14:textId="77777777" w:rsidR="00392928" w:rsidRPr="0032190F" w:rsidRDefault="00392928" w:rsidP="00CA3E9C">
      <w:pPr>
        <w:rPr>
          <w:lang w:val="fr-FR"/>
        </w:rPr>
      </w:pPr>
    </w:p>
    <w:p w14:paraId="199FEDFC" w14:textId="77777777" w:rsidR="00392928" w:rsidRPr="0032190F" w:rsidRDefault="00392928" w:rsidP="00392928">
      <w:pPr>
        <w:pStyle w:val="Heading3"/>
      </w:pPr>
      <w:r w:rsidRPr="0032190F">
        <w:t>CN1</w:t>
      </w:r>
    </w:p>
    <w:p w14:paraId="2779A1DB" w14:textId="44CA0E8C" w:rsidR="00392928" w:rsidRPr="0032190F" w:rsidRDefault="00392928" w:rsidP="00392928">
      <w:pPr>
        <w:jc w:val="both"/>
        <w:rPr>
          <w:lang w:val="fr-FR"/>
        </w:rPr>
      </w:pPr>
      <w:r w:rsidRPr="0032190F">
        <w:rPr>
          <w:lang w:val="fr-FR"/>
        </w:rPr>
        <w:t>"</w:t>
      </w:r>
      <w:hyperlink r:id="rId7007" w:anchor="Cul_Art_TAC_T_a_idole_bret_double_ar" w:history="1">
        <w:r w:rsidRPr="0032190F">
          <w:rPr>
            <w:rStyle w:val="Hyperlink"/>
            <w:lang w:val="fr-FR"/>
          </w:rPr>
          <w:t>idole à double arceau</w:t>
        </w:r>
      </w:hyperlink>
      <w:r w:rsidRPr="0032190F">
        <w:rPr>
          <w:lang w:val="fr-FR"/>
        </w:rPr>
        <w:t>" (</w:t>
      </w:r>
      <w:r w:rsidRPr="0032190F">
        <w:rPr>
          <w:rFonts w:eastAsia="Code2000"/>
          <w:lang w:val="fr-FR" w:eastAsia="en-GB"/>
        </w:rPr>
        <w:t>BIB 2445</w:t>
      </w:r>
      <w:r w:rsidRPr="0032190F">
        <w:rPr>
          <w:lang w:val="fr-FR"/>
        </w:rPr>
        <w:t>)</w:t>
      </w:r>
    </w:p>
    <w:p w14:paraId="00432914" w14:textId="77777777" w:rsidR="00392928" w:rsidRPr="0032190F" w:rsidRDefault="00392928" w:rsidP="00392928">
      <w:pPr>
        <w:rPr>
          <w:lang w:val="fr-FR"/>
        </w:rPr>
      </w:pPr>
    </w:p>
    <w:p w14:paraId="2B8B8190" w14:textId="77777777" w:rsidR="00392928" w:rsidRPr="0032190F" w:rsidRDefault="00392928" w:rsidP="00392928">
      <w:pPr>
        <w:pStyle w:val="Heading3"/>
      </w:pPr>
      <w:r w:rsidRPr="0032190F">
        <w:t>CN4</w:t>
      </w:r>
    </w:p>
    <w:p w14:paraId="21F64BFB" w14:textId="4345875E" w:rsidR="00392928" w:rsidRPr="0032190F" w:rsidRDefault="00392928" w:rsidP="00392928">
      <w:pPr>
        <w:jc w:val="both"/>
        <w:rPr>
          <w:lang w:val="fr-FR"/>
        </w:rPr>
      </w:pPr>
      <w:r w:rsidRPr="0032190F">
        <w:rPr>
          <w:lang w:val="fr-FR"/>
        </w:rPr>
        <w:t>"</w:t>
      </w:r>
      <w:hyperlink r:id="rId7008" w:anchor="Cul_Art_TAC_T_a_idole_bret_double_ar" w:history="1">
        <w:r w:rsidRPr="0032190F">
          <w:rPr>
            <w:rStyle w:val="Hyperlink"/>
            <w:lang w:val="fr-FR"/>
          </w:rPr>
          <w:t>idole à double arceau</w:t>
        </w:r>
      </w:hyperlink>
      <w:r w:rsidRPr="0032190F">
        <w:rPr>
          <w:lang w:val="fr-FR"/>
        </w:rPr>
        <w:t>" (</w:t>
      </w:r>
      <w:r w:rsidRPr="0032190F">
        <w:rPr>
          <w:rFonts w:eastAsia="Code2000"/>
          <w:lang w:val="fr-FR" w:eastAsia="en-GB"/>
        </w:rPr>
        <w:t>BIB 2445</w:t>
      </w:r>
      <w:r w:rsidRPr="0032190F">
        <w:rPr>
          <w:lang w:val="fr-FR"/>
        </w:rPr>
        <w:t>)</w:t>
      </w:r>
    </w:p>
    <w:p w14:paraId="00CD95CF" w14:textId="77777777" w:rsidR="00392928" w:rsidRPr="0032190F" w:rsidRDefault="00392928" w:rsidP="00392928">
      <w:pPr>
        <w:rPr>
          <w:lang w:val="fr-FR"/>
        </w:rPr>
      </w:pPr>
    </w:p>
    <w:p w14:paraId="69F8CD76" w14:textId="77777777" w:rsidR="00392928" w:rsidRPr="0032190F" w:rsidRDefault="00392928" w:rsidP="00392928">
      <w:pPr>
        <w:pStyle w:val="Heading3"/>
      </w:pPr>
      <w:r w:rsidRPr="0032190F">
        <w:t>CN9</w:t>
      </w:r>
    </w:p>
    <w:p w14:paraId="08EF089B" w14:textId="1E23A528" w:rsidR="00392928" w:rsidRPr="0032190F" w:rsidRDefault="00392928" w:rsidP="00392928">
      <w:pPr>
        <w:jc w:val="both"/>
        <w:rPr>
          <w:lang w:val="fr-FR"/>
        </w:rPr>
      </w:pPr>
      <w:r w:rsidRPr="0032190F">
        <w:rPr>
          <w:lang w:val="fr-FR"/>
        </w:rPr>
        <w:t>"</w:t>
      </w:r>
      <w:hyperlink r:id="rId7009" w:anchor="Cul_Art_TAC_T_a_idole_bret_rectang_2rost" w:history="1">
        <w:r w:rsidRPr="0032190F">
          <w:rPr>
            <w:rStyle w:val="Hyperlink"/>
            <w:lang w:val="fr-FR"/>
          </w:rPr>
          <w:t>idole rectangulaire à double rostre</w:t>
        </w:r>
      </w:hyperlink>
      <w:r w:rsidRPr="0032190F">
        <w:rPr>
          <w:lang w:val="fr-FR"/>
        </w:rPr>
        <w:t>" (</w:t>
      </w:r>
      <w:r w:rsidRPr="0032190F">
        <w:rPr>
          <w:rFonts w:eastAsia="Code2000"/>
          <w:lang w:val="fr-FR" w:eastAsia="en-GB"/>
        </w:rPr>
        <w:t>BIB 2445</w:t>
      </w:r>
      <w:r w:rsidRPr="0032190F">
        <w:rPr>
          <w:lang w:val="fr-FR"/>
        </w:rPr>
        <w:t>)</w:t>
      </w:r>
    </w:p>
    <w:p w14:paraId="5529CDFE" w14:textId="77777777" w:rsidR="00392928" w:rsidRPr="0032190F" w:rsidRDefault="00392928" w:rsidP="00392928">
      <w:pPr>
        <w:rPr>
          <w:lang w:val="fr-FR"/>
        </w:rPr>
      </w:pPr>
    </w:p>
    <w:p w14:paraId="3FD05F24" w14:textId="77777777" w:rsidR="00392928" w:rsidRPr="0032190F" w:rsidRDefault="0009319F" w:rsidP="0009319F">
      <w:pPr>
        <w:pStyle w:val="Heading3"/>
      </w:pPr>
      <w:r w:rsidRPr="0032190F">
        <w:t>CS6</w:t>
      </w:r>
    </w:p>
    <w:p w14:paraId="37DEC810" w14:textId="415E6429" w:rsidR="0009319F" w:rsidRPr="0032190F" w:rsidRDefault="0009319F" w:rsidP="0009319F">
      <w:pPr>
        <w:jc w:val="both"/>
        <w:rPr>
          <w:lang w:val="fr-FR"/>
        </w:rPr>
      </w:pPr>
      <w:r w:rsidRPr="0032190F">
        <w:rPr>
          <w:lang w:val="fr-FR"/>
        </w:rPr>
        <w:t>"</w:t>
      </w:r>
      <w:hyperlink r:id="rId7010" w:anchor="Cul_Art_TAC_T_a_idole_bret_double_ar" w:history="1">
        <w:r w:rsidRPr="0032190F">
          <w:rPr>
            <w:rStyle w:val="Hyperlink"/>
            <w:lang w:val="fr-FR"/>
          </w:rPr>
          <w:t>idole à double arceau</w:t>
        </w:r>
      </w:hyperlink>
      <w:r w:rsidRPr="0032190F">
        <w:rPr>
          <w:lang w:val="fr-FR"/>
        </w:rPr>
        <w:t>" (</w:t>
      </w:r>
      <w:r w:rsidRPr="0032190F">
        <w:rPr>
          <w:rFonts w:eastAsia="Code2000"/>
          <w:lang w:val="fr-FR" w:eastAsia="en-GB"/>
        </w:rPr>
        <w:t>BIB 2445</w:t>
      </w:r>
      <w:r w:rsidRPr="0032190F">
        <w:rPr>
          <w:lang w:val="fr-FR"/>
        </w:rPr>
        <w:t>)</w:t>
      </w:r>
    </w:p>
    <w:p w14:paraId="78ADDB6F" w14:textId="77777777" w:rsidR="0009319F" w:rsidRPr="0032190F" w:rsidRDefault="0009319F" w:rsidP="00392928">
      <w:pPr>
        <w:rPr>
          <w:lang w:val="fr-FR"/>
        </w:rPr>
      </w:pPr>
    </w:p>
    <w:p w14:paraId="40C8386C" w14:textId="77777777" w:rsidR="0009319F" w:rsidRPr="0032190F" w:rsidRDefault="0009319F" w:rsidP="0009319F">
      <w:pPr>
        <w:pStyle w:val="Heading3"/>
      </w:pPr>
      <w:r w:rsidRPr="0032190F">
        <w:t>CS10</w:t>
      </w:r>
    </w:p>
    <w:p w14:paraId="5C294DE4" w14:textId="77777777" w:rsidR="0009319F" w:rsidRPr="0032190F" w:rsidRDefault="0009319F" w:rsidP="00392928">
      <w:pPr>
        <w:rPr>
          <w:lang w:val="fr-FR"/>
        </w:rPr>
      </w:pPr>
      <w:r w:rsidRPr="0032190F">
        <w:rPr>
          <w:lang w:val="fr-FR"/>
        </w:rPr>
        <w:t xml:space="preserve">Cercles concentriques grands et petits (SS BIB v. </w:t>
      </w:r>
      <w:r w:rsidRPr="0032190F">
        <w:rPr>
          <w:rFonts w:eastAsia="Code2000"/>
          <w:lang w:val="fr-FR" w:eastAsia="en-GB"/>
        </w:rPr>
        <w:t>BIB 2445)</w:t>
      </w:r>
    </w:p>
    <w:p w14:paraId="379E08AF" w14:textId="77777777" w:rsidR="00CA3E9C" w:rsidRPr="0032190F" w:rsidRDefault="00CA3E9C" w:rsidP="003C7F91">
      <w:pPr>
        <w:jc w:val="both"/>
        <w:rPr>
          <w:lang w:val="fr-FR"/>
        </w:rPr>
      </w:pPr>
    </w:p>
    <w:p w14:paraId="44BFE7C8" w14:textId="77777777" w:rsidR="003C7F91" w:rsidRPr="0032190F" w:rsidRDefault="003C7F91" w:rsidP="00426FF9">
      <w:pPr>
        <w:pStyle w:val="Heading1"/>
      </w:pPr>
      <w:bookmarkStart w:id="2998" w:name="Sit_Vieux_Moulin_"/>
      <w:r w:rsidRPr="0032190F">
        <w:t>VIEUX MOULIN</w:t>
      </w:r>
    </w:p>
    <w:bookmarkEnd w:id="2998"/>
    <w:p w14:paraId="112BC511" w14:textId="77777777" w:rsidR="003C7F91" w:rsidRPr="0032190F" w:rsidRDefault="003C7F91" w:rsidP="00242C0F">
      <w:pPr>
        <w:jc w:val="both"/>
        <w:rPr>
          <w:lang w:val="fr-FR"/>
        </w:rPr>
      </w:pPr>
    </w:p>
    <w:p w14:paraId="5733D5BF" w14:textId="5EB47CB9" w:rsidR="003C7F91" w:rsidRPr="0032190F" w:rsidRDefault="003C7F91" w:rsidP="00242C0F">
      <w:pPr>
        <w:jc w:val="both"/>
        <w:rPr>
          <w:lang w:val="fr-FR"/>
        </w:rPr>
      </w:pPr>
      <w:r w:rsidRPr="0032190F">
        <w:rPr>
          <w:lang w:val="fr-FR"/>
        </w:rPr>
        <w:t>Vieux Moulin</w:t>
      </w:r>
      <w:r w:rsidR="00F51DCD" w:rsidRPr="0032190F">
        <w:rPr>
          <w:lang w:val="fr-FR"/>
        </w:rPr>
        <w:t xml:space="preserve"> (</w:t>
      </w:r>
      <w:r w:rsidR="00F51DCD" w:rsidRPr="0032190F">
        <w:rPr>
          <w:szCs w:val="19"/>
          <w:lang w:val="fr-FR" w:eastAsia="en-GB"/>
        </w:rPr>
        <w:t>Plouharnel, Morbihan)</w:t>
      </w:r>
      <w:r w:rsidRPr="0032190F">
        <w:rPr>
          <w:lang w:val="fr-FR"/>
        </w:rPr>
        <w:t xml:space="preserve">, </w:t>
      </w:r>
      <w:hyperlink r:id="rId7011" w:anchor="Cul_Art_TAC_T_a_idole_bret_rectang_2rost" w:history="1">
        <w:r w:rsidRPr="0032190F">
          <w:rPr>
            <w:rStyle w:val="Hyperlink"/>
            <w:lang w:val="fr-FR"/>
          </w:rPr>
          <w:t>forme rectangulaire</w:t>
        </w:r>
        <w:r w:rsidR="003E63FF" w:rsidRPr="0032190F">
          <w:rPr>
            <w:rStyle w:val="Hyperlink"/>
            <w:lang w:val="fr-FR"/>
          </w:rPr>
          <w:t xml:space="preserve"> </w:t>
        </w:r>
        <w:r w:rsidRPr="0032190F">
          <w:rPr>
            <w:rStyle w:val="Hyperlink"/>
            <w:lang w:val="fr-FR"/>
          </w:rPr>
          <w:t xml:space="preserve">avec </w:t>
        </w:r>
        <w:r w:rsidR="003E63FF" w:rsidRPr="0032190F">
          <w:rPr>
            <w:rStyle w:val="Hyperlink"/>
            <w:lang w:val="fr-FR"/>
          </w:rPr>
          <w:t xml:space="preserve">deux </w:t>
        </w:r>
        <w:r w:rsidRPr="0032190F">
          <w:rPr>
            <w:rStyle w:val="Hyperlink"/>
            <w:lang w:val="fr-FR"/>
          </w:rPr>
          <w:t>rostre</w:t>
        </w:r>
        <w:r w:rsidR="003E63FF" w:rsidRPr="0032190F">
          <w:rPr>
            <w:rStyle w:val="Hyperlink"/>
            <w:lang w:val="fr-FR"/>
          </w:rPr>
          <w:t>s</w:t>
        </w:r>
      </w:hyperlink>
      <w:r w:rsidRPr="0032190F">
        <w:rPr>
          <w:lang w:val="fr-FR"/>
        </w:rPr>
        <w:t xml:space="preserve"> (BIB 2353) </w:t>
      </w:r>
      <w:hyperlink r:id="rId7012" w:anchor="Cul_Art_TAC_T_t_barque" w:history="1">
        <w:r w:rsidR="00F51DCD" w:rsidRPr="0032190F">
          <w:rPr>
            <w:rStyle w:val="Hyperlink"/>
            <w:lang w:val="fr-FR"/>
          </w:rPr>
          <w:t>barques</w:t>
        </w:r>
      </w:hyperlink>
      <w:r w:rsidR="00F51DCD" w:rsidRPr="0032190F">
        <w:rPr>
          <w:lang w:val="fr-FR"/>
        </w:rPr>
        <w:t xml:space="preserve"> (BIB 2353 fig. 8)</w:t>
      </w:r>
    </w:p>
    <w:p w14:paraId="7A9BDF8B" w14:textId="77777777" w:rsidR="00232282" w:rsidRPr="0032190F" w:rsidRDefault="00232282" w:rsidP="00242C0F">
      <w:pPr>
        <w:jc w:val="both"/>
        <w:rPr>
          <w:lang w:val="fr-FR"/>
        </w:rPr>
      </w:pPr>
    </w:p>
    <w:p w14:paraId="48DBCB8F" w14:textId="77777777" w:rsidR="00232282" w:rsidRPr="0032190F" w:rsidRDefault="00232282" w:rsidP="00426FF9">
      <w:pPr>
        <w:pStyle w:val="Heading1"/>
      </w:pPr>
      <w:bookmarkStart w:id="2999" w:name="Sit_Tumiac"/>
      <w:r w:rsidRPr="0032190F">
        <w:t>TUMIAC</w:t>
      </w:r>
    </w:p>
    <w:bookmarkEnd w:id="2999"/>
    <w:p w14:paraId="331D14BA" w14:textId="1668EC5E" w:rsidR="00232282" w:rsidRPr="00893371" w:rsidRDefault="00893371" w:rsidP="00242C0F">
      <w:pPr>
        <w:jc w:val="both"/>
        <w:rPr>
          <w:sz w:val="20"/>
          <w:lang w:val="fr-FR"/>
        </w:rPr>
      </w:pPr>
      <w:r w:rsidRPr="00893371">
        <w:rPr>
          <w:sz w:val="20"/>
          <w:lang w:val="fr-FR"/>
        </w:rPr>
        <w:t>"Butte de César"</w:t>
      </w:r>
    </w:p>
    <w:p w14:paraId="12EDFECC" w14:textId="77777777" w:rsidR="00893371" w:rsidRPr="0032190F" w:rsidRDefault="00893371" w:rsidP="00242C0F">
      <w:pPr>
        <w:jc w:val="both"/>
        <w:rPr>
          <w:lang w:val="fr-FR"/>
        </w:rPr>
      </w:pPr>
    </w:p>
    <w:p w14:paraId="7DB0ECFF" w14:textId="48D56B4D" w:rsidR="00232282" w:rsidRPr="0032190F" w:rsidRDefault="00893371" w:rsidP="00242C0F">
      <w:pPr>
        <w:jc w:val="both"/>
        <w:rPr>
          <w:lang w:val="fr-FR"/>
        </w:rPr>
      </w:pPr>
      <w:r w:rsidRPr="0032190F">
        <w:rPr>
          <w:lang w:val="fr-FR"/>
        </w:rPr>
        <w:t>Tumiac (Arzon, Morbihan)</w:t>
      </w:r>
      <w:r>
        <w:rPr>
          <w:lang w:val="fr-FR"/>
        </w:rPr>
        <w:t>, t</w:t>
      </w:r>
      <w:r w:rsidR="00701531">
        <w:rPr>
          <w:lang w:val="fr-FR"/>
        </w:rPr>
        <w:t>umulus</w:t>
      </w:r>
      <w:r>
        <w:rPr>
          <w:lang w:val="fr-FR"/>
        </w:rPr>
        <w:t xml:space="preserve"> de 20 m de haut et 86 m de diamètre (BIB panneau explicatif, Tumiac)</w:t>
      </w:r>
      <w:r w:rsidR="00A90E21" w:rsidRPr="0032190F">
        <w:rPr>
          <w:lang w:val="fr-FR"/>
        </w:rPr>
        <w:t xml:space="preserve">. </w:t>
      </w:r>
      <w:r w:rsidR="00232282" w:rsidRPr="0032190F">
        <w:rPr>
          <w:lang w:val="fr-FR"/>
        </w:rPr>
        <w:t xml:space="preserve">Haches en </w:t>
      </w:r>
      <w:hyperlink r:id="rId7013" w:anchor="Sit_Variscite" w:history="1">
        <w:r w:rsidR="00320346" w:rsidRPr="00320346">
          <w:rPr>
            <w:rStyle w:val="Hyperlink"/>
            <w:lang w:val="fr-FR"/>
          </w:rPr>
          <w:t>variscite</w:t>
        </w:r>
      </w:hyperlink>
      <w:r w:rsidR="00320346" w:rsidRPr="0032190F">
        <w:rPr>
          <w:lang w:val="fr-FR"/>
        </w:rPr>
        <w:t xml:space="preserve"> </w:t>
      </w:r>
      <w:r w:rsidR="00232282" w:rsidRPr="0032190F">
        <w:rPr>
          <w:lang w:val="fr-FR"/>
        </w:rPr>
        <w:t xml:space="preserve">(BIB 2371 fig. 19) a donné son nom à un type de hache: </w:t>
      </w:r>
      <w:hyperlink r:id="rId7014" w:anchor="Typ_Arm_Hache_Tumiac" w:history="1">
        <w:r w:rsidR="00232282" w:rsidRPr="0032190F">
          <w:rPr>
            <w:rStyle w:val="Hyperlink"/>
            <w:lang w:val="fr-FR"/>
          </w:rPr>
          <w:t>Tumiac</w:t>
        </w:r>
      </w:hyperlink>
      <w:r w:rsidR="00232282" w:rsidRPr="0032190F">
        <w:rPr>
          <w:lang w:val="fr-FR"/>
        </w:rPr>
        <w:t xml:space="preserve"> </w:t>
      </w:r>
      <w:r w:rsidR="00A90E21" w:rsidRPr="0032190F">
        <w:rPr>
          <w:lang w:val="fr-FR"/>
        </w:rPr>
        <w:t>[</w:t>
      </w:r>
      <w:hyperlink r:id="rId7015" w:anchor="Sit_Pierres_Vertes" w:history="1">
        <w:r w:rsidR="00A90E21" w:rsidRPr="0032190F">
          <w:rPr>
            <w:rStyle w:val="Hyperlink"/>
            <w:lang w:val="fr-FR"/>
          </w:rPr>
          <w:t>pierres vertes</w:t>
        </w:r>
      </w:hyperlink>
      <w:r w:rsidR="00A90E21" w:rsidRPr="0032190F">
        <w:rPr>
          <w:lang w:val="fr-FR"/>
        </w:rPr>
        <w:t xml:space="preserve">] </w:t>
      </w:r>
      <w:r w:rsidR="00232282" w:rsidRPr="0032190F">
        <w:rPr>
          <w:lang w:val="fr-FR"/>
        </w:rPr>
        <w:t>(SS BIB)</w:t>
      </w:r>
      <w:r w:rsidR="007E100F" w:rsidRPr="0032190F">
        <w:rPr>
          <w:lang w:val="fr-FR"/>
        </w:rPr>
        <w:t xml:space="preserve"> Site orné (BIB 2199 annexe 1)</w:t>
      </w:r>
      <w:r>
        <w:rPr>
          <w:lang w:val="fr-FR"/>
        </w:rPr>
        <w:t>. Datation 14C de 4790-4530 BC (BIB panneau explicatif, Tumiac)</w:t>
      </w:r>
    </w:p>
    <w:p w14:paraId="0780F324" w14:textId="42209660" w:rsidR="00122CF1" w:rsidRDefault="00000000" w:rsidP="00122CF1">
      <w:pPr>
        <w:rPr>
          <w:lang w:val="fr-FR"/>
        </w:rPr>
      </w:pPr>
      <w:hyperlink r:id="rId7016" w:anchor="Cul_Neo_Moyen_Armoric_Atlant" w:history="1">
        <w:r w:rsidR="00701531" w:rsidRPr="0032190F">
          <w:rPr>
            <w:rStyle w:val="Hyperlink"/>
            <w:lang w:val="fr-FR"/>
          </w:rPr>
          <w:t>N</w:t>
        </w:r>
        <w:r w:rsidR="00701531">
          <w:rPr>
            <w:rStyle w:val="Hyperlink"/>
            <w:lang w:val="fr-FR"/>
          </w:rPr>
          <w:t>MAA</w:t>
        </w:r>
      </w:hyperlink>
      <w:r w:rsidR="00122CF1" w:rsidRPr="0032190F">
        <w:rPr>
          <w:lang w:val="fr-FR"/>
        </w:rPr>
        <w:t xml:space="preserve"> (SS BIB)</w:t>
      </w:r>
    </w:p>
    <w:p w14:paraId="78FC7355" w14:textId="77777777" w:rsidR="00F325E4" w:rsidRDefault="00F325E4" w:rsidP="00122CF1">
      <w:pPr>
        <w:rPr>
          <w:lang w:val="fr-FR"/>
        </w:rPr>
      </w:pPr>
    </w:p>
    <w:p w14:paraId="07E17A1F" w14:textId="77777777" w:rsidR="00F325E4" w:rsidRDefault="00F325E4" w:rsidP="00133415">
      <w:pPr>
        <w:pStyle w:val="Heading1"/>
      </w:pPr>
      <w:r>
        <w:t>MANE TY EC</w:t>
      </w:r>
    </w:p>
    <w:p w14:paraId="70169CA6" w14:textId="77777777" w:rsidR="00F325E4" w:rsidRDefault="00F325E4" w:rsidP="00122CF1">
      <w:pPr>
        <w:rPr>
          <w:lang w:val="fr-FR"/>
        </w:rPr>
      </w:pPr>
    </w:p>
    <w:p w14:paraId="2E847EA6" w14:textId="77777777" w:rsidR="00F325E4" w:rsidRPr="0032190F" w:rsidRDefault="00F325E4" w:rsidP="00122CF1">
      <w:pPr>
        <w:rPr>
          <w:lang w:val="fr-FR"/>
        </w:rPr>
      </w:pPr>
      <w:r>
        <w:rPr>
          <w:lang w:val="fr-FR"/>
        </w:rPr>
        <w:t>Mané Ty Ec, pierres dressées (stèles) sous la construction du tertre (BIB 2869)</w:t>
      </w:r>
    </w:p>
    <w:p w14:paraId="2BFB60FA" w14:textId="77777777" w:rsidR="006345B0" w:rsidRPr="0032190F" w:rsidRDefault="006345B0" w:rsidP="00242C0F">
      <w:pPr>
        <w:jc w:val="both"/>
        <w:rPr>
          <w:lang w:val="fr-FR"/>
        </w:rPr>
      </w:pPr>
    </w:p>
    <w:p w14:paraId="65C412E9" w14:textId="77777777" w:rsidR="0020721C" w:rsidRPr="00426FF9" w:rsidRDefault="0020721C" w:rsidP="00426FF9">
      <w:pPr>
        <w:pStyle w:val="Heading1"/>
        <w:rPr>
          <w:lang w:val="en-US"/>
        </w:rPr>
      </w:pPr>
      <w:bookmarkStart w:id="3000" w:name="Sit_Mane_Er_Horeck"/>
      <w:r w:rsidRPr="00426FF9">
        <w:rPr>
          <w:lang w:val="en-US"/>
        </w:rPr>
        <w:t>MANE-ER-HROECK</w:t>
      </w:r>
    </w:p>
    <w:bookmarkEnd w:id="3000"/>
    <w:p w14:paraId="2E166869" w14:textId="77777777" w:rsidR="00232282" w:rsidRPr="00DD3B87" w:rsidRDefault="00232282" w:rsidP="00242C0F">
      <w:pPr>
        <w:jc w:val="both"/>
        <w:rPr>
          <w:sz w:val="20"/>
        </w:rPr>
      </w:pPr>
      <w:r w:rsidRPr="00DD3B87">
        <w:rPr>
          <w:sz w:val="20"/>
        </w:rPr>
        <w:t>Mané er Hroëck</w:t>
      </w:r>
      <w:r w:rsidR="001A3FE1" w:rsidRPr="00DD3B87">
        <w:rPr>
          <w:sz w:val="20"/>
        </w:rPr>
        <w:t>, Mané-er-Hroeg</w:t>
      </w:r>
    </w:p>
    <w:p w14:paraId="2CB04FF9" w14:textId="5991E19A" w:rsidR="0020721C" w:rsidRPr="0032190F" w:rsidRDefault="0020721C" w:rsidP="00927EBD">
      <w:pPr>
        <w:jc w:val="both"/>
        <w:rPr>
          <w:lang w:val="fr-FR"/>
        </w:rPr>
      </w:pPr>
      <w:r w:rsidRPr="006A329A">
        <w:rPr>
          <w:lang w:val="fr-FR"/>
        </w:rPr>
        <w:br/>
      </w:r>
      <w:r w:rsidR="00E45864" w:rsidRPr="0032190F">
        <w:rPr>
          <w:lang w:val="fr-FR"/>
        </w:rPr>
        <w:t>G</w:t>
      </w:r>
      <w:r w:rsidR="00D3401B" w:rsidRPr="0032190F">
        <w:rPr>
          <w:lang w:val="fr-FR"/>
        </w:rPr>
        <w:t xml:space="preserve">rand tumulus </w:t>
      </w:r>
      <w:hyperlink r:id="rId7017" w:anchor="Cul_Megalith_Atlantique" w:history="1">
        <w:r w:rsidR="00DC5D96" w:rsidRPr="0032190F">
          <w:rPr>
            <w:rStyle w:val="Hyperlink"/>
            <w:lang w:val="fr-FR"/>
          </w:rPr>
          <w:t>mégalithisme atlantique</w:t>
        </w:r>
      </w:hyperlink>
      <w:r w:rsidR="00DC5D96" w:rsidRPr="0032190F">
        <w:rPr>
          <w:lang w:val="fr-FR"/>
        </w:rPr>
        <w:t xml:space="preserve"> </w:t>
      </w:r>
      <w:r w:rsidRPr="0032190F">
        <w:rPr>
          <w:lang w:val="fr-FR"/>
        </w:rPr>
        <w:t>A Mané-Er-Hroëck (Locmariaquer</w:t>
      </w:r>
      <w:r w:rsidR="008905C8" w:rsidRPr="0032190F">
        <w:rPr>
          <w:lang w:val="fr-FR"/>
        </w:rPr>
        <w:t>, Morbihan</w:t>
      </w:r>
      <w:r w:rsidRPr="0032190F">
        <w:rPr>
          <w:lang w:val="fr-FR"/>
        </w:rPr>
        <w:t>), la boucle de la hache est réinterprétée comme une lanière de maintien (BIB 2278 p. 886)</w:t>
      </w:r>
      <w:r w:rsidR="007B42B8" w:rsidRPr="0032190F">
        <w:rPr>
          <w:lang w:val="fr-FR"/>
        </w:rPr>
        <w:t>.</w:t>
      </w:r>
      <w:r w:rsidR="00EB1159" w:rsidRPr="0032190F">
        <w:rPr>
          <w:lang w:val="fr-FR"/>
        </w:rPr>
        <w:t xml:space="preserve"> Ve millénaire aec, </w:t>
      </w:r>
      <w:hyperlink r:id="rId7018" w:anchor="Cul_Neo_Moyen_Armoric_Atlant" w:history="1">
        <w:r w:rsidR="00701531" w:rsidRPr="0032190F">
          <w:rPr>
            <w:rStyle w:val="Hyperlink"/>
            <w:lang w:val="fr-FR"/>
          </w:rPr>
          <w:t>N</w:t>
        </w:r>
        <w:r w:rsidR="00701531">
          <w:rPr>
            <w:rStyle w:val="Hyperlink"/>
            <w:lang w:val="fr-FR"/>
          </w:rPr>
          <w:t>MAA</w:t>
        </w:r>
      </w:hyperlink>
      <w:r w:rsidR="00EB1159" w:rsidRPr="0032190F">
        <w:rPr>
          <w:lang w:val="fr-FR"/>
        </w:rPr>
        <w:t xml:space="preserve"> (BIB 2371 fig. 19)</w:t>
      </w:r>
      <w:r w:rsidR="003D66E1" w:rsidRPr="0032190F">
        <w:rPr>
          <w:lang w:val="fr-FR"/>
        </w:rPr>
        <w:t xml:space="preserve"> </w:t>
      </w:r>
      <w:r w:rsidR="003D66E1" w:rsidRPr="0032190F">
        <w:rPr>
          <w:szCs w:val="20"/>
          <w:lang w:val="fr-FR" w:eastAsia="en-GB"/>
        </w:rPr>
        <w:t xml:space="preserve">Appartient au groupe de </w:t>
      </w:r>
      <w:hyperlink r:id="rId7019" w:anchor="Cul_Dissignac" w:history="1">
        <w:r w:rsidR="003D66E1" w:rsidRPr="0032190F">
          <w:rPr>
            <w:rStyle w:val="Hyperlink"/>
            <w:szCs w:val="20"/>
            <w:lang w:val="fr-FR" w:eastAsia="en-GB"/>
          </w:rPr>
          <w:t>Dissignac</w:t>
        </w:r>
      </w:hyperlink>
      <w:r w:rsidR="003D66E1" w:rsidRPr="0032190F">
        <w:rPr>
          <w:szCs w:val="20"/>
          <w:lang w:val="fr-FR" w:eastAsia="en-GB"/>
        </w:rPr>
        <w:t xml:space="preserve"> (BIB 69 p. 662).</w:t>
      </w:r>
      <w:r w:rsidR="00320ADE" w:rsidRPr="0032190F">
        <w:rPr>
          <w:szCs w:val="20"/>
          <w:lang w:val="fr-FR" w:eastAsia="en-GB"/>
        </w:rPr>
        <w:t xml:space="preserve"> </w:t>
      </w:r>
      <w:hyperlink r:id="rId7020" w:anchor="Cul_Megalithisme_t_dolmen_couloir" w:history="1">
        <w:r w:rsidR="001856C4" w:rsidRPr="0032190F">
          <w:rPr>
            <w:rStyle w:val="Hyperlink"/>
            <w:rFonts w:eastAsia="Code2000"/>
            <w:lang w:val="fr-FR" w:eastAsia="en-GB"/>
          </w:rPr>
          <w:t xml:space="preserve">tombe </w:t>
        </w:r>
        <w:r w:rsidR="001856C4" w:rsidRPr="0032190F">
          <w:rPr>
            <w:rStyle w:val="Hyperlink"/>
            <w:rFonts w:eastAsia="Code2000" w:hint="eastAsia"/>
            <w:lang w:val="fr-FR" w:eastAsia="en-GB"/>
          </w:rPr>
          <w:t>à</w:t>
        </w:r>
        <w:r w:rsidR="001856C4" w:rsidRPr="0032190F">
          <w:rPr>
            <w:rStyle w:val="Hyperlink"/>
            <w:rFonts w:eastAsia="Code2000"/>
            <w:lang w:val="fr-FR" w:eastAsia="en-GB"/>
          </w:rPr>
          <w:t xml:space="preserve"> couloir</w:t>
        </w:r>
      </w:hyperlink>
      <w:r w:rsidR="001856C4" w:rsidRPr="0032190F">
        <w:rPr>
          <w:szCs w:val="20"/>
          <w:lang w:val="fr-FR" w:eastAsia="en-GB"/>
        </w:rPr>
        <w:t xml:space="preserve"> </w:t>
      </w:r>
      <w:r w:rsidR="00320ADE" w:rsidRPr="0032190F">
        <w:rPr>
          <w:szCs w:val="20"/>
          <w:lang w:val="fr-FR" w:eastAsia="en-GB"/>
        </w:rPr>
        <w:t>(</w:t>
      </w:r>
      <w:r w:rsidR="001856C4" w:rsidRPr="0032190F">
        <w:rPr>
          <w:szCs w:val="20"/>
          <w:lang w:val="fr-FR" w:eastAsia="en-GB"/>
        </w:rPr>
        <w:t>culture.gouv</w:t>
      </w:r>
      <w:r w:rsidR="00320ADE" w:rsidRPr="0032190F">
        <w:rPr>
          <w:szCs w:val="20"/>
          <w:lang w:val="fr-FR" w:eastAsia="en-GB"/>
        </w:rPr>
        <w:t>)</w:t>
      </w:r>
      <w:r w:rsidR="00E13081">
        <w:rPr>
          <w:szCs w:val="20"/>
          <w:lang w:val="fr-FR" w:eastAsia="en-GB"/>
        </w:rPr>
        <w:t>, la chambre centrale occupe un petit espace dans le tumulus mais c'est la plus grande ciste du Nord de la France (BIB 2982)</w:t>
      </w:r>
    </w:p>
    <w:p w14:paraId="02F8D668" w14:textId="33AF62A6" w:rsidR="00241B68" w:rsidRPr="0032190F" w:rsidRDefault="00241B68" w:rsidP="00927EBD">
      <w:pPr>
        <w:jc w:val="both"/>
        <w:rPr>
          <w:lang w:val="fr-FR"/>
        </w:rPr>
      </w:pPr>
      <w:r w:rsidRPr="0032190F">
        <w:rPr>
          <w:lang w:val="fr-FR"/>
        </w:rPr>
        <w:t>106 haches polies en matériau de choix</w:t>
      </w:r>
      <w:r w:rsidR="00A90E21" w:rsidRPr="0032190F">
        <w:rPr>
          <w:lang w:val="fr-FR"/>
        </w:rPr>
        <w:t xml:space="preserve"> [</w:t>
      </w:r>
      <w:hyperlink r:id="rId7021" w:anchor="Sit_Pierres_Vertes" w:history="1">
        <w:r w:rsidR="00A90E21" w:rsidRPr="0032190F">
          <w:rPr>
            <w:rStyle w:val="Hyperlink"/>
            <w:lang w:val="fr-FR"/>
          </w:rPr>
          <w:t>pierres vertes</w:t>
        </w:r>
      </w:hyperlink>
      <w:r w:rsidR="00A90E21" w:rsidRPr="0032190F">
        <w:rPr>
          <w:lang w:val="fr-FR"/>
        </w:rPr>
        <w:t>]</w:t>
      </w:r>
      <w:r w:rsidRPr="0032190F">
        <w:rPr>
          <w:lang w:val="fr-FR"/>
        </w:rPr>
        <w:t>, certaines de très grande taille et n'ayant jamais servi, ont été déposées dans le coffre sépulcral (BIB 1738 p. 69)</w:t>
      </w:r>
    </w:p>
    <w:p w14:paraId="1F460A2E" w14:textId="143143FB" w:rsidR="00232282" w:rsidRPr="0032190F" w:rsidRDefault="007B42B8" w:rsidP="00927EBD">
      <w:pPr>
        <w:jc w:val="both"/>
        <w:rPr>
          <w:lang w:val="fr-FR"/>
        </w:rPr>
      </w:pPr>
      <w:r w:rsidRPr="0032190F">
        <w:rPr>
          <w:lang w:val="fr-FR"/>
        </w:rPr>
        <w:t>Une hache a été découverte enfoncée dans un anneau </w:t>
      </w:r>
      <w:r w:rsidR="006A7215" w:rsidRPr="0032190F">
        <w:rPr>
          <w:lang w:val="fr-FR"/>
        </w:rPr>
        <w:t xml:space="preserve">[v. </w:t>
      </w:r>
      <w:hyperlink r:id="rId7022" w:anchor="Cul_Art_TAC_a_anneau_x_hache" w:history="1">
        <w:r w:rsidR="00221120" w:rsidRPr="0032190F">
          <w:rPr>
            <w:rStyle w:val="Hyperlink"/>
            <w:lang w:val="fr-FR"/>
          </w:rPr>
          <w:t>anneau / hache</w:t>
        </w:r>
      </w:hyperlink>
      <w:r w:rsidR="006A7215" w:rsidRPr="0032190F">
        <w:rPr>
          <w:lang w:val="fr-FR"/>
        </w:rPr>
        <w:t xml:space="preserve">] </w:t>
      </w:r>
      <w:r w:rsidRPr="0032190F">
        <w:rPr>
          <w:lang w:val="fr-FR"/>
        </w:rPr>
        <w:t>: le talon pointu d’une</w:t>
      </w:r>
      <w:r w:rsidR="00927EBD">
        <w:rPr>
          <w:lang w:val="fr-FR"/>
        </w:rPr>
        <w:t xml:space="preserve"> </w:t>
      </w:r>
      <w:r w:rsidRPr="0032190F">
        <w:rPr>
          <w:lang w:val="fr-FR"/>
        </w:rPr>
        <w:t>hache en roche</w:t>
      </w:r>
      <w:r w:rsidR="005508C6" w:rsidRPr="0032190F">
        <w:rPr>
          <w:lang w:val="fr-FR"/>
        </w:rPr>
        <w:t xml:space="preserve"> </w:t>
      </w:r>
      <w:r w:rsidRPr="0032190F">
        <w:rPr>
          <w:lang w:val="fr-FR"/>
        </w:rPr>
        <w:t xml:space="preserve">alpine (de type </w:t>
      </w:r>
      <w:hyperlink r:id="rId7023" w:anchor="Typ_Arm_Hache_Tumiac" w:history="1">
        <w:r w:rsidR="00C13B64" w:rsidRPr="0032190F">
          <w:rPr>
            <w:rStyle w:val="Hyperlink"/>
            <w:lang w:val="fr-FR"/>
          </w:rPr>
          <w:t>Tumiac</w:t>
        </w:r>
      </w:hyperlink>
      <w:r w:rsidRPr="0032190F">
        <w:rPr>
          <w:lang w:val="fr-FR"/>
        </w:rPr>
        <w:t xml:space="preserve">) fut découvert inclus dans un anneau également en jade (BIB 2278 p. 891) // </w:t>
      </w:r>
      <w:hyperlink r:id="rId7024" w:anchor="Sit_Vallee_Noirs_6" w:history="1">
        <w:r w:rsidRPr="0032190F">
          <w:rPr>
            <w:rStyle w:val="Hyperlink"/>
            <w:lang w:val="fr-FR"/>
          </w:rPr>
          <w:t>Vallée aux Noirs 6</w:t>
        </w:r>
      </w:hyperlink>
      <w:r w:rsidRPr="0032190F">
        <w:rPr>
          <w:lang w:val="fr-FR"/>
        </w:rPr>
        <w:t xml:space="preserve"> (BIB 2278 p. 892)</w:t>
      </w:r>
      <w:r w:rsidR="00C13B64" w:rsidRPr="0032190F">
        <w:rPr>
          <w:lang w:val="fr-FR"/>
        </w:rPr>
        <w:t xml:space="preserve"> </w:t>
      </w:r>
      <w:r w:rsidR="00EB1159" w:rsidRPr="0032190F">
        <w:rPr>
          <w:lang w:val="fr-FR"/>
        </w:rPr>
        <w:t>Présence de</w:t>
      </w:r>
      <w:r w:rsidR="00232282" w:rsidRPr="0032190F">
        <w:rPr>
          <w:lang w:val="fr-FR"/>
        </w:rPr>
        <w:t xml:space="preserve"> </w:t>
      </w:r>
      <w:hyperlink r:id="rId7025" w:anchor="Sit_Variscite" w:history="1">
        <w:r w:rsidR="00E13081" w:rsidRPr="00320346">
          <w:rPr>
            <w:rStyle w:val="Hyperlink"/>
            <w:lang w:val="fr-FR"/>
          </w:rPr>
          <w:t>variscite</w:t>
        </w:r>
      </w:hyperlink>
      <w:r w:rsidR="00E13081" w:rsidRPr="0032190F">
        <w:rPr>
          <w:lang w:val="fr-FR"/>
        </w:rPr>
        <w:t xml:space="preserve"> </w:t>
      </w:r>
      <w:r w:rsidR="00232282" w:rsidRPr="0032190F">
        <w:rPr>
          <w:lang w:val="fr-FR"/>
        </w:rPr>
        <w:t>(BIB 2371 fig. 19)</w:t>
      </w:r>
    </w:p>
    <w:p w14:paraId="5D015B9B" w14:textId="66C54031" w:rsidR="000B72CB" w:rsidRPr="0032190F" w:rsidRDefault="000B72CB" w:rsidP="00927EBD">
      <w:pPr>
        <w:jc w:val="both"/>
        <w:rPr>
          <w:lang w:val="fr-FR"/>
        </w:rPr>
      </w:pPr>
      <w:r w:rsidRPr="0032190F">
        <w:rPr>
          <w:lang w:val="fr-FR"/>
        </w:rPr>
        <w:t>La stèle montre une hache tranformée en crosse</w:t>
      </w:r>
      <w:r w:rsidR="001A3FE1" w:rsidRPr="0032190F">
        <w:rPr>
          <w:lang w:val="fr-FR"/>
        </w:rPr>
        <w:t>,</w:t>
      </w:r>
      <w:r w:rsidRPr="0032190F">
        <w:rPr>
          <w:lang w:val="fr-FR"/>
        </w:rPr>
        <w:t xml:space="preserve"> </w:t>
      </w:r>
      <w:r w:rsidR="001A3FE1" w:rsidRPr="0032190F">
        <w:rPr>
          <w:lang w:val="fr-FR"/>
        </w:rPr>
        <w:t xml:space="preserve">v.  </w:t>
      </w:r>
      <w:hyperlink r:id="rId7026" w:anchor="Sit_Dissignac" w:history="1">
        <w:r w:rsidR="001A3FE1" w:rsidRPr="0032190F">
          <w:rPr>
            <w:rStyle w:val="Hyperlink"/>
            <w:lang w:val="fr-FR"/>
          </w:rPr>
          <w:t>Dissignac</w:t>
        </w:r>
      </w:hyperlink>
      <w:r w:rsidRPr="0032190F">
        <w:rPr>
          <w:lang w:val="fr-FR"/>
        </w:rPr>
        <w:t xml:space="preserve"> (BIB 2381)</w:t>
      </w:r>
      <w:r w:rsidR="001A3FE1" w:rsidRPr="0032190F">
        <w:rPr>
          <w:lang w:val="fr-FR"/>
        </w:rPr>
        <w:t xml:space="preserve"> v. </w:t>
      </w:r>
      <w:hyperlink r:id="rId7027" w:anchor="Sit_Gavrinis_d_couverture_g_quadrupede" w:history="1">
        <w:r w:rsidR="001A3FE1" w:rsidRPr="0032190F">
          <w:rPr>
            <w:rStyle w:val="Hyperlink"/>
            <w:lang w:val="fr-FR"/>
          </w:rPr>
          <w:t>Gavrinis</w:t>
        </w:r>
      </w:hyperlink>
      <w:r w:rsidR="001A3FE1" w:rsidRPr="0032190F">
        <w:rPr>
          <w:lang w:val="fr-FR"/>
        </w:rPr>
        <w:t xml:space="preserve"> (BIB 2388)</w:t>
      </w:r>
    </w:p>
    <w:p w14:paraId="18243270" w14:textId="77777777" w:rsidR="003C7F91" w:rsidRPr="0032190F" w:rsidRDefault="003C7F91" w:rsidP="007B42B8">
      <w:pPr>
        <w:jc w:val="both"/>
        <w:rPr>
          <w:lang w:val="fr-FR"/>
        </w:rPr>
      </w:pPr>
    </w:p>
    <w:p w14:paraId="3FAFA018" w14:textId="77777777" w:rsidR="00C952EA" w:rsidRDefault="00F14A38" w:rsidP="00C13B64">
      <w:pPr>
        <w:pStyle w:val="Heading2"/>
      </w:pPr>
      <w:r>
        <w:t>o</w:t>
      </w:r>
      <w:r w:rsidR="003C7F91" w:rsidRPr="0032190F">
        <w:t>rthostates</w:t>
      </w:r>
    </w:p>
    <w:p w14:paraId="2B606555" w14:textId="77777777" w:rsidR="00927EBD" w:rsidRPr="00927EBD" w:rsidRDefault="00927EBD" w:rsidP="00927EBD">
      <w:pPr>
        <w:rPr>
          <w:lang w:val="fr-FR"/>
        </w:rPr>
      </w:pPr>
    </w:p>
    <w:p w14:paraId="4F9D9568" w14:textId="72FB4D09" w:rsidR="008D7F89" w:rsidRPr="0032190F" w:rsidRDefault="008D7F89" w:rsidP="008D7F89">
      <w:pPr>
        <w:jc w:val="both"/>
        <w:rPr>
          <w:lang w:val="fr-FR"/>
        </w:rPr>
      </w:pPr>
      <w:r w:rsidRPr="0032190F">
        <w:rPr>
          <w:lang w:val="fr-FR"/>
        </w:rPr>
        <w:t xml:space="preserve">La petit stèle gravée du Mané er Hroëck contient au moins 10 haches polies emmanchées et 7 crosses de jet. Une telle accumulation de signes doit être directement liée au caractère exceptionnel </w:t>
      </w:r>
      <w:r w:rsidRPr="0032190F">
        <w:rPr>
          <w:lang w:val="fr-FR"/>
        </w:rPr>
        <w:lastRenderedPageBreak/>
        <w:t>des dépôts de bracelet et lames en jade et en fibrolite autour du corps du défunt, dont le nombre et la variété des morphologies dépassent les corpus des deux autres grands monuments comparables (</w:t>
      </w:r>
      <w:hyperlink r:id="rId7028" w:anchor="Sit_Tumiac" w:history="1">
        <w:r w:rsidRPr="0032190F">
          <w:rPr>
            <w:rStyle w:val="Hyperlink"/>
            <w:lang w:val="fr-FR"/>
          </w:rPr>
          <w:t>Tumiac</w:t>
        </w:r>
      </w:hyperlink>
      <w:r w:rsidRPr="0032190F">
        <w:rPr>
          <w:lang w:val="fr-FR"/>
        </w:rPr>
        <w:t xml:space="preserve"> et </w:t>
      </w:r>
      <w:hyperlink r:id="rId7029" w:anchor="Sit_Saint_Michel" w:history="1">
        <w:r w:rsidRPr="0032190F">
          <w:rPr>
            <w:rStyle w:val="Hyperlink"/>
            <w:lang w:val="fr-FR"/>
          </w:rPr>
          <w:t>Saint-Michel</w:t>
        </w:r>
      </w:hyperlink>
      <w:r w:rsidRPr="0032190F">
        <w:rPr>
          <w:lang w:val="fr-FR"/>
        </w:rPr>
        <w:t>) (BIB 2199 p. 218)</w:t>
      </w:r>
    </w:p>
    <w:p w14:paraId="6B7984B4" w14:textId="77777777" w:rsidR="003C7F91" w:rsidRPr="0032190F" w:rsidRDefault="003C7F91" w:rsidP="003C7F91">
      <w:pPr>
        <w:rPr>
          <w:lang w:val="fr-FR"/>
        </w:rPr>
      </w:pPr>
    </w:p>
    <w:p w14:paraId="2FE4E9FF" w14:textId="77777777" w:rsidR="00437CCF" w:rsidRPr="0032190F" w:rsidRDefault="00F14A38" w:rsidP="00437CCF">
      <w:pPr>
        <w:pStyle w:val="Heading3"/>
      </w:pPr>
      <w:r>
        <w:t>d</w:t>
      </w:r>
      <w:r w:rsidR="00437CCF" w:rsidRPr="0032190F">
        <w:t>alle</w:t>
      </w:r>
    </w:p>
    <w:p w14:paraId="7BF1B82B" w14:textId="77777777" w:rsidR="007E184D" w:rsidRPr="0032190F" w:rsidRDefault="007E184D" w:rsidP="007E184D">
      <w:pPr>
        <w:jc w:val="both"/>
        <w:rPr>
          <w:lang w:val="fr-FR"/>
        </w:rPr>
      </w:pPr>
      <w:r w:rsidRPr="0032190F">
        <w:rPr>
          <w:lang w:val="fr-FR"/>
        </w:rPr>
        <w:t>A l'intérieur de l' "idole", motif serpentiforme associé à des "crosses" et à un signe jug</w:t>
      </w:r>
      <w:r w:rsidR="0061128F" w:rsidRPr="0032190F">
        <w:rPr>
          <w:lang w:val="fr-FR"/>
        </w:rPr>
        <w:t>u</w:t>
      </w:r>
      <w:r w:rsidRPr="0032190F">
        <w:rPr>
          <w:lang w:val="fr-FR"/>
        </w:rPr>
        <w:t>iforme</w:t>
      </w:r>
      <w:r w:rsidR="0061128F" w:rsidRPr="0032190F">
        <w:rPr>
          <w:lang w:val="fr-FR"/>
        </w:rPr>
        <w:t xml:space="preserve"> [jugiforme]</w:t>
      </w:r>
      <w:r w:rsidRPr="0032190F">
        <w:rPr>
          <w:lang w:val="fr-FR"/>
        </w:rPr>
        <w:t xml:space="preserve"> (BIB 1738 p. 68) Représentations de haches (BIB 1738 fig. 11)</w:t>
      </w:r>
    </w:p>
    <w:p w14:paraId="03335657" w14:textId="77777777" w:rsidR="007C7BDA" w:rsidRPr="0032190F" w:rsidRDefault="007C7BDA" w:rsidP="007E184D">
      <w:pPr>
        <w:jc w:val="both"/>
        <w:rPr>
          <w:lang w:val="fr-FR"/>
        </w:rPr>
      </w:pPr>
      <w:r w:rsidRPr="0032190F">
        <w:rPr>
          <w:lang w:val="fr-FR"/>
        </w:rPr>
        <w:t>Les principaux motifs sont une idole contenant un juguiforme et deux crosse opposées, ces gravures sont alignées selon un axe vertical passant par le milieu de la stèle (SS BIB)</w:t>
      </w:r>
    </w:p>
    <w:p w14:paraId="6383FFE0" w14:textId="77777777" w:rsidR="007E184D" w:rsidRPr="0032190F" w:rsidRDefault="007E184D" w:rsidP="007E184D">
      <w:pPr>
        <w:rPr>
          <w:lang w:val="fr-FR"/>
        </w:rPr>
      </w:pPr>
    </w:p>
    <w:p w14:paraId="59FC1E06" w14:textId="77777777" w:rsidR="007E184D" w:rsidRPr="0032190F" w:rsidRDefault="00F14A38" w:rsidP="007E184D">
      <w:pPr>
        <w:pStyle w:val="Heading4"/>
      </w:pPr>
      <w:r>
        <w:t>g</w:t>
      </w:r>
      <w:r w:rsidR="007C7BDA" w:rsidRPr="0032190F">
        <w:t>ravures</w:t>
      </w:r>
    </w:p>
    <w:p w14:paraId="3818C15E" w14:textId="77777777" w:rsidR="007E184D" w:rsidRPr="0032190F" w:rsidRDefault="007E184D" w:rsidP="007E184D">
      <w:pPr>
        <w:rPr>
          <w:lang w:val="fr-FR"/>
        </w:rPr>
      </w:pPr>
    </w:p>
    <w:p w14:paraId="28BF1049" w14:textId="77777777" w:rsidR="007C7BDA" w:rsidRPr="0032190F" w:rsidRDefault="007C7BDA" w:rsidP="007E184D">
      <w:pPr>
        <w:rPr>
          <w:lang w:val="fr-FR"/>
        </w:rPr>
      </w:pPr>
      <w:r w:rsidRPr="0032190F">
        <w:rPr>
          <w:lang w:val="fr-FR"/>
        </w:rPr>
        <w:t>[A] : num</w:t>
      </w:r>
      <w:r w:rsidR="007E184D" w:rsidRPr="0032190F">
        <w:rPr>
          <w:lang w:val="fr-FR"/>
        </w:rPr>
        <w:t xml:space="preserve">érotation E. Mens (BIB 2382). </w:t>
      </w:r>
    </w:p>
    <w:p w14:paraId="44E091E4" w14:textId="77777777" w:rsidR="007C7BDA" w:rsidRPr="0032190F" w:rsidRDefault="007C7BDA" w:rsidP="007E184D">
      <w:pPr>
        <w:rPr>
          <w:lang w:val="fr-FR"/>
        </w:rPr>
      </w:pPr>
      <w:r w:rsidRPr="0032190F">
        <w:rPr>
          <w:lang w:val="fr-FR"/>
        </w:rPr>
        <w:t>(F1): numérotation S. Cassen (BIB 2382).</w:t>
      </w:r>
    </w:p>
    <w:p w14:paraId="7649BBB4" w14:textId="77777777" w:rsidR="007C7BDA" w:rsidRPr="0032190F" w:rsidRDefault="007C7BDA" w:rsidP="007E184D">
      <w:pPr>
        <w:rPr>
          <w:lang w:val="fr-FR"/>
        </w:rPr>
      </w:pPr>
      <w:r w:rsidRPr="0032190F">
        <w:rPr>
          <w:lang w:val="fr-FR"/>
        </w:rPr>
        <w:t>-1-: ma numérotation (SS BIB)</w:t>
      </w:r>
    </w:p>
    <w:p w14:paraId="05B2ED78" w14:textId="77777777" w:rsidR="007C7BDA" w:rsidRPr="0032190F" w:rsidRDefault="007C7BDA" w:rsidP="007E184D">
      <w:pPr>
        <w:rPr>
          <w:lang w:val="fr-FR"/>
        </w:rPr>
      </w:pPr>
    </w:p>
    <w:p w14:paraId="3C4CB87C" w14:textId="77777777" w:rsidR="007C7BDA" w:rsidRPr="0032190F" w:rsidRDefault="00281ACF" w:rsidP="00281ACF">
      <w:pPr>
        <w:rPr>
          <w:lang w:val="fr-FR"/>
        </w:rPr>
      </w:pPr>
      <w:r w:rsidRPr="0032190F">
        <w:rPr>
          <w:lang w:val="fr-FR"/>
        </w:rPr>
        <w:t>Les crosses sont aussi plus petites, jusqu’à atteindre des proportions deux à trois fois inférieures aux haches emmanchées sur la même petite stèle (Shee-Twohig, 1981) (BIB 2392 p. 203)</w:t>
      </w:r>
    </w:p>
    <w:p w14:paraId="664E471C" w14:textId="77777777" w:rsidR="007C7BDA" w:rsidRPr="0032190F" w:rsidRDefault="007C7BDA" w:rsidP="007E184D">
      <w:pPr>
        <w:rPr>
          <w:rFonts w:eastAsia="Code2000"/>
          <w:lang w:val="fr-FR" w:eastAsia="en-GB"/>
        </w:rPr>
      </w:pPr>
    </w:p>
    <w:p w14:paraId="640AE3BF" w14:textId="77777777" w:rsidR="007C7BDA" w:rsidRPr="0032190F" w:rsidRDefault="007C7BDA" w:rsidP="00647EA0">
      <w:pPr>
        <w:pStyle w:val="Heading5"/>
        <w:rPr>
          <w:rFonts w:eastAsia="Code2000"/>
          <w:lang w:eastAsia="en-GB"/>
        </w:rPr>
      </w:pPr>
      <w:bookmarkStart w:id="3001" w:name="Sit_Mane_Er_Horeck_d_1"/>
      <w:r w:rsidRPr="0032190F">
        <w:rPr>
          <w:rFonts w:eastAsia="Code2000"/>
          <w:lang w:eastAsia="en-GB"/>
        </w:rPr>
        <w:t>1</w:t>
      </w:r>
    </w:p>
    <w:p w14:paraId="10D009C8" w14:textId="2D5B1771" w:rsidR="007C7BDA" w:rsidRPr="00F14A38" w:rsidRDefault="007C7BDA" w:rsidP="00F14A38">
      <w:pPr>
        <w:jc w:val="both"/>
        <w:rPr>
          <w:lang w:val="fr-FR"/>
        </w:rPr>
      </w:pPr>
      <w:bookmarkStart w:id="3002" w:name="Sit_Mane_Er_Horeck_d_Rmens"/>
      <w:bookmarkEnd w:id="3001"/>
      <w:r w:rsidRPr="00F14A38">
        <w:rPr>
          <w:lang w:val="fr-FR"/>
        </w:rPr>
        <w:t xml:space="preserve">[R] </w:t>
      </w:r>
      <w:bookmarkEnd w:id="3002"/>
      <w:r w:rsidR="003C7F91" w:rsidRPr="00F14A38">
        <w:rPr>
          <w:lang w:val="fr-FR"/>
        </w:rPr>
        <w:t>"</w:t>
      </w:r>
      <w:hyperlink r:id="rId7030" w:anchor="Cul_Art_TAC_T_a_idole_bret" w:history="1">
        <w:r w:rsidR="003C7F91" w:rsidRPr="00F14A38">
          <w:rPr>
            <w:rStyle w:val="Hyperlink"/>
            <w:lang w:val="fr-FR"/>
          </w:rPr>
          <w:t>idole en écusson</w:t>
        </w:r>
      </w:hyperlink>
      <w:r w:rsidR="003C7F91" w:rsidRPr="00F14A38">
        <w:rPr>
          <w:lang w:val="fr-FR"/>
        </w:rPr>
        <w:t xml:space="preserve">" à rostre apical. </w:t>
      </w:r>
      <w:r w:rsidR="007E184D" w:rsidRPr="00F14A38">
        <w:rPr>
          <w:lang w:val="fr-FR"/>
        </w:rPr>
        <w:t>(BIB 1738 p. 68).</w:t>
      </w:r>
      <w:r w:rsidRPr="00F14A38">
        <w:rPr>
          <w:lang w:val="fr-FR"/>
        </w:rPr>
        <w:t xml:space="preserve"> (E) rassemble tous les contours et détails formant « l’idole », « l’écusson », ou motif phallique selon notre proposition. E1 est interrompu par un motif de hache emmanchée [-</w:t>
      </w:r>
      <w:hyperlink r:id="rId7031" w:anchor="Sit_Mane_Er_Horeck_d_4" w:history="1">
        <w:r w:rsidRPr="00F14A38">
          <w:rPr>
            <w:rStyle w:val="Hyperlink"/>
            <w:lang w:val="fr-FR"/>
          </w:rPr>
          <w:t>4</w:t>
        </w:r>
      </w:hyperlink>
      <w:r w:rsidRPr="00F14A38">
        <w:rPr>
          <w:lang w:val="fr-FR"/>
        </w:rPr>
        <w:t>-], E1.2 et E1.3 font partie du même contour ; il est difficile de dire si E6 était le suivi de E1, E7 puis E8 – « rostre » apical - interrompant le linéaire en question ; E2 est postérieur à E1, mais également à E3 qui semble un premier tracé préparatoire ou résiduel, également superposé par E4 formant, symétriquement à E2, la base rectiligne du motif ; on ne comprend pas la raison d’être de E5 qui élargit le tracé E6, et lui est donc postérieur (BIB 2199)</w:t>
      </w:r>
    </w:p>
    <w:p w14:paraId="1813E6A5" w14:textId="77777777" w:rsidR="007C7BDA" w:rsidRPr="0032190F" w:rsidRDefault="007C7BDA" w:rsidP="00647EA0">
      <w:pPr>
        <w:pStyle w:val="Heading5"/>
      </w:pPr>
      <w:bookmarkStart w:id="3003" w:name="Sit_Mane_Er_Horeck_d_2"/>
      <w:r w:rsidRPr="0032190F">
        <w:t>2</w:t>
      </w:r>
    </w:p>
    <w:bookmarkEnd w:id="3003"/>
    <w:p w14:paraId="4E840921" w14:textId="7209E7F7" w:rsidR="007C7BDA" w:rsidRPr="0032190F" w:rsidRDefault="007C7BDA" w:rsidP="00F14A38">
      <w:pPr>
        <w:jc w:val="both"/>
        <w:rPr>
          <w:lang w:val="fr-FR"/>
        </w:rPr>
      </w:pPr>
      <w:r w:rsidRPr="0032190F">
        <w:rPr>
          <w:lang w:val="fr-FR"/>
        </w:rPr>
        <w:t xml:space="preserve">juguiforme (SS BIB)  </w:t>
      </w:r>
      <w:bookmarkStart w:id="3004" w:name="Sit_Mane_Er_Horeck_d_Amens"/>
      <w:r w:rsidRPr="0032190F">
        <w:rPr>
          <w:lang w:val="fr-FR"/>
        </w:rPr>
        <w:t xml:space="preserve">[A] </w:t>
      </w:r>
      <w:bookmarkEnd w:id="3004"/>
      <w:r w:rsidRPr="0032190F">
        <w:rPr>
          <w:lang w:val="fr-FR"/>
        </w:rPr>
        <w:t xml:space="preserve">Dans le bas de la stèle (SS BIB). "corniforme" (BIB 2382) Signe "jugiforme" qui pourrait évoquer une proue et une poupe, un </w:t>
      </w:r>
      <w:hyperlink r:id="rId7032" w:anchor="Cul_Art_TAC_T_t_barque" w:history="1">
        <w:r w:rsidRPr="0032190F">
          <w:rPr>
            <w:rStyle w:val="Hyperlink"/>
            <w:lang w:val="fr-FR"/>
          </w:rPr>
          <w:t>navire</w:t>
        </w:r>
      </w:hyperlink>
      <w:r w:rsidRPr="0032190F">
        <w:rPr>
          <w:lang w:val="fr-FR"/>
        </w:rPr>
        <w:t>, les traits verticaux étant soit interprétés comme des mâts soit comme des passagers (BIB 1738 p. 68) Le motif (J) est un « cornu » assez classique. Il se compose de 2 arcs-de-cercle J4 et J5 qui recoupent un tracé horizontal fait de 3 segments courts (J1, J2, J3) difficiles à hiérarchiser. Cette succession n’a pas été relevée par E. Mens (BIB 2199)</w:t>
      </w:r>
    </w:p>
    <w:p w14:paraId="3A5F11E1" w14:textId="77777777" w:rsidR="007C7BDA" w:rsidRPr="0032190F" w:rsidRDefault="007C7BDA" w:rsidP="00647EA0">
      <w:pPr>
        <w:pStyle w:val="Heading5"/>
      </w:pPr>
      <w:bookmarkStart w:id="3005" w:name="Sit_Mane_Er_Horeck_d_3"/>
      <w:r w:rsidRPr="0032190F">
        <w:t>3</w:t>
      </w:r>
    </w:p>
    <w:p w14:paraId="6C3DA4E0" w14:textId="7F2A7621" w:rsidR="007C7BDA" w:rsidRPr="0032190F" w:rsidRDefault="007C7BDA" w:rsidP="007C7BDA">
      <w:pPr>
        <w:rPr>
          <w:lang w:val="fr-FR"/>
        </w:rPr>
      </w:pPr>
      <w:bookmarkStart w:id="3006" w:name="Sit_Mane_Er_Horeck_d_Bmens"/>
      <w:bookmarkEnd w:id="3005"/>
      <w:r w:rsidRPr="0032190F">
        <w:rPr>
          <w:lang w:val="fr-FR"/>
        </w:rPr>
        <w:t xml:space="preserve">[B] </w:t>
      </w:r>
      <w:bookmarkEnd w:id="3006"/>
      <w:r w:rsidRPr="0032190F">
        <w:rPr>
          <w:lang w:val="fr-FR"/>
        </w:rPr>
        <w:t xml:space="preserve">Crosse. Latéralisation droite, et </w:t>
      </w:r>
      <w:bookmarkStart w:id="3007" w:name="Sit_Mane_Er_Horeck_d_Cmens"/>
      <w:r w:rsidRPr="0032190F">
        <w:rPr>
          <w:lang w:val="fr-FR"/>
        </w:rPr>
        <w:t xml:space="preserve"> [C] </w:t>
      </w:r>
      <w:bookmarkEnd w:id="3007"/>
      <w:r w:rsidRPr="0032190F">
        <w:rPr>
          <w:lang w:val="fr-FR"/>
        </w:rPr>
        <w:t xml:space="preserve"> Crosse. Latéralisation gauche surmontant le signe </w:t>
      </w:r>
      <w:hyperlink r:id="rId7033" w:anchor="Sit_Mane_Er_Horeck_d_Amens" w:history="1">
        <w:r w:rsidRPr="0032190F">
          <w:rPr>
            <w:rStyle w:val="Hyperlink"/>
            <w:lang w:val="fr-FR"/>
          </w:rPr>
          <w:t>A</w:t>
        </w:r>
      </w:hyperlink>
      <w:r w:rsidRPr="0032190F">
        <w:rPr>
          <w:lang w:val="fr-FR"/>
        </w:rPr>
        <w:t>, , (BIB 2382) Les signes H et I sont symétriquement disposés, opposées par leur crosseron (BIB 2199)</w:t>
      </w:r>
    </w:p>
    <w:p w14:paraId="13EB11CD" w14:textId="77777777" w:rsidR="007C7BDA" w:rsidRPr="0032190F" w:rsidRDefault="007C7BDA" w:rsidP="00647EA0">
      <w:pPr>
        <w:pStyle w:val="Heading5"/>
      </w:pPr>
      <w:bookmarkStart w:id="3008" w:name="Sit_Mane_Er_Horeck_d_4"/>
      <w:r w:rsidRPr="0032190F">
        <w:t>4</w:t>
      </w:r>
    </w:p>
    <w:bookmarkEnd w:id="3008"/>
    <w:p w14:paraId="3C1692A8" w14:textId="130472D5" w:rsidR="007C7BDA" w:rsidRPr="0032190F" w:rsidRDefault="007C7BDA" w:rsidP="007C7BDA">
      <w:pPr>
        <w:jc w:val="both"/>
        <w:rPr>
          <w:lang w:val="fr-FR"/>
        </w:rPr>
      </w:pPr>
      <w:r w:rsidRPr="0032190F">
        <w:rPr>
          <w:lang w:val="fr-FR"/>
        </w:rPr>
        <w:t xml:space="preserve">Cette hache semble se spuperposer à l'idole </w:t>
      </w:r>
      <w:hyperlink r:id="rId7034" w:anchor="Sit_Mane_Er_Horeck_d_1" w:history="1">
        <w:r w:rsidRPr="0032190F">
          <w:rPr>
            <w:rStyle w:val="Hyperlink"/>
            <w:lang w:val="fr-FR"/>
          </w:rPr>
          <w:t>1</w:t>
        </w:r>
      </w:hyperlink>
      <w:r w:rsidRPr="0032190F">
        <w:rPr>
          <w:lang w:val="fr-FR"/>
        </w:rPr>
        <w:t xml:space="preserve"> (SS BIB) </w:t>
      </w:r>
      <w:bookmarkStart w:id="3009" w:name="Sit_Mane_Er_Horeck_d_Fmens"/>
      <w:r w:rsidRPr="0032190F">
        <w:rPr>
          <w:lang w:val="fr-FR"/>
        </w:rPr>
        <w:t xml:space="preserve">[F] </w:t>
      </w:r>
      <w:bookmarkEnd w:id="3009"/>
      <w:r w:rsidRPr="0032190F">
        <w:rPr>
          <w:rFonts w:eastAsia="Code2000"/>
          <w:lang w:val="fr-FR" w:eastAsia="en-GB"/>
        </w:rPr>
        <w:t>Hache emmanch</w:t>
      </w:r>
      <w:r w:rsidRPr="0032190F">
        <w:rPr>
          <w:rFonts w:eastAsia="Code2000" w:hint="eastAsia"/>
          <w:lang w:val="fr-FR" w:eastAsia="en-GB"/>
        </w:rPr>
        <w:t>é</w:t>
      </w:r>
      <w:r w:rsidRPr="0032190F">
        <w:rPr>
          <w:rFonts w:eastAsia="Code2000"/>
          <w:lang w:val="fr-FR" w:eastAsia="en-GB"/>
        </w:rPr>
        <w:t>e dont l'extr</w:t>
      </w:r>
      <w:r w:rsidRPr="0032190F">
        <w:rPr>
          <w:rFonts w:eastAsia="Code2000" w:hint="eastAsia"/>
          <w:lang w:val="fr-FR" w:eastAsia="en-GB"/>
        </w:rPr>
        <w:t>é</w:t>
      </w:r>
      <w:r w:rsidRPr="0032190F">
        <w:rPr>
          <w:rFonts w:eastAsia="Code2000"/>
          <w:lang w:val="fr-FR" w:eastAsia="en-GB"/>
        </w:rPr>
        <w:t>mit</w:t>
      </w:r>
      <w:r w:rsidRPr="0032190F">
        <w:rPr>
          <w:rFonts w:eastAsia="Code2000" w:hint="eastAsia"/>
          <w:lang w:val="fr-FR" w:eastAsia="en-GB"/>
        </w:rPr>
        <w:t>é</w:t>
      </w:r>
      <w:r w:rsidRPr="0032190F">
        <w:rPr>
          <w:rFonts w:eastAsia="Code2000"/>
          <w:lang w:val="fr-FR" w:eastAsia="en-GB"/>
        </w:rPr>
        <w:t xml:space="preserve"> du manche vient mordre sur le trac</w:t>
      </w:r>
      <w:r w:rsidRPr="0032190F">
        <w:rPr>
          <w:rFonts w:eastAsia="Code2000" w:hint="eastAsia"/>
          <w:lang w:val="fr-FR" w:eastAsia="en-GB"/>
        </w:rPr>
        <w:t>é</w:t>
      </w:r>
      <w:r w:rsidRPr="0032190F">
        <w:rPr>
          <w:rFonts w:eastAsia="Code2000"/>
          <w:lang w:val="fr-FR" w:eastAsia="en-GB"/>
        </w:rPr>
        <w:t xml:space="preserve"> du signe </w:t>
      </w:r>
      <w:hyperlink r:id="rId7035" w:anchor="Sit_Mane_Er_Horeck_d_Amens" w:history="1">
        <w:r w:rsidRPr="0032190F">
          <w:rPr>
            <w:rStyle w:val="Hyperlink"/>
            <w:lang w:val="fr-FR"/>
          </w:rPr>
          <w:t>A</w:t>
        </w:r>
      </w:hyperlink>
      <w:r w:rsidRPr="0032190F">
        <w:rPr>
          <w:rFonts w:eastAsia="Code2000"/>
          <w:lang w:val="fr-FR" w:eastAsia="en-GB"/>
        </w:rPr>
        <w:t xml:space="preserve"> (BIB 2382) (</w:t>
      </w:r>
      <w:r w:rsidRPr="0032190F">
        <w:rPr>
          <w:lang w:val="fr-FR"/>
        </w:rPr>
        <w:t>F) est une hache emmanchée, clairement réalisée avant l’inscription du motif phallique. Le manche crossé est galbé (F2.2), la lame ne dépasse le manche et lui est antérieure, autant qu’il est possible de conclure en raison de l’effacement partiel (BIB 2199)</w:t>
      </w:r>
    </w:p>
    <w:p w14:paraId="4904FED0" w14:textId="77777777" w:rsidR="00E602DE" w:rsidRPr="0032190F" w:rsidRDefault="00E602DE" w:rsidP="00242C0F">
      <w:pPr>
        <w:rPr>
          <w:rFonts w:eastAsia="Code2000"/>
          <w:lang w:val="fr-FR" w:eastAsia="en-GB"/>
        </w:rPr>
      </w:pPr>
    </w:p>
    <w:p w14:paraId="5FB04BD9" w14:textId="77777777" w:rsidR="007C7BDA" w:rsidRPr="0032190F" w:rsidRDefault="007C7BDA" w:rsidP="00242C0F">
      <w:pPr>
        <w:rPr>
          <w:rFonts w:eastAsia="Code2000"/>
          <w:lang w:val="fr-FR" w:eastAsia="en-GB"/>
        </w:rPr>
      </w:pPr>
    </w:p>
    <w:p w14:paraId="095ABF51" w14:textId="77777777" w:rsidR="007C7BDA" w:rsidRPr="0032190F" w:rsidRDefault="007C7BDA" w:rsidP="007C7BDA">
      <w:pPr>
        <w:pStyle w:val="Heading2"/>
        <w:rPr>
          <w:rFonts w:eastAsia="Code2000"/>
          <w:lang w:eastAsia="en-GB"/>
        </w:rPr>
      </w:pPr>
      <w:r w:rsidRPr="0032190F">
        <w:rPr>
          <w:rFonts w:eastAsia="Code2000"/>
          <w:lang w:eastAsia="en-GB"/>
        </w:rPr>
        <w:t>superpositions</w:t>
      </w:r>
    </w:p>
    <w:p w14:paraId="796A4716" w14:textId="77777777" w:rsidR="007C7BDA" w:rsidRPr="0032190F" w:rsidRDefault="007C7BDA" w:rsidP="007C7BDA">
      <w:pPr>
        <w:rPr>
          <w:rFonts w:eastAsia="Code2000"/>
          <w:lang w:val="fr-FR" w:eastAsia="en-GB"/>
        </w:rPr>
      </w:pPr>
    </w:p>
    <w:p w14:paraId="7D360DD3" w14:textId="60BB9BB9" w:rsidR="007C7BDA" w:rsidRPr="0032190F" w:rsidRDefault="007C7BDA" w:rsidP="007C7BDA">
      <w:pPr>
        <w:rPr>
          <w:rFonts w:eastAsia="Code2000"/>
          <w:lang w:val="fr-FR" w:eastAsia="en-GB"/>
        </w:rPr>
      </w:pPr>
      <w:r w:rsidRPr="0032190F">
        <w:rPr>
          <w:rFonts w:eastAsia="Code2000"/>
          <w:lang w:val="fr-FR" w:eastAsia="en-GB"/>
        </w:rPr>
        <w:t xml:space="preserve">Cassen et Mens s'opposent sur cette superposition : hache </w:t>
      </w:r>
      <w:hyperlink r:id="rId7036" w:anchor="Sit_Mane_Er_Horeck_d_4" w:history="1">
        <w:r w:rsidRPr="0032190F">
          <w:rPr>
            <w:rStyle w:val="Hyperlink"/>
            <w:lang w:val="fr-FR"/>
          </w:rPr>
          <w:t>4</w:t>
        </w:r>
      </w:hyperlink>
      <w:r w:rsidRPr="0032190F">
        <w:rPr>
          <w:lang w:val="fr-FR"/>
        </w:rPr>
        <w:t xml:space="preserve"> - </w:t>
      </w:r>
      <w:r w:rsidRPr="0032190F">
        <w:rPr>
          <w:rFonts w:eastAsia="Code2000"/>
          <w:lang w:val="fr-FR" w:eastAsia="en-GB"/>
        </w:rPr>
        <w:t xml:space="preserve">idole </w:t>
      </w:r>
      <w:hyperlink r:id="rId7037" w:anchor="Sit_Mane_Er_Horeck_d_1" w:history="1">
        <w:r w:rsidRPr="0032190F">
          <w:rPr>
            <w:rStyle w:val="Hyperlink"/>
            <w:lang w:val="fr-FR"/>
          </w:rPr>
          <w:t>1</w:t>
        </w:r>
      </w:hyperlink>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63"/>
        <w:gridCol w:w="1070"/>
        <w:gridCol w:w="1385"/>
      </w:tblGrid>
      <w:tr w:rsidR="007C7BDA" w14:paraId="04683DB2" w14:textId="77777777" w:rsidTr="00C35EA7">
        <w:trPr>
          <w:jc w:val="center"/>
        </w:trPr>
        <w:tc>
          <w:tcPr>
            <w:tcW w:w="763" w:type="dxa"/>
          </w:tcPr>
          <w:p w14:paraId="1DBD5B27" w14:textId="77777777" w:rsidR="007C7BDA" w:rsidRPr="00C35EA7" w:rsidRDefault="007C7BDA" w:rsidP="00C35EA7">
            <w:pPr>
              <w:jc w:val="center"/>
              <w:rPr>
                <w:rFonts w:eastAsia="Code2000"/>
                <w:lang w:eastAsia="en-GB"/>
              </w:rPr>
            </w:pPr>
            <w:r w:rsidRPr="00C35EA7">
              <w:rPr>
                <w:rFonts w:eastAsia="Code2000"/>
                <w:lang w:eastAsia="en-GB"/>
              </w:rPr>
              <w:t>/</w:t>
            </w:r>
          </w:p>
        </w:tc>
        <w:tc>
          <w:tcPr>
            <w:tcW w:w="1070" w:type="dxa"/>
          </w:tcPr>
          <w:p w14:paraId="045EB89E" w14:textId="77777777" w:rsidR="007C7BDA" w:rsidRPr="00C35EA7" w:rsidRDefault="007C7BDA" w:rsidP="007C7BDA">
            <w:pPr>
              <w:rPr>
                <w:rFonts w:eastAsia="Code2000"/>
                <w:lang w:eastAsia="en-GB"/>
              </w:rPr>
            </w:pPr>
            <w:r w:rsidRPr="00C35EA7">
              <w:rPr>
                <w:rFonts w:eastAsia="Code2000"/>
                <w:lang w:eastAsia="en-GB"/>
              </w:rPr>
              <w:t>numéro</w:t>
            </w:r>
          </w:p>
        </w:tc>
        <w:tc>
          <w:tcPr>
            <w:tcW w:w="1385" w:type="dxa"/>
          </w:tcPr>
          <w:p w14:paraId="40DD49E2" w14:textId="77777777" w:rsidR="007C7BDA" w:rsidRPr="00C35EA7" w:rsidRDefault="007C7BDA" w:rsidP="007C7BDA">
            <w:pPr>
              <w:rPr>
                <w:rFonts w:eastAsia="Code2000"/>
                <w:lang w:eastAsia="en-GB"/>
              </w:rPr>
            </w:pPr>
            <w:r w:rsidRPr="00C35EA7">
              <w:rPr>
                <w:rFonts w:eastAsia="Code2000"/>
                <w:lang w:eastAsia="en-GB"/>
              </w:rPr>
              <w:t>BIB</w:t>
            </w:r>
          </w:p>
        </w:tc>
      </w:tr>
      <w:tr w:rsidR="007C7BDA" w14:paraId="6F69F92E" w14:textId="77777777" w:rsidTr="00C35EA7">
        <w:trPr>
          <w:jc w:val="center"/>
        </w:trPr>
        <w:tc>
          <w:tcPr>
            <w:tcW w:w="763" w:type="dxa"/>
          </w:tcPr>
          <w:p w14:paraId="2E1379EE" w14:textId="77777777" w:rsidR="007C7BDA" w:rsidRPr="00C35EA7" w:rsidRDefault="007C7BDA" w:rsidP="007C7BDA">
            <w:pPr>
              <w:rPr>
                <w:rFonts w:eastAsia="Code2000"/>
                <w:lang w:eastAsia="en-GB"/>
              </w:rPr>
            </w:pPr>
            <w:r w:rsidRPr="00C35EA7">
              <w:rPr>
                <w:rFonts w:eastAsia="Code2000"/>
                <w:lang w:eastAsia="en-GB"/>
              </w:rPr>
              <w:t>sur</w:t>
            </w:r>
          </w:p>
        </w:tc>
        <w:tc>
          <w:tcPr>
            <w:tcW w:w="1070" w:type="dxa"/>
          </w:tcPr>
          <w:p w14:paraId="3C397601" w14:textId="77777777" w:rsidR="007C7BDA" w:rsidRPr="00C35EA7" w:rsidRDefault="007C7BDA" w:rsidP="007C7BDA">
            <w:pPr>
              <w:rPr>
                <w:rFonts w:eastAsia="Code2000"/>
                <w:lang w:eastAsia="en-GB"/>
              </w:rPr>
            </w:pPr>
          </w:p>
        </w:tc>
        <w:tc>
          <w:tcPr>
            <w:tcW w:w="1385" w:type="dxa"/>
            <w:vMerge w:val="restart"/>
          </w:tcPr>
          <w:p w14:paraId="0370D657" w14:textId="77777777" w:rsidR="007C7BDA" w:rsidRPr="00C35EA7" w:rsidRDefault="007C7BDA" w:rsidP="007C7BDA">
            <w:pPr>
              <w:rPr>
                <w:rFonts w:eastAsia="Code2000"/>
                <w:lang w:eastAsia="en-GB"/>
              </w:rPr>
            </w:pPr>
            <w:r w:rsidRPr="00C35EA7">
              <w:rPr>
                <w:rFonts w:eastAsia="Code2000"/>
                <w:lang w:eastAsia="en-GB"/>
              </w:rPr>
              <w:t xml:space="preserve">BIB 2382, </w:t>
            </w:r>
          </w:p>
          <w:p w14:paraId="1ADB7025" w14:textId="77777777" w:rsidR="007C7BDA" w:rsidRPr="00C35EA7" w:rsidRDefault="007C7BDA" w:rsidP="007C7BDA">
            <w:pPr>
              <w:rPr>
                <w:rFonts w:eastAsia="Code2000"/>
                <w:lang w:eastAsia="en-GB"/>
              </w:rPr>
            </w:pPr>
            <w:r w:rsidRPr="00C35EA7">
              <w:rPr>
                <w:rFonts w:eastAsia="Code2000"/>
                <w:lang w:eastAsia="en-GB"/>
              </w:rPr>
              <w:t>BIB 2199</w:t>
            </w:r>
          </w:p>
        </w:tc>
      </w:tr>
      <w:tr w:rsidR="007C7BDA" w14:paraId="0A2A9500" w14:textId="77777777" w:rsidTr="00C35EA7">
        <w:trPr>
          <w:jc w:val="center"/>
        </w:trPr>
        <w:tc>
          <w:tcPr>
            <w:tcW w:w="763" w:type="dxa"/>
          </w:tcPr>
          <w:p w14:paraId="4F894D53" w14:textId="77777777" w:rsidR="007C7BDA" w:rsidRPr="00C35EA7" w:rsidRDefault="007C7BDA" w:rsidP="007C7BDA">
            <w:pPr>
              <w:rPr>
                <w:rFonts w:eastAsia="Code2000"/>
                <w:lang w:eastAsia="en-GB"/>
              </w:rPr>
            </w:pPr>
            <w:r w:rsidRPr="00C35EA7">
              <w:rPr>
                <w:rFonts w:eastAsia="Code2000"/>
                <w:lang w:eastAsia="en-GB"/>
              </w:rPr>
              <w:t>sous</w:t>
            </w:r>
          </w:p>
        </w:tc>
        <w:tc>
          <w:tcPr>
            <w:tcW w:w="1070" w:type="dxa"/>
          </w:tcPr>
          <w:p w14:paraId="61684D7B" w14:textId="77777777" w:rsidR="007C7BDA" w:rsidRPr="00C35EA7" w:rsidRDefault="007C7BDA" w:rsidP="007C7BDA">
            <w:pPr>
              <w:rPr>
                <w:rFonts w:eastAsia="Code2000"/>
                <w:lang w:eastAsia="en-GB"/>
              </w:rPr>
            </w:pPr>
          </w:p>
        </w:tc>
        <w:tc>
          <w:tcPr>
            <w:tcW w:w="1385" w:type="dxa"/>
            <w:vMerge/>
          </w:tcPr>
          <w:p w14:paraId="797149D6" w14:textId="77777777" w:rsidR="007C7BDA" w:rsidRPr="00C35EA7" w:rsidRDefault="007C7BDA" w:rsidP="007C7BDA">
            <w:pPr>
              <w:rPr>
                <w:rFonts w:eastAsia="Code2000"/>
                <w:lang w:eastAsia="en-GB"/>
              </w:rPr>
            </w:pPr>
          </w:p>
        </w:tc>
      </w:tr>
    </w:tbl>
    <w:p w14:paraId="1EA2D707" w14:textId="77777777" w:rsidR="007C7BDA" w:rsidRDefault="007C7BDA" w:rsidP="007C7BDA">
      <w:pPr>
        <w:rPr>
          <w:rFonts w:eastAsia="Code2000"/>
          <w:lang w:eastAsia="en-GB"/>
        </w:rPr>
      </w:pPr>
    </w:p>
    <w:p w14:paraId="681FD998" w14:textId="77777777" w:rsidR="007C7BDA" w:rsidRPr="0032190F" w:rsidRDefault="007C7BDA" w:rsidP="007C7BDA">
      <w:pPr>
        <w:rPr>
          <w:lang w:val="fr-FR"/>
        </w:rPr>
      </w:pPr>
      <w:r w:rsidRPr="0032190F">
        <w:rPr>
          <w:lang w:val="fr-FR"/>
        </w:rPr>
        <w:t>L'analyse technologique montre cette séquenc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6"/>
        <w:gridCol w:w="4109"/>
      </w:tblGrid>
      <w:tr w:rsidR="007C7BDA" w14:paraId="445D76D8" w14:textId="77777777" w:rsidTr="00C35EA7">
        <w:trPr>
          <w:jc w:val="center"/>
        </w:trPr>
        <w:tc>
          <w:tcPr>
            <w:tcW w:w="976" w:type="dxa"/>
          </w:tcPr>
          <w:p w14:paraId="28EB82F2" w14:textId="77777777" w:rsidR="007C7BDA" w:rsidRDefault="007C7BDA" w:rsidP="000A7ABE">
            <w:r>
              <w:t>phases</w:t>
            </w:r>
          </w:p>
        </w:tc>
        <w:tc>
          <w:tcPr>
            <w:tcW w:w="4109" w:type="dxa"/>
          </w:tcPr>
          <w:p w14:paraId="6E0B58E0" w14:textId="77777777" w:rsidR="007C7BDA" w:rsidRDefault="007C7BDA" w:rsidP="000A7ABE">
            <w:r>
              <w:t>signes</w:t>
            </w:r>
          </w:p>
        </w:tc>
      </w:tr>
      <w:tr w:rsidR="007C7BDA" w14:paraId="4A38A2B1" w14:textId="77777777" w:rsidTr="00C35EA7">
        <w:trPr>
          <w:jc w:val="center"/>
        </w:trPr>
        <w:tc>
          <w:tcPr>
            <w:tcW w:w="976" w:type="dxa"/>
          </w:tcPr>
          <w:p w14:paraId="50A524D8" w14:textId="77777777" w:rsidR="007C7BDA" w:rsidRDefault="007C7BDA" w:rsidP="00C35EA7">
            <w:pPr>
              <w:jc w:val="center"/>
            </w:pPr>
            <w:r>
              <w:t>3</w:t>
            </w:r>
          </w:p>
        </w:tc>
        <w:tc>
          <w:tcPr>
            <w:tcW w:w="4109" w:type="dxa"/>
          </w:tcPr>
          <w:p w14:paraId="6A834D48" w14:textId="77777777" w:rsidR="007C7BDA" w:rsidRDefault="007C7BDA" w:rsidP="000A7ABE">
            <w:r w:rsidRPr="00C35EA7">
              <w:rPr>
                <w:rFonts w:eastAsia="Code2000"/>
                <w:lang w:eastAsia="en-GB"/>
              </w:rPr>
              <w:t>"</w:t>
            </w:r>
            <w:r w:rsidRPr="00C35EA7">
              <w:rPr>
                <w:rFonts w:eastAsia="Code2000"/>
                <w:i/>
                <w:lang w:eastAsia="en-GB"/>
              </w:rPr>
              <w:t xml:space="preserve">difficile </w:t>
            </w:r>
            <w:r w:rsidRPr="00C35EA7">
              <w:rPr>
                <w:rFonts w:eastAsia="Code2000" w:hint="eastAsia"/>
                <w:i/>
                <w:lang w:eastAsia="en-GB"/>
              </w:rPr>
              <w:t>à</w:t>
            </w:r>
            <w:r w:rsidRPr="00C35EA7">
              <w:rPr>
                <w:rFonts w:eastAsia="Code2000"/>
                <w:i/>
                <w:lang w:eastAsia="en-GB"/>
              </w:rPr>
              <w:t xml:space="preserve"> </w:t>
            </w:r>
            <w:r w:rsidRPr="00C35EA7">
              <w:rPr>
                <w:rFonts w:eastAsia="Code2000" w:hint="eastAsia"/>
                <w:i/>
                <w:lang w:eastAsia="en-GB"/>
              </w:rPr>
              <w:t>é</w:t>
            </w:r>
            <w:r w:rsidRPr="00C35EA7">
              <w:rPr>
                <w:rFonts w:eastAsia="Code2000"/>
                <w:i/>
                <w:lang w:eastAsia="en-GB"/>
              </w:rPr>
              <w:t>tabli</w:t>
            </w:r>
            <w:r w:rsidRPr="00C35EA7">
              <w:rPr>
                <w:i/>
              </w:rPr>
              <w:t>r</w:t>
            </w:r>
            <w:r>
              <w:t>"</w:t>
            </w:r>
          </w:p>
        </w:tc>
      </w:tr>
      <w:tr w:rsidR="007C7BDA" w14:paraId="58C45411" w14:textId="77777777" w:rsidTr="00C35EA7">
        <w:trPr>
          <w:jc w:val="center"/>
        </w:trPr>
        <w:tc>
          <w:tcPr>
            <w:tcW w:w="976" w:type="dxa"/>
          </w:tcPr>
          <w:p w14:paraId="79C62A7A" w14:textId="77777777" w:rsidR="007C7BDA" w:rsidRDefault="007C7BDA" w:rsidP="00C35EA7">
            <w:pPr>
              <w:jc w:val="center"/>
            </w:pPr>
            <w:r>
              <w:t>2</w:t>
            </w:r>
          </w:p>
        </w:tc>
        <w:tc>
          <w:tcPr>
            <w:tcW w:w="4109" w:type="dxa"/>
          </w:tcPr>
          <w:p w14:paraId="425883C7" w14:textId="77777777" w:rsidR="007C7BDA" w:rsidRDefault="007C7BDA" w:rsidP="000A7ABE">
            <w:r>
              <w:t>hache emmanchée F</w:t>
            </w:r>
          </w:p>
        </w:tc>
      </w:tr>
      <w:tr w:rsidR="007C7BDA" w:rsidRPr="006A329A" w14:paraId="3CD9E92A" w14:textId="77777777" w:rsidTr="00C35EA7">
        <w:trPr>
          <w:jc w:val="center"/>
        </w:trPr>
        <w:tc>
          <w:tcPr>
            <w:tcW w:w="976" w:type="dxa"/>
          </w:tcPr>
          <w:p w14:paraId="7ED9E3CB" w14:textId="77777777" w:rsidR="007C7BDA" w:rsidRDefault="007C7BDA" w:rsidP="00C35EA7">
            <w:pPr>
              <w:jc w:val="center"/>
            </w:pPr>
            <w:r>
              <w:t>1</w:t>
            </w:r>
          </w:p>
        </w:tc>
        <w:tc>
          <w:tcPr>
            <w:tcW w:w="4109" w:type="dxa"/>
          </w:tcPr>
          <w:p w14:paraId="0804D7DD" w14:textId="77777777" w:rsidR="007C7BDA" w:rsidRPr="00C35EA7" w:rsidRDefault="007C7BDA" w:rsidP="000A7ABE">
            <w:pPr>
              <w:rPr>
                <w:lang w:val="fr-FR"/>
              </w:rPr>
            </w:pPr>
            <w:r w:rsidRPr="00C35EA7">
              <w:rPr>
                <w:rFonts w:eastAsia="Code2000"/>
                <w:lang w:val="fr-FR" w:eastAsia="en-GB"/>
              </w:rPr>
              <w:t xml:space="preserve">corniforme A, couple de crosses </w:t>
            </w:r>
            <w:r w:rsidRPr="00C35EA7">
              <w:rPr>
                <w:rFonts w:eastAsia="Code2000"/>
                <w:lang w:eastAsia="en-GB"/>
              </w:rPr>
              <w:t>В</w:t>
            </w:r>
            <w:r w:rsidRPr="00C35EA7">
              <w:rPr>
                <w:rFonts w:eastAsia="Code2000"/>
                <w:lang w:val="fr-FR" w:eastAsia="en-GB"/>
              </w:rPr>
              <w:t xml:space="preserve"> et </w:t>
            </w:r>
            <w:r w:rsidRPr="00C35EA7">
              <w:rPr>
                <w:rFonts w:eastAsia="Code2000"/>
                <w:lang w:eastAsia="en-GB"/>
              </w:rPr>
              <w:t>С</w:t>
            </w:r>
          </w:p>
        </w:tc>
      </w:tr>
    </w:tbl>
    <w:p w14:paraId="0ED2CCB9" w14:textId="77777777" w:rsidR="007C7BDA" w:rsidRPr="0032190F" w:rsidRDefault="007C7BDA" w:rsidP="007C7BDA">
      <w:pPr>
        <w:rPr>
          <w:lang w:val="fr-FR"/>
        </w:rPr>
      </w:pPr>
      <w:r w:rsidRPr="0032190F">
        <w:rPr>
          <w:lang w:val="fr-FR"/>
        </w:rPr>
        <w:t>(BIB 2382)</w:t>
      </w:r>
    </w:p>
    <w:p w14:paraId="48048E3A" w14:textId="77777777" w:rsidR="007C7BDA" w:rsidRPr="0032190F" w:rsidRDefault="007C7BDA" w:rsidP="007C7BDA">
      <w:pPr>
        <w:rPr>
          <w:lang w:val="fr-FR"/>
        </w:rPr>
      </w:pPr>
    </w:p>
    <w:p w14:paraId="71D129AC" w14:textId="77777777" w:rsidR="007C7BDA" w:rsidRPr="0032190F" w:rsidRDefault="007C7BDA" w:rsidP="007C7BDA">
      <w:pPr>
        <w:rPr>
          <w:rFonts w:eastAsia="Code2000"/>
          <w:lang w:val="fr-FR" w:eastAsia="en-GB"/>
        </w:rPr>
      </w:pPr>
      <w:r w:rsidRPr="0032190F">
        <w:rPr>
          <w:rFonts w:eastAsia="Code2000"/>
          <w:lang w:val="fr-FR" w:eastAsia="en-GB"/>
        </w:rPr>
        <w:t>Pour la phase 1, la contemporan</w:t>
      </w:r>
      <w:r w:rsidRPr="0032190F">
        <w:rPr>
          <w:rFonts w:eastAsia="Code2000" w:hint="eastAsia"/>
          <w:lang w:val="fr-FR" w:eastAsia="en-GB"/>
        </w:rPr>
        <w:t>é</w:t>
      </w:r>
      <w:r w:rsidRPr="0032190F">
        <w:rPr>
          <w:rFonts w:eastAsia="Code2000"/>
          <w:lang w:val="fr-FR" w:eastAsia="en-GB"/>
        </w:rPr>
        <w:t>it</w:t>
      </w:r>
      <w:r w:rsidRPr="0032190F">
        <w:rPr>
          <w:rFonts w:eastAsia="Code2000" w:hint="eastAsia"/>
          <w:lang w:val="fr-FR" w:eastAsia="en-GB"/>
        </w:rPr>
        <w:t>é</w:t>
      </w:r>
      <w:r w:rsidRPr="0032190F">
        <w:rPr>
          <w:rFonts w:eastAsia="Code2000"/>
          <w:lang w:val="fr-FR" w:eastAsia="en-GB"/>
        </w:rPr>
        <w:t xml:space="preserve"> du signe cornu et des crosses n'est gu</w:t>
      </w:r>
      <w:r w:rsidRPr="0032190F">
        <w:rPr>
          <w:rFonts w:eastAsia="Code2000" w:hint="eastAsia"/>
          <w:lang w:val="fr-FR" w:eastAsia="en-GB"/>
        </w:rPr>
        <w:t>è</w:t>
      </w:r>
      <w:r w:rsidRPr="0032190F">
        <w:rPr>
          <w:rFonts w:eastAsia="Code2000"/>
          <w:lang w:val="fr-FR" w:eastAsia="en-GB"/>
        </w:rPr>
        <w:t>re discutable d'un point de vue technologique (BIB 2382)</w:t>
      </w:r>
    </w:p>
    <w:p w14:paraId="0038AD31" w14:textId="77777777" w:rsidR="007C7BDA" w:rsidRPr="0032190F" w:rsidRDefault="007C7BDA" w:rsidP="00242C0F">
      <w:pPr>
        <w:rPr>
          <w:lang w:val="fr-FR"/>
        </w:rPr>
      </w:pPr>
    </w:p>
    <w:p w14:paraId="1958CE1A" w14:textId="77777777" w:rsidR="00052674" w:rsidRPr="0032190F" w:rsidRDefault="00052674" w:rsidP="00052674">
      <w:pPr>
        <w:pStyle w:val="Heading2"/>
      </w:pPr>
      <w:r w:rsidRPr="0032190F">
        <w:t>Interprétation</w:t>
      </w:r>
    </w:p>
    <w:p w14:paraId="7EE76FBE" w14:textId="77777777" w:rsidR="00052674" w:rsidRPr="0032190F" w:rsidRDefault="00052674" w:rsidP="00052674">
      <w:pPr>
        <w:rPr>
          <w:lang w:val="fr-FR"/>
        </w:rPr>
      </w:pPr>
    </w:p>
    <w:p w14:paraId="0FB6D25B" w14:textId="77CCA7FB" w:rsidR="00052674" w:rsidRPr="0032190F" w:rsidRDefault="00052674" w:rsidP="00052674">
      <w:pPr>
        <w:rPr>
          <w:lang w:val="fr-FR"/>
        </w:rPr>
      </w:pPr>
      <w:r w:rsidRPr="0032190F">
        <w:rPr>
          <w:lang w:val="fr-FR"/>
        </w:rPr>
        <w:t xml:space="preserve">v. </w:t>
      </w:r>
      <w:hyperlink r:id="rId7038" w:anchor="Sit_Barma" w:history="1">
        <w:r w:rsidRPr="0032190F">
          <w:rPr>
            <w:rStyle w:val="Hyperlink"/>
            <w:lang w:val="fr-FR"/>
          </w:rPr>
          <w:t>La Barma</w:t>
        </w:r>
      </w:hyperlink>
      <w:r w:rsidRPr="0032190F">
        <w:rPr>
          <w:lang w:val="fr-FR"/>
        </w:rPr>
        <w:t xml:space="preserve"> (BIB 2417)</w:t>
      </w:r>
    </w:p>
    <w:p w14:paraId="73B09C30" w14:textId="77777777" w:rsidR="007C7BDA" w:rsidRPr="0032190F" w:rsidRDefault="007C7BDA" w:rsidP="00052674">
      <w:pPr>
        <w:rPr>
          <w:lang w:val="fr-FR"/>
        </w:rPr>
      </w:pPr>
    </w:p>
    <w:p w14:paraId="5964C0F1" w14:textId="77777777" w:rsidR="007C7BDA" w:rsidRPr="0032190F" w:rsidRDefault="007C7BDA" w:rsidP="007C7BDA">
      <w:pPr>
        <w:pStyle w:val="Heading2"/>
      </w:pPr>
      <w:r w:rsidRPr="0032190F">
        <w:t>gravures à classer</w:t>
      </w:r>
    </w:p>
    <w:p w14:paraId="094ABFC9" w14:textId="77777777" w:rsidR="007C7BDA" w:rsidRPr="0032190F" w:rsidRDefault="007C7BDA" w:rsidP="007C7BDA">
      <w:pPr>
        <w:rPr>
          <w:lang w:val="fr-FR"/>
        </w:rPr>
      </w:pPr>
    </w:p>
    <w:p w14:paraId="13AC3A85" w14:textId="77777777" w:rsidR="007C7BDA" w:rsidRPr="0032190F" w:rsidRDefault="007C7BDA" w:rsidP="007C7BDA">
      <w:pPr>
        <w:pStyle w:val="Heading3"/>
      </w:pPr>
      <w:r w:rsidRPr="0032190F">
        <w:t>Cassen (BIB 2199)</w:t>
      </w:r>
    </w:p>
    <w:p w14:paraId="514DB225" w14:textId="77777777" w:rsidR="007C7BDA" w:rsidRPr="0032190F" w:rsidRDefault="007C7BDA" w:rsidP="007C7BDA">
      <w:pPr>
        <w:rPr>
          <w:lang w:val="fr-FR"/>
        </w:rPr>
      </w:pPr>
      <w:r w:rsidRPr="0032190F">
        <w:rPr>
          <w:lang w:val="fr-FR"/>
        </w:rPr>
        <w:t>Le motif A est une hache emmanchée. A1 est antérieur au manche crossé A2. Le tranchant est</w:t>
      </w:r>
    </w:p>
    <w:p w14:paraId="2CB80744" w14:textId="77777777" w:rsidR="007C7BDA" w:rsidRPr="0032190F" w:rsidRDefault="007C7BDA" w:rsidP="007C7BDA">
      <w:pPr>
        <w:rPr>
          <w:lang w:val="fr-FR"/>
        </w:rPr>
      </w:pPr>
      <w:r w:rsidRPr="0032190F">
        <w:rPr>
          <w:lang w:val="fr-FR"/>
        </w:rPr>
        <w:t>courbe mais le raccord au corps est anguleux ; aucun talon n’outrepasse la manche ; le crosseron</w:t>
      </w:r>
    </w:p>
    <w:p w14:paraId="2AFB7CAB" w14:textId="77777777" w:rsidR="007C7BDA" w:rsidRPr="0032190F" w:rsidRDefault="007C7BDA" w:rsidP="007C7BDA">
      <w:pPr>
        <w:rPr>
          <w:lang w:val="fr-FR"/>
        </w:rPr>
      </w:pPr>
      <w:r w:rsidRPr="0032190F">
        <w:rPr>
          <w:lang w:val="fr-FR"/>
        </w:rPr>
        <w:t>est en volute très recourbée.</w:t>
      </w:r>
    </w:p>
    <w:p w14:paraId="0CEA721C" w14:textId="77777777" w:rsidR="007C7BDA" w:rsidRPr="0032190F" w:rsidRDefault="007C7BDA" w:rsidP="007C7BDA">
      <w:pPr>
        <w:rPr>
          <w:lang w:val="fr-FR"/>
        </w:rPr>
      </w:pPr>
      <w:r w:rsidRPr="0032190F">
        <w:rPr>
          <w:lang w:val="fr-FR"/>
        </w:rPr>
        <w:t>− Le motif B est une hache emmanchée. Ici encore le manche B2 est postérieur à la lame polie B1.</w:t>
      </w:r>
    </w:p>
    <w:p w14:paraId="19284250" w14:textId="77777777" w:rsidR="007C7BDA" w:rsidRPr="0032190F" w:rsidRDefault="007C7BDA" w:rsidP="007C7BDA">
      <w:pPr>
        <w:rPr>
          <w:lang w:val="fr-FR"/>
        </w:rPr>
      </w:pPr>
      <w:r w:rsidRPr="0032190F">
        <w:rPr>
          <w:lang w:val="fr-FR"/>
        </w:rPr>
        <w:t>On note que cette fois le tranchant est rectiligne.</w:t>
      </w:r>
    </w:p>
    <w:p w14:paraId="3884BBFF" w14:textId="77777777" w:rsidR="007C7BDA" w:rsidRPr="0032190F" w:rsidRDefault="007C7BDA" w:rsidP="007C7BDA">
      <w:pPr>
        <w:rPr>
          <w:lang w:val="fr-FR"/>
        </w:rPr>
      </w:pPr>
      <w:r w:rsidRPr="0032190F">
        <w:rPr>
          <w:lang w:val="fr-FR"/>
        </w:rPr>
        <w:t>− C est un segment droit, qui ne trouvera de solution qu’avec la station suivante.</w:t>
      </w:r>
    </w:p>
    <w:p w14:paraId="572D03AC" w14:textId="77777777" w:rsidR="007C7BDA" w:rsidRPr="0032190F" w:rsidRDefault="007C7BDA" w:rsidP="007C7BDA">
      <w:pPr>
        <w:rPr>
          <w:lang w:val="fr-FR"/>
        </w:rPr>
      </w:pPr>
      <w:r w:rsidRPr="0032190F">
        <w:rPr>
          <w:lang w:val="fr-FR"/>
        </w:rPr>
        <w:t>− Le motif D est une hache emmanchée, dont la crosse D2 est très peu recourbée. Le tranchant</w:t>
      </w:r>
    </w:p>
    <w:p w14:paraId="74F2B5BF" w14:textId="77777777" w:rsidR="007C7BDA" w:rsidRPr="0032190F" w:rsidRDefault="007C7BDA" w:rsidP="007C7BDA">
      <w:pPr>
        <w:rPr>
          <w:lang w:val="fr-FR"/>
        </w:rPr>
      </w:pPr>
      <w:r w:rsidRPr="0032190F">
        <w:rPr>
          <w:lang w:val="fr-FR"/>
        </w:rPr>
        <w:t>D1.1 est encore rectiligne mais le talon D1.2 est étroit et peu réaliste.</w:t>
      </w:r>
    </w:p>
    <w:p w14:paraId="1E335F8B" w14:textId="77777777" w:rsidR="007C7BDA" w:rsidRPr="0032190F" w:rsidRDefault="007C7BDA" w:rsidP="007C7BDA">
      <w:pPr>
        <w:rPr>
          <w:lang w:val="fr-FR"/>
        </w:rPr>
      </w:pPr>
      <w:r w:rsidRPr="0032190F">
        <w:rPr>
          <w:lang w:val="fr-FR"/>
        </w:rPr>
        <w:t>À l’intérieur de cette figure phallique, plusieurs motifs sont rassemblés :</w:t>
      </w:r>
    </w:p>
    <w:p w14:paraId="33E5146A" w14:textId="77777777" w:rsidR="007C7BDA" w:rsidRPr="0032190F" w:rsidRDefault="007C7BDA" w:rsidP="007C7BDA">
      <w:pPr>
        <w:rPr>
          <w:lang w:val="fr-FR"/>
        </w:rPr>
      </w:pPr>
      <w:r w:rsidRPr="0032190F">
        <w:rPr>
          <w:lang w:val="fr-FR"/>
        </w:rPr>
        <w:t>− G est un motif énigmatique qui présente bien sûr la ligne habituelle du « signe en U », ou « cornu »,</w:t>
      </w:r>
    </w:p>
    <w:p w14:paraId="764CF3D5" w14:textId="77777777" w:rsidR="007C7BDA" w:rsidRPr="0032190F" w:rsidRDefault="007C7BDA" w:rsidP="007C7BDA">
      <w:pPr>
        <w:rPr>
          <w:lang w:val="fr-FR"/>
        </w:rPr>
      </w:pPr>
      <w:r w:rsidRPr="0032190F">
        <w:rPr>
          <w:lang w:val="fr-FR"/>
        </w:rPr>
        <w:t>mais muni d’une branche droite disproportionnée, résolument descendue pour s’achever en trois</w:t>
      </w:r>
    </w:p>
    <w:p w14:paraId="01331D9B" w14:textId="77777777" w:rsidR="007C7BDA" w:rsidRPr="0032190F" w:rsidRDefault="007C7BDA" w:rsidP="007C7BDA">
      <w:pPr>
        <w:rPr>
          <w:lang w:val="fr-FR"/>
        </w:rPr>
      </w:pPr>
      <w:r w:rsidRPr="0032190F">
        <w:rPr>
          <w:lang w:val="fr-FR"/>
        </w:rPr>
        <w:t>sortes de segments confus, G4 et G6 se superposant à G5. On note en outre que le tracé majeur</w:t>
      </w:r>
    </w:p>
    <w:p w14:paraId="21037417" w14:textId="77777777" w:rsidR="007C7BDA" w:rsidRPr="0032190F" w:rsidRDefault="007C7BDA" w:rsidP="007C7BDA">
      <w:pPr>
        <w:rPr>
          <w:lang w:val="fr-FR"/>
        </w:rPr>
      </w:pPr>
      <w:r w:rsidRPr="0032190F">
        <w:rPr>
          <w:lang w:val="fr-FR"/>
        </w:rPr>
        <w:t>n’est pas continu (ce qu’avait remarqué E. Mens en 2004, mais sans coïncider avec nos propres</w:t>
      </w:r>
    </w:p>
    <w:p w14:paraId="1C89535A" w14:textId="77777777" w:rsidR="007C7BDA" w:rsidRPr="0032190F" w:rsidRDefault="007C7BDA" w:rsidP="007C7BDA">
      <w:pPr>
        <w:rPr>
          <w:lang w:val="fr-FR"/>
        </w:rPr>
      </w:pPr>
      <w:r w:rsidRPr="0032190F">
        <w:rPr>
          <w:lang w:val="fr-FR"/>
        </w:rPr>
        <w:t>interruptions), de telle sorte que G2 et G3, pris isolément, semblent former de pseudo-signes</w:t>
      </w:r>
    </w:p>
    <w:p w14:paraId="5B4F5D20" w14:textId="77777777" w:rsidR="007C7BDA" w:rsidRPr="0032190F" w:rsidRDefault="007C7BDA" w:rsidP="007C7BDA">
      <w:pPr>
        <w:rPr>
          <w:lang w:val="fr-FR"/>
        </w:rPr>
      </w:pPr>
      <w:r w:rsidRPr="0032190F">
        <w:rPr>
          <w:lang w:val="fr-FR"/>
        </w:rPr>
        <w:t>crosses ; mais nous avouons notre impuissance à conclure.</w:t>
      </w:r>
    </w:p>
    <w:p w14:paraId="0EB48A61" w14:textId="77777777" w:rsidR="007C7BDA" w:rsidRPr="0032190F" w:rsidRDefault="007C7BDA" w:rsidP="007C7BDA">
      <w:pPr>
        <w:rPr>
          <w:lang w:val="fr-FR"/>
        </w:rPr>
      </w:pPr>
      <w:r w:rsidRPr="0032190F">
        <w:rPr>
          <w:lang w:val="fr-FR"/>
        </w:rPr>
        <w:t>− Le motif Q est une nouvelle hache emmanchée, la lame Q1 mal dessinée (car très petite) étant</w:t>
      </w:r>
    </w:p>
    <w:p w14:paraId="3F2D5CB1" w14:textId="77777777" w:rsidR="007C7BDA" w:rsidRPr="0032190F" w:rsidRDefault="007C7BDA" w:rsidP="007C7BDA">
      <w:pPr>
        <w:rPr>
          <w:lang w:val="fr-FR"/>
        </w:rPr>
      </w:pPr>
      <w:r w:rsidRPr="0032190F">
        <w:rPr>
          <w:lang w:val="fr-FR"/>
        </w:rPr>
        <w:t>antérieure au manche crossé Q2 à volute très recourbée. Cette stratigraphie n’a pas été vue par</w:t>
      </w:r>
    </w:p>
    <w:p w14:paraId="4A49C7A5" w14:textId="77777777" w:rsidR="007C7BDA" w:rsidRPr="0032190F" w:rsidRDefault="007C7BDA" w:rsidP="007C7BDA">
      <w:pPr>
        <w:rPr>
          <w:lang w:val="fr-FR"/>
        </w:rPr>
      </w:pPr>
      <w:r w:rsidRPr="0032190F">
        <w:rPr>
          <w:lang w:val="fr-FR"/>
        </w:rPr>
        <w:t>E. Mens.</w:t>
      </w:r>
    </w:p>
    <w:p w14:paraId="0B7CDA83" w14:textId="77777777" w:rsidR="007C7BDA" w:rsidRPr="0032190F" w:rsidRDefault="007C7BDA" w:rsidP="007C7BDA">
      <w:pPr>
        <w:rPr>
          <w:lang w:val="fr-FR"/>
        </w:rPr>
      </w:pPr>
      <w:r w:rsidRPr="0032190F">
        <w:rPr>
          <w:lang w:val="fr-FR"/>
        </w:rPr>
        <w:t>− Superposé à Q2, le signe O2 semblerait s’être poursuivi en O1, formant une courte crosse, mais</w:t>
      </w:r>
    </w:p>
    <w:p w14:paraId="4FD797B3" w14:textId="77777777" w:rsidR="007C7BDA" w:rsidRPr="0032190F" w:rsidRDefault="007C7BDA" w:rsidP="007C7BDA">
      <w:pPr>
        <w:rPr>
          <w:lang w:val="fr-FR"/>
        </w:rPr>
      </w:pPr>
      <w:r w:rsidRPr="0032190F">
        <w:rPr>
          <w:lang w:val="fr-FR"/>
        </w:rPr>
        <w:t>la preuve ne peut en être apportée. Si nous sommes en accord avec E. Mens sur cette précédente</w:t>
      </w:r>
    </w:p>
    <w:p w14:paraId="1CE38C24" w14:textId="77777777" w:rsidR="007C7BDA" w:rsidRPr="0032190F" w:rsidRDefault="007C7BDA" w:rsidP="007C7BDA">
      <w:pPr>
        <w:rPr>
          <w:lang w:val="fr-FR"/>
        </w:rPr>
      </w:pPr>
      <w:r w:rsidRPr="0032190F">
        <w:rPr>
          <w:lang w:val="fr-FR"/>
        </w:rPr>
        <w:t>superposition, l’extrémité droite de O2 ne peut pas recouper le signe I comme notre collègue</w:t>
      </w:r>
    </w:p>
    <w:p w14:paraId="6083F9F2" w14:textId="77777777" w:rsidR="007C7BDA" w:rsidRPr="0032190F" w:rsidRDefault="007C7BDA" w:rsidP="007C7BDA">
      <w:pPr>
        <w:rPr>
          <w:lang w:val="fr-FR"/>
        </w:rPr>
      </w:pPr>
      <w:r w:rsidRPr="0032190F">
        <w:rPr>
          <w:lang w:val="fr-FR"/>
        </w:rPr>
        <w:t>l’avance au moyen de l’estampage.</w:t>
      </w:r>
    </w:p>
    <w:p w14:paraId="4218B3F2" w14:textId="77777777" w:rsidR="007C7BDA" w:rsidRPr="0032190F" w:rsidRDefault="007C7BDA" w:rsidP="007C7BDA">
      <w:pPr>
        <w:rPr>
          <w:lang w:val="fr-FR"/>
        </w:rPr>
      </w:pPr>
      <w:r w:rsidRPr="0032190F">
        <w:rPr>
          <w:lang w:val="fr-FR"/>
        </w:rPr>
        <w:t>− Le motif P est une crosse galbée, en « point d’interrogation », disposée à l’horizontal, venant</w:t>
      </w:r>
    </w:p>
    <w:p w14:paraId="48BC2E7E" w14:textId="77777777" w:rsidR="007C7BDA" w:rsidRPr="0032190F" w:rsidRDefault="007C7BDA" w:rsidP="007C7BDA">
      <w:pPr>
        <w:rPr>
          <w:lang w:val="fr-FR"/>
        </w:rPr>
      </w:pPr>
      <w:r w:rsidRPr="0032190F">
        <w:rPr>
          <w:lang w:val="fr-FR"/>
        </w:rPr>
        <w:lastRenderedPageBreak/>
        <w:t>presque au contact de G3 et recoupant la lame polie Q1.</w:t>
      </w:r>
    </w:p>
    <w:p w14:paraId="765080F8" w14:textId="77777777" w:rsidR="007C7BDA" w:rsidRPr="0032190F" w:rsidRDefault="007C7BDA" w:rsidP="007C7BDA">
      <w:pPr>
        <w:rPr>
          <w:lang w:val="fr-FR"/>
        </w:rPr>
      </w:pPr>
      <w:r w:rsidRPr="0032190F">
        <w:rPr>
          <w:lang w:val="fr-FR"/>
        </w:rPr>
        <w:t>− Après avoir épuisé cet assemblage central, reprenons le tour descriptif en revenant en bas et à</w:t>
      </w:r>
    </w:p>
    <w:p w14:paraId="0970AB33" w14:textId="77777777" w:rsidR="007C7BDA" w:rsidRPr="0032190F" w:rsidRDefault="007C7BDA" w:rsidP="007C7BDA">
      <w:pPr>
        <w:rPr>
          <w:lang w:val="fr-FR"/>
        </w:rPr>
      </w:pPr>
      <w:r w:rsidRPr="0032190F">
        <w:rPr>
          <w:lang w:val="fr-FR"/>
        </w:rPr>
        <w:t>droite de la stèle.</w:t>
      </w:r>
    </w:p>
    <w:p w14:paraId="426475CE" w14:textId="77777777" w:rsidR="007C7BDA" w:rsidRPr="0032190F" w:rsidRDefault="007C7BDA" w:rsidP="007C7BDA">
      <w:pPr>
        <w:rPr>
          <w:lang w:val="fr-FR"/>
        </w:rPr>
      </w:pPr>
      <w:r w:rsidRPr="0032190F">
        <w:rPr>
          <w:lang w:val="fr-FR"/>
        </w:rPr>
        <w:t>− Le motif K est une lame emmanchée. La lame K1.2 est à tranchant évasé, et son talon K1.1 est</w:t>
      </w:r>
    </w:p>
    <w:p w14:paraId="2308351B" w14:textId="77777777" w:rsidR="007C7BDA" w:rsidRPr="0032190F" w:rsidRDefault="007C7BDA" w:rsidP="007C7BDA">
      <w:pPr>
        <w:rPr>
          <w:lang w:val="fr-FR"/>
        </w:rPr>
      </w:pPr>
      <w:r w:rsidRPr="0032190F">
        <w:rPr>
          <w:lang w:val="fr-FR"/>
        </w:rPr>
        <w:t>à peine visible mais bien présent au-delà du crosseron.</w:t>
      </w:r>
    </w:p>
    <w:p w14:paraId="0CEA1B69" w14:textId="77777777" w:rsidR="007C7BDA" w:rsidRPr="0032190F" w:rsidRDefault="007C7BDA" w:rsidP="007C7BDA">
      <w:pPr>
        <w:rPr>
          <w:lang w:val="fr-FR"/>
        </w:rPr>
      </w:pPr>
      <w:r w:rsidRPr="0032190F">
        <w:rPr>
          <w:lang w:val="fr-FR"/>
        </w:rPr>
        <w:t>− Le motif L est une autre hache emmanchée, dont la lame L1.2 est superposée au signe précédent</w:t>
      </w:r>
    </w:p>
    <w:p w14:paraId="0C2A5361" w14:textId="77777777" w:rsidR="007C7BDA" w:rsidRPr="0032190F" w:rsidRDefault="007C7BDA" w:rsidP="007C7BDA">
      <w:pPr>
        <w:rPr>
          <w:lang w:val="fr-FR"/>
        </w:rPr>
      </w:pPr>
      <w:r w:rsidRPr="0032190F">
        <w:rPr>
          <w:lang w:val="fr-FR"/>
        </w:rPr>
        <w:t>K2. Et encore une fois le manche crossé L2 est postérieur à l’inscription de la lame polie. Le</w:t>
      </w:r>
    </w:p>
    <w:p w14:paraId="4ECD679C" w14:textId="77777777" w:rsidR="007C7BDA" w:rsidRPr="0032190F" w:rsidRDefault="007C7BDA" w:rsidP="007C7BDA">
      <w:pPr>
        <w:rPr>
          <w:lang w:val="fr-FR"/>
        </w:rPr>
      </w:pPr>
      <w:r w:rsidRPr="0032190F">
        <w:rPr>
          <w:lang w:val="fr-FR"/>
        </w:rPr>
        <w:t>tranchant est arrondi, le talon pointu venant presqu’à toucher l’extrémité distale du manche.</w:t>
      </w:r>
    </w:p>
    <w:p w14:paraId="390CAE6E" w14:textId="77777777" w:rsidR="007C7BDA" w:rsidRPr="0032190F" w:rsidRDefault="007C7BDA" w:rsidP="007C7BDA">
      <w:pPr>
        <w:rPr>
          <w:lang w:val="fr-FR"/>
        </w:rPr>
      </w:pPr>
      <w:r w:rsidRPr="0032190F">
        <w:rPr>
          <w:lang w:val="fr-FR"/>
        </w:rPr>
        <w:t>Bien plus originale et inédite est la décomposition de la « lanière de poignée » L3, à l’extrémité</w:t>
      </w:r>
    </w:p>
    <w:p w14:paraId="368C74DF" w14:textId="77777777" w:rsidR="007C7BDA" w:rsidRPr="0032190F" w:rsidRDefault="007C7BDA" w:rsidP="007C7BDA">
      <w:pPr>
        <w:rPr>
          <w:lang w:val="fr-FR"/>
        </w:rPr>
      </w:pPr>
      <w:r w:rsidRPr="0032190F">
        <w:rPr>
          <w:lang w:val="fr-FR"/>
        </w:rPr>
        <w:t>proximale du manche. Il s’avère en réalité, en suivant le développement du tracé de cette « lanière »,</w:t>
      </w:r>
    </w:p>
    <w:p w14:paraId="456C70B8" w14:textId="77777777" w:rsidR="007C7BDA" w:rsidRPr="0032190F" w:rsidRDefault="007C7BDA" w:rsidP="007C7BDA">
      <w:pPr>
        <w:rPr>
          <w:lang w:val="fr-FR"/>
        </w:rPr>
      </w:pPr>
      <w:r w:rsidRPr="0032190F">
        <w:rPr>
          <w:lang w:val="fr-FR"/>
        </w:rPr>
        <w:t>que non seulement il recoupe le manche L2 mais s’arrondit, sans pour autant assurer un cercle</w:t>
      </w:r>
    </w:p>
    <w:p w14:paraId="6C2D1749" w14:textId="77777777" w:rsidR="007C7BDA" w:rsidRPr="0032190F" w:rsidRDefault="007C7BDA" w:rsidP="007C7BDA">
      <w:pPr>
        <w:rPr>
          <w:lang w:val="fr-FR"/>
        </w:rPr>
      </w:pPr>
      <w:r w:rsidRPr="0032190F">
        <w:rPr>
          <w:lang w:val="fr-FR"/>
        </w:rPr>
        <w:t>parfait. Ce dessin, finalement proche de ce que nous avons mis en évidence sur le spécimen de</w:t>
      </w:r>
    </w:p>
    <w:p w14:paraId="18E3408F" w14:textId="77777777" w:rsidR="007C7BDA" w:rsidRPr="0032190F" w:rsidRDefault="007C7BDA" w:rsidP="007C7BDA">
      <w:pPr>
        <w:rPr>
          <w:lang w:val="fr-FR"/>
        </w:rPr>
      </w:pPr>
      <w:r w:rsidRPr="0032190F">
        <w:rPr>
          <w:lang w:val="fr-FR"/>
        </w:rPr>
        <w:t>hache à Buthiers – extrémité d’un manche inscrit et centré dans un anneau -, doit par contrecoup</w:t>
      </w:r>
    </w:p>
    <w:p w14:paraId="61307D4C" w14:textId="77777777" w:rsidR="007C7BDA" w:rsidRPr="0032190F" w:rsidRDefault="007C7BDA" w:rsidP="007C7BDA">
      <w:pPr>
        <w:rPr>
          <w:lang w:val="fr-FR"/>
        </w:rPr>
      </w:pPr>
      <w:r w:rsidRPr="0032190F">
        <w:rPr>
          <w:lang w:val="fr-FR"/>
        </w:rPr>
        <w:t>nous faire réviser d’autres exemples formés sur ce même modèle.</w:t>
      </w:r>
    </w:p>
    <w:p w14:paraId="1C43B42A" w14:textId="77777777" w:rsidR="007C7BDA" w:rsidRPr="0032190F" w:rsidRDefault="007C7BDA" w:rsidP="007C7BDA">
      <w:pPr>
        <w:rPr>
          <w:lang w:val="fr-FR"/>
        </w:rPr>
      </w:pPr>
      <w:r w:rsidRPr="0032190F">
        <w:rPr>
          <w:lang w:val="fr-FR"/>
        </w:rPr>
        <w:t>− Le motif M est une lame emmanchée, dont la lame polie (M1.1 et M1.2) et le crosseron sont</w:t>
      </w:r>
    </w:p>
    <w:p w14:paraId="6C6363C8" w14:textId="77777777" w:rsidR="007C7BDA" w:rsidRPr="0032190F" w:rsidRDefault="007C7BDA" w:rsidP="007C7BDA">
      <w:pPr>
        <w:rPr>
          <w:lang w:val="fr-FR"/>
        </w:rPr>
      </w:pPr>
      <w:r w:rsidRPr="0032190F">
        <w:rPr>
          <w:lang w:val="fr-FR"/>
        </w:rPr>
        <w:t>scindés par la cassure ancienne. Le manche est le plus long de toute la composition sur la stèle, à</w:t>
      </w:r>
    </w:p>
    <w:p w14:paraId="3BF7D629" w14:textId="77777777" w:rsidR="007C7BDA" w:rsidRPr="0032190F" w:rsidRDefault="007C7BDA" w:rsidP="007C7BDA">
      <w:pPr>
        <w:rPr>
          <w:lang w:val="fr-FR"/>
        </w:rPr>
      </w:pPr>
      <w:r w:rsidRPr="0032190F">
        <w:rPr>
          <w:lang w:val="fr-FR"/>
        </w:rPr>
        <w:t>dimension égale de la lame.</w:t>
      </w:r>
    </w:p>
    <w:p w14:paraId="2DDFA8F4" w14:textId="77777777" w:rsidR="007C7BDA" w:rsidRPr="0032190F" w:rsidRDefault="007C7BDA" w:rsidP="007C7BDA">
      <w:pPr>
        <w:rPr>
          <w:lang w:val="fr-FR"/>
        </w:rPr>
      </w:pPr>
      <w:r w:rsidRPr="0032190F">
        <w:rPr>
          <w:lang w:val="fr-FR"/>
        </w:rPr>
        <w:t>− Le motif N est une lame emmanchée, poursuivie sur le bloc aujourd’hui manquant, et qui va</w:t>
      </w:r>
    </w:p>
    <w:p w14:paraId="78616C1C" w14:textId="77777777" w:rsidR="007C7BDA" w:rsidRPr="0032190F" w:rsidRDefault="007C7BDA" w:rsidP="007C7BDA">
      <w:pPr>
        <w:rPr>
          <w:lang w:val="fr-FR"/>
        </w:rPr>
      </w:pPr>
      <w:r w:rsidRPr="0032190F">
        <w:rPr>
          <w:lang w:val="fr-FR"/>
        </w:rPr>
        <w:t>nécessiter le retour aux empreintes du XIXe siècle pour être commenté.</w:t>
      </w:r>
    </w:p>
    <w:p w14:paraId="4C7D5559" w14:textId="77777777" w:rsidR="007C7BDA" w:rsidRPr="0032190F" w:rsidRDefault="007C7BDA" w:rsidP="007C7BDA">
      <w:pPr>
        <w:rPr>
          <w:lang w:val="fr-FR"/>
        </w:rPr>
      </w:pPr>
      <w:r w:rsidRPr="0032190F">
        <w:rPr>
          <w:lang w:val="fr-FR"/>
        </w:rPr>
        <w:t>− Le motif R n’est pas des plus faciles à circonscrire. Il est bien sous-jacent au motif S, mais son</w:t>
      </w:r>
    </w:p>
    <w:p w14:paraId="7F4015D0" w14:textId="77777777" w:rsidR="007C7BDA" w:rsidRPr="0032190F" w:rsidRDefault="007C7BDA" w:rsidP="007C7BDA">
      <w:pPr>
        <w:rPr>
          <w:lang w:val="fr-FR"/>
        </w:rPr>
      </w:pPr>
      <w:r w:rsidRPr="0032190F">
        <w:rPr>
          <w:lang w:val="fr-FR"/>
        </w:rPr>
        <w:t>tracé R.2 a été repris au moment de réaliser S2.1, ce qui introduit une confusion. Au final,</w:t>
      </w:r>
    </w:p>
    <w:p w14:paraId="5891CEA3" w14:textId="77777777" w:rsidR="007C7BDA" w:rsidRPr="0032190F" w:rsidRDefault="007C7BDA" w:rsidP="007C7BDA">
      <w:pPr>
        <w:rPr>
          <w:lang w:val="fr-FR"/>
        </w:rPr>
      </w:pPr>
      <w:r w:rsidRPr="0032190F">
        <w:rPr>
          <w:lang w:val="fr-FR"/>
        </w:rPr>
        <w:t>l’ensemble donne l’aspect d’un signe « crosse » galbé, au crosseron anguleux. Mais l’absence</w:t>
      </w:r>
    </w:p>
    <w:p w14:paraId="6CB129A4" w14:textId="77777777" w:rsidR="007C7BDA" w:rsidRPr="0032190F" w:rsidRDefault="007C7BDA" w:rsidP="007C7BDA">
      <w:pPr>
        <w:rPr>
          <w:lang w:val="fr-FR"/>
        </w:rPr>
      </w:pPr>
      <w:r w:rsidRPr="0032190F">
        <w:rPr>
          <w:lang w:val="fr-FR"/>
        </w:rPr>
        <w:t>d’éclairages rasants dans ce secteur, en raison du coffrage, n’a pas permis de compiler autant</w:t>
      </w:r>
    </w:p>
    <w:p w14:paraId="63975E07" w14:textId="77777777" w:rsidR="007C7BDA" w:rsidRPr="0032190F" w:rsidRDefault="007C7BDA" w:rsidP="007C7BDA">
      <w:pPr>
        <w:rPr>
          <w:lang w:val="fr-FR"/>
        </w:rPr>
      </w:pPr>
      <w:r w:rsidRPr="0032190F">
        <w:rPr>
          <w:lang w:val="fr-FR"/>
        </w:rPr>
        <w:t>d’occurrences que nous aurions souhaité.</w:t>
      </w:r>
    </w:p>
    <w:p w14:paraId="40FF30A6" w14:textId="77777777" w:rsidR="007C7BDA" w:rsidRPr="0032190F" w:rsidRDefault="007C7BDA" w:rsidP="007C7BDA">
      <w:pPr>
        <w:rPr>
          <w:lang w:val="fr-FR"/>
        </w:rPr>
      </w:pPr>
      <w:r w:rsidRPr="0032190F">
        <w:rPr>
          <w:lang w:val="fr-FR"/>
        </w:rPr>
        <w:t>− Le motif S est une nouvelle hache emmanchée, mais tranchant dirigé vers la droite. Ce tranchant</w:t>
      </w:r>
    </w:p>
    <w:p w14:paraId="18FA1EAF" w14:textId="77777777" w:rsidR="007C7BDA" w:rsidRPr="0032190F" w:rsidRDefault="007C7BDA" w:rsidP="007C7BDA">
      <w:pPr>
        <w:rPr>
          <w:lang w:val="fr-FR"/>
        </w:rPr>
      </w:pPr>
      <w:r w:rsidRPr="0032190F">
        <w:rPr>
          <w:lang w:val="fr-FR"/>
        </w:rPr>
        <w:t>S2 est d’ailleurs curviligne ; le talon est très allongé, et même interrompu par la mise en forme</w:t>
      </w:r>
    </w:p>
    <w:p w14:paraId="4E77D2E6" w14:textId="77777777" w:rsidR="007C7BDA" w:rsidRPr="0032190F" w:rsidRDefault="007C7BDA" w:rsidP="007C7BDA">
      <w:pPr>
        <w:rPr>
          <w:lang w:val="fr-FR"/>
        </w:rPr>
      </w:pPr>
      <w:r w:rsidRPr="0032190F">
        <w:rPr>
          <w:lang w:val="fr-FR"/>
        </w:rPr>
        <w:t>de l’arête de la stèle. Le crosseron semble avoir été réalisé en deux fois, en témoigne la plage</w:t>
      </w:r>
    </w:p>
    <w:p w14:paraId="65E2ABA7" w14:textId="77777777" w:rsidR="007C7BDA" w:rsidRPr="0032190F" w:rsidRDefault="007C7BDA" w:rsidP="007C7BDA">
      <w:pPr>
        <w:rPr>
          <w:lang w:val="fr-FR"/>
        </w:rPr>
      </w:pPr>
      <w:r w:rsidRPr="0032190F">
        <w:rPr>
          <w:lang w:val="fr-FR"/>
        </w:rPr>
        <w:t>d’enlèvement S1.1. Exception dans la composition d’ensemble, la lame polie est inscrite après le</w:t>
      </w:r>
    </w:p>
    <w:p w14:paraId="43E0074D" w14:textId="77777777" w:rsidR="007C7BDA" w:rsidRPr="0032190F" w:rsidRDefault="007C7BDA" w:rsidP="007C7BDA">
      <w:pPr>
        <w:rPr>
          <w:lang w:val="fr-FR"/>
        </w:rPr>
      </w:pPr>
      <w:r w:rsidRPr="0032190F">
        <w:rPr>
          <w:lang w:val="fr-FR"/>
        </w:rPr>
        <w:t>manche.</w:t>
      </w:r>
    </w:p>
    <w:p w14:paraId="0484E274" w14:textId="77777777" w:rsidR="007C7BDA" w:rsidRPr="0032190F" w:rsidRDefault="007C7BDA" w:rsidP="007C7BDA">
      <w:pPr>
        <w:rPr>
          <w:lang w:val="fr-FR"/>
        </w:rPr>
      </w:pPr>
      <w:r w:rsidRPr="0032190F">
        <w:rPr>
          <w:lang w:val="fr-FR"/>
        </w:rPr>
        <w:t>− Enfin, le motif T, tronqué par la cassure, est difficilement reconnaissable. T2 est un segment</w:t>
      </w:r>
    </w:p>
    <w:p w14:paraId="78F02892" w14:textId="77777777" w:rsidR="007C7BDA" w:rsidRPr="0032190F" w:rsidRDefault="007C7BDA" w:rsidP="007C7BDA">
      <w:pPr>
        <w:rPr>
          <w:lang w:val="fr-FR"/>
        </w:rPr>
      </w:pPr>
      <w:r w:rsidRPr="0032190F">
        <w:rPr>
          <w:lang w:val="fr-FR"/>
        </w:rPr>
        <w:t>rectiligne qui paraît antérieur à S1.1 ; il recoupe une plage T1, sans que l’on puisse dire que</w:t>
      </w:r>
    </w:p>
    <w:p w14:paraId="30515E3A" w14:textId="77777777" w:rsidR="007C7BDA" w:rsidRPr="0032190F" w:rsidRDefault="007C7BDA" w:rsidP="007C7BDA">
      <w:pPr>
        <w:rPr>
          <w:lang w:val="fr-FR"/>
        </w:rPr>
      </w:pPr>
      <w:r w:rsidRPr="0032190F">
        <w:rPr>
          <w:lang w:val="fr-FR"/>
        </w:rPr>
        <w:t>l’ensemble formait une autre hache emmanchée (BIB 2199)</w:t>
      </w:r>
    </w:p>
    <w:p w14:paraId="3C98B435" w14:textId="77777777" w:rsidR="007C7BDA" w:rsidRPr="0032190F" w:rsidRDefault="007C7BDA" w:rsidP="00052674">
      <w:pPr>
        <w:rPr>
          <w:lang w:val="fr-FR"/>
        </w:rPr>
      </w:pPr>
    </w:p>
    <w:p w14:paraId="494626A0" w14:textId="77777777" w:rsidR="007C7BDA" w:rsidRPr="0032190F" w:rsidRDefault="007C7BDA" w:rsidP="007C7BDA">
      <w:pPr>
        <w:pStyle w:val="Heading3"/>
      </w:pPr>
      <w:r w:rsidRPr="0032190F">
        <w:t>Mens (BIB 2382)</w:t>
      </w:r>
    </w:p>
    <w:p w14:paraId="2344AC02" w14:textId="70F68BD3" w:rsidR="007C7BDA" w:rsidRDefault="007C7BDA" w:rsidP="007C7BDA">
      <w:pPr>
        <w:rPr>
          <w:lang w:val="fr-FR"/>
        </w:rPr>
      </w:pPr>
      <w:bookmarkStart w:id="3010" w:name="Sit_Mane_Er_Horeck_d_Emens"/>
      <w:r w:rsidRPr="0032190F">
        <w:rPr>
          <w:lang w:val="fr-FR"/>
        </w:rPr>
        <w:t xml:space="preserve">[E] </w:t>
      </w:r>
      <w:bookmarkEnd w:id="3010"/>
      <w:r w:rsidRPr="0032190F">
        <w:rPr>
          <w:lang w:val="fr-FR"/>
        </w:rPr>
        <w:t xml:space="preserve">Signe transformant la crosse en hache v. </w:t>
      </w:r>
      <w:hyperlink r:id="rId7039" w:anchor="Sit_Dissignac" w:history="1">
        <w:r w:rsidRPr="0032190F">
          <w:rPr>
            <w:rStyle w:val="Hyperlink"/>
            <w:lang w:val="fr-FR"/>
          </w:rPr>
          <w:t>Dissignac</w:t>
        </w:r>
      </w:hyperlink>
      <w:r w:rsidRPr="0032190F">
        <w:rPr>
          <w:lang w:val="fr-FR"/>
        </w:rPr>
        <w:t xml:space="preserve"> (BIB 2382) v. VN 6 (SS BIB)</w:t>
      </w:r>
    </w:p>
    <w:p w14:paraId="1C878113" w14:textId="77777777" w:rsidR="00F32829" w:rsidRDefault="00F32829" w:rsidP="007C7BDA">
      <w:pPr>
        <w:rPr>
          <w:lang w:val="fr-FR"/>
        </w:rPr>
      </w:pPr>
    </w:p>
    <w:p w14:paraId="156F8029" w14:textId="77777777" w:rsidR="00F32829" w:rsidRDefault="00F32829" w:rsidP="00426FF9">
      <w:pPr>
        <w:pStyle w:val="Heading1"/>
      </w:pPr>
      <w:bookmarkStart w:id="3011" w:name="Sit_Kerpenhir"/>
      <w:r>
        <w:t>KERPENHIR</w:t>
      </w:r>
    </w:p>
    <w:bookmarkEnd w:id="3011"/>
    <w:p w14:paraId="71945898" w14:textId="77777777" w:rsidR="00F32829" w:rsidRDefault="00F32829" w:rsidP="007C7BDA">
      <w:pPr>
        <w:rPr>
          <w:lang w:val="fr-FR"/>
        </w:rPr>
      </w:pPr>
    </w:p>
    <w:p w14:paraId="6317A5CB" w14:textId="77777777" w:rsidR="00F32829" w:rsidRPr="00F32829" w:rsidRDefault="00F32829" w:rsidP="00F32829">
      <w:pPr>
        <w:autoSpaceDE w:val="0"/>
        <w:autoSpaceDN w:val="0"/>
        <w:adjustRightInd w:val="0"/>
        <w:jc w:val="both"/>
        <w:rPr>
          <w:lang w:val="fr-FR"/>
        </w:rPr>
      </w:pPr>
      <w:r w:rsidRPr="00F32829">
        <w:rPr>
          <w:lang w:val="fr-FR"/>
        </w:rPr>
        <w:t>Carottage paléoenvironnementatl, à 2 km de la Table des Marchands. Montre des pollens de céréales et un éclaircissements de la forêt</w:t>
      </w:r>
      <w:r>
        <w:rPr>
          <w:lang w:val="fr-FR"/>
        </w:rPr>
        <w:t>, augmentation de Plantago,</w:t>
      </w:r>
      <w:r w:rsidRPr="00F32829">
        <w:rPr>
          <w:lang w:val="fr-FR"/>
        </w:rPr>
        <w:t xml:space="preserve"> très nets dès </w:t>
      </w:r>
      <w:r w:rsidRPr="00F32829">
        <w:rPr>
          <w:szCs w:val="21"/>
          <w:lang w:val="fr-FR" w:eastAsia="en-GB"/>
        </w:rPr>
        <w:t xml:space="preserve">6100 </w:t>
      </w:r>
      <w:r>
        <w:rPr>
          <w:szCs w:val="21"/>
          <w:lang w:val="fr-FR" w:eastAsia="en-GB"/>
        </w:rPr>
        <w:t>+/-</w:t>
      </w:r>
      <w:r w:rsidRPr="00F32829">
        <w:rPr>
          <w:szCs w:val="21"/>
          <w:lang w:val="fr-FR" w:eastAsia="en-GB"/>
        </w:rPr>
        <w:t xml:space="preserve"> 75 bp (5224–4831 BC) and 5425 </w:t>
      </w:r>
      <w:r>
        <w:rPr>
          <w:szCs w:val="21"/>
          <w:lang w:val="fr-FR" w:eastAsia="en-GB"/>
        </w:rPr>
        <w:t>+/-</w:t>
      </w:r>
      <w:r w:rsidRPr="00F32829">
        <w:rPr>
          <w:szCs w:val="21"/>
          <w:lang w:val="fr-FR" w:eastAsia="en-GB"/>
        </w:rPr>
        <w:t xml:space="preserve"> 70 bp (4441–4047 BC) (BIB 2869)</w:t>
      </w:r>
    </w:p>
    <w:p w14:paraId="1D405037" w14:textId="77777777" w:rsidR="00052674" w:rsidRPr="0032190F" w:rsidRDefault="00052674" w:rsidP="00242C0F">
      <w:pPr>
        <w:rPr>
          <w:lang w:val="fr-FR"/>
        </w:rPr>
      </w:pPr>
    </w:p>
    <w:p w14:paraId="4751FDEF" w14:textId="77777777" w:rsidR="009D34CE" w:rsidRPr="0032190F" w:rsidRDefault="009D34CE" w:rsidP="00426FF9">
      <w:pPr>
        <w:pStyle w:val="Heading1"/>
      </w:pPr>
      <w:bookmarkStart w:id="3012" w:name="Sit_Table_Marchand"/>
      <w:r w:rsidRPr="0032190F">
        <w:t>TABLE DES MARCHAND</w:t>
      </w:r>
      <w:r w:rsidR="00074F48" w:rsidRPr="0032190F">
        <w:t>S</w:t>
      </w:r>
      <w:r w:rsidR="00E602DE" w:rsidRPr="0032190F">
        <w:t xml:space="preserve"> (Site de La)</w:t>
      </w:r>
    </w:p>
    <w:bookmarkEnd w:id="3012"/>
    <w:p w14:paraId="2F879D41" w14:textId="77777777" w:rsidR="009D34CE" w:rsidRPr="00893371" w:rsidRDefault="0077212E" w:rsidP="00242C0F">
      <w:pPr>
        <w:rPr>
          <w:sz w:val="20"/>
          <w:lang w:val="fr-FR"/>
        </w:rPr>
      </w:pPr>
      <w:r w:rsidRPr="00893371">
        <w:rPr>
          <w:sz w:val="20"/>
          <w:lang w:val="fr-FR"/>
        </w:rPr>
        <w:t xml:space="preserve">TdM, </w:t>
      </w:r>
      <w:r w:rsidR="00074F48" w:rsidRPr="00893371">
        <w:rPr>
          <w:sz w:val="20"/>
          <w:lang w:val="fr-FR"/>
        </w:rPr>
        <w:t>Table</w:t>
      </w:r>
      <w:r w:rsidR="00D34EB7" w:rsidRPr="00893371">
        <w:rPr>
          <w:sz w:val="20"/>
          <w:lang w:val="fr-FR"/>
        </w:rPr>
        <w:t>-</w:t>
      </w:r>
      <w:r w:rsidR="00074F48" w:rsidRPr="00893371">
        <w:rPr>
          <w:sz w:val="20"/>
          <w:lang w:val="fr-FR"/>
        </w:rPr>
        <w:t>des</w:t>
      </w:r>
      <w:r w:rsidR="00D34EB7" w:rsidRPr="00893371">
        <w:rPr>
          <w:sz w:val="20"/>
          <w:lang w:val="fr-FR"/>
        </w:rPr>
        <w:t>-</w:t>
      </w:r>
      <w:r w:rsidR="00074F48" w:rsidRPr="00893371">
        <w:rPr>
          <w:sz w:val="20"/>
          <w:lang w:val="fr-FR"/>
        </w:rPr>
        <w:t>Marchands</w:t>
      </w:r>
    </w:p>
    <w:p w14:paraId="00A8A1E1" w14:textId="77777777" w:rsidR="00074F48" w:rsidRPr="0032190F" w:rsidRDefault="00074F48" w:rsidP="00242C0F">
      <w:pPr>
        <w:rPr>
          <w:lang w:val="fr-FR"/>
        </w:rPr>
      </w:pPr>
    </w:p>
    <w:p w14:paraId="6056F15B" w14:textId="00CE7EBD" w:rsidR="00A12B0F" w:rsidRPr="00F32829" w:rsidRDefault="00D34EB7" w:rsidP="00242C0F">
      <w:pPr>
        <w:jc w:val="both"/>
        <w:rPr>
          <w:lang w:val="fr-FR"/>
        </w:rPr>
      </w:pPr>
      <w:r w:rsidRPr="00F32829">
        <w:rPr>
          <w:lang w:val="fr-FR"/>
        </w:rPr>
        <w:t>Table des Marchands (</w:t>
      </w:r>
      <w:r w:rsidR="00AE09A3" w:rsidRPr="00F32829">
        <w:rPr>
          <w:lang w:val="fr-FR"/>
        </w:rPr>
        <w:t>Locmariaquer</w:t>
      </w:r>
      <w:r w:rsidRPr="00F32829">
        <w:rPr>
          <w:lang w:val="fr-FR"/>
        </w:rPr>
        <w:t>,</w:t>
      </w:r>
      <w:r w:rsidR="00AE09A3" w:rsidRPr="00F32829">
        <w:rPr>
          <w:lang w:val="fr-FR"/>
        </w:rPr>
        <w:t xml:space="preserve"> </w:t>
      </w:r>
      <w:r w:rsidR="0020721C" w:rsidRPr="00F32829">
        <w:rPr>
          <w:lang w:val="fr-FR"/>
        </w:rPr>
        <w:t>Morbihan</w:t>
      </w:r>
      <w:r w:rsidRPr="00F32829">
        <w:rPr>
          <w:lang w:val="fr-FR"/>
        </w:rPr>
        <w:t>)</w:t>
      </w:r>
      <w:r w:rsidR="0020721C" w:rsidRPr="00F32829">
        <w:rPr>
          <w:lang w:val="fr-FR"/>
        </w:rPr>
        <w:t xml:space="preserve">. </w:t>
      </w:r>
      <w:hyperlink r:id="rId7040" w:anchor="Cul_Megalith_Atlantique" w:history="1">
        <w:r w:rsidR="00DC5D96" w:rsidRPr="00F32829">
          <w:rPr>
            <w:rStyle w:val="Hyperlink"/>
            <w:lang w:val="fr-FR"/>
          </w:rPr>
          <w:t>mégalithisme atlantique</w:t>
        </w:r>
      </w:hyperlink>
      <w:r w:rsidR="00DC5D96" w:rsidRPr="00F32829">
        <w:rPr>
          <w:lang w:val="fr-FR"/>
        </w:rPr>
        <w:t xml:space="preserve"> </w:t>
      </w:r>
      <w:r w:rsidR="00E602DE" w:rsidRPr="00F32829">
        <w:rPr>
          <w:lang w:val="fr-FR"/>
        </w:rPr>
        <w:t>Structure funéraire collective (</w:t>
      </w:r>
      <w:hyperlink r:id="rId7041" w:anchor="Cul_Megalith_t_dolmen_couloir" w:history="1">
        <w:r w:rsidR="00DC5D96" w:rsidRPr="00F32829">
          <w:rPr>
            <w:rStyle w:val="Hyperlink"/>
            <w:lang w:val="fr-FR"/>
          </w:rPr>
          <w:t>tombe à couloir</w:t>
        </w:r>
      </w:hyperlink>
      <w:r w:rsidR="00E602DE" w:rsidRPr="00F32829">
        <w:rPr>
          <w:lang w:val="fr-FR"/>
        </w:rPr>
        <w:t>)</w:t>
      </w:r>
      <w:r w:rsidRPr="00F32829">
        <w:rPr>
          <w:lang w:val="fr-FR"/>
        </w:rPr>
        <w:t xml:space="preserve">. </w:t>
      </w:r>
      <w:r w:rsidR="00E602DE" w:rsidRPr="00F32829">
        <w:rPr>
          <w:lang w:val="fr-FR"/>
        </w:rPr>
        <w:t>A l’intérieur ; deux dalles ornées</w:t>
      </w:r>
      <w:r w:rsidRPr="00F32829">
        <w:rPr>
          <w:lang w:val="fr-FR"/>
        </w:rPr>
        <w:t xml:space="preserve"> (fond, couverture)</w:t>
      </w:r>
      <w:r w:rsidR="0094539D" w:rsidRPr="00F32829">
        <w:rPr>
          <w:lang w:val="fr-FR"/>
        </w:rPr>
        <w:t>.</w:t>
      </w:r>
    </w:p>
    <w:p w14:paraId="027607E1" w14:textId="6EE02299" w:rsidR="000107E1" w:rsidRPr="00F32829" w:rsidRDefault="00BD4CE7" w:rsidP="00BD4CE7">
      <w:pPr>
        <w:rPr>
          <w:lang w:val="fr-FR"/>
        </w:rPr>
      </w:pPr>
      <w:r w:rsidRPr="00F32829">
        <w:rPr>
          <w:lang w:val="fr-FR"/>
        </w:rPr>
        <w:t xml:space="preserve">Découverte de "curieux" objets s'apparentant aux représentations </w:t>
      </w:r>
      <w:hyperlink r:id="rId7042" w:anchor="Cul_Art_TAC_T_x_jugiforme" w:history="1">
        <w:r w:rsidRPr="00F32829">
          <w:rPr>
            <w:rStyle w:val="Hyperlink"/>
            <w:lang w:val="fr-FR"/>
          </w:rPr>
          <w:t>jugiformes</w:t>
        </w:r>
      </w:hyperlink>
      <w:r w:rsidRPr="00F32829">
        <w:rPr>
          <w:lang w:val="fr-FR"/>
        </w:rPr>
        <w:t xml:space="preserve"> (BIB 2383)</w:t>
      </w:r>
      <w:r w:rsidR="003D66E1" w:rsidRPr="00F32829">
        <w:rPr>
          <w:lang w:val="fr-FR"/>
        </w:rPr>
        <w:t xml:space="preserve"> </w:t>
      </w:r>
    </w:p>
    <w:p w14:paraId="0518FD30" w14:textId="5CEECBEA" w:rsidR="003D66E1" w:rsidRPr="00F32829" w:rsidRDefault="003D66E1" w:rsidP="00BD4CE7">
      <w:pPr>
        <w:rPr>
          <w:lang w:val="fr-FR"/>
        </w:rPr>
      </w:pPr>
      <w:r w:rsidRPr="00F32829">
        <w:rPr>
          <w:szCs w:val="20"/>
          <w:lang w:val="fr-FR" w:eastAsia="en-GB"/>
        </w:rPr>
        <w:lastRenderedPageBreak/>
        <w:t xml:space="preserve">Appartient au groupe de </w:t>
      </w:r>
      <w:hyperlink r:id="rId7043" w:anchor="Cul_Dissignac" w:history="1">
        <w:r w:rsidRPr="00F32829">
          <w:rPr>
            <w:rStyle w:val="Hyperlink"/>
            <w:szCs w:val="20"/>
            <w:lang w:val="fr-FR" w:eastAsia="en-GB"/>
          </w:rPr>
          <w:t>Dissignac</w:t>
        </w:r>
      </w:hyperlink>
      <w:r w:rsidRPr="00F32829">
        <w:rPr>
          <w:szCs w:val="20"/>
          <w:lang w:val="fr-FR" w:eastAsia="en-GB"/>
        </w:rPr>
        <w:t xml:space="preserve"> (BIB 69 p. 662).</w:t>
      </w:r>
    </w:p>
    <w:p w14:paraId="2AB5C1A1" w14:textId="01FBBA82" w:rsidR="009B0302" w:rsidRPr="00F32829" w:rsidRDefault="000107E1" w:rsidP="00CC2799">
      <w:pPr>
        <w:rPr>
          <w:lang w:val="fr-FR"/>
        </w:rPr>
      </w:pPr>
      <w:r w:rsidRPr="00F32829">
        <w:rPr>
          <w:lang w:val="fr-FR"/>
        </w:rPr>
        <w:t>Une assiette à marli (~</w:t>
      </w:r>
      <w:hyperlink r:id="rId7044" w:anchor="Cul_Chasseen" w:history="1">
        <w:r w:rsidRPr="00F32829">
          <w:rPr>
            <w:rStyle w:val="Hyperlink"/>
            <w:lang w:val="fr-FR"/>
          </w:rPr>
          <w:t>Chasssén</w:t>
        </w:r>
      </w:hyperlink>
      <w:r w:rsidRPr="00F32829">
        <w:rPr>
          <w:lang w:val="fr-FR"/>
        </w:rPr>
        <w:t xml:space="preserve">) y a été découverte (BIB </w:t>
      </w:r>
      <w:r w:rsidRPr="00F32829">
        <w:rPr>
          <w:szCs w:val="20"/>
          <w:lang w:val="fr-FR" w:eastAsia="en-GB"/>
        </w:rPr>
        <w:t>J.Y. Guyodo</w:t>
      </w:r>
      <w:r w:rsidR="00F51DCD" w:rsidRPr="00F32829">
        <w:rPr>
          <w:szCs w:val="20"/>
          <w:lang w:val="fr-FR" w:eastAsia="en-GB"/>
        </w:rPr>
        <w:t xml:space="preserve"> </w:t>
      </w:r>
      <w:r w:rsidRPr="00F32829">
        <w:rPr>
          <w:lang w:val="fr-FR"/>
        </w:rPr>
        <w:t>in BIB 1708)</w:t>
      </w:r>
    </w:p>
    <w:p w14:paraId="19D207E3" w14:textId="77777777" w:rsidR="001D7DA7" w:rsidRPr="0032190F" w:rsidRDefault="001D7DA7" w:rsidP="00CC2799">
      <w:pPr>
        <w:rPr>
          <w:lang w:val="fr-FR"/>
        </w:rPr>
      </w:pPr>
    </w:p>
    <w:p w14:paraId="298541DB" w14:textId="44DE8072" w:rsidR="001D7DA7" w:rsidRPr="0032190F" w:rsidRDefault="00893371" w:rsidP="001D7DA7">
      <w:pPr>
        <w:pStyle w:val="Heading2"/>
      </w:pPr>
      <w:r>
        <w:t>h</w:t>
      </w:r>
      <w:r w:rsidR="001D7DA7" w:rsidRPr="0032190F">
        <w:t>abitat sous le cairn</w:t>
      </w:r>
    </w:p>
    <w:p w14:paraId="783C3B18" w14:textId="77777777" w:rsidR="001D7DA7" w:rsidRPr="0032190F" w:rsidRDefault="001D7DA7" w:rsidP="00CC2799">
      <w:pPr>
        <w:rPr>
          <w:lang w:val="fr-FR"/>
        </w:rPr>
      </w:pPr>
    </w:p>
    <w:p w14:paraId="39B409AF" w14:textId="499B0E61" w:rsidR="001D7DA7" w:rsidRPr="0032190F" w:rsidRDefault="001D7DA7" w:rsidP="00CC2799">
      <w:pPr>
        <w:rPr>
          <w:lang w:val="fr-FR"/>
        </w:rPr>
      </w:pPr>
      <w:r w:rsidRPr="0032190F">
        <w:rPr>
          <w:lang w:val="fr-FR"/>
        </w:rPr>
        <w:t xml:space="preserve">Attribué au </w:t>
      </w:r>
      <w:hyperlink r:id="rId7045" w:anchor="Cul_Castellic" w:history="1">
        <w:r w:rsidRPr="0032190F">
          <w:rPr>
            <w:rStyle w:val="Hyperlink"/>
            <w:lang w:val="fr-FR"/>
          </w:rPr>
          <w:t>Castellic</w:t>
        </w:r>
      </w:hyperlink>
      <w:r w:rsidRPr="0032190F">
        <w:rPr>
          <w:lang w:val="fr-FR"/>
        </w:rPr>
        <w:t xml:space="preserve"> (BIB 69 p. 660)</w:t>
      </w:r>
      <w:r w:rsidR="00F32829">
        <w:rPr>
          <w:lang w:val="fr-FR"/>
        </w:rPr>
        <w:t xml:space="preserve">. Grains de Triticum aestivo-compactum sous la Table des Marchands et datés de </w:t>
      </w:r>
      <w:r w:rsidR="00F32829" w:rsidRPr="00F32829">
        <w:rPr>
          <w:lang w:val="fr-FR"/>
        </w:rPr>
        <w:t>(5325 60 bp ˆ 4330–3987 BC)</w:t>
      </w:r>
      <w:r w:rsidR="00F32829">
        <w:rPr>
          <w:lang w:val="fr-FR"/>
        </w:rPr>
        <w:t xml:space="preserve"> (BIB 2869)</w:t>
      </w:r>
    </w:p>
    <w:p w14:paraId="4AE4477B" w14:textId="77777777" w:rsidR="001D7DA7" w:rsidRPr="0032190F" w:rsidRDefault="001D7DA7" w:rsidP="00CC2799">
      <w:pPr>
        <w:rPr>
          <w:lang w:val="fr-FR"/>
        </w:rPr>
      </w:pPr>
    </w:p>
    <w:p w14:paraId="32970969" w14:textId="406042BB" w:rsidR="001D7DA7" w:rsidRPr="0032190F" w:rsidRDefault="00893371" w:rsidP="001D7DA7">
      <w:pPr>
        <w:pStyle w:val="Heading2"/>
      </w:pPr>
      <w:r>
        <w:t>c</w:t>
      </w:r>
      <w:r w:rsidR="001D7DA7" w:rsidRPr="0032190F">
        <w:t>airn</w:t>
      </w:r>
    </w:p>
    <w:p w14:paraId="6750BECF" w14:textId="77777777" w:rsidR="004C196C" w:rsidRPr="0032190F" w:rsidRDefault="004C196C" w:rsidP="004C196C">
      <w:pPr>
        <w:rPr>
          <w:lang w:val="fr-FR"/>
        </w:rPr>
      </w:pPr>
    </w:p>
    <w:p w14:paraId="1FB4F7D9" w14:textId="0397237E" w:rsidR="004C196C" w:rsidRPr="0032190F" w:rsidRDefault="004C196C" w:rsidP="004C196C">
      <w:pPr>
        <w:rPr>
          <w:lang w:val="fr-FR"/>
        </w:rPr>
      </w:pPr>
      <w:r w:rsidRPr="0032190F">
        <w:rPr>
          <w:lang w:val="fr-FR"/>
        </w:rPr>
        <w:t>ca 4300-3700</w:t>
      </w:r>
      <w:r w:rsidR="00893371">
        <w:rPr>
          <w:lang w:val="fr-FR"/>
        </w:rPr>
        <w:t xml:space="preserve"> (BIB ?)</w:t>
      </w:r>
    </w:p>
    <w:p w14:paraId="7C9501D7" w14:textId="77777777" w:rsidR="009B0302" w:rsidRPr="0032190F" w:rsidRDefault="009B0302" w:rsidP="009B0302">
      <w:pPr>
        <w:rPr>
          <w:lang w:val="fr-FR"/>
        </w:rPr>
      </w:pPr>
    </w:p>
    <w:p w14:paraId="7B749647" w14:textId="2A79960D" w:rsidR="0020721C" w:rsidRPr="0032190F" w:rsidRDefault="00893371" w:rsidP="001D7DA7">
      <w:pPr>
        <w:pStyle w:val="Heading3"/>
      </w:pPr>
      <w:bookmarkStart w:id="3013" w:name="Sit_Table_Marchand_d"/>
      <w:r>
        <w:t>o</w:t>
      </w:r>
      <w:r w:rsidR="00AE09A3" w:rsidRPr="0032190F">
        <w:t>rthostates</w:t>
      </w:r>
    </w:p>
    <w:bookmarkEnd w:id="3013"/>
    <w:p w14:paraId="42B627B1" w14:textId="77777777" w:rsidR="00AE09A3" w:rsidRPr="0032190F" w:rsidRDefault="00AE09A3" w:rsidP="00242C0F">
      <w:pPr>
        <w:rPr>
          <w:lang w:val="fr-FR"/>
        </w:rPr>
      </w:pPr>
    </w:p>
    <w:p w14:paraId="611D7B8E" w14:textId="66687635" w:rsidR="00D34EB7" w:rsidRPr="0032190F" w:rsidRDefault="00D34EB7" w:rsidP="00242C0F">
      <w:pPr>
        <w:rPr>
          <w:lang w:val="fr-FR"/>
        </w:rPr>
      </w:pPr>
      <w:r w:rsidRPr="0032190F">
        <w:rPr>
          <w:lang w:val="fr-FR"/>
        </w:rPr>
        <w:t xml:space="preserve">S. Cassen rapproche entre eux différents signes circulaires observés sur des </w:t>
      </w:r>
      <w:hyperlink r:id="rId7046" w:anchor="Cul_Art__GCM" w:history="1">
        <w:r w:rsidRPr="0032190F">
          <w:rPr>
            <w:rStyle w:val="Hyperlink"/>
            <w:lang w:val="fr-FR"/>
          </w:rPr>
          <w:t>GCM</w:t>
        </w:r>
      </w:hyperlink>
      <w:r w:rsidRPr="0032190F">
        <w:rPr>
          <w:lang w:val="fr-FR"/>
        </w:rPr>
        <w:t xml:space="preserve"> (BIB 2278)  Signe phallique (BIB 2278 p. 903). </w:t>
      </w:r>
      <w:r w:rsidR="00834562" w:rsidRPr="0032190F">
        <w:rPr>
          <w:lang w:val="fr-FR"/>
        </w:rPr>
        <w:t>Une nouvelle crosse a été identifiée en 2007 au plafond, bien différente de celle déjà connue par son crosseron en demi-cercle outrepassé (BIB 2392 p. 173)</w:t>
      </w:r>
    </w:p>
    <w:p w14:paraId="4319D0A6" w14:textId="77777777" w:rsidR="00AE09A3" w:rsidRPr="0032190F" w:rsidRDefault="00AE09A3" w:rsidP="00E55027">
      <w:pPr>
        <w:jc w:val="both"/>
        <w:rPr>
          <w:lang w:val="fr-FR"/>
        </w:rPr>
      </w:pPr>
    </w:p>
    <w:p w14:paraId="506656E1" w14:textId="26E5C02C" w:rsidR="00AE09A3" w:rsidRPr="0032190F" w:rsidRDefault="00893371" w:rsidP="001D7DA7">
      <w:pPr>
        <w:pStyle w:val="Heading4"/>
      </w:pPr>
      <w:bookmarkStart w:id="3014" w:name="Sit_Table_Marchand_d_couverture"/>
      <w:r>
        <w:t>d</w:t>
      </w:r>
      <w:r w:rsidR="00AE09A3" w:rsidRPr="0032190F">
        <w:t>alle de couverture</w:t>
      </w:r>
    </w:p>
    <w:bookmarkEnd w:id="3014"/>
    <w:p w14:paraId="011FE922" w14:textId="77777777" w:rsidR="00D34EB7" w:rsidRPr="00893371" w:rsidRDefault="00D34EB7" w:rsidP="00D34EB7">
      <w:pPr>
        <w:rPr>
          <w:sz w:val="20"/>
          <w:lang w:val="fr-FR"/>
        </w:rPr>
      </w:pPr>
      <w:r w:rsidRPr="00893371">
        <w:rPr>
          <w:sz w:val="20"/>
          <w:lang w:val="fr-FR"/>
        </w:rPr>
        <w:t>Dalle 21</w:t>
      </w:r>
    </w:p>
    <w:p w14:paraId="403F6656" w14:textId="77777777" w:rsidR="00D34EB7" w:rsidRPr="0032190F" w:rsidRDefault="00D34EB7" w:rsidP="00D34EB7">
      <w:pPr>
        <w:rPr>
          <w:lang w:val="fr-FR"/>
        </w:rPr>
      </w:pPr>
    </w:p>
    <w:p w14:paraId="5B45D8CB" w14:textId="729368A2" w:rsidR="00011C70" w:rsidRDefault="0033199F" w:rsidP="0062538D">
      <w:pPr>
        <w:autoSpaceDE w:val="0"/>
        <w:autoSpaceDN w:val="0"/>
        <w:adjustRightInd w:val="0"/>
        <w:jc w:val="both"/>
        <w:rPr>
          <w:lang w:val="fr-FR"/>
        </w:rPr>
      </w:pPr>
      <w:r w:rsidRPr="0032190F">
        <w:rPr>
          <w:szCs w:val="18"/>
          <w:lang w:val="fr-FR" w:eastAsia="en-GB"/>
        </w:rPr>
        <w:t xml:space="preserve">L'érection de la </w:t>
      </w:r>
      <w:r w:rsidR="00D34EB7" w:rsidRPr="0032190F">
        <w:rPr>
          <w:szCs w:val="18"/>
          <w:lang w:val="fr-FR" w:eastAsia="en-GB"/>
        </w:rPr>
        <w:t xml:space="preserve">stèle Table des Marchands/Gavrinis est assez bien centrée sur le milieu du </w:t>
      </w:r>
      <w:r w:rsidR="00F51DCD" w:rsidRPr="0032190F">
        <w:rPr>
          <w:szCs w:val="18"/>
          <w:lang w:val="fr-FR" w:eastAsia="en-GB"/>
        </w:rPr>
        <w:t>5e</w:t>
      </w:r>
      <w:r w:rsidR="00D34EB7" w:rsidRPr="0032190F">
        <w:rPr>
          <w:szCs w:val="10"/>
          <w:lang w:val="fr-FR" w:eastAsia="en-GB"/>
        </w:rPr>
        <w:t xml:space="preserve"> </w:t>
      </w:r>
      <w:r w:rsidR="00D34EB7" w:rsidRPr="0032190F">
        <w:rPr>
          <w:szCs w:val="18"/>
          <w:lang w:val="fr-FR" w:eastAsia="en-GB"/>
        </w:rPr>
        <w:t xml:space="preserve">millénaire (Cassen </w:t>
      </w:r>
      <w:r w:rsidR="00D34EB7" w:rsidRPr="0032190F">
        <w:rPr>
          <w:i/>
          <w:iCs/>
          <w:szCs w:val="18"/>
          <w:lang w:val="fr-FR" w:eastAsia="en-GB"/>
        </w:rPr>
        <w:t xml:space="preserve">et al. </w:t>
      </w:r>
      <w:r w:rsidR="00D34EB7" w:rsidRPr="0032190F">
        <w:rPr>
          <w:szCs w:val="18"/>
          <w:lang w:val="fr-FR" w:eastAsia="en-GB"/>
        </w:rPr>
        <w:t>2009).(BIB 2278 p. 890)</w:t>
      </w:r>
      <w:r w:rsidRPr="0032190F">
        <w:rPr>
          <w:szCs w:val="18"/>
          <w:lang w:val="fr-FR" w:eastAsia="en-GB"/>
        </w:rPr>
        <w:t>. Elle résulte du démantélement [remploi] d'un menhir [</w:t>
      </w:r>
      <w:hyperlink r:id="rId7047" w:anchor="Sit_Locmariaquer_Menhir_demantel" w:history="1">
        <w:r w:rsidR="0062538D" w:rsidRPr="0032190F">
          <w:rPr>
            <w:rStyle w:val="Hyperlink"/>
            <w:szCs w:val="18"/>
            <w:lang w:val="fr-FR" w:eastAsia="en-GB"/>
          </w:rPr>
          <w:t>Menhir démantelé</w:t>
        </w:r>
      </w:hyperlink>
      <w:r w:rsidRPr="0032190F">
        <w:rPr>
          <w:szCs w:val="18"/>
          <w:lang w:val="fr-FR" w:eastAsia="en-GB"/>
        </w:rPr>
        <w:t xml:space="preserve">] de Locmariquer et </w:t>
      </w:r>
      <w:r w:rsidR="002A31A8" w:rsidRPr="0032190F">
        <w:rPr>
          <w:szCs w:val="18"/>
          <w:lang w:val="fr-FR" w:eastAsia="en-GB"/>
        </w:rPr>
        <w:t xml:space="preserve">remonte avec la dalle de couverture de </w:t>
      </w:r>
      <w:hyperlink r:id="rId7048" w:anchor="Sit_Gavrinis_d_couverture" w:history="1">
        <w:r w:rsidR="002A31A8" w:rsidRPr="0032190F">
          <w:rPr>
            <w:rStyle w:val="Hyperlink"/>
            <w:szCs w:val="18"/>
            <w:lang w:val="fr-FR" w:eastAsia="en-GB"/>
          </w:rPr>
          <w:t>Gavrinis</w:t>
        </w:r>
      </w:hyperlink>
      <w:r w:rsidR="002A31A8" w:rsidRPr="0032190F">
        <w:rPr>
          <w:szCs w:val="18"/>
          <w:lang w:val="fr-FR" w:eastAsia="en-GB"/>
        </w:rPr>
        <w:t xml:space="preserve"> (SS BIB)</w:t>
      </w:r>
      <w:r w:rsidR="0062538D" w:rsidRPr="0032190F">
        <w:rPr>
          <w:szCs w:val="18"/>
          <w:lang w:val="fr-FR" w:eastAsia="en-GB"/>
        </w:rPr>
        <w:t xml:space="preserve"> </w:t>
      </w:r>
      <w:r w:rsidR="00603C68" w:rsidRPr="0032190F">
        <w:rPr>
          <w:lang w:val="fr-FR"/>
        </w:rPr>
        <w:t>Fabriquée en ortho-gneiss Roguedas et/ou de la presqu'île de Rhuys (BIB 2393 p. 97)</w:t>
      </w:r>
    </w:p>
    <w:p w14:paraId="219ACA1A" w14:textId="77777777" w:rsidR="00E13081" w:rsidRPr="0032190F" w:rsidRDefault="00E13081" w:rsidP="0062538D">
      <w:pPr>
        <w:autoSpaceDE w:val="0"/>
        <w:autoSpaceDN w:val="0"/>
        <w:adjustRightInd w:val="0"/>
        <w:jc w:val="both"/>
        <w:rPr>
          <w:lang w:val="fr-FR"/>
        </w:rPr>
      </w:pPr>
      <w:r>
        <w:rPr>
          <w:lang w:val="fr-FR"/>
        </w:rPr>
        <w:t xml:space="preserve">outils emmanché sur le </w:t>
      </w:r>
      <w:r w:rsidRPr="00E13081">
        <w:rPr>
          <w:lang w:val="fr-FR"/>
        </w:rPr>
        <w:t>plafond de la Table des Marchands</w:t>
      </w:r>
      <w:r>
        <w:rPr>
          <w:lang w:val="fr-FR"/>
        </w:rPr>
        <w:t xml:space="preserve"> (BIB 129</w:t>
      </w:r>
      <w:r w:rsidRPr="00E13081">
        <w:rPr>
          <w:lang w:val="fr-FR"/>
        </w:rPr>
        <w:t>)</w:t>
      </w:r>
    </w:p>
    <w:p w14:paraId="4A47FF91" w14:textId="37D69A7F" w:rsidR="00011C70" w:rsidRPr="0032190F" w:rsidRDefault="00893371" w:rsidP="00647EA0">
      <w:pPr>
        <w:pStyle w:val="Heading5"/>
        <w:rPr>
          <w:lang w:eastAsia="en-GB"/>
        </w:rPr>
      </w:pPr>
      <w:r>
        <w:rPr>
          <w:lang w:eastAsia="en-GB"/>
        </w:rPr>
        <w:t>g</w:t>
      </w:r>
      <w:r w:rsidR="00011C70" w:rsidRPr="0032190F">
        <w:rPr>
          <w:lang w:eastAsia="en-GB"/>
        </w:rPr>
        <w:t>ravures</w:t>
      </w:r>
    </w:p>
    <w:p w14:paraId="47243963" w14:textId="77777777" w:rsidR="00D34EB7" w:rsidRPr="0032190F" w:rsidRDefault="00D34EB7" w:rsidP="00D34EB7">
      <w:pPr>
        <w:rPr>
          <w:lang w:val="fr-FR"/>
        </w:rPr>
      </w:pPr>
    </w:p>
    <w:p w14:paraId="53BA7164" w14:textId="77777777" w:rsidR="00D34EB7" w:rsidRPr="0032190F" w:rsidRDefault="00D34EB7" w:rsidP="00D34EB7">
      <w:pPr>
        <w:rPr>
          <w:lang w:val="fr-FR"/>
        </w:rPr>
      </w:pPr>
      <w:r w:rsidRPr="0032190F">
        <w:rPr>
          <w:lang w:val="fr-FR"/>
        </w:rPr>
        <w:t>Présente sur sa face inférieure, de haut en bas:</w:t>
      </w:r>
    </w:p>
    <w:p w14:paraId="329CEEC8" w14:textId="77777777" w:rsidR="00D34EB7" w:rsidRPr="0032190F" w:rsidRDefault="00D34EB7" w:rsidP="00D34EB7">
      <w:pPr>
        <w:rPr>
          <w:lang w:val="fr-FR"/>
        </w:rPr>
      </w:pPr>
      <w:r w:rsidRPr="0032190F">
        <w:rPr>
          <w:lang w:val="fr-FR"/>
        </w:rPr>
        <w:tab/>
        <w:t>-un bovidé aux cornes parallèles jusqu'aux extrémités</w:t>
      </w:r>
    </w:p>
    <w:p w14:paraId="4981463F" w14:textId="65E3274B" w:rsidR="00D34EB7" w:rsidRPr="0032190F" w:rsidRDefault="00D34EB7" w:rsidP="00D34EB7">
      <w:pPr>
        <w:rPr>
          <w:lang w:val="fr-FR"/>
        </w:rPr>
      </w:pPr>
      <w:r w:rsidRPr="0032190F">
        <w:rPr>
          <w:lang w:val="fr-FR"/>
        </w:rPr>
        <w:tab/>
        <w:t xml:space="preserve">-une </w:t>
      </w:r>
      <w:hyperlink r:id="rId7049" w:anchor="Cul_Art_TAC_T_t_crosse" w:history="1">
        <w:r w:rsidRPr="0032190F">
          <w:rPr>
            <w:rStyle w:val="Hyperlink"/>
            <w:lang w:val="fr-FR"/>
          </w:rPr>
          <w:t>crosse</w:t>
        </w:r>
      </w:hyperlink>
      <w:r w:rsidRPr="0032190F">
        <w:rPr>
          <w:lang w:val="fr-FR"/>
        </w:rPr>
        <w:t xml:space="preserve"> simple</w:t>
      </w:r>
    </w:p>
    <w:p w14:paraId="7F70C5AF" w14:textId="77777777" w:rsidR="00D34EB7" w:rsidRPr="0032190F" w:rsidRDefault="00D34EB7" w:rsidP="00D34EB7">
      <w:pPr>
        <w:rPr>
          <w:lang w:val="fr-FR"/>
        </w:rPr>
      </w:pPr>
      <w:r w:rsidRPr="0032190F">
        <w:rPr>
          <w:lang w:val="fr-FR"/>
        </w:rPr>
        <w:tab/>
        <w:t>-deux motifs en quart de cercle</w:t>
      </w:r>
    </w:p>
    <w:p w14:paraId="245CD2DF" w14:textId="57202F82" w:rsidR="00D34EB7" w:rsidRPr="0032190F" w:rsidRDefault="00D34EB7" w:rsidP="00D34EB7">
      <w:pPr>
        <w:rPr>
          <w:lang w:val="fr-FR"/>
        </w:rPr>
      </w:pPr>
      <w:r w:rsidRPr="0032190F">
        <w:rPr>
          <w:lang w:val="fr-FR"/>
        </w:rPr>
        <w:tab/>
        <w:t xml:space="preserve">-une </w:t>
      </w:r>
      <w:hyperlink r:id="rId7050" w:anchor="Cul_Art_TAC_T_t_hache_lame_emmanchee" w:history="1">
        <w:r w:rsidRPr="0032190F">
          <w:rPr>
            <w:rStyle w:val="Hyperlink"/>
            <w:lang w:val="fr-FR"/>
          </w:rPr>
          <w:t>hache emmanchée</w:t>
        </w:r>
      </w:hyperlink>
      <w:r w:rsidRPr="0032190F">
        <w:rPr>
          <w:lang w:val="fr-FR"/>
        </w:rPr>
        <w:t xml:space="preserve"> dotée d'une anse de suspension à la base et d'un crochet au sommet</w:t>
      </w:r>
    </w:p>
    <w:p w14:paraId="18127813" w14:textId="77777777" w:rsidR="00D34EB7" w:rsidRPr="0032190F" w:rsidRDefault="00D34EB7" w:rsidP="00D34EB7">
      <w:pPr>
        <w:rPr>
          <w:lang w:val="fr-FR"/>
        </w:rPr>
      </w:pPr>
      <w:r w:rsidRPr="0032190F">
        <w:rPr>
          <w:lang w:val="fr-FR"/>
        </w:rPr>
        <w:t xml:space="preserve"> (BIB 1738 p. 61)</w:t>
      </w:r>
      <w:r w:rsidR="00221120" w:rsidRPr="0032190F">
        <w:rPr>
          <w:lang w:val="fr-FR"/>
        </w:rPr>
        <w:t xml:space="preserve"> réaliste (BIB 129)</w:t>
      </w:r>
    </w:p>
    <w:p w14:paraId="17953A2F" w14:textId="546D1F84" w:rsidR="00011C70" w:rsidRPr="0032190F" w:rsidRDefault="00D34EB7" w:rsidP="00D34EB7">
      <w:pPr>
        <w:jc w:val="both"/>
        <w:rPr>
          <w:lang w:val="fr-FR"/>
        </w:rPr>
      </w:pPr>
      <w:r w:rsidRPr="0032190F">
        <w:rPr>
          <w:lang w:val="fr-FR"/>
        </w:rPr>
        <w:t xml:space="preserve">La dalle de plafond 21 dans la chambre de la </w:t>
      </w:r>
      <w:hyperlink r:id="rId7051" w:anchor="Cul_Megalith_t_dolmen_couloir" w:history="1">
        <w:r w:rsidR="00DC5D96" w:rsidRPr="0032190F">
          <w:rPr>
            <w:rStyle w:val="Hyperlink"/>
            <w:lang w:val="fr-FR"/>
          </w:rPr>
          <w:t>tombe à couloir</w:t>
        </w:r>
      </w:hyperlink>
      <w:r w:rsidR="00DC5D96" w:rsidRPr="0032190F">
        <w:rPr>
          <w:lang w:val="fr-FR"/>
        </w:rPr>
        <w:t xml:space="preserve"> </w:t>
      </w:r>
      <w:r w:rsidRPr="0032190F">
        <w:rPr>
          <w:lang w:val="fr-FR"/>
        </w:rPr>
        <w:t>: le signe circulaire est placé sur l’encolure, entre la tête de l’animal (un caprin) et son train avant (Cassen et Robin 2009) ; il ne s’agit évidemment pas d’un « oeil » ; (BIB 2278 p. 886)</w:t>
      </w:r>
    </w:p>
    <w:p w14:paraId="52E5E947" w14:textId="77777777" w:rsidR="00560357" w:rsidRPr="0032190F" w:rsidRDefault="00560357" w:rsidP="00D34EB7">
      <w:pPr>
        <w:jc w:val="both"/>
        <w:rPr>
          <w:lang w:val="fr-FR"/>
        </w:rPr>
      </w:pPr>
    </w:p>
    <w:p w14:paraId="59331837" w14:textId="5D35DCD0" w:rsidR="00011C70" w:rsidRPr="0032190F" w:rsidRDefault="00893371" w:rsidP="001D7DA7">
      <w:pPr>
        <w:pStyle w:val="Heading6"/>
      </w:pPr>
      <w:bookmarkStart w:id="3015" w:name="Sit_Table_Marchand_d_couverture_g_quadru"/>
      <w:r>
        <w:t>q</w:t>
      </w:r>
      <w:r w:rsidR="00011C70" w:rsidRPr="0032190F">
        <w:t>uadrupède</w:t>
      </w:r>
      <w:r w:rsidR="00EC6456" w:rsidRPr="0032190F">
        <w:t xml:space="preserve"> 2</w:t>
      </w:r>
    </w:p>
    <w:bookmarkEnd w:id="3015"/>
    <w:p w14:paraId="1834E481" w14:textId="65F21250" w:rsidR="00EC6456" w:rsidRPr="0032190F" w:rsidRDefault="00EC6456" w:rsidP="00EC6456">
      <w:pPr>
        <w:jc w:val="both"/>
        <w:rPr>
          <w:lang w:val="fr-FR"/>
        </w:rPr>
      </w:pPr>
      <w:r w:rsidRPr="0032190F">
        <w:rPr>
          <w:lang w:val="fr-FR"/>
        </w:rPr>
        <w:t xml:space="preserve">v. </w:t>
      </w:r>
      <w:hyperlink r:id="rId7052" w:anchor="Sit_Gavrinis_d_couverture_g_quadrupede" w:history="1">
        <w:r w:rsidRPr="0032190F">
          <w:rPr>
            <w:rStyle w:val="Hyperlink"/>
            <w:lang w:val="fr-FR"/>
          </w:rPr>
          <w:t>quadrupède 1 de Gavrinis</w:t>
        </w:r>
      </w:hyperlink>
    </w:p>
    <w:p w14:paraId="402ED944" w14:textId="19DB6A9A" w:rsidR="00011C70" w:rsidRPr="0032190F" w:rsidRDefault="00893371" w:rsidP="001D7DA7">
      <w:pPr>
        <w:pStyle w:val="Heading6"/>
      </w:pPr>
      <w:bookmarkStart w:id="3016" w:name="Sit_Gavrinis_d_couverture_g_hache"/>
      <w:r>
        <w:t>h</w:t>
      </w:r>
      <w:r w:rsidR="00011C70" w:rsidRPr="0032190F">
        <w:t>ache</w:t>
      </w:r>
    </w:p>
    <w:bookmarkEnd w:id="3016"/>
    <w:p w14:paraId="6051EC94" w14:textId="77777777" w:rsidR="00B13F24" w:rsidRPr="0032190F" w:rsidRDefault="00B13F24" w:rsidP="00D34EB7">
      <w:pPr>
        <w:jc w:val="both"/>
        <w:rPr>
          <w:lang w:val="fr-FR"/>
        </w:rPr>
      </w:pPr>
    </w:p>
    <w:p w14:paraId="41EDD2AA" w14:textId="77777777" w:rsidR="00D34EB7" w:rsidRPr="0032190F" w:rsidRDefault="00D34EB7" w:rsidP="00AE09A3">
      <w:pPr>
        <w:rPr>
          <w:lang w:val="fr-FR"/>
        </w:rPr>
      </w:pPr>
    </w:p>
    <w:p w14:paraId="5BB7A8FC" w14:textId="77777777" w:rsidR="00D34EB7" w:rsidRPr="0032190F" w:rsidRDefault="00D34EB7" w:rsidP="001D7DA7">
      <w:pPr>
        <w:pStyle w:val="Heading4"/>
      </w:pPr>
      <w:bookmarkStart w:id="3017" w:name="Sit_Table_Marchand_d_fond"/>
      <w:r w:rsidRPr="0032190F">
        <w:t xml:space="preserve">Dalle de </w:t>
      </w:r>
      <w:r w:rsidR="00560357" w:rsidRPr="0032190F">
        <w:t>chevet</w:t>
      </w:r>
    </w:p>
    <w:bookmarkEnd w:id="3017"/>
    <w:p w14:paraId="2FDAB499" w14:textId="77777777" w:rsidR="00560357" w:rsidRPr="00893371" w:rsidRDefault="00560357" w:rsidP="00D34EB7">
      <w:pPr>
        <w:rPr>
          <w:sz w:val="20"/>
          <w:lang w:val="fr-FR"/>
        </w:rPr>
      </w:pPr>
      <w:r w:rsidRPr="00893371">
        <w:rPr>
          <w:sz w:val="20"/>
          <w:lang w:val="fr-FR"/>
        </w:rPr>
        <w:t>dalle de fond</w:t>
      </w:r>
    </w:p>
    <w:p w14:paraId="744F1E61" w14:textId="77777777" w:rsidR="00560357" w:rsidRPr="0032190F" w:rsidRDefault="00560357" w:rsidP="00D34EB7">
      <w:pPr>
        <w:rPr>
          <w:lang w:val="fr-FR"/>
        </w:rPr>
      </w:pPr>
    </w:p>
    <w:p w14:paraId="1A4D7669" w14:textId="5BEA1E80" w:rsidR="00560357" w:rsidRPr="0032190F" w:rsidRDefault="00560357" w:rsidP="00560357">
      <w:pPr>
        <w:jc w:val="both"/>
        <w:rPr>
          <w:lang w:val="fr-FR"/>
        </w:rPr>
      </w:pPr>
      <w:r w:rsidRPr="0032190F">
        <w:rPr>
          <w:lang w:val="fr-FR"/>
        </w:rPr>
        <w:lastRenderedPageBreak/>
        <w:t xml:space="preserve">La pierre est un grès importé sur plus de dix kilomètres, une roche très dure, plus difficile à travailler que le granite local ou l’orthogneiss mis en oeuvre pour fabriquer la plupart des grandes stèles. Sa forme ogivale est en partie naturelle, mais égalisée, aplanie, entièrement travaillée sur la face tournée au SE. Elle fut érigée entre 4900 et 4700 av. J.-C. selon le radiocarbone mesuré à partir des charbons piégés dans la fosse de fondation ; son comblement et le calage pierreux sont recouverts d’une couche plus récente riche en vestiges céramiques attribués au </w:t>
      </w:r>
      <w:hyperlink r:id="rId7053" w:anchor="Cul_Castellic" w:history="1">
        <w:r w:rsidRPr="0032190F">
          <w:rPr>
            <w:rStyle w:val="Hyperlink"/>
            <w:lang w:val="fr-FR"/>
          </w:rPr>
          <w:t>Castellic</w:t>
        </w:r>
      </w:hyperlink>
      <w:r w:rsidRPr="0032190F">
        <w:rPr>
          <w:lang w:val="fr-FR"/>
        </w:rPr>
        <w:t xml:space="preserve">, entre 4300 et 4000 ; enfin, cette brève séquence stratigraphique est amputée par les fosses de fondations des orthostates de la chambre, édifiée au début du IVe millénaire (L’Helgouac’h et Cassen, 2009 ; Cassen et al., 2009) (BIB 2392 p. 199) </w:t>
      </w:r>
    </w:p>
    <w:p w14:paraId="28C467B2" w14:textId="77777777" w:rsidR="000E0A28" w:rsidRPr="0032190F" w:rsidRDefault="000E0A28" w:rsidP="000E0A28">
      <w:pPr>
        <w:autoSpaceDE w:val="0"/>
        <w:autoSpaceDN w:val="0"/>
        <w:adjustRightInd w:val="0"/>
        <w:jc w:val="both"/>
        <w:rPr>
          <w:lang w:val="fr-FR"/>
        </w:rPr>
      </w:pPr>
      <w:r w:rsidRPr="0032190F">
        <w:rPr>
          <w:lang w:val="fr-FR"/>
        </w:rPr>
        <w:t xml:space="preserve">Soleil </w:t>
      </w:r>
      <w:r w:rsidRPr="0032190F">
        <w:rPr>
          <w:szCs w:val="26"/>
          <w:lang w:val="fr-FR" w:eastAsia="en-GB"/>
        </w:rPr>
        <w:t xml:space="preserve">reconnu, des 1907 par le Commandant Devoir sur la Dalle de Chevet gravée du dolmen. LE ROUZIC ont parle de "soleil dorant les epis" representes par les crosses de la "Table des Marchands". Cependant l </w:t>
      </w:r>
      <w:r w:rsidRPr="0032190F">
        <w:rPr>
          <w:szCs w:val="15"/>
          <w:lang w:val="fr-FR" w:eastAsia="en-GB"/>
        </w:rPr>
        <w:t>1</w:t>
      </w:r>
      <w:r w:rsidRPr="0032190F">
        <w:rPr>
          <w:szCs w:val="26"/>
          <w:lang w:val="fr-FR" w:eastAsia="en-GB"/>
        </w:rPr>
        <w:t xml:space="preserve">Abbe BREUIL a montre irrefutablement, d </w:t>
      </w:r>
      <w:r w:rsidRPr="0032190F">
        <w:rPr>
          <w:szCs w:val="15"/>
          <w:lang w:val="fr-FR" w:eastAsia="en-GB"/>
        </w:rPr>
        <w:t>1</w:t>
      </w:r>
      <w:r w:rsidRPr="0032190F">
        <w:rPr>
          <w:szCs w:val="26"/>
          <w:lang w:val="fr-FR" w:eastAsia="en-GB"/>
        </w:rPr>
        <w:t xml:space="preserve">apres des photographies plus recentes prises par </w:t>
      </w:r>
      <w:r w:rsidRPr="0032190F">
        <w:rPr>
          <w:szCs w:val="36"/>
          <w:lang w:val="fr-FR" w:eastAsia="en-GB"/>
        </w:rPr>
        <w:t xml:space="preserve">z. </w:t>
      </w:r>
      <w:r w:rsidRPr="0032190F">
        <w:rPr>
          <w:szCs w:val="26"/>
          <w:lang w:val="fr-FR" w:eastAsia="en-GB"/>
        </w:rPr>
        <w:t xml:space="preserve">LE ROUZIC </w:t>
      </w:r>
      <w:r w:rsidRPr="0032190F">
        <w:rPr>
          <w:rFonts w:eastAsia="HiddenHorzOCR"/>
          <w:szCs w:val="22"/>
          <w:lang w:val="fr-FR" w:eastAsia="en-GB"/>
        </w:rPr>
        <w:t xml:space="preserve">lui-m~me, </w:t>
      </w:r>
      <w:r w:rsidRPr="0032190F">
        <w:rPr>
          <w:szCs w:val="26"/>
          <w:lang w:val="fr-FR" w:eastAsia="en-GB"/>
        </w:rPr>
        <w:t xml:space="preserve">qu'il n'y avait pas un soleil mais plusieurs, et egalement de nombreuses ocelles (rends de diverses sortes) non seulement sur la face interieure du chevet, mais egalement sur sa face exterieure. Par ailleurs, incontestablement les soleils et ocelles divers sont anterieurs a 1 </w:t>
      </w:r>
      <w:r w:rsidRPr="0032190F">
        <w:rPr>
          <w:szCs w:val="15"/>
          <w:lang w:val="fr-FR" w:eastAsia="en-GB"/>
        </w:rPr>
        <w:t>1</w:t>
      </w:r>
      <w:r w:rsidRPr="0032190F">
        <w:rPr>
          <w:szCs w:val="26"/>
          <w:lang w:val="fr-FR" w:eastAsia="en-GB"/>
        </w:rPr>
        <w:t xml:space="preserve">execution des crosses en leger relief et peuvent appartenir aux tout premiers moments du monument (BIB 2504)  </w:t>
      </w:r>
      <w:r w:rsidR="009E2002" w:rsidRPr="0032190F">
        <w:rPr>
          <w:szCs w:val="26"/>
          <w:lang w:val="fr-FR" w:eastAsia="en-GB"/>
        </w:rPr>
        <w:t>É</w:t>
      </w:r>
    </w:p>
    <w:p w14:paraId="11CAF16E" w14:textId="27B2BFF6" w:rsidR="00560357" w:rsidRPr="0032190F" w:rsidRDefault="00893371" w:rsidP="00647EA0">
      <w:pPr>
        <w:pStyle w:val="Heading5"/>
      </w:pPr>
      <w:r>
        <w:t>g</w:t>
      </w:r>
      <w:r w:rsidR="00560357" w:rsidRPr="0032190F">
        <w:t>ravures</w:t>
      </w:r>
    </w:p>
    <w:p w14:paraId="319CD3AA" w14:textId="3447B1AB" w:rsidR="00D34EB7" w:rsidRPr="0032190F" w:rsidRDefault="00D34EB7" w:rsidP="00560357">
      <w:pPr>
        <w:jc w:val="both"/>
        <w:rPr>
          <w:lang w:val="fr-FR"/>
        </w:rPr>
      </w:pPr>
      <w:r w:rsidRPr="0032190F">
        <w:rPr>
          <w:lang w:val="fr-FR"/>
        </w:rPr>
        <w:t>La dalle du fond de la chambre figure une "</w:t>
      </w:r>
      <w:hyperlink r:id="rId7054" w:anchor="Cul_Art_TAC_T_a_idole_bret" w:history="1">
        <w:r w:rsidRPr="0032190F">
          <w:rPr>
            <w:rStyle w:val="Hyperlink"/>
            <w:lang w:val="fr-FR"/>
          </w:rPr>
          <w:t>idole en écusson</w:t>
        </w:r>
      </w:hyperlink>
      <w:r w:rsidR="00560357" w:rsidRPr="0032190F">
        <w:rPr>
          <w:lang w:val="fr-FR"/>
        </w:rPr>
        <w:t xml:space="preserve">" à échancrure des deux cotés sur le tiers supérieur qui forme elle-même le cadre dans lequel sont gravées les crosses </w:t>
      </w:r>
      <w:r w:rsidRPr="0032190F">
        <w:rPr>
          <w:lang w:val="fr-FR"/>
        </w:rPr>
        <w:t>(SS BIB)</w:t>
      </w:r>
      <w:r w:rsidR="00560357" w:rsidRPr="0032190F">
        <w:rPr>
          <w:lang w:val="fr-FR"/>
        </w:rPr>
        <w:t>. U</w:t>
      </w:r>
      <w:r w:rsidRPr="0032190F">
        <w:rPr>
          <w:lang w:val="fr-FR"/>
        </w:rPr>
        <w:t xml:space="preserve">ne cinquantaine de représentations de </w:t>
      </w:r>
      <w:hyperlink r:id="rId7055" w:anchor="Cul_Art_TAC_T_t_crosse" w:history="1">
        <w:r w:rsidRPr="0032190F">
          <w:rPr>
            <w:rStyle w:val="Hyperlink"/>
            <w:lang w:val="fr-FR"/>
          </w:rPr>
          <w:t>crosse</w:t>
        </w:r>
      </w:hyperlink>
      <w:r w:rsidRPr="0032190F">
        <w:rPr>
          <w:lang w:val="fr-FR"/>
        </w:rPr>
        <w:t xml:space="preserve"> </w:t>
      </w:r>
      <w:r w:rsidR="00062BDE" w:rsidRPr="0032190F">
        <w:rPr>
          <w:lang w:val="fr-FR"/>
        </w:rPr>
        <w:t xml:space="preserve">dans une disposition plus ou moins symétrique, sur 4 rangs opposés </w:t>
      </w:r>
      <w:r w:rsidRPr="0032190F">
        <w:rPr>
          <w:lang w:val="fr-FR"/>
        </w:rPr>
        <w:t>(BIB 1738 p. 68)</w:t>
      </w:r>
      <w:r w:rsidR="00C952EA" w:rsidRPr="0032190F">
        <w:rPr>
          <w:lang w:val="fr-FR"/>
        </w:rPr>
        <w:t xml:space="preserve"> </w:t>
      </w:r>
    </w:p>
    <w:p w14:paraId="6870FE44" w14:textId="716AAC40" w:rsidR="00560357" w:rsidRPr="0032190F" w:rsidRDefault="00560357" w:rsidP="00560357">
      <w:pPr>
        <w:jc w:val="both"/>
        <w:rPr>
          <w:lang w:val="fr-FR"/>
        </w:rPr>
      </w:pPr>
      <w:r w:rsidRPr="0032190F">
        <w:rPr>
          <w:lang w:val="fr-FR"/>
        </w:rPr>
        <w:t>Les contraintes du support (cadre donné par l' "idole") explique les variation de forme et de taille des crosses (BIB 2392 p. 202)</w:t>
      </w:r>
      <w:r w:rsidR="00893371">
        <w:rPr>
          <w:lang w:val="fr-FR"/>
        </w:rPr>
        <w:t xml:space="preserve"> Débordement des appendices de l' </w:t>
      </w:r>
      <w:hyperlink r:id="rId7056" w:anchor="Cul_Art_TAC_T_a_idole_bret" w:history="1">
        <w:r w:rsidR="00893371" w:rsidRPr="0032190F">
          <w:rPr>
            <w:rStyle w:val="Hyperlink"/>
            <w:lang w:val="fr-FR"/>
          </w:rPr>
          <w:t>idole en écusson</w:t>
        </w:r>
      </w:hyperlink>
      <w:r w:rsidR="00893371">
        <w:rPr>
          <w:lang w:val="fr-FR"/>
        </w:rPr>
        <w:t xml:space="preserve"> sur un changement de face (// </w:t>
      </w:r>
      <w:hyperlink r:id="rId7057" w:anchor="Sit_Ile_Longue" w:history="1">
        <w:r w:rsidR="00893371" w:rsidRPr="0032190F">
          <w:rPr>
            <w:rStyle w:val="Hyperlink"/>
            <w:rFonts w:eastAsia="Code2000"/>
            <w:lang w:val="fr-FR" w:eastAsia="en-GB"/>
          </w:rPr>
          <w:t>Ile Longue</w:t>
        </w:r>
      </w:hyperlink>
      <w:r w:rsidR="00893371" w:rsidRPr="00893371">
        <w:rPr>
          <w:rStyle w:val="Hyperlink"/>
          <w:color w:val="000000"/>
          <w:u w:val="none"/>
          <w:lang w:val="fr-FR"/>
        </w:rPr>
        <w:t>)</w:t>
      </w:r>
      <w:r w:rsidR="00893371">
        <w:rPr>
          <w:rStyle w:val="Hyperlink"/>
          <w:color w:val="000000"/>
          <w:u w:val="none"/>
          <w:lang w:val="fr-FR"/>
        </w:rPr>
        <w:t xml:space="preserve"> (SS BIB)</w:t>
      </w:r>
    </w:p>
    <w:p w14:paraId="51D76AEB" w14:textId="77777777" w:rsidR="00074F48" w:rsidRPr="0032190F" w:rsidRDefault="00074F48" w:rsidP="00242C0F">
      <w:pPr>
        <w:rPr>
          <w:lang w:val="fr-FR"/>
        </w:rPr>
      </w:pPr>
    </w:p>
    <w:p w14:paraId="502D88A5" w14:textId="77777777" w:rsidR="00852BB5" w:rsidRPr="0032190F" w:rsidRDefault="00852BB5" w:rsidP="00426FF9">
      <w:pPr>
        <w:pStyle w:val="Heading1"/>
      </w:pPr>
      <w:bookmarkStart w:id="3018" w:name="Sit_Er_Grah"/>
      <w:r w:rsidRPr="0032190F">
        <w:t>ER GRAH (Tumulus d’)</w:t>
      </w:r>
    </w:p>
    <w:bookmarkEnd w:id="3018"/>
    <w:p w14:paraId="7DE00285" w14:textId="77777777" w:rsidR="009D34CE" w:rsidRPr="0032190F" w:rsidRDefault="009D34CE" w:rsidP="00242C0F">
      <w:pPr>
        <w:rPr>
          <w:lang w:val="fr-FR"/>
        </w:rPr>
      </w:pPr>
    </w:p>
    <w:p w14:paraId="15CDADB1" w14:textId="5B0C8E4A" w:rsidR="00852BB5" w:rsidRPr="0032190F" w:rsidRDefault="00EB1159" w:rsidP="00242C0F">
      <w:pPr>
        <w:rPr>
          <w:lang w:val="fr-FR"/>
        </w:rPr>
      </w:pPr>
      <w:r w:rsidRPr="0032190F">
        <w:rPr>
          <w:lang w:val="fr-FR"/>
        </w:rPr>
        <w:t xml:space="preserve">Ve millénaire aec, </w:t>
      </w:r>
      <w:hyperlink r:id="rId7058" w:anchor="Cul_Neo_Moyen_Armoric_Atlant" w:history="1">
        <w:r w:rsidR="00701531" w:rsidRPr="0032190F">
          <w:rPr>
            <w:rStyle w:val="Hyperlink"/>
            <w:lang w:val="fr-FR"/>
          </w:rPr>
          <w:t>N</w:t>
        </w:r>
        <w:r w:rsidR="00701531">
          <w:rPr>
            <w:rStyle w:val="Hyperlink"/>
            <w:lang w:val="fr-FR"/>
          </w:rPr>
          <w:t>MAA</w:t>
        </w:r>
      </w:hyperlink>
      <w:r w:rsidRPr="0032190F">
        <w:rPr>
          <w:lang w:val="fr-FR"/>
        </w:rPr>
        <w:t xml:space="preserve"> (BIB 2371 fig. 19) </w:t>
      </w:r>
      <w:r w:rsidR="0020099B" w:rsidRPr="0032190F">
        <w:rPr>
          <w:lang w:val="fr-FR"/>
        </w:rPr>
        <w:t xml:space="preserve">vers 4400 aec (BIB 2389). </w:t>
      </w:r>
      <w:r w:rsidR="00852BB5" w:rsidRPr="0032190F">
        <w:rPr>
          <w:lang w:val="fr-FR"/>
        </w:rPr>
        <w:t xml:space="preserve">Cette sépulture individuelle sous tumulus incluse dans le site de </w:t>
      </w:r>
      <w:hyperlink r:id="rId7059" w:anchor="Sit_Locmariaquer" w:history="1">
        <w:r w:rsidR="00852BB5" w:rsidRPr="0032190F">
          <w:rPr>
            <w:rStyle w:val="Hyperlink"/>
            <w:lang w:val="fr-FR"/>
          </w:rPr>
          <w:t>Locmariaquer</w:t>
        </w:r>
      </w:hyperlink>
      <w:r w:rsidR="00852BB5" w:rsidRPr="0032190F">
        <w:rPr>
          <w:lang w:val="fr-FR"/>
        </w:rPr>
        <w:t xml:space="preserve"> fait </w:t>
      </w:r>
      <w:smartTag w:uri="urn:schemas-microsoft-com:office:smarttags" w:element="metricconverter">
        <w:smartTagPr>
          <w:attr w:name="ProductID" w:val="140 m"/>
        </w:smartTagPr>
        <w:r w:rsidR="00852BB5" w:rsidRPr="0032190F">
          <w:rPr>
            <w:lang w:val="fr-FR"/>
          </w:rPr>
          <w:t>140 m</w:t>
        </w:r>
      </w:smartTag>
      <w:r w:rsidR="00852BB5" w:rsidRPr="0032190F">
        <w:rPr>
          <w:lang w:val="fr-FR"/>
        </w:rPr>
        <w:t xml:space="preserve"> de long.</w:t>
      </w:r>
      <w:r w:rsidR="009C5374" w:rsidRPr="0032190F">
        <w:rPr>
          <w:lang w:val="fr-FR"/>
        </w:rPr>
        <w:t xml:space="preserve"> Un morceau d’une stèle plus ancienne a été visiblement remployée dans son caveau</w:t>
      </w:r>
      <w:r w:rsidR="002A31A8" w:rsidRPr="0032190F">
        <w:rPr>
          <w:lang w:val="fr-FR"/>
        </w:rPr>
        <w:t xml:space="preserve"> (BIB ?)</w:t>
      </w:r>
      <w:r w:rsidR="00232282" w:rsidRPr="0032190F">
        <w:rPr>
          <w:lang w:val="fr-FR"/>
        </w:rPr>
        <w:t xml:space="preserve"> </w:t>
      </w:r>
      <w:r w:rsidRPr="0032190F">
        <w:rPr>
          <w:lang w:val="fr-FR"/>
        </w:rPr>
        <w:t>Présence de</w:t>
      </w:r>
      <w:r w:rsidR="00232282" w:rsidRPr="0032190F">
        <w:rPr>
          <w:lang w:val="fr-FR"/>
        </w:rPr>
        <w:t xml:space="preserve"> </w:t>
      </w:r>
      <w:hyperlink r:id="rId7060" w:anchor="Sit_Variscite" w:history="1">
        <w:r w:rsidR="00320346" w:rsidRPr="00320346">
          <w:rPr>
            <w:rStyle w:val="Hyperlink"/>
            <w:lang w:val="fr-FR"/>
          </w:rPr>
          <w:t>variscite</w:t>
        </w:r>
      </w:hyperlink>
      <w:r w:rsidR="00320346" w:rsidRPr="0032190F">
        <w:rPr>
          <w:lang w:val="fr-FR"/>
        </w:rPr>
        <w:t xml:space="preserve"> </w:t>
      </w:r>
      <w:r w:rsidR="00232282" w:rsidRPr="0032190F">
        <w:rPr>
          <w:lang w:val="fr-FR"/>
        </w:rPr>
        <w:t>(BIB 2371 fig. 19)</w:t>
      </w:r>
    </w:p>
    <w:p w14:paraId="0E8D1F11" w14:textId="21FB01B1" w:rsidR="002A39C1" w:rsidRPr="0032190F" w:rsidRDefault="00BD4CE7" w:rsidP="0061128F">
      <w:pPr>
        <w:jc w:val="both"/>
        <w:rPr>
          <w:lang w:val="fr-FR"/>
        </w:rPr>
      </w:pPr>
      <w:r w:rsidRPr="0032190F">
        <w:rPr>
          <w:lang w:val="fr-FR"/>
        </w:rPr>
        <w:t>Découverte de "curieux" objets</w:t>
      </w:r>
      <w:r w:rsidR="002A39C1" w:rsidRPr="0032190F">
        <w:rPr>
          <w:lang w:val="fr-FR"/>
        </w:rPr>
        <w:t xml:space="preserve">/artefacts de pierre en forme de corne, </w:t>
      </w:r>
      <w:r w:rsidRPr="0032190F">
        <w:rPr>
          <w:lang w:val="fr-FR"/>
        </w:rPr>
        <w:t xml:space="preserve">s'apparentant aux représentations </w:t>
      </w:r>
      <w:hyperlink r:id="rId7061" w:anchor="Cul_Art_TAC_T_x_jugiforme" w:history="1">
        <w:r w:rsidR="0061128F" w:rsidRPr="0032190F">
          <w:rPr>
            <w:rStyle w:val="Hyperlink"/>
            <w:lang w:val="fr-FR"/>
          </w:rPr>
          <w:t>jug</w:t>
        </w:r>
        <w:r w:rsidRPr="0032190F">
          <w:rPr>
            <w:rStyle w:val="Hyperlink"/>
            <w:lang w:val="fr-FR"/>
          </w:rPr>
          <w:t>iformes</w:t>
        </w:r>
      </w:hyperlink>
      <w:r w:rsidR="002A39C1" w:rsidRPr="0032190F">
        <w:rPr>
          <w:lang w:val="fr-FR"/>
        </w:rPr>
        <w:t>,</w:t>
      </w:r>
      <w:r w:rsidRPr="0032190F">
        <w:rPr>
          <w:lang w:val="fr-FR"/>
        </w:rPr>
        <w:t xml:space="preserve"> </w:t>
      </w:r>
      <w:r w:rsidR="002A39C1" w:rsidRPr="0032190F">
        <w:rPr>
          <w:lang w:val="fr-FR"/>
        </w:rPr>
        <w:t>dont l'un s'insère dans le parement du cairn secondaire du monument d'Er Grah permet de dater l'objet de la transition 5/4e millenaire av. J.-.C. (BIB 2383)</w:t>
      </w:r>
    </w:p>
    <w:p w14:paraId="56ED98C1" w14:textId="77777777" w:rsidR="00EC49AB" w:rsidRPr="0032190F" w:rsidRDefault="00EC49AB" w:rsidP="002A39C1">
      <w:pPr>
        <w:rPr>
          <w:lang w:val="fr-FR"/>
        </w:rPr>
      </w:pPr>
    </w:p>
    <w:p w14:paraId="740A0C30" w14:textId="77777777" w:rsidR="00EC49AB" w:rsidRPr="0032190F" w:rsidRDefault="00EC49AB" w:rsidP="00EC49AB">
      <w:pPr>
        <w:pStyle w:val="Heading2"/>
      </w:pPr>
      <w:r w:rsidRPr="0032190F">
        <w:t>Sépulture de bovidés</w:t>
      </w:r>
    </w:p>
    <w:p w14:paraId="408272BE" w14:textId="77777777" w:rsidR="00EC49AB" w:rsidRPr="0032190F" w:rsidRDefault="00EC49AB" w:rsidP="002A39C1">
      <w:pPr>
        <w:rPr>
          <w:lang w:val="fr-FR"/>
        </w:rPr>
      </w:pPr>
    </w:p>
    <w:p w14:paraId="6778ACAD" w14:textId="6D5FCB31" w:rsidR="00EC49AB" w:rsidRPr="0032190F" w:rsidRDefault="00EC49AB" w:rsidP="00EC49AB">
      <w:pPr>
        <w:jc w:val="both"/>
        <w:rPr>
          <w:lang w:val="fr-FR"/>
        </w:rPr>
      </w:pPr>
      <w:r w:rsidRPr="0032190F">
        <w:rPr>
          <w:lang w:val="fr-FR"/>
        </w:rPr>
        <w:t xml:space="preserve">Découverte de 2 bovins, très certainement </w:t>
      </w:r>
      <w:r w:rsidRPr="0032190F">
        <w:rPr>
          <w:i/>
          <w:lang w:val="fr-FR"/>
        </w:rPr>
        <w:t>Bos taurus</w:t>
      </w:r>
      <w:r w:rsidRPr="0032190F">
        <w:rPr>
          <w:lang w:val="fr-FR"/>
        </w:rPr>
        <w:t xml:space="preserve">, en connexion inhumé dans sous le dolmen </w:t>
      </w:r>
      <w:r w:rsidRPr="0032190F">
        <w:rPr>
          <w:color w:val="000000" w:themeColor="text1"/>
          <w:lang w:val="fr-FR"/>
        </w:rPr>
        <w:t xml:space="preserve">associés à des dates remontant aux derniers siècles du 6e milénaire soit l'extrème fin du Mésolithique régional (BIB 2383). </w:t>
      </w:r>
      <w:r w:rsidRPr="0032190F">
        <w:rPr>
          <w:color w:val="000000" w:themeColor="text1"/>
          <w:szCs w:val="19"/>
          <w:lang w:val="fr-FR" w:eastAsia="en-GB"/>
        </w:rPr>
        <w:t xml:space="preserve">L'absence systematique des sabots, la position ultra-forcee de certains membres, l'effondrement des cages thoraciques et la presence de parasites du systeme digestif permettent d'evoquer un traitement tout </w:t>
      </w:r>
      <w:r w:rsidRPr="0032190F">
        <w:rPr>
          <w:color w:val="000000" w:themeColor="text1"/>
          <w:szCs w:val="30"/>
          <w:lang w:val="fr-FR" w:eastAsia="en-GB"/>
        </w:rPr>
        <w:t xml:space="preserve">a </w:t>
      </w:r>
      <w:r w:rsidRPr="0032190F">
        <w:rPr>
          <w:color w:val="000000" w:themeColor="text1"/>
          <w:szCs w:val="19"/>
          <w:lang w:val="fr-FR" w:eastAsia="en-GB"/>
        </w:rPr>
        <w:t xml:space="preserve">fait particulier des carcasses, incluant le dechamement au moins partiel des animaux, mais la preservation des ligaments et des organes vitaux. Ceci évoque assez precisement certains rituels modemes du </w:t>
      </w:r>
      <w:hyperlink r:id="rId7062" w:anchor="Cul_Chamanisme" w:history="1">
        <w:r w:rsidRPr="0032190F">
          <w:rPr>
            <w:rStyle w:val="Hyperlink"/>
            <w:szCs w:val="19"/>
            <w:lang w:val="fr-FR" w:eastAsia="en-GB"/>
          </w:rPr>
          <w:t>chamanisme</w:t>
        </w:r>
      </w:hyperlink>
      <w:r w:rsidRPr="0032190F">
        <w:rPr>
          <w:color w:val="000000" w:themeColor="text1"/>
          <w:szCs w:val="19"/>
          <w:lang w:val="fr-FR" w:eastAsia="en-GB"/>
        </w:rPr>
        <w:t xml:space="preserve"> de chasse, notamrnent siberie</w:t>
      </w:r>
      <w:r w:rsidR="00700DEC" w:rsidRPr="0032190F">
        <w:rPr>
          <w:color w:val="000000" w:themeColor="text1"/>
          <w:szCs w:val="19"/>
          <w:lang w:val="fr-FR" w:eastAsia="en-GB"/>
        </w:rPr>
        <w:t>n</w:t>
      </w:r>
      <w:r w:rsidRPr="0032190F">
        <w:rPr>
          <w:color w:val="000000" w:themeColor="text1"/>
          <w:szCs w:val="19"/>
          <w:lang w:val="fr-FR" w:eastAsia="en-GB"/>
        </w:rPr>
        <w:t xml:space="preserve"> (Harva, 1933; Hamayon, 1990)</w:t>
      </w:r>
      <w:r w:rsidR="00700DEC" w:rsidRPr="0032190F">
        <w:rPr>
          <w:color w:val="000000" w:themeColor="text1"/>
          <w:szCs w:val="19"/>
          <w:lang w:val="fr-FR" w:eastAsia="en-GB"/>
        </w:rPr>
        <w:t xml:space="preserve"> (BIB 2383)</w:t>
      </w:r>
    </w:p>
    <w:p w14:paraId="1B8557E5" w14:textId="77777777" w:rsidR="0033199F" w:rsidRPr="0032190F" w:rsidRDefault="0033199F" w:rsidP="00242C0F">
      <w:pPr>
        <w:rPr>
          <w:lang w:val="fr-FR"/>
        </w:rPr>
      </w:pPr>
    </w:p>
    <w:p w14:paraId="6589A702" w14:textId="77777777" w:rsidR="0033199F" w:rsidRPr="0032190F" w:rsidRDefault="0033199F" w:rsidP="0033199F">
      <w:pPr>
        <w:pStyle w:val="Heading2"/>
      </w:pPr>
      <w:bookmarkStart w:id="3019" w:name="Sit_Er_Grah_dalle_couverture"/>
      <w:r w:rsidRPr="0032190F">
        <w:t>Dalle de couverture</w:t>
      </w:r>
    </w:p>
    <w:bookmarkEnd w:id="3019"/>
    <w:p w14:paraId="6CD8E81E" w14:textId="77777777" w:rsidR="0033199F" w:rsidRPr="0032190F" w:rsidRDefault="0033199F" w:rsidP="00242C0F">
      <w:pPr>
        <w:rPr>
          <w:lang w:val="fr-FR"/>
        </w:rPr>
      </w:pPr>
    </w:p>
    <w:p w14:paraId="584DB26B" w14:textId="75282021" w:rsidR="002A31A8" w:rsidRPr="0032190F" w:rsidRDefault="002A31A8" w:rsidP="00242C0F">
      <w:pPr>
        <w:rPr>
          <w:lang w:val="fr-FR"/>
        </w:rPr>
      </w:pPr>
      <w:r w:rsidRPr="0032190F">
        <w:rPr>
          <w:lang w:val="fr-FR"/>
        </w:rPr>
        <w:lastRenderedPageBreak/>
        <w:t xml:space="preserve">Remonte avec </w:t>
      </w:r>
      <w:r w:rsidR="0033199F" w:rsidRPr="0032190F">
        <w:rPr>
          <w:lang w:val="fr-FR"/>
        </w:rPr>
        <w:t xml:space="preserve">la dalle de couverture de Gavrinis (v. </w:t>
      </w:r>
      <w:hyperlink r:id="rId7063" w:anchor="Sit_Locmariaquer_Menhir_demantel" w:history="1">
        <w:r w:rsidR="0033199F" w:rsidRPr="0032190F">
          <w:rPr>
            <w:rStyle w:val="Hyperlink"/>
            <w:lang w:val="fr-FR"/>
          </w:rPr>
          <w:t>Menhir démantelé</w:t>
        </w:r>
      </w:hyperlink>
      <w:r w:rsidR="0033199F" w:rsidRPr="0032190F">
        <w:rPr>
          <w:lang w:val="fr-FR"/>
        </w:rPr>
        <w:t xml:space="preserve">) </w:t>
      </w:r>
      <w:r w:rsidR="00AF1E78" w:rsidRPr="0032190F">
        <w:rPr>
          <w:lang w:val="fr-FR"/>
        </w:rPr>
        <w:t>(BIB)</w:t>
      </w:r>
    </w:p>
    <w:p w14:paraId="37C2A5E3" w14:textId="77777777" w:rsidR="00FF559E" w:rsidRPr="0032190F" w:rsidRDefault="00FF559E" w:rsidP="00242C0F">
      <w:pPr>
        <w:rPr>
          <w:lang w:val="fr-FR"/>
        </w:rPr>
      </w:pPr>
    </w:p>
    <w:p w14:paraId="4162C856" w14:textId="77777777" w:rsidR="00FF559E" w:rsidRPr="0032190F" w:rsidRDefault="00FF559E" w:rsidP="00426FF9">
      <w:pPr>
        <w:pStyle w:val="Heading1"/>
      </w:pPr>
      <w:bookmarkStart w:id="3020" w:name="Sit_Gavrinis"/>
      <w:r w:rsidRPr="0032190F">
        <w:t>GAVRINIS (Cairn de)</w:t>
      </w:r>
    </w:p>
    <w:bookmarkEnd w:id="3020"/>
    <w:p w14:paraId="05AC610A" w14:textId="77777777" w:rsidR="00FF559E" w:rsidRPr="00DD3B87" w:rsidRDefault="00A7622C" w:rsidP="00242C0F">
      <w:pPr>
        <w:rPr>
          <w:sz w:val="20"/>
          <w:lang w:val="fr-FR"/>
        </w:rPr>
      </w:pPr>
      <w:r w:rsidRPr="00DD3B87">
        <w:rPr>
          <w:sz w:val="20"/>
          <w:lang w:val="fr-FR"/>
        </w:rPr>
        <w:t>Gavr'inis</w:t>
      </w:r>
    </w:p>
    <w:p w14:paraId="41136F49" w14:textId="77777777" w:rsidR="00A7622C" w:rsidRPr="0032190F" w:rsidRDefault="00A7622C" w:rsidP="00242C0F">
      <w:pPr>
        <w:rPr>
          <w:lang w:val="fr-FR"/>
        </w:rPr>
      </w:pPr>
    </w:p>
    <w:p w14:paraId="21A11545" w14:textId="5AD46A74" w:rsidR="00C17E52" w:rsidRPr="0032190F" w:rsidRDefault="00C17E52" w:rsidP="001309A1">
      <w:pPr>
        <w:jc w:val="both"/>
        <w:rPr>
          <w:lang w:val="fr-FR"/>
        </w:rPr>
      </w:pPr>
      <w:r w:rsidRPr="0032190F">
        <w:rPr>
          <w:lang w:val="fr-FR"/>
        </w:rPr>
        <w:t>Sur la petite ile de Gavrinis (Lamor-Baden</w:t>
      </w:r>
      <w:r w:rsidR="00A7622C" w:rsidRPr="0032190F">
        <w:rPr>
          <w:lang w:val="fr-FR"/>
        </w:rPr>
        <w:t>, Morbihan</w:t>
      </w:r>
      <w:r w:rsidRPr="0032190F">
        <w:rPr>
          <w:lang w:val="fr-FR"/>
        </w:rPr>
        <w:t xml:space="preserve">). Cairn circulaire (50 m de large, 7.5 m de haut) recouvrant une structure </w:t>
      </w:r>
      <w:hyperlink r:id="rId7064" w:anchor="Cul_Megalith" w:history="1">
        <w:r w:rsidRPr="0032190F">
          <w:rPr>
            <w:rStyle w:val="Hyperlink"/>
            <w:lang w:val="fr-FR"/>
          </w:rPr>
          <w:t>mégalithique</w:t>
        </w:r>
      </w:hyperlink>
      <w:r w:rsidRPr="0032190F">
        <w:rPr>
          <w:lang w:val="fr-FR"/>
        </w:rPr>
        <w:t xml:space="preserve"> interne de 16m de long et d’une chambre re</w:t>
      </w:r>
      <w:r w:rsidR="00891BCF" w:rsidRPr="0032190F">
        <w:rPr>
          <w:lang w:val="fr-FR"/>
        </w:rPr>
        <w:t xml:space="preserve">ctangulaire (5.5 m2) (BIB 1715) à 4 km de </w:t>
      </w:r>
      <w:hyperlink w:anchor="Sit_Locmariaquer" w:history="1">
        <w:r w:rsidR="00891BCF" w:rsidRPr="0032190F">
          <w:rPr>
            <w:rStyle w:val="Hyperlink"/>
            <w:lang w:val="fr-FR"/>
          </w:rPr>
          <w:t>Locmariaquer</w:t>
        </w:r>
      </w:hyperlink>
      <w:r w:rsidR="00891BCF" w:rsidRPr="0032190F">
        <w:rPr>
          <w:lang w:val="fr-FR"/>
        </w:rPr>
        <w:t xml:space="preserve"> (SS BIB)</w:t>
      </w:r>
      <w:r w:rsidR="00B95C75" w:rsidRPr="0032190F">
        <w:rPr>
          <w:lang w:val="fr-FR"/>
        </w:rPr>
        <w:t xml:space="preserve"> </w:t>
      </w:r>
      <w:hyperlink r:id="rId7065" w:anchor="Cul_Megalith_t_dolmen_couloir" w:history="1">
        <w:r w:rsidR="00B95C75" w:rsidRPr="0032190F">
          <w:rPr>
            <w:rStyle w:val="Hyperlink"/>
            <w:lang w:val="fr-FR"/>
          </w:rPr>
          <w:t>tombe à couloir</w:t>
        </w:r>
      </w:hyperlink>
      <w:r w:rsidR="00B95C75" w:rsidRPr="0032190F">
        <w:rPr>
          <w:lang w:val="fr-FR"/>
        </w:rPr>
        <w:t xml:space="preserve"> (BIB 2389)</w:t>
      </w:r>
    </w:p>
    <w:p w14:paraId="3BB9B210" w14:textId="77777777" w:rsidR="00A37086" w:rsidRPr="0032190F" w:rsidRDefault="00B337AB" w:rsidP="001309A1">
      <w:pPr>
        <w:jc w:val="both"/>
        <w:rPr>
          <w:lang w:val="fr-FR"/>
        </w:rPr>
      </w:pPr>
      <w:r w:rsidRPr="0032190F">
        <w:rPr>
          <w:lang w:val="fr-FR"/>
        </w:rPr>
        <w:t xml:space="preserve">Daté du début du </w:t>
      </w:r>
      <w:r w:rsidR="00FA4C3B" w:rsidRPr="0032190F">
        <w:rPr>
          <w:lang w:val="fr-FR"/>
        </w:rPr>
        <w:t>4</w:t>
      </w:r>
      <w:r w:rsidR="00FA4C3B" w:rsidRPr="0032190F">
        <w:rPr>
          <w:vertAlign w:val="superscript"/>
          <w:lang w:val="fr-FR"/>
        </w:rPr>
        <w:t>e</w:t>
      </w:r>
      <w:r w:rsidR="0003762A" w:rsidRPr="0032190F">
        <w:rPr>
          <w:vertAlign w:val="superscript"/>
          <w:lang w:val="fr-FR"/>
        </w:rPr>
        <w:t xml:space="preserve"> </w:t>
      </w:r>
      <w:r w:rsidRPr="0032190F">
        <w:rPr>
          <w:lang w:val="fr-FR"/>
        </w:rPr>
        <w:t xml:space="preserve">millénaire, le tumulus à degré de </w:t>
      </w:r>
      <w:r w:rsidR="00FF559E" w:rsidRPr="0032190F">
        <w:rPr>
          <w:lang w:val="fr-FR"/>
        </w:rPr>
        <w:t xml:space="preserve">Gavrinis </w:t>
      </w:r>
      <w:r w:rsidRPr="0032190F">
        <w:rPr>
          <w:lang w:val="fr-FR"/>
        </w:rPr>
        <w:t xml:space="preserve">disposait d’une façade monumentale de </w:t>
      </w:r>
      <w:smartTag w:uri="urn:schemas-microsoft-com:office:smarttags" w:element="metricconverter">
        <w:smartTagPr>
          <w:attr w:name="ProductID" w:val="30 m"/>
        </w:smartTagPr>
        <w:r w:rsidRPr="0032190F">
          <w:rPr>
            <w:lang w:val="fr-FR"/>
          </w:rPr>
          <w:t>30 m</w:t>
        </w:r>
      </w:smartTag>
      <w:r w:rsidR="00CA51E1" w:rsidRPr="0032190F">
        <w:rPr>
          <w:lang w:val="fr-FR"/>
        </w:rPr>
        <w:t xml:space="preserve"> d</w:t>
      </w:r>
      <w:r w:rsidRPr="0032190F">
        <w:rPr>
          <w:lang w:val="fr-FR"/>
        </w:rPr>
        <w:t xml:space="preserve">e long pour </w:t>
      </w:r>
      <w:smartTag w:uri="urn:schemas-microsoft-com:office:smarttags" w:element="metricconverter">
        <w:smartTagPr>
          <w:attr w:name="ProductID" w:val="4 m"/>
        </w:smartTagPr>
        <w:r w:rsidRPr="0032190F">
          <w:rPr>
            <w:lang w:val="fr-FR"/>
          </w:rPr>
          <w:t>4 m</w:t>
        </w:r>
      </w:smartTag>
      <w:r w:rsidRPr="0032190F">
        <w:rPr>
          <w:lang w:val="fr-FR"/>
        </w:rPr>
        <w:t xml:space="preserve"> de haut. A l’intérieur, une chambre presque carrée précédée d’un couloir d’</w:t>
      </w:r>
      <w:r w:rsidR="00A12B0F" w:rsidRPr="0032190F">
        <w:rPr>
          <w:lang w:val="fr-FR"/>
        </w:rPr>
        <w:t xml:space="preserve">accès. </w:t>
      </w:r>
      <w:r w:rsidR="00A37086" w:rsidRPr="0032190F">
        <w:rPr>
          <w:lang w:val="fr-FR"/>
        </w:rPr>
        <w:t>(BIB 165 p. 164)</w:t>
      </w:r>
      <w:r w:rsidR="001D69D0" w:rsidRPr="0032190F">
        <w:rPr>
          <w:lang w:val="fr-FR"/>
        </w:rPr>
        <w:t>. Utilisé dans la première moitié du 4e millénaire (BIB 129 p. 125)</w:t>
      </w:r>
    </w:p>
    <w:p w14:paraId="5DF0D9EA" w14:textId="56E1A13C" w:rsidR="000B7493" w:rsidRPr="0032190F" w:rsidRDefault="00A37086" w:rsidP="001309A1">
      <w:pPr>
        <w:autoSpaceDE w:val="0"/>
        <w:autoSpaceDN w:val="0"/>
        <w:adjustRightInd w:val="0"/>
        <w:jc w:val="both"/>
        <w:rPr>
          <w:szCs w:val="18"/>
          <w:lang w:val="fr-FR" w:eastAsia="en-GB"/>
        </w:rPr>
      </w:pPr>
      <w:r w:rsidRPr="0032190F">
        <w:rPr>
          <w:szCs w:val="18"/>
          <w:lang w:val="fr-FR" w:eastAsia="en-GB"/>
        </w:rPr>
        <w:t xml:space="preserve">Le couloir d’accès est fréquenté entre 3900 et 3700 aec avant sa fermeture définitive (Cassen </w:t>
      </w:r>
      <w:r w:rsidRPr="0032190F">
        <w:rPr>
          <w:i/>
          <w:iCs/>
          <w:szCs w:val="18"/>
          <w:lang w:val="fr-FR" w:eastAsia="en-GB"/>
        </w:rPr>
        <w:t xml:space="preserve">et al. </w:t>
      </w:r>
      <w:r w:rsidRPr="0032190F">
        <w:rPr>
          <w:szCs w:val="18"/>
          <w:lang w:val="fr-FR" w:eastAsia="en-GB"/>
        </w:rPr>
        <w:t>2014).(BIB 2278 p. 890)</w:t>
      </w:r>
      <w:r w:rsidR="000B7493" w:rsidRPr="0032190F">
        <w:rPr>
          <w:szCs w:val="18"/>
          <w:lang w:val="fr-FR" w:eastAsia="en-GB"/>
        </w:rPr>
        <w:t>,</w:t>
      </w:r>
      <w:r w:rsidRPr="0032190F">
        <w:rPr>
          <w:szCs w:val="18"/>
          <w:lang w:val="fr-FR" w:eastAsia="en-GB"/>
        </w:rPr>
        <w:t xml:space="preserve"> </w:t>
      </w:r>
      <w:r w:rsidR="000B7493" w:rsidRPr="0032190F">
        <w:rPr>
          <w:szCs w:val="18"/>
          <w:lang w:val="fr-FR" w:eastAsia="en-GB"/>
        </w:rPr>
        <w:t xml:space="preserve">grâce au 14C, la fermeture de la </w:t>
      </w:r>
      <w:hyperlink r:id="rId7066" w:anchor="Cul_Megalithisme_t_dolmen_couloir" w:history="1">
        <w:r w:rsidR="00DC5D96" w:rsidRPr="0032190F">
          <w:rPr>
            <w:rStyle w:val="Hyperlink"/>
            <w:lang w:val="fr-FR"/>
          </w:rPr>
          <w:t>tombe à couloir</w:t>
        </w:r>
      </w:hyperlink>
      <w:r w:rsidR="00DC5D96" w:rsidRPr="0032190F">
        <w:rPr>
          <w:lang w:val="fr-FR"/>
        </w:rPr>
        <w:t xml:space="preserve"> </w:t>
      </w:r>
      <w:r w:rsidR="000B7493" w:rsidRPr="0032190F">
        <w:rPr>
          <w:szCs w:val="18"/>
          <w:lang w:val="fr-FR" w:eastAsia="en-GB"/>
        </w:rPr>
        <w:t>peut être envisagée vers</w:t>
      </w:r>
    </w:p>
    <w:p w14:paraId="7BE4D87F" w14:textId="1177DC78" w:rsidR="003D66E1" w:rsidRPr="0032190F" w:rsidRDefault="000B7493" w:rsidP="001309A1">
      <w:pPr>
        <w:autoSpaceDE w:val="0"/>
        <w:autoSpaceDN w:val="0"/>
        <w:adjustRightInd w:val="0"/>
        <w:jc w:val="both"/>
        <w:rPr>
          <w:szCs w:val="18"/>
          <w:lang w:val="fr-FR" w:eastAsia="en-GB"/>
        </w:rPr>
      </w:pPr>
      <w:r w:rsidRPr="0032190F">
        <w:rPr>
          <w:szCs w:val="18"/>
          <w:lang w:val="fr-FR" w:eastAsia="en-GB"/>
        </w:rPr>
        <w:t xml:space="preserve">3500 av. J.-C.(BIB 2389). </w:t>
      </w:r>
      <w:r w:rsidR="003D66E1" w:rsidRPr="0032190F">
        <w:rPr>
          <w:szCs w:val="20"/>
          <w:lang w:val="fr-FR" w:eastAsia="en-GB"/>
        </w:rPr>
        <w:t xml:space="preserve">Appartient au groupe de </w:t>
      </w:r>
      <w:hyperlink r:id="rId7067" w:anchor="Cul_Dissignac" w:history="1">
        <w:r w:rsidR="003D66E1" w:rsidRPr="0032190F">
          <w:rPr>
            <w:rStyle w:val="Hyperlink"/>
            <w:szCs w:val="20"/>
            <w:lang w:val="fr-FR" w:eastAsia="en-GB"/>
          </w:rPr>
          <w:t>Dissignac</w:t>
        </w:r>
      </w:hyperlink>
      <w:r w:rsidR="003D66E1" w:rsidRPr="0032190F">
        <w:rPr>
          <w:szCs w:val="20"/>
          <w:lang w:val="fr-FR" w:eastAsia="en-GB"/>
        </w:rPr>
        <w:t xml:space="preserve"> (BIB 69 p. 662).</w:t>
      </w:r>
    </w:p>
    <w:p w14:paraId="15526EF5" w14:textId="401BA669" w:rsidR="00A37086" w:rsidRPr="0032190F" w:rsidRDefault="00A37086" w:rsidP="001309A1">
      <w:pPr>
        <w:autoSpaceDE w:val="0"/>
        <w:autoSpaceDN w:val="0"/>
        <w:adjustRightInd w:val="0"/>
        <w:jc w:val="both"/>
        <w:rPr>
          <w:lang w:val="fr-FR"/>
        </w:rPr>
      </w:pPr>
      <w:r w:rsidRPr="0032190F">
        <w:rPr>
          <w:lang w:val="fr-FR"/>
        </w:rPr>
        <w:t xml:space="preserve">Après quelques siècles seulement, ce monument fut enseveli vers 3400-3300 av. sous une masse de pierres elles-mêmes recouvertes d’une chape de sable (BIB ?) Voir </w:t>
      </w:r>
      <w:hyperlink r:id="rId7068" w:anchor="Cul_Art__Passage_Grave" w:history="1">
        <w:r w:rsidRPr="0032190F">
          <w:rPr>
            <w:rStyle w:val="Hyperlink"/>
            <w:lang w:val="fr-FR"/>
          </w:rPr>
          <w:t xml:space="preserve">art des </w:t>
        </w:r>
        <w:r w:rsidRPr="0032190F">
          <w:rPr>
            <w:rStyle w:val="Hyperlink"/>
            <w:i/>
            <w:lang w:val="fr-FR"/>
          </w:rPr>
          <w:t>passage graves</w:t>
        </w:r>
      </w:hyperlink>
    </w:p>
    <w:p w14:paraId="1677795C" w14:textId="77777777" w:rsidR="00C355CD" w:rsidRPr="0032190F" w:rsidRDefault="00C355CD" w:rsidP="001309A1">
      <w:pPr>
        <w:autoSpaceDE w:val="0"/>
        <w:autoSpaceDN w:val="0"/>
        <w:adjustRightInd w:val="0"/>
        <w:jc w:val="both"/>
        <w:rPr>
          <w:lang w:val="fr-FR"/>
        </w:rPr>
      </w:pPr>
      <w:r w:rsidRPr="0032190F">
        <w:rPr>
          <w:lang w:val="fr-FR"/>
        </w:rPr>
        <w:t xml:space="preserve">Couloir d'une longueur exceptionnelle (13,5 m) suivit d'une chambre minuscule (moins de 8m2) (BIB 129 p. 127) </w:t>
      </w:r>
    </w:p>
    <w:p w14:paraId="0077756C" w14:textId="77777777" w:rsidR="002A1250" w:rsidRPr="0032190F" w:rsidRDefault="002A1250" w:rsidP="000B7493">
      <w:pPr>
        <w:autoSpaceDE w:val="0"/>
        <w:autoSpaceDN w:val="0"/>
        <w:adjustRightInd w:val="0"/>
        <w:rPr>
          <w:lang w:val="fr-FR"/>
        </w:rPr>
      </w:pPr>
    </w:p>
    <w:p w14:paraId="01E07027" w14:textId="4F7606EB" w:rsidR="002A1250" w:rsidRPr="0032190F" w:rsidRDefault="002A1250" w:rsidP="000B7493">
      <w:pPr>
        <w:autoSpaceDE w:val="0"/>
        <w:autoSpaceDN w:val="0"/>
        <w:adjustRightInd w:val="0"/>
        <w:rPr>
          <w:i/>
          <w:color w:val="0000FF"/>
          <w:u w:val="single"/>
          <w:lang w:val="fr-FR"/>
        </w:rPr>
      </w:pPr>
      <w:r w:rsidRPr="0032190F">
        <w:rPr>
          <w:lang w:val="fr-FR"/>
        </w:rPr>
        <w:t xml:space="preserve">couple bovin/caprin(BIB 2199 p. 381) v. </w:t>
      </w:r>
      <w:hyperlink r:id="rId7069" w:anchor="Sit_Tremblais" w:history="1">
        <w:r w:rsidRPr="0032190F">
          <w:rPr>
            <w:rStyle w:val="Hyperlink"/>
            <w:lang w:val="fr-FR"/>
          </w:rPr>
          <w:t>Tremblais</w:t>
        </w:r>
      </w:hyperlink>
    </w:p>
    <w:p w14:paraId="1A3B3953" w14:textId="77777777" w:rsidR="003C7F91" w:rsidRPr="0032190F" w:rsidRDefault="003C7F91" w:rsidP="00BA575D">
      <w:pPr>
        <w:rPr>
          <w:lang w:val="fr-FR"/>
        </w:rPr>
      </w:pPr>
    </w:p>
    <w:p w14:paraId="6D12EA1E" w14:textId="77777777" w:rsidR="00BA575D" w:rsidRPr="0032190F" w:rsidRDefault="00BA575D" w:rsidP="00463B1D">
      <w:pPr>
        <w:pStyle w:val="Heading2"/>
      </w:pPr>
      <w:bookmarkStart w:id="3021" w:name="Sit_Gavrinis_d"/>
      <w:r w:rsidRPr="0032190F">
        <w:t>Orthostates/Dalles</w:t>
      </w:r>
    </w:p>
    <w:bookmarkEnd w:id="3021"/>
    <w:p w14:paraId="09AC84F7" w14:textId="77777777" w:rsidR="00BA575D" w:rsidRPr="00045D8B" w:rsidRDefault="00BA575D" w:rsidP="00BA575D">
      <w:pPr>
        <w:rPr>
          <w:i/>
          <w:sz w:val="20"/>
          <w:lang w:val="fr-FR"/>
        </w:rPr>
      </w:pPr>
      <w:r w:rsidRPr="00045D8B">
        <w:rPr>
          <w:i/>
          <w:sz w:val="20"/>
          <w:lang w:val="fr-FR"/>
        </w:rPr>
        <w:t>Orthostat</w:t>
      </w:r>
    </w:p>
    <w:p w14:paraId="3A759D92" w14:textId="77777777" w:rsidR="00BA575D" w:rsidRPr="0032190F" w:rsidRDefault="00BA575D" w:rsidP="00BA575D">
      <w:pPr>
        <w:rPr>
          <w:lang w:val="fr-FR"/>
        </w:rPr>
      </w:pPr>
    </w:p>
    <w:p w14:paraId="4D2AB976" w14:textId="6D0FAB37" w:rsidR="00A37086" w:rsidRPr="0032190F" w:rsidRDefault="00BA575D" w:rsidP="00A7622C">
      <w:pPr>
        <w:jc w:val="both"/>
        <w:rPr>
          <w:lang w:val="fr-FR"/>
        </w:rPr>
      </w:pPr>
      <w:r w:rsidRPr="0032190F">
        <w:rPr>
          <w:lang w:val="fr-FR"/>
        </w:rPr>
        <w:t>La quasi-totalité des dalles du monument de Gavrinis ont été préparées plus ou moins</w:t>
      </w:r>
      <w:r w:rsidR="002F77BD" w:rsidRPr="0032190F">
        <w:rPr>
          <w:lang w:val="fr-FR"/>
        </w:rPr>
        <w:t xml:space="preserve"> </w:t>
      </w:r>
      <w:r w:rsidRPr="0032190F">
        <w:rPr>
          <w:lang w:val="fr-FR"/>
        </w:rPr>
        <w:t xml:space="preserve">minutieusement, voire entièrement façonnées </w:t>
      </w:r>
      <w:r w:rsidR="002F77BD" w:rsidRPr="0032190F">
        <w:rPr>
          <w:lang w:val="fr-FR"/>
        </w:rPr>
        <w:t>[</w:t>
      </w:r>
      <w:r w:rsidR="00A37086" w:rsidRPr="0032190F">
        <w:rPr>
          <w:lang w:val="fr-FR"/>
        </w:rPr>
        <w:t>stèle</w:t>
      </w:r>
      <w:r w:rsidR="002F77BD" w:rsidRPr="0032190F">
        <w:rPr>
          <w:lang w:val="fr-FR"/>
        </w:rPr>
        <w:t xml:space="preserve">] </w:t>
      </w:r>
      <w:r w:rsidRPr="0032190F">
        <w:rPr>
          <w:lang w:val="fr-FR"/>
        </w:rPr>
        <w:t>(BIB 2199)</w:t>
      </w:r>
      <w:r w:rsidR="00A7622C" w:rsidRPr="0032190F">
        <w:rPr>
          <w:lang w:val="fr-FR"/>
        </w:rPr>
        <w:t xml:space="preserve"> Schéma</w:t>
      </w:r>
      <w:r w:rsidR="00045D8B">
        <w:rPr>
          <w:lang w:val="fr-FR"/>
        </w:rPr>
        <w:t xml:space="preserve"> du cairn</w:t>
      </w:r>
      <w:r w:rsidR="00D353FC" w:rsidRPr="0032190F">
        <w:rPr>
          <w:lang w:val="fr-FR"/>
        </w:rPr>
        <w:t>:</w:t>
      </w:r>
    </w:p>
    <w:p w14:paraId="7B19D262" w14:textId="77777777" w:rsidR="00D353FC" w:rsidRPr="0032190F" w:rsidRDefault="00D353FC" w:rsidP="00BA575D">
      <w:pPr>
        <w:rPr>
          <w:lang w:val="fr-FR"/>
        </w:rPr>
      </w:pPr>
    </w:p>
    <w:p w14:paraId="28A8F6BC" w14:textId="77777777" w:rsidR="00D353FC" w:rsidRPr="00D353FC" w:rsidRDefault="00D353FC" w:rsidP="00D353FC">
      <w:pPr>
        <w:jc w:val="center"/>
        <w:rPr>
          <w:i/>
        </w:rPr>
      </w:pPr>
      <w:r w:rsidRPr="00D353FC">
        <w:rPr>
          <w:i/>
        </w:rPr>
        <w:t>Fond</w:t>
      </w:r>
      <w:r>
        <w:rPr>
          <w:i/>
        </w:rPr>
        <w:t xml:space="preserve"> du cair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6"/>
        <w:gridCol w:w="516"/>
        <w:gridCol w:w="516"/>
        <w:gridCol w:w="516"/>
      </w:tblGrid>
      <w:tr w:rsidR="005D10B6" w:rsidRPr="00A7622C" w14:paraId="02B04C13" w14:textId="77777777" w:rsidTr="00C35EA7">
        <w:trPr>
          <w:jc w:val="center"/>
        </w:trPr>
        <w:tc>
          <w:tcPr>
            <w:tcW w:w="516" w:type="dxa"/>
            <w:vAlign w:val="center"/>
          </w:tcPr>
          <w:p w14:paraId="750E4AF5" w14:textId="77777777" w:rsidR="00D353FC" w:rsidRPr="00C35EA7" w:rsidRDefault="00D353FC" w:rsidP="00C35EA7">
            <w:pPr>
              <w:jc w:val="center"/>
              <w:rPr>
                <w:sz w:val="20"/>
              </w:rPr>
            </w:pPr>
          </w:p>
        </w:tc>
        <w:tc>
          <w:tcPr>
            <w:tcW w:w="516" w:type="dxa"/>
            <w:tcBorders>
              <w:bottom w:val="single" w:sz="4" w:space="0" w:color="auto"/>
            </w:tcBorders>
            <w:vAlign w:val="center"/>
          </w:tcPr>
          <w:p w14:paraId="405E8FD7" w14:textId="77777777" w:rsidR="00D353FC" w:rsidRPr="00C35EA7" w:rsidRDefault="00D353FC" w:rsidP="00C35EA7">
            <w:pPr>
              <w:jc w:val="center"/>
              <w:rPr>
                <w:sz w:val="20"/>
              </w:rPr>
            </w:pPr>
            <w:r w:rsidRPr="00C35EA7">
              <w:rPr>
                <w:sz w:val="20"/>
              </w:rPr>
              <w:t>16</w:t>
            </w:r>
          </w:p>
        </w:tc>
        <w:tc>
          <w:tcPr>
            <w:tcW w:w="516" w:type="dxa"/>
            <w:tcBorders>
              <w:bottom w:val="single" w:sz="4" w:space="0" w:color="auto"/>
            </w:tcBorders>
            <w:vAlign w:val="center"/>
          </w:tcPr>
          <w:p w14:paraId="06C1083F" w14:textId="77777777" w:rsidR="00D353FC" w:rsidRPr="00C35EA7" w:rsidRDefault="00D353FC" w:rsidP="00C35EA7">
            <w:pPr>
              <w:jc w:val="center"/>
              <w:rPr>
                <w:sz w:val="20"/>
              </w:rPr>
            </w:pPr>
            <w:r w:rsidRPr="00C35EA7">
              <w:rPr>
                <w:sz w:val="20"/>
              </w:rPr>
              <w:t>15</w:t>
            </w:r>
          </w:p>
        </w:tc>
        <w:tc>
          <w:tcPr>
            <w:tcW w:w="516" w:type="dxa"/>
            <w:vAlign w:val="center"/>
          </w:tcPr>
          <w:p w14:paraId="366603E5" w14:textId="77777777" w:rsidR="00D353FC" w:rsidRPr="00C35EA7" w:rsidRDefault="00D353FC" w:rsidP="00C35EA7">
            <w:pPr>
              <w:jc w:val="center"/>
              <w:rPr>
                <w:sz w:val="20"/>
              </w:rPr>
            </w:pPr>
          </w:p>
        </w:tc>
      </w:tr>
      <w:tr w:rsidR="00A7622C" w:rsidRPr="00A7622C" w14:paraId="3D6EA2F9" w14:textId="77777777" w:rsidTr="00C35EA7">
        <w:trPr>
          <w:jc w:val="center"/>
        </w:trPr>
        <w:tc>
          <w:tcPr>
            <w:tcW w:w="516" w:type="dxa"/>
            <w:vAlign w:val="center"/>
          </w:tcPr>
          <w:p w14:paraId="40632D40" w14:textId="77777777" w:rsidR="00A7622C" w:rsidRPr="00C35EA7" w:rsidRDefault="00A7622C" w:rsidP="00C35EA7">
            <w:pPr>
              <w:jc w:val="center"/>
              <w:rPr>
                <w:sz w:val="20"/>
              </w:rPr>
            </w:pPr>
            <w:r w:rsidRPr="00C35EA7">
              <w:rPr>
                <w:sz w:val="20"/>
              </w:rPr>
              <w:t>17</w:t>
            </w:r>
          </w:p>
        </w:tc>
        <w:tc>
          <w:tcPr>
            <w:tcW w:w="1032" w:type="dxa"/>
            <w:gridSpan w:val="2"/>
            <w:vMerge w:val="restart"/>
            <w:vAlign w:val="center"/>
          </w:tcPr>
          <w:p w14:paraId="37CBBA82" w14:textId="0A1A5831" w:rsidR="00A7622C" w:rsidRPr="00C35EA7" w:rsidRDefault="00000000" w:rsidP="00C35EA7">
            <w:pPr>
              <w:jc w:val="center"/>
              <w:rPr>
                <w:sz w:val="20"/>
              </w:rPr>
            </w:pPr>
            <w:hyperlink r:id="rId7070" w:anchor="Sit_Gavrinis_d_couverture" w:history="1">
              <w:r w:rsidR="00A7622C" w:rsidRPr="00C35EA7">
                <w:rPr>
                  <w:rStyle w:val="Hyperlink"/>
                  <w:sz w:val="20"/>
                </w:rPr>
                <w:t>d. couv.</w:t>
              </w:r>
            </w:hyperlink>
          </w:p>
        </w:tc>
        <w:tc>
          <w:tcPr>
            <w:tcW w:w="516" w:type="dxa"/>
            <w:vAlign w:val="center"/>
          </w:tcPr>
          <w:p w14:paraId="1DBED7EF" w14:textId="77777777" w:rsidR="00A7622C" w:rsidRPr="00C35EA7" w:rsidRDefault="00A7622C" w:rsidP="00C35EA7">
            <w:pPr>
              <w:jc w:val="center"/>
              <w:rPr>
                <w:sz w:val="20"/>
              </w:rPr>
            </w:pPr>
            <w:r w:rsidRPr="00C35EA7">
              <w:rPr>
                <w:sz w:val="20"/>
              </w:rPr>
              <w:t>14</w:t>
            </w:r>
          </w:p>
        </w:tc>
      </w:tr>
      <w:tr w:rsidR="005D10B6" w:rsidRPr="00A7622C" w14:paraId="56A590A4" w14:textId="77777777" w:rsidTr="00C35EA7">
        <w:trPr>
          <w:jc w:val="center"/>
        </w:trPr>
        <w:tc>
          <w:tcPr>
            <w:tcW w:w="516" w:type="dxa"/>
            <w:vMerge w:val="restart"/>
            <w:vAlign w:val="center"/>
          </w:tcPr>
          <w:p w14:paraId="586EF84E" w14:textId="77777777" w:rsidR="00A7622C" w:rsidRPr="00C35EA7" w:rsidRDefault="00A7622C" w:rsidP="00C35EA7">
            <w:pPr>
              <w:jc w:val="center"/>
              <w:rPr>
                <w:sz w:val="20"/>
              </w:rPr>
            </w:pPr>
            <w:r w:rsidRPr="00C35EA7">
              <w:rPr>
                <w:sz w:val="20"/>
              </w:rPr>
              <w:t>18</w:t>
            </w:r>
          </w:p>
        </w:tc>
        <w:tc>
          <w:tcPr>
            <w:tcW w:w="1032" w:type="dxa"/>
            <w:gridSpan w:val="2"/>
            <w:vMerge/>
            <w:tcBorders>
              <w:bottom w:val="nil"/>
            </w:tcBorders>
            <w:vAlign w:val="center"/>
          </w:tcPr>
          <w:p w14:paraId="3438BDF9" w14:textId="77777777" w:rsidR="00A7622C" w:rsidRPr="00C35EA7" w:rsidRDefault="00A7622C" w:rsidP="00C35EA7">
            <w:pPr>
              <w:jc w:val="center"/>
              <w:rPr>
                <w:sz w:val="20"/>
              </w:rPr>
            </w:pPr>
          </w:p>
        </w:tc>
        <w:tc>
          <w:tcPr>
            <w:tcW w:w="516" w:type="dxa"/>
            <w:vAlign w:val="center"/>
          </w:tcPr>
          <w:p w14:paraId="7FDCDA09" w14:textId="77777777" w:rsidR="00A7622C" w:rsidRPr="00C35EA7" w:rsidRDefault="00A7622C" w:rsidP="00C35EA7">
            <w:pPr>
              <w:jc w:val="center"/>
              <w:rPr>
                <w:sz w:val="20"/>
              </w:rPr>
            </w:pPr>
            <w:r w:rsidRPr="00C35EA7">
              <w:rPr>
                <w:sz w:val="20"/>
              </w:rPr>
              <w:t>13</w:t>
            </w:r>
          </w:p>
        </w:tc>
      </w:tr>
      <w:tr w:rsidR="004827AE" w:rsidRPr="00A7622C" w14:paraId="4592E7F2" w14:textId="77777777" w:rsidTr="00C35EA7">
        <w:trPr>
          <w:trHeight w:val="238"/>
          <w:jc w:val="center"/>
        </w:trPr>
        <w:tc>
          <w:tcPr>
            <w:tcW w:w="516" w:type="dxa"/>
            <w:vMerge/>
            <w:vAlign w:val="center"/>
          </w:tcPr>
          <w:p w14:paraId="28AAC9B5" w14:textId="77777777" w:rsidR="004827AE" w:rsidRPr="00C35EA7" w:rsidRDefault="004827AE" w:rsidP="00C35EA7">
            <w:pPr>
              <w:jc w:val="center"/>
              <w:rPr>
                <w:sz w:val="20"/>
              </w:rPr>
            </w:pPr>
          </w:p>
        </w:tc>
        <w:tc>
          <w:tcPr>
            <w:tcW w:w="1032" w:type="dxa"/>
            <w:gridSpan w:val="2"/>
            <w:tcBorders>
              <w:top w:val="nil"/>
              <w:bottom w:val="nil"/>
            </w:tcBorders>
            <w:vAlign w:val="center"/>
          </w:tcPr>
          <w:p w14:paraId="3B08EE56" w14:textId="77777777" w:rsidR="004827AE" w:rsidRPr="00C35EA7" w:rsidRDefault="00A7622C" w:rsidP="00C35EA7">
            <w:pPr>
              <w:jc w:val="center"/>
              <w:rPr>
                <w:sz w:val="20"/>
              </w:rPr>
            </w:pPr>
            <w:r w:rsidRPr="00C35EA7">
              <w:rPr>
                <w:sz w:val="20"/>
              </w:rPr>
              <w:t>30</w:t>
            </w:r>
          </w:p>
        </w:tc>
        <w:tc>
          <w:tcPr>
            <w:tcW w:w="516" w:type="dxa"/>
            <w:vAlign w:val="center"/>
          </w:tcPr>
          <w:p w14:paraId="60AC1AF4" w14:textId="77777777" w:rsidR="004827AE" w:rsidRPr="00C35EA7" w:rsidRDefault="004827AE" w:rsidP="00C35EA7">
            <w:pPr>
              <w:jc w:val="center"/>
              <w:rPr>
                <w:sz w:val="20"/>
              </w:rPr>
            </w:pPr>
            <w:r w:rsidRPr="00C35EA7">
              <w:rPr>
                <w:sz w:val="20"/>
              </w:rPr>
              <w:t>12</w:t>
            </w:r>
          </w:p>
        </w:tc>
      </w:tr>
      <w:tr w:rsidR="004827AE" w:rsidRPr="00A7622C" w14:paraId="4EF08392" w14:textId="77777777" w:rsidTr="00C35EA7">
        <w:trPr>
          <w:jc w:val="center"/>
        </w:trPr>
        <w:tc>
          <w:tcPr>
            <w:tcW w:w="516" w:type="dxa"/>
            <w:vAlign w:val="center"/>
          </w:tcPr>
          <w:p w14:paraId="2FD8F892" w14:textId="77777777" w:rsidR="004827AE" w:rsidRPr="00C35EA7" w:rsidRDefault="004827AE" w:rsidP="00C35EA7">
            <w:pPr>
              <w:jc w:val="center"/>
              <w:rPr>
                <w:sz w:val="20"/>
              </w:rPr>
            </w:pPr>
            <w:r w:rsidRPr="00C35EA7">
              <w:rPr>
                <w:sz w:val="20"/>
              </w:rPr>
              <w:t>19</w:t>
            </w:r>
          </w:p>
        </w:tc>
        <w:tc>
          <w:tcPr>
            <w:tcW w:w="1032" w:type="dxa"/>
            <w:gridSpan w:val="2"/>
            <w:tcBorders>
              <w:top w:val="nil"/>
              <w:bottom w:val="nil"/>
            </w:tcBorders>
            <w:vAlign w:val="center"/>
          </w:tcPr>
          <w:p w14:paraId="31C4C1B8" w14:textId="77777777" w:rsidR="004827AE" w:rsidRPr="00C35EA7" w:rsidRDefault="004827AE" w:rsidP="00C35EA7">
            <w:pPr>
              <w:jc w:val="center"/>
              <w:rPr>
                <w:sz w:val="20"/>
              </w:rPr>
            </w:pPr>
          </w:p>
        </w:tc>
        <w:tc>
          <w:tcPr>
            <w:tcW w:w="516" w:type="dxa"/>
            <w:vAlign w:val="center"/>
          </w:tcPr>
          <w:p w14:paraId="64489106" w14:textId="77777777" w:rsidR="004827AE" w:rsidRPr="00C35EA7" w:rsidRDefault="004827AE" w:rsidP="00C35EA7">
            <w:pPr>
              <w:jc w:val="center"/>
              <w:rPr>
                <w:sz w:val="20"/>
              </w:rPr>
            </w:pPr>
            <w:r w:rsidRPr="00C35EA7">
              <w:rPr>
                <w:sz w:val="20"/>
              </w:rPr>
              <w:t>11</w:t>
            </w:r>
          </w:p>
        </w:tc>
      </w:tr>
      <w:tr w:rsidR="004827AE" w:rsidRPr="00A7622C" w14:paraId="34BD4C97" w14:textId="77777777" w:rsidTr="00C35EA7">
        <w:trPr>
          <w:jc w:val="center"/>
        </w:trPr>
        <w:tc>
          <w:tcPr>
            <w:tcW w:w="516" w:type="dxa"/>
            <w:vAlign w:val="center"/>
          </w:tcPr>
          <w:p w14:paraId="7BF4638F" w14:textId="77777777" w:rsidR="004827AE" w:rsidRPr="00C35EA7" w:rsidRDefault="004827AE" w:rsidP="00C35EA7">
            <w:pPr>
              <w:jc w:val="center"/>
              <w:rPr>
                <w:sz w:val="20"/>
              </w:rPr>
            </w:pPr>
            <w:r w:rsidRPr="00C35EA7">
              <w:rPr>
                <w:sz w:val="20"/>
              </w:rPr>
              <w:t>20</w:t>
            </w:r>
          </w:p>
        </w:tc>
        <w:tc>
          <w:tcPr>
            <w:tcW w:w="1032" w:type="dxa"/>
            <w:gridSpan w:val="2"/>
            <w:tcBorders>
              <w:top w:val="nil"/>
              <w:bottom w:val="nil"/>
            </w:tcBorders>
            <w:vAlign w:val="center"/>
          </w:tcPr>
          <w:p w14:paraId="699C57E3" w14:textId="77777777" w:rsidR="004827AE" w:rsidRPr="00C35EA7" w:rsidRDefault="004827AE" w:rsidP="00C35EA7">
            <w:pPr>
              <w:jc w:val="center"/>
              <w:rPr>
                <w:sz w:val="20"/>
              </w:rPr>
            </w:pPr>
          </w:p>
        </w:tc>
        <w:tc>
          <w:tcPr>
            <w:tcW w:w="516" w:type="dxa"/>
            <w:vAlign w:val="center"/>
          </w:tcPr>
          <w:p w14:paraId="2DE491E2" w14:textId="77777777" w:rsidR="004827AE" w:rsidRPr="00C35EA7" w:rsidRDefault="004827AE" w:rsidP="00C35EA7">
            <w:pPr>
              <w:jc w:val="center"/>
              <w:rPr>
                <w:sz w:val="20"/>
              </w:rPr>
            </w:pPr>
            <w:r w:rsidRPr="00C35EA7">
              <w:rPr>
                <w:sz w:val="20"/>
              </w:rPr>
              <w:t>10</w:t>
            </w:r>
          </w:p>
        </w:tc>
      </w:tr>
      <w:tr w:rsidR="004827AE" w:rsidRPr="00A7622C" w14:paraId="26FF4388" w14:textId="77777777" w:rsidTr="00C35EA7">
        <w:trPr>
          <w:jc w:val="center"/>
        </w:trPr>
        <w:tc>
          <w:tcPr>
            <w:tcW w:w="516" w:type="dxa"/>
            <w:vAlign w:val="center"/>
          </w:tcPr>
          <w:p w14:paraId="5D300D41" w14:textId="77777777" w:rsidR="004827AE" w:rsidRPr="00C35EA7" w:rsidRDefault="004827AE" w:rsidP="00C35EA7">
            <w:pPr>
              <w:jc w:val="center"/>
              <w:rPr>
                <w:sz w:val="20"/>
              </w:rPr>
            </w:pPr>
            <w:r w:rsidRPr="00C35EA7">
              <w:rPr>
                <w:sz w:val="20"/>
              </w:rPr>
              <w:t>21</w:t>
            </w:r>
          </w:p>
        </w:tc>
        <w:tc>
          <w:tcPr>
            <w:tcW w:w="1032" w:type="dxa"/>
            <w:gridSpan w:val="2"/>
            <w:tcBorders>
              <w:top w:val="nil"/>
              <w:bottom w:val="nil"/>
            </w:tcBorders>
            <w:vAlign w:val="center"/>
          </w:tcPr>
          <w:p w14:paraId="17794CA2" w14:textId="77777777" w:rsidR="004827AE" w:rsidRPr="00C35EA7" w:rsidRDefault="004827AE" w:rsidP="00C35EA7">
            <w:pPr>
              <w:jc w:val="center"/>
              <w:rPr>
                <w:sz w:val="20"/>
              </w:rPr>
            </w:pPr>
          </w:p>
        </w:tc>
        <w:tc>
          <w:tcPr>
            <w:tcW w:w="516" w:type="dxa"/>
            <w:vAlign w:val="center"/>
          </w:tcPr>
          <w:p w14:paraId="237DAA69" w14:textId="77777777" w:rsidR="004827AE" w:rsidRPr="00C35EA7" w:rsidRDefault="004827AE" w:rsidP="00C35EA7">
            <w:pPr>
              <w:jc w:val="center"/>
              <w:rPr>
                <w:sz w:val="20"/>
              </w:rPr>
            </w:pPr>
            <w:r w:rsidRPr="00C35EA7">
              <w:rPr>
                <w:sz w:val="20"/>
              </w:rPr>
              <w:t>9</w:t>
            </w:r>
          </w:p>
        </w:tc>
      </w:tr>
      <w:tr w:rsidR="004827AE" w:rsidRPr="00A7622C" w14:paraId="3F2BDBC6" w14:textId="77777777" w:rsidTr="00C35EA7">
        <w:trPr>
          <w:jc w:val="center"/>
        </w:trPr>
        <w:tc>
          <w:tcPr>
            <w:tcW w:w="516" w:type="dxa"/>
            <w:vAlign w:val="center"/>
          </w:tcPr>
          <w:p w14:paraId="29CE7387" w14:textId="77777777" w:rsidR="004827AE" w:rsidRPr="00C35EA7" w:rsidRDefault="004827AE" w:rsidP="00C35EA7">
            <w:pPr>
              <w:jc w:val="center"/>
              <w:rPr>
                <w:sz w:val="20"/>
              </w:rPr>
            </w:pPr>
            <w:r w:rsidRPr="00C35EA7">
              <w:rPr>
                <w:sz w:val="20"/>
              </w:rPr>
              <w:t>22</w:t>
            </w:r>
          </w:p>
        </w:tc>
        <w:tc>
          <w:tcPr>
            <w:tcW w:w="1032" w:type="dxa"/>
            <w:gridSpan w:val="2"/>
            <w:tcBorders>
              <w:top w:val="nil"/>
              <w:bottom w:val="nil"/>
            </w:tcBorders>
            <w:vAlign w:val="center"/>
          </w:tcPr>
          <w:p w14:paraId="7032C194" w14:textId="77777777" w:rsidR="004827AE" w:rsidRPr="00C35EA7" w:rsidRDefault="004827AE" w:rsidP="00C35EA7">
            <w:pPr>
              <w:jc w:val="center"/>
              <w:rPr>
                <w:sz w:val="20"/>
              </w:rPr>
            </w:pPr>
          </w:p>
        </w:tc>
        <w:tc>
          <w:tcPr>
            <w:tcW w:w="516" w:type="dxa"/>
            <w:vAlign w:val="center"/>
          </w:tcPr>
          <w:p w14:paraId="66394C2A" w14:textId="1AAC1BC1" w:rsidR="004827AE" w:rsidRPr="00C35EA7" w:rsidRDefault="00000000" w:rsidP="00C35EA7">
            <w:pPr>
              <w:jc w:val="center"/>
              <w:rPr>
                <w:sz w:val="20"/>
              </w:rPr>
            </w:pPr>
            <w:hyperlink r:id="rId7071" w:anchor="Sit_Gavrinis_d_R8" w:history="1">
              <w:r w:rsidR="004827AE" w:rsidRPr="00C35EA7">
                <w:rPr>
                  <w:rStyle w:val="Hyperlink"/>
                  <w:sz w:val="20"/>
                </w:rPr>
                <w:t>8</w:t>
              </w:r>
            </w:hyperlink>
          </w:p>
        </w:tc>
      </w:tr>
      <w:tr w:rsidR="004827AE" w:rsidRPr="00A7622C" w14:paraId="0D098279" w14:textId="77777777" w:rsidTr="00C35EA7">
        <w:trPr>
          <w:jc w:val="center"/>
        </w:trPr>
        <w:tc>
          <w:tcPr>
            <w:tcW w:w="516" w:type="dxa"/>
            <w:vAlign w:val="center"/>
          </w:tcPr>
          <w:p w14:paraId="109AFFB8" w14:textId="77777777" w:rsidR="004827AE" w:rsidRPr="00C35EA7" w:rsidRDefault="004827AE" w:rsidP="00C35EA7">
            <w:pPr>
              <w:jc w:val="center"/>
              <w:rPr>
                <w:sz w:val="20"/>
              </w:rPr>
            </w:pPr>
            <w:r w:rsidRPr="00C35EA7">
              <w:rPr>
                <w:sz w:val="20"/>
              </w:rPr>
              <w:t>23</w:t>
            </w:r>
          </w:p>
        </w:tc>
        <w:tc>
          <w:tcPr>
            <w:tcW w:w="1032" w:type="dxa"/>
            <w:gridSpan w:val="2"/>
            <w:tcBorders>
              <w:top w:val="nil"/>
              <w:bottom w:val="nil"/>
            </w:tcBorders>
            <w:vAlign w:val="center"/>
          </w:tcPr>
          <w:p w14:paraId="2550DF95" w14:textId="77777777" w:rsidR="004827AE" w:rsidRPr="00C35EA7" w:rsidRDefault="004827AE" w:rsidP="00C35EA7">
            <w:pPr>
              <w:jc w:val="center"/>
              <w:rPr>
                <w:sz w:val="20"/>
              </w:rPr>
            </w:pPr>
          </w:p>
        </w:tc>
        <w:tc>
          <w:tcPr>
            <w:tcW w:w="516" w:type="dxa"/>
            <w:vAlign w:val="center"/>
          </w:tcPr>
          <w:p w14:paraId="2A9E1146" w14:textId="67DA77CE" w:rsidR="004827AE" w:rsidRPr="00C35EA7" w:rsidRDefault="00000000" w:rsidP="00C35EA7">
            <w:pPr>
              <w:jc w:val="center"/>
              <w:rPr>
                <w:sz w:val="20"/>
              </w:rPr>
            </w:pPr>
            <w:hyperlink r:id="rId7072" w:anchor="Sit_Gavrinis_d_C7" w:history="1">
              <w:r w:rsidR="00A7622C" w:rsidRPr="00C35EA7">
                <w:rPr>
                  <w:rStyle w:val="Hyperlink"/>
                  <w:sz w:val="20"/>
                </w:rPr>
                <w:t>7</w:t>
              </w:r>
            </w:hyperlink>
          </w:p>
        </w:tc>
      </w:tr>
      <w:tr w:rsidR="004827AE" w:rsidRPr="00A7622C" w14:paraId="1D5CDD2D" w14:textId="77777777" w:rsidTr="00C35EA7">
        <w:trPr>
          <w:jc w:val="center"/>
        </w:trPr>
        <w:tc>
          <w:tcPr>
            <w:tcW w:w="516" w:type="dxa"/>
            <w:vAlign w:val="center"/>
          </w:tcPr>
          <w:p w14:paraId="40DF1FD8" w14:textId="77777777" w:rsidR="004827AE" w:rsidRPr="00C35EA7" w:rsidRDefault="004827AE" w:rsidP="00C35EA7">
            <w:pPr>
              <w:jc w:val="center"/>
              <w:rPr>
                <w:sz w:val="20"/>
              </w:rPr>
            </w:pPr>
            <w:r w:rsidRPr="00C35EA7">
              <w:rPr>
                <w:sz w:val="20"/>
              </w:rPr>
              <w:t>24</w:t>
            </w:r>
          </w:p>
        </w:tc>
        <w:tc>
          <w:tcPr>
            <w:tcW w:w="1032" w:type="dxa"/>
            <w:gridSpan w:val="2"/>
            <w:tcBorders>
              <w:top w:val="nil"/>
              <w:bottom w:val="nil"/>
            </w:tcBorders>
            <w:vAlign w:val="center"/>
          </w:tcPr>
          <w:p w14:paraId="4AD56AAC" w14:textId="77777777" w:rsidR="004827AE" w:rsidRPr="00C35EA7" w:rsidRDefault="004827AE" w:rsidP="00C35EA7">
            <w:pPr>
              <w:jc w:val="center"/>
              <w:rPr>
                <w:sz w:val="20"/>
              </w:rPr>
            </w:pPr>
          </w:p>
        </w:tc>
        <w:tc>
          <w:tcPr>
            <w:tcW w:w="516" w:type="dxa"/>
            <w:vAlign w:val="center"/>
          </w:tcPr>
          <w:p w14:paraId="786A3414" w14:textId="77777777" w:rsidR="004827AE" w:rsidRPr="00C35EA7" w:rsidRDefault="004827AE" w:rsidP="00C35EA7">
            <w:pPr>
              <w:jc w:val="center"/>
              <w:rPr>
                <w:sz w:val="20"/>
              </w:rPr>
            </w:pPr>
            <w:r w:rsidRPr="00C35EA7">
              <w:rPr>
                <w:sz w:val="20"/>
              </w:rPr>
              <w:t>6</w:t>
            </w:r>
          </w:p>
        </w:tc>
      </w:tr>
      <w:tr w:rsidR="004827AE" w:rsidRPr="00A7622C" w14:paraId="3A34F0E0" w14:textId="77777777" w:rsidTr="00C35EA7">
        <w:trPr>
          <w:jc w:val="center"/>
        </w:trPr>
        <w:tc>
          <w:tcPr>
            <w:tcW w:w="516" w:type="dxa"/>
            <w:vAlign w:val="center"/>
          </w:tcPr>
          <w:p w14:paraId="0E9DCF35" w14:textId="77777777" w:rsidR="004827AE" w:rsidRPr="00C35EA7" w:rsidRDefault="004827AE" w:rsidP="00C35EA7">
            <w:pPr>
              <w:jc w:val="center"/>
              <w:rPr>
                <w:sz w:val="20"/>
              </w:rPr>
            </w:pPr>
            <w:r w:rsidRPr="00C35EA7">
              <w:rPr>
                <w:sz w:val="20"/>
              </w:rPr>
              <w:t>25</w:t>
            </w:r>
          </w:p>
        </w:tc>
        <w:tc>
          <w:tcPr>
            <w:tcW w:w="1032" w:type="dxa"/>
            <w:gridSpan w:val="2"/>
            <w:tcBorders>
              <w:top w:val="nil"/>
              <w:bottom w:val="nil"/>
            </w:tcBorders>
            <w:vAlign w:val="center"/>
          </w:tcPr>
          <w:p w14:paraId="5722DF25" w14:textId="77777777" w:rsidR="004827AE" w:rsidRPr="00C35EA7" w:rsidRDefault="004827AE" w:rsidP="00C35EA7">
            <w:pPr>
              <w:jc w:val="center"/>
              <w:rPr>
                <w:sz w:val="20"/>
              </w:rPr>
            </w:pPr>
          </w:p>
        </w:tc>
        <w:tc>
          <w:tcPr>
            <w:tcW w:w="516" w:type="dxa"/>
            <w:vAlign w:val="center"/>
          </w:tcPr>
          <w:p w14:paraId="6FD785CD" w14:textId="77777777" w:rsidR="004827AE" w:rsidRPr="00C35EA7" w:rsidRDefault="004827AE" w:rsidP="00C35EA7">
            <w:pPr>
              <w:jc w:val="center"/>
              <w:rPr>
                <w:sz w:val="20"/>
              </w:rPr>
            </w:pPr>
            <w:r w:rsidRPr="00C35EA7">
              <w:rPr>
                <w:sz w:val="20"/>
              </w:rPr>
              <w:t>5</w:t>
            </w:r>
          </w:p>
        </w:tc>
      </w:tr>
      <w:tr w:rsidR="004827AE" w:rsidRPr="00A7622C" w14:paraId="2EAF58CD" w14:textId="77777777" w:rsidTr="00C35EA7">
        <w:trPr>
          <w:jc w:val="center"/>
        </w:trPr>
        <w:tc>
          <w:tcPr>
            <w:tcW w:w="516" w:type="dxa"/>
            <w:vAlign w:val="center"/>
          </w:tcPr>
          <w:p w14:paraId="1C098E54" w14:textId="77777777" w:rsidR="004827AE" w:rsidRPr="00C35EA7" w:rsidRDefault="004827AE" w:rsidP="00C35EA7">
            <w:pPr>
              <w:jc w:val="center"/>
              <w:rPr>
                <w:sz w:val="20"/>
              </w:rPr>
            </w:pPr>
            <w:r w:rsidRPr="00C35EA7">
              <w:rPr>
                <w:sz w:val="20"/>
              </w:rPr>
              <w:t>26</w:t>
            </w:r>
          </w:p>
        </w:tc>
        <w:tc>
          <w:tcPr>
            <w:tcW w:w="1032" w:type="dxa"/>
            <w:gridSpan w:val="2"/>
            <w:tcBorders>
              <w:top w:val="nil"/>
              <w:bottom w:val="nil"/>
            </w:tcBorders>
            <w:vAlign w:val="center"/>
          </w:tcPr>
          <w:p w14:paraId="35A5F4E6" w14:textId="77777777" w:rsidR="004827AE" w:rsidRPr="00C35EA7" w:rsidRDefault="004827AE" w:rsidP="00C35EA7">
            <w:pPr>
              <w:jc w:val="center"/>
              <w:rPr>
                <w:sz w:val="20"/>
              </w:rPr>
            </w:pPr>
          </w:p>
        </w:tc>
        <w:tc>
          <w:tcPr>
            <w:tcW w:w="516" w:type="dxa"/>
            <w:vAlign w:val="center"/>
          </w:tcPr>
          <w:p w14:paraId="3AB0E0DD" w14:textId="7009285A" w:rsidR="004827AE" w:rsidRPr="00C35EA7" w:rsidRDefault="00000000" w:rsidP="00C35EA7">
            <w:pPr>
              <w:jc w:val="center"/>
              <w:rPr>
                <w:sz w:val="20"/>
              </w:rPr>
            </w:pPr>
            <w:hyperlink r:id="rId7073" w:anchor="Sit_Gavrinis_d_C4" w:history="1">
              <w:r w:rsidR="004827AE" w:rsidRPr="00C35EA7">
                <w:rPr>
                  <w:rStyle w:val="Hyperlink"/>
                  <w:sz w:val="20"/>
                </w:rPr>
                <w:t>4</w:t>
              </w:r>
            </w:hyperlink>
          </w:p>
        </w:tc>
      </w:tr>
      <w:tr w:rsidR="004827AE" w:rsidRPr="00A7622C" w14:paraId="1997B325" w14:textId="77777777" w:rsidTr="00C35EA7">
        <w:trPr>
          <w:jc w:val="center"/>
        </w:trPr>
        <w:tc>
          <w:tcPr>
            <w:tcW w:w="516" w:type="dxa"/>
            <w:vAlign w:val="center"/>
          </w:tcPr>
          <w:p w14:paraId="17EE7423" w14:textId="77777777" w:rsidR="004827AE" w:rsidRPr="00C35EA7" w:rsidRDefault="004827AE" w:rsidP="00C35EA7">
            <w:pPr>
              <w:jc w:val="center"/>
              <w:rPr>
                <w:sz w:val="20"/>
              </w:rPr>
            </w:pPr>
            <w:r w:rsidRPr="00C35EA7">
              <w:rPr>
                <w:sz w:val="20"/>
              </w:rPr>
              <w:t>27</w:t>
            </w:r>
          </w:p>
        </w:tc>
        <w:tc>
          <w:tcPr>
            <w:tcW w:w="1032" w:type="dxa"/>
            <w:gridSpan w:val="2"/>
            <w:tcBorders>
              <w:top w:val="nil"/>
              <w:bottom w:val="nil"/>
            </w:tcBorders>
            <w:vAlign w:val="center"/>
          </w:tcPr>
          <w:p w14:paraId="31EA1704" w14:textId="77777777" w:rsidR="004827AE" w:rsidRPr="00C35EA7" w:rsidRDefault="004827AE" w:rsidP="00C35EA7">
            <w:pPr>
              <w:jc w:val="center"/>
              <w:rPr>
                <w:sz w:val="20"/>
              </w:rPr>
            </w:pPr>
          </w:p>
        </w:tc>
        <w:tc>
          <w:tcPr>
            <w:tcW w:w="516" w:type="dxa"/>
            <w:vAlign w:val="center"/>
          </w:tcPr>
          <w:p w14:paraId="7C81C60C" w14:textId="20B6C7D9" w:rsidR="004827AE" w:rsidRPr="00C35EA7" w:rsidRDefault="00000000" w:rsidP="00C35EA7">
            <w:pPr>
              <w:jc w:val="center"/>
              <w:rPr>
                <w:sz w:val="20"/>
              </w:rPr>
            </w:pPr>
            <w:hyperlink r:id="rId7074" w:anchor="Sit_Gavrinis_d_C3" w:history="1">
              <w:r w:rsidR="004827AE" w:rsidRPr="00C35EA7">
                <w:rPr>
                  <w:rStyle w:val="Hyperlink"/>
                  <w:sz w:val="20"/>
                </w:rPr>
                <w:t>3</w:t>
              </w:r>
            </w:hyperlink>
          </w:p>
        </w:tc>
      </w:tr>
      <w:tr w:rsidR="004827AE" w:rsidRPr="00A7622C" w14:paraId="1B160479" w14:textId="77777777" w:rsidTr="00C35EA7">
        <w:trPr>
          <w:jc w:val="center"/>
        </w:trPr>
        <w:tc>
          <w:tcPr>
            <w:tcW w:w="516" w:type="dxa"/>
            <w:vAlign w:val="center"/>
          </w:tcPr>
          <w:p w14:paraId="6BC064C9" w14:textId="77777777" w:rsidR="004827AE" w:rsidRPr="00C35EA7" w:rsidRDefault="004827AE" w:rsidP="00C35EA7">
            <w:pPr>
              <w:jc w:val="center"/>
              <w:rPr>
                <w:sz w:val="20"/>
              </w:rPr>
            </w:pPr>
            <w:r w:rsidRPr="00C35EA7">
              <w:rPr>
                <w:sz w:val="20"/>
              </w:rPr>
              <w:t>28</w:t>
            </w:r>
          </w:p>
        </w:tc>
        <w:tc>
          <w:tcPr>
            <w:tcW w:w="1032" w:type="dxa"/>
            <w:gridSpan w:val="2"/>
            <w:tcBorders>
              <w:top w:val="nil"/>
              <w:bottom w:val="nil"/>
            </w:tcBorders>
            <w:vAlign w:val="center"/>
          </w:tcPr>
          <w:p w14:paraId="4EE764C3" w14:textId="77777777" w:rsidR="004827AE" w:rsidRPr="00C35EA7" w:rsidRDefault="004827AE" w:rsidP="00C35EA7">
            <w:pPr>
              <w:jc w:val="center"/>
              <w:rPr>
                <w:sz w:val="20"/>
              </w:rPr>
            </w:pPr>
          </w:p>
        </w:tc>
        <w:tc>
          <w:tcPr>
            <w:tcW w:w="516" w:type="dxa"/>
            <w:vAlign w:val="center"/>
          </w:tcPr>
          <w:p w14:paraId="1E115C7E" w14:textId="0F6F4D0E" w:rsidR="004827AE" w:rsidRPr="00C35EA7" w:rsidRDefault="00000000" w:rsidP="00C35EA7">
            <w:pPr>
              <w:jc w:val="center"/>
              <w:rPr>
                <w:sz w:val="20"/>
              </w:rPr>
            </w:pPr>
            <w:hyperlink r:id="rId7075" w:anchor="Sit_Gavrinis_d_C2" w:history="1">
              <w:r w:rsidR="004827AE" w:rsidRPr="00C35EA7">
                <w:rPr>
                  <w:rStyle w:val="Hyperlink"/>
                  <w:sz w:val="20"/>
                </w:rPr>
                <w:t>2</w:t>
              </w:r>
            </w:hyperlink>
          </w:p>
        </w:tc>
      </w:tr>
      <w:tr w:rsidR="005D10B6" w:rsidRPr="00A7622C" w14:paraId="7CD040D0" w14:textId="77777777" w:rsidTr="00C35EA7">
        <w:trPr>
          <w:jc w:val="center"/>
        </w:trPr>
        <w:tc>
          <w:tcPr>
            <w:tcW w:w="516" w:type="dxa"/>
            <w:vAlign w:val="center"/>
          </w:tcPr>
          <w:p w14:paraId="36B6605D" w14:textId="77777777" w:rsidR="004827AE" w:rsidRPr="00C35EA7" w:rsidRDefault="004827AE" w:rsidP="00C35EA7">
            <w:pPr>
              <w:jc w:val="center"/>
              <w:rPr>
                <w:sz w:val="20"/>
              </w:rPr>
            </w:pPr>
            <w:r w:rsidRPr="00C35EA7">
              <w:rPr>
                <w:sz w:val="20"/>
              </w:rPr>
              <w:t>29</w:t>
            </w:r>
          </w:p>
        </w:tc>
        <w:tc>
          <w:tcPr>
            <w:tcW w:w="1032" w:type="dxa"/>
            <w:gridSpan w:val="2"/>
            <w:tcBorders>
              <w:top w:val="nil"/>
            </w:tcBorders>
            <w:vAlign w:val="center"/>
          </w:tcPr>
          <w:p w14:paraId="0D9B916D" w14:textId="77777777" w:rsidR="004827AE" w:rsidRPr="00C35EA7" w:rsidRDefault="004827AE" w:rsidP="00C35EA7">
            <w:pPr>
              <w:jc w:val="center"/>
              <w:rPr>
                <w:sz w:val="20"/>
              </w:rPr>
            </w:pPr>
          </w:p>
        </w:tc>
        <w:tc>
          <w:tcPr>
            <w:tcW w:w="516" w:type="dxa"/>
            <w:vAlign w:val="center"/>
          </w:tcPr>
          <w:p w14:paraId="2426BA92" w14:textId="37A9E556" w:rsidR="004827AE" w:rsidRPr="00C35EA7" w:rsidRDefault="00000000" w:rsidP="00C35EA7">
            <w:pPr>
              <w:jc w:val="center"/>
              <w:rPr>
                <w:sz w:val="20"/>
              </w:rPr>
            </w:pPr>
            <w:hyperlink r:id="rId7076" w:anchor="Sit_Gavrinis_d_C1" w:history="1">
              <w:r w:rsidR="004827AE" w:rsidRPr="00C35EA7">
                <w:rPr>
                  <w:rStyle w:val="Hyperlink"/>
                  <w:sz w:val="20"/>
                </w:rPr>
                <w:t>1</w:t>
              </w:r>
            </w:hyperlink>
          </w:p>
        </w:tc>
      </w:tr>
    </w:tbl>
    <w:p w14:paraId="5C535A3B" w14:textId="77777777" w:rsidR="004827AE" w:rsidRPr="00D353FC" w:rsidRDefault="004827AE" w:rsidP="004827AE">
      <w:pPr>
        <w:jc w:val="center"/>
        <w:rPr>
          <w:i/>
        </w:rPr>
      </w:pPr>
      <w:r>
        <w:rPr>
          <w:i/>
        </w:rPr>
        <w:t>Entrée du cairn</w:t>
      </w:r>
    </w:p>
    <w:p w14:paraId="04B96E37" w14:textId="77777777" w:rsidR="00D353FC" w:rsidRDefault="004827AE" w:rsidP="00BA575D">
      <w:r>
        <w:t>(SS BIB)</w:t>
      </w:r>
    </w:p>
    <w:p w14:paraId="58C5F338" w14:textId="77777777" w:rsidR="00A7622C" w:rsidRDefault="00A7622C" w:rsidP="00BA575D"/>
    <w:p w14:paraId="3D1090DF" w14:textId="4A44C31B" w:rsidR="001309A1" w:rsidRPr="0032190F" w:rsidRDefault="00075E59" w:rsidP="00075E59">
      <w:pPr>
        <w:jc w:val="both"/>
        <w:rPr>
          <w:lang w:val="fr-FR"/>
        </w:rPr>
      </w:pPr>
      <w:r w:rsidRPr="0032190F">
        <w:rPr>
          <w:lang w:val="fr-FR"/>
        </w:rPr>
        <w:t xml:space="preserve">Avec </w:t>
      </w:r>
      <w:r w:rsidRPr="0032190F">
        <w:rPr>
          <w:color w:val="000000" w:themeColor="text1"/>
          <w:lang w:val="fr-FR"/>
        </w:rPr>
        <w:t>47 m2 de panneaux cumulés (en excluant la dalle de couverture de la chambre) (BIB 2199 p. 381), l</w:t>
      </w:r>
      <w:r w:rsidR="001309A1" w:rsidRPr="0032190F">
        <w:rPr>
          <w:lang w:val="fr-FR"/>
        </w:rPr>
        <w:t xml:space="preserve">a richesse du programme iconographique en fait un </w:t>
      </w:r>
      <w:r w:rsidR="001309A1" w:rsidRPr="0032190F">
        <w:rPr>
          <w:i/>
          <w:lang w:val="fr-FR"/>
        </w:rPr>
        <w:t>hapax</w:t>
      </w:r>
      <w:r w:rsidR="001309A1" w:rsidRPr="0032190F">
        <w:rPr>
          <w:lang w:val="fr-FR"/>
        </w:rPr>
        <w:t xml:space="preserve"> qui ne peut guère qu'être comparé qu'avec quelques "drapés" du </w:t>
      </w:r>
      <w:hyperlink r:id="rId7077" w:anchor="Sit_Petit_Mont" w:history="1">
        <w:r w:rsidR="001309A1" w:rsidRPr="0032190F">
          <w:rPr>
            <w:rStyle w:val="Hyperlink"/>
            <w:lang w:val="fr-FR"/>
          </w:rPr>
          <w:t>Petit Mont</w:t>
        </w:r>
      </w:hyperlink>
      <w:r w:rsidR="001309A1" w:rsidRPr="0032190F">
        <w:rPr>
          <w:lang w:val="fr-FR"/>
        </w:rPr>
        <w:t xml:space="preserve"> (BIB 129 p. 127) avec </w:t>
      </w:r>
      <w:hyperlink r:id="rId7078" w:anchor="Sit_Tremblais" w:history="1">
        <w:r w:rsidR="001309A1" w:rsidRPr="0032190F">
          <w:rPr>
            <w:rStyle w:val="Hyperlink"/>
            <w:lang w:val="fr-FR"/>
          </w:rPr>
          <w:t>Tremblais</w:t>
        </w:r>
      </w:hyperlink>
      <w:r w:rsidR="001309A1" w:rsidRPr="0032190F">
        <w:rPr>
          <w:lang w:val="fr-FR"/>
        </w:rPr>
        <w:t xml:space="preserve"> également </w:t>
      </w:r>
      <w:r w:rsidRPr="0032190F">
        <w:rPr>
          <w:color w:val="000000" w:themeColor="text1"/>
          <w:lang w:val="fr-FR"/>
        </w:rPr>
        <w:t>(BIB 2199 p. 381)</w:t>
      </w:r>
    </w:p>
    <w:p w14:paraId="3F929992" w14:textId="77777777" w:rsidR="00891BCF" w:rsidRPr="0032190F" w:rsidRDefault="00891BCF" w:rsidP="00891BCF">
      <w:pPr>
        <w:jc w:val="both"/>
        <w:rPr>
          <w:lang w:val="fr-FR"/>
        </w:rPr>
      </w:pPr>
      <w:r w:rsidRPr="0032190F">
        <w:rPr>
          <w:lang w:val="fr-FR"/>
        </w:rPr>
        <w:t>Plusieurs dalles portent des gravures non visibles depuis la crypte et ont été manifestement retaillées. C’est le cas pour la dalle de couverture .(BIB 165 p. 164)</w:t>
      </w:r>
    </w:p>
    <w:p w14:paraId="761A58B7" w14:textId="7951EE38" w:rsidR="00891BCF" w:rsidRPr="0032190F" w:rsidRDefault="00891BCF" w:rsidP="00891BCF">
      <w:pPr>
        <w:jc w:val="both"/>
        <w:rPr>
          <w:lang w:val="fr-FR"/>
        </w:rPr>
      </w:pPr>
      <w:r w:rsidRPr="0032190F">
        <w:rPr>
          <w:lang w:val="fr-FR"/>
        </w:rPr>
        <w:lastRenderedPageBreak/>
        <w:t>23 des 29 piliers intérieurs portent un décor piqueté qui développe le thème de l’ "</w:t>
      </w:r>
      <w:hyperlink r:id="rId7079" w:anchor="Cul_Art_TAC_T_a_idole_bret" w:history="1">
        <w:r w:rsidRPr="0032190F">
          <w:rPr>
            <w:rStyle w:val="Hyperlink"/>
            <w:lang w:val="fr-FR"/>
          </w:rPr>
          <w:t>idole en écusson</w:t>
        </w:r>
      </w:hyperlink>
      <w:r w:rsidRPr="0032190F">
        <w:rPr>
          <w:lang w:val="fr-FR"/>
        </w:rPr>
        <w:t xml:space="preserve">" parfois arrondi ou quadrangulaire. Il porte parfois un rostre apical, une chevelure rayonnante, des boucles latérales tandis que la surface est volontairement munies d’arceaux ou de </w:t>
      </w:r>
      <w:hyperlink r:id="rId7080" w:anchor="Cul_Art_TAC_T_g_chevrons" w:history="1">
        <w:r w:rsidR="00AE4243" w:rsidRPr="0032190F">
          <w:rPr>
            <w:rStyle w:val="Hyperlink"/>
            <w:lang w:val="fr-FR"/>
          </w:rPr>
          <w:t>chevrons</w:t>
        </w:r>
      </w:hyperlink>
      <w:r w:rsidR="00AE4243" w:rsidRPr="0032190F">
        <w:rPr>
          <w:lang w:val="fr-FR"/>
        </w:rPr>
        <w:t xml:space="preserve"> </w:t>
      </w:r>
      <w:r w:rsidRPr="0032190F">
        <w:rPr>
          <w:lang w:val="fr-FR"/>
        </w:rPr>
        <w:t xml:space="preserve">emboités. Du rostre peut partir une « figure-fille ». A côté de l’écusson sont fréquemment représentés 2 objets : la </w:t>
      </w:r>
      <w:hyperlink r:id="rId7081" w:anchor="Cul_Art_TAC_T_t_hache" w:history="1">
        <w:r w:rsidRPr="0032190F">
          <w:rPr>
            <w:rStyle w:val="Hyperlink"/>
            <w:lang w:val="fr-FR"/>
          </w:rPr>
          <w:t>hache</w:t>
        </w:r>
      </w:hyperlink>
      <w:r w:rsidRPr="0032190F">
        <w:rPr>
          <w:lang w:val="fr-FR"/>
        </w:rPr>
        <w:t xml:space="preserve"> et la </w:t>
      </w:r>
      <w:hyperlink r:id="rId7082" w:anchor="Cul_Art_TAC_T_t_crosse" w:history="1">
        <w:r w:rsidRPr="0032190F">
          <w:rPr>
            <w:rStyle w:val="Hyperlink"/>
            <w:lang w:val="fr-FR"/>
          </w:rPr>
          <w:t>crosse</w:t>
        </w:r>
      </w:hyperlink>
      <w:r w:rsidRPr="0032190F">
        <w:rPr>
          <w:lang w:val="fr-FR"/>
        </w:rPr>
        <w:t>. L’une et l’autre apparaissent à Gavrinis parfois dans l’orbite de l’écusson (dalle 8 à 16) et parfois indépendamment (dalles 25 et 21). Deux autres signes apparaissent : le signe en U ou « juguiforme »</w:t>
      </w:r>
      <w:r w:rsidR="0061128F" w:rsidRPr="0032190F">
        <w:rPr>
          <w:lang w:val="fr-FR"/>
        </w:rPr>
        <w:t xml:space="preserve"> [jugiforme]</w:t>
      </w:r>
      <w:r w:rsidRPr="0032190F">
        <w:rPr>
          <w:lang w:val="fr-FR"/>
        </w:rPr>
        <w:t xml:space="preserve"> (dalles 1- et 25) et des méandres serpentiformes (dalle 8). On note, sur une pierre en légère saillie et au centre du couloir, la figuration d’un arc et de ses flèches rare pour le mégalithisme armoricain.(BIB 165 p. 164).</w:t>
      </w:r>
    </w:p>
    <w:p w14:paraId="6BCA6D26" w14:textId="6995448A" w:rsidR="00891BCF" w:rsidRPr="0032190F" w:rsidRDefault="00891BCF" w:rsidP="00891BCF">
      <w:pPr>
        <w:rPr>
          <w:lang w:val="fr-FR"/>
        </w:rPr>
      </w:pPr>
      <w:r w:rsidRPr="0032190F">
        <w:rPr>
          <w:lang w:val="fr-FR"/>
        </w:rPr>
        <w:t xml:space="preserve">S. Cassen rapproche entre eux différents signes circulaires observés sur des </w:t>
      </w:r>
      <w:hyperlink r:id="rId7083" w:anchor="Cul_Art__GCM" w:history="1">
        <w:r w:rsidRPr="0032190F">
          <w:rPr>
            <w:rStyle w:val="Hyperlink"/>
            <w:lang w:val="fr-FR"/>
          </w:rPr>
          <w:t>GCM</w:t>
        </w:r>
      </w:hyperlink>
      <w:r w:rsidRPr="0032190F">
        <w:rPr>
          <w:lang w:val="fr-FR"/>
        </w:rPr>
        <w:t xml:space="preserve"> (BIB 2278) </w:t>
      </w:r>
    </w:p>
    <w:p w14:paraId="4FCA30A2" w14:textId="57D2C19F" w:rsidR="00891BCF" w:rsidRPr="0032190F" w:rsidRDefault="00891BCF" w:rsidP="00891BCF">
      <w:pPr>
        <w:rPr>
          <w:lang w:val="fr-FR"/>
        </w:rPr>
      </w:pPr>
      <w:r w:rsidRPr="0032190F">
        <w:rPr>
          <w:lang w:val="fr-FR"/>
        </w:rPr>
        <w:t>Forme(s) rectangulaire(s) avec rostre (BIB 2353) à rapprocher de l' "</w:t>
      </w:r>
      <w:hyperlink r:id="rId7084" w:anchor="Cul_Art_TAC_T_a_idole_bret" w:history="1">
        <w:r w:rsidRPr="0032190F">
          <w:rPr>
            <w:rStyle w:val="Hyperlink"/>
            <w:lang w:val="fr-FR"/>
          </w:rPr>
          <w:t>idole en écusson</w:t>
        </w:r>
      </w:hyperlink>
      <w:r w:rsidRPr="0032190F">
        <w:rPr>
          <w:lang w:val="fr-FR"/>
        </w:rPr>
        <w:t>" (SS BIB)</w:t>
      </w:r>
    </w:p>
    <w:p w14:paraId="1AB88B00" w14:textId="77777777" w:rsidR="00891BCF" w:rsidRPr="0032190F" w:rsidRDefault="00891BCF" w:rsidP="00BA575D">
      <w:pPr>
        <w:rPr>
          <w:lang w:val="fr-FR"/>
        </w:rPr>
      </w:pPr>
      <w:r w:rsidRPr="0032190F">
        <w:rPr>
          <w:lang w:val="fr-FR"/>
        </w:rPr>
        <w:t>Les représentations de haches voisinnent avec celles des lignes sinueuses verticales (BIB 1738 p. 69)</w:t>
      </w:r>
    </w:p>
    <w:p w14:paraId="34B931CD" w14:textId="5F94217C" w:rsidR="00A7622C" w:rsidRPr="0032190F" w:rsidRDefault="00A7622C" w:rsidP="00A7622C">
      <w:pPr>
        <w:jc w:val="both"/>
        <w:rPr>
          <w:lang w:val="fr-FR"/>
        </w:rPr>
      </w:pPr>
      <w:r w:rsidRPr="0032190F">
        <w:rPr>
          <w:lang w:val="fr-FR"/>
        </w:rPr>
        <w:t xml:space="preserve">L9, C1, C3, </w:t>
      </w:r>
      <w:hyperlink r:id="rId7085" w:anchor="Sit_Gavrinis_d_C4" w:history="1">
        <w:r w:rsidRPr="0032190F">
          <w:rPr>
            <w:rStyle w:val="Hyperlink"/>
            <w:lang w:val="fr-FR"/>
          </w:rPr>
          <w:t>C4</w:t>
        </w:r>
      </w:hyperlink>
      <w:r w:rsidRPr="0032190F">
        <w:rPr>
          <w:lang w:val="fr-FR"/>
        </w:rPr>
        <w:t xml:space="preserve"> et quai de Penn Lannic étudiés par S. Cassen et al. (BIB 2182).</w:t>
      </w:r>
    </w:p>
    <w:p w14:paraId="3FB86528" w14:textId="77777777" w:rsidR="001D69D0" w:rsidRPr="0032190F" w:rsidRDefault="001D69D0" w:rsidP="00A7622C">
      <w:pPr>
        <w:jc w:val="both"/>
        <w:rPr>
          <w:lang w:val="fr-FR"/>
        </w:rPr>
      </w:pPr>
      <w:r w:rsidRPr="0032190F">
        <w:rPr>
          <w:lang w:val="fr-FR"/>
        </w:rPr>
        <w:t>Dans les thèmes:</w:t>
      </w:r>
    </w:p>
    <w:p w14:paraId="200D87A6" w14:textId="77777777" w:rsidR="001D69D0" w:rsidRPr="0032190F" w:rsidRDefault="001D69D0" w:rsidP="00A7622C">
      <w:pPr>
        <w:jc w:val="both"/>
        <w:rPr>
          <w:lang w:val="fr-FR"/>
        </w:rPr>
      </w:pPr>
      <w:r w:rsidRPr="0032190F">
        <w:rPr>
          <w:lang w:val="fr-FR"/>
        </w:rPr>
        <w:tab/>
        <w:t>-les "écussons-gigognes" montre le développement autour du rostre apical de lignes concentriques "qui en arrivent a (...) dilater [le premier "écusson"] en un second semblant jaillir du précédent. Ce serait un phénomène semblable aux idoles géminées du Proche-Orient, Balkans et Europe centrale (BIB 129 p. 126)</w:t>
      </w:r>
    </w:p>
    <w:p w14:paraId="4219B629" w14:textId="6CAFF7D5" w:rsidR="001D69D0" w:rsidRPr="0032190F" w:rsidRDefault="001D69D0" w:rsidP="00A7622C">
      <w:pPr>
        <w:jc w:val="both"/>
        <w:rPr>
          <w:lang w:val="fr-FR"/>
        </w:rPr>
      </w:pPr>
      <w:r w:rsidRPr="0032190F">
        <w:rPr>
          <w:lang w:val="fr-FR"/>
        </w:rPr>
        <w:tab/>
        <w:t xml:space="preserve">-les "fausses spirales" ont été souvent rapprochées de </w:t>
      </w:r>
      <w:hyperlink r:id="rId7086" w:anchor="Sit_Newgrange" w:history="1">
        <w:r w:rsidRPr="00711104">
          <w:rPr>
            <w:rStyle w:val="Hyperlink"/>
            <w:lang w:val="fr-FR"/>
          </w:rPr>
          <w:t>Newgrange</w:t>
        </w:r>
      </w:hyperlink>
      <w:r w:rsidRPr="0032190F">
        <w:rPr>
          <w:lang w:val="fr-FR"/>
        </w:rPr>
        <w:t xml:space="preserve"> bien que leur tracé soit différent. Il s'agit en fait de doubles rubans enroulés l'un sur l'autre (</w:t>
      </w:r>
      <w:hyperlink r:id="rId7087" w:anchor="Sit_Gavrinis_d_C2" w:history="1">
        <w:r w:rsidRPr="0032190F">
          <w:rPr>
            <w:rStyle w:val="Hyperlink"/>
            <w:lang w:val="fr-FR"/>
          </w:rPr>
          <w:t>C2</w:t>
        </w:r>
      </w:hyperlink>
      <w:r w:rsidRPr="0032190F">
        <w:rPr>
          <w:lang w:val="fr-FR"/>
        </w:rPr>
        <w:t>) (BIB 129 p. 126)</w:t>
      </w:r>
    </w:p>
    <w:p w14:paraId="6F6E07FA" w14:textId="7D321502" w:rsidR="001D69D0" w:rsidRPr="0032190F" w:rsidRDefault="001D69D0" w:rsidP="00A7622C">
      <w:pPr>
        <w:jc w:val="both"/>
        <w:rPr>
          <w:lang w:val="fr-FR"/>
        </w:rPr>
      </w:pPr>
      <w:r w:rsidRPr="0032190F">
        <w:rPr>
          <w:lang w:val="fr-FR"/>
        </w:rPr>
        <w:tab/>
        <w:t>-les "arceaux emboités" et les "compositions-miroirs" sont considérés comme des arcs-en-ciel, épiphanie divine dans de nombreuses cultures, par S. Cassen (2000) et pourraient l'être (</w:t>
      </w:r>
      <w:hyperlink r:id="rId7088" w:anchor="Sit_Gavrinis_d_C2" w:history="1">
        <w:r w:rsidRPr="0032190F">
          <w:rPr>
            <w:rStyle w:val="Hyperlink"/>
            <w:lang w:val="fr-FR"/>
          </w:rPr>
          <w:t>C2</w:t>
        </w:r>
      </w:hyperlink>
      <w:r w:rsidRPr="0032190F">
        <w:rPr>
          <w:lang w:val="fr-FR"/>
        </w:rPr>
        <w:t>) (BIB 129 p. 126)</w:t>
      </w:r>
    </w:p>
    <w:p w14:paraId="6B34EDCA" w14:textId="77777777" w:rsidR="00C355CD" w:rsidRDefault="00C355CD" w:rsidP="00A7622C">
      <w:pPr>
        <w:jc w:val="both"/>
        <w:rPr>
          <w:lang w:val="fr-FR"/>
        </w:rPr>
      </w:pPr>
      <w:r w:rsidRPr="0032190F">
        <w:rPr>
          <w:lang w:val="fr-FR"/>
        </w:rPr>
        <w:tab/>
        <w:t>-les "compositions étagées"</w:t>
      </w:r>
    </w:p>
    <w:p w14:paraId="4E35826F" w14:textId="77777777" w:rsidR="00893371" w:rsidRDefault="00893371" w:rsidP="00A7622C">
      <w:pPr>
        <w:jc w:val="both"/>
        <w:rPr>
          <w:lang w:val="fr-FR"/>
        </w:rPr>
      </w:pPr>
    </w:p>
    <w:p w14:paraId="3E61A195" w14:textId="20E45934" w:rsidR="00893371" w:rsidRPr="0032190F" w:rsidRDefault="00893371" w:rsidP="00A7622C">
      <w:pPr>
        <w:jc w:val="both"/>
        <w:rPr>
          <w:lang w:val="fr-FR"/>
        </w:rPr>
      </w:pPr>
      <w:r>
        <w:rPr>
          <w:lang w:val="fr-FR"/>
        </w:rPr>
        <w:t>Haches représentées par paires, pointes en haut (// dépôts Saint-Pierre-Quiberon)(SS BIB)</w:t>
      </w:r>
    </w:p>
    <w:p w14:paraId="689354D8" w14:textId="77777777" w:rsidR="009E63DA" w:rsidRPr="0032190F" w:rsidRDefault="009E63DA" w:rsidP="00A7622C">
      <w:pPr>
        <w:jc w:val="both"/>
        <w:rPr>
          <w:lang w:val="fr-FR"/>
        </w:rPr>
      </w:pPr>
    </w:p>
    <w:p w14:paraId="772AC30C" w14:textId="77777777" w:rsidR="009E63DA" w:rsidRPr="0032190F" w:rsidRDefault="009E63DA" w:rsidP="009E63DA">
      <w:pPr>
        <w:pStyle w:val="Heading3"/>
      </w:pPr>
      <w:bookmarkStart w:id="3022" w:name="Sit_Gavrinis_d_C1"/>
      <w:r w:rsidRPr="0032190F">
        <w:t>C1</w:t>
      </w:r>
    </w:p>
    <w:bookmarkEnd w:id="3022"/>
    <w:p w14:paraId="3E89A8BB" w14:textId="77777777" w:rsidR="00C56983" w:rsidRPr="0032190F" w:rsidRDefault="00C56983" w:rsidP="00BA575D">
      <w:pPr>
        <w:rPr>
          <w:lang w:val="fr-FR"/>
        </w:rPr>
      </w:pPr>
    </w:p>
    <w:p w14:paraId="421AF410" w14:textId="77777777" w:rsidR="009E63DA" w:rsidRPr="0032190F" w:rsidRDefault="009E63DA" w:rsidP="00BA575D">
      <w:pPr>
        <w:rPr>
          <w:lang w:val="fr-FR"/>
        </w:rPr>
      </w:pPr>
    </w:p>
    <w:p w14:paraId="1F11D365" w14:textId="77777777" w:rsidR="00C56983" w:rsidRPr="0032190F" w:rsidRDefault="00C56983" w:rsidP="00891BCF">
      <w:pPr>
        <w:pStyle w:val="Heading3"/>
      </w:pPr>
      <w:bookmarkStart w:id="3023" w:name="Sit_Gavrinis_d_C2"/>
      <w:r w:rsidRPr="0032190F">
        <w:t>C2</w:t>
      </w:r>
    </w:p>
    <w:bookmarkEnd w:id="3023"/>
    <w:p w14:paraId="09E78B68" w14:textId="77777777" w:rsidR="00BA575D" w:rsidRPr="0032190F" w:rsidRDefault="00EF740E" w:rsidP="00BA575D">
      <w:pPr>
        <w:rPr>
          <w:lang w:val="fr-FR"/>
        </w:rPr>
      </w:pPr>
      <w:r w:rsidRPr="0032190F">
        <w:rPr>
          <w:lang w:val="fr-FR"/>
        </w:rPr>
        <w:t>Idole</w:t>
      </w:r>
      <w:r w:rsidR="009E63DA" w:rsidRPr="0032190F">
        <w:rPr>
          <w:lang w:val="fr-FR"/>
        </w:rPr>
        <w:t>s</w:t>
      </w:r>
      <w:r w:rsidRPr="0032190F">
        <w:rPr>
          <w:lang w:val="fr-FR"/>
        </w:rPr>
        <w:t xml:space="preserve"> scutiformes (SS BIB)</w:t>
      </w:r>
    </w:p>
    <w:p w14:paraId="12DBD3B9" w14:textId="77777777" w:rsidR="009E63DA" w:rsidRPr="0032190F" w:rsidRDefault="009E63DA" w:rsidP="00BA575D">
      <w:pPr>
        <w:rPr>
          <w:lang w:val="fr-FR"/>
        </w:rPr>
      </w:pPr>
    </w:p>
    <w:p w14:paraId="165629DD" w14:textId="77777777" w:rsidR="009E63DA" w:rsidRPr="0032190F" w:rsidRDefault="009E63DA" w:rsidP="00BA575D">
      <w:pPr>
        <w:rPr>
          <w:lang w:val="fr-FR"/>
        </w:rPr>
      </w:pPr>
    </w:p>
    <w:p w14:paraId="0290CBF8" w14:textId="77777777" w:rsidR="009E63DA" w:rsidRPr="0032190F" w:rsidRDefault="009E63DA" w:rsidP="009E63DA">
      <w:pPr>
        <w:pStyle w:val="Heading3"/>
      </w:pPr>
      <w:bookmarkStart w:id="3024" w:name="Sit_Gavrinis_d_C3"/>
      <w:r w:rsidRPr="0032190F">
        <w:t>C3</w:t>
      </w:r>
    </w:p>
    <w:bookmarkEnd w:id="3024"/>
    <w:p w14:paraId="07EDA3EB" w14:textId="77777777" w:rsidR="00BA575D" w:rsidRPr="0032190F" w:rsidRDefault="00B73EA0" w:rsidP="00B73EA0">
      <w:pPr>
        <w:jc w:val="both"/>
        <w:rPr>
          <w:lang w:val="fr-FR"/>
        </w:rPr>
      </w:pPr>
      <w:r w:rsidRPr="0032190F">
        <w:rPr>
          <w:lang w:val="fr-FR"/>
        </w:rPr>
        <w:t>Dans la partie inférieure de la dalle: En position haute, le couple des lames polies verticales [lames seules], tranchant au ciel ; en position basse, un motif non répertorié jusqu’ici, inscrit à l’horizontale, association d’un signe circulaire et d’un signe rectiligne.(BIB 2199 p. 262)</w:t>
      </w:r>
    </w:p>
    <w:p w14:paraId="42B6120A" w14:textId="77777777" w:rsidR="00E1179E" w:rsidRPr="0032190F" w:rsidRDefault="00E1179E" w:rsidP="00B73EA0">
      <w:pPr>
        <w:jc w:val="both"/>
        <w:rPr>
          <w:lang w:val="fr-FR"/>
        </w:rPr>
      </w:pPr>
      <w:r w:rsidRPr="0032190F">
        <w:rPr>
          <w:lang w:val="fr-FR"/>
        </w:rPr>
        <w:t>Pour Cassen : palette (aviron, gouvernail) (BIB 2527)</w:t>
      </w:r>
    </w:p>
    <w:p w14:paraId="5DDEE5C9" w14:textId="77777777" w:rsidR="00B73EA0" w:rsidRPr="0032190F" w:rsidRDefault="00B73EA0" w:rsidP="00B73EA0">
      <w:pPr>
        <w:rPr>
          <w:lang w:val="fr-FR"/>
        </w:rPr>
      </w:pPr>
    </w:p>
    <w:p w14:paraId="4B222A9C" w14:textId="77777777" w:rsidR="0020721C" w:rsidRPr="0032190F" w:rsidRDefault="0020721C" w:rsidP="00891BCF">
      <w:pPr>
        <w:pStyle w:val="Heading3"/>
        <w:rPr>
          <w:rStyle w:val="Hyperlink"/>
          <w:color w:val="auto"/>
          <w:u w:val="none"/>
        </w:rPr>
      </w:pPr>
      <w:bookmarkStart w:id="3025" w:name="Sit_Gavrinis_d_C4"/>
      <w:r w:rsidRPr="0032190F">
        <w:rPr>
          <w:rStyle w:val="Hyperlink"/>
          <w:color w:val="auto"/>
          <w:u w:val="none"/>
        </w:rPr>
        <w:t>C4</w:t>
      </w:r>
    </w:p>
    <w:bookmarkEnd w:id="3025"/>
    <w:p w14:paraId="78C96D4C" w14:textId="3D715F1A" w:rsidR="0020721C" w:rsidRPr="0032190F" w:rsidRDefault="00B73EA0" w:rsidP="00BA575D">
      <w:pPr>
        <w:jc w:val="both"/>
        <w:rPr>
          <w:rStyle w:val="Hyperlink"/>
          <w:color w:val="auto"/>
          <w:u w:val="none"/>
          <w:lang w:val="fr-FR"/>
        </w:rPr>
      </w:pPr>
      <w:r w:rsidRPr="0032190F">
        <w:rPr>
          <w:rStyle w:val="Hyperlink"/>
          <w:color w:val="auto"/>
          <w:u w:val="none"/>
          <w:lang w:val="fr-FR"/>
        </w:rPr>
        <w:t>S</w:t>
      </w:r>
      <w:r w:rsidR="0020721C" w:rsidRPr="0032190F">
        <w:rPr>
          <w:rStyle w:val="Hyperlink"/>
          <w:color w:val="auto"/>
          <w:u w:val="none"/>
          <w:lang w:val="fr-FR"/>
        </w:rPr>
        <w:t>upport est</w:t>
      </w:r>
      <w:r w:rsidRPr="0032190F">
        <w:rPr>
          <w:rStyle w:val="Hyperlink"/>
          <w:color w:val="auto"/>
          <w:u w:val="none"/>
          <w:lang w:val="fr-FR"/>
        </w:rPr>
        <w:t xml:space="preserve"> </w:t>
      </w:r>
      <w:r w:rsidR="0020721C" w:rsidRPr="0032190F">
        <w:rPr>
          <w:rStyle w:val="Hyperlink"/>
          <w:color w:val="auto"/>
          <w:u w:val="none"/>
          <w:lang w:val="fr-FR"/>
        </w:rPr>
        <w:t>densément gravé, à l’image des autres orthostatesdans cette partie du monument ; le signe circulaire en</w:t>
      </w:r>
      <w:r w:rsidR="006172F4" w:rsidRPr="0032190F">
        <w:rPr>
          <w:rStyle w:val="Hyperlink"/>
          <w:color w:val="auto"/>
          <w:u w:val="none"/>
          <w:lang w:val="fr-FR"/>
        </w:rPr>
        <w:t xml:space="preserve"> </w:t>
      </w:r>
      <w:r w:rsidR="0020721C" w:rsidRPr="0032190F">
        <w:rPr>
          <w:rStyle w:val="Hyperlink"/>
          <w:color w:val="auto"/>
          <w:u w:val="none"/>
          <w:lang w:val="fr-FR"/>
        </w:rPr>
        <w:t>question est inscrit dans le registre supérieur, à gauched’un motif cruciforme interprété comme un anthropomorphe; l’anneau est recoupépar le talon d’une lame polie dirigée vers le bordde la dalle</w:t>
      </w:r>
      <w:r w:rsidR="00221120" w:rsidRPr="0032190F">
        <w:rPr>
          <w:rStyle w:val="Hyperlink"/>
          <w:color w:val="auto"/>
          <w:u w:val="none"/>
          <w:lang w:val="fr-FR"/>
        </w:rPr>
        <w:t xml:space="preserve"> [</w:t>
      </w:r>
      <w:hyperlink r:id="rId7089" w:anchor="Cul_Art_TAC_a_anneau_x_hache" w:history="1">
        <w:r w:rsidR="00221120" w:rsidRPr="0032190F">
          <w:rPr>
            <w:rStyle w:val="Hyperlink"/>
            <w:lang w:val="fr-FR"/>
          </w:rPr>
          <w:t>anneau / hache</w:t>
        </w:r>
      </w:hyperlink>
      <w:r w:rsidR="00221120" w:rsidRPr="0032190F">
        <w:rPr>
          <w:lang w:val="fr-FR"/>
        </w:rPr>
        <w:t>]</w:t>
      </w:r>
      <w:r w:rsidR="0020721C" w:rsidRPr="0032190F">
        <w:rPr>
          <w:rStyle w:val="Hyperlink"/>
          <w:color w:val="auto"/>
          <w:u w:val="none"/>
          <w:lang w:val="fr-FR"/>
        </w:rPr>
        <w:t>, et se superpose d’autre part à un segmentvertical tracé au diamètre opposé (BIB 2278 p. 886)</w:t>
      </w:r>
    </w:p>
    <w:p w14:paraId="6272F983" w14:textId="77777777" w:rsidR="00074F48" w:rsidRPr="0032190F" w:rsidRDefault="00074F48" w:rsidP="00074F48">
      <w:pPr>
        <w:autoSpaceDE w:val="0"/>
        <w:autoSpaceDN w:val="0"/>
        <w:adjustRightInd w:val="0"/>
        <w:jc w:val="both"/>
        <w:rPr>
          <w:szCs w:val="18"/>
          <w:lang w:val="fr-FR" w:eastAsia="en-GB"/>
        </w:rPr>
      </w:pPr>
      <w:r w:rsidRPr="0032190F">
        <w:rPr>
          <w:szCs w:val="18"/>
          <w:lang w:val="fr-FR" w:eastAsia="en-GB"/>
        </w:rPr>
        <w:lastRenderedPageBreak/>
        <w:t>L’orthostate C4 à Gavrinis est au moins contemporain de la construction de la chambre dont la dalle de seuil a été taillée et mise en forme entre 4200 et 4000 aec (BIB 2278 p. 890)</w:t>
      </w:r>
    </w:p>
    <w:p w14:paraId="6FDB0EFF" w14:textId="34EB3916" w:rsidR="00B73EA0" w:rsidRDefault="00B73EA0" w:rsidP="00074F48">
      <w:pPr>
        <w:autoSpaceDE w:val="0"/>
        <w:autoSpaceDN w:val="0"/>
        <w:adjustRightInd w:val="0"/>
        <w:jc w:val="both"/>
        <w:rPr>
          <w:szCs w:val="18"/>
          <w:lang w:val="fr-FR" w:eastAsia="en-GB"/>
        </w:rPr>
      </w:pPr>
      <w:r w:rsidRPr="0032190F">
        <w:rPr>
          <w:szCs w:val="18"/>
          <w:lang w:val="fr-FR" w:eastAsia="en-GB"/>
        </w:rPr>
        <w:t xml:space="preserve">Les motifs B et C de la dalle forme un anneau (B) et une lame de hache (C), v. </w:t>
      </w:r>
      <w:hyperlink r:id="rId7090" w:anchor="Sit_Tremblais_f4" w:history="1">
        <w:r w:rsidRPr="0032190F">
          <w:rPr>
            <w:rStyle w:val="Hyperlink"/>
            <w:szCs w:val="18"/>
            <w:lang w:val="fr-FR" w:eastAsia="en-GB"/>
          </w:rPr>
          <w:t>Tremblai</w:t>
        </w:r>
        <w:r w:rsidR="006172F4" w:rsidRPr="0032190F">
          <w:rPr>
            <w:rStyle w:val="Hyperlink"/>
            <w:szCs w:val="18"/>
            <w:lang w:val="fr-FR" w:eastAsia="en-GB"/>
          </w:rPr>
          <w:t>s f. 4</w:t>
        </w:r>
      </w:hyperlink>
      <w:r w:rsidRPr="0032190F">
        <w:rPr>
          <w:szCs w:val="18"/>
          <w:lang w:val="fr-FR" w:eastAsia="en-GB"/>
        </w:rPr>
        <w:t xml:space="preserve"> (BIB 2199 p. 264)</w:t>
      </w:r>
    </w:p>
    <w:p w14:paraId="41DB48DE" w14:textId="77777777" w:rsidR="00B40CDF" w:rsidRPr="0032190F" w:rsidRDefault="00B40CDF" w:rsidP="00074F48">
      <w:pPr>
        <w:autoSpaceDE w:val="0"/>
        <w:autoSpaceDN w:val="0"/>
        <w:adjustRightInd w:val="0"/>
        <w:jc w:val="both"/>
        <w:rPr>
          <w:szCs w:val="18"/>
          <w:lang w:val="fr-FR" w:eastAsia="en-GB"/>
        </w:rPr>
      </w:pPr>
      <w:r>
        <w:rPr>
          <w:szCs w:val="18"/>
          <w:lang w:val="fr-FR" w:eastAsia="en-GB"/>
        </w:rPr>
        <w:t>R4: bateau (BIB 3172)</w:t>
      </w:r>
    </w:p>
    <w:p w14:paraId="14874CC9" w14:textId="77777777" w:rsidR="00E1179E" w:rsidRPr="0032190F" w:rsidRDefault="00E1179E" w:rsidP="00074F48">
      <w:pPr>
        <w:autoSpaceDE w:val="0"/>
        <w:autoSpaceDN w:val="0"/>
        <w:adjustRightInd w:val="0"/>
        <w:jc w:val="both"/>
        <w:rPr>
          <w:szCs w:val="18"/>
          <w:lang w:val="fr-FR" w:eastAsia="en-GB"/>
        </w:rPr>
      </w:pPr>
    </w:p>
    <w:p w14:paraId="25997038" w14:textId="77777777" w:rsidR="003C7F2B" w:rsidRPr="0032190F" w:rsidRDefault="003C7F2B" w:rsidP="00074F48">
      <w:pPr>
        <w:autoSpaceDE w:val="0"/>
        <w:autoSpaceDN w:val="0"/>
        <w:adjustRightInd w:val="0"/>
        <w:jc w:val="both"/>
        <w:rPr>
          <w:szCs w:val="18"/>
          <w:lang w:val="fr-FR" w:eastAsia="en-GB"/>
        </w:rPr>
      </w:pPr>
    </w:p>
    <w:p w14:paraId="0A72ECD6" w14:textId="77777777" w:rsidR="003C7F2B" w:rsidRPr="0032190F" w:rsidRDefault="003C7F2B" w:rsidP="003C7F2B">
      <w:pPr>
        <w:pStyle w:val="Heading3"/>
        <w:rPr>
          <w:lang w:eastAsia="en-GB"/>
        </w:rPr>
      </w:pPr>
      <w:bookmarkStart w:id="3026" w:name="Sit_Gavrinis_d_L5"/>
      <w:r w:rsidRPr="0032190F">
        <w:rPr>
          <w:lang w:eastAsia="en-GB"/>
        </w:rPr>
        <w:t>L5</w:t>
      </w:r>
      <w:bookmarkEnd w:id="3026"/>
    </w:p>
    <w:p w14:paraId="75F49512" w14:textId="77777777" w:rsidR="003C7F2B" w:rsidRPr="0032190F" w:rsidRDefault="003C7F2B" w:rsidP="00074F48">
      <w:pPr>
        <w:autoSpaceDE w:val="0"/>
        <w:autoSpaceDN w:val="0"/>
        <w:adjustRightInd w:val="0"/>
        <w:jc w:val="both"/>
        <w:rPr>
          <w:szCs w:val="18"/>
          <w:lang w:val="fr-FR" w:eastAsia="en-GB"/>
        </w:rPr>
      </w:pPr>
      <w:r w:rsidRPr="0032190F">
        <w:rPr>
          <w:szCs w:val="18"/>
          <w:lang w:val="fr-FR" w:eastAsia="en-GB"/>
        </w:rPr>
        <w:t>idole rectangulaire (SS BIB)</w:t>
      </w:r>
    </w:p>
    <w:p w14:paraId="4307D0BF" w14:textId="77777777" w:rsidR="00E1179E" w:rsidRPr="0032190F" w:rsidRDefault="00E1179E" w:rsidP="00074F48">
      <w:pPr>
        <w:autoSpaceDE w:val="0"/>
        <w:autoSpaceDN w:val="0"/>
        <w:adjustRightInd w:val="0"/>
        <w:jc w:val="both"/>
        <w:rPr>
          <w:szCs w:val="18"/>
          <w:lang w:val="fr-FR" w:eastAsia="en-GB"/>
        </w:rPr>
      </w:pPr>
    </w:p>
    <w:p w14:paraId="1DDFF6F2" w14:textId="77777777" w:rsidR="00E1179E" w:rsidRPr="0032190F" w:rsidRDefault="00E1179E" w:rsidP="00E1179E">
      <w:pPr>
        <w:pStyle w:val="Heading3"/>
        <w:rPr>
          <w:lang w:eastAsia="en-GB"/>
        </w:rPr>
      </w:pPr>
      <w:bookmarkStart w:id="3027" w:name="Sit_Gavrinis_d_C6"/>
      <w:r w:rsidRPr="0032190F">
        <w:rPr>
          <w:lang w:eastAsia="en-GB"/>
        </w:rPr>
        <w:t>C6</w:t>
      </w:r>
    </w:p>
    <w:bookmarkEnd w:id="3027"/>
    <w:p w14:paraId="3411674C" w14:textId="77777777" w:rsidR="009E63DA" w:rsidRPr="0032190F" w:rsidRDefault="00E1179E" w:rsidP="00074F48">
      <w:pPr>
        <w:autoSpaceDE w:val="0"/>
        <w:autoSpaceDN w:val="0"/>
        <w:adjustRightInd w:val="0"/>
        <w:jc w:val="both"/>
        <w:rPr>
          <w:szCs w:val="18"/>
          <w:lang w:val="fr-FR" w:eastAsia="en-GB"/>
        </w:rPr>
      </w:pPr>
      <w:r w:rsidRPr="0032190F">
        <w:rPr>
          <w:szCs w:val="18"/>
          <w:lang w:val="fr-FR" w:eastAsia="en-GB"/>
        </w:rPr>
        <w:t>Pour Cassen : représentation de bateau avec gouvernail (palette) (BIB 2527)</w:t>
      </w:r>
    </w:p>
    <w:p w14:paraId="1AB4B018" w14:textId="77777777" w:rsidR="00E1179E" w:rsidRPr="0032190F" w:rsidRDefault="00E1179E" w:rsidP="00074F48">
      <w:pPr>
        <w:autoSpaceDE w:val="0"/>
        <w:autoSpaceDN w:val="0"/>
        <w:adjustRightInd w:val="0"/>
        <w:jc w:val="both"/>
        <w:rPr>
          <w:szCs w:val="18"/>
          <w:lang w:val="fr-FR" w:eastAsia="en-GB"/>
        </w:rPr>
      </w:pPr>
    </w:p>
    <w:p w14:paraId="20D44843" w14:textId="77777777" w:rsidR="00863D98" w:rsidRPr="0032190F" w:rsidRDefault="00863D98" w:rsidP="00863D98">
      <w:pPr>
        <w:pStyle w:val="Heading3"/>
        <w:rPr>
          <w:lang w:eastAsia="en-GB"/>
        </w:rPr>
      </w:pPr>
      <w:bookmarkStart w:id="3028" w:name="Sit_Gavrinis_d_L6"/>
      <w:r w:rsidRPr="0032190F">
        <w:rPr>
          <w:lang w:eastAsia="en-GB"/>
        </w:rPr>
        <w:t>L6</w:t>
      </w:r>
      <w:bookmarkEnd w:id="3028"/>
    </w:p>
    <w:p w14:paraId="0AE4E705" w14:textId="269AFB94" w:rsidR="00A7622C" w:rsidRPr="0032190F" w:rsidRDefault="000406A9" w:rsidP="00074F48">
      <w:pPr>
        <w:autoSpaceDE w:val="0"/>
        <w:autoSpaceDN w:val="0"/>
        <w:adjustRightInd w:val="0"/>
        <w:jc w:val="both"/>
        <w:rPr>
          <w:lang w:val="fr-FR"/>
        </w:rPr>
      </w:pPr>
      <w:r w:rsidRPr="0032190F">
        <w:rPr>
          <w:szCs w:val="18"/>
          <w:lang w:val="fr-FR" w:eastAsia="en-GB"/>
        </w:rPr>
        <w:t xml:space="preserve">Représentation d'un arc, de deux flèches tranchantes, d'une lame de hache orientée vers le haut, d'un rectangle remplit de chevrons interprétable comme un carquois (SS BIB) </w:t>
      </w:r>
      <w:r w:rsidR="00863D98" w:rsidRPr="0032190F">
        <w:rPr>
          <w:szCs w:val="18"/>
          <w:lang w:val="fr-FR" w:eastAsia="en-GB"/>
        </w:rPr>
        <w:t xml:space="preserve">v. </w:t>
      </w:r>
      <w:hyperlink r:id="rId7091" w:anchor="Sit_Bel_Air_13" w:history="1">
        <w:r w:rsidR="00863D98" w:rsidRPr="0032190F">
          <w:rPr>
            <w:rStyle w:val="Hyperlink"/>
            <w:szCs w:val="18"/>
            <w:lang w:val="fr-FR" w:eastAsia="en-GB"/>
          </w:rPr>
          <w:t>Bel Air 13</w:t>
        </w:r>
      </w:hyperlink>
    </w:p>
    <w:p w14:paraId="0A7F5288" w14:textId="77777777" w:rsidR="00D91BF7" w:rsidRPr="0032190F" w:rsidRDefault="00D91BF7" w:rsidP="00074F48">
      <w:pPr>
        <w:autoSpaceDE w:val="0"/>
        <w:autoSpaceDN w:val="0"/>
        <w:adjustRightInd w:val="0"/>
        <w:jc w:val="both"/>
        <w:rPr>
          <w:szCs w:val="18"/>
          <w:lang w:val="fr-FR" w:eastAsia="en-GB"/>
        </w:rPr>
      </w:pPr>
      <w:r w:rsidRPr="0032190F">
        <w:rPr>
          <w:szCs w:val="18"/>
          <w:lang w:val="fr-FR" w:eastAsia="en-GB"/>
        </w:rPr>
        <w:t xml:space="preserve">Composition  qui contient néanmoins deux flèches  tranchantes  (Cassen </w:t>
      </w:r>
      <w:r w:rsidRPr="0032190F">
        <w:rPr>
          <w:i/>
          <w:iCs/>
          <w:szCs w:val="18"/>
          <w:lang w:val="fr-FR" w:eastAsia="en-GB"/>
        </w:rPr>
        <w:t>et al</w:t>
      </w:r>
      <w:r w:rsidRPr="0032190F">
        <w:rPr>
          <w:szCs w:val="18"/>
          <w:lang w:val="fr-FR" w:eastAsia="en-GB"/>
        </w:rPr>
        <w:t>. 2015)</w:t>
      </w:r>
    </w:p>
    <w:p w14:paraId="518DE939" w14:textId="77777777" w:rsidR="00863D98" w:rsidRPr="0032190F" w:rsidRDefault="00863D98" w:rsidP="00074F48">
      <w:pPr>
        <w:autoSpaceDE w:val="0"/>
        <w:autoSpaceDN w:val="0"/>
        <w:adjustRightInd w:val="0"/>
        <w:jc w:val="both"/>
        <w:rPr>
          <w:szCs w:val="18"/>
          <w:lang w:val="fr-FR" w:eastAsia="en-GB"/>
        </w:rPr>
      </w:pPr>
    </w:p>
    <w:p w14:paraId="4C3903ED" w14:textId="77777777" w:rsidR="00A7622C" w:rsidRPr="0032190F" w:rsidRDefault="00A7622C" w:rsidP="00891BCF">
      <w:pPr>
        <w:pStyle w:val="Heading3"/>
        <w:rPr>
          <w:lang w:eastAsia="en-GB"/>
        </w:rPr>
      </w:pPr>
      <w:bookmarkStart w:id="3029" w:name="Sit_Gavrinis_d_C7"/>
      <w:r w:rsidRPr="0032190F">
        <w:rPr>
          <w:lang w:eastAsia="en-GB"/>
        </w:rPr>
        <w:t>C7</w:t>
      </w:r>
      <w:bookmarkEnd w:id="3029"/>
    </w:p>
    <w:p w14:paraId="42587B3B" w14:textId="77777777" w:rsidR="00A37086" w:rsidRPr="0032190F" w:rsidRDefault="00A37086" w:rsidP="00074F48">
      <w:pPr>
        <w:autoSpaceDE w:val="0"/>
        <w:autoSpaceDN w:val="0"/>
        <w:adjustRightInd w:val="0"/>
        <w:jc w:val="both"/>
        <w:rPr>
          <w:szCs w:val="18"/>
          <w:lang w:val="fr-FR" w:eastAsia="en-GB"/>
        </w:rPr>
      </w:pPr>
    </w:p>
    <w:p w14:paraId="577C61FF" w14:textId="77777777" w:rsidR="00A7622C" w:rsidRPr="0032190F" w:rsidRDefault="00A7622C" w:rsidP="00074F48">
      <w:pPr>
        <w:autoSpaceDE w:val="0"/>
        <w:autoSpaceDN w:val="0"/>
        <w:adjustRightInd w:val="0"/>
        <w:jc w:val="both"/>
        <w:rPr>
          <w:szCs w:val="18"/>
          <w:lang w:val="fr-FR" w:eastAsia="en-GB"/>
        </w:rPr>
      </w:pPr>
      <w:r w:rsidRPr="0032190F">
        <w:rPr>
          <w:szCs w:val="18"/>
          <w:lang w:val="fr-FR" w:eastAsia="en-GB"/>
        </w:rPr>
        <w:t>Pierre en quartz (Ø gravures) (SS BIB)</w:t>
      </w:r>
    </w:p>
    <w:p w14:paraId="59C84C20" w14:textId="77777777" w:rsidR="00281ACF" w:rsidRPr="0032190F" w:rsidRDefault="00281ACF" w:rsidP="00074F48">
      <w:pPr>
        <w:autoSpaceDE w:val="0"/>
        <w:autoSpaceDN w:val="0"/>
        <w:adjustRightInd w:val="0"/>
        <w:jc w:val="both"/>
        <w:rPr>
          <w:szCs w:val="18"/>
          <w:lang w:val="fr-FR" w:eastAsia="en-GB"/>
        </w:rPr>
      </w:pPr>
    </w:p>
    <w:p w14:paraId="741D5551" w14:textId="77777777" w:rsidR="00281ACF" w:rsidRPr="0032190F" w:rsidRDefault="00281ACF" w:rsidP="00281ACF">
      <w:pPr>
        <w:pStyle w:val="Heading3"/>
        <w:rPr>
          <w:lang w:eastAsia="en-GB"/>
        </w:rPr>
      </w:pPr>
      <w:bookmarkStart w:id="3030" w:name="Sit_Gavrinis_d_R8"/>
      <w:r w:rsidRPr="0032190F">
        <w:rPr>
          <w:lang w:eastAsia="en-GB"/>
        </w:rPr>
        <w:t>R8</w:t>
      </w:r>
    </w:p>
    <w:bookmarkEnd w:id="3030"/>
    <w:p w14:paraId="245F01A2" w14:textId="77777777" w:rsidR="00281ACF" w:rsidRPr="0032190F" w:rsidRDefault="00281ACF" w:rsidP="00281ACF">
      <w:pPr>
        <w:autoSpaceDE w:val="0"/>
        <w:autoSpaceDN w:val="0"/>
        <w:adjustRightInd w:val="0"/>
        <w:jc w:val="both"/>
        <w:rPr>
          <w:szCs w:val="18"/>
          <w:lang w:val="fr-FR" w:eastAsia="en-GB"/>
        </w:rPr>
      </w:pPr>
      <w:r w:rsidRPr="0032190F">
        <w:rPr>
          <w:szCs w:val="18"/>
          <w:lang w:val="fr-FR" w:eastAsia="en-GB"/>
        </w:rPr>
        <w:t>un signe crosse est moins long que la seule lame polie juxtaposée (Shee-Twohig, 1981) (BIB 2392 p. 203)</w:t>
      </w:r>
    </w:p>
    <w:p w14:paraId="6BCE6B68" w14:textId="77777777" w:rsidR="00C355CD" w:rsidRPr="0032190F" w:rsidRDefault="00C355CD" w:rsidP="00281ACF">
      <w:pPr>
        <w:autoSpaceDE w:val="0"/>
        <w:autoSpaceDN w:val="0"/>
        <w:adjustRightInd w:val="0"/>
        <w:jc w:val="both"/>
        <w:rPr>
          <w:szCs w:val="18"/>
          <w:lang w:val="fr-FR" w:eastAsia="en-GB"/>
        </w:rPr>
      </w:pPr>
      <w:r w:rsidRPr="0032190F">
        <w:rPr>
          <w:szCs w:val="18"/>
          <w:lang w:val="fr-FR" w:eastAsia="en-GB"/>
        </w:rPr>
        <w:t>Deux lignes horizontales structurent le décor. Dans le registre inférieur: 3 serpentiformes dressés évoquant les forces chtonienne; dans le registre médian: une divinité en écusson accompagnée d'une crosse et d'une hache; dans le registre supérieur: signes en écusson uniquement (BIB 129 p. 127)</w:t>
      </w:r>
      <w:r w:rsidR="00941987" w:rsidRPr="0032190F">
        <w:rPr>
          <w:szCs w:val="18"/>
          <w:lang w:val="fr-FR" w:eastAsia="en-GB"/>
        </w:rPr>
        <w:t xml:space="preserve"> lame de hache (SS BIB)</w:t>
      </w:r>
    </w:p>
    <w:p w14:paraId="68FB6087" w14:textId="77777777" w:rsidR="003C7F2B" w:rsidRPr="0032190F" w:rsidRDefault="003C7F2B" w:rsidP="00281ACF">
      <w:pPr>
        <w:autoSpaceDE w:val="0"/>
        <w:autoSpaceDN w:val="0"/>
        <w:adjustRightInd w:val="0"/>
        <w:jc w:val="both"/>
        <w:rPr>
          <w:szCs w:val="18"/>
          <w:lang w:val="fr-FR" w:eastAsia="en-GB"/>
        </w:rPr>
      </w:pPr>
    </w:p>
    <w:p w14:paraId="0EB2FCAE" w14:textId="77777777" w:rsidR="003C7F2B" w:rsidRPr="0032190F" w:rsidRDefault="003C7F2B" w:rsidP="003C7F2B">
      <w:pPr>
        <w:pStyle w:val="Heading3"/>
        <w:rPr>
          <w:lang w:eastAsia="en-GB"/>
        </w:rPr>
      </w:pPr>
      <w:bookmarkStart w:id="3031" w:name="Sit_Gavrinis_d_L9"/>
      <w:r w:rsidRPr="0032190F">
        <w:rPr>
          <w:lang w:eastAsia="en-GB"/>
        </w:rPr>
        <w:t>L9</w:t>
      </w:r>
      <w:bookmarkEnd w:id="3031"/>
    </w:p>
    <w:p w14:paraId="03944654" w14:textId="77777777" w:rsidR="003C7F2B" w:rsidRPr="0032190F" w:rsidRDefault="003C7F2B" w:rsidP="00281ACF">
      <w:pPr>
        <w:autoSpaceDE w:val="0"/>
        <w:autoSpaceDN w:val="0"/>
        <w:adjustRightInd w:val="0"/>
        <w:jc w:val="both"/>
        <w:rPr>
          <w:szCs w:val="18"/>
          <w:lang w:val="fr-FR" w:eastAsia="en-GB"/>
        </w:rPr>
      </w:pPr>
      <w:r w:rsidRPr="0032190F">
        <w:rPr>
          <w:szCs w:val="18"/>
          <w:lang w:val="fr-FR" w:eastAsia="en-GB"/>
        </w:rPr>
        <w:t>Représentation de plusieurs haches à lame seule (SS BIB)</w:t>
      </w:r>
    </w:p>
    <w:p w14:paraId="6A5AB0F2" w14:textId="77777777" w:rsidR="00A7622C" w:rsidRPr="0032190F" w:rsidRDefault="00A7622C" w:rsidP="00074F48">
      <w:pPr>
        <w:autoSpaceDE w:val="0"/>
        <w:autoSpaceDN w:val="0"/>
        <w:adjustRightInd w:val="0"/>
        <w:jc w:val="both"/>
        <w:rPr>
          <w:szCs w:val="18"/>
          <w:lang w:val="fr-FR" w:eastAsia="en-GB"/>
        </w:rPr>
      </w:pPr>
    </w:p>
    <w:p w14:paraId="3443291A" w14:textId="77777777" w:rsidR="00A37086" w:rsidRPr="0032190F" w:rsidRDefault="00A37086" w:rsidP="00891BCF">
      <w:pPr>
        <w:pStyle w:val="Heading3"/>
      </w:pPr>
      <w:bookmarkStart w:id="3032" w:name="Sit_Gavrinis_d_couverture"/>
      <w:r w:rsidRPr="0032190F">
        <w:t>Dalle de couverture</w:t>
      </w:r>
    </w:p>
    <w:bookmarkEnd w:id="3032"/>
    <w:p w14:paraId="0F8CA796" w14:textId="455C1367" w:rsidR="00891BCF" w:rsidRPr="0032190F" w:rsidRDefault="00A7622C" w:rsidP="00A37086">
      <w:pPr>
        <w:jc w:val="both"/>
        <w:rPr>
          <w:lang w:val="fr-FR"/>
        </w:rPr>
      </w:pPr>
      <w:r w:rsidRPr="0032190F">
        <w:rPr>
          <w:lang w:val="fr-FR"/>
        </w:rPr>
        <w:t xml:space="preserve">[remploi] </w:t>
      </w:r>
      <w:r w:rsidR="00A37086" w:rsidRPr="0032190F">
        <w:rPr>
          <w:lang w:val="fr-FR"/>
        </w:rPr>
        <w:t xml:space="preserve">La dalle de couverture est la partie centrale d’un menhir </w:t>
      </w:r>
      <w:r w:rsidR="002A31A8" w:rsidRPr="0032190F">
        <w:rPr>
          <w:lang w:val="fr-FR"/>
        </w:rPr>
        <w:t>[</w:t>
      </w:r>
      <w:hyperlink r:id="rId7092" w:anchor="Sit_Locmariaquer_Menhir_demantel" w:history="1">
        <w:r w:rsidR="002A31A8" w:rsidRPr="0032190F">
          <w:rPr>
            <w:rStyle w:val="Hyperlink"/>
            <w:lang w:val="fr-FR"/>
          </w:rPr>
          <w:t>Menhir démantelé</w:t>
        </w:r>
      </w:hyperlink>
      <w:r w:rsidR="002A31A8" w:rsidRPr="0032190F">
        <w:rPr>
          <w:lang w:val="fr-FR"/>
        </w:rPr>
        <w:t xml:space="preserve">] </w:t>
      </w:r>
      <w:r w:rsidR="0033199F" w:rsidRPr="0032190F">
        <w:rPr>
          <w:lang w:val="fr-FR"/>
        </w:rPr>
        <w:t xml:space="preserve">de </w:t>
      </w:r>
      <w:hyperlink w:anchor="Sit_Locmariaquer" w:history="1">
        <w:r w:rsidR="0033199F" w:rsidRPr="0032190F">
          <w:rPr>
            <w:rStyle w:val="Hyperlink"/>
            <w:lang w:val="fr-FR"/>
          </w:rPr>
          <w:t>Locmariaquer</w:t>
        </w:r>
      </w:hyperlink>
      <w:r w:rsidR="00891BCF" w:rsidRPr="0032190F">
        <w:rPr>
          <w:lang w:val="fr-FR"/>
        </w:rPr>
        <w:t xml:space="preserve"> (BIB 165 p. 164, BIB 2199)</w:t>
      </w:r>
      <w:r w:rsidR="00011C70" w:rsidRPr="0032190F">
        <w:rPr>
          <w:lang w:val="fr-FR"/>
        </w:rPr>
        <w:t xml:space="preserve"> et "remonte" avec la dalle de couverture de la </w:t>
      </w:r>
      <w:hyperlink r:id="rId7093" w:anchor="Sit_Table_Marchand_d_couverture" w:history="1">
        <w:r w:rsidR="00011C70" w:rsidRPr="0032190F">
          <w:rPr>
            <w:rStyle w:val="Hyperlink"/>
            <w:lang w:val="fr-FR"/>
          </w:rPr>
          <w:t>Table-des-Marchands</w:t>
        </w:r>
      </w:hyperlink>
      <w:r w:rsidR="00011C70" w:rsidRPr="0032190F">
        <w:rPr>
          <w:lang w:val="fr-FR"/>
        </w:rPr>
        <w:t>. Sur sa surface supérieure, donc invisible depuis la chambre, elle porte des gravures (BIB 1738 p. 60)</w:t>
      </w:r>
    </w:p>
    <w:p w14:paraId="2205D081" w14:textId="77777777" w:rsidR="00603C68" w:rsidRPr="0032190F" w:rsidRDefault="00603C68" w:rsidP="00A37086">
      <w:pPr>
        <w:jc w:val="both"/>
        <w:rPr>
          <w:lang w:val="fr-FR"/>
        </w:rPr>
      </w:pPr>
      <w:r w:rsidRPr="0032190F">
        <w:rPr>
          <w:lang w:val="fr-FR"/>
        </w:rPr>
        <w:t>Fabriquée en ortho-gneiss Roguedas et/ou de la presqu'île de Rhuys (BIB 2393 p. 97)</w:t>
      </w:r>
    </w:p>
    <w:p w14:paraId="541CA261" w14:textId="77777777" w:rsidR="00011C70" w:rsidRPr="0032190F" w:rsidRDefault="00011C70" w:rsidP="00A37086">
      <w:pPr>
        <w:jc w:val="both"/>
        <w:rPr>
          <w:lang w:val="fr-FR"/>
        </w:rPr>
      </w:pPr>
    </w:p>
    <w:p w14:paraId="698E41F2" w14:textId="5238D9B4" w:rsidR="0047153B" w:rsidRPr="0032190F" w:rsidRDefault="00893371" w:rsidP="0047153B">
      <w:pPr>
        <w:pStyle w:val="Heading4"/>
      </w:pPr>
      <w:bookmarkStart w:id="3033" w:name="Sit_Table_Marchand_d_couverture_g"/>
      <w:r>
        <w:t>g</w:t>
      </w:r>
      <w:r w:rsidR="0047153B" w:rsidRPr="0032190F">
        <w:t>ravures</w:t>
      </w:r>
    </w:p>
    <w:bookmarkEnd w:id="3033"/>
    <w:p w14:paraId="1184D189" w14:textId="77777777" w:rsidR="0047153B" w:rsidRPr="0032190F" w:rsidRDefault="0047153B" w:rsidP="00A37086">
      <w:pPr>
        <w:jc w:val="both"/>
        <w:rPr>
          <w:lang w:val="fr-FR"/>
        </w:rPr>
      </w:pPr>
    </w:p>
    <w:p w14:paraId="2F672879" w14:textId="26BCC26B" w:rsidR="0047153B" w:rsidRPr="0032190F" w:rsidRDefault="0047153B" w:rsidP="00A37086">
      <w:pPr>
        <w:jc w:val="both"/>
        <w:rPr>
          <w:lang w:val="fr-FR"/>
        </w:rPr>
      </w:pPr>
      <w:r w:rsidRPr="0032190F">
        <w:rPr>
          <w:lang w:val="fr-FR"/>
        </w:rPr>
        <w:t xml:space="preserve">Les gravures sont décrites pour le </w:t>
      </w:r>
      <w:hyperlink r:id="rId7094" w:anchor="Sit_Locmariaquer_Menhir_demantel" w:history="1">
        <w:r w:rsidRPr="0032190F">
          <w:rPr>
            <w:rStyle w:val="Hyperlink"/>
            <w:lang w:val="fr-FR"/>
          </w:rPr>
          <w:t>Menhir démantelé</w:t>
        </w:r>
      </w:hyperlink>
      <w:r w:rsidRPr="0032190F">
        <w:rPr>
          <w:lang w:val="fr-FR"/>
        </w:rPr>
        <w:t xml:space="preserve"> (SS BIB)</w:t>
      </w:r>
    </w:p>
    <w:p w14:paraId="23886A2C" w14:textId="2791A87E" w:rsidR="00011C70" w:rsidRPr="0032190F" w:rsidRDefault="00893371" w:rsidP="00647EA0">
      <w:pPr>
        <w:pStyle w:val="Heading5"/>
      </w:pPr>
      <w:bookmarkStart w:id="3034" w:name="Sit_Gavrinis_d_couverture_g_cachalot"/>
      <w:r>
        <w:t>c</w:t>
      </w:r>
      <w:r w:rsidR="00011C70" w:rsidRPr="0032190F">
        <w:t>achalot</w:t>
      </w:r>
    </w:p>
    <w:bookmarkEnd w:id="3034"/>
    <w:p w14:paraId="435DE703" w14:textId="51012DD1" w:rsidR="00011C70" w:rsidRPr="00893371" w:rsidRDefault="00911743" w:rsidP="00A37086">
      <w:pPr>
        <w:jc w:val="both"/>
        <w:rPr>
          <w:sz w:val="20"/>
          <w:lang w:val="fr-FR"/>
        </w:rPr>
      </w:pPr>
      <w:r w:rsidRPr="00893371">
        <w:rPr>
          <w:sz w:val="20"/>
        </w:rPr>
        <w:fldChar w:fldCharType="begin"/>
      </w:r>
      <w:r w:rsidR="00E30F13" w:rsidRPr="00893371">
        <w:rPr>
          <w:sz w:val="20"/>
          <w:lang w:val="fr-FR"/>
        </w:rPr>
        <w:instrText>HYPERLINK "C:\\Users\\Thomas Huet\\Desktop\\Documentation archéologique liée à la thèse\\Cultures.docx" \l "Cul_Art_TAC_T_z_cachalot"</w:instrText>
      </w:r>
      <w:r w:rsidRPr="00893371">
        <w:rPr>
          <w:sz w:val="20"/>
        </w:rPr>
      </w:r>
      <w:r w:rsidRPr="00893371">
        <w:rPr>
          <w:sz w:val="20"/>
        </w:rPr>
        <w:fldChar w:fldCharType="separate"/>
      </w:r>
      <w:r w:rsidR="00AF1E78" w:rsidRPr="00893371">
        <w:rPr>
          <w:rStyle w:val="Hyperlink"/>
          <w:sz w:val="20"/>
          <w:lang w:val="fr-FR"/>
        </w:rPr>
        <w:t>cachalot</w:t>
      </w:r>
      <w:r w:rsidRPr="00893371">
        <w:rPr>
          <w:sz w:val="20"/>
        </w:rPr>
        <w:fldChar w:fldCharType="end"/>
      </w:r>
    </w:p>
    <w:p w14:paraId="04742D71" w14:textId="1C56C0C8" w:rsidR="00011C70" w:rsidRPr="0032190F" w:rsidRDefault="00893371" w:rsidP="00647EA0">
      <w:pPr>
        <w:pStyle w:val="Heading5"/>
      </w:pPr>
      <w:bookmarkStart w:id="3035" w:name="Sit_Gavrinis_d_couverture_g_quadrupede"/>
      <w:r>
        <w:lastRenderedPageBreak/>
        <w:t>q</w:t>
      </w:r>
      <w:r w:rsidR="00011C70" w:rsidRPr="0032190F">
        <w:t>uadrupède</w:t>
      </w:r>
      <w:r w:rsidR="00EC6456" w:rsidRPr="0032190F">
        <w:t xml:space="preserve"> 1</w:t>
      </w:r>
    </w:p>
    <w:bookmarkEnd w:id="3035"/>
    <w:p w14:paraId="5BEE5AE6" w14:textId="77777777" w:rsidR="00893371" w:rsidRDefault="00893371" w:rsidP="00A37086">
      <w:pPr>
        <w:jc w:val="both"/>
        <w:rPr>
          <w:lang w:val="fr-FR"/>
        </w:rPr>
      </w:pPr>
    </w:p>
    <w:p w14:paraId="7800093C" w14:textId="472E7293" w:rsidR="00011C70" w:rsidRPr="0032190F" w:rsidRDefault="00011C70" w:rsidP="00A37086">
      <w:pPr>
        <w:jc w:val="both"/>
        <w:rPr>
          <w:lang w:val="fr-FR"/>
        </w:rPr>
      </w:pPr>
      <w:r w:rsidRPr="0032190F">
        <w:rPr>
          <w:lang w:val="fr-FR"/>
        </w:rPr>
        <w:t xml:space="preserve">v. </w:t>
      </w:r>
      <w:hyperlink r:id="rId7095" w:anchor="Sit_Table_Marchand_d_couverture_g_quadru" w:history="1">
        <w:r w:rsidR="00B13F24" w:rsidRPr="0032190F">
          <w:rPr>
            <w:rStyle w:val="Hyperlink"/>
            <w:lang w:val="fr-FR"/>
          </w:rPr>
          <w:t>q</w:t>
        </w:r>
        <w:r w:rsidRPr="0032190F">
          <w:rPr>
            <w:rStyle w:val="Hyperlink"/>
            <w:lang w:val="fr-FR"/>
          </w:rPr>
          <w:t>uadrupède de la TDM</w:t>
        </w:r>
      </w:hyperlink>
    </w:p>
    <w:p w14:paraId="346F440D" w14:textId="77777777" w:rsidR="00281ACF" w:rsidRPr="0032190F" w:rsidRDefault="00281ACF" w:rsidP="00A37086">
      <w:pPr>
        <w:jc w:val="both"/>
        <w:rPr>
          <w:lang w:val="fr-FR"/>
        </w:rPr>
      </w:pPr>
    </w:p>
    <w:p w14:paraId="2B9266F0" w14:textId="77777777" w:rsidR="00281ACF" w:rsidRPr="0032190F" w:rsidRDefault="00281ACF" w:rsidP="00426FF9">
      <w:pPr>
        <w:pStyle w:val="Heading1"/>
      </w:pPr>
      <w:bookmarkStart w:id="3036" w:name="Sit_Runesto"/>
      <w:r w:rsidRPr="0032190F">
        <w:t>RUNESTO</w:t>
      </w:r>
    </w:p>
    <w:bookmarkEnd w:id="3036"/>
    <w:p w14:paraId="2A83D237" w14:textId="77777777" w:rsidR="00281ACF" w:rsidRPr="0032190F" w:rsidRDefault="00C4098E" w:rsidP="00281ACF">
      <w:pPr>
        <w:jc w:val="both"/>
        <w:rPr>
          <w:lang w:val="fr-FR"/>
        </w:rPr>
      </w:pPr>
      <w:r w:rsidRPr="0032190F">
        <w:rPr>
          <w:lang w:val="fr-FR"/>
        </w:rPr>
        <w:t>D</w:t>
      </w:r>
      <w:r w:rsidR="00281ACF" w:rsidRPr="0032190F">
        <w:rPr>
          <w:lang w:val="fr-FR"/>
        </w:rPr>
        <w:t>ans la tombe de Runesto, la crosse est inférieure à la hache emmanchée sur le support 5, cette</w:t>
      </w:r>
      <w:r w:rsidR="005141D5" w:rsidRPr="0032190F">
        <w:rPr>
          <w:lang w:val="fr-FR"/>
        </w:rPr>
        <w:t xml:space="preserve"> </w:t>
      </w:r>
      <w:r w:rsidR="00281ACF" w:rsidRPr="0032190F">
        <w:rPr>
          <w:lang w:val="fr-FR"/>
        </w:rPr>
        <w:t>dernière étant à son tour moins grande que l’arc figuré à son côté ; sur le support 4, toutes les</w:t>
      </w:r>
      <w:r w:rsidR="005141D5" w:rsidRPr="0032190F">
        <w:rPr>
          <w:lang w:val="fr-FR"/>
        </w:rPr>
        <w:t xml:space="preserve"> </w:t>
      </w:r>
      <w:r w:rsidR="00281ACF" w:rsidRPr="0032190F">
        <w:rPr>
          <w:lang w:val="fr-FR"/>
        </w:rPr>
        <w:t>crosses sont inférieures à la seule hache emmanchée gravée (Boujot et al., 2000) (BIB 2392 p. 203)</w:t>
      </w:r>
    </w:p>
    <w:p w14:paraId="1E245755" w14:textId="77777777" w:rsidR="00C4098E" w:rsidRDefault="00C4098E" w:rsidP="00281ACF">
      <w:pPr>
        <w:jc w:val="both"/>
        <w:rPr>
          <w:lang w:val="fr-FR"/>
        </w:rPr>
      </w:pPr>
      <w:r w:rsidRPr="0032190F">
        <w:rPr>
          <w:lang w:val="fr-FR"/>
        </w:rPr>
        <w:t>représentation de hache (BIB 2278 fig. 14)</w:t>
      </w:r>
    </w:p>
    <w:p w14:paraId="73371910" w14:textId="77777777" w:rsidR="007038B8" w:rsidRDefault="007038B8" w:rsidP="00281ACF">
      <w:pPr>
        <w:jc w:val="both"/>
        <w:rPr>
          <w:lang w:val="fr-FR"/>
        </w:rPr>
      </w:pPr>
    </w:p>
    <w:p w14:paraId="23C97C11" w14:textId="77777777" w:rsidR="007038B8" w:rsidRPr="00426FF9" w:rsidRDefault="007038B8" w:rsidP="00426FF9">
      <w:pPr>
        <w:pStyle w:val="Heading1"/>
        <w:rPr>
          <w:lang w:val="en-US"/>
        </w:rPr>
      </w:pPr>
      <w:bookmarkStart w:id="3037" w:name="Sit_Bel_Air_Lannion"/>
      <w:r w:rsidRPr="00426FF9">
        <w:rPr>
          <w:lang w:val="en-US"/>
        </w:rPr>
        <w:t>BEL-AIR</w:t>
      </w:r>
    </w:p>
    <w:bookmarkEnd w:id="3037"/>
    <w:p w14:paraId="03A95865" w14:textId="77777777" w:rsidR="007038B8" w:rsidRPr="00752DB7" w:rsidRDefault="009E217E" w:rsidP="00281ACF">
      <w:pPr>
        <w:jc w:val="both"/>
        <w:rPr>
          <w:sz w:val="20"/>
          <w:lang w:eastAsia="en-GB"/>
        </w:rPr>
      </w:pPr>
      <w:r w:rsidRPr="00752DB7">
        <w:rPr>
          <w:sz w:val="20"/>
          <w:lang w:eastAsia="en-GB"/>
        </w:rPr>
        <w:t>Lannion "Bel Air",</w:t>
      </w:r>
    </w:p>
    <w:p w14:paraId="12B0C15C" w14:textId="77777777" w:rsidR="009E217E" w:rsidRPr="00752DB7" w:rsidRDefault="009E217E" w:rsidP="00281ACF">
      <w:pPr>
        <w:jc w:val="both"/>
      </w:pPr>
    </w:p>
    <w:p w14:paraId="21F68F69" w14:textId="069A791A" w:rsidR="007038B8" w:rsidRDefault="007038B8" w:rsidP="007038B8">
      <w:pPr>
        <w:jc w:val="both"/>
        <w:rPr>
          <w:szCs w:val="18"/>
          <w:lang w:val="fr-FR"/>
        </w:rPr>
      </w:pPr>
      <w:r w:rsidRPr="000D1F77">
        <w:rPr>
          <w:lang w:val="fr-FR"/>
        </w:rPr>
        <w:t xml:space="preserve">Dans le fossé d’enceinte de Bel-Air </w:t>
      </w:r>
      <w:r w:rsidR="009E217E">
        <w:rPr>
          <w:lang w:val="fr-FR"/>
        </w:rPr>
        <w:t>(</w:t>
      </w:r>
      <w:r w:rsidRPr="000D1F77">
        <w:rPr>
          <w:lang w:val="fr-FR"/>
        </w:rPr>
        <w:t>Lannion,</w:t>
      </w:r>
      <w:r w:rsidR="009E217E" w:rsidRPr="009E217E">
        <w:rPr>
          <w:lang w:val="fr-FR"/>
        </w:rPr>
        <w:t xml:space="preserve"> </w:t>
      </w:r>
      <w:r w:rsidR="009E217E" w:rsidRPr="0032190F">
        <w:rPr>
          <w:lang w:val="fr-FR"/>
        </w:rPr>
        <w:t>Côtes-d’Armor)</w:t>
      </w:r>
      <w:r w:rsidRPr="000D1F77">
        <w:rPr>
          <w:lang w:val="fr-FR"/>
        </w:rPr>
        <w:t xml:space="preserve"> un lot céramique (F470, concentration SO2) comprenait, entre autres, plusieurs vases biconiques à une ou plusieurs anses et des décors de frises de chevrons et de triangles hachurés ou emboîtés. Trois dates </w:t>
      </w:r>
      <w:r w:rsidRPr="000D1F77">
        <w:rPr>
          <w:vertAlign w:val="superscript"/>
          <w:lang w:val="fr-FR"/>
        </w:rPr>
        <w:t>14</w:t>
      </w:r>
      <w:r w:rsidRPr="000D1F77">
        <w:rPr>
          <w:lang w:val="fr-FR"/>
        </w:rPr>
        <w:t xml:space="preserve">C obtenues également sur des caramels de poteries issues du même lot ont livré les résultats suivants : 3470 ± 30 BP (Beta-308558), 3430 ± 30 BP (Beta-308559), 3470 ± 30 BP (Beta-308560), soit 1884-1643 cal BC (95,4 % ; Nicolas T. </w:t>
      </w:r>
      <w:r w:rsidRPr="000D1F77">
        <w:rPr>
          <w:i/>
          <w:lang w:val="fr-FR"/>
        </w:rPr>
        <w:t>in</w:t>
      </w:r>
      <w:r w:rsidRPr="000D1F77">
        <w:rPr>
          <w:lang w:val="fr-FR"/>
        </w:rPr>
        <w:t xml:space="preserve"> Escats, 2013). Ce vase est a comparer avec la descrption de la céramique de </w:t>
      </w:r>
      <w:hyperlink r:id="rId7096" w:anchor="Sit_Saint_Belec_1" w:history="1">
        <w:r w:rsidRPr="000D1F77">
          <w:rPr>
            <w:rStyle w:val="Hyperlink"/>
            <w:lang w:val="fr-FR"/>
          </w:rPr>
          <w:t>Saint-Belec 1</w:t>
        </w:r>
      </w:hyperlink>
      <w:r w:rsidRPr="000D1F77">
        <w:rPr>
          <w:lang w:val="fr-FR"/>
        </w:rPr>
        <w:t xml:space="preserve"> (BIB 3244)</w:t>
      </w:r>
      <w:r w:rsidR="000D1F77" w:rsidRPr="000D1F77">
        <w:rPr>
          <w:lang w:val="fr-FR"/>
        </w:rPr>
        <w:t xml:space="preserve"> </w:t>
      </w:r>
      <w:r w:rsidR="000D1F77" w:rsidRPr="000D1F77">
        <w:rPr>
          <w:szCs w:val="18"/>
          <w:lang w:val="fr-FR"/>
        </w:rPr>
        <w:t xml:space="preserve">Cette enceinte édifiée vers 1900 av. n. è. (Escats, 2013 ; </w:t>
      </w:r>
      <w:r w:rsidR="000D1F77" w:rsidRPr="000D1F77">
        <w:rPr>
          <w:i/>
          <w:iCs/>
          <w:szCs w:val="18"/>
          <w:lang w:val="fr-FR"/>
        </w:rPr>
        <w:t>cf. supra</w:t>
      </w:r>
      <w:r w:rsidR="000D1F77" w:rsidRPr="000D1F77">
        <w:rPr>
          <w:szCs w:val="18"/>
          <w:lang w:val="fr-FR"/>
        </w:rPr>
        <w:t xml:space="preserve">) est contemporaine du tumulus de </w:t>
      </w:r>
      <w:hyperlink r:id="rId7097" w:anchor="Sit_Motta" w:history="1">
        <w:r w:rsidR="000D1F77" w:rsidRPr="0011780E">
          <w:rPr>
            <w:rStyle w:val="Hyperlink"/>
            <w:szCs w:val="18"/>
            <w:lang w:val="fr-FR"/>
          </w:rPr>
          <w:t>La Motta</w:t>
        </w:r>
      </w:hyperlink>
      <w:r w:rsidR="000D1F77" w:rsidRPr="000D1F77">
        <w:rPr>
          <w:szCs w:val="18"/>
          <w:lang w:val="fr-FR"/>
        </w:rPr>
        <w:t xml:space="preserve"> (Nicolas, 2016). (BIB 3244)</w:t>
      </w:r>
    </w:p>
    <w:p w14:paraId="0AE87056" w14:textId="77777777" w:rsidR="009E217E" w:rsidRPr="0032190F" w:rsidRDefault="009E217E" w:rsidP="009E217E">
      <w:pPr>
        <w:jc w:val="both"/>
        <w:rPr>
          <w:lang w:val="fr-FR" w:eastAsia="en-GB"/>
        </w:rPr>
      </w:pPr>
      <w:r w:rsidRPr="0032190F">
        <w:rPr>
          <w:lang w:val="fr-FR" w:eastAsia="en-GB"/>
        </w:rPr>
        <w:t>habitat de l'âge du Bz . Plan en ovale allongé avec l'entrée sur l'un des petits côtés. proche d'un grand enclos (Ø≈ 300 m, ~3700 m2) avec des datations tournant entre 2000 et 1400 aec. Cet enclos est lié au tumulus de La Motta (BIB S. Blanchet, colloque Habitat Dijon 2015)</w:t>
      </w:r>
    </w:p>
    <w:p w14:paraId="122A47C5" w14:textId="77777777" w:rsidR="009E217E" w:rsidRDefault="009E217E" w:rsidP="007038B8">
      <w:pPr>
        <w:jc w:val="both"/>
        <w:rPr>
          <w:szCs w:val="18"/>
          <w:lang w:val="fr-FR"/>
        </w:rPr>
      </w:pPr>
    </w:p>
    <w:p w14:paraId="7B1010B4" w14:textId="77777777" w:rsidR="0011780E" w:rsidRDefault="0011780E" w:rsidP="007038B8">
      <w:pPr>
        <w:jc w:val="both"/>
        <w:rPr>
          <w:szCs w:val="18"/>
          <w:lang w:val="fr-FR"/>
        </w:rPr>
      </w:pPr>
    </w:p>
    <w:p w14:paraId="325DB5D0" w14:textId="77777777" w:rsidR="0011780E" w:rsidRDefault="0011780E" w:rsidP="0011780E">
      <w:pPr>
        <w:pStyle w:val="Heading2"/>
      </w:pPr>
      <w:r>
        <w:t>enceinte</w:t>
      </w:r>
    </w:p>
    <w:p w14:paraId="5014C01B" w14:textId="77777777" w:rsidR="0011780E" w:rsidRDefault="0011780E" w:rsidP="007038B8">
      <w:pPr>
        <w:jc w:val="both"/>
        <w:rPr>
          <w:szCs w:val="18"/>
          <w:lang w:val="fr-FR"/>
        </w:rPr>
      </w:pPr>
    </w:p>
    <w:p w14:paraId="471AB9F4" w14:textId="77777777" w:rsidR="0011780E" w:rsidRPr="0011780E" w:rsidRDefault="0011780E" w:rsidP="007038B8">
      <w:pPr>
        <w:jc w:val="both"/>
        <w:rPr>
          <w:szCs w:val="18"/>
          <w:lang w:val="fr-FR"/>
        </w:rPr>
      </w:pPr>
      <w:r w:rsidRPr="0011780E">
        <w:rPr>
          <w:sz w:val="23"/>
          <w:szCs w:val="23"/>
          <w:lang w:val="fr-FR"/>
        </w:rPr>
        <w:t>enceinte est délimitée par des fossés mesurant jusqu’à 3 m de largeur et 1,7 m de profondeur et couvre 3,7 hectares. Elle ouvre au sud-est vers un petit cimetière composé de deux tumulus d’une quinzaine de mètres de diamètre, prolongé plus tard par un enclos circulaire du Bronze moyen ; le tout étant aligné le long d’une voie romaine</w:t>
      </w:r>
      <w:r>
        <w:rPr>
          <w:sz w:val="23"/>
          <w:szCs w:val="23"/>
          <w:lang w:val="fr-FR"/>
        </w:rPr>
        <w:t xml:space="preserve"> </w:t>
      </w:r>
      <w:r w:rsidRPr="000D1F77">
        <w:rPr>
          <w:szCs w:val="18"/>
          <w:lang w:val="fr-FR"/>
        </w:rPr>
        <w:t>(BIB 3244)</w:t>
      </w:r>
    </w:p>
    <w:p w14:paraId="675C9FED" w14:textId="77777777" w:rsidR="007038B8" w:rsidRDefault="007038B8" w:rsidP="007038B8">
      <w:pPr>
        <w:rPr>
          <w:lang w:val="fr-FR"/>
        </w:rPr>
      </w:pPr>
    </w:p>
    <w:p w14:paraId="67704294" w14:textId="77777777" w:rsidR="007038B8" w:rsidRDefault="007038B8" w:rsidP="00426FF9">
      <w:pPr>
        <w:pStyle w:val="Heading1"/>
      </w:pPr>
      <w:bookmarkStart w:id="3038" w:name="Sit_Pen_Ale"/>
      <w:r>
        <w:t>PEN A ALE</w:t>
      </w:r>
    </w:p>
    <w:bookmarkEnd w:id="3038"/>
    <w:p w14:paraId="58B70ECA" w14:textId="77777777" w:rsidR="007038B8" w:rsidRDefault="007038B8" w:rsidP="00281ACF">
      <w:pPr>
        <w:jc w:val="both"/>
        <w:rPr>
          <w:lang w:val="fr-FR"/>
        </w:rPr>
      </w:pPr>
    </w:p>
    <w:p w14:paraId="01BF5239" w14:textId="783139F3" w:rsidR="00F12B07" w:rsidRDefault="007038B8" w:rsidP="00281ACF">
      <w:pPr>
        <w:jc w:val="both"/>
        <w:rPr>
          <w:lang w:val="fr-FR"/>
        </w:rPr>
      </w:pPr>
      <w:r>
        <w:rPr>
          <w:lang w:val="fr-FR"/>
        </w:rPr>
        <w:t xml:space="preserve">Pen an Alé, </w:t>
      </w:r>
      <w:r w:rsidR="009E217E">
        <w:rPr>
          <w:lang w:val="fr-FR"/>
        </w:rPr>
        <w:t>(</w:t>
      </w:r>
      <w:r w:rsidR="009E217E" w:rsidRPr="000D1F77">
        <w:rPr>
          <w:lang w:val="fr-FR"/>
        </w:rPr>
        <w:t>Lannion,</w:t>
      </w:r>
      <w:r w:rsidR="009E217E" w:rsidRPr="009E217E">
        <w:rPr>
          <w:lang w:val="fr-FR"/>
        </w:rPr>
        <w:t xml:space="preserve"> </w:t>
      </w:r>
      <w:r w:rsidR="009E217E" w:rsidRPr="0032190F">
        <w:rPr>
          <w:lang w:val="fr-FR"/>
        </w:rPr>
        <w:t>Côtes-d’Armor)</w:t>
      </w:r>
      <w:r>
        <w:rPr>
          <w:lang w:val="fr-FR"/>
        </w:rPr>
        <w:t xml:space="preserve">, </w:t>
      </w:r>
      <w:r w:rsidRPr="007038B8">
        <w:rPr>
          <w:lang w:val="fr-FR"/>
        </w:rPr>
        <w:t xml:space="preserve">vase biconique à trois anses décoré de plusieurs frises de triangles incisés et emboîtés issu d’un fossé de parcellaire (F4090, sd 2166) à Pen an Alé, Lannion, Côtes-d’Armor. Ce réseau parcellaire a pu être daté au radiocarbone à partir de caramel incrusté sur un vase d’un fossé adjacent à 3500 ± 30 BP (Beta-426513), soit 1900-1745 cal BC (95,4 % ; Nicolas T. </w:t>
      </w:r>
      <w:r w:rsidRPr="007038B8">
        <w:rPr>
          <w:i/>
          <w:lang w:val="fr-FR"/>
        </w:rPr>
        <w:t>in</w:t>
      </w:r>
      <w:r w:rsidRPr="007038B8">
        <w:rPr>
          <w:lang w:val="fr-FR"/>
        </w:rPr>
        <w:t xml:space="preserve"> Blanchet, 2016)</w:t>
      </w:r>
      <w:r>
        <w:rPr>
          <w:lang w:val="fr-FR"/>
        </w:rPr>
        <w:t xml:space="preserve">. (BIB 3244) Ce vase est a comparer avec la descrption de la céramique de </w:t>
      </w:r>
      <w:hyperlink r:id="rId7098" w:anchor="Sit_Saint_Belec_1" w:history="1">
        <w:r w:rsidRPr="007038B8">
          <w:rPr>
            <w:rStyle w:val="Hyperlink"/>
            <w:lang w:val="fr-FR"/>
          </w:rPr>
          <w:t>Saint-Belec 1</w:t>
        </w:r>
      </w:hyperlink>
      <w:r>
        <w:rPr>
          <w:lang w:val="fr-FR"/>
        </w:rPr>
        <w:t xml:space="preserve"> (BIB 3244)</w:t>
      </w:r>
      <w:r w:rsidR="009E217E">
        <w:rPr>
          <w:lang w:val="fr-FR"/>
        </w:rPr>
        <w:t xml:space="preserve"> parcellaire (BIB 3244)</w:t>
      </w:r>
    </w:p>
    <w:p w14:paraId="23C20B55" w14:textId="77777777" w:rsidR="00F12B07" w:rsidRDefault="00F12B07" w:rsidP="00281ACF">
      <w:pPr>
        <w:jc w:val="both"/>
        <w:rPr>
          <w:lang w:val="fr-FR"/>
        </w:rPr>
      </w:pPr>
    </w:p>
    <w:p w14:paraId="66397F51" w14:textId="77777777" w:rsidR="007038B8" w:rsidRDefault="007038B8" w:rsidP="00426FF9">
      <w:pPr>
        <w:pStyle w:val="Heading1"/>
      </w:pPr>
      <w:bookmarkStart w:id="3039" w:name="Sit_Saint_Belec_1"/>
      <w:r>
        <w:t>SAINT-BELEC 1</w:t>
      </w:r>
    </w:p>
    <w:bookmarkEnd w:id="3039"/>
    <w:p w14:paraId="46D62330" w14:textId="77777777" w:rsidR="007038B8" w:rsidRDefault="007038B8" w:rsidP="00281ACF">
      <w:pPr>
        <w:jc w:val="both"/>
        <w:rPr>
          <w:lang w:val="fr-FR"/>
        </w:rPr>
      </w:pPr>
    </w:p>
    <w:p w14:paraId="2010BD55" w14:textId="77777777" w:rsidR="007038B8" w:rsidRDefault="007038B8" w:rsidP="00281ACF">
      <w:pPr>
        <w:jc w:val="both"/>
        <w:rPr>
          <w:lang w:val="fr-FR"/>
        </w:rPr>
      </w:pPr>
      <w:r>
        <w:rPr>
          <w:lang w:val="fr-FR"/>
        </w:rPr>
        <w:t>Saint-B</w:t>
      </w:r>
      <w:r w:rsidR="008D0298">
        <w:rPr>
          <w:lang w:val="fr-FR"/>
        </w:rPr>
        <w:t>é</w:t>
      </w:r>
      <w:r>
        <w:rPr>
          <w:lang w:val="fr-FR"/>
        </w:rPr>
        <w:t>lec (Leuhan)</w:t>
      </w:r>
    </w:p>
    <w:p w14:paraId="3D3C3800" w14:textId="77777777" w:rsidR="007038B8" w:rsidRDefault="007038B8" w:rsidP="00281ACF">
      <w:pPr>
        <w:jc w:val="both"/>
        <w:rPr>
          <w:lang w:val="fr-FR"/>
        </w:rPr>
      </w:pPr>
    </w:p>
    <w:p w14:paraId="4A3D34D6" w14:textId="77777777" w:rsidR="007038B8" w:rsidRDefault="007038B8" w:rsidP="007038B8">
      <w:pPr>
        <w:pStyle w:val="Heading2"/>
      </w:pPr>
      <w:bookmarkStart w:id="3040" w:name="Sit_Saint_Belec_1_tumulus"/>
      <w:r>
        <w:t>tumulus</w:t>
      </w:r>
    </w:p>
    <w:bookmarkEnd w:id="3040"/>
    <w:p w14:paraId="2920D19B" w14:textId="77777777" w:rsidR="007038B8" w:rsidRDefault="007038B8" w:rsidP="00281ACF">
      <w:pPr>
        <w:jc w:val="both"/>
        <w:rPr>
          <w:lang w:val="fr-FR"/>
        </w:rPr>
      </w:pPr>
    </w:p>
    <w:p w14:paraId="6B15F54F" w14:textId="6C2F2752" w:rsidR="007038B8" w:rsidRDefault="00000000" w:rsidP="00281ACF">
      <w:pPr>
        <w:jc w:val="both"/>
        <w:rPr>
          <w:lang w:val="fr-FR"/>
        </w:rPr>
      </w:pPr>
      <w:hyperlink r:id="rId7099" w:history="1">
        <w:r w:rsidR="007038B8" w:rsidRPr="007038B8">
          <w:rPr>
            <w:rStyle w:val="Hyperlink"/>
            <w:lang w:val="fr-FR"/>
          </w:rPr>
          <w:t>Tumul</w:t>
        </w:r>
        <w:r w:rsidR="007038B8">
          <w:rPr>
            <w:rStyle w:val="Hyperlink"/>
            <w:lang w:val="fr-FR"/>
          </w:rPr>
          <w:t>us</w:t>
        </w:r>
        <w:r w:rsidR="007038B8" w:rsidRPr="007038B8">
          <w:rPr>
            <w:rStyle w:val="Hyperlink"/>
            <w:lang w:val="fr-FR"/>
          </w:rPr>
          <w:t xml:space="preserve"> armoricain</w:t>
        </w:r>
      </w:hyperlink>
      <w:r w:rsidR="007038B8">
        <w:rPr>
          <w:lang w:val="fr-FR"/>
        </w:rPr>
        <w:t xml:space="preserve"> daté du BA (BIB 3244) </w:t>
      </w:r>
      <w:r w:rsidR="007038B8" w:rsidRPr="00F12B07">
        <w:rPr>
          <w:i/>
          <w:lang w:val="fr-FR"/>
        </w:rPr>
        <w:t>Stone-cist</w:t>
      </w:r>
      <w:r w:rsidR="007038B8">
        <w:rPr>
          <w:lang w:val="fr-FR"/>
        </w:rPr>
        <w:t xml:space="preserve"> de ~4m de long, ~2 m de large, ~2 m de haut  (BIB 3244)</w:t>
      </w:r>
      <w:r w:rsidR="00F12B07">
        <w:rPr>
          <w:lang w:val="fr-FR"/>
        </w:rPr>
        <w:t xml:space="preserve"> Pour P. du Chatelier, 40 m de diamètre (30 m actuellement visible)(BIB 3244). Avec l'un des coffres les plus grands de la région (Briard 1984)</w:t>
      </w:r>
    </w:p>
    <w:p w14:paraId="4470B4E9" w14:textId="77777777" w:rsidR="007038B8" w:rsidRDefault="007038B8" w:rsidP="00281ACF">
      <w:pPr>
        <w:jc w:val="both"/>
        <w:rPr>
          <w:lang w:val="fr-FR"/>
        </w:rPr>
      </w:pPr>
    </w:p>
    <w:p w14:paraId="32D926FC" w14:textId="77777777" w:rsidR="007038B8" w:rsidRDefault="007038B8" w:rsidP="007038B8">
      <w:pPr>
        <w:pStyle w:val="Heading3"/>
      </w:pPr>
      <w:r>
        <w:t>céramique</w:t>
      </w:r>
    </w:p>
    <w:p w14:paraId="4FB9714E" w14:textId="77777777" w:rsidR="007038B8" w:rsidRDefault="007038B8" w:rsidP="00281ACF">
      <w:pPr>
        <w:jc w:val="both"/>
        <w:rPr>
          <w:lang w:val="fr-FR"/>
        </w:rPr>
      </w:pPr>
    </w:p>
    <w:p w14:paraId="183C9C6C" w14:textId="09C5C4FB" w:rsidR="007038B8" w:rsidRDefault="007038B8" w:rsidP="00281ACF">
      <w:pPr>
        <w:jc w:val="both"/>
        <w:rPr>
          <w:lang w:val="fr-FR"/>
        </w:rPr>
      </w:pPr>
      <w:r>
        <w:rPr>
          <w:lang w:val="fr-FR"/>
        </w:rPr>
        <w:t xml:space="preserve">Aujourd'hui perdue, une céramique est décrite: </w:t>
      </w:r>
      <w:r w:rsidRPr="007038B8">
        <w:rPr>
          <w:lang w:val="fr-FR"/>
        </w:rPr>
        <w:t>« </w:t>
      </w:r>
      <w:r w:rsidRPr="007038B8">
        <w:rPr>
          <w:i/>
          <w:lang w:val="fr-FR"/>
        </w:rPr>
        <w:t>poterie très caractéristique de l'époque du bronze dans le genre du vase recueilli dans le tumulus de Run-Mellou-Poaz</w:t>
      </w:r>
      <w:r w:rsidRPr="007038B8">
        <w:rPr>
          <w:lang w:val="fr-FR"/>
        </w:rPr>
        <w:t> »</w:t>
      </w:r>
      <w:r w:rsidRPr="007038B8">
        <w:rPr>
          <w:i/>
          <w:lang w:val="fr-FR"/>
        </w:rPr>
        <w:t xml:space="preserve"> </w:t>
      </w:r>
      <w:r w:rsidRPr="007038B8">
        <w:rPr>
          <w:lang w:val="fr-FR"/>
        </w:rPr>
        <w:t>(Chatellier, 1901a, p. 198). Plus tard, P. du Chatellier ajoute qu’il est également « </w:t>
      </w:r>
      <w:r w:rsidRPr="007038B8">
        <w:rPr>
          <w:i/>
          <w:lang w:val="fr-FR"/>
        </w:rPr>
        <w:t>orné de feuilles de fougères</w:t>
      </w:r>
      <w:r w:rsidRPr="007038B8">
        <w:rPr>
          <w:lang w:val="fr-FR"/>
        </w:rPr>
        <w:t> » (Chatellier, 1907, p. 178). La présence d’une anse et de ces deux décors incisés, à savoir des frises de traits courts obliques disposés en chevrons (les « </w:t>
      </w:r>
      <w:r w:rsidRPr="007038B8">
        <w:rPr>
          <w:i/>
          <w:lang w:val="fr-FR"/>
        </w:rPr>
        <w:t>feuilles de fougères</w:t>
      </w:r>
      <w:r w:rsidRPr="007038B8">
        <w:rPr>
          <w:lang w:val="fr-FR"/>
        </w:rPr>
        <w:t> ») et de triangles (les « </w:t>
      </w:r>
      <w:r w:rsidRPr="007038B8">
        <w:rPr>
          <w:i/>
          <w:lang w:val="fr-FR"/>
        </w:rPr>
        <w:t>dents de scie</w:t>
      </w:r>
      <w:r w:rsidRPr="007038B8">
        <w:rPr>
          <w:lang w:val="fr-FR"/>
        </w:rPr>
        <w:t xml:space="preserve"> »), se retrouve en effet sur le vase de Run Mellou Poaz à Spézet (Finistère ; Chatellier, 1901a) et plus généralement sur un grand nombre de poteries funéraires du Bronze ancien en Basse-Bretagne, en particulier celles du nord du Finistère (Chatellier, 1897 ; Stévenin et Nicolas, 2019). </w:t>
      </w:r>
      <w:r>
        <w:rPr>
          <w:lang w:val="fr-FR"/>
        </w:rPr>
        <w:t xml:space="preserve">(BIB 3244) v. </w:t>
      </w:r>
      <w:hyperlink r:id="rId7100" w:anchor="Sit_Pen_Ale" w:history="1">
        <w:r w:rsidRPr="007038B8">
          <w:rPr>
            <w:rStyle w:val="Hyperlink"/>
            <w:lang w:val="fr-FR"/>
          </w:rPr>
          <w:t>Pen an Alé</w:t>
        </w:r>
      </w:hyperlink>
      <w:r>
        <w:rPr>
          <w:lang w:val="fr-FR"/>
        </w:rPr>
        <w:t xml:space="preserve">, </w:t>
      </w:r>
      <w:hyperlink r:id="rId7101" w:anchor="Sit_Bel_Air_Lannion" w:history="1">
        <w:r w:rsidRPr="007038B8">
          <w:rPr>
            <w:rStyle w:val="Hyperlink"/>
            <w:lang w:val="fr-FR"/>
          </w:rPr>
          <w:t>Bel-Air</w:t>
        </w:r>
      </w:hyperlink>
      <w:r>
        <w:rPr>
          <w:lang w:val="fr-FR"/>
        </w:rPr>
        <w:t xml:space="preserve"> (BIB 3244)</w:t>
      </w:r>
    </w:p>
    <w:p w14:paraId="6849A1F7" w14:textId="77777777" w:rsidR="007038B8" w:rsidRDefault="007038B8" w:rsidP="00281ACF">
      <w:pPr>
        <w:jc w:val="both"/>
        <w:rPr>
          <w:lang w:val="fr-FR"/>
        </w:rPr>
      </w:pPr>
    </w:p>
    <w:p w14:paraId="6BD76C8D" w14:textId="77777777" w:rsidR="007038B8" w:rsidRPr="0032190F" w:rsidRDefault="007038B8" w:rsidP="007038B8">
      <w:pPr>
        <w:pStyle w:val="Heading3"/>
      </w:pPr>
      <w:bookmarkStart w:id="3041" w:name="Sit_Saint_Belec_1_stele"/>
      <w:r>
        <w:t>dalle</w:t>
      </w:r>
    </w:p>
    <w:bookmarkEnd w:id="3041"/>
    <w:p w14:paraId="426C45AC" w14:textId="77777777" w:rsidR="00C55291" w:rsidRDefault="00C55291" w:rsidP="00281ACF">
      <w:pPr>
        <w:jc w:val="both"/>
        <w:rPr>
          <w:lang w:val="fr-FR"/>
        </w:rPr>
      </w:pPr>
    </w:p>
    <w:p w14:paraId="4EB9B96A" w14:textId="77777777" w:rsidR="007038B8" w:rsidRDefault="007038B8" w:rsidP="00281ACF">
      <w:pPr>
        <w:jc w:val="both"/>
        <w:rPr>
          <w:lang w:val="fr-FR"/>
        </w:rPr>
      </w:pPr>
      <w:r>
        <w:rPr>
          <w:lang w:val="fr-FR"/>
        </w:rPr>
        <w:t xml:space="preserve">Découverte en remploi dans le tumulus </w:t>
      </w:r>
      <w:r w:rsidRPr="007038B8">
        <w:rPr>
          <w:lang w:val="fr-FR"/>
        </w:rPr>
        <w:t xml:space="preserve">formait la paroi ouest d’un coffre de très grandes dimensions (3,86 × 2,10 × 1,86 m) </w:t>
      </w:r>
      <w:r>
        <w:rPr>
          <w:lang w:val="fr-FR"/>
        </w:rPr>
        <w:t xml:space="preserve">(BIB 3244) Comme la plupart des partie détachée de la stèle ont été trouvées in situ, elle a probablement été recoupée sur place, </w:t>
      </w:r>
      <w:r w:rsidRPr="007038B8">
        <w:rPr>
          <w:lang w:val="fr-FR"/>
        </w:rPr>
        <w:t>aucun signe de météorisation</w:t>
      </w:r>
      <w:r>
        <w:rPr>
          <w:lang w:val="fr-FR"/>
        </w:rPr>
        <w:t xml:space="preserve"> (BIB 3244)</w:t>
      </w:r>
    </w:p>
    <w:p w14:paraId="460B00DB" w14:textId="77777777" w:rsidR="007038B8" w:rsidRDefault="007038B8" w:rsidP="00281ACF">
      <w:pPr>
        <w:jc w:val="both"/>
        <w:rPr>
          <w:lang w:val="fr-FR"/>
        </w:rPr>
      </w:pPr>
    </w:p>
    <w:p w14:paraId="2F2CBA3C" w14:textId="77777777" w:rsidR="007038B8" w:rsidRDefault="007038B8" w:rsidP="007038B8">
      <w:pPr>
        <w:pStyle w:val="Heading4"/>
      </w:pPr>
      <w:r>
        <w:t>mp</w:t>
      </w:r>
    </w:p>
    <w:p w14:paraId="61F1601E" w14:textId="77777777" w:rsidR="007038B8" w:rsidRDefault="007038B8" w:rsidP="00281ACF">
      <w:pPr>
        <w:jc w:val="both"/>
        <w:rPr>
          <w:lang w:val="fr-FR"/>
        </w:rPr>
      </w:pPr>
      <w:r>
        <w:rPr>
          <w:lang w:val="fr-FR"/>
        </w:rPr>
        <w:t>En schiste gris-bleu caractéristique des séries de Douarnenez Phyllade en provenance d'un gîte de la même comune (BIB 3244)</w:t>
      </w:r>
    </w:p>
    <w:p w14:paraId="04015451" w14:textId="77777777" w:rsidR="007038B8" w:rsidRDefault="007038B8" w:rsidP="00281ACF">
      <w:pPr>
        <w:jc w:val="both"/>
        <w:rPr>
          <w:lang w:val="fr-FR"/>
        </w:rPr>
      </w:pPr>
    </w:p>
    <w:p w14:paraId="420C4CBE" w14:textId="77777777" w:rsidR="007038B8" w:rsidRDefault="007038B8" w:rsidP="007038B8">
      <w:pPr>
        <w:pStyle w:val="Heading4"/>
      </w:pPr>
      <w:r>
        <w:t>technique</w:t>
      </w:r>
    </w:p>
    <w:p w14:paraId="6CE8DA08" w14:textId="77777777" w:rsidR="007038B8" w:rsidRDefault="007038B8" w:rsidP="00281ACF">
      <w:pPr>
        <w:jc w:val="both"/>
        <w:rPr>
          <w:lang w:val="fr-FR"/>
        </w:rPr>
      </w:pPr>
    </w:p>
    <w:p w14:paraId="3C0149E9" w14:textId="77777777" w:rsidR="007038B8" w:rsidRDefault="007038B8" w:rsidP="00281ACF">
      <w:pPr>
        <w:jc w:val="both"/>
        <w:rPr>
          <w:lang w:val="fr-FR"/>
        </w:rPr>
      </w:pPr>
      <w:r>
        <w:rPr>
          <w:lang w:val="fr-FR"/>
        </w:rPr>
        <w:t>piquetage, incisions (BIB 3244)</w:t>
      </w:r>
    </w:p>
    <w:p w14:paraId="187D43CB" w14:textId="77777777" w:rsidR="007038B8" w:rsidRDefault="007038B8" w:rsidP="00281ACF">
      <w:pPr>
        <w:jc w:val="both"/>
        <w:rPr>
          <w:lang w:val="fr-FR"/>
        </w:rPr>
      </w:pPr>
    </w:p>
    <w:p w14:paraId="189E758D" w14:textId="77777777" w:rsidR="007038B8" w:rsidRDefault="007038B8" w:rsidP="007038B8">
      <w:pPr>
        <w:pStyle w:val="Heading4"/>
      </w:pPr>
      <w:r>
        <w:t>thématique</w:t>
      </w:r>
    </w:p>
    <w:p w14:paraId="12105B8C" w14:textId="77777777" w:rsidR="007038B8" w:rsidRDefault="007038B8" w:rsidP="00281ACF">
      <w:pPr>
        <w:jc w:val="both"/>
        <w:rPr>
          <w:lang w:val="fr-FR"/>
        </w:rPr>
      </w:pPr>
    </w:p>
    <w:p w14:paraId="1894BB9D" w14:textId="77777777" w:rsidR="007038B8" w:rsidRDefault="007038B8" w:rsidP="00281ACF">
      <w:pPr>
        <w:jc w:val="both"/>
        <w:rPr>
          <w:lang w:val="fr-FR"/>
        </w:rPr>
      </w:pPr>
    </w:p>
    <w:tbl>
      <w:tblPr>
        <w:tblStyle w:val="TableGrid"/>
        <w:tblW w:w="0" w:type="auto"/>
        <w:jc w:val="center"/>
        <w:tblLook w:val="04A0" w:firstRow="1" w:lastRow="0" w:firstColumn="1" w:lastColumn="0" w:noHBand="0" w:noVBand="1"/>
      </w:tblPr>
      <w:tblGrid>
        <w:gridCol w:w="809"/>
        <w:gridCol w:w="1876"/>
        <w:gridCol w:w="576"/>
        <w:gridCol w:w="736"/>
      </w:tblGrid>
      <w:tr w:rsidR="00F12B07" w14:paraId="5F6142A5" w14:textId="77777777" w:rsidTr="00F12B07">
        <w:trPr>
          <w:jc w:val="center"/>
        </w:trPr>
        <w:tc>
          <w:tcPr>
            <w:tcW w:w="809" w:type="dxa"/>
          </w:tcPr>
          <w:p w14:paraId="1CEE40E4" w14:textId="77777777" w:rsidR="00F12B07" w:rsidRDefault="00F12B07" w:rsidP="007038B8">
            <w:pPr>
              <w:jc w:val="center"/>
              <w:rPr>
                <w:lang w:val="fr-FR"/>
              </w:rPr>
            </w:pPr>
            <w:r>
              <w:rPr>
                <w:lang w:val="fr-FR"/>
              </w:rPr>
              <w:t>abrev.</w:t>
            </w:r>
          </w:p>
        </w:tc>
        <w:tc>
          <w:tcPr>
            <w:tcW w:w="1876" w:type="dxa"/>
          </w:tcPr>
          <w:p w14:paraId="7B3C2FE9" w14:textId="77777777" w:rsidR="00F12B07" w:rsidRDefault="00F12B07" w:rsidP="007038B8">
            <w:pPr>
              <w:jc w:val="center"/>
              <w:rPr>
                <w:lang w:val="fr-FR"/>
              </w:rPr>
            </w:pPr>
            <w:r>
              <w:rPr>
                <w:lang w:val="fr-FR"/>
              </w:rPr>
              <w:t>thèmes</w:t>
            </w:r>
          </w:p>
        </w:tc>
        <w:tc>
          <w:tcPr>
            <w:tcW w:w="576" w:type="dxa"/>
          </w:tcPr>
          <w:p w14:paraId="4F06E99E" w14:textId="77777777" w:rsidR="00F12B07" w:rsidRDefault="00F12B07" w:rsidP="007038B8">
            <w:pPr>
              <w:jc w:val="center"/>
              <w:rPr>
                <w:lang w:val="fr-FR"/>
              </w:rPr>
            </w:pPr>
            <w:r>
              <w:rPr>
                <w:lang w:val="fr-FR"/>
              </w:rPr>
              <w:t>nb</w:t>
            </w:r>
          </w:p>
        </w:tc>
        <w:tc>
          <w:tcPr>
            <w:tcW w:w="576" w:type="dxa"/>
          </w:tcPr>
          <w:p w14:paraId="573D227F" w14:textId="77777777" w:rsidR="00F12B07" w:rsidRPr="00F12B07" w:rsidRDefault="00F12B07" w:rsidP="00F12B07">
            <w:pPr>
              <w:jc w:val="center"/>
              <w:rPr>
                <w:i/>
                <w:lang w:val="fr-FR"/>
              </w:rPr>
            </w:pPr>
            <w:r w:rsidRPr="00F12B07">
              <w:rPr>
                <w:i/>
                <w:lang w:val="fr-FR"/>
              </w:rPr>
              <w:t>equiv</w:t>
            </w:r>
          </w:p>
        </w:tc>
      </w:tr>
      <w:tr w:rsidR="00F12B07" w14:paraId="7BE83611" w14:textId="77777777" w:rsidTr="00F12B07">
        <w:trPr>
          <w:jc w:val="center"/>
        </w:trPr>
        <w:tc>
          <w:tcPr>
            <w:tcW w:w="809" w:type="dxa"/>
          </w:tcPr>
          <w:p w14:paraId="31468BFC" w14:textId="77777777" w:rsidR="00F12B07" w:rsidRDefault="00F12B07" w:rsidP="00281ACF">
            <w:pPr>
              <w:jc w:val="both"/>
              <w:rPr>
                <w:lang w:val="fr-FR"/>
              </w:rPr>
            </w:pPr>
            <w:r>
              <w:rPr>
                <w:lang w:val="fr-FR"/>
              </w:rPr>
              <w:t>L</w:t>
            </w:r>
          </w:p>
        </w:tc>
        <w:tc>
          <w:tcPr>
            <w:tcW w:w="1876" w:type="dxa"/>
          </w:tcPr>
          <w:p w14:paraId="7A75066E" w14:textId="77777777" w:rsidR="00F12B07" w:rsidRDefault="00F12B07" w:rsidP="00281ACF">
            <w:pPr>
              <w:jc w:val="both"/>
              <w:rPr>
                <w:lang w:val="fr-FR"/>
              </w:rPr>
            </w:pPr>
            <w:r>
              <w:rPr>
                <w:lang w:val="fr-FR"/>
              </w:rPr>
              <w:t>lignes piquetées</w:t>
            </w:r>
          </w:p>
        </w:tc>
        <w:tc>
          <w:tcPr>
            <w:tcW w:w="576" w:type="dxa"/>
          </w:tcPr>
          <w:p w14:paraId="76849987" w14:textId="77777777" w:rsidR="00F12B07" w:rsidRDefault="00F12B07" w:rsidP="00281ACF">
            <w:pPr>
              <w:jc w:val="both"/>
              <w:rPr>
                <w:lang w:val="fr-FR"/>
              </w:rPr>
            </w:pPr>
            <w:r>
              <w:rPr>
                <w:lang w:val="fr-FR"/>
              </w:rPr>
              <w:t>76</w:t>
            </w:r>
          </w:p>
        </w:tc>
        <w:tc>
          <w:tcPr>
            <w:tcW w:w="576" w:type="dxa"/>
          </w:tcPr>
          <w:p w14:paraId="5802BBB7" w14:textId="77777777" w:rsidR="00F12B07" w:rsidRPr="00F12B07" w:rsidRDefault="00F12B07" w:rsidP="00F12B07">
            <w:pPr>
              <w:jc w:val="center"/>
              <w:rPr>
                <w:i/>
                <w:lang w:val="fr-FR"/>
              </w:rPr>
            </w:pPr>
            <w:r w:rsidRPr="00F12B07">
              <w:rPr>
                <w:i/>
                <w:lang w:val="fr-FR"/>
              </w:rPr>
              <w:t>12</w:t>
            </w:r>
          </w:p>
        </w:tc>
      </w:tr>
      <w:tr w:rsidR="00F12B07" w14:paraId="7E3826FB" w14:textId="77777777" w:rsidTr="00F12B07">
        <w:trPr>
          <w:jc w:val="center"/>
        </w:trPr>
        <w:tc>
          <w:tcPr>
            <w:tcW w:w="809" w:type="dxa"/>
          </w:tcPr>
          <w:p w14:paraId="166F1B2C" w14:textId="77777777" w:rsidR="00F12B07" w:rsidRDefault="00F12B07" w:rsidP="00281ACF">
            <w:pPr>
              <w:jc w:val="both"/>
              <w:rPr>
                <w:lang w:val="fr-FR"/>
              </w:rPr>
            </w:pPr>
            <w:r>
              <w:rPr>
                <w:lang w:val="fr-FR"/>
              </w:rPr>
              <w:t>C</w:t>
            </w:r>
          </w:p>
        </w:tc>
        <w:tc>
          <w:tcPr>
            <w:tcW w:w="1876" w:type="dxa"/>
          </w:tcPr>
          <w:p w14:paraId="3F72172A" w14:textId="77777777" w:rsidR="00F12B07" w:rsidRDefault="00F12B07" w:rsidP="00281ACF">
            <w:pPr>
              <w:jc w:val="both"/>
              <w:rPr>
                <w:lang w:val="fr-FR"/>
              </w:rPr>
            </w:pPr>
            <w:r>
              <w:rPr>
                <w:lang w:val="fr-FR"/>
              </w:rPr>
              <w:t>cupules</w:t>
            </w:r>
          </w:p>
        </w:tc>
        <w:tc>
          <w:tcPr>
            <w:tcW w:w="576" w:type="dxa"/>
          </w:tcPr>
          <w:p w14:paraId="16EF783B" w14:textId="77777777" w:rsidR="00F12B07" w:rsidRDefault="00F12B07" w:rsidP="00281ACF">
            <w:pPr>
              <w:jc w:val="both"/>
              <w:rPr>
                <w:lang w:val="fr-FR"/>
              </w:rPr>
            </w:pPr>
            <w:r>
              <w:rPr>
                <w:lang w:val="fr-FR"/>
              </w:rPr>
              <w:t>80</w:t>
            </w:r>
          </w:p>
        </w:tc>
        <w:tc>
          <w:tcPr>
            <w:tcW w:w="576" w:type="dxa"/>
          </w:tcPr>
          <w:p w14:paraId="7BE43E54" w14:textId="77777777" w:rsidR="00F12B07" w:rsidRPr="00F12B07" w:rsidRDefault="00F12B07" w:rsidP="00F12B07">
            <w:pPr>
              <w:jc w:val="center"/>
              <w:rPr>
                <w:i/>
                <w:lang w:val="fr-FR"/>
              </w:rPr>
            </w:pPr>
            <w:r w:rsidRPr="00F12B07">
              <w:rPr>
                <w:i/>
                <w:lang w:val="fr-FR"/>
              </w:rPr>
              <w:t>3</w:t>
            </w:r>
          </w:p>
        </w:tc>
      </w:tr>
      <w:tr w:rsidR="00F12B07" w14:paraId="6B7BC9BB" w14:textId="77777777" w:rsidTr="00F12B07">
        <w:trPr>
          <w:jc w:val="center"/>
        </w:trPr>
        <w:tc>
          <w:tcPr>
            <w:tcW w:w="809" w:type="dxa"/>
          </w:tcPr>
          <w:p w14:paraId="4B3C5ECC" w14:textId="77777777" w:rsidR="00F12B07" w:rsidRDefault="00F12B07" w:rsidP="00281ACF">
            <w:pPr>
              <w:jc w:val="both"/>
              <w:rPr>
                <w:lang w:val="fr-FR"/>
              </w:rPr>
            </w:pPr>
            <w:r>
              <w:rPr>
                <w:lang w:val="fr-FR"/>
              </w:rPr>
              <w:t>B</w:t>
            </w:r>
          </w:p>
        </w:tc>
        <w:tc>
          <w:tcPr>
            <w:tcW w:w="1876" w:type="dxa"/>
          </w:tcPr>
          <w:p w14:paraId="660D9C70" w14:textId="77777777" w:rsidR="00F12B07" w:rsidRDefault="00F12B07" w:rsidP="00281ACF">
            <w:pPr>
              <w:jc w:val="both"/>
              <w:rPr>
                <w:lang w:val="fr-FR"/>
              </w:rPr>
            </w:pPr>
            <w:r>
              <w:rPr>
                <w:lang w:val="fr-FR"/>
              </w:rPr>
              <w:t>bas-reliefs</w:t>
            </w:r>
          </w:p>
        </w:tc>
        <w:tc>
          <w:tcPr>
            <w:tcW w:w="576" w:type="dxa"/>
          </w:tcPr>
          <w:p w14:paraId="333756D8" w14:textId="77777777" w:rsidR="00F12B07" w:rsidRDefault="00F12B07" w:rsidP="00281ACF">
            <w:pPr>
              <w:jc w:val="both"/>
              <w:rPr>
                <w:lang w:val="fr-FR"/>
              </w:rPr>
            </w:pPr>
            <w:r>
              <w:rPr>
                <w:lang w:val="fr-FR"/>
              </w:rPr>
              <w:t>11</w:t>
            </w:r>
          </w:p>
        </w:tc>
        <w:tc>
          <w:tcPr>
            <w:tcW w:w="576" w:type="dxa"/>
          </w:tcPr>
          <w:p w14:paraId="6D0B745B" w14:textId="77777777" w:rsidR="00F12B07" w:rsidRPr="00F12B07" w:rsidRDefault="00F12B07" w:rsidP="00F12B07">
            <w:pPr>
              <w:jc w:val="center"/>
              <w:rPr>
                <w:i/>
                <w:lang w:val="fr-FR"/>
              </w:rPr>
            </w:pPr>
            <w:r w:rsidRPr="00F12B07">
              <w:rPr>
                <w:i/>
                <w:lang w:val="fr-FR"/>
              </w:rPr>
              <w:t>2</w:t>
            </w:r>
          </w:p>
        </w:tc>
      </w:tr>
      <w:tr w:rsidR="00F12B07" w14:paraId="104D923A" w14:textId="77777777" w:rsidTr="00F12B07">
        <w:trPr>
          <w:jc w:val="center"/>
        </w:trPr>
        <w:tc>
          <w:tcPr>
            <w:tcW w:w="809" w:type="dxa"/>
          </w:tcPr>
          <w:p w14:paraId="06F702BF" w14:textId="77777777" w:rsidR="00F12B07" w:rsidRDefault="00F12B07" w:rsidP="00281ACF">
            <w:pPr>
              <w:jc w:val="both"/>
              <w:rPr>
                <w:lang w:val="fr-FR"/>
              </w:rPr>
            </w:pPr>
            <w:r>
              <w:rPr>
                <w:lang w:val="fr-FR"/>
              </w:rPr>
              <w:t>I</w:t>
            </w:r>
          </w:p>
        </w:tc>
        <w:tc>
          <w:tcPr>
            <w:tcW w:w="1876" w:type="dxa"/>
          </w:tcPr>
          <w:p w14:paraId="4D311DF2" w14:textId="77777777" w:rsidR="00F12B07" w:rsidRDefault="00F12B07" w:rsidP="00281ACF">
            <w:pPr>
              <w:jc w:val="both"/>
              <w:rPr>
                <w:lang w:val="fr-FR"/>
              </w:rPr>
            </w:pPr>
            <w:r>
              <w:rPr>
                <w:lang w:val="fr-FR"/>
              </w:rPr>
              <w:t>lignes incisées</w:t>
            </w:r>
          </w:p>
        </w:tc>
        <w:tc>
          <w:tcPr>
            <w:tcW w:w="576" w:type="dxa"/>
          </w:tcPr>
          <w:p w14:paraId="7056AE78" w14:textId="77777777" w:rsidR="00F12B07" w:rsidRDefault="00F12B07" w:rsidP="00281ACF">
            <w:pPr>
              <w:jc w:val="both"/>
              <w:rPr>
                <w:lang w:val="fr-FR"/>
              </w:rPr>
            </w:pPr>
            <w:r>
              <w:rPr>
                <w:lang w:val="fr-FR"/>
              </w:rPr>
              <w:t>8</w:t>
            </w:r>
          </w:p>
        </w:tc>
        <w:tc>
          <w:tcPr>
            <w:tcW w:w="576" w:type="dxa"/>
          </w:tcPr>
          <w:p w14:paraId="48701E77" w14:textId="77777777" w:rsidR="00F12B07" w:rsidRPr="00F12B07" w:rsidRDefault="00F12B07" w:rsidP="00F12B07">
            <w:pPr>
              <w:jc w:val="center"/>
              <w:rPr>
                <w:i/>
                <w:lang w:val="fr-FR"/>
              </w:rPr>
            </w:pPr>
            <w:r w:rsidRPr="00F12B07">
              <w:rPr>
                <w:i/>
                <w:lang w:val="fr-FR"/>
              </w:rPr>
              <w:t>9</w:t>
            </w:r>
          </w:p>
        </w:tc>
      </w:tr>
    </w:tbl>
    <w:p w14:paraId="0AEF6A21" w14:textId="77777777" w:rsidR="007038B8" w:rsidRDefault="007038B8" w:rsidP="00281ACF">
      <w:pPr>
        <w:jc w:val="both"/>
        <w:rPr>
          <w:sz w:val="20"/>
          <w:lang w:val="fr-FR"/>
        </w:rPr>
      </w:pPr>
      <w:r w:rsidRPr="007038B8">
        <w:rPr>
          <w:sz w:val="20"/>
          <w:lang w:val="fr-FR"/>
        </w:rPr>
        <w:t xml:space="preserve">(BIB 3244) euiv.: équivalent numérique. Dans le SIG, pour noter les id, les lettres ne sont pas acceptées, on les remplaces par des chifferes sur deux digits: les lettres L, C, etc. sont remplacées par leur numéro de position, par exemple: C = 03, L = 12, etc. </w:t>
      </w:r>
    </w:p>
    <w:p w14:paraId="1DC72A2A" w14:textId="77777777" w:rsidR="007038B8" w:rsidRPr="007038B8" w:rsidRDefault="007038B8" w:rsidP="00281ACF">
      <w:pPr>
        <w:jc w:val="both"/>
        <w:rPr>
          <w:sz w:val="20"/>
          <w:lang w:val="fr-FR"/>
        </w:rPr>
      </w:pPr>
    </w:p>
    <w:p w14:paraId="7CA94D3E" w14:textId="77777777" w:rsidR="007038B8" w:rsidRDefault="007038B8" w:rsidP="007038B8">
      <w:pPr>
        <w:pStyle w:val="Heading5"/>
      </w:pPr>
      <w:r>
        <w:t>unité graphiques</w:t>
      </w:r>
    </w:p>
    <w:p w14:paraId="06054860" w14:textId="77777777" w:rsidR="007038B8" w:rsidRDefault="007038B8" w:rsidP="00281ACF">
      <w:pPr>
        <w:jc w:val="both"/>
        <w:rPr>
          <w:lang w:val="fr-FR"/>
        </w:rPr>
      </w:pPr>
    </w:p>
    <w:p w14:paraId="13B6404D" w14:textId="77777777" w:rsidR="007038B8" w:rsidRDefault="007038B8" w:rsidP="007038B8">
      <w:pPr>
        <w:pStyle w:val="Heading6"/>
      </w:pPr>
      <w:r>
        <w:t>L49</w:t>
      </w:r>
    </w:p>
    <w:p w14:paraId="51CD9101" w14:textId="77777777" w:rsidR="007038B8" w:rsidRDefault="007038B8" w:rsidP="00281ACF">
      <w:pPr>
        <w:jc w:val="both"/>
        <w:rPr>
          <w:lang w:val="fr-FR"/>
        </w:rPr>
      </w:pPr>
    </w:p>
    <w:p w14:paraId="5640B4B2" w14:textId="77777777" w:rsidR="007038B8" w:rsidRDefault="007038B8" w:rsidP="00281ACF">
      <w:pPr>
        <w:jc w:val="both"/>
        <w:rPr>
          <w:lang w:val="fr-FR"/>
        </w:rPr>
      </w:pPr>
      <w:r>
        <w:rPr>
          <w:lang w:val="fr-FR"/>
        </w:rPr>
        <w:t xml:space="preserve">Motif central (BIB 3244) Interprété comme la représentation d'une </w:t>
      </w:r>
      <w:r w:rsidRPr="007038B8">
        <w:rPr>
          <w:i/>
          <w:lang w:val="fr-FR"/>
        </w:rPr>
        <w:t>central place</w:t>
      </w:r>
      <w:r>
        <w:rPr>
          <w:lang w:val="fr-FR"/>
        </w:rPr>
        <w:t xml:space="preserve"> (BIB 3244)</w:t>
      </w:r>
    </w:p>
    <w:p w14:paraId="0B60E8A2" w14:textId="35C8663B" w:rsidR="0011780E" w:rsidRDefault="0011780E" w:rsidP="00281ACF">
      <w:pPr>
        <w:jc w:val="both"/>
        <w:rPr>
          <w:lang w:val="fr-FR"/>
        </w:rPr>
      </w:pPr>
      <w:r>
        <w:rPr>
          <w:sz w:val="23"/>
          <w:szCs w:val="23"/>
          <w:lang w:val="fr-FR"/>
        </w:rPr>
        <w:lastRenderedPageBreak/>
        <w:t xml:space="preserve">La </w:t>
      </w:r>
      <w:r w:rsidRPr="0011780E">
        <w:rPr>
          <w:sz w:val="23"/>
          <w:szCs w:val="23"/>
          <w:lang w:val="fr-FR"/>
        </w:rPr>
        <w:t xml:space="preserve">forme du motif central (L49) ressemble au plan d’une large enceinte curvilinéaire du Bronze ancien fouillée à </w:t>
      </w:r>
      <w:hyperlink r:id="rId7102" w:anchor="Sit_Bel_Air_Lannion" w:history="1">
        <w:r w:rsidRPr="0011780E">
          <w:rPr>
            <w:rStyle w:val="Hyperlink"/>
            <w:lang w:val="fr-FR" w:eastAsia="en-GB"/>
          </w:rPr>
          <w:t>Bel-Air</w:t>
        </w:r>
      </w:hyperlink>
      <w:r>
        <w:rPr>
          <w:lang w:val="fr-FR" w:eastAsia="en-GB"/>
        </w:rPr>
        <w:t xml:space="preserve"> </w:t>
      </w:r>
      <w:r>
        <w:rPr>
          <w:lang w:val="fr-FR"/>
        </w:rPr>
        <w:t>(BIB 3244)</w:t>
      </w:r>
    </w:p>
    <w:p w14:paraId="1FC94BC5" w14:textId="77777777" w:rsidR="007038B8" w:rsidRDefault="007038B8" w:rsidP="00281ACF">
      <w:pPr>
        <w:jc w:val="both"/>
        <w:rPr>
          <w:lang w:val="fr-FR"/>
        </w:rPr>
      </w:pPr>
    </w:p>
    <w:p w14:paraId="086C91E5" w14:textId="77777777" w:rsidR="007038B8" w:rsidRDefault="007038B8" w:rsidP="007038B8">
      <w:pPr>
        <w:pStyle w:val="Heading6"/>
      </w:pPr>
      <w:r>
        <w:t>axe horizontal</w:t>
      </w:r>
    </w:p>
    <w:p w14:paraId="4825C30D" w14:textId="77777777" w:rsidR="007038B8" w:rsidRDefault="007038B8" w:rsidP="007038B8">
      <w:pPr>
        <w:rPr>
          <w:lang w:val="fr-FR"/>
        </w:rPr>
      </w:pPr>
    </w:p>
    <w:p w14:paraId="6BB8A0C9" w14:textId="77777777" w:rsidR="007038B8" w:rsidRPr="007038B8" w:rsidRDefault="007038B8" w:rsidP="007038B8">
      <w:pPr>
        <w:rPr>
          <w:lang w:val="fr-FR"/>
        </w:rPr>
      </w:pPr>
      <w:r>
        <w:rPr>
          <w:lang w:val="fr-FR"/>
        </w:rPr>
        <w:t>= L17/L51, L52, L54/L69 (BIB 3244)</w:t>
      </w:r>
    </w:p>
    <w:p w14:paraId="24FD41C5" w14:textId="77777777" w:rsidR="007038B8" w:rsidRDefault="007038B8" w:rsidP="00281ACF">
      <w:pPr>
        <w:jc w:val="both"/>
        <w:rPr>
          <w:lang w:val="fr-FR"/>
        </w:rPr>
      </w:pPr>
    </w:p>
    <w:p w14:paraId="22D0FB0F" w14:textId="77777777" w:rsidR="007038B8" w:rsidRPr="007038B8" w:rsidRDefault="007038B8" w:rsidP="007038B8">
      <w:pPr>
        <w:pStyle w:val="Heading5"/>
      </w:pPr>
      <w:r w:rsidRPr="007038B8">
        <w:t>périodisation</w:t>
      </w:r>
    </w:p>
    <w:p w14:paraId="463C35C8" w14:textId="77777777" w:rsidR="007038B8" w:rsidRDefault="007038B8" w:rsidP="00281ACF">
      <w:pPr>
        <w:jc w:val="both"/>
        <w:rPr>
          <w:lang w:val="fr-FR"/>
        </w:rPr>
      </w:pPr>
    </w:p>
    <w:p w14:paraId="0EE81080" w14:textId="77777777" w:rsidR="007038B8" w:rsidRDefault="00F12B07" w:rsidP="00281ACF">
      <w:pPr>
        <w:jc w:val="both"/>
        <w:rPr>
          <w:lang w:val="fr-FR"/>
        </w:rPr>
      </w:pPr>
      <w:r>
        <w:rPr>
          <w:lang w:val="fr-FR"/>
        </w:rPr>
        <w:t xml:space="preserve">6 phases (BIB 3244) </w:t>
      </w:r>
      <w:r w:rsidR="007038B8">
        <w:rPr>
          <w:lang w:val="fr-FR"/>
        </w:rPr>
        <w:t xml:space="preserve">Sur la base des relations d'antéro-postérité: </w:t>
      </w:r>
      <w:r w:rsidR="007038B8" w:rsidRPr="007038B8">
        <w:rPr>
          <w:lang w:val="fr-FR"/>
        </w:rPr>
        <w:t>mise en forme du relief de la dalle (Phase 1), gravure de l’axe horizontal (Phase 2), tracé du motif central et de lignes secondaires qui divisent l’espace (Phase 3), remplissage des différentes subdivisions (Phases 4 et 5) et de menus ajouts modifiant marginalement l’ensemble de la composition (Phase 6).</w:t>
      </w:r>
      <w:r w:rsidR="007038B8">
        <w:rPr>
          <w:lang w:val="fr-FR"/>
        </w:rPr>
        <w:t xml:space="preserve"> (BIB 3244)</w:t>
      </w:r>
    </w:p>
    <w:p w14:paraId="77CDC5FA" w14:textId="77777777" w:rsidR="007038B8" w:rsidRDefault="007038B8" w:rsidP="007038B8">
      <w:pPr>
        <w:pStyle w:val="Heading6"/>
      </w:pPr>
      <w:r>
        <w:t>phase 1</w:t>
      </w:r>
    </w:p>
    <w:p w14:paraId="2C3112F7" w14:textId="77777777" w:rsidR="007038B8" w:rsidRDefault="007038B8" w:rsidP="00281ACF">
      <w:pPr>
        <w:jc w:val="both"/>
        <w:rPr>
          <w:lang w:val="fr-FR"/>
        </w:rPr>
      </w:pPr>
    </w:p>
    <w:p w14:paraId="71B14D0B" w14:textId="77777777" w:rsidR="007038B8" w:rsidRDefault="007038B8" w:rsidP="00281ACF">
      <w:pPr>
        <w:jc w:val="both"/>
        <w:rPr>
          <w:lang w:val="fr-FR"/>
        </w:rPr>
      </w:pPr>
      <w:r>
        <w:rPr>
          <w:lang w:val="fr-FR"/>
        </w:rPr>
        <w:t>péparartion de la surface, creusement triangulaire (B1, B2/L18, B3), entre autres (BIB 3244)</w:t>
      </w:r>
    </w:p>
    <w:p w14:paraId="39E58B7E" w14:textId="77777777" w:rsidR="007038B8" w:rsidRDefault="007038B8" w:rsidP="00281ACF">
      <w:pPr>
        <w:jc w:val="both"/>
        <w:rPr>
          <w:lang w:val="fr-FR"/>
        </w:rPr>
      </w:pPr>
    </w:p>
    <w:p w14:paraId="36253B36" w14:textId="77777777" w:rsidR="007038B8" w:rsidRDefault="007038B8" w:rsidP="007038B8">
      <w:pPr>
        <w:pStyle w:val="Heading6"/>
      </w:pPr>
      <w:r>
        <w:t>phase 2</w:t>
      </w:r>
    </w:p>
    <w:p w14:paraId="4D5D69AC" w14:textId="77777777" w:rsidR="007038B8" w:rsidRDefault="007038B8" w:rsidP="00281ACF">
      <w:pPr>
        <w:jc w:val="both"/>
        <w:rPr>
          <w:lang w:val="fr-FR"/>
        </w:rPr>
      </w:pPr>
    </w:p>
    <w:p w14:paraId="13ABCA46" w14:textId="77777777" w:rsidR="007038B8" w:rsidRDefault="007038B8" w:rsidP="00281ACF">
      <w:pPr>
        <w:jc w:val="both"/>
        <w:rPr>
          <w:lang w:val="fr-FR"/>
        </w:rPr>
      </w:pPr>
      <w:r>
        <w:rPr>
          <w:lang w:val="fr-FR"/>
        </w:rPr>
        <w:t>éléments structurants: axe horizontal (L17/L51, L52, L54/L69)</w:t>
      </w:r>
      <w:r w:rsidRPr="007038B8">
        <w:rPr>
          <w:lang w:val="fr-FR"/>
        </w:rPr>
        <w:t xml:space="preserve"> </w:t>
      </w:r>
      <w:r>
        <w:rPr>
          <w:lang w:val="fr-FR"/>
        </w:rPr>
        <w:t>, entre autres (BIB 3244)</w:t>
      </w:r>
    </w:p>
    <w:p w14:paraId="407B8A4A" w14:textId="77777777" w:rsidR="007038B8" w:rsidRDefault="007038B8" w:rsidP="00281ACF">
      <w:pPr>
        <w:jc w:val="both"/>
        <w:rPr>
          <w:lang w:val="fr-FR"/>
        </w:rPr>
      </w:pPr>
    </w:p>
    <w:p w14:paraId="5E750ED3" w14:textId="77777777" w:rsidR="007038B8" w:rsidRDefault="007038B8" w:rsidP="007038B8">
      <w:pPr>
        <w:pStyle w:val="Heading6"/>
      </w:pPr>
      <w:r>
        <w:t>phase 3</w:t>
      </w:r>
    </w:p>
    <w:p w14:paraId="4BC69B9A" w14:textId="77777777" w:rsidR="007038B8" w:rsidRDefault="007038B8" w:rsidP="00281ACF">
      <w:pPr>
        <w:jc w:val="both"/>
        <w:rPr>
          <w:lang w:val="fr-FR"/>
        </w:rPr>
      </w:pPr>
    </w:p>
    <w:p w14:paraId="1D4C52D1" w14:textId="77777777" w:rsidR="007038B8" w:rsidRDefault="007038B8" w:rsidP="00281ACF">
      <w:pPr>
        <w:jc w:val="both"/>
        <w:rPr>
          <w:lang w:val="fr-FR"/>
        </w:rPr>
      </w:pPr>
      <w:r>
        <w:rPr>
          <w:lang w:val="fr-FR"/>
        </w:rPr>
        <w:t>Motif central (L49/L50/B8) entamant l'axe horizontal (BIB 3244)</w:t>
      </w:r>
    </w:p>
    <w:p w14:paraId="1411D6AC" w14:textId="77777777" w:rsidR="007038B8" w:rsidRDefault="007038B8" w:rsidP="00281ACF">
      <w:pPr>
        <w:jc w:val="both"/>
        <w:rPr>
          <w:lang w:val="fr-FR"/>
        </w:rPr>
      </w:pPr>
    </w:p>
    <w:p w14:paraId="0B65478C" w14:textId="77777777" w:rsidR="007038B8" w:rsidRDefault="007038B8" w:rsidP="007038B8">
      <w:pPr>
        <w:pStyle w:val="Heading6"/>
      </w:pPr>
      <w:r>
        <w:t>phase 4</w:t>
      </w:r>
    </w:p>
    <w:p w14:paraId="47768F24" w14:textId="77777777" w:rsidR="007038B8" w:rsidRDefault="007038B8" w:rsidP="00281ACF">
      <w:pPr>
        <w:jc w:val="both"/>
        <w:rPr>
          <w:lang w:val="fr-FR"/>
        </w:rPr>
      </w:pPr>
    </w:p>
    <w:p w14:paraId="2A5E2448" w14:textId="77777777" w:rsidR="007038B8" w:rsidRDefault="007038B8" w:rsidP="00281ACF">
      <w:pPr>
        <w:jc w:val="both"/>
        <w:rPr>
          <w:lang w:val="fr-FR"/>
        </w:rPr>
      </w:pPr>
      <w:r>
        <w:rPr>
          <w:lang w:val="fr-FR"/>
        </w:rPr>
        <w:t>2 grands motifs piriformes (L39, L60) (BIB 3244)</w:t>
      </w:r>
    </w:p>
    <w:p w14:paraId="78A2AD94" w14:textId="77777777" w:rsidR="0011780E" w:rsidRDefault="0011780E" w:rsidP="00281ACF">
      <w:pPr>
        <w:jc w:val="both"/>
        <w:rPr>
          <w:lang w:val="fr-FR"/>
        </w:rPr>
      </w:pPr>
    </w:p>
    <w:p w14:paraId="13E9F54A" w14:textId="77777777" w:rsidR="0011780E" w:rsidRDefault="0011780E" w:rsidP="0011780E">
      <w:pPr>
        <w:pStyle w:val="Heading4"/>
      </w:pPr>
      <w:r>
        <w:t>comparaison</w:t>
      </w:r>
    </w:p>
    <w:p w14:paraId="1173C85D" w14:textId="77777777" w:rsidR="0011780E" w:rsidRDefault="0011780E" w:rsidP="00281ACF">
      <w:pPr>
        <w:jc w:val="both"/>
        <w:rPr>
          <w:lang w:val="fr-FR"/>
        </w:rPr>
      </w:pPr>
    </w:p>
    <w:p w14:paraId="21DA5F45" w14:textId="5A6EA91D" w:rsidR="0011780E" w:rsidRDefault="00000000" w:rsidP="00281ACF">
      <w:pPr>
        <w:jc w:val="both"/>
        <w:rPr>
          <w:lang w:val="fr-FR"/>
        </w:rPr>
      </w:pPr>
      <w:hyperlink r:id="rId7103" w:anchor="Sit_Trou_Anglais" w:history="1">
        <w:r w:rsidR="0011780E" w:rsidRPr="0011780E">
          <w:rPr>
            <w:rStyle w:val="Hyperlink"/>
            <w:lang w:val="fr-FR"/>
          </w:rPr>
          <w:t>Trou-aux-Anglais</w:t>
        </w:r>
      </w:hyperlink>
      <w:r w:rsidR="0011780E">
        <w:rPr>
          <w:lang w:val="fr-FR"/>
        </w:rPr>
        <w:t xml:space="preserve"> (BIB 3244)</w:t>
      </w:r>
    </w:p>
    <w:p w14:paraId="5185987B" w14:textId="77777777" w:rsidR="00F12B07" w:rsidRDefault="00F12B07" w:rsidP="00281ACF">
      <w:pPr>
        <w:jc w:val="both"/>
        <w:rPr>
          <w:lang w:val="fr-FR"/>
        </w:rPr>
      </w:pPr>
    </w:p>
    <w:p w14:paraId="0D378C4A" w14:textId="77777777" w:rsidR="00F12B07" w:rsidRDefault="00F12B07" w:rsidP="00F12B07">
      <w:pPr>
        <w:pStyle w:val="Heading4"/>
      </w:pPr>
      <w:r>
        <w:t>datation</w:t>
      </w:r>
    </w:p>
    <w:p w14:paraId="270DB20D" w14:textId="77777777" w:rsidR="00F12B07" w:rsidRDefault="00F12B07" w:rsidP="00281ACF">
      <w:pPr>
        <w:jc w:val="both"/>
        <w:rPr>
          <w:lang w:val="fr-FR"/>
        </w:rPr>
      </w:pPr>
    </w:p>
    <w:p w14:paraId="537454EB" w14:textId="77777777" w:rsidR="00F12B07" w:rsidRDefault="00F12B07" w:rsidP="00281ACF">
      <w:pPr>
        <w:jc w:val="both"/>
        <w:rPr>
          <w:lang w:val="fr-FR"/>
        </w:rPr>
      </w:pPr>
      <w:r>
        <w:rPr>
          <w:lang w:val="fr-FR"/>
        </w:rPr>
        <w:t>Entre 1900 et 1640 BC par comparaison avec les datatiosn de Bel-Air (BIB 3244)</w:t>
      </w:r>
    </w:p>
    <w:p w14:paraId="30EA9E0E" w14:textId="77777777" w:rsidR="007038B8" w:rsidRDefault="007038B8" w:rsidP="00281ACF">
      <w:pPr>
        <w:jc w:val="both"/>
        <w:rPr>
          <w:lang w:val="fr-FR"/>
        </w:rPr>
      </w:pPr>
    </w:p>
    <w:p w14:paraId="33BE3B08" w14:textId="77777777" w:rsidR="007038B8" w:rsidRDefault="007038B8" w:rsidP="007038B8">
      <w:pPr>
        <w:pStyle w:val="Heading4"/>
      </w:pPr>
      <w:r>
        <w:t>interprétation</w:t>
      </w:r>
    </w:p>
    <w:p w14:paraId="23EB615F" w14:textId="77777777" w:rsidR="007038B8" w:rsidRDefault="007038B8" w:rsidP="00281ACF">
      <w:pPr>
        <w:jc w:val="both"/>
        <w:rPr>
          <w:lang w:val="fr-FR"/>
        </w:rPr>
      </w:pPr>
    </w:p>
    <w:p w14:paraId="18034D96" w14:textId="7C6D4CAD" w:rsidR="007038B8" w:rsidRDefault="007038B8" w:rsidP="00281ACF">
      <w:pPr>
        <w:jc w:val="both"/>
        <w:rPr>
          <w:lang w:val="fr-FR"/>
        </w:rPr>
      </w:pPr>
      <w:r w:rsidRPr="007038B8">
        <w:rPr>
          <w:lang w:val="fr-FR"/>
        </w:rPr>
        <w:t xml:space="preserve">Briard </w:t>
      </w:r>
      <w:r w:rsidRPr="007038B8">
        <w:rPr>
          <w:i/>
          <w:lang w:val="fr-FR"/>
        </w:rPr>
        <w:t>et al.</w:t>
      </w:r>
      <w:r w:rsidRPr="007038B8">
        <w:rPr>
          <w:lang w:val="fr-FR"/>
        </w:rPr>
        <w:t xml:space="preserve"> (1994, </w:t>
      </w:r>
      <w:r w:rsidR="00F12B07">
        <w:rPr>
          <w:lang w:val="fr-FR"/>
        </w:rPr>
        <w:t xml:space="preserve">p. 57 et </w:t>
      </w:r>
      <w:r w:rsidRPr="007038B8">
        <w:rPr>
          <w:lang w:val="fr-FR"/>
        </w:rPr>
        <w:t>60) pense qu'il p</w:t>
      </w:r>
      <w:r>
        <w:rPr>
          <w:lang w:val="fr-FR"/>
        </w:rPr>
        <w:t>eut s'agir dune représentation d'un système de champs</w:t>
      </w:r>
      <w:r w:rsidR="00F12B07">
        <w:rPr>
          <w:lang w:val="fr-FR"/>
        </w:rPr>
        <w:t>: "</w:t>
      </w:r>
      <w:r w:rsidR="00F12B07" w:rsidRPr="00F12B07">
        <w:rPr>
          <w:i/>
          <w:lang w:val="fr-FR"/>
        </w:rPr>
        <w:t>figurations complexes avec « parcellaires » associés à des cupules</w:t>
      </w:r>
      <w:r w:rsidR="00F12B07">
        <w:rPr>
          <w:lang w:val="fr-FR"/>
        </w:rPr>
        <w:t>"</w:t>
      </w:r>
      <w:r>
        <w:rPr>
          <w:lang w:val="fr-FR"/>
        </w:rPr>
        <w:t xml:space="preserve"> (BIB 3244) Probable </w:t>
      </w:r>
      <w:hyperlink r:id="rId7104" w:anchor="Cul_Art_TAC_T_t_planimet" w:history="1">
        <w:r w:rsidRPr="000D1F77">
          <w:rPr>
            <w:rStyle w:val="Hyperlink"/>
            <w:lang w:val="fr-FR"/>
          </w:rPr>
          <w:t>représentation</w:t>
        </w:r>
        <w:r w:rsidR="000D1F77" w:rsidRPr="000D1F77">
          <w:rPr>
            <w:rStyle w:val="Hyperlink"/>
            <w:lang w:val="fr-FR"/>
          </w:rPr>
          <w:t xml:space="preserve"> planimétrique</w:t>
        </w:r>
      </w:hyperlink>
      <w:r>
        <w:rPr>
          <w:lang w:val="fr-FR"/>
        </w:rPr>
        <w:t xml:space="preserve"> cartographique, carte territoriale (BIB 3244) Un seul moment archéologique d'après les technique et la thématique (BIB 3244)</w:t>
      </w:r>
    </w:p>
    <w:p w14:paraId="51C41F53" w14:textId="77777777" w:rsidR="00F12B07" w:rsidRDefault="00F12B07" w:rsidP="00281ACF">
      <w:pPr>
        <w:jc w:val="both"/>
        <w:rPr>
          <w:lang w:val="fr-FR"/>
        </w:rPr>
      </w:pPr>
    </w:p>
    <w:p w14:paraId="6BF296F4" w14:textId="77777777" w:rsidR="00F12B07" w:rsidRDefault="00F12B07" w:rsidP="00426FF9">
      <w:pPr>
        <w:pStyle w:val="Heading1"/>
      </w:pPr>
      <w:r>
        <w:lastRenderedPageBreak/>
        <w:t>SAINT-BELEC 2</w:t>
      </w:r>
    </w:p>
    <w:p w14:paraId="54960CBE" w14:textId="77777777" w:rsidR="00F12B07" w:rsidRDefault="00F12B07" w:rsidP="00281ACF">
      <w:pPr>
        <w:jc w:val="both"/>
        <w:rPr>
          <w:lang w:val="fr-FR"/>
        </w:rPr>
      </w:pPr>
    </w:p>
    <w:p w14:paraId="1B73C9D7" w14:textId="77777777" w:rsidR="00F12B07" w:rsidRPr="007038B8" w:rsidRDefault="00F12B07" w:rsidP="00281ACF">
      <w:pPr>
        <w:jc w:val="both"/>
        <w:rPr>
          <w:lang w:val="fr-FR"/>
        </w:rPr>
      </w:pPr>
      <w:r>
        <w:rPr>
          <w:lang w:val="fr-FR"/>
        </w:rPr>
        <w:t>Tumulus de 30 m de diamètre pour P. de Chatelier (20 m actuellement visible) (BIB 3244)</w:t>
      </w:r>
    </w:p>
    <w:p w14:paraId="4412F766" w14:textId="77777777" w:rsidR="007038B8" w:rsidRPr="0032190F" w:rsidRDefault="007038B8" w:rsidP="00281ACF">
      <w:pPr>
        <w:jc w:val="both"/>
        <w:rPr>
          <w:lang w:val="fr-FR"/>
        </w:rPr>
      </w:pPr>
    </w:p>
    <w:p w14:paraId="26A9EA09" w14:textId="77777777" w:rsidR="00FE5473" w:rsidRPr="007038B8" w:rsidRDefault="00FE5473" w:rsidP="00426FF9">
      <w:pPr>
        <w:pStyle w:val="Heading1"/>
      </w:pPr>
      <w:bookmarkStart w:id="3042" w:name="Sit_Bois_Duc"/>
      <w:r w:rsidRPr="007038B8">
        <w:t>B</w:t>
      </w:r>
      <w:r w:rsidR="009E217E">
        <w:t>OIS DU DUC</w:t>
      </w:r>
    </w:p>
    <w:p w14:paraId="5F8416E9" w14:textId="77777777" w:rsidR="009E217E" w:rsidRPr="00752DB7" w:rsidRDefault="009E217E" w:rsidP="009E217E">
      <w:pPr>
        <w:rPr>
          <w:sz w:val="20"/>
          <w:lang w:val="fr-FR"/>
        </w:rPr>
      </w:pPr>
      <w:bookmarkStart w:id="3043" w:name="Sit_Spezet"/>
      <w:bookmarkEnd w:id="3042"/>
      <w:r w:rsidRPr="00752DB7">
        <w:rPr>
          <w:sz w:val="20"/>
          <w:lang w:val="fr-FR"/>
        </w:rPr>
        <w:t>SPEZET</w:t>
      </w:r>
      <w:bookmarkEnd w:id="3043"/>
    </w:p>
    <w:p w14:paraId="696FD8F6" w14:textId="77777777" w:rsidR="003C7F91" w:rsidRPr="0032190F" w:rsidRDefault="003C7F91" w:rsidP="00A37086">
      <w:pPr>
        <w:jc w:val="both"/>
        <w:rPr>
          <w:lang w:val="fr-FR"/>
        </w:rPr>
      </w:pPr>
    </w:p>
    <w:p w14:paraId="02E339ED" w14:textId="784A87EA" w:rsidR="00FE5473" w:rsidRDefault="00C55291" w:rsidP="005141D5">
      <w:pPr>
        <w:jc w:val="both"/>
        <w:rPr>
          <w:lang w:val="fr-FR"/>
        </w:rPr>
      </w:pPr>
      <w:r w:rsidRPr="0032190F">
        <w:rPr>
          <w:lang w:val="fr-FR"/>
        </w:rPr>
        <w:t>Bois du Duc (</w:t>
      </w:r>
      <w:r w:rsidR="003C7F91" w:rsidRPr="0032190F">
        <w:rPr>
          <w:lang w:val="fr-FR"/>
        </w:rPr>
        <w:t>Spézet</w:t>
      </w:r>
      <w:r w:rsidRPr="0032190F">
        <w:rPr>
          <w:lang w:val="fr-FR"/>
        </w:rPr>
        <w:t xml:space="preserve">, </w:t>
      </w:r>
      <w:r w:rsidR="001A33D2" w:rsidRPr="0032190F">
        <w:rPr>
          <w:lang w:val="fr-FR"/>
        </w:rPr>
        <w:t>Finistère)</w:t>
      </w:r>
      <w:r w:rsidR="003C7F91" w:rsidRPr="0032190F">
        <w:rPr>
          <w:lang w:val="fr-FR"/>
        </w:rPr>
        <w:t xml:space="preserve">, représentation d'une </w:t>
      </w:r>
      <w:hyperlink r:id="rId7105" w:anchor="Cul_Art_TAC_T_a_idole_bret_rectang_hrost" w:history="1">
        <w:r w:rsidR="005966A5" w:rsidRPr="0032190F">
          <w:rPr>
            <w:rStyle w:val="Hyperlink"/>
            <w:lang w:val="fr-FR"/>
          </w:rPr>
          <w:t>forme rectangulaire avec une hache comme rostre</w:t>
        </w:r>
      </w:hyperlink>
      <w:r w:rsidR="001A33D2" w:rsidRPr="0032190F">
        <w:rPr>
          <w:lang w:val="fr-FR"/>
        </w:rPr>
        <w:t xml:space="preserve"> </w:t>
      </w:r>
      <w:r w:rsidRPr="0032190F">
        <w:rPr>
          <w:lang w:val="fr-FR"/>
        </w:rPr>
        <w:t>(BIB 2278 fig. 1)</w:t>
      </w:r>
      <w:r w:rsidR="00181BDE" w:rsidRPr="0032190F">
        <w:rPr>
          <w:lang w:val="fr-FR"/>
        </w:rPr>
        <w:t xml:space="preserve"> Alignement (SS BIB)</w:t>
      </w:r>
    </w:p>
    <w:p w14:paraId="6231E36E" w14:textId="77777777" w:rsidR="009E217E" w:rsidRDefault="009E217E" w:rsidP="005141D5">
      <w:pPr>
        <w:jc w:val="both"/>
        <w:rPr>
          <w:lang w:val="fr-FR"/>
        </w:rPr>
      </w:pPr>
    </w:p>
    <w:p w14:paraId="2EEEE4DB" w14:textId="77777777" w:rsidR="009E217E" w:rsidRDefault="009E217E" w:rsidP="00426FF9">
      <w:pPr>
        <w:pStyle w:val="Heading1"/>
      </w:pPr>
      <w:bookmarkStart w:id="3044" w:name="Sit_Run_Meillou_Poaz"/>
      <w:r>
        <w:t>RUN-MEILLOU-POAZ</w:t>
      </w:r>
    </w:p>
    <w:bookmarkEnd w:id="3044"/>
    <w:p w14:paraId="1DCE73A3" w14:textId="77777777" w:rsidR="009E217E" w:rsidRPr="0032190F" w:rsidRDefault="009E217E" w:rsidP="005141D5">
      <w:pPr>
        <w:jc w:val="both"/>
        <w:rPr>
          <w:lang w:val="fr-FR"/>
        </w:rPr>
      </w:pPr>
      <w:r w:rsidRPr="00752DB7">
        <w:rPr>
          <w:sz w:val="22"/>
          <w:szCs w:val="22"/>
          <w:lang w:val="fr-FR"/>
        </w:rPr>
        <w:t>Run-Meillou-Poaz</w:t>
      </w:r>
    </w:p>
    <w:p w14:paraId="1436F209" w14:textId="77777777" w:rsidR="005966A5" w:rsidRDefault="005966A5" w:rsidP="005141D5">
      <w:pPr>
        <w:jc w:val="both"/>
        <w:rPr>
          <w:lang w:val="fr-FR"/>
        </w:rPr>
      </w:pPr>
    </w:p>
    <w:p w14:paraId="1AEFF121" w14:textId="77777777" w:rsidR="009E217E" w:rsidRDefault="009E217E" w:rsidP="005141D5">
      <w:pPr>
        <w:jc w:val="both"/>
        <w:rPr>
          <w:lang w:val="fr-FR"/>
        </w:rPr>
      </w:pPr>
      <w:r w:rsidRPr="0032190F">
        <w:rPr>
          <w:lang w:val="fr-FR"/>
        </w:rPr>
        <w:t>(Spézet, Finistère)</w:t>
      </w:r>
      <w:r>
        <w:rPr>
          <w:lang w:val="fr-FR"/>
        </w:rPr>
        <w:t xml:space="preserve"> tumulus du Bronze (SS BIB) Tumulus de la série 2 (BIB 3251) avec vase céramique funéraire (BIB 3252)</w:t>
      </w:r>
    </w:p>
    <w:p w14:paraId="020238C3" w14:textId="77777777" w:rsidR="009E217E" w:rsidRPr="0032190F" w:rsidRDefault="009E217E" w:rsidP="005141D5">
      <w:pPr>
        <w:jc w:val="both"/>
        <w:rPr>
          <w:lang w:val="fr-FR"/>
        </w:rPr>
      </w:pPr>
    </w:p>
    <w:p w14:paraId="2A48460A" w14:textId="77777777" w:rsidR="005966A5" w:rsidRPr="0032190F" w:rsidRDefault="005966A5" w:rsidP="00426FF9">
      <w:pPr>
        <w:pStyle w:val="Heading1"/>
      </w:pPr>
      <w:bookmarkStart w:id="3045" w:name="Sit_Roudouallec"/>
      <w:r w:rsidRPr="0032190F">
        <w:t>ROUDOUALLEC</w:t>
      </w:r>
      <w:bookmarkEnd w:id="3045"/>
    </w:p>
    <w:p w14:paraId="31B3C620" w14:textId="77777777" w:rsidR="005966A5" w:rsidRPr="0032190F" w:rsidRDefault="005966A5" w:rsidP="005966A5">
      <w:pPr>
        <w:jc w:val="both"/>
        <w:rPr>
          <w:rStyle w:val="Hyperlink"/>
          <w:color w:val="auto"/>
          <w:u w:val="none"/>
          <w:lang w:val="fr-FR"/>
        </w:rPr>
      </w:pPr>
    </w:p>
    <w:p w14:paraId="58C497F5" w14:textId="07C355F9" w:rsidR="005966A5" w:rsidRPr="0032190F" w:rsidRDefault="00181BDE" w:rsidP="005966A5">
      <w:pPr>
        <w:jc w:val="both"/>
        <w:rPr>
          <w:lang w:val="fr-FR"/>
        </w:rPr>
      </w:pPr>
      <w:r w:rsidRPr="0032190F">
        <w:rPr>
          <w:rStyle w:val="Hyperlink"/>
          <w:color w:val="auto"/>
          <w:u w:val="none"/>
          <w:lang w:val="fr-FR"/>
        </w:rPr>
        <w:t xml:space="preserve">Menhirs. </w:t>
      </w:r>
      <w:r w:rsidR="005966A5" w:rsidRPr="0032190F">
        <w:rPr>
          <w:rStyle w:val="Hyperlink"/>
          <w:color w:val="auto"/>
          <w:u w:val="none"/>
          <w:lang w:val="fr-FR"/>
        </w:rPr>
        <w:t xml:space="preserve">Alignement de Guernangoué (Roudouallec, Morbihan), </w:t>
      </w:r>
      <w:r w:rsidR="005966A5" w:rsidRPr="0032190F">
        <w:rPr>
          <w:lang w:val="fr-FR"/>
        </w:rPr>
        <w:t xml:space="preserve">représentation d'une </w:t>
      </w:r>
      <w:hyperlink r:id="rId7106" w:anchor="Cul_Art_TAC_T_a_idole_bret_rectang_hrost" w:history="1">
        <w:r w:rsidR="005966A5" w:rsidRPr="0032190F">
          <w:rPr>
            <w:rStyle w:val="Hyperlink"/>
            <w:lang w:val="fr-FR"/>
          </w:rPr>
          <w:t>forme rectangulaire avec une hache comme rostre</w:t>
        </w:r>
      </w:hyperlink>
      <w:r w:rsidR="005966A5" w:rsidRPr="0032190F">
        <w:rPr>
          <w:lang w:val="fr-FR"/>
        </w:rPr>
        <w:t xml:space="preserve"> (BIB 2353) représentation de hache (BIB 2278 fig. 1)</w:t>
      </w:r>
    </w:p>
    <w:p w14:paraId="09068625" w14:textId="77777777" w:rsidR="005966A5" w:rsidRPr="0032190F" w:rsidRDefault="005966A5" w:rsidP="005141D5">
      <w:pPr>
        <w:jc w:val="both"/>
        <w:rPr>
          <w:lang w:val="fr-FR"/>
        </w:rPr>
      </w:pPr>
    </w:p>
    <w:p w14:paraId="5A5501BF" w14:textId="77777777" w:rsidR="00C4098E" w:rsidRPr="0032190F" w:rsidRDefault="00C4098E" w:rsidP="00FE5473">
      <w:pPr>
        <w:rPr>
          <w:lang w:val="fr-FR"/>
        </w:rPr>
      </w:pPr>
    </w:p>
    <w:p w14:paraId="0A30E118" w14:textId="77777777" w:rsidR="00C4098E" w:rsidRPr="0032190F" w:rsidRDefault="00C4098E" w:rsidP="00426FF9">
      <w:pPr>
        <w:pStyle w:val="Heading1"/>
      </w:pPr>
      <w:bookmarkStart w:id="3046" w:name="Sit_Crucuny"/>
      <w:r w:rsidRPr="0032190F">
        <w:t>CRUCUNY</w:t>
      </w:r>
    </w:p>
    <w:bookmarkEnd w:id="3046"/>
    <w:p w14:paraId="10380DFE" w14:textId="75765199" w:rsidR="00C4098E" w:rsidRPr="0032190F" w:rsidRDefault="0048761A" w:rsidP="00FE5473">
      <w:pPr>
        <w:rPr>
          <w:lang w:val="fr-FR"/>
        </w:rPr>
      </w:pPr>
      <w:r w:rsidRPr="0032190F">
        <w:rPr>
          <w:lang w:val="fr-FR"/>
        </w:rPr>
        <w:t xml:space="preserve">Dolmen, </w:t>
      </w:r>
      <w:hyperlink r:id="rId7107" w:anchor="Cul_Megalithisme_t_dolmen_couloir" w:history="1">
        <w:r w:rsidRPr="0032190F">
          <w:rPr>
            <w:rStyle w:val="Hyperlink"/>
            <w:lang w:val="fr-FR"/>
          </w:rPr>
          <w:t>tombe à chambre</w:t>
        </w:r>
      </w:hyperlink>
      <w:r w:rsidRPr="0032190F">
        <w:rPr>
          <w:lang w:val="fr-FR"/>
        </w:rPr>
        <w:t xml:space="preserve">. </w:t>
      </w:r>
      <w:r w:rsidR="00C4098E" w:rsidRPr="0032190F">
        <w:rPr>
          <w:lang w:val="fr-FR"/>
        </w:rPr>
        <w:t>représentation de hache (BIB 2278 fig. 14)</w:t>
      </w:r>
    </w:p>
    <w:p w14:paraId="517D8C8F" w14:textId="77777777" w:rsidR="00C4098E" w:rsidRPr="0032190F" w:rsidRDefault="00C4098E" w:rsidP="00FE5473">
      <w:pPr>
        <w:rPr>
          <w:lang w:val="fr-FR"/>
        </w:rPr>
      </w:pPr>
    </w:p>
    <w:p w14:paraId="58862822" w14:textId="77777777" w:rsidR="00C4098E" w:rsidRPr="0032190F" w:rsidRDefault="0048761A" w:rsidP="00426FF9">
      <w:pPr>
        <w:pStyle w:val="Heading1"/>
      </w:pPr>
      <w:bookmarkStart w:id="3047" w:name="Sit_Guib"/>
      <w:r w:rsidRPr="0032190F">
        <w:t>G</w:t>
      </w:r>
      <w:r w:rsidR="00C4098E" w:rsidRPr="0032190F">
        <w:t>UIB</w:t>
      </w:r>
    </w:p>
    <w:bookmarkEnd w:id="3047"/>
    <w:p w14:paraId="2DBE868E" w14:textId="77777777" w:rsidR="00455878" w:rsidRPr="0032190F" w:rsidRDefault="00C4098E" w:rsidP="005966A5">
      <w:pPr>
        <w:rPr>
          <w:lang w:val="fr-FR"/>
        </w:rPr>
      </w:pPr>
      <w:r w:rsidRPr="0032190F">
        <w:rPr>
          <w:lang w:val="fr-FR"/>
        </w:rPr>
        <w:t>représentation de hache (BIB 2278 fig. 14)</w:t>
      </w:r>
    </w:p>
    <w:p w14:paraId="013CC623" w14:textId="77777777" w:rsidR="00551C29" w:rsidRPr="0032190F" w:rsidRDefault="00551C29" w:rsidP="00426FF9">
      <w:pPr>
        <w:pStyle w:val="Heading1"/>
      </w:pPr>
      <w:r w:rsidRPr="0032190F">
        <w:br/>
      </w:r>
      <w:bookmarkStart w:id="3048" w:name="Sit_Tossen_Keller"/>
      <w:r w:rsidR="007D1454" w:rsidRPr="0032190F">
        <w:t>TO</w:t>
      </w:r>
      <w:r w:rsidRPr="0032190F">
        <w:t>S</w:t>
      </w:r>
      <w:r w:rsidR="007D1454" w:rsidRPr="0032190F">
        <w:t>SEN KE</w:t>
      </w:r>
      <w:r w:rsidRPr="0032190F">
        <w:t>L</w:t>
      </w:r>
      <w:r w:rsidR="007D1454" w:rsidRPr="0032190F">
        <w:t>L</w:t>
      </w:r>
      <w:r w:rsidRPr="0032190F">
        <w:t>ER</w:t>
      </w:r>
      <w:bookmarkEnd w:id="3048"/>
    </w:p>
    <w:p w14:paraId="1389EA4F" w14:textId="77777777" w:rsidR="00551C29" w:rsidRPr="0032190F" w:rsidRDefault="007D1454" w:rsidP="009E0DDA">
      <w:pPr>
        <w:jc w:val="both"/>
        <w:rPr>
          <w:lang w:val="fr-FR"/>
        </w:rPr>
      </w:pPr>
      <w:r w:rsidRPr="0032190F">
        <w:rPr>
          <w:lang w:val="fr-FR"/>
        </w:rPr>
        <w:t>Tossen-Ke</w:t>
      </w:r>
      <w:r w:rsidR="00551C29" w:rsidRPr="0032190F">
        <w:rPr>
          <w:lang w:val="fr-FR"/>
        </w:rPr>
        <w:t>ler</w:t>
      </w:r>
    </w:p>
    <w:p w14:paraId="2CEE9804" w14:textId="77777777" w:rsidR="00551C29" w:rsidRPr="0032190F" w:rsidRDefault="00551C29" w:rsidP="009E0DDA">
      <w:pPr>
        <w:jc w:val="both"/>
        <w:rPr>
          <w:lang w:val="fr-FR"/>
        </w:rPr>
      </w:pPr>
    </w:p>
    <w:p w14:paraId="584AA316" w14:textId="77777777" w:rsidR="00551C29" w:rsidRPr="0032190F" w:rsidRDefault="00551C29" w:rsidP="009E0DDA">
      <w:pPr>
        <w:jc w:val="both"/>
        <w:rPr>
          <w:lang w:val="fr-FR"/>
        </w:rPr>
      </w:pPr>
      <w:r w:rsidRPr="0032190F">
        <w:rPr>
          <w:lang w:val="fr-FR"/>
        </w:rPr>
        <w:t xml:space="preserve">Tossen </w:t>
      </w:r>
      <w:r w:rsidR="000F3D72" w:rsidRPr="0032190F">
        <w:rPr>
          <w:lang w:val="fr-FR"/>
        </w:rPr>
        <w:t>Keller (</w:t>
      </w:r>
      <w:r w:rsidR="00575040" w:rsidRPr="0032190F">
        <w:rPr>
          <w:lang w:val="fr-FR"/>
        </w:rPr>
        <w:t xml:space="preserve">Tréguier, </w:t>
      </w:r>
      <w:r w:rsidR="000F3D72" w:rsidRPr="0032190F">
        <w:rPr>
          <w:lang w:val="fr-FR"/>
        </w:rPr>
        <w:t xml:space="preserve">Côte-d'armor) </w:t>
      </w:r>
      <w:r w:rsidRPr="0032190F">
        <w:rPr>
          <w:lang w:val="fr-FR"/>
        </w:rPr>
        <w:t xml:space="preserve">Représentation de hache (BIB 2278 fig. 1) </w:t>
      </w:r>
    </w:p>
    <w:p w14:paraId="425F6C14" w14:textId="77777777" w:rsidR="00FE5473" w:rsidRPr="0032190F" w:rsidRDefault="00FE5473" w:rsidP="009E0DDA">
      <w:pPr>
        <w:jc w:val="both"/>
        <w:rPr>
          <w:lang w:val="fr-FR"/>
        </w:rPr>
      </w:pPr>
    </w:p>
    <w:p w14:paraId="61C21EC5" w14:textId="77777777" w:rsidR="00FE5473" w:rsidRPr="0032190F" w:rsidRDefault="00FE5473" w:rsidP="009E0DDA">
      <w:pPr>
        <w:jc w:val="both"/>
        <w:rPr>
          <w:lang w:val="fr-FR"/>
        </w:rPr>
      </w:pPr>
      <w:bookmarkStart w:id="3049" w:name="Sit_Kervignac"/>
      <w:r w:rsidRPr="0032190F">
        <w:rPr>
          <w:lang w:val="fr-FR"/>
        </w:rPr>
        <w:t>KERVIGNAC</w:t>
      </w:r>
    </w:p>
    <w:bookmarkEnd w:id="3049"/>
    <w:p w14:paraId="6F234DCB" w14:textId="77777777" w:rsidR="00FE5473" w:rsidRPr="0032190F" w:rsidRDefault="00FE5473" w:rsidP="009E0DDA">
      <w:pPr>
        <w:jc w:val="both"/>
        <w:rPr>
          <w:rStyle w:val="st"/>
          <w:lang w:val="fr-FR"/>
        </w:rPr>
      </w:pPr>
      <w:r w:rsidRPr="0032190F">
        <w:rPr>
          <w:lang w:val="fr-FR"/>
        </w:rPr>
        <w:t>représentation de hache (BIB 2278 fig. 1)</w:t>
      </w:r>
      <w:r w:rsidR="007D1454" w:rsidRPr="0032190F">
        <w:rPr>
          <w:lang w:val="fr-FR"/>
        </w:rPr>
        <w:t xml:space="preserve"> </w:t>
      </w:r>
      <w:r w:rsidRPr="0032190F">
        <w:rPr>
          <w:rStyle w:val="st"/>
          <w:lang w:val="fr-FR"/>
        </w:rPr>
        <w:t>Dolmen de Tri-Men-de-Castello (internet)</w:t>
      </w:r>
    </w:p>
    <w:p w14:paraId="386C69F8" w14:textId="77777777" w:rsidR="00831E86" w:rsidRPr="0032190F" w:rsidRDefault="00831E86" w:rsidP="009E0DDA">
      <w:pPr>
        <w:jc w:val="both"/>
        <w:rPr>
          <w:rStyle w:val="st"/>
          <w:lang w:val="fr-FR"/>
        </w:rPr>
      </w:pPr>
    </w:p>
    <w:p w14:paraId="322A276F" w14:textId="77777777" w:rsidR="00831E86" w:rsidRPr="0032190F" w:rsidRDefault="00831E86" w:rsidP="00426FF9">
      <w:pPr>
        <w:pStyle w:val="Heading1"/>
        <w:rPr>
          <w:rStyle w:val="st"/>
        </w:rPr>
      </w:pPr>
      <w:bookmarkStart w:id="3050" w:name="Sit_Butten_er_Hah"/>
      <w:r w:rsidRPr="0032190F">
        <w:rPr>
          <w:rStyle w:val="st"/>
        </w:rPr>
        <w:t>BUTTEN ER HAH</w:t>
      </w:r>
    </w:p>
    <w:bookmarkEnd w:id="3050"/>
    <w:p w14:paraId="1637AD16" w14:textId="04275FB4" w:rsidR="00831E86" w:rsidRPr="0032190F" w:rsidRDefault="00822331" w:rsidP="00443C6E">
      <w:pPr>
        <w:jc w:val="both"/>
        <w:rPr>
          <w:lang w:val="fr-FR"/>
        </w:rPr>
      </w:pPr>
      <w:r w:rsidRPr="0032190F">
        <w:rPr>
          <w:lang w:val="fr-FR"/>
        </w:rPr>
        <w:t>La gravure du "</w:t>
      </w:r>
      <w:hyperlink r:id="rId7108" w:anchor="Cul_Megalithisme_t_dolmen_couloir" w:history="1">
        <w:r w:rsidR="00443C6E" w:rsidRPr="0032190F">
          <w:rPr>
            <w:rStyle w:val="Hyperlink"/>
            <w:lang w:val="fr-FR"/>
          </w:rPr>
          <w:t>dolmen à couloir</w:t>
        </w:r>
      </w:hyperlink>
      <w:r w:rsidRPr="0032190F">
        <w:rPr>
          <w:lang w:val="fr-FR"/>
        </w:rPr>
        <w:t>"</w:t>
      </w:r>
      <w:r w:rsidR="00443C6E" w:rsidRPr="0032190F">
        <w:rPr>
          <w:lang w:val="fr-FR"/>
        </w:rPr>
        <w:t xml:space="preserve"> de Butten-er-Hah (Ile de Groix) est aussi très proche de la gravure </w:t>
      </w:r>
      <w:hyperlink r:id="rId7109" w:anchor="Sit_Prajou_Menhir_d_CN2" w:history="1">
        <w:r w:rsidR="00443C6E" w:rsidRPr="0032190F">
          <w:rPr>
            <w:rStyle w:val="Hyperlink"/>
            <w:lang w:val="fr-FR"/>
          </w:rPr>
          <w:t>Prajou-Menhi</w:t>
        </w:r>
        <w:r w:rsidR="00295E0A" w:rsidRPr="0032190F">
          <w:rPr>
            <w:rStyle w:val="Hyperlink"/>
            <w:lang w:val="fr-FR"/>
          </w:rPr>
          <w:t>r CN2</w:t>
        </w:r>
      </w:hyperlink>
      <w:r w:rsidR="00443C6E" w:rsidRPr="0032190F">
        <w:rPr>
          <w:lang w:val="fr-FR"/>
        </w:rPr>
        <w:t xml:space="preserve"> (BIB 2405)</w:t>
      </w:r>
      <w:r w:rsidR="00295E0A" w:rsidRPr="0032190F">
        <w:rPr>
          <w:lang w:val="fr-FR"/>
        </w:rPr>
        <w:t xml:space="preserve"> Représentation de hache (BIB 2278 fig. 1)</w:t>
      </w:r>
    </w:p>
    <w:p w14:paraId="70F7DDB6" w14:textId="77777777" w:rsidR="00295E0A" w:rsidRPr="0032190F" w:rsidRDefault="00295E0A" w:rsidP="00443C6E">
      <w:pPr>
        <w:jc w:val="both"/>
        <w:rPr>
          <w:lang w:val="fr-FR"/>
        </w:rPr>
      </w:pPr>
    </w:p>
    <w:p w14:paraId="70017C36" w14:textId="77777777" w:rsidR="00295E0A" w:rsidRPr="0032190F" w:rsidRDefault="00295E0A" w:rsidP="00295E0A">
      <w:pPr>
        <w:pStyle w:val="Heading2"/>
      </w:pPr>
      <w:r w:rsidRPr="0032190F">
        <w:t>Orthostates</w:t>
      </w:r>
    </w:p>
    <w:p w14:paraId="04070F71" w14:textId="77777777" w:rsidR="00295E0A" w:rsidRPr="0032190F" w:rsidRDefault="00295E0A" w:rsidP="00295E0A">
      <w:pPr>
        <w:pStyle w:val="Heading3"/>
      </w:pPr>
      <w:r w:rsidRPr="0032190F">
        <w:br/>
      </w:r>
      <w:bookmarkStart w:id="3051" w:name="Sit_Butten_er_Hah_d_S1"/>
      <w:r w:rsidRPr="0032190F">
        <w:t>S1</w:t>
      </w:r>
      <w:bookmarkEnd w:id="3051"/>
    </w:p>
    <w:p w14:paraId="1DE82437" w14:textId="089BF3DC" w:rsidR="00295E0A" w:rsidRPr="0032190F" w:rsidRDefault="00295E0A" w:rsidP="00295E0A">
      <w:pPr>
        <w:rPr>
          <w:lang w:val="fr-FR"/>
        </w:rPr>
      </w:pPr>
      <w:r w:rsidRPr="0032190F">
        <w:rPr>
          <w:lang w:val="fr-FR"/>
        </w:rPr>
        <w:t xml:space="preserve">Gravure de </w:t>
      </w:r>
      <w:hyperlink r:id="rId7110" w:anchor="Cul_Art_TAC_T_g_reticule" w:history="1">
        <w:r w:rsidRPr="0032190F">
          <w:rPr>
            <w:rStyle w:val="Hyperlink"/>
            <w:lang w:val="fr-FR"/>
          </w:rPr>
          <w:t>réticulé</w:t>
        </w:r>
      </w:hyperlink>
      <w:r w:rsidRPr="0032190F">
        <w:rPr>
          <w:lang w:val="fr-FR"/>
        </w:rPr>
        <w:t xml:space="preserve"> (SS BIB)</w:t>
      </w:r>
    </w:p>
    <w:p w14:paraId="6DC2145D" w14:textId="77777777" w:rsidR="00831E86" w:rsidRPr="0032190F" w:rsidRDefault="00831E86" w:rsidP="009E0DDA">
      <w:pPr>
        <w:jc w:val="both"/>
        <w:rPr>
          <w:rStyle w:val="Hyperlink"/>
          <w:i/>
          <w:lang w:val="fr-FR"/>
        </w:rPr>
      </w:pPr>
    </w:p>
    <w:p w14:paraId="49943171" w14:textId="77777777" w:rsidR="00455878" w:rsidRPr="0032190F" w:rsidRDefault="00455878" w:rsidP="00426FF9">
      <w:pPr>
        <w:pStyle w:val="Heading1"/>
        <w:rPr>
          <w:rStyle w:val="Hyperlink"/>
          <w:color w:val="000000" w:themeColor="text1"/>
          <w:u w:val="none"/>
        </w:rPr>
      </w:pPr>
      <w:bookmarkStart w:id="3052" w:name="Sit_Tremblais"/>
      <w:r w:rsidRPr="0032190F">
        <w:rPr>
          <w:rStyle w:val="Hyperlink"/>
          <w:color w:val="000000" w:themeColor="text1"/>
          <w:u w:val="none"/>
        </w:rPr>
        <w:lastRenderedPageBreak/>
        <w:t>TREMBLAIS (LA)</w:t>
      </w:r>
    </w:p>
    <w:bookmarkEnd w:id="3052"/>
    <w:p w14:paraId="5539870E" w14:textId="77777777" w:rsidR="00455878" w:rsidRPr="0032190F" w:rsidRDefault="003E6795" w:rsidP="00242C0F">
      <w:pPr>
        <w:rPr>
          <w:rStyle w:val="Hyperlink"/>
          <w:color w:val="000000" w:themeColor="text1"/>
          <w:u w:val="none"/>
          <w:lang w:val="fr-FR"/>
        </w:rPr>
      </w:pPr>
      <w:r w:rsidRPr="0032190F">
        <w:rPr>
          <w:rStyle w:val="Hyperlink"/>
          <w:color w:val="000000" w:themeColor="text1"/>
          <w:u w:val="none"/>
          <w:lang w:val="fr-FR"/>
        </w:rPr>
        <w:t xml:space="preserve">La Bonde, </w:t>
      </w:r>
    </w:p>
    <w:p w14:paraId="1AFEF71C" w14:textId="77777777" w:rsidR="003E6795" w:rsidRPr="0032190F" w:rsidRDefault="003E6795" w:rsidP="00242C0F">
      <w:pPr>
        <w:rPr>
          <w:rStyle w:val="Hyperlink"/>
          <w:color w:val="000000" w:themeColor="text1"/>
          <w:u w:val="none"/>
          <w:lang w:val="fr-FR"/>
        </w:rPr>
      </w:pPr>
    </w:p>
    <w:p w14:paraId="425AAA8A" w14:textId="77777777" w:rsidR="00455878" w:rsidRPr="0032190F" w:rsidRDefault="0020721C" w:rsidP="00103AEB">
      <w:pPr>
        <w:jc w:val="both"/>
        <w:rPr>
          <w:rStyle w:val="Hyperlink"/>
          <w:color w:val="auto"/>
          <w:szCs w:val="18"/>
          <w:u w:val="none"/>
          <w:lang w:val="fr-FR" w:eastAsia="en-GB"/>
        </w:rPr>
      </w:pPr>
      <w:r w:rsidRPr="0032190F">
        <w:rPr>
          <w:rStyle w:val="Hyperlink"/>
          <w:color w:val="000000" w:themeColor="text1"/>
          <w:u w:val="none"/>
          <w:lang w:val="fr-FR"/>
        </w:rPr>
        <w:t xml:space="preserve">La Tremblais </w:t>
      </w:r>
      <w:r w:rsidRPr="0032190F">
        <w:rPr>
          <w:szCs w:val="18"/>
          <w:lang w:val="fr-FR" w:eastAsia="en-GB"/>
        </w:rPr>
        <w:t>(Saint-S</w:t>
      </w:r>
      <w:r w:rsidR="008801CC" w:rsidRPr="0032190F">
        <w:rPr>
          <w:szCs w:val="18"/>
          <w:lang w:val="fr-FR" w:eastAsia="en-GB"/>
        </w:rPr>
        <w:t>amson-sur-Rance, Côtes-d'Armor)</w:t>
      </w:r>
      <w:r w:rsidRPr="0032190F">
        <w:rPr>
          <w:szCs w:val="18"/>
          <w:lang w:val="fr-FR" w:eastAsia="en-GB"/>
        </w:rPr>
        <w:t xml:space="preserve">, </w:t>
      </w:r>
      <w:r w:rsidR="00322114" w:rsidRPr="0032190F">
        <w:rPr>
          <w:szCs w:val="18"/>
          <w:lang w:val="fr-FR" w:eastAsia="en-GB"/>
        </w:rPr>
        <w:t xml:space="preserve">près de Dinan, </w:t>
      </w:r>
      <w:r w:rsidRPr="0032190F">
        <w:rPr>
          <w:strike/>
          <w:szCs w:val="18"/>
          <w:lang w:val="fr-FR" w:eastAsia="en-GB"/>
        </w:rPr>
        <w:t>s</w:t>
      </w:r>
      <w:r w:rsidR="00455878" w:rsidRPr="0032190F">
        <w:rPr>
          <w:rStyle w:val="Hyperlink"/>
          <w:strike/>
          <w:color w:val="000000" w:themeColor="text1"/>
          <w:u w:val="none"/>
          <w:lang w:val="fr-FR"/>
        </w:rPr>
        <w:t>tèle du Morbihan</w:t>
      </w:r>
      <w:r w:rsidR="00455878" w:rsidRPr="0032190F">
        <w:rPr>
          <w:rStyle w:val="Hyperlink"/>
          <w:color w:val="000000" w:themeColor="text1"/>
          <w:u w:val="none"/>
          <w:lang w:val="fr-FR"/>
        </w:rPr>
        <w:t xml:space="preserve"> dont la surface a été</w:t>
      </w:r>
      <w:r w:rsidR="009E0DDA" w:rsidRPr="0032190F">
        <w:rPr>
          <w:rStyle w:val="Hyperlink"/>
          <w:color w:val="000000" w:themeColor="text1"/>
          <w:u w:val="none"/>
          <w:lang w:val="fr-FR"/>
        </w:rPr>
        <w:t xml:space="preserve"> </w:t>
      </w:r>
      <w:r w:rsidR="00455878" w:rsidRPr="0032190F">
        <w:rPr>
          <w:rStyle w:val="Hyperlink"/>
          <w:color w:val="000000" w:themeColor="text1"/>
          <w:u w:val="none"/>
          <w:lang w:val="fr-FR"/>
        </w:rPr>
        <w:t>préparée plus ou moins minutieusement, voire entièrement façonnées (BIB 2199)</w:t>
      </w:r>
      <w:r w:rsidR="00103AEB" w:rsidRPr="0032190F">
        <w:rPr>
          <w:szCs w:val="18"/>
          <w:lang w:val="fr-FR" w:eastAsia="en-GB"/>
        </w:rPr>
        <w:t xml:space="preserve"> Monolithe de granite de plus de 6 m de haut dont t</w:t>
      </w:r>
      <w:r w:rsidR="003E5DF3" w:rsidRPr="0032190F">
        <w:rPr>
          <w:szCs w:val="18"/>
          <w:lang w:val="fr-FR" w:eastAsia="en-GB"/>
        </w:rPr>
        <w:t>r</w:t>
      </w:r>
      <w:r w:rsidR="00103AEB" w:rsidRPr="0032190F">
        <w:rPr>
          <w:szCs w:val="18"/>
          <w:lang w:val="fr-FR" w:eastAsia="en-GB"/>
        </w:rPr>
        <w:t>ois faces ont été gravées d'un décor aujourd'hui difficilement lisible (BIB 129 p. 132)</w:t>
      </w:r>
      <w:r w:rsidR="00016244" w:rsidRPr="0032190F">
        <w:rPr>
          <w:szCs w:val="18"/>
          <w:lang w:val="fr-FR" w:eastAsia="en-GB"/>
        </w:rPr>
        <w:t xml:space="preserve"> 8 m visibles (10 estimés) et 70 tonnes (BIB 2527)</w:t>
      </w:r>
    </w:p>
    <w:p w14:paraId="2B4D40E8" w14:textId="77777777" w:rsidR="00A51652" w:rsidRPr="0032190F" w:rsidRDefault="00A51652" w:rsidP="0020721C">
      <w:pPr>
        <w:jc w:val="both"/>
        <w:rPr>
          <w:szCs w:val="18"/>
          <w:lang w:val="fr-FR" w:eastAsia="en-GB"/>
        </w:rPr>
      </w:pPr>
      <w:r w:rsidRPr="0032190F">
        <w:rPr>
          <w:szCs w:val="18"/>
          <w:lang w:val="fr-FR" w:eastAsia="en-GB"/>
        </w:rPr>
        <w:t>Les figures animales de cette stèle pourraient faire le lien avec la stèle (beaucoup plus ancienne) de Locmariaquer (BIB 129 p. 132)</w:t>
      </w:r>
    </w:p>
    <w:p w14:paraId="4DBFD6C7" w14:textId="09742672" w:rsidR="002A1250" w:rsidRPr="0032190F" w:rsidRDefault="002A1250" w:rsidP="002A1250">
      <w:pPr>
        <w:jc w:val="both"/>
        <w:rPr>
          <w:color w:val="000000" w:themeColor="text1"/>
          <w:lang w:val="fr-FR"/>
        </w:rPr>
      </w:pPr>
      <w:r w:rsidRPr="0032190F">
        <w:rPr>
          <w:color w:val="000000" w:themeColor="text1"/>
          <w:lang w:val="fr-FR"/>
        </w:rPr>
        <w:t xml:space="preserve">La surface occupée par les signes gravés (visibles) est considérable : 50 m2 au total dont 36 m2 en face principale (occidentale). Seules les parois de </w:t>
      </w:r>
      <w:hyperlink r:id="rId7111" w:anchor="Sit_Gavrinis" w:history="1">
        <w:r w:rsidRPr="0032190F">
          <w:rPr>
            <w:rStyle w:val="Hyperlink"/>
            <w:lang w:val="fr-FR"/>
          </w:rPr>
          <w:t>Gavrinis</w:t>
        </w:r>
      </w:hyperlink>
      <w:r w:rsidRPr="0032190F">
        <w:rPr>
          <w:color w:val="000000" w:themeColor="text1"/>
          <w:lang w:val="fr-FR"/>
        </w:rPr>
        <w:t xml:space="preserve"> supportent la comparaison (BIB 2199 p. 381)</w:t>
      </w:r>
    </w:p>
    <w:p w14:paraId="539F699B" w14:textId="77777777" w:rsidR="00103AEB" w:rsidRPr="0032190F" w:rsidRDefault="00103AEB" w:rsidP="002A1250">
      <w:pPr>
        <w:jc w:val="both"/>
        <w:rPr>
          <w:color w:val="000000" w:themeColor="text1"/>
          <w:lang w:val="fr-FR"/>
        </w:rPr>
      </w:pPr>
    </w:p>
    <w:p w14:paraId="25A34CEE" w14:textId="77777777" w:rsidR="00103AEB" w:rsidRPr="0032190F" w:rsidRDefault="003E5DF3" w:rsidP="00103AEB">
      <w:pPr>
        <w:pStyle w:val="Heading2"/>
      </w:pPr>
      <w:r w:rsidRPr="0032190F">
        <w:t>Art rupestre</w:t>
      </w:r>
    </w:p>
    <w:p w14:paraId="04CB1657" w14:textId="77777777" w:rsidR="00103AEB" w:rsidRPr="0032190F" w:rsidRDefault="00103AEB" w:rsidP="00103AEB">
      <w:pPr>
        <w:rPr>
          <w:lang w:val="fr-FR"/>
        </w:rPr>
      </w:pPr>
    </w:p>
    <w:p w14:paraId="7E24ACD7" w14:textId="77777777" w:rsidR="00103AEB" w:rsidRPr="0032190F" w:rsidRDefault="00974AF8" w:rsidP="00103AEB">
      <w:pPr>
        <w:rPr>
          <w:lang w:val="fr-FR"/>
        </w:rPr>
      </w:pPr>
      <w:r w:rsidRPr="0032190F">
        <w:rPr>
          <w:lang w:val="fr-FR"/>
        </w:rPr>
        <w:t>Orien</w:t>
      </w:r>
      <w:r w:rsidR="00016244" w:rsidRPr="0032190F">
        <w:rPr>
          <w:lang w:val="fr-FR"/>
        </w:rPr>
        <w:t>t</w:t>
      </w:r>
      <w:r w:rsidRPr="0032190F">
        <w:rPr>
          <w:lang w:val="fr-FR"/>
        </w:rPr>
        <w:t>ation</w:t>
      </w:r>
      <w:r w:rsidR="00103AEB" w:rsidRPr="0032190F">
        <w:rPr>
          <w:lang w:val="fr-FR"/>
        </w:rPr>
        <w:t xml:space="preserve"> des faces gravées</w:t>
      </w:r>
      <w:r w:rsidRPr="0032190F">
        <w:rPr>
          <w:lang w:val="fr-FR"/>
        </w:rPr>
        <w:t xml:space="preserve"> (nord en haut) et des stations de relevés (st) de haut en bas </w:t>
      </w:r>
      <w:r w:rsidR="00103AEB" w:rsidRPr="0032190F">
        <w:rPr>
          <w:lang w:val="fr-FR"/>
        </w:rPr>
        <w:t>:</w:t>
      </w:r>
    </w:p>
    <w:p w14:paraId="6007BEDF" w14:textId="77777777" w:rsidR="00103AEB" w:rsidRPr="0032190F" w:rsidRDefault="00103AEB" w:rsidP="00103AEB">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20"/>
        <w:gridCol w:w="1770"/>
        <w:gridCol w:w="965"/>
      </w:tblGrid>
      <w:tr w:rsidR="00103AEB" w:rsidRPr="00974AF8" w14:paraId="3A8CA9BD" w14:textId="77777777" w:rsidTr="00C35EA7">
        <w:trPr>
          <w:jc w:val="center"/>
        </w:trPr>
        <w:tc>
          <w:tcPr>
            <w:tcW w:w="1420" w:type="dxa"/>
            <w:vAlign w:val="center"/>
          </w:tcPr>
          <w:p w14:paraId="24325A23" w14:textId="77777777" w:rsidR="00103AEB" w:rsidRPr="00C35EA7" w:rsidRDefault="00103AEB" w:rsidP="00C35EA7">
            <w:pPr>
              <w:jc w:val="center"/>
              <w:rPr>
                <w:lang w:val="fr-FR"/>
              </w:rPr>
            </w:pPr>
          </w:p>
        </w:tc>
        <w:tc>
          <w:tcPr>
            <w:tcW w:w="1770" w:type="dxa"/>
            <w:vAlign w:val="center"/>
          </w:tcPr>
          <w:p w14:paraId="3AB8C47C" w14:textId="77777777" w:rsidR="00221120" w:rsidRDefault="00221120" w:rsidP="00C35EA7">
            <w:pPr>
              <w:jc w:val="center"/>
            </w:pPr>
            <w:r>
              <w:t>N</w:t>
            </w:r>
          </w:p>
          <w:p w14:paraId="5D56A5BB" w14:textId="4B561C23" w:rsidR="00221120" w:rsidRDefault="00000000" w:rsidP="00C35EA7">
            <w:pPr>
              <w:jc w:val="center"/>
            </w:pPr>
            <w:hyperlink r:id="rId7112" w:anchor="Sit_Tremblais_f2" w:history="1">
              <w:r w:rsidR="00103AEB" w:rsidRPr="00974AF8">
                <w:rPr>
                  <w:rStyle w:val="Hyperlink"/>
                </w:rPr>
                <w:t>face 2</w:t>
              </w:r>
            </w:hyperlink>
            <w:r w:rsidR="00974AF8" w:rsidRPr="00974AF8">
              <w:t xml:space="preserve"> </w:t>
            </w:r>
          </w:p>
          <w:p w14:paraId="6020EB38" w14:textId="77777777" w:rsidR="00974AF8" w:rsidRPr="00974AF8" w:rsidRDefault="00974AF8" w:rsidP="00C35EA7">
            <w:pPr>
              <w:jc w:val="center"/>
            </w:pPr>
            <w:r w:rsidRPr="00C35EA7">
              <w:rPr>
                <w:sz w:val="20"/>
              </w:rPr>
              <w:t>st. 7, 6 , 12, 13</w:t>
            </w:r>
          </w:p>
        </w:tc>
        <w:tc>
          <w:tcPr>
            <w:tcW w:w="965" w:type="dxa"/>
            <w:vAlign w:val="center"/>
          </w:tcPr>
          <w:p w14:paraId="69ECBFF2" w14:textId="77777777" w:rsidR="00103AEB" w:rsidRPr="00974AF8" w:rsidRDefault="00103AEB" w:rsidP="00C35EA7">
            <w:pPr>
              <w:jc w:val="center"/>
            </w:pPr>
          </w:p>
        </w:tc>
      </w:tr>
      <w:tr w:rsidR="00103AEB" w:rsidRPr="00974AF8" w14:paraId="07958088" w14:textId="77777777" w:rsidTr="00C35EA7">
        <w:trPr>
          <w:jc w:val="center"/>
        </w:trPr>
        <w:tc>
          <w:tcPr>
            <w:tcW w:w="1420" w:type="dxa"/>
            <w:vAlign w:val="center"/>
          </w:tcPr>
          <w:p w14:paraId="4158970B" w14:textId="77777777" w:rsidR="00221120" w:rsidRDefault="00221120" w:rsidP="00C35EA7">
            <w:pPr>
              <w:jc w:val="center"/>
            </w:pPr>
            <w:r>
              <w:t>W</w:t>
            </w:r>
          </w:p>
          <w:p w14:paraId="7EA76399" w14:textId="105A5BB0" w:rsidR="00221120" w:rsidRDefault="00000000" w:rsidP="00C35EA7">
            <w:pPr>
              <w:jc w:val="center"/>
            </w:pPr>
            <w:hyperlink r:id="rId7113" w:anchor="Sit_Tremblais_f1" w:history="1">
              <w:r w:rsidR="00103AEB" w:rsidRPr="00974AF8">
                <w:rPr>
                  <w:rStyle w:val="Hyperlink"/>
                </w:rPr>
                <w:t>face 1</w:t>
              </w:r>
            </w:hyperlink>
            <w:r w:rsidR="00974AF8" w:rsidRPr="00974AF8">
              <w:t xml:space="preserve"> </w:t>
            </w:r>
          </w:p>
          <w:p w14:paraId="76A4E648" w14:textId="77777777" w:rsidR="00974AF8" w:rsidRPr="00974AF8" w:rsidRDefault="00974AF8" w:rsidP="00C35EA7">
            <w:pPr>
              <w:jc w:val="center"/>
            </w:pPr>
            <w:r w:rsidRPr="00C35EA7">
              <w:rPr>
                <w:sz w:val="20"/>
              </w:rPr>
              <w:t>st. 4 , 3 , 2 , 1</w:t>
            </w:r>
          </w:p>
        </w:tc>
        <w:tc>
          <w:tcPr>
            <w:tcW w:w="1770" w:type="dxa"/>
            <w:vAlign w:val="center"/>
          </w:tcPr>
          <w:p w14:paraId="2F23422E" w14:textId="77777777" w:rsidR="00103AEB" w:rsidRPr="00974AF8" w:rsidRDefault="00103AEB" w:rsidP="00C35EA7">
            <w:pPr>
              <w:jc w:val="center"/>
            </w:pPr>
          </w:p>
        </w:tc>
        <w:tc>
          <w:tcPr>
            <w:tcW w:w="965" w:type="dxa"/>
            <w:vAlign w:val="center"/>
          </w:tcPr>
          <w:p w14:paraId="76AEB972" w14:textId="77777777" w:rsidR="00221120" w:rsidRDefault="00221120" w:rsidP="00C35EA7">
            <w:pPr>
              <w:jc w:val="center"/>
            </w:pPr>
            <w:r>
              <w:t>E</w:t>
            </w:r>
          </w:p>
          <w:p w14:paraId="280D4958" w14:textId="735D9D62" w:rsidR="00221120" w:rsidRDefault="00000000" w:rsidP="00C35EA7">
            <w:pPr>
              <w:jc w:val="center"/>
            </w:pPr>
            <w:hyperlink r:id="rId7114" w:anchor="Sit_Tremblais_f3" w:history="1">
              <w:r w:rsidR="00103AEB" w:rsidRPr="00974AF8">
                <w:rPr>
                  <w:rStyle w:val="Hyperlink"/>
                </w:rPr>
                <w:t>face 3</w:t>
              </w:r>
            </w:hyperlink>
            <w:r w:rsidR="00974AF8">
              <w:t xml:space="preserve"> </w:t>
            </w:r>
          </w:p>
          <w:p w14:paraId="20C3836C" w14:textId="77777777" w:rsidR="00974AF8" w:rsidRPr="00C35EA7" w:rsidRDefault="00974AF8" w:rsidP="00C35EA7">
            <w:pPr>
              <w:jc w:val="center"/>
              <w:rPr>
                <w:sz w:val="20"/>
              </w:rPr>
            </w:pPr>
            <w:r w:rsidRPr="00C35EA7">
              <w:rPr>
                <w:sz w:val="20"/>
              </w:rPr>
              <w:t>st. 8</w:t>
            </w:r>
          </w:p>
        </w:tc>
      </w:tr>
      <w:tr w:rsidR="00103AEB" w:rsidRPr="00974AF8" w14:paraId="603E1926" w14:textId="77777777" w:rsidTr="00C35EA7">
        <w:trPr>
          <w:jc w:val="center"/>
        </w:trPr>
        <w:tc>
          <w:tcPr>
            <w:tcW w:w="1420" w:type="dxa"/>
            <w:vAlign w:val="center"/>
          </w:tcPr>
          <w:p w14:paraId="0D70A106" w14:textId="77777777" w:rsidR="00103AEB" w:rsidRPr="00974AF8" w:rsidRDefault="00103AEB" w:rsidP="00C35EA7">
            <w:pPr>
              <w:jc w:val="center"/>
            </w:pPr>
          </w:p>
        </w:tc>
        <w:tc>
          <w:tcPr>
            <w:tcW w:w="1770" w:type="dxa"/>
            <w:vAlign w:val="center"/>
          </w:tcPr>
          <w:p w14:paraId="34DE1ED3" w14:textId="77777777" w:rsidR="00221120" w:rsidRDefault="00221120" w:rsidP="00C35EA7">
            <w:pPr>
              <w:jc w:val="center"/>
            </w:pPr>
            <w:r>
              <w:t>S</w:t>
            </w:r>
          </w:p>
          <w:p w14:paraId="48514E9B" w14:textId="7D4ACF2A" w:rsidR="00221120" w:rsidRDefault="00000000" w:rsidP="00C35EA7">
            <w:pPr>
              <w:jc w:val="center"/>
            </w:pPr>
            <w:hyperlink r:id="rId7115" w:anchor="Sit_Tremblais_f4" w:history="1">
              <w:r w:rsidR="00103AEB" w:rsidRPr="00974AF8">
                <w:rPr>
                  <w:rStyle w:val="Hyperlink"/>
                </w:rPr>
                <w:t>face 4</w:t>
              </w:r>
            </w:hyperlink>
            <w:r w:rsidR="00974AF8" w:rsidRPr="00974AF8">
              <w:t xml:space="preserve"> </w:t>
            </w:r>
          </w:p>
          <w:p w14:paraId="724174DC" w14:textId="77777777" w:rsidR="00974AF8" w:rsidRPr="00974AF8" w:rsidRDefault="00974AF8" w:rsidP="00C35EA7">
            <w:pPr>
              <w:jc w:val="center"/>
            </w:pPr>
            <w:r w:rsidRPr="00C35EA7">
              <w:rPr>
                <w:sz w:val="20"/>
              </w:rPr>
              <w:t>st.  11 , 10 , 9 , 14</w:t>
            </w:r>
          </w:p>
        </w:tc>
        <w:tc>
          <w:tcPr>
            <w:tcW w:w="965" w:type="dxa"/>
            <w:vAlign w:val="center"/>
          </w:tcPr>
          <w:p w14:paraId="542D12FB" w14:textId="77777777" w:rsidR="00103AEB" w:rsidRPr="00974AF8" w:rsidRDefault="00103AEB" w:rsidP="00C35EA7">
            <w:pPr>
              <w:jc w:val="center"/>
            </w:pPr>
          </w:p>
        </w:tc>
      </w:tr>
    </w:tbl>
    <w:p w14:paraId="4957AB35" w14:textId="77777777" w:rsidR="00322114" w:rsidRDefault="003E5DF3" w:rsidP="0020721C">
      <w:pPr>
        <w:jc w:val="both"/>
        <w:rPr>
          <w:szCs w:val="18"/>
          <w:lang w:eastAsia="en-GB"/>
        </w:rPr>
      </w:pPr>
      <w:r>
        <w:rPr>
          <w:szCs w:val="18"/>
          <w:lang w:eastAsia="en-GB"/>
        </w:rPr>
        <w:t>(st.: stations de relevé)</w:t>
      </w:r>
    </w:p>
    <w:p w14:paraId="434FF961" w14:textId="77777777" w:rsidR="003E5DF3" w:rsidRDefault="003E5DF3" w:rsidP="0020721C">
      <w:pPr>
        <w:jc w:val="both"/>
        <w:rPr>
          <w:szCs w:val="18"/>
          <w:lang w:eastAsia="en-GB"/>
        </w:rPr>
      </w:pPr>
    </w:p>
    <w:p w14:paraId="6E1ED201" w14:textId="1C64F81F" w:rsidR="0004291C" w:rsidRPr="0032190F" w:rsidRDefault="0004291C" w:rsidP="0020721C">
      <w:pPr>
        <w:jc w:val="both"/>
        <w:rPr>
          <w:szCs w:val="18"/>
          <w:lang w:val="fr-FR" w:eastAsia="en-GB"/>
        </w:rPr>
      </w:pPr>
      <w:r w:rsidRPr="0032190F">
        <w:rPr>
          <w:szCs w:val="18"/>
          <w:lang w:val="fr-FR" w:eastAsia="en-GB"/>
        </w:rPr>
        <w:t xml:space="preserve">La stèle partage seulement </w:t>
      </w:r>
      <w:r w:rsidR="006B6978" w:rsidRPr="0032190F">
        <w:rPr>
          <w:szCs w:val="18"/>
          <w:lang w:val="fr-FR" w:eastAsia="en-GB"/>
        </w:rPr>
        <w:t xml:space="preserve">ces spécificités </w:t>
      </w:r>
      <w:r w:rsidRPr="0032190F">
        <w:rPr>
          <w:szCs w:val="18"/>
          <w:lang w:val="fr-FR" w:eastAsia="en-GB"/>
        </w:rPr>
        <w:t xml:space="preserve">avec </w:t>
      </w:r>
      <w:hyperlink r:id="rId7116" w:anchor="Sit_Gavrinis" w:history="1">
        <w:r w:rsidR="006B6978" w:rsidRPr="0032190F">
          <w:rPr>
            <w:rStyle w:val="Hyperlink"/>
            <w:szCs w:val="18"/>
            <w:lang w:val="fr-FR" w:eastAsia="en-GB"/>
          </w:rPr>
          <w:t>Gavrinis</w:t>
        </w:r>
      </w:hyperlink>
      <w:r w:rsidR="006B6978" w:rsidRPr="0032190F">
        <w:rPr>
          <w:lang w:val="fr-FR"/>
        </w:rPr>
        <w:t xml:space="preserve"> </w:t>
      </w:r>
      <w:r w:rsidRPr="0032190F">
        <w:rPr>
          <w:szCs w:val="18"/>
          <w:lang w:val="fr-FR" w:eastAsia="en-GB"/>
        </w:rPr>
        <w:t xml:space="preserve">: </w:t>
      </w:r>
    </w:p>
    <w:p w14:paraId="2F6B736A" w14:textId="77777777" w:rsidR="0004291C" w:rsidRPr="0032190F" w:rsidRDefault="0004291C" w:rsidP="0020721C">
      <w:pPr>
        <w:jc w:val="both"/>
        <w:rPr>
          <w:szCs w:val="18"/>
          <w:lang w:val="fr-FR" w:eastAsia="en-GB"/>
        </w:rPr>
      </w:pPr>
      <w:r w:rsidRPr="0032190F">
        <w:rPr>
          <w:szCs w:val="18"/>
          <w:lang w:val="fr-FR" w:eastAsia="en-GB"/>
        </w:rPr>
        <w:tab/>
        <w:t>- densité des gravures (ici 50 m</w:t>
      </w:r>
      <w:r w:rsidRPr="0032190F">
        <w:rPr>
          <w:szCs w:val="18"/>
          <w:vertAlign w:val="superscript"/>
          <w:lang w:val="fr-FR" w:eastAsia="en-GB"/>
        </w:rPr>
        <w:t>2</w:t>
      </w:r>
      <w:r w:rsidRPr="0032190F">
        <w:rPr>
          <w:szCs w:val="18"/>
          <w:lang w:val="fr-FR" w:eastAsia="en-GB"/>
        </w:rPr>
        <w:t xml:space="preserve"> de gravures)</w:t>
      </w:r>
    </w:p>
    <w:p w14:paraId="48377782" w14:textId="77777777" w:rsidR="0004291C" w:rsidRPr="0032190F" w:rsidRDefault="0004291C" w:rsidP="0020721C">
      <w:pPr>
        <w:jc w:val="both"/>
        <w:rPr>
          <w:szCs w:val="18"/>
          <w:lang w:val="fr-FR" w:eastAsia="en-GB"/>
        </w:rPr>
      </w:pPr>
      <w:r w:rsidRPr="0032190F">
        <w:rPr>
          <w:szCs w:val="18"/>
          <w:lang w:val="fr-FR" w:eastAsia="en-GB"/>
        </w:rPr>
        <w:tab/>
        <w:t>- représentation d'une hache dans un anneau (</w:t>
      </w:r>
      <w:r w:rsidRPr="0032190F">
        <w:rPr>
          <w:i/>
          <w:szCs w:val="18"/>
          <w:lang w:val="fr-FR" w:eastAsia="en-GB"/>
        </w:rPr>
        <w:t>ring-axe</w:t>
      </w:r>
      <w:r w:rsidRPr="0032190F">
        <w:rPr>
          <w:szCs w:val="18"/>
          <w:lang w:val="fr-FR" w:eastAsia="en-GB"/>
        </w:rPr>
        <w:t xml:space="preserve">) conjointe à celle de caprinés </w:t>
      </w:r>
      <w:r w:rsidRPr="0032190F">
        <w:rPr>
          <w:szCs w:val="18"/>
          <w:lang w:val="fr-FR" w:eastAsia="en-GB"/>
        </w:rPr>
        <w:tab/>
        <w:t>(</w:t>
      </w:r>
      <w:r w:rsidRPr="0032190F">
        <w:rPr>
          <w:i/>
          <w:szCs w:val="18"/>
          <w:lang w:val="fr-FR" w:eastAsia="en-GB"/>
        </w:rPr>
        <w:t>cattle-caprine</w:t>
      </w:r>
      <w:r w:rsidRPr="0032190F">
        <w:rPr>
          <w:szCs w:val="18"/>
          <w:lang w:val="fr-FR" w:eastAsia="en-GB"/>
        </w:rPr>
        <w:t>)</w:t>
      </w:r>
    </w:p>
    <w:p w14:paraId="12F09371" w14:textId="77777777" w:rsidR="0004291C" w:rsidRPr="0032190F" w:rsidRDefault="0004291C" w:rsidP="0020721C">
      <w:pPr>
        <w:jc w:val="both"/>
        <w:rPr>
          <w:szCs w:val="18"/>
          <w:lang w:val="fr-FR" w:eastAsia="en-GB"/>
        </w:rPr>
      </w:pPr>
      <w:r w:rsidRPr="0032190F">
        <w:rPr>
          <w:szCs w:val="18"/>
          <w:lang w:val="fr-FR" w:eastAsia="en-GB"/>
        </w:rPr>
        <w:t>(BIB 2527)</w:t>
      </w:r>
    </w:p>
    <w:p w14:paraId="32550807" w14:textId="77777777" w:rsidR="00821F2F" w:rsidRPr="0032190F" w:rsidRDefault="00821F2F" w:rsidP="0020721C">
      <w:pPr>
        <w:jc w:val="both"/>
        <w:rPr>
          <w:szCs w:val="18"/>
          <w:lang w:val="fr-FR" w:eastAsia="en-GB"/>
        </w:rPr>
      </w:pPr>
    </w:p>
    <w:p w14:paraId="0321D44E" w14:textId="77777777" w:rsidR="00821F2F" w:rsidRPr="0032190F" w:rsidRDefault="00821F2F" w:rsidP="00821F2F">
      <w:pPr>
        <w:pStyle w:val="Heading3"/>
        <w:rPr>
          <w:lang w:eastAsia="en-GB"/>
        </w:rPr>
      </w:pPr>
      <w:r w:rsidRPr="0032190F">
        <w:rPr>
          <w:lang w:eastAsia="en-GB"/>
        </w:rPr>
        <w:t>Thématiques</w:t>
      </w:r>
    </w:p>
    <w:p w14:paraId="43DA6D0F" w14:textId="77777777" w:rsidR="002608E7" w:rsidRPr="0032190F" w:rsidRDefault="002608E7" w:rsidP="002608E7">
      <w:pPr>
        <w:rPr>
          <w:lang w:val="fr-FR" w:eastAsia="en-GB"/>
        </w:rPr>
      </w:pPr>
    </w:p>
    <w:p w14:paraId="2D969F2F" w14:textId="208823EA" w:rsidR="002608E7" w:rsidRPr="0032190F" w:rsidRDefault="002608E7" w:rsidP="002608E7">
      <w:pPr>
        <w:jc w:val="both"/>
        <w:rPr>
          <w:color w:val="000000" w:themeColor="text1"/>
          <w:lang w:val="fr-FR"/>
        </w:rPr>
      </w:pPr>
      <w:r w:rsidRPr="0032190F">
        <w:rPr>
          <w:color w:val="000000" w:themeColor="text1"/>
          <w:lang w:val="fr-FR"/>
        </w:rPr>
        <w:t xml:space="preserve">27 ou plus "idoles rectangulaires", 17 haches toutes latéralisée à gauche, 7 bateaux, 6 animaux (BIB 2199 p. 383) </w:t>
      </w:r>
      <w:r w:rsidRPr="0032190F">
        <w:rPr>
          <w:i/>
          <w:szCs w:val="18"/>
          <w:lang w:val="fr-FR" w:eastAsia="en-GB"/>
        </w:rPr>
        <w:t>Pas moins de 12 cartouches [</w:t>
      </w:r>
      <w:r w:rsidRPr="0032190F">
        <w:rPr>
          <w:i/>
          <w:lang w:val="fr-FR"/>
        </w:rPr>
        <w:t>"</w:t>
      </w:r>
      <w:hyperlink r:id="rId7117" w:anchor="Cul_Art_TAC_T_a_idole_bret_rectang" w:history="1">
        <w:r w:rsidRPr="0032190F">
          <w:rPr>
            <w:rStyle w:val="Hyperlink"/>
            <w:i/>
            <w:lang w:val="fr-FR"/>
          </w:rPr>
          <w:t>idole en écusson rectangulaire</w:t>
        </w:r>
      </w:hyperlink>
      <w:r w:rsidRPr="0032190F">
        <w:rPr>
          <w:i/>
          <w:lang w:val="fr-FR"/>
        </w:rPr>
        <w:t xml:space="preserve">"] </w:t>
      </w:r>
      <w:r w:rsidRPr="0032190F">
        <w:rPr>
          <w:i/>
          <w:szCs w:val="18"/>
          <w:lang w:val="fr-FR" w:eastAsia="en-GB"/>
        </w:rPr>
        <w:t xml:space="preserve">aux rostres plus ou moins complexes ainsi qu'au moins une </w:t>
      </w:r>
      <w:hyperlink r:id="rId7118" w:anchor="Cul_Art_TAC_T_t_palette" w:history="1">
        <w:r w:rsidRPr="0032190F">
          <w:rPr>
            <w:rStyle w:val="Hyperlink"/>
            <w:i/>
            <w:szCs w:val="18"/>
            <w:lang w:val="fr-FR" w:eastAsia="en-GB"/>
          </w:rPr>
          <w:t>palette</w:t>
        </w:r>
      </w:hyperlink>
      <w:r w:rsidRPr="0032190F">
        <w:rPr>
          <w:i/>
          <w:szCs w:val="18"/>
          <w:lang w:val="fr-FR" w:eastAsia="en-GB"/>
        </w:rPr>
        <w:t>. Deux silhouettes animales (BIB 129 p. 132)</w:t>
      </w:r>
    </w:p>
    <w:p w14:paraId="0665AA8A" w14:textId="77777777" w:rsidR="002608E7" w:rsidRPr="0032190F" w:rsidRDefault="002608E7" w:rsidP="002608E7">
      <w:pPr>
        <w:rPr>
          <w:lang w:val="fr-FR" w:eastAsia="en-GB"/>
        </w:rPr>
      </w:pPr>
    </w:p>
    <w:p w14:paraId="054C2928" w14:textId="77777777" w:rsidR="00821F2F" w:rsidRPr="0032190F" w:rsidRDefault="00821F2F" w:rsidP="00821F2F">
      <w:pPr>
        <w:rPr>
          <w:lang w:val="fr-FR" w:eastAsia="en-GB"/>
        </w:rPr>
      </w:pPr>
    </w:p>
    <w:p w14:paraId="55D39FC6" w14:textId="77777777" w:rsidR="00821F2F" w:rsidRPr="0032190F" w:rsidRDefault="00821F2F" w:rsidP="00821F2F">
      <w:pPr>
        <w:pStyle w:val="Heading4"/>
        <w:rPr>
          <w:lang w:eastAsia="en-GB"/>
        </w:rPr>
      </w:pPr>
      <w:r w:rsidRPr="0032190F">
        <w:rPr>
          <w:lang w:eastAsia="en-GB"/>
        </w:rPr>
        <w:t>figures quadrangulaires</w:t>
      </w:r>
    </w:p>
    <w:p w14:paraId="32A54A45" w14:textId="77777777" w:rsidR="00821F2F" w:rsidRPr="0032190F" w:rsidRDefault="00821F2F" w:rsidP="00821F2F">
      <w:pPr>
        <w:rPr>
          <w:lang w:val="fr-FR" w:eastAsia="en-GB"/>
        </w:rPr>
      </w:pPr>
      <w:r w:rsidRPr="0032190F">
        <w:rPr>
          <w:lang w:val="fr-FR" w:eastAsia="en-GB"/>
        </w:rPr>
        <w:t>"idoles rectangulaires" (SS BIB)</w:t>
      </w:r>
    </w:p>
    <w:p w14:paraId="0A1EFCA8" w14:textId="77777777" w:rsidR="00821F2F" w:rsidRPr="0032190F" w:rsidRDefault="00821F2F" w:rsidP="00821F2F">
      <w:pPr>
        <w:rPr>
          <w:lang w:val="fr-FR" w:eastAsia="en-GB"/>
        </w:rPr>
      </w:pPr>
    </w:p>
    <w:p w14:paraId="61CF665C" w14:textId="77777777" w:rsidR="00821F2F" w:rsidRPr="0032190F" w:rsidRDefault="00821F2F" w:rsidP="00821F2F">
      <w:pPr>
        <w:rPr>
          <w:lang w:val="fr-FR" w:eastAsia="en-GB"/>
        </w:rPr>
      </w:pPr>
      <w:r w:rsidRPr="0032190F">
        <w:rPr>
          <w:lang w:val="fr-FR" w:eastAsia="en-GB"/>
        </w:rPr>
        <w:t>12 paires de haches associées à des figures quadrangulaires (</w:t>
      </w:r>
      <w:r w:rsidRPr="0032190F">
        <w:rPr>
          <w:i/>
          <w:lang w:val="fr-FR" w:eastAsia="en-GB"/>
        </w:rPr>
        <w:t>hafted axe and the quadrangular figure</w:t>
      </w:r>
      <w:r w:rsidRPr="0032190F">
        <w:rPr>
          <w:lang w:val="fr-FR" w:eastAsia="en-GB"/>
        </w:rPr>
        <w:t>) (BIB 2527)</w:t>
      </w:r>
    </w:p>
    <w:p w14:paraId="6C96D380" w14:textId="77777777" w:rsidR="00821F2F" w:rsidRPr="0032190F" w:rsidRDefault="00821F2F" w:rsidP="0020721C">
      <w:pPr>
        <w:jc w:val="both"/>
        <w:rPr>
          <w:szCs w:val="18"/>
          <w:lang w:val="fr-FR" w:eastAsia="en-GB"/>
        </w:rPr>
      </w:pPr>
    </w:p>
    <w:p w14:paraId="713CCDE8" w14:textId="77777777" w:rsidR="00821F2F" w:rsidRPr="0032190F" w:rsidRDefault="00821F2F" w:rsidP="00821F2F">
      <w:pPr>
        <w:pStyle w:val="Heading3"/>
        <w:rPr>
          <w:lang w:eastAsia="en-GB"/>
        </w:rPr>
      </w:pPr>
      <w:r w:rsidRPr="0032190F">
        <w:rPr>
          <w:lang w:eastAsia="en-GB"/>
        </w:rPr>
        <w:t>Faces gravées</w:t>
      </w:r>
    </w:p>
    <w:p w14:paraId="44B43996" w14:textId="77777777" w:rsidR="0004291C" w:rsidRPr="0032190F" w:rsidRDefault="0004291C" w:rsidP="0020721C">
      <w:pPr>
        <w:jc w:val="both"/>
        <w:rPr>
          <w:szCs w:val="18"/>
          <w:lang w:val="fr-FR" w:eastAsia="en-GB"/>
        </w:rPr>
      </w:pPr>
    </w:p>
    <w:p w14:paraId="51121685" w14:textId="77777777" w:rsidR="00103AEB" w:rsidRPr="0032190F" w:rsidRDefault="002A1250" w:rsidP="00821F2F">
      <w:pPr>
        <w:pStyle w:val="Heading4"/>
        <w:rPr>
          <w:lang w:eastAsia="en-GB"/>
        </w:rPr>
      </w:pPr>
      <w:bookmarkStart w:id="3053" w:name="Sit_Tremblais_f1"/>
      <w:r w:rsidRPr="0032190F">
        <w:rPr>
          <w:lang w:eastAsia="en-GB"/>
        </w:rPr>
        <w:lastRenderedPageBreak/>
        <w:t>Face 1</w:t>
      </w:r>
    </w:p>
    <w:bookmarkEnd w:id="3053"/>
    <w:p w14:paraId="3DF6BCCA" w14:textId="77777777" w:rsidR="002A1250" w:rsidRPr="0032190F" w:rsidRDefault="00CA0123" w:rsidP="0020721C">
      <w:pPr>
        <w:jc w:val="both"/>
        <w:rPr>
          <w:szCs w:val="18"/>
          <w:lang w:val="fr-FR" w:eastAsia="en-GB"/>
        </w:rPr>
      </w:pPr>
      <w:r w:rsidRPr="0032190F">
        <w:rPr>
          <w:szCs w:val="18"/>
          <w:lang w:val="fr-FR" w:eastAsia="en-GB"/>
        </w:rPr>
        <w:t>D</w:t>
      </w:r>
      <w:r w:rsidR="00103AEB" w:rsidRPr="0032190F">
        <w:rPr>
          <w:szCs w:val="18"/>
          <w:lang w:val="fr-FR" w:eastAsia="en-GB"/>
        </w:rPr>
        <w:t xml:space="preserve">irigée </w:t>
      </w:r>
      <w:r w:rsidR="002A1250" w:rsidRPr="0032190F">
        <w:rPr>
          <w:szCs w:val="18"/>
          <w:lang w:val="fr-FR" w:eastAsia="en-GB"/>
        </w:rPr>
        <w:t>à l'ouest</w:t>
      </w:r>
      <w:r w:rsidR="00103AEB" w:rsidRPr="0032190F">
        <w:rPr>
          <w:szCs w:val="18"/>
          <w:lang w:val="fr-FR" w:eastAsia="en-GB"/>
        </w:rPr>
        <w:t xml:space="preserve"> (BIB 2199) </w:t>
      </w:r>
      <w:r w:rsidR="002A1250" w:rsidRPr="0032190F">
        <w:rPr>
          <w:szCs w:val="18"/>
          <w:lang w:val="fr-FR" w:eastAsia="en-GB"/>
        </w:rPr>
        <w:t>idoles rectangulaires, haches emmanchées, cervidé, suidé, cétacé</w:t>
      </w:r>
      <w:r w:rsidR="00103AEB" w:rsidRPr="0032190F">
        <w:rPr>
          <w:szCs w:val="18"/>
          <w:lang w:val="fr-FR" w:eastAsia="en-GB"/>
        </w:rPr>
        <w:t>, oiseau</w:t>
      </w:r>
      <w:r w:rsidR="002A1250" w:rsidRPr="0032190F">
        <w:rPr>
          <w:szCs w:val="18"/>
          <w:lang w:val="fr-FR" w:eastAsia="en-GB"/>
        </w:rPr>
        <w:t xml:space="preserve"> </w:t>
      </w:r>
      <w:r w:rsidR="000A1594" w:rsidRPr="0032190F">
        <w:rPr>
          <w:szCs w:val="18"/>
          <w:lang w:val="fr-FR" w:eastAsia="en-GB"/>
        </w:rPr>
        <w:t xml:space="preserve">[pour Cassen] </w:t>
      </w:r>
      <w:r w:rsidR="002A1250" w:rsidRPr="0032190F">
        <w:rPr>
          <w:szCs w:val="18"/>
          <w:lang w:val="fr-FR" w:eastAsia="en-GB"/>
        </w:rPr>
        <w:t>(BIB 2199)</w:t>
      </w:r>
      <w:r w:rsidR="00DC55B2" w:rsidRPr="0032190F">
        <w:rPr>
          <w:szCs w:val="18"/>
          <w:lang w:val="fr-FR" w:eastAsia="en-GB"/>
        </w:rPr>
        <w:t xml:space="preserve"> Le crétacé (notre signe 10) est douteux : tant pour l'échelle (trop petite), que pour la convergence formelle avec les "lunules" qui forment les parties supérieures des "idoles rectangulaires" (SS BIB)</w:t>
      </w:r>
      <w:r w:rsidR="00463B1D" w:rsidRPr="0032190F">
        <w:rPr>
          <w:szCs w:val="18"/>
          <w:lang w:val="fr-FR" w:eastAsia="en-GB"/>
        </w:rPr>
        <w:t xml:space="preserve"> mais S. Cassen me confirme qu'il s'agit bein d'un cachalot Cassen com. pers.)</w:t>
      </w:r>
    </w:p>
    <w:p w14:paraId="3DB56E5F" w14:textId="77777777" w:rsidR="00103AEB" w:rsidRPr="0032190F" w:rsidRDefault="00103AEB" w:rsidP="00103AEB">
      <w:pPr>
        <w:jc w:val="both"/>
        <w:rPr>
          <w:szCs w:val="18"/>
          <w:lang w:val="fr-FR" w:eastAsia="en-GB"/>
        </w:rPr>
      </w:pPr>
      <w:r w:rsidRPr="0032190F">
        <w:rPr>
          <w:szCs w:val="18"/>
          <w:lang w:val="fr-FR" w:eastAsia="en-GB"/>
        </w:rPr>
        <w:t xml:space="preserve">Les mondes marins, aériens et terrestres sont représentés par un cétacé soufflant, un oiseau </w:t>
      </w:r>
      <w:r w:rsidR="00E95D04" w:rsidRPr="0032190F">
        <w:rPr>
          <w:szCs w:val="18"/>
          <w:lang w:val="fr-FR" w:eastAsia="en-GB"/>
        </w:rPr>
        <w:t xml:space="preserve">[possible] </w:t>
      </w:r>
      <w:r w:rsidRPr="0032190F">
        <w:rPr>
          <w:szCs w:val="18"/>
          <w:lang w:val="fr-FR" w:eastAsia="en-GB"/>
        </w:rPr>
        <w:t>survolant une embarcation, un cervidé sautant d’une terre à l’autre, et un suidé isolé sur le support, mais dont la canine inférieure (défense) dépasse le cadre pour venir toucher un rectangle en face 2. La nageoire caudale de la baleine déborde sur la face 4 et vient aussi au contact d’un rectangle. Les trois grands animaux sauvages et dangereux sont présentés superposés mais en étant décalés dans la composition.(BIB 2199 p. 384)</w:t>
      </w:r>
    </w:p>
    <w:p w14:paraId="7457F5F2" w14:textId="77777777" w:rsidR="00EE7BF4" w:rsidRPr="0032190F" w:rsidRDefault="003E6795" w:rsidP="0044415C">
      <w:pPr>
        <w:jc w:val="both"/>
        <w:rPr>
          <w:lang w:val="fr-FR" w:eastAsia="en-GB"/>
        </w:rPr>
      </w:pPr>
      <w:r w:rsidRPr="0032190F">
        <w:rPr>
          <w:lang w:val="fr-FR" w:eastAsia="en-GB"/>
        </w:rPr>
        <w:t>[</w:t>
      </w:r>
      <w:r w:rsidR="00EE7BF4" w:rsidRPr="0032190F">
        <w:rPr>
          <w:lang w:val="fr-FR" w:eastAsia="en-GB"/>
        </w:rPr>
        <w:t>station 3</w:t>
      </w:r>
      <w:r w:rsidRPr="0032190F">
        <w:rPr>
          <w:lang w:val="fr-FR" w:eastAsia="en-GB"/>
        </w:rPr>
        <w:t xml:space="preserve">] </w:t>
      </w:r>
      <w:r w:rsidR="00EE7BF4" w:rsidRPr="0032190F">
        <w:rPr>
          <w:lang w:val="fr-FR" w:eastAsia="en-GB"/>
        </w:rPr>
        <w:t>Un tracé D est ici encore resté sans compréhension, jusqu’à la consultation du modèle photogrammétrique et l’interrogation des clichés de terrain qui complètent ce tracé en le prolongeant sur l’arête. En sorte que l’association des signes C (le souffle), D (la nageoire caudale), E et F (le corps) rendent tout son sens au très probable motif d’un cétacé.(BIB 2199 p. 370)</w:t>
      </w:r>
    </w:p>
    <w:p w14:paraId="6D833108" w14:textId="77777777" w:rsidR="0044415C" w:rsidRPr="0032190F" w:rsidRDefault="0044415C" w:rsidP="0044415C">
      <w:pPr>
        <w:jc w:val="both"/>
        <w:rPr>
          <w:lang w:val="fr-FR" w:eastAsia="en-GB"/>
        </w:rPr>
      </w:pPr>
      <w:r w:rsidRPr="0032190F">
        <w:rPr>
          <w:lang w:val="fr-FR" w:eastAsia="en-GB"/>
        </w:rPr>
        <w:t>Le tracé du suidé est postérieur à celui des haches emmanchées ["idole rectangulaire"] (BIB 2527 fig. 7)</w:t>
      </w:r>
    </w:p>
    <w:p w14:paraId="5CFD044E" w14:textId="77777777" w:rsidR="000D7BD7" w:rsidRPr="0032190F" w:rsidRDefault="000D7BD7" w:rsidP="0044415C">
      <w:pPr>
        <w:jc w:val="both"/>
        <w:rPr>
          <w:lang w:val="fr-FR" w:eastAsia="en-GB"/>
        </w:rPr>
      </w:pPr>
      <w:r w:rsidRPr="0032190F">
        <w:rPr>
          <w:lang w:val="fr-FR" w:eastAsia="en-GB"/>
        </w:rPr>
        <w:t>Face lustrée/abimée par les "glissades" répétées d'un acte propitiatoire à la fertilité (BIB 2527)</w:t>
      </w:r>
    </w:p>
    <w:p w14:paraId="719AFCAC" w14:textId="77777777" w:rsidR="002A1250" w:rsidRPr="0032190F" w:rsidRDefault="002A1250" w:rsidP="0020721C">
      <w:pPr>
        <w:jc w:val="both"/>
        <w:rPr>
          <w:szCs w:val="18"/>
          <w:lang w:val="fr-FR" w:eastAsia="en-GB"/>
        </w:rPr>
      </w:pPr>
    </w:p>
    <w:p w14:paraId="61DC589B" w14:textId="77777777" w:rsidR="00103AEB" w:rsidRPr="0032190F" w:rsidRDefault="00103AEB" w:rsidP="00821F2F">
      <w:pPr>
        <w:pStyle w:val="Heading4"/>
        <w:rPr>
          <w:lang w:eastAsia="en-GB"/>
        </w:rPr>
      </w:pPr>
      <w:bookmarkStart w:id="3054" w:name="Sit_Tremblais_f2"/>
      <w:r w:rsidRPr="0032190F">
        <w:rPr>
          <w:lang w:eastAsia="en-GB"/>
        </w:rPr>
        <w:t>Face 2</w:t>
      </w:r>
    </w:p>
    <w:bookmarkEnd w:id="3054"/>
    <w:p w14:paraId="5D40118A" w14:textId="77777777" w:rsidR="002A1250" w:rsidRPr="0032190F" w:rsidRDefault="00103AEB" w:rsidP="002A1250">
      <w:pPr>
        <w:jc w:val="both"/>
        <w:rPr>
          <w:szCs w:val="18"/>
          <w:lang w:val="fr-FR" w:eastAsia="en-GB"/>
        </w:rPr>
      </w:pPr>
      <w:r w:rsidRPr="0032190F">
        <w:rPr>
          <w:szCs w:val="18"/>
          <w:lang w:val="fr-FR" w:eastAsia="en-GB"/>
        </w:rPr>
        <w:t xml:space="preserve">dirigée </w:t>
      </w:r>
      <w:r w:rsidR="002A1250" w:rsidRPr="0032190F">
        <w:rPr>
          <w:szCs w:val="18"/>
          <w:lang w:val="fr-FR" w:eastAsia="en-GB"/>
        </w:rPr>
        <w:t>au nord</w:t>
      </w:r>
      <w:r w:rsidRPr="0032190F">
        <w:rPr>
          <w:szCs w:val="18"/>
          <w:lang w:val="fr-FR" w:eastAsia="en-GB"/>
        </w:rPr>
        <w:t xml:space="preserve"> (BIB 2199) </w:t>
      </w:r>
      <w:r w:rsidR="002A1250" w:rsidRPr="0032190F">
        <w:rPr>
          <w:szCs w:val="18"/>
          <w:lang w:val="fr-FR" w:eastAsia="en-GB"/>
        </w:rPr>
        <w:t>caprin, bovin, Ces deux animaux reproduisent l’exacte composition</w:t>
      </w:r>
      <w:r w:rsidR="00C778D1" w:rsidRPr="0032190F">
        <w:rPr>
          <w:szCs w:val="18"/>
          <w:lang w:val="fr-FR" w:eastAsia="en-GB"/>
        </w:rPr>
        <w:t xml:space="preserve"> </w:t>
      </w:r>
      <w:r w:rsidR="002A1250" w:rsidRPr="0032190F">
        <w:rPr>
          <w:szCs w:val="18"/>
          <w:lang w:val="fr-FR" w:eastAsia="en-GB"/>
        </w:rPr>
        <w:t>relevée sur la stèle Table des Marchands/Gavrinis, autrement dit la succession caprin-bovin, en</w:t>
      </w:r>
      <w:r w:rsidR="00C778D1" w:rsidRPr="0032190F">
        <w:rPr>
          <w:szCs w:val="18"/>
          <w:lang w:val="fr-FR" w:eastAsia="en-GB"/>
        </w:rPr>
        <w:t xml:space="preserve"> </w:t>
      </w:r>
      <w:r w:rsidR="002A1250" w:rsidRPr="0032190F">
        <w:rPr>
          <w:szCs w:val="18"/>
          <w:lang w:val="fr-FR" w:eastAsia="en-GB"/>
        </w:rPr>
        <w:t>position inclinée pour présenter dynamiquement leurs armes naturelles de défense</w:t>
      </w:r>
      <w:r w:rsidR="00C778D1" w:rsidRPr="0032190F">
        <w:rPr>
          <w:szCs w:val="18"/>
          <w:lang w:val="fr-FR" w:eastAsia="en-GB"/>
        </w:rPr>
        <w:t xml:space="preserve"> (BIB 2199 p. 382)</w:t>
      </w:r>
    </w:p>
    <w:p w14:paraId="7DEDD629" w14:textId="77777777" w:rsidR="00C778D1" w:rsidRPr="0032190F" w:rsidRDefault="00C778D1" w:rsidP="002A1250">
      <w:pPr>
        <w:jc w:val="both"/>
        <w:rPr>
          <w:szCs w:val="18"/>
          <w:lang w:val="fr-FR" w:eastAsia="en-GB"/>
        </w:rPr>
      </w:pPr>
    </w:p>
    <w:p w14:paraId="283DECD7" w14:textId="77777777" w:rsidR="00103AEB" w:rsidRPr="0032190F" w:rsidRDefault="00103AEB" w:rsidP="00821F2F">
      <w:pPr>
        <w:pStyle w:val="Heading4"/>
        <w:rPr>
          <w:lang w:eastAsia="en-GB"/>
        </w:rPr>
      </w:pPr>
      <w:bookmarkStart w:id="3055" w:name="Sit_Tremblais_f3"/>
      <w:r w:rsidRPr="0032190F">
        <w:rPr>
          <w:lang w:eastAsia="en-GB"/>
        </w:rPr>
        <w:t>Face 3</w:t>
      </w:r>
    </w:p>
    <w:bookmarkEnd w:id="3055"/>
    <w:p w14:paraId="6AB3B704" w14:textId="0A940455" w:rsidR="00C778D1" w:rsidRPr="0032190F" w:rsidRDefault="00103AEB" w:rsidP="00C778D1">
      <w:pPr>
        <w:jc w:val="both"/>
        <w:rPr>
          <w:rStyle w:val="Hyperlink"/>
          <w:color w:val="auto"/>
          <w:szCs w:val="18"/>
          <w:u w:val="none"/>
          <w:lang w:val="fr-FR" w:eastAsia="en-GB"/>
        </w:rPr>
      </w:pPr>
      <w:r w:rsidRPr="0032190F">
        <w:rPr>
          <w:szCs w:val="18"/>
          <w:lang w:val="fr-FR" w:eastAsia="en-GB"/>
        </w:rPr>
        <w:t xml:space="preserve">dirigée </w:t>
      </w:r>
      <w:r w:rsidR="00C778D1" w:rsidRPr="0032190F">
        <w:rPr>
          <w:szCs w:val="18"/>
          <w:lang w:val="fr-FR" w:eastAsia="en-GB"/>
        </w:rPr>
        <w:t>à l'est</w:t>
      </w:r>
      <w:r w:rsidRPr="0032190F">
        <w:rPr>
          <w:szCs w:val="18"/>
          <w:lang w:val="fr-FR" w:eastAsia="en-GB"/>
        </w:rPr>
        <w:t xml:space="preserve"> (BIB 2199) </w:t>
      </w:r>
      <w:r w:rsidR="00C778D1" w:rsidRPr="0032190F">
        <w:rPr>
          <w:rStyle w:val="Hyperlink"/>
          <w:color w:val="auto"/>
          <w:szCs w:val="18"/>
          <w:u w:val="none"/>
          <w:lang w:val="fr-FR" w:eastAsia="en-GB"/>
        </w:rPr>
        <w:t xml:space="preserve">bateau, forme curviligne est dissymétrique, aux extrémités relevées. Elle s’apparente à un bateau sans équipage, et notamment à l’exemplaire découvert sur le rocher de </w:t>
      </w:r>
      <w:hyperlink r:id="rId7119" w:anchor="Sit_Vallee_Noirs_6" w:history="1">
        <w:r w:rsidR="00221120" w:rsidRPr="0032190F">
          <w:rPr>
            <w:rStyle w:val="Hyperlink"/>
            <w:szCs w:val="18"/>
            <w:lang w:val="fr-FR" w:eastAsia="en-GB"/>
          </w:rPr>
          <w:t>Vallée aux Noirs 6</w:t>
        </w:r>
      </w:hyperlink>
      <w:r w:rsidR="00221120" w:rsidRPr="0032190F">
        <w:rPr>
          <w:lang w:val="fr-FR"/>
        </w:rPr>
        <w:t xml:space="preserve"> </w:t>
      </w:r>
      <w:r w:rsidR="00C778D1" w:rsidRPr="0032190F">
        <w:rPr>
          <w:rStyle w:val="Hyperlink"/>
          <w:color w:val="auto"/>
          <w:szCs w:val="18"/>
          <w:u w:val="none"/>
          <w:lang w:val="fr-FR" w:eastAsia="en-GB"/>
        </w:rPr>
        <w:t>(BIB 2199 p. 382)</w:t>
      </w:r>
    </w:p>
    <w:p w14:paraId="0B80F62A" w14:textId="77777777" w:rsidR="00C778D1" w:rsidRPr="0032190F" w:rsidRDefault="00C778D1" w:rsidP="00C778D1">
      <w:pPr>
        <w:jc w:val="both"/>
        <w:rPr>
          <w:rStyle w:val="Hyperlink"/>
          <w:color w:val="auto"/>
          <w:szCs w:val="18"/>
          <w:u w:val="none"/>
          <w:lang w:val="fr-FR" w:eastAsia="en-GB"/>
        </w:rPr>
      </w:pPr>
    </w:p>
    <w:p w14:paraId="6D705756" w14:textId="77777777" w:rsidR="00103AEB" w:rsidRPr="0032190F" w:rsidRDefault="00103AEB" w:rsidP="00821F2F">
      <w:pPr>
        <w:pStyle w:val="Heading4"/>
        <w:rPr>
          <w:rStyle w:val="Hyperlink"/>
          <w:color w:val="auto"/>
          <w:szCs w:val="18"/>
          <w:u w:val="none"/>
          <w:lang w:eastAsia="en-GB"/>
        </w:rPr>
      </w:pPr>
      <w:bookmarkStart w:id="3056" w:name="Sit_Tremblais_f4"/>
      <w:r w:rsidRPr="0032190F">
        <w:rPr>
          <w:rStyle w:val="Hyperlink"/>
          <w:color w:val="auto"/>
          <w:szCs w:val="18"/>
          <w:u w:val="none"/>
          <w:lang w:eastAsia="en-GB"/>
        </w:rPr>
        <w:t>Face 4</w:t>
      </w:r>
    </w:p>
    <w:bookmarkEnd w:id="3056"/>
    <w:p w14:paraId="09D37349" w14:textId="23BE96E5" w:rsidR="00C778D1" w:rsidRPr="0032190F" w:rsidRDefault="00103AEB" w:rsidP="00C778D1">
      <w:pPr>
        <w:jc w:val="both"/>
        <w:rPr>
          <w:szCs w:val="18"/>
          <w:lang w:val="fr-FR" w:eastAsia="en-GB"/>
        </w:rPr>
      </w:pPr>
      <w:r w:rsidRPr="0032190F">
        <w:rPr>
          <w:rStyle w:val="Hyperlink"/>
          <w:color w:val="auto"/>
          <w:szCs w:val="18"/>
          <w:u w:val="none"/>
          <w:lang w:val="fr-FR" w:eastAsia="en-GB"/>
        </w:rPr>
        <w:t xml:space="preserve">dirigée </w:t>
      </w:r>
      <w:r w:rsidR="00C778D1" w:rsidRPr="0032190F">
        <w:rPr>
          <w:rStyle w:val="Hyperlink"/>
          <w:color w:val="auto"/>
          <w:szCs w:val="18"/>
          <w:u w:val="none"/>
          <w:lang w:val="fr-FR" w:eastAsia="en-GB"/>
        </w:rPr>
        <w:t>au sud</w:t>
      </w:r>
      <w:r w:rsidRPr="0032190F">
        <w:rPr>
          <w:rStyle w:val="Hyperlink"/>
          <w:color w:val="auto"/>
          <w:szCs w:val="18"/>
          <w:u w:val="none"/>
          <w:lang w:val="fr-FR" w:eastAsia="en-GB"/>
        </w:rPr>
        <w:t xml:space="preserve"> (BIB 2199) </w:t>
      </w:r>
      <w:r w:rsidR="00C778D1" w:rsidRPr="0032190F">
        <w:rPr>
          <w:szCs w:val="18"/>
          <w:lang w:val="fr-FR" w:eastAsia="en-GB"/>
        </w:rPr>
        <w:t>barque, ("signe cruciforme posé sur un plat à bords redressés (...) assimilé à un personnage debout") idoles rectangulaires, haches emmanchées</w:t>
      </w:r>
      <w:r w:rsidR="00C778D1" w:rsidRPr="0032190F">
        <w:rPr>
          <w:rStyle w:val="Hyperlink"/>
          <w:color w:val="auto"/>
          <w:szCs w:val="18"/>
          <w:u w:val="none"/>
          <w:lang w:val="fr-FR" w:eastAsia="en-GB"/>
        </w:rPr>
        <w:t>, palle/</w:t>
      </w:r>
      <w:hyperlink r:id="rId7120" w:anchor="Cul_Art_TAC_T_t_palette" w:history="1">
        <w:r w:rsidR="00C778D1" w:rsidRPr="0032190F">
          <w:rPr>
            <w:rStyle w:val="Hyperlink"/>
            <w:szCs w:val="18"/>
            <w:lang w:val="fr-FR" w:eastAsia="en-GB"/>
          </w:rPr>
          <w:t>palette</w:t>
        </w:r>
      </w:hyperlink>
      <w:r w:rsidR="00C778D1" w:rsidRPr="0032190F">
        <w:rPr>
          <w:rStyle w:val="Hyperlink"/>
          <w:color w:val="auto"/>
          <w:szCs w:val="18"/>
          <w:u w:val="none"/>
          <w:lang w:val="fr-FR" w:eastAsia="en-GB"/>
        </w:rPr>
        <w:t>, (BIB 2199 p. 383)</w:t>
      </w:r>
      <w:r w:rsidR="003E6795" w:rsidRPr="0032190F">
        <w:rPr>
          <w:rStyle w:val="Hyperlink"/>
          <w:color w:val="auto"/>
          <w:szCs w:val="18"/>
          <w:u w:val="none"/>
          <w:lang w:val="fr-FR" w:eastAsia="en-GB"/>
        </w:rPr>
        <w:t xml:space="preserve">. </w:t>
      </w:r>
      <w:r w:rsidR="003E6795" w:rsidRPr="0032190F">
        <w:rPr>
          <w:szCs w:val="18"/>
          <w:lang w:val="fr-FR" w:eastAsia="en-GB"/>
        </w:rPr>
        <w:t>le reste de la composition, sur cette face latérale, réunit quatre haches emmanchées centrées sur des signes quadrangulaires, trois crosses « tête » en bas et un signe cruciforme au sommet (BIB 2278 p. 886)</w:t>
      </w:r>
    </w:p>
    <w:p w14:paraId="0FFA6082" w14:textId="77777777" w:rsidR="0004291C" w:rsidRPr="0032190F" w:rsidRDefault="0004291C" w:rsidP="00C778D1">
      <w:pPr>
        <w:jc w:val="both"/>
        <w:rPr>
          <w:szCs w:val="18"/>
          <w:lang w:val="fr-FR" w:eastAsia="en-GB"/>
        </w:rPr>
      </w:pPr>
    </w:p>
    <w:p w14:paraId="13551C6B" w14:textId="77777777" w:rsidR="0004291C" w:rsidRPr="0032190F" w:rsidRDefault="0004291C" w:rsidP="00647EA0">
      <w:pPr>
        <w:pStyle w:val="Heading5"/>
        <w:rPr>
          <w:lang w:eastAsia="en-GB"/>
        </w:rPr>
      </w:pPr>
      <w:r w:rsidRPr="0032190F">
        <w:rPr>
          <w:lang w:eastAsia="en-GB"/>
        </w:rPr>
        <w:t>lame de hache et anneau</w:t>
      </w:r>
    </w:p>
    <w:p w14:paraId="432FE965" w14:textId="062D919C" w:rsidR="00221120" w:rsidRPr="0032190F" w:rsidRDefault="00000000" w:rsidP="00221120">
      <w:pPr>
        <w:rPr>
          <w:lang w:val="fr-FR" w:eastAsia="en-GB"/>
        </w:rPr>
      </w:pPr>
      <w:hyperlink r:id="rId7121" w:anchor="Cul_Art_TAC_a_anneau_x_hache" w:history="1">
        <w:r w:rsidR="00221120" w:rsidRPr="0032190F">
          <w:rPr>
            <w:rStyle w:val="Hyperlink"/>
            <w:lang w:val="fr-FR" w:eastAsia="en-GB"/>
          </w:rPr>
          <w:t>anneau / hache</w:t>
        </w:r>
      </w:hyperlink>
    </w:p>
    <w:p w14:paraId="2019AE32" w14:textId="77777777" w:rsidR="00221120" w:rsidRPr="0032190F" w:rsidRDefault="00221120" w:rsidP="00221120">
      <w:pPr>
        <w:rPr>
          <w:lang w:val="fr-FR" w:eastAsia="en-GB"/>
        </w:rPr>
      </w:pPr>
    </w:p>
    <w:p w14:paraId="143C7A3A" w14:textId="7F54BD68" w:rsidR="0004291C" w:rsidRPr="0032190F" w:rsidRDefault="003E6795" w:rsidP="00735750">
      <w:pPr>
        <w:jc w:val="both"/>
        <w:rPr>
          <w:szCs w:val="18"/>
          <w:lang w:val="fr-FR" w:eastAsia="en-GB"/>
        </w:rPr>
      </w:pPr>
      <w:r w:rsidRPr="0032190F">
        <w:rPr>
          <w:lang w:val="fr-FR" w:eastAsia="en-GB"/>
        </w:rPr>
        <w:t xml:space="preserve">[station 14] </w:t>
      </w:r>
      <w:r w:rsidR="00735750" w:rsidRPr="0032190F">
        <w:rPr>
          <w:rStyle w:val="Hyperlink"/>
          <w:color w:val="auto"/>
          <w:szCs w:val="18"/>
          <w:u w:val="none"/>
          <w:lang w:val="fr-FR" w:eastAsia="en-GB"/>
        </w:rPr>
        <w:t xml:space="preserve">En bas, </w:t>
      </w:r>
      <w:hyperlink r:id="rId7122" w:anchor="Cul_Art_TAC_T_t_hache" w:history="1">
        <w:r w:rsidR="00735750" w:rsidRPr="0032190F">
          <w:rPr>
            <w:rStyle w:val="Hyperlink"/>
            <w:szCs w:val="18"/>
            <w:lang w:val="fr-FR" w:eastAsia="en-GB"/>
          </w:rPr>
          <w:t>lame polie</w:t>
        </w:r>
      </w:hyperlink>
      <w:r w:rsidR="00735750" w:rsidRPr="0032190F">
        <w:rPr>
          <w:rStyle w:val="Hyperlink"/>
          <w:color w:val="auto"/>
          <w:szCs w:val="18"/>
          <w:u w:val="none"/>
          <w:lang w:val="fr-FR" w:eastAsia="en-GB"/>
        </w:rPr>
        <w:t xml:space="preserve"> dont le talon vient au contact d’un anneau (et en réalité s’introduit en lui si l’observateur tient compte de l’enlèvement de matière pour créer le champlevé). L’anneau est à son tour centré à l’extrémité d’une tige verticale qui tangente un petit signe quadrangulaire. Tige, anneau et lame polie sont dans cet ordre retrouvé sur l’orthostate </w:t>
      </w:r>
      <w:hyperlink r:id="rId7123" w:anchor="Sit_Gavrinis_d_C4" w:history="1">
        <w:r w:rsidR="00735750" w:rsidRPr="0032190F">
          <w:rPr>
            <w:rStyle w:val="Hyperlink"/>
            <w:szCs w:val="18"/>
            <w:lang w:val="fr-FR" w:eastAsia="en-GB"/>
          </w:rPr>
          <w:t>C4</w:t>
        </w:r>
      </w:hyperlink>
      <w:r w:rsidR="00735750" w:rsidRPr="0032190F">
        <w:rPr>
          <w:rStyle w:val="Hyperlink"/>
          <w:color w:val="auto"/>
          <w:szCs w:val="18"/>
          <w:u w:val="none"/>
          <w:lang w:val="fr-FR" w:eastAsia="en-GB"/>
        </w:rPr>
        <w:t xml:space="preserve"> de Gavrinis.(BIB 2199 p. 383)</w:t>
      </w:r>
      <w:r w:rsidRPr="0032190F">
        <w:rPr>
          <w:rStyle w:val="Hyperlink"/>
          <w:color w:val="auto"/>
          <w:szCs w:val="18"/>
          <w:u w:val="none"/>
          <w:lang w:val="fr-FR" w:eastAsia="en-GB"/>
        </w:rPr>
        <w:t xml:space="preserve"> </w:t>
      </w:r>
      <w:r w:rsidR="00103AEB" w:rsidRPr="0032190F">
        <w:rPr>
          <w:lang w:val="fr-FR"/>
        </w:rPr>
        <w:t xml:space="preserve">S. Cassen rapproche entre eux différents signes circulaires observés sur des </w:t>
      </w:r>
      <w:hyperlink r:id="rId7124" w:anchor="Cul_Art__GCM" w:history="1">
        <w:r w:rsidR="00103AEB" w:rsidRPr="0032190F">
          <w:rPr>
            <w:rStyle w:val="Hyperlink"/>
            <w:lang w:val="fr-FR"/>
          </w:rPr>
          <w:t>GCM</w:t>
        </w:r>
      </w:hyperlink>
      <w:r w:rsidR="00103AEB" w:rsidRPr="0032190F">
        <w:rPr>
          <w:lang w:val="fr-FR"/>
        </w:rPr>
        <w:t xml:space="preserve"> (BIB 2278) </w:t>
      </w:r>
      <w:r w:rsidRPr="0032190F">
        <w:rPr>
          <w:szCs w:val="18"/>
          <w:lang w:val="fr-FR" w:eastAsia="en-GB"/>
        </w:rPr>
        <w:t>U</w:t>
      </w:r>
      <w:r w:rsidR="00103AEB" w:rsidRPr="0032190F">
        <w:rPr>
          <w:szCs w:val="18"/>
          <w:lang w:val="fr-FR" w:eastAsia="en-GB"/>
        </w:rPr>
        <w:t xml:space="preserve">n signe circulaire est apparent au bas de la stèle, à hauteur d’homme si le monolithe aujourd’hui penché est redressé ; l’anneau est placé à l’extrémité d’une barre rectiligne dégagée par champlevé, en sorte que nous considérons l’association des deux comme significative d’un motif à </w:t>
      </w:r>
      <w:r w:rsidR="00103AEB" w:rsidRPr="0032190F">
        <w:rPr>
          <w:szCs w:val="18"/>
          <w:lang w:val="fr-FR" w:eastAsia="en-GB"/>
        </w:rPr>
        <w:lastRenderedPageBreak/>
        <w:t xml:space="preserve">part entière ; mais s’ajoute à l’assemblage une lame polie (sortie en champlevé) au talon venant recouper l’anneau, répétant la structure entrevue à </w:t>
      </w:r>
      <w:hyperlink r:id="rId7125" w:anchor="Sit_Gavrinis" w:history="1">
        <w:r w:rsidR="00103AEB" w:rsidRPr="0032190F">
          <w:rPr>
            <w:rStyle w:val="Hyperlink"/>
            <w:szCs w:val="18"/>
            <w:lang w:val="fr-FR" w:eastAsia="en-GB"/>
          </w:rPr>
          <w:t>Gavrinis</w:t>
        </w:r>
      </w:hyperlink>
      <w:r w:rsidRPr="0032190F">
        <w:rPr>
          <w:szCs w:val="18"/>
          <w:lang w:val="fr-FR" w:eastAsia="en-GB"/>
        </w:rPr>
        <w:t xml:space="preserve"> (BIB 2278 p. 886)</w:t>
      </w:r>
      <w:r w:rsidR="00103AEB" w:rsidRPr="0032190F">
        <w:rPr>
          <w:szCs w:val="18"/>
          <w:lang w:val="fr-FR" w:eastAsia="en-GB"/>
        </w:rPr>
        <w:t>.</w:t>
      </w:r>
      <w:r w:rsidRPr="0032190F">
        <w:rPr>
          <w:szCs w:val="18"/>
          <w:lang w:val="fr-FR" w:eastAsia="en-GB"/>
        </w:rPr>
        <w:t xml:space="preserve"> v. </w:t>
      </w:r>
      <w:hyperlink r:id="rId7126" w:anchor="Sit_Vallee_Noirs_6" w:history="1">
        <w:r w:rsidRPr="0032190F">
          <w:rPr>
            <w:rStyle w:val="Hyperlink"/>
            <w:szCs w:val="18"/>
            <w:lang w:val="fr-FR" w:eastAsia="en-GB"/>
          </w:rPr>
          <w:t>Vallée aux Noirs 6</w:t>
        </w:r>
      </w:hyperlink>
      <w:r w:rsidRPr="0032190F">
        <w:rPr>
          <w:szCs w:val="18"/>
          <w:lang w:val="fr-FR" w:eastAsia="en-GB"/>
        </w:rPr>
        <w:t xml:space="preserve">, </w:t>
      </w:r>
      <w:hyperlink r:id="rId7127" w:anchor="Sit_Mane_Er_Horeck" w:history="1">
        <w:r w:rsidRPr="0032190F">
          <w:rPr>
            <w:rStyle w:val="Hyperlink"/>
            <w:szCs w:val="18"/>
            <w:lang w:val="fr-FR" w:eastAsia="en-GB"/>
          </w:rPr>
          <w:t>Mané-er-Hroëck</w:t>
        </w:r>
      </w:hyperlink>
      <w:r w:rsidRPr="0032190F">
        <w:rPr>
          <w:szCs w:val="18"/>
          <w:lang w:val="fr-FR" w:eastAsia="en-GB"/>
        </w:rPr>
        <w:t>,(BIB 2199 p. 380)</w:t>
      </w:r>
      <w:r w:rsidR="0004291C" w:rsidRPr="0032190F">
        <w:rPr>
          <w:szCs w:val="18"/>
          <w:lang w:val="fr-FR" w:eastAsia="en-GB"/>
        </w:rPr>
        <w:t xml:space="preserve"> </w:t>
      </w:r>
    </w:p>
    <w:p w14:paraId="6F29B02D" w14:textId="77777777" w:rsidR="00103AEB" w:rsidRPr="0032190F" w:rsidRDefault="0004291C" w:rsidP="00735750">
      <w:pPr>
        <w:jc w:val="both"/>
        <w:rPr>
          <w:szCs w:val="18"/>
          <w:lang w:val="fr-FR" w:eastAsia="en-GB"/>
        </w:rPr>
      </w:pPr>
      <w:r w:rsidRPr="0032190F">
        <w:rPr>
          <w:szCs w:val="18"/>
          <w:lang w:val="fr-FR" w:eastAsia="en-GB"/>
        </w:rPr>
        <w:t>Les lames dans des contextes funéraires comparables a celle gravée sont attribuables au 5e millénaire (BIB 2527)</w:t>
      </w:r>
    </w:p>
    <w:p w14:paraId="2D589586" w14:textId="77777777" w:rsidR="00016244" w:rsidRPr="0032190F" w:rsidRDefault="00016244" w:rsidP="00735750">
      <w:pPr>
        <w:jc w:val="both"/>
        <w:rPr>
          <w:szCs w:val="18"/>
          <w:lang w:val="fr-FR" w:eastAsia="en-GB"/>
        </w:rPr>
      </w:pPr>
    </w:p>
    <w:p w14:paraId="3A6D142A" w14:textId="77777777" w:rsidR="00016244" w:rsidRPr="0032190F" w:rsidRDefault="00016244" w:rsidP="00016244">
      <w:pPr>
        <w:pStyle w:val="Heading2"/>
        <w:rPr>
          <w:lang w:eastAsia="en-GB"/>
        </w:rPr>
      </w:pPr>
      <w:r w:rsidRPr="0032190F">
        <w:rPr>
          <w:lang w:eastAsia="en-GB"/>
        </w:rPr>
        <w:t>Interprétation</w:t>
      </w:r>
    </w:p>
    <w:p w14:paraId="05AB6AF9" w14:textId="77777777" w:rsidR="00016244" w:rsidRPr="0032190F" w:rsidRDefault="00016244" w:rsidP="00735750">
      <w:pPr>
        <w:jc w:val="both"/>
        <w:rPr>
          <w:szCs w:val="18"/>
          <w:lang w:val="fr-FR" w:eastAsia="en-GB"/>
        </w:rPr>
      </w:pPr>
    </w:p>
    <w:p w14:paraId="1C339286" w14:textId="77777777" w:rsidR="00E1179E" w:rsidRPr="0032190F" w:rsidRDefault="00E1179E" w:rsidP="00735750">
      <w:pPr>
        <w:jc w:val="both"/>
        <w:rPr>
          <w:szCs w:val="18"/>
          <w:lang w:val="fr-FR" w:eastAsia="en-GB"/>
        </w:rPr>
      </w:pPr>
      <w:r w:rsidRPr="0032190F">
        <w:rPr>
          <w:szCs w:val="18"/>
          <w:lang w:val="fr-FR" w:eastAsia="en-GB"/>
        </w:rPr>
        <w:t xml:space="preserve">La stèle a pris différents noms : </w:t>
      </w:r>
      <w:r w:rsidRPr="0032190F">
        <w:rPr>
          <w:i/>
          <w:szCs w:val="18"/>
          <w:lang w:val="fr-FR" w:eastAsia="en-GB"/>
        </w:rPr>
        <w:t>Pierre Longue</w:t>
      </w:r>
      <w:r w:rsidRPr="0032190F">
        <w:rPr>
          <w:szCs w:val="18"/>
          <w:lang w:val="fr-FR" w:eastAsia="en-GB"/>
        </w:rPr>
        <w:t xml:space="preserve">, </w:t>
      </w:r>
      <w:r w:rsidRPr="0032190F">
        <w:rPr>
          <w:i/>
          <w:szCs w:val="18"/>
          <w:lang w:val="fr-FR" w:eastAsia="en-GB"/>
        </w:rPr>
        <w:t>Pierre de Saint-Samson</w:t>
      </w:r>
      <w:r w:rsidRPr="0032190F">
        <w:rPr>
          <w:szCs w:val="18"/>
          <w:lang w:val="fr-FR" w:eastAsia="en-GB"/>
        </w:rPr>
        <w:t xml:space="preserve"> durant la christianisation, </w:t>
      </w:r>
      <w:r w:rsidRPr="0032190F">
        <w:rPr>
          <w:i/>
          <w:szCs w:val="18"/>
          <w:lang w:val="fr-FR" w:eastAsia="en-GB"/>
        </w:rPr>
        <w:t>Pierre Bonde</w:t>
      </w:r>
      <w:r w:rsidRPr="0032190F">
        <w:rPr>
          <w:szCs w:val="18"/>
          <w:lang w:val="fr-FR" w:eastAsia="en-GB"/>
        </w:rPr>
        <w:t xml:space="preserve">, </w:t>
      </w:r>
      <w:r w:rsidRPr="0032190F">
        <w:rPr>
          <w:i/>
          <w:szCs w:val="18"/>
          <w:lang w:val="fr-FR" w:eastAsia="en-GB"/>
        </w:rPr>
        <w:t>La Tremblais</w:t>
      </w:r>
      <w:r w:rsidRPr="0032190F">
        <w:rPr>
          <w:szCs w:val="18"/>
          <w:lang w:val="fr-FR" w:eastAsia="en-GB"/>
        </w:rPr>
        <w:t xml:space="preserve"> en l'honneur d'une famille locale, l'une des trois "clef de la mer" chez les paysans (BIB 2527)</w:t>
      </w:r>
    </w:p>
    <w:p w14:paraId="0188DDC6" w14:textId="77777777" w:rsidR="00E1179E" w:rsidRPr="0032190F" w:rsidRDefault="00E1179E" w:rsidP="00735750">
      <w:pPr>
        <w:jc w:val="both"/>
        <w:rPr>
          <w:szCs w:val="18"/>
          <w:lang w:val="fr-FR" w:eastAsia="en-GB"/>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42"/>
        <w:gridCol w:w="1131"/>
        <w:gridCol w:w="965"/>
      </w:tblGrid>
      <w:tr w:rsidR="00016244" w:rsidRPr="00016244" w14:paraId="6ED219B2" w14:textId="77777777" w:rsidTr="00C35EA7">
        <w:trPr>
          <w:jc w:val="center"/>
        </w:trPr>
        <w:tc>
          <w:tcPr>
            <w:tcW w:w="1142" w:type="dxa"/>
            <w:vAlign w:val="center"/>
          </w:tcPr>
          <w:p w14:paraId="7AB0A628" w14:textId="77777777" w:rsidR="00016244" w:rsidRPr="00C35EA7" w:rsidRDefault="00016244" w:rsidP="00C35EA7">
            <w:pPr>
              <w:jc w:val="center"/>
              <w:rPr>
                <w:lang w:val="fr-FR"/>
              </w:rPr>
            </w:pPr>
          </w:p>
        </w:tc>
        <w:tc>
          <w:tcPr>
            <w:tcW w:w="1131" w:type="dxa"/>
            <w:vAlign w:val="center"/>
          </w:tcPr>
          <w:p w14:paraId="65E33355" w14:textId="3ABB7FFA" w:rsidR="00016244" w:rsidRPr="00016244" w:rsidRDefault="00000000" w:rsidP="00C35EA7">
            <w:pPr>
              <w:jc w:val="center"/>
            </w:pPr>
            <w:hyperlink r:id="rId7128" w:anchor="Sit_Tremblais_f2" w:history="1">
              <w:r w:rsidR="00016244" w:rsidRPr="00016244">
                <w:rPr>
                  <w:rStyle w:val="Hyperlink"/>
                </w:rPr>
                <w:t>N</w:t>
              </w:r>
            </w:hyperlink>
          </w:p>
          <w:p w14:paraId="58353159" w14:textId="77777777" w:rsidR="00016244" w:rsidRPr="00974AF8" w:rsidRDefault="00016244" w:rsidP="00C35EA7">
            <w:pPr>
              <w:jc w:val="center"/>
            </w:pPr>
            <w:r w:rsidRPr="00C35EA7">
              <w:rPr>
                <w:sz w:val="20"/>
              </w:rPr>
              <w:t>zoo. dom.</w:t>
            </w:r>
          </w:p>
        </w:tc>
        <w:tc>
          <w:tcPr>
            <w:tcW w:w="965" w:type="dxa"/>
            <w:vAlign w:val="center"/>
          </w:tcPr>
          <w:p w14:paraId="0BB30BA3" w14:textId="77777777" w:rsidR="00016244" w:rsidRPr="00974AF8" w:rsidRDefault="00016244" w:rsidP="00C35EA7">
            <w:pPr>
              <w:jc w:val="center"/>
            </w:pPr>
          </w:p>
        </w:tc>
      </w:tr>
      <w:tr w:rsidR="00016244" w:rsidRPr="00974AF8" w14:paraId="271AFFC3" w14:textId="77777777" w:rsidTr="00C35EA7">
        <w:trPr>
          <w:jc w:val="center"/>
        </w:trPr>
        <w:tc>
          <w:tcPr>
            <w:tcW w:w="1142" w:type="dxa"/>
            <w:vAlign w:val="center"/>
          </w:tcPr>
          <w:p w14:paraId="0D30A552" w14:textId="52DFE635" w:rsidR="00016244" w:rsidRPr="00016244" w:rsidRDefault="00000000" w:rsidP="00C35EA7">
            <w:pPr>
              <w:jc w:val="center"/>
            </w:pPr>
            <w:hyperlink r:id="rId7129" w:anchor="Sit_Tremblais_f1" w:history="1">
              <w:r w:rsidR="00016244" w:rsidRPr="00016244">
                <w:rPr>
                  <w:rStyle w:val="Hyperlink"/>
                </w:rPr>
                <w:t>W</w:t>
              </w:r>
            </w:hyperlink>
          </w:p>
          <w:p w14:paraId="1E4304BF" w14:textId="77777777" w:rsidR="00016244" w:rsidRPr="00974AF8" w:rsidRDefault="00016244" w:rsidP="00C35EA7">
            <w:pPr>
              <w:jc w:val="center"/>
            </w:pPr>
            <w:r w:rsidRPr="00C35EA7">
              <w:rPr>
                <w:sz w:val="20"/>
              </w:rPr>
              <w:t>zoo. sauv.</w:t>
            </w:r>
          </w:p>
        </w:tc>
        <w:tc>
          <w:tcPr>
            <w:tcW w:w="1131" w:type="dxa"/>
            <w:vAlign w:val="center"/>
          </w:tcPr>
          <w:p w14:paraId="0C19D195" w14:textId="77777777" w:rsidR="00016244" w:rsidRPr="00974AF8" w:rsidRDefault="00016244" w:rsidP="00C35EA7">
            <w:pPr>
              <w:jc w:val="center"/>
            </w:pPr>
          </w:p>
        </w:tc>
        <w:tc>
          <w:tcPr>
            <w:tcW w:w="965" w:type="dxa"/>
            <w:vAlign w:val="center"/>
          </w:tcPr>
          <w:p w14:paraId="5589EB76" w14:textId="487A81F0" w:rsidR="00016244" w:rsidRPr="00016244" w:rsidRDefault="00000000" w:rsidP="00C35EA7">
            <w:pPr>
              <w:jc w:val="center"/>
            </w:pPr>
            <w:hyperlink r:id="rId7130" w:anchor="Sit_Tremblais_f3" w:history="1">
              <w:r w:rsidR="00016244" w:rsidRPr="00016244">
                <w:rPr>
                  <w:rStyle w:val="Hyperlink"/>
                </w:rPr>
                <w:t>E</w:t>
              </w:r>
            </w:hyperlink>
          </w:p>
        </w:tc>
      </w:tr>
      <w:tr w:rsidR="00016244" w:rsidRPr="00974AF8" w14:paraId="4BC4AA94" w14:textId="77777777" w:rsidTr="00C35EA7">
        <w:trPr>
          <w:jc w:val="center"/>
        </w:trPr>
        <w:tc>
          <w:tcPr>
            <w:tcW w:w="1142" w:type="dxa"/>
            <w:vAlign w:val="center"/>
          </w:tcPr>
          <w:p w14:paraId="51D292E9" w14:textId="77777777" w:rsidR="00016244" w:rsidRPr="00974AF8" w:rsidRDefault="00016244" w:rsidP="00C35EA7">
            <w:pPr>
              <w:jc w:val="center"/>
            </w:pPr>
          </w:p>
        </w:tc>
        <w:tc>
          <w:tcPr>
            <w:tcW w:w="1131" w:type="dxa"/>
            <w:vAlign w:val="center"/>
          </w:tcPr>
          <w:p w14:paraId="165AE1E5" w14:textId="3D0BECF3" w:rsidR="00016244" w:rsidRDefault="00000000" w:rsidP="00C35EA7">
            <w:pPr>
              <w:jc w:val="center"/>
            </w:pPr>
            <w:hyperlink r:id="rId7131" w:anchor="Sit_Tremblais_f4" w:history="1">
              <w:r w:rsidR="00016244" w:rsidRPr="00016244">
                <w:rPr>
                  <w:rStyle w:val="Hyperlink"/>
                </w:rPr>
                <w:t>S</w:t>
              </w:r>
            </w:hyperlink>
          </w:p>
          <w:p w14:paraId="3798BB39" w14:textId="77777777" w:rsidR="00016244" w:rsidRPr="00C35EA7" w:rsidRDefault="00016244" w:rsidP="00C35EA7">
            <w:pPr>
              <w:jc w:val="center"/>
              <w:rPr>
                <w:sz w:val="20"/>
              </w:rPr>
            </w:pPr>
            <w:r w:rsidRPr="00C35EA7">
              <w:rPr>
                <w:sz w:val="20"/>
              </w:rPr>
              <w:t>anthrop.</w:t>
            </w:r>
          </w:p>
          <w:p w14:paraId="795359E9" w14:textId="77777777" w:rsidR="00016244" w:rsidRPr="00974AF8" w:rsidRDefault="00016244" w:rsidP="00C35EA7">
            <w:pPr>
              <w:jc w:val="center"/>
            </w:pPr>
            <w:r w:rsidRPr="00C35EA7">
              <w:rPr>
                <w:sz w:val="20"/>
              </w:rPr>
              <w:t>techno.</w:t>
            </w:r>
          </w:p>
        </w:tc>
        <w:tc>
          <w:tcPr>
            <w:tcW w:w="965" w:type="dxa"/>
            <w:vAlign w:val="center"/>
          </w:tcPr>
          <w:p w14:paraId="0DAD488B" w14:textId="77777777" w:rsidR="00016244" w:rsidRPr="00974AF8" w:rsidRDefault="00016244" w:rsidP="00C35EA7">
            <w:pPr>
              <w:jc w:val="center"/>
            </w:pPr>
          </w:p>
        </w:tc>
      </w:tr>
    </w:tbl>
    <w:p w14:paraId="52D0BE71" w14:textId="77777777" w:rsidR="00016244" w:rsidRDefault="00016244" w:rsidP="00735750">
      <w:pPr>
        <w:jc w:val="both"/>
        <w:rPr>
          <w:szCs w:val="18"/>
          <w:lang w:eastAsia="en-GB"/>
        </w:rPr>
      </w:pPr>
      <w:r>
        <w:rPr>
          <w:szCs w:val="18"/>
          <w:lang w:eastAsia="en-GB"/>
        </w:rPr>
        <w:t>(BIB 2527)</w:t>
      </w:r>
    </w:p>
    <w:p w14:paraId="2D26C440" w14:textId="77777777" w:rsidR="00634FC7" w:rsidRDefault="00634FC7" w:rsidP="00735750">
      <w:pPr>
        <w:jc w:val="both"/>
        <w:rPr>
          <w:szCs w:val="18"/>
          <w:lang w:eastAsia="en-GB"/>
        </w:rPr>
      </w:pPr>
    </w:p>
    <w:p w14:paraId="4343A4DD" w14:textId="6C466715" w:rsidR="00634FC7" w:rsidRPr="0032190F" w:rsidRDefault="00634FC7" w:rsidP="00735750">
      <w:pPr>
        <w:jc w:val="both"/>
        <w:rPr>
          <w:szCs w:val="18"/>
          <w:lang w:val="fr-FR" w:eastAsia="en-GB"/>
        </w:rPr>
      </w:pPr>
      <w:r w:rsidRPr="0032190F">
        <w:rPr>
          <w:szCs w:val="18"/>
          <w:lang w:val="fr-FR" w:eastAsia="en-GB"/>
        </w:rPr>
        <w:t>Pour P.-R. Giot, à propos de la stèle de Tremblais, plutôt que de voir des "</w:t>
      </w:r>
      <w:hyperlink r:id="rId7132" w:anchor="Cul_Art_TAC_T_a_idole_bret_rectang" w:history="1">
        <w:r w:rsidRPr="0032190F">
          <w:rPr>
            <w:rStyle w:val="Hyperlink"/>
            <w:szCs w:val="18"/>
            <w:lang w:val="fr-FR" w:eastAsia="en-GB"/>
          </w:rPr>
          <w:t>idoles rectangulaires</w:t>
        </w:r>
      </w:hyperlink>
      <w:r w:rsidRPr="0032190F">
        <w:rPr>
          <w:szCs w:val="18"/>
          <w:lang w:val="fr-FR" w:eastAsia="en-GB"/>
        </w:rPr>
        <w:t>", il faudrait mieux parler de petits champs (Giot &amp; Morzadec 1990, 50) (BIB 2527)</w:t>
      </w:r>
      <w:r w:rsidR="00E1179E" w:rsidRPr="0032190F">
        <w:rPr>
          <w:szCs w:val="18"/>
          <w:lang w:val="fr-FR" w:eastAsia="en-GB"/>
        </w:rPr>
        <w:t>. Représentations abstraites de l'espace pour S. Cassen (BIB 2527)</w:t>
      </w:r>
    </w:p>
    <w:p w14:paraId="1518956B" w14:textId="72DF8419" w:rsidR="00E1179E" w:rsidRPr="0032190F" w:rsidRDefault="00E1179E" w:rsidP="00735750">
      <w:pPr>
        <w:jc w:val="both"/>
        <w:rPr>
          <w:szCs w:val="18"/>
          <w:lang w:val="fr-FR" w:eastAsia="en-GB"/>
        </w:rPr>
      </w:pPr>
      <w:r w:rsidRPr="0032190F">
        <w:rPr>
          <w:szCs w:val="18"/>
          <w:lang w:val="fr-FR" w:eastAsia="en-GB"/>
        </w:rPr>
        <w:t>L'histoire de la stèle pourrait être liée à la mythique ville d'</w:t>
      </w:r>
      <w:hyperlink r:id="rId7133" w:anchor="Sit_Ys" w:history="1">
        <w:r w:rsidRPr="0032190F">
          <w:rPr>
            <w:rStyle w:val="Hyperlink"/>
            <w:szCs w:val="18"/>
            <w:lang w:val="fr-FR" w:eastAsia="en-GB"/>
          </w:rPr>
          <w:t>Ys</w:t>
        </w:r>
      </w:hyperlink>
      <w:r w:rsidRPr="0032190F">
        <w:rPr>
          <w:szCs w:val="18"/>
          <w:lang w:val="fr-FR" w:eastAsia="en-GB"/>
        </w:rPr>
        <w:t xml:space="preserve"> (BIB 2527)</w:t>
      </w:r>
      <w:r w:rsidR="00223868" w:rsidRPr="0032190F">
        <w:rPr>
          <w:szCs w:val="18"/>
          <w:lang w:val="fr-FR" w:eastAsia="en-GB"/>
        </w:rPr>
        <w:t xml:space="preserve"> La stèle est liée à un lieu de rupture de charge (dit de la Hisse) sur la Rance à moins d'1 km (BIB 2527)</w:t>
      </w:r>
    </w:p>
    <w:p w14:paraId="6B28E942" w14:textId="77777777" w:rsidR="005966A5" w:rsidRPr="0032190F" w:rsidRDefault="005966A5" w:rsidP="00735750">
      <w:pPr>
        <w:jc w:val="both"/>
        <w:rPr>
          <w:szCs w:val="18"/>
          <w:lang w:val="fr-FR" w:eastAsia="en-GB"/>
        </w:rPr>
      </w:pPr>
    </w:p>
    <w:p w14:paraId="1B897C72" w14:textId="77777777" w:rsidR="00016244" w:rsidRPr="0032190F" w:rsidRDefault="0004291C" w:rsidP="00016244">
      <w:pPr>
        <w:pStyle w:val="Heading2"/>
        <w:rPr>
          <w:lang w:eastAsia="en-GB"/>
        </w:rPr>
      </w:pPr>
      <w:r w:rsidRPr="0032190F">
        <w:rPr>
          <w:lang w:eastAsia="en-GB"/>
        </w:rPr>
        <w:t>Datation</w:t>
      </w:r>
    </w:p>
    <w:p w14:paraId="0477D172" w14:textId="3E8961BE" w:rsidR="00016244" w:rsidRPr="0032190F" w:rsidRDefault="0004291C" w:rsidP="00016244">
      <w:pPr>
        <w:jc w:val="both"/>
        <w:rPr>
          <w:szCs w:val="18"/>
          <w:lang w:val="fr-FR" w:eastAsia="en-GB"/>
        </w:rPr>
      </w:pPr>
      <w:r w:rsidRPr="0032190F">
        <w:rPr>
          <w:i/>
          <w:szCs w:val="18"/>
          <w:lang w:val="fr-FR" w:eastAsia="en-GB"/>
        </w:rPr>
        <w:t>Début du 3e millénaire (Laporte &amp; Le Roux 2004) (BIB 2527)</w:t>
      </w:r>
      <w:r w:rsidRPr="0032190F">
        <w:rPr>
          <w:szCs w:val="18"/>
          <w:lang w:val="fr-FR" w:eastAsia="en-GB"/>
        </w:rPr>
        <w:t xml:space="preserve"> Au moins au 4e millénaire comme </w:t>
      </w:r>
      <w:hyperlink r:id="rId7134" w:anchor="Sit_Gavrinis" w:history="1">
        <w:r w:rsidRPr="0032190F">
          <w:rPr>
            <w:rStyle w:val="Hyperlink"/>
            <w:szCs w:val="18"/>
            <w:lang w:val="fr-FR" w:eastAsia="en-GB"/>
          </w:rPr>
          <w:t>Gavrinis</w:t>
        </w:r>
      </w:hyperlink>
      <w:r w:rsidRPr="0032190F">
        <w:rPr>
          <w:szCs w:val="18"/>
          <w:lang w:val="fr-FR" w:eastAsia="en-GB"/>
        </w:rPr>
        <w:t xml:space="preserve"> (BIB 2527)</w:t>
      </w:r>
      <w:r w:rsidR="00016244" w:rsidRPr="0032190F">
        <w:rPr>
          <w:szCs w:val="18"/>
          <w:lang w:val="fr-FR" w:eastAsia="en-GB"/>
        </w:rPr>
        <w:t xml:space="preserve"> La stèle est datée du Néolithique récent sur la foi de motifs réunissant des figures quadrangulaires [</w:t>
      </w:r>
      <w:r w:rsidR="00016244" w:rsidRPr="0032190F">
        <w:rPr>
          <w:lang w:val="fr-FR"/>
        </w:rPr>
        <w:t>"</w:t>
      </w:r>
      <w:hyperlink r:id="rId7135" w:anchor="Cul_Art_TAC_T_a_idole_bret_rectang" w:history="1">
        <w:r w:rsidR="00016244" w:rsidRPr="0032190F">
          <w:rPr>
            <w:rStyle w:val="Hyperlink"/>
            <w:lang w:val="fr-FR"/>
          </w:rPr>
          <w:t>idole en écusson rectangulaire</w:t>
        </w:r>
      </w:hyperlink>
      <w:r w:rsidR="00016244" w:rsidRPr="0032190F">
        <w:rPr>
          <w:lang w:val="fr-FR"/>
        </w:rPr>
        <w:t xml:space="preserve">"] </w:t>
      </w:r>
      <w:r w:rsidR="00016244" w:rsidRPr="0032190F">
        <w:rPr>
          <w:szCs w:val="18"/>
          <w:lang w:val="fr-FR" w:eastAsia="en-GB"/>
        </w:rPr>
        <w:t xml:space="preserve">surmontées </w:t>
      </w:r>
      <w:hyperlink r:id="rId7136" w:anchor="Cul_Art_TAC_T_a_idole_bret_rectang_hrost" w:history="1">
        <w:r w:rsidR="00016244" w:rsidRPr="0032190F">
          <w:rPr>
            <w:rStyle w:val="Hyperlink"/>
            <w:lang w:val="fr-FR"/>
          </w:rPr>
          <w:t>forme rectangulaire avec une hache emmanchée</w:t>
        </w:r>
      </w:hyperlink>
      <w:r w:rsidR="00016244" w:rsidRPr="0032190F">
        <w:rPr>
          <w:szCs w:val="18"/>
          <w:lang w:val="fr-FR" w:eastAsia="en-GB"/>
        </w:rPr>
        <w:t xml:space="preserve"> et de « </w:t>
      </w:r>
      <w:hyperlink r:id="rId7137" w:anchor="Cul_Art_TAC_T_t_palette" w:history="1">
        <w:r w:rsidR="00016244" w:rsidRPr="0032190F">
          <w:rPr>
            <w:rStyle w:val="Hyperlink"/>
            <w:szCs w:val="18"/>
            <w:lang w:val="fr-FR" w:eastAsia="en-GB"/>
          </w:rPr>
          <w:t>palettes</w:t>
        </w:r>
      </w:hyperlink>
      <w:r w:rsidR="00016244" w:rsidRPr="0032190F">
        <w:rPr>
          <w:szCs w:val="18"/>
          <w:lang w:val="fr-FR" w:eastAsia="en-GB"/>
        </w:rPr>
        <w:t xml:space="preserve"> », seulement connus dans trois </w:t>
      </w:r>
      <w:hyperlink r:id="rId7138" w:anchor="Cul_Megalithisme_t_allee_couverte" w:history="1">
        <w:r w:rsidR="00016244" w:rsidRPr="0032190F">
          <w:rPr>
            <w:rStyle w:val="Hyperlink"/>
            <w:lang w:val="fr-FR"/>
          </w:rPr>
          <w:t>allées couvertes</w:t>
        </w:r>
      </w:hyperlink>
      <w:r w:rsidR="00016244" w:rsidRPr="0032190F">
        <w:rPr>
          <w:szCs w:val="18"/>
          <w:lang w:val="fr-FR" w:eastAsia="en-GB"/>
        </w:rPr>
        <w:t xml:space="preserve"> (sur plus de 200 monuments similaires) du nord de la Bretagne (Giot et Morzadec 1990). Mais un enregistrement récent a révélé un couple bovin/caprin exactement figuré et orienté à l’image de la stèle </w:t>
      </w:r>
      <w:hyperlink r:id="rId7139" w:anchor="Sit_Table_Marchand" w:history="1">
        <w:r w:rsidR="00016244" w:rsidRPr="0032190F">
          <w:rPr>
            <w:rStyle w:val="Hyperlink"/>
            <w:szCs w:val="18"/>
            <w:lang w:val="fr-FR" w:eastAsia="en-GB"/>
          </w:rPr>
          <w:t>TDM</w:t>
        </w:r>
      </w:hyperlink>
      <w:r w:rsidR="00016244" w:rsidRPr="0032190F">
        <w:rPr>
          <w:szCs w:val="18"/>
          <w:lang w:val="fr-FR" w:eastAsia="en-GB"/>
        </w:rPr>
        <w:t xml:space="preserve">/Gavrinis ; la représentation d’un sanglier, d’un </w:t>
      </w:r>
      <w:hyperlink r:id="rId7140" w:anchor="Cul_Proto_Art_TAC_T_z_cerf" w:history="1">
        <w:r w:rsidR="00016244" w:rsidRPr="0032190F">
          <w:rPr>
            <w:rStyle w:val="Hyperlink"/>
            <w:lang w:val="fr-FR"/>
          </w:rPr>
          <w:t>cervidé</w:t>
        </w:r>
      </w:hyperlink>
      <w:r w:rsidR="00016244" w:rsidRPr="0032190F">
        <w:rPr>
          <w:lang w:val="fr-FR" w:eastAsia="en-GB"/>
        </w:rPr>
        <w:t xml:space="preserve"> </w:t>
      </w:r>
      <w:r w:rsidR="00016244" w:rsidRPr="0032190F">
        <w:rPr>
          <w:szCs w:val="18"/>
          <w:lang w:val="fr-FR" w:eastAsia="en-GB"/>
        </w:rPr>
        <w:t>et d’un cétacé sur une autre face oblige par conséquent à reconsidérer la date d’érection supposée du monolithe.(BIB 2278 p. 890)</w:t>
      </w:r>
    </w:p>
    <w:p w14:paraId="03AAC674" w14:textId="77777777" w:rsidR="0004291C" w:rsidRPr="0032190F" w:rsidRDefault="0004291C" w:rsidP="0004291C">
      <w:pPr>
        <w:jc w:val="both"/>
        <w:rPr>
          <w:szCs w:val="18"/>
          <w:lang w:val="fr-FR" w:eastAsia="en-GB"/>
        </w:rPr>
      </w:pPr>
    </w:p>
    <w:p w14:paraId="498C00EB" w14:textId="77777777" w:rsidR="00E1179E" w:rsidRPr="0032190F" w:rsidRDefault="00E1179E" w:rsidP="00426FF9">
      <w:pPr>
        <w:pStyle w:val="Heading1"/>
      </w:pPr>
      <w:bookmarkStart w:id="3057" w:name="Sit_Ys"/>
      <w:r w:rsidRPr="0032190F">
        <w:t>YS</w:t>
      </w:r>
    </w:p>
    <w:bookmarkEnd w:id="3057"/>
    <w:p w14:paraId="1B0C1ABB" w14:textId="77777777" w:rsidR="00E1179E" w:rsidRPr="0032190F" w:rsidRDefault="00E1179E" w:rsidP="0004291C">
      <w:pPr>
        <w:jc w:val="both"/>
        <w:rPr>
          <w:szCs w:val="18"/>
          <w:lang w:val="fr-FR" w:eastAsia="en-GB"/>
        </w:rPr>
      </w:pPr>
    </w:p>
    <w:p w14:paraId="3A6A25DE" w14:textId="77777777" w:rsidR="00E1179E" w:rsidRPr="0032190F" w:rsidRDefault="00E1179E" w:rsidP="0004291C">
      <w:pPr>
        <w:jc w:val="both"/>
        <w:rPr>
          <w:szCs w:val="18"/>
          <w:lang w:val="fr-FR" w:eastAsia="en-GB"/>
        </w:rPr>
      </w:pPr>
      <w:r w:rsidRPr="0032190F">
        <w:rPr>
          <w:szCs w:val="18"/>
          <w:lang w:val="fr-FR" w:eastAsia="en-GB"/>
        </w:rPr>
        <w:t>Dans le folklore breton, la ville d'Ys (Douarnenez, Finistère) a été submergée quand la clef de la ville fut volée par les rois (BIB 2527)</w:t>
      </w:r>
      <w:r w:rsidR="00F67806" w:rsidRPr="0032190F">
        <w:rPr>
          <w:szCs w:val="18"/>
          <w:lang w:val="fr-FR" w:eastAsia="en-GB"/>
        </w:rPr>
        <w:t xml:space="preserve"> v. Tremblais (SS BIB)</w:t>
      </w:r>
    </w:p>
    <w:p w14:paraId="153B7664" w14:textId="77777777" w:rsidR="00074F48" w:rsidRPr="0032190F" w:rsidRDefault="00074F48" w:rsidP="0020721C">
      <w:pPr>
        <w:jc w:val="both"/>
        <w:rPr>
          <w:rStyle w:val="Hyperlink"/>
          <w:i/>
          <w:lang w:val="fr-FR"/>
        </w:rPr>
      </w:pPr>
    </w:p>
    <w:p w14:paraId="25398B68" w14:textId="77777777" w:rsidR="00BE0379" w:rsidRPr="0032190F" w:rsidRDefault="00F51DCD" w:rsidP="00426FF9">
      <w:pPr>
        <w:pStyle w:val="Heading1"/>
      </w:pPr>
      <w:bookmarkStart w:id="3058" w:name="Sit_Sarzeau"/>
      <w:bookmarkStart w:id="3059" w:name="Sit_Kermaillard"/>
      <w:r w:rsidRPr="0032190F">
        <w:t>KERMAILLARD</w:t>
      </w:r>
    </w:p>
    <w:bookmarkEnd w:id="3058"/>
    <w:bookmarkEnd w:id="3059"/>
    <w:p w14:paraId="2BA5EDA6" w14:textId="77777777" w:rsidR="00BE0379" w:rsidRPr="0032190F" w:rsidRDefault="00BE0379" w:rsidP="00242C0F">
      <w:pPr>
        <w:rPr>
          <w:lang w:val="fr-FR"/>
        </w:rPr>
      </w:pPr>
    </w:p>
    <w:p w14:paraId="179ABD1E" w14:textId="294F024C" w:rsidR="00E21CF9" w:rsidRPr="0032190F" w:rsidRDefault="00E21CF9" w:rsidP="00BE0379">
      <w:pPr>
        <w:jc w:val="both"/>
        <w:rPr>
          <w:lang w:val="fr-FR"/>
        </w:rPr>
      </w:pPr>
      <w:r w:rsidRPr="0032190F">
        <w:rPr>
          <w:lang w:val="fr-FR"/>
        </w:rPr>
        <w:t xml:space="preserve">Menhir de </w:t>
      </w:r>
      <w:r w:rsidR="00BE0379" w:rsidRPr="0032190F">
        <w:rPr>
          <w:lang w:val="fr-FR"/>
        </w:rPr>
        <w:t xml:space="preserve">Kermaillard </w:t>
      </w:r>
      <w:r w:rsidR="00914891" w:rsidRPr="0032190F">
        <w:rPr>
          <w:lang w:val="fr-FR"/>
        </w:rPr>
        <w:t>(</w:t>
      </w:r>
      <w:r w:rsidR="00F51DCD" w:rsidRPr="0032190F">
        <w:rPr>
          <w:lang w:val="fr-FR"/>
        </w:rPr>
        <w:t xml:space="preserve">Sarzeau, </w:t>
      </w:r>
      <w:r w:rsidR="00914891" w:rsidRPr="0032190F">
        <w:rPr>
          <w:lang w:val="fr-FR"/>
        </w:rPr>
        <w:t xml:space="preserve">Morbihan) </w:t>
      </w:r>
      <w:r w:rsidR="00BE0379" w:rsidRPr="0032190F">
        <w:rPr>
          <w:lang w:val="fr-FR"/>
        </w:rPr>
        <w:t>étudié par S. Cassen et al. (BIB 2182)</w:t>
      </w:r>
      <w:r w:rsidR="003C7F91" w:rsidRPr="0032190F">
        <w:rPr>
          <w:lang w:val="fr-FR"/>
        </w:rPr>
        <w:t xml:space="preserve"> Kermaillard, forme(s) rectangulaire(s) avec rostre (2 rostres) (BIB 2353) à rapprocher de l' "</w:t>
      </w:r>
      <w:hyperlink r:id="rId7141" w:anchor="Cul_Art_TAC_T_a_idole_bret" w:history="1">
        <w:r w:rsidR="003C7F91" w:rsidRPr="0032190F">
          <w:rPr>
            <w:rStyle w:val="Hyperlink"/>
            <w:lang w:val="fr-FR"/>
          </w:rPr>
          <w:t>idole en écusson</w:t>
        </w:r>
      </w:hyperlink>
      <w:r w:rsidR="003C7F91" w:rsidRPr="0032190F">
        <w:rPr>
          <w:lang w:val="fr-FR"/>
        </w:rPr>
        <w:t>" (SS BIB)</w:t>
      </w:r>
      <w:r w:rsidR="00F5278B" w:rsidRPr="0032190F">
        <w:rPr>
          <w:lang w:val="fr-FR"/>
        </w:rPr>
        <w:t xml:space="preserve"> </w:t>
      </w:r>
      <w:r w:rsidRPr="0032190F">
        <w:rPr>
          <w:lang w:val="fr-FR"/>
        </w:rPr>
        <w:t xml:space="preserve">Cachalot, </w:t>
      </w:r>
      <w:r w:rsidR="00642D75" w:rsidRPr="0032190F">
        <w:rPr>
          <w:lang w:val="fr-FR"/>
        </w:rPr>
        <w:t>barque, hache emmanchée, lignes ondulées (BIB 2199)</w:t>
      </w:r>
      <w:r w:rsidR="00F5278B" w:rsidRPr="0032190F">
        <w:rPr>
          <w:lang w:val="fr-FR"/>
        </w:rPr>
        <w:t xml:space="preserve"> </w:t>
      </w:r>
      <w:hyperlink r:id="rId7142" w:anchor="Cul_Art_TAC_T_z_cachalot" w:history="1">
        <w:r w:rsidR="00FB5248" w:rsidRPr="0032190F">
          <w:rPr>
            <w:rStyle w:val="Hyperlink"/>
            <w:lang w:val="fr-FR"/>
          </w:rPr>
          <w:t>Cachalot</w:t>
        </w:r>
      </w:hyperlink>
      <w:r w:rsidR="00FB5248" w:rsidRPr="0032190F">
        <w:rPr>
          <w:lang w:val="fr-FR"/>
        </w:rPr>
        <w:t xml:space="preserve"> </w:t>
      </w:r>
      <w:r w:rsidR="00F5278B" w:rsidRPr="0032190F">
        <w:rPr>
          <w:lang w:val="fr-FR"/>
        </w:rPr>
        <w:t>réaliste (BIB 2426)</w:t>
      </w:r>
      <w:r w:rsidR="00BC13DF" w:rsidRPr="0032190F">
        <w:rPr>
          <w:lang w:val="fr-FR"/>
        </w:rPr>
        <w:t xml:space="preserve"> Les lignes ondulées sont situé sur le sommet du menhir donc invisibles (SS BIB) </w:t>
      </w:r>
      <w:r w:rsidR="00F724C4" w:rsidRPr="0032190F">
        <w:rPr>
          <w:lang w:val="fr-FR"/>
        </w:rPr>
        <w:t>[valeur de création]</w:t>
      </w:r>
    </w:p>
    <w:p w14:paraId="2655EA23" w14:textId="77777777" w:rsidR="00FE5473" w:rsidRPr="0032190F" w:rsidRDefault="00FE5473" w:rsidP="00BE0379">
      <w:pPr>
        <w:jc w:val="both"/>
        <w:rPr>
          <w:lang w:val="fr-FR"/>
        </w:rPr>
      </w:pPr>
    </w:p>
    <w:p w14:paraId="49040A12" w14:textId="77777777" w:rsidR="00BE0379" w:rsidRPr="0032190F" w:rsidRDefault="00FE5473" w:rsidP="00BE0379">
      <w:pPr>
        <w:jc w:val="both"/>
        <w:rPr>
          <w:lang w:val="fr-FR"/>
        </w:rPr>
      </w:pPr>
      <w:r w:rsidRPr="0032190F">
        <w:rPr>
          <w:lang w:val="fr-FR"/>
        </w:rPr>
        <w:lastRenderedPageBreak/>
        <w:t>KERDONNEN ?</w:t>
      </w:r>
    </w:p>
    <w:p w14:paraId="3B0327B6" w14:textId="77777777" w:rsidR="00FE5473" w:rsidRPr="0032190F" w:rsidRDefault="00FE5473" w:rsidP="00FE5473">
      <w:pPr>
        <w:rPr>
          <w:lang w:val="fr-FR"/>
        </w:rPr>
      </w:pPr>
      <w:r w:rsidRPr="0032190F">
        <w:rPr>
          <w:lang w:val="fr-FR"/>
        </w:rPr>
        <w:t>représentation de hache (BIB 2278 fig. 1)</w:t>
      </w:r>
    </w:p>
    <w:p w14:paraId="03173C6D" w14:textId="77777777" w:rsidR="00DB591B" w:rsidRPr="0032190F" w:rsidRDefault="00DB591B" w:rsidP="00FE5473">
      <w:pPr>
        <w:rPr>
          <w:lang w:val="fr-FR"/>
        </w:rPr>
      </w:pPr>
    </w:p>
    <w:p w14:paraId="2D75C3C4" w14:textId="77777777" w:rsidR="00DB591B" w:rsidRPr="0032190F" w:rsidRDefault="00DB591B" w:rsidP="00FE5473">
      <w:pPr>
        <w:rPr>
          <w:lang w:val="fr-FR"/>
        </w:rPr>
      </w:pPr>
      <w:r w:rsidRPr="0032190F">
        <w:rPr>
          <w:lang w:val="fr-FR"/>
        </w:rPr>
        <w:t>KERALLANT I</w:t>
      </w:r>
    </w:p>
    <w:p w14:paraId="19E40974" w14:textId="77BB4782" w:rsidR="00DB591B" w:rsidRPr="0032190F" w:rsidRDefault="00DB591B" w:rsidP="00CF7CC5">
      <w:pPr>
        <w:jc w:val="both"/>
        <w:rPr>
          <w:lang w:val="fr-FR"/>
        </w:rPr>
      </w:pPr>
      <w:r w:rsidRPr="0032190F">
        <w:rPr>
          <w:lang w:val="fr-FR"/>
        </w:rPr>
        <w:t xml:space="preserve">Tout au plus peut-on supposer, d'après les rapports publiés, que Kérallant I était un </w:t>
      </w:r>
      <w:hyperlink r:id="rId7143" w:anchor="Cul_Megalithisme_t_dolmen_couloir" w:history="1">
        <w:r w:rsidRPr="0032190F">
          <w:rPr>
            <w:rStyle w:val="Hyperlink"/>
            <w:lang w:val="fr-FR"/>
          </w:rPr>
          <w:t>dolmen à couloir</w:t>
        </w:r>
      </w:hyperlink>
      <w:r w:rsidRPr="0032190F">
        <w:rPr>
          <w:lang w:val="fr-FR"/>
        </w:rPr>
        <w:t xml:space="preserve"> avec chambre circulaire .(BIB 2404)</w:t>
      </w:r>
    </w:p>
    <w:p w14:paraId="5C4B6A0D" w14:textId="77777777" w:rsidR="00DB591B" w:rsidRPr="0032190F" w:rsidRDefault="00DB591B" w:rsidP="00FE5473">
      <w:pPr>
        <w:rPr>
          <w:lang w:val="fr-FR"/>
        </w:rPr>
      </w:pPr>
    </w:p>
    <w:p w14:paraId="5430566E" w14:textId="77777777" w:rsidR="00DB591B" w:rsidRPr="0032190F" w:rsidRDefault="00DB591B" w:rsidP="00FE5473">
      <w:pPr>
        <w:rPr>
          <w:lang w:val="fr-FR"/>
        </w:rPr>
      </w:pPr>
      <w:bookmarkStart w:id="3060" w:name="Sit_Kerallant_II"/>
      <w:r w:rsidRPr="0032190F">
        <w:rPr>
          <w:lang w:val="fr-FR"/>
        </w:rPr>
        <w:t>KERALLANT II</w:t>
      </w:r>
    </w:p>
    <w:bookmarkEnd w:id="3060"/>
    <w:p w14:paraId="5D708E67" w14:textId="77777777" w:rsidR="00DB591B" w:rsidRPr="0032190F" w:rsidRDefault="00DB591B" w:rsidP="00DB591B">
      <w:pPr>
        <w:rPr>
          <w:lang w:val="fr-FR"/>
        </w:rPr>
      </w:pPr>
      <w:r w:rsidRPr="0032190F">
        <w:rPr>
          <w:lang w:val="fr-FR"/>
        </w:rPr>
        <w:t>Kerallant II (Saint-Jean-Brévelay,) quatre monuments dits de Kerallant entièrement détruits</w:t>
      </w:r>
    </w:p>
    <w:p w14:paraId="4213FA75" w14:textId="77777777" w:rsidR="00DB591B" w:rsidRPr="0032190F" w:rsidRDefault="00DB591B" w:rsidP="00DB591B">
      <w:pPr>
        <w:rPr>
          <w:lang w:val="fr-FR"/>
        </w:rPr>
      </w:pPr>
      <w:r w:rsidRPr="0032190F">
        <w:rPr>
          <w:lang w:val="fr-FR"/>
        </w:rPr>
        <w:t>en 1963 et dont deux furent fouillés en 1886 (De Cussé) (BIB 2404) représentation de hache (BIB 2278 fig. 1)</w:t>
      </w:r>
    </w:p>
    <w:p w14:paraId="137C29B5" w14:textId="6E1C56B6" w:rsidR="00DB591B" w:rsidRPr="0032190F" w:rsidRDefault="00DB591B" w:rsidP="00DC07DB">
      <w:pPr>
        <w:jc w:val="both"/>
        <w:rPr>
          <w:lang w:val="fr-FR"/>
        </w:rPr>
      </w:pPr>
      <w:r w:rsidRPr="0032190F">
        <w:rPr>
          <w:lang w:val="fr-FR"/>
        </w:rPr>
        <w:t xml:space="preserve">Tout au plus peut-on supposer, que Kérallant II, identifié par l'un de nous. (J. Le) avant sa destruction, grâce à la pierre gravée qui le caractérise, devait être une </w:t>
      </w:r>
      <w:hyperlink r:id="rId7144" w:anchor="Cul_Megalithisme_t_allee_couverte" w:history="1">
        <w:r w:rsidR="00C12902" w:rsidRPr="0032190F">
          <w:rPr>
            <w:rStyle w:val="Hyperlink"/>
            <w:lang w:val="fr-FR"/>
          </w:rPr>
          <w:t>allée couverte</w:t>
        </w:r>
      </w:hyperlink>
      <w:r w:rsidR="00C12902" w:rsidRPr="0032190F">
        <w:rPr>
          <w:lang w:val="fr-FR"/>
        </w:rPr>
        <w:t xml:space="preserve"> </w:t>
      </w:r>
      <w:r w:rsidRPr="0032190F">
        <w:rPr>
          <w:lang w:val="fr-FR"/>
        </w:rPr>
        <w:t>courte.(BIB 2404)</w:t>
      </w:r>
      <w:r w:rsidR="001F63AC" w:rsidRPr="0032190F">
        <w:rPr>
          <w:lang w:val="fr-FR"/>
        </w:rPr>
        <w:t xml:space="preserve"> De ce monument il a déjà été dit qu'il était une sorte d'allée couverte, peut-être d'un type fort proche de celui de Mein-Goarec, et que son mobilier contenait des éléments campaniformes (BIB 2404)</w:t>
      </w:r>
    </w:p>
    <w:p w14:paraId="1D58B802" w14:textId="77777777" w:rsidR="00DB591B" w:rsidRPr="0032190F" w:rsidRDefault="00DB591B" w:rsidP="00426FF9">
      <w:pPr>
        <w:pStyle w:val="Heading1"/>
      </w:pPr>
      <w:r w:rsidRPr="0032190F">
        <w:br/>
      </w:r>
      <w:bookmarkStart w:id="3061" w:name="Sit_Mein_Goarec"/>
      <w:r w:rsidRPr="0032190F">
        <w:t>MEIN GOAREC</w:t>
      </w:r>
      <w:bookmarkEnd w:id="3061"/>
    </w:p>
    <w:p w14:paraId="6F97E17E" w14:textId="77777777" w:rsidR="008928F9" w:rsidRPr="0032190F" w:rsidRDefault="008928F9" w:rsidP="00BE0379">
      <w:pPr>
        <w:jc w:val="both"/>
        <w:rPr>
          <w:lang w:val="fr-FR"/>
        </w:rPr>
      </w:pPr>
      <w:r w:rsidRPr="0032190F">
        <w:rPr>
          <w:lang w:val="fr-FR"/>
        </w:rPr>
        <w:t>Mein-Gouarec</w:t>
      </w:r>
    </w:p>
    <w:p w14:paraId="30B28487" w14:textId="77777777" w:rsidR="008928F9" w:rsidRPr="0032190F" w:rsidRDefault="008928F9" w:rsidP="00BE0379">
      <w:pPr>
        <w:jc w:val="both"/>
        <w:rPr>
          <w:lang w:val="fr-FR"/>
        </w:rPr>
      </w:pPr>
    </w:p>
    <w:p w14:paraId="4B92FC4B" w14:textId="5D185882" w:rsidR="00FE5473" w:rsidRPr="0032190F" w:rsidRDefault="001F63AC" w:rsidP="00BE0379">
      <w:pPr>
        <w:jc w:val="both"/>
        <w:rPr>
          <w:lang w:val="fr-FR"/>
        </w:rPr>
      </w:pPr>
      <w:r w:rsidRPr="0032190F">
        <w:rPr>
          <w:lang w:val="fr-FR"/>
        </w:rPr>
        <w:t>La sculpture de Mein-Goarec</w:t>
      </w:r>
      <w:r w:rsidR="008928F9" w:rsidRPr="0032190F">
        <w:rPr>
          <w:lang w:val="fr-FR"/>
        </w:rPr>
        <w:t xml:space="preserve"> (Plaudren)</w:t>
      </w:r>
      <w:r w:rsidRPr="0032190F">
        <w:rPr>
          <w:lang w:val="fr-FR"/>
        </w:rPr>
        <w:t xml:space="preserve"> s'apparente aux figurations schématisées de la Déesse des allées couvertes armoricaines. On les connaît déjà au </w:t>
      </w:r>
      <w:hyperlink r:id="rId7145" w:anchor="Sit_Bois_Mesnil" w:history="1">
        <w:r w:rsidRPr="0032190F">
          <w:rPr>
            <w:rStyle w:val="Hyperlink"/>
            <w:lang w:val="fr-FR"/>
          </w:rPr>
          <w:t>Bois-du-Mesnil</w:t>
        </w:r>
      </w:hyperlink>
      <w:r w:rsidRPr="0032190F">
        <w:rPr>
          <w:lang w:val="fr-FR"/>
        </w:rPr>
        <w:t xml:space="preserve">, </w:t>
      </w:r>
      <w:hyperlink r:id="rId7146" w:anchor="Sit_Prajou_Menhir" w:history="1">
        <w:r w:rsidRPr="0032190F">
          <w:rPr>
            <w:rStyle w:val="Hyperlink"/>
            <w:lang w:val="fr-FR"/>
          </w:rPr>
          <w:t>Prajou-Menhir</w:t>
        </w:r>
      </w:hyperlink>
      <w:r w:rsidRPr="0032190F">
        <w:rPr>
          <w:lang w:val="fr-FR"/>
        </w:rPr>
        <w:t xml:space="preserve">, </w:t>
      </w:r>
      <w:r w:rsidR="00AD475F" w:rsidRPr="0032190F">
        <w:rPr>
          <w:lang w:val="fr-FR"/>
        </w:rPr>
        <w:t xml:space="preserve">à </w:t>
      </w:r>
      <w:hyperlink r:id="rId7147" w:anchor="Sit_Kerguntuil" w:history="1">
        <w:r w:rsidRPr="0032190F">
          <w:rPr>
            <w:rStyle w:val="Hyperlink"/>
            <w:lang w:val="fr-FR"/>
          </w:rPr>
          <w:t>Kergûntuil</w:t>
        </w:r>
      </w:hyperlink>
      <w:r w:rsidRPr="0032190F">
        <w:rPr>
          <w:lang w:val="fr-FR"/>
        </w:rPr>
        <w:t xml:space="preserve">, </w:t>
      </w:r>
      <w:hyperlink r:id="rId7148" w:anchor="Sit_Crec_h_Quille" w:history="1">
        <w:r w:rsidRPr="0032190F">
          <w:rPr>
            <w:rStyle w:val="Hyperlink"/>
            <w:lang w:val="fr-FR"/>
          </w:rPr>
          <w:t>Crec'h Quille</w:t>
        </w:r>
      </w:hyperlink>
      <w:r w:rsidRPr="0032190F">
        <w:rPr>
          <w:lang w:val="fr-FR"/>
        </w:rPr>
        <w:t xml:space="preserve">, </w:t>
      </w:r>
      <w:hyperlink r:id="rId7149" w:anchor="Sit_Mougau_Bihan" w:history="1">
        <w:r w:rsidRPr="0032190F">
          <w:rPr>
            <w:rStyle w:val="Hyperlink"/>
            <w:lang w:val="fr-FR"/>
          </w:rPr>
          <w:t>Mougau</w:t>
        </w:r>
      </w:hyperlink>
      <w:r w:rsidRPr="0032190F">
        <w:rPr>
          <w:lang w:val="fr-FR"/>
        </w:rPr>
        <w:t xml:space="preserve"> et </w:t>
      </w:r>
      <w:hyperlink r:id="rId7150" w:anchor="Sit_Kerivin" w:history="1">
        <w:r w:rsidR="00C702E1" w:rsidRPr="0032190F">
          <w:rPr>
            <w:rStyle w:val="Hyperlink"/>
            <w:lang w:val="fr-FR"/>
          </w:rPr>
          <w:t>Kerivin</w:t>
        </w:r>
      </w:hyperlink>
      <w:r w:rsidR="00C702E1" w:rsidRPr="0032190F">
        <w:rPr>
          <w:lang w:val="fr-FR"/>
        </w:rPr>
        <w:t xml:space="preserve"> </w:t>
      </w:r>
      <w:r w:rsidRPr="0032190F">
        <w:rPr>
          <w:lang w:val="fr-FR"/>
        </w:rPr>
        <w:t xml:space="preserve">; il est à noter que la représentation est faite soit sous l'aspect d'une double paire de </w:t>
      </w:r>
      <w:hyperlink r:id="rId7151" w:anchor="Cul_Art_TAC_T_a_seins" w:history="1">
        <w:r w:rsidR="00AD475F" w:rsidRPr="0032190F">
          <w:rPr>
            <w:rStyle w:val="Hyperlink"/>
            <w:lang w:val="fr-FR"/>
          </w:rPr>
          <w:t>seins</w:t>
        </w:r>
      </w:hyperlink>
      <w:r w:rsidR="00AD475F" w:rsidRPr="0032190F">
        <w:rPr>
          <w:lang w:val="fr-FR"/>
        </w:rPr>
        <w:t xml:space="preserve"> </w:t>
      </w:r>
      <w:r w:rsidRPr="0032190F">
        <w:rPr>
          <w:lang w:val="fr-FR"/>
        </w:rPr>
        <w:t xml:space="preserve">(Tressé, </w:t>
      </w:r>
      <w:hyperlink r:id="rId7152" w:anchor="Sit_Prajou_Menhir" w:history="1">
        <w:r w:rsidRPr="0032190F">
          <w:rPr>
            <w:rStyle w:val="Hyperlink"/>
            <w:lang w:val="fr-FR"/>
          </w:rPr>
          <w:t>Trébeurden</w:t>
        </w:r>
      </w:hyperlink>
      <w:r w:rsidRPr="0032190F">
        <w:rPr>
          <w:lang w:val="fr-FR"/>
        </w:rPr>
        <w:t xml:space="preserve"> et Trégastel), soit sous forme d'une paire unique (Trébeurden, Saint-Quay, Saint-Pol et Plaudren). Une fois encore on remarquera que jusqu'à présent, ce motif était connu dans la partie nord de l'Armorique. Cette sculpture de Mein-Goarec prend encore plus de valeur en raison de son voisinage avec la sculpture de </w:t>
      </w:r>
      <w:hyperlink r:id="rId7153" w:anchor="Sit_Kerallant_II" w:history="1">
        <w:r w:rsidRPr="0032190F">
          <w:rPr>
            <w:rStyle w:val="Hyperlink"/>
            <w:lang w:val="fr-FR"/>
          </w:rPr>
          <w:t>Kerallant II</w:t>
        </w:r>
      </w:hyperlink>
      <w:r w:rsidRPr="0032190F">
        <w:rPr>
          <w:lang w:val="fr-FR"/>
        </w:rPr>
        <w:t xml:space="preserve">. (BIB 2404) </w:t>
      </w:r>
      <w:r w:rsidR="008928F9" w:rsidRPr="0032190F">
        <w:rPr>
          <w:lang w:val="fr-FR"/>
        </w:rPr>
        <w:t xml:space="preserve">paire de </w:t>
      </w:r>
      <w:hyperlink r:id="rId7154" w:anchor="Cul_Art_TAC_T_a_seins" w:history="1">
        <w:r w:rsidR="008928F9" w:rsidRPr="0032190F">
          <w:rPr>
            <w:rStyle w:val="Hyperlink"/>
            <w:lang w:val="fr-FR"/>
          </w:rPr>
          <w:t>seins</w:t>
        </w:r>
      </w:hyperlink>
      <w:r w:rsidR="008928F9" w:rsidRPr="0032190F">
        <w:rPr>
          <w:lang w:val="fr-FR"/>
        </w:rPr>
        <w:t xml:space="preserve"> sculptés (BIB 2404)</w:t>
      </w:r>
    </w:p>
    <w:p w14:paraId="60E5AD80" w14:textId="77777777" w:rsidR="008928F9" w:rsidRPr="0032190F" w:rsidRDefault="008928F9" w:rsidP="00BE0379">
      <w:pPr>
        <w:jc w:val="both"/>
        <w:rPr>
          <w:lang w:val="fr-FR"/>
        </w:rPr>
      </w:pPr>
    </w:p>
    <w:p w14:paraId="663DE2B0" w14:textId="77777777" w:rsidR="008928F9" w:rsidRPr="0032190F" w:rsidRDefault="008928F9" w:rsidP="00426FF9">
      <w:pPr>
        <w:pStyle w:val="Heading1"/>
      </w:pPr>
      <w:bookmarkStart w:id="3062" w:name="Sit_Tronchet"/>
      <w:r w:rsidRPr="0032190F">
        <w:t>TRONCHET</w:t>
      </w:r>
    </w:p>
    <w:bookmarkEnd w:id="3062"/>
    <w:p w14:paraId="6F2E55F2" w14:textId="2BDF1B55" w:rsidR="008928F9" w:rsidRPr="0032190F" w:rsidRDefault="008928F9" w:rsidP="00BE0379">
      <w:pPr>
        <w:jc w:val="both"/>
        <w:rPr>
          <w:lang w:val="fr-FR"/>
        </w:rPr>
      </w:pPr>
      <w:r w:rsidRPr="0032190F">
        <w:rPr>
          <w:lang w:val="fr-FR"/>
        </w:rPr>
        <w:t>Dans l'</w:t>
      </w:r>
      <w:hyperlink r:id="rId7155" w:anchor="Cul_Megalithisme_t_allee_couverte" w:history="1">
        <w:r w:rsidRPr="0032190F">
          <w:rPr>
            <w:rStyle w:val="Hyperlink"/>
            <w:lang w:val="fr-FR"/>
          </w:rPr>
          <w:t>allée couverte</w:t>
        </w:r>
      </w:hyperlink>
      <w:r w:rsidRPr="0032190F">
        <w:rPr>
          <w:lang w:val="fr-FR"/>
        </w:rPr>
        <w:t xml:space="preserve"> de Tronchet (Tressé, Ille-et-Vilaine), représentation de </w:t>
      </w:r>
      <w:hyperlink r:id="rId7156" w:anchor="Cul_Art_TAC_T_a_seins" w:history="1">
        <w:r w:rsidR="00CF7CC5" w:rsidRPr="0032190F">
          <w:rPr>
            <w:rStyle w:val="Hyperlink"/>
            <w:lang w:val="fr-FR"/>
          </w:rPr>
          <w:t>seins</w:t>
        </w:r>
      </w:hyperlink>
      <w:r w:rsidR="00CF7CC5" w:rsidRPr="0032190F">
        <w:rPr>
          <w:lang w:val="fr-FR"/>
        </w:rPr>
        <w:t xml:space="preserve"> </w:t>
      </w:r>
      <w:r w:rsidRPr="0032190F">
        <w:rPr>
          <w:lang w:val="fr-FR"/>
        </w:rPr>
        <w:t xml:space="preserve">en relief au-dessus d'un </w:t>
      </w:r>
      <w:hyperlink r:id="rId7157" w:anchor="Cul_Art_TAC_T_t_collier" w:history="1">
        <w:r w:rsidR="00CF7CC5" w:rsidRPr="0032190F">
          <w:rPr>
            <w:rStyle w:val="Hyperlink"/>
            <w:lang w:val="fr-FR"/>
          </w:rPr>
          <w:t>collier</w:t>
        </w:r>
      </w:hyperlink>
      <w:r w:rsidR="00CF7CC5" w:rsidRPr="0032190F">
        <w:rPr>
          <w:lang w:val="fr-FR"/>
        </w:rPr>
        <w:t xml:space="preserve"> </w:t>
      </w:r>
      <w:r w:rsidRPr="0032190F">
        <w:rPr>
          <w:lang w:val="fr-FR"/>
        </w:rPr>
        <w:t>(BIB 1738 p. 187)</w:t>
      </w:r>
      <w:r w:rsidR="00CF7CC5" w:rsidRPr="0032190F">
        <w:rPr>
          <w:lang w:val="fr-FR"/>
        </w:rPr>
        <w:t xml:space="preserve"> </w:t>
      </w:r>
      <w:r w:rsidRPr="0032190F">
        <w:rPr>
          <w:lang w:val="fr-FR"/>
        </w:rPr>
        <w:t>proche Bois-Mesnil (SS BIB)</w:t>
      </w:r>
    </w:p>
    <w:p w14:paraId="5FA42736" w14:textId="77777777" w:rsidR="00EB0CED" w:rsidRPr="0032190F" w:rsidRDefault="00EB0CED" w:rsidP="00BE0379">
      <w:pPr>
        <w:jc w:val="both"/>
        <w:rPr>
          <w:lang w:val="fr-FR"/>
        </w:rPr>
      </w:pPr>
    </w:p>
    <w:p w14:paraId="37813E06" w14:textId="77777777" w:rsidR="00EB0CED" w:rsidRPr="0032190F" w:rsidRDefault="00EB0CED" w:rsidP="00426FF9">
      <w:pPr>
        <w:pStyle w:val="Heading1"/>
      </w:pPr>
      <w:bookmarkStart w:id="3063" w:name="Sit_Fougeres"/>
      <w:r w:rsidRPr="0032190F">
        <w:t>FOUGERES (ENVIRONS)</w:t>
      </w:r>
    </w:p>
    <w:bookmarkEnd w:id="3063"/>
    <w:p w14:paraId="74354C3C" w14:textId="1B722425" w:rsidR="00EB0CED" w:rsidRPr="0032190F" w:rsidRDefault="00EB0CED" w:rsidP="00BE0379">
      <w:pPr>
        <w:jc w:val="both"/>
        <w:rPr>
          <w:lang w:val="fr-FR"/>
        </w:rPr>
      </w:pPr>
      <w:r w:rsidRPr="0032190F">
        <w:rPr>
          <w:lang w:val="fr-FR"/>
        </w:rPr>
        <w:br/>
        <w:t xml:space="preserve">Dans les environs de Fougères (Ille-et-Vilaine), une hache de combat en cuivre a été trouvée (BIB 2508). Très allongée et rectangulaire, elle se rapproche de celles figurées sur les </w:t>
      </w:r>
      <w:hyperlink r:id="rId7158" w:anchor="Cul_Art_TAC_T_a_idole_bret_rectang_hrost" w:history="1">
        <w:r w:rsidRPr="0032190F">
          <w:rPr>
            <w:rStyle w:val="Hyperlink"/>
            <w:lang w:val="fr-FR"/>
          </w:rPr>
          <w:t>idoles rectangulaires à rostre en hache emmanchée</w:t>
        </w:r>
      </w:hyperlink>
      <w:r w:rsidRPr="0032190F">
        <w:rPr>
          <w:lang w:val="fr-FR"/>
        </w:rPr>
        <w:t xml:space="preserve"> (SS BIB)</w:t>
      </w:r>
    </w:p>
    <w:p w14:paraId="3BBA94C1" w14:textId="77777777" w:rsidR="00C702E1" w:rsidRPr="0032190F" w:rsidRDefault="00C702E1" w:rsidP="00BE0379">
      <w:pPr>
        <w:jc w:val="both"/>
        <w:rPr>
          <w:lang w:val="fr-FR"/>
        </w:rPr>
      </w:pPr>
    </w:p>
    <w:p w14:paraId="7FE98CCC" w14:textId="77777777" w:rsidR="00C702E1" w:rsidRPr="0032190F" w:rsidRDefault="00C702E1" w:rsidP="00426FF9">
      <w:pPr>
        <w:pStyle w:val="Heading1"/>
      </w:pPr>
      <w:bookmarkStart w:id="3064" w:name="Sit_Bois_Mesnil"/>
      <w:r w:rsidRPr="0032190F">
        <w:t>BOIS-DU-MESNIL</w:t>
      </w:r>
    </w:p>
    <w:bookmarkEnd w:id="3064"/>
    <w:p w14:paraId="3DCB6266" w14:textId="5A3D5946" w:rsidR="00C702E1" w:rsidRPr="0032190F" w:rsidRDefault="00C702E1" w:rsidP="00BE0379">
      <w:pPr>
        <w:jc w:val="both"/>
        <w:rPr>
          <w:lang w:val="fr-FR"/>
        </w:rPr>
      </w:pPr>
      <w:r w:rsidRPr="0032190F">
        <w:rPr>
          <w:lang w:val="fr-FR"/>
        </w:rPr>
        <w:t xml:space="preserve">Bois-du-Mesnil </w:t>
      </w:r>
      <w:r w:rsidR="008928F9" w:rsidRPr="0032190F">
        <w:rPr>
          <w:lang w:val="fr-FR"/>
        </w:rPr>
        <w:t>(</w:t>
      </w:r>
      <w:r w:rsidRPr="0032190F">
        <w:rPr>
          <w:lang w:val="fr-FR"/>
        </w:rPr>
        <w:t>Tressé</w:t>
      </w:r>
      <w:r w:rsidR="008928F9" w:rsidRPr="0032190F">
        <w:rPr>
          <w:lang w:val="fr-FR"/>
        </w:rPr>
        <w:t xml:space="preserve">, </w:t>
      </w:r>
      <w:r w:rsidR="007869EA" w:rsidRPr="0032190F">
        <w:rPr>
          <w:lang w:val="fr-FR"/>
        </w:rPr>
        <w:t>Ille-et-</w:t>
      </w:r>
      <w:r w:rsidRPr="0032190F">
        <w:rPr>
          <w:lang w:val="fr-FR"/>
        </w:rPr>
        <w:t xml:space="preserve">Vilaine) paire de </w:t>
      </w:r>
      <w:hyperlink r:id="rId7159" w:anchor="Cul_Art_TAC_T_a_seins" w:history="1">
        <w:r w:rsidR="00CF7CC5" w:rsidRPr="0032190F">
          <w:rPr>
            <w:rStyle w:val="Hyperlink"/>
            <w:lang w:val="fr-FR"/>
          </w:rPr>
          <w:t>seins</w:t>
        </w:r>
      </w:hyperlink>
      <w:r w:rsidR="00CF7CC5" w:rsidRPr="0032190F">
        <w:rPr>
          <w:lang w:val="fr-FR"/>
        </w:rPr>
        <w:t xml:space="preserve"> </w:t>
      </w:r>
      <w:r w:rsidRPr="0032190F">
        <w:rPr>
          <w:lang w:val="fr-FR"/>
        </w:rPr>
        <w:t>sculptés (BIB 2404)</w:t>
      </w:r>
      <w:r w:rsidR="008928F9" w:rsidRPr="0032190F">
        <w:rPr>
          <w:lang w:val="fr-FR"/>
        </w:rPr>
        <w:t xml:space="preserve"> proche </w:t>
      </w:r>
      <w:hyperlink r:id="rId7160" w:anchor="Sit_Tronchet" w:history="1">
        <w:r w:rsidR="008928F9" w:rsidRPr="0032190F">
          <w:rPr>
            <w:rStyle w:val="Hyperlink"/>
            <w:lang w:val="fr-FR"/>
          </w:rPr>
          <w:t>Tronchet</w:t>
        </w:r>
      </w:hyperlink>
      <w:r w:rsidR="008928F9" w:rsidRPr="0032190F">
        <w:rPr>
          <w:lang w:val="fr-FR"/>
        </w:rPr>
        <w:t xml:space="preserve"> (SS BIB)</w:t>
      </w:r>
    </w:p>
    <w:p w14:paraId="3E8AB94C" w14:textId="77777777" w:rsidR="007869EA" w:rsidRPr="0032190F" w:rsidRDefault="007869EA" w:rsidP="00BE0379">
      <w:pPr>
        <w:jc w:val="both"/>
        <w:rPr>
          <w:lang w:val="fr-FR"/>
        </w:rPr>
      </w:pPr>
    </w:p>
    <w:p w14:paraId="6AF37512" w14:textId="77777777" w:rsidR="007869EA" w:rsidRPr="0032190F" w:rsidRDefault="007869EA" w:rsidP="00426FF9">
      <w:pPr>
        <w:pStyle w:val="Heading1"/>
      </w:pPr>
      <w:bookmarkStart w:id="3065" w:name="Sit_Maison_Fees"/>
      <w:r w:rsidRPr="0032190F">
        <w:t>MAISON DES FEES</w:t>
      </w:r>
    </w:p>
    <w:bookmarkEnd w:id="3065"/>
    <w:p w14:paraId="18DF12ED" w14:textId="77777777" w:rsidR="007869EA" w:rsidRPr="0032190F" w:rsidRDefault="007869EA" w:rsidP="007869EA">
      <w:pPr>
        <w:jc w:val="both"/>
        <w:rPr>
          <w:lang w:val="fr-FR"/>
        </w:rPr>
      </w:pPr>
    </w:p>
    <w:p w14:paraId="40E5CA6A" w14:textId="072A9DC5" w:rsidR="007869EA" w:rsidRPr="0032190F" w:rsidRDefault="007869EA" w:rsidP="007869EA">
      <w:pPr>
        <w:jc w:val="both"/>
        <w:rPr>
          <w:lang w:val="fr-FR"/>
        </w:rPr>
      </w:pPr>
      <w:r w:rsidRPr="0032190F">
        <w:rPr>
          <w:lang w:val="fr-FR"/>
        </w:rPr>
        <w:t xml:space="preserve">Maison des Fées (Tressé, Ille-et-Vilaine) </w:t>
      </w:r>
      <w:hyperlink r:id="rId7161" w:anchor="Cul_Megalithisme_t_allee_couverte" w:history="1">
        <w:r w:rsidR="00C12902" w:rsidRPr="0032190F">
          <w:rPr>
            <w:rStyle w:val="Hyperlink"/>
            <w:lang w:val="fr-FR"/>
          </w:rPr>
          <w:t>allée couverte</w:t>
        </w:r>
      </w:hyperlink>
      <w:r w:rsidR="00C12902" w:rsidRPr="0032190F">
        <w:rPr>
          <w:lang w:val="fr-FR"/>
        </w:rPr>
        <w:t xml:space="preserve"> </w:t>
      </w:r>
      <w:r w:rsidRPr="0032190F">
        <w:rPr>
          <w:lang w:val="fr-FR"/>
        </w:rPr>
        <w:t xml:space="preserve">(BIB 2199 p. 421) étudié par S. Cassen et al. (BIB 2182) représentations de </w:t>
      </w:r>
      <w:hyperlink r:id="rId7162" w:anchor="Cul_Art_TAC_T_a_seins" w:history="1">
        <w:r w:rsidR="00CF7CC5" w:rsidRPr="0032190F">
          <w:rPr>
            <w:rStyle w:val="Hyperlink"/>
            <w:lang w:val="fr-FR"/>
          </w:rPr>
          <w:t>seins</w:t>
        </w:r>
      </w:hyperlink>
      <w:r w:rsidR="00CF7CC5" w:rsidRPr="0032190F">
        <w:rPr>
          <w:lang w:val="fr-FR"/>
        </w:rPr>
        <w:t xml:space="preserve"> </w:t>
      </w:r>
      <w:r w:rsidRPr="0032190F">
        <w:rPr>
          <w:lang w:val="fr-FR"/>
        </w:rPr>
        <w:t xml:space="preserve">et de </w:t>
      </w:r>
      <w:hyperlink r:id="rId7163" w:anchor="Cul_Art_TAC_T_t_collier" w:history="1">
        <w:r w:rsidRPr="0032190F">
          <w:rPr>
            <w:rStyle w:val="Hyperlink"/>
            <w:lang w:val="fr-FR"/>
          </w:rPr>
          <w:t>colliers</w:t>
        </w:r>
      </w:hyperlink>
    </w:p>
    <w:p w14:paraId="4A9326D0" w14:textId="77777777" w:rsidR="007869EA" w:rsidRPr="0032190F" w:rsidRDefault="007869EA" w:rsidP="00BE0379">
      <w:pPr>
        <w:jc w:val="both"/>
        <w:rPr>
          <w:lang w:val="fr-FR"/>
        </w:rPr>
      </w:pPr>
    </w:p>
    <w:p w14:paraId="0A44DF65" w14:textId="77777777" w:rsidR="00C702E1" w:rsidRPr="0032190F" w:rsidRDefault="00C702E1" w:rsidP="00426FF9">
      <w:pPr>
        <w:pStyle w:val="Heading1"/>
      </w:pPr>
      <w:r w:rsidRPr="0032190F">
        <w:lastRenderedPageBreak/>
        <w:br/>
      </w:r>
      <w:bookmarkStart w:id="3066" w:name="Sit_Kerivin"/>
      <w:r w:rsidRPr="0032190F">
        <w:t>KERIVIN</w:t>
      </w:r>
      <w:bookmarkEnd w:id="3066"/>
    </w:p>
    <w:p w14:paraId="0F3AD367" w14:textId="6D397D04" w:rsidR="00C702E1" w:rsidRPr="0032190F" w:rsidRDefault="003E5DF3" w:rsidP="003E5DF3">
      <w:pPr>
        <w:autoSpaceDE w:val="0"/>
        <w:autoSpaceDN w:val="0"/>
        <w:adjustRightInd w:val="0"/>
        <w:rPr>
          <w:lang w:val="fr-FR"/>
        </w:rPr>
      </w:pPr>
      <w:r w:rsidRPr="0032190F">
        <w:rPr>
          <w:lang w:val="fr-FR"/>
        </w:rPr>
        <w:t xml:space="preserve">Dolmen de </w:t>
      </w:r>
      <w:r w:rsidR="00C702E1" w:rsidRPr="0032190F">
        <w:rPr>
          <w:lang w:val="fr-FR"/>
        </w:rPr>
        <w:t xml:space="preserve">Kerivin </w:t>
      </w:r>
      <w:r w:rsidRPr="0032190F">
        <w:rPr>
          <w:lang w:val="fr-FR"/>
        </w:rPr>
        <w:t xml:space="preserve">(Saint-Paul-de-Léon, Finistère) </w:t>
      </w:r>
      <w:r w:rsidR="00C702E1" w:rsidRPr="0032190F">
        <w:rPr>
          <w:lang w:val="fr-FR"/>
        </w:rPr>
        <w:t xml:space="preserve">paire de </w:t>
      </w:r>
      <w:hyperlink r:id="rId7164" w:anchor="Cul_Art_TAC_T_a_seins" w:history="1">
        <w:r w:rsidR="00AD475F" w:rsidRPr="0032190F">
          <w:rPr>
            <w:rStyle w:val="Hyperlink"/>
            <w:lang w:val="fr-FR"/>
          </w:rPr>
          <w:t>seins</w:t>
        </w:r>
      </w:hyperlink>
      <w:r w:rsidR="00AD475F" w:rsidRPr="0032190F">
        <w:rPr>
          <w:lang w:val="fr-FR"/>
        </w:rPr>
        <w:t xml:space="preserve"> </w:t>
      </w:r>
      <w:r w:rsidR="00C702E1" w:rsidRPr="0032190F">
        <w:rPr>
          <w:lang w:val="fr-FR"/>
        </w:rPr>
        <w:t>sculptés (BIB 2404)</w:t>
      </w:r>
      <w:r w:rsidRPr="0032190F">
        <w:rPr>
          <w:lang w:val="fr-FR"/>
        </w:rPr>
        <w:t xml:space="preserve"> </w:t>
      </w:r>
      <w:hyperlink r:id="rId7165" w:anchor="Cul_Megalithisme_t_dolmen_couloir" w:history="1">
        <w:r w:rsidRPr="0032190F">
          <w:rPr>
            <w:rStyle w:val="Hyperlink"/>
            <w:rFonts w:eastAsia="Code2000"/>
            <w:lang w:val="fr-FR" w:eastAsia="en-GB"/>
          </w:rPr>
          <w:t xml:space="preserve">Dolmen </w:t>
        </w:r>
        <w:r w:rsidRPr="0032190F">
          <w:rPr>
            <w:rStyle w:val="Hyperlink"/>
            <w:rFonts w:eastAsia="Code2000" w:hint="eastAsia"/>
            <w:lang w:val="fr-FR" w:eastAsia="en-GB"/>
          </w:rPr>
          <w:t>à</w:t>
        </w:r>
        <w:r w:rsidRPr="0032190F">
          <w:rPr>
            <w:rStyle w:val="Hyperlink"/>
            <w:rFonts w:eastAsia="Code2000"/>
            <w:lang w:val="fr-FR" w:eastAsia="en-GB"/>
          </w:rPr>
          <w:t xml:space="preserve"> couloir</w:t>
        </w:r>
      </w:hyperlink>
      <w:r w:rsidRPr="0032190F">
        <w:rPr>
          <w:rFonts w:eastAsia="Code2000"/>
          <w:lang w:val="fr-FR" w:eastAsia="en-GB"/>
        </w:rPr>
        <w:t xml:space="preserve"> classique, avec un couloir de moyenne longueur et une chambre rectangulaire dont le grand axe est perpendiculaire </w:t>
      </w:r>
      <w:r w:rsidRPr="0032190F">
        <w:rPr>
          <w:rFonts w:eastAsia="Code2000" w:hint="eastAsia"/>
          <w:lang w:val="fr-FR" w:eastAsia="en-GB"/>
        </w:rPr>
        <w:t>à</w:t>
      </w:r>
      <w:r w:rsidRPr="0032190F">
        <w:rPr>
          <w:rFonts w:eastAsia="Code2000"/>
          <w:lang w:val="fr-FR" w:eastAsia="en-GB"/>
        </w:rPr>
        <w:t xml:space="preserve"> l'axe du couloir ; celui-ci est nettement d</w:t>
      </w:r>
      <w:r w:rsidRPr="0032190F">
        <w:rPr>
          <w:rFonts w:eastAsia="Code2000" w:hint="eastAsia"/>
          <w:lang w:val="fr-FR" w:eastAsia="en-GB"/>
        </w:rPr>
        <w:t>é</w:t>
      </w:r>
      <w:r w:rsidRPr="0032190F">
        <w:rPr>
          <w:rFonts w:eastAsia="Code2000"/>
          <w:lang w:val="fr-FR" w:eastAsia="en-GB"/>
        </w:rPr>
        <w:t>sax</w:t>
      </w:r>
      <w:r w:rsidRPr="0032190F">
        <w:rPr>
          <w:rFonts w:eastAsia="Code2000" w:hint="eastAsia"/>
          <w:lang w:val="fr-FR" w:eastAsia="en-GB"/>
        </w:rPr>
        <w:t>é</w:t>
      </w:r>
      <w:r w:rsidRPr="0032190F">
        <w:rPr>
          <w:rFonts w:eastAsia="Code2000"/>
          <w:lang w:val="fr-FR" w:eastAsia="en-GB"/>
        </w:rPr>
        <w:t xml:space="preserve"> vers la droite de la chambre (BIB 2142)</w:t>
      </w:r>
    </w:p>
    <w:p w14:paraId="5ECCC240" w14:textId="77777777" w:rsidR="001F63AC" w:rsidRPr="0032190F" w:rsidRDefault="001F63AC" w:rsidP="00BE0379">
      <w:pPr>
        <w:jc w:val="both"/>
        <w:rPr>
          <w:lang w:val="fr-FR"/>
        </w:rPr>
      </w:pPr>
    </w:p>
    <w:p w14:paraId="7044F50D" w14:textId="77777777" w:rsidR="001F63AC" w:rsidRPr="0032190F" w:rsidRDefault="001F63AC" w:rsidP="00426FF9">
      <w:pPr>
        <w:pStyle w:val="Heading1"/>
      </w:pPr>
      <w:bookmarkStart w:id="3067" w:name="Sit_Sournan"/>
      <w:r w:rsidRPr="0032190F">
        <w:t>SOURNAN</w:t>
      </w:r>
    </w:p>
    <w:bookmarkEnd w:id="3067"/>
    <w:p w14:paraId="2079F1D4" w14:textId="5EA6520B" w:rsidR="001F63AC" w:rsidRPr="0032190F" w:rsidRDefault="00911743" w:rsidP="001F63AC">
      <w:pPr>
        <w:jc w:val="both"/>
        <w:rPr>
          <w:lang w:val="fr-FR"/>
        </w:rPr>
      </w:pPr>
      <w:r>
        <w:fldChar w:fldCharType="begin"/>
      </w:r>
      <w:r w:rsidR="00E30F13" w:rsidRPr="006F6A73">
        <w:rPr>
          <w:lang w:val="fr-FR"/>
        </w:rPr>
        <w:instrText>HYPERLINK "C:\\Users\\Thomas Huet\\Desktop\\Documentation archéologique liée à la thèse\\Cultures.docx" \l "Cul_Megalithisme_t_allee_couverte"</w:instrText>
      </w:r>
      <w:r>
        <w:fldChar w:fldCharType="separate"/>
      </w:r>
      <w:r w:rsidR="00C12902" w:rsidRPr="0032190F">
        <w:rPr>
          <w:rStyle w:val="Hyperlink"/>
          <w:lang w:val="fr-FR"/>
        </w:rPr>
        <w:t>Allée couverte</w:t>
      </w:r>
      <w:r>
        <w:fldChar w:fldCharType="end"/>
      </w:r>
      <w:r w:rsidR="00C12902" w:rsidRPr="0032190F">
        <w:rPr>
          <w:lang w:val="fr-FR"/>
        </w:rPr>
        <w:t xml:space="preserve"> </w:t>
      </w:r>
      <w:r w:rsidR="001F63AC" w:rsidRPr="0032190F">
        <w:rPr>
          <w:rStyle w:val="st"/>
          <w:lang w:val="fr-FR"/>
        </w:rPr>
        <w:t>des Bellans (</w:t>
      </w:r>
      <w:r w:rsidR="001F63AC" w:rsidRPr="0032190F">
        <w:rPr>
          <w:lang w:val="fr-FR"/>
        </w:rPr>
        <w:t>Lande de Sournan</w:t>
      </w:r>
      <w:r w:rsidR="001F63AC" w:rsidRPr="0032190F">
        <w:rPr>
          <w:rStyle w:val="st"/>
          <w:lang w:val="fr-FR"/>
        </w:rPr>
        <w:t xml:space="preserve">) à Saint-Guyomard (Morbihan - France). </w:t>
      </w:r>
      <w:r w:rsidR="001F63AC" w:rsidRPr="0032190F">
        <w:rPr>
          <w:lang w:val="fr-FR"/>
        </w:rPr>
        <w:t>représentation de hache (BIB 2278 fig. 1)</w:t>
      </w:r>
    </w:p>
    <w:p w14:paraId="013F2078" w14:textId="77777777" w:rsidR="001F63AC" w:rsidRPr="0032190F" w:rsidRDefault="001F63AC" w:rsidP="00BE0379">
      <w:pPr>
        <w:jc w:val="both"/>
        <w:rPr>
          <w:lang w:val="fr-FR"/>
        </w:rPr>
      </w:pPr>
    </w:p>
    <w:p w14:paraId="6DCD55E3" w14:textId="77777777" w:rsidR="00BE0379" w:rsidRPr="0032190F" w:rsidRDefault="00BE0379" w:rsidP="00426FF9">
      <w:pPr>
        <w:pStyle w:val="Heading1"/>
      </w:pPr>
      <w:r w:rsidRPr="0032190F">
        <w:t>ERDEVEN</w:t>
      </w:r>
    </w:p>
    <w:p w14:paraId="7964CB71" w14:textId="77777777" w:rsidR="00BE0379" w:rsidRPr="0032190F" w:rsidRDefault="00BE0379" w:rsidP="00BE0379">
      <w:pPr>
        <w:jc w:val="both"/>
        <w:rPr>
          <w:lang w:val="fr-FR"/>
        </w:rPr>
      </w:pPr>
    </w:p>
    <w:p w14:paraId="2ADD9BAC" w14:textId="77777777" w:rsidR="00BE0379" w:rsidRPr="0032190F" w:rsidRDefault="00BE0379" w:rsidP="00BE0379">
      <w:pPr>
        <w:jc w:val="both"/>
        <w:rPr>
          <w:lang w:val="fr-FR"/>
        </w:rPr>
      </w:pPr>
      <w:r w:rsidRPr="0032190F">
        <w:rPr>
          <w:lang w:val="fr-FR"/>
        </w:rPr>
        <w:t xml:space="preserve">[Menhir ?] gravé de Mané Grohem </w:t>
      </w:r>
      <w:r w:rsidR="00914891" w:rsidRPr="0032190F">
        <w:rPr>
          <w:lang w:val="fr-FR"/>
        </w:rPr>
        <w:t xml:space="preserve">(Morbihan) </w:t>
      </w:r>
      <w:r w:rsidRPr="0032190F">
        <w:rPr>
          <w:lang w:val="fr-FR"/>
        </w:rPr>
        <w:t>étudié par S. Cassen et al. (BIB 2182)</w:t>
      </w:r>
      <w:r w:rsidR="003C7F91" w:rsidRPr="0032190F">
        <w:rPr>
          <w:lang w:val="fr-FR"/>
        </w:rPr>
        <w:t xml:space="preserve"> [Goerem ?]</w:t>
      </w:r>
      <w:r w:rsidR="00DA4913" w:rsidRPr="0032190F">
        <w:rPr>
          <w:lang w:val="fr-FR"/>
        </w:rPr>
        <w:t xml:space="preserve"> Mane Groh ? Mané Croch ?</w:t>
      </w:r>
    </w:p>
    <w:p w14:paraId="12A9E570" w14:textId="77777777" w:rsidR="00A35D19" w:rsidRPr="0032190F" w:rsidRDefault="00A35D19" w:rsidP="00BE0379">
      <w:pPr>
        <w:jc w:val="both"/>
        <w:rPr>
          <w:lang w:val="fr-FR"/>
        </w:rPr>
      </w:pPr>
    </w:p>
    <w:p w14:paraId="1AD3A5E6" w14:textId="77777777" w:rsidR="00A35D19" w:rsidRPr="0032190F" w:rsidRDefault="00A35D19" w:rsidP="00426FF9">
      <w:pPr>
        <w:pStyle w:val="Heading1"/>
      </w:pPr>
      <w:bookmarkStart w:id="3068" w:name="Sit_Mane_Groh"/>
      <w:r w:rsidRPr="0032190F">
        <w:t>MANE GROH</w:t>
      </w:r>
    </w:p>
    <w:bookmarkEnd w:id="3068"/>
    <w:p w14:paraId="44902279" w14:textId="77777777" w:rsidR="00A35D19" w:rsidRPr="0032190F" w:rsidRDefault="00A35D19" w:rsidP="00BE0379">
      <w:pPr>
        <w:jc w:val="both"/>
        <w:rPr>
          <w:lang w:val="fr-FR"/>
        </w:rPr>
      </w:pPr>
    </w:p>
    <w:p w14:paraId="68876574" w14:textId="77777777" w:rsidR="00A35D19" w:rsidRPr="0032190F" w:rsidRDefault="00A35D19" w:rsidP="00BE0379">
      <w:pPr>
        <w:jc w:val="both"/>
        <w:rPr>
          <w:lang w:val="fr-FR"/>
        </w:rPr>
      </w:pPr>
      <w:r w:rsidRPr="0032190F">
        <w:rPr>
          <w:lang w:val="fr-FR"/>
        </w:rPr>
        <w:t>Tombe à couloir (BIB 2435) reprséentation de hache emmanchée, crosse, anneau (BIB 2199)</w:t>
      </w:r>
    </w:p>
    <w:p w14:paraId="2D4C09C1" w14:textId="77777777" w:rsidR="00BE0379" w:rsidRPr="0032190F" w:rsidRDefault="00BE0379" w:rsidP="00BE0379">
      <w:pPr>
        <w:jc w:val="both"/>
        <w:rPr>
          <w:lang w:val="fr-FR"/>
        </w:rPr>
      </w:pPr>
    </w:p>
    <w:p w14:paraId="591EF931" w14:textId="77777777" w:rsidR="00BE0379" w:rsidRPr="0032190F" w:rsidRDefault="00E92E00" w:rsidP="00426FF9">
      <w:pPr>
        <w:pStyle w:val="Heading1"/>
      </w:pPr>
      <w:bookmarkStart w:id="3069" w:name="Sit_Cruguellic"/>
      <w:r w:rsidRPr="0032190F">
        <w:t>CRUGUELLIC</w:t>
      </w:r>
    </w:p>
    <w:bookmarkEnd w:id="3069"/>
    <w:p w14:paraId="144AC2F7" w14:textId="77777777" w:rsidR="00BE0379" w:rsidRPr="0032190F" w:rsidRDefault="00BE0379" w:rsidP="00242C0F">
      <w:pPr>
        <w:rPr>
          <w:lang w:val="fr-FR"/>
        </w:rPr>
      </w:pPr>
    </w:p>
    <w:p w14:paraId="1326425E" w14:textId="3FBEDCD3" w:rsidR="00D25ACC" w:rsidRPr="0032190F" w:rsidRDefault="00E92E00" w:rsidP="00C526E7">
      <w:pPr>
        <w:jc w:val="both"/>
        <w:rPr>
          <w:lang w:val="fr-FR"/>
        </w:rPr>
      </w:pPr>
      <w:r w:rsidRPr="0032190F">
        <w:rPr>
          <w:lang w:val="fr-FR"/>
        </w:rPr>
        <w:t>Dolmen à orthostates</w:t>
      </w:r>
      <w:r w:rsidR="00BE0379" w:rsidRPr="0032190F">
        <w:rPr>
          <w:lang w:val="fr-FR"/>
        </w:rPr>
        <w:t xml:space="preserve"> gravé de Cruguellic  </w:t>
      </w:r>
      <w:r w:rsidR="00914891" w:rsidRPr="0032190F">
        <w:rPr>
          <w:lang w:val="fr-FR"/>
        </w:rPr>
        <w:t>(</w:t>
      </w:r>
      <w:r w:rsidRPr="0032190F">
        <w:rPr>
          <w:lang w:val="fr-FR"/>
        </w:rPr>
        <w:t xml:space="preserve">Ploemeur, </w:t>
      </w:r>
      <w:r w:rsidR="00914891" w:rsidRPr="0032190F">
        <w:rPr>
          <w:lang w:val="fr-FR"/>
        </w:rPr>
        <w:t xml:space="preserve">Morbihan) </w:t>
      </w:r>
      <w:r w:rsidR="00BE0379" w:rsidRPr="0032190F">
        <w:rPr>
          <w:lang w:val="fr-FR"/>
        </w:rPr>
        <w:t>étudié par S. Cassen et al. (BIB 2182)</w:t>
      </w:r>
      <w:r w:rsidR="00D25ACC" w:rsidRPr="0032190F">
        <w:rPr>
          <w:lang w:val="fr-FR"/>
        </w:rPr>
        <w:t xml:space="preserve"> </w:t>
      </w:r>
      <w:hyperlink r:id="rId7166" w:anchor="Cul_Megalithisme_t_dolmen_couloir" w:history="1">
        <w:r w:rsidR="00DA4913" w:rsidRPr="0032190F">
          <w:rPr>
            <w:rStyle w:val="Hyperlink"/>
            <w:lang w:val="fr-FR"/>
          </w:rPr>
          <w:t>Tombe à couloir</w:t>
        </w:r>
      </w:hyperlink>
      <w:r w:rsidR="00DA4913" w:rsidRPr="0032190F">
        <w:rPr>
          <w:lang w:val="fr-FR"/>
        </w:rPr>
        <w:t xml:space="preserve"> </w:t>
      </w:r>
      <w:r w:rsidR="002C680D" w:rsidRPr="0032190F">
        <w:rPr>
          <w:lang w:val="fr-FR"/>
        </w:rPr>
        <w:t>et double transept (BIB 2199 p. 121)</w:t>
      </w:r>
      <w:r w:rsidR="00C526E7" w:rsidRPr="0032190F">
        <w:rPr>
          <w:lang w:val="fr-FR"/>
        </w:rPr>
        <w:t xml:space="preserve">. </w:t>
      </w:r>
      <w:r w:rsidR="00D25ACC" w:rsidRPr="0032190F">
        <w:rPr>
          <w:rFonts w:eastAsia="AGaramondPro-Regular"/>
          <w:szCs w:val="22"/>
          <w:lang w:val="fr-FR" w:eastAsia="en-GB"/>
        </w:rPr>
        <w:t>Le mobilier recolt</w:t>
      </w:r>
      <w:r w:rsidR="00CC52E1" w:rsidRPr="0032190F">
        <w:rPr>
          <w:rFonts w:eastAsia="AGaramondPro-Regular"/>
          <w:szCs w:val="22"/>
          <w:lang w:val="fr-FR" w:eastAsia="en-GB"/>
        </w:rPr>
        <w:t>é</w:t>
      </w:r>
      <w:r w:rsidR="00D25ACC" w:rsidRPr="0032190F">
        <w:rPr>
          <w:rFonts w:eastAsia="AGaramondPro-Regular"/>
          <w:szCs w:val="22"/>
          <w:lang w:val="fr-FR" w:eastAsia="en-GB"/>
        </w:rPr>
        <w:t xml:space="preserve"> du </w:t>
      </w:r>
      <w:hyperlink r:id="rId7167" w:anchor="Cul_Neo_moyen" w:history="1">
        <w:r w:rsidR="00D25ACC" w:rsidRPr="0032190F">
          <w:rPr>
            <w:rStyle w:val="Hyperlink"/>
            <w:rFonts w:eastAsia="AGaramondPro-Regular"/>
            <w:szCs w:val="22"/>
            <w:lang w:val="fr-FR" w:eastAsia="en-GB"/>
          </w:rPr>
          <w:t>Neolithique moyen</w:t>
        </w:r>
      </w:hyperlink>
      <w:r w:rsidR="001309A1" w:rsidRPr="0032190F">
        <w:rPr>
          <w:rFonts w:eastAsia="AGaramondPro-Regular"/>
          <w:szCs w:val="22"/>
          <w:lang w:val="fr-FR" w:eastAsia="en-GB"/>
        </w:rPr>
        <w:t xml:space="preserve"> </w:t>
      </w:r>
      <w:r w:rsidR="00D25ACC" w:rsidRPr="0032190F">
        <w:rPr>
          <w:rFonts w:eastAsia="AGaramondPro-Regular"/>
          <w:szCs w:val="22"/>
          <w:lang w:val="fr-FR" w:eastAsia="en-GB"/>
        </w:rPr>
        <w:t xml:space="preserve">est sans surprise </w:t>
      </w:r>
      <w:hyperlink r:id="rId7168" w:anchor="Cul_Auzay" w:history="1">
        <w:r w:rsidR="00D25ACC" w:rsidRPr="0032190F">
          <w:rPr>
            <w:rStyle w:val="Hyperlink"/>
            <w:rFonts w:eastAsia="AGaramondPro-Regular"/>
            <w:szCs w:val="22"/>
            <w:lang w:val="fr-FR" w:eastAsia="en-GB"/>
          </w:rPr>
          <w:t>Auzay</w:t>
        </w:r>
      </w:hyperlink>
      <w:r w:rsidR="00D25ACC" w:rsidRPr="0032190F">
        <w:rPr>
          <w:rFonts w:eastAsia="AGaramondPro-Regular"/>
          <w:szCs w:val="22"/>
          <w:lang w:val="fr-FR" w:eastAsia="en-GB"/>
        </w:rPr>
        <w:t xml:space="preserve">-Sandun mais on note une </w:t>
      </w:r>
      <w:r w:rsidR="001309A1" w:rsidRPr="0032190F">
        <w:rPr>
          <w:rFonts w:eastAsia="AGaramondPro-Regular"/>
          <w:szCs w:val="22"/>
          <w:lang w:val="fr-FR" w:eastAsia="en-GB"/>
        </w:rPr>
        <w:t xml:space="preserve"> r</w:t>
      </w:r>
      <w:r w:rsidR="00D25ACC" w:rsidRPr="0032190F">
        <w:rPr>
          <w:rFonts w:eastAsia="AGaramondPro-Regular"/>
          <w:szCs w:val="22"/>
          <w:lang w:val="fr-FR" w:eastAsia="en-GB"/>
        </w:rPr>
        <w:t>eutilisation au Neolithique recent et au Campaniforme</w:t>
      </w:r>
      <w:r w:rsidR="001309A1" w:rsidRPr="0032190F">
        <w:rPr>
          <w:rFonts w:eastAsia="AGaramondPro-Regular"/>
          <w:szCs w:val="22"/>
          <w:lang w:val="fr-FR" w:eastAsia="en-GB"/>
        </w:rPr>
        <w:t xml:space="preserve"> </w:t>
      </w:r>
      <w:r w:rsidR="00D25ACC" w:rsidRPr="0032190F">
        <w:rPr>
          <w:rFonts w:eastAsia="AGaramondPro-Regular"/>
          <w:szCs w:val="22"/>
          <w:lang w:val="fr-FR" w:eastAsia="en-GB"/>
        </w:rPr>
        <w:t>(Le Roux 1978)</w:t>
      </w:r>
      <w:r w:rsidR="00C526E7" w:rsidRPr="0032190F">
        <w:rPr>
          <w:rFonts w:eastAsia="AGaramondPro-Regular"/>
          <w:szCs w:val="22"/>
          <w:lang w:val="fr-FR" w:eastAsia="en-GB"/>
        </w:rPr>
        <w:t xml:space="preserve"> </w:t>
      </w:r>
      <w:r w:rsidR="00D25ACC" w:rsidRPr="0032190F">
        <w:rPr>
          <w:rFonts w:eastAsia="AGaramondPro-Regular"/>
          <w:szCs w:val="22"/>
          <w:lang w:val="fr-FR" w:eastAsia="en-GB"/>
        </w:rPr>
        <w:t>(BIB 2199 p. 117)</w:t>
      </w:r>
      <w:r w:rsidR="00C526E7" w:rsidRPr="0032190F">
        <w:rPr>
          <w:rFonts w:eastAsia="AGaramondPro-Regular"/>
          <w:szCs w:val="22"/>
          <w:lang w:val="fr-FR" w:eastAsia="en-GB"/>
        </w:rPr>
        <w:t xml:space="preserve"> Le mobilier Auzay-Sandun appartient au registre classique du Néolithique moyen des débuts du 4e millénaire dans l’ouest de la France, et ne se distingue par aucun véritable objet socialement valorisé (BIB 2199)</w:t>
      </w:r>
    </w:p>
    <w:p w14:paraId="3DCCD250" w14:textId="77777777" w:rsidR="002C680D" w:rsidRPr="0032190F" w:rsidRDefault="002C680D" w:rsidP="00BE0379">
      <w:pPr>
        <w:jc w:val="both"/>
        <w:rPr>
          <w:lang w:val="fr-FR"/>
        </w:rPr>
      </w:pPr>
    </w:p>
    <w:p w14:paraId="75AD0972" w14:textId="77777777" w:rsidR="002C680D" w:rsidRDefault="002C680D" w:rsidP="002C680D">
      <w:pPr>
        <w:pStyle w:val="Heading2"/>
      </w:pPr>
      <w:r>
        <w:t>Plan</w:t>
      </w:r>
    </w:p>
    <w:p w14:paraId="0A505813" w14:textId="77777777" w:rsidR="002C680D" w:rsidRDefault="002C680D" w:rsidP="002C680D"/>
    <w:p w14:paraId="474F758B" w14:textId="77777777" w:rsidR="002C680D" w:rsidRPr="002C680D" w:rsidRDefault="002C680D" w:rsidP="002C680D">
      <w:pPr>
        <w:jc w:val="center"/>
        <w:rPr>
          <w:i/>
        </w:rPr>
      </w:pPr>
      <w:r w:rsidRPr="002C680D">
        <w:rPr>
          <w:i/>
        </w:rPr>
        <w:t>nord-nord-es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5"/>
        <w:gridCol w:w="605"/>
        <w:gridCol w:w="705"/>
        <w:gridCol w:w="539"/>
        <w:gridCol w:w="539"/>
        <w:gridCol w:w="516"/>
        <w:gridCol w:w="360"/>
      </w:tblGrid>
      <w:tr w:rsidR="005D10B6" w:rsidRPr="002C680D" w14:paraId="4EEA71A9" w14:textId="77777777" w:rsidTr="00C35EA7">
        <w:trPr>
          <w:jc w:val="center"/>
        </w:trPr>
        <w:tc>
          <w:tcPr>
            <w:tcW w:w="605" w:type="dxa"/>
            <w:vAlign w:val="center"/>
          </w:tcPr>
          <w:p w14:paraId="4E5D2884" w14:textId="77777777" w:rsidR="002C680D" w:rsidRPr="00C35EA7" w:rsidRDefault="002C680D" w:rsidP="00C35EA7">
            <w:pPr>
              <w:jc w:val="center"/>
              <w:rPr>
                <w:sz w:val="20"/>
              </w:rPr>
            </w:pPr>
          </w:p>
        </w:tc>
        <w:tc>
          <w:tcPr>
            <w:tcW w:w="605" w:type="dxa"/>
            <w:vAlign w:val="center"/>
          </w:tcPr>
          <w:p w14:paraId="66E833AE" w14:textId="77777777" w:rsidR="002C680D" w:rsidRPr="00C35EA7" w:rsidRDefault="002C680D" w:rsidP="00C35EA7">
            <w:pPr>
              <w:jc w:val="center"/>
              <w:rPr>
                <w:sz w:val="20"/>
              </w:rPr>
            </w:pPr>
          </w:p>
        </w:tc>
        <w:tc>
          <w:tcPr>
            <w:tcW w:w="705" w:type="dxa"/>
            <w:vAlign w:val="center"/>
          </w:tcPr>
          <w:p w14:paraId="75139158" w14:textId="77777777" w:rsidR="002C680D" w:rsidRPr="00C35EA7" w:rsidRDefault="002C680D" w:rsidP="00C35EA7">
            <w:pPr>
              <w:jc w:val="center"/>
              <w:rPr>
                <w:sz w:val="20"/>
              </w:rPr>
            </w:pPr>
          </w:p>
        </w:tc>
        <w:tc>
          <w:tcPr>
            <w:tcW w:w="539" w:type="dxa"/>
            <w:vAlign w:val="center"/>
          </w:tcPr>
          <w:p w14:paraId="0ABBD5D5" w14:textId="77777777" w:rsidR="002C680D" w:rsidRPr="00C35EA7" w:rsidRDefault="002C680D" w:rsidP="00C35EA7">
            <w:pPr>
              <w:jc w:val="center"/>
              <w:rPr>
                <w:sz w:val="20"/>
              </w:rPr>
            </w:pPr>
            <w:r w:rsidRPr="00C35EA7">
              <w:rPr>
                <w:sz w:val="20"/>
              </w:rPr>
              <w:t>E6</w:t>
            </w:r>
          </w:p>
        </w:tc>
        <w:tc>
          <w:tcPr>
            <w:tcW w:w="539" w:type="dxa"/>
            <w:vAlign w:val="center"/>
          </w:tcPr>
          <w:p w14:paraId="6306FF67" w14:textId="77777777" w:rsidR="002C680D" w:rsidRPr="00C35EA7" w:rsidRDefault="002C680D" w:rsidP="00C35EA7">
            <w:pPr>
              <w:jc w:val="center"/>
              <w:rPr>
                <w:sz w:val="20"/>
              </w:rPr>
            </w:pPr>
          </w:p>
        </w:tc>
        <w:tc>
          <w:tcPr>
            <w:tcW w:w="516" w:type="dxa"/>
            <w:vAlign w:val="center"/>
          </w:tcPr>
          <w:p w14:paraId="1E810702" w14:textId="77777777" w:rsidR="002C680D" w:rsidRPr="00C35EA7" w:rsidRDefault="002C680D" w:rsidP="00C35EA7">
            <w:pPr>
              <w:jc w:val="center"/>
              <w:rPr>
                <w:sz w:val="20"/>
              </w:rPr>
            </w:pPr>
          </w:p>
        </w:tc>
        <w:tc>
          <w:tcPr>
            <w:tcW w:w="360" w:type="dxa"/>
            <w:vAlign w:val="center"/>
          </w:tcPr>
          <w:p w14:paraId="56F6A37A" w14:textId="77777777" w:rsidR="002C680D" w:rsidRPr="00C35EA7" w:rsidRDefault="002C680D" w:rsidP="00C35EA7">
            <w:pPr>
              <w:jc w:val="center"/>
              <w:rPr>
                <w:sz w:val="20"/>
              </w:rPr>
            </w:pPr>
          </w:p>
        </w:tc>
      </w:tr>
      <w:tr w:rsidR="005D10B6" w:rsidRPr="002C680D" w14:paraId="6632E58B" w14:textId="77777777" w:rsidTr="00C35EA7">
        <w:trPr>
          <w:jc w:val="center"/>
        </w:trPr>
        <w:tc>
          <w:tcPr>
            <w:tcW w:w="605" w:type="dxa"/>
            <w:vAlign w:val="center"/>
          </w:tcPr>
          <w:p w14:paraId="13174148" w14:textId="77777777" w:rsidR="002C680D" w:rsidRPr="00C35EA7" w:rsidRDefault="002C680D" w:rsidP="00C35EA7">
            <w:pPr>
              <w:jc w:val="center"/>
              <w:rPr>
                <w:sz w:val="20"/>
              </w:rPr>
            </w:pPr>
          </w:p>
        </w:tc>
        <w:tc>
          <w:tcPr>
            <w:tcW w:w="605" w:type="dxa"/>
            <w:vAlign w:val="center"/>
          </w:tcPr>
          <w:p w14:paraId="7E30154F" w14:textId="77777777" w:rsidR="002C680D" w:rsidRPr="00C35EA7" w:rsidRDefault="002C680D" w:rsidP="00C35EA7">
            <w:pPr>
              <w:jc w:val="center"/>
              <w:rPr>
                <w:sz w:val="20"/>
              </w:rPr>
            </w:pPr>
          </w:p>
        </w:tc>
        <w:tc>
          <w:tcPr>
            <w:tcW w:w="705" w:type="dxa"/>
            <w:vAlign w:val="center"/>
          </w:tcPr>
          <w:p w14:paraId="15AE73B5" w14:textId="77777777" w:rsidR="002C680D" w:rsidRPr="00C35EA7" w:rsidRDefault="002C680D" w:rsidP="00C35EA7">
            <w:pPr>
              <w:jc w:val="center"/>
              <w:rPr>
                <w:sz w:val="20"/>
              </w:rPr>
            </w:pPr>
            <w:r w:rsidRPr="00C35EA7">
              <w:rPr>
                <w:sz w:val="20"/>
              </w:rPr>
              <w:t>W11</w:t>
            </w:r>
          </w:p>
        </w:tc>
        <w:tc>
          <w:tcPr>
            <w:tcW w:w="539" w:type="dxa"/>
            <w:vAlign w:val="center"/>
          </w:tcPr>
          <w:p w14:paraId="6099B1E8" w14:textId="77777777" w:rsidR="002C680D" w:rsidRPr="00C35EA7" w:rsidRDefault="002C680D" w:rsidP="00C35EA7">
            <w:pPr>
              <w:jc w:val="center"/>
              <w:rPr>
                <w:sz w:val="20"/>
              </w:rPr>
            </w:pPr>
          </w:p>
        </w:tc>
        <w:tc>
          <w:tcPr>
            <w:tcW w:w="539" w:type="dxa"/>
            <w:vAlign w:val="center"/>
          </w:tcPr>
          <w:p w14:paraId="034AF23E" w14:textId="77777777" w:rsidR="002C680D" w:rsidRPr="00C35EA7" w:rsidRDefault="002C680D" w:rsidP="00C35EA7">
            <w:pPr>
              <w:jc w:val="center"/>
              <w:rPr>
                <w:sz w:val="20"/>
              </w:rPr>
            </w:pPr>
            <w:r w:rsidRPr="00C35EA7">
              <w:rPr>
                <w:sz w:val="20"/>
              </w:rPr>
              <w:t>E5</w:t>
            </w:r>
          </w:p>
        </w:tc>
        <w:tc>
          <w:tcPr>
            <w:tcW w:w="516" w:type="dxa"/>
            <w:vAlign w:val="center"/>
          </w:tcPr>
          <w:p w14:paraId="6D3BE9A5" w14:textId="77777777" w:rsidR="002C680D" w:rsidRPr="00C35EA7" w:rsidRDefault="002C680D" w:rsidP="00C35EA7">
            <w:pPr>
              <w:jc w:val="center"/>
              <w:rPr>
                <w:sz w:val="20"/>
              </w:rPr>
            </w:pPr>
          </w:p>
        </w:tc>
        <w:tc>
          <w:tcPr>
            <w:tcW w:w="360" w:type="dxa"/>
            <w:vAlign w:val="center"/>
          </w:tcPr>
          <w:p w14:paraId="2E7F56D5" w14:textId="77777777" w:rsidR="002C680D" w:rsidRPr="00C35EA7" w:rsidRDefault="002C680D" w:rsidP="00C35EA7">
            <w:pPr>
              <w:jc w:val="center"/>
              <w:rPr>
                <w:sz w:val="20"/>
              </w:rPr>
            </w:pPr>
          </w:p>
        </w:tc>
      </w:tr>
      <w:tr w:rsidR="005D10B6" w:rsidRPr="002C680D" w14:paraId="759B92B3" w14:textId="77777777" w:rsidTr="00C35EA7">
        <w:trPr>
          <w:jc w:val="center"/>
        </w:trPr>
        <w:tc>
          <w:tcPr>
            <w:tcW w:w="605" w:type="dxa"/>
            <w:vAlign w:val="center"/>
          </w:tcPr>
          <w:p w14:paraId="499D003A" w14:textId="77777777" w:rsidR="002C680D" w:rsidRPr="00C35EA7" w:rsidRDefault="002C680D" w:rsidP="00C35EA7">
            <w:pPr>
              <w:jc w:val="center"/>
              <w:rPr>
                <w:sz w:val="20"/>
              </w:rPr>
            </w:pPr>
          </w:p>
        </w:tc>
        <w:tc>
          <w:tcPr>
            <w:tcW w:w="605" w:type="dxa"/>
            <w:vAlign w:val="center"/>
          </w:tcPr>
          <w:p w14:paraId="271E9F24" w14:textId="77777777" w:rsidR="002C680D" w:rsidRPr="00C35EA7" w:rsidRDefault="002C680D" w:rsidP="00C35EA7">
            <w:pPr>
              <w:jc w:val="center"/>
              <w:rPr>
                <w:sz w:val="20"/>
              </w:rPr>
            </w:pPr>
          </w:p>
        </w:tc>
        <w:tc>
          <w:tcPr>
            <w:tcW w:w="705" w:type="dxa"/>
            <w:vAlign w:val="center"/>
          </w:tcPr>
          <w:p w14:paraId="5CCBFB66" w14:textId="77777777" w:rsidR="002C680D" w:rsidRPr="00C35EA7" w:rsidRDefault="002C680D" w:rsidP="00C35EA7">
            <w:pPr>
              <w:jc w:val="center"/>
              <w:rPr>
                <w:sz w:val="20"/>
              </w:rPr>
            </w:pPr>
            <w:r w:rsidRPr="00C35EA7">
              <w:rPr>
                <w:sz w:val="20"/>
              </w:rPr>
              <w:t>|</w:t>
            </w:r>
          </w:p>
        </w:tc>
        <w:tc>
          <w:tcPr>
            <w:tcW w:w="539" w:type="dxa"/>
            <w:vAlign w:val="center"/>
          </w:tcPr>
          <w:p w14:paraId="1878514C" w14:textId="77777777" w:rsidR="002C680D" w:rsidRPr="00C35EA7" w:rsidRDefault="002C680D" w:rsidP="00C35EA7">
            <w:pPr>
              <w:jc w:val="center"/>
              <w:rPr>
                <w:sz w:val="20"/>
              </w:rPr>
            </w:pPr>
          </w:p>
        </w:tc>
        <w:tc>
          <w:tcPr>
            <w:tcW w:w="539" w:type="dxa"/>
            <w:vAlign w:val="center"/>
          </w:tcPr>
          <w:p w14:paraId="5AD390E6" w14:textId="77777777" w:rsidR="002C680D" w:rsidRPr="00C35EA7" w:rsidRDefault="002C680D" w:rsidP="00C35EA7">
            <w:pPr>
              <w:jc w:val="center"/>
              <w:rPr>
                <w:sz w:val="20"/>
              </w:rPr>
            </w:pPr>
            <w:r w:rsidRPr="00C35EA7">
              <w:rPr>
                <w:sz w:val="20"/>
              </w:rPr>
              <w:t>E4</w:t>
            </w:r>
          </w:p>
        </w:tc>
        <w:tc>
          <w:tcPr>
            <w:tcW w:w="516" w:type="dxa"/>
            <w:vAlign w:val="center"/>
          </w:tcPr>
          <w:p w14:paraId="016A9B8E" w14:textId="77777777" w:rsidR="002C680D" w:rsidRPr="00C35EA7" w:rsidRDefault="002C680D" w:rsidP="00C35EA7">
            <w:pPr>
              <w:jc w:val="center"/>
              <w:rPr>
                <w:sz w:val="20"/>
              </w:rPr>
            </w:pPr>
          </w:p>
        </w:tc>
        <w:tc>
          <w:tcPr>
            <w:tcW w:w="360" w:type="dxa"/>
            <w:vAlign w:val="center"/>
          </w:tcPr>
          <w:p w14:paraId="71DE3B73" w14:textId="77777777" w:rsidR="002C680D" w:rsidRPr="00C35EA7" w:rsidRDefault="002C680D" w:rsidP="00C35EA7">
            <w:pPr>
              <w:jc w:val="center"/>
              <w:rPr>
                <w:sz w:val="20"/>
              </w:rPr>
            </w:pPr>
          </w:p>
        </w:tc>
      </w:tr>
      <w:tr w:rsidR="005D10B6" w:rsidRPr="002C680D" w14:paraId="25BFF574" w14:textId="77777777" w:rsidTr="00C35EA7">
        <w:trPr>
          <w:jc w:val="center"/>
        </w:trPr>
        <w:tc>
          <w:tcPr>
            <w:tcW w:w="605" w:type="dxa"/>
            <w:vAlign w:val="center"/>
          </w:tcPr>
          <w:p w14:paraId="6C57E65E" w14:textId="77777777" w:rsidR="002C680D" w:rsidRPr="00C35EA7" w:rsidRDefault="002C680D" w:rsidP="00C35EA7">
            <w:pPr>
              <w:jc w:val="center"/>
              <w:rPr>
                <w:sz w:val="20"/>
              </w:rPr>
            </w:pPr>
          </w:p>
        </w:tc>
        <w:tc>
          <w:tcPr>
            <w:tcW w:w="605" w:type="dxa"/>
            <w:vAlign w:val="center"/>
          </w:tcPr>
          <w:p w14:paraId="032DA268" w14:textId="77777777" w:rsidR="002C680D" w:rsidRPr="00C35EA7" w:rsidRDefault="002C680D" w:rsidP="00C35EA7">
            <w:pPr>
              <w:jc w:val="center"/>
              <w:rPr>
                <w:sz w:val="20"/>
              </w:rPr>
            </w:pPr>
          </w:p>
        </w:tc>
        <w:tc>
          <w:tcPr>
            <w:tcW w:w="705" w:type="dxa"/>
            <w:vMerge w:val="restart"/>
            <w:vAlign w:val="center"/>
          </w:tcPr>
          <w:p w14:paraId="08BC25CF" w14:textId="77777777" w:rsidR="002C680D" w:rsidRPr="00C35EA7" w:rsidRDefault="002C680D" w:rsidP="00C35EA7">
            <w:pPr>
              <w:jc w:val="center"/>
              <w:rPr>
                <w:sz w:val="20"/>
              </w:rPr>
            </w:pPr>
            <w:r w:rsidRPr="00C35EA7">
              <w:rPr>
                <w:sz w:val="20"/>
              </w:rPr>
              <w:t>W10</w:t>
            </w:r>
          </w:p>
        </w:tc>
        <w:tc>
          <w:tcPr>
            <w:tcW w:w="539" w:type="dxa"/>
            <w:vAlign w:val="center"/>
          </w:tcPr>
          <w:p w14:paraId="35032841" w14:textId="77777777" w:rsidR="002C680D" w:rsidRPr="00C35EA7" w:rsidRDefault="002C680D" w:rsidP="00C35EA7">
            <w:pPr>
              <w:jc w:val="center"/>
              <w:rPr>
                <w:sz w:val="20"/>
              </w:rPr>
            </w:pPr>
          </w:p>
        </w:tc>
        <w:tc>
          <w:tcPr>
            <w:tcW w:w="539" w:type="dxa"/>
            <w:vAlign w:val="center"/>
          </w:tcPr>
          <w:p w14:paraId="552C1CF8" w14:textId="77777777" w:rsidR="002C680D" w:rsidRPr="00C35EA7" w:rsidRDefault="002C680D" w:rsidP="00C35EA7">
            <w:pPr>
              <w:jc w:val="center"/>
              <w:rPr>
                <w:sz w:val="20"/>
              </w:rPr>
            </w:pPr>
            <w:r w:rsidRPr="00C35EA7">
              <w:rPr>
                <w:sz w:val="20"/>
              </w:rPr>
              <w:t>E3</w:t>
            </w:r>
          </w:p>
        </w:tc>
        <w:tc>
          <w:tcPr>
            <w:tcW w:w="516" w:type="dxa"/>
            <w:vAlign w:val="center"/>
          </w:tcPr>
          <w:p w14:paraId="18603F1C" w14:textId="77777777" w:rsidR="002C680D" w:rsidRPr="00C35EA7" w:rsidRDefault="002C680D" w:rsidP="00C35EA7">
            <w:pPr>
              <w:jc w:val="center"/>
              <w:rPr>
                <w:sz w:val="20"/>
              </w:rPr>
            </w:pPr>
          </w:p>
        </w:tc>
        <w:tc>
          <w:tcPr>
            <w:tcW w:w="360" w:type="dxa"/>
            <w:vAlign w:val="center"/>
          </w:tcPr>
          <w:p w14:paraId="3F61CB45" w14:textId="77777777" w:rsidR="002C680D" w:rsidRPr="00C35EA7" w:rsidRDefault="002C680D" w:rsidP="00C35EA7">
            <w:pPr>
              <w:jc w:val="center"/>
              <w:rPr>
                <w:sz w:val="20"/>
              </w:rPr>
            </w:pPr>
          </w:p>
        </w:tc>
      </w:tr>
      <w:tr w:rsidR="005D10B6" w:rsidRPr="002C680D" w14:paraId="28AED25F" w14:textId="77777777" w:rsidTr="00C35EA7">
        <w:trPr>
          <w:jc w:val="center"/>
        </w:trPr>
        <w:tc>
          <w:tcPr>
            <w:tcW w:w="605" w:type="dxa"/>
            <w:vAlign w:val="center"/>
          </w:tcPr>
          <w:p w14:paraId="50381F62" w14:textId="77777777" w:rsidR="002C680D" w:rsidRPr="00C35EA7" w:rsidRDefault="002C680D" w:rsidP="00C35EA7">
            <w:pPr>
              <w:jc w:val="center"/>
              <w:rPr>
                <w:sz w:val="20"/>
              </w:rPr>
            </w:pPr>
          </w:p>
        </w:tc>
        <w:tc>
          <w:tcPr>
            <w:tcW w:w="605" w:type="dxa"/>
            <w:vAlign w:val="center"/>
          </w:tcPr>
          <w:p w14:paraId="1418CDF1" w14:textId="77777777" w:rsidR="002C680D" w:rsidRPr="00C35EA7" w:rsidRDefault="002C680D" w:rsidP="00C35EA7">
            <w:pPr>
              <w:jc w:val="center"/>
              <w:rPr>
                <w:sz w:val="20"/>
              </w:rPr>
            </w:pPr>
            <w:r w:rsidRPr="00C35EA7">
              <w:rPr>
                <w:sz w:val="20"/>
              </w:rPr>
              <w:t>W9</w:t>
            </w:r>
          </w:p>
        </w:tc>
        <w:tc>
          <w:tcPr>
            <w:tcW w:w="705" w:type="dxa"/>
            <w:vMerge/>
            <w:vAlign w:val="center"/>
          </w:tcPr>
          <w:p w14:paraId="16A15A24" w14:textId="77777777" w:rsidR="002C680D" w:rsidRPr="00C35EA7" w:rsidRDefault="002C680D" w:rsidP="00C35EA7">
            <w:pPr>
              <w:jc w:val="center"/>
              <w:rPr>
                <w:sz w:val="20"/>
              </w:rPr>
            </w:pPr>
          </w:p>
        </w:tc>
        <w:tc>
          <w:tcPr>
            <w:tcW w:w="539" w:type="dxa"/>
            <w:vAlign w:val="center"/>
          </w:tcPr>
          <w:p w14:paraId="470BC469" w14:textId="77777777" w:rsidR="002C680D" w:rsidRPr="00C35EA7" w:rsidRDefault="002C680D" w:rsidP="00C35EA7">
            <w:pPr>
              <w:jc w:val="center"/>
              <w:rPr>
                <w:sz w:val="20"/>
              </w:rPr>
            </w:pPr>
          </w:p>
        </w:tc>
        <w:tc>
          <w:tcPr>
            <w:tcW w:w="539" w:type="dxa"/>
            <w:vAlign w:val="center"/>
          </w:tcPr>
          <w:p w14:paraId="297AC5DD" w14:textId="77777777" w:rsidR="002C680D" w:rsidRPr="00C35EA7" w:rsidRDefault="002C680D" w:rsidP="00C35EA7">
            <w:pPr>
              <w:jc w:val="center"/>
              <w:rPr>
                <w:sz w:val="20"/>
              </w:rPr>
            </w:pPr>
            <w:r w:rsidRPr="00C35EA7">
              <w:rPr>
                <w:sz w:val="20"/>
              </w:rPr>
              <w:t>E2</w:t>
            </w:r>
          </w:p>
        </w:tc>
        <w:tc>
          <w:tcPr>
            <w:tcW w:w="516" w:type="dxa"/>
            <w:vAlign w:val="center"/>
          </w:tcPr>
          <w:p w14:paraId="66058154" w14:textId="77777777" w:rsidR="002C680D" w:rsidRPr="00C35EA7" w:rsidRDefault="002C680D" w:rsidP="00C35EA7">
            <w:pPr>
              <w:jc w:val="center"/>
              <w:rPr>
                <w:sz w:val="20"/>
              </w:rPr>
            </w:pPr>
            <w:r w:rsidRPr="00C35EA7">
              <w:rPr>
                <w:sz w:val="20"/>
              </w:rPr>
              <w:t>---</w:t>
            </w:r>
          </w:p>
        </w:tc>
        <w:tc>
          <w:tcPr>
            <w:tcW w:w="360" w:type="dxa"/>
            <w:vAlign w:val="center"/>
          </w:tcPr>
          <w:p w14:paraId="7C3F6FBE" w14:textId="77777777" w:rsidR="002C680D" w:rsidRPr="00C35EA7" w:rsidRDefault="002C680D" w:rsidP="00C35EA7">
            <w:pPr>
              <w:jc w:val="center"/>
              <w:rPr>
                <w:sz w:val="20"/>
              </w:rPr>
            </w:pPr>
          </w:p>
        </w:tc>
      </w:tr>
      <w:tr w:rsidR="005D10B6" w:rsidRPr="002C680D" w14:paraId="1F456D40" w14:textId="77777777" w:rsidTr="00C35EA7">
        <w:trPr>
          <w:jc w:val="center"/>
        </w:trPr>
        <w:tc>
          <w:tcPr>
            <w:tcW w:w="605" w:type="dxa"/>
            <w:vAlign w:val="center"/>
          </w:tcPr>
          <w:p w14:paraId="55C95436" w14:textId="77777777" w:rsidR="002C680D" w:rsidRPr="00C35EA7" w:rsidRDefault="002C680D" w:rsidP="00C35EA7">
            <w:pPr>
              <w:jc w:val="center"/>
              <w:rPr>
                <w:sz w:val="20"/>
              </w:rPr>
            </w:pPr>
            <w:r w:rsidRPr="00C35EA7">
              <w:rPr>
                <w:sz w:val="20"/>
              </w:rPr>
              <w:t>W8</w:t>
            </w:r>
          </w:p>
        </w:tc>
        <w:tc>
          <w:tcPr>
            <w:tcW w:w="605" w:type="dxa"/>
            <w:vAlign w:val="center"/>
          </w:tcPr>
          <w:p w14:paraId="27B08352" w14:textId="77777777" w:rsidR="002C680D" w:rsidRPr="00C35EA7" w:rsidRDefault="002C680D" w:rsidP="00C35EA7">
            <w:pPr>
              <w:jc w:val="center"/>
              <w:rPr>
                <w:sz w:val="20"/>
              </w:rPr>
            </w:pPr>
          </w:p>
        </w:tc>
        <w:tc>
          <w:tcPr>
            <w:tcW w:w="705" w:type="dxa"/>
            <w:vAlign w:val="center"/>
          </w:tcPr>
          <w:p w14:paraId="39AAA340" w14:textId="77777777" w:rsidR="002C680D" w:rsidRPr="00C35EA7" w:rsidRDefault="002C680D" w:rsidP="00C35EA7">
            <w:pPr>
              <w:jc w:val="center"/>
              <w:rPr>
                <w:sz w:val="20"/>
              </w:rPr>
            </w:pPr>
          </w:p>
        </w:tc>
        <w:tc>
          <w:tcPr>
            <w:tcW w:w="539" w:type="dxa"/>
            <w:vAlign w:val="center"/>
          </w:tcPr>
          <w:p w14:paraId="6245AC82" w14:textId="77777777" w:rsidR="002C680D" w:rsidRPr="00C35EA7" w:rsidRDefault="002C680D" w:rsidP="00C35EA7">
            <w:pPr>
              <w:jc w:val="center"/>
              <w:rPr>
                <w:sz w:val="20"/>
              </w:rPr>
            </w:pPr>
          </w:p>
        </w:tc>
        <w:tc>
          <w:tcPr>
            <w:tcW w:w="539" w:type="dxa"/>
            <w:vAlign w:val="center"/>
          </w:tcPr>
          <w:p w14:paraId="25F7E466" w14:textId="77777777" w:rsidR="002C680D" w:rsidRPr="00C35EA7" w:rsidRDefault="002C680D" w:rsidP="00C35EA7">
            <w:pPr>
              <w:jc w:val="center"/>
              <w:rPr>
                <w:sz w:val="20"/>
              </w:rPr>
            </w:pPr>
          </w:p>
        </w:tc>
        <w:tc>
          <w:tcPr>
            <w:tcW w:w="516" w:type="dxa"/>
            <w:vAlign w:val="center"/>
          </w:tcPr>
          <w:p w14:paraId="3201E97C" w14:textId="77777777" w:rsidR="002C680D" w:rsidRPr="00C35EA7" w:rsidRDefault="002C680D" w:rsidP="00C35EA7">
            <w:pPr>
              <w:jc w:val="center"/>
              <w:rPr>
                <w:sz w:val="20"/>
              </w:rPr>
            </w:pPr>
          </w:p>
        </w:tc>
        <w:tc>
          <w:tcPr>
            <w:tcW w:w="360" w:type="dxa"/>
            <w:vAlign w:val="center"/>
          </w:tcPr>
          <w:p w14:paraId="0E66F804" w14:textId="77777777" w:rsidR="002C680D" w:rsidRPr="00C35EA7" w:rsidRDefault="002C680D" w:rsidP="00C35EA7">
            <w:pPr>
              <w:jc w:val="center"/>
              <w:rPr>
                <w:sz w:val="20"/>
              </w:rPr>
            </w:pPr>
            <w:r w:rsidRPr="00C35EA7">
              <w:rPr>
                <w:sz w:val="20"/>
              </w:rPr>
              <w:t>|</w:t>
            </w:r>
          </w:p>
        </w:tc>
      </w:tr>
      <w:tr w:rsidR="005D10B6" w:rsidRPr="002C680D" w14:paraId="25765212" w14:textId="77777777" w:rsidTr="00C35EA7">
        <w:trPr>
          <w:jc w:val="center"/>
        </w:trPr>
        <w:tc>
          <w:tcPr>
            <w:tcW w:w="605" w:type="dxa"/>
            <w:vAlign w:val="center"/>
          </w:tcPr>
          <w:p w14:paraId="457CE1C7" w14:textId="77777777" w:rsidR="002C680D" w:rsidRPr="00C35EA7" w:rsidRDefault="002C680D" w:rsidP="00C35EA7">
            <w:pPr>
              <w:jc w:val="center"/>
              <w:rPr>
                <w:sz w:val="20"/>
              </w:rPr>
            </w:pPr>
            <w:r w:rsidRPr="00C35EA7">
              <w:rPr>
                <w:sz w:val="20"/>
              </w:rPr>
              <w:t>W7</w:t>
            </w:r>
          </w:p>
        </w:tc>
        <w:tc>
          <w:tcPr>
            <w:tcW w:w="605" w:type="dxa"/>
            <w:vAlign w:val="center"/>
          </w:tcPr>
          <w:p w14:paraId="62EE6B9A" w14:textId="77777777" w:rsidR="002C680D" w:rsidRPr="00C35EA7" w:rsidRDefault="002C680D" w:rsidP="00C35EA7">
            <w:pPr>
              <w:jc w:val="center"/>
              <w:rPr>
                <w:sz w:val="20"/>
              </w:rPr>
            </w:pPr>
          </w:p>
        </w:tc>
        <w:tc>
          <w:tcPr>
            <w:tcW w:w="705" w:type="dxa"/>
            <w:vAlign w:val="center"/>
          </w:tcPr>
          <w:p w14:paraId="6FA2EAC1" w14:textId="77777777" w:rsidR="002C680D" w:rsidRPr="00C35EA7" w:rsidRDefault="002C680D" w:rsidP="00C35EA7">
            <w:pPr>
              <w:jc w:val="center"/>
              <w:rPr>
                <w:sz w:val="20"/>
              </w:rPr>
            </w:pPr>
          </w:p>
        </w:tc>
        <w:tc>
          <w:tcPr>
            <w:tcW w:w="539" w:type="dxa"/>
            <w:vAlign w:val="center"/>
          </w:tcPr>
          <w:p w14:paraId="5814D8F6" w14:textId="77777777" w:rsidR="002C680D" w:rsidRPr="00C35EA7" w:rsidRDefault="002C680D" w:rsidP="00C35EA7">
            <w:pPr>
              <w:jc w:val="center"/>
              <w:rPr>
                <w:sz w:val="20"/>
              </w:rPr>
            </w:pPr>
          </w:p>
        </w:tc>
        <w:tc>
          <w:tcPr>
            <w:tcW w:w="539" w:type="dxa"/>
            <w:vAlign w:val="center"/>
          </w:tcPr>
          <w:p w14:paraId="32D4301B" w14:textId="77777777" w:rsidR="002C680D" w:rsidRPr="00C35EA7" w:rsidRDefault="002C680D" w:rsidP="00C35EA7">
            <w:pPr>
              <w:jc w:val="center"/>
              <w:rPr>
                <w:sz w:val="20"/>
              </w:rPr>
            </w:pPr>
          </w:p>
        </w:tc>
        <w:tc>
          <w:tcPr>
            <w:tcW w:w="516" w:type="dxa"/>
            <w:vAlign w:val="center"/>
          </w:tcPr>
          <w:p w14:paraId="11465461" w14:textId="77777777" w:rsidR="002C680D" w:rsidRPr="00C35EA7" w:rsidRDefault="002C680D" w:rsidP="00C35EA7">
            <w:pPr>
              <w:jc w:val="center"/>
              <w:rPr>
                <w:sz w:val="20"/>
              </w:rPr>
            </w:pPr>
          </w:p>
        </w:tc>
        <w:tc>
          <w:tcPr>
            <w:tcW w:w="360" w:type="dxa"/>
            <w:vAlign w:val="center"/>
          </w:tcPr>
          <w:p w14:paraId="521FB52D" w14:textId="77777777" w:rsidR="002C680D" w:rsidRPr="00C35EA7" w:rsidRDefault="002C680D" w:rsidP="00C35EA7">
            <w:pPr>
              <w:jc w:val="center"/>
              <w:rPr>
                <w:sz w:val="20"/>
              </w:rPr>
            </w:pPr>
            <w:r w:rsidRPr="00C35EA7">
              <w:rPr>
                <w:sz w:val="20"/>
              </w:rPr>
              <w:t>|</w:t>
            </w:r>
          </w:p>
        </w:tc>
      </w:tr>
      <w:tr w:rsidR="005D10B6" w:rsidRPr="002C680D" w14:paraId="1FF014D2" w14:textId="77777777" w:rsidTr="00C35EA7">
        <w:trPr>
          <w:jc w:val="center"/>
        </w:trPr>
        <w:tc>
          <w:tcPr>
            <w:tcW w:w="605" w:type="dxa"/>
            <w:vAlign w:val="center"/>
          </w:tcPr>
          <w:p w14:paraId="47374465" w14:textId="77777777" w:rsidR="002C680D" w:rsidRPr="00C35EA7" w:rsidRDefault="002C680D" w:rsidP="00C35EA7">
            <w:pPr>
              <w:jc w:val="center"/>
              <w:rPr>
                <w:sz w:val="20"/>
              </w:rPr>
            </w:pPr>
          </w:p>
        </w:tc>
        <w:tc>
          <w:tcPr>
            <w:tcW w:w="605" w:type="dxa"/>
            <w:vAlign w:val="center"/>
          </w:tcPr>
          <w:p w14:paraId="2E47B7F3" w14:textId="77777777" w:rsidR="002C680D" w:rsidRPr="00C35EA7" w:rsidRDefault="002C680D" w:rsidP="00C35EA7">
            <w:pPr>
              <w:jc w:val="center"/>
              <w:rPr>
                <w:sz w:val="20"/>
              </w:rPr>
            </w:pPr>
            <w:r w:rsidRPr="00C35EA7">
              <w:rPr>
                <w:sz w:val="20"/>
              </w:rPr>
              <w:t>W6</w:t>
            </w:r>
          </w:p>
        </w:tc>
        <w:tc>
          <w:tcPr>
            <w:tcW w:w="705" w:type="dxa"/>
            <w:vAlign w:val="center"/>
          </w:tcPr>
          <w:p w14:paraId="1068B647" w14:textId="77777777" w:rsidR="002C680D" w:rsidRPr="00C35EA7" w:rsidRDefault="002C680D" w:rsidP="00C35EA7">
            <w:pPr>
              <w:jc w:val="center"/>
              <w:rPr>
                <w:sz w:val="20"/>
              </w:rPr>
            </w:pPr>
            <w:r w:rsidRPr="00C35EA7">
              <w:rPr>
                <w:sz w:val="20"/>
              </w:rPr>
              <w:t>W5</w:t>
            </w:r>
          </w:p>
        </w:tc>
        <w:tc>
          <w:tcPr>
            <w:tcW w:w="539" w:type="dxa"/>
            <w:vAlign w:val="center"/>
          </w:tcPr>
          <w:p w14:paraId="1C2582D5" w14:textId="77777777" w:rsidR="002C680D" w:rsidRPr="00C35EA7" w:rsidRDefault="002C680D" w:rsidP="00C35EA7">
            <w:pPr>
              <w:jc w:val="center"/>
              <w:rPr>
                <w:sz w:val="20"/>
              </w:rPr>
            </w:pPr>
          </w:p>
        </w:tc>
        <w:tc>
          <w:tcPr>
            <w:tcW w:w="539" w:type="dxa"/>
            <w:vAlign w:val="center"/>
          </w:tcPr>
          <w:p w14:paraId="6618F254" w14:textId="77777777" w:rsidR="002C680D" w:rsidRPr="00C35EA7" w:rsidRDefault="002C680D" w:rsidP="00C35EA7">
            <w:pPr>
              <w:jc w:val="center"/>
              <w:rPr>
                <w:sz w:val="20"/>
              </w:rPr>
            </w:pPr>
            <w:r w:rsidRPr="00C35EA7">
              <w:rPr>
                <w:sz w:val="20"/>
              </w:rPr>
              <w:t>E1</w:t>
            </w:r>
          </w:p>
        </w:tc>
        <w:tc>
          <w:tcPr>
            <w:tcW w:w="516" w:type="dxa"/>
            <w:vAlign w:val="center"/>
          </w:tcPr>
          <w:p w14:paraId="66156F42" w14:textId="77777777" w:rsidR="002C680D" w:rsidRPr="00C35EA7" w:rsidRDefault="002C680D" w:rsidP="00C35EA7">
            <w:pPr>
              <w:jc w:val="center"/>
              <w:rPr>
                <w:sz w:val="20"/>
              </w:rPr>
            </w:pPr>
            <w:r w:rsidRPr="00C35EA7">
              <w:rPr>
                <w:sz w:val="20"/>
              </w:rPr>
              <w:t>---</w:t>
            </w:r>
          </w:p>
        </w:tc>
        <w:tc>
          <w:tcPr>
            <w:tcW w:w="360" w:type="dxa"/>
            <w:vAlign w:val="center"/>
          </w:tcPr>
          <w:p w14:paraId="5F5A22A6" w14:textId="77777777" w:rsidR="002C680D" w:rsidRPr="00C35EA7" w:rsidRDefault="002C680D" w:rsidP="00C35EA7">
            <w:pPr>
              <w:jc w:val="center"/>
              <w:rPr>
                <w:sz w:val="20"/>
              </w:rPr>
            </w:pPr>
          </w:p>
        </w:tc>
      </w:tr>
      <w:tr w:rsidR="005D10B6" w:rsidRPr="002C680D" w14:paraId="6C27BBDF" w14:textId="77777777" w:rsidTr="00C35EA7">
        <w:trPr>
          <w:jc w:val="center"/>
        </w:trPr>
        <w:tc>
          <w:tcPr>
            <w:tcW w:w="605" w:type="dxa"/>
            <w:vAlign w:val="center"/>
          </w:tcPr>
          <w:p w14:paraId="585B7FF3" w14:textId="77777777" w:rsidR="002C680D" w:rsidRPr="00C35EA7" w:rsidRDefault="002C680D" w:rsidP="00C35EA7">
            <w:pPr>
              <w:jc w:val="center"/>
              <w:rPr>
                <w:sz w:val="20"/>
              </w:rPr>
            </w:pPr>
          </w:p>
        </w:tc>
        <w:tc>
          <w:tcPr>
            <w:tcW w:w="605" w:type="dxa"/>
            <w:vAlign w:val="center"/>
          </w:tcPr>
          <w:p w14:paraId="494867F1" w14:textId="77777777" w:rsidR="002C680D" w:rsidRPr="00C35EA7" w:rsidRDefault="002C680D" w:rsidP="00C35EA7">
            <w:pPr>
              <w:jc w:val="center"/>
              <w:rPr>
                <w:sz w:val="20"/>
              </w:rPr>
            </w:pPr>
          </w:p>
        </w:tc>
        <w:tc>
          <w:tcPr>
            <w:tcW w:w="705" w:type="dxa"/>
            <w:vAlign w:val="center"/>
          </w:tcPr>
          <w:p w14:paraId="79C85A25" w14:textId="45BEB3C6" w:rsidR="002C680D" w:rsidRPr="00C35EA7" w:rsidRDefault="00000000" w:rsidP="00C35EA7">
            <w:pPr>
              <w:jc w:val="center"/>
              <w:rPr>
                <w:sz w:val="20"/>
              </w:rPr>
            </w:pPr>
            <w:hyperlink r:id="rId7169" w:anchor="Sit_Cruguellic_d_W4" w:history="1">
              <w:r w:rsidR="002C680D" w:rsidRPr="00C35EA7">
                <w:rPr>
                  <w:rStyle w:val="Hyperlink"/>
                  <w:sz w:val="20"/>
                </w:rPr>
                <w:t>W4</w:t>
              </w:r>
            </w:hyperlink>
          </w:p>
        </w:tc>
        <w:tc>
          <w:tcPr>
            <w:tcW w:w="539" w:type="dxa"/>
            <w:vAlign w:val="center"/>
          </w:tcPr>
          <w:p w14:paraId="1637363B" w14:textId="77777777" w:rsidR="002C680D" w:rsidRPr="00C35EA7" w:rsidRDefault="002C680D" w:rsidP="00C35EA7">
            <w:pPr>
              <w:jc w:val="center"/>
              <w:rPr>
                <w:sz w:val="20"/>
              </w:rPr>
            </w:pPr>
          </w:p>
        </w:tc>
        <w:tc>
          <w:tcPr>
            <w:tcW w:w="539" w:type="dxa"/>
            <w:vAlign w:val="center"/>
          </w:tcPr>
          <w:p w14:paraId="5F28216A" w14:textId="21451560" w:rsidR="002C680D" w:rsidRPr="00C35EA7" w:rsidRDefault="00000000" w:rsidP="00C35EA7">
            <w:pPr>
              <w:jc w:val="center"/>
              <w:rPr>
                <w:sz w:val="20"/>
              </w:rPr>
            </w:pPr>
            <w:hyperlink r:id="rId7170" w:anchor="Sit_Cruguellic_d_E7" w:history="1">
              <w:r w:rsidR="002C680D" w:rsidRPr="00C35EA7">
                <w:rPr>
                  <w:rStyle w:val="Hyperlink"/>
                  <w:sz w:val="20"/>
                </w:rPr>
                <w:t>E7</w:t>
              </w:r>
            </w:hyperlink>
          </w:p>
        </w:tc>
        <w:tc>
          <w:tcPr>
            <w:tcW w:w="516" w:type="dxa"/>
            <w:vAlign w:val="center"/>
          </w:tcPr>
          <w:p w14:paraId="2196D140" w14:textId="77777777" w:rsidR="002C680D" w:rsidRPr="00C35EA7" w:rsidRDefault="002C680D" w:rsidP="00C35EA7">
            <w:pPr>
              <w:jc w:val="center"/>
              <w:rPr>
                <w:sz w:val="20"/>
              </w:rPr>
            </w:pPr>
          </w:p>
        </w:tc>
        <w:tc>
          <w:tcPr>
            <w:tcW w:w="360" w:type="dxa"/>
            <w:vAlign w:val="center"/>
          </w:tcPr>
          <w:p w14:paraId="31E653C0" w14:textId="77777777" w:rsidR="002C680D" w:rsidRPr="00C35EA7" w:rsidRDefault="002C680D" w:rsidP="00C35EA7">
            <w:pPr>
              <w:jc w:val="center"/>
              <w:rPr>
                <w:sz w:val="20"/>
              </w:rPr>
            </w:pPr>
          </w:p>
        </w:tc>
      </w:tr>
      <w:tr w:rsidR="005D10B6" w:rsidRPr="002C680D" w14:paraId="26E02E8D" w14:textId="77777777" w:rsidTr="00C35EA7">
        <w:trPr>
          <w:jc w:val="center"/>
        </w:trPr>
        <w:tc>
          <w:tcPr>
            <w:tcW w:w="605" w:type="dxa"/>
            <w:vAlign w:val="center"/>
          </w:tcPr>
          <w:p w14:paraId="4B5F5305" w14:textId="77777777" w:rsidR="002C680D" w:rsidRPr="00C35EA7" w:rsidRDefault="002C680D" w:rsidP="00C35EA7">
            <w:pPr>
              <w:jc w:val="center"/>
              <w:rPr>
                <w:sz w:val="20"/>
              </w:rPr>
            </w:pPr>
          </w:p>
        </w:tc>
        <w:tc>
          <w:tcPr>
            <w:tcW w:w="605" w:type="dxa"/>
            <w:vAlign w:val="center"/>
          </w:tcPr>
          <w:p w14:paraId="2300CE25" w14:textId="77777777" w:rsidR="002C680D" w:rsidRPr="00C35EA7" w:rsidRDefault="002C680D" w:rsidP="00C35EA7">
            <w:pPr>
              <w:jc w:val="center"/>
              <w:rPr>
                <w:sz w:val="20"/>
              </w:rPr>
            </w:pPr>
            <w:r w:rsidRPr="00C35EA7">
              <w:rPr>
                <w:sz w:val="20"/>
              </w:rPr>
              <w:t>---</w:t>
            </w:r>
          </w:p>
        </w:tc>
        <w:tc>
          <w:tcPr>
            <w:tcW w:w="705" w:type="dxa"/>
            <w:vAlign w:val="center"/>
          </w:tcPr>
          <w:p w14:paraId="70F1276C" w14:textId="77777777" w:rsidR="002C680D" w:rsidRPr="00C35EA7" w:rsidRDefault="002C680D" w:rsidP="00C35EA7">
            <w:pPr>
              <w:jc w:val="center"/>
              <w:rPr>
                <w:sz w:val="20"/>
              </w:rPr>
            </w:pPr>
            <w:r w:rsidRPr="00C35EA7">
              <w:rPr>
                <w:sz w:val="20"/>
              </w:rPr>
              <w:t>W3</w:t>
            </w:r>
          </w:p>
        </w:tc>
        <w:tc>
          <w:tcPr>
            <w:tcW w:w="539" w:type="dxa"/>
            <w:vAlign w:val="center"/>
          </w:tcPr>
          <w:p w14:paraId="6E824D19" w14:textId="77777777" w:rsidR="002C680D" w:rsidRPr="00C35EA7" w:rsidRDefault="002C680D" w:rsidP="00C35EA7">
            <w:pPr>
              <w:jc w:val="center"/>
              <w:rPr>
                <w:sz w:val="20"/>
              </w:rPr>
            </w:pPr>
          </w:p>
        </w:tc>
        <w:tc>
          <w:tcPr>
            <w:tcW w:w="539" w:type="dxa"/>
            <w:vAlign w:val="center"/>
          </w:tcPr>
          <w:p w14:paraId="17D4A375" w14:textId="77777777" w:rsidR="002C680D" w:rsidRPr="00C35EA7" w:rsidRDefault="002C680D" w:rsidP="00C35EA7">
            <w:pPr>
              <w:jc w:val="center"/>
              <w:rPr>
                <w:sz w:val="20"/>
              </w:rPr>
            </w:pPr>
            <w:r w:rsidRPr="00C35EA7">
              <w:rPr>
                <w:sz w:val="20"/>
              </w:rPr>
              <w:t>---</w:t>
            </w:r>
          </w:p>
        </w:tc>
        <w:tc>
          <w:tcPr>
            <w:tcW w:w="516" w:type="dxa"/>
            <w:vAlign w:val="center"/>
          </w:tcPr>
          <w:p w14:paraId="538F7E38" w14:textId="77777777" w:rsidR="002C680D" w:rsidRPr="00C35EA7" w:rsidRDefault="002C680D" w:rsidP="00C35EA7">
            <w:pPr>
              <w:jc w:val="center"/>
              <w:rPr>
                <w:sz w:val="20"/>
              </w:rPr>
            </w:pPr>
            <w:r w:rsidRPr="00C35EA7">
              <w:rPr>
                <w:sz w:val="20"/>
              </w:rPr>
              <w:t>---</w:t>
            </w:r>
          </w:p>
        </w:tc>
        <w:tc>
          <w:tcPr>
            <w:tcW w:w="360" w:type="dxa"/>
            <w:vAlign w:val="center"/>
          </w:tcPr>
          <w:p w14:paraId="42EA0575" w14:textId="77777777" w:rsidR="002C680D" w:rsidRPr="00C35EA7" w:rsidRDefault="002C680D" w:rsidP="00C35EA7">
            <w:pPr>
              <w:jc w:val="center"/>
              <w:rPr>
                <w:sz w:val="20"/>
              </w:rPr>
            </w:pPr>
          </w:p>
        </w:tc>
      </w:tr>
      <w:tr w:rsidR="005D10B6" w:rsidRPr="002C680D" w14:paraId="6CDC9329" w14:textId="77777777" w:rsidTr="00C35EA7">
        <w:trPr>
          <w:jc w:val="center"/>
        </w:trPr>
        <w:tc>
          <w:tcPr>
            <w:tcW w:w="605" w:type="dxa"/>
            <w:vAlign w:val="center"/>
          </w:tcPr>
          <w:p w14:paraId="016690EC" w14:textId="77777777" w:rsidR="002C680D" w:rsidRPr="00C35EA7" w:rsidRDefault="002C680D" w:rsidP="00C35EA7">
            <w:pPr>
              <w:jc w:val="center"/>
              <w:rPr>
                <w:sz w:val="20"/>
              </w:rPr>
            </w:pPr>
            <w:r w:rsidRPr="00C35EA7">
              <w:rPr>
                <w:sz w:val="20"/>
              </w:rPr>
              <w:t>|</w:t>
            </w:r>
          </w:p>
        </w:tc>
        <w:tc>
          <w:tcPr>
            <w:tcW w:w="605" w:type="dxa"/>
            <w:vAlign w:val="center"/>
          </w:tcPr>
          <w:p w14:paraId="56D25BF7" w14:textId="77777777" w:rsidR="002C680D" w:rsidRPr="00C35EA7" w:rsidRDefault="002C680D" w:rsidP="00C35EA7">
            <w:pPr>
              <w:jc w:val="center"/>
              <w:rPr>
                <w:sz w:val="20"/>
              </w:rPr>
            </w:pPr>
          </w:p>
        </w:tc>
        <w:tc>
          <w:tcPr>
            <w:tcW w:w="705" w:type="dxa"/>
            <w:vAlign w:val="center"/>
          </w:tcPr>
          <w:p w14:paraId="5F1EEF57" w14:textId="77777777" w:rsidR="002C680D" w:rsidRPr="00C35EA7" w:rsidRDefault="002C680D" w:rsidP="00C35EA7">
            <w:pPr>
              <w:jc w:val="center"/>
              <w:rPr>
                <w:sz w:val="20"/>
              </w:rPr>
            </w:pPr>
          </w:p>
        </w:tc>
        <w:tc>
          <w:tcPr>
            <w:tcW w:w="539" w:type="dxa"/>
            <w:vAlign w:val="center"/>
          </w:tcPr>
          <w:p w14:paraId="40D0D564" w14:textId="77777777" w:rsidR="002C680D" w:rsidRPr="00C35EA7" w:rsidRDefault="002C680D" w:rsidP="00C35EA7">
            <w:pPr>
              <w:jc w:val="center"/>
              <w:rPr>
                <w:sz w:val="20"/>
              </w:rPr>
            </w:pPr>
          </w:p>
        </w:tc>
        <w:tc>
          <w:tcPr>
            <w:tcW w:w="539" w:type="dxa"/>
            <w:vAlign w:val="center"/>
          </w:tcPr>
          <w:p w14:paraId="26972FAD" w14:textId="77777777" w:rsidR="002C680D" w:rsidRPr="00C35EA7" w:rsidRDefault="002C680D" w:rsidP="00C35EA7">
            <w:pPr>
              <w:jc w:val="center"/>
              <w:rPr>
                <w:sz w:val="20"/>
              </w:rPr>
            </w:pPr>
          </w:p>
        </w:tc>
        <w:tc>
          <w:tcPr>
            <w:tcW w:w="516" w:type="dxa"/>
            <w:vAlign w:val="center"/>
          </w:tcPr>
          <w:p w14:paraId="110CCB3B" w14:textId="77777777" w:rsidR="002C680D" w:rsidRPr="00C35EA7" w:rsidRDefault="002C680D" w:rsidP="00C35EA7">
            <w:pPr>
              <w:jc w:val="center"/>
              <w:rPr>
                <w:sz w:val="20"/>
              </w:rPr>
            </w:pPr>
          </w:p>
        </w:tc>
        <w:tc>
          <w:tcPr>
            <w:tcW w:w="360" w:type="dxa"/>
            <w:vAlign w:val="center"/>
          </w:tcPr>
          <w:p w14:paraId="32DD3F92" w14:textId="77777777" w:rsidR="002C680D" w:rsidRPr="00C35EA7" w:rsidRDefault="002C680D" w:rsidP="00C35EA7">
            <w:pPr>
              <w:jc w:val="center"/>
              <w:rPr>
                <w:sz w:val="20"/>
              </w:rPr>
            </w:pPr>
            <w:r w:rsidRPr="00C35EA7">
              <w:rPr>
                <w:sz w:val="20"/>
              </w:rPr>
              <w:t>|</w:t>
            </w:r>
          </w:p>
        </w:tc>
      </w:tr>
      <w:tr w:rsidR="005D10B6" w:rsidRPr="002C680D" w14:paraId="0B6949FF" w14:textId="77777777" w:rsidTr="00C35EA7">
        <w:trPr>
          <w:jc w:val="center"/>
        </w:trPr>
        <w:tc>
          <w:tcPr>
            <w:tcW w:w="605" w:type="dxa"/>
            <w:vAlign w:val="center"/>
          </w:tcPr>
          <w:p w14:paraId="650684E7" w14:textId="77777777" w:rsidR="002C680D" w:rsidRPr="00C35EA7" w:rsidRDefault="002C680D" w:rsidP="00C35EA7">
            <w:pPr>
              <w:jc w:val="center"/>
              <w:rPr>
                <w:sz w:val="20"/>
              </w:rPr>
            </w:pPr>
          </w:p>
        </w:tc>
        <w:tc>
          <w:tcPr>
            <w:tcW w:w="605" w:type="dxa"/>
            <w:vAlign w:val="center"/>
          </w:tcPr>
          <w:p w14:paraId="4625793E" w14:textId="77777777" w:rsidR="002C680D" w:rsidRPr="00C35EA7" w:rsidRDefault="002C680D" w:rsidP="00C35EA7">
            <w:pPr>
              <w:jc w:val="center"/>
              <w:rPr>
                <w:sz w:val="20"/>
              </w:rPr>
            </w:pPr>
            <w:r w:rsidRPr="00C35EA7">
              <w:rPr>
                <w:sz w:val="20"/>
              </w:rPr>
              <w:t>W1</w:t>
            </w:r>
          </w:p>
        </w:tc>
        <w:tc>
          <w:tcPr>
            <w:tcW w:w="705" w:type="dxa"/>
            <w:vAlign w:val="center"/>
          </w:tcPr>
          <w:p w14:paraId="26A92BDF" w14:textId="77777777" w:rsidR="002C680D" w:rsidRPr="00C35EA7" w:rsidRDefault="002C680D" w:rsidP="00C35EA7">
            <w:pPr>
              <w:jc w:val="center"/>
              <w:rPr>
                <w:sz w:val="20"/>
              </w:rPr>
            </w:pPr>
            <w:r w:rsidRPr="00C35EA7">
              <w:rPr>
                <w:sz w:val="20"/>
              </w:rPr>
              <w:t>---</w:t>
            </w:r>
          </w:p>
        </w:tc>
        <w:tc>
          <w:tcPr>
            <w:tcW w:w="539" w:type="dxa"/>
            <w:vAlign w:val="center"/>
          </w:tcPr>
          <w:p w14:paraId="4304D683" w14:textId="77777777" w:rsidR="002C680D" w:rsidRPr="00C35EA7" w:rsidRDefault="002C680D" w:rsidP="00C35EA7">
            <w:pPr>
              <w:jc w:val="center"/>
              <w:rPr>
                <w:sz w:val="20"/>
              </w:rPr>
            </w:pPr>
          </w:p>
        </w:tc>
        <w:tc>
          <w:tcPr>
            <w:tcW w:w="539" w:type="dxa"/>
            <w:vAlign w:val="center"/>
          </w:tcPr>
          <w:p w14:paraId="2BA64AE4" w14:textId="77777777" w:rsidR="002C680D" w:rsidRPr="00C35EA7" w:rsidRDefault="002C680D" w:rsidP="00C35EA7">
            <w:pPr>
              <w:jc w:val="center"/>
              <w:rPr>
                <w:sz w:val="20"/>
              </w:rPr>
            </w:pPr>
            <w:r w:rsidRPr="00C35EA7">
              <w:rPr>
                <w:sz w:val="20"/>
              </w:rPr>
              <w:t>---</w:t>
            </w:r>
          </w:p>
        </w:tc>
        <w:tc>
          <w:tcPr>
            <w:tcW w:w="516" w:type="dxa"/>
            <w:vAlign w:val="center"/>
          </w:tcPr>
          <w:p w14:paraId="2593C480" w14:textId="77777777" w:rsidR="002C680D" w:rsidRPr="00C35EA7" w:rsidRDefault="002C680D" w:rsidP="00C35EA7">
            <w:pPr>
              <w:jc w:val="center"/>
              <w:rPr>
                <w:sz w:val="20"/>
              </w:rPr>
            </w:pPr>
            <w:r w:rsidRPr="00C35EA7">
              <w:rPr>
                <w:sz w:val="20"/>
              </w:rPr>
              <w:t>---</w:t>
            </w:r>
          </w:p>
        </w:tc>
        <w:tc>
          <w:tcPr>
            <w:tcW w:w="360" w:type="dxa"/>
            <w:vAlign w:val="center"/>
          </w:tcPr>
          <w:p w14:paraId="30E63AC4" w14:textId="77777777" w:rsidR="002C680D" w:rsidRPr="00C35EA7" w:rsidRDefault="002C680D" w:rsidP="00C35EA7">
            <w:pPr>
              <w:jc w:val="center"/>
              <w:rPr>
                <w:sz w:val="20"/>
              </w:rPr>
            </w:pPr>
          </w:p>
        </w:tc>
      </w:tr>
      <w:tr w:rsidR="005D10B6" w:rsidRPr="002C680D" w14:paraId="47C3A99B" w14:textId="77777777" w:rsidTr="00C35EA7">
        <w:trPr>
          <w:jc w:val="center"/>
        </w:trPr>
        <w:tc>
          <w:tcPr>
            <w:tcW w:w="605" w:type="dxa"/>
            <w:vAlign w:val="center"/>
          </w:tcPr>
          <w:p w14:paraId="6148787A" w14:textId="77777777" w:rsidR="002C680D" w:rsidRPr="00C35EA7" w:rsidRDefault="002C680D" w:rsidP="00C35EA7">
            <w:pPr>
              <w:jc w:val="center"/>
              <w:rPr>
                <w:sz w:val="20"/>
              </w:rPr>
            </w:pPr>
          </w:p>
        </w:tc>
        <w:tc>
          <w:tcPr>
            <w:tcW w:w="605" w:type="dxa"/>
            <w:vAlign w:val="center"/>
          </w:tcPr>
          <w:p w14:paraId="3442CD0B" w14:textId="77777777" w:rsidR="002C680D" w:rsidRPr="00C35EA7" w:rsidRDefault="002C680D" w:rsidP="00C35EA7">
            <w:pPr>
              <w:jc w:val="center"/>
              <w:rPr>
                <w:sz w:val="20"/>
              </w:rPr>
            </w:pPr>
          </w:p>
        </w:tc>
        <w:tc>
          <w:tcPr>
            <w:tcW w:w="705" w:type="dxa"/>
            <w:vAlign w:val="center"/>
          </w:tcPr>
          <w:p w14:paraId="01C0E7FB" w14:textId="77777777" w:rsidR="002C680D" w:rsidRPr="00C35EA7" w:rsidRDefault="002C680D" w:rsidP="00C35EA7">
            <w:pPr>
              <w:jc w:val="center"/>
              <w:rPr>
                <w:sz w:val="20"/>
              </w:rPr>
            </w:pPr>
            <w:r w:rsidRPr="00C35EA7">
              <w:rPr>
                <w:sz w:val="20"/>
              </w:rPr>
              <w:t>|</w:t>
            </w:r>
          </w:p>
        </w:tc>
        <w:tc>
          <w:tcPr>
            <w:tcW w:w="539" w:type="dxa"/>
            <w:vAlign w:val="center"/>
          </w:tcPr>
          <w:p w14:paraId="60903883" w14:textId="77777777" w:rsidR="002C680D" w:rsidRPr="00C35EA7" w:rsidRDefault="002C680D" w:rsidP="00C35EA7">
            <w:pPr>
              <w:jc w:val="center"/>
              <w:rPr>
                <w:sz w:val="20"/>
              </w:rPr>
            </w:pPr>
          </w:p>
        </w:tc>
        <w:tc>
          <w:tcPr>
            <w:tcW w:w="539" w:type="dxa"/>
            <w:vAlign w:val="center"/>
          </w:tcPr>
          <w:p w14:paraId="17D4D981" w14:textId="77777777" w:rsidR="002C680D" w:rsidRPr="00C35EA7" w:rsidRDefault="002C680D" w:rsidP="00C35EA7">
            <w:pPr>
              <w:jc w:val="center"/>
              <w:rPr>
                <w:sz w:val="20"/>
              </w:rPr>
            </w:pPr>
            <w:r w:rsidRPr="00C35EA7">
              <w:rPr>
                <w:sz w:val="20"/>
              </w:rPr>
              <w:t>|</w:t>
            </w:r>
          </w:p>
        </w:tc>
        <w:tc>
          <w:tcPr>
            <w:tcW w:w="516" w:type="dxa"/>
            <w:vAlign w:val="center"/>
          </w:tcPr>
          <w:p w14:paraId="5BA8E129" w14:textId="77777777" w:rsidR="002C680D" w:rsidRPr="00C35EA7" w:rsidRDefault="002C680D" w:rsidP="00C35EA7">
            <w:pPr>
              <w:jc w:val="center"/>
              <w:rPr>
                <w:sz w:val="20"/>
              </w:rPr>
            </w:pPr>
          </w:p>
        </w:tc>
        <w:tc>
          <w:tcPr>
            <w:tcW w:w="360" w:type="dxa"/>
            <w:vAlign w:val="center"/>
          </w:tcPr>
          <w:p w14:paraId="78D2BDAE" w14:textId="77777777" w:rsidR="002C680D" w:rsidRPr="00C35EA7" w:rsidRDefault="002C680D" w:rsidP="00C35EA7">
            <w:pPr>
              <w:jc w:val="center"/>
              <w:rPr>
                <w:sz w:val="20"/>
              </w:rPr>
            </w:pPr>
          </w:p>
        </w:tc>
      </w:tr>
      <w:tr w:rsidR="005D10B6" w:rsidRPr="002C680D" w14:paraId="2AE263D6" w14:textId="77777777" w:rsidTr="00C35EA7">
        <w:trPr>
          <w:jc w:val="center"/>
        </w:trPr>
        <w:tc>
          <w:tcPr>
            <w:tcW w:w="605" w:type="dxa"/>
            <w:vAlign w:val="center"/>
          </w:tcPr>
          <w:p w14:paraId="384E80A4" w14:textId="77777777" w:rsidR="002C680D" w:rsidRPr="00C35EA7" w:rsidRDefault="002C680D" w:rsidP="00C35EA7">
            <w:pPr>
              <w:jc w:val="center"/>
              <w:rPr>
                <w:sz w:val="20"/>
              </w:rPr>
            </w:pPr>
          </w:p>
        </w:tc>
        <w:tc>
          <w:tcPr>
            <w:tcW w:w="605" w:type="dxa"/>
            <w:vAlign w:val="center"/>
          </w:tcPr>
          <w:p w14:paraId="36A9EB8B" w14:textId="77777777" w:rsidR="002C680D" w:rsidRPr="00C35EA7" w:rsidRDefault="002C680D" w:rsidP="00C35EA7">
            <w:pPr>
              <w:jc w:val="center"/>
              <w:rPr>
                <w:sz w:val="20"/>
              </w:rPr>
            </w:pPr>
          </w:p>
        </w:tc>
        <w:tc>
          <w:tcPr>
            <w:tcW w:w="705" w:type="dxa"/>
            <w:vAlign w:val="center"/>
          </w:tcPr>
          <w:p w14:paraId="2FBE16C7" w14:textId="77777777" w:rsidR="002C680D" w:rsidRPr="00C35EA7" w:rsidRDefault="002C680D" w:rsidP="00C35EA7">
            <w:pPr>
              <w:jc w:val="center"/>
              <w:rPr>
                <w:sz w:val="20"/>
              </w:rPr>
            </w:pPr>
            <w:r w:rsidRPr="00C35EA7">
              <w:rPr>
                <w:sz w:val="20"/>
              </w:rPr>
              <w:t>|</w:t>
            </w:r>
          </w:p>
        </w:tc>
        <w:tc>
          <w:tcPr>
            <w:tcW w:w="539" w:type="dxa"/>
            <w:vAlign w:val="center"/>
          </w:tcPr>
          <w:p w14:paraId="2A7C9D9F" w14:textId="77777777" w:rsidR="002C680D" w:rsidRPr="00C35EA7" w:rsidRDefault="002C680D" w:rsidP="00C35EA7">
            <w:pPr>
              <w:jc w:val="center"/>
              <w:rPr>
                <w:sz w:val="20"/>
              </w:rPr>
            </w:pPr>
          </w:p>
        </w:tc>
        <w:tc>
          <w:tcPr>
            <w:tcW w:w="539" w:type="dxa"/>
            <w:vAlign w:val="center"/>
          </w:tcPr>
          <w:p w14:paraId="09B7A1A0" w14:textId="77777777" w:rsidR="002C680D" w:rsidRPr="00C35EA7" w:rsidRDefault="002C680D" w:rsidP="00C35EA7">
            <w:pPr>
              <w:jc w:val="center"/>
              <w:rPr>
                <w:sz w:val="20"/>
              </w:rPr>
            </w:pPr>
            <w:r w:rsidRPr="00C35EA7">
              <w:rPr>
                <w:sz w:val="20"/>
              </w:rPr>
              <w:t>|</w:t>
            </w:r>
          </w:p>
        </w:tc>
        <w:tc>
          <w:tcPr>
            <w:tcW w:w="516" w:type="dxa"/>
            <w:vAlign w:val="center"/>
          </w:tcPr>
          <w:p w14:paraId="64C027D4" w14:textId="77777777" w:rsidR="002C680D" w:rsidRPr="00C35EA7" w:rsidRDefault="002C680D" w:rsidP="00C35EA7">
            <w:pPr>
              <w:jc w:val="center"/>
              <w:rPr>
                <w:sz w:val="20"/>
              </w:rPr>
            </w:pPr>
          </w:p>
        </w:tc>
        <w:tc>
          <w:tcPr>
            <w:tcW w:w="360" w:type="dxa"/>
            <w:vAlign w:val="center"/>
          </w:tcPr>
          <w:p w14:paraId="3AC4CC67" w14:textId="77777777" w:rsidR="002C680D" w:rsidRPr="00C35EA7" w:rsidRDefault="002C680D" w:rsidP="00C35EA7">
            <w:pPr>
              <w:jc w:val="center"/>
              <w:rPr>
                <w:sz w:val="20"/>
              </w:rPr>
            </w:pPr>
          </w:p>
        </w:tc>
      </w:tr>
      <w:tr w:rsidR="005D10B6" w:rsidRPr="002C680D" w14:paraId="4EE914C6" w14:textId="77777777" w:rsidTr="00C35EA7">
        <w:trPr>
          <w:jc w:val="center"/>
        </w:trPr>
        <w:tc>
          <w:tcPr>
            <w:tcW w:w="605" w:type="dxa"/>
            <w:vAlign w:val="center"/>
          </w:tcPr>
          <w:p w14:paraId="4A1CC91B" w14:textId="77777777" w:rsidR="002C680D" w:rsidRPr="00C35EA7" w:rsidRDefault="002C680D" w:rsidP="00C35EA7">
            <w:pPr>
              <w:jc w:val="center"/>
              <w:rPr>
                <w:sz w:val="20"/>
              </w:rPr>
            </w:pPr>
          </w:p>
        </w:tc>
        <w:tc>
          <w:tcPr>
            <w:tcW w:w="605" w:type="dxa"/>
            <w:vAlign w:val="center"/>
          </w:tcPr>
          <w:p w14:paraId="4D5BEBC5" w14:textId="77777777" w:rsidR="002C680D" w:rsidRPr="00C35EA7" w:rsidRDefault="002C680D" w:rsidP="00C35EA7">
            <w:pPr>
              <w:jc w:val="center"/>
              <w:rPr>
                <w:sz w:val="20"/>
              </w:rPr>
            </w:pPr>
          </w:p>
        </w:tc>
        <w:tc>
          <w:tcPr>
            <w:tcW w:w="705" w:type="dxa"/>
            <w:vAlign w:val="center"/>
          </w:tcPr>
          <w:p w14:paraId="5A70D209" w14:textId="77777777" w:rsidR="002C680D" w:rsidRPr="00C35EA7" w:rsidRDefault="002C680D" w:rsidP="00C35EA7">
            <w:pPr>
              <w:jc w:val="center"/>
              <w:rPr>
                <w:sz w:val="20"/>
              </w:rPr>
            </w:pPr>
            <w:r w:rsidRPr="00C35EA7">
              <w:rPr>
                <w:sz w:val="20"/>
              </w:rPr>
              <w:t>|</w:t>
            </w:r>
          </w:p>
        </w:tc>
        <w:tc>
          <w:tcPr>
            <w:tcW w:w="539" w:type="dxa"/>
            <w:vAlign w:val="center"/>
          </w:tcPr>
          <w:p w14:paraId="35368B92" w14:textId="77777777" w:rsidR="002C680D" w:rsidRPr="00C35EA7" w:rsidRDefault="002C680D" w:rsidP="00C35EA7">
            <w:pPr>
              <w:jc w:val="center"/>
              <w:rPr>
                <w:sz w:val="20"/>
              </w:rPr>
            </w:pPr>
          </w:p>
        </w:tc>
        <w:tc>
          <w:tcPr>
            <w:tcW w:w="539" w:type="dxa"/>
            <w:vAlign w:val="center"/>
          </w:tcPr>
          <w:p w14:paraId="089533E3" w14:textId="77777777" w:rsidR="002C680D" w:rsidRPr="00C35EA7" w:rsidRDefault="002C680D" w:rsidP="00C35EA7">
            <w:pPr>
              <w:jc w:val="center"/>
              <w:rPr>
                <w:sz w:val="20"/>
              </w:rPr>
            </w:pPr>
            <w:r w:rsidRPr="00C35EA7">
              <w:rPr>
                <w:sz w:val="20"/>
              </w:rPr>
              <w:t>|</w:t>
            </w:r>
          </w:p>
        </w:tc>
        <w:tc>
          <w:tcPr>
            <w:tcW w:w="516" w:type="dxa"/>
            <w:vAlign w:val="center"/>
          </w:tcPr>
          <w:p w14:paraId="5EF448C1" w14:textId="77777777" w:rsidR="002C680D" w:rsidRPr="00C35EA7" w:rsidRDefault="002C680D" w:rsidP="00C35EA7">
            <w:pPr>
              <w:jc w:val="center"/>
              <w:rPr>
                <w:sz w:val="20"/>
              </w:rPr>
            </w:pPr>
          </w:p>
        </w:tc>
        <w:tc>
          <w:tcPr>
            <w:tcW w:w="360" w:type="dxa"/>
            <w:vAlign w:val="center"/>
          </w:tcPr>
          <w:p w14:paraId="5C980448" w14:textId="77777777" w:rsidR="002C680D" w:rsidRPr="00C35EA7" w:rsidRDefault="002C680D" w:rsidP="00C35EA7">
            <w:pPr>
              <w:jc w:val="center"/>
              <w:rPr>
                <w:sz w:val="20"/>
              </w:rPr>
            </w:pPr>
          </w:p>
        </w:tc>
      </w:tr>
    </w:tbl>
    <w:p w14:paraId="5ECEC8DE" w14:textId="77777777" w:rsidR="002C680D" w:rsidRPr="002C680D" w:rsidRDefault="002C680D" w:rsidP="002C680D">
      <w:pPr>
        <w:jc w:val="center"/>
        <w:rPr>
          <w:i/>
        </w:rPr>
      </w:pPr>
      <w:r w:rsidRPr="002C680D">
        <w:rPr>
          <w:i/>
        </w:rPr>
        <w:t>entrée</w:t>
      </w:r>
    </w:p>
    <w:p w14:paraId="3DFCDDCA" w14:textId="77777777" w:rsidR="00BE0379" w:rsidRDefault="00DA518E" w:rsidP="00242C0F">
      <w:r>
        <w:t>(d'après 2199)</w:t>
      </w:r>
    </w:p>
    <w:p w14:paraId="28D572DD" w14:textId="77777777" w:rsidR="00DA518E" w:rsidRDefault="00DA518E" w:rsidP="00242C0F"/>
    <w:p w14:paraId="1FA45204" w14:textId="77777777" w:rsidR="006E3973" w:rsidRDefault="006E3973" w:rsidP="00242C0F"/>
    <w:p w14:paraId="7DEB3319" w14:textId="77777777" w:rsidR="006E3973" w:rsidRDefault="006E3973" w:rsidP="006E3973">
      <w:pPr>
        <w:pStyle w:val="Heading2"/>
      </w:pPr>
      <w:bookmarkStart w:id="3070" w:name="Sit_Cruguellic_d"/>
      <w:r>
        <w:t>Orthostate</w:t>
      </w:r>
      <w:r w:rsidR="00D25ACC">
        <w:t>s</w:t>
      </w:r>
    </w:p>
    <w:bookmarkEnd w:id="3070"/>
    <w:p w14:paraId="43144982" w14:textId="77777777" w:rsidR="006E3973" w:rsidRDefault="006E3973" w:rsidP="00242C0F"/>
    <w:p w14:paraId="7C54CAC7" w14:textId="77777777" w:rsidR="00D25ACC" w:rsidRDefault="00D25ACC" w:rsidP="00242C0F"/>
    <w:p w14:paraId="5BF42A3B" w14:textId="77777777" w:rsidR="006E3973" w:rsidRDefault="006E3973" w:rsidP="006E3973">
      <w:pPr>
        <w:pStyle w:val="Heading3"/>
      </w:pPr>
      <w:bookmarkStart w:id="3071" w:name="Sit_Cruguellic_d_E7"/>
      <w:r>
        <w:t>E7</w:t>
      </w:r>
    </w:p>
    <w:bookmarkEnd w:id="3071"/>
    <w:p w14:paraId="4104EFAD" w14:textId="3095C305" w:rsidR="001309A1" w:rsidRPr="0032190F" w:rsidRDefault="00911743" w:rsidP="001309A1">
      <w:pPr>
        <w:jc w:val="both"/>
        <w:rPr>
          <w:rFonts w:eastAsia="AGaramondPro-Regular"/>
          <w:szCs w:val="22"/>
          <w:lang w:val="fr-FR" w:eastAsia="en-GB"/>
        </w:rPr>
      </w:pPr>
      <w:r>
        <w:fldChar w:fldCharType="begin"/>
      </w:r>
      <w:r w:rsidR="00E30F13" w:rsidRPr="006F6A73">
        <w:rPr>
          <w:lang w:val="fr-FR"/>
        </w:rPr>
        <w:instrText>HYPERLINK "C:\\Users\\Thomas Huet\\Desktop\\Documentation archéologique liée à la thèse\\Cultures.docx" \l "Cul_Art_TAC_T_z_cachalot"</w:instrText>
      </w:r>
      <w:r>
        <w:fldChar w:fldCharType="separate"/>
      </w:r>
      <w:r w:rsidR="00D25ACC" w:rsidRPr="0032190F">
        <w:rPr>
          <w:rStyle w:val="Hyperlink"/>
          <w:lang w:val="fr-FR"/>
        </w:rPr>
        <w:t>Cachalot</w:t>
      </w:r>
      <w:r>
        <w:fldChar w:fldCharType="end"/>
      </w:r>
      <w:r w:rsidR="00D25ACC" w:rsidRPr="0032190F">
        <w:rPr>
          <w:lang w:val="fr-FR"/>
        </w:rPr>
        <w:t>, hache emmanchée, crosse (BIB 2199)</w:t>
      </w:r>
      <w:r w:rsidR="001309A1" w:rsidRPr="0032190F">
        <w:rPr>
          <w:lang w:val="fr-FR"/>
        </w:rPr>
        <w:t xml:space="preserve">. </w:t>
      </w:r>
      <w:r w:rsidR="001309A1" w:rsidRPr="0032190F">
        <w:rPr>
          <w:rFonts w:eastAsia="AGaramondPro-Regular"/>
          <w:szCs w:val="22"/>
          <w:lang w:val="fr-FR" w:eastAsia="en-GB"/>
        </w:rPr>
        <w:t>Le cetacé est similaire a l</w:t>
      </w:r>
      <w:r w:rsidR="00FB5248" w:rsidRPr="0032190F">
        <w:rPr>
          <w:rFonts w:eastAsia="AGaramondPro-Regular"/>
          <w:szCs w:val="22"/>
          <w:lang w:val="fr-FR" w:eastAsia="en-GB"/>
        </w:rPr>
        <w:t>'</w:t>
      </w:r>
      <w:r w:rsidR="001309A1" w:rsidRPr="0032190F">
        <w:rPr>
          <w:rFonts w:eastAsia="AGaramondPro-Regular"/>
          <w:szCs w:val="22"/>
          <w:lang w:val="fr-FR" w:eastAsia="en-GB"/>
        </w:rPr>
        <w:t xml:space="preserve">individu repertorie au </w:t>
      </w:r>
      <w:r w:rsidR="006C3E64" w:rsidRPr="0032190F">
        <w:rPr>
          <w:rFonts w:eastAsia="AGaramondPro-Regular"/>
          <w:szCs w:val="22"/>
          <w:lang w:val="fr-FR" w:eastAsia="en-GB"/>
        </w:rPr>
        <w:t xml:space="preserve">plafond de la tombe de </w:t>
      </w:r>
      <w:hyperlink r:id="rId7171" w:anchor="Sit_Kercado" w:history="1">
        <w:r w:rsidR="006C3E64" w:rsidRPr="0032190F">
          <w:rPr>
            <w:rStyle w:val="Hyperlink"/>
            <w:rFonts w:eastAsia="AGaramondPro-Regular"/>
            <w:szCs w:val="22"/>
            <w:lang w:val="fr-FR" w:eastAsia="en-GB"/>
          </w:rPr>
          <w:t>Kercado</w:t>
        </w:r>
      </w:hyperlink>
      <w:r w:rsidR="001309A1" w:rsidRPr="0032190F">
        <w:rPr>
          <w:rFonts w:eastAsia="AGaramondPro-Regular"/>
          <w:szCs w:val="22"/>
          <w:lang w:val="fr-FR" w:eastAsia="en-GB"/>
        </w:rPr>
        <w:t>. La hache emmanch</w:t>
      </w:r>
      <w:r w:rsidR="00CC52E1" w:rsidRPr="0032190F">
        <w:rPr>
          <w:rFonts w:eastAsia="AGaramondPro-Regular"/>
          <w:szCs w:val="22"/>
          <w:lang w:val="fr-FR" w:eastAsia="en-GB"/>
        </w:rPr>
        <w:t>é</w:t>
      </w:r>
      <w:r w:rsidR="001309A1" w:rsidRPr="0032190F">
        <w:rPr>
          <w:rFonts w:eastAsia="AGaramondPro-Regular"/>
          <w:szCs w:val="22"/>
          <w:lang w:val="fr-FR" w:eastAsia="en-GB"/>
        </w:rPr>
        <w:t xml:space="preserve">e presente un dessin similaire au type </w:t>
      </w:r>
      <w:hyperlink r:id="rId7172" w:anchor="Typ_Arm_Hache_Begude" w:history="1">
        <w:r w:rsidR="001309A1" w:rsidRPr="0032190F">
          <w:rPr>
            <w:rStyle w:val="Hyperlink"/>
            <w:rFonts w:eastAsia="AGaramondPro-Regular"/>
            <w:szCs w:val="22"/>
            <w:lang w:val="fr-FR" w:eastAsia="en-GB"/>
          </w:rPr>
          <w:t>B</w:t>
        </w:r>
        <w:r w:rsidR="00DA4913" w:rsidRPr="0032190F">
          <w:rPr>
            <w:rStyle w:val="Hyperlink"/>
            <w:rFonts w:eastAsia="AGaramondPro-Regular"/>
            <w:szCs w:val="22"/>
            <w:lang w:val="fr-FR" w:eastAsia="en-GB"/>
          </w:rPr>
          <w:t>é</w:t>
        </w:r>
        <w:r w:rsidR="001309A1" w:rsidRPr="0032190F">
          <w:rPr>
            <w:rStyle w:val="Hyperlink"/>
            <w:rFonts w:eastAsia="AGaramondPro-Regular"/>
            <w:szCs w:val="22"/>
            <w:lang w:val="fr-FR" w:eastAsia="en-GB"/>
          </w:rPr>
          <w:t>gude</w:t>
        </w:r>
      </w:hyperlink>
      <w:r w:rsidR="001309A1" w:rsidRPr="0032190F">
        <w:rPr>
          <w:rFonts w:eastAsia="AGaramondPro-Regular"/>
          <w:szCs w:val="22"/>
          <w:lang w:val="fr-FR" w:eastAsia="en-GB"/>
        </w:rPr>
        <w:t>. Notons que la hache est figur</w:t>
      </w:r>
      <w:r w:rsidR="00AB520F" w:rsidRPr="0032190F">
        <w:rPr>
          <w:rFonts w:eastAsia="AGaramondPro-Regular"/>
          <w:szCs w:val="22"/>
          <w:lang w:val="fr-FR" w:eastAsia="en-GB"/>
        </w:rPr>
        <w:t>é</w:t>
      </w:r>
      <w:r w:rsidR="001309A1" w:rsidRPr="0032190F">
        <w:rPr>
          <w:rFonts w:eastAsia="AGaramondPro-Regular"/>
          <w:szCs w:val="22"/>
          <w:lang w:val="fr-FR" w:eastAsia="en-GB"/>
        </w:rPr>
        <w:t>e superposee au manche, ce qui est une erreur fonctionnelle mais s</w:t>
      </w:r>
      <w:r w:rsidR="00FB5248" w:rsidRPr="0032190F">
        <w:rPr>
          <w:rFonts w:eastAsia="AGaramondPro-Regular"/>
          <w:szCs w:val="22"/>
          <w:lang w:val="fr-FR" w:eastAsia="en-GB"/>
        </w:rPr>
        <w:t>'</w:t>
      </w:r>
      <w:r w:rsidR="001309A1" w:rsidRPr="0032190F">
        <w:rPr>
          <w:rFonts w:eastAsia="AGaramondPro-Regular"/>
          <w:szCs w:val="22"/>
          <w:lang w:val="fr-FR" w:eastAsia="en-GB"/>
        </w:rPr>
        <w:t>accorde a de nombreuses representations semblables, ou la pres</w:t>
      </w:r>
      <w:r w:rsidR="00DA4913" w:rsidRPr="0032190F">
        <w:rPr>
          <w:rFonts w:eastAsia="AGaramondPro-Regular"/>
          <w:szCs w:val="22"/>
          <w:lang w:val="fr-FR" w:eastAsia="en-GB"/>
        </w:rPr>
        <w:t>é</w:t>
      </w:r>
      <w:r w:rsidR="001309A1" w:rsidRPr="0032190F">
        <w:rPr>
          <w:rFonts w:eastAsia="AGaramondPro-Regular"/>
          <w:szCs w:val="22"/>
          <w:lang w:val="fr-FR" w:eastAsia="en-GB"/>
        </w:rPr>
        <w:t xml:space="preserve">ance est donnee </w:t>
      </w:r>
      <w:r w:rsidR="00DA4913" w:rsidRPr="0032190F">
        <w:rPr>
          <w:rFonts w:eastAsia="AGaramondPro-Regular"/>
          <w:szCs w:val="22"/>
          <w:lang w:val="fr-FR" w:eastAsia="en-GB"/>
        </w:rPr>
        <w:t>à</w:t>
      </w:r>
      <w:r w:rsidR="001309A1" w:rsidRPr="0032190F">
        <w:rPr>
          <w:rFonts w:eastAsia="AGaramondPro-Regular"/>
          <w:szCs w:val="22"/>
          <w:lang w:val="fr-FR" w:eastAsia="en-GB"/>
        </w:rPr>
        <w:t xml:space="preserve"> la lame polie en pierre au detriment de la crosse (Cassen 2007) (BIB 2199 p. 121)</w:t>
      </w:r>
      <w:r w:rsidR="00AB520F" w:rsidRPr="0032190F">
        <w:rPr>
          <w:rFonts w:eastAsia="AGaramondPro-Regular"/>
          <w:szCs w:val="22"/>
          <w:lang w:val="fr-FR" w:eastAsia="en-GB"/>
        </w:rPr>
        <w:t xml:space="preserve"> remploi? (SS BIB)</w:t>
      </w:r>
    </w:p>
    <w:p w14:paraId="756B9C4E" w14:textId="3E569E51" w:rsidR="001309A1" w:rsidRPr="0032190F" w:rsidRDefault="00555AA3" w:rsidP="001309A1">
      <w:pPr>
        <w:rPr>
          <w:lang w:val="fr-FR"/>
        </w:rPr>
      </w:pPr>
      <w:r w:rsidRPr="0032190F">
        <w:rPr>
          <w:lang w:val="fr-FR"/>
        </w:rPr>
        <w:t xml:space="preserve">v </w:t>
      </w:r>
      <w:hyperlink r:id="rId7173" w:anchor="Sit_Vallee_Noirs_6" w:history="1">
        <w:r w:rsidRPr="0032190F">
          <w:rPr>
            <w:rStyle w:val="Hyperlink"/>
            <w:lang w:val="fr-FR"/>
          </w:rPr>
          <w:t>Vallée aux Noirs 6</w:t>
        </w:r>
      </w:hyperlink>
      <w:r w:rsidRPr="0032190F">
        <w:rPr>
          <w:lang w:val="fr-FR"/>
        </w:rPr>
        <w:t xml:space="preserve"> (SS BIB)</w:t>
      </w:r>
    </w:p>
    <w:p w14:paraId="3C586215" w14:textId="77777777" w:rsidR="00D25ACC" w:rsidRPr="0032190F" w:rsidRDefault="00D25ACC" w:rsidP="00D25ACC">
      <w:pPr>
        <w:pStyle w:val="Heading3"/>
      </w:pPr>
      <w:bookmarkStart w:id="3072" w:name="Sit_Cruguellic_d_W4"/>
      <w:r w:rsidRPr="0032190F">
        <w:t>W4</w:t>
      </w:r>
    </w:p>
    <w:bookmarkEnd w:id="3072"/>
    <w:p w14:paraId="25B7A250" w14:textId="77777777" w:rsidR="00D25ACC" w:rsidRDefault="001309A1" w:rsidP="00D25ACC">
      <w:pPr>
        <w:rPr>
          <w:lang w:val="fr-FR"/>
        </w:rPr>
      </w:pPr>
      <w:r w:rsidRPr="0032190F">
        <w:rPr>
          <w:lang w:val="fr-FR"/>
        </w:rPr>
        <w:t>Signe en partie recouvert par la terre, indét (BIB 2199 p. 121)</w:t>
      </w:r>
    </w:p>
    <w:p w14:paraId="10DA9302" w14:textId="77777777" w:rsidR="00F325E4" w:rsidRDefault="00F325E4" w:rsidP="00D25ACC">
      <w:pPr>
        <w:rPr>
          <w:lang w:val="fr-FR"/>
        </w:rPr>
      </w:pPr>
    </w:p>
    <w:p w14:paraId="2C467331" w14:textId="77777777" w:rsidR="00F325E4" w:rsidRDefault="00F325E4" w:rsidP="00426FF9">
      <w:pPr>
        <w:pStyle w:val="Heading1"/>
      </w:pPr>
      <w:r>
        <w:t>LANNEC ER GADOUER</w:t>
      </w:r>
    </w:p>
    <w:p w14:paraId="25BDF2DF" w14:textId="77777777" w:rsidR="00F325E4" w:rsidRDefault="00F325E4" w:rsidP="00D25ACC">
      <w:pPr>
        <w:rPr>
          <w:lang w:val="fr-FR"/>
        </w:rPr>
      </w:pPr>
    </w:p>
    <w:p w14:paraId="031B2736" w14:textId="77777777" w:rsidR="00F325E4" w:rsidRDefault="00F325E4" w:rsidP="00D25ACC">
      <w:pPr>
        <w:rPr>
          <w:lang w:val="fr-FR"/>
        </w:rPr>
      </w:pPr>
      <w:r>
        <w:rPr>
          <w:lang w:val="fr-FR"/>
        </w:rPr>
        <w:t>Série de trous (</w:t>
      </w:r>
      <w:r w:rsidRPr="00F325E4">
        <w:rPr>
          <w:i/>
          <w:lang w:val="fr-FR"/>
        </w:rPr>
        <w:t>pits</w:t>
      </w:r>
      <w:r>
        <w:rPr>
          <w:lang w:val="fr-FR"/>
        </w:rPr>
        <w:t>) daté du Mésolithique, un large foyer recouvert par un tertre néolithique,... interprétés comme rituels (BIB 2869)</w:t>
      </w:r>
    </w:p>
    <w:p w14:paraId="43BC000F" w14:textId="77777777" w:rsidR="00F325E4" w:rsidRDefault="00F325E4" w:rsidP="00D25ACC">
      <w:pPr>
        <w:rPr>
          <w:lang w:val="fr-FR"/>
        </w:rPr>
      </w:pPr>
    </w:p>
    <w:p w14:paraId="1E5B1732" w14:textId="77777777" w:rsidR="00F325E4" w:rsidRPr="0032190F" w:rsidRDefault="00F325E4" w:rsidP="00F325E4">
      <w:pPr>
        <w:pStyle w:val="Heading2"/>
      </w:pPr>
      <w:r>
        <w:t>pit 1</w:t>
      </w:r>
    </w:p>
    <w:p w14:paraId="2795982E" w14:textId="77777777" w:rsidR="006E3973" w:rsidRDefault="006E3973" w:rsidP="00242C0F">
      <w:pPr>
        <w:rPr>
          <w:lang w:val="fr-FR"/>
        </w:rPr>
      </w:pPr>
    </w:p>
    <w:p w14:paraId="30FBED56" w14:textId="77777777" w:rsidR="00F325E4" w:rsidRDefault="00F325E4" w:rsidP="00242C0F">
      <w:pPr>
        <w:rPr>
          <w:lang w:val="fr-FR"/>
        </w:rPr>
      </w:pPr>
      <w:r>
        <w:rPr>
          <w:lang w:val="fr-FR"/>
        </w:rPr>
        <w:t>ocre rouge (BIB 2869)</w:t>
      </w:r>
    </w:p>
    <w:p w14:paraId="4BCCC0CD" w14:textId="77777777" w:rsidR="00F325E4" w:rsidRDefault="00F325E4" w:rsidP="00242C0F">
      <w:pPr>
        <w:rPr>
          <w:lang w:val="fr-FR"/>
        </w:rPr>
      </w:pPr>
    </w:p>
    <w:p w14:paraId="090D5A08" w14:textId="77777777" w:rsidR="00F325E4" w:rsidRDefault="00F325E4" w:rsidP="00F325E4">
      <w:pPr>
        <w:pStyle w:val="Heading2"/>
      </w:pPr>
      <w:r>
        <w:t>pit 2</w:t>
      </w:r>
    </w:p>
    <w:p w14:paraId="6043AB6A" w14:textId="77777777" w:rsidR="00F325E4" w:rsidRDefault="00F325E4" w:rsidP="00242C0F">
      <w:pPr>
        <w:rPr>
          <w:lang w:val="fr-FR"/>
        </w:rPr>
      </w:pPr>
    </w:p>
    <w:p w14:paraId="1F13D86D" w14:textId="77777777" w:rsidR="00F325E4" w:rsidRDefault="00F325E4" w:rsidP="00242C0F">
      <w:pPr>
        <w:rPr>
          <w:lang w:val="fr-FR"/>
        </w:rPr>
      </w:pPr>
      <w:r w:rsidRPr="00F325E4">
        <w:rPr>
          <w:sz w:val="21"/>
          <w:szCs w:val="21"/>
          <w:lang w:val="fr-FR" w:eastAsia="en-GB"/>
        </w:rPr>
        <w:t xml:space="preserve">5835 </w:t>
      </w:r>
      <w:r w:rsidRPr="00F325E4">
        <w:rPr>
          <w:rFonts w:ascii="AdvP4C4E74" w:hAnsi="AdvP4C4E74" w:cs="AdvP4C4E74"/>
          <w:sz w:val="21"/>
          <w:szCs w:val="21"/>
          <w:lang w:val="fr-FR" w:eastAsia="en-GB"/>
        </w:rPr>
        <w:t xml:space="preserve">_ </w:t>
      </w:r>
      <w:r w:rsidRPr="00F325E4">
        <w:rPr>
          <w:sz w:val="21"/>
          <w:szCs w:val="21"/>
          <w:lang w:val="fr-FR" w:eastAsia="en-GB"/>
        </w:rPr>
        <w:t>65 bp (4898–4542 BC)(BIB 2869)</w:t>
      </w:r>
    </w:p>
    <w:p w14:paraId="57629C0C" w14:textId="77777777" w:rsidR="00F325E4" w:rsidRDefault="00F325E4" w:rsidP="00242C0F">
      <w:pPr>
        <w:rPr>
          <w:lang w:val="fr-FR"/>
        </w:rPr>
      </w:pPr>
    </w:p>
    <w:p w14:paraId="7D095903" w14:textId="77777777" w:rsidR="00F325E4" w:rsidRDefault="00F325E4" w:rsidP="00F325E4">
      <w:pPr>
        <w:pStyle w:val="Heading2"/>
      </w:pPr>
      <w:r>
        <w:t>pit 5</w:t>
      </w:r>
    </w:p>
    <w:p w14:paraId="6AA8D46E" w14:textId="77777777" w:rsidR="00F325E4" w:rsidRDefault="00F325E4" w:rsidP="00242C0F">
      <w:pPr>
        <w:rPr>
          <w:lang w:val="fr-FR"/>
        </w:rPr>
      </w:pPr>
    </w:p>
    <w:p w14:paraId="69EA620A" w14:textId="77777777" w:rsidR="00F325E4" w:rsidRPr="00F325E4" w:rsidRDefault="00F325E4" w:rsidP="00242C0F">
      <w:pPr>
        <w:rPr>
          <w:sz w:val="21"/>
          <w:szCs w:val="21"/>
          <w:lang w:val="fr-FR" w:eastAsia="en-GB"/>
        </w:rPr>
      </w:pPr>
      <w:r w:rsidRPr="00F325E4">
        <w:rPr>
          <w:sz w:val="21"/>
          <w:szCs w:val="21"/>
          <w:lang w:val="fr-FR" w:eastAsia="en-GB"/>
        </w:rPr>
        <w:t xml:space="preserve">5700 </w:t>
      </w:r>
      <w:r w:rsidRPr="00F325E4">
        <w:rPr>
          <w:rFonts w:ascii="AdvP4C4E74" w:hAnsi="AdvP4C4E74" w:cs="AdvP4C4E74"/>
          <w:sz w:val="21"/>
          <w:szCs w:val="21"/>
          <w:lang w:val="fr-FR" w:eastAsia="en-GB"/>
        </w:rPr>
        <w:t xml:space="preserve">_ </w:t>
      </w:r>
      <w:r w:rsidRPr="00F325E4">
        <w:rPr>
          <w:sz w:val="21"/>
          <w:szCs w:val="21"/>
          <w:lang w:val="fr-FR" w:eastAsia="en-GB"/>
        </w:rPr>
        <w:t xml:space="preserve">80 bp </w:t>
      </w:r>
      <w:r w:rsidRPr="00F325E4">
        <w:rPr>
          <w:rFonts w:ascii="AdvP4C4E74" w:hAnsi="AdvP4C4E74" w:cs="AdvP4C4E74"/>
          <w:sz w:val="21"/>
          <w:szCs w:val="21"/>
          <w:lang w:val="fr-FR" w:eastAsia="en-GB"/>
        </w:rPr>
        <w:t xml:space="preserve">. </w:t>
      </w:r>
      <w:r w:rsidRPr="00F325E4">
        <w:rPr>
          <w:sz w:val="21"/>
          <w:szCs w:val="21"/>
          <w:lang w:val="fr-FR" w:eastAsia="en-GB"/>
        </w:rPr>
        <w:t>4803–4457 BC (pit 5)(BIB 2869)</w:t>
      </w:r>
    </w:p>
    <w:p w14:paraId="5FC010EB" w14:textId="77777777" w:rsidR="00F325E4" w:rsidRPr="00F325E4" w:rsidRDefault="00F325E4" w:rsidP="00242C0F">
      <w:pPr>
        <w:rPr>
          <w:sz w:val="21"/>
          <w:szCs w:val="21"/>
          <w:lang w:val="fr-FR" w:eastAsia="en-GB"/>
        </w:rPr>
      </w:pPr>
    </w:p>
    <w:p w14:paraId="6655E7CD" w14:textId="77777777" w:rsidR="00F325E4" w:rsidRPr="00806EB4" w:rsidRDefault="00F325E4" w:rsidP="00F325E4">
      <w:pPr>
        <w:pStyle w:val="Heading2"/>
        <w:rPr>
          <w:lang w:eastAsia="en-GB"/>
        </w:rPr>
      </w:pPr>
      <w:r w:rsidRPr="00806EB4">
        <w:rPr>
          <w:lang w:eastAsia="en-GB"/>
        </w:rPr>
        <w:t>foyer 1</w:t>
      </w:r>
    </w:p>
    <w:p w14:paraId="08AA9AE9" w14:textId="77777777" w:rsidR="00F325E4" w:rsidRPr="00806EB4" w:rsidRDefault="00F325E4" w:rsidP="00242C0F">
      <w:pPr>
        <w:rPr>
          <w:sz w:val="21"/>
          <w:szCs w:val="21"/>
          <w:lang w:val="fr-FR" w:eastAsia="en-GB"/>
        </w:rPr>
      </w:pPr>
    </w:p>
    <w:p w14:paraId="1405A4A7" w14:textId="77777777" w:rsidR="00F325E4" w:rsidRDefault="00F325E4" w:rsidP="00242C0F">
      <w:pPr>
        <w:rPr>
          <w:sz w:val="21"/>
          <w:szCs w:val="21"/>
          <w:lang w:eastAsia="en-GB"/>
        </w:rPr>
      </w:pPr>
      <w:r>
        <w:rPr>
          <w:sz w:val="21"/>
          <w:szCs w:val="21"/>
          <w:lang w:eastAsia="en-GB"/>
        </w:rPr>
        <w:t xml:space="preserve">5770 </w:t>
      </w:r>
      <w:r>
        <w:rPr>
          <w:rFonts w:ascii="AdvP4C4E74" w:hAnsi="AdvP4C4E74" w:cs="AdvP4C4E74"/>
          <w:sz w:val="21"/>
          <w:szCs w:val="21"/>
          <w:lang w:eastAsia="en-GB"/>
        </w:rPr>
        <w:t xml:space="preserve">_ </w:t>
      </w:r>
      <w:r>
        <w:rPr>
          <w:sz w:val="21"/>
          <w:szCs w:val="21"/>
          <w:lang w:eastAsia="en-GB"/>
        </w:rPr>
        <w:t>80 bp (4798–4413 BC) (hearth 1)(BIB 2869)</w:t>
      </w:r>
    </w:p>
    <w:p w14:paraId="378A6380" w14:textId="77777777" w:rsidR="00F325E4" w:rsidRPr="00F325E4" w:rsidRDefault="00F325E4" w:rsidP="00242C0F"/>
    <w:p w14:paraId="5317EE41" w14:textId="77777777" w:rsidR="00F325E4" w:rsidRPr="00F325E4" w:rsidRDefault="00F325E4" w:rsidP="00242C0F"/>
    <w:p w14:paraId="581C1BC3" w14:textId="77777777" w:rsidR="00BE0379" w:rsidRPr="00426FF9" w:rsidRDefault="00BD4CE7" w:rsidP="00426FF9">
      <w:pPr>
        <w:pStyle w:val="Heading1"/>
        <w:rPr>
          <w:lang w:val="en-US"/>
        </w:rPr>
      </w:pPr>
      <w:bookmarkStart w:id="3073" w:name="Sit_Petit_Mont"/>
      <w:r w:rsidRPr="00426FF9">
        <w:rPr>
          <w:lang w:val="en-US"/>
        </w:rPr>
        <w:t>PETIT MONT</w:t>
      </w:r>
    </w:p>
    <w:bookmarkEnd w:id="3073"/>
    <w:p w14:paraId="4961F41C" w14:textId="77777777" w:rsidR="00BE0379" w:rsidRPr="00F325E4" w:rsidRDefault="00BE0379" w:rsidP="00242C0F"/>
    <w:p w14:paraId="4DDEC211" w14:textId="77777777" w:rsidR="00F325E4" w:rsidRPr="0032190F" w:rsidRDefault="00F325E4" w:rsidP="00242C0F">
      <w:pPr>
        <w:rPr>
          <w:lang w:val="fr-FR"/>
        </w:rPr>
      </w:pPr>
      <w:r>
        <w:rPr>
          <w:lang w:val="fr-FR"/>
        </w:rPr>
        <w:t>Entrée du golfe du Morbihan (BIB 2869)</w:t>
      </w:r>
    </w:p>
    <w:p w14:paraId="75C7F597" w14:textId="298FF6EF" w:rsidR="00BE0379" w:rsidRPr="00F325E4" w:rsidRDefault="00000000" w:rsidP="00BD4CE7">
      <w:pPr>
        <w:rPr>
          <w:lang w:val="fr-FR"/>
        </w:rPr>
      </w:pPr>
      <w:hyperlink r:id="rId7174" w:anchor="Cul_Megalith_Atlantique" w:history="1">
        <w:r w:rsidR="00DC5D96" w:rsidRPr="0032190F">
          <w:rPr>
            <w:rStyle w:val="Hyperlink"/>
            <w:lang w:val="fr-FR"/>
          </w:rPr>
          <w:t>mégalithisme atlantique</w:t>
        </w:r>
      </w:hyperlink>
      <w:r w:rsidR="00DC5D96" w:rsidRPr="0032190F">
        <w:rPr>
          <w:lang w:val="fr-FR"/>
        </w:rPr>
        <w:t xml:space="preserve"> </w:t>
      </w:r>
      <w:r w:rsidR="004B407B" w:rsidRPr="0032190F">
        <w:rPr>
          <w:lang w:val="fr-FR"/>
        </w:rPr>
        <w:t>(</w:t>
      </w:r>
      <w:r w:rsidR="00BD4CE7" w:rsidRPr="0032190F">
        <w:rPr>
          <w:lang w:val="fr-FR"/>
        </w:rPr>
        <w:t>Arzon, Morbihan</w:t>
      </w:r>
      <w:r w:rsidR="004B407B" w:rsidRPr="0032190F">
        <w:rPr>
          <w:lang w:val="fr-FR"/>
        </w:rPr>
        <w:t>)</w:t>
      </w:r>
      <w:r w:rsidR="00BD4CE7" w:rsidRPr="0032190F">
        <w:rPr>
          <w:lang w:val="fr-FR"/>
        </w:rPr>
        <w:t xml:space="preserve"> </w:t>
      </w:r>
      <w:r w:rsidR="00BE0379" w:rsidRPr="0032190F">
        <w:rPr>
          <w:lang w:val="fr-FR"/>
        </w:rPr>
        <w:t xml:space="preserve">[Menhir ?] gravé de </w:t>
      </w:r>
      <w:r w:rsidR="00914891" w:rsidRPr="0032190F">
        <w:rPr>
          <w:lang w:val="fr-FR"/>
        </w:rPr>
        <w:t>Petit Mont II et III et cairn restauré</w:t>
      </w:r>
      <w:r w:rsidR="006372E4" w:rsidRPr="0032190F">
        <w:rPr>
          <w:lang w:val="fr-FR"/>
        </w:rPr>
        <w:t xml:space="preserve"> </w:t>
      </w:r>
      <w:r w:rsidR="00BE0379" w:rsidRPr="00F325E4">
        <w:rPr>
          <w:lang w:val="fr-FR"/>
        </w:rPr>
        <w:t>étudié par S. Cassen et al. (BIB 2182)</w:t>
      </w:r>
      <w:r w:rsidR="00BD4CE7" w:rsidRPr="00F325E4">
        <w:rPr>
          <w:lang w:val="fr-FR"/>
        </w:rPr>
        <w:t xml:space="preserve"> Découverte de "curieux" objets s'apparentant aux représentations </w:t>
      </w:r>
      <w:hyperlink r:id="rId7175" w:anchor="Cul_Art_TAC_T_x_jugiforme" w:history="1">
        <w:r w:rsidR="00BD4CE7" w:rsidRPr="00F325E4">
          <w:rPr>
            <w:rStyle w:val="Hyperlink"/>
            <w:lang w:val="fr-FR"/>
          </w:rPr>
          <w:t>juguiformes</w:t>
        </w:r>
      </w:hyperlink>
      <w:r w:rsidR="00BD4CE7" w:rsidRPr="00F325E4">
        <w:rPr>
          <w:lang w:val="fr-FR"/>
        </w:rPr>
        <w:t xml:space="preserve"> </w:t>
      </w:r>
      <w:r w:rsidR="0061128F" w:rsidRPr="00F325E4">
        <w:rPr>
          <w:lang w:val="fr-FR"/>
        </w:rPr>
        <w:t xml:space="preserve">[jugiforme] </w:t>
      </w:r>
      <w:r w:rsidR="00BD4CE7" w:rsidRPr="00F325E4">
        <w:rPr>
          <w:lang w:val="fr-FR"/>
        </w:rPr>
        <w:t>(BIB 2383)</w:t>
      </w:r>
    </w:p>
    <w:p w14:paraId="1325A5E2" w14:textId="7DB3D7DD" w:rsidR="00F325E4" w:rsidRPr="00F325E4" w:rsidRDefault="00F325E4" w:rsidP="00F325E4">
      <w:pPr>
        <w:autoSpaceDE w:val="0"/>
        <w:autoSpaceDN w:val="0"/>
        <w:adjustRightInd w:val="0"/>
        <w:rPr>
          <w:lang w:val="fr-FR"/>
        </w:rPr>
      </w:pPr>
      <w:r w:rsidRPr="00F325E4">
        <w:rPr>
          <w:lang w:val="fr-FR"/>
        </w:rPr>
        <w:t xml:space="preserve">La première étape de construction peut être rapprochée de la date 14C de </w:t>
      </w:r>
      <w:r w:rsidRPr="00F325E4">
        <w:rPr>
          <w:szCs w:val="21"/>
          <w:lang w:val="fr-FR" w:eastAsia="en-GB"/>
        </w:rPr>
        <w:t xml:space="preserve">5650 +/- 70 </w:t>
      </w:r>
      <w:r w:rsidR="00DD3B87">
        <w:rPr>
          <w:szCs w:val="21"/>
          <w:lang w:val="fr-FR" w:eastAsia="en-GB"/>
        </w:rPr>
        <w:t>BP</w:t>
      </w:r>
      <w:r w:rsidRPr="00F325E4">
        <w:rPr>
          <w:szCs w:val="21"/>
          <w:lang w:val="fr-FR" w:eastAsia="en-GB"/>
        </w:rPr>
        <w:t xml:space="preserve"> (4580–4440 BC) (Lecornec 1994)</w:t>
      </w:r>
      <w:r w:rsidR="00DD3B87">
        <w:rPr>
          <w:szCs w:val="21"/>
          <w:lang w:val="fr-FR" w:eastAsia="en-GB"/>
        </w:rPr>
        <w:t xml:space="preserve"> </w:t>
      </w:r>
      <w:r w:rsidRPr="00F325E4">
        <w:rPr>
          <w:szCs w:val="21"/>
          <w:lang w:val="fr-FR" w:eastAsia="en-GB"/>
        </w:rPr>
        <w:t>qui correspond à un épisode de déforestation (Marguerie 1992, 129–31) (BIB 2869)</w:t>
      </w:r>
    </w:p>
    <w:p w14:paraId="265984AD" w14:textId="77777777" w:rsidR="00030027" w:rsidRPr="0032190F" w:rsidRDefault="00030027" w:rsidP="000B7493">
      <w:pPr>
        <w:rPr>
          <w:lang w:val="fr-FR"/>
        </w:rPr>
      </w:pPr>
    </w:p>
    <w:p w14:paraId="5343B5D1" w14:textId="77777777" w:rsidR="00030027" w:rsidRPr="0032190F" w:rsidRDefault="00030027" w:rsidP="00030027">
      <w:pPr>
        <w:pStyle w:val="Heading2"/>
      </w:pPr>
      <w:bookmarkStart w:id="3074" w:name="Sit_Petit_Mont_II"/>
      <w:r w:rsidRPr="0032190F">
        <w:t>Petit Mont II</w:t>
      </w:r>
    </w:p>
    <w:bookmarkEnd w:id="3074"/>
    <w:p w14:paraId="67A2EC03" w14:textId="67F08FEF" w:rsidR="00030027" w:rsidRPr="0032190F" w:rsidRDefault="00911743" w:rsidP="00030027">
      <w:pPr>
        <w:rPr>
          <w:szCs w:val="20"/>
          <w:lang w:val="fr-FR" w:eastAsia="en-GB"/>
        </w:rPr>
      </w:pPr>
      <w:r>
        <w:fldChar w:fldCharType="begin"/>
      </w:r>
      <w:r w:rsidR="00E30F13" w:rsidRPr="006F6A73">
        <w:rPr>
          <w:lang w:val="fr-FR"/>
        </w:rPr>
        <w:instrText>HYPERLINK "C:\\Users\\Thomas Huet\\Desktop\\Documentation archéologique liée à la thèse\\Cultures.docx" \l "Cul_Megalithisme_t_dolmen_couloir"</w:instrText>
      </w:r>
      <w:r>
        <w:fldChar w:fldCharType="separate"/>
      </w:r>
      <w:r w:rsidR="005141D5" w:rsidRPr="0032190F">
        <w:rPr>
          <w:rStyle w:val="Hyperlink"/>
          <w:lang w:val="fr-FR"/>
        </w:rPr>
        <w:t>Dolmen à couloir</w:t>
      </w:r>
      <w:r>
        <w:fldChar w:fldCharType="end"/>
      </w:r>
      <w:r w:rsidR="005141D5" w:rsidRPr="0032190F">
        <w:rPr>
          <w:lang w:val="fr-FR"/>
        </w:rPr>
        <w:t xml:space="preserve"> (SS BIB) </w:t>
      </w:r>
      <w:r w:rsidR="00030027" w:rsidRPr="0032190F">
        <w:rPr>
          <w:lang w:val="fr-FR"/>
        </w:rPr>
        <w:t>Représentation d' "idole-écusson" (BIB 2390)</w:t>
      </w:r>
      <w:r w:rsidR="003D66E1" w:rsidRPr="0032190F">
        <w:rPr>
          <w:lang w:val="fr-FR"/>
        </w:rPr>
        <w:t xml:space="preserve">. </w:t>
      </w:r>
      <w:r w:rsidR="003D66E1" w:rsidRPr="0032190F">
        <w:rPr>
          <w:szCs w:val="20"/>
          <w:lang w:val="fr-FR" w:eastAsia="en-GB"/>
        </w:rPr>
        <w:t xml:space="preserve">Appartient au groupe de </w:t>
      </w:r>
      <w:hyperlink r:id="rId7176" w:anchor="Cul_Dissignac" w:history="1">
        <w:r w:rsidR="003D66E1" w:rsidRPr="0032190F">
          <w:rPr>
            <w:rStyle w:val="Hyperlink"/>
            <w:szCs w:val="20"/>
            <w:lang w:val="fr-FR" w:eastAsia="en-GB"/>
          </w:rPr>
          <w:t>Dissignac</w:t>
        </w:r>
      </w:hyperlink>
      <w:r w:rsidR="003D66E1" w:rsidRPr="0032190F">
        <w:rPr>
          <w:szCs w:val="20"/>
          <w:lang w:val="fr-FR" w:eastAsia="en-GB"/>
        </w:rPr>
        <w:t xml:space="preserve"> (BIB 69 p. 662).</w:t>
      </w:r>
    </w:p>
    <w:p w14:paraId="70452E2A" w14:textId="77777777" w:rsidR="00AB520F" w:rsidRPr="0032190F" w:rsidRDefault="00AB520F" w:rsidP="00030027">
      <w:pPr>
        <w:rPr>
          <w:szCs w:val="20"/>
          <w:lang w:val="fr-FR" w:eastAsia="en-GB"/>
        </w:rPr>
      </w:pPr>
    </w:p>
    <w:p w14:paraId="290903DC" w14:textId="77777777" w:rsidR="00AB520F" w:rsidRPr="0032190F" w:rsidRDefault="00AB520F" w:rsidP="00AB520F">
      <w:pPr>
        <w:pStyle w:val="Heading3"/>
        <w:rPr>
          <w:lang w:eastAsia="en-GB"/>
        </w:rPr>
      </w:pPr>
      <w:r w:rsidRPr="0032190F">
        <w:rPr>
          <w:lang w:eastAsia="en-GB"/>
        </w:rPr>
        <w:t>Orthostates</w:t>
      </w:r>
    </w:p>
    <w:p w14:paraId="59E5D979" w14:textId="77777777" w:rsidR="00AB520F" w:rsidRPr="0032190F" w:rsidRDefault="00AB520F" w:rsidP="00AB520F">
      <w:pPr>
        <w:pStyle w:val="Heading4"/>
        <w:rPr>
          <w:lang w:eastAsia="en-GB"/>
        </w:rPr>
      </w:pPr>
      <w:r w:rsidRPr="0032190F">
        <w:rPr>
          <w:lang w:eastAsia="en-GB"/>
        </w:rPr>
        <w:br/>
      </w:r>
      <w:bookmarkStart w:id="3075" w:name="Sit_Petit_Mont_II_d_P2"/>
      <w:r w:rsidRPr="0032190F">
        <w:rPr>
          <w:lang w:eastAsia="en-GB"/>
        </w:rPr>
        <w:t>P2</w:t>
      </w:r>
      <w:bookmarkEnd w:id="3075"/>
    </w:p>
    <w:p w14:paraId="61D4ECE4" w14:textId="410E80E4" w:rsidR="00AB520F" w:rsidRPr="0032190F" w:rsidRDefault="00AB520F" w:rsidP="00AB520F">
      <w:pPr>
        <w:jc w:val="both"/>
        <w:rPr>
          <w:szCs w:val="20"/>
          <w:lang w:val="fr-FR" w:eastAsia="en-GB"/>
        </w:rPr>
      </w:pPr>
      <w:r w:rsidRPr="0032190F">
        <w:rPr>
          <w:szCs w:val="20"/>
          <w:lang w:val="fr-FR" w:eastAsia="en-GB"/>
        </w:rPr>
        <w:t>Dalle du plafond, "</w:t>
      </w:r>
      <w:hyperlink r:id="rId7177" w:anchor="Cul_Art_TAC_T_a_idole_bret_scutiform" w:history="1">
        <w:r w:rsidRPr="0032190F">
          <w:rPr>
            <w:rStyle w:val="Hyperlink"/>
            <w:szCs w:val="20"/>
            <w:lang w:val="fr-FR" w:eastAsia="en-GB"/>
          </w:rPr>
          <w:t>idole-écusson</w:t>
        </w:r>
      </w:hyperlink>
      <w:r w:rsidRPr="0032190F">
        <w:rPr>
          <w:szCs w:val="20"/>
          <w:lang w:val="fr-FR" w:eastAsia="en-GB"/>
        </w:rPr>
        <w:t>" (SS BIB)</w:t>
      </w:r>
    </w:p>
    <w:p w14:paraId="4090E349" w14:textId="77777777" w:rsidR="00AB520F" w:rsidRPr="0032190F" w:rsidRDefault="00AB520F" w:rsidP="00AB520F">
      <w:pPr>
        <w:pStyle w:val="Heading4"/>
        <w:rPr>
          <w:lang w:eastAsia="en-GB"/>
        </w:rPr>
      </w:pPr>
      <w:r w:rsidRPr="0032190F">
        <w:rPr>
          <w:lang w:eastAsia="en-GB"/>
        </w:rPr>
        <w:br/>
      </w:r>
      <w:bookmarkStart w:id="3076" w:name="Sit_Petit_Mont_II_d_P3"/>
      <w:r w:rsidRPr="0032190F">
        <w:rPr>
          <w:lang w:eastAsia="en-GB"/>
        </w:rPr>
        <w:t>P3</w:t>
      </w:r>
      <w:bookmarkEnd w:id="3076"/>
    </w:p>
    <w:p w14:paraId="116C360C" w14:textId="77777777" w:rsidR="00AB520F" w:rsidRPr="0032190F" w:rsidRDefault="00AB520F" w:rsidP="00AB520F">
      <w:pPr>
        <w:jc w:val="both"/>
        <w:rPr>
          <w:szCs w:val="20"/>
          <w:lang w:val="fr-FR" w:eastAsia="en-GB"/>
        </w:rPr>
      </w:pPr>
      <w:r w:rsidRPr="0032190F">
        <w:rPr>
          <w:szCs w:val="20"/>
          <w:lang w:val="fr-FR" w:eastAsia="en-GB"/>
        </w:rPr>
        <w:t>Dalle plafond, lame de haches seules (SS BIB)</w:t>
      </w:r>
    </w:p>
    <w:p w14:paraId="7F622B9E" w14:textId="77777777" w:rsidR="00AB520F" w:rsidRPr="0032190F" w:rsidRDefault="00AB520F" w:rsidP="00030027">
      <w:pPr>
        <w:rPr>
          <w:szCs w:val="20"/>
          <w:lang w:val="fr-FR" w:eastAsia="en-GB"/>
        </w:rPr>
      </w:pPr>
    </w:p>
    <w:p w14:paraId="7430549D" w14:textId="77777777" w:rsidR="003D66E1" w:rsidRPr="0032190F" w:rsidRDefault="003D66E1" w:rsidP="003D66E1">
      <w:pPr>
        <w:pStyle w:val="Heading2"/>
      </w:pPr>
      <w:r w:rsidRPr="0032190F">
        <w:rPr>
          <w:lang w:eastAsia="en-GB"/>
        </w:rPr>
        <w:br/>
      </w:r>
      <w:bookmarkStart w:id="3077" w:name="Sit_Petit_Mont_III"/>
      <w:r w:rsidRPr="0032190F">
        <w:rPr>
          <w:lang w:eastAsia="en-GB"/>
        </w:rPr>
        <w:t>Petit Mont III</w:t>
      </w:r>
      <w:bookmarkEnd w:id="3077"/>
    </w:p>
    <w:p w14:paraId="7D2B13ED" w14:textId="77777777" w:rsidR="00914891" w:rsidRPr="0032190F" w:rsidRDefault="00914891" w:rsidP="00BE0379">
      <w:pPr>
        <w:jc w:val="both"/>
        <w:rPr>
          <w:lang w:val="fr-FR"/>
        </w:rPr>
      </w:pPr>
    </w:p>
    <w:p w14:paraId="78A865E7" w14:textId="11FFD006" w:rsidR="003D66E1" w:rsidRPr="0032190F" w:rsidRDefault="00B95C75" w:rsidP="009E085B">
      <w:pPr>
        <w:rPr>
          <w:szCs w:val="20"/>
          <w:lang w:val="fr-FR" w:eastAsia="en-GB"/>
        </w:rPr>
      </w:pPr>
      <w:r w:rsidRPr="0032190F">
        <w:rPr>
          <w:szCs w:val="20"/>
          <w:lang w:val="fr-FR" w:eastAsia="en-GB"/>
        </w:rPr>
        <w:t xml:space="preserve">Détruit (BIB 2371). </w:t>
      </w:r>
      <w:r w:rsidR="009E085B" w:rsidRPr="0032190F">
        <w:rPr>
          <w:szCs w:val="20"/>
          <w:lang w:val="fr-FR" w:eastAsia="en-GB"/>
        </w:rPr>
        <w:t xml:space="preserve">Appartient au groupe de </w:t>
      </w:r>
      <w:hyperlink r:id="rId7178" w:anchor="Cul_Dissignac" w:history="1">
        <w:r w:rsidR="009E085B" w:rsidRPr="0032190F">
          <w:rPr>
            <w:rStyle w:val="Hyperlink"/>
            <w:szCs w:val="20"/>
            <w:lang w:val="fr-FR" w:eastAsia="en-GB"/>
          </w:rPr>
          <w:t>Dissignac</w:t>
        </w:r>
      </w:hyperlink>
      <w:r w:rsidR="009E085B" w:rsidRPr="0032190F">
        <w:rPr>
          <w:szCs w:val="20"/>
          <w:lang w:val="fr-FR" w:eastAsia="en-GB"/>
        </w:rPr>
        <w:t xml:space="preserve"> (BIB 69 p. 662). </w:t>
      </w:r>
      <w:r w:rsidR="009E085B" w:rsidRPr="0032190F">
        <w:rPr>
          <w:lang w:val="fr-FR"/>
        </w:rPr>
        <w:t xml:space="preserve">Dans la chambre du dolmen IIIA que Lecornec réinterprète une gravure sur l’orthostate 9 comme la partie d’une hache-charrue, gravure témoignant d’un nouveau cas de “réutilisation d’un élément architectural plus ancien” [remploi] (id. 1997, p. 126) (BIB 2389) </w:t>
      </w:r>
      <w:r w:rsidR="009E085B" w:rsidRPr="0032190F">
        <w:rPr>
          <w:szCs w:val="20"/>
          <w:lang w:val="fr-FR" w:eastAsia="en-GB"/>
        </w:rPr>
        <w:t>Cachalot (SS BIB)</w:t>
      </w:r>
    </w:p>
    <w:p w14:paraId="6F5A4407" w14:textId="77777777" w:rsidR="00941987" w:rsidRPr="0032190F" w:rsidRDefault="00941987" w:rsidP="00BE0379">
      <w:pPr>
        <w:jc w:val="both"/>
        <w:rPr>
          <w:szCs w:val="20"/>
          <w:lang w:val="fr-FR" w:eastAsia="en-GB"/>
        </w:rPr>
      </w:pPr>
    </w:p>
    <w:p w14:paraId="74F0BD25" w14:textId="77777777" w:rsidR="003D66E1" w:rsidRPr="0032190F" w:rsidRDefault="003D66E1" w:rsidP="00BE0379">
      <w:pPr>
        <w:jc w:val="both"/>
        <w:rPr>
          <w:szCs w:val="20"/>
          <w:lang w:val="fr-FR" w:eastAsia="en-GB"/>
        </w:rPr>
      </w:pPr>
    </w:p>
    <w:p w14:paraId="52953757" w14:textId="77777777" w:rsidR="003D66E1" w:rsidRPr="0032190F" w:rsidRDefault="001F63AC" w:rsidP="00DD3B87">
      <w:pPr>
        <w:pStyle w:val="Heading1"/>
      </w:pPr>
      <w:bookmarkStart w:id="3078" w:name="Sit_Trebihan"/>
      <w:r w:rsidRPr="0032190F">
        <w:t>TREBIHAN</w:t>
      </w:r>
    </w:p>
    <w:bookmarkEnd w:id="3078"/>
    <w:p w14:paraId="4178EB08" w14:textId="77777777" w:rsidR="007D1454" w:rsidRPr="0032190F" w:rsidRDefault="007D1454" w:rsidP="00BE0379">
      <w:pPr>
        <w:jc w:val="both"/>
        <w:rPr>
          <w:lang w:val="fr-FR"/>
        </w:rPr>
      </w:pPr>
    </w:p>
    <w:p w14:paraId="56DD775C" w14:textId="77777777" w:rsidR="001F63AC" w:rsidRPr="0032190F" w:rsidRDefault="002F3934" w:rsidP="00BE0379">
      <w:pPr>
        <w:jc w:val="both"/>
        <w:rPr>
          <w:lang w:val="fr-FR"/>
        </w:rPr>
      </w:pPr>
      <w:r w:rsidRPr="0032190F">
        <w:rPr>
          <w:lang w:val="fr-FR"/>
        </w:rPr>
        <w:t xml:space="preserve">Trebrun ? </w:t>
      </w:r>
      <w:r w:rsidR="001F63AC" w:rsidRPr="0032190F">
        <w:rPr>
          <w:lang w:val="fr-FR"/>
        </w:rPr>
        <w:t>Trébihan</w:t>
      </w:r>
      <w:r w:rsidR="007233BD" w:rsidRPr="0032190F">
        <w:rPr>
          <w:lang w:val="fr-FR"/>
        </w:rPr>
        <w:t xml:space="preserve"> ??</w:t>
      </w:r>
      <w:r w:rsidR="001F63AC" w:rsidRPr="0032190F">
        <w:rPr>
          <w:lang w:val="fr-FR"/>
        </w:rPr>
        <w:t xml:space="preserve"> (Languidic) </w:t>
      </w:r>
      <w:r w:rsidR="007233BD" w:rsidRPr="0032190F">
        <w:rPr>
          <w:lang w:val="fr-FR"/>
        </w:rPr>
        <w:t>??</w:t>
      </w:r>
      <w:r w:rsidR="001F63AC" w:rsidRPr="0032190F">
        <w:rPr>
          <w:lang w:val="fr-FR"/>
        </w:rPr>
        <w:t xml:space="preserve"> représentation de hache (BIB 2278 fig. 1)</w:t>
      </w:r>
    </w:p>
    <w:p w14:paraId="0938DC04" w14:textId="77777777" w:rsidR="00533049" w:rsidRPr="0032190F" w:rsidRDefault="00533049" w:rsidP="00BE0379">
      <w:pPr>
        <w:jc w:val="both"/>
        <w:rPr>
          <w:lang w:val="fr-FR"/>
        </w:rPr>
      </w:pPr>
    </w:p>
    <w:p w14:paraId="655D45E4" w14:textId="77777777" w:rsidR="007233BD" w:rsidRPr="0032190F" w:rsidRDefault="007233BD" w:rsidP="00426FF9">
      <w:pPr>
        <w:pStyle w:val="Heading1"/>
      </w:pPr>
      <w:bookmarkStart w:id="3079" w:name="Sit_Trois_Squelettes"/>
      <w:r w:rsidRPr="0032190F">
        <w:t>TROIS SQUELETTES</w:t>
      </w:r>
      <w:bookmarkEnd w:id="3079"/>
    </w:p>
    <w:p w14:paraId="464F1DC2" w14:textId="77777777" w:rsidR="001F63AC" w:rsidRPr="0032190F" w:rsidRDefault="007233BD" w:rsidP="007233BD">
      <w:pPr>
        <w:rPr>
          <w:lang w:val="fr-FR"/>
        </w:rPr>
      </w:pPr>
      <w:r w:rsidRPr="0032190F">
        <w:rPr>
          <w:rStyle w:val="st"/>
          <w:lang w:val="fr-FR"/>
        </w:rPr>
        <w:t>Dolmen des</w:t>
      </w:r>
      <w:r w:rsidRPr="0032190F">
        <w:rPr>
          <w:rStyle w:val="st"/>
          <w:i/>
          <w:lang w:val="fr-FR"/>
        </w:rPr>
        <w:t xml:space="preserve"> </w:t>
      </w:r>
      <w:r w:rsidRPr="0032190F">
        <w:rPr>
          <w:rStyle w:val="Emphasis"/>
          <w:i w:val="0"/>
          <w:lang w:val="fr-FR"/>
        </w:rPr>
        <w:t>Trois Squelettes</w:t>
      </w:r>
      <w:r w:rsidRPr="0032190F">
        <w:rPr>
          <w:rStyle w:val="st"/>
          <w:lang w:val="fr-FR"/>
        </w:rPr>
        <w:t xml:space="preserve"> à Pornic (Loire-Atlantique - France) </w:t>
      </w:r>
      <w:r w:rsidRPr="0032190F">
        <w:rPr>
          <w:lang w:val="fr-FR"/>
        </w:rPr>
        <w:t>représentation de hache (BIB 2278 fig. 1)</w:t>
      </w:r>
    </w:p>
    <w:p w14:paraId="643584D3" w14:textId="77777777" w:rsidR="00533049" w:rsidRPr="0032190F" w:rsidRDefault="00533049" w:rsidP="007233BD">
      <w:pPr>
        <w:rPr>
          <w:lang w:val="fr-FR"/>
        </w:rPr>
      </w:pPr>
    </w:p>
    <w:p w14:paraId="74357B53" w14:textId="77777777" w:rsidR="00533049" w:rsidRPr="0032190F" w:rsidRDefault="00533049" w:rsidP="00DD3B87">
      <w:pPr>
        <w:pStyle w:val="Heading1"/>
      </w:pPr>
      <w:bookmarkStart w:id="3080" w:name="Sit_Larcuste"/>
      <w:r w:rsidRPr="0032190F">
        <w:t>LARCUSTE</w:t>
      </w:r>
    </w:p>
    <w:bookmarkEnd w:id="3080"/>
    <w:p w14:paraId="42C915D7" w14:textId="1705FA0A" w:rsidR="00533049" w:rsidRPr="0032190F" w:rsidRDefault="00911743" w:rsidP="007233BD">
      <w:pPr>
        <w:rPr>
          <w:lang w:val="fr-FR"/>
        </w:rPr>
      </w:pPr>
      <w:r>
        <w:fldChar w:fldCharType="begin"/>
      </w:r>
      <w:r w:rsidR="00E30F13" w:rsidRPr="006F6A73">
        <w:rPr>
          <w:lang w:val="fr-FR"/>
        </w:rPr>
        <w:instrText>HYPERLINK "C:\\Users\\Thomas Huet\\Desktop\\Documentation archéologique liée à la thèse\\Cultures.docx" \l "Cul_Megalithisme_t_dolmen_couloir"</w:instrText>
      </w:r>
      <w:r>
        <w:fldChar w:fldCharType="separate"/>
      </w:r>
      <w:r w:rsidR="00562121" w:rsidRPr="0032190F">
        <w:rPr>
          <w:rStyle w:val="Hyperlink"/>
          <w:lang w:val="fr-FR"/>
        </w:rPr>
        <w:t>Dolmen à couloir</w:t>
      </w:r>
      <w:r>
        <w:fldChar w:fldCharType="end"/>
      </w:r>
      <w:r w:rsidR="003A02C2" w:rsidRPr="0032190F">
        <w:rPr>
          <w:lang w:val="fr-FR"/>
        </w:rPr>
        <w:t xml:space="preserve">. </w:t>
      </w:r>
      <w:r w:rsidR="00533049" w:rsidRPr="0032190F">
        <w:rPr>
          <w:lang w:val="fr-FR"/>
        </w:rPr>
        <w:t xml:space="preserve">Représentation de </w:t>
      </w:r>
      <w:hyperlink r:id="rId7179" w:anchor="Cul_Art_TAC_T_x_jugiforme" w:history="1">
        <w:r w:rsidR="00562121" w:rsidRPr="0032190F">
          <w:rPr>
            <w:rStyle w:val="Hyperlink"/>
            <w:lang w:val="fr-FR"/>
          </w:rPr>
          <w:t>juguiformes</w:t>
        </w:r>
      </w:hyperlink>
      <w:r w:rsidR="00562121" w:rsidRPr="0032190F">
        <w:rPr>
          <w:lang w:val="fr-FR"/>
        </w:rPr>
        <w:t xml:space="preserve"> </w:t>
      </w:r>
      <w:r w:rsidR="00533049" w:rsidRPr="0032190F">
        <w:rPr>
          <w:lang w:val="fr-FR"/>
        </w:rPr>
        <w:t>à Larcuste IB (SS BIB)</w:t>
      </w:r>
    </w:p>
    <w:p w14:paraId="3757A828" w14:textId="77777777" w:rsidR="007233BD" w:rsidRPr="0032190F" w:rsidRDefault="007233BD" w:rsidP="00BE0379">
      <w:pPr>
        <w:jc w:val="both"/>
        <w:rPr>
          <w:lang w:val="fr-FR"/>
        </w:rPr>
      </w:pPr>
    </w:p>
    <w:p w14:paraId="38DAD236" w14:textId="77777777" w:rsidR="00914891" w:rsidRPr="0032190F" w:rsidRDefault="00E92E00" w:rsidP="00426FF9">
      <w:pPr>
        <w:pStyle w:val="Heading1"/>
      </w:pPr>
      <w:bookmarkStart w:id="3081" w:name="Sit_Tevenn"/>
      <w:r w:rsidRPr="0032190F">
        <w:t>TEVENN</w:t>
      </w:r>
    </w:p>
    <w:bookmarkEnd w:id="3081"/>
    <w:p w14:paraId="3DBF26A0" w14:textId="77777777" w:rsidR="00914891" w:rsidRPr="0032190F" w:rsidRDefault="00914891" w:rsidP="00BE0379">
      <w:pPr>
        <w:jc w:val="both"/>
        <w:rPr>
          <w:lang w:val="fr-FR"/>
        </w:rPr>
      </w:pPr>
    </w:p>
    <w:p w14:paraId="6939AD20" w14:textId="77777777" w:rsidR="00914891" w:rsidRPr="0032190F" w:rsidRDefault="000F1B2A" w:rsidP="00914891">
      <w:pPr>
        <w:jc w:val="both"/>
        <w:rPr>
          <w:lang w:val="fr-FR"/>
        </w:rPr>
      </w:pPr>
      <w:r w:rsidRPr="0032190F">
        <w:rPr>
          <w:lang w:val="fr-FR"/>
        </w:rPr>
        <w:t>Tevenn</w:t>
      </w:r>
      <w:r w:rsidR="00E92E00" w:rsidRPr="0032190F">
        <w:rPr>
          <w:lang w:val="fr-FR"/>
        </w:rPr>
        <w:t xml:space="preserve"> </w:t>
      </w:r>
      <w:r w:rsidRPr="0032190F">
        <w:rPr>
          <w:lang w:val="fr-FR"/>
        </w:rPr>
        <w:t xml:space="preserve">(Le Conquet, </w:t>
      </w:r>
      <w:r w:rsidR="00E92E00" w:rsidRPr="0032190F">
        <w:rPr>
          <w:lang w:val="fr-FR"/>
        </w:rPr>
        <w:t xml:space="preserve">Finistère), stèle </w:t>
      </w:r>
      <w:r w:rsidR="00914891" w:rsidRPr="0032190F">
        <w:rPr>
          <w:lang w:val="fr-FR"/>
        </w:rPr>
        <w:t>gravé</w:t>
      </w:r>
      <w:r w:rsidR="00E92E00" w:rsidRPr="0032190F">
        <w:rPr>
          <w:lang w:val="fr-FR"/>
        </w:rPr>
        <w:t>e dite de</w:t>
      </w:r>
      <w:r w:rsidR="00914891" w:rsidRPr="0032190F">
        <w:rPr>
          <w:lang w:val="fr-FR"/>
        </w:rPr>
        <w:t xml:space="preserve"> Kermorvan étudié par S. Cassen et al. (BIB 2182)</w:t>
      </w:r>
    </w:p>
    <w:p w14:paraId="64B39F21" w14:textId="77777777" w:rsidR="00FB7FF5" w:rsidRPr="0032190F" w:rsidRDefault="00FB7FF5" w:rsidP="00914891">
      <w:pPr>
        <w:jc w:val="both"/>
        <w:rPr>
          <w:lang w:val="fr-FR"/>
        </w:rPr>
      </w:pPr>
    </w:p>
    <w:p w14:paraId="59ECB484" w14:textId="77777777" w:rsidR="00FB7FF5" w:rsidRPr="0032190F" w:rsidRDefault="00FB7FF5" w:rsidP="00FB7FF5">
      <w:pPr>
        <w:pStyle w:val="Heading2"/>
      </w:pPr>
      <w:r w:rsidRPr="0032190F">
        <w:t>Face A</w:t>
      </w:r>
    </w:p>
    <w:p w14:paraId="68D60BA2" w14:textId="4E287252" w:rsidR="00610BA6" w:rsidRPr="0032190F" w:rsidRDefault="00610BA6" w:rsidP="00610BA6">
      <w:pPr>
        <w:jc w:val="both"/>
        <w:rPr>
          <w:lang w:val="fr-FR"/>
        </w:rPr>
      </w:pPr>
      <w:r w:rsidRPr="0032190F">
        <w:rPr>
          <w:rFonts w:eastAsia="AGaramondPro-Regular"/>
          <w:szCs w:val="22"/>
          <w:lang w:val="fr-FR" w:eastAsia="en-GB"/>
        </w:rPr>
        <w:t>Signe ra</w:t>
      </w:r>
      <w:r w:rsidR="00F16708" w:rsidRPr="0032190F">
        <w:rPr>
          <w:rFonts w:eastAsia="AGaramondPro-Regular"/>
          <w:szCs w:val="22"/>
          <w:lang w:val="fr-FR" w:eastAsia="en-GB"/>
        </w:rPr>
        <w:t>r</w:t>
      </w:r>
      <w:r w:rsidRPr="0032190F">
        <w:rPr>
          <w:rFonts w:eastAsia="AGaramondPro-Regular"/>
          <w:szCs w:val="22"/>
          <w:lang w:val="fr-FR" w:eastAsia="en-GB"/>
        </w:rPr>
        <w:t>e (SS BIB)</w:t>
      </w:r>
      <w:r w:rsidR="00D222BD" w:rsidRPr="0032190F">
        <w:rPr>
          <w:rFonts w:eastAsia="AGaramondPro-Regular"/>
          <w:szCs w:val="22"/>
          <w:lang w:val="fr-FR" w:eastAsia="en-GB"/>
        </w:rPr>
        <w:t xml:space="preserve"> </w:t>
      </w:r>
      <w:r w:rsidRPr="0032190F">
        <w:rPr>
          <w:rFonts w:eastAsia="AGaramondPro-Regular"/>
          <w:szCs w:val="22"/>
          <w:lang w:val="fr-FR" w:eastAsia="en-GB"/>
        </w:rPr>
        <w:t xml:space="preserve">L'interprétation du motif remonte à l'intervention des premiers fouilleurs, et la même image sera </w:t>
      </w:r>
      <w:r w:rsidR="00FB7FF5" w:rsidRPr="0032190F">
        <w:rPr>
          <w:rFonts w:eastAsia="AGaramondPro-Regular"/>
          <w:szCs w:val="22"/>
          <w:lang w:val="fr-FR" w:eastAsia="en-GB"/>
        </w:rPr>
        <w:t>mainte fois reproduite jusqu</w:t>
      </w:r>
      <w:r w:rsidRPr="0032190F">
        <w:rPr>
          <w:rFonts w:eastAsia="AGaramondPro-Regular"/>
          <w:szCs w:val="22"/>
          <w:lang w:val="fr-FR" w:eastAsia="en-GB"/>
        </w:rPr>
        <w:t>'</w:t>
      </w:r>
      <w:r w:rsidR="00FB7FF5" w:rsidRPr="0032190F">
        <w:rPr>
          <w:rFonts w:eastAsia="AGaramondPro-Regular" w:hint="eastAsia"/>
          <w:szCs w:val="22"/>
          <w:lang w:val="fr-FR" w:eastAsia="en-GB"/>
        </w:rPr>
        <w:t xml:space="preserve">a nos jours : </w:t>
      </w:r>
      <w:r w:rsidRPr="0032190F">
        <w:rPr>
          <w:rFonts w:eastAsia="AGaramondPro-Regular" w:hint="eastAsia"/>
          <w:szCs w:val="22"/>
          <w:lang w:val="fr-FR" w:eastAsia="en-GB"/>
        </w:rPr>
        <w:t xml:space="preserve"> </w:t>
      </w:r>
      <w:r w:rsidRPr="0032190F">
        <w:rPr>
          <w:rFonts w:eastAsia="AGaramondPro-Regular"/>
          <w:szCs w:val="22"/>
          <w:lang w:val="fr-FR" w:eastAsia="en-GB"/>
        </w:rPr>
        <w:t>"</w:t>
      </w:r>
      <w:r w:rsidRPr="0032190F">
        <w:rPr>
          <w:rFonts w:eastAsia="AGaramondPro-Regular" w:hint="eastAsia"/>
          <w:szCs w:val="22"/>
          <w:lang w:val="fr-FR" w:eastAsia="en-GB"/>
        </w:rPr>
        <w:t xml:space="preserve"> un poignard dans sa gaine</w:t>
      </w:r>
      <w:r w:rsidRPr="0032190F">
        <w:rPr>
          <w:rFonts w:eastAsia="AGaramondPro-Regular"/>
          <w:szCs w:val="22"/>
          <w:lang w:val="fr-FR" w:eastAsia="en-GB"/>
        </w:rPr>
        <w:t>"</w:t>
      </w:r>
      <w:r w:rsidR="00FB7FF5" w:rsidRPr="0032190F">
        <w:rPr>
          <w:rFonts w:eastAsia="AGaramondPro-Regular" w:hint="eastAsia"/>
          <w:szCs w:val="22"/>
          <w:lang w:val="fr-FR" w:eastAsia="en-GB"/>
        </w:rPr>
        <w:t xml:space="preserve"> (G. du Plessix 1918, p. 6)</w:t>
      </w:r>
      <w:r w:rsidRPr="0032190F">
        <w:rPr>
          <w:rFonts w:eastAsia="AGaramondPro-Regular"/>
          <w:szCs w:val="22"/>
          <w:lang w:val="fr-FR" w:eastAsia="en-GB"/>
        </w:rPr>
        <w:t xml:space="preserve"> </w:t>
      </w:r>
      <w:r w:rsidR="00FB7FF5" w:rsidRPr="0032190F">
        <w:rPr>
          <w:rFonts w:eastAsia="AGaramondPro-Regular" w:hint="eastAsia"/>
          <w:szCs w:val="22"/>
          <w:lang w:val="fr-FR" w:eastAsia="en-GB"/>
        </w:rPr>
        <w:t xml:space="preserve">ou encore </w:t>
      </w:r>
      <w:r w:rsidRPr="0032190F">
        <w:rPr>
          <w:rFonts w:eastAsia="AGaramondPro-Regular" w:hint="eastAsia"/>
          <w:szCs w:val="22"/>
          <w:lang w:val="fr-FR" w:eastAsia="en-GB"/>
        </w:rPr>
        <w:t xml:space="preserve"> </w:t>
      </w:r>
      <w:r w:rsidRPr="0032190F">
        <w:rPr>
          <w:rFonts w:eastAsia="AGaramondPro-Regular"/>
          <w:szCs w:val="22"/>
          <w:lang w:val="fr-FR" w:eastAsia="en-GB"/>
        </w:rPr>
        <w:t>"</w:t>
      </w:r>
      <w:r w:rsidR="00FB7FF5" w:rsidRPr="0032190F">
        <w:rPr>
          <w:rFonts w:eastAsia="AGaramondPro-Regular" w:hint="eastAsia"/>
          <w:szCs w:val="22"/>
          <w:lang w:val="fr-FR" w:eastAsia="en-GB"/>
        </w:rPr>
        <w:t>hache engainee</w:t>
      </w:r>
      <w:r w:rsidRPr="0032190F">
        <w:rPr>
          <w:rFonts w:eastAsia="AGaramondPro-Regular"/>
          <w:szCs w:val="22"/>
          <w:lang w:val="fr-FR" w:eastAsia="en-GB"/>
        </w:rPr>
        <w:t>"</w:t>
      </w:r>
      <w:r w:rsidR="00FB7FF5" w:rsidRPr="0032190F">
        <w:rPr>
          <w:rFonts w:eastAsia="AGaramondPro-Regular" w:hint="eastAsia"/>
          <w:szCs w:val="22"/>
          <w:lang w:val="fr-FR" w:eastAsia="en-GB"/>
        </w:rPr>
        <w:t xml:space="preserve"> (Le Goffic 2009). G. du Plessix donne pour comparaison des lames en</w:t>
      </w:r>
      <w:r w:rsidRPr="0032190F">
        <w:rPr>
          <w:rFonts w:eastAsia="AGaramondPro-Regular"/>
          <w:szCs w:val="22"/>
          <w:lang w:val="fr-FR" w:eastAsia="en-GB"/>
        </w:rPr>
        <w:t xml:space="preserve"> </w:t>
      </w:r>
      <w:r w:rsidR="00FB7FF5" w:rsidRPr="0032190F">
        <w:rPr>
          <w:rFonts w:eastAsia="AGaramondPro-Regular"/>
          <w:szCs w:val="22"/>
          <w:lang w:val="fr-FR" w:eastAsia="en-GB"/>
        </w:rPr>
        <w:t>bronze emmanchees, extraites d</w:t>
      </w:r>
      <w:r w:rsidRPr="0032190F">
        <w:rPr>
          <w:rFonts w:eastAsia="AGaramondPro-Regular"/>
          <w:szCs w:val="22"/>
          <w:lang w:val="fr-FR" w:eastAsia="en-GB"/>
        </w:rPr>
        <w:t>'</w:t>
      </w:r>
      <w:r w:rsidR="00FB7FF5" w:rsidRPr="0032190F">
        <w:rPr>
          <w:rFonts w:eastAsia="AGaramondPro-Regular"/>
          <w:szCs w:val="22"/>
          <w:lang w:val="fr-FR" w:eastAsia="en-GB"/>
        </w:rPr>
        <w:t>un ouvrage de Mortillet, ou encore une stele anthropomorphe d</w:t>
      </w:r>
      <w:r w:rsidRPr="0032190F">
        <w:rPr>
          <w:rFonts w:eastAsia="AGaramondPro-Regular"/>
          <w:szCs w:val="22"/>
          <w:lang w:val="fr-FR" w:eastAsia="en-GB"/>
        </w:rPr>
        <w:t>'</w:t>
      </w:r>
      <w:r w:rsidR="00FB7FF5" w:rsidRPr="0032190F">
        <w:rPr>
          <w:rFonts w:eastAsia="AGaramondPro-Regular"/>
          <w:szCs w:val="22"/>
          <w:lang w:val="fr-FR" w:eastAsia="en-GB"/>
        </w:rPr>
        <w:t>Italie</w:t>
      </w:r>
      <w:r w:rsidRPr="0032190F">
        <w:rPr>
          <w:rFonts w:eastAsia="AGaramondPro-Regular"/>
          <w:szCs w:val="22"/>
          <w:lang w:val="fr-FR" w:eastAsia="en-GB"/>
        </w:rPr>
        <w:t xml:space="preserve"> </w:t>
      </w:r>
      <w:r w:rsidR="00FB7FF5" w:rsidRPr="0032190F">
        <w:rPr>
          <w:rFonts w:eastAsia="AGaramondPro-Regular"/>
          <w:szCs w:val="22"/>
          <w:lang w:val="fr-FR" w:eastAsia="en-GB"/>
        </w:rPr>
        <w:t>comprenant un poignard metallique, d</w:t>
      </w:r>
      <w:r w:rsidRPr="0032190F">
        <w:rPr>
          <w:rFonts w:eastAsia="AGaramondPro-Regular"/>
          <w:szCs w:val="22"/>
          <w:lang w:val="fr-FR" w:eastAsia="en-GB"/>
        </w:rPr>
        <w:t>'</w:t>
      </w:r>
      <w:r w:rsidR="00FB7FF5" w:rsidRPr="0032190F">
        <w:rPr>
          <w:rFonts w:eastAsia="AGaramondPro-Regular"/>
          <w:szCs w:val="22"/>
          <w:lang w:val="fr-FR" w:eastAsia="en-GB"/>
        </w:rPr>
        <w:t>apres Dechelette. C</w:t>
      </w:r>
      <w:r w:rsidRPr="0032190F">
        <w:rPr>
          <w:rFonts w:eastAsia="AGaramondPro-Regular"/>
          <w:szCs w:val="22"/>
          <w:lang w:val="fr-FR" w:eastAsia="en-GB"/>
        </w:rPr>
        <w:t>'</w:t>
      </w:r>
      <w:r w:rsidR="00FB7FF5" w:rsidRPr="0032190F">
        <w:rPr>
          <w:rFonts w:eastAsia="AGaramondPro-Regular"/>
          <w:szCs w:val="22"/>
          <w:lang w:val="fr-FR" w:eastAsia="en-GB"/>
        </w:rPr>
        <w:t>est A. de Mortillet qui a cependant le premier</w:t>
      </w:r>
      <w:r w:rsidRPr="0032190F">
        <w:rPr>
          <w:rFonts w:eastAsia="AGaramondPro-Regular"/>
          <w:szCs w:val="22"/>
          <w:lang w:val="fr-FR" w:eastAsia="en-GB"/>
        </w:rPr>
        <w:t xml:space="preserve"> </w:t>
      </w:r>
      <w:r w:rsidR="00FB7FF5" w:rsidRPr="0032190F">
        <w:rPr>
          <w:rFonts w:eastAsia="AGaramondPro-Regular"/>
          <w:szCs w:val="22"/>
          <w:lang w:val="fr-FR" w:eastAsia="en-GB"/>
        </w:rPr>
        <w:t>suggere en Bretagne l</w:t>
      </w:r>
      <w:r w:rsidRPr="0032190F">
        <w:rPr>
          <w:rFonts w:eastAsia="AGaramondPro-Regular"/>
          <w:szCs w:val="22"/>
          <w:lang w:val="fr-FR" w:eastAsia="en-GB"/>
        </w:rPr>
        <w:t>'</w:t>
      </w:r>
      <w:r w:rsidR="00FB7FF5" w:rsidRPr="0032190F">
        <w:rPr>
          <w:rFonts w:eastAsia="AGaramondPro-Regular"/>
          <w:szCs w:val="22"/>
          <w:lang w:val="fr-FR" w:eastAsia="en-GB"/>
        </w:rPr>
        <w:t>idee d</w:t>
      </w:r>
      <w:r w:rsidRPr="0032190F">
        <w:rPr>
          <w:rFonts w:eastAsia="AGaramondPro-Regular"/>
          <w:szCs w:val="22"/>
          <w:lang w:val="fr-FR" w:eastAsia="en-GB"/>
        </w:rPr>
        <w:t>'</w:t>
      </w:r>
      <w:r w:rsidR="00FB7FF5" w:rsidRPr="0032190F">
        <w:rPr>
          <w:rFonts w:eastAsia="AGaramondPro-Regular"/>
          <w:szCs w:val="22"/>
          <w:lang w:val="fr-FR" w:eastAsia="en-GB"/>
        </w:rPr>
        <w:t>une hache dans sa gaine a propos de la representation similaire trouvee</w:t>
      </w:r>
      <w:r w:rsidRPr="0032190F">
        <w:rPr>
          <w:rFonts w:eastAsia="AGaramondPro-Regular"/>
          <w:szCs w:val="22"/>
          <w:lang w:val="fr-FR" w:eastAsia="en-GB"/>
        </w:rPr>
        <w:t xml:space="preserve"> </w:t>
      </w:r>
      <w:r w:rsidR="00FB7FF5" w:rsidRPr="0032190F">
        <w:rPr>
          <w:rFonts w:eastAsia="AGaramondPro-Regular"/>
          <w:szCs w:val="22"/>
          <w:lang w:val="fr-FR" w:eastAsia="en-GB"/>
        </w:rPr>
        <w:t>dans la tombe a couloir morbihannaise de Pen Hap (Mortillet 1894, p. 273). Z. Le Rouzic reproduira</w:t>
      </w:r>
      <w:r w:rsidRPr="0032190F">
        <w:rPr>
          <w:rFonts w:eastAsia="AGaramondPro-Regular"/>
          <w:szCs w:val="22"/>
          <w:lang w:val="fr-FR" w:eastAsia="en-GB"/>
        </w:rPr>
        <w:t xml:space="preserve"> </w:t>
      </w:r>
      <w:r w:rsidR="00FB7FF5" w:rsidRPr="0032190F">
        <w:rPr>
          <w:rFonts w:eastAsia="AGaramondPro-Regular"/>
          <w:szCs w:val="22"/>
          <w:lang w:val="fr-FR" w:eastAsia="en-GB"/>
        </w:rPr>
        <w:t>l</w:t>
      </w:r>
      <w:r w:rsidRPr="0032190F">
        <w:rPr>
          <w:rFonts w:eastAsia="AGaramondPro-Regular"/>
          <w:szCs w:val="22"/>
          <w:lang w:val="fr-FR" w:eastAsia="en-GB"/>
        </w:rPr>
        <w:t>'</w:t>
      </w:r>
      <w:r w:rsidR="00FB7FF5" w:rsidRPr="0032190F">
        <w:rPr>
          <w:rFonts w:eastAsia="AGaramondPro-Regular"/>
          <w:szCs w:val="22"/>
          <w:lang w:val="fr-FR" w:eastAsia="en-GB"/>
        </w:rPr>
        <w:t>expression sans la contester (Pequart et al. 1927). G. de Closmadeuc se limite cependant a nommer</w:t>
      </w:r>
      <w:r w:rsidRPr="0032190F">
        <w:rPr>
          <w:rFonts w:eastAsia="AGaramondPro-Regular"/>
          <w:szCs w:val="22"/>
          <w:lang w:val="fr-FR" w:eastAsia="en-GB"/>
        </w:rPr>
        <w:t xml:space="preserve"> </w:t>
      </w:r>
      <w:r w:rsidR="00FB7FF5" w:rsidRPr="0032190F">
        <w:rPr>
          <w:rFonts w:eastAsia="AGaramondPro-Regular" w:hint="eastAsia"/>
          <w:szCs w:val="22"/>
          <w:lang w:val="fr-FR" w:eastAsia="en-GB"/>
        </w:rPr>
        <w:t xml:space="preserve">le signe comme </w:t>
      </w:r>
      <w:r w:rsidRPr="0032190F">
        <w:rPr>
          <w:rFonts w:eastAsia="AGaramondPro-Regular" w:hint="eastAsia"/>
          <w:szCs w:val="22"/>
          <w:lang w:val="fr-FR" w:eastAsia="en-GB"/>
        </w:rPr>
        <w:t xml:space="preserve"> </w:t>
      </w:r>
      <w:r w:rsidRPr="0032190F">
        <w:rPr>
          <w:rFonts w:eastAsia="AGaramondPro-Regular"/>
          <w:szCs w:val="22"/>
          <w:lang w:val="fr-FR" w:eastAsia="en-GB"/>
        </w:rPr>
        <w:t>"</w:t>
      </w:r>
      <w:r w:rsidR="00FB7FF5" w:rsidRPr="0032190F">
        <w:rPr>
          <w:rFonts w:eastAsia="AGaramondPro-Regular" w:hint="eastAsia"/>
          <w:szCs w:val="22"/>
          <w:lang w:val="fr-FR" w:eastAsia="en-GB"/>
        </w:rPr>
        <w:t>asciforme</w:t>
      </w:r>
      <w:r w:rsidRPr="0032190F">
        <w:rPr>
          <w:rFonts w:eastAsia="AGaramondPro-Regular"/>
          <w:szCs w:val="22"/>
          <w:lang w:val="fr-FR" w:eastAsia="en-GB"/>
        </w:rPr>
        <w:t>"</w:t>
      </w:r>
      <w:r w:rsidR="00FB7FF5" w:rsidRPr="0032190F">
        <w:rPr>
          <w:rFonts w:eastAsia="AGaramondPro-Regular" w:hint="eastAsia"/>
          <w:szCs w:val="22"/>
          <w:lang w:val="fr-FR" w:eastAsia="en-GB"/>
        </w:rPr>
        <w:t xml:space="preserve"> (distingue du signe celtiforme), meme s</w:t>
      </w:r>
      <w:r w:rsidRPr="0032190F">
        <w:rPr>
          <w:rFonts w:eastAsia="AGaramondPro-Regular"/>
          <w:szCs w:val="22"/>
          <w:lang w:val="fr-FR" w:eastAsia="en-GB"/>
        </w:rPr>
        <w:t>'</w:t>
      </w:r>
      <w:r w:rsidR="00FB7FF5" w:rsidRPr="0032190F">
        <w:rPr>
          <w:rFonts w:eastAsia="AGaramondPro-Regular"/>
          <w:szCs w:val="22"/>
          <w:lang w:val="fr-FR" w:eastAsia="en-GB"/>
        </w:rPr>
        <w:t>il lui semble pouvoir etre la</w:t>
      </w:r>
      <w:r w:rsidRPr="0032190F">
        <w:rPr>
          <w:rFonts w:eastAsia="AGaramondPro-Regular"/>
          <w:szCs w:val="22"/>
          <w:lang w:val="fr-FR" w:eastAsia="en-GB"/>
        </w:rPr>
        <w:t xml:space="preserve"> </w:t>
      </w:r>
      <w:r w:rsidR="00FB7FF5" w:rsidRPr="0032190F">
        <w:rPr>
          <w:rFonts w:eastAsia="AGaramondPro-Regular"/>
          <w:szCs w:val="22"/>
          <w:lang w:val="fr-FR" w:eastAsia="en-GB"/>
        </w:rPr>
        <w:t>representation d</w:t>
      </w:r>
      <w:r w:rsidRPr="0032190F">
        <w:rPr>
          <w:rFonts w:eastAsia="AGaramondPro-Regular"/>
          <w:szCs w:val="22"/>
          <w:lang w:val="fr-FR" w:eastAsia="en-GB"/>
        </w:rPr>
        <w:t>'</w:t>
      </w:r>
      <w:r w:rsidR="00FB7FF5" w:rsidRPr="0032190F">
        <w:rPr>
          <w:rFonts w:eastAsia="AGaramondPro-Regular"/>
          <w:szCs w:val="22"/>
          <w:lang w:val="fr-FR" w:eastAsia="en-GB"/>
        </w:rPr>
        <w:t>un instrument quelconque ou d</w:t>
      </w:r>
      <w:r w:rsidRPr="0032190F">
        <w:rPr>
          <w:rFonts w:eastAsia="AGaramondPro-Regular"/>
          <w:szCs w:val="22"/>
          <w:lang w:val="fr-FR" w:eastAsia="en-GB"/>
        </w:rPr>
        <w:t>'</w:t>
      </w:r>
      <w:r w:rsidR="00FB7FF5" w:rsidRPr="0032190F">
        <w:rPr>
          <w:rFonts w:eastAsia="AGaramondPro-Regular"/>
          <w:szCs w:val="22"/>
          <w:lang w:val="fr-FR" w:eastAsia="en-GB"/>
        </w:rPr>
        <w:t>une hache emmanchee (Closmadeuc 1873). S</w:t>
      </w:r>
      <w:r w:rsidRPr="0032190F">
        <w:rPr>
          <w:rFonts w:eastAsia="AGaramondPro-Regular"/>
          <w:szCs w:val="22"/>
          <w:lang w:val="fr-FR" w:eastAsia="en-GB"/>
        </w:rPr>
        <w:t>'</w:t>
      </w:r>
      <w:r w:rsidR="00FB7FF5" w:rsidRPr="0032190F">
        <w:rPr>
          <w:rFonts w:eastAsia="AGaramondPro-Regular"/>
          <w:szCs w:val="22"/>
          <w:lang w:val="fr-FR" w:eastAsia="en-GB"/>
        </w:rPr>
        <w:t>ecartant</w:t>
      </w:r>
      <w:r w:rsidRPr="0032190F">
        <w:rPr>
          <w:rFonts w:eastAsia="AGaramondPro-Regular"/>
          <w:szCs w:val="22"/>
          <w:lang w:val="fr-FR" w:eastAsia="en-GB"/>
        </w:rPr>
        <w:t xml:space="preserve"> </w:t>
      </w:r>
      <w:r w:rsidR="00FB7FF5" w:rsidRPr="0032190F">
        <w:rPr>
          <w:rFonts w:eastAsia="AGaramondPro-Regular" w:hint="eastAsia"/>
          <w:szCs w:val="22"/>
          <w:lang w:val="fr-FR" w:eastAsia="en-GB"/>
        </w:rPr>
        <w:t xml:space="preserve">radicalement du schema convenu, R. Minot voit plutot a Pen Hap/Er Boglieux une </w:t>
      </w:r>
      <w:r w:rsidRPr="0032190F">
        <w:rPr>
          <w:rFonts w:eastAsia="AGaramondPro-Regular" w:hint="eastAsia"/>
          <w:szCs w:val="22"/>
          <w:lang w:val="fr-FR" w:eastAsia="en-GB"/>
        </w:rPr>
        <w:t xml:space="preserve"> </w:t>
      </w:r>
      <w:r w:rsidRPr="0032190F">
        <w:rPr>
          <w:rFonts w:eastAsia="AGaramondPro-Regular"/>
          <w:szCs w:val="22"/>
          <w:lang w:val="fr-FR" w:eastAsia="en-GB"/>
        </w:rPr>
        <w:t>"</w:t>
      </w:r>
      <w:r w:rsidR="00FB7FF5" w:rsidRPr="0032190F">
        <w:rPr>
          <w:rFonts w:eastAsia="AGaramondPro-Regular" w:hint="eastAsia"/>
          <w:szCs w:val="22"/>
          <w:lang w:val="fr-FR" w:eastAsia="en-GB"/>
        </w:rPr>
        <w:t>idole ronde en</w:t>
      </w:r>
      <w:r w:rsidRPr="0032190F">
        <w:rPr>
          <w:rFonts w:eastAsia="AGaramondPro-Regular"/>
          <w:szCs w:val="22"/>
          <w:lang w:val="fr-FR" w:eastAsia="en-GB"/>
        </w:rPr>
        <w:t xml:space="preserve"> </w:t>
      </w:r>
      <w:r w:rsidR="00FB7FF5" w:rsidRPr="0032190F">
        <w:rPr>
          <w:rFonts w:eastAsia="AGaramondPro-Regular" w:hint="eastAsia"/>
          <w:szCs w:val="22"/>
          <w:lang w:val="fr-FR" w:eastAsia="en-GB"/>
        </w:rPr>
        <w:t xml:space="preserve">arceau double, avec collier, </w:t>
      </w:r>
      <w:hyperlink r:id="rId7180" w:anchor="Cul_Art_TAC_T_a_yeux" w:history="1">
        <w:r w:rsidR="0051256D" w:rsidRPr="0032190F">
          <w:rPr>
            <w:rStyle w:val="Hyperlink"/>
            <w:lang w:val="fr-FR"/>
          </w:rPr>
          <w:t>yeux</w:t>
        </w:r>
      </w:hyperlink>
      <w:r w:rsidR="0051256D" w:rsidRPr="0032190F">
        <w:rPr>
          <w:lang w:val="fr-FR"/>
        </w:rPr>
        <w:t xml:space="preserve"> </w:t>
      </w:r>
      <w:r w:rsidR="00FB7FF5" w:rsidRPr="0032190F">
        <w:rPr>
          <w:rFonts w:eastAsia="AGaramondPro-Regular" w:hint="eastAsia"/>
          <w:szCs w:val="22"/>
          <w:lang w:val="fr-FR" w:eastAsia="en-GB"/>
        </w:rPr>
        <w:t>marqu</w:t>
      </w:r>
      <w:r w:rsidR="0051256D" w:rsidRPr="0032190F">
        <w:rPr>
          <w:rFonts w:eastAsia="AGaramondPro-Regular"/>
          <w:szCs w:val="22"/>
          <w:lang w:val="fr-FR" w:eastAsia="en-GB"/>
        </w:rPr>
        <w:t>é</w:t>
      </w:r>
      <w:r w:rsidR="00FB7FF5" w:rsidRPr="0032190F">
        <w:rPr>
          <w:rFonts w:eastAsia="AGaramondPro-Regular" w:hint="eastAsia"/>
          <w:szCs w:val="22"/>
          <w:lang w:val="fr-FR" w:eastAsia="en-GB"/>
        </w:rPr>
        <w:t>s</w:t>
      </w:r>
      <w:r w:rsidRPr="0032190F">
        <w:rPr>
          <w:rFonts w:eastAsia="AGaramondPro-Regular"/>
          <w:szCs w:val="22"/>
          <w:lang w:val="fr-FR" w:eastAsia="en-GB"/>
        </w:rPr>
        <w:t>"</w:t>
      </w:r>
      <w:r w:rsidR="00FB7FF5" w:rsidRPr="0032190F">
        <w:rPr>
          <w:rFonts w:eastAsia="AGaramondPro-Regular" w:hint="eastAsia"/>
          <w:szCs w:val="22"/>
          <w:lang w:val="fr-FR" w:eastAsia="en-GB"/>
        </w:rPr>
        <w:t xml:space="preserve"> (Minot 1964, p. 89). Pour E. Shee-Twohig, le poignard lui</w:t>
      </w:r>
      <w:r w:rsidRPr="0032190F">
        <w:rPr>
          <w:rFonts w:eastAsia="AGaramondPro-Regular"/>
          <w:szCs w:val="22"/>
          <w:lang w:val="fr-FR" w:eastAsia="en-GB"/>
        </w:rPr>
        <w:t xml:space="preserve"> </w:t>
      </w:r>
      <w:r w:rsidR="00FB7FF5" w:rsidRPr="0032190F">
        <w:rPr>
          <w:rFonts w:eastAsia="AGaramondPro-Regular"/>
          <w:szCs w:val="22"/>
          <w:lang w:val="fr-FR" w:eastAsia="en-GB"/>
        </w:rPr>
        <w:t xml:space="preserve">semble a premiere vue difficilement </w:t>
      </w:r>
      <w:r w:rsidR="00FB7FF5" w:rsidRPr="0032190F">
        <w:rPr>
          <w:rFonts w:eastAsia="AGaramondPro-Regular"/>
          <w:szCs w:val="22"/>
          <w:lang w:val="fr-FR" w:eastAsia="en-GB"/>
        </w:rPr>
        <w:lastRenderedPageBreak/>
        <w:t>comprehensible avec des excroissances sur les cotes ; par contre, s</w:t>
      </w:r>
      <w:r w:rsidRPr="0032190F">
        <w:rPr>
          <w:rFonts w:eastAsia="AGaramondPro-Regular"/>
          <w:szCs w:val="22"/>
          <w:lang w:val="fr-FR" w:eastAsia="en-GB"/>
        </w:rPr>
        <w:t>'</w:t>
      </w:r>
      <w:r w:rsidR="00FB7FF5" w:rsidRPr="0032190F">
        <w:rPr>
          <w:rFonts w:eastAsia="AGaramondPro-Regular"/>
          <w:szCs w:val="22"/>
          <w:lang w:val="fr-FR" w:eastAsia="en-GB"/>
        </w:rPr>
        <w:t>il</w:t>
      </w:r>
      <w:r w:rsidRPr="0032190F">
        <w:rPr>
          <w:rFonts w:eastAsia="AGaramondPro-Regular"/>
          <w:szCs w:val="22"/>
          <w:lang w:val="fr-FR" w:eastAsia="en-GB"/>
        </w:rPr>
        <w:t xml:space="preserve"> </w:t>
      </w:r>
      <w:r w:rsidR="00FB7FF5" w:rsidRPr="0032190F">
        <w:rPr>
          <w:rFonts w:eastAsia="AGaramondPro-Regular"/>
          <w:szCs w:val="22"/>
          <w:lang w:val="fr-FR" w:eastAsia="en-GB"/>
        </w:rPr>
        <w:t>s</w:t>
      </w:r>
      <w:r w:rsidRPr="0032190F">
        <w:rPr>
          <w:rFonts w:eastAsia="AGaramondPro-Regular"/>
          <w:szCs w:val="22"/>
          <w:lang w:val="fr-FR" w:eastAsia="en-GB"/>
        </w:rPr>
        <w:t>'</w:t>
      </w:r>
      <w:r w:rsidR="00FB7FF5" w:rsidRPr="0032190F">
        <w:rPr>
          <w:rFonts w:eastAsia="AGaramondPro-Regular"/>
          <w:szCs w:val="22"/>
          <w:lang w:val="fr-FR" w:eastAsia="en-GB"/>
        </w:rPr>
        <w:t>agissait d</w:t>
      </w:r>
      <w:r w:rsidRPr="0032190F">
        <w:rPr>
          <w:rFonts w:eastAsia="AGaramondPro-Regular"/>
          <w:szCs w:val="22"/>
          <w:lang w:val="fr-FR" w:eastAsia="en-GB"/>
        </w:rPr>
        <w:t>'</w:t>
      </w:r>
      <w:r w:rsidR="00FB7FF5" w:rsidRPr="0032190F">
        <w:rPr>
          <w:rFonts w:eastAsia="AGaramondPro-Regular" w:hint="eastAsia"/>
          <w:szCs w:val="22"/>
          <w:lang w:val="fr-FR" w:eastAsia="en-GB"/>
        </w:rPr>
        <w:t xml:space="preserve">un anthropomorphe, ces signes lateraux pourraient alors etre des </w:t>
      </w:r>
      <w:r w:rsidRPr="0032190F">
        <w:rPr>
          <w:rFonts w:eastAsia="AGaramondPro-Regular" w:hint="eastAsia"/>
          <w:szCs w:val="22"/>
          <w:lang w:val="fr-FR" w:eastAsia="en-GB"/>
        </w:rPr>
        <w:t xml:space="preserve"> </w:t>
      </w:r>
      <w:r w:rsidRPr="0032190F">
        <w:rPr>
          <w:rFonts w:eastAsia="AGaramondPro-Regular"/>
          <w:szCs w:val="22"/>
          <w:lang w:val="fr-FR" w:eastAsia="en-GB"/>
        </w:rPr>
        <w:t>"</w:t>
      </w:r>
      <w:r w:rsidR="00FB7FF5" w:rsidRPr="0032190F">
        <w:rPr>
          <w:rFonts w:eastAsia="AGaramondPro-Regular" w:hint="eastAsia"/>
          <w:szCs w:val="22"/>
          <w:lang w:val="fr-FR" w:eastAsia="en-GB"/>
        </w:rPr>
        <w:t>yeux</w:t>
      </w:r>
      <w:r w:rsidRPr="0032190F">
        <w:rPr>
          <w:rFonts w:eastAsia="AGaramondPro-Regular"/>
          <w:szCs w:val="22"/>
          <w:lang w:val="fr-FR" w:eastAsia="en-GB"/>
        </w:rPr>
        <w:t>"</w:t>
      </w:r>
      <w:r w:rsidR="00FB7FF5" w:rsidRPr="0032190F">
        <w:rPr>
          <w:rFonts w:eastAsia="AGaramondPro-Regular" w:hint="eastAsia"/>
          <w:szCs w:val="22"/>
          <w:lang w:val="fr-FR" w:eastAsia="en-GB"/>
        </w:rPr>
        <w:t xml:space="preserve"> (Shee-Twohig 1981,</w:t>
      </w:r>
      <w:r w:rsidRPr="0032190F">
        <w:rPr>
          <w:rFonts w:eastAsia="AGaramondPro-Regular"/>
          <w:szCs w:val="22"/>
          <w:lang w:val="fr-FR" w:eastAsia="en-GB"/>
        </w:rPr>
        <w:t xml:space="preserve"> </w:t>
      </w:r>
      <w:r w:rsidR="00FB7FF5" w:rsidRPr="0032190F">
        <w:rPr>
          <w:rFonts w:eastAsia="AGaramondPro-Regular"/>
          <w:szCs w:val="22"/>
          <w:lang w:val="fr-FR" w:eastAsia="en-GB"/>
        </w:rPr>
        <w:t>p. 189), reprenant ici l</w:t>
      </w:r>
      <w:r w:rsidRPr="0032190F">
        <w:rPr>
          <w:rFonts w:eastAsia="AGaramondPro-Regular"/>
          <w:szCs w:val="22"/>
          <w:lang w:val="fr-FR" w:eastAsia="en-GB"/>
        </w:rPr>
        <w:t>'</w:t>
      </w:r>
      <w:r w:rsidR="00FB7FF5" w:rsidRPr="0032190F">
        <w:rPr>
          <w:rFonts w:eastAsia="AGaramondPro-Regular"/>
          <w:szCs w:val="22"/>
          <w:lang w:val="fr-FR" w:eastAsia="en-GB"/>
        </w:rPr>
        <w:t>interpretation anterieure de R. Minot sans que l</w:t>
      </w:r>
      <w:r w:rsidRPr="0032190F">
        <w:rPr>
          <w:rFonts w:eastAsia="AGaramondPro-Regular"/>
          <w:szCs w:val="22"/>
          <w:lang w:val="fr-FR" w:eastAsia="en-GB"/>
        </w:rPr>
        <w:t>'</w:t>
      </w:r>
      <w:r w:rsidR="00FB7FF5" w:rsidRPr="0032190F">
        <w:rPr>
          <w:rFonts w:eastAsia="AGaramondPro-Regular"/>
          <w:szCs w:val="22"/>
          <w:lang w:val="fr-FR" w:eastAsia="en-GB"/>
        </w:rPr>
        <w:t>on sache si cette publication lui</w:t>
      </w:r>
      <w:r w:rsidRPr="0032190F">
        <w:rPr>
          <w:rFonts w:eastAsia="AGaramondPro-Regular"/>
          <w:szCs w:val="22"/>
          <w:lang w:val="fr-FR" w:eastAsia="en-GB"/>
        </w:rPr>
        <w:t xml:space="preserve"> </w:t>
      </w:r>
      <w:r w:rsidR="00FB7FF5" w:rsidRPr="0032190F">
        <w:rPr>
          <w:rFonts w:eastAsia="AGaramondPro-Regular"/>
          <w:szCs w:val="22"/>
          <w:lang w:val="fr-FR" w:eastAsia="en-GB"/>
        </w:rPr>
        <w:t>etait connue. Mais, finalement, l</w:t>
      </w:r>
      <w:r w:rsidRPr="0032190F">
        <w:rPr>
          <w:rFonts w:eastAsia="AGaramondPro-Regular"/>
          <w:szCs w:val="22"/>
          <w:lang w:val="fr-FR" w:eastAsia="en-GB"/>
        </w:rPr>
        <w:t>'</w:t>
      </w:r>
      <w:r w:rsidR="00FB7FF5" w:rsidRPr="0032190F">
        <w:rPr>
          <w:rFonts w:eastAsia="AGaramondPro-Regular"/>
          <w:szCs w:val="22"/>
          <w:lang w:val="fr-FR" w:eastAsia="en-GB"/>
        </w:rPr>
        <w:t>hypothese d</w:t>
      </w:r>
      <w:r w:rsidRPr="0032190F">
        <w:rPr>
          <w:rFonts w:eastAsia="AGaramondPro-Regular"/>
          <w:szCs w:val="22"/>
          <w:lang w:val="fr-FR" w:eastAsia="en-GB"/>
        </w:rPr>
        <w:t>'</w:t>
      </w:r>
      <w:r w:rsidR="00FB7FF5" w:rsidRPr="0032190F">
        <w:rPr>
          <w:rFonts w:eastAsia="AGaramondPro-Regular"/>
          <w:szCs w:val="22"/>
          <w:lang w:val="fr-FR" w:eastAsia="en-GB"/>
        </w:rPr>
        <w:t>un poignard lui semble la plus satisfaisante. Avec la fouille</w:t>
      </w:r>
      <w:r w:rsidRPr="0032190F">
        <w:rPr>
          <w:rFonts w:eastAsia="AGaramondPro-Regular"/>
          <w:szCs w:val="22"/>
          <w:lang w:val="fr-FR" w:eastAsia="en-GB"/>
        </w:rPr>
        <w:t xml:space="preserve"> </w:t>
      </w:r>
      <w:r w:rsidR="00FB7FF5" w:rsidRPr="0032190F">
        <w:rPr>
          <w:lang w:val="fr-FR"/>
        </w:rPr>
        <w:t>et la restauration de Gavrinis, le dossier est réactivé grâce à la découverte d</w:t>
      </w:r>
      <w:r w:rsidRPr="0032190F">
        <w:rPr>
          <w:lang w:val="fr-FR"/>
        </w:rPr>
        <w:t>'</w:t>
      </w:r>
      <w:r w:rsidR="00FB7FF5" w:rsidRPr="0032190F">
        <w:rPr>
          <w:lang w:val="fr-FR"/>
        </w:rPr>
        <w:t>un nouveau motif au dos de</w:t>
      </w:r>
      <w:r w:rsidRPr="0032190F">
        <w:rPr>
          <w:lang w:val="fr-FR"/>
        </w:rPr>
        <w:t xml:space="preserve"> </w:t>
      </w:r>
      <w:r w:rsidR="00FB7FF5" w:rsidRPr="0032190F">
        <w:rPr>
          <w:lang w:val="fr-FR"/>
        </w:rPr>
        <w:t>l</w:t>
      </w:r>
      <w:r w:rsidRPr="0032190F">
        <w:rPr>
          <w:lang w:val="fr-FR"/>
        </w:rPr>
        <w:t>'</w:t>
      </w:r>
      <w:r w:rsidR="00FB7FF5" w:rsidRPr="0032190F">
        <w:rPr>
          <w:lang w:val="fr-FR"/>
        </w:rPr>
        <w:t xml:space="preserve">orthostate L11. Ici comme à Pen Hap, </w:t>
      </w:r>
      <w:r w:rsidRPr="0032190F">
        <w:rPr>
          <w:lang w:val="fr-FR"/>
        </w:rPr>
        <w:t>"</w:t>
      </w:r>
      <w:r w:rsidR="00FB7FF5" w:rsidRPr="0032190F">
        <w:rPr>
          <w:lang w:val="fr-FR"/>
        </w:rPr>
        <w:t>l</w:t>
      </w:r>
      <w:r w:rsidRPr="0032190F">
        <w:rPr>
          <w:lang w:val="fr-FR"/>
        </w:rPr>
        <w:t>'</w:t>
      </w:r>
      <w:r w:rsidR="00FB7FF5" w:rsidRPr="0032190F">
        <w:rPr>
          <w:lang w:val="fr-FR"/>
        </w:rPr>
        <w:t>interprétation la plus plausible semble être la représentation</w:t>
      </w:r>
      <w:r w:rsidRPr="0032190F">
        <w:rPr>
          <w:lang w:val="fr-FR"/>
        </w:rPr>
        <w:t xml:space="preserve"> </w:t>
      </w:r>
      <w:r w:rsidR="00FB7FF5" w:rsidRPr="0032190F">
        <w:rPr>
          <w:lang w:val="fr-FR"/>
        </w:rPr>
        <w:t>d</w:t>
      </w:r>
      <w:r w:rsidRPr="0032190F">
        <w:rPr>
          <w:lang w:val="fr-FR"/>
        </w:rPr>
        <w:t>'</w:t>
      </w:r>
      <w:r w:rsidR="00FB7FF5" w:rsidRPr="0032190F">
        <w:rPr>
          <w:lang w:val="fr-FR"/>
        </w:rPr>
        <w:t>une hache en pierre polie dans sa gaine d</w:t>
      </w:r>
      <w:r w:rsidRPr="0032190F">
        <w:rPr>
          <w:lang w:val="fr-FR"/>
        </w:rPr>
        <w:t>'</w:t>
      </w:r>
      <w:r w:rsidR="00FB7FF5" w:rsidRPr="0032190F">
        <w:rPr>
          <w:lang w:val="fr-FR"/>
        </w:rPr>
        <w:t>emmanchement</w:t>
      </w:r>
      <w:r w:rsidRPr="0032190F">
        <w:rPr>
          <w:lang w:val="fr-FR"/>
        </w:rPr>
        <w:t xml:space="preserve">" </w:t>
      </w:r>
      <w:r w:rsidR="00FB7FF5" w:rsidRPr="0032190F">
        <w:rPr>
          <w:lang w:val="fr-FR"/>
        </w:rPr>
        <w:t>(Le Roux 1985, p. 30 ; Le Roux 1998, p.</w:t>
      </w:r>
      <w:r w:rsidRPr="0032190F">
        <w:rPr>
          <w:lang w:val="fr-FR"/>
        </w:rPr>
        <w:t xml:space="preserve"> </w:t>
      </w:r>
      <w:r w:rsidR="00FB7FF5" w:rsidRPr="0032190F">
        <w:rPr>
          <w:lang w:val="fr-FR"/>
        </w:rPr>
        <w:t>32 ; Le Roux 2010, p. 20). On s</w:t>
      </w:r>
      <w:r w:rsidRPr="0032190F">
        <w:rPr>
          <w:lang w:val="fr-FR"/>
        </w:rPr>
        <w:t>'</w:t>
      </w:r>
      <w:r w:rsidR="00FB7FF5" w:rsidRPr="0032190F">
        <w:rPr>
          <w:lang w:val="fr-FR"/>
        </w:rPr>
        <w:t xml:space="preserve">accorde ainsi sur une </w:t>
      </w:r>
      <w:r w:rsidRPr="0032190F">
        <w:rPr>
          <w:lang w:val="fr-FR"/>
        </w:rPr>
        <w:t>"</w:t>
      </w:r>
      <w:r w:rsidR="00FB7FF5" w:rsidRPr="0032190F">
        <w:rPr>
          <w:lang w:val="fr-FR"/>
        </w:rPr>
        <w:t>grande lame de hache, peut-être d’apparat, prise</w:t>
      </w:r>
      <w:r w:rsidRPr="0032190F">
        <w:rPr>
          <w:lang w:val="fr-FR"/>
        </w:rPr>
        <w:t xml:space="preserve"> </w:t>
      </w:r>
      <w:r w:rsidR="00FB7FF5" w:rsidRPr="0032190F">
        <w:rPr>
          <w:lang w:val="fr-FR"/>
        </w:rPr>
        <w:t>dans une sorte de gaine (peut</w:t>
      </w:r>
      <w:r w:rsidRPr="0032190F">
        <w:rPr>
          <w:lang w:val="fr-FR"/>
        </w:rPr>
        <w:t>-être destinée à l’ostentation)"</w:t>
      </w:r>
      <w:r w:rsidR="00FB7FF5" w:rsidRPr="0032190F">
        <w:rPr>
          <w:lang w:val="fr-FR"/>
        </w:rPr>
        <w:t xml:space="preserve"> - Laporte, Le Roux 2004, p. 105).</w:t>
      </w:r>
      <w:r w:rsidRPr="0032190F">
        <w:rPr>
          <w:lang w:val="fr-FR"/>
        </w:rPr>
        <w:t xml:space="preserve"> (BIB 2199 p. 323)</w:t>
      </w:r>
    </w:p>
    <w:p w14:paraId="76894454" w14:textId="55940EDB" w:rsidR="00610BA6" w:rsidRPr="0032190F" w:rsidRDefault="00610BA6" w:rsidP="00610BA6">
      <w:pPr>
        <w:jc w:val="both"/>
        <w:rPr>
          <w:lang w:val="fr-FR"/>
        </w:rPr>
      </w:pPr>
      <w:r w:rsidRPr="0032190F">
        <w:rPr>
          <w:rFonts w:eastAsia="AGaramondPro-Regular"/>
          <w:szCs w:val="22"/>
          <w:lang w:val="fr-FR" w:eastAsia="en-GB"/>
        </w:rPr>
        <w:t xml:space="preserve">Le motif est degage par champleve apres qu'une bonne part du support ait ete dresse par piquetage regulier. La ligne graphique s'apparente bien entendu aux exemplaires morbihannais semblables de </w:t>
      </w:r>
      <w:hyperlink r:id="rId7181" w:anchor="Sit_Gavrinis" w:history="1">
        <w:r w:rsidRPr="0032190F">
          <w:rPr>
            <w:rStyle w:val="Hyperlink"/>
            <w:rFonts w:eastAsia="AGaramondPro-Regular"/>
            <w:szCs w:val="22"/>
            <w:lang w:val="fr-FR" w:eastAsia="en-GB"/>
          </w:rPr>
          <w:t>Gavrinis</w:t>
        </w:r>
      </w:hyperlink>
      <w:r w:rsidRPr="0032190F">
        <w:rPr>
          <w:rFonts w:eastAsia="AGaramondPro-Regular"/>
          <w:szCs w:val="22"/>
          <w:lang w:val="fr-FR" w:eastAsia="en-GB"/>
        </w:rPr>
        <w:t xml:space="preserve"> et Pen Hape, voire </w:t>
      </w:r>
      <w:hyperlink r:id="rId7182" w:anchor="Sit_Crugellic" w:history="1">
        <w:r w:rsidRPr="0032190F">
          <w:rPr>
            <w:rStyle w:val="Hyperlink"/>
            <w:rFonts w:eastAsia="AGaramondPro-Regular"/>
            <w:szCs w:val="22"/>
            <w:lang w:val="fr-FR" w:eastAsia="en-GB"/>
          </w:rPr>
          <w:t>Crugellic</w:t>
        </w:r>
      </w:hyperlink>
      <w:r w:rsidRPr="0032190F">
        <w:rPr>
          <w:rFonts w:eastAsia="AGaramondPro-Regular"/>
          <w:szCs w:val="22"/>
          <w:lang w:val="fr-FR" w:eastAsia="en-GB"/>
        </w:rPr>
        <w:t xml:space="preserve"> (BIB 2199 p. 327)</w:t>
      </w:r>
    </w:p>
    <w:p w14:paraId="0B0F3BBC" w14:textId="77777777" w:rsidR="00FB7FF5" w:rsidRPr="0032190F" w:rsidRDefault="00FB7FF5" w:rsidP="00FB7FF5">
      <w:pPr>
        <w:rPr>
          <w:lang w:val="fr-FR"/>
        </w:rPr>
      </w:pPr>
    </w:p>
    <w:p w14:paraId="62736074" w14:textId="77777777" w:rsidR="00FB7FF5" w:rsidRPr="0032190F" w:rsidRDefault="00FB7FF5" w:rsidP="00FB7FF5">
      <w:pPr>
        <w:pStyle w:val="Heading2"/>
      </w:pPr>
      <w:r w:rsidRPr="0032190F">
        <w:t>Face B</w:t>
      </w:r>
    </w:p>
    <w:p w14:paraId="7F483514" w14:textId="77777777" w:rsidR="00610BA6" w:rsidRPr="0032190F" w:rsidRDefault="00610BA6" w:rsidP="00610BA6">
      <w:pPr>
        <w:jc w:val="both"/>
        <w:rPr>
          <w:lang w:val="fr-FR"/>
        </w:rPr>
      </w:pPr>
      <w:r w:rsidRPr="0032190F">
        <w:rPr>
          <w:lang w:val="fr-FR"/>
        </w:rPr>
        <w:t>Deux dépressions quadrangulaires au fond écrasé (très clair sur photographie) qui sont indéniablement des boîtes de débitage creusés par des carriers à une époque inconnue mais devant au moins dater du XIXe siècle (BIB 2199 p. 325)</w:t>
      </w:r>
    </w:p>
    <w:p w14:paraId="10293289" w14:textId="77777777" w:rsidR="00914891" w:rsidRPr="0032190F" w:rsidRDefault="00914891" w:rsidP="00BE0379">
      <w:pPr>
        <w:jc w:val="both"/>
        <w:rPr>
          <w:lang w:val="fr-FR"/>
        </w:rPr>
      </w:pPr>
    </w:p>
    <w:p w14:paraId="17846566" w14:textId="77777777" w:rsidR="00914891" w:rsidRPr="0032190F" w:rsidRDefault="00914891" w:rsidP="00426FF9">
      <w:pPr>
        <w:pStyle w:val="Heading1"/>
      </w:pPr>
      <w:bookmarkStart w:id="3082" w:name="Sit_Caurel"/>
      <w:r w:rsidRPr="0032190F">
        <w:t>CAUREL</w:t>
      </w:r>
    </w:p>
    <w:bookmarkEnd w:id="3082"/>
    <w:p w14:paraId="4D32B34D" w14:textId="77777777" w:rsidR="00914891" w:rsidRPr="0032190F" w:rsidRDefault="00914891" w:rsidP="00914891">
      <w:pPr>
        <w:jc w:val="both"/>
        <w:rPr>
          <w:lang w:val="fr-FR"/>
        </w:rPr>
      </w:pPr>
    </w:p>
    <w:p w14:paraId="2D15621F" w14:textId="77777777" w:rsidR="00597C63" w:rsidRPr="0032190F" w:rsidRDefault="00B823AE" w:rsidP="00914891">
      <w:pPr>
        <w:jc w:val="both"/>
        <w:rPr>
          <w:lang w:val="fr-FR"/>
        </w:rPr>
      </w:pPr>
      <w:r w:rsidRPr="0032190F">
        <w:rPr>
          <w:lang w:val="fr-FR"/>
        </w:rPr>
        <w:t>Corn er Hoët (</w:t>
      </w:r>
      <w:r w:rsidR="00EF2A1E" w:rsidRPr="0032190F">
        <w:rPr>
          <w:lang w:val="fr-FR"/>
        </w:rPr>
        <w:t>Caurel</w:t>
      </w:r>
      <w:r w:rsidRPr="0032190F">
        <w:rPr>
          <w:lang w:val="fr-FR"/>
        </w:rPr>
        <w:t>,</w:t>
      </w:r>
      <w:r w:rsidR="00EF2A1E" w:rsidRPr="0032190F">
        <w:rPr>
          <w:lang w:val="fr-FR"/>
        </w:rPr>
        <w:t xml:space="preserve"> Côte-d'Armor</w:t>
      </w:r>
      <w:r w:rsidRPr="0032190F">
        <w:rPr>
          <w:lang w:val="fr-FR"/>
        </w:rPr>
        <w:t>)</w:t>
      </w:r>
      <w:r w:rsidR="00EF2A1E" w:rsidRPr="0032190F">
        <w:rPr>
          <w:lang w:val="fr-FR"/>
        </w:rPr>
        <w:t xml:space="preserve"> </w:t>
      </w:r>
      <w:r w:rsidR="00597C63" w:rsidRPr="0032190F">
        <w:rPr>
          <w:lang w:val="fr-FR"/>
        </w:rPr>
        <w:t xml:space="preserve">étudié par S. Cassen et al. (BIB 2182). </w:t>
      </w:r>
      <w:r w:rsidR="00EF2A1E" w:rsidRPr="0032190F">
        <w:rPr>
          <w:lang w:val="fr-FR"/>
        </w:rPr>
        <w:t>La structure domine directement la vallée du Blavet</w:t>
      </w:r>
      <w:r w:rsidR="00597C63" w:rsidRPr="0032190F">
        <w:rPr>
          <w:lang w:val="fr-FR"/>
        </w:rPr>
        <w:t xml:space="preserve"> (BIB 129 p. 129)</w:t>
      </w:r>
      <w:r w:rsidR="00EF2A1E" w:rsidRPr="0032190F">
        <w:rPr>
          <w:lang w:val="fr-FR"/>
        </w:rPr>
        <w:t xml:space="preserve">. </w:t>
      </w:r>
    </w:p>
    <w:p w14:paraId="28620E3D" w14:textId="77777777" w:rsidR="00597C63" w:rsidRPr="0032190F" w:rsidRDefault="00597C63" w:rsidP="00914891">
      <w:pPr>
        <w:jc w:val="both"/>
        <w:rPr>
          <w:lang w:val="fr-FR"/>
        </w:rPr>
      </w:pPr>
    </w:p>
    <w:p w14:paraId="54C8FEDE" w14:textId="77777777" w:rsidR="00597C63" w:rsidRPr="0032190F" w:rsidRDefault="00597C63" w:rsidP="00597C63">
      <w:pPr>
        <w:pStyle w:val="Heading2"/>
      </w:pPr>
      <w:r w:rsidRPr="0032190F">
        <w:t>Plan</w:t>
      </w:r>
    </w:p>
    <w:p w14:paraId="3DE67A24" w14:textId="77777777" w:rsidR="00597C63" w:rsidRPr="0032190F" w:rsidRDefault="00597C63" w:rsidP="00597C63">
      <w:pPr>
        <w:rPr>
          <w:lang w:val="fr-FR"/>
        </w:rPr>
      </w:pPr>
    </w:p>
    <w:p w14:paraId="4DE89BB5" w14:textId="238A7F0D" w:rsidR="00597C63" w:rsidRPr="0032190F" w:rsidRDefault="00597C63" w:rsidP="00597C63">
      <w:pPr>
        <w:rPr>
          <w:lang w:val="fr-FR"/>
        </w:rPr>
      </w:pPr>
      <w:r w:rsidRPr="0032190F">
        <w:rPr>
          <w:lang w:val="fr-FR"/>
        </w:rPr>
        <w:t xml:space="preserve">Tombe à vestibule,  à entrée latérale </w:t>
      </w:r>
      <w:r w:rsidRPr="0032190F">
        <w:rPr>
          <w:rStyle w:val="Hyperlink"/>
          <w:color w:val="000000" w:themeColor="text1"/>
          <w:u w:val="none"/>
          <w:lang w:val="fr-FR"/>
        </w:rPr>
        <w:t>(BIB 2199)</w:t>
      </w:r>
      <w:r w:rsidR="002727DF" w:rsidRPr="0032190F">
        <w:rPr>
          <w:rStyle w:val="Hyperlink"/>
          <w:color w:val="000000" w:themeColor="text1"/>
          <w:u w:val="none"/>
          <w:lang w:val="fr-FR"/>
        </w:rPr>
        <w:t xml:space="preserve"> </w:t>
      </w:r>
      <w:hyperlink r:id="rId7183" w:anchor="Cul_Megalithisme_t_dolmen_coude" w:history="1">
        <w:r w:rsidR="00A10BB9" w:rsidRPr="0032190F">
          <w:rPr>
            <w:rStyle w:val="Hyperlink"/>
            <w:lang w:val="fr-FR"/>
          </w:rPr>
          <w:t>dolmen coudé</w:t>
        </w:r>
      </w:hyperlink>
      <w:r w:rsidR="00A10BB9" w:rsidRPr="0032190F">
        <w:rPr>
          <w:lang w:val="fr-FR"/>
        </w:rPr>
        <w:t xml:space="preserve"> </w:t>
      </w:r>
      <w:r w:rsidRPr="0032190F">
        <w:rPr>
          <w:lang w:val="fr-FR"/>
        </w:rPr>
        <w:t>(SS BIB)</w:t>
      </w:r>
    </w:p>
    <w:p w14:paraId="6FAA466B" w14:textId="77777777" w:rsidR="003E5DF3" w:rsidRPr="0032190F" w:rsidRDefault="003E5DF3" w:rsidP="00597C63">
      <w:pPr>
        <w:rPr>
          <w:lang w:val="fr-FR"/>
        </w:rPr>
      </w:pPr>
    </w:p>
    <w:p w14:paraId="725C64A3" w14:textId="77777777" w:rsidR="00D454C4" w:rsidRPr="00D454C4" w:rsidRDefault="00D454C4" w:rsidP="00D454C4">
      <w:pPr>
        <w:jc w:val="center"/>
        <w:rPr>
          <w:i/>
        </w:rPr>
      </w:pPr>
      <w:r w:rsidRPr="00D454C4">
        <w:rPr>
          <w:i/>
        </w:rPr>
        <w:t>nord-es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6"/>
        <w:gridCol w:w="516"/>
        <w:gridCol w:w="516"/>
        <w:gridCol w:w="516"/>
        <w:gridCol w:w="516"/>
        <w:gridCol w:w="516"/>
        <w:gridCol w:w="516"/>
        <w:gridCol w:w="516"/>
        <w:gridCol w:w="516"/>
        <w:gridCol w:w="516"/>
        <w:gridCol w:w="516"/>
        <w:gridCol w:w="516"/>
        <w:gridCol w:w="516"/>
        <w:gridCol w:w="516"/>
      </w:tblGrid>
      <w:tr w:rsidR="005D10B6" w:rsidRPr="00597C63" w14:paraId="5ED336C8" w14:textId="77777777" w:rsidTr="00C35EA7">
        <w:trPr>
          <w:jc w:val="center"/>
        </w:trPr>
        <w:tc>
          <w:tcPr>
            <w:tcW w:w="516" w:type="dxa"/>
          </w:tcPr>
          <w:p w14:paraId="5D8DC576" w14:textId="77777777" w:rsidR="00597C63" w:rsidRPr="00C35EA7" w:rsidRDefault="00597C63" w:rsidP="00C35EA7">
            <w:pPr>
              <w:jc w:val="center"/>
              <w:rPr>
                <w:sz w:val="20"/>
              </w:rPr>
            </w:pPr>
          </w:p>
        </w:tc>
        <w:tc>
          <w:tcPr>
            <w:tcW w:w="516" w:type="dxa"/>
            <w:vAlign w:val="center"/>
          </w:tcPr>
          <w:p w14:paraId="22DD30A3" w14:textId="77777777" w:rsidR="00597C63" w:rsidRPr="00C35EA7" w:rsidRDefault="00597C63" w:rsidP="00C35EA7">
            <w:pPr>
              <w:jc w:val="center"/>
              <w:rPr>
                <w:sz w:val="20"/>
              </w:rPr>
            </w:pPr>
            <w:r w:rsidRPr="00C35EA7">
              <w:rPr>
                <w:sz w:val="20"/>
              </w:rPr>
              <w:t>13</w:t>
            </w:r>
          </w:p>
        </w:tc>
        <w:tc>
          <w:tcPr>
            <w:tcW w:w="516" w:type="dxa"/>
            <w:vAlign w:val="center"/>
          </w:tcPr>
          <w:p w14:paraId="1A9F9EDB" w14:textId="77777777" w:rsidR="00597C63" w:rsidRPr="00C35EA7" w:rsidRDefault="00597C63" w:rsidP="00C35EA7">
            <w:pPr>
              <w:jc w:val="center"/>
              <w:rPr>
                <w:sz w:val="20"/>
              </w:rPr>
            </w:pPr>
            <w:r w:rsidRPr="00C35EA7">
              <w:rPr>
                <w:sz w:val="20"/>
              </w:rPr>
              <w:t>14</w:t>
            </w:r>
          </w:p>
        </w:tc>
        <w:tc>
          <w:tcPr>
            <w:tcW w:w="516" w:type="dxa"/>
            <w:vAlign w:val="center"/>
          </w:tcPr>
          <w:p w14:paraId="789DEF87" w14:textId="77777777" w:rsidR="00597C63" w:rsidRPr="00C35EA7" w:rsidRDefault="00597C63" w:rsidP="00C35EA7">
            <w:pPr>
              <w:jc w:val="center"/>
              <w:rPr>
                <w:sz w:val="20"/>
              </w:rPr>
            </w:pPr>
            <w:r w:rsidRPr="00C35EA7">
              <w:rPr>
                <w:sz w:val="20"/>
              </w:rPr>
              <w:t>15</w:t>
            </w:r>
          </w:p>
        </w:tc>
        <w:tc>
          <w:tcPr>
            <w:tcW w:w="516" w:type="dxa"/>
            <w:vAlign w:val="center"/>
          </w:tcPr>
          <w:p w14:paraId="5DFB022E" w14:textId="77777777" w:rsidR="00597C63" w:rsidRPr="00C35EA7" w:rsidRDefault="00597C63" w:rsidP="00C35EA7">
            <w:pPr>
              <w:jc w:val="center"/>
              <w:rPr>
                <w:sz w:val="20"/>
              </w:rPr>
            </w:pPr>
            <w:r w:rsidRPr="00C35EA7">
              <w:rPr>
                <w:sz w:val="20"/>
              </w:rPr>
              <w:t>16</w:t>
            </w:r>
          </w:p>
        </w:tc>
        <w:tc>
          <w:tcPr>
            <w:tcW w:w="516" w:type="dxa"/>
            <w:vAlign w:val="center"/>
          </w:tcPr>
          <w:p w14:paraId="018F8D89" w14:textId="77777777" w:rsidR="00597C63" w:rsidRPr="00C35EA7" w:rsidRDefault="00597C63" w:rsidP="00C35EA7">
            <w:pPr>
              <w:jc w:val="center"/>
              <w:rPr>
                <w:sz w:val="20"/>
              </w:rPr>
            </w:pPr>
            <w:r w:rsidRPr="00C35EA7">
              <w:rPr>
                <w:sz w:val="20"/>
              </w:rPr>
              <w:t>17</w:t>
            </w:r>
          </w:p>
        </w:tc>
        <w:tc>
          <w:tcPr>
            <w:tcW w:w="516" w:type="dxa"/>
            <w:vAlign w:val="center"/>
          </w:tcPr>
          <w:p w14:paraId="7B3566AE" w14:textId="77777777" w:rsidR="00597C63" w:rsidRPr="00C35EA7" w:rsidRDefault="00597C63" w:rsidP="00C35EA7">
            <w:pPr>
              <w:jc w:val="center"/>
              <w:rPr>
                <w:sz w:val="20"/>
              </w:rPr>
            </w:pPr>
            <w:r w:rsidRPr="00C35EA7">
              <w:rPr>
                <w:sz w:val="20"/>
              </w:rPr>
              <w:t>18</w:t>
            </w:r>
          </w:p>
        </w:tc>
        <w:tc>
          <w:tcPr>
            <w:tcW w:w="516" w:type="dxa"/>
            <w:vAlign w:val="center"/>
          </w:tcPr>
          <w:p w14:paraId="4AB11DF8" w14:textId="77777777" w:rsidR="00597C63" w:rsidRPr="00C35EA7" w:rsidRDefault="00597C63" w:rsidP="00C35EA7">
            <w:pPr>
              <w:jc w:val="center"/>
              <w:rPr>
                <w:sz w:val="20"/>
              </w:rPr>
            </w:pPr>
            <w:r w:rsidRPr="00C35EA7">
              <w:rPr>
                <w:sz w:val="20"/>
              </w:rPr>
              <w:t>19</w:t>
            </w:r>
          </w:p>
        </w:tc>
        <w:tc>
          <w:tcPr>
            <w:tcW w:w="516" w:type="dxa"/>
            <w:vAlign w:val="center"/>
          </w:tcPr>
          <w:p w14:paraId="07D782BF" w14:textId="77777777" w:rsidR="00597C63" w:rsidRPr="00C35EA7" w:rsidRDefault="00597C63" w:rsidP="00C35EA7">
            <w:pPr>
              <w:jc w:val="center"/>
              <w:rPr>
                <w:sz w:val="20"/>
              </w:rPr>
            </w:pPr>
            <w:r w:rsidRPr="00C35EA7">
              <w:rPr>
                <w:sz w:val="20"/>
              </w:rPr>
              <w:t>20</w:t>
            </w:r>
          </w:p>
        </w:tc>
        <w:tc>
          <w:tcPr>
            <w:tcW w:w="516" w:type="dxa"/>
            <w:vAlign w:val="center"/>
          </w:tcPr>
          <w:p w14:paraId="71BF9015" w14:textId="77777777" w:rsidR="00597C63" w:rsidRPr="00C35EA7" w:rsidRDefault="00597C63" w:rsidP="00C35EA7">
            <w:pPr>
              <w:jc w:val="center"/>
              <w:rPr>
                <w:sz w:val="20"/>
              </w:rPr>
            </w:pPr>
            <w:r w:rsidRPr="00C35EA7">
              <w:rPr>
                <w:sz w:val="20"/>
              </w:rPr>
              <w:t>21</w:t>
            </w:r>
          </w:p>
        </w:tc>
        <w:tc>
          <w:tcPr>
            <w:tcW w:w="516" w:type="dxa"/>
            <w:vAlign w:val="center"/>
          </w:tcPr>
          <w:p w14:paraId="5D076665" w14:textId="77777777" w:rsidR="00597C63" w:rsidRPr="00C35EA7" w:rsidRDefault="00597C63" w:rsidP="00C35EA7">
            <w:pPr>
              <w:jc w:val="center"/>
              <w:rPr>
                <w:sz w:val="20"/>
              </w:rPr>
            </w:pPr>
            <w:r w:rsidRPr="00C35EA7">
              <w:rPr>
                <w:sz w:val="20"/>
              </w:rPr>
              <w:t>22</w:t>
            </w:r>
          </w:p>
        </w:tc>
        <w:tc>
          <w:tcPr>
            <w:tcW w:w="516" w:type="dxa"/>
            <w:vAlign w:val="center"/>
          </w:tcPr>
          <w:p w14:paraId="7FF018C3" w14:textId="77777777" w:rsidR="00597C63" w:rsidRPr="00C35EA7" w:rsidRDefault="00597C63" w:rsidP="00C35EA7">
            <w:pPr>
              <w:jc w:val="center"/>
              <w:rPr>
                <w:sz w:val="20"/>
              </w:rPr>
            </w:pPr>
            <w:r w:rsidRPr="00C35EA7">
              <w:rPr>
                <w:sz w:val="20"/>
              </w:rPr>
              <w:t>23</w:t>
            </w:r>
          </w:p>
        </w:tc>
        <w:tc>
          <w:tcPr>
            <w:tcW w:w="516" w:type="dxa"/>
            <w:vAlign w:val="center"/>
          </w:tcPr>
          <w:p w14:paraId="38F2FC82" w14:textId="77777777" w:rsidR="00597C63" w:rsidRPr="00C35EA7" w:rsidRDefault="00597C63" w:rsidP="00C35EA7">
            <w:pPr>
              <w:jc w:val="center"/>
              <w:rPr>
                <w:sz w:val="20"/>
              </w:rPr>
            </w:pPr>
            <w:r w:rsidRPr="00C35EA7">
              <w:rPr>
                <w:sz w:val="20"/>
              </w:rPr>
              <w:t>24</w:t>
            </w:r>
          </w:p>
        </w:tc>
        <w:tc>
          <w:tcPr>
            <w:tcW w:w="516" w:type="dxa"/>
            <w:vAlign w:val="center"/>
          </w:tcPr>
          <w:p w14:paraId="5CCDD0E1" w14:textId="77777777" w:rsidR="00597C63" w:rsidRPr="00C35EA7" w:rsidRDefault="00597C63" w:rsidP="00C35EA7">
            <w:pPr>
              <w:jc w:val="center"/>
              <w:rPr>
                <w:sz w:val="20"/>
              </w:rPr>
            </w:pPr>
          </w:p>
        </w:tc>
      </w:tr>
      <w:tr w:rsidR="005D10B6" w:rsidRPr="00597C63" w14:paraId="1F06EF48" w14:textId="77777777" w:rsidTr="00C35EA7">
        <w:trPr>
          <w:jc w:val="center"/>
        </w:trPr>
        <w:tc>
          <w:tcPr>
            <w:tcW w:w="516" w:type="dxa"/>
          </w:tcPr>
          <w:p w14:paraId="67E977D6" w14:textId="77777777" w:rsidR="00597C63" w:rsidRPr="00C35EA7" w:rsidRDefault="00597C63" w:rsidP="00C35EA7">
            <w:pPr>
              <w:jc w:val="center"/>
              <w:rPr>
                <w:sz w:val="20"/>
              </w:rPr>
            </w:pPr>
            <w:r w:rsidRPr="00C35EA7">
              <w:rPr>
                <w:sz w:val="20"/>
              </w:rPr>
              <w:t>12</w:t>
            </w:r>
          </w:p>
        </w:tc>
        <w:tc>
          <w:tcPr>
            <w:tcW w:w="516" w:type="dxa"/>
            <w:vAlign w:val="center"/>
          </w:tcPr>
          <w:p w14:paraId="02A73D24" w14:textId="77777777" w:rsidR="00597C63" w:rsidRPr="00C35EA7" w:rsidRDefault="00597C63" w:rsidP="00C35EA7">
            <w:pPr>
              <w:jc w:val="center"/>
              <w:rPr>
                <w:sz w:val="20"/>
              </w:rPr>
            </w:pPr>
          </w:p>
        </w:tc>
        <w:tc>
          <w:tcPr>
            <w:tcW w:w="516" w:type="dxa"/>
            <w:vAlign w:val="center"/>
          </w:tcPr>
          <w:p w14:paraId="64E12CDF" w14:textId="77777777" w:rsidR="00597C63" w:rsidRPr="00C35EA7" w:rsidRDefault="00597C63" w:rsidP="00C35EA7">
            <w:pPr>
              <w:jc w:val="center"/>
              <w:rPr>
                <w:sz w:val="20"/>
              </w:rPr>
            </w:pPr>
          </w:p>
        </w:tc>
        <w:tc>
          <w:tcPr>
            <w:tcW w:w="516" w:type="dxa"/>
            <w:vAlign w:val="center"/>
          </w:tcPr>
          <w:p w14:paraId="2D8359F5" w14:textId="77777777" w:rsidR="00597C63" w:rsidRPr="00C35EA7" w:rsidRDefault="00597C63" w:rsidP="00C35EA7">
            <w:pPr>
              <w:jc w:val="center"/>
              <w:rPr>
                <w:sz w:val="20"/>
              </w:rPr>
            </w:pPr>
          </w:p>
        </w:tc>
        <w:tc>
          <w:tcPr>
            <w:tcW w:w="516" w:type="dxa"/>
            <w:vAlign w:val="center"/>
          </w:tcPr>
          <w:p w14:paraId="231EC88C" w14:textId="77777777" w:rsidR="00597C63" w:rsidRPr="00C35EA7" w:rsidRDefault="00597C63" w:rsidP="00C35EA7">
            <w:pPr>
              <w:jc w:val="center"/>
              <w:rPr>
                <w:sz w:val="20"/>
              </w:rPr>
            </w:pPr>
          </w:p>
        </w:tc>
        <w:tc>
          <w:tcPr>
            <w:tcW w:w="516" w:type="dxa"/>
            <w:vAlign w:val="center"/>
          </w:tcPr>
          <w:p w14:paraId="6F0073B4" w14:textId="77777777" w:rsidR="00597C63" w:rsidRPr="00C35EA7" w:rsidRDefault="00597C63" w:rsidP="00C35EA7">
            <w:pPr>
              <w:jc w:val="center"/>
              <w:rPr>
                <w:sz w:val="20"/>
              </w:rPr>
            </w:pPr>
          </w:p>
        </w:tc>
        <w:tc>
          <w:tcPr>
            <w:tcW w:w="516" w:type="dxa"/>
            <w:vAlign w:val="center"/>
          </w:tcPr>
          <w:p w14:paraId="7F63C037" w14:textId="77777777" w:rsidR="00597C63" w:rsidRPr="00C35EA7" w:rsidRDefault="00597C63" w:rsidP="00C35EA7">
            <w:pPr>
              <w:jc w:val="center"/>
              <w:rPr>
                <w:sz w:val="20"/>
              </w:rPr>
            </w:pPr>
          </w:p>
        </w:tc>
        <w:tc>
          <w:tcPr>
            <w:tcW w:w="516" w:type="dxa"/>
            <w:vAlign w:val="center"/>
          </w:tcPr>
          <w:p w14:paraId="30D1F9B0" w14:textId="77777777" w:rsidR="00597C63" w:rsidRPr="00C35EA7" w:rsidRDefault="00597C63" w:rsidP="00C35EA7">
            <w:pPr>
              <w:jc w:val="center"/>
              <w:rPr>
                <w:sz w:val="20"/>
              </w:rPr>
            </w:pPr>
          </w:p>
        </w:tc>
        <w:tc>
          <w:tcPr>
            <w:tcW w:w="516" w:type="dxa"/>
            <w:vAlign w:val="center"/>
          </w:tcPr>
          <w:p w14:paraId="0264AA96" w14:textId="77777777" w:rsidR="00597C63" w:rsidRPr="00C35EA7" w:rsidRDefault="00597C63" w:rsidP="00C35EA7">
            <w:pPr>
              <w:jc w:val="center"/>
              <w:rPr>
                <w:sz w:val="20"/>
              </w:rPr>
            </w:pPr>
          </w:p>
        </w:tc>
        <w:tc>
          <w:tcPr>
            <w:tcW w:w="516" w:type="dxa"/>
            <w:vAlign w:val="center"/>
          </w:tcPr>
          <w:p w14:paraId="6AF0E134" w14:textId="77777777" w:rsidR="00597C63" w:rsidRPr="00C35EA7" w:rsidRDefault="00597C63" w:rsidP="00C35EA7">
            <w:pPr>
              <w:jc w:val="center"/>
              <w:rPr>
                <w:sz w:val="20"/>
              </w:rPr>
            </w:pPr>
          </w:p>
        </w:tc>
        <w:tc>
          <w:tcPr>
            <w:tcW w:w="516" w:type="dxa"/>
            <w:vAlign w:val="center"/>
          </w:tcPr>
          <w:p w14:paraId="35FC883F" w14:textId="77777777" w:rsidR="00597C63" w:rsidRPr="00C35EA7" w:rsidRDefault="00597C63" w:rsidP="00C35EA7">
            <w:pPr>
              <w:jc w:val="center"/>
              <w:rPr>
                <w:sz w:val="20"/>
              </w:rPr>
            </w:pPr>
          </w:p>
        </w:tc>
        <w:tc>
          <w:tcPr>
            <w:tcW w:w="516" w:type="dxa"/>
            <w:vAlign w:val="center"/>
          </w:tcPr>
          <w:p w14:paraId="3403A923" w14:textId="77777777" w:rsidR="00597C63" w:rsidRPr="00C35EA7" w:rsidRDefault="00597C63" w:rsidP="00C35EA7">
            <w:pPr>
              <w:jc w:val="center"/>
              <w:rPr>
                <w:sz w:val="20"/>
              </w:rPr>
            </w:pPr>
          </w:p>
        </w:tc>
        <w:tc>
          <w:tcPr>
            <w:tcW w:w="516" w:type="dxa"/>
            <w:vAlign w:val="center"/>
          </w:tcPr>
          <w:p w14:paraId="0B7C6BCD" w14:textId="77777777" w:rsidR="00597C63" w:rsidRPr="00C35EA7" w:rsidRDefault="00597C63" w:rsidP="00C35EA7">
            <w:pPr>
              <w:jc w:val="center"/>
              <w:rPr>
                <w:sz w:val="20"/>
              </w:rPr>
            </w:pPr>
          </w:p>
        </w:tc>
        <w:tc>
          <w:tcPr>
            <w:tcW w:w="516" w:type="dxa"/>
            <w:vAlign w:val="center"/>
          </w:tcPr>
          <w:p w14:paraId="3F4040E9" w14:textId="77777777" w:rsidR="00597C63" w:rsidRPr="00C35EA7" w:rsidRDefault="00597C63" w:rsidP="00C35EA7">
            <w:pPr>
              <w:jc w:val="center"/>
              <w:rPr>
                <w:sz w:val="20"/>
              </w:rPr>
            </w:pPr>
            <w:r w:rsidRPr="00C35EA7">
              <w:rPr>
                <w:sz w:val="20"/>
              </w:rPr>
              <w:t>25</w:t>
            </w:r>
          </w:p>
        </w:tc>
      </w:tr>
      <w:tr w:rsidR="005D10B6" w:rsidRPr="00597C63" w14:paraId="1CAC0915" w14:textId="77777777" w:rsidTr="00C35EA7">
        <w:trPr>
          <w:jc w:val="center"/>
        </w:trPr>
        <w:tc>
          <w:tcPr>
            <w:tcW w:w="516" w:type="dxa"/>
          </w:tcPr>
          <w:p w14:paraId="68165F51" w14:textId="77777777" w:rsidR="00597C63" w:rsidRPr="00C35EA7" w:rsidRDefault="00597C63" w:rsidP="00C35EA7">
            <w:pPr>
              <w:jc w:val="center"/>
              <w:rPr>
                <w:sz w:val="20"/>
              </w:rPr>
            </w:pPr>
          </w:p>
        </w:tc>
        <w:tc>
          <w:tcPr>
            <w:tcW w:w="516" w:type="dxa"/>
            <w:vAlign w:val="center"/>
          </w:tcPr>
          <w:p w14:paraId="3D538F2D" w14:textId="77777777" w:rsidR="00597C63" w:rsidRPr="00C35EA7" w:rsidRDefault="00597C63" w:rsidP="00C35EA7">
            <w:pPr>
              <w:jc w:val="center"/>
              <w:rPr>
                <w:sz w:val="20"/>
              </w:rPr>
            </w:pPr>
            <w:r w:rsidRPr="00C35EA7">
              <w:rPr>
                <w:sz w:val="20"/>
              </w:rPr>
              <w:t>11</w:t>
            </w:r>
          </w:p>
        </w:tc>
        <w:tc>
          <w:tcPr>
            <w:tcW w:w="516" w:type="dxa"/>
            <w:vAlign w:val="center"/>
          </w:tcPr>
          <w:p w14:paraId="49A888A4" w14:textId="77777777" w:rsidR="00597C63" w:rsidRPr="00C35EA7" w:rsidRDefault="00597C63" w:rsidP="00C35EA7">
            <w:pPr>
              <w:jc w:val="center"/>
              <w:rPr>
                <w:sz w:val="20"/>
              </w:rPr>
            </w:pPr>
            <w:r w:rsidRPr="00C35EA7">
              <w:rPr>
                <w:sz w:val="20"/>
              </w:rPr>
              <w:t>10</w:t>
            </w:r>
          </w:p>
        </w:tc>
        <w:tc>
          <w:tcPr>
            <w:tcW w:w="516" w:type="dxa"/>
            <w:vAlign w:val="center"/>
          </w:tcPr>
          <w:p w14:paraId="618EC681" w14:textId="77777777" w:rsidR="00597C63" w:rsidRPr="00C35EA7" w:rsidRDefault="00597C63" w:rsidP="00C35EA7">
            <w:pPr>
              <w:jc w:val="center"/>
              <w:rPr>
                <w:sz w:val="20"/>
              </w:rPr>
            </w:pPr>
            <w:r w:rsidRPr="00C35EA7">
              <w:rPr>
                <w:sz w:val="20"/>
              </w:rPr>
              <w:t>9</w:t>
            </w:r>
          </w:p>
        </w:tc>
        <w:tc>
          <w:tcPr>
            <w:tcW w:w="516" w:type="dxa"/>
            <w:vAlign w:val="center"/>
          </w:tcPr>
          <w:p w14:paraId="3D623547" w14:textId="77777777" w:rsidR="00597C63" w:rsidRPr="00C35EA7" w:rsidRDefault="00597C63" w:rsidP="00C35EA7">
            <w:pPr>
              <w:jc w:val="center"/>
              <w:rPr>
                <w:sz w:val="20"/>
              </w:rPr>
            </w:pPr>
            <w:r w:rsidRPr="00C35EA7">
              <w:rPr>
                <w:sz w:val="20"/>
              </w:rPr>
              <w:t>8</w:t>
            </w:r>
          </w:p>
        </w:tc>
        <w:tc>
          <w:tcPr>
            <w:tcW w:w="516" w:type="dxa"/>
            <w:vAlign w:val="center"/>
          </w:tcPr>
          <w:p w14:paraId="7BA2CCA4" w14:textId="77777777" w:rsidR="00597C63" w:rsidRPr="00C35EA7" w:rsidRDefault="00597C63" w:rsidP="00C35EA7">
            <w:pPr>
              <w:jc w:val="center"/>
              <w:rPr>
                <w:sz w:val="20"/>
              </w:rPr>
            </w:pPr>
            <w:r w:rsidRPr="00C35EA7">
              <w:rPr>
                <w:sz w:val="20"/>
              </w:rPr>
              <w:t>7</w:t>
            </w:r>
          </w:p>
        </w:tc>
        <w:tc>
          <w:tcPr>
            <w:tcW w:w="516" w:type="dxa"/>
            <w:vAlign w:val="center"/>
          </w:tcPr>
          <w:p w14:paraId="2F91A657" w14:textId="77777777" w:rsidR="00597C63" w:rsidRPr="00C35EA7" w:rsidRDefault="00597C63" w:rsidP="00C35EA7">
            <w:pPr>
              <w:jc w:val="center"/>
              <w:rPr>
                <w:sz w:val="20"/>
              </w:rPr>
            </w:pPr>
            <w:r w:rsidRPr="00C35EA7">
              <w:rPr>
                <w:sz w:val="20"/>
              </w:rPr>
              <w:t>6</w:t>
            </w:r>
          </w:p>
        </w:tc>
        <w:tc>
          <w:tcPr>
            <w:tcW w:w="516" w:type="dxa"/>
            <w:vAlign w:val="center"/>
          </w:tcPr>
          <w:p w14:paraId="01A72DB4" w14:textId="77777777" w:rsidR="00597C63" w:rsidRPr="00C35EA7" w:rsidRDefault="00597C63" w:rsidP="00C35EA7">
            <w:pPr>
              <w:jc w:val="center"/>
              <w:rPr>
                <w:sz w:val="20"/>
              </w:rPr>
            </w:pPr>
            <w:r w:rsidRPr="00C35EA7">
              <w:rPr>
                <w:sz w:val="20"/>
              </w:rPr>
              <w:t>5</w:t>
            </w:r>
          </w:p>
        </w:tc>
        <w:tc>
          <w:tcPr>
            <w:tcW w:w="516" w:type="dxa"/>
            <w:vAlign w:val="center"/>
          </w:tcPr>
          <w:p w14:paraId="0590FA8E" w14:textId="77777777" w:rsidR="00597C63" w:rsidRPr="00C35EA7" w:rsidRDefault="00597C63" w:rsidP="00C35EA7">
            <w:pPr>
              <w:jc w:val="center"/>
              <w:rPr>
                <w:sz w:val="20"/>
              </w:rPr>
            </w:pPr>
            <w:r w:rsidRPr="00C35EA7">
              <w:rPr>
                <w:sz w:val="20"/>
              </w:rPr>
              <w:t>4</w:t>
            </w:r>
          </w:p>
        </w:tc>
        <w:tc>
          <w:tcPr>
            <w:tcW w:w="516" w:type="dxa"/>
            <w:vAlign w:val="center"/>
          </w:tcPr>
          <w:p w14:paraId="25E8DADA" w14:textId="77777777" w:rsidR="00597C63" w:rsidRPr="00C35EA7" w:rsidRDefault="00597C63" w:rsidP="00C35EA7">
            <w:pPr>
              <w:jc w:val="center"/>
              <w:rPr>
                <w:sz w:val="20"/>
              </w:rPr>
            </w:pPr>
            <w:r w:rsidRPr="00C35EA7">
              <w:rPr>
                <w:sz w:val="20"/>
              </w:rPr>
              <w:t>3</w:t>
            </w:r>
          </w:p>
        </w:tc>
        <w:tc>
          <w:tcPr>
            <w:tcW w:w="516" w:type="dxa"/>
            <w:vAlign w:val="center"/>
          </w:tcPr>
          <w:p w14:paraId="7120A42F" w14:textId="77777777" w:rsidR="00597C63" w:rsidRPr="00C35EA7" w:rsidRDefault="00597C63" w:rsidP="00C35EA7">
            <w:pPr>
              <w:jc w:val="center"/>
              <w:rPr>
                <w:sz w:val="20"/>
              </w:rPr>
            </w:pPr>
            <w:r w:rsidRPr="00C35EA7">
              <w:rPr>
                <w:sz w:val="20"/>
              </w:rPr>
              <w:t>2</w:t>
            </w:r>
          </w:p>
        </w:tc>
        <w:tc>
          <w:tcPr>
            <w:tcW w:w="516" w:type="dxa"/>
            <w:vAlign w:val="center"/>
          </w:tcPr>
          <w:p w14:paraId="0C478877" w14:textId="77777777" w:rsidR="00597C63" w:rsidRPr="00C35EA7" w:rsidRDefault="00597C63" w:rsidP="00C35EA7">
            <w:pPr>
              <w:jc w:val="center"/>
              <w:rPr>
                <w:sz w:val="20"/>
              </w:rPr>
            </w:pPr>
          </w:p>
        </w:tc>
        <w:tc>
          <w:tcPr>
            <w:tcW w:w="516" w:type="dxa"/>
            <w:vAlign w:val="center"/>
          </w:tcPr>
          <w:p w14:paraId="2F4AEFF5" w14:textId="77777777" w:rsidR="00597C63" w:rsidRPr="00C35EA7" w:rsidRDefault="00597C63" w:rsidP="00C35EA7">
            <w:pPr>
              <w:jc w:val="center"/>
              <w:rPr>
                <w:sz w:val="20"/>
              </w:rPr>
            </w:pPr>
          </w:p>
        </w:tc>
        <w:tc>
          <w:tcPr>
            <w:tcW w:w="516" w:type="dxa"/>
            <w:vAlign w:val="center"/>
          </w:tcPr>
          <w:p w14:paraId="68E462B8" w14:textId="77777777" w:rsidR="00597C63" w:rsidRPr="00C35EA7" w:rsidRDefault="00597C63" w:rsidP="00C35EA7">
            <w:pPr>
              <w:jc w:val="center"/>
              <w:rPr>
                <w:sz w:val="20"/>
              </w:rPr>
            </w:pPr>
          </w:p>
        </w:tc>
      </w:tr>
      <w:tr w:rsidR="005D10B6" w:rsidRPr="00597C63" w14:paraId="008EAF51" w14:textId="77777777" w:rsidTr="00C35EA7">
        <w:trPr>
          <w:jc w:val="center"/>
        </w:trPr>
        <w:tc>
          <w:tcPr>
            <w:tcW w:w="516" w:type="dxa"/>
          </w:tcPr>
          <w:p w14:paraId="0EE5351C" w14:textId="77777777" w:rsidR="00597C63" w:rsidRPr="00C35EA7" w:rsidRDefault="00597C63" w:rsidP="00C35EA7">
            <w:pPr>
              <w:jc w:val="center"/>
              <w:rPr>
                <w:sz w:val="20"/>
              </w:rPr>
            </w:pPr>
          </w:p>
        </w:tc>
        <w:tc>
          <w:tcPr>
            <w:tcW w:w="516" w:type="dxa"/>
            <w:vAlign w:val="center"/>
          </w:tcPr>
          <w:p w14:paraId="0A333BC8" w14:textId="77777777" w:rsidR="00597C63" w:rsidRPr="00C35EA7" w:rsidRDefault="00597C63" w:rsidP="00C35EA7">
            <w:pPr>
              <w:jc w:val="center"/>
              <w:rPr>
                <w:sz w:val="20"/>
              </w:rPr>
            </w:pPr>
          </w:p>
        </w:tc>
        <w:tc>
          <w:tcPr>
            <w:tcW w:w="516" w:type="dxa"/>
            <w:vAlign w:val="center"/>
          </w:tcPr>
          <w:p w14:paraId="6A891B81" w14:textId="77777777" w:rsidR="00597C63" w:rsidRPr="00C35EA7" w:rsidRDefault="00597C63" w:rsidP="00C35EA7">
            <w:pPr>
              <w:jc w:val="center"/>
              <w:rPr>
                <w:sz w:val="20"/>
              </w:rPr>
            </w:pPr>
          </w:p>
        </w:tc>
        <w:tc>
          <w:tcPr>
            <w:tcW w:w="516" w:type="dxa"/>
            <w:vAlign w:val="center"/>
          </w:tcPr>
          <w:p w14:paraId="28F11861" w14:textId="77777777" w:rsidR="00597C63" w:rsidRPr="00C35EA7" w:rsidRDefault="00597C63" w:rsidP="00C35EA7">
            <w:pPr>
              <w:jc w:val="center"/>
              <w:rPr>
                <w:sz w:val="20"/>
              </w:rPr>
            </w:pPr>
          </w:p>
        </w:tc>
        <w:tc>
          <w:tcPr>
            <w:tcW w:w="516" w:type="dxa"/>
            <w:vAlign w:val="center"/>
          </w:tcPr>
          <w:p w14:paraId="44410606" w14:textId="77777777" w:rsidR="00597C63" w:rsidRPr="00C35EA7" w:rsidRDefault="00597C63" w:rsidP="00C35EA7">
            <w:pPr>
              <w:jc w:val="center"/>
              <w:rPr>
                <w:sz w:val="20"/>
              </w:rPr>
            </w:pPr>
          </w:p>
        </w:tc>
        <w:tc>
          <w:tcPr>
            <w:tcW w:w="516" w:type="dxa"/>
            <w:vAlign w:val="center"/>
          </w:tcPr>
          <w:p w14:paraId="0D90E448" w14:textId="77777777" w:rsidR="00597C63" w:rsidRPr="00C35EA7" w:rsidRDefault="00597C63" w:rsidP="00C35EA7">
            <w:pPr>
              <w:jc w:val="center"/>
              <w:rPr>
                <w:sz w:val="20"/>
              </w:rPr>
            </w:pPr>
          </w:p>
        </w:tc>
        <w:tc>
          <w:tcPr>
            <w:tcW w:w="516" w:type="dxa"/>
            <w:vAlign w:val="center"/>
          </w:tcPr>
          <w:p w14:paraId="0A92584E" w14:textId="77777777" w:rsidR="00597C63" w:rsidRPr="00C35EA7" w:rsidRDefault="00597C63" w:rsidP="00C35EA7">
            <w:pPr>
              <w:jc w:val="center"/>
              <w:rPr>
                <w:sz w:val="20"/>
              </w:rPr>
            </w:pPr>
          </w:p>
        </w:tc>
        <w:tc>
          <w:tcPr>
            <w:tcW w:w="516" w:type="dxa"/>
            <w:vAlign w:val="center"/>
          </w:tcPr>
          <w:p w14:paraId="2B525A04" w14:textId="77777777" w:rsidR="00597C63" w:rsidRPr="00C35EA7" w:rsidRDefault="00597C63" w:rsidP="00C35EA7">
            <w:pPr>
              <w:jc w:val="center"/>
              <w:rPr>
                <w:sz w:val="20"/>
              </w:rPr>
            </w:pPr>
          </w:p>
        </w:tc>
        <w:tc>
          <w:tcPr>
            <w:tcW w:w="516" w:type="dxa"/>
            <w:vAlign w:val="center"/>
          </w:tcPr>
          <w:p w14:paraId="11540F57" w14:textId="77777777" w:rsidR="00597C63" w:rsidRPr="00C35EA7" w:rsidRDefault="00597C63" w:rsidP="00C35EA7">
            <w:pPr>
              <w:jc w:val="center"/>
              <w:rPr>
                <w:sz w:val="20"/>
              </w:rPr>
            </w:pPr>
          </w:p>
        </w:tc>
        <w:tc>
          <w:tcPr>
            <w:tcW w:w="516" w:type="dxa"/>
            <w:vAlign w:val="center"/>
          </w:tcPr>
          <w:p w14:paraId="60DD45CF" w14:textId="77777777" w:rsidR="00597C63" w:rsidRPr="00C35EA7" w:rsidRDefault="00597C63" w:rsidP="00C35EA7">
            <w:pPr>
              <w:jc w:val="center"/>
              <w:rPr>
                <w:sz w:val="20"/>
              </w:rPr>
            </w:pPr>
          </w:p>
        </w:tc>
        <w:tc>
          <w:tcPr>
            <w:tcW w:w="516" w:type="dxa"/>
            <w:vAlign w:val="center"/>
          </w:tcPr>
          <w:p w14:paraId="23CC01CC" w14:textId="77777777" w:rsidR="00597C63" w:rsidRPr="00C35EA7" w:rsidRDefault="00597C63" w:rsidP="00C35EA7">
            <w:pPr>
              <w:jc w:val="center"/>
              <w:rPr>
                <w:sz w:val="20"/>
              </w:rPr>
            </w:pPr>
            <w:r w:rsidRPr="00C35EA7">
              <w:rPr>
                <w:sz w:val="20"/>
              </w:rPr>
              <w:t>1</w:t>
            </w:r>
          </w:p>
        </w:tc>
        <w:tc>
          <w:tcPr>
            <w:tcW w:w="516" w:type="dxa"/>
            <w:vAlign w:val="center"/>
          </w:tcPr>
          <w:p w14:paraId="646DC2A7" w14:textId="77777777" w:rsidR="00597C63" w:rsidRPr="00C35EA7" w:rsidRDefault="00597C63" w:rsidP="00C35EA7">
            <w:pPr>
              <w:jc w:val="center"/>
              <w:rPr>
                <w:sz w:val="20"/>
              </w:rPr>
            </w:pPr>
          </w:p>
        </w:tc>
        <w:tc>
          <w:tcPr>
            <w:tcW w:w="516" w:type="dxa"/>
            <w:vAlign w:val="center"/>
          </w:tcPr>
          <w:p w14:paraId="61D16ED0" w14:textId="77777777" w:rsidR="00597C63" w:rsidRPr="00C35EA7" w:rsidRDefault="00597C63" w:rsidP="00C35EA7">
            <w:pPr>
              <w:jc w:val="center"/>
              <w:rPr>
                <w:sz w:val="20"/>
              </w:rPr>
            </w:pPr>
            <w:r w:rsidRPr="00C35EA7">
              <w:rPr>
                <w:sz w:val="20"/>
              </w:rPr>
              <w:t>26</w:t>
            </w:r>
          </w:p>
        </w:tc>
        <w:tc>
          <w:tcPr>
            <w:tcW w:w="516" w:type="dxa"/>
            <w:vAlign w:val="center"/>
          </w:tcPr>
          <w:p w14:paraId="3A94FBDA" w14:textId="77777777" w:rsidR="00597C63" w:rsidRPr="00C35EA7" w:rsidRDefault="00597C63" w:rsidP="00C35EA7">
            <w:pPr>
              <w:jc w:val="center"/>
              <w:rPr>
                <w:sz w:val="20"/>
              </w:rPr>
            </w:pPr>
          </w:p>
        </w:tc>
      </w:tr>
    </w:tbl>
    <w:p w14:paraId="7CE87716" w14:textId="77777777" w:rsidR="00D454C4" w:rsidRPr="00D454C4" w:rsidRDefault="00D454C4" w:rsidP="00D454C4">
      <w:pPr>
        <w:jc w:val="center"/>
        <w:rPr>
          <w:i/>
        </w:rPr>
      </w:pPr>
      <w:r w:rsidRPr="00D454C4">
        <w:rPr>
          <w:i/>
        </w:rPr>
        <w:t>sud-ouest</w:t>
      </w:r>
    </w:p>
    <w:p w14:paraId="7D2D7DD4" w14:textId="77777777" w:rsidR="00597C63" w:rsidRPr="00597C63" w:rsidRDefault="00597C63" w:rsidP="00597C63">
      <w:r>
        <w:t>(d'ap. BIB 2199)</w:t>
      </w:r>
    </w:p>
    <w:p w14:paraId="5541168A" w14:textId="77777777" w:rsidR="00597C63" w:rsidRDefault="00597C63" w:rsidP="00914891">
      <w:pPr>
        <w:jc w:val="both"/>
      </w:pPr>
    </w:p>
    <w:p w14:paraId="3D0A94F5" w14:textId="77777777" w:rsidR="00597C63" w:rsidRDefault="00597C63" w:rsidP="00597C63">
      <w:pPr>
        <w:pStyle w:val="Heading2"/>
      </w:pPr>
      <w:r>
        <w:t>Orthostates</w:t>
      </w:r>
    </w:p>
    <w:p w14:paraId="5A015943" w14:textId="34FEC691" w:rsidR="00597C63" w:rsidRPr="0032190F" w:rsidRDefault="00597C63" w:rsidP="002727DF">
      <w:pPr>
        <w:jc w:val="both"/>
        <w:rPr>
          <w:rStyle w:val="Hyperlink"/>
          <w:color w:val="000000" w:themeColor="text1"/>
          <w:u w:val="none"/>
          <w:lang w:val="fr-FR"/>
        </w:rPr>
      </w:pPr>
      <w:r w:rsidRPr="0032190F">
        <w:rPr>
          <w:lang w:val="fr-FR"/>
        </w:rPr>
        <w:t>Le vestibule s'orne de deux grands cartouches gravés s'apparentant aux figurations de l' "</w:t>
      </w:r>
      <w:hyperlink r:id="rId7184" w:anchor="Cul_Art_TAC_T_a_idole_bret_double_arc" w:history="1">
        <w:r w:rsidRPr="0032190F">
          <w:rPr>
            <w:rStyle w:val="Hyperlink"/>
            <w:lang w:val="fr-FR"/>
          </w:rPr>
          <w:t>idole à double arceau</w:t>
        </w:r>
      </w:hyperlink>
      <w:r w:rsidRPr="0032190F">
        <w:rPr>
          <w:lang w:val="fr-FR"/>
        </w:rPr>
        <w:t xml:space="preserve">" de </w:t>
      </w:r>
      <w:hyperlink r:id="rId7185" w:anchor="Sit_Pierres_Plates" w:history="1">
        <w:r w:rsidRPr="0032190F">
          <w:rPr>
            <w:rStyle w:val="Hyperlink"/>
            <w:lang w:val="fr-FR"/>
          </w:rPr>
          <w:t>Pierres-Plates</w:t>
        </w:r>
      </w:hyperlink>
      <w:r w:rsidRPr="0032190F">
        <w:rPr>
          <w:lang w:val="fr-FR"/>
        </w:rPr>
        <w:t xml:space="preserve"> (BIB 129 p. 129)</w:t>
      </w:r>
      <w:r w:rsidR="002727DF" w:rsidRPr="0032190F">
        <w:rPr>
          <w:lang w:val="fr-FR"/>
        </w:rPr>
        <w:t xml:space="preserve"> « style des Pierres Plates »</w:t>
      </w:r>
      <w:r w:rsidRPr="0032190F">
        <w:rPr>
          <w:lang w:val="fr-FR"/>
        </w:rPr>
        <w:t xml:space="preserve"> </w:t>
      </w:r>
      <w:r w:rsidR="002727DF" w:rsidRPr="0032190F">
        <w:rPr>
          <w:rFonts w:eastAsia="AGaramondPro-Regular"/>
          <w:szCs w:val="22"/>
          <w:lang w:val="fr-FR" w:eastAsia="en-GB"/>
        </w:rPr>
        <w:t>(Le Roux, Le Goffic 1997, p.</w:t>
      </w:r>
      <w:r w:rsidR="002727DF" w:rsidRPr="0032190F">
        <w:rPr>
          <w:lang w:val="fr-FR"/>
        </w:rPr>
        <w:t xml:space="preserve"> 142) (BIB 2199 p. 333) </w:t>
      </w:r>
      <w:r w:rsidRPr="0032190F">
        <w:rPr>
          <w:rStyle w:val="Hyperlink"/>
          <w:color w:val="000000" w:themeColor="text1"/>
          <w:u w:val="none"/>
          <w:lang w:val="fr-FR"/>
        </w:rPr>
        <w:t xml:space="preserve">surfaces préparées plus ou moins minutieusement, voire entièrement façonnée (BIB 2199) </w:t>
      </w:r>
    </w:p>
    <w:p w14:paraId="00CA4C84" w14:textId="77777777" w:rsidR="00597C63" w:rsidRPr="0032190F" w:rsidRDefault="00597C63" w:rsidP="00597C63">
      <w:pPr>
        <w:jc w:val="both"/>
        <w:rPr>
          <w:lang w:val="fr-FR"/>
        </w:rPr>
      </w:pPr>
    </w:p>
    <w:p w14:paraId="6BE60A04" w14:textId="77777777" w:rsidR="00597C63" w:rsidRPr="0032190F" w:rsidRDefault="00597C63" w:rsidP="00597C63">
      <w:pPr>
        <w:pStyle w:val="Heading3"/>
      </w:pPr>
      <w:r w:rsidRPr="0032190F">
        <w:t>1</w:t>
      </w:r>
    </w:p>
    <w:p w14:paraId="731B1FC8" w14:textId="293CB7E9" w:rsidR="00597C63" w:rsidRPr="0032190F" w:rsidRDefault="00597C63" w:rsidP="00597C63">
      <w:pPr>
        <w:rPr>
          <w:lang w:val="fr-FR"/>
        </w:rPr>
      </w:pPr>
      <w:r w:rsidRPr="0032190F">
        <w:rPr>
          <w:lang w:val="fr-FR"/>
        </w:rPr>
        <w:t>"</w:t>
      </w:r>
      <w:hyperlink r:id="rId7186" w:anchor="Cul_Art_TAC_T_a_idole_bret_double_arc" w:history="1">
        <w:r w:rsidRPr="0032190F">
          <w:rPr>
            <w:rStyle w:val="Hyperlink"/>
            <w:lang w:val="fr-FR"/>
          </w:rPr>
          <w:t>idole à double arceau</w:t>
        </w:r>
      </w:hyperlink>
      <w:r w:rsidRPr="0032190F">
        <w:rPr>
          <w:lang w:val="fr-FR"/>
        </w:rPr>
        <w:t>"</w:t>
      </w:r>
    </w:p>
    <w:p w14:paraId="729F296C" w14:textId="77777777" w:rsidR="00597C63" w:rsidRPr="0032190F" w:rsidRDefault="00597C63" w:rsidP="00597C63">
      <w:pPr>
        <w:rPr>
          <w:lang w:val="fr-FR"/>
        </w:rPr>
      </w:pPr>
    </w:p>
    <w:p w14:paraId="5F05187B" w14:textId="77777777" w:rsidR="00597C63" w:rsidRPr="0032190F" w:rsidRDefault="00597C63" w:rsidP="00597C63">
      <w:pPr>
        <w:pStyle w:val="Heading3"/>
      </w:pPr>
      <w:r w:rsidRPr="0032190F">
        <w:t>26</w:t>
      </w:r>
    </w:p>
    <w:p w14:paraId="61891773" w14:textId="6924041A" w:rsidR="00597C63" w:rsidRPr="0032190F" w:rsidRDefault="00597C63" w:rsidP="00597C63">
      <w:pPr>
        <w:rPr>
          <w:lang w:val="fr-FR"/>
        </w:rPr>
      </w:pPr>
      <w:r w:rsidRPr="0032190F">
        <w:rPr>
          <w:lang w:val="fr-FR"/>
        </w:rPr>
        <w:t>"</w:t>
      </w:r>
      <w:hyperlink r:id="rId7187" w:anchor="Cul_Art_TAC_T_a_idole_bret_double_arc" w:history="1">
        <w:r w:rsidRPr="0032190F">
          <w:rPr>
            <w:rStyle w:val="Hyperlink"/>
            <w:lang w:val="fr-FR"/>
          </w:rPr>
          <w:t>idole à double arceau</w:t>
        </w:r>
      </w:hyperlink>
      <w:r w:rsidRPr="0032190F">
        <w:rPr>
          <w:lang w:val="fr-FR"/>
        </w:rPr>
        <w:t>"</w:t>
      </w:r>
    </w:p>
    <w:p w14:paraId="63557EC7" w14:textId="77777777" w:rsidR="00914891" w:rsidRPr="0032190F" w:rsidRDefault="00914891" w:rsidP="00242C0F">
      <w:pPr>
        <w:rPr>
          <w:lang w:val="fr-FR"/>
        </w:rPr>
      </w:pPr>
    </w:p>
    <w:p w14:paraId="61ED76A0" w14:textId="77777777" w:rsidR="00106F90" w:rsidRPr="0032190F" w:rsidRDefault="00106F90" w:rsidP="00426FF9">
      <w:pPr>
        <w:pStyle w:val="Heading1"/>
      </w:pPr>
      <w:bookmarkStart w:id="3083" w:name="Sit_Pierres_Plates"/>
      <w:r w:rsidRPr="0032190F">
        <w:lastRenderedPageBreak/>
        <w:t>PIERRE</w:t>
      </w:r>
      <w:r w:rsidR="00DF049F" w:rsidRPr="0032190F">
        <w:t>S</w:t>
      </w:r>
      <w:r w:rsidRPr="0032190F">
        <w:t xml:space="preserve"> PLATE</w:t>
      </w:r>
      <w:r w:rsidR="00DF049F" w:rsidRPr="0032190F">
        <w:t>S</w:t>
      </w:r>
    </w:p>
    <w:bookmarkEnd w:id="3083"/>
    <w:p w14:paraId="6DECCC43" w14:textId="77777777" w:rsidR="00106F90" w:rsidRPr="0032190F" w:rsidRDefault="00106F90" w:rsidP="00242C0F">
      <w:pPr>
        <w:rPr>
          <w:lang w:val="fr-FR"/>
        </w:rPr>
      </w:pPr>
    </w:p>
    <w:p w14:paraId="30651503" w14:textId="1A104EC4" w:rsidR="003D234A" w:rsidRPr="0032190F" w:rsidRDefault="00387438" w:rsidP="00387438">
      <w:pPr>
        <w:jc w:val="both"/>
        <w:rPr>
          <w:lang w:val="fr-FR"/>
        </w:rPr>
      </w:pPr>
      <w:r w:rsidRPr="0032190F">
        <w:rPr>
          <w:lang w:val="fr-FR"/>
        </w:rPr>
        <w:t xml:space="preserve">Le </w:t>
      </w:r>
      <w:hyperlink r:id="rId7188" w:anchor="Cul_Megalithisme_t_dolmen_coude" w:history="1">
        <w:r w:rsidRPr="0032190F">
          <w:rPr>
            <w:rStyle w:val="Hyperlink"/>
            <w:lang w:val="fr-FR"/>
          </w:rPr>
          <w:t>dolmen coudé</w:t>
        </w:r>
      </w:hyperlink>
      <w:r w:rsidRPr="0032190F">
        <w:rPr>
          <w:lang w:val="fr-FR"/>
        </w:rPr>
        <w:t xml:space="preserve"> des Pierres-Plates (Locmariaquer, Morbihan) (BIB 1738 fig. 35), ou t</w:t>
      </w:r>
      <w:r w:rsidR="00106F90" w:rsidRPr="0032190F">
        <w:rPr>
          <w:lang w:val="fr-FR"/>
        </w:rPr>
        <w:t>ombe en équerre</w:t>
      </w:r>
      <w:r w:rsidRPr="0032190F">
        <w:rPr>
          <w:lang w:val="fr-FR"/>
        </w:rPr>
        <w:t>, est</w:t>
      </w:r>
      <w:r w:rsidR="00106F90" w:rsidRPr="0032190F">
        <w:rPr>
          <w:lang w:val="fr-FR"/>
        </w:rPr>
        <w:t xml:space="preserve"> daté du milieu du 4</w:t>
      </w:r>
      <w:r w:rsidR="00106F90" w:rsidRPr="0032190F">
        <w:rPr>
          <w:vertAlign w:val="superscript"/>
          <w:lang w:val="fr-FR"/>
        </w:rPr>
        <w:t>e</w:t>
      </w:r>
      <w:r w:rsidR="00106F90" w:rsidRPr="0032190F">
        <w:rPr>
          <w:lang w:val="fr-FR"/>
        </w:rPr>
        <w:t xml:space="preserve"> millé</w:t>
      </w:r>
      <w:r w:rsidR="00DF049F" w:rsidRPr="0032190F">
        <w:rPr>
          <w:lang w:val="fr-FR"/>
        </w:rPr>
        <w:t>naire</w:t>
      </w:r>
      <w:r w:rsidR="00DC5D96" w:rsidRPr="0032190F">
        <w:rPr>
          <w:lang w:val="fr-FR"/>
        </w:rPr>
        <w:t xml:space="preserve"> (BIB 171 p. 253)</w:t>
      </w:r>
      <w:r w:rsidRPr="0032190F">
        <w:rPr>
          <w:lang w:val="fr-FR"/>
        </w:rPr>
        <w:t xml:space="preserve">. </w:t>
      </w:r>
      <w:r w:rsidR="00DC5D96" w:rsidRPr="0032190F">
        <w:rPr>
          <w:lang w:val="fr-FR"/>
        </w:rPr>
        <w:t xml:space="preserve">Pierres Plates l'une des plus récentes manifestations du </w:t>
      </w:r>
      <w:hyperlink r:id="rId7189" w:anchor="Cul_Megalith_Atlantique" w:history="1">
        <w:r w:rsidR="00DC5D96" w:rsidRPr="0032190F">
          <w:rPr>
            <w:rStyle w:val="Hyperlink"/>
            <w:lang w:val="fr-FR"/>
          </w:rPr>
          <w:t>mégalithisme breton</w:t>
        </w:r>
      </w:hyperlink>
      <w:r w:rsidR="00DC5D96" w:rsidRPr="0032190F">
        <w:rPr>
          <w:lang w:val="fr-FR"/>
        </w:rPr>
        <w:t xml:space="preserve"> (BIB 2371 p. 495) </w:t>
      </w:r>
      <w:r w:rsidRPr="0032190F">
        <w:rPr>
          <w:lang w:val="fr-FR"/>
        </w:rPr>
        <w:t>Il</w:t>
      </w:r>
      <w:r w:rsidR="00DF049F" w:rsidRPr="0032190F">
        <w:rPr>
          <w:lang w:val="fr-FR"/>
        </w:rPr>
        <w:t xml:space="preserve"> comporte 2 représentations (dalle R10 et ?) proches de la figure dite du « Poulpe »</w:t>
      </w:r>
      <w:r w:rsidR="00FA4C3B" w:rsidRPr="0032190F">
        <w:rPr>
          <w:lang w:val="fr-FR"/>
        </w:rPr>
        <w:t xml:space="preserve">, ou </w:t>
      </w:r>
      <w:r w:rsidRPr="0032190F">
        <w:rPr>
          <w:lang w:val="fr-FR"/>
        </w:rPr>
        <w:t>"</w:t>
      </w:r>
      <w:hyperlink r:id="rId7190" w:anchor="Cul_Art_TAC_T_a_idole_bret_double_ar" w:history="1">
        <w:r w:rsidR="003D234A" w:rsidRPr="0032190F">
          <w:rPr>
            <w:rStyle w:val="Hyperlink"/>
            <w:lang w:val="fr-FR"/>
          </w:rPr>
          <w:t>idole</w:t>
        </w:r>
        <w:r w:rsidR="003E5DF3" w:rsidRPr="0032190F">
          <w:rPr>
            <w:rStyle w:val="Hyperlink"/>
            <w:lang w:val="fr-FR"/>
          </w:rPr>
          <w:t xml:space="preserve"> à double arceau</w:t>
        </w:r>
      </w:hyperlink>
      <w:r w:rsidRPr="0032190F">
        <w:rPr>
          <w:lang w:val="fr-FR"/>
        </w:rPr>
        <w:t>"</w:t>
      </w:r>
      <w:r w:rsidR="003D234A" w:rsidRPr="0032190F">
        <w:rPr>
          <w:lang w:val="fr-FR"/>
        </w:rPr>
        <w:t>,</w:t>
      </w:r>
      <w:r w:rsidR="00DF049F" w:rsidRPr="0032190F">
        <w:rPr>
          <w:lang w:val="fr-FR"/>
        </w:rPr>
        <w:t xml:space="preserve"> de </w:t>
      </w:r>
      <w:hyperlink r:id="rId7191" w:anchor="Sit_Lufang" w:history="1">
        <w:r w:rsidR="00DF049F" w:rsidRPr="0032190F">
          <w:rPr>
            <w:rStyle w:val="Hyperlink"/>
            <w:lang w:val="fr-FR"/>
          </w:rPr>
          <w:t>Luffan</w:t>
        </w:r>
        <w:r w:rsidR="003E5DF3" w:rsidRPr="0032190F">
          <w:rPr>
            <w:rStyle w:val="Hyperlink"/>
            <w:lang w:val="fr-FR"/>
          </w:rPr>
          <w:t>g (F3)</w:t>
        </w:r>
      </w:hyperlink>
      <w:r w:rsidR="00DF049F" w:rsidRPr="0032190F">
        <w:rPr>
          <w:lang w:val="fr-FR"/>
        </w:rPr>
        <w:t xml:space="preserve"> (</w:t>
      </w:r>
      <w:r w:rsidR="0070027E" w:rsidRPr="0032190F">
        <w:rPr>
          <w:lang w:val="fr-FR"/>
        </w:rPr>
        <w:t>BIB</w:t>
      </w:r>
      <w:r w:rsidR="00DF049F" w:rsidRPr="0032190F">
        <w:rPr>
          <w:lang w:val="fr-FR"/>
        </w:rPr>
        <w:t xml:space="preserve"> 171 p. 253)</w:t>
      </w:r>
      <w:r w:rsidR="00DC5D96" w:rsidRPr="0032190F">
        <w:rPr>
          <w:lang w:val="fr-FR"/>
        </w:rPr>
        <w:t xml:space="preserve"> </w:t>
      </w:r>
      <w:r w:rsidRPr="0032190F">
        <w:rPr>
          <w:lang w:val="fr-FR"/>
        </w:rPr>
        <w:t xml:space="preserve">Au moins 5 représentations d' "idole en écusson" (BIB 1738 fig. 35) </w:t>
      </w:r>
      <w:r w:rsidR="003D234A" w:rsidRPr="0032190F">
        <w:rPr>
          <w:lang w:val="fr-FR"/>
        </w:rPr>
        <w:t xml:space="preserve">Voir </w:t>
      </w:r>
      <w:hyperlink r:id="rId7192" w:anchor="Cul_Art__Passage_Grave" w:history="1">
        <w:r w:rsidR="003D234A" w:rsidRPr="0032190F">
          <w:rPr>
            <w:rStyle w:val="Hyperlink"/>
            <w:lang w:val="fr-FR"/>
          </w:rPr>
          <w:t xml:space="preserve">art des </w:t>
        </w:r>
        <w:r w:rsidR="003D234A" w:rsidRPr="0032190F">
          <w:rPr>
            <w:rStyle w:val="Hyperlink"/>
            <w:i/>
            <w:lang w:val="fr-FR"/>
          </w:rPr>
          <w:t>passage graves</w:t>
        </w:r>
      </w:hyperlink>
    </w:p>
    <w:p w14:paraId="30E3D282" w14:textId="77777777" w:rsidR="001207EB" w:rsidRPr="0032190F" w:rsidRDefault="001207EB" w:rsidP="00387438">
      <w:pPr>
        <w:jc w:val="both"/>
        <w:rPr>
          <w:lang w:val="fr-FR"/>
        </w:rPr>
      </w:pPr>
    </w:p>
    <w:p w14:paraId="2F0F8478" w14:textId="77777777" w:rsidR="001207EB" w:rsidRDefault="001207EB" w:rsidP="001207EB">
      <w:pPr>
        <w:pStyle w:val="Heading2"/>
      </w:pPr>
      <w:r>
        <w:t>Plan</w:t>
      </w:r>
    </w:p>
    <w:p w14:paraId="0159AEC3" w14:textId="77777777" w:rsidR="001207EB" w:rsidRDefault="001207EB" w:rsidP="001207EB"/>
    <w:p w14:paraId="68922709" w14:textId="77777777" w:rsidR="00D454C4" w:rsidRPr="00D454C4" w:rsidRDefault="00D454C4" w:rsidP="00D454C4">
      <w:pPr>
        <w:jc w:val="center"/>
        <w:rPr>
          <w:i/>
        </w:rPr>
      </w:pPr>
      <w:r w:rsidRPr="00D454C4">
        <w:rPr>
          <w:i/>
        </w:rPr>
        <w:t>nord</w:t>
      </w:r>
      <w:r>
        <w:rPr>
          <w:i/>
        </w:rPr>
        <w:t>-es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5"/>
        <w:gridCol w:w="587"/>
        <w:gridCol w:w="586"/>
        <w:gridCol w:w="588"/>
        <w:gridCol w:w="588"/>
        <w:gridCol w:w="588"/>
        <w:gridCol w:w="552"/>
        <w:gridCol w:w="589"/>
        <w:gridCol w:w="552"/>
        <w:gridCol w:w="588"/>
        <w:gridCol w:w="519"/>
        <w:gridCol w:w="584"/>
        <w:gridCol w:w="584"/>
        <w:gridCol w:w="552"/>
        <w:gridCol w:w="558"/>
        <w:gridCol w:w="552"/>
        <w:gridCol w:w="716"/>
      </w:tblGrid>
      <w:tr w:rsidR="005D10B6" w:rsidRPr="00D454C4" w14:paraId="4AD5B258" w14:textId="77777777" w:rsidTr="00C35EA7">
        <w:tc>
          <w:tcPr>
            <w:tcW w:w="565" w:type="dxa"/>
            <w:vAlign w:val="center"/>
          </w:tcPr>
          <w:p w14:paraId="49F066F3" w14:textId="77777777" w:rsidR="00B5026E" w:rsidRPr="00C35EA7" w:rsidRDefault="00B5026E" w:rsidP="00C35EA7">
            <w:pPr>
              <w:jc w:val="center"/>
              <w:rPr>
                <w:sz w:val="20"/>
              </w:rPr>
            </w:pPr>
          </w:p>
        </w:tc>
        <w:tc>
          <w:tcPr>
            <w:tcW w:w="591" w:type="dxa"/>
            <w:vAlign w:val="center"/>
          </w:tcPr>
          <w:p w14:paraId="26AA660D" w14:textId="77777777" w:rsidR="00B5026E" w:rsidRPr="00C35EA7" w:rsidRDefault="00B5026E" w:rsidP="00C35EA7">
            <w:pPr>
              <w:jc w:val="center"/>
              <w:rPr>
                <w:sz w:val="20"/>
              </w:rPr>
            </w:pPr>
            <w:r w:rsidRPr="00C35EA7">
              <w:rPr>
                <w:sz w:val="20"/>
              </w:rPr>
              <w:t>R16</w:t>
            </w:r>
          </w:p>
        </w:tc>
        <w:tc>
          <w:tcPr>
            <w:tcW w:w="590" w:type="dxa"/>
            <w:vAlign w:val="center"/>
          </w:tcPr>
          <w:p w14:paraId="7219B82B" w14:textId="6B408AE4" w:rsidR="00B5026E" w:rsidRPr="00C35EA7" w:rsidRDefault="00000000" w:rsidP="00C35EA7">
            <w:pPr>
              <w:jc w:val="center"/>
              <w:rPr>
                <w:sz w:val="20"/>
              </w:rPr>
            </w:pPr>
            <w:hyperlink r:id="rId7193" w:anchor="Sit_Pierres_Plates_d_R15" w:history="1">
              <w:r w:rsidR="00B5026E" w:rsidRPr="00C35EA7">
                <w:rPr>
                  <w:rStyle w:val="Hyperlink"/>
                  <w:sz w:val="20"/>
                </w:rPr>
                <w:t>R15</w:t>
              </w:r>
            </w:hyperlink>
          </w:p>
        </w:tc>
        <w:tc>
          <w:tcPr>
            <w:tcW w:w="592" w:type="dxa"/>
            <w:vAlign w:val="center"/>
          </w:tcPr>
          <w:p w14:paraId="5FBB3358" w14:textId="77777777" w:rsidR="00B5026E" w:rsidRPr="00C35EA7" w:rsidRDefault="00B5026E" w:rsidP="00C35EA7">
            <w:pPr>
              <w:jc w:val="center"/>
              <w:rPr>
                <w:sz w:val="20"/>
              </w:rPr>
            </w:pPr>
            <w:r w:rsidRPr="00C35EA7">
              <w:rPr>
                <w:sz w:val="20"/>
              </w:rPr>
              <w:t>R14</w:t>
            </w:r>
          </w:p>
        </w:tc>
        <w:tc>
          <w:tcPr>
            <w:tcW w:w="592" w:type="dxa"/>
            <w:vAlign w:val="center"/>
          </w:tcPr>
          <w:p w14:paraId="2BAD9C33" w14:textId="77777777" w:rsidR="00B5026E" w:rsidRPr="00C35EA7" w:rsidRDefault="00B5026E" w:rsidP="00C35EA7">
            <w:pPr>
              <w:jc w:val="center"/>
              <w:rPr>
                <w:sz w:val="20"/>
              </w:rPr>
            </w:pPr>
            <w:r w:rsidRPr="00C35EA7">
              <w:rPr>
                <w:sz w:val="20"/>
              </w:rPr>
              <w:t>R13</w:t>
            </w:r>
          </w:p>
        </w:tc>
        <w:tc>
          <w:tcPr>
            <w:tcW w:w="592" w:type="dxa"/>
            <w:vAlign w:val="center"/>
          </w:tcPr>
          <w:p w14:paraId="3E4E1337" w14:textId="0FE92CE4" w:rsidR="00B5026E" w:rsidRPr="00C35EA7" w:rsidRDefault="00000000" w:rsidP="00C35EA7">
            <w:pPr>
              <w:jc w:val="center"/>
              <w:rPr>
                <w:sz w:val="20"/>
              </w:rPr>
            </w:pPr>
            <w:hyperlink r:id="rId7194" w:anchor="Sit_Pierres_Plates_d_R12" w:history="1">
              <w:r w:rsidR="00B5026E" w:rsidRPr="00C35EA7">
                <w:rPr>
                  <w:rStyle w:val="Hyperlink"/>
                  <w:sz w:val="20"/>
                </w:rPr>
                <w:t>R12</w:t>
              </w:r>
            </w:hyperlink>
          </w:p>
        </w:tc>
        <w:tc>
          <w:tcPr>
            <w:tcW w:w="566" w:type="dxa"/>
            <w:vAlign w:val="center"/>
          </w:tcPr>
          <w:p w14:paraId="5443F1C8" w14:textId="77777777" w:rsidR="00B5026E" w:rsidRPr="00C35EA7" w:rsidRDefault="00B5026E" w:rsidP="00C35EA7">
            <w:pPr>
              <w:jc w:val="center"/>
              <w:rPr>
                <w:sz w:val="20"/>
              </w:rPr>
            </w:pPr>
            <w:r w:rsidRPr="00C35EA7">
              <w:rPr>
                <w:sz w:val="20"/>
              </w:rPr>
              <w:t>---</w:t>
            </w:r>
          </w:p>
        </w:tc>
        <w:tc>
          <w:tcPr>
            <w:tcW w:w="593" w:type="dxa"/>
            <w:vAlign w:val="center"/>
          </w:tcPr>
          <w:p w14:paraId="4D9F6677" w14:textId="22292241" w:rsidR="00B5026E" w:rsidRPr="00C35EA7" w:rsidRDefault="00000000" w:rsidP="00C35EA7">
            <w:pPr>
              <w:jc w:val="center"/>
              <w:rPr>
                <w:sz w:val="20"/>
              </w:rPr>
            </w:pPr>
            <w:hyperlink r:id="rId7195" w:anchor="Sit_Pierres_Plates_d_R10" w:history="1">
              <w:r w:rsidR="00B5026E" w:rsidRPr="00C35EA7">
                <w:rPr>
                  <w:rStyle w:val="Hyperlink"/>
                  <w:sz w:val="20"/>
                </w:rPr>
                <w:t>R10</w:t>
              </w:r>
            </w:hyperlink>
          </w:p>
        </w:tc>
        <w:tc>
          <w:tcPr>
            <w:tcW w:w="566" w:type="dxa"/>
            <w:vAlign w:val="center"/>
          </w:tcPr>
          <w:p w14:paraId="772AB0C7" w14:textId="77777777" w:rsidR="00B5026E" w:rsidRPr="00C35EA7" w:rsidRDefault="00B5026E" w:rsidP="00C35EA7">
            <w:pPr>
              <w:jc w:val="center"/>
              <w:rPr>
                <w:sz w:val="20"/>
              </w:rPr>
            </w:pPr>
            <w:r w:rsidRPr="00C35EA7">
              <w:rPr>
                <w:sz w:val="20"/>
              </w:rPr>
              <w:t>---</w:t>
            </w:r>
          </w:p>
        </w:tc>
        <w:tc>
          <w:tcPr>
            <w:tcW w:w="593" w:type="dxa"/>
            <w:vAlign w:val="center"/>
          </w:tcPr>
          <w:p w14:paraId="3BCCC26C" w14:textId="77777777" w:rsidR="00B5026E" w:rsidRPr="00C35EA7" w:rsidRDefault="00B5026E" w:rsidP="00C35EA7">
            <w:pPr>
              <w:jc w:val="center"/>
              <w:rPr>
                <w:sz w:val="20"/>
              </w:rPr>
            </w:pPr>
            <w:r w:rsidRPr="00C35EA7">
              <w:rPr>
                <w:sz w:val="20"/>
              </w:rPr>
              <w:t>---</w:t>
            </w:r>
          </w:p>
        </w:tc>
        <w:tc>
          <w:tcPr>
            <w:tcW w:w="544" w:type="dxa"/>
            <w:vAlign w:val="center"/>
          </w:tcPr>
          <w:p w14:paraId="394B7417" w14:textId="77777777" w:rsidR="00B5026E" w:rsidRPr="00C35EA7" w:rsidRDefault="00B5026E" w:rsidP="00C35EA7">
            <w:pPr>
              <w:jc w:val="center"/>
              <w:rPr>
                <w:sz w:val="20"/>
              </w:rPr>
            </w:pPr>
            <w:r w:rsidRPr="00C35EA7">
              <w:rPr>
                <w:sz w:val="20"/>
              </w:rPr>
              <w:t xml:space="preserve">--- </w:t>
            </w:r>
          </w:p>
        </w:tc>
        <w:tc>
          <w:tcPr>
            <w:tcW w:w="599" w:type="dxa"/>
            <w:vAlign w:val="center"/>
          </w:tcPr>
          <w:p w14:paraId="1EB15B71" w14:textId="77777777" w:rsidR="00B5026E" w:rsidRPr="00C35EA7" w:rsidRDefault="00B5026E" w:rsidP="00C35EA7">
            <w:pPr>
              <w:jc w:val="center"/>
              <w:rPr>
                <w:sz w:val="20"/>
              </w:rPr>
            </w:pPr>
            <w:r w:rsidRPr="00C35EA7">
              <w:rPr>
                <w:sz w:val="20"/>
              </w:rPr>
              <w:t>---</w:t>
            </w:r>
          </w:p>
        </w:tc>
        <w:tc>
          <w:tcPr>
            <w:tcW w:w="599" w:type="dxa"/>
            <w:vAlign w:val="center"/>
          </w:tcPr>
          <w:p w14:paraId="150DC3AA" w14:textId="77777777" w:rsidR="00B5026E" w:rsidRPr="00C35EA7" w:rsidRDefault="00B5026E" w:rsidP="00C35EA7">
            <w:pPr>
              <w:jc w:val="center"/>
              <w:rPr>
                <w:sz w:val="20"/>
              </w:rPr>
            </w:pPr>
            <w:r w:rsidRPr="00C35EA7">
              <w:rPr>
                <w:sz w:val="20"/>
              </w:rPr>
              <w:t>---</w:t>
            </w:r>
          </w:p>
        </w:tc>
        <w:tc>
          <w:tcPr>
            <w:tcW w:w="566" w:type="dxa"/>
            <w:vAlign w:val="center"/>
          </w:tcPr>
          <w:p w14:paraId="4C17FA6B" w14:textId="77777777" w:rsidR="00B5026E" w:rsidRPr="00C35EA7" w:rsidRDefault="00B5026E" w:rsidP="00C35EA7">
            <w:pPr>
              <w:jc w:val="center"/>
              <w:rPr>
                <w:sz w:val="20"/>
              </w:rPr>
            </w:pPr>
            <w:r w:rsidRPr="00C35EA7">
              <w:rPr>
                <w:sz w:val="20"/>
              </w:rPr>
              <w:t>---</w:t>
            </w:r>
          </w:p>
        </w:tc>
        <w:tc>
          <w:tcPr>
            <w:tcW w:w="570" w:type="dxa"/>
            <w:vAlign w:val="center"/>
          </w:tcPr>
          <w:p w14:paraId="4EEEB469" w14:textId="77777777" w:rsidR="00B5026E" w:rsidRPr="00C35EA7" w:rsidRDefault="00B5026E" w:rsidP="00C35EA7">
            <w:pPr>
              <w:jc w:val="center"/>
              <w:rPr>
                <w:sz w:val="20"/>
              </w:rPr>
            </w:pPr>
            <w:r w:rsidRPr="00C35EA7">
              <w:rPr>
                <w:sz w:val="20"/>
              </w:rPr>
              <w:t>---</w:t>
            </w:r>
          </w:p>
        </w:tc>
        <w:tc>
          <w:tcPr>
            <w:tcW w:w="566" w:type="dxa"/>
            <w:vAlign w:val="center"/>
          </w:tcPr>
          <w:p w14:paraId="368BFC4F" w14:textId="77777777" w:rsidR="00B5026E" w:rsidRPr="00C35EA7" w:rsidRDefault="00B5026E" w:rsidP="00C35EA7">
            <w:pPr>
              <w:jc w:val="center"/>
              <w:rPr>
                <w:sz w:val="20"/>
              </w:rPr>
            </w:pPr>
            <w:r w:rsidRPr="00C35EA7">
              <w:rPr>
                <w:sz w:val="20"/>
              </w:rPr>
              <w:t>---</w:t>
            </w:r>
          </w:p>
        </w:tc>
        <w:tc>
          <w:tcPr>
            <w:tcW w:w="534" w:type="dxa"/>
            <w:tcBorders>
              <w:top w:val="nil"/>
              <w:bottom w:val="nil"/>
              <w:right w:val="nil"/>
            </w:tcBorders>
          </w:tcPr>
          <w:p w14:paraId="335B2636" w14:textId="77777777" w:rsidR="00B5026E" w:rsidRPr="00C35EA7" w:rsidRDefault="00B5026E" w:rsidP="00C35EA7">
            <w:pPr>
              <w:jc w:val="center"/>
              <w:rPr>
                <w:sz w:val="20"/>
              </w:rPr>
            </w:pPr>
          </w:p>
        </w:tc>
      </w:tr>
      <w:tr w:rsidR="005D10B6" w:rsidRPr="00D454C4" w14:paraId="28D9574A" w14:textId="77777777" w:rsidTr="00C35EA7">
        <w:tc>
          <w:tcPr>
            <w:tcW w:w="565" w:type="dxa"/>
            <w:vAlign w:val="center"/>
          </w:tcPr>
          <w:p w14:paraId="0327B3D0" w14:textId="77777777" w:rsidR="00B5026E" w:rsidRPr="00C35EA7" w:rsidRDefault="00160523" w:rsidP="00C35EA7">
            <w:pPr>
              <w:jc w:val="center"/>
              <w:rPr>
                <w:sz w:val="20"/>
              </w:rPr>
            </w:pPr>
            <w:r w:rsidRPr="00C35EA7">
              <w:rPr>
                <w:sz w:val="20"/>
              </w:rPr>
              <w:t>|</w:t>
            </w:r>
          </w:p>
        </w:tc>
        <w:tc>
          <w:tcPr>
            <w:tcW w:w="591" w:type="dxa"/>
            <w:vAlign w:val="center"/>
          </w:tcPr>
          <w:p w14:paraId="2529DDDF" w14:textId="77777777" w:rsidR="00B5026E" w:rsidRPr="00C35EA7" w:rsidRDefault="00B5026E" w:rsidP="00C35EA7">
            <w:pPr>
              <w:jc w:val="center"/>
              <w:rPr>
                <w:sz w:val="20"/>
              </w:rPr>
            </w:pPr>
          </w:p>
        </w:tc>
        <w:tc>
          <w:tcPr>
            <w:tcW w:w="590" w:type="dxa"/>
            <w:vAlign w:val="center"/>
          </w:tcPr>
          <w:p w14:paraId="52318D67" w14:textId="77777777" w:rsidR="00B5026E" w:rsidRPr="00C35EA7" w:rsidRDefault="00B5026E" w:rsidP="00C35EA7">
            <w:pPr>
              <w:jc w:val="center"/>
              <w:rPr>
                <w:sz w:val="20"/>
              </w:rPr>
            </w:pPr>
            <w:r w:rsidRPr="00C35EA7">
              <w:rPr>
                <w:sz w:val="20"/>
              </w:rPr>
              <w:t>J1</w:t>
            </w:r>
          </w:p>
        </w:tc>
        <w:tc>
          <w:tcPr>
            <w:tcW w:w="592" w:type="dxa"/>
            <w:vAlign w:val="center"/>
          </w:tcPr>
          <w:p w14:paraId="520A8DA5" w14:textId="77777777" w:rsidR="00B5026E" w:rsidRPr="00C35EA7" w:rsidRDefault="00B5026E" w:rsidP="00C35EA7">
            <w:pPr>
              <w:jc w:val="center"/>
              <w:rPr>
                <w:sz w:val="20"/>
              </w:rPr>
            </w:pPr>
          </w:p>
        </w:tc>
        <w:tc>
          <w:tcPr>
            <w:tcW w:w="592" w:type="dxa"/>
            <w:vAlign w:val="center"/>
          </w:tcPr>
          <w:p w14:paraId="79E8DBFD" w14:textId="77777777" w:rsidR="00B5026E" w:rsidRPr="00C35EA7" w:rsidRDefault="00B5026E" w:rsidP="00C35EA7">
            <w:pPr>
              <w:jc w:val="center"/>
              <w:rPr>
                <w:sz w:val="20"/>
              </w:rPr>
            </w:pPr>
          </w:p>
        </w:tc>
        <w:tc>
          <w:tcPr>
            <w:tcW w:w="592" w:type="dxa"/>
            <w:vAlign w:val="center"/>
          </w:tcPr>
          <w:p w14:paraId="754C6C12" w14:textId="77777777" w:rsidR="00B5026E" w:rsidRPr="00C35EA7" w:rsidRDefault="00B5026E" w:rsidP="00C35EA7">
            <w:pPr>
              <w:jc w:val="center"/>
              <w:rPr>
                <w:sz w:val="20"/>
              </w:rPr>
            </w:pPr>
          </w:p>
        </w:tc>
        <w:tc>
          <w:tcPr>
            <w:tcW w:w="566" w:type="dxa"/>
            <w:vAlign w:val="center"/>
          </w:tcPr>
          <w:p w14:paraId="0FDAF5CA" w14:textId="77777777" w:rsidR="00B5026E" w:rsidRPr="00C35EA7" w:rsidRDefault="00B5026E" w:rsidP="00C35EA7">
            <w:pPr>
              <w:jc w:val="center"/>
              <w:rPr>
                <w:sz w:val="20"/>
              </w:rPr>
            </w:pPr>
          </w:p>
        </w:tc>
        <w:tc>
          <w:tcPr>
            <w:tcW w:w="593" w:type="dxa"/>
            <w:vAlign w:val="center"/>
          </w:tcPr>
          <w:p w14:paraId="5E13F49D" w14:textId="77777777" w:rsidR="00B5026E" w:rsidRPr="00C35EA7" w:rsidRDefault="00B5026E" w:rsidP="00C35EA7">
            <w:pPr>
              <w:jc w:val="center"/>
              <w:rPr>
                <w:sz w:val="20"/>
              </w:rPr>
            </w:pPr>
          </w:p>
        </w:tc>
        <w:tc>
          <w:tcPr>
            <w:tcW w:w="566" w:type="dxa"/>
            <w:vAlign w:val="center"/>
          </w:tcPr>
          <w:p w14:paraId="3E9C07A6" w14:textId="77777777" w:rsidR="00B5026E" w:rsidRPr="00C35EA7" w:rsidRDefault="00B5026E" w:rsidP="00C35EA7">
            <w:pPr>
              <w:jc w:val="center"/>
              <w:rPr>
                <w:sz w:val="20"/>
              </w:rPr>
            </w:pPr>
          </w:p>
        </w:tc>
        <w:tc>
          <w:tcPr>
            <w:tcW w:w="593" w:type="dxa"/>
            <w:vAlign w:val="center"/>
          </w:tcPr>
          <w:p w14:paraId="02DE3244" w14:textId="77777777" w:rsidR="00B5026E" w:rsidRPr="00C35EA7" w:rsidRDefault="00B5026E" w:rsidP="00C35EA7">
            <w:pPr>
              <w:jc w:val="center"/>
              <w:rPr>
                <w:sz w:val="20"/>
              </w:rPr>
            </w:pPr>
          </w:p>
        </w:tc>
        <w:tc>
          <w:tcPr>
            <w:tcW w:w="544" w:type="dxa"/>
            <w:vAlign w:val="center"/>
          </w:tcPr>
          <w:p w14:paraId="213B0EB5" w14:textId="77777777" w:rsidR="00B5026E" w:rsidRPr="00C35EA7" w:rsidRDefault="00B5026E" w:rsidP="00C35EA7">
            <w:pPr>
              <w:jc w:val="center"/>
              <w:rPr>
                <w:sz w:val="20"/>
              </w:rPr>
            </w:pPr>
          </w:p>
        </w:tc>
        <w:tc>
          <w:tcPr>
            <w:tcW w:w="599" w:type="dxa"/>
            <w:vAlign w:val="center"/>
          </w:tcPr>
          <w:p w14:paraId="71AFEB7A" w14:textId="77777777" w:rsidR="00B5026E" w:rsidRPr="00C35EA7" w:rsidRDefault="00B5026E" w:rsidP="00C35EA7">
            <w:pPr>
              <w:jc w:val="center"/>
              <w:rPr>
                <w:sz w:val="20"/>
              </w:rPr>
            </w:pPr>
          </w:p>
        </w:tc>
        <w:tc>
          <w:tcPr>
            <w:tcW w:w="599" w:type="dxa"/>
            <w:vAlign w:val="center"/>
          </w:tcPr>
          <w:p w14:paraId="04E9A13C" w14:textId="77777777" w:rsidR="00B5026E" w:rsidRPr="00C35EA7" w:rsidRDefault="00B5026E" w:rsidP="00C35EA7">
            <w:pPr>
              <w:jc w:val="center"/>
              <w:rPr>
                <w:sz w:val="20"/>
              </w:rPr>
            </w:pPr>
          </w:p>
        </w:tc>
        <w:tc>
          <w:tcPr>
            <w:tcW w:w="566" w:type="dxa"/>
            <w:vAlign w:val="center"/>
          </w:tcPr>
          <w:p w14:paraId="11DB1C4B" w14:textId="77777777" w:rsidR="00B5026E" w:rsidRPr="00C35EA7" w:rsidRDefault="00B5026E" w:rsidP="00C35EA7">
            <w:pPr>
              <w:jc w:val="center"/>
              <w:rPr>
                <w:sz w:val="20"/>
              </w:rPr>
            </w:pPr>
          </w:p>
        </w:tc>
        <w:tc>
          <w:tcPr>
            <w:tcW w:w="570" w:type="dxa"/>
            <w:vAlign w:val="center"/>
          </w:tcPr>
          <w:p w14:paraId="1DD92424" w14:textId="77777777" w:rsidR="00B5026E" w:rsidRPr="00C35EA7" w:rsidRDefault="00B5026E" w:rsidP="00C35EA7">
            <w:pPr>
              <w:jc w:val="center"/>
              <w:rPr>
                <w:sz w:val="20"/>
              </w:rPr>
            </w:pPr>
          </w:p>
        </w:tc>
        <w:tc>
          <w:tcPr>
            <w:tcW w:w="566" w:type="dxa"/>
            <w:vAlign w:val="center"/>
          </w:tcPr>
          <w:p w14:paraId="2E4C4A14" w14:textId="77777777" w:rsidR="00B5026E" w:rsidRPr="00C35EA7" w:rsidRDefault="00B5026E" w:rsidP="00C35EA7">
            <w:pPr>
              <w:jc w:val="center"/>
              <w:rPr>
                <w:sz w:val="20"/>
              </w:rPr>
            </w:pPr>
          </w:p>
        </w:tc>
        <w:tc>
          <w:tcPr>
            <w:tcW w:w="534" w:type="dxa"/>
            <w:tcBorders>
              <w:top w:val="nil"/>
              <w:bottom w:val="nil"/>
              <w:right w:val="nil"/>
            </w:tcBorders>
          </w:tcPr>
          <w:p w14:paraId="3FC2A24E" w14:textId="77777777" w:rsidR="00B5026E" w:rsidRPr="00C35EA7" w:rsidRDefault="00B5026E" w:rsidP="00C35EA7">
            <w:pPr>
              <w:jc w:val="center"/>
              <w:rPr>
                <w:i/>
                <w:sz w:val="20"/>
              </w:rPr>
            </w:pPr>
            <w:r w:rsidRPr="00C35EA7">
              <w:rPr>
                <w:i/>
                <w:sz w:val="20"/>
              </w:rPr>
              <w:t>entrée</w:t>
            </w:r>
          </w:p>
        </w:tc>
      </w:tr>
      <w:tr w:rsidR="005D10B6" w:rsidRPr="00D454C4" w14:paraId="3A0E76E8" w14:textId="77777777" w:rsidTr="00C35EA7">
        <w:tc>
          <w:tcPr>
            <w:tcW w:w="565" w:type="dxa"/>
            <w:vAlign w:val="center"/>
          </w:tcPr>
          <w:p w14:paraId="34F67A44" w14:textId="77777777" w:rsidR="00B5026E" w:rsidRPr="00C35EA7" w:rsidRDefault="00B5026E" w:rsidP="00C35EA7">
            <w:pPr>
              <w:jc w:val="center"/>
              <w:rPr>
                <w:sz w:val="20"/>
              </w:rPr>
            </w:pPr>
          </w:p>
        </w:tc>
        <w:tc>
          <w:tcPr>
            <w:tcW w:w="591" w:type="dxa"/>
            <w:vAlign w:val="center"/>
          </w:tcPr>
          <w:p w14:paraId="6EBD4802" w14:textId="77777777" w:rsidR="00B5026E" w:rsidRPr="00C35EA7" w:rsidRDefault="00B5026E" w:rsidP="00C35EA7">
            <w:pPr>
              <w:jc w:val="center"/>
              <w:rPr>
                <w:sz w:val="20"/>
              </w:rPr>
            </w:pPr>
            <w:r w:rsidRPr="00C35EA7">
              <w:rPr>
                <w:sz w:val="20"/>
              </w:rPr>
              <w:t>L20</w:t>
            </w:r>
          </w:p>
        </w:tc>
        <w:tc>
          <w:tcPr>
            <w:tcW w:w="590" w:type="dxa"/>
            <w:vAlign w:val="center"/>
          </w:tcPr>
          <w:p w14:paraId="6E80759A" w14:textId="77777777" w:rsidR="00B5026E" w:rsidRPr="00C35EA7" w:rsidRDefault="00B5026E" w:rsidP="00C35EA7">
            <w:pPr>
              <w:jc w:val="center"/>
              <w:rPr>
                <w:sz w:val="20"/>
              </w:rPr>
            </w:pPr>
            <w:r w:rsidRPr="00C35EA7">
              <w:rPr>
                <w:sz w:val="20"/>
              </w:rPr>
              <w:t>---</w:t>
            </w:r>
          </w:p>
        </w:tc>
        <w:tc>
          <w:tcPr>
            <w:tcW w:w="592" w:type="dxa"/>
            <w:vAlign w:val="center"/>
          </w:tcPr>
          <w:p w14:paraId="512C7EF8" w14:textId="77777777" w:rsidR="00B5026E" w:rsidRPr="00C35EA7" w:rsidRDefault="00B5026E" w:rsidP="00C35EA7">
            <w:pPr>
              <w:jc w:val="center"/>
              <w:rPr>
                <w:sz w:val="20"/>
              </w:rPr>
            </w:pPr>
            <w:r w:rsidRPr="00C35EA7">
              <w:rPr>
                <w:sz w:val="20"/>
              </w:rPr>
              <w:t>L18</w:t>
            </w:r>
          </w:p>
        </w:tc>
        <w:tc>
          <w:tcPr>
            <w:tcW w:w="592" w:type="dxa"/>
            <w:vAlign w:val="center"/>
          </w:tcPr>
          <w:p w14:paraId="330FCAD5" w14:textId="77777777" w:rsidR="00B5026E" w:rsidRPr="00C35EA7" w:rsidRDefault="00B5026E" w:rsidP="00C35EA7">
            <w:pPr>
              <w:jc w:val="center"/>
              <w:rPr>
                <w:sz w:val="20"/>
              </w:rPr>
            </w:pPr>
            <w:r w:rsidRPr="00C35EA7">
              <w:rPr>
                <w:sz w:val="20"/>
              </w:rPr>
              <w:t>---</w:t>
            </w:r>
          </w:p>
        </w:tc>
        <w:tc>
          <w:tcPr>
            <w:tcW w:w="592" w:type="dxa"/>
            <w:vAlign w:val="center"/>
          </w:tcPr>
          <w:p w14:paraId="7FE525F1" w14:textId="77777777" w:rsidR="00B5026E" w:rsidRPr="00C35EA7" w:rsidRDefault="00B5026E" w:rsidP="00C35EA7">
            <w:pPr>
              <w:jc w:val="center"/>
              <w:rPr>
                <w:sz w:val="20"/>
              </w:rPr>
            </w:pPr>
            <w:r w:rsidRPr="00C35EA7">
              <w:rPr>
                <w:sz w:val="20"/>
              </w:rPr>
              <w:t>L15</w:t>
            </w:r>
          </w:p>
        </w:tc>
        <w:tc>
          <w:tcPr>
            <w:tcW w:w="566" w:type="dxa"/>
            <w:vAlign w:val="center"/>
          </w:tcPr>
          <w:p w14:paraId="14ED8338" w14:textId="77777777" w:rsidR="00B5026E" w:rsidRPr="00C35EA7" w:rsidRDefault="00B5026E" w:rsidP="00C35EA7">
            <w:pPr>
              <w:jc w:val="center"/>
              <w:rPr>
                <w:sz w:val="20"/>
              </w:rPr>
            </w:pPr>
            <w:r w:rsidRPr="00C35EA7">
              <w:rPr>
                <w:sz w:val="20"/>
              </w:rPr>
              <w:t>---</w:t>
            </w:r>
          </w:p>
        </w:tc>
        <w:tc>
          <w:tcPr>
            <w:tcW w:w="593" w:type="dxa"/>
            <w:vAlign w:val="center"/>
          </w:tcPr>
          <w:p w14:paraId="76CFA7C6" w14:textId="77777777" w:rsidR="00B5026E" w:rsidRPr="00C35EA7" w:rsidRDefault="00B5026E" w:rsidP="00C35EA7">
            <w:pPr>
              <w:jc w:val="center"/>
              <w:rPr>
                <w:sz w:val="20"/>
              </w:rPr>
            </w:pPr>
            <w:r w:rsidRPr="00C35EA7">
              <w:rPr>
                <w:sz w:val="20"/>
              </w:rPr>
              <w:t>---</w:t>
            </w:r>
          </w:p>
        </w:tc>
        <w:tc>
          <w:tcPr>
            <w:tcW w:w="566" w:type="dxa"/>
            <w:vAlign w:val="center"/>
          </w:tcPr>
          <w:p w14:paraId="17644C1F" w14:textId="77777777" w:rsidR="00B5026E" w:rsidRPr="00C35EA7" w:rsidRDefault="00B5026E" w:rsidP="00C35EA7">
            <w:pPr>
              <w:jc w:val="center"/>
              <w:rPr>
                <w:sz w:val="20"/>
              </w:rPr>
            </w:pPr>
            <w:r w:rsidRPr="00C35EA7">
              <w:rPr>
                <w:sz w:val="20"/>
              </w:rPr>
              <w:t>---</w:t>
            </w:r>
          </w:p>
        </w:tc>
        <w:tc>
          <w:tcPr>
            <w:tcW w:w="593" w:type="dxa"/>
            <w:vAlign w:val="center"/>
          </w:tcPr>
          <w:p w14:paraId="7DC8F808" w14:textId="77777777" w:rsidR="00B5026E" w:rsidRPr="00C35EA7" w:rsidRDefault="00B5026E" w:rsidP="00C35EA7">
            <w:pPr>
              <w:jc w:val="center"/>
              <w:rPr>
                <w:sz w:val="20"/>
              </w:rPr>
            </w:pPr>
            <w:r w:rsidRPr="00C35EA7">
              <w:rPr>
                <w:sz w:val="20"/>
              </w:rPr>
              <w:t>L11</w:t>
            </w:r>
          </w:p>
        </w:tc>
        <w:tc>
          <w:tcPr>
            <w:tcW w:w="544" w:type="dxa"/>
            <w:vAlign w:val="center"/>
          </w:tcPr>
          <w:p w14:paraId="21E042A5" w14:textId="77777777" w:rsidR="00B5026E" w:rsidRPr="00C35EA7" w:rsidRDefault="00B5026E" w:rsidP="00C35EA7">
            <w:pPr>
              <w:jc w:val="center"/>
              <w:rPr>
                <w:sz w:val="20"/>
              </w:rPr>
            </w:pPr>
            <w:r w:rsidRPr="00C35EA7">
              <w:rPr>
                <w:sz w:val="20"/>
              </w:rPr>
              <w:t>|</w:t>
            </w:r>
          </w:p>
        </w:tc>
        <w:tc>
          <w:tcPr>
            <w:tcW w:w="599" w:type="dxa"/>
            <w:vAlign w:val="center"/>
          </w:tcPr>
          <w:p w14:paraId="3369719C" w14:textId="77777777" w:rsidR="00B5026E" w:rsidRPr="00C35EA7" w:rsidRDefault="00B5026E" w:rsidP="00C35EA7">
            <w:pPr>
              <w:jc w:val="center"/>
              <w:rPr>
                <w:sz w:val="20"/>
              </w:rPr>
            </w:pPr>
          </w:p>
        </w:tc>
        <w:tc>
          <w:tcPr>
            <w:tcW w:w="599" w:type="dxa"/>
            <w:vAlign w:val="center"/>
          </w:tcPr>
          <w:p w14:paraId="6F3833F4" w14:textId="77777777" w:rsidR="00B5026E" w:rsidRPr="00C35EA7" w:rsidRDefault="00B5026E" w:rsidP="00C35EA7">
            <w:pPr>
              <w:jc w:val="center"/>
              <w:rPr>
                <w:sz w:val="20"/>
              </w:rPr>
            </w:pPr>
            <w:r w:rsidRPr="00C35EA7">
              <w:rPr>
                <w:sz w:val="20"/>
              </w:rPr>
              <w:t>|</w:t>
            </w:r>
          </w:p>
        </w:tc>
        <w:tc>
          <w:tcPr>
            <w:tcW w:w="566" w:type="dxa"/>
            <w:vAlign w:val="center"/>
          </w:tcPr>
          <w:p w14:paraId="5A2E0004" w14:textId="77777777" w:rsidR="00B5026E" w:rsidRPr="00C35EA7" w:rsidRDefault="00B5026E" w:rsidP="00C35EA7">
            <w:pPr>
              <w:jc w:val="center"/>
              <w:rPr>
                <w:sz w:val="20"/>
              </w:rPr>
            </w:pPr>
            <w:r w:rsidRPr="00C35EA7">
              <w:rPr>
                <w:sz w:val="20"/>
              </w:rPr>
              <w:t>---</w:t>
            </w:r>
          </w:p>
        </w:tc>
        <w:tc>
          <w:tcPr>
            <w:tcW w:w="570" w:type="dxa"/>
            <w:vAlign w:val="center"/>
          </w:tcPr>
          <w:p w14:paraId="31C37458" w14:textId="60829B7F" w:rsidR="00B5026E" w:rsidRPr="00C35EA7" w:rsidRDefault="00000000" w:rsidP="00C35EA7">
            <w:pPr>
              <w:jc w:val="center"/>
              <w:rPr>
                <w:sz w:val="20"/>
              </w:rPr>
            </w:pPr>
            <w:hyperlink r:id="rId7196" w:anchor="Sit_Pierres_Plates_d_L2" w:history="1">
              <w:r w:rsidR="00B5026E" w:rsidRPr="00C35EA7">
                <w:rPr>
                  <w:rStyle w:val="Hyperlink"/>
                  <w:sz w:val="20"/>
                </w:rPr>
                <w:t>L2</w:t>
              </w:r>
            </w:hyperlink>
          </w:p>
        </w:tc>
        <w:tc>
          <w:tcPr>
            <w:tcW w:w="566" w:type="dxa"/>
            <w:vAlign w:val="center"/>
          </w:tcPr>
          <w:p w14:paraId="3253141C" w14:textId="77777777" w:rsidR="00B5026E" w:rsidRPr="00C35EA7" w:rsidRDefault="00B5026E" w:rsidP="00C35EA7">
            <w:pPr>
              <w:jc w:val="center"/>
              <w:rPr>
                <w:sz w:val="20"/>
              </w:rPr>
            </w:pPr>
            <w:r w:rsidRPr="00C35EA7">
              <w:rPr>
                <w:sz w:val="20"/>
              </w:rPr>
              <w:t>---</w:t>
            </w:r>
          </w:p>
        </w:tc>
        <w:tc>
          <w:tcPr>
            <w:tcW w:w="534" w:type="dxa"/>
            <w:tcBorders>
              <w:top w:val="nil"/>
              <w:bottom w:val="nil"/>
              <w:right w:val="nil"/>
            </w:tcBorders>
          </w:tcPr>
          <w:p w14:paraId="38373C3B" w14:textId="77777777" w:rsidR="00B5026E" w:rsidRPr="00C35EA7" w:rsidRDefault="00B5026E" w:rsidP="00C35EA7">
            <w:pPr>
              <w:jc w:val="center"/>
              <w:rPr>
                <w:sz w:val="20"/>
              </w:rPr>
            </w:pPr>
          </w:p>
        </w:tc>
      </w:tr>
      <w:tr w:rsidR="005D10B6" w:rsidRPr="00D454C4" w14:paraId="222F2229" w14:textId="77777777" w:rsidTr="00C35EA7">
        <w:tc>
          <w:tcPr>
            <w:tcW w:w="565" w:type="dxa"/>
            <w:vAlign w:val="center"/>
          </w:tcPr>
          <w:p w14:paraId="57F46318" w14:textId="77777777" w:rsidR="00B5026E" w:rsidRPr="00C35EA7" w:rsidRDefault="00B5026E" w:rsidP="00C35EA7">
            <w:pPr>
              <w:jc w:val="center"/>
              <w:rPr>
                <w:sz w:val="20"/>
              </w:rPr>
            </w:pPr>
          </w:p>
        </w:tc>
        <w:tc>
          <w:tcPr>
            <w:tcW w:w="591" w:type="dxa"/>
            <w:vAlign w:val="center"/>
          </w:tcPr>
          <w:p w14:paraId="558A6E21" w14:textId="77777777" w:rsidR="00B5026E" w:rsidRPr="00C35EA7" w:rsidRDefault="00B5026E" w:rsidP="00C35EA7">
            <w:pPr>
              <w:jc w:val="center"/>
              <w:rPr>
                <w:sz w:val="20"/>
              </w:rPr>
            </w:pPr>
          </w:p>
        </w:tc>
        <w:tc>
          <w:tcPr>
            <w:tcW w:w="590" w:type="dxa"/>
            <w:vAlign w:val="center"/>
          </w:tcPr>
          <w:p w14:paraId="3AAFBCBC" w14:textId="77777777" w:rsidR="00B5026E" w:rsidRPr="00C35EA7" w:rsidRDefault="00B5026E" w:rsidP="00C35EA7">
            <w:pPr>
              <w:jc w:val="center"/>
              <w:rPr>
                <w:sz w:val="20"/>
              </w:rPr>
            </w:pPr>
          </w:p>
        </w:tc>
        <w:tc>
          <w:tcPr>
            <w:tcW w:w="592" w:type="dxa"/>
            <w:vAlign w:val="center"/>
          </w:tcPr>
          <w:p w14:paraId="02E83C7C" w14:textId="77777777" w:rsidR="00B5026E" w:rsidRPr="00C35EA7" w:rsidRDefault="00B5026E" w:rsidP="00C35EA7">
            <w:pPr>
              <w:jc w:val="center"/>
              <w:rPr>
                <w:sz w:val="20"/>
              </w:rPr>
            </w:pPr>
          </w:p>
        </w:tc>
        <w:tc>
          <w:tcPr>
            <w:tcW w:w="592" w:type="dxa"/>
            <w:vAlign w:val="center"/>
          </w:tcPr>
          <w:p w14:paraId="22651FC4" w14:textId="77777777" w:rsidR="00B5026E" w:rsidRPr="00C35EA7" w:rsidRDefault="00B5026E" w:rsidP="00C35EA7">
            <w:pPr>
              <w:jc w:val="center"/>
              <w:rPr>
                <w:sz w:val="20"/>
              </w:rPr>
            </w:pPr>
          </w:p>
        </w:tc>
        <w:tc>
          <w:tcPr>
            <w:tcW w:w="592" w:type="dxa"/>
            <w:vAlign w:val="center"/>
          </w:tcPr>
          <w:p w14:paraId="1C8056F5" w14:textId="77777777" w:rsidR="00B5026E" w:rsidRPr="00C35EA7" w:rsidRDefault="00B5026E" w:rsidP="00C35EA7">
            <w:pPr>
              <w:jc w:val="center"/>
              <w:rPr>
                <w:sz w:val="20"/>
              </w:rPr>
            </w:pPr>
          </w:p>
        </w:tc>
        <w:tc>
          <w:tcPr>
            <w:tcW w:w="566" w:type="dxa"/>
            <w:vAlign w:val="center"/>
          </w:tcPr>
          <w:p w14:paraId="0294BAB1" w14:textId="77777777" w:rsidR="00B5026E" w:rsidRPr="00C35EA7" w:rsidRDefault="00B5026E" w:rsidP="00C35EA7">
            <w:pPr>
              <w:jc w:val="center"/>
              <w:rPr>
                <w:sz w:val="20"/>
              </w:rPr>
            </w:pPr>
          </w:p>
        </w:tc>
        <w:tc>
          <w:tcPr>
            <w:tcW w:w="593" w:type="dxa"/>
            <w:vAlign w:val="center"/>
          </w:tcPr>
          <w:p w14:paraId="1ECAC8EE" w14:textId="77777777" w:rsidR="00B5026E" w:rsidRPr="00C35EA7" w:rsidRDefault="00B5026E" w:rsidP="00C35EA7">
            <w:pPr>
              <w:jc w:val="center"/>
              <w:rPr>
                <w:sz w:val="20"/>
              </w:rPr>
            </w:pPr>
          </w:p>
        </w:tc>
        <w:tc>
          <w:tcPr>
            <w:tcW w:w="566" w:type="dxa"/>
            <w:vAlign w:val="center"/>
          </w:tcPr>
          <w:p w14:paraId="648B27E1" w14:textId="77777777" w:rsidR="00B5026E" w:rsidRPr="00C35EA7" w:rsidRDefault="00B5026E" w:rsidP="00C35EA7">
            <w:pPr>
              <w:jc w:val="center"/>
              <w:rPr>
                <w:sz w:val="20"/>
              </w:rPr>
            </w:pPr>
          </w:p>
        </w:tc>
        <w:tc>
          <w:tcPr>
            <w:tcW w:w="593" w:type="dxa"/>
            <w:vAlign w:val="center"/>
          </w:tcPr>
          <w:p w14:paraId="4985D647" w14:textId="77777777" w:rsidR="00B5026E" w:rsidRPr="00C35EA7" w:rsidRDefault="00B5026E" w:rsidP="00C35EA7">
            <w:pPr>
              <w:jc w:val="center"/>
              <w:rPr>
                <w:sz w:val="20"/>
              </w:rPr>
            </w:pPr>
          </w:p>
        </w:tc>
        <w:tc>
          <w:tcPr>
            <w:tcW w:w="544" w:type="dxa"/>
            <w:vAlign w:val="center"/>
          </w:tcPr>
          <w:p w14:paraId="2E7A3F15" w14:textId="77777777" w:rsidR="00B5026E" w:rsidRPr="00C35EA7" w:rsidRDefault="00B5026E" w:rsidP="00C35EA7">
            <w:pPr>
              <w:jc w:val="center"/>
              <w:rPr>
                <w:sz w:val="20"/>
              </w:rPr>
            </w:pPr>
            <w:r w:rsidRPr="00C35EA7">
              <w:rPr>
                <w:sz w:val="20"/>
              </w:rPr>
              <w:t>|</w:t>
            </w:r>
          </w:p>
        </w:tc>
        <w:tc>
          <w:tcPr>
            <w:tcW w:w="599" w:type="dxa"/>
            <w:vAlign w:val="center"/>
          </w:tcPr>
          <w:p w14:paraId="22D2C194" w14:textId="77777777" w:rsidR="00B5026E" w:rsidRPr="00C35EA7" w:rsidRDefault="00B5026E" w:rsidP="00C35EA7">
            <w:pPr>
              <w:jc w:val="center"/>
              <w:rPr>
                <w:sz w:val="20"/>
              </w:rPr>
            </w:pPr>
          </w:p>
        </w:tc>
        <w:tc>
          <w:tcPr>
            <w:tcW w:w="599" w:type="dxa"/>
            <w:vAlign w:val="center"/>
          </w:tcPr>
          <w:p w14:paraId="0A59000B" w14:textId="77777777" w:rsidR="00B5026E" w:rsidRPr="00C35EA7" w:rsidRDefault="00B5026E" w:rsidP="00C35EA7">
            <w:pPr>
              <w:jc w:val="center"/>
              <w:rPr>
                <w:sz w:val="20"/>
              </w:rPr>
            </w:pPr>
            <w:r w:rsidRPr="00C35EA7">
              <w:rPr>
                <w:sz w:val="20"/>
              </w:rPr>
              <w:t>L5</w:t>
            </w:r>
          </w:p>
        </w:tc>
        <w:tc>
          <w:tcPr>
            <w:tcW w:w="566" w:type="dxa"/>
            <w:vAlign w:val="center"/>
          </w:tcPr>
          <w:p w14:paraId="13635F18" w14:textId="77777777" w:rsidR="00B5026E" w:rsidRPr="00C35EA7" w:rsidRDefault="00B5026E" w:rsidP="00C35EA7">
            <w:pPr>
              <w:jc w:val="center"/>
              <w:rPr>
                <w:sz w:val="20"/>
              </w:rPr>
            </w:pPr>
          </w:p>
        </w:tc>
        <w:tc>
          <w:tcPr>
            <w:tcW w:w="570" w:type="dxa"/>
            <w:vAlign w:val="center"/>
          </w:tcPr>
          <w:p w14:paraId="6643DEED" w14:textId="77777777" w:rsidR="00B5026E" w:rsidRPr="00C35EA7" w:rsidRDefault="00B5026E" w:rsidP="00C35EA7">
            <w:pPr>
              <w:jc w:val="center"/>
              <w:rPr>
                <w:sz w:val="20"/>
              </w:rPr>
            </w:pPr>
          </w:p>
        </w:tc>
        <w:tc>
          <w:tcPr>
            <w:tcW w:w="566" w:type="dxa"/>
            <w:vAlign w:val="center"/>
          </w:tcPr>
          <w:p w14:paraId="54CC27AD" w14:textId="77777777" w:rsidR="00B5026E" w:rsidRPr="00C35EA7" w:rsidRDefault="00B5026E" w:rsidP="00C35EA7">
            <w:pPr>
              <w:jc w:val="center"/>
              <w:rPr>
                <w:sz w:val="20"/>
              </w:rPr>
            </w:pPr>
          </w:p>
        </w:tc>
        <w:tc>
          <w:tcPr>
            <w:tcW w:w="534" w:type="dxa"/>
            <w:tcBorders>
              <w:top w:val="nil"/>
              <w:bottom w:val="nil"/>
              <w:right w:val="nil"/>
            </w:tcBorders>
          </w:tcPr>
          <w:p w14:paraId="371B022C" w14:textId="77777777" w:rsidR="00B5026E" w:rsidRPr="00C35EA7" w:rsidRDefault="00B5026E" w:rsidP="00C35EA7">
            <w:pPr>
              <w:jc w:val="center"/>
              <w:rPr>
                <w:sz w:val="20"/>
              </w:rPr>
            </w:pPr>
          </w:p>
        </w:tc>
      </w:tr>
      <w:tr w:rsidR="005D10B6" w:rsidRPr="00D454C4" w14:paraId="3D81CB80" w14:textId="77777777" w:rsidTr="00C35EA7">
        <w:tc>
          <w:tcPr>
            <w:tcW w:w="565" w:type="dxa"/>
            <w:vAlign w:val="center"/>
          </w:tcPr>
          <w:p w14:paraId="053E4003" w14:textId="77777777" w:rsidR="00B5026E" w:rsidRPr="00C35EA7" w:rsidRDefault="00B5026E" w:rsidP="00C35EA7">
            <w:pPr>
              <w:jc w:val="center"/>
              <w:rPr>
                <w:sz w:val="20"/>
              </w:rPr>
            </w:pPr>
          </w:p>
        </w:tc>
        <w:tc>
          <w:tcPr>
            <w:tcW w:w="591" w:type="dxa"/>
            <w:vAlign w:val="center"/>
          </w:tcPr>
          <w:p w14:paraId="402A60A6" w14:textId="77777777" w:rsidR="00B5026E" w:rsidRPr="00C35EA7" w:rsidRDefault="00B5026E" w:rsidP="00C35EA7">
            <w:pPr>
              <w:jc w:val="center"/>
              <w:rPr>
                <w:sz w:val="20"/>
              </w:rPr>
            </w:pPr>
          </w:p>
        </w:tc>
        <w:tc>
          <w:tcPr>
            <w:tcW w:w="590" w:type="dxa"/>
            <w:vAlign w:val="center"/>
          </w:tcPr>
          <w:p w14:paraId="34CA8491" w14:textId="77777777" w:rsidR="00B5026E" w:rsidRPr="00C35EA7" w:rsidRDefault="00B5026E" w:rsidP="00C35EA7">
            <w:pPr>
              <w:jc w:val="center"/>
              <w:rPr>
                <w:sz w:val="20"/>
              </w:rPr>
            </w:pPr>
          </w:p>
        </w:tc>
        <w:tc>
          <w:tcPr>
            <w:tcW w:w="592" w:type="dxa"/>
            <w:vAlign w:val="center"/>
          </w:tcPr>
          <w:p w14:paraId="584C745C" w14:textId="77777777" w:rsidR="00B5026E" w:rsidRPr="00C35EA7" w:rsidRDefault="00B5026E" w:rsidP="00C35EA7">
            <w:pPr>
              <w:jc w:val="center"/>
              <w:rPr>
                <w:sz w:val="20"/>
              </w:rPr>
            </w:pPr>
          </w:p>
        </w:tc>
        <w:tc>
          <w:tcPr>
            <w:tcW w:w="592" w:type="dxa"/>
            <w:vAlign w:val="center"/>
          </w:tcPr>
          <w:p w14:paraId="0818C46B" w14:textId="77777777" w:rsidR="00B5026E" w:rsidRPr="00C35EA7" w:rsidRDefault="00B5026E" w:rsidP="00C35EA7">
            <w:pPr>
              <w:jc w:val="center"/>
              <w:rPr>
                <w:sz w:val="20"/>
              </w:rPr>
            </w:pPr>
          </w:p>
        </w:tc>
        <w:tc>
          <w:tcPr>
            <w:tcW w:w="592" w:type="dxa"/>
            <w:vAlign w:val="center"/>
          </w:tcPr>
          <w:p w14:paraId="3933EBED" w14:textId="77777777" w:rsidR="00B5026E" w:rsidRPr="00C35EA7" w:rsidRDefault="00B5026E" w:rsidP="00C35EA7">
            <w:pPr>
              <w:jc w:val="center"/>
              <w:rPr>
                <w:sz w:val="20"/>
              </w:rPr>
            </w:pPr>
          </w:p>
        </w:tc>
        <w:tc>
          <w:tcPr>
            <w:tcW w:w="566" w:type="dxa"/>
            <w:vAlign w:val="center"/>
          </w:tcPr>
          <w:p w14:paraId="17EEBFA3" w14:textId="77777777" w:rsidR="00B5026E" w:rsidRPr="00C35EA7" w:rsidRDefault="00B5026E" w:rsidP="00C35EA7">
            <w:pPr>
              <w:jc w:val="center"/>
              <w:rPr>
                <w:sz w:val="20"/>
              </w:rPr>
            </w:pPr>
          </w:p>
        </w:tc>
        <w:tc>
          <w:tcPr>
            <w:tcW w:w="593" w:type="dxa"/>
            <w:vAlign w:val="center"/>
          </w:tcPr>
          <w:p w14:paraId="3D3A9034" w14:textId="77777777" w:rsidR="00B5026E" w:rsidRPr="00C35EA7" w:rsidRDefault="00B5026E" w:rsidP="00C35EA7">
            <w:pPr>
              <w:jc w:val="center"/>
              <w:rPr>
                <w:sz w:val="20"/>
              </w:rPr>
            </w:pPr>
          </w:p>
        </w:tc>
        <w:tc>
          <w:tcPr>
            <w:tcW w:w="566" w:type="dxa"/>
            <w:vAlign w:val="center"/>
          </w:tcPr>
          <w:p w14:paraId="0ABAF961" w14:textId="77777777" w:rsidR="00B5026E" w:rsidRPr="00C35EA7" w:rsidRDefault="00B5026E" w:rsidP="00C35EA7">
            <w:pPr>
              <w:jc w:val="center"/>
              <w:rPr>
                <w:sz w:val="20"/>
              </w:rPr>
            </w:pPr>
          </w:p>
        </w:tc>
        <w:tc>
          <w:tcPr>
            <w:tcW w:w="593" w:type="dxa"/>
            <w:vAlign w:val="center"/>
          </w:tcPr>
          <w:p w14:paraId="41FDB396" w14:textId="77777777" w:rsidR="00B5026E" w:rsidRPr="00C35EA7" w:rsidRDefault="00B5026E" w:rsidP="00C35EA7">
            <w:pPr>
              <w:jc w:val="center"/>
              <w:rPr>
                <w:sz w:val="20"/>
              </w:rPr>
            </w:pPr>
          </w:p>
        </w:tc>
        <w:tc>
          <w:tcPr>
            <w:tcW w:w="544" w:type="dxa"/>
            <w:vAlign w:val="center"/>
          </w:tcPr>
          <w:p w14:paraId="3CDF67EB" w14:textId="77777777" w:rsidR="00B5026E" w:rsidRPr="00C35EA7" w:rsidRDefault="00B5026E" w:rsidP="00C35EA7">
            <w:pPr>
              <w:jc w:val="center"/>
              <w:rPr>
                <w:sz w:val="20"/>
              </w:rPr>
            </w:pPr>
            <w:r w:rsidRPr="00C35EA7">
              <w:rPr>
                <w:sz w:val="20"/>
              </w:rPr>
              <w:t>|</w:t>
            </w:r>
          </w:p>
        </w:tc>
        <w:tc>
          <w:tcPr>
            <w:tcW w:w="599" w:type="dxa"/>
            <w:vAlign w:val="center"/>
          </w:tcPr>
          <w:p w14:paraId="61A287D3" w14:textId="77777777" w:rsidR="00B5026E" w:rsidRPr="00C35EA7" w:rsidRDefault="00B5026E" w:rsidP="00C35EA7">
            <w:pPr>
              <w:jc w:val="center"/>
              <w:rPr>
                <w:sz w:val="20"/>
              </w:rPr>
            </w:pPr>
          </w:p>
        </w:tc>
        <w:tc>
          <w:tcPr>
            <w:tcW w:w="599" w:type="dxa"/>
            <w:vAlign w:val="center"/>
          </w:tcPr>
          <w:p w14:paraId="3341813F" w14:textId="77777777" w:rsidR="00B5026E" w:rsidRPr="00C35EA7" w:rsidRDefault="00B5026E" w:rsidP="00C35EA7">
            <w:pPr>
              <w:jc w:val="center"/>
              <w:rPr>
                <w:sz w:val="20"/>
              </w:rPr>
            </w:pPr>
            <w:r w:rsidRPr="00C35EA7">
              <w:rPr>
                <w:sz w:val="20"/>
              </w:rPr>
              <w:t>|</w:t>
            </w:r>
          </w:p>
        </w:tc>
        <w:tc>
          <w:tcPr>
            <w:tcW w:w="566" w:type="dxa"/>
            <w:vAlign w:val="center"/>
          </w:tcPr>
          <w:p w14:paraId="73080E52" w14:textId="77777777" w:rsidR="00B5026E" w:rsidRPr="00C35EA7" w:rsidRDefault="00B5026E" w:rsidP="00C35EA7">
            <w:pPr>
              <w:jc w:val="center"/>
              <w:rPr>
                <w:sz w:val="20"/>
              </w:rPr>
            </w:pPr>
          </w:p>
        </w:tc>
        <w:tc>
          <w:tcPr>
            <w:tcW w:w="570" w:type="dxa"/>
            <w:vAlign w:val="center"/>
          </w:tcPr>
          <w:p w14:paraId="171A6816" w14:textId="77777777" w:rsidR="00B5026E" w:rsidRPr="00C35EA7" w:rsidRDefault="00B5026E" w:rsidP="00C35EA7">
            <w:pPr>
              <w:jc w:val="center"/>
              <w:rPr>
                <w:sz w:val="20"/>
              </w:rPr>
            </w:pPr>
          </w:p>
        </w:tc>
        <w:tc>
          <w:tcPr>
            <w:tcW w:w="566" w:type="dxa"/>
            <w:vAlign w:val="center"/>
          </w:tcPr>
          <w:p w14:paraId="6B17D70D" w14:textId="77777777" w:rsidR="00B5026E" w:rsidRPr="00C35EA7" w:rsidRDefault="00B5026E" w:rsidP="00C35EA7">
            <w:pPr>
              <w:jc w:val="center"/>
              <w:rPr>
                <w:sz w:val="20"/>
              </w:rPr>
            </w:pPr>
          </w:p>
        </w:tc>
        <w:tc>
          <w:tcPr>
            <w:tcW w:w="534" w:type="dxa"/>
            <w:tcBorders>
              <w:top w:val="nil"/>
              <w:bottom w:val="nil"/>
              <w:right w:val="nil"/>
            </w:tcBorders>
          </w:tcPr>
          <w:p w14:paraId="0CA1FD5F" w14:textId="77777777" w:rsidR="00B5026E" w:rsidRPr="00C35EA7" w:rsidRDefault="00B5026E" w:rsidP="00C35EA7">
            <w:pPr>
              <w:jc w:val="center"/>
              <w:rPr>
                <w:sz w:val="20"/>
              </w:rPr>
            </w:pPr>
          </w:p>
        </w:tc>
      </w:tr>
      <w:tr w:rsidR="005D10B6" w:rsidRPr="00D454C4" w14:paraId="02A0F82E" w14:textId="77777777" w:rsidTr="00C35EA7">
        <w:tc>
          <w:tcPr>
            <w:tcW w:w="565" w:type="dxa"/>
            <w:vAlign w:val="center"/>
          </w:tcPr>
          <w:p w14:paraId="3768CADD" w14:textId="77777777" w:rsidR="00B5026E" w:rsidRPr="00C35EA7" w:rsidRDefault="00B5026E" w:rsidP="00C35EA7">
            <w:pPr>
              <w:jc w:val="center"/>
              <w:rPr>
                <w:sz w:val="20"/>
              </w:rPr>
            </w:pPr>
          </w:p>
        </w:tc>
        <w:tc>
          <w:tcPr>
            <w:tcW w:w="591" w:type="dxa"/>
            <w:vAlign w:val="center"/>
          </w:tcPr>
          <w:p w14:paraId="4A3B4033" w14:textId="77777777" w:rsidR="00B5026E" w:rsidRPr="00C35EA7" w:rsidRDefault="00B5026E" w:rsidP="00C35EA7">
            <w:pPr>
              <w:jc w:val="center"/>
              <w:rPr>
                <w:sz w:val="20"/>
              </w:rPr>
            </w:pPr>
          </w:p>
        </w:tc>
        <w:tc>
          <w:tcPr>
            <w:tcW w:w="590" w:type="dxa"/>
            <w:vAlign w:val="center"/>
          </w:tcPr>
          <w:p w14:paraId="5E1ABC0B" w14:textId="77777777" w:rsidR="00B5026E" w:rsidRPr="00C35EA7" w:rsidRDefault="00B5026E" w:rsidP="00C35EA7">
            <w:pPr>
              <w:jc w:val="center"/>
              <w:rPr>
                <w:sz w:val="20"/>
              </w:rPr>
            </w:pPr>
          </w:p>
        </w:tc>
        <w:tc>
          <w:tcPr>
            <w:tcW w:w="592" w:type="dxa"/>
            <w:vAlign w:val="center"/>
          </w:tcPr>
          <w:p w14:paraId="42ACD1D4" w14:textId="77777777" w:rsidR="00B5026E" w:rsidRPr="00C35EA7" w:rsidRDefault="00B5026E" w:rsidP="00C35EA7">
            <w:pPr>
              <w:jc w:val="center"/>
              <w:rPr>
                <w:sz w:val="20"/>
              </w:rPr>
            </w:pPr>
          </w:p>
        </w:tc>
        <w:tc>
          <w:tcPr>
            <w:tcW w:w="592" w:type="dxa"/>
            <w:vAlign w:val="center"/>
          </w:tcPr>
          <w:p w14:paraId="7AFA9811" w14:textId="77777777" w:rsidR="00B5026E" w:rsidRPr="00C35EA7" w:rsidRDefault="00B5026E" w:rsidP="00C35EA7">
            <w:pPr>
              <w:jc w:val="center"/>
              <w:rPr>
                <w:sz w:val="20"/>
              </w:rPr>
            </w:pPr>
          </w:p>
        </w:tc>
        <w:tc>
          <w:tcPr>
            <w:tcW w:w="592" w:type="dxa"/>
            <w:vAlign w:val="center"/>
          </w:tcPr>
          <w:p w14:paraId="7AA8AD26" w14:textId="77777777" w:rsidR="00B5026E" w:rsidRPr="00C35EA7" w:rsidRDefault="00B5026E" w:rsidP="00C35EA7">
            <w:pPr>
              <w:jc w:val="center"/>
              <w:rPr>
                <w:sz w:val="20"/>
              </w:rPr>
            </w:pPr>
          </w:p>
        </w:tc>
        <w:tc>
          <w:tcPr>
            <w:tcW w:w="566" w:type="dxa"/>
            <w:vAlign w:val="center"/>
          </w:tcPr>
          <w:p w14:paraId="34077714" w14:textId="77777777" w:rsidR="00B5026E" w:rsidRPr="00C35EA7" w:rsidRDefault="00B5026E" w:rsidP="00C35EA7">
            <w:pPr>
              <w:jc w:val="center"/>
              <w:rPr>
                <w:sz w:val="20"/>
              </w:rPr>
            </w:pPr>
          </w:p>
        </w:tc>
        <w:tc>
          <w:tcPr>
            <w:tcW w:w="593" w:type="dxa"/>
            <w:vAlign w:val="center"/>
          </w:tcPr>
          <w:p w14:paraId="1D6FFFE0" w14:textId="77777777" w:rsidR="00B5026E" w:rsidRPr="00C35EA7" w:rsidRDefault="00B5026E" w:rsidP="00C35EA7">
            <w:pPr>
              <w:jc w:val="center"/>
              <w:rPr>
                <w:sz w:val="20"/>
              </w:rPr>
            </w:pPr>
          </w:p>
        </w:tc>
        <w:tc>
          <w:tcPr>
            <w:tcW w:w="566" w:type="dxa"/>
            <w:vAlign w:val="center"/>
          </w:tcPr>
          <w:p w14:paraId="6CB80465" w14:textId="77777777" w:rsidR="00B5026E" w:rsidRPr="00C35EA7" w:rsidRDefault="00B5026E" w:rsidP="00C35EA7">
            <w:pPr>
              <w:jc w:val="center"/>
              <w:rPr>
                <w:sz w:val="20"/>
              </w:rPr>
            </w:pPr>
          </w:p>
        </w:tc>
        <w:tc>
          <w:tcPr>
            <w:tcW w:w="593" w:type="dxa"/>
            <w:vAlign w:val="center"/>
          </w:tcPr>
          <w:p w14:paraId="6A8D9697" w14:textId="77777777" w:rsidR="00B5026E" w:rsidRPr="00C35EA7" w:rsidRDefault="00B5026E" w:rsidP="00C35EA7">
            <w:pPr>
              <w:jc w:val="center"/>
              <w:rPr>
                <w:sz w:val="20"/>
              </w:rPr>
            </w:pPr>
          </w:p>
        </w:tc>
        <w:tc>
          <w:tcPr>
            <w:tcW w:w="544" w:type="dxa"/>
            <w:vAlign w:val="center"/>
          </w:tcPr>
          <w:p w14:paraId="54D72174" w14:textId="77777777" w:rsidR="00B5026E" w:rsidRPr="00C35EA7" w:rsidRDefault="00B5026E" w:rsidP="00C35EA7">
            <w:pPr>
              <w:jc w:val="center"/>
              <w:rPr>
                <w:sz w:val="20"/>
              </w:rPr>
            </w:pPr>
          </w:p>
        </w:tc>
        <w:tc>
          <w:tcPr>
            <w:tcW w:w="599" w:type="dxa"/>
            <w:vAlign w:val="center"/>
          </w:tcPr>
          <w:p w14:paraId="5C2B4FFB" w14:textId="77777777" w:rsidR="00B5026E" w:rsidRPr="00C35EA7" w:rsidRDefault="00B5026E" w:rsidP="00C35EA7">
            <w:pPr>
              <w:jc w:val="center"/>
              <w:rPr>
                <w:sz w:val="20"/>
              </w:rPr>
            </w:pPr>
            <w:r w:rsidRPr="00C35EA7">
              <w:rPr>
                <w:sz w:val="20"/>
              </w:rPr>
              <w:t>L7</w:t>
            </w:r>
          </w:p>
        </w:tc>
        <w:tc>
          <w:tcPr>
            <w:tcW w:w="599" w:type="dxa"/>
            <w:vAlign w:val="center"/>
          </w:tcPr>
          <w:p w14:paraId="04A83F28" w14:textId="77777777" w:rsidR="00B5026E" w:rsidRPr="00C35EA7" w:rsidRDefault="00B5026E" w:rsidP="00C35EA7">
            <w:pPr>
              <w:jc w:val="center"/>
              <w:rPr>
                <w:sz w:val="20"/>
              </w:rPr>
            </w:pPr>
          </w:p>
        </w:tc>
        <w:tc>
          <w:tcPr>
            <w:tcW w:w="566" w:type="dxa"/>
            <w:vAlign w:val="center"/>
          </w:tcPr>
          <w:p w14:paraId="458B9562" w14:textId="77777777" w:rsidR="00B5026E" w:rsidRPr="00C35EA7" w:rsidRDefault="00B5026E" w:rsidP="00C35EA7">
            <w:pPr>
              <w:jc w:val="center"/>
              <w:rPr>
                <w:sz w:val="20"/>
              </w:rPr>
            </w:pPr>
          </w:p>
        </w:tc>
        <w:tc>
          <w:tcPr>
            <w:tcW w:w="570" w:type="dxa"/>
            <w:vAlign w:val="center"/>
          </w:tcPr>
          <w:p w14:paraId="16EE9EC1" w14:textId="77777777" w:rsidR="00B5026E" w:rsidRPr="00C35EA7" w:rsidRDefault="00B5026E" w:rsidP="00C35EA7">
            <w:pPr>
              <w:jc w:val="center"/>
              <w:rPr>
                <w:sz w:val="20"/>
              </w:rPr>
            </w:pPr>
          </w:p>
        </w:tc>
        <w:tc>
          <w:tcPr>
            <w:tcW w:w="566" w:type="dxa"/>
            <w:vAlign w:val="center"/>
          </w:tcPr>
          <w:p w14:paraId="5B4D16E5" w14:textId="77777777" w:rsidR="00B5026E" w:rsidRPr="00C35EA7" w:rsidRDefault="00B5026E" w:rsidP="00C35EA7">
            <w:pPr>
              <w:jc w:val="center"/>
              <w:rPr>
                <w:sz w:val="20"/>
              </w:rPr>
            </w:pPr>
          </w:p>
        </w:tc>
        <w:tc>
          <w:tcPr>
            <w:tcW w:w="534" w:type="dxa"/>
            <w:tcBorders>
              <w:top w:val="nil"/>
              <w:bottom w:val="nil"/>
              <w:right w:val="nil"/>
            </w:tcBorders>
          </w:tcPr>
          <w:p w14:paraId="377445A7" w14:textId="77777777" w:rsidR="00B5026E" w:rsidRPr="00C35EA7" w:rsidRDefault="00B5026E" w:rsidP="00C35EA7">
            <w:pPr>
              <w:jc w:val="center"/>
              <w:rPr>
                <w:sz w:val="20"/>
              </w:rPr>
            </w:pPr>
          </w:p>
        </w:tc>
      </w:tr>
    </w:tbl>
    <w:p w14:paraId="745DAE63" w14:textId="77777777" w:rsidR="001207EB" w:rsidRPr="00D454C4" w:rsidRDefault="00D454C4" w:rsidP="00D454C4">
      <w:pPr>
        <w:jc w:val="center"/>
        <w:rPr>
          <w:i/>
        </w:rPr>
      </w:pPr>
      <w:r w:rsidRPr="00D454C4">
        <w:rPr>
          <w:i/>
        </w:rPr>
        <w:t>sud-ouest</w:t>
      </w:r>
    </w:p>
    <w:p w14:paraId="48F7F637" w14:textId="77777777" w:rsidR="00387438" w:rsidRDefault="00D454C4" w:rsidP="00387438">
      <w:pPr>
        <w:jc w:val="both"/>
      </w:pPr>
      <w:r>
        <w:t>d'après BIB 2391</w:t>
      </w:r>
    </w:p>
    <w:p w14:paraId="6BAD7C43" w14:textId="77777777" w:rsidR="00D454C4" w:rsidRDefault="00D454C4" w:rsidP="00387438">
      <w:pPr>
        <w:jc w:val="both"/>
      </w:pPr>
    </w:p>
    <w:p w14:paraId="7984FFD6" w14:textId="77777777" w:rsidR="00387438" w:rsidRDefault="00387438" w:rsidP="00387438">
      <w:pPr>
        <w:pStyle w:val="Heading2"/>
      </w:pPr>
      <w:r>
        <w:t>Orthostates</w:t>
      </w:r>
    </w:p>
    <w:p w14:paraId="7E57AB5A" w14:textId="77777777" w:rsidR="00387438" w:rsidRDefault="00387438" w:rsidP="00387438"/>
    <w:p w14:paraId="04558A38" w14:textId="77777777" w:rsidR="00387438" w:rsidRPr="00387438" w:rsidRDefault="00387438" w:rsidP="00387438">
      <w:pPr>
        <w:pStyle w:val="Heading3"/>
      </w:pPr>
      <w:bookmarkStart w:id="3084" w:name="Sit_Pierres_Plates_d_L2"/>
      <w:r>
        <w:t>L2</w:t>
      </w:r>
    </w:p>
    <w:bookmarkEnd w:id="3084"/>
    <w:p w14:paraId="60A436D2" w14:textId="4D786CB5" w:rsidR="00387438" w:rsidRPr="0032190F" w:rsidRDefault="00494C83" w:rsidP="00387438">
      <w:pPr>
        <w:jc w:val="both"/>
        <w:rPr>
          <w:lang w:val="fr-FR"/>
        </w:rPr>
      </w:pPr>
      <w:r w:rsidRPr="0032190F">
        <w:rPr>
          <w:lang w:val="fr-FR"/>
        </w:rPr>
        <w:t xml:space="preserve">Dalle à l'entrée de Pierres-Plates (BIB 129 p. 127). </w:t>
      </w:r>
      <w:r w:rsidR="00387438" w:rsidRPr="0032190F">
        <w:rPr>
          <w:lang w:val="fr-FR"/>
        </w:rPr>
        <w:t xml:space="preserve">4 représentations de l' </w:t>
      </w:r>
      <w:hyperlink r:id="rId7197" w:anchor="Cul_Art_TAC_T_a_idole_bret_double_ar" w:history="1">
        <w:r w:rsidR="00387438" w:rsidRPr="0032190F">
          <w:rPr>
            <w:rStyle w:val="Hyperlink"/>
            <w:lang w:val="fr-FR"/>
          </w:rPr>
          <w:t>"idole en écusson" en double arceau</w:t>
        </w:r>
      </w:hyperlink>
      <w:r w:rsidR="00387438" w:rsidRPr="0032190F">
        <w:rPr>
          <w:lang w:val="fr-FR"/>
        </w:rPr>
        <w:t>, 1 représentation en double arceau mais avec un rostre (SS BIB)</w:t>
      </w:r>
    </w:p>
    <w:p w14:paraId="16D80423" w14:textId="77777777" w:rsidR="00494C83" w:rsidRPr="0032190F" w:rsidRDefault="00494C83" w:rsidP="00387438">
      <w:pPr>
        <w:jc w:val="both"/>
        <w:rPr>
          <w:lang w:val="fr-FR"/>
        </w:rPr>
      </w:pPr>
      <w:r w:rsidRPr="0032190F">
        <w:rPr>
          <w:lang w:val="fr-FR"/>
        </w:rPr>
        <w:t>L'un des cartouche y est très proche de l'ancien "écusson" avec son fort pointement sommital médian bien qu'il est déjà des épaulements très relevés et une ligne médiane séparant deux rangée de cupules superposées (BIB 129 p. 128)</w:t>
      </w:r>
      <w:r w:rsidR="00EF2A1E" w:rsidRPr="0032190F">
        <w:rPr>
          <w:lang w:val="fr-FR"/>
        </w:rPr>
        <w:t xml:space="preserve"> Ces voisins correspondent plus exactement avec les modèles qui sont développés dans le reste de la structure (BIB 129 p. 128)</w:t>
      </w:r>
    </w:p>
    <w:p w14:paraId="78237121" w14:textId="77777777" w:rsidR="00821F2F" w:rsidRPr="0032190F" w:rsidRDefault="00821F2F" w:rsidP="00387438">
      <w:pPr>
        <w:jc w:val="both"/>
        <w:rPr>
          <w:lang w:val="fr-FR"/>
        </w:rPr>
      </w:pPr>
    </w:p>
    <w:p w14:paraId="02B7E498" w14:textId="77777777" w:rsidR="00821F2F" w:rsidRPr="0032190F" w:rsidRDefault="00821F2F" w:rsidP="00821F2F">
      <w:pPr>
        <w:pStyle w:val="Heading3"/>
      </w:pPr>
      <w:bookmarkStart w:id="3085" w:name="Sit_Pierres_Plates_d_R10"/>
      <w:r w:rsidRPr="0032190F">
        <w:t>R10</w:t>
      </w:r>
    </w:p>
    <w:bookmarkEnd w:id="3085"/>
    <w:p w14:paraId="63C95A62" w14:textId="77777777" w:rsidR="00821F2F" w:rsidRPr="0032190F" w:rsidRDefault="00821F2F" w:rsidP="00387438">
      <w:pPr>
        <w:jc w:val="both"/>
        <w:rPr>
          <w:lang w:val="fr-FR"/>
        </w:rPr>
      </w:pPr>
      <w:r w:rsidRPr="0032190F">
        <w:rPr>
          <w:szCs w:val="21"/>
          <w:lang w:val="fr-FR" w:eastAsia="en-GB"/>
        </w:rPr>
        <w:t xml:space="preserve">fers à cheval et cercles </w:t>
      </w:r>
      <w:r w:rsidRPr="0032190F">
        <w:rPr>
          <w:lang w:val="fr-FR"/>
        </w:rPr>
        <w:t>(BIB 2522)</w:t>
      </w:r>
    </w:p>
    <w:p w14:paraId="3E9D402A" w14:textId="77777777" w:rsidR="00821F2F" w:rsidRPr="0032190F" w:rsidRDefault="00821F2F" w:rsidP="00387438">
      <w:pPr>
        <w:jc w:val="both"/>
        <w:rPr>
          <w:lang w:val="fr-FR"/>
        </w:rPr>
      </w:pPr>
    </w:p>
    <w:p w14:paraId="31B35E94" w14:textId="77777777" w:rsidR="001315D0" w:rsidRPr="0032190F" w:rsidRDefault="001315D0" w:rsidP="00387438">
      <w:pPr>
        <w:jc w:val="both"/>
        <w:rPr>
          <w:lang w:val="fr-FR"/>
        </w:rPr>
      </w:pPr>
    </w:p>
    <w:p w14:paraId="49402D01" w14:textId="77777777" w:rsidR="001315D0" w:rsidRPr="0032190F" w:rsidRDefault="001315D0" w:rsidP="001315D0">
      <w:pPr>
        <w:pStyle w:val="Heading3"/>
      </w:pPr>
      <w:bookmarkStart w:id="3086" w:name="Sit_Pierres_Plates_d_R12"/>
      <w:r w:rsidRPr="0032190F">
        <w:t>R12</w:t>
      </w:r>
    </w:p>
    <w:bookmarkEnd w:id="3086"/>
    <w:p w14:paraId="3E0B6604" w14:textId="77777777" w:rsidR="00387438" w:rsidRPr="0032190F" w:rsidRDefault="001315D0" w:rsidP="00387438">
      <w:pPr>
        <w:jc w:val="both"/>
        <w:rPr>
          <w:lang w:val="fr-FR"/>
        </w:rPr>
      </w:pPr>
      <w:r w:rsidRPr="0032190F">
        <w:rPr>
          <w:lang w:val="fr-FR"/>
        </w:rPr>
        <w:t>Représentation de l' "idole" en double arceau vec l'intérieur remplit de traits horizontaux à courbes (SS BIB)</w:t>
      </w:r>
    </w:p>
    <w:p w14:paraId="56557B72" w14:textId="77777777" w:rsidR="001315D0" w:rsidRPr="0032190F" w:rsidRDefault="001315D0" w:rsidP="00387438">
      <w:pPr>
        <w:jc w:val="both"/>
        <w:rPr>
          <w:lang w:val="fr-FR"/>
        </w:rPr>
      </w:pPr>
    </w:p>
    <w:p w14:paraId="286DB602" w14:textId="77777777" w:rsidR="00387438" w:rsidRPr="0032190F" w:rsidRDefault="00387438" w:rsidP="00387438">
      <w:pPr>
        <w:pStyle w:val="Heading3"/>
      </w:pPr>
      <w:bookmarkStart w:id="3087" w:name="Sit_Pierres_Plates_d_R15"/>
      <w:r w:rsidRPr="0032190F">
        <w:t>R15</w:t>
      </w:r>
    </w:p>
    <w:bookmarkEnd w:id="3087"/>
    <w:p w14:paraId="13EC2C4B" w14:textId="77777777" w:rsidR="003D234A" w:rsidRPr="0032190F" w:rsidRDefault="00387438" w:rsidP="00242C0F">
      <w:pPr>
        <w:rPr>
          <w:lang w:val="fr-FR"/>
        </w:rPr>
      </w:pPr>
      <w:r w:rsidRPr="0032190F">
        <w:rPr>
          <w:lang w:val="fr-FR"/>
        </w:rPr>
        <w:t xml:space="preserve">Représentation de l' "idole" en double arceau avec </w:t>
      </w:r>
      <w:r w:rsidR="001315D0" w:rsidRPr="0032190F">
        <w:rPr>
          <w:lang w:val="fr-FR"/>
        </w:rPr>
        <w:t>deux rangées verticales de 3 ocelles (SS BIB).</w:t>
      </w:r>
    </w:p>
    <w:p w14:paraId="666BEA3F" w14:textId="77777777" w:rsidR="00B5026E" w:rsidRPr="0032190F" w:rsidRDefault="00B5026E" w:rsidP="00242C0F">
      <w:pPr>
        <w:rPr>
          <w:lang w:val="fr-FR"/>
        </w:rPr>
      </w:pPr>
    </w:p>
    <w:p w14:paraId="55066B25" w14:textId="77777777" w:rsidR="003D234A" w:rsidRPr="0032190F" w:rsidRDefault="003D234A" w:rsidP="00426FF9">
      <w:pPr>
        <w:pStyle w:val="Heading1"/>
      </w:pPr>
      <w:bookmarkStart w:id="3088" w:name="Sit_Tatihou"/>
      <w:r w:rsidRPr="0032190F">
        <w:t>TATIHOU (Île de)</w:t>
      </w:r>
    </w:p>
    <w:bookmarkEnd w:id="3088"/>
    <w:p w14:paraId="724958BC" w14:textId="77777777" w:rsidR="003D234A" w:rsidRPr="0032190F" w:rsidRDefault="003D234A" w:rsidP="00242C0F">
      <w:pPr>
        <w:rPr>
          <w:lang w:val="fr-FR"/>
        </w:rPr>
      </w:pPr>
    </w:p>
    <w:p w14:paraId="02DE0C87" w14:textId="77777777" w:rsidR="003D234A" w:rsidRPr="0032190F" w:rsidRDefault="003D234A" w:rsidP="00242C0F">
      <w:pPr>
        <w:rPr>
          <w:lang w:val="fr-FR"/>
        </w:rPr>
      </w:pPr>
      <w:r w:rsidRPr="0032190F">
        <w:rPr>
          <w:lang w:val="fr-FR"/>
        </w:rPr>
        <w:t>L’île de Tatihou dans la Manche a livré des vestiges de parcellaires attribués à l’âge du Bronze [moyen ?] (BIB 1054 p. 31 (BIB 1057)</w:t>
      </w:r>
    </w:p>
    <w:p w14:paraId="1B933DA2" w14:textId="77777777" w:rsidR="0020721C" w:rsidRPr="0032190F" w:rsidRDefault="0020721C" w:rsidP="00242C0F">
      <w:pPr>
        <w:rPr>
          <w:lang w:val="fr-FR"/>
        </w:rPr>
      </w:pPr>
    </w:p>
    <w:p w14:paraId="7AB0383B" w14:textId="77777777" w:rsidR="003D234A" w:rsidRPr="0032190F" w:rsidRDefault="003D234A" w:rsidP="00242C0F">
      <w:pPr>
        <w:rPr>
          <w:lang w:val="fr-FR"/>
        </w:rPr>
      </w:pPr>
    </w:p>
    <w:p w14:paraId="556A321C" w14:textId="77777777" w:rsidR="004A4497" w:rsidRPr="0032190F" w:rsidRDefault="004A4497" w:rsidP="00426FF9">
      <w:pPr>
        <w:pStyle w:val="Heading1"/>
      </w:pPr>
      <w:bookmarkStart w:id="3089" w:name="Sit_Bougon"/>
      <w:r w:rsidRPr="0032190F">
        <w:lastRenderedPageBreak/>
        <w:t>BOUGON (Nécropole de)</w:t>
      </w:r>
    </w:p>
    <w:bookmarkEnd w:id="3089"/>
    <w:p w14:paraId="66112D9E" w14:textId="77777777" w:rsidR="000A5528" w:rsidRPr="0032190F" w:rsidRDefault="000A5528" w:rsidP="00242C0F">
      <w:pPr>
        <w:rPr>
          <w:lang w:val="fr-FR"/>
        </w:rPr>
      </w:pPr>
    </w:p>
    <w:p w14:paraId="3C0FF13F" w14:textId="12BE56D2" w:rsidR="004A4497" w:rsidRPr="0032190F" w:rsidRDefault="004A4497" w:rsidP="007808D9">
      <w:pPr>
        <w:jc w:val="both"/>
        <w:rPr>
          <w:lang w:val="fr-FR"/>
        </w:rPr>
      </w:pPr>
      <w:r w:rsidRPr="0032190F">
        <w:rPr>
          <w:lang w:val="fr-FR"/>
        </w:rPr>
        <w:t xml:space="preserve">Dans les Deux-Sèvres, cette nécropole </w:t>
      </w:r>
      <w:hyperlink r:id="rId7198" w:anchor="Cul_Megalith" w:history="1">
        <w:r w:rsidRPr="0032190F">
          <w:rPr>
            <w:rStyle w:val="Hyperlink"/>
            <w:lang w:val="fr-FR"/>
          </w:rPr>
          <w:t>mégalithique</w:t>
        </w:r>
      </w:hyperlink>
      <w:r w:rsidR="00632337" w:rsidRPr="0032190F">
        <w:rPr>
          <w:lang w:val="fr-FR"/>
        </w:rPr>
        <w:t xml:space="preserve"> comprend 5 grands cairn</w:t>
      </w:r>
      <w:r w:rsidRPr="0032190F">
        <w:rPr>
          <w:lang w:val="fr-FR"/>
        </w:rPr>
        <w:t>s et des carrières d’extraction de pierre. Elle est datée entre le 5</w:t>
      </w:r>
      <w:r w:rsidRPr="0032190F">
        <w:rPr>
          <w:vertAlign w:val="superscript"/>
          <w:lang w:val="fr-FR"/>
        </w:rPr>
        <w:t>e</w:t>
      </w:r>
      <w:r w:rsidRPr="0032190F">
        <w:rPr>
          <w:lang w:val="fr-FR"/>
        </w:rPr>
        <w:t xml:space="preserve"> et le 3</w:t>
      </w:r>
      <w:r w:rsidRPr="0032190F">
        <w:rPr>
          <w:vertAlign w:val="superscript"/>
          <w:lang w:val="fr-FR"/>
        </w:rPr>
        <w:t>e</w:t>
      </w:r>
      <w:r w:rsidR="004B1D8D" w:rsidRPr="0032190F">
        <w:rPr>
          <w:lang w:val="fr-FR"/>
        </w:rPr>
        <w:t xml:space="preserve"> millénaire (BIB ?)</w:t>
      </w:r>
    </w:p>
    <w:p w14:paraId="4AA6D87A" w14:textId="77777777" w:rsidR="004B1D8D" w:rsidRPr="0032190F" w:rsidRDefault="004B1D8D" w:rsidP="007808D9">
      <w:pPr>
        <w:jc w:val="both"/>
        <w:rPr>
          <w:lang w:val="fr-FR"/>
        </w:rPr>
      </w:pPr>
      <w:r w:rsidRPr="0032190F">
        <w:rPr>
          <w:lang w:val="fr-FR"/>
        </w:rPr>
        <w:t>Plus de 200 squelettes (BIB 1738 p. 59)</w:t>
      </w:r>
      <w:r w:rsidR="005327A5" w:rsidRPr="0032190F">
        <w:rPr>
          <w:lang w:val="fr-FR"/>
        </w:rPr>
        <w:t>. Phase ancienne du mégalithisme (BIB 1738 p. 70)</w:t>
      </w:r>
      <w:r w:rsidR="000E27D5">
        <w:rPr>
          <w:lang w:val="fr-FR"/>
        </w:rPr>
        <w:t xml:space="preserve"> La chambre arrondie F0 est peut-être la plus ancienne occurence du mégalithisme. En effet, deux labos indépendant ont fait deux datations 14C sur ossement renvoyant à ~4700 aec. Et une date dans le monument E sur ossement montre la même date  (BIB 2647)</w:t>
      </w:r>
    </w:p>
    <w:p w14:paraId="7DCB8AF2" w14:textId="77777777" w:rsidR="005327A5" w:rsidRDefault="005327A5" w:rsidP="00242C0F">
      <w:pPr>
        <w:rPr>
          <w:lang w:val="fr-FR"/>
        </w:rPr>
      </w:pPr>
    </w:p>
    <w:p w14:paraId="049E62D3" w14:textId="77777777" w:rsidR="000E27D5" w:rsidRDefault="000E27D5" w:rsidP="00242C0F">
      <w:pPr>
        <w:rPr>
          <w:lang w:val="fr-FR"/>
        </w:rPr>
      </w:pPr>
      <w:r>
        <w:rPr>
          <w:lang w:val="fr-FR"/>
        </w:rPr>
        <w:t>GOUMOIZIERE</w:t>
      </w:r>
    </w:p>
    <w:p w14:paraId="4B41E456" w14:textId="77777777" w:rsidR="000E27D5" w:rsidRDefault="000E27D5" w:rsidP="00242C0F">
      <w:pPr>
        <w:rPr>
          <w:lang w:val="fr-FR"/>
        </w:rPr>
      </w:pPr>
      <w:r>
        <w:rPr>
          <w:lang w:val="fr-FR"/>
        </w:rPr>
        <w:t>Nécropole mégalithique de la 2e moitié du 5e millénaire aec avec de la céramique Chambon à décor en moustache (BIB 2647)</w:t>
      </w:r>
    </w:p>
    <w:p w14:paraId="39E18D1C" w14:textId="77777777" w:rsidR="000E27D5" w:rsidRPr="0032190F" w:rsidRDefault="000E27D5" w:rsidP="00242C0F">
      <w:pPr>
        <w:rPr>
          <w:lang w:val="fr-FR"/>
        </w:rPr>
      </w:pPr>
    </w:p>
    <w:p w14:paraId="1CEF4B28" w14:textId="77777777" w:rsidR="005327A5" w:rsidRPr="0032190F" w:rsidRDefault="005327A5" w:rsidP="00426FF9">
      <w:pPr>
        <w:pStyle w:val="Heading1"/>
      </w:pPr>
      <w:bookmarkStart w:id="3090" w:name="Sit_Cous"/>
      <w:r w:rsidRPr="0032190F">
        <w:t>COUS</w:t>
      </w:r>
      <w:bookmarkEnd w:id="3090"/>
    </w:p>
    <w:p w14:paraId="23230B29" w14:textId="77777777" w:rsidR="005327A5" w:rsidRPr="0032190F" w:rsidRDefault="005327A5" w:rsidP="00242C0F">
      <w:pPr>
        <w:rPr>
          <w:lang w:val="fr-FR"/>
        </w:rPr>
      </w:pPr>
      <w:r w:rsidRPr="0032190F">
        <w:rPr>
          <w:lang w:val="fr-FR"/>
        </w:rPr>
        <w:br/>
        <w:t>Dolmen des Cous (Vendée), phase ancienne du mégalithisme (BIB 1738 p. 70)</w:t>
      </w:r>
    </w:p>
    <w:p w14:paraId="126FDE44" w14:textId="77777777" w:rsidR="008905C8" w:rsidRPr="0032190F" w:rsidRDefault="008905C8" w:rsidP="00242C0F">
      <w:pPr>
        <w:rPr>
          <w:lang w:val="fr-FR"/>
        </w:rPr>
      </w:pPr>
    </w:p>
    <w:p w14:paraId="68AE9D49" w14:textId="77777777" w:rsidR="008905C8" w:rsidRPr="0032190F" w:rsidRDefault="008905C8" w:rsidP="00426FF9">
      <w:pPr>
        <w:pStyle w:val="Heading1"/>
      </w:pPr>
      <w:bookmarkStart w:id="3091" w:name="Sit_Kerguntuil"/>
      <w:r w:rsidRPr="0032190F">
        <w:t>KERGUNTUIL</w:t>
      </w:r>
    </w:p>
    <w:bookmarkEnd w:id="3091"/>
    <w:p w14:paraId="0DD4D768" w14:textId="77777777" w:rsidR="008905C8" w:rsidRPr="0032190F" w:rsidRDefault="008905C8" w:rsidP="00242C0F">
      <w:pPr>
        <w:rPr>
          <w:lang w:val="fr-FR"/>
        </w:rPr>
      </w:pPr>
    </w:p>
    <w:p w14:paraId="39587B1C" w14:textId="64FA9FCD" w:rsidR="00E37805" w:rsidRPr="0032190F" w:rsidRDefault="00000000" w:rsidP="005327A5">
      <w:pPr>
        <w:jc w:val="both"/>
        <w:rPr>
          <w:lang w:val="fr-FR"/>
        </w:rPr>
      </w:pPr>
      <w:hyperlink r:id="rId7199" w:anchor="Cul_Megalithisme_t_dolmen_coude" w:history="1">
        <w:r w:rsidR="008905C8" w:rsidRPr="0032190F">
          <w:rPr>
            <w:rStyle w:val="Hyperlink"/>
            <w:lang w:val="fr-FR"/>
          </w:rPr>
          <w:t>Dolmen à entrée latérale</w:t>
        </w:r>
      </w:hyperlink>
      <w:r w:rsidR="008905C8" w:rsidRPr="0032190F">
        <w:rPr>
          <w:lang w:val="fr-FR"/>
        </w:rPr>
        <w:t xml:space="preserve"> de Kerguntuïl (</w:t>
      </w:r>
      <w:r w:rsidR="00FF2BC8" w:rsidRPr="0032190F">
        <w:rPr>
          <w:lang w:val="fr-FR"/>
        </w:rPr>
        <w:t xml:space="preserve">Trégastel, </w:t>
      </w:r>
      <w:r w:rsidR="008905C8" w:rsidRPr="0032190F">
        <w:rPr>
          <w:lang w:val="fr-FR"/>
        </w:rPr>
        <w:t xml:space="preserve">Côtes-d'Armor). Des séries de </w:t>
      </w:r>
      <w:hyperlink r:id="rId7200" w:anchor="Cul_Art_TAC_T_a_seins" w:history="1">
        <w:r w:rsidR="008905C8" w:rsidRPr="0032190F">
          <w:rPr>
            <w:rStyle w:val="Hyperlink"/>
            <w:lang w:val="fr-FR"/>
          </w:rPr>
          <w:t>seins</w:t>
        </w:r>
      </w:hyperlink>
      <w:r w:rsidR="008905C8" w:rsidRPr="0032190F">
        <w:rPr>
          <w:lang w:val="fr-FR"/>
        </w:rPr>
        <w:t xml:space="preserve"> sculptés en relief sur des piliers, chaque paire surmontant un signe en forme de </w:t>
      </w:r>
      <w:hyperlink r:id="rId7201" w:anchor="Cul_Art_TAC_T_t_collier" w:history="1">
        <w:r w:rsidR="008905C8" w:rsidRPr="0032190F">
          <w:rPr>
            <w:rStyle w:val="Hyperlink"/>
            <w:lang w:val="fr-FR"/>
          </w:rPr>
          <w:t>collier</w:t>
        </w:r>
      </w:hyperlink>
      <w:r w:rsidR="008905C8" w:rsidRPr="0032190F">
        <w:rPr>
          <w:lang w:val="fr-FR"/>
        </w:rPr>
        <w:t>. Un des piliers à été monté à l'envers prouvant que ces derniers ont été exécutés avant la mise en place des dalles (BIB 1738 p. 67)</w:t>
      </w:r>
      <w:r w:rsidR="00FF2BC8" w:rsidRPr="0032190F">
        <w:rPr>
          <w:lang w:val="fr-FR"/>
        </w:rPr>
        <w:t xml:space="preserve"> Représentation de seins en relief au-dessus d'un collier (BIB 1738 p. 187)</w:t>
      </w:r>
      <w:r w:rsidR="00D222BD" w:rsidRPr="0032190F">
        <w:rPr>
          <w:lang w:val="fr-FR"/>
        </w:rPr>
        <w:t xml:space="preserve"> </w:t>
      </w:r>
      <w:r w:rsidR="00E37805" w:rsidRPr="0032190F">
        <w:rPr>
          <w:lang w:val="fr-FR"/>
        </w:rPr>
        <w:t>8 répétition de paires de seins: 2 fois sur le même pilier, 6 fois sur un pilier voisin</w:t>
      </w:r>
      <w:r w:rsidR="00BA4F02" w:rsidRPr="0032190F">
        <w:rPr>
          <w:lang w:val="fr-FR"/>
        </w:rPr>
        <w:t xml:space="preserve"> (BIB)</w:t>
      </w:r>
    </w:p>
    <w:p w14:paraId="1277C235" w14:textId="77777777" w:rsidR="003215E7" w:rsidRPr="0032190F" w:rsidRDefault="003215E7" w:rsidP="005327A5">
      <w:pPr>
        <w:jc w:val="both"/>
        <w:rPr>
          <w:lang w:val="fr-FR"/>
        </w:rPr>
      </w:pPr>
    </w:p>
    <w:p w14:paraId="17622759" w14:textId="77777777" w:rsidR="004B59D0" w:rsidRPr="0032190F" w:rsidRDefault="004B59D0" w:rsidP="00426FF9">
      <w:pPr>
        <w:pStyle w:val="Heading1"/>
      </w:pPr>
      <w:bookmarkStart w:id="3092" w:name="Sit_Larnaud"/>
      <w:r w:rsidRPr="0032190F">
        <w:t>LARNAUD</w:t>
      </w:r>
      <w:bookmarkEnd w:id="3092"/>
    </w:p>
    <w:p w14:paraId="2B8C4EBC" w14:textId="77777777" w:rsidR="002D57E5" w:rsidRPr="00D046E5" w:rsidRDefault="002D57E5" w:rsidP="002D57E5">
      <w:pPr>
        <w:rPr>
          <w:sz w:val="20"/>
          <w:lang w:val="fr-FR"/>
        </w:rPr>
      </w:pPr>
      <w:bookmarkStart w:id="3093" w:name="Sit_Larnau"/>
      <w:r w:rsidRPr="00D046E5">
        <w:rPr>
          <w:sz w:val="20"/>
          <w:lang w:val="fr-FR"/>
        </w:rPr>
        <w:t>LARNAU</w:t>
      </w:r>
    </w:p>
    <w:bookmarkEnd w:id="3093"/>
    <w:p w14:paraId="40B54E20" w14:textId="77777777" w:rsidR="004B59D0" w:rsidRPr="0032190F" w:rsidRDefault="004B59D0" w:rsidP="005327A5">
      <w:pPr>
        <w:jc w:val="both"/>
        <w:rPr>
          <w:lang w:val="fr-FR"/>
        </w:rPr>
      </w:pPr>
    </w:p>
    <w:p w14:paraId="0682F493" w14:textId="579B460D" w:rsidR="004B59D0" w:rsidRPr="0032190F" w:rsidRDefault="004B59D0" w:rsidP="004B59D0">
      <w:pPr>
        <w:autoSpaceDE w:val="0"/>
        <w:autoSpaceDN w:val="0"/>
        <w:adjustRightInd w:val="0"/>
        <w:rPr>
          <w:lang w:val="fr-FR"/>
        </w:rPr>
      </w:pPr>
      <w:r w:rsidRPr="0032190F">
        <w:rPr>
          <w:lang w:val="fr-FR"/>
        </w:rPr>
        <w:t xml:space="preserve">Le dépôt de Larnaud </w:t>
      </w:r>
      <w:r w:rsidR="00BB155F">
        <w:rPr>
          <w:lang w:val="fr-FR"/>
        </w:rPr>
        <w:t xml:space="preserve">(Jura) </w:t>
      </w:r>
      <w:r w:rsidRPr="0032190F">
        <w:rPr>
          <w:lang w:val="fr-FR"/>
        </w:rPr>
        <w:t>a livré une représentation d’</w:t>
      </w:r>
      <w:hyperlink r:id="rId7202" w:anchor="Cul_Proto_Art_TAC_T_z_oise" w:history="1">
        <w:r w:rsidRPr="0032190F">
          <w:rPr>
            <w:rStyle w:val="Hyperlink"/>
            <w:lang w:val="fr-FR"/>
          </w:rPr>
          <w:t>oiseau</w:t>
        </w:r>
      </w:hyperlink>
      <w:r w:rsidRPr="0032190F">
        <w:rPr>
          <w:lang w:val="fr-FR"/>
        </w:rPr>
        <w:t xml:space="preserve"> sur métal (BIB 2045 p. 21)  </w:t>
      </w:r>
    </w:p>
    <w:p w14:paraId="68ED61CC" w14:textId="3D9F1EDF" w:rsidR="004B59D0" w:rsidRPr="0032190F" w:rsidRDefault="004B59D0" w:rsidP="004B59D0">
      <w:pPr>
        <w:jc w:val="both"/>
        <w:rPr>
          <w:lang w:val="fr-FR"/>
        </w:rPr>
      </w:pPr>
      <w:r w:rsidRPr="0032190F">
        <w:rPr>
          <w:lang w:val="fr-FR"/>
        </w:rPr>
        <w:t xml:space="preserve">fin du XIe siècle ou au début du </w:t>
      </w:r>
      <w:r w:rsidR="007E0866">
        <w:rPr>
          <w:lang w:val="fr-FR"/>
        </w:rPr>
        <w:t>10</w:t>
      </w:r>
      <w:r w:rsidRPr="0032190F">
        <w:rPr>
          <w:lang w:val="fr-FR"/>
        </w:rPr>
        <w:t xml:space="preserve">e siècle (Ha A2/Ha B1) (BIB 2241) Bracelets du </w:t>
      </w:r>
      <w:hyperlink r:id="rId7203" w:anchor="Cul_Bronze_Final" w:history="1">
        <w:r w:rsidRPr="0032190F">
          <w:rPr>
            <w:rStyle w:val="Hyperlink"/>
            <w:lang w:val="fr-FR"/>
          </w:rPr>
          <w:t>B</w:t>
        </w:r>
        <w:r w:rsidR="00D001F0">
          <w:rPr>
            <w:rStyle w:val="Hyperlink"/>
            <w:lang w:val="fr-FR"/>
          </w:rPr>
          <w:t>F</w:t>
        </w:r>
      </w:hyperlink>
      <w:r w:rsidRPr="0032190F">
        <w:rPr>
          <w:lang w:val="fr-FR"/>
        </w:rPr>
        <w:t xml:space="preserve"> : Larnaud documente aussi le type Zerba et le « style Helston » avec des spécimens déjà en circulation vers 1000 av. J.-C. (fig. 5B, 9-10 et 13-14 et 5C, 6-7 et 18-19) (BIB 2241)</w:t>
      </w:r>
    </w:p>
    <w:p w14:paraId="75CDCA5D" w14:textId="0CF8D9F4" w:rsidR="003215E7" w:rsidRDefault="003215E7" w:rsidP="004B59D0">
      <w:pPr>
        <w:jc w:val="both"/>
        <w:rPr>
          <w:lang w:val="fr-FR"/>
        </w:rPr>
      </w:pPr>
      <w:r w:rsidRPr="0032190F">
        <w:rPr>
          <w:lang w:val="fr-FR"/>
        </w:rPr>
        <w:t xml:space="preserve">v. </w:t>
      </w:r>
      <w:hyperlink r:id="rId7204" w:anchor="Sit_Montgros" w:history="1">
        <w:r w:rsidRPr="0032190F">
          <w:rPr>
            <w:rStyle w:val="Hyperlink"/>
            <w:lang w:val="fr-FR"/>
          </w:rPr>
          <w:t>Montgros</w:t>
        </w:r>
      </w:hyperlink>
      <w:r w:rsidRPr="0032190F">
        <w:rPr>
          <w:lang w:val="fr-FR"/>
        </w:rPr>
        <w:t xml:space="preserve"> (BIB 2506)</w:t>
      </w:r>
    </w:p>
    <w:p w14:paraId="72D94A44" w14:textId="300D5C71" w:rsidR="002D57E5" w:rsidRDefault="00000000" w:rsidP="00BB155F">
      <w:pPr>
        <w:jc w:val="both"/>
        <w:rPr>
          <w:lang w:val="fr-FR"/>
        </w:rPr>
      </w:pPr>
      <w:hyperlink r:id="rId7205" w:anchor="Cul_Depots_p_Bronze_final" w:history="1">
        <w:r w:rsidR="00A655A2" w:rsidRPr="00A655A2">
          <w:rPr>
            <w:rStyle w:val="Hyperlink"/>
            <w:lang w:val="fr-FR"/>
          </w:rPr>
          <w:t>Dépôt du B</w:t>
        </w:r>
        <w:r w:rsidR="002D57E5">
          <w:rPr>
            <w:rStyle w:val="Hyperlink"/>
            <w:lang w:val="fr-FR"/>
          </w:rPr>
          <w:t>F</w:t>
        </w:r>
      </w:hyperlink>
      <w:r w:rsidR="00A655A2">
        <w:rPr>
          <w:lang w:val="fr-FR"/>
        </w:rPr>
        <w:t xml:space="preserve"> (BF1-déb. 3b) composé de 1800 objets distribués en différents los qui sont autant d'apports successifs (BIB 2656)</w:t>
      </w:r>
      <w:r w:rsidR="00D001F0">
        <w:rPr>
          <w:lang w:val="fr-FR"/>
        </w:rPr>
        <w:t xml:space="preserve"> </w:t>
      </w:r>
      <w:r w:rsidR="002D57E5" w:rsidRPr="0032190F">
        <w:rPr>
          <w:lang w:val="fr-FR"/>
        </w:rPr>
        <w:t xml:space="preserve">Le </w:t>
      </w:r>
      <w:hyperlink r:id="rId7206" w:anchor="Cul_Depots_p_Bronze_final" w:history="1">
        <w:r w:rsidR="002D57E5">
          <w:rPr>
            <w:rStyle w:val="Hyperlink"/>
            <w:lang w:val="fr-FR"/>
          </w:rPr>
          <w:t>d</w:t>
        </w:r>
        <w:r w:rsidR="002D57E5" w:rsidRPr="00A655A2">
          <w:rPr>
            <w:rStyle w:val="Hyperlink"/>
            <w:lang w:val="fr-FR"/>
          </w:rPr>
          <w:t>épôt</w:t>
        </w:r>
      </w:hyperlink>
      <w:r w:rsidR="002D57E5" w:rsidRPr="008B4130">
        <w:rPr>
          <w:lang w:val="fr-FR"/>
        </w:rPr>
        <w:t xml:space="preserve"> </w:t>
      </w:r>
      <w:r w:rsidR="002D57E5" w:rsidRPr="0032190F">
        <w:rPr>
          <w:lang w:val="fr-FR"/>
        </w:rPr>
        <w:t xml:space="preserve">de Larnau [Larnaud] (Bourgone) a dévoilé un ensemble de </w:t>
      </w:r>
      <w:hyperlink r:id="rId7207" w:anchor="Typ_Hache_douille" w:history="1">
        <w:r w:rsidR="00C979B5" w:rsidRPr="00C979B5">
          <w:rPr>
            <w:rStyle w:val="Hyperlink"/>
            <w:lang w:val="fr-FR"/>
          </w:rPr>
          <w:t>haches à douilles</w:t>
        </w:r>
      </w:hyperlink>
      <w:r w:rsidR="002D57E5" w:rsidRPr="0032190F">
        <w:rPr>
          <w:lang w:val="fr-FR"/>
        </w:rPr>
        <w:t xml:space="preserve"> </w:t>
      </w:r>
      <w:hyperlink r:id="rId7208" w:anchor="Cul_Bronze_Final" w:history="1">
        <w:r w:rsidR="002D57E5">
          <w:rPr>
            <w:rStyle w:val="Hyperlink"/>
            <w:lang w:val="fr-FR"/>
          </w:rPr>
          <w:t>(BF</w:t>
        </w:r>
      </w:hyperlink>
      <w:r w:rsidR="002D57E5" w:rsidRPr="0032190F">
        <w:rPr>
          <w:lang w:val="fr-FR"/>
        </w:rPr>
        <w:t>) imitant des ailerons (ref A7)</w:t>
      </w:r>
    </w:p>
    <w:p w14:paraId="150315E8" w14:textId="1760F01F" w:rsidR="007C2D96" w:rsidRDefault="007C2D96" w:rsidP="00BB155F">
      <w:pPr>
        <w:jc w:val="both"/>
        <w:rPr>
          <w:lang w:val="fr-FR"/>
        </w:rPr>
      </w:pPr>
      <w:r>
        <w:rPr>
          <w:lang w:val="fr-FR"/>
        </w:rPr>
        <w:t xml:space="preserve">Daté du BF 2, c'est l'un des plus gros </w:t>
      </w:r>
      <w:hyperlink r:id="rId7209" w:anchor="Cul_Depots" w:history="1">
        <w:r w:rsidRPr="007C2D96">
          <w:rPr>
            <w:rStyle w:val="Hyperlink"/>
            <w:lang w:val="fr-FR"/>
          </w:rPr>
          <w:t>dépôt</w:t>
        </w:r>
      </w:hyperlink>
      <w:r>
        <w:rPr>
          <w:lang w:val="fr-FR"/>
        </w:rPr>
        <w:t xml:space="preserve"> du Bronze avec 66 kg de métal (BIB 3009)</w:t>
      </w:r>
    </w:p>
    <w:p w14:paraId="326C1ADB" w14:textId="26B3E4F0" w:rsidR="00BB155F" w:rsidRPr="00BB155F" w:rsidRDefault="00BB155F" w:rsidP="00BB155F">
      <w:pPr>
        <w:jc w:val="both"/>
        <w:rPr>
          <w:lang w:val="fr-FR"/>
        </w:rPr>
      </w:pPr>
      <w:r w:rsidRPr="00BB155F">
        <w:rPr>
          <w:lang w:val="fr-FR"/>
        </w:rPr>
        <w:t xml:space="preserve">~20 lingots </w:t>
      </w:r>
      <w:hyperlink r:id="rId7210" w:anchor="Cul_Precoloniale_Obj_ling_pani_picco" w:history="1">
        <w:r w:rsidRPr="00BB155F">
          <w:rPr>
            <w:rStyle w:val="Hyperlink"/>
            <w:lang w:val="fr-FR"/>
          </w:rPr>
          <w:t>pani a piccone</w:t>
        </w:r>
      </w:hyperlink>
      <w:r w:rsidRPr="00BB155F">
        <w:rPr>
          <w:lang w:val="fr-FR"/>
        </w:rPr>
        <w:t>, 4 fragments de palettes à douille, plusieurs tronçons de bracelets de type Zerba.</w:t>
      </w:r>
      <w:r>
        <w:rPr>
          <w:lang w:val="fr-FR"/>
        </w:rPr>
        <w:t xml:space="preserve"> </w:t>
      </w:r>
      <w:r w:rsidRPr="00BB155F">
        <w:rPr>
          <w:lang w:val="fr-FR"/>
        </w:rPr>
        <w:t>La présence d’une fibule dans ce lot pourrait indiquer la présence effective d’un individu originaire de la plaine orientale du Pô dans la région de Larnaud</w:t>
      </w:r>
      <w:r>
        <w:rPr>
          <w:lang w:val="fr-FR"/>
        </w:rPr>
        <w:t xml:space="preserve"> </w:t>
      </w:r>
      <w:r w:rsidRPr="00BB155F">
        <w:rPr>
          <w:lang w:val="fr-FR"/>
        </w:rPr>
        <w:t xml:space="preserve">(BIB 3050), </w:t>
      </w:r>
      <w:r>
        <w:rPr>
          <w:lang w:val="fr-FR"/>
        </w:rPr>
        <w:t xml:space="preserve">proche de </w:t>
      </w:r>
      <w:hyperlink r:id="rId7211" w:anchor="Sit_Montmorot" w:history="1">
        <w:r w:rsidRPr="00BB155F">
          <w:rPr>
            <w:rStyle w:val="Hyperlink"/>
            <w:lang w:val="fr-FR"/>
          </w:rPr>
          <w:t>Montmorot</w:t>
        </w:r>
      </w:hyperlink>
      <w:r w:rsidRPr="00BB155F">
        <w:rPr>
          <w:lang w:val="fr-FR"/>
        </w:rPr>
        <w:t>, (BIB 3050)</w:t>
      </w:r>
    </w:p>
    <w:p w14:paraId="784F1886" w14:textId="77777777" w:rsidR="00BB155F" w:rsidRDefault="00BB155F" w:rsidP="00D001F0">
      <w:pPr>
        <w:jc w:val="both"/>
        <w:rPr>
          <w:lang w:val="fr-FR"/>
        </w:rPr>
      </w:pPr>
    </w:p>
    <w:p w14:paraId="0D6CCC23" w14:textId="77777777" w:rsidR="00BB155F" w:rsidRDefault="00BB155F" w:rsidP="00426FF9">
      <w:pPr>
        <w:pStyle w:val="Heading1"/>
      </w:pPr>
      <w:bookmarkStart w:id="3094" w:name="Sit_Montmorot"/>
      <w:r>
        <w:t>MONTMOROT</w:t>
      </w:r>
    </w:p>
    <w:bookmarkEnd w:id="3094"/>
    <w:p w14:paraId="21E00D25" w14:textId="77777777" w:rsidR="00BB155F" w:rsidRDefault="00BB155F" w:rsidP="00D001F0">
      <w:pPr>
        <w:jc w:val="both"/>
        <w:rPr>
          <w:lang w:val="fr-FR"/>
        </w:rPr>
      </w:pPr>
    </w:p>
    <w:p w14:paraId="2B650149" w14:textId="237C9D20" w:rsidR="00BB155F" w:rsidRPr="00BB155F" w:rsidRDefault="00BB155F" w:rsidP="00D001F0">
      <w:pPr>
        <w:jc w:val="both"/>
        <w:rPr>
          <w:lang w:val="fr-FR"/>
        </w:rPr>
      </w:pPr>
      <w:r>
        <w:rPr>
          <w:lang w:val="fr-FR"/>
        </w:rPr>
        <w:t>L</w:t>
      </w:r>
      <w:r w:rsidRPr="00BB155F">
        <w:rPr>
          <w:lang w:val="fr-FR"/>
        </w:rPr>
        <w:t xml:space="preserve">ocalité connue pour ses sources salées qui étaient sans doute exploitées depuis l’époque protohistorique. </w:t>
      </w:r>
      <w:r>
        <w:rPr>
          <w:lang w:val="fr-FR"/>
        </w:rPr>
        <w:t xml:space="preserve">Proche de </w:t>
      </w:r>
      <w:hyperlink r:id="rId7212" w:anchor="Sit_Larnaud" w:history="1">
        <w:r w:rsidRPr="00BB155F">
          <w:rPr>
            <w:rStyle w:val="Hyperlink"/>
            <w:lang w:val="fr-FR"/>
          </w:rPr>
          <w:t>Larnaud</w:t>
        </w:r>
      </w:hyperlink>
      <w:r>
        <w:rPr>
          <w:lang w:val="fr-FR"/>
        </w:rPr>
        <w:t xml:space="preserve"> </w:t>
      </w:r>
      <w:r w:rsidRPr="00BB155F">
        <w:rPr>
          <w:lang w:val="fr-FR"/>
        </w:rPr>
        <w:t>(BIB 3050)</w:t>
      </w:r>
    </w:p>
    <w:p w14:paraId="5CEF13E0" w14:textId="77777777" w:rsidR="002D57E5" w:rsidRPr="00BB155F" w:rsidRDefault="002D57E5" w:rsidP="004B59D0">
      <w:pPr>
        <w:jc w:val="both"/>
        <w:rPr>
          <w:lang w:val="fr-FR"/>
        </w:rPr>
      </w:pPr>
    </w:p>
    <w:p w14:paraId="5ADA67B8" w14:textId="77777777" w:rsidR="00056711" w:rsidRDefault="00056711" w:rsidP="00426FF9">
      <w:pPr>
        <w:pStyle w:val="Heading1"/>
      </w:pPr>
      <w:bookmarkStart w:id="3095" w:name="Sit_Menez_Tosta"/>
      <w:r>
        <w:lastRenderedPageBreak/>
        <w:t>MENEZ TOSTA</w:t>
      </w:r>
    </w:p>
    <w:bookmarkEnd w:id="3095"/>
    <w:p w14:paraId="07C9D48A" w14:textId="77777777" w:rsidR="00056711" w:rsidRDefault="00056711" w:rsidP="004B59D0">
      <w:pPr>
        <w:jc w:val="both"/>
        <w:rPr>
          <w:lang w:val="fr-FR"/>
        </w:rPr>
      </w:pPr>
    </w:p>
    <w:p w14:paraId="64EB6BAD" w14:textId="106851F8" w:rsidR="00056711" w:rsidRDefault="00056711" w:rsidP="004B59D0">
      <w:pPr>
        <w:jc w:val="both"/>
        <w:rPr>
          <w:lang w:val="fr-FR"/>
        </w:rPr>
      </w:pPr>
      <w:r w:rsidRPr="00056711">
        <w:rPr>
          <w:lang w:val="fr-FR"/>
        </w:rPr>
        <w:t>dépôt de Ménez Tosta</w:t>
      </w:r>
      <w:r>
        <w:rPr>
          <w:lang w:val="fr-FR"/>
        </w:rPr>
        <w:t xml:space="preserve"> (</w:t>
      </w:r>
      <w:r w:rsidRPr="007E0866">
        <w:rPr>
          <w:lang w:val="fr-FR"/>
        </w:rPr>
        <w:t>Gouesnac’h</w:t>
      </w:r>
      <w:r>
        <w:rPr>
          <w:lang w:val="fr-FR"/>
        </w:rPr>
        <w:t xml:space="preserve"> [Gouesnach], Bretagne)</w:t>
      </w:r>
      <w:r w:rsidRPr="00056711">
        <w:rPr>
          <w:lang w:val="fr-FR"/>
        </w:rPr>
        <w:t xml:space="preserve">. D’après notre inventaire, il comprend 111 objets pour 40,149 kg. Il est mentionné pour la première fois en 1884 par A. Serret (Serret 1884). L’auteur évoque alors 110 objets. Cet ensemble contient des éléments classiques </w:t>
      </w:r>
      <w:r>
        <w:rPr>
          <w:lang w:val="fr-FR"/>
        </w:rPr>
        <w:t>des</w:t>
      </w:r>
      <w:r w:rsidRPr="00056711">
        <w:rPr>
          <w:lang w:val="fr-FR"/>
        </w:rPr>
        <w:t xml:space="preserve"> </w:t>
      </w:r>
      <w:hyperlink r:id="rId7213" w:anchor="Cul_Langue_carpe" w:history="1">
        <w:r w:rsidRPr="007E0866">
          <w:rPr>
            <w:rStyle w:val="Hyperlink"/>
            <w:lang w:val="fr-FR"/>
          </w:rPr>
          <w:t>dépot des épées en langue de carpe</w:t>
        </w:r>
      </w:hyperlink>
      <w:r w:rsidRPr="00056711">
        <w:rPr>
          <w:lang w:val="fr-FR"/>
        </w:rPr>
        <w:t xml:space="preserve">: des fragments d’épées en </w:t>
      </w:r>
      <w:hyperlink r:id="rId7214" w:anchor="Typ_Arm_Epees_langue_carpe" w:history="1">
        <w:r w:rsidRPr="007E0866">
          <w:rPr>
            <w:rStyle w:val="Hyperlink"/>
            <w:lang w:val="fr-FR"/>
          </w:rPr>
          <w:t>langue de carpe</w:t>
        </w:r>
      </w:hyperlink>
      <w:r w:rsidRPr="00056711">
        <w:rPr>
          <w:lang w:val="fr-FR"/>
        </w:rPr>
        <w:t xml:space="preserve">, des pointes de </w:t>
      </w:r>
      <w:hyperlink r:id="rId7215" w:anchor="Typ_Arm_Lance" w:history="1">
        <w:r w:rsidR="00DE55E6" w:rsidRPr="00DE55E6">
          <w:rPr>
            <w:rStyle w:val="Hyperlink"/>
            <w:lang w:val="fr-FR"/>
          </w:rPr>
          <w:t>lance</w:t>
        </w:r>
      </w:hyperlink>
      <w:r w:rsidRPr="00056711">
        <w:rPr>
          <w:lang w:val="fr-FR"/>
        </w:rPr>
        <w:t xml:space="preserve">, des </w:t>
      </w:r>
      <w:hyperlink r:id="rId7216" w:anchor="Typ_Hache_douille" w:history="1">
        <w:r w:rsidR="00C979B5" w:rsidRPr="00C979B5">
          <w:rPr>
            <w:rStyle w:val="Hyperlink"/>
            <w:lang w:val="fr-FR"/>
          </w:rPr>
          <w:t>haches à douilles</w:t>
        </w:r>
      </w:hyperlink>
      <w:r w:rsidRPr="00056711">
        <w:rPr>
          <w:lang w:val="fr-FR"/>
        </w:rPr>
        <w:t xml:space="preserve">, des haches à ailerons, une </w:t>
      </w:r>
      <w:hyperlink r:id="rId7217" w:anchor="Typ_Hache_talon" w:history="1">
        <w:r w:rsidR="00724725" w:rsidRPr="00661F91">
          <w:rPr>
            <w:rStyle w:val="Hyperlink"/>
            <w:lang w:val="fr-FR"/>
          </w:rPr>
          <w:t>hache à talon</w:t>
        </w:r>
      </w:hyperlink>
      <w:r w:rsidRPr="00056711">
        <w:rPr>
          <w:lang w:val="fr-FR"/>
        </w:rPr>
        <w:t xml:space="preserve">, des herminettes à talon et à ailerons, un racloir, un déchet de fonderie et des </w:t>
      </w:r>
      <w:hyperlink r:id="rId7218" w:anchor="Cul_Precoloniale_Obj_ling_plano_conv" w:history="1">
        <w:r w:rsidR="003B1839" w:rsidRPr="003B1839">
          <w:rPr>
            <w:rStyle w:val="Hyperlink"/>
            <w:lang w:val="fr-FR"/>
          </w:rPr>
          <w:t>lingots plano-convexes</w:t>
        </w:r>
      </w:hyperlink>
      <w:r w:rsidRPr="00056711">
        <w:rPr>
          <w:lang w:val="fr-FR"/>
        </w:rPr>
        <w:t xml:space="preserve">. Aucun raccordement n’a été observé, excepté les deux fragments de parties proximales d’épée dont la cassure semble récente. Après comptages, il apparaît que l’outillage est la catégorie fonctionnelle la plus importante en nombre et en NMI avec respectivement 47,7 % et 63,5 % (fig. 22-23). L’armement vient ensuite (24,3 %), puis la métallurgie (20,7 %). Les pièces de harnachement et les éléments de char ainsi que la parure ne représentent chacun que 3,6 %. Les haches à ailerons sont les objets les plus nombreux du dépôt, suivis des épées et des lingots. Si nous nous intéressons au poids, la métallurgie est la catégorie la plus importante (57,8 %), suivie de l’outillage (32,7 %) puis de l’armement (8,6 %). La parure, les éléments de harnachement et les pièces de char sont peu représentés par leur poids au sein de ce dépôt avec respectivement 0,8 et 0,1 % du poids total. 36 objets sur 111 ont été enfouis entiers dans le dépôt, soit environ 32,5 % de la totalité. Ce chiffre est à prendre avec du recul car des fragments, jugés peu intéressants lors de la découverte, ont pu être écartés. </w:t>
      </w:r>
      <w:r>
        <w:rPr>
          <w:lang w:val="fr-FR"/>
        </w:rPr>
        <w:t>(BIB 3015)</w:t>
      </w:r>
    </w:p>
    <w:p w14:paraId="368EB8DF" w14:textId="77777777" w:rsidR="00056711" w:rsidRDefault="00056711" w:rsidP="004B59D0">
      <w:pPr>
        <w:jc w:val="both"/>
        <w:rPr>
          <w:lang w:val="fr-FR"/>
        </w:rPr>
      </w:pPr>
    </w:p>
    <w:p w14:paraId="1C570181" w14:textId="77777777" w:rsidR="007E0866" w:rsidRDefault="007E0866" w:rsidP="00426FF9">
      <w:pPr>
        <w:pStyle w:val="Heading1"/>
      </w:pPr>
      <w:bookmarkStart w:id="3096" w:name="Sit_Kerdarec"/>
      <w:r>
        <w:t>KERGARADEC</w:t>
      </w:r>
    </w:p>
    <w:bookmarkEnd w:id="3096"/>
    <w:p w14:paraId="50E17812" w14:textId="77777777" w:rsidR="007E0866" w:rsidRDefault="007E0866" w:rsidP="004B59D0">
      <w:pPr>
        <w:jc w:val="both"/>
        <w:rPr>
          <w:lang w:val="fr-FR"/>
        </w:rPr>
      </w:pPr>
    </w:p>
    <w:p w14:paraId="74C82BF1" w14:textId="77777777" w:rsidR="007E0866" w:rsidRDefault="007E0866" w:rsidP="004B59D0">
      <w:pPr>
        <w:jc w:val="both"/>
        <w:rPr>
          <w:lang w:val="fr-FR"/>
        </w:rPr>
      </w:pPr>
      <w:r w:rsidRPr="007E0866">
        <w:rPr>
          <w:lang w:val="fr-FR"/>
        </w:rPr>
        <w:t>Gouesnac’h</w:t>
      </w:r>
      <w:r>
        <w:rPr>
          <w:lang w:val="fr-FR"/>
        </w:rPr>
        <w:t xml:space="preserve"> [Gouesnach], Bretagne, 3 dépots (BIB 3015)</w:t>
      </w:r>
    </w:p>
    <w:p w14:paraId="3E4AC1D9" w14:textId="77777777" w:rsidR="007E0866" w:rsidRDefault="007E0866" w:rsidP="004B59D0">
      <w:pPr>
        <w:jc w:val="both"/>
        <w:rPr>
          <w:lang w:val="fr-FR"/>
        </w:rPr>
      </w:pPr>
    </w:p>
    <w:p w14:paraId="54FB8111" w14:textId="77777777" w:rsidR="007E0866" w:rsidRDefault="007E0866" w:rsidP="007E0866">
      <w:pPr>
        <w:pStyle w:val="Heading2"/>
      </w:pPr>
      <w:bookmarkStart w:id="3097" w:name="Sit_Kerdarec_1"/>
      <w:r>
        <w:t>Kergaradec 1</w:t>
      </w:r>
    </w:p>
    <w:bookmarkEnd w:id="3097"/>
    <w:p w14:paraId="4F933DD8" w14:textId="77777777" w:rsidR="007E0866" w:rsidRDefault="007E0866" w:rsidP="004B59D0">
      <w:pPr>
        <w:jc w:val="both"/>
        <w:rPr>
          <w:lang w:val="fr-FR"/>
        </w:rPr>
      </w:pPr>
    </w:p>
    <w:p w14:paraId="5EB86B0C" w14:textId="5529FE3A" w:rsidR="007E0866" w:rsidRDefault="007E0866" w:rsidP="004B59D0">
      <w:pPr>
        <w:jc w:val="both"/>
        <w:rPr>
          <w:lang w:val="fr-FR"/>
        </w:rPr>
      </w:pPr>
      <w:r w:rsidRPr="007E0866">
        <w:rPr>
          <w:lang w:val="fr-FR"/>
        </w:rPr>
        <w:t xml:space="preserve">Le dépôt de Kergaradec 1 compte 166 objets et pèse 32,52 kg (fig. 10). Il contient des éléments classiques </w:t>
      </w:r>
      <w:r>
        <w:rPr>
          <w:lang w:val="fr-FR"/>
        </w:rPr>
        <w:t xml:space="preserve">des </w:t>
      </w:r>
      <w:hyperlink r:id="rId7219" w:anchor="Cul_Langue_carpe" w:history="1">
        <w:r w:rsidRPr="007E0866">
          <w:rPr>
            <w:rStyle w:val="Hyperlink"/>
            <w:lang w:val="fr-FR"/>
          </w:rPr>
          <w:t>dépot des épées en langue de carpe</w:t>
        </w:r>
      </w:hyperlink>
      <w:r w:rsidRPr="007E0866">
        <w:rPr>
          <w:lang w:val="fr-FR"/>
        </w:rPr>
        <w:t xml:space="preserve">. On note la présence de fragments d’épées en </w:t>
      </w:r>
      <w:hyperlink r:id="rId7220" w:anchor="Typ_Arm_Epees_langue_carpe" w:history="1">
        <w:r w:rsidRPr="007E0866">
          <w:rPr>
            <w:rStyle w:val="Hyperlink"/>
            <w:lang w:val="fr-FR"/>
          </w:rPr>
          <w:t>langue de carpe</w:t>
        </w:r>
      </w:hyperlink>
      <w:r w:rsidRPr="007E0866">
        <w:rPr>
          <w:lang w:val="fr-FR"/>
        </w:rPr>
        <w:t xml:space="preserve">, dont la partie proximale d’une poignée du type de </w:t>
      </w:r>
      <w:hyperlink r:id="rId7221" w:anchor="Cul_Venat" w:history="1">
        <w:r w:rsidRPr="007E0866">
          <w:rPr>
            <w:rStyle w:val="Hyperlink"/>
            <w:lang w:val="fr-FR"/>
          </w:rPr>
          <w:t>Vénat</w:t>
        </w:r>
      </w:hyperlink>
      <w:r w:rsidRPr="007E0866">
        <w:rPr>
          <w:lang w:val="fr-FR"/>
        </w:rPr>
        <w:t xml:space="preserve"> sans fente de rivetage et d’un fragment médian d’épée portant un décor d’arceaux. Des pointes de </w:t>
      </w:r>
      <w:hyperlink r:id="rId7222" w:anchor="Typ_Arm_Lance" w:history="1">
        <w:r w:rsidR="00DE55E6" w:rsidRPr="00DE55E6">
          <w:rPr>
            <w:rStyle w:val="Hyperlink"/>
            <w:lang w:val="fr-FR"/>
          </w:rPr>
          <w:t>lance</w:t>
        </w:r>
      </w:hyperlink>
      <w:r w:rsidRPr="007E0866">
        <w:rPr>
          <w:lang w:val="fr-FR"/>
        </w:rPr>
        <w:t xml:space="preserve">, des racloirs, des haches à ailerons et à douille, une </w:t>
      </w:r>
      <w:hyperlink r:id="rId7223" w:anchor="Typ_Hache_talon" w:history="1">
        <w:r w:rsidR="00724725" w:rsidRPr="00661F91">
          <w:rPr>
            <w:rStyle w:val="Hyperlink"/>
            <w:lang w:val="fr-FR"/>
          </w:rPr>
          <w:t>hache à talon</w:t>
        </w:r>
      </w:hyperlink>
      <w:r w:rsidRPr="007E0866">
        <w:rPr>
          <w:lang w:val="fr-FR"/>
        </w:rPr>
        <w:t xml:space="preserve">, des herminettes à ailerons, des déchets de fonderie et des </w:t>
      </w:r>
      <w:hyperlink r:id="rId7224" w:anchor="Cul_Precoloniale_Obj_ling_plano_conv" w:history="1">
        <w:r w:rsidR="003B1839" w:rsidRPr="003B1839">
          <w:rPr>
            <w:rStyle w:val="Hyperlink"/>
            <w:lang w:val="fr-FR"/>
          </w:rPr>
          <w:t>lingots plano-convexes</w:t>
        </w:r>
      </w:hyperlink>
      <w:r w:rsidR="003B1839">
        <w:rPr>
          <w:lang w:val="fr-FR"/>
        </w:rPr>
        <w:t xml:space="preserve"> </w:t>
      </w:r>
      <w:r w:rsidRPr="007E0866">
        <w:rPr>
          <w:lang w:val="fr-FR"/>
        </w:rPr>
        <w:t xml:space="preserve">sont attestés dans ce dépôt. On trouve également des fragments de bracelets, un fragment de perle, des fragments d’appliques, dont une applique circulaire décorée de cercles concentriques et divers autres appliques à bélières. Une fouille par passes horizontales a été privilégiée afin d’observer la présence d’une fosse ou d’un contenant éventuel. Le dépôt était enfoui en pleine terre et aucune disposition particulière n’a été repérée lors de la fouille, si ce n’est une plus grande quantité de lingots plano-convexes disposés à plat dans le fond. Après le comptage du nombre total d’objets et de fragments, il apparaît que la catégorie fonctionnelle la mieux représentée est l’outillage (34,9 %), suivi de la métallurgie (25,9 %) et de l’armement (22,3 %). À l’intérieur de la catégorie de l’outillage, les haches, tous types confondus, sont les objets les plus nombreux. Il est important de souligner la présence certaine d’une hache à talon du </w:t>
      </w:r>
      <w:r>
        <w:rPr>
          <w:lang w:val="fr-FR"/>
        </w:rPr>
        <w:t>BM</w:t>
      </w:r>
      <w:r w:rsidRPr="007E0866">
        <w:rPr>
          <w:lang w:val="fr-FR"/>
        </w:rPr>
        <w:t xml:space="preserve"> au sein du dépôt. Des éléments de harnachement et de char, ainsi que de la parure, sont présents bien que peu nombreux, avec respectivement 9 et 3,2 %. Parmi les outils, les haches à ailerons sont les plus nombreuses, les épées sont les armes les mieux représentées et les lingots sont les objets de métallurgie les plus fréquents. Si nous retenons le critère du poids, la métallurgie apparaît alors comme la plus importante (49,2 %), suivie de l’outillage (39,2 %) et de l’armement (10,4 %). Peu représentées en nombre, les pièces de char et de harnachement sont également les moins importantes en masse. Si nous prenons en compte le NMI, les outils sont les plus nombreux. La plupart des objets sont enfouis sous forme de fragments : seuls 24 objets sur 166 sont entiers, soit environ 14,5 % de la totalité. Toutefois, un seul raccordement entre deux fragments de hache à </w:t>
      </w:r>
      <w:r w:rsidRPr="007E0866">
        <w:rPr>
          <w:lang w:val="fr-FR"/>
        </w:rPr>
        <w:lastRenderedPageBreak/>
        <w:t xml:space="preserve">ailerons a pu être identifié. Ce dépôt contient des objets utilisés, mais aussi des objets à l’état d’ébauche ou manqués lors de la fonte. </w:t>
      </w:r>
      <w:r>
        <w:rPr>
          <w:lang w:val="fr-FR"/>
        </w:rPr>
        <w:t>(BIB 3015)</w:t>
      </w:r>
    </w:p>
    <w:p w14:paraId="63EF948F" w14:textId="77777777" w:rsidR="00A655A2" w:rsidRDefault="00A655A2" w:rsidP="004B59D0">
      <w:pPr>
        <w:jc w:val="both"/>
        <w:rPr>
          <w:lang w:val="fr-FR"/>
        </w:rPr>
      </w:pPr>
    </w:p>
    <w:p w14:paraId="79230CAF" w14:textId="77777777" w:rsidR="007E0866" w:rsidRDefault="007E0866" w:rsidP="007E0866">
      <w:pPr>
        <w:pStyle w:val="Heading2"/>
      </w:pPr>
      <w:bookmarkStart w:id="3098" w:name="Sit_Kerdarec_2"/>
      <w:r>
        <w:t>Kergaradec 2</w:t>
      </w:r>
    </w:p>
    <w:bookmarkEnd w:id="3098"/>
    <w:p w14:paraId="50AA9481" w14:textId="77777777" w:rsidR="007E0866" w:rsidRDefault="007E0866" w:rsidP="004B59D0">
      <w:pPr>
        <w:jc w:val="both"/>
        <w:rPr>
          <w:lang w:val="fr-FR"/>
        </w:rPr>
      </w:pPr>
    </w:p>
    <w:p w14:paraId="3B0FE750" w14:textId="245AB07F" w:rsidR="007E0866" w:rsidRDefault="007E0866" w:rsidP="004B59D0">
      <w:pPr>
        <w:jc w:val="both"/>
        <w:rPr>
          <w:lang w:val="fr-FR"/>
        </w:rPr>
      </w:pPr>
      <w:r>
        <w:rPr>
          <w:lang w:val="fr-FR"/>
        </w:rPr>
        <w:t xml:space="preserve">Le dépôt de Kergaradec 2 </w:t>
      </w:r>
      <w:r w:rsidRPr="007E0866">
        <w:rPr>
          <w:lang w:val="fr-FR"/>
        </w:rPr>
        <w:t xml:space="preserve">est le plus volumineux du site avec 450 objets (fig. 12). La masse de mobilier est de 46,094 kg. Il s’est avéré être le dépôt le plus difficile à fouiller. Une fouille par passes horizontales a été entreprise, mais dans les derniers décapages, un bloc d’objets collés par l’oxydation est apparu (fig. 13). Ne pouvant être fouillé en l’état, le bloc a été prélevé et transporté au laboratoire Arc’Antique de Nantes pour y être traité. Ce dépôt était enfoui en pleine terre. Lors de son dégagement, nous avons remarqué une disposition particulière du mobilier. En effet, une rangée de </w:t>
      </w:r>
      <w:hyperlink r:id="rId7225" w:anchor="Cul_Precoloniale_Obj_ling_plano_conv" w:history="1">
        <w:r w:rsidR="003B1839" w:rsidRPr="003B1839">
          <w:rPr>
            <w:rStyle w:val="Hyperlink"/>
            <w:lang w:val="fr-FR"/>
          </w:rPr>
          <w:t>lingots plano-convexes</w:t>
        </w:r>
      </w:hyperlink>
      <w:r w:rsidR="003B1839">
        <w:rPr>
          <w:lang w:val="fr-FR"/>
        </w:rPr>
        <w:t xml:space="preserve"> </w:t>
      </w:r>
      <w:r w:rsidRPr="007E0866">
        <w:rPr>
          <w:lang w:val="fr-FR"/>
        </w:rPr>
        <w:t xml:space="preserve">disposés sur la tranche délimitait le dépôt aux ¾, le ¼ manquant étant formé d’un amas d’objets plus compact (fig. 13). Ce dépôt contient des éléments classiques </w:t>
      </w:r>
      <w:r>
        <w:rPr>
          <w:lang w:val="fr-FR"/>
        </w:rPr>
        <w:t xml:space="preserve">des </w:t>
      </w:r>
      <w:hyperlink r:id="rId7226" w:anchor="Cul_Langue_carpe" w:history="1">
        <w:r w:rsidRPr="007E0866">
          <w:rPr>
            <w:rStyle w:val="Hyperlink"/>
            <w:lang w:val="fr-FR"/>
          </w:rPr>
          <w:t>dépot des épées en langue de carpe</w:t>
        </w:r>
      </w:hyperlink>
      <w:r w:rsidRPr="007E0866">
        <w:rPr>
          <w:lang w:val="fr-FR"/>
        </w:rPr>
        <w:t xml:space="preserve">. On remarque la présence d’armes avec des fragments d’épées en </w:t>
      </w:r>
      <w:hyperlink r:id="rId7227" w:anchor="Typ_Arm_Epees_langue_carpe" w:history="1">
        <w:r w:rsidRPr="007E0866">
          <w:rPr>
            <w:rStyle w:val="Hyperlink"/>
            <w:lang w:val="fr-FR"/>
          </w:rPr>
          <w:t>langue de carpe</w:t>
        </w:r>
      </w:hyperlink>
      <w:r w:rsidRPr="007E0866">
        <w:rPr>
          <w:lang w:val="fr-FR"/>
        </w:rPr>
        <w:t xml:space="preserve">, des poignards à languette et des pointes de </w:t>
      </w:r>
      <w:hyperlink r:id="rId7228" w:anchor="Typ_Arm_Lance" w:history="1">
        <w:r w:rsidR="00DE55E6" w:rsidRPr="00DE55E6">
          <w:rPr>
            <w:rStyle w:val="Hyperlink"/>
            <w:lang w:val="fr-FR"/>
          </w:rPr>
          <w:t>lance</w:t>
        </w:r>
      </w:hyperlink>
      <w:r w:rsidRPr="007E0866">
        <w:rPr>
          <w:lang w:val="fr-FR"/>
        </w:rPr>
        <w:t xml:space="preserve">, la présence d’outils avec des </w:t>
      </w:r>
      <w:hyperlink r:id="rId7229" w:anchor="Typ_Hache_douille" w:history="1">
        <w:r w:rsidR="00C979B5" w:rsidRPr="00C979B5">
          <w:rPr>
            <w:rStyle w:val="Hyperlink"/>
            <w:lang w:val="fr-FR"/>
          </w:rPr>
          <w:t>haches à douilles</w:t>
        </w:r>
      </w:hyperlink>
      <w:r w:rsidRPr="007E0866">
        <w:rPr>
          <w:lang w:val="fr-FR"/>
        </w:rPr>
        <w:t xml:space="preserve">, des haches à ailerons, une hache à appendices latéraux, des marteaux à douille, des racloirs, un ciseau, un tranchet, mais aussi des fragments de bracelets, de rasoirs, des anneaux et diverses appliques, dont plusieurs dentelées à bélières. La métallurgie est également représentée avec des </w:t>
      </w:r>
      <w:hyperlink r:id="rId7230" w:anchor="Cul_Precoloniale_Obj_ling_plano_conv" w:history="1">
        <w:r w:rsidR="003B1839" w:rsidRPr="003B1839">
          <w:rPr>
            <w:rStyle w:val="Hyperlink"/>
            <w:lang w:val="fr-FR"/>
          </w:rPr>
          <w:t>lingots plano-convexes</w:t>
        </w:r>
      </w:hyperlink>
      <w:r w:rsidRPr="007E0866">
        <w:rPr>
          <w:lang w:val="fr-FR"/>
        </w:rPr>
        <w:t xml:space="preserve">, des déchets de fonderie et une valve de moule de hache à douille. Des éléments d’ornement de poitrail, un fragment de moyeu, des plaques de bronze et divers fragments sont notamment attestés. Il s’agit ici d’une description sommaire de l’inventaire qui sera présenté en détail dans une publication ultérieure des dépôts de Gouesnac’h. Après les différents comptages, il apparaît que l’armement est la catégorie fonctionnelle la plus importante (25,3 %), suivie de l’outillage (22,9 %), de la métallurgie (19,1 %), puis des éléments de harnachements et de char (17,6 %) (fig. 18-19). La parure est la catégorie la moins bien représentée (11,6 %). Pour les armes, les épées sont les plus nombreuses ; pour l’outillage, il s’agit des haches et notamment des haches à douille ; pour la métallurgie ce sont les lingots ; pour les éléments de harnachement, les anneaux et pour la parure, les bracelets. Si nous nous basons sur le poids de chaque catégorie, la métallurgie est la plus importante (53,4 %), suivie de l’outillage (25,6 %) puis de l’armement (15,7 %). Les pièces de harnachement et de char ainsi que la parure sont à nouveau les catégories les moins lourdes (3,7 et 1,3 %). Lors du comptage du NMI, il apparaît que l’outillage est la catégorie la mieux représentée (26 %). Considérant la fragmentation du mobilier, il apparaît que 70 objets sur 450 sont enfouis entiers, soit environ 15,5 %, taux comparable à celui de </w:t>
      </w:r>
      <w:hyperlink r:id="rId7231" w:anchor="Sit_Kerdarec_1" w:history="1">
        <w:r w:rsidRPr="007E0866">
          <w:rPr>
            <w:rStyle w:val="Hyperlink"/>
            <w:lang w:val="fr-FR"/>
          </w:rPr>
          <w:t>Kergaradec 1</w:t>
        </w:r>
      </w:hyperlink>
      <w:r w:rsidRPr="007E0866">
        <w:rPr>
          <w:lang w:val="fr-FR"/>
        </w:rPr>
        <w:t xml:space="preserve">. Un seul raccordement a été observé entre deux fragments de racloirs. Les objets, essentiellement des fragments, sont enfouis à l’état d’ébauche, neufs, utilisés ou loupés à la fonte. </w:t>
      </w:r>
      <w:r>
        <w:rPr>
          <w:lang w:val="fr-FR"/>
        </w:rPr>
        <w:t>(BIB 3015)</w:t>
      </w:r>
    </w:p>
    <w:p w14:paraId="6C29C8B8" w14:textId="77777777" w:rsidR="007E0866" w:rsidRDefault="007E0866" w:rsidP="004B59D0">
      <w:pPr>
        <w:jc w:val="both"/>
        <w:rPr>
          <w:lang w:val="fr-FR"/>
        </w:rPr>
      </w:pPr>
    </w:p>
    <w:p w14:paraId="1A0620D3" w14:textId="77777777" w:rsidR="007E0866" w:rsidRDefault="007E0866" w:rsidP="007E0866">
      <w:pPr>
        <w:pStyle w:val="Heading2"/>
      </w:pPr>
      <w:bookmarkStart w:id="3099" w:name="Sit_Kerdarec_3"/>
      <w:r>
        <w:t>Kergaradec 3</w:t>
      </w:r>
    </w:p>
    <w:bookmarkEnd w:id="3099"/>
    <w:p w14:paraId="7825FA5E" w14:textId="77777777" w:rsidR="007E0866" w:rsidRDefault="007E0866" w:rsidP="004B59D0">
      <w:pPr>
        <w:jc w:val="both"/>
        <w:rPr>
          <w:lang w:val="fr-FR"/>
        </w:rPr>
      </w:pPr>
    </w:p>
    <w:p w14:paraId="6402DF6F" w14:textId="6D2F9A34" w:rsidR="007E0866" w:rsidRDefault="007E0866" w:rsidP="004B59D0">
      <w:pPr>
        <w:jc w:val="both"/>
        <w:rPr>
          <w:lang w:val="fr-FR"/>
        </w:rPr>
      </w:pPr>
      <w:r w:rsidRPr="007E0866">
        <w:rPr>
          <w:lang w:val="fr-FR"/>
        </w:rPr>
        <w:t xml:space="preserve">Le dépôt de Kergaradec 3  a livré le plus petit nombre d’objets (17), mais c’est le plus important par son poids (55,4 kg). La métallurgie est la seule catégorie fonctionnelle de ce dépôt, et les lingots sont les seuls objets représentés (fig. 20-21). Les lingots sont tous disposés sur la tranche, à l’exception de l’un d’entre eux disposé à plat dans le fond de la fosse. Aucun contenant n’a pu être identifié. L’agencement des lingots en une forme globalement circulaire, presque comme une fleur, témoigne d’une organisation raisonnée (fig. 14-15). Tous les lingots sont de type </w:t>
      </w:r>
      <w:hyperlink r:id="rId7232" w:anchor="Cul_Precoloniale_Obj_ling_plano_conv" w:history="1">
        <w:r w:rsidR="00C979B5" w:rsidRPr="00765F49">
          <w:rPr>
            <w:rStyle w:val="Hyperlink"/>
            <w:lang w:val="fr-FR"/>
          </w:rPr>
          <w:t>lingots plano-convexes</w:t>
        </w:r>
      </w:hyperlink>
      <w:r w:rsidRPr="007E0866">
        <w:rPr>
          <w:lang w:val="fr-FR"/>
        </w:rPr>
        <w:t xml:space="preserve"> classique à l’exception d’un individu dont la partie convexe est lisse et non globuleuse. Seuls deux lingots sont présents sous forme de fragments. Les objets entiers au nombre de 15 représentent donc la majeure partie du dépôt</w:t>
      </w:r>
      <w:r>
        <w:rPr>
          <w:lang w:val="fr-FR"/>
        </w:rPr>
        <w:t xml:space="preserve"> (BIB 3015)</w:t>
      </w:r>
    </w:p>
    <w:p w14:paraId="563BBBAB" w14:textId="5040C414" w:rsidR="00D804AF" w:rsidRDefault="00D804AF" w:rsidP="004B59D0">
      <w:pPr>
        <w:jc w:val="both"/>
        <w:rPr>
          <w:lang w:val="fr-FR"/>
        </w:rPr>
      </w:pPr>
    </w:p>
    <w:p w14:paraId="5FAF14D2" w14:textId="3ABD5EE5" w:rsidR="00D804AF" w:rsidRDefault="00D804AF" w:rsidP="004B59D0">
      <w:pPr>
        <w:jc w:val="both"/>
        <w:rPr>
          <w:lang w:val="fr-FR"/>
        </w:rPr>
      </w:pPr>
      <w:r>
        <w:rPr>
          <w:lang w:val="fr-FR"/>
        </w:rPr>
        <w:t>BERNIERES</w:t>
      </w:r>
    </w:p>
    <w:p w14:paraId="0304E0CD" w14:textId="013E5B4A" w:rsidR="00D804AF" w:rsidRDefault="00D804AF" w:rsidP="004B59D0">
      <w:pPr>
        <w:jc w:val="both"/>
        <w:rPr>
          <w:lang w:val="fr-FR"/>
        </w:rPr>
      </w:pPr>
      <w:r w:rsidRPr="00D804AF">
        <w:rPr>
          <w:lang w:val="fr-FR"/>
        </w:rPr>
        <w:lastRenderedPageBreak/>
        <w:t>Bernières-d’Ailly</w:t>
      </w:r>
    </w:p>
    <w:p w14:paraId="6305ABE2" w14:textId="0802682F" w:rsidR="005232E9" w:rsidRDefault="005232E9" w:rsidP="005232E9">
      <w:pPr>
        <w:pStyle w:val="Heading1"/>
      </w:pPr>
      <w:r>
        <w:br/>
      </w:r>
      <w:bookmarkStart w:id="3100" w:name="Sit_Appleby"/>
      <w:r>
        <w:t>APPELBY</w:t>
      </w:r>
      <w:bookmarkEnd w:id="3100"/>
    </w:p>
    <w:p w14:paraId="5F638BCB" w14:textId="08F6D7D8" w:rsidR="005232E9" w:rsidRDefault="005232E9" w:rsidP="004B59D0">
      <w:pPr>
        <w:jc w:val="both"/>
        <w:rPr>
          <w:lang w:val="fr-FR"/>
        </w:rPr>
      </w:pPr>
    </w:p>
    <w:p w14:paraId="00C33EEE" w14:textId="5797E3E6" w:rsidR="005232E9" w:rsidRDefault="005232E9" w:rsidP="004B59D0">
      <w:pPr>
        <w:jc w:val="both"/>
        <w:rPr>
          <w:lang w:val="fr-FR"/>
        </w:rPr>
      </w:pPr>
      <w:r>
        <w:rPr>
          <w:lang w:val="fr-FR"/>
        </w:rPr>
        <w:t xml:space="preserve">Dépôt (BIB 3626) a donné son nom aux </w:t>
      </w:r>
      <w:hyperlink r:id="rId7233" w:anchor="Cul_Depots_t_Appleby" w:history="1">
        <w:r w:rsidRPr="005232E9">
          <w:rPr>
            <w:rStyle w:val="Hyperlink"/>
            <w:lang w:val="fr-FR"/>
          </w:rPr>
          <w:t>dépôts d' Appleby</w:t>
        </w:r>
      </w:hyperlink>
    </w:p>
    <w:p w14:paraId="707B9DC5" w14:textId="77777777" w:rsidR="00B8300D" w:rsidRDefault="00B8300D" w:rsidP="004B59D0">
      <w:pPr>
        <w:jc w:val="both"/>
        <w:rPr>
          <w:lang w:val="fr-FR"/>
        </w:rPr>
      </w:pPr>
    </w:p>
    <w:p w14:paraId="7368A7EF" w14:textId="4875483E" w:rsidR="00B8300D" w:rsidRDefault="00B8300D" w:rsidP="00B8300D">
      <w:pPr>
        <w:pStyle w:val="Heading1"/>
      </w:pPr>
      <w:bookmarkStart w:id="3101" w:name="Sit_Rosnoen"/>
      <w:r>
        <w:t>ROSNOEN</w:t>
      </w:r>
      <w:bookmarkEnd w:id="3101"/>
    </w:p>
    <w:p w14:paraId="60E950CC" w14:textId="1590EEC6" w:rsidR="00B8300D" w:rsidRDefault="00B8300D" w:rsidP="004B59D0">
      <w:pPr>
        <w:jc w:val="both"/>
        <w:rPr>
          <w:lang w:val="fr-FR"/>
        </w:rPr>
      </w:pPr>
    </w:p>
    <w:p w14:paraId="7424CF1C" w14:textId="3808A6B7" w:rsidR="00B8300D" w:rsidRDefault="00B8300D" w:rsidP="004B59D0">
      <w:pPr>
        <w:jc w:val="both"/>
        <w:rPr>
          <w:lang w:val="fr-FR"/>
        </w:rPr>
      </w:pPr>
      <w:r>
        <w:rPr>
          <w:lang w:val="fr-FR"/>
        </w:rPr>
        <w:t xml:space="preserve">Dépôt du BF, Bretagne. A donné son nom aux </w:t>
      </w:r>
      <w:hyperlink r:id="rId7234" w:anchor="Cul_Depots_t_Rosnoen" w:history="1">
        <w:r w:rsidRPr="00B8300D">
          <w:rPr>
            <w:rStyle w:val="Hyperlink"/>
            <w:lang w:val="fr-FR"/>
          </w:rPr>
          <w:t>dépôt de Rosnoen</w:t>
        </w:r>
      </w:hyperlink>
    </w:p>
    <w:p w14:paraId="7155B9CB" w14:textId="77777777" w:rsidR="00B8300D" w:rsidRDefault="00B8300D" w:rsidP="004B59D0">
      <w:pPr>
        <w:jc w:val="both"/>
        <w:rPr>
          <w:lang w:val="fr-FR"/>
        </w:rPr>
      </w:pPr>
    </w:p>
    <w:p w14:paraId="7485FA86" w14:textId="645022D9" w:rsidR="00B8300D" w:rsidRDefault="00B8300D" w:rsidP="004B59D0">
      <w:pPr>
        <w:jc w:val="both"/>
        <w:rPr>
          <w:lang w:val="fr-FR"/>
        </w:rPr>
      </w:pPr>
      <w:r>
        <w:rPr>
          <w:lang w:val="fr-FR"/>
        </w:rPr>
        <w:t xml:space="preserve">v. </w:t>
      </w:r>
      <w:hyperlink r:id="rId7235" w:anchor="Cul_Rosnoen" w:history="1">
        <w:r w:rsidRPr="00DD3B87">
          <w:rPr>
            <w:rStyle w:val="Hyperlink"/>
            <w:lang w:val="fr-FR"/>
          </w:rPr>
          <w:t>Rosnoen</w:t>
        </w:r>
      </w:hyperlink>
    </w:p>
    <w:p w14:paraId="5D4285C1" w14:textId="77777777" w:rsidR="007E0866" w:rsidRDefault="007E0866" w:rsidP="004B59D0">
      <w:pPr>
        <w:jc w:val="both"/>
        <w:rPr>
          <w:lang w:val="fr-FR"/>
        </w:rPr>
      </w:pPr>
    </w:p>
    <w:p w14:paraId="5C12348C" w14:textId="77777777" w:rsidR="00A655A2" w:rsidRDefault="00A655A2" w:rsidP="00426FF9">
      <w:pPr>
        <w:pStyle w:val="Heading1"/>
      </w:pPr>
      <w:bookmarkStart w:id="3102" w:name="Sit_Bangor"/>
      <w:r>
        <w:t>BANGOR</w:t>
      </w:r>
    </w:p>
    <w:bookmarkEnd w:id="3102"/>
    <w:p w14:paraId="4176CD3B" w14:textId="77777777" w:rsidR="00C34BA2" w:rsidRDefault="00C34BA2" w:rsidP="004B59D0">
      <w:pPr>
        <w:jc w:val="both"/>
        <w:rPr>
          <w:lang w:val="fr-FR"/>
        </w:rPr>
      </w:pPr>
    </w:p>
    <w:p w14:paraId="05AC1945" w14:textId="72023DBB" w:rsidR="00A655A2" w:rsidRDefault="008B4130" w:rsidP="004B59D0">
      <w:pPr>
        <w:jc w:val="both"/>
        <w:rPr>
          <w:lang w:val="fr-FR"/>
        </w:rPr>
      </w:pPr>
      <w:r w:rsidRPr="008B4130">
        <w:rPr>
          <w:lang w:val="fr-FR"/>
        </w:rPr>
        <w:t xml:space="preserve">Le </w:t>
      </w:r>
      <w:hyperlink r:id="rId7236" w:anchor="Cul_Depots_p_Bronze_final" w:history="1">
        <w:r>
          <w:rPr>
            <w:rStyle w:val="Hyperlink"/>
            <w:lang w:val="fr-FR"/>
          </w:rPr>
          <w:t>d</w:t>
        </w:r>
        <w:r w:rsidRPr="00A655A2">
          <w:rPr>
            <w:rStyle w:val="Hyperlink"/>
            <w:lang w:val="fr-FR"/>
          </w:rPr>
          <w:t>épôt</w:t>
        </w:r>
      </w:hyperlink>
      <w:r w:rsidRPr="008B4130">
        <w:rPr>
          <w:lang w:val="fr-FR"/>
        </w:rPr>
        <w:t xml:space="preserve"> </w:t>
      </w:r>
      <w:r w:rsidR="00C34BA2">
        <w:rPr>
          <w:lang w:val="fr-FR"/>
        </w:rPr>
        <w:t xml:space="preserve">de Keriéro (Bangor, </w:t>
      </w:r>
      <w:r>
        <w:rPr>
          <w:lang w:val="fr-FR"/>
        </w:rPr>
        <w:t>Belle-Île-en-Mer).</w:t>
      </w:r>
      <w:r w:rsidRPr="008B4130">
        <w:rPr>
          <w:lang w:val="fr-FR"/>
        </w:rPr>
        <w:t xml:space="preserve"> </w:t>
      </w:r>
      <w:r>
        <w:rPr>
          <w:lang w:val="fr-FR"/>
        </w:rPr>
        <w:t xml:space="preserve">Daté de 900-800 aec (BIB 2883). 1200 objets, nombreux restes d'armes (épées, pointes de </w:t>
      </w:r>
      <w:hyperlink r:id="rId7237" w:anchor="Typ_Arm_Lance" w:history="1">
        <w:r w:rsidR="00DE55E6" w:rsidRPr="00DE55E6">
          <w:rPr>
            <w:rStyle w:val="Hyperlink"/>
            <w:lang w:val="fr-FR"/>
          </w:rPr>
          <w:t>lance</w:t>
        </w:r>
      </w:hyperlink>
      <w:r>
        <w:rPr>
          <w:lang w:val="fr-FR"/>
        </w:rPr>
        <w:t xml:space="preserve">, poignards, lot important de haches) nombreux bracelets diversifiés, outils (gouges, </w:t>
      </w:r>
      <w:r w:rsidR="007E0866">
        <w:rPr>
          <w:lang w:val="fr-FR"/>
        </w:rPr>
        <w:t>racloirs, ciselets, scie, fauci</w:t>
      </w:r>
      <w:r>
        <w:rPr>
          <w:lang w:val="fr-FR"/>
        </w:rPr>
        <w:t>lle), ornements, vais</w:t>
      </w:r>
      <w:r w:rsidR="007E0866">
        <w:rPr>
          <w:lang w:val="fr-FR"/>
        </w:rPr>
        <w:t>s</w:t>
      </w:r>
      <w:r>
        <w:rPr>
          <w:lang w:val="fr-FR"/>
        </w:rPr>
        <w:t xml:space="preserve">elle, pièces de chars. </w:t>
      </w:r>
      <w:r w:rsidRPr="008B4130">
        <w:rPr>
          <w:i/>
          <w:lang w:val="fr-FR"/>
        </w:rPr>
        <w:t>dépôt de 918 pièces très fragmentées (BIB 2656)</w:t>
      </w:r>
    </w:p>
    <w:p w14:paraId="36520E76" w14:textId="77777777" w:rsidR="007E0866" w:rsidRDefault="007E0866" w:rsidP="004B59D0">
      <w:pPr>
        <w:jc w:val="both"/>
        <w:rPr>
          <w:lang w:val="fr-FR"/>
        </w:rPr>
      </w:pPr>
    </w:p>
    <w:p w14:paraId="050186A8" w14:textId="77777777" w:rsidR="007E0866" w:rsidRPr="007E0866" w:rsidRDefault="007E0866" w:rsidP="004B59D0">
      <w:pPr>
        <w:jc w:val="both"/>
        <w:rPr>
          <w:lang w:val="fr-FR"/>
        </w:rPr>
      </w:pPr>
      <w:r>
        <w:rPr>
          <w:lang w:val="fr-FR"/>
        </w:rPr>
        <w:t>P</w:t>
      </w:r>
      <w:r w:rsidRPr="007E0866">
        <w:rPr>
          <w:lang w:val="fr-FR"/>
        </w:rPr>
        <w:t xml:space="preserve">lus de 900 objets et fragments, </w:t>
      </w:r>
      <w:r>
        <w:rPr>
          <w:lang w:val="fr-FR"/>
        </w:rPr>
        <w:t>c'est</w:t>
      </w:r>
      <w:r w:rsidRPr="007E0866">
        <w:rPr>
          <w:lang w:val="fr-FR"/>
        </w:rPr>
        <w:t xml:space="preserve"> le plus gros ensemble connu jusqu’à présent dans la région considérée. Son poids, peu important par rapport au nombre de pièces, et le pourcentage élevé d’éléments indéterminés, s’expliquent par le t</w:t>
      </w:r>
      <w:r>
        <w:rPr>
          <w:lang w:val="fr-FR"/>
        </w:rPr>
        <w:t>rès fort taux de fragmentation (BIB 3015)</w:t>
      </w:r>
    </w:p>
    <w:p w14:paraId="2697A0F1" w14:textId="77777777" w:rsidR="007E0866" w:rsidRDefault="007E0866" w:rsidP="004B59D0">
      <w:pPr>
        <w:jc w:val="both"/>
        <w:rPr>
          <w:lang w:val="fr-FR"/>
        </w:rPr>
      </w:pPr>
    </w:p>
    <w:p w14:paraId="22060316" w14:textId="77777777" w:rsidR="007E0866" w:rsidRDefault="007E0866" w:rsidP="007E0866">
      <w:pPr>
        <w:pStyle w:val="Heading2"/>
      </w:pPr>
      <w:r>
        <w:t>umbos</w:t>
      </w:r>
    </w:p>
    <w:p w14:paraId="5BB12C0C" w14:textId="77777777" w:rsidR="007E0866" w:rsidRDefault="007E0866" w:rsidP="004B59D0">
      <w:pPr>
        <w:jc w:val="both"/>
        <w:rPr>
          <w:lang w:val="fr-FR"/>
        </w:rPr>
      </w:pPr>
    </w:p>
    <w:p w14:paraId="36F3A605" w14:textId="4EEE8515" w:rsidR="003F7574" w:rsidRPr="0032190F" w:rsidRDefault="00C34BA2" w:rsidP="007E0866">
      <w:pPr>
        <w:jc w:val="both"/>
        <w:rPr>
          <w:lang w:val="fr-FR"/>
        </w:rPr>
      </w:pPr>
      <w:r>
        <w:rPr>
          <w:lang w:val="fr-FR"/>
        </w:rPr>
        <w:t xml:space="preserve">Un </w:t>
      </w:r>
      <w:r w:rsidRPr="00C34BA2">
        <w:rPr>
          <w:i/>
          <w:lang w:val="fr-FR"/>
        </w:rPr>
        <w:t>umbos</w:t>
      </w:r>
      <w:r>
        <w:rPr>
          <w:lang w:val="fr-FR"/>
        </w:rPr>
        <w:t xml:space="preserve"> de bouclier superposable au bouclier de </w:t>
      </w:r>
      <w:hyperlink r:id="rId7238" w:anchor="Sit_Cloonbrin" w:history="1">
        <w:r w:rsidRPr="00C34BA2">
          <w:rPr>
            <w:rStyle w:val="Hyperlink"/>
            <w:lang w:val="fr-FR"/>
          </w:rPr>
          <w:t>Cloonbrin</w:t>
        </w:r>
      </w:hyperlink>
      <w:r>
        <w:rPr>
          <w:lang w:val="fr-FR"/>
        </w:rPr>
        <w:t xml:space="preserve"> (BIB 2881)</w:t>
      </w:r>
      <w:r w:rsidR="007E0866" w:rsidRPr="007E0866">
        <w:rPr>
          <w:lang w:val="fr-FR" w:eastAsia="fr-FR"/>
        </w:rPr>
        <w:t xml:space="preserve"> </w:t>
      </w:r>
      <w:r w:rsidR="007E0866">
        <w:rPr>
          <w:lang w:val="fr-FR"/>
        </w:rPr>
        <w:t>G</w:t>
      </w:r>
      <w:r w:rsidR="007E0866" w:rsidRPr="007E0866">
        <w:rPr>
          <w:lang w:val="fr-FR"/>
        </w:rPr>
        <w:t xml:space="preserve">rande plaque métallique de forme ovale, bombée et entourée d’un bord à 23 dents de loup, dont 8 sont perforées pour permettre une fixation (fig. 9). Il pourrait s’agir d’un </w:t>
      </w:r>
      <w:r w:rsidR="007E0866" w:rsidRPr="00490ABE">
        <w:rPr>
          <w:i/>
          <w:iCs/>
          <w:lang w:val="fr-FR"/>
        </w:rPr>
        <w:t>umbo</w:t>
      </w:r>
      <w:r w:rsidR="007E0866" w:rsidRPr="007E0866">
        <w:rPr>
          <w:lang w:val="fr-FR"/>
        </w:rPr>
        <w:t xml:space="preserve"> de bouclier, </w:t>
      </w:r>
      <w:r w:rsidR="007E0866">
        <w:rPr>
          <w:lang w:val="fr-FR"/>
        </w:rPr>
        <w:t>pour</w:t>
      </w:r>
      <w:r w:rsidR="007E0866" w:rsidRPr="007E0866">
        <w:rPr>
          <w:lang w:val="fr-FR"/>
        </w:rPr>
        <w:t xml:space="preserve"> Y. Kergoët</w:t>
      </w:r>
      <w:r w:rsidR="007E0866">
        <w:rPr>
          <w:lang w:val="fr-FR"/>
        </w:rPr>
        <w:t xml:space="preserve"> (2001)</w:t>
      </w:r>
      <w:r w:rsidR="007E0866" w:rsidRPr="007E0866">
        <w:rPr>
          <w:lang w:val="fr-FR"/>
        </w:rPr>
        <w:t xml:space="preserve">, élément encore totalement inconnu dans les dépôts du </w:t>
      </w:r>
      <w:r w:rsidR="007E0866">
        <w:rPr>
          <w:lang w:val="fr-FR"/>
        </w:rPr>
        <w:t>BF</w:t>
      </w:r>
      <w:r w:rsidR="007E0866" w:rsidRPr="007E0866">
        <w:rPr>
          <w:lang w:val="fr-FR"/>
        </w:rPr>
        <w:t xml:space="preserve"> atlantique, ou bien d’une applique de caisse de char, les motifs solaires étant</w:t>
      </w:r>
      <w:r w:rsidR="007E0866">
        <w:rPr>
          <w:lang w:val="fr-FR"/>
        </w:rPr>
        <w:t xml:space="preserve"> fréquents sur ce type de pièce (BIB 3015)</w:t>
      </w:r>
    </w:p>
    <w:p w14:paraId="3C34E99B" w14:textId="77777777" w:rsidR="00AF0006" w:rsidRPr="0032190F" w:rsidRDefault="00AF0006" w:rsidP="00AF0006">
      <w:pPr>
        <w:autoSpaceDE w:val="0"/>
        <w:autoSpaceDN w:val="0"/>
        <w:adjustRightInd w:val="0"/>
        <w:rPr>
          <w:lang w:val="fr-FR"/>
        </w:rPr>
      </w:pPr>
    </w:p>
    <w:p w14:paraId="54F2A657" w14:textId="77777777" w:rsidR="00AF0006" w:rsidRPr="0032190F" w:rsidRDefault="00AF0006" w:rsidP="00426FF9">
      <w:pPr>
        <w:pStyle w:val="Heading1"/>
      </w:pPr>
      <w:bookmarkStart w:id="3103" w:name="Sit_Tournus"/>
      <w:r w:rsidRPr="0032190F">
        <w:t>TOURNUS</w:t>
      </w:r>
    </w:p>
    <w:bookmarkEnd w:id="3103"/>
    <w:p w14:paraId="7BE438EF" w14:textId="77777777" w:rsidR="00AF0006" w:rsidRPr="0032190F" w:rsidRDefault="00AF0006" w:rsidP="00AF0006">
      <w:pPr>
        <w:autoSpaceDE w:val="0"/>
        <w:autoSpaceDN w:val="0"/>
        <w:adjustRightInd w:val="0"/>
        <w:rPr>
          <w:lang w:val="fr-FR"/>
        </w:rPr>
      </w:pPr>
    </w:p>
    <w:p w14:paraId="7D692726" w14:textId="03EDB77B" w:rsidR="00AF0006" w:rsidRPr="0032190F" w:rsidRDefault="00AF0006" w:rsidP="00AF0006">
      <w:pPr>
        <w:autoSpaceDE w:val="0"/>
        <w:autoSpaceDN w:val="0"/>
        <w:adjustRightInd w:val="0"/>
        <w:rPr>
          <w:lang w:val="fr-FR"/>
        </w:rPr>
      </w:pPr>
      <w:r w:rsidRPr="0032190F">
        <w:rPr>
          <w:lang w:val="fr-FR"/>
        </w:rPr>
        <w:t>L’épée de Tournus a livré une représentation d’</w:t>
      </w:r>
      <w:hyperlink r:id="rId7239" w:anchor="Cul_Proto_Art_TAC_T_z_oise" w:history="1">
        <w:r w:rsidRPr="0032190F">
          <w:rPr>
            <w:rStyle w:val="Hyperlink"/>
            <w:lang w:val="fr-FR"/>
          </w:rPr>
          <w:t>oiseau</w:t>
        </w:r>
      </w:hyperlink>
      <w:r w:rsidRPr="0032190F">
        <w:rPr>
          <w:lang w:val="fr-FR"/>
        </w:rPr>
        <w:t xml:space="preserve"> sur métal (BIB 2045 p. 21)  </w:t>
      </w:r>
    </w:p>
    <w:p w14:paraId="460FE699" w14:textId="77777777" w:rsidR="00AF0006" w:rsidRPr="0032190F" w:rsidRDefault="00AF0006" w:rsidP="00AF0006">
      <w:pPr>
        <w:autoSpaceDE w:val="0"/>
        <w:autoSpaceDN w:val="0"/>
        <w:adjustRightInd w:val="0"/>
        <w:rPr>
          <w:lang w:val="fr-FR"/>
        </w:rPr>
      </w:pPr>
    </w:p>
    <w:p w14:paraId="6B0E56EB" w14:textId="77777777" w:rsidR="00AF0006" w:rsidRPr="0032190F" w:rsidRDefault="00AF0006" w:rsidP="00426FF9">
      <w:pPr>
        <w:pStyle w:val="Heading1"/>
      </w:pPr>
      <w:bookmarkStart w:id="3104" w:name="Sit_Saint_Romain_Jalionas"/>
      <w:r w:rsidRPr="0032190F">
        <w:t>SAINT-ROMAIN-DE-JALIONAS</w:t>
      </w:r>
    </w:p>
    <w:bookmarkEnd w:id="3104"/>
    <w:p w14:paraId="20295F52" w14:textId="77777777" w:rsidR="00AF0006" w:rsidRPr="0032190F" w:rsidRDefault="00AF0006" w:rsidP="00AF0006">
      <w:pPr>
        <w:autoSpaceDE w:val="0"/>
        <w:autoSpaceDN w:val="0"/>
        <w:adjustRightInd w:val="0"/>
        <w:rPr>
          <w:lang w:val="fr-FR"/>
        </w:rPr>
      </w:pPr>
    </w:p>
    <w:p w14:paraId="6E3AA0A2" w14:textId="7B47B4B4" w:rsidR="00AF0006" w:rsidRPr="0032190F" w:rsidRDefault="00AF0006" w:rsidP="00AF0006">
      <w:pPr>
        <w:autoSpaceDE w:val="0"/>
        <w:autoSpaceDN w:val="0"/>
        <w:adjustRightInd w:val="0"/>
        <w:rPr>
          <w:lang w:val="fr-FR"/>
        </w:rPr>
      </w:pPr>
      <w:r w:rsidRPr="0032190F">
        <w:rPr>
          <w:lang w:val="fr-FR"/>
        </w:rPr>
        <w:t>La situle de la tombe de Saint-Romain-de-Jalionas a livré une représentation d’</w:t>
      </w:r>
      <w:hyperlink r:id="rId7240" w:anchor="Cul_Proto_Art_TAC_T_z_oise" w:history="1">
        <w:r w:rsidRPr="0032190F">
          <w:rPr>
            <w:rStyle w:val="Hyperlink"/>
            <w:lang w:val="fr-FR"/>
          </w:rPr>
          <w:t>oiseau</w:t>
        </w:r>
      </w:hyperlink>
      <w:r w:rsidRPr="0032190F">
        <w:rPr>
          <w:lang w:val="fr-FR"/>
        </w:rPr>
        <w:t xml:space="preserve"> sur métal </w:t>
      </w:r>
      <w:r w:rsidR="002411F8" w:rsidRPr="0032190F">
        <w:rPr>
          <w:lang w:val="fr-FR"/>
        </w:rPr>
        <w:t xml:space="preserve">daté entre le </w:t>
      </w:r>
      <w:hyperlink r:id="rId7241" w:anchor="Cul_Hallstatt_A2" w:history="1">
        <w:r w:rsidR="002411F8" w:rsidRPr="0032190F">
          <w:rPr>
            <w:rStyle w:val="Hyperlink"/>
            <w:lang w:val="fr-FR"/>
          </w:rPr>
          <w:t>Ha A2</w:t>
        </w:r>
      </w:hyperlink>
      <w:r w:rsidR="002411F8" w:rsidRPr="0032190F">
        <w:rPr>
          <w:lang w:val="fr-FR"/>
        </w:rPr>
        <w:t>/</w:t>
      </w:r>
      <w:hyperlink r:id="rId7242" w:anchor="Cul_Hallstatt_B1" w:history="1">
        <w:r w:rsidR="002411F8" w:rsidRPr="0032190F">
          <w:rPr>
            <w:rStyle w:val="Hyperlink"/>
            <w:lang w:val="fr-FR"/>
          </w:rPr>
          <w:t>B1</w:t>
        </w:r>
      </w:hyperlink>
      <w:r w:rsidR="002411F8" w:rsidRPr="0032190F">
        <w:rPr>
          <w:lang w:val="fr-FR"/>
        </w:rPr>
        <w:t xml:space="preserve"> et le </w:t>
      </w:r>
      <w:hyperlink r:id="rId7243" w:anchor="Cul_Hallstatt_D" w:history="1">
        <w:r w:rsidR="002411F8" w:rsidRPr="0032190F">
          <w:rPr>
            <w:rStyle w:val="Hyperlink"/>
            <w:lang w:val="fr-FR"/>
          </w:rPr>
          <w:t>Ha D</w:t>
        </w:r>
      </w:hyperlink>
      <w:r w:rsidR="002411F8" w:rsidRPr="0032190F">
        <w:rPr>
          <w:lang w:val="fr-FR"/>
        </w:rPr>
        <w:t xml:space="preserve"> </w:t>
      </w:r>
      <w:r w:rsidRPr="0032190F">
        <w:rPr>
          <w:lang w:val="fr-FR"/>
        </w:rPr>
        <w:t xml:space="preserve">(BIB 2045 p. 21)  </w:t>
      </w:r>
    </w:p>
    <w:p w14:paraId="5A314A81" w14:textId="77777777" w:rsidR="002411F8" w:rsidRPr="0032190F" w:rsidRDefault="002411F8" w:rsidP="00AF0006">
      <w:pPr>
        <w:autoSpaceDE w:val="0"/>
        <w:autoSpaceDN w:val="0"/>
        <w:adjustRightInd w:val="0"/>
        <w:rPr>
          <w:lang w:val="fr-FR"/>
        </w:rPr>
      </w:pPr>
    </w:p>
    <w:p w14:paraId="3004272F" w14:textId="77777777" w:rsidR="00AF0006" w:rsidRPr="0032190F" w:rsidRDefault="00AF0006" w:rsidP="00426FF9">
      <w:pPr>
        <w:pStyle w:val="Heading1"/>
      </w:pPr>
      <w:bookmarkStart w:id="3105" w:name="Sit_Paimpont"/>
      <w:r w:rsidRPr="0032190F">
        <w:t>PAIMPONT</w:t>
      </w:r>
      <w:bookmarkEnd w:id="3105"/>
    </w:p>
    <w:p w14:paraId="2A5FF444" w14:textId="77777777" w:rsidR="00AF0006" w:rsidRPr="0032190F" w:rsidRDefault="00AF0006" w:rsidP="00AF0006">
      <w:pPr>
        <w:autoSpaceDE w:val="0"/>
        <w:autoSpaceDN w:val="0"/>
        <w:adjustRightInd w:val="0"/>
        <w:rPr>
          <w:lang w:val="fr-FR"/>
        </w:rPr>
      </w:pPr>
    </w:p>
    <w:p w14:paraId="3E2AA567" w14:textId="284729C0" w:rsidR="00AF0006" w:rsidRPr="0032190F" w:rsidRDefault="00AF0006" w:rsidP="00AF0006">
      <w:pPr>
        <w:autoSpaceDE w:val="0"/>
        <w:autoSpaceDN w:val="0"/>
        <w:adjustRightInd w:val="0"/>
        <w:rPr>
          <w:lang w:val="fr-FR"/>
        </w:rPr>
      </w:pPr>
      <w:r w:rsidRPr="0032190F">
        <w:rPr>
          <w:lang w:val="fr-FR"/>
        </w:rPr>
        <w:t xml:space="preserve">La tasse en or du site de Paimpont </w:t>
      </w:r>
      <w:r w:rsidR="00FB59F5" w:rsidRPr="0032190F">
        <w:rPr>
          <w:lang w:val="fr-FR"/>
        </w:rPr>
        <w:t>(I</w:t>
      </w:r>
      <w:r w:rsidR="004B1D8D" w:rsidRPr="0032190F">
        <w:rPr>
          <w:lang w:val="fr-FR"/>
        </w:rPr>
        <w:t>l</w:t>
      </w:r>
      <w:r w:rsidR="00FB59F5" w:rsidRPr="0032190F">
        <w:rPr>
          <w:lang w:val="fr-FR"/>
        </w:rPr>
        <w:t xml:space="preserve">le-et-Vilaine) </w:t>
      </w:r>
      <w:r w:rsidRPr="0032190F">
        <w:rPr>
          <w:lang w:val="fr-FR"/>
        </w:rPr>
        <w:t>a livré une représentation d’</w:t>
      </w:r>
      <w:hyperlink r:id="rId7244" w:anchor="Cul_Proto_Art_TAC_T_z_oise" w:history="1">
        <w:r w:rsidRPr="0032190F">
          <w:rPr>
            <w:rStyle w:val="Hyperlink"/>
            <w:lang w:val="fr-FR"/>
          </w:rPr>
          <w:t>oiseau</w:t>
        </w:r>
      </w:hyperlink>
      <w:r w:rsidRPr="0032190F">
        <w:rPr>
          <w:lang w:val="fr-FR"/>
        </w:rPr>
        <w:t xml:space="preserve"> sur métal </w:t>
      </w:r>
      <w:r w:rsidR="002411F8" w:rsidRPr="0032190F">
        <w:rPr>
          <w:lang w:val="fr-FR"/>
        </w:rPr>
        <w:t xml:space="preserve">daté entre le </w:t>
      </w:r>
      <w:hyperlink r:id="rId7245" w:anchor="Cul_Hallstatt_A2" w:history="1">
        <w:r w:rsidR="002411F8" w:rsidRPr="0032190F">
          <w:rPr>
            <w:rStyle w:val="Hyperlink"/>
            <w:lang w:val="fr-FR"/>
          </w:rPr>
          <w:t>Ha A2</w:t>
        </w:r>
      </w:hyperlink>
      <w:r w:rsidR="002411F8" w:rsidRPr="0032190F">
        <w:rPr>
          <w:lang w:val="fr-FR"/>
        </w:rPr>
        <w:t>/</w:t>
      </w:r>
      <w:hyperlink r:id="rId7246" w:anchor="Cul_Hallstatt_B1" w:history="1">
        <w:r w:rsidR="002411F8" w:rsidRPr="0032190F">
          <w:rPr>
            <w:rStyle w:val="Hyperlink"/>
            <w:lang w:val="fr-FR"/>
          </w:rPr>
          <w:t>B1</w:t>
        </w:r>
      </w:hyperlink>
      <w:r w:rsidR="002411F8" w:rsidRPr="0032190F">
        <w:rPr>
          <w:lang w:val="fr-FR"/>
        </w:rPr>
        <w:t xml:space="preserve"> et le </w:t>
      </w:r>
      <w:hyperlink r:id="rId7247" w:anchor="Cul_Hallstatt_D" w:history="1">
        <w:r w:rsidR="002411F8" w:rsidRPr="0032190F">
          <w:rPr>
            <w:rStyle w:val="Hyperlink"/>
            <w:lang w:val="fr-FR"/>
          </w:rPr>
          <w:t>Ha D</w:t>
        </w:r>
      </w:hyperlink>
      <w:r w:rsidR="002411F8" w:rsidRPr="0032190F">
        <w:rPr>
          <w:lang w:val="fr-FR"/>
        </w:rPr>
        <w:t xml:space="preserve"> </w:t>
      </w:r>
      <w:r w:rsidRPr="0032190F">
        <w:rPr>
          <w:lang w:val="fr-FR"/>
        </w:rPr>
        <w:t>(BIB 2045 p. 21)</w:t>
      </w:r>
    </w:p>
    <w:p w14:paraId="05182BF3" w14:textId="77777777" w:rsidR="00AF0006" w:rsidRPr="0032190F" w:rsidRDefault="00AF0006" w:rsidP="00AF0006">
      <w:pPr>
        <w:autoSpaceDE w:val="0"/>
        <w:autoSpaceDN w:val="0"/>
        <w:adjustRightInd w:val="0"/>
        <w:rPr>
          <w:lang w:val="fr-FR"/>
        </w:rPr>
      </w:pPr>
    </w:p>
    <w:p w14:paraId="0B5AC05A" w14:textId="77777777" w:rsidR="00AF0006" w:rsidRPr="0032190F" w:rsidRDefault="00AF0006" w:rsidP="00426FF9">
      <w:pPr>
        <w:pStyle w:val="Heading1"/>
      </w:pPr>
      <w:bookmarkStart w:id="3106" w:name="Sit_Tigy"/>
      <w:r w:rsidRPr="0032190F">
        <w:t>TIGY</w:t>
      </w:r>
    </w:p>
    <w:bookmarkEnd w:id="3106"/>
    <w:p w14:paraId="33920394" w14:textId="77777777" w:rsidR="00AF0006" w:rsidRPr="0032190F" w:rsidRDefault="00AF0006" w:rsidP="00AF0006">
      <w:pPr>
        <w:autoSpaceDE w:val="0"/>
        <w:autoSpaceDN w:val="0"/>
        <w:adjustRightInd w:val="0"/>
        <w:rPr>
          <w:lang w:val="fr-FR"/>
        </w:rPr>
      </w:pPr>
    </w:p>
    <w:p w14:paraId="03A0182A" w14:textId="0353F06C" w:rsidR="00AF0006" w:rsidRPr="0032190F" w:rsidRDefault="00AF0006" w:rsidP="00D84A1F">
      <w:pPr>
        <w:autoSpaceDE w:val="0"/>
        <w:autoSpaceDN w:val="0"/>
        <w:adjustRightInd w:val="0"/>
        <w:jc w:val="both"/>
        <w:rPr>
          <w:lang w:val="fr-FR"/>
        </w:rPr>
      </w:pPr>
      <w:r w:rsidRPr="0032190F">
        <w:rPr>
          <w:lang w:val="fr-FR"/>
        </w:rPr>
        <w:lastRenderedPageBreak/>
        <w:t xml:space="preserve">Un </w:t>
      </w:r>
      <w:r w:rsidRPr="00247814">
        <w:rPr>
          <w:i/>
          <w:lang w:val="fr-FR"/>
        </w:rPr>
        <w:t>askos</w:t>
      </w:r>
      <w:r w:rsidRPr="0032190F">
        <w:rPr>
          <w:lang w:val="fr-FR"/>
        </w:rPr>
        <w:t xml:space="preserve"> trouvé dans le cimetière de Tigy </w:t>
      </w:r>
      <w:r w:rsidR="00FB59F5" w:rsidRPr="0032190F">
        <w:rPr>
          <w:lang w:val="fr-FR"/>
        </w:rPr>
        <w:t xml:space="preserve">(Loiret) </w:t>
      </w:r>
      <w:r w:rsidRPr="0032190F">
        <w:rPr>
          <w:lang w:val="fr-FR"/>
        </w:rPr>
        <w:t>a livré une représentation d’</w:t>
      </w:r>
      <w:hyperlink r:id="rId7248" w:anchor="Cul_Proto_Art_TAC_T_z_oise" w:history="1">
        <w:r w:rsidRPr="0032190F">
          <w:rPr>
            <w:rStyle w:val="Hyperlink"/>
            <w:lang w:val="fr-FR"/>
          </w:rPr>
          <w:t>oiseau</w:t>
        </w:r>
      </w:hyperlink>
      <w:r w:rsidRPr="0032190F">
        <w:rPr>
          <w:lang w:val="fr-FR"/>
        </w:rPr>
        <w:t xml:space="preserve"> sur céramique </w:t>
      </w:r>
      <w:r w:rsidR="002411F8" w:rsidRPr="0032190F">
        <w:rPr>
          <w:lang w:val="fr-FR"/>
        </w:rPr>
        <w:t xml:space="preserve">daté entre le </w:t>
      </w:r>
      <w:hyperlink r:id="rId7249" w:anchor="Cul_Hallstatt_A2" w:history="1">
        <w:r w:rsidR="002411F8" w:rsidRPr="0032190F">
          <w:rPr>
            <w:rStyle w:val="Hyperlink"/>
            <w:lang w:val="fr-FR"/>
          </w:rPr>
          <w:t>Ha A2</w:t>
        </w:r>
      </w:hyperlink>
      <w:r w:rsidR="002411F8" w:rsidRPr="0032190F">
        <w:rPr>
          <w:lang w:val="fr-FR"/>
        </w:rPr>
        <w:t>/</w:t>
      </w:r>
      <w:hyperlink r:id="rId7250" w:anchor="Cul_Hallstatt_B1" w:history="1">
        <w:r w:rsidR="002411F8" w:rsidRPr="0032190F">
          <w:rPr>
            <w:rStyle w:val="Hyperlink"/>
            <w:lang w:val="fr-FR"/>
          </w:rPr>
          <w:t>B1</w:t>
        </w:r>
      </w:hyperlink>
      <w:r w:rsidR="002411F8" w:rsidRPr="0032190F">
        <w:rPr>
          <w:lang w:val="fr-FR"/>
        </w:rPr>
        <w:t xml:space="preserve"> et le </w:t>
      </w:r>
      <w:hyperlink r:id="rId7251" w:anchor="Cul_Hallstatt_D" w:history="1">
        <w:r w:rsidR="002411F8" w:rsidRPr="0032190F">
          <w:rPr>
            <w:rStyle w:val="Hyperlink"/>
            <w:lang w:val="fr-FR"/>
          </w:rPr>
          <w:t>Ha D</w:t>
        </w:r>
      </w:hyperlink>
      <w:r w:rsidR="002411F8" w:rsidRPr="0032190F">
        <w:rPr>
          <w:lang w:val="fr-FR"/>
        </w:rPr>
        <w:t xml:space="preserve"> </w:t>
      </w:r>
      <w:r w:rsidRPr="0032190F">
        <w:rPr>
          <w:lang w:val="fr-FR"/>
        </w:rPr>
        <w:t xml:space="preserve">(BIB 2045 p. 21)  </w:t>
      </w:r>
    </w:p>
    <w:p w14:paraId="2FCBBD1B" w14:textId="77777777" w:rsidR="00D84A1F" w:rsidRPr="0032190F" w:rsidRDefault="00D84A1F" w:rsidP="00D84A1F">
      <w:pPr>
        <w:autoSpaceDE w:val="0"/>
        <w:autoSpaceDN w:val="0"/>
        <w:adjustRightInd w:val="0"/>
        <w:jc w:val="both"/>
        <w:rPr>
          <w:lang w:val="fr-FR"/>
        </w:rPr>
      </w:pPr>
      <w:r w:rsidRPr="0032190F">
        <w:rPr>
          <w:lang w:val="fr-FR"/>
        </w:rPr>
        <w:t xml:space="preserve">Tigy "Bois des Hauts" </w:t>
      </w:r>
      <w:r w:rsidRPr="0032190F">
        <w:rPr>
          <w:strike/>
          <w:lang w:val="fr-FR"/>
        </w:rPr>
        <w:t>(Indre)</w:t>
      </w:r>
      <w:r w:rsidRPr="0032190F">
        <w:rPr>
          <w:lang w:val="fr-FR"/>
        </w:rPr>
        <w:t xml:space="preserve">, vase ornitomorphe du Bronze final (BIB 1457) </w:t>
      </w:r>
    </w:p>
    <w:p w14:paraId="362270FA" w14:textId="77777777" w:rsidR="00FB59F5" w:rsidRPr="0032190F" w:rsidRDefault="00FB59F5" w:rsidP="00AF0006">
      <w:pPr>
        <w:autoSpaceDE w:val="0"/>
        <w:autoSpaceDN w:val="0"/>
        <w:adjustRightInd w:val="0"/>
        <w:rPr>
          <w:lang w:val="fr-FR"/>
        </w:rPr>
      </w:pPr>
    </w:p>
    <w:p w14:paraId="6254FB30" w14:textId="77777777" w:rsidR="00AF0006" w:rsidRPr="0032190F" w:rsidRDefault="00AF0006" w:rsidP="00426FF9">
      <w:pPr>
        <w:pStyle w:val="Heading1"/>
      </w:pPr>
      <w:bookmarkStart w:id="3107" w:name="Sit_Coulon"/>
      <w:r w:rsidRPr="0032190F">
        <w:t xml:space="preserve">COULON </w:t>
      </w:r>
      <w:bookmarkEnd w:id="3107"/>
    </w:p>
    <w:p w14:paraId="71354E81" w14:textId="77777777" w:rsidR="000A5894" w:rsidRDefault="000A5894" w:rsidP="00AF0006">
      <w:pPr>
        <w:autoSpaceDE w:val="0"/>
        <w:autoSpaceDN w:val="0"/>
        <w:adjustRightInd w:val="0"/>
        <w:rPr>
          <w:szCs w:val="20"/>
          <w:lang w:val="fr-FR" w:eastAsia="en-GB"/>
        </w:rPr>
      </w:pPr>
    </w:p>
    <w:p w14:paraId="2511A48C" w14:textId="77777777" w:rsidR="002932B0" w:rsidRDefault="00953FCB" w:rsidP="002932B0">
      <w:pPr>
        <w:autoSpaceDE w:val="0"/>
        <w:autoSpaceDN w:val="0"/>
        <w:adjustRightInd w:val="0"/>
        <w:jc w:val="both"/>
        <w:rPr>
          <w:szCs w:val="20"/>
          <w:lang w:val="fr-FR" w:eastAsia="en-GB"/>
        </w:rPr>
      </w:pPr>
      <w:r>
        <w:rPr>
          <w:szCs w:val="20"/>
          <w:lang w:val="fr-FR" w:eastAsia="en-GB"/>
        </w:rPr>
        <w:t xml:space="preserve">Coteau de </w:t>
      </w:r>
      <w:r w:rsidR="002932B0">
        <w:rPr>
          <w:szCs w:val="20"/>
          <w:lang w:val="fr-FR" w:eastAsia="en-GB"/>
        </w:rPr>
        <w:t>Montigné (Coulon, Deux-Sèvres).</w:t>
      </w:r>
    </w:p>
    <w:p w14:paraId="30E2681A" w14:textId="77777777" w:rsidR="002932B0" w:rsidRDefault="002932B0" w:rsidP="002932B0">
      <w:pPr>
        <w:autoSpaceDE w:val="0"/>
        <w:autoSpaceDN w:val="0"/>
        <w:adjustRightInd w:val="0"/>
        <w:jc w:val="both"/>
        <w:rPr>
          <w:szCs w:val="20"/>
          <w:lang w:val="fr-FR" w:eastAsia="en-GB"/>
        </w:rPr>
      </w:pPr>
    </w:p>
    <w:p w14:paraId="78C06DBB" w14:textId="77777777" w:rsidR="002932B0" w:rsidRDefault="002932B0" w:rsidP="002932B0">
      <w:pPr>
        <w:pStyle w:val="Heading2"/>
        <w:rPr>
          <w:lang w:eastAsia="en-GB"/>
        </w:rPr>
      </w:pPr>
      <w:r>
        <w:rPr>
          <w:lang w:eastAsia="en-GB"/>
        </w:rPr>
        <w:t>roue de char</w:t>
      </w:r>
    </w:p>
    <w:p w14:paraId="093E994C" w14:textId="77777777" w:rsidR="002932B0" w:rsidRDefault="002932B0" w:rsidP="002932B0">
      <w:pPr>
        <w:autoSpaceDE w:val="0"/>
        <w:autoSpaceDN w:val="0"/>
        <w:adjustRightInd w:val="0"/>
        <w:jc w:val="both"/>
        <w:rPr>
          <w:szCs w:val="20"/>
          <w:lang w:val="fr-FR" w:eastAsia="en-GB"/>
        </w:rPr>
      </w:pPr>
    </w:p>
    <w:p w14:paraId="418B9D8D" w14:textId="1C5D7D76" w:rsidR="002932B0" w:rsidRDefault="00953FCB" w:rsidP="002932B0">
      <w:pPr>
        <w:autoSpaceDE w:val="0"/>
        <w:autoSpaceDN w:val="0"/>
        <w:adjustRightInd w:val="0"/>
        <w:jc w:val="both"/>
        <w:rPr>
          <w:lang w:val="fr-FR"/>
        </w:rPr>
      </w:pPr>
      <w:r>
        <w:rPr>
          <w:szCs w:val="20"/>
          <w:lang w:val="fr-FR" w:eastAsia="en-GB"/>
        </w:rPr>
        <w:t>R</w:t>
      </w:r>
      <w:r w:rsidR="000C2C03">
        <w:rPr>
          <w:szCs w:val="20"/>
          <w:lang w:val="fr-FR" w:eastAsia="en-GB"/>
        </w:rPr>
        <w:t>oue de char qui a</w:t>
      </w:r>
      <w:r w:rsidR="000A5894">
        <w:rPr>
          <w:lang w:val="fr-FR"/>
        </w:rPr>
        <w:t xml:space="preserve"> donné son nom </w:t>
      </w:r>
      <w:r>
        <w:rPr>
          <w:lang w:val="fr-FR"/>
        </w:rPr>
        <w:t>au</w:t>
      </w:r>
      <w:r w:rsidR="000A5894">
        <w:rPr>
          <w:lang w:val="fr-FR"/>
        </w:rPr>
        <w:t xml:space="preserve"> </w:t>
      </w:r>
      <w:r w:rsidR="000A5894" w:rsidRPr="0032190F">
        <w:rPr>
          <w:lang w:val="fr-FR"/>
        </w:rPr>
        <w:t xml:space="preserve">type </w:t>
      </w:r>
      <w:hyperlink r:id="rId7252" w:anchor="Cul_Coulon" w:history="1">
        <w:r w:rsidR="000A5894" w:rsidRPr="0032190F">
          <w:rPr>
            <w:rStyle w:val="Hyperlink"/>
            <w:lang w:val="fr-FR"/>
          </w:rPr>
          <w:t>Coulon</w:t>
        </w:r>
      </w:hyperlink>
      <w:r w:rsidR="000A5894" w:rsidRPr="0032190F">
        <w:rPr>
          <w:lang w:val="fr-FR"/>
        </w:rPr>
        <w:t xml:space="preserve"> (</w:t>
      </w:r>
      <w:r>
        <w:rPr>
          <w:lang w:val="fr-FR"/>
        </w:rPr>
        <w:t xml:space="preserve">BIB </w:t>
      </w:r>
      <w:r w:rsidR="000C2C03">
        <w:rPr>
          <w:lang w:val="fr-FR"/>
        </w:rPr>
        <w:t>2160</w:t>
      </w:r>
      <w:r w:rsidR="000A5894" w:rsidRPr="0032190F">
        <w:rPr>
          <w:lang w:val="fr-FR"/>
        </w:rPr>
        <w:t>)</w:t>
      </w:r>
      <w:r w:rsidR="000A5894">
        <w:rPr>
          <w:lang w:val="fr-FR"/>
        </w:rPr>
        <w:t xml:space="preserve"> </w:t>
      </w:r>
    </w:p>
    <w:p w14:paraId="2427F2C1" w14:textId="77777777" w:rsidR="002932B0" w:rsidRDefault="002932B0" w:rsidP="002932B0">
      <w:pPr>
        <w:autoSpaceDE w:val="0"/>
        <w:autoSpaceDN w:val="0"/>
        <w:adjustRightInd w:val="0"/>
        <w:jc w:val="both"/>
        <w:rPr>
          <w:lang w:val="fr-FR"/>
        </w:rPr>
      </w:pPr>
    </w:p>
    <w:p w14:paraId="2B98A95C" w14:textId="77777777" w:rsidR="002932B0" w:rsidRDefault="002932B0" w:rsidP="002932B0">
      <w:pPr>
        <w:pStyle w:val="Heading2"/>
      </w:pPr>
      <w:r>
        <w:t>statuette ornitomorphe</w:t>
      </w:r>
    </w:p>
    <w:p w14:paraId="1AA600B2" w14:textId="77777777" w:rsidR="002932B0" w:rsidRDefault="002932B0" w:rsidP="002932B0">
      <w:pPr>
        <w:autoSpaceDE w:val="0"/>
        <w:autoSpaceDN w:val="0"/>
        <w:adjustRightInd w:val="0"/>
        <w:jc w:val="both"/>
        <w:rPr>
          <w:lang w:val="fr-FR"/>
        </w:rPr>
      </w:pPr>
    </w:p>
    <w:p w14:paraId="6D757112" w14:textId="3AB5377A" w:rsidR="002932B0" w:rsidRDefault="00AF0006" w:rsidP="002932B0">
      <w:pPr>
        <w:autoSpaceDE w:val="0"/>
        <w:autoSpaceDN w:val="0"/>
        <w:adjustRightInd w:val="0"/>
        <w:jc w:val="both"/>
        <w:rPr>
          <w:color w:val="000000" w:themeColor="text1"/>
          <w:szCs w:val="21"/>
          <w:lang w:val="fr-FR" w:eastAsia="en-GB"/>
        </w:rPr>
      </w:pPr>
      <w:r w:rsidRPr="0032190F">
        <w:rPr>
          <w:lang w:val="fr-FR"/>
        </w:rPr>
        <w:t>Le site de Coulon a livré</w:t>
      </w:r>
      <w:r w:rsidR="001538E3" w:rsidRPr="0032190F">
        <w:rPr>
          <w:lang w:val="fr-FR"/>
        </w:rPr>
        <w:t xml:space="preserve"> une représentation en ronde-</w:t>
      </w:r>
      <w:r w:rsidR="001538E3" w:rsidRPr="002932B0">
        <w:rPr>
          <w:lang w:val="fr-FR"/>
        </w:rPr>
        <w:t>bo</w:t>
      </w:r>
      <w:r w:rsidRPr="002932B0">
        <w:rPr>
          <w:lang w:val="fr-FR"/>
        </w:rPr>
        <w:t>sse d’</w:t>
      </w:r>
      <w:hyperlink r:id="rId7253" w:anchor="Cul_Proto_Art_TAC_T_z_oise" w:history="1">
        <w:r w:rsidRPr="002932B0">
          <w:rPr>
            <w:rStyle w:val="Hyperlink"/>
            <w:lang w:val="fr-FR"/>
          </w:rPr>
          <w:t>oiseau</w:t>
        </w:r>
      </w:hyperlink>
      <w:r w:rsidR="00052674" w:rsidRPr="002932B0">
        <w:rPr>
          <w:lang w:val="fr-FR"/>
        </w:rPr>
        <w:t xml:space="preserve"> </w:t>
      </w:r>
      <w:r w:rsidR="001538E3" w:rsidRPr="002932B0">
        <w:rPr>
          <w:lang w:val="fr-FR"/>
        </w:rPr>
        <w:t xml:space="preserve">sur céramique </w:t>
      </w:r>
      <w:r w:rsidR="002411F8" w:rsidRPr="002932B0">
        <w:rPr>
          <w:lang w:val="fr-FR"/>
        </w:rPr>
        <w:t xml:space="preserve">daté entre le </w:t>
      </w:r>
      <w:hyperlink r:id="rId7254" w:anchor="Cul_Hallstatt_A2" w:history="1">
        <w:r w:rsidR="002411F8" w:rsidRPr="002932B0">
          <w:rPr>
            <w:rStyle w:val="Hyperlink"/>
            <w:lang w:val="fr-FR"/>
          </w:rPr>
          <w:t>Ha A2</w:t>
        </w:r>
      </w:hyperlink>
      <w:r w:rsidR="002411F8" w:rsidRPr="002932B0">
        <w:rPr>
          <w:lang w:val="fr-FR"/>
        </w:rPr>
        <w:t>/</w:t>
      </w:r>
      <w:hyperlink r:id="rId7255" w:anchor="Cul_Hallstatt_B1" w:history="1">
        <w:r w:rsidR="002411F8" w:rsidRPr="002932B0">
          <w:rPr>
            <w:rStyle w:val="Hyperlink"/>
            <w:lang w:val="fr-FR"/>
          </w:rPr>
          <w:t>B1</w:t>
        </w:r>
      </w:hyperlink>
      <w:r w:rsidR="002411F8" w:rsidRPr="002932B0">
        <w:rPr>
          <w:lang w:val="fr-FR"/>
        </w:rPr>
        <w:t xml:space="preserve"> et le </w:t>
      </w:r>
      <w:hyperlink r:id="rId7256" w:anchor="Cul_Hallstatt_D" w:history="1">
        <w:r w:rsidR="002411F8" w:rsidRPr="002932B0">
          <w:rPr>
            <w:rStyle w:val="Hyperlink"/>
            <w:lang w:val="fr-FR"/>
          </w:rPr>
          <w:t>Ha D</w:t>
        </w:r>
      </w:hyperlink>
      <w:r w:rsidR="002411F8" w:rsidRPr="002932B0">
        <w:rPr>
          <w:lang w:val="fr-FR"/>
        </w:rPr>
        <w:t xml:space="preserve"> </w:t>
      </w:r>
      <w:r w:rsidR="001538E3" w:rsidRPr="002932B0">
        <w:rPr>
          <w:lang w:val="fr-FR"/>
        </w:rPr>
        <w:t xml:space="preserve">(BIB 2045 p. 21) </w:t>
      </w:r>
      <w:r w:rsidR="002932B0" w:rsidRPr="002932B0">
        <w:rPr>
          <w:color w:val="000000" w:themeColor="text1"/>
          <w:szCs w:val="21"/>
          <w:lang w:val="fr-FR" w:eastAsia="en-GB"/>
        </w:rPr>
        <w:t>Le fragment d'un oiseau a été trouvé dans l'habitat du B</w:t>
      </w:r>
      <w:r w:rsidR="002932B0">
        <w:rPr>
          <w:color w:val="000000" w:themeColor="text1"/>
          <w:szCs w:val="21"/>
          <w:lang w:val="fr-FR" w:eastAsia="en-GB"/>
        </w:rPr>
        <w:t>F</w:t>
      </w:r>
      <w:r w:rsidR="002932B0" w:rsidRPr="002932B0">
        <w:rPr>
          <w:color w:val="000000" w:themeColor="text1"/>
          <w:szCs w:val="21"/>
          <w:lang w:val="fr-FR" w:eastAsia="en-GB"/>
        </w:rPr>
        <w:t xml:space="preserve"> </w:t>
      </w:r>
      <w:r w:rsidR="002932B0">
        <w:rPr>
          <w:color w:val="000000" w:themeColor="text1"/>
          <w:szCs w:val="21"/>
          <w:lang w:val="fr-FR" w:eastAsia="en-GB"/>
        </w:rPr>
        <w:t>3</w:t>
      </w:r>
      <w:r w:rsidR="002932B0" w:rsidRPr="002932B0">
        <w:rPr>
          <w:color w:val="000000" w:themeColor="text1"/>
          <w:szCs w:val="21"/>
          <w:lang w:val="fr-FR" w:eastAsia="en-GB"/>
        </w:rPr>
        <w:t xml:space="preserve"> de Montigné à Coulon. Ont été conservés la tête et une partie du cou, qui montre une perforation. La pièce est toujours reconstruite comme un chênet, c'est-à-dire qu'on a ajouté une deuxième tête symétrique</w:t>
      </w:r>
      <w:r w:rsidR="002932B0" w:rsidRPr="002932B0">
        <w:rPr>
          <w:color w:val="000000" w:themeColor="text1"/>
          <w:szCs w:val="14"/>
          <w:lang w:val="fr-FR" w:eastAsia="en-GB"/>
        </w:rPr>
        <w:t>10</w:t>
      </w:r>
      <w:r w:rsidR="002932B0" w:rsidRPr="002932B0">
        <w:rPr>
          <w:color w:val="000000" w:themeColor="text1"/>
          <w:szCs w:val="17"/>
          <w:lang w:val="fr-FR" w:eastAsia="en-GB"/>
        </w:rPr>
        <w:t xml:space="preserve">3. </w:t>
      </w:r>
      <w:r w:rsidR="002932B0" w:rsidRPr="002932B0">
        <w:rPr>
          <w:color w:val="000000" w:themeColor="text1"/>
          <w:szCs w:val="21"/>
          <w:lang w:val="fr-FR" w:eastAsia="en-GB"/>
        </w:rPr>
        <w:t>Les raisons pour une telle reconstruction ne sont pas évidentes, on pourrait plutôt s'imaginer que la pièce é</w:t>
      </w:r>
      <w:r w:rsidR="002932B0">
        <w:rPr>
          <w:color w:val="000000" w:themeColor="text1"/>
          <w:szCs w:val="21"/>
          <w:lang w:val="fr-FR" w:eastAsia="en-GB"/>
        </w:rPr>
        <w:t>tait pendue quelque part</w:t>
      </w:r>
      <w:r w:rsidR="002932B0" w:rsidRPr="002932B0">
        <w:rPr>
          <w:color w:val="000000" w:themeColor="text1"/>
          <w:szCs w:val="46"/>
          <w:lang w:val="fr-FR" w:eastAsia="en-GB"/>
        </w:rPr>
        <w:t xml:space="preserve"> </w:t>
      </w:r>
      <w:r w:rsidR="002932B0" w:rsidRPr="002932B0">
        <w:rPr>
          <w:color w:val="000000" w:themeColor="text1"/>
          <w:szCs w:val="21"/>
          <w:lang w:val="fr-FR" w:eastAsia="en-GB"/>
        </w:rPr>
        <w:t>par le petit trou (BIB 1872)</w:t>
      </w:r>
    </w:p>
    <w:p w14:paraId="4D7FB986" w14:textId="77777777" w:rsidR="002932B0" w:rsidRDefault="002932B0" w:rsidP="002932B0">
      <w:pPr>
        <w:autoSpaceDE w:val="0"/>
        <w:autoSpaceDN w:val="0"/>
        <w:adjustRightInd w:val="0"/>
        <w:jc w:val="both"/>
        <w:rPr>
          <w:color w:val="000000" w:themeColor="text1"/>
          <w:szCs w:val="21"/>
          <w:lang w:val="fr-FR" w:eastAsia="en-GB"/>
        </w:rPr>
      </w:pPr>
    </w:p>
    <w:p w14:paraId="37FD186E" w14:textId="77777777" w:rsidR="002932B0" w:rsidRDefault="002932B0" w:rsidP="002932B0">
      <w:pPr>
        <w:pStyle w:val="Heading2"/>
        <w:rPr>
          <w:lang w:eastAsia="en-GB"/>
        </w:rPr>
      </w:pPr>
      <w:r>
        <w:rPr>
          <w:lang w:eastAsia="en-GB"/>
        </w:rPr>
        <w:t>décor céramique</w:t>
      </w:r>
    </w:p>
    <w:p w14:paraId="039F0A22" w14:textId="77777777" w:rsidR="002932B0" w:rsidRPr="002932B0" w:rsidRDefault="002932B0" w:rsidP="002932B0">
      <w:pPr>
        <w:autoSpaceDE w:val="0"/>
        <w:autoSpaceDN w:val="0"/>
        <w:adjustRightInd w:val="0"/>
        <w:jc w:val="both"/>
        <w:rPr>
          <w:color w:val="000000" w:themeColor="text1"/>
          <w:lang w:val="fr-FR"/>
        </w:rPr>
      </w:pPr>
    </w:p>
    <w:p w14:paraId="0754697C" w14:textId="77777777" w:rsidR="002932B0" w:rsidRDefault="002932B0" w:rsidP="00AF0006">
      <w:pPr>
        <w:autoSpaceDE w:val="0"/>
        <w:autoSpaceDN w:val="0"/>
        <w:adjustRightInd w:val="0"/>
        <w:rPr>
          <w:lang w:val="fr-FR"/>
        </w:rPr>
      </w:pPr>
      <w:r>
        <w:rPr>
          <w:lang w:val="fr-FR"/>
        </w:rPr>
        <w:t>Décor céramique subfiguratifs (BIB 1872)</w:t>
      </w:r>
    </w:p>
    <w:p w14:paraId="4C5F7730" w14:textId="77777777" w:rsidR="00247814" w:rsidRDefault="00247814" w:rsidP="00AF0006">
      <w:pPr>
        <w:autoSpaceDE w:val="0"/>
        <w:autoSpaceDN w:val="0"/>
        <w:adjustRightInd w:val="0"/>
        <w:rPr>
          <w:lang w:val="fr-FR"/>
        </w:rPr>
      </w:pPr>
    </w:p>
    <w:p w14:paraId="056C4EAC" w14:textId="77777777" w:rsidR="00247814" w:rsidRDefault="00247814" w:rsidP="00426FF9">
      <w:pPr>
        <w:pStyle w:val="Heading1"/>
      </w:pPr>
      <w:bookmarkStart w:id="3108" w:name="Sit_Pere"/>
      <w:r>
        <w:t>PERE</w:t>
      </w:r>
    </w:p>
    <w:bookmarkEnd w:id="3108"/>
    <w:p w14:paraId="2712D4FB" w14:textId="77777777" w:rsidR="00247814" w:rsidRDefault="00247814" w:rsidP="00AF0006">
      <w:pPr>
        <w:autoSpaceDE w:val="0"/>
        <w:autoSpaceDN w:val="0"/>
        <w:adjustRightInd w:val="0"/>
        <w:rPr>
          <w:lang w:val="fr-FR"/>
        </w:rPr>
      </w:pPr>
    </w:p>
    <w:p w14:paraId="18817960" w14:textId="77777777" w:rsidR="00247814" w:rsidRPr="0032190F" w:rsidRDefault="00247814" w:rsidP="00AF0006">
      <w:pPr>
        <w:autoSpaceDE w:val="0"/>
        <w:autoSpaceDN w:val="0"/>
        <w:adjustRightInd w:val="0"/>
        <w:rPr>
          <w:lang w:val="fr-FR"/>
        </w:rPr>
      </w:pPr>
      <w:r>
        <w:rPr>
          <w:lang w:val="fr-FR"/>
        </w:rPr>
        <w:t xml:space="preserve">Tumulus de Péré (Prissé-la-Charrière, Deux-Sèvres) </w:t>
      </w:r>
      <w:r w:rsidR="00D13278">
        <w:rPr>
          <w:lang w:val="fr-FR"/>
        </w:rPr>
        <w:t>(BIB 2822)</w:t>
      </w:r>
    </w:p>
    <w:p w14:paraId="3A1A29B3" w14:textId="77777777" w:rsidR="007425EF" w:rsidRDefault="00D13278" w:rsidP="007425EF">
      <w:pPr>
        <w:jc w:val="both"/>
        <w:rPr>
          <w:lang w:val="fr-FR"/>
        </w:rPr>
      </w:pPr>
      <w:r>
        <w:rPr>
          <w:lang w:val="fr-FR"/>
        </w:rPr>
        <w:t>Prissé-la-Charrière</w:t>
      </w:r>
      <w:r w:rsidR="00AE37AE">
        <w:rPr>
          <w:lang w:val="fr-FR"/>
        </w:rPr>
        <w:t>, au milieur du 5e millénaire BC,</w:t>
      </w:r>
      <w:r>
        <w:rPr>
          <w:lang w:val="fr-FR"/>
        </w:rPr>
        <w:t xml:space="preserve"> montre la mise en scène des tumulus (mégalithisme) par les éléments externes avec des carrières latérales (BIB 2647)</w:t>
      </w:r>
      <w:r w:rsidR="007425EF">
        <w:rPr>
          <w:lang w:val="fr-FR"/>
        </w:rPr>
        <w:t xml:space="preserve">. </w:t>
      </w:r>
      <w:r w:rsidR="00AE37AE">
        <w:rPr>
          <w:lang w:val="fr-FR"/>
        </w:rPr>
        <w:t>Un projet architectural complexe et mené sur le long terme, réunissant plusieurs monuments (BIB 2647)</w:t>
      </w:r>
    </w:p>
    <w:p w14:paraId="18BE78FE" w14:textId="77777777" w:rsidR="00AE37AE" w:rsidRDefault="00AE37AE" w:rsidP="007425EF">
      <w:pPr>
        <w:jc w:val="both"/>
        <w:rPr>
          <w:lang w:val="fr-FR"/>
        </w:rPr>
      </w:pPr>
    </w:p>
    <w:p w14:paraId="5E346E41" w14:textId="77777777" w:rsidR="00AE37AE" w:rsidRDefault="00AE37AE" w:rsidP="00AE37AE">
      <w:pPr>
        <w:pStyle w:val="Heading2"/>
      </w:pPr>
      <w:r>
        <w:t>Tumulus C</w:t>
      </w:r>
    </w:p>
    <w:p w14:paraId="1C76A67B" w14:textId="77777777" w:rsidR="00AE37AE" w:rsidRDefault="00AE37AE" w:rsidP="007425EF">
      <w:pPr>
        <w:jc w:val="both"/>
        <w:rPr>
          <w:lang w:val="fr-FR"/>
        </w:rPr>
      </w:pPr>
    </w:p>
    <w:p w14:paraId="0EDD819F" w14:textId="77777777" w:rsidR="00AE37AE" w:rsidRPr="00AE37AE" w:rsidRDefault="00AE37AE" w:rsidP="00AE37AE">
      <w:pPr>
        <w:autoSpaceDE w:val="0"/>
        <w:autoSpaceDN w:val="0"/>
        <w:adjustRightInd w:val="0"/>
        <w:rPr>
          <w:lang w:val="fr-FR"/>
        </w:rPr>
      </w:pPr>
      <w:r w:rsidRPr="00AE37AE">
        <w:rPr>
          <w:rFonts w:eastAsia="AGaramondPro-Regular"/>
          <w:lang w:val="fr-FR" w:eastAsia="en-GB"/>
        </w:rPr>
        <w:t>vase a ouverture ovalaire a egalement ete retrouve dans la chambre inviolee du tumulus C (BIB 2647)</w:t>
      </w:r>
      <w:r>
        <w:rPr>
          <w:rFonts w:eastAsia="AGaramondPro-Regular"/>
          <w:lang w:val="fr-FR" w:eastAsia="en-GB"/>
        </w:rPr>
        <w:t xml:space="preserve"> v. type Chambon (BIB 2647)</w:t>
      </w:r>
    </w:p>
    <w:p w14:paraId="62C2686F" w14:textId="77777777" w:rsidR="007425EF" w:rsidRDefault="007425EF" w:rsidP="007425EF">
      <w:pPr>
        <w:jc w:val="both"/>
        <w:rPr>
          <w:lang w:val="fr-FR"/>
        </w:rPr>
      </w:pPr>
    </w:p>
    <w:p w14:paraId="572D4297" w14:textId="77777777" w:rsidR="007425EF" w:rsidRDefault="007425EF" w:rsidP="007425EF">
      <w:pPr>
        <w:pStyle w:val="Heading2"/>
      </w:pPr>
      <w:r>
        <w:t>génétique</w:t>
      </w:r>
    </w:p>
    <w:p w14:paraId="7E6073A4" w14:textId="0CE35D78" w:rsidR="007425EF" w:rsidRPr="0032190F" w:rsidRDefault="00000000" w:rsidP="007425EF">
      <w:pPr>
        <w:rPr>
          <w:lang w:val="fr-FR"/>
        </w:rPr>
      </w:pPr>
      <w:hyperlink r:id="rId7257" w:anchor="Cul_Transition_Meso_Neo_gen" w:history="1">
        <w:r w:rsidR="007425EF" w:rsidRPr="005E6C97">
          <w:rPr>
            <w:rStyle w:val="Hyperlink"/>
            <w:lang w:val="fr-FR"/>
          </w:rPr>
          <w:t>aDNA</w:t>
        </w:r>
      </w:hyperlink>
      <w:r w:rsidR="007425EF">
        <w:rPr>
          <w:lang w:val="fr-FR"/>
        </w:rPr>
        <w:t xml:space="preserve"> (BIB 2822)</w:t>
      </w:r>
    </w:p>
    <w:p w14:paraId="55416425" w14:textId="77777777" w:rsidR="007425EF" w:rsidRDefault="007425EF" w:rsidP="007425EF">
      <w:pPr>
        <w:jc w:val="both"/>
        <w:rPr>
          <w:lang w:val="fr-FR"/>
        </w:rPr>
      </w:pPr>
    </w:p>
    <w:p w14:paraId="48ABCC2A" w14:textId="77777777" w:rsidR="007425EF" w:rsidRDefault="007425EF" w:rsidP="007425EF">
      <w:pPr>
        <w:jc w:val="both"/>
        <w:rPr>
          <w:lang w:val="fr-FR"/>
        </w:rPr>
      </w:pPr>
      <w:r>
        <w:rPr>
          <w:lang w:val="fr-FR"/>
        </w:rPr>
        <w:t>ADN Néolithique moyen 4500-3500 BC / Néolithique moyen atlantique-Chasséen s.l. (BIB 2822)</w:t>
      </w:r>
    </w:p>
    <w:p w14:paraId="01C4303E" w14:textId="77777777" w:rsidR="00F24B2A" w:rsidRDefault="00F24B2A" w:rsidP="007425EF">
      <w:pPr>
        <w:jc w:val="both"/>
        <w:rPr>
          <w:lang w:val="fr-FR"/>
        </w:rPr>
      </w:pPr>
    </w:p>
    <w:p w14:paraId="5E7B6ADA" w14:textId="77777777" w:rsidR="00F24B2A" w:rsidRPr="00246582" w:rsidRDefault="00F24B2A" w:rsidP="00F24B2A">
      <w:pPr>
        <w:pStyle w:val="Heading3"/>
        <w:rPr>
          <w:lang w:val="en-US"/>
        </w:rPr>
      </w:pPr>
      <w:r w:rsidRPr="00246582">
        <w:rPr>
          <w:lang w:val="en-US"/>
        </w:rPr>
        <w:t>Prissé 1</w:t>
      </w:r>
    </w:p>
    <w:p w14:paraId="3FBF0D1B" w14:textId="77777777" w:rsidR="00F24B2A" w:rsidRDefault="00F24B2A" w:rsidP="007425EF">
      <w:pPr>
        <w:jc w:val="both"/>
      </w:pPr>
      <w:r w:rsidRPr="00F24B2A">
        <w:t>mtDNA haplo group: X2 (BIB 3301)</w:t>
      </w:r>
    </w:p>
    <w:p w14:paraId="1F66A279" w14:textId="77777777" w:rsidR="00F24B2A" w:rsidRDefault="00F24B2A" w:rsidP="007425EF">
      <w:pPr>
        <w:jc w:val="both"/>
      </w:pPr>
    </w:p>
    <w:p w14:paraId="3F73B162" w14:textId="77777777" w:rsidR="00F24B2A" w:rsidRPr="00A0014D" w:rsidRDefault="00F24B2A" w:rsidP="00F24B2A">
      <w:pPr>
        <w:pStyle w:val="Heading3"/>
        <w:rPr>
          <w:lang w:val="en-GB"/>
        </w:rPr>
      </w:pPr>
      <w:r w:rsidRPr="00A0014D">
        <w:rPr>
          <w:lang w:val="en-GB"/>
        </w:rPr>
        <w:t>Prissé 2</w:t>
      </w:r>
    </w:p>
    <w:p w14:paraId="5468C3A2" w14:textId="77777777" w:rsidR="00F24B2A" w:rsidRPr="00A0014D" w:rsidRDefault="00F24B2A" w:rsidP="00F24B2A">
      <w:pPr>
        <w:jc w:val="both"/>
        <w:rPr>
          <w:lang w:val="en-GB"/>
        </w:rPr>
      </w:pPr>
      <w:r w:rsidRPr="00A0014D">
        <w:rPr>
          <w:lang w:val="en-GB"/>
        </w:rPr>
        <w:t>mtDNA haplo group: U5b (BIB 3301)</w:t>
      </w:r>
    </w:p>
    <w:p w14:paraId="5225FF2F" w14:textId="77777777" w:rsidR="00F24B2A" w:rsidRPr="00A0014D" w:rsidRDefault="00F24B2A" w:rsidP="00F24B2A">
      <w:pPr>
        <w:jc w:val="both"/>
        <w:rPr>
          <w:lang w:val="en-GB"/>
        </w:rPr>
      </w:pPr>
    </w:p>
    <w:p w14:paraId="16BB860B" w14:textId="77777777" w:rsidR="00F24B2A" w:rsidRPr="00A0014D" w:rsidRDefault="00F24B2A" w:rsidP="00F24B2A">
      <w:pPr>
        <w:pStyle w:val="Heading3"/>
        <w:rPr>
          <w:lang w:val="en-GB"/>
        </w:rPr>
      </w:pPr>
      <w:r w:rsidRPr="00A0014D">
        <w:rPr>
          <w:lang w:val="en-GB"/>
        </w:rPr>
        <w:lastRenderedPageBreak/>
        <w:t>Prissé 4</w:t>
      </w:r>
    </w:p>
    <w:p w14:paraId="331210EA" w14:textId="77777777" w:rsidR="00F24B2A" w:rsidRPr="00F24B2A" w:rsidRDefault="00F24B2A" w:rsidP="00F24B2A">
      <w:pPr>
        <w:jc w:val="both"/>
      </w:pPr>
      <w:r w:rsidRPr="00F24B2A">
        <w:t xml:space="preserve">mtDNA haplo group: </w:t>
      </w:r>
      <w:r>
        <w:t>N1a</w:t>
      </w:r>
      <w:r w:rsidRPr="00F24B2A">
        <w:t xml:space="preserve"> (BIB 3301)</w:t>
      </w:r>
    </w:p>
    <w:p w14:paraId="571FAE55" w14:textId="77777777" w:rsidR="00F24B2A" w:rsidRPr="00F24B2A" w:rsidRDefault="00F24B2A" w:rsidP="00F24B2A">
      <w:pPr>
        <w:jc w:val="both"/>
      </w:pPr>
    </w:p>
    <w:p w14:paraId="756FDE19" w14:textId="77777777" w:rsidR="00F24B2A" w:rsidRPr="00F24B2A" w:rsidRDefault="00F24B2A" w:rsidP="007425EF">
      <w:pPr>
        <w:jc w:val="both"/>
      </w:pPr>
    </w:p>
    <w:p w14:paraId="5FA86283" w14:textId="77777777" w:rsidR="00AF0006" w:rsidRPr="00F24B2A" w:rsidRDefault="00AF0006" w:rsidP="00242C0F"/>
    <w:p w14:paraId="59D81820" w14:textId="77777777" w:rsidR="003F7574" w:rsidRPr="0032190F" w:rsidRDefault="003F7574" w:rsidP="00426FF9">
      <w:pPr>
        <w:pStyle w:val="Heading1"/>
      </w:pPr>
      <w:bookmarkStart w:id="3109" w:name="Sit_Massy"/>
      <w:r w:rsidRPr="0032190F">
        <w:t>MASSY (Menhir de)</w:t>
      </w:r>
    </w:p>
    <w:bookmarkEnd w:id="3109"/>
    <w:p w14:paraId="522269FA" w14:textId="77777777" w:rsidR="003F7574" w:rsidRPr="0032190F" w:rsidRDefault="003F7574" w:rsidP="00242C0F">
      <w:pPr>
        <w:rPr>
          <w:lang w:val="fr-FR"/>
        </w:rPr>
      </w:pPr>
    </w:p>
    <w:p w14:paraId="0D487A4F" w14:textId="2024070F" w:rsidR="003F7574" w:rsidRPr="0032190F" w:rsidRDefault="003F7574" w:rsidP="00242C0F">
      <w:pPr>
        <w:rPr>
          <w:lang w:val="fr-FR"/>
        </w:rPr>
      </w:pPr>
      <w:r w:rsidRPr="0032190F">
        <w:rPr>
          <w:lang w:val="fr-FR"/>
        </w:rPr>
        <w:t xml:space="preserve">Le menhir de Massy (Bourgogne) est orné d’un motif scutiforme et d’une </w:t>
      </w:r>
      <w:hyperlink r:id="rId7258" w:anchor="Cul_Art_TAC_T_t_crosse" w:history="1">
        <w:r w:rsidR="00A91643" w:rsidRPr="0032190F">
          <w:rPr>
            <w:rStyle w:val="Hyperlink"/>
            <w:lang w:val="fr-FR"/>
          </w:rPr>
          <w:t>crosse</w:t>
        </w:r>
      </w:hyperlink>
      <w:r w:rsidR="00052674" w:rsidRPr="0032190F">
        <w:rPr>
          <w:lang w:val="fr-FR"/>
        </w:rPr>
        <w:t xml:space="preserve"> </w:t>
      </w:r>
      <w:r w:rsidRPr="0032190F">
        <w:rPr>
          <w:lang w:val="fr-FR"/>
        </w:rPr>
        <w:t>(BIB 400 p. 103)</w:t>
      </w:r>
    </w:p>
    <w:p w14:paraId="3088DE0D" w14:textId="77777777" w:rsidR="003F7574" w:rsidRPr="0032190F" w:rsidRDefault="003F7574" w:rsidP="00242C0F">
      <w:pPr>
        <w:rPr>
          <w:lang w:val="fr-FR"/>
        </w:rPr>
      </w:pPr>
    </w:p>
    <w:p w14:paraId="0DBB58CA" w14:textId="77777777" w:rsidR="003F7574" w:rsidRPr="0032190F" w:rsidRDefault="003F7574" w:rsidP="00426FF9">
      <w:pPr>
        <w:pStyle w:val="Heading1"/>
      </w:pPr>
      <w:bookmarkStart w:id="3110" w:name="Sit_Saint_Clement_Guye"/>
      <w:r w:rsidRPr="0032190F">
        <w:t>SAINT-CLEMENT-SUR-GUYE</w:t>
      </w:r>
    </w:p>
    <w:bookmarkEnd w:id="3110"/>
    <w:p w14:paraId="6749FC78" w14:textId="77777777" w:rsidR="003F7574" w:rsidRPr="0032190F" w:rsidRDefault="003F7574" w:rsidP="00242C0F">
      <w:pPr>
        <w:rPr>
          <w:lang w:val="fr-FR"/>
        </w:rPr>
      </w:pPr>
    </w:p>
    <w:p w14:paraId="1C67858D" w14:textId="77777777" w:rsidR="003F7574" w:rsidRPr="0032190F" w:rsidRDefault="003F7574" w:rsidP="00242C0F">
      <w:pPr>
        <w:rPr>
          <w:lang w:val="fr-FR"/>
        </w:rPr>
      </w:pPr>
      <w:r w:rsidRPr="0032190F">
        <w:rPr>
          <w:lang w:val="fr-FR"/>
        </w:rPr>
        <w:t>Deux blocs sont ornés de signes serpentiformes et de cupules (BIB 400 p. 103)</w:t>
      </w:r>
    </w:p>
    <w:p w14:paraId="4A7B32A9" w14:textId="77777777" w:rsidR="00052674" w:rsidRPr="0032190F" w:rsidRDefault="00052674" w:rsidP="00242C0F">
      <w:pPr>
        <w:rPr>
          <w:lang w:val="fr-FR"/>
        </w:rPr>
      </w:pPr>
    </w:p>
    <w:p w14:paraId="73535F53" w14:textId="77777777" w:rsidR="00052674" w:rsidRPr="0032190F" w:rsidRDefault="00052674" w:rsidP="00426FF9">
      <w:pPr>
        <w:pStyle w:val="Heading1"/>
      </w:pPr>
      <w:bookmarkStart w:id="3111" w:name="Sit_Barma"/>
      <w:r w:rsidRPr="0032190F">
        <w:t>BARMA (LA)</w:t>
      </w:r>
    </w:p>
    <w:bookmarkEnd w:id="3111"/>
    <w:p w14:paraId="607CDC80" w14:textId="2622725C" w:rsidR="00052674" w:rsidRPr="0032190F" w:rsidRDefault="00052674" w:rsidP="00242C0F">
      <w:pPr>
        <w:rPr>
          <w:lang w:val="fr-FR"/>
        </w:rPr>
      </w:pPr>
      <w:r w:rsidRPr="0032190F">
        <w:rPr>
          <w:lang w:val="fr-FR"/>
        </w:rPr>
        <w:t>La Barma (Valtournenche, Val d'Aoste)</w:t>
      </w:r>
      <w:r w:rsidR="007E100F" w:rsidRPr="0032190F">
        <w:rPr>
          <w:lang w:val="fr-FR"/>
        </w:rPr>
        <w:t xml:space="preserve"> a livré une représentation de </w:t>
      </w:r>
      <w:r w:rsidRPr="0032190F">
        <w:rPr>
          <w:i/>
          <w:lang w:val="fr-FR"/>
        </w:rPr>
        <w:t>mascherone</w:t>
      </w:r>
      <w:r w:rsidR="007E100F" w:rsidRPr="0032190F">
        <w:rPr>
          <w:lang w:val="fr-FR"/>
        </w:rPr>
        <w:t xml:space="preserve"> </w:t>
      </w:r>
      <w:r w:rsidRPr="0032190F">
        <w:rPr>
          <w:lang w:val="fr-FR"/>
        </w:rPr>
        <w:t xml:space="preserve">qu'Arcà et al. comparent à la stèle de </w:t>
      </w:r>
      <w:hyperlink r:id="rId7259" w:anchor="Sit_Mane_Er_Horeck" w:history="1">
        <w:r w:rsidRPr="0032190F">
          <w:rPr>
            <w:rStyle w:val="Hyperlink"/>
            <w:lang w:val="fr-FR"/>
          </w:rPr>
          <w:t>Mané-er-Hroek</w:t>
        </w:r>
      </w:hyperlink>
      <w:r w:rsidRPr="0032190F">
        <w:rPr>
          <w:lang w:val="fr-FR"/>
        </w:rPr>
        <w:t xml:space="preserve"> (BIB 2417 fig. 28)</w:t>
      </w:r>
    </w:p>
    <w:p w14:paraId="31240353" w14:textId="77777777" w:rsidR="003F7574" w:rsidRPr="0032190F" w:rsidRDefault="003F7574" w:rsidP="00242C0F">
      <w:pPr>
        <w:rPr>
          <w:lang w:val="fr-FR"/>
        </w:rPr>
      </w:pPr>
    </w:p>
    <w:p w14:paraId="4DA06569" w14:textId="77777777" w:rsidR="003F7574" w:rsidRPr="0032190F" w:rsidRDefault="003F7574" w:rsidP="00426FF9">
      <w:pPr>
        <w:pStyle w:val="Heading1"/>
      </w:pPr>
      <w:bookmarkStart w:id="3112" w:name="Sit_Clendy"/>
      <w:r w:rsidRPr="0032190F">
        <w:t>CLENDY</w:t>
      </w:r>
      <w:r w:rsidR="00FF7278" w:rsidRPr="0032190F">
        <w:t xml:space="preserve"> – YVER</w:t>
      </w:r>
      <w:r w:rsidR="00DF5F1D" w:rsidRPr="0032190F">
        <w:t>D</w:t>
      </w:r>
      <w:r w:rsidR="00FF7278" w:rsidRPr="0032190F">
        <w:t>ON-LES-BAIN</w:t>
      </w:r>
      <w:r w:rsidR="0030447D" w:rsidRPr="0032190F">
        <w:t>S</w:t>
      </w:r>
    </w:p>
    <w:bookmarkEnd w:id="3112"/>
    <w:p w14:paraId="1D5F5A51" w14:textId="77777777" w:rsidR="00DF5F1D" w:rsidRPr="0032190F" w:rsidRDefault="00DF5F1D" w:rsidP="00242C0F">
      <w:pPr>
        <w:rPr>
          <w:lang w:val="fr-FR"/>
        </w:rPr>
      </w:pPr>
    </w:p>
    <w:p w14:paraId="6E18A1DA" w14:textId="7B267947" w:rsidR="00034932" w:rsidRPr="0032190F" w:rsidRDefault="00034932" w:rsidP="00242C0F">
      <w:pPr>
        <w:rPr>
          <w:lang w:val="fr-FR"/>
        </w:rPr>
      </w:pPr>
      <w:r w:rsidRPr="0032190F">
        <w:rPr>
          <w:lang w:val="fr-FR"/>
        </w:rPr>
        <w:t xml:space="preserve">Appartient au groupe de </w:t>
      </w:r>
      <w:hyperlink r:id="rId7260" w:anchor="Cul_Lutry_Clendy" w:history="1">
        <w:r w:rsidRPr="0032190F">
          <w:rPr>
            <w:rStyle w:val="Hyperlink"/>
            <w:lang w:val="fr-FR"/>
          </w:rPr>
          <w:t>Lutry/Clendy</w:t>
        </w:r>
      </w:hyperlink>
      <w:r w:rsidRPr="0032190F">
        <w:rPr>
          <w:lang w:val="fr-FR"/>
        </w:rPr>
        <w:t xml:space="preserve"> (SS BIB)</w:t>
      </w:r>
    </w:p>
    <w:p w14:paraId="42060C86" w14:textId="77777777" w:rsidR="00034932" w:rsidRPr="0032190F" w:rsidRDefault="00034932" w:rsidP="00242C0F">
      <w:pPr>
        <w:rPr>
          <w:lang w:val="fr-FR"/>
        </w:rPr>
      </w:pPr>
    </w:p>
    <w:p w14:paraId="7D1B52E8" w14:textId="2F5FE68C" w:rsidR="00216782" w:rsidRPr="0032190F" w:rsidRDefault="00216782" w:rsidP="00242C0F">
      <w:pPr>
        <w:rPr>
          <w:lang w:val="fr-FR"/>
        </w:rPr>
      </w:pPr>
      <w:r w:rsidRPr="0032190F">
        <w:rPr>
          <w:lang w:val="fr-FR"/>
        </w:rPr>
        <w:t>L’e</w:t>
      </w:r>
      <w:r w:rsidR="0095151C" w:rsidRPr="0032190F">
        <w:rPr>
          <w:lang w:val="fr-FR"/>
        </w:rPr>
        <w:t>n</w:t>
      </w:r>
      <w:r w:rsidRPr="0032190F">
        <w:rPr>
          <w:lang w:val="fr-FR"/>
        </w:rPr>
        <w:t xml:space="preserve">semble des alignements </w:t>
      </w:r>
      <w:hyperlink r:id="rId7261" w:anchor="Cul_Mégalith" w:history="1">
        <w:r w:rsidR="0095151C" w:rsidRPr="0032190F">
          <w:rPr>
            <w:rStyle w:val="Hyperlink"/>
            <w:lang w:val="fr-FR"/>
          </w:rPr>
          <w:t>mégalithiques</w:t>
        </w:r>
      </w:hyperlink>
      <w:r w:rsidR="00B919BE" w:rsidRPr="0032190F">
        <w:rPr>
          <w:lang w:val="fr-FR"/>
        </w:rPr>
        <w:t xml:space="preserve"> </w:t>
      </w:r>
      <w:r w:rsidRPr="0032190F">
        <w:rPr>
          <w:lang w:val="fr-FR"/>
        </w:rPr>
        <w:t>de stèles gis</w:t>
      </w:r>
      <w:r w:rsidR="00F81A52" w:rsidRPr="0032190F">
        <w:rPr>
          <w:lang w:val="fr-FR"/>
        </w:rPr>
        <w:t>a</w:t>
      </w:r>
      <w:r w:rsidRPr="0032190F">
        <w:rPr>
          <w:lang w:val="fr-FR"/>
        </w:rPr>
        <w:t>nt au sol d’Yver</w:t>
      </w:r>
      <w:r w:rsidR="00DF5F1D" w:rsidRPr="0032190F">
        <w:rPr>
          <w:lang w:val="fr-FR"/>
        </w:rPr>
        <w:t>d</w:t>
      </w:r>
      <w:r w:rsidRPr="0032190F">
        <w:rPr>
          <w:lang w:val="fr-FR"/>
        </w:rPr>
        <w:t xml:space="preserve">on-Les-Bains (canton de Vaud, Suisse), sont constitués de 45 éléments. Parmi eux, les menhirs simples (28) et les stèles avec une extrémité supérieure grossièrement modelée sont, comme à </w:t>
      </w:r>
      <w:hyperlink r:id="rId7262" w:anchor="Sit_Lutry" w:history="1">
        <w:r w:rsidRPr="0032190F">
          <w:rPr>
            <w:rStyle w:val="Hyperlink"/>
            <w:lang w:val="fr-FR"/>
          </w:rPr>
          <w:t>Lutry</w:t>
        </w:r>
      </w:hyperlink>
      <w:r w:rsidRPr="0032190F">
        <w:rPr>
          <w:lang w:val="fr-FR"/>
        </w:rPr>
        <w:t>, majoritaires (14). Seules 3 stèles ont un profil de la tête régulièrement arrondi (BIB 93 p. 29)</w:t>
      </w:r>
    </w:p>
    <w:p w14:paraId="1C489382" w14:textId="77777777" w:rsidR="00FF7278" w:rsidRPr="0032190F" w:rsidRDefault="00FF7278" w:rsidP="00242C0F">
      <w:pPr>
        <w:rPr>
          <w:lang w:val="fr-FR"/>
        </w:rPr>
      </w:pPr>
    </w:p>
    <w:p w14:paraId="274F9435" w14:textId="77777777" w:rsidR="00FF7278" w:rsidRPr="0032190F" w:rsidRDefault="00FF7278" w:rsidP="00242C0F">
      <w:pPr>
        <w:rPr>
          <w:lang w:val="fr-FR"/>
        </w:rPr>
      </w:pPr>
      <w:r w:rsidRPr="0032190F">
        <w:rPr>
          <w:lang w:val="fr-FR"/>
        </w:rPr>
        <w:t>Le site de Clendy (commune d’Yverdon-les-Bains) montre 3 stèles anthropomorphes à épaulement et tête arrondies. Ils sont placés au milieu de 3 grands menhirs et pourraient avoir été les prototypes des stèles du Petit-Chasseur à Sion (BIB 400 p. 103) L’alignement decrît en taille de part et d’autre d’un bloc central monumental (BIB 474 p. 156)</w:t>
      </w:r>
    </w:p>
    <w:p w14:paraId="32F56EA6" w14:textId="77777777" w:rsidR="00F81A52" w:rsidRPr="0032190F" w:rsidRDefault="00F81A52" w:rsidP="00242C0F">
      <w:pPr>
        <w:rPr>
          <w:lang w:val="fr-FR"/>
        </w:rPr>
      </w:pPr>
    </w:p>
    <w:p w14:paraId="0CA2B564" w14:textId="77777777" w:rsidR="00FF7278" w:rsidRDefault="00F81A52" w:rsidP="00242C0F">
      <w:pPr>
        <w:rPr>
          <w:lang w:val="fr-FR"/>
        </w:rPr>
      </w:pPr>
      <w:r w:rsidRPr="0032190F">
        <w:rPr>
          <w:lang w:val="fr-FR"/>
        </w:rPr>
        <w:t>Les alignements de Lutry et d’Yver</w:t>
      </w:r>
      <w:r w:rsidR="00FF7278" w:rsidRPr="0032190F">
        <w:rPr>
          <w:lang w:val="fr-FR"/>
        </w:rPr>
        <w:t>d</w:t>
      </w:r>
      <w:r w:rsidRPr="0032190F">
        <w:rPr>
          <w:lang w:val="fr-FR"/>
        </w:rPr>
        <w:t>on seraient antérieurs à 3300 BC (BIB 1016 p. 13 (BIB 1017)) et préfigureraient, tant dans la statuaire</w:t>
      </w:r>
      <w:r w:rsidR="00DF5F1D" w:rsidRPr="0032190F">
        <w:rPr>
          <w:lang w:val="fr-FR"/>
        </w:rPr>
        <w:t xml:space="preserve"> que dans les rituels associés,</w:t>
      </w:r>
      <w:r w:rsidRPr="0032190F">
        <w:rPr>
          <w:lang w:val="fr-FR"/>
        </w:rPr>
        <w:t xml:space="preserve"> les stèles de Sion et d’Aoste (BIB 1016 p. 13)</w:t>
      </w:r>
    </w:p>
    <w:p w14:paraId="5915840F" w14:textId="77777777" w:rsidR="006B197F" w:rsidRDefault="006B197F" w:rsidP="00242C0F">
      <w:pPr>
        <w:rPr>
          <w:lang w:val="fr-FR"/>
        </w:rPr>
      </w:pPr>
    </w:p>
    <w:p w14:paraId="29781F46" w14:textId="77777777" w:rsidR="006B197F" w:rsidRPr="0032190F" w:rsidRDefault="006B197F" w:rsidP="00242C0F">
      <w:pPr>
        <w:rPr>
          <w:lang w:val="fr-FR"/>
        </w:rPr>
      </w:pPr>
      <w:r>
        <w:rPr>
          <w:lang w:val="fr-FR"/>
        </w:rPr>
        <w:t xml:space="preserve">stèles anthropomorphes </w:t>
      </w:r>
      <w:r w:rsidRPr="006B197F">
        <w:rPr>
          <w:lang w:val="fr-FR"/>
        </w:rPr>
        <w:t>(BIB 381)</w:t>
      </w:r>
    </w:p>
    <w:p w14:paraId="00548285" w14:textId="77777777" w:rsidR="00712F45" w:rsidRPr="0032190F" w:rsidRDefault="00712F45" w:rsidP="00242C0F">
      <w:pPr>
        <w:rPr>
          <w:lang w:val="fr-FR"/>
        </w:rPr>
      </w:pPr>
    </w:p>
    <w:p w14:paraId="451FE3BC" w14:textId="77777777" w:rsidR="00712F45" w:rsidRPr="0032190F" w:rsidRDefault="00712F45" w:rsidP="00426FF9">
      <w:pPr>
        <w:pStyle w:val="Heading1"/>
      </w:pPr>
      <w:bookmarkStart w:id="3113" w:name="Sit_Pierre_Couteaux"/>
      <w:r w:rsidRPr="0032190F">
        <w:t>PIERRE DES COUTEAUX (Dolmen de la)</w:t>
      </w:r>
    </w:p>
    <w:bookmarkEnd w:id="3113"/>
    <w:p w14:paraId="73707EB5" w14:textId="77777777" w:rsidR="00F81A52" w:rsidRPr="0032190F" w:rsidRDefault="00F81A52" w:rsidP="00242C0F">
      <w:pPr>
        <w:rPr>
          <w:lang w:val="fr-FR"/>
        </w:rPr>
      </w:pPr>
    </w:p>
    <w:p w14:paraId="3DB9E50F" w14:textId="04B7F5E5" w:rsidR="00712F45" w:rsidRPr="0032190F" w:rsidRDefault="00712F45" w:rsidP="00242C0F">
      <w:pPr>
        <w:jc w:val="both"/>
        <w:rPr>
          <w:lang w:val="fr-FR"/>
        </w:rPr>
      </w:pPr>
      <w:r w:rsidRPr="0032190F">
        <w:rPr>
          <w:lang w:val="fr-FR"/>
        </w:rPr>
        <w:t xml:space="preserve">Un fragment de poignard en </w:t>
      </w:r>
      <w:hyperlink r:id="rId7263" w:anchor="Sit_Cuivre" w:history="1">
        <w:r w:rsidR="00BA150E" w:rsidRPr="00BA150E">
          <w:rPr>
            <w:rStyle w:val="Hyperlink"/>
            <w:lang w:val="fr-FR"/>
          </w:rPr>
          <w:t>cuivr</w:t>
        </w:r>
        <w:r w:rsidR="00BA150E">
          <w:rPr>
            <w:rStyle w:val="Hyperlink"/>
            <w:lang w:val="fr-FR"/>
          </w:rPr>
          <w:t>e</w:t>
        </w:r>
      </w:hyperlink>
      <w:r w:rsidR="00BA150E">
        <w:rPr>
          <w:lang w:val="fr-FR"/>
        </w:rPr>
        <w:t xml:space="preserve"> </w:t>
      </w:r>
      <w:r w:rsidRPr="0032190F">
        <w:rPr>
          <w:lang w:val="fr-FR"/>
        </w:rPr>
        <w:t xml:space="preserve">long de </w:t>
      </w:r>
      <w:smartTag w:uri="urn:schemas-microsoft-com:office:smarttags" w:element="metricconverter">
        <w:smartTagPr>
          <w:attr w:name="ProductID" w:val="93 mm"/>
        </w:smartTagPr>
        <w:r w:rsidRPr="0032190F">
          <w:rPr>
            <w:lang w:val="fr-FR"/>
          </w:rPr>
          <w:t>93 mm</w:t>
        </w:r>
      </w:smartTag>
      <w:r w:rsidRPr="0032190F">
        <w:rPr>
          <w:lang w:val="fr-FR"/>
        </w:rPr>
        <w:t xml:space="preserve">, les fils de la lame sont considérablement amincis, une lame en silex longue de </w:t>
      </w:r>
      <w:smartTag w:uri="urn:schemas-microsoft-com:office:smarttags" w:element="metricconverter">
        <w:smartTagPr>
          <w:attr w:name="ProductID" w:val="17 cm"/>
        </w:smartTagPr>
        <w:r w:rsidRPr="0032190F">
          <w:rPr>
            <w:lang w:val="fr-FR"/>
          </w:rPr>
          <w:t>17 cm</w:t>
        </w:r>
      </w:smartTag>
      <w:r w:rsidRPr="0032190F">
        <w:rPr>
          <w:lang w:val="fr-FR"/>
        </w:rPr>
        <w:t xml:space="preserve">, des flèches foliacées des perles en os, en coquillage et un minuscule fragment de </w:t>
      </w:r>
      <w:hyperlink r:id="rId7264" w:anchor="Cul_Campaniforme" w:history="1">
        <w:r w:rsidRPr="0032190F">
          <w:rPr>
            <w:rStyle w:val="Hyperlink"/>
            <w:lang w:val="fr-FR"/>
          </w:rPr>
          <w:t>Campaniforme</w:t>
        </w:r>
      </w:hyperlink>
      <w:r w:rsidRPr="0032190F">
        <w:rPr>
          <w:lang w:val="fr-FR"/>
        </w:rPr>
        <w:t xml:space="preserve"> international (BIB 572 p. 121)</w:t>
      </w:r>
    </w:p>
    <w:p w14:paraId="1F953B4E" w14:textId="77777777" w:rsidR="0001164D" w:rsidRPr="0032190F" w:rsidRDefault="0001164D" w:rsidP="00242C0F">
      <w:pPr>
        <w:rPr>
          <w:lang w:val="fr-FR"/>
        </w:rPr>
      </w:pPr>
    </w:p>
    <w:tbl>
      <w:tblPr>
        <w:tblW w:w="86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11"/>
        <w:gridCol w:w="650"/>
        <w:gridCol w:w="766"/>
        <w:gridCol w:w="577"/>
        <w:gridCol w:w="766"/>
        <w:gridCol w:w="577"/>
        <w:gridCol w:w="872"/>
        <w:gridCol w:w="766"/>
        <w:gridCol w:w="766"/>
        <w:gridCol w:w="666"/>
        <w:gridCol w:w="577"/>
        <w:gridCol w:w="766"/>
      </w:tblGrid>
      <w:tr w:rsidR="0001164D" w:rsidRPr="00CC2667" w14:paraId="302DDABE" w14:textId="77777777" w:rsidTr="00DF5F1D">
        <w:trPr>
          <w:jc w:val="center"/>
        </w:trPr>
        <w:tc>
          <w:tcPr>
            <w:tcW w:w="911" w:type="dxa"/>
          </w:tcPr>
          <w:p w14:paraId="3B10E46C" w14:textId="77777777" w:rsidR="0001164D" w:rsidRPr="0032190F" w:rsidRDefault="0001164D" w:rsidP="00CC2667">
            <w:pPr>
              <w:jc w:val="center"/>
              <w:rPr>
                <w:rFonts w:ascii="Courier New" w:hAnsi="Courier New" w:cs="Courier New"/>
                <w:sz w:val="20"/>
                <w:lang w:val="fr-FR"/>
              </w:rPr>
            </w:pPr>
          </w:p>
        </w:tc>
        <w:tc>
          <w:tcPr>
            <w:tcW w:w="650" w:type="dxa"/>
          </w:tcPr>
          <w:p w14:paraId="1217C8D9" w14:textId="77777777" w:rsidR="0001164D" w:rsidRPr="00CC2667" w:rsidRDefault="0001164D" w:rsidP="00CC2667">
            <w:pPr>
              <w:jc w:val="center"/>
              <w:rPr>
                <w:rFonts w:ascii="Courier New" w:hAnsi="Courier New" w:cs="Courier New"/>
                <w:sz w:val="20"/>
              </w:rPr>
            </w:pPr>
            <w:r w:rsidRPr="00CC2667">
              <w:rPr>
                <w:rFonts w:ascii="Courier New" w:hAnsi="Courier New" w:cs="Courier New"/>
                <w:sz w:val="20"/>
              </w:rPr>
              <w:t>Cu</w:t>
            </w:r>
          </w:p>
        </w:tc>
        <w:tc>
          <w:tcPr>
            <w:tcW w:w="766" w:type="dxa"/>
          </w:tcPr>
          <w:p w14:paraId="3580D67E" w14:textId="77777777" w:rsidR="0001164D" w:rsidRPr="00CC2667" w:rsidRDefault="0001164D" w:rsidP="00CC2667">
            <w:pPr>
              <w:jc w:val="center"/>
              <w:rPr>
                <w:rFonts w:ascii="Courier New" w:hAnsi="Courier New" w:cs="Courier New"/>
                <w:sz w:val="20"/>
              </w:rPr>
            </w:pPr>
            <w:r w:rsidRPr="00CC2667">
              <w:rPr>
                <w:rFonts w:ascii="Courier New" w:hAnsi="Courier New" w:cs="Courier New"/>
                <w:sz w:val="20"/>
              </w:rPr>
              <w:t>Sn</w:t>
            </w:r>
          </w:p>
        </w:tc>
        <w:tc>
          <w:tcPr>
            <w:tcW w:w="577" w:type="dxa"/>
          </w:tcPr>
          <w:p w14:paraId="2AB17950" w14:textId="77777777" w:rsidR="0001164D" w:rsidRPr="00CC2667" w:rsidRDefault="0001164D" w:rsidP="00CC2667">
            <w:pPr>
              <w:jc w:val="center"/>
              <w:rPr>
                <w:rFonts w:ascii="Courier New" w:hAnsi="Courier New" w:cs="Courier New"/>
                <w:sz w:val="20"/>
              </w:rPr>
            </w:pPr>
            <w:r w:rsidRPr="00CC2667">
              <w:rPr>
                <w:rFonts w:ascii="Courier New" w:hAnsi="Courier New" w:cs="Courier New"/>
                <w:sz w:val="20"/>
              </w:rPr>
              <w:t>Pb</w:t>
            </w:r>
          </w:p>
        </w:tc>
        <w:tc>
          <w:tcPr>
            <w:tcW w:w="766" w:type="dxa"/>
          </w:tcPr>
          <w:p w14:paraId="7587CE39" w14:textId="77777777" w:rsidR="0001164D" w:rsidRPr="00CC2667" w:rsidRDefault="0001164D" w:rsidP="00CC2667">
            <w:pPr>
              <w:jc w:val="center"/>
              <w:rPr>
                <w:rFonts w:ascii="Courier New" w:hAnsi="Courier New" w:cs="Courier New"/>
                <w:sz w:val="20"/>
              </w:rPr>
            </w:pPr>
            <w:r w:rsidRPr="00CC2667">
              <w:rPr>
                <w:rFonts w:ascii="Courier New" w:hAnsi="Courier New" w:cs="Courier New"/>
                <w:sz w:val="20"/>
              </w:rPr>
              <w:t>As</w:t>
            </w:r>
          </w:p>
        </w:tc>
        <w:tc>
          <w:tcPr>
            <w:tcW w:w="577" w:type="dxa"/>
          </w:tcPr>
          <w:p w14:paraId="75FF4A94" w14:textId="77777777" w:rsidR="0001164D" w:rsidRPr="00CC2667" w:rsidRDefault="0001164D" w:rsidP="00CC2667">
            <w:pPr>
              <w:jc w:val="center"/>
              <w:rPr>
                <w:rFonts w:ascii="Courier New" w:hAnsi="Courier New" w:cs="Courier New"/>
                <w:sz w:val="20"/>
              </w:rPr>
            </w:pPr>
            <w:r w:rsidRPr="00CC2667">
              <w:rPr>
                <w:rFonts w:ascii="Courier New" w:hAnsi="Courier New" w:cs="Courier New"/>
                <w:sz w:val="20"/>
              </w:rPr>
              <w:t>Sb</w:t>
            </w:r>
          </w:p>
        </w:tc>
        <w:tc>
          <w:tcPr>
            <w:tcW w:w="872" w:type="dxa"/>
          </w:tcPr>
          <w:p w14:paraId="5DDD02EE" w14:textId="77777777" w:rsidR="0001164D" w:rsidRPr="00CC2667" w:rsidRDefault="0001164D" w:rsidP="00CC2667">
            <w:pPr>
              <w:jc w:val="center"/>
              <w:rPr>
                <w:rFonts w:ascii="Courier New" w:hAnsi="Courier New" w:cs="Courier New"/>
                <w:sz w:val="20"/>
              </w:rPr>
            </w:pPr>
            <w:r w:rsidRPr="00CC2667">
              <w:rPr>
                <w:rFonts w:ascii="Courier New" w:hAnsi="Courier New" w:cs="Courier New"/>
                <w:sz w:val="20"/>
              </w:rPr>
              <w:t>Ag</w:t>
            </w:r>
          </w:p>
        </w:tc>
        <w:tc>
          <w:tcPr>
            <w:tcW w:w="766" w:type="dxa"/>
          </w:tcPr>
          <w:p w14:paraId="02C64559" w14:textId="77777777" w:rsidR="0001164D" w:rsidRPr="00CC2667" w:rsidRDefault="0001164D" w:rsidP="00CC2667">
            <w:pPr>
              <w:jc w:val="center"/>
              <w:rPr>
                <w:rFonts w:ascii="Courier New" w:hAnsi="Courier New" w:cs="Courier New"/>
                <w:sz w:val="20"/>
              </w:rPr>
            </w:pPr>
            <w:r w:rsidRPr="00CC2667">
              <w:rPr>
                <w:rFonts w:ascii="Courier New" w:hAnsi="Courier New" w:cs="Courier New"/>
                <w:sz w:val="20"/>
              </w:rPr>
              <w:t>Ni</w:t>
            </w:r>
          </w:p>
        </w:tc>
        <w:tc>
          <w:tcPr>
            <w:tcW w:w="766" w:type="dxa"/>
          </w:tcPr>
          <w:p w14:paraId="0B5F157E" w14:textId="77777777" w:rsidR="0001164D" w:rsidRPr="00CC2667" w:rsidRDefault="0001164D" w:rsidP="00CC2667">
            <w:pPr>
              <w:jc w:val="center"/>
              <w:rPr>
                <w:rFonts w:ascii="Courier New" w:hAnsi="Courier New" w:cs="Courier New"/>
                <w:sz w:val="20"/>
              </w:rPr>
            </w:pPr>
            <w:r w:rsidRPr="00CC2667">
              <w:rPr>
                <w:rFonts w:ascii="Courier New" w:hAnsi="Courier New" w:cs="Courier New"/>
                <w:sz w:val="20"/>
              </w:rPr>
              <w:t>Bi</w:t>
            </w:r>
          </w:p>
        </w:tc>
        <w:tc>
          <w:tcPr>
            <w:tcW w:w="666" w:type="dxa"/>
          </w:tcPr>
          <w:p w14:paraId="59C8320E" w14:textId="77777777" w:rsidR="0001164D" w:rsidRPr="00CC2667" w:rsidRDefault="0001164D" w:rsidP="00CC2667">
            <w:pPr>
              <w:jc w:val="center"/>
              <w:rPr>
                <w:rFonts w:ascii="Courier New" w:hAnsi="Courier New" w:cs="Courier New"/>
                <w:sz w:val="20"/>
              </w:rPr>
            </w:pPr>
            <w:r w:rsidRPr="00CC2667">
              <w:rPr>
                <w:rFonts w:ascii="Courier New" w:hAnsi="Courier New" w:cs="Courier New"/>
                <w:sz w:val="20"/>
              </w:rPr>
              <w:t>Fe</w:t>
            </w:r>
          </w:p>
        </w:tc>
        <w:tc>
          <w:tcPr>
            <w:tcW w:w="577" w:type="dxa"/>
          </w:tcPr>
          <w:p w14:paraId="70352528" w14:textId="77777777" w:rsidR="0001164D" w:rsidRPr="00CC2667" w:rsidRDefault="0001164D" w:rsidP="00CC2667">
            <w:pPr>
              <w:jc w:val="center"/>
              <w:rPr>
                <w:rFonts w:ascii="Courier New" w:hAnsi="Courier New" w:cs="Courier New"/>
                <w:sz w:val="20"/>
              </w:rPr>
            </w:pPr>
            <w:r w:rsidRPr="00CC2667">
              <w:rPr>
                <w:rFonts w:ascii="Courier New" w:hAnsi="Courier New" w:cs="Courier New"/>
                <w:sz w:val="20"/>
              </w:rPr>
              <w:t>Zn</w:t>
            </w:r>
          </w:p>
        </w:tc>
        <w:tc>
          <w:tcPr>
            <w:tcW w:w="766" w:type="dxa"/>
          </w:tcPr>
          <w:p w14:paraId="41DF5788" w14:textId="77777777" w:rsidR="0001164D" w:rsidRPr="00CC2667" w:rsidRDefault="0001164D" w:rsidP="00CC2667">
            <w:pPr>
              <w:jc w:val="center"/>
              <w:rPr>
                <w:rFonts w:ascii="Courier New" w:hAnsi="Courier New" w:cs="Courier New"/>
                <w:sz w:val="20"/>
              </w:rPr>
            </w:pPr>
            <w:r w:rsidRPr="00CC2667">
              <w:rPr>
                <w:rFonts w:ascii="Courier New" w:hAnsi="Courier New" w:cs="Courier New"/>
                <w:sz w:val="20"/>
              </w:rPr>
              <w:t>Mn</w:t>
            </w:r>
          </w:p>
        </w:tc>
      </w:tr>
      <w:tr w:rsidR="0001164D" w:rsidRPr="00DB5974" w14:paraId="3C990CAC" w14:textId="77777777" w:rsidTr="00DF5F1D">
        <w:trPr>
          <w:jc w:val="center"/>
        </w:trPr>
        <w:tc>
          <w:tcPr>
            <w:tcW w:w="911" w:type="dxa"/>
          </w:tcPr>
          <w:p w14:paraId="6A2D78CC" w14:textId="77777777" w:rsidR="0001164D" w:rsidRPr="00DB5974" w:rsidRDefault="0001164D" w:rsidP="00242C0F">
            <w:pPr>
              <w:jc w:val="center"/>
              <w:rPr>
                <w:sz w:val="20"/>
                <w:szCs w:val="20"/>
              </w:rPr>
            </w:pPr>
            <w:r w:rsidRPr="00DB5974">
              <w:rPr>
                <w:sz w:val="20"/>
                <w:szCs w:val="20"/>
              </w:rPr>
              <w:t>P. d. C.</w:t>
            </w:r>
          </w:p>
        </w:tc>
        <w:tc>
          <w:tcPr>
            <w:tcW w:w="650" w:type="dxa"/>
          </w:tcPr>
          <w:p w14:paraId="6D8018C7" w14:textId="77777777" w:rsidR="0001164D" w:rsidRPr="00DB5974" w:rsidRDefault="0001164D" w:rsidP="00242C0F">
            <w:pPr>
              <w:jc w:val="center"/>
              <w:rPr>
                <w:sz w:val="20"/>
                <w:szCs w:val="20"/>
              </w:rPr>
            </w:pPr>
            <w:r w:rsidRPr="00DB5974">
              <w:rPr>
                <w:sz w:val="20"/>
                <w:szCs w:val="20"/>
              </w:rPr>
              <w:t>(94)</w:t>
            </w:r>
          </w:p>
        </w:tc>
        <w:tc>
          <w:tcPr>
            <w:tcW w:w="766" w:type="dxa"/>
          </w:tcPr>
          <w:p w14:paraId="66436EFF" w14:textId="77777777" w:rsidR="0001164D" w:rsidRPr="00DB5974" w:rsidRDefault="0001164D" w:rsidP="00242C0F">
            <w:pPr>
              <w:jc w:val="center"/>
              <w:rPr>
                <w:sz w:val="20"/>
                <w:szCs w:val="20"/>
              </w:rPr>
            </w:pPr>
            <w:r w:rsidRPr="00DB5974">
              <w:rPr>
                <w:sz w:val="20"/>
                <w:szCs w:val="20"/>
              </w:rPr>
              <w:t>0,005</w:t>
            </w:r>
          </w:p>
        </w:tc>
        <w:tc>
          <w:tcPr>
            <w:tcW w:w="577" w:type="dxa"/>
          </w:tcPr>
          <w:p w14:paraId="44060B45" w14:textId="77777777" w:rsidR="0001164D" w:rsidRPr="00DB5974" w:rsidRDefault="0001164D" w:rsidP="00242C0F">
            <w:pPr>
              <w:jc w:val="center"/>
              <w:rPr>
                <w:sz w:val="20"/>
                <w:szCs w:val="20"/>
              </w:rPr>
            </w:pPr>
            <w:r w:rsidRPr="00DB5974">
              <w:rPr>
                <w:sz w:val="20"/>
                <w:szCs w:val="20"/>
              </w:rPr>
              <w:t>0,4</w:t>
            </w:r>
          </w:p>
        </w:tc>
        <w:tc>
          <w:tcPr>
            <w:tcW w:w="766" w:type="dxa"/>
          </w:tcPr>
          <w:p w14:paraId="36EB3FB7" w14:textId="77777777" w:rsidR="0001164D" w:rsidRPr="00DB5974" w:rsidRDefault="005672D1" w:rsidP="00242C0F">
            <w:pPr>
              <w:jc w:val="center"/>
              <w:rPr>
                <w:sz w:val="20"/>
                <w:szCs w:val="20"/>
              </w:rPr>
            </w:pPr>
            <w:r w:rsidRPr="00DB5974">
              <w:rPr>
                <w:sz w:val="20"/>
                <w:szCs w:val="20"/>
              </w:rPr>
              <w:t>0,002</w:t>
            </w:r>
          </w:p>
        </w:tc>
        <w:tc>
          <w:tcPr>
            <w:tcW w:w="577" w:type="dxa"/>
          </w:tcPr>
          <w:p w14:paraId="79F82DAA" w14:textId="77777777" w:rsidR="0001164D" w:rsidRPr="00DB5974" w:rsidRDefault="005672D1" w:rsidP="00242C0F">
            <w:pPr>
              <w:jc w:val="center"/>
              <w:rPr>
                <w:sz w:val="20"/>
                <w:szCs w:val="20"/>
              </w:rPr>
            </w:pPr>
            <w:r w:rsidRPr="00DB5974">
              <w:rPr>
                <w:sz w:val="20"/>
                <w:szCs w:val="20"/>
              </w:rPr>
              <w:t>~1</w:t>
            </w:r>
          </w:p>
        </w:tc>
        <w:tc>
          <w:tcPr>
            <w:tcW w:w="872" w:type="dxa"/>
          </w:tcPr>
          <w:p w14:paraId="40FCB8F6" w14:textId="77777777" w:rsidR="0001164D" w:rsidRPr="00DB5974" w:rsidRDefault="005672D1" w:rsidP="00242C0F">
            <w:pPr>
              <w:jc w:val="center"/>
              <w:rPr>
                <w:sz w:val="20"/>
                <w:szCs w:val="20"/>
              </w:rPr>
            </w:pPr>
            <w:r w:rsidRPr="00DB5974">
              <w:rPr>
                <w:sz w:val="20"/>
                <w:szCs w:val="20"/>
              </w:rPr>
              <w:t>3 à 5%</w:t>
            </w:r>
          </w:p>
        </w:tc>
        <w:tc>
          <w:tcPr>
            <w:tcW w:w="766" w:type="dxa"/>
          </w:tcPr>
          <w:p w14:paraId="3A5085EA" w14:textId="77777777" w:rsidR="0001164D" w:rsidRPr="00DB5974" w:rsidRDefault="0001164D" w:rsidP="00242C0F">
            <w:pPr>
              <w:jc w:val="center"/>
              <w:rPr>
                <w:sz w:val="20"/>
                <w:szCs w:val="20"/>
              </w:rPr>
            </w:pPr>
            <w:r w:rsidRPr="00DB5974">
              <w:rPr>
                <w:sz w:val="20"/>
                <w:szCs w:val="20"/>
              </w:rPr>
              <w:t>0,00</w:t>
            </w:r>
            <w:r w:rsidR="005672D1" w:rsidRPr="00DB5974">
              <w:rPr>
                <w:sz w:val="20"/>
                <w:szCs w:val="20"/>
              </w:rPr>
              <w:t>5</w:t>
            </w:r>
          </w:p>
        </w:tc>
        <w:tc>
          <w:tcPr>
            <w:tcW w:w="766" w:type="dxa"/>
          </w:tcPr>
          <w:p w14:paraId="3E2E45F6" w14:textId="77777777" w:rsidR="0001164D" w:rsidRPr="00DB5974" w:rsidRDefault="0001164D" w:rsidP="00242C0F">
            <w:pPr>
              <w:jc w:val="center"/>
              <w:rPr>
                <w:sz w:val="20"/>
                <w:szCs w:val="20"/>
              </w:rPr>
            </w:pPr>
            <w:r w:rsidRPr="00DB5974">
              <w:rPr>
                <w:sz w:val="20"/>
                <w:szCs w:val="20"/>
              </w:rPr>
              <w:t>0,00</w:t>
            </w:r>
            <w:r w:rsidR="005672D1" w:rsidRPr="00DB5974">
              <w:rPr>
                <w:sz w:val="20"/>
                <w:szCs w:val="20"/>
              </w:rPr>
              <w:t>2</w:t>
            </w:r>
          </w:p>
        </w:tc>
        <w:tc>
          <w:tcPr>
            <w:tcW w:w="666" w:type="dxa"/>
          </w:tcPr>
          <w:p w14:paraId="103ED40C" w14:textId="77777777" w:rsidR="0001164D" w:rsidRPr="00DB5974" w:rsidRDefault="005672D1" w:rsidP="00242C0F">
            <w:pPr>
              <w:jc w:val="center"/>
              <w:rPr>
                <w:sz w:val="20"/>
                <w:szCs w:val="20"/>
              </w:rPr>
            </w:pPr>
            <w:r w:rsidRPr="00DB5974">
              <w:rPr>
                <w:sz w:val="20"/>
                <w:szCs w:val="20"/>
              </w:rPr>
              <w:t>0,02</w:t>
            </w:r>
          </w:p>
        </w:tc>
        <w:tc>
          <w:tcPr>
            <w:tcW w:w="577" w:type="dxa"/>
          </w:tcPr>
          <w:p w14:paraId="5559967E" w14:textId="77777777" w:rsidR="0001164D" w:rsidRPr="00DB5974" w:rsidRDefault="005672D1" w:rsidP="00242C0F">
            <w:pPr>
              <w:jc w:val="center"/>
              <w:rPr>
                <w:sz w:val="20"/>
                <w:szCs w:val="20"/>
              </w:rPr>
            </w:pPr>
            <w:r w:rsidRPr="00DB5974">
              <w:rPr>
                <w:sz w:val="20"/>
                <w:szCs w:val="20"/>
              </w:rPr>
              <w:t>tr</w:t>
            </w:r>
          </w:p>
        </w:tc>
        <w:tc>
          <w:tcPr>
            <w:tcW w:w="766" w:type="dxa"/>
          </w:tcPr>
          <w:p w14:paraId="68EF3A36" w14:textId="77777777" w:rsidR="0001164D" w:rsidRPr="00DB5974" w:rsidRDefault="005672D1" w:rsidP="00242C0F">
            <w:pPr>
              <w:jc w:val="center"/>
              <w:rPr>
                <w:sz w:val="20"/>
                <w:szCs w:val="20"/>
              </w:rPr>
            </w:pPr>
            <w:r w:rsidRPr="00DB5974">
              <w:rPr>
                <w:sz w:val="20"/>
                <w:szCs w:val="20"/>
              </w:rPr>
              <w:t>0,001</w:t>
            </w:r>
          </w:p>
        </w:tc>
      </w:tr>
    </w:tbl>
    <w:p w14:paraId="56880145" w14:textId="77777777" w:rsidR="0001164D" w:rsidRDefault="0001164D" w:rsidP="00242C0F">
      <w:pPr>
        <w:jc w:val="both"/>
      </w:pPr>
      <w:r>
        <w:t>(BIB 572 p. 126 annexes)</w:t>
      </w:r>
    </w:p>
    <w:p w14:paraId="3AA5854A" w14:textId="77777777" w:rsidR="00FC64FF" w:rsidRDefault="00FC64FF" w:rsidP="00242C0F">
      <w:pPr>
        <w:jc w:val="both"/>
      </w:pPr>
    </w:p>
    <w:p w14:paraId="7AF73DD3" w14:textId="0FEAB6E9" w:rsidR="00FC64FF" w:rsidRPr="0032190F" w:rsidRDefault="00FC64FF" w:rsidP="00242C0F">
      <w:pPr>
        <w:jc w:val="both"/>
        <w:rPr>
          <w:lang w:val="fr-FR"/>
        </w:rPr>
      </w:pPr>
      <w:r w:rsidRPr="0032190F">
        <w:rPr>
          <w:lang w:val="fr-FR"/>
        </w:rPr>
        <w:lastRenderedPageBreak/>
        <w:t xml:space="preserve">Le poignard de la Pierre des Couteaux peut être comparé à celui de </w:t>
      </w:r>
      <w:hyperlink r:id="rId7265" w:anchor="Sit_Saint_Eugene_Laure" w:history="1">
        <w:r w:rsidRPr="0032190F">
          <w:rPr>
            <w:rStyle w:val="Hyperlink"/>
            <w:lang w:val="fr-FR"/>
          </w:rPr>
          <w:t>Saint-Eugène</w:t>
        </w:r>
      </w:hyperlink>
      <w:r w:rsidRPr="0032190F">
        <w:rPr>
          <w:lang w:val="fr-FR"/>
        </w:rPr>
        <w:t xml:space="preserve"> et de </w:t>
      </w:r>
      <w:hyperlink r:id="rId7266" w:anchor="Sit_Tournier" w:history="1">
        <w:r w:rsidRPr="0032190F">
          <w:rPr>
            <w:rStyle w:val="Hyperlink"/>
            <w:lang w:val="fr-FR"/>
          </w:rPr>
          <w:t>Tournier</w:t>
        </w:r>
      </w:hyperlink>
      <w:r w:rsidRPr="0032190F">
        <w:rPr>
          <w:lang w:val="fr-FR"/>
        </w:rPr>
        <w:t xml:space="preserve"> (BIB 572 p. 122)</w:t>
      </w:r>
    </w:p>
    <w:p w14:paraId="7A0BAE9A" w14:textId="77777777" w:rsidR="00712F45" w:rsidRPr="0032190F" w:rsidRDefault="00712F45" w:rsidP="00242C0F">
      <w:pPr>
        <w:rPr>
          <w:lang w:val="fr-FR"/>
        </w:rPr>
      </w:pPr>
    </w:p>
    <w:p w14:paraId="2D3639F7" w14:textId="77777777" w:rsidR="000A5528" w:rsidRPr="0032190F" w:rsidRDefault="00F03EA6" w:rsidP="00426FF9">
      <w:pPr>
        <w:pStyle w:val="Heading1"/>
      </w:pPr>
      <w:bookmarkStart w:id="3114" w:name="Sit_Fades"/>
      <w:r w:rsidRPr="0032190F">
        <w:t>FADES (Dolmen des)</w:t>
      </w:r>
    </w:p>
    <w:bookmarkEnd w:id="3114"/>
    <w:p w14:paraId="145A817D" w14:textId="77777777" w:rsidR="00E75759" w:rsidRPr="0032190F" w:rsidRDefault="00E75759" w:rsidP="00242C0F">
      <w:pPr>
        <w:rPr>
          <w:lang w:val="fr-FR"/>
        </w:rPr>
      </w:pPr>
    </w:p>
    <w:p w14:paraId="6F265A32" w14:textId="7FC0D9EA" w:rsidR="0001164D" w:rsidRPr="0032190F" w:rsidRDefault="00F03EA6" w:rsidP="00242C0F">
      <w:pPr>
        <w:jc w:val="both"/>
        <w:rPr>
          <w:lang w:val="fr-FR"/>
        </w:rPr>
      </w:pPr>
      <w:r w:rsidRPr="0032190F">
        <w:rPr>
          <w:lang w:val="fr-FR"/>
        </w:rPr>
        <w:t>Le dolmen des Fades ou Palet de Roland à Pépieux (Aude) est l’un des plus grand</w:t>
      </w:r>
      <w:r w:rsidR="00B37019" w:rsidRPr="0032190F">
        <w:rPr>
          <w:lang w:val="fr-FR"/>
        </w:rPr>
        <w:t>s</w:t>
      </w:r>
      <w:hyperlink r:id="rId7267" w:anchor="Cul_Megalith" w:history="1">
        <w:r w:rsidRPr="0032190F">
          <w:rPr>
            <w:rStyle w:val="Hyperlink"/>
            <w:lang w:val="fr-FR"/>
          </w:rPr>
          <w:t>dolmen</w:t>
        </w:r>
      </w:hyperlink>
      <w:r w:rsidRPr="0032190F">
        <w:rPr>
          <w:lang w:val="fr-FR"/>
        </w:rPr>
        <w:t xml:space="preserve"> du Midi de la France. Avec un tumulus de </w:t>
      </w:r>
      <w:smartTag w:uri="urn:schemas-microsoft-com:office:smarttags" w:element="metricconverter">
        <w:smartTagPr>
          <w:attr w:name="ProductID" w:val="30 m"/>
        </w:smartTagPr>
        <w:r w:rsidRPr="0032190F">
          <w:rPr>
            <w:lang w:val="fr-FR"/>
          </w:rPr>
          <w:t>30 m</w:t>
        </w:r>
      </w:smartTag>
      <w:r w:rsidRPr="0032190F">
        <w:rPr>
          <w:lang w:val="fr-FR"/>
        </w:rPr>
        <w:t xml:space="preserve"> de long et un espace interne long de </w:t>
      </w:r>
      <w:smartTag w:uri="urn:schemas-microsoft-com:office:smarttags" w:element="metricconverter">
        <w:smartTagPr>
          <w:attr w:name="ProductID" w:val="24 m"/>
        </w:smartTagPr>
        <w:r w:rsidRPr="0032190F">
          <w:rPr>
            <w:lang w:val="fr-FR"/>
          </w:rPr>
          <w:t>24 m</w:t>
        </w:r>
      </w:smartTag>
      <w:r w:rsidRPr="0032190F">
        <w:rPr>
          <w:lang w:val="fr-FR"/>
        </w:rPr>
        <w:t xml:space="preserve">, sa morphologie est celle d’un long monument rectangulaire. Il comprend un couloir, une </w:t>
      </w:r>
      <w:r w:rsidRPr="0032190F">
        <w:rPr>
          <w:i/>
          <w:lang w:val="fr-FR"/>
        </w:rPr>
        <w:t>antecella</w:t>
      </w:r>
      <w:r w:rsidRPr="0032190F">
        <w:rPr>
          <w:lang w:val="fr-FR"/>
        </w:rPr>
        <w:t xml:space="preserve"> et une chambre funéraire. Le matériel découvert perturbé rattache sa construction au </w:t>
      </w:r>
      <w:hyperlink r:id="rId7268" w:anchor="Cul_Neo_Final" w:history="1">
        <w:r w:rsidRPr="0032190F">
          <w:rPr>
            <w:rStyle w:val="Hyperlink"/>
            <w:lang w:val="fr-FR"/>
          </w:rPr>
          <w:t>N</w:t>
        </w:r>
        <w:r w:rsidR="00270CDF">
          <w:rPr>
            <w:rStyle w:val="Hyperlink"/>
            <w:lang w:val="fr-FR"/>
          </w:rPr>
          <w:t>F</w:t>
        </w:r>
      </w:hyperlink>
      <w:r w:rsidR="00E67050" w:rsidRPr="0032190F">
        <w:rPr>
          <w:lang w:val="fr-FR"/>
        </w:rPr>
        <w:t xml:space="preserve"> vers 3200-3000 (</w:t>
      </w:r>
      <w:r w:rsidR="0070027E" w:rsidRPr="0032190F">
        <w:rPr>
          <w:lang w:val="fr-FR"/>
        </w:rPr>
        <w:t>BIB</w:t>
      </w:r>
      <w:r w:rsidR="00E67050" w:rsidRPr="0032190F">
        <w:rPr>
          <w:lang w:val="fr-FR"/>
        </w:rPr>
        <w:t xml:space="preserve"> 165 p. 167)</w:t>
      </w:r>
      <w:r w:rsidR="00450ABD" w:rsidRPr="0032190F">
        <w:rPr>
          <w:lang w:val="fr-FR"/>
        </w:rPr>
        <w:t xml:space="preserve">. </w:t>
      </w:r>
      <w:r w:rsidR="0001164D" w:rsidRPr="0032190F">
        <w:rPr>
          <w:lang w:val="fr-FR"/>
        </w:rPr>
        <w:t xml:space="preserve">Outre le poignard, cette tombe a fourni un mobilier décrit par J. Guilaine (BIB 1050) ; tessons de campaniforme, une alène en </w:t>
      </w:r>
      <w:hyperlink r:id="rId7269" w:anchor="Sit_Cuivre" w:history="1">
        <w:r w:rsidR="00BA150E" w:rsidRPr="00BA150E">
          <w:rPr>
            <w:rStyle w:val="Hyperlink"/>
            <w:lang w:val="fr-FR"/>
          </w:rPr>
          <w:t>cuivr</w:t>
        </w:r>
        <w:r w:rsidR="00BA150E">
          <w:rPr>
            <w:rStyle w:val="Hyperlink"/>
            <w:lang w:val="fr-FR"/>
          </w:rPr>
          <w:t>e</w:t>
        </w:r>
      </w:hyperlink>
      <w:r w:rsidR="0001164D" w:rsidRPr="0032190F">
        <w:rPr>
          <w:lang w:val="fr-FR"/>
        </w:rPr>
        <w:t>, un brassard d’archer, etc. (BIB 572 p. 122)</w:t>
      </w:r>
    </w:p>
    <w:p w14:paraId="2D5F1C70" w14:textId="77777777" w:rsidR="009B02A6" w:rsidRPr="0032190F" w:rsidRDefault="009B02A6" w:rsidP="00242C0F">
      <w:pPr>
        <w:jc w:val="both"/>
        <w:rPr>
          <w:lang w:val="fr-FR"/>
        </w:rPr>
      </w:pPr>
    </w:p>
    <w:p w14:paraId="34D2BA4C" w14:textId="7C764338" w:rsidR="00DF790B" w:rsidRPr="0032190F" w:rsidRDefault="00450ABD" w:rsidP="00242C0F">
      <w:pPr>
        <w:jc w:val="both"/>
        <w:rPr>
          <w:lang w:val="fr-FR"/>
        </w:rPr>
      </w:pPr>
      <w:r w:rsidRPr="0032190F">
        <w:rPr>
          <w:lang w:val="fr-FR"/>
        </w:rPr>
        <w:t xml:space="preserve">Un poignard d’affinité </w:t>
      </w:r>
      <w:hyperlink r:id="rId7270" w:anchor="Cul_Gaudo" w:history="1">
        <w:r w:rsidRPr="0032190F">
          <w:rPr>
            <w:rStyle w:val="Hyperlink"/>
            <w:lang w:val="fr-FR"/>
          </w:rPr>
          <w:t>Gaudo</w:t>
        </w:r>
      </w:hyperlink>
      <w:r w:rsidRPr="0032190F">
        <w:rPr>
          <w:lang w:val="fr-FR"/>
        </w:rPr>
        <w:t xml:space="preserve"> (type </w:t>
      </w:r>
      <w:hyperlink r:id="rId7271" w:anchor="Cul_Buccino" w:history="1">
        <w:r w:rsidR="001339C6" w:rsidRPr="0032190F">
          <w:rPr>
            <w:rStyle w:val="Hyperlink"/>
            <w:lang w:val="fr-FR"/>
          </w:rPr>
          <w:t>Buccino</w:t>
        </w:r>
      </w:hyperlink>
      <w:r w:rsidRPr="0032190F">
        <w:rPr>
          <w:lang w:val="fr-FR"/>
        </w:rPr>
        <w:t>) (BIB 570 p. 159 (BIB 570))</w:t>
      </w:r>
      <w:r w:rsidR="00DF790B" w:rsidRPr="0032190F">
        <w:rPr>
          <w:i/>
          <w:lang w:val="fr-FR"/>
        </w:rPr>
        <w:t xml:space="preserve"> Poignard de typologie </w:t>
      </w:r>
      <w:hyperlink r:id="rId7272" w:anchor="Cul_Fontbuisse" w:history="1">
        <w:r w:rsidR="00DF790B" w:rsidRPr="0032190F">
          <w:rPr>
            <w:rStyle w:val="Hyperlink"/>
            <w:i/>
            <w:lang w:val="fr-FR"/>
          </w:rPr>
          <w:t>fontbuxienne</w:t>
        </w:r>
      </w:hyperlink>
      <w:r w:rsidR="00DF790B" w:rsidRPr="0032190F">
        <w:rPr>
          <w:i/>
          <w:lang w:val="fr-FR"/>
        </w:rPr>
        <w:t xml:space="preserve"> d’influence caussenargue (groupe des Treilles) (BIB 972 p. 413)</w:t>
      </w:r>
      <w:r w:rsidR="00B37019" w:rsidRPr="0032190F">
        <w:rPr>
          <w:lang w:val="fr-FR"/>
        </w:rPr>
        <w:t xml:space="preserve">. Lame de </w:t>
      </w:r>
      <w:smartTag w:uri="urn:schemas-microsoft-com:office:smarttags" w:element="metricconverter">
        <w:smartTagPr>
          <w:attr w:name="ProductID" w:val="183 mm"/>
        </w:smartTagPr>
        <w:r w:rsidR="00B37019" w:rsidRPr="0032190F">
          <w:rPr>
            <w:lang w:val="fr-FR"/>
          </w:rPr>
          <w:t>183 mm</w:t>
        </w:r>
      </w:smartTag>
      <w:r w:rsidR="00B37019" w:rsidRPr="0032190F">
        <w:rPr>
          <w:lang w:val="fr-FR"/>
        </w:rPr>
        <w:t xml:space="preserve"> munie d’une soie percée (</w:t>
      </w:r>
      <w:smartTag w:uri="urn:schemas-microsoft-com:office:smarttags" w:element="metricconverter">
        <w:smartTagPr>
          <w:attr w:name="ProductID" w:val="26 mm"/>
        </w:smartTagPr>
        <w:r w:rsidR="00B37019" w:rsidRPr="0032190F">
          <w:rPr>
            <w:lang w:val="fr-FR"/>
          </w:rPr>
          <w:t>26 mm</w:t>
        </w:r>
      </w:smartTag>
      <w:r w:rsidR="00B37019" w:rsidRPr="0032190F">
        <w:rPr>
          <w:lang w:val="fr-FR"/>
        </w:rPr>
        <w:t>) et d’une forme fusiforme rappela</w:t>
      </w:r>
      <w:r w:rsidR="0001164D" w:rsidRPr="0032190F">
        <w:rPr>
          <w:lang w:val="fr-FR"/>
        </w:rPr>
        <w:t>nt les exemplaires de Remedello(BIB 572 p. 122)</w:t>
      </w:r>
      <w:r w:rsidR="00A60AA3" w:rsidRPr="0032190F">
        <w:rPr>
          <w:lang w:val="fr-FR"/>
        </w:rPr>
        <w:t>Ambert (2001) n’est pas certain de l’attribution de ce poignard à l’occupation campaniforme (BIB 1313 p. 581)</w:t>
      </w:r>
    </w:p>
    <w:p w14:paraId="1341C5A3" w14:textId="77777777" w:rsidR="00B37019" w:rsidRPr="0032190F" w:rsidRDefault="00B37019"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83"/>
        <w:gridCol w:w="650"/>
        <w:gridCol w:w="590"/>
        <w:gridCol w:w="590"/>
        <w:gridCol w:w="603"/>
        <w:gridCol w:w="666"/>
        <w:gridCol w:w="766"/>
        <w:gridCol w:w="766"/>
        <w:gridCol w:w="766"/>
        <w:gridCol w:w="576"/>
        <w:gridCol w:w="766"/>
        <w:gridCol w:w="670"/>
      </w:tblGrid>
      <w:tr w:rsidR="00B37019" w14:paraId="646EFC8C" w14:textId="77777777" w:rsidTr="00892BB7">
        <w:trPr>
          <w:jc w:val="center"/>
        </w:trPr>
        <w:tc>
          <w:tcPr>
            <w:tcW w:w="783" w:type="dxa"/>
          </w:tcPr>
          <w:p w14:paraId="5D47B164" w14:textId="77777777" w:rsidR="00B37019" w:rsidRPr="0032190F" w:rsidRDefault="00B37019" w:rsidP="00242C0F">
            <w:pPr>
              <w:jc w:val="both"/>
              <w:rPr>
                <w:lang w:val="fr-FR"/>
              </w:rPr>
            </w:pPr>
          </w:p>
        </w:tc>
        <w:tc>
          <w:tcPr>
            <w:tcW w:w="650" w:type="dxa"/>
          </w:tcPr>
          <w:p w14:paraId="226D257E" w14:textId="77777777" w:rsidR="00B37019" w:rsidRDefault="00B37019" w:rsidP="00242C0F">
            <w:pPr>
              <w:jc w:val="both"/>
            </w:pPr>
            <w:r>
              <w:t>Cu</w:t>
            </w:r>
          </w:p>
        </w:tc>
        <w:tc>
          <w:tcPr>
            <w:tcW w:w="590" w:type="dxa"/>
          </w:tcPr>
          <w:p w14:paraId="50441648" w14:textId="77777777" w:rsidR="00B37019" w:rsidRDefault="00B37019" w:rsidP="00242C0F">
            <w:pPr>
              <w:jc w:val="both"/>
            </w:pPr>
            <w:r>
              <w:t>Sn</w:t>
            </w:r>
          </w:p>
        </w:tc>
        <w:tc>
          <w:tcPr>
            <w:tcW w:w="590" w:type="dxa"/>
          </w:tcPr>
          <w:p w14:paraId="5F17BB3F" w14:textId="77777777" w:rsidR="00B37019" w:rsidRDefault="00B37019" w:rsidP="00242C0F">
            <w:pPr>
              <w:jc w:val="both"/>
            </w:pPr>
            <w:r>
              <w:t>Pb</w:t>
            </w:r>
          </w:p>
        </w:tc>
        <w:tc>
          <w:tcPr>
            <w:tcW w:w="603" w:type="dxa"/>
          </w:tcPr>
          <w:p w14:paraId="2C7739BA" w14:textId="77777777" w:rsidR="00B37019" w:rsidRDefault="00B37019" w:rsidP="00242C0F">
            <w:pPr>
              <w:jc w:val="both"/>
            </w:pPr>
            <w:r>
              <w:t>As</w:t>
            </w:r>
          </w:p>
        </w:tc>
        <w:tc>
          <w:tcPr>
            <w:tcW w:w="666" w:type="dxa"/>
          </w:tcPr>
          <w:p w14:paraId="74EE663D" w14:textId="77777777" w:rsidR="00B37019" w:rsidRDefault="00B37019" w:rsidP="00242C0F">
            <w:pPr>
              <w:jc w:val="both"/>
            </w:pPr>
            <w:r>
              <w:t>Sb</w:t>
            </w:r>
          </w:p>
        </w:tc>
        <w:tc>
          <w:tcPr>
            <w:tcW w:w="766" w:type="dxa"/>
          </w:tcPr>
          <w:p w14:paraId="78D531E9" w14:textId="77777777" w:rsidR="00B37019" w:rsidRDefault="00B37019" w:rsidP="00242C0F">
            <w:pPr>
              <w:jc w:val="both"/>
            </w:pPr>
            <w:r>
              <w:t>Ag</w:t>
            </w:r>
          </w:p>
        </w:tc>
        <w:tc>
          <w:tcPr>
            <w:tcW w:w="766" w:type="dxa"/>
          </w:tcPr>
          <w:p w14:paraId="25E8AC4F" w14:textId="77777777" w:rsidR="00B37019" w:rsidRDefault="00B37019" w:rsidP="00242C0F">
            <w:pPr>
              <w:jc w:val="both"/>
            </w:pPr>
            <w:r>
              <w:t>Ni</w:t>
            </w:r>
          </w:p>
        </w:tc>
        <w:tc>
          <w:tcPr>
            <w:tcW w:w="766" w:type="dxa"/>
          </w:tcPr>
          <w:p w14:paraId="6A27257E" w14:textId="77777777" w:rsidR="00B37019" w:rsidRDefault="00B37019" w:rsidP="00242C0F">
            <w:pPr>
              <w:jc w:val="both"/>
            </w:pPr>
            <w:r>
              <w:t>Bi</w:t>
            </w:r>
          </w:p>
        </w:tc>
        <w:tc>
          <w:tcPr>
            <w:tcW w:w="576" w:type="dxa"/>
          </w:tcPr>
          <w:p w14:paraId="7AD647F5" w14:textId="77777777" w:rsidR="00B37019" w:rsidRDefault="00B37019" w:rsidP="00242C0F">
            <w:pPr>
              <w:jc w:val="both"/>
            </w:pPr>
            <w:r>
              <w:t>Fe</w:t>
            </w:r>
          </w:p>
        </w:tc>
        <w:tc>
          <w:tcPr>
            <w:tcW w:w="766" w:type="dxa"/>
          </w:tcPr>
          <w:p w14:paraId="09938582" w14:textId="77777777" w:rsidR="00B37019" w:rsidRDefault="00B37019" w:rsidP="00242C0F">
            <w:pPr>
              <w:jc w:val="both"/>
            </w:pPr>
            <w:r>
              <w:t>Zn</w:t>
            </w:r>
          </w:p>
        </w:tc>
        <w:tc>
          <w:tcPr>
            <w:tcW w:w="670" w:type="dxa"/>
          </w:tcPr>
          <w:p w14:paraId="7B75774F" w14:textId="77777777" w:rsidR="00B37019" w:rsidRDefault="00B37019" w:rsidP="00242C0F">
            <w:pPr>
              <w:jc w:val="both"/>
            </w:pPr>
            <w:r>
              <w:t>Mn</w:t>
            </w:r>
          </w:p>
        </w:tc>
      </w:tr>
      <w:tr w:rsidR="00B37019" w:rsidRPr="00DB5974" w14:paraId="06E264C6" w14:textId="77777777" w:rsidTr="00892BB7">
        <w:trPr>
          <w:jc w:val="center"/>
        </w:trPr>
        <w:tc>
          <w:tcPr>
            <w:tcW w:w="783" w:type="dxa"/>
          </w:tcPr>
          <w:p w14:paraId="10DB619A" w14:textId="77777777" w:rsidR="00B37019" w:rsidRPr="00DB5974" w:rsidRDefault="00B37019" w:rsidP="00242C0F">
            <w:pPr>
              <w:jc w:val="center"/>
              <w:rPr>
                <w:sz w:val="20"/>
                <w:szCs w:val="20"/>
              </w:rPr>
            </w:pPr>
            <w:r w:rsidRPr="00DB5974">
              <w:rPr>
                <w:sz w:val="20"/>
                <w:szCs w:val="20"/>
              </w:rPr>
              <w:t>Fades</w:t>
            </w:r>
          </w:p>
        </w:tc>
        <w:tc>
          <w:tcPr>
            <w:tcW w:w="650" w:type="dxa"/>
          </w:tcPr>
          <w:p w14:paraId="4B3C0326" w14:textId="77777777" w:rsidR="00B37019" w:rsidRPr="00DB5974" w:rsidRDefault="00B37019" w:rsidP="00242C0F">
            <w:pPr>
              <w:jc w:val="center"/>
              <w:rPr>
                <w:sz w:val="20"/>
                <w:szCs w:val="20"/>
              </w:rPr>
            </w:pPr>
            <w:r w:rsidRPr="00DB5974">
              <w:rPr>
                <w:sz w:val="20"/>
                <w:szCs w:val="20"/>
              </w:rPr>
              <w:t>(93)</w:t>
            </w:r>
          </w:p>
        </w:tc>
        <w:tc>
          <w:tcPr>
            <w:tcW w:w="590" w:type="dxa"/>
          </w:tcPr>
          <w:p w14:paraId="5851971B" w14:textId="77777777" w:rsidR="00B37019" w:rsidRPr="00DB5974" w:rsidRDefault="00B37019" w:rsidP="00242C0F">
            <w:pPr>
              <w:jc w:val="center"/>
              <w:rPr>
                <w:sz w:val="20"/>
                <w:szCs w:val="20"/>
              </w:rPr>
            </w:pPr>
            <w:r w:rsidRPr="00DB5974">
              <w:rPr>
                <w:sz w:val="20"/>
                <w:szCs w:val="20"/>
              </w:rPr>
              <w:t>~2</w:t>
            </w:r>
          </w:p>
        </w:tc>
        <w:tc>
          <w:tcPr>
            <w:tcW w:w="590" w:type="dxa"/>
          </w:tcPr>
          <w:p w14:paraId="4D1EB987" w14:textId="77777777" w:rsidR="00B37019" w:rsidRPr="00DB5974" w:rsidRDefault="00B37019" w:rsidP="00242C0F">
            <w:pPr>
              <w:jc w:val="center"/>
              <w:rPr>
                <w:sz w:val="20"/>
                <w:szCs w:val="20"/>
              </w:rPr>
            </w:pPr>
            <w:r w:rsidRPr="00DB5974">
              <w:rPr>
                <w:sz w:val="20"/>
                <w:szCs w:val="20"/>
              </w:rPr>
              <w:t>0,1</w:t>
            </w:r>
          </w:p>
        </w:tc>
        <w:tc>
          <w:tcPr>
            <w:tcW w:w="603" w:type="dxa"/>
          </w:tcPr>
          <w:p w14:paraId="2EC05E44" w14:textId="77777777" w:rsidR="00B37019" w:rsidRPr="00DB5974" w:rsidRDefault="00B37019" w:rsidP="00242C0F">
            <w:pPr>
              <w:jc w:val="center"/>
              <w:rPr>
                <w:sz w:val="20"/>
                <w:szCs w:val="20"/>
              </w:rPr>
            </w:pPr>
            <w:r w:rsidRPr="00DB5974">
              <w:rPr>
                <w:sz w:val="20"/>
                <w:szCs w:val="20"/>
              </w:rPr>
              <w:t>~3</w:t>
            </w:r>
          </w:p>
        </w:tc>
        <w:tc>
          <w:tcPr>
            <w:tcW w:w="666" w:type="dxa"/>
          </w:tcPr>
          <w:p w14:paraId="24ED1199" w14:textId="77777777" w:rsidR="00B37019" w:rsidRPr="00DB5974" w:rsidRDefault="00B37019" w:rsidP="00242C0F">
            <w:pPr>
              <w:jc w:val="center"/>
              <w:rPr>
                <w:sz w:val="20"/>
                <w:szCs w:val="20"/>
              </w:rPr>
            </w:pPr>
            <w:r w:rsidRPr="00DB5974">
              <w:rPr>
                <w:sz w:val="20"/>
                <w:szCs w:val="20"/>
              </w:rPr>
              <w:t>0,01</w:t>
            </w:r>
          </w:p>
        </w:tc>
        <w:tc>
          <w:tcPr>
            <w:tcW w:w="766" w:type="dxa"/>
          </w:tcPr>
          <w:p w14:paraId="35C8EB95" w14:textId="77777777" w:rsidR="00B37019" w:rsidRPr="00DB5974" w:rsidRDefault="00B37019" w:rsidP="00242C0F">
            <w:pPr>
              <w:jc w:val="center"/>
              <w:rPr>
                <w:sz w:val="20"/>
                <w:szCs w:val="20"/>
              </w:rPr>
            </w:pPr>
            <w:r w:rsidRPr="00DB5974">
              <w:rPr>
                <w:sz w:val="20"/>
                <w:szCs w:val="20"/>
              </w:rPr>
              <w:t>0,025</w:t>
            </w:r>
          </w:p>
        </w:tc>
        <w:tc>
          <w:tcPr>
            <w:tcW w:w="766" w:type="dxa"/>
          </w:tcPr>
          <w:p w14:paraId="7802742A" w14:textId="77777777" w:rsidR="00B37019" w:rsidRPr="00DB5974" w:rsidRDefault="00B37019" w:rsidP="00242C0F">
            <w:pPr>
              <w:jc w:val="center"/>
              <w:rPr>
                <w:sz w:val="20"/>
                <w:szCs w:val="20"/>
              </w:rPr>
            </w:pPr>
            <w:r w:rsidRPr="00DB5974">
              <w:rPr>
                <w:sz w:val="20"/>
                <w:szCs w:val="20"/>
              </w:rPr>
              <w:t>0,001</w:t>
            </w:r>
          </w:p>
        </w:tc>
        <w:tc>
          <w:tcPr>
            <w:tcW w:w="766" w:type="dxa"/>
          </w:tcPr>
          <w:p w14:paraId="112F6293" w14:textId="77777777" w:rsidR="00B37019" w:rsidRPr="00DB5974" w:rsidRDefault="00B37019" w:rsidP="00242C0F">
            <w:pPr>
              <w:jc w:val="center"/>
              <w:rPr>
                <w:sz w:val="20"/>
                <w:szCs w:val="20"/>
              </w:rPr>
            </w:pPr>
            <w:r w:rsidRPr="00DB5974">
              <w:rPr>
                <w:sz w:val="20"/>
                <w:szCs w:val="20"/>
              </w:rPr>
              <w:t>0,001</w:t>
            </w:r>
          </w:p>
        </w:tc>
        <w:tc>
          <w:tcPr>
            <w:tcW w:w="576" w:type="dxa"/>
          </w:tcPr>
          <w:p w14:paraId="61E569DB" w14:textId="77777777" w:rsidR="00B37019" w:rsidRPr="00DB5974" w:rsidRDefault="00B37019" w:rsidP="00242C0F">
            <w:pPr>
              <w:jc w:val="center"/>
              <w:rPr>
                <w:sz w:val="20"/>
                <w:szCs w:val="20"/>
              </w:rPr>
            </w:pPr>
            <w:r w:rsidRPr="00DB5974">
              <w:rPr>
                <w:sz w:val="20"/>
                <w:szCs w:val="20"/>
              </w:rPr>
              <w:t>~2</w:t>
            </w:r>
          </w:p>
        </w:tc>
        <w:tc>
          <w:tcPr>
            <w:tcW w:w="766" w:type="dxa"/>
          </w:tcPr>
          <w:p w14:paraId="391AE933" w14:textId="77777777" w:rsidR="00B37019" w:rsidRPr="00DB5974" w:rsidRDefault="00B37019" w:rsidP="00242C0F">
            <w:pPr>
              <w:jc w:val="center"/>
              <w:rPr>
                <w:sz w:val="20"/>
                <w:szCs w:val="20"/>
              </w:rPr>
            </w:pPr>
            <w:r w:rsidRPr="00DB5974">
              <w:rPr>
                <w:sz w:val="20"/>
                <w:szCs w:val="20"/>
              </w:rPr>
              <w:t>0,001</w:t>
            </w:r>
          </w:p>
        </w:tc>
        <w:tc>
          <w:tcPr>
            <w:tcW w:w="670" w:type="dxa"/>
          </w:tcPr>
          <w:p w14:paraId="58711FEB" w14:textId="77777777" w:rsidR="00B37019" w:rsidRPr="00DB5974" w:rsidRDefault="00B37019" w:rsidP="00242C0F">
            <w:pPr>
              <w:jc w:val="center"/>
              <w:rPr>
                <w:sz w:val="20"/>
                <w:szCs w:val="20"/>
              </w:rPr>
            </w:pPr>
            <w:r w:rsidRPr="00DB5974">
              <w:rPr>
                <w:sz w:val="20"/>
                <w:szCs w:val="20"/>
              </w:rPr>
              <w:t>-</w:t>
            </w:r>
          </w:p>
        </w:tc>
      </w:tr>
    </w:tbl>
    <w:p w14:paraId="3640B0B5" w14:textId="77777777" w:rsidR="00B37019" w:rsidRPr="00B37019" w:rsidRDefault="0001164D" w:rsidP="00242C0F">
      <w:pPr>
        <w:jc w:val="both"/>
      </w:pPr>
      <w:r>
        <w:t>(BIB 572 p. 126 annexes)</w:t>
      </w:r>
    </w:p>
    <w:p w14:paraId="6AC7F31B" w14:textId="77777777" w:rsidR="00B37019" w:rsidRDefault="00B37019" w:rsidP="00242C0F">
      <w:pPr>
        <w:jc w:val="both"/>
      </w:pPr>
    </w:p>
    <w:p w14:paraId="13C64D78" w14:textId="0165D8DE" w:rsidR="000F37E8" w:rsidRPr="0032190F" w:rsidRDefault="0001164D" w:rsidP="00242C0F">
      <w:pPr>
        <w:jc w:val="both"/>
        <w:rPr>
          <w:lang w:val="fr-FR"/>
        </w:rPr>
      </w:pPr>
      <w:r w:rsidRPr="0032190F">
        <w:rPr>
          <w:lang w:val="fr-FR"/>
        </w:rPr>
        <w:t xml:space="preserve">Sa composition métallique : faible teneur en étain 2% et la notoire présence de Fer (2%) et d’arsenic (3%) en font un font un alliage très différent des poignards de la grotte de </w:t>
      </w:r>
      <w:hyperlink r:id="rId7273" w:anchor="Sit_Tournier" w:history="1">
        <w:r w:rsidRPr="0032190F">
          <w:rPr>
            <w:rStyle w:val="Hyperlink"/>
            <w:lang w:val="fr-FR"/>
          </w:rPr>
          <w:t>Tournié</w:t>
        </w:r>
      </w:hyperlink>
      <w:r w:rsidRPr="0032190F">
        <w:rPr>
          <w:lang w:val="fr-FR"/>
        </w:rPr>
        <w:t xml:space="preserve">, de la </w:t>
      </w:r>
      <w:hyperlink r:id="rId7274" w:anchor="Sit_Pierre_Couteaux" w:history="1">
        <w:r w:rsidRPr="0032190F">
          <w:rPr>
            <w:rStyle w:val="Hyperlink"/>
            <w:lang w:val="fr-FR"/>
          </w:rPr>
          <w:t>Pierre des Couteaux</w:t>
        </w:r>
      </w:hyperlink>
      <w:r w:rsidRPr="0032190F">
        <w:rPr>
          <w:lang w:val="fr-FR"/>
        </w:rPr>
        <w:t xml:space="preserve"> et de </w:t>
      </w:r>
      <w:hyperlink r:id="rId7275" w:anchor="Sit_Saint_Eugene_Laure" w:history="1">
        <w:r w:rsidRPr="0032190F">
          <w:rPr>
            <w:rStyle w:val="Hyperlink"/>
            <w:lang w:val="fr-FR"/>
          </w:rPr>
          <w:t>Saint-Eugène</w:t>
        </w:r>
      </w:hyperlink>
      <w:r w:rsidRPr="0032190F">
        <w:rPr>
          <w:lang w:val="fr-FR"/>
        </w:rPr>
        <w:t xml:space="preserve"> (i.e. poignards régionaux) (BIB 572 p. 122)</w:t>
      </w:r>
    </w:p>
    <w:p w14:paraId="3996B568" w14:textId="77777777" w:rsidR="00A977DC" w:rsidRPr="0032190F" w:rsidRDefault="00A977DC" w:rsidP="00242C0F">
      <w:pPr>
        <w:jc w:val="both"/>
        <w:rPr>
          <w:lang w:val="fr-FR"/>
        </w:rPr>
      </w:pPr>
    </w:p>
    <w:p w14:paraId="65BA3530" w14:textId="77777777" w:rsidR="00604C16" w:rsidRPr="0032190F" w:rsidRDefault="00942F12" w:rsidP="00426FF9">
      <w:pPr>
        <w:pStyle w:val="Heading1"/>
      </w:pPr>
      <w:bookmarkStart w:id="3115" w:name="Sit_Fados"/>
      <w:r w:rsidRPr="0032190F">
        <w:t xml:space="preserve">LAS </w:t>
      </w:r>
      <w:r w:rsidR="00604C16" w:rsidRPr="0032190F">
        <w:t>FADOS</w:t>
      </w:r>
    </w:p>
    <w:bookmarkEnd w:id="3115"/>
    <w:p w14:paraId="33976D8C" w14:textId="77777777" w:rsidR="00604C16" w:rsidRPr="0032190F" w:rsidRDefault="00604C16" w:rsidP="00242C0F">
      <w:pPr>
        <w:jc w:val="both"/>
        <w:rPr>
          <w:lang w:val="fr-FR"/>
        </w:rPr>
      </w:pPr>
    </w:p>
    <w:p w14:paraId="5352580B" w14:textId="0EB824F4" w:rsidR="00604C16" w:rsidRPr="0032190F" w:rsidRDefault="00604C16" w:rsidP="00242C0F">
      <w:pPr>
        <w:jc w:val="both"/>
        <w:rPr>
          <w:lang w:val="fr-FR"/>
        </w:rPr>
      </w:pPr>
      <w:r w:rsidRPr="0032190F">
        <w:rPr>
          <w:lang w:val="fr-FR"/>
        </w:rPr>
        <w:t xml:space="preserve">Las Fados, à Pépieux (Aude), est une importante nécropole à incinération du complexe de </w:t>
      </w:r>
      <w:hyperlink r:id="rId7276" w:anchor="Cul_Mailhac" w:history="1">
        <w:r w:rsidR="00E26B13" w:rsidRPr="0032190F">
          <w:rPr>
            <w:rStyle w:val="Hyperlink"/>
            <w:lang w:val="fr-FR"/>
          </w:rPr>
          <w:t>Mailhac</w:t>
        </w:r>
      </w:hyperlink>
      <w:r w:rsidRPr="0032190F">
        <w:rPr>
          <w:lang w:val="fr-FR"/>
        </w:rPr>
        <w:t>I (BIB 1825 p. 399).</w:t>
      </w:r>
      <w:r w:rsidR="00EC415F" w:rsidRPr="0032190F">
        <w:rPr>
          <w:lang w:val="fr-FR"/>
        </w:rPr>
        <w:t xml:space="preserve"> </w:t>
      </w:r>
    </w:p>
    <w:p w14:paraId="19088314" w14:textId="77777777" w:rsidR="00E55E69" w:rsidRPr="0032190F" w:rsidRDefault="00E55E69" w:rsidP="00242C0F">
      <w:pPr>
        <w:jc w:val="both"/>
        <w:rPr>
          <w:lang w:val="fr-FR"/>
        </w:rPr>
      </w:pPr>
      <w:r w:rsidRPr="0032190F">
        <w:rPr>
          <w:lang w:val="fr-FR"/>
        </w:rPr>
        <w:t>A livré 46 tombes mais devait en compter une centaine. Le cimetière peut se diviser en 3 :</w:t>
      </w:r>
    </w:p>
    <w:p w14:paraId="76994B03" w14:textId="77777777" w:rsidR="00E55E69" w:rsidRPr="0032190F" w:rsidRDefault="00E55E69" w:rsidP="00242C0F">
      <w:pPr>
        <w:jc w:val="both"/>
        <w:rPr>
          <w:lang w:val="fr-FR"/>
        </w:rPr>
      </w:pPr>
    </w:p>
    <w:tbl>
      <w:tblPr>
        <w:tblW w:w="99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6"/>
        <w:gridCol w:w="456"/>
        <w:gridCol w:w="1600"/>
        <w:gridCol w:w="1016"/>
        <w:gridCol w:w="1176"/>
        <w:gridCol w:w="5220"/>
      </w:tblGrid>
      <w:tr w:rsidR="00B16619" w14:paraId="3AB98600" w14:textId="77777777" w:rsidTr="00B82CE9">
        <w:trPr>
          <w:jc w:val="center"/>
        </w:trPr>
        <w:tc>
          <w:tcPr>
            <w:tcW w:w="952" w:type="dxa"/>
            <w:gridSpan w:val="2"/>
          </w:tcPr>
          <w:p w14:paraId="71DFAD7E" w14:textId="77777777" w:rsidR="00B16619" w:rsidRDefault="00B16619" w:rsidP="00D727D1">
            <w:pPr>
              <w:jc w:val="center"/>
            </w:pPr>
            <w:r>
              <w:t>phases</w:t>
            </w:r>
          </w:p>
        </w:tc>
        <w:tc>
          <w:tcPr>
            <w:tcW w:w="1600" w:type="dxa"/>
            <w:shd w:val="clear" w:color="auto" w:fill="auto"/>
            <w:vAlign w:val="center"/>
          </w:tcPr>
          <w:p w14:paraId="2D0FC145" w14:textId="77777777" w:rsidR="00B16619" w:rsidRDefault="00B16619" w:rsidP="00D727D1">
            <w:pPr>
              <w:jc w:val="center"/>
            </w:pPr>
            <w:r>
              <w:t>datation</w:t>
            </w:r>
          </w:p>
        </w:tc>
        <w:tc>
          <w:tcPr>
            <w:tcW w:w="1016" w:type="dxa"/>
            <w:shd w:val="clear" w:color="auto" w:fill="auto"/>
          </w:tcPr>
          <w:p w14:paraId="50764FB4" w14:textId="77777777" w:rsidR="00B16619" w:rsidRDefault="00B16619" w:rsidP="00D727D1">
            <w:pPr>
              <w:jc w:val="both"/>
            </w:pPr>
            <w:r>
              <w:t>secteur</w:t>
            </w:r>
          </w:p>
        </w:tc>
        <w:tc>
          <w:tcPr>
            <w:tcW w:w="1176" w:type="dxa"/>
            <w:shd w:val="clear" w:color="auto" w:fill="auto"/>
          </w:tcPr>
          <w:p w14:paraId="65DC8BD9" w14:textId="77777777" w:rsidR="00B16619" w:rsidRDefault="00B16619" w:rsidP="00D727D1">
            <w:pPr>
              <w:jc w:val="both"/>
            </w:pPr>
            <w:r>
              <w:t>tombes</w:t>
            </w:r>
          </w:p>
        </w:tc>
        <w:tc>
          <w:tcPr>
            <w:tcW w:w="5220" w:type="dxa"/>
            <w:shd w:val="clear" w:color="auto" w:fill="auto"/>
          </w:tcPr>
          <w:p w14:paraId="58EDED68" w14:textId="77777777" w:rsidR="00B16619" w:rsidRDefault="00B16619" w:rsidP="00D727D1">
            <w:pPr>
              <w:jc w:val="both"/>
            </w:pPr>
            <w:r>
              <w:t>description</w:t>
            </w:r>
          </w:p>
        </w:tc>
      </w:tr>
      <w:tr w:rsidR="00B16619" w14:paraId="084FEAC7" w14:textId="77777777" w:rsidTr="00F83791">
        <w:trPr>
          <w:jc w:val="center"/>
        </w:trPr>
        <w:tc>
          <w:tcPr>
            <w:tcW w:w="952" w:type="dxa"/>
            <w:gridSpan w:val="2"/>
            <w:vAlign w:val="center"/>
          </w:tcPr>
          <w:p w14:paraId="7A5671F5" w14:textId="77777777" w:rsidR="00B16619" w:rsidRDefault="00B16619" w:rsidP="00F83791">
            <w:pPr>
              <w:jc w:val="center"/>
            </w:pPr>
            <w:r>
              <w:t>III</w:t>
            </w:r>
          </w:p>
        </w:tc>
        <w:tc>
          <w:tcPr>
            <w:tcW w:w="1600" w:type="dxa"/>
            <w:shd w:val="clear" w:color="auto" w:fill="auto"/>
            <w:vAlign w:val="center"/>
          </w:tcPr>
          <w:p w14:paraId="615EBA8A" w14:textId="77777777" w:rsidR="00B16619" w:rsidRDefault="00F83791" w:rsidP="00D727D1">
            <w:pPr>
              <w:jc w:val="center"/>
            </w:pPr>
            <w:r>
              <w:t>Fer 1</w:t>
            </w:r>
          </w:p>
        </w:tc>
        <w:tc>
          <w:tcPr>
            <w:tcW w:w="1016" w:type="dxa"/>
            <w:shd w:val="clear" w:color="auto" w:fill="auto"/>
          </w:tcPr>
          <w:p w14:paraId="0A2727C3" w14:textId="77777777" w:rsidR="00B16619" w:rsidRDefault="00B16619" w:rsidP="00D727D1">
            <w:pPr>
              <w:jc w:val="both"/>
            </w:pPr>
            <w:r>
              <w:t>Ø</w:t>
            </w:r>
          </w:p>
        </w:tc>
        <w:tc>
          <w:tcPr>
            <w:tcW w:w="1176" w:type="dxa"/>
            <w:shd w:val="clear" w:color="auto" w:fill="auto"/>
          </w:tcPr>
          <w:p w14:paraId="1B2D1F56" w14:textId="77777777" w:rsidR="00B16619" w:rsidRDefault="00B16619" w:rsidP="00D727D1">
            <w:pPr>
              <w:jc w:val="both"/>
            </w:pPr>
          </w:p>
        </w:tc>
        <w:tc>
          <w:tcPr>
            <w:tcW w:w="5220" w:type="dxa"/>
            <w:shd w:val="clear" w:color="auto" w:fill="auto"/>
          </w:tcPr>
          <w:p w14:paraId="2D17E243" w14:textId="77777777" w:rsidR="00B16619" w:rsidRDefault="00B16619" w:rsidP="00D727D1">
            <w:pPr>
              <w:jc w:val="both"/>
            </w:pPr>
          </w:p>
        </w:tc>
      </w:tr>
      <w:tr w:rsidR="00B16619" w:rsidRPr="006A329A" w14:paraId="019E7789" w14:textId="77777777" w:rsidTr="00F83791">
        <w:trPr>
          <w:jc w:val="center"/>
        </w:trPr>
        <w:tc>
          <w:tcPr>
            <w:tcW w:w="496" w:type="dxa"/>
            <w:vMerge w:val="restart"/>
            <w:vAlign w:val="center"/>
          </w:tcPr>
          <w:p w14:paraId="7CEE7DE0" w14:textId="77777777" w:rsidR="00B16619" w:rsidRDefault="00B16619" w:rsidP="00F83791">
            <w:pPr>
              <w:jc w:val="center"/>
            </w:pPr>
            <w:r>
              <w:t>II</w:t>
            </w:r>
          </w:p>
        </w:tc>
        <w:tc>
          <w:tcPr>
            <w:tcW w:w="456" w:type="dxa"/>
            <w:shd w:val="clear" w:color="auto" w:fill="auto"/>
            <w:vAlign w:val="center"/>
          </w:tcPr>
          <w:p w14:paraId="645FF34F" w14:textId="77777777" w:rsidR="00B16619" w:rsidRDefault="00B16619" w:rsidP="00F83791">
            <w:pPr>
              <w:jc w:val="center"/>
            </w:pPr>
            <w:r>
              <w:t>b</w:t>
            </w:r>
          </w:p>
        </w:tc>
        <w:tc>
          <w:tcPr>
            <w:tcW w:w="1600" w:type="dxa"/>
            <w:vMerge w:val="restart"/>
            <w:shd w:val="clear" w:color="auto" w:fill="auto"/>
            <w:vAlign w:val="center"/>
          </w:tcPr>
          <w:p w14:paraId="5005FE22" w14:textId="5ACCE8D3" w:rsidR="00B16619" w:rsidRPr="000806B9" w:rsidRDefault="00911743" w:rsidP="000806B9">
            <w:pPr>
              <w:jc w:val="center"/>
              <w:rPr>
                <w:rStyle w:val="Hyperlink"/>
              </w:rPr>
            </w:pPr>
            <w:r>
              <w:fldChar w:fldCharType="begin"/>
            </w:r>
            <w:r w:rsidR="00E30F13">
              <w:instrText>HYPERLINK "C:\\Users\\Thomas Huet\\Desktop\\Documentation archéologique liée à la thèse\\Cultures.docx" \l "Cul_Transition_Periode"</w:instrText>
            </w:r>
            <w:r>
              <w:fldChar w:fldCharType="separate"/>
            </w:r>
            <w:r w:rsidR="00B16619" w:rsidRPr="000806B9">
              <w:rPr>
                <w:rStyle w:val="Hyperlink"/>
              </w:rPr>
              <w:t xml:space="preserve">« période de </w:t>
            </w:r>
          </w:p>
          <w:p w14:paraId="10F32F6D" w14:textId="77777777" w:rsidR="00B16619" w:rsidRDefault="00B16619" w:rsidP="000806B9">
            <w:pPr>
              <w:jc w:val="center"/>
            </w:pPr>
            <w:r w:rsidRPr="000806B9">
              <w:rPr>
                <w:rStyle w:val="Hyperlink"/>
              </w:rPr>
              <w:t>transition »</w:t>
            </w:r>
            <w:r w:rsidR="00911743">
              <w:fldChar w:fldCharType="end"/>
            </w:r>
          </w:p>
        </w:tc>
        <w:tc>
          <w:tcPr>
            <w:tcW w:w="1016" w:type="dxa"/>
            <w:shd w:val="clear" w:color="auto" w:fill="auto"/>
          </w:tcPr>
          <w:p w14:paraId="5C6F309A" w14:textId="77777777" w:rsidR="00B16619" w:rsidRDefault="00B16619" w:rsidP="00D727D1">
            <w:pPr>
              <w:jc w:val="both"/>
            </w:pPr>
            <w:r>
              <w:t>NE</w:t>
            </w:r>
          </w:p>
        </w:tc>
        <w:tc>
          <w:tcPr>
            <w:tcW w:w="1176" w:type="dxa"/>
            <w:shd w:val="clear" w:color="auto" w:fill="auto"/>
          </w:tcPr>
          <w:p w14:paraId="30A87324" w14:textId="640BA8EA" w:rsidR="00B16619" w:rsidRDefault="00000000" w:rsidP="00D727D1">
            <w:pPr>
              <w:jc w:val="both"/>
            </w:pPr>
            <w:hyperlink r:id="rId7277" w:anchor="Sit_Fados_t6" w:history="1">
              <w:r w:rsidR="00B16619" w:rsidRPr="00B82CE9">
                <w:rPr>
                  <w:rStyle w:val="Hyperlink"/>
                </w:rPr>
                <w:t>6</w:t>
              </w:r>
            </w:hyperlink>
            <w:r w:rsidR="00B16619">
              <w:t xml:space="preserve">, </w:t>
            </w:r>
            <w:hyperlink r:id="rId7278" w:anchor="Sit_Fados_t13" w:history="1">
              <w:r w:rsidR="00B16619" w:rsidRPr="00B82CE9">
                <w:rPr>
                  <w:rStyle w:val="Hyperlink"/>
                </w:rPr>
                <w:t>13</w:t>
              </w:r>
            </w:hyperlink>
            <w:r w:rsidR="00B16619">
              <w:t xml:space="preserve">, </w:t>
            </w:r>
            <w:hyperlink r:id="rId7279" w:anchor="Sit_Fados_t17" w:history="1">
              <w:r w:rsidR="00B16619" w:rsidRPr="00B82CE9">
                <w:rPr>
                  <w:rStyle w:val="Hyperlink"/>
                </w:rPr>
                <w:t>17</w:t>
              </w:r>
            </w:hyperlink>
          </w:p>
        </w:tc>
        <w:tc>
          <w:tcPr>
            <w:tcW w:w="5220" w:type="dxa"/>
            <w:shd w:val="clear" w:color="auto" w:fill="auto"/>
          </w:tcPr>
          <w:p w14:paraId="4955F4D5" w14:textId="77777777" w:rsidR="00B16619" w:rsidRPr="0032190F" w:rsidRDefault="00B16619" w:rsidP="008F5575">
            <w:pPr>
              <w:jc w:val="both"/>
              <w:rPr>
                <w:lang w:val="fr-FR"/>
              </w:rPr>
            </w:pPr>
            <w:r w:rsidRPr="0032190F">
              <w:rPr>
                <w:lang w:val="fr-FR"/>
              </w:rPr>
              <w:t>gobelets carénés, épée en bronze</w:t>
            </w:r>
          </w:p>
        </w:tc>
      </w:tr>
      <w:tr w:rsidR="00B16619" w:rsidRPr="006A329A" w14:paraId="57803CA9" w14:textId="77777777" w:rsidTr="00F83791">
        <w:trPr>
          <w:jc w:val="center"/>
        </w:trPr>
        <w:tc>
          <w:tcPr>
            <w:tcW w:w="496" w:type="dxa"/>
            <w:vMerge/>
            <w:vAlign w:val="center"/>
          </w:tcPr>
          <w:p w14:paraId="375C6251" w14:textId="77777777" w:rsidR="00B16619" w:rsidRPr="0032190F" w:rsidRDefault="00B16619" w:rsidP="00F83791">
            <w:pPr>
              <w:jc w:val="center"/>
              <w:rPr>
                <w:lang w:val="fr-FR"/>
              </w:rPr>
            </w:pPr>
          </w:p>
        </w:tc>
        <w:tc>
          <w:tcPr>
            <w:tcW w:w="456" w:type="dxa"/>
            <w:shd w:val="clear" w:color="auto" w:fill="auto"/>
            <w:vAlign w:val="center"/>
          </w:tcPr>
          <w:p w14:paraId="6E3482F5" w14:textId="77777777" w:rsidR="00B16619" w:rsidRDefault="00B16619" w:rsidP="00F83791">
            <w:pPr>
              <w:jc w:val="center"/>
            </w:pPr>
            <w:r>
              <w:t>a</w:t>
            </w:r>
          </w:p>
        </w:tc>
        <w:tc>
          <w:tcPr>
            <w:tcW w:w="1600" w:type="dxa"/>
            <w:vMerge/>
            <w:shd w:val="clear" w:color="auto" w:fill="auto"/>
            <w:vAlign w:val="center"/>
          </w:tcPr>
          <w:p w14:paraId="6F90EBE2" w14:textId="77777777" w:rsidR="00B16619" w:rsidRDefault="00B16619" w:rsidP="00D727D1">
            <w:pPr>
              <w:jc w:val="center"/>
            </w:pPr>
          </w:p>
        </w:tc>
        <w:tc>
          <w:tcPr>
            <w:tcW w:w="1016" w:type="dxa"/>
            <w:shd w:val="clear" w:color="auto" w:fill="auto"/>
          </w:tcPr>
          <w:p w14:paraId="25B6391C" w14:textId="77777777" w:rsidR="00B16619" w:rsidRDefault="00B16619" w:rsidP="00D727D1">
            <w:pPr>
              <w:jc w:val="both"/>
            </w:pPr>
            <w:r>
              <w:t>N</w:t>
            </w:r>
          </w:p>
        </w:tc>
        <w:tc>
          <w:tcPr>
            <w:tcW w:w="1176" w:type="dxa"/>
            <w:shd w:val="clear" w:color="auto" w:fill="auto"/>
          </w:tcPr>
          <w:p w14:paraId="5AB9B253" w14:textId="537A6ADE" w:rsidR="00B16619" w:rsidRDefault="00000000" w:rsidP="00D727D1">
            <w:pPr>
              <w:jc w:val="both"/>
            </w:pPr>
            <w:hyperlink r:id="rId7280" w:anchor="Sit_Fados_t7" w:history="1">
              <w:r w:rsidR="00B16619" w:rsidRPr="00B82CE9">
                <w:rPr>
                  <w:rStyle w:val="Hyperlink"/>
                </w:rPr>
                <w:t>7</w:t>
              </w:r>
            </w:hyperlink>
          </w:p>
        </w:tc>
        <w:tc>
          <w:tcPr>
            <w:tcW w:w="5220" w:type="dxa"/>
            <w:shd w:val="clear" w:color="auto" w:fill="auto"/>
          </w:tcPr>
          <w:p w14:paraId="20FAFB1D" w14:textId="77777777" w:rsidR="00B16619" w:rsidRPr="0032190F" w:rsidRDefault="00B16619" w:rsidP="00D727D1">
            <w:pPr>
              <w:jc w:val="both"/>
              <w:rPr>
                <w:lang w:val="fr-FR"/>
              </w:rPr>
            </w:pPr>
            <w:r w:rsidRPr="0032190F">
              <w:rPr>
                <w:lang w:val="fr-FR"/>
              </w:rPr>
              <w:t>coupelles hémisphériques, urnes à pied bas</w:t>
            </w:r>
          </w:p>
        </w:tc>
      </w:tr>
      <w:tr w:rsidR="00B16619" w:rsidRPr="006A329A" w14:paraId="0AEF0F25" w14:textId="77777777" w:rsidTr="00F83791">
        <w:trPr>
          <w:jc w:val="center"/>
        </w:trPr>
        <w:tc>
          <w:tcPr>
            <w:tcW w:w="952" w:type="dxa"/>
            <w:gridSpan w:val="2"/>
            <w:vAlign w:val="center"/>
          </w:tcPr>
          <w:p w14:paraId="6DA3F0EA" w14:textId="77777777" w:rsidR="00B16619" w:rsidRDefault="00B16619" w:rsidP="00F83791">
            <w:pPr>
              <w:jc w:val="center"/>
            </w:pPr>
            <w:r>
              <w:t>I</w:t>
            </w:r>
          </w:p>
        </w:tc>
        <w:tc>
          <w:tcPr>
            <w:tcW w:w="1600" w:type="dxa"/>
            <w:shd w:val="clear" w:color="auto" w:fill="auto"/>
            <w:vAlign w:val="center"/>
          </w:tcPr>
          <w:p w14:paraId="455E32D3" w14:textId="77777777" w:rsidR="00B16619" w:rsidRDefault="00B82CE9" w:rsidP="000806B9">
            <w:pPr>
              <w:jc w:val="center"/>
            </w:pPr>
            <w:r>
              <w:t xml:space="preserve">BF </w:t>
            </w:r>
            <w:r w:rsidR="00B16619">
              <w:t>3b</w:t>
            </w:r>
          </w:p>
        </w:tc>
        <w:tc>
          <w:tcPr>
            <w:tcW w:w="1016" w:type="dxa"/>
            <w:shd w:val="clear" w:color="auto" w:fill="auto"/>
          </w:tcPr>
          <w:p w14:paraId="49D09F32" w14:textId="77777777" w:rsidR="00B16619" w:rsidRDefault="00B16619" w:rsidP="000806B9">
            <w:pPr>
              <w:jc w:val="both"/>
            </w:pPr>
            <w:r>
              <w:t>S</w:t>
            </w:r>
          </w:p>
        </w:tc>
        <w:tc>
          <w:tcPr>
            <w:tcW w:w="1176" w:type="dxa"/>
            <w:shd w:val="clear" w:color="auto" w:fill="auto"/>
          </w:tcPr>
          <w:p w14:paraId="63781322" w14:textId="430C0318" w:rsidR="00B16619" w:rsidRDefault="00000000" w:rsidP="000806B9">
            <w:pPr>
              <w:jc w:val="both"/>
            </w:pPr>
            <w:hyperlink r:id="rId7281" w:anchor="Sit_Fados_t22" w:history="1">
              <w:r w:rsidR="008F5575" w:rsidRPr="007B1DA7">
                <w:rPr>
                  <w:rStyle w:val="Hyperlink"/>
                </w:rPr>
                <w:t>22</w:t>
              </w:r>
            </w:hyperlink>
          </w:p>
        </w:tc>
        <w:tc>
          <w:tcPr>
            <w:tcW w:w="5220" w:type="dxa"/>
            <w:shd w:val="clear" w:color="auto" w:fill="auto"/>
          </w:tcPr>
          <w:p w14:paraId="1082F49E" w14:textId="77777777" w:rsidR="00B16619" w:rsidRPr="0032190F" w:rsidRDefault="00B16619" w:rsidP="000806B9">
            <w:pPr>
              <w:jc w:val="both"/>
              <w:rPr>
                <w:lang w:val="fr-FR"/>
              </w:rPr>
            </w:pPr>
            <w:r w:rsidRPr="0032190F">
              <w:rPr>
                <w:lang w:val="fr-FR"/>
              </w:rPr>
              <w:t>vases à deux anses, décors mailhaciens, gobelets globulaires</w:t>
            </w:r>
          </w:p>
        </w:tc>
      </w:tr>
    </w:tbl>
    <w:p w14:paraId="1024A555" w14:textId="77777777" w:rsidR="00E55E69" w:rsidRPr="0032190F" w:rsidRDefault="00E55E69" w:rsidP="00242C0F">
      <w:pPr>
        <w:jc w:val="both"/>
        <w:rPr>
          <w:lang w:val="fr-FR"/>
        </w:rPr>
      </w:pPr>
      <w:r w:rsidRPr="0032190F">
        <w:rPr>
          <w:lang w:val="fr-FR"/>
        </w:rPr>
        <w:t>(BIB 1955 p. 255)</w:t>
      </w:r>
    </w:p>
    <w:p w14:paraId="68E76BC4" w14:textId="77777777" w:rsidR="00A639D7" w:rsidRPr="0032190F" w:rsidRDefault="00A639D7" w:rsidP="00242C0F">
      <w:pPr>
        <w:jc w:val="both"/>
        <w:rPr>
          <w:lang w:val="fr-FR"/>
        </w:rPr>
      </w:pPr>
    </w:p>
    <w:p w14:paraId="111E3FC2" w14:textId="6194BB2B" w:rsidR="00A639D7" w:rsidRPr="0032190F" w:rsidRDefault="00A639D7" w:rsidP="0059638C">
      <w:pPr>
        <w:rPr>
          <w:lang w:val="fr-FR"/>
        </w:rPr>
      </w:pPr>
      <w:r w:rsidRPr="0032190F">
        <w:rPr>
          <w:lang w:val="fr-FR"/>
        </w:rPr>
        <w:t xml:space="preserve">v. </w:t>
      </w:r>
      <w:hyperlink r:id="rId7282" w:anchor="Sit_Canals" w:history="1">
        <w:r w:rsidRPr="0032190F">
          <w:rPr>
            <w:rStyle w:val="Hyperlink"/>
            <w:lang w:val="fr-FR"/>
          </w:rPr>
          <w:t>Les Canals</w:t>
        </w:r>
      </w:hyperlink>
      <w:r w:rsidR="0059638C" w:rsidRPr="0032190F">
        <w:rPr>
          <w:lang w:val="fr-FR"/>
        </w:rPr>
        <w:t>,</w:t>
      </w:r>
      <w:hyperlink r:id="rId7283" w:anchor="Sit_Mailhac_Moulin" w:history="1">
        <w:r w:rsidR="0059638C" w:rsidRPr="0032190F">
          <w:rPr>
            <w:rStyle w:val="Hyperlink"/>
            <w:lang w:val="fr-FR"/>
          </w:rPr>
          <w:t>Le Moulin</w:t>
        </w:r>
      </w:hyperlink>
    </w:p>
    <w:p w14:paraId="5080AB20" w14:textId="77777777" w:rsidR="006B3271" w:rsidRPr="0032190F" w:rsidRDefault="006B3271" w:rsidP="00242C0F">
      <w:pPr>
        <w:jc w:val="both"/>
        <w:rPr>
          <w:lang w:val="fr-FR"/>
        </w:rPr>
      </w:pPr>
    </w:p>
    <w:p w14:paraId="7331C68F" w14:textId="77777777" w:rsidR="00A639D7" w:rsidRPr="0032190F" w:rsidRDefault="00A639D7" w:rsidP="00A639D7">
      <w:pPr>
        <w:pStyle w:val="Heading2"/>
      </w:pPr>
      <w:r w:rsidRPr="0032190F">
        <w:t>Répartition géographique</w:t>
      </w:r>
    </w:p>
    <w:p w14:paraId="579B5748" w14:textId="77777777" w:rsidR="00A639D7" w:rsidRPr="0032190F" w:rsidRDefault="00A639D7" w:rsidP="00242C0F">
      <w:pPr>
        <w:jc w:val="both"/>
        <w:rPr>
          <w:lang w:val="fr-FR"/>
        </w:rPr>
      </w:pPr>
    </w:p>
    <w:p w14:paraId="7D703E64" w14:textId="77777777" w:rsidR="009E26CF" w:rsidRPr="0032190F" w:rsidRDefault="009E26CF" w:rsidP="00242C0F">
      <w:pPr>
        <w:jc w:val="both"/>
        <w:rPr>
          <w:lang w:val="fr-FR"/>
        </w:rPr>
      </w:pPr>
      <w:r w:rsidRPr="0032190F">
        <w:rPr>
          <w:lang w:val="fr-FR"/>
        </w:rPr>
        <w:t>Se divise en secteurs :</w:t>
      </w:r>
    </w:p>
    <w:p w14:paraId="56168F58" w14:textId="77777777" w:rsidR="009E26CF" w:rsidRPr="0032190F" w:rsidRDefault="009E26CF"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09"/>
        <w:gridCol w:w="1030"/>
      </w:tblGrid>
      <w:tr w:rsidR="009E26CF" w14:paraId="21366EB7" w14:textId="77777777" w:rsidTr="00C35EA7">
        <w:trPr>
          <w:jc w:val="center"/>
        </w:trPr>
        <w:tc>
          <w:tcPr>
            <w:tcW w:w="1109" w:type="dxa"/>
          </w:tcPr>
          <w:p w14:paraId="3A85F71D" w14:textId="77777777" w:rsidR="009E26CF" w:rsidRDefault="009E26CF" w:rsidP="00C35EA7">
            <w:pPr>
              <w:jc w:val="both"/>
            </w:pPr>
            <w:r>
              <w:t>secteurs</w:t>
            </w:r>
          </w:p>
        </w:tc>
        <w:tc>
          <w:tcPr>
            <w:tcW w:w="1030" w:type="dxa"/>
          </w:tcPr>
          <w:p w14:paraId="4065ECB3" w14:textId="77777777" w:rsidR="009E26CF" w:rsidRDefault="009E26CF" w:rsidP="00C35EA7">
            <w:pPr>
              <w:jc w:val="both"/>
            </w:pPr>
            <w:r>
              <w:t>tombes</w:t>
            </w:r>
          </w:p>
        </w:tc>
      </w:tr>
      <w:tr w:rsidR="009E26CF" w14:paraId="566527C0" w14:textId="77777777" w:rsidTr="00C35EA7">
        <w:trPr>
          <w:jc w:val="center"/>
        </w:trPr>
        <w:tc>
          <w:tcPr>
            <w:tcW w:w="1109" w:type="dxa"/>
          </w:tcPr>
          <w:p w14:paraId="4042143C" w14:textId="77777777" w:rsidR="009E26CF" w:rsidRDefault="009E26CF" w:rsidP="00C35EA7">
            <w:pPr>
              <w:jc w:val="both"/>
            </w:pPr>
            <w:r>
              <w:t>A</w:t>
            </w:r>
          </w:p>
        </w:tc>
        <w:tc>
          <w:tcPr>
            <w:tcW w:w="1030" w:type="dxa"/>
          </w:tcPr>
          <w:p w14:paraId="420F0CA7" w14:textId="77777777" w:rsidR="009E26CF" w:rsidRDefault="009E26CF" w:rsidP="00C35EA7">
            <w:pPr>
              <w:jc w:val="both"/>
            </w:pPr>
            <w:r>
              <w:t>1-20</w:t>
            </w:r>
          </w:p>
        </w:tc>
      </w:tr>
      <w:tr w:rsidR="009E26CF" w14:paraId="030031FB" w14:textId="77777777" w:rsidTr="00C35EA7">
        <w:trPr>
          <w:jc w:val="center"/>
        </w:trPr>
        <w:tc>
          <w:tcPr>
            <w:tcW w:w="1109" w:type="dxa"/>
          </w:tcPr>
          <w:p w14:paraId="01B2DCBA" w14:textId="77777777" w:rsidR="009E26CF" w:rsidRDefault="009E26CF" w:rsidP="00C35EA7">
            <w:pPr>
              <w:jc w:val="both"/>
            </w:pPr>
            <w:r>
              <w:t>B</w:t>
            </w:r>
          </w:p>
        </w:tc>
        <w:tc>
          <w:tcPr>
            <w:tcW w:w="1030" w:type="dxa"/>
          </w:tcPr>
          <w:p w14:paraId="45CA753B" w14:textId="77777777" w:rsidR="009E26CF" w:rsidRDefault="009E26CF" w:rsidP="00C35EA7">
            <w:pPr>
              <w:jc w:val="both"/>
            </w:pPr>
            <w:r>
              <w:t>21-</w:t>
            </w:r>
          </w:p>
        </w:tc>
      </w:tr>
    </w:tbl>
    <w:p w14:paraId="398A109F" w14:textId="77777777" w:rsidR="009E26CF" w:rsidRDefault="009E26CF" w:rsidP="00242C0F">
      <w:pPr>
        <w:jc w:val="both"/>
      </w:pPr>
      <w:r>
        <w:lastRenderedPageBreak/>
        <w:t>(BIB 1892)</w:t>
      </w:r>
    </w:p>
    <w:p w14:paraId="00AC8493" w14:textId="77777777" w:rsidR="009E26CF" w:rsidRDefault="009E26CF" w:rsidP="00242C0F">
      <w:pPr>
        <w:jc w:val="both"/>
      </w:pPr>
    </w:p>
    <w:p w14:paraId="7566B997" w14:textId="77777777" w:rsidR="00B82CE9" w:rsidRDefault="00B82CE9" w:rsidP="00B82CE9">
      <w:pPr>
        <w:pStyle w:val="Heading2"/>
      </w:pPr>
      <w:r>
        <w:t>Céramiques</w:t>
      </w:r>
    </w:p>
    <w:p w14:paraId="00EACCEC" w14:textId="77777777" w:rsidR="00B82CE9" w:rsidRDefault="00B82CE9" w:rsidP="00242C0F">
      <w:pPr>
        <w:jc w:val="both"/>
      </w:pPr>
    </w:p>
    <w:p w14:paraId="4AC42A83" w14:textId="75E6CDD1" w:rsidR="00B82CE9" w:rsidRPr="0032190F" w:rsidRDefault="00B82CE9" w:rsidP="00242C0F">
      <w:pPr>
        <w:jc w:val="both"/>
        <w:rPr>
          <w:lang w:val="fr-FR"/>
        </w:rPr>
      </w:pPr>
      <w:r w:rsidRPr="0032190F">
        <w:rPr>
          <w:lang w:val="fr-FR"/>
        </w:rPr>
        <w:t>Bien que les coupes bitronconiques se trouvent dans presque toutes les tombes on n'observe qu'un seul fragment d'une coupe bitronconique décorée (</w:t>
      </w:r>
      <w:hyperlink r:id="rId7284" w:anchor="Sit_Fados_t28" w:history="1">
        <w:r w:rsidRPr="0032190F">
          <w:rPr>
            <w:rStyle w:val="Hyperlink"/>
            <w:lang w:val="fr-FR"/>
          </w:rPr>
          <w:t>tombe 28</w:t>
        </w:r>
      </w:hyperlink>
      <w:r w:rsidRPr="0032190F">
        <w:rPr>
          <w:lang w:val="fr-FR"/>
        </w:rPr>
        <w:t>) (BIB 1872 p. 14)</w:t>
      </w:r>
    </w:p>
    <w:p w14:paraId="629FC6F2" w14:textId="77777777" w:rsidR="00B82CE9" w:rsidRPr="0032190F" w:rsidRDefault="00B82CE9" w:rsidP="00242C0F">
      <w:pPr>
        <w:jc w:val="both"/>
        <w:rPr>
          <w:lang w:val="fr-FR"/>
        </w:rPr>
      </w:pPr>
    </w:p>
    <w:p w14:paraId="26A011AD" w14:textId="77777777" w:rsidR="00B82CE9" w:rsidRPr="0032190F" w:rsidRDefault="00B82CE9" w:rsidP="00B82CE9">
      <w:pPr>
        <w:pStyle w:val="Heading3"/>
      </w:pPr>
      <w:r w:rsidRPr="0032190F">
        <w:t>Décors</w:t>
      </w:r>
    </w:p>
    <w:p w14:paraId="65D2D291" w14:textId="7D6E0967" w:rsidR="00A639D7" w:rsidRPr="0032190F" w:rsidRDefault="00A639D7" w:rsidP="007B1DA7">
      <w:pPr>
        <w:jc w:val="both"/>
        <w:rPr>
          <w:lang w:val="fr-FR"/>
        </w:rPr>
      </w:pPr>
      <w:r w:rsidRPr="0032190F">
        <w:rPr>
          <w:lang w:val="fr-FR"/>
        </w:rPr>
        <w:t>Nombre total de vases décorés : 3 (BIB 1872)</w:t>
      </w:r>
      <w:r w:rsidR="007B1DA7" w:rsidRPr="0032190F">
        <w:rPr>
          <w:lang w:val="fr-FR"/>
        </w:rPr>
        <w:t xml:space="preserve">. A livré de la céramique caractérisée par l’importance des décors pointillés (13 tombes sur 46) et le petit nombre de figurations </w:t>
      </w:r>
      <w:hyperlink r:id="rId7285" w:anchor="Cul_Proto_Art_TAC_T_z" w:history="1">
        <w:r w:rsidR="007B1DA7" w:rsidRPr="0032190F">
          <w:rPr>
            <w:rStyle w:val="Hyperlink"/>
            <w:lang w:val="fr-FR"/>
          </w:rPr>
          <w:t>animales</w:t>
        </w:r>
      </w:hyperlink>
      <w:r w:rsidR="007B1DA7" w:rsidRPr="0032190F">
        <w:rPr>
          <w:lang w:val="fr-FR"/>
        </w:rPr>
        <w:t xml:space="preserve"> ou </w:t>
      </w:r>
      <w:hyperlink r:id="rId7286" w:anchor="Cul_Proto_Art_TAC_T_a" w:history="1">
        <w:r w:rsidR="007B1DA7" w:rsidRPr="0032190F">
          <w:rPr>
            <w:rStyle w:val="Hyperlink"/>
            <w:lang w:val="fr-FR"/>
          </w:rPr>
          <w:t>humaines</w:t>
        </w:r>
      </w:hyperlink>
      <w:r w:rsidR="007B1DA7" w:rsidRPr="0032190F">
        <w:rPr>
          <w:lang w:val="fr-FR"/>
        </w:rPr>
        <w:t xml:space="preserve"> (1 tombe : </w:t>
      </w:r>
      <w:hyperlink r:id="rId7287" w:anchor="Sit_Fados_t22" w:history="1">
        <w:r w:rsidR="007B1DA7" w:rsidRPr="0032190F">
          <w:rPr>
            <w:rStyle w:val="Hyperlink"/>
            <w:lang w:val="fr-FR"/>
          </w:rPr>
          <w:t>t. 22</w:t>
        </w:r>
      </w:hyperlink>
      <w:r w:rsidR="007B1DA7" w:rsidRPr="0032190F">
        <w:rPr>
          <w:lang w:val="fr-FR"/>
        </w:rPr>
        <w:t>) (BIB 1855 p. 375).</w:t>
      </w:r>
    </w:p>
    <w:p w14:paraId="63E4F1C5" w14:textId="77777777" w:rsidR="006B3271" w:rsidRPr="0032190F" w:rsidRDefault="006B3271" w:rsidP="006B3271">
      <w:pPr>
        <w:jc w:val="both"/>
        <w:rPr>
          <w:lang w:val="fr-FR"/>
        </w:rPr>
      </w:pPr>
      <w:r w:rsidRPr="0032190F">
        <w:rPr>
          <w:lang w:val="fr-FR"/>
        </w:rPr>
        <w:t>Pour les Taffanel : « Les incisions du vase B 24d et de la fig</w:t>
      </w:r>
      <w:r w:rsidR="00B82CE9" w:rsidRPr="0032190F">
        <w:rPr>
          <w:lang w:val="fr-FR"/>
        </w:rPr>
        <w:t>ur</w:t>
      </w:r>
      <w:r w:rsidRPr="0032190F">
        <w:rPr>
          <w:lang w:val="fr-FR"/>
        </w:rPr>
        <w:t>e 55, n° 76 et 82, sont emplies d'une matière blanche. Celles des vases B 22 a, b, sont emplies de rouge. Le sujet même de ces deux derniers décors est très· particulier. Il stylise, croyons-nous, des chevaux sur le B 22 a et une procession (4 chevaux, les roues du char, 12 personnages) sur</w:t>
      </w:r>
      <w:r w:rsidR="007B1DA7" w:rsidRPr="0032190F">
        <w:rPr>
          <w:lang w:val="fr-FR"/>
        </w:rPr>
        <w:t xml:space="preserve"> </w:t>
      </w:r>
      <w:r w:rsidRPr="0032190F">
        <w:rPr>
          <w:lang w:val="fr-FR"/>
        </w:rPr>
        <w:t>le B 22 b » (BIB 1892 p. 89-90)</w:t>
      </w:r>
    </w:p>
    <w:p w14:paraId="611BFE63" w14:textId="77777777" w:rsidR="00B82CE9" w:rsidRPr="0032190F" w:rsidRDefault="00B82CE9" w:rsidP="00B82CE9">
      <w:pPr>
        <w:pStyle w:val="Heading2"/>
      </w:pPr>
      <w:r w:rsidRPr="0032190F">
        <w:br/>
        <w:t>Sépultures</w:t>
      </w:r>
    </w:p>
    <w:p w14:paraId="09FB046B" w14:textId="77777777" w:rsidR="00B82CE9" w:rsidRPr="0032190F" w:rsidRDefault="00B82CE9" w:rsidP="00B82CE9">
      <w:pPr>
        <w:pStyle w:val="Heading3"/>
      </w:pPr>
      <w:r w:rsidRPr="0032190F">
        <w:br/>
        <w:t>Description</w:t>
      </w:r>
    </w:p>
    <w:p w14:paraId="7DE53849" w14:textId="77777777" w:rsidR="009E26CF" w:rsidRPr="0032190F" w:rsidRDefault="009E26CF" w:rsidP="006B3271">
      <w:pPr>
        <w:jc w:val="both"/>
        <w:rPr>
          <w:lang w:val="fr-FR"/>
        </w:rPr>
      </w:pPr>
    </w:p>
    <w:p w14:paraId="5DAD4A4B" w14:textId="77777777" w:rsidR="009E26CF" w:rsidRPr="0032190F" w:rsidRDefault="00B82CE9" w:rsidP="00B82CE9">
      <w:pPr>
        <w:pStyle w:val="Heading4"/>
      </w:pPr>
      <w:bookmarkStart w:id="3116" w:name="Sit_Fados_t15"/>
      <w:r w:rsidRPr="0032190F">
        <w:t>t_</w:t>
      </w:r>
      <w:r w:rsidR="009E26CF" w:rsidRPr="0032190F">
        <w:t>15</w:t>
      </w:r>
    </w:p>
    <w:bookmarkEnd w:id="3116"/>
    <w:p w14:paraId="5C081029" w14:textId="77777777" w:rsidR="009E26CF" w:rsidRPr="0032190F" w:rsidRDefault="009E26CF" w:rsidP="009E26CF">
      <w:pPr>
        <w:rPr>
          <w:lang w:val="fr-FR"/>
        </w:rPr>
      </w:pPr>
    </w:p>
    <w:p w14:paraId="3C60EAD5" w14:textId="77777777" w:rsidR="009E26CF" w:rsidRPr="0032190F" w:rsidRDefault="009E26CF" w:rsidP="009E26CF">
      <w:pPr>
        <w:rPr>
          <w:lang w:val="fr-FR"/>
        </w:rPr>
      </w:pPr>
      <w:r w:rsidRPr="0032190F">
        <w:rPr>
          <w:lang w:val="fr-FR"/>
        </w:rPr>
        <w:t>Lame de poignard métallique (BIB 1892 p. 97)</w:t>
      </w:r>
    </w:p>
    <w:p w14:paraId="6D1DC378" w14:textId="77777777" w:rsidR="009071B9" w:rsidRPr="0032190F" w:rsidRDefault="009071B9" w:rsidP="009E26CF">
      <w:pPr>
        <w:rPr>
          <w:lang w:val="fr-FR"/>
        </w:rPr>
      </w:pPr>
    </w:p>
    <w:p w14:paraId="29E0C77C" w14:textId="77777777" w:rsidR="009071B9" w:rsidRPr="0032190F" w:rsidRDefault="009071B9" w:rsidP="009071B9">
      <w:pPr>
        <w:pStyle w:val="Heading4"/>
      </w:pPr>
      <w:r w:rsidRPr="0032190F">
        <w:t>t_17</w:t>
      </w:r>
    </w:p>
    <w:p w14:paraId="2F51A150" w14:textId="77777777" w:rsidR="009071B9" w:rsidRPr="0032190F" w:rsidRDefault="009071B9" w:rsidP="008F5575">
      <w:pPr>
        <w:jc w:val="both"/>
        <w:rPr>
          <w:lang w:val="fr-FR"/>
        </w:rPr>
      </w:pPr>
      <w:r w:rsidRPr="0032190F">
        <w:rPr>
          <w:lang w:val="fr-FR"/>
        </w:rPr>
        <w:br/>
        <w:t>Lame d'épée (SS BIB)</w:t>
      </w:r>
      <w:r w:rsidR="008F5575" w:rsidRPr="0032190F">
        <w:rPr>
          <w:lang w:val="fr-FR"/>
        </w:rPr>
        <w:t xml:space="preserve"> une épée en bronze (BIB 1955 p. 255)</w:t>
      </w:r>
    </w:p>
    <w:p w14:paraId="69A6358E" w14:textId="77777777" w:rsidR="00F05DC9" w:rsidRPr="0032190F" w:rsidRDefault="00F05DC9" w:rsidP="00242C0F">
      <w:pPr>
        <w:jc w:val="both"/>
        <w:rPr>
          <w:lang w:val="fr-FR"/>
        </w:rPr>
      </w:pPr>
    </w:p>
    <w:p w14:paraId="28616AF8" w14:textId="77777777" w:rsidR="009E26CF" w:rsidRPr="0032190F" w:rsidRDefault="00B82CE9" w:rsidP="00B82CE9">
      <w:pPr>
        <w:pStyle w:val="Heading4"/>
      </w:pPr>
      <w:bookmarkStart w:id="3117" w:name="Sit_Fados_t22"/>
      <w:r w:rsidRPr="0032190F">
        <w:t>t_</w:t>
      </w:r>
      <w:r w:rsidR="009E26CF" w:rsidRPr="0032190F">
        <w:t>22</w:t>
      </w:r>
    </w:p>
    <w:bookmarkEnd w:id="3117"/>
    <w:p w14:paraId="3C517287" w14:textId="77777777" w:rsidR="009E26CF" w:rsidRPr="0032190F" w:rsidRDefault="009E26CF" w:rsidP="009E26CF">
      <w:pPr>
        <w:rPr>
          <w:lang w:val="fr-FR"/>
        </w:rPr>
      </w:pPr>
    </w:p>
    <w:p w14:paraId="1BA374FE" w14:textId="77777777" w:rsidR="009E26CF" w:rsidRPr="0032190F" w:rsidRDefault="009E26CF" w:rsidP="009E26CF">
      <w:pPr>
        <w:rPr>
          <w:lang w:val="fr-FR"/>
        </w:rPr>
      </w:pPr>
      <w:r w:rsidRPr="0032190F">
        <w:rPr>
          <w:lang w:val="fr-FR"/>
        </w:rPr>
        <w:t xml:space="preserve">Vase et coupe décorées </w:t>
      </w:r>
      <w:r w:rsidR="00177D38" w:rsidRPr="0032190F">
        <w:rPr>
          <w:lang w:val="fr-FR"/>
        </w:rPr>
        <w:t xml:space="preserve">d’escaliers </w:t>
      </w:r>
      <w:r w:rsidRPr="0032190F">
        <w:rPr>
          <w:lang w:val="fr-FR"/>
        </w:rPr>
        <w:t>au double trait (BIB 1892 p. 103)</w:t>
      </w:r>
      <w:r w:rsidR="00A639D7" w:rsidRPr="0032190F">
        <w:rPr>
          <w:lang w:val="fr-FR"/>
        </w:rPr>
        <w:t xml:space="preserve"> Urne et coupe décorées (BIB 1872)</w:t>
      </w:r>
    </w:p>
    <w:p w14:paraId="68CC06D8" w14:textId="77777777" w:rsidR="009E26CF" w:rsidRPr="0032190F" w:rsidRDefault="009E26CF" w:rsidP="00647EA0">
      <w:pPr>
        <w:pStyle w:val="Heading5"/>
      </w:pPr>
      <w:r w:rsidRPr="0032190F">
        <w:t>coupe</w:t>
      </w:r>
    </w:p>
    <w:p w14:paraId="762F6CC0" w14:textId="77777777" w:rsidR="009E26CF" w:rsidRPr="0032190F" w:rsidRDefault="00327CF0" w:rsidP="009E26CF">
      <w:pPr>
        <w:rPr>
          <w:lang w:val="fr-FR"/>
        </w:rPr>
      </w:pPr>
      <w:r w:rsidRPr="0032190F">
        <w:rPr>
          <w:lang w:val="fr-FR"/>
        </w:rPr>
        <w:t xml:space="preserve">arboriformes (SS BIB) </w:t>
      </w:r>
      <w:r w:rsidR="00177D38" w:rsidRPr="0032190F">
        <w:rPr>
          <w:lang w:val="fr-FR"/>
        </w:rPr>
        <w:t>anthropomorphes</w:t>
      </w:r>
      <w:r w:rsidRPr="0032190F">
        <w:rPr>
          <w:lang w:val="fr-FR"/>
        </w:rPr>
        <w:t>, zoomorphes</w:t>
      </w:r>
      <w:r w:rsidR="00177D38" w:rsidRPr="0032190F">
        <w:rPr>
          <w:lang w:val="fr-FR"/>
        </w:rPr>
        <w:t xml:space="preserve"> (BIB 1892 p. 103)</w:t>
      </w:r>
      <w:r w:rsidR="007B1DA7" w:rsidRPr="0032190F">
        <w:rPr>
          <w:lang w:val="fr-FR"/>
        </w:rPr>
        <w:t xml:space="preserve"> au double trait (BIB 1855 p. 375)</w:t>
      </w:r>
    </w:p>
    <w:p w14:paraId="146BEB41" w14:textId="77777777" w:rsidR="009E26CF" w:rsidRPr="0032190F" w:rsidRDefault="009E26CF" w:rsidP="009E26CF">
      <w:pPr>
        <w:rPr>
          <w:lang w:val="fr-FR"/>
        </w:rPr>
      </w:pPr>
    </w:p>
    <w:p w14:paraId="0B2CC680" w14:textId="77777777" w:rsidR="00177D38" w:rsidRPr="0032190F" w:rsidRDefault="00B82CE9" w:rsidP="00B82CE9">
      <w:pPr>
        <w:pStyle w:val="Heading4"/>
      </w:pPr>
      <w:bookmarkStart w:id="3118" w:name="Sit_Fados_t24"/>
      <w:r w:rsidRPr="0032190F">
        <w:t>t_</w:t>
      </w:r>
      <w:r w:rsidR="00177D38" w:rsidRPr="0032190F">
        <w:t>24</w:t>
      </w:r>
    </w:p>
    <w:bookmarkEnd w:id="3118"/>
    <w:p w14:paraId="4FC7E495" w14:textId="77777777" w:rsidR="00177D38" w:rsidRPr="0032190F" w:rsidRDefault="00177D38" w:rsidP="009E26CF">
      <w:pPr>
        <w:rPr>
          <w:lang w:val="fr-FR"/>
        </w:rPr>
      </w:pPr>
    </w:p>
    <w:p w14:paraId="4298F7ED" w14:textId="77777777" w:rsidR="00177D38" w:rsidRPr="0032190F" w:rsidRDefault="00177D38" w:rsidP="009E26CF">
      <w:pPr>
        <w:rPr>
          <w:lang w:val="fr-FR"/>
        </w:rPr>
      </w:pPr>
      <w:r w:rsidRPr="0032190F">
        <w:rPr>
          <w:lang w:val="fr-FR"/>
        </w:rPr>
        <w:t>Coupe dont le fond est décoré d’une croix quadrant [cannelée ?] (BIB 1892 p. 106)</w:t>
      </w:r>
    </w:p>
    <w:p w14:paraId="016C2A19" w14:textId="77777777" w:rsidR="00177D38" w:rsidRPr="0032190F" w:rsidRDefault="00177D38" w:rsidP="009E26CF">
      <w:pPr>
        <w:rPr>
          <w:lang w:val="fr-FR"/>
        </w:rPr>
      </w:pPr>
    </w:p>
    <w:p w14:paraId="2D97C33F" w14:textId="77777777" w:rsidR="00177D38" w:rsidRPr="0032190F" w:rsidRDefault="00B82CE9" w:rsidP="00B82CE9">
      <w:pPr>
        <w:pStyle w:val="Heading4"/>
      </w:pPr>
      <w:bookmarkStart w:id="3119" w:name="Sit_Fados_t25"/>
      <w:r w:rsidRPr="0032190F">
        <w:t>t_</w:t>
      </w:r>
      <w:r w:rsidR="00177D38" w:rsidRPr="0032190F">
        <w:t>25</w:t>
      </w:r>
    </w:p>
    <w:bookmarkEnd w:id="3119"/>
    <w:p w14:paraId="322A0A47" w14:textId="77777777" w:rsidR="00177D38" w:rsidRPr="0032190F" w:rsidRDefault="00177D38" w:rsidP="009E26CF">
      <w:pPr>
        <w:rPr>
          <w:lang w:val="fr-FR"/>
        </w:rPr>
      </w:pPr>
    </w:p>
    <w:p w14:paraId="11D9023A" w14:textId="77777777" w:rsidR="00177D38" w:rsidRPr="0032190F" w:rsidRDefault="00177D38" w:rsidP="009E26CF">
      <w:pPr>
        <w:rPr>
          <w:lang w:val="fr-FR"/>
        </w:rPr>
      </w:pPr>
      <w:r w:rsidRPr="0032190F">
        <w:rPr>
          <w:lang w:val="fr-FR"/>
        </w:rPr>
        <w:t>Vases à décors de triangles doubles en frise et espacés (BIB 1892 p. 107)</w:t>
      </w:r>
    </w:p>
    <w:p w14:paraId="4D371E49" w14:textId="77777777" w:rsidR="00177D38" w:rsidRPr="0032190F" w:rsidRDefault="00177D38" w:rsidP="009E26CF">
      <w:pPr>
        <w:rPr>
          <w:lang w:val="fr-FR"/>
        </w:rPr>
      </w:pPr>
    </w:p>
    <w:p w14:paraId="5691A2FC" w14:textId="77777777" w:rsidR="00177D38" w:rsidRPr="0032190F" w:rsidRDefault="00B82CE9" w:rsidP="00B82CE9">
      <w:pPr>
        <w:pStyle w:val="Heading4"/>
      </w:pPr>
      <w:bookmarkStart w:id="3120" w:name="Sit_Fados_t28"/>
      <w:r w:rsidRPr="0032190F">
        <w:t>t_</w:t>
      </w:r>
      <w:r w:rsidR="00177D38" w:rsidRPr="0032190F">
        <w:t>28</w:t>
      </w:r>
    </w:p>
    <w:bookmarkEnd w:id="3120"/>
    <w:p w14:paraId="2C267238" w14:textId="77777777" w:rsidR="00177D38" w:rsidRPr="0032190F" w:rsidRDefault="00177D38" w:rsidP="009E26CF">
      <w:pPr>
        <w:rPr>
          <w:lang w:val="fr-FR"/>
        </w:rPr>
      </w:pPr>
    </w:p>
    <w:p w14:paraId="59F88B8F" w14:textId="77777777" w:rsidR="00177D38" w:rsidRPr="0032190F" w:rsidRDefault="00177D38" w:rsidP="009E26CF">
      <w:pPr>
        <w:rPr>
          <w:lang w:val="fr-FR"/>
        </w:rPr>
      </w:pPr>
      <w:r w:rsidRPr="0032190F">
        <w:rPr>
          <w:lang w:val="fr-FR"/>
        </w:rPr>
        <w:t>Vase à décor d’escaliers incisés au double trait (BIB 1892 p. 107)</w:t>
      </w:r>
    </w:p>
    <w:p w14:paraId="2F0ED626" w14:textId="77777777" w:rsidR="00177D38" w:rsidRPr="0032190F" w:rsidRDefault="00177D38" w:rsidP="009E26CF">
      <w:pPr>
        <w:rPr>
          <w:lang w:val="fr-FR"/>
        </w:rPr>
      </w:pPr>
    </w:p>
    <w:p w14:paraId="673A4A8A" w14:textId="77777777" w:rsidR="00177D38" w:rsidRPr="0032190F" w:rsidRDefault="00B82CE9" w:rsidP="00B82CE9">
      <w:pPr>
        <w:pStyle w:val="Heading4"/>
      </w:pPr>
      <w:bookmarkStart w:id="3121" w:name="Sit_Fados_t32"/>
      <w:r w:rsidRPr="0032190F">
        <w:lastRenderedPageBreak/>
        <w:t>t_</w:t>
      </w:r>
      <w:r w:rsidR="00177D38" w:rsidRPr="0032190F">
        <w:t>32</w:t>
      </w:r>
    </w:p>
    <w:bookmarkEnd w:id="3121"/>
    <w:p w14:paraId="424A8F10" w14:textId="77777777" w:rsidR="00177D38" w:rsidRPr="0032190F" w:rsidRDefault="00177D38" w:rsidP="009E26CF">
      <w:pPr>
        <w:rPr>
          <w:lang w:val="fr-FR"/>
        </w:rPr>
      </w:pPr>
    </w:p>
    <w:p w14:paraId="415F271D" w14:textId="6960CF36" w:rsidR="00177D38" w:rsidRPr="0032190F" w:rsidRDefault="00177D38" w:rsidP="009E26CF">
      <w:pPr>
        <w:rPr>
          <w:lang w:val="fr-FR"/>
        </w:rPr>
      </w:pPr>
      <w:r w:rsidRPr="0032190F">
        <w:rPr>
          <w:lang w:val="fr-FR"/>
        </w:rPr>
        <w:t xml:space="preserve">Vase à décor de </w:t>
      </w:r>
      <w:hyperlink r:id="rId7288" w:anchor="Cul_Proto_Art_TAC_T_g_meandre" w:history="1">
        <w:r w:rsidR="00B52DC2" w:rsidRPr="0032190F">
          <w:rPr>
            <w:rStyle w:val="Hyperlink"/>
            <w:lang w:val="fr-FR"/>
          </w:rPr>
          <w:t>méandres</w:t>
        </w:r>
      </w:hyperlink>
      <w:r w:rsidR="00B52DC2" w:rsidRPr="0032190F">
        <w:rPr>
          <w:lang w:val="fr-FR"/>
        </w:rPr>
        <w:t xml:space="preserve"> </w:t>
      </w:r>
      <w:r w:rsidRPr="0032190F">
        <w:rPr>
          <w:lang w:val="fr-FR"/>
        </w:rPr>
        <w:t>incisés au double trait (BIB 1892 p. 107)</w:t>
      </w:r>
    </w:p>
    <w:p w14:paraId="7A6C5641" w14:textId="77777777" w:rsidR="00177D38" w:rsidRPr="0032190F" w:rsidRDefault="00177D38" w:rsidP="009E26CF">
      <w:pPr>
        <w:rPr>
          <w:lang w:val="fr-FR"/>
        </w:rPr>
      </w:pPr>
    </w:p>
    <w:p w14:paraId="2935E9D6" w14:textId="77777777" w:rsidR="00177D38" w:rsidRPr="0032190F" w:rsidRDefault="00B82CE9" w:rsidP="00B82CE9">
      <w:pPr>
        <w:pStyle w:val="Heading4"/>
      </w:pPr>
      <w:bookmarkStart w:id="3122" w:name="Sit_Fados_t36"/>
      <w:r w:rsidRPr="0032190F">
        <w:t>t_</w:t>
      </w:r>
      <w:r w:rsidR="00177D38" w:rsidRPr="0032190F">
        <w:t>36</w:t>
      </w:r>
    </w:p>
    <w:bookmarkEnd w:id="3122"/>
    <w:p w14:paraId="145871B7" w14:textId="77777777" w:rsidR="00177D38" w:rsidRPr="0032190F" w:rsidRDefault="00177D38" w:rsidP="009E26CF">
      <w:pPr>
        <w:rPr>
          <w:lang w:val="fr-FR"/>
        </w:rPr>
      </w:pPr>
    </w:p>
    <w:p w14:paraId="200F2B16" w14:textId="77777777" w:rsidR="00177D38" w:rsidRPr="0032190F" w:rsidRDefault="00177D38" w:rsidP="009E26CF">
      <w:pPr>
        <w:rPr>
          <w:lang w:val="fr-FR"/>
        </w:rPr>
      </w:pPr>
      <w:r w:rsidRPr="0032190F">
        <w:rPr>
          <w:lang w:val="fr-FR"/>
        </w:rPr>
        <w:t>Plat-couvercle (= coupe) au décor incisé au trait double, rasoir, pince à épiler (BIB 1892 p. 114, 115)</w:t>
      </w:r>
      <w:r w:rsidR="00A639D7" w:rsidRPr="0032190F">
        <w:rPr>
          <w:lang w:val="fr-FR"/>
        </w:rPr>
        <w:t xml:space="preserve"> Coupe décorée (BIB 1872)</w:t>
      </w:r>
    </w:p>
    <w:p w14:paraId="00F4A7EA" w14:textId="77777777" w:rsidR="006F3CEA" w:rsidRPr="0032190F" w:rsidRDefault="006F3CEA" w:rsidP="009E26CF">
      <w:pPr>
        <w:rPr>
          <w:lang w:val="fr-FR"/>
        </w:rPr>
      </w:pPr>
    </w:p>
    <w:tbl>
      <w:tblPr>
        <w:tblW w:w="81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76"/>
        <w:gridCol w:w="1070"/>
        <w:gridCol w:w="1510"/>
        <w:gridCol w:w="2042"/>
        <w:gridCol w:w="816"/>
      </w:tblGrid>
      <w:tr w:rsidR="005D10B6" w:rsidRPr="00C04709" w14:paraId="46C00904" w14:textId="77777777" w:rsidTr="00C35EA7">
        <w:trPr>
          <w:jc w:val="center"/>
        </w:trPr>
        <w:tc>
          <w:tcPr>
            <w:tcW w:w="1516" w:type="dxa"/>
          </w:tcPr>
          <w:p w14:paraId="44DA62F8" w14:textId="77777777" w:rsidR="006F3CEA" w:rsidRPr="00C35EA7" w:rsidRDefault="006F3CEA" w:rsidP="00BD010A">
            <w:pPr>
              <w:rPr>
                <w:rFonts w:ascii="Courier New" w:hAnsi="Courier New" w:cs="Courier New"/>
                <w:sz w:val="20"/>
                <w:szCs w:val="18"/>
              </w:rPr>
            </w:pPr>
            <w:r w:rsidRPr="00C35EA7">
              <w:rPr>
                <w:rFonts w:ascii="Courier New" w:hAnsi="Courier New" w:cs="Courier New"/>
                <w:sz w:val="20"/>
                <w:szCs w:val="18"/>
                <w:lang w:val="fr-FR"/>
              </w:rPr>
              <w:br w:type="page"/>
            </w:r>
            <w:r w:rsidR="00C458EA" w:rsidRPr="00C35EA7">
              <w:rPr>
                <w:rFonts w:ascii="Courier New" w:hAnsi="Courier New" w:cs="Courier New"/>
                <w:sz w:val="20"/>
                <w:szCs w:val="18"/>
              </w:rPr>
              <w:t>OBJ_</w:t>
            </w:r>
          </w:p>
        </w:tc>
        <w:tc>
          <w:tcPr>
            <w:tcW w:w="1176" w:type="dxa"/>
          </w:tcPr>
          <w:p w14:paraId="0913AF52" w14:textId="77777777" w:rsidR="006F3CEA" w:rsidRPr="00C35EA7" w:rsidRDefault="006F3CEA" w:rsidP="00BD010A">
            <w:pPr>
              <w:rPr>
                <w:rFonts w:ascii="Courier New" w:hAnsi="Courier New" w:cs="Courier New"/>
                <w:sz w:val="20"/>
                <w:szCs w:val="18"/>
              </w:rPr>
            </w:pPr>
          </w:p>
        </w:tc>
        <w:tc>
          <w:tcPr>
            <w:tcW w:w="1070" w:type="dxa"/>
          </w:tcPr>
          <w:p w14:paraId="533998F5" w14:textId="77777777" w:rsidR="006F3CEA" w:rsidRPr="00C35EA7" w:rsidRDefault="006F3CEA" w:rsidP="00BD010A">
            <w:pPr>
              <w:rPr>
                <w:rFonts w:ascii="Courier New" w:hAnsi="Courier New" w:cs="Courier New"/>
                <w:sz w:val="20"/>
                <w:szCs w:val="18"/>
              </w:rPr>
            </w:pPr>
          </w:p>
        </w:tc>
        <w:tc>
          <w:tcPr>
            <w:tcW w:w="1510" w:type="dxa"/>
          </w:tcPr>
          <w:p w14:paraId="63ADC35F" w14:textId="77777777" w:rsidR="006F3CEA" w:rsidRPr="00C35EA7" w:rsidRDefault="006F3CEA" w:rsidP="00BD010A">
            <w:pPr>
              <w:rPr>
                <w:rFonts w:ascii="Courier New" w:hAnsi="Courier New" w:cs="Courier New"/>
                <w:sz w:val="20"/>
                <w:szCs w:val="18"/>
              </w:rPr>
            </w:pPr>
          </w:p>
        </w:tc>
        <w:tc>
          <w:tcPr>
            <w:tcW w:w="2042" w:type="dxa"/>
          </w:tcPr>
          <w:p w14:paraId="1C2D0195" w14:textId="77777777" w:rsidR="006F3CEA" w:rsidRPr="00C35EA7" w:rsidRDefault="006F3CEA" w:rsidP="00BD010A">
            <w:pPr>
              <w:rPr>
                <w:rFonts w:ascii="Courier New" w:hAnsi="Courier New" w:cs="Courier New"/>
                <w:sz w:val="20"/>
                <w:szCs w:val="18"/>
              </w:rPr>
            </w:pPr>
          </w:p>
        </w:tc>
        <w:tc>
          <w:tcPr>
            <w:tcW w:w="816" w:type="dxa"/>
          </w:tcPr>
          <w:p w14:paraId="05A28474" w14:textId="77777777" w:rsidR="006F3CEA" w:rsidRPr="00C35EA7" w:rsidRDefault="006F3CEA" w:rsidP="00BD010A">
            <w:pPr>
              <w:rPr>
                <w:rFonts w:ascii="Courier New" w:hAnsi="Courier New" w:cs="Courier New"/>
                <w:sz w:val="20"/>
                <w:szCs w:val="18"/>
              </w:rPr>
            </w:pPr>
          </w:p>
        </w:tc>
      </w:tr>
      <w:tr w:rsidR="005D10B6" w:rsidRPr="00C04709" w14:paraId="1D71BBE0" w14:textId="77777777" w:rsidTr="00C35EA7">
        <w:trPr>
          <w:jc w:val="center"/>
        </w:trPr>
        <w:tc>
          <w:tcPr>
            <w:tcW w:w="1516" w:type="dxa"/>
          </w:tcPr>
          <w:p w14:paraId="5026C51B" w14:textId="77777777" w:rsidR="006F3CEA" w:rsidRPr="00C35EA7" w:rsidRDefault="006F3CEA" w:rsidP="00C35EA7">
            <w:pPr>
              <w:jc w:val="center"/>
              <w:rPr>
                <w:szCs w:val="18"/>
              </w:rPr>
            </w:pPr>
            <w:r w:rsidRPr="00C35EA7">
              <w:rPr>
                <w:szCs w:val="18"/>
              </w:rPr>
              <w:t>site</w:t>
            </w:r>
          </w:p>
        </w:tc>
        <w:tc>
          <w:tcPr>
            <w:tcW w:w="1176" w:type="dxa"/>
          </w:tcPr>
          <w:p w14:paraId="7A6470CD" w14:textId="77777777" w:rsidR="006F3CEA" w:rsidRPr="00C35EA7" w:rsidRDefault="006F3CEA" w:rsidP="00C35EA7">
            <w:pPr>
              <w:jc w:val="center"/>
              <w:rPr>
                <w:szCs w:val="18"/>
              </w:rPr>
            </w:pPr>
            <w:r w:rsidRPr="00C35EA7">
              <w:rPr>
                <w:szCs w:val="18"/>
              </w:rPr>
              <w:t>structure</w:t>
            </w:r>
          </w:p>
        </w:tc>
        <w:tc>
          <w:tcPr>
            <w:tcW w:w="1070" w:type="dxa"/>
          </w:tcPr>
          <w:p w14:paraId="7A485A10" w14:textId="77777777" w:rsidR="006F3CEA" w:rsidRPr="00C35EA7" w:rsidRDefault="006F3CEA" w:rsidP="00C35EA7">
            <w:pPr>
              <w:jc w:val="center"/>
              <w:rPr>
                <w:szCs w:val="18"/>
              </w:rPr>
            </w:pPr>
            <w:r w:rsidRPr="00C35EA7">
              <w:rPr>
                <w:szCs w:val="18"/>
              </w:rPr>
              <w:t>numero</w:t>
            </w:r>
          </w:p>
        </w:tc>
        <w:tc>
          <w:tcPr>
            <w:tcW w:w="1510" w:type="dxa"/>
          </w:tcPr>
          <w:p w14:paraId="44B3FFBD" w14:textId="77777777" w:rsidR="006F3CEA" w:rsidRPr="00C35EA7" w:rsidRDefault="006F3CEA" w:rsidP="00C35EA7">
            <w:pPr>
              <w:jc w:val="center"/>
              <w:rPr>
                <w:szCs w:val="18"/>
              </w:rPr>
            </w:pPr>
            <w:r w:rsidRPr="00C35EA7">
              <w:rPr>
                <w:szCs w:val="18"/>
              </w:rPr>
              <w:t>objet</w:t>
            </w:r>
          </w:p>
        </w:tc>
        <w:tc>
          <w:tcPr>
            <w:tcW w:w="2042" w:type="dxa"/>
          </w:tcPr>
          <w:p w14:paraId="4866CD1A" w14:textId="77777777" w:rsidR="006F3CEA" w:rsidRPr="00C35EA7" w:rsidRDefault="006F3CEA" w:rsidP="00C35EA7">
            <w:pPr>
              <w:jc w:val="center"/>
              <w:rPr>
                <w:szCs w:val="18"/>
              </w:rPr>
            </w:pPr>
            <w:r w:rsidRPr="00C35EA7">
              <w:rPr>
                <w:szCs w:val="18"/>
              </w:rPr>
              <w:t>description</w:t>
            </w:r>
          </w:p>
        </w:tc>
        <w:tc>
          <w:tcPr>
            <w:tcW w:w="816" w:type="dxa"/>
          </w:tcPr>
          <w:p w14:paraId="2AD73750" w14:textId="77777777" w:rsidR="006F3CEA" w:rsidRPr="00C35EA7" w:rsidRDefault="006F3CEA" w:rsidP="00C35EA7">
            <w:pPr>
              <w:jc w:val="center"/>
              <w:rPr>
                <w:szCs w:val="18"/>
              </w:rPr>
            </w:pPr>
            <w:r w:rsidRPr="00C35EA7">
              <w:rPr>
                <w:szCs w:val="18"/>
              </w:rPr>
              <w:t>BIB</w:t>
            </w:r>
          </w:p>
        </w:tc>
      </w:tr>
      <w:tr w:rsidR="005D10B6" w:rsidRPr="00C04709" w14:paraId="2924B75F" w14:textId="77777777" w:rsidTr="00C35EA7">
        <w:trPr>
          <w:jc w:val="center"/>
        </w:trPr>
        <w:tc>
          <w:tcPr>
            <w:tcW w:w="1516" w:type="dxa"/>
          </w:tcPr>
          <w:p w14:paraId="2F41429D" w14:textId="77777777" w:rsidR="006F3CEA" w:rsidRPr="00C35EA7" w:rsidRDefault="006F3CEA" w:rsidP="00BD010A">
            <w:pPr>
              <w:rPr>
                <w:szCs w:val="18"/>
              </w:rPr>
            </w:pPr>
            <w:r w:rsidRPr="00C35EA7">
              <w:rPr>
                <w:szCs w:val="18"/>
              </w:rPr>
              <w:t>Las Fados</w:t>
            </w:r>
          </w:p>
        </w:tc>
        <w:tc>
          <w:tcPr>
            <w:tcW w:w="1176" w:type="dxa"/>
          </w:tcPr>
          <w:p w14:paraId="75A54A63" w14:textId="77777777" w:rsidR="006F3CEA" w:rsidRPr="00C35EA7" w:rsidRDefault="006F3CEA" w:rsidP="00BD010A">
            <w:pPr>
              <w:rPr>
                <w:szCs w:val="18"/>
              </w:rPr>
            </w:pPr>
            <w:r>
              <w:t>t_36</w:t>
            </w:r>
          </w:p>
        </w:tc>
        <w:tc>
          <w:tcPr>
            <w:tcW w:w="1070" w:type="dxa"/>
          </w:tcPr>
          <w:p w14:paraId="6123B17F" w14:textId="77777777" w:rsidR="006F3CEA" w:rsidRPr="00C35EA7" w:rsidRDefault="006F3CEA" w:rsidP="00D012A4">
            <w:pPr>
              <w:rPr>
                <w:szCs w:val="18"/>
              </w:rPr>
            </w:pPr>
            <w:r w:rsidRPr="00C35EA7">
              <w:rPr>
                <w:szCs w:val="18"/>
              </w:rPr>
              <w:t>Louis 1958, p.114, fig.92, n66</w:t>
            </w:r>
          </w:p>
        </w:tc>
        <w:tc>
          <w:tcPr>
            <w:tcW w:w="1510" w:type="dxa"/>
          </w:tcPr>
          <w:p w14:paraId="315D46F4" w14:textId="77777777" w:rsidR="006F3CEA" w:rsidRDefault="006F3CEA" w:rsidP="006F3CEA">
            <w:r>
              <w:t>AM-1211-m</w:t>
            </w:r>
          </w:p>
        </w:tc>
        <w:tc>
          <w:tcPr>
            <w:tcW w:w="2042" w:type="dxa"/>
          </w:tcPr>
          <w:p w14:paraId="6277D51B" w14:textId="77777777" w:rsidR="006F3CEA" w:rsidRPr="00C35EA7" w:rsidRDefault="006F3CEA" w:rsidP="00BD010A">
            <w:pPr>
              <w:rPr>
                <w:szCs w:val="18"/>
              </w:rPr>
            </w:pPr>
            <w:r w:rsidRPr="00C35EA7">
              <w:rPr>
                <w:szCs w:val="18"/>
              </w:rPr>
              <w:t>rasoir en bronze</w:t>
            </w:r>
          </w:p>
        </w:tc>
        <w:tc>
          <w:tcPr>
            <w:tcW w:w="816" w:type="dxa"/>
          </w:tcPr>
          <w:p w14:paraId="2A375E2D" w14:textId="77777777" w:rsidR="006F3CEA" w:rsidRDefault="006F3CEA" w:rsidP="00BD010A">
            <w:r>
              <w:t>1833</w:t>
            </w:r>
          </w:p>
        </w:tc>
      </w:tr>
    </w:tbl>
    <w:p w14:paraId="009B74E2" w14:textId="77777777" w:rsidR="006F3CEA" w:rsidRDefault="006F3CEA" w:rsidP="009E26CF"/>
    <w:p w14:paraId="66DFAC82" w14:textId="77777777" w:rsidR="00177D38" w:rsidRPr="009E26CF" w:rsidRDefault="00177D38" w:rsidP="009E26CF"/>
    <w:p w14:paraId="2DE9F017" w14:textId="77777777" w:rsidR="00F05DC9" w:rsidRDefault="00F05DC9" w:rsidP="00426FF9">
      <w:pPr>
        <w:pStyle w:val="Heading1"/>
      </w:pPr>
      <w:bookmarkStart w:id="3123" w:name="Sit_Bellonette"/>
      <w:r>
        <w:t>BELLONETTE</w:t>
      </w:r>
    </w:p>
    <w:bookmarkEnd w:id="3123"/>
    <w:p w14:paraId="02AC60C6" w14:textId="77777777" w:rsidR="00F05DC9" w:rsidRDefault="00F05DC9" w:rsidP="00242C0F">
      <w:pPr>
        <w:jc w:val="both"/>
      </w:pPr>
    </w:p>
    <w:p w14:paraId="2A094B2C" w14:textId="22025AE2" w:rsidR="00F05DC9" w:rsidRPr="0032190F" w:rsidRDefault="00F05DC9" w:rsidP="00242C0F">
      <w:pPr>
        <w:jc w:val="both"/>
        <w:rPr>
          <w:lang w:val="fr-FR"/>
        </w:rPr>
      </w:pPr>
      <w:r w:rsidRPr="0032190F">
        <w:rPr>
          <w:lang w:val="fr-FR"/>
        </w:rPr>
        <w:t xml:space="preserve">Bellonette (Servian, Hérault), une nécropole du Bronze final a livré du mobilier </w:t>
      </w:r>
      <w:hyperlink r:id="rId7289" w:anchor="Cul_Mailhac" w:history="1">
        <w:r w:rsidRPr="0032190F">
          <w:rPr>
            <w:rStyle w:val="Hyperlink"/>
            <w:lang w:val="fr-FR"/>
          </w:rPr>
          <w:t>Mailhac</w:t>
        </w:r>
      </w:hyperlink>
      <w:r w:rsidRPr="0032190F">
        <w:rPr>
          <w:lang w:val="fr-FR"/>
        </w:rPr>
        <w:t xml:space="preserve"> (BIB 1880) </w:t>
      </w:r>
      <w:r w:rsidR="00653C50" w:rsidRPr="0032190F">
        <w:rPr>
          <w:lang w:val="fr-FR"/>
        </w:rPr>
        <w:t>(BIB 1889)</w:t>
      </w:r>
      <w:r w:rsidR="00653C50">
        <w:rPr>
          <w:lang w:val="fr-FR"/>
        </w:rPr>
        <w:t xml:space="preserve"> motif </w:t>
      </w:r>
      <w:r w:rsidR="00653C50" w:rsidRPr="00653C50">
        <w:rPr>
          <w:rFonts w:ascii="Times-Roman" w:hAnsi="Times-Roman" w:cs="Times-Roman"/>
          <w:lang w:val="fr-FR" w:eastAsia="en-GB"/>
        </w:rPr>
        <w:t>H-ke5b</w:t>
      </w:r>
      <w:r w:rsidR="002118EC">
        <w:rPr>
          <w:lang w:val="fr-FR"/>
        </w:rPr>
        <w:t xml:space="preserve">, orants et personnages à cornes </w:t>
      </w:r>
      <w:r w:rsidR="00653C50">
        <w:rPr>
          <w:lang w:val="fr-FR"/>
        </w:rPr>
        <w:t>(BIB 1880)</w:t>
      </w:r>
      <w:r w:rsidR="00E55E69" w:rsidRPr="0032190F">
        <w:rPr>
          <w:lang w:val="fr-FR"/>
        </w:rPr>
        <w:t>. La tombe 15 a fourni un rasoir à double tranchant associé à une perle de fer (BIB 1955 p. 256)</w:t>
      </w:r>
    </w:p>
    <w:p w14:paraId="41959627" w14:textId="77777777" w:rsidR="007513A7" w:rsidRPr="0032190F" w:rsidRDefault="007513A7" w:rsidP="00242C0F">
      <w:pPr>
        <w:jc w:val="both"/>
        <w:rPr>
          <w:lang w:val="fr-FR" w:eastAsia="en-GB"/>
        </w:rPr>
      </w:pPr>
      <w:r w:rsidRPr="0032190F">
        <w:rPr>
          <w:lang w:val="fr-FR" w:eastAsia="en-GB"/>
        </w:rPr>
        <w:t>Coupe et oenochoé « rhodienne », dernier quart du 7</w:t>
      </w:r>
      <w:r w:rsidRPr="0032190F">
        <w:rPr>
          <w:vertAlign w:val="superscript"/>
          <w:lang w:val="fr-FR" w:eastAsia="en-GB"/>
        </w:rPr>
        <w:t>e</w:t>
      </w:r>
      <w:r w:rsidRPr="0032190F">
        <w:rPr>
          <w:lang w:val="fr-FR" w:eastAsia="en-GB"/>
        </w:rPr>
        <w:t xml:space="preserve"> (BIB 1995 p. 43)</w:t>
      </w:r>
    </w:p>
    <w:p w14:paraId="22AE255F" w14:textId="77777777" w:rsidR="00186ACE" w:rsidRPr="0032190F" w:rsidRDefault="00186ACE" w:rsidP="00242C0F">
      <w:pPr>
        <w:jc w:val="both"/>
        <w:rPr>
          <w:lang w:val="fr-FR" w:eastAsia="en-GB"/>
        </w:rPr>
      </w:pPr>
    </w:p>
    <w:p w14:paraId="0DDC60C4" w14:textId="77777777" w:rsidR="00186ACE" w:rsidRPr="0032190F" w:rsidRDefault="00186ACE" w:rsidP="00426FF9">
      <w:pPr>
        <w:pStyle w:val="Heading1"/>
      </w:pPr>
      <w:r w:rsidRPr="0032190F">
        <w:t>CATROULE (LA)</w:t>
      </w:r>
    </w:p>
    <w:p w14:paraId="5A78FBF8" w14:textId="77777777" w:rsidR="00186ACE" w:rsidRPr="0032190F" w:rsidRDefault="00186ACE" w:rsidP="00242C0F">
      <w:pPr>
        <w:jc w:val="both"/>
        <w:rPr>
          <w:lang w:val="fr-FR" w:eastAsia="en-GB"/>
        </w:rPr>
      </w:pPr>
    </w:p>
    <w:p w14:paraId="6E673ED8" w14:textId="70B7357B" w:rsidR="00186ACE" w:rsidRPr="0032190F" w:rsidRDefault="00186ACE" w:rsidP="00242C0F">
      <w:pPr>
        <w:jc w:val="both"/>
        <w:rPr>
          <w:lang w:val="fr-FR"/>
        </w:rPr>
      </w:pPr>
      <w:r w:rsidRPr="0032190F">
        <w:rPr>
          <w:lang w:val="fr-FR" w:eastAsia="en-GB"/>
        </w:rPr>
        <w:t>La Cartoule (Servian, Hérault) : d</w:t>
      </w:r>
      <w:r w:rsidRPr="0032190F">
        <w:rPr>
          <w:lang w:val="fr-FR"/>
        </w:rPr>
        <w:t xml:space="preserve">es objets de prestiges ont été trouvés dans les niveaux </w:t>
      </w:r>
      <w:hyperlink r:id="rId7290" w:anchor="Cul_Grand_Bassin" w:history="1">
        <w:r w:rsidRPr="0032190F">
          <w:rPr>
            <w:rStyle w:val="Hyperlink"/>
            <w:lang w:val="fr-FR"/>
          </w:rPr>
          <w:t>Grand-Bassin I</w:t>
        </w:r>
      </w:hyperlink>
      <w:r w:rsidRPr="0032190F">
        <w:rPr>
          <w:lang w:val="fr-FR"/>
        </w:rPr>
        <w:t xml:space="preserve"> de ce site (BIB 1995 fig. 64)</w:t>
      </w:r>
    </w:p>
    <w:p w14:paraId="09E2D7F0" w14:textId="77777777" w:rsidR="00E55E69" w:rsidRPr="0032190F" w:rsidRDefault="00E55E69" w:rsidP="00242C0F">
      <w:pPr>
        <w:jc w:val="both"/>
        <w:rPr>
          <w:lang w:val="fr-FR"/>
        </w:rPr>
      </w:pPr>
    </w:p>
    <w:p w14:paraId="5E82C237" w14:textId="77777777" w:rsidR="000A5388" w:rsidRPr="0032190F" w:rsidRDefault="00AD3C20" w:rsidP="00426FF9">
      <w:pPr>
        <w:pStyle w:val="Heading1"/>
      </w:pPr>
      <w:bookmarkStart w:id="3124" w:name="Sit_Hospices"/>
      <w:r w:rsidRPr="0032190F">
        <w:t>HOSPICES (LES)</w:t>
      </w:r>
    </w:p>
    <w:bookmarkEnd w:id="3124"/>
    <w:p w14:paraId="5961A261" w14:textId="77777777" w:rsidR="000A5388" w:rsidRPr="0032190F" w:rsidRDefault="000A5388" w:rsidP="00242C0F">
      <w:pPr>
        <w:jc w:val="both"/>
        <w:rPr>
          <w:lang w:val="fr-FR"/>
        </w:rPr>
      </w:pPr>
    </w:p>
    <w:p w14:paraId="119F3A62" w14:textId="344023AF" w:rsidR="000A5388" w:rsidRPr="0032190F" w:rsidRDefault="000A5388" w:rsidP="00242C0F">
      <w:pPr>
        <w:jc w:val="both"/>
        <w:rPr>
          <w:lang w:val="fr-FR"/>
        </w:rPr>
      </w:pPr>
      <w:r w:rsidRPr="0032190F">
        <w:rPr>
          <w:lang w:val="fr-FR"/>
        </w:rPr>
        <w:t xml:space="preserve">Le site des Hospices à </w:t>
      </w:r>
      <w:r w:rsidR="00AB6FC4" w:rsidRPr="0032190F">
        <w:rPr>
          <w:lang w:val="fr-FR"/>
        </w:rPr>
        <w:t xml:space="preserve">(Canet, </w:t>
      </w:r>
      <w:r w:rsidRPr="0032190F">
        <w:rPr>
          <w:lang w:val="fr-FR"/>
        </w:rPr>
        <w:t xml:space="preserve">Pyrénées-Orientales) a livré du mobilier </w:t>
      </w:r>
      <w:hyperlink r:id="rId7291" w:anchor="Cul_Mailhac" w:history="1">
        <w:r w:rsidRPr="0032190F">
          <w:rPr>
            <w:rStyle w:val="Hyperlink"/>
            <w:lang w:val="fr-FR"/>
          </w:rPr>
          <w:t>Mailhac</w:t>
        </w:r>
      </w:hyperlink>
      <w:r w:rsidRPr="0032190F">
        <w:rPr>
          <w:lang w:val="fr-FR"/>
        </w:rPr>
        <w:t xml:space="preserve"> (BIB 1880)</w:t>
      </w:r>
      <w:r w:rsidR="00DA3E58" w:rsidRPr="0032190F">
        <w:rPr>
          <w:lang w:val="fr-FR"/>
        </w:rPr>
        <w:t xml:space="preserve"> </w:t>
      </w:r>
      <w:r w:rsidR="00DA3E58" w:rsidRPr="00885C17">
        <w:rPr>
          <w:i/>
          <w:lang w:val="fr-FR"/>
        </w:rPr>
        <w:t>anthropomorphe et zoomorphe</w:t>
      </w:r>
      <w:r w:rsidR="00DA3E58" w:rsidRPr="0032190F">
        <w:rPr>
          <w:lang w:val="fr-FR"/>
        </w:rPr>
        <w:t xml:space="preserve"> (BIB 1880)</w:t>
      </w:r>
      <w:r w:rsidR="00885C17">
        <w:rPr>
          <w:lang w:val="fr-FR"/>
        </w:rPr>
        <w:t xml:space="preserve"> cheval-escalier et trait barbelés (SS BIB)</w:t>
      </w:r>
    </w:p>
    <w:p w14:paraId="248F7E98" w14:textId="77777777" w:rsidR="00604C16" w:rsidRPr="0032190F" w:rsidRDefault="00604C16" w:rsidP="00242C0F">
      <w:pPr>
        <w:jc w:val="both"/>
        <w:rPr>
          <w:lang w:val="fr-FR"/>
        </w:rPr>
      </w:pPr>
    </w:p>
    <w:p w14:paraId="2FF86184" w14:textId="77777777" w:rsidR="00E67050" w:rsidRPr="0032190F" w:rsidRDefault="00E67050" w:rsidP="00426FF9">
      <w:pPr>
        <w:pStyle w:val="Heading1"/>
      </w:pPr>
      <w:bookmarkStart w:id="3125" w:name="Sit_Lamalou"/>
      <w:r w:rsidRPr="0032190F">
        <w:t>LAMALOU (dolmen de)</w:t>
      </w:r>
    </w:p>
    <w:bookmarkEnd w:id="3125"/>
    <w:p w14:paraId="66C1C5B0" w14:textId="77777777" w:rsidR="00F03EA6" w:rsidRPr="0032190F" w:rsidRDefault="00F03EA6" w:rsidP="00242C0F">
      <w:pPr>
        <w:jc w:val="both"/>
        <w:rPr>
          <w:lang w:val="fr-FR"/>
        </w:rPr>
      </w:pPr>
    </w:p>
    <w:p w14:paraId="32C9EEBE" w14:textId="4B247C2C" w:rsidR="00E67050" w:rsidRPr="0032190F" w:rsidRDefault="005B77C6" w:rsidP="00242C0F">
      <w:pPr>
        <w:jc w:val="both"/>
        <w:rPr>
          <w:lang w:val="fr-FR"/>
        </w:rPr>
      </w:pPr>
      <w:r w:rsidRPr="0032190F">
        <w:rPr>
          <w:lang w:val="fr-FR"/>
        </w:rPr>
        <w:t xml:space="preserve">Le dolmen de Lamalou (Rouet Hérault) </w:t>
      </w:r>
      <w:r w:rsidR="00E67050" w:rsidRPr="0032190F">
        <w:rPr>
          <w:lang w:val="fr-FR"/>
        </w:rPr>
        <w:t xml:space="preserve">est situé sur le causse de l’Hortus, </w:t>
      </w:r>
      <w:smartTag w:uri="urn:schemas-microsoft-com:office:smarttags" w:element="metricconverter">
        <w:smartTagPr>
          <w:attr w:name="ProductID" w:val="25 km"/>
        </w:smartTagPr>
        <w:r w:rsidR="00E67050" w:rsidRPr="0032190F">
          <w:rPr>
            <w:lang w:val="fr-FR"/>
          </w:rPr>
          <w:t>25 km</w:t>
        </w:r>
      </w:smartTag>
      <w:r w:rsidR="00E67050" w:rsidRPr="0032190F">
        <w:rPr>
          <w:lang w:val="fr-FR"/>
        </w:rPr>
        <w:t xml:space="preserve"> au Nord de Montpellier au cœur d’une zone riche en dolmens. </w:t>
      </w:r>
      <w:r w:rsidR="00E84BC1" w:rsidRPr="0032190F">
        <w:rPr>
          <w:lang w:val="fr-FR"/>
        </w:rPr>
        <w:t xml:space="preserve">Il illustre le </w:t>
      </w:r>
      <w:hyperlink r:id="rId7292" w:anchor="Cul_Megalith" w:history="1">
        <w:r w:rsidR="00E84BC1" w:rsidRPr="0032190F">
          <w:rPr>
            <w:rStyle w:val="Hyperlink"/>
            <w:lang w:val="fr-FR"/>
          </w:rPr>
          <w:t>mégalithisme</w:t>
        </w:r>
      </w:hyperlink>
      <w:r w:rsidR="00E84BC1" w:rsidRPr="0032190F">
        <w:rPr>
          <w:lang w:val="fr-FR"/>
        </w:rPr>
        <w:t xml:space="preserve"> du Midi de la France. </w:t>
      </w:r>
      <w:r w:rsidR="00E67050" w:rsidRPr="0032190F">
        <w:rPr>
          <w:lang w:val="fr-FR"/>
        </w:rPr>
        <w:t xml:space="preserve">Le </w:t>
      </w:r>
      <w:hyperlink r:id="rId7293" w:anchor="Cul_Megalith_t_dolmen_couloir" w:history="1">
        <w:r w:rsidR="00DC5D96" w:rsidRPr="0032190F">
          <w:rPr>
            <w:rStyle w:val="Hyperlink"/>
            <w:lang w:val="fr-FR"/>
          </w:rPr>
          <w:t>dolmen à couloir</w:t>
        </w:r>
      </w:hyperlink>
      <w:r w:rsidR="00DC5D96" w:rsidRPr="0032190F">
        <w:rPr>
          <w:lang w:val="fr-FR"/>
        </w:rPr>
        <w:t xml:space="preserve"> </w:t>
      </w:r>
      <w:r w:rsidR="00E67050" w:rsidRPr="0032190F">
        <w:rPr>
          <w:lang w:val="fr-FR"/>
        </w:rPr>
        <w:t>et antichambre orienté nord-est – sud-ouest est inclus dans un tumulus circulaire</w:t>
      </w:r>
      <w:r w:rsidR="008A0847" w:rsidRPr="0032190F">
        <w:rPr>
          <w:lang w:val="fr-FR"/>
        </w:rPr>
        <w:t xml:space="preserve"> de </w:t>
      </w:r>
      <w:smartTag w:uri="urn:schemas-microsoft-com:office:smarttags" w:element="metricconverter">
        <w:smartTagPr>
          <w:attr w:name="ProductID" w:val="10 m"/>
        </w:smartTagPr>
        <w:r w:rsidR="008A0847" w:rsidRPr="0032190F">
          <w:rPr>
            <w:lang w:val="fr-FR"/>
          </w:rPr>
          <w:t>10 m</w:t>
        </w:r>
      </w:smartTag>
      <w:r w:rsidR="008A0847" w:rsidRPr="0032190F">
        <w:rPr>
          <w:lang w:val="fr-FR"/>
        </w:rPr>
        <w:t xml:space="preserve"> de long. Dans l’antichambre des objets de parures, des armes, des outils en silex, de la céramique permettent de rattacher cet édifice à la culture de </w:t>
      </w:r>
      <w:hyperlink r:id="rId7294" w:anchor="Cul_Ferrières" w:history="1">
        <w:r w:rsidR="008A0847" w:rsidRPr="0032190F">
          <w:rPr>
            <w:rStyle w:val="Hyperlink"/>
            <w:lang w:val="fr-FR"/>
          </w:rPr>
          <w:t>Ferrières</w:t>
        </w:r>
      </w:hyperlink>
      <w:r w:rsidR="008A0847" w:rsidRPr="0032190F">
        <w:rPr>
          <w:lang w:val="fr-FR"/>
        </w:rPr>
        <w:t xml:space="preserve">. Le nombre d’individus retrouvés dans la </w:t>
      </w:r>
      <w:r w:rsidR="008A0847" w:rsidRPr="0032190F">
        <w:rPr>
          <w:i/>
          <w:lang w:val="fr-FR"/>
        </w:rPr>
        <w:t>cella</w:t>
      </w:r>
      <w:r w:rsidR="008A0847" w:rsidRPr="0032190F">
        <w:rPr>
          <w:lang w:val="fr-FR"/>
        </w:rPr>
        <w:t xml:space="preserve"> était au moins de 100 individus. Quelques objets datés de l’</w:t>
      </w:r>
      <w:hyperlink r:id="rId7295" w:anchor="Cul_Bronze" w:history="1">
        <w:r w:rsidR="008A0847" w:rsidRPr="0032190F">
          <w:rPr>
            <w:rStyle w:val="Hyperlink"/>
            <w:lang w:val="fr-FR"/>
          </w:rPr>
          <w:t>âge du Bronze</w:t>
        </w:r>
      </w:hyperlink>
      <w:r w:rsidR="008A0847" w:rsidRPr="0032190F">
        <w:rPr>
          <w:lang w:val="fr-FR"/>
        </w:rPr>
        <w:t xml:space="preserve"> montre une réutilisation du dolmen</w:t>
      </w:r>
      <w:r w:rsidR="00A71B91" w:rsidRPr="0032190F">
        <w:rPr>
          <w:lang w:val="fr-FR"/>
        </w:rPr>
        <w:t xml:space="preserve"> (SS BIB)</w:t>
      </w:r>
    </w:p>
    <w:p w14:paraId="07D8C7E4" w14:textId="77777777" w:rsidR="00CC5FE6" w:rsidRPr="0032190F" w:rsidRDefault="00CC5FE6" w:rsidP="00242C0F">
      <w:pPr>
        <w:jc w:val="both"/>
        <w:rPr>
          <w:lang w:val="fr-FR"/>
        </w:rPr>
      </w:pPr>
    </w:p>
    <w:p w14:paraId="227939A4" w14:textId="60D330F8" w:rsidR="00CC5FE6" w:rsidRPr="0032190F" w:rsidRDefault="00CC5FE6" w:rsidP="00242C0F">
      <w:pPr>
        <w:jc w:val="both"/>
        <w:rPr>
          <w:lang w:val="fr-FR"/>
        </w:rPr>
      </w:pPr>
      <w:r w:rsidRPr="0032190F">
        <w:rPr>
          <w:lang w:val="fr-FR"/>
        </w:rPr>
        <w:t xml:space="preserve">Les poignards retrouvés dans ce dolmen sont en silex de </w:t>
      </w:r>
      <w:hyperlink r:id="rId7296" w:anchor="Sit_Salinelles" w:history="1">
        <w:r w:rsidRPr="0032190F">
          <w:rPr>
            <w:rStyle w:val="Hyperlink"/>
            <w:lang w:val="fr-FR"/>
          </w:rPr>
          <w:t>Salinelles</w:t>
        </w:r>
      </w:hyperlink>
      <w:r w:rsidRPr="0032190F">
        <w:rPr>
          <w:lang w:val="fr-FR"/>
        </w:rPr>
        <w:t xml:space="preserve"> (BIB 570 p. 170)</w:t>
      </w:r>
    </w:p>
    <w:p w14:paraId="1FA50AD1" w14:textId="77777777" w:rsidR="00E67050" w:rsidRPr="0032190F" w:rsidRDefault="00E67050" w:rsidP="00242C0F">
      <w:pPr>
        <w:rPr>
          <w:lang w:val="fr-FR"/>
        </w:rPr>
      </w:pPr>
    </w:p>
    <w:p w14:paraId="199CBD49" w14:textId="77777777" w:rsidR="00C31F7A" w:rsidRPr="0032190F" w:rsidRDefault="00BA150E" w:rsidP="00426FF9">
      <w:pPr>
        <w:pStyle w:val="Heading1"/>
      </w:pPr>
      <w:bookmarkStart w:id="3126" w:name="Sit_Fayence"/>
      <w:r>
        <w:lastRenderedPageBreak/>
        <w:t>FAYENCE</w:t>
      </w:r>
    </w:p>
    <w:bookmarkEnd w:id="3126"/>
    <w:p w14:paraId="2D164654" w14:textId="77777777" w:rsidR="00C31F7A" w:rsidRPr="00BA150E" w:rsidRDefault="00BA150E" w:rsidP="00242C0F">
      <w:pPr>
        <w:rPr>
          <w:sz w:val="20"/>
          <w:lang w:val="fr-FR"/>
        </w:rPr>
      </w:pPr>
      <w:r w:rsidRPr="00BA150E">
        <w:rPr>
          <w:sz w:val="20"/>
          <w:lang w:val="fr-FR"/>
        </w:rPr>
        <w:t>Dolmen de la Verrerie-Vieille</w:t>
      </w:r>
    </w:p>
    <w:p w14:paraId="4A94CFD1" w14:textId="77777777" w:rsidR="00BA150E" w:rsidRPr="0032190F" w:rsidRDefault="00BA150E" w:rsidP="00242C0F">
      <w:pPr>
        <w:rPr>
          <w:lang w:val="fr-FR"/>
        </w:rPr>
      </w:pPr>
    </w:p>
    <w:p w14:paraId="49F573D2" w14:textId="77777777" w:rsidR="00350756" w:rsidRPr="0032190F" w:rsidRDefault="00C31F7A" w:rsidP="000855AC">
      <w:pPr>
        <w:jc w:val="both"/>
        <w:rPr>
          <w:lang w:val="fr-FR"/>
        </w:rPr>
      </w:pPr>
      <w:r w:rsidRPr="0032190F">
        <w:rPr>
          <w:lang w:val="fr-FR"/>
        </w:rPr>
        <w:t xml:space="preserve">Le dolmen </w:t>
      </w:r>
      <w:r w:rsidR="00483FB7" w:rsidRPr="0032190F">
        <w:rPr>
          <w:lang w:val="fr-FR"/>
        </w:rPr>
        <w:t xml:space="preserve">le Verrerie-Vieille </w:t>
      </w:r>
      <w:r w:rsidR="00A82B7B" w:rsidRPr="0032190F">
        <w:rPr>
          <w:lang w:val="fr-FR"/>
        </w:rPr>
        <w:t xml:space="preserve">à </w:t>
      </w:r>
      <w:r w:rsidR="00A82B7B" w:rsidRPr="0032190F">
        <w:rPr>
          <w:strike/>
          <w:lang w:val="fr-FR"/>
        </w:rPr>
        <w:t>Saint-Paul-les-</w:t>
      </w:r>
      <w:r w:rsidRPr="0032190F">
        <w:rPr>
          <w:strike/>
          <w:lang w:val="fr-FR"/>
        </w:rPr>
        <w:t>Fayence</w:t>
      </w:r>
      <w:r w:rsidRPr="0032190F">
        <w:rPr>
          <w:lang w:val="fr-FR"/>
        </w:rPr>
        <w:t xml:space="preserve"> (</w:t>
      </w:r>
      <w:r w:rsidR="000855AC" w:rsidRPr="0032190F">
        <w:rPr>
          <w:lang w:val="fr-FR"/>
        </w:rPr>
        <w:t xml:space="preserve">Tourettes, </w:t>
      </w:r>
      <w:r w:rsidRPr="0032190F">
        <w:rPr>
          <w:lang w:val="fr-FR"/>
        </w:rPr>
        <w:t>Var)</w:t>
      </w:r>
      <w:r w:rsidR="00350756" w:rsidRPr="0032190F">
        <w:rPr>
          <w:lang w:val="fr-FR"/>
        </w:rPr>
        <w:t xml:space="preserve">, à une chambre rectangulaire de 2,7 par </w:t>
      </w:r>
      <w:smartTag w:uri="urn:schemas-microsoft-com:office:smarttags" w:element="metricconverter">
        <w:smartTagPr>
          <w:attr w:name="ProductID" w:val="2 m"/>
        </w:smartTagPr>
        <w:r w:rsidR="00350756" w:rsidRPr="0032190F">
          <w:rPr>
            <w:lang w:val="fr-FR"/>
          </w:rPr>
          <w:t>2 m</w:t>
        </w:r>
      </w:smartTag>
      <w:r w:rsidR="00350756" w:rsidRPr="0032190F">
        <w:rPr>
          <w:lang w:val="fr-FR"/>
        </w:rPr>
        <w:t xml:space="preserve"> divisée en deux, formée de dalles et de murets, prolongée d’un couloir à l’ouest de </w:t>
      </w:r>
      <w:smartTag w:uri="urn:schemas-microsoft-com:office:smarttags" w:element="metricconverter">
        <w:smartTagPr>
          <w:attr w:name="ProductID" w:val="3 m"/>
        </w:smartTagPr>
        <w:r w:rsidR="00350756" w:rsidRPr="0032190F">
          <w:rPr>
            <w:lang w:val="fr-FR"/>
          </w:rPr>
          <w:t>3 m</w:t>
        </w:r>
      </w:smartTag>
      <w:r w:rsidR="00350756" w:rsidRPr="0032190F">
        <w:rPr>
          <w:lang w:val="fr-FR"/>
        </w:rPr>
        <w:t xml:space="preserve"> de long et incluse dans un tumulus de </w:t>
      </w:r>
      <w:smartTag w:uri="urn:schemas-microsoft-com:office:smarttags" w:element="metricconverter">
        <w:smartTagPr>
          <w:attr w:name="ProductID" w:val="24 m"/>
        </w:smartTagPr>
        <w:r w:rsidR="00350756" w:rsidRPr="0032190F">
          <w:rPr>
            <w:lang w:val="fr-FR"/>
          </w:rPr>
          <w:t>24 m</w:t>
        </w:r>
      </w:smartTag>
      <w:r w:rsidR="00350756" w:rsidRPr="0032190F">
        <w:rPr>
          <w:lang w:val="fr-FR"/>
        </w:rPr>
        <w:t xml:space="preserve"> de diamètre conservé sur près de </w:t>
      </w:r>
      <w:smartTag w:uri="urn:schemas-microsoft-com:office:smarttags" w:element="metricconverter">
        <w:smartTagPr>
          <w:attr w:name="ProductID" w:val="2 m"/>
        </w:smartTagPr>
        <w:r w:rsidR="00350756" w:rsidRPr="0032190F">
          <w:rPr>
            <w:lang w:val="fr-FR"/>
          </w:rPr>
          <w:t>2 m</w:t>
        </w:r>
      </w:smartTag>
      <w:r w:rsidR="00350756" w:rsidRPr="0032190F">
        <w:rPr>
          <w:lang w:val="fr-FR"/>
        </w:rPr>
        <w:t xml:space="preserve"> de hauteur (BIB 971 catalogue)</w:t>
      </w:r>
    </w:p>
    <w:p w14:paraId="68691288" w14:textId="77777777" w:rsidR="00350756" w:rsidRPr="0032190F" w:rsidRDefault="00350756" w:rsidP="00242C0F">
      <w:pPr>
        <w:rPr>
          <w:lang w:val="fr-FR"/>
        </w:rPr>
      </w:pPr>
    </w:p>
    <w:p w14:paraId="21F8E40B" w14:textId="7E56FF22" w:rsidR="00031B77" w:rsidRPr="0032190F" w:rsidRDefault="00643254" w:rsidP="00242C0F">
      <w:pPr>
        <w:jc w:val="both"/>
        <w:rPr>
          <w:lang w:val="fr-FR"/>
        </w:rPr>
      </w:pPr>
      <w:r w:rsidRPr="0032190F">
        <w:rPr>
          <w:lang w:val="fr-FR"/>
        </w:rPr>
        <w:t xml:space="preserve">Outre, </w:t>
      </w:r>
      <w:r w:rsidR="00546A4A" w:rsidRPr="0032190F">
        <w:rPr>
          <w:lang w:val="fr-FR"/>
        </w:rPr>
        <w:t xml:space="preserve">les fragments d’un brassard d’archer, </w:t>
      </w:r>
      <w:r w:rsidRPr="0032190F">
        <w:rPr>
          <w:lang w:val="fr-FR"/>
        </w:rPr>
        <w:t>une grande lame en silex, 18 armatures foliacées bifaces dont une denticulée, une petite hache polie, une écuelle hémisphérique portant une anse en ruban et divers tessons (BIB 971 catalogue) c</w:t>
      </w:r>
      <w:r w:rsidR="00350756" w:rsidRPr="0032190F">
        <w:rPr>
          <w:lang w:val="fr-FR"/>
        </w:rPr>
        <w:t>e dolmen</w:t>
      </w:r>
      <w:r w:rsidR="00C31F7A" w:rsidRPr="0032190F">
        <w:rPr>
          <w:lang w:val="fr-FR"/>
        </w:rPr>
        <w:t xml:space="preserve"> a livré des pointes bifiques </w:t>
      </w:r>
      <w:r w:rsidR="00031B77" w:rsidRPr="0032190F">
        <w:rPr>
          <w:lang w:val="fr-FR"/>
        </w:rPr>
        <w:t xml:space="preserve">en métal de section carrée en </w:t>
      </w:r>
      <w:hyperlink r:id="rId7297" w:anchor="Sit_Cuivre" w:history="1">
        <w:r w:rsidR="00BA150E" w:rsidRPr="00BA150E">
          <w:rPr>
            <w:rStyle w:val="Hyperlink"/>
            <w:lang w:val="fr-FR"/>
          </w:rPr>
          <w:t>cuivr</w:t>
        </w:r>
        <w:r w:rsidR="00BA150E">
          <w:rPr>
            <w:rStyle w:val="Hyperlink"/>
            <w:lang w:val="fr-FR"/>
          </w:rPr>
          <w:t>e</w:t>
        </w:r>
      </w:hyperlink>
      <w:r w:rsidR="00031B77" w:rsidRPr="0032190F">
        <w:rPr>
          <w:lang w:val="fr-FR"/>
        </w:rPr>
        <w:t>, deux minuscules pointes bifides en cuivre, des anneaux (non déterminés) et selon divers auteurs : des perles biconiques en cuivre (Courtin), deux plaques de cuivres portant un dessin fait de petits trous (Ollivier) et 7 à 8 fragments de bronze (Goby) (BIB 971 catalogue)</w:t>
      </w:r>
    </w:p>
    <w:p w14:paraId="64513E67" w14:textId="77777777" w:rsidR="00031B77" w:rsidRPr="0032190F" w:rsidRDefault="00031B77" w:rsidP="00242C0F">
      <w:pPr>
        <w:rPr>
          <w:lang w:val="fr-FR"/>
        </w:rPr>
      </w:pPr>
    </w:p>
    <w:p w14:paraId="1BD3EF67" w14:textId="5D4C95C2" w:rsidR="00C31F7A" w:rsidRPr="0032190F" w:rsidRDefault="00031B77" w:rsidP="00242C0F">
      <w:pPr>
        <w:rPr>
          <w:lang w:val="fr-FR"/>
        </w:rPr>
      </w:pPr>
      <w:r w:rsidRPr="0032190F">
        <w:rPr>
          <w:lang w:val="fr-FR"/>
        </w:rPr>
        <w:t xml:space="preserve">Ces alènes bipointes </w:t>
      </w:r>
      <w:r w:rsidR="00C31F7A" w:rsidRPr="0032190F">
        <w:rPr>
          <w:lang w:val="fr-FR"/>
        </w:rPr>
        <w:t xml:space="preserve"> ont des correspondances en Ligurie </w:t>
      </w:r>
      <w:r w:rsidR="00C542CE" w:rsidRPr="0032190F">
        <w:rPr>
          <w:lang w:val="fr-FR"/>
        </w:rPr>
        <w:t>(</w:t>
      </w:r>
      <w:hyperlink r:id="rId7298" w:anchor="Sit_Gra_Marno" w:history="1">
        <w:r w:rsidR="00C542CE" w:rsidRPr="0032190F">
          <w:rPr>
            <w:rStyle w:val="Hyperlink"/>
            <w:lang w:val="fr-FR"/>
          </w:rPr>
          <w:t>Grà di Marno</w:t>
        </w:r>
      </w:hyperlink>
      <w:r w:rsidR="00C542CE" w:rsidRPr="0032190F">
        <w:rPr>
          <w:lang w:val="fr-FR"/>
        </w:rPr>
        <w:t xml:space="preserve">) </w:t>
      </w:r>
      <w:r w:rsidR="00C31F7A" w:rsidRPr="0032190F">
        <w:rPr>
          <w:lang w:val="fr-FR"/>
        </w:rPr>
        <w:t>et ill</w:t>
      </w:r>
      <w:r w:rsidR="00F13422" w:rsidRPr="0032190F">
        <w:rPr>
          <w:lang w:val="fr-FR"/>
        </w:rPr>
        <w:t>u</w:t>
      </w:r>
      <w:r w:rsidR="00C31F7A" w:rsidRPr="0032190F">
        <w:rPr>
          <w:lang w:val="fr-FR"/>
        </w:rPr>
        <w:t>strerait la pénétration de la métallurgie dans le Midi de la France (BIB 356 p. 45)</w:t>
      </w:r>
    </w:p>
    <w:p w14:paraId="2C94112B" w14:textId="77777777" w:rsidR="00C31F7A" w:rsidRPr="0032190F" w:rsidRDefault="00C31F7A" w:rsidP="00242C0F">
      <w:pPr>
        <w:rPr>
          <w:lang w:val="fr-FR"/>
        </w:rPr>
      </w:pPr>
    </w:p>
    <w:p w14:paraId="476374CA" w14:textId="77777777" w:rsidR="00E15E5A" w:rsidRPr="0032190F" w:rsidRDefault="00E15E5A" w:rsidP="00426FF9">
      <w:pPr>
        <w:pStyle w:val="Heading1"/>
      </w:pPr>
      <w:bookmarkStart w:id="3127" w:name="Sit_Roque_Ailles"/>
      <w:r w:rsidRPr="0032190F">
        <w:t>ROQUE D’AILLES (Dolmen)</w:t>
      </w:r>
    </w:p>
    <w:bookmarkEnd w:id="3127"/>
    <w:p w14:paraId="4D843EE0" w14:textId="77777777" w:rsidR="00E15E5A" w:rsidRPr="0032190F" w:rsidRDefault="00E15E5A" w:rsidP="00242C0F">
      <w:pPr>
        <w:rPr>
          <w:lang w:val="fr-FR"/>
        </w:rPr>
      </w:pPr>
    </w:p>
    <w:p w14:paraId="656CFAE1" w14:textId="0CD6FCD8" w:rsidR="00E15E5A" w:rsidRPr="0032190F" w:rsidRDefault="00E15E5A" w:rsidP="00242C0F">
      <w:pPr>
        <w:jc w:val="both"/>
        <w:rPr>
          <w:lang w:val="fr-FR"/>
        </w:rPr>
      </w:pPr>
      <w:r w:rsidRPr="0032190F">
        <w:rPr>
          <w:lang w:val="fr-FR"/>
        </w:rPr>
        <w:t xml:space="preserve">Le dolmen de Roque d’Ailles à Lorgues (Var) à livré, dans sa couche moyenne (i.e. immédiatement sous-jacente à un horizon </w:t>
      </w:r>
      <w:hyperlink r:id="rId7299" w:anchor="Cul_Campaniforme" w:history="1">
        <w:r w:rsidRPr="0032190F">
          <w:rPr>
            <w:rStyle w:val="Hyperlink"/>
            <w:lang w:val="fr-FR"/>
          </w:rPr>
          <w:t>Campaniforme</w:t>
        </w:r>
      </w:hyperlink>
      <w:r w:rsidRPr="0032190F">
        <w:rPr>
          <w:lang w:val="fr-FR"/>
        </w:rPr>
        <w:t xml:space="preserve">, donc </w:t>
      </w:r>
      <w:hyperlink r:id="rId7300" w:anchor="Cul_Chalco" w:history="1">
        <w:r w:rsidRPr="0032190F">
          <w:rPr>
            <w:rStyle w:val="Hyperlink"/>
            <w:lang w:val="fr-FR"/>
          </w:rPr>
          <w:t>Chalcolithique</w:t>
        </w:r>
      </w:hyperlink>
      <w:r w:rsidRPr="0032190F">
        <w:rPr>
          <w:lang w:val="fr-FR"/>
        </w:rPr>
        <w:t xml:space="preserve">) des perles à ailettes et à pointes en calcaire, des perles olivaires en </w:t>
      </w:r>
      <w:hyperlink r:id="rId7301" w:anchor="Sit_Cuivre" w:history="1">
        <w:r w:rsidR="00BA150E" w:rsidRPr="00BA150E">
          <w:rPr>
            <w:rStyle w:val="Hyperlink"/>
            <w:lang w:val="fr-FR"/>
          </w:rPr>
          <w:t>cuivr</w:t>
        </w:r>
        <w:r w:rsidR="00BA150E">
          <w:rPr>
            <w:rStyle w:val="Hyperlink"/>
            <w:lang w:val="fr-FR"/>
          </w:rPr>
          <w:t>e</w:t>
        </w:r>
      </w:hyperlink>
      <w:r w:rsidRPr="0032190F">
        <w:rPr>
          <w:lang w:val="fr-FR"/>
        </w:rPr>
        <w:t xml:space="preserve">, une grande lame en silex rubané </w:t>
      </w:r>
      <w:r w:rsidR="00E66F5C" w:rsidRPr="0032190F">
        <w:rPr>
          <w:lang w:val="fr-FR"/>
        </w:rPr>
        <w:t>[</w:t>
      </w:r>
      <w:hyperlink r:id="rId7302" w:anchor="Sit_Forcalquier" w:history="1">
        <w:r w:rsidR="00E66F5C" w:rsidRPr="0032190F">
          <w:rPr>
            <w:rStyle w:val="Hyperlink"/>
            <w:lang w:val="fr-FR"/>
          </w:rPr>
          <w:t>Forcalquier</w:t>
        </w:r>
      </w:hyperlink>
      <w:r w:rsidR="00E66F5C" w:rsidRPr="0032190F">
        <w:rPr>
          <w:lang w:val="fr-FR"/>
        </w:rPr>
        <w:t xml:space="preserve">] </w:t>
      </w:r>
      <w:r w:rsidRPr="0032190F">
        <w:rPr>
          <w:lang w:val="fr-FR"/>
        </w:rPr>
        <w:t xml:space="preserve">et une armature de flèche sublosangique. Le poignard de </w:t>
      </w:r>
      <w:smartTag w:uri="urn:schemas-microsoft-com:office:smarttags" w:element="metricconverter">
        <w:smartTagPr>
          <w:attr w:name="ProductID" w:val="13 cm"/>
        </w:smartTagPr>
        <w:r w:rsidRPr="0032190F">
          <w:rPr>
            <w:lang w:val="fr-FR"/>
          </w:rPr>
          <w:t>13 cm</w:t>
        </w:r>
      </w:smartTag>
      <w:r w:rsidRPr="0032190F">
        <w:rPr>
          <w:lang w:val="fr-FR"/>
        </w:rPr>
        <w:t xml:space="preserve"> de long est à base arrondie (cas unique en Provence) et à retouche en pelure. De fines dentelures ornent ses bords (BIB 1141 p. 256) </w:t>
      </w:r>
    </w:p>
    <w:p w14:paraId="20E16BF9" w14:textId="77777777" w:rsidR="00E15E5A" w:rsidRPr="0032190F" w:rsidRDefault="00E15E5A" w:rsidP="00242C0F">
      <w:pPr>
        <w:rPr>
          <w:lang w:val="fr-FR"/>
        </w:rPr>
      </w:pPr>
    </w:p>
    <w:p w14:paraId="02F7E7F5" w14:textId="77777777" w:rsidR="00023923" w:rsidRPr="0032190F" w:rsidRDefault="00023923" w:rsidP="00426FF9">
      <w:pPr>
        <w:pStyle w:val="Heading1"/>
      </w:pPr>
      <w:bookmarkStart w:id="3128" w:name="Sit_Peicervier"/>
      <w:r w:rsidRPr="0032190F">
        <w:t>PEICERVIER (Dolmen de)</w:t>
      </w:r>
    </w:p>
    <w:bookmarkEnd w:id="3128"/>
    <w:p w14:paraId="7B8A53D4" w14:textId="77777777" w:rsidR="00023923" w:rsidRPr="0032190F" w:rsidRDefault="00023923" w:rsidP="00242C0F">
      <w:pPr>
        <w:rPr>
          <w:lang w:val="fr-FR"/>
        </w:rPr>
      </w:pPr>
    </w:p>
    <w:p w14:paraId="04BEE435" w14:textId="1457D605" w:rsidR="009E3CB4" w:rsidRPr="0032190F" w:rsidRDefault="00023923" w:rsidP="00242C0F">
      <w:pPr>
        <w:jc w:val="both"/>
        <w:rPr>
          <w:lang w:val="fr-FR"/>
        </w:rPr>
      </w:pPr>
      <w:r w:rsidRPr="0032190F">
        <w:rPr>
          <w:lang w:val="fr-FR"/>
        </w:rPr>
        <w:t xml:space="preserve">Le dolmen de Peicervier à Lorgues (Var) est situé à une quinzaine de kilomètre au SW de Draguignan, au centre d’une zone d’une zone de concentration de tombes du même type (BIB 1141 p. 241). </w:t>
      </w:r>
      <w:r w:rsidR="009E3CB4" w:rsidRPr="0032190F">
        <w:rPr>
          <w:lang w:val="fr-FR"/>
        </w:rPr>
        <w:t xml:space="preserve">Le tumulus est presque rond (~ </w:t>
      </w:r>
      <w:smartTag w:uri="urn:schemas-microsoft-com:office:smarttags" w:element="metricconverter">
        <w:smartTagPr>
          <w:attr w:name="ProductID" w:val="12 m"/>
        </w:smartTagPr>
        <w:r w:rsidR="009E3CB4" w:rsidRPr="0032190F">
          <w:rPr>
            <w:lang w:val="fr-FR"/>
          </w:rPr>
          <w:t>12 m</w:t>
        </w:r>
      </w:smartTag>
      <w:r w:rsidR="009E3CB4" w:rsidRPr="0032190F">
        <w:rPr>
          <w:lang w:val="fr-FR"/>
        </w:rPr>
        <w:t xml:space="preserve"> de diamètre) et de hauteur maximum de </w:t>
      </w:r>
      <w:smartTag w:uri="urn:schemas-microsoft-com:office:smarttags" w:element="metricconverter">
        <w:smartTagPr>
          <w:attr w:name="ProductID" w:val="1,5 m"/>
        </w:smartTagPr>
        <w:r w:rsidR="009E3CB4" w:rsidRPr="0032190F">
          <w:rPr>
            <w:lang w:val="fr-FR"/>
          </w:rPr>
          <w:t>1,5 m</w:t>
        </w:r>
      </w:smartTag>
      <w:r w:rsidR="009E3CB4" w:rsidRPr="0032190F">
        <w:rPr>
          <w:lang w:val="fr-FR"/>
        </w:rPr>
        <w:t xml:space="preserve"> (BIB 1141 p. 245). </w:t>
      </w:r>
      <w:r w:rsidRPr="0032190F">
        <w:rPr>
          <w:lang w:val="fr-FR"/>
        </w:rPr>
        <w:t xml:space="preserve">D’un type </w:t>
      </w:r>
      <w:r w:rsidR="009E3CB4" w:rsidRPr="0032190F">
        <w:rPr>
          <w:lang w:val="fr-FR"/>
        </w:rPr>
        <w:t xml:space="preserve">(forme et dimensions) </w:t>
      </w:r>
      <w:r w:rsidRPr="0032190F">
        <w:rPr>
          <w:lang w:val="fr-FR"/>
        </w:rPr>
        <w:t>similaire à ceu</w:t>
      </w:r>
      <w:r w:rsidR="009E3CB4" w:rsidRPr="0032190F">
        <w:rPr>
          <w:lang w:val="fr-FR"/>
        </w:rPr>
        <w:t xml:space="preserve">x de provence orientale (groupe des </w:t>
      </w:r>
      <w:hyperlink r:id="rId7303" w:anchor="Cul_Dolmens_Provencaux" w:history="1">
        <w:r w:rsidR="008A4264" w:rsidRPr="0032190F">
          <w:rPr>
            <w:rStyle w:val="Hyperlink"/>
            <w:lang w:val="fr-FR"/>
          </w:rPr>
          <w:t>dolmens provençaux</w:t>
        </w:r>
      </w:hyperlink>
      <w:r w:rsidR="009E3CB4" w:rsidRPr="0032190F">
        <w:rPr>
          <w:lang w:val="fr-FR"/>
        </w:rPr>
        <w:t>), il se compose d’une cella carrée (1,6 de coté) à l’entrée droite prolongée par un couloir orienté au SW (azimut N.magn. 243°). Les élements d’architecture associent des pierres sèches et des dalles placées de chant et s’apparente pour cela aux nombreux dolmens du Var. Le fait qu’on retrouve des supports verticaux robustes et de même taille laisse penser qu’il devait y avoir une dalle de couverture et le rapproche plus particulièrement des dolmens de la Colle</w:t>
      </w:r>
      <w:r w:rsidR="00B0284B" w:rsidRPr="0032190F">
        <w:rPr>
          <w:lang w:val="fr-FR"/>
        </w:rPr>
        <w:t xml:space="preserve"> et de Maren à Ampus et du dolm</w:t>
      </w:r>
      <w:r w:rsidR="009E3CB4" w:rsidRPr="0032190F">
        <w:rPr>
          <w:lang w:val="fr-FR"/>
        </w:rPr>
        <w:t>e</w:t>
      </w:r>
      <w:r w:rsidR="00B0284B" w:rsidRPr="0032190F">
        <w:rPr>
          <w:lang w:val="fr-FR"/>
        </w:rPr>
        <w:t>n</w:t>
      </w:r>
      <w:r w:rsidR="009E3CB4" w:rsidRPr="0032190F">
        <w:rPr>
          <w:lang w:val="fr-FR"/>
        </w:rPr>
        <w:t xml:space="preserve"> de la Pierre de la Fée</w:t>
      </w:r>
      <w:r w:rsidR="00B0284B" w:rsidRPr="0032190F">
        <w:rPr>
          <w:lang w:val="fr-FR"/>
        </w:rPr>
        <w:t>(</w:t>
      </w:r>
      <w:hyperlink r:id="rId7304" w:anchor="Sit_Puades" w:history="1">
        <w:r w:rsidR="00B0284B" w:rsidRPr="0032190F">
          <w:rPr>
            <w:rStyle w:val="Hyperlink"/>
            <w:lang w:val="fr-FR"/>
          </w:rPr>
          <w:t>Puades</w:t>
        </w:r>
      </w:hyperlink>
      <w:r w:rsidR="00B0284B" w:rsidRPr="0032190F">
        <w:rPr>
          <w:lang w:val="fr-FR"/>
        </w:rPr>
        <w:t xml:space="preserve">) </w:t>
      </w:r>
      <w:r w:rsidR="009E3CB4" w:rsidRPr="0032190F">
        <w:rPr>
          <w:lang w:val="fr-FR"/>
        </w:rPr>
        <w:t>à Draguignan (BIB 1141 p. 243,244)</w:t>
      </w:r>
    </w:p>
    <w:p w14:paraId="2A4576EF" w14:textId="77777777" w:rsidR="009E3CB4" w:rsidRPr="0032190F" w:rsidRDefault="009E3CB4" w:rsidP="00242C0F">
      <w:pPr>
        <w:jc w:val="both"/>
        <w:rPr>
          <w:lang w:val="fr-FR"/>
        </w:rPr>
      </w:pPr>
    </w:p>
    <w:p w14:paraId="45F072B6" w14:textId="77777777" w:rsidR="009E3CB4" w:rsidRPr="0032190F" w:rsidRDefault="009E3CB4" w:rsidP="00242C0F">
      <w:pPr>
        <w:rPr>
          <w:lang w:val="fr-FR"/>
        </w:rPr>
      </w:pPr>
      <w:r w:rsidRPr="0032190F">
        <w:rPr>
          <w:lang w:val="fr-FR"/>
        </w:rPr>
        <w:t>L’étude des restes osseux montre qu’une forte proportion a été brûlée, aucune traces de feu n’ayant par ailleurs été trouvée dans le dolmen. On compte 485 dents et parmi les 185 retrouvées par Sauzade, 50 sont brulées (BIB 1141 p. 245)</w:t>
      </w:r>
    </w:p>
    <w:p w14:paraId="346D7953" w14:textId="77777777" w:rsidR="00023923" w:rsidRPr="0032190F" w:rsidRDefault="00023923" w:rsidP="00242C0F">
      <w:pPr>
        <w:rPr>
          <w:lang w:val="fr-FR"/>
        </w:rPr>
      </w:pPr>
    </w:p>
    <w:p w14:paraId="66D42A62" w14:textId="72BF521C" w:rsidR="00DB2A8C" w:rsidRPr="0032190F" w:rsidRDefault="009E3CB4" w:rsidP="00242C0F">
      <w:pPr>
        <w:jc w:val="both"/>
        <w:rPr>
          <w:lang w:val="fr-FR"/>
        </w:rPr>
      </w:pPr>
      <w:r w:rsidRPr="0032190F">
        <w:rPr>
          <w:lang w:val="fr-FR"/>
        </w:rPr>
        <w:t xml:space="preserve">Le mobilier funéraire comprend </w:t>
      </w:r>
      <w:r w:rsidR="00DB2A8C" w:rsidRPr="0032190F">
        <w:rPr>
          <w:lang w:val="fr-FR"/>
        </w:rPr>
        <w:t>plusieurs armatures de flèches foliacées à retouches couvrantes, parfois bifaciales et parfois à retouches marginales sur un des deux côtés, une lame appointée, un poignard sur lame, un poignard à soie courte en silex poli, cacholonné, à retouches en écharpes sur la face convexe et à bords ornés de fines dentelures dans un silex brun d’origine lacustre, La lame préparatoire a été préalablement poli sur les deux face puis retouchée sur une seule. Une petite soie a été aménagée (BIB 1141 p. 248)</w:t>
      </w:r>
      <w:r w:rsidR="0016728A" w:rsidRPr="0032190F">
        <w:rPr>
          <w:lang w:val="fr-FR"/>
        </w:rPr>
        <w:t xml:space="preserve"> elle peut être comparée à celle d’</w:t>
      </w:r>
      <w:hyperlink r:id="rId7305" w:anchor="Sit_Enco_Botte" w:history="1">
        <w:r w:rsidR="0016728A" w:rsidRPr="0032190F">
          <w:rPr>
            <w:rStyle w:val="Hyperlink"/>
            <w:lang w:val="fr-FR"/>
          </w:rPr>
          <w:t>Enco-de-Botte</w:t>
        </w:r>
      </w:hyperlink>
      <w:r w:rsidR="0016728A" w:rsidRPr="0032190F">
        <w:rPr>
          <w:lang w:val="fr-FR"/>
        </w:rPr>
        <w:t xml:space="preserve"> (BIB 1141 p. 253)</w:t>
      </w:r>
    </w:p>
    <w:p w14:paraId="746AEB82" w14:textId="77777777" w:rsidR="00DB2A8C" w:rsidRPr="0032190F" w:rsidRDefault="00DB2A8C" w:rsidP="00242C0F">
      <w:pPr>
        <w:rPr>
          <w:lang w:val="fr-FR"/>
        </w:rPr>
      </w:pPr>
    </w:p>
    <w:p w14:paraId="44D9C85F" w14:textId="79E5AA01" w:rsidR="00DB2A8C" w:rsidRPr="0032190F" w:rsidRDefault="00DB2A8C" w:rsidP="00242C0F">
      <w:pPr>
        <w:rPr>
          <w:lang w:val="fr-FR"/>
        </w:rPr>
      </w:pPr>
      <w:r w:rsidRPr="0032190F">
        <w:rPr>
          <w:lang w:val="fr-FR"/>
        </w:rPr>
        <w:t>Les éléments de parure comportent des perles en stéatite et en calcaire, des perles à ailette</w:t>
      </w:r>
      <w:r w:rsidR="0016728A" w:rsidRPr="0032190F">
        <w:rPr>
          <w:lang w:val="fr-FR"/>
        </w:rPr>
        <w:t xml:space="preserve"> (BIB 1141 p. 249)</w:t>
      </w:r>
      <w:r w:rsidRPr="0032190F">
        <w:rPr>
          <w:lang w:val="fr-FR"/>
        </w:rPr>
        <w:t>,</w:t>
      </w:r>
      <w:r w:rsidR="0016728A" w:rsidRPr="0032190F">
        <w:rPr>
          <w:lang w:val="fr-FR"/>
        </w:rPr>
        <w:t xml:space="preserve"> pendeloque à pointe en os à comparer avec celles du </w:t>
      </w:r>
      <w:hyperlink r:id="rId7306" w:anchor="Sit_Prignon" w:history="1">
        <w:r w:rsidR="0016728A" w:rsidRPr="0032190F">
          <w:rPr>
            <w:rStyle w:val="Hyperlink"/>
            <w:lang w:val="fr-FR"/>
          </w:rPr>
          <w:t>dolmen du Prignon</w:t>
        </w:r>
      </w:hyperlink>
      <w:r w:rsidR="0016728A" w:rsidRPr="0032190F">
        <w:rPr>
          <w:lang w:val="fr-FR"/>
        </w:rPr>
        <w:t xml:space="preserve"> (BIB 1109 p. 22)</w:t>
      </w:r>
      <w:r w:rsidRPr="0032190F">
        <w:rPr>
          <w:lang w:val="fr-FR"/>
        </w:rPr>
        <w:t>… On note la présence d’un anneau métallique (bronze soudé) probablement issu d’un réemploi du dolmen au cours du Bronze final / 1</w:t>
      </w:r>
      <w:r w:rsidRPr="0032190F">
        <w:rPr>
          <w:vertAlign w:val="superscript"/>
          <w:lang w:val="fr-FR"/>
        </w:rPr>
        <w:t>e</w:t>
      </w:r>
      <w:r w:rsidRPr="0032190F">
        <w:rPr>
          <w:lang w:val="fr-FR"/>
        </w:rPr>
        <w:t xml:space="preserve"> âge du Fer (BIB 1141 p. 249)</w:t>
      </w:r>
    </w:p>
    <w:p w14:paraId="71E8BEF3" w14:textId="77777777" w:rsidR="009E3CB4" w:rsidRPr="0032190F" w:rsidRDefault="009E3CB4" w:rsidP="00242C0F">
      <w:pPr>
        <w:rPr>
          <w:lang w:val="fr-FR"/>
        </w:rPr>
      </w:pPr>
    </w:p>
    <w:p w14:paraId="08F25356" w14:textId="77777777" w:rsidR="006674B5" w:rsidRPr="0032190F" w:rsidRDefault="006674B5" w:rsidP="00426FF9">
      <w:pPr>
        <w:pStyle w:val="Heading1"/>
      </w:pPr>
      <w:bookmarkStart w:id="3129" w:name="Sit_San_Sebastien"/>
      <w:r w:rsidRPr="0032190F">
        <w:t>SAN</w:t>
      </w:r>
      <w:r w:rsidR="00B810E7">
        <w:t>-</w:t>
      </w:r>
      <w:r w:rsidRPr="0032190F">
        <w:t>SEBASTIEN</w:t>
      </w:r>
      <w:r w:rsidR="008A08E1" w:rsidRPr="0032190F">
        <w:t xml:space="preserve"> (Tombe de)</w:t>
      </w:r>
    </w:p>
    <w:bookmarkEnd w:id="3129"/>
    <w:p w14:paraId="5373C2D0" w14:textId="77777777" w:rsidR="006674B5" w:rsidRPr="0032190F" w:rsidRDefault="006674B5" w:rsidP="00242C0F">
      <w:pPr>
        <w:rPr>
          <w:lang w:val="fr-FR"/>
        </w:rPr>
      </w:pPr>
    </w:p>
    <w:p w14:paraId="1B0584B9" w14:textId="77777777" w:rsidR="004127DD" w:rsidRPr="0032190F" w:rsidRDefault="004127DD" w:rsidP="00242C0F">
      <w:pPr>
        <w:rPr>
          <w:lang w:val="fr-FR"/>
        </w:rPr>
      </w:pPr>
      <w:r w:rsidRPr="0032190F">
        <w:rPr>
          <w:lang w:val="fr-FR"/>
        </w:rPr>
        <w:t>Commune de Plan-de-la-Tour et</w:t>
      </w:r>
      <w:r w:rsidR="00480FDC" w:rsidRPr="0032190F">
        <w:rPr>
          <w:lang w:val="fr-FR"/>
        </w:rPr>
        <w:t xml:space="preserve"> de</w:t>
      </w:r>
      <w:r w:rsidRPr="0032190F">
        <w:rPr>
          <w:lang w:val="fr-FR"/>
        </w:rPr>
        <w:t xml:space="preserve"> Sainte-Maxime</w:t>
      </w:r>
      <w:r w:rsidR="00806A62" w:rsidRPr="0032190F">
        <w:rPr>
          <w:lang w:val="fr-FR"/>
        </w:rPr>
        <w:t xml:space="preserve"> (SS BIB)</w:t>
      </w:r>
    </w:p>
    <w:p w14:paraId="3DC17AE8" w14:textId="77777777" w:rsidR="00480FDC" w:rsidRPr="0032190F" w:rsidRDefault="00480FDC" w:rsidP="00242C0F">
      <w:pPr>
        <w:rPr>
          <w:lang w:val="fr-FR"/>
        </w:rPr>
      </w:pPr>
    </w:p>
    <w:p w14:paraId="4294FDFB" w14:textId="77777777" w:rsidR="00B272A4" w:rsidRPr="0032190F" w:rsidRDefault="00B272A4" w:rsidP="00242C0F">
      <w:pPr>
        <w:pStyle w:val="Heading2"/>
      </w:pPr>
      <w:r w:rsidRPr="0032190F">
        <w:t>Dolmen I</w:t>
      </w:r>
    </w:p>
    <w:p w14:paraId="68E06F02" w14:textId="77777777" w:rsidR="00B272A4" w:rsidRPr="0032190F" w:rsidRDefault="00B272A4" w:rsidP="00242C0F">
      <w:pPr>
        <w:rPr>
          <w:lang w:val="fr-FR"/>
        </w:rPr>
      </w:pPr>
    </w:p>
    <w:p w14:paraId="050F7DFE" w14:textId="1107EB09" w:rsidR="006674B5" w:rsidRPr="0032190F" w:rsidRDefault="00DC70E2" w:rsidP="00242C0F">
      <w:pPr>
        <w:rPr>
          <w:lang w:val="fr-FR"/>
        </w:rPr>
      </w:pPr>
      <w:r w:rsidRPr="0032190F">
        <w:rPr>
          <w:lang w:val="fr-FR"/>
        </w:rPr>
        <w:t xml:space="preserve">Le dolmen1 </w:t>
      </w:r>
      <w:r w:rsidR="006674B5" w:rsidRPr="0032190F">
        <w:rPr>
          <w:lang w:val="fr-FR"/>
        </w:rPr>
        <w:t xml:space="preserve">mégalithique de San Sébastien </w:t>
      </w:r>
      <w:r w:rsidRPr="0032190F">
        <w:rPr>
          <w:lang w:val="fr-FR"/>
        </w:rPr>
        <w:t xml:space="preserve">(ou San Sebastian) </w:t>
      </w:r>
      <w:r w:rsidR="00174FE0" w:rsidRPr="0032190F">
        <w:rPr>
          <w:lang w:val="fr-FR"/>
        </w:rPr>
        <w:t>(Saint-Tropez, Var) est daté</w:t>
      </w:r>
      <w:r w:rsidR="006674B5" w:rsidRPr="0032190F">
        <w:rPr>
          <w:lang w:val="fr-FR"/>
        </w:rPr>
        <w:t xml:space="preserve"> de la fin du Néolithique </w:t>
      </w:r>
      <w:r w:rsidR="000A4F3F" w:rsidRPr="0032190F">
        <w:rPr>
          <w:lang w:val="fr-FR"/>
        </w:rPr>
        <w:t xml:space="preserve">et montre une réoccupation </w:t>
      </w:r>
      <w:hyperlink r:id="rId7307" w:anchor="Cul_Campaniforme" w:history="1">
        <w:r w:rsidR="000A4F3F" w:rsidRPr="0032190F">
          <w:rPr>
            <w:rStyle w:val="Hyperlink"/>
            <w:lang w:val="fr-FR"/>
          </w:rPr>
          <w:t>Campaniforme</w:t>
        </w:r>
      </w:hyperlink>
      <w:r w:rsidR="006674B5" w:rsidRPr="0032190F">
        <w:rPr>
          <w:lang w:val="fr-FR"/>
        </w:rPr>
        <w:t>(</w:t>
      </w:r>
      <w:r w:rsidR="008A08E1" w:rsidRPr="0032190F">
        <w:rPr>
          <w:lang w:val="fr-FR"/>
        </w:rPr>
        <w:t>BIB 1073 p. 57 (BIB 1108))</w:t>
      </w:r>
    </w:p>
    <w:p w14:paraId="3E6119B8" w14:textId="77777777" w:rsidR="00A20533" w:rsidRPr="0032190F" w:rsidRDefault="00A20533" w:rsidP="00242C0F">
      <w:pPr>
        <w:rPr>
          <w:lang w:val="fr-FR"/>
        </w:rPr>
      </w:pPr>
    </w:p>
    <w:p w14:paraId="2E247446" w14:textId="77777777" w:rsidR="00A20533" w:rsidRDefault="00A20533" w:rsidP="00242C0F">
      <w:r>
        <w:t>Deux niveaux sont observés :</w:t>
      </w:r>
    </w:p>
    <w:p w14:paraId="478D5F65" w14:textId="77777777" w:rsidR="00A20533" w:rsidRDefault="00A20533" w:rsidP="00242C0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56"/>
        <w:gridCol w:w="2024"/>
        <w:gridCol w:w="3087"/>
      </w:tblGrid>
      <w:tr w:rsidR="00155694" w:rsidRPr="00DB5974" w14:paraId="58D5BFC3" w14:textId="77777777">
        <w:tc>
          <w:tcPr>
            <w:tcW w:w="856" w:type="dxa"/>
            <w:vAlign w:val="center"/>
          </w:tcPr>
          <w:p w14:paraId="159187DA" w14:textId="77777777" w:rsidR="00155694" w:rsidRPr="00DB5974" w:rsidRDefault="00155694" w:rsidP="00242C0F">
            <w:pPr>
              <w:jc w:val="center"/>
              <w:rPr>
                <w:sz w:val="20"/>
                <w:szCs w:val="20"/>
              </w:rPr>
            </w:pPr>
            <w:r w:rsidRPr="00DB5974">
              <w:rPr>
                <w:sz w:val="20"/>
                <w:szCs w:val="20"/>
              </w:rPr>
              <w:t>niveau 1</w:t>
            </w:r>
          </w:p>
        </w:tc>
        <w:tc>
          <w:tcPr>
            <w:tcW w:w="2024" w:type="dxa"/>
            <w:vAlign w:val="center"/>
          </w:tcPr>
          <w:p w14:paraId="0B1567BA" w14:textId="77777777" w:rsidR="00155694" w:rsidRPr="00DB5974" w:rsidRDefault="00155694" w:rsidP="00242C0F">
            <w:pPr>
              <w:jc w:val="center"/>
              <w:rPr>
                <w:sz w:val="20"/>
                <w:szCs w:val="20"/>
              </w:rPr>
            </w:pPr>
            <w:r w:rsidRPr="00DB5974">
              <w:rPr>
                <w:sz w:val="20"/>
                <w:szCs w:val="20"/>
              </w:rPr>
              <w:t>partie supérieure du remplissage</w:t>
            </w:r>
          </w:p>
        </w:tc>
        <w:tc>
          <w:tcPr>
            <w:tcW w:w="3087" w:type="dxa"/>
            <w:vAlign w:val="center"/>
          </w:tcPr>
          <w:p w14:paraId="4F390085" w14:textId="77777777" w:rsidR="00155694" w:rsidRPr="00DB5974" w:rsidRDefault="00155694" w:rsidP="00242C0F">
            <w:pPr>
              <w:jc w:val="center"/>
              <w:rPr>
                <w:sz w:val="20"/>
                <w:szCs w:val="20"/>
              </w:rPr>
            </w:pPr>
            <w:r w:rsidRPr="00DB5974">
              <w:rPr>
                <w:sz w:val="20"/>
                <w:szCs w:val="20"/>
              </w:rPr>
              <w:t>tessons campaniforme, ossements,…</w:t>
            </w:r>
          </w:p>
        </w:tc>
      </w:tr>
      <w:tr w:rsidR="00155694" w:rsidRPr="006A329A" w14:paraId="1D069607" w14:textId="77777777">
        <w:tc>
          <w:tcPr>
            <w:tcW w:w="856" w:type="dxa"/>
            <w:vAlign w:val="center"/>
          </w:tcPr>
          <w:p w14:paraId="1B2A86B1" w14:textId="77777777" w:rsidR="00155694" w:rsidRPr="00DB5974" w:rsidRDefault="00155694" w:rsidP="00242C0F">
            <w:pPr>
              <w:jc w:val="center"/>
              <w:rPr>
                <w:sz w:val="20"/>
                <w:szCs w:val="20"/>
              </w:rPr>
            </w:pPr>
            <w:r w:rsidRPr="00DB5974">
              <w:rPr>
                <w:sz w:val="20"/>
                <w:szCs w:val="20"/>
              </w:rPr>
              <w:t>niveau 2</w:t>
            </w:r>
          </w:p>
        </w:tc>
        <w:tc>
          <w:tcPr>
            <w:tcW w:w="2024" w:type="dxa"/>
            <w:vAlign w:val="center"/>
          </w:tcPr>
          <w:p w14:paraId="497DE887" w14:textId="77777777" w:rsidR="00155694" w:rsidRPr="00DB5974" w:rsidRDefault="00155694" w:rsidP="00242C0F">
            <w:pPr>
              <w:jc w:val="center"/>
              <w:rPr>
                <w:sz w:val="20"/>
                <w:szCs w:val="20"/>
              </w:rPr>
            </w:pPr>
            <w:r w:rsidRPr="00DB5974">
              <w:rPr>
                <w:sz w:val="20"/>
                <w:szCs w:val="20"/>
              </w:rPr>
              <w:t>partie inférieure</w:t>
            </w:r>
          </w:p>
        </w:tc>
        <w:tc>
          <w:tcPr>
            <w:tcW w:w="3087" w:type="dxa"/>
            <w:vAlign w:val="center"/>
          </w:tcPr>
          <w:p w14:paraId="7E4E4DAB" w14:textId="77777777" w:rsidR="00155694" w:rsidRPr="0032190F" w:rsidRDefault="00155694" w:rsidP="00242C0F">
            <w:pPr>
              <w:jc w:val="center"/>
              <w:rPr>
                <w:sz w:val="20"/>
                <w:szCs w:val="20"/>
                <w:lang w:val="fr-FR"/>
              </w:rPr>
            </w:pPr>
            <w:r w:rsidRPr="0032190F">
              <w:rPr>
                <w:sz w:val="20"/>
                <w:szCs w:val="20"/>
                <w:lang w:val="fr-FR"/>
              </w:rPr>
              <w:t>fragment d’écuelle carénée, ossements, tessons,…</w:t>
            </w:r>
          </w:p>
        </w:tc>
      </w:tr>
    </w:tbl>
    <w:p w14:paraId="20B65C97" w14:textId="77777777" w:rsidR="00A20533" w:rsidRPr="0032190F" w:rsidRDefault="00155694" w:rsidP="00242C0F">
      <w:pPr>
        <w:rPr>
          <w:lang w:val="fr-FR"/>
        </w:rPr>
      </w:pPr>
      <w:r w:rsidRPr="0032190F">
        <w:rPr>
          <w:lang w:val="fr-FR"/>
        </w:rPr>
        <w:t>(BIB 1108 p. 585)</w:t>
      </w:r>
    </w:p>
    <w:p w14:paraId="0F0AE2BA" w14:textId="77777777" w:rsidR="006674B5" w:rsidRPr="0032190F" w:rsidRDefault="006674B5" w:rsidP="00242C0F">
      <w:pPr>
        <w:rPr>
          <w:lang w:val="fr-FR"/>
        </w:rPr>
      </w:pPr>
    </w:p>
    <w:p w14:paraId="2FA8B331" w14:textId="77777777" w:rsidR="00155694" w:rsidRPr="0032190F" w:rsidRDefault="00155694" w:rsidP="00242C0F">
      <w:pPr>
        <w:jc w:val="both"/>
        <w:rPr>
          <w:lang w:val="fr-FR"/>
        </w:rPr>
      </w:pPr>
      <w:r w:rsidRPr="0032190F">
        <w:rPr>
          <w:lang w:val="fr-FR"/>
        </w:rPr>
        <w:t>Le tesson de campaniforme est de style provençal, à décor en métope incisé-estampé (phase 3), mais une partie de son registre décoratif peut trouver des comparaisons avec la sphère allemande du Campaniforme (gobelets rhénans). Si le niveau 1 ne pose pas de problême d’attribution, le niveau 2 est difficielement attribuable (BIB 1108 p. 593)</w:t>
      </w:r>
    </w:p>
    <w:p w14:paraId="75EF2C6C" w14:textId="77777777" w:rsidR="0076341B" w:rsidRPr="0032190F" w:rsidRDefault="0076341B" w:rsidP="00242C0F">
      <w:pPr>
        <w:rPr>
          <w:lang w:val="fr-FR"/>
        </w:rPr>
      </w:pPr>
    </w:p>
    <w:p w14:paraId="73883254" w14:textId="73196A1A" w:rsidR="0076341B" w:rsidRPr="0032190F" w:rsidRDefault="0076341B" w:rsidP="00242C0F">
      <w:pPr>
        <w:rPr>
          <w:lang w:val="fr-FR"/>
        </w:rPr>
      </w:pPr>
      <w:r w:rsidRPr="0032190F">
        <w:rPr>
          <w:lang w:val="fr-FR"/>
        </w:rPr>
        <w:t xml:space="preserve">Pendeloques à pointe en os comparables à celles du dolmen du </w:t>
      </w:r>
      <w:hyperlink r:id="rId7308" w:anchor="Sit_Prignon" w:history="1">
        <w:r w:rsidRPr="0032190F">
          <w:rPr>
            <w:rStyle w:val="Hyperlink"/>
            <w:lang w:val="fr-FR"/>
          </w:rPr>
          <w:t>Prignon</w:t>
        </w:r>
      </w:hyperlink>
      <w:r w:rsidRPr="0032190F">
        <w:rPr>
          <w:lang w:val="fr-FR"/>
        </w:rPr>
        <w:t xml:space="preserve"> (BIB 1109 p. 22)</w:t>
      </w:r>
    </w:p>
    <w:p w14:paraId="4AFFAD89" w14:textId="77777777" w:rsidR="00B272A4" w:rsidRPr="0032190F" w:rsidRDefault="00B272A4" w:rsidP="00242C0F">
      <w:pPr>
        <w:rPr>
          <w:lang w:val="fr-FR"/>
        </w:rPr>
      </w:pPr>
    </w:p>
    <w:p w14:paraId="4DB145B3" w14:textId="77777777" w:rsidR="00B272A4" w:rsidRPr="0032190F" w:rsidRDefault="00B272A4" w:rsidP="00242C0F">
      <w:pPr>
        <w:pStyle w:val="Heading2"/>
      </w:pPr>
      <w:r w:rsidRPr="0032190F">
        <w:t>Dolmen II</w:t>
      </w:r>
    </w:p>
    <w:p w14:paraId="24CBB135" w14:textId="77777777" w:rsidR="00B272A4" w:rsidRPr="0032190F" w:rsidRDefault="00B272A4" w:rsidP="00242C0F">
      <w:pPr>
        <w:rPr>
          <w:lang w:val="fr-FR"/>
        </w:rPr>
      </w:pPr>
    </w:p>
    <w:p w14:paraId="3559F52D" w14:textId="77777777" w:rsidR="00B272A4" w:rsidRPr="0032190F" w:rsidRDefault="00B272A4" w:rsidP="00242C0F">
      <w:pPr>
        <w:rPr>
          <w:lang w:val="fr-FR"/>
        </w:rPr>
      </w:pPr>
    </w:p>
    <w:p w14:paraId="571F9EA8" w14:textId="5988EDE8" w:rsidR="00DC70E2" w:rsidRPr="0032190F" w:rsidRDefault="00DC70E2" w:rsidP="00242C0F">
      <w:pPr>
        <w:jc w:val="both"/>
        <w:rPr>
          <w:lang w:val="fr-FR"/>
        </w:rPr>
      </w:pPr>
      <w:r w:rsidRPr="0032190F">
        <w:rPr>
          <w:lang w:val="fr-FR"/>
        </w:rPr>
        <w:t>Le dolmen 2 de San Sébastien livre un des derniers témoignages du commerce de l’</w:t>
      </w:r>
      <w:hyperlink r:id="rId7309" w:anchor="Sit_Obsidienne" w:history="1">
        <w:r w:rsidR="009F2A99" w:rsidRPr="009F2A99">
          <w:rPr>
            <w:rStyle w:val="Hyperlink"/>
            <w:szCs w:val="20"/>
            <w:lang w:val="fr-FR"/>
          </w:rPr>
          <w:t>obsidienne</w:t>
        </w:r>
      </w:hyperlink>
      <w:r w:rsidRPr="0032190F">
        <w:rPr>
          <w:lang w:val="fr-FR"/>
        </w:rPr>
        <w:t xml:space="preserve"> pour la fin du Néolithique (BIB 773 p.216, 226)</w:t>
      </w:r>
      <w:r w:rsidR="00FA1B9E" w:rsidRPr="0032190F">
        <w:rPr>
          <w:lang w:val="fr-FR"/>
        </w:rPr>
        <w:t xml:space="preserve">. La cella (2 x 2 x </w:t>
      </w:r>
      <w:smartTag w:uri="urn:schemas-microsoft-com:office:smarttags" w:element="metricconverter">
        <w:smartTagPr>
          <w:attr w:name="ProductID" w:val="1,2 m"/>
        </w:smartTagPr>
        <w:r w:rsidR="00FA1B9E" w:rsidRPr="0032190F">
          <w:rPr>
            <w:lang w:val="fr-FR"/>
          </w:rPr>
          <w:t>1,2 m</w:t>
        </w:r>
      </w:smartTag>
      <w:r w:rsidR="00FA1B9E" w:rsidRPr="0032190F">
        <w:rPr>
          <w:lang w:val="fr-FR"/>
        </w:rPr>
        <w:t xml:space="preserve">) comprend 5 orthostats et 4 murets de pierres sèches qui alternent symétriquement depuis la dalle de chevet. On retrouve un tel appareillage dans les dolmens de La Verrerie-Vieille à Tourettes (Alpes-Maritimes), des </w:t>
      </w:r>
      <w:hyperlink r:id="rId7310" w:anchor="Sit_Puades" w:history="1">
        <w:r w:rsidR="00FA1B9E" w:rsidRPr="0032190F">
          <w:rPr>
            <w:rStyle w:val="Hyperlink"/>
            <w:lang w:val="fr-FR"/>
          </w:rPr>
          <w:t>Puades</w:t>
        </w:r>
      </w:hyperlink>
      <w:r w:rsidR="00FA1B9E" w:rsidRPr="0032190F">
        <w:rPr>
          <w:lang w:val="fr-FR"/>
        </w:rPr>
        <w:t xml:space="preserve"> (</w:t>
      </w:r>
      <w:hyperlink r:id="rId7311" w:anchor="Sit_Saint_Cezaire_Siagne" w:history="1">
        <w:r w:rsidR="00FA1B9E" w:rsidRPr="0032190F">
          <w:rPr>
            <w:rStyle w:val="Hyperlink"/>
            <w:lang w:val="fr-FR"/>
          </w:rPr>
          <w:t>Saint-Cézaire</w:t>
        </w:r>
      </w:hyperlink>
      <w:r w:rsidR="00FA1B9E" w:rsidRPr="0032190F">
        <w:rPr>
          <w:lang w:val="fr-FR"/>
        </w:rPr>
        <w:t>), de Clamarquier à Rouret (Alpes-Maritimes), de Villevieille à Demandolx (Alpes-de-Haute-Provence), etc. (BIB 1140 p. 129)</w:t>
      </w:r>
      <w:r w:rsidR="00B272A4" w:rsidRPr="0032190F">
        <w:rPr>
          <w:lang w:val="fr-FR"/>
        </w:rPr>
        <w:t>. L’entrée est en « baïonette » comme c’est souvent le cas en Provence</w:t>
      </w:r>
      <w:r w:rsidR="00A20533" w:rsidRPr="0032190F">
        <w:rPr>
          <w:lang w:val="fr-FR"/>
        </w:rPr>
        <w:t xml:space="preserve">. Sa disposition (visibilité ou ouverture sur un panorama) et l’orientation de son entrée à l’ouest, le rapproche du groupe des </w:t>
      </w:r>
      <w:hyperlink r:id="rId7312" w:anchor="Cul_Dolmens_Provencaux" w:history="1">
        <w:r w:rsidR="00A20533" w:rsidRPr="0032190F">
          <w:rPr>
            <w:rStyle w:val="Hyperlink"/>
            <w:lang w:val="fr-FR"/>
          </w:rPr>
          <w:t>dolmens provençaux</w:t>
        </w:r>
      </w:hyperlink>
      <w:r w:rsidR="00A20533" w:rsidRPr="0032190F">
        <w:rPr>
          <w:lang w:val="fr-FR"/>
        </w:rPr>
        <w:t xml:space="preserve"> (BIB 1140 p. 129).</w:t>
      </w:r>
    </w:p>
    <w:p w14:paraId="73166EAA" w14:textId="43B1E49B" w:rsidR="00A20533" w:rsidRPr="0032190F" w:rsidRDefault="00A20533" w:rsidP="00242C0F">
      <w:pPr>
        <w:jc w:val="both"/>
        <w:rPr>
          <w:lang w:val="fr-FR"/>
        </w:rPr>
      </w:pPr>
      <w:r w:rsidRPr="0032190F">
        <w:rPr>
          <w:lang w:val="fr-FR"/>
        </w:rPr>
        <w:t>Le mobilier découvert comprend 1 coupe polypode à socle, des armatures de flèches en obsidienne, une seconde série d’armatures, 4 lames, 3900 perles en stéatite. D’après la typologie des flèches, il y a eu 2 occupations : l’une attribuée au Chalcolithique ancien et la seconde au Campaniforme (Chalcolithique récent). L’armature de flèche pédonculée est attribuée à cet</w:t>
      </w:r>
      <w:r w:rsidR="00B31EBA" w:rsidRPr="0032190F">
        <w:rPr>
          <w:lang w:val="fr-FR"/>
        </w:rPr>
        <w:t xml:space="preserve">te dernière culture (BIB 1140)  </w:t>
      </w:r>
      <w:hyperlink r:id="rId7313" w:anchor="Cul_Ateliers_Specialises" w:history="1">
        <w:r w:rsidR="00B31EBA" w:rsidRPr="0032190F">
          <w:rPr>
            <w:rStyle w:val="Hyperlink"/>
            <w:lang w:val="fr-FR"/>
          </w:rPr>
          <w:t>retouches bifaciales</w:t>
        </w:r>
      </w:hyperlink>
      <w:r w:rsidR="00B31EBA" w:rsidRPr="0032190F">
        <w:rPr>
          <w:lang w:val="fr-FR"/>
        </w:rPr>
        <w:t xml:space="preserve"> (SS BIB)</w:t>
      </w:r>
    </w:p>
    <w:p w14:paraId="3EA07595" w14:textId="77777777" w:rsidR="00B31EBA" w:rsidRPr="0032190F" w:rsidRDefault="00B31EBA" w:rsidP="00242C0F">
      <w:pPr>
        <w:jc w:val="both"/>
        <w:rPr>
          <w:lang w:val="fr-FR"/>
        </w:rPr>
      </w:pPr>
    </w:p>
    <w:p w14:paraId="2CCB987E" w14:textId="77777777" w:rsidR="00A20533" w:rsidRPr="0032190F" w:rsidRDefault="00A20533" w:rsidP="00242C0F">
      <w:pPr>
        <w:jc w:val="both"/>
        <w:rPr>
          <w:lang w:val="fr-FR"/>
        </w:rPr>
      </w:pPr>
      <w:r w:rsidRPr="0032190F">
        <w:rPr>
          <w:lang w:val="fr-FR"/>
        </w:rPr>
        <w:t>Il est probable que la dalle dégagée dans le remplissage de la cella ait été un aménagement secondaire à la première occupation du dolmen et destinée à isoler les anciens dépôts des nouveaux comme c’est probablement le cas pour le dolmen I (BIB 1140 p. 138).</w:t>
      </w:r>
    </w:p>
    <w:p w14:paraId="19A5D891" w14:textId="77777777" w:rsidR="00A20533" w:rsidRPr="0032190F" w:rsidRDefault="00A20533" w:rsidP="00242C0F">
      <w:pPr>
        <w:jc w:val="both"/>
        <w:rPr>
          <w:lang w:val="fr-FR"/>
        </w:rPr>
      </w:pPr>
      <w:r w:rsidRPr="0032190F">
        <w:rPr>
          <w:lang w:val="fr-FR"/>
        </w:rPr>
        <w:lastRenderedPageBreak/>
        <w:t>Le fait que les restes humains soient retrouvés sans connexions anatomiques sont également brulés et qu’il n’y ait aucune traces de feu dans le dolmen atteste l’existence de rites secondaires (BIB 1140 p. 137)</w:t>
      </w:r>
    </w:p>
    <w:p w14:paraId="0A71EE66" w14:textId="77777777" w:rsidR="00A20533" w:rsidRPr="0032190F" w:rsidRDefault="00A20533" w:rsidP="00242C0F">
      <w:pPr>
        <w:rPr>
          <w:lang w:val="fr-FR"/>
        </w:rPr>
      </w:pPr>
    </w:p>
    <w:p w14:paraId="4FD3699D" w14:textId="593F6A97" w:rsidR="00795CC2" w:rsidRDefault="0076341B" w:rsidP="00242C0F">
      <w:pPr>
        <w:rPr>
          <w:lang w:val="fr-FR"/>
        </w:rPr>
      </w:pPr>
      <w:r w:rsidRPr="0032190F">
        <w:rPr>
          <w:lang w:val="fr-FR"/>
        </w:rPr>
        <w:t xml:space="preserve">Pendeloques à pointe en os comparables à celles du dolmen du </w:t>
      </w:r>
      <w:hyperlink r:id="rId7314" w:anchor="Sit_Prignon" w:history="1">
        <w:r w:rsidRPr="0032190F">
          <w:rPr>
            <w:rStyle w:val="Hyperlink"/>
            <w:lang w:val="fr-FR"/>
          </w:rPr>
          <w:t>Prignon</w:t>
        </w:r>
      </w:hyperlink>
      <w:r w:rsidRPr="0032190F">
        <w:rPr>
          <w:lang w:val="fr-FR"/>
        </w:rPr>
        <w:t xml:space="preserve"> (BIB 1109 p. 22)</w:t>
      </w:r>
    </w:p>
    <w:p w14:paraId="7C878C77" w14:textId="77777777" w:rsidR="006751AC" w:rsidRPr="0032190F" w:rsidRDefault="006751AC" w:rsidP="00242C0F">
      <w:pPr>
        <w:rPr>
          <w:lang w:val="fr-FR"/>
        </w:rPr>
      </w:pPr>
    </w:p>
    <w:p w14:paraId="7724A8AA" w14:textId="77777777" w:rsidR="0068210D" w:rsidRPr="0032190F" w:rsidRDefault="0068210D" w:rsidP="00426FF9">
      <w:pPr>
        <w:pStyle w:val="Heading1"/>
      </w:pPr>
      <w:bookmarkStart w:id="3130" w:name="Sit_Digue"/>
      <w:r w:rsidRPr="0032190F">
        <w:t>DIGUE D1</w:t>
      </w:r>
      <w:r w:rsidR="00C5013C" w:rsidRPr="0032190F">
        <w:t xml:space="preserve"> (La)</w:t>
      </w:r>
    </w:p>
    <w:bookmarkEnd w:id="3130"/>
    <w:p w14:paraId="54677047" w14:textId="72EDEE00" w:rsidR="0068210D" w:rsidRPr="0032190F" w:rsidRDefault="0068210D" w:rsidP="00242C0F">
      <w:pPr>
        <w:jc w:val="both"/>
        <w:rPr>
          <w:lang w:val="fr-FR"/>
        </w:rPr>
      </w:pPr>
      <w:r w:rsidRPr="0032190F">
        <w:rPr>
          <w:lang w:val="fr-FR"/>
        </w:rPr>
        <w:br/>
        <w:t>Le site de La Digue D1 proche de Villeneuve-Loubet, dans les Alpes-Maritimes montre un pic d’incendi</w:t>
      </w:r>
      <w:r w:rsidR="00C5013C" w:rsidRPr="0032190F">
        <w:rPr>
          <w:lang w:val="fr-FR"/>
        </w:rPr>
        <w:t>e</w:t>
      </w:r>
      <w:r w:rsidRPr="0032190F">
        <w:rPr>
          <w:lang w:val="fr-FR"/>
        </w:rPr>
        <w:t xml:space="preserve"> daté à 8200 BP qui correspond au </w:t>
      </w:r>
      <w:hyperlink r:id="rId7315" w:anchor="Text_8200BP_Event" w:history="1">
        <w:r w:rsidRPr="0032190F">
          <w:rPr>
            <w:rStyle w:val="Hyperlink"/>
            <w:i/>
            <w:lang w:val="fr-FR"/>
          </w:rPr>
          <w:t>8200 BP event</w:t>
        </w:r>
      </w:hyperlink>
      <w:r w:rsidRPr="0032190F">
        <w:rPr>
          <w:lang w:val="fr-FR"/>
        </w:rPr>
        <w:t xml:space="preserve"> (C. Delhon com. pers.)</w:t>
      </w:r>
    </w:p>
    <w:p w14:paraId="1F4B2AA3" w14:textId="77777777" w:rsidR="0076341B" w:rsidRPr="0032190F" w:rsidRDefault="0076341B" w:rsidP="00242C0F">
      <w:pPr>
        <w:rPr>
          <w:lang w:val="fr-FR"/>
        </w:rPr>
      </w:pPr>
    </w:p>
    <w:p w14:paraId="21AF76B3" w14:textId="6C67CC32" w:rsidR="00795CC2" w:rsidRPr="0032190F" w:rsidRDefault="00795CC2" w:rsidP="00426FF9">
      <w:pPr>
        <w:pStyle w:val="Heading1"/>
      </w:pPr>
      <w:bookmarkStart w:id="3131" w:name="Sit_Sollies_Pont"/>
      <w:r w:rsidRPr="0032190F">
        <w:t>SOLL</w:t>
      </w:r>
      <w:r w:rsidR="00C27695" w:rsidRPr="0032190F">
        <w:t>IES-PONT (Dépôt</w:t>
      </w:r>
      <w:r w:rsidR="00F715F3">
        <w:t xml:space="preserve"> </w:t>
      </w:r>
      <w:r w:rsidR="00C27695" w:rsidRPr="0032190F">
        <w:t xml:space="preserve">des </w:t>
      </w:r>
      <w:r w:rsidR="00B572E0" w:rsidRPr="0032190F">
        <w:t>Ruscats</w:t>
      </w:r>
      <w:r w:rsidR="00C27695" w:rsidRPr="0032190F">
        <w:t>)</w:t>
      </w:r>
    </w:p>
    <w:bookmarkEnd w:id="3131"/>
    <w:p w14:paraId="63696F71" w14:textId="77777777" w:rsidR="00795CC2" w:rsidRPr="0032190F" w:rsidRDefault="00795CC2" w:rsidP="00242C0F">
      <w:pPr>
        <w:rPr>
          <w:lang w:val="fr-FR"/>
        </w:rPr>
      </w:pPr>
    </w:p>
    <w:p w14:paraId="5EE527A7" w14:textId="62E6A668" w:rsidR="0063527B" w:rsidRPr="0032190F" w:rsidRDefault="00795CC2" w:rsidP="00242C0F">
      <w:pPr>
        <w:jc w:val="both"/>
        <w:rPr>
          <w:lang w:val="fr-FR"/>
        </w:rPr>
      </w:pPr>
      <w:r w:rsidRPr="0032190F">
        <w:rPr>
          <w:lang w:val="fr-FR"/>
        </w:rPr>
        <w:t xml:space="preserve">Le dépôt </w:t>
      </w:r>
      <w:r w:rsidR="00B572E0" w:rsidRPr="0032190F">
        <w:rPr>
          <w:lang w:val="fr-FR"/>
        </w:rPr>
        <w:t>des Ruscats, dans la commune de</w:t>
      </w:r>
      <w:r w:rsidRPr="0032190F">
        <w:rPr>
          <w:lang w:val="fr-FR"/>
        </w:rPr>
        <w:t xml:space="preserve"> Sollies-Pont </w:t>
      </w:r>
      <w:r w:rsidR="001662DB" w:rsidRPr="0032190F">
        <w:rPr>
          <w:lang w:val="fr-FR"/>
        </w:rPr>
        <w:t>(Solliès-Pont</w:t>
      </w:r>
      <w:r w:rsidR="00B572E0" w:rsidRPr="0032190F">
        <w:rPr>
          <w:lang w:val="fr-FR"/>
        </w:rPr>
        <w:t xml:space="preserve">, </w:t>
      </w:r>
      <w:r w:rsidRPr="0032190F">
        <w:rPr>
          <w:lang w:val="fr-FR"/>
        </w:rPr>
        <w:t>Var</w:t>
      </w:r>
      <w:r w:rsidR="001662DB" w:rsidRPr="0032190F">
        <w:rPr>
          <w:lang w:val="fr-FR"/>
        </w:rPr>
        <w:t>)</w:t>
      </w:r>
      <w:r w:rsidRPr="0032190F">
        <w:rPr>
          <w:i/>
          <w:lang w:val="fr-FR"/>
        </w:rPr>
        <w:t>a livré 2 poignards</w:t>
      </w:r>
      <w:r w:rsidRPr="0032190F">
        <w:rPr>
          <w:lang w:val="fr-FR"/>
        </w:rPr>
        <w:t xml:space="preserve"> et 3 haches à bords et tranchant évasé attribués au </w:t>
      </w:r>
      <w:hyperlink r:id="rId7316" w:anchor="Cul_Bronze_Ancien" w:history="1">
        <w:r w:rsidR="00F715F3">
          <w:rPr>
            <w:rStyle w:val="Hyperlink"/>
            <w:lang w:val="fr-FR"/>
          </w:rPr>
          <w:t>BA</w:t>
        </w:r>
      </w:hyperlink>
      <w:r w:rsidRPr="0032190F">
        <w:rPr>
          <w:lang w:val="fr-FR"/>
        </w:rPr>
        <w:t xml:space="preserve"> (BIB 1111 p. 55)</w:t>
      </w:r>
      <w:r w:rsidR="00DC37F4" w:rsidRPr="0032190F">
        <w:rPr>
          <w:lang w:val="fr-FR"/>
        </w:rPr>
        <w:t>D’après le manche massif attribué à la phase récente du Bronze ancien, soit entre 1850 et 1600 (SS BIB)</w:t>
      </w:r>
      <w:r w:rsidR="00C613C9" w:rsidRPr="0032190F">
        <w:rPr>
          <w:lang w:val="fr-FR"/>
        </w:rPr>
        <w:t xml:space="preserve">. </w:t>
      </w:r>
      <w:r w:rsidR="0063527B" w:rsidRPr="0032190F">
        <w:rPr>
          <w:lang w:val="fr-FR"/>
        </w:rPr>
        <w:t xml:space="preserve">Dépôt du Bronze ancien II : 4 haches à rebord droit et tranchant évasé (type </w:t>
      </w:r>
      <w:hyperlink r:id="rId7317" w:anchor="Typ_Neyruz" w:history="1">
        <w:r w:rsidR="0063527B" w:rsidRPr="0032190F">
          <w:rPr>
            <w:rStyle w:val="Hyperlink"/>
            <w:lang w:val="fr-FR"/>
          </w:rPr>
          <w:t>Neyruz</w:t>
        </w:r>
      </w:hyperlink>
      <w:r w:rsidR="0063527B" w:rsidRPr="0032190F">
        <w:rPr>
          <w:lang w:val="fr-FR"/>
        </w:rPr>
        <w:t>), 3 poignards dont 2 rhodanien) (BIB 1397 p. 381).</w:t>
      </w:r>
    </w:p>
    <w:p w14:paraId="182F1733" w14:textId="77777777" w:rsidR="00A655A2" w:rsidRPr="0032190F" w:rsidRDefault="00A655A2" w:rsidP="00A655A2">
      <w:pPr>
        <w:jc w:val="both"/>
        <w:rPr>
          <w:lang w:val="fr-FR"/>
        </w:rPr>
      </w:pPr>
      <w:r>
        <w:rPr>
          <w:lang w:val="fr-FR"/>
        </w:rPr>
        <w:t>Montre des traces d'utilisation (BIB 2656)</w:t>
      </w:r>
    </w:p>
    <w:p w14:paraId="6199B7B9" w14:textId="77777777" w:rsidR="000C55F4" w:rsidRPr="0032190F" w:rsidRDefault="000C55F4" w:rsidP="00242C0F">
      <w:pPr>
        <w:rPr>
          <w:lang w:val="fr-FR"/>
        </w:rPr>
      </w:pPr>
    </w:p>
    <w:p w14:paraId="612A16E3" w14:textId="458ABE85" w:rsidR="000C55F4" w:rsidRPr="0032190F" w:rsidRDefault="000C55F4" w:rsidP="00242C0F">
      <w:pPr>
        <w:rPr>
          <w:lang w:val="fr-FR"/>
        </w:rPr>
      </w:pPr>
      <w:r w:rsidRPr="0032190F">
        <w:rPr>
          <w:lang w:val="fr-FR"/>
        </w:rPr>
        <w:t xml:space="preserve">voir </w:t>
      </w:r>
      <w:hyperlink r:id="rId7318" w:anchor="Sit_Tarbules" w:history="1">
        <w:r w:rsidRPr="0032190F">
          <w:rPr>
            <w:rStyle w:val="Hyperlink"/>
            <w:lang w:val="fr-FR"/>
          </w:rPr>
          <w:t>Tarbules</w:t>
        </w:r>
      </w:hyperlink>
      <w:r w:rsidRPr="0032190F">
        <w:rPr>
          <w:lang w:val="fr-FR"/>
        </w:rPr>
        <w:t xml:space="preserve"> (SS BIB)</w:t>
      </w:r>
    </w:p>
    <w:p w14:paraId="26BCE4C6" w14:textId="77777777" w:rsidR="00E26D27" w:rsidRPr="0032190F" w:rsidRDefault="00E26D27" w:rsidP="00242C0F">
      <w:pPr>
        <w:rPr>
          <w:lang w:val="fr-FR"/>
        </w:rPr>
      </w:pPr>
    </w:p>
    <w:p w14:paraId="37A13F65" w14:textId="77777777" w:rsidR="00E26D27" w:rsidRPr="0032190F" w:rsidRDefault="00E26D27" w:rsidP="00934D5E">
      <w:pPr>
        <w:pStyle w:val="Heading1"/>
      </w:pPr>
      <w:r w:rsidRPr="0032190F">
        <w:t>FONT-MAURESQUE</w:t>
      </w:r>
    </w:p>
    <w:p w14:paraId="4009D9C3" w14:textId="77777777" w:rsidR="00E26D27" w:rsidRPr="0032190F" w:rsidRDefault="00E26D27" w:rsidP="00242C0F">
      <w:pPr>
        <w:rPr>
          <w:lang w:val="fr-FR"/>
        </w:rPr>
      </w:pPr>
    </w:p>
    <w:p w14:paraId="54F3E009" w14:textId="77777777" w:rsidR="00E26D27" w:rsidRDefault="00E26D27" w:rsidP="00242C0F">
      <w:pPr>
        <w:rPr>
          <w:lang w:val="fr-FR"/>
        </w:rPr>
      </w:pPr>
      <w:r w:rsidRPr="0032190F">
        <w:rPr>
          <w:lang w:val="fr-FR"/>
        </w:rPr>
        <w:t>L’abri de Font-Mauresque (Mazaugue, Var) a livré une lame de poignard lancéolée à trois trous de rivets attribuée au Bronze moyen (Lachenal 2008).</w:t>
      </w:r>
    </w:p>
    <w:p w14:paraId="08048340" w14:textId="77777777" w:rsidR="00934D5E" w:rsidRDefault="00934D5E" w:rsidP="00242C0F">
      <w:pPr>
        <w:rPr>
          <w:lang w:val="fr-FR"/>
        </w:rPr>
      </w:pPr>
    </w:p>
    <w:p w14:paraId="75A54F0D" w14:textId="127FACB3" w:rsidR="00934D5E" w:rsidRDefault="00934D5E" w:rsidP="00934D5E">
      <w:pPr>
        <w:pStyle w:val="Heading1"/>
      </w:pPr>
      <w:r>
        <w:t>BEAU PHARE</w:t>
      </w:r>
    </w:p>
    <w:p w14:paraId="200C1C66" w14:textId="5D4C974A" w:rsidR="00934D5E" w:rsidRPr="0032190F" w:rsidRDefault="00934D5E" w:rsidP="00242C0F">
      <w:pPr>
        <w:rPr>
          <w:lang w:val="fr-FR"/>
        </w:rPr>
      </w:pPr>
      <w:r w:rsidRPr="00934D5E">
        <w:rPr>
          <w:lang w:val="fr-FR"/>
        </w:rPr>
        <w:t>Aiguebelette-le-Lac/Beau-Phare (Savoie). Neolithique final. Occupation du village avec une date en -2693 obtenue sur deux pieux en sapin disposés de part et d’autre de la palissade interne. Quatre bois de cette dernière ont été abattus en -2684. Enfin plusieurs dates obtenues sur les alignements de pieux au sud du site archéologique plaident pour une construction du chemin d’accès en -2672 (lab. Trajectoires)</w:t>
      </w:r>
    </w:p>
    <w:p w14:paraId="2AE69D13" w14:textId="77777777" w:rsidR="0064489C" w:rsidRPr="0032190F" w:rsidRDefault="0064489C" w:rsidP="00242C0F">
      <w:pPr>
        <w:rPr>
          <w:lang w:val="fr-FR"/>
        </w:rPr>
      </w:pPr>
    </w:p>
    <w:p w14:paraId="6C24B9A4" w14:textId="77777777" w:rsidR="0064489C" w:rsidRPr="0032190F" w:rsidRDefault="0064489C" w:rsidP="00426FF9">
      <w:pPr>
        <w:pStyle w:val="Heading1"/>
      </w:pPr>
      <w:bookmarkStart w:id="3132" w:name="Sit_Trou_Feclaz"/>
      <w:r w:rsidRPr="0032190F">
        <w:t>TROU-DE-LA-FECLAZ</w:t>
      </w:r>
      <w:bookmarkEnd w:id="3132"/>
    </w:p>
    <w:p w14:paraId="57F2BD51" w14:textId="427AE7DA" w:rsidR="0064489C" w:rsidRPr="0032190F" w:rsidRDefault="004B4A6A" w:rsidP="003B0387">
      <w:pPr>
        <w:jc w:val="both"/>
        <w:rPr>
          <w:lang w:val="fr-FR"/>
        </w:rPr>
      </w:pPr>
      <w:r w:rsidRPr="0032190F">
        <w:rPr>
          <w:lang w:val="fr-FR"/>
        </w:rPr>
        <w:t xml:space="preserve">Dans la région de Chambéry, le Trou-de-la-Féclaz </w:t>
      </w:r>
      <w:r w:rsidR="00FD40C6" w:rsidRPr="0032190F">
        <w:rPr>
          <w:lang w:val="fr-FR"/>
        </w:rPr>
        <w:t>(Saint-Jean-d'A</w:t>
      </w:r>
      <w:r w:rsidR="0064489C" w:rsidRPr="0032190F">
        <w:rPr>
          <w:lang w:val="fr-FR"/>
        </w:rPr>
        <w:t>r</w:t>
      </w:r>
      <w:r w:rsidR="00FD40C6" w:rsidRPr="0032190F">
        <w:rPr>
          <w:lang w:val="fr-FR"/>
        </w:rPr>
        <w:t>v</w:t>
      </w:r>
      <w:r w:rsidR="0064489C" w:rsidRPr="0032190F">
        <w:rPr>
          <w:lang w:val="fr-FR"/>
        </w:rPr>
        <w:t xml:space="preserve">ey, Savoie), </w:t>
      </w:r>
      <w:hyperlink r:id="rId7319" w:anchor="Cul_Schemat_France" w:history="1">
        <w:r w:rsidR="003B0387" w:rsidRPr="0032190F">
          <w:rPr>
            <w:rStyle w:val="Hyperlink"/>
            <w:lang w:val="fr-FR"/>
          </w:rPr>
          <w:t>art schématique peint</w:t>
        </w:r>
      </w:hyperlink>
      <w:r w:rsidR="004F5D16" w:rsidRPr="0032190F">
        <w:rPr>
          <w:lang w:val="fr-FR"/>
        </w:rPr>
        <w:t xml:space="preserve"> (BIB 2396 fig. 1)</w:t>
      </w:r>
      <w:r w:rsidR="0064489C" w:rsidRPr="0032190F">
        <w:rPr>
          <w:lang w:val="fr-FR"/>
        </w:rPr>
        <w:t xml:space="preserve">. le plafond de l'abri sont représentées des croix, des symboles solaires, ponctuations, un cercle fait de 9 points avec un point central (BIB 1738 p. 160) </w:t>
      </w:r>
    </w:p>
    <w:p w14:paraId="1655A645" w14:textId="77777777" w:rsidR="002C3E77" w:rsidRPr="0032190F" w:rsidRDefault="002C3E77" w:rsidP="00242C0F">
      <w:pPr>
        <w:rPr>
          <w:lang w:val="fr-FR"/>
        </w:rPr>
      </w:pPr>
    </w:p>
    <w:p w14:paraId="6ED8505F" w14:textId="77777777" w:rsidR="002C3E77" w:rsidRPr="0032190F" w:rsidRDefault="002C3E77" w:rsidP="00242C0F">
      <w:pPr>
        <w:rPr>
          <w:lang w:val="fr-FR"/>
        </w:rPr>
      </w:pPr>
      <w:r w:rsidRPr="0032190F">
        <w:rPr>
          <w:lang w:val="fr-FR"/>
        </w:rPr>
        <w:t>CREU DE LA LLOSA</w:t>
      </w:r>
    </w:p>
    <w:p w14:paraId="7B904C43" w14:textId="77777777" w:rsidR="002C3E77" w:rsidRPr="0032190F" w:rsidRDefault="002C3E77" w:rsidP="00242C0F">
      <w:pPr>
        <w:rPr>
          <w:lang w:val="fr-FR"/>
        </w:rPr>
      </w:pPr>
      <w:r w:rsidRPr="0032190F">
        <w:rPr>
          <w:lang w:val="fr-FR"/>
        </w:rPr>
        <w:t>La table de couverture du dolmen de La Creu de la Llosa (SaintMichel-de-Llotes) est gravée de cupules, haltères, rigoles [pierres à cupules], cruciformes qui sont liés et qui ne sont pas dissociables pour J. Abelanet. Les rigoles suivent une pentes légère et aboutissent à des déversoirs (BIB 1738 fig. 39)</w:t>
      </w:r>
    </w:p>
    <w:p w14:paraId="69CA9B00" w14:textId="77777777" w:rsidR="00120364" w:rsidRPr="0032190F" w:rsidRDefault="00120364" w:rsidP="00242C0F">
      <w:pPr>
        <w:rPr>
          <w:lang w:val="fr-FR"/>
        </w:rPr>
      </w:pPr>
    </w:p>
    <w:p w14:paraId="1CA94829" w14:textId="77777777" w:rsidR="00120364" w:rsidRPr="0032190F" w:rsidRDefault="00120364" w:rsidP="00426FF9">
      <w:pPr>
        <w:pStyle w:val="Heading1"/>
      </w:pPr>
      <w:bookmarkStart w:id="3133" w:name="Sit_Saint_Michel_Baume"/>
      <w:r w:rsidRPr="0032190F">
        <w:t>SAINT-MICHEL (BAUME)</w:t>
      </w:r>
    </w:p>
    <w:bookmarkEnd w:id="3133"/>
    <w:p w14:paraId="25421BB9" w14:textId="77777777" w:rsidR="00120364" w:rsidRPr="0032190F" w:rsidRDefault="00120364" w:rsidP="00120364">
      <w:pPr>
        <w:jc w:val="both"/>
        <w:rPr>
          <w:lang w:val="fr-FR"/>
        </w:rPr>
      </w:pPr>
    </w:p>
    <w:p w14:paraId="742E3EFA" w14:textId="1C7F14BA" w:rsidR="00120364" w:rsidRPr="0032190F" w:rsidRDefault="00120364" w:rsidP="00107BF3">
      <w:pPr>
        <w:rPr>
          <w:lang w:val="fr-FR"/>
        </w:rPr>
      </w:pPr>
      <w:r w:rsidRPr="0032190F">
        <w:rPr>
          <w:rFonts w:eastAsia="Code2000"/>
          <w:lang w:val="fr-FR" w:eastAsia="en-GB"/>
        </w:rPr>
        <w:lastRenderedPageBreak/>
        <w:t xml:space="preserve">Baume Saint-Michel (Mazaugues, Var). Abri peint du </w:t>
      </w:r>
      <w:hyperlink r:id="rId7320" w:anchor="Sit_Carami_Haut" w:history="1">
        <w:r w:rsidRPr="0032190F">
          <w:rPr>
            <w:rStyle w:val="Hyperlink"/>
            <w:rFonts w:eastAsia="Code2000"/>
            <w:lang w:val="fr-FR" w:eastAsia="en-GB"/>
          </w:rPr>
          <w:t>Haut-Carami</w:t>
        </w:r>
      </w:hyperlink>
      <w:r w:rsidRPr="0032190F">
        <w:rPr>
          <w:lang w:val="fr-FR"/>
        </w:rPr>
        <w:t xml:space="preserve"> qui a restitué </w:t>
      </w:r>
      <w:hyperlink r:id="rId7321" w:anchor="Cul_Schemat_France" w:history="1">
        <w:r w:rsidRPr="0032190F">
          <w:rPr>
            <w:rStyle w:val="Hyperlink"/>
            <w:lang w:val="fr-FR"/>
          </w:rPr>
          <w:t>art schématique peint</w:t>
        </w:r>
      </w:hyperlink>
      <w:r w:rsidRPr="0032190F">
        <w:rPr>
          <w:lang w:val="fr-FR"/>
        </w:rPr>
        <w:t xml:space="preserve"> (BIB 2396 fig. 1)</w:t>
      </w:r>
      <w:r w:rsidR="00107BF3" w:rsidRPr="0032190F">
        <w:rPr>
          <w:lang w:val="fr-FR"/>
        </w:rPr>
        <w:t xml:space="preserve"> et art </w:t>
      </w:r>
      <w:hyperlink r:id="rId7322" w:anchor="Cul_Schemat_France_s" w:history="1">
        <w:r w:rsidR="00107BF3" w:rsidRPr="0032190F">
          <w:rPr>
            <w:rStyle w:val="Hyperlink"/>
            <w:lang w:val="fr-FR"/>
          </w:rPr>
          <w:t>schématique</w:t>
        </w:r>
      </w:hyperlink>
      <w:r w:rsidR="00107BF3" w:rsidRPr="0032190F">
        <w:rPr>
          <w:lang w:val="fr-FR"/>
        </w:rPr>
        <w:t xml:space="preserve"> incisé (BIB 2398 fig. 1)</w:t>
      </w:r>
    </w:p>
    <w:p w14:paraId="2D32F48F" w14:textId="2EE6957A" w:rsidR="008F4922" w:rsidRPr="0032190F" w:rsidRDefault="008F4922" w:rsidP="008F4922">
      <w:pPr>
        <w:jc w:val="both"/>
        <w:rPr>
          <w:lang w:val="fr-FR"/>
        </w:rPr>
      </w:pPr>
      <w:r w:rsidRPr="0032190F">
        <w:rPr>
          <w:lang w:val="fr-FR"/>
        </w:rPr>
        <w:t xml:space="preserve">I1 s'agit de l'un des plus grands surplombs des gorges du Carami, en rive gauche et ~t 50 m environ au-dessus du talweg. L'auvent est divisé en plusieurs espaces dé1imités par de hauts murs. .(BIB 2398 p. 576)   </w:t>
      </w:r>
      <w:r w:rsidR="00C620EC" w:rsidRPr="00C620EC">
        <w:rPr>
          <w:lang w:val="fr-FR"/>
        </w:rPr>
        <w:t xml:space="preserve">v. </w:t>
      </w:r>
      <w:hyperlink r:id="rId7323" w:anchor="Cul_Schemat_France_distrib_hygro" w:history="1">
        <w:r w:rsidR="00C620EC" w:rsidRPr="00C620EC">
          <w:rPr>
            <w:rStyle w:val="Hyperlink"/>
            <w:rFonts w:eastAsia="Code2000"/>
            <w:lang w:val="fr-FR" w:eastAsia="en-GB"/>
          </w:rPr>
          <w:t>humidité</w:t>
        </w:r>
      </w:hyperlink>
    </w:p>
    <w:p w14:paraId="16DCCF9E" w14:textId="6C60769C" w:rsidR="008F4922" w:rsidRPr="0032190F" w:rsidRDefault="008F4922" w:rsidP="008F4922">
      <w:pPr>
        <w:jc w:val="both"/>
        <w:rPr>
          <w:lang w:val="fr-FR"/>
        </w:rPr>
      </w:pPr>
      <w:r w:rsidRPr="0032190F">
        <w:rPr>
          <w:lang w:val="fr-FR"/>
        </w:rPr>
        <w:t xml:space="preserve">v. </w:t>
      </w:r>
      <w:hyperlink r:id="rId7324" w:anchor="Sit_Charbonnier" w:history="1">
        <w:r w:rsidRPr="0032190F">
          <w:rPr>
            <w:rStyle w:val="Hyperlink"/>
            <w:lang w:val="fr-FR"/>
          </w:rPr>
          <w:t>Charbonnier</w:t>
        </w:r>
      </w:hyperlink>
      <w:r w:rsidR="00C620EC" w:rsidRPr="00980D9D">
        <w:rPr>
          <w:lang w:val="fr-FR"/>
        </w:rPr>
        <w:t xml:space="preserve"> </w:t>
      </w:r>
    </w:p>
    <w:p w14:paraId="3015A6AF" w14:textId="77777777" w:rsidR="008F4922" w:rsidRPr="0032190F" w:rsidRDefault="008F4922" w:rsidP="00107BF3">
      <w:pPr>
        <w:rPr>
          <w:lang w:val="fr-FR"/>
        </w:rPr>
      </w:pPr>
    </w:p>
    <w:p w14:paraId="49A84996" w14:textId="77777777" w:rsidR="008F4922" w:rsidRPr="0032190F" w:rsidRDefault="008F4922" w:rsidP="008F4922">
      <w:pPr>
        <w:pStyle w:val="Heading2"/>
      </w:pPr>
      <w:r w:rsidRPr="0032190F">
        <w:t>Occupation</w:t>
      </w:r>
    </w:p>
    <w:p w14:paraId="581BDA4E" w14:textId="77777777" w:rsidR="008F4922" w:rsidRPr="0032190F" w:rsidRDefault="008F4922" w:rsidP="00107BF3">
      <w:pPr>
        <w:rPr>
          <w:lang w:val="fr-FR"/>
        </w:rPr>
      </w:pPr>
    </w:p>
    <w:p w14:paraId="3F92C1DF" w14:textId="77777777" w:rsidR="008F4922" w:rsidRPr="0032190F" w:rsidRDefault="008F4922" w:rsidP="008F4922">
      <w:pPr>
        <w:jc w:val="both"/>
        <w:rPr>
          <w:rFonts w:eastAsia="Code2000"/>
          <w:lang w:val="fr-FR" w:eastAsia="en-GB"/>
        </w:rPr>
      </w:pPr>
      <w:r w:rsidRPr="0032190F">
        <w:rPr>
          <w:lang w:val="fr-FR"/>
        </w:rPr>
        <w:t xml:space="preserve">Un sondage au détriment de la terrasse inférieur du site a révé1é une occupation des lieux au Néolithique ancien Cardial, au Néolithique final, </w:t>
      </w:r>
      <w:r w:rsidR="005F49E3">
        <w:rPr>
          <w:lang w:val="fr-FR"/>
        </w:rPr>
        <w:t>e</w:t>
      </w:r>
      <w:r w:rsidRPr="0032190F">
        <w:rPr>
          <w:lang w:val="fr-FR"/>
        </w:rPr>
        <w:t>t la fin de l'Age du Bronze, au Moyen- Age (XIIIe-XIVe siécle) et aux époques moderne et contemporaine. .(BIB 2398 p. 576)  Mobilier Cardial (BIB 2396 p. 140)</w:t>
      </w:r>
    </w:p>
    <w:p w14:paraId="7C245230" w14:textId="733FB8CA" w:rsidR="005F49E3" w:rsidRPr="00F64A9D" w:rsidRDefault="008F4922" w:rsidP="005F49E3">
      <w:pPr>
        <w:jc w:val="both"/>
        <w:rPr>
          <w:lang w:val="fr-FR"/>
        </w:rPr>
      </w:pPr>
      <w:r w:rsidRPr="0032190F">
        <w:rPr>
          <w:lang w:val="fr-FR"/>
        </w:rPr>
        <w:t>Pression attestée (BIB 2434)</w:t>
      </w:r>
      <w:r w:rsidR="005F49E3">
        <w:rPr>
          <w:lang w:val="fr-FR"/>
        </w:rPr>
        <w:t xml:space="preserve"> </w:t>
      </w:r>
      <w:hyperlink r:id="rId7325" w:anchor="Cul_Cardial_Zonation_Horiz" w:history="1">
        <w:r w:rsidR="005F49E3" w:rsidRPr="00F64A9D">
          <w:rPr>
            <w:rStyle w:val="Hyperlink"/>
            <w:lang w:val="fr-FR"/>
          </w:rPr>
          <w:t>C. ZH</w:t>
        </w:r>
      </w:hyperlink>
      <w:r w:rsidR="005F49E3" w:rsidRPr="00F64A9D">
        <w:rPr>
          <w:lang w:val="fr-FR"/>
        </w:rPr>
        <w:t xml:space="preserve"> (Binder com. pers.)</w:t>
      </w:r>
    </w:p>
    <w:p w14:paraId="1871F4E6" w14:textId="77777777" w:rsidR="008F4922" w:rsidRPr="0032190F" w:rsidRDefault="008F4922" w:rsidP="008F4922">
      <w:pPr>
        <w:rPr>
          <w:lang w:val="fr-FR"/>
        </w:rPr>
      </w:pPr>
    </w:p>
    <w:p w14:paraId="66CCDFF6" w14:textId="77777777" w:rsidR="008F4922" w:rsidRPr="0032190F" w:rsidRDefault="008F4922" w:rsidP="00107BF3">
      <w:pPr>
        <w:rPr>
          <w:lang w:val="fr-FR"/>
        </w:rPr>
      </w:pPr>
      <w:r w:rsidRPr="0032190F">
        <w:rPr>
          <w:lang w:val="fr-FR"/>
        </w:rPr>
        <w:t>1400 fragments osseux d'animaux dans un niveau attribué au Néolithique final avec un spectre faunique proche de celui de Plan Saint-Jean, situé à 10 km (BIB 1165 p. 121)</w:t>
      </w:r>
    </w:p>
    <w:p w14:paraId="5CB8DA59" w14:textId="77777777" w:rsidR="008F4922" w:rsidRPr="0032190F" w:rsidRDefault="008F4922" w:rsidP="00107BF3">
      <w:pPr>
        <w:rPr>
          <w:lang w:val="fr-FR"/>
        </w:rPr>
      </w:pPr>
    </w:p>
    <w:p w14:paraId="3A9D7D72" w14:textId="77777777" w:rsidR="008F4922" w:rsidRPr="0032190F" w:rsidRDefault="008F4922" w:rsidP="008F4922">
      <w:pPr>
        <w:pStyle w:val="Heading2"/>
      </w:pPr>
      <w:r w:rsidRPr="0032190F">
        <w:t>Art rupestre</w:t>
      </w:r>
    </w:p>
    <w:p w14:paraId="46E25495" w14:textId="06929B0B" w:rsidR="005F0223" w:rsidRPr="0032190F" w:rsidRDefault="005F0223" w:rsidP="007E6294">
      <w:pPr>
        <w:jc w:val="both"/>
        <w:rPr>
          <w:lang w:val="fr-FR"/>
        </w:rPr>
      </w:pPr>
      <w:r w:rsidRPr="0032190F">
        <w:rPr>
          <w:lang w:val="fr-FR"/>
        </w:rPr>
        <w:t xml:space="preserve">L'analyse </w:t>
      </w:r>
      <w:r w:rsidR="007E6294" w:rsidRPr="0032190F">
        <w:rPr>
          <w:lang w:val="fr-FR"/>
        </w:rPr>
        <w:t>é</w:t>
      </w:r>
      <w:r w:rsidRPr="0032190F">
        <w:rPr>
          <w:lang w:val="fr-FR"/>
        </w:rPr>
        <w:t>1</w:t>
      </w:r>
      <w:r w:rsidR="007E6294" w:rsidRPr="0032190F">
        <w:rPr>
          <w:lang w:val="fr-FR"/>
        </w:rPr>
        <w:t>é</w:t>
      </w:r>
      <w:r w:rsidRPr="0032190F">
        <w:rPr>
          <w:lang w:val="fr-FR"/>
        </w:rPr>
        <w:t>mentaire de quelques traces de couleur rouge dans la partie occidentale du site a r</w:t>
      </w:r>
      <w:r w:rsidR="007E6294" w:rsidRPr="0032190F">
        <w:rPr>
          <w:lang w:val="fr-FR"/>
        </w:rPr>
        <w:t>é</w:t>
      </w:r>
      <w:r w:rsidRPr="0032190F">
        <w:rPr>
          <w:lang w:val="fr-FR"/>
        </w:rPr>
        <w:t>v~l~ la pr</w:t>
      </w:r>
      <w:r w:rsidR="007E6294" w:rsidRPr="0032190F">
        <w:rPr>
          <w:lang w:val="fr-FR"/>
        </w:rPr>
        <w:t>é</w:t>
      </w:r>
      <w:r w:rsidRPr="0032190F">
        <w:rPr>
          <w:lang w:val="fr-FR"/>
        </w:rPr>
        <w:t>sence de recettes picturales charg</w:t>
      </w:r>
      <w:r w:rsidR="007E6294" w:rsidRPr="0032190F">
        <w:rPr>
          <w:lang w:val="fr-FR"/>
        </w:rPr>
        <w:t>é</w:t>
      </w:r>
      <w:r w:rsidRPr="0032190F">
        <w:rPr>
          <w:lang w:val="fr-FR"/>
        </w:rPr>
        <w:t>es de talc. Des peintures sch</w:t>
      </w:r>
      <w:r w:rsidR="007E6294" w:rsidRPr="0032190F">
        <w:rPr>
          <w:lang w:val="fr-FR"/>
        </w:rPr>
        <w:t>é</w:t>
      </w:r>
      <w:r w:rsidRPr="0032190F">
        <w:rPr>
          <w:lang w:val="fr-FR"/>
        </w:rPr>
        <w:t>matiques ont pu exister et sont peut-</w:t>
      </w:r>
      <w:r w:rsidR="002B4DAD" w:rsidRPr="0032190F">
        <w:rPr>
          <w:lang w:val="fr-FR"/>
        </w:rPr>
        <w:t>ê</w:t>
      </w:r>
      <w:r w:rsidRPr="0032190F">
        <w:rPr>
          <w:lang w:val="fr-FR"/>
        </w:rPr>
        <w:t>tre ~ relier au niveau d'occupation de la fin du N</w:t>
      </w:r>
      <w:r w:rsidR="007E6294" w:rsidRPr="0032190F">
        <w:rPr>
          <w:lang w:val="fr-FR"/>
        </w:rPr>
        <w:t>é</w:t>
      </w:r>
      <w:r w:rsidRPr="0032190F">
        <w:rPr>
          <w:lang w:val="fr-FR"/>
        </w:rPr>
        <w:t>olithique. Quelques figures finement incis</w:t>
      </w:r>
      <w:r w:rsidR="007E6294" w:rsidRPr="0032190F">
        <w:rPr>
          <w:lang w:val="fr-FR"/>
        </w:rPr>
        <w:t>é</w:t>
      </w:r>
      <w:r w:rsidRPr="0032190F">
        <w:rPr>
          <w:lang w:val="fr-FR"/>
        </w:rPr>
        <w:t xml:space="preserve">es sont observables sur le plafond de la chapelle (pentacle, </w:t>
      </w:r>
      <w:hyperlink r:id="rId7326" w:anchor="Cul_Art_TAC_T_g_grille_ouvert" w:history="1">
        <w:r w:rsidR="00B67E62" w:rsidRPr="0032190F">
          <w:rPr>
            <w:rStyle w:val="Hyperlink"/>
            <w:lang w:val="fr-FR"/>
          </w:rPr>
          <w:t>grilles ouvertes</w:t>
        </w:r>
      </w:hyperlink>
      <w:r w:rsidR="00B67E62" w:rsidRPr="0032190F">
        <w:rPr>
          <w:lang w:val="fr-FR"/>
        </w:rPr>
        <w:t xml:space="preserve"> </w:t>
      </w:r>
      <w:r w:rsidRPr="0032190F">
        <w:rPr>
          <w:lang w:val="fr-FR"/>
        </w:rPr>
        <w:t>et traits inorganis</w:t>
      </w:r>
      <w:r w:rsidR="007E6294" w:rsidRPr="0032190F">
        <w:rPr>
          <w:lang w:val="fr-FR"/>
        </w:rPr>
        <w:t>é</w:t>
      </w:r>
      <w:r w:rsidRPr="0032190F">
        <w:rPr>
          <w:lang w:val="fr-FR"/>
        </w:rPr>
        <w:t>s) sous un enchev~trement de patronymes et de dates dont les plus anciennes remontent au d</w:t>
      </w:r>
      <w:r w:rsidR="007E6294" w:rsidRPr="0032190F">
        <w:rPr>
          <w:lang w:val="fr-FR"/>
        </w:rPr>
        <w:t>é</w:t>
      </w:r>
      <w:r w:rsidRPr="0032190F">
        <w:rPr>
          <w:lang w:val="fr-FR"/>
        </w:rPr>
        <w:t>but du XVIIIe si</w:t>
      </w:r>
      <w:r w:rsidR="007E6294" w:rsidRPr="0032190F">
        <w:rPr>
          <w:lang w:val="fr-FR"/>
        </w:rPr>
        <w:t>é</w:t>
      </w:r>
      <w:r w:rsidRPr="0032190F">
        <w:rPr>
          <w:lang w:val="fr-FR"/>
        </w:rPr>
        <w:t>cle.(BIB 2398 p. 57</w:t>
      </w:r>
      <w:r w:rsidR="008F4922" w:rsidRPr="0032190F">
        <w:rPr>
          <w:lang w:val="fr-FR"/>
        </w:rPr>
        <w:t>6</w:t>
      </w:r>
      <w:r w:rsidRPr="0032190F">
        <w:rPr>
          <w:lang w:val="fr-FR"/>
        </w:rPr>
        <w:t xml:space="preserve">)  </w:t>
      </w:r>
    </w:p>
    <w:p w14:paraId="73D3AD9F" w14:textId="77777777" w:rsidR="008F4922" w:rsidRPr="0032190F" w:rsidRDefault="008F4922" w:rsidP="007E6294">
      <w:pPr>
        <w:jc w:val="both"/>
        <w:rPr>
          <w:rFonts w:eastAsia="Code2000"/>
          <w:lang w:val="fr-FR" w:eastAsia="en-GB"/>
        </w:rPr>
      </w:pPr>
      <w:r w:rsidRPr="0032190F">
        <w:rPr>
          <w:lang w:val="fr-FR"/>
        </w:rPr>
        <w:t>Historique: On reconna</w:t>
      </w:r>
      <w:r w:rsidR="002B4DAD" w:rsidRPr="0032190F">
        <w:rPr>
          <w:lang w:val="fr-FR"/>
        </w:rPr>
        <w:t>î</w:t>
      </w:r>
      <w:r w:rsidRPr="0032190F">
        <w:rPr>
          <w:lang w:val="fr-FR"/>
        </w:rPr>
        <w:t xml:space="preserve">t l'abside d'une petite chapelle troglodytique avec une estrade magonnée et un autel, une citeme sur le mur extérieur de laquelle a été peinte une fresque polychrome représentant Saint Michel terrassant le Dragon, et divers locaux de service et d'habitation. .(BIB 2398 p. 576)  </w:t>
      </w:r>
    </w:p>
    <w:p w14:paraId="1AB89045" w14:textId="77777777" w:rsidR="009B513E" w:rsidRPr="0032190F" w:rsidRDefault="009B513E" w:rsidP="00242C0F">
      <w:pPr>
        <w:rPr>
          <w:lang w:val="fr-FR"/>
        </w:rPr>
      </w:pPr>
    </w:p>
    <w:p w14:paraId="358362EF" w14:textId="77777777" w:rsidR="00960186" w:rsidRPr="0032190F" w:rsidRDefault="00960186" w:rsidP="00426FF9">
      <w:pPr>
        <w:pStyle w:val="Heading1"/>
      </w:pPr>
      <w:bookmarkStart w:id="3134" w:name="Sit_Bastide_Cambaret"/>
      <w:r w:rsidRPr="0032190F">
        <w:t>BASTIDE DE CAMBARET</w:t>
      </w:r>
    </w:p>
    <w:bookmarkEnd w:id="3134"/>
    <w:p w14:paraId="0C7749B0" w14:textId="77777777" w:rsidR="0056144F" w:rsidRPr="0032190F" w:rsidRDefault="0056144F" w:rsidP="00242C0F">
      <w:pPr>
        <w:rPr>
          <w:lang w:val="fr-FR"/>
        </w:rPr>
      </w:pPr>
    </w:p>
    <w:p w14:paraId="575296C4" w14:textId="3A1E3328" w:rsidR="00883365" w:rsidRPr="0032190F" w:rsidRDefault="00960186" w:rsidP="0056144F">
      <w:pPr>
        <w:jc w:val="both"/>
        <w:rPr>
          <w:lang w:val="fr-FR"/>
        </w:rPr>
      </w:pPr>
      <w:r w:rsidRPr="0032190F">
        <w:rPr>
          <w:lang w:val="fr-FR"/>
        </w:rPr>
        <w:t xml:space="preserve">art </w:t>
      </w:r>
      <w:hyperlink r:id="rId7327" w:anchor="Cul_Schemat_France_s" w:history="1">
        <w:r w:rsidRPr="0032190F">
          <w:rPr>
            <w:rStyle w:val="Hyperlink"/>
            <w:lang w:val="fr-FR"/>
          </w:rPr>
          <w:t>schématique</w:t>
        </w:r>
      </w:hyperlink>
      <w:r w:rsidRPr="0032190F">
        <w:rPr>
          <w:lang w:val="fr-FR"/>
        </w:rPr>
        <w:t xml:space="preserve"> incisé (BIB 2398 fig. 1)</w:t>
      </w:r>
      <w:r w:rsidR="0056144F" w:rsidRPr="0032190F">
        <w:rPr>
          <w:lang w:val="fr-FR"/>
        </w:rPr>
        <w:t xml:space="preserve"> </w:t>
      </w:r>
      <w:r w:rsidR="00995747" w:rsidRPr="0032190F">
        <w:rPr>
          <w:lang w:val="fr-FR"/>
        </w:rPr>
        <w:t xml:space="preserve">La Bastide de Cambaret </w:t>
      </w:r>
      <w:r w:rsidR="003E7B19" w:rsidRPr="0032190F">
        <w:rPr>
          <w:lang w:val="fr-FR"/>
        </w:rPr>
        <w:t xml:space="preserve">(Brignoles,Var) </w:t>
      </w:r>
      <w:r w:rsidR="00995747" w:rsidRPr="0032190F">
        <w:rPr>
          <w:lang w:val="fr-FR"/>
        </w:rPr>
        <w:t xml:space="preserve">est une grande ferme typique de la Moyenne-Provence, construite sur une butte exposSe au sud, au centre d'une plaine aujourd'hui cultivSe en vignes. Plusieurs corps de b~timents ~t vocations multiples composent cette ferme. Au premier 6tage du b~timent central, deux murs dans deux pi~- ces diffSrentes portent des ensembles de figures finement gravSes par incision du crSpi. La premi6re pi6ce a pu servir de cuisine tandis que la seconde n'a sans doute StS qu'un d6barras. Selon les panneaux (figures 8 et 9), les figures sont des signes </w:t>
      </w:r>
      <w:hyperlink r:id="rId7328" w:anchor="Cul_Art_TAC_T_g_scalariforme" w:history="1">
        <w:r w:rsidR="00A8166F" w:rsidRPr="0032190F">
          <w:rPr>
            <w:rStyle w:val="Hyperlink"/>
            <w:lang w:val="fr-FR"/>
          </w:rPr>
          <w:t>scalariformes</w:t>
        </w:r>
      </w:hyperlink>
      <w:r w:rsidR="00995747" w:rsidRPr="0032190F">
        <w:rPr>
          <w:lang w:val="fr-FR"/>
        </w:rPr>
        <w:t>, en sablier, en fl</w:t>
      </w:r>
      <w:r w:rsidR="00B67E62" w:rsidRPr="0032190F">
        <w:rPr>
          <w:lang w:val="fr-FR"/>
        </w:rPr>
        <w:t>è</w:t>
      </w:r>
      <w:r w:rsidR="00995747" w:rsidRPr="0032190F">
        <w:rPr>
          <w:lang w:val="fr-FR"/>
        </w:rPr>
        <w:t xml:space="preserve">che, des pentacles, des zigzags, des </w:t>
      </w:r>
      <w:hyperlink r:id="rId7329" w:anchor="Cul_Art_TAC_T_g_grille_ouvert" w:history="1">
        <w:r w:rsidR="00B67E62" w:rsidRPr="0032190F">
          <w:rPr>
            <w:rStyle w:val="Hyperlink"/>
            <w:lang w:val="fr-FR"/>
          </w:rPr>
          <w:t>grilles ouvertes</w:t>
        </w:r>
      </w:hyperlink>
      <w:r w:rsidR="00B67E62" w:rsidRPr="0032190F">
        <w:rPr>
          <w:lang w:val="fr-FR"/>
        </w:rPr>
        <w:t xml:space="preserve"> </w:t>
      </w:r>
      <w:r w:rsidR="00995747" w:rsidRPr="0032190F">
        <w:rPr>
          <w:lang w:val="fr-FR"/>
        </w:rPr>
        <w:t>ou ferm</w:t>
      </w:r>
      <w:r w:rsidR="00B67E62" w:rsidRPr="0032190F">
        <w:rPr>
          <w:lang w:val="fr-FR"/>
        </w:rPr>
        <w:t>é</w:t>
      </w:r>
      <w:r w:rsidR="00995747" w:rsidRPr="0032190F">
        <w:rPr>
          <w:lang w:val="fr-FR"/>
        </w:rPr>
        <w:t>es, des signes anthropomorphes et des cupulettes, le tout oblit</w:t>
      </w:r>
      <w:r w:rsidR="00000E61" w:rsidRPr="0032190F">
        <w:rPr>
          <w:lang w:val="fr-FR"/>
        </w:rPr>
        <w:t>é</w:t>
      </w:r>
      <w:r w:rsidR="00995747" w:rsidRPr="0032190F">
        <w:rPr>
          <w:lang w:val="fr-FR"/>
        </w:rPr>
        <w:t>r</w:t>
      </w:r>
      <w:r w:rsidR="00000E61" w:rsidRPr="0032190F">
        <w:rPr>
          <w:lang w:val="fr-FR"/>
        </w:rPr>
        <w:t>é</w:t>
      </w:r>
      <w:r w:rsidR="00995747" w:rsidRPr="0032190F">
        <w:rPr>
          <w:lang w:val="fr-FR"/>
        </w:rPr>
        <w:t xml:space="preserve"> par de nombreux traits sans organisation apparente ou bien plac</w:t>
      </w:r>
      <w:r w:rsidR="002B4DAD" w:rsidRPr="0032190F">
        <w:rPr>
          <w:lang w:val="fr-FR"/>
        </w:rPr>
        <w:t>é</w:t>
      </w:r>
      <w:r w:rsidR="00995747" w:rsidRPr="0032190F">
        <w:rPr>
          <w:lang w:val="fr-FR"/>
        </w:rPr>
        <w:t xml:space="preserve"> en fonction de larges cercles r</w:t>
      </w:r>
      <w:r w:rsidR="002B4DAD" w:rsidRPr="0032190F">
        <w:rPr>
          <w:lang w:val="fr-FR"/>
        </w:rPr>
        <w:t>é</w:t>
      </w:r>
      <w:r w:rsidR="00995747" w:rsidRPr="0032190F">
        <w:rPr>
          <w:lang w:val="fr-FR"/>
        </w:rPr>
        <w:t>ali</w:t>
      </w:r>
      <w:r w:rsidR="00883365" w:rsidRPr="0032190F">
        <w:rPr>
          <w:lang w:val="fr-FR"/>
        </w:rPr>
        <w:t>s</w:t>
      </w:r>
      <w:r w:rsidR="002B4DAD" w:rsidRPr="0032190F">
        <w:rPr>
          <w:lang w:val="fr-FR"/>
        </w:rPr>
        <w:t>é</w:t>
      </w:r>
      <w:r w:rsidR="00883365" w:rsidRPr="0032190F">
        <w:rPr>
          <w:lang w:val="fr-FR"/>
        </w:rPr>
        <w:t>s au compas (BIB 2398 p. 578)</w:t>
      </w:r>
      <w:r w:rsidR="00995747" w:rsidRPr="0032190F">
        <w:rPr>
          <w:lang w:val="fr-FR"/>
        </w:rPr>
        <w:t>.</w:t>
      </w:r>
    </w:p>
    <w:p w14:paraId="166EAF07" w14:textId="77777777" w:rsidR="00960186" w:rsidRPr="0032190F" w:rsidRDefault="00883365" w:rsidP="00995747">
      <w:pPr>
        <w:jc w:val="both"/>
        <w:rPr>
          <w:lang w:val="fr-FR"/>
        </w:rPr>
      </w:pPr>
      <w:r w:rsidRPr="0032190F">
        <w:rPr>
          <w:lang w:val="fr-FR"/>
        </w:rPr>
        <w:t xml:space="preserve">Utilisation d'un compas (BIB 2398 p. 584) </w:t>
      </w:r>
      <w:r w:rsidR="00995747" w:rsidRPr="0032190F">
        <w:rPr>
          <w:lang w:val="fr-FR"/>
        </w:rPr>
        <w:t xml:space="preserve"> </w:t>
      </w:r>
    </w:p>
    <w:p w14:paraId="2F3D6082" w14:textId="67C36366" w:rsidR="00995747" w:rsidRPr="0032190F" w:rsidRDefault="00EE5928" w:rsidP="00995747">
      <w:pPr>
        <w:jc w:val="both"/>
        <w:rPr>
          <w:lang w:val="fr-FR"/>
        </w:rPr>
      </w:pPr>
      <w:r w:rsidRPr="0032190F">
        <w:rPr>
          <w:lang w:val="fr-FR"/>
        </w:rPr>
        <w:t>Sur les murs de la bastide de Cambaret et notamment dans la premi</w:t>
      </w:r>
      <w:r w:rsidR="003E6EA2" w:rsidRPr="0032190F">
        <w:rPr>
          <w:lang w:val="fr-FR"/>
        </w:rPr>
        <w:t>è</w:t>
      </w:r>
      <w:r w:rsidRPr="0032190F">
        <w:rPr>
          <w:lang w:val="fr-FR"/>
        </w:rPr>
        <w:t>re pi</w:t>
      </w:r>
      <w:r w:rsidR="003E6EA2" w:rsidRPr="0032190F">
        <w:rPr>
          <w:lang w:val="fr-FR"/>
        </w:rPr>
        <w:t>è</w:t>
      </w:r>
      <w:r w:rsidRPr="0032190F">
        <w:rPr>
          <w:lang w:val="fr-FR"/>
        </w:rPr>
        <w:t xml:space="preserve">ce </w:t>
      </w:r>
      <w:r w:rsidR="003E6EA2" w:rsidRPr="0032190F">
        <w:rPr>
          <w:lang w:val="fr-FR"/>
        </w:rPr>
        <w:t>où</w:t>
      </w:r>
      <w:r w:rsidRPr="0032190F">
        <w:rPr>
          <w:lang w:val="fr-FR"/>
        </w:rPr>
        <w:t xml:space="preserve"> les panneaux relev</w:t>
      </w:r>
      <w:r w:rsidR="001A7297" w:rsidRPr="0032190F">
        <w:rPr>
          <w:lang w:val="fr-FR"/>
        </w:rPr>
        <w:t>é</w:t>
      </w:r>
      <w:r w:rsidRPr="0032190F">
        <w:rPr>
          <w:lang w:val="fr-FR"/>
        </w:rPr>
        <w:t xml:space="preserve">s sont les plus complets, la r6partition des diff6rents signes est </w:t>
      </w:r>
      <w:r w:rsidR="00000E61" w:rsidRPr="0032190F">
        <w:rPr>
          <w:lang w:val="fr-FR"/>
        </w:rPr>
        <w:t>à</w:t>
      </w:r>
      <w:r w:rsidRPr="0032190F">
        <w:rPr>
          <w:lang w:val="fr-FR"/>
        </w:rPr>
        <w:t xml:space="preserve"> peu pr</w:t>
      </w:r>
      <w:r w:rsidR="001A7297" w:rsidRPr="0032190F">
        <w:rPr>
          <w:lang w:val="fr-FR"/>
        </w:rPr>
        <w:t>é</w:t>
      </w:r>
      <w:r w:rsidRPr="0032190F">
        <w:rPr>
          <w:lang w:val="fr-FR"/>
        </w:rPr>
        <w:t xml:space="preserve">s analogue à celle de </w:t>
      </w:r>
      <w:hyperlink r:id="rId7330" w:anchor="Sit_Tune_Varaime" w:history="1">
        <w:r w:rsidRPr="0032190F">
          <w:rPr>
            <w:rStyle w:val="Hyperlink"/>
            <w:lang w:val="fr-FR"/>
          </w:rPr>
          <w:t>Tune de la Varaime</w:t>
        </w:r>
      </w:hyperlink>
      <w:r w:rsidRPr="0032190F">
        <w:rPr>
          <w:lang w:val="fr-FR"/>
        </w:rPr>
        <w:t xml:space="preserve"> : des figures anthropomorphes au centre (elles n'</w:t>
      </w:r>
      <w:r w:rsidR="001A7297" w:rsidRPr="0032190F">
        <w:rPr>
          <w:lang w:val="fr-FR"/>
        </w:rPr>
        <w:t>é</w:t>
      </w:r>
      <w:r w:rsidRPr="0032190F">
        <w:rPr>
          <w:lang w:val="fr-FR"/>
        </w:rPr>
        <w:t xml:space="preserve">voquent aucun th6me pr6cis), et des pentacles, des signes </w:t>
      </w:r>
      <w:hyperlink r:id="rId7331" w:anchor="Cul_Art_TAC_T_g_scalariforme" w:history="1">
        <w:r w:rsidR="00A8166F" w:rsidRPr="0032190F">
          <w:rPr>
            <w:rStyle w:val="Hyperlink"/>
            <w:lang w:val="fr-FR"/>
          </w:rPr>
          <w:t>scalariformes</w:t>
        </w:r>
      </w:hyperlink>
      <w:r w:rsidR="00A8166F" w:rsidRPr="0032190F">
        <w:rPr>
          <w:lang w:val="fr-FR"/>
        </w:rPr>
        <w:t xml:space="preserve"> </w:t>
      </w:r>
      <w:r w:rsidRPr="0032190F">
        <w:rPr>
          <w:lang w:val="fr-FR"/>
        </w:rPr>
        <w:t xml:space="preserve">et des traits sans organisation apparente en </w:t>
      </w:r>
      <w:hyperlink r:id="rId7332" w:anchor="Cul_Schemat_France_dat_relative" w:history="1">
        <w:r w:rsidRPr="0032190F">
          <w:rPr>
            <w:rStyle w:val="Hyperlink"/>
            <w:lang w:val="fr-FR"/>
          </w:rPr>
          <w:t>p</w:t>
        </w:r>
        <w:r w:rsidR="001A7297" w:rsidRPr="0032190F">
          <w:rPr>
            <w:rStyle w:val="Hyperlink"/>
            <w:lang w:val="fr-FR"/>
          </w:rPr>
          <w:t>é</w:t>
        </w:r>
        <w:r w:rsidRPr="0032190F">
          <w:rPr>
            <w:rStyle w:val="Hyperlink"/>
            <w:lang w:val="fr-FR"/>
          </w:rPr>
          <w:t>riph</w:t>
        </w:r>
        <w:r w:rsidR="001A7297" w:rsidRPr="0032190F">
          <w:rPr>
            <w:rStyle w:val="Hyperlink"/>
            <w:lang w:val="fr-FR"/>
          </w:rPr>
          <w:t>é</w:t>
        </w:r>
        <w:r w:rsidRPr="0032190F">
          <w:rPr>
            <w:rStyle w:val="Hyperlink"/>
            <w:lang w:val="fr-FR"/>
          </w:rPr>
          <w:t>rie</w:t>
        </w:r>
      </w:hyperlink>
      <w:r w:rsidRPr="0032190F">
        <w:rPr>
          <w:lang w:val="fr-FR"/>
        </w:rPr>
        <w:t xml:space="preserve"> de la composition.(BIB 2398 p. 602)  </w:t>
      </w:r>
    </w:p>
    <w:p w14:paraId="60AC2135" w14:textId="77777777" w:rsidR="00EE5928" w:rsidRPr="0032190F" w:rsidRDefault="00EE5928" w:rsidP="00995747">
      <w:pPr>
        <w:jc w:val="both"/>
        <w:rPr>
          <w:lang w:val="fr-FR"/>
        </w:rPr>
      </w:pPr>
    </w:p>
    <w:p w14:paraId="4682E11E" w14:textId="77777777" w:rsidR="009B513E" w:rsidRPr="0032190F" w:rsidRDefault="009F63D9" w:rsidP="00426FF9">
      <w:pPr>
        <w:pStyle w:val="Heading1"/>
      </w:pPr>
      <w:bookmarkStart w:id="3135" w:name="Sit_Carami_Haut"/>
      <w:r w:rsidRPr="0032190F">
        <w:lastRenderedPageBreak/>
        <w:t>HAUT CAR</w:t>
      </w:r>
      <w:r w:rsidR="009B513E" w:rsidRPr="0032190F">
        <w:t>A</w:t>
      </w:r>
      <w:r w:rsidRPr="0032190F">
        <w:t>M</w:t>
      </w:r>
      <w:r w:rsidR="009B513E" w:rsidRPr="0032190F">
        <w:t>I (</w:t>
      </w:r>
      <w:r w:rsidR="00D57F10" w:rsidRPr="0032190F">
        <w:t>GROUPE</w:t>
      </w:r>
      <w:r w:rsidR="009B513E" w:rsidRPr="0032190F">
        <w:t xml:space="preserve"> DE LA VALLEE DU)</w:t>
      </w:r>
    </w:p>
    <w:bookmarkEnd w:id="3135"/>
    <w:p w14:paraId="26032733" w14:textId="77777777" w:rsidR="009B513E" w:rsidRPr="0032190F" w:rsidRDefault="00695858" w:rsidP="00242C0F">
      <w:pPr>
        <w:rPr>
          <w:lang w:val="fr-FR"/>
        </w:rPr>
      </w:pPr>
      <w:r w:rsidRPr="0032190F">
        <w:rPr>
          <w:lang w:val="fr-FR"/>
        </w:rPr>
        <w:t>Caramy</w:t>
      </w:r>
    </w:p>
    <w:p w14:paraId="62038733" w14:textId="243FAD3F" w:rsidR="003B0387" w:rsidRPr="0032190F" w:rsidRDefault="00D57F10" w:rsidP="009F63D9">
      <w:pPr>
        <w:jc w:val="both"/>
        <w:rPr>
          <w:rFonts w:eastAsia="Code2000"/>
          <w:lang w:val="fr-FR" w:eastAsia="en-GB"/>
        </w:rPr>
      </w:pPr>
      <w:r w:rsidRPr="0032190F">
        <w:rPr>
          <w:rFonts w:eastAsia="Code2000"/>
          <w:lang w:val="fr-FR" w:eastAsia="en-GB"/>
        </w:rPr>
        <w:t xml:space="preserve">v. </w:t>
      </w:r>
      <w:hyperlink r:id="rId7333" w:anchor="Sit_Ollioulles" w:history="1">
        <w:r w:rsidRPr="0032190F">
          <w:rPr>
            <w:rStyle w:val="Hyperlink"/>
            <w:rFonts w:eastAsia="Code2000"/>
            <w:lang w:val="fr-FR" w:eastAsia="en-GB"/>
          </w:rPr>
          <w:t>gr. Ollioules</w:t>
        </w:r>
      </w:hyperlink>
    </w:p>
    <w:p w14:paraId="3C6687CB" w14:textId="77777777" w:rsidR="00D57F10" w:rsidRPr="0032190F" w:rsidRDefault="00D57F10" w:rsidP="009F63D9">
      <w:pPr>
        <w:jc w:val="both"/>
        <w:rPr>
          <w:rFonts w:eastAsia="Code2000"/>
          <w:lang w:val="fr-FR" w:eastAsia="en-GB"/>
        </w:rPr>
      </w:pPr>
    </w:p>
    <w:p w14:paraId="44744F89" w14:textId="7C590926" w:rsidR="00DC7D9C" w:rsidRPr="0032190F" w:rsidRDefault="003B19B9" w:rsidP="00DC7D9C">
      <w:pPr>
        <w:jc w:val="both"/>
        <w:rPr>
          <w:rFonts w:eastAsia="Code2000"/>
          <w:lang w:val="fr-FR" w:eastAsia="en-GB"/>
        </w:rPr>
      </w:pPr>
      <w:r w:rsidRPr="0032190F">
        <w:rPr>
          <w:rFonts w:eastAsia="Code2000"/>
          <w:lang w:val="fr-FR" w:eastAsia="en-GB"/>
        </w:rPr>
        <w:t xml:space="preserve">A Tourves, dans le Var. </w:t>
      </w:r>
      <w:r w:rsidR="009B513E" w:rsidRPr="0032190F">
        <w:rPr>
          <w:rFonts w:eastAsia="Code2000"/>
          <w:lang w:val="fr-FR" w:eastAsia="en-GB"/>
        </w:rPr>
        <w:t xml:space="preserve">Groupe de </w:t>
      </w:r>
      <w:r w:rsidR="00DC7D9C" w:rsidRPr="0032190F">
        <w:rPr>
          <w:rFonts w:eastAsia="Code2000"/>
          <w:lang w:val="fr-FR" w:eastAsia="en-GB"/>
        </w:rPr>
        <w:t>9</w:t>
      </w:r>
      <w:r w:rsidR="009B513E" w:rsidRPr="0032190F">
        <w:rPr>
          <w:rFonts w:eastAsia="Code2000"/>
          <w:lang w:val="fr-FR" w:eastAsia="en-GB"/>
        </w:rPr>
        <w:t xml:space="preserve"> cavit</w:t>
      </w:r>
      <w:r w:rsidR="009B513E" w:rsidRPr="0032190F">
        <w:rPr>
          <w:rFonts w:eastAsia="Code2000" w:hint="eastAsia"/>
          <w:lang w:val="fr-FR" w:eastAsia="en-GB"/>
        </w:rPr>
        <w:t>é</w:t>
      </w:r>
      <w:r w:rsidR="009B513E" w:rsidRPr="0032190F">
        <w:rPr>
          <w:rFonts w:eastAsia="Code2000"/>
          <w:lang w:val="fr-FR" w:eastAsia="en-GB"/>
        </w:rPr>
        <w:t>s orn</w:t>
      </w:r>
      <w:r w:rsidR="009B513E" w:rsidRPr="0032190F">
        <w:rPr>
          <w:rFonts w:eastAsia="Code2000" w:hint="eastAsia"/>
          <w:lang w:val="fr-FR" w:eastAsia="en-GB"/>
        </w:rPr>
        <w:t>é</w:t>
      </w:r>
      <w:r w:rsidR="009B513E" w:rsidRPr="0032190F">
        <w:rPr>
          <w:rFonts w:eastAsia="Code2000"/>
          <w:lang w:val="fr-FR" w:eastAsia="en-GB"/>
        </w:rPr>
        <w:t>es</w:t>
      </w:r>
      <w:r w:rsidRPr="0032190F">
        <w:rPr>
          <w:rFonts w:eastAsia="Code2000"/>
          <w:lang w:val="fr-FR" w:eastAsia="en-GB"/>
        </w:rPr>
        <w:t xml:space="preserve"> (abris peints</w:t>
      </w:r>
      <w:r w:rsidR="003B0387" w:rsidRPr="0032190F">
        <w:rPr>
          <w:rFonts w:eastAsia="Code2000"/>
          <w:lang w:val="fr-FR" w:eastAsia="en-GB"/>
        </w:rPr>
        <w:t xml:space="preserve">, </w:t>
      </w:r>
      <w:hyperlink r:id="rId7334" w:anchor="Cul_Schemat_France" w:history="1">
        <w:r w:rsidR="003B0387" w:rsidRPr="0032190F">
          <w:rPr>
            <w:rStyle w:val="Hyperlink"/>
            <w:lang w:val="fr-FR"/>
          </w:rPr>
          <w:t>art schématique peint</w:t>
        </w:r>
      </w:hyperlink>
      <w:r w:rsidRPr="0032190F">
        <w:rPr>
          <w:rFonts w:eastAsia="Code2000"/>
          <w:lang w:val="fr-FR" w:eastAsia="en-GB"/>
        </w:rPr>
        <w:t>)</w:t>
      </w:r>
      <w:r w:rsidR="009B513E" w:rsidRPr="0032190F">
        <w:rPr>
          <w:rFonts w:eastAsia="Code2000"/>
          <w:lang w:val="fr-FR" w:eastAsia="en-GB"/>
        </w:rPr>
        <w:t xml:space="preserve">. </w:t>
      </w:r>
      <w:r w:rsidR="00DC7D9C" w:rsidRPr="0032190F">
        <w:rPr>
          <w:rFonts w:eastAsia="Code2000"/>
          <w:lang w:val="fr-FR" w:eastAsia="en-GB"/>
        </w:rPr>
        <w:t>(BIB 2347)</w:t>
      </w:r>
      <w:r w:rsidR="00D57F10" w:rsidRPr="0032190F">
        <w:rPr>
          <w:rFonts w:eastAsia="Code2000"/>
          <w:lang w:val="fr-FR" w:eastAsia="en-GB"/>
        </w:rPr>
        <w:t xml:space="preserve">, 9 grottes (BIB 2430) </w:t>
      </w:r>
      <w:r w:rsidR="00DC7D9C" w:rsidRPr="0032190F">
        <w:rPr>
          <w:rFonts w:eastAsia="Code2000"/>
          <w:lang w:val="fr-FR" w:eastAsia="en-GB"/>
        </w:rPr>
        <w:t>10 grottes à peintures dans la haute vallée du Caramy (BIB 1738 p. 159)</w:t>
      </w:r>
    </w:p>
    <w:p w14:paraId="3D1C1DFA" w14:textId="77777777" w:rsidR="00A129FA" w:rsidRPr="0032190F" w:rsidRDefault="00A129FA" w:rsidP="009F63D9">
      <w:pPr>
        <w:jc w:val="both"/>
        <w:rPr>
          <w:rFonts w:eastAsia="Code2000"/>
          <w:lang w:val="fr-FR" w:eastAsia="en-GB"/>
        </w:rPr>
      </w:pPr>
    </w:p>
    <w:p w14:paraId="7AB6C62D" w14:textId="77777777" w:rsidR="00DC7D9C" w:rsidRPr="0032190F" w:rsidRDefault="00DC7D9C" w:rsidP="009F63D9">
      <w:pPr>
        <w:jc w:val="both"/>
        <w:rPr>
          <w:rFonts w:eastAsia="Code2000"/>
          <w:lang w:val="fr-FR" w:eastAsia="en-GB"/>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3"/>
      </w:tblGrid>
      <w:tr w:rsidR="00DC7D9C" w14:paraId="60AAAC24" w14:textId="77777777" w:rsidTr="00C35EA7">
        <w:trPr>
          <w:jc w:val="center"/>
        </w:trPr>
        <w:tc>
          <w:tcPr>
            <w:tcW w:w="2403" w:type="dxa"/>
          </w:tcPr>
          <w:p w14:paraId="50DD9BB1" w14:textId="42F8AF27" w:rsidR="00DC7D9C" w:rsidRPr="00C35EA7" w:rsidRDefault="00000000" w:rsidP="00C35EA7">
            <w:pPr>
              <w:jc w:val="both"/>
              <w:rPr>
                <w:rFonts w:eastAsia="Code2000"/>
                <w:lang w:eastAsia="en-GB"/>
              </w:rPr>
            </w:pPr>
            <w:hyperlink r:id="rId7335" w:anchor="Sit_Alain" w:history="1">
              <w:r w:rsidR="00DC7D9C" w:rsidRPr="00C35EA7">
                <w:rPr>
                  <w:rStyle w:val="Hyperlink"/>
                  <w:rFonts w:eastAsia="Code2000"/>
                  <w:lang w:eastAsia="en-GB"/>
                </w:rPr>
                <w:t>Alain</w:t>
              </w:r>
            </w:hyperlink>
          </w:p>
        </w:tc>
      </w:tr>
      <w:tr w:rsidR="00B65F9E" w14:paraId="64011883" w14:textId="77777777" w:rsidTr="00C35EA7">
        <w:trPr>
          <w:jc w:val="center"/>
        </w:trPr>
        <w:tc>
          <w:tcPr>
            <w:tcW w:w="2403" w:type="dxa"/>
          </w:tcPr>
          <w:p w14:paraId="0E9ACEED" w14:textId="6917F347" w:rsidR="00B65F9E" w:rsidRPr="00B65F9E" w:rsidRDefault="00000000" w:rsidP="00C35EA7">
            <w:pPr>
              <w:jc w:val="both"/>
            </w:pPr>
            <w:hyperlink r:id="rId7336" w:anchor="Sit_Bernard" w:history="1">
              <w:r w:rsidR="00B65F9E" w:rsidRPr="00B65F9E">
                <w:rPr>
                  <w:rStyle w:val="Hyperlink"/>
                </w:rPr>
                <w:t>Bernard</w:t>
              </w:r>
            </w:hyperlink>
          </w:p>
        </w:tc>
      </w:tr>
      <w:tr w:rsidR="00DC7D9C" w14:paraId="05832055" w14:textId="77777777" w:rsidTr="00C35EA7">
        <w:trPr>
          <w:jc w:val="center"/>
        </w:trPr>
        <w:tc>
          <w:tcPr>
            <w:tcW w:w="2403" w:type="dxa"/>
          </w:tcPr>
          <w:p w14:paraId="19163F32" w14:textId="712287F4" w:rsidR="00DC7D9C" w:rsidRPr="00C35EA7" w:rsidRDefault="00000000" w:rsidP="00C35EA7">
            <w:pPr>
              <w:jc w:val="both"/>
              <w:rPr>
                <w:rFonts w:eastAsia="Code2000"/>
                <w:lang w:eastAsia="en-GB"/>
              </w:rPr>
            </w:pPr>
            <w:hyperlink r:id="rId7337" w:anchor="Sit_Cabro" w:history="1">
              <w:r w:rsidR="00DC7D9C" w:rsidRPr="00C35EA7">
                <w:rPr>
                  <w:rStyle w:val="Hyperlink"/>
                  <w:rFonts w:eastAsia="Code2000"/>
                  <w:lang w:eastAsia="en-GB"/>
                </w:rPr>
                <w:t>Cabro</w:t>
              </w:r>
            </w:hyperlink>
          </w:p>
        </w:tc>
      </w:tr>
      <w:tr w:rsidR="00D57F10" w14:paraId="3D415C95" w14:textId="77777777" w:rsidTr="00C35EA7">
        <w:trPr>
          <w:jc w:val="center"/>
        </w:trPr>
        <w:tc>
          <w:tcPr>
            <w:tcW w:w="2403" w:type="dxa"/>
          </w:tcPr>
          <w:p w14:paraId="127C1514" w14:textId="117614E1" w:rsidR="00D57F10" w:rsidRDefault="00000000" w:rsidP="00C35EA7">
            <w:pPr>
              <w:jc w:val="both"/>
            </w:pPr>
            <w:hyperlink r:id="rId7338" w:anchor="Sit_Charbonnier" w:history="1">
              <w:r w:rsidR="00D57F10" w:rsidRPr="00D57F10">
                <w:rPr>
                  <w:rStyle w:val="Hyperlink"/>
                </w:rPr>
                <w:t>Charbonnier</w:t>
              </w:r>
            </w:hyperlink>
          </w:p>
        </w:tc>
      </w:tr>
      <w:tr w:rsidR="00B65F9E" w14:paraId="2E296227" w14:textId="77777777" w:rsidTr="00C35EA7">
        <w:trPr>
          <w:jc w:val="center"/>
        </w:trPr>
        <w:tc>
          <w:tcPr>
            <w:tcW w:w="2403" w:type="dxa"/>
          </w:tcPr>
          <w:p w14:paraId="0F89A270" w14:textId="6AA8C84E" w:rsidR="00B65F9E" w:rsidRPr="00C35EA7" w:rsidRDefault="00000000" w:rsidP="00C35EA7">
            <w:pPr>
              <w:jc w:val="both"/>
              <w:rPr>
                <w:i/>
              </w:rPr>
            </w:pPr>
            <w:hyperlink r:id="rId7339" w:anchor="Sit_Chevaliere" w:history="1">
              <w:r w:rsidR="00B65F9E" w:rsidRPr="00C35EA7">
                <w:rPr>
                  <w:rStyle w:val="Hyperlink"/>
                  <w:i/>
                </w:rPr>
                <w:t>Chevalière</w:t>
              </w:r>
            </w:hyperlink>
          </w:p>
        </w:tc>
      </w:tr>
      <w:tr w:rsidR="00DC7D9C" w14:paraId="203E645C" w14:textId="77777777" w:rsidTr="00C35EA7">
        <w:trPr>
          <w:jc w:val="center"/>
        </w:trPr>
        <w:tc>
          <w:tcPr>
            <w:tcW w:w="2403" w:type="dxa"/>
          </w:tcPr>
          <w:p w14:paraId="04A7463E" w14:textId="3E0E4942" w:rsidR="00DC7D9C" w:rsidRPr="00C35EA7" w:rsidRDefault="00000000" w:rsidP="00C35EA7">
            <w:pPr>
              <w:jc w:val="both"/>
              <w:rPr>
                <w:rFonts w:eastAsia="Code2000"/>
                <w:lang w:eastAsia="en-GB"/>
              </w:rPr>
            </w:pPr>
            <w:hyperlink r:id="rId7340" w:anchor="Sit_Chuchy" w:history="1">
              <w:r w:rsidR="00DC7D9C" w:rsidRPr="00C35EA7">
                <w:rPr>
                  <w:rStyle w:val="Hyperlink"/>
                  <w:rFonts w:eastAsia="Code2000"/>
                  <w:lang w:eastAsia="en-GB"/>
                </w:rPr>
                <w:t>Chuchy</w:t>
              </w:r>
            </w:hyperlink>
          </w:p>
        </w:tc>
      </w:tr>
      <w:tr w:rsidR="00D57F10" w14:paraId="60852806" w14:textId="77777777" w:rsidTr="00C35EA7">
        <w:trPr>
          <w:jc w:val="center"/>
        </w:trPr>
        <w:tc>
          <w:tcPr>
            <w:tcW w:w="2403" w:type="dxa"/>
          </w:tcPr>
          <w:p w14:paraId="149CDADE" w14:textId="74D52D64" w:rsidR="00D57F10" w:rsidRPr="00C35EA7" w:rsidRDefault="00000000" w:rsidP="00C35EA7">
            <w:pPr>
              <w:jc w:val="both"/>
              <w:rPr>
                <w:rFonts w:eastAsia="Code2000"/>
                <w:lang w:eastAsia="en-GB"/>
              </w:rPr>
            </w:pPr>
            <w:hyperlink r:id="rId7341" w:anchor="Sit_Hilaire" w:history="1">
              <w:r w:rsidR="00D57F10" w:rsidRPr="00C35EA7">
                <w:rPr>
                  <w:rStyle w:val="Hyperlink"/>
                  <w:rFonts w:eastAsia="Code2000"/>
                  <w:lang w:eastAsia="en-GB"/>
                </w:rPr>
                <w:t>Hilaire</w:t>
              </w:r>
            </w:hyperlink>
          </w:p>
        </w:tc>
      </w:tr>
      <w:tr w:rsidR="00DC7D9C" w14:paraId="6CA8AB0F" w14:textId="77777777" w:rsidTr="00C35EA7">
        <w:trPr>
          <w:jc w:val="center"/>
        </w:trPr>
        <w:tc>
          <w:tcPr>
            <w:tcW w:w="2403" w:type="dxa"/>
          </w:tcPr>
          <w:p w14:paraId="6F5D62EA" w14:textId="6BD2D29B" w:rsidR="00DC7D9C" w:rsidRPr="00C35EA7" w:rsidRDefault="00000000" w:rsidP="00C35EA7">
            <w:pPr>
              <w:jc w:val="both"/>
              <w:rPr>
                <w:rFonts w:eastAsia="Code2000"/>
                <w:lang w:eastAsia="en-GB"/>
              </w:rPr>
            </w:pPr>
            <w:hyperlink r:id="rId7342" w:anchor="Sit_Poste_Lazaret" w:history="1">
              <w:r w:rsidR="00D57F10" w:rsidRPr="00C35EA7">
                <w:rPr>
                  <w:rStyle w:val="Hyperlink"/>
                  <w:rFonts w:eastAsia="Code2000"/>
                  <w:lang w:eastAsia="en-GB"/>
                </w:rPr>
                <w:t>Poste du Lazaret</w:t>
              </w:r>
            </w:hyperlink>
          </w:p>
        </w:tc>
      </w:tr>
      <w:tr w:rsidR="00DC7D9C" w14:paraId="1B69E470" w14:textId="77777777" w:rsidTr="00C35EA7">
        <w:trPr>
          <w:jc w:val="center"/>
        </w:trPr>
        <w:tc>
          <w:tcPr>
            <w:tcW w:w="2403" w:type="dxa"/>
          </w:tcPr>
          <w:p w14:paraId="1DB748A0" w14:textId="460E944D" w:rsidR="00DC7D9C" w:rsidRPr="00C35EA7" w:rsidRDefault="00000000" w:rsidP="00C35EA7">
            <w:pPr>
              <w:jc w:val="both"/>
              <w:rPr>
                <w:rFonts w:eastAsia="Code2000"/>
                <w:lang w:eastAsia="en-GB"/>
              </w:rPr>
            </w:pPr>
            <w:hyperlink r:id="rId7343" w:anchor="Sit_Neukirch" w:history="1">
              <w:r w:rsidR="00D57F10" w:rsidRPr="00C35EA7">
                <w:rPr>
                  <w:rStyle w:val="Hyperlink"/>
                  <w:rFonts w:eastAsia="Code2000"/>
                  <w:lang w:eastAsia="en-GB"/>
                </w:rPr>
                <w:t>Neukirch</w:t>
              </w:r>
            </w:hyperlink>
          </w:p>
        </w:tc>
      </w:tr>
      <w:tr w:rsidR="00DC7D9C" w14:paraId="28FBDB24" w14:textId="77777777" w:rsidTr="00C35EA7">
        <w:trPr>
          <w:jc w:val="center"/>
        </w:trPr>
        <w:tc>
          <w:tcPr>
            <w:tcW w:w="2403" w:type="dxa"/>
          </w:tcPr>
          <w:p w14:paraId="486D6D03" w14:textId="59C016C4" w:rsidR="00DC7D9C" w:rsidRPr="00C35EA7" w:rsidRDefault="00000000" w:rsidP="00C35EA7">
            <w:pPr>
              <w:jc w:val="both"/>
              <w:rPr>
                <w:rFonts w:eastAsia="Code2000"/>
                <w:lang w:eastAsia="en-GB"/>
              </w:rPr>
            </w:pPr>
            <w:hyperlink r:id="rId7344" w:anchor="Sit_Nicole" w:history="1">
              <w:r w:rsidR="00D57F10" w:rsidRPr="00AB14AB">
                <w:rPr>
                  <w:rStyle w:val="Hyperlink"/>
                </w:rPr>
                <w:t>Nicole</w:t>
              </w:r>
            </w:hyperlink>
          </w:p>
        </w:tc>
      </w:tr>
      <w:tr w:rsidR="00DC7D9C" w14:paraId="27533A7D" w14:textId="77777777" w:rsidTr="00C35EA7">
        <w:trPr>
          <w:jc w:val="center"/>
        </w:trPr>
        <w:tc>
          <w:tcPr>
            <w:tcW w:w="2403" w:type="dxa"/>
          </w:tcPr>
          <w:p w14:paraId="6112BFC1" w14:textId="4E58D37E" w:rsidR="00DC7D9C" w:rsidRPr="00C35EA7" w:rsidRDefault="00000000" w:rsidP="00C35EA7">
            <w:pPr>
              <w:jc w:val="both"/>
              <w:rPr>
                <w:rFonts w:eastAsia="Code2000"/>
                <w:lang w:eastAsia="en-GB"/>
              </w:rPr>
            </w:pPr>
            <w:hyperlink r:id="rId7345" w:anchor="Sit_Saint_Michel_Baume" w:history="1">
              <w:r w:rsidR="00DC7D9C" w:rsidRPr="00FF76DB">
                <w:rPr>
                  <w:rStyle w:val="Hyperlink"/>
                </w:rPr>
                <w:t>Saint-Michel</w:t>
              </w:r>
            </w:hyperlink>
          </w:p>
        </w:tc>
      </w:tr>
      <w:tr w:rsidR="00D57F10" w14:paraId="39C4A2DE" w14:textId="77777777" w:rsidTr="00C35EA7">
        <w:trPr>
          <w:jc w:val="center"/>
        </w:trPr>
        <w:tc>
          <w:tcPr>
            <w:tcW w:w="2403" w:type="dxa"/>
          </w:tcPr>
          <w:p w14:paraId="3EF78C0D" w14:textId="5A08BA65" w:rsidR="00D57F10" w:rsidRDefault="00000000" w:rsidP="00C35EA7">
            <w:pPr>
              <w:jc w:val="both"/>
            </w:pPr>
            <w:hyperlink r:id="rId7346" w:anchor="Sit_Trou_Deux_Amis" w:history="1">
              <w:r w:rsidR="00D57F10" w:rsidRPr="00D57F10">
                <w:rPr>
                  <w:rStyle w:val="Hyperlink"/>
                </w:rPr>
                <w:t>Trou-des-Deux-Amis</w:t>
              </w:r>
            </w:hyperlink>
          </w:p>
        </w:tc>
      </w:tr>
    </w:tbl>
    <w:p w14:paraId="47A8F7D0" w14:textId="77777777" w:rsidR="00DC7D9C" w:rsidRPr="0032190F" w:rsidRDefault="00DC7D9C" w:rsidP="009F63D9">
      <w:pPr>
        <w:jc w:val="both"/>
        <w:rPr>
          <w:rFonts w:eastAsia="Code2000"/>
          <w:lang w:val="fr-FR" w:eastAsia="en-GB"/>
        </w:rPr>
      </w:pPr>
      <w:r w:rsidRPr="0032190F">
        <w:rPr>
          <w:lang w:val="fr-FR"/>
        </w:rPr>
        <w:t>(</w:t>
      </w:r>
      <w:r w:rsidR="00B65F9E" w:rsidRPr="0032190F">
        <w:rPr>
          <w:i/>
          <w:lang w:val="fr-FR"/>
        </w:rPr>
        <w:t>italique</w:t>
      </w:r>
      <w:r w:rsidR="00B65F9E" w:rsidRPr="0032190F">
        <w:rPr>
          <w:lang w:val="fr-FR"/>
        </w:rPr>
        <w:t xml:space="preserve">: </w:t>
      </w:r>
      <w:r w:rsidR="00052ECD" w:rsidRPr="0032190F">
        <w:rPr>
          <w:lang w:val="fr-FR"/>
        </w:rPr>
        <w:t>uniquement histori</w:t>
      </w:r>
      <w:r w:rsidR="00B65F9E" w:rsidRPr="0032190F">
        <w:rPr>
          <w:lang w:val="fr-FR"/>
        </w:rPr>
        <w:t xml:space="preserve">que ?, </w:t>
      </w:r>
      <w:r w:rsidR="00D57F10" w:rsidRPr="0032190F">
        <w:rPr>
          <w:lang w:val="fr-FR"/>
        </w:rPr>
        <w:t xml:space="preserve">BIB 2430, </w:t>
      </w:r>
      <w:r w:rsidRPr="0032190F">
        <w:rPr>
          <w:lang w:val="fr-FR"/>
        </w:rPr>
        <w:t xml:space="preserve">BIB 2347 p. 361, BIB 1165 p. 121, </w:t>
      </w:r>
      <w:r w:rsidRPr="0032190F">
        <w:rPr>
          <w:rFonts w:eastAsia="Code2000"/>
          <w:lang w:val="fr-FR" w:eastAsia="en-GB"/>
        </w:rPr>
        <w:t>BIB 2347</w:t>
      </w:r>
      <w:r w:rsidRPr="0032190F">
        <w:rPr>
          <w:lang w:val="fr-FR"/>
        </w:rPr>
        <w:t>)</w:t>
      </w:r>
    </w:p>
    <w:p w14:paraId="3837C63F" w14:textId="77777777" w:rsidR="00DC7D9C" w:rsidRPr="0032190F" w:rsidRDefault="00DC7D9C" w:rsidP="009F63D9">
      <w:pPr>
        <w:jc w:val="both"/>
        <w:rPr>
          <w:rFonts w:eastAsia="Code2000"/>
          <w:lang w:val="fr-FR" w:eastAsia="en-GB"/>
        </w:rPr>
      </w:pPr>
    </w:p>
    <w:p w14:paraId="4EBD3700" w14:textId="1D24AEE2" w:rsidR="009F63D9" w:rsidRPr="0032190F" w:rsidRDefault="00DC7D9C" w:rsidP="009F63D9">
      <w:pPr>
        <w:jc w:val="both"/>
        <w:rPr>
          <w:rFonts w:eastAsia="Code2000"/>
          <w:lang w:val="fr-FR" w:eastAsia="en-GB"/>
        </w:rPr>
      </w:pPr>
      <w:r w:rsidRPr="0032190F">
        <w:rPr>
          <w:rFonts w:eastAsia="Code2000"/>
          <w:lang w:val="fr-FR" w:eastAsia="en-GB"/>
        </w:rPr>
        <w:t>7</w:t>
      </w:r>
      <w:r w:rsidR="009B513E" w:rsidRPr="0032190F">
        <w:rPr>
          <w:rFonts w:eastAsia="Code2000"/>
          <w:lang w:val="fr-FR" w:eastAsia="en-GB"/>
        </w:rPr>
        <w:t xml:space="preserve"> d'entre elles s'ouvrent en rive gauche du Carami et forment un sous-ensemble. Chaque site abrite un nombre restreint de figurations voire une seule peinture. </w:t>
      </w:r>
      <w:r w:rsidRPr="0032190F">
        <w:rPr>
          <w:rFonts w:eastAsia="Code2000"/>
          <w:lang w:val="fr-FR" w:eastAsia="en-GB"/>
        </w:rPr>
        <w:t>5</w:t>
      </w:r>
      <w:r w:rsidR="009B513E" w:rsidRPr="0032190F">
        <w:rPr>
          <w:rFonts w:eastAsia="Code2000"/>
          <w:lang w:val="fr-FR" w:eastAsia="en-GB"/>
        </w:rPr>
        <w:t xml:space="preserve"> grottes ont une configuration analogue ; une fissure sert de cavit</w:t>
      </w:r>
      <w:r w:rsidR="009B513E" w:rsidRPr="0032190F">
        <w:rPr>
          <w:rFonts w:eastAsia="Code2000" w:hint="eastAsia"/>
          <w:lang w:val="fr-FR" w:eastAsia="en-GB"/>
        </w:rPr>
        <w:t>é</w:t>
      </w:r>
      <w:r w:rsidR="009B513E" w:rsidRPr="0032190F">
        <w:rPr>
          <w:rFonts w:eastAsia="Code2000"/>
          <w:lang w:val="fr-FR" w:eastAsia="en-GB"/>
        </w:rPr>
        <w:t xml:space="preserve"> ou termine celle-ci. </w:t>
      </w:r>
      <w:r w:rsidR="009F63D9" w:rsidRPr="0032190F">
        <w:rPr>
          <w:rFonts w:eastAsia="Code2000"/>
          <w:lang w:val="fr-FR" w:eastAsia="en-GB"/>
        </w:rPr>
        <w:t>(BIB 2347)</w:t>
      </w:r>
      <w:r w:rsidR="00E62574" w:rsidRPr="0032190F">
        <w:rPr>
          <w:rFonts w:eastAsia="Code2000"/>
          <w:lang w:val="fr-FR" w:eastAsia="en-GB"/>
        </w:rPr>
        <w:t xml:space="preserve"> Pour </w:t>
      </w:r>
      <w:r w:rsidR="003C54BA" w:rsidRPr="0032190F">
        <w:rPr>
          <w:rFonts w:eastAsia="Code2000"/>
          <w:lang w:val="fr-FR" w:eastAsia="en-GB"/>
        </w:rPr>
        <w:t>Hameau, l</w:t>
      </w:r>
      <w:r w:rsidR="00E62574" w:rsidRPr="0032190F">
        <w:rPr>
          <w:rFonts w:eastAsia="Code2000"/>
          <w:lang w:val="fr-FR" w:eastAsia="en-GB"/>
        </w:rPr>
        <w:t>a recherche effective de l' "</w:t>
      </w:r>
      <w:hyperlink r:id="rId7347" w:anchor="Cul_Schemat_France_distrib_hygro" w:history="1">
        <w:r w:rsidR="00C620EC" w:rsidRPr="00C620EC">
          <w:rPr>
            <w:rStyle w:val="Hyperlink"/>
            <w:rFonts w:eastAsia="Code2000"/>
            <w:lang w:val="fr-FR" w:eastAsia="en-GB"/>
          </w:rPr>
          <w:t>humidité</w:t>
        </w:r>
      </w:hyperlink>
      <w:r w:rsidR="00E62574" w:rsidRPr="0032190F">
        <w:rPr>
          <w:rFonts w:eastAsia="Code2000"/>
          <w:lang w:val="fr-FR" w:eastAsia="en-GB"/>
        </w:rPr>
        <w:t>"</w:t>
      </w:r>
      <w:r w:rsidR="003C54BA" w:rsidRPr="0032190F">
        <w:rPr>
          <w:rFonts w:eastAsia="Code2000"/>
          <w:lang w:val="fr-FR" w:eastAsia="en-GB"/>
        </w:rPr>
        <w:t xml:space="preserve"> est identifiable à travers la fissure terminale des petites cavités des gorges du Carami (BIB 2396 p. 144)</w:t>
      </w:r>
      <w:r w:rsidRPr="0032190F">
        <w:rPr>
          <w:rFonts w:eastAsia="Code2000"/>
          <w:lang w:val="fr-FR" w:eastAsia="en-GB"/>
        </w:rPr>
        <w:t xml:space="preserve"> </w:t>
      </w:r>
      <w:r w:rsidR="00D57F10" w:rsidRPr="0032190F">
        <w:rPr>
          <w:rFonts w:eastAsia="Code2000"/>
          <w:lang w:val="fr-FR" w:eastAsia="en-GB"/>
        </w:rPr>
        <w:t>7</w:t>
      </w:r>
      <w:r w:rsidR="009F63D9" w:rsidRPr="0032190F">
        <w:rPr>
          <w:rFonts w:eastAsia="Code2000"/>
          <w:lang w:val="fr-FR" w:eastAsia="en-GB"/>
        </w:rPr>
        <w:t xml:space="preserve"> sur une quarantaine de cavités disponibles sont utilis</w:t>
      </w:r>
      <w:r w:rsidR="009F63D9" w:rsidRPr="0032190F">
        <w:rPr>
          <w:rFonts w:eastAsia="Code2000" w:hint="eastAsia"/>
          <w:lang w:val="fr-FR" w:eastAsia="en-GB"/>
        </w:rPr>
        <w:t>é</w:t>
      </w:r>
      <w:r w:rsidR="009F63D9" w:rsidRPr="0032190F">
        <w:rPr>
          <w:rFonts w:eastAsia="Code2000"/>
          <w:lang w:val="fr-FR" w:eastAsia="en-GB"/>
        </w:rPr>
        <w:t>es depuis  les berges de la rivi</w:t>
      </w:r>
      <w:r w:rsidR="009F63D9" w:rsidRPr="0032190F">
        <w:rPr>
          <w:rFonts w:eastAsia="Code2000" w:hint="eastAsia"/>
          <w:lang w:val="fr-FR" w:eastAsia="en-GB"/>
        </w:rPr>
        <w:t>è</w:t>
      </w:r>
      <w:r w:rsidR="009F63D9" w:rsidRPr="0032190F">
        <w:rPr>
          <w:rFonts w:eastAsia="Code2000"/>
          <w:lang w:val="fr-FR" w:eastAsia="en-GB"/>
        </w:rPr>
        <w:t>re jusqu'</w:t>
      </w:r>
      <w:r w:rsidR="009F63D9" w:rsidRPr="0032190F">
        <w:rPr>
          <w:rFonts w:eastAsia="Code2000" w:hint="eastAsia"/>
          <w:lang w:val="fr-FR" w:eastAsia="en-GB"/>
        </w:rPr>
        <w:t>à</w:t>
      </w:r>
      <w:r w:rsidR="009F63D9" w:rsidRPr="0032190F">
        <w:rPr>
          <w:rFonts w:eastAsia="Code2000"/>
          <w:lang w:val="fr-FR" w:eastAsia="en-GB"/>
        </w:rPr>
        <w:t xml:space="preserve"> la  plus haute barre rocheuse qui  domine le plateau. Le d</w:t>
      </w:r>
      <w:r w:rsidR="009F63D9" w:rsidRPr="0032190F">
        <w:rPr>
          <w:rFonts w:eastAsia="Code2000" w:hint="eastAsia"/>
          <w:lang w:val="fr-FR" w:eastAsia="en-GB"/>
        </w:rPr>
        <w:t>é</w:t>
      </w:r>
      <w:r w:rsidR="009F63D9" w:rsidRPr="0032190F">
        <w:rPr>
          <w:rFonts w:eastAsia="Code2000"/>
          <w:lang w:val="fr-FR" w:eastAsia="en-GB"/>
        </w:rPr>
        <w:t xml:space="preserve">part et  l'aboutissement de ce parcours sont deux abris </w:t>
      </w:r>
      <w:r w:rsidR="008B0BC9" w:rsidRPr="0032190F">
        <w:rPr>
          <w:rFonts w:eastAsia="Code2000"/>
          <w:lang w:val="fr-FR" w:eastAsia="en-GB"/>
        </w:rPr>
        <w:t>à représentations schém</w:t>
      </w:r>
      <w:r w:rsidR="00D57F10" w:rsidRPr="0032190F">
        <w:rPr>
          <w:rFonts w:eastAsia="Code2000"/>
          <w:lang w:val="fr-FR" w:eastAsia="en-GB"/>
        </w:rPr>
        <w:t>at</w:t>
      </w:r>
      <w:r w:rsidR="008B0BC9" w:rsidRPr="0032190F">
        <w:rPr>
          <w:rFonts w:eastAsia="Code2000"/>
          <w:lang w:val="fr-FR" w:eastAsia="en-GB"/>
        </w:rPr>
        <w:t>i</w:t>
      </w:r>
      <w:r w:rsidR="00D57F10" w:rsidRPr="0032190F">
        <w:rPr>
          <w:rFonts w:eastAsia="Code2000"/>
          <w:lang w:val="fr-FR" w:eastAsia="en-GB"/>
        </w:rPr>
        <w:t>q</w:t>
      </w:r>
      <w:r w:rsidR="008B0BC9" w:rsidRPr="0032190F">
        <w:rPr>
          <w:rFonts w:eastAsia="Code2000"/>
          <w:lang w:val="fr-FR" w:eastAsia="en-GB"/>
        </w:rPr>
        <w:t xml:space="preserve">ues </w:t>
      </w:r>
      <w:r w:rsidR="009F63D9" w:rsidRPr="0032190F">
        <w:rPr>
          <w:rFonts w:eastAsia="Code2000"/>
          <w:lang w:val="fr-FR" w:eastAsia="en-GB"/>
        </w:rPr>
        <w:t xml:space="preserve">de plan identique: la </w:t>
      </w:r>
      <w:hyperlink r:id="rId7348" w:anchor="Sit_Cabro" w:history="1">
        <w:r w:rsidR="009F63D9" w:rsidRPr="0032190F">
          <w:rPr>
            <w:rStyle w:val="Hyperlink"/>
            <w:rFonts w:eastAsia="Code2000"/>
            <w:lang w:val="fr-FR" w:eastAsia="en-GB"/>
          </w:rPr>
          <w:t>grotte des  Cabro</w:t>
        </w:r>
      </w:hyperlink>
      <w:r w:rsidR="009F63D9" w:rsidRPr="0032190F">
        <w:rPr>
          <w:rFonts w:eastAsia="Code2000"/>
          <w:lang w:val="fr-FR" w:eastAsia="en-GB"/>
        </w:rPr>
        <w:t xml:space="preserve"> et la </w:t>
      </w:r>
      <w:hyperlink r:id="rId7349" w:anchor="Sit_Chuchy" w:history="1">
        <w:r w:rsidR="009F63D9" w:rsidRPr="0032190F">
          <w:rPr>
            <w:rStyle w:val="Hyperlink"/>
            <w:rFonts w:eastAsia="Code2000"/>
            <w:lang w:val="fr-FR" w:eastAsia="en-GB"/>
          </w:rPr>
          <w:t>grotte Chuchy</w:t>
        </w:r>
      </w:hyperlink>
      <w:r w:rsidR="009F63D9" w:rsidRPr="0032190F">
        <w:rPr>
          <w:rFonts w:eastAsia="Code2000"/>
          <w:lang w:val="fr-FR" w:eastAsia="en-GB"/>
        </w:rPr>
        <w:t xml:space="preserve"> (BIB 2347 p. 360) Les </w:t>
      </w:r>
      <w:r w:rsidR="00D57F10" w:rsidRPr="0032190F">
        <w:rPr>
          <w:rFonts w:eastAsia="Code2000"/>
          <w:lang w:val="fr-FR" w:eastAsia="en-GB"/>
        </w:rPr>
        <w:t>3</w:t>
      </w:r>
      <w:r w:rsidR="009F63D9" w:rsidRPr="0032190F">
        <w:rPr>
          <w:rFonts w:eastAsia="Code2000"/>
          <w:lang w:val="fr-FR" w:eastAsia="en-GB"/>
        </w:rPr>
        <w:t xml:space="preserve"> premi</w:t>
      </w:r>
      <w:r w:rsidR="009F63D9" w:rsidRPr="0032190F">
        <w:rPr>
          <w:rFonts w:eastAsia="Code2000" w:hint="eastAsia"/>
          <w:lang w:val="fr-FR" w:eastAsia="en-GB"/>
        </w:rPr>
        <w:t>è</w:t>
      </w:r>
      <w:r w:rsidR="009F63D9" w:rsidRPr="0032190F">
        <w:rPr>
          <w:rFonts w:eastAsia="Code2000"/>
          <w:lang w:val="fr-FR" w:eastAsia="en-GB"/>
        </w:rPr>
        <w:t>res cavit</w:t>
      </w:r>
      <w:r w:rsidR="009F63D9" w:rsidRPr="0032190F">
        <w:rPr>
          <w:rFonts w:eastAsia="Code2000" w:hint="eastAsia"/>
          <w:lang w:val="fr-FR" w:eastAsia="en-GB"/>
        </w:rPr>
        <w:t>é</w:t>
      </w:r>
      <w:r w:rsidR="009F63D9" w:rsidRPr="0032190F">
        <w:rPr>
          <w:rFonts w:eastAsia="Code2000"/>
          <w:lang w:val="fr-FR" w:eastAsia="en-GB"/>
        </w:rPr>
        <w:t>s n'abritent  que des panneaux centr</w:t>
      </w:r>
      <w:r w:rsidR="009F63D9" w:rsidRPr="0032190F">
        <w:rPr>
          <w:rFonts w:eastAsia="Code2000" w:hint="eastAsia"/>
          <w:lang w:val="fr-FR" w:eastAsia="en-GB"/>
        </w:rPr>
        <w:t>é</w:t>
      </w:r>
      <w:r w:rsidR="009F63D9" w:rsidRPr="0032190F">
        <w:rPr>
          <w:rFonts w:eastAsia="Code2000"/>
          <w:lang w:val="fr-FR" w:eastAsia="en-GB"/>
        </w:rPr>
        <w:t xml:space="preserve">s sur  l' </w:t>
      </w:r>
      <w:hyperlink r:id="rId7350" w:anchor="Cul_Art_TAC_T_a_idole_meride" w:history="1">
        <w:r w:rsidR="00DF21A2" w:rsidRPr="0032190F">
          <w:rPr>
            <w:rStyle w:val="Hyperlink"/>
            <w:rFonts w:eastAsia="Code2000"/>
            <w:lang w:val="fr-FR" w:eastAsia="en-GB"/>
          </w:rPr>
          <w:t>"idole"</w:t>
        </w:r>
      </w:hyperlink>
      <w:r w:rsidR="009F63D9" w:rsidRPr="0032190F">
        <w:rPr>
          <w:rFonts w:eastAsia="Code2000"/>
          <w:lang w:val="fr-FR" w:eastAsia="en-GB"/>
        </w:rPr>
        <w:t xml:space="preserve">. La </w:t>
      </w:r>
      <w:hyperlink r:id="rId7351" w:anchor="Sit_Alain" w:history="1">
        <w:r w:rsidR="009F63D9" w:rsidRPr="0032190F">
          <w:rPr>
            <w:rStyle w:val="Hyperlink"/>
            <w:rFonts w:eastAsia="Code2000"/>
            <w:lang w:val="fr-FR" w:eastAsia="en-GB"/>
          </w:rPr>
          <w:t>grotte Alain</w:t>
        </w:r>
      </w:hyperlink>
      <w:r w:rsidR="009F63D9" w:rsidRPr="0032190F">
        <w:rPr>
          <w:rFonts w:eastAsia="Code2000"/>
          <w:lang w:val="fr-FR" w:eastAsia="en-GB"/>
        </w:rPr>
        <w:t xml:space="preserve">, </w:t>
      </w:r>
      <w:r w:rsidR="009F63D9" w:rsidRPr="0032190F">
        <w:rPr>
          <w:rFonts w:eastAsia="Code2000" w:hint="eastAsia"/>
          <w:lang w:val="fr-FR" w:eastAsia="en-GB"/>
        </w:rPr>
        <w:t>à</w:t>
      </w:r>
      <w:r w:rsidR="009F63D9" w:rsidRPr="0032190F">
        <w:rPr>
          <w:rFonts w:eastAsia="Code2000"/>
          <w:lang w:val="fr-FR" w:eastAsia="en-GB"/>
        </w:rPr>
        <w:t xml:space="preserve">  mi-parcours, pr</w:t>
      </w:r>
      <w:r w:rsidR="009F63D9" w:rsidRPr="0032190F">
        <w:rPr>
          <w:rFonts w:eastAsia="Code2000" w:hint="eastAsia"/>
          <w:lang w:val="fr-FR" w:eastAsia="en-GB"/>
        </w:rPr>
        <w:t>é</w:t>
      </w:r>
      <w:r w:rsidR="009F63D9" w:rsidRPr="0032190F">
        <w:rPr>
          <w:rFonts w:eastAsia="Code2000"/>
          <w:lang w:val="fr-FR" w:eastAsia="en-GB"/>
        </w:rPr>
        <w:t>sente par deux fois le  th</w:t>
      </w:r>
      <w:r w:rsidR="009F63D9" w:rsidRPr="0032190F">
        <w:rPr>
          <w:rFonts w:eastAsia="Code2000" w:hint="eastAsia"/>
          <w:lang w:val="fr-FR" w:eastAsia="en-GB"/>
        </w:rPr>
        <w:t>è</w:t>
      </w:r>
      <w:r w:rsidR="009F63D9" w:rsidRPr="0032190F">
        <w:rPr>
          <w:rFonts w:eastAsia="Code2000"/>
          <w:lang w:val="fr-FR" w:eastAsia="en-GB"/>
        </w:rPr>
        <w:t>me fun</w:t>
      </w:r>
      <w:r w:rsidR="009F63D9" w:rsidRPr="0032190F">
        <w:rPr>
          <w:rFonts w:eastAsia="Code2000" w:hint="eastAsia"/>
          <w:lang w:val="fr-FR" w:eastAsia="en-GB"/>
        </w:rPr>
        <w:t>é</w:t>
      </w:r>
      <w:r w:rsidR="009F63D9" w:rsidRPr="0032190F">
        <w:rPr>
          <w:rFonts w:eastAsia="Code2000"/>
          <w:lang w:val="fr-FR" w:eastAsia="en-GB"/>
        </w:rPr>
        <w:t>raire, l'un avec l' "idole",  l'autre avec l'homme. Les grottes  suivantes montrent des panneaux  dont l'homme seul est le vecteur.(BIB 2347 p. 360)</w:t>
      </w:r>
    </w:p>
    <w:p w14:paraId="4BF3EC37" w14:textId="77777777" w:rsidR="00700B3C" w:rsidRPr="0032190F" w:rsidRDefault="00700B3C" w:rsidP="009F63D9">
      <w:pPr>
        <w:jc w:val="both"/>
        <w:rPr>
          <w:rFonts w:eastAsia="Code2000"/>
          <w:lang w:val="fr-FR" w:eastAsia="en-GB"/>
        </w:rPr>
      </w:pPr>
      <w:r w:rsidRPr="0032190F">
        <w:rPr>
          <w:rFonts w:eastAsia="Code2000"/>
          <w:lang w:val="fr-FR" w:eastAsia="en-GB"/>
        </w:rPr>
        <w:t>P</w:t>
      </w:r>
      <w:r w:rsidR="00EE5395" w:rsidRPr="0032190F">
        <w:rPr>
          <w:rFonts w:eastAsia="Code2000"/>
          <w:lang w:val="fr-FR" w:eastAsia="en-GB"/>
        </w:rPr>
        <w:t>o</w:t>
      </w:r>
      <w:r w:rsidRPr="0032190F">
        <w:rPr>
          <w:rFonts w:eastAsia="Code2000"/>
          <w:lang w:val="fr-FR" w:eastAsia="en-GB"/>
        </w:rPr>
        <w:t xml:space="preserve">ur Hameau, l'agencement des signes du Carami montre le parallélisme des étapes de transformation de idole et de l'homme (BIB 2396 p. 161) </w:t>
      </w:r>
    </w:p>
    <w:p w14:paraId="67B9E56D" w14:textId="77777777" w:rsidR="00DC7D9C" w:rsidRPr="0032190F" w:rsidRDefault="00DC7D9C" w:rsidP="009F63D9">
      <w:pPr>
        <w:jc w:val="both"/>
        <w:rPr>
          <w:rFonts w:eastAsia="Code2000"/>
          <w:lang w:val="fr-FR" w:eastAsia="en-GB"/>
        </w:rPr>
      </w:pPr>
      <w:r w:rsidRPr="0032190F">
        <w:rPr>
          <w:rFonts w:eastAsia="Code2000"/>
          <w:lang w:val="fr-FR" w:eastAsia="en-GB"/>
        </w:rPr>
        <w:t>La barre rocheuse de Saint-Probace vérouille les gorges du Carami. (BIB 2347)</w:t>
      </w:r>
    </w:p>
    <w:p w14:paraId="61A37291" w14:textId="7CCE38B8" w:rsidR="007C6DC3" w:rsidRPr="0032190F" w:rsidRDefault="007C6DC3" w:rsidP="007C6DC3">
      <w:pPr>
        <w:jc w:val="both"/>
        <w:rPr>
          <w:rFonts w:eastAsia="Code2000"/>
          <w:lang w:val="fr-FR" w:eastAsia="en-GB"/>
        </w:rPr>
      </w:pPr>
      <w:r w:rsidRPr="0032190F">
        <w:rPr>
          <w:rFonts w:eastAsia="Code2000"/>
          <w:lang w:val="fr-FR" w:eastAsia="en-GB"/>
        </w:rPr>
        <w:t xml:space="preserve">La vallee du Carami, a plusieurs represes, les dessins sont en relation avec les fissures de la cavite. Le dessin est execute a l'entree de Ia fissure de lagrotte des Cabro, déjàa inséré légèrement dans la grotte Chuchy, ou sur une partie de Ia fissure de telle façon que son auteur ne pouvait voir le dessin pendant qu'il en réalisé le trait [valeur de création] comme au </w:t>
      </w:r>
      <w:hyperlink r:id="rId7352" w:anchor="Sit_Nicole" w:history="1">
        <w:r w:rsidRPr="0032190F">
          <w:rPr>
            <w:rStyle w:val="Hyperlink"/>
            <w:rFonts w:eastAsia="Code2000"/>
            <w:lang w:val="fr-FR" w:eastAsia="en-GB"/>
          </w:rPr>
          <w:t>Trou Nicole</w:t>
        </w:r>
      </w:hyperlink>
      <w:r w:rsidRPr="0032190F">
        <w:rPr>
          <w:rFonts w:eastAsia="Code2000"/>
          <w:lang w:val="fr-FR" w:eastAsia="en-GB"/>
        </w:rPr>
        <w:t xml:space="preserve">, </w:t>
      </w:r>
      <w:hyperlink r:id="rId7353" w:anchor="Sit_Neukirch" w:history="1">
        <w:r w:rsidRPr="0032190F">
          <w:rPr>
            <w:rStyle w:val="Hyperlink"/>
            <w:rFonts w:eastAsia="Code2000"/>
            <w:lang w:val="fr-FR" w:eastAsia="en-GB"/>
          </w:rPr>
          <w:t>Neukirch</w:t>
        </w:r>
      </w:hyperlink>
      <w:r w:rsidRPr="0032190F">
        <w:rPr>
          <w:rFonts w:eastAsia="Code2000"/>
          <w:lang w:val="fr-FR" w:eastAsia="en-GB"/>
        </w:rPr>
        <w:t xml:space="preserve">, </w:t>
      </w:r>
      <w:hyperlink r:id="rId7354" w:anchor="Sit_Hilaire" w:history="1">
        <w:r w:rsidRPr="0032190F">
          <w:rPr>
            <w:rStyle w:val="Hyperlink"/>
            <w:rFonts w:eastAsia="Code2000"/>
            <w:lang w:val="fr-FR" w:eastAsia="en-GB"/>
          </w:rPr>
          <w:t>Hilaire</w:t>
        </w:r>
      </w:hyperlink>
      <w:r w:rsidRPr="0032190F">
        <w:rPr>
          <w:rFonts w:eastAsia="Code2000"/>
          <w:lang w:val="fr-FR" w:eastAsia="en-GB"/>
        </w:rPr>
        <w:t xml:space="preserve"> (BIB 901)</w:t>
      </w:r>
    </w:p>
    <w:p w14:paraId="566F1B10" w14:textId="77777777" w:rsidR="00DC7D9C" w:rsidRPr="0032190F" w:rsidRDefault="00DC7D9C" w:rsidP="008D58C7">
      <w:pPr>
        <w:jc w:val="both"/>
        <w:rPr>
          <w:lang w:val="fr-FR"/>
        </w:rPr>
      </w:pPr>
    </w:p>
    <w:p w14:paraId="7F6E0E59" w14:textId="77777777" w:rsidR="00DC7D9C" w:rsidRPr="0032190F" w:rsidRDefault="00AB14AB" w:rsidP="00426FF9">
      <w:pPr>
        <w:pStyle w:val="Heading1"/>
      </w:pPr>
      <w:bookmarkStart w:id="3136" w:name="Sit_Chuchy"/>
      <w:r w:rsidRPr="0032190F">
        <w:t>CHUCHY</w:t>
      </w:r>
      <w:r w:rsidR="008D58C7" w:rsidRPr="0032190F">
        <w:t xml:space="preserve"> </w:t>
      </w:r>
      <w:bookmarkEnd w:id="3136"/>
      <w:r w:rsidR="008D58C7" w:rsidRPr="0032190F">
        <w:t xml:space="preserve"> </w:t>
      </w:r>
    </w:p>
    <w:p w14:paraId="3C296EDC" w14:textId="77777777" w:rsidR="00DC7D9C" w:rsidRPr="0032190F" w:rsidRDefault="00DC7D9C" w:rsidP="008D58C7">
      <w:pPr>
        <w:jc w:val="both"/>
        <w:rPr>
          <w:lang w:val="fr-FR"/>
        </w:rPr>
      </w:pPr>
    </w:p>
    <w:p w14:paraId="1C8EB196" w14:textId="039172A5" w:rsidR="000F02D2" w:rsidRDefault="00AB14AB" w:rsidP="008D58C7">
      <w:pPr>
        <w:jc w:val="both"/>
        <w:rPr>
          <w:rFonts w:eastAsia="Code2000"/>
          <w:lang w:val="fr-FR" w:eastAsia="en-GB"/>
        </w:rPr>
      </w:pPr>
      <w:r w:rsidRPr="0032190F">
        <w:rPr>
          <w:rFonts w:eastAsia="Code2000"/>
          <w:lang w:val="fr-FR" w:eastAsia="en-GB"/>
        </w:rPr>
        <w:t xml:space="preserve">Abri peint du </w:t>
      </w:r>
      <w:hyperlink r:id="rId7355" w:anchor="Sit_Carami_Haut" w:history="1">
        <w:r w:rsidRPr="0032190F">
          <w:rPr>
            <w:rStyle w:val="Hyperlink"/>
            <w:rFonts w:eastAsia="Code2000"/>
            <w:lang w:val="fr-FR" w:eastAsia="en-GB"/>
          </w:rPr>
          <w:t>Haut-Carami</w:t>
        </w:r>
      </w:hyperlink>
      <w:r w:rsidRPr="0032190F">
        <w:rPr>
          <w:rFonts w:eastAsia="Code2000"/>
          <w:lang w:val="fr-FR" w:eastAsia="en-GB"/>
        </w:rPr>
        <w:t xml:space="preserve"> (BIB 2347 p. 360). </w:t>
      </w:r>
      <w:r w:rsidRPr="0032190F">
        <w:rPr>
          <w:lang w:val="fr-FR"/>
        </w:rPr>
        <w:t xml:space="preserve">La grotte peinte de Chuchy (Touvres, Var) </w:t>
      </w:r>
      <w:r w:rsidR="00AD18AA" w:rsidRPr="0032190F">
        <w:rPr>
          <w:rFonts w:eastAsia="Code2000"/>
          <w:lang w:val="fr-FR" w:eastAsia="en-GB"/>
        </w:rPr>
        <w:t xml:space="preserve">En haut de la falaise calcaire dominant la ferme Rimbert s'ouvre </w:t>
      </w:r>
      <w:r w:rsidR="00AD18AA" w:rsidRPr="0032190F">
        <w:rPr>
          <w:rFonts w:eastAsia="Code2000" w:hint="eastAsia"/>
          <w:lang w:val="fr-FR" w:eastAsia="en-GB"/>
        </w:rPr>
        <w:t>à</w:t>
      </w:r>
      <w:r w:rsidR="00AD18AA" w:rsidRPr="0032190F">
        <w:rPr>
          <w:rFonts w:eastAsia="Code2000"/>
          <w:lang w:val="fr-FR" w:eastAsia="en-GB"/>
        </w:rPr>
        <w:t xml:space="preserve"> 90 m</w:t>
      </w:r>
      <w:r w:rsidR="00AD18AA" w:rsidRPr="0032190F">
        <w:rPr>
          <w:rFonts w:eastAsia="Code2000" w:hint="eastAsia"/>
          <w:lang w:val="fr-FR" w:eastAsia="en-GB"/>
        </w:rPr>
        <w:t>è</w:t>
      </w:r>
      <w:r w:rsidR="00AD18AA" w:rsidRPr="0032190F">
        <w:rPr>
          <w:rFonts w:eastAsia="Code2000"/>
          <w:lang w:val="fr-FR" w:eastAsia="en-GB"/>
        </w:rPr>
        <w:t xml:space="preserve">tres au-dessus du thalweg une petite grotte haute de lm75, large de 2m25 se continuant au fond par une </w:t>
      </w:r>
      <w:r w:rsidR="00AD18AA" w:rsidRPr="0032190F">
        <w:rPr>
          <w:rFonts w:eastAsia="Code2000" w:hint="eastAsia"/>
          <w:lang w:val="fr-FR" w:eastAsia="en-GB"/>
        </w:rPr>
        <w:t>é</w:t>
      </w:r>
      <w:r w:rsidR="00AD18AA" w:rsidRPr="0032190F">
        <w:rPr>
          <w:rFonts w:eastAsia="Code2000"/>
          <w:lang w:val="fr-FR" w:eastAsia="en-GB"/>
        </w:rPr>
        <w:t xml:space="preserve">troite fissure </w:t>
      </w:r>
      <w:r w:rsidR="00AD18AA" w:rsidRPr="0032190F">
        <w:rPr>
          <w:lang w:val="fr-FR"/>
        </w:rPr>
        <w:t>(BIB 2430)</w:t>
      </w:r>
      <w:r w:rsidR="00AD18AA" w:rsidRPr="0032190F">
        <w:rPr>
          <w:rFonts w:eastAsia="Code2000"/>
          <w:lang w:val="fr-FR" w:eastAsia="en-GB"/>
        </w:rPr>
        <w:t>.</w:t>
      </w:r>
    </w:p>
    <w:p w14:paraId="293F7BCB" w14:textId="77777777" w:rsidR="000F02D2" w:rsidRDefault="000F02D2" w:rsidP="008D58C7">
      <w:pPr>
        <w:jc w:val="both"/>
        <w:rPr>
          <w:rFonts w:eastAsia="Code2000"/>
          <w:lang w:val="fr-FR" w:eastAsia="en-GB"/>
        </w:rPr>
      </w:pPr>
    </w:p>
    <w:p w14:paraId="037CEC59" w14:textId="53DF109F" w:rsidR="00AD18AA" w:rsidRPr="0032190F" w:rsidRDefault="000F02D2" w:rsidP="008D58C7">
      <w:pPr>
        <w:jc w:val="both"/>
        <w:rPr>
          <w:rFonts w:eastAsia="Code2000"/>
          <w:lang w:val="fr-FR" w:eastAsia="en-GB"/>
        </w:rPr>
      </w:pPr>
      <w:r>
        <w:rPr>
          <w:rFonts w:eastAsia="Code2000"/>
          <w:lang w:val="fr-FR" w:eastAsia="en-GB"/>
        </w:rPr>
        <w:lastRenderedPageBreak/>
        <w:t xml:space="preserve">Pour Hameau c'est un site clef dans l' </w:t>
      </w:r>
      <w:hyperlink r:id="rId7356" w:anchor="Cul_Schemat_France_inter" w:history="1">
        <w:r w:rsidRPr="000F02D2">
          <w:rPr>
            <w:rStyle w:val="Hyperlink"/>
            <w:rFonts w:eastAsia="Code2000"/>
            <w:lang w:val="fr-FR" w:eastAsia="en-GB"/>
          </w:rPr>
          <w:t>interprétation</w:t>
        </w:r>
      </w:hyperlink>
      <w:r>
        <w:rPr>
          <w:rFonts w:eastAsia="Code2000"/>
          <w:lang w:val="fr-FR" w:eastAsia="en-GB"/>
        </w:rPr>
        <w:t xml:space="preserve"> de l'art schématique (SS BIB)</w:t>
      </w:r>
      <w:r w:rsidR="00AD18AA" w:rsidRPr="0032190F">
        <w:rPr>
          <w:rFonts w:eastAsia="Code2000"/>
          <w:lang w:val="fr-FR" w:eastAsia="en-GB"/>
        </w:rPr>
        <w:t xml:space="preserve"> </w:t>
      </w:r>
    </w:p>
    <w:p w14:paraId="6A83BE63" w14:textId="77777777" w:rsidR="001678F8" w:rsidRPr="0032190F" w:rsidRDefault="001678F8" w:rsidP="008D58C7">
      <w:pPr>
        <w:jc w:val="both"/>
        <w:rPr>
          <w:lang w:val="fr-FR"/>
        </w:rPr>
      </w:pPr>
    </w:p>
    <w:p w14:paraId="5B2BD4AC" w14:textId="77777777" w:rsidR="004A1C0A" w:rsidRPr="0032190F" w:rsidRDefault="004A1C0A" w:rsidP="004A1C0A">
      <w:pPr>
        <w:pStyle w:val="Heading2"/>
      </w:pPr>
      <w:bookmarkStart w:id="3137" w:name="Sit_Chuchy_art"/>
      <w:r w:rsidRPr="0032190F">
        <w:t>Art rupestre</w:t>
      </w:r>
    </w:p>
    <w:bookmarkEnd w:id="3137"/>
    <w:p w14:paraId="3B8ABC3A" w14:textId="77777777" w:rsidR="000F02D2" w:rsidRPr="0032190F" w:rsidRDefault="000F02D2" w:rsidP="004A1C0A">
      <w:pPr>
        <w:rPr>
          <w:rFonts w:eastAsia="Code2000"/>
          <w:lang w:val="fr-FR" w:eastAsia="en-GB"/>
        </w:rPr>
      </w:pPr>
    </w:p>
    <w:p w14:paraId="5463CC91" w14:textId="36BFD4C0" w:rsidR="004A1C0A" w:rsidRDefault="000F02D2" w:rsidP="004A1C0A">
      <w:pPr>
        <w:rPr>
          <w:lang w:val="fr-FR"/>
        </w:rPr>
      </w:pPr>
      <w:r>
        <w:rPr>
          <w:rFonts w:eastAsia="Code2000"/>
          <w:lang w:val="fr-FR" w:eastAsia="en-GB"/>
        </w:rPr>
        <w:t xml:space="preserve">Deux panneaux se faisant face: </w:t>
      </w:r>
      <w:hyperlink r:id="rId7357" w:anchor="Sit_Chuchy_art_pA" w:history="1">
        <w:r w:rsidRPr="000F02D2">
          <w:rPr>
            <w:rStyle w:val="Hyperlink"/>
            <w:rFonts w:eastAsia="Code2000"/>
            <w:lang w:val="fr-FR" w:eastAsia="en-GB"/>
          </w:rPr>
          <w:t>A</w:t>
        </w:r>
      </w:hyperlink>
      <w:r>
        <w:rPr>
          <w:rFonts w:eastAsia="Code2000"/>
          <w:lang w:val="fr-FR" w:eastAsia="en-GB"/>
        </w:rPr>
        <w:t xml:space="preserve"> et </w:t>
      </w:r>
      <w:hyperlink r:id="rId7358" w:anchor="Sit_Chuchy_art_pB" w:history="1">
        <w:r w:rsidRPr="000F02D2">
          <w:rPr>
            <w:rStyle w:val="Hyperlink"/>
            <w:rFonts w:eastAsia="Code2000"/>
            <w:lang w:val="fr-FR" w:eastAsia="en-GB"/>
          </w:rPr>
          <w:t>B</w:t>
        </w:r>
      </w:hyperlink>
      <w:r>
        <w:rPr>
          <w:rFonts w:eastAsia="Code2000"/>
          <w:lang w:val="fr-FR" w:eastAsia="en-GB"/>
        </w:rPr>
        <w:t xml:space="preserve"> </w:t>
      </w:r>
      <w:r w:rsidR="00AD18AA" w:rsidRPr="0032190F">
        <w:rPr>
          <w:rFonts w:eastAsia="Code2000"/>
          <w:lang w:val="fr-FR" w:eastAsia="en-GB"/>
        </w:rPr>
        <w:t>(SS BIB)</w:t>
      </w:r>
      <w:r>
        <w:rPr>
          <w:rFonts w:eastAsia="Code2000"/>
          <w:lang w:val="fr-FR" w:eastAsia="en-GB"/>
        </w:rPr>
        <w:t xml:space="preserve">. </w:t>
      </w:r>
      <w:r w:rsidR="00AD18AA" w:rsidRPr="0032190F">
        <w:rPr>
          <w:rFonts w:eastAsia="Code2000"/>
          <w:lang w:val="fr-FR" w:eastAsia="en-GB"/>
        </w:rPr>
        <w:t>Il y aurait une différence  realisme/abstraction des panneaux A et B de la grotte Chuchy (BIB 901) Sur les deux parois de ce diverticule sur</w:t>
      </w:r>
      <w:r w:rsidR="00AD18AA" w:rsidRPr="0032190F">
        <w:rPr>
          <w:rFonts w:eastAsia="Code2000" w:hint="eastAsia"/>
          <w:lang w:val="fr-FR" w:eastAsia="en-GB"/>
        </w:rPr>
        <w:t>é</w:t>
      </w:r>
      <w:r w:rsidR="00AD18AA" w:rsidRPr="0032190F">
        <w:rPr>
          <w:rFonts w:eastAsia="Code2000"/>
          <w:lang w:val="fr-FR" w:eastAsia="en-GB"/>
        </w:rPr>
        <w:t>lev</w:t>
      </w:r>
      <w:r w:rsidR="00AD18AA" w:rsidRPr="0032190F">
        <w:rPr>
          <w:rFonts w:eastAsia="Code2000" w:hint="eastAsia"/>
          <w:lang w:val="fr-FR" w:eastAsia="en-GB"/>
        </w:rPr>
        <w:t>é</w:t>
      </w:r>
      <w:r w:rsidR="00AD18AA" w:rsidRPr="0032190F">
        <w:rPr>
          <w:rFonts w:eastAsia="Code2000"/>
          <w:lang w:val="fr-FR" w:eastAsia="en-GB"/>
        </w:rPr>
        <w:t xml:space="preserve"> sont peintes en ocre marron </w:t>
      </w:r>
      <w:r w:rsidR="00AD18AA" w:rsidRPr="0032190F">
        <w:rPr>
          <w:rFonts w:eastAsia="Code2000" w:hint="eastAsia"/>
          <w:lang w:val="fr-FR" w:eastAsia="en-GB"/>
        </w:rPr>
        <w:t>à</w:t>
      </w:r>
      <w:r w:rsidR="00AD18AA" w:rsidRPr="0032190F">
        <w:rPr>
          <w:rFonts w:eastAsia="Code2000"/>
          <w:lang w:val="fr-FR" w:eastAsia="en-GB"/>
        </w:rPr>
        <w:t xml:space="preserve"> droite une sc</w:t>
      </w:r>
      <w:r w:rsidR="00AD18AA" w:rsidRPr="0032190F">
        <w:rPr>
          <w:rFonts w:eastAsia="Code2000" w:hint="eastAsia"/>
          <w:lang w:val="fr-FR" w:eastAsia="en-GB"/>
        </w:rPr>
        <w:t>è</w:t>
      </w:r>
      <w:r w:rsidR="00AD18AA" w:rsidRPr="0032190F">
        <w:rPr>
          <w:rFonts w:eastAsia="Code2000"/>
          <w:lang w:val="fr-FR" w:eastAsia="en-GB"/>
        </w:rPr>
        <w:t xml:space="preserve">ne de chasse, </w:t>
      </w:r>
      <w:r w:rsidR="00AD18AA" w:rsidRPr="0032190F">
        <w:rPr>
          <w:rFonts w:eastAsia="Code2000" w:hint="eastAsia"/>
          <w:lang w:val="fr-FR" w:eastAsia="en-GB"/>
        </w:rPr>
        <w:t>à</w:t>
      </w:r>
      <w:r w:rsidR="00AD18AA" w:rsidRPr="0032190F">
        <w:rPr>
          <w:rFonts w:eastAsia="Code2000"/>
          <w:lang w:val="fr-FR" w:eastAsia="en-GB"/>
        </w:rPr>
        <w:t xml:space="preserve"> gauche une sc</w:t>
      </w:r>
      <w:r w:rsidR="00AD18AA" w:rsidRPr="0032190F">
        <w:rPr>
          <w:rFonts w:eastAsia="Code2000" w:hint="eastAsia"/>
          <w:lang w:val="fr-FR" w:eastAsia="en-GB"/>
        </w:rPr>
        <w:t>è</w:t>
      </w:r>
      <w:r w:rsidR="00AD18AA" w:rsidRPr="0032190F">
        <w:rPr>
          <w:rFonts w:eastAsia="Code2000"/>
          <w:lang w:val="fr-FR" w:eastAsia="en-GB"/>
        </w:rPr>
        <w:t xml:space="preserve">ne cultuelle </w:t>
      </w:r>
      <w:r w:rsidR="00AD18AA" w:rsidRPr="0032190F">
        <w:rPr>
          <w:lang w:val="fr-FR"/>
        </w:rPr>
        <w:t>(BIB 2430)</w:t>
      </w:r>
    </w:p>
    <w:p w14:paraId="13ABCC2B" w14:textId="77777777" w:rsidR="000F02D2" w:rsidRDefault="000F02D2" w:rsidP="004A1C0A">
      <w:pPr>
        <w:rPr>
          <w:lang w:val="fr-FR"/>
        </w:rPr>
      </w:pPr>
    </w:p>
    <w:p w14:paraId="40C439E7" w14:textId="77777777" w:rsidR="000F02D2" w:rsidRPr="0032190F" w:rsidRDefault="000F02D2" w:rsidP="004A1C0A">
      <w:pPr>
        <w:rPr>
          <w:lang w:val="fr-FR"/>
        </w:rPr>
      </w:pPr>
      <w:r w:rsidRPr="0032190F">
        <w:rPr>
          <w:rFonts w:eastAsia="Code2000"/>
          <w:lang w:val="fr-FR" w:eastAsia="en-GB"/>
        </w:rPr>
        <w:t>Utilisation de plomb et zinc ("surcharge" moderne) dans les peintures (BIB 2347 p. 361)</w:t>
      </w:r>
    </w:p>
    <w:p w14:paraId="42EE3A2B" w14:textId="77777777" w:rsidR="004A1C0A" w:rsidRPr="0032190F" w:rsidRDefault="004A1C0A" w:rsidP="008D58C7">
      <w:pPr>
        <w:jc w:val="both"/>
        <w:rPr>
          <w:lang w:val="fr-FR"/>
        </w:rPr>
      </w:pPr>
    </w:p>
    <w:p w14:paraId="483A6900" w14:textId="77777777" w:rsidR="004A1C0A" w:rsidRPr="0032190F" w:rsidRDefault="004A1C0A" w:rsidP="004A1C0A">
      <w:pPr>
        <w:pStyle w:val="Heading3"/>
      </w:pPr>
      <w:bookmarkStart w:id="3138" w:name="Sit_Chuchy_art_pA"/>
      <w:r w:rsidRPr="0032190F">
        <w:t>Panneau A</w:t>
      </w:r>
    </w:p>
    <w:bookmarkEnd w:id="3138"/>
    <w:p w14:paraId="03DAF5A0" w14:textId="77777777" w:rsidR="00AD18AA" w:rsidRPr="0032190F" w:rsidRDefault="00AD18AA" w:rsidP="008D58C7">
      <w:pPr>
        <w:jc w:val="both"/>
        <w:rPr>
          <w:rFonts w:eastAsia="Code2000"/>
          <w:lang w:val="fr-FR" w:eastAsia="en-GB"/>
        </w:rPr>
      </w:pPr>
      <w:r w:rsidRPr="0032190F">
        <w:rPr>
          <w:rFonts w:eastAsia="Code2000"/>
          <w:lang w:val="fr-FR" w:eastAsia="en-GB"/>
        </w:rPr>
        <w:t xml:space="preserve">Renfoncement de plan  semi-circulaire poursuivis en hauteur, au fond  et </w:t>
      </w:r>
      <w:r w:rsidRPr="0032190F">
        <w:rPr>
          <w:rFonts w:eastAsia="Code2000" w:hint="eastAsia"/>
          <w:lang w:val="fr-FR" w:eastAsia="en-GB"/>
        </w:rPr>
        <w:t>à</w:t>
      </w:r>
      <w:r w:rsidRPr="0032190F">
        <w:rPr>
          <w:rFonts w:eastAsia="Code2000"/>
          <w:lang w:val="fr-FR" w:eastAsia="en-GB"/>
        </w:rPr>
        <w:t xml:space="preserve"> gauche, par une </w:t>
      </w:r>
      <w:r w:rsidRPr="0032190F">
        <w:rPr>
          <w:rFonts w:eastAsia="Code2000" w:hint="eastAsia"/>
          <w:lang w:val="fr-FR" w:eastAsia="en-GB"/>
        </w:rPr>
        <w:t>é</w:t>
      </w:r>
      <w:r w:rsidRPr="0032190F">
        <w:rPr>
          <w:rFonts w:eastAsia="Code2000"/>
          <w:lang w:val="fr-FR" w:eastAsia="en-GB"/>
        </w:rPr>
        <w:t>troite fissure  dont on ne peut pas voir l'extr</w:t>
      </w:r>
      <w:r w:rsidRPr="0032190F">
        <w:rPr>
          <w:rFonts w:eastAsia="Code2000" w:hint="eastAsia"/>
          <w:lang w:val="fr-FR" w:eastAsia="en-GB"/>
        </w:rPr>
        <w:t>é</w:t>
      </w:r>
      <w:r w:rsidRPr="0032190F">
        <w:rPr>
          <w:rFonts w:eastAsia="Code2000"/>
          <w:lang w:val="fr-FR" w:eastAsia="en-GB"/>
        </w:rPr>
        <w:t>mit</w:t>
      </w:r>
      <w:r w:rsidRPr="0032190F">
        <w:rPr>
          <w:rFonts w:eastAsia="Code2000" w:hint="eastAsia"/>
          <w:lang w:val="fr-FR" w:eastAsia="en-GB"/>
        </w:rPr>
        <w:t>é</w:t>
      </w:r>
      <w:r w:rsidRPr="0032190F">
        <w:rPr>
          <w:rFonts w:eastAsia="Code2000"/>
          <w:lang w:val="fr-FR" w:eastAsia="en-GB"/>
        </w:rPr>
        <w:t xml:space="preserve">.  (BIB 2347 p. 360) </w:t>
      </w:r>
    </w:p>
    <w:p w14:paraId="020DBFB0" w14:textId="77777777" w:rsidR="007C6DC3" w:rsidRPr="0032190F" w:rsidRDefault="007C6DC3" w:rsidP="007C6DC3">
      <w:pPr>
        <w:jc w:val="both"/>
        <w:rPr>
          <w:lang w:val="fr-FR"/>
        </w:rPr>
      </w:pPr>
      <w:r w:rsidRPr="0032190F">
        <w:rPr>
          <w:color w:val="0F0F0F"/>
          <w:szCs w:val="17"/>
          <w:lang w:val="fr-FR" w:eastAsia="en-GB"/>
        </w:rPr>
        <w:t>Le trait de !</w:t>
      </w:r>
      <w:r w:rsidRPr="0032190F">
        <w:rPr>
          <w:color w:val="363636"/>
          <w:szCs w:val="17"/>
          <w:lang w:val="fr-FR" w:eastAsia="en-GB"/>
        </w:rPr>
        <w:t>'e</w:t>
      </w:r>
      <w:r w:rsidRPr="0032190F">
        <w:rPr>
          <w:color w:val="0F0F0F"/>
          <w:szCs w:val="17"/>
          <w:lang w:val="fr-FR" w:eastAsia="en-GB"/>
        </w:rPr>
        <w:t xml:space="preserve">nsemble de </w:t>
      </w:r>
      <w:r w:rsidRPr="0032190F">
        <w:rPr>
          <w:color w:val="202020"/>
          <w:szCs w:val="17"/>
          <w:lang w:val="fr-FR" w:eastAsia="en-GB"/>
        </w:rPr>
        <w:t xml:space="preserve">ces signes est </w:t>
      </w:r>
      <w:r w:rsidRPr="0032190F">
        <w:rPr>
          <w:color w:val="0F0F0F"/>
          <w:szCs w:val="17"/>
          <w:lang w:val="fr-FR" w:eastAsia="en-GB"/>
        </w:rPr>
        <w:t xml:space="preserve">de teinte </w:t>
      </w:r>
      <w:r w:rsidRPr="0032190F">
        <w:rPr>
          <w:color w:val="202020"/>
          <w:szCs w:val="17"/>
          <w:lang w:val="fr-FR" w:eastAsia="en-GB"/>
        </w:rPr>
        <w:t xml:space="preserve">brune. </w:t>
      </w:r>
      <w:r w:rsidRPr="0032190F">
        <w:rPr>
          <w:color w:val="0F0F0F"/>
          <w:szCs w:val="17"/>
          <w:lang w:val="fr-FR" w:eastAsia="en-GB"/>
        </w:rPr>
        <w:t xml:space="preserve">Le releve </w:t>
      </w:r>
      <w:r w:rsidRPr="0032190F">
        <w:rPr>
          <w:color w:val="202020"/>
          <w:szCs w:val="17"/>
          <w:lang w:val="fr-FR" w:eastAsia="en-GB"/>
        </w:rPr>
        <w:t xml:space="preserve">de </w:t>
      </w:r>
      <w:r w:rsidRPr="0032190F">
        <w:rPr>
          <w:color w:val="0F0F0F"/>
          <w:szCs w:val="19"/>
          <w:lang w:val="fr-FR" w:eastAsia="en-GB"/>
        </w:rPr>
        <w:t xml:space="preserve">A. </w:t>
      </w:r>
      <w:r w:rsidRPr="0032190F">
        <w:rPr>
          <w:color w:val="0F0F0F"/>
          <w:szCs w:val="17"/>
          <w:lang w:val="fr-FR" w:eastAsia="en-GB"/>
        </w:rPr>
        <w:t xml:space="preserve">Glory </w:t>
      </w:r>
      <w:r w:rsidRPr="0032190F">
        <w:rPr>
          <w:color w:val="202020"/>
          <w:szCs w:val="17"/>
          <w:lang w:val="fr-FR" w:eastAsia="en-GB"/>
        </w:rPr>
        <w:t xml:space="preserve">(1944) est sans </w:t>
      </w:r>
      <w:r w:rsidRPr="0032190F">
        <w:rPr>
          <w:color w:val="0F0F0F"/>
          <w:szCs w:val="17"/>
          <w:lang w:val="fr-FR" w:eastAsia="en-GB"/>
        </w:rPr>
        <w:t xml:space="preserve">doute Ia reproduction de Ia photographie qu'il presente dans le rapport de 1948. En </w:t>
      </w:r>
      <w:r w:rsidRPr="0032190F">
        <w:rPr>
          <w:color w:val="202020"/>
          <w:szCs w:val="17"/>
          <w:lang w:val="fr-FR" w:eastAsia="en-GB"/>
        </w:rPr>
        <w:t xml:space="preserve">effet, </w:t>
      </w:r>
      <w:r w:rsidRPr="0032190F">
        <w:rPr>
          <w:color w:val="0F0F0F"/>
          <w:szCs w:val="17"/>
          <w:lang w:val="fr-FR" w:eastAsia="en-GB"/>
        </w:rPr>
        <w:t xml:space="preserve">l'elargissement des figures ne peut qu'etre dO </w:t>
      </w:r>
      <w:r w:rsidRPr="0032190F">
        <w:rPr>
          <w:color w:val="202020"/>
          <w:szCs w:val="28"/>
          <w:lang w:val="fr-FR" w:eastAsia="en-GB"/>
        </w:rPr>
        <w:t xml:space="preserve">a </w:t>
      </w:r>
      <w:r w:rsidRPr="0032190F">
        <w:rPr>
          <w:color w:val="0F0F0F"/>
          <w:szCs w:val="17"/>
          <w:lang w:val="fr-FR" w:eastAsia="en-GB"/>
        </w:rPr>
        <w:t xml:space="preserve">un releve de </w:t>
      </w:r>
      <w:r w:rsidRPr="0032190F">
        <w:rPr>
          <w:color w:val="202020"/>
          <w:szCs w:val="17"/>
          <w:lang w:val="fr-FR" w:eastAsia="en-GB"/>
        </w:rPr>
        <w:t xml:space="preserve">cote et </w:t>
      </w:r>
      <w:r w:rsidRPr="0032190F">
        <w:rPr>
          <w:color w:val="0F0F0F"/>
          <w:szCs w:val="17"/>
          <w:lang w:val="fr-FR" w:eastAsia="en-GB"/>
        </w:rPr>
        <w:t xml:space="preserve">non </w:t>
      </w:r>
      <w:r w:rsidRPr="0032190F">
        <w:rPr>
          <w:color w:val="202020"/>
          <w:szCs w:val="28"/>
          <w:lang w:val="fr-FR" w:eastAsia="en-GB"/>
        </w:rPr>
        <w:t xml:space="preserve">a </w:t>
      </w:r>
      <w:r w:rsidRPr="0032190F">
        <w:rPr>
          <w:color w:val="0F0F0F"/>
          <w:szCs w:val="17"/>
          <w:lang w:val="fr-FR" w:eastAsia="en-GB"/>
        </w:rPr>
        <w:t xml:space="preserve">un releve de face </w:t>
      </w:r>
      <w:r w:rsidRPr="0032190F">
        <w:rPr>
          <w:color w:val="202020"/>
          <w:szCs w:val="17"/>
          <w:lang w:val="fr-FR" w:eastAsia="en-GB"/>
        </w:rPr>
        <w:t xml:space="preserve">com </w:t>
      </w:r>
      <w:r w:rsidRPr="0032190F">
        <w:rPr>
          <w:color w:val="0F0F0F"/>
          <w:szCs w:val="17"/>
          <w:lang w:val="fr-FR" w:eastAsia="en-GB"/>
        </w:rPr>
        <w:t xml:space="preserve">me nous le donnons </w:t>
      </w:r>
      <w:r w:rsidRPr="0032190F">
        <w:rPr>
          <w:color w:val="202020"/>
          <w:szCs w:val="17"/>
          <w:lang w:val="fr-FR" w:eastAsia="en-GB"/>
        </w:rPr>
        <w:t xml:space="preserve">en illustration </w:t>
      </w:r>
      <w:r w:rsidRPr="0032190F">
        <w:rPr>
          <w:color w:val="0F0F0F"/>
          <w:szCs w:val="17"/>
          <w:lang w:val="fr-FR" w:eastAsia="en-GB"/>
        </w:rPr>
        <w:t>(releve direct)</w:t>
      </w:r>
      <w:r w:rsidRPr="0032190F">
        <w:rPr>
          <w:color w:val="363636"/>
          <w:szCs w:val="17"/>
          <w:lang w:val="fr-FR" w:eastAsia="en-GB"/>
        </w:rPr>
        <w:t>. (BIB 901)</w:t>
      </w:r>
      <w:r w:rsidRPr="0032190F">
        <w:rPr>
          <w:lang w:val="fr-FR"/>
        </w:rPr>
        <w:t xml:space="preserve"> </w:t>
      </w:r>
    </w:p>
    <w:p w14:paraId="647F7E21" w14:textId="77777777" w:rsidR="007C6DC3" w:rsidRPr="0032190F" w:rsidRDefault="007C6DC3" w:rsidP="008D58C7">
      <w:pPr>
        <w:jc w:val="both"/>
        <w:rPr>
          <w:lang w:val="fr-FR"/>
        </w:rPr>
      </w:pPr>
    </w:p>
    <w:p w14:paraId="0A16A4DD" w14:textId="77777777" w:rsidR="00932FAF" w:rsidRPr="0032190F" w:rsidRDefault="00932FAF" w:rsidP="008D58C7">
      <w:pPr>
        <w:jc w:val="both"/>
        <w:rPr>
          <w:lang w:val="fr-FR"/>
        </w:rPr>
      </w:pPr>
    </w:p>
    <w:p w14:paraId="21BF79D8" w14:textId="77777777" w:rsidR="00932FAF" w:rsidRPr="0032190F" w:rsidRDefault="00932FAF" w:rsidP="00932FAF">
      <w:pPr>
        <w:pStyle w:val="Heading4"/>
      </w:pPr>
      <w:r w:rsidRPr="0032190F">
        <w:t>idole</w:t>
      </w:r>
    </w:p>
    <w:p w14:paraId="49B218DA" w14:textId="21DC9A7D" w:rsidR="00932FAF" w:rsidRPr="0032190F" w:rsidRDefault="00932FAF" w:rsidP="00932FAF">
      <w:pPr>
        <w:rPr>
          <w:lang w:val="fr-FR"/>
        </w:rPr>
      </w:pPr>
      <w:r w:rsidRPr="0032190F">
        <w:rPr>
          <w:lang w:val="fr-FR"/>
        </w:rPr>
        <w:t>Pour Glory "</w:t>
      </w:r>
      <w:hyperlink r:id="rId7359" w:anchor="Cul_Art_TAC_T_a_idole_meride" w:history="1">
        <w:r w:rsidRPr="0032190F">
          <w:rPr>
            <w:rStyle w:val="Hyperlink"/>
            <w:lang w:val="fr-FR"/>
          </w:rPr>
          <w:t>idole</w:t>
        </w:r>
      </w:hyperlink>
      <w:r w:rsidRPr="0032190F">
        <w:rPr>
          <w:lang w:val="fr-FR"/>
        </w:rPr>
        <w:t xml:space="preserve"> dolménique dont le visage ne possède que deux </w:t>
      </w:r>
      <w:hyperlink r:id="rId7360" w:anchor="Cul_Art_TAC_T_a_yeux" w:history="1">
        <w:r w:rsidRPr="0032190F">
          <w:rPr>
            <w:rStyle w:val="Hyperlink"/>
            <w:lang w:val="fr-FR"/>
          </w:rPr>
          <w:t>yeux</w:t>
        </w:r>
      </w:hyperlink>
      <w:r w:rsidRPr="0032190F">
        <w:rPr>
          <w:lang w:val="fr-FR"/>
        </w:rPr>
        <w:t xml:space="preserve"> est accompagnée à gauche, de cinq bâtonnets verticaux coiffés dun point (hommes stylisés ?)" (BIB 2340) Représentation de l'idole, </w:t>
      </w:r>
      <w:r w:rsidRPr="0032190F">
        <w:rPr>
          <w:rFonts w:eastAsia="Code2000"/>
          <w:lang w:val="fr-FR" w:eastAsia="en-GB"/>
        </w:rPr>
        <w:t xml:space="preserve">l'épaulement indiviualisant la tête est visible </w:t>
      </w:r>
      <w:r w:rsidRPr="0032190F">
        <w:rPr>
          <w:lang w:val="fr-FR"/>
        </w:rPr>
        <w:t>(BIB 2396 p. 151) Figuration de hache sous la figure de l'idole (BIB 2396 p. 152)</w:t>
      </w:r>
    </w:p>
    <w:p w14:paraId="507044AD" w14:textId="77777777" w:rsidR="00932FAF" w:rsidRPr="0032190F" w:rsidRDefault="00932FAF" w:rsidP="00932FAF">
      <w:pPr>
        <w:jc w:val="both"/>
        <w:rPr>
          <w:rFonts w:eastAsia="Code2000"/>
          <w:lang w:val="fr-FR" w:eastAsia="en-GB"/>
        </w:rPr>
      </w:pPr>
      <w:r w:rsidRPr="0032190F">
        <w:rPr>
          <w:rFonts w:eastAsia="Code2000"/>
          <w:lang w:val="fr-FR" w:eastAsia="en-GB"/>
        </w:rPr>
        <w:t>L'idole au centre de la composition sépare des signes anthropomorphes diversement exécutés: petits traits verticaux surmontés d'un point à gauche, croix non ponctuées à droite (BIB 2396 p. 157)</w:t>
      </w:r>
    </w:p>
    <w:p w14:paraId="7E0786BF" w14:textId="77777777" w:rsidR="00932FAF" w:rsidRPr="0032190F" w:rsidRDefault="00932FAF" w:rsidP="00932FAF">
      <w:pPr>
        <w:jc w:val="both"/>
        <w:rPr>
          <w:lang w:val="fr-FR"/>
        </w:rPr>
      </w:pPr>
      <w:r w:rsidRPr="0032190F">
        <w:rPr>
          <w:lang w:val="fr-FR"/>
        </w:rPr>
        <w:t>I</w:t>
      </w:r>
      <w:r w:rsidRPr="0032190F">
        <w:rPr>
          <w:rFonts w:eastAsia="Code2000"/>
          <w:lang w:val="fr-FR" w:eastAsia="en-GB"/>
        </w:rPr>
        <w:t>dole dolm</w:t>
      </w:r>
      <w:r w:rsidRPr="0032190F">
        <w:rPr>
          <w:rFonts w:eastAsia="Code2000" w:hint="eastAsia"/>
          <w:lang w:val="fr-FR" w:eastAsia="en-GB"/>
        </w:rPr>
        <w:t>é</w:t>
      </w:r>
      <w:r w:rsidRPr="0032190F">
        <w:rPr>
          <w:rFonts w:eastAsia="Code2000"/>
          <w:lang w:val="fr-FR" w:eastAsia="en-GB"/>
        </w:rPr>
        <w:t>nique dont le visage ne poss</w:t>
      </w:r>
      <w:r w:rsidRPr="0032190F">
        <w:rPr>
          <w:rFonts w:eastAsia="Code2000" w:hint="eastAsia"/>
          <w:lang w:val="fr-FR" w:eastAsia="en-GB"/>
        </w:rPr>
        <w:t>è</w:t>
      </w:r>
      <w:r w:rsidRPr="0032190F">
        <w:rPr>
          <w:rFonts w:eastAsia="Code2000"/>
          <w:lang w:val="fr-FR" w:eastAsia="en-GB"/>
        </w:rPr>
        <w:t>de que deux yeux est accompagn</w:t>
      </w:r>
      <w:r w:rsidRPr="0032190F">
        <w:rPr>
          <w:rFonts w:eastAsia="Code2000" w:hint="eastAsia"/>
          <w:lang w:val="fr-FR" w:eastAsia="en-GB"/>
        </w:rPr>
        <w:t>é</w:t>
      </w:r>
      <w:r w:rsidRPr="0032190F">
        <w:rPr>
          <w:rFonts w:eastAsia="Code2000"/>
          <w:lang w:val="fr-FR" w:eastAsia="en-GB"/>
        </w:rPr>
        <w:t xml:space="preserve">e </w:t>
      </w:r>
      <w:r w:rsidRPr="0032190F">
        <w:rPr>
          <w:rFonts w:eastAsia="Code2000" w:hint="eastAsia"/>
          <w:lang w:val="fr-FR" w:eastAsia="en-GB"/>
        </w:rPr>
        <w:t>à</w:t>
      </w:r>
      <w:r w:rsidRPr="0032190F">
        <w:rPr>
          <w:rFonts w:eastAsia="Code2000"/>
          <w:lang w:val="fr-FR" w:eastAsia="en-GB"/>
        </w:rPr>
        <w:t xml:space="preserve"> gauche, de cinq b</w:t>
      </w:r>
      <w:r w:rsidRPr="0032190F">
        <w:rPr>
          <w:rFonts w:eastAsia="Code2000" w:hint="eastAsia"/>
          <w:lang w:val="fr-FR" w:eastAsia="en-GB"/>
        </w:rPr>
        <w:t>â</w:t>
      </w:r>
      <w:r w:rsidRPr="0032190F">
        <w:rPr>
          <w:rFonts w:eastAsia="Code2000"/>
          <w:lang w:val="fr-FR" w:eastAsia="en-GB"/>
        </w:rPr>
        <w:t>tonnets verticaux coiff</w:t>
      </w:r>
      <w:r w:rsidRPr="0032190F">
        <w:rPr>
          <w:rFonts w:eastAsia="Code2000" w:hint="eastAsia"/>
          <w:lang w:val="fr-FR" w:eastAsia="en-GB"/>
        </w:rPr>
        <w:t>é</w:t>
      </w:r>
      <w:r w:rsidRPr="0032190F">
        <w:rPr>
          <w:rFonts w:eastAsia="Code2000"/>
          <w:lang w:val="fr-FR" w:eastAsia="en-GB"/>
        </w:rPr>
        <w:t>s dun point (hommes stylis</w:t>
      </w:r>
      <w:r w:rsidRPr="0032190F">
        <w:rPr>
          <w:rFonts w:eastAsia="Code2000" w:hint="eastAsia"/>
          <w:lang w:val="fr-FR" w:eastAsia="en-GB"/>
        </w:rPr>
        <w:t>é</w:t>
      </w:r>
      <w:r w:rsidRPr="0032190F">
        <w:rPr>
          <w:rFonts w:eastAsia="Code2000"/>
          <w:lang w:val="fr-FR" w:eastAsia="en-GB"/>
        </w:rPr>
        <w:t xml:space="preserve">s ?) et </w:t>
      </w:r>
      <w:r w:rsidRPr="0032190F">
        <w:rPr>
          <w:rFonts w:eastAsia="Code2000" w:hint="eastAsia"/>
          <w:lang w:val="fr-FR" w:eastAsia="en-GB"/>
        </w:rPr>
        <w:t>à</w:t>
      </w:r>
      <w:r w:rsidRPr="0032190F">
        <w:rPr>
          <w:rFonts w:eastAsia="Code2000"/>
          <w:lang w:val="fr-FR" w:eastAsia="en-GB"/>
        </w:rPr>
        <w:t xml:space="preserve"> droite, de quatre croix, symboles de quatre stylisations f</w:t>
      </w:r>
      <w:r w:rsidRPr="0032190F">
        <w:rPr>
          <w:rFonts w:eastAsia="Code2000" w:hint="eastAsia"/>
          <w:lang w:val="fr-FR" w:eastAsia="en-GB"/>
        </w:rPr>
        <w:t>é</w:t>
      </w:r>
      <w:r w:rsidRPr="0032190F">
        <w:rPr>
          <w:rFonts w:eastAsia="Code2000"/>
          <w:lang w:val="fr-FR" w:eastAsia="en-GB"/>
        </w:rPr>
        <w:t>minines comme l'a propos</w:t>
      </w:r>
      <w:r w:rsidRPr="0032190F">
        <w:rPr>
          <w:rFonts w:eastAsia="Code2000" w:hint="eastAsia"/>
          <w:lang w:val="fr-FR" w:eastAsia="en-GB"/>
        </w:rPr>
        <w:t>é</w:t>
      </w:r>
      <w:r w:rsidRPr="0032190F">
        <w:rPr>
          <w:rFonts w:eastAsia="Code2000"/>
          <w:lang w:val="fr-FR" w:eastAsia="en-GB"/>
        </w:rPr>
        <w:t xml:space="preserve"> l'Abb</w:t>
      </w:r>
      <w:r w:rsidRPr="0032190F">
        <w:rPr>
          <w:rFonts w:eastAsia="Code2000" w:hint="eastAsia"/>
          <w:lang w:val="fr-FR" w:eastAsia="en-GB"/>
        </w:rPr>
        <w:t>é</w:t>
      </w:r>
      <w:r w:rsidRPr="0032190F">
        <w:rPr>
          <w:rFonts w:eastAsia="Code2000"/>
          <w:lang w:val="fr-FR" w:eastAsia="en-GB"/>
        </w:rPr>
        <w:t xml:space="preserve"> Breuil dans son magistral ouvrage sur les peintures rupestres sch</w:t>
      </w:r>
      <w:r w:rsidRPr="0032190F">
        <w:rPr>
          <w:rFonts w:eastAsia="Code2000" w:hint="eastAsia"/>
          <w:lang w:val="fr-FR" w:eastAsia="en-GB"/>
        </w:rPr>
        <w:t>é</w:t>
      </w:r>
      <w:r w:rsidRPr="0032190F">
        <w:rPr>
          <w:rFonts w:eastAsia="Code2000"/>
          <w:lang w:val="fr-FR" w:eastAsia="en-GB"/>
        </w:rPr>
        <w:t>matiques de la P</w:t>
      </w:r>
      <w:r w:rsidRPr="0032190F">
        <w:rPr>
          <w:rFonts w:eastAsia="Code2000" w:hint="eastAsia"/>
          <w:lang w:val="fr-FR" w:eastAsia="en-GB"/>
        </w:rPr>
        <w:t>é</w:t>
      </w:r>
      <w:r w:rsidRPr="0032190F">
        <w:rPr>
          <w:rFonts w:eastAsia="Code2000"/>
          <w:lang w:val="fr-FR" w:eastAsia="en-GB"/>
        </w:rPr>
        <w:t>ninsule Ib</w:t>
      </w:r>
      <w:r w:rsidRPr="0032190F">
        <w:rPr>
          <w:rFonts w:eastAsia="Code2000" w:hint="eastAsia"/>
          <w:lang w:val="fr-FR" w:eastAsia="en-GB"/>
        </w:rPr>
        <w:t>é</w:t>
      </w:r>
      <w:r w:rsidRPr="0032190F">
        <w:rPr>
          <w:rFonts w:eastAsia="Code2000"/>
          <w:lang w:val="fr-FR" w:eastAsia="en-GB"/>
        </w:rPr>
        <w:t>rique. Quatre points et un signe sol</w:t>
      </w:r>
      <w:r w:rsidRPr="0032190F">
        <w:rPr>
          <w:rFonts w:eastAsia="Code2000" w:hint="eastAsia"/>
          <w:lang w:val="fr-FR" w:eastAsia="en-GB"/>
        </w:rPr>
        <w:t>é</w:t>
      </w:r>
      <w:r w:rsidRPr="0032190F">
        <w:rPr>
          <w:rFonts w:eastAsia="Code2000"/>
          <w:lang w:val="fr-FR" w:eastAsia="en-GB"/>
        </w:rPr>
        <w:t xml:space="preserve">iforme dominent l'ensemble tandis que, </w:t>
      </w:r>
      <w:r w:rsidRPr="0032190F">
        <w:rPr>
          <w:rFonts w:eastAsia="Code2000" w:hint="eastAsia"/>
          <w:lang w:val="fr-FR" w:eastAsia="en-GB"/>
        </w:rPr>
        <w:t>à</w:t>
      </w:r>
      <w:r w:rsidRPr="0032190F">
        <w:rPr>
          <w:rFonts w:eastAsia="Code2000"/>
          <w:lang w:val="fr-FR" w:eastAsia="en-GB"/>
        </w:rPr>
        <w:t xml:space="preserve"> la base, une ligne ondul</w:t>
      </w:r>
      <w:r w:rsidRPr="0032190F">
        <w:rPr>
          <w:rFonts w:eastAsia="Code2000" w:hint="eastAsia"/>
          <w:lang w:val="fr-FR" w:eastAsia="en-GB"/>
        </w:rPr>
        <w:t>é</w:t>
      </w:r>
      <w:r w:rsidRPr="0032190F">
        <w:rPr>
          <w:rFonts w:eastAsia="Code2000"/>
          <w:lang w:val="fr-FR" w:eastAsia="en-GB"/>
        </w:rPr>
        <w:t>e coupe une figure tronconique. Se basant chacun sur des documents rupestres espagnols, bretons et Scandinaves, M. Sanz Martinez y voit le dessin d une tombe ou d'une chambre fun</w:t>
      </w:r>
      <w:r w:rsidRPr="0032190F">
        <w:rPr>
          <w:rFonts w:eastAsia="Code2000" w:hint="eastAsia"/>
          <w:lang w:val="fr-FR" w:eastAsia="en-GB"/>
        </w:rPr>
        <w:t>é</w:t>
      </w:r>
      <w:r w:rsidRPr="0032190F">
        <w:rPr>
          <w:rFonts w:eastAsia="Code2000"/>
          <w:lang w:val="fr-FR" w:eastAsia="en-GB"/>
        </w:rPr>
        <w:t xml:space="preserve">raire </w:t>
      </w:r>
      <w:r w:rsidRPr="0032190F">
        <w:rPr>
          <w:lang w:val="fr-FR"/>
        </w:rPr>
        <w:t>(BIB 2430)</w:t>
      </w:r>
    </w:p>
    <w:p w14:paraId="01C94ECB" w14:textId="77777777" w:rsidR="007C6DC3" w:rsidRPr="0032190F" w:rsidRDefault="007C6DC3" w:rsidP="00932FAF">
      <w:pPr>
        <w:jc w:val="both"/>
        <w:rPr>
          <w:lang w:val="fr-FR"/>
        </w:rPr>
      </w:pPr>
      <w:r w:rsidRPr="0032190F">
        <w:rPr>
          <w:color w:val="202020"/>
          <w:szCs w:val="17"/>
          <w:lang w:val="fr-FR" w:eastAsia="en-GB"/>
        </w:rPr>
        <w:t xml:space="preserve">Au </w:t>
      </w:r>
      <w:r w:rsidRPr="0032190F">
        <w:rPr>
          <w:color w:val="0F0F0F"/>
          <w:szCs w:val="17"/>
          <w:lang w:val="fr-FR" w:eastAsia="en-GB"/>
        </w:rPr>
        <w:t>depart du Panneau A</w:t>
      </w:r>
      <w:r w:rsidRPr="0032190F">
        <w:rPr>
          <w:color w:val="202020"/>
          <w:szCs w:val="17"/>
          <w:lang w:val="fr-FR" w:eastAsia="en-GB"/>
        </w:rPr>
        <w:t xml:space="preserve">, </w:t>
      </w:r>
      <w:r w:rsidRPr="0032190F">
        <w:rPr>
          <w:color w:val="0F0F0F"/>
          <w:szCs w:val="17"/>
          <w:lang w:val="fr-FR" w:eastAsia="en-GB"/>
        </w:rPr>
        <w:t xml:space="preserve">un grand ovale de 0,20 m de haul et de forme dans sa partie </w:t>
      </w:r>
      <w:r w:rsidRPr="0032190F">
        <w:rPr>
          <w:color w:val="202020"/>
          <w:szCs w:val="17"/>
          <w:lang w:val="fr-FR" w:eastAsia="en-GB"/>
        </w:rPr>
        <w:t xml:space="preserve">superieure occupe </w:t>
      </w:r>
      <w:r w:rsidRPr="0032190F">
        <w:rPr>
          <w:color w:val="0F0F0F"/>
          <w:szCs w:val="17"/>
          <w:lang w:val="fr-FR" w:eastAsia="en-GB"/>
        </w:rPr>
        <w:t xml:space="preserve">le </w:t>
      </w:r>
      <w:r w:rsidRPr="0032190F">
        <w:rPr>
          <w:color w:val="202020"/>
          <w:szCs w:val="17"/>
          <w:lang w:val="fr-FR" w:eastAsia="en-GB"/>
        </w:rPr>
        <w:t xml:space="preserve">centre </w:t>
      </w:r>
      <w:r w:rsidRPr="0032190F">
        <w:rPr>
          <w:color w:val="0F0F0F"/>
          <w:szCs w:val="17"/>
          <w:lang w:val="fr-FR" w:eastAsia="en-GB"/>
        </w:rPr>
        <w:t xml:space="preserve">d'une composition. II enferme un point dans cette partie superieure (deux points d'apres Glory </w:t>
      </w:r>
      <w:r w:rsidRPr="0032190F">
        <w:rPr>
          <w:i/>
          <w:iCs/>
          <w:color w:val="0F0F0F"/>
          <w:szCs w:val="17"/>
          <w:lang w:val="fr-FR" w:eastAsia="en-GB"/>
        </w:rPr>
        <w:t xml:space="preserve">et </w:t>
      </w:r>
      <w:r w:rsidRPr="0032190F">
        <w:rPr>
          <w:color w:val="0F0F0F"/>
          <w:szCs w:val="17"/>
          <w:lang w:val="fr-FR" w:eastAsia="en-GB"/>
        </w:rPr>
        <w:t>a/ii1948) et deu</w:t>
      </w:r>
      <w:r w:rsidRPr="0032190F">
        <w:rPr>
          <w:color w:val="363636"/>
          <w:szCs w:val="17"/>
          <w:lang w:val="fr-FR" w:eastAsia="en-GB"/>
        </w:rPr>
        <w:t xml:space="preserve">x </w:t>
      </w:r>
      <w:r w:rsidRPr="0032190F">
        <w:rPr>
          <w:color w:val="0F0F0F"/>
          <w:szCs w:val="17"/>
          <w:lang w:val="fr-FR" w:eastAsia="en-GB"/>
        </w:rPr>
        <w:t>traits courts dans sa partie inferieure</w:t>
      </w:r>
      <w:r w:rsidRPr="0032190F">
        <w:rPr>
          <w:color w:val="363636"/>
          <w:szCs w:val="17"/>
          <w:lang w:val="fr-FR" w:eastAsia="en-GB"/>
        </w:rPr>
        <w:t xml:space="preserve">, </w:t>
      </w:r>
      <w:r w:rsidRPr="0032190F">
        <w:rPr>
          <w:color w:val="0F0F0F"/>
          <w:szCs w:val="17"/>
          <w:lang w:val="fr-FR" w:eastAsia="en-GB"/>
        </w:rPr>
        <w:t>l</w:t>
      </w:r>
      <w:r w:rsidRPr="0032190F">
        <w:rPr>
          <w:color w:val="363636"/>
          <w:szCs w:val="17"/>
          <w:lang w:val="fr-FR" w:eastAsia="en-GB"/>
        </w:rPr>
        <w:t>'</w:t>
      </w:r>
      <w:r w:rsidRPr="0032190F">
        <w:rPr>
          <w:color w:val="0F0F0F"/>
          <w:szCs w:val="17"/>
          <w:lang w:val="fr-FR" w:eastAsia="en-GB"/>
        </w:rPr>
        <w:t xml:space="preserve">un d'eux </w:t>
      </w:r>
      <w:r w:rsidRPr="0032190F">
        <w:rPr>
          <w:color w:val="202020"/>
          <w:szCs w:val="17"/>
          <w:lang w:val="fr-FR" w:eastAsia="en-GB"/>
        </w:rPr>
        <w:t xml:space="preserve">coupant </w:t>
      </w:r>
      <w:r w:rsidRPr="0032190F">
        <w:rPr>
          <w:color w:val="0F0F0F"/>
          <w:szCs w:val="17"/>
          <w:lang w:val="fr-FR" w:eastAsia="en-GB"/>
        </w:rPr>
        <w:t xml:space="preserve">Ia figure en deux parties </w:t>
      </w:r>
      <w:r w:rsidRPr="0032190F">
        <w:rPr>
          <w:color w:val="202020"/>
          <w:szCs w:val="17"/>
          <w:lang w:val="fr-FR" w:eastAsia="en-GB"/>
        </w:rPr>
        <w:t xml:space="preserve">egales. </w:t>
      </w:r>
      <w:r w:rsidRPr="0032190F">
        <w:rPr>
          <w:color w:val="0F0F0F"/>
          <w:szCs w:val="17"/>
          <w:lang w:val="fr-FR" w:eastAsia="en-GB"/>
        </w:rPr>
        <w:t xml:space="preserve">Un eclat de roche a </w:t>
      </w:r>
      <w:r w:rsidRPr="0032190F">
        <w:rPr>
          <w:color w:val="202020"/>
          <w:szCs w:val="17"/>
          <w:lang w:val="fr-FR" w:eastAsia="en-GB"/>
        </w:rPr>
        <w:t xml:space="preserve">em </w:t>
      </w:r>
      <w:r w:rsidRPr="0032190F">
        <w:rPr>
          <w:color w:val="0F0F0F"/>
          <w:szCs w:val="17"/>
          <w:lang w:val="fr-FR" w:eastAsia="en-GB"/>
        </w:rPr>
        <w:t>porte une partie du trait peripherique</w:t>
      </w:r>
      <w:r w:rsidRPr="0032190F">
        <w:rPr>
          <w:color w:val="363636"/>
          <w:szCs w:val="17"/>
          <w:lang w:val="fr-FR" w:eastAsia="en-GB"/>
        </w:rPr>
        <w:t xml:space="preserve"> (BIB 901)</w:t>
      </w:r>
    </w:p>
    <w:p w14:paraId="22E06989" w14:textId="77777777" w:rsidR="007C6DC3" w:rsidRPr="0032190F" w:rsidRDefault="007C6DC3" w:rsidP="00932FAF">
      <w:pPr>
        <w:jc w:val="both"/>
        <w:rPr>
          <w:lang w:val="fr-FR"/>
        </w:rPr>
      </w:pPr>
    </w:p>
    <w:p w14:paraId="163D718F" w14:textId="77777777" w:rsidR="007C6DC3" w:rsidRPr="0032190F" w:rsidRDefault="007C6DC3" w:rsidP="007C6DC3">
      <w:pPr>
        <w:pStyle w:val="Heading4"/>
      </w:pPr>
      <w:r w:rsidRPr="0032190F">
        <w:t>traits, ponctuations</w:t>
      </w:r>
    </w:p>
    <w:p w14:paraId="4E3A3BB0" w14:textId="77777777" w:rsidR="007C6DC3" w:rsidRPr="0032190F" w:rsidRDefault="007C6DC3" w:rsidP="00932FAF">
      <w:pPr>
        <w:jc w:val="both"/>
        <w:rPr>
          <w:lang w:val="fr-FR"/>
        </w:rPr>
      </w:pPr>
    </w:p>
    <w:p w14:paraId="2B10A661" w14:textId="77777777" w:rsidR="007C6DC3" w:rsidRDefault="006378CF" w:rsidP="006378CF">
      <w:pPr>
        <w:jc w:val="both"/>
        <w:rPr>
          <w:color w:val="464646"/>
          <w:szCs w:val="17"/>
          <w:lang w:val="fr-FR" w:eastAsia="en-GB"/>
        </w:rPr>
      </w:pPr>
      <w:r w:rsidRPr="0032190F">
        <w:rPr>
          <w:color w:val="0F0F0F"/>
          <w:szCs w:val="17"/>
          <w:lang w:val="fr-FR" w:eastAsia="en-GB"/>
        </w:rPr>
        <w:t xml:space="preserve">A gauche de </w:t>
      </w:r>
      <w:r w:rsidRPr="0032190F">
        <w:rPr>
          <w:color w:val="202020"/>
          <w:szCs w:val="17"/>
          <w:lang w:val="fr-FR" w:eastAsia="en-GB"/>
        </w:rPr>
        <w:t>ce signe</w:t>
      </w:r>
      <w:r w:rsidR="007C6DC3" w:rsidRPr="0032190F">
        <w:rPr>
          <w:color w:val="202020"/>
          <w:szCs w:val="17"/>
          <w:lang w:val="fr-FR" w:eastAsia="en-GB"/>
        </w:rPr>
        <w:t xml:space="preserve"> [l'idole]</w:t>
      </w:r>
      <w:r w:rsidRPr="0032190F">
        <w:rPr>
          <w:color w:val="202020"/>
          <w:szCs w:val="17"/>
          <w:lang w:val="fr-FR" w:eastAsia="en-GB"/>
        </w:rPr>
        <w:t xml:space="preserve">, </w:t>
      </w:r>
      <w:r w:rsidRPr="0032190F">
        <w:rPr>
          <w:color w:val="0F0F0F"/>
          <w:szCs w:val="17"/>
          <w:lang w:val="fr-FR" w:eastAsia="en-GB"/>
        </w:rPr>
        <w:t xml:space="preserve">on a cinq traits courts dont quatre </w:t>
      </w:r>
      <w:r w:rsidRPr="0032190F">
        <w:rPr>
          <w:color w:val="202020"/>
          <w:szCs w:val="17"/>
          <w:lang w:val="fr-FR" w:eastAsia="en-GB"/>
        </w:rPr>
        <w:t xml:space="preserve">sont surmontes </w:t>
      </w:r>
      <w:r w:rsidRPr="0032190F">
        <w:rPr>
          <w:color w:val="0F0F0F"/>
          <w:szCs w:val="17"/>
          <w:lang w:val="fr-FR" w:eastAsia="en-GB"/>
        </w:rPr>
        <w:t>d</w:t>
      </w:r>
      <w:r w:rsidRPr="0032190F">
        <w:rPr>
          <w:color w:val="363636"/>
          <w:szCs w:val="17"/>
          <w:lang w:val="fr-FR" w:eastAsia="en-GB"/>
        </w:rPr>
        <w:t>'</w:t>
      </w:r>
      <w:r w:rsidRPr="0032190F">
        <w:rPr>
          <w:color w:val="0F0F0F"/>
          <w:szCs w:val="17"/>
          <w:lang w:val="fr-FR" w:eastAsia="en-GB"/>
        </w:rPr>
        <w:t xml:space="preserve">un point (les </w:t>
      </w:r>
      <w:r w:rsidRPr="0032190F">
        <w:rPr>
          <w:color w:val="202020"/>
          <w:szCs w:val="17"/>
          <w:lang w:val="fr-FR" w:eastAsia="en-GB"/>
        </w:rPr>
        <w:t xml:space="preserve">cinq sont pointes d'apres A. Glory). </w:t>
      </w:r>
      <w:r w:rsidR="007C6DC3" w:rsidRPr="0032190F">
        <w:rPr>
          <w:color w:val="464646"/>
          <w:szCs w:val="17"/>
          <w:lang w:val="fr-FR" w:eastAsia="en-GB"/>
        </w:rPr>
        <w:t xml:space="preserve">(BIB 901) </w:t>
      </w:r>
      <w:r w:rsidRPr="0032190F">
        <w:rPr>
          <w:color w:val="464646"/>
          <w:szCs w:val="17"/>
          <w:lang w:val="fr-FR" w:eastAsia="en-GB"/>
        </w:rPr>
        <w:t xml:space="preserve"> </w:t>
      </w:r>
    </w:p>
    <w:p w14:paraId="38CBB01B" w14:textId="77777777" w:rsidR="000F02D2" w:rsidRPr="0032190F" w:rsidRDefault="000F02D2" w:rsidP="006378CF">
      <w:pPr>
        <w:jc w:val="both"/>
        <w:rPr>
          <w:lang w:val="fr-FR"/>
        </w:rPr>
      </w:pPr>
    </w:p>
    <w:p w14:paraId="792FBF9E" w14:textId="77777777" w:rsidR="007C6DC3" w:rsidRPr="0032190F" w:rsidRDefault="007C6DC3" w:rsidP="007C6DC3">
      <w:pPr>
        <w:pStyle w:val="Heading4"/>
      </w:pPr>
      <w:r w:rsidRPr="0032190F">
        <w:t>croix</w:t>
      </w:r>
    </w:p>
    <w:p w14:paraId="37D6F900" w14:textId="77777777" w:rsidR="007C6DC3" w:rsidRPr="0032190F" w:rsidRDefault="007C6DC3" w:rsidP="007C6DC3">
      <w:pPr>
        <w:rPr>
          <w:color w:val="464646"/>
          <w:szCs w:val="17"/>
          <w:lang w:val="fr-FR" w:eastAsia="en-GB"/>
        </w:rPr>
      </w:pPr>
      <w:r w:rsidRPr="0032190F">
        <w:rPr>
          <w:color w:val="0F0F0F"/>
          <w:szCs w:val="17"/>
          <w:lang w:val="fr-FR" w:eastAsia="en-GB"/>
        </w:rPr>
        <w:t xml:space="preserve">Au-dessus du meme </w:t>
      </w:r>
      <w:r w:rsidRPr="0032190F">
        <w:rPr>
          <w:color w:val="202020"/>
          <w:szCs w:val="17"/>
          <w:lang w:val="fr-FR" w:eastAsia="en-GB"/>
        </w:rPr>
        <w:t xml:space="preserve">signe sont </w:t>
      </w:r>
      <w:r w:rsidRPr="0032190F">
        <w:rPr>
          <w:color w:val="0F0F0F"/>
          <w:szCs w:val="17"/>
          <w:lang w:val="fr-FR" w:eastAsia="en-GB"/>
        </w:rPr>
        <w:t xml:space="preserve">figures quatre points </w:t>
      </w:r>
      <w:r w:rsidRPr="0032190F">
        <w:rPr>
          <w:color w:val="202020"/>
          <w:szCs w:val="17"/>
          <w:lang w:val="fr-FR" w:eastAsia="en-GB"/>
        </w:rPr>
        <w:t xml:space="preserve">et au-dessous est </w:t>
      </w:r>
      <w:r w:rsidRPr="0032190F">
        <w:rPr>
          <w:color w:val="0F0F0F"/>
          <w:szCs w:val="17"/>
          <w:lang w:val="fr-FR" w:eastAsia="en-GB"/>
        </w:rPr>
        <w:t xml:space="preserve">peint un </w:t>
      </w:r>
      <w:r w:rsidRPr="0032190F">
        <w:rPr>
          <w:color w:val="202020"/>
          <w:szCs w:val="17"/>
          <w:lang w:val="fr-FR" w:eastAsia="en-GB"/>
        </w:rPr>
        <w:t xml:space="preserve">cinquieme. </w:t>
      </w:r>
      <w:r w:rsidRPr="0032190F">
        <w:rPr>
          <w:color w:val="0F0F0F"/>
          <w:szCs w:val="17"/>
          <w:lang w:val="fr-FR" w:eastAsia="en-GB"/>
        </w:rPr>
        <w:t xml:space="preserve">A </w:t>
      </w:r>
      <w:r w:rsidRPr="0032190F">
        <w:rPr>
          <w:color w:val="202020"/>
          <w:szCs w:val="17"/>
          <w:lang w:val="fr-FR" w:eastAsia="en-GB"/>
        </w:rPr>
        <w:t xml:space="preserve">droite </w:t>
      </w:r>
      <w:r w:rsidRPr="0032190F">
        <w:rPr>
          <w:color w:val="0F0F0F"/>
          <w:szCs w:val="17"/>
          <w:lang w:val="fr-FR" w:eastAsia="en-GB"/>
        </w:rPr>
        <w:t xml:space="preserve">de Ia figure </w:t>
      </w:r>
      <w:r w:rsidRPr="0032190F">
        <w:rPr>
          <w:color w:val="202020"/>
          <w:szCs w:val="17"/>
          <w:lang w:val="fr-FR" w:eastAsia="en-GB"/>
        </w:rPr>
        <w:t xml:space="preserve">centrale sont </w:t>
      </w:r>
      <w:r w:rsidRPr="0032190F">
        <w:rPr>
          <w:color w:val="0F0F0F"/>
          <w:szCs w:val="17"/>
          <w:lang w:val="fr-FR" w:eastAsia="en-GB"/>
        </w:rPr>
        <w:t>peintes deu</w:t>
      </w:r>
      <w:r w:rsidRPr="0032190F">
        <w:rPr>
          <w:color w:val="363636"/>
          <w:szCs w:val="17"/>
          <w:lang w:val="fr-FR" w:eastAsia="en-GB"/>
        </w:rPr>
        <w:t xml:space="preserve">x </w:t>
      </w:r>
      <w:r w:rsidRPr="0032190F">
        <w:rPr>
          <w:color w:val="202020"/>
          <w:szCs w:val="17"/>
          <w:lang w:val="fr-FR" w:eastAsia="en-GB"/>
        </w:rPr>
        <w:t xml:space="preserve">croix </w:t>
      </w:r>
      <w:r w:rsidRPr="0032190F">
        <w:rPr>
          <w:color w:val="0F0F0F"/>
          <w:szCs w:val="17"/>
          <w:lang w:val="fr-FR" w:eastAsia="en-GB"/>
        </w:rPr>
        <w:t xml:space="preserve">d'inegales grandeurs et le debut </w:t>
      </w:r>
      <w:r w:rsidRPr="0032190F">
        <w:rPr>
          <w:color w:val="202020"/>
          <w:szCs w:val="17"/>
          <w:lang w:val="fr-FR" w:eastAsia="en-GB"/>
        </w:rPr>
        <w:t xml:space="preserve">d'une </w:t>
      </w:r>
      <w:r w:rsidRPr="0032190F">
        <w:rPr>
          <w:color w:val="0F0F0F"/>
          <w:szCs w:val="17"/>
          <w:lang w:val="fr-FR" w:eastAsia="en-GB"/>
        </w:rPr>
        <w:t xml:space="preserve">troisieme (il y </w:t>
      </w:r>
      <w:r w:rsidRPr="0032190F">
        <w:rPr>
          <w:color w:val="202020"/>
          <w:szCs w:val="17"/>
          <w:lang w:val="fr-FR" w:eastAsia="en-GB"/>
        </w:rPr>
        <w:t xml:space="preserve">a </w:t>
      </w:r>
      <w:r w:rsidRPr="0032190F">
        <w:rPr>
          <w:color w:val="0F0F0F"/>
          <w:szCs w:val="17"/>
          <w:lang w:val="fr-FR" w:eastAsia="en-GB"/>
        </w:rPr>
        <w:t xml:space="preserve">quatre </w:t>
      </w:r>
      <w:r w:rsidRPr="0032190F">
        <w:rPr>
          <w:color w:val="202020"/>
          <w:szCs w:val="17"/>
          <w:lang w:val="fr-FR" w:eastAsia="en-GB"/>
        </w:rPr>
        <w:t xml:space="preserve">croix </w:t>
      </w:r>
      <w:r w:rsidRPr="0032190F">
        <w:rPr>
          <w:color w:val="0F0F0F"/>
          <w:szCs w:val="17"/>
          <w:lang w:val="fr-FR" w:eastAsia="en-GB"/>
        </w:rPr>
        <w:t xml:space="preserve">dans le releve de </w:t>
      </w:r>
      <w:r w:rsidRPr="0032190F">
        <w:rPr>
          <w:color w:val="0F0F0F"/>
          <w:szCs w:val="19"/>
          <w:lang w:val="fr-FR" w:eastAsia="en-GB"/>
        </w:rPr>
        <w:t xml:space="preserve">A. </w:t>
      </w:r>
      <w:r w:rsidRPr="0032190F">
        <w:rPr>
          <w:color w:val="0F0F0F"/>
          <w:szCs w:val="17"/>
          <w:lang w:val="fr-FR" w:eastAsia="en-GB"/>
        </w:rPr>
        <w:t>Glory)</w:t>
      </w:r>
      <w:r w:rsidRPr="0032190F">
        <w:rPr>
          <w:color w:val="464646"/>
          <w:szCs w:val="17"/>
          <w:lang w:val="fr-FR" w:eastAsia="en-GB"/>
        </w:rPr>
        <w:t xml:space="preserve">. (BIB 901)  </w:t>
      </w:r>
    </w:p>
    <w:p w14:paraId="4D1B3E5B" w14:textId="77777777" w:rsidR="007C6DC3" w:rsidRPr="0032190F" w:rsidRDefault="007C6DC3" w:rsidP="007C6DC3">
      <w:pPr>
        <w:rPr>
          <w:lang w:val="fr-FR"/>
        </w:rPr>
      </w:pPr>
      <w:r w:rsidRPr="0032190F">
        <w:rPr>
          <w:rFonts w:eastAsia="Code2000"/>
          <w:lang w:val="fr-FR" w:eastAsia="en-GB"/>
        </w:rPr>
        <w:t>4 représentations de croix (BIB 1738 p. 160).</w:t>
      </w:r>
    </w:p>
    <w:p w14:paraId="2933FC3B" w14:textId="77777777" w:rsidR="006378CF" w:rsidRPr="0032190F" w:rsidRDefault="006378CF" w:rsidP="00932FAF">
      <w:pPr>
        <w:rPr>
          <w:rFonts w:eastAsia="Code2000"/>
          <w:lang w:val="fr-FR"/>
        </w:rPr>
      </w:pPr>
    </w:p>
    <w:p w14:paraId="4A602EBC" w14:textId="77777777" w:rsidR="00932FAF" w:rsidRPr="0032190F" w:rsidRDefault="00932FAF" w:rsidP="00932FAF">
      <w:pPr>
        <w:pStyle w:val="Heading4"/>
        <w:rPr>
          <w:rFonts w:eastAsia="Code2000"/>
        </w:rPr>
      </w:pPr>
      <w:r w:rsidRPr="0032190F">
        <w:rPr>
          <w:rFonts w:eastAsia="Code2000"/>
        </w:rPr>
        <w:lastRenderedPageBreak/>
        <w:t>hache</w:t>
      </w:r>
    </w:p>
    <w:p w14:paraId="66EDD130" w14:textId="77777777" w:rsidR="00932FAF" w:rsidRPr="0032190F" w:rsidRDefault="00932FAF" w:rsidP="00932FAF">
      <w:pPr>
        <w:rPr>
          <w:lang w:val="fr-FR"/>
        </w:rPr>
      </w:pPr>
      <w:r w:rsidRPr="0032190F">
        <w:rPr>
          <w:rFonts w:eastAsia="Code2000"/>
          <w:lang w:val="fr-FR" w:eastAsia="en-GB"/>
        </w:rPr>
        <w:t>l'Abb</w:t>
      </w:r>
      <w:r w:rsidRPr="0032190F">
        <w:rPr>
          <w:rFonts w:eastAsia="Code2000" w:hint="eastAsia"/>
          <w:lang w:val="fr-FR" w:eastAsia="en-GB"/>
        </w:rPr>
        <w:t>é</w:t>
      </w:r>
      <w:r w:rsidRPr="0032190F">
        <w:rPr>
          <w:rFonts w:eastAsia="Code2000"/>
          <w:lang w:val="fr-FR" w:eastAsia="en-GB"/>
        </w:rPr>
        <w:t xml:space="preserve"> Glory y voit le signe d'une grande Hache rituelle (Fig. 2)</w:t>
      </w:r>
      <w:r w:rsidRPr="0032190F">
        <w:rPr>
          <w:lang w:val="fr-FR"/>
        </w:rPr>
        <w:t xml:space="preserve"> (BIB 2430)</w:t>
      </w:r>
      <w:r w:rsidR="007C6DC3" w:rsidRPr="0032190F">
        <w:rPr>
          <w:color w:val="0F0F0F"/>
          <w:szCs w:val="17"/>
          <w:lang w:val="fr-FR" w:eastAsia="en-GB"/>
        </w:rPr>
        <w:t xml:space="preserve"> Un trait </w:t>
      </w:r>
      <w:r w:rsidR="007C6DC3" w:rsidRPr="0032190F">
        <w:rPr>
          <w:color w:val="202020"/>
          <w:szCs w:val="17"/>
          <w:lang w:val="fr-FR" w:eastAsia="en-GB"/>
        </w:rPr>
        <w:t xml:space="preserve">souligne </w:t>
      </w:r>
      <w:r w:rsidR="007C6DC3" w:rsidRPr="0032190F">
        <w:rPr>
          <w:color w:val="0F0F0F"/>
          <w:szCs w:val="17"/>
          <w:lang w:val="fr-FR" w:eastAsia="en-GB"/>
        </w:rPr>
        <w:t>L'en</w:t>
      </w:r>
      <w:r w:rsidR="007C6DC3" w:rsidRPr="0032190F">
        <w:rPr>
          <w:color w:val="202020"/>
          <w:szCs w:val="17"/>
          <w:lang w:val="fr-FR" w:eastAsia="en-GB"/>
        </w:rPr>
        <w:t xml:space="preserve">semble et coupe </w:t>
      </w:r>
      <w:r w:rsidR="007C6DC3" w:rsidRPr="0032190F">
        <w:rPr>
          <w:color w:val="202020"/>
          <w:szCs w:val="28"/>
          <w:lang w:val="fr-FR" w:eastAsia="en-GB"/>
        </w:rPr>
        <w:t xml:space="preserve">a </w:t>
      </w:r>
      <w:r w:rsidR="007C6DC3" w:rsidRPr="0032190F">
        <w:rPr>
          <w:color w:val="202020"/>
          <w:szCs w:val="17"/>
          <w:lang w:val="fr-FR" w:eastAsia="en-GB"/>
        </w:rPr>
        <w:t xml:space="preserve">son extremite droite </w:t>
      </w:r>
      <w:r w:rsidR="007C6DC3" w:rsidRPr="0032190F">
        <w:rPr>
          <w:color w:val="0F0F0F"/>
          <w:szCs w:val="17"/>
          <w:lang w:val="fr-FR" w:eastAsia="en-GB"/>
        </w:rPr>
        <w:t xml:space="preserve">un </w:t>
      </w:r>
      <w:r w:rsidR="007C6DC3" w:rsidRPr="0032190F">
        <w:rPr>
          <w:color w:val="202020"/>
          <w:szCs w:val="17"/>
          <w:lang w:val="fr-FR" w:eastAsia="en-GB"/>
        </w:rPr>
        <w:t xml:space="preserve">ovale grassier dont </w:t>
      </w:r>
      <w:r w:rsidR="007C6DC3" w:rsidRPr="0032190F">
        <w:rPr>
          <w:color w:val="0F0F0F"/>
          <w:szCs w:val="17"/>
          <w:lang w:val="fr-FR" w:eastAsia="en-GB"/>
        </w:rPr>
        <w:t xml:space="preserve">le plus </w:t>
      </w:r>
      <w:r w:rsidR="007C6DC3" w:rsidRPr="0032190F">
        <w:rPr>
          <w:color w:val="202020"/>
          <w:szCs w:val="17"/>
          <w:lang w:val="fr-FR" w:eastAsia="en-GB"/>
        </w:rPr>
        <w:t xml:space="preserve">grand </w:t>
      </w:r>
      <w:r w:rsidR="007C6DC3" w:rsidRPr="0032190F">
        <w:rPr>
          <w:color w:val="0F0F0F"/>
          <w:szCs w:val="17"/>
          <w:lang w:val="fr-FR" w:eastAsia="en-GB"/>
        </w:rPr>
        <w:t xml:space="preserve">diametre </w:t>
      </w:r>
      <w:r w:rsidR="007C6DC3" w:rsidRPr="0032190F">
        <w:rPr>
          <w:color w:val="202020"/>
          <w:szCs w:val="17"/>
          <w:lang w:val="fr-FR" w:eastAsia="en-GB"/>
        </w:rPr>
        <w:t xml:space="preserve">est </w:t>
      </w:r>
      <w:r w:rsidR="007C6DC3" w:rsidRPr="0032190F">
        <w:rPr>
          <w:color w:val="0F0F0F"/>
          <w:szCs w:val="17"/>
          <w:lang w:val="fr-FR" w:eastAsia="en-GB"/>
        </w:rPr>
        <w:t>de 0</w:t>
      </w:r>
      <w:r w:rsidR="007C6DC3" w:rsidRPr="0032190F">
        <w:rPr>
          <w:color w:val="363636"/>
          <w:szCs w:val="17"/>
          <w:lang w:val="fr-FR" w:eastAsia="en-GB"/>
        </w:rPr>
        <w:t>,</w:t>
      </w:r>
      <w:r w:rsidR="007C6DC3" w:rsidRPr="0032190F">
        <w:rPr>
          <w:color w:val="0F0F0F"/>
          <w:szCs w:val="17"/>
          <w:lang w:val="fr-FR" w:eastAsia="en-GB"/>
        </w:rPr>
        <w:t>14 m de long</w:t>
      </w:r>
      <w:r w:rsidR="007C6DC3" w:rsidRPr="0032190F">
        <w:rPr>
          <w:color w:val="464646"/>
          <w:szCs w:val="17"/>
          <w:lang w:val="fr-FR" w:eastAsia="en-GB"/>
        </w:rPr>
        <w:t xml:space="preserve">. </w:t>
      </w:r>
      <w:r w:rsidR="007C6DC3" w:rsidRPr="0032190F">
        <w:rPr>
          <w:color w:val="0F0F0F"/>
          <w:szCs w:val="17"/>
          <w:lang w:val="fr-FR" w:eastAsia="en-GB"/>
        </w:rPr>
        <w:t xml:space="preserve">Cette </w:t>
      </w:r>
      <w:r w:rsidR="007C6DC3" w:rsidRPr="0032190F">
        <w:rPr>
          <w:color w:val="202020"/>
          <w:szCs w:val="17"/>
          <w:lang w:val="fr-FR" w:eastAsia="en-GB"/>
        </w:rPr>
        <w:t xml:space="preserve">representation est comprise comme </w:t>
      </w:r>
      <w:r w:rsidR="007C6DC3" w:rsidRPr="0032190F">
        <w:rPr>
          <w:color w:val="0F0F0F"/>
          <w:szCs w:val="17"/>
          <w:lang w:val="fr-FR" w:eastAsia="en-GB"/>
        </w:rPr>
        <w:t xml:space="preserve">une hache rituelle </w:t>
      </w:r>
      <w:r w:rsidR="007C6DC3" w:rsidRPr="0032190F">
        <w:rPr>
          <w:color w:val="202020"/>
          <w:szCs w:val="17"/>
          <w:lang w:val="fr-FR" w:eastAsia="en-GB"/>
        </w:rPr>
        <w:t xml:space="preserve">ou comme </w:t>
      </w:r>
      <w:r w:rsidR="007C6DC3" w:rsidRPr="0032190F">
        <w:rPr>
          <w:color w:val="0F0F0F"/>
          <w:szCs w:val="17"/>
          <w:lang w:val="fr-FR" w:eastAsia="en-GB"/>
        </w:rPr>
        <w:t xml:space="preserve">le plan d'une </w:t>
      </w:r>
      <w:r w:rsidR="007C6DC3" w:rsidRPr="0032190F">
        <w:rPr>
          <w:color w:val="202020"/>
          <w:szCs w:val="17"/>
          <w:lang w:val="fr-FR" w:eastAsia="en-GB"/>
        </w:rPr>
        <w:t xml:space="preserve">chambre </w:t>
      </w:r>
      <w:r w:rsidR="007C6DC3" w:rsidRPr="0032190F">
        <w:rPr>
          <w:color w:val="0F0F0F"/>
          <w:szCs w:val="17"/>
          <w:lang w:val="fr-FR" w:eastAsia="en-GB"/>
        </w:rPr>
        <w:t>funeraire</w:t>
      </w:r>
      <w:r w:rsidR="007C6DC3" w:rsidRPr="0032190F">
        <w:rPr>
          <w:color w:val="363636"/>
          <w:szCs w:val="17"/>
          <w:lang w:val="fr-FR" w:eastAsia="en-GB"/>
        </w:rPr>
        <w:t>.</w:t>
      </w:r>
      <w:r w:rsidR="007C6DC3" w:rsidRPr="0032190F">
        <w:rPr>
          <w:color w:val="464646"/>
          <w:szCs w:val="17"/>
          <w:lang w:val="fr-FR" w:eastAsia="en-GB"/>
        </w:rPr>
        <w:t xml:space="preserve"> (BIB 901)</w:t>
      </w:r>
    </w:p>
    <w:p w14:paraId="4C7F180C" w14:textId="77777777" w:rsidR="006378CF" w:rsidRPr="0032190F" w:rsidRDefault="006378CF" w:rsidP="00932FAF">
      <w:pPr>
        <w:rPr>
          <w:lang w:val="fr-FR"/>
        </w:rPr>
      </w:pPr>
    </w:p>
    <w:p w14:paraId="42CA56A1" w14:textId="77777777" w:rsidR="006378CF" w:rsidRPr="0032190F" w:rsidRDefault="006378CF" w:rsidP="006378CF">
      <w:pPr>
        <w:pStyle w:val="Heading4"/>
      </w:pPr>
      <w:r w:rsidRPr="0032190F">
        <w:t>soleil/chien</w:t>
      </w:r>
    </w:p>
    <w:p w14:paraId="676A4942" w14:textId="77777777" w:rsidR="006378CF" w:rsidRPr="0032190F" w:rsidRDefault="006378CF" w:rsidP="000F02D2">
      <w:pPr>
        <w:jc w:val="both"/>
        <w:rPr>
          <w:rFonts w:eastAsia="Code2000"/>
          <w:lang w:val="fr-FR"/>
        </w:rPr>
      </w:pPr>
      <w:r w:rsidRPr="0032190F">
        <w:rPr>
          <w:lang w:val="fr-FR"/>
        </w:rPr>
        <w:t>Un soleil chez Glory n'est plus qu'un chien chez Hameau (SS BIB)</w:t>
      </w:r>
      <w:r w:rsidR="007C6DC3" w:rsidRPr="0032190F">
        <w:rPr>
          <w:lang w:val="fr-FR"/>
        </w:rPr>
        <w:t xml:space="preserve"> </w:t>
      </w:r>
      <w:r w:rsidR="007C6DC3" w:rsidRPr="0032190F">
        <w:rPr>
          <w:color w:val="0F0F0F"/>
          <w:szCs w:val="17"/>
          <w:lang w:val="fr-FR" w:eastAsia="en-GB"/>
        </w:rPr>
        <w:t xml:space="preserve">A droite des quatre </w:t>
      </w:r>
      <w:r w:rsidR="007C6DC3" w:rsidRPr="0032190F">
        <w:rPr>
          <w:color w:val="202020"/>
          <w:szCs w:val="17"/>
          <w:lang w:val="fr-FR" w:eastAsia="en-GB"/>
        </w:rPr>
        <w:t>points supe</w:t>
      </w:r>
      <w:r w:rsidR="007C6DC3" w:rsidRPr="0032190F">
        <w:rPr>
          <w:color w:val="0F0F0F"/>
          <w:szCs w:val="17"/>
          <w:lang w:val="fr-FR" w:eastAsia="en-GB"/>
        </w:rPr>
        <w:t xml:space="preserve">rieurs </w:t>
      </w:r>
      <w:r w:rsidR="007C6DC3" w:rsidRPr="0032190F">
        <w:rPr>
          <w:color w:val="202020"/>
          <w:szCs w:val="17"/>
          <w:lang w:val="fr-FR" w:eastAsia="en-GB"/>
        </w:rPr>
        <w:t xml:space="preserve">et </w:t>
      </w:r>
      <w:r w:rsidR="007C6DC3" w:rsidRPr="0032190F">
        <w:rPr>
          <w:color w:val="0F0F0F"/>
          <w:szCs w:val="17"/>
          <w:lang w:val="fr-FR" w:eastAsia="en-GB"/>
        </w:rPr>
        <w:t xml:space="preserve">arrete par </w:t>
      </w:r>
      <w:r w:rsidR="007C6DC3" w:rsidRPr="0032190F">
        <w:rPr>
          <w:color w:val="202020"/>
          <w:szCs w:val="17"/>
          <w:lang w:val="fr-FR" w:eastAsia="en-GB"/>
        </w:rPr>
        <w:t xml:space="preserve">une arete vive </w:t>
      </w:r>
      <w:r w:rsidR="007C6DC3" w:rsidRPr="0032190F">
        <w:rPr>
          <w:color w:val="0F0F0F"/>
          <w:szCs w:val="17"/>
          <w:lang w:val="fr-FR" w:eastAsia="en-GB"/>
        </w:rPr>
        <w:t xml:space="preserve">de Ia roche, </w:t>
      </w:r>
      <w:r w:rsidR="007C6DC3" w:rsidRPr="0032190F">
        <w:rPr>
          <w:color w:val="202020"/>
          <w:szCs w:val="28"/>
          <w:lang w:val="fr-FR" w:eastAsia="en-GB"/>
        </w:rPr>
        <w:t xml:space="preserve">a </w:t>
      </w:r>
      <w:r w:rsidR="007C6DC3" w:rsidRPr="0032190F">
        <w:rPr>
          <w:color w:val="0F0F0F"/>
          <w:szCs w:val="17"/>
          <w:lang w:val="fr-FR" w:eastAsia="en-GB"/>
        </w:rPr>
        <w:t xml:space="preserve">un </w:t>
      </w:r>
      <w:r w:rsidR="007C6DC3" w:rsidRPr="0032190F">
        <w:rPr>
          <w:color w:val="202020"/>
          <w:szCs w:val="17"/>
          <w:lang w:val="fr-FR" w:eastAsia="en-GB"/>
        </w:rPr>
        <w:t xml:space="preserve">en droit ou </w:t>
      </w:r>
      <w:r w:rsidR="007C6DC3" w:rsidRPr="0032190F">
        <w:rPr>
          <w:color w:val="0F0F0F"/>
          <w:szCs w:val="17"/>
          <w:lang w:val="fr-FR" w:eastAsia="en-GB"/>
        </w:rPr>
        <w:t xml:space="preserve">Ia paroi </w:t>
      </w:r>
      <w:r w:rsidR="007C6DC3" w:rsidRPr="0032190F">
        <w:rPr>
          <w:color w:val="202020"/>
          <w:szCs w:val="17"/>
          <w:lang w:val="fr-FR" w:eastAsia="en-GB"/>
        </w:rPr>
        <w:t xml:space="preserve">est </w:t>
      </w:r>
      <w:r w:rsidR="007C6DC3" w:rsidRPr="0032190F">
        <w:rPr>
          <w:color w:val="0F0F0F"/>
          <w:szCs w:val="17"/>
          <w:lang w:val="fr-FR" w:eastAsia="en-GB"/>
        </w:rPr>
        <w:t xml:space="preserve">plus </w:t>
      </w:r>
      <w:r w:rsidR="007C6DC3" w:rsidRPr="0032190F">
        <w:rPr>
          <w:color w:val="202020"/>
          <w:szCs w:val="17"/>
          <w:lang w:val="fr-FR" w:eastAsia="en-GB"/>
        </w:rPr>
        <w:t xml:space="preserve">sombre, </w:t>
      </w:r>
      <w:r w:rsidR="007C6DC3" w:rsidRPr="0032190F">
        <w:rPr>
          <w:color w:val="0F0F0F"/>
          <w:szCs w:val="17"/>
          <w:lang w:val="fr-FR" w:eastAsia="en-GB"/>
        </w:rPr>
        <w:t xml:space="preserve">on </w:t>
      </w:r>
      <w:r w:rsidR="007C6DC3" w:rsidRPr="0032190F">
        <w:rPr>
          <w:color w:val="202020"/>
          <w:szCs w:val="17"/>
          <w:lang w:val="fr-FR" w:eastAsia="en-GB"/>
        </w:rPr>
        <w:t xml:space="preserve">voit un </w:t>
      </w:r>
      <w:r w:rsidR="007C6DC3" w:rsidRPr="0032190F">
        <w:rPr>
          <w:color w:val="0F0F0F"/>
          <w:szCs w:val="17"/>
          <w:lang w:val="fr-FR" w:eastAsia="en-GB"/>
        </w:rPr>
        <w:t xml:space="preserve">demi-cercle </w:t>
      </w:r>
      <w:r w:rsidR="007C6DC3" w:rsidRPr="0032190F">
        <w:rPr>
          <w:color w:val="202020"/>
          <w:szCs w:val="17"/>
          <w:lang w:val="fr-FR" w:eastAsia="en-GB"/>
        </w:rPr>
        <w:t xml:space="preserve">de </w:t>
      </w:r>
      <w:r w:rsidR="007C6DC3" w:rsidRPr="0032190F">
        <w:rPr>
          <w:color w:val="0F0F0F"/>
          <w:szCs w:val="17"/>
          <w:lang w:val="fr-FR" w:eastAsia="en-GB"/>
        </w:rPr>
        <w:t xml:space="preserve">0,08 </w:t>
      </w:r>
      <w:r w:rsidR="007C6DC3" w:rsidRPr="0032190F">
        <w:rPr>
          <w:color w:val="202020"/>
          <w:szCs w:val="17"/>
          <w:lang w:val="fr-FR" w:eastAsia="en-GB"/>
        </w:rPr>
        <w:t xml:space="preserve">m de </w:t>
      </w:r>
      <w:r w:rsidR="007C6DC3" w:rsidRPr="0032190F">
        <w:rPr>
          <w:color w:val="0F0F0F"/>
          <w:szCs w:val="17"/>
          <w:lang w:val="fr-FR" w:eastAsia="en-GB"/>
        </w:rPr>
        <w:t xml:space="preserve">diametre </w:t>
      </w:r>
      <w:r w:rsidR="007C6DC3" w:rsidRPr="0032190F">
        <w:rPr>
          <w:color w:val="202020"/>
          <w:szCs w:val="17"/>
          <w:lang w:val="fr-FR" w:eastAsia="en-GB"/>
        </w:rPr>
        <w:t xml:space="preserve">pourvu de </w:t>
      </w:r>
      <w:r w:rsidR="007C6DC3" w:rsidRPr="0032190F">
        <w:rPr>
          <w:color w:val="0F0F0F"/>
          <w:szCs w:val="17"/>
          <w:lang w:val="fr-FR" w:eastAsia="en-GB"/>
        </w:rPr>
        <w:t xml:space="preserve">quatre traits </w:t>
      </w:r>
      <w:r w:rsidR="007C6DC3" w:rsidRPr="0032190F">
        <w:rPr>
          <w:color w:val="202020"/>
          <w:szCs w:val="17"/>
          <w:lang w:val="fr-FR" w:eastAsia="en-GB"/>
        </w:rPr>
        <w:t xml:space="preserve">courts </w:t>
      </w:r>
      <w:r w:rsidR="007C6DC3" w:rsidRPr="0032190F">
        <w:rPr>
          <w:color w:val="0F0F0F"/>
          <w:szCs w:val="17"/>
          <w:lang w:val="fr-FR" w:eastAsia="en-GB"/>
        </w:rPr>
        <w:t>rayonnants</w:t>
      </w:r>
      <w:r w:rsidR="007C6DC3" w:rsidRPr="0032190F">
        <w:rPr>
          <w:color w:val="363636"/>
          <w:szCs w:val="17"/>
          <w:lang w:val="fr-FR" w:eastAsia="en-GB"/>
        </w:rPr>
        <w:t xml:space="preserve">. </w:t>
      </w:r>
      <w:r w:rsidR="007C6DC3" w:rsidRPr="0032190F">
        <w:rPr>
          <w:color w:val="202020"/>
          <w:szCs w:val="17"/>
          <w:lang w:val="fr-FR" w:eastAsia="en-GB"/>
        </w:rPr>
        <w:t xml:space="preserve">Cette </w:t>
      </w:r>
      <w:r w:rsidR="007C6DC3" w:rsidRPr="0032190F">
        <w:rPr>
          <w:color w:val="0F0F0F"/>
          <w:szCs w:val="17"/>
          <w:lang w:val="fr-FR" w:eastAsia="en-GB"/>
        </w:rPr>
        <w:t xml:space="preserve">figure </w:t>
      </w:r>
      <w:r w:rsidR="007C6DC3" w:rsidRPr="0032190F">
        <w:rPr>
          <w:color w:val="202020"/>
          <w:szCs w:val="17"/>
          <w:lang w:val="fr-FR" w:eastAsia="en-GB"/>
        </w:rPr>
        <w:t xml:space="preserve">est </w:t>
      </w:r>
      <w:r w:rsidR="007C6DC3" w:rsidRPr="0032190F">
        <w:rPr>
          <w:color w:val="0F0F0F"/>
          <w:szCs w:val="17"/>
          <w:lang w:val="fr-FR" w:eastAsia="en-GB"/>
        </w:rPr>
        <w:t xml:space="preserve">un </w:t>
      </w:r>
      <w:r w:rsidR="007C6DC3" w:rsidRPr="0032190F">
        <w:rPr>
          <w:color w:val="202020"/>
          <w:szCs w:val="17"/>
          <w:lang w:val="fr-FR" w:eastAsia="en-GB"/>
        </w:rPr>
        <w:t xml:space="preserve">cercle </w:t>
      </w:r>
      <w:r w:rsidR="007C6DC3" w:rsidRPr="0032190F">
        <w:rPr>
          <w:color w:val="0F0F0F"/>
          <w:szCs w:val="17"/>
          <w:lang w:val="fr-FR" w:eastAsia="en-GB"/>
        </w:rPr>
        <w:t xml:space="preserve">presque </w:t>
      </w:r>
      <w:r w:rsidR="007C6DC3" w:rsidRPr="0032190F">
        <w:rPr>
          <w:color w:val="202020"/>
          <w:szCs w:val="17"/>
          <w:lang w:val="fr-FR" w:eastAsia="en-GB"/>
        </w:rPr>
        <w:t xml:space="preserve">entier avec </w:t>
      </w:r>
      <w:r w:rsidR="007C6DC3" w:rsidRPr="0032190F">
        <w:rPr>
          <w:color w:val="0F0F0F"/>
          <w:szCs w:val="17"/>
          <w:lang w:val="fr-FR" w:eastAsia="en-GB"/>
        </w:rPr>
        <w:t xml:space="preserve">dix traits rayonnants d'apres </w:t>
      </w:r>
      <w:r w:rsidR="007C6DC3" w:rsidRPr="0032190F">
        <w:rPr>
          <w:color w:val="0F0F0F"/>
          <w:szCs w:val="19"/>
          <w:lang w:val="fr-FR" w:eastAsia="en-GB"/>
        </w:rPr>
        <w:t xml:space="preserve">A. </w:t>
      </w:r>
      <w:r w:rsidR="007C6DC3" w:rsidRPr="0032190F">
        <w:rPr>
          <w:color w:val="0F0F0F"/>
          <w:szCs w:val="17"/>
          <w:lang w:val="fr-FR" w:eastAsia="en-GB"/>
        </w:rPr>
        <w:t>Glory</w:t>
      </w:r>
      <w:r w:rsidR="007C6DC3" w:rsidRPr="0032190F">
        <w:rPr>
          <w:color w:val="363636"/>
          <w:szCs w:val="17"/>
          <w:lang w:val="fr-FR" w:eastAsia="en-GB"/>
        </w:rPr>
        <w:t>.</w:t>
      </w:r>
      <w:r w:rsidR="007C6DC3" w:rsidRPr="0032190F">
        <w:rPr>
          <w:color w:val="464646"/>
          <w:szCs w:val="17"/>
          <w:lang w:val="fr-FR" w:eastAsia="en-GB"/>
        </w:rPr>
        <w:t xml:space="preserve"> (BIB 901) </w:t>
      </w:r>
      <w:r w:rsidR="007C6DC3" w:rsidRPr="0032190F">
        <w:rPr>
          <w:color w:val="363636"/>
          <w:szCs w:val="17"/>
          <w:lang w:val="fr-FR" w:eastAsia="en-GB"/>
        </w:rPr>
        <w:t xml:space="preserve"> </w:t>
      </w:r>
    </w:p>
    <w:p w14:paraId="738962F5" w14:textId="77777777" w:rsidR="00AD18AA" w:rsidRPr="0032190F" w:rsidRDefault="00AD18AA" w:rsidP="008D58C7">
      <w:pPr>
        <w:jc w:val="both"/>
        <w:rPr>
          <w:lang w:val="fr-FR"/>
        </w:rPr>
      </w:pPr>
    </w:p>
    <w:p w14:paraId="78A6461D" w14:textId="77777777" w:rsidR="004A1C0A" w:rsidRPr="0032190F" w:rsidRDefault="004A1C0A" w:rsidP="004A1C0A">
      <w:pPr>
        <w:pStyle w:val="Heading3"/>
      </w:pPr>
      <w:bookmarkStart w:id="3139" w:name="Sit_Chuchy_art_pB"/>
      <w:r w:rsidRPr="0032190F">
        <w:t>Panneau B</w:t>
      </w:r>
    </w:p>
    <w:bookmarkEnd w:id="3139"/>
    <w:p w14:paraId="1DDCC325" w14:textId="77777777" w:rsidR="00AB14AB" w:rsidRPr="0032190F" w:rsidRDefault="00AD18AA" w:rsidP="008D58C7">
      <w:pPr>
        <w:jc w:val="both"/>
        <w:rPr>
          <w:lang w:val="fr-FR"/>
        </w:rPr>
      </w:pPr>
      <w:r w:rsidRPr="0032190F">
        <w:rPr>
          <w:lang w:val="fr-FR"/>
        </w:rPr>
        <w:t xml:space="preserve">Scène ? (SS BIB) </w:t>
      </w:r>
      <w:r w:rsidR="008D58C7" w:rsidRPr="0032190F">
        <w:rPr>
          <w:rFonts w:eastAsia="Code2000"/>
          <w:lang w:val="fr-FR" w:eastAsia="en-GB"/>
        </w:rPr>
        <w:t>Une femme sortant de son habitation l</w:t>
      </w:r>
      <w:r w:rsidR="008D58C7" w:rsidRPr="0032190F">
        <w:rPr>
          <w:rFonts w:eastAsia="Code2000" w:hint="eastAsia"/>
          <w:lang w:val="fr-FR" w:eastAsia="en-GB"/>
        </w:rPr>
        <w:t>è</w:t>
      </w:r>
      <w:r w:rsidR="008D58C7" w:rsidRPr="0032190F">
        <w:rPr>
          <w:rFonts w:eastAsia="Code2000"/>
          <w:lang w:val="fr-FR" w:eastAsia="en-GB"/>
        </w:rPr>
        <w:t>ve les bras au ciel pour rabattre un renard en fuite vers son mari arm</w:t>
      </w:r>
      <w:r w:rsidR="008D58C7" w:rsidRPr="0032190F">
        <w:rPr>
          <w:rFonts w:eastAsia="Code2000" w:hint="eastAsia"/>
          <w:lang w:val="fr-FR" w:eastAsia="en-GB"/>
        </w:rPr>
        <w:t>é</w:t>
      </w:r>
      <w:r w:rsidR="008D58C7" w:rsidRPr="0032190F">
        <w:rPr>
          <w:rFonts w:eastAsia="Code2000"/>
          <w:lang w:val="fr-FR" w:eastAsia="en-GB"/>
        </w:rPr>
        <w:t xml:space="preserve"> d'une fronde (1). Le chasseur suivi de deux chiens a d</w:t>
      </w:r>
      <w:r w:rsidR="008D58C7" w:rsidRPr="0032190F">
        <w:rPr>
          <w:rFonts w:eastAsia="Code2000" w:hint="eastAsia"/>
          <w:lang w:val="fr-FR" w:eastAsia="en-GB"/>
        </w:rPr>
        <w:t>é</w:t>
      </w:r>
      <w:r w:rsidR="008D58C7" w:rsidRPr="0032190F">
        <w:rPr>
          <w:rFonts w:eastAsia="Code2000"/>
          <w:lang w:val="fr-FR" w:eastAsia="en-GB"/>
        </w:rPr>
        <w:t>j</w:t>
      </w:r>
      <w:r w:rsidR="008D58C7" w:rsidRPr="0032190F">
        <w:rPr>
          <w:rFonts w:eastAsia="Code2000" w:hint="eastAsia"/>
          <w:lang w:val="fr-FR" w:eastAsia="en-GB"/>
        </w:rPr>
        <w:t>à</w:t>
      </w:r>
      <w:r w:rsidR="008D58C7" w:rsidRPr="0032190F">
        <w:rPr>
          <w:rFonts w:eastAsia="Code2000"/>
          <w:lang w:val="fr-FR" w:eastAsia="en-GB"/>
        </w:rPr>
        <w:t xml:space="preserve"> abattu un premier renard qui g</w:t>
      </w:r>
      <w:r w:rsidR="008D58C7" w:rsidRPr="0032190F">
        <w:rPr>
          <w:rFonts w:eastAsia="Code2000" w:hint="eastAsia"/>
          <w:lang w:val="fr-FR" w:eastAsia="en-GB"/>
        </w:rPr>
        <w:t>î</w:t>
      </w:r>
      <w:r w:rsidR="008D58C7" w:rsidRPr="0032190F">
        <w:rPr>
          <w:rFonts w:eastAsia="Code2000"/>
          <w:lang w:val="fr-FR" w:eastAsia="en-GB"/>
        </w:rPr>
        <w:t xml:space="preserve">t </w:t>
      </w:r>
      <w:r w:rsidR="008D58C7" w:rsidRPr="0032190F">
        <w:rPr>
          <w:rFonts w:eastAsia="Code2000" w:hint="eastAsia"/>
          <w:lang w:val="fr-FR" w:eastAsia="en-GB"/>
        </w:rPr>
        <w:t>à</w:t>
      </w:r>
      <w:r w:rsidR="008D58C7" w:rsidRPr="0032190F">
        <w:rPr>
          <w:rFonts w:eastAsia="Code2000"/>
          <w:lang w:val="fr-FR" w:eastAsia="en-GB"/>
        </w:rPr>
        <w:t xml:space="preserve"> terre, la t</w:t>
      </w:r>
      <w:r w:rsidR="008D58C7" w:rsidRPr="0032190F">
        <w:rPr>
          <w:rFonts w:eastAsia="Code2000" w:hint="eastAsia"/>
          <w:lang w:val="fr-FR" w:eastAsia="en-GB"/>
        </w:rPr>
        <w:t>ê</w:t>
      </w:r>
      <w:r w:rsidR="008D58C7" w:rsidRPr="0032190F">
        <w:rPr>
          <w:rFonts w:eastAsia="Code2000"/>
          <w:lang w:val="fr-FR" w:eastAsia="en-GB"/>
        </w:rPr>
        <w:t>te renvers</w:t>
      </w:r>
      <w:r w:rsidR="008D58C7" w:rsidRPr="0032190F">
        <w:rPr>
          <w:rFonts w:eastAsia="Code2000" w:hint="eastAsia"/>
          <w:lang w:val="fr-FR" w:eastAsia="en-GB"/>
        </w:rPr>
        <w:t>é</w:t>
      </w:r>
      <w:r w:rsidR="008D58C7" w:rsidRPr="0032190F">
        <w:rPr>
          <w:rFonts w:eastAsia="Code2000"/>
          <w:lang w:val="fr-FR" w:eastAsia="en-GB"/>
        </w:rPr>
        <w:t xml:space="preserve">e, les pattes </w:t>
      </w:r>
      <w:r w:rsidR="008D58C7" w:rsidRPr="0032190F">
        <w:rPr>
          <w:rFonts w:eastAsia="Code2000" w:hint="eastAsia"/>
          <w:lang w:val="fr-FR" w:eastAsia="en-GB"/>
        </w:rPr>
        <w:t>é</w:t>
      </w:r>
      <w:r w:rsidR="008D58C7" w:rsidRPr="0032190F">
        <w:rPr>
          <w:rFonts w:eastAsia="Code2000"/>
          <w:lang w:val="fr-FR" w:eastAsia="en-GB"/>
        </w:rPr>
        <w:t>tal</w:t>
      </w:r>
      <w:r w:rsidR="008D58C7" w:rsidRPr="0032190F">
        <w:rPr>
          <w:rFonts w:eastAsia="Code2000" w:hint="eastAsia"/>
          <w:lang w:val="fr-FR" w:eastAsia="en-GB"/>
        </w:rPr>
        <w:t>é</w:t>
      </w:r>
      <w:r w:rsidR="008D58C7" w:rsidRPr="0032190F">
        <w:rPr>
          <w:rFonts w:eastAsia="Code2000"/>
          <w:lang w:val="fr-FR" w:eastAsia="en-GB"/>
        </w:rPr>
        <w:t xml:space="preserve">es (Fig 1). </w:t>
      </w:r>
      <w:r w:rsidRPr="0032190F">
        <w:rPr>
          <w:lang w:val="fr-FR"/>
        </w:rPr>
        <w:t>(BIB 2430))</w:t>
      </w:r>
    </w:p>
    <w:p w14:paraId="3937189E" w14:textId="77777777" w:rsidR="00AD18AA" w:rsidRPr="0032190F" w:rsidRDefault="00AD18AA" w:rsidP="00AD18AA">
      <w:pPr>
        <w:jc w:val="both"/>
        <w:rPr>
          <w:rFonts w:eastAsia="Code2000"/>
          <w:lang w:val="fr-FR" w:eastAsia="en-GB"/>
        </w:rPr>
      </w:pPr>
      <w:r w:rsidRPr="0032190F">
        <w:rPr>
          <w:lang w:val="fr-FR"/>
        </w:rPr>
        <w:t xml:space="preserve">Interprété comme une scène de chasse au renard alors même que les signes ne sont plus identifiables. C'est seulement l'alignement des signes sur un axe plus ou moins défini qui permet de proposer cette lecture (P. Hameau in BIB 2325) Représentation animale (BIB 1165) </w:t>
      </w:r>
    </w:p>
    <w:p w14:paraId="11B82564" w14:textId="77777777" w:rsidR="00AD18AA" w:rsidRPr="0032190F" w:rsidRDefault="00AD18AA" w:rsidP="008D58C7">
      <w:pPr>
        <w:jc w:val="both"/>
        <w:rPr>
          <w:lang w:val="fr-FR"/>
        </w:rPr>
      </w:pPr>
    </w:p>
    <w:p w14:paraId="607F2573" w14:textId="77777777" w:rsidR="00AD18AA" w:rsidRPr="0032190F" w:rsidRDefault="00AD18AA" w:rsidP="00AD18AA">
      <w:pPr>
        <w:pStyle w:val="Heading3"/>
      </w:pPr>
      <w:r w:rsidRPr="0032190F">
        <w:t>Interprétations</w:t>
      </w:r>
    </w:p>
    <w:p w14:paraId="08CC887E" w14:textId="77777777" w:rsidR="007C6DC3" w:rsidRPr="0032190F" w:rsidRDefault="007C6DC3" w:rsidP="008D58C7">
      <w:pPr>
        <w:jc w:val="both"/>
        <w:rPr>
          <w:lang w:val="fr-FR"/>
        </w:rPr>
      </w:pPr>
      <w:r w:rsidRPr="0032190F">
        <w:rPr>
          <w:color w:val="0F0F0F"/>
          <w:szCs w:val="17"/>
          <w:lang w:val="fr-FR" w:eastAsia="en-GB"/>
        </w:rPr>
        <w:t xml:space="preserve">Les </w:t>
      </w:r>
      <w:r w:rsidRPr="0032190F">
        <w:rPr>
          <w:color w:val="202020"/>
          <w:szCs w:val="17"/>
          <w:lang w:val="fr-FR" w:eastAsia="en-GB"/>
        </w:rPr>
        <w:t xml:space="preserve">auteurs (Glory et al.) </w:t>
      </w:r>
      <w:r w:rsidRPr="0032190F">
        <w:rPr>
          <w:color w:val="0F0F0F"/>
          <w:szCs w:val="17"/>
          <w:lang w:val="fr-FR" w:eastAsia="en-GB"/>
        </w:rPr>
        <w:t xml:space="preserve">interpretent </w:t>
      </w:r>
      <w:r w:rsidR="00C620EC">
        <w:rPr>
          <w:color w:val="0F0F0F"/>
          <w:szCs w:val="17"/>
          <w:lang w:val="fr-FR" w:eastAsia="en-GB"/>
        </w:rPr>
        <w:t>l</w:t>
      </w:r>
      <w:r w:rsidRPr="0032190F">
        <w:rPr>
          <w:color w:val="0F0F0F"/>
          <w:szCs w:val="17"/>
          <w:lang w:val="fr-FR" w:eastAsia="en-GB"/>
        </w:rPr>
        <w:t xml:space="preserve">'ensemble </w:t>
      </w:r>
      <w:r w:rsidRPr="0032190F">
        <w:rPr>
          <w:color w:val="202020"/>
          <w:szCs w:val="17"/>
          <w:lang w:val="fr-FR" w:eastAsia="en-GB"/>
        </w:rPr>
        <w:t>com</w:t>
      </w:r>
      <w:r w:rsidRPr="0032190F">
        <w:rPr>
          <w:color w:val="0F0F0F"/>
          <w:szCs w:val="17"/>
          <w:lang w:val="fr-FR" w:eastAsia="en-GB"/>
        </w:rPr>
        <w:t xml:space="preserve">me </w:t>
      </w:r>
      <w:r w:rsidR="00C620EC">
        <w:rPr>
          <w:color w:val="0F0F0F"/>
          <w:szCs w:val="17"/>
          <w:lang w:val="fr-FR" w:eastAsia="en-GB"/>
        </w:rPr>
        <w:t>l</w:t>
      </w:r>
      <w:r w:rsidRPr="0032190F">
        <w:rPr>
          <w:color w:val="0F0F0F"/>
          <w:szCs w:val="17"/>
          <w:lang w:val="fr-FR" w:eastAsia="en-GB"/>
        </w:rPr>
        <w:t>a figuration d</w:t>
      </w:r>
      <w:r w:rsidRPr="0032190F">
        <w:rPr>
          <w:color w:val="363636"/>
          <w:szCs w:val="17"/>
          <w:lang w:val="fr-FR" w:eastAsia="en-GB"/>
        </w:rPr>
        <w:t>'</w:t>
      </w:r>
      <w:r w:rsidRPr="0032190F">
        <w:rPr>
          <w:color w:val="0F0F0F"/>
          <w:szCs w:val="17"/>
          <w:lang w:val="fr-FR" w:eastAsia="en-GB"/>
        </w:rPr>
        <w:t xml:space="preserve">une </w:t>
      </w:r>
      <w:r w:rsidRPr="0032190F">
        <w:rPr>
          <w:color w:val="202020"/>
          <w:szCs w:val="17"/>
          <w:lang w:val="fr-FR" w:eastAsia="en-GB"/>
        </w:rPr>
        <w:t xml:space="preserve">idole </w:t>
      </w:r>
      <w:r w:rsidRPr="0032190F">
        <w:rPr>
          <w:color w:val="0F0F0F"/>
          <w:szCs w:val="17"/>
          <w:lang w:val="fr-FR" w:eastAsia="en-GB"/>
        </w:rPr>
        <w:t xml:space="preserve">accompagnee de </w:t>
      </w:r>
      <w:r w:rsidRPr="0032190F">
        <w:rPr>
          <w:color w:val="202020"/>
          <w:szCs w:val="17"/>
          <w:lang w:val="fr-FR" w:eastAsia="en-GB"/>
        </w:rPr>
        <w:t xml:space="preserve">cinq </w:t>
      </w:r>
      <w:r w:rsidRPr="0032190F">
        <w:rPr>
          <w:color w:val="0F0F0F"/>
          <w:szCs w:val="17"/>
          <w:lang w:val="fr-FR" w:eastAsia="en-GB"/>
        </w:rPr>
        <w:t xml:space="preserve">hommes </w:t>
      </w:r>
      <w:r w:rsidRPr="0032190F">
        <w:rPr>
          <w:color w:val="202020"/>
          <w:szCs w:val="17"/>
          <w:lang w:val="fr-FR" w:eastAsia="en-GB"/>
        </w:rPr>
        <w:t xml:space="preserve">stylises, de </w:t>
      </w:r>
      <w:r w:rsidRPr="0032190F">
        <w:rPr>
          <w:color w:val="0F0F0F"/>
          <w:szCs w:val="17"/>
          <w:lang w:val="fr-FR" w:eastAsia="en-GB"/>
        </w:rPr>
        <w:t xml:space="preserve">quatre </w:t>
      </w:r>
      <w:r w:rsidRPr="0032190F">
        <w:rPr>
          <w:color w:val="202020"/>
          <w:szCs w:val="17"/>
          <w:lang w:val="fr-FR" w:eastAsia="en-GB"/>
        </w:rPr>
        <w:t xml:space="preserve">stylisations </w:t>
      </w:r>
      <w:r w:rsidRPr="0032190F">
        <w:rPr>
          <w:color w:val="0F0F0F"/>
          <w:szCs w:val="17"/>
          <w:lang w:val="fr-FR" w:eastAsia="en-GB"/>
        </w:rPr>
        <w:t xml:space="preserve">feminines </w:t>
      </w:r>
      <w:r w:rsidRPr="0032190F">
        <w:rPr>
          <w:color w:val="202020"/>
          <w:szCs w:val="17"/>
          <w:lang w:val="fr-FR" w:eastAsia="en-GB"/>
        </w:rPr>
        <w:t xml:space="preserve">sous </w:t>
      </w:r>
      <w:r w:rsidRPr="0032190F">
        <w:rPr>
          <w:color w:val="0F0F0F"/>
          <w:szCs w:val="17"/>
          <w:lang w:val="fr-FR" w:eastAsia="en-GB"/>
        </w:rPr>
        <w:t xml:space="preserve">un </w:t>
      </w:r>
      <w:r w:rsidRPr="0032190F">
        <w:rPr>
          <w:color w:val="202020"/>
          <w:szCs w:val="17"/>
          <w:lang w:val="fr-FR" w:eastAsia="en-GB"/>
        </w:rPr>
        <w:t xml:space="preserve">signe soleiforme. </w:t>
      </w:r>
      <w:r w:rsidRPr="0032190F">
        <w:rPr>
          <w:color w:val="363636"/>
          <w:szCs w:val="17"/>
          <w:lang w:val="fr-FR" w:eastAsia="en-GB"/>
        </w:rPr>
        <w:t>(BIB 901)</w:t>
      </w:r>
    </w:p>
    <w:p w14:paraId="299D09D7" w14:textId="77777777" w:rsidR="00AD18AA" w:rsidRPr="0032190F" w:rsidRDefault="00AD18AA" w:rsidP="008D58C7">
      <w:pPr>
        <w:jc w:val="both"/>
        <w:rPr>
          <w:lang w:val="fr-FR"/>
        </w:rPr>
      </w:pPr>
      <w:r w:rsidRPr="0032190F">
        <w:rPr>
          <w:rFonts w:eastAsia="Code2000"/>
          <w:lang w:val="fr-FR" w:eastAsia="en-GB"/>
        </w:rPr>
        <w:t>Ces deux tableaux trac</w:t>
      </w:r>
      <w:r w:rsidRPr="0032190F">
        <w:rPr>
          <w:rFonts w:eastAsia="Code2000" w:hint="eastAsia"/>
          <w:lang w:val="fr-FR" w:eastAsia="en-GB"/>
        </w:rPr>
        <w:t>é</w:t>
      </w:r>
      <w:r w:rsidRPr="0032190F">
        <w:rPr>
          <w:rFonts w:eastAsia="Code2000"/>
          <w:lang w:val="fr-FR" w:eastAsia="en-GB"/>
        </w:rPr>
        <w:t xml:space="preserve">s au doigt, symbolisent la Vie et la Mort ; </w:t>
      </w:r>
      <w:r w:rsidRPr="0032190F">
        <w:rPr>
          <w:rFonts w:eastAsia="Code2000" w:hint="eastAsia"/>
          <w:lang w:val="fr-FR" w:eastAsia="en-GB"/>
        </w:rPr>
        <w:t>ď</w:t>
      </w:r>
      <w:r w:rsidRPr="0032190F">
        <w:rPr>
          <w:rFonts w:eastAsia="Code2000"/>
          <w:lang w:val="fr-FR" w:eastAsia="en-GB"/>
        </w:rPr>
        <w:t>une part le souci de la chasse qui entretient la tribu, d'autre part, le souci de la vie future et du culte des morts, synth</w:t>
      </w:r>
      <w:r w:rsidRPr="0032190F">
        <w:rPr>
          <w:rFonts w:eastAsia="Code2000" w:hint="eastAsia"/>
          <w:lang w:val="fr-FR" w:eastAsia="en-GB"/>
        </w:rPr>
        <w:t>è</w:t>
      </w:r>
      <w:r w:rsidRPr="0032190F">
        <w:rPr>
          <w:rFonts w:eastAsia="Code2000"/>
          <w:lang w:val="fr-FR" w:eastAsia="en-GB"/>
        </w:rPr>
        <w:t xml:space="preserve">se philosophique de tout </w:t>
      </w:r>
      <w:r w:rsidRPr="0032190F">
        <w:rPr>
          <w:rFonts w:eastAsia="Code2000" w:hint="eastAsia"/>
          <w:lang w:val="fr-FR" w:eastAsia="en-GB"/>
        </w:rPr>
        <w:t>ê</w:t>
      </w:r>
      <w:r w:rsidRPr="0032190F">
        <w:rPr>
          <w:rFonts w:eastAsia="Code2000"/>
          <w:lang w:val="fr-FR" w:eastAsia="en-GB"/>
        </w:rPr>
        <w:t>tre humain. A 0m35 de la sc</w:t>
      </w:r>
      <w:r w:rsidRPr="0032190F">
        <w:rPr>
          <w:rFonts w:eastAsia="Code2000" w:hint="eastAsia"/>
          <w:lang w:val="fr-FR" w:eastAsia="en-GB"/>
        </w:rPr>
        <w:t>è</w:t>
      </w:r>
      <w:r w:rsidRPr="0032190F">
        <w:rPr>
          <w:rFonts w:eastAsia="Code2000"/>
          <w:lang w:val="fr-FR" w:eastAsia="en-GB"/>
        </w:rPr>
        <w:t>ne de l'idole est enfin trac</w:t>
      </w:r>
      <w:r w:rsidRPr="0032190F">
        <w:rPr>
          <w:rFonts w:eastAsia="Code2000" w:hint="eastAsia"/>
          <w:lang w:val="fr-FR" w:eastAsia="en-GB"/>
        </w:rPr>
        <w:t>é</w:t>
      </w:r>
      <w:r w:rsidRPr="0032190F">
        <w:rPr>
          <w:rFonts w:eastAsia="Code2000"/>
          <w:lang w:val="fr-FR" w:eastAsia="en-GB"/>
        </w:rPr>
        <w:t>e une main stylis</w:t>
      </w:r>
      <w:r w:rsidRPr="0032190F">
        <w:rPr>
          <w:rFonts w:eastAsia="Code2000" w:hint="eastAsia"/>
          <w:lang w:val="fr-FR" w:eastAsia="en-GB"/>
        </w:rPr>
        <w:t>é</w:t>
      </w:r>
      <w:r w:rsidRPr="0032190F">
        <w:rPr>
          <w:rFonts w:eastAsia="Code2000"/>
          <w:lang w:val="fr-FR" w:eastAsia="en-GB"/>
        </w:rPr>
        <w:t xml:space="preserve">e semblable </w:t>
      </w:r>
      <w:r w:rsidRPr="0032190F">
        <w:rPr>
          <w:rFonts w:eastAsia="Code2000" w:hint="eastAsia"/>
          <w:lang w:val="fr-FR" w:eastAsia="en-GB"/>
        </w:rPr>
        <w:t>à</w:t>
      </w:r>
      <w:r w:rsidRPr="0032190F">
        <w:rPr>
          <w:rFonts w:eastAsia="Code2000"/>
          <w:lang w:val="fr-FR" w:eastAsia="en-GB"/>
        </w:rPr>
        <w:t xml:space="preserve"> celles du curieux personnage de la Peñon de la Graja (Espagne).</w:t>
      </w:r>
      <w:r w:rsidRPr="0032190F">
        <w:rPr>
          <w:lang w:val="fr-FR"/>
        </w:rPr>
        <w:t xml:space="preserve"> (BIB 2430)</w:t>
      </w:r>
    </w:p>
    <w:p w14:paraId="088F3C33" w14:textId="77777777" w:rsidR="008D58C7" w:rsidRDefault="008D58C7" w:rsidP="008D58C7">
      <w:pPr>
        <w:jc w:val="both"/>
        <w:rPr>
          <w:lang w:val="fr-FR"/>
        </w:rPr>
      </w:pPr>
    </w:p>
    <w:p w14:paraId="7A0521C1" w14:textId="29E05BE9" w:rsidR="00C620EC" w:rsidRDefault="00C620EC" w:rsidP="008D58C7">
      <w:pPr>
        <w:jc w:val="both"/>
        <w:rPr>
          <w:rFonts w:eastAsia="Code2000"/>
          <w:lang w:val="fr-FR" w:eastAsia="en-GB"/>
        </w:rPr>
      </w:pPr>
      <w:r>
        <w:rPr>
          <w:lang w:val="fr-FR"/>
        </w:rPr>
        <w:t xml:space="preserve">v. </w:t>
      </w:r>
      <w:hyperlink r:id="rId7361" w:anchor="Cul_Schemat_France_distrib_hygro" w:history="1">
        <w:r w:rsidRPr="00C620EC">
          <w:rPr>
            <w:rStyle w:val="Hyperlink"/>
            <w:rFonts w:eastAsia="Code2000"/>
            <w:lang w:val="fr-FR" w:eastAsia="en-GB"/>
          </w:rPr>
          <w:t>humidité</w:t>
        </w:r>
      </w:hyperlink>
    </w:p>
    <w:p w14:paraId="31ECCFEB" w14:textId="77777777" w:rsidR="00C620EC" w:rsidRPr="0032190F" w:rsidRDefault="00C620EC" w:rsidP="008D58C7">
      <w:pPr>
        <w:jc w:val="both"/>
        <w:rPr>
          <w:lang w:val="fr-FR"/>
        </w:rPr>
      </w:pPr>
    </w:p>
    <w:p w14:paraId="64F125F0" w14:textId="77777777" w:rsidR="00AB14AB" w:rsidRPr="0032190F" w:rsidRDefault="00AB14AB" w:rsidP="00426FF9">
      <w:pPr>
        <w:pStyle w:val="Heading1"/>
      </w:pPr>
      <w:bookmarkStart w:id="3140" w:name="Sit_Cabro"/>
      <w:r w:rsidRPr="0032190F">
        <w:t>CABRO (GROTTES DES)</w:t>
      </w:r>
    </w:p>
    <w:bookmarkEnd w:id="3140"/>
    <w:p w14:paraId="1249518A" w14:textId="77777777" w:rsidR="00AB14AB" w:rsidRPr="0032190F" w:rsidRDefault="00AB14AB" w:rsidP="00AB14AB">
      <w:pPr>
        <w:rPr>
          <w:lang w:val="fr-FR"/>
        </w:rPr>
      </w:pPr>
    </w:p>
    <w:p w14:paraId="21C9DD72" w14:textId="716B62DF" w:rsidR="001678F8" w:rsidRPr="0032190F" w:rsidRDefault="00FF76DB" w:rsidP="00D21F5B">
      <w:pPr>
        <w:jc w:val="both"/>
        <w:rPr>
          <w:lang w:val="fr-FR"/>
        </w:rPr>
      </w:pPr>
      <w:r w:rsidRPr="0032190F">
        <w:rPr>
          <w:rFonts w:eastAsia="Code2000"/>
          <w:lang w:val="fr-FR" w:eastAsia="en-GB"/>
        </w:rPr>
        <w:t xml:space="preserve">Grotte des Cabro (Touvres, Var). </w:t>
      </w:r>
      <w:r w:rsidR="00AB14AB" w:rsidRPr="0032190F">
        <w:rPr>
          <w:rFonts w:eastAsia="Code2000"/>
          <w:lang w:val="fr-FR" w:eastAsia="en-GB"/>
        </w:rPr>
        <w:t xml:space="preserve">Abri peint du </w:t>
      </w:r>
      <w:hyperlink r:id="rId7362" w:anchor="Sit_Carami_Haut" w:history="1">
        <w:r w:rsidR="00AB14AB" w:rsidRPr="0032190F">
          <w:rPr>
            <w:rStyle w:val="Hyperlink"/>
            <w:rFonts w:eastAsia="Code2000"/>
            <w:lang w:val="fr-FR" w:eastAsia="en-GB"/>
          </w:rPr>
          <w:t>Haut-Carami</w:t>
        </w:r>
      </w:hyperlink>
      <w:r w:rsidR="00AB14AB" w:rsidRPr="0032190F">
        <w:rPr>
          <w:rFonts w:eastAsia="Code2000"/>
          <w:lang w:val="fr-FR" w:eastAsia="en-GB"/>
        </w:rPr>
        <w:t xml:space="preserve">. Renfoncement de plan  semi-circulaire poursuivis en hauteur, au fond  et </w:t>
      </w:r>
      <w:r w:rsidR="00AB14AB" w:rsidRPr="0032190F">
        <w:rPr>
          <w:rFonts w:eastAsia="Code2000" w:hint="eastAsia"/>
          <w:lang w:val="fr-FR" w:eastAsia="en-GB"/>
        </w:rPr>
        <w:t>à</w:t>
      </w:r>
      <w:r w:rsidR="00AB14AB" w:rsidRPr="0032190F">
        <w:rPr>
          <w:rFonts w:eastAsia="Code2000"/>
          <w:lang w:val="fr-FR" w:eastAsia="en-GB"/>
        </w:rPr>
        <w:t xml:space="preserve"> gauche, par une </w:t>
      </w:r>
      <w:r w:rsidR="00AB14AB" w:rsidRPr="0032190F">
        <w:rPr>
          <w:rFonts w:eastAsia="Code2000" w:hint="eastAsia"/>
          <w:lang w:val="fr-FR" w:eastAsia="en-GB"/>
        </w:rPr>
        <w:t>é</w:t>
      </w:r>
      <w:r w:rsidR="00AB14AB" w:rsidRPr="0032190F">
        <w:rPr>
          <w:rFonts w:eastAsia="Code2000"/>
          <w:lang w:val="fr-FR" w:eastAsia="en-GB"/>
        </w:rPr>
        <w:t>troite fissure  dont on ne peut pas voir l'extr</w:t>
      </w:r>
      <w:r w:rsidR="00AB14AB" w:rsidRPr="0032190F">
        <w:rPr>
          <w:rFonts w:eastAsia="Code2000" w:hint="eastAsia"/>
          <w:lang w:val="fr-FR" w:eastAsia="en-GB"/>
        </w:rPr>
        <w:t>é</w:t>
      </w:r>
      <w:r w:rsidR="00AB14AB" w:rsidRPr="0032190F">
        <w:rPr>
          <w:rFonts w:eastAsia="Code2000"/>
          <w:lang w:val="fr-FR" w:eastAsia="en-GB"/>
        </w:rPr>
        <w:t>mit</w:t>
      </w:r>
      <w:r w:rsidR="00AB14AB" w:rsidRPr="0032190F">
        <w:rPr>
          <w:rFonts w:eastAsia="Code2000" w:hint="eastAsia"/>
          <w:lang w:val="fr-FR" w:eastAsia="en-GB"/>
        </w:rPr>
        <w:t>é</w:t>
      </w:r>
      <w:r w:rsidR="00AB14AB" w:rsidRPr="0032190F">
        <w:rPr>
          <w:rFonts w:eastAsia="Code2000"/>
          <w:lang w:val="fr-FR" w:eastAsia="en-GB"/>
        </w:rPr>
        <w:t>.  (BIB 2347 p. 360)</w:t>
      </w:r>
      <w:r w:rsidRPr="0032190F">
        <w:rPr>
          <w:rFonts w:eastAsia="Code2000"/>
          <w:lang w:val="fr-FR" w:eastAsia="en-GB"/>
        </w:rPr>
        <w:t xml:space="preserve"> </w:t>
      </w:r>
      <w:hyperlink r:id="rId7363" w:anchor="Cul_Schemat_France" w:history="1">
        <w:r w:rsidRPr="0032190F">
          <w:rPr>
            <w:rStyle w:val="Hyperlink"/>
            <w:lang w:val="fr-FR"/>
          </w:rPr>
          <w:t>art schématique peint</w:t>
        </w:r>
      </w:hyperlink>
      <w:r w:rsidRPr="0032190F">
        <w:rPr>
          <w:lang w:val="fr-FR"/>
        </w:rPr>
        <w:t xml:space="preserve"> (BIB 2396 fig. 1)</w:t>
      </w:r>
      <w:r w:rsidR="006108C3" w:rsidRPr="0032190F">
        <w:rPr>
          <w:lang w:val="fr-FR"/>
        </w:rPr>
        <w:t xml:space="preserve"> </w:t>
      </w:r>
      <w:r w:rsidR="00C620EC">
        <w:rPr>
          <w:lang w:val="fr-FR"/>
        </w:rPr>
        <w:t xml:space="preserve"> v. </w:t>
      </w:r>
      <w:hyperlink r:id="rId7364" w:anchor="Cul_Schemat_France_distrib_hygro" w:history="1">
        <w:r w:rsidR="00C620EC" w:rsidRPr="00C620EC">
          <w:rPr>
            <w:rStyle w:val="Hyperlink"/>
            <w:rFonts w:eastAsia="Code2000"/>
            <w:lang w:val="fr-FR" w:eastAsia="en-GB"/>
          </w:rPr>
          <w:t>humidité</w:t>
        </w:r>
      </w:hyperlink>
    </w:p>
    <w:p w14:paraId="58412EBC" w14:textId="77777777" w:rsidR="001678F8" w:rsidRPr="0032190F" w:rsidRDefault="001678F8" w:rsidP="00D21F5B">
      <w:pPr>
        <w:jc w:val="both"/>
        <w:rPr>
          <w:lang w:val="fr-FR"/>
        </w:rPr>
      </w:pPr>
    </w:p>
    <w:p w14:paraId="57AAD7B5" w14:textId="77777777" w:rsidR="001678F8" w:rsidRPr="0032190F" w:rsidRDefault="001678F8" w:rsidP="00D21F5B">
      <w:pPr>
        <w:jc w:val="both"/>
        <w:rPr>
          <w:lang w:val="fr-FR"/>
        </w:rPr>
      </w:pPr>
      <w:r w:rsidRPr="0032190F">
        <w:rPr>
          <w:lang w:val="fr-FR"/>
        </w:rPr>
        <w:t>"déesse" pour A. Glory (BIB 2430)</w:t>
      </w:r>
    </w:p>
    <w:p w14:paraId="50222CCB" w14:textId="3EEE9A58" w:rsidR="00AB14AB" w:rsidRPr="0032190F" w:rsidRDefault="006108C3" w:rsidP="00D21F5B">
      <w:pPr>
        <w:jc w:val="both"/>
        <w:rPr>
          <w:lang w:val="fr-FR"/>
        </w:rPr>
      </w:pPr>
      <w:r w:rsidRPr="0032190F">
        <w:rPr>
          <w:lang w:val="fr-FR"/>
        </w:rPr>
        <w:t xml:space="preserve">Prise en compte de la micro-topographie de la paroi: un petit filon de calcite et de petites fissures imposent le sens de </w:t>
      </w:r>
      <w:r w:rsidR="00524D35" w:rsidRPr="0032190F">
        <w:rPr>
          <w:lang w:val="fr-FR"/>
        </w:rPr>
        <w:t>lect</w:t>
      </w:r>
      <w:r w:rsidRPr="0032190F">
        <w:rPr>
          <w:lang w:val="fr-FR"/>
        </w:rPr>
        <w:t>ure de la figure de l'idole (BIB 2396 p. 151)</w:t>
      </w:r>
      <w:r w:rsidR="00524D35" w:rsidRPr="0032190F">
        <w:rPr>
          <w:lang w:val="fr-FR"/>
        </w:rPr>
        <w:t xml:space="preserve"> L'</w:t>
      </w:r>
      <w:r w:rsidR="002B4DAD" w:rsidRPr="0032190F">
        <w:rPr>
          <w:lang w:val="fr-FR"/>
        </w:rPr>
        <w:t xml:space="preserve"> </w:t>
      </w:r>
      <w:hyperlink r:id="rId7365" w:anchor="Cul_Art_TAC_T_a_idole_meride" w:history="1">
        <w:r w:rsidR="00524D35" w:rsidRPr="0032190F">
          <w:rPr>
            <w:rStyle w:val="Hyperlink"/>
            <w:lang w:val="fr-FR"/>
          </w:rPr>
          <w:t>idole</w:t>
        </w:r>
      </w:hyperlink>
      <w:r w:rsidR="00524D35" w:rsidRPr="0032190F">
        <w:rPr>
          <w:lang w:val="fr-FR"/>
        </w:rPr>
        <w:t xml:space="preserve">, incomplète, possède un </w:t>
      </w:r>
      <w:hyperlink r:id="rId7366" w:anchor="Cul_Art_TAC_T_t_collier" w:history="1">
        <w:r w:rsidR="002B4DAD" w:rsidRPr="0032190F">
          <w:rPr>
            <w:rStyle w:val="Hyperlink"/>
            <w:lang w:val="fr-FR"/>
          </w:rPr>
          <w:t>collier</w:t>
        </w:r>
      </w:hyperlink>
      <w:r w:rsidR="002B4DAD" w:rsidRPr="0032190F">
        <w:rPr>
          <w:lang w:val="fr-FR"/>
        </w:rPr>
        <w:t xml:space="preserve"> </w:t>
      </w:r>
      <w:r w:rsidR="00524D35" w:rsidRPr="0032190F">
        <w:rPr>
          <w:lang w:val="fr-FR"/>
        </w:rPr>
        <w:t>à deux rangs (BIB 2396 p. 152)</w:t>
      </w:r>
      <w:r w:rsidR="00D21F5B" w:rsidRPr="0032190F">
        <w:rPr>
          <w:lang w:val="fr-FR"/>
        </w:rPr>
        <w:t xml:space="preserve"> A 0m85 du sol au fond de cette grotte un cercle rouge pointé de deux </w:t>
      </w:r>
      <w:hyperlink r:id="rId7367" w:anchor="Cul_Art_TAC_T_a_yeux" w:history="1">
        <w:r w:rsidR="007B2122" w:rsidRPr="0032190F">
          <w:rPr>
            <w:rStyle w:val="Hyperlink"/>
            <w:lang w:val="fr-FR"/>
          </w:rPr>
          <w:t>yeux</w:t>
        </w:r>
      </w:hyperlink>
      <w:r w:rsidR="007B2122" w:rsidRPr="0032190F">
        <w:rPr>
          <w:lang w:val="fr-FR"/>
        </w:rPr>
        <w:t xml:space="preserve"> </w:t>
      </w:r>
      <w:r w:rsidR="00D21F5B" w:rsidRPr="0032190F">
        <w:rPr>
          <w:lang w:val="fr-FR"/>
        </w:rPr>
        <w:t xml:space="preserve">est surmonté d'une pendeloque frontale qui pourrait être le nez. Un demi-cercle basilaire fait office de collier. La partie gauche est effacée, la droite comprend un bord curviligne endommagé. Cette figuration de la déesse rappelle la statue-menhir de </w:t>
      </w:r>
      <w:hyperlink r:id="rId7368" w:anchor="Sit_Collorgue" w:history="1">
        <w:r w:rsidR="00D21F5B" w:rsidRPr="0032190F">
          <w:rPr>
            <w:rStyle w:val="Hyperlink"/>
            <w:lang w:val="fr-FR"/>
          </w:rPr>
          <w:t>Collorgue</w:t>
        </w:r>
      </w:hyperlink>
      <w:r w:rsidR="00D21F5B" w:rsidRPr="0032190F">
        <w:rPr>
          <w:lang w:val="fr-FR"/>
        </w:rPr>
        <w:t xml:space="preserve">. Une autre figure en rouge bauxite est trop abîmée pour être identifiée.(BIB 2430) </w:t>
      </w:r>
    </w:p>
    <w:p w14:paraId="4A1D531E" w14:textId="77777777" w:rsidR="00D21F5B" w:rsidRPr="0032190F" w:rsidRDefault="00D21F5B" w:rsidP="00AB14AB">
      <w:pPr>
        <w:rPr>
          <w:lang w:val="fr-FR"/>
        </w:rPr>
      </w:pPr>
    </w:p>
    <w:p w14:paraId="620A8AE6" w14:textId="77777777" w:rsidR="00AB14AB" w:rsidRPr="0032190F" w:rsidRDefault="00AB14AB" w:rsidP="00426FF9">
      <w:pPr>
        <w:pStyle w:val="Heading1"/>
        <w:rPr>
          <w:rFonts w:eastAsia="Code2000"/>
        </w:rPr>
      </w:pPr>
      <w:bookmarkStart w:id="3141" w:name="Sit_Alain"/>
      <w:r w:rsidRPr="0032190F">
        <w:rPr>
          <w:rFonts w:eastAsia="Code2000"/>
        </w:rPr>
        <w:t>ALAIN (GROTTE)</w:t>
      </w:r>
    </w:p>
    <w:bookmarkEnd w:id="3141"/>
    <w:p w14:paraId="497F9410" w14:textId="77777777" w:rsidR="00AB14AB" w:rsidRPr="0032190F" w:rsidRDefault="00AB14AB" w:rsidP="00AB14AB">
      <w:pPr>
        <w:rPr>
          <w:rFonts w:eastAsia="Code2000"/>
          <w:lang w:val="fr-FR" w:eastAsia="en-GB"/>
        </w:rPr>
      </w:pPr>
    </w:p>
    <w:p w14:paraId="3E6002FA" w14:textId="6B1E8822" w:rsidR="006742C7" w:rsidRPr="0032190F" w:rsidRDefault="00AB14AB" w:rsidP="009D75A4">
      <w:pPr>
        <w:jc w:val="both"/>
        <w:rPr>
          <w:rFonts w:eastAsia="Code2000"/>
          <w:lang w:val="fr-FR" w:eastAsia="en-GB"/>
        </w:rPr>
      </w:pPr>
      <w:r w:rsidRPr="0032190F">
        <w:rPr>
          <w:lang w:val="fr-FR"/>
        </w:rPr>
        <w:lastRenderedPageBreak/>
        <w:t xml:space="preserve">Abri peint du </w:t>
      </w:r>
      <w:hyperlink r:id="rId7369" w:anchor="Sit_Carami_Haut" w:history="1">
        <w:r w:rsidRPr="0032190F">
          <w:rPr>
            <w:rStyle w:val="Hyperlink"/>
            <w:rFonts w:eastAsia="Code2000"/>
            <w:lang w:val="fr-FR" w:eastAsia="en-GB"/>
          </w:rPr>
          <w:t>Haut-Carami</w:t>
        </w:r>
      </w:hyperlink>
      <w:r w:rsidR="00916F58" w:rsidRPr="0032190F">
        <w:rPr>
          <w:lang w:val="fr-FR"/>
        </w:rPr>
        <w:t xml:space="preserve"> (Tourves</w:t>
      </w:r>
      <w:r w:rsidR="00D114CE" w:rsidRPr="0032190F">
        <w:rPr>
          <w:lang w:val="fr-FR"/>
        </w:rPr>
        <w:t>, Var</w:t>
      </w:r>
      <w:r w:rsidR="00916F58" w:rsidRPr="0032190F">
        <w:rPr>
          <w:lang w:val="fr-FR"/>
        </w:rPr>
        <w:t>)</w:t>
      </w:r>
      <w:r w:rsidRPr="0032190F">
        <w:rPr>
          <w:lang w:val="fr-FR"/>
        </w:rPr>
        <w:t xml:space="preserve"> (BIB 2347 p. 360) </w:t>
      </w:r>
      <w:hyperlink r:id="rId7370" w:anchor="Cul_Schemat_France" w:history="1">
        <w:r w:rsidR="00A207F3" w:rsidRPr="0032190F">
          <w:rPr>
            <w:rStyle w:val="Hyperlink"/>
            <w:lang w:val="fr-FR"/>
          </w:rPr>
          <w:t>art schématique peint</w:t>
        </w:r>
      </w:hyperlink>
      <w:r w:rsidR="00A207F3" w:rsidRPr="0032190F">
        <w:rPr>
          <w:lang w:val="fr-FR"/>
        </w:rPr>
        <w:t xml:space="preserve"> (BIB 2396 fig. 1) </w:t>
      </w:r>
    </w:p>
    <w:p w14:paraId="045F1082" w14:textId="77777777" w:rsidR="005911D0" w:rsidRPr="0032190F" w:rsidRDefault="005911D0" w:rsidP="005911D0">
      <w:pPr>
        <w:jc w:val="both"/>
        <w:rPr>
          <w:rFonts w:eastAsia="Code2000"/>
          <w:lang w:val="fr-FR" w:eastAsia="en-GB"/>
        </w:rPr>
      </w:pPr>
    </w:p>
    <w:p w14:paraId="4E08FCFA" w14:textId="77777777" w:rsidR="005911D0" w:rsidRPr="0032190F" w:rsidRDefault="00797A4E" w:rsidP="005911D0">
      <w:pPr>
        <w:pStyle w:val="Heading2"/>
        <w:rPr>
          <w:rFonts w:eastAsia="Code2000"/>
          <w:lang w:eastAsia="en-GB"/>
        </w:rPr>
      </w:pPr>
      <w:r>
        <w:rPr>
          <w:rFonts w:eastAsia="Code2000"/>
          <w:lang w:eastAsia="en-GB"/>
        </w:rPr>
        <w:t>o</w:t>
      </w:r>
      <w:r w:rsidR="005911D0" w:rsidRPr="0032190F">
        <w:rPr>
          <w:rFonts w:eastAsia="Code2000"/>
          <w:lang w:eastAsia="en-GB"/>
        </w:rPr>
        <w:t>ccupation</w:t>
      </w:r>
    </w:p>
    <w:p w14:paraId="49DDF409" w14:textId="77777777" w:rsidR="005911D0" w:rsidRPr="0032190F" w:rsidRDefault="005911D0" w:rsidP="005911D0">
      <w:pPr>
        <w:jc w:val="both"/>
        <w:rPr>
          <w:rFonts w:eastAsia="Code2000"/>
          <w:lang w:val="fr-FR" w:eastAsia="en-GB"/>
        </w:rPr>
      </w:pPr>
    </w:p>
    <w:p w14:paraId="62E7E8B7" w14:textId="4A568909" w:rsidR="00E500B1" w:rsidRPr="0032190F" w:rsidRDefault="005911D0" w:rsidP="005911D0">
      <w:pPr>
        <w:jc w:val="both"/>
        <w:rPr>
          <w:rFonts w:eastAsia="Code2000"/>
          <w:lang w:val="fr-FR" w:eastAsia="en-GB"/>
        </w:rPr>
      </w:pPr>
      <w:r w:rsidRPr="0032190F">
        <w:rPr>
          <w:rFonts w:eastAsia="Code2000"/>
          <w:lang w:val="fr-FR" w:eastAsia="en-GB"/>
        </w:rPr>
        <w:t>Les inventeurs parlent d'un fragment de vase " campaniforme "• attribution culturelle que refute J. Courtin (1974) car ce vase n'est pas orne. En effet, il s'agit d'un fragment de ceramique sans decor, quali</w:t>
      </w:r>
      <w:r w:rsidR="00E500B1" w:rsidRPr="0032190F">
        <w:rPr>
          <w:rFonts w:eastAsia="Code2000"/>
          <w:lang w:val="fr-FR" w:eastAsia="en-GB"/>
        </w:rPr>
        <w:t>fié</w:t>
      </w:r>
      <w:r w:rsidRPr="0032190F">
        <w:rPr>
          <w:rFonts w:eastAsia="Code2000"/>
          <w:lang w:val="fr-FR" w:eastAsia="en-GB"/>
        </w:rPr>
        <w:t xml:space="preserve"> de campaniforme par Ia seule courbure de Ia panse, non caracteristique.(BIB 901) </w:t>
      </w:r>
      <w:r w:rsidR="003A79A9" w:rsidRPr="0032190F">
        <w:rPr>
          <w:rFonts w:eastAsia="Code2000"/>
          <w:i/>
          <w:lang w:val="fr-FR" w:eastAsia="en-GB"/>
        </w:rPr>
        <w:t xml:space="preserve">mobilier </w:t>
      </w:r>
      <w:hyperlink r:id="rId7371" w:anchor="Cul_Campaniforme" w:history="1">
        <w:r w:rsidR="003A79A9" w:rsidRPr="0032190F">
          <w:rPr>
            <w:rStyle w:val="Hyperlink"/>
            <w:rFonts w:eastAsia="Code2000"/>
            <w:i/>
            <w:lang w:val="fr-FR" w:eastAsia="en-GB"/>
          </w:rPr>
          <w:t>Campaniforme</w:t>
        </w:r>
      </w:hyperlink>
      <w:r w:rsidR="003A79A9" w:rsidRPr="0032190F">
        <w:rPr>
          <w:rFonts w:eastAsia="Code2000"/>
          <w:i/>
          <w:lang w:val="fr-FR" w:eastAsia="en-GB"/>
        </w:rPr>
        <w:t xml:space="preserve"> (BIB 971) </w:t>
      </w:r>
      <w:r w:rsidRPr="0032190F">
        <w:rPr>
          <w:rFonts w:eastAsia="Code2000"/>
          <w:lang w:val="fr-FR" w:eastAsia="en-GB"/>
        </w:rPr>
        <w:t xml:space="preserve">Fouilles 1943 ? (SS BIB) Mobilier chalcolithique </w:t>
      </w:r>
      <w:r w:rsidRPr="0032190F">
        <w:rPr>
          <w:rFonts w:eastAsia="Code2000"/>
          <w:i/>
          <w:lang w:val="fr-FR" w:eastAsia="en-GB"/>
        </w:rPr>
        <w:t>lato sensu</w:t>
      </w:r>
      <w:r w:rsidRPr="0032190F">
        <w:rPr>
          <w:rFonts w:eastAsia="Code2000"/>
          <w:lang w:val="fr-FR" w:eastAsia="en-GB"/>
        </w:rPr>
        <w:t xml:space="preserve"> (BIB 901) Les principaux objets directeurs trouv</w:t>
      </w:r>
      <w:r w:rsidRPr="0032190F">
        <w:rPr>
          <w:rFonts w:eastAsia="Code2000" w:hint="eastAsia"/>
          <w:lang w:val="fr-FR" w:eastAsia="en-GB"/>
        </w:rPr>
        <w:t>é</w:t>
      </w:r>
      <w:r w:rsidRPr="0032190F">
        <w:rPr>
          <w:rFonts w:eastAsia="Code2000"/>
          <w:lang w:val="fr-FR" w:eastAsia="en-GB"/>
        </w:rPr>
        <w:t>s dans le gisement sont un d</w:t>
      </w:r>
      <w:r w:rsidRPr="0032190F">
        <w:rPr>
          <w:rFonts w:eastAsia="Code2000" w:hint="eastAsia"/>
          <w:lang w:val="fr-FR" w:eastAsia="en-GB"/>
        </w:rPr>
        <w:t>é</w:t>
      </w:r>
      <w:r w:rsidRPr="0032190F">
        <w:rPr>
          <w:rFonts w:eastAsia="Code2000"/>
          <w:lang w:val="fr-FR" w:eastAsia="en-GB"/>
        </w:rPr>
        <w:t>bris de vase non d</w:t>
      </w:r>
      <w:r w:rsidRPr="0032190F">
        <w:rPr>
          <w:rFonts w:eastAsia="Code2000" w:hint="eastAsia"/>
          <w:lang w:val="fr-FR" w:eastAsia="en-GB"/>
        </w:rPr>
        <w:t>é</w:t>
      </w:r>
      <w:r w:rsidRPr="0032190F">
        <w:rPr>
          <w:rFonts w:eastAsia="Code2000"/>
          <w:lang w:val="fr-FR" w:eastAsia="en-GB"/>
        </w:rPr>
        <w:t>cor</w:t>
      </w:r>
      <w:r w:rsidRPr="0032190F">
        <w:rPr>
          <w:rFonts w:eastAsia="Code2000" w:hint="eastAsia"/>
          <w:lang w:val="fr-FR" w:eastAsia="en-GB"/>
        </w:rPr>
        <w:t>é</w:t>
      </w:r>
      <w:r w:rsidRPr="0032190F">
        <w:rPr>
          <w:rFonts w:eastAsia="Code2000"/>
          <w:lang w:val="fr-FR" w:eastAsia="en-GB"/>
        </w:rPr>
        <w:t xml:space="preserve"> </w:t>
      </w:r>
      <w:r w:rsidRPr="0032190F">
        <w:rPr>
          <w:rFonts w:eastAsia="Code2000" w:hint="eastAsia"/>
          <w:lang w:val="fr-FR" w:eastAsia="en-GB"/>
        </w:rPr>
        <w:t>à</w:t>
      </w:r>
      <w:r w:rsidRPr="0032190F">
        <w:rPr>
          <w:rFonts w:eastAsia="Code2000"/>
          <w:lang w:val="fr-FR" w:eastAsia="en-GB"/>
        </w:rPr>
        <w:t xml:space="preserve"> galbe campaniforme et dix t</w:t>
      </w:r>
      <w:r w:rsidRPr="0032190F">
        <w:rPr>
          <w:rFonts w:eastAsia="Code2000" w:hint="eastAsia"/>
          <w:lang w:val="fr-FR" w:eastAsia="en-GB"/>
        </w:rPr>
        <w:t>ê</w:t>
      </w:r>
      <w:r w:rsidRPr="0032190F">
        <w:rPr>
          <w:rFonts w:eastAsia="Code2000"/>
          <w:lang w:val="fr-FR" w:eastAsia="en-GB"/>
        </w:rPr>
        <w:t>tes de fl</w:t>
      </w:r>
      <w:r w:rsidRPr="0032190F">
        <w:rPr>
          <w:rFonts w:eastAsia="Code2000" w:hint="eastAsia"/>
          <w:lang w:val="fr-FR" w:eastAsia="en-GB"/>
        </w:rPr>
        <w:t>è</w:t>
      </w:r>
      <w:r w:rsidRPr="0032190F">
        <w:rPr>
          <w:rFonts w:eastAsia="Code2000"/>
          <w:lang w:val="fr-FR" w:eastAsia="en-GB"/>
        </w:rPr>
        <w:t>ches foliac</w:t>
      </w:r>
      <w:r w:rsidRPr="0032190F">
        <w:rPr>
          <w:rFonts w:eastAsia="Code2000" w:hint="eastAsia"/>
          <w:lang w:val="fr-FR" w:eastAsia="en-GB"/>
        </w:rPr>
        <w:t>é</w:t>
      </w:r>
      <w:r w:rsidRPr="0032190F">
        <w:rPr>
          <w:rFonts w:eastAsia="Code2000"/>
          <w:lang w:val="fr-FR" w:eastAsia="en-GB"/>
        </w:rPr>
        <w:t>es et denticul</w:t>
      </w:r>
      <w:r w:rsidRPr="0032190F">
        <w:rPr>
          <w:rFonts w:eastAsia="Code2000" w:hint="eastAsia"/>
          <w:lang w:val="fr-FR" w:eastAsia="en-GB"/>
        </w:rPr>
        <w:t>é</w:t>
      </w:r>
      <w:r w:rsidRPr="0032190F">
        <w:rPr>
          <w:rFonts w:eastAsia="Code2000"/>
          <w:lang w:val="fr-FR" w:eastAsia="en-GB"/>
        </w:rPr>
        <w:t>es, mat</w:t>
      </w:r>
      <w:r w:rsidRPr="0032190F">
        <w:rPr>
          <w:rFonts w:eastAsia="Code2000" w:hint="eastAsia"/>
          <w:lang w:val="fr-FR" w:eastAsia="en-GB"/>
        </w:rPr>
        <w:t>é</w:t>
      </w:r>
      <w:r w:rsidRPr="0032190F">
        <w:rPr>
          <w:rFonts w:eastAsia="Code2000"/>
          <w:lang w:val="fr-FR" w:eastAsia="en-GB"/>
        </w:rPr>
        <w:t>riel propre aux dolmens espagnols, aveyronnais et proven</w:t>
      </w:r>
      <w:r w:rsidRPr="0032190F">
        <w:rPr>
          <w:rFonts w:eastAsia="Code2000" w:hint="eastAsia"/>
          <w:lang w:val="fr-FR" w:eastAsia="en-GB"/>
        </w:rPr>
        <w:t>ç</w:t>
      </w:r>
      <w:r w:rsidRPr="0032190F">
        <w:rPr>
          <w:rFonts w:eastAsia="Code2000"/>
          <w:lang w:val="fr-FR" w:eastAsia="en-GB"/>
        </w:rPr>
        <w:t xml:space="preserve">aux. (BIB 2430)  </w:t>
      </w:r>
    </w:p>
    <w:p w14:paraId="75D7A073" w14:textId="77777777" w:rsidR="00E500B1" w:rsidRPr="0032190F" w:rsidRDefault="00E500B1" w:rsidP="005911D0">
      <w:pPr>
        <w:jc w:val="both"/>
        <w:rPr>
          <w:rFonts w:eastAsia="Code2000"/>
          <w:lang w:val="fr-FR" w:eastAsia="en-GB"/>
        </w:rPr>
      </w:pPr>
    </w:p>
    <w:p w14:paraId="6C335229" w14:textId="77777777" w:rsidR="00E500B1" w:rsidRPr="0032190F" w:rsidRDefault="00797A4E" w:rsidP="00E500B1">
      <w:pPr>
        <w:pStyle w:val="Heading3"/>
        <w:rPr>
          <w:rFonts w:eastAsia="Code2000"/>
          <w:lang w:eastAsia="en-GB"/>
        </w:rPr>
      </w:pPr>
      <w:r>
        <w:rPr>
          <w:rFonts w:eastAsia="Code2000"/>
          <w:lang w:eastAsia="en-GB"/>
        </w:rPr>
        <w:t>l</w:t>
      </w:r>
      <w:r w:rsidR="00E500B1" w:rsidRPr="0032190F">
        <w:rPr>
          <w:rFonts w:eastAsia="Code2000"/>
          <w:lang w:eastAsia="en-GB"/>
        </w:rPr>
        <w:t>ithique</w:t>
      </w:r>
    </w:p>
    <w:p w14:paraId="07E3EECD" w14:textId="0F4DE4E4" w:rsidR="005911D0" w:rsidRPr="0032190F" w:rsidRDefault="005911D0" w:rsidP="005911D0">
      <w:pPr>
        <w:jc w:val="both"/>
        <w:rPr>
          <w:rFonts w:eastAsia="Code2000"/>
          <w:i/>
          <w:lang w:val="fr-FR" w:eastAsia="en-GB"/>
        </w:rPr>
      </w:pPr>
      <w:r w:rsidRPr="0032190F">
        <w:rPr>
          <w:rFonts w:eastAsia="Code2000"/>
          <w:lang w:val="fr-FR" w:eastAsia="en-GB"/>
        </w:rPr>
        <w:t xml:space="preserve">lame de silex à retouche bi-faciales, v. </w:t>
      </w:r>
      <w:hyperlink r:id="rId7372" w:anchor="Cul_Sigottier" w:history="1">
        <w:r w:rsidRPr="0032190F">
          <w:rPr>
            <w:rStyle w:val="Hyperlink"/>
            <w:rFonts w:eastAsia="Code2000"/>
            <w:lang w:val="fr-FR" w:eastAsia="en-GB"/>
          </w:rPr>
          <w:t>Sigottier</w:t>
        </w:r>
      </w:hyperlink>
      <w:r w:rsidRPr="0032190F">
        <w:rPr>
          <w:rFonts w:eastAsia="Code2000"/>
          <w:lang w:val="fr-FR" w:eastAsia="en-GB"/>
        </w:rPr>
        <w:t xml:space="preserve"> (SS BIB)</w:t>
      </w:r>
      <w:r w:rsidR="00E500B1" w:rsidRPr="0032190F">
        <w:rPr>
          <w:rFonts w:eastAsia="Code2000"/>
          <w:lang w:val="fr-FR" w:eastAsia="en-GB"/>
        </w:rPr>
        <w:t xml:space="preserve"> </w:t>
      </w:r>
      <w:r w:rsidR="00E500B1" w:rsidRPr="0032190F">
        <w:rPr>
          <w:lang w:val="fr-FR"/>
        </w:rPr>
        <w:t>L'ensemble est probablement du début du Néolithique final, même si on peut trouver des lancéolées jusqu'au début du Campaniforme. Mais l'ensemble ferait plutot transition 4eme/3eme millénaire. La pointe numéro 7, fait éventuellement penser à des influence aveyronnaises plus récentes (2800-2400) (R. furestier com. pers.)</w:t>
      </w:r>
    </w:p>
    <w:p w14:paraId="4E4CE458" w14:textId="77777777" w:rsidR="006742C7" w:rsidRPr="0032190F" w:rsidRDefault="006742C7" w:rsidP="009D75A4">
      <w:pPr>
        <w:jc w:val="both"/>
        <w:rPr>
          <w:rFonts w:eastAsia="Code2000"/>
          <w:lang w:val="fr-FR" w:eastAsia="en-GB"/>
        </w:rPr>
      </w:pPr>
    </w:p>
    <w:p w14:paraId="76E0F4CF" w14:textId="77777777" w:rsidR="006742C7" w:rsidRPr="0032190F" w:rsidRDefault="00797A4E" w:rsidP="006742C7">
      <w:pPr>
        <w:pStyle w:val="Heading2"/>
        <w:rPr>
          <w:rFonts w:eastAsia="Code2000"/>
          <w:lang w:eastAsia="en-GB"/>
        </w:rPr>
      </w:pPr>
      <w:r>
        <w:rPr>
          <w:rFonts w:eastAsia="Code2000"/>
          <w:lang w:eastAsia="en-GB"/>
        </w:rPr>
        <w:t>a</w:t>
      </w:r>
      <w:r w:rsidR="006742C7" w:rsidRPr="0032190F">
        <w:rPr>
          <w:rFonts w:eastAsia="Code2000"/>
          <w:lang w:eastAsia="en-GB"/>
        </w:rPr>
        <w:t>rt rupestre</w:t>
      </w:r>
    </w:p>
    <w:p w14:paraId="2F1C982B" w14:textId="77777777" w:rsidR="005911D0" w:rsidRPr="0032190F" w:rsidRDefault="005911D0" w:rsidP="005911D0">
      <w:pPr>
        <w:rPr>
          <w:rFonts w:eastAsia="Code2000"/>
          <w:lang w:val="fr-FR" w:eastAsia="en-GB"/>
        </w:rPr>
      </w:pPr>
    </w:p>
    <w:p w14:paraId="770683E8" w14:textId="77777777" w:rsidR="005911D0" w:rsidRPr="0032190F" w:rsidRDefault="005911D0" w:rsidP="005911D0">
      <w:pPr>
        <w:rPr>
          <w:rFonts w:eastAsia="Code2000"/>
          <w:lang w:val="fr-FR" w:eastAsia="en-GB"/>
        </w:rPr>
      </w:pPr>
      <w:r w:rsidRPr="0032190F">
        <w:rPr>
          <w:rFonts w:eastAsia="Code2000"/>
          <w:lang w:val="fr-FR" w:eastAsia="en-GB"/>
        </w:rPr>
        <w:t>Utilisation de plomb et zinc ("surcharge" moderne) dans les peintures (BIB 2347 p. 361)</w:t>
      </w:r>
    </w:p>
    <w:p w14:paraId="4FFF56C3" w14:textId="77777777" w:rsidR="006742C7" w:rsidRPr="0032190F" w:rsidRDefault="006742C7" w:rsidP="009D75A4">
      <w:pPr>
        <w:jc w:val="both"/>
        <w:rPr>
          <w:rFonts w:eastAsia="Code2000"/>
          <w:lang w:val="fr-FR" w:eastAsia="en-GB"/>
        </w:rPr>
      </w:pPr>
    </w:p>
    <w:p w14:paraId="11B05DDF" w14:textId="77777777" w:rsidR="006742C7" w:rsidRPr="0032190F" w:rsidRDefault="006742C7" w:rsidP="006742C7">
      <w:pPr>
        <w:pStyle w:val="Heading3"/>
        <w:rPr>
          <w:rFonts w:eastAsia="Code2000"/>
          <w:lang w:eastAsia="en-GB"/>
        </w:rPr>
      </w:pPr>
      <w:r w:rsidRPr="0032190F">
        <w:rPr>
          <w:rFonts w:eastAsia="Code2000"/>
          <w:lang w:eastAsia="en-GB"/>
        </w:rPr>
        <w:t>Arceaux</w:t>
      </w:r>
    </w:p>
    <w:p w14:paraId="360DDE1F" w14:textId="77777777" w:rsidR="006742C7" w:rsidRPr="0032190F" w:rsidRDefault="005911D0" w:rsidP="009D75A4">
      <w:pPr>
        <w:jc w:val="both"/>
        <w:rPr>
          <w:rFonts w:eastAsia="Code2000"/>
          <w:lang w:val="fr-FR" w:eastAsia="en-GB"/>
        </w:rPr>
      </w:pPr>
      <w:r w:rsidRPr="0032190F">
        <w:rPr>
          <w:rFonts w:eastAsia="Code2000"/>
          <w:lang w:val="fr-FR" w:eastAsia="en-GB"/>
        </w:rPr>
        <w:t>Deux signes en forme de fer à cheval (BIB 1738 p. 160). Double arceau (BIB 2396 p. 156) Une idole plus grande que l'autre (BIB 2396 p. 156) Deux signes en fer à cheval accompagnés de points (BIB 1738 fig. 38)</w:t>
      </w:r>
    </w:p>
    <w:p w14:paraId="4D0F283F" w14:textId="77777777" w:rsidR="005911D0" w:rsidRPr="0032190F" w:rsidRDefault="005911D0" w:rsidP="009D75A4">
      <w:pPr>
        <w:jc w:val="both"/>
        <w:rPr>
          <w:rFonts w:eastAsia="Code2000"/>
          <w:lang w:val="fr-FR" w:eastAsia="en-GB"/>
        </w:rPr>
      </w:pPr>
      <w:r w:rsidRPr="0032190F">
        <w:rPr>
          <w:rFonts w:eastAsia="Code2000"/>
          <w:lang w:val="fr-FR" w:eastAsia="en-GB"/>
        </w:rPr>
        <w:t>En p</w:t>
      </w:r>
      <w:r w:rsidRPr="0032190F">
        <w:rPr>
          <w:rFonts w:eastAsia="Code2000" w:hint="eastAsia"/>
          <w:lang w:val="fr-FR" w:eastAsia="en-GB"/>
        </w:rPr>
        <w:t>é</w:t>
      </w:r>
      <w:r w:rsidRPr="0032190F">
        <w:rPr>
          <w:rFonts w:eastAsia="Code2000"/>
          <w:lang w:val="fr-FR" w:eastAsia="en-GB"/>
        </w:rPr>
        <w:t>n</w:t>
      </w:r>
      <w:r w:rsidRPr="0032190F">
        <w:rPr>
          <w:rFonts w:eastAsia="Code2000" w:hint="eastAsia"/>
          <w:lang w:val="fr-FR" w:eastAsia="en-GB"/>
        </w:rPr>
        <w:t>é</w:t>
      </w:r>
      <w:r w:rsidRPr="0032190F">
        <w:rPr>
          <w:rFonts w:eastAsia="Code2000"/>
          <w:lang w:val="fr-FR" w:eastAsia="en-GB"/>
        </w:rPr>
        <w:t xml:space="preserve">trant </w:t>
      </w:r>
      <w:r w:rsidRPr="0032190F">
        <w:rPr>
          <w:rFonts w:eastAsia="Code2000" w:hint="eastAsia"/>
          <w:lang w:val="fr-FR" w:eastAsia="en-GB"/>
        </w:rPr>
        <w:t>à</w:t>
      </w:r>
      <w:r w:rsidRPr="0032190F">
        <w:rPr>
          <w:rFonts w:eastAsia="Code2000"/>
          <w:lang w:val="fr-FR" w:eastAsia="en-GB"/>
        </w:rPr>
        <w:t xml:space="preserve"> l'int</w:t>
      </w:r>
      <w:r w:rsidRPr="0032190F">
        <w:rPr>
          <w:rFonts w:eastAsia="Code2000" w:hint="eastAsia"/>
          <w:lang w:val="fr-FR" w:eastAsia="en-GB"/>
        </w:rPr>
        <w:t>é</w:t>
      </w:r>
      <w:r w:rsidRPr="0032190F">
        <w:rPr>
          <w:rFonts w:eastAsia="Code2000"/>
          <w:lang w:val="fr-FR" w:eastAsia="en-GB"/>
        </w:rPr>
        <w:t>rieur de la grotte, on trouve au-dessus de l'entr</w:t>
      </w:r>
      <w:r w:rsidRPr="0032190F">
        <w:rPr>
          <w:rFonts w:eastAsia="Code2000" w:hint="eastAsia"/>
          <w:lang w:val="fr-FR" w:eastAsia="en-GB"/>
        </w:rPr>
        <w:t>é</w:t>
      </w:r>
      <w:r w:rsidRPr="0032190F">
        <w:rPr>
          <w:rFonts w:eastAsia="Code2000"/>
          <w:lang w:val="fr-FR" w:eastAsia="en-GB"/>
        </w:rPr>
        <w:t>e un cartouche ovale en ocre rouge fonc</w:t>
      </w:r>
      <w:r w:rsidRPr="0032190F">
        <w:rPr>
          <w:rFonts w:eastAsia="Code2000" w:hint="eastAsia"/>
          <w:lang w:val="fr-FR" w:eastAsia="en-GB"/>
        </w:rPr>
        <w:t>é</w:t>
      </w:r>
      <w:r w:rsidRPr="0032190F">
        <w:rPr>
          <w:rFonts w:eastAsia="Code2000"/>
          <w:lang w:val="fr-FR" w:eastAsia="en-GB"/>
        </w:rPr>
        <w:t xml:space="preserve"> ; </w:t>
      </w:r>
      <w:r w:rsidRPr="0032190F">
        <w:rPr>
          <w:rFonts w:eastAsia="Code2000" w:hint="eastAsia"/>
          <w:lang w:val="fr-FR" w:eastAsia="en-GB"/>
        </w:rPr>
        <w:t>à</w:t>
      </w:r>
      <w:r w:rsidRPr="0032190F">
        <w:rPr>
          <w:rFonts w:eastAsia="Code2000"/>
          <w:lang w:val="fr-FR" w:eastAsia="en-GB"/>
        </w:rPr>
        <w:t xml:space="preserve"> la partie sup</w:t>
      </w:r>
      <w:r w:rsidRPr="0032190F">
        <w:rPr>
          <w:rFonts w:eastAsia="Code2000" w:hint="eastAsia"/>
          <w:lang w:val="fr-FR" w:eastAsia="en-GB"/>
        </w:rPr>
        <w:t>é</w:t>
      </w:r>
      <w:r w:rsidRPr="0032190F">
        <w:rPr>
          <w:rFonts w:eastAsia="Code2000"/>
          <w:lang w:val="fr-FR" w:eastAsia="en-GB"/>
        </w:rPr>
        <w:t>rieure un demi cercle parall</w:t>
      </w:r>
      <w:r w:rsidRPr="0032190F">
        <w:rPr>
          <w:rFonts w:eastAsia="Code2000" w:hint="eastAsia"/>
          <w:lang w:val="fr-FR" w:eastAsia="en-GB"/>
        </w:rPr>
        <w:t>è</w:t>
      </w:r>
      <w:r w:rsidRPr="0032190F">
        <w:rPr>
          <w:rFonts w:eastAsia="Code2000"/>
          <w:lang w:val="fr-FR" w:eastAsia="en-GB"/>
        </w:rPr>
        <w:t>le (BIB 2430).</w:t>
      </w:r>
    </w:p>
    <w:p w14:paraId="5987E2AF" w14:textId="77777777" w:rsidR="005911D0" w:rsidRPr="0032190F" w:rsidRDefault="005911D0" w:rsidP="009D75A4">
      <w:pPr>
        <w:jc w:val="both"/>
        <w:rPr>
          <w:rFonts w:eastAsia="Code2000"/>
          <w:lang w:val="fr-FR" w:eastAsia="en-GB"/>
        </w:rPr>
      </w:pPr>
    </w:p>
    <w:p w14:paraId="4D103FB2" w14:textId="77777777" w:rsidR="005911D0" w:rsidRPr="0032190F" w:rsidRDefault="005911D0" w:rsidP="005911D0">
      <w:pPr>
        <w:pStyle w:val="Heading3"/>
        <w:rPr>
          <w:rFonts w:eastAsia="Code2000"/>
          <w:lang w:eastAsia="en-GB"/>
        </w:rPr>
      </w:pPr>
      <w:r w:rsidRPr="0032190F">
        <w:rPr>
          <w:rFonts w:eastAsia="Code2000"/>
          <w:lang w:eastAsia="en-GB"/>
        </w:rPr>
        <w:t>Personnage couché</w:t>
      </w:r>
    </w:p>
    <w:p w14:paraId="03686DA1" w14:textId="77777777" w:rsidR="009D75A4" w:rsidRPr="0032190F" w:rsidRDefault="005911D0" w:rsidP="005911D0">
      <w:pPr>
        <w:jc w:val="both"/>
        <w:rPr>
          <w:rFonts w:eastAsia="Code2000"/>
          <w:lang w:val="fr-FR" w:eastAsia="en-GB"/>
        </w:rPr>
      </w:pPr>
      <w:r w:rsidRPr="0032190F">
        <w:rPr>
          <w:rFonts w:eastAsia="Code2000"/>
          <w:lang w:val="fr-FR" w:eastAsia="en-GB"/>
        </w:rPr>
        <w:t xml:space="preserve">Au-dessus d'une sépulture qui a fourni de la poterie campaniforme, a été peint, dans un double cercle un personnage couché entouré de points évocation très probable du défunt </w:t>
      </w:r>
      <w:r w:rsidRPr="0032190F">
        <w:rPr>
          <w:rFonts w:ascii="Courier New" w:eastAsia="Code2000" w:hAnsi="Courier New" w:cs="Courier New"/>
          <w:sz w:val="20"/>
          <w:lang w:val="fr-FR" w:eastAsia="en-GB"/>
        </w:rPr>
        <w:t>-&gt;</w:t>
      </w:r>
      <w:r w:rsidRPr="0032190F">
        <w:rPr>
          <w:rFonts w:eastAsia="Code2000"/>
          <w:lang w:val="fr-FR" w:eastAsia="en-GB"/>
        </w:rPr>
        <w:t xml:space="preserve"> usage funéraire (BIB 1738 p. 160) </w:t>
      </w:r>
      <w:r w:rsidR="00D114CE" w:rsidRPr="0032190F">
        <w:rPr>
          <w:rFonts w:eastAsia="Code2000"/>
          <w:lang w:val="fr-FR" w:eastAsia="en-GB"/>
        </w:rPr>
        <w:t xml:space="preserve">personnage couché, entouré de ponctuations et inscrit dans un double ovale (BIB 1738 fig. 38) </w:t>
      </w:r>
    </w:p>
    <w:p w14:paraId="5842646C" w14:textId="77777777" w:rsidR="005911D0" w:rsidRPr="0032190F" w:rsidRDefault="005911D0" w:rsidP="009D75A4">
      <w:pPr>
        <w:jc w:val="both"/>
        <w:rPr>
          <w:rFonts w:eastAsia="Code2000"/>
          <w:lang w:val="fr-FR" w:eastAsia="en-GB"/>
        </w:rPr>
      </w:pPr>
    </w:p>
    <w:p w14:paraId="06136026" w14:textId="77777777" w:rsidR="005911D0" w:rsidRPr="0032190F" w:rsidRDefault="008D58C7" w:rsidP="008D58C7">
      <w:pPr>
        <w:jc w:val="both"/>
        <w:rPr>
          <w:rFonts w:eastAsia="Code2000"/>
          <w:lang w:val="fr-FR" w:eastAsia="en-GB"/>
        </w:rPr>
      </w:pPr>
      <w:r w:rsidRPr="0032190F">
        <w:rPr>
          <w:rFonts w:eastAsia="Code2000"/>
          <w:lang w:val="fr-FR" w:eastAsia="en-GB"/>
        </w:rPr>
        <w:t xml:space="preserve">En descendant la montagne, on rencontre </w:t>
      </w:r>
      <w:r w:rsidRPr="0032190F">
        <w:rPr>
          <w:rFonts w:eastAsia="Code2000" w:hint="eastAsia"/>
          <w:lang w:val="fr-FR" w:eastAsia="en-GB"/>
        </w:rPr>
        <w:t>à</w:t>
      </w:r>
      <w:r w:rsidRPr="0032190F">
        <w:rPr>
          <w:rFonts w:eastAsia="Code2000"/>
          <w:lang w:val="fr-FR" w:eastAsia="en-GB"/>
        </w:rPr>
        <w:t xml:space="preserve"> 50 m</w:t>
      </w:r>
      <w:r w:rsidRPr="0032190F">
        <w:rPr>
          <w:rFonts w:eastAsia="Code2000" w:hint="eastAsia"/>
          <w:lang w:val="fr-FR" w:eastAsia="en-GB"/>
        </w:rPr>
        <w:t>è</w:t>
      </w:r>
      <w:r w:rsidRPr="0032190F">
        <w:rPr>
          <w:rFonts w:eastAsia="Code2000"/>
          <w:lang w:val="fr-FR" w:eastAsia="en-GB"/>
        </w:rPr>
        <w:t xml:space="preserve">tres d'altitude au-dessus du talweg un </w:t>
      </w:r>
      <w:r w:rsidRPr="0032190F">
        <w:rPr>
          <w:rFonts w:eastAsia="Code2000" w:hint="eastAsia"/>
          <w:lang w:val="fr-FR" w:eastAsia="en-GB"/>
        </w:rPr>
        <w:t>î</w:t>
      </w:r>
      <w:r w:rsidRPr="0032190F">
        <w:rPr>
          <w:rFonts w:eastAsia="Code2000"/>
          <w:lang w:val="fr-FR" w:eastAsia="en-GB"/>
        </w:rPr>
        <w:t>lot rocheux qui renferme les trois grottes suivantes : la grotte Alain, le trou Nicole, la grotte des Deux Amis</w:t>
      </w:r>
      <w:r w:rsidR="005911D0" w:rsidRPr="0032190F">
        <w:rPr>
          <w:rFonts w:eastAsia="Code2000"/>
          <w:lang w:val="fr-FR" w:eastAsia="en-GB"/>
        </w:rPr>
        <w:t xml:space="preserve"> (BIB 2430)</w:t>
      </w:r>
      <w:r w:rsidRPr="0032190F">
        <w:rPr>
          <w:rFonts w:eastAsia="Code2000"/>
          <w:lang w:val="fr-FR" w:eastAsia="en-GB"/>
        </w:rPr>
        <w:t xml:space="preserve">. Un </w:t>
      </w:r>
      <w:r w:rsidRPr="0032190F">
        <w:rPr>
          <w:rFonts w:eastAsia="Code2000" w:hint="eastAsia"/>
          <w:lang w:val="fr-FR" w:eastAsia="en-GB"/>
        </w:rPr>
        <w:t>ê</w:t>
      </w:r>
      <w:r w:rsidRPr="0032190F">
        <w:rPr>
          <w:rFonts w:eastAsia="Code2000"/>
          <w:lang w:val="fr-FR" w:eastAsia="en-GB"/>
        </w:rPr>
        <w:t>tre humain</w:t>
      </w:r>
      <w:r w:rsidR="006742C7" w:rsidRPr="0032190F">
        <w:rPr>
          <w:rFonts w:eastAsia="Code2000"/>
          <w:lang w:val="fr-FR" w:eastAsia="en-GB"/>
        </w:rPr>
        <w:t xml:space="preserve"> [personnage]</w:t>
      </w:r>
      <w:r w:rsidRPr="0032190F">
        <w:rPr>
          <w:rFonts w:eastAsia="Code2000"/>
          <w:lang w:val="fr-FR" w:eastAsia="en-GB"/>
        </w:rPr>
        <w:t xml:space="preserve">, bras et jambes </w:t>
      </w:r>
      <w:r w:rsidRPr="0032190F">
        <w:rPr>
          <w:rFonts w:eastAsia="Code2000" w:hint="eastAsia"/>
          <w:lang w:val="fr-FR" w:eastAsia="en-GB"/>
        </w:rPr>
        <w:t>é</w:t>
      </w:r>
      <w:r w:rsidRPr="0032190F">
        <w:rPr>
          <w:rFonts w:eastAsia="Code2000"/>
          <w:lang w:val="fr-FR" w:eastAsia="en-GB"/>
        </w:rPr>
        <w:t>tendus est couch</w:t>
      </w:r>
      <w:r w:rsidRPr="0032190F">
        <w:rPr>
          <w:rFonts w:eastAsia="Code2000" w:hint="eastAsia"/>
          <w:lang w:val="fr-FR" w:eastAsia="en-GB"/>
        </w:rPr>
        <w:t>é</w:t>
      </w:r>
      <w:r w:rsidRPr="0032190F">
        <w:rPr>
          <w:rFonts w:eastAsia="Code2000"/>
          <w:lang w:val="fr-FR" w:eastAsia="en-GB"/>
        </w:rPr>
        <w:t xml:space="preserve"> </w:t>
      </w:r>
      <w:r w:rsidRPr="0032190F">
        <w:rPr>
          <w:rFonts w:eastAsia="Code2000" w:hint="eastAsia"/>
          <w:lang w:val="fr-FR" w:eastAsia="en-GB"/>
        </w:rPr>
        <w:t>à</w:t>
      </w:r>
      <w:r w:rsidRPr="0032190F">
        <w:rPr>
          <w:rFonts w:eastAsia="Code2000"/>
          <w:lang w:val="fr-FR" w:eastAsia="en-GB"/>
        </w:rPr>
        <w:t xml:space="preserve"> l'int</w:t>
      </w:r>
      <w:r w:rsidRPr="0032190F">
        <w:rPr>
          <w:rFonts w:eastAsia="Code2000" w:hint="eastAsia"/>
          <w:lang w:val="fr-FR" w:eastAsia="en-GB"/>
        </w:rPr>
        <w:t>é</w:t>
      </w:r>
      <w:r w:rsidRPr="0032190F">
        <w:rPr>
          <w:rFonts w:eastAsia="Code2000"/>
          <w:lang w:val="fr-FR" w:eastAsia="en-GB"/>
        </w:rPr>
        <w:t>rieur (fig. 3, n</w:t>
      </w:r>
      <w:r w:rsidRPr="0032190F">
        <w:rPr>
          <w:rFonts w:eastAsia="Code2000" w:hint="eastAsia"/>
          <w:lang w:val="fr-FR" w:eastAsia="en-GB"/>
        </w:rPr>
        <w:t>°</w:t>
      </w:r>
      <w:r w:rsidRPr="0032190F">
        <w:rPr>
          <w:rFonts w:eastAsia="Code2000"/>
          <w:lang w:val="fr-FR" w:eastAsia="en-GB"/>
        </w:rPr>
        <w:t xml:space="preserve"> 8). Ving trois points l'entourent. </w:t>
      </w:r>
      <w:r w:rsidR="005911D0" w:rsidRPr="0032190F">
        <w:rPr>
          <w:rFonts w:eastAsia="Code2000"/>
          <w:lang w:val="fr-FR" w:eastAsia="en-GB"/>
        </w:rPr>
        <w:t>(BIB 2430)</w:t>
      </w:r>
    </w:p>
    <w:p w14:paraId="305C4E46" w14:textId="77777777" w:rsidR="005911D0" w:rsidRPr="0032190F" w:rsidRDefault="005911D0" w:rsidP="008D58C7">
      <w:pPr>
        <w:jc w:val="both"/>
        <w:rPr>
          <w:rFonts w:eastAsia="Code2000"/>
          <w:lang w:val="fr-FR" w:eastAsia="en-GB"/>
        </w:rPr>
      </w:pPr>
    </w:p>
    <w:p w14:paraId="60339D4F" w14:textId="77777777" w:rsidR="005911D0" w:rsidRPr="0032190F" w:rsidRDefault="005911D0" w:rsidP="008D58C7">
      <w:pPr>
        <w:jc w:val="both"/>
        <w:rPr>
          <w:rFonts w:eastAsia="Code2000"/>
          <w:lang w:val="fr-FR" w:eastAsia="en-GB"/>
        </w:rPr>
      </w:pPr>
    </w:p>
    <w:p w14:paraId="3726BD49" w14:textId="77777777" w:rsidR="005911D0" w:rsidRPr="0032190F" w:rsidRDefault="005911D0" w:rsidP="005911D0">
      <w:pPr>
        <w:pStyle w:val="Heading2"/>
        <w:rPr>
          <w:rFonts w:eastAsia="Code2000"/>
          <w:lang w:eastAsia="en-GB"/>
        </w:rPr>
      </w:pPr>
      <w:r w:rsidRPr="0032190F">
        <w:rPr>
          <w:rFonts w:eastAsia="Code2000"/>
          <w:lang w:eastAsia="en-GB"/>
        </w:rPr>
        <w:t>Interprétation</w:t>
      </w:r>
    </w:p>
    <w:p w14:paraId="64386E56" w14:textId="77777777" w:rsidR="005911D0" w:rsidRPr="0032190F" w:rsidRDefault="005911D0" w:rsidP="008D58C7">
      <w:pPr>
        <w:jc w:val="both"/>
        <w:rPr>
          <w:rFonts w:eastAsia="Code2000"/>
          <w:lang w:val="fr-FR" w:eastAsia="en-GB"/>
        </w:rPr>
      </w:pPr>
    </w:p>
    <w:p w14:paraId="63EDCAC2" w14:textId="77777777" w:rsidR="005911D0" w:rsidRPr="0032190F" w:rsidRDefault="005911D0" w:rsidP="008D58C7">
      <w:pPr>
        <w:jc w:val="both"/>
        <w:rPr>
          <w:rFonts w:eastAsia="Code2000"/>
          <w:lang w:val="fr-FR" w:eastAsia="en-GB"/>
        </w:rPr>
      </w:pPr>
      <w:r w:rsidRPr="0032190F">
        <w:rPr>
          <w:rFonts w:eastAsia="Code2000"/>
          <w:lang w:val="fr-FR" w:eastAsia="en-GB"/>
        </w:rPr>
        <w:t xml:space="preserve">Le fer </w:t>
      </w:r>
      <w:r w:rsidRPr="0032190F">
        <w:rPr>
          <w:rFonts w:eastAsia="Code2000" w:hint="eastAsia"/>
          <w:lang w:val="fr-FR" w:eastAsia="en-GB"/>
        </w:rPr>
        <w:t>à</w:t>
      </w:r>
      <w:r w:rsidRPr="0032190F">
        <w:rPr>
          <w:rFonts w:eastAsia="Code2000"/>
          <w:lang w:val="fr-FR" w:eastAsia="en-GB"/>
        </w:rPr>
        <w:t xml:space="preserve"> cheval est la forme stylis</w:t>
      </w:r>
      <w:r w:rsidRPr="0032190F">
        <w:rPr>
          <w:rFonts w:eastAsia="Code2000" w:hint="eastAsia"/>
          <w:lang w:val="fr-FR" w:eastAsia="en-GB"/>
        </w:rPr>
        <w:t>é</w:t>
      </w:r>
      <w:r w:rsidRPr="0032190F">
        <w:rPr>
          <w:rFonts w:eastAsia="Code2000"/>
          <w:lang w:val="fr-FR" w:eastAsia="en-GB"/>
        </w:rPr>
        <w:t>e de l'idole fun</w:t>
      </w:r>
      <w:r w:rsidRPr="0032190F">
        <w:rPr>
          <w:rFonts w:eastAsia="Code2000" w:hint="eastAsia"/>
          <w:lang w:val="fr-FR" w:eastAsia="en-GB"/>
        </w:rPr>
        <w:t>é</w:t>
      </w:r>
      <w:r w:rsidRPr="0032190F">
        <w:rPr>
          <w:rFonts w:eastAsia="Code2000"/>
          <w:lang w:val="fr-FR" w:eastAsia="en-GB"/>
        </w:rPr>
        <w:t>raire en forme de st</w:t>
      </w:r>
      <w:r w:rsidRPr="0032190F">
        <w:rPr>
          <w:rFonts w:eastAsia="Code2000" w:hint="eastAsia"/>
          <w:lang w:val="fr-FR" w:eastAsia="en-GB"/>
        </w:rPr>
        <w:t>è</w:t>
      </w:r>
      <w:r w:rsidRPr="0032190F">
        <w:rPr>
          <w:rFonts w:eastAsia="Code2000"/>
          <w:lang w:val="fr-FR" w:eastAsia="en-GB"/>
        </w:rPr>
        <w:t>le . (BIB 2430).</w:t>
      </w:r>
    </w:p>
    <w:p w14:paraId="3488556F" w14:textId="77777777" w:rsidR="005911D0" w:rsidRPr="0032190F" w:rsidRDefault="005911D0" w:rsidP="008D58C7">
      <w:pPr>
        <w:jc w:val="both"/>
        <w:rPr>
          <w:rFonts w:eastAsia="Code2000"/>
          <w:lang w:val="fr-FR" w:eastAsia="en-GB"/>
        </w:rPr>
      </w:pPr>
      <w:r w:rsidRPr="0032190F">
        <w:rPr>
          <w:rFonts w:eastAsia="Code2000"/>
          <w:lang w:val="fr-FR" w:eastAsia="en-GB"/>
        </w:rPr>
        <w:t>Comme les fouilles du sol ont montr</w:t>
      </w:r>
      <w:r w:rsidRPr="0032190F">
        <w:rPr>
          <w:rFonts w:eastAsia="Code2000" w:hint="eastAsia"/>
          <w:lang w:val="fr-FR" w:eastAsia="en-GB"/>
        </w:rPr>
        <w:t>é</w:t>
      </w:r>
      <w:r w:rsidRPr="0032190F">
        <w:rPr>
          <w:rFonts w:eastAsia="Code2000"/>
          <w:lang w:val="fr-FR" w:eastAsia="en-GB"/>
        </w:rPr>
        <w:t xml:space="preserve"> que cet abri </w:t>
      </w:r>
      <w:r w:rsidRPr="0032190F">
        <w:rPr>
          <w:rFonts w:eastAsia="Code2000" w:hint="eastAsia"/>
          <w:lang w:val="fr-FR" w:eastAsia="en-GB"/>
        </w:rPr>
        <w:t>é</w:t>
      </w:r>
      <w:r w:rsidRPr="0032190F">
        <w:rPr>
          <w:rFonts w:eastAsia="Code2000"/>
          <w:lang w:val="fr-FR" w:eastAsia="en-GB"/>
        </w:rPr>
        <w:t>tait un ossuaire, on peut admettre que ce dessin repr</w:t>
      </w:r>
      <w:r w:rsidRPr="0032190F">
        <w:rPr>
          <w:rFonts w:eastAsia="Code2000" w:hint="eastAsia"/>
          <w:lang w:val="fr-FR" w:eastAsia="en-GB"/>
        </w:rPr>
        <w:t>é</w:t>
      </w:r>
      <w:r w:rsidRPr="0032190F">
        <w:rPr>
          <w:rFonts w:eastAsia="Code2000"/>
          <w:lang w:val="fr-FR" w:eastAsia="en-GB"/>
        </w:rPr>
        <w:t>sente un homme allong</w:t>
      </w:r>
      <w:r w:rsidRPr="0032190F">
        <w:rPr>
          <w:rFonts w:eastAsia="Code2000" w:hint="eastAsia"/>
          <w:lang w:val="fr-FR" w:eastAsia="en-GB"/>
        </w:rPr>
        <w:t>é</w:t>
      </w:r>
      <w:r w:rsidRPr="0032190F">
        <w:rPr>
          <w:rFonts w:eastAsia="Code2000"/>
          <w:lang w:val="fr-FR" w:eastAsia="en-GB"/>
        </w:rPr>
        <w:t xml:space="preserve"> dans la grotte, dont le corps est en voie de d</w:t>
      </w:r>
      <w:r w:rsidRPr="0032190F">
        <w:rPr>
          <w:rFonts w:eastAsia="Code2000" w:hint="eastAsia"/>
          <w:lang w:val="fr-FR" w:eastAsia="en-GB"/>
        </w:rPr>
        <w:t>é</w:t>
      </w:r>
      <w:r w:rsidRPr="0032190F">
        <w:rPr>
          <w:rFonts w:eastAsia="Code2000"/>
          <w:lang w:val="fr-FR" w:eastAsia="en-GB"/>
        </w:rPr>
        <w:t>charnement. L'</w:t>
      </w:r>
      <w:r w:rsidRPr="0032190F">
        <w:rPr>
          <w:rFonts w:eastAsia="Code2000" w:hint="eastAsia"/>
          <w:lang w:val="fr-FR" w:eastAsia="en-GB"/>
        </w:rPr>
        <w:t>é</w:t>
      </w:r>
      <w:r w:rsidRPr="0032190F">
        <w:rPr>
          <w:rFonts w:eastAsia="Code2000"/>
          <w:lang w:val="fr-FR" w:eastAsia="en-GB"/>
        </w:rPr>
        <w:t>tude des dents due au Dr G</w:t>
      </w:r>
      <w:r w:rsidRPr="0032190F">
        <w:rPr>
          <w:rFonts w:eastAsia="Code2000" w:hint="eastAsia"/>
          <w:lang w:val="fr-FR" w:eastAsia="en-GB"/>
        </w:rPr>
        <w:t>é</w:t>
      </w:r>
      <w:r w:rsidRPr="0032190F">
        <w:rPr>
          <w:rFonts w:eastAsia="Code2000"/>
          <w:lang w:val="fr-FR" w:eastAsia="en-GB"/>
        </w:rPr>
        <w:t>rard donne un total de 32 sujets inhum</w:t>
      </w:r>
      <w:r w:rsidRPr="0032190F">
        <w:rPr>
          <w:rFonts w:eastAsia="Code2000" w:hint="eastAsia"/>
          <w:lang w:val="fr-FR" w:eastAsia="en-GB"/>
        </w:rPr>
        <w:t>é</w:t>
      </w:r>
      <w:r w:rsidRPr="0032190F">
        <w:rPr>
          <w:rFonts w:eastAsia="Code2000"/>
          <w:lang w:val="fr-FR" w:eastAsia="en-GB"/>
        </w:rPr>
        <w:t>s ici en partie Deux autres figures en rouge p</w:t>
      </w:r>
      <w:r w:rsidRPr="0032190F">
        <w:rPr>
          <w:rFonts w:eastAsia="Code2000" w:hint="eastAsia"/>
          <w:lang w:val="fr-FR" w:eastAsia="en-GB"/>
        </w:rPr>
        <w:t>â</w:t>
      </w:r>
      <w:r w:rsidRPr="0032190F">
        <w:rPr>
          <w:rFonts w:eastAsia="Code2000"/>
          <w:lang w:val="fr-FR" w:eastAsia="en-GB"/>
        </w:rPr>
        <w:t xml:space="preserve">le ont la forme d un fer </w:t>
      </w:r>
      <w:r w:rsidRPr="0032190F">
        <w:rPr>
          <w:rFonts w:eastAsia="Code2000" w:hint="eastAsia"/>
          <w:lang w:val="fr-FR" w:eastAsia="en-GB"/>
        </w:rPr>
        <w:t>à</w:t>
      </w:r>
      <w:r w:rsidRPr="0032190F">
        <w:rPr>
          <w:rFonts w:eastAsia="Code2000"/>
          <w:lang w:val="fr-FR" w:eastAsia="en-GB"/>
        </w:rPr>
        <w:t xml:space="preserve"> cheval surmontant cinq points rouges (BIB 2430). </w:t>
      </w:r>
    </w:p>
    <w:p w14:paraId="6D425ECF" w14:textId="77777777" w:rsidR="008D58C7" w:rsidRPr="0032190F" w:rsidRDefault="008D58C7" w:rsidP="00120364">
      <w:pPr>
        <w:rPr>
          <w:rFonts w:eastAsia="Code2000"/>
          <w:lang w:val="fr-FR" w:eastAsia="en-GB"/>
        </w:rPr>
      </w:pPr>
    </w:p>
    <w:p w14:paraId="263C2316" w14:textId="77777777" w:rsidR="00120364" w:rsidRPr="0032190F" w:rsidRDefault="00120364" w:rsidP="00426FF9">
      <w:pPr>
        <w:pStyle w:val="Heading1"/>
        <w:rPr>
          <w:rFonts w:eastAsia="Code2000"/>
        </w:rPr>
      </w:pPr>
      <w:bookmarkStart w:id="3142" w:name="Sit_Neukirch"/>
      <w:r w:rsidRPr="0032190F">
        <w:rPr>
          <w:rFonts w:eastAsia="Code2000"/>
        </w:rPr>
        <w:t>NEUKIRCH</w:t>
      </w:r>
    </w:p>
    <w:bookmarkEnd w:id="3142"/>
    <w:p w14:paraId="6C1ACE71" w14:textId="77777777" w:rsidR="00711811" w:rsidRDefault="00711811" w:rsidP="00120364">
      <w:pPr>
        <w:jc w:val="both"/>
        <w:rPr>
          <w:rFonts w:eastAsia="Code2000"/>
          <w:lang w:val="fr-FR" w:eastAsia="en-GB"/>
        </w:rPr>
      </w:pPr>
    </w:p>
    <w:p w14:paraId="5B6EC1E1" w14:textId="4A4F5239" w:rsidR="00120364" w:rsidRPr="0032190F" w:rsidRDefault="00D57F10" w:rsidP="00120364">
      <w:pPr>
        <w:jc w:val="both"/>
        <w:rPr>
          <w:rFonts w:eastAsia="Code2000"/>
          <w:lang w:val="fr-FR" w:eastAsia="en-GB"/>
        </w:rPr>
      </w:pPr>
      <w:r w:rsidRPr="0032190F">
        <w:rPr>
          <w:rFonts w:eastAsia="Code2000"/>
          <w:lang w:val="fr-FR" w:eastAsia="en-GB"/>
        </w:rPr>
        <w:t xml:space="preserve">Abri peint du </w:t>
      </w:r>
      <w:hyperlink r:id="rId7373" w:anchor="Sit_Carami_Haut" w:history="1">
        <w:r w:rsidRPr="0032190F">
          <w:rPr>
            <w:rStyle w:val="Hyperlink"/>
            <w:rFonts w:eastAsia="Code2000"/>
            <w:lang w:val="fr-FR" w:eastAsia="en-GB"/>
          </w:rPr>
          <w:t>Haut-Carami</w:t>
        </w:r>
      </w:hyperlink>
      <w:r w:rsidRPr="0032190F">
        <w:rPr>
          <w:lang w:val="fr-FR"/>
        </w:rPr>
        <w:t xml:space="preserve">. </w:t>
      </w:r>
      <w:r w:rsidR="00120364" w:rsidRPr="0032190F">
        <w:rPr>
          <w:rFonts w:eastAsia="Code2000"/>
          <w:lang w:val="fr-FR" w:eastAsia="en-GB"/>
        </w:rPr>
        <w:t xml:space="preserve">Grotte Neukirch (Touvres, Gard), </w:t>
      </w:r>
      <w:hyperlink r:id="rId7374" w:anchor="Cul_Schemat_France" w:history="1">
        <w:r w:rsidR="00A207F3" w:rsidRPr="0032190F">
          <w:rPr>
            <w:rStyle w:val="Hyperlink"/>
            <w:lang w:val="fr-FR"/>
          </w:rPr>
          <w:t>art schématique peint</w:t>
        </w:r>
      </w:hyperlink>
      <w:r w:rsidR="00A207F3" w:rsidRPr="0032190F">
        <w:rPr>
          <w:lang w:val="fr-FR"/>
        </w:rPr>
        <w:t xml:space="preserve"> (BIB 2396 fig. 1)</w:t>
      </w:r>
      <w:r w:rsidR="00120364" w:rsidRPr="0032190F">
        <w:rPr>
          <w:rFonts w:eastAsia="Code2000"/>
          <w:lang w:val="fr-FR" w:eastAsia="en-GB"/>
        </w:rPr>
        <w:t xml:space="preserve">. </w:t>
      </w:r>
      <w:hyperlink r:id="rId7375" w:anchor="Cul_Art_TAC_T_g_phi" w:history="1">
        <w:r w:rsidR="00975EA7" w:rsidRPr="0032190F">
          <w:rPr>
            <w:rStyle w:val="Hyperlink"/>
            <w:lang w:val="fr-FR"/>
          </w:rPr>
          <w:t xml:space="preserve">signe en </w:t>
        </w:r>
        <w:r w:rsidR="00975EA7" w:rsidRPr="0032190F">
          <w:rPr>
            <w:rStyle w:val="Hyperlink"/>
            <w:rFonts w:ascii="Symbol" w:hAnsi="Symbol"/>
            <w:lang w:val="fr-FR"/>
          </w:rPr>
          <w:t>f</w:t>
        </w:r>
      </w:hyperlink>
      <w:r w:rsidR="00975EA7" w:rsidRPr="0032190F">
        <w:rPr>
          <w:lang w:val="fr-FR"/>
        </w:rPr>
        <w:t xml:space="preserve"> </w:t>
      </w:r>
      <w:r w:rsidR="00120364" w:rsidRPr="0032190F">
        <w:rPr>
          <w:rFonts w:eastAsia="Code2000"/>
          <w:lang w:val="fr-FR" w:eastAsia="en-GB"/>
        </w:rPr>
        <w:t>marqué de deux ponctuations à l'intérieur de l'arc et dans un autre, à bras en arceau également marqué de deux points sous les bras (BIB 1738 p. 159) points sous le bras = seins ? (BIB 1738 fig. 37)</w:t>
      </w:r>
    </w:p>
    <w:p w14:paraId="4310C641" w14:textId="5D8EF624" w:rsidR="00120364" w:rsidRDefault="00647CAF" w:rsidP="008D58C7">
      <w:pPr>
        <w:jc w:val="both"/>
        <w:rPr>
          <w:rFonts w:eastAsia="Code2000"/>
          <w:lang w:val="fr-FR" w:eastAsia="en-GB"/>
        </w:rPr>
      </w:pPr>
      <w:r w:rsidRPr="0032190F">
        <w:rPr>
          <w:rFonts w:eastAsia="Code2000"/>
          <w:lang w:val="fr-FR" w:eastAsia="en-GB"/>
        </w:rPr>
        <w:t xml:space="preserve">Pour Glory, </w:t>
      </w:r>
      <w:r w:rsidR="00F802BA" w:rsidRPr="0032190F">
        <w:rPr>
          <w:rFonts w:eastAsia="Code2000"/>
          <w:lang w:val="fr-FR" w:eastAsia="en-GB"/>
        </w:rPr>
        <w:t>Le fond de la fissure de la grotte Neukirch qui constitue la partie ornée des abris du Carami est rendue accessible par le percement d'un petit hublot ovale (BIB 2396 p. 149)</w:t>
      </w:r>
      <w:r w:rsidR="008D58C7" w:rsidRPr="0032190F">
        <w:rPr>
          <w:rFonts w:eastAsia="Code2000"/>
          <w:lang w:val="fr-FR" w:eastAsia="en-GB"/>
        </w:rPr>
        <w:t xml:space="preserve"> A 150 m</w:t>
      </w:r>
      <w:r w:rsidR="008D58C7" w:rsidRPr="0032190F">
        <w:rPr>
          <w:rFonts w:eastAsia="Code2000" w:hint="eastAsia"/>
          <w:lang w:val="fr-FR" w:eastAsia="en-GB"/>
        </w:rPr>
        <w:t>è</w:t>
      </w:r>
      <w:r w:rsidR="008D58C7" w:rsidRPr="0032190F">
        <w:rPr>
          <w:rFonts w:eastAsia="Code2000"/>
          <w:lang w:val="fr-FR" w:eastAsia="en-GB"/>
        </w:rPr>
        <w:t>tres de la grotte pr</w:t>
      </w:r>
      <w:r w:rsidR="008D58C7" w:rsidRPr="0032190F">
        <w:rPr>
          <w:rFonts w:eastAsia="Code2000" w:hint="eastAsia"/>
          <w:lang w:val="fr-FR" w:eastAsia="en-GB"/>
        </w:rPr>
        <w:t>é</w:t>
      </w:r>
      <w:r w:rsidR="008D58C7" w:rsidRPr="0032190F">
        <w:rPr>
          <w:rFonts w:eastAsia="Code2000"/>
          <w:lang w:val="fr-FR" w:eastAsia="en-GB"/>
        </w:rPr>
        <w:t>c</w:t>
      </w:r>
      <w:r w:rsidR="008D58C7" w:rsidRPr="0032190F">
        <w:rPr>
          <w:rFonts w:eastAsia="Code2000" w:hint="eastAsia"/>
          <w:lang w:val="fr-FR" w:eastAsia="en-GB"/>
        </w:rPr>
        <w:t>é</w:t>
      </w:r>
      <w:r w:rsidR="008D58C7" w:rsidRPr="0032190F">
        <w:rPr>
          <w:rFonts w:eastAsia="Code2000"/>
          <w:lang w:val="fr-FR" w:eastAsia="en-GB"/>
        </w:rPr>
        <w:t>dente, au fond d'une autre petite grotte, part un conduit oblique qui communique avec l'ext</w:t>
      </w:r>
      <w:r w:rsidR="008D58C7" w:rsidRPr="0032190F">
        <w:rPr>
          <w:rFonts w:eastAsia="Code2000" w:hint="eastAsia"/>
          <w:lang w:val="fr-FR" w:eastAsia="en-GB"/>
        </w:rPr>
        <w:t>é</w:t>
      </w:r>
      <w:r w:rsidR="008D58C7" w:rsidRPr="0032190F">
        <w:rPr>
          <w:rFonts w:eastAsia="Code2000"/>
          <w:lang w:val="fr-FR" w:eastAsia="en-GB"/>
        </w:rPr>
        <w:t>rieur. A l'int</w:t>
      </w:r>
      <w:r w:rsidR="008D58C7" w:rsidRPr="0032190F">
        <w:rPr>
          <w:rFonts w:eastAsia="Code2000" w:hint="eastAsia"/>
          <w:lang w:val="fr-FR" w:eastAsia="en-GB"/>
        </w:rPr>
        <w:t>é</w:t>
      </w:r>
      <w:r w:rsidR="008D58C7" w:rsidRPr="0032190F">
        <w:rPr>
          <w:rFonts w:eastAsia="Code2000"/>
          <w:lang w:val="fr-FR" w:eastAsia="en-GB"/>
        </w:rPr>
        <w:t>rieur de ce trou aux bords travaill</w:t>
      </w:r>
      <w:r w:rsidR="008D58C7" w:rsidRPr="0032190F">
        <w:rPr>
          <w:rFonts w:eastAsia="Code2000" w:hint="eastAsia"/>
          <w:lang w:val="fr-FR" w:eastAsia="en-GB"/>
        </w:rPr>
        <w:t>é</w:t>
      </w:r>
      <w:r w:rsidR="008D58C7" w:rsidRPr="0032190F">
        <w:rPr>
          <w:rFonts w:eastAsia="Code2000"/>
          <w:lang w:val="fr-FR" w:eastAsia="en-GB"/>
        </w:rPr>
        <w:t xml:space="preserve">s a </w:t>
      </w:r>
      <w:r w:rsidR="008D58C7" w:rsidRPr="0032190F">
        <w:rPr>
          <w:rFonts w:eastAsia="Code2000" w:hint="eastAsia"/>
          <w:lang w:val="fr-FR" w:eastAsia="en-GB"/>
        </w:rPr>
        <w:t>é</w:t>
      </w:r>
      <w:r w:rsidR="008D58C7" w:rsidRPr="0032190F">
        <w:rPr>
          <w:rFonts w:eastAsia="Code2000"/>
          <w:lang w:val="fr-FR" w:eastAsia="en-GB"/>
        </w:rPr>
        <w:t>t</w:t>
      </w:r>
      <w:r w:rsidR="008D58C7" w:rsidRPr="0032190F">
        <w:rPr>
          <w:rFonts w:eastAsia="Code2000" w:hint="eastAsia"/>
          <w:lang w:val="fr-FR" w:eastAsia="en-GB"/>
        </w:rPr>
        <w:t>é</w:t>
      </w:r>
      <w:r w:rsidR="008D58C7" w:rsidRPr="0032190F">
        <w:rPr>
          <w:rFonts w:eastAsia="Code2000"/>
          <w:lang w:val="fr-FR" w:eastAsia="en-GB"/>
        </w:rPr>
        <w:t xml:space="preserve"> peint en ocre presque noir un axe barr</w:t>
      </w:r>
      <w:r w:rsidR="008D58C7" w:rsidRPr="0032190F">
        <w:rPr>
          <w:rFonts w:eastAsia="Code2000" w:hint="eastAsia"/>
          <w:lang w:val="fr-FR" w:eastAsia="en-GB"/>
        </w:rPr>
        <w:t>é</w:t>
      </w:r>
      <w:r w:rsidR="008D58C7" w:rsidRPr="0032190F">
        <w:rPr>
          <w:rFonts w:eastAsia="Code2000"/>
          <w:lang w:val="fr-FR" w:eastAsia="en-GB"/>
        </w:rPr>
        <w:t xml:space="preserve"> coiff</w:t>
      </w:r>
      <w:r w:rsidR="008D58C7" w:rsidRPr="0032190F">
        <w:rPr>
          <w:rFonts w:eastAsia="Code2000" w:hint="eastAsia"/>
          <w:lang w:val="fr-FR" w:eastAsia="en-GB"/>
        </w:rPr>
        <w:t>é</w:t>
      </w:r>
      <w:r w:rsidR="008D58C7" w:rsidRPr="0032190F">
        <w:rPr>
          <w:rFonts w:eastAsia="Code2000"/>
          <w:lang w:val="fr-FR" w:eastAsia="en-GB"/>
        </w:rPr>
        <w:t xml:space="preserve"> d'un demi disque </w:t>
      </w:r>
      <w:r w:rsidR="008D58C7" w:rsidRPr="0032190F">
        <w:rPr>
          <w:rFonts w:eastAsia="Code2000" w:hint="eastAsia"/>
          <w:lang w:val="fr-FR" w:eastAsia="en-GB"/>
        </w:rPr>
        <w:t>à</w:t>
      </w:r>
      <w:r w:rsidR="008D58C7" w:rsidRPr="0032190F">
        <w:rPr>
          <w:rFonts w:eastAsia="Code2000"/>
          <w:lang w:val="fr-FR" w:eastAsia="en-GB"/>
        </w:rPr>
        <w:t xml:space="preserve"> deux </w:t>
      </w:r>
      <w:hyperlink r:id="rId7376" w:anchor="Cul_Art_TAC_T_a_yeux" w:history="1">
        <w:r w:rsidR="007B2122" w:rsidRPr="0032190F">
          <w:rPr>
            <w:rStyle w:val="Hyperlink"/>
            <w:lang w:val="fr-FR"/>
          </w:rPr>
          <w:t>yeux</w:t>
        </w:r>
      </w:hyperlink>
      <w:r w:rsidR="007B2122" w:rsidRPr="0032190F">
        <w:rPr>
          <w:lang w:val="fr-FR"/>
        </w:rPr>
        <w:t xml:space="preserve"> </w:t>
      </w:r>
      <w:r w:rsidR="008D58C7" w:rsidRPr="0032190F">
        <w:rPr>
          <w:rFonts w:eastAsia="Code2000"/>
          <w:lang w:val="fr-FR" w:eastAsia="en-GB"/>
        </w:rPr>
        <w:t>surmont</w:t>
      </w:r>
      <w:r w:rsidR="008D58C7" w:rsidRPr="0032190F">
        <w:rPr>
          <w:rFonts w:eastAsia="Code2000" w:hint="eastAsia"/>
          <w:lang w:val="fr-FR" w:eastAsia="en-GB"/>
        </w:rPr>
        <w:t>é</w:t>
      </w:r>
      <w:r w:rsidR="008D58C7" w:rsidRPr="0032190F">
        <w:rPr>
          <w:rFonts w:eastAsia="Code2000"/>
          <w:lang w:val="fr-FR" w:eastAsia="en-GB"/>
        </w:rPr>
        <w:t xml:space="preserve"> de cinq rayons solaires</w:t>
      </w:r>
      <w:r w:rsidR="007B2122" w:rsidRPr="0032190F">
        <w:rPr>
          <w:rFonts w:eastAsia="Code2000"/>
          <w:lang w:val="fr-FR" w:eastAsia="en-GB"/>
        </w:rPr>
        <w:t xml:space="preserve"> [soleil]</w:t>
      </w:r>
      <w:r w:rsidR="008D58C7" w:rsidRPr="0032190F">
        <w:rPr>
          <w:rFonts w:eastAsia="Code2000"/>
          <w:lang w:val="fr-FR" w:eastAsia="en-GB"/>
        </w:rPr>
        <w:t xml:space="preserve">. Deux personnages similaires sont peints sur les </w:t>
      </w:r>
      <w:r w:rsidR="000040D5" w:rsidRPr="0032190F">
        <w:rPr>
          <w:rFonts w:eastAsia="Code2000"/>
          <w:lang w:val="fr-FR" w:eastAsia="en-GB"/>
        </w:rPr>
        <w:t>r</w:t>
      </w:r>
      <w:r w:rsidR="008D58C7" w:rsidRPr="0032190F">
        <w:rPr>
          <w:rFonts w:eastAsia="Code2000"/>
          <w:lang w:val="fr-FR" w:eastAsia="en-GB"/>
        </w:rPr>
        <w:t>oches d'</w:t>
      </w:r>
      <w:r w:rsidR="00934A22">
        <w:rPr>
          <w:rFonts w:eastAsia="Code2000"/>
          <w:lang w:val="fr-FR" w:eastAsia="en-GB"/>
        </w:rPr>
        <w:t xml:space="preserve"> </w:t>
      </w:r>
      <w:hyperlink r:id="rId7377" w:anchor="Sit_Almaden" w:history="1">
        <w:r w:rsidR="008D58C7" w:rsidRPr="0032190F">
          <w:rPr>
            <w:rStyle w:val="Hyperlink"/>
            <w:rFonts w:eastAsia="Code2000"/>
            <w:lang w:val="fr-FR" w:eastAsia="en-GB"/>
          </w:rPr>
          <w:t>Almaden</w:t>
        </w:r>
      </w:hyperlink>
      <w:r w:rsidR="008D58C7" w:rsidRPr="0032190F">
        <w:rPr>
          <w:rFonts w:eastAsia="Code2000"/>
          <w:lang w:val="fr-FR" w:eastAsia="en-GB"/>
        </w:rPr>
        <w:t>. Une autre stylisation th</w:t>
      </w:r>
      <w:r w:rsidR="008D58C7" w:rsidRPr="0032190F">
        <w:rPr>
          <w:rFonts w:eastAsia="Code2000" w:hint="eastAsia"/>
          <w:lang w:val="fr-FR" w:eastAsia="en-GB"/>
        </w:rPr>
        <w:t>é</w:t>
      </w:r>
      <w:r w:rsidR="008D58C7" w:rsidRPr="0032190F">
        <w:rPr>
          <w:rFonts w:eastAsia="Code2000"/>
          <w:lang w:val="fr-FR" w:eastAsia="en-GB"/>
        </w:rPr>
        <w:t xml:space="preserve">omorphe </w:t>
      </w:r>
      <w:r w:rsidR="008D58C7" w:rsidRPr="0032190F">
        <w:rPr>
          <w:rFonts w:eastAsia="Code2000" w:hint="eastAsia"/>
          <w:lang w:val="fr-FR" w:eastAsia="en-GB"/>
        </w:rPr>
        <w:t>à</w:t>
      </w:r>
      <w:r w:rsidR="008D58C7" w:rsidRPr="0032190F">
        <w:rPr>
          <w:rFonts w:eastAsia="Code2000"/>
          <w:lang w:val="fr-FR" w:eastAsia="en-GB"/>
        </w:rPr>
        <w:t xml:space="preserve"> l'aspect d'ancre se divise vers le bas en deux traits curvilignes. Une partie du dessin est voil</w:t>
      </w:r>
      <w:r w:rsidR="008D58C7" w:rsidRPr="0032190F">
        <w:rPr>
          <w:rFonts w:eastAsia="Code2000" w:hint="eastAsia"/>
          <w:lang w:val="fr-FR" w:eastAsia="en-GB"/>
        </w:rPr>
        <w:t>é</w:t>
      </w:r>
      <w:r w:rsidR="008D58C7" w:rsidRPr="0032190F">
        <w:rPr>
          <w:rFonts w:eastAsia="Code2000"/>
          <w:lang w:val="fr-FR" w:eastAsia="en-GB"/>
        </w:rPr>
        <w:t>e sous une coul</w:t>
      </w:r>
      <w:r w:rsidR="008D58C7" w:rsidRPr="0032190F">
        <w:rPr>
          <w:rFonts w:eastAsia="Code2000" w:hint="eastAsia"/>
          <w:lang w:val="fr-FR" w:eastAsia="en-GB"/>
        </w:rPr>
        <w:t>é</w:t>
      </w:r>
      <w:r w:rsidR="008D58C7" w:rsidRPr="0032190F">
        <w:rPr>
          <w:rFonts w:eastAsia="Code2000"/>
          <w:lang w:val="fr-FR" w:eastAsia="en-GB"/>
        </w:rPr>
        <w:t>e de carbonate de chaux. L'ancre</w:t>
      </w:r>
      <w:r w:rsidR="000040D5" w:rsidRPr="0032190F">
        <w:rPr>
          <w:rFonts w:eastAsia="Code2000"/>
          <w:lang w:val="fr-FR" w:eastAsia="en-GB"/>
        </w:rPr>
        <w:t xml:space="preserve"> [anciforme]</w:t>
      </w:r>
      <w:r w:rsidR="008D58C7" w:rsidRPr="0032190F">
        <w:rPr>
          <w:rFonts w:eastAsia="Code2000"/>
          <w:lang w:val="fr-FR" w:eastAsia="en-GB"/>
        </w:rPr>
        <w:t xml:space="preserve"> retrouv</w:t>
      </w:r>
      <w:r w:rsidR="008D58C7" w:rsidRPr="0032190F">
        <w:rPr>
          <w:rFonts w:eastAsia="Code2000" w:hint="eastAsia"/>
          <w:lang w:val="fr-FR" w:eastAsia="en-GB"/>
        </w:rPr>
        <w:t>é</w:t>
      </w:r>
      <w:r w:rsidR="008D58C7" w:rsidRPr="0032190F">
        <w:rPr>
          <w:rFonts w:eastAsia="Code2000"/>
          <w:lang w:val="fr-FR" w:eastAsia="en-GB"/>
        </w:rPr>
        <w:t>e dans plusieurs tombes dolm</w:t>
      </w:r>
      <w:r w:rsidR="008D58C7" w:rsidRPr="0032190F">
        <w:rPr>
          <w:rFonts w:eastAsia="Code2000" w:hint="eastAsia"/>
          <w:lang w:val="fr-FR" w:eastAsia="en-GB"/>
        </w:rPr>
        <w:t>é</w:t>
      </w:r>
      <w:r w:rsidR="008D58C7" w:rsidRPr="0032190F">
        <w:rPr>
          <w:rFonts w:eastAsia="Code2000"/>
          <w:lang w:val="fr-FR" w:eastAsia="en-GB"/>
        </w:rPr>
        <w:t xml:space="preserve">niques de Gironde et </w:t>
      </w:r>
      <w:r w:rsidR="008D58C7" w:rsidRPr="0032190F">
        <w:rPr>
          <w:rFonts w:eastAsia="Code2000" w:hint="eastAsia"/>
          <w:lang w:val="fr-FR" w:eastAsia="en-GB"/>
        </w:rPr>
        <w:t>à</w:t>
      </w:r>
      <w:r w:rsidR="008D58C7" w:rsidRPr="0032190F">
        <w:rPr>
          <w:rFonts w:eastAsia="Code2000"/>
          <w:lang w:val="fr-FR" w:eastAsia="en-GB"/>
        </w:rPr>
        <w:t xml:space="preserve"> Malte, dat</w:t>
      </w:r>
      <w:r w:rsidR="008D58C7" w:rsidRPr="0032190F">
        <w:rPr>
          <w:rFonts w:eastAsia="Code2000" w:hint="eastAsia"/>
          <w:lang w:val="fr-FR" w:eastAsia="en-GB"/>
        </w:rPr>
        <w:t>é</w:t>
      </w:r>
      <w:r w:rsidR="008D58C7" w:rsidRPr="0032190F">
        <w:rPr>
          <w:rFonts w:eastAsia="Code2000"/>
          <w:lang w:val="fr-FR" w:eastAsia="en-GB"/>
        </w:rPr>
        <w:t>es du d</w:t>
      </w:r>
      <w:r w:rsidR="008D58C7" w:rsidRPr="0032190F">
        <w:rPr>
          <w:rFonts w:eastAsia="Code2000" w:hint="eastAsia"/>
          <w:lang w:val="fr-FR" w:eastAsia="en-GB"/>
        </w:rPr>
        <w:t>é</w:t>
      </w:r>
      <w:r w:rsidR="008D58C7" w:rsidRPr="0032190F">
        <w:rPr>
          <w:rFonts w:eastAsia="Code2000"/>
          <w:lang w:val="fr-FR" w:eastAsia="en-GB"/>
        </w:rPr>
        <w:t>but de l'</w:t>
      </w:r>
      <w:r w:rsidR="008D58C7" w:rsidRPr="0032190F">
        <w:rPr>
          <w:rFonts w:eastAsia="Code2000" w:hint="eastAsia"/>
          <w:lang w:val="fr-FR" w:eastAsia="en-GB"/>
        </w:rPr>
        <w:t>â</w:t>
      </w:r>
      <w:r w:rsidR="008D58C7" w:rsidRPr="0032190F">
        <w:rPr>
          <w:rFonts w:eastAsia="Code2000"/>
          <w:lang w:val="fr-FR" w:eastAsia="en-GB"/>
        </w:rPr>
        <w:t xml:space="preserve">ge du bronze (1) a </w:t>
      </w:r>
      <w:r w:rsidR="008D58C7" w:rsidRPr="0032190F">
        <w:rPr>
          <w:rFonts w:eastAsia="Code2000" w:hint="eastAsia"/>
          <w:lang w:val="fr-FR" w:eastAsia="en-GB"/>
        </w:rPr>
        <w:t>é</w:t>
      </w:r>
      <w:r w:rsidR="008D58C7" w:rsidRPr="0032190F">
        <w:rPr>
          <w:rFonts w:eastAsia="Code2000"/>
          <w:lang w:val="fr-FR" w:eastAsia="en-GB"/>
        </w:rPr>
        <w:t>t</w:t>
      </w:r>
      <w:r w:rsidR="008D58C7" w:rsidRPr="0032190F">
        <w:rPr>
          <w:rFonts w:eastAsia="Code2000" w:hint="eastAsia"/>
          <w:lang w:val="fr-FR" w:eastAsia="en-GB"/>
        </w:rPr>
        <w:t>é</w:t>
      </w:r>
      <w:r w:rsidR="008D58C7" w:rsidRPr="0032190F">
        <w:rPr>
          <w:rFonts w:eastAsia="Code2000"/>
          <w:lang w:val="fr-FR" w:eastAsia="en-GB"/>
        </w:rPr>
        <w:t xml:space="preserve"> aussi grav</w:t>
      </w:r>
      <w:r w:rsidR="008D58C7" w:rsidRPr="0032190F">
        <w:rPr>
          <w:rFonts w:eastAsia="Code2000" w:hint="eastAsia"/>
          <w:lang w:val="fr-FR" w:eastAsia="en-GB"/>
        </w:rPr>
        <w:t>é</w:t>
      </w:r>
      <w:r w:rsidR="008D58C7" w:rsidRPr="0032190F">
        <w:rPr>
          <w:rFonts w:eastAsia="Code2000"/>
          <w:lang w:val="fr-FR" w:eastAsia="en-GB"/>
        </w:rPr>
        <w:t>e sur une plaque de schiste d</w:t>
      </w:r>
      <w:r w:rsidR="008D58C7" w:rsidRPr="0032190F">
        <w:rPr>
          <w:rFonts w:eastAsia="Code2000" w:hint="eastAsia"/>
          <w:lang w:val="fr-FR" w:eastAsia="en-GB"/>
        </w:rPr>
        <w:t>é</w:t>
      </w:r>
      <w:r w:rsidR="008D58C7" w:rsidRPr="0032190F">
        <w:rPr>
          <w:rFonts w:eastAsia="Code2000"/>
          <w:lang w:val="fr-FR" w:eastAsia="en-GB"/>
        </w:rPr>
        <w:t>couverte par nous dans la r</w:t>
      </w:r>
      <w:r w:rsidR="008D58C7" w:rsidRPr="0032190F">
        <w:rPr>
          <w:rFonts w:eastAsia="Code2000" w:hint="eastAsia"/>
          <w:lang w:val="fr-FR" w:eastAsia="en-GB"/>
        </w:rPr>
        <w:t>é</w:t>
      </w:r>
      <w:r w:rsidR="008D58C7" w:rsidRPr="0032190F">
        <w:rPr>
          <w:rFonts w:eastAsia="Code2000"/>
          <w:lang w:val="fr-FR" w:eastAsia="en-GB"/>
        </w:rPr>
        <w:t>gion d'Ollioules en septembre 1943. C'est l'embl</w:t>
      </w:r>
      <w:r w:rsidR="008D58C7" w:rsidRPr="0032190F">
        <w:rPr>
          <w:rFonts w:eastAsia="Code2000" w:hint="eastAsia"/>
          <w:lang w:val="fr-FR" w:eastAsia="en-GB"/>
        </w:rPr>
        <w:t>è</w:t>
      </w:r>
      <w:r w:rsidR="008D58C7" w:rsidRPr="0032190F">
        <w:rPr>
          <w:rFonts w:eastAsia="Code2000"/>
          <w:lang w:val="fr-FR" w:eastAsia="en-GB"/>
        </w:rPr>
        <w:t>me de la figuration humaine de l'idole, d</w:t>
      </w:r>
      <w:r w:rsidR="008D58C7" w:rsidRPr="0032190F">
        <w:rPr>
          <w:rFonts w:eastAsia="Code2000" w:hint="eastAsia"/>
          <w:lang w:val="fr-FR" w:eastAsia="en-GB"/>
        </w:rPr>
        <w:t>é</w:t>
      </w:r>
      <w:r w:rsidR="008D58C7" w:rsidRPr="0032190F">
        <w:rPr>
          <w:rFonts w:eastAsia="Code2000"/>
          <w:lang w:val="fr-FR" w:eastAsia="en-GB"/>
        </w:rPr>
        <w:t>esse des morts (fig. 3, n</w:t>
      </w:r>
      <w:r w:rsidR="008D58C7" w:rsidRPr="0032190F">
        <w:rPr>
          <w:rFonts w:eastAsia="Code2000" w:hint="eastAsia"/>
          <w:lang w:val="fr-FR" w:eastAsia="en-GB"/>
        </w:rPr>
        <w:t>°</w:t>
      </w:r>
      <w:r w:rsidR="008D58C7" w:rsidRPr="0032190F">
        <w:rPr>
          <w:rFonts w:eastAsia="Code2000"/>
          <w:lang w:val="fr-FR" w:eastAsia="en-GB"/>
        </w:rPr>
        <w:t xml:space="preserve"> 6).(BIB 2430) </w:t>
      </w:r>
    </w:p>
    <w:p w14:paraId="75928C91" w14:textId="5C9ACF65" w:rsidR="00C620EC" w:rsidRPr="0032190F" w:rsidRDefault="00C620EC" w:rsidP="008D58C7">
      <w:pPr>
        <w:jc w:val="both"/>
        <w:rPr>
          <w:rFonts w:eastAsia="Code2000"/>
          <w:lang w:val="fr-FR" w:eastAsia="en-GB"/>
        </w:rPr>
      </w:pPr>
      <w:r>
        <w:rPr>
          <w:rFonts w:eastAsia="Code2000"/>
          <w:lang w:val="fr-FR" w:eastAsia="en-GB"/>
        </w:rPr>
        <w:t xml:space="preserve">v. </w:t>
      </w:r>
      <w:hyperlink r:id="rId7378" w:anchor="Cul_Schemat_France_distrib_hygro" w:history="1">
        <w:r w:rsidRPr="00C620EC">
          <w:rPr>
            <w:rStyle w:val="Hyperlink"/>
            <w:rFonts w:eastAsia="Code2000"/>
            <w:lang w:val="fr-FR" w:eastAsia="en-GB"/>
          </w:rPr>
          <w:t>humidité</w:t>
        </w:r>
      </w:hyperlink>
    </w:p>
    <w:p w14:paraId="12279888" w14:textId="77777777" w:rsidR="008D58C7" w:rsidRPr="0032190F" w:rsidRDefault="008D58C7" w:rsidP="00120364">
      <w:pPr>
        <w:rPr>
          <w:rFonts w:eastAsia="Code2000"/>
          <w:lang w:val="fr-FR" w:eastAsia="en-GB"/>
        </w:rPr>
      </w:pPr>
    </w:p>
    <w:p w14:paraId="141344A5" w14:textId="77777777" w:rsidR="00120364" w:rsidRPr="0032190F" w:rsidRDefault="00120364" w:rsidP="00426FF9">
      <w:pPr>
        <w:pStyle w:val="Heading1"/>
        <w:rPr>
          <w:rFonts w:eastAsia="Code2000"/>
        </w:rPr>
      </w:pPr>
      <w:bookmarkStart w:id="3143" w:name="Sit_Trou_Deux_Amis"/>
      <w:r w:rsidRPr="0032190F">
        <w:rPr>
          <w:rFonts w:eastAsia="Code2000"/>
        </w:rPr>
        <w:t>TROU-DES-DEUX-AMIS</w:t>
      </w:r>
      <w:bookmarkEnd w:id="3143"/>
    </w:p>
    <w:p w14:paraId="423D1A00" w14:textId="77777777" w:rsidR="00120364" w:rsidRPr="00934A22" w:rsidRDefault="00120364" w:rsidP="00120364">
      <w:pPr>
        <w:rPr>
          <w:sz w:val="20"/>
          <w:lang w:val="fr-FR"/>
        </w:rPr>
      </w:pPr>
      <w:r w:rsidRPr="00934A22">
        <w:rPr>
          <w:sz w:val="20"/>
          <w:lang w:val="fr-FR"/>
        </w:rPr>
        <w:t>Trou des Deux Amis</w:t>
      </w:r>
    </w:p>
    <w:p w14:paraId="3D1B4459" w14:textId="77777777" w:rsidR="00120364" w:rsidRPr="0032190F" w:rsidRDefault="00120364" w:rsidP="00120364">
      <w:pPr>
        <w:rPr>
          <w:lang w:val="fr-FR"/>
        </w:rPr>
      </w:pPr>
    </w:p>
    <w:p w14:paraId="5A19D5B5" w14:textId="2D5C6156" w:rsidR="00120364" w:rsidRPr="0032190F" w:rsidRDefault="00D57F10" w:rsidP="00D21F5B">
      <w:pPr>
        <w:autoSpaceDE w:val="0"/>
        <w:autoSpaceDN w:val="0"/>
        <w:adjustRightInd w:val="0"/>
        <w:rPr>
          <w:rFonts w:eastAsia="Code2000"/>
          <w:lang w:val="fr-FR" w:eastAsia="en-GB"/>
        </w:rPr>
      </w:pPr>
      <w:r w:rsidRPr="0032190F">
        <w:rPr>
          <w:rFonts w:eastAsia="Code2000"/>
          <w:lang w:val="fr-FR" w:eastAsia="en-GB"/>
        </w:rPr>
        <w:t xml:space="preserve">Abri peint du </w:t>
      </w:r>
      <w:hyperlink r:id="rId7379" w:anchor="Sit_Carami_Haut" w:history="1">
        <w:r w:rsidRPr="0032190F">
          <w:rPr>
            <w:rStyle w:val="Hyperlink"/>
            <w:rFonts w:eastAsia="Code2000"/>
            <w:lang w:val="fr-FR" w:eastAsia="en-GB"/>
          </w:rPr>
          <w:t>Haut-Carami</w:t>
        </w:r>
      </w:hyperlink>
      <w:r w:rsidRPr="0032190F">
        <w:rPr>
          <w:lang w:val="fr-FR"/>
        </w:rPr>
        <w:t xml:space="preserve">. </w:t>
      </w:r>
      <w:r w:rsidR="00120364" w:rsidRPr="0032190F">
        <w:rPr>
          <w:lang w:val="fr-FR"/>
        </w:rPr>
        <w:t xml:space="preserve">Le trou des Deux Amis </w:t>
      </w:r>
      <w:r w:rsidR="00120364" w:rsidRPr="0032190F">
        <w:rPr>
          <w:rFonts w:eastAsia="Code2000"/>
          <w:lang w:val="fr-FR" w:eastAsia="en-GB"/>
        </w:rPr>
        <w:t xml:space="preserve">(Touvres, Var), </w:t>
      </w:r>
      <w:hyperlink r:id="rId7380" w:anchor="Cul_Schemat_France" w:history="1">
        <w:r w:rsidR="00120364" w:rsidRPr="0032190F">
          <w:rPr>
            <w:rStyle w:val="Hyperlink"/>
            <w:lang w:val="fr-FR"/>
          </w:rPr>
          <w:t>art schématique peint</w:t>
        </w:r>
      </w:hyperlink>
      <w:r w:rsidR="00120364" w:rsidRPr="0032190F">
        <w:rPr>
          <w:lang w:val="fr-FR"/>
        </w:rPr>
        <w:t xml:space="preserve"> (BIB 2396 fig. 1)</w:t>
      </w:r>
      <w:r w:rsidR="00120364" w:rsidRPr="0032190F">
        <w:rPr>
          <w:rFonts w:eastAsia="Code2000"/>
          <w:lang w:val="fr-FR" w:eastAsia="en-GB"/>
        </w:rPr>
        <w:t xml:space="preserve">. Deux représentations de signes en fer à cheval (BIB 1738 p. 160) </w:t>
      </w:r>
      <w:r w:rsidR="006108C3" w:rsidRPr="0032190F">
        <w:rPr>
          <w:rFonts w:eastAsia="Code2000"/>
          <w:lang w:val="fr-FR" w:eastAsia="en-GB"/>
        </w:rPr>
        <w:t xml:space="preserve"> </w:t>
      </w:r>
      <w:r w:rsidR="006108C3" w:rsidRPr="0032190F">
        <w:rPr>
          <w:lang w:val="fr-FR"/>
        </w:rPr>
        <w:t>Prise en compte de la micro-topographie de la paroi:  une protubérance guide le contour de l'idole (BIB 2396 p. 151)</w:t>
      </w:r>
      <w:r w:rsidR="00D21F5B" w:rsidRPr="0032190F">
        <w:rPr>
          <w:lang w:val="fr-FR"/>
        </w:rPr>
        <w:t xml:space="preserve"> </w:t>
      </w:r>
      <w:r w:rsidR="00B35E20" w:rsidRPr="0032190F">
        <w:rPr>
          <w:lang w:val="fr-FR"/>
        </w:rPr>
        <w:t xml:space="preserve">Arceau (SS BIB) </w:t>
      </w:r>
      <w:r w:rsidR="00D21F5B" w:rsidRPr="0032190F">
        <w:rPr>
          <w:rFonts w:eastAsia="Code2000"/>
          <w:lang w:val="fr-FR" w:eastAsia="en-GB"/>
        </w:rPr>
        <w:t>Deux variantes stylis</w:t>
      </w:r>
      <w:r w:rsidR="00D21F5B" w:rsidRPr="0032190F">
        <w:rPr>
          <w:rFonts w:eastAsia="Code2000" w:hint="eastAsia"/>
          <w:lang w:val="fr-FR" w:eastAsia="en-GB"/>
        </w:rPr>
        <w:t>é</w:t>
      </w:r>
      <w:r w:rsidR="00D21F5B" w:rsidRPr="0032190F">
        <w:rPr>
          <w:rFonts w:eastAsia="Code2000"/>
          <w:lang w:val="fr-FR" w:eastAsia="en-GB"/>
        </w:rPr>
        <w:t>es de l'</w:t>
      </w:r>
      <w:r w:rsidR="005B5267" w:rsidRPr="0032190F">
        <w:rPr>
          <w:rFonts w:eastAsia="Code2000"/>
          <w:lang w:val="fr-FR" w:eastAsia="en-GB"/>
        </w:rPr>
        <w:t xml:space="preserve"> </w:t>
      </w:r>
      <w:hyperlink r:id="rId7381" w:anchor="Cul_Art_TAC_T_a_idole_meride" w:history="1">
        <w:r w:rsidR="00D21F5B" w:rsidRPr="0032190F">
          <w:rPr>
            <w:rStyle w:val="Hyperlink"/>
            <w:rFonts w:eastAsia="Code2000"/>
            <w:lang w:val="fr-FR" w:eastAsia="en-GB"/>
          </w:rPr>
          <w:t>idole</w:t>
        </w:r>
      </w:hyperlink>
      <w:r w:rsidR="00D21F5B" w:rsidRPr="0032190F">
        <w:rPr>
          <w:rFonts w:eastAsia="Code2000"/>
          <w:lang w:val="fr-FR" w:eastAsia="en-GB"/>
        </w:rPr>
        <w:t xml:space="preserve"> en ocre marron en fer </w:t>
      </w:r>
      <w:r w:rsidR="00D21F5B" w:rsidRPr="0032190F">
        <w:rPr>
          <w:rFonts w:eastAsia="Code2000" w:hint="eastAsia"/>
          <w:lang w:val="fr-FR" w:eastAsia="en-GB"/>
        </w:rPr>
        <w:t>à</w:t>
      </w:r>
      <w:r w:rsidR="00D21F5B" w:rsidRPr="0032190F">
        <w:rPr>
          <w:rFonts w:eastAsia="Code2000"/>
          <w:lang w:val="fr-FR" w:eastAsia="en-GB"/>
        </w:rPr>
        <w:t xml:space="preserve"> cheval.(BIB 2430)</w:t>
      </w:r>
    </w:p>
    <w:p w14:paraId="2C28769E" w14:textId="77777777" w:rsidR="00120364" w:rsidRPr="0032190F" w:rsidRDefault="00120364" w:rsidP="00120364">
      <w:pPr>
        <w:rPr>
          <w:rFonts w:eastAsia="Code2000"/>
          <w:lang w:val="fr-FR" w:eastAsia="en-GB"/>
        </w:rPr>
      </w:pPr>
    </w:p>
    <w:p w14:paraId="275B5A86" w14:textId="77777777" w:rsidR="00120364" w:rsidRPr="0032190F" w:rsidRDefault="00120364" w:rsidP="00426FF9">
      <w:pPr>
        <w:pStyle w:val="Heading1"/>
        <w:rPr>
          <w:rFonts w:eastAsia="Code2000"/>
        </w:rPr>
      </w:pPr>
      <w:bookmarkStart w:id="3144" w:name="Sit_Charbonnier"/>
      <w:r w:rsidRPr="0032190F">
        <w:rPr>
          <w:rFonts w:eastAsia="Code2000"/>
        </w:rPr>
        <w:t>CHARBONNIER</w:t>
      </w:r>
    </w:p>
    <w:bookmarkEnd w:id="3144"/>
    <w:p w14:paraId="76AC9953" w14:textId="56A41634" w:rsidR="00120364" w:rsidRPr="0032190F" w:rsidRDefault="00D57F10" w:rsidP="00D21F5B">
      <w:pPr>
        <w:jc w:val="both"/>
        <w:rPr>
          <w:lang w:val="fr-FR"/>
        </w:rPr>
      </w:pPr>
      <w:r w:rsidRPr="0032190F">
        <w:rPr>
          <w:rFonts w:eastAsia="Code2000"/>
          <w:lang w:val="fr-FR" w:eastAsia="en-GB"/>
        </w:rPr>
        <w:t xml:space="preserve">Abri peint du </w:t>
      </w:r>
      <w:hyperlink r:id="rId7382" w:anchor="Sit_Carami_Haut" w:history="1">
        <w:r w:rsidRPr="0032190F">
          <w:rPr>
            <w:rStyle w:val="Hyperlink"/>
            <w:rFonts w:eastAsia="Code2000"/>
            <w:lang w:val="fr-FR" w:eastAsia="en-GB"/>
          </w:rPr>
          <w:t>Haut-Carami</w:t>
        </w:r>
      </w:hyperlink>
      <w:r w:rsidRPr="0032190F">
        <w:rPr>
          <w:lang w:val="fr-FR"/>
        </w:rPr>
        <w:t xml:space="preserve">. </w:t>
      </w:r>
      <w:r w:rsidR="00120364" w:rsidRPr="0032190F">
        <w:rPr>
          <w:rFonts w:eastAsia="Code2000"/>
          <w:lang w:val="fr-FR" w:eastAsia="en-GB"/>
        </w:rPr>
        <w:t xml:space="preserve">Grotte du Charbonnier (Touvres, Var). art schématique. représentation de roue solaire (BIB 1738 p. 160) </w:t>
      </w:r>
      <w:hyperlink r:id="rId7383" w:anchor="Cul_Schemat_France" w:history="1">
        <w:r w:rsidR="00120364" w:rsidRPr="0032190F">
          <w:rPr>
            <w:rStyle w:val="Hyperlink"/>
            <w:lang w:val="fr-FR"/>
          </w:rPr>
          <w:t>art schématique peint</w:t>
        </w:r>
      </w:hyperlink>
      <w:r w:rsidR="00120364" w:rsidRPr="0032190F">
        <w:rPr>
          <w:lang w:val="fr-FR"/>
        </w:rPr>
        <w:t xml:space="preserve"> (BIB 2396 fig. 1)</w:t>
      </w:r>
      <w:r w:rsidR="00D21F5B" w:rsidRPr="0032190F">
        <w:rPr>
          <w:lang w:val="fr-FR"/>
        </w:rPr>
        <w:t xml:space="preserve"> Rouelle solaire </w:t>
      </w:r>
      <w:r w:rsidR="00E17B80" w:rsidRPr="0032190F">
        <w:rPr>
          <w:lang w:val="fr-FR"/>
        </w:rPr>
        <w:t>[</w:t>
      </w:r>
      <w:hyperlink r:id="rId7384" w:anchor="Cul_Art_TAC_T_g_soleil" w:history="1">
        <w:r w:rsidR="00E17B80" w:rsidRPr="0032190F">
          <w:rPr>
            <w:rStyle w:val="Hyperlink"/>
            <w:lang w:val="fr-FR"/>
          </w:rPr>
          <w:t>soleil</w:t>
        </w:r>
      </w:hyperlink>
      <w:r w:rsidR="00E17B80" w:rsidRPr="0032190F">
        <w:rPr>
          <w:lang w:val="fr-FR"/>
        </w:rPr>
        <w:t xml:space="preserve">] </w:t>
      </w:r>
      <w:r w:rsidR="00D21F5B" w:rsidRPr="0032190F">
        <w:rPr>
          <w:lang w:val="fr-FR"/>
        </w:rPr>
        <w:t>en rouge brique radiée de dix rayons dépassant le cercle de tous côtés. Le motif apparaît surtout au Bronze I et II (fig. 3, n" 7) (BIB 2430)</w:t>
      </w:r>
    </w:p>
    <w:p w14:paraId="5682EC67" w14:textId="3F6C126E" w:rsidR="00120364" w:rsidRPr="0032190F" w:rsidRDefault="0042733A" w:rsidP="00E17B80">
      <w:pPr>
        <w:jc w:val="both"/>
        <w:rPr>
          <w:lang w:val="fr-FR"/>
        </w:rPr>
      </w:pPr>
      <w:r w:rsidRPr="0032190F">
        <w:rPr>
          <w:lang w:val="fr-FR"/>
        </w:rPr>
        <w:t xml:space="preserve">Grotte A du Charbonnier: 2 lamelles en silex ayant eu un </w:t>
      </w:r>
      <w:hyperlink r:id="rId7385" w:anchor="CO_Traitement_Thermique" w:history="1">
        <w:r w:rsidR="00B260C6" w:rsidRPr="00B260C6">
          <w:rPr>
            <w:rStyle w:val="Hyperlink"/>
            <w:lang w:val="fr-FR"/>
          </w:rPr>
          <w:t>traitement thermique</w:t>
        </w:r>
      </w:hyperlink>
      <w:r w:rsidR="00B260C6">
        <w:rPr>
          <w:lang w:val="fr-FR"/>
        </w:rPr>
        <w:t xml:space="preserve"> </w:t>
      </w:r>
      <w:r w:rsidRPr="0032190F">
        <w:rPr>
          <w:lang w:val="fr-FR"/>
        </w:rPr>
        <w:t>ayant reçu un traitement thermique [Chasséen] (BIB 2434)</w:t>
      </w:r>
      <w:r w:rsidR="0092586D" w:rsidRPr="0032190F">
        <w:rPr>
          <w:lang w:val="fr-FR"/>
        </w:rPr>
        <w:t xml:space="preserve"> </w:t>
      </w:r>
      <w:r w:rsidR="00E17B80" w:rsidRPr="0032190F">
        <w:rPr>
          <w:lang w:val="fr-FR"/>
        </w:rPr>
        <w:t>seules certaines lamelles débitées par percussion ont subi un passage au feu (fig. 1 , nos 16 et 17). Nous ne savons comment interpréter cette tendance (BIB 2434)</w:t>
      </w:r>
    </w:p>
    <w:p w14:paraId="77B410F1" w14:textId="5BBE874A" w:rsidR="0042733A" w:rsidRPr="0032190F" w:rsidRDefault="00E17B80" w:rsidP="00120364">
      <w:pPr>
        <w:rPr>
          <w:lang w:val="fr-FR"/>
        </w:rPr>
      </w:pPr>
      <w:r w:rsidRPr="0032190F">
        <w:rPr>
          <w:lang w:val="fr-FR"/>
        </w:rPr>
        <w:t xml:space="preserve">v. </w:t>
      </w:r>
      <w:hyperlink r:id="rId7386" w:anchor="Sit_Eglise" w:history="1">
        <w:r w:rsidRPr="0032190F">
          <w:rPr>
            <w:rStyle w:val="Hyperlink"/>
            <w:lang w:val="fr-FR"/>
          </w:rPr>
          <w:t>Eglise</w:t>
        </w:r>
      </w:hyperlink>
      <w:r w:rsidR="008F4922" w:rsidRPr="0032190F">
        <w:rPr>
          <w:lang w:val="fr-FR"/>
        </w:rPr>
        <w:t xml:space="preserve">, </w:t>
      </w:r>
      <w:hyperlink r:id="rId7387" w:anchor="Sit_Saint_Michel_Baume" w:history="1">
        <w:r w:rsidR="008F4922" w:rsidRPr="0032190F">
          <w:rPr>
            <w:rStyle w:val="Hyperlink"/>
            <w:lang w:val="fr-FR"/>
          </w:rPr>
          <w:t>Saint-Michel</w:t>
        </w:r>
      </w:hyperlink>
    </w:p>
    <w:p w14:paraId="51FAF279" w14:textId="77777777" w:rsidR="00E17B80" w:rsidRPr="0032190F" w:rsidRDefault="00E17B80" w:rsidP="00120364">
      <w:pPr>
        <w:rPr>
          <w:lang w:val="fr-FR"/>
        </w:rPr>
      </w:pPr>
    </w:p>
    <w:p w14:paraId="2334EECA" w14:textId="77777777" w:rsidR="00120364" w:rsidRPr="0032190F" w:rsidRDefault="00120364" w:rsidP="00426FF9">
      <w:pPr>
        <w:pStyle w:val="Heading1"/>
      </w:pPr>
      <w:bookmarkStart w:id="3145" w:name="Sit_Chevaliere"/>
      <w:r w:rsidRPr="0032190F">
        <w:t>CHEVALIERE</w:t>
      </w:r>
    </w:p>
    <w:bookmarkEnd w:id="3145"/>
    <w:p w14:paraId="40B98543" w14:textId="32175D87" w:rsidR="00B65F9E" w:rsidRPr="0032190F" w:rsidRDefault="00B65F9E" w:rsidP="00B65F9E">
      <w:pPr>
        <w:rPr>
          <w:rFonts w:eastAsia="Code2000"/>
          <w:lang w:val="fr-FR" w:eastAsia="en-GB"/>
        </w:rPr>
      </w:pPr>
      <w:r w:rsidRPr="0032190F">
        <w:rPr>
          <w:rFonts w:eastAsia="Code2000"/>
          <w:lang w:val="fr-FR" w:eastAsia="en-GB"/>
        </w:rPr>
        <w:t xml:space="preserve">Abri peint du </w:t>
      </w:r>
      <w:hyperlink r:id="rId7388" w:anchor="Sit_Carami_Haut" w:history="1">
        <w:r w:rsidRPr="0032190F">
          <w:rPr>
            <w:rStyle w:val="Hyperlink"/>
            <w:rFonts w:eastAsia="Code2000"/>
            <w:lang w:val="fr-FR" w:eastAsia="en-GB"/>
          </w:rPr>
          <w:t>Haut-Carami</w:t>
        </w:r>
      </w:hyperlink>
      <w:r w:rsidRPr="0032190F">
        <w:rPr>
          <w:lang w:val="fr-FR"/>
        </w:rPr>
        <w:t>. uniquement historique ? (SS BIB)</w:t>
      </w:r>
    </w:p>
    <w:p w14:paraId="283A38ED" w14:textId="45FBB1EB" w:rsidR="00120364" w:rsidRPr="0032190F" w:rsidRDefault="00120364" w:rsidP="00120364">
      <w:pPr>
        <w:rPr>
          <w:lang w:val="fr-FR"/>
        </w:rPr>
      </w:pPr>
      <w:r w:rsidRPr="0032190F">
        <w:rPr>
          <w:lang w:val="fr-FR"/>
        </w:rPr>
        <w:t xml:space="preserve">Abri de la Chevalière (Touvres, Var) </w:t>
      </w:r>
      <w:hyperlink r:id="rId7389" w:anchor="Cul_Schemat_France" w:history="1">
        <w:r w:rsidRPr="0032190F">
          <w:rPr>
            <w:rStyle w:val="Hyperlink"/>
            <w:lang w:val="fr-FR"/>
          </w:rPr>
          <w:t>art schématique peint</w:t>
        </w:r>
      </w:hyperlink>
      <w:r w:rsidRPr="0032190F">
        <w:rPr>
          <w:lang w:val="fr-FR"/>
        </w:rPr>
        <w:t xml:space="preserve"> (BIB 2396 fig. 1)</w:t>
      </w:r>
      <w:r w:rsidR="00107BF3" w:rsidRPr="0032190F">
        <w:rPr>
          <w:lang w:val="fr-FR"/>
        </w:rPr>
        <w:t xml:space="preserve"> et art </w:t>
      </w:r>
      <w:hyperlink r:id="rId7390" w:anchor="Cul_Schemat_France_s" w:history="1">
        <w:r w:rsidR="00107BF3" w:rsidRPr="0032190F">
          <w:rPr>
            <w:rStyle w:val="Hyperlink"/>
            <w:lang w:val="fr-FR"/>
          </w:rPr>
          <w:t>schématique</w:t>
        </w:r>
      </w:hyperlink>
      <w:r w:rsidR="00107BF3" w:rsidRPr="0032190F">
        <w:rPr>
          <w:lang w:val="fr-FR"/>
        </w:rPr>
        <w:t xml:space="preserve"> incisé (BIB 2398 fig. 1)</w:t>
      </w:r>
    </w:p>
    <w:p w14:paraId="5CA6B0EA" w14:textId="77777777" w:rsidR="00120364" w:rsidRPr="0032190F" w:rsidRDefault="00090468" w:rsidP="00120364">
      <w:pPr>
        <w:rPr>
          <w:rFonts w:eastAsia="Code2000"/>
          <w:lang w:val="fr-FR" w:eastAsia="en-GB"/>
        </w:rPr>
      </w:pPr>
      <w:r w:rsidRPr="0032190F">
        <w:rPr>
          <w:rFonts w:eastAsia="Code2000"/>
          <w:lang w:val="fr-FR" w:eastAsia="en-GB"/>
        </w:rPr>
        <w:t>Le site à une configuration particulière: excroissance en forme de champignon en surplomb de l'abri (BIB 2396 p. 142)</w:t>
      </w:r>
    </w:p>
    <w:p w14:paraId="01DDF287" w14:textId="50797BF0" w:rsidR="00CA1E63" w:rsidRDefault="005F0223" w:rsidP="00120364">
      <w:pPr>
        <w:rPr>
          <w:rFonts w:eastAsia="Code2000"/>
          <w:lang w:val="fr-FR" w:eastAsia="en-GB"/>
        </w:rPr>
      </w:pPr>
      <w:r w:rsidRPr="0032190F">
        <w:rPr>
          <w:rFonts w:eastAsia="Code2000"/>
          <w:lang w:val="fr-FR" w:eastAsia="en-GB"/>
        </w:rPr>
        <w:t>C'est en fait un simple pied de falaise prot</w:t>
      </w:r>
      <w:r w:rsidR="006F6FED" w:rsidRPr="0032190F">
        <w:rPr>
          <w:rFonts w:eastAsia="Code2000"/>
          <w:lang w:val="fr-FR" w:eastAsia="en-GB"/>
        </w:rPr>
        <w:t>é</w:t>
      </w:r>
      <w:r w:rsidRPr="0032190F">
        <w:rPr>
          <w:rFonts w:eastAsia="Code2000"/>
          <w:lang w:val="fr-FR" w:eastAsia="en-GB"/>
        </w:rPr>
        <w:t>g</w:t>
      </w:r>
      <w:r w:rsidR="006F6FED" w:rsidRPr="0032190F">
        <w:rPr>
          <w:rFonts w:eastAsia="Code2000"/>
          <w:lang w:val="fr-FR" w:eastAsia="en-GB"/>
        </w:rPr>
        <w:t>é</w:t>
      </w:r>
      <w:r w:rsidRPr="0032190F">
        <w:rPr>
          <w:rFonts w:eastAsia="Code2000"/>
          <w:lang w:val="fr-FR" w:eastAsia="en-GB"/>
        </w:rPr>
        <w:t xml:space="preserve"> par un faible surplomb, ~ 50 m au-dessus du cours du Carami, en rive droite. La zone orn</w:t>
      </w:r>
      <w:r w:rsidR="006F6FED" w:rsidRPr="0032190F">
        <w:rPr>
          <w:rFonts w:eastAsia="Code2000"/>
          <w:lang w:val="fr-FR" w:eastAsia="en-GB"/>
        </w:rPr>
        <w:t>é</w:t>
      </w:r>
      <w:r w:rsidRPr="0032190F">
        <w:rPr>
          <w:rFonts w:eastAsia="Code2000"/>
          <w:lang w:val="fr-FR" w:eastAsia="en-GB"/>
        </w:rPr>
        <w:t>e s'</w:t>
      </w:r>
      <w:r w:rsidR="006F6FED" w:rsidRPr="0032190F">
        <w:rPr>
          <w:rFonts w:eastAsia="Code2000"/>
          <w:lang w:val="fr-FR" w:eastAsia="en-GB"/>
        </w:rPr>
        <w:t>é</w:t>
      </w:r>
      <w:r w:rsidRPr="0032190F">
        <w:rPr>
          <w:rFonts w:eastAsia="Code2000"/>
          <w:lang w:val="fr-FR" w:eastAsia="en-GB"/>
        </w:rPr>
        <w:t>tire sur 12 m environ, face au sudouest, devant une esplanade de 7 ~ 8 m de large d</w:t>
      </w:r>
      <w:r w:rsidR="006F6FED" w:rsidRPr="0032190F">
        <w:rPr>
          <w:rFonts w:eastAsia="Code2000"/>
          <w:lang w:val="fr-FR" w:eastAsia="en-GB"/>
        </w:rPr>
        <w:t>é</w:t>
      </w:r>
      <w:r w:rsidRPr="0032190F">
        <w:rPr>
          <w:rFonts w:eastAsia="Code2000"/>
          <w:lang w:val="fr-FR" w:eastAsia="en-GB"/>
        </w:rPr>
        <w:t>1imit</w:t>
      </w:r>
      <w:r w:rsidR="006F6FED" w:rsidRPr="0032190F">
        <w:rPr>
          <w:rFonts w:eastAsia="Code2000"/>
          <w:lang w:val="fr-FR" w:eastAsia="en-GB"/>
        </w:rPr>
        <w:t>é</w:t>
      </w:r>
      <w:r w:rsidRPr="0032190F">
        <w:rPr>
          <w:rFonts w:eastAsia="Code2000"/>
          <w:lang w:val="fr-FR" w:eastAsia="en-GB"/>
        </w:rPr>
        <w:t>e par un muret de sout</w:t>
      </w:r>
      <w:r w:rsidR="006F6FED" w:rsidRPr="0032190F">
        <w:rPr>
          <w:rFonts w:eastAsia="Code2000"/>
          <w:lang w:val="fr-FR" w:eastAsia="en-GB"/>
        </w:rPr>
        <w:t>é</w:t>
      </w:r>
      <w:r w:rsidRPr="0032190F">
        <w:rPr>
          <w:rFonts w:eastAsia="Code2000"/>
          <w:lang w:val="fr-FR" w:eastAsia="en-GB"/>
        </w:rPr>
        <w:t>nement b~ti see. La paroi est om</w:t>
      </w:r>
      <w:r w:rsidR="006F6FED" w:rsidRPr="0032190F">
        <w:rPr>
          <w:rFonts w:eastAsia="Code2000"/>
          <w:lang w:val="fr-FR" w:eastAsia="en-GB"/>
        </w:rPr>
        <w:t>é</w:t>
      </w:r>
      <w:r w:rsidRPr="0032190F">
        <w:rPr>
          <w:rFonts w:eastAsia="Code2000"/>
          <w:lang w:val="fr-FR" w:eastAsia="en-GB"/>
        </w:rPr>
        <w:t xml:space="preserve">e </w:t>
      </w:r>
      <w:r w:rsidRPr="0032190F">
        <w:rPr>
          <w:rFonts w:eastAsia="Code2000"/>
          <w:lang w:val="fr-FR" w:eastAsia="en-GB"/>
        </w:rPr>
        <w:lastRenderedPageBreak/>
        <w:t>de peintures sch</w:t>
      </w:r>
      <w:r w:rsidR="006F6FED" w:rsidRPr="0032190F">
        <w:rPr>
          <w:rFonts w:eastAsia="Code2000"/>
          <w:lang w:val="fr-FR" w:eastAsia="en-GB"/>
        </w:rPr>
        <w:t>é</w:t>
      </w:r>
      <w:r w:rsidRPr="0032190F">
        <w:rPr>
          <w:rFonts w:eastAsia="Code2000"/>
          <w:lang w:val="fr-FR" w:eastAsia="en-GB"/>
        </w:rPr>
        <w:t>matiques attribuables au N</w:t>
      </w:r>
      <w:r w:rsidR="006F6FED" w:rsidRPr="0032190F">
        <w:rPr>
          <w:rFonts w:eastAsia="Code2000"/>
          <w:lang w:val="fr-FR" w:eastAsia="en-GB"/>
        </w:rPr>
        <w:t>é</w:t>
      </w:r>
      <w:r w:rsidRPr="0032190F">
        <w:rPr>
          <w:rFonts w:eastAsia="Code2000"/>
          <w:lang w:val="fr-FR" w:eastAsia="en-GB"/>
        </w:rPr>
        <w:t>olithique, tr</w:t>
      </w:r>
      <w:r w:rsidR="006F6FED" w:rsidRPr="0032190F">
        <w:rPr>
          <w:rFonts w:eastAsia="Code2000"/>
          <w:lang w:val="fr-FR" w:eastAsia="en-GB"/>
        </w:rPr>
        <w:t>é</w:t>
      </w:r>
      <w:r w:rsidRPr="0032190F">
        <w:rPr>
          <w:rFonts w:eastAsia="Code2000"/>
          <w:lang w:val="fr-FR" w:eastAsia="en-GB"/>
        </w:rPr>
        <w:t>s endommag</w:t>
      </w:r>
      <w:r w:rsidR="006F6FED" w:rsidRPr="0032190F">
        <w:rPr>
          <w:rFonts w:eastAsia="Code2000"/>
          <w:lang w:val="fr-FR" w:eastAsia="en-GB"/>
        </w:rPr>
        <w:t>é</w:t>
      </w:r>
      <w:r w:rsidRPr="0032190F">
        <w:rPr>
          <w:rFonts w:eastAsia="Code2000"/>
          <w:lang w:val="fr-FR" w:eastAsia="en-GB"/>
        </w:rPr>
        <w:t xml:space="preserve">es et d'une lecture difficile. Parmi elles, deux figures ont </w:t>
      </w:r>
      <w:r w:rsidR="006F6FED" w:rsidRPr="0032190F">
        <w:rPr>
          <w:rFonts w:eastAsia="Code2000"/>
          <w:lang w:val="fr-FR" w:eastAsia="en-GB"/>
        </w:rPr>
        <w:t>é</w:t>
      </w:r>
      <w:r w:rsidRPr="0032190F">
        <w:rPr>
          <w:rFonts w:eastAsia="Code2000"/>
          <w:lang w:val="fr-FR" w:eastAsia="en-GB"/>
        </w:rPr>
        <w:t>t</w:t>
      </w:r>
      <w:r w:rsidR="006F6FED" w:rsidRPr="0032190F">
        <w:rPr>
          <w:rFonts w:eastAsia="Code2000"/>
          <w:lang w:val="fr-FR" w:eastAsia="en-GB"/>
        </w:rPr>
        <w:t>é</w:t>
      </w:r>
      <w:r w:rsidRPr="0032190F">
        <w:rPr>
          <w:rFonts w:eastAsia="Code2000"/>
          <w:lang w:val="fr-FR" w:eastAsia="en-GB"/>
        </w:rPr>
        <w:t xml:space="preserve"> r</w:t>
      </w:r>
      <w:r w:rsidR="006F6FED" w:rsidRPr="0032190F">
        <w:rPr>
          <w:rFonts w:eastAsia="Code2000"/>
          <w:lang w:val="fr-FR" w:eastAsia="en-GB"/>
        </w:rPr>
        <w:t>é</w:t>
      </w:r>
      <w:r w:rsidRPr="0032190F">
        <w:rPr>
          <w:rFonts w:eastAsia="Code2000"/>
          <w:lang w:val="fr-FR" w:eastAsia="en-GB"/>
        </w:rPr>
        <w:t>alis</w:t>
      </w:r>
      <w:r w:rsidR="006F6FED" w:rsidRPr="0032190F">
        <w:rPr>
          <w:rFonts w:eastAsia="Code2000"/>
          <w:lang w:val="fr-FR" w:eastAsia="en-GB"/>
        </w:rPr>
        <w:t>é</w:t>
      </w:r>
      <w:r w:rsidRPr="0032190F">
        <w:rPr>
          <w:rFonts w:eastAsia="Code2000"/>
          <w:lang w:val="fr-FR" w:eastAsia="en-GB"/>
        </w:rPr>
        <w:t xml:space="preserve">es au </w:t>
      </w:r>
      <w:hyperlink r:id="rId7391" w:anchor="Cul_Schemat_France_t_peintes_ba" w:history="1">
        <w:r w:rsidRPr="0032190F">
          <w:rPr>
            <w:rStyle w:val="Hyperlink"/>
            <w:rFonts w:eastAsia="Code2000"/>
            <w:lang w:val="fr-FR" w:eastAsia="en-GB"/>
          </w:rPr>
          <w:t>b</w:t>
        </w:r>
        <w:r w:rsidR="006F6FED" w:rsidRPr="0032190F">
          <w:rPr>
            <w:rStyle w:val="Hyperlink"/>
            <w:rFonts w:eastAsia="Code2000"/>
            <w:lang w:val="fr-FR" w:eastAsia="en-GB"/>
          </w:rPr>
          <w:t>â</w:t>
        </w:r>
        <w:r w:rsidRPr="0032190F">
          <w:rPr>
            <w:rStyle w:val="Hyperlink"/>
            <w:rFonts w:eastAsia="Code2000"/>
            <w:lang w:val="fr-FR" w:eastAsia="en-GB"/>
          </w:rPr>
          <w:t>ton de colorant</w:t>
        </w:r>
      </w:hyperlink>
      <w:r w:rsidRPr="0032190F">
        <w:rPr>
          <w:rFonts w:eastAsia="Code2000"/>
          <w:lang w:val="fr-FR" w:eastAsia="en-GB"/>
        </w:rPr>
        <w:t xml:space="preserve"> (de l'ocre selon l'analyse qui a </w:t>
      </w:r>
      <w:r w:rsidR="006F6FED" w:rsidRPr="0032190F">
        <w:rPr>
          <w:rFonts w:eastAsia="Code2000"/>
          <w:lang w:val="fr-FR" w:eastAsia="en-GB"/>
        </w:rPr>
        <w:t>é</w:t>
      </w:r>
      <w:r w:rsidRPr="0032190F">
        <w:rPr>
          <w:rFonts w:eastAsia="Code2000"/>
          <w:lang w:val="fr-FR" w:eastAsia="en-GB"/>
        </w:rPr>
        <w:t>t</w:t>
      </w:r>
      <w:r w:rsidR="006F6FED" w:rsidRPr="0032190F">
        <w:rPr>
          <w:rFonts w:eastAsia="Code2000"/>
          <w:lang w:val="fr-FR" w:eastAsia="en-GB"/>
        </w:rPr>
        <w:t>é</w:t>
      </w:r>
      <w:r w:rsidRPr="0032190F">
        <w:rPr>
          <w:rFonts w:eastAsia="Code2000"/>
          <w:lang w:val="fr-FR" w:eastAsia="en-GB"/>
        </w:rPr>
        <w:t xml:space="preserve"> r</w:t>
      </w:r>
      <w:r w:rsidR="006F6FED" w:rsidRPr="0032190F">
        <w:rPr>
          <w:rFonts w:eastAsia="Code2000"/>
          <w:lang w:val="fr-FR" w:eastAsia="en-GB"/>
        </w:rPr>
        <w:t>é</w:t>
      </w:r>
      <w:r w:rsidRPr="0032190F">
        <w:rPr>
          <w:rFonts w:eastAsia="Code2000"/>
          <w:lang w:val="fr-FR" w:eastAsia="en-GB"/>
        </w:rPr>
        <w:t>alis</w:t>
      </w:r>
      <w:r w:rsidR="006F6FED" w:rsidRPr="0032190F">
        <w:rPr>
          <w:rFonts w:eastAsia="Code2000"/>
          <w:lang w:val="fr-FR" w:eastAsia="en-GB"/>
        </w:rPr>
        <w:t>é</w:t>
      </w:r>
      <w:r w:rsidRPr="0032190F">
        <w:rPr>
          <w:rFonts w:eastAsia="Code2000"/>
          <w:lang w:val="fr-FR" w:eastAsia="en-GB"/>
        </w:rPr>
        <w:t>e sur la premi</w:t>
      </w:r>
      <w:r w:rsidR="006F6FED" w:rsidRPr="0032190F">
        <w:rPr>
          <w:rFonts w:eastAsia="Code2000"/>
          <w:lang w:val="fr-FR" w:eastAsia="en-GB"/>
        </w:rPr>
        <w:t>é</w:t>
      </w:r>
      <w:r w:rsidRPr="0032190F">
        <w:rPr>
          <w:rFonts w:eastAsia="Code2000"/>
          <w:lang w:val="fr-FR" w:eastAsia="en-GB"/>
        </w:rPr>
        <w:t>re) : un zigzag horizontal et un zigzag vertical associ</w:t>
      </w:r>
      <w:r w:rsidR="006F6FED" w:rsidRPr="0032190F">
        <w:rPr>
          <w:rFonts w:eastAsia="Code2000"/>
          <w:lang w:val="fr-FR" w:eastAsia="en-GB"/>
        </w:rPr>
        <w:t>é</w:t>
      </w:r>
      <w:r w:rsidRPr="0032190F">
        <w:rPr>
          <w:rFonts w:eastAsia="Code2000"/>
          <w:lang w:val="fr-FR" w:eastAsia="en-GB"/>
        </w:rPr>
        <w:t xml:space="preserve"> </w:t>
      </w:r>
      <w:r w:rsidR="006F6FED" w:rsidRPr="0032190F">
        <w:rPr>
          <w:rFonts w:eastAsia="Code2000"/>
          <w:lang w:val="fr-FR" w:eastAsia="en-GB"/>
        </w:rPr>
        <w:t>à</w:t>
      </w:r>
      <w:r w:rsidRPr="0032190F">
        <w:rPr>
          <w:rFonts w:eastAsia="Code2000"/>
          <w:lang w:val="fr-FR" w:eastAsia="en-GB"/>
        </w:rPr>
        <w:t xml:space="preserve"> une figure circulaire (figure 7)</w:t>
      </w:r>
      <w:r w:rsidR="009A4578">
        <w:rPr>
          <w:rFonts w:eastAsia="Code2000"/>
          <w:lang w:val="fr-FR" w:eastAsia="en-GB"/>
        </w:rPr>
        <w:t xml:space="preserve"> = z</w:t>
      </w:r>
      <w:r w:rsidR="009A4578" w:rsidRPr="009A4578">
        <w:rPr>
          <w:rFonts w:eastAsia="Code2000"/>
          <w:lang w:val="fr-FR" w:eastAsia="en-GB"/>
        </w:rPr>
        <w:t>igzag et signe so</w:t>
      </w:r>
      <w:r w:rsidR="009A4578">
        <w:rPr>
          <w:rFonts w:eastAsia="Code2000"/>
          <w:lang w:val="fr-FR" w:eastAsia="en-GB"/>
        </w:rPr>
        <w:t>é</w:t>
      </w:r>
      <w:r w:rsidR="009A4578" w:rsidRPr="009A4578">
        <w:rPr>
          <w:rFonts w:eastAsia="Code2000"/>
          <w:lang w:val="fr-FR" w:eastAsia="en-GB"/>
        </w:rPr>
        <w:t>iforme associ</w:t>
      </w:r>
      <w:r w:rsidR="009A4578">
        <w:rPr>
          <w:rFonts w:eastAsia="Code2000"/>
          <w:lang w:val="fr-FR" w:eastAsia="en-GB"/>
        </w:rPr>
        <w:t>é</w:t>
      </w:r>
      <w:r w:rsidR="009A4578" w:rsidRPr="009A4578">
        <w:rPr>
          <w:rFonts w:eastAsia="Code2000"/>
          <w:lang w:val="fr-FR" w:eastAsia="en-GB"/>
        </w:rPr>
        <w:t xml:space="preserve"> </w:t>
      </w:r>
      <w:r w:rsidR="009A4578">
        <w:rPr>
          <w:rFonts w:eastAsia="Code2000"/>
          <w:lang w:val="fr-FR" w:eastAsia="en-GB"/>
        </w:rPr>
        <w:t>à</w:t>
      </w:r>
      <w:r w:rsidR="009A4578" w:rsidRPr="009A4578">
        <w:rPr>
          <w:rFonts w:eastAsia="Code2000"/>
          <w:lang w:val="fr-FR" w:eastAsia="en-GB"/>
        </w:rPr>
        <w:t xml:space="preserve"> un</w:t>
      </w:r>
      <w:r w:rsidR="009A4578">
        <w:rPr>
          <w:rFonts w:eastAsia="Code2000"/>
          <w:lang w:val="fr-FR" w:eastAsia="en-GB"/>
        </w:rPr>
        <w:t xml:space="preserve"> zigzag. </w:t>
      </w:r>
      <w:r w:rsidRPr="0032190F">
        <w:rPr>
          <w:rFonts w:eastAsia="Code2000"/>
          <w:lang w:val="fr-FR" w:eastAsia="en-GB"/>
        </w:rPr>
        <w:t>Le sondage au pied de la paroi n'a restitu</w:t>
      </w:r>
      <w:r w:rsidR="006F6FED" w:rsidRPr="0032190F">
        <w:rPr>
          <w:rFonts w:eastAsia="Code2000"/>
          <w:lang w:val="fr-FR" w:eastAsia="en-GB"/>
        </w:rPr>
        <w:t>é</w:t>
      </w:r>
      <w:r w:rsidRPr="0032190F">
        <w:rPr>
          <w:rFonts w:eastAsia="Code2000"/>
          <w:lang w:val="fr-FR" w:eastAsia="en-GB"/>
        </w:rPr>
        <w:t xml:space="preserve"> aucun objet susceptible de dater l'un ou l'autre r</w:t>
      </w:r>
      <w:r w:rsidR="006F6FED" w:rsidRPr="0032190F">
        <w:rPr>
          <w:rFonts w:eastAsia="Code2000"/>
          <w:lang w:val="fr-FR" w:eastAsia="en-GB"/>
        </w:rPr>
        <w:t>é</w:t>
      </w:r>
      <w:r w:rsidRPr="0032190F">
        <w:rPr>
          <w:rFonts w:eastAsia="Code2000"/>
          <w:lang w:val="fr-FR" w:eastAsia="en-GB"/>
        </w:rPr>
        <w:t xml:space="preserve">pertoire iconographique.(BIB 2398 p. 576)  </w:t>
      </w:r>
      <w:r w:rsidR="00CA1E63" w:rsidRPr="0032190F">
        <w:rPr>
          <w:rFonts w:eastAsia="Code2000"/>
          <w:lang w:val="fr-FR" w:eastAsia="en-GB"/>
        </w:rPr>
        <w:t xml:space="preserve">Représentation d'un signe soléiforme réalisé au baton de colorant (BIB 2398 p. 587) </w:t>
      </w:r>
    </w:p>
    <w:p w14:paraId="3AADDFA3" w14:textId="77777777" w:rsidR="009A4578" w:rsidRDefault="009A4578" w:rsidP="00120364">
      <w:pPr>
        <w:rPr>
          <w:rFonts w:eastAsia="Code2000"/>
          <w:lang w:val="fr-FR" w:eastAsia="en-GB"/>
        </w:rPr>
      </w:pPr>
    </w:p>
    <w:p w14:paraId="3B694BB5" w14:textId="77777777" w:rsidR="005F0223" w:rsidRPr="0032190F" w:rsidRDefault="005F0223" w:rsidP="00120364">
      <w:pPr>
        <w:rPr>
          <w:rFonts w:eastAsia="Code2000"/>
          <w:lang w:val="fr-FR" w:eastAsia="en-GB"/>
        </w:rPr>
      </w:pPr>
    </w:p>
    <w:p w14:paraId="518A20EA" w14:textId="77777777" w:rsidR="00120364" w:rsidRPr="0032190F" w:rsidRDefault="00120364" w:rsidP="00426FF9">
      <w:pPr>
        <w:pStyle w:val="Heading1"/>
        <w:rPr>
          <w:rFonts w:eastAsia="Code2000"/>
        </w:rPr>
      </w:pPr>
      <w:bookmarkStart w:id="3146" w:name="Sit_Hilaire"/>
      <w:r w:rsidRPr="0032190F">
        <w:rPr>
          <w:rFonts w:eastAsia="Code2000"/>
        </w:rPr>
        <w:t>HILAIRE</w:t>
      </w:r>
    </w:p>
    <w:bookmarkEnd w:id="3146"/>
    <w:p w14:paraId="3B1D99C2" w14:textId="77777777" w:rsidR="00596FA7" w:rsidRDefault="00596FA7" w:rsidP="00120364">
      <w:pPr>
        <w:rPr>
          <w:rFonts w:eastAsia="Code2000"/>
          <w:lang w:val="fr-FR" w:eastAsia="en-GB"/>
        </w:rPr>
      </w:pPr>
      <w:r>
        <w:rPr>
          <w:rFonts w:eastAsia="Code2000"/>
          <w:lang w:val="fr-FR" w:eastAsia="en-GB"/>
        </w:rPr>
        <w:t>abri Hillaire</w:t>
      </w:r>
    </w:p>
    <w:p w14:paraId="79A07EC4" w14:textId="77777777" w:rsidR="00596FA7" w:rsidRDefault="00596FA7" w:rsidP="00120364">
      <w:pPr>
        <w:rPr>
          <w:rFonts w:eastAsia="Code2000"/>
          <w:lang w:val="fr-FR" w:eastAsia="en-GB"/>
        </w:rPr>
      </w:pPr>
    </w:p>
    <w:p w14:paraId="1D2C167F" w14:textId="5B041B55" w:rsidR="00120364" w:rsidRPr="0032190F" w:rsidRDefault="00D57F10" w:rsidP="00120364">
      <w:pPr>
        <w:rPr>
          <w:lang w:val="fr-FR"/>
        </w:rPr>
      </w:pPr>
      <w:r w:rsidRPr="0032190F">
        <w:rPr>
          <w:rFonts w:eastAsia="Code2000"/>
          <w:lang w:val="fr-FR" w:eastAsia="en-GB"/>
        </w:rPr>
        <w:t xml:space="preserve">Abri peint du </w:t>
      </w:r>
      <w:hyperlink r:id="rId7392" w:anchor="Sit_Carami_Haut" w:history="1">
        <w:r w:rsidRPr="0032190F">
          <w:rPr>
            <w:rStyle w:val="Hyperlink"/>
            <w:rFonts w:eastAsia="Code2000"/>
            <w:lang w:val="fr-FR" w:eastAsia="en-GB"/>
          </w:rPr>
          <w:t>Haut-Carami</w:t>
        </w:r>
      </w:hyperlink>
      <w:r w:rsidRPr="0032190F">
        <w:rPr>
          <w:lang w:val="fr-FR"/>
        </w:rPr>
        <w:t xml:space="preserve">. </w:t>
      </w:r>
      <w:r w:rsidR="00120364" w:rsidRPr="0032190F">
        <w:rPr>
          <w:rFonts w:eastAsia="Code2000"/>
          <w:lang w:val="fr-FR" w:eastAsia="en-GB"/>
        </w:rPr>
        <w:t xml:space="preserve">Abri Hilaire </w:t>
      </w:r>
      <w:r w:rsidR="00120364" w:rsidRPr="0032190F">
        <w:rPr>
          <w:lang w:val="fr-FR"/>
        </w:rPr>
        <w:t xml:space="preserve">(Touvres, Var) </w:t>
      </w:r>
      <w:hyperlink r:id="rId7393" w:anchor="Cul_Schemat_France" w:history="1">
        <w:r w:rsidR="00120364" w:rsidRPr="0032190F">
          <w:rPr>
            <w:rStyle w:val="Hyperlink"/>
            <w:lang w:val="fr-FR"/>
          </w:rPr>
          <w:t>art schématique peint</w:t>
        </w:r>
      </w:hyperlink>
      <w:r w:rsidR="00120364" w:rsidRPr="0032190F">
        <w:rPr>
          <w:lang w:val="fr-FR"/>
        </w:rPr>
        <w:t xml:space="preserve"> (BIB 2396 fig. 1)</w:t>
      </w:r>
      <w:r w:rsidR="000E3D3F" w:rsidRPr="0032190F">
        <w:rPr>
          <w:lang w:val="fr-FR"/>
        </w:rPr>
        <w:t xml:space="preserve">. </w:t>
      </w:r>
      <w:r w:rsidR="008D58C7" w:rsidRPr="0032190F">
        <w:rPr>
          <w:lang w:val="fr-FR"/>
        </w:rPr>
        <w:t xml:space="preserve">A 200 mètres de la précédente et à 80 mètres au dessus du thalweg, sont peintes trois figures au seuil d'une étroite fissure située au fond d une petite grotte : a) Une figure anthropomorphe formée d'un axe perforant un cercle coupé de deux traits horizontaux et coiffé d'un demi-disque. </w:t>
      </w:r>
      <w:r w:rsidR="00C3713A" w:rsidRPr="0032190F">
        <w:rPr>
          <w:lang w:val="fr-FR"/>
        </w:rPr>
        <w:t>b</w:t>
      </w:r>
      <w:r w:rsidR="008D58C7" w:rsidRPr="0032190F">
        <w:rPr>
          <w:lang w:val="fr-FR"/>
        </w:rPr>
        <w:t>) Une figure semblable avec tête, deux bras, deux jambes en biais, marquée du sexe viril. c) Une Croix de Saint-André barrée à la base. Fig. 3, n08 1, 2, 3. Ces figurations se retrouvent en Espagne en de</w:t>
      </w:r>
      <w:r w:rsidR="0056144F" w:rsidRPr="0032190F">
        <w:rPr>
          <w:lang w:val="fr-FR"/>
        </w:rPr>
        <w:t xml:space="preserve"> </w:t>
      </w:r>
      <w:r w:rsidR="008D58C7" w:rsidRPr="0032190F">
        <w:rPr>
          <w:lang w:val="fr-FR"/>
        </w:rPr>
        <w:t xml:space="preserve">nombreux exemplaires.(BIB 2430) </w:t>
      </w:r>
    </w:p>
    <w:p w14:paraId="3F67D230" w14:textId="77777777" w:rsidR="008D58C7" w:rsidRDefault="008D58C7" w:rsidP="00120364">
      <w:pPr>
        <w:rPr>
          <w:lang w:val="fr-FR"/>
        </w:rPr>
      </w:pPr>
    </w:p>
    <w:p w14:paraId="0CF7634B" w14:textId="09CD89E8" w:rsidR="00C620EC" w:rsidRPr="00980D9D" w:rsidRDefault="00C620EC" w:rsidP="00120364">
      <w:pPr>
        <w:rPr>
          <w:lang w:val="fr-FR"/>
        </w:rPr>
      </w:pPr>
      <w:r>
        <w:rPr>
          <w:lang w:val="fr-FR"/>
        </w:rPr>
        <w:t>v.</w:t>
      </w:r>
      <w:r w:rsidRPr="00C620EC">
        <w:rPr>
          <w:rFonts w:eastAsia="Code2000"/>
          <w:lang w:val="fr-FR" w:eastAsia="en-GB"/>
        </w:rPr>
        <w:t xml:space="preserve"> </w:t>
      </w:r>
      <w:hyperlink r:id="rId7394" w:anchor="Cul_Schemat_France_distrib_hygro" w:history="1">
        <w:r w:rsidRPr="00C620EC">
          <w:rPr>
            <w:rStyle w:val="Hyperlink"/>
            <w:rFonts w:eastAsia="Code2000"/>
            <w:lang w:val="fr-FR" w:eastAsia="en-GB"/>
          </w:rPr>
          <w:t>humidité</w:t>
        </w:r>
      </w:hyperlink>
    </w:p>
    <w:p w14:paraId="09A8DE49" w14:textId="77777777" w:rsidR="00120364" w:rsidRPr="0032190F" w:rsidRDefault="00120364" w:rsidP="00426FF9">
      <w:pPr>
        <w:pStyle w:val="Heading1"/>
        <w:rPr>
          <w:rFonts w:eastAsia="Code2000"/>
        </w:rPr>
      </w:pPr>
      <w:bookmarkStart w:id="3147" w:name="Sit_Roquette"/>
      <w:r w:rsidRPr="0032190F">
        <w:t>ROQUETTE</w:t>
      </w:r>
    </w:p>
    <w:bookmarkEnd w:id="3147"/>
    <w:p w14:paraId="2E64462D" w14:textId="001996DA" w:rsidR="00120364" w:rsidRPr="0032190F" w:rsidRDefault="00120364" w:rsidP="00120364">
      <w:pPr>
        <w:rPr>
          <w:lang w:val="fr-FR"/>
        </w:rPr>
      </w:pPr>
      <w:r w:rsidRPr="0032190F">
        <w:rPr>
          <w:rFonts w:eastAsia="Code2000"/>
          <w:lang w:val="fr-FR" w:eastAsia="en-GB"/>
        </w:rPr>
        <w:t xml:space="preserve">Grotte de la Roquette (Touvres, Var) </w:t>
      </w:r>
      <w:hyperlink r:id="rId7395" w:anchor="Cul_Schemat_France" w:history="1">
        <w:r w:rsidRPr="0032190F">
          <w:rPr>
            <w:rStyle w:val="Hyperlink"/>
            <w:lang w:val="fr-FR"/>
          </w:rPr>
          <w:t>art schématique peint</w:t>
        </w:r>
      </w:hyperlink>
      <w:r w:rsidRPr="0032190F">
        <w:rPr>
          <w:lang w:val="fr-FR"/>
        </w:rPr>
        <w:t xml:space="preserve"> (BIB 2396 fig. 1)</w:t>
      </w:r>
      <w:r w:rsidR="00107BF3" w:rsidRPr="0032190F">
        <w:rPr>
          <w:lang w:val="fr-FR"/>
        </w:rPr>
        <w:t xml:space="preserve"> art </w:t>
      </w:r>
      <w:hyperlink r:id="rId7396" w:anchor="Cul_Schemat_France_s" w:history="1">
        <w:r w:rsidR="00107BF3" w:rsidRPr="0032190F">
          <w:rPr>
            <w:rStyle w:val="Hyperlink"/>
            <w:lang w:val="fr-FR"/>
          </w:rPr>
          <w:t>schématique</w:t>
        </w:r>
      </w:hyperlink>
      <w:r w:rsidR="00107BF3" w:rsidRPr="0032190F">
        <w:rPr>
          <w:lang w:val="fr-FR"/>
        </w:rPr>
        <w:t xml:space="preserve"> incisé (BIB 2398 fig. 1)</w:t>
      </w:r>
    </w:p>
    <w:p w14:paraId="57E4F3E7" w14:textId="3A60963A" w:rsidR="00120364" w:rsidRPr="0032190F" w:rsidRDefault="00F535EF" w:rsidP="005F0223">
      <w:pPr>
        <w:jc w:val="both"/>
        <w:rPr>
          <w:rFonts w:eastAsia="Code2000"/>
          <w:lang w:val="fr-FR" w:eastAsia="en-GB"/>
        </w:rPr>
      </w:pPr>
      <w:r w:rsidRPr="0032190F">
        <w:rPr>
          <w:rFonts w:eastAsia="Code2000"/>
          <w:lang w:val="fr-FR" w:eastAsia="en-GB"/>
        </w:rPr>
        <w:t>C'est un grand surplomb rocheux, en rive gauche du Carami, ~ 30 m au-dessus du talweg, face au sud-est. I1 est divis</w:t>
      </w:r>
      <w:r w:rsidR="008D58C7" w:rsidRPr="0032190F">
        <w:rPr>
          <w:rFonts w:eastAsia="Code2000"/>
          <w:lang w:val="fr-FR" w:eastAsia="en-GB"/>
        </w:rPr>
        <w:t>é</w:t>
      </w:r>
      <w:r w:rsidRPr="0032190F">
        <w:rPr>
          <w:rFonts w:eastAsia="Code2000"/>
          <w:lang w:val="fr-FR" w:eastAsia="en-GB"/>
        </w:rPr>
        <w:t xml:space="preserve"> naturellement en trois renfoncements et est particuli</w:t>
      </w:r>
      <w:r w:rsidR="008D58C7" w:rsidRPr="0032190F">
        <w:rPr>
          <w:rFonts w:eastAsia="Code2000"/>
          <w:lang w:val="fr-FR" w:eastAsia="en-GB"/>
        </w:rPr>
        <w:t>è</w:t>
      </w:r>
      <w:r w:rsidRPr="0032190F">
        <w:rPr>
          <w:rFonts w:eastAsia="Code2000"/>
          <w:lang w:val="fr-FR" w:eastAsia="en-GB"/>
        </w:rPr>
        <w:t>rement concr6tionn6 (stalactites et stalagmites encore actives, bourrelets de calcite...). Le calcaire est orang</w:t>
      </w:r>
      <w:r w:rsidR="008D58C7" w:rsidRPr="0032190F">
        <w:rPr>
          <w:rFonts w:eastAsia="Code2000"/>
          <w:lang w:val="fr-FR" w:eastAsia="en-GB"/>
        </w:rPr>
        <w:t>é</w:t>
      </w:r>
      <w:r w:rsidRPr="0032190F">
        <w:rPr>
          <w:rFonts w:eastAsia="Code2000"/>
          <w:lang w:val="fr-FR" w:eastAsia="en-GB"/>
        </w:rPr>
        <w:t xml:space="preserve"> sur l'ensemble des parois. Quelques peintures attribuables au N</w:t>
      </w:r>
      <w:r w:rsidR="00F94A51" w:rsidRPr="0032190F">
        <w:rPr>
          <w:rFonts w:eastAsia="Code2000"/>
          <w:lang w:val="fr-FR" w:eastAsia="en-GB"/>
        </w:rPr>
        <w:t>é</w:t>
      </w:r>
      <w:r w:rsidRPr="0032190F">
        <w:rPr>
          <w:rFonts w:eastAsia="Code2000"/>
          <w:lang w:val="fr-FR" w:eastAsia="en-GB"/>
        </w:rPr>
        <w:t>olithique (ponctuations, personnage masculin, taches diverses) sont observables dans la partie ouest du site. A leur gauche, sont deux s</w:t>
      </w:r>
      <w:r w:rsidR="00F94A51" w:rsidRPr="0032190F">
        <w:rPr>
          <w:rFonts w:eastAsia="Code2000"/>
          <w:lang w:val="fr-FR" w:eastAsia="en-GB"/>
        </w:rPr>
        <w:t>é</w:t>
      </w:r>
      <w:r w:rsidRPr="0032190F">
        <w:rPr>
          <w:rFonts w:eastAsia="Code2000"/>
          <w:lang w:val="fr-FR" w:eastAsia="en-GB"/>
        </w:rPr>
        <w:t>ries de traits sans organisation v</w:t>
      </w:r>
      <w:r w:rsidR="00F94A51" w:rsidRPr="0032190F">
        <w:rPr>
          <w:rFonts w:eastAsia="Code2000"/>
          <w:lang w:val="fr-FR" w:eastAsia="en-GB"/>
        </w:rPr>
        <w:t>é</w:t>
      </w:r>
      <w:r w:rsidRPr="0032190F">
        <w:rPr>
          <w:rFonts w:eastAsia="Code2000"/>
          <w:lang w:val="fr-FR" w:eastAsia="en-GB"/>
        </w:rPr>
        <w:t xml:space="preserve">ritable : </w:t>
      </w:r>
      <w:hyperlink r:id="rId7397" w:anchor="Cul_Art_TAC_T_g_grille_ouvert" w:history="1">
        <w:r w:rsidRPr="0032190F">
          <w:rPr>
            <w:rStyle w:val="Hyperlink"/>
            <w:rFonts w:eastAsia="Code2000"/>
            <w:lang w:val="fr-FR" w:eastAsia="en-GB"/>
          </w:rPr>
          <w:t>grille ouverte</w:t>
        </w:r>
      </w:hyperlink>
      <w:r w:rsidRPr="0032190F">
        <w:rPr>
          <w:rFonts w:eastAsia="Code2000"/>
          <w:lang w:val="fr-FR" w:eastAsia="en-GB"/>
        </w:rPr>
        <w:t xml:space="preserve"> ? On observe aussi une grille ouverte au sommet de la strate qui forme le socle du renfoncement.(BIB 2398 p. 573)  </w:t>
      </w:r>
    </w:p>
    <w:p w14:paraId="056DD0AB" w14:textId="77777777" w:rsidR="00F535EF" w:rsidRPr="0032190F" w:rsidRDefault="00F535EF" w:rsidP="00120364">
      <w:pPr>
        <w:rPr>
          <w:rFonts w:eastAsia="Code2000"/>
          <w:lang w:val="fr-FR" w:eastAsia="en-GB"/>
        </w:rPr>
      </w:pPr>
    </w:p>
    <w:p w14:paraId="60EAEB3D" w14:textId="77777777" w:rsidR="00120364" w:rsidRPr="0032190F" w:rsidRDefault="00120364" w:rsidP="00426FF9">
      <w:pPr>
        <w:pStyle w:val="Heading1"/>
        <w:rPr>
          <w:rFonts w:eastAsia="Code2000"/>
        </w:rPr>
      </w:pPr>
      <w:bookmarkStart w:id="3148" w:name="Sit_Poste_Lazaret"/>
      <w:r w:rsidRPr="0032190F">
        <w:rPr>
          <w:rFonts w:eastAsia="Code2000"/>
        </w:rPr>
        <w:t>POSTE DU LAZARET</w:t>
      </w:r>
    </w:p>
    <w:bookmarkEnd w:id="3148"/>
    <w:p w14:paraId="2F4F6910" w14:textId="2E8AEEB3" w:rsidR="00120364" w:rsidRPr="0032190F" w:rsidRDefault="00D57F10" w:rsidP="008D58C7">
      <w:pPr>
        <w:rPr>
          <w:rFonts w:eastAsia="Code2000"/>
          <w:lang w:val="fr-FR" w:eastAsia="en-GB"/>
        </w:rPr>
      </w:pPr>
      <w:r w:rsidRPr="0032190F">
        <w:rPr>
          <w:rFonts w:eastAsia="Code2000"/>
          <w:lang w:val="fr-FR" w:eastAsia="en-GB"/>
        </w:rPr>
        <w:t xml:space="preserve">Abri peint du </w:t>
      </w:r>
      <w:hyperlink r:id="rId7398" w:anchor="Sit_Carami_Haut" w:history="1">
        <w:r w:rsidRPr="0032190F">
          <w:rPr>
            <w:rStyle w:val="Hyperlink"/>
            <w:rFonts w:eastAsia="Code2000"/>
            <w:lang w:val="fr-FR" w:eastAsia="en-GB"/>
          </w:rPr>
          <w:t>Haut-Carami</w:t>
        </w:r>
      </w:hyperlink>
      <w:r w:rsidRPr="0032190F">
        <w:rPr>
          <w:lang w:val="fr-FR"/>
        </w:rPr>
        <w:t xml:space="preserve">. </w:t>
      </w:r>
      <w:r w:rsidR="00120364" w:rsidRPr="0032190F">
        <w:rPr>
          <w:rFonts w:eastAsia="Code2000"/>
          <w:lang w:val="fr-FR" w:eastAsia="en-GB"/>
        </w:rPr>
        <w:t>Abri du Poste du Lazaret (Touvres, Var)</w:t>
      </w:r>
      <w:r w:rsidR="00120364" w:rsidRPr="0032190F">
        <w:rPr>
          <w:lang w:val="fr-FR"/>
        </w:rPr>
        <w:t xml:space="preserve"> </w:t>
      </w:r>
      <w:hyperlink r:id="rId7399" w:anchor="Cul_Schemat_France" w:history="1">
        <w:r w:rsidR="00120364" w:rsidRPr="0032190F">
          <w:rPr>
            <w:rStyle w:val="Hyperlink"/>
            <w:lang w:val="fr-FR"/>
          </w:rPr>
          <w:t>art schématique peint</w:t>
        </w:r>
      </w:hyperlink>
      <w:r w:rsidR="00120364" w:rsidRPr="0032190F">
        <w:rPr>
          <w:lang w:val="fr-FR"/>
        </w:rPr>
        <w:t xml:space="preserve"> (BIB 2396 fig. 1)</w:t>
      </w:r>
      <w:r w:rsidR="008D58C7" w:rsidRPr="0032190F">
        <w:rPr>
          <w:lang w:val="fr-FR"/>
        </w:rPr>
        <w:t>. Abri du Lazaret. Au fond d'une petite niche située à 15 m du sol, une ligne horizontale longue de 0,25 m est coupée par trois lignes verticales peintes en rouge foncé. De semblables gravures quadrangulaires sont gravées en Galice et à Santander (BIB 2430)</w:t>
      </w:r>
    </w:p>
    <w:p w14:paraId="147E65DA" w14:textId="77777777" w:rsidR="00120364" w:rsidRPr="0032190F" w:rsidRDefault="00120364" w:rsidP="00120364">
      <w:pPr>
        <w:rPr>
          <w:rFonts w:eastAsia="Code2000"/>
          <w:lang w:val="fr-FR" w:eastAsia="en-GB"/>
        </w:rPr>
      </w:pPr>
    </w:p>
    <w:p w14:paraId="50162A45" w14:textId="77777777" w:rsidR="00120364" w:rsidRPr="0032190F" w:rsidRDefault="00120364" w:rsidP="00426FF9">
      <w:pPr>
        <w:pStyle w:val="Heading1"/>
        <w:rPr>
          <w:rFonts w:eastAsia="Code2000"/>
        </w:rPr>
      </w:pPr>
      <w:bookmarkStart w:id="3149" w:name="Sit_Bernard"/>
      <w:r w:rsidRPr="0032190F">
        <w:rPr>
          <w:rFonts w:eastAsia="Code2000"/>
        </w:rPr>
        <w:t>BERNARD</w:t>
      </w:r>
    </w:p>
    <w:bookmarkEnd w:id="3149"/>
    <w:p w14:paraId="7D607D3E" w14:textId="5E6E18C0" w:rsidR="00120364" w:rsidRPr="0032190F" w:rsidRDefault="00B65F9E" w:rsidP="00120364">
      <w:pPr>
        <w:rPr>
          <w:rFonts w:eastAsia="Code2000"/>
          <w:lang w:val="fr-FR" w:eastAsia="en-GB"/>
        </w:rPr>
      </w:pPr>
      <w:r w:rsidRPr="0032190F">
        <w:rPr>
          <w:rFonts w:eastAsia="Code2000"/>
          <w:lang w:val="fr-FR" w:eastAsia="en-GB"/>
        </w:rPr>
        <w:t xml:space="preserve">Abri peint du </w:t>
      </w:r>
      <w:hyperlink r:id="rId7400" w:anchor="Sit_Carami_Haut" w:history="1">
        <w:r w:rsidRPr="0032190F">
          <w:rPr>
            <w:rStyle w:val="Hyperlink"/>
            <w:rFonts w:eastAsia="Code2000"/>
            <w:lang w:val="fr-FR" w:eastAsia="en-GB"/>
          </w:rPr>
          <w:t>Haut-Carami</w:t>
        </w:r>
      </w:hyperlink>
      <w:r w:rsidRPr="0032190F">
        <w:rPr>
          <w:lang w:val="fr-FR"/>
        </w:rPr>
        <w:t xml:space="preserve">. </w:t>
      </w:r>
      <w:r w:rsidR="00120364" w:rsidRPr="0032190F">
        <w:rPr>
          <w:rFonts w:eastAsia="Code2000"/>
          <w:lang w:val="fr-FR" w:eastAsia="en-GB"/>
        </w:rPr>
        <w:t>Abri Bernard (Touvres, Var)</w:t>
      </w:r>
      <w:r w:rsidR="00120364" w:rsidRPr="0032190F">
        <w:rPr>
          <w:lang w:val="fr-FR"/>
        </w:rPr>
        <w:t xml:space="preserve"> </w:t>
      </w:r>
      <w:hyperlink r:id="rId7401" w:anchor="Cul_Schemat_France" w:history="1">
        <w:r w:rsidR="00120364" w:rsidRPr="0032190F">
          <w:rPr>
            <w:rStyle w:val="Hyperlink"/>
            <w:lang w:val="fr-FR"/>
          </w:rPr>
          <w:t>art schématique peint</w:t>
        </w:r>
      </w:hyperlink>
      <w:r w:rsidR="00120364" w:rsidRPr="0032190F">
        <w:rPr>
          <w:lang w:val="fr-FR"/>
        </w:rPr>
        <w:t xml:space="preserve"> (BIB 2396 fig. 1)</w:t>
      </w:r>
    </w:p>
    <w:p w14:paraId="79B1AE1A" w14:textId="77777777" w:rsidR="00AB14AB" w:rsidRPr="0032190F" w:rsidRDefault="00AB14AB" w:rsidP="00AB14AB">
      <w:pPr>
        <w:rPr>
          <w:rFonts w:eastAsia="Code2000"/>
          <w:lang w:val="fr-FR" w:eastAsia="en-GB"/>
        </w:rPr>
      </w:pPr>
    </w:p>
    <w:p w14:paraId="307121F1" w14:textId="77777777" w:rsidR="00AB14AB" w:rsidRPr="0032190F" w:rsidRDefault="00AB14AB" w:rsidP="00426FF9">
      <w:pPr>
        <w:pStyle w:val="Heading1"/>
        <w:rPr>
          <w:rFonts w:eastAsia="Code2000"/>
        </w:rPr>
      </w:pPr>
      <w:bookmarkStart w:id="3150" w:name="Sit_Nicole"/>
      <w:r w:rsidRPr="0032190F">
        <w:rPr>
          <w:rFonts w:eastAsia="Code2000"/>
        </w:rPr>
        <w:t>NICOLE (TROU)</w:t>
      </w:r>
    </w:p>
    <w:bookmarkEnd w:id="3150"/>
    <w:p w14:paraId="7F2FF62F" w14:textId="77777777" w:rsidR="00AB14AB" w:rsidRPr="0032190F" w:rsidRDefault="00AB14AB" w:rsidP="00AB14AB">
      <w:pPr>
        <w:rPr>
          <w:rFonts w:eastAsia="Code2000"/>
          <w:lang w:val="fr-FR" w:eastAsia="en-GB"/>
        </w:rPr>
      </w:pPr>
    </w:p>
    <w:p w14:paraId="6E046EE5" w14:textId="1A7A6364" w:rsidR="00AB14AB" w:rsidRPr="0032190F" w:rsidRDefault="00120364" w:rsidP="00AB14AB">
      <w:pPr>
        <w:rPr>
          <w:lang w:val="fr-FR"/>
        </w:rPr>
      </w:pPr>
      <w:r w:rsidRPr="0032190F">
        <w:rPr>
          <w:lang w:val="fr-FR"/>
        </w:rPr>
        <w:t>T</w:t>
      </w:r>
      <w:r w:rsidR="00D57F10" w:rsidRPr="0032190F">
        <w:rPr>
          <w:lang w:val="fr-FR"/>
        </w:rPr>
        <w:t>r</w:t>
      </w:r>
      <w:r w:rsidRPr="0032190F">
        <w:rPr>
          <w:lang w:val="fr-FR"/>
        </w:rPr>
        <w:t>ou Nicole (Touvres, Var), a</w:t>
      </w:r>
      <w:r w:rsidR="00AB14AB" w:rsidRPr="0032190F">
        <w:rPr>
          <w:lang w:val="fr-FR"/>
        </w:rPr>
        <w:t xml:space="preserve">bri peint du </w:t>
      </w:r>
      <w:hyperlink r:id="rId7402" w:anchor="Sit_Carami_Haut" w:history="1">
        <w:r w:rsidR="00AB14AB" w:rsidRPr="0032190F">
          <w:rPr>
            <w:rStyle w:val="Hyperlink"/>
            <w:rFonts w:eastAsia="Code2000"/>
            <w:lang w:val="fr-FR" w:eastAsia="en-GB"/>
          </w:rPr>
          <w:t>Haut-Carami</w:t>
        </w:r>
      </w:hyperlink>
      <w:r w:rsidR="00AB14AB" w:rsidRPr="0032190F">
        <w:rPr>
          <w:rFonts w:eastAsia="Code2000"/>
          <w:lang w:val="fr-FR" w:eastAsia="en-GB"/>
        </w:rPr>
        <w:t>. Utilisation de plomb et zinc ("surcharge" moderne) dans les peintures (BIB 2347 p. 361)</w:t>
      </w:r>
      <w:r w:rsidR="0093224C" w:rsidRPr="0032190F">
        <w:rPr>
          <w:rFonts w:eastAsia="Code2000"/>
          <w:lang w:val="fr-FR" w:eastAsia="en-GB"/>
        </w:rPr>
        <w:t xml:space="preserve"> </w:t>
      </w:r>
      <w:hyperlink r:id="rId7403" w:anchor="Cul_Schemat_France" w:history="1">
        <w:r w:rsidR="0093224C" w:rsidRPr="0032190F">
          <w:rPr>
            <w:rStyle w:val="Hyperlink"/>
            <w:lang w:val="fr-FR"/>
          </w:rPr>
          <w:t>art schématique peint</w:t>
        </w:r>
      </w:hyperlink>
      <w:r w:rsidR="0093224C" w:rsidRPr="0032190F">
        <w:rPr>
          <w:lang w:val="fr-FR"/>
        </w:rPr>
        <w:t xml:space="preserve"> (BIB 2396 fig. 1)</w:t>
      </w:r>
    </w:p>
    <w:p w14:paraId="3B1F30EA" w14:textId="5591D63D" w:rsidR="00D21F5B" w:rsidRPr="0032190F" w:rsidRDefault="00D21F5B" w:rsidP="00D21F5B">
      <w:pPr>
        <w:autoSpaceDE w:val="0"/>
        <w:autoSpaceDN w:val="0"/>
        <w:adjustRightInd w:val="0"/>
        <w:rPr>
          <w:lang w:val="fr-FR"/>
        </w:rPr>
      </w:pPr>
      <w:r w:rsidRPr="0032190F">
        <w:rPr>
          <w:rFonts w:eastAsia="Code2000"/>
          <w:lang w:val="fr-FR" w:eastAsia="en-GB"/>
        </w:rPr>
        <w:t xml:space="preserve">Figure anthropomorphe en brun rouge sous un signe en fer </w:t>
      </w:r>
      <w:r w:rsidRPr="0032190F">
        <w:rPr>
          <w:rFonts w:eastAsia="Code2000" w:hint="eastAsia"/>
          <w:lang w:val="fr-FR" w:eastAsia="en-GB"/>
        </w:rPr>
        <w:t>à</w:t>
      </w:r>
      <w:r w:rsidRPr="0032190F">
        <w:rPr>
          <w:rFonts w:eastAsia="Code2000"/>
          <w:lang w:val="fr-FR" w:eastAsia="en-GB"/>
        </w:rPr>
        <w:t xml:space="preserve"> cheval</w:t>
      </w:r>
      <w:r w:rsidR="000040D5" w:rsidRPr="0032190F">
        <w:rPr>
          <w:rFonts w:eastAsia="Code2000"/>
          <w:lang w:val="fr-FR" w:eastAsia="en-GB"/>
        </w:rPr>
        <w:t xml:space="preserve"> [</w:t>
      </w:r>
      <w:hyperlink r:id="rId7404" w:anchor="Cul_Art_TAC_T_g_arceau" w:history="1">
        <w:r w:rsidR="000040D5" w:rsidRPr="0032190F">
          <w:rPr>
            <w:rStyle w:val="Hyperlink"/>
            <w:rFonts w:eastAsia="Code2000"/>
            <w:lang w:val="fr-FR" w:eastAsia="en-GB"/>
          </w:rPr>
          <w:t>arceau</w:t>
        </w:r>
      </w:hyperlink>
      <w:r w:rsidR="000040D5" w:rsidRPr="0032190F">
        <w:rPr>
          <w:rFonts w:eastAsia="Code2000"/>
          <w:lang w:val="fr-FR" w:eastAsia="en-GB"/>
        </w:rPr>
        <w:t>]</w:t>
      </w:r>
      <w:r w:rsidRPr="0032190F">
        <w:rPr>
          <w:rFonts w:eastAsia="Code2000"/>
          <w:lang w:val="fr-FR" w:eastAsia="en-GB"/>
        </w:rPr>
        <w:t>.(BIB 2430)</w:t>
      </w:r>
    </w:p>
    <w:p w14:paraId="36A4663D" w14:textId="77777777" w:rsidR="000202AF" w:rsidRDefault="000202AF" w:rsidP="003B19B9">
      <w:pPr>
        <w:rPr>
          <w:rFonts w:eastAsia="Code2000"/>
          <w:lang w:val="fr-FR" w:eastAsia="en-GB"/>
        </w:rPr>
      </w:pPr>
    </w:p>
    <w:p w14:paraId="5BF2F4D8" w14:textId="18082059" w:rsidR="00C620EC" w:rsidRDefault="00C620EC" w:rsidP="003B19B9">
      <w:pPr>
        <w:rPr>
          <w:rFonts w:eastAsia="Code2000"/>
          <w:lang w:val="fr-FR" w:eastAsia="en-GB"/>
        </w:rPr>
      </w:pPr>
      <w:r>
        <w:rPr>
          <w:rFonts w:eastAsia="Code2000"/>
          <w:lang w:val="fr-FR" w:eastAsia="en-GB"/>
        </w:rPr>
        <w:t xml:space="preserve">v. </w:t>
      </w:r>
      <w:hyperlink r:id="rId7405" w:anchor="Cul_Schemat_France_distrib_hygro" w:history="1">
        <w:r w:rsidRPr="00C620EC">
          <w:rPr>
            <w:rStyle w:val="Hyperlink"/>
            <w:rFonts w:eastAsia="Code2000"/>
            <w:lang w:val="fr-FR" w:eastAsia="en-GB"/>
          </w:rPr>
          <w:t>humidité</w:t>
        </w:r>
      </w:hyperlink>
    </w:p>
    <w:p w14:paraId="12A7F5A3" w14:textId="77777777" w:rsidR="00C620EC" w:rsidRPr="0032190F" w:rsidRDefault="00C620EC" w:rsidP="003B19B9">
      <w:pPr>
        <w:rPr>
          <w:rFonts w:eastAsia="Code2000"/>
          <w:lang w:val="fr-FR" w:eastAsia="en-GB"/>
        </w:rPr>
      </w:pPr>
    </w:p>
    <w:p w14:paraId="508728A9" w14:textId="77777777" w:rsidR="000202AF" w:rsidRPr="0032190F" w:rsidRDefault="000202AF" w:rsidP="003B19B9">
      <w:pPr>
        <w:rPr>
          <w:rFonts w:eastAsia="Code2000"/>
          <w:lang w:val="fr-FR" w:eastAsia="en-GB"/>
        </w:rPr>
      </w:pPr>
      <w:r w:rsidRPr="0032190F">
        <w:rPr>
          <w:rFonts w:eastAsia="Code2000"/>
          <w:lang w:val="fr-FR" w:eastAsia="en-GB"/>
        </w:rPr>
        <w:lastRenderedPageBreak/>
        <w:t>CROUPATIER</w:t>
      </w:r>
    </w:p>
    <w:p w14:paraId="6C2FA8F1" w14:textId="77777777" w:rsidR="000202AF" w:rsidRPr="0032190F" w:rsidRDefault="000202AF" w:rsidP="003B19B9">
      <w:pPr>
        <w:rPr>
          <w:rFonts w:eastAsia="Code2000"/>
          <w:lang w:val="fr-FR" w:eastAsia="en-GB"/>
        </w:rPr>
      </w:pPr>
      <w:r w:rsidRPr="0032190F">
        <w:rPr>
          <w:rFonts w:eastAsia="Code2000"/>
          <w:lang w:val="fr-FR" w:eastAsia="en-GB"/>
        </w:rPr>
        <w:t>3 grottes ornées dans le massif du Croupatier (BIB 1738 p. 159)</w:t>
      </w:r>
    </w:p>
    <w:p w14:paraId="7B7125AD" w14:textId="77777777" w:rsidR="00120364" w:rsidRPr="0032190F" w:rsidRDefault="00120364" w:rsidP="003B19B9">
      <w:pPr>
        <w:rPr>
          <w:rFonts w:eastAsia="Code2000"/>
          <w:lang w:val="fr-FR" w:eastAsia="en-GB"/>
        </w:rPr>
      </w:pPr>
    </w:p>
    <w:p w14:paraId="3EBF4F11" w14:textId="77777777" w:rsidR="00EF6587" w:rsidRPr="0032190F" w:rsidRDefault="00EF6587" w:rsidP="00426FF9">
      <w:pPr>
        <w:pStyle w:val="Heading1"/>
        <w:rPr>
          <w:rFonts w:eastAsia="Code2000"/>
        </w:rPr>
      </w:pPr>
      <w:bookmarkStart w:id="3151" w:name="Sit_Loup"/>
      <w:r w:rsidRPr="0032190F">
        <w:rPr>
          <w:rFonts w:eastAsia="Code2000"/>
        </w:rPr>
        <w:t>LOUP</w:t>
      </w:r>
    </w:p>
    <w:bookmarkEnd w:id="3151"/>
    <w:p w14:paraId="4C490456" w14:textId="77777777" w:rsidR="008B0BC9" w:rsidRPr="0032190F" w:rsidRDefault="008B0BC9" w:rsidP="003B19B9">
      <w:pPr>
        <w:rPr>
          <w:rFonts w:eastAsia="Code2000"/>
          <w:lang w:val="fr-FR" w:eastAsia="en-GB"/>
        </w:rPr>
      </w:pPr>
    </w:p>
    <w:p w14:paraId="283823D2" w14:textId="689DD29E" w:rsidR="000202AF" w:rsidRPr="0032190F" w:rsidRDefault="00EF6587" w:rsidP="00120364">
      <w:pPr>
        <w:jc w:val="both"/>
        <w:rPr>
          <w:rFonts w:eastAsia="Code2000"/>
          <w:lang w:val="fr-FR" w:eastAsia="en-GB"/>
        </w:rPr>
      </w:pPr>
      <w:r w:rsidRPr="0032190F">
        <w:rPr>
          <w:rFonts w:eastAsia="Code2000"/>
          <w:lang w:val="fr-FR" w:eastAsia="en-GB"/>
        </w:rPr>
        <w:t xml:space="preserve">Grotte du Loup (Saint-Laurent-sous-Coiron, Ardèche). </w:t>
      </w:r>
      <w:hyperlink r:id="rId7406" w:anchor="Cul_Schemat_France" w:history="1">
        <w:r w:rsidR="003B0387" w:rsidRPr="0032190F">
          <w:rPr>
            <w:rStyle w:val="Hyperlink"/>
            <w:lang w:val="fr-FR"/>
          </w:rPr>
          <w:t>art schématique peint</w:t>
        </w:r>
      </w:hyperlink>
      <w:r w:rsidR="00C632AB" w:rsidRPr="0032190F">
        <w:rPr>
          <w:lang w:val="fr-FR"/>
        </w:rPr>
        <w:t xml:space="preserve"> (BIB 2396 fig. 1)</w:t>
      </w:r>
      <w:r w:rsidRPr="0032190F">
        <w:rPr>
          <w:rFonts w:eastAsia="Code2000"/>
          <w:lang w:val="fr-FR" w:eastAsia="en-GB"/>
        </w:rPr>
        <w:t xml:space="preserve">, </w:t>
      </w:r>
      <w:r w:rsidR="004B4A6A" w:rsidRPr="0032190F">
        <w:rPr>
          <w:rFonts w:eastAsia="Code2000"/>
          <w:lang w:val="fr-FR" w:eastAsia="en-GB"/>
        </w:rPr>
        <w:t xml:space="preserve">dans la salle terminale, </w:t>
      </w:r>
      <w:r w:rsidRPr="0032190F">
        <w:rPr>
          <w:rFonts w:eastAsia="Code2000"/>
          <w:lang w:val="fr-FR" w:eastAsia="en-GB"/>
        </w:rPr>
        <w:t xml:space="preserve">quelques anthropomorphes élémentaires à corps vertical rectiligne, bras levés, jambes en arceau associés à des cruciformes simples (BIB 1738 p. 160) </w:t>
      </w:r>
    </w:p>
    <w:p w14:paraId="0CC2FB32" w14:textId="77777777" w:rsidR="00120364" w:rsidRPr="0032190F" w:rsidRDefault="00120364" w:rsidP="00120364">
      <w:pPr>
        <w:rPr>
          <w:lang w:val="fr-FR"/>
        </w:rPr>
      </w:pPr>
    </w:p>
    <w:p w14:paraId="2F2B60B7" w14:textId="77777777" w:rsidR="00120364" w:rsidRPr="0032190F" w:rsidRDefault="00120364" w:rsidP="00426FF9">
      <w:pPr>
        <w:pStyle w:val="Heading1"/>
      </w:pPr>
      <w:bookmarkStart w:id="3152" w:name="Sit_Ollioulles"/>
      <w:r w:rsidRPr="0032190F">
        <w:t>OLLIOULLES (GROUPE DE LA REGION D)</w:t>
      </w:r>
    </w:p>
    <w:bookmarkEnd w:id="3152"/>
    <w:p w14:paraId="2E2A251F" w14:textId="77777777" w:rsidR="00120364" w:rsidRPr="0032190F" w:rsidRDefault="00120364" w:rsidP="00120364">
      <w:pPr>
        <w:rPr>
          <w:lang w:val="fr-FR"/>
        </w:rPr>
      </w:pPr>
    </w:p>
    <w:p w14:paraId="21DEEB88" w14:textId="49C947D5" w:rsidR="009C337E" w:rsidRPr="0032190F" w:rsidRDefault="00000000" w:rsidP="00120364">
      <w:pPr>
        <w:rPr>
          <w:rFonts w:eastAsia="Code2000"/>
          <w:lang w:val="fr-FR" w:eastAsia="en-GB"/>
        </w:rPr>
      </w:pPr>
      <w:hyperlink r:id="rId7407" w:anchor="Cul_Schemat_France" w:history="1">
        <w:r w:rsidR="00120364" w:rsidRPr="0032190F">
          <w:rPr>
            <w:rStyle w:val="Hyperlink"/>
            <w:lang w:val="fr-FR"/>
          </w:rPr>
          <w:t>art schématique peint</w:t>
        </w:r>
      </w:hyperlink>
      <w:r w:rsidR="00120364" w:rsidRPr="0032190F">
        <w:rPr>
          <w:lang w:val="fr-FR"/>
        </w:rPr>
        <w:t xml:space="preserve">. Abris peints (BIB 2347 p. 355). </w:t>
      </w:r>
      <w:r w:rsidR="00120364" w:rsidRPr="0032190F">
        <w:rPr>
          <w:rFonts w:eastAsia="Code2000"/>
          <w:lang w:val="fr-FR" w:eastAsia="en-GB"/>
        </w:rPr>
        <w:t>Groupe assez l</w:t>
      </w:r>
      <w:r w:rsidR="00120364" w:rsidRPr="0032190F">
        <w:rPr>
          <w:rFonts w:eastAsia="Code2000" w:hint="eastAsia"/>
          <w:lang w:val="fr-FR" w:eastAsia="en-GB"/>
        </w:rPr>
        <w:t>â</w:t>
      </w:r>
      <w:r w:rsidR="00120364" w:rsidRPr="0032190F">
        <w:rPr>
          <w:rFonts w:eastAsia="Code2000"/>
          <w:lang w:val="fr-FR" w:eastAsia="en-GB"/>
        </w:rPr>
        <w:t xml:space="preserve">che de </w:t>
      </w:r>
      <w:r w:rsidR="009C337E" w:rsidRPr="0032190F">
        <w:rPr>
          <w:rFonts w:eastAsia="Code2000"/>
          <w:lang w:val="fr-FR" w:eastAsia="en-GB"/>
        </w:rPr>
        <w:t>11</w:t>
      </w:r>
      <w:r w:rsidR="00120364" w:rsidRPr="0032190F">
        <w:rPr>
          <w:rFonts w:eastAsia="Code2000"/>
          <w:lang w:val="fr-FR" w:eastAsia="en-GB"/>
        </w:rPr>
        <w:t xml:space="preserve"> cavit</w:t>
      </w:r>
      <w:r w:rsidR="00120364" w:rsidRPr="0032190F">
        <w:rPr>
          <w:rFonts w:eastAsia="Code2000" w:hint="eastAsia"/>
          <w:lang w:val="fr-FR" w:eastAsia="en-GB"/>
        </w:rPr>
        <w:t>é</w:t>
      </w:r>
      <w:r w:rsidR="00120364" w:rsidRPr="0032190F">
        <w:rPr>
          <w:rFonts w:eastAsia="Code2000"/>
          <w:lang w:val="fr-FR" w:eastAsia="en-GB"/>
        </w:rPr>
        <w:t>s orn</w:t>
      </w:r>
      <w:r w:rsidR="00120364" w:rsidRPr="0032190F">
        <w:rPr>
          <w:rFonts w:eastAsia="Code2000" w:hint="eastAsia"/>
          <w:lang w:val="fr-FR" w:eastAsia="en-GB"/>
        </w:rPr>
        <w:t>é</w:t>
      </w:r>
      <w:r w:rsidR="00120364" w:rsidRPr="0032190F">
        <w:rPr>
          <w:rFonts w:eastAsia="Code2000"/>
          <w:lang w:val="fr-FR" w:eastAsia="en-GB"/>
        </w:rPr>
        <w:t>es</w:t>
      </w:r>
      <w:r w:rsidR="009C337E" w:rsidRPr="0032190F">
        <w:rPr>
          <w:rFonts w:eastAsia="Code2000"/>
          <w:lang w:val="fr-FR" w:eastAsia="en-GB"/>
        </w:rPr>
        <w:t xml:space="preserve"> (BIB 2347 p. 355)</w:t>
      </w:r>
      <w:r w:rsidR="00120364" w:rsidRPr="0032190F">
        <w:rPr>
          <w:rFonts w:eastAsia="Code2000"/>
          <w:lang w:val="fr-FR" w:eastAsia="en-GB"/>
        </w:rPr>
        <w:t xml:space="preserve">. </w:t>
      </w:r>
      <w:r w:rsidR="009C337E" w:rsidRPr="0032190F">
        <w:rPr>
          <w:rFonts w:eastAsia="Code2000"/>
          <w:lang w:val="fr-FR" w:eastAsia="en-GB"/>
        </w:rPr>
        <w:t>5 grottes ornées dans les gorges d'Ollioules (BIB 1738 p. 159)</w:t>
      </w:r>
    </w:p>
    <w:p w14:paraId="7FFE8F01" w14:textId="77777777" w:rsidR="00682F9D" w:rsidRPr="0032190F" w:rsidRDefault="00682F9D" w:rsidP="00120364">
      <w:pPr>
        <w:rPr>
          <w:rFonts w:eastAsia="Code2000"/>
          <w:lang w:val="fr-FR" w:eastAsia="en-GB"/>
        </w:rPr>
      </w:pPr>
    </w:p>
    <w:p w14:paraId="63C107F5" w14:textId="4FA7D8BA" w:rsidR="00120364" w:rsidRPr="0032190F" w:rsidRDefault="00120364" w:rsidP="00120364">
      <w:pPr>
        <w:rPr>
          <w:rFonts w:eastAsia="Code2000"/>
          <w:lang w:val="fr-FR" w:eastAsia="en-GB"/>
        </w:rPr>
      </w:pPr>
      <w:r w:rsidRPr="0032190F">
        <w:rPr>
          <w:rFonts w:eastAsia="Code2000"/>
          <w:lang w:val="fr-FR" w:eastAsia="en-GB"/>
        </w:rPr>
        <w:t xml:space="preserve">Le nombre restreint des figures dans chaque grotte et le type des figurations font ressembler ce groupe </w:t>
      </w:r>
      <w:r w:rsidR="00D57F10" w:rsidRPr="0032190F">
        <w:rPr>
          <w:rFonts w:eastAsia="Code2000"/>
          <w:lang w:val="fr-FR" w:eastAsia="en-GB"/>
        </w:rPr>
        <w:t>à celui du</w:t>
      </w:r>
      <w:r w:rsidRPr="0032190F">
        <w:rPr>
          <w:rFonts w:eastAsia="Code2000"/>
          <w:lang w:val="fr-FR" w:eastAsia="en-GB"/>
        </w:rPr>
        <w:t xml:space="preserve"> </w:t>
      </w:r>
      <w:hyperlink r:id="rId7408" w:anchor="Sit_Carami_Haut" w:history="1">
        <w:r w:rsidRPr="0032190F">
          <w:rPr>
            <w:rStyle w:val="Hyperlink"/>
            <w:rFonts w:eastAsia="Code2000"/>
            <w:lang w:val="fr-FR" w:eastAsia="en-GB"/>
          </w:rPr>
          <w:t xml:space="preserve">Haut </w:t>
        </w:r>
        <w:r w:rsidR="00A73E83" w:rsidRPr="0032190F">
          <w:rPr>
            <w:rStyle w:val="Hyperlink"/>
            <w:rFonts w:eastAsia="Code2000"/>
            <w:lang w:val="fr-FR" w:eastAsia="en-GB"/>
          </w:rPr>
          <w:t>Carami</w:t>
        </w:r>
      </w:hyperlink>
      <w:r w:rsidRPr="0032190F">
        <w:rPr>
          <w:rFonts w:eastAsia="Code2000"/>
          <w:lang w:val="fr-FR" w:eastAsia="en-GB"/>
        </w:rPr>
        <w:t xml:space="preserve"> (BIB 2347 p. 355)</w:t>
      </w:r>
      <w:r w:rsidR="009C337E" w:rsidRPr="0032190F">
        <w:rPr>
          <w:rFonts w:eastAsia="Code2000"/>
          <w:lang w:val="fr-FR" w:eastAsia="en-GB"/>
        </w:rPr>
        <w:t xml:space="preserve"> </w:t>
      </w:r>
    </w:p>
    <w:p w14:paraId="7F5B1FBC" w14:textId="77777777" w:rsidR="009C337E" w:rsidRPr="0032190F" w:rsidRDefault="009C337E" w:rsidP="00120364">
      <w:pPr>
        <w:rPr>
          <w:rFonts w:eastAsia="Code2000"/>
          <w:lang w:val="fr-FR" w:eastAsia="en-GB"/>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95"/>
        <w:gridCol w:w="963"/>
        <w:gridCol w:w="989"/>
      </w:tblGrid>
      <w:tr w:rsidR="0097777C" w14:paraId="1E22852A" w14:textId="77777777" w:rsidTr="00C35EA7">
        <w:trPr>
          <w:jc w:val="center"/>
        </w:trPr>
        <w:tc>
          <w:tcPr>
            <w:tcW w:w="3695" w:type="dxa"/>
          </w:tcPr>
          <w:p w14:paraId="65DD786A" w14:textId="77777777" w:rsidR="0097777C" w:rsidRDefault="0097777C" w:rsidP="00C35EA7">
            <w:pPr>
              <w:jc w:val="center"/>
            </w:pPr>
            <w:r>
              <w:t>sites</w:t>
            </w:r>
          </w:p>
        </w:tc>
        <w:tc>
          <w:tcPr>
            <w:tcW w:w="963" w:type="dxa"/>
          </w:tcPr>
          <w:p w14:paraId="7C6163EE" w14:textId="77777777" w:rsidR="0097777C" w:rsidRDefault="0097777C" w:rsidP="00C35EA7">
            <w:pPr>
              <w:jc w:val="center"/>
            </w:pPr>
            <w:r>
              <w:t>chalco</w:t>
            </w:r>
            <w:r w:rsidR="00682F9D" w:rsidRPr="00C35EA7">
              <w:rPr>
                <w:vertAlign w:val="superscript"/>
              </w:rPr>
              <w:t>°</w:t>
            </w:r>
          </w:p>
        </w:tc>
        <w:tc>
          <w:tcPr>
            <w:tcW w:w="989" w:type="dxa"/>
          </w:tcPr>
          <w:p w14:paraId="3F43911B" w14:textId="77777777" w:rsidR="0097777C" w:rsidRDefault="0097777C" w:rsidP="00C35EA7">
            <w:pPr>
              <w:jc w:val="center"/>
            </w:pPr>
            <w:r>
              <w:t>bronze</w:t>
            </w:r>
            <w:r w:rsidR="00682F9D" w:rsidRPr="00C35EA7">
              <w:rPr>
                <w:vertAlign w:val="superscript"/>
              </w:rPr>
              <w:t>°</w:t>
            </w:r>
          </w:p>
        </w:tc>
      </w:tr>
      <w:tr w:rsidR="0097777C" w14:paraId="323763CE" w14:textId="77777777" w:rsidTr="00C35EA7">
        <w:trPr>
          <w:jc w:val="center"/>
        </w:trPr>
        <w:tc>
          <w:tcPr>
            <w:tcW w:w="3695" w:type="dxa"/>
          </w:tcPr>
          <w:p w14:paraId="2D5B5342" w14:textId="072AE0B6" w:rsidR="0097777C" w:rsidRPr="0097777C" w:rsidRDefault="00000000" w:rsidP="009C337E">
            <w:hyperlink r:id="rId7409" w:anchor="Sit_Beate_Destel" w:history="1">
              <w:r w:rsidR="0097777C" w:rsidRPr="0097777C">
                <w:rPr>
                  <w:rStyle w:val="Hyperlink"/>
                </w:rPr>
                <w:t>Beate du Destel</w:t>
              </w:r>
            </w:hyperlink>
            <w:r w:rsidR="0097777C" w:rsidRPr="00C35EA7">
              <w:rPr>
                <w:vertAlign w:val="superscript"/>
              </w:rPr>
              <w:t>*</w:t>
            </w:r>
          </w:p>
        </w:tc>
        <w:tc>
          <w:tcPr>
            <w:tcW w:w="963" w:type="dxa"/>
          </w:tcPr>
          <w:p w14:paraId="2395CAE4" w14:textId="77777777" w:rsidR="0097777C" w:rsidRDefault="0097777C" w:rsidP="00C35EA7">
            <w:pPr>
              <w:jc w:val="center"/>
            </w:pPr>
          </w:p>
        </w:tc>
        <w:tc>
          <w:tcPr>
            <w:tcW w:w="989" w:type="dxa"/>
          </w:tcPr>
          <w:p w14:paraId="44956458" w14:textId="77777777" w:rsidR="0097777C" w:rsidRDefault="0097777C" w:rsidP="00C35EA7">
            <w:pPr>
              <w:jc w:val="center"/>
            </w:pPr>
          </w:p>
        </w:tc>
      </w:tr>
      <w:tr w:rsidR="006F01DF" w14:paraId="01E97B38" w14:textId="77777777" w:rsidTr="00C35EA7">
        <w:trPr>
          <w:jc w:val="center"/>
        </w:trPr>
        <w:tc>
          <w:tcPr>
            <w:tcW w:w="3695" w:type="dxa"/>
          </w:tcPr>
          <w:p w14:paraId="11FC9587" w14:textId="77777777" w:rsidR="006F01DF" w:rsidRPr="00C35EA7" w:rsidRDefault="006F01DF" w:rsidP="003853CA">
            <w:pPr>
              <w:rPr>
                <w:rFonts w:eastAsia="Code2000"/>
                <w:lang w:eastAsia="en-GB"/>
              </w:rPr>
            </w:pPr>
            <w:r w:rsidRPr="00C35EA7">
              <w:rPr>
                <w:rFonts w:eastAsia="Code2000"/>
                <w:lang w:eastAsia="en-GB"/>
              </w:rPr>
              <w:t>Carrières (grotte de la)</w:t>
            </w:r>
          </w:p>
        </w:tc>
        <w:tc>
          <w:tcPr>
            <w:tcW w:w="963" w:type="dxa"/>
          </w:tcPr>
          <w:p w14:paraId="22011EA8" w14:textId="77777777" w:rsidR="006F01DF" w:rsidRDefault="006F01DF" w:rsidP="00C35EA7">
            <w:pPr>
              <w:jc w:val="center"/>
            </w:pPr>
            <w:r>
              <w:t>1</w:t>
            </w:r>
          </w:p>
        </w:tc>
        <w:tc>
          <w:tcPr>
            <w:tcW w:w="989" w:type="dxa"/>
          </w:tcPr>
          <w:p w14:paraId="2001D8DE" w14:textId="77777777" w:rsidR="006F01DF" w:rsidRDefault="006F01DF" w:rsidP="00C35EA7">
            <w:pPr>
              <w:jc w:val="center"/>
            </w:pPr>
            <w:r>
              <w:t>1</w:t>
            </w:r>
          </w:p>
        </w:tc>
      </w:tr>
      <w:tr w:rsidR="00000F6D" w14:paraId="0874B3BC" w14:textId="77777777" w:rsidTr="00C35EA7">
        <w:trPr>
          <w:jc w:val="center"/>
        </w:trPr>
        <w:tc>
          <w:tcPr>
            <w:tcW w:w="3695" w:type="dxa"/>
          </w:tcPr>
          <w:p w14:paraId="7528BA27" w14:textId="2A5788BF" w:rsidR="00000F6D" w:rsidRDefault="00000000" w:rsidP="003853CA">
            <w:hyperlink r:id="rId7410" w:anchor="Sit_Diable_Chateau" w:history="1">
              <w:r w:rsidR="003853CA" w:rsidRPr="00C35EA7">
                <w:rPr>
                  <w:rStyle w:val="Hyperlink"/>
                  <w:rFonts w:eastAsia="Code2000"/>
                  <w:lang w:eastAsia="en-GB"/>
                </w:rPr>
                <w:t>Château du Diable</w:t>
              </w:r>
            </w:hyperlink>
          </w:p>
        </w:tc>
        <w:tc>
          <w:tcPr>
            <w:tcW w:w="963" w:type="dxa"/>
          </w:tcPr>
          <w:p w14:paraId="367A6DD2" w14:textId="77777777" w:rsidR="00000F6D" w:rsidRDefault="00000F6D" w:rsidP="00C35EA7">
            <w:pPr>
              <w:jc w:val="center"/>
            </w:pPr>
            <w:r>
              <w:t>1</w:t>
            </w:r>
          </w:p>
        </w:tc>
        <w:tc>
          <w:tcPr>
            <w:tcW w:w="989" w:type="dxa"/>
          </w:tcPr>
          <w:p w14:paraId="11D3E13E" w14:textId="77777777" w:rsidR="00000F6D" w:rsidRDefault="006F01DF" w:rsidP="00C35EA7">
            <w:pPr>
              <w:jc w:val="center"/>
            </w:pPr>
            <w:r>
              <w:t>1</w:t>
            </w:r>
          </w:p>
        </w:tc>
      </w:tr>
      <w:tr w:rsidR="0097777C" w14:paraId="5BEC6D4A" w14:textId="77777777" w:rsidTr="00C35EA7">
        <w:trPr>
          <w:jc w:val="center"/>
        </w:trPr>
        <w:tc>
          <w:tcPr>
            <w:tcW w:w="3695" w:type="dxa"/>
          </w:tcPr>
          <w:p w14:paraId="001FED38" w14:textId="67E894A0" w:rsidR="0097777C" w:rsidRPr="0097777C" w:rsidRDefault="00000000" w:rsidP="009C337E">
            <w:hyperlink r:id="rId7411" w:anchor="Sit_Dalger_1" w:history="1">
              <w:r w:rsidR="0097777C" w:rsidRPr="0097777C">
                <w:rPr>
                  <w:rStyle w:val="Hyperlink"/>
                </w:rPr>
                <w:t>Dalger 1</w:t>
              </w:r>
            </w:hyperlink>
            <w:r w:rsidR="0097777C" w:rsidRPr="00C35EA7">
              <w:rPr>
                <w:vertAlign w:val="superscript"/>
              </w:rPr>
              <w:t>*</w:t>
            </w:r>
          </w:p>
        </w:tc>
        <w:tc>
          <w:tcPr>
            <w:tcW w:w="963" w:type="dxa"/>
          </w:tcPr>
          <w:p w14:paraId="63DC407A" w14:textId="77777777" w:rsidR="0097777C" w:rsidRDefault="00682F9D" w:rsidP="00C35EA7">
            <w:pPr>
              <w:jc w:val="center"/>
            </w:pPr>
            <w:r>
              <w:t>1?</w:t>
            </w:r>
          </w:p>
        </w:tc>
        <w:tc>
          <w:tcPr>
            <w:tcW w:w="989" w:type="dxa"/>
          </w:tcPr>
          <w:p w14:paraId="13A27EF0" w14:textId="77777777" w:rsidR="0097777C" w:rsidRDefault="006F01DF" w:rsidP="00C35EA7">
            <w:pPr>
              <w:jc w:val="center"/>
            </w:pPr>
            <w:r>
              <w:t>1?</w:t>
            </w:r>
          </w:p>
        </w:tc>
      </w:tr>
      <w:tr w:rsidR="0097777C" w14:paraId="7DAAD3E1" w14:textId="77777777" w:rsidTr="00C35EA7">
        <w:trPr>
          <w:jc w:val="center"/>
        </w:trPr>
        <w:tc>
          <w:tcPr>
            <w:tcW w:w="3695" w:type="dxa"/>
          </w:tcPr>
          <w:p w14:paraId="1829A141" w14:textId="523674E4" w:rsidR="0097777C" w:rsidRPr="00C35EA7" w:rsidRDefault="00000000" w:rsidP="009C337E">
            <w:pPr>
              <w:rPr>
                <w:rFonts w:eastAsia="Code2000"/>
                <w:lang w:eastAsia="en-GB"/>
              </w:rPr>
            </w:pPr>
            <w:hyperlink r:id="rId7412" w:anchor="Sit_Dalger_3" w:history="1">
              <w:r w:rsidR="0097777C" w:rsidRPr="00C35EA7">
                <w:rPr>
                  <w:rStyle w:val="Hyperlink"/>
                  <w:rFonts w:eastAsia="Code2000"/>
                  <w:lang w:eastAsia="en-GB"/>
                </w:rPr>
                <w:t>Dalger 3</w:t>
              </w:r>
            </w:hyperlink>
            <w:r w:rsidR="0097777C" w:rsidRPr="00C35EA7">
              <w:rPr>
                <w:vertAlign w:val="superscript"/>
              </w:rPr>
              <w:t>*</w:t>
            </w:r>
          </w:p>
        </w:tc>
        <w:tc>
          <w:tcPr>
            <w:tcW w:w="963" w:type="dxa"/>
          </w:tcPr>
          <w:p w14:paraId="101BE746" w14:textId="77777777" w:rsidR="0097777C" w:rsidRDefault="00682F9D" w:rsidP="00C35EA7">
            <w:pPr>
              <w:jc w:val="center"/>
            </w:pPr>
            <w:r>
              <w:t>1?</w:t>
            </w:r>
          </w:p>
        </w:tc>
        <w:tc>
          <w:tcPr>
            <w:tcW w:w="989" w:type="dxa"/>
          </w:tcPr>
          <w:p w14:paraId="198425CC" w14:textId="77777777" w:rsidR="0097777C" w:rsidRDefault="006F01DF" w:rsidP="00C35EA7">
            <w:pPr>
              <w:jc w:val="center"/>
            </w:pPr>
            <w:r>
              <w:t>1?</w:t>
            </w:r>
          </w:p>
        </w:tc>
      </w:tr>
      <w:tr w:rsidR="0097777C" w14:paraId="23D91454" w14:textId="77777777" w:rsidTr="00C35EA7">
        <w:trPr>
          <w:jc w:val="center"/>
        </w:trPr>
        <w:tc>
          <w:tcPr>
            <w:tcW w:w="3695" w:type="dxa"/>
          </w:tcPr>
          <w:p w14:paraId="1D8F579A" w14:textId="09CDA0AC" w:rsidR="0097777C" w:rsidRPr="00C35EA7" w:rsidRDefault="00000000" w:rsidP="00120364">
            <w:pPr>
              <w:rPr>
                <w:rFonts w:eastAsia="Code2000"/>
                <w:lang w:eastAsia="en-GB"/>
              </w:rPr>
            </w:pPr>
            <w:hyperlink r:id="rId7413" w:anchor="Sit_Dumas" w:history="1">
              <w:r w:rsidR="0097777C" w:rsidRPr="00C35EA7">
                <w:rPr>
                  <w:rStyle w:val="Hyperlink"/>
                  <w:rFonts w:eastAsia="Code2000"/>
                  <w:lang w:eastAsia="en-GB"/>
                </w:rPr>
                <w:t>Dumas</w:t>
              </w:r>
            </w:hyperlink>
            <w:r w:rsidR="0097777C" w:rsidRPr="00C35EA7">
              <w:rPr>
                <w:vertAlign w:val="superscript"/>
              </w:rPr>
              <w:t>*</w:t>
            </w:r>
          </w:p>
        </w:tc>
        <w:tc>
          <w:tcPr>
            <w:tcW w:w="963" w:type="dxa"/>
          </w:tcPr>
          <w:p w14:paraId="1F2061F9" w14:textId="77777777" w:rsidR="0097777C" w:rsidRDefault="0097777C" w:rsidP="00C35EA7">
            <w:pPr>
              <w:jc w:val="center"/>
            </w:pPr>
          </w:p>
        </w:tc>
        <w:tc>
          <w:tcPr>
            <w:tcW w:w="989" w:type="dxa"/>
          </w:tcPr>
          <w:p w14:paraId="385B5BAF" w14:textId="77777777" w:rsidR="0097777C" w:rsidRDefault="0097777C" w:rsidP="00C35EA7">
            <w:pPr>
              <w:jc w:val="center"/>
            </w:pPr>
          </w:p>
        </w:tc>
      </w:tr>
      <w:tr w:rsidR="00000F6D" w14:paraId="5593E3DD" w14:textId="77777777" w:rsidTr="00C35EA7">
        <w:trPr>
          <w:jc w:val="center"/>
        </w:trPr>
        <w:tc>
          <w:tcPr>
            <w:tcW w:w="3695" w:type="dxa"/>
          </w:tcPr>
          <w:p w14:paraId="59EDA67E" w14:textId="77777777" w:rsidR="00000F6D" w:rsidRDefault="00000F6D" w:rsidP="00682F9D">
            <w:r>
              <w:t>Eboulis (crypte des)</w:t>
            </w:r>
          </w:p>
        </w:tc>
        <w:tc>
          <w:tcPr>
            <w:tcW w:w="963" w:type="dxa"/>
          </w:tcPr>
          <w:p w14:paraId="0D1910A9" w14:textId="77777777" w:rsidR="00000F6D" w:rsidRDefault="00000F6D" w:rsidP="00C35EA7">
            <w:pPr>
              <w:jc w:val="center"/>
            </w:pPr>
            <w:r>
              <w:t>1</w:t>
            </w:r>
          </w:p>
        </w:tc>
        <w:tc>
          <w:tcPr>
            <w:tcW w:w="989" w:type="dxa"/>
          </w:tcPr>
          <w:p w14:paraId="15A0D18E" w14:textId="77777777" w:rsidR="00000F6D" w:rsidRDefault="006F01DF" w:rsidP="00C35EA7">
            <w:pPr>
              <w:jc w:val="center"/>
            </w:pPr>
            <w:r>
              <w:t>1</w:t>
            </w:r>
          </w:p>
        </w:tc>
      </w:tr>
      <w:tr w:rsidR="00000F6D" w14:paraId="17441719" w14:textId="77777777" w:rsidTr="00C35EA7">
        <w:trPr>
          <w:jc w:val="center"/>
        </w:trPr>
        <w:tc>
          <w:tcPr>
            <w:tcW w:w="3695" w:type="dxa"/>
          </w:tcPr>
          <w:p w14:paraId="259986BB" w14:textId="77777777" w:rsidR="00000F6D" w:rsidRDefault="00000F6D" w:rsidP="00682F9D">
            <w:r>
              <w:t>Escalier (grotte de l')</w:t>
            </w:r>
            <w:r w:rsidR="00BD61B3" w:rsidRPr="00C35EA7">
              <w:rPr>
                <w:rFonts w:eastAsia="Code2000"/>
                <w:lang w:eastAsia="en-GB"/>
              </w:rPr>
              <w:t xml:space="preserve"> ^</w:t>
            </w:r>
          </w:p>
        </w:tc>
        <w:tc>
          <w:tcPr>
            <w:tcW w:w="963" w:type="dxa"/>
          </w:tcPr>
          <w:p w14:paraId="0DD26790" w14:textId="77777777" w:rsidR="00000F6D" w:rsidRDefault="00000F6D" w:rsidP="00C35EA7">
            <w:pPr>
              <w:jc w:val="center"/>
            </w:pPr>
            <w:r>
              <w:t>1</w:t>
            </w:r>
          </w:p>
        </w:tc>
        <w:tc>
          <w:tcPr>
            <w:tcW w:w="989" w:type="dxa"/>
          </w:tcPr>
          <w:p w14:paraId="5BDBB88E" w14:textId="77777777" w:rsidR="00000F6D" w:rsidRDefault="006F01DF" w:rsidP="00C35EA7">
            <w:pPr>
              <w:jc w:val="center"/>
            </w:pPr>
            <w:r>
              <w:t>1</w:t>
            </w:r>
          </w:p>
        </w:tc>
      </w:tr>
      <w:tr w:rsidR="00000F6D" w14:paraId="551AF1CF" w14:textId="77777777" w:rsidTr="00C35EA7">
        <w:trPr>
          <w:jc w:val="center"/>
        </w:trPr>
        <w:tc>
          <w:tcPr>
            <w:tcW w:w="3695" w:type="dxa"/>
          </w:tcPr>
          <w:p w14:paraId="2A36E90F" w14:textId="77777777" w:rsidR="00000F6D" w:rsidRDefault="00000F6D" w:rsidP="00682F9D">
            <w:r>
              <w:t>Evenos (station d')</w:t>
            </w:r>
          </w:p>
        </w:tc>
        <w:tc>
          <w:tcPr>
            <w:tcW w:w="963" w:type="dxa"/>
          </w:tcPr>
          <w:p w14:paraId="1797A929" w14:textId="77777777" w:rsidR="00000F6D" w:rsidRDefault="00000F6D" w:rsidP="00C35EA7">
            <w:pPr>
              <w:jc w:val="center"/>
            </w:pPr>
            <w:r>
              <w:t>1</w:t>
            </w:r>
          </w:p>
        </w:tc>
        <w:tc>
          <w:tcPr>
            <w:tcW w:w="989" w:type="dxa"/>
          </w:tcPr>
          <w:p w14:paraId="30415307" w14:textId="77777777" w:rsidR="00000F6D" w:rsidRDefault="006F01DF" w:rsidP="00C35EA7">
            <w:pPr>
              <w:jc w:val="center"/>
            </w:pPr>
            <w:r>
              <w:t>1</w:t>
            </w:r>
          </w:p>
        </w:tc>
      </w:tr>
      <w:tr w:rsidR="00000F6D" w14:paraId="03D711EC" w14:textId="77777777" w:rsidTr="00C35EA7">
        <w:trPr>
          <w:jc w:val="center"/>
        </w:trPr>
        <w:tc>
          <w:tcPr>
            <w:tcW w:w="3695" w:type="dxa"/>
          </w:tcPr>
          <w:p w14:paraId="05BB69DF" w14:textId="77777777" w:rsidR="00000F6D" w:rsidRDefault="00000F6D" w:rsidP="00682F9D">
            <w:r>
              <w:t>Ermite (grotte de l')</w:t>
            </w:r>
            <w:r w:rsidR="00BD61B3" w:rsidRPr="00C35EA7">
              <w:rPr>
                <w:rFonts w:eastAsia="Code2000"/>
                <w:lang w:eastAsia="en-GB"/>
              </w:rPr>
              <w:t xml:space="preserve"> ^</w:t>
            </w:r>
          </w:p>
        </w:tc>
        <w:tc>
          <w:tcPr>
            <w:tcW w:w="963" w:type="dxa"/>
          </w:tcPr>
          <w:p w14:paraId="01D9310F" w14:textId="77777777" w:rsidR="00000F6D" w:rsidRDefault="00000F6D" w:rsidP="00C35EA7">
            <w:pPr>
              <w:jc w:val="center"/>
            </w:pPr>
            <w:r>
              <w:t>1</w:t>
            </w:r>
          </w:p>
        </w:tc>
        <w:tc>
          <w:tcPr>
            <w:tcW w:w="989" w:type="dxa"/>
          </w:tcPr>
          <w:p w14:paraId="043BC3E6" w14:textId="77777777" w:rsidR="00000F6D" w:rsidRDefault="006F01DF" w:rsidP="00C35EA7">
            <w:pPr>
              <w:jc w:val="center"/>
            </w:pPr>
            <w:r>
              <w:t>1</w:t>
            </w:r>
          </w:p>
        </w:tc>
      </w:tr>
      <w:tr w:rsidR="00000F6D" w14:paraId="6AFE6988" w14:textId="77777777" w:rsidTr="00C35EA7">
        <w:trPr>
          <w:jc w:val="center"/>
        </w:trPr>
        <w:tc>
          <w:tcPr>
            <w:tcW w:w="3695" w:type="dxa"/>
          </w:tcPr>
          <w:p w14:paraId="6CD73A27" w14:textId="77777777" w:rsidR="00000F6D" w:rsidRDefault="00000F6D" w:rsidP="00682F9D">
            <w:r>
              <w:t>Falaises (grotte des)</w:t>
            </w:r>
            <w:r w:rsidR="00BD61B3" w:rsidRPr="00C35EA7">
              <w:rPr>
                <w:rFonts w:eastAsia="Code2000"/>
                <w:lang w:eastAsia="en-GB"/>
              </w:rPr>
              <w:t xml:space="preserve"> ^</w:t>
            </w:r>
          </w:p>
        </w:tc>
        <w:tc>
          <w:tcPr>
            <w:tcW w:w="963" w:type="dxa"/>
          </w:tcPr>
          <w:p w14:paraId="17DEDA4B" w14:textId="77777777" w:rsidR="00000F6D" w:rsidRDefault="00000F6D" w:rsidP="00C35EA7">
            <w:pPr>
              <w:jc w:val="center"/>
            </w:pPr>
            <w:r>
              <w:t>1</w:t>
            </w:r>
          </w:p>
        </w:tc>
        <w:tc>
          <w:tcPr>
            <w:tcW w:w="989" w:type="dxa"/>
          </w:tcPr>
          <w:p w14:paraId="5B692006" w14:textId="77777777" w:rsidR="00000F6D" w:rsidRDefault="006F01DF" w:rsidP="00C35EA7">
            <w:pPr>
              <w:jc w:val="center"/>
            </w:pPr>
            <w:r>
              <w:t>1</w:t>
            </w:r>
          </w:p>
        </w:tc>
      </w:tr>
      <w:tr w:rsidR="00000F6D" w14:paraId="05D3F789" w14:textId="77777777" w:rsidTr="00C35EA7">
        <w:trPr>
          <w:jc w:val="center"/>
        </w:trPr>
        <w:tc>
          <w:tcPr>
            <w:tcW w:w="3695" w:type="dxa"/>
          </w:tcPr>
          <w:p w14:paraId="3D238110" w14:textId="77777777" w:rsidR="00000F6D" w:rsidRDefault="00000F6D" w:rsidP="00682F9D">
            <w:r>
              <w:t>Joncs (grotte des)</w:t>
            </w:r>
            <w:r w:rsidR="003853CA" w:rsidRPr="00C35EA7">
              <w:rPr>
                <w:rFonts w:eastAsia="Code2000"/>
                <w:lang w:eastAsia="en-GB"/>
              </w:rPr>
              <w:t xml:space="preserve"> ^</w:t>
            </w:r>
          </w:p>
        </w:tc>
        <w:tc>
          <w:tcPr>
            <w:tcW w:w="963" w:type="dxa"/>
          </w:tcPr>
          <w:p w14:paraId="161B29FE" w14:textId="77777777" w:rsidR="00000F6D" w:rsidRDefault="00000F6D" w:rsidP="00C35EA7">
            <w:pPr>
              <w:jc w:val="center"/>
            </w:pPr>
            <w:r>
              <w:t>1</w:t>
            </w:r>
          </w:p>
        </w:tc>
        <w:tc>
          <w:tcPr>
            <w:tcW w:w="989" w:type="dxa"/>
          </w:tcPr>
          <w:p w14:paraId="2B26AD52" w14:textId="77777777" w:rsidR="00000F6D" w:rsidRDefault="006F01DF" w:rsidP="00C35EA7">
            <w:pPr>
              <w:jc w:val="center"/>
            </w:pPr>
            <w:r>
              <w:t>1</w:t>
            </w:r>
          </w:p>
        </w:tc>
      </w:tr>
      <w:tr w:rsidR="00000F6D" w14:paraId="66F1200C" w14:textId="77777777" w:rsidTr="00C35EA7">
        <w:trPr>
          <w:jc w:val="center"/>
        </w:trPr>
        <w:tc>
          <w:tcPr>
            <w:tcW w:w="3695" w:type="dxa"/>
          </w:tcPr>
          <w:p w14:paraId="2FCC06F5" w14:textId="77777777" w:rsidR="00000F6D" w:rsidRPr="00C35EA7" w:rsidRDefault="00000F6D" w:rsidP="00682F9D">
            <w:pPr>
              <w:rPr>
                <w:lang w:val="fr-FR"/>
              </w:rPr>
            </w:pPr>
            <w:r w:rsidRPr="00C35EA7">
              <w:rPr>
                <w:lang w:val="fr-FR"/>
              </w:rPr>
              <w:t>Gaspard de Besse (grotte de)</w:t>
            </w:r>
          </w:p>
        </w:tc>
        <w:tc>
          <w:tcPr>
            <w:tcW w:w="963" w:type="dxa"/>
          </w:tcPr>
          <w:p w14:paraId="4133A3B8" w14:textId="77777777" w:rsidR="00000F6D" w:rsidRDefault="00000F6D" w:rsidP="00C35EA7">
            <w:pPr>
              <w:jc w:val="center"/>
            </w:pPr>
            <w:r>
              <w:t>1</w:t>
            </w:r>
          </w:p>
        </w:tc>
        <w:tc>
          <w:tcPr>
            <w:tcW w:w="989" w:type="dxa"/>
          </w:tcPr>
          <w:p w14:paraId="751CA4F4" w14:textId="77777777" w:rsidR="00000F6D" w:rsidRDefault="006F01DF" w:rsidP="00C35EA7">
            <w:pPr>
              <w:jc w:val="center"/>
            </w:pPr>
            <w:r>
              <w:t>1</w:t>
            </w:r>
          </w:p>
        </w:tc>
      </w:tr>
      <w:tr w:rsidR="00000F6D" w14:paraId="531CC3A1" w14:textId="77777777" w:rsidTr="00C35EA7">
        <w:trPr>
          <w:jc w:val="center"/>
        </w:trPr>
        <w:tc>
          <w:tcPr>
            <w:tcW w:w="3695" w:type="dxa"/>
          </w:tcPr>
          <w:p w14:paraId="4B674C7E" w14:textId="77777777" w:rsidR="00000F6D" w:rsidRPr="00C35EA7" w:rsidRDefault="00000F6D" w:rsidP="00682F9D">
            <w:pPr>
              <w:rPr>
                <w:lang w:val="fr-FR"/>
              </w:rPr>
            </w:pPr>
            <w:r w:rsidRPr="00C35EA7">
              <w:rPr>
                <w:lang w:val="fr-FR"/>
              </w:rPr>
              <w:t>Logis du Bord de l'Eau</w:t>
            </w:r>
            <w:r w:rsidR="003853CA" w:rsidRPr="00C35EA7">
              <w:rPr>
                <w:rFonts w:eastAsia="Code2000"/>
                <w:lang w:val="fr-FR" w:eastAsia="en-GB"/>
              </w:rPr>
              <w:t>^</w:t>
            </w:r>
          </w:p>
        </w:tc>
        <w:tc>
          <w:tcPr>
            <w:tcW w:w="963" w:type="dxa"/>
          </w:tcPr>
          <w:p w14:paraId="54EE5956" w14:textId="77777777" w:rsidR="00000F6D" w:rsidRDefault="00000F6D" w:rsidP="00C35EA7">
            <w:pPr>
              <w:jc w:val="center"/>
            </w:pPr>
            <w:r>
              <w:t>1</w:t>
            </w:r>
          </w:p>
        </w:tc>
        <w:tc>
          <w:tcPr>
            <w:tcW w:w="989" w:type="dxa"/>
          </w:tcPr>
          <w:p w14:paraId="56E610BB" w14:textId="77777777" w:rsidR="00000F6D" w:rsidRDefault="006F01DF" w:rsidP="00C35EA7">
            <w:pPr>
              <w:jc w:val="center"/>
            </w:pPr>
            <w:r>
              <w:t>1</w:t>
            </w:r>
          </w:p>
        </w:tc>
      </w:tr>
      <w:tr w:rsidR="0097777C" w14:paraId="4DB76A34" w14:textId="77777777" w:rsidTr="00C35EA7">
        <w:trPr>
          <w:jc w:val="center"/>
        </w:trPr>
        <w:tc>
          <w:tcPr>
            <w:tcW w:w="3695" w:type="dxa"/>
          </w:tcPr>
          <w:p w14:paraId="1189CE55" w14:textId="02E5A4A4" w:rsidR="0097777C" w:rsidRPr="00C35EA7" w:rsidRDefault="00000000" w:rsidP="00120364">
            <w:pPr>
              <w:rPr>
                <w:rFonts w:eastAsia="Code2000"/>
                <w:lang w:eastAsia="en-GB"/>
              </w:rPr>
            </w:pPr>
            <w:hyperlink r:id="rId7414" w:anchor="Sit_Monier" w:history="1">
              <w:r w:rsidR="0097777C" w:rsidRPr="00C35EA7">
                <w:rPr>
                  <w:rStyle w:val="Hyperlink"/>
                  <w:rFonts w:eastAsia="Code2000"/>
                  <w:lang w:eastAsia="en-GB"/>
                </w:rPr>
                <w:t>Monier</w:t>
              </w:r>
            </w:hyperlink>
            <w:r w:rsidR="0097777C" w:rsidRPr="00C35EA7">
              <w:rPr>
                <w:vertAlign w:val="superscript"/>
              </w:rPr>
              <w:t>*</w:t>
            </w:r>
          </w:p>
        </w:tc>
        <w:tc>
          <w:tcPr>
            <w:tcW w:w="963" w:type="dxa"/>
          </w:tcPr>
          <w:p w14:paraId="6EBD5A5C" w14:textId="77777777" w:rsidR="0097777C" w:rsidRDefault="0097777C" w:rsidP="00C35EA7">
            <w:pPr>
              <w:jc w:val="center"/>
            </w:pPr>
            <w:r>
              <w:t>1</w:t>
            </w:r>
          </w:p>
        </w:tc>
        <w:tc>
          <w:tcPr>
            <w:tcW w:w="989" w:type="dxa"/>
          </w:tcPr>
          <w:p w14:paraId="71406033" w14:textId="77777777" w:rsidR="0097777C" w:rsidRDefault="006F01DF" w:rsidP="00C35EA7">
            <w:pPr>
              <w:jc w:val="center"/>
            </w:pPr>
            <w:r>
              <w:t>1</w:t>
            </w:r>
          </w:p>
        </w:tc>
      </w:tr>
      <w:tr w:rsidR="00BD61B3" w14:paraId="3F5167F2" w14:textId="77777777" w:rsidTr="00C35EA7">
        <w:trPr>
          <w:jc w:val="center"/>
        </w:trPr>
        <w:tc>
          <w:tcPr>
            <w:tcW w:w="3695" w:type="dxa"/>
          </w:tcPr>
          <w:p w14:paraId="10723977" w14:textId="55CBF614" w:rsidR="00BD61B3" w:rsidRDefault="00000000" w:rsidP="00682F9D">
            <w:hyperlink r:id="rId7415" w:anchor="Sit_Olivier" w:history="1">
              <w:r w:rsidR="00BD61B3" w:rsidRPr="00FB6475">
                <w:rPr>
                  <w:rStyle w:val="Hyperlink"/>
                </w:rPr>
                <w:t>Olivier</w:t>
              </w:r>
            </w:hyperlink>
            <w:r w:rsidR="00BD61B3" w:rsidRPr="00C35EA7">
              <w:rPr>
                <w:rFonts w:eastAsia="Code2000"/>
                <w:lang w:eastAsia="en-GB"/>
              </w:rPr>
              <w:t>^</w:t>
            </w:r>
          </w:p>
        </w:tc>
        <w:tc>
          <w:tcPr>
            <w:tcW w:w="963" w:type="dxa"/>
          </w:tcPr>
          <w:p w14:paraId="09134547" w14:textId="77777777" w:rsidR="00BD61B3" w:rsidRDefault="00BD61B3" w:rsidP="00C35EA7">
            <w:pPr>
              <w:jc w:val="center"/>
            </w:pPr>
          </w:p>
        </w:tc>
        <w:tc>
          <w:tcPr>
            <w:tcW w:w="989" w:type="dxa"/>
          </w:tcPr>
          <w:p w14:paraId="43556D5D" w14:textId="77777777" w:rsidR="00BD61B3" w:rsidRDefault="00BD61B3" w:rsidP="00C35EA7">
            <w:pPr>
              <w:jc w:val="center"/>
            </w:pPr>
          </w:p>
        </w:tc>
      </w:tr>
      <w:tr w:rsidR="00000F6D" w14:paraId="0B0FEE9A" w14:textId="77777777" w:rsidTr="00C35EA7">
        <w:trPr>
          <w:jc w:val="center"/>
        </w:trPr>
        <w:tc>
          <w:tcPr>
            <w:tcW w:w="3695" w:type="dxa"/>
          </w:tcPr>
          <w:p w14:paraId="310D7C9E" w14:textId="77777777" w:rsidR="00000F6D" w:rsidRPr="00C35EA7" w:rsidRDefault="00000F6D" w:rsidP="00682F9D">
            <w:pPr>
              <w:rPr>
                <w:lang w:val="fr-FR"/>
              </w:rPr>
            </w:pPr>
            <w:r w:rsidRPr="00C35EA7">
              <w:rPr>
                <w:lang w:val="fr-FR"/>
              </w:rPr>
              <w:t>Pierre Christianisée (grotte de la)</w:t>
            </w:r>
            <w:r w:rsidR="003853CA" w:rsidRPr="00C35EA7">
              <w:rPr>
                <w:rFonts w:eastAsia="Code2000"/>
                <w:lang w:val="fr-FR" w:eastAsia="en-GB"/>
              </w:rPr>
              <w:t xml:space="preserve"> ^</w:t>
            </w:r>
          </w:p>
        </w:tc>
        <w:tc>
          <w:tcPr>
            <w:tcW w:w="963" w:type="dxa"/>
          </w:tcPr>
          <w:p w14:paraId="6D727ABC" w14:textId="77777777" w:rsidR="00000F6D" w:rsidRDefault="00000F6D" w:rsidP="00C35EA7">
            <w:pPr>
              <w:jc w:val="center"/>
            </w:pPr>
            <w:r>
              <w:t>1</w:t>
            </w:r>
          </w:p>
        </w:tc>
        <w:tc>
          <w:tcPr>
            <w:tcW w:w="989" w:type="dxa"/>
          </w:tcPr>
          <w:p w14:paraId="5BDB671F" w14:textId="77777777" w:rsidR="00000F6D" w:rsidRDefault="006F01DF" w:rsidP="00C35EA7">
            <w:pPr>
              <w:jc w:val="center"/>
            </w:pPr>
            <w:r>
              <w:t>1</w:t>
            </w:r>
          </w:p>
        </w:tc>
      </w:tr>
      <w:tr w:rsidR="0097777C" w14:paraId="5D783DEF" w14:textId="77777777" w:rsidTr="00C35EA7">
        <w:trPr>
          <w:jc w:val="center"/>
        </w:trPr>
        <w:tc>
          <w:tcPr>
            <w:tcW w:w="3695" w:type="dxa"/>
          </w:tcPr>
          <w:p w14:paraId="7D41315B" w14:textId="43F5907A" w:rsidR="0097777C" w:rsidRPr="0097777C" w:rsidRDefault="00000000" w:rsidP="00120364">
            <w:hyperlink r:id="rId7416" w:anchor="Sit_Pin" w:history="1">
              <w:r w:rsidR="0097777C" w:rsidRPr="0097777C">
                <w:rPr>
                  <w:rStyle w:val="Hyperlink"/>
                </w:rPr>
                <w:t>Pin</w:t>
              </w:r>
            </w:hyperlink>
            <w:r w:rsidR="0097777C" w:rsidRPr="00C35EA7">
              <w:rPr>
                <w:vertAlign w:val="superscript"/>
              </w:rPr>
              <w:t>*</w:t>
            </w:r>
          </w:p>
        </w:tc>
        <w:tc>
          <w:tcPr>
            <w:tcW w:w="963" w:type="dxa"/>
          </w:tcPr>
          <w:p w14:paraId="490F5EBA" w14:textId="77777777" w:rsidR="0097777C" w:rsidRDefault="0097777C" w:rsidP="00C35EA7">
            <w:pPr>
              <w:jc w:val="center"/>
            </w:pPr>
            <w:r>
              <w:t>1</w:t>
            </w:r>
          </w:p>
        </w:tc>
        <w:tc>
          <w:tcPr>
            <w:tcW w:w="989" w:type="dxa"/>
          </w:tcPr>
          <w:p w14:paraId="6DB1EA59" w14:textId="77777777" w:rsidR="0097777C" w:rsidRDefault="006F01DF" w:rsidP="00C35EA7">
            <w:pPr>
              <w:jc w:val="center"/>
            </w:pPr>
            <w:r>
              <w:t>1</w:t>
            </w:r>
          </w:p>
        </w:tc>
      </w:tr>
      <w:tr w:rsidR="0097777C" w14:paraId="57C90D8D" w14:textId="77777777" w:rsidTr="00C35EA7">
        <w:trPr>
          <w:jc w:val="center"/>
        </w:trPr>
        <w:tc>
          <w:tcPr>
            <w:tcW w:w="3695" w:type="dxa"/>
          </w:tcPr>
          <w:p w14:paraId="68ECDF5A" w14:textId="781B894D" w:rsidR="0097777C" w:rsidRPr="0097777C" w:rsidRDefault="00000000" w:rsidP="00120364">
            <w:hyperlink r:id="rId7417" w:anchor="Sit_Taillan" w:history="1">
              <w:r w:rsidR="0097777C" w:rsidRPr="0097777C">
                <w:rPr>
                  <w:rStyle w:val="Hyperlink"/>
                </w:rPr>
                <w:t>Taillan</w:t>
              </w:r>
            </w:hyperlink>
            <w:r w:rsidR="0097777C" w:rsidRPr="00C35EA7">
              <w:rPr>
                <w:vertAlign w:val="superscript"/>
              </w:rPr>
              <w:t>*</w:t>
            </w:r>
          </w:p>
        </w:tc>
        <w:tc>
          <w:tcPr>
            <w:tcW w:w="963" w:type="dxa"/>
          </w:tcPr>
          <w:p w14:paraId="62415E41" w14:textId="77777777" w:rsidR="0097777C" w:rsidRDefault="0097777C" w:rsidP="00C35EA7">
            <w:pPr>
              <w:jc w:val="center"/>
            </w:pPr>
          </w:p>
        </w:tc>
        <w:tc>
          <w:tcPr>
            <w:tcW w:w="989" w:type="dxa"/>
          </w:tcPr>
          <w:p w14:paraId="00C9C64C" w14:textId="77777777" w:rsidR="0097777C" w:rsidRDefault="0097777C" w:rsidP="00C35EA7">
            <w:pPr>
              <w:jc w:val="center"/>
            </w:pPr>
          </w:p>
        </w:tc>
      </w:tr>
      <w:tr w:rsidR="0097777C" w14:paraId="3F51A9A1" w14:textId="77777777" w:rsidTr="00C35EA7">
        <w:trPr>
          <w:jc w:val="center"/>
        </w:trPr>
        <w:tc>
          <w:tcPr>
            <w:tcW w:w="3695" w:type="dxa"/>
          </w:tcPr>
          <w:p w14:paraId="5719C00D" w14:textId="1B551EF6" w:rsidR="0097777C" w:rsidRPr="0097777C" w:rsidRDefault="00000000" w:rsidP="00120364">
            <w:hyperlink r:id="rId7418" w:anchor="Sit_Saint_Esteve" w:history="1">
              <w:r w:rsidR="0097777C" w:rsidRPr="0097777C">
                <w:rPr>
                  <w:rStyle w:val="Hyperlink"/>
                </w:rPr>
                <w:t>Saint-Esteve</w:t>
              </w:r>
            </w:hyperlink>
            <w:r w:rsidR="0097777C" w:rsidRPr="00C35EA7">
              <w:rPr>
                <w:vertAlign w:val="superscript"/>
              </w:rPr>
              <w:t>*</w:t>
            </w:r>
          </w:p>
        </w:tc>
        <w:tc>
          <w:tcPr>
            <w:tcW w:w="963" w:type="dxa"/>
          </w:tcPr>
          <w:p w14:paraId="11E99242" w14:textId="77777777" w:rsidR="0097777C" w:rsidRDefault="00000F6D" w:rsidP="00C35EA7">
            <w:pPr>
              <w:jc w:val="center"/>
            </w:pPr>
            <w:r>
              <w:t>1</w:t>
            </w:r>
          </w:p>
        </w:tc>
        <w:tc>
          <w:tcPr>
            <w:tcW w:w="989" w:type="dxa"/>
          </w:tcPr>
          <w:p w14:paraId="489CB828" w14:textId="77777777" w:rsidR="0097777C" w:rsidRDefault="0097777C" w:rsidP="00C35EA7">
            <w:pPr>
              <w:jc w:val="center"/>
            </w:pPr>
          </w:p>
        </w:tc>
      </w:tr>
      <w:tr w:rsidR="00000F6D" w14:paraId="7ECFCE0B" w14:textId="77777777" w:rsidTr="00C35EA7">
        <w:trPr>
          <w:jc w:val="center"/>
        </w:trPr>
        <w:tc>
          <w:tcPr>
            <w:tcW w:w="3695" w:type="dxa"/>
          </w:tcPr>
          <w:p w14:paraId="3AE549D3" w14:textId="77777777" w:rsidR="00000F6D" w:rsidRDefault="00000F6D" w:rsidP="00682F9D">
            <w:r>
              <w:t>Saint-Estève (station de)</w:t>
            </w:r>
          </w:p>
        </w:tc>
        <w:tc>
          <w:tcPr>
            <w:tcW w:w="963" w:type="dxa"/>
          </w:tcPr>
          <w:p w14:paraId="094DF04F" w14:textId="77777777" w:rsidR="00000F6D" w:rsidRDefault="00000F6D" w:rsidP="00C35EA7">
            <w:pPr>
              <w:jc w:val="center"/>
            </w:pPr>
            <w:r>
              <w:t>1</w:t>
            </w:r>
          </w:p>
        </w:tc>
        <w:tc>
          <w:tcPr>
            <w:tcW w:w="989" w:type="dxa"/>
          </w:tcPr>
          <w:p w14:paraId="0E08B336" w14:textId="77777777" w:rsidR="00000F6D" w:rsidRDefault="006F01DF" w:rsidP="00C35EA7">
            <w:pPr>
              <w:jc w:val="center"/>
            </w:pPr>
            <w:r>
              <w:t>1</w:t>
            </w:r>
          </w:p>
        </w:tc>
      </w:tr>
      <w:tr w:rsidR="00000F6D" w14:paraId="6E990E5D" w14:textId="77777777" w:rsidTr="00C35EA7">
        <w:trPr>
          <w:jc w:val="center"/>
        </w:trPr>
        <w:tc>
          <w:tcPr>
            <w:tcW w:w="3695" w:type="dxa"/>
          </w:tcPr>
          <w:p w14:paraId="05207B61" w14:textId="77777777" w:rsidR="00000F6D" w:rsidRDefault="00000F6D" w:rsidP="00682F9D">
            <w:r>
              <w:t>Saint Inconnu (abri du)</w:t>
            </w:r>
          </w:p>
        </w:tc>
        <w:tc>
          <w:tcPr>
            <w:tcW w:w="963" w:type="dxa"/>
          </w:tcPr>
          <w:p w14:paraId="4A29E39F" w14:textId="77777777" w:rsidR="00000F6D" w:rsidRDefault="00000F6D" w:rsidP="00C35EA7">
            <w:pPr>
              <w:jc w:val="center"/>
            </w:pPr>
            <w:r>
              <w:t>1</w:t>
            </w:r>
          </w:p>
        </w:tc>
        <w:tc>
          <w:tcPr>
            <w:tcW w:w="989" w:type="dxa"/>
          </w:tcPr>
          <w:p w14:paraId="440E2B1F" w14:textId="77777777" w:rsidR="00000F6D" w:rsidRDefault="006F01DF" w:rsidP="00C35EA7">
            <w:pPr>
              <w:jc w:val="center"/>
            </w:pPr>
            <w:r>
              <w:t>1</w:t>
            </w:r>
          </w:p>
        </w:tc>
      </w:tr>
      <w:tr w:rsidR="003853CA" w14:paraId="56C1B7E6" w14:textId="77777777" w:rsidTr="00C35EA7">
        <w:trPr>
          <w:jc w:val="center"/>
        </w:trPr>
        <w:tc>
          <w:tcPr>
            <w:tcW w:w="3695" w:type="dxa"/>
          </w:tcPr>
          <w:p w14:paraId="00C8F848" w14:textId="77777777" w:rsidR="003853CA" w:rsidRDefault="003853CA" w:rsidP="00682F9D">
            <w:r>
              <w:t>Saint-Martin 1 (abri de)</w:t>
            </w:r>
            <w:r w:rsidRPr="00C35EA7">
              <w:rPr>
                <w:rFonts w:eastAsia="Code2000"/>
                <w:lang w:eastAsia="en-GB"/>
              </w:rPr>
              <w:t xml:space="preserve"> ^</w:t>
            </w:r>
          </w:p>
        </w:tc>
        <w:tc>
          <w:tcPr>
            <w:tcW w:w="963" w:type="dxa"/>
          </w:tcPr>
          <w:p w14:paraId="38E98440" w14:textId="77777777" w:rsidR="003853CA" w:rsidRDefault="003853CA" w:rsidP="00C35EA7">
            <w:pPr>
              <w:jc w:val="center"/>
            </w:pPr>
            <w:r>
              <w:t>1</w:t>
            </w:r>
          </w:p>
        </w:tc>
        <w:tc>
          <w:tcPr>
            <w:tcW w:w="989" w:type="dxa"/>
          </w:tcPr>
          <w:p w14:paraId="71835787" w14:textId="77777777" w:rsidR="003853CA" w:rsidRDefault="006F01DF" w:rsidP="00C35EA7">
            <w:pPr>
              <w:jc w:val="center"/>
            </w:pPr>
            <w:r>
              <w:t>1</w:t>
            </w:r>
          </w:p>
        </w:tc>
      </w:tr>
      <w:tr w:rsidR="003853CA" w14:paraId="4B4B7918" w14:textId="77777777" w:rsidTr="00C35EA7">
        <w:trPr>
          <w:jc w:val="center"/>
        </w:trPr>
        <w:tc>
          <w:tcPr>
            <w:tcW w:w="3695" w:type="dxa"/>
          </w:tcPr>
          <w:p w14:paraId="60B8D515" w14:textId="77777777" w:rsidR="003853CA" w:rsidRDefault="003853CA" w:rsidP="003853CA">
            <w:r>
              <w:t>Saint-Martin 2 (abri de)</w:t>
            </w:r>
            <w:r w:rsidRPr="00C35EA7">
              <w:rPr>
                <w:rFonts w:eastAsia="Code2000"/>
                <w:lang w:eastAsia="en-GB"/>
              </w:rPr>
              <w:t xml:space="preserve"> ^</w:t>
            </w:r>
          </w:p>
        </w:tc>
        <w:tc>
          <w:tcPr>
            <w:tcW w:w="963" w:type="dxa"/>
          </w:tcPr>
          <w:p w14:paraId="2DD3815D" w14:textId="77777777" w:rsidR="003853CA" w:rsidRDefault="003853CA" w:rsidP="00C35EA7">
            <w:pPr>
              <w:jc w:val="center"/>
            </w:pPr>
          </w:p>
        </w:tc>
        <w:tc>
          <w:tcPr>
            <w:tcW w:w="989" w:type="dxa"/>
          </w:tcPr>
          <w:p w14:paraId="2616947E" w14:textId="77777777" w:rsidR="003853CA" w:rsidRDefault="006F01DF" w:rsidP="00C35EA7">
            <w:pPr>
              <w:jc w:val="center"/>
            </w:pPr>
            <w:r>
              <w:t>1</w:t>
            </w:r>
          </w:p>
        </w:tc>
      </w:tr>
      <w:tr w:rsidR="00000F6D" w14:paraId="32C677D9" w14:textId="77777777" w:rsidTr="00C35EA7">
        <w:trPr>
          <w:jc w:val="center"/>
        </w:trPr>
        <w:tc>
          <w:tcPr>
            <w:tcW w:w="3695" w:type="dxa"/>
          </w:tcPr>
          <w:p w14:paraId="297166F6" w14:textId="77777777" w:rsidR="00000F6D" w:rsidRDefault="00000F6D" w:rsidP="00682F9D">
            <w:r>
              <w:t>Stalagmite (grotte de la)</w:t>
            </w:r>
            <w:r w:rsidR="00BD61B3" w:rsidRPr="00C35EA7">
              <w:rPr>
                <w:rFonts w:eastAsia="Code2000"/>
                <w:lang w:eastAsia="en-GB"/>
              </w:rPr>
              <w:t xml:space="preserve"> ^</w:t>
            </w:r>
          </w:p>
        </w:tc>
        <w:tc>
          <w:tcPr>
            <w:tcW w:w="963" w:type="dxa"/>
          </w:tcPr>
          <w:p w14:paraId="7E87ABA7" w14:textId="77777777" w:rsidR="00000F6D" w:rsidRDefault="00000F6D" w:rsidP="00C35EA7">
            <w:pPr>
              <w:jc w:val="center"/>
            </w:pPr>
            <w:r>
              <w:t>1</w:t>
            </w:r>
          </w:p>
        </w:tc>
        <w:tc>
          <w:tcPr>
            <w:tcW w:w="989" w:type="dxa"/>
          </w:tcPr>
          <w:p w14:paraId="35D12007" w14:textId="77777777" w:rsidR="00000F6D" w:rsidRDefault="006F01DF" w:rsidP="00C35EA7">
            <w:pPr>
              <w:jc w:val="center"/>
            </w:pPr>
            <w:r>
              <w:t>1</w:t>
            </w:r>
          </w:p>
        </w:tc>
      </w:tr>
    </w:tbl>
    <w:p w14:paraId="02F0885E" w14:textId="77777777" w:rsidR="00000F6D" w:rsidRDefault="00000F6D" w:rsidP="00120364">
      <w:pPr>
        <w:rPr>
          <w:rFonts w:eastAsia="Code2000"/>
          <w:lang w:eastAsia="en-GB"/>
        </w:rPr>
      </w:pPr>
    </w:p>
    <w:p w14:paraId="60AC2B07" w14:textId="77777777" w:rsidR="00120364" w:rsidRPr="0032190F" w:rsidRDefault="00120364" w:rsidP="00120364">
      <w:pPr>
        <w:rPr>
          <w:lang w:val="fr-FR"/>
        </w:rPr>
      </w:pPr>
      <w:r w:rsidRPr="0032190F">
        <w:rPr>
          <w:rFonts w:eastAsia="Code2000"/>
          <w:lang w:val="fr-FR" w:eastAsia="en-GB"/>
        </w:rPr>
        <w:t xml:space="preserve"> (</w:t>
      </w:r>
      <w:r w:rsidR="0097777C" w:rsidRPr="0032190F">
        <w:rPr>
          <w:rFonts w:eastAsia="Code2000"/>
          <w:lang w:val="fr-FR" w:eastAsia="en-GB"/>
        </w:rPr>
        <w:t xml:space="preserve">* sites ornés: </w:t>
      </w:r>
      <w:r w:rsidRPr="0032190F">
        <w:rPr>
          <w:rFonts w:eastAsia="Code2000"/>
          <w:lang w:val="fr-FR" w:eastAsia="en-GB"/>
        </w:rPr>
        <w:t>BIB 2347 p. 356</w:t>
      </w:r>
      <w:r w:rsidR="009C337E" w:rsidRPr="0032190F">
        <w:rPr>
          <w:rFonts w:eastAsia="Code2000"/>
          <w:lang w:val="fr-FR" w:eastAsia="en-GB"/>
        </w:rPr>
        <w:t xml:space="preserve">, </w:t>
      </w:r>
      <w:r w:rsidRPr="0032190F">
        <w:rPr>
          <w:rFonts w:eastAsia="Code2000"/>
          <w:lang w:val="fr-FR" w:eastAsia="en-GB"/>
        </w:rPr>
        <w:t>BIB 2347</w:t>
      </w:r>
      <w:r w:rsidR="00682F9D" w:rsidRPr="0032190F">
        <w:rPr>
          <w:rFonts w:eastAsia="Code2000"/>
          <w:lang w:val="fr-FR" w:eastAsia="en-GB"/>
        </w:rPr>
        <w:t xml:space="preserve">, </w:t>
      </w:r>
      <w:r w:rsidR="00682F9D" w:rsidRPr="0032190F">
        <w:rPr>
          <w:vertAlign w:val="superscript"/>
          <w:lang w:val="fr-FR"/>
        </w:rPr>
        <w:t xml:space="preserve">° : </w:t>
      </w:r>
      <w:r w:rsidR="00682F9D" w:rsidRPr="0032190F">
        <w:rPr>
          <w:rFonts w:eastAsia="Code2000"/>
          <w:lang w:val="fr-FR" w:eastAsia="en-GB"/>
        </w:rPr>
        <w:t>BIB 901 planche XLII</w:t>
      </w:r>
      <w:r w:rsidRPr="0032190F">
        <w:rPr>
          <w:lang w:val="fr-FR"/>
        </w:rPr>
        <w:t>)</w:t>
      </w:r>
    </w:p>
    <w:p w14:paraId="47FBA42E" w14:textId="77777777" w:rsidR="003853CA" w:rsidRPr="0032190F" w:rsidRDefault="003853CA" w:rsidP="003853CA">
      <w:pPr>
        <w:rPr>
          <w:rFonts w:eastAsia="Code2000"/>
          <w:lang w:val="fr-FR" w:eastAsia="en-GB"/>
        </w:rPr>
      </w:pPr>
      <w:r w:rsidRPr="0032190F">
        <w:rPr>
          <w:rFonts w:eastAsia="Code2000"/>
          <w:lang w:val="fr-FR" w:eastAsia="en-GB"/>
        </w:rPr>
        <w:t>^ = Habitat en porche de grotte ayant connu une occupation "assidue" entre le Néolithique et le début de l'âge du Fer (BIB 901 p. 74)</w:t>
      </w:r>
    </w:p>
    <w:p w14:paraId="1BD65420" w14:textId="77777777" w:rsidR="00F87390" w:rsidRPr="0032190F" w:rsidRDefault="00F87390" w:rsidP="00120364">
      <w:pPr>
        <w:rPr>
          <w:lang w:val="fr-FR"/>
        </w:rPr>
      </w:pPr>
    </w:p>
    <w:p w14:paraId="08661A2F" w14:textId="77777777" w:rsidR="00120364" w:rsidRPr="0032190F" w:rsidRDefault="00120364" w:rsidP="00426FF9">
      <w:pPr>
        <w:pStyle w:val="Heading1"/>
        <w:rPr>
          <w:rFonts w:eastAsia="Code2000"/>
        </w:rPr>
      </w:pPr>
      <w:bookmarkStart w:id="3153" w:name="Sit_Saint_Esteve"/>
      <w:r w:rsidRPr="0032190F">
        <w:rPr>
          <w:rFonts w:eastAsia="Code2000"/>
        </w:rPr>
        <w:lastRenderedPageBreak/>
        <w:t>SAINT-ESTEVE</w:t>
      </w:r>
      <w:bookmarkEnd w:id="3153"/>
    </w:p>
    <w:p w14:paraId="50072649" w14:textId="7BB6D23D" w:rsidR="00120364" w:rsidRPr="0032190F" w:rsidRDefault="00120364" w:rsidP="007E6294">
      <w:pPr>
        <w:jc w:val="both"/>
        <w:rPr>
          <w:rFonts w:eastAsia="Code2000"/>
          <w:lang w:val="fr-FR" w:eastAsia="en-GB"/>
        </w:rPr>
      </w:pPr>
      <w:r w:rsidRPr="0032190F">
        <w:rPr>
          <w:rFonts w:eastAsia="Code2000"/>
          <w:lang w:val="fr-FR" w:eastAsia="en-GB"/>
        </w:rPr>
        <w:t xml:space="preserve">Grotte Saint-Estève (Ollioules, Var), </w:t>
      </w:r>
      <w:hyperlink r:id="rId7419" w:anchor="Cul_Schemat_France" w:history="1">
        <w:r w:rsidRPr="0032190F">
          <w:rPr>
            <w:rStyle w:val="Hyperlink"/>
            <w:lang w:val="fr-FR"/>
          </w:rPr>
          <w:t>art schématique peint</w:t>
        </w:r>
      </w:hyperlink>
      <w:r w:rsidRPr="0032190F">
        <w:rPr>
          <w:rFonts w:eastAsia="Code2000"/>
          <w:lang w:val="fr-FR" w:eastAsia="en-GB"/>
        </w:rPr>
        <w:t xml:space="preserve">. </w:t>
      </w:r>
      <w:hyperlink r:id="rId7420" w:anchor="Sit_Ollioulles" w:history="1">
        <w:r w:rsidR="00000F6D" w:rsidRPr="0032190F">
          <w:rPr>
            <w:rStyle w:val="Hyperlink"/>
            <w:rFonts w:eastAsia="Code2000"/>
            <w:lang w:val="fr-FR" w:eastAsia="en-GB"/>
          </w:rPr>
          <w:t>région d'Ollioules</w:t>
        </w:r>
      </w:hyperlink>
      <w:r w:rsidR="00000F6D" w:rsidRPr="0032190F">
        <w:rPr>
          <w:lang w:val="fr-FR"/>
        </w:rPr>
        <w:t xml:space="preserve">. </w:t>
      </w:r>
      <w:r w:rsidRPr="0032190F">
        <w:rPr>
          <w:rFonts w:eastAsia="Code2000"/>
          <w:lang w:val="fr-FR" w:eastAsia="en-GB"/>
        </w:rPr>
        <w:t>Représentation d'une chèvre schématique à longue cornes inclinées vers l'arrière rappelant l'art schématique ibérique (BIB 1738 p. 160)</w:t>
      </w:r>
    </w:p>
    <w:p w14:paraId="3D54949D" w14:textId="77777777" w:rsidR="00000F6D" w:rsidRPr="0032190F" w:rsidRDefault="00000F6D" w:rsidP="00000F6D">
      <w:pPr>
        <w:rPr>
          <w:lang w:val="fr-FR"/>
        </w:rPr>
      </w:pPr>
      <w:r w:rsidRPr="0032190F">
        <w:rPr>
          <w:lang w:val="fr-FR"/>
        </w:rPr>
        <w:t>Saint-Estève (grotte n°1 de) = Mobilier chalcolithique (BIB 901 planche XLII)</w:t>
      </w:r>
    </w:p>
    <w:p w14:paraId="70D6198F" w14:textId="77777777" w:rsidR="00120364" w:rsidRPr="0032190F" w:rsidRDefault="00120364" w:rsidP="00120364">
      <w:pPr>
        <w:rPr>
          <w:rFonts w:eastAsia="Code2000"/>
          <w:lang w:val="fr-FR" w:eastAsia="en-GB"/>
        </w:rPr>
      </w:pPr>
    </w:p>
    <w:p w14:paraId="609F6A93" w14:textId="77777777" w:rsidR="00120364" w:rsidRPr="0032190F" w:rsidRDefault="00120364" w:rsidP="00426FF9">
      <w:pPr>
        <w:pStyle w:val="Heading1"/>
        <w:rPr>
          <w:rFonts w:eastAsia="Code2000"/>
        </w:rPr>
      </w:pPr>
      <w:bookmarkStart w:id="3154" w:name="Sit_Dumas"/>
      <w:r w:rsidRPr="0032190F">
        <w:rPr>
          <w:rFonts w:eastAsia="Code2000"/>
        </w:rPr>
        <w:t>DUMAS (GROTTE)</w:t>
      </w:r>
    </w:p>
    <w:bookmarkEnd w:id="3154"/>
    <w:p w14:paraId="5EC86B55" w14:textId="77777777" w:rsidR="00120364" w:rsidRPr="0032190F" w:rsidRDefault="00120364" w:rsidP="00120364">
      <w:pPr>
        <w:rPr>
          <w:rFonts w:eastAsia="Code2000"/>
          <w:lang w:val="fr-FR" w:eastAsia="en-GB"/>
        </w:rPr>
      </w:pPr>
    </w:p>
    <w:p w14:paraId="49CA853A" w14:textId="4EF13AAC" w:rsidR="006108C3" w:rsidRPr="0032190F" w:rsidRDefault="00120364" w:rsidP="00120364">
      <w:pPr>
        <w:rPr>
          <w:rFonts w:eastAsia="Code2000"/>
          <w:lang w:val="fr-FR" w:eastAsia="en-GB"/>
        </w:rPr>
      </w:pPr>
      <w:r w:rsidRPr="0032190F">
        <w:rPr>
          <w:lang w:val="fr-FR"/>
        </w:rPr>
        <w:t xml:space="preserve">Grotte Dumas (Ollioules, Var). Abri peint de la </w:t>
      </w:r>
      <w:hyperlink r:id="rId7421" w:anchor="Sit_Ollioulles" w:history="1">
        <w:r w:rsidRPr="0032190F">
          <w:rPr>
            <w:rStyle w:val="Hyperlink"/>
            <w:rFonts w:eastAsia="Code2000"/>
            <w:lang w:val="fr-FR" w:eastAsia="en-GB"/>
          </w:rPr>
          <w:t>région d'Ollioules</w:t>
        </w:r>
      </w:hyperlink>
      <w:r w:rsidRPr="0032190F">
        <w:rPr>
          <w:lang w:val="fr-FR"/>
        </w:rPr>
        <w:t xml:space="preserve">. </w:t>
      </w:r>
      <w:r w:rsidRPr="0032190F">
        <w:rPr>
          <w:rFonts w:eastAsia="Code2000"/>
          <w:lang w:val="fr-FR" w:eastAsia="en-GB"/>
        </w:rPr>
        <w:t xml:space="preserve">art schématique (BIB 1738 p. 160) </w:t>
      </w:r>
      <w:hyperlink r:id="rId7422" w:anchor="Cul_Schemat_France" w:history="1">
        <w:r w:rsidR="00BB6441" w:rsidRPr="0032190F">
          <w:rPr>
            <w:rStyle w:val="Hyperlink"/>
            <w:lang w:val="fr-FR"/>
          </w:rPr>
          <w:t>art schématique peint</w:t>
        </w:r>
      </w:hyperlink>
      <w:r w:rsidR="00BB6441" w:rsidRPr="0032190F">
        <w:rPr>
          <w:lang w:val="fr-FR"/>
        </w:rPr>
        <w:t xml:space="preserve"> (BIB 2396 fig. 1)</w:t>
      </w:r>
    </w:p>
    <w:p w14:paraId="7965EABE" w14:textId="77777777" w:rsidR="006108C3" w:rsidRPr="0032190F" w:rsidRDefault="006108C3" w:rsidP="006108C3">
      <w:pPr>
        <w:jc w:val="both"/>
        <w:rPr>
          <w:lang w:val="fr-FR"/>
        </w:rPr>
      </w:pPr>
      <w:r w:rsidRPr="0032190F">
        <w:rPr>
          <w:lang w:val="fr-FR"/>
        </w:rPr>
        <w:t>Prise en compte de la micro-topographie de la paroi: sillons de la paroi qui cernent l'idole(BIB 2396 p. 151)</w:t>
      </w:r>
    </w:p>
    <w:p w14:paraId="55EB71B5" w14:textId="0B66588C" w:rsidR="00120364" w:rsidRPr="0032190F" w:rsidRDefault="00524D35" w:rsidP="00BB6441">
      <w:pPr>
        <w:jc w:val="both"/>
        <w:rPr>
          <w:lang w:val="fr-FR"/>
        </w:rPr>
      </w:pPr>
      <w:r w:rsidRPr="0032190F">
        <w:rPr>
          <w:rFonts w:eastAsia="Code2000"/>
          <w:lang w:val="fr-FR" w:eastAsia="en-GB"/>
        </w:rPr>
        <w:t>L'</w:t>
      </w:r>
      <w:r w:rsidR="00BB6441" w:rsidRPr="0032190F">
        <w:rPr>
          <w:rFonts w:eastAsia="Code2000"/>
          <w:lang w:val="fr-FR" w:eastAsia="en-GB"/>
        </w:rPr>
        <w:t xml:space="preserve"> </w:t>
      </w:r>
      <w:hyperlink r:id="rId7423" w:anchor="Cul_Art_TAC_T_a_idole_meride" w:history="1">
        <w:r w:rsidRPr="0032190F">
          <w:rPr>
            <w:rStyle w:val="Hyperlink"/>
            <w:rFonts w:eastAsia="Code2000"/>
            <w:lang w:val="fr-FR" w:eastAsia="en-GB"/>
          </w:rPr>
          <w:t>idole</w:t>
        </w:r>
      </w:hyperlink>
      <w:r w:rsidRPr="0032190F">
        <w:rPr>
          <w:rFonts w:eastAsia="Code2000"/>
          <w:lang w:val="fr-FR" w:eastAsia="en-GB"/>
        </w:rPr>
        <w:t xml:space="preserve"> de la grotte Dumas est la plus complète connue qui soit peinte: visage sans bouche, collier, </w:t>
      </w:r>
      <w:hyperlink r:id="rId7424" w:anchor="Cul_Art_TAC_T_t_ceinture" w:history="1">
        <w:r w:rsidR="00683577" w:rsidRPr="00683577">
          <w:rPr>
            <w:rStyle w:val="Hyperlink"/>
            <w:rFonts w:eastAsia="Code2000"/>
            <w:lang w:val="fr-FR" w:eastAsia="en-GB"/>
          </w:rPr>
          <w:t>ceinture</w:t>
        </w:r>
      </w:hyperlink>
      <w:r w:rsidRPr="0032190F">
        <w:rPr>
          <w:rFonts w:eastAsia="Code2000"/>
          <w:lang w:val="fr-FR" w:eastAsia="en-GB"/>
        </w:rPr>
        <w:t xml:space="preserve">, pieds dépassant d'une robe (sic) (BIB 2396 p. 152). </w:t>
      </w:r>
      <w:r w:rsidR="00120364" w:rsidRPr="0032190F">
        <w:rPr>
          <w:rFonts w:eastAsia="Code2000"/>
          <w:lang w:val="fr-FR" w:eastAsia="en-GB"/>
        </w:rPr>
        <w:t xml:space="preserve">Talc employé pour la figure d' </w:t>
      </w:r>
      <w:hyperlink r:id="rId7425" w:anchor="Cul_Art_TAC_T_a_idole_meride" w:history="1">
        <w:r w:rsidR="00120364" w:rsidRPr="0032190F">
          <w:rPr>
            <w:rStyle w:val="Hyperlink"/>
            <w:rFonts w:eastAsia="Code2000"/>
            <w:lang w:val="fr-FR" w:eastAsia="en-GB"/>
          </w:rPr>
          <w:t>"idole"</w:t>
        </w:r>
      </w:hyperlink>
      <w:r w:rsidR="00120364" w:rsidRPr="0032190F">
        <w:rPr>
          <w:lang w:val="fr-FR"/>
        </w:rPr>
        <w:t xml:space="preserve"> </w:t>
      </w:r>
      <w:r w:rsidRPr="0032190F">
        <w:rPr>
          <w:lang w:val="fr-FR"/>
        </w:rPr>
        <w:t>(</w:t>
      </w:r>
      <w:r w:rsidR="00120364" w:rsidRPr="0032190F">
        <w:rPr>
          <w:rFonts w:eastAsia="Code2000"/>
          <w:lang w:val="fr-FR" w:eastAsia="en-GB"/>
        </w:rPr>
        <w:t xml:space="preserve">BIB 2347 p. 360). Personnage en forme de stèle qu'il est possible de rapprocher de celui de </w:t>
      </w:r>
      <w:hyperlink r:id="rId7426" w:anchor="Sit_Pena_Tu" w:history="1">
        <w:r w:rsidR="00120364" w:rsidRPr="0032190F">
          <w:rPr>
            <w:rStyle w:val="Hyperlink"/>
            <w:rFonts w:eastAsia="Code2000"/>
            <w:lang w:val="fr-FR" w:eastAsia="en-GB"/>
          </w:rPr>
          <w:t>Peña Tu</w:t>
        </w:r>
      </w:hyperlink>
      <w:r w:rsidR="00120364" w:rsidRPr="0032190F">
        <w:rPr>
          <w:rFonts w:eastAsia="Code2000"/>
          <w:lang w:val="fr-FR" w:eastAsia="en-GB"/>
        </w:rPr>
        <w:t xml:space="preserve"> (BIB 1738 p. 160) Personnage en forme de stèle portant collier et ceinture (BIB 1738 fig. 37)</w:t>
      </w:r>
      <w:r w:rsidR="00120364" w:rsidRPr="0032190F">
        <w:rPr>
          <w:lang w:val="fr-FR"/>
        </w:rPr>
        <w:t xml:space="preserve"> </w:t>
      </w:r>
    </w:p>
    <w:p w14:paraId="4476222B" w14:textId="77777777" w:rsidR="00120364" w:rsidRPr="0032190F" w:rsidRDefault="00120364" w:rsidP="00120364">
      <w:pPr>
        <w:rPr>
          <w:rFonts w:eastAsia="Code2000"/>
          <w:lang w:val="fr-FR" w:eastAsia="en-GB"/>
        </w:rPr>
      </w:pPr>
    </w:p>
    <w:p w14:paraId="0309974D" w14:textId="77777777" w:rsidR="00120364" w:rsidRPr="0032190F" w:rsidRDefault="00120364" w:rsidP="00426FF9">
      <w:pPr>
        <w:pStyle w:val="Heading1"/>
        <w:rPr>
          <w:rFonts w:eastAsia="Code2000"/>
        </w:rPr>
      </w:pPr>
      <w:bookmarkStart w:id="3155" w:name="Sit_Pin"/>
      <w:r w:rsidRPr="0032190F">
        <w:rPr>
          <w:rFonts w:eastAsia="Code2000"/>
        </w:rPr>
        <w:t>PIN</w:t>
      </w:r>
    </w:p>
    <w:bookmarkEnd w:id="3155"/>
    <w:p w14:paraId="21FE29FC" w14:textId="61A99A29" w:rsidR="00120364" w:rsidRPr="0032190F" w:rsidRDefault="00120364" w:rsidP="00120364">
      <w:pPr>
        <w:rPr>
          <w:lang w:val="fr-FR"/>
        </w:rPr>
      </w:pPr>
      <w:r w:rsidRPr="0032190F">
        <w:rPr>
          <w:rFonts w:eastAsia="Code2000"/>
          <w:lang w:val="fr-FR" w:eastAsia="en-GB"/>
        </w:rPr>
        <w:t>Grotte du Pin (Ollioules, Var)</w:t>
      </w:r>
      <w:r w:rsidR="00F87390" w:rsidRPr="0032190F">
        <w:rPr>
          <w:rFonts w:eastAsia="Code2000"/>
          <w:lang w:val="fr-FR" w:eastAsia="en-GB"/>
        </w:rPr>
        <w:t xml:space="preserve">, </w:t>
      </w:r>
      <w:hyperlink r:id="rId7427" w:anchor="Sit_Ollioulles" w:history="1">
        <w:r w:rsidR="00F87390" w:rsidRPr="0032190F">
          <w:rPr>
            <w:rStyle w:val="Hyperlink"/>
            <w:rFonts w:eastAsia="Code2000"/>
            <w:lang w:val="fr-FR" w:eastAsia="en-GB"/>
          </w:rPr>
          <w:t>région d'Ollioules</w:t>
        </w:r>
      </w:hyperlink>
      <w:r w:rsidR="00F87390" w:rsidRPr="0032190F">
        <w:rPr>
          <w:lang w:val="fr-FR"/>
        </w:rPr>
        <w:t>,</w:t>
      </w:r>
      <w:r w:rsidRPr="0032190F">
        <w:rPr>
          <w:lang w:val="fr-FR"/>
        </w:rPr>
        <w:t xml:space="preserve"> </w:t>
      </w:r>
      <w:hyperlink r:id="rId7428" w:anchor="Cul_Schemat_France" w:history="1">
        <w:r w:rsidRPr="0032190F">
          <w:rPr>
            <w:rStyle w:val="Hyperlink"/>
            <w:lang w:val="fr-FR"/>
          </w:rPr>
          <w:t>art schématique peint</w:t>
        </w:r>
      </w:hyperlink>
      <w:r w:rsidRPr="0032190F">
        <w:rPr>
          <w:lang w:val="fr-FR"/>
        </w:rPr>
        <w:t xml:space="preserve"> (BIB 2396 fig. 1)</w:t>
      </w:r>
    </w:p>
    <w:p w14:paraId="2E9D6731" w14:textId="77777777" w:rsidR="0097777C" w:rsidRPr="0032190F" w:rsidRDefault="0097777C" w:rsidP="0097777C">
      <w:pPr>
        <w:rPr>
          <w:lang w:val="fr-FR"/>
        </w:rPr>
      </w:pPr>
      <w:r w:rsidRPr="0032190F">
        <w:rPr>
          <w:lang w:val="fr-FR"/>
        </w:rPr>
        <w:t>Mobilier chalcolithique (BIB 901 planche XLII)</w:t>
      </w:r>
    </w:p>
    <w:p w14:paraId="678C8795" w14:textId="77777777" w:rsidR="00120364" w:rsidRPr="0032190F" w:rsidRDefault="00120364" w:rsidP="00120364">
      <w:pPr>
        <w:rPr>
          <w:rFonts w:eastAsia="Code2000"/>
          <w:lang w:val="fr-FR" w:eastAsia="en-GB"/>
        </w:rPr>
      </w:pPr>
    </w:p>
    <w:p w14:paraId="153A5598" w14:textId="77777777" w:rsidR="00120364" w:rsidRPr="0032190F" w:rsidRDefault="00120364" w:rsidP="00426FF9">
      <w:pPr>
        <w:pStyle w:val="Heading1"/>
        <w:rPr>
          <w:rFonts w:eastAsia="Code2000"/>
        </w:rPr>
      </w:pPr>
      <w:bookmarkStart w:id="3156" w:name="Sit_Sangliers"/>
      <w:r w:rsidRPr="0032190F">
        <w:rPr>
          <w:rFonts w:eastAsia="Code2000"/>
        </w:rPr>
        <w:t>SANGLIERS</w:t>
      </w:r>
    </w:p>
    <w:bookmarkEnd w:id="3156"/>
    <w:p w14:paraId="79F2625C" w14:textId="77777777" w:rsidR="005A06CE" w:rsidRPr="0032190F" w:rsidRDefault="005A06CE" w:rsidP="00120364">
      <w:pPr>
        <w:rPr>
          <w:rFonts w:eastAsia="Code2000"/>
          <w:lang w:val="fr-FR" w:eastAsia="en-GB"/>
        </w:rPr>
      </w:pPr>
      <w:r w:rsidRPr="0032190F">
        <w:rPr>
          <w:rFonts w:eastAsia="Code2000"/>
          <w:lang w:val="fr-FR" w:eastAsia="en-GB"/>
        </w:rPr>
        <w:t>Grotte du Sanglier</w:t>
      </w:r>
    </w:p>
    <w:p w14:paraId="62B461D3" w14:textId="77777777" w:rsidR="005A06CE" w:rsidRPr="0032190F" w:rsidRDefault="005A06CE" w:rsidP="00120364">
      <w:pPr>
        <w:rPr>
          <w:rFonts w:eastAsia="Code2000"/>
          <w:lang w:val="fr-FR" w:eastAsia="en-GB"/>
        </w:rPr>
      </w:pPr>
    </w:p>
    <w:p w14:paraId="3D19C5FA" w14:textId="1C5D1567" w:rsidR="00120364" w:rsidRPr="0032190F" w:rsidRDefault="00120364" w:rsidP="0092586D">
      <w:pPr>
        <w:jc w:val="both"/>
        <w:rPr>
          <w:lang w:val="fr-FR"/>
        </w:rPr>
      </w:pPr>
      <w:r w:rsidRPr="0032190F">
        <w:rPr>
          <w:rFonts w:eastAsia="Code2000"/>
          <w:lang w:val="fr-FR" w:eastAsia="en-GB"/>
        </w:rPr>
        <w:t>Grotte des Sangliers (Ollioules, Var)</w:t>
      </w:r>
      <w:r w:rsidR="00F87390" w:rsidRPr="0032190F">
        <w:rPr>
          <w:rFonts w:eastAsia="Code2000"/>
          <w:lang w:val="fr-FR" w:eastAsia="en-GB"/>
        </w:rPr>
        <w:t xml:space="preserve">, </w:t>
      </w:r>
      <w:hyperlink r:id="rId7429" w:anchor="Sit_Ollioulles" w:history="1">
        <w:r w:rsidR="00F87390" w:rsidRPr="0032190F">
          <w:rPr>
            <w:rStyle w:val="Hyperlink"/>
            <w:rFonts w:eastAsia="Code2000"/>
            <w:lang w:val="fr-FR" w:eastAsia="en-GB"/>
          </w:rPr>
          <w:t>région d'Ollioules</w:t>
        </w:r>
      </w:hyperlink>
      <w:r w:rsidR="00F87390" w:rsidRPr="0032190F">
        <w:rPr>
          <w:lang w:val="fr-FR"/>
        </w:rPr>
        <w:t xml:space="preserve">, </w:t>
      </w:r>
      <w:r w:rsidRPr="0032190F">
        <w:rPr>
          <w:lang w:val="fr-FR"/>
        </w:rPr>
        <w:t xml:space="preserve"> </w:t>
      </w:r>
      <w:hyperlink r:id="rId7430" w:anchor="Cul_Schemat_France" w:history="1">
        <w:r w:rsidRPr="0032190F">
          <w:rPr>
            <w:rStyle w:val="Hyperlink"/>
            <w:lang w:val="fr-FR"/>
          </w:rPr>
          <w:t>art schématique peint</w:t>
        </w:r>
      </w:hyperlink>
      <w:r w:rsidRPr="0032190F">
        <w:rPr>
          <w:lang w:val="fr-FR"/>
        </w:rPr>
        <w:t xml:space="preserve"> (BIB 2396 fig. 1)</w:t>
      </w:r>
      <w:r w:rsidR="005A06CE" w:rsidRPr="0032190F">
        <w:rPr>
          <w:lang w:val="fr-FR"/>
        </w:rPr>
        <w:t xml:space="preserve"> Mobilier </w:t>
      </w:r>
      <w:hyperlink r:id="rId7431" w:anchor="Cul_Chasseen" w:history="1">
        <w:r w:rsidR="005A06CE" w:rsidRPr="0032190F">
          <w:rPr>
            <w:rStyle w:val="Hyperlink"/>
            <w:lang w:val="fr-FR"/>
          </w:rPr>
          <w:t>chasséen</w:t>
        </w:r>
      </w:hyperlink>
      <w:r w:rsidR="005A06CE" w:rsidRPr="0032190F">
        <w:rPr>
          <w:lang w:val="fr-FR"/>
        </w:rPr>
        <w:t xml:space="preserve"> (BIB 2396 p. 139)</w:t>
      </w:r>
      <w:r w:rsidR="00D03FAD" w:rsidRPr="0032190F">
        <w:rPr>
          <w:lang w:val="fr-FR"/>
        </w:rPr>
        <w:t xml:space="preserve">. Récemment, la grotte des Sangliers (Ollioules, Var) a livré des éclats retouchés, une lamelle, deux nucleus dont un en </w:t>
      </w:r>
      <w:hyperlink r:id="rId7432" w:anchor="Sit_Obsidienne" w:history="1">
        <w:r w:rsidR="009F2A99" w:rsidRPr="009F2A99">
          <w:rPr>
            <w:rStyle w:val="Hyperlink"/>
            <w:szCs w:val="20"/>
            <w:lang w:val="fr-FR"/>
          </w:rPr>
          <w:t>obsidienne</w:t>
        </w:r>
      </w:hyperlink>
      <w:r w:rsidR="00D03FAD" w:rsidRPr="0032190F">
        <w:rPr>
          <w:lang w:val="fr-FR"/>
        </w:rPr>
        <w:t xml:space="preserve">, une lamelle dans le même matériau, un racloir et un perçoir à proximité de foyers au sujet desquels l'auteur conclut, peut-être hâtivement, qu'ils sont les vestiges d'une halte de chasse (B. Grasset, 1992). </w:t>
      </w:r>
    </w:p>
    <w:p w14:paraId="20CCD7FF" w14:textId="69AB574A" w:rsidR="00EB37FC" w:rsidRPr="0032190F" w:rsidRDefault="00EB37FC" w:rsidP="0092586D">
      <w:pPr>
        <w:jc w:val="both"/>
        <w:rPr>
          <w:lang w:val="fr-FR"/>
        </w:rPr>
      </w:pPr>
      <w:r w:rsidRPr="0032190F">
        <w:rPr>
          <w:lang w:val="fr-FR"/>
        </w:rPr>
        <w:t>Représentation d'un T (</w:t>
      </w:r>
      <w:hyperlink r:id="rId7433" w:anchor="Cul_Art_TAC_T_a_visage" w:history="1">
        <w:r w:rsidRPr="0032190F">
          <w:rPr>
            <w:rStyle w:val="Hyperlink"/>
            <w:lang w:val="fr-FR"/>
          </w:rPr>
          <w:t>visage</w:t>
        </w:r>
      </w:hyperlink>
      <w:r w:rsidRPr="0032190F">
        <w:rPr>
          <w:lang w:val="fr-FR"/>
        </w:rPr>
        <w:t>) peint (SS BIB)</w:t>
      </w:r>
    </w:p>
    <w:p w14:paraId="6D8712BF" w14:textId="77777777" w:rsidR="00D03FAD" w:rsidRPr="0032190F" w:rsidRDefault="00D03FAD" w:rsidP="00120364">
      <w:pPr>
        <w:rPr>
          <w:rFonts w:eastAsia="Code2000"/>
          <w:lang w:val="fr-FR" w:eastAsia="en-GB"/>
        </w:rPr>
      </w:pPr>
    </w:p>
    <w:p w14:paraId="71E723AB" w14:textId="77777777" w:rsidR="00120364" w:rsidRPr="0032190F" w:rsidRDefault="00120364" w:rsidP="00426FF9">
      <w:pPr>
        <w:pStyle w:val="Heading1"/>
        <w:rPr>
          <w:rFonts w:eastAsia="Code2000"/>
        </w:rPr>
      </w:pPr>
      <w:bookmarkStart w:id="3157" w:name="Sit_Taillan"/>
      <w:r w:rsidRPr="0032190F">
        <w:rPr>
          <w:rFonts w:eastAsia="Code2000"/>
        </w:rPr>
        <w:t>TAILLAN</w:t>
      </w:r>
    </w:p>
    <w:bookmarkEnd w:id="3157"/>
    <w:p w14:paraId="4B5041BE" w14:textId="0CBDFB72" w:rsidR="00120364" w:rsidRPr="0032190F" w:rsidRDefault="00120364" w:rsidP="00120364">
      <w:pPr>
        <w:rPr>
          <w:rFonts w:eastAsia="Code2000"/>
          <w:lang w:val="fr-FR" w:eastAsia="en-GB"/>
        </w:rPr>
      </w:pPr>
      <w:r w:rsidRPr="0032190F">
        <w:rPr>
          <w:rFonts w:eastAsia="Code2000"/>
          <w:lang w:val="fr-FR" w:eastAsia="en-GB"/>
        </w:rPr>
        <w:t>Abri du Taillan (Ollioules, Var)</w:t>
      </w:r>
      <w:r w:rsidR="00F87390" w:rsidRPr="0032190F">
        <w:rPr>
          <w:rFonts w:eastAsia="Code2000"/>
          <w:lang w:val="fr-FR" w:eastAsia="en-GB"/>
        </w:rPr>
        <w:t xml:space="preserve">, </w:t>
      </w:r>
      <w:hyperlink r:id="rId7434" w:anchor="Sit_Ollioulles" w:history="1">
        <w:r w:rsidR="00F87390" w:rsidRPr="0032190F">
          <w:rPr>
            <w:rStyle w:val="Hyperlink"/>
            <w:rFonts w:eastAsia="Code2000"/>
            <w:lang w:val="fr-FR" w:eastAsia="en-GB"/>
          </w:rPr>
          <w:t>région d'Ollioules</w:t>
        </w:r>
      </w:hyperlink>
      <w:r w:rsidR="00F87390" w:rsidRPr="0032190F">
        <w:rPr>
          <w:lang w:val="fr-FR"/>
        </w:rPr>
        <w:t xml:space="preserve">, </w:t>
      </w:r>
      <w:hyperlink r:id="rId7435" w:anchor="Cul_Schemat_France" w:history="1">
        <w:r w:rsidRPr="0032190F">
          <w:rPr>
            <w:rStyle w:val="Hyperlink"/>
            <w:lang w:val="fr-FR"/>
          </w:rPr>
          <w:t>art schématique peint</w:t>
        </w:r>
      </w:hyperlink>
      <w:r w:rsidRPr="0032190F">
        <w:rPr>
          <w:lang w:val="fr-FR"/>
        </w:rPr>
        <w:t xml:space="preserve"> (BIB 2396 fig. 1)</w:t>
      </w:r>
    </w:p>
    <w:p w14:paraId="60F70225" w14:textId="77777777" w:rsidR="00120364" w:rsidRPr="0032190F" w:rsidRDefault="00120364" w:rsidP="00120364">
      <w:pPr>
        <w:jc w:val="both"/>
        <w:rPr>
          <w:rFonts w:eastAsia="Code2000"/>
          <w:lang w:val="fr-FR" w:eastAsia="en-GB"/>
        </w:rPr>
      </w:pPr>
    </w:p>
    <w:p w14:paraId="7F1A2366" w14:textId="77777777" w:rsidR="0097777C" w:rsidRPr="0032190F" w:rsidRDefault="00120364" w:rsidP="00426FF9">
      <w:pPr>
        <w:pStyle w:val="Heading1"/>
        <w:rPr>
          <w:rFonts w:eastAsia="Code2000"/>
        </w:rPr>
      </w:pPr>
      <w:bookmarkStart w:id="3158" w:name="Sit_Chelo"/>
      <w:r w:rsidRPr="0032190F">
        <w:rPr>
          <w:rFonts w:eastAsia="Code2000"/>
        </w:rPr>
        <w:t>CHELO</w:t>
      </w:r>
      <w:bookmarkEnd w:id="3158"/>
    </w:p>
    <w:p w14:paraId="28CCF7B8" w14:textId="7E38BCB6" w:rsidR="00120364" w:rsidRPr="0032190F" w:rsidRDefault="00120364" w:rsidP="00120364">
      <w:pPr>
        <w:jc w:val="both"/>
        <w:rPr>
          <w:lang w:val="fr-FR"/>
        </w:rPr>
      </w:pPr>
      <w:r w:rsidRPr="0032190F">
        <w:rPr>
          <w:rFonts w:eastAsia="Code2000"/>
          <w:lang w:val="fr-FR" w:eastAsia="en-GB"/>
        </w:rPr>
        <w:t>Grotte Chélo (Ollioules, Var), art schématique.</w:t>
      </w:r>
      <w:r w:rsidR="00951DB5" w:rsidRPr="0032190F">
        <w:rPr>
          <w:rFonts w:eastAsia="Code2000"/>
          <w:lang w:val="fr-FR" w:eastAsia="en-GB"/>
        </w:rPr>
        <w:t xml:space="preserve"> Proche de la vallée de la Reppe</w:t>
      </w:r>
      <w:r w:rsidR="0097777C" w:rsidRPr="0032190F">
        <w:rPr>
          <w:lang w:val="fr-FR"/>
        </w:rPr>
        <w:t xml:space="preserve"> </w:t>
      </w:r>
      <w:hyperlink r:id="rId7436" w:anchor="Sit_Ollioulles" w:history="1">
        <w:r w:rsidR="00951DB5" w:rsidRPr="0032190F">
          <w:rPr>
            <w:rStyle w:val="Hyperlink"/>
            <w:rFonts w:eastAsia="Code2000"/>
            <w:lang w:val="fr-FR" w:eastAsia="en-GB"/>
          </w:rPr>
          <w:t>(</w:t>
        </w:r>
        <w:r w:rsidR="0097777C" w:rsidRPr="0032190F">
          <w:rPr>
            <w:rStyle w:val="Hyperlink"/>
            <w:rFonts w:eastAsia="Code2000"/>
            <w:lang w:val="fr-FR" w:eastAsia="en-GB"/>
          </w:rPr>
          <w:t>Ollioules</w:t>
        </w:r>
      </w:hyperlink>
      <w:r w:rsidR="00951DB5" w:rsidRPr="0032190F">
        <w:rPr>
          <w:lang w:val="fr-FR"/>
        </w:rPr>
        <w:t>) (SS BIB)</w:t>
      </w:r>
      <w:r w:rsidR="0097777C" w:rsidRPr="0032190F">
        <w:rPr>
          <w:lang w:val="fr-FR"/>
        </w:rPr>
        <w:t xml:space="preserve"> </w:t>
      </w:r>
      <w:r w:rsidRPr="0032190F">
        <w:rPr>
          <w:rFonts w:eastAsia="Code2000"/>
          <w:lang w:val="fr-FR" w:eastAsia="en-GB"/>
        </w:rPr>
        <w:t xml:space="preserve">Anthropomorphe à bras multiples (BIB 1738 fig. 38) </w:t>
      </w:r>
      <w:hyperlink r:id="rId7437" w:anchor="Cul_Schemat_France" w:history="1">
        <w:r w:rsidRPr="0032190F">
          <w:rPr>
            <w:rStyle w:val="Hyperlink"/>
            <w:lang w:val="fr-FR"/>
          </w:rPr>
          <w:t>art schématique peint</w:t>
        </w:r>
      </w:hyperlink>
      <w:r w:rsidRPr="0032190F">
        <w:rPr>
          <w:lang w:val="fr-FR"/>
        </w:rPr>
        <w:t xml:space="preserve"> (BIB 2396 fig. 1)</w:t>
      </w:r>
    </w:p>
    <w:p w14:paraId="5A480477" w14:textId="77777777" w:rsidR="00120364" w:rsidRPr="0032190F" w:rsidRDefault="00ED06E4" w:rsidP="00ED06E4">
      <w:pPr>
        <w:jc w:val="both"/>
        <w:rPr>
          <w:rFonts w:eastAsia="Code2000"/>
          <w:lang w:val="fr-FR" w:eastAsia="en-GB"/>
        </w:rPr>
      </w:pPr>
      <w:r w:rsidRPr="0032190F">
        <w:rPr>
          <w:rFonts w:eastAsia="Code2000"/>
          <w:lang w:val="fr-FR" w:eastAsia="en-GB"/>
        </w:rPr>
        <w:t>représentation féminine : femme à la vulve réaliste et sur-dimensionnée  (BIB 2400)</w:t>
      </w:r>
    </w:p>
    <w:p w14:paraId="17E03308" w14:textId="12A29961" w:rsidR="00120364" w:rsidRPr="0032190F" w:rsidRDefault="00000000" w:rsidP="003B19B9">
      <w:pPr>
        <w:rPr>
          <w:rFonts w:eastAsia="Code2000"/>
          <w:lang w:val="fr-FR" w:eastAsia="en-GB"/>
        </w:rPr>
      </w:pPr>
      <w:hyperlink r:id="rId7438" w:anchor="Cul_Art_TAC_T_a_idole_meride" w:history="1">
        <w:r w:rsidR="00932FAF" w:rsidRPr="0032190F">
          <w:rPr>
            <w:rStyle w:val="Hyperlink"/>
            <w:rFonts w:eastAsia="Code2000"/>
            <w:lang w:val="fr-FR" w:eastAsia="en-GB"/>
          </w:rPr>
          <w:t>idole</w:t>
        </w:r>
      </w:hyperlink>
      <w:r w:rsidR="00932FAF" w:rsidRPr="0032190F">
        <w:rPr>
          <w:rFonts w:eastAsia="Code2000"/>
          <w:lang w:val="fr-FR" w:eastAsia="en-GB"/>
        </w:rPr>
        <w:t xml:space="preserve"> </w:t>
      </w:r>
      <w:r w:rsidR="006378CF" w:rsidRPr="0032190F">
        <w:rPr>
          <w:rFonts w:eastAsia="Code2000"/>
          <w:lang w:val="fr-FR" w:eastAsia="en-GB"/>
        </w:rPr>
        <w:tab/>
      </w:r>
      <w:r w:rsidR="00932FAF" w:rsidRPr="0032190F">
        <w:rPr>
          <w:rFonts w:eastAsia="Code2000"/>
          <w:lang w:val="fr-FR" w:eastAsia="en-GB"/>
        </w:rPr>
        <w:t>complète pour Hameau (BIB 2396)</w:t>
      </w:r>
    </w:p>
    <w:p w14:paraId="0F127FAB" w14:textId="77777777" w:rsidR="00932FAF" w:rsidRPr="0032190F" w:rsidRDefault="00932FAF" w:rsidP="003B19B9">
      <w:pPr>
        <w:rPr>
          <w:rFonts w:eastAsia="Code2000"/>
          <w:lang w:val="fr-FR" w:eastAsia="en-GB"/>
        </w:rPr>
      </w:pPr>
    </w:p>
    <w:p w14:paraId="53B87AB8" w14:textId="77777777" w:rsidR="00DF531A" w:rsidRPr="0032190F" w:rsidRDefault="00DF531A" w:rsidP="00426FF9">
      <w:pPr>
        <w:pStyle w:val="Heading1"/>
      </w:pPr>
      <w:bookmarkStart w:id="3159" w:name="Sit_Dalger"/>
      <w:r w:rsidRPr="0032190F">
        <w:t>DALGER</w:t>
      </w:r>
    </w:p>
    <w:bookmarkEnd w:id="3159"/>
    <w:p w14:paraId="6748B624" w14:textId="77777777" w:rsidR="00BC6253" w:rsidRPr="0032190F" w:rsidRDefault="00BC6253" w:rsidP="003B19B9">
      <w:pPr>
        <w:rPr>
          <w:rFonts w:eastAsia="Code2000"/>
          <w:lang w:val="fr-FR" w:eastAsia="en-GB"/>
        </w:rPr>
      </w:pPr>
    </w:p>
    <w:p w14:paraId="6B805FFD" w14:textId="3ABE4DB4" w:rsidR="00DF531A" w:rsidRPr="0032190F" w:rsidRDefault="00DF531A" w:rsidP="000202AF">
      <w:pPr>
        <w:jc w:val="both"/>
        <w:rPr>
          <w:lang w:val="fr-FR"/>
        </w:rPr>
      </w:pPr>
      <w:r w:rsidRPr="0032190F">
        <w:rPr>
          <w:lang w:val="fr-FR"/>
        </w:rPr>
        <w:t>Dalger (Olli</w:t>
      </w:r>
      <w:r w:rsidR="00D114CE" w:rsidRPr="0032190F">
        <w:rPr>
          <w:lang w:val="fr-FR"/>
        </w:rPr>
        <w:t>o</w:t>
      </w:r>
      <w:r w:rsidRPr="0032190F">
        <w:rPr>
          <w:lang w:val="fr-FR"/>
        </w:rPr>
        <w:t>u</w:t>
      </w:r>
      <w:r w:rsidR="00D114CE" w:rsidRPr="0032190F">
        <w:rPr>
          <w:lang w:val="fr-FR"/>
        </w:rPr>
        <w:t>les</w:t>
      </w:r>
      <w:r w:rsidRPr="0032190F">
        <w:rPr>
          <w:lang w:val="fr-FR"/>
        </w:rPr>
        <w:t>, Var</w:t>
      </w:r>
      <w:r w:rsidR="00D114CE" w:rsidRPr="0032190F">
        <w:rPr>
          <w:lang w:val="fr-FR"/>
        </w:rPr>
        <w:t>) est un a</w:t>
      </w:r>
      <w:r w:rsidR="00C2616A" w:rsidRPr="0032190F">
        <w:rPr>
          <w:lang w:val="fr-FR"/>
        </w:rPr>
        <w:t xml:space="preserve">bri peint de la </w:t>
      </w:r>
      <w:hyperlink r:id="rId7439" w:anchor="Sit_Ollioulles" w:history="1">
        <w:r w:rsidR="00C2616A" w:rsidRPr="0032190F">
          <w:rPr>
            <w:rStyle w:val="Hyperlink"/>
            <w:rFonts w:eastAsia="Code2000"/>
            <w:lang w:val="fr-FR" w:eastAsia="en-GB"/>
          </w:rPr>
          <w:t>région d'Ollioules</w:t>
        </w:r>
      </w:hyperlink>
      <w:r w:rsidR="00C2616A" w:rsidRPr="0032190F">
        <w:rPr>
          <w:rFonts w:eastAsia="Code2000"/>
          <w:lang w:val="fr-FR" w:eastAsia="en-GB"/>
        </w:rPr>
        <w:t xml:space="preserve"> (BIB 2347 p. 360)</w:t>
      </w:r>
      <w:r w:rsidR="004F3858" w:rsidRPr="0032190F">
        <w:rPr>
          <w:rFonts w:eastAsia="Code2000"/>
          <w:lang w:val="fr-FR" w:eastAsia="en-GB"/>
        </w:rPr>
        <w:t xml:space="preserve">. </w:t>
      </w:r>
      <w:r w:rsidR="000202AF" w:rsidRPr="0032190F">
        <w:rPr>
          <w:rFonts w:eastAsia="Code2000"/>
          <w:lang w:val="fr-FR" w:eastAsia="en-GB"/>
        </w:rPr>
        <w:t>art schématique</w:t>
      </w:r>
      <w:r w:rsidR="000202AF" w:rsidRPr="0032190F">
        <w:rPr>
          <w:szCs w:val="21"/>
          <w:lang w:val="fr-FR" w:eastAsia="en-GB"/>
        </w:rPr>
        <w:t xml:space="preserve"> (BIB 1738 p. 159). </w:t>
      </w:r>
      <w:r w:rsidRPr="0032190F">
        <w:rPr>
          <w:szCs w:val="21"/>
          <w:lang w:val="fr-FR" w:eastAsia="en-GB"/>
        </w:rPr>
        <w:t xml:space="preserve">Plusieurs abris ? (SS BIB) </w:t>
      </w:r>
      <w:hyperlink r:id="rId7440" w:anchor="Cul_Schemat_France" w:history="1">
        <w:r w:rsidRPr="0032190F">
          <w:rPr>
            <w:rStyle w:val="Hyperlink"/>
            <w:lang w:val="fr-FR"/>
          </w:rPr>
          <w:t>art schématique peint</w:t>
        </w:r>
      </w:hyperlink>
      <w:r w:rsidRPr="0032190F">
        <w:rPr>
          <w:lang w:val="fr-FR"/>
        </w:rPr>
        <w:t xml:space="preserve"> (BIB 2396 fig. 1)</w:t>
      </w:r>
    </w:p>
    <w:p w14:paraId="36EF4FBE" w14:textId="77777777" w:rsidR="00F802BA" w:rsidRPr="0032190F" w:rsidRDefault="00F802BA" w:rsidP="000202AF">
      <w:pPr>
        <w:jc w:val="both"/>
        <w:rPr>
          <w:lang w:val="fr-FR"/>
        </w:rPr>
      </w:pPr>
      <w:r w:rsidRPr="0032190F">
        <w:rPr>
          <w:lang w:val="fr-FR"/>
        </w:rPr>
        <w:t>De petites draperies ou l'extrémité de concrétions plus conséquentes ont été brisées à Dalger (BIB 2396 p. 149).</w:t>
      </w:r>
      <w:r w:rsidR="006108C3" w:rsidRPr="0032190F">
        <w:rPr>
          <w:lang w:val="fr-FR"/>
        </w:rPr>
        <w:t xml:space="preserve"> </w:t>
      </w:r>
    </w:p>
    <w:p w14:paraId="15D2F5FB" w14:textId="77777777" w:rsidR="0097777C" w:rsidRPr="0032190F" w:rsidRDefault="006F01DF" w:rsidP="0097777C">
      <w:pPr>
        <w:rPr>
          <w:lang w:val="fr-FR"/>
        </w:rPr>
      </w:pPr>
      <w:r w:rsidRPr="0032190F">
        <w:rPr>
          <w:lang w:val="fr-FR"/>
        </w:rPr>
        <w:t xml:space="preserve">grotte Dalger : </w:t>
      </w:r>
      <w:r w:rsidR="0097777C" w:rsidRPr="0032190F">
        <w:rPr>
          <w:lang w:val="fr-FR"/>
        </w:rPr>
        <w:t xml:space="preserve">Mobilier chalcolithique </w:t>
      </w:r>
      <w:r w:rsidRPr="0032190F">
        <w:rPr>
          <w:lang w:val="fr-FR"/>
        </w:rPr>
        <w:t xml:space="preserve">et Bronze </w:t>
      </w:r>
      <w:r w:rsidR="0097777C" w:rsidRPr="0032190F">
        <w:rPr>
          <w:lang w:val="fr-FR"/>
        </w:rPr>
        <w:t>(BIB 901 planche XLII)</w:t>
      </w:r>
    </w:p>
    <w:p w14:paraId="59335C5F" w14:textId="77777777" w:rsidR="00560B4E" w:rsidRPr="0032190F" w:rsidRDefault="00560B4E" w:rsidP="000202AF">
      <w:pPr>
        <w:jc w:val="both"/>
        <w:rPr>
          <w:lang w:val="fr-FR"/>
        </w:rPr>
      </w:pPr>
    </w:p>
    <w:p w14:paraId="226B9F93" w14:textId="77777777" w:rsidR="00560B4E" w:rsidRPr="0032190F" w:rsidRDefault="00560B4E" w:rsidP="00560B4E">
      <w:pPr>
        <w:pStyle w:val="Heading2"/>
        <w:rPr>
          <w:szCs w:val="21"/>
          <w:lang w:eastAsia="en-GB"/>
        </w:rPr>
      </w:pPr>
      <w:bookmarkStart w:id="3160" w:name="Sit_Dalger_1"/>
      <w:r w:rsidRPr="0032190F">
        <w:lastRenderedPageBreak/>
        <w:t>Dalger 1</w:t>
      </w:r>
    </w:p>
    <w:bookmarkEnd w:id="3160"/>
    <w:p w14:paraId="15D595EF" w14:textId="71307E12" w:rsidR="00560B4E" w:rsidRPr="0032190F" w:rsidRDefault="00B35E20" w:rsidP="000202AF">
      <w:pPr>
        <w:jc w:val="both"/>
        <w:rPr>
          <w:szCs w:val="21"/>
          <w:lang w:val="fr-FR" w:eastAsia="en-GB"/>
        </w:rPr>
      </w:pPr>
      <w:r w:rsidRPr="0032190F">
        <w:rPr>
          <w:lang w:val="fr-FR"/>
        </w:rPr>
        <w:t xml:space="preserve">Arceau + </w:t>
      </w:r>
      <w:hyperlink r:id="rId7441" w:anchor="Cul_Art_TAC_T_a_yeux" w:history="1">
        <w:r w:rsidR="007B2122" w:rsidRPr="0032190F">
          <w:rPr>
            <w:rStyle w:val="Hyperlink"/>
            <w:lang w:val="fr-FR"/>
          </w:rPr>
          <w:t>yeux</w:t>
        </w:r>
      </w:hyperlink>
      <w:r w:rsidR="007B2122" w:rsidRPr="0032190F">
        <w:rPr>
          <w:lang w:val="fr-FR"/>
        </w:rPr>
        <w:t xml:space="preserve"> </w:t>
      </w:r>
      <w:r w:rsidRPr="0032190F">
        <w:rPr>
          <w:lang w:val="fr-FR"/>
        </w:rPr>
        <w:t>(SS BIB) Prise en compte de la micro-topographie de la paroi: une protubérance guide le contour de l'</w:t>
      </w:r>
      <w:hyperlink r:id="rId7442" w:anchor="Cul_Art_TAC_T_a_idole_meride" w:history="1">
        <w:r w:rsidRPr="0032190F">
          <w:rPr>
            <w:rStyle w:val="Hyperlink"/>
            <w:lang w:val="fr-FR"/>
          </w:rPr>
          <w:t>idole</w:t>
        </w:r>
      </w:hyperlink>
      <w:r w:rsidRPr="0032190F">
        <w:rPr>
          <w:lang w:val="fr-FR"/>
        </w:rPr>
        <w:t xml:space="preserve"> (BIB 2396 p. 151)</w:t>
      </w:r>
    </w:p>
    <w:p w14:paraId="3DE5A8E6" w14:textId="77777777" w:rsidR="00560B4E" w:rsidRPr="0032190F" w:rsidRDefault="00560B4E" w:rsidP="000202AF">
      <w:pPr>
        <w:jc w:val="both"/>
        <w:rPr>
          <w:szCs w:val="21"/>
          <w:lang w:val="fr-FR" w:eastAsia="en-GB"/>
        </w:rPr>
      </w:pPr>
    </w:p>
    <w:p w14:paraId="2E8D4670" w14:textId="77777777" w:rsidR="00DF531A" w:rsidRPr="0032190F" w:rsidRDefault="00DF531A" w:rsidP="00DF531A">
      <w:pPr>
        <w:pStyle w:val="Heading2"/>
        <w:rPr>
          <w:rFonts w:eastAsia="Code2000"/>
          <w:lang w:eastAsia="en-GB"/>
        </w:rPr>
      </w:pPr>
      <w:bookmarkStart w:id="3161" w:name="Sit_Dalger_3"/>
      <w:r w:rsidRPr="0032190F">
        <w:rPr>
          <w:rFonts w:eastAsia="Code2000"/>
          <w:lang w:eastAsia="en-GB"/>
        </w:rPr>
        <w:t>Dalger 3</w:t>
      </w:r>
      <w:bookmarkEnd w:id="3161"/>
    </w:p>
    <w:p w14:paraId="7CD40A14" w14:textId="77777777" w:rsidR="00F802BA" w:rsidRPr="0032190F" w:rsidRDefault="00F802BA" w:rsidP="000202AF">
      <w:pPr>
        <w:jc w:val="both"/>
        <w:rPr>
          <w:szCs w:val="21"/>
          <w:lang w:val="fr-FR" w:eastAsia="en-GB"/>
        </w:rPr>
      </w:pPr>
    </w:p>
    <w:p w14:paraId="6D93A7D6" w14:textId="77777777" w:rsidR="004F3858" w:rsidRPr="0032190F" w:rsidRDefault="004F3858" w:rsidP="000202AF">
      <w:pPr>
        <w:jc w:val="both"/>
        <w:rPr>
          <w:szCs w:val="21"/>
          <w:lang w:val="fr-FR" w:eastAsia="en-GB"/>
        </w:rPr>
      </w:pPr>
      <w:r w:rsidRPr="0032190F">
        <w:rPr>
          <w:szCs w:val="21"/>
          <w:lang w:val="fr-FR" w:eastAsia="en-GB"/>
        </w:rPr>
        <w:t>Une seule figuration de serpent est réaliste, celle de l’abri Dalger n° 3. L’une des extrémités du trait sinueux semble une bouche entrouverte. Toutefois, son inventeur y voyait « un serpent se précipitant, gueule ouverte, sur un oiseau en plein vol » (!). Plutôt qu’un oiseau à droite, il faut sans doute voir un personnage masculin, en trait épais, nanti d’une ponctuation, associé au serpent. Là encore, la partie gauche du panneau a disparu depuis 1943 (BIB 1165 p. 111)</w:t>
      </w:r>
    </w:p>
    <w:p w14:paraId="549A9F46" w14:textId="01582BE0" w:rsidR="000202AF" w:rsidRPr="0032190F" w:rsidRDefault="000202AF" w:rsidP="000202AF">
      <w:pPr>
        <w:jc w:val="both"/>
        <w:rPr>
          <w:rFonts w:eastAsia="Code2000"/>
          <w:lang w:val="fr-FR" w:eastAsia="en-GB"/>
        </w:rPr>
      </w:pPr>
      <w:r w:rsidRPr="0032190F">
        <w:rPr>
          <w:szCs w:val="21"/>
          <w:lang w:val="fr-FR" w:eastAsia="en-GB"/>
        </w:rPr>
        <w:t xml:space="preserve">Signe en forme de stèle ponctuée de deux </w:t>
      </w:r>
      <w:hyperlink r:id="rId7443" w:anchor="Cul_Art_TAC_T_a_yeux" w:history="1">
        <w:r w:rsidR="007B2122" w:rsidRPr="0032190F">
          <w:rPr>
            <w:rStyle w:val="Hyperlink"/>
            <w:lang w:val="fr-FR"/>
          </w:rPr>
          <w:t>yeux</w:t>
        </w:r>
      </w:hyperlink>
      <w:r w:rsidR="007B2122" w:rsidRPr="0032190F">
        <w:rPr>
          <w:lang w:val="fr-FR"/>
        </w:rPr>
        <w:t xml:space="preserve"> </w:t>
      </w:r>
      <w:r w:rsidR="00524D35" w:rsidRPr="0032190F">
        <w:rPr>
          <w:szCs w:val="21"/>
          <w:lang w:val="fr-FR" w:eastAsia="en-GB"/>
        </w:rPr>
        <w:t>(BIB 1738 p. 160), représentation d'un arc près de l'arceau figurant l'idole (BIB 2396 p. 152)</w:t>
      </w:r>
    </w:p>
    <w:p w14:paraId="4ADD14E0" w14:textId="77777777" w:rsidR="00AB14AB" w:rsidRPr="0032190F" w:rsidRDefault="00AB14AB" w:rsidP="003B19B9">
      <w:pPr>
        <w:rPr>
          <w:rFonts w:eastAsia="Code2000"/>
          <w:lang w:val="fr-FR" w:eastAsia="en-GB"/>
        </w:rPr>
      </w:pPr>
    </w:p>
    <w:p w14:paraId="1E76A40D" w14:textId="77777777" w:rsidR="000C284F" w:rsidRPr="0032190F" w:rsidRDefault="000C284F" w:rsidP="00426FF9">
      <w:pPr>
        <w:pStyle w:val="Heading1"/>
        <w:rPr>
          <w:rFonts w:eastAsia="Code2000"/>
        </w:rPr>
      </w:pPr>
      <w:bookmarkStart w:id="3162" w:name="Sit_Gandon_Lassus"/>
      <w:r w:rsidRPr="0032190F">
        <w:rPr>
          <w:rFonts w:eastAsia="Code2000"/>
        </w:rPr>
        <w:t>GANDON-LASSUS</w:t>
      </w:r>
    </w:p>
    <w:bookmarkEnd w:id="3162"/>
    <w:p w14:paraId="488055EC" w14:textId="45AAB3C1" w:rsidR="000C284F" w:rsidRPr="0032190F" w:rsidRDefault="0086559A" w:rsidP="003B19B9">
      <w:pPr>
        <w:rPr>
          <w:lang w:val="fr-FR"/>
        </w:rPr>
      </w:pPr>
      <w:r w:rsidRPr="0032190F">
        <w:rPr>
          <w:lang w:val="fr-FR"/>
        </w:rPr>
        <w:t xml:space="preserve">Gandon-Lassus (Aydius, Pyrénées-Atlantiques) </w:t>
      </w:r>
      <w:hyperlink r:id="rId7444" w:anchor="Cul_Schemat_France" w:history="1">
        <w:r w:rsidR="000C284F" w:rsidRPr="0032190F">
          <w:rPr>
            <w:rStyle w:val="Hyperlink"/>
            <w:lang w:val="fr-FR"/>
          </w:rPr>
          <w:t>art schématique peint</w:t>
        </w:r>
      </w:hyperlink>
      <w:r w:rsidR="000C284F" w:rsidRPr="0032190F">
        <w:rPr>
          <w:lang w:val="fr-FR"/>
        </w:rPr>
        <w:t>. On suppose que des plumes et des jambières sont figurées pour une représentation de personnage (BIB 2396 p. 153).</w:t>
      </w:r>
    </w:p>
    <w:p w14:paraId="7E6D1858" w14:textId="77777777" w:rsidR="00682F9D" w:rsidRPr="0032190F" w:rsidRDefault="00682F9D" w:rsidP="003B19B9">
      <w:pPr>
        <w:rPr>
          <w:lang w:val="fr-FR"/>
        </w:rPr>
      </w:pPr>
    </w:p>
    <w:p w14:paraId="3A4BF176" w14:textId="77777777" w:rsidR="00682F9D" w:rsidRPr="0032190F" w:rsidRDefault="00682F9D" w:rsidP="00426FF9">
      <w:pPr>
        <w:pStyle w:val="Heading1"/>
      </w:pPr>
      <w:bookmarkStart w:id="3163" w:name="Sit_Diable_Chateau"/>
      <w:r w:rsidRPr="0032190F">
        <w:t xml:space="preserve">CHATEAU DU DIABLE </w:t>
      </w:r>
    </w:p>
    <w:bookmarkEnd w:id="3163"/>
    <w:p w14:paraId="0E7B21B3" w14:textId="77777777" w:rsidR="004E26DF" w:rsidRPr="0032190F" w:rsidRDefault="004E26DF" w:rsidP="003B19B9">
      <w:pPr>
        <w:rPr>
          <w:rFonts w:eastAsia="Code2000"/>
          <w:lang w:val="fr-FR" w:eastAsia="en-GB"/>
        </w:rPr>
      </w:pPr>
    </w:p>
    <w:p w14:paraId="24C87DBC" w14:textId="6860F884" w:rsidR="00682F9D" w:rsidRPr="0032190F" w:rsidRDefault="003853CA" w:rsidP="00682F9D">
      <w:pPr>
        <w:jc w:val="both"/>
        <w:rPr>
          <w:rFonts w:eastAsia="Code2000"/>
          <w:lang w:val="fr-FR" w:eastAsia="en-GB"/>
        </w:rPr>
      </w:pPr>
      <w:r w:rsidRPr="0032190F">
        <w:rPr>
          <w:rFonts w:eastAsia="Code2000"/>
          <w:lang w:val="fr-FR" w:eastAsia="en-GB"/>
        </w:rPr>
        <w:t>La grotte du Château du Diable</w:t>
      </w:r>
      <w:r w:rsidR="00682F9D" w:rsidRPr="0032190F">
        <w:rPr>
          <w:rFonts w:eastAsia="Code2000"/>
          <w:lang w:val="fr-FR" w:eastAsia="en-GB"/>
        </w:rPr>
        <w:t xml:space="preserve">, </w:t>
      </w:r>
      <w:hyperlink r:id="rId7445" w:anchor="Sit_Ollioulles" w:history="1">
        <w:r w:rsidRPr="0032190F">
          <w:rPr>
            <w:rStyle w:val="Hyperlink"/>
            <w:rFonts w:eastAsia="Code2000"/>
            <w:lang w:val="fr-FR" w:eastAsia="en-GB"/>
          </w:rPr>
          <w:t>région d'Ollioules</w:t>
        </w:r>
      </w:hyperlink>
      <w:r w:rsidRPr="0032190F">
        <w:rPr>
          <w:lang w:val="fr-FR"/>
        </w:rPr>
        <w:t xml:space="preserve">, </w:t>
      </w:r>
      <w:r w:rsidR="00682F9D" w:rsidRPr="0032190F">
        <w:rPr>
          <w:rFonts w:eastAsia="Code2000"/>
          <w:lang w:val="fr-FR" w:eastAsia="en-GB"/>
        </w:rPr>
        <w:t xml:space="preserve">presque au sommet du plateau, </w:t>
      </w:r>
      <w:r w:rsidRPr="0032190F">
        <w:rPr>
          <w:rFonts w:eastAsia="Code2000"/>
          <w:lang w:val="fr-FR" w:eastAsia="en-GB"/>
        </w:rPr>
        <w:t xml:space="preserve">a livré du mobilier allant du </w:t>
      </w:r>
      <w:r w:rsidR="00682F9D" w:rsidRPr="0032190F">
        <w:rPr>
          <w:rFonts w:eastAsia="Code2000"/>
          <w:lang w:val="fr-FR" w:eastAsia="en-GB"/>
        </w:rPr>
        <w:t xml:space="preserve"> Chalcolithique au Bronze moyen. Montre des parures proche de celle de la grotte du Monier située quelques 300 m au nord (BIB 901)</w:t>
      </w:r>
      <w:r w:rsidRPr="0032190F">
        <w:rPr>
          <w:rFonts w:eastAsia="Code2000"/>
          <w:lang w:val="fr-FR" w:eastAsia="en-GB"/>
        </w:rPr>
        <w:t xml:space="preserve"> Mobilier chalcolithique (BIB 901 planche XLII)</w:t>
      </w:r>
    </w:p>
    <w:p w14:paraId="3A8C677E" w14:textId="77777777" w:rsidR="00682F9D" w:rsidRPr="0032190F" w:rsidRDefault="00682F9D" w:rsidP="003B19B9">
      <w:pPr>
        <w:rPr>
          <w:rFonts w:eastAsia="Code2000"/>
          <w:lang w:val="fr-FR" w:eastAsia="en-GB"/>
        </w:rPr>
      </w:pPr>
    </w:p>
    <w:p w14:paraId="376B3094" w14:textId="77777777" w:rsidR="00AB14AB" w:rsidRPr="0032190F" w:rsidRDefault="00AB14AB" w:rsidP="00426FF9">
      <w:pPr>
        <w:pStyle w:val="Heading1"/>
        <w:rPr>
          <w:rFonts w:eastAsia="Code2000"/>
        </w:rPr>
      </w:pPr>
      <w:bookmarkStart w:id="3164" w:name="Sit_Monier"/>
      <w:r w:rsidRPr="0032190F">
        <w:rPr>
          <w:rFonts w:eastAsia="Code2000"/>
        </w:rPr>
        <w:t>MONIER (GROTTE)</w:t>
      </w:r>
    </w:p>
    <w:bookmarkEnd w:id="3164"/>
    <w:p w14:paraId="26337582" w14:textId="77777777" w:rsidR="00AB14AB" w:rsidRPr="0032190F" w:rsidRDefault="00AB14AB" w:rsidP="003B19B9">
      <w:pPr>
        <w:rPr>
          <w:rFonts w:eastAsia="Code2000"/>
          <w:lang w:val="fr-FR" w:eastAsia="en-GB"/>
        </w:rPr>
      </w:pPr>
    </w:p>
    <w:p w14:paraId="1F2FCA9B" w14:textId="637A4EBD" w:rsidR="00090468" w:rsidRPr="0032190F" w:rsidRDefault="00120364" w:rsidP="00D761E1">
      <w:pPr>
        <w:jc w:val="both"/>
        <w:rPr>
          <w:rFonts w:eastAsia="Code2000"/>
          <w:lang w:val="fr-FR" w:eastAsia="en-GB"/>
        </w:rPr>
      </w:pPr>
      <w:r w:rsidRPr="0032190F">
        <w:rPr>
          <w:lang w:val="fr-FR"/>
        </w:rPr>
        <w:t xml:space="preserve">Grotte Monier (Evenos, Var) </w:t>
      </w:r>
      <w:hyperlink r:id="rId7446" w:anchor="Cul_Schemat_France" w:history="1">
        <w:r w:rsidRPr="0032190F">
          <w:rPr>
            <w:rStyle w:val="Hyperlink"/>
            <w:lang w:val="fr-FR"/>
          </w:rPr>
          <w:t>art schématique peint</w:t>
        </w:r>
      </w:hyperlink>
      <w:r w:rsidRPr="0032190F">
        <w:rPr>
          <w:lang w:val="fr-FR"/>
        </w:rPr>
        <w:t xml:space="preserve"> (BIB 2396 fig. 1) </w:t>
      </w:r>
      <w:r w:rsidR="00AB14AB" w:rsidRPr="0032190F">
        <w:rPr>
          <w:lang w:val="fr-FR"/>
        </w:rPr>
        <w:t xml:space="preserve">Abri peint de la </w:t>
      </w:r>
      <w:hyperlink r:id="rId7447" w:anchor="Sit_Ollioulles" w:history="1">
        <w:r w:rsidR="00AB14AB" w:rsidRPr="0032190F">
          <w:rPr>
            <w:rStyle w:val="Hyperlink"/>
            <w:rFonts w:eastAsia="Code2000"/>
            <w:lang w:val="fr-FR" w:eastAsia="en-GB"/>
          </w:rPr>
          <w:t>région d'Ollioules</w:t>
        </w:r>
      </w:hyperlink>
      <w:r w:rsidR="00AB14AB" w:rsidRPr="0032190F">
        <w:rPr>
          <w:rFonts w:eastAsia="Code2000"/>
          <w:lang w:val="fr-FR" w:eastAsia="en-GB"/>
        </w:rPr>
        <w:t xml:space="preserve">. </w:t>
      </w:r>
      <w:r w:rsidR="000202AF" w:rsidRPr="0032190F">
        <w:rPr>
          <w:rFonts w:eastAsia="Code2000"/>
          <w:lang w:val="fr-FR" w:eastAsia="en-GB"/>
        </w:rPr>
        <w:t xml:space="preserve">art schématique (BIB 1738 p. 159). </w:t>
      </w:r>
      <w:r w:rsidR="0097777C" w:rsidRPr="0032190F">
        <w:rPr>
          <w:rFonts w:eastAsia="Code2000"/>
          <w:lang w:val="fr-FR" w:eastAsia="en-GB"/>
        </w:rPr>
        <w:t xml:space="preserve">Le site à une configuration particulière: grande arche rocheuse devant le porche septentrional comme à </w:t>
      </w:r>
      <w:hyperlink r:id="rId7448" w:anchor="Sit_Fontjouval" w:history="1">
        <w:r w:rsidR="0097777C" w:rsidRPr="0032190F">
          <w:rPr>
            <w:rStyle w:val="Hyperlink"/>
            <w:rFonts w:eastAsia="Code2000"/>
            <w:lang w:val="fr-FR" w:eastAsia="en-GB"/>
          </w:rPr>
          <w:t>Fontjouval 1</w:t>
        </w:r>
      </w:hyperlink>
      <w:r w:rsidR="0097777C" w:rsidRPr="0032190F">
        <w:rPr>
          <w:rFonts w:eastAsia="Code2000"/>
          <w:lang w:val="fr-FR" w:eastAsia="en-GB"/>
        </w:rPr>
        <w:t xml:space="preserve"> (BIB 2396 p. 142)</w:t>
      </w:r>
    </w:p>
    <w:p w14:paraId="077C4FA3" w14:textId="77777777" w:rsidR="0097777C" w:rsidRPr="0032190F" w:rsidRDefault="0097777C" w:rsidP="00440175">
      <w:pPr>
        <w:jc w:val="both"/>
        <w:rPr>
          <w:rFonts w:eastAsia="Code2000"/>
          <w:lang w:val="fr-FR" w:eastAsia="en-GB"/>
        </w:rPr>
      </w:pPr>
    </w:p>
    <w:p w14:paraId="4707E3F3" w14:textId="77777777" w:rsidR="0097777C" w:rsidRPr="0032190F" w:rsidRDefault="0097777C" w:rsidP="0097777C">
      <w:pPr>
        <w:pStyle w:val="Heading2"/>
        <w:rPr>
          <w:rFonts w:eastAsia="Code2000"/>
          <w:lang w:eastAsia="en-GB"/>
        </w:rPr>
      </w:pPr>
      <w:r w:rsidRPr="0032190F">
        <w:rPr>
          <w:rFonts w:eastAsia="Code2000"/>
          <w:lang w:eastAsia="en-GB"/>
        </w:rPr>
        <w:t>Occupation</w:t>
      </w:r>
      <w:r w:rsidR="001B2CEA" w:rsidRPr="0032190F">
        <w:rPr>
          <w:rFonts w:eastAsia="Code2000"/>
          <w:lang w:eastAsia="en-GB"/>
        </w:rPr>
        <w:t>s</w:t>
      </w:r>
    </w:p>
    <w:p w14:paraId="14C0C2E9" w14:textId="2C4A12B3" w:rsidR="0097777C" w:rsidRPr="0032190F" w:rsidRDefault="00777D0D" w:rsidP="00440175">
      <w:pPr>
        <w:jc w:val="both"/>
        <w:rPr>
          <w:rFonts w:eastAsia="Code2000"/>
          <w:lang w:val="fr-FR" w:eastAsia="en-GB"/>
        </w:rPr>
      </w:pPr>
      <w:r w:rsidRPr="0032190F">
        <w:rPr>
          <w:rFonts w:eastAsia="Code2000"/>
          <w:lang w:val="fr-FR" w:eastAsia="en-GB"/>
        </w:rPr>
        <w:t xml:space="preserve">Le mobilier est, pour partie du moins, attribuable au Chalcolithique provenval, un Chalcolithique ou persistent </w:t>
      </w:r>
      <w:r w:rsidR="00C3713A" w:rsidRPr="0032190F">
        <w:rPr>
          <w:rFonts w:eastAsia="Code2000"/>
          <w:lang w:val="fr-FR" w:eastAsia="en-GB"/>
        </w:rPr>
        <w:t xml:space="preserve">des </w:t>
      </w:r>
      <w:r w:rsidRPr="0032190F">
        <w:rPr>
          <w:rFonts w:eastAsia="Code2000"/>
          <w:lang w:val="fr-FR" w:eastAsia="en-GB"/>
        </w:rPr>
        <w:t xml:space="preserve">élements de tradition chasseenne </w:t>
      </w:r>
      <w:r w:rsidR="00C3713A" w:rsidRPr="0032190F">
        <w:rPr>
          <w:rFonts w:eastAsia="Code2000"/>
          <w:lang w:val="fr-FR" w:eastAsia="en-GB"/>
        </w:rPr>
        <w:t>(</w:t>
      </w:r>
      <w:r w:rsidRPr="0032190F">
        <w:rPr>
          <w:rFonts w:eastAsia="Code2000"/>
          <w:lang w:val="fr-FR" w:eastAsia="en-GB"/>
        </w:rPr>
        <w:t>fleche tranchante, [lamelle de silex]</w:t>
      </w:r>
      <w:r w:rsidR="00C3713A" w:rsidRPr="0032190F">
        <w:rPr>
          <w:rFonts w:eastAsia="Code2000"/>
          <w:lang w:val="fr-FR" w:eastAsia="en-GB"/>
        </w:rPr>
        <w:t>)</w:t>
      </w:r>
      <w:r w:rsidRPr="0032190F">
        <w:rPr>
          <w:rFonts w:eastAsia="Code2000"/>
          <w:lang w:val="fr-FR" w:eastAsia="en-GB"/>
        </w:rPr>
        <w:t xml:space="preserve">. Ainsi qu'il est frequent en Provence, </w:t>
      </w:r>
      <w:r w:rsidR="003F194E" w:rsidRPr="0032190F">
        <w:rPr>
          <w:rFonts w:eastAsia="Code2000"/>
          <w:lang w:val="fr-FR" w:eastAsia="en-GB"/>
        </w:rPr>
        <w:t>l</w:t>
      </w:r>
      <w:r w:rsidRPr="0032190F">
        <w:rPr>
          <w:rFonts w:eastAsia="Code2000"/>
          <w:lang w:val="fr-FR" w:eastAsia="en-GB"/>
        </w:rPr>
        <w:t xml:space="preserve">'inhumation a </w:t>
      </w:r>
      <w:r w:rsidR="003F194E" w:rsidRPr="0032190F">
        <w:rPr>
          <w:rFonts w:eastAsia="Code2000"/>
          <w:lang w:val="fr-FR" w:eastAsia="en-GB"/>
        </w:rPr>
        <w:t>l</w:t>
      </w:r>
      <w:r w:rsidRPr="0032190F">
        <w:rPr>
          <w:rFonts w:eastAsia="Code2000"/>
          <w:lang w:val="fr-FR" w:eastAsia="en-GB"/>
        </w:rPr>
        <w:t>a grotte Monier a perdur</w:t>
      </w:r>
      <w:r w:rsidR="00C3713A" w:rsidRPr="0032190F">
        <w:rPr>
          <w:rFonts w:eastAsia="Code2000"/>
          <w:lang w:val="fr-FR" w:eastAsia="en-GB"/>
        </w:rPr>
        <w:t>é</w:t>
      </w:r>
      <w:r w:rsidRPr="0032190F">
        <w:rPr>
          <w:rFonts w:eastAsia="Code2000"/>
          <w:lang w:val="fr-FR" w:eastAsia="en-GB"/>
        </w:rPr>
        <w:t xml:space="preserve"> jusqu'au Bronze moyen. Trois elements de parure en pate de verre bleue et des tessons de vase a fond plat ou a cordons digites sont datables de cette periode..(BIB 901)  Trois objets de </w:t>
      </w:r>
      <w:r w:rsidR="001B2CEA" w:rsidRPr="0032190F">
        <w:rPr>
          <w:rFonts w:eastAsia="Code2000"/>
          <w:lang w:val="fr-FR" w:eastAsia="en-GB"/>
        </w:rPr>
        <w:t>l</w:t>
      </w:r>
      <w:r w:rsidRPr="0032190F">
        <w:rPr>
          <w:rFonts w:eastAsia="Code2000"/>
          <w:lang w:val="fr-FR" w:eastAsia="en-GB"/>
        </w:rPr>
        <w:t>a grotte Monier sont cites avec</w:t>
      </w:r>
      <w:r w:rsidR="00440175" w:rsidRPr="0032190F">
        <w:rPr>
          <w:rFonts w:eastAsia="Code2000"/>
          <w:lang w:val="fr-FR" w:eastAsia="en-GB"/>
        </w:rPr>
        <w:t xml:space="preserve"> </w:t>
      </w:r>
      <w:r w:rsidRPr="0032190F">
        <w:rPr>
          <w:rFonts w:eastAsia="Code2000"/>
          <w:lang w:val="fr-FR" w:eastAsia="en-GB"/>
        </w:rPr>
        <w:t>beaucoup de reserves : un petit buste de gres de 0,03 m</w:t>
      </w:r>
      <w:r w:rsidR="00440175" w:rsidRPr="0032190F">
        <w:rPr>
          <w:rFonts w:eastAsia="Code2000"/>
          <w:lang w:val="fr-FR" w:eastAsia="en-GB"/>
        </w:rPr>
        <w:t xml:space="preserve"> </w:t>
      </w:r>
      <w:r w:rsidRPr="0032190F">
        <w:rPr>
          <w:rFonts w:eastAsia="Code2000"/>
          <w:lang w:val="fr-FR" w:eastAsia="en-GB"/>
        </w:rPr>
        <w:t>de haut, un galet de schiste favonrie en forme de tete de</w:t>
      </w:r>
      <w:r w:rsidR="00440175" w:rsidRPr="0032190F">
        <w:rPr>
          <w:rFonts w:eastAsia="Code2000"/>
          <w:lang w:val="fr-FR" w:eastAsia="en-GB"/>
        </w:rPr>
        <w:t xml:space="preserve"> </w:t>
      </w:r>
      <w:r w:rsidRPr="0032190F">
        <w:rPr>
          <w:rFonts w:eastAsia="Code2000"/>
          <w:lang w:val="fr-FR" w:eastAsia="en-GB"/>
        </w:rPr>
        <w:t>0,095 m de haut et une</w:t>
      </w:r>
      <w:r w:rsidR="0097777C" w:rsidRPr="0032190F">
        <w:rPr>
          <w:rFonts w:eastAsia="Code2000"/>
          <w:lang w:val="fr-FR" w:eastAsia="en-GB"/>
        </w:rPr>
        <w:t xml:space="preserve"> </w:t>
      </w:r>
      <w:hyperlink r:id="rId7449" w:anchor="Sit_Monier_art_plaquette" w:history="1">
        <w:r w:rsidR="0097777C" w:rsidRPr="0032190F">
          <w:rPr>
            <w:rStyle w:val="Hyperlink"/>
            <w:rFonts w:eastAsia="Code2000"/>
            <w:lang w:val="fr-FR" w:eastAsia="en-GB"/>
          </w:rPr>
          <w:t>plaquette décorée</w:t>
        </w:r>
      </w:hyperlink>
      <w:r w:rsidRPr="0032190F">
        <w:rPr>
          <w:rFonts w:eastAsia="Code2000"/>
          <w:lang w:val="fr-FR" w:eastAsia="en-GB"/>
        </w:rPr>
        <w:t>. Les trois objets ont ete trouves ensemble. Nous ne</w:t>
      </w:r>
      <w:r w:rsidR="00440175" w:rsidRPr="0032190F">
        <w:rPr>
          <w:rFonts w:eastAsia="Code2000"/>
          <w:lang w:val="fr-FR" w:eastAsia="en-GB"/>
        </w:rPr>
        <w:t xml:space="preserve"> </w:t>
      </w:r>
      <w:r w:rsidRPr="0032190F">
        <w:rPr>
          <w:rFonts w:eastAsia="Code2000"/>
          <w:lang w:val="fr-FR" w:eastAsia="en-GB"/>
        </w:rPr>
        <w:t>disposons d'aucune comparaison pour les deux premiers</w:t>
      </w:r>
      <w:r w:rsidR="00440175" w:rsidRPr="0032190F">
        <w:rPr>
          <w:rFonts w:eastAsia="Code2000"/>
          <w:lang w:val="fr-FR" w:eastAsia="en-GB"/>
        </w:rPr>
        <w:t xml:space="preserve"> </w:t>
      </w:r>
      <w:r w:rsidRPr="0032190F">
        <w:rPr>
          <w:rFonts w:eastAsia="Code2000"/>
          <w:lang w:val="fr-FR" w:eastAsia="en-GB"/>
        </w:rPr>
        <w:t>; le second est d'ailleurs de forme tout a fait aberrante,</w:t>
      </w:r>
      <w:r w:rsidR="00440175" w:rsidRPr="0032190F">
        <w:rPr>
          <w:rFonts w:eastAsia="Code2000"/>
          <w:lang w:val="fr-FR" w:eastAsia="en-GB"/>
        </w:rPr>
        <w:t xml:space="preserve"> </w:t>
      </w:r>
      <w:r w:rsidRPr="0032190F">
        <w:rPr>
          <w:rFonts w:eastAsia="Code2000"/>
          <w:lang w:val="fr-FR" w:eastAsia="en-GB"/>
        </w:rPr>
        <w:t>de "facture oceanienne " dit J. Courtin (1974).</w:t>
      </w:r>
      <w:r w:rsidR="00440175" w:rsidRPr="0032190F">
        <w:rPr>
          <w:rFonts w:eastAsia="Code2000"/>
          <w:lang w:val="fr-FR" w:eastAsia="en-GB"/>
        </w:rPr>
        <w:t xml:space="preserve"> </w:t>
      </w:r>
      <w:r w:rsidR="0097777C" w:rsidRPr="0032190F">
        <w:rPr>
          <w:rFonts w:eastAsia="Code2000"/>
          <w:lang w:val="fr-FR" w:eastAsia="en-GB"/>
        </w:rPr>
        <w:t>(BIB 901)</w:t>
      </w:r>
    </w:p>
    <w:p w14:paraId="4202321F" w14:textId="00E22EA7" w:rsidR="00682F9D" w:rsidRPr="0032190F" w:rsidRDefault="00682F9D" w:rsidP="00682F9D">
      <w:pPr>
        <w:jc w:val="both"/>
        <w:rPr>
          <w:rFonts w:eastAsia="Code2000"/>
          <w:lang w:val="fr-FR" w:eastAsia="en-GB"/>
        </w:rPr>
      </w:pPr>
      <w:r w:rsidRPr="0032190F">
        <w:rPr>
          <w:rFonts w:eastAsia="Code2000"/>
          <w:lang w:val="fr-FR" w:eastAsia="en-GB"/>
        </w:rPr>
        <w:t xml:space="preserve">La plupart de ces objets de parure sont identiques a ceux trouves dans </w:t>
      </w:r>
      <w:r w:rsidR="00C3713A" w:rsidRPr="0032190F">
        <w:rPr>
          <w:rFonts w:eastAsia="Code2000"/>
          <w:lang w:val="fr-FR" w:eastAsia="en-GB"/>
        </w:rPr>
        <w:t>l</w:t>
      </w:r>
      <w:r w:rsidRPr="0032190F">
        <w:rPr>
          <w:rFonts w:eastAsia="Code2000"/>
          <w:lang w:val="fr-FR" w:eastAsia="en-GB"/>
        </w:rPr>
        <w:t xml:space="preserve">a grotte du </w:t>
      </w:r>
      <w:hyperlink r:id="rId7450" w:anchor="Sit_Diable_Chateau" w:history="1">
        <w:r w:rsidRPr="0032190F">
          <w:rPr>
            <w:rStyle w:val="Hyperlink"/>
            <w:rFonts w:eastAsia="Code2000"/>
            <w:lang w:val="fr-FR" w:eastAsia="en-GB"/>
          </w:rPr>
          <w:t>Ch</w:t>
        </w:r>
        <w:r w:rsidR="003853CA" w:rsidRPr="0032190F">
          <w:rPr>
            <w:rStyle w:val="Hyperlink"/>
            <w:rFonts w:eastAsia="Code2000"/>
            <w:lang w:val="fr-FR" w:eastAsia="en-GB"/>
          </w:rPr>
          <w:t>â</w:t>
        </w:r>
        <w:r w:rsidRPr="0032190F">
          <w:rPr>
            <w:rStyle w:val="Hyperlink"/>
            <w:rFonts w:eastAsia="Code2000"/>
            <w:lang w:val="fr-FR" w:eastAsia="en-GB"/>
          </w:rPr>
          <w:t>teau du Diable</w:t>
        </w:r>
      </w:hyperlink>
      <w:r w:rsidRPr="0032190F">
        <w:rPr>
          <w:rFonts w:eastAsia="Code2000"/>
          <w:lang w:val="fr-FR" w:eastAsia="en-GB"/>
        </w:rPr>
        <w:t xml:space="preserve">, </w:t>
      </w:r>
      <w:r w:rsidR="003853CA" w:rsidRPr="0032190F">
        <w:rPr>
          <w:rFonts w:eastAsia="Code2000"/>
          <w:lang w:val="fr-FR" w:eastAsia="en-GB"/>
        </w:rPr>
        <w:t>(BIB 901)</w:t>
      </w:r>
    </w:p>
    <w:p w14:paraId="6949A20E" w14:textId="77777777" w:rsidR="0097777C" w:rsidRPr="0032190F" w:rsidRDefault="0097777C" w:rsidP="00440175">
      <w:pPr>
        <w:jc w:val="both"/>
        <w:rPr>
          <w:rFonts w:eastAsia="Code2000"/>
          <w:lang w:val="fr-FR" w:eastAsia="en-GB"/>
        </w:rPr>
      </w:pPr>
    </w:p>
    <w:p w14:paraId="48DAE846" w14:textId="77777777" w:rsidR="0097777C" w:rsidRPr="0032190F" w:rsidRDefault="0097777C" w:rsidP="0097777C">
      <w:pPr>
        <w:pStyle w:val="Heading2"/>
        <w:rPr>
          <w:rFonts w:eastAsia="Code2000"/>
          <w:lang w:eastAsia="en-GB"/>
        </w:rPr>
      </w:pPr>
      <w:bookmarkStart w:id="3165" w:name="Sit_Monier_art"/>
      <w:r w:rsidRPr="0032190F">
        <w:rPr>
          <w:rFonts w:eastAsia="Code2000"/>
          <w:lang w:eastAsia="en-GB"/>
        </w:rPr>
        <w:t>Art rupestre</w:t>
      </w:r>
    </w:p>
    <w:bookmarkEnd w:id="3165"/>
    <w:p w14:paraId="110DA292" w14:textId="77777777" w:rsidR="0097777C" w:rsidRPr="0032190F" w:rsidRDefault="0097777C" w:rsidP="0097777C">
      <w:pPr>
        <w:jc w:val="both"/>
        <w:rPr>
          <w:rFonts w:eastAsia="Code2000"/>
          <w:lang w:val="fr-FR" w:eastAsia="en-GB"/>
        </w:rPr>
      </w:pPr>
    </w:p>
    <w:p w14:paraId="5322660C" w14:textId="77777777" w:rsidR="0097777C" w:rsidRPr="0032190F" w:rsidRDefault="0097777C" w:rsidP="0097777C">
      <w:pPr>
        <w:pStyle w:val="Heading3"/>
        <w:rPr>
          <w:rFonts w:eastAsia="Code2000"/>
          <w:lang w:eastAsia="en-GB"/>
        </w:rPr>
      </w:pPr>
      <w:r w:rsidRPr="0032190F">
        <w:rPr>
          <w:rFonts w:eastAsia="Code2000"/>
          <w:lang w:eastAsia="en-GB"/>
        </w:rPr>
        <w:lastRenderedPageBreak/>
        <w:t>Peintures</w:t>
      </w:r>
    </w:p>
    <w:p w14:paraId="69B1BE3D" w14:textId="44375D6E" w:rsidR="0097777C" w:rsidRPr="0032190F" w:rsidRDefault="0097777C" w:rsidP="0097777C">
      <w:pPr>
        <w:jc w:val="both"/>
        <w:rPr>
          <w:rFonts w:eastAsia="Code2000"/>
          <w:lang w:val="fr-FR" w:eastAsia="en-GB"/>
        </w:rPr>
      </w:pPr>
      <w:r w:rsidRPr="0032190F">
        <w:rPr>
          <w:rFonts w:eastAsia="Code2000"/>
          <w:lang w:val="fr-FR" w:eastAsia="en-GB"/>
        </w:rPr>
        <w:t xml:space="preserve">Utilisation de plomb et zinc ("surcharge" moderne) dans les peintures (BIB 2347 p. 361) Ossuaire chalcolithique </w:t>
      </w:r>
      <w:r w:rsidRPr="0032190F">
        <w:rPr>
          <w:rFonts w:ascii="Courier New" w:eastAsia="Code2000" w:hAnsi="Courier New" w:cs="Courier New"/>
          <w:sz w:val="20"/>
          <w:lang w:val="fr-FR" w:eastAsia="en-GB"/>
        </w:rPr>
        <w:t>-&gt;</w:t>
      </w:r>
      <w:r w:rsidRPr="0032190F">
        <w:rPr>
          <w:rFonts w:eastAsia="Code2000"/>
          <w:lang w:val="fr-FR" w:eastAsia="en-GB"/>
        </w:rPr>
        <w:t xml:space="preserve"> usage funéraire (BIB 1738 p. 160) anthropomorphe (BIB 1738 fig. 37) Personnage </w:t>
      </w:r>
      <w:hyperlink r:id="rId7451" w:anchor="Cul_Art_TAC_T_g_phi" w:history="1">
        <w:r w:rsidR="00975EA7" w:rsidRPr="0032190F">
          <w:rPr>
            <w:rStyle w:val="Hyperlink"/>
            <w:lang w:val="fr-FR"/>
          </w:rPr>
          <w:t xml:space="preserve">en </w:t>
        </w:r>
        <w:r w:rsidR="00975EA7" w:rsidRPr="0032190F">
          <w:rPr>
            <w:rStyle w:val="Hyperlink"/>
            <w:rFonts w:ascii="Symbol" w:hAnsi="Symbol"/>
            <w:lang w:val="fr-FR"/>
          </w:rPr>
          <w:t>f</w:t>
        </w:r>
      </w:hyperlink>
      <w:r w:rsidR="00975EA7" w:rsidRPr="0032190F">
        <w:rPr>
          <w:rFonts w:eastAsia="Code2000"/>
          <w:lang w:val="fr-FR" w:eastAsia="en-GB"/>
        </w:rPr>
        <w:t xml:space="preserve"> </w:t>
      </w:r>
      <w:r w:rsidRPr="0032190F">
        <w:rPr>
          <w:rFonts w:eastAsia="Code2000"/>
          <w:lang w:val="fr-FR" w:eastAsia="en-GB"/>
        </w:rPr>
        <w:t xml:space="preserve">(BIB 901) </w:t>
      </w:r>
    </w:p>
    <w:p w14:paraId="62DC08DE" w14:textId="77777777" w:rsidR="0097777C" w:rsidRPr="0032190F" w:rsidRDefault="0097777C" w:rsidP="0097777C">
      <w:pPr>
        <w:jc w:val="both"/>
        <w:rPr>
          <w:rFonts w:eastAsia="Code2000"/>
          <w:lang w:val="fr-FR" w:eastAsia="en-GB"/>
        </w:rPr>
      </w:pPr>
    </w:p>
    <w:p w14:paraId="2E4D1D44" w14:textId="77777777" w:rsidR="0097777C" w:rsidRPr="0032190F" w:rsidRDefault="0097777C" w:rsidP="0097777C">
      <w:pPr>
        <w:pStyle w:val="Heading3"/>
        <w:rPr>
          <w:rFonts w:eastAsia="Code2000"/>
          <w:lang w:eastAsia="en-GB"/>
        </w:rPr>
      </w:pPr>
      <w:bookmarkStart w:id="3166" w:name="Sit_Monier_art_plaquette"/>
      <w:r w:rsidRPr="0032190F">
        <w:rPr>
          <w:rFonts w:eastAsia="Code2000"/>
          <w:lang w:eastAsia="en-GB"/>
        </w:rPr>
        <w:t>Plaquette décorée</w:t>
      </w:r>
    </w:p>
    <w:bookmarkEnd w:id="3166"/>
    <w:p w14:paraId="5F6893C4" w14:textId="045E9F3F" w:rsidR="0097777C" w:rsidRPr="0032190F" w:rsidRDefault="0097777C" w:rsidP="0097777C">
      <w:pPr>
        <w:rPr>
          <w:rFonts w:eastAsia="Code2000"/>
          <w:lang w:val="fr-FR" w:eastAsia="en-GB"/>
        </w:rPr>
      </w:pPr>
      <w:r w:rsidRPr="0032190F">
        <w:rPr>
          <w:rFonts w:eastAsia="Code2000"/>
          <w:lang w:val="fr-FR" w:eastAsia="en-GB"/>
        </w:rPr>
        <w:t>plaquette de schiste gravee d'une ligne brisee encadrant un T [</w:t>
      </w:r>
      <w:hyperlink r:id="rId7452" w:anchor="Cul_Art_TAC_T_a_visage" w:history="1">
        <w:r w:rsidRPr="0032190F">
          <w:rPr>
            <w:rStyle w:val="Hyperlink"/>
            <w:rFonts w:eastAsia="Code2000"/>
            <w:lang w:val="fr-FR" w:eastAsia="en-GB"/>
          </w:rPr>
          <w:t>visage</w:t>
        </w:r>
      </w:hyperlink>
      <w:r w:rsidRPr="0032190F">
        <w:rPr>
          <w:rFonts w:eastAsia="Code2000"/>
          <w:lang w:val="fr-FR" w:eastAsia="en-GB"/>
        </w:rPr>
        <w:t>] separant deux cupules de 0,105 m de haut [</w:t>
      </w:r>
      <w:hyperlink r:id="rId7453" w:anchor="Cul_Art_TAC_T_a_yeux" w:history="1">
        <w:r w:rsidR="007B2122" w:rsidRPr="0032190F">
          <w:rPr>
            <w:rStyle w:val="Hyperlink"/>
            <w:lang w:val="fr-FR"/>
          </w:rPr>
          <w:t>yeux</w:t>
        </w:r>
      </w:hyperlink>
      <w:r w:rsidRPr="0032190F">
        <w:rPr>
          <w:rFonts w:eastAsia="Code2000"/>
          <w:lang w:val="fr-FR" w:eastAsia="en-GB"/>
        </w:rPr>
        <w:t>] (BIB 901) Hameau suit A. D'Anna (1977) dans son acceptation de Ia plaquette de schiste parmi les representations anthropomorphes proven</w:t>
      </w:r>
      <w:r w:rsidR="007B2122" w:rsidRPr="0032190F">
        <w:rPr>
          <w:rFonts w:eastAsia="Code2000"/>
          <w:lang w:val="fr-FR" w:eastAsia="en-GB"/>
        </w:rPr>
        <w:t>ç</w:t>
      </w:r>
      <w:r w:rsidRPr="0032190F">
        <w:rPr>
          <w:rFonts w:eastAsia="Code2000"/>
          <w:lang w:val="fr-FR" w:eastAsia="en-GB"/>
        </w:rPr>
        <w:t>ales attribuables a un Neolithique final ou a sa phase transitoire avec le Chalcolithique.   (BIB 901)</w:t>
      </w:r>
    </w:p>
    <w:p w14:paraId="49F9ACC8" w14:textId="77777777" w:rsidR="004F3858" w:rsidRPr="0032190F" w:rsidRDefault="004F3858" w:rsidP="003B19B9">
      <w:pPr>
        <w:rPr>
          <w:rFonts w:eastAsia="Code2000"/>
          <w:lang w:val="fr-FR" w:eastAsia="en-GB"/>
        </w:rPr>
      </w:pPr>
    </w:p>
    <w:p w14:paraId="0A6641B0" w14:textId="77777777" w:rsidR="004F3858" w:rsidRPr="0032190F" w:rsidRDefault="00CD3720" w:rsidP="00426FF9">
      <w:pPr>
        <w:pStyle w:val="Heading1"/>
        <w:rPr>
          <w:rFonts w:eastAsia="Code2000"/>
        </w:rPr>
      </w:pPr>
      <w:bookmarkStart w:id="3167" w:name="Sit_Lhermite"/>
      <w:r>
        <w:rPr>
          <w:rFonts w:eastAsia="Code2000"/>
        </w:rPr>
        <w:t>LHERMITE</w:t>
      </w:r>
    </w:p>
    <w:bookmarkEnd w:id="3167"/>
    <w:p w14:paraId="0FF2A5ED" w14:textId="77777777" w:rsidR="004F3858" w:rsidRDefault="00CD3720" w:rsidP="004F3858">
      <w:pPr>
        <w:rPr>
          <w:rFonts w:eastAsia="Code2000"/>
          <w:lang w:val="fr-FR" w:eastAsia="en-GB"/>
        </w:rPr>
      </w:pPr>
      <w:r>
        <w:rPr>
          <w:rFonts w:eastAsia="Code2000"/>
          <w:lang w:val="fr-FR" w:eastAsia="en-GB"/>
        </w:rPr>
        <w:t>[Petit Ermite ?]</w:t>
      </w:r>
    </w:p>
    <w:p w14:paraId="6AD43648" w14:textId="77777777" w:rsidR="00CD3720" w:rsidRPr="0032190F" w:rsidRDefault="00CD3720" w:rsidP="004F3858">
      <w:pPr>
        <w:rPr>
          <w:rFonts w:eastAsia="Code2000"/>
          <w:lang w:val="fr-FR" w:eastAsia="en-GB"/>
        </w:rPr>
      </w:pPr>
    </w:p>
    <w:p w14:paraId="6A336968" w14:textId="3124E3AD" w:rsidR="00BC00C5" w:rsidRPr="0032190F" w:rsidRDefault="00BC00C5" w:rsidP="0053670C">
      <w:pPr>
        <w:jc w:val="both"/>
        <w:rPr>
          <w:lang w:val="fr-FR"/>
        </w:rPr>
      </w:pPr>
      <w:r w:rsidRPr="0032190F">
        <w:rPr>
          <w:rFonts w:eastAsia="Code2000"/>
          <w:lang w:val="fr-FR" w:eastAsia="en-GB"/>
        </w:rPr>
        <w:t xml:space="preserve">Grotte de Lhermite (Ussat-les-Bains, Ariège), </w:t>
      </w:r>
      <w:hyperlink r:id="rId7454" w:anchor="Cul_Schemat_France" w:history="1">
        <w:r w:rsidRPr="0032190F">
          <w:rPr>
            <w:rStyle w:val="Hyperlink"/>
            <w:lang w:val="fr-FR"/>
          </w:rPr>
          <w:t>art schématique peint</w:t>
        </w:r>
      </w:hyperlink>
      <w:r w:rsidRPr="0032190F">
        <w:rPr>
          <w:lang w:val="fr-FR"/>
        </w:rPr>
        <w:t xml:space="preserve"> (BIB 2396 fig. 1) du </w:t>
      </w:r>
      <w:r w:rsidR="00B65DA3" w:rsidRPr="0032190F">
        <w:rPr>
          <w:lang w:val="fr-FR"/>
        </w:rPr>
        <w:t xml:space="preserve">gr. </w:t>
      </w:r>
      <w:hyperlink r:id="rId7455" w:anchor="Sit_Ariege_Rupestre" w:history="1">
        <w:r w:rsidR="00B65DA3" w:rsidRPr="0032190F">
          <w:rPr>
            <w:rStyle w:val="Hyperlink"/>
            <w:lang w:val="fr-FR"/>
          </w:rPr>
          <w:t>Ariège</w:t>
        </w:r>
      </w:hyperlink>
      <w:r w:rsidR="00B65DA3" w:rsidRPr="0032190F">
        <w:rPr>
          <w:lang w:val="fr-FR"/>
        </w:rPr>
        <w:t xml:space="preserve"> (SS BIB)</w:t>
      </w:r>
      <w:r w:rsidR="003B0387" w:rsidRPr="0032190F">
        <w:rPr>
          <w:lang w:val="fr-FR"/>
        </w:rPr>
        <w:t xml:space="preserve">. </w:t>
      </w:r>
    </w:p>
    <w:p w14:paraId="515FA15B" w14:textId="2C35F514" w:rsidR="004F3858" w:rsidRPr="0032190F" w:rsidRDefault="004F3858" w:rsidP="0053670C">
      <w:pPr>
        <w:jc w:val="both"/>
        <w:rPr>
          <w:lang w:val="fr-FR"/>
        </w:rPr>
      </w:pPr>
      <w:r w:rsidRPr="0032190F">
        <w:rPr>
          <w:rFonts w:eastAsia="Code2000"/>
          <w:lang w:val="fr-FR" w:eastAsia="en-GB"/>
        </w:rPr>
        <w:t>André Glory identifiait des serpents peints à la grotte Lhermite (BIB 1165 p. 111)</w:t>
      </w:r>
      <w:r w:rsidR="00643BEE" w:rsidRPr="0032190F">
        <w:rPr>
          <w:rFonts w:eastAsia="Code2000"/>
          <w:lang w:val="fr-FR" w:eastAsia="en-GB"/>
        </w:rPr>
        <w:t xml:space="preserve"> Personnage féminin à ventre ballonné, lignes méandriformes, cercles pointés</w:t>
      </w:r>
      <w:r w:rsidR="000202AF" w:rsidRPr="0032190F">
        <w:rPr>
          <w:rFonts w:eastAsia="Code2000"/>
          <w:lang w:val="fr-FR" w:eastAsia="en-GB"/>
        </w:rPr>
        <w:t xml:space="preserve"> (BIB 1738)</w:t>
      </w:r>
      <w:r w:rsidR="00916F58" w:rsidRPr="0032190F">
        <w:rPr>
          <w:rFonts w:eastAsia="Code2000"/>
          <w:lang w:val="fr-FR" w:eastAsia="en-GB"/>
        </w:rPr>
        <w:t xml:space="preserve"> Ossuaire chalcolithique </w:t>
      </w:r>
      <w:r w:rsidR="00916F58" w:rsidRPr="0032190F">
        <w:rPr>
          <w:rFonts w:ascii="Courier New" w:eastAsia="Code2000" w:hAnsi="Courier New" w:cs="Courier New"/>
          <w:sz w:val="20"/>
          <w:lang w:val="fr-FR" w:eastAsia="en-GB"/>
        </w:rPr>
        <w:t>-&gt;</w:t>
      </w:r>
      <w:r w:rsidR="00916F58" w:rsidRPr="0032190F">
        <w:rPr>
          <w:rFonts w:eastAsia="Code2000"/>
          <w:lang w:val="fr-FR" w:eastAsia="en-GB"/>
        </w:rPr>
        <w:t xml:space="preserve"> usage funéraire (BIB 1738 p. 160)</w:t>
      </w:r>
      <w:r w:rsidR="0053670C" w:rsidRPr="0032190F">
        <w:rPr>
          <w:rFonts w:eastAsia="Code2000"/>
          <w:lang w:val="fr-FR" w:eastAsia="en-GB"/>
        </w:rPr>
        <w:t xml:space="preserve"> </w:t>
      </w:r>
      <w:r w:rsidR="0053670C" w:rsidRPr="0032190F">
        <w:rPr>
          <w:lang w:val="fr-FR"/>
        </w:rPr>
        <w:t xml:space="preserve">Prise en compte de la micro-topographie de la paroi: l'emplacement de la grande figure </w:t>
      </w:r>
      <w:r w:rsidR="00160523" w:rsidRPr="0032190F">
        <w:rPr>
          <w:lang w:val="fr-FR"/>
        </w:rPr>
        <w:t xml:space="preserve">[rapprochée de </w:t>
      </w:r>
      <w:hyperlink r:id="rId7456" w:anchor="Cul_Art_TAC_T_a_idole_meride" w:history="1">
        <w:r w:rsidR="00160523" w:rsidRPr="0032190F">
          <w:rPr>
            <w:rStyle w:val="Hyperlink"/>
            <w:lang w:val="fr-FR"/>
          </w:rPr>
          <w:t>l'idole</w:t>
        </w:r>
      </w:hyperlink>
      <w:r w:rsidR="00160523" w:rsidRPr="0032190F">
        <w:rPr>
          <w:lang w:val="fr-FR"/>
        </w:rPr>
        <w:t xml:space="preserve"> par Hameau] </w:t>
      </w:r>
      <w:r w:rsidR="0053670C" w:rsidRPr="0032190F">
        <w:rPr>
          <w:lang w:val="fr-FR"/>
        </w:rPr>
        <w:t>est indiqué par les rayons du soleil couchant (BIB 2396 p. 151)</w:t>
      </w:r>
    </w:p>
    <w:p w14:paraId="5CBE1372" w14:textId="77777777" w:rsidR="00916F58" w:rsidRPr="0032190F" w:rsidRDefault="00916F58" w:rsidP="004F3858">
      <w:pPr>
        <w:rPr>
          <w:rFonts w:eastAsia="Code2000"/>
          <w:lang w:val="fr-FR" w:eastAsia="en-GB"/>
        </w:rPr>
      </w:pPr>
      <w:r w:rsidRPr="0032190F">
        <w:rPr>
          <w:rFonts w:eastAsia="Code2000"/>
          <w:lang w:val="fr-FR" w:eastAsia="en-GB"/>
        </w:rPr>
        <w:t xml:space="preserve">Plaquette de schiste gravée d'une figure humaine stylisée et un galet découpé et gravé en forme de visage humain (BIB 1738 p. 160) </w:t>
      </w:r>
    </w:p>
    <w:p w14:paraId="02FCF221" w14:textId="6357D968" w:rsidR="008E57B6" w:rsidRPr="0032190F" w:rsidRDefault="008E57B6" w:rsidP="008E57B6">
      <w:pPr>
        <w:jc w:val="both"/>
        <w:rPr>
          <w:rFonts w:eastAsia="Code2000"/>
          <w:lang w:val="fr-FR" w:eastAsia="en-GB"/>
        </w:rPr>
      </w:pPr>
      <w:r w:rsidRPr="0032190F">
        <w:rPr>
          <w:rFonts w:eastAsia="Code2000"/>
          <w:lang w:val="fr-FR" w:eastAsia="en-GB"/>
        </w:rPr>
        <w:t>Au fond de la première salle, à environ 30m du seuil de l’entrée nord, figuration humaine peinte en jaune pâle, à 1,50m du sol (voir relevé Glory, ci-après). Dans une salle ouverte en 1924, cercle pointé surmontant un autre petit cercle peint en jaune-brun, à 1,50m au-dessus du sol</w:t>
      </w:r>
      <w:r w:rsidR="00B65DA3" w:rsidRPr="0032190F">
        <w:rPr>
          <w:rFonts w:eastAsia="Code2000"/>
          <w:lang w:val="fr-FR" w:eastAsia="en-GB"/>
        </w:rPr>
        <w:t xml:space="preserve"> </w:t>
      </w:r>
      <w:r w:rsidRPr="0032190F">
        <w:rPr>
          <w:rFonts w:eastAsia="Code2000"/>
          <w:lang w:val="fr-FR" w:eastAsia="en-GB"/>
        </w:rPr>
        <w:t>(A). En face, sur la paroi orientée au nord, petit serpentin blanc recouvert par un quadrillage gravé d’époque postérieure ; au-dessus et à gauche, autre figure peinte en blanc, surchargée par une coulée de calcite (croix circonscrite dans un cercle ?) (B). À proximité de ces dessins et à 0,75m du sol, quatre longues ondulations peintes en blanc (C).</w:t>
      </w:r>
      <w:r w:rsidR="00B65DA3" w:rsidRPr="0032190F">
        <w:rPr>
          <w:rFonts w:eastAsia="Code2000"/>
          <w:lang w:val="fr-FR" w:eastAsia="en-GB"/>
        </w:rPr>
        <w:t xml:space="preserve"> </w:t>
      </w:r>
      <w:r w:rsidRPr="0032190F">
        <w:rPr>
          <w:rFonts w:eastAsia="Code2000"/>
          <w:lang w:val="fr-FR" w:eastAsia="en-GB"/>
        </w:rPr>
        <w:t xml:space="preserve">Dans une cavité latérale, située dans le couloir qui mène à la « FountSanto », deux figures ovalaires tracées au </w:t>
      </w:r>
      <w:hyperlink r:id="rId7457" w:anchor="Cul_Art_tek_peint_color__manganese" w:history="1">
        <w:r w:rsidR="006A0C4B" w:rsidRPr="006A0C4B">
          <w:rPr>
            <w:rStyle w:val="Hyperlink"/>
            <w:szCs w:val="22"/>
            <w:lang w:val="fr-FR" w:eastAsia="en-GB"/>
          </w:rPr>
          <w:t>manganèse</w:t>
        </w:r>
      </w:hyperlink>
      <w:r w:rsidRPr="0032190F">
        <w:rPr>
          <w:rFonts w:eastAsia="Code2000"/>
          <w:lang w:val="fr-FR" w:eastAsia="en-GB"/>
        </w:rPr>
        <w:t>, à 1,20m du sol, recouvertes en partie par la calcite.</w:t>
      </w:r>
    </w:p>
    <w:p w14:paraId="3CE19D2D" w14:textId="77777777" w:rsidR="008E57B6" w:rsidRPr="0032190F" w:rsidRDefault="008E57B6" w:rsidP="008E57B6">
      <w:pPr>
        <w:jc w:val="both"/>
        <w:rPr>
          <w:rFonts w:eastAsia="Code2000"/>
          <w:lang w:val="fr-FR" w:eastAsia="en-GB"/>
        </w:rPr>
      </w:pPr>
      <w:r w:rsidRPr="0032190F">
        <w:rPr>
          <w:rFonts w:eastAsia="Code2000"/>
          <w:lang w:val="fr-FR" w:eastAsia="en-GB"/>
        </w:rPr>
        <w:t xml:space="preserve">VI. Art pariétal magdalénien découvert par le docteur Cugulières au printemps 1921, relevé par l’abbé Breuil à l’automne de la même année ; l’abbé Glory affirme que du mobilier de l’Age du Bronze a été trouvé dans la cavité.L’entrée côté village d’Ornolac comporte des traces d’occupation : trous de boulins qui laissent à penser qu’il y aurait eu 4 étages, mais aucune trace de construction en pierres.VII. Glory attribue ces figurations au Chalcolithique et à l’Age du Bronze.VIII. BERGOUNIOUX, F.-M., GLORY, A. (1945) : Les premiers hommes. Toulouse. p. 370, fig. 137 (BIB 2422) </w:t>
      </w:r>
    </w:p>
    <w:p w14:paraId="3657A23D" w14:textId="77777777" w:rsidR="00413934" w:rsidRPr="0032190F" w:rsidRDefault="00413934" w:rsidP="004F3858">
      <w:pPr>
        <w:rPr>
          <w:rFonts w:eastAsia="Code2000"/>
          <w:lang w:val="fr-FR" w:eastAsia="en-GB"/>
        </w:rPr>
      </w:pPr>
    </w:p>
    <w:p w14:paraId="5AF7D54D" w14:textId="77777777" w:rsidR="00413934" w:rsidRPr="0032190F" w:rsidRDefault="00413934" w:rsidP="00426FF9">
      <w:pPr>
        <w:pStyle w:val="Heading1"/>
      </w:pPr>
      <w:bookmarkStart w:id="3168" w:name="Sit_Grandon_Lassus"/>
      <w:r w:rsidRPr="0032190F">
        <w:t>GRANDON-LASSUS</w:t>
      </w:r>
    </w:p>
    <w:bookmarkEnd w:id="3168"/>
    <w:p w14:paraId="70BECE53" w14:textId="48122F78" w:rsidR="00413934" w:rsidRPr="0032190F" w:rsidRDefault="00413934" w:rsidP="00413934">
      <w:pPr>
        <w:jc w:val="both"/>
        <w:rPr>
          <w:lang w:val="fr-FR"/>
        </w:rPr>
      </w:pPr>
      <w:r w:rsidRPr="0032190F">
        <w:rPr>
          <w:lang w:val="fr-FR"/>
        </w:rPr>
        <w:t xml:space="preserve">Grandon-Lassus (Aydius, Pyrénées-Atlantique) </w:t>
      </w:r>
      <w:hyperlink r:id="rId7458" w:anchor="Cul_Schemat_France" w:history="1">
        <w:r w:rsidR="00120364" w:rsidRPr="0032190F">
          <w:rPr>
            <w:rStyle w:val="Hyperlink"/>
            <w:lang w:val="fr-FR"/>
          </w:rPr>
          <w:t>art schématique peint</w:t>
        </w:r>
      </w:hyperlink>
      <w:r w:rsidR="00120364" w:rsidRPr="0032190F">
        <w:rPr>
          <w:lang w:val="fr-FR"/>
        </w:rPr>
        <w:t xml:space="preserve"> (BIB 2396 fig. 1)</w:t>
      </w:r>
    </w:p>
    <w:p w14:paraId="62FE40CF" w14:textId="77777777" w:rsidR="00413934" w:rsidRPr="0032190F" w:rsidRDefault="00413934" w:rsidP="004F3858">
      <w:pPr>
        <w:rPr>
          <w:rFonts w:eastAsia="Code2000"/>
          <w:lang w:val="fr-FR" w:eastAsia="en-GB"/>
        </w:rPr>
      </w:pPr>
    </w:p>
    <w:p w14:paraId="4F092C60" w14:textId="77777777" w:rsidR="00413934" w:rsidRPr="0032190F" w:rsidRDefault="00413934" w:rsidP="00426FF9">
      <w:pPr>
        <w:pStyle w:val="Heading1"/>
        <w:rPr>
          <w:rFonts w:eastAsia="Code2000"/>
        </w:rPr>
      </w:pPr>
      <w:bookmarkStart w:id="3169" w:name="Sit_Grand_Pere"/>
      <w:r w:rsidRPr="0032190F">
        <w:rPr>
          <w:rFonts w:eastAsia="Code2000"/>
        </w:rPr>
        <w:t>GRAND-PERE</w:t>
      </w:r>
    </w:p>
    <w:bookmarkEnd w:id="3169"/>
    <w:p w14:paraId="2DF83D49" w14:textId="77777777" w:rsidR="00B65DA3" w:rsidRPr="0032190F" w:rsidRDefault="00B65DA3" w:rsidP="00B65DA3">
      <w:pPr>
        <w:jc w:val="both"/>
        <w:rPr>
          <w:lang w:val="fr-FR"/>
        </w:rPr>
      </w:pPr>
    </w:p>
    <w:p w14:paraId="2753EE44" w14:textId="06AA0090" w:rsidR="003B1AE2" w:rsidRPr="0032190F" w:rsidRDefault="00B65DA3" w:rsidP="00B65DA3">
      <w:pPr>
        <w:jc w:val="both"/>
        <w:rPr>
          <w:lang w:val="fr-FR"/>
        </w:rPr>
      </w:pPr>
      <w:r w:rsidRPr="0032190F">
        <w:rPr>
          <w:lang w:val="fr-FR"/>
        </w:rPr>
        <w:t xml:space="preserve">gr. </w:t>
      </w:r>
      <w:hyperlink r:id="rId7459" w:anchor="Sit_Ariege_Rupestre" w:history="1">
        <w:r w:rsidRPr="0032190F">
          <w:rPr>
            <w:rStyle w:val="Hyperlink"/>
            <w:lang w:val="fr-FR"/>
          </w:rPr>
          <w:t>Ariège</w:t>
        </w:r>
      </w:hyperlink>
      <w:r w:rsidRPr="0032190F">
        <w:rPr>
          <w:lang w:val="fr-FR"/>
        </w:rPr>
        <w:t xml:space="preserve"> (SS BIB). </w:t>
      </w:r>
      <w:r w:rsidR="00413934" w:rsidRPr="0032190F">
        <w:rPr>
          <w:rFonts w:eastAsia="Code2000"/>
          <w:lang w:val="fr-FR" w:eastAsia="en-GB"/>
        </w:rPr>
        <w:t>La grotte du Grand-Père (Ussat-les-Bains</w:t>
      </w:r>
      <w:r w:rsidR="00D56C42" w:rsidRPr="0032190F">
        <w:rPr>
          <w:rFonts w:eastAsia="Code2000"/>
          <w:lang w:val="fr-FR" w:eastAsia="en-GB"/>
        </w:rPr>
        <w:t>, Ariège</w:t>
      </w:r>
      <w:r w:rsidR="00413934" w:rsidRPr="0032190F">
        <w:rPr>
          <w:rFonts w:eastAsia="Code2000"/>
          <w:lang w:val="fr-FR" w:eastAsia="en-GB"/>
        </w:rPr>
        <w:t xml:space="preserve">) </w:t>
      </w:r>
      <w:hyperlink r:id="rId7460" w:anchor="Cul_Schemat_France" w:history="1">
        <w:r w:rsidR="00120364" w:rsidRPr="0032190F">
          <w:rPr>
            <w:rStyle w:val="Hyperlink"/>
            <w:lang w:val="fr-FR"/>
          </w:rPr>
          <w:t>art schématique peint</w:t>
        </w:r>
      </w:hyperlink>
      <w:r w:rsidR="00120364" w:rsidRPr="0032190F">
        <w:rPr>
          <w:lang w:val="fr-FR"/>
        </w:rPr>
        <w:t xml:space="preserve"> (BIB 2396 fig. 1))</w:t>
      </w:r>
      <w:r w:rsidR="00D56C42" w:rsidRPr="0032190F">
        <w:rPr>
          <w:lang w:val="fr-FR"/>
        </w:rPr>
        <w:t xml:space="preserve">. Association entre un </w:t>
      </w:r>
      <w:hyperlink r:id="rId7461" w:anchor="Cul_Art_lex_graffiti" w:history="1">
        <w:r w:rsidR="00C33B2D" w:rsidRPr="009F2B4E">
          <w:rPr>
            <w:rStyle w:val="Hyperlink"/>
            <w:lang w:val="fr-FR"/>
          </w:rPr>
          <w:t>graffiti</w:t>
        </w:r>
      </w:hyperlink>
      <w:r w:rsidR="00C33B2D" w:rsidRPr="009F2B4E">
        <w:rPr>
          <w:lang w:val="fr-FR"/>
        </w:rPr>
        <w:t xml:space="preserve"> </w:t>
      </w:r>
      <w:r w:rsidR="00D56C42" w:rsidRPr="0032190F">
        <w:rPr>
          <w:lang w:val="fr-FR"/>
        </w:rPr>
        <w:t>ibérique et un signe schématique linéaire (Glory 1947) (BIB 2398 p. 566)</w:t>
      </w:r>
      <w:r w:rsidRPr="0032190F">
        <w:rPr>
          <w:lang w:val="fr-FR"/>
        </w:rPr>
        <w:t xml:space="preserve"> </w:t>
      </w:r>
      <w:r w:rsidR="003B1AE2" w:rsidRPr="0032190F">
        <w:rPr>
          <w:lang w:val="fr-FR"/>
        </w:rPr>
        <w:t xml:space="preserve">L'abbé Breuil et le comte Bégouen sont venus la visiter en 1934 et y ont reconnu </w:t>
      </w:r>
      <w:r w:rsidR="003B1AE2" w:rsidRPr="0032190F">
        <w:rPr>
          <w:lang w:val="fr-FR"/>
        </w:rPr>
        <w:lastRenderedPageBreak/>
        <w:t>une peinture rouge</w:t>
      </w:r>
      <w:r w:rsidRPr="0032190F">
        <w:rPr>
          <w:lang w:val="fr-FR"/>
        </w:rPr>
        <w:t xml:space="preserve"> </w:t>
      </w:r>
      <w:r w:rsidR="003B1AE2" w:rsidRPr="0032190F">
        <w:rPr>
          <w:lang w:val="fr-FR"/>
        </w:rPr>
        <w:t xml:space="preserve">anthropomorphe datant aussi de l'âge du Bronze, publiée dans le t. IV des </w:t>
      </w:r>
      <w:r w:rsidR="003B1AE2" w:rsidRPr="0032190F">
        <w:rPr>
          <w:i/>
          <w:lang w:val="fr-FR"/>
        </w:rPr>
        <w:t>Peintures rupestres schématiques de la Péninsule ibérique</w:t>
      </w:r>
      <w:r w:rsidR="003B1AE2" w:rsidRPr="0032190F">
        <w:rPr>
          <w:lang w:val="fr-FR"/>
        </w:rPr>
        <w:t xml:space="preserve"> (p. 94-95).(BIB 2421)</w:t>
      </w:r>
      <w:r w:rsidRPr="0032190F">
        <w:rPr>
          <w:lang w:val="fr-FR"/>
        </w:rPr>
        <w:t xml:space="preserve"> </w:t>
      </w:r>
      <w:r w:rsidR="001D49D0" w:rsidRPr="0032190F">
        <w:rPr>
          <w:lang w:val="fr-FR"/>
        </w:rPr>
        <w:t>Dans le massif dominant Ussat. Ancienne marmite glaciaire (d’après Glory) d’environ 5 m de diamètre.</w:t>
      </w:r>
      <w:r w:rsidRPr="0032190F">
        <w:rPr>
          <w:lang w:val="fr-FR"/>
        </w:rPr>
        <w:t xml:space="preserve"> </w:t>
      </w:r>
      <w:r w:rsidR="001D49D0" w:rsidRPr="0032190F">
        <w:rPr>
          <w:lang w:val="fr-FR"/>
        </w:rPr>
        <w:t xml:space="preserve">V. Sur la paroi du fond, anthropomorphe peint en rouge (A), 4 anthropomorphes « à jupe plissée », auxquels Glory associe 3 autres figures (B). 14 anthropomorphes ou assimilés, dont certains en attitude d’orants (C). Divers animaux dont des cervidés. Serpentins (D), zigzags, grilles. (E). Armes (dont boucliers, </w:t>
      </w:r>
      <w:hyperlink r:id="rId7462" w:anchor="Cul_Art_TAC_T_t_arbalete" w:history="1">
        <w:r w:rsidR="001D49D0" w:rsidRPr="00A6327D">
          <w:rPr>
            <w:rStyle w:val="Hyperlink"/>
            <w:lang w:val="fr-FR"/>
          </w:rPr>
          <w:t>arbalètes</w:t>
        </w:r>
      </w:hyperlink>
      <w:r w:rsidR="001D49D0" w:rsidRPr="0032190F">
        <w:rPr>
          <w:lang w:val="fr-FR"/>
        </w:rPr>
        <w:t xml:space="preserve">), globes crucigères, étoiles à 5 banches (F). Signes divers (G). Lignes « d’écriture » (dont certains caractères, d’après Glory, seraient ibères) (H). VII. GLORY attribue l’ensemble des gravures, après bien des considérations parfois contradictoires, à la Tène finale. Par contre, il situe l’anthropomorphe peint au chalcolithique (à noter que le globe crucigère est au moins médiéval N.D.A.) (BIB 2422) </w:t>
      </w:r>
      <w:r w:rsidRPr="0032190F">
        <w:rPr>
          <w:lang w:val="fr-FR"/>
        </w:rPr>
        <w:t xml:space="preserve"> </w:t>
      </w:r>
    </w:p>
    <w:p w14:paraId="59E86AE3" w14:textId="77777777" w:rsidR="00B65DA3" w:rsidRPr="0032190F" w:rsidRDefault="00B65DA3" w:rsidP="004F3858">
      <w:pPr>
        <w:rPr>
          <w:rFonts w:eastAsia="Code2000"/>
          <w:lang w:val="fr-FR" w:eastAsia="en-GB"/>
        </w:rPr>
      </w:pPr>
    </w:p>
    <w:p w14:paraId="44596B8B" w14:textId="77777777" w:rsidR="00C632AB" w:rsidRPr="0032190F" w:rsidRDefault="004B06D6" w:rsidP="00426FF9">
      <w:pPr>
        <w:pStyle w:val="Heading1"/>
        <w:rPr>
          <w:rFonts w:eastAsia="Code2000"/>
        </w:rPr>
      </w:pPr>
      <w:bookmarkStart w:id="3170" w:name="Sit_Repla_Genevri"/>
      <w:r w:rsidRPr="0032190F">
        <w:rPr>
          <w:rFonts w:eastAsia="Code2000"/>
        </w:rPr>
        <w:t>REPLA DEL GENEVRI</w:t>
      </w:r>
    </w:p>
    <w:bookmarkEnd w:id="3170"/>
    <w:p w14:paraId="0B18B69C" w14:textId="77777777" w:rsidR="00C33B2D" w:rsidRDefault="00C33B2D" w:rsidP="004F3858">
      <w:pPr>
        <w:rPr>
          <w:rFonts w:eastAsia="Code2000"/>
          <w:lang w:val="fr-FR" w:eastAsia="en-GB"/>
        </w:rPr>
      </w:pPr>
    </w:p>
    <w:p w14:paraId="357F8E9C" w14:textId="139C8E71" w:rsidR="004B06D6" w:rsidRPr="0032190F" w:rsidRDefault="004B06D6" w:rsidP="004F3858">
      <w:pPr>
        <w:rPr>
          <w:rFonts w:eastAsia="Code2000"/>
          <w:lang w:val="fr-FR" w:eastAsia="en-GB"/>
        </w:rPr>
      </w:pPr>
      <w:r w:rsidRPr="0032190F">
        <w:rPr>
          <w:rFonts w:eastAsia="Code2000"/>
          <w:lang w:val="fr-FR" w:eastAsia="en-GB"/>
        </w:rPr>
        <w:t xml:space="preserve">Osséja </w:t>
      </w:r>
      <w:r w:rsidRPr="0032190F">
        <w:rPr>
          <w:lang w:val="fr-FR"/>
        </w:rPr>
        <w:t xml:space="preserve">Association entre un </w:t>
      </w:r>
      <w:hyperlink r:id="rId7463" w:anchor="Cul_Art_lex_graffiti" w:history="1">
        <w:r w:rsidR="00C33B2D" w:rsidRPr="009F2B4E">
          <w:rPr>
            <w:rStyle w:val="Hyperlink"/>
            <w:lang w:val="fr-FR"/>
          </w:rPr>
          <w:t>graffiti</w:t>
        </w:r>
      </w:hyperlink>
      <w:r w:rsidR="00C33B2D" w:rsidRPr="009F2B4E">
        <w:rPr>
          <w:lang w:val="fr-FR"/>
        </w:rPr>
        <w:t xml:space="preserve"> </w:t>
      </w:r>
      <w:r w:rsidRPr="0032190F">
        <w:rPr>
          <w:lang w:val="fr-FR"/>
        </w:rPr>
        <w:t xml:space="preserve">ibérique et un signe </w:t>
      </w:r>
      <w:hyperlink r:id="rId7464" w:anchor="Cul_Schemat_France" w:history="1">
        <w:r w:rsidRPr="0032190F">
          <w:rPr>
            <w:rStyle w:val="Hyperlink"/>
            <w:lang w:val="fr-FR"/>
          </w:rPr>
          <w:t>schématique</w:t>
        </w:r>
      </w:hyperlink>
      <w:r w:rsidRPr="0032190F">
        <w:rPr>
          <w:lang w:val="fr-FR"/>
        </w:rPr>
        <w:t xml:space="preserve"> linéaire (Abelanet 1986) (BIB 2398 p. 566)</w:t>
      </w:r>
    </w:p>
    <w:p w14:paraId="798ECBB6" w14:textId="77777777" w:rsidR="004B06D6" w:rsidRPr="0032190F" w:rsidRDefault="004B06D6" w:rsidP="004F3858">
      <w:pPr>
        <w:rPr>
          <w:rFonts w:eastAsia="Code2000"/>
          <w:lang w:val="fr-FR" w:eastAsia="en-GB"/>
        </w:rPr>
      </w:pPr>
    </w:p>
    <w:p w14:paraId="762A0B89" w14:textId="77777777" w:rsidR="00D56C42" w:rsidRPr="0032190F" w:rsidRDefault="00D56C42" w:rsidP="00426FF9">
      <w:pPr>
        <w:pStyle w:val="Heading1"/>
        <w:rPr>
          <w:rFonts w:eastAsia="Code2000"/>
        </w:rPr>
      </w:pPr>
      <w:bookmarkStart w:id="3171" w:name="Sit_Pla_Vallela"/>
      <w:r w:rsidRPr="0032190F">
        <w:rPr>
          <w:rFonts w:eastAsia="Code2000"/>
        </w:rPr>
        <w:t>PLA DE VALLELA</w:t>
      </w:r>
    </w:p>
    <w:bookmarkEnd w:id="3171"/>
    <w:p w14:paraId="6B8B03BA" w14:textId="77777777" w:rsidR="00C33B2D" w:rsidRDefault="00C33B2D" w:rsidP="004F3858">
      <w:pPr>
        <w:rPr>
          <w:lang w:val="fr-FR"/>
        </w:rPr>
      </w:pPr>
    </w:p>
    <w:p w14:paraId="460981E0" w14:textId="4AF67248" w:rsidR="00D56C42" w:rsidRPr="0032190F" w:rsidRDefault="00D56C42" w:rsidP="004F3858">
      <w:pPr>
        <w:rPr>
          <w:lang w:val="fr-FR"/>
        </w:rPr>
      </w:pPr>
      <w:r w:rsidRPr="0032190F">
        <w:rPr>
          <w:lang w:val="fr-FR"/>
        </w:rPr>
        <w:t xml:space="preserve">Association entre un </w:t>
      </w:r>
      <w:hyperlink r:id="rId7465" w:anchor="Cul_Art_lex_graffiti" w:history="1">
        <w:r w:rsidR="00C33B2D" w:rsidRPr="009F2B4E">
          <w:rPr>
            <w:rStyle w:val="Hyperlink"/>
            <w:lang w:val="fr-FR"/>
          </w:rPr>
          <w:t>graffiti</w:t>
        </w:r>
      </w:hyperlink>
      <w:r w:rsidR="00C33B2D" w:rsidRPr="009F2B4E">
        <w:rPr>
          <w:lang w:val="fr-FR"/>
        </w:rPr>
        <w:t xml:space="preserve"> </w:t>
      </w:r>
      <w:r w:rsidRPr="0032190F">
        <w:rPr>
          <w:lang w:val="fr-FR"/>
        </w:rPr>
        <w:t xml:space="preserve">ibérique et un signe </w:t>
      </w:r>
      <w:hyperlink r:id="rId7466" w:anchor="Cul_Schemat_France" w:history="1">
        <w:r w:rsidRPr="0032190F">
          <w:rPr>
            <w:rStyle w:val="Hyperlink"/>
            <w:lang w:val="fr-FR"/>
          </w:rPr>
          <w:t>schématique</w:t>
        </w:r>
      </w:hyperlink>
      <w:r w:rsidRPr="0032190F">
        <w:rPr>
          <w:lang w:val="fr-FR"/>
        </w:rPr>
        <w:t xml:space="preserve"> linéaire (Abelanet 1986) (BIB 2398 p. 566)</w:t>
      </w:r>
    </w:p>
    <w:p w14:paraId="75C858FF" w14:textId="77777777" w:rsidR="004B06D6" w:rsidRPr="0032190F" w:rsidRDefault="004B06D6" w:rsidP="00426FF9">
      <w:pPr>
        <w:pStyle w:val="Heading1"/>
      </w:pPr>
      <w:r w:rsidRPr="0032190F">
        <w:br/>
      </w:r>
      <w:bookmarkStart w:id="3172" w:name="Sit_Arnoux"/>
      <w:r w:rsidRPr="0032190F">
        <w:t>ARNOUX</w:t>
      </w:r>
      <w:bookmarkEnd w:id="3172"/>
    </w:p>
    <w:p w14:paraId="08A9018E" w14:textId="77777777" w:rsidR="00C33B2D" w:rsidRDefault="00C33B2D" w:rsidP="004F3858">
      <w:pPr>
        <w:rPr>
          <w:lang w:val="fr-FR"/>
        </w:rPr>
      </w:pPr>
    </w:p>
    <w:p w14:paraId="220B1AAF" w14:textId="7BB277C0" w:rsidR="004B06D6" w:rsidRPr="0032190F" w:rsidRDefault="004B06D6" w:rsidP="004F3858">
      <w:pPr>
        <w:rPr>
          <w:lang w:val="fr-FR"/>
        </w:rPr>
      </w:pPr>
      <w:r w:rsidRPr="0032190F">
        <w:rPr>
          <w:lang w:val="fr-FR"/>
        </w:rPr>
        <w:t xml:space="preserve">Ardèche. Fusaïole d'époque gallo-romaine décorée de thèmes </w:t>
      </w:r>
      <w:hyperlink r:id="rId7467" w:anchor="Cul_Schemat_France" w:history="1">
        <w:r w:rsidRPr="0032190F">
          <w:rPr>
            <w:rStyle w:val="Hyperlink"/>
            <w:lang w:val="fr-FR"/>
          </w:rPr>
          <w:t>schématique</w:t>
        </w:r>
      </w:hyperlink>
      <w:r w:rsidRPr="0032190F">
        <w:rPr>
          <w:lang w:val="fr-FR"/>
        </w:rPr>
        <w:t xml:space="preserve"> linéaire (BIB 2398 p. 566) montrant la convergence typologique des signes simples (SS BIB)</w:t>
      </w:r>
    </w:p>
    <w:p w14:paraId="1F0B82B8" w14:textId="77777777" w:rsidR="004B06D6" w:rsidRPr="0032190F" w:rsidRDefault="004B06D6" w:rsidP="00426FF9">
      <w:pPr>
        <w:pStyle w:val="Heading1"/>
      </w:pPr>
      <w:r w:rsidRPr="0032190F">
        <w:br/>
      </w:r>
      <w:bookmarkStart w:id="3173" w:name="Sit_Vercheny"/>
      <w:r w:rsidRPr="0032190F">
        <w:t>VERCHENY</w:t>
      </w:r>
      <w:bookmarkEnd w:id="3173"/>
    </w:p>
    <w:p w14:paraId="17A289D7" w14:textId="77777777" w:rsidR="00940CC1" w:rsidRPr="0032190F" w:rsidRDefault="00940CC1" w:rsidP="004F3858">
      <w:pPr>
        <w:rPr>
          <w:lang w:val="fr-FR"/>
        </w:rPr>
      </w:pPr>
    </w:p>
    <w:p w14:paraId="518EAB09" w14:textId="01116821" w:rsidR="004B06D6" w:rsidRPr="0032190F" w:rsidRDefault="004B06D6" w:rsidP="004F3858">
      <w:pPr>
        <w:rPr>
          <w:rFonts w:eastAsia="Code2000"/>
          <w:lang w:val="fr-FR" w:eastAsia="en-GB"/>
        </w:rPr>
      </w:pPr>
      <w:r w:rsidRPr="0032190F">
        <w:rPr>
          <w:lang w:val="fr-FR"/>
        </w:rPr>
        <w:t xml:space="preserve">Drôme. </w:t>
      </w:r>
      <w:r w:rsidRPr="0032190F">
        <w:rPr>
          <w:i/>
          <w:lang w:val="fr-FR"/>
        </w:rPr>
        <w:t>Tegulae</w:t>
      </w:r>
      <w:r w:rsidRPr="0032190F">
        <w:rPr>
          <w:lang w:val="fr-FR"/>
        </w:rPr>
        <w:t xml:space="preserve"> </w:t>
      </w:r>
      <w:r w:rsidR="002B4DAD" w:rsidRPr="0032190F">
        <w:rPr>
          <w:lang w:val="fr-FR"/>
        </w:rPr>
        <w:t xml:space="preserve">romaine </w:t>
      </w:r>
      <w:r w:rsidRPr="0032190F">
        <w:rPr>
          <w:lang w:val="fr-FR"/>
        </w:rPr>
        <w:t xml:space="preserve">décorée d'une scène de chasse au </w:t>
      </w:r>
      <w:r w:rsidR="002E0A84" w:rsidRPr="0032190F">
        <w:rPr>
          <w:lang w:val="fr-FR"/>
        </w:rPr>
        <w:t xml:space="preserve">cerf </w:t>
      </w:r>
      <w:r w:rsidRPr="0032190F">
        <w:rPr>
          <w:lang w:val="fr-FR"/>
        </w:rPr>
        <w:t>"très proche de l'art [</w:t>
      </w:r>
      <w:hyperlink r:id="rId7468" w:anchor="Cul_Schemat_France" w:history="1">
        <w:r w:rsidRPr="0032190F">
          <w:rPr>
            <w:rStyle w:val="Hyperlink"/>
            <w:lang w:val="fr-FR"/>
          </w:rPr>
          <w:t>schématique</w:t>
        </w:r>
      </w:hyperlink>
      <w:r w:rsidRPr="0032190F">
        <w:rPr>
          <w:lang w:val="fr-FR"/>
        </w:rPr>
        <w:t>] linéaire" pour Abelanet 1986 p. 320)</w:t>
      </w:r>
      <w:r w:rsidR="00FC72D9" w:rsidRPr="0032190F">
        <w:rPr>
          <w:lang w:val="fr-FR"/>
        </w:rPr>
        <w:t xml:space="preserve"> </w:t>
      </w:r>
      <w:r w:rsidRPr="0032190F">
        <w:rPr>
          <w:lang w:val="fr-FR"/>
        </w:rPr>
        <w:t>(BIB 2398 p. 566) montrant la convergence typologique des signes simples (SS BIB)</w:t>
      </w:r>
    </w:p>
    <w:p w14:paraId="69445F5E" w14:textId="77777777" w:rsidR="00D56C42" w:rsidRPr="0032190F" w:rsidRDefault="00D56C42" w:rsidP="004F3858">
      <w:pPr>
        <w:rPr>
          <w:rFonts w:eastAsia="Code2000"/>
          <w:lang w:val="fr-FR" w:eastAsia="en-GB"/>
        </w:rPr>
      </w:pPr>
    </w:p>
    <w:p w14:paraId="7F0B96F3" w14:textId="77777777" w:rsidR="00C632AB" w:rsidRPr="0032190F" w:rsidRDefault="00C632AB" w:rsidP="00426FF9">
      <w:pPr>
        <w:pStyle w:val="Heading1"/>
        <w:rPr>
          <w:rFonts w:eastAsia="Code2000"/>
        </w:rPr>
      </w:pPr>
      <w:bookmarkStart w:id="3174" w:name="Sit_Bourgeois"/>
      <w:r w:rsidRPr="0032190F">
        <w:rPr>
          <w:rFonts w:eastAsia="Code2000"/>
        </w:rPr>
        <w:t>BOURGEOIS</w:t>
      </w:r>
    </w:p>
    <w:bookmarkEnd w:id="3174"/>
    <w:p w14:paraId="7AAAE781" w14:textId="1B7C4DE9" w:rsidR="00C632AB" w:rsidRPr="0032190F" w:rsidRDefault="00C632AB" w:rsidP="004F3858">
      <w:pPr>
        <w:rPr>
          <w:rFonts w:eastAsia="Code2000"/>
          <w:lang w:val="fr-FR" w:eastAsia="en-GB"/>
        </w:rPr>
      </w:pPr>
      <w:r w:rsidRPr="0032190F">
        <w:rPr>
          <w:rFonts w:eastAsia="Code2000"/>
          <w:lang w:val="fr-FR" w:eastAsia="en-GB"/>
        </w:rPr>
        <w:t xml:space="preserve">L'abri Bourgeois (Lussan, Gard) </w:t>
      </w:r>
      <w:hyperlink r:id="rId7469" w:anchor="Cul_Schemat_France" w:history="1">
        <w:r w:rsidR="00120364" w:rsidRPr="0032190F">
          <w:rPr>
            <w:rStyle w:val="Hyperlink"/>
            <w:lang w:val="fr-FR"/>
          </w:rPr>
          <w:t>art schématique peint</w:t>
        </w:r>
      </w:hyperlink>
      <w:r w:rsidR="00120364" w:rsidRPr="0032190F">
        <w:rPr>
          <w:lang w:val="fr-FR"/>
        </w:rPr>
        <w:t xml:space="preserve"> (BIB 2396 fig. 1)</w:t>
      </w:r>
    </w:p>
    <w:p w14:paraId="09802A31" w14:textId="77777777" w:rsidR="00C632AB" w:rsidRPr="0032190F" w:rsidRDefault="00C632AB" w:rsidP="004F3858">
      <w:pPr>
        <w:rPr>
          <w:rFonts w:eastAsia="Code2000"/>
          <w:lang w:val="fr-FR" w:eastAsia="en-GB"/>
        </w:rPr>
      </w:pPr>
    </w:p>
    <w:p w14:paraId="14DF43B0" w14:textId="77777777" w:rsidR="00C632AB" w:rsidRPr="0032190F" w:rsidRDefault="00C632AB" w:rsidP="00426FF9">
      <w:pPr>
        <w:pStyle w:val="Heading1"/>
        <w:rPr>
          <w:rFonts w:eastAsia="Code2000"/>
        </w:rPr>
      </w:pPr>
      <w:bookmarkStart w:id="3175" w:name="Sit_Gilles"/>
      <w:r w:rsidRPr="0032190F">
        <w:rPr>
          <w:rFonts w:eastAsia="Code2000"/>
        </w:rPr>
        <w:t>GILLES</w:t>
      </w:r>
    </w:p>
    <w:bookmarkEnd w:id="3175"/>
    <w:p w14:paraId="54347F05" w14:textId="20B8F14D" w:rsidR="00C632AB" w:rsidRPr="0032190F" w:rsidRDefault="00C632AB" w:rsidP="002B4DAD">
      <w:pPr>
        <w:autoSpaceDE w:val="0"/>
        <w:autoSpaceDN w:val="0"/>
        <w:adjustRightInd w:val="0"/>
        <w:jc w:val="both"/>
        <w:rPr>
          <w:rFonts w:eastAsia="Code2000"/>
          <w:lang w:val="fr-FR" w:eastAsia="en-GB"/>
        </w:rPr>
      </w:pPr>
      <w:r w:rsidRPr="0032190F">
        <w:rPr>
          <w:rFonts w:eastAsia="Code2000"/>
          <w:lang w:val="fr-FR" w:eastAsia="en-GB"/>
        </w:rPr>
        <w:t xml:space="preserve">Arbi Gilles (Bidon, Ardèche) </w:t>
      </w:r>
      <w:hyperlink r:id="rId7470" w:anchor="Cul_Schemat_France" w:history="1">
        <w:r w:rsidR="00120364" w:rsidRPr="0032190F">
          <w:rPr>
            <w:rStyle w:val="Hyperlink"/>
            <w:lang w:val="fr-FR"/>
          </w:rPr>
          <w:t>art schématique peint</w:t>
        </w:r>
      </w:hyperlink>
      <w:r w:rsidR="00120364" w:rsidRPr="0032190F">
        <w:rPr>
          <w:lang w:val="fr-FR"/>
        </w:rPr>
        <w:t xml:space="preserve"> (BIB 2396 fig. 1)</w:t>
      </w:r>
      <w:r w:rsidR="001E2170" w:rsidRPr="0032190F">
        <w:rPr>
          <w:rFonts w:ascii="Arial" w:hAnsi="Arial" w:cs="Arial"/>
          <w:color w:val="1A1A1A"/>
          <w:sz w:val="17"/>
          <w:szCs w:val="17"/>
          <w:lang w:val="fr-FR" w:eastAsia="en-GB"/>
        </w:rPr>
        <w:t xml:space="preserve"> </w:t>
      </w:r>
      <w:r w:rsidR="001E2170" w:rsidRPr="0032190F">
        <w:rPr>
          <w:color w:val="1A1A1A"/>
          <w:szCs w:val="17"/>
          <w:lang w:val="fr-FR" w:eastAsia="en-GB"/>
        </w:rPr>
        <w:t>par</w:t>
      </w:r>
      <w:r w:rsidR="00E24285">
        <w:rPr>
          <w:color w:val="1A1A1A"/>
          <w:szCs w:val="17"/>
          <w:lang w:val="fr-FR" w:eastAsia="en-GB"/>
        </w:rPr>
        <w:t xml:space="preserve"> </w:t>
      </w:r>
      <w:r w:rsidR="001E2170" w:rsidRPr="0032190F">
        <w:rPr>
          <w:color w:val="1A1A1A"/>
          <w:szCs w:val="17"/>
          <w:lang w:val="fr-FR" w:eastAsia="en-GB"/>
        </w:rPr>
        <w:t>R. Gilles et</w:t>
      </w:r>
      <w:r w:rsidR="002B4DAD" w:rsidRPr="0032190F">
        <w:rPr>
          <w:color w:val="1A1A1A"/>
          <w:szCs w:val="17"/>
          <w:lang w:val="fr-FR" w:eastAsia="en-GB"/>
        </w:rPr>
        <w:t xml:space="preserve"> </w:t>
      </w:r>
      <w:r w:rsidR="001E2170" w:rsidRPr="0032190F">
        <w:rPr>
          <w:color w:val="090909"/>
          <w:szCs w:val="17"/>
          <w:lang w:val="fr-FR" w:eastAsia="en-GB"/>
        </w:rPr>
        <w:t xml:space="preserve">M. Louis (1949) </w:t>
      </w:r>
      <w:r w:rsidR="001E2170" w:rsidRPr="0032190F">
        <w:rPr>
          <w:color w:val="1A1A1A"/>
          <w:szCs w:val="17"/>
          <w:lang w:val="fr-FR" w:eastAsia="en-GB"/>
        </w:rPr>
        <w:t xml:space="preserve">datant </w:t>
      </w:r>
      <w:r w:rsidR="001E2170" w:rsidRPr="0032190F">
        <w:rPr>
          <w:color w:val="090909"/>
          <w:szCs w:val="17"/>
          <w:lang w:val="fr-FR" w:eastAsia="en-GB"/>
        </w:rPr>
        <w:t xml:space="preserve">dans un </w:t>
      </w:r>
      <w:r w:rsidR="001E2170" w:rsidRPr="0032190F">
        <w:rPr>
          <w:color w:val="1A1A1A"/>
          <w:szCs w:val="17"/>
          <w:lang w:val="fr-FR" w:eastAsia="en-GB"/>
        </w:rPr>
        <w:t xml:space="preserve">premier </w:t>
      </w:r>
      <w:r w:rsidR="001E2170" w:rsidRPr="0032190F">
        <w:rPr>
          <w:color w:val="090909"/>
          <w:szCs w:val="17"/>
          <w:lang w:val="fr-FR" w:eastAsia="en-GB"/>
        </w:rPr>
        <w:t>temp</w:t>
      </w:r>
      <w:r w:rsidR="001E2170" w:rsidRPr="0032190F">
        <w:rPr>
          <w:color w:val="2E2E2E"/>
          <w:szCs w:val="17"/>
          <w:lang w:val="fr-FR" w:eastAsia="en-GB"/>
        </w:rPr>
        <w:t xml:space="preserve">s </w:t>
      </w:r>
      <w:r w:rsidR="001E2170" w:rsidRPr="0032190F">
        <w:rPr>
          <w:color w:val="1A1A1A"/>
          <w:szCs w:val="17"/>
          <w:lang w:val="fr-FR" w:eastAsia="en-GB"/>
        </w:rPr>
        <w:t xml:space="preserve">du </w:t>
      </w:r>
      <w:r w:rsidR="001E2170" w:rsidRPr="0032190F">
        <w:rPr>
          <w:color w:val="090909"/>
          <w:szCs w:val="17"/>
          <w:lang w:val="fr-FR" w:eastAsia="en-GB"/>
        </w:rPr>
        <w:t xml:space="preserve">Mesolithique leurs personnages </w:t>
      </w:r>
      <w:r w:rsidR="001E2170" w:rsidRPr="0032190F">
        <w:rPr>
          <w:color w:val="1A1A1A"/>
          <w:szCs w:val="17"/>
          <w:lang w:val="fr-FR" w:eastAsia="en-GB"/>
        </w:rPr>
        <w:t>accompagnes de ponctua</w:t>
      </w:r>
      <w:r w:rsidR="001E2170" w:rsidRPr="0032190F">
        <w:rPr>
          <w:color w:val="090909"/>
          <w:szCs w:val="17"/>
          <w:lang w:val="fr-FR" w:eastAsia="en-GB"/>
        </w:rPr>
        <w:t>tions</w:t>
      </w:r>
      <w:r w:rsidR="001E2170" w:rsidRPr="0032190F">
        <w:rPr>
          <w:color w:val="2E2E2E"/>
          <w:szCs w:val="17"/>
          <w:lang w:val="fr-FR" w:eastAsia="en-GB"/>
        </w:rPr>
        <w:t xml:space="preserve">. </w:t>
      </w:r>
      <w:r w:rsidR="001E2170" w:rsidRPr="0032190F">
        <w:rPr>
          <w:color w:val="090909"/>
          <w:szCs w:val="17"/>
          <w:lang w:val="fr-FR" w:eastAsia="en-GB"/>
        </w:rPr>
        <w:t xml:space="preserve">En </w:t>
      </w:r>
      <w:r w:rsidR="001E2170" w:rsidRPr="0032190F">
        <w:rPr>
          <w:color w:val="1A1A1A"/>
          <w:szCs w:val="17"/>
          <w:lang w:val="fr-FR" w:eastAsia="en-GB"/>
        </w:rPr>
        <w:t xml:space="preserve">fait, ces personnages appartiennent au groupe des </w:t>
      </w:r>
      <w:r w:rsidR="001E2170" w:rsidRPr="0032190F">
        <w:rPr>
          <w:color w:val="090909"/>
          <w:szCs w:val="17"/>
          <w:lang w:val="fr-FR" w:eastAsia="en-GB"/>
        </w:rPr>
        <w:t xml:space="preserve">peintures du </w:t>
      </w:r>
      <w:r w:rsidR="001E2170" w:rsidRPr="0032190F">
        <w:rPr>
          <w:color w:val="1A1A1A"/>
          <w:szCs w:val="17"/>
          <w:lang w:val="fr-FR" w:eastAsia="en-GB"/>
        </w:rPr>
        <w:t xml:space="preserve">sud de </w:t>
      </w:r>
      <w:r w:rsidR="001E2170" w:rsidRPr="0032190F">
        <w:rPr>
          <w:color w:val="090909"/>
          <w:szCs w:val="17"/>
          <w:lang w:val="fr-FR" w:eastAsia="en-GB"/>
        </w:rPr>
        <w:t xml:space="preserve">Ia France </w:t>
      </w:r>
      <w:r w:rsidR="001E2170" w:rsidRPr="0032190F">
        <w:rPr>
          <w:color w:val="1A1A1A"/>
          <w:szCs w:val="17"/>
          <w:lang w:val="fr-FR" w:eastAsia="en-GB"/>
        </w:rPr>
        <w:t>et sont attribuables au Chalcolithique.(BIB 901)</w:t>
      </w:r>
    </w:p>
    <w:p w14:paraId="7CF9B29D" w14:textId="77777777" w:rsidR="005D77C9" w:rsidRPr="0032190F" w:rsidRDefault="005D77C9" w:rsidP="00426FF9">
      <w:pPr>
        <w:pStyle w:val="Heading1"/>
        <w:rPr>
          <w:rFonts w:eastAsia="Code2000"/>
        </w:rPr>
      </w:pPr>
      <w:r w:rsidRPr="0032190F">
        <w:rPr>
          <w:rFonts w:eastAsia="Code2000"/>
        </w:rPr>
        <w:br/>
      </w:r>
      <w:bookmarkStart w:id="3176" w:name="Sit_Lombal"/>
      <w:r w:rsidRPr="0032190F">
        <w:rPr>
          <w:rFonts w:eastAsia="Code2000"/>
        </w:rPr>
        <w:t>LOMBAL</w:t>
      </w:r>
      <w:bookmarkEnd w:id="3176"/>
    </w:p>
    <w:p w14:paraId="12461C09" w14:textId="35397F01" w:rsidR="005D77C9" w:rsidRDefault="005D77C9" w:rsidP="004F3858">
      <w:pPr>
        <w:rPr>
          <w:lang w:val="fr-FR"/>
        </w:rPr>
      </w:pPr>
      <w:r w:rsidRPr="0032190F">
        <w:rPr>
          <w:rFonts w:eastAsia="Code2000"/>
          <w:lang w:val="fr-FR" w:eastAsia="en-GB"/>
        </w:rPr>
        <w:t>Abri Lombal (Gordes, Vaucluse)</w:t>
      </w:r>
      <w:r w:rsidR="00120364" w:rsidRPr="0032190F">
        <w:rPr>
          <w:lang w:val="fr-FR"/>
        </w:rPr>
        <w:t xml:space="preserve"> </w:t>
      </w:r>
      <w:hyperlink r:id="rId7471" w:anchor="Cul_Schemat_France" w:history="1">
        <w:r w:rsidR="00120364" w:rsidRPr="0032190F">
          <w:rPr>
            <w:rStyle w:val="Hyperlink"/>
            <w:lang w:val="fr-FR"/>
          </w:rPr>
          <w:t>art schématique peint</w:t>
        </w:r>
      </w:hyperlink>
      <w:r w:rsidR="00120364" w:rsidRPr="0032190F">
        <w:rPr>
          <w:lang w:val="fr-FR"/>
        </w:rPr>
        <w:t xml:space="preserve"> (BIB 2396 fig. 1)</w:t>
      </w:r>
    </w:p>
    <w:p w14:paraId="26AE476F" w14:textId="77777777" w:rsidR="00EC57B9" w:rsidRDefault="00EC57B9" w:rsidP="004F3858">
      <w:pPr>
        <w:rPr>
          <w:lang w:val="fr-FR"/>
        </w:rPr>
      </w:pPr>
    </w:p>
    <w:p w14:paraId="06F72FB7" w14:textId="77777777" w:rsidR="00EC57B9" w:rsidRPr="0032190F" w:rsidRDefault="00EC57B9" w:rsidP="00426FF9">
      <w:pPr>
        <w:pStyle w:val="Heading1"/>
        <w:rPr>
          <w:rFonts w:eastAsia="Code2000"/>
        </w:rPr>
      </w:pPr>
      <w:bookmarkStart w:id="3177" w:name="Sit_Sous_Roques"/>
      <w:r>
        <w:t>SOUS-LES-ROQUES</w:t>
      </w:r>
    </w:p>
    <w:bookmarkEnd w:id="3177"/>
    <w:p w14:paraId="53EE3068" w14:textId="77777777" w:rsidR="004F09BC" w:rsidRDefault="004F09BC" w:rsidP="004F3858">
      <w:pPr>
        <w:rPr>
          <w:rFonts w:eastAsia="Code2000"/>
          <w:lang w:val="fr-FR" w:eastAsia="en-GB"/>
        </w:rPr>
      </w:pPr>
    </w:p>
    <w:p w14:paraId="73C3F712" w14:textId="1B2A60F1" w:rsidR="00EC57B9" w:rsidRPr="007107DE" w:rsidRDefault="00000000" w:rsidP="004F3858">
      <w:pPr>
        <w:rPr>
          <w:rFonts w:eastAsia="Code2000"/>
          <w:lang w:val="fr-FR" w:eastAsia="en-GB"/>
        </w:rPr>
      </w:pPr>
      <w:hyperlink r:id="rId7472" w:anchor="Cul_Cardial_Zonation_Horiz" w:history="1">
        <w:r w:rsidR="00EC57B9" w:rsidRPr="007107DE">
          <w:rPr>
            <w:rStyle w:val="Hyperlink"/>
            <w:lang w:val="fr-FR"/>
          </w:rPr>
          <w:t>C. ZH</w:t>
        </w:r>
      </w:hyperlink>
      <w:r w:rsidR="00EC57B9" w:rsidRPr="007107DE">
        <w:rPr>
          <w:lang w:val="fr-FR"/>
        </w:rPr>
        <w:t xml:space="preserve"> (Binder com. pers.)</w:t>
      </w:r>
    </w:p>
    <w:p w14:paraId="3FEA5FF4" w14:textId="77777777" w:rsidR="004F09BC" w:rsidRPr="0032190F" w:rsidRDefault="004F09BC" w:rsidP="00426FF9">
      <w:pPr>
        <w:pStyle w:val="Heading1"/>
        <w:rPr>
          <w:rFonts w:eastAsia="Code2000"/>
        </w:rPr>
      </w:pPr>
      <w:bookmarkStart w:id="3178" w:name="Sit_Donner"/>
      <w:r w:rsidRPr="0032190F">
        <w:rPr>
          <w:rFonts w:eastAsia="Code2000"/>
        </w:rPr>
        <w:t>DONNER</w:t>
      </w:r>
    </w:p>
    <w:bookmarkEnd w:id="3178"/>
    <w:p w14:paraId="0CE0FC9F" w14:textId="77777777" w:rsidR="00DE7B10" w:rsidRDefault="00DE7B10" w:rsidP="0053670C">
      <w:pPr>
        <w:jc w:val="both"/>
        <w:rPr>
          <w:rFonts w:eastAsia="Code2000"/>
          <w:lang w:val="fr-FR" w:eastAsia="en-GB"/>
        </w:rPr>
      </w:pPr>
    </w:p>
    <w:p w14:paraId="1D6FFB92" w14:textId="2DA37D7F" w:rsidR="003D2592" w:rsidRPr="0032190F" w:rsidRDefault="004F09BC" w:rsidP="0053670C">
      <w:pPr>
        <w:jc w:val="both"/>
        <w:rPr>
          <w:lang w:val="fr-FR"/>
        </w:rPr>
      </w:pPr>
      <w:r w:rsidRPr="0032190F">
        <w:rPr>
          <w:rFonts w:eastAsia="Code2000"/>
          <w:lang w:val="fr-FR" w:eastAsia="en-GB"/>
        </w:rPr>
        <w:t>Abri Donner (Quinson, Alpes-de-Haute-Provence)</w:t>
      </w:r>
      <w:r w:rsidR="00120364" w:rsidRPr="0032190F">
        <w:rPr>
          <w:lang w:val="fr-FR"/>
        </w:rPr>
        <w:t xml:space="preserve"> </w:t>
      </w:r>
      <w:hyperlink r:id="rId7473" w:anchor="Cul_Schemat_France" w:history="1">
        <w:r w:rsidR="00120364" w:rsidRPr="0032190F">
          <w:rPr>
            <w:rStyle w:val="Hyperlink"/>
            <w:lang w:val="fr-FR"/>
          </w:rPr>
          <w:t>art schématique peint</w:t>
        </w:r>
      </w:hyperlink>
      <w:r w:rsidR="00120364" w:rsidRPr="0032190F">
        <w:rPr>
          <w:lang w:val="fr-FR"/>
        </w:rPr>
        <w:t xml:space="preserve"> (BIB 2396 fig. 1)</w:t>
      </w:r>
      <w:r w:rsidR="00432469" w:rsidRPr="0032190F">
        <w:rPr>
          <w:lang w:val="fr-FR"/>
        </w:rPr>
        <w:t xml:space="preserve"> et art </w:t>
      </w:r>
      <w:hyperlink r:id="rId7474" w:anchor="Cul_Schemat_France_s" w:history="1">
        <w:r w:rsidR="00432469" w:rsidRPr="0032190F">
          <w:rPr>
            <w:rStyle w:val="Hyperlink"/>
            <w:lang w:val="fr-FR"/>
          </w:rPr>
          <w:t>schématique</w:t>
        </w:r>
      </w:hyperlink>
      <w:r w:rsidR="00432469" w:rsidRPr="0032190F">
        <w:rPr>
          <w:lang w:val="fr-FR"/>
        </w:rPr>
        <w:t xml:space="preserve"> incisé (BIB 2398 fig. 1)</w:t>
      </w:r>
      <w:r w:rsidR="00987388" w:rsidRPr="0032190F">
        <w:rPr>
          <w:lang w:val="fr-FR"/>
        </w:rPr>
        <w:t xml:space="preserve">. </w:t>
      </w:r>
    </w:p>
    <w:p w14:paraId="6C12C10A" w14:textId="77777777" w:rsidR="003D2592" w:rsidRPr="0032190F" w:rsidRDefault="00F535EF" w:rsidP="00F535EF">
      <w:pPr>
        <w:jc w:val="both"/>
        <w:rPr>
          <w:lang w:val="fr-FR"/>
        </w:rPr>
      </w:pPr>
      <w:r w:rsidRPr="0032190F">
        <w:rPr>
          <w:lang w:val="fr-FR"/>
        </w:rPr>
        <w:t>C'est un abri perch</w:t>
      </w:r>
      <w:r w:rsidR="000646F0" w:rsidRPr="0032190F">
        <w:rPr>
          <w:lang w:val="fr-FR"/>
        </w:rPr>
        <w:t>é</w:t>
      </w:r>
      <w:r w:rsidRPr="0032190F">
        <w:rPr>
          <w:lang w:val="fr-FR"/>
        </w:rPr>
        <w:t xml:space="preserve"> dans la falaise, au-dessus de l'entr</w:t>
      </w:r>
      <w:r w:rsidR="000646F0" w:rsidRPr="0032190F">
        <w:rPr>
          <w:lang w:val="fr-FR"/>
        </w:rPr>
        <w:t>é</w:t>
      </w:r>
      <w:r w:rsidRPr="0032190F">
        <w:rPr>
          <w:lang w:val="fr-FR"/>
        </w:rPr>
        <w:t xml:space="preserve">e des basses gorges du Verdon et au-dessous du vieux village de Quinson. I1 ouvre </w:t>
      </w:r>
      <w:r w:rsidR="003A07A5" w:rsidRPr="0032190F">
        <w:rPr>
          <w:lang w:val="fr-FR"/>
        </w:rPr>
        <w:t>vers</w:t>
      </w:r>
      <w:r w:rsidRPr="0032190F">
        <w:rPr>
          <w:lang w:val="fr-FR"/>
        </w:rPr>
        <w:t xml:space="preserve"> l'est, </w:t>
      </w:r>
      <w:r w:rsidR="00423B31" w:rsidRPr="0032190F">
        <w:rPr>
          <w:lang w:val="fr-FR"/>
        </w:rPr>
        <w:t>à</w:t>
      </w:r>
      <w:r w:rsidRPr="0032190F">
        <w:rPr>
          <w:lang w:val="fr-FR"/>
        </w:rPr>
        <w:t xml:space="preserve"> 450 m d'altitude environ et consiste en une petite esplanade couverte, de 8 m de large, poursuivie par plusieurs galeries basses et </w:t>
      </w:r>
      <w:r w:rsidR="000646F0" w:rsidRPr="0032190F">
        <w:rPr>
          <w:lang w:val="fr-FR"/>
        </w:rPr>
        <w:t xml:space="preserve"> é</w:t>
      </w:r>
      <w:r w:rsidRPr="0032190F">
        <w:rPr>
          <w:lang w:val="fr-FR"/>
        </w:rPr>
        <w:t xml:space="preserve">troites. Aucun remplissage n'est observable. </w:t>
      </w:r>
    </w:p>
    <w:p w14:paraId="268494E5" w14:textId="77777777" w:rsidR="00244E66" w:rsidRPr="0032190F" w:rsidRDefault="00244E66" w:rsidP="00F535EF">
      <w:pPr>
        <w:jc w:val="both"/>
        <w:rPr>
          <w:lang w:val="fr-FR"/>
        </w:rPr>
      </w:pPr>
      <w:r w:rsidRPr="0032190F">
        <w:rPr>
          <w:lang w:val="fr-FR"/>
        </w:rPr>
        <w:t>idole pour BIB 2396  (SS BIB)</w:t>
      </w:r>
    </w:p>
    <w:p w14:paraId="4750DD33" w14:textId="77777777" w:rsidR="00CA7DEE" w:rsidRPr="0032190F" w:rsidRDefault="003A07A5" w:rsidP="00F535EF">
      <w:pPr>
        <w:jc w:val="both"/>
        <w:rPr>
          <w:szCs w:val="18"/>
          <w:lang w:val="fr-FR" w:eastAsia="en-GB"/>
        </w:rPr>
      </w:pPr>
      <w:r w:rsidRPr="0032190F">
        <w:rPr>
          <w:szCs w:val="18"/>
          <w:lang w:val="fr-FR" w:eastAsia="en-GB"/>
        </w:rPr>
        <w:t xml:space="preserve">L'.abri Donner, du nom-de son inventeur, est situé sous le Vieux Quinson dans les falaises -Saint-Michel qui constituent le rebord n. occidental du fossé d'effondrement de Quinson-Montmeyan. Il fait partie d'un -ensemble de cavités à quelques dizaines •de mètres.au .n.:du pont :de Quinson et de l'entrée des basses Gorges du Verdon, qu'il .domine:dune centaine de mètres ; il ouvre vers l'e. à environ 450 m d'altitude.Large de 7 .à8m, il se prolongepar d'étroites galeries qui appartiennent à l'important réseau karstiquè qui parcourt dans ce secteur les calcaires du portlandien. </w:t>
      </w:r>
    </w:p>
    <w:p w14:paraId="0442B65D" w14:textId="77777777" w:rsidR="00CA7DEE" w:rsidRPr="0032190F" w:rsidRDefault="00CA7DEE" w:rsidP="00F535EF">
      <w:pPr>
        <w:jc w:val="both"/>
        <w:rPr>
          <w:szCs w:val="19"/>
          <w:lang w:val="fr-FR" w:eastAsia="en-GB"/>
        </w:rPr>
      </w:pPr>
    </w:p>
    <w:p w14:paraId="0E5AB02E" w14:textId="216F764C" w:rsidR="00CA7DEE" w:rsidRPr="0032190F" w:rsidRDefault="00DE7B10" w:rsidP="00CA7DEE">
      <w:pPr>
        <w:pStyle w:val="Heading2"/>
        <w:rPr>
          <w:lang w:eastAsia="en-GB"/>
        </w:rPr>
      </w:pPr>
      <w:r>
        <w:rPr>
          <w:lang w:eastAsia="en-GB"/>
        </w:rPr>
        <w:t>o</w:t>
      </w:r>
      <w:r w:rsidR="00CA7DEE" w:rsidRPr="0032190F">
        <w:rPr>
          <w:lang w:eastAsia="en-GB"/>
        </w:rPr>
        <w:t>ccupation</w:t>
      </w:r>
    </w:p>
    <w:p w14:paraId="4825967F" w14:textId="77777777" w:rsidR="00CA7DEE" w:rsidRPr="0032190F" w:rsidRDefault="00CA7DEE" w:rsidP="00F535EF">
      <w:pPr>
        <w:jc w:val="both"/>
        <w:rPr>
          <w:szCs w:val="19"/>
          <w:lang w:val="fr-FR" w:eastAsia="en-GB"/>
        </w:rPr>
      </w:pPr>
      <w:r w:rsidRPr="0032190F">
        <w:rPr>
          <w:szCs w:val="18"/>
          <w:lang w:val="fr-FR" w:eastAsia="en-GB"/>
        </w:rPr>
        <w:t xml:space="preserve">lI n'y a pas dans l'abri ;de remplissage sédimentaire ancien mais seulement les traces de la fréquentation par-.. des rapaces (chouette effraie probablement), des petits carnivores et des blaireaux. </w:t>
      </w:r>
      <w:r w:rsidRPr="0032190F">
        <w:rPr>
          <w:szCs w:val="19"/>
          <w:lang w:val="fr-FR" w:eastAsia="en-GB"/>
        </w:rPr>
        <w:t>(BIB 2475)</w:t>
      </w:r>
    </w:p>
    <w:p w14:paraId="650B7268" w14:textId="77777777" w:rsidR="00675F00" w:rsidRPr="0032190F" w:rsidRDefault="00675F00" w:rsidP="00F535EF">
      <w:pPr>
        <w:jc w:val="both"/>
        <w:rPr>
          <w:szCs w:val="18"/>
          <w:lang w:val="fr-FR" w:eastAsia="en-GB"/>
        </w:rPr>
      </w:pPr>
    </w:p>
    <w:p w14:paraId="0330EBAF" w14:textId="1AB9A038" w:rsidR="003D2592" w:rsidRPr="0032190F" w:rsidRDefault="00DE7B10" w:rsidP="003D2592">
      <w:pPr>
        <w:pStyle w:val="Heading2"/>
      </w:pPr>
      <w:r>
        <w:t>a</w:t>
      </w:r>
      <w:r w:rsidR="003D2592" w:rsidRPr="0032190F">
        <w:t>rt rupestre</w:t>
      </w:r>
    </w:p>
    <w:p w14:paraId="06CE3B45" w14:textId="4798F737" w:rsidR="00833D86" w:rsidRPr="0032190F" w:rsidRDefault="00F444C0" w:rsidP="00F535EF">
      <w:pPr>
        <w:jc w:val="both"/>
        <w:rPr>
          <w:lang w:val="fr-FR"/>
        </w:rPr>
      </w:pPr>
      <w:r w:rsidRPr="0032190F">
        <w:rPr>
          <w:lang w:val="fr-FR"/>
        </w:rPr>
        <w:t>Les figures ont été réalisées soit sur le plafond de l'auvent, soit à l'entrée des divers boyaux. (BIB 2398 p. 573)</w:t>
      </w:r>
      <w:r w:rsidR="00833D86" w:rsidRPr="0032190F">
        <w:rPr>
          <w:lang w:val="fr-FR"/>
        </w:rPr>
        <w:t xml:space="preserve"> Le </w:t>
      </w:r>
      <w:hyperlink r:id="rId7475" w:anchor="Cul_Art_TAC_T_g_chevrons" w:history="1">
        <w:r w:rsidR="00833D86" w:rsidRPr="0032190F">
          <w:rPr>
            <w:rStyle w:val="Hyperlink"/>
            <w:lang w:val="fr-FR"/>
          </w:rPr>
          <w:t>chevron</w:t>
        </w:r>
      </w:hyperlink>
      <w:r w:rsidR="00833D86" w:rsidRPr="0032190F">
        <w:rPr>
          <w:lang w:val="fr-FR"/>
        </w:rPr>
        <w:t xml:space="preserve"> constitue l'essentiel de l'ornementation de ce site peint (BIB 2396 p. 155)</w:t>
      </w:r>
    </w:p>
    <w:p w14:paraId="30C47D5E" w14:textId="77777777" w:rsidR="00CA7DEE" w:rsidRPr="0032190F" w:rsidRDefault="00CA7DEE" w:rsidP="00F535EF">
      <w:pPr>
        <w:jc w:val="both"/>
        <w:rPr>
          <w:szCs w:val="19"/>
          <w:lang w:val="fr-FR" w:eastAsia="en-GB"/>
        </w:rPr>
      </w:pPr>
      <w:r w:rsidRPr="0032190F">
        <w:rPr>
          <w:szCs w:val="18"/>
          <w:lang w:val="fr-FR" w:eastAsia="en-GB"/>
        </w:rPr>
        <w:t>Le</w:t>
      </w:r>
      <w:r w:rsidR="00D44AB4" w:rsidRPr="0032190F">
        <w:rPr>
          <w:szCs w:val="18"/>
          <w:lang w:val="fr-FR" w:eastAsia="en-GB"/>
        </w:rPr>
        <w:t xml:space="preserve"> </w:t>
      </w:r>
      <w:r w:rsidRPr="0032190F">
        <w:rPr>
          <w:szCs w:val="18"/>
          <w:lang w:val="fr-FR" w:eastAsia="en-GB"/>
        </w:rPr>
        <w:t>décor a</w:t>
      </w:r>
      <w:r w:rsidR="00D44AB4" w:rsidRPr="0032190F">
        <w:rPr>
          <w:szCs w:val="18"/>
          <w:lang w:val="fr-FR" w:eastAsia="en-GB"/>
        </w:rPr>
        <w:t xml:space="preserve"> </w:t>
      </w:r>
      <w:r w:rsidRPr="0032190F">
        <w:rPr>
          <w:szCs w:val="18"/>
          <w:lang w:val="fr-FR" w:eastAsia="en-GB"/>
        </w:rPr>
        <w:t xml:space="preserve">été-découvert .par M. Patrick Donner et nous a été signalé par M. C. Cousin, conservateur du Musée de </w:t>
      </w:r>
      <w:r w:rsidRPr="0032190F">
        <w:rPr>
          <w:szCs w:val="21"/>
          <w:lang w:val="fr-FR" w:eastAsia="en-GB"/>
        </w:rPr>
        <w:t xml:space="preserve">r </w:t>
      </w:r>
      <w:r w:rsidRPr="0032190F">
        <w:rPr>
          <w:szCs w:val="18"/>
          <w:lang w:val="fr-FR" w:eastAsia="en-GB"/>
        </w:rPr>
        <w:t xml:space="preserve">.Belfort, pendant l'été 1986. Les peintures schématiques sont disposées au plafond le long d'un relief de dissolution, en partie masqué, et à l'entrée de différents boyaux. Dans l'état actuel, nous avons repéré environ une trentaine de figurations différentes, regroupées en panneaux ou isolées. </w:t>
      </w:r>
      <w:r w:rsidRPr="0032190F">
        <w:rPr>
          <w:szCs w:val="19"/>
          <w:lang w:val="fr-FR" w:eastAsia="en-GB"/>
        </w:rPr>
        <w:t>(BIB 2475)</w:t>
      </w:r>
      <w:r w:rsidR="00D44AB4" w:rsidRPr="0032190F">
        <w:rPr>
          <w:szCs w:val="19"/>
          <w:lang w:val="fr-FR" w:eastAsia="en-GB"/>
        </w:rPr>
        <w:t xml:space="preserve"> </w:t>
      </w:r>
      <w:r w:rsidRPr="0032190F">
        <w:rPr>
          <w:szCs w:val="18"/>
          <w:lang w:val="fr-FR" w:eastAsia="en-GB"/>
        </w:rPr>
        <w:t>L'état de conservation est très inégal, probablement du fait de la nature des colorants utilisés et de leur situation</w:t>
      </w:r>
      <w:r w:rsidRPr="0032190F">
        <w:rPr>
          <w:szCs w:val="19"/>
          <w:lang w:val="fr-FR" w:eastAsia="en-GB"/>
        </w:rPr>
        <w:t>(BIB 2475)</w:t>
      </w:r>
      <w:r w:rsidRPr="0032190F">
        <w:rPr>
          <w:szCs w:val="18"/>
          <w:lang w:val="fr-FR" w:eastAsia="en-GB"/>
        </w:rPr>
        <w:t xml:space="preserve">. </w:t>
      </w:r>
    </w:p>
    <w:p w14:paraId="7D0A4B90" w14:textId="77777777" w:rsidR="00CA7DEE" w:rsidRPr="0032190F" w:rsidRDefault="00CA7DEE" w:rsidP="00F535EF">
      <w:pPr>
        <w:jc w:val="both"/>
        <w:rPr>
          <w:szCs w:val="18"/>
          <w:lang w:val="fr-FR" w:eastAsia="en-GB"/>
        </w:rPr>
      </w:pPr>
    </w:p>
    <w:p w14:paraId="0F01CEC3" w14:textId="7BB67298" w:rsidR="00CA7DEE" w:rsidRPr="0032190F" w:rsidRDefault="00DE7B10" w:rsidP="00CA7DEE">
      <w:pPr>
        <w:pStyle w:val="Heading3"/>
        <w:rPr>
          <w:lang w:eastAsia="en-GB"/>
        </w:rPr>
      </w:pPr>
      <w:r>
        <w:rPr>
          <w:lang w:eastAsia="en-GB"/>
        </w:rPr>
        <w:t>p</w:t>
      </w:r>
      <w:r w:rsidR="00CA7DEE" w:rsidRPr="0032190F">
        <w:rPr>
          <w:lang w:eastAsia="en-GB"/>
        </w:rPr>
        <w:t>anneaux</w:t>
      </w:r>
    </w:p>
    <w:p w14:paraId="5365B8E0" w14:textId="77777777" w:rsidR="00CA7DEE" w:rsidRPr="0032190F" w:rsidRDefault="00CA7DEE" w:rsidP="00CA7DEE">
      <w:pPr>
        <w:rPr>
          <w:lang w:val="fr-FR" w:eastAsia="en-GB"/>
        </w:rPr>
      </w:pPr>
    </w:p>
    <w:p w14:paraId="00723F66" w14:textId="77777777" w:rsidR="00CA7DEE" w:rsidRPr="0032190F" w:rsidRDefault="00CA7DEE" w:rsidP="00CA7DEE">
      <w:pPr>
        <w:rPr>
          <w:lang w:val="fr-FR" w:eastAsia="en-GB"/>
        </w:rPr>
      </w:pPr>
      <w:r w:rsidRPr="0032190F">
        <w:rPr>
          <w:lang w:val="fr-FR" w:eastAsia="en-GB"/>
        </w:rPr>
        <w:t>Schéma de l'art rupestr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9"/>
      </w:tblGrid>
      <w:tr w:rsidR="00CA7DEE" w14:paraId="4C2CD5A2" w14:textId="77777777" w:rsidTr="00C35EA7">
        <w:trPr>
          <w:jc w:val="center"/>
        </w:trPr>
        <w:tc>
          <w:tcPr>
            <w:tcW w:w="1849" w:type="dxa"/>
          </w:tcPr>
          <w:p w14:paraId="39F6CD40" w14:textId="77777777" w:rsidR="00CA7DEE" w:rsidRPr="00C35EA7" w:rsidRDefault="00CA7DEE" w:rsidP="00C35EA7">
            <w:pPr>
              <w:jc w:val="both"/>
              <w:rPr>
                <w:szCs w:val="18"/>
                <w:lang w:eastAsia="en-GB"/>
              </w:rPr>
            </w:pPr>
            <w:r w:rsidRPr="00C35EA7">
              <w:rPr>
                <w:szCs w:val="18"/>
                <w:lang w:eastAsia="en-GB"/>
              </w:rPr>
              <w:t>panneau Nord</w:t>
            </w:r>
          </w:p>
        </w:tc>
      </w:tr>
      <w:tr w:rsidR="00CA7DEE" w14:paraId="50B533FE" w14:textId="77777777" w:rsidTr="00C35EA7">
        <w:trPr>
          <w:jc w:val="center"/>
        </w:trPr>
        <w:tc>
          <w:tcPr>
            <w:tcW w:w="1849" w:type="dxa"/>
          </w:tcPr>
          <w:p w14:paraId="6F0C94CB" w14:textId="77777777" w:rsidR="00CA7DEE" w:rsidRPr="00C35EA7" w:rsidRDefault="00CA7DEE" w:rsidP="00C35EA7">
            <w:pPr>
              <w:jc w:val="both"/>
              <w:rPr>
                <w:szCs w:val="18"/>
                <w:lang w:eastAsia="en-GB"/>
              </w:rPr>
            </w:pPr>
            <w:r w:rsidRPr="00C35EA7">
              <w:rPr>
                <w:szCs w:val="18"/>
                <w:lang w:eastAsia="en-GB"/>
              </w:rPr>
              <w:t>panneau central</w:t>
            </w:r>
          </w:p>
        </w:tc>
      </w:tr>
      <w:tr w:rsidR="00CA7DEE" w14:paraId="40A7CFA2" w14:textId="77777777" w:rsidTr="00C35EA7">
        <w:trPr>
          <w:jc w:val="center"/>
        </w:trPr>
        <w:tc>
          <w:tcPr>
            <w:tcW w:w="1849" w:type="dxa"/>
          </w:tcPr>
          <w:p w14:paraId="5298880A" w14:textId="77777777" w:rsidR="00CA7DEE" w:rsidRPr="00C35EA7" w:rsidRDefault="00CA7DEE" w:rsidP="00C35EA7">
            <w:pPr>
              <w:jc w:val="both"/>
              <w:rPr>
                <w:szCs w:val="18"/>
                <w:lang w:eastAsia="en-GB"/>
              </w:rPr>
            </w:pPr>
            <w:r w:rsidRPr="00C35EA7">
              <w:rPr>
                <w:szCs w:val="18"/>
                <w:lang w:eastAsia="en-GB"/>
              </w:rPr>
              <w:t>panneau Sud</w:t>
            </w:r>
          </w:p>
        </w:tc>
      </w:tr>
    </w:tbl>
    <w:p w14:paraId="00D55831" w14:textId="77777777" w:rsidR="00CA7DEE" w:rsidRDefault="00CA7DEE" w:rsidP="00F535EF">
      <w:pPr>
        <w:jc w:val="both"/>
        <w:rPr>
          <w:szCs w:val="18"/>
          <w:lang w:eastAsia="en-GB"/>
        </w:rPr>
      </w:pPr>
      <w:r>
        <w:rPr>
          <w:szCs w:val="18"/>
          <w:lang w:eastAsia="en-GB"/>
        </w:rPr>
        <w:t>(SS BIB)</w:t>
      </w:r>
    </w:p>
    <w:p w14:paraId="13A4F737" w14:textId="77777777" w:rsidR="00CA7DEE" w:rsidRDefault="00CA7DEE" w:rsidP="00F535EF">
      <w:pPr>
        <w:jc w:val="both"/>
        <w:rPr>
          <w:szCs w:val="18"/>
          <w:lang w:eastAsia="en-GB"/>
        </w:rPr>
      </w:pPr>
    </w:p>
    <w:p w14:paraId="3AACC14A" w14:textId="77777777" w:rsidR="00CA7DEE" w:rsidRDefault="00CA7DEE" w:rsidP="00CA7DEE">
      <w:pPr>
        <w:pStyle w:val="Heading4"/>
        <w:rPr>
          <w:lang w:eastAsia="en-GB"/>
        </w:rPr>
      </w:pPr>
      <w:r>
        <w:rPr>
          <w:lang w:eastAsia="en-GB"/>
        </w:rPr>
        <w:t>Nord</w:t>
      </w:r>
    </w:p>
    <w:p w14:paraId="107FFDBA" w14:textId="0DCC3270" w:rsidR="00CA7DEE" w:rsidRPr="0032190F" w:rsidRDefault="00CA7DEE" w:rsidP="00F535EF">
      <w:pPr>
        <w:jc w:val="both"/>
        <w:rPr>
          <w:szCs w:val="18"/>
          <w:lang w:val="fr-FR" w:eastAsia="en-GB"/>
        </w:rPr>
      </w:pPr>
      <w:r w:rsidRPr="0032190F">
        <w:rPr>
          <w:szCs w:val="18"/>
          <w:lang w:val="fr-FR" w:eastAsia="en-GB"/>
        </w:rPr>
        <w:t>Le panneau n. comprend : une série de "parenthèses" opposées</w:t>
      </w:r>
      <w:r w:rsidR="00AF6BD2" w:rsidRPr="0032190F">
        <w:rPr>
          <w:szCs w:val="18"/>
          <w:lang w:val="fr-FR" w:eastAsia="en-GB"/>
        </w:rPr>
        <w:t xml:space="preserve"> ["</w:t>
      </w:r>
      <w:hyperlink r:id="rId7476" w:anchor="Cul_Art_TAC_T_a_yeux" w:history="1">
        <w:r w:rsidR="007B2122" w:rsidRPr="0032190F">
          <w:rPr>
            <w:rStyle w:val="Hyperlink"/>
            <w:lang w:val="fr-FR"/>
          </w:rPr>
          <w:t>yeux</w:t>
        </w:r>
      </w:hyperlink>
      <w:r w:rsidR="007B2122" w:rsidRPr="0032190F">
        <w:rPr>
          <w:lang w:val="fr-FR"/>
        </w:rPr>
        <w:t xml:space="preserve">" </w:t>
      </w:r>
      <w:r w:rsidR="00AF6BD2" w:rsidRPr="0032190F">
        <w:rPr>
          <w:szCs w:val="18"/>
          <w:lang w:val="fr-FR" w:eastAsia="en-GB"/>
        </w:rPr>
        <w:t xml:space="preserve"> peints]</w:t>
      </w:r>
      <w:r w:rsidRPr="0032190F">
        <w:rPr>
          <w:szCs w:val="18"/>
          <w:lang w:val="fr-FR" w:eastAsia="en-GB"/>
        </w:rPr>
        <w:t>, une série de points rou</w:t>
      </w:r>
      <w:r w:rsidR="00E82964" w:rsidRPr="0032190F">
        <w:rPr>
          <w:szCs w:val="18"/>
          <w:lang w:val="fr-FR" w:eastAsia="en-GB"/>
        </w:rPr>
        <w:t xml:space="preserve">ges disposés en trois rangées, </w:t>
      </w:r>
      <w:r w:rsidRPr="0032190F">
        <w:rPr>
          <w:szCs w:val="18"/>
          <w:lang w:val="fr-FR" w:eastAsia="en-GB"/>
        </w:rPr>
        <w:t xml:space="preserve">un anthropomorphe, des traits rouges et des points rouges de tailles différentes en partie effacés, une série de traits constituant une "tête de chouette", un cercle orangé, une figure anthropomorphe aux traits rouges dite le "hibou", différents traits rouges ; sur la voûte le panneau se poursuit par un ensemble de points orangés disposés de manière irrégulière, des traits rouges et orangés. </w:t>
      </w:r>
      <w:r w:rsidRPr="0032190F">
        <w:rPr>
          <w:szCs w:val="19"/>
          <w:lang w:val="fr-FR" w:eastAsia="en-GB"/>
        </w:rPr>
        <w:t>(BIB 2475)</w:t>
      </w:r>
    </w:p>
    <w:p w14:paraId="19358F75" w14:textId="77777777" w:rsidR="00CA7DEE" w:rsidRPr="0032190F" w:rsidRDefault="00CA7DEE" w:rsidP="00F535EF">
      <w:pPr>
        <w:jc w:val="both"/>
        <w:rPr>
          <w:szCs w:val="18"/>
          <w:lang w:val="fr-FR" w:eastAsia="en-GB"/>
        </w:rPr>
      </w:pPr>
    </w:p>
    <w:p w14:paraId="36CD2889" w14:textId="77777777" w:rsidR="00CA7DEE" w:rsidRPr="0032190F" w:rsidRDefault="00CA7DEE" w:rsidP="00CA7DEE">
      <w:pPr>
        <w:pStyle w:val="Heading4"/>
        <w:rPr>
          <w:lang w:eastAsia="en-GB"/>
        </w:rPr>
      </w:pPr>
      <w:r w:rsidRPr="0032190F">
        <w:rPr>
          <w:lang w:eastAsia="en-GB"/>
        </w:rPr>
        <w:lastRenderedPageBreak/>
        <w:t>Central</w:t>
      </w:r>
    </w:p>
    <w:p w14:paraId="7798EFF9" w14:textId="77777777" w:rsidR="00CA7DEE" w:rsidRPr="0032190F" w:rsidRDefault="00CA7DEE" w:rsidP="00F535EF">
      <w:pPr>
        <w:jc w:val="both"/>
        <w:rPr>
          <w:szCs w:val="18"/>
          <w:lang w:val="fr-FR" w:eastAsia="en-GB"/>
        </w:rPr>
      </w:pPr>
      <w:r w:rsidRPr="0032190F">
        <w:rPr>
          <w:szCs w:val="18"/>
          <w:lang w:val="fr-FR" w:eastAsia="en-GB"/>
        </w:rPr>
        <w:t>Le panneau central comprend : un ensemble de points orangés formant une figure sensiblement carrée, une petite figure soliforme orangée, des séries verticales de points noirs constituant une figure dite le "cheval", trois séries de points noirs, un cruciforme orangé.</w:t>
      </w:r>
      <w:r w:rsidRPr="0032190F">
        <w:rPr>
          <w:szCs w:val="19"/>
          <w:lang w:val="fr-FR" w:eastAsia="en-GB"/>
        </w:rPr>
        <w:t xml:space="preserve"> (BIB 2475)</w:t>
      </w:r>
      <w:r w:rsidRPr="0032190F">
        <w:rPr>
          <w:szCs w:val="18"/>
          <w:lang w:val="fr-FR" w:eastAsia="en-GB"/>
        </w:rPr>
        <w:t xml:space="preserve"> </w:t>
      </w:r>
    </w:p>
    <w:p w14:paraId="413B2C5A" w14:textId="77777777" w:rsidR="00CA7DEE" w:rsidRPr="0032190F" w:rsidRDefault="00CA7DEE" w:rsidP="00F535EF">
      <w:pPr>
        <w:jc w:val="both"/>
        <w:rPr>
          <w:szCs w:val="18"/>
          <w:lang w:val="fr-FR" w:eastAsia="en-GB"/>
        </w:rPr>
      </w:pPr>
    </w:p>
    <w:p w14:paraId="16214D24" w14:textId="77777777" w:rsidR="00CA7DEE" w:rsidRPr="0032190F" w:rsidRDefault="00CA7DEE" w:rsidP="00CA7DEE">
      <w:pPr>
        <w:pStyle w:val="Heading4"/>
        <w:rPr>
          <w:lang w:eastAsia="en-GB"/>
        </w:rPr>
      </w:pPr>
      <w:r w:rsidRPr="0032190F">
        <w:rPr>
          <w:lang w:eastAsia="en-GB"/>
        </w:rPr>
        <w:t>Sud</w:t>
      </w:r>
    </w:p>
    <w:p w14:paraId="16992CC1" w14:textId="0A448DCA" w:rsidR="00F444C0" w:rsidRPr="0032190F" w:rsidRDefault="00CA7DEE" w:rsidP="00F535EF">
      <w:pPr>
        <w:jc w:val="both"/>
        <w:rPr>
          <w:szCs w:val="18"/>
          <w:lang w:val="fr-FR" w:eastAsia="en-GB"/>
        </w:rPr>
      </w:pPr>
      <w:r w:rsidRPr="0032190F">
        <w:rPr>
          <w:szCs w:val="18"/>
          <w:lang w:val="fr-FR" w:eastAsia="en-GB"/>
        </w:rPr>
        <w:t xml:space="preserve">Le panneau s. est composé d'une petite série de points noirs associés à deux taches orangées, d'une figure rayonnante </w:t>
      </w:r>
      <w:r w:rsidR="00AF6BD2" w:rsidRPr="0032190F">
        <w:rPr>
          <w:szCs w:val="18"/>
          <w:lang w:val="fr-FR" w:eastAsia="en-GB"/>
        </w:rPr>
        <w:t>[</w:t>
      </w:r>
      <w:hyperlink r:id="rId7477" w:anchor="Cul_Art_TAC_T_g_soleil" w:history="1">
        <w:r w:rsidR="00AF6BD2" w:rsidRPr="0032190F">
          <w:rPr>
            <w:rStyle w:val="Hyperlink"/>
            <w:szCs w:val="18"/>
            <w:lang w:val="fr-FR" w:eastAsia="en-GB"/>
          </w:rPr>
          <w:t>soleil</w:t>
        </w:r>
      </w:hyperlink>
      <w:r w:rsidR="00AF6BD2" w:rsidRPr="0032190F">
        <w:rPr>
          <w:szCs w:val="18"/>
          <w:lang w:val="fr-FR" w:eastAsia="en-GB"/>
        </w:rPr>
        <w:t xml:space="preserve">] </w:t>
      </w:r>
      <w:r w:rsidRPr="0032190F">
        <w:rPr>
          <w:szCs w:val="18"/>
          <w:lang w:val="fr-FR" w:eastAsia="en-GB"/>
        </w:rPr>
        <w:t xml:space="preserve">constituée de points noirs et de points orangés recouverte partiellement de points rouges irrégulièrement disposés et de tailles différentes, et d'une tache orangée etde deux figures rayonnantes constituées par de fins traits noirs. </w:t>
      </w:r>
      <w:r w:rsidR="00AF6BD2" w:rsidRPr="0032190F">
        <w:rPr>
          <w:szCs w:val="19"/>
          <w:lang w:val="fr-FR" w:eastAsia="en-GB"/>
        </w:rPr>
        <w:t>(BIB 2475)</w:t>
      </w:r>
      <w:r w:rsidR="00AF6BD2" w:rsidRPr="0032190F">
        <w:rPr>
          <w:szCs w:val="18"/>
          <w:lang w:val="fr-FR" w:eastAsia="en-GB"/>
        </w:rPr>
        <w:t xml:space="preserve"> </w:t>
      </w:r>
    </w:p>
    <w:p w14:paraId="0D56B751" w14:textId="77777777" w:rsidR="00CA7DEE" w:rsidRPr="0032190F" w:rsidRDefault="00CA7DEE" w:rsidP="00F535EF">
      <w:pPr>
        <w:jc w:val="both"/>
        <w:rPr>
          <w:rFonts w:eastAsia="Code2000"/>
          <w:lang w:val="fr-FR" w:eastAsia="en-GB"/>
        </w:rPr>
      </w:pPr>
    </w:p>
    <w:p w14:paraId="52C351AD" w14:textId="2788DF92" w:rsidR="003D2592" w:rsidRPr="0032190F" w:rsidRDefault="00DE7B10" w:rsidP="003D2592">
      <w:pPr>
        <w:pStyle w:val="Heading3"/>
        <w:rPr>
          <w:rFonts w:eastAsia="Code2000"/>
          <w:lang w:eastAsia="en-GB"/>
        </w:rPr>
      </w:pPr>
      <w:r>
        <w:rPr>
          <w:rFonts w:eastAsia="Code2000"/>
          <w:lang w:eastAsia="en-GB"/>
        </w:rPr>
        <w:t>t</w:t>
      </w:r>
      <w:r w:rsidR="003D2592" w:rsidRPr="0032190F">
        <w:rPr>
          <w:rFonts w:eastAsia="Code2000"/>
          <w:lang w:eastAsia="en-GB"/>
        </w:rPr>
        <w:t>hèmes</w:t>
      </w:r>
    </w:p>
    <w:p w14:paraId="2A213CFB" w14:textId="77777777" w:rsidR="00675F00" w:rsidRPr="0032190F" w:rsidRDefault="00F444C0" w:rsidP="00F444C0">
      <w:pPr>
        <w:jc w:val="both"/>
        <w:rPr>
          <w:lang w:val="fr-FR"/>
        </w:rPr>
      </w:pPr>
      <w:r w:rsidRPr="0032190F">
        <w:rPr>
          <w:lang w:val="fr-FR"/>
        </w:rPr>
        <w:t>On observe une trentaine de figures ou groupes de figures, (BIB 2398 p. 573), Prise en compte de la micro-topographie de la paroi (BIB 2396 p. 151)</w:t>
      </w:r>
      <w:r w:rsidR="00675F00" w:rsidRPr="0032190F">
        <w:rPr>
          <w:lang w:val="fr-FR"/>
        </w:rPr>
        <w:t xml:space="preserve"> </w:t>
      </w:r>
    </w:p>
    <w:p w14:paraId="582D2892" w14:textId="77777777" w:rsidR="003D2592" w:rsidRPr="0032190F" w:rsidRDefault="00675F00" w:rsidP="003D2592">
      <w:pPr>
        <w:jc w:val="both"/>
        <w:rPr>
          <w:lang w:val="fr-FR"/>
        </w:rPr>
      </w:pPr>
      <w:r w:rsidRPr="0032190F">
        <w:rPr>
          <w:lang w:val="fr-FR"/>
        </w:rPr>
        <w:t xml:space="preserve">Les représentations solaires sont omniprésentes dans ce site (BIB 2396 p. 154) </w:t>
      </w:r>
      <w:r w:rsidR="003D2592" w:rsidRPr="0032190F">
        <w:rPr>
          <w:lang w:val="fr-FR"/>
        </w:rPr>
        <w:t>Des signes soléiformes graves côtoient des soleils peints et des ponctuations.(BIB 2398 p. 604)</w:t>
      </w:r>
      <w:r w:rsidR="00F444C0" w:rsidRPr="0032190F">
        <w:rPr>
          <w:lang w:val="fr-FR"/>
        </w:rPr>
        <w:t xml:space="preserve"> Sont peints des signes anthropomorphes et "en parenthéses" opposées, attribuables au corpus iconographique d</w:t>
      </w:r>
      <w:r w:rsidR="003A07A5" w:rsidRPr="0032190F">
        <w:rPr>
          <w:lang w:val="fr-FR"/>
        </w:rPr>
        <w:t>u Néolithique (BIB 2398 p. 573)</w:t>
      </w:r>
      <w:r w:rsidR="00F444C0" w:rsidRPr="0032190F">
        <w:rPr>
          <w:lang w:val="fr-FR"/>
        </w:rPr>
        <w:t>. Sont peints des groupements de ponctuations attribuables au corpus iconographique du Néolithique (BIB 2398 p. 573),</w:t>
      </w:r>
    </w:p>
    <w:p w14:paraId="577A5C81" w14:textId="77777777" w:rsidR="003D2592" w:rsidRPr="0032190F" w:rsidRDefault="003D2592" w:rsidP="00F535EF">
      <w:pPr>
        <w:jc w:val="both"/>
        <w:rPr>
          <w:lang w:val="fr-FR"/>
        </w:rPr>
      </w:pPr>
    </w:p>
    <w:p w14:paraId="57155215" w14:textId="77777777" w:rsidR="00DE7B10" w:rsidRDefault="00DE7B10" w:rsidP="003D2592">
      <w:pPr>
        <w:pStyle w:val="Heading4"/>
      </w:pPr>
      <w:r>
        <w:t>s</w:t>
      </w:r>
      <w:r w:rsidR="003D2592" w:rsidRPr="0032190F">
        <w:t xml:space="preserve">oleils </w:t>
      </w:r>
    </w:p>
    <w:p w14:paraId="1B1B51C0" w14:textId="77777777" w:rsidR="00DE7B10" w:rsidRDefault="00DE7B10" w:rsidP="003D2592">
      <w:pPr>
        <w:pStyle w:val="Heading4"/>
      </w:pPr>
    </w:p>
    <w:p w14:paraId="0C3B972F" w14:textId="67FAC9C4" w:rsidR="003D2592" w:rsidRPr="0032190F" w:rsidRDefault="003D2592" w:rsidP="00DE7B10">
      <w:pPr>
        <w:pStyle w:val="Heading5"/>
      </w:pPr>
      <w:r w:rsidRPr="0032190F">
        <w:t>peints</w:t>
      </w:r>
    </w:p>
    <w:p w14:paraId="6523A324" w14:textId="77777777" w:rsidR="00F444C0" w:rsidRPr="0032190F" w:rsidRDefault="00F444C0" w:rsidP="00F444C0">
      <w:pPr>
        <w:jc w:val="both"/>
        <w:rPr>
          <w:rFonts w:eastAsia="Code2000"/>
          <w:lang w:val="fr-FR" w:eastAsia="en-GB"/>
        </w:rPr>
      </w:pPr>
      <w:r w:rsidRPr="0032190F">
        <w:rPr>
          <w:lang w:val="fr-FR"/>
        </w:rPr>
        <w:t xml:space="preserve">Sont peints des signes soléiformes attribuables au corpus iconographique du Néolithique (BIB 2398 p. 573) </w:t>
      </w:r>
      <w:r w:rsidRPr="0032190F">
        <w:rPr>
          <w:rFonts w:eastAsia="Code2000"/>
          <w:lang w:val="fr-FR" w:eastAsia="en-GB"/>
        </w:rPr>
        <w:t xml:space="preserve">Signe solaire bichrome (BIB 2396 p. 154) </w:t>
      </w:r>
    </w:p>
    <w:p w14:paraId="23367758" w14:textId="77777777" w:rsidR="003D2592" w:rsidRPr="0032190F" w:rsidRDefault="003D2592" w:rsidP="00F535EF">
      <w:pPr>
        <w:jc w:val="both"/>
        <w:rPr>
          <w:lang w:val="fr-FR"/>
        </w:rPr>
      </w:pPr>
    </w:p>
    <w:p w14:paraId="7B8D2795" w14:textId="021BFBA9" w:rsidR="003D2592" w:rsidRPr="0032190F" w:rsidRDefault="003D2592" w:rsidP="00DE7B10">
      <w:pPr>
        <w:pStyle w:val="Heading5"/>
      </w:pPr>
      <w:r w:rsidRPr="0032190F">
        <w:t>gravés</w:t>
      </w:r>
    </w:p>
    <w:p w14:paraId="71347D4E" w14:textId="77777777" w:rsidR="003D2592" w:rsidRPr="0032190F" w:rsidRDefault="003D2592" w:rsidP="00F535EF">
      <w:pPr>
        <w:jc w:val="both"/>
        <w:rPr>
          <w:lang w:val="fr-FR"/>
        </w:rPr>
      </w:pPr>
      <w:r w:rsidRPr="0032190F">
        <w:rPr>
          <w:lang w:val="fr-FR"/>
        </w:rPr>
        <w:t xml:space="preserve">Sont finement gravés deux signes soléiformes que l'auteur date de l'Age du Fer.(BIB 2398 p. 573)  </w:t>
      </w:r>
    </w:p>
    <w:p w14:paraId="05B8150C" w14:textId="77777777" w:rsidR="003D2592" w:rsidRPr="0032190F" w:rsidRDefault="003D2592" w:rsidP="00F535EF">
      <w:pPr>
        <w:jc w:val="both"/>
        <w:rPr>
          <w:lang w:val="fr-FR"/>
        </w:rPr>
      </w:pPr>
    </w:p>
    <w:p w14:paraId="020C1CA5" w14:textId="77777777" w:rsidR="003D2592" w:rsidRPr="0032190F" w:rsidRDefault="003D2592" w:rsidP="00122A1F">
      <w:pPr>
        <w:pStyle w:val="Heading4"/>
        <w:tabs>
          <w:tab w:val="left" w:pos="2790"/>
        </w:tabs>
      </w:pPr>
      <w:r w:rsidRPr="0032190F">
        <w:t>"Yeux" peints</w:t>
      </w:r>
    </w:p>
    <w:p w14:paraId="25B38AA9" w14:textId="68BAB286" w:rsidR="003D2592" w:rsidRPr="0032190F" w:rsidRDefault="003A07A5" w:rsidP="003D2592">
      <w:pPr>
        <w:rPr>
          <w:lang w:val="fr-FR"/>
        </w:rPr>
      </w:pPr>
      <w:r w:rsidRPr="0032190F">
        <w:rPr>
          <w:lang w:val="fr-FR"/>
        </w:rPr>
        <w:t>L</w:t>
      </w:r>
      <w:r w:rsidR="003D2592" w:rsidRPr="0032190F">
        <w:rPr>
          <w:lang w:val="fr-FR"/>
        </w:rPr>
        <w:t xml:space="preserve">es grands </w:t>
      </w:r>
      <w:hyperlink r:id="rId7478" w:anchor="Cul_Art_TAC_T_a_yeux" w:history="1">
        <w:r w:rsidR="007B2122" w:rsidRPr="0032190F">
          <w:rPr>
            <w:rStyle w:val="Hyperlink"/>
            <w:lang w:val="fr-FR"/>
          </w:rPr>
          <w:t>yeux</w:t>
        </w:r>
      </w:hyperlink>
      <w:r w:rsidR="007B2122" w:rsidRPr="0032190F">
        <w:rPr>
          <w:lang w:val="fr-FR"/>
        </w:rPr>
        <w:t xml:space="preserve"> </w:t>
      </w:r>
      <w:r w:rsidR="003D2592" w:rsidRPr="0032190F">
        <w:rPr>
          <w:lang w:val="fr-FR"/>
        </w:rPr>
        <w:t>de "chouette" de l'idole sont positionné</w:t>
      </w:r>
      <w:r w:rsidR="007B2122" w:rsidRPr="0032190F">
        <w:rPr>
          <w:lang w:val="fr-FR"/>
        </w:rPr>
        <w:t>s</w:t>
      </w:r>
      <w:r w:rsidR="003D2592" w:rsidRPr="0032190F">
        <w:rPr>
          <w:lang w:val="fr-FR"/>
        </w:rPr>
        <w:t xml:space="preserve"> en fonction d'une rupture de plan de la paroi (BIB 2396 p. 151)</w:t>
      </w:r>
    </w:p>
    <w:p w14:paraId="73DB2905" w14:textId="77777777" w:rsidR="00675F00" w:rsidRPr="0032190F" w:rsidRDefault="00675F00" w:rsidP="003D2592">
      <w:pPr>
        <w:rPr>
          <w:lang w:val="fr-FR"/>
        </w:rPr>
      </w:pPr>
    </w:p>
    <w:p w14:paraId="39C19B6E" w14:textId="77777777" w:rsidR="00675F00" w:rsidRPr="0032190F" w:rsidRDefault="00675F00" w:rsidP="00675F00">
      <w:pPr>
        <w:jc w:val="both"/>
        <w:rPr>
          <w:szCs w:val="18"/>
          <w:lang w:val="fr-FR" w:eastAsia="en-GB"/>
        </w:rPr>
      </w:pPr>
    </w:p>
    <w:p w14:paraId="5374931E" w14:textId="503108B8" w:rsidR="00675F00" w:rsidRPr="0032190F" w:rsidRDefault="00DE7B10" w:rsidP="00675F00">
      <w:pPr>
        <w:pStyle w:val="Heading3"/>
        <w:rPr>
          <w:lang w:eastAsia="en-GB"/>
        </w:rPr>
      </w:pPr>
      <w:r>
        <w:rPr>
          <w:lang w:eastAsia="en-GB"/>
        </w:rPr>
        <w:t>d</w:t>
      </w:r>
      <w:r w:rsidR="00675F00" w:rsidRPr="0032190F">
        <w:rPr>
          <w:lang w:eastAsia="en-GB"/>
        </w:rPr>
        <w:t>atation</w:t>
      </w:r>
    </w:p>
    <w:p w14:paraId="3A3CBCAB" w14:textId="77777777" w:rsidR="00CA7DEE" w:rsidRPr="0032190F" w:rsidRDefault="00CA7DEE" w:rsidP="00CA7DEE">
      <w:pPr>
        <w:jc w:val="both"/>
        <w:rPr>
          <w:szCs w:val="19"/>
          <w:lang w:val="fr-FR" w:eastAsia="en-GB"/>
        </w:rPr>
      </w:pPr>
      <w:r w:rsidRPr="0032190F">
        <w:rPr>
          <w:szCs w:val="18"/>
          <w:lang w:val="fr-FR" w:eastAsia="en-GB"/>
        </w:rPr>
        <w:t xml:space="preserve">Plusieurs peintures sont recouvertes de calcite ce qui atteste leur ancienneté </w:t>
      </w:r>
      <w:r w:rsidRPr="0032190F">
        <w:rPr>
          <w:szCs w:val="19"/>
          <w:lang w:val="fr-FR" w:eastAsia="en-GB"/>
        </w:rPr>
        <w:t>(BIB 2475)</w:t>
      </w:r>
      <w:r w:rsidR="00AF6BD2" w:rsidRPr="0032190F">
        <w:rPr>
          <w:szCs w:val="19"/>
          <w:lang w:val="fr-FR" w:eastAsia="en-GB"/>
        </w:rPr>
        <w:t xml:space="preserve"> </w:t>
      </w:r>
      <w:r w:rsidR="00AF6BD2" w:rsidRPr="0032190F">
        <w:rPr>
          <w:szCs w:val="18"/>
          <w:lang w:val="fr-FR" w:eastAsia="en-GB"/>
        </w:rPr>
        <w:t>On remarque que plusieurs figurations sont superposées et témoignent donc d'une réalisation en étapes.</w:t>
      </w:r>
      <w:r w:rsidR="00AF6BD2" w:rsidRPr="0032190F">
        <w:rPr>
          <w:szCs w:val="19"/>
          <w:lang w:val="fr-FR" w:eastAsia="en-GB"/>
        </w:rPr>
        <w:t xml:space="preserve"> (BIB 2475)</w:t>
      </w:r>
    </w:p>
    <w:p w14:paraId="471EACA2" w14:textId="4F8AEBA3" w:rsidR="00675F00" w:rsidRPr="0032190F" w:rsidRDefault="00675F00" w:rsidP="00675F00">
      <w:pPr>
        <w:jc w:val="both"/>
        <w:rPr>
          <w:lang w:val="fr-FR"/>
        </w:rPr>
      </w:pPr>
      <w:r w:rsidRPr="0032190F">
        <w:rPr>
          <w:szCs w:val="18"/>
          <w:lang w:val="fr-FR" w:eastAsia="en-GB"/>
        </w:rPr>
        <w:t xml:space="preserve">On rappellera que la datation de ces peintures reste incertaine et varie selon les auteurs de la fin du Néolithique jusqu'au début du Fer. En ce qui nous concerne, les différentes comparaisons possibles avec les autres formes d'art postglaciaire (gravures, sculptures), nous incitent à opter pour une datation haute de la fin du Neolithique ou du debut de l'Age des Metaux, qui paraît egalemerit </w:t>
      </w:r>
      <w:r w:rsidRPr="0032190F">
        <w:rPr>
          <w:szCs w:val="19"/>
          <w:lang w:val="fr-FR" w:eastAsia="en-GB"/>
        </w:rPr>
        <w:t>confirmée par les découvertes de la grotte de l'Eglise. A côté des problèmes de datation, toutes les questions d'interprétation des peintures et d'utilisation de ces sites restent posées ; leur relation avec les domaines spirituels est plus que probable mais demeure bien peu documentée.(BIB 2475)</w:t>
      </w:r>
      <w:r w:rsidRPr="0032190F">
        <w:rPr>
          <w:lang w:val="fr-FR"/>
        </w:rPr>
        <w:t xml:space="preserve"> </w:t>
      </w:r>
    </w:p>
    <w:p w14:paraId="7ED1ABBF" w14:textId="65AB1A58" w:rsidR="003D2592" w:rsidRPr="0032190F" w:rsidRDefault="00CA7DEE" w:rsidP="00F32593">
      <w:pPr>
        <w:jc w:val="both"/>
        <w:rPr>
          <w:lang w:val="fr-FR"/>
        </w:rPr>
      </w:pPr>
      <w:r w:rsidRPr="0032190F">
        <w:rPr>
          <w:szCs w:val="18"/>
          <w:lang w:val="fr-FR" w:eastAsia="en-GB"/>
        </w:rPr>
        <w:t xml:space="preserve">L'abri Donner ne constitue pas dans le bassin du Verdon une découverte isolée : l'abri des points rouges à l'entrée des basses gorges avait été signalé de longue date et en amont dans les moyennes </w:t>
      </w:r>
      <w:r w:rsidRPr="0032190F">
        <w:rPr>
          <w:szCs w:val="18"/>
          <w:lang w:val="fr-FR" w:eastAsia="en-GB"/>
        </w:rPr>
        <w:lastRenderedPageBreak/>
        <w:t>gorges, le réseau de l'Eglise à Baudinard (fouilles de M. J. Courtin) a livré plusieurs figurations schématiques, parmi lesquelles plusieurs soléiformes bien connus. Ainsi le groupe des peintures schématiques de Provence (Vallée du Caramy, gorges d'</w:t>
      </w:r>
      <w:r w:rsidR="001642B9">
        <w:rPr>
          <w:szCs w:val="18"/>
          <w:lang w:val="fr-FR" w:eastAsia="en-GB"/>
        </w:rPr>
        <w:t>Oll</w:t>
      </w:r>
      <w:r w:rsidRPr="0032190F">
        <w:rPr>
          <w:szCs w:val="18"/>
          <w:lang w:val="fr-FR" w:eastAsia="en-GB"/>
        </w:rPr>
        <w:t xml:space="preserve">ioules, </w:t>
      </w:r>
      <w:hyperlink r:id="rId7479" w:anchor="Sit_Eissartenes" w:history="1">
        <w:r w:rsidRPr="00DE7B10">
          <w:rPr>
            <w:rStyle w:val="Hyperlink"/>
            <w:szCs w:val="18"/>
            <w:lang w:val="fr-FR" w:eastAsia="en-GB"/>
          </w:rPr>
          <w:t>Eissartènes</w:t>
        </w:r>
      </w:hyperlink>
      <w:r w:rsidRPr="0032190F">
        <w:rPr>
          <w:szCs w:val="18"/>
          <w:lang w:val="fr-FR" w:eastAsia="en-GB"/>
        </w:rPr>
        <w:t xml:space="preserve">, gorges de la Nesque, Estérel) s'enrichit d'un nouvel ensemble particulièrement spectaculaire et complexe qui constitue l'une des découvertes les plus importantes de préhistoire au cours de ces derniers mois. </w:t>
      </w:r>
      <w:r w:rsidRPr="0032190F">
        <w:rPr>
          <w:szCs w:val="19"/>
          <w:lang w:val="fr-FR" w:eastAsia="en-GB"/>
        </w:rPr>
        <w:t>(BIB 2475)</w:t>
      </w:r>
    </w:p>
    <w:p w14:paraId="4CB6C9FA" w14:textId="77777777" w:rsidR="00F535EF" w:rsidRPr="0032190F" w:rsidRDefault="00F535EF" w:rsidP="004F3858">
      <w:pPr>
        <w:rPr>
          <w:rFonts w:eastAsia="Code2000"/>
          <w:lang w:val="fr-FR" w:eastAsia="en-GB"/>
        </w:rPr>
      </w:pPr>
    </w:p>
    <w:p w14:paraId="1B6F64F2" w14:textId="77777777" w:rsidR="0031339D" w:rsidRPr="0032190F" w:rsidRDefault="0031339D" w:rsidP="001642B9">
      <w:pPr>
        <w:pStyle w:val="Heading1"/>
        <w:rPr>
          <w:rFonts w:eastAsia="Code2000"/>
        </w:rPr>
      </w:pPr>
      <w:bookmarkStart w:id="3179" w:name="Sit_Lucien_Chouvin_1"/>
      <w:r w:rsidRPr="0032190F">
        <w:rPr>
          <w:rFonts w:eastAsia="Code2000"/>
        </w:rPr>
        <w:t>LUCIEN CHOUVIN</w:t>
      </w:r>
    </w:p>
    <w:bookmarkEnd w:id="3179"/>
    <w:p w14:paraId="1B806BB0" w14:textId="7CCFA9CB" w:rsidR="0031339D" w:rsidRPr="0032190F" w:rsidRDefault="0031339D" w:rsidP="004F3858">
      <w:pPr>
        <w:rPr>
          <w:rFonts w:eastAsia="Code2000"/>
          <w:lang w:val="fr-FR" w:eastAsia="en-GB"/>
        </w:rPr>
      </w:pPr>
      <w:r w:rsidRPr="0032190F">
        <w:rPr>
          <w:rFonts w:eastAsia="Code2000"/>
          <w:lang w:val="fr-FR" w:eastAsia="en-GB"/>
        </w:rPr>
        <w:t>Abri Lucien Chouvin 1 (Ventabren, Bouches-du-Rhône)</w:t>
      </w:r>
      <w:r w:rsidR="00120364" w:rsidRPr="0032190F">
        <w:rPr>
          <w:rFonts w:eastAsia="Code2000"/>
          <w:lang w:val="fr-FR" w:eastAsia="en-GB"/>
        </w:rPr>
        <w:t xml:space="preserve"> </w:t>
      </w:r>
      <w:hyperlink r:id="rId7480" w:anchor="Cul_Schemat_France" w:history="1">
        <w:r w:rsidR="00120364" w:rsidRPr="0032190F">
          <w:rPr>
            <w:rStyle w:val="Hyperlink"/>
            <w:lang w:val="fr-FR"/>
          </w:rPr>
          <w:t>art schématique peint</w:t>
        </w:r>
      </w:hyperlink>
      <w:r w:rsidR="00120364" w:rsidRPr="0032190F">
        <w:rPr>
          <w:lang w:val="fr-FR"/>
        </w:rPr>
        <w:t xml:space="preserve"> (BIB 2396 fig. 1)</w:t>
      </w:r>
    </w:p>
    <w:p w14:paraId="28AFF543" w14:textId="77777777" w:rsidR="0031339D" w:rsidRPr="0032190F" w:rsidRDefault="0031339D" w:rsidP="004F3858">
      <w:pPr>
        <w:rPr>
          <w:rFonts w:eastAsia="Code2000"/>
          <w:lang w:val="fr-FR" w:eastAsia="en-GB"/>
        </w:rPr>
      </w:pPr>
    </w:p>
    <w:p w14:paraId="0160D945" w14:textId="77777777" w:rsidR="0031339D" w:rsidRPr="0032190F" w:rsidRDefault="0031339D" w:rsidP="001642B9">
      <w:pPr>
        <w:pStyle w:val="Heading1"/>
        <w:rPr>
          <w:rFonts w:eastAsia="Code2000"/>
        </w:rPr>
      </w:pPr>
      <w:bookmarkStart w:id="3180" w:name="Sit_Grand_Vallon_A"/>
      <w:r w:rsidRPr="0032190F">
        <w:rPr>
          <w:rFonts w:eastAsia="Code2000"/>
        </w:rPr>
        <w:t>GRAND VALLON A</w:t>
      </w:r>
    </w:p>
    <w:bookmarkEnd w:id="3180"/>
    <w:p w14:paraId="7B7BDBF1" w14:textId="16428DA5" w:rsidR="0031339D" w:rsidRPr="0032190F" w:rsidRDefault="0031339D" w:rsidP="004F3858">
      <w:pPr>
        <w:rPr>
          <w:rFonts w:eastAsia="Code2000"/>
          <w:lang w:val="fr-FR" w:eastAsia="en-GB"/>
        </w:rPr>
      </w:pPr>
      <w:r w:rsidRPr="0032190F">
        <w:rPr>
          <w:rFonts w:eastAsia="Code2000"/>
          <w:lang w:val="fr-FR" w:eastAsia="en-GB"/>
        </w:rPr>
        <w:t>Abri A du Grand Vallon (Roquevaire, Bouches-du-Rhône)</w:t>
      </w:r>
      <w:r w:rsidR="00120364" w:rsidRPr="0032190F">
        <w:rPr>
          <w:rFonts w:eastAsia="Code2000"/>
          <w:lang w:val="fr-FR" w:eastAsia="en-GB"/>
        </w:rPr>
        <w:t xml:space="preserve"> </w:t>
      </w:r>
      <w:hyperlink r:id="rId7481" w:anchor="Cul_Schemat_France" w:history="1">
        <w:r w:rsidR="00120364" w:rsidRPr="0032190F">
          <w:rPr>
            <w:rStyle w:val="Hyperlink"/>
            <w:lang w:val="fr-FR"/>
          </w:rPr>
          <w:t>art schématique peint</w:t>
        </w:r>
      </w:hyperlink>
      <w:r w:rsidR="00120364" w:rsidRPr="0032190F">
        <w:rPr>
          <w:lang w:val="fr-FR"/>
        </w:rPr>
        <w:t xml:space="preserve"> (BIB 2396 fig. 1)</w:t>
      </w:r>
    </w:p>
    <w:p w14:paraId="59B1AF60" w14:textId="77777777" w:rsidR="00B34B50" w:rsidRPr="0032190F" w:rsidRDefault="00B34B50" w:rsidP="004F3858">
      <w:pPr>
        <w:rPr>
          <w:rFonts w:eastAsia="Code2000"/>
          <w:lang w:val="fr-FR" w:eastAsia="en-GB"/>
        </w:rPr>
      </w:pPr>
    </w:p>
    <w:p w14:paraId="10A1E0CD" w14:textId="77777777" w:rsidR="00B34B50" w:rsidRPr="0032190F" w:rsidRDefault="00B34B50" w:rsidP="00426FF9">
      <w:pPr>
        <w:pStyle w:val="Heading1"/>
        <w:rPr>
          <w:rFonts w:eastAsia="Code2000"/>
        </w:rPr>
      </w:pPr>
      <w:bookmarkStart w:id="3181" w:name="Sit_Marseillaise"/>
      <w:r w:rsidRPr="0032190F">
        <w:rPr>
          <w:rFonts w:eastAsia="Code2000"/>
        </w:rPr>
        <w:t>MARSEILLAISE</w:t>
      </w:r>
    </w:p>
    <w:bookmarkEnd w:id="3181"/>
    <w:p w14:paraId="2D39D3AB" w14:textId="77777777" w:rsidR="00B34B50" w:rsidRPr="0032190F" w:rsidRDefault="00B34B50" w:rsidP="004F3858">
      <w:pPr>
        <w:rPr>
          <w:rFonts w:eastAsia="Code2000"/>
          <w:lang w:val="fr-FR" w:eastAsia="en-GB"/>
        </w:rPr>
      </w:pPr>
    </w:p>
    <w:p w14:paraId="1E7A0DA2" w14:textId="77777777" w:rsidR="00B34B50" w:rsidRPr="0032190F" w:rsidRDefault="00B34B50" w:rsidP="004F3858">
      <w:pPr>
        <w:rPr>
          <w:rFonts w:eastAsia="Code2000"/>
          <w:lang w:val="fr-FR" w:eastAsia="en-GB"/>
        </w:rPr>
      </w:pPr>
      <w:r w:rsidRPr="0032190F">
        <w:rPr>
          <w:rFonts w:eastAsia="Code2000"/>
          <w:lang w:val="fr-FR" w:eastAsia="en-GB"/>
        </w:rPr>
        <w:t>Abris de la Marseillaise (Signes, Var)</w:t>
      </w:r>
      <w:r w:rsidR="00120364" w:rsidRPr="0032190F">
        <w:rPr>
          <w:lang w:val="fr-FR"/>
        </w:rPr>
        <w:t xml:space="preserve"> </w:t>
      </w:r>
    </w:p>
    <w:p w14:paraId="4B69B068" w14:textId="77777777" w:rsidR="00B34B50" w:rsidRPr="0032190F" w:rsidRDefault="00B34B50" w:rsidP="004F3858">
      <w:pPr>
        <w:rPr>
          <w:rFonts w:eastAsia="Code2000"/>
          <w:lang w:val="fr-FR" w:eastAsia="en-GB"/>
        </w:rPr>
      </w:pPr>
    </w:p>
    <w:p w14:paraId="30A1543C" w14:textId="77777777" w:rsidR="00B34B50" w:rsidRPr="0032190F" w:rsidRDefault="00B34B50" w:rsidP="00A919D3">
      <w:pPr>
        <w:pStyle w:val="Heading2"/>
        <w:rPr>
          <w:rFonts w:eastAsia="Code2000"/>
          <w:lang w:eastAsia="en-GB"/>
        </w:rPr>
      </w:pPr>
      <w:bookmarkStart w:id="3182" w:name="Sit_Marseillaise_1"/>
      <w:r w:rsidRPr="0032190F">
        <w:rPr>
          <w:rFonts w:eastAsia="Code2000"/>
          <w:lang w:eastAsia="en-GB"/>
        </w:rPr>
        <w:t>L</w:t>
      </w:r>
      <w:r w:rsidR="00DF531A" w:rsidRPr="0032190F">
        <w:rPr>
          <w:rFonts w:eastAsia="Code2000"/>
          <w:lang w:eastAsia="en-GB"/>
        </w:rPr>
        <w:t>a Marseillaise 1</w:t>
      </w:r>
    </w:p>
    <w:bookmarkEnd w:id="3182"/>
    <w:p w14:paraId="38293C18" w14:textId="77777777" w:rsidR="00120364" w:rsidRPr="0032190F" w:rsidRDefault="00120364" w:rsidP="004F3858">
      <w:pPr>
        <w:rPr>
          <w:lang w:val="fr-FR"/>
        </w:rPr>
      </w:pPr>
    </w:p>
    <w:p w14:paraId="20F32456" w14:textId="02CF09F7" w:rsidR="00DF531A" w:rsidRPr="0032190F" w:rsidRDefault="00000000" w:rsidP="004F3858">
      <w:pPr>
        <w:rPr>
          <w:lang w:val="fr-FR"/>
        </w:rPr>
      </w:pPr>
      <w:hyperlink r:id="rId7482" w:anchor="Cul_Schemat_France" w:history="1">
        <w:r w:rsidR="00120364" w:rsidRPr="0032190F">
          <w:rPr>
            <w:rStyle w:val="Hyperlink"/>
            <w:lang w:val="fr-FR"/>
          </w:rPr>
          <w:t>art schématique peint</w:t>
        </w:r>
      </w:hyperlink>
      <w:r w:rsidR="00120364" w:rsidRPr="0032190F">
        <w:rPr>
          <w:lang w:val="fr-FR"/>
        </w:rPr>
        <w:t xml:space="preserve"> (BIB 2396 fig. 1)</w:t>
      </w:r>
    </w:p>
    <w:p w14:paraId="2AC5B2E3" w14:textId="77777777" w:rsidR="00120364" w:rsidRPr="0032190F" w:rsidRDefault="00120364" w:rsidP="004F3858">
      <w:pPr>
        <w:rPr>
          <w:rFonts w:eastAsia="Code2000"/>
          <w:lang w:val="fr-FR" w:eastAsia="en-GB"/>
        </w:rPr>
      </w:pPr>
    </w:p>
    <w:p w14:paraId="7D6C786A" w14:textId="77777777" w:rsidR="00DF531A" w:rsidRPr="0032190F" w:rsidRDefault="00DF531A" w:rsidP="00A919D3">
      <w:pPr>
        <w:pStyle w:val="Heading2"/>
        <w:rPr>
          <w:rFonts w:eastAsia="Code2000"/>
          <w:lang w:eastAsia="en-GB"/>
        </w:rPr>
      </w:pPr>
      <w:bookmarkStart w:id="3183" w:name="Sit_Marseillaise_2"/>
      <w:r w:rsidRPr="0032190F">
        <w:rPr>
          <w:rFonts w:eastAsia="Code2000"/>
          <w:lang w:eastAsia="en-GB"/>
        </w:rPr>
        <w:t>La Marseillaise 2</w:t>
      </w:r>
    </w:p>
    <w:bookmarkEnd w:id="3183"/>
    <w:p w14:paraId="4554856D" w14:textId="77777777" w:rsidR="00120364" w:rsidRPr="0032190F" w:rsidRDefault="00120364" w:rsidP="004F3858">
      <w:pPr>
        <w:rPr>
          <w:lang w:val="fr-FR"/>
        </w:rPr>
      </w:pPr>
    </w:p>
    <w:p w14:paraId="568F7772" w14:textId="3E943F77" w:rsidR="00995747" w:rsidRPr="0032190F" w:rsidRDefault="00000000" w:rsidP="006754D7">
      <w:pPr>
        <w:jc w:val="both"/>
        <w:rPr>
          <w:lang w:val="fr-FR"/>
        </w:rPr>
      </w:pPr>
      <w:hyperlink r:id="rId7483" w:anchor="Cul_Schemat_France" w:history="1">
        <w:r w:rsidR="00120364" w:rsidRPr="0032190F">
          <w:rPr>
            <w:rStyle w:val="Hyperlink"/>
            <w:lang w:val="fr-FR"/>
          </w:rPr>
          <w:t>art schématique peint</w:t>
        </w:r>
      </w:hyperlink>
      <w:r w:rsidR="00120364" w:rsidRPr="0032190F">
        <w:rPr>
          <w:lang w:val="fr-FR"/>
        </w:rPr>
        <w:t xml:space="preserve"> (BIB 2396 fig. 1)</w:t>
      </w:r>
      <w:r w:rsidR="00995747" w:rsidRPr="0032190F">
        <w:rPr>
          <w:lang w:val="fr-FR"/>
        </w:rPr>
        <w:t xml:space="preserve"> et art </w:t>
      </w:r>
      <w:hyperlink r:id="rId7484" w:anchor="Cul_Schemat_France_s" w:history="1">
        <w:r w:rsidR="00995747" w:rsidRPr="0032190F">
          <w:rPr>
            <w:rStyle w:val="Hyperlink"/>
            <w:lang w:val="fr-FR"/>
          </w:rPr>
          <w:t>schématique</w:t>
        </w:r>
      </w:hyperlink>
      <w:r w:rsidR="00995747" w:rsidRPr="0032190F">
        <w:rPr>
          <w:lang w:val="fr-FR"/>
        </w:rPr>
        <w:t xml:space="preserve"> incisé (BIB 2398 fig. 1) I1 s'agit d'un auvent bas et allong6, ouvert au sud-est sur la pente qui domine la double bergerie troglodytique de la Marseillaise (abri n°l). Des points isol</w:t>
      </w:r>
      <w:r w:rsidR="00A919D3" w:rsidRPr="0032190F">
        <w:rPr>
          <w:lang w:val="fr-FR"/>
        </w:rPr>
        <w:t>é</w:t>
      </w:r>
      <w:r w:rsidR="00995747" w:rsidRPr="0032190F">
        <w:rPr>
          <w:lang w:val="fr-FR"/>
        </w:rPr>
        <w:t xml:space="preserve">s ont </w:t>
      </w:r>
      <w:r w:rsidR="00A919D3" w:rsidRPr="0032190F">
        <w:rPr>
          <w:lang w:val="fr-FR"/>
        </w:rPr>
        <w:t>é</w:t>
      </w:r>
      <w:r w:rsidR="00995747" w:rsidRPr="0032190F">
        <w:rPr>
          <w:lang w:val="fr-FR"/>
        </w:rPr>
        <w:t>t</w:t>
      </w:r>
      <w:r w:rsidR="00A919D3" w:rsidRPr="0032190F">
        <w:rPr>
          <w:lang w:val="fr-FR"/>
        </w:rPr>
        <w:t>é</w:t>
      </w:r>
      <w:r w:rsidR="00995747" w:rsidRPr="0032190F">
        <w:rPr>
          <w:lang w:val="fr-FR"/>
        </w:rPr>
        <w:t xml:space="preserve"> peints au plafond de l'abri et la paroi du c</w:t>
      </w:r>
      <w:r w:rsidR="00A919D3" w:rsidRPr="0032190F">
        <w:rPr>
          <w:lang w:val="fr-FR"/>
        </w:rPr>
        <w:t>o</w:t>
      </w:r>
      <w:r w:rsidR="00995747" w:rsidRPr="0032190F">
        <w:rPr>
          <w:lang w:val="fr-FR"/>
        </w:rPr>
        <w:t>t</w:t>
      </w:r>
      <w:r w:rsidR="00A919D3" w:rsidRPr="0032190F">
        <w:rPr>
          <w:lang w:val="fr-FR"/>
        </w:rPr>
        <w:t>é</w:t>
      </w:r>
      <w:r w:rsidR="00995747" w:rsidRPr="0032190F">
        <w:rPr>
          <w:lang w:val="fr-FR"/>
        </w:rPr>
        <w:t xml:space="preserve"> NE est macul</w:t>
      </w:r>
      <w:r w:rsidR="00A919D3" w:rsidRPr="0032190F">
        <w:rPr>
          <w:lang w:val="fr-FR"/>
        </w:rPr>
        <w:t>é</w:t>
      </w:r>
      <w:r w:rsidR="00995747" w:rsidRPr="0032190F">
        <w:rPr>
          <w:lang w:val="fr-FR"/>
        </w:rPr>
        <w:t>e de minuscules projections de peintures attribu</w:t>
      </w:r>
      <w:r w:rsidR="00A919D3" w:rsidRPr="0032190F">
        <w:rPr>
          <w:lang w:val="fr-FR"/>
        </w:rPr>
        <w:t>é</w:t>
      </w:r>
      <w:r w:rsidR="00995747" w:rsidRPr="0032190F">
        <w:rPr>
          <w:lang w:val="fr-FR"/>
        </w:rPr>
        <w:t>es au nettoyage d'un pinceau. A l'autre extr</w:t>
      </w:r>
      <w:r w:rsidR="00A919D3" w:rsidRPr="0032190F">
        <w:rPr>
          <w:lang w:val="fr-FR"/>
        </w:rPr>
        <w:t>é</w:t>
      </w:r>
      <w:r w:rsidR="00995747" w:rsidRPr="0032190F">
        <w:rPr>
          <w:lang w:val="fr-FR"/>
        </w:rPr>
        <w:t>mit</w:t>
      </w:r>
      <w:r w:rsidR="00A919D3" w:rsidRPr="0032190F">
        <w:rPr>
          <w:lang w:val="fr-FR"/>
        </w:rPr>
        <w:t>é</w:t>
      </w:r>
      <w:r w:rsidR="00995747" w:rsidRPr="0032190F">
        <w:rPr>
          <w:lang w:val="fr-FR"/>
        </w:rPr>
        <w:t xml:space="preserve"> de l'abri, on observe plusieurs fines gravures : un signe sol</w:t>
      </w:r>
      <w:r w:rsidR="00A919D3" w:rsidRPr="0032190F">
        <w:rPr>
          <w:lang w:val="fr-FR"/>
        </w:rPr>
        <w:t>é</w:t>
      </w:r>
      <w:r w:rsidR="00995747" w:rsidRPr="0032190F">
        <w:rPr>
          <w:lang w:val="fr-FR"/>
        </w:rPr>
        <w:t>iforme contourn</w:t>
      </w:r>
      <w:r w:rsidR="00A919D3" w:rsidRPr="0032190F">
        <w:rPr>
          <w:lang w:val="fr-FR"/>
        </w:rPr>
        <w:t>é</w:t>
      </w:r>
      <w:r w:rsidR="00995747" w:rsidRPr="0032190F">
        <w:rPr>
          <w:lang w:val="fr-FR"/>
        </w:rPr>
        <w:t xml:space="preserve"> </w:t>
      </w:r>
      <w:r w:rsidR="00A919D3" w:rsidRPr="0032190F">
        <w:rPr>
          <w:lang w:val="fr-FR"/>
        </w:rPr>
        <w:t>à</w:t>
      </w:r>
      <w:r w:rsidR="00995747" w:rsidRPr="0032190F">
        <w:rPr>
          <w:lang w:val="fr-FR"/>
        </w:rPr>
        <w:t xml:space="preserve"> gauche par un double trait curviligne et un zigzag vertical..(BIB 2398 p. 578)  </w:t>
      </w:r>
    </w:p>
    <w:p w14:paraId="58E629E1" w14:textId="77777777" w:rsidR="00A919D3" w:rsidRPr="0032190F" w:rsidRDefault="00A919D3" w:rsidP="004F3858">
      <w:pPr>
        <w:rPr>
          <w:rFonts w:eastAsia="Code2000"/>
          <w:lang w:val="fr-FR" w:eastAsia="en-GB"/>
        </w:rPr>
      </w:pPr>
    </w:p>
    <w:p w14:paraId="10E171EF" w14:textId="05D19D30" w:rsidR="00A919D3" w:rsidRPr="0032190F" w:rsidRDefault="00A919D3" w:rsidP="004F3858">
      <w:pPr>
        <w:rPr>
          <w:rFonts w:eastAsia="Code2000"/>
          <w:lang w:val="fr-FR" w:eastAsia="en-GB"/>
        </w:rPr>
      </w:pPr>
      <w:r w:rsidRPr="0032190F">
        <w:rPr>
          <w:rFonts w:eastAsia="Code2000"/>
          <w:lang w:val="fr-FR" w:eastAsia="en-GB"/>
        </w:rPr>
        <w:t xml:space="preserve">v. </w:t>
      </w:r>
      <w:bookmarkStart w:id="3184" w:name="_Hlk161593787"/>
      <w:r>
        <w:fldChar w:fldCharType="begin"/>
      </w:r>
      <w:r w:rsidRPr="00FC56CB">
        <w:rPr>
          <w:lang w:val="fr-FR"/>
        </w:rPr>
        <w:instrText>HYPERLINK "file:///C:\\Users\\Thomas%20Huet\\Desktop\\Documentation%20archéologique%20liée%20à%20la%20thèse\\Sites.docx" \l "Sit_Maigres"</w:instrText>
      </w:r>
      <w:r>
        <w:fldChar w:fldCharType="separate"/>
      </w:r>
      <w:r w:rsidRPr="0032190F">
        <w:rPr>
          <w:rStyle w:val="Hyperlink"/>
          <w:rFonts w:eastAsia="Code2000"/>
          <w:lang w:val="fr-FR" w:eastAsia="en-GB"/>
        </w:rPr>
        <w:t>Bergerie des Maigres</w:t>
      </w:r>
      <w:r>
        <w:rPr>
          <w:rStyle w:val="Hyperlink"/>
          <w:rFonts w:eastAsia="Code2000"/>
          <w:lang w:val="fr-FR" w:eastAsia="en-GB"/>
        </w:rPr>
        <w:fldChar w:fldCharType="end"/>
      </w:r>
      <w:bookmarkEnd w:id="3184"/>
      <w:r w:rsidRPr="0032190F">
        <w:rPr>
          <w:rFonts w:eastAsia="Code2000"/>
          <w:lang w:val="fr-FR" w:eastAsia="en-GB"/>
        </w:rPr>
        <w:t xml:space="preserve"> (SS BIB)</w:t>
      </w:r>
    </w:p>
    <w:p w14:paraId="33DCA575" w14:textId="77777777" w:rsidR="00120364" w:rsidRPr="0032190F" w:rsidRDefault="00120364" w:rsidP="001642B9">
      <w:pPr>
        <w:pStyle w:val="Heading1"/>
        <w:rPr>
          <w:rFonts w:eastAsia="Code2000"/>
        </w:rPr>
      </w:pPr>
      <w:r w:rsidRPr="0032190F">
        <w:rPr>
          <w:rFonts w:eastAsia="Code2000"/>
        </w:rPr>
        <w:br/>
      </w:r>
      <w:bookmarkStart w:id="3185" w:name="Sit_Gemini"/>
      <w:r w:rsidRPr="0032190F">
        <w:rPr>
          <w:rFonts w:eastAsia="Code2000"/>
        </w:rPr>
        <w:t>GEMINI</w:t>
      </w:r>
      <w:bookmarkEnd w:id="3185"/>
    </w:p>
    <w:p w14:paraId="32C445DB" w14:textId="1DCF9BC7" w:rsidR="007E03A3" w:rsidRPr="0032190F" w:rsidRDefault="00120364" w:rsidP="004F3858">
      <w:pPr>
        <w:rPr>
          <w:rFonts w:eastAsia="Code2000"/>
          <w:lang w:val="fr-FR" w:eastAsia="en-GB"/>
        </w:rPr>
      </w:pPr>
      <w:r w:rsidRPr="0032190F">
        <w:rPr>
          <w:rFonts w:eastAsia="Code2000"/>
          <w:lang w:val="fr-FR" w:eastAsia="en-GB"/>
        </w:rPr>
        <w:t>Abri Gémini (Le Muy, Var)</w:t>
      </w:r>
      <w:r w:rsidRPr="0032190F">
        <w:rPr>
          <w:lang w:val="fr-FR"/>
        </w:rPr>
        <w:t xml:space="preserve"> </w:t>
      </w:r>
      <w:hyperlink r:id="rId7485" w:anchor="Cul_Schemat_France" w:history="1">
        <w:r w:rsidRPr="0032190F">
          <w:rPr>
            <w:rStyle w:val="Hyperlink"/>
            <w:lang w:val="fr-FR"/>
          </w:rPr>
          <w:t>art schématique peint</w:t>
        </w:r>
      </w:hyperlink>
      <w:r w:rsidRPr="0032190F">
        <w:rPr>
          <w:lang w:val="fr-FR"/>
        </w:rPr>
        <w:t xml:space="preserve"> (BIB 2396 fig. 1)</w:t>
      </w:r>
    </w:p>
    <w:p w14:paraId="2EB8BFEC" w14:textId="77777777" w:rsidR="00120364" w:rsidRPr="0032190F" w:rsidRDefault="00120364" w:rsidP="004F3858">
      <w:pPr>
        <w:rPr>
          <w:rFonts w:eastAsia="Code2000"/>
          <w:lang w:val="fr-FR" w:eastAsia="en-GB"/>
        </w:rPr>
      </w:pPr>
    </w:p>
    <w:p w14:paraId="00A780A7" w14:textId="77777777" w:rsidR="00120364" w:rsidRPr="0032190F" w:rsidRDefault="00120364" w:rsidP="001642B9">
      <w:pPr>
        <w:pStyle w:val="Heading1"/>
        <w:rPr>
          <w:rFonts w:eastAsia="Code2000"/>
        </w:rPr>
      </w:pPr>
      <w:bookmarkStart w:id="3186" w:name="Sit_Olivier"/>
      <w:r w:rsidRPr="0032190F">
        <w:rPr>
          <w:rFonts w:eastAsia="Code2000"/>
        </w:rPr>
        <w:t>OLIVIER</w:t>
      </w:r>
    </w:p>
    <w:bookmarkEnd w:id="3186"/>
    <w:p w14:paraId="34FF37D2" w14:textId="34ED971A" w:rsidR="00120364" w:rsidRPr="0032190F" w:rsidRDefault="00120364" w:rsidP="005C23BC">
      <w:pPr>
        <w:jc w:val="both"/>
        <w:rPr>
          <w:rFonts w:eastAsia="Code2000"/>
          <w:lang w:val="fr-FR" w:eastAsia="en-GB"/>
        </w:rPr>
      </w:pPr>
      <w:r w:rsidRPr="0032190F">
        <w:rPr>
          <w:rFonts w:eastAsia="Code2000"/>
          <w:lang w:val="fr-FR" w:eastAsia="en-GB"/>
        </w:rPr>
        <w:t>Grotte de l'Olivier (Les Adrets de l'Estérel, Var)</w:t>
      </w:r>
      <w:r w:rsidRPr="0032190F">
        <w:rPr>
          <w:lang w:val="fr-FR"/>
        </w:rPr>
        <w:t xml:space="preserve"> </w:t>
      </w:r>
      <w:hyperlink r:id="rId7486" w:anchor="Cul_Schemat_France" w:history="1">
        <w:r w:rsidRPr="0032190F">
          <w:rPr>
            <w:rStyle w:val="Hyperlink"/>
            <w:lang w:val="fr-FR"/>
          </w:rPr>
          <w:t>art schématique peint</w:t>
        </w:r>
      </w:hyperlink>
      <w:r w:rsidRPr="0032190F">
        <w:rPr>
          <w:lang w:val="fr-FR"/>
        </w:rPr>
        <w:t xml:space="preserve"> (BIB 2396 fig. 1)</w:t>
      </w:r>
      <w:r w:rsidR="000B70E5" w:rsidRPr="0032190F">
        <w:rPr>
          <w:lang w:val="fr-FR"/>
        </w:rPr>
        <w:t>. La grotte abrite des figures qui lui sont particulières, de curieux signes trèfl</w:t>
      </w:r>
      <w:r w:rsidR="000040D5" w:rsidRPr="0032190F">
        <w:rPr>
          <w:lang w:val="fr-FR"/>
        </w:rPr>
        <w:t>é</w:t>
      </w:r>
      <w:r w:rsidR="000B70E5" w:rsidRPr="0032190F">
        <w:rPr>
          <w:lang w:val="fr-FR"/>
        </w:rPr>
        <w:t xml:space="preserve">s </w:t>
      </w:r>
      <w:r w:rsidR="000040D5" w:rsidRPr="0032190F">
        <w:rPr>
          <w:lang w:val="fr-FR"/>
        </w:rPr>
        <w:t xml:space="preserve">[v. abri </w:t>
      </w:r>
      <w:hyperlink r:id="rId7487" w:anchor="Sit_Perret_2" w:history="1">
        <w:r w:rsidR="000040D5" w:rsidRPr="0032190F">
          <w:rPr>
            <w:rStyle w:val="Hyperlink"/>
            <w:lang w:val="fr-FR"/>
          </w:rPr>
          <w:t>Perret 2</w:t>
        </w:r>
      </w:hyperlink>
      <w:r w:rsidR="000040D5" w:rsidRPr="0032190F">
        <w:rPr>
          <w:lang w:val="fr-FR"/>
        </w:rPr>
        <w:t xml:space="preserve">] </w:t>
      </w:r>
      <w:r w:rsidR="000B70E5" w:rsidRPr="0032190F">
        <w:rPr>
          <w:lang w:val="fr-FR"/>
        </w:rPr>
        <w:t>et ponctués, répétés en divers endroits de la paroi, inconnus ailleurs et que nous ne savons pas interpréter comme pour c</w:t>
      </w:r>
      <w:r w:rsidR="00071217" w:rsidRPr="0032190F">
        <w:rPr>
          <w:lang w:val="fr-FR"/>
        </w:rPr>
        <w:t xml:space="preserve">ertaines figures de la </w:t>
      </w:r>
      <w:hyperlink r:id="rId7488" w:anchor="Sit_Pierre_Escrite" w:history="1">
        <w:r w:rsidR="00071217" w:rsidRPr="0032190F">
          <w:rPr>
            <w:rStyle w:val="Hyperlink"/>
            <w:lang w:val="fr-FR"/>
          </w:rPr>
          <w:t>Pierre E</w:t>
        </w:r>
        <w:r w:rsidR="000B70E5" w:rsidRPr="0032190F">
          <w:rPr>
            <w:rStyle w:val="Hyperlink"/>
            <w:lang w:val="fr-FR"/>
          </w:rPr>
          <w:t>c</w:t>
        </w:r>
        <w:r w:rsidR="00071217" w:rsidRPr="0032190F">
          <w:rPr>
            <w:rStyle w:val="Hyperlink"/>
            <w:lang w:val="fr-FR"/>
          </w:rPr>
          <w:t>r</w:t>
        </w:r>
        <w:r w:rsidR="000B70E5" w:rsidRPr="0032190F">
          <w:rPr>
            <w:rStyle w:val="Hyperlink"/>
            <w:lang w:val="fr-FR"/>
          </w:rPr>
          <w:t>ite</w:t>
        </w:r>
      </w:hyperlink>
      <w:r w:rsidR="000B70E5" w:rsidRPr="0032190F">
        <w:rPr>
          <w:rFonts w:eastAsia="Code2000"/>
          <w:lang w:val="fr-FR" w:eastAsia="en-GB"/>
        </w:rPr>
        <w:t xml:space="preserve"> (BIB 2400)</w:t>
      </w:r>
    </w:p>
    <w:p w14:paraId="3E0D5320" w14:textId="77777777" w:rsidR="005C23BC" w:rsidRPr="0032190F" w:rsidRDefault="005C23BC" w:rsidP="005C23BC">
      <w:pPr>
        <w:jc w:val="both"/>
        <w:rPr>
          <w:rFonts w:eastAsia="Code2000"/>
          <w:lang w:val="fr-FR" w:eastAsia="en-GB"/>
        </w:rPr>
      </w:pPr>
      <w:r w:rsidRPr="0032190F">
        <w:rPr>
          <w:rFonts w:eastAsia="Code2000"/>
          <w:lang w:val="fr-FR" w:eastAsia="en-GB"/>
        </w:rPr>
        <w:t>Personnage peint (SS BIB)</w:t>
      </w:r>
    </w:p>
    <w:p w14:paraId="203ABDD1" w14:textId="77777777" w:rsidR="000B70E5" w:rsidRPr="0032190F" w:rsidRDefault="000B70E5" w:rsidP="004F3858">
      <w:pPr>
        <w:rPr>
          <w:rFonts w:eastAsia="Code2000"/>
          <w:lang w:val="fr-FR" w:eastAsia="en-GB"/>
        </w:rPr>
      </w:pPr>
    </w:p>
    <w:p w14:paraId="0890CC27" w14:textId="77777777" w:rsidR="000202AF" w:rsidRPr="0032190F" w:rsidRDefault="000202AF" w:rsidP="00426FF9">
      <w:pPr>
        <w:pStyle w:val="Heading1"/>
        <w:rPr>
          <w:rFonts w:eastAsia="Code2000"/>
        </w:rPr>
      </w:pPr>
      <w:bookmarkStart w:id="3187" w:name="Sit_Toulousanne"/>
      <w:r w:rsidRPr="0032190F">
        <w:rPr>
          <w:rFonts w:eastAsia="Code2000"/>
        </w:rPr>
        <w:t>TOULOUSANNE</w:t>
      </w:r>
    </w:p>
    <w:bookmarkEnd w:id="3187"/>
    <w:p w14:paraId="35F4A3C0" w14:textId="77777777" w:rsidR="00B27E65" w:rsidRPr="0032190F" w:rsidRDefault="00B27E65" w:rsidP="004F3858">
      <w:pPr>
        <w:rPr>
          <w:rFonts w:eastAsia="Code2000"/>
          <w:lang w:val="fr-FR" w:eastAsia="en-GB"/>
        </w:rPr>
      </w:pPr>
      <w:r w:rsidRPr="0032190F">
        <w:rPr>
          <w:rFonts w:eastAsia="Code2000"/>
          <w:strike/>
          <w:lang w:val="fr-FR" w:eastAsia="en-GB"/>
        </w:rPr>
        <w:t>Toulousanne</w:t>
      </w:r>
      <w:r w:rsidRPr="0032190F">
        <w:rPr>
          <w:rFonts w:eastAsia="Code2000"/>
          <w:lang w:val="fr-FR" w:eastAsia="en-GB"/>
        </w:rPr>
        <w:t xml:space="preserve"> Toulousane (BIB 2523)</w:t>
      </w:r>
    </w:p>
    <w:p w14:paraId="053ABD58" w14:textId="77777777" w:rsidR="00B27E65" w:rsidRPr="0032190F" w:rsidRDefault="00B27E65" w:rsidP="004F3858">
      <w:pPr>
        <w:rPr>
          <w:rFonts w:eastAsia="Code2000"/>
          <w:lang w:val="fr-FR" w:eastAsia="en-GB"/>
        </w:rPr>
      </w:pPr>
    </w:p>
    <w:p w14:paraId="397E7C1C" w14:textId="3B7EF2E1" w:rsidR="00090468" w:rsidRPr="0032190F" w:rsidRDefault="000202AF" w:rsidP="004F3858">
      <w:pPr>
        <w:rPr>
          <w:rFonts w:eastAsia="Code2000"/>
          <w:lang w:val="fr-FR" w:eastAsia="en-GB"/>
        </w:rPr>
      </w:pPr>
      <w:r w:rsidRPr="0032190F">
        <w:rPr>
          <w:rFonts w:eastAsia="Code2000"/>
          <w:lang w:val="fr-FR" w:eastAsia="en-GB"/>
        </w:rPr>
        <w:t>Abri Toulousanne</w:t>
      </w:r>
      <w:r w:rsidR="00120364" w:rsidRPr="0032190F">
        <w:rPr>
          <w:rFonts w:eastAsia="Code2000"/>
          <w:lang w:val="fr-FR" w:eastAsia="en-GB"/>
        </w:rPr>
        <w:t xml:space="preserve"> (Evenos, Var)</w:t>
      </w:r>
      <w:r w:rsidRPr="0032190F">
        <w:rPr>
          <w:rFonts w:eastAsia="Code2000"/>
          <w:lang w:val="fr-FR" w:eastAsia="en-GB"/>
        </w:rPr>
        <w:t xml:space="preserve">, </w:t>
      </w:r>
      <w:hyperlink r:id="rId7489" w:anchor="Cul_Schemat_France" w:history="1">
        <w:r w:rsidR="003B0387" w:rsidRPr="0032190F">
          <w:rPr>
            <w:rStyle w:val="Hyperlink"/>
            <w:lang w:val="fr-FR"/>
          </w:rPr>
          <w:t>art schématique peint</w:t>
        </w:r>
      </w:hyperlink>
      <w:r w:rsidR="003B0387" w:rsidRPr="0032190F">
        <w:rPr>
          <w:rFonts w:eastAsia="Code2000"/>
          <w:lang w:val="fr-FR" w:eastAsia="en-GB"/>
        </w:rPr>
        <w:t xml:space="preserve"> </w:t>
      </w:r>
      <w:r w:rsidRPr="0032190F">
        <w:rPr>
          <w:rFonts w:eastAsia="Code2000"/>
          <w:lang w:val="fr-FR" w:eastAsia="en-GB"/>
        </w:rPr>
        <w:t>(BIB 1738 p. 159)</w:t>
      </w:r>
      <w:r w:rsidR="00DE0C5D" w:rsidRPr="0032190F">
        <w:rPr>
          <w:rFonts w:eastAsia="Code2000"/>
          <w:lang w:val="fr-FR" w:eastAsia="en-GB"/>
        </w:rPr>
        <w:t xml:space="preserve">. </w:t>
      </w:r>
    </w:p>
    <w:p w14:paraId="446C1F47" w14:textId="77777777" w:rsidR="00090468" w:rsidRPr="0032190F" w:rsidRDefault="00090468" w:rsidP="004F3858">
      <w:pPr>
        <w:rPr>
          <w:rFonts w:eastAsia="Code2000"/>
          <w:lang w:val="fr-FR" w:eastAsia="en-GB"/>
        </w:rPr>
      </w:pPr>
      <w:r w:rsidRPr="0032190F">
        <w:rPr>
          <w:rFonts w:eastAsia="Code2000"/>
          <w:lang w:val="fr-FR" w:eastAsia="en-GB"/>
        </w:rPr>
        <w:t>Le site à une configuration particulière: écailles hexagonales au niveau du mamelon (BIB 2396 p. 142)</w:t>
      </w:r>
      <w:r w:rsidR="00A33241" w:rsidRPr="0032190F">
        <w:rPr>
          <w:rFonts w:eastAsia="Code2000"/>
          <w:lang w:val="fr-FR" w:eastAsia="en-GB"/>
        </w:rPr>
        <w:t xml:space="preserve"> Lieu d'extraction du silex noir du Crétacé inférieur (BIB 2396 p. 148)</w:t>
      </w:r>
    </w:p>
    <w:p w14:paraId="02F8D039" w14:textId="77777777" w:rsidR="00120364" w:rsidRPr="0032190F" w:rsidRDefault="00DE0C5D" w:rsidP="004F3858">
      <w:pPr>
        <w:rPr>
          <w:rFonts w:eastAsia="Code2000"/>
          <w:lang w:val="fr-FR" w:eastAsia="en-GB"/>
        </w:rPr>
      </w:pPr>
      <w:r w:rsidRPr="0032190F">
        <w:rPr>
          <w:rFonts w:eastAsia="Code2000"/>
          <w:lang w:val="fr-FR" w:eastAsia="en-GB"/>
        </w:rPr>
        <w:t xml:space="preserve">Groupe d'anthropomorphes </w:t>
      </w:r>
      <w:r w:rsidR="003B0387" w:rsidRPr="0032190F">
        <w:rPr>
          <w:rFonts w:eastAsia="Code2000"/>
          <w:lang w:val="fr-FR" w:eastAsia="en-GB"/>
        </w:rPr>
        <w:t xml:space="preserve">peints </w:t>
      </w:r>
      <w:r w:rsidRPr="0032190F">
        <w:rPr>
          <w:rFonts w:eastAsia="Code2000"/>
          <w:lang w:val="fr-FR" w:eastAsia="en-GB"/>
        </w:rPr>
        <w:t>(BIB 1738 fig. 37)</w:t>
      </w:r>
    </w:p>
    <w:p w14:paraId="1E58BDA0" w14:textId="77777777" w:rsidR="004B4A6A" w:rsidRPr="0032190F" w:rsidRDefault="004B4A6A" w:rsidP="004F3858">
      <w:pPr>
        <w:rPr>
          <w:rFonts w:eastAsia="Code2000"/>
          <w:lang w:val="fr-FR" w:eastAsia="en-GB"/>
        </w:rPr>
      </w:pPr>
    </w:p>
    <w:p w14:paraId="4D6F6F54" w14:textId="77777777" w:rsidR="004B4A6A" w:rsidRPr="0032190F" w:rsidRDefault="004B4A6A" w:rsidP="00426FF9">
      <w:pPr>
        <w:pStyle w:val="Heading1"/>
        <w:rPr>
          <w:rFonts w:eastAsia="Code2000"/>
        </w:rPr>
      </w:pPr>
      <w:bookmarkStart w:id="3188" w:name="Sit_Garosse"/>
      <w:r w:rsidRPr="0032190F">
        <w:rPr>
          <w:rFonts w:eastAsia="Code2000"/>
        </w:rPr>
        <w:t>GAROSSE</w:t>
      </w:r>
    </w:p>
    <w:bookmarkEnd w:id="3188"/>
    <w:p w14:paraId="470ECFF1" w14:textId="4D0886AA" w:rsidR="00C632AB" w:rsidRPr="0032190F" w:rsidRDefault="00C632AB" w:rsidP="00C632AB">
      <w:pPr>
        <w:autoSpaceDE w:val="0"/>
        <w:autoSpaceDN w:val="0"/>
        <w:adjustRightInd w:val="0"/>
        <w:jc w:val="both"/>
        <w:rPr>
          <w:lang w:val="fr-FR"/>
        </w:rPr>
      </w:pPr>
      <w:r w:rsidRPr="0032190F">
        <w:rPr>
          <w:lang w:val="fr-FR"/>
        </w:rPr>
        <w:t xml:space="preserve">La grotte de la Garosse (Labastide-de-Sérou), </w:t>
      </w:r>
      <w:hyperlink r:id="rId7490" w:anchor="Cul_Schemat_France" w:history="1">
        <w:r w:rsidRPr="0032190F">
          <w:rPr>
            <w:rStyle w:val="Hyperlink"/>
            <w:lang w:val="fr-FR"/>
          </w:rPr>
          <w:t>art schématique peint</w:t>
        </w:r>
      </w:hyperlink>
      <w:r w:rsidRPr="0032190F">
        <w:rPr>
          <w:lang w:val="fr-FR"/>
        </w:rPr>
        <w:t>, dans les Pyrénées, montre un anthropomorphe peint en noir à base arrondie et bras levé comparable à certains symboles féminins dérivés peut-être de l' "idole bilobée"  fréquente dans l'art schématique ibérique (Las Viñas, Escorialejo, etc.) (BIB 1738 p. 159). Personnage bilobé à bras étendu (BIB 1738 fig. 37)</w:t>
      </w:r>
    </w:p>
    <w:p w14:paraId="1E4C3602" w14:textId="77777777" w:rsidR="001D49D0" w:rsidRPr="0032190F" w:rsidRDefault="001D49D0" w:rsidP="001D49D0">
      <w:pPr>
        <w:autoSpaceDE w:val="0"/>
        <w:autoSpaceDN w:val="0"/>
        <w:adjustRightInd w:val="0"/>
        <w:jc w:val="both"/>
        <w:rPr>
          <w:lang w:val="fr-FR"/>
        </w:rPr>
      </w:pPr>
      <w:r w:rsidRPr="0032190F">
        <w:rPr>
          <w:lang w:val="fr-FR"/>
        </w:rPr>
        <w:t xml:space="preserve">Petite cavité de 125 m de long, composée d’une galerie unique coupée en son extrême tiers par une étroiture. Nombreux piliers. V. Peinture noire à caractère anthropomorphique sur un des piliers stalagmitiques situé avant la chatière. VII. Glory attribue cette figuration à l’Age des Métaux. (BIB 2422) </w:t>
      </w:r>
    </w:p>
    <w:p w14:paraId="6CC09BF4" w14:textId="77777777" w:rsidR="000202AF" w:rsidRPr="0032190F" w:rsidRDefault="000202AF" w:rsidP="004F3858">
      <w:pPr>
        <w:rPr>
          <w:rFonts w:eastAsia="Code2000"/>
          <w:lang w:val="fr-FR" w:eastAsia="en-GB"/>
        </w:rPr>
      </w:pPr>
    </w:p>
    <w:p w14:paraId="342BC671" w14:textId="77777777" w:rsidR="000202AF" w:rsidRPr="00426FF9" w:rsidRDefault="000202AF" w:rsidP="00426FF9">
      <w:pPr>
        <w:pStyle w:val="Heading1"/>
        <w:rPr>
          <w:rFonts w:eastAsia="Code2000"/>
          <w:lang w:val="en-US"/>
        </w:rPr>
      </w:pPr>
      <w:bookmarkStart w:id="3189" w:name="Sit_Georgeot"/>
      <w:r w:rsidRPr="00426FF9">
        <w:rPr>
          <w:rFonts w:eastAsia="Code2000"/>
          <w:lang w:val="en-US"/>
        </w:rPr>
        <w:t>GEORGEOT</w:t>
      </w:r>
    </w:p>
    <w:bookmarkEnd w:id="3189"/>
    <w:p w14:paraId="0E68BEFC" w14:textId="38FC20AA" w:rsidR="0086559A" w:rsidRPr="0032190F" w:rsidRDefault="000202AF" w:rsidP="0086559A">
      <w:pPr>
        <w:jc w:val="both"/>
        <w:rPr>
          <w:rFonts w:eastAsia="Code2000"/>
          <w:lang w:val="fr-FR" w:eastAsia="en-GB"/>
        </w:rPr>
      </w:pPr>
      <w:r w:rsidRPr="00956EE4">
        <w:rPr>
          <w:rFonts w:eastAsia="Code2000"/>
          <w:lang w:eastAsia="en-GB"/>
        </w:rPr>
        <w:t>Abri Georgeot</w:t>
      </w:r>
      <w:r w:rsidR="00120364" w:rsidRPr="00956EE4">
        <w:rPr>
          <w:rFonts w:eastAsia="Code2000"/>
          <w:lang w:eastAsia="en-GB"/>
        </w:rPr>
        <w:t xml:space="preserve"> (Evenos, Var)</w:t>
      </w:r>
      <w:r w:rsidRPr="00956EE4">
        <w:rPr>
          <w:rFonts w:eastAsia="Code2000"/>
          <w:lang w:eastAsia="en-GB"/>
        </w:rPr>
        <w:t xml:space="preserve">. </w:t>
      </w:r>
      <w:hyperlink r:id="rId7491" w:anchor="Cul_Schemat_France" w:history="1">
        <w:r w:rsidR="003B0387" w:rsidRPr="0032190F">
          <w:rPr>
            <w:rStyle w:val="Hyperlink"/>
            <w:lang w:val="fr-FR"/>
          </w:rPr>
          <w:t>art schématique peint</w:t>
        </w:r>
      </w:hyperlink>
      <w:r w:rsidR="00DF531A" w:rsidRPr="0032190F">
        <w:rPr>
          <w:lang w:val="fr-FR"/>
        </w:rPr>
        <w:t xml:space="preserve"> (BIB 2396 fig. 1)</w:t>
      </w:r>
      <w:r w:rsidRPr="0032190F">
        <w:rPr>
          <w:rFonts w:eastAsia="Code2000"/>
          <w:lang w:val="fr-FR" w:eastAsia="en-GB"/>
        </w:rPr>
        <w:t xml:space="preserve">. </w:t>
      </w:r>
      <w:r w:rsidR="0086559A" w:rsidRPr="0032190F">
        <w:rPr>
          <w:rFonts w:eastAsia="Code2000"/>
          <w:lang w:val="fr-FR" w:eastAsia="en-GB"/>
        </w:rPr>
        <w:t>personnage: multiplication des appendices (i.e., signe arboriforme) (BIB 2396 p. 153)</w:t>
      </w:r>
    </w:p>
    <w:p w14:paraId="63738C88" w14:textId="77777777" w:rsidR="00DF531A" w:rsidRPr="00956EE4" w:rsidRDefault="00DF531A" w:rsidP="004F3858">
      <w:pPr>
        <w:rPr>
          <w:rFonts w:eastAsia="Code2000"/>
          <w:lang w:eastAsia="en-GB"/>
        </w:rPr>
      </w:pPr>
      <w:r w:rsidRPr="00956EE4">
        <w:rPr>
          <w:rFonts w:eastAsia="Code2000"/>
          <w:lang w:eastAsia="en-GB"/>
        </w:rPr>
        <w:t>Abris Georgeot:</w:t>
      </w:r>
    </w:p>
    <w:p w14:paraId="62E32614" w14:textId="77777777" w:rsidR="00DF531A" w:rsidRPr="00956EE4" w:rsidRDefault="00DF531A" w:rsidP="004F3858">
      <w:pPr>
        <w:rPr>
          <w:rFonts w:eastAsia="Code2000"/>
          <w:lang w:eastAsia="en-GB"/>
        </w:rPr>
      </w:pPr>
    </w:p>
    <w:p w14:paraId="3F38C3F4" w14:textId="77777777" w:rsidR="00DF531A" w:rsidRPr="007107DE" w:rsidRDefault="00DF531A" w:rsidP="00DF531A">
      <w:pPr>
        <w:pStyle w:val="Heading2"/>
        <w:rPr>
          <w:rFonts w:eastAsia="Code2000"/>
          <w:lang w:val="en-US" w:eastAsia="en-GB"/>
        </w:rPr>
      </w:pPr>
      <w:bookmarkStart w:id="3190" w:name="Sit_Georgeot_1"/>
      <w:r w:rsidRPr="007107DE">
        <w:rPr>
          <w:rFonts w:eastAsia="Code2000"/>
          <w:lang w:val="en-US" w:eastAsia="en-GB"/>
        </w:rPr>
        <w:t>Georgeot 1</w:t>
      </w:r>
    </w:p>
    <w:bookmarkEnd w:id="3190"/>
    <w:p w14:paraId="7FC236B0" w14:textId="77777777" w:rsidR="00DF531A" w:rsidRDefault="00DF531A" w:rsidP="004F3858">
      <w:pPr>
        <w:rPr>
          <w:rFonts w:eastAsia="Code2000"/>
          <w:lang w:eastAsia="en-GB"/>
        </w:rPr>
      </w:pPr>
      <w:r w:rsidRPr="00DF531A">
        <w:rPr>
          <w:rFonts w:eastAsia="Code2000"/>
          <w:lang w:eastAsia="en-GB"/>
        </w:rPr>
        <w:t>(BIB 2396 fig. 1)</w:t>
      </w:r>
    </w:p>
    <w:p w14:paraId="58B8EFFA" w14:textId="77777777" w:rsidR="00DF531A" w:rsidRPr="0032190F" w:rsidRDefault="002508F8" w:rsidP="004F3858">
      <w:pPr>
        <w:rPr>
          <w:rFonts w:eastAsia="Code2000"/>
          <w:lang w:val="fr-FR" w:eastAsia="en-GB"/>
        </w:rPr>
      </w:pPr>
      <w:r w:rsidRPr="0032190F">
        <w:rPr>
          <w:rFonts w:eastAsia="Code2000"/>
          <w:lang w:val="fr-FR" w:eastAsia="en-GB"/>
        </w:rPr>
        <w:t>Peinture; Montre un anthropomorphe à bras multiples se rapproche d'une forme d'arbre ou ramiforme (BIB 1738 p. 159) méande (BIB 1738 p. 160) Arboriformes (BIB 1738 fig. 38)</w:t>
      </w:r>
    </w:p>
    <w:p w14:paraId="49DB3558" w14:textId="77777777" w:rsidR="002508F8" w:rsidRPr="0032190F" w:rsidRDefault="002508F8" w:rsidP="004F3858">
      <w:pPr>
        <w:rPr>
          <w:rFonts w:eastAsia="Code2000"/>
          <w:lang w:val="fr-FR" w:eastAsia="en-GB"/>
        </w:rPr>
      </w:pPr>
    </w:p>
    <w:p w14:paraId="799A3D8B" w14:textId="77777777" w:rsidR="00DF531A" w:rsidRPr="00045D8B" w:rsidRDefault="00DF531A" w:rsidP="00DF531A">
      <w:pPr>
        <w:pStyle w:val="Heading2"/>
        <w:rPr>
          <w:rFonts w:eastAsia="Code2000"/>
          <w:lang w:val="en-GB" w:eastAsia="en-GB"/>
        </w:rPr>
      </w:pPr>
      <w:bookmarkStart w:id="3191" w:name="Sit_Georgeot_2"/>
      <w:r w:rsidRPr="00045D8B">
        <w:rPr>
          <w:rFonts w:eastAsia="Code2000"/>
          <w:lang w:val="en-GB" w:eastAsia="en-GB"/>
        </w:rPr>
        <w:t>Georgeot 2</w:t>
      </w:r>
    </w:p>
    <w:bookmarkEnd w:id="3191"/>
    <w:p w14:paraId="2D37EFC3" w14:textId="77777777" w:rsidR="00DF531A" w:rsidRPr="00045D8B" w:rsidRDefault="00DF531A" w:rsidP="004F3858">
      <w:pPr>
        <w:rPr>
          <w:rFonts w:eastAsia="Code2000"/>
          <w:lang w:val="en-GB" w:eastAsia="en-GB"/>
        </w:rPr>
      </w:pPr>
      <w:r w:rsidRPr="00045D8B">
        <w:rPr>
          <w:rFonts w:eastAsia="Code2000"/>
          <w:lang w:val="en-GB" w:eastAsia="en-GB"/>
        </w:rPr>
        <w:t>(BIB 2396 fig. 1)</w:t>
      </w:r>
    </w:p>
    <w:p w14:paraId="159A00DC" w14:textId="77777777" w:rsidR="00C04716" w:rsidRPr="00045D8B" w:rsidRDefault="00C04716" w:rsidP="004F3858">
      <w:pPr>
        <w:rPr>
          <w:rFonts w:eastAsia="Code2000"/>
          <w:lang w:val="en-GB" w:eastAsia="en-GB"/>
        </w:rPr>
      </w:pPr>
    </w:p>
    <w:p w14:paraId="692D632A" w14:textId="53F56763" w:rsidR="00C04716" w:rsidRPr="00045D8B" w:rsidRDefault="00C04716" w:rsidP="00C04716">
      <w:pPr>
        <w:pStyle w:val="Heading1"/>
        <w:rPr>
          <w:rFonts w:eastAsia="Code2000"/>
          <w:lang w:val="en-GB"/>
        </w:rPr>
      </w:pPr>
      <w:r w:rsidRPr="00045D8B">
        <w:rPr>
          <w:rFonts w:eastAsia="Code2000"/>
          <w:lang w:val="en-GB"/>
        </w:rPr>
        <w:t>PIETRI</w:t>
      </w:r>
    </w:p>
    <w:p w14:paraId="019126A6" w14:textId="5BE2830C" w:rsidR="00C04716" w:rsidRPr="00045D8B" w:rsidRDefault="00C04716" w:rsidP="004F3858">
      <w:pPr>
        <w:rPr>
          <w:rFonts w:eastAsia="Code2000"/>
          <w:sz w:val="20"/>
          <w:lang w:val="en-GB" w:eastAsia="en-GB"/>
        </w:rPr>
      </w:pPr>
      <w:r w:rsidRPr="00045D8B">
        <w:rPr>
          <w:rFonts w:eastAsia="Code2000"/>
          <w:sz w:val="20"/>
          <w:lang w:val="en-GB" w:eastAsia="en-GB"/>
        </w:rPr>
        <w:t>arbri Pietri</w:t>
      </w:r>
    </w:p>
    <w:p w14:paraId="3D283ACC" w14:textId="77777777" w:rsidR="00C04716" w:rsidRPr="00045D8B" w:rsidRDefault="00C04716" w:rsidP="004F3858">
      <w:pPr>
        <w:rPr>
          <w:rFonts w:eastAsia="Code2000"/>
          <w:lang w:val="en-GB" w:eastAsia="en-GB"/>
        </w:rPr>
      </w:pPr>
    </w:p>
    <w:p w14:paraId="4C1AAB23" w14:textId="4A0DB73A" w:rsidR="00C04716" w:rsidRPr="0032190F" w:rsidRDefault="00C04716" w:rsidP="004F3858">
      <w:pPr>
        <w:rPr>
          <w:rFonts w:eastAsia="Code2000"/>
          <w:lang w:val="fr-FR" w:eastAsia="en-GB"/>
        </w:rPr>
      </w:pPr>
      <w:r>
        <w:rPr>
          <w:rFonts w:eastAsia="Code2000"/>
          <w:lang w:val="fr-FR" w:eastAsia="en-GB"/>
        </w:rPr>
        <w:t>Dans le Sud de la Franec. Art schématique. Peintures blanches, anthropomorphes. Découvert par l'IPAAM (Nicoletta com. pers.)</w:t>
      </w:r>
    </w:p>
    <w:p w14:paraId="55F5E5D4" w14:textId="77777777" w:rsidR="00CC5EC9" w:rsidRPr="0032190F" w:rsidRDefault="00CC5EC9" w:rsidP="004F3858">
      <w:pPr>
        <w:rPr>
          <w:rFonts w:eastAsia="Code2000"/>
          <w:lang w:val="fr-FR" w:eastAsia="en-GB"/>
        </w:rPr>
      </w:pPr>
    </w:p>
    <w:p w14:paraId="557ED5A0" w14:textId="77777777" w:rsidR="00CC5EC9" w:rsidRPr="0032190F" w:rsidRDefault="00CC5EC9" w:rsidP="00426FF9">
      <w:pPr>
        <w:pStyle w:val="Heading1"/>
        <w:rPr>
          <w:rFonts w:eastAsia="Code2000"/>
        </w:rPr>
      </w:pPr>
      <w:r w:rsidRPr="0032190F">
        <w:rPr>
          <w:rFonts w:eastAsia="Code2000"/>
        </w:rPr>
        <w:t>COULOIR DES EISSARTENES</w:t>
      </w:r>
    </w:p>
    <w:p w14:paraId="7DD62C45" w14:textId="77777777" w:rsidR="00CC5EC9" w:rsidRPr="0032190F" w:rsidRDefault="00CC5EC9" w:rsidP="004F3858">
      <w:pPr>
        <w:rPr>
          <w:rFonts w:eastAsia="Code2000"/>
          <w:lang w:val="fr-FR" w:eastAsia="en-GB"/>
        </w:rPr>
      </w:pPr>
    </w:p>
    <w:p w14:paraId="1C6D4868" w14:textId="3B66E247" w:rsidR="003B19B9" w:rsidRPr="0032190F" w:rsidRDefault="00CC5EC9" w:rsidP="003B19B9">
      <w:pPr>
        <w:rPr>
          <w:lang w:val="fr-FR"/>
        </w:rPr>
      </w:pPr>
      <w:r w:rsidRPr="0032190F">
        <w:rPr>
          <w:lang w:val="fr-FR"/>
        </w:rPr>
        <w:t xml:space="preserve">Couloir des Eissarténes, habitat perché dont l'occupation s'échelonne de la fin de l'Age du Bronze jusqu'au début du Fer </w:t>
      </w:r>
      <w:r w:rsidR="001642B9">
        <w:rPr>
          <w:lang w:val="fr-FR"/>
        </w:rPr>
        <w:t xml:space="preserve">1 </w:t>
      </w:r>
      <w:r w:rsidRPr="0032190F">
        <w:rPr>
          <w:lang w:val="fr-FR"/>
        </w:rPr>
        <w:t xml:space="preserve">et reprend pendant l'Antiquité tardive (BIB 2398 p. 574-576) </w:t>
      </w:r>
    </w:p>
    <w:p w14:paraId="277F82A4" w14:textId="77777777" w:rsidR="008B5981" w:rsidRPr="0032190F" w:rsidRDefault="008B5981" w:rsidP="003B19B9">
      <w:pPr>
        <w:rPr>
          <w:lang w:val="fr-FR"/>
        </w:rPr>
      </w:pPr>
    </w:p>
    <w:p w14:paraId="61C3A4A5" w14:textId="77777777" w:rsidR="009B513E" w:rsidRPr="0032190F" w:rsidRDefault="009B513E" w:rsidP="00426FF9">
      <w:pPr>
        <w:pStyle w:val="Heading1"/>
      </w:pPr>
      <w:bookmarkStart w:id="3192" w:name="Sit_Eissartenes"/>
      <w:r w:rsidRPr="0032190F">
        <w:t>EISSARTENES</w:t>
      </w:r>
    </w:p>
    <w:bookmarkEnd w:id="3192"/>
    <w:p w14:paraId="29902A54" w14:textId="77777777" w:rsidR="009B513E" w:rsidRPr="0032190F" w:rsidRDefault="009B513E" w:rsidP="00242C0F">
      <w:pPr>
        <w:rPr>
          <w:lang w:val="fr-FR"/>
        </w:rPr>
      </w:pPr>
    </w:p>
    <w:p w14:paraId="1AB4B0EF" w14:textId="77777777" w:rsidR="003B0387" w:rsidRPr="0032190F" w:rsidRDefault="009B513E" w:rsidP="003B0387">
      <w:pPr>
        <w:autoSpaceDE w:val="0"/>
        <w:autoSpaceDN w:val="0"/>
        <w:adjustRightInd w:val="0"/>
        <w:rPr>
          <w:lang w:val="fr-FR"/>
        </w:rPr>
      </w:pPr>
      <w:r w:rsidRPr="0032190F">
        <w:rPr>
          <w:lang w:val="fr-FR"/>
        </w:rPr>
        <w:t>Eissa</w:t>
      </w:r>
      <w:r w:rsidR="00805AEF" w:rsidRPr="0032190F">
        <w:rPr>
          <w:lang w:val="fr-FR"/>
        </w:rPr>
        <w:t>r</w:t>
      </w:r>
      <w:r w:rsidRPr="0032190F">
        <w:rPr>
          <w:lang w:val="fr-FR"/>
        </w:rPr>
        <w:t>tènes (</w:t>
      </w:r>
      <w:r w:rsidR="009C6FFB" w:rsidRPr="0032190F">
        <w:rPr>
          <w:lang w:val="fr-FR"/>
        </w:rPr>
        <w:t>Le Val, Var</w:t>
      </w:r>
      <w:r w:rsidRPr="0032190F">
        <w:rPr>
          <w:lang w:val="fr-FR"/>
        </w:rPr>
        <w:t xml:space="preserve">) </w:t>
      </w:r>
      <w:r w:rsidR="003B0387" w:rsidRPr="0032190F">
        <w:rPr>
          <w:lang w:val="fr-FR"/>
        </w:rPr>
        <w:t xml:space="preserve">(BIB 2347 p. 354) </w:t>
      </w:r>
    </w:p>
    <w:p w14:paraId="20F48131" w14:textId="77777777" w:rsidR="00805AEF" w:rsidRPr="0032190F" w:rsidRDefault="00805AEF" w:rsidP="003B0387">
      <w:pPr>
        <w:autoSpaceDE w:val="0"/>
        <w:autoSpaceDN w:val="0"/>
        <w:adjustRightInd w:val="0"/>
        <w:rPr>
          <w:rFonts w:eastAsia="Code2000"/>
          <w:lang w:val="fr-FR" w:eastAsia="en-GB"/>
        </w:rPr>
      </w:pPr>
    </w:p>
    <w:p w14:paraId="5F0CE966" w14:textId="77777777" w:rsidR="00805AEF" w:rsidRPr="0032190F" w:rsidRDefault="00805AEF" w:rsidP="00805AEF">
      <w:pPr>
        <w:pStyle w:val="Heading2"/>
        <w:rPr>
          <w:rFonts w:eastAsia="Code2000"/>
          <w:lang w:eastAsia="en-GB"/>
        </w:rPr>
      </w:pPr>
      <w:bookmarkStart w:id="3193" w:name="Sit_Eissartenes_A"/>
      <w:r w:rsidRPr="0032190F">
        <w:rPr>
          <w:rFonts w:eastAsia="Code2000"/>
          <w:lang w:eastAsia="en-GB"/>
        </w:rPr>
        <w:t>Eissartènes A</w:t>
      </w:r>
    </w:p>
    <w:bookmarkEnd w:id="3193"/>
    <w:p w14:paraId="0D62DB87" w14:textId="77777777" w:rsidR="00244E66" w:rsidRPr="0032190F" w:rsidRDefault="00244E66" w:rsidP="009B513E">
      <w:pPr>
        <w:rPr>
          <w:lang w:val="fr-FR"/>
        </w:rPr>
      </w:pPr>
    </w:p>
    <w:p w14:paraId="248C8BFB" w14:textId="7C6C4EB0" w:rsidR="003B0387" w:rsidRPr="0032190F" w:rsidRDefault="00F10E98" w:rsidP="009B513E">
      <w:pPr>
        <w:rPr>
          <w:lang w:val="fr-FR"/>
        </w:rPr>
      </w:pPr>
      <w:r w:rsidRPr="0032190F">
        <w:rPr>
          <w:lang w:val="fr-FR"/>
        </w:rPr>
        <w:t xml:space="preserve">L'abri A des Eissartènes est un </w:t>
      </w:r>
      <w:r w:rsidRPr="0032190F">
        <w:rPr>
          <w:rFonts w:eastAsia="Code2000"/>
          <w:lang w:val="fr-FR" w:eastAsia="en-GB"/>
        </w:rPr>
        <w:t>abri peint de 23 m de long ouvert au sud pr</w:t>
      </w:r>
      <w:r w:rsidRPr="0032190F">
        <w:rPr>
          <w:rFonts w:eastAsia="Code2000" w:hint="eastAsia"/>
          <w:lang w:val="fr-FR" w:eastAsia="en-GB"/>
        </w:rPr>
        <w:t>é</w:t>
      </w:r>
      <w:r w:rsidRPr="0032190F">
        <w:rPr>
          <w:rFonts w:eastAsia="Code2000"/>
          <w:lang w:val="fr-FR" w:eastAsia="en-GB"/>
        </w:rPr>
        <w:t>sentant les restes d'un panneau continu de figures de 15 m lin</w:t>
      </w:r>
      <w:r w:rsidRPr="0032190F">
        <w:rPr>
          <w:rFonts w:eastAsia="Code2000" w:hint="eastAsia"/>
          <w:lang w:val="fr-FR" w:eastAsia="en-GB"/>
        </w:rPr>
        <w:t>é</w:t>
      </w:r>
      <w:r w:rsidRPr="0032190F">
        <w:rPr>
          <w:rFonts w:eastAsia="Code2000"/>
          <w:lang w:val="fr-FR" w:eastAsia="en-GB"/>
        </w:rPr>
        <w:t>aires (BIB 2347)</w:t>
      </w:r>
      <w:r w:rsidR="00FF76DB" w:rsidRPr="0032190F">
        <w:rPr>
          <w:rFonts w:eastAsia="Code2000"/>
          <w:lang w:val="fr-FR" w:eastAsia="en-GB"/>
        </w:rPr>
        <w:t xml:space="preserve"> </w:t>
      </w:r>
      <w:hyperlink r:id="rId7492" w:anchor="Cul_Schemat_France" w:history="1">
        <w:r w:rsidR="00FF76DB" w:rsidRPr="0032190F">
          <w:rPr>
            <w:rStyle w:val="Hyperlink"/>
            <w:lang w:val="fr-FR"/>
          </w:rPr>
          <w:t>art schématique peint</w:t>
        </w:r>
      </w:hyperlink>
      <w:r w:rsidR="00FF76DB" w:rsidRPr="0032190F">
        <w:rPr>
          <w:lang w:val="fr-FR"/>
        </w:rPr>
        <w:t xml:space="preserve"> (BIB 2396 fig. 1)</w:t>
      </w:r>
    </w:p>
    <w:p w14:paraId="3EE2F007" w14:textId="77777777" w:rsidR="009B513E" w:rsidRPr="0032190F" w:rsidRDefault="003B0387" w:rsidP="009B513E">
      <w:pPr>
        <w:rPr>
          <w:lang w:val="fr-FR"/>
        </w:rPr>
      </w:pPr>
      <w:r w:rsidRPr="0032190F">
        <w:rPr>
          <w:lang w:val="fr-FR"/>
        </w:rPr>
        <w:t xml:space="preserve">L'abri </w:t>
      </w:r>
      <w:r w:rsidR="009B513E" w:rsidRPr="0032190F">
        <w:rPr>
          <w:lang w:val="fr-FR"/>
        </w:rPr>
        <w:t>a été préalablement badigeonné d'ocre diluée pour présenter une teinte orangée privil</w:t>
      </w:r>
      <w:r w:rsidRPr="0032190F">
        <w:rPr>
          <w:lang w:val="fr-FR"/>
        </w:rPr>
        <w:t>é</w:t>
      </w:r>
      <w:r w:rsidR="009B513E" w:rsidRPr="0032190F">
        <w:rPr>
          <w:lang w:val="fr-FR"/>
        </w:rPr>
        <w:t>giée dans le choix des abris peints du SE de la France (BIB 2347 p. 354</w:t>
      </w:r>
      <w:r w:rsidR="00275C44" w:rsidRPr="0032190F">
        <w:rPr>
          <w:lang w:val="fr-FR"/>
        </w:rPr>
        <w:t>, BIB 2396 p. 144</w:t>
      </w:r>
      <w:r w:rsidR="009B513E" w:rsidRPr="0032190F">
        <w:rPr>
          <w:lang w:val="fr-FR"/>
        </w:rPr>
        <w:t>)</w:t>
      </w:r>
      <w:r w:rsidR="000202AF" w:rsidRPr="0032190F">
        <w:rPr>
          <w:lang w:val="fr-FR"/>
        </w:rPr>
        <w:t xml:space="preserve"> </w:t>
      </w:r>
      <w:r w:rsidRPr="0032190F">
        <w:rPr>
          <w:lang w:val="fr-FR"/>
        </w:rPr>
        <w:t>.</w:t>
      </w:r>
    </w:p>
    <w:p w14:paraId="231F2033" w14:textId="77777777" w:rsidR="00CC5EC9" w:rsidRPr="0032190F" w:rsidRDefault="00CC5EC9" w:rsidP="009B513E">
      <w:pPr>
        <w:rPr>
          <w:lang w:val="fr-FR"/>
        </w:rPr>
      </w:pPr>
      <w:r w:rsidRPr="0032190F">
        <w:rPr>
          <w:lang w:val="fr-FR"/>
        </w:rPr>
        <w:t xml:space="preserve">Abri A, orné de peintures de la fin du Néolithique (BIB 2398 p. 574-576)  </w:t>
      </w:r>
    </w:p>
    <w:p w14:paraId="7C230E54" w14:textId="77777777" w:rsidR="00244E66" w:rsidRPr="0032190F" w:rsidRDefault="00244E66" w:rsidP="009B513E">
      <w:pPr>
        <w:rPr>
          <w:lang w:val="fr-FR"/>
        </w:rPr>
      </w:pPr>
    </w:p>
    <w:p w14:paraId="67E9A97E" w14:textId="77777777" w:rsidR="00244E66" w:rsidRPr="0032190F" w:rsidRDefault="00061299" w:rsidP="00DE7B10">
      <w:pPr>
        <w:pStyle w:val="Heading3"/>
      </w:pPr>
      <w:r>
        <w:lastRenderedPageBreak/>
        <w:t>a</w:t>
      </w:r>
      <w:r w:rsidR="00244E66" w:rsidRPr="0032190F">
        <w:t>rt rupestre</w:t>
      </w:r>
    </w:p>
    <w:p w14:paraId="6045380B" w14:textId="08FB787B" w:rsidR="003B0387" w:rsidRPr="0032190F" w:rsidRDefault="003B0387" w:rsidP="003B0387">
      <w:pPr>
        <w:jc w:val="both"/>
        <w:rPr>
          <w:szCs w:val="21"/>
          <w:lang w:val="fr-FR" w:eastAsia="en-GB"/>
        </w:rPr>
      </w:pPr>
      <w:r w:rsidRPr="0032190F">
        <w:rPr>
          <w:rFonts w:eastAsia="Code2000"/>
          <w:lang w:val="fr-FR" w:eastAsia="en-GB"/>
        </w:rPr>
        <w:t>G</w:t>
      </w:r>
      <w:r w:rsidRPr="0032190F">
        <w:rPr>
          <w:lang w:val="fr-FR"/>
        </w:rPr>
        <w:t xml:space="preserve">rand auvent chargé d’un long panneau de figures juxtaposées, montre un </w:t>
      </w:r>
      <w:hyperlink r:id="rId7493" w:anchor="Cul_Art_TAC_T_z_cervide" w:history="1">
        <w:r w:rsidRPr="0032190F">
          <w:rPr>
            <w:rStyle w:val="Hyperlink"/>
            <w:lang w:val="fr-FR"/>
          </w:rPr>
          <w:t>cerf</w:t>
        </w:r>
      </w:hyperlink>
      <w:r w:rsidRPr="0032190F">
        <w:rPr>
          <w:lang w:val="fr-FR"/>
        </w:rPr>
        <w:t>, tête à gauche retournée vers la droite</w:t>
      </w:r>
      <w:r w:rsidR="00780DD8" w:rsidRPr="0032190F">
        <w:rPr>
          <w:lang w:val="fr-FR"/>
        </w:rPr>
        <w:t xml:space="preserve"> [carré D9]</w:t>
      </w:r>
      <w:r w:rsidRPr="0032190F">
        <w:rPr>
          <w:lang w:val="fr-FR"/>
        </w:rPr>
        <w:t>, artifice qui allonge les bois ainsi dégagés du corps. Trois alignements de très petites ponctuations sont placés à hauteur des pattes. Un autre signe pectiné à droite</w:t>
      </w:r>
      <w:r w:rsidR="00780DD8" w:rsidRPr="0032190F">
        <w:rPr>
          <w:lang w:val="fr-FR"/>
        </w:rPr>
        <w:t xml:space="preserve"> [carré E9]</w:t>
      </w:r>
      <w:r w:rsidRPr="0032190F">
        <w:rPr>
          <w:lang w:val="fr-FR"/>
        </w:rPr>
        <w:t>, parcouru des mêmes alignements de petits points, est sans doute un autre cerf : la partie supérieure n’est plus visible. Près du premier, deux lignes horizontales, parallèles, sont hérissées de courts traits légèrement incurvés. Il pourrait s’agir d’un signe élaphomorphe, l’animal représenté par ses seuls appendices frontaux. Les trois lignes de points sont de nouveau présentes. (BIB 1165 p. 110) C</w:t>
      </w:r>
      <w:r w:rsidRPr="0032190F">
        <w:rPr>
          <w:szCs w:val="21"/>
          <w:lang w:val="fr-FR" w:eastAsia="en-GB"/>
        </w:rPr>
        <w:t>’est le recoupement de deux signes qui fait croire à l’existence d’un bouquetin (BIB 1165 p. 112)</w:t>
      </w:r>
      <w:r w:rsidR="000C36F5" w:rsidRPr="0032190F">
        <w:rPr>
          <w:szCs w:val="21"/>
          <w:lang w:val="fr-FR" w:eastAsia="en-GB"/>
        </w:rPr>
        <w:t xml:space="preserve"> soleil (SS BIB)</w:t>
      </w:r>
    </w:p>
    <w:p w14:paraId="5A83E279" w14:textId="77777777" w:rsidR="002E209E" w:rsidRPr="0032190F" w:rsidRDefault="002E209E" w:rsidP="002E209E">
      <w:pPr>
        <w:rPr>
          <w:szCs w:val="21"/>
          <w:lang w:val="fr-FR" w:eastAsia="en-GB"/>
        </w:rPr>
      </w:pPr>
      <w:r w:rsidRPr="0032190F">
        <w:rPr>
          <w:szCs w:val="21"/>
          <w:lang w:val="fr-FR" w:eastAsia="en-GB"/>
        </w:rPr>
        <w:t>Le panneau C montre de très nombreuses peintures (BIB 901)</w:t>
      </w:r>
    </w:p>
    <w:p w14:paraId="10942C0E" w14:textId="6A186847" w:rsidR="007A1D33" w:rsidRPr="0032190F" w:rsidRDefault="00F802BA" w:rsidP="003B0387">
      <w:pPr>
        <w:jc w:val="both"/>
        <w:rPr>
          <w:szCs w:val="21"/>
          <w:lang w:val="fr-FR" w:eastAsia="en-GB"/>
        </w:rPr>
      </w:pPr>
      <w:r w:rsidRPr="0032190F">
        <w:rPr>
          <w:szCs w:val="21"/>
          <w:lang w:val="fr-FR" w:eastAsia="en-GB"/>
        </w:rPr>
        <w:t>Superposition des figures qui témoigne sans doute de l'existence de plusieurs phases d'aménagements voir d'une évolution de la symbolique et des pratiques qui lui sont associées (BIB 2396 p. 150)</w:t>
      </w:r>
      <w:r w:rsidR="008B5981" w:rsidRPr="0032190F">
        <w:rPr>
          <w:szCs w:val="21"/>
          <w:lang w:val="fr-FR" w:eastAsia="en-GB"/>
        </w:rPr>
        <w:t xml:space="preserve"> </w:t>
      </w:r>
      <w:r w:rsidR="007A1D33" w:rsidRPr="0032190F">
        <w:rPr>
          <w:szCs w:val="21"/>
          <w:lang w:val="fr-FR" w:eastAsia="en-GB"/>
        </w:rPr>
        <w:t>Grilles complexes et ponctuées reliées entre elles par des alignements de ponctuations, superposées aux nombeuses figures du panneau. Ces grilles constituent la dernière phase picturale du site (BIB 2396 p. 155)</w:t>
      </w:r>
      <w:r w:rsidR="00EB52A6" w:rsidRPr="0032190F">
        <w:rPr>
          <w:szCs w:val="21"/>
          <w:lang w:val="fr-FR" w:eastAsia="en-GB"/>
        </w:rPr>
        <w:t xml:space="preserve"> v. </w:t>
      </w:r>
      <w:hyperlink r:id="rId7494" w:anchor="Sit_Pierre_Escrite_p_NE_3" w:history="1">
        <w:r w:rsidR="00EB52A6" w:rsidRPr="0032190F">
          <w:rPr>
            <w:rStyle w:val="Hyperlink"/>
            <w:szCs w:val="21"/>
            <w:lang w:val="fr-FR" w:eastAsia="en-GB"/>
          </w:rPr>
          <w:t>Pierre Escrite, p. 3</w:t>
        </w:r>
      </w:hyperlink>
    </w:p>
    <w:p w14:paraId="1F6ABE60" w14:textId="77777777" w:rsidR="003B0387" w:rsidRPr="0032190F" w:rsidRDefault="00ED4EC9" w:rsidP="00ED4EC9">
      <w:pPr>
        <w:rPr>
          <w:szCs w:val="21"/>
          <w:lang w:val="fr-FR" w:eastAsia="en-GB"/>
        </w:rPr>
      </w:pPr>
      <w:r w:rsidRPr="0032190F">
        <w:rPr>
          <w:szCs w:val="21"/>
          <w:lang w:val="fr-FR" w:eastAsia="en-GB"/>
        </w:rPr>
        <w:t>A l'abri A des Eissartènes, une repr</w:t>
      </w:r>
      <w:r w:rsidR="00CC5EC9" w:rsidRPr="0032190F">
        <w:rPr>
          <w:szCs w:val="21"/>
          <w:lang w:val="fr-FR" w:eastAsia="en-GB"/>
        </w:rPr>
        <w:t>é</w:t>
      </w:r>
      <w:r w:rsidRPr="0032190F">
        <w:rPr>
          <w:szCs w:val="21"/>
          <w:lang w:val="fr-FR" w:eastAsia="en-GB"/>
        </w:rPr>
        <w:t xml:space="preserve">sentation de figure </w:t>
      </w:r>
      <w:r w:rsidR="00CC5EC9" w:rsidRPr="0032190F">
        <w:rPr>
          <w:szCs w:val="21"/>
          <w:lang w:val="fr-FR" w:eastAsia="en-GB"/>
        </w:rPr>
        <w:t>à</w:t>
      </w:r>
      <w:r w:rsidRPr="0032190F">
        <w:rPr>
          <w:szCs w:val="21"/>
          <w:lang w:val="fr-FR" w:eastAsia="en-GB"/>
        </w:rPr>
        <w:t xml:space="preserve"> base triangulaire parfois surmont</w:t>
      </w:r>
      <w:r w:rsidR="00CC5EC9" w:rsidRPr="0032190F">
        <w:rPr>
          <w:szCs w:val="21"/>
          <w:lang w:val="fr-FR" w:eastAsia="en-GB"/>
        </w:rPr>
        <w:t>é</w:t>
      </w:r>
      <w:r w:rsidRPr="0032190F">
        <w:rPr>
          <w:szCs w:val="21"/>
          <w:lang w:val="fr-FR" w:eastAsia="en-GB"/>
        </w:rPr>
        <w:t>e d'un axe vertical occupe le centre de la zone de gauche pr</w:t>
      </w:r>
      <w:r w:rsidR="00CC5EC9" w:rsidRPr="0032190F">
        <w:rPr>
          <w:szCs w:val="21"/>
          <w:lang w:val="fr-FR" w:eastAsia="en-GB"/>
        </w:rPr>
        <w:t>è</w:t>
      </w:r>
      <w:r w:rsidRPr="0032190F">
        <w:rPr>
          <w:szCs w:val="21"/>
          <w:lang w:val="fr-FR" w:eastAsia="en-GB"/>
        </w:rPr>
        <w:t>s d'un personnage masculin tr</w:t>
      </w:r>
      <w:r w:rsidR="00CC5EC9" w:rsidRPr="0032190F">
        <w:rPr>
          <w:szCs w:val="21"/>
          <w:lang w:val="fr-FR" w:eastAsia="en-GB"/>
        </w:rPr>
        <w:t>é</w:t>
      </w:r>
      <w:r w:rsidRPr="0032190F">
        <w:rPr>
          <w:szCs w:val="21"/>
          <w:lang w:val="fr-FR" w:eastAsia="en-GB"/>
        </w:rPr>
        <w:t>s simplifi</w:t>
      </w:r>
      <w:r w:rsidR="00CC5EC9" w:rsidRPr="0032190F">
        <w:rPr>
          <w:szCs w:val="21"/>
          <w:lang w:val="fr-FR" w:eastAsia="en-GB"/>
        </w:rPr>
        <w:t>é</w:t>
      </w:r>
      <w:r w:rsidRPr="0032190F">
        <w:rPr>
          <w:szCs w:val="21"/>
          <w:lang w:val="fr-FR" w:eastAsia="en-GB"/>
        </w:rPr>
        <w:t xml:space="preserve"> tenant un objet (non identifi</w:t>
      </w:r>
      <w:r w:rsidR="0060284E" w:rsidRPr="0032190F">
        <w:rPr>
          <w:szCs w:val="21"/>
          <w:lang w:val="fr-FR" w:eastAsia="en-GB"/>
        </w:rPr>
        <w:t>é</w:t>
      </w:r>
      <w:r w:rsidRPr="0032190F">
        <w:rPr>
          <w:szCs w:val="21"/>
          <w:lang w:val="fr-FR" w:eastAsia="en-GB"/>
        </w:rPr>
        <w:t xml:space="preserve">) dans la main gauche, couple masculin-féminin (BIB 2398 p. 595)  </w:t>
      </w:r>
    </w:p>
    <w:p w14:paraId="5D161F92" w14:textId="77777777" w:rsidR="008B5981" w:rsidRPr="0032190F" w:rsidRDefault="0004685E" w:rsidP="00ED4EC9">
      <w:pPr>
        <w:rPr>
          <w:szCs w:val="21"/>
          <w:lang w:val="fr-FR" w:eastAsia="en-GB"/>
        </w:rPr>
      </w:pPr>
      <w:r w:rsidRPr="0032190F">
        <w:rPr>
          <w:szCs w:val="21"/>
          <w:lang w:val="fr-FR" w:eastAsia="en-GB"/>
        </w:rPr>
        <w:t>Peint au Chalcolithique et lié à un contexte cultuel (BIB 2406 p. 203)</w:t>
      </w:r>
    </w:p>
    <w:p w14:paraId="34C614CF" w14:textId="77777777" w:rsidR="000E3D3F" w:rsidRPr="0032190F" w:rsidRDefault="000E3D3F" w:rsidP="00ED4EC9">
      <w:pPr>
        <w:rPr>
          <w:szCs w:val="21"/>
          <w:lang w:val="fr-FR" w:eastAsia="en-GB"/>
        </w:rPr>
      </w:pPr>
    </w:p>
    <w:p w14:paraId="2E190AD6" w14:textId="75C00600" w:rsidR="00EA3604" w:rsidRPr="0032190F" w:rsidRDefault="00EA3604" w:rsidP="00ED4EC9">
      <w:pPr>
        <w:rPr>
          <w:szCs w:val="21"/>
          <w:lang w:val="fr-FR" w:eastAsia="en-GB"/>
        </w:rPr>
      </w:pPr>
      <w:r w:rsidRPr="0032190F">
        <w:rPr>
          <w:szCs w:val="21"/>
          <w:lang w:val="fr-FR" w:eastAsia="en-GB"/>
        </w:rPr>
        <w:t xml:space="preserve">Soleil ? très proche de celui du </w:t>
      </w:r>
      <w:hyperlink r:id="rId7495" w:anchor="Sit_Saint_Clair" w:history="1">
        <w:r w:rsidRPr="0032190F">
          <w:rPr>
            <w:rStyle w:val="Hyperlink"/>
            <w:szCs w:val="21"/>
            <w:lang w:val="fr-FR" w:eastAsia="en-GB"/>
          </w:rPr>
          <w:t>Vallon Saint-Clair</w:t>
        </w:r>
      </w:hyperlink>
      <w:r w:rsidRPr="0032190F">
        <w:rPr>
          <w:szCs w:val="21"/>
          <w:lang w:val="fr-FR" w:eastAsia="en-GB"/>
        </w:rPr>
        <w:t xml:space="preserve"> (SS BIB)</w:t>
      </w:r>
    </w:p>
    <w:p w14:paraId="11C19214" w14:textId="77777777" w:rsidR="00CC5EC9" w:rsidRPr="0032190F" w:rsidRDefault="00CC5EC9" w:rsidP="00CC5EC9">
      <w:pPr>
        <w:pStyle w:val="Heading2"/>
        <w:rPr>
          <w:lang w:eastAsia="en-GB"/>
        </w:rPr>
      </w:pPr>
      <w:r w:rsidRPr="0032190F">
        <w:rPr>
          <w:lang w:eastAsia="en-GB"/>
        </w:rPr>
        <w:br/>
        <w:t>Eissartènes B</w:t>
      </w:r>
    </w:p>
    <w:p w14:paraId="4A0DD70A" w14:textId="77777777" w:rsidR="005C0581" w:rsidRPr="0032190F" w:rsidRDefault="005C0581" w:rsidP="005C0581">
      <w:pPr>
        <w:rPr>
          <w:lang w:val="fr-FR" w:eastAsia="en-GB"/>
        </w:rPr>
      </w:pPr>
    </w:p>
    <w:p w14:paraId="0FFF894E" w14:textId="77777777" w:rsidR="005C0581" w:rsidRPr="0032190F" w:rsidRDefault="005C0581" w:rsidP="005C0581">
      <w:pPr>
        <w:rPr>
          <w:i/>
          <w:lang w:val="fr-FR" w:eastAsia="en-GB"/>
        </w:rPr>
      </w:pPr>
      <w:r w:rsidRPr="0032190F">
        <w:rPr>
          <w:i/>
          <w:lang w:val="fr-FR" w:eastAsia="en-GB"/>
        </w:rPr>
        <w:t>!? uniquement historique (SS BIB)</w:t>
      </w:r>
    </w:p>
    <w:p w14:paraId="594333AD" w14:textId="77777777" w:rsidR="005C0581" w:rsidRPr="0032190F" w:rsidRDefault="005C0581" w:rsidP="005C0581">
      <w:pPr>
        <w:rPr>
          <w:lang w:val="fr-FR" w:eastAsia="en-GB"/>
        </w:rPr>
      </w:pPr>
    </w:p>
    <w:p w14:paraId="0222527C" w14:textId="77777777" w:rsidR="00CC5EC9" w:rsidRPr="0032190F" w:rsidRDefault="00CC5EC9" w:rsidP="00ED4EC9">
      <w:pPr>
        <w:rPr>
          <w:lang w:val="fr-FR"/>
        </w:rPr>
      </w:pPr>
      <w:r w:rsidRPr="0032190F">
        <w:rPr>
          <w:lang w:val="fr-FR"/>
        </w:rPr>
        <w:t>L'abri B des Eissartènes a été découvert le 28 juillet 1984 lors d'une série de prospections de la falaise homonyme (BIB 2398 p. 574-576)</w:t>
      </w:r>
    </w:p>
    <w:p w14:paraId="79C32254" w14:textId="77777777" w:rsidR="009306E9" w:rsidRPr="0032190F" w:rsidRDefault="009306E9" w:rsidP="00ED4EC9">
      <w:pPr>
        <w:rPr>
          <w:lang w:val="fr-FR"/>
        </w:rPr>
      </w:pPr>
    </w:p>
    <w:p w14:paraId="4E08F511" w14:textId="77777777" w:rsidR="009306E9" w:rsidRPr="0032190F" w:rsidRDefault="009306E9" w:rsidP="009306E9">
      <w:pPr>
        <w:autoSpaceDE w:val="0"/>
        <w:autoSpaceDN w:val="0"/>
        <w:adjustRightInd w:val="0"/>
        <w:jc w:val="both"/>
        <w:rPr>
          <w:lang w:val="fr-FR"/>
        </w:rPr>
      </w:pPr>
      <w:r w:rsidRPr="0032190F">
        <w:rPr>
          <w:lang w:val="fr-FR"/>
        </w:rPr>
        <w:t>L'abri B se situe à l'extrémité orientale de la barre rocheuse, dans les calcaires du Rhétien, à l'altitude de 450 m. C'est un faible surplomb, long de 15 m, haut de 2 m au début des fouilles et profond de 2 m, orienté au sud/sud-ouest. La pente est couverte d'une chénaie pubescente semée de quelques pins. Un bloc de plus de 5 m de haut s'est détaché de la falaise et est tombé à la verticale du surplomb, déterminant ainsi un petit couloir qui a tout à la fois permis l'accumulation des sédiments et constitud un chenal pour les eaux de ruissellement. La partie supérieure du bloc, pratiquement plane et horizontale, agrandit le site à la façon d'une terrasse suspendue. L'abri est placé le long d'une faille. Ses parois sont constitudes d'une succession de strates d'épaisseur indgale et d'un pendage du sud vers le nord. Ces bancs rocheux se sont effondrés tour à tour et la stratigraphie relevde sur le site a permis de dater la chute de chacun d'entre eux. On peut ainsi évoquer l'évolution de la configuration du site de la fin de l'Age du Bronze à la fin de l'Age du Fer. L'effondrement des strates a provoqué la formation d'un céne d'dboulis au centre de l'abri et déterminé le pendage d'un certain nombre de couches sédimentaires. Le site a été sondé sur une superficie de 8 m 2 sous la direction de 'Ada Acovitsioti-Hameau. .(BIB 2398 p. 574-576)</w:t>
      </w:r>
    </w:p>
    <w:p w14:paraId="48AE6404" w14:textId="77777777" w:rsidR="009306E9" w:rsidRPr="0032190F" w:rsidRDefault="009306E9" w:rsidP="009306E9">
      <w:pPr>
        <w:autoSpaceDE w:val="0"/>
        <w:autoSpaceDN w:val="0"/>
        <w:adjustRightInd w:val="0"/>
        <w:jc w:val="both"/>
        <w:rPr>
          <w:lang w:val="fr-FR"/>
        </w:rPr>
      </w:pPr>
    </w:p>
    <w:p w14:paraId="653FDB4C" w14:textId="6315226A" w:rsidR="009306E9" w:rsidRPr="0032190F" w:rsidRDefault="009306E9" w:rsidP="009306E9">
      <w:pPr>
        <w:autoSpaceDE w:val="0"/>
        <w:autoSpaceDN w:val="0"/>
        <w:adjustRightInd w:val="0"/>
        <w:jc w:val="both"/>
        <w:rPr>
          <w:lang w:val="fr-FR"/>
        </w:rPr>
      </w:pPr>
      <w:r w:rsidRPr="0032190F">
        <w:rPr>
          <w:lang w:val="fr-FR"/>
        </w:rPr>
        <w:t xml:space="preserve">Le banc rocheux qui porte les gravures mesure 2,60 m de long sur 0,45 m d'épaisseur. I1 est de teinte orangée plus ou moins sombre selon les endroits et recouvert d'un voile de calcite d'épaisseur variable. Sa surface est naturellement divisée en trois zones par la présence de trois fissures verticales et du fait du décrochement de la partie médiane. On compte 38 figures : zigzags verticaux, pentacles, grilles et </w:t>
      </w:r>
      <w:hyperlink r:id="rId7496" w:anchor="Cul_Art_TAC_T_g_marelle" w:history="1">
        <w:r w:rsidR="00E31D08" w:rsidRPr="003A29A9">
          <w:rPr>
            <w:rStyle w:val="Hyperlink"/>
            <w:lang w:val="fr-FR"/>
          </w:rPr>
          <w:t>marelles</w:t>
        </w:r>
      </w:hyperlink>
      <w:r w:rsidRPr="0032190F">
        <w:rPr>
          <w:lang w:val="fr-FR"/>
        </w:rPr>
        <w:t xml:space="preserve">, signes soléiformes, arbalétiformes et pectiniformes, signes </w:t>
      </w:r>
      <w:r w:rsidRPr="0032190F">
        <w:rPr>
          <w:lang w:val="fr-FR"/>
        </w:rPr>
        <w:lastRenderedPageBreak/>
        <w:t xml:space="preserve">anthropomorphes masculins et féminins, guerriers avec ou sans monture. La version graphique de toutes ces figurations est très schématique ce qui rend la datation de l'ensemble trés dé1icate. Seule la grille ornée de bandes de petits arceaux qui couvre le corps de l'équidé n°9 est donnée comme la possible représentation d'un caparagon, ce qui ne constitue d'ailleurs pas un argument chronologique très précis. Par contre, l'observation minutieuse des traits laisserait supposer un même auteur pour la plupart des figures. L'agencement de celles-ci montre en outre l'existence d'une composition générale du panneau avec des thèmes centraux et des signes périphériques.(BIB 2398 p. 574-576) </w:t>
      </w:r>
    </w:p>
    <w:p w14:paraId="5DCCD763" w14:textId="77777777" w:rsidR="009306E9" w:rsidRPr="0032190F" w:rsidRDefault="009306E9" w:rsidP="009306E9">
      <w:pPr>
        <w:autoSpaceDE w:val="0"/>
        <w:autoSpaceDN w:val="0"/>
        <w:adjustRightInd w:val="0"/>
        <w:jc w:val="both"/>
        <w:rPr>
          <w:rFonts w:eastAsia="Code2000"/>
          <w:lang w:val="fr-FR" w:eastAsia="en-GB"/>
        </w:rPr>
      </w:pPr>
      <w:r w:rsidRPr="0032190F">
        <w:rPr>
          <w:lang w:val="fr-FR"/>
        </w:rPr>
        <w:t xml:space="preserve">Utilisation d'un compas dans 3 cas avec le même écartement (Ø=2,6 cm)  (BIB 2398 p. 584) </w:t>
      </w:r>
    </w:p>
    <w:p w14:paraId="166FD692" w14:textId="77777777" w:rsidR="009306E9" w:rsidRPr="0032190F" w:rsidRDefault="009306E9" w:rsidP="00ED4EC9">
      <w:pPr>
        <w:rPr>
          <w:szCs w:val="21"/>
          <w:lang w:val="fr-FR" w:eastAsia="en-GB"/>
        </w:rPr>
      </w:pPr>
    </w:p>
    <w:p w14:paraId="5B875E34" w14:textId="77777777" w:rsidR="00ED4EC9" w:rsidRPr="0032190F" w:rsidRDefault="00ED4EC9" w:rsidP="009B513E">
      <w:pPr>
        <w:rPr>
          <w:lang w:val="fr-FR"/>
        </w:rPr>
      </w:pPr>
    </w:p>
    <w:p w14:paraId="7335CF73" w14:textId="4B48C71F" w:rsidR="003B0387" w:rsidRPr="0032190F" w:rsidRDefault="00DE7B10" w:rsidP="00EE559A">
      <w:pPr>
        <w:pStyle w:val="Heading3"/>
      </w:pPr>
      <w:r>
        <w:t>p</w:t>
      </w:r>
      <w:r w:rsidR="003B0387" w:rsidRPr="0032190F">
        <w:t>ériodisation</w:t>
      </w:r>
    </w:p>
    <w:p w14:paraId="72645175" w14:textId="77777777" w:rsidR="009306E9" w:rsidRPr="0032190F" w:rsidRDefault="009306E9" w:rsidP="009306E9">
      <w:pPr>
        <w:rPr>
          <w:lang w:val="fr-FR"/>
        </w:rPr>
      </w:pPr>
    </w:p>
    <w:p w14:paraId="0D95D7E3" w14:textId="77777777" w:rsidR="009306E9" w:rsidRPr="0032190F" w:rsidRDefault="009306E9" w:rsidP="009306E9">
      <w:pPr>
        <w:autoSpaceDE w:val="0"/>
        <w:autoSpaceDN w:val="0"/>
        <w:adjustRightInd w:val="0"/>
        <w:jc w:val="both"/>
        <w:rPr>
          <w:lang w:val="fr-FR"/>
        </w:rPr>
      </w:pPr>
      <w:r w:rsidRPr="0032190F">
        <w:rPr>
          <w:lang w:val="fr-FR"/>
        </w:rPr>
        <w:t xml:space="preserve">Neuf couches ont été individualisées et l'occupation du site a été divisée en six phases: </w:t>
      </w:r>
    </w:p>
    <w:p w14:paraId="4887E5F9" w14:textId="77777777" w:rsidR="009306E9" w:rsidRPr="0032190F" w:rsidRDefault="009306E9" w:rsidP="009306E9">
      <w:pPr>
        <w:autoSpaceDE w:val="0"/>
        <w:autoSpaceDN w:val="0"/>
        <w:adjustRightInd w:val="0"/>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6"/>
        <w:gridCol w:w="1109"/>
        <w:gridCol w:w="4269"/>
        <w:gridCol w:w="2162"/>
      </w:tblGrid>
      <w:tr w:rsidR="009306E9" w14:paraId="28479C5B" w14:textId="77777777" w:rsidTr="00C35EA7">
        <w:trPr>
          <w:jc w:val="center"/>
        </w:trPr>
        <w:tc>
          <w:tcPr>
            <w:tcW w:w="976" w:type="dxa"/>
          </w:tcPr>
          <w:p w14:paraId="208E5860" w14:textId="77777777" w:rsidR="009306E9" w:rsidRDefault="009306E9" w:rsidP="00C35EA7">
            <w:pPr>
              <w:autoSpaceDE w:val="0"/>
              <w:autoSpaceDN w:val="0"/>
              <w:adjustRightInd w:val="0"/>
              <w:jc w:val="center"/>
            </w:pPr>
            <w:r>
              <w:t>phases</w:t>
            </w:r>
          </w:p>
        </w:tc>
        <w:tc>
          <w:tcPr>
            <w:tcW w:w="1109" w:type="dxa"/>
          </w:tcPr>
          <w:p w14:paraId="0FE12954" w14:textId="77777777" w:rsidR="009306E9" w:rsidRDefault="009306E9" w:rsidP="00C35EA7">
            <w:pPr>
              <w:autoSpaceDE w:val="0"/>
              <w:autoSpaceDN w:val="0"/>
              <w:adjustRightInd w:val="0"/>
              <w:jc w:val="center"/>
            </w:pPr>
            <w:r>
              <w:t>couches</w:t>
            </w:r>
          </w:p>
        </w:tc>
        <w:tc>
          <w:tcPr>
            <w:tcW w:w="4269" w:type="dxa"/>
          </w:tcPr>
          <w:p w14:paraId="4BFB35CF" w14:textId="77777777" w:rsidR="009306E9" w:rsidRDefault="009306E9" w:rsidP="00C35EA7">
            <w:pPr>
              <w:autoSpaceDE w:val="0"/>
              <w:autoSpaceDN w:val="0"/>
              <w:adjustRightInd w:val="0"/>
              <w:jc w:val="center"/>
            </w:pPr>
            <w:r>
              <w:t>description</w:t>
            </w:r>
          </w:p>
        </w:tc>
        <w:tc>
          <w:tcPr>
            <w:tcW w:w="2162" w:type="dxa"/>
          </w:tcPr>
          <w:p w14:paraId="7F4C2C2C" w14:textId="77777777" w:rsidR="009306E9" w:rsidRDefault="009306E9" w:rsidP="00C35EA7">
            <w:pPr>
              <w:autoSpaceDE w:val="0"/>
              <w:autoSpaceDN w:val="0"/>
              <w:adjustRightInd w:val="0"/>
              <w:jc w:val="center"/>
            </w:pPr>
            <w:r>
              <w:t>datation</w:t>
            </w:r>
          </w:p>
        </w:tc>
      </w:tr>
      <w:tr w:rsidR="009306E9" w14:paraId="749DE23E" w14:textId="77777777" w:rsidTr="00C35EA7">
        <w:trPr>
          <w:jc w:val="center"/>
        </w:trPr>
        <w:tc>
          <w:tcPr>
            <w:tcW w:w="976" w:type="dxa"/>
            <w:vAlign w:val="center"/>
          </w:tcPr>
          <w:p w14:paraId="5E461903" w14:textId="77777777" w:rsidR="009306E9" w:rsidRDefault="009306E9" w:rsidP="00C35EA7">
            <w:pPr>
              <w:autoSpaceDE w:val="0"/>
              <w:autoSpaceDN w:val="0"/>
              <w:adjustRightInd w:val="0"/>
              <w:jc w:val="center"/>
            </w:pPr>
            <w:r>
              <w:t>6</w:t>
            </w:r>
          </w:p>
        </w:tc>
        <w:tc>
          <w:tcPr>
            <w:tcW w:w="1109" w:type="dxa"/>
            <w:vAlign w:val="center"/>
          </w:tcPr>
          <w:p w14:paraId="423A6CA5" w14:textId="77777777" w:rsidR="009306E9" w:rsidRDefault="009306E9" w:rsidP="00C35EA7">
            <w:pPr>
              <w:autoSpaceDE w:val="0"/>
              <w:autoSpaceDN w:val="0"/>
              <w:adjustRightInd w:val="0"/>
              <w:jc w:val="center"/>
            </w:pPr>
            <w:r>
              <w:t>-</w:t>
            </w:r>
          </w:p>
        </w:tc>
        <w:tc>
          <w:tcPr>
            <w:tcW w:w="4269" w:type="dxa"/>
          </w:tcPr>
          <w:p w14:paraId="5666C6A3" w14:textId="77777777" w:rsidR="009306E9" w:rsidRPr="00C35EA7" w:rsidRDefault="009306E9" w:rsidP="00C35EA7">
            <w:pPr>
              <w:autoSpaceDE w:val="0"/>
              <w:autoSpaceDN w:val="0"/>
              <w:adjustRightInd w:val="0"/>
              <w:jc w:val="both"/>
              <w:rPr>
                <w:sz w:val="20"/>
                <w:lang w:val="fr-FR"/>
              </w:rPr>
            </w:pPr>
            <w:r w:rsidRPr="00C35EA7">
              <w:rPr>
                <w:lang w:val="fr-FR"/>
              </w:rPr>
              <w:t>bivouac (foyer installs sur le bloc formant terrasse)</w:t>
            </w:r>
          </w:p>
        </w:tc>
        <w:tc>
          <w:tcPr>
            <w:tcW w:w="2162" w:type="dxa"/>
            <w:vAlign w:val="center"/>
          </w:tcPr>
          <w:p w14:paraId="3FDF4D1B" w14:textId="77777777" w:rsidR="009306E9" w:rsidRDefault="00A26F79" w:rsidP="00C35EA7">
            <w:pPr>
              <w:autoSpaceDE w:val="0"/>
              <w:autoSpaceDN w:val="0"/>
              <w:adjustRightInd w:val="0"/>
              <w:jc w:val="center"/>
            </w:pPr>
            <w:r>
              <w:t>M</w:t>
            </w:r>
            <w:r w:rsidR="009306E9" w:rsidRPr="00883365">
              <w:t>oderne ou contemporain</w:t>
            </w:r>
          </w:p>
        </w:tc>
      </w:tr>
      <w:tr w:rsidR="009306E9" w14:paraId="46153064" w14:textId="77777777" w:rsidTr="00C35EA7">
        <w:trPr>
          <w:jc w:val="center"/>
        </w:trPr>
        <w:tc>
          <w:tcPr>
            <w:tcW w:w="976" w:type="dxa"/>
            <w:vAlign w:val="center"/>
          </w:tcPr>
          <w:p w14:paraId="67FD51C4" w14:textId="77777777" w:rsidR="009306E9" w:rsidRDefault="009306E9" w:rsidP="00C35EA7">
            <w:pPr>
              <w:autoSpaceDE w:val="0"/>
              <w:autoSpaceDN w:val="0"/>
              <w:adjustRightInd w:val="0"/>
              <w:jc w:val="center"/>
            </w:pPr>
            <w:r>
              <w:t>5</w:t>
            </w:r>
          </w:p>
        </w:tc>
        <w:tc>
          <w:tcPr>
            <w:tcW w:w="1109" w:type="dxa"/>
            <w:vAlign w:val="center"/>
          </w:tcPr>
          <w:p w14:paraId="7C36C61C" w14:textId="77777777" w:rsidR="009306E9" w:rsidRDefault="009306E9" w:rsidP="00C35EA7">
            <w:pPr>
              <w:autoSpaceDE w:val="0"/>
              <w:autoSpaceDN w:val="0"/>
              <w:adjustRightInd w:val="0"/>
              <w:jc w:val="center"/>
            </w:pPr>
            <w:r>
              <w:t>-</w:t>
            </w:r>
          </w:p>
        </w:tc>
        <w:tc>
          <w:tcPr>
            <w:tcW w:w="4269" w:type="dxa"/>
          </w:tcPr>
          <w:p w14:paraId="5C5B0E51" w14:textId="77777777" w:rsidR="009306E9" w:rsidRPr="00C35EA7" w:rsidRDefault="009306E9" w:rsidP="00C35EA7">
            <w:pPr>
              <w:autoSpaceDE w:val="0"/>
              <w:autoSpaceDN w:val="0"/>
              <w:adjustRightInd w:val="0"/>
              <w:jc w:val="both"/>
              <w:rPr>
                <w:sz w:val="20"/>
                <w:lang w:val="fr-FR"/>
              </w:rPr>
            </w:pPr>
            <w:r w:rsidRPr="00C35EA7">
              <w:rPr>
                <w:sz w:val="20"/>
                <w:lang w:val="fr-FR"/>
              </w:rPr>
              <w:t>activités d'ordre symbolique : la chute de la strate rocheuse a libéré le support à graver et représente donc un terminus post quem pour la datation des gravures</w:t>
            </w:r>
          </w:p>
        </w:tc>
        <w:tc>
          <w:tcPr>
            <w:tcW w:w="2162" w:type="dxa"/>
            <w:vAlign w:val="center"/>
          </w:tcPr>
          <w:p w14:paraId="2C4113DE" w14:textId="77777777" w:rsidR="00A26F79" w:rsidRDefault="009306E9" w:rsidP="00C35EA7">
            <w:pPr>
              <w:autoSpaceDE w:val="0"/>
              <w:autoSpaceDN w:val="0"/>
              <w:adjustRightInd w:val="0"/>
              <w:jc w:val="center"/>
            </w:pPr>
            <w:r w:rsidRPr="00883365">
              <w:t xml:space="preserve">Epoque </w:t>
            </w:r>
          </w:p>
          <w:p w14:paraId="57A3E857" w14:textId="77777777" w:rsidR="009306E9" w:rsidRDefault="009306E9" w:rsidP="00C35EA7">
            <w:pPr>
              <w:autoSpaceDE w:val="0"/>
              <w:autoSpaceDN w:val="0"/>
              <w:adjustRightInd w:val="0"/>
              <w:jc w:val="center"/>
            </w:pPr>
            <w:r w:rsidRPr="00883365">
              <w:t>historique</w:t>
            </w:r>
          </w:p>
        </w:tc>
      </w:tr>
      <w:tr w:rsidR="009306E9" w:rsidRPr="006A329A" w14:paraId="5CC47092" w14:textId="77777777" w:rsidTr="00C35EA7">
        <w:trPr>
          <w:jc w:val="center"/>
        </w:trPr>
        <w:tc>
          <w:tcPr>
            <w:tcW w:w="976" w:type="dxa"/>
            <w:vAlign w:val="center"/>
          </w:tcPr>
          <w:p w14:paraId="35EE3D8D" w14:textId="77777777" w:rsidR="009306E9" w:rsidRDefault="009306E9" w:rsidP="00C35EA7">
            <w:pPr>
              <w:autoSpaceDE w:val="0"/>
              <w:autoSpaceDN w:val="0"/>
              <w:adjustRightInd w:val="0"/>
              <w:jc w:val="center"/>
            </w:pPr>
            <w:r>
              <w:t>4</w:t>
            </w:r>
          </w:p>
        </w:tc>
        <w:tc>
          <w:tcPr>
            <w:tcW w:w="1109" w:type="dxa"/>
            <w:vAlign w:val="center"/>
          </w:tcPr>
          <w:p w14:paraId="0FBC202B" w14:textId="77777777" w:rsidR="009306E9" w:rsidRDefault="009306E9" w:rsidP="00C35EA7">
            <w:pPr>
              <w:autoSpaceDE w:val="0"/>
              <w:autoSpaceDN w:val="0"/>
              <w:adjustRightInd w:val="0"/>
              <w:jc w:val="center"/>
            </w:pPr>
            <w:r w:rsidRPr="00883365">
              <w:t>2</w:t>
            </w:r>
          </w:p>
        </w:tc>
        <w:tc>
          <w:tcPr>
            <w:tcW w:w="4269" w:type="dxa"/>
          </w:tcPr>
          <w:p w14:paraId="3F2AD236" w14:textId="77777777" w:rsidR="009306E9" w:rsidRPr="00C35EA7" w:rsidRDefault="009306E9" w:rsidP="00C35EA7">
            <w:pPr>
              <w:autoSpaceDE w:val="0"/>
              <w:autoSpaceDN w:val="0"/>
              <w:adjustRightInd w:val="0"/>
              <w:jc w:val="both"/>
              <w:rPr>
                <w:sz w:val="20"/>
                <w:lang w:val="fr-FR"/>
              </w:rPr>
            </w:pPr>
            <w:r w:rsidRPr="00C35EA7">
              <w:rPr>
                <w:sz w:val="20"/>
                <w:lang w:val="fr-FR"/>
              </w:rPr>
              <w:t>activités pastorales organisées, probablement saisonniéres. L'espace est enclos et couvert, abritant un cheptel d'ovins et de caprins dont des femelles et de trés jeunes bêtes. Un événement majeur survient : destruction subite de la bergerie et mort de 13 b bêtes es lors de la chute d'une strate du plafond de l'abri. Découpe partielle des b bêtes  par l'homme et charognage sont attestés</w:t>
            </w:r>
          </w:p>
        </w:tc>
        <w:tc>
          <w:tcPr>
            <w:tcW w:w="2162" w:type="dxa"/>
            <w:vAlign w:val="center"/>
          </w:tcPr>
          <w:p w14:paraId="68CF2B1F" w14:textId="533D1C52" w:rsidR="00A26F79" w:rsidRPr="00C35EA7" w:rsidRDefault="00DE7B10" w:rsidP="00C35EA7">
            <w:pPr>
              <w:autoSpaceDE w:val="0"/>
              <w:autoSpaceDN w:val="0"/>
              <w:adjustRightInd w:val="0"/>
              <w:jc w:val="center"/>
              <w:rPr>
                <w:lang w:val="fr-FR"/>
              </w:rPr>
            </w:pPr>
            <w:r>
              <w:rPr>
                <w:lang w:val="fr-FR"/>
              </w:rPr>
              <w:t>1</w:t>
            </w:r>
            <w:r w:rsidR="009306E9" w:rsidRPr="00DE7B10">
              <w:rPr>
                <w:vertAlign w:val="superscript"/>
                <w:lang w:val="fr-FR"/>
              </w:rPr>
              <w:t xml:space="preserve">er </w:t>
            </w:r>
            <w:r w:rsidR="009306E9" w:rsidRPr="00C35EA7">
              <w:rPr>
                <w:lang w:val="fr-FR"/>
              </w:rPr>
              <w:t xml:space="preserve">siécle </w:t>
            </w:r>
          </w:p>
          <w:p w14:paraId="6EB6255E" w14:textId="77777777" w:rsidR="009306E9" w:rsidRPr="00C35EA7" w:rsidRDefault="009306E9" w:rsidP="00C35EA7">
            <w:pPr>
              <w:autoSpaceDE w:val="0"/>
              <w:autoSpaceDN w:val="0"/>
              <w:adjustRightInd w:val="0"/>
              <w:jc w:val="center"/>
              <w:rPr>
                <w:lang w:val="fr-FR"/>
              </w:rPr>
            </w:pPr>
            <w:r w:rsidRPr="00C35EA7">
              <w:rPr>
                <w:lang w:val="fr-FR"/>
              </w:rPr>
              <w:t>av. J.C.</w:t>
            </w:r>
          </w:p>
        </w:tc>
      </w:tr>
      <w:tr w:rsidR="009306E9" w:rsidRPr="00DE7B10" w14:paraId="7519F7D6" w14:textId="77777777" w:rsidTr="00C35EA7">
        <w:trPr>
          <w:jc w:val="center"/>
        </w:trPr>
        <w:tc>
          <w:tcPr>
            <w:tcW w:w="976" w:type="dxa"/>
            <w:vAlign w:val="center"/>
          </w:tcPr>
          <w:p w14:paraId="771F80C1" w14:textId="77777777" w:rsidR="009306E9" w:rsidRDefault="009306E9" w:rsidP="00C35EA7">
            <w:pPr>
              <w:autoSpaceDE w:val="0"/>
              <w:autoSpaceDN w:val="0"/>
              <w:adjustRightInd w:val="0"/>
              <w:jc w:val="center"/>
            </w:pPr>
            <w:r>
              <w:t>3</w:t>
            </w:r>
          </w:p>
        </w:tc>
        <w:tc>
          <w:tcPr>
            <w:tcW w:w="1109" w:type="dxa"/>
            <w:vAlign w:val="center"/>
          </w:tcPr>
          <w:p w14:paraId="0E9B65A6" w14:textId="77777777" w:rsidR="009306E9" w:rsidRDefault="009306E9" w:rsidP="00C35EA7">
            <w:pPr>
              <w:autoSpaceDE w:val="0"/>
              <w:autoSpaceDN w:val="0"/>
              <w:adjustRightInd w:val="0"/>
              <w:jc w:val="center"/>
            </w:pPr>
            <w:r w:rsidRPr="00883365">
              <w:t xml:space="preserve">3, 3b </w:t>
            </w:r>
          </w:p>
          <w:p w14:paraId="7A975CC1" w14:textId="77777777" w:rsidR="009306E9" w:rsidRDefault="009306E9" w:rsidP="00C35EA7">
            <w:pPr>
              <w:autoSpaceDE w:val="0"/>
              <w:autoSpaceDN w:val="0"/>
              <w:adjustRightInd w:val="0"/>
              <w:jc w:val="center"/>
            </w:pPr>
            <w:r w:rsidRPr="00883365">
              <w:t>et 4</w:t>
            </w:r>
          </w:p>
        </w:tc>
        <w:tc>
          <w:tcPr>
            <w:tcW w:w="4269" w:type="dxa"/>
          </w:tcPr>
          <w:p w14:paraId="1BCE54F2" w14:textId="77777777" w:rsidR="009306E9" w:rsidRPr="00C35EA7" w:rsidRDefault="009306E9" w:rsidP="00C35EA7">
            <w:pPr>
              <w:autoSpaceDE w:val="0"/>
              <w:autoSpaceDN w:val="0"/>
              <w:adjustRightInd w:val="0"/>
              <w:jc w:val="both"/>
              <w:rPr>
                <w:sz w:val="20"/>
                <w:lang w:val="fr-FR"/>
              </w:rPr>
            </w:pPr>
            <w:r w:rsidRPr="00C35EA7">
              <w:rPr>
                <w:sz w:val="20"/>
                <w:lang w:val="fr-FR"/>
              </w:rPr>
              <w:t>activités pastorales (fumiers animaux) et artisanales (?) (fusaïole). Passage de chasseurs. Témoignage d'un bivouac (foyer) et délimitation de l'espace par un muret</w:t>
            </w:r>
          </w:p>
        </w:tc>
        <w:tc>
          <w:tcPr>
            <w:tcW w:w="2162" w:type="dxa"/>
            <w:vAlign w:val="center"/>
          </w:tcPr>
          <w:p w14:paraId="559D9311" w14:textId="7BE20247" w:rsidR="00DE7B10" w:rsidRPr="00C35EA7" w:rsidRDefault="009306E9" w:rsidP="00DE7B10">
            <w:pPr>
              <w:autoSpaceDE w:val="0"/>
              <w:autoSpaceDN w:val="0"/>
              <w:adjustRightInd w:val="0"/>
              <w:jc w:val="center"/>
              <w:rPr>
                <w:lang w:val="fr-FR"/>
              </w:rPr>
            </w:pPr>
            <w:r w:rsidRPr="00C35EA7">
              <w:rPr>
                <w:lang w:val="fr-FR"/>
              </w:rPr>
              <w:t xml:space="preserve">Début </w:t>
            </w:r>
          </w:p>
          <w:p w14:paraId="191FD423" w14:textId="420BBBB7" w:rsidR="009306E9" w:rsidRPr="00C35EA7" w:rsidRDefault="009306E9" w:rsidP="00C35EA7">
            <w:pPr>
              <w:autoSpaceDE w:val="0"/>
              <w:autoSpaceDN w:val="0"/>
              <w:adjustRightInd w:val="0"/>
              <w:jc w:val="center"/>
              <w:rPr>
                <w:lang w:val="fr-FR"/>
              </w:rPr>
            </w:pPr>
            <w:r w:rsidRPr="00C35EA7">
              <w:rPr>
                <w:lang w:val="fr-FR"/>
              </w:rPr>
              <w:t>Fer</w:t>
            </w:r>
          </w:p>
        </w:tc>
      </w:tr>
      <w:tr w:rsidR="009306E9" w:rsidRPr="004978EC" w14:paraId="50DE0816" w14:textId="77777777" w:rsidTr="00C35EA7">
        <w:trPr>
          <w:jc w:val="center"/>
        </w:trPr>
        <w:tc>
          <w:tcPr>
            <w:tcW w:w="976" w:type="dxa"/>
            <w:vAlign w:val="center"/>
          </w:tcPr>
          <w:p w14:paraId="0045C4A2" w14:textId="77777777" w:rsidR="009306E9" w:rsidRDefault="009306E9" w:rsidP="00C35EA7">
            <w:pPr>
              <w:autoSpaceDE w:val="0"/>
              <w:autoSpaceDN w:val="0"/>
              <w:adjustRightInd w:val="0"/>
              <w:jc w:val="center"/>
            </w:pPr>
            <w:r>
              <w:t>2</w:t>
            </w:r>
          </w:p>
        </w:tc>
        <w:tc>
          <w:tcPr>
            <w:tcW w:w="1109" w:type="dxa"/>
            <w:vAlign w:val="center"/>
          </w:tcPr>
          <w:p w14:paraId="0F951FF2" w14:textId="77777777" w:rsidR="009306E9" w:rsidRDefault="009306E9" w:rsidP="00C35EA7">
            <w:pPr>
              <w:autoSpaceDE w:val="0"/>
              <w:autoSpaceDN w:val="0"/>
              <w:adjustRightInd w:val="0"/>
              <w:jc w:val="center"/>
            </w:pPr>
            <w:r w:rsidRPr="00883365">
              <w:t xml:space="preserve">5 </w:t>
            </w:r>
          </w:p>
          <w:p w14:paraId="66F73704" w14:textId="77777777" w:rsidR="009306E9" w:rsidRDefault="009306E9" w:rsidP="00C35EA7">
            <w:pPr>
              <w:autoSpaceDE w:val="0"/>
              <w:autoSpaceDN w:val="0"/>
              <w:adjustRightInd w:val="0"/>
              <w:jc w:val="center"/>
            </w:pPr>
            <w:r w:rsidRPr="00883365">
              <w:t>et 5b</w:t>
            </w:r>
          </w:p>
        </w:tc>
        <w:tc>
          <w:tcPr>
            <w:tcW w:w="4269" w:type="dxa"/>
          </w:tcPr>
          <w:p w14:paraId="35069430" w14:textId="77777777" w:rsidR="009306E9" w:rsidRPr="00C35EA7" w:rsidRDefault="009306E9" w:rsidP="00C35EA7">
            <w:pPr>
              <w:autoSpaceDE w:val="0"/>
              <w:autoSpaceDN w:val="0"/>
              <w:adjustRightInd w:val="0"/>
              <w:jc w:val="both"/>
              <w:rPr>
                <w:sz w:val="20"/>
              </w:rPr>
            </w:pPr>
            <w:r w:rsidRPr="00C35EA7">
              <w:rPr>
                <w:sz w:val="20"/>
                <w:lang w:val="fr-FR"/>
              </w:rPr>
              <w:t xml:space="preserve">activités pastorales (fumiers animaux) et artisanales (?) (aléne en os). Passage de chasseurs. </w:t>
            </w:r>
            <w:r w:rsidRPr="00C35EA7">
              <w:rPr>
                <w:sz w:val="20"/>
              </w:rPr>
              <w:t>Aucun témoignage d'installation durable</w:t>
            </w:r>
          </w:p>
        </w:tc>
        <w:tc>
          <w:tcPr>
            <w:tcW w:w="2162" w:type="dxa"/>
            <w:vAlign w:val="center"/>
          </w:tcPr>
          <w:p w14:paraId="586FCB87" w14:textId="55AAF90A" w:rsidR="009306E9" w:rsidRDefault="00DE7B10" w:rsidP="00C35EA7">
            <w:pPr>
              <w:autoSpaceDE w:val="0"/>
              <w:autoSpaceDN w:val="0"/>
              <w:adjustRightInd w:val="0"/>
              <w:jc w:val="center"/>
            </w:pPr>
            <w:r>
              <w:t>BF</w:t>
            </w:r>
            <w:r w:rsidR="009306E9" w:rsidRPr="0060284E">
              <w:t xml:space="preserve"> III /</w:t>
            </w:r>
          </w:p>
          <w:p w14:paraId="53DFEEEE" w14:textId="77777777" w:rsidR="009306E9" w:rsidRPr="0060284E" w:rsidRDefault="009306E9" w:rsidP="00C35EA7">
            <w:pPr>
              <w:autoSpaceDE w:val="0"/>
              <w:autoSpaceDN w:val="0"/>
              <w:adjustRightInd w:val="0"/>
              <w:jc w:val="center"/>
            </w:pPr>
            <w:r w:rsidRPr="0060284E">
              <w:t>transition Bronze/ Fer</w:t>
            </w:r>
          </w:p>
        </w:tc>
      </w:tr>
      <w:tr w:rsidR="009306E9" w14:paraId="4D167663" w14:textId="77777777" w:rsidTr="00C35EA7">
        <w:trPr>
          <w:jc w:val="center"/>
        </w:trPr>
        <w:tc>
          <w:tcPr>
            <w:tcW w:w="976" w:type="dxa"/>
            <w:vAlign w:val="center"/>
          </w:tcPr>
          <w:p w14:paraId="70E915D9" w14:textId="77777777" w:rsidR="009306E9" w:rsidRDefault="009306E9" w:rsidP="00C35EA7">
            <w:pPr>
              <w:autoSpaceDE w:val="0"/>
              <w:autoSpaceDN w:val="0"/>
              <w:adjustRightInd w:val="0"/>
              <w:jc w:val="center"/>
            </w:pPr>
            <w:r>
              <w:t>1</w:t>
            </w:r>
          </w:p>
        </w:tc>
        <w:tc>
          <w:tcPr>
            <w:tcW w:w="1109" w:type="dxa"/>
            <w:vAlign w:val="center"/>
          </w:tcPr>
          <w:p w14:paraId="38F80837" w14:textId="77777777" w:rsidR="009306E9" w:rsidRDefault="009306E9" w:rsidP="00C35EA7">
            <w:pPr>
              <w:autoSpaceDE w:val="0"/>
              <w:autoSpaceDN w:val="0"/>
              <w:adjustRightInd w:val="0"/>
              <w:jc w:val="center"/>
            </w:pPr>
            <w:r>
              <w:t>6</w:t>
            </w:r>
            <w:r w:rsidRPr="00883365">
              <w:t xml:space="preserve"> et </w:t>
            </w:r>
          </w:p>
          <w:p w14:paraId="1E5FEC7E" w14:textId="77777777" w:rsidR="009306E9" w:rsidRDefault="009306E9" w:rsidP="00C35EA7">
            <w:pPr>
              <w:autoSpaceDE w:val="0"/>
              <w:autoSpaceDN w:val="0"/>
              <w:adjustRightInd w:val="0"/>
              <w:jc w:val="center"/>
            </w:pPr>
            <w:r>
              <w:t>6b</w:t>
            </w:r>
          </w:p>
        </w:tc>
        <w:tc>
          <w:tcPr>
            <w:tcW w:w="4269" w:type="dxa"/>
          </w:tcPr>
          <w:p w14:paraId="61004E53" w14:textId="77777777" w:rsidR="009306E9" w:rsidRPr="00C35EA7" w:rsidRDefault="009306E9" w:rsidP="00C35EA7">
            <w:pPr>
              <w:autoSpaceDE w:val="0"/>
              <w:autoSpaceDN w:val="0"/>
              <w:adjustRightInd w:val="0"/>
              <w:jc w:val="both"/>
              <w:rPr>
                <w:sz w:val="20"/>
              </w:rPr>
            </w:pPr>
            <w:r w:rsidRPr="00C35EA7">
              <w:rPr>
                <w:sz w:val="20"/>
                <w:lang w:val="fr-FR"/>
              </w:rPr>
              <w:t xml:space="preserve">activités vivrières ponctuelles et passage probable de chasseurs. </w:t>
            </w:r>
            <w:r w:rsidRPr="00C35EA7">
              <w:rPr>
                <w:sz w:val="20"/>
              </w:rPr>
              <w:t>Evénement majeur : inhumation secondaire (?) d'un individu adulte jeune</w:t>
            </w:r>
          </w:p>
        </w:tc>
        <w:tc>
          <w:tcPr>
            <w:tcW w:w="2162" w:type="dxa"/>
            <w:vAlign w:val="center"/>
          </w:tcPr>
          <w:p w14:paraId="63C9BAF7" w14:textId="0D587599" w:rsidR="009306E9" w:rsidRDefault="00DE7B10" w:rsidP="00C35EA7">
            <w:pPr>
              <w:autoSpaceDE w:val="0"/>
              <w:autoSpaceDN w:val="0"/>
              <w:adjustRightInd w:val="0"/>
              <w:jc w:val="center"/>
            </w:pPr>
            <w:r>
              <w:t>BF</w:t>
            </w:r>
            <w:r w:rsidR="009306E9" w:rsidRPr="00883365">
              <w:t xml:space="preserve"> II/III</w:t>
            </w:r>
          </w:p>
        </w:tc>
      </w:tr>
    </w:tbl>
    <w:p w14:paraId="71C899F1" w14:textId="77777777" w:rsidR="009306E9" w:rsidRDefault="009306E9" w:rsidP="009306E9">
      <w:pPr>
        <w:autoSpaceDE w:val="0"/>
        <w:autoSpaceDN w:val="0"/>
        <w:adjustRightInd w:val="0"/>
        <w:jc w:val="both"/>
      </w:pPr>
      <w:r w:rsidRPr="00883365">
        <w:t>.(BIB 2398 p. 574-57</w:t>
      </w:r>
      <w:r>
        <w:t>6</w:t>
      </w:r>
      <w:r w:rsidRPr="00883365">
        <w:t>)</w:t>
      </w:r>
    </w:p>
    <w:p w14:paraId="37C6948F" w14:textId="77777777" w:rsidR="009306E9" w:rsidRPr="009306E9" w:rsidRDefault="009306E9" w:rsidP="009306E9"/>
    <w:p w14:paraId="583DFBE7" w14:textId="77777777" w:rsidR="009B513E" w:rsidRPr="0032190F" w:rsidRDefault="009B513E" w:rsidP="009B513E">
      <w:pPr>
        <w:autoSpaceDE w:val="0"/>
        <w:autoSpaceDN w:val="0"/>
        <w:adjustRightInd w:val="0"/>
        <w:rPr>
          <w:rFonts w:eastAsia="Code2000"/>
          <w:lang w:val="fr-FR" w:eastAsia="en-GB"/>
        </w:rPr>
      </w:pPr>
      <w:r w:rsidRPr="0032190F">
        <w:rPr>
          <w:rFonts w:eastAsia="Code2000"/>
          <w:lang w:val="fr-FR" w:eastAsia="en-GB"/>
        </w:rPr>
        <w:t>Trois p</w:t>
      </w:r>
      <w:r w:rsidRPr="0032190F">
        <w:rPr>
          <w:rFonts w:eastAsia="Code2000" w:hint="eastAsia"/>
          <w:lang w:val="fr-FR" w:eastAsia="en-GB"/>
        </w:rPr>
        <w:t>é</w:t>
      </w:r>
      <w:r w:rsidRPr="0032190F">
        <w:rPr>
          <w:rFonts w:eastAsia="Code2000"/>
          <w:lang w:val="fr-FR" w:eastAsia="en-GB"/>
        </w:rPr>
        <w:t>riodes au moins d'ex</w:t>
      </w:r>
      <w:r w:rsidRPr="0032190F">
        <w:rPr>
          <w:rFonts w:eastAsia="Code2000" w:hint="eastAsia"/>
          <w:lang w:val="fr-FR" w:eastAsia="en-GB"/>
        </w:rPr>
        <w:t>é</w:t>
      </w:r>
      <w:r w:rsidRPr="0032190F">
        <w:rPr>
          <w:rFonts w:eastAsia="Code2000"/>
          <w:lang w:val="fr-FR" w:eastAsia="en-GB"/>
        </w:rPr>
        <w:t>cution semblent se succ</w:t>
      </w:r>
      <w:r w:rsidRPr="0032190F">
        <w:rPr>
          <w:rFonts w:eastAsia="Code2000" w:hint="eastAsia"/>
          <w:lang w:val="fr-FR" w:eastAsia="en-GB"/>
        </w:rPr>
        <w:t>é</w:t>
      </w:r>
      <w:r w:rsidRPr="0032190F">
        <w:rPr>
          <w:rFonts w:eastAsia="Code2000"/>
          <w:lang w:val="fr-FR" w:eastAsia="en-GB"/>
        </w:rPr>
        <w:t>der au vu des superpositions :</w:t>
      </w:r>
    </w:p>
    <w:p w14:paraId="5CF5B178" w14:textId="77777777" w:rsidR="009B513E" w:rsidRPr="0032190F" w:rsidRDefault="009B513E" w:rsidP="009B513E">
      <w:pPr>
        <w:autoSpaceDE w:val="0"/>
        <w:autoSpaceDN w:val="0"/>
        <w:adjustRightInd w:val="0"/>
        <w:rPr>
          <w:rFonts w:eastAsia="Code2000"/>
          <w:lang w:val="fr-FR" w:eastAsia="en-GB"/>
        </w:rPr>
      </w:pPr>
    </w:p>
    <w:p w14:paraId="58A63FA7" w14:textId="77777777" w:rsidR="009B513E" w:rsidRPr="0032190F" w:rsidRDefault="009B513E" w:rsidP="009B513E">
      <w:pPr>
        <w:autoSpaceDE w:val="0"/>
        <w:autoSpaceDN w:val="0"/>
        <w:adjustRightInd w:val="0"/>
        <w:rPr>
          <w:rFonts w:eastAsia="Code2000"/>
          <w:lang w:val="fr-FR" w:eastAsia="en-GB"/>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5"/>
        <w:gridCol w:w="2336"/>
        <w:gridCol w:w="1163"/>
      </w:tblGrid>
      <w:tr w:rsidR="00AB14AB" w14:paraId="5E3C0E2C" w14:textId="77777777" w:rsidTr="00C35EA7">
        <w:trPr>
          <w:jc w:val="center"/>
        </w:trPr>
        <w:tc>
          <w:tcPr>
            <w:tcW w:w="1165" w:type="dxa"/>
          </w:tcPr>
          <w:p w14:paraId="7CE4DB8E" w14:textId="77777777" w:rsidR="00AB14AB" w:rsidRPr="00C35EA7" w:rsidRDefault="00AB14AB" w:rsidP="00C35EA7">
            <w:pPr>
              <w:autoSpaceDE w:val="0"/>
              <w:autoSpaceDN w:val="0"/>
              <w:adjustRightInd w:val="0"/>
              <w:jc w:val="center"/>
              <w:rPr>
                <w:rFonts w:eastAsia="Code2000"/>
                <w:lang w:eastAsia="en-GB"/>
              </w:rPr>
            </w:pPr>
            <w:r w:rsidRPr="00C35EA7">
              <w:rPr>
                <w:rFonts w:eastAsia="Code2000"/>
                <w:lang w:eastAsia="en-GB"/>
              </w:rPr>
              <w:t>phases</w:t>
            </w:r>
          </w:p>
        </w:tc>
        <w:tc>
          <w:tcPr>
            <w:tcW w:w="2336" w:type="dxa"/>
          </w:tcPr>
          <w:p w14:paraId="72C7DA62" w14:textId="77777777" w:rsidR="00AB14AB" w:rsidRPr="00C35EA7" w:rsidRDefault="00AB14AB" w:rsidP="00C35EA7">
            <w:pPr>
              <w:autoSpaceDE w:val="0"/>
              <w:autoSpaceDN w:val="0"/>
              <w:adjustRightInd w:val="0"/>
              <w:jc w:val="center"/>
              <w:rPr>
                <w:rFonts w:eastAsia="Code2000"/>
                <w:lang w:eastAsia="en-GB"/>
              </w:rPr>
            </w:pPr>
          </w:p>
        </w:tc>
        <w:tc>
          <w:tcPr>
            <w:tcW w:w="1163" w:type="dxa"/>
          </w:tcPr>
          <w:p w14:paraId="7811CEEB" w14:textId="77777777" w:rsidR="00AB14AB" w:rsidRPr="00C35EA7" w:rsidRDefault="009C6FFB" w:rsidP="00C35EA7">
            <w:pPr>
              <w:autoSpaceDE w:val="0"/>
              <w:autoSpaceDN w:val="0"/>
              <w:adjustRightInd w:val="0"/>
              <w:jc w:val="center"/>
              <w:rPr>
                <w:rFonts w:eastAsia="Code2000"/>
                <w:lang w:eastAsia="en-GB"/>
              </w:rPr>
            </w:pPr>
            <w:r w:rsidRPr="00C35EA7">
              <w:rPr>
                <w:rFonts w:eastAsia="Code2000"/>
                <w:lang w:eastAsia="en-GB"/>
              </w:rPr>
              <w:t>colorants</w:t>
            </w:r>
          </w:p>
        </w:tc>
      </w:tr>
      <w:tr w:rsidR="00AB14AB" w14:paraId="350493DE" w14:textId="77777777" w:rsidTr="00C35EA7">
        <w:trPr>
          <w:jc w:val="center"/>
        </w:trPr>
        <w:tc>
          <w:tcPr>
            <w:tcW w:w="1165" w:type="dxa"/>
          </w:tcPr>
          <w:p w14:paraId="40F8911D" w14:textId="77777777" w:rsidR="00AB14AB" w:rsidRPr="00C35EA7" w:rsidRDefault="00AB14AB" w:rsidP="00C35EA7">
            <w:pPr>
              <w:autoSpaceDE w:val="0"/>
              <w:autoSpaceDN w:val="0"/>
              <w:adjustRightInd w:val="0"/>
              <w:jc w:val="center"/>
              <w:rPr>
                <w:rFonts w:eastAsia="Code2000"/>
                <w:lang w:eastAsia="en-GB"/>
              </w:rPr>
            </w:pPr>
            <w:r w:rsidRPr="00C35EA7">
              <w:rPr>
                <w:rFonts w:eastAsia="Code2000"/>
                <w:lang w:eastAsia="en-GB"/>
              </w:rPr>
              <w:t>3</w:t>
            </w:r>
          </w:p>
        </w:tc>
        <w:tc>
          <w:tcPr>
            <w:tcW w:w="2336" w:type="dxa"/>
          </w:tcPr>
          <w:p w14:paraId="1AE3EB4A" w14:textId="77777777" w:rsidR="00AB14AB" w:rsidRPr="00C35EA7" w:rsidRDefault="00AB14AB" w:rsidP="00C35EA7">
            <w:pPr>
              <w:autoSpaceDE w:val="0"/>
              <w:autoSpaceDN w:val="0"/>
              <w:adjustRightInd w:val="0"/>
              <w:rPr>
                <w:rFonts w:eastAsia="Code2000"/>
                <w:lang w:eastAsia="en-GB"/>
              </w:rPr>
            </w:pPr>
            <w:r w:rsidRPr="00C35EA7">
              <w:rPr>
                <w:rFonts w:eastAsia="Code2000"/>
                <w:lang w:eastAsia="en-GB"/>
              </w:rPr>
              <w:t>figures orangées</w:t>
            </w:r>
          </w:p>
        </w:tc>
        <w:tc>
          <w:tcPr>
            <w:tcW w:w="1163" w:type="dxa"/>
            <w:vMerge w:val="restart"/>
            <w:vAlign w:val="center"/>
          </w:tcPr>
          <w:p w14:paraId="34C642FC" w14:textId="77777777" w:rsidR="00AB14AB" w:rsidRPr="00C35EA7" w:rsidRDefault="00AB14AB" w:rsidP="00C35EA7">
            <w:pPr>
              <w:autoSpaceDE w:val="0"/>
              <w:autoSpaceDN w:val="0"/>
              <w:adjustRightInd w:val="0"/>
              <w:jc w:val="center"/>
              <w:rPr>
                <w:rFonts w:eastAsia="Code2000"/>
                <w:lang w:eastAsia="en-GB"/>
              </w:rPr>
            </w:pPr>
            <w:r w:rsidRPr="00C35EA7">
              <w:rPr>
                <w:rFonts w:eastAsia="Code2000"/>
                <w:lang w:eastAsia="en-GB"/>
              </w:rPr>
              <w:t>ocre</w:t>
            </w:r>
          </w:p>
        </w:tc>
      </w:tr>
      <w:tr w:rsidR="00AB14AB" w14:paraId="70553140" w14:textId="77777777" w:rsidTr="00C35EA7">
        <w:trPr>
          <w:jc w:val="center"/>
        </w:trPr>
        <w:tc>
          <w:tcPr>
            <w:tcW w:w="1165" w:type="dxa"/>
          </w:tcPr>
          <w:p w14:paraId="0BA968B8" w14:textId="77777777" w:rsidR="00AB14AB" w:rsidRPr="00C35EA7" w:rsidRDefault="00AB14AB" w:rsidP="00C35EA7">
            <w:pPr>
              <w:autoSpaceDE w:val="0"/>
              <w:autoSpaceDN w:val="0"/>
              <w:adjustRightInd w:val="0"/>
              <w:jc w:val="center"/>
              <w:rPr>
                <w:rFonts w:eastAsia="Code2000"/>
                <w:lang w:eastAsia="en-GB"/>
              </w:rPr>
            </w:pPr>
            <w:r w:rsidRPr="00C35EA7">
              <w:rPr>
                <w:rFonts w:eastAsia="Code2000"/>
                <w:lang w:eastAsia="en-GB"/>
              </w:rPr>
              <w:t>2</w:t>
            </w:r>
          </w:p>
        </w:tc>
        <w:tc>
          <w:tcPr>
            <w:tcW w:w="2336" w:type="dxa"/>
          </w:tcPr>
          <w:p w14:paraId="7D230FBD" w14:textId="77777777" w:rsidR="00AB14AB" w:rsidRPr="00C35EA7" w:rsidRDefault="00AB14AB" w:rsidP="00C35EA7">
            <w:pPr>
              <w:autoSpaceDE w:val="0"/>
              <w:autoSpaceDN w:val="0"/>
              <w:adjustRightInd w:val="0"/>
              <w:rPr>
                <w:rFonts w:eastAsia="Code2000"/>
                <w:lang w:eastAsia="en-GB"/>
              </w:rPr>
            </w:pPr>
            <w:r w:rsidRPr="00C35EA7">
              <w:rPr>
                <w:rFonts w:eastAsia="Code2000"/>
                <w:lang w:eastAsia="en-GB"/>
              </w:rPr>
              <w:t>figures vermillon</w:t>
            </w:r>
          </w:p>
        </w:tc>
        <w:tc>
          <w:tcPr>
            <w:tcW w:w="1163" w:type="dxa"/>
            <w:vMerge/>
          </w:tcPr>
          <w:p w14:paraId="451FCF01" w14:textId="77777777" w:rsidR="00AB14AB" w:rsidRPr="00C35EA7" w:rsidRDefault="00AB14AB" w:rsidP="00C35EA7">
            <w:pPr>
              <w:autoSpaceDE w:val="0"/>
              <w:autoSpaceDN w:val="0"/>
              <w:adjustRightInd w:val="0"/>
              <w:rPr>
                <w:rFonts w:eastAsia="Code2000"/>
                <w:lang w:eastAsia="en-GB"/>
              </w:rPr>
            </w:pPr>
          </w:p>
        </w:tc>
      </w:tr>
      <w:tr w:rsidR="00AB14AB" w14:paraId="51A728B5" w14:textId="77777777" w:rsidTr="00C35EA7">
        <w:trPr>
          <w:jc w:val="center"/>
        </w:trPr>
        <w:tc>
          <w:tcPr>
            <w:tcW w:w="1165" w:type="dxa"/>
          </w:tcPr>
          <w:p w14:paraId="0F4F66EE" w14:textId="77777777" w:rsidR="00AB14AB" w:rsidRPr="00C35EA7" w:rsidRDefault="00AB14AB" w:rsidP="00C35EA7">
            <w:pPr>
              <w:autoSpaceDE w:val="0"/>
              <w:autoSpaceDN w:val="0"/>
              <w:adjustRightInd w:val="0"/>
              <w:jc w:val="center"/>
              <w:rPr>
                <w:rFonts w:eastAsia="Code2000"/>
                <w:lang w:eastAsia="en-GB"/>
              </w:rPr>
            </w:pPr>
            <w:r w:rsidRPr="00C35EA7">
              <w:rPr>
                <w:rFonts w:eastAsia="Code2000"/>
                <w:lang w:eastAsia="en-GB"/>
              </w:rPr>
              <w:t>1</w:t>
            </w:r>
          </w:p>
        </w:tc>
        <w:tc>
          <w:tcPr>
            <w:tcW w:w="2336" w:type="dxa"/>
          </w:tcPr>
          <w:p w14:paraId="742C638B" w14:textId="77777777" w:rsidR="00AB14AB" w:rsidRPr="00C35EA7" w:rsidRDefault="00AB14AB" w:rsidP="00C35EA7">
            <w:pPr>
              <w:autoSpaceDE w:val="0"/>
              <w:autoSpaceDN w:val="0"/>
              <w:adjustRightInd w:val="0"/>
              <w:rPr>
                <w:rFonts w:eastAsia="Code2000"/>
                <w:lang w:eastAsia="en-GB"/>
              </w:rPr>
            </w:pPr>
            <w:r w:rsidRPr="00C35EA7">
              <w:rPr>
                <w:rFonts w:eastAsia="Code2000"/>
                <w:lang w:eastAsia="en-GB"/>
              </w:rPr>
              <w:t>figures rouge carmin</w:t>
            </w:r>
          </w:p>
        </w:tc>
        <w:tc>
          <w:tcPr>
            <w:tcW w:w="1163" w:type="dxa"/>
          </w:tcPr>
          <w:p w14:paraId="65F3B658" w14:textId="77777777" w:rsidR="00AB14AB" w:rsidRPr="00C35EA7" w:rsidRDefault="00AB14AB" w:rsidP="00C35EA7">
            <w:pPr>
              <w:autoSpaceDE w:val="0"/>
              <w:autoSpaceDN w:val="0"/>
              <w:adjustRightInd w:val="0"/>
              <w:jc w:val="center"/>
              <w:rPr>
                <w:rFonts w:eastAsia="Code2000"/>
                <w:lang w:eastAsia="en-GB"/>
              </w:rPr>
            </w:pPr>
            <w:r w:rsidRPr="00C35EA7">
              <w:rPr>
                <w:rFonts w:eastAsia="Code2000"/>
                <w:lang w:eastAsia="en-GB"/>
              </w:rPr>
              <w:t>hématite</w:t>
            </w:r>
          </w:p>
        </w:tc>
      </w:tr>
    </w:tbl>
    <w:p w14:paraId="14D18052" w14:textId="77777777" w:rsidR="009B513E" w:rsidRDefault="009B513E" w:rsidP="009B513E">
      <w:pPr>
        <w:autoSpaceDE w:val="0"/>
        <w:autoSpaceDN w:val="0"/>
        <w:adjustRightInd w:val="0"/>
        <w:rPr>
          <w:rFonts w:eastAsia="Code2000"/>
          <w:lang w:eastAsia="en-GB"/>
        </w:rPr>
      </w:pPr>
      <w:r w:rsidRPr="009B513E">
        <w:rPr>
          <w:rFonts w:eastAsia="Code2000"/>
          <w:lang w:eastAsia="en-GB"/>
        </w:rPr>
        <w:t>(BIB 2347)</w:t>
      </w:r>
    </w:p>
    <w:p w14:paraId="44349817" w14:textId="77777777" w:rsidR="009B513E" w:rsidRDefault="009B513E" w:rsidP="009B513E"/>
    <w:p w14:paraId="30BB7D14" w14:textId="77777777" w:rsidR="003B0387" w:rsidRPr="0032190F" w:rsidRDefault="00AB14AB" w:rsidP="004F3858">
      <w:pPr>
        <w:jc w:val="both"/>
        <w:rPr>
          <w:rFonts w:ascii="Code2000" w:eastAsia="Code2000" w:cs="Code2000"/>
          <w:lang w:val="fr-FR" w:eastAsia="en-GB"/>
        </w:rPr>
      </w:pPr>
      <w:r w:rsidRPr="0032190F">
        <w:rPr>
          <w:rFonts w:eastAsia="Code2000"/>
          <w:lang w:val="fr-FR" w:eastAsia="en-GB"/>
        </w:rPr>
        <w:lastRenderedPageBreak/>
        <w:t>Deux phases  principales d'</w:t>
      </w:r>
      <w:r w:rsidRPr="0032190F">
        <w:rPr>
          <w:rFonts w:eastAsia="Code2000" w:hint="eastAsia"/>
          <w:lang w:val="fr-FR" w:eastAsia="en-GB"/>
        </w:rPr>
        <w:t>é</w:t>
      </w:r>
      <w:r w:rsidRPr="0032190F">
        <w:rPr>
          <w:rFonts w:eastAsia="Code2000"/>
          <w:lang w:val="fr-FR" w:eastAsia="en-GB"/>
        </w:rPr>
        <w:t>laboration du panneau de  l'abri A des Eissart</w:t>
      </w:r>
      <w:r w:rsidRPr="0032190F">
        <w:rPr>
          <w:rFonts w:eastAsia="Code2000" w:hint="eastAsia"/>
          <w:lang w:val="fr-FR" w:eastAsia="en-GB"/>
        </w:rPr>
        <w:t>è</w:t>
      </w:r>
      <w:r w:rsidRPr="0032190F">
        <w:rPr>
          <w:rFonts w:eastAsia="Code2000"/>
          <w:lang w:val="fr-FR" w:eastAsia="en-GB"/>
        </w:rPr>
        <w:t>nes  correspondait l'usage de pigments diff</w:t>
      </w:r>
      <w:r w:rsidRPr="0032190F">
        <w:rPr>
          <w:rFonts w:eastAsia="Code2000" w:hint="eastAsia"/>
          <w:lang w:val="fr-FR" w:eastAsia="en-GB"/>
        </w:rPr>
        <w:t>é</w:t>
      </w:r>
      <w:r w:rsidRPr="0032190F">
        <w:rPr>
          <w:rFonts w:eastAsia="Code2000"/>
          <w:lang w:val="fr-FR" w:eastAsia="en-GB"/>
        </w:rPr>
        <w:t xml:space="preserve">rents  en </w:t>
      </w:r>
      <w:r w:rsidRPr="0032190F">
        <w:rPr>
          <w:rFonts w:eastAsia="Code2000" w:hint="eastAsia"/>
          <w:lang w:val="fr-FR" w:eastAsia="en-GB"/>
        </w:rPr>
        <w:t>é</w:t>
      </w:r>
      <w:r w:rsidRPr="0032190F">
        <w:rPr>
          <w:rFonts w:eastAsia="Code2000"/>
          <w:lang w:val="fr-FR" w:eastAsia="en-GB"/>
        </w:rPr>
        <w:t xml:space="preserve">troite relation avec les nuances  des couleurs.(BIB 2347 p. 361) Les figures rouge  vermillon sont </w:t>
      </w:r>
      <w:r w:rsidRPr="0032190F">
        <w:rPr>
          <w:rFonts w:eastAsia="Code2000" w:hint="eastAsia"/>
          <w:lang w:val="fr-FR" w:eastAsia="en-GB"/>
        </w:rPr>
        <w:t>à</w:t>
      </w:r>
      <w:r w:rsidRPr="0032190F">
        <w:rPr>
          <w:rFonts w:eastAsia="Code2000"/>
          <w:lang w:val="fr-FR" w:eastAsia="en-GB"/>
        </w:rPr>
        <w:t xml:space="preserve"> base d'h</w:t>
      </w:r>
      <w:r w:rsidRPr="0032190F">
        <w:rPr>
          <w:rFonts w:eastAsia="Code2000" w:hint="eastAsia"/>
          <w:lang w:val="fr-FR" w:eastAsia="en-GB"/>
        </w:rPr>
        <w:t>é</w:t>
      </w:r>
      <w:r w:rsidRPr="0032190F">
        <w:rPr>
          <w:rFonts w:eastAsia="Code2000"/>
          <w:lang w:val="fr-FR" w:eastAsia="en-GB"/>
        </w:rPr>
        <w:t>matite ou  de bauxite, les figures orang</w:t>
      </w:r>
      <w:r w:rsidRPr="0032190F">
        <w:rPr>
          <w:rFonts w:eastAsia="Code2000" w:hint="eastAsia"/>
          <w:lang w:val="fr-FR" w:eastAsia="en-GB"/>
        </w:rPr>
        <w:t>é</w:t>
      </w:r>
      <w:r w:rsidRPr="0032190F">
        <w:rPr>
          <w:rFonts w:eastAsia="Code2000"/>
          <w:lang w:val="fr-FR" w:eastAsia="en-GB"/>
        </w:rPr>
        <w:t xml:space="preserve">es </w:t>
      </w:r>
      <w:r w:rsidRPr="0032190F">
        <w:rPr>
          <w:rFonts w:eastAsia="Code2000" w:hint="eastAsia"/>
          <w:lang w:val="fr-FR" w:eastAsia="en-GB"/>
        </w:rPr>
        <w:t>à</w:t>
      </w:r>
      <w:r w:rsidRPr="0032190F">
        <w:rPr>
          <w:rFonts w:eastAsia="Code2000"/>
          <w:lang w:val="fr-FR" w:eastAsia="en-GB"/>
        </w:rPr>
        <w:t xml:space="preserve">  base d'ocre. L'</w:t>
      </w:r>
      <w:r w:rsidRPr="0032190F">
        <w:rPr>
          <w:rFonts w:eastAsia="Code2000" w:hint="eastAsia"/>
          <w:lang w:val="fr-FR" w:eastAsia="en-GB"/>
        </w:rPr>
        <w:t>é</w:t>
      </w:r>
      <w:r w:rsidRPr="0032190F">
        <w:rPr>
          <w:rFonts w:eastAsia="Code2000"/>
          <w:lang w:val="fr-FR" w:eastAsia="en-GB"/>
        </w:rPr>
        <w:t>laboration du grand  panneau est donc r</w:t>
      </w:r>
      <w:r w:rsidRPr="0032190F">
        <w:rPr>
          <w:rFonts w:eastAsia="Code2000" w:hint="eastAsia"/>
          <w:lang w:val="fr-FR" w:eastAsia="en-GB"/>
        </w:rPr>
        <w:t>é</w:t>
      </w:r>
      <w:r w:rsidRPr="0032190F">
        <w:rPr>
          <w:rFonts w:eastAsia="Code2000"/>
          <w:lang w:val="fr-FR" w:eastAsia="en-GB"/>
        </w:rPr>
        <w:t>alis</w:t>
      </w:r>
      <w:r w:rsidRPr="0032190F">
        <w:rPr>
          <w:rFonts w:eastAsia="Code2000" w:hint="eastAsia"/>
          <w:lang w:val="fr-FR" w:eastAsia="en-GB"/>
        </w:rPr>
        <w:t>é</w:t>
      </w:r>
      <w:r w:rsidRPr="0032190F">
        <w:rPr>
          <w:rFonts w:eastAsia="Code2000"/>
          <w:lang w:val="fr-FR" w:eastAsia="en-GB"/>
        </w:rPr>
        <w:t>e dans un  pigment tout autre que celui employ</w:t>
      </w:r>
      <w:r w:rsidRPr="0032190F">
        <w:rPr>
          <w:rFonts w:eastAsia="Code2000" w:hint="eastAsia"/>
          <w:lang w:val="fr-FR" w:eastAsia="en-GB"/>
        </w:rPr>
        <w:t>é</w:t>
      </w:r>
      <w:r w:rsidRPr="0032190F">
        <w:rPr>
          <w:rFonts w:eastAsia="Code2000"/>
          <w:lang w:val="fr-FR" w:eastAsia="en-GB"/>
        </w:rPr>
        <w:t xml:space="preserve">  pour les signes qui n'expriment que  la perp</w:t>
      </w:r>
      <w:r w:rsidRPr="0032190F">
        <w:rPr>
          <w:rFonts w:eastAsia="Code2000" w:hint="eastAsia"/>
          <w:lang w:val="fr-FR" w:eastAsia="en-GB"/>
        </w:rPr>
        <w:t>é</w:t>
      </w:r>
      <w:r w:rsidRPr="0032190F">
        <w:rPr>
          <w:rFonts w:eastAsia="Code2000"/>
          <w:lang w:val="fr-FR" w:eastAsia="en-GB"/>
        </w:rPr>
        <w:t>tuation du c</w:t>
      </w:r>
      <w:r w:rsidRPr="0032190F">
        <w:rPr>
          <w:rFonts w:eastAsia="Code2000" w:hint="eastAsia"/>
          <w:lang w:val="fr-FR" w:eastAsia="en-GB"/>
        </w:rPr>
        <w:t>é</w:t>
      </w:r>
      <w:r w:rsidRPr="0032190F">
        <w:rPr>
          <w:rFonts w:eastAsia="Code2000"/>
          <w:lang w:val="fr-FR" w:eastAsia="en-GB"/>
        </w:rPr>
        <w:t>r</w:t>
      </w:r>
      <w:r w:rsidRPr="0032190F">
        <w:rPr>
          <w:rFonts w:eastAsia="Code2000" w:hint="eastAsia"/>
          <w:lang w:val="fr-FR" w:eastAsia="en-GB"/>
        </w:rPr>
        <w:t>é</w:t>
      </w:r>
      <w:r w:rsidRPr="0032190F">
        <w:rPr>
          <w:rFonts w:eastAsia="Code2000"/>
          <w:lang w:val="fr-FR" w:eastAsia="en-GB"/>
        </w:rPr>
        <w:t>monial  (signes r</w:t>
      </w:r>
      <w:r w:rsidRPr="0032190F">
        <w:rPr>
          <w:rFonts w:eastAsia="Code2000" w:hint="eastAsia"/>
          <w:lang w:val="fr-FR" w:eastAsia="en-GB"/>
        </w:rPr>
        <w:t>é</w:t>
      </w:r>
      <w:r w:rsidRPr="0032190F">
        <w:rPr>
          <w:rFonts w:eastAsia="Code2000"/>
          <w:lang w:val="fr-FR" w:eastAsia="en-GB"/>
        </w:rPr>
        <w:t>pondant aux processus de  juxtaposition et superposition) (BIB 2347 p. 360)</w:t>
      </w:r>
      <w:r w:rsidR="003B0387" w:rsidRPr="0032190F">
        <w:rPr>
          <w:rFonts w:ascii="Code2000" w:eastAsia="Code2000" w:cs="Code2000"/>
          <w:lang w:val="fr-FR" w:eastAsia="en-GB"/>
        </w:rPr>
        <w:t xml:space="preserve"> </w:t>
      </w:r>
    </w:p>
    <w:p w14:paraId="23BA3020" w14:textId="77777777" w:rsidR="0063739E" w:rsidRPr="0032190F" w:rsidRDefault="0063739E" w:rsidP="004F3858">
      <w:pPr>
        <w:jc w:val="both"/>
        <w:rPr>
          <w:rFonts w:ascii="Code2000" w:eastAsia="Code2000" w:cs="Code2000"/>
          <w:lang w:val="fr-FR" w:eastAsia="en-GB"/>
        </w:rPr>
      </w:pPr>
    </w:p>
    <w:p w14:paraId="38D4F685" w14:textId="652D5F6B" w:rsidR="00EE5928" w:rsidRPr="0032190F" w:rsidRDefault="00F32593" w:rsidP="0060284E">
      <w:pPr>
        <w:jc w:val="both"/>
        <w:rPr>
          <w:rFonts w:eastAsia="Code2000"/>
          <w:lang w:val="fr-FR" w:eastAsia="en-GB"/>
        </w:rPr>
      </w:pPr>
      <w:r w:rsidRPr="0032190F">
        <w:rPr>
          <w:rFonts w:eastAsia="Code2000"/>
          <w:lang w:val="fr-FR" w:eastAsia="en-GB"/>
        </w:rPr>
        <w:t>A l'abri B, la chute des blocs du plafond de l'abri est datable du Ier siècle av. J.C. La strate</w:t>
      </w:r>
      <w:r w:rsidR="0060284E" w:rsidRPr="0032190F">
        <w:rPr>
          <w:rFonts w:eastAsia="Code2000"/>
          <w:lang w:val="fr-FR" w:eastAsia="en-GB"/>
        </w:rPr>
        <w:t xml:space="preserve"> </w:t>
      </w:r>
      <w:r w:rsidRPr="0032190F">
        <w:rPr>
          <w:rFonts w:eastAsia="Code2000"/>
          <w:lang w:val="fr-FR" w:eastAsia="en-GB"/>
        </w:rPr>
        <w:t>rocheuse gravée a donc été disponible à partir [tpq] de cette époque (BIB 2398 p. 604)</w:t>
      </w:r>
      <w:r w:rsidR="0060284E" w:rsidRPr="0032190F">
        <w:rPr>
          <w:rFonts w:eastAsia="Code2000"/>
          <w:lang w:val="fr-FR" w:eastAsia="en-GB"/>
        </w:rPr>
        <w:t xml:space="preserve"> </w:t>
      </w:r>
      <w:r w:rsidR="0063739E" w:rsidRPr="0032190F">
        <w:rPr>
          <w:rFonts w:eastAsia="Code2000"/>
          <w:lang w:val="fr-FR" w:eastAsia="en-GB"/>
        </w:rPr>
        <w:t xml:space="preserve">Les grilles sont placées en périphérie des autres gravures (BIB 2398 p. 589) </w:t>
      </w:r>
      <w:r w:rsidR="0060284E" w:rsidRPr="0032190F">
        <w:rPr>
          <w:rFonts w:eastAsia="Code2000"/>
          <w:lang w:val="fr-FR" w:eastAsia="en-GB"/>
        </w:rPr>
        <w:t xml:space="preserve"> </w:t>
      </w:r>
      <w:r w:rsidR="00EE559A" w:rsidRPr="0032190F">
        <w:rPr>
          <w:rFonts w:eastAsia="Code2000"/>
          <w:lang w:val="fr-FR" w:eastAsia="en-GB"/>
        </w:rPr>
        <w:t>Un des chevaux de l'abri B des Eissart</w:t>
      </w:r>
      <w:r w:rsidR="002B6FCA" w:rsidRPr="0032190F">
        <w:rPr>
          <w:rFonts w:eastAsia="Code2000"/>
          <w:lang w:val="fr-FR" w:eastAsia="en-GB"/>
        </w:rPr>
        <w:t>è</w:t>
      </w:r>
      <w:r w:rsidR="00EE559A" w:rsidRPr="0032190F">
        <w:rPr>
          <w:rFonts w:eastAsia="Code2000"/>
          <w:lang w:val="fr-FR" w:eastAsia="en-GB"/>
        </w:rPr>
        <w:t xml:space="preserve">nes est reconnaissable </w:t>
      </w:r>
      <w:r w:rsidR="002B6FCA" w:rsidRPr="0032190F">
        <w:rPr>
          <w:rFonts w:eastAsia="Code2000"/>
          <w:lang w:val="fr-FR" w:eastAsia="en-GB"/>
        </w:rPr>
        <w:t>à</w:t>
      </w:r>
      <w:r w:rsidR="00EE559A" w:rsidRPr="0032190F">
        <w:rPr>
          <w:rFonts w:eastAsia="Code2000"/>
          <w:lang w:val="fr-FR" w:eastAsia="en-GB"/>
        </w:rPr>
        <w:t xml:space="preserve"> sa t</w:t>
      </w:r>
      <w:r w:rsidR="002B6FCA" w:rsidRPr="0032190F">
        <w:rPr>
          <w:rFonts w:eastAsia="Code2000"/>
          <w:lang w:val="fr-FR" w:eastAsia="en-GB"/>
        </w:rPr>
        <w:t>êt</w:t>
      </w:r>
      <w:r w:rsidR="00EE559A" w:rsidRPr="0032190F">
        <w:rPr>
          <w:rFonts w:eastAsia="Code2000"/>
          <w:lang w:val="fr-FR" w:eastAsia="en-GB"/>
        </w:rPr>
        <w:t xml:space="preserve">e et </w:t>
      </w:r>
      <w:r w:rsidR="002B6FCA" w:rsidRPr="0032190F">
        <w:rPr>
          <w:rFonts w:eastAsia="Code2000"/>
          <w:lang w:val="fr-FR" w:eastAsia="en-GB"/>
        </w:rPr>
        <w:t>à</w:t>
      </w:r>
      <w:r w:rsidR="00EE559A" w:rsidRPr="0032190F">
        <w:rPr>
          <w:rFonts w:eastAsia="Code2000"/>
          <w:lang w:val="fr-FR" w:eastAsia="en-GB"/>
        </w:rPr>
        <w:t xml:space="preserve"> sa courbe dorsale tandis que le second </w:t>
      </w:r>
      <w:r w:rsidR="002B6FCA" w:rsidRPr="0032190F">
        <w:rPr>
          <w:rFonts w:eastAsia="Code2000"/>
          <w:lang w:val="fr-FR" w:eastAsia="en-GB"/>
        </w:rPr>
        <w:t>é</w:t>
      </w:r>
      <w:r w:rsidR="00EE559A" w:rsidRPr="0032190F">
        <w:rPr>
          <w:rFonts w:eastAsia="Code2000"/>
          <w:lang w:val="fr-FR" w:eastAsia="en-GB"/>
        </w:rPr>
        <w:t>quid</w:t>
      </w:r>
      <w:r w:rsidR="002B6FCA" w:rsidRPr="0032190F">
        <w:rPr>
          <w:rFonts w:eastAsia="Code2000"/>
          <w:lang w:val="fr-FR" w:eastAsia="en-GB"/>
        </w:rPr>
        <w:t>é</w:t>
      </w:r>
      <w:r w:rsidR="00EE559A" w:rsidRPr="0032190F">
        <w:rPr>
          <w:rFonts w:eastAsia="Code2000"/>
          <w:lang w:val="fr-FR" w:eastAsia="en-GB"/>
        </w:rPr>
        <w:t xml:space="preserve"> n'est qu'un corps poursuivi d'une ligne en arc de cercle pour la t~te et de deux boucles allong6es pour les membres post</w:t>
      </w:r>
      <w:r w:rsidR="002B6FCA" w:rsidRPr="0032190F">
        <w:rPr>
          <w:rFonts w:eastAsia="Code2000"/>
          <w:lang w:val="fr-FR" w:eastAsia="en-GB"/>
        </w:rPr>
        <w:t>é</w:t>
      </w:r>
      <w:r w:rsidR="00EE559A" w:rsidRPr="0032190F">
        <w:rPr>
          <w:rFonts w:eastAsia="Code2000"/>
          <w:lang w:val="fr-FR" w:eastAsia="en-GB"/>
        </w:rPr>
        <w:t xml:space="preserve">rieurs.(BIB 2398 p. 593)  </w:t>
      </w:r>
      <w:r w:rsidR="0060284E" w:rsidRPr="0032190F">
        <w:rPr>
          <w:rFonts w:eastAsia="Code2000"/>
          <w:lang w:val="fr-FR" w:eastAsia="en-GB"/>
        </w:rPr>
        <w:t xml:space="preserve"> </w:t>
      </w:r>
      <w:r w:rsidR="00EE5928" w:rsidRPr="0032190F">
        <w:rPr>
          <w:rFonts w:eastAsia="Code2000"/>
          <w:lang w:val="fr-FR" w:eastAsia="en-GB"/>
        </w:rPr>
        <w:t>Les figures sont r</w:t>
      </w:r>
      <w:r w:rsidR="002B6FCA" w:rsidRPr="0032190F">
        <w:rPr>
          <w:rFonts w:eastAsia="Code2000"/>
          <w:lang w:val="fr-FR" w:eastAsia="en-GB"/>
        </w:rPr>
        <w:t>é</w:t>
      </w:r>
      <w:r w:rsidR="00EE5928" w:rsidRPr="0032190F">
        <w:rPr>
          <w:rFonts w:eastAsia="Code2000"/>
          <w:lang w:val="fr-FR" w:eastAsia="en-GB"/>
        </w:rPr>
        <w:t>parties sur la totalit</w:t>
      </w:r>
      <w:r w:rsidR="002B6FCA" w:rsidRPr="0032190F">
        <w:rPr>
          <w:rFonts w:eastAsia="Code2000"/>
          <w:lang w:val="fr-FR" w:eastAsia="en-GB"/>
        </w:rPr>
        <w:t>é</w:t>
      </w:r>
      <w:r w:rsidR="00EE5928" w:rsidRPr="0032190F">
        <w:rPr>
          <w:rFonts w:eastAsia="Code2000"/>
          <w:lang w:val="fr-FR" w:eastAsia="en-GB"/>
        </w:rPr>
        <w:t xml:space="preserve"> du banc rocheux mais on note des concentrations de signes, </w:t>
      </w:r>
      <w:r w:rsidR="002B6FCA" w:rsidRPr="0032190F">
        <w:rPr>
          <w:rFonts w:eastAsia="Code2000"/>
          <w:lang w:val="fr-FR" w:eastAsia="en-GB"/>
        </w:rPr>
        <w:t>à</w:t>
      </w:r>
      <w:r w:rsidR="00EE5928" w:rsidRPr="0032190F">
        <w:rPr>
          <w:rFonts w:eastAsia="Code2000"/>
          <w:lang w:val="fr-FR" w:eastAsia="en-GB"/>
        </w:rPr>
        <w:t xml:space="preserve"> gauche de la zone centrale et </w:t>
      </w:r>
      <w:r w:rsidR="002B6FCA" w:rsidRPr="0032190F">
        <w:rPr>
          <w:rFonts w:eastAsia="Code2000"/>
          <w:lang w:val="fr-FR" w:eastAsia="en-GB"/>
        </w:rPr>
        <w:t>à</w:t>
      </w:r>
      <w:r w:rsidR="00EE5928" w:rsidRPr="0032190F">
        <w:rPr>
          <w:rFonts w:eastAsia="Code2000"/>
          <w:lang w:val="fr-FR" w:eastAsia="en-GB"/>
        </w:rPr>
        <w:t xml:space="preserve"> droite de la zone orientale. Les figures humaines correspondent </w:t>
      </w:r>
      <w:r w:rsidR="002B6FCA" w:rsidRPr="0032190F">
        <w:rPr>
          <w:rFonts w:eastAsia="Code2000"/>
          <w:lang w:val="fr-FR" w:eastAsia="en-GB"/>
        </w:rPr>
        <w:t>à</w:t>
      </w:r>
      <w:r w:rsidR="00EE5928" w:rsidRPr="0032190F">
        <w:rPr>
          <w:rFonts w:eastAsia="Code2000"/>
          <w:lang w:val="fr-FR" w:eastAsia="en-GB"/>
        </w:rPr>
        <w:t xml:space="preserve"> ces deux groupements. A gauche sont donc des guerriers avec ou sans monture. A droite sont sept repr</w:t>
      </w:r>
      <w:r w:rsidR="00DE7B10">
        <w:rPr>
          <w:rFonts w:eastAsia="Code2000"/>
          <w:lang w:val="fr-FR" w:eastAsia="en-GB"/>
        </w:rPr>
        <w:t>é</w:t>
      </w:r>
      <w:r w:rsidR="00EE5928" w:rsidRPr="0032190F">
        <w:rPr>
          <w:rFonts w:eastAsia="Code2000"/>
          <w:lang w:val="fr-FR" w:eastAsia="en-GB"/>
        </w:rPr>
        <w:t>sentations masculines ou f</w:t>
      </w:r>
      <w:r w:rsidR="002B6FCA" w:rsidRPr="0032190F">
        <w:rPr>
          <w:rFonts w:eastAsia="Code2000"/>
          <w:lang w:val="fr-FR" w:eastAsia="en-GB"/>
        </w:rPr>
        <w:t>é</w:t>
      </w:r>
      <w:r w:rsidR="00EE5928" w:rsidRPr="0032190F">
        <w:rPr>
          <w:rFonts w:eastAsia="Code2000"/>
          <w:lang w:val="fr-FR" w:eastAsia="en-GB"/>
        </w:rPr>
        <w:t>minines tr6s sch</w:t>
      </w:r>
      <w:r w:rsidR="002B6FCA" w:rsidRPr="0032190F">
        <w:rPr>
          <w:rFonts w:eastAsia="Code2000"/>
          <w:lang w:val="fr-FR" w:eastAsia="en-GB"/>
        </w:rPr>
        <w:t>é</w:t>
      </w:r>
      <w:r w:rsidR="00EE5928" w:rsidRPr="0032190F">
        <w:rPr>
          <w:rFonts w:eastAsia="Code2000"/>
          <w:lang w:val="fr-FR" w:eastAsia="en-GB"/>
        </w:rPr>
        <w:t>matis</w:t>
      </w:r>
      <w:r w:rsidR="002B6FCA" w:rsidRPr="0032190F">
        <w:rPr>
          <w:rFonts w:eastAsia="Code2000"/>
          <w:lang w:val="fr-FR" w:eastAsia="en-GB"/>
        </w:rPr>
        <w:t>é</w:t>
      </w:r>
      <w:r w:rsidR="00EE5928" w:rsidRPr="0032190F">
        <w:rPr>
          <w:rFonts w:eastAsia="Code2000"/>
          <w:lang w:val="fr-FR" w:eastAsia="en-GB"/>
        </w:rPr>
        <w:t>es sans accessoire guerrier. Les deux th</w:t>
      </w:r>
      <w:r w:rsidR="00DE7B10">
        <w:rPr>
          <w:rFonts w:eastAsia="Code2000"/>
          <w:lang w:val="fr-FR" w:eastAsia="en-GB"/>
        </w:rPr>
        <w:t>è</w:t>
      </w:r>
      <w:r w:rsidR="00EE5928" w:rsidRPr="0032190F">
        <w:rPr>
          <w:rFonts w:eastAsia="Code2000"/>
          <w:lang w:val="fr-FR" w:eastAsia="en-GB"/>
        </w:rPr>
        <w:t>mes sont donc s6par6s par la diff6rence des pl</w:t>
      </w:r>
      <w:r w:rsidR="002B6FCA" w:rsidRPr="0032190F">
        <w:rPr>
          <w:rFonts w:eastAsia="Code2000"/>
          <w:lang w:val="fr-FR" w:eastAsia="en-GB"/>
        </w:rPr>
        <w:t>ans du banc rocheux. Au plus prè</w:t>
      </w:r>
      <w:r w:rsidR="00EE5928" w:rsidRPr="0032190F">
        <w:rPr>
          <w:rFonts w:eastAsia="Code2000"/>
          <w:lang w:val="fr-FR" w:eastAsia="en-GB"/>
        </w:rPr>
        <w:t>s de ces deux th6mes, des signes sont syst6matiquement pr6- sents : le signe sol6iforme, le zigzag vertical et le signe pectiniforme. En p6riph6rie de l'ensemble du panneau grav6 sont plac</w:t>
      </w:r>
      <w:r w:rsidR="00DE7B10">
        <w:rPr>
          <w:rFonts w:eastAsia="Code2000"/>
          <w:lang w:val="fr-FR" w:eastAsia="en-GB"/>
        </w:rPr>
        <w:t>é</w:t>
      </w:r>
      <w:r w:rsidR="00EE5928" w:rsidRPr="0032190F">
        <w:rPr>
          <w:rFonts w:eastAsia="Code2000"/>
          <w:lang w:val="fr-FR" w:eastAsia="en-GB"/>
        </w:rPr>
        <w:t xml:space="preserve">s des pentacles, des </w:t>
      </w:r>
      <w:hyperlink r:id="rId7497" w:anchor="Cul_Art_TAC_T_g_grille_ouvert" w:history="1">
        <w:r w:rsidR="00EE5928" w:rsidRPr="0032190F">
          <w:rPr>
            <w:rStyle w:val="Hyperlink"/>
            <w:rFonts w:eastAsia="Code2000"/>
            <w:lang w:val="fr-FR" w:eastAsia="en-GB"/>
          </w:rPr>
          <w:t>grilles ouvertes</w:t>
        </w:r>
      </w:hyperlink>
      <w:r w:rsidR="00EE5928" w:rsidRPr="0032190F">
        <w:rPr>
          <w:rFonts w:eastAsia="Code2000"/>
          <w:lang w:val="fr-FR" w:eastAsia="en-GB"/>
        </w:rPr>
        <w:t xml:space="preserve"> ou ferm6es et des traits sans organisation apparente. Or, nous l'avons signal</w:t>
      </w:r>
      <w:r w:rsidR="00DE7B10">
        <w:rPr>
          <w:rFonts w:eastAsia="Code2000"/>
          <w:lang w:val="fr-FR" w:eastAsia="en-GB"/>
        </w:rPr>
        <w:t>é</w:t>
      </w:r>
      <w:r w:rsidR="00EE5928" w:rsidRPr="0032190F">
        <w:rPr>
          <w:rFonts w:eastAsia="Code2000"/>
          <w:lang w:val="fr-FR" w:eastAsia="en-GB"/>
        </w:rPr>
        <w:t xml:space="preserve"> pr</w:t>
      </w:r>
      <w:r w:rsidR="00DE7B10">
        <w:rPr>
          <w:rFonts w:eastAsia="Code2000"/>
          <w:lang w:val="fr-FR" w:eastAsia="en-GB"/>
        </w:rPr>
        <w:t>é</w:t>
      </w:r>
      <w:r w:rsidR="00EE5928" w:rsidRPr="0032190F">
        <w:rPr>
          <w:rFonts w:eastAsia="Code2000"/>
          <w:lang w:val="fr-FR" w:eastAsia="en-GB"/>
        </w:rPr>
        <w:t>c</w:t>
      </w:r>
      <w:r w:rsidR="00DE7B10">
        <w:rPr>
          <w:rFonts w:eastAsia="Code2000"/>
          <w:lang w:val="fr-FR" w:eastAsia="en-GB"/>
        </w:rPr>
        <w:t>é</w:t>
      </w:r>
      <w:r w:rsidR="00EE5928" w:rsidRPr="0032190F">
        <w:rPr>
          <w:rFonts w:eastAsia="Code2000"/>
          <w:lang w:val="fr-FR" w:eastAsia="en-GB"/>
        </w:rPr>
        <w:t xml:space="preserve">demment, l'examen du trait de plusieurs signes diss6min6s sur la paroi (pentacle, zigzag, pectiniforme) nous laisse supposer un m~me auteur. (BIB 2398 p. 599) </w:t>
      </w:r>
      <w:r w:rsidR="0060284E" w:rsidRPr="0032190F">
        <w:rPr>
          <w:rFonts w:eastAsia="Code2000"/>
          <w:lang w:val="fr-FR" w:eastAsia="en-GB"/>
        </w:rPr>
        <w:t xml:space="preserve"> </w:t>
      </w:r>
    </w:p>
    <w:p w14:paraId="5D021D50" w14:textId="77777777" w:rsidR="0060284E" w:rsidRPr="0032190F" w:rsidRDefault="0060284E" w:rsidP="00242C0F">
      <w:pPr>
        <w:rPr>
          <w:lang w:val="fr-FR"/>
        </w:rPr>
      </w:pPr>
    </w:p>
    <w:p w14:paraId="352B6D77" w14:textId="77777777" w:rsidR="006A2713" w:rsidRPr="0032190F" w:rsidRDefault="006A2713" w:rsidP="00426FF9">
      <w:pPr>
        <w:pStyle w:val="Heading1"/>
      </w:pPr>
      <w:bookmarkStart w:id="3194" w:name="Sit_Maigres"/>
      <w:r w:rsidRPr="0032190F">
        <w:t>MAIGRES (Bergerie des)</w:t>
      </w:r>
    </w:p>
    <w:bookmarkEnd w:id="3194"/>
    <w:p w14:paraId="5E133B2E" w14:textId="77777777" w:rsidR="006A2713" w:rsidRPr="0032190F" w:rsidRDefault="006A2713" w:rsidP="00242C0F">
      <w:pPr>
        <w:rPr>
          <w:lang w:val="fr-FR"/>
        </w:rPr>
      </w:pPr>
    </w:p>
    <w:p w14:paraId="22D24275" w14:textId="77777777" w:rsidR="008D6AC2" w:rsidRPr="0032190F" w:rsidRDefault="006A2713" w:rsidP="00242C0F">
      <w:pPr>
        <w:jc w:val="both"/>
        <w:rPr>
          <w:lang w:val="fr-FR"/>
        </w:rPr>
      </w:pPr>
      <w:r w:rsidRPr="0032190F">
        <w:rPr>
          <w:lang w:val="fr-FR"/>
        </w:rPr>
        <w:t>La berge</w:t>
      </w:r>
      <w:r w:rsidR="009D1718" w:rsidRPr="0032190F">
        <w:rPr>
          <w:lang w:val="fr-FR"/>
        </w:rPr>
        <w:t>rie</w:t>
      </w:r>
      <w:r w:rsidRPr="0032190F">
        <w:rPr>
          <w:lang w:val="fr-FR"/>
        </w:rPr>
        <w:t xml:space="preserve"> des Maigres (</w:t>
      </w:r>
      <w:r w:rsidR="009D1718" w:rsidRPr="0032190F">
        <w:rPr>
          <w:lang w:val="fr-FR"/>
        </w:rPr>
        <w:t xml:space="preserve">Signes, </w:t>
      </w:r>
      <w:r w:rsidRPr="0032190F">
        <w:rPr>
          <w:lang w:val="fr-FR"/>
        </w:rPr>
        <w:t xml:space="preserve">Var) </w:t>
      </w:r>
      <w:r w:rsidR="00566723" w:rsidRPr="0032190F">
        <w:rPr>
          <w:lang w:val="fr-FR"/>
        </w:rPr>
        <w:t xml:space="preserve">Cette bergerie a </w:t>
      </w:r>
      <w:r w:rsidR="00A919D3" w:rsidRPr="0032190F">
        <w:rPr>
          <w:lang w:val="fr-FR"/>
        </w:rPr>
        <w:t>é</w:t>
      </w:r>
      <w:r w:rsidR="00566723" w:rsidRPr="0032190F">
        <w:rPr>
          <w:lang w:val="fr-FR"/>
        </w:rPr>
        <w:t>t</w:t>
      </w:r>
      <w:r w:rsidR="00A919D3" w:rsidRPr="0032190F">
        <w:rPr>
          <w:lang w:val="fr-FR"/>
        </w:rPr>
        <w:t>é</w:t>
      </w:r>
      <w:r w:rsidR="00566723" w:rsidRPr="0032190F">
        <w:rPr>
          <w:lang w:val="fr-FR"/>
        </w:rPr>
        <w:t xml:space="preserve"> construite contre l'un des chicots dolomitiques qui couronnent le Baou Serein dans le massif d'Agnis. La paroi m</w:t>
      </w:r>
      <w:r w:rsidR="00C3713A" w:rsidRPr="0032190F">
        <w:rPr>
          <w:lang w:val="fr-FR"/>
        </w:rPr>
        <w:t>é</w:t>
      </w:r>
      <w:r w:rsidR="00566723" w:rsidRPr="0032190F">
        <w:rPr>
          <w:lang w:val="fr-FR"/>
        </w:rPr>
        <w:t>ridionale du rocher, formant auvent, porte encore de nombreuses peintures et gravures que l'utilisation pastorale du site n'a pas compl</w:t>
      </w:r>
      <w:r w:rsidR="00A919D3" w:rsidRPr="0032190F">
        <w:rPr>
          <w:lang w:val="fr-FR"/>
        </w:rPr>
        <w:t>é</w:t>
      </w:r>
      <w:r w:rsidR="00566723" w:rsidRPr="0032190F">
        <w:rPr>
          <w:lang w:val="fr-FR"/>
        </w:rPr>
        <w:t>ment endommag</w:t>
      </w:r>
      <w:r w:rsidR="00F87390" w:rsidRPr="0032190F">
        <w:rPr>
          <w:lang w:val="fr-FR"/>
        </w:rPr>
        <w:t>é</w:t>
      </w:r>
      <w:r w:rsidR="00566723" w:rsidRPr="0032190F">
        <w:rPr>
          <w:lang w:val="fr-FR"/>
        </w:rPr>
        <w:t xml:space="preserve">es.. (BIB 2398 p. 578)  </w:t>
      </w:r>
    </w:p>
    <w:p w14:paraId="774C47CF" w14:textId="77777777" w:rsidR="00A919D3" w:rsidRPr="0032190F" w:rsidRDefault="00A919D3" w:rsidP="00242C0F">
      <w:pPr>
        <w:jc w:val="both"/>
        <w:rPr>
          <w:lang w:val="fr-FR"/>
        </w:rPr>
      </w:pPr>
    </w:p>
    <w:p w14:paraId="446BD113" w14:textId="173C5FB8" w:rsidR="00A919D3" w:rsidRPr="0032190F" w:rsidRDefault="00A919D3" w:rsidP="00242C0F">
      <w:pPr>
        <w:jc w:val="both"/>
        <w:rPr>
          <w:lang w:val="fr-FR"/>
        </w:rPr>
      </w:pPr>
      <w:r w:rsidRPr="0032190F">
        <w:rPr>
          <w:lang w:val="fr-FR"/>
        </w:rPr>
        <w:t xml:space="preserve">v. </w:t>
      </w:r>
      <w:hyperlink r:id="rId7498" w:anchor="Sit_Marseillaise" w:history="1">
        <w:r w:rsidRPr="0032190F">
          <w:rPr>
            <w:rStyle w:val="Hyperlink"/>
            <w:lang w:val="fr-FR"/>
          </w:rPr>
          <w:t>Marseillaise</w:t>
        </w:r>
      </w:hyperlink>
    </w:p>
    <w:p w14:paraId="7740AFEC" w14:textId="77777777" w:rsidR="00566723" w:rsidRPr="0032190F" w:rsidRDefault="00566723" w:rsidP="00242C0F">
      <w:pPr>
        <w:jc w:val="both"/>
        <w:rPr>
          <w:lang w:val="fr-FR"/>
        </w:rPr>
      </w:pPr>
    </w:p>
    <w:p w14:paraId="07A9F1C4" w14:textId="08835602" w:rsidR="00566723" w:rsidRPr="0032190F" w:rsidRDefault="00D479C2" w:rsidP="00566723">
      <w:pPr>
        <w:pStyle w:val="Heading2"/>
      </w:pPr>
      <w:r>
        <w:t>o</w:t>
      </w:r>
      <w:r w:rsidR="00566723" w:rsidRPr="0032190F">
        <w:t>ccupation</w:t>
      </w:r>
    </w:p>
    <w:p w14:paraId="1DAC9797" w14:textId="40E7C392" w:rsidR="00566723" w:rsidRPr="0032190F" w:rsidRDefault="00566723" w:rsidP="00566723">
      <w:pPr>
        <w:jc w:val="both"/>
        <w:rPr>
          <w:lang w:val="fr-FR"/>
        </w:rPr>
      </w:pPr>
      <w:r w:rsidRPr="0032190F">
        <w:rPr>
          <w:lang w:val="fr-FR"/>
        </w:rPr>
        <w:t xml:space="preserve">Abondant mobilier attribuable au </w:t>
      </w:r>
      <w:r w:rsidR="00D479C2">
        <w:rPr>
          <w:lang w:val="fr-FR"/>
        </w:rPr>
        <w:t>NM</w:t>
      </w:r>
      <w:r w:rsidRPr="0032190F">
        <w:rPr>
          <w:lang w:val="fr-FR"/>
        </w:rPr>
        <w:t>/</w:t>
      </w:r>
      <w:r w:rsidR="00D479C2">
        <w:rPr>
          <w:lang w:val="fr-FR"/>
        </w:rPr>
        <w:t>NF</w:t>
      </w:r>
      <w:r w:rsidRPr="0032190F">
        <w:rPr>
          <w:lang w:val="fr-FR"/>
        </w:rPr>
        <w:t xml:space="preserve"> avec quelques éléments </w:t>
      </w:r>
      <w:r w:rsidR="00C3713A" w:rsidRPr="0032190F">
        <w:rPr>
          <w:lang w:val="fr-FR"/>
        </w:rPr>
        <w:t>C</w:t>
      </w:r>
      <w:r w:rsidRPr="0032190F">
        <w:rPr>
          <w:lang w:val="fr-FR"/>
        </w:rPr>
        <w:t xml:space="preserve">ampaniforme (BIB 1165 p. 121). Mobilier Chasséen et Cardial (BIB 2396 p. 139) Céramique campaniforme (BIB 2396 p. 140) 7000 fragments osseux, pour l’ensemble des petits ruminants, porcs et bœufs (BIB 1165 p. 121). </w:t>
      </w:r>
    </w:p>
    <w:p w14:paraId="014035DB" w14:textId="77777777" w:rsidR="00566723" w:rsidRPr="0032190F" w:rsidRDefault="00566723" w:rsidP="00242C0F">
      <w:pPr>
        <w:jc w:val="both"/>
        <w:rPr>
          <w:lang w:val="fr-FR"/>
        </w:rPr>
      </w:pPr>
      <w:r w:rsidRPr="0032190F">
        <w:rPr>
          <w:lang w:val="fr-FR"/>
        </w:rPr>
        <w:t>Une fouille au pied de la zone peinte a restitu</w:t>
      </w:r>
      <w:r w:rsidR="008324F8" w:rsidRPr="0032190F">
        <w:rPr>
          <w:lang w:val="fr-FR"/>
        </w:rPr>
        <w:t>é</w:t>
      </w:r>
      <w:r w:rsidRPr="0032190F">
        <w:rPr>
          <w:lang w:val="fr-FR"/>
        </w:rPr>
        <w:t xml:space="preserve"> un mobilier préhistorique abondant, c</w:t>
      </w:r>
      <w:r w:rsidR="008324F8" w:rsidRPr="0032190F">
        <w:rPr>
          <w:lang w:val="fr-FR"/>
        </w:rPr>
        <w:t>é</w:t>
      </w:r>
      <w:r w:rsidRPr="0032190F">
        <w:rPr>
          <w:lang w:val="fr-FR"/>
        </w:rPr>
        <w:t>ramique, industrie lithique et osseuse, faune, etc., dont l'essentiel est attribuable au Néolithique final avec quelques t</w:t>
      </w:r>
      <w:r w:rsidR="008324F8" w:rsidRPr="0032190F">
        <w:rPr>
          <w:lang w:val="fr-FR"/>
        </w:rPr>
        <w:t>é</w:t>
      </w:r>
      <w:r w:rsidRPr="0032190F">
        <w:rPr>
          <w:lang w:val="fr-FR"/>
        </w:rPr>
        <w:t>moins campaniformes. Des é1éments du Néolithique ancien et moyen/récent sont également pr</w:t>
      </w:r>
      <w:r w:rsidR="008324F8" w:rsidRPr="0032190F">
        <w:rPr>
          <w:lang w:val="fr-FR"/>
        </w:rPr>
        <w:t>é</w:t>
      </w:r>
      <w:r w:rsidRPr="0032190F">
        <w:rPr>
          <w:lang w:val="fr-FR"/>
        </w:rPr>
        <w:t>sents. Aucune structure n'a été mise au jour. Les p</w:t>
      </w:r>
      <w:r w:rsidR="008324F8" w:rsidRPr="0032190F">
        <w:rPr>
          <w:lang w:val="fr-FR"/>
        </w:rPr>
        <w:t>é</w:t>
      </w:r>
      <w:r w:rsidRPr="0032190F">
        <w:rPr>
          <w:lang w:val="fr-FR"/>
        </w:rPr>
        <w:t>riodes historiques sont représentées : céramique commune gallo-romaine, céramique de l'Antiquit</w:t>
      </w:r>
      <w:r w:rsidR="008324F8" w:rsidRPr="0032190F">
        <w:rPr>
          <w:lang w:val="fr-FR"/>
        </w:rPr>
        <w:t>é</w:t>
      </w:r>
      <w:r w:rsidRPr="0032190F">
        <w:rPr>
          <w:lang w:val="fr-FR"/>
        </w:rPr>
        <w:t xml:space="preserve"> tardive, mobilier du XVIIe siécle/~ nos jours. La stratification de ces vestiges n'est pas toujours Svidente dans un contexte de blocs épars tombés depuis l'auvent(BIB 2398 p. 578)  </w:t>
      </w:r>
    </w:p>
    <w:p w14:paraId="175EB64D" w14:textId="77777777" w:rsidR="00566723" w:rsidRPr="0032190F" w:rsidRDefault="00566723" w:rsidP="00242C0F">
      <w:pPr>
        <w:jc w:val="both"/>
        <w:rPr>
          <w:lang w:val="fr-FR"/>
        </w:rPr>
      </w:pPr>
    </w:p>
    <w:p w14:paraId="2784741A" w14:textId="77777777" w:rsidR="008D6AC2" w:rsidRPr="0032190F" w:rsidRDefault="008D6AC2" w:rsidP="00242C0F">
      <w:pPr>
        <w:jc w:val="both"/>
        <w:rPr>
          <w:lang w:val="fr-FR"/>
        </w:rPr>
      </w:pPr>
    </w:p>
    <w:p w14:paraId="1F66DD68" w14:textId="29E07FCB" w:rsidR="008D6AC2" w:rsidRPr="0032190F" w:rsidRDefault="00D479C2" w:rsidP="008D6AC2">
      <w:pPr>
        <w:pStyle w:val="Heading2"/>
      </w:pPr>
      <w:r>
        <w:t>l</w:t>
      </w:r>
      <w:r w:rsidR="008D6AC2" w:rsidRPr="0032190F">
        <w:t>ithique</w:t>
      </w:r>
    </w:p>
    <w:p w14:paraId="48489358" w14:textId="77777777" w:rsidR="00901506" w:rsidRPr="0032190F" w:rsidRDefault="00901506" w:rsidP="00242C0F">
      <w:pPr>
        <w:jc w:val="both"/>
        <w:rPr>
          <w:lang w:val="fr-FR"/>
        </w:rPr>
      </w:pPr>
      <w:r w:rsidRPr="0032190F">
        <w:rPr>
          <w:lang w:val="fr-FR"/>
        </w:rPr>
        <w:t xml:space="preserve">Lieu de façonnage </w:t>
      </w:r>
      <w:r w:rsidRPr="0032190F">
        <w:rPr>
          <w:rFonts w:eastAsia="Code2000"/>
          <w:lang w:val="fr-FR" w:eastAsia="en-GB"/>
        </w:rPr>
        <w:t>de pointes de flèches en silex (BIB 2396 p. 149)</w:t>
      </w:r>
      <w:r w:rsidR="00E573C2" w:rsidRPr="0032190F">
        <w:rPr>
          <w:rFonts w:eastAsia="Code2000"/>
          <w:lang w:val="fr-FR" w:eastAsia="en-GB"/>
        </w:rPr>
        <w:t xml:space="preserve"> </w:t>
      </w:r>
      <w:r w:rsidR="00E573C2" w:rsidRPr="0032190F">
        <w:rPr>
          <w:lang w:val="fr-FR"/>
        </w:rPr>
        <w:t>De nombreuses maladresses émaillent les pièces lithiques de la bergerie des Maigres, signe d'un "apprentissage" pour Hameau (BIB 2396 p. 149)</w:t>
      </w:r>
      <w:r w:rsidR="008D6AC2" w:rsidRPr="0032190F">
        <w:rPr>
          <w:lang w:val="fr-FR"/>
        </w:rPr>
        <w:t xml:space="preserve"> On note aussi la présence de débitage bifaciaux (BIB 1165 p. 121). </w:t>
      </w:r>
    </w:p>
    <w:p w14:paraId="23496DC6" w14:textId="77777777" w:rsidR="008D6AC2" w:rsidRPr="0032190F" w:rsidRDefault="003C25C4" w:rsidP="00242C0F">
      <w:pPr>
        <w:jc w:val="both"/>
        <w:rPr>
          <w:lang w:val="fr-FR"/>
        </w:rPr>
      </w:pPr>
      <w:r w:rsidRPr="0032190F">
        <w:rPr>
          <w:lang w:val="fr-FR"/>
        </w:rPr>
        <w:lastRenderedPageBreak/>
        <w:t>Des empilements de dalles plates suggèrent l'existence de sièges pour Hameau (BIB 2396 p. 150)</w:t>
      </w:r>
    </w:p>
    <w:p w14:paraId="53051C25" w14:textId="77777777" w:rsidR="008D6AC2" w:rsidRPr="0032190F" w:rsidRDefault="008D6AC2" w:rsidP="0063739E">
      <w:pPr>
        <w:jc w:val="both"/>
        <w:rPr>
          <w:lang w:val="fr-FR"/>
        </w:rPr>
      </w:pPr>
    </w:p>
    <w:p w14:paraId="0615A1C5" w14:textId="77777777" w:rsidR="008D6AC2" w:rsidRPr="0032190F" w:rsidRDefault="006754D7" w:rsidP="008D6AC2">
      <w:pPr>
        <w:pStyle w:val="Heading2"/>
      </w:pPr>
      <w:bookmarkStart w:id="3195" w:name="Sit_Maigres_r"/>
      <w:r>
        <w:t>a</w:t>
      </w:r>
      <w:r w:rsidR="008D6AC2" w:rsidRPr="0032190F">
        <w:t>rt rupestre</w:t>
      </w:r>
    </w:p>
    <w:bookmarkEnd w:id="3195"/>
    <w:p w14:paraId="06EBAC61" w14:textId="77777777" w:rsidR="006754D7" w:rsidRDefault="006754D7" w:rsidP="008D6AC2">
      <w:pPr>
        <w:jc w:val="both"/>
        <w:rPr>
          <w:lang w:val="fr-FR"/>
        </w:rPr>
      </w:pPr>
    </w:p>
    <w:p w14:paraId="1A40C65B" w14:textId="77777777" w:rsidR="008D6AC2" w:rsidRPr="0032190F" w:rsidRDefault="008D6AC2" w:rsidP="008D6AC2">
      <w:pPr>
        <w:jc w:val="both"/>
        <w:rPr>
          <w:lang w:val="fr-FR"/>
        </w:rPr>
      </w:pPr>
      <w:r w:rsidRPr="0032190F">
        <w:rPr>
          <w:lang w:val="fr-FR"/>
        </w:rPr>
        <w:t>De petites draperies ou l'extrémité de concrétions plus conséquentes ont été brisées (BIB 2396 p. 149). La paroi a été "nettoyée" (BIB 2396 p. 150)</w:t>
      </w:r>
    </w:p>
    <w:p w14:paraId="42063E9D" w14:textId="5CE5AB62" w:rsidR="00566723" w:rsidRPr="0032190F" w:rsidRDefault="00566723" w:rsidP="00566723">
      <w:pPr>
        <w:jc w:val="both"/>
        <w:rPr>
          <w:lang w:val="fr-FR"/>
        </w:rPr>
      </w:pPr>
      <w:r w:rsidRPr="0032190F">
        <w:rPr>
          <w:lang w:val="fr-FR"/>
        </w:rPr>
        <w:t xml:space="preserve">art </w:t>
      </w:r>
      <w:hyperlink r:id="rId7499" w:anchor="Cul_Schemat_France_s" w:history="1">
        <w:r w:rsidRPr="0032190F">
          <w:rPr>
            <w:rStyle w:val="Hyperlink"/>
            <w:lang w:val="fr-FR"/>
          </w:rPr>
          <w:t>schématique</w:t>
        </w:r>
      </w:hyperlink>
      <w:r w:rsidRPr="0032190F">
        <w:rPr>
          <w:lang w:val="fr-FR"/>
        </w:rPr>
        <w:t xml:space="preserve"> incisé (BIB 2398 fig. 1)</w:t>
      </w:r>
      <w:r w:rsidR="003E6EA2" w:rsidRPr="0032190F">
        <w:rPr>
          <w:lang w:val="fr-FR"/>
        </w:rPr>
        <w:t xml:space="preserve"> de datation historique (Hameau com. pers.)</w:t>
      </w:r>
    </w:p>
    <w:p w14:paraId="049CF7A9" w14:textId="534E97A8" w:rsidR="00566723" w:rsidRPr="0032190F" w:rsidRDefault="00566723" w:rsidP="00566723">
      <w:pPr>
        <w:jc w:val="both"/>
        <w:rPr>
          <w:lang w:val="fr-FR"/>
        </w:rPr>
      </w:pPr>
      <w:r w:rsidRPr="0032190F">
        <w:rPr>
          <w:lang w:val="fr-FR"/>
        </w:rPr>
        <w:t xml:space="preserve">Les peintures qui ont </w:t>
      </w:r>
      <w:r w:rsidR="00C87E92" w:rsidRPr="0032190F">
        <w:rPr>
          <w:lang w:val="fr-FR"/>
        </w:rPr>
        <w:t>é</w:t>
      </w:r>
      <w:r w:rsidRPr="0032190F">
        <w:rPr>
          <w:lang w:val="fr-FR"/>
        </w:rPr>
        <w:t>té conservées occupent un renfoncement de la paroi, au-dessus d'un joint de strate qui suinte épisodiquement</w:t>
      </w:r>
      <w:r w:rsidR="006754D7">
        <w:rPr>
          <w:lang w:val="fr-FR"/>
        </w:rPr>
        <w:t xml:space="preserve"> [humidité]</w:t>
      </w:r>
      <w:r w:rsidRPr="0032190F">
        <w:rPr>
          <w:lang w:val="fr-FR"/>
        </w:rPr>
        <w:t>. I1 s'agit de personnages masculins, seuls ou par deux et d'animaux, seuls, affrontés ou accompagnant l'homme. Les personnages sont ex</w:t>
      </w:r>
      <w:r w:rsidR="00C87E92" w:rsidRPr="0032190F">
        <w:rPr>
          <w:lang w:val="fr-FR"/>
        </w:rPr>
        <w:t>é</w:t>
      </w:r>
      <w:r w:rsidRPr="0032190F">
        <w:rPr>
          <w:lang w:val="fr-FR"/>
        </w:rPr>
        <w:t>cut</w:t>
      </w:r>
      <w:r w:rsidR="00C87E92" w:rsidRPr="0032190F">
        <w:rPr>
          <w:lang w:val="fr-FR"/>
        </w:rPr>
        <w:t>é</w:t>
      </w:r>
      <w:r w:rsidRPr="0032190F">
        <w:rPr>
          <w:lang w:val="fr-FR"/>
        </w:rPr>
        <w:t>s dans une version réaliste : bras levés, mains et doigts individualis</w:t>
      </w:r>
      <w:r w:rsidR="00C87E92" w:rsidRPr="0032190F">
        <w:rPr>
          <w:lang w:val="fr-FR"/>
        </w:rPr>
        <w:t>é</w:t>
      </w:r>
      <w:r w:rsidRPr="0032190F">
        <w:rPr>
          <w:lang w:val="fr-FR"/>
        </w:rPr>
        <w:t>s. Des gravures trés fines accompagnent ou oblit</w:t>
      </w:r>
      <w:r w:rsidR="00C3713A" w:rsidRPr="0032190F">
        <w:rPr>
          <w:lang w:val="fr-FR"/>
        </w:rPr>
        <w:t>è</w:t>
      </w:r>
      <w:r w:rsidRPr="0032190F">
        <w:rPr>
          <w:lang w:val="fr-FR"/>
        </w:rPr>
        <w:t>rent les figures peintes</w:t>
      </w:r>
      <w:r w:rsidR="00C87E92" w:rsidRPr="0032190F">
        <w:rPr>
          <w:lang w:val="fr-FR"/>
        </w:rPr>
        <w:t xml:space="preserve"> [superposition]</w:t>
      </w:r>
      <w:r w:rsidR="007D1B11" w:rsidRPr="0032190F">
        <w:rPr>
          <w:lang w:val="fr-FR"/>
        </w:rPr>
        <w:t>. i</w:t>
      </w:r>
      <w:r w:rsidRPr="0032190F">
        <w:rPr>
          <w:lang w:val="fr-FR"/>
        </w:rPr>
        <w:t xml:space="preserve">1 s'agit le plus souvent de </w:t>
      </w:r>
      <w:hyperlink r:id="rId7500" w:anchor="Cul_Art_TAC_T_g_grille_ouvert" w:history="1">
        <w:r w:rsidRPr="0032190F">
          <w:rPr>
            <w:rStyle w:val="Hyperlink"/>
            <w:lang w:val="fr-FR"/>
          </w:rPr>
          <w:t>grilles ouvertes</w:t>
        </w:r>
      </w:hyperlink>
      <w:r w:rsidRPr="0032190F">
        <w:rPr>
          <w:lang w:val="fr-FR"/>
        </w:rPr>
        <w:t xml:space="preserve"> ou ferm</w:t>
      </w:r>
      <w:r w:rsidR="00C87E92" w:rsidRPr="0032190F">
        <w:rPr>
          <w:lang w:val="fr-FR"/>
        </w:rPr>
        <w:t>é</w:t>
      </w:r>
      <w:r w:rsidRPr="0032190F">
        <w:rPr>
          <w:lang w:val="fr-FR"/>
        </w:rPr>
        <w:t xml:space="preserve">es, de traits sans organisation évidente, de signes soléiformes ou arciformes et de pentacles. On observe aussi un </w:t>
      </w:r>
      <w:hyperlink r:id="rId7501" w:anchor="Cul_Art_TAC_T_z_oiseau" w:history="1">
        <w:r w:rsidRPr="006754D7">
          <w:rPr>
            <w:rStyle w:val="Hyperlink"/>
            <w:lang w:val="fr-FR"/>
          </w:rPr>
          <w:t>oiseau</w:t>
        </w:r>
      </w:hyperlink>
      <w:r w:rsidRPr="0032190F">
        <w:rPr>
          <w:lang w:val="fr-FR"/>
        </w:rPr>
        <w:t xml:space="preserve"> avec queue, long cou, longues pattes et corps ray</w:t>
      </w:r>
      <w:r w:rsidR="00C87E92" w:rsidRPr="0032190F">
        <w:rPr>
          <w:lang w:val="fr-FR"/>
        </w:rPr>
        <w:t>é</w:t>
      </w:r>
      <w:r w:rsidRPr="0032190F">
        <w:rPr>
          <w:lang w:val="fr-FR"/>
        </w:rPr>
        <w:t>, un second animal lui ressemblant chevauch</w:t>
      </w:r>
      <w:r w:rsidR="00C87E92" w:rsidRPr="0032190F">
        <w:rPr>
          <w:lang w:val="fr-FR"/>
        </w:rPr>
        <w:t>é</w:t>
      </w:r>
      <w:r w:rsidRPr="0032190F">
        <w:rPr>
          <w:lang w:val="fr-FR"/>
        </w:rPr>
        <w:t xml:space="preserve"> par un personnage aux bras </w:t>
      </w:r>
      <w:r w:rsidR="00C3713A" w:rsidRPr="0032190F">
        <w:rPr>
          <w:lang w:val="fr-FR"/>
        </w:rPr>
        <w:t>é</w:t>
      </w:r>
      <w:r w:rsidRPr="0032190F">
        <w:rPr>
          <w:lang w:val="fr-FR"/>
        </w:rPr>
        <w:t xml:space="preserve">cartés et aux </w:t>
      </w:r>
      <w:hyperlink r:id="rId7502" w:anchor="Cul_Art_TAC_T_a_personnage_palme" w:history="1">
        <w:r w:rsidRPr="006754D7">
          <w:rPr>
            <w:rStyle w:val="Hyperlink"/>
            <w:lang w:val="fr-FR"/>
          </w:rPr>
          <w:t>mains termin</w:t>
        </w:r>
        <w:r w:rsidR="00C87E92" w:rsidRPr="006754D7">
          <w:rPr>
            <w:rStyle w:val="Hyperlink"/>
            <w:lang w:val="fr-FR"/>
          </w:rPr>
          <w:t>é</w:t>
        </w:r>
        <w:r w:rsidRPr="006754D7">
          <w:rPr>
            <w:rStyle w:val="Hyperlink"/>
            <w:lang w:val="fr-FR"/>
          </w:rPr>
          <w:t>es en palmes</w:t>
        </w:r>
      </w:hyperlink>
      <w:r w:rsidRPr="0032190F">
        <w:rPr>
          <w:lang w:val="fr-FR"/>
        </w:rPr>
        <w:t xml:space="preserve"> et un troisiéme signe oblong qui semble </w:t>
      </w:r>
      <w:r w:rsidR="006754D7">
        <w:rPr>
          <w:lang w:val="fr-FR"/>
        </w:rPr>
        <w:t>êt</w:t>
      </w:r>
      <w:r w:rsidRPr="0032190F">
        <w:rPr>
          <w:lang w:val="fr-FR"/>
        </w:rPr>
        <w:t>re deux bras tendus, sans corps, termin</w:t>
      </w:r>
      <w:r w:rsidR="00C87E92" w:rsidRPr="0032190F">
        <w:rPr>
          <w:lang w:val="fr-FR"/>
        </w:rPr>
        <w:t>é</w:t>
      </w:r>
      <w:r w:rsidRPr="0032190F">
        <w:rPr>
          <w:lang w:val="fr-FR"/>
        </w:rPr>
        <w:t xml:space="preserve">s en palmes (figure 10). Aucun </w:t>
      </w:r>
      <w:r w:rsidR="00C87E92" w:rsidRPr="0032190F">
        <w:rPr>
          <w:lang w:val="fr-FR"/>
        </w:rPr>
        <w:t>é</w:t>
      </w:r>
      <w:r w:rsidRPr="0032190F">
        <w:rPr>
          <w:lang w:val="fr-FR"/>
        </w:rPr>
        <w:t xml:space="preserve">lément stylistique ne permet de dater ces gravures linéaires..(BIB 2398 p. 578)  </w:t>
      </w:r>
    </w:p>
    <w:p w14:paraId="14D5D415" w14:textId="49977A2F" w:rsidR="00566723" w:rsidRPr="0032190F" w:rsidRDefault="00566723" w:rsidP="00566723">
      <w:pPr>
        <w:jc w:val="both"/>
        <w:rPr>
          <w:lang w:val="fr-FR"/>
        </w:rPr>
      </w:pPr>
      <w:r w:rsidRPr="0032190F">
        <w:rPr>
          <w:lang w:val="fr-FR"/>
        </w:rPr>
        <w:t xml:space="preserve">Des grilles et des </w:t>
      </w:r>
      <w:hyperlink r:id="rId7503" w:anchor="Cul_Art_TAC_T_g_marelle" w:history="1">
        <w:r w:rsidR="00E31D08" w:rsidRPr="003A29A9">
          <w:rPr>
            <w:rStyle w:val="Hyperlink"/>
            <w:lang w:val="fr-FR"/>
          </w:rPr>
          <w:t>marelle</w:t>
        </w:r>
      </w:hyperlink>
      <w:r w:rsidR="00E31D08" w:rsidRPr="00E31D08">
        <w:rPr>
          <w:lang w:val="fr-FR"/>
        </w:rPr>
        <w:t xml:space="preserve"> </w:t>
      </w:r>
      <w:r w:rsidRPr="0032190F">
        <w:rPr>
          <w:lang w:val="fr-FR"/>
        </w:rPr>
        <w:t xml:space="preserve">se superposent à des figurations anthropomorphes peintes (BIB 2398 p. 589) </w:t>
      </w:r>
    </w:p>
    <w:p w14:paraId="6A35DA41" w14:textId="436523CC" w:rsidR="00566723" w:rsidRPr="0032190F" w:rsidRDefault="00566723" w:rsidP="00566723">
      <w:pPr>
        <w:jc w:val="both"/>
        <w:rPr>
          <w:lang w:val="fr-FR"/>
        </w:rPr>
      </w:pPr>
      <w:r w:rsidRPr="0032190F">
        <w:rPr>
          <w:lang w:val="fr-FR"/>
        </w:rPr>
        <w:t xml:space="preserve">Au-dessus de fig. 26, la figure n°27 n'a gardé de tout cet ensemble que </w:t>
      </w:r>
      <w:hyperlink r:id="rId7504" w:anchor="Cul_Art_TAC_T_a_personnage_palme" w:history="1">
        <w:r w:rsidRPr="006754D7">
          <w:rPr>
            <w:rStyle w:val="Hyperlink"/>
            <w:lang w:val="fr-FR"/>
          </w:rPr>
          <w:t>deux bras terminés par des palmes</w:t>
        </w:r>
      </w:hyperlink>
      <w:r w:rsidRPr="0032190F">
        <w:rPr>
          <w:lang w:val="fr-FR"/>
        </w:rPr>
        <w:t xml:space="preserve"> sans représentation du reste du corps ou d'un autre accessoire. Apparemment, la figure n°10, partielle, reprdsente la m~me version simplifiée que la figure n°27. Cette réduction d'une figure réaliste ou du moins identifiable comme l'est la figure n°26 en un signe comme le sont les figures n°27 et n°l 0, est trés conforme aux régles du schématisme dans le corpus linéaire. Le bras terrainé en palme a valeur de théme au m</w:t>
      </w:r>
      <w:r w:rsidR="006754D7">
        <w:rPr>
          <w:lang w:val="fr-FR"/>
        </w:rPr>
        <w:t>ê</w:t>
      </w:r>
      <w:r w:rsidRPr="0032190F">
        <w:rPr>
          <w:lang w:val="fr-FR"/>
        </w:rPr>
        <w:t xml:space="preserve">me titre que la représentation anthropomorphe compléte avec des mains palmées. C'est donc le théme dit de "l'homme à la palmette",(BIB 2398 p. 596)  </w:t>
      </w:r>
    </w:p>
    <w:p w14:paraId="2F02EB65" w14:textId="1D772493" w:rsidR="00566723" w:rsidRPr="0032190F" w:rsidRDefault="00566723" w:rsidP="00566723">
      <w:pPr>
        <w:jc w:val="both"/>
        <w:rPr>
          <w:lang w:val="fr-FR"/>
        </w:rPr>
      </w:pPr>
      <w:r w:rsidRPr="0032190F">
        <w:rPr>
          <w:lang w:val="fr-FR"/>
        </w:rPr>
        <w:t>Les peintures néolithiques expriment des personnages seuls ou par deux et des quadrup</w:t>
      </w:r>
      <w:r w:rsidR="00C87E92" w:rsidRPr="0032190F">
        <w:rPr>
          <w:lang w:val="fr-FR"/>
        </w:rPr>
        <w:t>è</w:t>
      </w:r>
      <w:r w:rsidRPr="0032190F">
        <w:rPr>
          <w:lang w:val="fr-FR"/>
        </w:rPr>
        <w:t xml:space="preserve">des indéterminés. Les personnages sont tracés dans un style un peu particulier. Ils sont grands et pourvus de détails anatomiques inhabituels : mains aux doigts bien individualisés, pieds différenciés du reste des membres postérieurs. Le thème linéaire retenu par les graveurs lorsqu'ils réinvestissent le site, est celui de l'homme </w:t>
      </w:r>
      <w:r w:rsidR="00C87E92" w:rsidRPr="0032190F">
        <w:rPr>
          <w:lang w:val="fr-FR"/>
        </w:rPr>
        <w:t>à</w:t>
      </w:r>
      <w:r w:rsidRPr="0032190F">
        <w:rPr>
          <w:lang w:val="fr-FR"/>
        </w:rPr>
        <w:t xml:space="preserve"> la palmette évoqué plusieurs reprises au travers du graphisme particulier des mains.. D'autres figures peintes, homme et animal, sont oblitérées par des grilles ouvertes ou fermées, par des traits sans organisation apparente et par des signes soléiformes. Enfin, </w:t>
      </w:r>
      <w:hyperlink r:id="rId7505" w:anchor="Cul_Art_TAC_T_g_pentacle" w:history="1">
        <w:r w:rsidRPr="0032190F">
          <w:rPr>
            <w:rStyle w:val="Hyperlink"/>
            <w:lang w:val="fr-FR"/>
          </w:rPr>
          <w:t>pentacles</w:t>
        </w:r>
      </w:hyperlink>
      <w:r w:rsidRPr="0032190F">
        <w:rPr>
          <w:lang w:val="fr-FR"/>
        </w:rPr>
        <w:t xml:space="preserve"> et grilles occupent plus généralement la périphérie de la composition, peintures et gravures confondues(BIB 2398 p. 602)  . </w:t>
      </w:r>
    </w:p>
    <w:p w14:paraId="1E0D5E3B" w14:textId="77777777" w:rsidR="008D6AC2" w:rsidRPr="0032190F" w:rsidRDefault="008D6AC2" w:rsidP="008D6AC2">
      <w:pPr>
        <w:rPr>
          <w:lang w:val="fr-FR"/>
        </w:rPr>
      </w:pPr>
    </w:p>
    <w:p w14:paraId="01E4BD6D" w14:textId="77777777" w:rsidR="008D6AC2" w:rsidRDefault="008D6AC2" w:rsidP="008D6AC2">
      <w:pPr>
        <w:jc w:val="both"/>
        <w:rPr>
          <w:lang w:val="fr-FR"/>
        </w:rPr>
      </w:pPr>
      <w:r w:rsidRPr="0032190F">
        <w:rPr>
          <w:lang w:val="fr-FR"/>
        </w:rPr>
        <w:t xml:space="preserve">Il semble que la gravure linéaire a réoccupé la paroi, soit en reproduisant un théme (ou une gestuelle) déjà [v. Grand personnage peint et "Homme à la palmette" incisé] exprimé en peinture, soit en ajoutant les signes qui accompagnent généralement les figurations anthropomorphes. La gravure a semble-t'il intégré l'ancienne iconographie.(BIB 2398 p. 602)  </w:t>
      </w:r>
    </w:p>
    <w:p w14:paraId="3F43B6B8" w14:textId="77777777" w:rsidR="006754D7" w:rsidRDefault="006754D7" w:rsidP="008D6AC2">
      <w:pPr>
        <w:jc w:val="both"/>
        <w:rPr>
          <w:lang w:val="fr-FR"/>
        </w:rPr>
      </w:pPr>
      <w:r>
        <w:rPr>
          <w:lang w:val="fr-FR"/>
        </w:rPr>
        <w:t xml:space="preserve">[Hormis le Grand personnage] </w:t>
      </w:r>
      <w:r w:rsidRPr="0032190F">
        <w:rPr>
          <w:lang w:val="fr-FR"/>
        </w:rPr>
        <w:t>Les autres personnages tendent également des bras ~ l'extrémité desquels  les mains, par souci de précision anatomique, semblent démesurées</w:t>
      </w:r>
      <w:r>
        <w:rPr>
          <w:lang w:val="fr-FR"/>
        </w:rPr>
        <w:t xml:space="preserve"> </w:t>
      </w:r>
      <w:r w:rsidRPr="0032190F">
        <w:rPr>
          <w:lang w:val="fr-FR"/>
        </w:rPr>
        <w:t>(BIB 2398 p. 602).</w:t>
      </w:r>
    </w:p>
    <w:p w14:paraId="09F0EED3" w14:textId="77777777" w:rsidR="00D479C2" w:rsidRDefault="00D479C2" w:rsidP="008D6AC2">
      <w:pPr>
        <w:jc w:val="both"/>
        <w:rPr>
          <w:lang w:val="fr-FR"/>
        </w:rPr>
      </w:pPr>
    </w:p>
    <w:p w14:paraId="4EA5A6BF" w14:textId="63950848" w:rsidR="00D479C2" w:rsidRDefault="00000000" w:rsidP="008D6AC2">
      <w:pPr>
        <w:jc w:val="both"/>
        <w:rPr>
          <w:lang w:val="fr-FR"/>
        </w:rPr>
      </w:pPr>
      <w:hyperlink r:id="rId7506" w:anchor="Sit_Maigres_r_super" w:history="1">
        <w:r w:rsidR="00D479C2" w:rsidRPr="00D479C2">
          <w:rPr>
            <w:rStyle w:val="Hyperlink"/>
            <w:lang w:val="fr-FR"/>
          </w:rPr>
          <w:t>superposition</w:t>
        </w:r>
      </w:hyperlink>
    </w:p>
    <w:p w14:paraId="6E097709" w14:textId="77777777" w:rsidR="00D479C2" w:rsidRDefault="00D479C2" w:rsidP="008D6AC2">
      <w:pPr>
        <w:jc w:val="both"/>
        <w:rPr>
          <w:lang w:val="fr-FR"/>
        </w:rPr>
      </w:pPr>
    </w:p>
    <w:p w14:paraId="38064379" w14:textId="0F39F84F" w:rsidR="00D479C2" w:rsidRPr="0032190F" w:rsidRDefault="00D479C2" w:rsidP="00D479C2">
      <w:pPr>
        <w:pStyle w:val="Heading3"/>
      </w:pPr>
      <w:r>
        <w:t>thèmes</w:t>
      </w:r>
    </w:p>
    <w:p w14:paraId="23C58C8F" w14:textId="77777777" w:rsidR="008D6AC2" w:rsidRPr="0032190F" w:rsidRDefault="008D6AC2" w:rsidP="0063739E">
      <w:pPr>
        <w:jc w:val="both"/>
        <w:rPr>
          <w:lang w:val="fr-FR"/>
        </w:rPr>
      </w:pPr>
    </w:p>
    <w:p w14:paraId="6CAE2103" w14:textId="77777777" w:rsidR="008D6AC2" w:rsidRPr="0032190F" w:rsidRDefault="008D6AC2" w:rsidP="00D479C2">
      <w:pPr>
        <w:pStyle w:val="Heading4"/>
      </w:pPr>
      <w:r w:rsidRPr="0032190F">
        <w:t>Grand personnage</w:t>
      </w:r>
    </w:p>
    <w:p w14:paraId="6F3572D6" w14:textId="1E55114A" w:rsidR="00F3406E" w:rsidRPr="0032190F" w:rsidRDefault="008D6AC2" w:rsidP="0063739E">
      <w:pPr>
        <w:jc w:val="both"/>
        <w:rPr>
          <w:lang w:val="fr-FR"/>
        </w:rPr>
      </w:pPr>
      <w:r w:rsidRPr="0032190F">
        <w:rPr>
          <w:lang w:val="fr-FR"/>
        </w:rPr>
        <w:t>Peint. La composition est dominée par un personnage masculin de 38 cm de haut avec un long bras droit levé terminé par une main ouverte</w:t>
      </w:r>
      <w:r w:rsidR="006754D7">
        <w:rPr>
          <w:lang w:val="fr-FR"/>
        </w:rPr>
        <w:t xml:space="preserve"> </w:t>
      </w:r>
      <w:r w:rsidR="006754D7" w:rsidRPr="0032190F">
        <w:rPr>
          <w:lang w:val="fr-FR"/>
        </w:rPr>
        <w:t>(BIB 2398 p. 602)</w:t>
      </w:r>
      <w:r w:rsidRPr="0032190F">
        <w:rPr>
          <w:lang w:val="fr-FR"/>
        </w:rPr>
        <w:t xml:space="preserve">. Le grand personnage peint est </w:t>
      </w:r>
      <w:r w:rsidRPr="0032190F">
        <w:rPr>
          <w:lang w:val="fr-FR"/>
        </w:rPr>
        <w:lastRenderedPageBreak/>
        <w:t xml:space="preserve">accompagné (entouré) de signes gravés linéaires : un signe soléiforme et des </w:t>
      </w:r>
      <w:hyperlink r:id="rId7507" w:anchor="Cul_Art_TAC_T_g_pentacle" w:history="1">
        <w:r w:rsidR="00C3713A" w:rsidRPr="0032190F">
          <w:rPr>
            <w:rStyle w:val="Hyperlink"/>
            <w:lang w:val="fr-FR"/>
          </w:rPr>
          <w:t>pentacles</w:t>
        </w:r>
      </w:hyperlink>
      <w:r w:rsidR="00C3713A" w:rsidRPr="0032190F">
        <w:rPr>
          <w:lang w:val="fr-FR"/>
        </w:rPr>
        <w:t xml:space="preserve"> </w:t>
      </w:r>
      <w:r w:rsidRPr="0032190F">
        <w:rPr>
          <w:lang w:val="fr-FR"/>
        </w:rPr>
        <w:t xml:space="preserve">(BIB 2398 p. 602) </w:t>
      </w:r>
    </w:p>
    <w:p w14:paraId="70837A98" w14:textId="77777777" w:rsidR="007D1B11" w:rsidRPr="0032190F" w:rsidRDefault="007D1B11" w:rsidP="0063739E">
      <w:pPr>
        <w:jc w:val="both"/>
        <w:rPr>
          <w:lang w:val="fr-FR"/>
        </w:rPr>
      </w:pPr>
    </w:p>
    <w:p w14:paraId="7F0306FC" w14:textId="77777777" w:rsidR="007D1B11" w:rsidRPr="0032190F" w:rsidRDefault="007D1B11" w:rsidP="00D479C2">
      <w:pPr>
        <w:pStyle w:val="Heading4"/>
      </w:pPr>
      <w:bookmarkStart w:id="3196" w:name="Sit_Maigres_r_personnage_soleiforme"/>
      <w:r w:rsidRPr="0032190F">
        <w:t>Personnage à tête soleiforme</w:t>
      </w:r>
    </w:p>
    <w:bookmarkEnd w:id="3196"/>
    <w:p w14:paraId="322FF5CC" w14:textId="112F8A4C" w:rsidR="007D1B11" w:rsidRPr="0032190F" w:rsidRDefault="007D1B11" w:rsidP="00D479C2">
      <w:pPr>
        <w:jc w:val="both"/>
        <w:rPr>
          <w:lang w:val="fr-FR"/>
        </w:rPr>
      </w:pPr>
      <w:r w:rsidRPr="0032190F">
        <w:rPr>
          <w:lang w:val="fr-FR"/>
        </w:rPr>
        <w:t>Peint, fait environ 15 cm de haut, tête hypertrophiée [</w:t>
      </w:r>
      <w:hyperlink r:id="rId7508" w:anchor="Cul_Art_TAC_a_personnage_masc_x_soleil" w:history="1">
        <w:r w:rsidRPr="0032190F">
          <w:rPr>
            <w:rStyle w:val="Hyperlink"/>
            <w:lang w:val="fr-FR"/>
          </w:rPr>
          <w:t xml:space="preserve">soleil </w:t>
        </w:r>
        <w:r w:rsidRPr="0032190F">
          <w:rPr>
            <w:rStyle w:val="Hyperlink"/>
            <w:rFonts w:ascii="Courier New" w:hAnsi="Courier New" w:cs="Courier New"/>
            <w:sz w:val="20"/>
            <w:lang w:val="fr-FR"/>
          </w:rPr>
          <w:t>-&gt;</w:t>
        </w:r>
        <w:r w:rsidRPr="0032190F">
          <w:rPr>
            <w:rStyle w:val="Hyperlink"/>
            <w:lang w:val="fr-FR"/>
          </w:rPr>
          <w:t xml:space="preserve"> homme</w:t>
        </w:r>
      </w:hyperlink>
      <w:r w:rsidRPr="0032190F">
        <w:rPr>
          <w:lang w:val="fr-FR"/>
        </w:rPr>
        <w:t>], mains et p</w:t>
      </w:r>
      <w:r w:rsidR="00A97598">
        <w:rPr>
          <w:lang w:val="fr-FR"/>
        </w:rPr>
        <w:t>ie</w:t>
      </w:r>
      <w:r w:rsidRPr="0032190F">
        <w:rPr>
          <w:lang w:val="fr-FR"/>
        </w:rPr>
        <w:t>ds "</w:t>
      </w:r>
      <w:hyperlink r:id="rId7509" w:anchor="Cul_Art_TAC_T_a_personnage_palme" w:history="1">
        <w:r w:rsidRPr="00A97598">
          <w:rPr>
            <w:rStyle w:val="Hyperlink"/>
            <w:lang w:val="fr-FR"/>
          </w:rPr>
          <w:t>en palmette" </w:t>
        </w:r>
      </w:hyperlink>
      <w:r w:rsidRPr="0032190F">
        <w:rPr>
          <w:lang w:val="fr-FR"/>
        </w:rPr>
        <w:t>(SS BIB)</w:t>
      </w:r>
    </w:p>
    <w:p w14:paraId="74F55D83" w14:textId="77777777" w:rsidR="008D6AC2" w:rsidRPr="0032190F" w:rsidRDefault="008D6AC2" w:rsidP="00D479C2">
      <w:pPr>
        <w:jc w:val="both"/>
        <w:rPr>
          <w:lang w:val="fr-FR"/>
        </w:rPr>
      </w:pPr>
    </w:p>
    <w:p w14:paraId="04115298" w14:textId="77777777" w:rsidR="008D6AC2" w:rsidRPr="0032190F" w:rsidRDefault="008D6AC2" w:rsidP="00D479C2">
      <w:pPr>
        <w:pStyle w:val="Heading4"/>
      </w:pPr>
      <w:r w:rsidRPr="0032190F">
        <w:t>"Homme à la palmette"</w:t>
      </w:r>
    </w:p>
    <w:p w14:paraId="279A4931" w14:textId="77777777" w:rsidR="008D6AC2" w:rsidRPr="00D479C2" w:rsidRDefault="008D6AC2" w:rsidP="00D479C2">
      <w:pPr>
        <w:jc w:val="both"/>
        <w:rPr>
          <w:sz w:val="20"/>
          <w:lang w:val="fr-FR"/>
        </w:rPr>
      </w:pPr>
      <w:r w:rsidRPr="00D479C2">
        <w:rPr>
          <w:sz w:val="20"/>
          <w:lang w:val="fr-FR"/>
        </w:rPr>
        <w:t xml:space="preserve">fig. 26 (BIB 2398 p. 596)  </w:t>
      </w:r>
    </w:p>
    <w:p w14:paraId="64F6AA93" w14:textId="77777777" w:rsidR="008D6AC2" w:rsidRPr="0032190F" w:rsidRDefault="008D6AC2" w:rsidP="00D479C2">
      <w:pPr>
        <w:jc w:val="both"/>
        <w:rPr>
          <w:lang w:val="fr-FR"/>
        </w:rPr>
      </w:pPr>
    </w:p>
    <w:p w14:paraId="65FAB812" w14:textId="7CB9F7EA" w:rsidR="004C0F07" w:rsidRDefault="008D6AC2" w:rsidP="00D479C2">
      <w:pPr>
        <w:jc w:val="both"/>
        <w:rPr>
          <w:lang w:val="fr-FR"/>
        </w:rPr>
      </w:pPr>
      <w:r w:rsidRPr="0032190F">
        <w:rPr>
          <w:lang w:val="fr-FR"/>
        </w:rPr>
        <w:t>Incisé. La figure n°26 est un personnage complet chevauchant un animal au long cou. Le corps de ce dernier a disparu aprés desquamation du support mais le corps oblong est soigneusement ray</w:t>
      </w:r>
      <w:r w:rsidR="00C87E92" w:rsidRPr="0032190F">
        <w:rPr>
          <w:lang w:val="fr-FR"/>
        </w:rPr>
        <w:t>é</w:t>
      </w:r>
      <w:r w:rsidRPr="0032190F">
        <w:rPr>
          <w:lang w:val="fr-FR"/>
        </w:rPr>
        <w:t xml:space="preserve"> La t</w:t>
      </w:r>
      <w:r w:rsidR="00C87E92" w:rsidRPr="0032190F">
        <w:rPr>
          <w:lang w:val="fr-FR"/>
        </w:rPr>
        <w:t>ê</w:t>
      </w:r>
      <w:r w:rsidRPr="0032190F">
        <w:rPr>
          <w:lang w:val="fr-FR"/>
        </w:rPr>
        <w:t xml:space="preserve">te de l'homme est dépourvue de tout détail anatomique et des stries en oblitérent le sommet. Le personnage a les bras écartés poursuivis de </w:t>
      </w:r>
      <w:hyperlink r:id="rId7510" w:anchor="Cul_Art_TAC_T_a_personnage_palme" w:history="1">
        <w:r w:rsidRPr="006754D7">
          <w:rPr>
            <w:rStyle w:val="Hyperlink"/>
            <w:lang w:val="fr-FR"/>
          </w:rPr>
          <w:t>mains en forme de palme</w:t>
        </w:r>
      </w:hyperlink>
      <w:r w:rsidRPr="0032190F">
        <w:rPr>
          <w:lang w:val="fr-FR"/>
        </w:rPr>
        <w:t xml:space="preserve">, triangulaires, parcourues de nombreuses nervures. (BIB 2398 p. 596)  </w:t>
      </w:r>
    </w:p>
    <w:p w14:paraId="5E746F3E" w14:textId="77777777" w:rsidR="006754D7" w:rsidRPr="0032190F" w:rsidRDefault="006754D7" w:rsidP="0063739E">
      <w:pPr>
        <w:jc w:val="both"/>
        <w:rPr>
          <w:lang w:val="fr-FR"/>
        </w:rPr>
      </w:pPr>
    </w:p>
    <w:p w14:paraId="33DC7C29" w14:textId="77777777" w:rsidR="008D6AC2" w:rsidRPr="0032190F" w:rsidRDefault="008D6AC2" w:rsidP="0063739E">
      <w:pPr>
        <w:jc w:val="both"/>
        <w:rPr>
          <w:lang w:val="fr-FR"/>
        </w:rPr>
      </w:pPr>
    </w:p>
    <w:p w14:paraId="2C93F42F" w14:textId="77777777" w:rsidR="008D6AC2" w:rsidRPr="0032190F" w:rsidRDefault="008D6AC2" w:rsidP="00D479C2">
      <w:pPr>
        <w:pStyle w:val="Heading4"/>
      </w:pPr>
      <w:r w:rsidRPr="0032190F">
        <w:t>Quadrupede</w:t>
      </w:r>
    </w:p>
    <w:p w14:paraId="430B66E5" w14:textId="14E5F112" w:rsidR="008D6AC2" w:rsidRDefault="008D6AC2" w:rsidP="0063739E">
      <w:pPr>
        <w:jc w:val="both"/>
        <w:rPr>
          <w:lang w:val="fr-FR"/>
        </w:rPr>
      </w:pPr>
      <w:r w:rsidRPr="0032190F">
        <w:rPr>
          <w:lang w:val="fr-FR"/>
        </w:rPr>
        <w:t xml:space="preserve">La représentation </w:t>
      </w:r>
      <w:hyperlink r:id="rId7511" w:anchor="Cul_Art_Rupestre" w:history="1">
        <w:r w:rsidRPr="0032190F">
          <w:rPr>
            <w:rStyle w:val="Hyperlink"/>
            <w:lang w:val="fr-FR"/>
          </w:rPr>
          <w:t>peinte</w:t>
        </w:r>
      </w:hyperlink>
      <w:r w:rsidRPr="0032190F">
        <w:rPr>
          <w:lang w:val="fr-FR"/>
        </w:rPr>
        <w:t xml:space="preserve"> d’un animal indéterminé (BIB 1165 fig 8) se rapproche de celle de la roche </w:t>
      </w:r>
      <w:hyperlink r:id="rId7512" w:anchor="Siz_ZIVGIIIR21B1" w:history="1">
        <w:r w:rsidRPr="0032190F">
          <w:rPr>
            <w:rStyle w:val="Hyperlink"/>
            <w:lang w:val="fr-FR"/>
          </w:rPr>
          <w:t>ZIVGIIIR21B1</w:t>
        </w:r>
      </w:hyperlink>
      <w:r w:rsidRPr="0032190F">
        <w:rPr>
          <w:lang w:val="fr-FR"/>
        </w:rPr>
        <w:t xml:space="preserve"> (SS BIB)</w:t>
      </w:r>
    </w:p>
    <w:p w14:paraId="27774565" w14:textId="77777777" w:rsidR="006A0C4B" w:rsidRDefault="006A0C4B" w:rsidP="0063739E">
      <w:pPr>
        <w:jc w:val="both"/>
        <w:rPr>
          <w:lang w:val="fr-FR"/>
        </w:rPr>
      </w:pPr>
    </w:p>
    <w:p w14:paraId="25AE043E" w14:textId="41E744CA" w:rsidR="006A0C4B" w:rsidRDefault="00D479C2" w:rsidP="00D479C2">
      <w:pPr>
        <w:pStyle w:val="Heading3"/>
      </w:pPr>
      <w:bookmarkStart w:id="3197" w:name="Sit_Maigres_r_super"/>
      <w:r>
        <w:t>s</w:t>
      </w:r>
      <w:r w:rsidR="006A0C4B">
        <w:t>uperpositions</w:t>
      </w:r>
    </w:p>
    <w:bookmarkEnd w:id="3197"/>
    <w:p w14:paraId="41D74A37" w14:textId="77777777" w:rsidR="006A0C4B" w:rsidRDefault="006A0C4B" w:rsidP="0063739E">
      <w:pPr>
        <w:jc w:val="both"/>
        <w:rPr>
          <w:lang w:val="fr-FR"/>
        </w:rPr>
      </w:pPr>
      <w:r>
        <w:rPr>
          <w:lang w:val="fr-FR"/>
        </w:rPr>
        <w:t>Incisions sur peintures (SS BIB)</w:t>
      </w:r>
    </w:p>
    <w:p w14:paraId="7B46E61C" w14:textId="77777777" w:rsidR="006754D7" w:rsidRDefault="006754D7" w:rsidP="0063739E">
      <w:pPr>
        <w:jc w:val="both"/>
        <w:rPr>
          <w:lang w:val="fr-FR"/>
        </w:rPr>
      </w:pPr>
    </w:p>
    <w:p w14:paraId="69F6C0F9" w14:textId="1A4FAA4B" w:rsidR="006754D7" w:rsidRDefault="00D479C2" w:rsidP="00D479C2">
      <w:pPr>
        <w:pStyle w:val="Heading3"/>
      </w:pPr>
      <w:r>
        <w:t>i</w:t>
      </w:r>
      <w:r w:rsidR="006754D7">
        <w:t>nterprétations</w:t>
      </w:r>
    </w:p>
    <w:p w14:paraId="3A55F396" w14:textId="77777777" w:rsidR="006754D7" w:rsidRDefault="006754D7" w:rsidP="0063739E">
      <w:pPr>
        <w:jc w:val="both"/>
        <w:rPr>
          <w:lang w:val="fr-FR"/>
        </w:rPr>
      </w:pPr>
    </w:p>
    <w:p w14:paraId="0E6EA740" w14:textId="1A75CD69" w:rsidR="006754D7" w:rsidRPr="0032190F" w:rsidRDefault="006754D7" w:rsidP="006754D7">
      <w:pPr>
        <w:jc w:val="both"/>
        <w:rPr>
          <w:lang w:val="fr-FR"/>
        </w:rPr>
      </w:pPr>
      <w:r w:rsidRPr="0032190F">
        <w:rPr>
          <w:rFonts w:eastAsia="Code2000"/>
          <w:lang w:val="fr-FR" w:eastAsia="en-GB"/>
        </w:rPr>
        <w:t>Pour Hameau, la recherche effective de l' "</w:t>
      </w:r>
      <w:hyperlink r:id="rId7513" w:anchor="Cul_Schemat_France_distrib_hygro" w:history="1">
        <w:r w:rsidR="00C620EC" w:rsidRPr="00C620EC">
          <w:rPr>
            <w:rStyle w:val="Hyperlink"/>
            <w:rFonts w:eastAsia="Code2000"/>
            <w:lang w:val="fr-FR" w:eastAsia="en-GB"/>
          </w:rPr>
          <w:t>humidité</w:t>
        </w:r>
      </w:hyperlink>
      <w:r w:rsidRPr="0032190F">
        <w:rPr>
          <w:rFonts w:eastAsia="Code2000"/>
          <w:lang w:val="fr-FR" w:eastAsia="en-GB"/>
        </w:rPr>
        <w:t>" est identifiable pour cet abri à le couloir rocheux qui retient l'eau en arrière de la Bergerie des Maigres (BIB 2396 p. 144)</w:t>
      </w:r>
    </w:p>
    <w:p w14:paraId="4612E8FD" w14:textId="77777777" w:rsidR="006754D7" w:rsidRPr="0032190F" w:rsidRDefault="006754D7" w:rsidP="0063739E">
      <w:pPr>
        <w:jc w:val="both"/>
        <w:rPr>
          <w:lang w:val="fr-FR"/>
        </w:rPr>
      </w:pPr>
    </w:p>
    <w:p w14:paraId="5E81083A" w14:textId="77777777" w:rsidR="0061409C" w:rsidRPr="0032190F" w:rsidRDefault="0061409C" w:rsidP="0063739E">
      <w:pPr>
        <w:jc w:val="both"/>
        <w:rPr>
          <w:lang w:val="fr-FR"/>
        </w:rPr>
      </w:pPr>
    </w:p>
    <w:p w14:paraId="17257C81" w14:textId="77777777" w:rsidR="0061409C" w:rsidRPr="0032190F" w:rsidRDefault="0061409C" w:rsidP="00426FF9">
      <w:pPr>
        <w:pStyle w:val="Heading1"/>
      </w:pPr>
      <w:bookmarkStart w:id="3198" w:name="Sit_Otello"/>
      <w:r w:rsidRPr="0032190F">
        <w:t>OTELLO</w:t>
      </w:r>
    </w:p>
    <w:bookmarkEnd w:id="3198"/>
    <w:p w14:paraId="142615C4" w14:textId="77777777" w:rsidR="0061409C" w:rsidRPr="0032190F" w:rsidRDefault="0061409C" w:rsidP="0063739E">
      <w:pPr>
        <w:jc w:val="both"/>
        <w:rPr>
          <w:lang w:val="fr-FR"/>
        </w:rPr>
      </w:pPr>
    </w:p>
    <w:p w14:paraId="141DBCD3" w14:textId="084DDE55" w:rsidR="0061409C" w:rsidRDefault="0061409C" w:rsidP="00E34AC2">
      <w:pPr>
        <w:jc w:val="both"/>
        <w:rPr>
          <w:lang w:val="fr-FR"/>
        </w:rPr>
      </w:pPr>
      <w:r w:rsidRPr="0032190F">
        <w:rPr>
          <w:lang w:val="fr-FR"/>
        </w:rPr>
        <w:t xml:space="preserve">abri Otello (Bouches-du-Rhône) art </w:t>
      </w:r>
      <w:hyperlink r:id="rId7514" w:anchor="Cul_Schemat_France_s" w:history="1">
        <w:r w:rsidRPr="0032190F">
          <w:rPr>
            <w:rStyle w:val="Hyperlink"/>
            <w:lang w:val="fr-FR"/>
          </w:rPr>
          <w:t>schématique</w:t>
        </w:r>
      </w:hyperlink>
      <w:r w:rsidRPr="0032190F">
        <w:rPr>
          <w:lang w:val="fr-FR"/>
        </w:rPr>
        <w:t xml:space="preserve"> peint: représentation de deux personnages </w:t>
      </w:r>
      <w:r w:rsidR="00E34AC2" w:rsidRPr="0032190F">
        <w:rPr>
          <w:lang w:val="fr-FR"/>
        </w:rPr>
        <w:t>les personnages ont tous une allure cruciforme avec leurs bras tendus à l’horizontale. Ces</w:t>
      </w:r>
      <w:r w:rsidR="00C87E92" w:rsidRPr="0032190F">
        <w:rPr>
          <w:lang w:val="fr-FR"/>
        </w:rPr>
        <w:t xml:space="preserve"> </w:t>
      </w:r>
      <w:r w:rsidR="00E34AC2" w:rsidRPr="0032190F">
        <w:rPr>
          <w:lang w:val="fr-FR"/>
        </w:rPr>
        <w:t>bras sont terminés par des doigts épais et parfois très longs, l’outil traceur ne permettant pas</w:t>
      </w:r>
      <w:r w:rsidR="00C87E92" w:rsidRPr="0032190F">
        <w:rPr>
          <w:lang w:val="fr-FR"/>
        </w:rPr>
        <w:t xml:space="preserve"> </w:t>
      </w:r>
      <w:r w:rsidR="00E34AC2" w:rsidRPr="0032190F">
        <w:rPr>
          <w:lang w:val="fr-FR"/>
        </w:rPr>
        <w:t xml:space="preserve">obligatoirement un trait plus fin ou plus précis. </w:t>
      </w:r>
      <w:r w:rsidRPr="0032190F">
        <w:rPr>
          <w:lang w:val="fr-FR"/>
        </w:rPr>
        <w:t>(BIB 2460) dont un avant les mains en "palmette" (SS BIB)</w:t>
      </w:r>
    </w:p>
    <w:p w14:paraId="4B1E2CC0" w14:textId="667CBFA3" w:rsidR="00DE7B10" w:rsidRDefault="00DE7B10" w:rsidP="00E34AC2">
      <w:pPr>
        <w:jc w:val="both"/>
        <w:rPr>
          <w:lang w:val="fr-FR"/>
        </w:rPr>
      </w:pPr>
      <w:r w:rsidRPr="00DE7B10">
        <w:rPr>
          <w:lang w:val="fr-FR"/>
        </w:rPr>
        <w:t xml:space="preserve">À l’abri Otello, dans les Alpilles (Bouches-du-Rhône), la principale paroi peinte, dite paroi nord et donc orientée au sud, se présente comme une sorte de miroir de faille, lisse et presque vertical12. Le ruissellement de l’eau depuis un joint de strate du plafond a provoqué la formation de bourrelets de calcite plus ou moins épais et de plusieurs longues traînées blanchâtres de calcite qui divisent la paroi en plusieurs zones. Les écoulements de l’eau ont pu changer selon les époques mais il est des passages incontournables, notamment au niveau de ces traînées blanchâtres. Ces dépôts sont tant antérieurs que postérieurs aux peintures. Quelques unes d’entre elles ont été tracées sur les zones calcitées tandis que d’autres ont été partiellement recouvertes par ces mêmes dépôts. Toutes se conforment aux alignements verticaux, permettant de déduire l’antériorité des concrétionnements par rapport aux peintures. D’autres figures encore ont été tracées sur le reste de la paroi, sèche et de teinte brune à orangée, mais les zones humides n’ont pas été négligées même si elles ne sont pas compatibles, chromatiquement, avec la rubéfaction recherchée. Ici, les figures sur et sous la calcite sont nettement plus pâles et moins distinctes que les mêmes réalisées sur les autres supports non </w:t>
      </w:r>
      <w:r w:rsidRPr="00DE7B10">
        <w:rPr>
          <w:lang w:val="fr-FR"/>
        </w:rPr>
        <w:lastRenderedPageBreak/>
        <w:t>concrétionnés. Sur d’autres sites en revanche, l’activité presque constante des concrétions ravive la teinte des figures</w:t>
      </w:r>
      <w:r>
        <w:rPr>
          <w:lang w:val="fr-FR"/>
        </w:rPr>
        <w:t xml:space="preserve"> (BIB 3540)</w:t>
      </w:r>
    </w:p>
    <w:p w14:paraId="53E19C1B" w14:textId="7BC31907" w:rsidR="008D6AC2" w:rsidRDefault="00DE7B10" w:rsidP="0063739E">
      <w:pPr>
        <w:jc w:val="both"/>
        <w:rPr>
          <w:lang w:val="fr-FR"/>
        </w:rPr>
      </w:pPr>
      <w:r w:rsidRPr="00DE7B10">
        <w:rPr>
          <w:lang w:val="fr-FR"/>
        </w:rPr>
        <w:t xml:space="preserve">Un exemple parmi les sites les plus récemment étudiés suffit à exprimer notre appréhension des spécificités du paysage (fig.4). L’abri Otello occupe le flanc sud d'une grande écaille relevée dans les premières élévations septentrionales des Alpilles, 150 m environ au-dessus de la plaine. On accède au site en s'engageant dans l'une des combes étroites, aux flancs encombrés d’éboulis, qui délimitent l'écaille rocheuse. Le départ de ces combes se resserre au niveau de grands rochers dressés. Ce goulet franchi, on quitte le sentier pour remonter une pente assez forte. L'abri se compose de deux espaces superposés. L'abri inférieur est une esplanade cernée sur ses quatre côtés par le rocher. L'abri supérieur est suspendu et se compose de deux espaces : un couloir de 5 m de long et un espace de plan rectangulaire, de 12 m x 3 m environ. L’ensemble est couvert par un auvent. Côté ouest, le sol est constitué d’un sédiment pulvérulent issu de la désagrégation de la partie basse des parois, constituées de strates gréseuses colorées. Les peintures occupent la plus grande partie de la paroi nord de l’abri supérieur et ont été tracées jusqu'aux endroits les plus difficilement accessibles. D'emblée, l'abri Otello répond aux critères symboliques élaborés par les hommes pour sélectionner les lieux de leurs pratiques rituelles et graphiques. Il est placé sur un élément remarquable du paysage, repérable de loin et domine une vaste étendue du territoire et notamment l'ensemble de la combe hérissée de rochers. Il est ouvert au sud et éclairé par le soleil une grande partie du jour. La rubéfaction de ses parois est évidente. La configuration du site est telle que ses parois sont épisodiquement parcourues par des écoulements d'eau qui ont provoqué différents dépôts de calcite : encroûtement de la paroi, bourrelets, stalactites, etc. D'autres caractéristiques du site s'ajoutent à ces nécessaires paramètres. Ainsi, le redressement des strates entraîne une configuration particulière des lieux et des modes d'accès inédits. L'abri inférieur est naturellement délimité par ces strates qui s'affaissent sur 2 m de large, côté est, de façon à ménager un accès : une marche qu'il faut enjamber. L'abri supérieur présente un emmarchement analogue marqué par des strates décrivant un grand pli en demi-cercle, de teinte jaune, singulier dans ce contexte de strates redressées et linéaires. Pour passer de l'espace inférieur au supérieur, c'est encore la présence de ces strates redressées qui facilite l'ascension. La rampe est étroite, pentue, et forme une sorte de gouttière entre la paroi, côté nord, et les strates qui circonscrivent l'esplanade inférieure, côté sud. Enfin, en haut comme en bas, le sol des abris se distingue du reste du rocher par leur aspect grenu, leur pulvérulence et leurs teintes puisqu'ils sont tour à tour blancs, jaunes et orangés. Ce sont aussi deux strates relevées, dépassant du sol sur deux à cinq mètres de haut, qui montent du talweg jusqu'à l'abri Otello. Si l'on emprunte l'espace libre entre ces deux strates, on accède au site par une vire suspendue au-dessus de l'esplanade mais la progression est souvent difficile : il faut escalader plusieurs emmarchements hauts et lisses. Si on longe la strate relevée la plus au sud, on parvient au site par l'interruption de l'esplanade inférieure, mentionnée précédemment, après avoir remonté, assez péniblement, l'éboulis qui encombre la pente. Dans les deux cas, les strates se présentent comme un dispositif qui engage à monter jusqu'à l'abri Otello. Le départ de chacune des deux combes que domine l'abri peint est rétréci. Au niveau de la combe orientale, le départ du double alignement des strates rocheuses est matérialisé par deux rochers dressés, distants de 3 m. Le rocher oriental ne présente aucune morphologie particulière. Le rocher en vis-à-vis, haut de 5,50 m, celui qu'il faut contourner pour entamer l'ascension de la pente, est plus singulier avec sa forme de pain de sucre, relativement lisse, tout juste creusé d’une petite niche qui n’est en fait qu’un joint de strate élargi par l’érosion. Passage obligé des eaux accumulées dans la combe, l’endroit constitue une curiosité naturelle dont l'existence a pu renchérir le choix du site. L'espace a donc été étendu à l'environnement qui conduit aux parois décorées en concevant ce dernier comme le prétexte d'une mise en scène des signes. On monte jusqu'à l'abri, on traverse une zone particulière, on longe et contourne des formes rocheuses exceptionnelles, on pénètre dans le site, on approche le débord de l'auvent pour tracer un signe aux limites d'accessibilité de la paroi, toutes actions singulières qui dénotent un temps autre que quotidien. Ici, le dispositif occupe toute </w:t>
      </w:r>
      <w:r w:rsidRPr="00DE7B10">
        <w:rPr>
          <w:lang w:val="fr-FR"/>
        </w:rPr>
        <w:lastRenderedPageBreak/>
        <w:t>la pente, du talweg jusqu'au fond de l'abri supérieur : un dispositif naturel judicieusement transformé en structure monumentale avec piliers d'entrée (rochers de resserrement du talweg), rampe d'accès (alignements de strates redressées), abris superposés réunis par une montée interne, emmarchements matérialisant les entrées de chaque espace, délimitation de ces espaces, jeu de strates colorées, etc. Il s'agit bien d'un monument dans lequel les figures peintes font mémoire et attestent d'une pensée matérialisée. L'architecture naturelle du paysage s'avère tout aussi originale que la configuration des abris eux-mêmes.(BIB 3541)</w:t>
      </w:r>
    </w:p>
    <w:p w14:paraId="06A429B1" w14:textId="77777777" w:rsidR="00DE7B10" w:rsidRPr="0032190F" w:rsidRDefault="00DE7B10" w:rsidP="0063739E">
      <w:pPr>
        <w:jc w:val="both"/>
        <w:rPr>
          <w:lang w:val="fr-FR"/>
        </w:rPr>
      </w:pPr>
    </w:p>
    <w:p w14:paraId="112E8D28" w14:textId="77777777" w:rsidR="004C0F07" w:rsidRPr="0032190F" w:rsidRDefault="004C0F07" w:rsidP="00426FF9">
      <w:pPr>
        <w:pStyle w:val="Heading1"/>
      </w:pPr>
      <w:bookmarkStart w:id="3199" w:name="Sit_Ucel"/>
      <w:r w:rsidRPr="0032190F">
        <w:t>UCEL</w:t>
      </w:r>
    </w:p>
    <w:bookmarkEnd w:id="3199"/>
    <w:p w14:paraId="41E9E6BC" w14:textId="77777777" w:rsidR="004C0F07" w:rsidRPr="0032190F" w:rsidRDefault="004C0F07" w:rsidP="0063739E">
      <w:pPr>
        <w:jc w:val="both"/>
        <w:rPr>
          <w:lang w:val="fr-FR"/>
        </w:rPr>
      </w:pPr>
      <w:r w:rsidRPr="0032190F">
        <w:rPr>
          <w:lang w:val="fr-FR"/>
        </w:rPr>
        <w:t xml:space="preserve">Rochers gravés d'Ucel (Ardèche), sur la pente méridionale de la vallée de l'Ardèche, orienté vers le sud lato sensu (BIB 2410) </w:t>
      </w:r>
    </w:p>
    <w:p w14:paraId="4545A4C5" w14:textId="77777777" w:rsidR="004C0F07" w:rsidRPr="0032190F" w:rsidRDefault="004C0F07" w:rsidP="0063739E">
      <w:pPr>
        <w:jc w:val="both"/>
        <w:rPr>
          <w:lang w:val="fr-FR"/>
        </w:rPr>
      </w:pPr>
    </w:p>
    <w:p w14:paraId="1BCEF7AE" w14:textId="77777777" w:rsidR="004C0F07" w:rsidRPr="0032190F" w:rsidRDefault="004C0F07" w:rsidP="00426FF9">
      <w:pPr>
        <w:pStyle w:val="Heading1"/>
      </w:pPr>
      <w:bookmarkStart w:id="3200" w:name="Sit_Saint_Prejet_Allier"/>
      <w:r w:rsidRPr="0032190F">
        <w:t>SAINT-PREJET D'ALLIER</w:t>
      </w:r>
    </w:p>
    <w:bookmarkEnd w:id="3200"/>
    <w:p w14:paraId="6E008714" w14:textId="77777777" w:rsidR="004C0F07" w:rsidRPr="0032190F" w:rsidRDefault="00483FB7" w:rsidP="0063739E">
      <w:pPr>
        <w:jc w:val="both"/>
        <w:rPr>
          <w:lang w:val="fr-FR"/>
        </w:rPr>
      </w:pPr>
      <w:r w:rsidRPr="0032190F">
        <w:rPr>
          <w:lang w:val="fr-FR"/>
        </w:rPr>
        <w:t xml:space="preserve">Rochers gravés de </w:t>
      </w:r>
      <w:r w:rsidR="004C0F07" w:rsidRPr="0032190F">
        <w:rPr>
          <w:lang w:val="fr-FR"/>
        </w:rPr>
        <w:t>Saint-Préjet d'Allier (Haute-Loire), surplombant la vallée de l'Ance au sud-ouest, orienté vers le sud lato sensu (BIB 2410)</w:t>
      </w:r>
    </w:p>
    <w:p w14:paraId="254B054D" w14:textId="77777777" w:rsidR="00483FB7" w:rsidRPr="0032190F" w:rsidRDefault="00483FB7" w:rsidP="0063739E">
      <w:pPr>
        <w:jc w:val="both"/>
        <w:rPr>
          <w:lang w:val="fr-FR"/>
        </w:rPr>
      </w:pPr>
    </w:p>
    <w:p w14:paraId="4A171857" w14:textId="77777777" w:rsidR="00483FB7" w:rsidRPr="0032190F" w:rsidRDefault="00483FB7" w:rsidP="00426FF9">
      <w:pPr>
        <w:pStyle w:val="Heading1"/>
      </w:pPr>
      <w:bookmarkStart w:id="3201" w:name="Sit_Combes"/>
      <w:r w:rsidRPr="0032190F">
        <w:t>COMBES</w:t>
      </w:r>
    </w:p>
    <w:bookmarkEnd w:id="3201"/>
    <w:p w14:paraId="730D9260" w14:textId="77777777" w:rsidR="004C0F07" w:rsidRPr="0032190F" w:rsidRDefault="00483FB7" w:rsidP="0063739E">
      <w:pPr>
        <w:jc w:val="both"/>
        <w:rPr>
          <w:lang w:val="fr-FR"/>
        </w:rPr>
      </w:pPr>
      <w:r w:rsidRPr="0032190F">
        <w:rPr>
          <w:lang w:val="fr-FR"/>
        </w:rPr>
        <w:t>Rochers gravés des Combes (Hérault) sur le rebord sud-ouest d'un plateau, orienté vers le sud lato sensu (BIB 2410)</w:t>
      </w:r>
    </w:p>
    <w:p w14:paraId="6AB565BB" w14:textId="77777777" w:rsidR="00483FB7" w:rsidRPr="0032190F" w:rsidRDefault="00483FB7" w:rsidP="0063739E">
      <w:pPr>
        <w:jc w:val="both"/>
        <w:rPr>
          <w:lang w:val="fr-FR"/>
        </w:rPr>
      </w:pPr>
    </w:p>
    <w:p w14:paraId="4C0CB6B0" w14:textId="77777777" w:rsidR="00154EC3" w:rsidRPr="0032190F" w:rsidRDefault="00007710" w:rsidP="00426FF9">
      <w:pPr>
        <w:pStyle w:val="Heading1"/>
      </w:pPr>
      <w:bookmarkStart w:id="3202" w:name="Sit_Creysseilles"/>
      <w:r w:rsidRPr="0032190F">
        <w:t>CREYSSEILLES</w:t>
      </w:r>
      <w:bookmarkEnd w:id="3202"/>
    </w:p>
    <w:p w14:paraId="1EC94C2A" w14:textId="77777777" w:rsidR="0086559A" w:rsidRPr="0032190F" w:rsidRDefault="0086559A" w:rsidP="00242C0F">
      <w:pPr>
        <w:jc w:val="both"/>
        <w:rPr>
          <w:lang w:val="fr-FR"/>
        </w:rPr>
      </w:pPr>
    </w:p>
    <w:p w14:paraId="2B7BB303" w14:textId="280C315D" w:rsidR="00007710" w:rsidRPr="0032190F" w:rsidRDefault="00C73F91" w:rsidP="00242C0F">
      <w:pPr>
        <w:jc w:val="both"/>
        <w:rPr>
          <w:lang w:val="fr-FR"/>
        </w:rPr>
      </w:pPr>
      <w:r w:rsidRPr="0032190F">
        <w:rPr>
          <w:lang w:val="fr-FR"/>
        </w:rPr>
        <w:t>Pour Hameau c'est un "sanctuaire d'</w:t>
      </w:r>
      <w:hyperlink r:id="rId7515" w:anchor="Cul_Schemat_France" w:history="1">
        <w:r w:rsidRPr="0032190F">
          <w:rPr>
            <w:rStyle w:val="Hyperlink"/>
            <w:lang w:val="fr-FR"/>
          </w:rPr>
          <w:t>art schématique</w:t>
        </w:r>
      </w:hyperlink>
      <w:r w:rsidRPr="0032190F">
        <w:rPr>
          <w:lang w:val="fr-FR"/>
        </w:rPr>
        <w:t xml:space="preserve">" (BIB 2410) </w:t>
      </w:r>
      <w:r w:rsidR="00007710" w:rsidRPr="0032190F">
        <w:rPr>
          <w:lang w:val="fr-FR"/>
        </w:rPr>
        <w:t xml:space="preserve">Les roches gravées des Creysseilles (Creyseilles et Pranles, Ardèche) </w:t>
      </w:r>
      <w:r w:rsidR="00154EC3" w:rsidRPr="0032190F">
        <w:rPr>
          <w:lang w:val="fr-FR"/>
        </w:rPr>
        <w:t xml:space="preserve">sur le rebord d'un plateau qui domine la vallée du Mézayon. (BIB 2410), à environ 760m pour les parcelles en rebord de plateau qui portent les rochers gravés (BIB 2410) </w:t>
      </w:r>
      <w:hyperlink r:id="rId7516" w:anchor="Cul_Schemat_France" w:history="1">
        <w:r w:rsidR="00007710" w:rsidRPr="0032190F">
          <w:rPr>
            <w:rStyle w:val="Hyperlink"/>
            <w:lang w:val="fr-FR"/>
          </w:rPr>
          <w:t>art schématique</w:t>
        </w:r>
      </w:hyperlink>
      <w:r w:rsidR="00007710" w:rsidRPr="0032190F">
        <w:rPr>
          <w:lang w:val="fr-FR"/>
        </w:rPr>
        <w:t xml:space="preserve"> (BIB 2396 fig. 1)</w:t>
      </w:r>
      <w:r w:rsidR="00901506" w:rsidRPr="0032190F">
        <w:rPr>
          <w:lang w:val="fr-FR"/>
        </w:rPr>
        <w:t xml:space="preserve"> </w:t>
      </w:r>
      <w:r w:rsidR="00154EC3" w:rsidRPr="0032190F">
        <w:rPr>
          <w:lang w:val="fr-FR"/>
        </w:rPr>
        <w:t>art schém</w:t>
      </w:r>
      <w:r w:rsidR="004C0F07" w:rsidRPr="0032190F">
        <w:rPr>
          <w:lang w:val="fr-FR"/>
        </w:rPr>
        <w:t>a</w:t>
      </w:r>
      <w:r w:rsidR="00154EC3" w:rsidRPr="0032190F">
        <w:rPr>
          <w:lang w:val="fr-FR"/>
        </w:rPr>
        <w:t xml:space="preserve">tique gavé v. pierre à cupules (SS BIB) </w:t>
      </w:r>
      <w:r w:rsidR="00901506" w:rsidRPr="0032190F">
        <w:rPr>
          <w:lang w:val="fr-FR"/>
        </w:rPr>
        <w:t>lieu de débitage du silex (BIB 2396 p. 148)</w:t>
      </w:r>
    </w:p>
    <w:p w14:paraId="438F4611" w14:textId="77777777" w:rsidR="00E17B80" w:rsidRPr="0032190F" w:rsidRDefault="00E17B80" w:rsidP="00242C0F">
      <w:pPr>
        <w:jc w:val="both"/>
        <w:rPr>
          <w:lang w:val="fr-FR"/>
        </w:rPr>
      </w:pPr>
    </w:p>
    <w:p w14:paraId="6A7FDB0E" w14:textId="77777777" w:rsidR="00E17B80" w:rsidRPr="0032190F" w:rsidRDefault="00A4228F" w:rsidP="00E17B80">
      <w:pPr>
        <w:pStyle w:val="Heading2"/>
      </w:pPr>
      <w:r>
        <w:t>o</w:t>
      </w:r>
      <w:r w:rsidR="00E17B80" w:rsidRPr="0032190F">
        <w:t>ccupation</w:t>
      </w:r>
    </w:p>
    <w:p w14:paraId="4603A2F8" w14:textId="77777777" w:rsidR="00E17B80" w:rsidRPr="0032190F" w:rsidRDefault="00E17B80" w:rsidP="00242C0F">
      <w:pPr>
        <w:jc w:val="both"/>
        <w:rPr>
          <w:lang w:val="fr-FR"/>
        </w:rPr>
      </w:pPr>
    </w:p>
    <w:p w14:paraId="148FD9BD" w14:textId="77777777" w:rsidR="00E17B80" w:rsidRPr="0032190F" w:rsidRDefault="00E17B80" w:rsidP="00242C0F">
      <w:pPr>
        <w:jc w:val="both"/>
        <w:rPr>
          <w:lang w:val="fr-FR"/>
        </w:rPr>
      </w:pPr>
      <w:r w:rsidRPr="0032190F">
        <w:rPr>
          <w:lang w:val="fr-FR"/>
        </w:rPr>
        <w:t>2 fragments de lamelles débitées par pression (BIB 2434)</w:t>
      </w:r>
    </w:p>
    <w:p w14:paraId="6DA0F2BC" w14:textId="77777777" w:rsidR="00154EC3" w:rsidRPr="0032190F" w:rsidRDefault="00154EC3" w:rsidP="00242C0F">
      <w:pPr>
        <w:jc w:val="both"/>
        <w:rPr>
          <w:lang w:val="fr-FR"/>
        </w:rPr>
      </w:pPr>
    </w:p>
    <w:p w14:paraId="528D16A6" w14:textId="77777777" w:rsidR="00154EC3" w:rsidRPr="0032190F" w:rsidRDefault="00A4228F" w:rsidP="00154EC3">
      <w:pPr>
        <w:pStyle w:val="Heading2"/>
      </w:pPr>
      <w:r>
        <w:t>z</w:t>
      </w:r>
      <w:r w:rsidR="00154EC3" w:rsidRPr="0032190F">
        <w:t>ones</w:t>
      </w:r>
    </w:p>
    <w:p w14:paraId="09AABDFE" w14:textId="77777777" w:rsidR="00154EC3" w:rsidRPr="0032190F" w:rsidRDefault="00154EC3" w:rsidP="00242C0F">
      <w:pPr>
        <w:jc w:val="both"/>
        <w:rPr>
          <w:lang w:val="fr-FR"/>
        </w:rPr>
      </w:pPr>
    </w:p>
    <w:p w14:paraId="76476B06" w14:textId="77777777" w:rsidR="00154EC3" w:rsidRPr="0032190F" w:rsidRDefault="00154EC3" w:rsidP="00154EC3">
      <w:pPr>
        <w:jc w:val="both"/>
        <w:rPr>
          <w:lang w:val="fr-FR"/>
        </w:rPr>
      </w:pPr>
      <w:r w:rsidRPr="0032190F">
        <w:rPr>
          <w:lang w:val="fr-FR"/>
        </w:rPr>
        <w:t>On note deux concentrations, de 50 et 18 rochers respectivement, séparées par un vallon et un petit promontoire.</w:t>
      </w:r>
    </w:p>
    <w:p w14:paraId="2CE1B666" w14:textId="77777777" w:rsidR="00154EC3" w:rsidRPr="0032190F" w:rsidRDefault="00154EC3" w:rsidP="00154EC3">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29"/>
        <w:gridCol w:w="5945"/>
      </w:tblGrid>
      <w:tr w:rsidR="00154EC3" w14:paraId="3B3867DA" w14:textId="77777777" w:rsidTr="00C35EA7">
        <w:trPr>
          <w:jc w:val="center"/>
        </w:trPr>
        <w:tc>
          <w:tcPr>
            <w:tcW w:w="1429" w:type="dxa"/>
          </w:tcPr>
          <w:p w14:paraId="6A1F2C36" w14:textId="77777777" w:rsidR="00154EC3" w:rsidRDefault="00154EC3" w:rsidP="00C35EA7">
            <w:pPr>
              <w:jc w:val="center"/>
            </w:pPr>
            <w:r>
              <w:t>zones</w:t>
            </w:r>
          </w:p>
        </w:tc>
        <w:tc>
          <w:tcPr>
            <w:tcW w:w="5945" w:type="dxa"/>
          </w:tcPr>
          <w:p w14:paraId="48F0068F" w14:textId="77777777" w:rsidR="00154EC3" w:rsidRDefault="00154EC3" w:rsidP="00C35EA7">
            <w:pPr>
              <w:jc w:val="center"/>
            </w:pPr>
            <w:r>
              <w:t>description</w:t>
            </w:r>
          </w:p>
        </w:tc>
      </w:tr>
      <w:tr w:rsidR="00154EC3" w:rsidRPr="006A329A" w14:paraId="425912E8" w14:textId="77777777" w:rsidTr="00C35EA7">
        <w:trPr>
          <w:jc w:val="center"/>
        </w:trPr>
        <w:tc>
          <w:tcPr>
            <w:tcW w:w="1429" w:type="dxa"/>
          </w:tcPr>
          <w:p w14:paraId="7DF4F01B" w14:textId="77777777" w:rsidR="00154EC3" w:rsidRDefault="00154EC3" w:rsidP="00C35EA7">
            <w:pPr>
              <w:jc w:val="both"/>
            </w:pPr>
            <w:r>
              <w:t>orientale</w:t>
            </w:r>
          </w:p>
        </w:tc>
        <w:tc>
          <w:tcPr>
            <w:tcW w:w="5945" w:type="dxa"/>
          </w:tcPr>
          <w:p w14:paraId="38AC3AD0" w14:textId="77777777" w:rsidR="00154EC3" w:rsidRPr="00C35EA7" w:rsidRDefault="00154EC3" w:rsidP="00C35EA7">
            <w:pPr>
              <w:jc w:val="both"/>
              <w:rPr>
                <w:lang w:val="fr-FR"/>
              </w:rPr>
            </w:pPr>
            <w:r w:rsidRPr="00C35EA7">
              <w:rPr>
                <w:lang w:val="fr-FR"/>
              </w:rPr>
              <w:t>idole en fer à cheval + cupule + anthropomorphe masculin</w:t>
            </w:r>
          </w:p>
        </w:tc>
      </w:tr>
      <w:tr w:rsidR="00154EC3" w14:paraId="14355C86" w14:textId="77777777" w:rsidTr="00C35EA7">
        <w:trPr>
          <w:jc w:val="center"/>
        </w:trPr>
        <w:tc>
          <w:tcPr>
            <w:tcW w:w="1429" w:type="dxa"/>
          </w:tcPr>
          <w:p w14:paraId="6E3723D9" w14:textId="77777777" w:rsidR="00154EC3" w:rsidRDefault="00154EC3" w:rsidP="00C35EA7">
            <w:pPr>
              <w:jc w:val="both"/>
            </w:pPr>
            <w:r>
              <w:t>occidentale</w:t>
            </w:r>
          </w:p>
        </w:tc>
        <w:tc>
          <w:tcPr>
            <w:tcW w:w="5945" w:type="dxa"/>
          </w:tcPr>
          <w:p w14:paraId="5467264E" w14:textId="77777777" w:rsidR="00154EC3" w:rsidRDefault="00154EC3" w:rsidP="00C35EA7">
            <w:pPr>
              <w:jc w:val="both"/>
            </w:pPr>
            <w:r w:rsidRPr="00B865A8">
              <w:t xml:space="preserve">cupule </w:t>
            </w:r>
            <w:r>
              <w:t>+</w:t>
            </w:r>
            <w:r w:rsidRPr="00B865A8">
              <w:t xml:space="preserve"> anthropomorphe masculin</w:t>
            </w:r>
          </w:p>
        </w:tc>
      </w:tr>
    </w:tbl>
    <w:p w14:paraId="5E2B4084" w14:textId="77777777" w:rsidR="00154EC3" w:rsidRDefault="00154EC3" w:rsidP="00154EC3">
      <w:pPr>
        <w:jc w:val="both"/>
      </w:pPr>
      <w:r>
        <w:t>(+: association, BIB 2410)</w:t>
      </w:r>
    </w:p>
    <w:p w14:paraId="3C56FEDD" w14:textId="77777777" w:rsidR="00154EC3" w:rsidRDefault="00154EC3" w:rsidP="00242C0F">
      <w:pPr>
        <w:jc w:val="both"/>
      </w:pPr>
    </w:p>
    <w:p w14:paraId="707C483D" w14:textId="77777777" w:rsidR="00154EC3" w:rsidRDefault="00154EC3" w:rsidP="00154EC3">
      <w:pPr>
        <w:pStyle w:val="Heading3"/>
      </w:pPr>
      <w:r>
        <w:t>occidentale (zone)</w:t>
      </w:r>
    </w:p>
    <w:p w14:paraId="6AEC31D6" w14:textId="77777777" w:rsidR="00154EC3" w:rsidRPr="0032190F" w:rsidRDefault="00154EC3" w:rsidP="00242C0F">
      <w:pPr>
        <w:jc w:val="both"/>
        <w:rPr>
          <w:lang w:val="fr-FR"/>
        </w:rPr>
      </w:pPr>
      <w:r w:rsidRPr="0032190F">
        <w:rPr>
          <w:lang w:val="fr-FR"/>
        </w:rPr>
        <w:t xml:space="preserve">Le groupe oriental situé sur les communes de Creysseilles et de Pranles compte </w:t>
      </w:r>
      <w:r w:rsidR="002E4C68" w:rsidRPr="0032190F">
        <w:rPr>
          <w:lang w:val="fr-FR"/>
        </w:rPr>
        <w:t>18</w:t>
      </w:r>
      <w:r w:rsidRPr="0032190F">
        <w:rPr>
          <w:lang w:val="fr-FR"/>
        </w:rPr>
        <w:t xml:space="preserve"> </w:t>
      </w:r>
      <w:r w:rsidRPr="0032190F">
        <w:rPr>
          <w:rFonts w:eastAsia="Code2000"/>
          <w:lang w:val="fr-FR" w:eastAsia="en-GB"/>
        </w:rPr>
        <w:t>rochers gravés (BIB 2410)</w:t>
      </w:r>
    </w:p>
    <w:p w14:paraId="0240CB51" w14:textId="77777777" w:rsidR="00F802BA" w:rsidRPr="0032190F" w:rsidRDefault="00F802BA" w:rsidP="00242C0F">
      <w:pPr>
        <w:jc w:val="both"/>
        <w:rPr>
          <w:lang w:val="fr-FR"/>
        </w:rPr>
      </w:pPr>
      <w:r w:rsidRPr="0032190F">
        <w:rPr>
          <w:lang w:val="fr-FR"/>
        </w:rPr>
        <w:t>Dans la zone occidentale des Creysseilles, le support des gravrues a été agrandi en quelque sorte par l'ajout d'au moins 17 rochers extraits d'une carrière localisée dans l'angle NO de la parcelle et transportés sur quelques 50-220 m (BIB 2396 p. 149)</w:t>
      </w:r>
      <w:r w:rsidR="003C25C4" w:rsidRPr="0032190F">
        <w:rPr>
          <w:lang w:val="fr-FR"/>
        </w:rPr>
        <w:t xml:space="preserve"> Le choix de rajouter des rochers </w:t>
      </w:r>
      <w:r w:rsidR="003C25C4" w:rsidRPr="0032190F">
        <w:rPr>
          <w:szCs w:val="21"/>
          <w:lang w:val="fr-FR" w:eastAsia="en-GB"/>
        </w:rPr>
        <w:t xml:space="preserve">témoigne </w:t>
      </w:r>
      <w:r w:rsidR="003C25C4" w:rsidRPr="0032190F">
        <w:rPr>
          <w:szCs w:val="21"/>
          <w:lang w:val="fr-FR" w:eastAsia="en-GB"/>
        </w:rPr>
        <w:lastRenderedPageBreak/>
        <w:t>sans doute de l'existence de plusieurs phases d'aménagements voir d'une évolution de la symbolique et des pratiques qui lui sont associées (BIB 2396 p. 150)</w:t>
      </w:r>
      <w:r w:rsidR="00785985" w:rsidRPr="0032190F">
        <w:rPr>
          <w:szCs w:val="21"/>
          <w:lang w:val="fr-FR" w:eastAsia="en-GB"/>
        </w:rPr>
        <w:t xml:space="preserve"> </w:t>
      </w:r>
      <w:r w:rsidR="00785985" w:rsidRPr="0032190F">
        <w:rPr>
          <w:lang w:val="fr-FR"/>
        </w:rPr>
        <w:t>17 rochers ne sont pas solidaires du substrat, tous localisés dans la partie nord de la parcelle. Un soin particulier est apporté à la mise en place des blocs déplacés (G5,3) (BIB 2410)</w:t>
      </w:r>
    </w:p>
    <w:p w14:paraId="0AC49D8C" w14:textId="77777777" w:rsidR="006D59C0" w:rsidRPr="0032190F" w:rsidRDefault="006D59C0" w:rsidP="00242C0F">
      <w:pPr>
        <w:jc w:val="both"/>
        <w:rPr>
          <w:lang w:val="fr-FR"/>
        </w:rPr>
      </w:pPr>
      <w:r w:rsidRPr="0032190F">
        <w:rPr>
          <w:lang w:val="fr-FR"/>
        </w:rPr>
        <w:t>Développement complexe de rigoles et cupules respectant le pendage naturel de la roche (BIB 2396 p. 146). L'un des rochers a été déplacé et surélevé au moyen de dalles (BIB 2396 p. 146)</w:t>
      </w:r>
      <w:r w:rsidR="00A207F3" w:rsidRPr="0032190F">
        <w:rPr>
          <w:lang w:val="fr-FR"/>
        </w:rPr>
        <w:t xml:space="preserve"> Arceaux juxtaposés (BIB 2396 p. 156)</w:t>
      </w:r>
    </w:p>
    <w:p w14:paraId="33DCC367" w14:textId="77777777" w:rsidR="00EE5395" w:rsidRPr="0032190F" w:rsidRDefault="00EE5395" w:rsidP="00242C0F">
      <w:pPr>
        <w:jc w:val="both"/>
        <w:rPr>
          <w:rFonts w:eastAsia="Code2000"/>
          <w:lang w:val="fr-FR" w:eastAsia="en-GB"/>
        </w:rPr>
      </w:pPr>
      <w:r w:rsidRPr="0032190F">
        <w:rPr>
          <w:rFonts w:eastAsia="Code2000"/>
          <w:lang w:val="fr-FR" w:eastAsia="en-GB"/>
        </w:rPr>
        <w:t>Pour Hameau, l'agencement des signes des rochers de Creysseilles montre l'opposition entre l'i</w:t>
      </w:r>
      <w:r w:rsidR="00154EC3" w:rsidRPr="0032190F">
        <w:rPr>
          <w:rFonts w:eastAsia="Code2000"/>
          <w:lang w:val="fr-FR" w:eastAsia="en-GB"/>
        </w:rPr>
        <w:t xml:space="preserve">dole </w:t>
      </w:r>
      <w:r w:rsidRPr="0032190F">
        <w:rPr>
          <w:rFonts w:eastAsia="Code2000"/>
          <w:lang w:val="fr-FR" w:eastAsia="en-GB"/>
        </w:rPr>
        <w:t xml:space="preserve">et l'homme (BIB 2396 p. 161) </w:t>
      </w:r>
    </w:p>
    <w:p w14:paraId="37411216" w14:textId="77777777" w:rsidR="00154EC3" w:rsidRPr="0032190F" w:rsidRDefault="00154EC3" w:rsidP="00242C0F">
      <w:pPr>
        <w:jc w:val="both"/>
        <w:rPr>
          <w:rFonts w:eastAsia="Code2000"/>
          <w:lang w:val="fr-FR" w:eastAsia="en-GB"/>
        </w:rPr>
      </w:pPr>
    </w:p>
    <w:p w14:paraId="565FB21E" w14:textId="77777777" w:rsidR="00154EC3" w:rsidRPr="0032190F" w:rsidRDefault="00154EC3" w:rsidP="00154EC3">
      <w:pPr>
        <w:pStyle w:val="Heading3"/>
        <w:rPr>
          <w:rFonts w:eastAsia="Code2000"/>
          <w:lang w:eastAsia="en-GB"/>
        </w:rPr>
      </w:pPr>
      <w:r w:rsidRPr="0032190F">
        <w:rPr>
          <w:rFonts w:eastAsia="Code2000"/>
          <w:lang w:eastAsia="en-GB"/>
        </w:rPr>
        <w:t>orientale (zone)</w:t>
      </w:r>
    </w:p>
    <w:p w14:paraId="3040FC12" w14:textId="77777777" w:rsidR="00154EC3" w:rsidRPr="0032190F" w:rsidRDefault="00154EC3" w:rsidP="00154EC3">
      <w:pPr>
        <w:rPr>
          <w:rFonts w:eastAsia="Code2000"/>
          <w:lang w:val="fr-FR" w:eastAsia="en-GB"/>
        </w:rPr>
      </w:pPr>
      <w:r w:rsidRPr="0032190F">
        <w:rPr>
          <w:rFonts w:eastAsia="Code2000"/>
          <w:lang w:val="fr-FR" w:eastAsia="en-GB"/>
        </w:rPr>
        <w:t xml:space="preserve">Le groupe occidental dit des Croix de Saint-André comprend une cinquantaine de rochers gravés (BIB 2410) </w:t>
      </w:r>
    </w:p>
    <w:p w14:paraId="481309D8" w14:textId="77777777" w:rsidR="00DF15CB" w:rsidRPr="0032190F" w:rsidRDefault="00DF15CB" w:rsidP="00154EC3">
      <w:pPr>
        <w:rPr>
          <w:rFonts w:eastAsia="Code2000"/>
          <w:lang w:val="fr-FR" w:eastAsia="en-GB"/>
        </w:rPr>
      </w:pPr>
      <w:r w:rsidRPr="0032190F">
        <w:rPr>
          <w:rFonts w:eastAsia="Code2000"/>
          <w:lang w:val="fr-FR" w:eastAsia="en-GB"/>
        </w:rPr>
        <w:t>rocher n°1, les fameux "Pieds du Diable", (BIB 2410) , OR,07; OR,04; OR,09 à 14;</w:t>
      </w:r>
    </w:p>
    <w:p w14:paraId="1D6D6C00" w14:textId="77777777" w:rsidR="00DF15CB" w:rsidRPr="0032190F" w:rsidRDefault="00DF15CB" w:rsidP="00154EC3">
      <w:pPr>
        <w:rPr>
          <w:rFonts w:eastAsia="Code2000"/>
          <w:lang w:val="fr-FR" w:eastAsia="en-GB"/>
        </w:rPr>
      </w:pPr>
      <w:r w:rsidRPr="0032190F">
        <w:rPr>
          <w:rFonts w:eastAsia="Code2000"/>
          <w:lang w:val="fr-FR" w:eastAsia="en-GB"/>
        </w:rPr>
        <w:t xml:space="preserve">La figure en forme de fer à cheval est présente sur 7 rochers. Elle est toujours associée à la cupule et/ou à la croix (BIB 2410) </w:t>
      </w:r>
    </w:p>
    <w:p w14:paraId="09D50F40" w14:textId="77777777" w:rsidR="00154EC3" w:rsidRPr="0032190F" w:rsidRDefault="00154EC3" w:rsidP="00154EC3">
      <w:pPr>
        <w:jc w:val="both"/>
        <w:rPr>
          <w:lang w:val="fr-FR"/>
        </w:rPr>
      </w:pPr>
    </w:p>
    <w:p w14:paraId="4DB6B628" w14:textId="77777777" w:rsidR="00154EC3" w:rsidRPr="0032190F" w:rsidRDefault="00A4228F" w:rsidP="00154EC3">
      <w:pPr>
        <w:pStyle w:val="Heading2"/>
      </w:pPr>
      <w:r>
        <w:t>a</w:t>
      </w:r>
      <w:r w:rsidR="00154EC3" w:rsidRPr="0032190F">
        <w:t>rt</w:t>
      </w:r>
    </w:p>
    <w:p w14:paraId="7577074D" w14:textId="77777777" w:rsidR="00154EC3" w:rsidRPr="0032190F" w:rsidRDefault="00154EC3" w:rsidP="00154EC3">
      <w:pPr>
        <w:jc w:val="both"/>
        <w:rPr>
          <w:lang w:val="fr-FR"/>
        </w:rPr>
      </w:pPr>
    </w:p>
    <w:p w14:paraId="72600EF4" w14:textId="77777777" w:rsidR="00785985" w:rsidRPr="0032190F" w:rsidRDefault="00785985" w:rsidP="008514DC">
      <w:pPr>
        <w:jc w:val="both"/>
        <w:rPr>
          <w:lang w:val="fr-FR"/>
        </w:rPr>
      </w:pPr>
      <w:r w:rsidRPr="0032190F">
        <w:rPr>
          <w:lang w:val="fr-FR"/>
        </w:rPr>
        <w:t xml:space="preserve">Sauf exceptions, Le grès utilisé pour la gravure est une roche à grain fin et les blocs à face supérieure trop accidentée ne sont généralement pas utilisés (G6,1 exceptions par exemple). </w:t>
      </w:r>
      <w:r w:rsidR="008514DC" w:rsidRPr="0032190F">
        <w:rPr>
          <w:lang w:val="fr-FR"/>
        </w:rPr>
        <w:t xml:space="preserve">Les cupules et les figures qui leur sont associées sont réalisées par piquetage du grès sans doute avec une roche plus dure. Le fond et les parois des dépressions ainsi créées sont parfois égalisées par un mouvement de rotation du même outil en percussion posée. La régularité des traits allongés pourrait résulter d'une abrasion par un mouvement de va-et-vient arrachant peu à peu les particules dont est faite la roche. </w:t>
      </w:r>
      <w:r w:rsidRPr="0032190F">
        <w:rPr>
          <w:lang w:val="fr-FR"/>
        </w:rPr>
        <w:t xml:space="preserve">(BIB 2410) </w:t>
      </w:r>
      <w:r w:rsidR="004C0F07" w:rsidRPr="0032190F">
        <w:rPr>
          <w:lang w:val="fr-FR"/>
        </w:rPr>
        <w:t xml:space="preserve">Orienté au sud (BIB 2410) </w:t>
      </w:r>
    </w:p>
    <w:p w14:paraId="6A2A9BC0" w14:textId="77777777" w:rsidR="00785985" w:rsidRPr="0032190F" w:rsidRDefault="00785985" w:rsidP="00154EC3">
      <w:pPr>
        <w:jc w:val="both"/>
        <w:rPr>
          <w:lang w:val="fr-FR"/>
        </w:rPr>
      </w:pPr>
    </w:p>
    <w:p w14:paraId="7FA6115A" w14:textId="77777777" w:rsidR="00785985" w:rsidRPr="0032190F" w:rsidRDefault="00785985" w:rsidP="00785985">
      <w:pPr>
        <w:pStyle w:val="Heading3"/>
      </w:pPr>
      <w:r w:rsidRPr="0032190F">
        <w:t>Roches gravées</w:t>
      </w:r>
    </w:p>
    <w:p w14:paraId="20F4AC86" w14:textId="77777777" w:rsidR="00785985" w:rsidRPr="0032190F" w:rsidRDefault="00785985" w:rsidP="00154EC3">
      <w:pPr>
        <w:jc w:val="both"/>
        <w:rPr>
          <w:lang w:val="fr-FR"/>
        </w:rPr>
      </w:pPr>
      <w:r w:rsidRPr="0032190F">
        <w:rPr>
          <w:lang w:val="fr-FR"/>
        </w:rPr>
        <w:t>G5,3: bloc déplacé dallettes sous le rocher destinées à surélever celui-ci et à permettre l'horizontalité de la face supérieure</w:t>
      </w:r>
      <w:r w:rsidR="00DF15CB" w:rsidRPr="0032190F">
        <w:rPr>
          <w:lang w:val="fr-FR"/>
        </w:rPr>
        <w:t xml:space="preserve">(BIB 2410) </w:t>
      </w:r>
    </w:p>
    <w:p w14:paraId="658B49D9" w14:textId="77777777" w:rsidR="00785985" w:rsidRPr="0032190F" w:rsidRDefault="00785985" w:rsidP="00154EC3">
      <w:pPr>
        <w:jc w:val="both"/>
        <w:rPr>
          <w:lang w:val="fr-FR"/>
        </w:rPr>
      </w:pPr>
    </w:p>
    <w:p w14:paraId="2B9CFA60" w14:textId="77777777" w:rsidR="00C73F91" w:rsidRPr="0032190F" w:rsidRDefault="00C73F91" w:rsidP="00C73F91">
      <w:pPr>
        <w:pStyle w:val="Heading4"/>
      </w:pPr>
      <w:bookmarkStart w:id="3203" w:name="Sit_Creysseilles_d_H7_4"/>
      <w:r w:rsidRPr="0032190F">
        <w:t>H7,4</w:t>
      </w:r>
    </w:p>
    <w:bookmarkEnd w:id="3203"/>
    <w:p w14:paraId="403E07F9" w14:textId="77777777" w:rsidR="00C73F91" w:rsidRPr="0032190F" w:rsidRDefault="00C73F91" w:rsidP="00C73F91">
      <w:pPr>
        <w:jc w:val="both"/>
        <w:rPr>
          <w:lang w:val="fr-FR"/>
        </w:rPr>
      </w:pPr>
      <w:r w:rsidRPr="0032190F">
        <w:rPr>
          <w:lang w:val="fr-FR"/>
        </w:rPr>
        <w:t xml:space="preserve">H7,4: rocher le plus gravé, le seul qui occupe une position réellement éminente, en rebord de plateau(BIB 2410) </w:t>
      </w:r>
    </w:p>
    <w:p w14:paraId="26C49FCB" w14:textId="1E4FC067" w:rsidR="008514DC" w:rsidRPr="0032190F" w:rsidRDefault="00C73F91" w:rsidP="00C73F91">
      <w:pPr>
        <w:jc w:val="both"/>
        <w:rPr>
          <w:lang w:val="fr-FR"/>
        </w:rPr>
      </w:pPr>
      <w:r w:rsidRPr="0032190F">
        <w:rPr>
          <w:lang w:val="fr-FR"/>
        </w:rPr>
        <w:t xml:space="preserve">Sur la face latérale nord du rocher, après dégagement de cette dalle, nous avons observé la présence de deux figures </w:t>
      </w:r>
      <w:hyperlink r:id="rId7517" w:anchor="Typ_Bego_Corniformes" w:history="1">
        <w:r w:rsidRPr="0032190F">
          <w:rPr>
            <w:rStyle w:val="Hyperlink"/>
            <w:lang w:val="fr-FR"/>
          </w:rPr>
          <w:t>corniformes</w:t>
        </w:r>
      </w:hyperlink>
      <w:r w:rsidRPr="0032190F">
        <w:rPr>
          <w:lang w:val="fr-FR"/>
        </w:rPr>
        <w:t xml:space="preserve">. Ces deux signes ont été exécutés après mise en forme du rocher puisqu'ils se superposent à quelques encoches obliques. Ils sont réalisés par piquetage de la roche : percussion lancée écrasant la surface du rocher. </w:t>
      </w:r>
      <w:r w:rsidR="008514DC" w:rsidRPr="0032190F">
        <w:rPr>
          <w:lang w:val="fr-FR"/>
        </w:rPr>
        <w:t xml:space="preserve">Ce sont les seules figures de ce type et réalisées selon cette technique sur le site de Creysseilles (sic) (BIB 2410) </w:t>
      </w:r>
    </w:p>
    <w:p w14:paraId="6032FB65" w14:textId="77777777" w:rsidR="00C73F91" w:rsidRPr="0032190F" w:rsidRDefault="00C73F91" w:rsidP="00C73F91">
      <w:pPr>
        <w:jc w:val="both"/>
        <w:rPr>
          <w:lang w:val="fr-FR"/>
        </w:rPr>
      </w:pPr>
      <w:r w:rsidRPr="0032190F">
        <w:rPr>
          <w:lang w:val="fr-FR"/>
        </w:rPr>
        <w:t>Le premier signe, côté est, est segmenté : 47cm de développement horizontal (= envergure de l'encornure) pour une hauteur de 34cm. La tête de l'animal est un trapèze de 15cm de haut pour une largeur de 10cm. Le deuxième signe, à  20cm à droite du premier, semble inachevé à moins qu'il ne soit pas entièrement conservé. Il s'agit d'un triangle de</w:t>
      </w:r>
      <w:r w:rsidRPr="0032190F">
        <w:rPr>
          <w:i/>
          <w:lang w:val="fr-FR"/>
        </w:rPr>
        <w:t xml:space="preserve"> </w:t>
      </w:r>
      <w:r w:rsidRPr="0032190F">
        <w:rPr>
          <w:lang w:val="fr-FR"/>
        </w:rPr>
        <w:t xml:space="preserve"> 10cm de développement horizontal pour une hauteur de 3,5cm poursuivi à droite par un petit appendice de 3,5cm de long.(BIB 2410) </w:t>
      </w:r>
    </w:p>
    <w:p w14:paraId="1EE34AED" w14:textId="77777777" w:rsidR="00C73F91" w:rsidRPr="0032190F" w:rsidRDefault="00C73F91" w:rsidP="00C73F91">
      <w:pPr>
        <w:jc w:val="both"/>
        <w:rPr>
          <w:lang w:val="fr-FR"/>
        </w:rPr>
      </w:pPr>
      <w:r w:rsidRPr="0032190F">
        <w:rPr>
          <w:lang w:val="fr-FR"/>
        </w:rPr>
        <w:t xml:space="preserve">La marginalisation de ces figures corniformes milite en faveur de leur postériorité aux cupules du même rocher (BIB 2410) </w:t>
      </w:r>
    </w:p>
    <w:p w14:paraId="10BE3BE5" w14:textId="77777777" w:rsidR="00785985" w:rsidRPr="0032190F" w:rsidRDefault="00785985" w:rsidP="00154EC3">
      <w:pPr>
        <w:jc w:val="both"/>
        <w:rPr>
          <w:lang w:val="fr-FR"/>
        </w:rPr>
      </w:pPr>
    </w:p>
    <w:p w14:paraId="6D0C72D7" w14:textId="77777777" w:rsidR="00154EC3" w:rsidRPr="0032190F" w:rsidRDefault="00A4228F" w:rsidP="00154EC3">
      <w:pPr>
        <w:pStyle w:val="Heading3"/>
      </w:pPr>
      <w:r>
        <w:lastRenderedPageBreak/>
        <w:t>t</w:t>
      </w:r>
      <w:r w:rsidR="00154EC3" w:rsidRPr="0032190F">
        <w:t>hèmes</w:t>
      </w:r>
    </w:p>
    <w:p w14:paraId="119E9A38" w14:textId="77777777" w:rsidR="00C73F91" w:rsidRPr="0032190F" w:rsidRDefault="00C73F91" w:rsidP="00C73F91">
      <w:pPr>
        <w:rPr>
          <w:lang w:val="fr-FR"/>
        </w:rPr>
      </w:pPr>
      <w:r w:rsidRPr="0032190F">
        <w:rPr>
          <w:lang w:val="fr-FR"/>
        </w:rPr>
        <w:t xml:space="preserve">La distribution numérique des thèmes est conforme à celle plus générale des "figurations picturales dans le sud de la France" (BIB 2410) </w:t>
      </w:r>
    </w:p>
    <w:p w14:paraId="0C8F106B" w14:textId="77777777" w:rsidR="00C73F91" w:rsidRPr="0032190F" w:rsidRDefault="00C73F91" w:rsidP="00C73F91">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8"/>
        <w:gridCol w:w="1263"/>
      </w:tblGrid>
      <w:tr w:rsidR="00DF15CB" w14:paraId="66F60E8B" w14:textId="77777777" w:rsidTr="00C35EA7">
        <w:trPr>
          <w:jc w:val="center"/>
        </w:trPr>
        <w:tc>
          <w:tcPr>
            <w:tcW w:w="1508" w:type="dxa"/>
          </w:tcPr>
          <w:p w14:paraId="67758394" w14:textId="77777777" w:rsidR="00DF15CB" w:rsidRDefault="00DF15CB" w:rsidP="00DF15CB">
            <w:r>
              <w:t>thèmes</w:t>
            </w:r>
          </w:p>
        </w:tc>
        <w:tc>
          <w:tcPr>
            <w:tcW w:w="1263" w:type="dxa"/>
          </w:tcPr>
          <w:p w14:paraId="2245B323" w14:textId="77777777" w:rsidR="00DF15CB" w:rsidRDefault="00DF15CB" w:rsidP="00DF15CB">
            <w:r>
              <w:t>nb roches</w:t>
            </w:r>
          </w:p>
        </w:tc>
      </w:tr>
      <w:tr w:rsidR="00DF15CB" w14:paraId="5F01AB58" w14:textId="77777777" w:rsidTr="00C35EA7">
        <w:trPr>
          <w:jc w:val="center"/>
        </w:trPr>
        <w:tc>
          <w:tcPr>
            <w:tcW w:w="1508" w:type="dxa"/>
          </w:tcPr>
          <w:p w14:paraId="0898D99E" w14:textId="77777777" w:rsidR="00DF15CB" w:rsidRDefault="00DF15CB" w:rsidP="00DF15CB">
            <w:r>
              <w:t>cupule ( ≥1)</w:t>
            </w:r>
          </w:p>
        </w:tc>
        <w:tc>
          <w:tcPr>
            <w:tcW w:w="1263" w:type="dxa"/>
          </w:tcPr>
          <w:p w14:paraId="6AE1442F" w14:textId="77777777" w:rsidR="00DF15CB" w:rsidRDefault="00DF15CB" w:rsidP="00DF15CB">
            <w:r>
              <w:t>44</w:t>
            </w:r>
          </w:p>
        </w:tc>
      </w:tr>
      <w:tr w:rsidR="00DF15CB" w14:paraId="0B2583F2" w14:textId="77777777" w:rsidTr="00C35EA7">
        <w:trPr>
          <w:jc w:val="center"/>
        </w:trPr>
        <w:tc>
          <w:tcPr>
            <w:tcW w:w="1508" w:type="dxa"/>
          </w:tcPr>
          <w:p w14:paraId="5E173AF0" w14:textId="77777777" w:rsidR="00DF15CB" w:rsidRDefault="00DF15CB" w:rsidP="00DF15CB">
            <w:r>
              <w:t>croix ( ≥1)</w:t>
            </w:r>
          </w:p>
        </w:tc>
        <w:tc>
          <w:tcPr>
            <w:tcW w:w="1263" w:type="dxa"/>
          </w:tcPr>
          <w:p w14:paraId="3C3CFF93" w14:textId="77777777" w:rsidR="00DF15CB" w:rsidRDefault="00DF15CB" w:rsidP="00DF15CB">
            <w:r>
              <w:t>15</w:t>
            </w:r>
          </w:p>
        </w:tc>
      </w:tr>
    </w:tbl>
    <w:p w14:paraId="394390B7" w14:textId="77777777" w:rsidR="00DF15CB" w:rsidRDefault="00DF15CB" w:rsidP="00DF15CB">
      <w:r>
        <w:t xml:space="preserve">(BIB 2410) </w:t>
      </w:r>
    </w:p>
    <w:p w14:paraId="70137FFD" w14:textId="77777777" w:rsidR="00C73F91" w:rsidRDefault="00C73F91" w:rsidP="00DF15CB"/>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16"/>
        <w:gridCol w:w="756"/>
      </w:tblGrid>
      <w:tr w:rsidR="00C73F91" w14:paraId="3ABFDEC7" w14:textId="77777777" w:rsidTr="00C35EA7">
        <w:trPr>
          <w:jc w:val="center"/>
        </w:trPr>
        <w:tc>
          <w:tcPr>
            <w:tcW w:w="2016" w:type="dxa"/>
          </w:tcPr>
          <w:p w14:paraId="37220000" w14:textId="77777777" w:rsidR="00C73F91" w:rsidRDefault="00C73F91" w:rsidP="00C35EA7">
            <w:pPr>
              <w:jc w:val="center"/>
            </w:pPr>
            <w:r>
              <w:t>thèmes</w:t>
            </w:r>
          </w:p>
        </w:tc>
        <w:tc>
          <w:tcPr>
            <w:tcW w:w="756" w:type="dxa"/>
          </w:tcPr>
          <w:p w14:paraId="2E66D9D7" w14:textId="77777777" w:rsidR="00C73F91" w:rsidRDefault="00C73F91" w:rsidP="00C35EA7">
            <w:pPr>
              <w:jc w:val="center"/>
            </w:pPr>
            <w:r>
              <w:t>%</w:t>
            </w:r>
          </w:p>
        </w:tc>
      </w:tr>
      <w:tr w:rsidR="00C73F91" w14:paraId="3251A83A" w14:textId="77777777" w:rsidTr="00C35EA7">
        <w:trPr>
          <w:jc w:val="center"/>
        </w:trPr>
        <w:tc>
          <w:tcPr>
            <w:tcW w:w="2016" w:type="dxa"/>
          </w:tcPr>
          <w:p w14:paraId="6DD251AE" w14:textId="77777777" w:rsidR="00C73F91" w:rsidRDefault="00C73F91" w:rsidP="00DF15CB">
            <w:r>
              <w:t>cupules</w:t>
            </w:r>
          </w:p>
        </w:tc>
        <w:tc>
          <w:tcPr>
            <w:tcW w:w="756" w:type="dxa"/>
          </w:tcPr>
          <w:p w14:paraId="389474CD" w14:textId="77777777" w:rsidR="00C73F91" w:rsidRDefault="00C73F91" w:rsidP="00DF15CB">
            <w:r w:rsidRPr="00C73F91">
              <w:t>81,2</w:t>
            </w:r>
          </w:p>
        </w:tc>
      </w:tr>
      <w:tr w:rsidR="00C73F91" w14:paraId="4019650C" w14:textId="77777777" w:rsidTr="00C35EA7">
        <w:trPr>
          <w:jc w:val="center"/>
        </w:trPr>
        <w:tc>
          <w:tcPr>
            <w:tcW w:w="2016" w:type="dxa"/>
          </w:tcPr>
          <w:p w14:paraId="01AF850D" w14:textId="77777777" w:rsidR="00C73F91" w:rsidRDefault="00C73F91" w:rsidP="00DF15CB">
            <w:r>
              <w:t>anthropomorphes</w:t>
            </w:r>
          </w:p>
        </w:tc>
        <w:tc>
          <w:tcPr>
            <w:tcW w:w="756" w:type="dxa"/>
          </w:tcPr>
          <w:p w14:paraId="458FFE3E" w14:textId="77777777" w:rsidR="00C73F91" w:rsidRDefault="00C73F91" w:rsidP="00DF15CB">
            <w:r w:rsidRPr="00C73F91">
              <w:t>13,5</w:t>
            </w:r>
          </w:p>
        </w:tc>
      </w:tr>
      <w:tr w:rsidR="00C73F91" w14:paraId="4CB2B574" w14:textId="77777777" w:rsidTr="00C35EA7">
        <w:trPr>
          <w:jc w:val="center"/>
        </w:trPr>
        <w:tc>
          <w:tcPr>
            <w:tcW w:w="2016" w:type="dxa"/>
          </w:tcPr>
          <w:p w14:paraId="294643A5" w14:textId="77777777" w:rsidR="00C73F91" w:rsidRDefault="00C73F91" w:rsidP="00DF15CB">
            <w:r>
              <w:t>"idole"</w:t>
            </w:r>
          </w:p>
        </w:tc>
        <w:tc>
          <w:tcPr>
            <w:tcW w:w="756" w:type="dxa"/>
          </w:tcPr>
          <w:p w14:paraId="079DD2F5" w14:textId="77777777" w:rsidR="00C73F91" w:rsidRPr="00C73F91" w:rsidRDefault="00C73F91" w:rsidP="00DF15CB">
            <w:r w:rsidRPr="00C73F91">
              <w:t>4,2</w:t>
            </w:r>
          </w:p>
        </w:tc>
      </w:tr>
      <w:tr w:rsidR="00C73F91" w14:paraId="22EBECCA" w14:textId="77777777" w:rsidTr="00C35EA7">
        <w:trPr>
          <w:jc w:val="center"/>
        </w:trPr>
        <w:tc>
          <w:tcPr>
            <w:tcW w:w="2016" w:type="dxa"/>
          </w:tcPr>
          <w:p w14:paraId="7EE802AC" w14:textId="77777777" w:rsidR="00C73F91" w:rsidRDefault="00C73F91" w:rsidP="00DF15CB">
            <w:r>
              <w:t>autre</w:t>
            </w:r>
          </w:p>
        </w:tc>
        <w:tc>
          <w:tcPr>
            <w:tcW w:w="756" w:type="dxa"/>
          </w:tcPr>
          <w:p w14:paraId="25BB7107" w14:textId="77777777" w:rsidR="00C73F91" w:rsidRPr="00C73F91" w:rsidRDefault="00C73F91" w:rsidP="00DF15CB">
            <w:r>
              <w:t>1</w:t>
            </w:r>
          </w:p>
        </w:tc>
      </w:tr>
    </w:tbl>
    <w:p w14:paraId="4FE7D3A7" w14:textId="77777777" w:rsidR="00C73F91" w:rsidRDefault="00C73F91" w:rsidP="00DF15CB">
      <w:r>
        <w:t xml:space="preserve">(BIB 2410) </w:t>
      </w:r>
    </w:p>
    <w:p w14:paraId="0BAF9872" w14:textId="77777777" w:rsidR="00DF15CB" w:rsidRDefault="00DF15CB" w:rsidP="00DF15CB"/>
    <w:p w14:paraId="6A77FAAB" w14:textId="77777777" w:rsidR="00DF15CB" w:rsidRPr="0032190F" w:rsidRDefault="00DF15CB" w:rsidP="00C73F91">
      <w:pPr>
        <w:jc w:val="both"/>
        <w:rPr>
          <w:lang w:val="fr-FR"/>
        </w:rPr>
      </w:pPr>
      <w:r w:rsidRPr="0032190F">
        <w:rPr>
          <w:lang w:val="fr-FR"/>
        </w:rPr>
        <w:t xml:space="preserve">On observe une ordonnance des rochers différemment gravés, ceux portant des croix ayant tendance à être périphériques au groupe et à encercler ceux qui ne sont gravés que de cupules. présence de quelques rochers avec croix et traits au milieu de la parcelle (F4,1  G4,5  H3,1) (BIB 2410) </w:t>
      </w:r>
    </w:p>
    <w:p w14:paraId="17D8673D" w14:textId="77777777" w:rsidR="00DF15CB" w:rsidRPr="0032190F" w:rsidRDefault="00DF15CB" w:rsidP="00DF15CB">
      <w:pPr>
        <w:rPr>
          <w:lang w:val="fr-FR"/>
        </w:rPr>
      </w:pPr>
    </w:p>
    <w:p w14:paraId="63FD3EF6" w14:textId="77777777" w:rsidR="000855AC" w:rsidRPr="0032190F" w:rsidRDefault="00A4228F" w:rsidP="000855AC">
      <w:pPr>
        <w:pStyle w:val="Heading4"/>
      </w:pPr>
      <w:r>
        <w:t>a</w:t>
      </w:r>
      <w:r w:rsidR="000855AC" w:rsidRPr="0032190F">
        <w:t>nthropomorphes</w:t>
      </w:r>
    </w:p>
    <w:p w14:paraId="05655F3A" w14:textId="77777777" w:rsidR="000855AC" w:rsidRPr="0032190F" w:rsidRDefault="000855AC" w:rsidP="000855AC">
      <w:pPr>
        <w:rPr>
          <w:lang w:val="fr-FR"/>
        </w:rPr>
      </w:pPr>
      <w:r w:rsidRPr="0032190F">
        <w:rPr>
          <w:lang w:val="fr-FR"/>
        </w:rPr>
        <w:t xml:space="preserve">le signe anthropomorphe masculin à divers stades de sa schématisation et de sa simplification </w:t>
      </w:r>
      <w:r w:rsidRPr="0032190F">
        <w:rPr>
          <w:lang w:val="fr-FR"/>
        </w:rPr>
        <w:tab/>
        <w:t xml:space="preserve">: personnage masculin, signe cruciforme à branches égales ou inégales, simple trait,(BIB 2410) </w:t>
      </w:r>
    </w:p>
    <w:p w14:paraId="1D02F137" w14:textId="77777777" w:rsidR="000855AC" w:rsidRPr="0032190F" w:rsidRDefault="000855AC" w:rsidP="000855AC">
      <w:pPr>
        <w:rPr>
          <w:lang w:val="fr-FR"/>
        </w:rPr>
      </w:pPr>
    </w:p>
    <w:p w14:paraId="14EC86DA" w14:textId="77777777" w:rsidR="00154EC3" w:rsidRPr="0032190F" w:rsidRDefault="00A4228F" w:rsidP="00154EC3">
      <w:pPr>
        <w:pStyle w:val="Heading4"/>
      </w:pPr>
      <w:r>
        <w:t>a</w:t>
      </w:r>
      <w:r w:rsidR="00154EC3" w:rsidRPr="0032190F">
        <w:t>rceau</w:t>
      </w:r>
    </w:p>
    <w:p w14:paraId="50FE11B1" w14:textId="1F50C29F" w:rsidR="00154EC3" w:rsidRPr="0032190F" w:rsidRDefault="00154EC3" w:rsidP="00154EC3">
      <w:pPr>
        <w:jc w:val="both"/>
        <w:rPr>
          <w:lang w:val="fr-FR"/>
        </w:rPr>
      </w:pPr>
      <w:r w:rsidRPr="0032190F">
        <w:rPr>
          <w:lang w:val="fr-FR"/>
        </w:rPr>
        <w:t>Le signe en fer à cheval ou en arceau n'existe que dans le groupe oriental de Creysseilles. Il se présente partout sous la même forme sauf sur le rocher OR,17 où il n'est par deux fois qu'un simple accent épousant la moitié de la circonférence d'une cupule.</w:t>
      </w:r>
      <w:r w:rsidR="000C010D" w:rsidRPr="0032190F">
        <w:rPr>
          <w:lang w:val="fr-FR"/>
        </w:rPr>
        <w:t xml:space="preserve"> </w:t>
      </w:r>
      <w:r w:rsidRPr="0032190F">
        <w:rPr>
          <w:lang w:val="fr-FR"/>
        </w:rPr>
        <w:t>Ce signe est issu de la figure dite de l'"</w:t>
      </w:r>
      <w:hyperlink r:id="rId7518" w:anchor="Cul_Art_TAC_T_a_idole_meride" w:history="1">
        <w:r w:rsidRPr="0032190F">
          <w:rPr>
            <w:rStyle w:val="Hyperlink"/>
            <w:lang w:val="fr-FR"/>
          </w:rPr>
          <w:t>idole</w:t>
        </w:r>
      </w:hyperlink>
      <w:r w:rsidRPr="0032190F">
        <w:rPr>
          <w:lang w:val="fr-FR"/>
        </w:rPr>
        <w:t xml:space="preserve">", </w:t>
      </w:r>
      <w:r w:rsidR="000C010D" w:rsidRPr="0032190F">
        <w:rPr>
          <w:lang w:val="fr-FR"/>
        </w:rPr>
        <w:t>(BIB 2410)</w:t>
      </w:r>
      <w:r w:rsidRPr="0032190F">
        <w:rPr>
          <w:lang w:val="fr-FR"/>
        </w:rPr>
        <w:t xml:space="preserve">. </w:t>
      </w:r>
      <w:r w:rsidR="000C010D" w:rsidRPr="0032190F">
        <w:rPr>
          <w:lang w:val="fr-FR"/>
        </w:rPr>
        <w:t>Sur le site l</w:t>
      </w:r>
      <w:r w:rsidRPr="0032190F">
        <w:rPr>
          <w:lang w:val="fr-FR"/>
        </w:rPr>
        <w:t xml:space="preserve">e doublement presque systématique du signe en fer à cheval. Ce doublement existe dans les abris peints (grotte </w:t>
      </w:r>
      <w:hyperlink r:id="rId7519" w:anchor="Sit_Alain" w:history="1">
        <w:r w:rsidRPr="0032190F">
          <w:rPr>
            <w:rStyle w:val="Hyperlink"/>
            <w:lang w:val="fr-FR"/>
          </w:rPr>
          <w:t>Alain</w:t>
        </w:r>
      </w:hyperlink>
      <w:r w:rsidRPr="0032190F">
        <w:rPr>
          <w:lang w:val="fr-FR"/>
        </w:rPr>
        <w:t xml:space="preserve">). Il est assez fréquent en gravure (Branoux, </w:t>
      </w:r>
      <w:hyperlink r:id="rId7520" w:anchor="Sit_Castellet_Arles" w:history="1">
        <w:r w:rsidRPr="0032190F">
          <w:rPr>
            <w:rStyle w:val="Hyperlink"/>
            <w:lang w:val="fr-FR"/>
          </w:rPr>
          <w:t>Castellet d'Arles</w:t>
        </w:r>
      </w:hyperlink>
      <w:r w:rsidRPr="0032190F">
        <w:rPr>
          <w:lang w:val="fr-FR"/>
        </w:rPr>
        <w:t xml:space="preserve">, </w:t>
      </w:r>
      <w:hyperlink r:id="rId7521" w:anchor="Sit_Daus" w:history="1">
        <w:r w:rsidRPr="0032190F">
          <w:rPr>
            <w:rStyle w:val="Hyperlink"/>
            <w:lang w:val="fr-FR"/>
          </w:rPr>
          <w:t>Daüs</w:t>
        </w:r>
      </w:hyperlink>
      <w:r w:rsidR="000C010D" w:rsidRPr="0032190F">
        <w:rPr>
          <w:lang w:val="fr-FR"/>
        </w:rPr>
        <w:t>)</w:t>
      </w:r>
      <w:r w:rsidRPr="0032190F">
        <w:rPr>
          <w:lang w:val="fr-FR"/>
        </w:rPr>
        <w:t xml:space="preserve">. On l'observe même sur plusieurs roches gravées des </w:t>
      </w:r>
      <w:hyperlink r:id="rId7522" w:anchor="Sit_Vaux" w:history="1">
        <w:r w:rsidRPr="0032190F">
          <w:rPr>
            <w:rStyle w:val="Hyperlink"/>
            <w:lang w:val="fr-FR"/>
          </w:rPr>
          <w:t xml:space="preserve">Vaux </w:t>
        </w:r>
      </w:hyperlink>
      <w:r w:rsidRPr="0032190F">
        <w:rPr>
          <w:lang w:val="fr-FR"/>
        </w:rPr>
        <w:t xml:space="preserve"> (BIB 2410)</w:t>
      </w:r>
      <w:r w:rsidR="000C010D" w:rsidRPr="0032190F">
        <w:rPr>
          <w:lang w:val="fr-FR"/>
        </w:rPr>
        <w:t xml:space="preserve"> En fait il pourrait s'agir d'empreintes d'équidés (SS BIB)</w:t>
      </w:r>
    </w:p>
    <w:p w14:paraId="3DF98B7E" w14:textId="77777777" w:rsidR="000C010D" w:rsidRPr="0032190F" w:rsidRDefault="000C010D" w:rsidP="00154EC3">
      <w:pPr>
        <w:jc w:val="both"/>
        <w:rPr>
          <w:lang w:val="fr-FR"/>
        </w:rPr>
      </w:pPr>
    </w:p>
    <w:p w14:paraId="29693299" w14:textId="77777777" w:rsidR="00C73F91" w:rsidRPr="0032190F" w:rsidRDefault="00A4228F" w:rsidP="00C73F91">
      <w:pPr>
        <w:pStyle w:val="Heading4"/>
      </w:pPr>
      <w:r>
        <w:t>c</w:t>
      </w:r>
      <w:r w:rsidR="00C73F91" w:rsidRPr="0032190F">
        <w:t>orniformes</w:t>
      </w:r>
    </w:p>
    <w:p w14:paraId="43C6D88C" w14:textId="77777777" w:rsidR="00C73F91" w:rsidRPr="0032190F" w:rsidRDefault="00C73F91" w:rsidP="00154EC3">
      <w:pPr>
        <w:jc w:val="both"/>
        <w:rPr>
          <w:lang w:val="fr-FR"/>
        </w:rPr>
      </w:pPr>
    </w:p>
    <w:p w14:paraId="3E6E38D8" w14:textId="25F86148" w:rsidR="00154EC3" w:rsidRPr="0032190F" w:rsidRDefault="00154EC3" w:rsidP="00242C0F">
      <w:pPr>
        <w:jc w:val="both"/>
        <w:rPr>
          <w:lang w:val="fr-FR"/>
        </w:rPr>
      </w:pPr>
      <w:r w:rsidRPr="0032190F">
        <w:rPr>
          <w:lang w:val="fr-FR"/>
        </w:rPr>
        <w:t xml:space="preserve">Gravure de deux corniformes tardif </w:t>
      </w:r>
      <w:r w:rsidR="008514DC" w:rsidRPr="0032190F">
        <w:rPr>
          <w:lang w:val="fr-FR"/>
        </w:rPr>
        <w:t xml:space="preserve">sur la roche </w:t>
      </w:r>
      <w:hyperlink r:id="rId7523" w:anchor="Sit_Creysseilles_d_H7_4" w:history="1">
        <w:r w:rsidR="008514DC" w:rsidRPr="0032190F">
          <w:rPr>
            <w:rStyle w:val="Hyperlink"/>
            <w:lang w:val="fr-FR"/>
          </w:rPr>
          <w:t>H7,4</w:t>
        </w:r>
      </w:hyperlink>
      <w:r w:rsidR="008514DC" w:rsidRPr="0032190F">
        <w:rPr>
          <w:lang w:val="fr-FR"/>
        </w:rPr>
        <w:t xml:space="preserve"> </w:t>
      </w:r>
      <w:r w:rsidRPr="0032190F">
        <w:rPr>
          <w:lang w:val="fr-FR"/>
        </w:rPr>
        <w:t>(BIB 2410)</w:t>
      </w:r>
      <w:r w:rsidR="00C73F91" w:rsidRPr="0032190F">
        <w:rPr>
          <w:lang w:val="fr-FR"/>
        </w:rPr>
        <w:t xml:space="preserve"> </w:t>
      </w:r>
    </w:p>
    <w:p w14:paraId="258782F9" w14:textId="77777777" w:rsidR="00C73F91" w:rsidRPr="0032190F" w:rsidRDefault="00C73F91" w:rsidP="00242C0F">
      <w:pPr>
        <w:jc w:val="both"/>
        <w:rPr>
          <w:lang w:val="fr-FR"/>
        </w:rPr>
      </w:pPr>
    </w:p>
    <w:p w14:paraId="5AB84F64" w14:textId="77777777" w:rsidR="000855AC" w:rsidRPr="0032190F" w:rsidRDefault="00A4228F" w:rsidP="000855AC">
      <w:pPr>
        <w:pStyle w:val="Heading4"/>
      </w:pPr>
      <w:r>
        <w:t>s</w:t>
      </w:r>
      <w:r w:rsidR="000855AC" w:rsidRPr="0032190F">
        <w:t>oleil</w:t>
      </w:r>
    </w:p>
    <w:p w14:paraId="6BCA8D5C" w14:textId="77777777" w:rsidR="000855AC" w:rsidRPr="0032190F" w:rsidRDefault="000855AC" w:rsidP="000855AC">
      <w:pPr>
        <w:jc w:val="both"/>
        <w:rPr>
          <w:lang w:val="fr-FR"/>
        </w:rPr>
      </w:pPr>
      <w:r w:rsidRPr="0032190F">
        <w:rPr>
          <w:lang w:val="fr-FR"/>
        </w:rPr>
        <w:t xml:space="preserve">le signe soléiforme dans sa version simplifiée, le point, qui prend la forme d'une cupule engravure,(BIB 2410) </w:t>
      </w:r>
    </w:p>
    <w:p w14:paraId="549E010D" w14:textId="77777777" w:rsidR="000855AC" w:rsidRPr="0032190F" w:rsidRDefault="000855AC" w:rsidP="00242C0F">
      <w:pPr>
        <w:jc w:val="both"/>
        <w:rPr>
          <w:lang w:val="fr-FR"/>
        </w:rPr>
      </w:pPr>
    </w:p>
    <w:p w14:paraId="4C9B28A9" w14:textId="77777777" w:rsidR="004C0F07" w:rsidRPr="0032190F" w:rsidRDefault="004C0F07" w:rsidP="004C0F07">
      <w:pPr>
        <w:pStyle w:val="Heading2"/>
      </w:pPr>
      <w:r w:rsidRPr="0032190F">
        <w:br/>
      </w:r>
      <w:r w:rsidR="00A4228F">
        <w:t>d</w:t>
      </w:r>
      <w:r w:rsidRPr="0032190F">
        <w:t>atation</w:t>
      </w:r>
    </w:p>
    <w:p w14:paraId="7773CC88" w14:textId="77777777" w:rsidR="004C0F07" w:rsidRPr="0032190F" w:rsidRDefault="004C0F07" w:rsidP="00242C0F">
      <w:pPr>
        <w:jc w:val="both"/>
        <w:rPr>
          <w:lang w:val="fr-FR"/>
        </w:rPr>
      </w:pPr>
    </w:p>
    <w:p w14:paraId="307A8840" w14:textId="77777777" w:rsidR="004C0F07" w:rsidRPr="0032190F" w:rsidRDefault="004C0F07" w:rsidP="004C0F07">
      <w:pPr>
        <w:jc w:val="both"/>
        <w:rPr>
          <w:lang w:val="fr-FR"/>
        </w:rPr>
      </w:pPr>
      <w:r w:rsidRPr="0032190F">
        <w:rPr>
          <w:lang w:val="fr-FR"/>
        </w:rPr>
        <w:t xml:space="preserve">Les rochers de Creysseilles répondent à un corpus iconographique précis qui a cours à la fin du III ème millénaire avant J.C.. (BIB 2410) </w:t>
      </w:r>
    </w:p>
    <w:p w14:paraId="67C9C90D" w14:textId="77777777" w:rsidR="00A4260D" w:rsidRPr="0032190F" w:rsidRDefault="00A4260D" w:rsidP="00242C0F">
      <w:pPr>
        <w:jc w:val="both"/>
        <w:rPr>
          <w:lang w:val="fr-FR"/>
        </w:rPr>
      </w:pPr>
    </w:p>
    <w:p w14:paraId="4332F4B4" w14:textId="77777777" w:rsidR="000C010D" w:rsidRPr="0032190F" w:rsidRDefault="000C010D" w:rsidP="00426FF9">
      <w:pPr>
        <w:pStyle w:val="Heading1"/>
      </w:pPr>
      <w:bookmarkStart w:id="3204" w:name="Sit_Castellet_Arles"/>
      <w:r w:rsidRPr="0032190F">
        <w:lastRenderedPageBreak/>
        <w:t>CASTELLET D'ARLES</w:t>
      </w:r>
    </w:p>
    <w:bookmarkEnd w:id="3204"/>
    <w:p w14:paraId="14E27655" w14:textId="77777777" w:rsidR="000C010D" w:rsidRPr="0032190F" w:rsidRDefault="000C010D" w:rsidP="00242C0F">
      <w:pPr>
        <w:jc w:val="both"/>
        <w:rPr>
          <w:lang w:val="fr-FR"/>
        </w:rPr>
      </w:pPr>
      <w:r w:rsidRPr="0032190F">
        <w:rPr>
          <w:lang w:val="fr-FR"/>
        </w:rPr>
        <w:t xml:space="preserve">Gravures de double arceau au Castellet d'Arles (Bouches-du-Rhône)(BIB 2410) </w:t>
      </w:r>
    </w:p>
    <w:p w14:paraId="4EE265A8" w14:textId="77777777" w:rsidR="000C010D" w:rsidRPr="0032190F" w:rsidRDefault="000C010D" w:rsidP="00242C0F">
      <w:pPr>
        <w:jc w:val="both"/>
        <w:rPr>
          <w:lang w:val="fr-FR"/>
        </w:rPr>
      </w:pPr>
    </w:p>
    <w:p w14:paraId="5E62C282" w14:textId="77777777" w:rsidR="000C010D" w:rsidRPr="0032190F" w:rsidRDefault="000C010D" w:rsidP="00426FF9">
      <w:pPr>
        <w:pStyle w:val="Heading1"/>
      </w:pPr>
      <w:bookmarkStart w:id="3205" w:name="Sit_Vaux"/>
      <w:r w:rsidRPr="0032190F">
        <w:t>VAUX</w:t>
      </w:r>
    </w:p>
    <w:bookmarkEnd w:id="3205"/>
    <w:p w14:paraId="0DCCE553" w14:textId="77777777" w:rsidR="000C010D" w:rsidRPr="0032190F" w:rsidRDefault="000C010D" w:rsidP="00242C0F">
      <w:pPr>
        <w:jc w:val="both"/>
        <w:rPr>
          <w:lang w:val="fr-FR"/>
        </w:rPr>
      </w:pPr>
      <w:r w:rsidRPr="0032190F">
        <w:rPr>
          <w:lang w:val="fr-FR"/>
        </w:rPr>
        <w:t xml:space="preserve">Roches gravées des Vaux (Saint-Aubin-de Baubigné, Deux-Sèvres) Gravures de double arceau (BIB 2410) </w:t>
      </w:r>
    </w:p>
    <w:p w14:paraId="08864A71" w14:textId="77777777" w:rsidR="000C010D" w:rsidRPr="0032190F" w:rsidRDefault="000C010D" w:rsidP="00242C0F">
      <w:pPr>
        <w:jc w:val="both"/>
        <w:rPr>
          <w:lang w:val="fr-FR"/>
        </w:rPr>
      </w:pPr>
    </w:p>
    <w:p w14:paraId="22E287C0" w14:textId="77777777" w:rsidR="00007710" w:rsidRPr="0032190F" w:rsidRDefault="00007710" w:rsidP="00426FF9">
      <w:pPr>
        <w:pStyle w:val="Heading1"/>
      </w:pPr>
      <w:bookmarkStart w:id="3206" w:name="Sit_Hirondelle"/>
      <w:r w:rsidRPr="0032190F">
        <w:t>HIRONDELLE</w:t>
      </w:r>
    </w:p>
    <w:bookmarkEnd w:id="3206"/>
    <w:p w14:paraId="677E9B27" w14:textId="060DBABA" w:rsidR="00007710" w:rsidRPr="0032190F" w:rsidRDefault="00007710" w:rsidP="00242C0F">
      <w:pPr>
        <w:jc w:val="both"/>
        <w:rPr>
          <w:lang w:val="fr-FR"/>
        </w:rPr>
      </w:pPr>
      <w:r w:rsidRPr="0032190F">
        <w:rPr>
          <w:lang w:val="fr-FR"/>
        </w:rPr>
        <w:t xml:space="preserve">Rocher gravé de l'Hirondelle (Lyas, Ardèche) </w:t>
      </w:r>
      <w:hyperlink r:id="rId7524" w:anchor="Cul_Schemat_France" w:history="1">
        <w:r w:rsidRPr="0032190F">
          <w:rPr>
            <w:rStyle w:val="Hyperlink"/>
            <w:lang w:val="fr-FR"/>
          </w:rPr>
          <w:t>art schématique</w:t>
        </w:r>
      </w:hyperlink>
      <w:r w:rsidRPr="0032190F">
        <w:rPr>
          <w:lang w:val="fr-FR"/>
        </w:rPr>
        <w:t xml:space="preserve"> (BIB 2396 fig. 1)</w:t>
      </w:r>
      <w:r w:rsidR="0086559A" w:rsidRPr="0032190F">
        <w:rPr>
          <w:lang w:val="fr-FR"/>
        </w:rPr>
        <w:t xml:space="preserve"> personnage aux membres hypertrophiés (BIB 2396 p. 153)</w:t>
      </w:r>
    </w:p>
    <w:p w14:paraId="7F130F2A" w14:textId="77777777" w:rsidR="00007710" w:rsidRPr="0032190F" w:rsidRDefault="00007710" w:rsidP="00242C0F">
      <w:pPr>
        <w:jc w:val="both"/>
        <w:rPr>
          <w:lang w:val="fr-FR"/>
        </w:rPr>
      </w:pPr>
    </w:p>
    <w:p w14:paraId="1939C2F5" w14:textId="77777777" w:rsidR="00D72EC4" w:rsidRPr="0032190F" w:rsidRDefault="00D72EC4" w:rsidP="00426FF9">
      <w:pPr>
        <w:pStyle w:val="Heading1"/>
      </w:pPr>
      <w:bookmarkStart w:id="3207" w:name="Sit_Daus"/>
      <w:r w:rsidRPr="0032190F">
        <w:t>DAUS</w:t>
      </w:r>
    </w:p>
    <w:bookmarkEnd w:id="3207"/>
    <w:p w14:paraId="57F8FEDA" w14:textId="68337A0A" w:rsidR="00D72EC4" w:rsidRPr="0032190F" w:rsidRDefault="00D72EC4" w:rsidP="00242C0F">
      <w:pPr>
        <w:jc w:val="both"/>
        <w:rPr>
          <w:lang w:val="fr-FR"/>
        </w:rPr>
      </w:pPr>
      <w:r w:rsidRPr="0032190F">
        <w:rPr>
          <w:lang w:val="fr-FR"/>
        </w:rPr>
        <w:t xml:space="preserve">Le plateau du Daüs (Mercuer, Ardèche) montre des gravures </w:t>
      </w:r>
      <w:hyperlink r:id="rId7525" w:anchor="Cul_Schemat_France" w:history="1">
        <w:r w:rsidRPr="0032190F">
          <w:rPr>
            <w:rStyle w:val="Hyperlink"/>
            <w:lang w:val="fr-FR"/>
          </w:rPr>
          <w:t>art schématique</w:t>
        </w:r>
      </w:hyperlink>
      <w:r w:rsidRPr="0032190F">
        <w:rPr>
          <w:lang w:val="fr-FR"/>
        </w:rPr>
        <w:t xml:space="preserve"> (BIB 2396 fig. 1)</w:t>
      </w:r>
      <w:r w:rsidR="00A207F3" w:rsidRPr="0032190F">
        <w:rPr>
          <w:lang w:val="fr-FR"/>
        </w:rPr>
        <w:t xml:space="preserve"> arceaux juxtaposés (BIB 2396 p. 156)</w:t>
      </w:r>
      <w:r w:rsidR="000C010D" w:rsidRPr="0032190F">
        <w:rPr>
          <w:lang w:val="fr-FR"/>
        </w:rPr>
        <w:t xml:space="preserve"> Gravures de double arceau (BIB 2410) </w:t>
      </w:r>
    </w:p>
    <w:p w14:paraId="0655E6D6" w14:textId="77777777" w:rsidR="00D72EC4" w:rsidRPr="0032190F" w:rsidRDefault="00D72EC4" w:rsidP="00242C0F">
      <w:pPr>
        <w:jc w:val="both"/>
        <w:rPr>
          <w:lang w:val="fr-FR"/>
        </w:rPr>
      </w:pPr>
    </w:p>
    <w:p w14:paraId="288559F7" w14:textId="77777777" w:rsidR="00D72EC4" w:rsidRPr="0032190F" w:rsidRDefault="00D72EC4" w:rsidP="00426FF9">
      <w:pPr>
        <w:pStyle w:val="Heading1"/>
      </w:pPr>
      <w:bookmarkStart w:id="3208" w:name="Sit_Ailhon"/>
      <w:r w:rsidRPr="0032190F">
        <w:t>AILHON</w:t>
      </w:r>
    </w:p>
    <w:bookmarkEnd w:id="3208"/>
    <w:p w14:paraId="1ED91161" w14:textId="1CD1B038" w:rsidR="005A4E0E" w:rsidRPr="0032190F" w:rsidRDefault="00D72EC4" w:rsidP="00242C0F">
      <w:pPr>
        <w:jc w:val="both"/>
        <w:rPr>
          <w:lang w:val="fr-FR"/>
        </w:rPr>
      </w:pPr>
      <w:r w:rsidRPr="0032190F">
        <w:rPr>
          <w:lang w:val="fr-FR"/>
        </w:rPr>
        <w:t xml:space="preserve">Rocher d'Ailhon (Ailhon-Lentilières, Ardèche) montre des gravures </w:t>
      </w:r>
      <w:hyperlink r:id="rId7526" w:anchor="Cul_Schemat_France" w:history="1">
        <w:r w:rsidRPr="0032190F">
          <w:rPr>
            <w:rStyle w:val="Hyperlink"/>
            <w:lang w:val="fr-FR"/>
          </w:rPr>
          <w:t>art schématique</w:t>
        </w:r>
      </w:hyperlink>
      <w:r w:rsidRPr="0032190F">
        <w:rPr>
          <w:lang w:val="fr-FR"/>
        </w:rPr>
        <w:t xml:space="preserve"> (BIB 2396 fig. 1)</w:t>
      </w:r>
      <w:r w:rsidR="002B4DAD" w:rsidRPr="0032190F">
        <w:rPr>
          <w:lang w:val="fr-FR"/>
        </w:rPr>
        <w:t xml:space="preserve"> gravé (SS BIB)</w:t>
      </w:r>
    </w:p>
    <w:p w14:paraId="087C7602" w14:textId="77777777" w:rsidR="00D72EC4" w:rsidRPr="0032190F" w:rsidRDefault="00D72EC4" w:rsidP="00242C0F">
      <w:pPr>
        <w:jc w:val="both"/>
        <w:rPr>
          <w:lang w:val="fr-FR"/>
        </w:rPr>
      </w:pPr>
    </w:p>
    <w:p w14:paraId="29C7CDF2" w14:textId="77777777" w:rsidR="00D72EC4" w:rsidRPr="0032190F" w:rsidRDefault="00D72EC4" w:rsidP="00426FF9">
      <w:pPr>
        <w:pStyle w:val="Heading1"/>
      </w:pPr>
      <w:bookmarkStart w:id="3209" w:name="Sit_Chameau"/>
      <w:r w:rsidRPr="0032190F">
        <w:t>CHAMEAU</w:t>
      </w:r>
    </w:p>
    <w:bookmarkEnd w:id="3209"/>
    <w:p w14:paraId="71347EA0" w14:textId="492A22F5" w:rsidR="00D72EC4" w:rsidRDefault="00D72EC4" w:rsidP="00242C0F">
      <w:pPr>
        <w:jc w:val="both"/>
        <w:rPr>
          <w:lang w:val="fr-FR"/>
        </w:rPr>
      </w:pPr>
      <w:r w:rsidRPr="0032190F">
        <w:rPr>
          <w:lang w:val="fr-FR"/>
        </w:rPr>
        <w:t xml:space="preserve">Le plateau du chameau (Saint-Paul-Trois-Châteaux, Drôme) montre des gravures </w:t>
      </w:r>
      <w:hyperlink r:id="rId7527" w:anchor="Cul_Schemat_France" w:history="1">
        <w:r w:rsidRPr="0032190F">
          <w:rPr>
            <w:rStyle w:val="Hyperlink"/>
            <w:lang w:val="fr-FR"/>
          </w:rPr>
          <w:t>art schématique</w:t>
        </w:r>
      </w:hyperlink>
      <w:r w:rsidRPr="0032190F">
        <w:rPr>
          <w:lang w:val="fr-FR"/>
        </w:rPr>
        <w:t xml:space="preserve"> (BIB 2396 fig. 1)</w:t>
      </w:r>
      <w:r w:rsidR="003A76F8" w:rsidRPr="0032190F">
        <w:rPr>
          <w:lang w:val="fr-FR"/>
        </w:rPr>
        <w:t xml:space="preserve"> Situé au milieu d'affleurements de silex (BIB 2396 p. 148)</w:t>
      </w:r>
    </w:p>
    <w:p w14:paraId="05EAA56F" w14:textId="77777777" w:rsidR="00E044A0" w:rsidRDefault="00E044A0" w:rsidP="00242C0F">
      <w:pPr>
        <w:jc w:val="both"/>
        <w:rPr>
          <w:lang w:val="fr-FR"/>
        </w:rPr>
      </w:pPr>
    </w:p>
    <w:p w14:paraId="15D9369E" w14:textId="77777777" w:rsidR="00E044A0" w:rsidRPr="0032190F" w:rsidRDefault="00E044A0" w:rsidP="00426FF9">
      <w:pPr>
        <w:pStyle w:val="Heading1"/>
      </w:pPr>
      <w:bookmarkStart w:id="3210" w:name="Sit_Moulins"/>
      <w:r>
        <w:t>MOULINS (LES)</w:t>
      </w:r>
    </w:p>
    <w:bookmarkEnd w:id="3210"/>
    <w:p w14:paraId="49111414" w14:textId="77777777" w:rsidR="00D72EC4" w:rsidRDefault="00E044A0" w:rsidP="00242C0F">
      <w:pPr>
        <w:jc w:val="both"/>
        <w:rPr>
          <w:lang w:val="fr-FR"/>
        </w:rPr>
      </w:pPr>
      <w:r>
        <w:rPr>
          <w:lang w:val="fr-FR"/>
        </w:rPr>
        <w:t xml:space="preserve">Les Moulins </w:t>
      </w:r>
      <w:r w:rsidRPr="0032190F">
        <w:rPr>
          <w:lang w:val="fr-FR"/>
        </w:rPr>
        <w:t>(Saint-Paul-Trois-Châteaux, Drôme)</w:t>
      </w:r>
      <w:r>
        <w:rPr>
          <w:lang w:val="fr-FR"/>
        </w:rPr>
        <w:t xml:space="preserve"> est un habitat avec une enceinte du NM qui a livré de grands fours collectifs (BIB 2646)</w:t>
      </w:r>
    </w:p>
    <w:p w14:paraId="2F3C2473" w14:textId="77777777" w:rsidR="00E044A0" w:rsidRPr="00E044A0" w:rsidRDefault="00E044A0" w:rsidP="00E044A0">
      <w:pPr>
        <w:jc w:val="both"/>
        <w:rPr>
          <w:lang w:val="fr-FR"/>
        </w:rPr>
      </w:pPr>
      <w:r w:rsidRPr="00E044A0">
        <w:rPr>
          <w:lang w:val="fr-FR"/>
        </w:rPr>
        <w:t>La présence de 25% d’ossements de chien dans l’enceinte des Moulins caractériserait une « consommation festive » (BIB Bréhardin BIB 1708)</w:t>
      </w:r>
    </w:p>
    <w:p w14:paraId="314F19CF" w14:textId="77777777" w:rsidR="00E044A0" w:rsidRPr="0032190F" w:rsidRDefault="00E044A0" w:rsidP="00242C0F">
      <w:pPr>
        <w:jc w:val="both"/>
        <w:rPr>
          <w:lang w:val="fr-FR"/>
        </w:rPr>
      </w:pPr>
    </w:p>
    <w:p w14:paraId="429DDF5C" w14:textId="77777777" w:rsidR="00D72EC4" w:rsidRPr="0032190F" w:rsidRDefault="00D72EC4" w:rsidP="00426FF9">
      <w:pPr>
        <w:pStyle w:val="Heading1"/>
      </w:pPr>
      <w:bookmarkStart w:id="3211" w:name="Sit_Signal_Lichere"/>
      <w:r w:rsidRPr="0032190F">
        <w:t>SIGNAL DE LA LICHERE</w:t>
      </w:r>
    </w:p>
    <w:bookmarkEnd w:id="3211"/>
    <w:p w14:paraId="3D8E9900" w14:textId="77777777" w:rsidR="00596FA7" w:rsidRPr="00D00994" w:rsidRDefault="00596FA7" w:rsidP="00242C0F">
      <w:pPr>
        <w:jc w:val="both"/>
        <w:rPr>
          <w:sz w:val="20"/>
          <w:lang w:val="fr-FR"/>
        </w:rPr>
      </w:pPr>
      <w:r w:rsidRPr="00D00994">
        <w:rPr>
          <w:sz w:val="20"/>
          <w:lang w:val="fr-FR"/>
        </w:rPr>
        <w:t>rocher gravé du Signal de la Lichère</w:t>
      </w:r>
    </w:p>
    <w:p w14:paraId="229060E8" w14:textId="77777777" w:rsidR="00596FA7" w:rsidRDefault="00596FA7" w:rsidP="00242C0F">
      <w:pPr>
        <w:jc w:val="both"/>
        <w:rPr>
          <w:lang w:val="fr-FR"/>
        </w:rPr>
      </w:pPr>
    </w:p>
    <w:p w14:paraId="17E257D6" w14:textId="63ACA758" w:rsidR="001F5144" w:rsidRPr="0032190F" w:rsidRDefault="00D72EC4" w:rsidP="00242C0F">
      <w:pPr>
        <w:jc w:val="both"/>
        <w:rPr>
          <w:lang w:val="fr-FR"/>
        </w:rPr>
      </w:pPr>
      <w:r w:rsidRPr="0032190F">
        <w:rPr>
          <w:lang w:val="fr-FR"/>
        </w:rPr>
        <w:t>Signal de la Lichière (Branoux-les-Taillades, Gard)</w:t>
      </w:r>
      <w:r w:rsidR="00A621E3" w:rsidRPr="0032190F">
        <w:rPr>
          <w:lang w:val="fr-FR"/>
        </w:rPr>
        <w:t xml:space="preserve"> montre des gravures </w:t>
      </w:r>
      <w:hyperlink r:id="rId7528" w:anchor="Cul_Schemat_France" w:history="1">
        <w:r w:rsidR="00A621E3" w:rsidRPr="0032190F">
          <w:rPr>
            <w:rStyle w:val="Hyperlink"/>
            <w:lang w:val="fr-FR"/>
          </w:rPr>
          <w:t>art schématique</w:t>
        </w:r>
      </w:hyperlink>
      <w:r w:rsidR="00A621E3" w:rsidRPr="0032190F">
        <w:rPr>
          <w:lang w:val="fr-FR"/>
        </w:rPr>
        <w:t xml:space="preserve"> (BIB 2396 fig. 1)</w:t>
      </w:r>
      <w:r w:rsidR="003C54BA" w:rsidRPr="0032190F">
        <w:rPr>
          <w:lang w:val="fr-FR"/>
        </w:rPr>
        <w:t xml:space="preserve">. </w:t>
      </w:r>
      <w:r w:rsidR="001F5144" w:rsidRPr="0032190F">
        <w:rPr>
          <w:lang w:val="fr-FR"/>
        </w:rPr>
        <w:t xml:space="preserve">dominant la vallée du Gardon au sud-est, orienté vers le sud lato sensu (BIB 2410) </w:t>
      </w:r>
    </w:p>
    <w:p w14:paraId="61505F04" w14:textId="177DB906" w:rsidR="00D72EC4" w:rsidRPr="0032190F" w:rsidRDefault="003C54BA" w:rsidP="00242C0F">
      <w:pPr>
        <w:jc w:val="both"/>
        <w:rPr>
          <w:lang w:val="fr-FR"/>
        </w:rPr>
      </w:pPr>
      <w:r w:rsidRPr="0032190F">
        <w:rPr>
          <w:lang w:val="fr-FR"/>
        </w:rPr>
        <w:t>Les bassins naturellement présents sur la roche ont vu leur déversoir accentués ou alors on a gravé des cupules à proximité</w:t>
      </w:r>
      <w:r w:rsidR="006D59C0" w:rsidRPr="0032190F">
        <w:rPr>
          <w:lang w:val="fr-FR"/>
        </w:rPr>
        <w:t>. Cela temoigne de l'importance de l'eau</w:t>
      </w:r>
      <w:r w:rsidRPr="0032190F">
        <w:rPr>
          <w:lang w:val="fr-FR"/>
        </w:rPr>
        <w:t xml:space="preserve"> </w:t>
      </w:r>
      <w:r w:rsidR="00C620EC">
        <w:rPr>
          <w:lang w:val="fr-FR"/>
        </w:rPr>
        <w:t xml:space="preserve">(v. </w:t>
      </w:r>
      <w:hyperlink r:id="rId7529" w:anchor="Cul_Schemat_France_distrib_hygro" w:history="1">
        <w:r w:rsidR="00C620EC" w:rsidRPr="00C620EC">
          <w:rPr>
            <w:rStyle w:val="Hyperlink"/>
            <w:rFonts w:eastAsia="Code2000"/>
            <w:lang w:val="fr-FR" w:eastAsia="en-GB"/>
          </w:rPr>
          <w:t>humidité</w:t>
        </w:r>
      </w:hyperlink>
      <w:r w:rsidR="00C620EC" w:rsidRPr="0032190F">
        <w:rPr>
          <w:lang w:val="fr-FR"/>
        </w:rPr>
        <w:t xml:space="preserve"> </w:t>
      </w:r>
      <w:r w:rsidR="00C620EC">
        <w:rPr>
          <w:lang w:val="fr-FR"/>
        </w:rPr>
        <w:t xml:space="preserve">) </w:t>
      </w:r>
      <w:r w:rsidRPr="0032190F">
        <w:rPr>
          <w:lang w:val="fr-FR"/>
        </w:rPr>
        <w:t>(BIB 2396 p. 145)</w:t>
      </w:r>
      <w:r w:rsidR="006D59C0" w:rsidRPr="0032190F">
        <w:rPr>
          <w:lang w:val="fr-FR"/>
        </w:rPr>
        <w:t xml:space="preserve"> Développement complexe de rigoles et cupules respectant le pendage naturel de la roche (BIB 2396 p. 146)</w:t>
      </w:r>
    </w:p>
    <w:p w14:paraId="635A1815" w14:textId="77777777" w:rsidR="005A4E0E" w:rsidRPr="0032190F" w:rsidRDefault="005A4E0E" w:rsidP="00242C0F">
      <w:pPr>
        <w:jc w:val="both"/>
        <w:rPr>
          <w:lang w:val="fr-FR"/>
        </w:rPr>
      </w:pPr>
      <w:r w:rsidRPr="0032190F">
        <w:rPr>
          <w:lang w:val="fr-FR"/>
        </w:rPr>
        <w:t>Les rochers n°1, 2 et 16 sous le Signal de la Lichière montrent plusieurs dizaines d'arceaux (BIB 2396 p. 156)</w:t>
      </w:r>
    </w:p>
    <w:p w14:paraId="125AD298" w14:textId="1D5B3A07" w:rsidR="00A621E3" w:rsidRPr="0032190F" w:rsidRDefault="001F5144" w:rsidP="00242C0F">
      <w:pPr>
        <w:jc w:val="both"/>
        <w:rPr>
          <w:lang w:val="fr-FR"/>
        </w:rPr>
      </w:pPr>
      <w:r w:rsidRPr="0032190F">
        <w:rPr>
          <w:lang w:val="fr-FR"/>
        </w:rPr>
        <w:t>Le corpus iconographique est essentiellement réduit à deux signes, la cupule et le signe en fer à cheval (ou arceau) (BIB 2411)</w:t>
      </w:r>
      <w:r w:rsidRPr="0032190F">
        <w:rPr>
          <w:szCs w:val="28"/>
          <w:lang w:val="fr-FR"/>
        </w:rPr>
        <w:t xml:space="preserve"> </w:t>
      </w:r>
      <w:r w:rsidRPr="0032190F">
        <w:rPr>
          <w:lang w:val="fr-FR"/>
        </w:rPr>
        <w:t>Le corpus iconographique est celui qui est habituellement daté des IVe et IIIe millénaires av. J.C. Le signe en arceau est un marqueur chronologique. Il s'agit de l'</w:t>
      </w:r>
      <w:r w:rsidR="005B5267" w:rsidRPr="0032190F">
        <w:rPr>
          <w:lang w:val="fr-FR"/>
        </w:rPr>
        <w:t xml:space="preserve"> </w:t>
      </w:r>
      <w:hyperlink r:id="rId7530" w:anchor="Cul_Art_TAC_T_a_idole_meride" w:history="1">
        <w:r w:rsidRPr="0032190F">
          <w:rPr>
            <w:rStyle w:val="Hyperlink"/>
            <w:lang w:val="fr-FR"/>
          </w:rPr>
          <w:t>idole</w:t>
        </w:r>
      </w:hyperlink>
      <w:r w:rsidRPr="0032190F">
        <w:rPr>
          <w:lang w:val="fr-FR"/>
        </w:rPr>
        <w:t>, schématisée, sous la version qui ne garde de cette figure que sa forme générale, celle d'un arceau ou fer à cheval (plan). Cette longue durée peut étonner sauf à considérer que les milliers de cupules et d'arceaux gravés ici n'ont certainement pas été réalisés en un temps très court (BIB 2411)</w:t>
      </w:r>
    </w:p>
    <w:p w14:paraId="414DD973" w14:textId="77777777" w:rsidR="00C73B9A" w:rsidRPr="0032190F" w:rsidRDefault="00C73B9A" w:rsidP="00242C0F">
      <w:pPr>
        <w:jc w:val="both"/>
        <w:rPr>
          <w:lang w:val="fr-FR"/>
        </w:rPr>
      </w:pPr>
    </w:p>
    <w:p w14:paraId="629BEE83" w14:textId="77777777" w:rsidR="00A621E3" w:rsidRPr="0032190F" w:rsidRDefault="00A621E3" w:rsidP="00426FF9">
      <w:pPr>
        <w:pStyle w:val="Heading1"/>
      </w:pPr>
      <w:bookmarkStart w:id="3212" w:name="Sit_Vallat_Tarerach"/>
      <w:r w:rsidRPr="0032190F">
        <w:lastRenderedPageBreak/>
        <w:t>VALLAT DE TARERACH</w:t>
      </w:r>
    </w:p>
    <w:bookmarkEnd w:id="3212"/>
    <w:p w14:paraId="1319FA59" w14:textId="77777777" w:rsidR="003A76F8" w:rsidRPr="00D00994" w:rsidRDefault="003A76F8" w:rsidP="00242C0F">
      <w:pPr>
        <w:jc w:val="both"/>
        <w:rPr>
          <w:sz w:val="20"/>
          <w:lang w:val="fr-FR"/>
        </w:rPr>
      </w:pPr>
      <w:r w:rsidRPr="00D00994">
        <w:rPr>
          <w:sz w:val="20"/>
          <w:lang w:val="fr-FR"/>
        </w:rPr>
        <w:t>Tarrerach</w:t>
      </w:r>
    </w:p>
    <w:p w14:paraId="66A5EB3E" w14:textId="77777777" w:rsidR="003A76F8" w:rsidRPr="0032190F" w:rsidRDefault="003A76F8" w:rsidP="00242C0F">
      <w:pPr>
        <w:jc w:val="both"/>
        <w:rPr>
          <w:lang w:val="fr-FR"/>
        </w:rPr>
      </w:pPr>
    </w:p>
    <w:p w14:paraId="063E8B3C" w14:textId="289B1642" w:rsidR="00A621E3" w:rsidRPr="0032190F" w:rsidRDefault="00A621E3" w:rsidP="00242C0F">
      <w:pPr>
        <w:jc w:val="both"/>
        <w:rPr>
          <w:lang w:val="fr-FR"/>
        </w:rPr>
      </w:pPr>
      <w:r w:rsidRPr="0032190F">
        <w:rPr>
          <w:lang w:val="fr-FR"/>
        </w:rPr>
        <w:t xml:space="preserve">Vallat de Tarerach (Tarerach, Pyrénées-Orientales) montre des gravures </w:t>
      </w:r>
      <w:hyperlink r:id="rId7531" w:anchor="Cul_Schemat_France" w:history="1">
        <w:r w:rsidRPr="0032190F">
          <w:rPr>
            <w:rStyle w:val="Hyperlink"/>
            <w:lang w:val="fr-FR"/>
          </w:rPr>
          <w:t>art schématique</w:t>
        </w:r>
      </w:hyperlink>
      <w:r w:rsidRPr="0032190F">
        <w:rPr>
          <w:lang w:val="fr-FR"/>
        </w:rPr>
        <w:t xml:space="preserve"> (BIB 2396 fig. 1)</w:t>
      </w:r>
    </w:p>
    <w:p w14:paraId="28702AE1" w14:textId="77777777" w:rsidR="003A76F8" w:rsidRPr="0032190F" w:rsidRDefault="003A76F8" w:rsidP="00242C0F">
      <w:pPr>
        <w:jc w:val="both"/>
        <w:rPr>
          <w:lang w:val="fr-FR"/>
        </w:rPr>
      </w:pPr>
      <w:r w:rsidRPr="0032190F">
        <w:rPr>
          <w:lang w:val="fr-FR"/>
        </w:rPr>
        <w:t>Les préhistoriques ont extrait des plaquettes de chloritoschiste destinnées à la confexion de bracelets (Abelanet 1990)(BIB 2396 p. 148)</w:t>
      </w:r>
    </w:p>
    <w:p w14:paraId="7229C869" w14:textId="77777777" w:rsidR="00B56A01" w:rsidRPr="0032190F" w:rsidRDefault="00B56A01" w:rsidP="00242C0F">
      <w:pPr>
        <w:jc w:val="both"/>
        <w:rPr>
          <w:lang w:val="fr-FR"/>
        </w:rPr>
      </w:pPr>
    </w:p>
    <w:p w14:paraId="47FA59B5" w14:textId="77777777" w:rsidR="00B56A01" w:rsidRPr="0032190F" w:rsidRDefault="00B56A01" w:rsidP="00426FF9">
      <w:pPr>
        <w:pStyle w:val="Heading1"/>
      </w:pPr>
      <w:bookmarkStart w:id="3213" w:name="Sit_Ividoro"/>
      <w:r w:rsidRPr="0032190F">
        <w:t>IVIDORO</w:t>
      </w:r>
    </w:p>
    <w:bookmarkEnd w:id="3213"/>
    <w:p w14:paraId="6A504E71" w14:textId="77777777" w:rsidR="00B56A01" w:rsidRPr="00D00994" w:rsidRDefault="002D3B37" w:rsidP="00242C0F">
      <w:pPr>
        <w:jc w:val="both"/>
        <w:rPr>
          <w:sz w:val="20"/>
          <w:lang w:val="fr-FR"/>
        </w:rPr>
      </w:pPr>
      <w:r w:rsidRPr="00D00994">
        <w:rPr>
          <w:sz w:val="20"/>
          <w:lang w:val="fr-FR"/>
        </w:rPr>
        <w:t>Val d'Ividoro</w:t>
      </w:r>
    </w:p>
    <w:p w14:paraId="25DE2F27" w14:textId="77777777" w:rsidR="002D3B37" w:rsidRPr="0032190F" w:rsidRDefault="002D3B37" w:rsidP="00242C0F">
      <w:pPr>
        <w:jc w:val="both"/>
        <w:rPr>
          <w:lang w:val="fr-FR"/>
        </w:rPr>
      </w:pPr>
    </w:p>
    <w:p w14:paraId="57C3A66F" w14:textId="11060693" w:rsidR="00B56A01" w:rsidRPr="0032190F" w:rsidRDefault="00B56A01" w:rsidP="00242C0F">
      <w:pPr>
        <w:jc w:val="both"/>
        <w:rPr>
          <w:szCs w:val="16"/>
          <w:lang w:val="fr-FR" w:eastAsia="en-GB"/>
        </w:rPr>
      </w:pPr>
      <w:r w:rsidRPr="0032190F">
        <w:rPr>
          <w:szCs w:val="16"/>
          <w:lang w:val="fr-FR" w:eastAsia="en-GB"/>
        </w:rPr>
        <w:t>Valle d’Ividoro (</w:t>
      </w:r>
      <w:r w:rsidR="002D3B37" w:rsidRPr="0032190F">
        <w:rPr>
          <w:szCs w:val="16"/>
          <w:lang w:val="fr-FR" w:eastAsia="en-GB"/>
        </w:rPr>
        <w:t xml:space="preserve">Pouilles, </w:t>
      </w:r>
      <w:r w:rsidRPr="0032190F">
        <w:rPr>
          <w:szCs w:val="16"/>
          <w:lang w:val="fr-FR" w:eastAsia="en-GB"/>
        </w:rPr>
        <w:t>Italie), 11 sites dont 3 avec de l'</w:t>
      </w:r>
      <w:r w:rsidR="00D00994">
        <w:rPr>
          <w:szCs w:val="16"/>
          <w:lang w:val="fr-FR" w:eastAsia="en-GB"/>
        </w:rPr>
        <w:t xml:space="preserve"> </w:t>
      </w:r>
      <w:hyperlink r:id="rId7532" w:anchor="Cul_Schemat_Italie_Centr" w:history="1">
        <w:r w:rsidRPr="0032190F">
          <w:rPr>
            <w:rStyle w:val="Hyperlink"/>
            <w:szCs w:val="16"/>
            <w:lang w:val="fr-FR" w:eastAsia="en-GB"/>
          </w:rPr>
          <w:t>art schématique</w:t>
        </w:r>
      </w:hyperlink>
      <w:r w:rsidRPr="0032190F">
        <w:rPr>
          <w:szCs w:val="16"/>
          <w:lang w:val="fr-FR" w:eastAsia="en-GB"/>
        </w:rPr>
        <w:t xml:space="preserve"> peint</w:t>
      </w:r>
      <w:r w:rsidR="002D3B37" w:rsidRPr="0032190F">
        <w:rPr>
          <w:szCs w:val="16"/>
          <w:lang w:val="fr-FR" w:eastAsia="en-GB"/>
        </w:rPr>
        <w:t xml:space="preserve"> : S7-Riparo del Riposo, S4-Grotta Pazienza; S-3</w:t>
      </w:r>
      <w:r w:rsidRPr="0032190F">
        <w:rPr>
          <w:szCs w:val="16"/>
          <w:lang w:val="fr-FR" w:eastAsia="en-GB"/>
        </w:rPr>
        <w:t xml:space="preserve"> </w:t>
      </w:r>
      <w:r w:rsidR="002D3B37" w:rsidRPr="0032190F">
        <w:rPr>
          <w:szCs w:val="16"/>
          <w:lang w:val="fr-FR" w:eastAsia="en-GB"/>
        </w:rPr>
        <w:t xml:space="preserve">un anthropomorphe </w:t>
      </w:r>
      <w:r w:rsidRPr="0032190F">
        <w:rPr>
          <w:szCs w:val="16"/>
          <w:lang w:val="fr-FR" w:eastAsia="en-GB"/>
        </w:rPr>
        <w:t>(BIB 2529)</w:t>
      </w:r>
    </w:p>
    <w:p w14:paraId="07D4E42B" w14:textId="77777777" w:rsidR="002D3B37" w:rsidRPr="0032190F" w:rsidRDefault="002D3B37" w:rsidP="00242C0F">
      <w:pPr>
        <w:jc w:val="both"/>
        <w:rPr>
          <w:szCs w:val="16"/>
          <w:lang w:val="fr-FR" w:eastAsia="en-GB"/>
        </w:rPr>
      </w:pPr>
    </w:p>
    <w:p w14:paraId="0D41F20F" w14:textId="77777777" w:rsidR="002D3B37" w:rsidRPr="0032190F" w:rsidRDefault="002D3B37" w:rsidP="00D00994">
      <w:pPr>
        <w:pStyle w:val="Heading1"/>
      </w:pPr>
      <w:r w:rsidRPr="0032190F">
        <w:t>RIPARO DEL RIPOSO</w:t>
      </w:r>
    </w:p>
    <w:p w14:paraId="35EFD1E9" w14:textId="77777777" w:rsidR="002D3B37" w:rsidRPr="0032190F" w:rsidRDefault="002D3B37" w:rsidP="00242C0F">
      <w:pPr>
        <w:jc w:val="both"/>
        <w:rPr>
          <w:szCs w:val="16"/>
          <w:lang w:val="fr-FR" w:eastAsia="en-GB"/>
        </w:rPr>
      </w:pPr>
    </w:p>
    <w:p w14:paraId="4C54B4C8" w14:textId="77777777" w:rsidR="002D3B37" w:rsidRPr="0032190F" w:rsidRDefault="002D3B37" w:rsidP="00242C0F">
      <w:pPr>
        <w:jc w:val="both"/>
        <w:rPr>
          <w:szCs w:val="16"/>
          <w:lang w:val="fr-FR" w:eastAsia="en-GB"/>
        </w:rPr>
      </w:pPr>
      <w:r w:rsidRPr="0032190F">
        <w:rPr>
          <w:szCs w:val="16"/>
          <w:lang w:val="fr-FR" w:eastAsia="en-GB"/>
        </w:rPr>
        <w:t>Art schématique peint du Val d'Ividoro, un anthropomorphe (BIB 2529)</w:t>
      </w:r>
    </w:p>
    <w:p w14:paraId="68A82E07" w14:textId="77777777" w:rsidR="002D3B37" w:rsidRPr="0032190F" w:rsidRDefault="002D3B37" w:rsidP="00D00994">
      <w:pPr>
        <w:pStyle w:val="Heading1"/>
      </w:pPr>
      <w:r w:rsidRPr="0032190F">
        <w:br/>
        <w:t>PAZIENZA</w:t>
      </w:r>
    </w:p>
    <w:p w14:paraId="16FAA66D" w14:textId="77777777" w:rsidR="002D3B37" w:rsidRPr="0032190F" w:rsidRDefault="002D3B37" w:rsidP="00242C0F">
      <w:pPr>
        <w:jc w:val="both"/>
        <w:rPr>
          <w:szCs w:val="16"/>
          <w:lang w:val="fr-FR" w:eastAsia="en-GB"/>
        </w:rPr>
      </w:pPr>
    </w:p>
    <w:p w14:paraId="28CF5BF2" w14:textId="1393A936" w:rsidR="002D3B37" w:rsidRDefault="002D3B37" w:rsidP="00242C0F">
      <w:pPr>
        <w:jc w:val="both"/>
        <w:rPr>
          <w:szCs w:val="16"/>
          <w:lang w:val="fr-FR" w:eastAsia="en-GB"/>
        </w:rPr>
      </w:pPr>
      <w:r w:rsidRPr="0032190F">
        <w:rPr>
          <w:szCs w:val="16"/>
          <w:lang w:val="fr-FR" w:eastAsia="en-GB"/>
        </w:rPr>
        <w:t>Grotta Pazienza, art schématique peint du Val d'Ividoro, un anthropomorphe (BIB 2529)</w:t>
      </w:r>
    </w:p>
    <w:p w14:paraId="22CF3783" w14:textId="02916D97" w:rsidR="00D00994" w:rsidRDefault="00D00994" w:rsidP="00242C0F">
      <w:pPr>
        <w:jc w:val="both"/>
        <w:rPr>
          <w:szCs w:val="16"/>
          <w:lang w:val="fr-FR" w:eastAsia="en-GB"/>
        </w:rPr>
      </w:pPr>
    </w:p>
    <w:p w14:paraId="2025FAE5" w14:textId="7FDBDBA0" w:rsidR="00D00994" w:rsidRPr="0032190F" w:rsidRDefault="00D00994" w:rsidP="00D00994">
      <w:pPr>
        <w:pStyle w:val="Heading1"/>
      </w:pPr>
      <w:bookmarkStart w:id="3214" w:name="Sit_Maiella"/>
      <w:r>
        <w:t>MAIELLA</w:t>
      </w:r>
    </w:p>
    <w:bookmarkEnd w:id="3214"/>
    <w:p w14:paraId="36071D2B" w14:textId="6028D599" w:rsidR="00A621E3" w:rsidRPr="00D00994" w:rsidRDefault="00D00994" w:rsidP="00242C0F">
      <w:pPr>
        <w:jc w:val="both"/>
        <w:rPr>
          <w:sz w:val="20"/>
          <w:lang w:val="fr-FR"/>
        </w:rPr>
      </w:pPr>
      <w:r w:rsidRPr="00D00994">
        <w:rPr>
          <w:sz w:val="20"/>
          <w:lang w:val="fr-FR"/>
        </w:rPr>
        <w:t>Parc national de la Maiella (PNM)</w:t>
      </w:r>
    </w:p>
    <w:p w14:paraId="19973B61" w14:textId="77777777" w:rsidR="00D00994" w:rsidRDefault="00D00994" w:rsidP="00242C0F">
      <w:pPr>
        <w:jc w:val="both"/>
        <w:rPr>
          <w:lang w:val="fr-FR"/>
        </w:rPr>
      </w:pPr>
    </w:p>
    <w:p w14:paraId="4BFDB629" w14:textId="31CFFEEE" w:rsidR="00CB1B35" w:rsidRDefault="00D00994" w:rsidP="00242C0F">
      <w:pPr>
        <w:jc w:val="both"/>
        <w:rPr>
          <w:lang w:val="fr-FR"/>
        </w:rPr>
      </w:pPr>
      <w:r>
        <w:rPr>
          <w:lang w:val="fr-FR"/>
        </w:rPr>
        <w:t>Abruzzes, Italie, complexe karstique</w:t>
      </w:r>
      <w:r w:rsidR="00CB1B35">
        <w:rPr>
          <w:lang w:val="fr-FR"/>
        </w:rPr>
        <w:t>.</w:t>
      </w:r>
      <w:r w:rsidR="00CB1B35" w:rsidRPr="00CB1B35">
        <w:rPr>
          <w:lang w:val="fr-FR"/>
        </w:rPr>
        <w:t xml:space="preserve"> </w:t>
      </w:r>
      <w:r w:rsidR="00CB1B35">
        <w:rPr>
          <w:lang w:val="fr-FR"/>
        </w:rPr>
        <w:t>(BIB 3537)</w:t>
      </w:r>
    </w:p>
    <w:p w14:paraId="0996C478" w14:textId="1373CEB9" w:rsidR="00CB1B35" w:rsidRDefault="00CB1B35" w:rsidP="00242C0F">
      <w:pPr>
        <w:jc w:val="both"/>
        <w:rPr>
          <w:lang w:val="fr-FR"/>
        </w:rPr>
      </w:pPr>
    </w:p>
    <w:p w14:paraId="5CCE5603" w14:textId="705B64D1" w:rsidR="00CB1B35" w:rsidRDefault="00CB1B35" w:rsidP="00CB1B35">
      <w:pPr>
        <w:pStyle w:val="Heading2"/>
      </w:pPr>
      <w:r>
        <w:t>art rupestre</w:t>
      </w:r>
    </w:p>
    <w:p w14:paraId="4989D311" w14:textId="77777777" w:rsidR="00CB1B35" w:rsidRDefault="00CB1B35" w:rsidP="00242C0F">
      <w:pPr>
        <w:jc w:val="both"/>
        <w:rPr>
          <w:lang w:val="fr-FR"/>
        </w:rPr>
      </w:pPr>
    </w:p>
    <w:p w14:paraId="1C818EE5" w14:textId="2F94E73F" w:rsidR="00D00994" w:rsidRDefault="00CB1B35" w:rsidP="00242C0F">
      <w:pPr>
        <w:jc w:val="both"/>
        <w:rPr>
          <w:lang w:val="fr-FR"/>
        </w:rPr>
      </w:pPr>
      <w:r>
        <w:rPr>
          <w:lang w:val="fr-FR"/>
        </w:rPr>
        <w:t>Cette région</w:t>
      </w:r>
      <w:r w:rsidR="00D00994">
        <w:rPr>
          <w:lang w:val="fr-FR"/>
        </w:rPr>
        <w:t xml:space="preserve"> regroup</w:t>
      </w:r>
      <w:r>
        <w:rPr>
          <w:lang w:val="fr-FR"/>
        </w:rPr>
        <w:t>e</w:t>
      </w:r>
      <w:r w:rsidR="00D00994">
        <w:rPr>
          <w:lang w:val="fr-FR"/>
        </w:rPr>
        <w:t xml:space="preserve"> la plus grand concentration de peinture rupeste [</w:t>
      </w:r>
      <w:hyperlink r:id="rId7533" w:anchor="Cul_Schemat_Italie_Centr" w:history="1">
        <w:r w:rsidR="00D00994" w:rsidRPr="0032190F">
          <w:rPr>
            <w:rStyle w:val="Hyperlink"/>
            <w:szCs w:val="16"/>
            <w:lang w:val="fr-FR" w:eastAsia="en-GB"/>
          </w:rPr>
          <w:t>art schématique</w:t>
        </w:r>
      </w:hyperlink>
      <w:r w:rsidR="00D00994">
        <w:rPr>
          <w:rStyle w:val="Hyperlink"/>
          <w:color w:val="auto"/>
          <w:szCs w:val="16"/>
          <w:u w:val="none"/>
          <w:lang w:val="fr-FR" w:eastAsia="en-GB"/>
        </w:rPr>
        <w:t xml:space="preserve">] des Abruzzes avec 30 sites identifiés </w:t>
      </w:r>
      <w:r w:rsidR="00D00994">
        <w:rPr>
          <w:lang w:val="fr-FR"/>
        </w:rPr>
        <w:t xml:space="preserve"> (BIB 3537)</w:t>
      </w:r>
    </w:p>
    <w:p w14:paraId="73BCB19D" w14:textId="5C8E5922" w:rsidR="00D00994" w:rsidRDefault="00CB1B35" w:rsidP="00242C0F">
      <w:pPr>
        <w:jc w:val="both"/>
        <w:rPr>
          <w:lang w:val="fr-FR"/>
        </w:rPr>
      </w:pPr>
      <w:r w:rsidRPr="00CB1B35">
        <w:rPr>
          <w:lang w:val="fr-FR"/>
        </w:rPr>
        <w:t>figures schématiques et de symboles abstraits gravés ou peints en rouge ou en noir, qui sont systématiquement réalisés dans de petits abris, sur des falaises ou des rochers avec vue panoramique, offrant un contrôle des cols et de vastes étendues. Les études les plus récentes30 indiquent que les peintures et gravures de cette région ont des affinités stylistiques étroites avec l’art schématique de la France méditerranéenne et du Levant espagnol datant de la Protohistoire</w:t>
      </w:r>
      <w:r>
        <w:rPr>
          <w:lang w:val="fr-FR"/>
        </w:rPr>
        <w:t xml:space="preserve"> </w:t>
      </w:r>
      <w:r w:rsidRPr="00CB1B35">
        <w:rPr>
          <w:lang w:val="fr-FR"/>
        </w:rPr>
        <w:t xml:space="preserve">Conti 1940 ; Hameau 1989, 2002 ; Breuil 1933a‑c) </w:t>
      </w:r>
      <w:r>
        <w:rPr>
          <w:lang w:val="fr-FR"/>
        </w:rPr>
        <w:t>(BIB 3537)</w:t>
      </w:r>
      <w:r w:rsidRPr="00CB1B35">
        <w:rPr>
          <w:lang w:val="fr-FR"/>
        </w:rPr>
        <w:t>. Toutefois, des figures de cavaliers indiquent également la période médiévale (Riparo di Santo Spirito)</w:t>
      </w:r>
      <w:r>
        <w:rPr>
          <w:lang w:val="fr-FR"/>
        </w:rPr>
        <w:t>(</w:t>
      </w:r>
      <w:r w:rsidRPr="00CB1B35">
        <w:rPr>
          <w:lang w:val="fr-FR"/>
        </w:rPr>
        <w:t>Mattioli 2007</w:t>
      </w:r>
      <w:r>
        <w:rPr>
          <w:lang w:val="fr-FR"/>
        </w:rPr>
        <w:t>)</w:t>
      </w:r>
      <w:r w:rsidRPr="00CB1B35">
        <w:rPr>
          <w:lang w:val="fr-FR"/>
        </w:rPr>
        <w:t xml:space="preserve"> </w:t>
      </w:r>
      <w:r>
        <w:rPr>
          <w:lang w:val="fr-FR"/>
        </w:rPr>
        <w:t>(BIB 3537)</w:t>
      </w:r>
      <w:r w:rsidRPr="00CB1B35">
        <w:rPr>
          <w:lang w:val="fr-FR"/>
        </w:rPr>
        <w:t>. Aucune datation directe n’a été effectuée jusqu’à présent et, faute de prospections systématiques, nous ne connaissons à ce jour qu’une partie des peintures et gravures de la Maiella</w:t>
      </w:r>
      <w:r>
        <w:rPr>
          <w:lang w:val="fr-FR"/>
        </w:rPr>
        <w:t xml:space="preserve"> (BIB 3537)</w:t>
      </w:r>
    </w:p>
    <w:p w14:paraId="5BFE6563" w14:textId="77777777" w:rsidR="00CB1B35" w:rsidRDefault="00CB1B35" w:rsidP="00242C0F">
      <w:pPr>
        <w:jc w:val="both"/>
        <w:rPr>
          <w:lang w:val="fr-FR"/>
        </w:rPr>
      </w:pPr>
    </w:p>
    <w:tbl>
      <w:tblPr>
        <w:tblStyle w:val="TableGrid"/>
        <w:tblW w:w="0" w:type="auto"/>
        <w:jc w:val="center"/>
        <w:tblLook w:val="04A0" w:firstRow="1" w:lastRow="0" w:firstColumn="1" w:lastColumn="0" w:noHBand="0" w:noVBand="1"/>
      </w:tblPr>
      <w:tblGrid>
        <w:gridCol w:w="2809"/>
        <w:gridCol w:w="2889"/>
      </w:tblGrid>
      <w:tr w:rsidR="00CB1B35" w14:paraId="13E01E63" w14:textId="77777777" w:rsidTr="00CB1B35">
        <w:trPr>
          <w:jc w:val="center"/>
        </w:trPr>
        <w:tc>
          <w:tcPr>
            <w:tcW w:w="2809" w:type="dxa"/>
          </w:tcPr>
          <w:p w14:paraId="4E960771" w14:textId="35C3325A" w:rsidR="00CB1B35" w:rsidRDefault="00CB1B35" w:rsidP="00CB1B35">
            <w:pPr>
              <w:jc w:val="center"/>
              <w:rPr>
                <w:lang w:val="fr-FR"/>
              </w:rPr>
            </w:pPr>
            <w:r>
              <w:rPr>
                <w:lang w:val="fr-FR"/>
              </w:rPr>
              <w:t>région</w:t>
            </w:r>
          </w:p>
        </w:tc>
        <w:tc>
          <w:tcPr>
            <w:tcW w:w="2889" w:type="dxa"/>
          </w:tcPr>
          <w:p w14:paraId="6CA86964" w14:textId="0684F89B" w:rsidR="00CB1B35" w:rsidRDefault="00CB1B35" w:rsidP="00CB1B35">
            <w:pPr>
              <w:jc w:val="center"/>
              <w:rPr>
                <w:lang w:val="fr-FR"/>
              </w:rPr>
            </w:pPr>
            <w:r>
              <w:rPr>
                <w:lang w:val="fr-FR"/>
              </w:rPr>
              <w:t>site</w:t>
            </w:r>
          </w:p>
        </w:tc>
      </w:tr>
      <w:tr w:rsidR="00CB1B35" w14:paraId="3A9964A2" w14:textId="77777777" w:rsidTr="00CB1B35">
        <w:trPr>
          <w:jc w:val="center"/>
        </w:trPr>
        <w:tc>
          <w:tcPr>
            <w:tcW w:w="2809" w:type="dxa"/>
            <w:vMerge w:val="restart"/>
            <w:vAlign w:val="center"/>
          </w:tcPr>
          <w:p w14:paraId="17FA7596" w14:textId="09EE17DE" w:rsidR="00CB1B35" w:rsidRDefault="00CB1B35" w:rsidP="00CB1B35">
            <w:pPr>
              <w:jc w:val="center"/>
              <w:rPr>
                <w:lang w:val="fr-FR"/>
              </w:rPr>
            </w:pPr>
            <w:r>
              <w:rPr>
                <w:lang w:val="fr-FR"/>
              </w:rPr>
              <w:t>vallée de l'Orta</w:t>
            </w:r>
          </w:p>
        </w:tc>
        <w:tc>
          <w:tcPr>
            <w:tcW w:w="2889" w:type="dxa"/>
          </w:tcPr>
          <w:p w14:paraId="7E7DC91D" w14:textId="7E6753E2" w:rsidR="00CB1B35" w:rsidRDefault="00CB1B35" w:rsidP="00242C0F">
            <w:pPr>
              <w:jc w:val="both"/>
              <w:rPr>
                <w:lang w:val="fr-FR"/>
              </w:rPr>
            </w:pPr>
            <w:r>
              <w:rPr>
                <w:lang w:val="fr-FR"/>
              </w:rPr>
              <w:t>Grotta dei Callarelli</w:t>
            </w:r>
          </w:p>
        </w:tc>
      </w:tr>
      <w:tr w:rsidR="00CB1B35" w14:paraId="214AC299" w14:textId="77777777" w:rsidTr="00CB1B35">
        <w:trPr>
          <w:jc w:val="center"/>
        </w:trPr>
        <w:tc>
          <w:tcPr>
            <w:tcW w:w="2809" w:type="dxa"/>
            <w:vMerge/>
            <w:vAlign w:val="center"/>
          </w:tcPr>
          <w:p w14:paraId="795C46A2" w14:textId="77777777" w:rsidR="00CB1B35" w:rsidRDefault="00CB1B35" w:rsidP="00CB1B35">
            <w:pPr>
              <w:jc w:val="center"/>
              <w:rPr>
                <w:lang w:val="fr-FR"/>
              </w:rPr>
            </w:pPr>
          </w:p>
        </w:tc>
        <w:tc>
          <w:tcPr>
            <w:tcW w:w="2889" w:type="dxa"/>
          </w:tcPr>
          <w:p w14:paraId="640EA7DD" w14:textId="1CED881A" w:rsidR="00CB1B35" w:rsidRDefault="00CB1B35" w:rsidP="00242C0F">
            <w:pPr>
              <w:jc w:val="both"/>
              <w:rPr>
                <w:lang w:val="fr-FR"/>
              </w:rPr>
            </w:pPr>
            <w:r>
              <w:rPr>
                <w:lang w:val="fr-FR"/>
              </w:rPr>
              <w:t>Riparo del Pizzone Corto</w:t>
            </w:r>
          </w:p>
        </w:tc>
      </w:tr>
      <w:tr w:rsidR="00CB1B35" w14:paraId="40809642" w14:textId="77777777" w:rsidTr="00CB1B35">
        <w:trPr>
          <w:jc w:val="center"/>
        </w:trPr>
        <w:tc>
          <w:tcPr>
            <w:tcW w:w="2809" w:type="dxa"/>
            <w:vMerge/>
            <w:vAlign w:val="center"/>
          </w:tcPr>
          <w:p w14:paraId="6CDC5968" w14:textId="77777777" w:rsidR="00CB1B35" w:rsidRDefault="00CB1B35" w:rsidP="00CB1B35">
            <w:pPr>
              <w:jc w:val="center"/>
              <w:rPr>
                <w:lang w:val="fr-FR"/>
              </w:rPr>
            </w:pPr>
          </w:p>
        </w:tc>
        <w:tc>
          <w:tcPr>
            <w:tcW w:w="2889" w:type="dxa"/>
          </w:tcPr>
          <w:p w14:paraId="5C5EEB95" w14:textId="2BAAD9EE" w:rsidR="00CB1B35" w:rsidRDefault="00CB1B35" w:rsidP="00242C0F">
            <w:pPr>
              <w:jc w:val="both"/>
              <w:rPr>
                <w:lang w:val="fr-FR"/>
              </w:rPr>
            </w:pPr>
            <w:r>
              <w:rPr>
                <w:lang w:val="fr-FR"/>
              </w:rPr>
              <w:t>Grotta Scura</w:t>
            </w:r>
          </w:p>
        </w:tc>
      </w:tr>
      <w:tr w:rsidR="00CB1B35" w14:paraId="42F3BA87" w14:textId="77777777" w:rsidTr="00CB1B35">
        <w:trPr>
          <w:jc w:val="center"/>
        </w:trPr>
        <w:tc>
          <w:tcPr>
            <w:tcW w:w="2809" w:type="dxa"/>
            <w:vMerge/>
            <w:vAlign w:val="center"/>
          </w:tcPr>
          <w:p w14:paraId="7A64C940" w14:textId="77777777" w:rsidR="00CB1B35" w:rsidRDefault="00CB1B35" w:rsidP="00CB1B35">
            <w:pPr>
              <w:jc w:val="center"/>
              <w:rPr>
                <w:lang w:val="fr-FR"/>
              </w:rPr>
            </w:pPr>
          </w:p>
        </w:tc>
        <w:tc>
          <w:tcPr>
            <w:tcW w:w="2889" w:type="dxa"/>
          </w:tcPr>
          <w:p w14:paraId="07898D05" w14:textId="36E5F0E1" w:rsidR="00CB1B35" w:rsidRDefault="00CB1B35" w:rsidP="00242C0F">
            <w:pPr>
              <w:jc w:val="both"/>
              <w:rPr>
                <w:lang w:val="fr-FR"/>
              </w:rPr>
            </w:pPr>
            <w:r>
              <w:rPr>
                <w:lang w:val="fr-FR"/>
              </w:rPr>
              <w:t>Grotta del Mortaio</w:t>
            </w:r>
          </w:p>
        </w:tc>
      </w:tr>
      <w:tr w:rsidR="00CB1B35" w14:paraId="4007C6E0" w14:textId="77777777" w:rsidTr="00CB1B35">
        <w:trPr>
          <w:jc w:val="center"/>
        </w:trPr>
        <w:tc>
          <w:tcPr>
            <w:tcW w:w="2809" w:type="dxa"/>
            <w:vMerge/>
            <w:vAlign w:val="center"/>
          </w:tcPr>
          <w:p w14:paraId="699167C0" w14:textId="77777777" w:rsidR="00CB1B35" w:rsidRDefault="00CB1B35" w:rsidP="00CB1B35">
            <w:pPr>
              <w:jc w:val="center"/>
              <w:rPr>
                <w:lang w:val="fr-FR"/>
              </w:rPr>
            </w:pPr>
          </w:p>
        </w:tc>
        <w:tc>
          <w:tcPr>
            <w:tcW w:w="2889" w:type="dxa"/>
          </w:tcPr>
          <w:p w14:paraId="0A46250B" w14:textId="3C38CE3C" w:rsidR="00CB1B35" w:rsidRDefault="00CB1B35" w:rsidP="00242C0F">
            <w:pPr>
              <w:jc w:val="both"/>
              <w:rPr>
                <w:lang w:val="fr-FR"/>
              </w:rPr>
            </w:pPr>
            <w:r>
              <w:rPr>
                <w:lang w:val="fr-FR"/>
              </w:rPr>
              <w:t>Cunicolo dei Tre</w:t>
            </w:r>
          </w:p>
        </w:tc>
      </w:tr>
      <w:tr w:rsidR="00CB1B35" w14:paraId="19378C1D" w14:textId="77777777" w:rsidTr="00CB1B35">
        <w:trPr>
          <w:jc w:val="center"/>
        </w:trPr>
        <w:tc>
          <w:tcPr>
            <w:tcW w:w="2809" w:type="dxa"/>
            <w:vMerge w:val="restart"/>
            <w:vAlign w:val="center"/>
          </w:tcPr>
          <w:p w14:paraId="47E5F69B" w14:textId="3565FF6D" w:rsidR="00CB1B35" w:rsidRDefault="00CB1B35" w:rsidP="00CB1B35">
            <w:pPr>
              <w:jc w:val="center"/>
              <w:rPr>
                <w:lang w:val="fr-FR"/>
              </w:rPr>
            </w:pPr>
            <w:r>
              <w:rPr>
                <w:lang w:val="fr-FR"/>
              </w:rPr>
              <w:t>vallée de San Bartolomeo</w:t>
            </w:r>
          </w:p>
        </w:tc>
        <w:tc>
          <w:tcPr>
            <w:tcW w:w="2889" w:type="dxa"/>
          </w:tcPr>
          <w:p w14:paraId="5C32857A" w14:textId="4CABAED9" w:rsidR="00CB1B35" w:rsidRDefault="00CB1B35" w:rsidP="00242C0F">
            <w:pPr>
              <w:jc w:val="both"/>
              <w:rPr>
                <w:lang w:val="fr-FR"/>
              </w:rPr>
            </w:pPr>
            <w:r>
              <w:rPr>
                <w:lang w:val="fr-FR"/>
              </w:rPr>
              <w:t>Riparo de San Bartolomeo</w:t>
            </w:r>
          </w:p>
        </w:tc>
      </w:tr>
      <w:tr w:rsidR="00CB1B35" w14:paraId="2C7251D1" w14:textId="77777777" w:rsidTr="00CB1B35">
        <w:trPr>
          <w:jc w:val="center"/>
        </w:trPr>
        <w:tc>
          <w:tcPr>
            <w:tcW w:w="2809" w:type="dxa"/>
            <w:vMerge/>
            <w:vAlign w:val="center"/>
          </w:tcPr>
          <w:p w14:paraId="0952F716" w14:textId="77777777" w:rsidR="00CB1B35" w:rsidRDefault="00CB1B35" w:rsidP="00CB1B35">
            <w:pPr>
              <w:jc w:val="center"/>
              <w:rPr>
                <w:lang w:val="fr-FR"/>
              </w:rPr>
            </w:pPr>
          </w:p>
        </w:tc>
        <w:tc>
          <w:tcPr>
            <w:tcW w:w="2889" w:type="dxa"/>
          </w:tcPr>
          <w:p w14:paraId="4EDDC243" w14:textId="2A167E5C" w:rsidR="00CB1B35" w:rsidRDefault="00CB1B35" w:rsidP="00242C0F">
            <w:pPr>
              <w:jc w:val="both"/>
              <w:rPr>
                <w:lang w:val="fr-FR"/>
              </w:rPr>
            </w:pPr>
            <w:r>
              <w:rPr>
                <w:lang w:val="fr-FR"/>
              </w:rPr>
              <w:t>Parete de Santo Spirito</w:t>
            </w:r>
          </w:p>
        </w:tc>
      </w:tr>
      <w:tr w:rsidR="00CB1B35" w14:paraId="079C0D1B" w14:textId="77777777" w:rsidTr="00CB1B35">
        <w:trPr>
          <w:jc w:val="center"/>
        </w:trPr>
        <w:tc>
          <w:tcPr>
            <w:tcW w:w="2809" w:type="dxa"/>
            <w:vMerge w:val="restart"/>
            <w:vAlign w:val="center"/>
          </w:tcPr>
          <w:p w14:paraId="6CE4CDAA" w14:textId="6AD4651D" w:rsidR="00CB1B35" w:rsidRDefault="00CB1B35" w:rsidP="00CB1B35">
            <w:pPr>
              <w:jc w:val="center"/>
              <w:rPr>
                <w:lang w:val="fr-FR"/>
              </w:rPr>
            </w:pPr>
            <w:r>
              <w:rPr>
                <w:lang w:val="fr-FR"/>
              </w:rPr>
              <w:lastRenderedPageBreak/>
              <w:t>Sud-est du massif</w:t>
            </w:r>
          </w:p>
        </w:tc>
        <w:tc>
          <w:tcPr>
            <w:tcW w:w="2889" w:type="dxa"/>
          </w:tcPr>
          <w:p w14:paraId="20B2D4D7" w14:textId="32ACD90B" w:rsidR="00CB1B35" w:rsidRDefault="00CB1B35" w:rsidP="00242C0F">
            <w:pPr>
              <w:jc w:val="both"/>
              <w:rPr>
                <w:lang w:val="fr-FR"/>
              </w:rPr>
            </w:pPr>
            <w:r>
              <w:rPr>
                <w:lang w:val="fr-FR"/>
              </w:rPr>
              <w:t>Riparo La Pineta 1 et 2</w:t>
            </w:r>
          </w:p>
        </w:tc>
      </w:tr>
      <w:tr w:rsidR="00CB1B35" w14:paraId="7F4BBE9C" w14:textId="77777777" w:rsidTr="00CB1B35">
        <w:trPr>
          <w:jc w:val="center"/>
        </w:trPr>
        <w:tc>
          <w:tcPr>
            <w:tcW w:w="2809" w:type="dxa"/>
            <w:vMerge/>
            <w:vAlign w:val="center"/>
          </w:tcPr>
          <w:p w14:paraId="630CADF2" w14:textId="77777777" w:rsidR="00CB1B35" w:rsidRDefault="00CB1B35" w:rsidP="00CB1B35">
            <w:pPr>
              <w:jc w:val="center"/>
              <w:rPr>
                <w:lang w:val="fr-FR"/>
              </w:rPr>
            </w:pPr>
          </w:p>
        </w:tc>
        <w:tc>
          <w:tcPr>
            <w:tcW w:w="2889" w:type="dxa"/>
          </w:tcPr>
          <w:p w14:paraId="787A1A31" w14:textId="4652E529" w:rsidR="00CB1B35" w:rsidRDefault="00CB1B35" w:rsidP="00242C0F">
            <w:pPr>
              <w:jc w:val="both"/>
              <w:rPr>
                <w:lang w:val="fr-FR"/>
              </w:rPr>
            </w:pPr>
            <w:r>
              <w:rPr>
                <w:lang w:val="fr-FR"/>
              </w:rPr>
              <w:t>Grotta Caprara</w:t>
            </w:r>
          </w:p>
        </w:tc>
      </w:tr>
      <w:tr w:rsidR="00CB1B35" w14:paraId="097243EF" w14:textId="77777777" w:rsidTr="00CB1B35">
        <w:trPr>
          <w:jc w:val="center"/>
        </w:trPr>
        <w:tc>
          <w:tcPr>
            <w:tcW w:w="2809" w:type="dxa"/>
            <w:vAlign w:val="center"/>
          </w:tcPr>
          <w:p w14:paraId="37F129A2" w14:textId="60A3140B" w:rsidR="00CB1B35" w:rsidRDefault="00CB1B35" w:rsidP="00CB1B35">
            <w:pPr>
              <w:jc w:val="center"/>
              <w:rPr>
                <w:lang w:val="fr-FR"/>
              </w:rPr>
            </w:pPr>
            <w:r>
              <w:rPr>
                <w:lang w:val="fr-FR"/>
              </w:rPr>
              <w:t>Bassin de Sulmona</w:t>
            </w:r>
          </w:p>
        </w:tc>
        <w:tc>
          <w:tcPr>
            <w:tcW w:w="2889" w:type="dxa"/>
          </w:tcPr>
          <w:p w14:paraId="39D7089D" w14:textId="458710AB" w:rsidR="00CB1B35" w:rsidRDefault="00CB1B35" w:rsidP="00242C0F">
            <w:pPr>
              <w:jc w:val="both"/>
              <w:rPr>
                <w:lang w:val="fr-FR"/>
              </w:rPr>
            </w:pPr>
            <w:r>
              <w:rPr>
                <w:lang w:val="fr-FR"/>
              </w:rPr>
              <w:t>Parete de Pacentro</w:t>
            </w:r>
          </w:p>
        </w:tc>
      </w:tr>
      <w:tr w:rsidR="00CB1B35" w14:paraId="74F5A58E" w14:textId="77777777" w:rsidTr="00CB1B35">
        <w:trPr>
          <w:jc w:val="center"/>
        </w:trPr>
        <w:tc>
          <w:tcPr>
            <w:tcW w:w="2809" w:type="dxa"/>
            <w:vAlign w:val="center"/>
          </w:tcPr>
          <w:p w14:paraId="0DABDC80" w14:textId="17EADE69" w:rsidR="00CB1B35" w:rsidRDefault="00CB1B35" w:rsidP="00CB1B35">
            <w:pPr>
              <w:jc w:val="center"/>
              <w:rPr>
                <w:lang w:val="fr-FR"/>
              </w:rPr>
            </w:pPr>
            <w:r>
              <w:rPr>
                <w:lang w:val="fr-FR"/>
              </w:rPr>
              <w:t>Monti della Laga</w:t>
            </w:r>
          </w:p>
        </w:tc>
        <w:tc>
          <w:tcPr>
            <w:tcW w:w="2889" w:type="dxa"/>
          </w:tcPr>
          <w:p w14:paraId="1536DE2A" w14:textId="10C3E1A0" w:rsidR="00CB1B35" w:rsidRDefault="00CB1B35" w:rsidP="00242C0F">
            <w:pPr>
              <w:jc w:val="both"/>
              <w:rPr>
                <w:lang w:val="fr-FR"/>
              </w:rPr>
            </w:pPr>
            <w:r>
              <w:rPr>
                <w:lang w:val="fr-FR"/>
              </w:rPr>
              <w:t>Anfranto Palmerini</w:t>
            </w:r>
          </w:p>
        </w:tc>
      </w:tr>
    </w:tbl>
    <w:p w14:paraId="159B3A50" w14:textId="5C5D728B" w:rsidR="00CB1B35" w:rsidRDefault="00CB1B35" w:rsidP="00242C0F">
      <w:pPr>
        <w:jc w:val="both"/>
        <w:rPr>
          <w:lang w:val="fr-FR"/>
        </w:rPr>
      </w:pPr>
      <w:r>
        <w:rPr>
          <w:lang w:val="fr-FR"/>
        </w:rPr>
        <w:t>(BIB 3537)</w:t>
      </w:r>
    </w:p>
    <w:p w14:paraId="756A489A" w14:textId="4DDAFD36" w:rsidR="00CB1B35" w:rsidRDefault="00CB1B35" w:rsidP="00242C0F">
      <w:pPr>
        <w:jc w:val="both"/>
        <w:rPr>
          <w:lang w:val="fr-FR"/>
        </w:rPr>
      </w:pPr>
    </w:p>
    <w:p w14:paraId="6530E731" w14:textId="0A4508EF" w:rsidR="00BC0858" w:rsidRDefault="00BC0858" w:rsidP="00BC0858">
      <w:pPr>
        <w:pStyle w:val="Heading1"/>
      </w:pPr>
      <w:bookmarkStart w:id="3215" w:name="Sit_Orta"/>
      <w:r>
        <w:t>ORTA</w:t>
      </w:r>
    </w:p>
    <w:bookmarkEnd w:id="3215"/>
    <w:p w14:paraId="157479A4" w14:textId="012A2713" w:rsidR="00BC0858" w:rsidRPr="00BC0858" w:rsidRDefault="00BC0858" w:rsidP="00242C0F">
      <w:pPr>
        <w:jc w:val="both"/>
        <w:rPr>
          <w:sz w:val="20"/>
          <w:lang w:val="fr-FR"/>
        </w:rPr>
      </w:pPr>
      <w:r w:rsidRPr="00BC0858">
        <w:rPr>
          <w:sz w:val="20"/>
          <w:lang w:val="fr-FR"/>
        </w:rPr>
        <w:t>vallée de l'Orta</w:t>
      </w:r>
    </w:p>
    <w:p w14:paraId="4929A9E4" w14:textId="5E676D30" w:rsidR="00BC0858" w:rsidRDefault="00BC0858" w:rsidP="00242C0F">
      <w:pPr>
        <w:jc w:val="both"/>
        <w:rPr>
          <w:lang w:val="fr-FR"/>
        </w:rPr>
      </w:pPr>
    </w:p>
    <w:p w14:paraId="40D4BC2E" w14:textId="5CBF722F" w:rsidR="00BC0858" w:rsidRDefault="00BC0858" w:rsidP="00242C0F">
      <w:pPr>
        <w:jc w:val="both"/>
        <w:rPr>
          <w:lang w:val="fr-FR"/>
        </w:rPr>
      </w:pPr>
      <w:r>
        <w:rPr>
          <w:lang w:val="fr-FR"/>
        </w:rPr>
        <w:t xml:space="preserve">Analyse </w:t>
      </w:r>
      <w:hyperlink r:id="rId7534" w:anchor="PHY_ana_elt_tek_spectro_XRFp" w:history="1">
        <w:r w:rsidR="00C72635" w:rsidRPr="00105D6F">
          <w:rPr>
            <w:rStyle w:val="Hyperlink"/>
            <w:lang w:val="fr-FR"/>
          </w:rPr>
          <w:t>pXRF</w:t>
        </w:r>
      </w:hyperlink>
      <w:r w:rsidR="00C72635" w:rsidRPr="00105D6F">
        <w:rPr>
          <w:lang w:val="fr-FR"/>
        </w:rPr>
        <w:t xml:space="preserve"> </w:t>
      </w:r>
      <w:r>
        <w:rPr>
          <w:lang w:val="fr-FR"/>
        </w:rPr>
        <w:t>des peintures (BIB 3537)</w:t>
      </w:r>
    </w:p>
    <w:p w14:paraId="5B85C526" w14:textId="77777777" w:rsidR="00BC0858" w:rsidRDefault="00BC0858" w:rsidP="00242C0F">
      <w:pPr>
        <w:jc w:val="both"/>
        <w:rPr>
          <w:lang w:val="fr-FR"/>
        </w:rPr>
      </w:pPr>
    </w:p>
    <w:p w14:paraId="44D525F2" w14:textId="4E9A75DC" w:rsidR="00D00994" w:rsidRDefault="00D00994" w:rsidP="00D00994">
      <w:pPr>
        <w:pStyle w:val="Heading1"/>
      </w:pPr>
      <w:r>
        <w:t>PACENTRO</w:t>
      </w:r>
    </w:p>
    <w:p w14:paraId="16A852EA" w14:textId="59CB6EB4" w:rsidR="00D00994" w:rsidRPr="00D00994" w:rsidRDefault="00D00994" w:rsidP="00242C0F">
      <w:pPr>
        <w:jc w:val="both"/>
        <w:rPr>
          <w:sz w:val="20"/>
          <w:lang w:val="fr-FR"/>
        </w:rPr>
      </w:pPr>
      <w:r w:rsidRPr="00D00994">
        <w:rPr>
          <w:sz w:val="20"/>
          <w:lang w:val="fr-FR"/>
        </w:rPr>
        <w:t>abri de Pacentro</w:t>
      </w:r>
    </w:p>
    <w:p w14:paraId="6C62D4D7" w14:textId="77777777" w:rsidR="00D00994" w:rsidRDefault="00D00994" w:rsidP="00242C0F">
      <w:pPr>
        <w:jc w:val="both"/>
        <w:rPr>
          <w:lang w:val="fr-FR"/>
        </w:rPr>
      </w:pPr>
    </w:p>
    <w:p w14:paraId="682E03A2" w14:textId="1984C5E9" w:rsidR="00D00994" w:rsidRDefault="00D00994" w:rsidP="00242C0F">
      <w:pPr>
        <w:jc w:val="both"/>
        <w:rPr>
          <w:lang w:val="fr-FR"/>
        </w:rPr>
      </w:pPr>
      <w:r>
        <w:rPr>
          <w:lang w:val="fr-FR"/>
        </w:rPr>
        <w:t>Italie art rupestre (BIB 3537)</w:t>
      </w:r>
    </w:p>
    <w:p w14:paraId="4B337A2E" w14:textId="77777777" w:rsidR="00D00994" w:rsidRPr="0032190F" w:rsidRDefault="00D00994" w:rsidP="00242C0F">
      <w:pPr>
        <w:jc w:val="both"/>
        <w:rPr>
          <w:lang w:val="fr-FR"/>
        </w:rPr>
      </w:pPr>
    </w:p>
    <w:p w14:paraId="49F6D4AF" w14:textId="77777777" w:rsidR="00A4260D" w:rsidRPr="0032190F" w:rsidRDefault="00A4260D" w:rsidP="00426FF9">
      <w:pPr>
        <w:pStyle w:val="Heading1"/>
      </w:pPr>
      <w:bookmarkStart w:id="3216" w:name="Sit_Brune_Baume"/>
      <w:r w:rsidRPr="0032190F">
        <w:t>BAUME BRUNE</w:t>
      </w:r>
    </w:p>
    <w:bookmarkEnd w:id="3216"/>
    <w:p w14:paraId="1D4A2427" w14:textId="77777777" w:rsidR="009B513E" w:rsidRPr="00D00994" w:rsidRDefault="00BD3E35" w:rsidP="00242C0F">
      <w:pPr>
        <w:jc w:val="both"/>
        <w:rPr>
          <w:sz w:val="20"/>
          <w:lang w:val="fr-FR"/>
        </w:rPr>
      </w:pPr>
      <w:r w:rsidRPr="00D00994">
        <w:rPr>
          <w:sz w:val="20"/>
          <w:lang w:val="fr-FR"/>
        </w:rPr>
        <w:t>falaise de Baume Brune</w:t>
      </w:r>
    </w:p>
    <w:p w14:paraId="4059B932" w14:textId="77777777" w:rsidR="00BD3E35" w:rsidRPr="0032190F" w:rsidRDefault="00BD3E35" w:rsidP="00242C0F">
      <w:pPr>
        <w:jc w:val="both"/>
        <w:rPr>
          <w:lang w:val="fr-FR"/>
        </w:rPr>
      </w:pPr>
    </w:p>
    <w:p w14:paraId="4D228283" w14:textId="0DC7D874" w:rsidR="00B17586" w:rsidRPr="0032190F" w:rsidRDefault="00B17586" w:rsidP="00242C0F">
      <w:pPr>
        <w:jc w:val="both"/>
        <w:rPr>
          <w:rFonts w:eastAsia="Code2000"/>
          <w:lang w:val="fr-FR" w:eastAsia="en-GB"/>
        </w:rPr>
      </w:pPr>
      <w:r w:rsidRPr="0032190F">
        <w:rPr>
          <w:lang w:val="fr-FR"/>
        </w:rPr>
        <w:t xml:space="preserve">Abris de la Baume Brune (Joucas et Gordes, Vaucluse) </w:t>
      </w:r>
      <w:hyperlink r:id="rId7535" w:anchor="Cul_Schemat_France" w:history="1">
        <w:r w:rsidRPr="0032190F">
          <w:rPr>
            <w:rStyle w:val="Hyperlink"/>
            <w:lang w:val="fr-FR"/>
          </w:rPr>
          <w:t>art schématique peint</w:t>
        </w:r>
      </w:hyperlink>
      <w:r w:rsidRPr="0032190F">
        <w:rPr>
          <w:lang w:val="fr-FR"/>
        </w:rPr>
        <w:t xml:space="preserve"> (BIB 2396 fig. 1)</w:t>
      </w:r>
      <w:r w:rsidR="003C54BA" w:rsidRPr="0032190F">
        <w:rPr>
          <w:lang w:val="fr-FR"/>
        </w:rPr>
        <w:t xml:space="preserve">. </w:t>
      </w:r>
      <w:r w:rsidR="00B56A01" w:rsidRPr="0032190F">
        <w:rPr>
          <w:rFonts w:eastAsia="Code2000"/>
          <w:lang w:val="fr-FR" w:eastAsia="en-GB"/>
        </w:rPr>
        <w:t xml:space="preserve">Les sites prennent leur nom de la </w:t>
      </w:r>
      <w:hyperlink r:id="rId7536" w:anchor="Sit_Brune_Baume_12" w:history="1">
        <w:r w:rsidR="00412FAE">
          <w:rPr>
            <w:rStyle w:val="Hyperlink"/>
            <w:lang w:val="fr-FR"/>
          </w:rPr>
          <w:t>BB 1</w:t>
        </w:r>
        <w:r w:rsidR="00412FAE" w:rsidRPr="00412FAE">
          <w:rPr>
            <w:rStyle w:val="Hyperlink"/>
            <w:lang w:val="fr-FR"/>
          </w:rPr>
          <w:t>2</w:t>
        </w:r>
      </w:hyperlink>
      <w:r w:rsidR="00412FAE" w:rsidRPr="00412FAE">
        <w:rPr>
          <w:lang w:val="fr-FR"/>
        </w:rPr>
        <w:t xml:space="preserve"> </w:t>
      </w:r>
      <w:r w:rsidR="00B56A01" w:rsidRPr="0032190F">
        <w:rPr>
          <w:rFonts w:eastAsia="Code2000"/>
          <w:lang w:val="fr-FR" w:eastAsia="en-GB"/>
        </w:rPr>
        <w:t>où des peintures noires ont été découvertes (BIB 2529)</w:t>
      </w:r>
    </w:p>
    <w:p w14:paraId="3FF5C324" w14:textId="77777777" w:rsidR="00AB28BA" w:rsidRDefault="00AB28BA" w:rsidP="00242C0F">
      <w:pPr>
        <w:jc w:val="both"/>
        <w:rPr>
          <w:lang w:val="fr-FR"/>
        </w:rPr>
      </w:pPr>
    </w:p>
    <w:p w14:paraId="524C16F7" w14:textId="77777777" w:rsidR="00412FAE" w:rsidRDefault="00412FAE" w:rsidP="00412FAE">
      <w:pPr>
        <w:pStyle w:val="Heading2"/>
      </w:pPr>
      <w:r>
        <w:t>Abris</w:t>
      </w:r>
    </w:p>
    <w:p w14:paraId="4C19E83B" w14:textId="77777777" w:rsidR="00412FAE" w:rsidRDefault="00412FAE" w:rsidP="00412FAE">
      <w:pPr>
        <w:rPr>
          <w:lang w:val="fr-FR"/>
        </w:rPr>
      </w:pPr>
    </w:p>
    <w:p w14:paraId="18EF0BDC" w14:textId="7B618ED6" w:rsidR="00412FAE" w:rsidRPr="0032190F" w:rsidRDefault="00412FAE" w:rsidP="00412FAE">
      <w:pPr>
        <w:jc w:val="both"/>
        <w:rPr>
          <w:lang w:val="fr-FR"/>
        </w:rPr>
      </w:pPr>
      <w:r w:rsidRPr="0032190F">
        <w:rPr>
          <w:rFonts w:eastAsia="Code2000"/>
          <w:lang w:val="fr-FR" w:eastAsia="en-GB"/>
        </w:rPr>
        <w:t xml:space="preserve">Falaise de 1 km de long avec 43 abris naturels dont seulement 8 ont été choisis (BIB 2529). Pour Hameau, la recherche effective de l' "humidité" est identifiable pour ces abris à travers les échancures au sommet de la barre rocheuse (BIB 2396 p. 144). </w:t>
      </w:r>
      <w:r w:rsidRPr="0032190F">
        <w:rPr>
          <w:lang w:val="fr-FR"/>
        </w:rPr>
        <w:t>Des bourrelets de calcite sont colorés en rouge (BIB 2396 p. 147)</w:t>
      </w:r>
      <w:r>
        <w:rPr>
          <w:lang w:val="fr-FR"/>
        </w:rPr>
        <w:t xml:space="preserve"> </w:t>
      </w:r>
      <w:r>
        <w:rPr>
          <w:szCs w:val="20"/>
          <w:lang w:val="fr-FR" w:eastAsia="en-GB"/>
        </w:rPr>
        <w:t xml:space="preserve">v. </w:t>
      </w:r>
      <w:hyperlink r:id="rId7537" w:anchor="Cul_Schemat_France_distrib_hygro" w:history="1">
        <w:r w:rsidRPr="0066629E">
          <w:rPr>
            <w:rStyle w:val="Hyperlink"/>
            <w:szCs w:val="20"/>
            <w:lang w:val="fr-FR" w:eastAsia="en-GB"/>
          </w:rPr>
          <w:t>humidité</w:t>
        </w:r>
      </w:hyperlink>
      <w:r>
        <w:rPr>
          <w:szCs w:val="20"/>
          <w:lang w:val="fr-FR" w:eastAsia="en-GB"/>
        </w:rPr>
        <w:t xml:space="preserve"> (BIB 2397)</w:t>
      </w:r>
    </w:p>
    <w:p w14:paraId="25A6A408" w14:textId="1D361169" w:rsidR="00412FAE" w:rsidRPr="0032190F" w:rsidRDefault="00412FAE" w:rsidP="00412FAE">
      <w:pPr>
        <w:jc w:val="both"/>
        <w:rPr>
          <w:lang w:val="fr-FR"/>
        </w:rPr>
      </w:pPr>
      <w:r w:rsidRPr="0032190F">
        <w:rPr>
          <w:rFonts w:eastAsia="Code2000"/>
          <w:lang w:val="fr-FR" w:eastAsia="en-GB"/>
        </w:rPr>
        <w:t>Les 4 critères retenus (position dominante, supports rouges, humidité, orientation au Sud) par Hameau ne sont pas à eux suffisant pour expliquer la présence de l'art schématique (BIB 2529)</w:t>
      </w:r>
      <w:r>
        <w:rPr>
          <w:rFonts w:eastAsia="Code2000"/>
          <w:lang w:val="fr-FR" w:eastAsia="en-GB"/>
        </w:rPr>
        <w:t xml:space="preserve">. Pour M. Diaz-Andreu, seuls les abris montrant les meilleures caractéristiques </w:t>
      </w:r>
      <w:hyperlink r:id="rId7538" w:anchor="Cul_Schemat_France_acoust" w:history="1">
        <w:r w:rsidRPr="00412FAE">
          <w:rPr>
            <w:rStyle w:val="Hyperlink"/>
            <w:rFonts w:eastAsia="Code2000"/>
            <w:lang w:val="fr-FR" w:eastAsia="en-GB"/>
          </w:rPr>
          <w:t>accoustiques</w:t>
        </w:r>
      </w:hyperlink>
      <w:r>
        <w:rPr>
          <w:rFonts w:eastAsia="Code2000"/>
          <w:lang w:val="fr-FR" w:eastAsia="en-GB"/>
        </w:rPr>
        <w:t xml:space="preserve"> ont été choisis (BIB séminaire Archeoacoustic UB, 2019) </w:t>
      </w:r>
      <w:r w:rsidRPr="0032190F">
        <w:rPr>
          <w:rFonts w:eastAsia="Code2000"/>
          <w:lang w:val="fr-FR" w:eastAsia="en-GB"/>
        </w:rPr>
        <w:t>Les abris qui ont montré la meilleure ~</w:t>
      </w:r>
      <w:r w:rsidRPr="0032190F">
        <w:rPr>
          <w:rFonts w:eastAsia="Code2000"/>
          <w:i/>
          <w:lang w:val="fr-FR" w:eastAsia="en-GB"/>
        </w:rPr>
        <w:t>echosound</w:t>
      </w:r>
      <w:r w:rsidRPr="0032190F">
        <w:rPr>
          <w:rFonts w:eastAsia="Code2000"/>
          <w:lang w:val="fr-FR" w:eastAsia="en-GB"/>
        </w:rPr>
        <w:t xml:space="preserve"> (</w:t>
      </w:r>
      <w:r w:rsidRPr="0032190F">
        <w:rPr>
          <w:rFonts w:eastAsia="Code2000"/>
          <w:i/>
          <w:lang w:val="fr-FR" w:eastAsia="en-GB"/>
        </w:rPr>
        <w:t>echolocation</w:t>
      </w:r>
      <w:r w:rsidRPr="0032190F">
        <w:rPr>
          <w:rFonts w:eastAsia="Code2000"/>
          <w:lang w:val="fr-FR" w:eastAsia="en-GB"/>
        </w:rPr>
        <w:t xml:space="preserve">) sont les abris </w:t>
      </w:r>
      <w:hyperlink r:id="rId7539" w:anchor="Sit_Brune_Baume_12" w:history="1">
        <w:r w:rsidRPr="0032190F">
          <w:rPr>
            <w:rStyle w:val="Hyperlink"/>
            <w:lang w:val="fr-FR"/>
          </w:rPr>
          <w:t>12</w:t>
        </w:r>
      </w:hyperlink>
      <w:r w:rsidRPr="0032190F">
        <w:rPr>
          <w:lang w:val="fr-FR"/>
        </w:rPr>
        <w:t xml:space="preserve"> </w:t>
      </w:r>
      <w:r w:rsidRPr="0032190F">
        <w:rPr>
          <w:rFonts w:eastAsia="Code2000"/>
          <w:lang w:val="fr-FR" w:eastAsia="en-GB"/>
        </w:rPr>
        <w:t xml:space="preserve">et </w:t>
      </w:r>
      <w:hyperlink r:id="rId7540" w:anchor="Sit_Brune_Baume_32" w:history="1">
        <w:r w:rsidRPr="0032190F">
          <w:rPr>
            <w:rStyle w:val="Hyperlink"/>
            <w:rFonts w:eastAsia="Code2000"/>
            <w:lang w:val="fr-FR" w:eastAsia="en-GB"/>
          </w:rPr>
          <w:t>32</w:t>
        </w:r>
      </w:hyperlink>
      <w:r w:rsidRPr="0032190F">
        <w:rPr>
          <w:rFonts w:eastAsia="Code2000"/>
          <w:lang w:val="fr-FR" w:eastAsia="en-GB"/>
        </w:rPr>
        <w:t xml:space="preserve"> (BIB 2529)</w:t>
      </w:r>
    </w:p>
    <w:p w14:paraId="04EF87B9" w14:textId="77777777" w:rsidR="00412FAE" w:rsidRPr="0032190F" w:rsidRDefault="00412FAE" w:rsidP="00412FAE">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6"/>
        <w:gridCol w:w="1937"/>
      </w:tblGrid>
      <w:tr w:rsidR="00412FAE" w14:paraId="484CF3AE" w14:textId="77777777" w:rsidTr="00C35EA7">
        <w:trPr>
          <w:jc w:val="center"/>
        </w:trPr>
        <w:tc>
          <w:tcPr>
            <w:tcW w:w="1816" w:type="dxa"/>
          </w:tcPr>
          <w:p w14:paraId="74367C40" w14:textId="77777777" w:rsidR="00412FAE" w:rsidRDefault="00412FAE" w:rsidP="00C35EA7">
            <w:pPr>
              <w:jc w:val="center"/>
            </w:pPr>
            <w:r>
              <w:t>Listes des abris</w:t>
            </w:r>
          </w:p>
        </w:tc>
        <w:tc>
          <w:tcPr>
            <w:tcW w:w="1937" w:type="dxa"/>
          </w:tcPr>
          <w:p w14:paraId="69499E5B" w14:textId="77777777" w:rsidR="00412FAE" w:rsidRDefault="00412FAE" w:rsidP="00C35EA7">
            <w:pPr>
              <w:jc w:val="center"/>
            </w:pPr>
            <w:r>
              <w:t>BIB</w:t>
            </w:r>
          </w:p>
        </w:tc>
      </w:tr>
      <w:tr w:rsidR="00412FAE" w14:paraId="7F498782" w14:textId="77777777" w:rsidTr="00C35EA7">
        <w:trPr>
          <w:jc w:val="center"/>
        </w:trPr>
        <w:tc>
          <w:tcPr>
            <w:tcW w:w="1816" w:type="dxa"/>
          </w:tcPr>
          <w:p w14:paraId="4B2D4642" w14:textId="77777777" w:rsidR="00412FAE" w:rsidRDefault="00412FAE" w:rsidP="00C35EA7">
            <w:pPr>
              <w:jc w:val="both"/>
            </w:pPr>
            <w:bookmarkStart w:id="3217" w:name="Sit_Brune_Baume_1"/>
            <w:r>
              <w:t>1</w:t>
            </w:r>
            <w:bookmarkEnd w:id="3217"/>
            <w:r>
              <w:t>,</w:t>
            </w:r>
            <w:bookmarkStart w:id="3218" w:name="Sit_Brune_Baume_2"/>
            <w:r>
              <w:t>2</w:t>
            </w:r>
            <w:bookmarkEnd w:id="3218"/>
            <w:r>
              <w:t>,</w:t>
            </w:r>
            <w:bookmarkStart w:id="3219" w:name="Sit_Brune_Baume_3"/>
            <w:r>
              <w:t>3</w:t>
            </w:r>
            <w:bookmarkEnd w:id="3219"/>
            <w:r>
              <w:t>,</w:t>
            </w:r>
            <w:bookmarkStart w:id="3220" w:name="Sit_Brune_Baume_4"/>
            <w:r>
              <w:t>4</w:t>
            </w:r>
            <w:bookmarkEnd w:id="3220"/>
            <w:r>
              <w:t>,</w:t>
            </w:r>
            <w:bookmarkStart w:id="3221" w:name="Sit_Brune_Baume_24"/>
            <w:r>
              <w:t>24</w:t>
            </w:r>
            <w:bookmarkEnd w:id="3221"/>
            <w:r>
              <w:t>,</w:t>
            </w:r>
          </w:p>
        </w:tc>
        <w:tc>
          <w:tcPr>
            <w:tcW w:w="1937" w:type="dxa"/>
          </w:tcPr>
          <w:p w14:paraId="22ED28F8" w14:textId="77777777" w:rsidR="00412FAE" w:rsidRDefault="00412FAE" w:rsidP="00C35EA7">
            <w:pPr>
              <w:jc w:val="both"/>
            </w:pPr>
            <w:r>
              <w:t>BIB 2396 fig. 1</w:t>
            </w:r>
          </w:p>
        </w:tc>
      </w:tr>
      <w:tr w:rsidR="00412FAE" w14:paraId="0F59132E" w14:textId="77777777" w:rsidTr="00C35EA7">
        <w:trPr>
          <w:jc w:val="center"/>
        </w:trPr>
        <w:tc>
          <w:tcPr>
            <w:tcW w:w="1816" w:type="dxa"/>
          </w:tcPr>
          <w:p w14:paraId="42E08920" w14:textId="4223095E" w:rsidR="00412FAE" w:rsidRPr="00341AD7" w:rsidRDefault="00000000" w:rsidP="00C35EA7">
            <w:pPr>
              <w:jc w:val="both"/>
            </w:pPr>
            <w:hyperlink r:id="rId7541" w:anchor="Sit_Brune_Baume_12" w:history="1">
              <w:r w:rsidR="00412FAE" w:rsidRPr="00174FD8">
                <w:rPr>
                  <w:rStyle w:val="Hyperlink"/>
                </w:rPr>
                <w:t>12</w:t>
              </w:r>
            </w:hyperlink>
            <w:r w:rsidR="00412FAE">
              <w:t>,</w:t>
            </w:r>
            <w:r w:rsidR="00412FAE" w:rsidRPr="00C35EA7">
              <w:rPr>
                <w:rFonts w:eastAsia="Code2000"/>
                <w:lang w:eastAsia="en-GB"/>
              </w:rPr>
              <w:t xml:space="preserve"> </w:t>
            </w:r>
            <w:hyperlink r:id="rId7542" w:anchor="Sit_Brune_Baume_32" w:history="1">
              <w:r w:rsidR="00412FAE" w:rsidRPr="00C35EA7">
                <w:rPr>
                  <w:rStyle w:val="Hyperlink"/>
                  <w:rFonts w:eastAsia="Code2000"/>
                  <w:lang w:eastAsia="en-GB"/>
                </w:rPr>
                <w:t>32</w:t>
              </w:r>
            </w:hyperlink>
          </w:p>
        </w:tc>
        <w:tc>
          <w:tcPr>
            <w:tcW w:w="1937" w:type="dxa"/>
          </w:tcPr>
          <w:p w14:paraId="3AF9770D" w14:textId="77777777" w:rsidR="00412FAE" w:rsidRDefault="00412FAE" w:rsidP="00C35EA7">
            <w:pPr>
              <w:jc w:val="both"/>
            </w:pPr>
          </w:p>
        </w:tc>
      </w:tr>
    </w:tbl>
    <w:p w14:paraId="67417CF0" w14:textId="77777777" w:rsidR="00412FAE" w:rsidRPr="00412FAE" w:rsidRDefault="00412FAE" w:rsidP="00412FAE">
      <w:pPr>
        <w:rPr>
          <w:lang w:val="fr-FR"/>
        </w:rPr>
      </w:pPr>
    </w:p>
    <w:p w14:paraId="5662E9FD" w14:textId="77777777" w:rsidR="006108C3" w:rsidRPr="0032190F" w:rsidRDefault="006108C3" w:rsidP="00242C0F">
      <w:pPr>
        <w:jc w:val="both"/>
        <w:rPr>
          <w:lang w:val="fr-FR"/>
        </w:rPr>
      </w:pPr>
    </w:p>
    <w:p w14:paraId="2BB770D8" w14:textId="77777777" w:rsidR="006108C3" w:rsidRPr="0032190F" w:rsidRDefault="00412FAE" w:rsidP="00412FAE">
      <w:pPr>
        <w:pStyle w:val="Heading3"/>
      </w:pPr>
      <w:bookmarkStart w:id="3222" w:name="Sit_Brune_Baume_9"/>
      <w:r w:rsidRPr="00412FAE">
        <w:t>BB</w:t>
      </w:r>
      <w:r w:rsidR="006108C3" w:rsidRPr="0032190F">
        <w:t xml:space="preserve"> 9</w:t>
      </w:r>
      <w:bookmarkEnd w:id="3222"/>
    </w:p>
    <w:p w14:paraId="3770D175" w14:textId="4938A6C4" w:rsidR="006108C3" w:rsidRPr="0032190F" w:rsidRDefault="001678F8" w:rsidP="00242C0F">
      <w:pPr>
        <w:jc w:val="both"/>
        <w:rPr>
          <w:lang w:val="fr-FR"/>
        </w:rPr>
      </w:pPr>
      <w:r w:rsidRPr="0032190F">
        <w:rPr>
          <w:lang w:val="fr-FR"/>
        </w:rPr>
        <w:t xml:space="preserve">simple </w:t>
      </w:r>
      <w:hyperlink r:id="rId7543" w:anchor="Cul_Art_TAC_T_g_arceau" w:history="1">
        <w:r w:rsidRPr="0032190F">
          <w:rPr>
            <w:rStyle w:val="Hyperlink"/>
            <w:lang w:val="fr-FR"/>
          </w:rPr>
          <w:t>arceau</w:t>
        </w:r>
      </w:hyperlink>
      <w:r w:rsidRPr="0032190F">
        <w:rPr>
          <w:lang w:val="fr-FR"/>
        </w:rPr>
        <w:t xml:space="preserve"> peint et couché (SS BIB) </w:t>
      </w:r>
      <w:hyperlink r:id="rId7544" w:anchor="Cul_Art_TAC_T_a_idole_meride" w:history="1">
        <w:r w:rsidRPr="0032190F">
          <w:rPr>
            <w:rStyle w:val="Hyperlink"/>
            <w:lang w:val="fr-FR"/>
          </w:rPr>
          <w:t>idole</w:t>
        </w:r>
      </w:hyperlink>
      <w:r w:rsidRPr="0032190F">
        <w:rPr>
          <w:lang w:val="fr-FR"/>
        </w:rPr>
        <w:t xml:space="preserve"> </w:t>
      </w:r>
      <w:r w:rsidR="006108C3" w:rsidRPr="0032190F">
        <w:rPr>
          <w:lang w:val="fr-FR"/>
        </w:rPr>
        <w:t>Prise en compte de la micro-topographie de la paroi:  une protubérance guide le contour de l'idole impose une position couchée à l'arceau (BIB 2396 p. 151)</w:t>
      </w:r>
      <w:r w:rsidR="00AB28BA" w:rsidRPr="0032190F">
        <w:rPr>
          <w:lang w:val="fr-FR"/>
        </w:rPr>
        <w:t xml:space="preserve"> Une idole en position droite et une idole couchée [BB9] à Baume Brune (BIB 2396 p. 156)</w:t>
      </w:r>
    </w:p>
    <w:p w14:paraId="7E2037D0" w14:textId="77777777" w:rsidR="006108C3" w:rsidRPr="0032190F" w:rsidRDefault="006108C3" w:rsidP="00242C0F">
      <w:pPr>
        <w:jc w:val="both"/>
        <w:rPr>
          <w:lang w:val="fr-FR"/>
        </w:rPr>
      </w:pPr>
    </w:p>
    <w:p w14:paraId="350A1D40" w14:textId="77777777" w:rsidR="00B17586" w:rsidRPr="0032190F" w:rsidRDefault="00412FAE" w:rsidP="00412FAE">
      <w:pPr>
        <w:pStyle w:val="Heading3"/>
      </w:pPr>
      <w:bookmarkStart w:id="3223" w:name="Sit_Brune_Baume_12"/>
      <w:r>
        <w:t>BB</w:t>
      </w:r>
      <w:r w:rsidR="00B17586" w:rsidRPr="0032190F">
        <w:t xml:space="preserve"> 12</w:t>
      </w:r>
    </w:p>
    <w:bookmarkEnd w:id="3223"/>
    <w:p w14:paraId="6010EF4C" w14:textId="71435E66" w:rsidR="00B17586" w:rsidRPr="0032190F" w:rsidRDefault="00B17586" w:rsidP="00B17586">
      <w:pPr>
        <w:jc w:val="both"/>
        <w:rPr>
          <w:lang w:val="fr-FR"/>
        </w:rPr>
      </w:pPr>
      <w:r w:rsidRPr="0032190F">
        <w:rPr>
          <w:lang w:val="fr-FR"/>
        </w:rPr>
        <w:t xml:space="preserve">Dans un renfoncement de l’abri n° 12 de la falaise de Baume Brune, entre deux bourrelets de concrétion, plusieurs figures pectinées et filiformes ne sont plus identifiables mais une autre à droite de la composition pourrait être un </w:t>
      </w:r>
      <w:hyperlink r:id="rId7545" w:anchor="Cul_Art_TAC_T_z_cervide" w:history="1">
        <w:r w:rsidR="006F1B5B" w:rsidRPr="0032190F">
          <w:rPr>
            <w:rStyle w:val="Hyperlink"/>
            <w:lang w:val="fr-FR"/>
          </w:rPr>
          <w:t>cerf</w:t>
        </w:r>
      </w:hyperlink>
      <w:r w:rsidR="006F1B5B" w:rsidRPr="0032190F">
        <w:rPr>
          <w:lang w:val="fr-FR"/>
        </w:rPr>
        <w:t xml:space="preserve"> </w:t>
      </w:r>
      <w:r w:rsidRPr="0032190F">
        <w:rPr>
          <w:lang w:val="fr-FR"/>
        </w:rPr>
        <w:t xml:space="preserve">: les appendices frontaux ramifiés (BIB 1165 p. 109) </w:t>
      </w:r>
      <w:r w:rsidRPr="0032190F">
        <w:rPr>
          <w:szCs w:val="21"/>
          <w:lang w:val="fr-FR" w:eastAsia="en-GB"/>
        </w:rPr>
        <w:lastRenderedPageBreak/>
        <w:t xml:space="preserve">À l’entrée de l’abri n° 12 de Baume Brune, déjà cité, deux quadrupèdes au corps massif, tête à gauche, portent des cornes longues et incurvées. Il pourrait s’agir de deux </w:t>
      </w:r>
      <w:hyperlink r:id="rId7546" w:anchor="Cul_Art_TAC_T_z_bouquetin" w:history="1">
        <w:r w:rsidRPr="0032190F">
          <w:rPr>
            <w:rStyle w:val="Hyperlink"/>
            <w:szCs w:val="21"/>
            <w:lang w:val="fr-FR" w:eastAsia="en-GB"/>
          </w:rPr>
          <w:t>bouquetins</w:t>
        </w:r>
      </w:hyperlink>
      <w:r w:rsidRPr="0032190F">
        <w:rPr>
          <w:szCs w:val="21"/>
          <w:lang w:val="fr-FR" w:eastAsia="en-GB"/>
        </w:rPr>
        <w:t>. Quelques silhouettes animales du même abri, près du cervidé mentionné plus haut, pourraient être également des bouquetins (BIB 1165 p. 111)</w:t>
      </w:r>
      <w:r w:rsidR="00120364" w:rsidRPr="0032190F">
        <w:rPr>
          <w:szCs w:val="21"/>
          <w:lang w:val="fr-FR" w:eastAsia="en-GB"/>
        </w:rPr>
        <w:t xml:space="preserve"> </w:t>
      </w:r>
      <w:hyperlink r:id="rId7547" w:anchor="Cul_Schemat_France" w:history="1">
        <w:r w:rsidR="00120364" w:rsidRPr="0032190F">
          <w:rPr>
            <w:rStyle w:val="Hyperlink"/>
            <w:lang w:val="fr-FR"/>
          </w:rPr>
          <w:t>art schématique peint</w:t>
        </w:r>
      </w:hyperlink>
      <w:r w:rsidR="00120364" w:rsidRPr="0032190F">
        <w:rPr>
          <w:lang w:val="fr-FR"/>
        </w:rPr>
        <w:t xml:space="preserve"> (BIB 2396 fig. 1)</w:t>
      </w:r>
    </w:p>
    <w:p w14:paraId="04B928A7" w14:textId="77777777" w:rsidR="00B17586" w:rsidRPr="0032190F" w:rsidRDefault="00B17586" w:rsidP="00242C0F">
      <w:pPr>
        <w:jc w:val="both"/>
        <w:rPr>
          <w:lang w:val="fr-FR"/>
        </w:rPr>
      </w:pPr>
    </w:p>
    <w:p w14:paraId="4E5953AD" w14:textId="77777777" w:rsidR="00B17586" w:rsidRPr="0032190F" w:rsidRDefault="00412FAE" w:rsidP="00412FAE">
      <w:pPr>
        <w:pStyle w:val="Heading3"/>
      </w:pPr>
      <w:bookmarkStart w:id="3224" w:name="Sit_Brune_Baume_13"/>
      <w:r>
        <w:t>BB</w:t>
      </w:r>
      <w:r w:rsidR="00B17586" w:rsidRPr="0032190F">
        <w:t xml:space="preserve"> 13</w:t>
      </w:r>
    </w:p>
    <w:bookmarkEnd w:id="3224"/>
    <w:p w14:paraId="53EBF8DA" w14:textId="5DA00360" w:rsidR="00A4260D" w:rsidRPr="0032190F" w:rsidRDefault="00025745" w:rsidP="00242C0F">
      <w:pPr>
        <w:jc w:val="both"/>
        <w:rPr>
          <w:lang w:val="fr-FR"/>
        </w:rPr>
      </w:pPr>
      <w:r w:rsidRPr="0032190F">
        <w:rPr>
          <w:lang w:val="fr-FR"/>
        </w:rPr>
        <w:t>Dans l'abri 13 de la Baume Brune, l</w:t>
      </w:r>
      <w:r w:rsidR="00A4260D" w:rsidRPr="0032190F">
        <w:rPr>
          <w:lang w:val="fr-FR"/>
        </w:rPr>
        <w:t xml:space="preserve">es figures </w:t>
      </w:r>
      <w:r w:rsidRPr="0032190F">
        <w:rPr>
          <w:lang w:val="fr-FR"/>
        </w:rPr>
        <w:t xml:space="preserve">peintes </w:t>
      </w:r>
      <w:r w:rsidR="00A4260D" w:rsidRPr="0032190F">
        <w:rPr>
          <w:lang w:val="fr-FR"/>
        </w:rPr>
        <w:t xml:space="preserve">du </w:t>
      </w:r>
      <w:hyperlink r:id="rId7548" w:anchor="Cul_Art_TAC_T_z_cervide" w:history="1">
        <w:r w:rsidR="006F1B5B" w:rsidRPr="0032190F">
          <w:rPr>
            <w:rStyle w:val="Hyperlink"/>
            <w:lang w:val="fr-FR"/>
          </w:rPr>
          <w:t>cervidé</w:t>
        </w:r>
      </w:hyperlink>
      <w:r w:rsidR="006F1B5B" w:rsidRPr="0032190F">
        <w:rPr>
          <w:lang w:val="fr-FR"/>
        </w:rPr>
        <w:t xml:space="preserve"> </w:t>
      </w:r>
      <w:r w:rsidR="00A4260D" w:rsidRPr="0032190F">
        <w:rPr>
          <w:lang w:val="fr-FR"/>
        </w:rPr>
        <w:t>et du bouquetin coexistent ce qui est rare (BIB 1165 p. 105)</w:t>
      </w:r>
      <w:r w:rsidR="003B0387" w:rsidRPr="0032190F">
        <w:rPr>
          <w:lang w:val="fr-FR"/>
        </w:rPr>
        <w:t xml:space="preserve"> </w:t>
      </w:r>
      <w:r w:rsidR="00B17586" w:rsidRPr="0032190F">
        <w:rPr>
          <w:lang w:val="fr-FR"/>
        </w:rPr>
        <w:t xml:space="preserve">v. </w:t>
      </w:r>
      <w:hyperlink r:id="rId7549" w:anchor="Cul_Art__Alpes_Centrales" w:history="1">
        <w:r w:rsidR="00B17586" w:rsidRPr="0032190F">
          <w:rPr>
            <w:rStyle w:val="Hyperlink"/>
            <w:lang w:val="fr-FR"/>
          </w:rPr>
          <w:t>art Alpes centrales</w:t>
        </w:r>
      </w:hyperlink>
      <w:r w:rsidR="00B17586" w:rsidRPr="0032190F">
        <w:rPr>
          <w:lang w:val="fr-FR"/>
        </w:rPr>
        <w:t xml:space="preserve"> (SS BIB)</w:t>
      </w:r>
      <w:r w:rsidR="00120364" w:rsidRPr="0032190F">
        <w:rPr>
          <w:lang w:val="fr-FR"/>
        </w:rPr>
        <w:t xml:space="preserve"> </w:t>
      </w:r>
    </w:p>
    <w:p w14:paraId="1EB69758" w14:textId="77777777" w:rsidR="00F802BA" w:rsidRPr="0032190F" w:rsidRDefault="00F802BA" w:rsidP="00242C0F">
      <w:pPr>
        <w:jc w:val="both"/>
        <w:rPr>
          <w:lang w:val="fr-FR"/>
        </w:rPr>
      </w:pPr>
    </w:p>
    <w:p w14:paraId="5DD8BDC5" w14:textId="77777777" w:rsidR="00F802BA" w:rsidRPr="0032190F" w:rsidRDefault="00412FAE" w:rsidP="00412FAE">
      <w:pPr>
        <w:pStyle w:val="Heading3"/>
      </w:pPr>
      <w:bookmarkStart w:id="3225" w:name="Sit_Brune_Baume_23"/>
      <w:r>
        <w:t>BB</w:t>
      </w:r>
      <w:r w:rsidR="00B56A01" w:rsidRPr="0032190F">
        <w:t xml:space="preserve"> </w:t>
      </w:r>
      <w:r w:rsidR="00F802BA" w:rsidRPr="0032190F">
        <w:t>23</w:t>
      </w:r>
      <w:bookmarkEnd w:id="3225"/>
    </w:p>
    <w:p w14:paraId="5EF50E40" w14:textId="77777777" w:rsidR="00A4260D" w:rsidRPr="0032190F" w:rsidRDefault="00F802BA" w:rsidP="00242C0F">
      <w:pPr>
        <w:jc w:val="both"/>
        <w:rPr>
          <w:lang w:val="fr-FR"/>
        </w:rPr>
      </w:pPr>
      <w:r w:rsidRPr="0032190F">
        <w:rPr>
          <w:lang w:val="fr-FR"/>
        </w:rPr>
        <w:t>De petites draperies ou l'extrémité de concrétions plus conséquentes ont été brisées (BIB 2396 p. 149).</w:t>
      </w:r>
      <w:r w:rsidR="0086559A" w:rsidRPr="0032190F">
        <w:rPr>
          <w:lang w:val="fr-FR"/>
        </w:rPr>
        <w:t xml:space="preserve"> Personnage sans jambes (ie signes en flèche) (BIB 2396 p. 153)</w:t>
      </w:r>
    </w:p>
    <w:p w14:paraId="7A30855D" w14:textId="77777777" w:rsidR="00B56A01" w:rsidRPr="0032190F" w:rsidRDefault="00B56A01" w:rsidP="00242C0F">
      <w:pPr>
        <w:jc w:val="both"/>
        <w:rPr>
          <w:lang w:val="fr-FR"/>
        </w:rPr>
      </w:pPr>
    </w:p>
    <w:p w14:paraId="32793201" w14:textId="77777777" w:rsidR="00B56A01" w:rsidRPr="0032190F" w:rsidRDefault="00412FAE" w:rsidP="00412FAE">
      <w:pPr>
        <w:pStyle w:val="Heading3"/>
      </w:pPr>
      <w:bookmarkStart w:id="3226" w:name="Sit_Brune_Baume_32"/>
      <w:r>
        <w:t xml:space="preserve">BB </w:t>
      </w:r>
      <w:r w:rsidR="002D3B37" w:rsidRPr="0032190F">
        <w:t>32</w:t>
      </w:r>
      <w:bookmarkEnd w:id="3226"/>
    </w:p>
    <w:p w14:paraId="6E801585" w14:textId="77777777" w:rsidR="00B56A01" w:rsidRPr="0032190F" w:rsidRDefault="00B56A01" w:rsidP="00B56A01">
      <w:pPr>
        <w:rPr>
          <w:lang w:val="fr-FR"/>
        </w:rPr>
      </w:pPr>
      <w:r w:rsidRPr="0032190F">
        <w:rPr>
          <w:lang w:val="fr-FR"/>
        </w:rPr>
        <w:t>Arboriforme. C'est la cavité qui a montré le moins de RMSE</w:t>
      </w:r>
      <w:r w:rsidR="002D3B37" w:rsidRPr="0032190F">
        <w:rPr>
          <w:lang w:val="fr-FR"/>
        </w:rPr>
        <w:t xml:space="preserve"> (</w:t>
      </w:r>
      <w:r w:rsidR="002D3B37" w:rsidRPr="0032190F">
        <w:rPr>
          <w:i/>
          <w:lang w:val="fr-FR"/>
        </w:rPr>
        <w:t>root mean square error</w:t>
      </w:r>
      <w:r w:rsidR="002D3B37" w:rsidRPr="0032190F">
        <w:rPr>
          <w:lang w:val="fr-FR"/>
        </w:rPr>
        <w:t>)</w:t>
      </w:r>
      <w:r w:rsidRPr="0032190F">
        <w:rPr>
          <w:lang w:val="fr-FR"/>
        </w:rPr>
        <w:t xml:space="preserve"> </w:t>
      </w:r>
      <w:r w:rsidR="002D3B37" w:rsidRPr="0032190F">
        <w:rPr>
          <w:lang w:val="fr-FR"/>
        </w:rPr>
        <w:t>concernant l'écholocation</w:t>
      </w:r>
      <w:r w:rsidRPr="0032190F">
        <w:rPr>
          <w:lang w:val="fr-FR"/>
        </w:rPr>
        <w:t xml:space="preserve"> </w:t>
      </w:r>
      <w:r w:rsidR="002D3B37" w:rsidRPr="0032190F">
        <w:rPr>
          <w:lang w:val="fr-FR"/>
        </w:rPr>
        <w:t xml:space="preserve">(DOA: </w:t>
      </w:r>
      <w:r w:rsidR="002D3B37" w:rsidRPr="0032190F">
        <w:rPr>
          <w:i/>
          <w:szCs w:val="16"/>
          <w:lang w:val="fr-FR" w:eastAsia="en-GB"/>
        </w:rPr>
        <w:t>direction of arrival</w:t>
      </w:r>
      <w:r w:rsidR="002D3B37" w:rsidRPr="0032190F">
        <w:rPr>
          <w:szCs w:val="16"/>
          <w:lang w:val="fr-FR" w:eastAsia="en-GB"/>
        </w:rPr>
        <w:t>)</w:t>
      </w:r>
      <w:r w:rsidR="002D3B37" w:rsidRPr="0032190F">
        <w:rPr>
          <w:lang w:val="fr-FR"/>
        </w:rPr>
        <w:t xml:space="preserve"> </w:t>
      </w:r>
      <w:r w:rsidRPr="0032190F">
        <w:rPr>
          <w:lang w:val="fr-FR"/>
        </w:rPr>
        <w:t>(BIB 2529)</w:t>
      </w:r>
    </w:p>
    <w:p w14:paraId="42C68242" w14:textId="77777777" w:rsidR="0086559A" w:rsidRPr="0032190F" w:rsidRDefault="0086559A" w:rsidP="00242C0F">
      <w:pPr>
        <w:jc w:val="both"/>
        <w:rPr>
          <w:lang w:val="fr-FR"/>
        </w:rPr>
      </w:pPr>
    </w:p>
    <w:p w14:paraId="547FEA07" w14:textId="77777777" w:rsidR="003B19B9" w:rsidRPr="0032190F" w:rsidRDefault="003B19B9" w:rsidP="00426FF9">
      <w:pPr>
        <w:pStyle w:val="Heading1"/>
      </w:pPr>
      <w:bookmarkStart w:id="3227" w:name="Sit_Pin_Simon"/>
      <w:r w:rsidRPr="0032190F">
        <w:t>PIN DE SIMON</w:t>
      </w:r>
    </w:p>
    <w:bookmarkEnd w:id="3227"/>
    <w:p w14:paraId="4A41F665" w14:textId="77777777" w:rsidR="00410391" w:rsidRPr="0032190F" w:rsidRDefault="00410391" w:rsidP="00410391">
      <w:pPr>
        <w:jc w:val="both"/>
        <w:rPr>
          <w:lang w:val="fr-FR"/>
        </w:rPr>
      </w:pPr>
    </w:p>
    <w:p w14:paraId="5F965116" w14:textId="3B641C52" w:rsidR="00410391" w:rsidRPr="0032190F" w:rsidRDefault="00410391" w:rsidP="0086464D">
      <w:pPr>
        <w:jc w:val="both"/>
        <w:rPr>
          <w:lang w:val="fr-FR"/>
        </w:rPr>
      </w:pPr>
      <w:r w:rsidRPr="0032190F">
        <w:rPr>
          <w:lang w:val="fr-FR"/>
        </w:rPr>
        <w:t xml:space="preserve">Deux abris peints : </w:t>
      </w:r>
      <w:r w:rsidRPr="0032190F">
        <w:rPr>
          <w:rFonts w:eastAsia="Code2000"/>
          <w:lang w:val="fr-FR" w:eastAsia="en-GB"/>
        </w:rPr>
        <w:t>Pin de Simon I et II (</w:t>
      </w:r>
      <w:r w:rsidR="008F1724" w:rsidRPr="0032190F">
        <w:rPr>
          <w:rFonts w:eastAsia="Code2000"/>
          <w:lang w:val="fr-FR" w:eastAsia="en-GB"/>
        </w:rPr>
        <w:t>Gém</w:t>
      </w:r>
      <w:r w:rsidR="00CA4D93">
        <w:rPr>
          <w:rFonts w:eastAsia="Code2000"/>
          <w:lang w:val="fr-FR" w:eastAsia="en-GB"/>
        </w:rPr>
        <w:t>e</w:t>
      </w:r>
      <w:r w:rsidR="008F1724" w:rsidRPr="0032190F">
        <w:rPr>
          <w:rFonts w:eastAsia="Code2000"/>
          <w:lang w:val="fr-FR" w:eastAsia="en-GB"/>
        </w:rPr>
        <w:t xml:space="preserve">nos, </w:t>
      </w:r>
      <w:r w:rsidRPr="0032190F">
        <w:rPr>
          <w:rFonts w:eastAsia="Code2000"/>
          <w:lang w:val="fr-FR" w:eastAsia="en-GB"/>
        </w:rPr>
        <w:t>Bouc</w:t>
      </w:r>
      <w:r w:rsidR="008F1724" w:rsidRPr="0032190F">
        <w:rPr>
          <w:rFonts w:eastAsia="Code2000"/>
          <w:lang w:val="fr-FR" w:eastAsia="en-GB"/>
        </w:rPr>
        <w:t>h</w:t>
      </w:r>
      <w:r w:rsidRPr="0032190F">
        <w:rPr>
          <w:rFonts w:eastAsia="Code2000"/>
          <w:lang w:val="fr-FR" w:eastAsia="en-GB"/>
        </w:rPr>
        <w:t xml:space="preserve">es-du-Rhône). </w:t>
      </w:r>
      <w:r w:rsidR="0086559A" w:rsidRPr="0032190F">
        <w:rPr>
          <w:lang w:val="fr-FR"/>
        </w:rPr>
        <w:t>dans la montagne Sainte-Baume</w:t>
      </w:r>
      <w:r w:rsidR="0086559A" w:rsidRPr="0032190F">
        <w:rPr>
          <w:rFonts w:eastAsia="Code2000"/>
          <w:lang w:val="fr-FR" w:eastAsia="en-GB"/>
        </w:rPr>
        <w:t xml:space="preserve">. </w:t>
      </w:r>
      <w:r w:rsidRPr="0032190F">
        <w:rPr>
          <w:rFonts w:eastAsia="Code2000"/>
          <w:lang w:val="fr-FR" w:eastAsia="en-GB"/>
        </w:rPr>
        <w:t xml:space="preserve">Les deux sites sont distants l'un de l'autre de 500 m mais appartiennent </w:t>
      </w:r>
      <w:r w:rsidRPr="0032190F">
        <w:rPr>
          <w:rFonts w:eastAsia="Code2000" w:hint="eastAsia"/>
          <w:lang w:val="fr-FR" w:eastAsia="en-GB"/>
        </w:rPr>
        <w:t>à</w:t>
      </w:r>
      <w:r w:rsidRPr="0032190F">
        <w:rPr>
          <w:rFonts w:eastAsia="Code2000"/>
          <w:lang w:val="fr-FR" w:eastAsia="en-GB"/>
        </w:rPr>
        <w:t xml:space="preserve"> la m</w:t>
      </w:r>
      <w:r w:rsidRPr="0032190F">
        <w:rPr>
          <w:rFonts w:eastAsia="Code2000" w:hint="eastAsia"/>
          <w:lang w:val="fr-FR" w:eastAsia="en-GB"/>
        </w:rPr>
        <w:t>ê</w:t>
      </w:r>
      <w:r w:rsidRPr="0032190F">
        <w:rPr>
          <w:rFonts w:eastAsia="Code2000"/>
          <w:lang w:val="fr-FR" w:eastAsia="en-GB"/>
        </w:rPr>
        <w:t xml:space="preserve">me </w:t>
      </w:r>
      <w:r w:rsidRPr="0032190F">
        <w:rPr>
          <w:rFonts w:eastAsia="Code2000" w:hint="eastAsia"/>
          <w:lang w:val="fr-FR" w:eastAsia="en-GB"/>
        </w:rPr>
        <w:t>é</w:t>
      </w:r>
      <w:r w:rsidRPr="0032190F">
        <w:rPr>
          <w:rFonts w:eastAsia="Code2000"/>
          <w:lang w:val="fr-FR" w:eastAsia="en-GB"/>
        </w:rPr>
        <w:t>caille rocheuse et semblent former une unit</w:t>
      </w:r>
      <w:r w:rsidRPr="0032190F">
        <w:rPr>
          <w:rFonts w:eastAsia="Code2000" w:hint="eastAsia"/>
          <w:lang w:val="fr-FR" w:eastAsia="en-GB"/>
        </w:rPr>
        <w:t>é</w:t>
      </w:r>
      <w:r w:rsidRPr="0032190F">
        <w:rPr>
          <w:rFonts w:eastAsia="Code2000"/>
          <w:lang w:val="fr-FR" w:eastAsia="en-GB"/>
        </w:rPr>
        <w:t xml:space="preserve"> (m</w:t>
      </w:r>
      <w:r w:rsidRPr="0032190F">
        <w:rPr>
          <w:rFonts w:eastAsia="Code2000" w:hint="eastAsia"/>
          <w:lang w:val="fr-FR" w:eastAsia="en-GB"/>
        </w:rPr>
        <w:t>ê</w:t>
      </w:r>
      <w:r w:rsidRPr="0032190F">
        <w:rPr>
          <w:rFonts w:eastAsia="Code2000"/>
          <w:lang w:val="fr-FR" w:eastAsia="en-GB"/>
        </w:rPr>
        <w:t>me localisation des figures, m</w:t>
      </w:r>
      <w:r w:rsidRPr="0032190F">
        <w:rPr>
          <w:rFonts w:eastAsia="Code2000" w:hint="eastAsia"/>
          <w:lang w:val="fr-FR" w:eastAsia="en-GB"/>
        </w:rPr>
        <w:t>ê</w:t>
      </w:r>
      <w:r w:rsidRPr="0032190F">
        <w:rPr>
          <w:rFonts w:eastAsia="Code2000"/>
          <w:lang w:val="fr-FR" w:eastAsia="en-GB"/>
        </w:rPr>
        <w:t>me th</w:t>
      </w:r>
      <w:r w:rsidRPr="0032190F">
        <w:rPr>
          <w:rFonts w:eastAsia="Code2000" w:hint="eastAsia"/>
          <w:lang w:val="fr-FR" w:eastAsia="en-GB"/>
        </w:rPr>
        <w:t>é</w:t>
      </w:r>
      <w:r w:rsidRPr="0032190F">
        <w:rPr>
          <w:rFonts w:eastAsia="Code2000"/>
          <w:lang w:val="fr-FR" w:eastAsia="en-GB"/>
        </w:rPr>
        <w:t>matique, m</w:t>
      </w:r>
      <w:r w:rsidRPr="0032190F">
        <w:rPr>
          <w:rFonts w:eastAsia="Code2000" w:hint="eastAsia"/>
          <w:lang w:val="fr-FR" w:eastAsia="en-GB"/>
        </w:rPr>
        <w:t>ê</w:t>
      </w:r>
      <w:r w:rsidRPr="0032190F">
        <w:rPr>
          <w:rFonts w:eastAsia="Code2000"/>
          <w:lang w:val="fr-FR" w:eastAsia="en-GB"/>
        </w:rPr>
        <w:t>mes ajouts tardifs). (BIB 2347 p. 356)</w:t>
      </w:r>
      <w:r w:rsidR="0031339D" w:rsidRPr="0032190F">
        <w:rPr>
          <w:rFonts w:eastAsia="Code2000"/>
          <w:lang w:val="fr-FR" w:eastAsia="en-GB"/>
        </w:rPr>
        <w:t xml:space="preserve"> </w:t>
      </w:r>
      <w:hyperlink r:id="rId7550" w:anchor="Cul_Schemat_France" w:history="1">
        <w:r w:rsidR="0031339D" w:rsidRPr="0032190F">
          <w:rPr>
            <w:rStyle w:val="Hyperlink"/>
            <w:lang w:val="fr-FR"/>
          </w:rPr>
          <w:t>art schématique peint</w:t>
        </w:r>
      </w:hyperlink>
      <w:r w:rsidR="0031339D" w:rsidRPr="0032190F">
        <w:rPr>
          <w:lang w:val="fr-FR"/>
        </w:rPr>
        <w:t xml:space="preserve"> (BIB 2396 fig. 1)</w:t>
      </w:r>
      <w:r w:rsidR="0086464D" w:rsidRPr="0032190F">
        <w:rPr>
          <w:lang w:val="fr-FR"/>
        </w:rPr>
        <w:t xml:space="preserve"> art </w:t>
      </w:r>
      <w:hyperlink r:id="rId7551" w:anchor="Cul_Schemat_France_s" w:history="1">
        <w:r w:rsidR="0086464D" w:rsidRPr="0032190F">
          <w:rPr>
            <w:rStyle w:val="Hyperlink"/>
            <w:lang w:val="fr-FR"/>
          </w:rPr>
          <w:t>schématique</w:t>
        </w:r>
      </w:hyperlink>
      <w:r w:rsidR="0086464D" w:rsidRPr="0032190F">
        <w:rPr>
          <w:lang w:val="fr-FR"/>
        </w:rPr>
        <w:t xml:space="preserve"> incisé (BIB 2398 fig. 1)</w:t>
      </w:r>
    </w:p>
    <w:p w14:paraId="24B1B560" w14:textId="77777777" w:rsidR="003B19B9" w:rsidRPr="0032190F" w:rsidRDefault="003B19B9" w:rsidP="00242C0F">
      <w:pPr>
        <w:jc w:val="both"/>
        <w:rPr>
          <w:lang w:val="fr-FR"/>
        </w:rPr>
      </w:pPr>
    </w:p>
    <w:p w14:paraId="5087EB6E" w14:textId="77777777" w:rsidR="009B513E" w:rsidRPr="0032190F" w:rsidRDefault="003B19B9" w:rsidP="003B19B9">
      <w:pPr>
        <w:pStyle w:val="Heading2"/>
        <w:rPr>
          <w:rFonts w:eastAsia="Code2000"/>
          <w:lang w:eastAsia="en-GB"/>
        </w:rPr>
      </w:pPr>
      <w:bookmarkStart w:id="3228" w:name="Sit_Pin_Simon_I"/>
      <w:r w:rsidRPr="0032190F">
        <w:rPr>
          <w:rFonts w:eastAsia="Code2000"/>
          <w:lang w:eastAsia="en-GB"/>
        </w:rPr>
        <w:t>Pin de Simon I</w:t>
      </w:r>
    </w:p>
    <w:bookmarkEnd w:id="3228"/>
    <w:p w14:paraId="095FC6B6" w14:textId="77777777" w:rsidR="003B19B9" w:rsidRPr="0032190F" w:rsidRDefault="003B19B9" w:rsidP="00242C0F">
      <w:pPr>
        <w:jc w:val="both"/>
        <w:rPr>
          <w:rFonts w:eastAsia="Code2000"/>
          <w:lang w:val="fr-FR" w:eastAsia="en-GB"/>
        </w:rPr>
      </w:pPr>
    </w:p>
    <w:p w14:paraId="3A56EF3C" w14:textId="77777777" w:rsidR="00F41BC6" w:rsidRPr="0032190F" w:rsidRDefault="00410391" w:rsidP="00D03FAD">
      <w:pPr>
        <w:jc w:val="both"/>
        <w:rPr>
          <w:rFonts w:ascii="Code2000" w:eastAsia="Code2000" w:cs="Code2000"/>
          <w:lang w:val="fr-FR" w:eastAsia="en-GB"/>
        </w:rPr>
      </w:pPr>
      <w:r w:rsidRPr="0032190F">
        <w:rPr>
          <w:rFonts w:eastAsia="Code2000"/>
          <w:lang w:val="fr-FR" w:eastAsia="en-GB"/>
        </w:rPr>
        <w:t>Pied de falaise de 45 m de long formant surplomb dans l'angle NE. Six cavit</w:t>
      </w:r>
      <w:r w:rsidRPr="0032190F">
        <w:rPr>
          <w:rFonts w:eastAsia="Code2000" w:hint="eastAsia"/>
          <w:lang w:val="fr-FR" w:eastAsia="en-GB"/>
        </w:rPr>
        <w:t>é</w:t>
      </w:r>
      <w:r w:rsidRPr="0032190F">
        <w:rPr>
          <w:rFonts w:eastAsia="Code2000"/>
          <w:lang w:val="fr-FR" w:eastAsia="en-GB"/>
        </w:rPr>
        <w:t xml:space="preserve">s de petites dimensions s'ouvrent tout au long du rocher. </w:t>
      </w:r>
      <w:r w:rsidR="00F41BC6" w:rsidRPr="0032190F">
        <w:rPr>
          <w:rFonts w:eastAsia="Code2000"/>
          <w:lang w:val="fr-FR" w:eastAsia="en-GB"/>
        </w:rPr>
        <w:t>(BIB 2434) Situ</w:t>
      </w:r>
      <w:r w:rsidR="00F41BC6" w:rsidRPr="0032190F">
        <w:rPr>
          <w:rFonts w:eastAsia="Code2000" w:hint="eastAsia"/>
          <w:lang w:val="fr-FR" w:eastAsia="en-GB"/>
        </w:rPr>
        <w:t>é</w:t>
      </w:r>
      <w:r w:rsidR="00F41BC6" w:rsidRPr="0032190F">
        <w:rPr>
          <w:rFonts w:eastAsia="Code2000"/>
          <w:lang w:val="fr-FR" w:eastAsia="en-GB"/>
        </w:rPr>
        <w:t>e dans le massif de la Sainte- Baume, cette esplanade de 45 m de long pour 10 m de large est limit</w:t>
      </w:r>
      <w:r w:rsidR="00F41BC6" w:rsidRPr="0032190F">
        <w:rPr>
          <w:rFonts w:eastAsia="Code2000" w:hint="eastAsia"/>
          <w:lang w:val="fr-FR" w:eastAsia="en-GB"/>
        </w:rPr>
        <w:t>é</w:t>
      </w:r>
      <w:r w:rsidR="00F41BC6" w:rsidRPr="0032190F">
        <w:rPr>
          <w:rFonts w:eastAsia="Code2000"/>
          <w:lang w:val="fr-FR" w:eastAsia="en-GB"/>
        </w:rPr>
        <w:t xml:space="preserve">e au nord et </w:t>
      </w:r>
      <w:r w:rsidR="00F41BC6" w:rsidRPr="0032190F">
        <w:rPr>
          <w:rFonts w:eastAsia="Code2000" w:hint="eastAsia"/>
          <w:lang w:val="fr-FR" w:eastAsia="en-GB"/>
        </w:rPr>
        <w:t>à</w:t>
      </w:r>
      <w:r w:rsidR="00F41BC6" w:rsidRPr="0032190F">
        <w:rPr>
          <w:rFonts w:eastAsia="Code2000"/>
          <w:lang w:val="fr-FR" w:eastAsia="en-GB"/>
        </w:rPr>
        <w:t xml:space="preserve"> l'est par une haute falaise perc</w:t>
      </w:r>
      <w:r w:rsidR="00F41BC6" w:rsidRPr="0032190F">
        <w:rPr>
          <w:rFonts w:eastAsia="Code2000" w:hint="eastAsia"/>
          <w:lang w:val="fr-FR" w:eastAsia="en-GB"/>
        </w:rPr>
        <w:t>é</w:t>
      </w:r>
      <w:r w:rsidR="00F41BC6" w:rsidRPr="0032190F">
        <w:rPr>
          <w:rFonts w:eastAsia="Code2000"/>
          <w:lang w:val="fr-FR" w:eastAsia="en-GB"/>
        </w:rPr>
        <w:t>e de six cavit</w:t>
      </w:r>
      <w:r w:rsidR="00F41BC6" w:rsidRPr="0032190F">
        <w:rPr>
          <w:rFonts w:eastAsia="Code2000" w:hint="eastAsia"/>
          <w:lang w:val="fr-FR" w:eastAsia="en-GB"/>
        </w:rPr>
        <w:t>é</w:t>
      </w:r>
      <w:r w:rsidR="00F41BC6" w:rsidRPr="0032190F">
        <w:rPr>
          <w:rFonts w:eastAsia="Code2000"/>
          <w:lang w:val="fr-FR" w:eastAsia="en-GB"/>
        </w:rPr>
        <w:t xml:space="preserve">s. (BIB 2434) </w:t>
      </w:r>
    </w:p>
    <w:p w14:paraId="3424B6B3" w14:textId="77777777" w:rsidR="00F41BC6" w:rsidRPr="0032190F" w:rsidRDefault="00F41BC6" w:rsidP="00D03FAD">
      <w:pPr>
        <w:jc w:val="both"/>
        <w:rPr>
          <w:lang w:val="fr-FR"/>
        </w:rPr>
      </w:pPr>
      <w:r w:rsidRPr="0032190F">
        <w:rPr>
          <w:lang w:val="fr-FR"/>
        </w:rPr>
        <w:t xml:space="preserve">La falaise dite du Pin de Simon s'étire selon un axe nord-sud au-dessous du Pic de la Bertagne (1042 m), à l'extrémité occidentale du massif de la Sainte-Baume. Le site orné occupe un pied de falaise formant recoin poursuivi d'une esplanade de 45 m de long sur 6 à 12 m de large. Six petites cavités y sont creusées .(BIB 2398 p. 574)   </w:t>
      </w:r>
    </w:p>
    <w:p w14:paraId="7F81CC10" w14:textId="77777777" w:rsidR="00F41BC6" w:rsidRPr="0032190F" w:rsidRDefault="00F41BC6" w:rsidP="00D03FAD">
      <w:pPr>
        <w:jc w:val="both"/>
        <w:rPr>
          <w:rFonts w:eastAsia="Code2000"/>
          <w:lang w:val="fr-FR" w:eastAsia="en-GB"/>
        </w:rPr>
      </w:pPr>
    </w:p>
    <w:p w14:paraId="317E7641" w14:textId="77777777" w:rsidR="00F41BC6" w:rsidRPr="0032190F" w:rsidRDefault="00F41BC6" w:rsidP="00F41BC6">
      <w:pPr>
        <w:pStyle w:val="Heading3"/>
        <w:rPr>
          <w:rFonts w:eastAsia="Code2000"/>
          <w:lang w:eastAsia="en-GB"/>
        </w:rPr>
      </w:pPr>
      <w:r w:rsidRPr="0032190F">
        <w:rPr>
          <w:rFonts w:eastAsia="Code2000"/>
          <w:lang w:eastAsia="en-GB"/>
        </w:rPr>
        <w:t>Occupations</w:t>
      </w:r>
    </w:p>
    <w:p w14:paraId="5B8B5994" w14:textId="78B6B90E" w:rsidR="00D03FAD" w:rsidRPr="0032190F" w:rsidRDefault="00F41BC6" w:rsidP="00D03FAD">
      <w:pPr>
        <w:jc w:val="both"/>
        <w:rPr>
          <w:rFonts w:eastAsia="Code2000"/>
          <w:lang w:val="fr-FR" w:eastAsia="en-GB"/>
        </w:rPr>
      </w:pPr>
      <w:r w:rsidRPr="0032190F">
        <w:rPr>
          <w:rFonts w:eastAsia="Code2000"/>
          <w:lang w:val="fr-FR" w:eastAsia="en-GB"/>
        </w:rPr>
        <w:t>3</w:t>
      </w:r>
      <w:r w:rsidR="00410391" w:rsidRPr="0032190F">
        <w:rPr>
          <w:rFonts w:eastAsia="Code2000"/>
          <w:lang w:val="fr-FR" w:eastAsia="en-GB"/>
        </w:rPr>
        <w:t xml:space="preserve"> </w:t>
      </w:r>
      <w:r w:rsidRPr="0032190F">
        <w:rPr>
          <w:rFonts w:eastAsia="Code2000"/>
          <w:lang w:val="fr-FR" w:eastAsia="en-GB"/>
        </w:rPr>
        <w:t>cavités</w:t>
      </w:r>
      <w:r w:rsidR="00410391" w:rsidRPr="0032190F">
        <w:rPr>
          <w:rFonts w:eastAsia="Code2000"/>
          <w:lang w:val="fr-FR" w:eastAsia="en-GB"/>
        </w:rPr>
        <w:t xml:space="preserve"> ont donn</w:t>
      </w:r>
      <w:r w:rsidR="00410391" w:rsidRPr="0032190F">
        <w:rPr>
          <w:rFonts w:eastAsia="Code2000" w:hint="eastAsia"/>
          <w:lang w:val="fr-FR" w:eastAsia="en-GB"/>
        </w:rPr>
        <w:t>é</w:t>
      </w:r>
      <w:r w:rsidR="00410391" w:rsidRPr="0032190F">
        <w:rPr>
          <w:rFonts w:eastAsia="Code2000"/>
          <w:lang w:val="fr-FR" w:eastAsia="en-GB"/>
        </w:rPr>
        <w:t xml:space="preserve"> du mobilier. (BIB 2347 p. 356)</w:t>
      </w:r>
      <w:r w:rsidR="00D03FAD" w:rsidRPr="0032190F">
        <w:rPr>
          <w:rFonts w:eastAsia="Code2000"/>
          <w:lang w:val="fr-FR" w:eastAsia="en-GB"/>
        </w:rPr>
        <w:t xml:space="preserve"> fragment de lamelle en silex </w:t>
      </w:r>
      <w:hyperlink r:id="rId7552" w:anchor="Sit_Mont_Ventoux_p_NeoMoy_Chass" w:history="1">
        <w:r w:rsidR="0077212E" w:rsidRPr="0077212E">
          <w:rPr>
            <w:rStyle w:val="Hyperlink"/>
            <w:lang w:val="fr-FR"/>
          </w:rPr>
          <w:t>blond bédoulien</w:t>
        </w:r>
      </w:hyperlink>
      <w:r w:rsidR="0077212E">
        <w:rPr>
          <w:lang w:val="fr-FR"/>
        </w:rPr>
        <w:t xml:space="preserve"> </w:t>
      </w:r>
      <w:r w:rsidR="00D03FAD" w:rsidRPr="0032190F">
        <w:rPr>
          <w:rFonts w:eastAsia="Code2000"/>
          <w:lang w:val="fr-FR" w:eastAsia="en-GB"/>
        </w:rPr>
        <w:t>débité par pression [</w:t>
      </w:r>
      <w:hyperlink r:id="rId7553" w:anchor="Cul_Chassen" w:history="1">
        <w:r w:rsidR="00D03FAD" w:rsidRPr="0032190F">
          <w:rPr>
            <w:rStyle w:val="Hyperlink"/>
            <w:rFonts w:eastAsia="Code2000"/>
            <w:lang w:val="fr-FR" w:eastAsia="en-GB"/>
          </w:rPr>
          <w:t>Chasséen récent</w:t>
        </w:r>
      </w:hyperlink>
      <w:r w:rsidR="00D03FAD" w:rsidRPr="0032190F">
        <w:rPr>
          <w:rFonts w:eastAsia="Code2000"/>
          <w:lang w:val="fr-FR" w:eastAsia="en-GB"/>
        </w:rPr>
        <w:t>] avec un micropoli typique du travail des végétaux visible sur son bord gauche (BIB 2434)</w:t>
      </w:r>
    </w:p>
    <w:p w14:paraId="0BF864ED" w14:textId="77777777" w:rsidR="00F41BC6" w:rsidRPr="0032190F" w:rsidRDefault="00F41BC6" w:rsidP="00F41BC6">
      <w:pPr>
        <w:jc w:val="both"/>
        <w:rPr>
          <w:lang w:val="fr-FR"/>
        </w:rPr>
      </w:pPr>
      <w:r w:rsidRPr="0032190F">
        <w:rPr>
          <w:lang w:val="fr-FR"/>
        </w:rPr>
        <w:t xml:space="preserve">3 cavités ont restitué un mobilier lithique et céramique attribuable au Néolithique final. Dans les cavités n°4 et 5 nous avons également recueilli de la céramique grise tournée datée des XIe- XIIe siècle et un liard à I'H frappé en 1577. .(BIB 2398 p. 574)   </w:t>
      </w:r>
    </w:p>
    <w:p w14:paraId="534489A0" w14:textId="77777777" w:rsidR="00F41BC6" w:rsidRPr="0032190F" w:rsidRDefault="00F41BC6" w:rsidP="00F41BC6">
      <w:pPr>
        <w:jc w:val="both"/>
        <w:rPr>
          <w:lang w:val="fr-FR"/>
        </w:rPr>
      </w:pPr>
      <w:r w:rsidRPr="0032190F">
        <w:rPr>
          <w:rFonts w:eastAsia="Code2000"/>
          <w:lang w:val="fr-FR" w:eastAsia="en-GB"/>
        </w:rPr>
        <w:t>Seules les 3 derni</w:t>
      </w:r>
      <w:r w:rsidRPr="0032190F">
        <w:rPr>
          <w:rFonts w:eastAsia="Code2000" w:hint="eastAsia"/>
          <w:lang w:val="fr-FR" w:eastAsia="en-GB"/>
        </w:rPr>
        <w:t>è</w:t>
      </w:r>
      <w:r w:rsidRPr="0032190F">
        <w:rPr>
          <w:rFonts w:eastAsia="Code2000"/>
          <w:lang w:val="fr-FR" w:eastAsia="en-GB"/>
        </w:rPr>
        <w:t>res cavit</w:t>
      </w:r>
      <w:r w:rsidRPr="0032190F">
        <w:rPr>
          <w:rFonts w:eastAsia="Code2000" w:hint="eastAsia"/>
          <w:lang w:val="fr-FR" w:eastAsia="en-GB"/>
        </w:rPr>
        <w:t>é</w:t>
      </w:r>
      <w:r w:rsidRPr="0032190F">
        <w:rPr>
          <w:rFonts w:eastAsia="Code2000"/>
          <w:lang w:val="fr-FR" w:eastAsia="en-GB"/>
        </w:rPr>
        <w:t>s ont livr</w:t>
      </w:r>
      <w:r w:rsidRPr="0032190F">
        <w:rPr>
          <w:rFonts w:eastAsia="Code2000" w:hint="eastAsia"/>
          <w:lang w:val="fr-FR" w:eastAsia="en-GB"/>
        </w:rPr>
        <w:t>é</w:t>
      </w:r>
      <w:r w:rsidRPr="0032190F">
        <w:rPr>
          <w:rFonts w:eastAsia="Code2000"/>
          <w:lang w:val="fr-FR" w:eastAsia="en-GB"/>
        </w:rPr>
        <w:t xml:space="preserve"> un mobilier arch</w:t>
      </w:r>
      <w:r w:rsidRPr="0032190F">
        <w:rPr>
          <w:rFonts w:eastAsia="Code2000" w:hint="eastAsia"/>
          <w:lang w:val="fr-FR" w:eastAsia="en-GB"/>
        </w:rPr>
        <w:t>é</w:t>
      </w:r>
      <w:r w:rsidRPr="0032190F">
        <w:rPr>
          <w:rFonts w:eastAsia="Code2000"/>
          <w:lang w:val="fr-FR" w:eastAsia="en-GB"/>
        </w:rPr>
        <w:t>ologique cens</w:t>
      </w:r>
      <w:r w:rsidRPr="0032190F">
        <w:rPr>
          <w:rFonts w:eastAsia="Code2000" w:hint="eastAsia"/>
          <w:lang w:val="fr-FR" w:eastAsia="en-GB"/>
        </w:rPr>
        <w:t>é</w:t>
      </w:r>
      <w:r w:rsidRPr="0032190F">
        <w:rPr>
          <w:rFonts w:eastAsia="Code2000"/>
          <w:lang w:val="fr-FR" w:eastAsia="en-GB"/>
        </w:rPr>
        <w:t>ment contemporain des peintures. La cavit</w:t>
      </w:r>
      <w:r w:rsidRPr="0032190F">
        <w:rPr>
          <w:rFonts w:eastAsia="Code2000" w:hint="eastAsia"/>
          <w:lang w:val="fr-FR" w:eastAsia="en-GB"/>
        </w:rPr>
        <w:t>é</w:t>
      </w:r>
      <w:r w:rsidRPr="0032190F">
        <w:rPr>
          <w:rFonts w:eastAsia="Code2000"/>
          <w:lang w:val="fr-FR" w:eastAsia="en-GB"/>
        </w:rPr>
        <w:t xml:space="preserve"> n</w:t>
      </w:r>
      <w:r w:rsidR="0086559A" w:rsidRPr="0032190F">
        <w:rPr>
          <w:rFonts w:eastAsia="Code2000"/>
          <w:lang w:val="fr-FR" w:eastAsia="en-GB"/>
        </w:rPr>
        <w:t xml:space="preserve">° </w:t>
      </w:r>
      <w:r w:rsidRPr="0032190F">
        <w:rPr>
          <w:rFonts w:eastAsia="Code2000"/>
          <w:lang w:val="fr-FR" w:eastAsia="en-GB"/>
        </w:rPr>
        <w:t>4 est une grotte s</w:t>
      </w:r>
      <w:r w:rsidRPr="0032190F">
        <w:rPr>
          <w:rFonts w:eastAsia="Code2000" w:hint="eastAsia"/>
          <w:lang w:val="fr-FR" w:eastAsia="en-GB"/>
        </w:rPr>
        <w:t>é</w:t>
      </w:r>
      <w:r w:rsidRPr="0032190F">
        <w:rPr>
          <w:rFonts w:eastAsia="Code2000"/>
          <w:lang w:val="fr-FR" w:eastAsia="en-GB"/>
        </w:rPr>
        <w:t>pulcrale partiellement vid</w:t>
      </w:r>
      <w:r w:rsidRPr="0032190F">
        <w:rPr>
          <w:rFonts w:eastAsia="Code2000" w:hint="eastAsia"/>
          <w:lang w:val="fr-FR" w:eastAsia="en-GB"/>
        </w:rPr>
        <w:t>é</w:t>
      </w:r>
      <w:r w:rsidRPr="0032190F">
        <w:rPr>
          <w:rFonts w:eastAsia="Code2000"/>
          <w:lang w:val="fr-FR" w:eastAsia="en-GB"/>
        </w:rPr>
        <w:t>e dans laquelle nous avons recueilli 2 tessons c</w:t>
      </w:r>
      <w:r w:rsidRPr="0032190F">
        <w:rPr>
          <w:rFonts w:eastAsia="Code2000" w:hint="eastAsia"/>
          <w:lang w:val="fr-FR" w:eastAsia="en-GB"/>
        </w:rPr>
        <w:t>é</w:t>
      </w:r>
      <w:r w:rsidRPr="0032190F">
        <w:rPr>
          <w:rFonts w:eastAsia="Code2000"/>
          <w:lang w:val="fr-FR" w:eastAsia="en-GB"/>
        </w:rPr>
        <w:t xml:space="preserve">ramiques et 53 </w:t>
      </w:r>
      <w:r w:rsidRPr="0032190F">
        <w:rPr>
          <w:rFonts w:eastAsia="Code2000" w:hint="eastAsia"/>
          <w:lang w:val="fr-FR" w:eastAsia="en-GB"/>
        </w:rPr>
        <w:t>é</w:t>
      </w:r>
      <w:r w:rsidRPr="0032190F">
        <w:rPr>
          <w:rFonts w:eastAsia="Code2000"/>
          <w:lang w:val="fr-FR" w:eastAsia="en-GB"/>
        </w:rPr>
        <w:t>l</w:t>
      </w:r>
      <w:r w:rsidRPr="0032190F">
        <w:rPr>
          <w:rFonts w:eastAsia="Code2000" w:hint="eastAsia"/>
          <w:lang w:val="fr-FR" w:eastAsia="en-GB"/>
        </w:rPr>
        <w:t>é</w:t>
      </w:r>
      <w:r w:rsidRPr="0032190F">
        <w:rPr>
          <w:rFonts w:eastAsia="Code2000"/>
          <w:lang w:val="fr-FR" w:eastAsia="en-GB"/>
        </w:rPr>
        <w:t>ments de silex. Les cavit</w:t>
      </w:r>
      <w:r w:rsidRPr="0032190F">
        <w:rPr>
          <w:rFonts w:eastAsia="Code2000" w:hint="eastAsia"/>
          <w:lang w:val="fr-FR" w:eastAsia="en-GB"/>
        </w:rPr>
        <w:t>é</w:t>
      </w:r>
      <w:r w:rsidRPr="0032190F">
        <w:rPr>
          <w:rFonts w:eastAsia="Code2000"/>
          <w:lang w:val="fr-FR" w:eastAsia="en-GB"/>
        </w:rPr>
        <w:t>s nos 5 et 6 ont restitu</w:t>
      </w:r>
      <w:r w:rsidRPr="0032190F">
        <w:rPr>
          <w:rFonts w:eastAsia="Code2000" w:hint="eastAsia"/>
          <w:lang w:val="fr-FR" w:eastAsia="en-GB"/>
        </w:rPr>
        <w:t>é</w:t>
      </w:r>
      <w:r w:rsidRPr="0032190F">
        <w:rPr>
          <w:rFonts w:eastAsia="Code2000"/>
          <w:lang w:val="fr-FR" w:eastAsia="en-GB"/>
        </w:rPr>
        <w:t xml:space="preserve"> 7 et 2 </w:t>
      </w:r>
      <w:r w:rsidRPr="0032190F">
        <w:rPr>
          <w:rFonts w:eastAsia="Code2000" w:hint="eastAsia"/>
          <w:lang w:val="fr-FR" w:eastAsia="en-GB"/>
        </w:rPr>
        <w:t>é</w:t>
      </w:r>
      <w:r w:rsidRPr="0032190F">
        <w:rPr>
          <w:rFonts w:eastAsia="Code2000"/>
          <w:lang w:val="fr-FR" w:eastAsia="en-GB"/>
        </w:rPr>
        <w:t>l</w:t>
      </w:r>
      <w:r w:rsidRPr="0032190F">
        <w:rPr>
          <w:rFonts w:eastAsia="Code2000" w:hint="eastAsia"/>
          <w:lang w:val="fr-FR" w:eastAsia="en-GB"/>
        </w:rPr>
        <w:t>é</w:t>
      </w:r>
      <w:r w:rsidRPr="0032190F">
        <w:rPr>
          <w:rFonts w:eastAsia="Code2000"/>
          <w:lang w:val="fr-FR" w:eastAsia="en-GB"/>
        </w:rPr>
        <w:t>ments de silex respectivement. (BIB 2434)</w:t>
      </w:r>
    </w:p>
    <w:p w14:paraId="07609B71" w14:textId="77777777" w:rsidR="00F41BC6" w:rsidRPr="0032190F" w:rsidRDefault="00F41BC6" w:rsidP="00D03FAD">
      <w:pPr>
        <w:jc w:val="both"/>
        <w:rPr>
          <w:rFonts w:eastAsia="Code2000"/>
          <w:lang w:val="fr-FR" w:eastAsia="en-GB"/>
        </w:rPr>
      </w:pPr>
    </w:p>
    <w:p w14:paraId="2037E923" w14:textId="77777777" w:rsidR="00F41BC6" w:rsidRPr="0032190F" w:rsidRDefault="00F41BC6" w:rsidP="00F41BC6">
      <w:pPr>
        <w:pStyle w:val="Heading3"/>
        <w:rPr>
          <w:rFonts w:eastAsia="Code2000"/>
          <w:lang w:eastAsia="en-GB"/>
        </w:rPr>
      </w:pPr>
      <w:r w:rsidRPr="0032190F">
        <w:rPr>
          <w:rFonts w:eastAsia="Code2000"/>
          <w:lang w:eastAsia="en-GB"/>
        </w:rPr>
        <w:lastRenderedPageBreak/>
        <w:t>Art rupestre</w:t>
      </w:r>
    </w:p>
    <w:p w14:paraId="1BF7A834" w14:textId="77777777" w:rsidR="00F41BC6" w:rsidRPr="0032190F" w:rsidRDefault="00F41BC6" w:rsidP="00F41BC6">
      <w:pPr>
        <w:jc w:val="both"/>
        <w:rPr>
          <w:rFonts w:eastAsia="Code2000"/>
          <w:lang w:val="fr-FR" w:eastAsia="en-GB"/>
        </w:rPr>
      </w:pPr>
      <w:r w:rsidRPr="0032190F">
        <w:rPr>
          <w:rFonts w:eastAsia="Code2000"/>
          <w:lang w:val="fr-FR" w:eastAsia="en-GB"/>
        </w:rPr>
        <w:t>L'angle nord-est de la terrasse est prot</w:t>
      </w:r>
      <w:r w:rsidRPr="0032190F">
        <w:rPr>
          <w:rFonts w:eastAsia="Code2000" w:hint="eastAsia"/>
          <w:lang w:val="fr-FR" w:eastAsia="en-GB"/>
        </w:rPr>
        <w:t>é</w:t>
      </w:r>
      <w:r w:rsidRPr="0032190F">
        <w:rPr>
          <w:rFonts w:eastAsia="Code2000"/>
          <w:lang w:val="fr-FR" w:eastAsia="en-GB"/>
        </w:rPr>
        <w:t>g</w:t>
      </w:r>
      <w:r w:rsidRPr="0032190F">
        <w:rPr>
          <w:rFonts w:eastAsia="Code2000" w:hint="eastAsia"/>
          <w:lang w:val="fr-FR" w:eastAsia="en-GB"/>
        </w:rPr>
        <w:t>é</w:t>
      </w:r>
      <w:r w:rsidRPr="0032190F">
        <w:rPr>
          <w:rFonts w:eastAsia="Code2000"/>
          <w:lang w:val="fr-FR" w:eastAsia="en-GB"/>
        </w:rPr>
        <w:t xml:space="preserve"> par un auvent rocheux et abrite huit figures ou groupes de figures peintes : signes anthropomorphes masculins </w:t>
      </w:r>
      <w:r w:rsidRPr="0032190F">
        <w:rPr>
          <w:rFonts w:eastAsia="Code2000" w:hint="eastAsia"/>
          <w:lang w:val="fr-FR" w:eastAsia="en-GB"/>
        </w:rPr>
        <w:t>à</w:t>
      </w:r>
      <w:r w:rsidRPr="0032190F">
        <w:rPr>
          <w:rFonts w:eastAsia="Code2000"/>
          <w:lang w:val="fr-FR" w:eastAsia="en-GB"/>
        </w:rPr>
        <w:t xml:space="preserve"> bras multiples, signes anthropomorphes simples, cervid</w:t>
      </w:r>
      <w:r w:rsidRPr="0032190F">
        <w:rPr>
          <w:rFonts w:eastAsia="Code2000" w:hint="eastAsia"/>
          <w:lang w:val="fr-FR" w:eastAsia="en-GB"/>
        </w:rPr>
        <w:t>é</w:t>
      </w:r>
      <w:r w:rsidRPr="0032190F">
        <w:rPr>
          <w:rFonts w:eastAsia="Code2000"/>
          <w:lang w:val="fr-FR" w:eastAsia="en-GB"/>
        </w:rPr>
        <w:t xml:space="preserve">, ponctuations. (BIB 2434) </w:t>
      </w:r>
      <w:r w:rsidR="00E27370" w:rsidRPr="0032190F">
        <w:rPr>
          <w:rFonts w:eastAsia="Code2000"/>
          <w:lang w:val="fr-FR" w:eastAsia="en-GB"/>
        </w:rPr>
        <w:t xml:space="preserve"> Les figures sont peintes dans la partie abrit</w:t>
      </w:r>
      <w:r w:rsidR="00E27370" w:rsidRPr="0032190F">
        <w:rPr>
          <w:rFonts w:eastAsia="Code2000" w:hint="eastAsia"/>
          <w:lang w:val="fr-FR" w:eastAsia="en-GB"/>
        </w:rPr>
        <w:t>é</w:t>
      </w:r>
      <w:r w:rsidR="00E27370" w:rsidRPr="0032190F">
        <w:rPr>
          <w:rFonts w:eastAsia="Code2000"/>
          <w:lang w:val="fr-FR" w:eastAsia="en-GB"/>
        </w:rPr>
        <w:t>e, entre les diff</w:t>
      </w:r>
      <w:r w:rsidR="00E27370" w:rsidRPr="0032190F">
        <w:rPr>
          <w:rFonts w:eastAsia="Code2000" w:hint="eastAsia"/>
          <w:lang w:val="fr-FR" w:eastAsia="en-GB"/>
        </w:rPr>
        <w:t>é</w:t>
      </w:r>
      <w:r w:rsidR="00E27370" w:rsidRPr="0032190F">
        <w:rPr>
          <w:rFonts w:eastAsia="Code2000"/>
          <w:lang w:val="fr-FR" w:eastAsia="en-GB"/>
        </w:rPr>
        <w:t>rentes cavit</w:t>
      </w:r>
      <w:r w:rsidR="00E27370" w:rsidRPr="0032190F">
        <w:rPr>
          <w:rFonts w:eastAsia="Code2000" w:hint="eastAsia"/>
          <w:lang w:val="fr-FR" w:eastAsia="en-GB"/>
        </w:rPr>
        <w:t>é</w:t>
      </w:r>
      <w:r w:rsidR="00E27370" w:rsidRPr="0032190F">
        <w:rPr>
          <w:rFonts w:eastAsia="Code2000"/>
          <w:lang w:val="fr-FR" w:eastAsia="en-GB"/>
        </w:rPr>
        <w:t>s (BIB 2347 p. 356)</w:t>
      </w:r>
      <w:r w:rsidR="0086559A" w:rsidRPr="0032190F">
        <w:rPr>
          <w:rFonts w:eastAsia="Code2000"/>
          <w:lang w:val="fr-FR" w:eastAsia="en-GB"/>
        </w:rPr>
        <w:t xml:space="preserve"> personnage: multiplication des appendices (i.e., signe arboriforme) (BIB 2396 p. 153)</w:t>
      </w:r>
    </w:p>
    <w:p w14:paraId="06FC871F" w14:textId="77777777" w:rsidR="00780DD8" w:rsidRPr="0032190F" w:rsidRDefault="00025745" w:rsidP="00780DD8">
      <w:pPr>
        <w:jc w:val="both"/>
        <w:rPr>
          <w:lang w:val="fr-FR"/>
        </w:rPr>
      </w:pPr>
      <w:r w:rsidRPr="0032190F">
        <w:rPr>
          <w:rFonts w:eastAsia="Code2000"/>
          <w:lang w:val="fr-FR" w:eastAsia="en-GB"/>
        </w:rPr>
        <w:t>Cerf de face, avec des bois divergents à partir de l’axe du cou et de la tête, endommagé par la calcite (BIB 1165 p. 108)</w:t>
      </w:r>
      <w:r w:rsidR="00FD0A9D" w:rsidRPr="0032190F">
        <w:rPr>
          <w:rFonts w:eastAsia="Code2000"/>
          <w:lang w:val="fr-FR" w:eastAsia="en-GB"/>
        </w:rPr>
        <w:t xml:space="preserve"> </w:t>
      </w:r>
      <w:r w:rsidR="00780DD8" w:rsidRPr="0032190F">
        <w:rPr>
          <w:lang w:val="fr-FR"/>
        </w:rPr>
        <w:t xml:space="preserve">L'animal est recouvert de calcite à l'abri I si bien  qu'on ne distingue que sa croupe et  les deux membres postérieurs, à  gauche, et qu'on soupçonne une  ramure formée de deux bois verticaux  desquels divergent les andouillers (BIB 2400)  </w:t>
      </w:r>
    </w:p>
    <w:p w14:paraId="20D85487" w14:textId="6CFF4F8E" w:rsidR="009A4578" w:rsidRDefault="00F41BC6" w:rsidP="00EB37FC">
      <w:pPr>
        <w:jc w:val="both"/>
        <w:rPr>
          <w:lang w:val="fr-FR"/>
        </w:rPr>
      </w:pPr>
      <w:r w:rsidRPr="0032190F">
        <w:rPr>
          <w:lang w:val="fr-FR"/>
        </w:rPr>
        <w:t xml:space="preserve">Des figures sont peintes aux abords des cavités n°2 et 4. Ce sont des signes anthropomorphes ~ membres multiples, un </w:t>
      </w:r>
      <w:hyperlink r:id="rId7554" w:anchor="Cul_Art_TAC_T_z_cervide" w:history="1">
        <w:r w:rsidRPr="0032190F">
          <w:rPr>
            <w:rStyle w:val="Hyperlink"/>
            <w:lang w:val="fr-FR"/>
          </w:rPr>
          <w:t>cervidé</w:t>
        </w:r>
      </w:hyperlink>
      <w:r w:rsidRPr="0032190F">
        <w:rPr>
          <w:lang w:val="fr-FR"/>
        </w:rPr>
        <w:t xml:space="preserve">, des nuages de ponctuations et d'autres traces de peinture attribuables au Néolithique. </w:t>
      </w:r>
      <w:r w:rsidR="009A4578" w:rsidRPr="0032190F">
        <w:rPr>
          <w:lang w:val="fr-FR"/>
        </w:rPr>
        <w:t xml:space="preserve">(BIB 2398 p. 574)  </w:t>
      </w:r>
    </w:p>
    <w:p w14:paraId="262F9596" w14:textId="77777777" w:rsidR="009A4578" w:rsidRDefault="009A4578" w:rsidP="00EB37FC">
      <w:pPr>
        <w:jc w:val="both"/>
        <w:rPr>
          <w:lang w:val="fr-FR"/>
        </w:rPr>
      </w:pPr>
    </w:p>
    <w:p w14:paraId="0A8A6D78" w14:textId="77777777" w:rsidR="009A4578" w:rsidRDefault="009A4578" w:rsidP="009A4578">
      <w:pPr>
        <w:pStyle w:val="Heading4"/>
      </w:pPr>
      <w:r>
        <w:t>fig. 5</w:t>
      </w:r>
    </w:p>
    <w:p w14:paraId="7B963D20" w14:textId="327215BE" w:rsidR="00F41BC6" w:rsidRPr="0032190F" w:rsidRDefault="009A4578" w:rsidP="00EB37FC">
      <w:pPr>
        <w:jc w:val="both"/>
        <w:rPr>
          <w:lang w:val="fr-FR"/>
        </w:rPr>
      </w:pPr>
      <w:r>
        <w:rPr>
          <w:lang w:val="fr-FR"/>
        </w:rPr>
        <w:t>P</w:t>
      </w:r>
      <w:r w:rsidR="00F41BC6" w:rsidRPr="0032190F">
        <w:rPr>
          <w:lang w:val="fr-FR"/>
        </w:rPr>
        <w:t xml:space="preserve">ersonnage vu de face, le visage figuré avec </w:t>
      </w:r>
      <w:hyperlink r:id="rId7555" w:anchor="Cul_Art_TAC_T_a_yeux" w:history="1">
        <w:r w:rsidR="007B2122" w:rsidRPr="0032190F">
          <w:rPr>
            <w:rStyle w:val="Hyperlink"/>
            <w:lang w:val="fr-FR"/>
          </w:rPr>
          <w:t>yeux</w:t>
        </w:r>
      </w:hyperlink>
      <w:r w:rsidR="007B2122" w:rsidRPr="0032190F">
        <w:rPr>
          <w:lang w:val="fr-FR"/>
        </w:rPr>
        <w:t xml:space="preserve"> </w:t>
      </w:r>
      <w:r w:rsidR="00F41BC6" w:rsidRPr="0032190F">
        <w:rPr>
          <w:lang w:val="fr-FR"/>
        </w:rPr>
        <w:t xml:space="preserve">et nez, les bras écartés avec mains et doigts bien individualisés, réalisé au </w:t>
      </w:r>
      <w:hyperlink r:id="rId7556" w:anchor="Cul_Schemat_France_t_peintes_ba" w:history="1">
        <w:r w:rsidR="00F41BC6" w:rsidRPr="0032190F">
          <w:rPr>
            <w:rStyle w:val="Hyperlink"/>
            <w:lang w:val="fr-FR"/>
          </w:rPr>
          <w:t>bâton de colorant</w:t>
        </w:r>
      </w:hyperlink>
      <w:r w:rsidR="00F41BC6" w:rsidRPr="0032190F">
        <w:rPr>
          <w:lang w:val="fr-FR"/>
        </w:rPr>
        <w:t xml:space="preserve">.(BIB 2398 p. 574)  </w:t>
      </w:r>
    </w:p>
    <w:p w14:paraId="4DB3FF18" w14:textId="77777777" w:rsidR="00F41BC6" w:rsidRPr="0032190F" w:rsidRDefault="00F41BC6" w:rsidP="00FD0A9D">
      <w:pPr>
        <w:rPr>
          <w:lang w:val="fr-FR"/>
        </w:rPr>
      </w:pPr>
    </w:p>
    <w:p w14:paraId="0D4E08F9" w14:textId="77777777" w:rsidR="00D03FAD" w:rsidRPr="0032190F" w:rsidRDefault="00D03FAD" w:rsidP="00D03FAD">
      <w:pPr>
        <w:jc w:val="both"/>
        <w:rPr>
          <w:rFonts w:eastAsia="Code2000"/>
          <w:lang w:val="fr-FR" w:eastAsia="en-GB"/>
        </w:rPr>
      </w:pPr>
    </w:p>
    <w:p w14:paraId="05BAF65A" w14:textId="77777777" w:rsidR="003B19B9" w:rsidRPr="0032190F" w:rsidRDefault="003B19B9" w:rsidP="003B19B9">
      <w:pPr>
        <w:pStyle w:val="Heading2"/>
      </w:pPr>
      <w:bookmarkStart w:id="3229" w:name="Sit_Pin_Simon_II"/>
      <w:r w:rsidRPr="0032190F">
        <w:rPr>
          <w:rFonts w:eastAsia="Code2000"/>
          <w:lang w:eastAsia="en-GB"/>
        </w:rPr>
        <w:t>Pin de Simon II</w:t>
      </w:r>
    </w:p>
    <w:bookmarkEnd w:id="3229"/>
    <w:p w14:paraId="70898F84" w14:textId="77777777" w:rsidR="00630290" w:rsidRPr="0032190F" w:rsidRDefault="00630290" w:rsidP="00242C0F">
      <w:pPr>
        <w:jc w:val="both"/>
        <w:rPr>
          <w:lang w:val="fr-FR"/>
        </w:rPr>
      </w:pPr>
    </w:p>
    <w:p w14:paraId="6853BD54" w14:textId="77777777" w:rsidR="00410391" w:rsidRPr="0032190F" w:rsidRDefault="00410391" w:rsidP="00410391">
      <w:pPr>
        <w:jc w:val="both"/>
        <w:rPr>
          <w:rFonts w:eastAsia="Code2000"/>
          <w:lang w:val="fr-FR" w:eastAsia="en-GB"/>
        </w:rPr>
      </w:pPr>
      <w:r w:rsidRPr="0032190F">
        <w:rPr>
          <w:rFonts w:eastAsia="Code2000"/>
          <w:lang w:val="fr-FR" w:eastAsia="en-GB"/>
        </w:rPr>
        <w:t>Porche de 10 m de large et profond de 6 m dont le recoin NE est form</w:t>
      </w:r>
      <w:r w:rsidRPr="0032190F">
        <w:rPr>
          <w:rFonts w:eastAsia="Code2000" w:hint="eastAsia"/>
          <w:lang w:val="fr-FR" w:eastAsia="en-GB"/>
        </w:rPr>
        <w:t>é</w:t>
      </w:r>
      <w:r w:rsidRPr="0032190F">
        <w:rPr>
          <w:rFonts w:eastAsia="Code2000"/>
          <w:lang w:val="fr-FR" w:eastAsia="en-GB"/>
        </w:rPr>
        <w:t xml:space="preserve"> d'une dalle en tr</w:t>
      </w:r>
      <w:r w:rsidRPr="0032190F">
        <w:rPr>
          <w:rFonts w:eastAsia="Code2000" w:hint="eastAsia"/>
          <w:lang w:val="fr-FR" w:eastAsia="en-GB"/>
        </w:rPr>
        <w:t>è</w:t>
      </w:r>
      <w:r w:rsidRPr="0032190F">
        <w:rPr>
          <w:rFonts w:eastAsia="Code2000"/>
          <w:lang w:val="fr-FR" w:eastAsia="en-GB"/>
        </w:rPr>
        <w:t>s forte d</w:t>
      </w:r>
      <w:r w:rsidRPr="0032190F">
        <w:rPr>
          <w:rFonts w:eastAsia="Code2000" w:hint="eastAsia"/>
          <w:lang w:val="fr-FR" w:eastAsia="en-GB"/>
        </w:rPr>
        <w:t>é</w:t>
      </w:r>
      <w:r w:rsidRPr="0032190F">
        <w:rPr>
          <w:rFonts w:eastAsia="Code2000"/>
          <w:lang w:val="fr-FR" w:eastAsia="en-GB"/>
        </w:rPr>
        <w:t>clivit</w:t>
      </w:r>
      <w:r w:rsidRPr="0032190F">
        <w:rPr>
          <w:rFonts w:eastAsia="Code2000" w:hint="eastAsia"/>
          <w:lang w:val="fr-FR" w:eastAsia="en-GB"/>
        </w:rPr>
        <w:t>é</w:t>
      </w:r>
      <w:r w:rsidRPr="0032190F">
        <w:rPr>
          <w:rFonts w:eastAsia="Code2000"/>
          <w:lang w:val="fr-FR" w:eastAsia="en-GB"/>
        </w:rPr>
        <w:t>, polie et orang</w:t>
      </w:r>
      <w:r w:rsidRPr="0032190F">
        <w:rPr>
          <w:rFonts w:eastAsia="Code2000" w:hint="eastAsia"/>
          <w:lang w:val="fr-FR" w:eastAsia="en-GB"/>
        </w:rPr>
        <w:t>é</w:t>
      </w:r>
      <w:r w:rsidRPr="0032190F">
        <w:rPr>
          <w:rFonts w:eastAsia="Code2000"/>
          <w:lang w:val="fr-FR" w:eastAsia="en-GB"/>
        </w:rPr>
        <w:t>e. Certaines peintures sont au fond de ce recoin et semblent d'un style plus tardif que les autres (BIB 2347 p. 356)</w:t>
      </w:r>
    </w:p>
    <w:p w14:paraId="6F931B73" w14:textId="72754340" w:rsidR="00D06D95" w:rsidRPr="0032190F" w:rsidRDefault="00025745" w:rsidP="00410391">
      <w:pPr>
        <w:jc w:val="both"/>
        <w:rPr>
          <w:rFonts w:eastAsia="Code2000"/>
          <w:lang w:val="fr-FR" w:eastAsia="en-GB"/>
        </w:rPr>
      </w:pPr>
      <w:r w:rsidRPr="0032190F">
        <w:rPr>
          <w:rFonts w:eastAsia="Code2000"/>
          <w:lang w:val="fr-FR" w:eastAsia="en-GB"/>
        </w:rPr>
        <w:t xml:space="preserve">Cervidé </w:t>
      </w:r>
      <w:r w:rsidR="004F3858" w:rsidRPr="0032190F">
        <w:rPr>
          <w:rFonts w:eastAsia="Code2000"/>
          <w:lang w:val="fr-FR" w:eastAsia="en-GB"/>
        </w:rPr>
        <w:t>très allongé, sur des pattes courtes et obliques vers l’avant double ramure débute à hauteur du mufle et s’allonge jusqu’au niveau de la queue (BIB 1165 p. 108)</w:t>
      </w:r>
      <w:r w:rsidR="00780DD8" w:rsidRPr="0032190F">
        <w:rPr>
          <w:rFonts w:eastAsia="Code2000"/>
          <w:lang w:val="fr-FR" w:eastAsia="en-GB"/>
        </w:rPr>
        <w:t xml:space="preserve"> </w:t>
      </w:r>
      <w:r w:rsidR="00D06D95" w:rsidRPr="0032190F">
        <w:rPr>
          <w:rFonts w:eastAsia="Code2000"/>
          <w:lang w:val="fr-FR" w:eastAsia="en-GB"/>
        </w:rPr>
        <w:t xml:space="preserve">Le </w:t>
      </w:r>
      <w:hyperlink r:id="rId7557" w:anchor="Cul_Art_TAC_T_z_cervide" w:history="1">
        <w:r w:rsidR="002E0A84" w:rsidRPr="0032190F">
          <w:rPr>
            <w:rStyle w:val="Hyperlink"/>
            <w:lang w:val="fr-FR"/>
          </w:rPr>
          <w:t>cervidé</w:t>
        </w:r>
      </w:hyperlink>
      <w:r w:rsidR="002E0A84" w:rsidRPr="0032190F">
        <w:rPr>
          <w:lang w:val="fr-FR"/>
        </w:rPr>
        <w:t xml:space="preserve"> </w:t>
      </w:r>
      <w:r w:rsidR="00D06D95" w:rsidRPr="0032190F">
        <w:rPr>
          <w:rFonts w:eastAsia="Code2000"/>
          <w:lang w:val="fr-FR" w:eastAsia="en-GB"/>
        </w:rPr>
        <w:t>de l'abri II est tr</w:t>
      </w:r>
      <w:r w:rsidR="00D06D95" w:rsidRPr="0032190F">
        <w:rPr>
          <w:rFonts w:eastAsia="Code2000" w:hint="eastAsia"/>
          <w:lang w:val="fr-FR" w:eastAsia="en-GB"/>
        </w:rPr>
        <w:t>è</w:t>
      </w:r>
      <w:r w:rsidR="00D06D95" w:rsidRPr="0032190F">
        <w:rPr>
          <w:rFonts w:eastAsia="Code2000"/>
          <w:lang w:val="fr-FR" w:eastAsia="en-GB"/>
        </w:rPr>
        <w:t>s allong</w:t>
      </w:r>
      <w:r w:rsidR="00D06D95" w:rsidRPr="0032190F">
        <w:rPr>
          <w:rFonts w:eastAsia="Code2000" w:hint="eastAsia"/>
          <w:lang w:val="fr-FR" w:eastAsia="en-GB"/>
        </w:rPr>
        <w:t>é</w:t>
      </w:r>
      <w:r w:rsidR="00D06D95" w:rsidRPr="0032190F">
        <w:rPr>
          <w:rFonts w:eastAsia="Code2000"/>
          <w:lang w:val="fr-FR" w:eastAsia="en-GB"/>
        </w:rPr>
        <w:t xml:space="preserve">  avec un corps filiforme, des  membres ramen</w:t>
      </w:r>
      <w:r w:rsidR="00D06D95" w:rsidRPr="0032190F">
        <w:rPr>
          <w:rFonts w:eastAsia="Code2000" w:hint="eastAsia"/>
          <w:lang w:val="fr-FR" w:eastAsia="en-GB"/>
        </w:rPr>
        <w:t>é</w:t>
      </w:r>
      <w:r w:rsidR="00D06D95" w:rsidRPr="0032190F">
        <w:rPr>
          <w:rFonts w:eastAsia="Code2000"/>
          <w:lang w:val="fr-FR" w:eastAsia="en-GB"/>
        </w:rPr>
        <w:t>s vers l'avant et  une t</w:t>
      </w:r>
      <w:r w:rsidR="00D06D95" w:rsidRPr="0032190F">
        <w:rPr>
          <w:rFonts w:eastAsia="Code2000" w:hint="eastAsia"/>
          <w:lang w:val="fr-FR" w:eastAsia="en-GB"/>
        </w:rPr>
        <w:t>ê</w:t>
      </w:r>
      <w:r w:rsidR="00D06D95" w:rsidRPr="0032190F">
        <w:rPr>
          <w:rFonts w:eastAsia="Code2000"/>
          <w:lang w:val="fr-FR" w:eastAsia="en-GB"/>
        </w:rPr>
        <w:t xml:space="preserve">te </w:t>
      </w:r>
      <w:r w:rsidR="00D06D95" w:rsidRPr="0032190F">
        <w:rPr>
          <w:rFonts w:eastAsia="Code2000" w:hint="eastAsia"/>
          <w:lang w:val="fr-FR" w:eastAsia="en-GB"/>
        </w:rPr>
        <w:t>à</w:t>
      </w:r>
      <w:r w:rsidR="00780DD8" w:rsidRPr="0032190F">
        <w:rPr>
          <w:rFonts w:eastAsia="Code2000"/>
          <w:lang w:val="fr-FR" w:eastAsia="en-GB"/>
        </w:rPr>
        <w:t xml:space="preserve"> gauche presque circulaire</w:t>
      </w:r>
      <w:r w:rsidR="00D06D95" w:rsidRPr="0032190F">
        <w:rPr>
          <w:rFonts w:eastAsia="Code2000"/>
          <w:lang w:val="fr-FR" w:eastAsia="en-GB"/>
        </w:rPr>
        <w:t>. Les bois sont allong</w:t>
      </w:r>
      <w:r w:rsidR="00D06D95" w:rsidRPr="0032190F">
        <w:rPr>
          <w:rFonts w:eastAsia="Code2000" w:hint="eastAsia"/>
          <w:lang w:val="fr-FR" w:eastAsia="en-GB"/>
        </w:rPr>
        <w:t>é</w:t>
      </w:r>
      <w:r w:rsidR="00D06D95" w:rsidRPr="0032190F">
        <w:rPr>
          <w:rFonts w:eastAsia="Code2000"/>
          <w:lang w:val="fr-FR" w:eastAsia="en-GB"/>
        </w:rPr>
        <w:t>s  au-dessus et parall</w:t>
      </w:r>
      <w:r w:rsidR="00D06D95" w:rsidRPr="0032190F">
        <w:rPr>
          <w:rFonts w:eastAsia="Code2000" w:hint="eastAsia"/>
          <w:lang w:val="fr-FR" w:eastAsia="en-GB"/>
        </w:rPr>
        <w:t>è</w:t>
      </w:r>
      <w:r w:rsidR="00D06D95" w:rsidRPr="0032190F">
        <w:rPr>
          <w:rFonts w:eastAsia="Code2000"/>
          <w:lang w:val="fr-FR" w:eastAsia="en-GB"/>
        </w:rPr>
        <w:t>lement au corps,  h</w:t>
      </w:r>
      <w:r w:rsidR="00D06D95" w:rsidRPr="0032190F">
        <w:rPr>
          <w:rFonts w:eastAsia="Code2000" w:hint="eastAsia"/>
          <w:lang w:val="fr-FR" w:eastAsia="en-GB"/>
        </w:rPr>
        <w:t>é</w:t>
      </w:r>
      <w:r w:rsidR="00D06D95" w:rsidRPr="0032190F">
        <w:rPr>
          <w:rFonts w:eastAsia="Code2000"/>
          <w:lang w:val="fr-FR" w:eastAsia="en-GB"/>
        </w:rPr>
        <w:t>riss</w:t>
      </w:r>
      <w:r w:rsidR="00D06D95" w:rsidRPr="0032190F">
        <w:rPr>
          <w:rFonts w:eastAsia="Code2000" w:hint="eastAsia"/>
          <w:lang w:val="fr-FR" w:eastAsia="en-GB"/>
        </w:rPr>
        <w:t>é</w:t>
      </w:r>
      <w:r w:rsidR="00D06D95" w:rsidRPr="0032190F">
        <w:rPr>
          <w:rFonts w:eastAsia="Code2000"/>
          <w:lang w:val="fr-FR" w:eastAsia="en-GB"/>
        </w:rPr>
        <w:t>s d'andouillers verticaux, neuf  pour la ramure la plus haute. (BIB 2400)</w:t>
      </w:r>
    </w:p>
    <w:p w14:paraId="7991061B" w14:textId="77777777" w:rsidR="00025745" w:rsidRDefault="0086559A" w:rsidP="00410391">
      <w:pPr>
        <w:jc w:val="both"/>
        <w:rPr>
          <w:rFonts w:eastAsia="Code2000"/>
          <w:lang w:val="fr-FR" w:eastAsia="en-GB"/>
        </w:rPr>
      </w:pPr>
      <w:r w:rsidRPr="0032190F">
        <w:rPr>
          <w:rFonts w:eastAsia="Code2000"/>
          <w:lang w:val="fr-FR" w:eastAsia="en-GB"/>
        </w:rPr>
        <w:t>Personnage avec un visage détaillé (BIB 2396)</w:t>
      </w:r>
    </w:p>
    <w:p w14:paraId="4BA43969" w14:textId="77777777" w:rsidR="00CA4D93" w:rsidRDefault="00CA4D93" w:rsidP="00410391">
      <w:pPr>
        <w:jc w:val="both"/>
        <w:rPr>
          <w:rFonts w:eastAsia="Code2000"/>
          <w:lang w:val="fr-FR" w:eastAsia="en-GB"/>
        </w:rPr>
      </w:pPr>
    </w:p>
    <w:p w14:paraId="763B57DE" w14:textId="77777777" w:rsidR="00CA4D93" w:rsidRDefault="00CA4D93" w:rsidP="00426FF9">
      <w:pPr>
        <w:pStyle w:val="Heading1"/>
        <w:rPr>
          <w:rFonts w:eastAsia="Code2000"/>
        </w:rPr>
      </w:pPr>
      <w:bookmarkStart w:id="3230" w:name="Sit_Grande_Baume"/>
      <w:r>
        <w:rPr>
          <w:rFonts w:eastAsia="Code2000"/>
        </w:rPr>
        <w:t>GRANDE BEAUME</w:t>
      </w:r>
    </w:p>
    <w:bookmarkEnd w:id="3230"/>
    <w:p w14:paraId="5DA6E0F9" w14:textId="77777777" w:rsidR="00CA4D93" w:rsidRDefault="00CA4D93" w:rsidP="00410391">
      <w:pPr>
        <w:jc w:val="both"/>
        <w:rPr>
          <w:rFonts w:eastAsia="Code2000"/>
          <w:lang w:val="fr-FR" w:eastAsia="en-GB"/>
        </w:rPr>
      </w:pPr>
    </w:p>
    <w:p w14:paraId="66119E13" w14:textId="77777777" w:rsidR="00CA4D93" w:rsidRPr="0032190F" w:rsidRDefault="00CA4D93" w:rsidP="00410391">
      <w:pPr>
        <w:jc w:val="both"/>
        <w:rPr>
          <w:rFonts w:eastAsia="Code2000"/>
          <w:lang w:val="fr-FR" w:eastAsia="en-GB"/>
        </w:rPr>
      </w:pPr>
      <w:r>
        <w:rPr>
          <w:rFonts w:eastAsia="Code2000"/>
          <w:lang w:val="fr-FR" w:eastAsia="en-GB"/>
        </w:rPr>
        <w:t xml:space="preserve">Grande Baume </w:t>
      </w:r>
      <w:r w:rsidRPr="0032190F">
        <w:rPr>
          <w:rFonts w:eastAsia="Code2000"/>
          <w:lang w:val="fr-FR" w:eastAsia="en-GB"/>
        </w:rPr>
        <w:t>(Gém</w:t>
      </w:r>
      <w:r>
        <w:rPr>
          <w:rFonts w:eastAsia="Code2000"/>
          <w:lang w:val="fr-FR" w:eastAsia="en-GB"/>
        </w:rPr>
        <w:t>e</w:t>
      </w:r>
      <w:r w:rsidRPr="0032190F">
        <w:rPr>
          <w:rFonts w:eastAsia="Code2000"/>
          <w:lang w:val="fr-FR" w:eastAsia="en-GB"/>
        </w:rPr>
        <w:t>nos</w:t>
      </w:r>
      <w:r>
        <w:rPr>
          <w:rFonts w:eastAsia="Code2000"/>
          <w:lang w:val="fr-FR" w:eastAsia="en-GB"/>
        </w:rPr>
        <w:t xml:space="preserve"> [</w:t>
      </w:r>
      <w:r w:rsidRPr="00CA4D93">
        <w:rPr>
          <w:rFonts w:eastAsia="Code2000"/>
          <w:lang w:val="fr-FR" w:eastAsia="en-GB"/>
        </w:rPr>
        <w:t>Géménos</w:t>
      </w:r>
      <w:r>
        <w:rPr>
          <w:rFonts w:eastAsia="Code2000"/>
          <w:lang w:val="fr-FR" w:eastAsia="en-GB"/>
        </w:rPr>
        <w:t>]</w:t>
      </w:r>
      <w:r w:rsidRPr="0032190F">
        <w:rPr>
          <w:rFonts w:eastAsia="Code2000"/>
          <w:lang w:val="fr-FR" w:eastAsia="en-GB"/>
        </w:rPr>
        <w:t>, Bouches-du-Rhône)</w:t>
      </w:r>
      <w:r>
        <w:rPr>
          <w:rFonts w:eastAsia="Code2000"/>
          <w:lang w:val="fr-FR" w:eastAsia="en-GB"/>
        </w:rPr>
        <w:t xml:space="preserve"> Possible art rupestre Néolithique ancien avec</w:t>
      </w:r>
    </w:p>
    <w:p w14:paraId="4CEA3524" w14:textId="30EF8CA4" w:rsidR="00CA4D93" w:rsidRPr="00CA4D93" w:rsidRDefault="00000000" w:rsidP="00CA4D93">
      <w:pPr>
        <w:jc w:val="both"/>
        <w:rPr>
          <w:rFonts w:eastAsia="Code2000"/>
          <w:lang w:val="fr-FR" w:eastAsia="en-GB"/>
        </w:rPr>
      </w:pPr>
      <w:hyperlink r:id="rId7558" w:anchor="Cul_Art_TAC_T_g_soleil__per_Cardial" w:history="1">
        <w:r w:rsidR="00CA4D93" w:rsidRPr="00CA4D93">
          <w:rPr>
            <w:rStyle w:val="Hyperlink"/>
            <w:rFonts w:eastAsia="Code2000"/>
            <w:lang w:val="fr-FR" w:eastAsia="en-GB"/>
          </w:rPr>
          <w:t>soleil cardial</w:t>
        </w:r>
      </w:hyperlink>
      <w:r w:rsidR="00CA4D93" w:rsidRPr="00CA4D93">
        <w:rPr>
          <w:rFonts w:eastAsia="Code2000"/>
          <w:lang w:val="fr-FR" w:eastAsia="en-GB"/>
        </w:rPr>
        <w:t xml:space="preserve">,: pour Montjardin " nous pensons qu'il convient de voir une representation solaire dans l'etoile de lignes de mamelons convergents appliques sur un vase du cardial de la Grande Baume a GEMENOS (Bouches du Rhône)" (BIB 2504)  </w:t>
      </w:r>
    </w:p>
    <w:p w14:paraId="500571AE" w14:textId="77777777" w:rsidR="0086559A" w:rsidRDefault="0086559A" w:rsidP="00410391">
      <w:pPr>
        <w:jc w:val="both"/>
        <w:rPr>
          <w:rFonts w:eastAsia="Code2000"/>
          <w:lang w:val="fr-FR" w:eastAsia="en-GB"/>
        </w:rPr>
      </w:pPr>
    </w:p>
    <w:p w14:paraId="7BE7049D" w14:textId="77777777" w:rsidR="00CA4D93" w:rsidRPr="0032190F" w:rsidRDefault="00CA4D93" w:rsidP="00410391">
      <w:pPr>
        <w:jc w:val="both"/>
        <w:rPr>
          <w:rFonts w:eastAsia="Code2000"/>
          <w:lang w:val="fr-FR" w:eastAsia="en-GB"/>
        </w:rPr>
      </w:pPr>
    </w:p>
    <w:p w14:paraId="68A8E428" w14:textId="77777777" w:rsidR="00410391" w:rsidRPr="0032190F" w:rsidRDefault="00410391" w:rsidP="00426FF9">
      <w:pPr>
        <w:pStyle w:val="Heading1"/>
        <w:rPr>
          <w:rFonts w:eastAsia="Code2000"/>
        </w:rPr>
      </w:pPr>
      <w:bookmarkStart w:id="3231" w:name="Sit_Saint_Clair"/>
      <w:r w:rsidRPr="0032190F">
        <w:rPr>
          <w:rFonts w:eastAsia="Code2000"/>
        </w:rPr>
        <w:t>SAINT CLAIR</w:t>
      </w:r>
    </w:p>
    <w:bookmarkEnd w:id="3231"/>
    <w:p w14:paraId="3245CCBE" w14:textId="77777777" w:rsidR="00410391" w:rsidRPr="0032190F" w:rsidRDefault="001F349C" w:rsidP="00410391">
      <w:pPr>
        <w:jc w:val="both"/>
        <w:rPr>
          <w:rFonts w:eastAsia="Code2000"/>
          <w:lang w:val="fr-FR" w:eastAsia="en-GB"/>
        </w:rPr>
      </w:pPr>
      <w:r w:rsidRPr="0032190F">
        <w:rPr>
          <w:rFonts w:eastAsia="Code2000"/>
          <w:lang w:val="fr-FR" w:eastAsia="en-GB"/>
        </w:rPr>
        <w:t>Saint-Clair</w:t>
      </w:r>
      <w:r w:rsidR="00821F2F" w:rsidRPr="0032190F">
        <w:rPr>
          <w:rFonts w:eastAsia="Code2000"/>
          <w:lang w:val="fr-FR" w:eastAsia="en-GB"/>
        </w:rPr>
        <w:t>, Vallon Saint-Clair</w:t>
      </w:r>
    </w:p>
    <w:p w14:paraId="3ACC5251" w14:textId="77777777" w:rsidR="001F349C" w:rsidRPr="0032190F" w:rsidRDefault="001F349C" w:rsidP="00410391">
      <w:pPr>
        <w:jc w:val="both"/>
        <w:rPr>
          <w:rFonts w:eastAsia="Code2000"/>
          <w:lang w:val="fr-FR" w:eastAsia="en-GB"/>
        </w:rPr>
      </w:pPr>
    </w:p>
    <w:p w14:paraId="4B7EB73B" w14:textId="445FFE49" w:rsidR="00410391" w:rsidRPr="0032190F" w:rsidRDefault="00000000" w:rsidP="00410391">
      <w:pPr>
        <w:jc w:val="both"/>
        <w:rPr>
          <w:rFonts w:eastAsia="Code2000"/>
          <w:lang w:val="fr-FR" w:eastAsia="en-GB"/>
        </w:rPr>
      </w:pPr>
      <w:hyperlink r:id="rId7559" w:anchor="Cul_Schemat_France" w:history="1">
        <w:r w:rsidR="00A55E54" w:rsidRPr="0032190F">
          <w:rPr>
            <w:rStyle w:val="Hyperlink"/>
            <w:lang w:val="fr-FR"/>
          </w:rPr>
          <w:t>art schématique peint</w:t>
        </w:r>
      </w:hyperlink>
      <w:r w:rsidR="00A55E54" w:rsidRPr="0032190F">
        <w:rPr>
          <w:lang w:val="fr-FR"/>
        </w:rPr>
        <w:t xml:space="preserve">. </w:t>
      </w:r>
      <w:r w:rsidR="00410391" w:rsidRPr="0032190F">
        <w:rPr>
          <w:rFonts w:eastAsia="Code2000"/>
          <w:lang w:val="fr-FR" w:eastAsia="en-GB"/>
        </w:rPr>
        <w:t>L</w:t>
      </w:r>
      <w:r w:rsidR="00821F2F" w:rsidRPr="0032190F">
        <w:rPr>
          <w:rFonts w:eastAsia="Code2000"/>
          <w:lang w:val="fr-FR" w:eastAsia="en-GB"/>
        </w:rPr>
        <w:t>'abri du</w:t>
      </w:r>
      <w:r w:rsidR="00410391" w:rsidRPr="0032190F">
        <w:rPr>
          <w:rFonts w:eastAsia="Code2000"/>
          <w:lang w:val="fr-FR" w:eastAsia="en-GB"/>
        </w:rPr>
        <w:t xml:space="preserve"> Vallon Saint Clair (Gém</w:t>
      </w:r>
      <w:r w:rsidR="00CA4D93">
        <w:rPr>
          <w:rFonts w:eastAsia="Code2000"/>
          <w:lang w:val="fr-FR" w:eastAsia="en-GB"/>
        </w:rPr>
        <w:t>e</w:t>
      </w:r>
      <w:r w:rsidR="00410391" w:rsidRPr="0032190F">
        <w:rPr>
          <w:rFonts w:eastAsia="Code2000"/>
          <w:lang w:val="fr-FR" w:eastAsia="en-GB"/>
        </w:rPr>
        <w:t>nos, Bouches-du-Rhône). Deux surplombs en vis-</w:t>
      </w:r>
      <w:r w:rsidR="00410391" w:rsidRPr="0032190F">
        <w:rPr>
          <w:rFonts w:eastAsia="Code2000" w:hint="eastAsia"/>
          <w:lang w:val="fr-FR" w:eastAsia="en-GB"/>
        </w:rPr>
        <w:t>à</w:t>
      </w:r>
      <w:r w:rsidR="00410391" w:rsidRPr="0032190F">
        <w:rPr>
          <w:rFonts w:eastAsia="Code2000"/>
          <w:lang w:val="fr-FR" w:eastAsia="en-GB"/>
        </w:rPr>
        <w:t xml:space="preserve">-vis sur les deux rives d'un torrent aujourd'hui </w:t>
      </w:r>
      <w:r w:rsidR="00410391" w:rsidRPr="0032190F">
        <w:rPr>
          <w:rFonts w:eastAsia="Code2000" w:hint="eastAsia"/>
          <w:lang w:val="fr-FR" w:eastAsia="en-GB"/>
        </w:rPr>
        <w:t>à</w:t>
      </w:r>
      <w:r w:rsidR="00410391" w:rsidRPr="0032190F">
        <w:rPr>
          <w:rFonts w:eastAsia="Code2000"/>
          <w:lang w:val="fr-FR" w:eastAsia="en-GB"/>
        </w:rPr>
        <w:t xml:space="preserve"> sec. L'ornementation est diff</w:t>
      </w:r>
      <w:r w:rsidR="00410391" w:rsidRPr="0032190F">
        <w:rPr>
          <w:rFonts w:eastAsia="Code2000" w:hint="eastAsia"/>
          <w:lang w:val="fr-FR" w:eastAsia="en-GB"/>
        </w:rPr>
        <w:t>é</w:t>
      </w:r>
      <w:r w:rsidR="00410391" w:rsidRPr="0032190F">
        <w:rPr>
          <w:rFonts w:eastAsia="Code2000"/>
          <w:lang w:val="fr-FR" w:eastAsia="en-GB"/>
        </w:rPr>
        <w:t>rente selon les abris. Le surplomb oriental montre un panneau o</w:t>
      </w:r>
      <w:r w:rsidR="00410391" w:rsidRPr="0032190F">
        <w:rPr>
          <w:rFonts w:eastAsia="Code2000" w:hint="eastAsia"/>
          <w:lang w:val="fr-FR" w:eastAsia="en-GB"/>
        </w:rPr>
        <w:t>ù</w:t>
      </w:r>
      <w:r w:rsidR="00410391" w:rsidRPr="0032190F">
        <w:rPr>
          <w:rFonts w:eastAsia="Code2000"/>
          <w:lang w:val="fr-FR" w:eastAsia="en-GB"/>
        </w:rPr>
        <w:t xml:space="preserve"> se r</w:t>
      </w:r>
      <w:r w:rsidR="00410391" w:rsidRPr="0032190F">
        <w:rPr>
          <w:rFonts w:eastAsia="Code2000" w:hint="eastAsia"/>
          <w:lang w:val="fr-FR" w:eastAsia="en-GB"/>
        </w:rPr>
        <w:t>é</w:t>
      </w:r>
      <w:r w:rsidR="00410391" w:rsidRPr="0032190F">
        <w:rPr>
          <w:rFonts w:eastAsia="Code2000"/>
          <w:lang w:val="fr-FR" w:eastAsia="en-GB"/>
        </w:rPr>
        <w:t>p</w:t>
      </w:r>
      <w:r w:rsidR="00410391" w:rsidRPr="0032190F">
        <w:rPr>
          <w:rFonts w:eastAsia="Code2000" w:hint="eastAsia"/>
          <w:lang w:val="fr-FR" w:eastAsia="en-GB"/>
        </w:rPr>
        <w:t>è</w:t>
      </w:r>
      <w:r w:rsidR="00410391" w:rsidRPr="0032190F">
        <w:rPr>
          <w:rFonts w:eastAsia="Code2000"/>
          <w:lang w:val="fr-FR" w:eastAsia="en-GB"/>
        </w:rPr>
        <w:t>tent plusieurs types de signes. L'abri occidental isole des figurations dans des sortes de niches de la paroi. Les teintes des peintures sont multiples (BIB 2347 p. 356)</w:t>
      </w:r>
    </w:p>
    <w:p w14:paraId="5748290D" w14:textId="3D8F8CA0" w:rsidR="001F349C" w:rsidRPr="0032190F" w:rsidRDefault="001F349C" w:rsidP="00410391">
      <w:pPr>
        <w:jc w:val="both"/>
        <w:rPr>
          <w:rFonts w:eastAsia="Code2000"/>
          <w:lang w:val="fr-FR" w:eastAsia="en-GB"/>
        </w:rPr>
      </w:pPr>
      <w:r w:rsidRPr="0032190F">
        <w:rPr>
          <w:rFonts w:eastAsia="Code2000"/>
          <w:lang w:val="fr-FR" w:eastAsia="en-GB"/>
        </w:rPr>
        <w:lastRenderedPageBreak/>
        <w:t xml:space="preserve">représentation de </w:t>
      </w:r>
      <w:hyperlink r:id="rId7560" w:anchor="Cul_Art_TAC_T_g_soleil" w:history="1">
        <w:r w:rsidRPr="0032190F">
          <w:rPr>
            <w:rStyle w:val="Hyperlink"/>
            <w:lang w:val="fr-FR"/>
          </w:rPr>
          <w:t>soleil</w:t>
        </w:r>
      </w:hyperlink>
      <w:r w:rsidRPr="0032190F">
        <w:rPr>
          <w:rFonts w:eastAsia="Code2000"/>
          <w:lang w:val="fr-FR" w:eastAsia="en-GB"/>
        </w:rPr>
        <w:t xml:space="preserve"> (2396)</w:t>
      </w:r>
      <w:r w:rsidR="00EA3604" w:rsidRPr="0032190F">
        <w:rPr>
          <w:rFonts w:eastAsia="Code2000"/>
          <w:lang w:val="fr-FR" w:eastAsia="en-GB"/>
        </w:rPr>
        <w:t xml:space="preserve">. Représentation de collier pour P. Hameau (BIB 2396 p. 152), en fait soleil ? très proche de celui des </w:t>
      </w:r>
      <w:hyperlink r:id="rId7561" w:anchor="Sit_Eissartenes_A" w:history="1">
        <w:r w:rsidR="00EA3604" w:rsidRPr="0032190F">
          <w:rPr>
            <w:rStyle w:val="Hyperlink"/>
            <w:rFonts w:eastAsia="Code2000"/>
            <w:lang w:val="fr-FR" w:eastAsia="en-GB"/>
          </w:rPr>
          <w:t>Eissartènes A</w:t>
        </w:r>
      </w:hyperlink>
      <w:r w:rsidR="00EA3604" w:rsidRPr="0032190F">
        <w:rPr>
          <w:rFonts w:eastAsia="Code2000"/>
          <w:lang w:val="fr-FR" w:eastAsia="en-GB"/>
        </w:rPr>
        <w:t xml:space="preserve"> (SS BIB)</w:t>
      </w:r>
    </w:p>
    <w:p w14:paraId="065BB0AB" w14:textId="77777777" w:rsidR="00410391" w:rsidRPr="0032190F" w:rsidRDefault="00410391" w:rsidP="00410391">
      <w:pPr>
        <w:jc w:val="both"/>
        <w:rPr>
          <w:lang w:val="fr-FR"/>
        </w:rPr>
      </w:pPr>
    </w:p>
    <w:p w14:paraId="0695348A" w14:textId="77777777" w:rsidR="00410391" w:rsidRPr="0032190F" w:rsidRDefault="00410391" w:rsidP="00426FF9">
      <w:pPr>
        <w:pStyle w:val="Heading1"/>
      </w:pPr>
      <w:bookmarkStart w:id="3232" w:name="Sit_Eson"/>
      <w:r w:rsidRPr="0032190F">
        <w:t>ESON (ABRI D')</w:t>
      </w:r>
    </w:p>
    <w:bookmarkEnd w:id="3232"/>
    <w:p w14:paraId="250D5040" w14:textId="77777777" w:rsidR="00410391" w:rsidRPr="0032190F" w:rsidRDefault="00410391" w:rsidP="00410391">
      <w:pPr>
        <w:jc w:val="both"/>
        <w:rPr>
          <w:lang w:val="fr-FR"/>
        </w:rPr>
      </w:pPr>
    </w:p>
    <w:p w14:paraId="0ACC70FC" w14:textId="420227C7" w:rsidR="00410391" w:rsidRPr="0032190F" w:rsidRDefault="00DD2716" w:rsidP="00410391">
      <w:pPr>
        <w:jc w:val="both"/>
        <w:rPr>
          <w:rFonts w:eastAsia="Code2000"/>
          <w:lang w:val="fr-FR" w:eastAsia="en-GB"/>
        </w:rPr>
      </w:pPr>
      <w:r w:rsidRPr="0032190F">
        <w:rPr>
          <w:rFonts w:eastAsia="Code2000"/>
          <w:lang w:val="fr-FR" w:eastAsia="en-GB"/>
        </w:rPr>
        <w:t>Abri d'</w:t>
      </w:r>
      <w:r w:rsidR="00F9302D" w:rsidRPr="0032190F">
        <w:rPr>
          <w:rFonts w:eastAsia="Code2000"/>
          <w:lang w:val="fr-FR" w:eastAsia="en-GB"/>
        </w:rPr>
        <w:t xml:space="preserve">Eson (Pont-de-Barret, Drôme), </w:t>
      </w:r>
      <w:hyperlink r:id="rId7562" w:anchor="Cul_Schemat_France" w:history="1">
        <w:r w:rsidR="003B0387" w:rsidRPr="0032190F">
          <w:rPr>
            <w:rStyle w:val="Hyperlink"/>
            <w:lang w:val="fr-FR"/>
          </w:rPr>
          <w:t>art schématique peint</w:t>
        </w:r>
      </w:hyperlink>
      <w:r w:rsidR="004F5D16" w:rsidRPr="0032190F">
        <w:rPr>
          <w:lang w:val="fr-FR"/>
        </w:rPr>
        <w:t xml:space="preserve"> (BIB 2396 fig. 1)</w:t>
      </w:r>
      <w:r w:rsidR="00F9302D" w:rsidRPr="0032190F">
        <w:rPr>
          <w:lang w:val="fr-FR"/>
        </w:rPr>
        <w:t xml:space="preserve"> et</w:t>
      </w:r>
      <w:r w:rsidR="003B0387" w:rsidRPr="0032190F">
        <w:rPr>
          <w:lang w:val="fr-FR"/>
        </w:rPr>
        <w:t xml:space="preserve"> </w:t>
      </w:r>
      <w:r w:rsidR="00F9302D" w:rsidRPr="0032190F">
        <w:rPr>
          <w:lang w:val="fr-FR"/>
        </w:rPr>
        <w:t xml:space="preserve">art </w:t>
      </w:r>
      <w:hyperlink r:id="rId7563" w:anchor="Cul_Schemat_France_s" w:history="1">
        <w:r w:rsidR="00F9302D" w:rsidRPr="0032190F">
          <w:rPr>
            <w:rStyle w:val="Hyperlink"/>
            <w:lang w:val="fr-FR"/>
          </w:rPr>
          <w:t>schématique</w:t>
        </w:r>
      </w:hyperlink>
      <w:r w:rsidR="00F9302D" w:rsidRPr="0032190F">
        <w:rPr>
          <w:lang w:val="fr-FR"/>
        </w:rPr>
        <w:t xml:space="preserve"> incisé (BIB 2398 fig. 1) </w:t>
      </w:r>
      <w:r w:rsidR="00410391" w:rsidRPr="0032190F">
        <w:rPr>
          <w:rFonts w:eastAsia="Code2000"/>
          <w:lang w:val="fr-FR" w:eastAsia="en-GB"/>
        </w:rPr>
        <w:t>Pied de falaise aux parois constitu</w:t>
      </w:r>
      <w:r w:rsidR="00410391" w:rsidRPr="0032190F">
        <w:rPr>
          <w:rFonts w:eastAsia="Code2000" w:hint="eastAsia"/>
          <w:lang w:val="fr-FR" w:eastAsia="en-GB"/>
        </w:rPr>
        <w:t>é</w:t>
      </w:r>
      <w:r w:rsidR="00410391" w:rsidRPr="0032190F">
        <w:rPr>
          <w:rFonts w:eastAsia="Code2000"/>
          <w:lang w:val="fr-FR" w:eastAsia="en-GB"/>
        </w:rPr>
        <w:t>es de strates calcaires tr</w:t>
      </w:r>
      <w:r w:rsidR="00410391" w:rsidRPr="0032190F">
        <w:rPr>
          <w:rFonts w:eastAsia="Code2000" w:hint="eastAsia"/>
          <w:lang w:val="fr-FR" w:eastAsia="en-GB"/>
        </w:rPr>
        <w:t>è</w:t>
      </w:r>
      <w:r w:rsidR="00410391" w:rsidRPr="0032190F">
        <w:rPr>
          <w:rFonts w:eastAsia="Code2000"/>
          <w:lang w:val="fr-FR" w:eastAsia="en-GB"/>
        </w:rPr>
        <w:t>s marqu</w:t>
      </w:r>
      <w:r w:rsidR="00410391" w:rsidRPr="0032190F">
        <w:rPr>
          <w:rFonts w:eastAsia="Code2000" w:hint="eastAsia"/>
          <w:lang w:val="fr-FR" w:eastAsia="en-GB"/>
        </w:rPr>
        <w:t>é</w:t>
      </w:r>
      <w:r w:rsidR="00410391" w:rsidRPr="0032190F">
        <w:rPr>
          <w:rFonts w:eastAsia="Code2000"/>
          <w:lang w:val="fr-FR" w:eastAsia="en-GB"/>
        </w:rPr>
        <w:t xml:space="preserve">es en fonction desquelles a </w:t>
      </w:r>
      <w:r w:rsidR="00410391" w:rsidRPr="0032190F">
        <w:rPr>
          <w:rFonts w:eastAsia="Code2000" w:hint="eastAsia"/>
          <w:lang w:val="fr-FR" w:eastAsia="en-GB"/>
        </w:rPr>
        <w:t>é</w:t>
      </w:r>
      <w:r w:rsidR="00410391" w:rsidRPr="0032190F">
        <w:rPr>
          <w:rFonts w:eastAsia="Code2000"/>
          <w:lang w:val="fr-FR" w:eastAsia="en-GB"/>
        </w:rPr>
        <w:t>t</w:t>
      </w:r>
      <w:r w:rsidR="00410391" w:rsidRPr="0032190F">
        <w:rPr>
          <w:rFonts w:eastAsia="Code2000" w:hint="eastAsia"/>
          <w:lang w:val="fr-FR" w:eastAsia="en-GB"/>
        </w:rPr>
        <w:t>é</w:t>
      </w:r>
      <w:r w:rsidR="00410391" w:rsidRPr="0032190F">
        <w:rPr>
          <w:rFonts w:eastAsia="Code2000"/>
          <w:lang w:val="fr-FR" w:eastAsia="en-GB"/>
        </w:rPr>
        <w:t xml:space="preserve"> </w:t>
      </w:r>
      <w:r w:rsidR="00410391" w:rsidRPr="0032190F">
        <w:rPr>
          <w:rFonts w:eastAsia="Code2000" w:hint="eastAsia"/>
          <w:lang w:val="fr-FR" w:eastAsia="en-GB"/>
        </w:rPr>
        <w:t>é</w:t>
      </w:r>
      <w:r w:rsidR="00410391" w:rsidRPr="0032190F">
        <w:rPr>
          <w:rFonts w:eastAsia="Code2000"/>
          <w:lang w:val="fr-FR" w:eastAsia="en-GB"/>
        </w:rPr>
        <w:t xml:space="preserve">tablie l'ornementation. Vingt-sept figures sont </w:t>
      </w:r>
      <w:r w:rsidR="00410391" w:rsidRPr="0032190F">
        <w:rPr>
          <w:rFonts w:eastAsia="Code2000" w:hint="eastAsia"/>
          <w:lang w:val="fr-FR" w:eastAsia="en-GB"/>
        </w:rPr>
        <w:t>é</w:t>
      </w:r>
      <w:r w:rsidR="00410391" w:rsidRPr="0032190F">
        <w:rPr>
          <w:rFonts w:eastAsia="Code2000"/>
          <w:lang w:val="fr-FR" w:eastAsia="en-GB"/>
        </w:rPr>
        <w:t>tal</w:t>
      </w:r>
      <w:r w:rsidR="00410391" w:rsidRPr="0032190F">
        <w:rPr>
          <w:rFonts w:eastAsia="Code2000" w:hint="eastAsia"/>
          <w:lang w:val="fr-FR" w:eastAsia="en-GB"/>
        </w:rPr>
        <w:t>é</w:t>
      </w:r>
      <w:r w:rsidR="00410391" w:rsidRPr="0032190F">
        <w:rPr>
          <w:rFonts w:eastAsia="Code2000"/>
          <w:lang w:val="fr-FR" w:eastAsia="en-GB"/>
        </w:rPr>
        <w:t>es sur 11m. Les r</w:t>
      </w:r>
      <w:r w:rsidR="00410391" w:rsidRPr="0032190F">
        <w:rPr>
          <w:rFonts w:eastAsia="Code2000" w:hint="eastAsia"/>
          <w:lang w:val="fr-FR" w:eastAsia="en-GB"/>
        </w:rPr>
        <w:t>é</w:t>
      </w:r>
      <w:r w:rsidR="00410391" w:rsidRPr="0032190F">
        <w:rPr>
          <w:rFonts w:eastAsia="Code2000"/>
          <w:lang w:val="fr-FR" w:eastAsia="en-GB"/>
        </w:rPr>
        <w:t>silles et les grilles sont majoritaires. On note deux phases d'ex</w:t>
      </w:r>
      <w:r w:rsidR="00410391" w:rsidRPr="0032190F">
        <w:rPr>
          <w:rFonts w:eastAsia="Code2000" w:hint="eastAsia"/>
          <w:lang w:val="fr-FR" w:eastAsia="en-GB"/>
        </w:rPr>
        <w:t>é</w:t>
      </w:r>
      <w:r w:rsidR="00410391" w:rsidRPr="0032190F">
        <w:rPr>
          <w:rFonts w:eastAsia="Code2000"/>
          <w:lang w:val="fr-FR" w:eastAsia="en-GB"/>
        </w:rPr>
        <w:t>cution des peintures v</w:t>
      </w:r>
      <w:r w:rsidR="00410391" w:rsidRPr="0032190F">
        <w:rPr>
          <w:rFonts w:eastAsia="Code2000" w:hint="eastAsia"/>
          <w:lang w:val="fr-FR" w:eastAsia="en-GB"/>
        </w:rPr>
        <w:t>é</w:t>
      </w:r>
      <w:r w:rsidR="00410391" w:rsidRPr="0032190F">
        <w:rPr>
          <w:rFonts w:eastAsia="Code2000"/>
          <w:lang w:val="fr-FR" w:eastAsia="en-GB"/>
        </w:rPr>
        <w:t>rifi</w:t>
      </w:r>
      <w:r w:rsidR="00410391" w:rsidRPr="0032190F">
        <w:rPr>
          <w:rFonts w:eastAsia="Code2000" w:hint="eastAsia"/>
          <w:lang w:val="fr-FR" w:eastAsia="en-GB"/>
        </w:rPr>
        <w:t>é</w:t>
      </w:r>
      <w:r w:rsidR="00410391" w:rsidRPr="0032190F">
        <w:rPr>
          <w:rFonts w:eastAsia="Code2000"/>
          <w:lang w:val="fr-FR" w:eastAsia="en-GB"/>
        </w:rPr>
        <w:t>es par plusieurs cas de superpositions:</w:t>
      </w:r>
    </w:p>
    <w:p w14:paraId="60171CD5" w14:textId="77777777" w:rsidR="00410391" w:rsidRPr="0032190F" w:rsidRDefault="00410391" w:rsidP="00410391">
      <w:pPr>
        <w:jc w:val="both"/>
        <w:rPr>
          <w:rFonts w:eastAsia="Code2000"/>
          <w:lang w:val="fr-FR" w:eastAsia="en-GB"/>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6"/>
        <w:gridCol w:w="1609"/>
        <w:gridCol w:w="1163"/>
      </w:tblGrid>
      <w:tr w:rsidR="00AB14AB" w14:paraId="523F0A48" w14:textId="77777777" w:rsidTr="00C35EA7">
        <w:trPr>
          <w:jc w:val="center"/>
        </w:trPr>
        <w:tc>
          <w:tcPr>
            <w:tcW w:w="976" w:type="dxa"/>
          </w:tcPr>
          <w:p w14:paraId="71B9F470" w14:textId="77777777" w:rsidR="00AB14AB" w:rsidRPr="00C35EA7" w:rsidRDefault="00AB14AB" w:rsidP="00C35EA7">
            <w:pPr>
              <w:jc w:val="center"/>
              <w:rPr>
                <w:rFonts w:eastAsia="Code2000"/>
                <w:lang w:eastAsia="en-GB"/>
              </w:rPr>
            </w:pPr>
            <w:r w:rsidRPr="00C35EA7">
              <w:rPr>
                <w:rFonts w:eastAsia="Code2000"/>
                <w:lang w:eastAsia="en-GB"/>
              </w:rPr>
              <w:t>phases</w:t>
            </w:r>
          </w:p>
        </w:tc>
        <w:tc>
          <w:tcPr>
            <w:tcW w:w="1609" w:type="dxa"/>
          </w:tcPr>
          <w:p w14:paraId="05E35D75" w14:textId="77777777" w:rsidR="00AB14AB" w:rsidRPr="00C35EA7" w:rsidRDefault="002E4C68" w:rsidP="00C35EA7">
            <w:pPr>
              <w:jc w:val="center"/>
              <w:rPr>
                <w:rFonts w:eastAsia="Code2000"/>
                <w:lang w:eastAsia="en-GB"/>
              </w:rPr>
            </w:pPr>
            <w:r w:rsidRPr="00C35EA7">
              <w:rPr>
                <w:rFonts w:eastAsia="Code2000"/>
                <w:lang w:eastAsia="en-GB"/>
              </w:rPr>
              <w:t>couleur</w:t>
            </w:r>
          </w:p>
        </w:tc>
        <w:tc>
          <w:tcPr>
            <w:tcW w:w="1163" w:type="dxa"/>
          </w:tcPr>
          <w:p w14:paraId="7E851336" w14:textId="77777777" w:rsidR="00AB14AB" w:rsidRPr="00C35EA7" w:rsidRDefault="009C6FFB" w:rsidP="00C35EA7">
            <w:pPr>
              <w:jc w:val="center"/>
              <w:rPr>
                <w:rFonts w:eastAsia="Code2000"/>
                <w:lang w:eastAsia="en-GB"/>
              </w:rPr>
            </w:pPr>
            <w:r w:rsidRPr="00C35EA7">
              <w:rPr>
                <w:rFonts w:eastAsia="Code2000"/>
                <w:lang w:eastAsia="en-GB"/>
              </w:rPr>
              <w:t>colorant</w:t>
            </w:r>
          </w:p>
        </w:tc>
      </w:tr>
      <w:tr w:rsidR="00AB14AB" w14:paraId="07A98D9A" w14:textId="77777777" w:rsidTr="00C35EA7">
        <w:trPr>
          <w:jc w:val="center"/>
        </w:trPr>
        <w:tc>
          <w:tcPr>
            <w:tcW w:w="976" w:type="dxa"/>
          </w:tcPr>
          <w:p w14:paraId="577A5C2C" w14:textId="77777777" w:rsidR="00AB14AB" w:rsidRPr="00C35EA7" w:rsidRDefault="00AB14AB" w:rsidP="00C35EA7">
            <w:pPr>
              <w:jc w:val="center"/>
              <w:rPr>
                <w:rFonts w:eastAsia="Code2000"/>
                <w:lang w:eastAsia="en-GB"/>
              </w:rPr>
            </w:pPr>
            <w:r w:rsidRPr="00C35EA7">
              <w:rPr>
                <w:rFonts w:eastAsia="Code2000"/>
                <w:lang w:eastAsia="en-GB"/>
              </w:rPr>
              <w:t>2</w:t>
            </w:r>
          </w:p>
        </w:tc>
        <w:tc>
          <w:tcPr>
            <w:tcW w:w="1609" w:type="dxa"/>
          </w:tcPr>
          <w:p w14:paraId="0C2EF308" w14:textId="77777777" w:rsidR="00AB14AB" w:rsidRPr="00C35EA7" w:rsidRDefault="00AB14AB" w:rsidP="00C35EA7">
            <w:pPr>
              <w:jc w:val="both"/>
              <w:rPr>
                <w:rFonts w:eastAsia="Code2000"/>
                <w:lang w:eastAsia="en-GB"/>
              </w:rPr>
            </w:pPr>
            <w:r w:rsidRPr="00C35EA7">
              <w:rPr>
                <w:rFonts w:eastAsia="Code2000"/>
                <w:lang w:eastAsia="en-GB"/>
              </w:rPr>
              <w:t>vermillon</w:t>
            </w:r>
          </w:p>
        </w:tc>
        <w:tc>
          <w:tcPr>
            <w:tcW w:w="1163" w:type="dxa"/>
          </w:tcPr>
          <w:p w14:paraId="002E34BB" w14:textId="77777777" w:rsidR="00AB14AB" w:rsidRPr="00C35EA7" w:rsidRDefault="00AB14AB" w:rsidP="00C35EA7">
            <w:pPr>
              <w:jc w:val="both"/>
              <w:rPr>
                <w:rFonts w:eastAsia="Code2000"/>
                <w:lang w:eastAsia="en-GB"/>
              </w:rPr>
            </w:pPr>
            <w:r w:rsidRPr="00C35EA7">
              <w:rPr>
                <w:rFonts w:eastAsia="Code2000"/>
                <w:lang w:eastAsia="en-GB"/>
              </w:rPr>
              <w:t>hématite</w:t>
            </w:r>
          </w:p>
        </w:tc>
      </w:tr>
      <w:tr w:rsidR="00AB14AB" w14:paraId="0A388752" w14:textId="77777777" w:rsidTr="00C35EA7">
        <w:trPr>
          <w:jc w:val="center"/>
        </w:trPr>
        <w:tc>
          <w:tcPr>
            <w:tcW w:w="976" w:type="dxa"/>
          </w:tcPr>
          <w:p w14:paraId="0EAA121C" w14:textId="77777777" w:rsidR="00AB14AB" w:rsidRPr="00C35EA7" w:rsidRDefault="00AB14AB" w:rsidP="00C35EA7">
            <w:pPr>
              <w:jc w:val="center"/>
              <w:rPr>
                <w:rFonts w:eastAsia="Code2000"/>
                <w:lang w:eastAsia="en-GB"/>
              </w:rPr>
            </w:pPr>
            <w:r w:rsidRPr="00C35EA7">
              <w:rPr>
                <w:rFonts w:eastAsia="Code2000"/>
                <w:lang w:eastAsia="en-GB"/>
              </w:rPr>
              <w:t>1</w:t>
            </w:r>
          </w:p>
        </w:tc>
        <w:tc>
          <w:tcPr>
            <w:tcW w:w="1609" w:type="dxa"/>
          </w:tcPr>
          <w:p w14:paraId="2D8570C3" w14:textId="77777777" w:rsidR="00AB14AB" w:rsidRPr="00C35EA7" w:rsidRDefault="00AB14AB" w:rsidP="00C35EA7">
            <w:pPr>
              <w:jc w:val="both"/>
              <w:rPr>
                <w:rFonts w:eastAsia="Code2000"/>
                <w:lang w:eastAsia="en-GB"/>
              </w:rPr>
            </w:pPr>
            <w:r w:rsidRPr="00C35EA7">
              <w:rPr>
                <w:rFonts w:eastAsia="Code2000"/>
                <w:lang w:eastAsia="en-GB"/>
              </w:rPr>
              <w:t>rouge carmin</w:t>
            </w:r>
          </w:p>
        </w:tc>
        <w:tc>
          <w:tcPr>
            <w:tcW w:w="1163" w:type="dxa"/>
          </w:tcPr>
          <w:p w14:paraId="7343C70F" w14:textId="77777777" w:rsidR="00AB14AB" w:rsidRPr="00C35EA7" w:rsidRDefault="00AB14AB" w:rsidP="00C35EA7">
            <w:pPr>
              <w:jc w:val="both"/>
              <w:rPr>
                <w:rFonts w:eastAsia="Code2000"/>
                <w:lang w:eastAsia="en-GB"/>
              </w:rPr>
            </w:pPr>
          </w:p>
        </w:tc>
      </w:tr>
    </w:tbl>
    <w:p w14:paraId="35AC1035" w14:textId="77777777" w:rsidR="00410391" w:rsidRDefault="00410391" w:rsidP="00410391">
      <w:pPr>
        <w:jc w:val="both"/>
        <w:rPr>
          <w:rFonts w:eastAsia="Code2000"/>
          <w:lang w:eastAsia="en-GB"/>
        </w:rPr>
      </w:pPr>
      <w:r>
        <w:rPr>
          <w:rFonts w:eastAsia="Code2000"/>
          <w:lang w:eastAsia="en-GB"/>
        </w:rPr>
        <w:t>(BIB 2347)</w:t>
      </w:r>
    </w:p>
    <w:p w14:paraId="24F69CAB" w14:textId="77777777" w:rsidR="00410391" w:rsidRDefault="00410391" w:rsidP="00410391">
      <w:pPr>
        <w:jc w:val="both"/>
        <w:rPr>
          <w:rFonts w:eastAsia="Code2000"/>
          <w:lang w:eastAsia="en-GB"/>
        </w:rPr>
      </w:pPr>
    </w:p>
    <w:p w14:paraId="23E516AD" w14:textId="77777777" w:rsidR="007A1D33" w:rsidRPr="0032190F" w:rsidRDefault="007A1D33" w:rsidP="00410391">
      <w:pPr>
        <w:jc w:val="both"/>
        <w:rPr>
          <w:rFonts w:eastAsia="Code2000"/>
          <w:lang w:val="fr-FR" w:eastAsia="en-GB"/>
        </w:rPr>
      </w:pPr>
      <w:r w:rsidRPr="0032190F">
        <w:rPr>
          <w:rFonts w:eastAsia="Code2000"/>
          <w:lang w:val="fr-FR" w:eastAsia="en-GB"/>
        </w:rPr>
        <w:t>Agrégat d'élément quandrangualires formant des grilles (BIB 2396 p. 155)</w:t>
      </w:r>
    </w:p>
    <w:p w14:paraId="26A3BA6C" w14:textId="2D0A1588" w:rsidR="007A1D33" w:rsidRPr="0032190F" w:rsidRDefault="00DD2716" w:rsidP="00410391">
      <w:pPr>
        <w:jc w:val="both"/>
        <w:rPr>
          <w:rFonts w:eastAsia="Code2000"/>
          <w:lang w:val="fr-FR" w:eastAsia="en-GB"/>
        </w:rPr>
      </w:pPr>
      <w:r w:rsidRPr="0032190F">
        <w:rPr>
          <w:rFonts w:eastAsia="Code2000"/>
          <w:lang w:val="fr-FR" w:eastAsia="en-GB"/>
        </w:rPr>
        <w:t xml:space="preserve">nombreux </w:t>
      </w:r>
      <w:hyperlink r:id="rId7564" w:anchor="Cul_Art_TAC_T_g_chevrons" w:history="1">
        <w:r w:rsidRPr="0032190F">
          <w:rPr>
            <w:rStyle w:val="Hyperlink"/>
            <w:rFonts w:eastAsia="Code2000"/>
            <w:lang w:val="fr-FR" w:eastAsia="en-GB"/>
          </w:rPr>
          <w:t>chevrons</w:t>
        </w:r>
      </w:hyperlink>
      <w:r w:rsidRPr="0032190F">
        <w:rPr>
          <w:rFonts w:eastAsia="Code2000"/>
          <w:lang w:val="fr-FR" w:eastAsia="en-GB"/>
        </w:rPr>
        <w:t xml:space="preserve"> (SS BIB)</w:t>
      </w:r>
    </w:p>
    <w:p w14:paraId="72339753" w14:textId="77777777" w:rsidR="00410391" w:rsidRPr="0032190F" w:rsidRDefault="00410391" w:rsidP="00410391">
      <w:pPr>
        <w:jc w:val="both"/>
        <w:rPr>
          <w:rFonts w:eastAsia="Code2000"/>
          <w:lang w:val="fr-FR" w:eastAsia="en-GB"/>
        </w:rPr>
      </w:pPr>
      <w:r w:rsidRPr="0032190F">
        <w:rPr>
          <w:rFonts w:eastAsia="Code2000" w:hint="eastAsia"/>
          <w:lang w:val="fr-FR" w:eastAsia="en-GB"/>
        </w:rPr>
        <w:t>É</w:t>
      </w:r>
      <w:r w:rsidRPr="0032190F">
        <w:rPr>
          <w:rFonts w:eastAsia="Code2000"/>
          <w:lang w:val="fr-FR" w:eastAsia="en-GB"/>
        </w:rPr>
        <w:t>loign</w:t>
      </w:r>
      <w:r w:rsidRPr="0032190F">
        <w:rPr>
          <w:rFonts w:eastAsia="Code2000" w:hint="eastAsia"/>
          <w:lang w:val="fr-FR" w:eastAsia="en-GB"/>
        </w:rPr>
        <w:t>é</w:t>
      </w:r>
      <w:r w:rsidRPr="0032190F">
        <w:rPr>
          <w:rFonts w:eastAsia="Code2000"/>
          <w:lang w:val="fr-FR" w:eastAsia="en-GB"/>
        </w:rPr>
        <w:t xml:space="preserve"> des autres centres artistiques [sic], portant des figurations plus "dr</w:t>
      </w:r>
      <w:r w:rsidRPr="0032190F">
        <w:rPr>
          <w:rFonts w:eastAsia="Code2000" w:hint="eastAsia"/>
          <w:lang w:val="fr-FR" w:eastAsia="en-GB"/>
        </w:rPr>
        <w:t>ô</w:t>
      </w:r>
      <w:r w:rsidRPr="0032190F">
        <w:rPr>
          <w:rFonts w:eastAsia="Code2000"/>
          <w:lang w:val="fr-FR" w:eastAsia="en-GB"/>
        </w:rPr>
        <w:t>moises" que proven</w:t>
      </w:r>
      <w:r w:rsidRPr="0032190F">
        <w:rPr>
          <w:rFonts w:eastAsia="Code2000" w:hint="eastAsia"/>
          <w:lang w:val="fr-FR" w:eastAsia="en-GB"/>
        </w:rPr>
        <w:t>ç</w:t>
      </w:r>
      <w:r w:rsidRPr="0032190F">
        <w:rPr>
          <w:rFonts w:eastAsia="Code2000"/>
          <w:lang w:val="fr-FR" w:eastAsia="en-GB"/>
        </w:rPr>
        <w:t>ales (BIB 2347 p. 356)</w:t>
      </w:r>
    </w:p>
    <w:p w14:paraId="4041400A" w14:textId="77777777" w:rsidR="00F535EF" w:rsidRPr="0032190F" w:rsidRDefault="00F535EF" w:rsidP="00F535EF">
      <w:pPr>
        <w:jc w:val="both"/>
        <w:rPr>
          <w:rFonts w:eastAsia="Code2000"/>
          <w:lang w:val="fr-FR" w:eastAsia="en-GB"/>
        </w:rPr>
      </w:pPr>
      <w:r w:rsidRPr="0032190F">
        <w:rPr>
          <w:rFonts w:eastAsia="Code2000"/>
          <w:lang w:val="fr-FR" w:eastAsia="en-GB"/>
        </w:rPr>
        <w:t>La falaise, appel</w:t>
      </w:r>
      <w:r w:rsidR="0063739E" w:rsidRPr="0032190F">
        <w:rPr>
          <w:rFonts w:eastAsia="Code2000"/>
          <w:lang w:val="fr-FR" w:eastAsia="en-GB"/>
        </w:rPr>
        <w:t>é</w:t>
      </w:r>
      <w:r w:rsidRPr="0032190F">
        <w:rPr>
          <w:rFonts w:eastAsia="Code2000"/>
          <w:lang w:val="fr-FR" w:eastAsia="en-GB"/>
        </w:rPr>
        <w:t>e localement "Roches Rouges", couronne la montagne d'Eson, en rive droite du Roubion. L'abri occup</w:t>
      </w:r>
      <w:r w:rsidR="0063739E" w:rsidRPr="0032190F">
        <w:rPr>
          <w:rFonts w:eastAsia="Code2000"/>
          <w:lang w:val="fr-FR" w:eastAsia="en-GB"/>
        </w:rPr>
        <w:t>é</w:t>
      </w:r>
      <w:r w:rsidRPr="0032190F">
        <w:rPr>
          <w:rFonts w:eastAsia="Code2000"/>
          <w:lang w:val="fr-FR" w:eastAsia="en-GB"/>
        </w:rPr>
        <w:t xml:space="preserve"> par les peintureset gravures est en fait une zone en pied de falaise sans v</w:t>
      </w:r>
      <w:r w:rsidR="00F706D2" w:rsidRPr="0032190F">
        <w:rPr>
          <w:rFonts w:eastAsia="Code2000"/>
          <w:lang w:val="fr-FR" w:eastAsia="en-GB"/>
        </w:rPr>
        <w:t>é</w:t>
      </w:r>
      <w:r w:rsidRPr="0032190F">
        <w:rPr>
          <w:rFonts w:eastAsia="Code2000"/>
          <w:lang w:val="fr-FR" w:eastAsia="en-GB"/>
        </w:rPr>
        <w:t>ritable surplomb, face au sud. Les strates calcaires compartimentent la paroi.</w:t>
      </w:r>
      <w:r w:rsidRPr="0032190F">
        <w:rPr>
          <w:lang w:val="fr-FR"/>
        </w:rPr>
        <w:t xml:space="preserve"> </w:t>
      </w:r>
      <w:r w:rsidRPr="0032190F">
        <w:rPr>
          <w:rFonts w:eastAsia="Code2000"/>
          <w:lang w:val="fr-FR" w:eastAsia="en-GB"/>
        </w:rPr>
        <w:t xml:space="preserve">On compte 27 figures ou groupes de figures, l'essentiel d'entre elles </w:t>
      </w:r>
      <w:r w:rsidR="0063739E" w:rsidRPr="0032190F">
        <w:rPr>
          <w:rFonts w:eastAsia="Code2000"/>
          <w:lang w:val="fr-FR" w:eastAsia="en-GB"/>
        </w:rPr>
        <w:t>é</w:t>
      </w:r>
      <w:r w:rsidRPr="0032190F">
        <w:rPr>
          <w:rFonts w:eastAsia="Code2000"/>
          <w:lang w:val="fr-FR" w:eastAsia="en-GB"/>
        </w:rPr>
        <w:t>tant des r</w:t>
      </w:r>
      <w:r w:rsidR="0063739E" w:rsidRPr="0032190F">
        <w:rPr>
          <w:rFonts w:eastAsia="Code2000"/>
          <w:lang w:val="fr-FR" w:eastAsia="en-GB"/>
        </w:rPr>
        <w:t>é</w:t>
      </w:r>
      <w:r w:rsidRPr="0032190F">
        <w:rPr>
          <w:rFonts w:eastAsia="Code2000"/>
          <w:lang w:val="fr-FR" w:eastAsia="en-GB"/>
        </w:rPr>
        <w:t>silles peintes en rouge, parfois accompagn</w:t>
      </w:r>
      <w:r w:rsidR="00F706D2" w:rsidRPr="0032190F">
        <w:rPr>
          <w:rFonts w:eastAsia="Code2000"/>
          <w:lang w:val="fr-FR" w:eastAsia="en-GB"/>
        </w:rPr>
        <w:t>é</w:t>
      </w:r>
      <w:r w:rsidRPr="0032190F">
        <w:rPr>
          <w:rFonts w:eastAsia="Code2000"/>
          <w:lang w:val="fr-FR" w:eastAsia="en-GB"/>
        </w:rPr>
        <w:t>es de points. Une grille, un signe scutiforme, des traits et des points compl</w:t>
      </w:r>
      <w:r w:rsidR="00F706D2" w:rsidRPr="0032190F">
        <w:rPr>
          <w:rFonts w:eastAsia="Code2000"/>
          <w:lang w:val="fr-FR" w:eastAsia="en-GB"/>
        </w:rPr>
        <w:t>è</w:t>
      </w:r>
      <w:r w:rsidRPr="0032190F">
        <w:rPr>
          <w:rFonts w:eastAsia="Code2000"/>
          <w:lang w:val="fr-FR" w:eastAsia="en-GB"/>
        </w:rPr>
        <w:t>tent ce corpus datable du N</w:t>
      </w:r>
      <w:r w:rsidR="00F706D2" w:rsidRPr="0032190F">
        <w:rPr>
          <w:rFonts w:eastAsia="Code2000"/>
          <w:lang w:val="fr-FR" w:eastAsia="en-GB"/>
        </w:rPr>
        <w:t>é</w:t>
      </w:r>
      <w:r w:rsidRPr="0032190F">
        <w:rPr>
          <w:rFonts w:eastAsia="Code2000"/>
          <w:lang w:val="fr-FR" w:eastAsia="en-GB"/>
        </w:rPr>
        <w:t>olithique. Quelques gravures finement incis</w:t>
      </w:r>
      <w:r w:rsidR="00DD2716" w:rsidRPr="0032190F">
        <w:rPr>
          <w:rFonts w:eastAsia="Code2000"/>
          <w:lang w:val="fr-FR" w:eastAsia="en-GB"/>
        </w:rPr>
        <w:t>é</w:t>
      </w:r>
      <w:r w:rsidRPr="0032190F">
        <w:rPr>
          <w:rFonts w:eastAsia="Code2000"/>
          <w:lang w:val="fr-FR" w:eastAsia="en-GB"/>
        </w:rPr>
        <w:t xml:space="preserve">es accompagnent ou se superposent </w:t>
      </w:r>
      <w:r w:rsidR="00DD2716" w:rsidRPr="0032190F">
        <w:rPr>
          <w:rFonts w:eastAsia="Code2000"/>
          <w:lang w:val="fr-FR" w:eastAsia="en-GB"/>
        </w:rPr>
        <w:t>à</w:t>
      </w:r>
      <w:r w:rsidRPr="0032190F">
        <w:rPr>
          <w:rFonts w:eastAsia="Code2000"/>
          <w:lang w:val="fr-FR" w:eastAsia="en-GB"/>
        </w:rPr>
        <w:t xml:space="preserve"> certaines peintures : essentiellement des traits simples verticaux ou des grilles ouvertes. Aucun </w:t>
      </w:r>
      <w:r w:rsidR="0063739E" w:rsidRPr="0032190F">
        <w:rPr>
          <w:rFonts w:eastAsia="Code2000"/>
          <w:lang w:val="fr-FR" w:eastAsia="en-GB"/>
        </w:rPr>
        <w:t>é1é</w:t>
      </w:r>
      <w:r w:rsidRPr="0032190F">
        <w:rPr>
          <w:rFonts w:eastAsia="Code2000"/>
          <w:lang w:val="fr-FR" w:eastAsia="en-GB"/>
        </w:rPr>
        <w:t xml:space="preserve">ment ne permet de dater ces gravures.(BIB 2398 p. 571)  </w:t>
      </w:r>
    </w:p>
    <w:p w14:paraId="2242A743" w14:textId="05BE27F8" w:rsidR="0063739E" w:rsidRPr="0032190F" w:rsidRDefault="0063739E" w:rsidP="0063739E">
      <w:pPr>
        <w:jc w:val="both"/>
        <w:rPr>
          <w:rFonts w:eastAsia="Code2000"/>
          <w:lang w:val="fr-FR" w:eastAsia="en-GB"/>
        </w:rPr>
      </w:pPr>
      <w:r w:rsidRPr="0032190F">
        <w:rPr>
          <w:rFonts w:eastAsia="Code2000"/>
          <w:lang w:val="fr-FR" w:eastAsia="en-GB"/>
        </w:rPr>
        <w:t xml:space="preserve">Une </w:t>
      </w:r>
      <w:hyperlink r:id="rId7565" w:anchor="Cul_Art_TAC_T_g_grille_ouvert" w:history="1">
        <w:r w:rsidRPr="0032190F">
          <w:rPr>
            <w:rStyle w:val="Hyperlink"/>
            <w:rFonts w:eastAsia="Code2000"/>
            <w:lang w:val="fr-FR" w:eastAsia="en-GB"/>
          </w:rPr>
          <w:t>grille ouverte</w:t>
        </w:r>
      </w:hyperlink>
      <w:r w:rsidRPr="0032190F">
        <w:rPr>
          <w:rFonts w:eastAsia="Code2000"/>
          <w:lang w:val="fr-FR" w:eastAsia="en-GB"/>
        </w:rPr>
        <w:t xml:space="preserve"> oblitère une figure rouge en résille.(BIB 2398 p. 589) </w:t>
      </w:r>
    </w:p>
    <w:p w14:paraId="721770D5" w14:textId="7DD54089" w:rsidR="00F32593" w:rsidRPr="0032190F" w:rsidRDefault="00F32593" w:rsidP="00F32593">
      <w:pPr>
        <w:jc w:val="both"/>
        <w:rPr>
          <w:rFonts w:eastAsia="Code2000"/>
          <w:lang w:val="fr-FR" w:eastAsia="en-GB"/>
        </w:rPr>
      </w:pPr>
      <w:r w:rsidRPr="0032190F">
        <w:rPr>
          <w:rFonts w:eastAsia="Code2000"/>
          <w:lang w:val="fr-FR" w:eastAsia="en-GB"/>
        </w:rPr>
        <w:t xml:space="preserve">Des grilles et des traits gravés se </w:t>
      </w:r>
      <w:hyperlink r:id="rId7566" w:anchor="Cul_Schemat_France_dat_relative" w:history="1">
        <w:r w:rsidRPr="0032190F">
          <w:rPr>
            <w:rStyle w:val="Hyperlink"/>
            <w:rFonts w:eastAsia="Code2000"/>
            <w:lang w:val="fr-FR" w:eastAsia="en-GB"/>
          </w:rPr>
          <w:t>superposent</w:t>
        </w:r>
      </w:hyperlink>
      <w:r w:rsidRPr="0032190F">
        <w:rPr>
          <w:rFonts w:eastAsia="Code2000"/>
          <w:lang w:val="fr-FR" w:eastAsia="en-GB"/>
        </w:rPr>
        <w:t xml:space="preserve"> aux lignes brisées et résilles peintes (BIB 2398 p. 604) </w:t>
      </w:r>
    </w:p>
    <w:p w14:paraId="08507DC3" w14:textId="77777777" w:rsidR="00F9302D" w:rsidRPr="0032190F" w:rsidRDefault="00F9302D" w:rsidP="00410391">
      <w:pPr>
        <w:jc w:val="both"/>
        <w:rPr>
          <w:rFonts w:eastAsia="Code2000"/>
          <w:lang w:val="fr-FR" w:eastAsia="en-GB"/>
        </w:rPr>
      </w:pPr>
    </w:p>
    <w:p w14:paraId="12F5685A" w14:textId="77777777" w:rsidR="00F9302D" w:rsidRPr="0032190F" w:rsidRDefault="00F9302D" w:rsidP="00426FF9">
      <w:pPr>
        <w:pStyle w:val="Heading1"/>
        <w:rPr>
          <w:rFonts w:eastAsia="Code2000"/>
        </w:rPr>
      </w:pPr>
      <w:bookmarkStart w:id="3233" w:name="Sit_Solaure"/>
      <w:r w:rsidRPr="0032190F">
        <w:rPr>
          <w:rFonts w:eastAsia="Code2000"/>
        </w:rPr>
        <w:t>SOLAURE</w:t>
      </w:r>
    </w:p>
    <w:bookmarkEnd w:id="3233"/>
    <w:p w14:paraId="6BB0F53F" w14:textId="0F67FBAE" w:rsidR="00F9302D" w:rsidRPr="0032190F" w:rsidRDefault="00F9302D" w:rsidP="00410391">
      <w:pPr>
        <w:jc w:val="both"/>
        <w:rPr>
          <w:lang w:val="fr-FR"/>
        </w:rPr>
      </w:pPr>
      <w:r w:rsidRPr="0032190F">
        <w:rPr>
          <w:lang w:val="fr-FR"/>
        </w:rPr>
        <w:t>Solaure (</w:t>
      </w:r>
      <w:r w:rsidRPr="0032190F">
        <w:rPr>
          <w:rStyle w:val="st"/>
          <w:lang w:val="fr-FR"/>
        </w:rPr>
        <w:t xml:space="preserve">Montmaur-en-Diois, </w:t>
      </w:r>
      <w:r w:rsidRPr="0032190F">
        <w:rPr>
          <w:lang w:val="fr-FR"/>
        </w:rPr>
        <w:t xml:space="preserve">art </w:t>
      </w:r>
      <w:hyperlink r:id="rId7567" w:anchor="Cul_Schemat_France_s" w:history="1">
        <w:r w:rsidRPr="0032190F">
          <w:rPr>
            <w:rStyle w:val="Hyperlink"/>
            <w:lang w:val="fr-FR"/>
          </w:rPr>
          <w:t>schématique</w:t>
        </w:r>
      </w:hyperlink>
      <w:r w:rsidRPr="0032190F">
        <w:rPr>
          <w:lang w:val="fr-FR"/>
        </w:rPr>
        <w:t xml:space="preserve"> incisé (BIB 2398 fig. 1)</w:t>
      </w:r>
    </w:p>
    <w:p w14:paraId="7EBD66B2" w14:textId="1D0991E6" w:rsidR="00410391" w:rsidRPr="0032190F" w:rsidRDefault="00F535EF" w:rsidP="00242C0F">
      <w:pPr>
        <w:jc w:val="both"/>
        <w:rPr>
          <w:lang w:val="fr-FR"/>
        </w:rPr>
      </w:pPr>
      <w:r w:rsidRPr="0032190F">
        <w:rPr>
          <w:lang w:val="fr-FR"/>
        </w:rPr>
        <w:t xml:space="preserve">Cet abri se trouve </w:t>
      </w:r>
      <w:r w:rsidR="00676DD1" w:rsidRPr="0032190F">
        <w:rPr>
          <w:lang w:val="fr-FR"/>
        </w:rPr>
        <w:t>à</w:t>
      </w:r>
      <w:r w:rsidRPr="0032190F">
        <w:rPr>
          <w:lang w:val="fr-FR"/>
        </w:rPr>
        <w:t xml:space="preserve"> la base d'une s</w:t>
      </w:r>
      <w:r w:rsidR="005B5267" w:rsidRPr="0032190F">
        <w:rPr>
          <w:lang w:val="fr-FR"/>
        </w:rPr>
        <w:t>t</w:t>
      </w:r>
      <w:r w:rsidRPr="0032190F">
        <w:rPr>
          <w:lang w:val="fr-FR"/>
        </w:rPr>
        <w:t>rie de strates calcaires couronnant le Serre-Chauvi</w:t>
      </w:r>
      <w:r w:rsidR="00676DD1" w:rsidRPr="0032190F">
        <w:rPr>
          <w:lang w:val="fr-FR"/>
        </w:rPr>
        <w:t>è</w:t>
      </w:r>
      <w:r w:rsidRPr="0032190F">
        <w:rPr>
          <w:lang w:val="fr-FR"/>
        </w:rPr>
        <w:t xml:space="preserve">re qui culmine </w:t>
      </w:r>
      <w:r w:rsidR="00676DD1" w:rsidRPr="0032190F">
        <w:rPr>
          <w:lang w:val="fr-FR"/>
        </w:rPr>
        <w:t>à</w:t>
      </w:r>
      <w:r w:rsidRPr="0032190F">
        <w:rPr>
          <w:lang w:val="fr-FR"/>
        </w:rPr>
        <w:t xml:space="preserve"> 1262 m d'altitude. I1 s'agit d'un faible surplomb, haut de 1,70 ~ 2,50 m selon les endroits, ouvert au sud/sud-est </w:t>
      </w:r>
      <w:r w:rsidRPr="0032190F">
        <w:rPr>
          <w:i/>
          <w:iCs/>
          <w:lang w:val="fr-FR"/>
        </w:rPr>
        <w:t xml:space="preserve">(figure 3). </w:t>
      </w:r>
      <w:r w:rsidRPr="0032190F">
        <w:rPr>
          <w:lang w:val="fr-FR"/>
        </w:rPr>
        <w:t>Les bancs calcaires sont tr</w:t>
      </w:r>
      <w:r w:rsidR="00676DD1" w:rsidRPr="0032190F">
        <w:rPr>
          <w:lang w:val="fr-FR"/>
        </w:rPr>
        <w:t>è</w:t>
      </w:r>
      <w:r w:rsidRPr="0032190F">
        <w:rPr>
          <w:lang w:val="fr-FR"/>
        </w:rPr>
        <w:t xml:space="preserve">s marqurs et le support est de teinte orangre. La base de l'abri ne comporte aucun remplissage. La pente est assez forte et couverte de buis et de chines pubescents. Les gravures se trouvent principalement du crt6 ouest/sud-ouest de l'abri et s'rchelonnent sur 2 m de long. Deux fgures sont plus </w:t>
      </w:r>
      <w:r w:rsidR="00676DD1" w:rsidRPr="0032190F">
        <w:rPr>
          <w:lang w:val="fr-FR"/>
        </w:rPr>
        <w:t>é</w:t>
      </w:r>
      <w:r w:rsidRPr="0032190F">
        <w:rPr>
          <w:lang w:val="fr-FR"/>
        </w:rPr>
        <w:t>1oign</w:t>
      </w:r>
      <w:r w:rsidR="00676DD1" w:rsidRPr="0032190F">
        <w:rPr>
          <w:lang w:val="fr-FR"/>
        </w:rPr>
        <w:t>é</w:t>
      </w:r>
      <w:r w:rsidRPr="0032190F">
        <w:rPr>
          <w:lang w:val="fr-FR"/>
        </w:rPr>
        <w:t xml:space="preserve">es. Ce sont des </w:t>
      </w:r>
      <w:hyperlink r:id="rId7568" w:anchor="Cul_Art_TAC_T_g_marelle" w:history="1">
        <w:r w:rsidR="00E31D08" w:rsidRPr="003A29A9">
          <w:rPr>
            <w:rStyle w:val="Hyperlink"/>
            <w:lang w:val="fr-FR"/>
          </w:rPr>
          <w:t>marelles</w:t>
        </w:r>
      </w:hyperlink>
      <w:r w:rsidR="00E31D08" w:rsidRPr="00E31D08">
        <w:rPr>
          <w:lang w:val="fr-FR"/>
        </w:rPr>
        <w:t xml:space="preserve"> </w:t>
      </w:r>
      <w:r w:rsidRPr="0032190F">
        <w:rPr>
          <w:lang w:val="fr-FR"/>
        </w:rPr>
        <w:t xml:space="preserve">et des grilles, une triple-enceinte, des figures solaires et triangulaires, des zigzags verticaux et la silhouette d'un petit personnage. Quelques inscriptions rrcentes sont pratiquement effacres. Aucun </w:t>
      </w:r>
      <w:r w:rsidR="00676DD1" w:rsidRPr="0032190F">
        <w:rPr>
          <w:lang w:val="fr-FR"/>
        </w:rPr>
        <w:t>é</w:t>
      </w:r>
      <w:r w:rsidRPr="0032190F">
        <w:rPr>
          <w:lang w:val="fr-FR"/>
        </w:rPr>
        <w:t>1</w:t>
      </w:r>
      <w:r w:rsidR="00676DD1" w:rsidRPr="0032190F">
        <w:rPr>
          <w:lang w:val="fr-FR"/>
        </w:rPr>
        <w:t>é</w:t>
      </w:r>
      <w:r w:rsidRPr="0032190F">
        <w:rPr>
          <w:lang w:val="fr-FR"/>
        </w:rPr>
        <w:t xml:space="preserve">ment ne permet de dater ces figures.(BIB 2398 p. 571)  </w:t>
      </w:r>
    </w:p>
    <w:p w14:paraId="4319C1C3" w14:textId="77777777" w:rsidR="00F535EF" w:rsidRPr="0032190F" w:rsidRDefault="00F535EF" w:rsidP="00242C0F">
      <w:pPr>
        <w:jc w:val="both"/>
        <w:rPr>
          <w:lang w:val="fr-FR"/>
        </w:rPr>
      </w:pPr>
    </w:p>
    <w:p w14:paraId="4E2B1C7F" w14:textId="77777777" w:rsidR="008A08E1" w:rsidRPr="0032190F" w:rsidRDefault="00E13081" w:rsidP="00426FF9">
      <w:pPr>
        <w:pStyle w:val="Heading1"/>
      </w:pPr>
      <w:bookmarkStart w:id="3234" w:name="Sit_Peyraoutes"/>
      <w:r>
        <w:t>PEYRAOUTES</w:t>
      </w:r>
    </w:p>
    <w:bookmarkEnd w:id="3234"/>
    <w:p w14:paraId="66F118FD" w14:textId="77777777" w:rsidR="008A08E1" w:rsidRPr="0032190F" w:rsidRDefault="008A08E1" w:rsidP="00242C0F">
      <w:pPr>
        <w:rPr>
          <w:lang w:val="fr-FR"/>
        </w:rPr>
      </w:pPr>
    </w:p>
    <w:p w14:paraId="4A588E7B" w14:textId="0D25730E" w:rsidR="008A08E1" w:rsidRPr="0032190F" w:rsidRDefault="008A08E1" w:rsidP="00242C0F">
      <w:pPr>
        <w:jc w:val="both"/>
        <w:rPr>
          <w:lang w:val="fr-FR"/>
        </w:rPr>
      </w:pPr>
      <w:r w:rsidRPr="0032190F">
        <w:rPr>
          <w:lang w:val="fr-FR"/>
        </w:rPr>
        <w:t>La tombe mégalithique</w:t>
      </w:r>
      <w:r w:rsidR="00E13081">
        <w:rPr>
          <w:lang w:val="fr-FR"/>
        </w:rPr>
        <w:t>/dolmen</w:t>
      </w:r>
      <w:r w:rsidRPr="0032190F">
        <w:rPr>
          <w:lang w:val="fr-FR"/>
        </w:rPr>
        <w:t xml:space="preserve"> de</w:t>
      </w:r>
      <w:r w:rsidR="00E13081">
        <w:rPr>
          <w:lang w:val="fr-FR"/>
        </w:rPr>
        <w:t>s</w:t>
      </w:r>
      <w:r w:rsidRPr="0032190F">
        <w:rPr>
          <w:lang w:val="fr-FR"/>
        </w:rPr>
        <w:t xml:space="preserve"> Peyraoutes (Roquefort</w:t>
      </w:r>
      <w:r w:rsidR="00A10918" w:rsidRPr="0032190F">
        <w:rPr>
          <w:lang w:val="fr-FR"/>
        </w:rPr>
        <w:t>-les-Pins, Alpes-Maritimes</w:t>
      </w:r>
      <w:r w:rsidRPr="0032190F">
        <w:rPr>
          <w:lang w:val="fr-FR"/>
        </w:rPr>
        <w:t xml:space="preserve">) est datée de la fin du Néolithique </w:t>
      </w:r>
      <w:r w:rsidR="000A4F3F" w:rsidRPr="0032190F">
        <w:rPr>
          <w:lang w:val="fr-FR"/>
        </w:rPr>
        <w:t xml:space="preserve">et montre une réoccupation Campaniforme </w:t>
      </w:r>
      <w:r w:rsidRPr="0032190F">
        <w:rPr>
          <w:lang w:val="fr-FR"/>
        </w:rPr>
        <w:t>(BIB 1073 p. 57 (BIB 754))</w:t>
      </w:r>
      <w:r w:rsidR="00D9273A" w:rsidRPr="0032190F">
        <w:rPr>
          <w:lang w:val="fr-FR"/>
        </w:rPr>
        <w:t xml:space="preserve"> c’est un </w:t>
      </w:r>
      <w:hyperlink r:id="rId7569" w:anchor="Cul_Dolmens_Provencaux" w:history="1">
        <w:r w:rsidR="00D9273A" w:rsidRPr="0032190F">
          <w:rPr>
            <w:rStyle w:val="Hyperlink"/>
            <w:lang w:val="fr-FR"/>
          </w:rPr>
          <w:t>dolmen provençal</w:t>
        </w:r>
      </w:hyperlink>
      <w:r w:rsidR="00D9273A" w:rsidRPr="0032190F">
        <w:rPr>
          <w:lang w:val="fr-FR"/>
        </w:rPr>
        <w:t xml:space="preserve"> (BIB 971 p. 123, 124 catalogue).</w:t>
      </w:r>
    </w:p>
    <w:p w14:paraId="425EE617" w14:textId="77777777" w:rsidR="00A10918" w:rsidRPr="0032190F" w:rsidRDefault="00A10918" w:rsidP="00242C0F">
      <w:pPr>
        <w:rPr>
          <w:lang w:val="fr-FR"/>
        </w:rPr>
      </w:pPr>
    </w:p>
    <w:p w14:paraId="4DADDF4A" w14:textId="608B421B" w:rsidR="00A10918" w:rsidRPr="0032190F" w:rsidRDefault="00A10918" w:rsidP="00242C0F">
      <w:pPr>
        <w:jc w:val="both"/>
        <w:rPr>
          <w:lang w:val="fr-FR"/>
        </w:rPr>
      </w:pPr>
      <w:r w:rsidRPr="0032190F">
        <w:rPr>
          <w:lang w:val="fr-FR"/>
        </w:rPr>
        <w:t xml:space="preserve">Un tumulus de </w:t>
      </w:r>
      <w:smartTag w:uri="urn:schemas-microsoft-com:office:smarttags" w:element="metricconverter">
        <w:smartTagPr>
          <w:attr w:name="ProductID" w:val="25 m"/>
        </w:smartTagPr>
        <w:r w:rsidRPr="0032190F">
          <w:rPr>
            <w:lang w:val="fr-FR"/>
          </w:rPr>
          <w:t>25 m</w:t>
        </w:r>
      </w:smartTag>
      <w:r w:rsidRPr="0032190F">
        <w:rPr>
          <w:lang w:val="fr-FR"/>
        </w:rPr>
        <w:t xml:space="preserve"> de diamètre renferme un </w:t>
      </w:r>
      <w:hyperlink r:id="rId7570" w:anchor="Cul_Megalith_t_dolmen_couloir" w:history="1">
        <w:r w:rsidR="00DC5D96" w:rsidRPr="0032190F">
          <w:rPr>
            <w:rStyle w:val="Hyperlink"/>
            <w:lang w:val="fr-FR"/>
          </w:rPr>
          <w:t>dolmen à couloir</w:t>
        </w:r>
      </w:hyperlink>
      <w:r w:rsidR="00DC5D96" w:rsidRPr="0032190F">
        <w:rPr>
          <w:lang w:val="fr-FR"/>
        </w:rPr>
        <w:t xml:space="preserve"> </w:t>
      </w:r>
      <w:r w:rsidRPr="0032190F">
        <w:rPr>
          <w:lang w:val="fr-FR"/>
        </w:rPr>
        <w:t xml:space="preserve">et petite chambre rectangulaire (1,6 x </w:t>
      </w:r>
      <w:smartTag w:uri="urn:schemas-microsoft-com:office:smarttags" w:element="metricconverter">
        <w:smartTagPr>
          <w:attr w:name="ProductID" w:val="1,9 m"/>
        </w:smartTagPr>
        <w:r w:rsidRPr="0032190F">
          <w:rPr>
            <w:lang w:val="fr-FR"/>
          </w:rPr>
          <w:t>1,9 m</w:t>
        </w:r>
      </w:smartTag>
      <w:r w:rsidRPr="0032190F">
        <w:rPr>
          <w:lang w:val="fr-FR"/>
        </w:rPr>
        <w:t>), formée de dalles et murets en pierre sèche. Le couloir est formé de deux dalles et de murets. 172 individus de tous âges (sauf très jeunes malgré un foetus). Présence de grand brachycéphales « Dinaroïdes » et de dolychocéphales « méditerranéens graciles » (BIB 971 p. 123, 124 catalogue)</w:t>
      </w:r>
      <w:r w:rsidR="00466C64" w:rsidRPr="0032190F">
        <w:rPr>
          <w:lang w:val="fr-FR"/>
        </w:rPr>
        <w:t>.</w:t>
      </w:r>
    </w:p>
    <w:p w14:paraId="225BF90B" w14:textId="77777777" w:rsidR="00466C64" w:rsidRPr="0032190F" w:rsidRDefault="00466C64" w:rsidP="00242C0F">
      <w:pPr>
        <w:jc w:val="both"/>
        <w:rPr>
          <w:lang w:val="fr-FR"/>
        </w:rPr>
      </w:pPr>
    </w:p>
    <w:p w14:paraId="3D6DE8B2" w14:textId="24D630E0" w:rsidR="00466C64" w:rsidRPr="0032190F" w:rsidRDefault="00466C64" w:rsidP="00242C0F">
      <w:pPr>
        <w:jc w:val="both"/>
        <w:rPr>
          <w:lang w:val="fr-FR"/>
        </w:rPr>
      </w:pPr>
      <w:r w:rsidRPr="0032190F">
        <w:rPr>
          <w:lang w:val="fr-FR"/>
        </w:rPr>
        <w:t xml:space="preserve">Parmi les éléments de parures on trouve : 2000 perles discoïdes en stéatite, en calcaire, en test,. 5à perles en os (tonnelet, olivaires, discoïdes, en bobine) 6 perles segmentées en os, douze perles à ailettes en calcaire, une perle en </w:t>
      </w:r>
      <w:hyperlink r:id="rId7571" w:anchor="Sit_Variscite" w:history="1">
        <w:r w:rsidR="00320346" w:rsidRPr="00320346">
          <w:rPr>
            <w:rStyle w:val="Hyperlink"/>
            <w:lang w:val="fr-FR"/>
          </w:rPr>
          <w:t>variscite</w:t>
        </w:r>
      </w:hyperlink>
      <w:r w:rsidRPr="0032190F">
        <w:rPr>
          <w:lang w:val="fr-FR"/>
        </w:rPr>
        <w:t xml:space="preserve">, une canine de renard percée, une pendeloque rectangulaire en test de tortue, une pendeloque arciforme en test de spondylus, douze coquilles de cardium percées au crochet, 14 </w:t>
      </w:r>
      <w:r w:rsidRPr="0032190F">
        <w:rPr>
          <w:i/>
          <w:lang w:val="fr-FR"/>
        </w:rPr>
        <w:t>columbella</w:t>
      </w:r>
      <w:r w:rsidRPr="0032190F">
        <w:rPr>
          <w:lang w:val="fr-FR"/>
        </w:rPr>
        <w:t xml:space="preserve"> percée, 3 </w:t>
      </w:r>
      <w:r w:rsidRPr="0032190F">
        <w:rPr>
          <w:i/>
          <w:lang w:val="fr-FR"/>
        </w:rPr>
        <w:t>trivia europaea</w:t>
      </w:r>
      <w:r w:rsidRPr="0032190F">
        <w:rPr>
          <w:lang w:val="fr-FR"/>
        </w:rPr>
        <w:t xml:space="preserve"> biforé, un conus mediterraneus, 4 dentales, une cérithe. Il est précisé (Gassin) que les grosses perles en os sont dans la couche « campaniforme » alors que les perles discoïdes et segmentées sont à la base des dépôts. Une alêne bipointe à section carrée en </w:t>
      </w:r>
      <w:hyperlink r:id="rId7572" w:anchor="Sit_Cuivre" w:history="1">
        <w:r w:rsidR="00BA150E" w:rsidRPr="00BA150E">
          <w:rPr>
            <w:rStyle w:val="Hyperlink"/>
            <w:lang w:val="fr-FR"/>
          </w:rPr>
          <w:t>cuivr</w:t>
        </w:r>
        <w:r w:rsidR="00BA150E">
          <w:rPr>
            <w:rStyle w:val="Hyperlink"/>
            <w:lang w:val="fr-FR"/>
          </w:rPr>
          <w:t>e</w:t>
        </w:r>
      </w:hyperlink>
      <w:r w:rsidRPr="0032190F">
        <w:rPr>
          <w:lang w:val="fr-FR"/>
        </w:rPr>
        <w:t>.(BIB 971 p. 123, 124 catalogue).</w:t>
      </w:r>
    </w:p>
    <w:p w14:paraId="3C84DC5E" w14:textId="77777777" w:rsidR="000A4F3F" w:rsidRPr="0032190F" w:rsidRDefault="000A4F3F" w:rsidP="00242C0F">
      <w:pPr>
        <w:rPr>
          <w:lang w:val="fr-FR"/>
        </w:rPr>
      </w:pPr>
    </w:p>
    <w:p w14:paraId="5006C49C" w14:textId="77777777" w:rsidR="000A4F3F" w:rsidRPr="0032190F" w:rsidRDefault="000A4F3F" w:rsidP="00426FF9">
      <w:pPr>
        <w:pStyle w:val="Heading1"/>
      </w:pPr>
      <w:bookmarkStart w:id="3235" w:name="Sit_Prignon"/>
      <w:r w:rsidRPr="0032190F">
        <w:t>PRIGNON (</w:t>
      </w:r>
      <w:r w:rsidR="008A4264" w:rsidRPr="0032190F">
        <w:t>Tombes</w:t>
      </w:r>
      <w:r w:rsidRPr="0032190F">
        <w:t xml:space="preserve"> d</w:t>
      </w:r>
      <w:r w:rsidR="008A4264" w:rsidRPr="0032190F">
        <w:t>u</w:t>
      </w:r>
      <w:r w:rsidRPr="0032190F">
        <w:t>)</w:t>
      </w:r>
    </w:p>
    <w:bookmarkEnd w:id="3235"/>
    <w:p w14:paraId="2EB172EF" w14:textId="77777777" w:rsidR="000A4F3F" w:rsidRPr="0032190F" w:rsidRDefault="000A4F3F" w:rsidP="00242C0F">
      <w:pPr>
        <w:rPr>
          <w:lang w:val="fr-FR"/>
        </w:rPr>
      </w:pPr>
    </w:p>
    <w:p w14:paraId="689301A1" w14:textId="4F234528" w:rsidR="00DA387B" w:rsidRPr="0032190F" w:rsidRDefault="00DA387B" w:rsidP="00242C0F">
      <w:pPr>
        <w:rPr>
          <w:lang w:val="fr-FR"/>
        </w:rPr>
      </w:pPr>
      <w:r w:rsidRPr="0032190F">
        <w:rPr>
          <w:lang w:val="fr-FR"/>
        </w:rPr>
        <w:t>Les tombes du Prignon (</w:t>
      </w:r>
      <w:hyperlink r:id="rId7573" w:anchor="Sit_Saint_Cezaire_Siagne" w:history="1">
        <w:r w:rsidRPr="0032190F">
          <w:rPr>
            <w:rStyle w:val="Hyperlink"/>
            <w:lang w:val="fr-FR"/>
          </w:rPr>
          <w:t>Saint-Cézaire</w:t>
        </w:r>
      </w:hyperlink>
      <w:r w:rsidRPr="0032190F">
        <w:rPr>
          <w:lang w:val="fr-FR"/>
        </w:rPr>
        <w:t>) sont composées d’un dolmen et d’une chambre circulaire disposés sur une même colline (SS BIB)</w:t>
      </w:r>
    </w:p>
    <w:p w14:paraId="6AB27047" w14:textId="77777777" w:rsidR="00DA387B" w:rsidRPr="0032190F" w:rsidRDefault="00DA387B" w:rsidP="00242C0F">
      <w:pPr>
        <w:rPr>
          <w:lang w:val="fr-FR"/>
        </w:rPr>
      </w:pPr>
    </w:p>
    <w:p w14:paraId="5A8A381F" w14:textId="77777777" w:rsidR="008A4264" w:rsidRPr="0032190F" w:rsidRDefault="008A4264" w:rsidP="00242C0F">
      <w:pPr>
        <w:pStyle w:val="Heading2"/>
      </w:pPr>
      <w:r w:rsidRPr="0032190F">
        <w:t>Dolmen du Prignon</w:t>
      </w:r>
    </w:p>
    <w:p w14:paraId="0397DF6C" w14:textId="77777777" w:rsidR="008A4264" w:rsidRPr="0032190F" w:rsidRDefault="008A4264" w:rsidP="00242C0F">
      <w:pPr>
        <w:rPr>
          <w:lang w:val="fr-FR"/>
        </w:rPr>
      </w:pPr>
    </w:p>
    <w:p w14:paraId="7462E3C2" w14:textId="77777777" w:rsidR="00302F11" w:rsidRPr="0032190F" w:rsidRDefault="008A4264" w:rsidP="00242C0F">
      <w:pPr>
        <w:jc w:val="both"/>
        <w:rPr>
          <w:lang w:val="fr-FR"/>
        </w:rPr>
      </w:pPr>
      <w:r w:rsidRPr="0032190F">
        <w:rPr>
          <w:lang w:val="fr-FR"/>
        </w:rPr>
        <w:t xml:space="preserve">Situé à </w:t>
      </w:r>
      <w:smartTag w:uri="urn:schemas-microsoft-com:office:smarttags" w:element="metricconverter">
        <w:smartTagPr>
          <w:attr w:name="ProductID" w:val="2,5 km"/>
        </w:smartTagPr>
        <w:r w:rsidRPr="0032190F">
          <w:rPr>
            <w:lang w:val="fr-FR"/>
          </w:rPr>
          <w:t>2,5 km</w:t>
        </w:r>
      </w:smartTag>
      <w:r w:rsidRPr="0032190F">
        <w:rPr>
          <w:lang w:val="fr-FR"/>
        </w:rPr>
        <w:t xml:space="preserve"> de Saint-Cézaire, sis sur une pente ce qui est inhabituel en Provence mais qui trouve peut-être une explication dans le fait que le haut de la colline soit déjà occupé par 1 tombe (BIB 1109 p. 15).</w:t>
      </w:r>
    </w:p>
    <w:p w14:paraId="10C88C28" w14:textId="77777777" w:rsidR="005F7626" w:rsidRPr="0032190F" w:rsidRDefault="008A4264" w:rsidP="00242C0F">
      <w:pPr>
        <w:jc w:val="both"/>
        <w:rPr>
          <w:lang w:val="fr-FR"/>
        </w:rPr>
      </w:pPr>
      <w:r w:rsidRPr="0032190F">
        <w:rPr>
          <w:lang w:val="fr-FR"/>
        </w:rPr>
        <w:br/>
        <w:t xml:space="preserve">La chambre seplcurale est carrée placée (1,5 x 1,5 x </w:t>
      </w:r>
      <w:smartTag w:uri="urn:schemas-microsoft-com:office:smarttags" w:element="metricconverter">
        <w:smartTagPr>
          <w:attr w:name="ProductID" w:val="1 m"/>
        </w:smartTagPr>
        <w:r w:rsidRPr="0032190F">
          <w:rPr>
            <w:lang w:val="fr-FR"/>
          </w:rPr>
          <w:t>1 m</w:t>
        </w:r>
      </w:smartTag>
      <w:r w:rsidRPr="0032190F">
        <w:rPr>
          <w:lang w:val="fr-FR"/>
        </w:rPr>
        <w:t xml:space="preserve"> de haut) dans un tumulus de </w:t>
      </w:r>
      <w:smartTag w:uri="urn:schemas-microsoft-com:office:smarttags" w:element="metricconverter">
        <w:smartTagPr>
          <w:attr w:name="ProductID" w:val="10 m"/>
        </w:smartTagPr>
        <w:r w:rsidRPr="0032190F">
          <w:rPr>
            <w:lang w:val="fr-FR"/>
          </w:rPr>
          <w:t>10 m</w:t>
        </w:r>
      </w:smartTag>
      <w:r w:rsidRPr="0032190F">
        <w:rPr>
          <w:lang w:val="fr-FR"/>
        </w:rPr>
        <w:t xml:space="preserve"> de diamètre. Le couloir est inexistant, 3 dalles alignées du côté Nord marquent la direction de N280 (BIB 1109 p. 18).</w:t>
      </w:r>
      <w:r w:rsidR="00E66F5C" w:rsidRPr="0032190F">
        <w:rPr>
          <w:lang w:val="fr-FR"/>
        </w:rPr>
        <w:t xml:space="preserve">Le grand nombre de dents humaines retrouivées (1465) permettent d’estimer qu’une centaine d’individu ont été inhumés dans ce dolmen. </w:t>
      </w:r>
      <w:r w:rsidR="0076341B" w:rsidRPr="0032190F">
        <w:rPr>
          <w:lang w:val="fr-FR"/>
        </w:rPr>
        <w:t xml:space="preserve">Au vu de la fragmentation des os, du nombre d’individus et de l’exécuité du volume de la </w:t>
      </w:r>
      <w:r w:rsidR="0076341B" w:rsidRPr="0032190F">
        <w:rPr>
          <w:i/>
          <w:lang w:val="fr-FR"/>
        </w:rPr>
        <w:t>cella</w:t>
      </w:r>
      <w:r w:rsidR="0076341B" w:rsidRPr="0032190F">
        <w:rPr>
          <w:lang w:val="fr-FR"/>
        </w:rPr>
        <w:t>, on conclut naturellement que les manipulations secondaires ont eues lieu (BIB 1109 p. 22-26)</w:t>
      </w:r>
    </w:p>
    <w:p w14:paraId="78B5859D" w14:textId="298BB6D4" w:rsidR="008A4264" w:rsidRPr="0032190F" w:rsidRDefault="0076341B" w:rsidP="00242C0F">
      <w:pPr>
        <w:jc w:val="both"/>
        <w:rPr>
          <w:lang w:val="fr-FR"/>
        </w:rPr>
      </w:pPr>
      <w:r w:rsidRPr="0032190F">
        <w:rPr>
          <w:lang w:val="fr-FR"/>
        </w:rPr>
        <w:br/>
      </w:r>
      <w:r w:rsidR="00E66F5C" w:rsidRPr="0032190F">
        <w:rPr>
          <w:lang w:val="fr-FR"/>
        </w:rPr>
        <w:t xml:space="preserve">Le </w:t>
      </w:r>
      <w:r w:rsidR="00B44223" w:rsidRPr="0032190F">
        <w:rPr>
          <w:lang w:val="fr-FR"/>
        </w:rPr>
        <w:t>mobilier se compose d’un poigna</w:t>
      </w:r>
      <w:r w:rsidR="00E66F5C" w:rsidRPr="0032190F">
        <w:rPr>
          <w:lang w:val="fr-FR"/>
        </w:rPr>
        <w:t>rd en silex, une lam</w:t>
      </w:r>
      <w:r w:rsidRPr="0032190F">
        <w:rPr>
          <w:lang w:val="fr-FR"/>
        </w:rPr>
        <w:t>elle appoint</w:t>
      </w:r>
      <w:r w:rsidR="00B44223" w:rsidRPr="0032190F">
        <w:rPr>
          <w:lang w:val="fr-FR"/>
        </w:rPr>
        <w:t>ée</w:t>
      </w:r>
      <w:r w:rsidR="00E66F5C" w:rsidRPr="0032190F">
        <w:rPr>
          <w:lang w:val="fr-FR"/>
        </w:rPr>
        <w:t>, un fragment de lame de poignard en silex rubané [</w:t>
      </w:r>
      <w:hyperlink r:id="rId7574" w:anchor="Sit_Forcalquier" w:history="1">
        <w:r w:rsidR="00E66F5C" w:rsidRPr="0032190F">
          <w:rPr>
            <w:rStyle w:val="Hyperlink"/>
            <w:lang w:val="fr-FR"/>
          </w:rPr>
          <w:t>Forcalquier</w:t>
        </w:r>
      </w:hyperlink>
      <w:r w:rsidR="00E66F5C" w:rsidRPr="0032190F">
        <w:rPr>
          <w:lang w:val="fr-FR"/>
        </w:rPr>
        <w:t xml:space="preserve">], des armatures de flèches, divers éléments de parure (dont des pendeloques à pointe en os comparables à celles retrouvées dans les dolmens I et II de </w:t>
      </w:r>
      <w:r w:rsidRPr="0032190F">
        <w:rPr>
          <w:lang w:val="fr-FR"/>
        </w:rPr>
        <w:t xml:space="preserve">de </w:t>
      </w:r>
      <w:hyperlink r:id="rId7575" w:anchor="Sit_San_Sebastien" w:history="1">
        <w:r w:rsidRPr="0032190F">
          <w:rPr>
            <w:rStyle w:val="Hyperlink"/>
            <w:lang w:val="fr-FR"/>
          </w:rPr>
          <w:t>San Sébastien</w:t>
        </w:r>
      </w:hyperlink>
      <w:r w:rsidRPr="0032190F">
        <w:rPr>
          <w:lang w:val="fr-FR"/>
        </w:rPr>
        <w:t xml:space="preserve">, </w:t>
      </w:r>
      <w:r w:rsidR="00E66F5C" w:rsidRPr="0032190F">
        <w:rPr>
          <w:lang w:val="fr-FR"/>
        </w:rPr>
        <w:t xml:space="preserve">du dolmen de </w:t>
      </w:r>
      <w:hyperlink r:id="rId7576" w:anchor="Sit_Peicervier" w:history="1">
        <w:r w:rsidRPr="0032190F">
          <w:rPr>
            <w:rStyle w:val="Hyperlink"/>
            <w:lang w:val="fr-FR"/>
          </w:rPr>
          <w:t>Peicervier</w:t>
        </w:r>
      </w:hyperlink>
      <w:r w:rsidR="00E66F5C" w:rsidRPr="0032190F">
        <w:rPr>
          <w:lang w:val="fr-FR"/>
        </w:rPr>
        <w:t xml:space="preserve">, de l’hypogeé du </w:t>
      </w:r>
      <w:hyperlink r:id="rId7577" w:anchor="Sit_Capitaine" w:history="1">
        <w:r w:rsidR="00E66F5C" w:rsidRPr="0032190F">
          <w:rPr>
            <w:rStyle w:val="Hyperlink"/>
            <w:lang w:val="fr-FR"/>
          </w:rPr>
          <w:t>Capitaine</w:t>
        </w:r>
      </w:hyperlink>
      <w:r w:rsidR="00E66F5C" w:rsidRPr="0032190F">
        <w:rPr>
          <w:lang w:val="fr-FR"/>
        </w:rPr>
        <w:t xml:space="preserve">, dolmen de Villevieille, dolmen des </w:t>
      </w:r>
      <w:hyperlink r:id="rId7578" w:anchor="Sit_Peyraoutes" w:history="1">
        <w:r w:rsidR="00E66F5C" w:rsidRPr="0032190F">
          <w:rPr>
            <w:rStyle w:val="Hyperlink"/>
            <w:lang w:val="fr-FR"/>
          </w:rPr>
          <w:t>Peyrouade</w:t>
        </w:r>
      </w:hyperlink>
      <w:r w:rsidR="00E66F5C" w:rsidRPr="0032190F">
        <w:rPr>
          <w:lang w:val="fr-FR"/>
        </w:rPr>
        <w:t>) (BIB 1109 p. 22)</w:t>
      </w:r>
      <w:r w:rsidRPr="0032190F">
        <w:rPr>
          <w:lang w:val="fr-FR"/>
        </w:rPr>
        <w:t xml:space="preserve">, un fragment d’épingle ou d’alène en bronze qui témoigne d’une réutilisation (probablement Bronze ancien) (BIB 1109 p. 20-22). Une datation </w:t>
      </w:r>
      <w:smartTag w:uri="urn:schemas-microsoft-com:office:smarttags" w:element="metricconverter">
        <w:smartTagPr>
          <w:attr w:name="ProductID" w:val="14C"/>
        </w:smartTagPr>
        <w:r w:rsidRPr="0032190F">
          <w:rPr>
            <w:lang w:val="fr-FR"/>
          </w:rPr>
          <w:t>14C</w:t>
        </w:r>
      </w:smartTag>
      <w:r w:rsidRPr="0032190F">
        <w:rPr>
          <w:lang w:val="fr-FR"/>
        </w:rPr>
        <w:t xml:space="preserve"> donne 2070 ± 110 BC pour les niveaux Néolithique final / Chalcolithique (BIB 1109 p. 22). </w:t>
      </w:r>
    </w:p>
    <w:p w14:paraId="66D3C2E2" w14:textId="77777777" w:rsidR="005F7626" w:rsidRPr="0032190F" w:rsidRDefault="005F7626" w:rsidP="00242C0F">
      <w:pPr>
        <w:rPr>
          <w:lang w:val="fr-FR"/>
        </w:rPr>
      </w:pPr>
    </w:p>
    <w:p w14:paraId="64E832D6" w14:textId="0CDC7AC9" w:rsidR="000A4F3F" w:rsidRPr="0032190F" w:rsidRDefault="000A4F3F" w:rsidP="00242C0F">
      <w:pPr>
        <w:jc w:val="both"/>
        <w:rPr>
          <w:lang w:val="fr-FR"/>
        </w:rPr>
      </w:pPr>
      <w:r w:rsidRPr="0032190F">
        <w:rPr>
          <w:lang w:val="fr-FR"/>
        </w:rPr>
        <w:t xml:space="preserve">L’hypothèse selon laquelle </w:t>
      </w:r>
      <w:r w:rsidR="003039E1" w:rsidRPr="0032190F">
        <w:rPr>
          <w:lang w:val="fr-FR"/>
        </w:rPr>
        <w:t>l</w:t>
      </w:r>
      <w:r w:rsidRPr="0032190F">
        <w:rPr>
          <w:lang w:val="fr-FR"/>
        </w:rPr>
        <w:t xml:space="preserve">e dolmen </w:t>
      </w:r>
      <w:r w:rsidR="003039E1" w:rsidRPr="0032190F">
        <w:rPr>
          <w:lang w:val="fr-FR"/>
        </w:rPr>
        <w:t>de Prigon (</w:t>
      </w:r>
      <w:hyperlink r:id="rId7579" w:anchor="Sit_Saint_Cezaire_Siagne" w:history="1">
        <w:r w:rsidR="003039E1" w:rsidRPr="0032190F">
          <w:rPr>
            <w:rStyle w:val="Hyperlink"/>
            <w:lang w:val="fr-FR"/>
          </w:rPr>
          <w:t>Saint-Cézaire</w:t>
        </w:r>
      </w:hyperlink>
      <w:r w:rsidR="003039E1" w:rsidRPr="0032190F">
        <w:rPr>
          <w:lang w:val="fr-FR"/>
        </w:rPr>
        <w:t>) en</w:t>
      </w:r>
      <w:r w:rsidRPr="0032190F">
        <w:rPr>
          <w:lang w:val="fr-FR"/>
        </w:rPr>
        <w:t xml:space="preserve"> Provence s’inscrit dans la seconde moitié du 4</w:t>
      </w:r>
      <w:r w:rsidRPr="0032190F">
        <w:rPr>
          <w:vertAlign w:val="superscript"/>
          <w:lang w:val="fr-FR"/>
        </w:rPr>
        <w:t>e</w:t>
      </w:r>
      <w:r w:rsidRPr="0032190F">
        <w:rPr>
          <w:lang w:val="fr-FR"/>
        </w:rPr>
        <w:t xml:space="preserve"> millénaire </w:t>
      </w:r>
      <w:r w:rsidR="004F3703" w:rsidRPr="0032190F">
        <w:rPr>
          <w:lang w:val="fr-FR"/>
        </w:rPr>
        <w:t xml:space="preserve">voir à l’extrême fin de la période chasséenne </w:t>
      </w:r>
      <w:r w:rsidRPr="0032190F">
        <w:rPr>
          <w:lang w:val="fr-FR"/>
        </w:rPr>
        <w:t>(BIB 1109) doit être confortée (BIB 1073 p. 57)</w:t>
      </w:r>
    </w:p>
    <w:p w14:paraId="3AF33AAC" w14:textId="77777777" w:rsidR="008A4264" w:rsidRPr="0032190F" w:rsidRDefault="008A4264" w:rsidP="00242C0F">
      <w:pPr>
        <w:rPr>
          <w:lang w:val="fr-FR"/>
        </w:rPr>
      </w:pPr>
    </w:p>
    <w:p w14:paraId="201EA6C9" w14:textId="77777777" w:rsidR="008A4264" w:rsidRPr="0032190F" w:rsidRDefault="008A4264" w:rsidP="00242C0F">
      <w:pPr>
        <w:pStyle w:val="Heading2"/>
      </w:pPr>
      <w:r w:rsidRPr="0032190F">
        <w:t>Tombe à chambre circulaire</w:t>
      </w:r>
    </w:p>
    <w:p w14:paraId="52F13FBD" w14:textId="77777777" w:rsidR="008A4264" w:rsidRPr="0032190F" w:rsidRDefault="008A4264" w:rsidP="00242C0F">
      <w:pPr>
        <w:rPr>
          <w:lang w:val="fr-FR"/>
        </w:rPr>
      </w:pPr>
    </w:p>
    <w:p w14:paraId="0C2723E2" w14:textId="77777777" w:rsidR="003039E1" w:rsidRPr="0032190F" w:rsidRDefault="0076341B" w:rsidP="00242C0F">
      <w:pPr>
        <w:jc w:val="both"/>
        <w:rPr>
          <w:lang w:val="fr-FR"/>
        </w:rPr>
      </w:pPr>
      <w:r w:rsidRPr="0032190F">
        <w:rPr>
          <w:lang w:val="fr-FR"/>
        </w:rPr>
        <w:t>La tombe à chambre circulaire occupe l’extrémité W du sommet  de la colline (</w:t>
      </w:r>
      <w:smartTag w:uri="urn:schemas-microsoft-com:office:smarttags" w:element="metricconverter">
        <w:smartTagPr>
          <w:attr w:name="ProductID" w:val="300 m"/>
        </w:smartTagPr>
        <w:r w:rsidRPr="0032190F">
          <w:rPr>
            <w:lang w:val="fr-FR"/>
          </w:rPr>
          <w:t>300 m</w:t>
        </w:r>
      </w:smartTag>
      <w:r w:rsidRPr="0032190F">
        <w:rPr>
          <w:lang w:val="fr-FR"/>
        </w:rPr>
        <w:t xml:space="preserve"> à l’E du dolmen du Prignon). Elle est constituée de 10 gros blocs disposés en cercle (1,7-</w:t>
      </w:r>
      <w:smartTag w:uri="urn:schemas-microsoft-com:office:smarttags" w:element="metricconverter">
        <w:smartTagPr>
          <w:attr w:name="ProductID" w:val="1,5 m"/>
        </w:smartTagPr>
        <w:r w:rsidRPr="0032190F">
          <w:rPr>
            <w:lang w:val="fr-FR"/>
          </w:rPr>
          <w:t>1,5 m</w:t>
        </w:r>
      </w:smartTag>
      <w:r w:rsidRPr="0032190F">
        <w:rPr>
          <w:lang w:val="fr-FR"/>
        </w:rPr>
        <w:t xml:space="preserve"> de diamètre </w:t>
      </w:r>
      <w:r w:rsidRPr="0032190F">
        <w:rPr>
          <w:lang w:val="fr-FR"/>
        </w:rPr>
        <w:lastRenderedPageBreak/>
        <w:t>pour 0,7 de haut) (BIB 1109 p. 22). Quelques ossements, une forme de vase chalcolithique (fond rond, épaulement sur lequel sont implantés 2 petits mamelons)</w:t>
      </w:r>
      <w:r w:rsidR="00DA387B" w:rsidRPr="0032190F">
        <w:rPr>
          <w:lang w:val="fr-FR"/>
        </w:rPr>
        <w:t xml:space="preserve"> (BIB 1109 p. 22)</w:t>
      </w:r>
    </w:p>
    <w:p w14:paraId="54984FFF" w14:textId="77777777" w:rsidR="0076341B" w:rsidRPr="0032190F" w:rsidRDefault="0076341B" w:rsidP="00242C0F">
      <w:pPr>
        <w:rPr>
          <w:lang w:val="fr-FR"/>
        </w:rPr>
      </w:pPr>
    </w:p>
    <w:p w14:paraId="7241BAA2" w14:textId="77777777" w:rsidR="003039E1" w:rsidRPr="0032190F" w:rsidRDefault="003039E1" w:rsidP="00242C0F">
      <w:pPr>
        <w:rPr>
          <w:lang w:val="fr-FR"/>
        </w:rPr>
      </w:pPr>
      <w:r w:rsidRPr="0032190F">
        <w:rPr>
          <w:lang w:val="fr-FR"/>
        </w:rPr>
        <w:t>BIANCHI (Grotte)</w:t>
      </w:r>
    </w:p>
    <w:p w14:paraId="5EA1C040" w14:textId="77777777" w:rsidR="003039E1" w:rsidRPr="0032190F" w:rsidRDefault="003039E1" w:rsidP="00242C0F">
      <w:pPr>
        <w:rPr>
          <w:lang w:val="fr-FR"/>
        </w:rPr>
      </w:pPr>
    </w:p>
    <w:p w14:paraId="7E594A90" w14:textId="77777777" w:rsidR="003039E1" w:rsidRPr="0032190F" w:rsidRDefault="003039E1" w:rsidP="00242C0F">
      <w:pPr>
        <w:jc w:val="both"/>
        <w:rPr>
          <w:lang w:val="fr-FR"/>
        </w:rPr>
      </w:pPr>
      <w:r w:rsidRPr="0032190F">
        <w:rPr>
          <w:lang w:val="fr-FR"/>
        </w:rPr>
        <w:t>L’hypothèse selon laquelle les sépultures collectives de la grotte Bianchi à La Colle-sur-Loup (Alpes-Maritimes) s’inscriraient dans la seconde moitié du 4</w:t>
      </w:r>
      <w:r w:rsidRPr="0032190F">
        <w:rPr>
          <w:vertAlign w:val="superscript"/>
          <w:lang w:val="fr-FR"/>
        </w:rPr>
        <w:t>e</w:t>
      </w:r>
      <w:r w:rsidR="004F3703" w:rsidRPr="0032190F">
        <w:rPr>
          <w:lang w:val="fr-FR"/>
        </w:rPr>
        <w:t xml:space="preserve"> millénairevoir à l’extrême fin de la période chasséenne </w:t>
      </w:r>
      <w:r w:rsidRPr="0032190F">
        <w:rPr>
          <w:lang w:val="fr-FR"/>
        </w:rPr>
        <w:t>doit être confortée (BIB 1073 p. 57)</w:t>
      </w:r>
    </w:p>
    <w:p w14:paraId="428E650F" w14:textId="77777777" w:rsidR="0059211C" w:rsidRPr="0032190F" w:rsidRDefault="0059211C" w:rsidP="00242C0F">
      <w:pPr>
        <w:jc w:val="both"/>
        <w:rPr>
          <w:lang w:val="fr-FR"/>
        </w:rPr>
      </w:pPr>
    </w:p>
    <w:p w14:paraId="6BC7B5E8" w14:textId="77777777" w:rsidR="0059211C" w:rsidRPr="0032190F" w:rsidRDefault="0059211C" w:rsidP="00426FF9">
      <w:pPr>
        <w:pStyle w:val="Heading1"/>
      </w:pPr>
      <w:bookmarkStart w:id="3236" w:name="Sit_Gaude"/>
      <w:r w:rsidRPr="0032190F">
        <w:t>LA GAUDE</w:t>
      </w:r>
    </w:p>
    <w:bookmarkEnd w:id="3236"/>
    <w:p w14:paraId="679A6DBB" w14:textId="77777777" w:rsidR="0059211C" w:rsidRPr="0032190F" w:rsidRDefault="0059211C" w:rsidP="00242C0F">
      <w:pPr>
        <w:jc w:val="both"/>
        <w:rPr>
          <w:lang w:val="fr-FR"/>
        </w:rPr>
      </w:pPr>
    </w:p>
    <w:p w14:paraId="2A7080DE" w14:textId="42521D64" w:rsidR="00936165" w:rsidRPr="0032190F" w:rsidRDefault="0059211C" w:rsidP="00242C0F">
      <w:pPr>
        <w:jc w:val="both"/>
        <w:rPr>
          <w:lang w:val="fr-FR"/>
        </w:rPr>
      </w:pPr>
      <w:r w:rsidRPr="0032190F">
        <w:rPr>
          <w:lang w:val="fr-FR"/>
        </w:rPr>
        <w:t xml:space="preserve">Pour le </w:t>
      </w:r>
      <w:r w:rsidR="00BA150E">
        <w:rPr>
          <w:lang w:val="fr-FR"/>
        </w:rPr>
        <w:t>NF</w:t>
      </w:r>
      <w:r w:rsidRPr="0032190F">
        <w:rPr>
          <w:lang w:val="fr-FR"/>
        </w:rPr>
        <w:t xml:space="preserve">, le site de La Gaude (Alpes-Maritimes) a livré une hache plate </w:t>
      </w:r>
      <w:r w:rsidR="00750A0B" w:rsidRPr="0032190F">
        <w:rPr>
          <w:lang w:val="fr-FR"/>
        </w:rPr>
        <w:t xml:space="preserve">en </w:t>
      </w:r>
      <w:hyperlink r:id="rId7580" w:anchor="Sit_Cuivre" w:history="1">
        <w:r w:rsidR="00BA150E" w:rsidRPr="00BA150E">
          <w:rPr>
            <w:rStyle w:val="Hyperlink"/>
            <w:lang w:val="fr-FR"/>
          </w:rPr>
          <w:t>cuivr</w:t>
        </w:r>
        <w:r w:rsidR="00BA150E">
          <w:rPr>
            <w:rStyle w:val="Hyperlink"/>
            <w:lang w:val="fr-FR"/>
          </w:rPr>
          <w:t>e</w:t>
        </w:r>
      </w:hyperlink>
      <w:r w:rsidR="00BA150E">
        <w:rPr>
          <w:lang w:val="fr-FR"/>
        </w:rPr>
        <w:t xml:space="preserve"> </w:t>
      </w:r>
      <w:r w:rsidR="00936165" w:rsidRPr="0032190F">
        <w:rPr>
          <w:lang w:val="fr-FR"/>
        </w:rPr>
        <w:t>(BIB 908 et BIB 96 p. 364)</w:t>
      </w:r>
    </w:p>
    <w:p w14:paraId="390C87A3" w14:textId="77777777" w:rsidR="005977C3" w:rsidRPr="0032190F" w:rsidRDefault="005977C3" w:rsidP="00242C0F">
      <w:pPr>
        <w:jc w:val="both"/>
        <w:rPr>
          <w:lang w:val="fr-FR"/>
        </w:rPr>
      </w:pPr>
    </w:p>
    <w:p w14:paraId="30BC3A87" w14:textId="77777777" w:rsidR="005977C3" w:rsidRPr="0032190F" w:rsidRDefault="005977C3" w:rsidP="00426FF9">
      <w:pPr>
        <w:pStyle w:val="Heading1"/>
      </w:pPr>
      <w:bookmarkStart w:id="3237" w:name="Sit_Ibis"/>
      <w:r w:rsidRPr="0032190F">
        <w:t>IBIS (Grotte de l’)</w:t>
      </w:r>
    </w:p>
    <w:bookmarkEnd w:id="3237"/>
    <w:p w14:paraId="401E1D5E" w14:textId="77777777" w:rsidR="005977C3" w:rsidRPr="00BA150E" w:rsidRDefault="00BA150E" w:rsidP="00242C0F">
      <w:pPr>
        <w:rPr>
          <w:sz w:val="20"/>
          <w:lang w:val="fr-FR"/>
        </w:rPr>
      </w:pPr>
      <w:r w:rsidRPr="00BA150E">
        <w:rPr>
          <w:sz w:val="20"/>
          <w:lang w:val="fr-FR"/>
        </w:rPr>
        <w:t>Grotte de l'Ibis</w:t>
      </w:r>
    </w:p>
    <w:p w14:paraId="5E596E32" w14:textId="77777777" w:rsidR="00BA150E" w:rsidRPr="0032190F" w:rsidRDefault="00BA150E" w:rsidP="00242C0F">
      <w:pPr>
        <w:rPr>
          <w:lang w:val="fr-FR"/>
        </w:rPr>
      </w:pPr>
    </w:p>
    <w:p w14:paraId="27E56635" w14:textId="49968918" w:rsidR="005977C3" w:rsidRPr="0032190F" w:rsidRDefault="005977C3" w:rsidP="00242C0F">
      <w:pPr>
        <w:rPr>
          <w:lang w:val="fr-FR"/>
        </w:rPr>
      </w:pPr>
      <w:r w:rsidRPr="0032190F">
        <w:rPr>
          <w:lang w:val="fr-FR"/>
        </w:rPr>
        <w:t xml:space="preserve">La grotte de l’Ibis (Vence, Alpes-Maritimes) a livré une épingle en </w:t>
      </w:r>
      <w:hyperlink r:id="rId7581" w:anchor="Sit_Cuivre" w:history="1">
        <w:r w:rsidR="00BA150E" w:rsidRPr="00BA150E">
          <w:rPr>
            <w:rStyle w:val="Hyperlink"/>
            <w:lang w:val="fr-FR"/>
          </w:rPr>
          <w:t>cuivr</w:t>
        </w:r>
        <w:r w:rsidR="00BA150E">
          <w:rPr>
            <w:rStyle w:val="Hyperlink"/>
            <w:lang w:val="fr-FR"/>
          </w:rPr>
          <w:t>e</w:t>
        </w:r>
      </w:hyperlink>
      <w:r w:rsidR="00BA150E">
        <w:rPr>
          <w:lang w:val="fr-FR"/>
        </w:rPr>
        <w:t xml:space="preserve"> </w:t>
      </w:r>
      <w:r w:rsidRPr="0032190F">
        <w:rPr>
          <w:lang w:val="fr-FR"/>
        </w:rPr>
        <w:t>à tête aplatie enroulée non décorée (BIB 512 p. 266)</w:t>
      </w:r>
    </w:p>
    <w:p w14:paraId="268EC444" w14:textId="77777777" w:rsidR="005977C3" w:rsidRPr="0032190F" w:rsidRDefault="005977C3" w:rsidP="00242C0F">
      <w:pPr>
        <w:rPr>
          <w:lang w:val="fr-FR"/>
        </w:rPr>
      </w:pPr>
    </w:p>
    <w:p w14:paraId="4E0C2358" w14:textId="77777777" w:rsidR="005977C3" w:rsidRPr="0032190F" w:rsidRDefault="005977C3" w:rsidP="00426FF9">
      <w:pPr>
        <w:pStyle w:val="Heading1"/>
      </w:pPr>
      <w:bookmarkStart w:id="3238" w:name="Sit_Alte"/>
      <w:r w:rsidRPr="0032190F">
        <w:t>ALTE (Tumulus de l’)</w:t>
      </w:r>
    </w:p>
    <w:bookmarkEnd w:id="3238"/>
    <w:p w14:paraId="42B4BB1D" w14:textId="77777777" w:rsidR="005977C3" w:rsidRPr="00BA150E" w:rsidRDefault="00BA150E" w:rsidP="00242C0F">
      <w:pPr>
        <w:rPr>
          <w:sz w:val="20"/>
          <w:lang w:val="fr-FR"/>
        </w:rPr>
      </w:pPr>
      <w:r w:rsidRPr="00BA150E">
        <w:rPr>
          <w:sz w:val="20"/>
          <w:lang w:val="fr-FR"/>
        </w:rPr>
        <w:t>Tumulus de l'Alt</w:t>
      </w:r>
      <w:r>
        <w:rPr>
          <w:sz w:val="20"/>
          <w:lang w:val="fr-FR"/>
        </w:rPr>
        <w:t>é</w:t>
      </w:r>
    </w:p>
    <w:p w14:paraId="2A7B20B4" w14:textId="77777777" w:rsidR="00BA150E" w:rsidRPr="0032190F" w:rsidRDefault="00BA150E" w:rsidP="00242C0F">
      <w:pPr>
        <w:rPr>
          <w:lang w:val="fr-FR"/>
        </w:rPr>
      </w:pPr>
    </w:p>
    <w:p w14:paraId="50A252B6" w14:textId="4F2EE075" w:rsidR="005977C3" w:rsidRDefault="005977C3" w:rsidP="00242C0F">
      <w:pPr>
        <w:rPr>
          <w:lang w:val="fr-FR"/>
        </w:rPr>
      </w:pPr>
      <w:r w:rsidRPr="0032190F">
        <w:rPr>
          <w:lang w:val="fr-FR"/>
        </w:rPr>
        <w:t xml:space="preserve">Le tumulus de l’Alté (La Turbie, Alpes-Maritimes) a fourni une épingle en </w:t>
      </w:r>
      <w:hyperlink r:id="rId7582" w:anchor="Sit_Cuivre" w:history="1">
        <w:r w:rsidR="00BA150E" w:rsidRPr="00BA150E">
          <w:rPr>
            <w:rStyle w:val="Hyperlink"/>
            <w:lang w:val="fr-FR"/>
          </w:rPr>
          <w:t>cuivr</w:t>
        </w:r>
        <w:r w:rsidR="00BA150E">
          <w:rPr>
            <w:rStyle w:val="Hyperlink"/>
            <w:lang w:val="fr-FR"/>
          </w:rPr>
          <w:t>e</w:t>
        </w:r>
      </w:hyperlink>
      <w:r w:rsidR="00BA150E">
        <w:rPr>
          <w:lang w:val="fr-FR"/>
        </w:rPr>
        <w:t xml:space="preserve"> </w:t>
      </w:r>
      <w:r w:rsidRPr="0032190F">
        <w:rPr>
          <w:lang w:val="fr-FR"/>
        </w:rPr>
        <w:t>à tête aplatie enroulée non décorée (BIB 512 p. 266)</w:t>
      </w:r>
    </w:p>
    <w:p w14:paraId="59D9B021" w14:textId="77777777" w:rsidR="00372038" w:rsidRDefault="00372038" w:rsidP="00242C0F">
      <w:pPr>
        <w:rPr>
          <w:lang w:val="fr-FR"/>
        </w:rPr>
      </w:pPr>
    </w:p>
    <w:p w14:paraId="285E3D27" w14:textId="14F2F2E0" w:rsidR="00372038" w:rsidRDefault="00372038" w:rsidP="00372038">
      <w:pPr>
        <w:pStyle w:val="Heading1"/>
      </w:pPr>
      <w:bookmarkStart w:id="3239" w:name="Sit_Trois_Chenes"/>
      <w:r>
        <w:t>TROIS CHENES</w:t>
      </w:r>
    </w:p>
    <w:bookmarkEnd w:id="3239"/>
    <w:p w14:paraId="7EB5341F" w14:textId="63CF3E57" w:rsidR="00372038" w:rsidRDefault="00372038" w:rsidP="00242C0F">
      <w:pPr>
        <w:rPr>
          <w:sz w:val="20"/>
          <w:lang w:val="fr-FR"/>
        </w:rPr>
      </w:pPr>
      <w:r w:rsidRPr="00372038">
        <w:rPr>
          <w:sz w:val="20"/>
          <w:lang w:val="fr-FR"/>
        </w:rPr>
        <w:t>Trois Chênes, Aven des Trois Chênes</w:t>
      </w:r>
    </w:p>
    <w:p w14:paraId="1E685D69" w14:textId="77777777" w:rsidR="00372038" w:rsidRDefault="00372038" w:rsidP="00242C0F">
      <w:pPr>
        <w:rPr>
          <w:sz w:val="20"/>
          <w:lang w:val="fr-FR"/>
        </w:rPr>
      </w:pPr>
    </w:p>
    <w:p w14:paraId="7CA11C86" w14:textId="36608564" w:rsidR="00372038" w:rsidRPr="00372038" w:rsidRDefault="00372038" w:rsidP="00242C0F">
      <w:pPr>
        <w:rPr>
          <w:lang w:val="fr-FR"/>
        </w:rPr>
      </w:pPr>
      <w:r w:rsidRPr="00372038">
        <w:rPr>
          <w:lang w:val="fr-FR"/>
        </w:rPr>
        <w:t>Trois Chênes (Vence, Alpes-Maritimes)</w:t>
      </w:r>
      <w:r>
        <w:rPr>
          <w:lang w:val="fr-FR"/>
        </w:rPr>
        <w:t xml:space="preserve">, mobilier du BM. Lame de poignard (possiblement hallebarde) et pommeau du d'ebut du BM </w:t>
      </w:r>
      <w:r w:rsidRPr="00372038">
        <w:rPr>
          <w:lang w:val="fr-FR" w:eastAsia="en-GB"/>
        </w:rPr>
        <w:t>(BIB 3640)</w:t>
      </w:r>
      <w:r w:rsidR="00E82705">
        <w:rPr>
          <w:lang w:val="fr-FR" w:eastAsia="en-GB"/>
        </w:rPr>
        <w:t xml:space="preserve"> Fonction sépulcrale non d'emontrée </w:t>
      </w:r>
      <w:r w:rsidR="00E82705" w:rsidRPr="00372038">
        <w:rPr>
          <w:lang w:val="fr-FR" w:eastAsia="en-GB"/>
        </w:rPr>
        <w:t>(BIB 3640)</w:t>
      </w:r>
    </w:p>
    <w:p w14:paraId="7E4BE83B" w14:textId="77777777" w:rsidR="0059211C" w:rsidRDefault="0059211C" w:rsidP="00242C0F">
      <w:pPr>
        <w:jc w:val="both"/>
        <w:rPr>
          <w:lang w:val="fr-FR"/>
        </w:rPr>
      </w:pPr>
    </w:p>
    <w:p w14:paraId="4041D563" w14:textId="3AD90E2E" w:rsidR="006F07A1" w:rsidRDefault="006F07A1" w:rsidP="006F07A1">
      <w:pPr>
        <w:pStyle w:val="Heading1"/>
      </w:pPr>
      <w:bookmarkStart w:id="3240" w:name="Sit_Cartinet"/>
      <w:r>
        <w:t>CARTINET</w:t>
      </w:r>
    </w:p>
    <w:bookmarkEnd w:id="3240"/>
    <w:p w14:paraId="43780B96" w14:textId="77777777" w:rsidR="006F07A1" w:rsidRDefault="006F07A1" w:rsidP="00242C0F">
      <w:pPr>
        <w:jc w:val="both"/>
        <w:rPr>
          <w:lang w:val="fr-FR"/>
        </w:rPr>
      </w:pPr>
    </w:p>
    <w:p w14:paraId="60117682" w14:textId="1E580BF7" w:rsidR="006F07A1" w:rsidRDefault="00372038" w:rsidP="00242C0F">
      <w:pPr>
        <w:jc w:val="both"/>
        <w:rPr>
          <w:lang w:val="fr-FR"/>
        </w:rPr>
      </w:pPr>
      <w:r>
        <w:rPr>
          <w:lang w:val="fr-FR"/>
        </w:rPr>
        <w:t>Cartinet (</w:t>
      </w:r>
      <w:r w:rsidR="006F07A1">
        <w:rPr>
          <w:lang w:val="fr-FR"/>
        </w:rPr>
        <w:t>Cabris, Alpes-Maritimes</w:t>
      </w:r>
      <w:r>
        <w:rPr>
          <w:lang w:val="fr-FR"/>
        </w:rPr>
        <w:t>)</w:t>
      </w:r>
      <w:r w:rsidR="006F07A1">
        <w:rPr>
          <w:lang w:val="fr-FR"/>
        </w:rPr>
        <w:t>. Tumulus 1</w:t>
      </w:r>
    </w:p>
    <w:p w14:paraId="1F1C6526" w14:textId="77777777" w:rsidR="006F07A1" w:rsidRDefault="006F07A1" w:rsidP="00242C0F">
      <w:pPr>
        <w:jc w:val="both"/>
        <w:rPr>
          <w:lang w:val="fr-FR"/>
        </w:rPr>
      </w:pPr>
    </w:p>
    <w:p w14:paraId="6F6362FE" w14:textId="3F4BF634" w:rsidR="006F07A1" w:rsidRDefault="006F07A1" w:rsidP="006F07A1">
      <w:pPr>
        <w:pStyle w:val="Heading2"/>
      </w:pPr>
      <w:r>
        <w:t>Tumulus 1</w:t>
      </w:r>
    </w:p>
    <w:p w14:paraId="678B56C3" w14:textId="77777777" w:rsidR="006F07A1" w:rsidRDefault="006F07A1" w:rsidP="00242C0F">
      <w:pPr>
        <w:jc w:val="both"/>
        <w:rPr>
          <w:lang w:val="fr-FR"/>
        </w:rPr>
      </w:pPr>
    </w:p>
    <w:p w14:paraId="0B6466A5" w14:textId="3F305A2D" w:rsidR="006F07A1" w:rsidRPr="00372038" w:rsidRDefault="006F07A1" w:rsidP="00242C0F">
      <w:pPr>
        <w:jc w:val="both"/>
        <w:rPr>
          <w:lang w:val="fr-FR" w:eastAsia="en-GB"/>
        </w:rPr>
      </w:pPr>
      <w:r w:rsidRPr="006F07A1">
        <w:rPr>
          <w:lang w:val="fr-FR"/>
        </w:rPr>
        <w:t>Poignard à base trapézoïdale débordante et à deux rivets</w:t>
      </w:r>
      <w:r w:rsidR="00372038">
        <w:rPr>
          <w:lang w:val="fr-FR"/>
        </w:rPr>
        <w:t xml:space="preserve"> de la </w:t>
      </w:r>
      <w:r w:rsidR="00372038" w:rsidRPr="00372038">
        <w:rPr>
          <w:lang w:val="fr-FR"/>
        </w:rPr>
        <w:t xml:space="preserve">seconde moitié du </w:t>
      </w:r>
      <w:r w:rsidR="00372038">
        <w:rPr>
          <w:lang w:val="fr-FR"/>
        </w:rPr>
        <w:t>BM</w:t>
      </w:r>
      <w:r>
        <w:rPr>
          <w:lang w:val="fr-FR"/>
        </w:rPr>
        <w:t xml:space="preserve"> </w:t>
      </w:r>
      <w:r w:rsidRPr="00372038">
        <w:rPr>
          <w:lang w:val="fr-FR" w:eastAsia="en-GB"/>
        </w:rPr>
        <w:t>(BIB 3640)</w:t>
      </w:r>
    </w:p>
    <w:p w14:paraId="10B1C021" w14:textId="77777777" w:rsidR="00372038" w:rsidRPr="0032190F" w:rsidRDefault="00372038" w:rsidP="00242C0F">
      <w:pPr>
        <w:jc w:val="both"/>
        <w:rPr>
          <w:lang w:val="fr-FR"/>
        </w:rPr>
      </w:pPr>
    </w:p>
    <w:p w14:paraId="411910A7" w14:textId="3B091F93" w:rsidR="0068210D" w:rsidRPr="0032190F" w:rsidRDefault="0068210D" w:rsidP="00426FF9">
      <w:pPr>
        <w:pStyle w:val="Heading1"/>
      </w:pPr>
      <w:bookmarkStart w:id="3241" w:name="Sit_Mort_Lambert"/>
      <w:r w:rsidRPr="0032190F">
        <w:t>MORT DE LAMBERT</w:t>
      </w:r>
    </w:p>
    <w:bookmarkEnd w:id="3241"/>
    <w:p w14:paraId="79A09BD3" w14:textId="07E13AA3" w:rsidR="0068210D" w:rsidRPr="001E00BE" w:rsidRDefault="00196EAB" w:rsidP="00242C0F">
      <w:pPr>
        <w:jc w:val="both"/>
        <w:rPr>
          <w:sz w:val="20"/>
          <w:lang w:val="fr-FR"/>
        </w:rPr>
      </w:pPr>
      <w:r w:rsidRPr="001E00BE">
        <w:rPr>
          <w:sz w:val="20"/>
          <w:lang w:val="fr-FR"/>
        </w:rPr>
        <w:t>aven de la Mort de Lambert</w:t>
      </w:r>
      <w:r w:rsidR="001E00BE" w:rsidRPr="001E00BE">
        <w:rPr>
          <w:sz w:val="20"/>
          <w:lang w:val="fr-FR"/>
        </w:rPr>
        <w:t>, Aven de Lambert, La-Mort-de-Lambert</w:t>
      </w:r>
    </w:p>
    <w:p w14:paraId="2186E098" w14:textId="77777777" w:rsidR="00196EAB" w:rsidRPr="0032190F" w:rsidRDefault="00196EAB" w:rsidP="00242C0F">
      <w:pPr>
        <w:jc w:val="both"/>
        <w:rPr>
          <w:lang w:val="fr-FR"/>
        </w:rPr>
      </w:pPr>
    </w:p>
    <w:p w14:paraId="4E62F345" w14:textId="14C4676F" w:rsidR="0068210D" w:rsidRDefault="00844C4E" w:rsidP="00242C0F">
      <w:pPr>
        <w:jc w:val="both"/>
        <w:rPr>
          <w:lang w:val="fr-FR"/>
        </w:rPr>
      </w:pPr>
      <w:r w:rsidRPr="0032190F">
        <w:rPr>
          <w:lang w:val="fr-FR"/>
        </w:rPr>
        <w:t>L</w:t>
      </w:r>
      <w:r w:rsidR="0068210D" w:rsidRPr="0032190F">
        <w:rPr>
          <w:lang w:val="fr-FR"/>
        </w:rPr>
        <w:t>a</w:t>
      </w:r>
      <w:r w:rsidRPr="0032190F">
        <w:rPr>
          <w:lang w:val="fr-FR"/>
        </w:rPr>
        <w:t>-</w:t>
      </w:r>
      <w:r w:rsidR="0068210D" w:rsidRPr="0032190F">
        <w:rPr>
          <w:lang w:val="fr-FR"/>
        </w:rPr>
        <w:t>Mort</w:t>
      </w:r>
      <w:r w:rsidRPr="0032190F">
        <w:rPr>
          <w:lang w:val="fr-FR"/>
        </w:rPr>
        <w:t>-</w:t>
      </w:r>
      <w:r w:rsidR="0068210D" w:rsidRPr="0032190F">
        <w:rPr>
          <w:lang w:val="fr-FR"/>
        </w:rPr>
        <w:t>de</w:t>
      </w:r>
      <w:r w:rsidRPr="0032190F">
        <w:rPr>
          <w:lang w:val="fr-FR"/>
        </w:rPr>
        <w:t>-</w:t>
      </w:r>
      <w:r w:rsidR="0068210D" w:rsidRPr="0032190F">
        <w:rPr>
          <w:lang w:val="fr-FR"/>
        </w:rPr>
        <w:t xml:space="preserve">Lambert </w:t>
      </w:r>
      <w:r w:rsidR="008A0C5F" w:rsidRPr="0032190F">
        <w:rPr>
          <w:lang w:val="fr-FR"/>
        </w:rPr>
        <w:t>(</w:t>
      </w:r>
      <w:r w:rsidR="0068210D" w:rsidRPr="0032190F">
        <w:rPr>
          <w:lang w:val="fr-FR"/>
        </w:rPr>
        <w:t>Valbonne</w:t>
      </w:r>
      <w:r w:rsidR="008A0C5F" w:rsidRPr="0032190F">
        <w:rPr>
          <w:lang w:val="fr-FR"/>
        </w:rPr>
        <w:t>, Alpes-Maritimes)</w:t>
      </w:r>
      <w:r w:rsidR="0068210D" w:rsidRPr="0032190F">
        <w:rPr>
          <w:lang w:val="fr-FR"/>
        </w:rPr>
        <w:t xml:space="preserve"> a livré des pendentifs de type </w:t>
      </w:r>
      <w:r w:rsidR="0068210D" w:rsidRPr="0032190F">
        <w:rPr>
          <w:i/>
          <w:iCs/>
          <w:lang w:val="fr-FR"/>
        </w:rPr>
        <w:t>Gambolò</w:t>
      </w:r>
      <w:r w:rsidR="0068210D" w:rsidRPr="0032190F">
        <w:rPr>
          <w:lang w:val="fr-FR"/>
        </w:rPr>
        <w:t xml:space="preserve">. Les gobelets carénés, dont 16 exemplaires ont été mis au jour </w:t>
      </w:r>
      <w:r w:rsidR="008A0C5F" w:rsidRPr="0032190F">
        <w:rPr>
          <w:lang w:val="fr-FR"/>
        </w:rPr>
        <w:t xml:space="preserve">avec une très grande uniformité morphologique. Ils </w:t>
      </w:r>
      <w:r w:rsidR="0068210D" w:rsidRPr="0032190F">
        <w:rPr>
          <w:lang w:val="fr-FR"/>
        </w:rPr>
        <w:t>se retrouvent pour leur part dans deux sites de Finale Ligure en Ligurie : l</w:t>
      </w:r>
      <w:r w:rsidR="00196EAB">
        <w:rPr>
          <w:lang w:val="fr-FR"/>
        </w:rPr>
        <w:t>e</w:t>
      </w:r>
      <w:r w:rsidR="0068210D" w:rsidRPr="0032190F">
        <w:rPr>
          <w:lang w:val="fr-FR"/>
        </w:rPr>
        <w:t xml:space="preserve"> </w:t>
      </w:r>
      <w:hyperlink r:id="rId7583" w:anchor="Sit_Pertusello" w:history="1">
        <w:r w:rsidR="00196EAB">
          <w:rPr>
            <w:rStyle w:val="Hyperlink"/>
            <w:lang w:val="fr-FR"/>
          </w:rPr>
          <w:t>P</w:t>
        </w:r>
        <w:r w:rsidR="0068210D" w:rsidRPr="0032190F">
          <w:rPr>
            <w:rStyle w:val="Hyperlink"/>
            <w:lang w:val="fr-FR"/>
          </w:rPr>
          <w:t>ertuso</w:t>
        </w:r>
      </w:hyperlink>
      <w:r w:rsidR="0068210D" w:rsidRPr="0032190F">
        <w:rPr>
          <w:lang w:val="fr-FR"/>
        </w:rPr>
        <w:t xml:space="preserve"> et la </w:t>
      </w:r>
      <w:hyperlink r:id="rId7584" w:anchor="Sit_Pollera" w:history="1">
        <w:r w:rsidR="0068210D" w:rsidRPr="0032190F">
          <w:rPr>
            <w:rStyle w:val="Hyperlink"/>
            <w:lang w:val="fr-FR"/>
          </w:rPr>
          <w:t>Pollera</w:t>
        </w:r>
      </w:hyperlink>
      <w:r w:rsidR="0068210D" w:rsidRPr="0032190F">
        <w:rPr>
          <w:lang w:val="fr-FR"/>
        </w:rPr>
        <w:t xml:space="preserve"> (Del Lucchese, O</w:t>
      </w:r>
      <w:r w:rsidR="00E26D27" w:rsidRPr="0032190F">
        <w:rPr>
          <w:lang w:val="fr-FR"/>
        </w:rPr>
        <w:t xml:space="preserve">detti, 1996, fig. 1 nos 2 et 3), rattachable à la seconde phase </w:t>
      </w:r>
      <w:r w:rsidR="00E26D27" w:rsidRPr="0032190F">
        <w:rPr>
          <w:lang w:val="fr-FR"/>
        </w:rPr>
        <w:lastRenderedPageBreak/>
        <w:t xml:space="preserve">du </w:t>
      </w:r>
      <w:hyperlink r:id="rId7585" w:anchor="Cul_Bronze_Ancien" w:history="1">
        <w:r w:rsidR="00196EAB">
          <w:rPr>
            <w:rStyle w:val="Hyperlink"/>
            <w:lang w:val="fr-FR"/>
          </w:rPr>
          <w:t>BA</w:t>
        </w:r>
      </w:hyperlink>
      <w:r w:rsidR="00E26D27" w:rsidRPr="0032190F">
        <w:rPr>
          <w:lang w:val="fr-FR"/>
        </w:rPr>
        <w:t xml:space="preserve"> (Lachenal 2008 p. 83).</w:t>
      </w:r>
      <w:r w:rsidR="00196EAB">
        <w:rPr>
          <w:lang w:val="fr-FR"/>
        </w:rPr>
        <w:t xml:space="preserve"> </w:t>
      </w:r>
      <w:r w:rsidR="0068210D" w:rsidRPr="0032190F">
        <w:rPr>
          <w:lang w:val="fr-FR"/>
        </w:rPr>
        <w:t xml:space="preserve">Ces indices pour l’instant discrets pourraient laisser envisager un rattachement de cette région, en marge de la zone d’extension du faciès </w:t>
      </w:r>
      <w:hyperlink r:id="rId7586" w:anchor="Cul_Polada" w:history="1">
        <w:r w:rsidR="0068210D" w:rsidRPr="0032190F">
          <w:rPr>
            <w:rStyle w:val="Hyperlink"/>
            <w:lang w:val="fr-FR"/>
          </w:rPr>
          <w:t>Polada</w:t>
        </w:r>
      </w:hyperlink>
      <w:r w:rsidR="0068210D" w:rsidRPr="0032190F">
        <w:rPr>
          <w:lang w:val="fr-FR"/>
        </w:rPr>
        <w:t>, à celui du sud de la France (Lachenal 2008)</w:t>
      </w:r>
      <w:r w:rsidRPr="0032190F">
        <w:rPr>
          <w:lang w:val="fr-FR"/>
        </w:rPr>
        <w:t>.</w:t>
      </w:r>
    </w:p>
    <w:p w14:paraId="187A7CE4" w14:textId="291930B5" w:rsidR="006F07A1" w:rsidRPr="009F6481" w:rsidRDefault="006F07A1" w:rsidP="006F07A1">
      <w:pPr>
        <w:rPr>
          <w:lang w:val="fr-FR" w:eastAsia="en-GB"/>
        </w:rPr>
      </w:pPr>
      <w:r>
        <w:rPr>
          <w:lang w:val="fr-FR"/>
        </w:rPr>
        <w:br/>
      </w:r>
      <w:r w:rsidRPr="006F07A1">
        <w:rPr>
          <w:lang w:val="fr-FR"/>
        </w:rPr>
        <w:t>Poignard à base arrondie étroite, à deux rivets et à encoches bilatérales</w:t>
      </w:r>
      <w:r>
        <w:rPr>
          <w:lang w:val="fr-FR"/>
        </w:rPr>
        <w:t xml:space="preserve"> de la </w:t>
      </w:r>
      <w:r w:rsidRPr="009F6481">
        <w:rPr>
          <w:lang w:val="fr-FR" w:eastAsia="en-GB"/>
        </w:rPr>
        <w:t>phase ancienne du BM (BIB 3640)</w:t>
      </w:r>
    </w:p>
    <w:p w14:paraId="451B85EB" w14:textId="77777777" w:rsidR="000C67E5" w:rsidRPr="0032190F" w:rsidRDefault="000C67E5" w:rsidP="00242C0F">
      <w:pPr>
        <w:jc w:val="both"/>
        <w:rPr>
          <w:lang w:val="fr-FR"/>
        </w:rPr>
      </w:pPr>
    </w:p>
    <w:p w14:paraId="4BED58C5" w14:textId="77777777" w:rsidR="000C67E5" w:rsidRPr="0032190F" w:rsidRDefault="000C67E5" w:rsidP="00426FF9">
      <w:pPr>
        <w:pStyle w:val="Heading1"/>
      </w:pPr>
      <w:r w:rsidRPr="0032190F">
        <w:t>PUY-DE-FOURNET</w:t>
      </w:r>
    </w:p>
    <w:p w14:paraId="6B735395" w14:textId="77777777" w:rsidR="000C67E5" w:rsidRPr="0032190F" w:rsidRDefault="000C67E5" w:rsidP="000C67E5">
      <w:pPr>
        <w:jc w:val="both"/>
        <w:rPr>
          <w:lang w:val="fr-FR"/>
        </w:rPr>
      </w:pPr>
      <w:r w:rsidRPr="0032190F">
        <w:rPr>
          <w:lang w:val="fr-FR"/>
        </w:rPr>
        <w:t>Le Puy-de-Fournet à Saint-Cernin-de-Larche (Corrèze) Un habitat du Néolithique moyen, du Bronze final et de l'Age du Fer (BIB 2454)</w:t>
      </w:r>
    </w:p>
    <w:p w14:paraId="425A690D" w14:textId="77777777" w:rsidR="000C67E5" w:rsidRPr="0032190F" w:rsidRDefault="000C67E5" w:rsidP="000C67E5">
      <w:pPr>
        <w:jc w:val="both"/>
        <w:rPr>
          <w:lang w:val="fr-FR"/>
        </w:rPr>
      </w:pPr>
    </w:p>
    <w:p w14:paraId="217CDD2F" w14:textId="77777777" w:rsidR="000C67E5" w:rsidRPr="0032190F" w:rsidRDefault="000C67E5" w:rsidP="00426FF9">
      <w:pPr>
        <w:pStyle w:val="Heading1"/>
      </w:pPr>
      <w:bookmarkStart w:id="3242" w:name="Sit_Chez_Reine"/>
      <w:r w:rsidRPr="0032190F">
        <w:t>CHEZ REINE</w:t>
      </w:r>
    </w:p>
    <w:bookmarkEnd w:id="3242"/>
    <w:p w14:paraId="4E3E1629" w14:textId="3CCC8578" w:rsidR="000C67E5" w:rsidRPr="0032190F" w:rsidRDefault="000C67E5" w:rsidP="000C67E5">
      <w:pPr>
        <w:jc w:val="both"/>
        <w:rPr>
          <w:lang w:val="fr-FR"/>
        </w:rPr>
      </w:pPr>
      <w:r w:rsidRPr="0032190F">
        <w:rPr>
          <w:lang w:val="fr-FR"/>
        </w:rPr>
        <w:t xml:space="preserve">Camp néolithique de Chez Reine à Semussac, Charente-Maritime à livré un </w:t>
      </w:r>
      <w:hyperlink r:id="rId7587" w:anchor="Cul_Chasseen_cer_vase_support" w:history="1">
        <w:r w:rsidR="00FE742C" w:rsidRPr="00FE742C">
          <w:rPr>
            <w:rStyle w:val="Hyperlink"/>
            <w:lang w:val="fr-FR"/>
          </w:rPr>
          <w:t>vase-support</w:t>
        </w:r>
      </w:hyperlink>
      <w:r w:rsidR="00FE742C">
        <w:rPr>
          <w:lang w:val="fr-FR"/>
        </w:rPr>
        <w:t xml:space="preserve"> </w:t>
      </w:r>
      <w:r w:rsidRPr="0032190F">
        <w:rPr>
          <w:lang w:val="fr-FR"/>
        </w:rPr>
        <w:t>daté du Chasséen (BIB 2455)</w:t>
      </w:r>
    </w:p>
    <w:p w14:paraId="3EE504AD" w14:textId="77777777" w:rsidR="00E94A09" w:rsidRPr="0032190F" w:rsidRDefault="00E94A09" w:rsidP="00242C0F">
      <w:pPr>
        <w:rPr>
          <w:lang w:val="fr-FR"/>
        </w:rPr>
      </w:pPr>
    </w:p>
    <w:p w14:paraId="72F13C42" w14:textId="77777777" w:rsidR="004F3703" w:rsidRPr="0032190F" w:rsidRDefault="006F6AD3" w:rsidP="00426FF9">
      <w:pPr>
        <w:pStyle w:val="Heading1"/>
      </w:pPr>
      <w:bookmarkStart w:id="3243" w:name="Sit_Breguieres"/>
      <w:r>
        <w:t>BREGUIERES</w:t>
      </w:r>
    </w:p>
    <w:bookmarkEnd w:id="3243"/>
    <w:p w14:paraId="2BA1A0E5" w14:textId="77777777" w:rsidR="004F3703" w:rsidRDefault="004F3703" w:rsidP="00242C0F">
      <w:pPr>
        <w:rPr>
          <w:lang w:val="fr-FR"/>
        </w:rPr>
      </w:pPr>
    </w:p>
    <w:p w14:paraId="72A640D6" w14:textId="65DA57F1" w:rsidR="006F6AD3" w:rsidRPr="0032190F" w:rsidRDefault="006F6AD3" w:rsidP="00242C0F">
      <w:pPr>
        <w:rPr>
          <w:lang w:val="fr-FR"/>
        </w:rPr>
      </w:pPr>
      <w:r>
        <w:rPr>
          <w:lang w:val="fr-FR"/>
        </w:rPr>
        <w:t xml:space="preserve">Les Bréguières : présence de Cardial et </w:t>
      </w:r>
      <w:hyperlink r:id="rId7588" w:anchor="Cul_Epicardial_Sud_France" w:history="1">
        <w:r w:rsidR="00E74338" w:rsidRPr="00E26EA8">
          <w:rPr>
            <w:rStyle w:val="Hyperlink"/>
            <w:lang w:val="fr-FR"/>
          </w:rPr>
          <w:t>Epicardial</w:t>
        </w:r>
      </w:hyperlink>
      <w:r w:rsidR="00E74338" w:rsidRPr="00E26EA8">
        <w:rPr>
          <w:lang w:val="fr-FR"/>
        </w:rPr>
        <w:t xml:space="preserve"> </w:t>
      </w:r>
      <w:r>
        <w:rPr>
          <w:lang w:val="fr-FR"/>
        </w:rPr>
        <w:t>(Binder com. pers.)</w:t>
      </w:r>
    </w:p>
    <w:p w14:paraId="6F12552A" w14:textId="77777777" w:rsidR="004F3703" w:rsidRDefault="004F3703" w:rsidP="00242C0F">
      <w:pPr>
        <w:jc w:val="both"/>
        <w:rPr>
          <w:lang w:val="fr-FR"/>
        </w:rPr>
      </w:pPr>
      <w:r w:rsidRPr="0032190F">
        <w:rPr>
          <w:lang w:val="fr-FR"/>
        </w:rPr>
        <w:t>L’hypothèse selon laquelle les sépultures collectives du site des Bréguières (Mougins, Alpes-Maritimes) s’inscriraient dans la seconde moitié du 4</w:t>
      </w:r>
      <w:r w:rsidRPr="0032190F">
        <w:rPr>
          <w:vertAlign w:val="superscript"/>
          <w:lang w:val="fr-FR"/>
        </w:rPr>
        <w:t>e</w:t>
      </w:r>
      <w:r w:rsidRPr="0032190F">
        <w:rPr>
          <w:lang w:val="fr-FR"/>
        </w:rPr>
        <w:t xml:space="preserve"> millénaire voir à l’extrême fin de la période chasséenne doit être confortée (BIB 1073 p. 57)</w:t>
      </w:r>
    </w:p>
    <w:p w14:paraId="2D5A1D2D" w14:textId="77777777" w:rsidR="007220EB" w:rsidRDefault="007220EB" w:rsidP="00242C0F">
      <w:pPr>
        <w:jc w:val="both"/>
        <w:rPr>
          <w:lang w:val="fr-FR"/>
        </w:rPr>
      </w:pPr>
    </w:p>
    <w:p w14:paraId="751E16FE" w14:textId="77777777" w:rsidR="007220EB" w:rsidRDefault="007220EB" w:rsidP="007220EB">
      <w:pPr>
        <w:pStyle w:val="Heading3"/>
      </w:pPr>
      <w:r>
        <w:t>génétique</w:t>
      </w:r>
    </w:p>
    <w:p w14:paraId="1E6511B3" w14:textId="235BE442" w:rsidR="007220EB" w:rsidRDefault="00000000" w:rsidP="007220EB">
      <w:pPr>
        <w:jc w:val="both"/>
        <w:rPr>
          <w:lang w:val="fr-FR"/>
        </w:rPr>
      </w:pPr>
      <w:hyperlink r:id="rId7589" w:anchor="Cul_Transition_Meso_Neo_gen" w:history="1">
        <w:r w:rsidR="007220EB" w:rsidRPr="00921D6D">
          <w:rPr>
            <w:rStyle w:val="Hyperlink"/>
            <w:lang w:val="fr-FR"/>
          </w:rPr>
          <w:t>aDNA</w:t>
        </w:r>
      </w:hyperlink>
      <w:r w:rsidR="007220EB" w:rsidRPr="005A45BD">
        <w:rPr>
          <w:lang w:val="fr-FR"/>
        </w:rPr>
        <w:t xml:space="preserve"> (BIB 3191)</w:t>
      </w:r>
    </w:p>
    <w:p w14:paraId="2664CA95" w14:textId="77777777" w:rsidR="007220EB" w:rsidRDefault="007220EB" w:rsidP="00242C0F">
      <w:pPr>
        <w:jc w:val="both"/>
        <w:rPr>
          <w:lang w:val="fr-FR"/>
        </w:rPr>
      </w:pPr>
    </w:p>
    <w:p w14:paraId="03BC85B5" w14:textId="77777777" w:rsidR="007F52CA" w:rsidRPr="0032190F" w:rsidRDefault="007F52CA" w:rsidP="00426FF9">
      <w:pPr>
        <w:pStyle w:val="Heading1"/>
      </w:pPr>
      <w:r w:rsidRPr="0032190F">
        <w:br/>
      </w:r>
      <w:bookmarkStart w:id="3244" w:name="Sit_Seveyrac"/>
      <w:r w:rsidRPr="0032190F">
        <w:t>SEVEYRAC</w:t>
      </w:r>
      <w:bookmarkEnd w:id="3244"/>
    </w:p>
    <w:p w14:paraId="7262207B" w14:textId="18B0FFAC" w:rsidR="007F52CA" w:rsidRDefault="0075414D" w:rsidP="00242C0F">
      <w:pPr>
        <w:jc w:val="both"/>
        <w:rPr>
          <w:lang w:val="fr-FR"/>
        </w:rPr>
      </w:pPr>
      <w:r w:rsidRPr="0032190F">
        <w:rPr>
          <w:lang w:val="fr-FR"/>
        </w:rPr>
        <w:t>Le d</w:t>
      </w:r>
      <w:r w:rsidR="007F52CA" w:rsidRPr="0032190F">
        <w:rPr>
          <w:lang w:val="fr-FR"/>
        </w:rPr>
        <w:t>olmen de Seveyrac (Bo</w:t>
      </w:r>
      <w:r w:rsidR="008651FA">
        <w:rPr>
          <w:lang w:val="fr-FR"/>
        </w:rPr>
        <w:t>z</w:t>
      </w:r>
      <w:r w:rsidR="007F52CA" w:rsidRPr="0032190F">
        <w:rPr>
          <w:lang w:val="fr-FR"/>
        </w:rPr>
        <w:t>ouls, Averyon) a livré un "</w:t>
      </w:r>
      <w:hyperlink r:id="rId7590" w:anchor="Cul_Art_TAC_T_t_objet" w:history="1">
        <w:r w:rsidRPr="0032190F">
          <w:rPr>
            <w:rStyle w:val="Hyperlink"/>
            <w:sz w:val="22"/>
            <w:szCs w:val="22"/>
            <w:lang w:val="fr-FR"/>
          </w:rPr>
          <w:t>objet</w:t>
        </w:r>
      </w:hyperlink>
      <w:r w:rsidR="007F52CA" w:rsidRPr="0032190F">
        <w:rPr>
          <w:lang w:val="fr-FR"/>
        </w:rPr>
        <w:t xml:space="preserve">" en jayet ou en pierre comparable à ceux des </w:t>
      </w:r>
      <w:hyperlink r:id="rId7591" w:anchor="Cul_Art__GBT_statuaire_SM" w:history="1">
        <w:r w:rsidR="007F52CA" w:rsidRPr="0032190F">
          <w:rPr>
            <w:rStyle w:val="Hyperlink"/>
            <w:lang w:val="fr-FR"/>
          </w:rPr>
          <w:t>SM</w:t>
        </w:r>
      </w:hyperlink>
      <w:r w:rsidR="007F52CA" w:rsidRPr="0032190F">
        <w:rPr>
          <w:lang w:val="fr-FR"/>
        </w:rPr>
        <w:t xml:space="preserve"> (BIB 2372 fig. 5)</w:t>
      </w:r>
    </w:p>
    <w:p w14:paraId="39850393" w14:textId="77777777" w:rsidR="00EA6192" w:rsidRDefault="00EA6192" w:rsidP="00242C0F">
      <w:pPr>
        <w:jc w:val="both"/>
        <w:rPr>
          <w:lang w:val="fr-FR"/>
        </w:rPr>
      </w:pPr>
    </w:p>
    <w:p w14:paraId="3EE6DFAA" w14:textId="77777777" w:rsidR="00EA6192" w:rsidRDefault="00EA6192" w:rsidP="00426FF9">
      <w:pPr>
        <w:pStyle w:val="Heading1"/>
      </w:pPr>
      <w:bookmarkStart w:id="3245" w:name="Sit_Vors_II"/>
      <w:r>
        <w:t>VORS II</w:t>
      </w:r>
    </w:p>
    <w:bookmarkEnd w:id="3245"/>
    <w:p w14:paraId="3A1F5E9D" w14:textId="59992BC9" w:rsidR="00EA6192" w:rsidRPr="00B50DAB" w:rsidRDefault="00EA6192" w:rsidP="00242C0F">
      <w:pPr>
        <w:jc w:val="both"/>
        <w:rPr>
          <w:lang w:val="fr-FR"/>
        </w:rPr>
      </w:pPr>
      <w:r w:rsidRPr="00B50DAB">
        <w:rPr>
          <w:rStyle w:val="Emphasis"/>
          <w:i w:val="0"/>
          <w:lang w:val="fr-FR"/>
        </w:rPr>
        <w:t>Grotte</w:t>
      </w:r>
      <w:r w:rsidRPr="00B50DAB">
        <w:rPr>
          <w:rStyle w:val="st"/>
          <w:lang w:val="fr-FR"/>
        </w:rPr>
        <w:t xml:space="preserve"> II de </w:t>
      </w:r>
      <w:r w:rsidRPr="00B50DAB">
        <w:rPr>
          <w:rStyle w:val="Emphasis"/>
          <w:i w:val="0"/>
          <w:lang w:val="fr-FR"/>
        </w:rPr>
        <w:t>Vors</w:t>
      </w:r>
      <w:r w:rsidRPr="00B50DAB">
        <w:rPr>
          <w:rStyle w:val="st"/>
          <w:lang w:val="fr-FR"/>
        </w:rPr>
        <w:t xml:space="preserve"> (Mostuejouls, Aveyron) </w:t>
      </w:r>
      <w:r w:rsidRPr="00B50DAB">
        <w:rPr>
          <w:lang w:val="fr-FR"/>
        </w:rPr>
        <w:t>a livré un "</w:t>
      </w:r>
      <w:hyperlink r:id="rId7592" w:anchor="Cul_Art_TAC_T_t_objet" w:history="1">
        <w:r w:rsidRPr="00B50DAB">
          <w:rPr>
            <w:rStyle w:val="Hyperlink"/>
            <w:sz w:val="22"/>
            <w:szCs w:val="22"/>
            <w:lang w:val="fr-FR"/>
          </w:rPr>
          <w:t>objet</w:t>
        </w:r>
      </w:hyperlink>
      <w:r w:rsidRPr="00B50DAB">
        <w:rPr>
          <w:lang w:val="fr-FR"/>
        </w:rPr>
        <w:t xml:space="preserve">" en jayet ou en pierre comparable à ceux des </w:t>
      </w:r>
      <w:hyperlink r:id="rId7593" w:anchor="Cul_Art__GBT_statuaire_SM" w:history="1">
        <w:r w:rsidRPr="00B50DAB">
          <w:rPr>
            <w:rStyle w:val="Hyperlink"/>
            <w:lang w:val="fr-FR"/>
          </w:rPr>
          <w:t>SM</w:t>
        </w:r>
      </w:hyperlink>
    </w:p>
    <w:p w14:paraId="607D8F6A" w14:textId="77777777" w:rsidR="0075414D" w:rsidRPr="0032190F" w:rsidRDefault="0075414D" w:rsidP="00242C0F">
      <w:pPr>
        <w:jc w:val="both"/>
        <w:rPr>
          <w:lang w:val="fr-FR"/>
        </w:rPr>
      </w:pPr>
    </w:p>
    <w:p w14:paraId="4BF3C24E" w14:textId="77777777" w:rsidR="0075414D" w:rsidRPr="0032190F" w:rsidRDefault="0075414D" w:rsidP="00426FF9">
      <w:pPr>
        <w:pStyle w:val="Heading1"/>
      </w:pPr>
      <w:bookmarkStart w:id="3246" w:name="Sit_Saint_Andre_Vezines"/>
      <w:r w:rsidRPr="0032190F">
        <w:t>SAINT-ANDRE-DE-VEZINES</w:t>
      </w:r>
    </w:p>
    <w:bookmarkEnd w:id="3246"/>
    <w:p w14:paraId="6171FA48" w14:textId="5880B290" w:rsidR="0075414D" w:rsidRPr="0032190F" w:rsidRDefault="0075414D" w:rsidP="00242C0F">
      <w:pPr>
        <w:jc w:val="both"/>
        <w:rPr>
          <w:lang w:val="fr-FR"/>
        </w:rPr>
      </w:pPr>
      <w:r w:rsidRPr="0032190F">
        <w:rPr>
          <w:lang w:val="fr-FR"/>
        </w:rPr>
        <w:t>Le dolmen de Saint-André-de-Vézines (Aveyron) a livré un "</w:t>
      </w:r>
      <w:hyperlink r:id="rId7594" w:anchor="Cul_Art_TAC_T_t_objet" w:history="1">
        <w:r w:rsidRPr="0032190F">
          <w:rPr>
            <w:rStyle w:val="Hyperlink"/>
            <w:sz w:val="22"/>
            <w:szCs w:val="22"/>
            <w:lang w:val="fr-FR"/>
          </w:rPr>
          <w:t>objet</w:t>
        </w:r>
      </w:hyperlink>
      <w:r w:rsidRPr="0032190F">
        <w:rPr>
          <w:lang w:val="fr-FR"/>
        </w:rPr>
        <w:t xml:space="preserve">" en jayet ou en pierre comparable à ceux des </w:t>
      </w:r>
      <w:hyperlink r:id="rId7595" w:anchor="Cul_Art__GBT_statuaire_SM" w:history="1">
        <w:r w:rsidRPr="0032190F">
          <w:rPr>
            <w:rStyle w:val="Hyperlink"/>
            <w:lang w:val="fr-FR"/>
          </w:rPr>
          <w:t>SM</w:t>
        </w:r>
      </w:hyperlink>
      <w:r w:rsidRPr="0032190F">
        <w:rPr>
          <w:lang w:val="fr-FR"/>
        </w:rPr>
        <w:t xml:space="preserve"> (BIB 2372 fig. 5)</w:t>
      </w:r>
    </w:p>
    <w:p w14:paraId="6C9B9517" w14:textId="77777777" w:rsidR="0075414D" w:rsidRPr="0032190F" w:rsidRDefault="0075414D" w:rsidP="00242C0F">
      <w:pPr>
        <w:jc w:val="both"/>
        <w:rPr>
          <w:lang w:val="fr-FR"/>
        </w:rPr>
      </w:pPr>
    </w:p>
    <w:p w14:paraId="27B373A4" w14:textId="77777777" w:rsidR="0075414D" w:rsidRPr="0032190F" w:rsidRDefault="0075414D" w:rsidP="00426FF9">
      <w:pPr>
        <w:pStyle w:val="Heading1"/>
      </w:pPr>
      <w:bookmarkStart w:id="3247" w:name="Sit_Saint_Martin_Larzac"/>
      <w:r w:rsidRPr="0032190F">
        <w:t>SAINT-MARTIN-DU-LARZAC</w:t>
      </w:r>
    </w:p>
    <w:bookmarkEnd w:id="3247"/>
    <w:p w14:paraId="2A681DCA" w14:textId="1DCAB285" w:rsidR="0075414D" w:rsidRDefault="0075414D" w:rsidP="00242C0F">
      <w:pPr>
        <w:jc w:val="both"/>
        <w:rPr>
          <w:lang w:val="fr-FR"/>
        </w:rPr>
      </w:pPr>
      <w:r w:rsidRPr="0032190F">
        <w:rPr>
          <w:lang w:val="fr-FR"/>
        </w:rPr>
        <w:t>Le dolmen de Saint-Martin-du-Larzac (Millau, Aveyron) a livré un "</w:t>
      </w:r>
      <w:hyperlink r:id="rId7596" w:anchor="Cul_Art_TAC_T_t_objet" w:history="1">
        <w:r w:rsidRPr="0032190F">
          <w:rPr>
            <w:rStyle w:val="Hyperlink"/>
            <w:sz w:val="22"/>
            <w:szCs w:val="22"/>
            <w:lang w:val="fr-FR"/>
          </w:rPr>
          <w:t>objet</w:t>
        </w:r>
      </w:hyperlink>
      <w:r w:rsidRPr="0032190F">
        <w:rPr>
          <w:lang w:val="fr-FR"/>
        </w:rPr>
        <w:t xml:space="preserve">" en jayet ou en pierre comparable à ceux des </w:t>
      </w:r>
      <w:hyperlink r:id="rId7597" w:anchor="Cul_Art__GBT_statuaire_SM" w:history="1">
        <w:r w:rsidRPr="0032190F">
          <w:rPr>
            <w:rStyle w:val="Hyperlink"/>
            <w:lang w:val="fr-FR"/>
          </w:rPr>
          <w:t>SM</w:t>
        </w:r>
      </w:hyperlink>
      <w:r w:rsidRPr="0032190F">
        <w:rPr>
          <w:lang w:val="fr-FR"/>
        </w:rPr>
        <w:t xml:space="preserve"> (BIB 2372 fig. 5)</w:t>
      </w:r>
    </w:p>
    <w:p w14:paraId="774BA599" w14:textId="77777777" w:rsidR="00EA6192" w:rsidRDefault="00EA6192" w:rsidP="00242C0F">
      <w:pPr>
        <w:jc w:val="both"/>
        <w:rPr>
          <w:lang w:val="fr-FR"/>
        </w:rPr>
      </w:pPr>
    </w:p>
    <w:p w14:paraId="2C1CC8E8" w14:textId="77777777" w:rsidR="00EA6192" w:rsidRDefault="00EA6192" w:rsidP="00426FF9">
      <w:pPr>
        <w:pStyle w:val="Heading1"/>
      </w:pPr>
      <w:bookmarkStart w:id="3248" w:name="Sit_Laudou"/>
      <w:r>
        <w:t>LAUDOU</w:t>
      </w:r>
    </w:p>
    <w:bookmarkEnd w:id="3248"/>
    <w:p w14:paraId="67543C87" w14:textId="0281FBD9" w:rsidR="00EA6192" w:rsidRDefault="00EA6192" w:rsidP="00242C0F">
      <w:pPr>
        <w:jc w:val="both"/>
        <w:rPr>
          <w:lang w:val="fr-FR"/>
        </w:rPr>
      </w:pPr>
      <w:r>
        <w:rPr>
          <w:lang w:val="fr-FR"/>
        </w:rPr>
        <w:t xml:space="preserve">Station de Laudou </w:t>
      </w:r>
      <w:r w:rsidRPr="00EA6192">
        <w:rPr>
          <w:rStyle w:val="st"/>
          <w:lang w:val="fr-FR"/>
        </w:rPr>
        <w:t>(Sauteyrargues, Hérault)</w:t>
      </w:r>
      <w:r>
        <w:rPr>
          <w:rStyle w:val="st"/>
          <w:lang w:val="fr-FR"/>
        </w:rPr>
        <w:t xml:space="preserve"> </w:t>
      </w:r>
      <w:r w:rsidRPr="0032190F">
        <w:rPr>
          <w:lang w:val="fr-FR"/>
        </w:rPr>
        <w:t>a livré un "</w:t>
      </w:r>
      <w:hyperlink r:id="rId7598" w:anchor="Cul_Art_TAC_T_t_objet" w:history="1">
        <w:r w:rsidRPr="0032190F">
          <w:rPr>
            <w:rStyle w:val="Hyperlink"/>
            <w:sz w:val="22"/>
            <w:szCs w:val="22"/>
            <w:lang w:val="fr-FR"/>
          </w:rPr>
          <w:t>objet</w:t>
        </w:r>
      </w:hyperlink>
      <w:r w:rsidRPr="0032190F">
        <w:rPr>
          <w:lang w:val="fr-FR"/>
        </w:rPr>
        <w:t xml:space="preserve">" en </w:t>
      </w:r>
      <w:r>
        <w:rPr>
          <w:lang w:val="fr-FR"/>
        </w:rPr>
        <w:t>os</w:t>
      </w:r>
      <w:r w:rsidRPr="0032190F">
        <w:rPr>
          <w:lang w:val="fr-FR"/>
        </w:rPr>
        <w:t xml:space="preserve"> comparable à ceux des </w:t>
      </w:r>
      <w:hyperlink r:id="rId7599" w:anchor="Cul_Art__GBT_statuaire_SM" w:history="1">
        <w:r w:rsidRPr="0032190F">
          <w:rPr>
            <w:rStyle w:val="Hyperlink"/>
            <w:lang w:val="fr-FR"/>
          </w:rPr>
          <w:t>SM</w:t>
        </w:r>
      </w:hyperlink>
    </w:p>
    <w:p w14:paraId="25A2F57D" w14:textId="77777777" w:rsidR="008651FA" w:rsidRDefault="008651FA" w:rsidP="00242C0F">
      <w:pPr>
        <w:jc w:val="both"/>
        <w:rPr>
          <w:lang w:val="fr-FR"/>
        </w:rPr>
      </w:pPr>
    </w:p>
    <w:p w14:paraId="77B08C35" w14:textId="77777777" w:rsidR="004F3703" w:rsidRPr="0032190F" w:rsidRDefault="004F3703" w:rsidP="00242C0F">
      <w:pPr>
        <w:rPr>
          <w:lang w:val="fr-FR"/>
        </w:rPr>
      </w:pPr>
    </w:p>
    <w:p w14:paraId="4AFFB840" w14:textId="77777777" w:rsidR="00193CE6" w:rsidRPr="0032190F" w:rsidRDefault="00EF2636" w:rsidP="00426FF9">
      <w:pPr>
        <w:pStyle w:val="Heading1"/>
      </w:pPr>
      <w:bookmarkStart w:id="3249" w:name="Sit_Sargel"/>
      <w:r>
        <w:lastRenderedPageBreak/>
        <w:t>SARGEL</w:t>
      </w:r>
    </w:p>
    <w:bookmarkEnd w:id="3249"/>
    <w:p w14:paraId="4F4C57C6" w14:textId="281ADE04" w:rsidR="00193CE6" w:rsidRDefault="00D6168D" w:rsidP="00242C0F">
      <w:pPr>
        <w:rPr>
          <w:color w:val="141414"/>
          <w:lang w:val="fr-FR"/>
        </w:rPr>
      </w:pPr>
      <w:r>
        <w:rPr>
          <w:lang w:val="fr-FR"/>
        </w:rPr>
        <w:t>Sargel 1, v.</w:t>
      </w:r>
      <w:r w:rsidRPr="00D6168D">
        <w:rPr>
          <w:color w:val="141414"/>
          <w:lang w:val="fr-FR"/>
        </w:rPr>
        <w:t xml:space="preserve"> </w:t>
      </w:r>
      <w:hyperlink r:id="rId7600" w:anchor="Cul_Rouergue_zArticle" w:history="1">
        <w:r w:rsidR="00336E62">
          <w:rPr>
            <w:rStyle w:val="Hyperlink"/>
            <w:lang w:val="fr-FR"/>
          </w:rPr>
          <w:t>A</w:t>
        </w:r>
      </w:hyperlink>
    </w:p>
    <w:p w14:paraId="3ED02FAE" w14:textId="77777777" w:rsidR="00D6168D" w:rsidRPr="0032190F" w:rsidRDefault="00D6168D" w:rsidP="00242C0F">
      <w:pPr>
        <w:rPr>
          <w:lang w:val="fr-FR"/>
        </w:rPr>
      </w:pPr>
    </w:p>
    <w:p w14:paraId="53C1FD80" w14:textId="788072C5" w:rsidR="00C54B33" w:rsidRPr="0032190F" w:rsidRDefault="00EF2636" w:rsidP="00D6168D">
      <w:pPr>
        <w:jc w:val="both"/>
        <w:rPr>
          <w:lang w:val="fr-FR"/>
        </w:rPr>
      </w:pPr>
      <w:r>
        <w:rPr>
          <w:szCs w:val="22"/>
          <w:lang w:val="fr-FR"/>
        </w:rPr>
        <w:t xml:space="preserve">Grottes de </w:t>
      </w:r>
      <w:r w:rsidR="007F52CA" w:rsidRPr="0032190F">
        <w:rPr>
          <w:szCs w:val="22"/>
          <w:lang w:val="fr-FR"/>
        </w:rPr>
        <w:t xml:space="preserve">Sargel (Sainte-Rome-de-Cernon, Aveyron). </w:t>
      </w:r>
      <w:r w:rsidR="00702C84" w:rsidRPr="0032190F">
        <w:rPr>
          <w:szCs w:val="22"/>
          <w:lang w:val="fr-FR"/>
        </w:rPr>
        <w:t>idole(s) [</w:t>
      </w:r>
      <w:hyperlink r:id="rId7601" w:anchor="Cul_Art_TAC_T_a_statuettes" w:history="1">
        <w:r w:rsidR="00702C84" w:rsidRPr="0032190F">
          <w:rPr>
            <w:rStyle w:val="Hyperlink"/>
            <w:szCs w:val="22"/>
            <w:lang w:val="fr-FR"/>
          </w:rPr>
          <w:t>statuette</w:t>
        </w:r>
      </w:hyperlink>
      <w:r w:rsidR="00702C84" w:rsidRPr="0032190F">
        <w:rPr>
          <w:szCs w:val="22"/>
          <w:lang w:val="fr-FR"/>
        </w:rPr>
        <w:t xml:space="preserve">] féminine(s) </w:t>
      </w:r>
      <w:hyperlink r:id="rId7602" w:anchor="Cul_Chasseen" w:history="1">
        <w:r w:rsidR="00702C84" w:rsidRPr="0032190F">
          <w:rPr>
            <w:rStyle w:val="Hyperlink"/>
            <w:szCs w:val="22"/>
            <w:lang w:val="fr-FR"/>
          </w:rPr>
          <w:t>chasséenne(s)</w:t>
        </w:r>
      </w:hyperlink>
      <w:r w:rsidR="00702C84" w:rsidRPr="0032190F">
        <w:rPr>
          <w:szCs w:val="22"/>
          <w:lang w:val="fr-FR"/>
        </w:rPr>
        <w:t xml:space="preserve"> (BIB 2359 fig. 34)</w:t>
      </w:r>
      <w:r w:rsidR="007F52CA" w:rsidRPr="0032190F">
        <w:rPr>
          <w:szCs w:val="22"/>
          <w:lang w:val="fr-FR"/>
        </w:rPr>
        <w:t xml:space="preserve">. </w:t>
      </w:r>
    </w:p>
    <w:p w14:paraId="542708CA" w14:textId="77777777" w:rsidR="00824031" w:rsidRPr="0032190F" w:rsidRDefault="00824031" w:rsidP="00242C0F">
      <w:pPr>
        <w:rPr>
          <w:lang w:val="fr-FR"/>
        </w:rPr>
      </w:pPr>
    </w:p>
    <w:p w14:paraId="78891FCC" w14:textId="77777777" w:rsidR="00D6168D" w:rsidRDefault="00D6168D" w:rsidP="00242C0F">
      <w:pPr>
        <w:jc w:val="both"/>
        <w:rPr>
          <w:lang w:val="fr-FR"/>
        </w:rPr>
      </w:pPr>
    </w:p>
    <w:p w14:paraId="3F95BCF6" w14:textId="5AAAB59D" w:rsidR="00EB3E32" w:rsidRPr="0032190F" w:rsidRDefault="00D6168D" w:rsidP="00242C0F">
      <w:pPr>
        <w:jc w:val="both"/>
        <w:rPr>
          <w:lang w:val="fr-FR"/>
        </w:rPr>
      </w:pPr>
      <w:r>
        <w:rPr>
          <w:lang w:val="fr-FR"/>
        </w:rPr>
        <w:t>Une tête de statuette et de p</w:t>
      </w:r>
      <w:r w:rsidRPr="0032190F">
        <w:rPr>
          <w:szCs w:val="22"/>
          <w:lang w:val="fr-FR"/>
        </w:rPr>
        <w:t>ossibles "</w:t>
      </w:r>
      <w:hyperlink r:id="rId7603" w:anchor="Cul_Art_TAC_T_t_objet" w:history="1">
        <w:r w:rsidRPr="0032190F">
          <w:rPr>
            <w:rStyle w:val="Hyperlink"/>
            <w:szCs w:val="22"/>
            <w:lang w:val="fr-FR"/>
          </w:rPr>
          <w:t>objets</w:t>
        </w:r>
      </w:hyperlink>
      <w:r w:rsidRPr="0032190F">
        <w:rPr>
          <w:szCs w:val="22"/>
          <w:lang w:val="fr-FR"/>
        </w:rPr>
        <w:t xml:space="preserve">" rééls en bois de cerf ou manche de côte de boeuf alors identiques à ceux de </w:t>
      </w:r>
      <w:hyperlink r:id="rId7604" w:anchor="Sit_Foissac" w:history="1">
        <w:r w:rsidRPr="00CD2AD4">
          <w:rPr>
            <w:rStyle w:val="Hyperlink"/>
            <w:szCs w:val="22"/>
            <w:lang w:val="fr-FR"/>
          </w:rPr>
          <w:t>Foissac</w:t>
        </w:r>
      </w:hyperlink>
      <w:r w:rsidRPr="0032190F">
        <w:rPr>
          <w:szCs w:val="22"/>
          <w:lang w:val="fr-FR"/>
        </w:rPr>
        <w:t xml:space="preserve"> (BIB 2372 fig. 5).</w:t>
      </w:r>
      <w:r w:rsidRPr="0032190F">
        <w:rPr>
          <w:color w:val="101010"/>
          <w:szCs w:val="19"/>
          <w:lang w:val="fr-FR" w:eastAsia="en-GB"/>
        </w:rPr>
        <w:t xml:space="preserve">  </w:t>
      </w:r>
      <w:r w:rsidRPr="0032190F">
        <w:rPr>
          <w:lang w:val="fr-FR"/>
        </w:rPr>
        <w:t xml:space="preserve">5 lames en silex et 1 fragment de poignard en </w:t>
      </w:r>
      <w:hyperlink r:id="rId7605" w:anchor="Sit_Cuivre" w:history="1">
        <w:r w:rsidR="00BA150E" w:rsidRPr="00BA150E">
          <w:rPr>
            <w:rStyle w:val="Hyperlink"/>
            <w:lang w:val="fr-FR"/>
          </w:rPr>
          <w:t>cuivr</w:t>
        </w:r>
        <w:r w:rsidR="00BA150E">
          <w:rPr>
            <w:rStyle w:val="Hyperlink"/>
            <w:lang w:val="fr-FR"/>
          </w:rPr>
          <w:t>e</w:t>
        </w:r>
      </w:hyperlink>
      <w:r w:rsidR="00BA150E">
        <w:rPr>
          <w:lang w:val="fr-FR"/>
        </w:rPr>
        <w:t xml:space="preserve"> </w:t>
      </w:r>
      <w:r w:rsidRPr="0032190F">
        <w:rPr>
          <w:lang w:val="fr-FR"/>
        </w:rPr>
        <w:t xml:space="preserve">provenant du niveau IX attribuable à la phase ancienne du Groupe des Treilles et un poignard en chaille et une armature de flèche en silex de </w:t>
      </w:r>
      <w:hyperlink r:id="rId7606" w:anchor="Sit_Mur_Barrez" w:history="1">
        <w:r w:rsidRPr="0032190F">
          <w:rPr>
            <w:rStyle w:val="Hyperlink"/>
            <w:lang w:val="fr-FR"/>
          </w:rPr>
          <w:t>Mur-de-Barrez</w:t>
        </w:r>
      </w:hyperlink>
      <w:r w:rsidRPr="0032190F">
        <w:rPr>
          <w:lang w:val="fr-FR"/>
        </w:rPr>
        <w:t xml:space="preserve"> attribuable à la phase récente de ce groupe. Ce matériel a déjà fait l’objet d’une étude par C. Salmon dans le cadre d’un mémoire de maîtrise de l’EHESS sur ce gisement (Salmon 2003 fig. 2.12 et 2.18, 2006</w:t>
      </w:r>
      <w:r w:rsidRPr="00D6168D">
        <w:rPr>
          <w:lang w:val="fr-FR"/>
        </w:rPr>
        <w:t>). (BIB 1306 p. 123)</w:t>
      </w:r>
    </w:p>
    <w:p w14:paraId="6E7EF9EA" w14:textId="2E22EEFB" w:rsidR="00D6168D" w:rsidRDefault="00D6168D" w:rsidP="00D6168D">
      <w:pPr>
        <w:jc w:val="both"/>
        <w:rPr>
          <w:lang w:val="fr-FR"/>
        </w:rPr>
      </w:pPr>
      <w:r w:rsidRPr="0032190F">
        <w:rPr>
          <w:lang w:val="fr-FR"/>
        </w:rPr>
        <w:t xml:space="preserve">On note la présence de pointes de flèches à </w:t>
      </w:r>
      <w:hyperlink r:id="rId7607" w:anchor="Cul_Ateliers_Specialises" w:history="1">
        <w:r w:rsidRPr="0032190F">
          <w:rPr>
            <w:rStyle w:val="Hyperlink"/>
            <w:lang w:val="fr-FR"/>
          </w:rPr>
          <w:t>retouches bifaciales</w:t>
        </w:r>
      </w:hyperlink>
      <w:r w:rsidRPr="0032190F">
        <w:rPr>
          <w:lang w:val="fr-FR"/>
        </w:rPr>
        <w:t xml:space="preserve"> (SS BIB)</w:t>
      </w:r>
    </w:p>
    <w:p w14:paraId="184669F7" w14:textId="77777777" w:rsidR="00D6168D" w:rsidRPr="00D6168D" w:rsidRDefault="00D6168D" w:rsidP="00D6168D">
      <w:pPr>
        <w:jc w:val="both"/>
        <w:rPr>
          <w:i/>
          <w:lang w:val="fr-FR"/>
        </w:rPr>
      </w:pPr>
      <w:r>
        <w:rPr>
          <w:i/>
          <w:lang w:val="fr-FR"/>
        </w:rPr>
        <w:t>Les</w:t>
      </w:r>
      <w:r w:rsidRPr="00D6168D">
        <w:rPr>
          <w:i/>
          <w:lang w:val="fr-FR"/>
        </w:rPr>
        <w:t xml:space="preserve"> phases </w:t>
      </w:r>
      <w:r>
        <w:rPr>
          <w:i/>
          <w:lang w:val="fr-FR"/>
        </w:rPr>
        <w:t xml:space="preserve">anciennes et récentes </w:t>
      </w:r>
      <w:r w:rsidRPr="00D6168D">
        <w:rPr>
          <w:i/>
          <w:lang w:val="fr-FR"/>
        </w:rPr>
        <w:t>du Groupe des Treilles ont été datées par le radiocarbone, toutefois en raison de l’écart-type elles sont peu exploitables et celle de la phase ancienne est sans doute fausse (Niveau IX : Gif 3006 : 3620±130 BP, soit 2450-1600 av. J.-C. ;</w:t>
      </w:r>
      <w:r>
        <w:rPr>
          <w:i/>
          <w:lang w:val="fr-FR"/>
        </w:rPr>
        <w:t xml:space="preserve"> </w:t>
      </w:r>
      <w:r w:rsidRPr="00D6168D">
        <w:rPr>
          <w:i/>
          <w:lang w:val="fr-FR"/>
        </w:rPr>
        <w:t>Niveau V : Gif 3005 : 3800±130 BP, soit 2650-1850 av. J.-C.) (BIB 1306 p. 123)</w:t>
      </w:r>
    </w:p>
    <w:p w14:paraId="605BE831" w14:textId="77777777" w:rsidR="00D6168D" w:rsidRDefault="00D6168D" w:rsidP="00D6168D">
      <w:pPr>
        <w:jc w:val="both"/>
        <w:rPr>
          <w:lang w:val="fr-FR"/>
        </w:rPr>
      </w:pPr>
    </w:p>
    <w:p w14:paraId="40E79A3C" w14:textId="77777777" w:rsidR="00D6168D" w:rsidRDefault="00D6168D" w:rsidP="00D6168D">
      <w:pPr>
        <w:pStyle w:val="Heading2"/>
      </w:pPr>
      <w:r>
        <w:t>tête de statuette</w:t>
      </w:r>
    </w:p>
    <w:p w14:paraId="1014C1FF" w14:textId="77777777" w:rsidR="00D6168D" w:rsidRDefault="00D6168D" w:rsidP="00D6168D">
      <w:pPr>
        <w:rPr>
          <w:color w:val="101010"/>
          <w:szCs w:val="19"/>
          <w:lang w:val="fr-FR" w:eastAsia="en-GB"/>
        </w:rPr>
      </w:pPr>
    </w:p>
    <w:p w14:paraId="07631115" w14:textId="77777777" w:rsidR="00D6168D" w:rsidRDefault="00D6168D" w:rsidP="00D6168D">
      <w:pPr>
        <w:rPr>
          <w:lang w:val="fr-FR"/>
        </w:rPr>
      </w:pPr>
      <w:r>
        <w:rPr>
          <w:color w:val="101010"/>
          <w:szCs w:val="19"/>
          <w:lang w:val="fr-FR" w:eastAsia="en-GB"/>
        </w:rPr>
        <w:t>U</w:t>
      </w:r>
      <w:r w:rsidRPr="0032190F">
        <w:rPr>
          <w:color w:val="101010"/>
          <w:szCs w:val="19"/>
          <w:lang w:val="fr-FR" w:eastAsia="en-GB"/>
        </w:rPr>
        <w:t xml:space="preserve">ne tete de statuette, entierement </w:t>
      </w:r>
      <w:r w:rsidRPr="0032190F">
        <w:rPr>
          <w:color w:val="1F1F1F"/>
          <w:szCs w:val="19"/>
          <w:lang w:val="fr-FR" w:eastAsia="en-GB"/>
        </w:rPr>
        <w:t xml:space="preserve">evidee, </w:t>
      </w:r>
      <w:r w:rsidRPr="0032190F">
        <w:rPr>
          <w:color w:val="101010"/>
          <w:szCs w:val="19"/>
          <w:lang w:val="fr-FR" w:eastAsia="en-GB"/>
        </w:rPr>
        <w:t xml:space="preserve">de </w:t>
      </w:r>
      <w:r w:rsidRPr="0032190F">
        <w:rPr>
          <w:color w:val="101010"/>
          <w:szCs w:val="20"/>
          <w:lang w:val="fr-FR" w:eastAsia="en-GB"/>
        </w:rPr>
        <w:t xml:space="preserve">3 </w:t>
      </w:r>
      <w:r w:rsidRPr="0032190F">
        <w:rPr>
          <w:color w:val="101010"/>
          <w:szCs w:val="19"/>
          <w:lang w:val="fr-FR" w:eastAsia="en-GB"/>
        </w:rPr>
        <w:t xml:space="preserve">em de hauteur, </w:t>
      </w:r>
      <w:r w:rsidRPr="0032190F">
        <w:rPr>
          <w:color w:val="1F1F1F"/>
          <w:szCs w:val="19"/>
          <w:lang w:val="fr-FR" w:eastAsia="en-GB"/>
        </w:rPr>
        <w:t xml:space="preserve">,qui </w:t>
      </w:r>
      <w:r w:rsidRPr="0032190F">
        <w:rPr>
          <w:color w:val="101010"/>
          <w:szCs w:val="19"/>
          <w:lang w:val="fr-FR" w:eastAsia="en-GB"/>
        </w:rPr>
        <w:t>devait etre</w:t>
      </w:r>
      <w:r w:rsidRPr="0032190F">
        <w:rPr>
          <w:color w:val="363636"/>
          <w:szCs w:val="19"/>
          <w:lang w:val="fr-FR" w:eastAsia="en-GB"/>
        </w:rPr>
        <w:t xml:space="preserve">. </w:t>
      </w:r>
      <w:r w:rsidRPr="0032190F">
        <w:rPr>
          <w:color w:val="101010"/>
          <w:szCs w:val="19"/>
          <w:lang w:val="fr-FR" w:eastAsia="en-GB"/>
        </w:rPr>
        <w:t xml:space="preserve">fixee au reste du corps par Ia mortaise visible dans le cou. Le visage trace en pointille, est delimite par un ovale divise verticalement par une ligne de pointilles. Au dos de fines stries verticales materialisent Ia chevelure retenue probablement par deux bandeaux dont l'un </w:t>
      </w:r>
      <w:r w:rsidR="00683577">
        <w:rPr>
          <w:color w:val="101010"/>
          <w:szCs w:val="19"/>
          <w:lang w:val="fr-FR" w:eastAsia="en-GB"/>
        </w:rPr>
        <w:t>entoure</w:t>
      </w:r>
      <w:r w:rsidRPr="0032190F">
        <w:rPr>
          <w:color w:val="101010"/>
          <w:szCs w:val="19"/>
          <w:lang w:val="fr-FR" w:eastAsia="en-GB"/>
        </w:rPr>
        <w:t xml:space="preserve"> Ia tete au niveau du front (Constantini, 1984). Mais la partie creuse superieure a pu recevoir une perruque constituee de cheveux humains ou d'autre matiere (BIB 1457)</w:t>
      </w:r>
    </w:p>
    <w:p w14:paraId="7E930401" w14:textId="77777777" w:rsidR="00D6168D" w:rsidRPr="00D6168D" w:rsidRDefault="00D6168D" w:rsidP="00D6168D">
      <w:pPr>
        <w:rPr>
          <w:lang w:val="fr-FR"/>
        </w:rPr>
      </w:pPr>
    </w:p>
    <w:p w14:paraId="690D8F19" w14:textId="77777777" w:rsidR="00D6168D" w:rsidRDefault="00D6168D" w:rsidP="00D6168D">
      <w:pPr>
        <w:pStyle w:val="Heading2"/>
      </w:pPr>
      <w:r>
        <w:t>lames en silex</w:t>
      </w:r>
    </w:p>
    <w:p w14:paraId="4837B249" w14:textId="621427D0" w:rsidR="00D6168D" w:rsidRPr="0032190F" w:rsidRDefault="00D6168D" w:rsidP="00D6168D">
      <w:pPr>
        <w:jc w:val="both"/>
        <w:rPr>
          <w:lang w:val="fr-FR"/>
        </w:rPr>
      </w:pPr>
      <w:r w:rsidRPr="0032190F">
        <w:rPr>
          <w:lang w:val="fr-FR"/>
        </w:rPr>
        <w:t xml:space="preserve">phase </w:t>
      </w:r>
      <w:r>
        <w:rPr>
          <w:lang w:val="fr-FR"/>
        </w:rPr>
        <w:t>ancienne</w:t>
      </w:r>
      <w:r w:rsidRPr="0032190F">
        <w:rPr>
          <w:lang w:val="fr-FR"/>
        </w:rPr>
        <w:t xml:space="preserve"> du groupe des </w:t>
      </w:r>
      <w:hyperlink r:id="rId7608" w:anchor="Cul_Treilles" w:history="1">
        <w:r w:rsidRPr="0032190F">
          <w:rPr>
            <w:rStyle w:val="Hyperlink"/>
            <w:lang w:val="fr-FR"/>
          </w:rPr>
          <w:t>Treilles</w:t>
        </w:r>
      </w:hyperlink>
      <w:r w:rsidRPr="0032190F">
        <w:rPr>
          <w:lang w:val="fr-FR"/>
        </w:rPr>
        <w:t xml:space="preserve"> </w:t>
      </w:r>
      <w:r w:rsidRPr="00D6168D">
        <w:rPr>
          <w:lang w:val="fr-FR"/>
        </w:rPr>
        <w:t>(BIB 1306 p. 123)</w:t>
      </w:r>
    </w:p>
    <w:p w14:paraId="1BBF6C32" w14:textId="77777777" w:rsidR="00D6168D" w:rsidRDefault="00D6168D" w:rsidP="00D6168D">
      <w:pPr>
        <w:jc w:val="both"/>
        <w:rPr>
          <w:lang w:val="fr-FR"/>
        </w:rPr>
      </w:pPr>
    </w:p>
    <w:p w14:paraId="19A66D31" w14:textId="2FCD51EB" w:rsidR="00D6168D" w:rsidRPr="00D6168D" w:rsidRDefault="00D6168D" w:rsidP="00D6168D">
      <w:pPr>
        <w:jc w:val="both"/>
        <w:rPr>
          <w:lang w:val="fr-FR"/>
        </w:rPr>
      </w:pPr>
      <w:r w:rsidRPr="0032190F">
        <w:rPr>
          <w:lang w:val="fr-FR"/>
        </w:rPr>
        <w:t xml:space="preserve">A Sargel 1, indications des stratigraphies tendraient a prouver que les poignards sur lames en silex brun de </w:t>
      </w:r>
      <w:hyperlink r:id="rId7609" w:anchor="Sit_Forcalquier" w:history="1">
        <w:r w:rsidRPr="0032190F">
          <w:rPr>
            <w:rStyle w:val="Hyperlink"/>
            <w:lang w:val="fr-FR"/>
          </w:rPr>
          <w:t>Forcalquier</w:t>
        </w:r>
      </w:hyperlink>
      <w:r w:rsidRPr="0032190F">
        <w:rPr>
          <w:lang w:val="fr-FR"/>
        </w:rPr>
        <w:t xml:space="preserve"> apparaîtraient dès la </w:t>
      </w:r>
      <w:hyperlink r:id="rId7610" w:anchor="Cul_Treilles_p_ancien" w:history="1">
        <w:r w:rsidR="00CD2AD4" w:rsidRPr="00CD2AD4">
          <w:rPr>
            <w:rStyle w:val="Hyperlink"/>
            <w:lang w:val="fr-FR"/>
          </w:rPr>
          <w:t>phase ancienne du groupe des Treilles</w:t>
        </w:r>
      </w:hyperlink>
      <w:r w:rsidR="00CD2AD4" w:rsidRPr="00CD2AD4">
        <w:rPr>
          <w:lang w:val="fr-FR"/>
        </w:rPr>
        <w:t xml:space="preserve"> </w:t>
      </w:r>
      <w:r w:rsidRPr="0032190F">
        <w:rPr>
          <w:lang w:val="fr-FR"/>
        </w:rPr>
        <w:t>(BIB 570 p. 167(BIB 582) et BIB 1154 p. 6)</w:t>
      </w:r>
      <w:r>
        <w:rPr>
          <w:lang w:val="fr-FR"/>
        </w:rPr>
        <w:t xml:space="preserve"> </w:t>
      </w:r>
      <w:r w:rsidRPr="0032190F">
        <w:rPr>
          <w:lang w:val="fr-FR"/>
        </w:rPr>
        <w:t xml:space="preserve">et ceux de type </w:t>
      </w:r>
      <w:hyperlink r:id="rId7611" w:anchor="Sit_Coutignargues" w:history="1">
        <w:r w:rsidRPr="0032190F">
          <w:rPr>
            <w:rStyle w:val="Hyperlink"/>
            <w:lang w:val="fr-FR"/>
          </w:rPr>
          <w:t>Coutignargues</w:t>
        </w:r>
      </w:hyperlink>
      <w:r w:rsidRPr="0032190F">
        <w:rPr>
          <w:lang w:val="fr-FR"/>
        </w:rPr>
        <w:t xml:space="preserve"> seraient plus anciens que ceux du type </w:t>
      </w:r>
      <w:hyperlink r:id="rId7612" w:anchor="Sit_Roaix" w:history="1">
        <w:r w:rsidRPr="0032190F">
          <w:rPr>
            <w:rStyle w:val="Hyperlink"/>
            <w:lang w:val="fr-FR"/>
          </w:rPr>
          <w:t>Roaix</w:t>
        </w:r>
      </w:hyperlink>
      <w:r w:rsidRPr="0032190F">
        <w:rPr>
          <w:lang w:val="fr-FR"/>
        </w:rPr>
        <w:t xml:space="preserve"> (BIB 570 p. 167)</w:t>
      </w:r>
    </w:p>
    <w:p w14:paraId="20B7BF07" w14:textId="77777777" w:rsidR="00066804" w:rsidRDefault="00066804" w:rsidP="00242C0F">
      <w:pPr>
        <w:jc w:val="both"/>
        <w:rPr>
          <w:lang w:val="fr-FR"/>
        </w:rPr>
      </w:pPr>
    </w:p>
    <w:p w14:paraId="44283B4C" w14:textId="77777777" w:rsidR="00D6168D" w:rsidRDefault="00D6168D" w:rsidP="00D6168D">
      <w:pPr>
        <w:pStyle w:val="Heading3"/>
      </w:pPr>
      <w:r>
        <w:t>lame en cuivre</w:t>
      </w:r>
    </w:p>
    <w:p w14:paraId="56779E96" w14:textId="5B197157" w:rsidR="00D6168D" w:rsidRPr="0032190F" w:rsidRDefault="00D6168D" w:rsidP="00D6168D">
      <w:pPr>
        <w:jc w:val="both"/>
        <w:rPr>
          <w:lang w:val="fr-FR"/>
        </w:rPr>
      </w:pPr>
      <w:r w:rsidRPr="0032190F">
        <w:rPr>
          <w:lang w:val="fr-FR"/>
        </w:rPr>
        <w:t xml:space="preserve">phase </w:t>
      </w:r>
      <w:r>
        <w:rPr>
          <w:lang w:val="fr-FR"/>
        </w:rPr>
        <w:t>ancienne</w:t>
      </w:r>
      <w:r w:rsidRPr="0032190F">
        <w:rPr>
          <w:lang w:val="fr-FR"/>
        </w:rPr>
        <w:t xml:space="preserve"> du groupe des </w:t>
      </w:r>
      <w:hyperlink r:id="rId7613" w:anchor="Cul_Treilles" w:history="1">
        <w:r w:rsidRPr="0032190F">
          <w:rPr>
            <w:rStyle w:val="Hyperlink"/>
            <w:lang w:val="fr-FR"/>
          </w:rPr>
          <w:t>Treilles</w:t>
        </w:r>
      </w:hyperlink>
      <w:r w:rsidRPr="0032190F">
        <w:rPr>
          <w:lang w:val="fr-FR"/>
        </w:rPr>
        <w:t xml:space="preserve"> </w:t>
      </w:r>
      <w:r w:rsidRPr="00D6168D">
        <w:rPr>
          <w:lang w:val="fr-FR"/>
        </w:rPr>
        <w:t>(BIB 1306 p. 123)</w:t>
      </w:r>
    </w:p>
    <w:p w14:paraId="460BC160" w14:textId="77777777" w:rsidR="00D6168D" w:rsidRPr="00D6168D" w:rsidRDefault="00D6168D" w:rsidP="00D6168D">
      <w:pPr>
        <w:rPr>
          <w:lang w:val="fr-FR"/>
        </w:rPr>
      </w:pPr>
    </w:p>
    <w:p w14:paraId="4C065465" w14:textId="4C178E38" w:rsidR="000842FE" w:rsidRPr="0032190F" w:rsidRDefault="005332F1" w:rsidP="00242C0F">
      <w:pPr>
        <w:jc w:val="both"/>
        <w:rPr>
          <w:lang w:val="fr-FR"/>
        </w:rPr>
      </w:pPr>
      <w:r w:rsidRPr="0032190F">
        <w:rPr>
          <w:lang w:val="fr-FR"/>
        </w:rPr>
        <w:t xml:space="preserve">Le bout de lame </w:t>
      </w:r>
      <w:r w:rsidR="0089421A" w:rsidRPr="0032190F">
        <w:rPr>
          <w:lang w:val="fr-FR"/>
        </w:rPr>
        <w:t xml:space="preserve">[en </w:t>
      </w:r>
      <w:hyperlink r:id="rId7614" w:anchor="Sit_Cuivre" w:history="1">
        <w:r w:rsidR="00BA150E" w:rsidRPr="00BA150E">
          <w:rPr>
            <w:rStyle w:val="Hyperlink"/>
            <w:lang w:val="fr-FR"/>
          </w:rPr>
          <w:t>cuivr</w:t>
        </w:r>
        <w:r w:rsidR="00BA150E">
          <w:rPr>
            <w:rStyle w:val="Hyperlink"/>
            <w:lang w:val="fr-FR"/>
          </w:rPr>
          <w:t>e</w:t>
        </w:r>
      </w:hyperlink>
      <w:r w:rsidR="0089421A" w:rsidRPr="0032190F">
        <w:rPr>
          <w:lang w:val="fr-FR"/>
        </w:rPr>
        <w:t xml:space="preserve">] </w:t>
      </w:r>
      <w:r w:rsidRPr="0032190F">
        <w:rPr>
          <w:lang w:val="fr-FR"/>
        </w:rPr>
        <w:t xml:space="preserve">de la couche IX (fouilles Constantini 1967) a été trouvé dans le niveau le plus ancien du groupe des Treilles, pratiquement au contact du </w:t>
      </w:r>
      <w:hyperlink r:id="rId7615" w:anchor="Cul_Chasseen" w:history="1">
        <w:r w:rsidRPr="0032190F">
          <w:rPr>
            <w:rStyle w:val="Hyperlink"/>
            <w:lang w:val="fr-FR"/>
          </w:rPr>
          <w:t>Chasséen récent</w:t>
        </w:r>
      </w:hyperlink>
      <w:r w:rsidRPr="0032190F">
        <w:rPr>
          <w:lang w:val="fr-FR"/>
        </w:rPr>
        <w:t xml:space="preserve">, soit </w:t>
      </w:r>
      <w:r w:rsidR="00793A4C" w:rsidRPr="0032190F">
        <w:rPr>
          <w:lang w:val="fr-FR"/>
        </w:rPr>
        <w:t>peu après</w:t>
      </w:r>
      <w:r w:rsidRPr="0032190F">
        <w:rPr>
          <w:lang w:val="fr-FR"/>
        </w:rPr>
        <w:t xml:space="preserve"> le milieu du 4</w:t>
      </w:r>
      <w:r w:rsidRPr="0032190F">
        <w:rPr>
          <w:vertAlign w:val="superscript"/>
          <w:lang w:val="fr-FR"/>
        </w:rPr>
        <w:t>e</w:t>
      </w:r>
      <w:r w:rsidRPr="0032190F">
        <w:rPr>
          <w:lang w:val="fr-FR"/>
        </w:rPr>
        <w:t xml:space="preserve"> millénaire</w:t>
      </w:r>
      <w:r w:rsidR="00793A4C" w:rsidRPr="0032190F">
        <w:rPr>
          <w:lang w:val="fr-FR"/>
        </w:rPr>
        <w:t xml:space="preserve"> (BIB 1154 p. 3)</w:t>
      </w:r>
      <w:r w:rsidR="0053369F" w:rsidRPr="0032190F">
        <w:rPr>
          <w:lang w:val="fr-FR"/>
        </w:rPr>
        <w:t xml:space="preserve">. </w:t>
      </w:r>
      <w:r w:rsidR="000842FE" w:rsidRPr="0032190F">
        <w:rPr>
          <w:lang w:val="fr-FR"/>
        </w:rPr>
        <w:t>Le fragment de poignard en cuivre (n° inv. 28, fig. 13) de la grotte de Sargel est l’exemplaire le plus ancien connu dans le domaine caussenard. Les analyses</w:t>
      </w:r>
    </w:p>
    <w:p w14:paraId="29E07C56" w14:textId="77777777" w:rsidR="000842FE" w:rsidRPr="0032190F" w:rsidRDefault="000842FE" w:rsidP="00242C0F">
      <w:pPr>
        <w:jc w:val="both"/>
        <w:rPr>
          <w:lang w:val="fr-FR"/>
        </w:rPr>
      </w:pPr>
      <w:r w:rsidRPr="0032190F">
        <w:rPr>
          <w:lang w:val="fr-FR"/>
        </w:rPr>
        <w:t>métallographiques indiquent qu’il s’agit d’un cuivre presque pur dont la composition identique n’apas encore été reconnue dans les minerais disponibles dans la région (Laroche et al. 2007) (BIB 1306 p. 123)</w:t>
      </w:r>
    </w:p>
    <w:p w14:paraId="240EBA53" w14:textId="77777777" w:rsidR="000842FE" w:rsidRDefault="000842FE" w:rsidP="00242C0F">
      <w:pPr>
        <w:jc w:val="both"/>
        <w:rPr>
          <w:lang w:val="fr-FR"/>
        </w:rPr>
      </w:pPr>
    </w:p>
    <w:p w14:paraId="640EB5C7" w14:textId="77777777" w:rsidR="00D6168D" w:rsidRDefault="00D6168D" w:rsidP="00D6168D">
      <w:pPr>
        <w:pStyle w:val="Heading3"/>
      </w:pPr>
      <w:r w:rsidRPr="0032190F">
        <w:lastRenderedPageBreak/>
        <w:t>armature de flèche en silex</w:t>
      </w:r>
    </w:p>
    <w:p w14:paraId="236072E7" w14:textId="02B404D4" w:rsidR="00D13EF5" w:rsidRDefault="00D6168D" w:rsidP="00242C0F">
      <w:pPr>
        <w:jc w:val="both"/>
        <w:rPr>
          <w:lang w:val="fr-FR"/>
        </w:rPr>
      </w:pPr>
      <w:r w:rsidRPr="0032190F">
        <w:rPr>
          <w:lang w:val="fr-FR"/>
        </w:rPr>
        <w:t xml:space="preserve">phase </w:t>
      </w:r>
      <w:r>
        <w:rPr>
          <w:lang w:val="fr-FR"/>
        </w:rPr>
        <w:t>récente</w:t>
      </w:r>
      <w:r w:rsidRPr="0032190F">
        <w:rPr>
          <w:lang w:val="fr-FR"/>
        </w:rPr>
        <w:t xml:space="preserve"> du groupe des </w:t>
      </w:r>
      <w:hyperlink r:id="rId7616" w:anchor="Cul_Treilles" w:history="1">
        <w:r w:rsidRPr="0032190F">
          <w:rPr>
            <w:rStyle w:val="Hyperlink"/>
            <w:lang w:val="fr-FR"/>
          </w:rPr>
          <w:t>Treilles</w:t>
        </w:r>
      </w:hyperlink>
      <w:r w:rsidRPr="0032190F">
        <w:rPr>
          <w:lang w:val="fr-FR"/>
        </w:rPr>
        <w:t xml:space="preserve"> </w:t>
      </w:r>
      <w:r w:rsidRPr="00D6168D">
        <w:rPr>
          <w:lang w:val="fr-FR"/>
        </w:rPr>
        <w:t>(BIB 1306 p. 123)</w:t>
      </w:r>
    </w:p>
    <w:p w14:paraId="4624D911" w14:textId="77777777" w:rsidR="00D6168D" w:rsidRDefault="00D6168D" w:rsidP="00242C0F">
      <w:pPr>
        <w:jc w:val="both"/>
        <w:rPr>
          <w:lang w:val="fr-FR"/>
        </w:rPr>
      </w:pPr>
    </w:p>
    <w:p w14:paraId="0EA83027" w14:textId="77777777" w:rsidR="00D6168D" w:rsidRDefault="00D6168D" w:rsidP="00D6168D">
      <w:pPr>
        <w:pStyle w:val="Heading2"/>
      </w:pPr>
      <w:r w:rsidRPr="0032190F">
        <w:t>poignard en chaille</w:t>
      </w:r>
    </w:p>
    <w:p w14:paraId="654C0CE0" w14:textId="0B21C64F" w:rsidR="00D6168D" w:rsidRDefault="00D6168D" w:rsidP="00D6168D">
      <w:pPr>
        <w:jc w:val="both"/>
        <w:rPr>
          <w:lang w:val="fr-FR"/>
        </w:rPr>
      </w:pPr>
      <w:r w:rsidRPr="0032190F">
        <w:rPr>
          <w:lang w:val="fr-FR"/>
        </w:rPr>
        <w:t xml:space="preserve">phase </w:t>
      </w:r>
      <w:r>
        <w:rPr>
          <w:lang w:val="fr-FR"/>
        </w:rPr>
        <w:t>récente</w:t>
      </w:r>
      <w:r w:rsidRPr="0032190F">
        <w:rPr>
          <w:lang w:val="fr-FR"/>
        </w:rPr>
        <w:t xml:space="preserve"> du groupe des </w:t>
      </w:r>
      <w:hyperlink r:id="rId7617" w:anchor="Cul_Treilles" w:history="1">
        <w:r w:rsidRPr="0032190F">
          <w:rPr>
            <w:rStyle w:val="Hyperlink"/>
            <w:lang w:val="fr-FR"/>
          </w:rPr>
          <w:t>Treilles</w:t>
        </w:r>
      </w:hyperlink>
      <w:r w:rsidRPr="0032190F">
        <w:rPr>
          <w:lang w:val="fr-FR"/>
        </w:rPr>
        <w:t xml:space="preserve"> </w:t>
      </w:r>
      <w:r w:rsidRPr="00D6168D">
        <w:rPr>
          <w:lang w:val="fr-FR"/>
        </w:rPr>
        <w:t>(BIB 1306 p. 123)</w:t>
      </w:r>
    </w:p>
    <w:p w14:paraId="3196DCDF" w14:textId="77777777" w:rsidR="00D6168D" w:rsidRPr="00D6168D" w:rsidRDefault="00D6168D" w:rsidP="00D6168D">
      <w:pPr>
        <w:rPr>
          <w:lang w:val="fr-FR"/>
        </w:rPr>
      </w:pPr>
    </w:p>
    <w:p w14:paraId="03A41548" w14:textId="77777777" w:rsidR="00D6168D" w:rsidRPr="0032190F" w:rsidRDefault="00D6168D" w:rsidP="00242C0F">
      <w:pPr>
        <w:jc w:val="both"/>
        <w:rPr>
          <w:lang w:val="fr-FR"/>
        </w:rPr>
      </w:pPr>
    </w:p>
    <w:p w14:paraId="48D11C75" w14:textId="77777777" w:rsidR="00EB3E32" w:rsidRPr="0032190F" w:rsidRDefault="00EB3E32" w:rsidP="00242C0F">
      <w:pPr>
        <w:jc w:val="both"/>
        <w:rPr>
          <w:lang w:val="fr-FR"/>
        </w:rPr>
      </w:pPr>
    </w:p>
    <w:p w14:paraId="193DA247" w14:textId="77777777" w:rsidR="00193CE6" w:rsidRPr="0032190F" w:rsidRDefault="00193CE6" w:rsidP="00242C0F">
      <w:pPr>
        <w:rPr>
          <w:lang w:val="fr-FR"/>
        </w:rPr>
      </w:pPr>
    </w:p>
    <w:p w14:paraId="6C87353D" w14:textId="77777777" w:rsidR="0089421A" w:rsidRPr="0032190F" w:rsidRDefault="00BA150E" w:rsidP="00426FF9">
      <w:pPr>
        <w:pStyle w:val="Heading1"/>
      </w:pPr>
      <w:bookmarkStart w:id="3250" w:name="Sit_Freyssinel"/>
      <w:r>
        <w:t>FREYSSINEL</w:t>
      </w:r>
    </w:p>
    <w:bookmarkEnd w:id="3250"/>
    <w:p w14:paraId="1A124EE3" w14:textId="77777777" w:rsidR="0089421A" w:rsidRPr="0032190F" w:rsidRDefault="0089421A" w:rsidP="00242C0F">
      <w:pPr>
        <w:rPr>
          <w:lang w:val="fr-FR"/>
        </w:rPr>
      </w:pPr>
    </w:p>
    <w:p w14:paraId="4B691954" w14:textId="5A6F2E49" w:rsidR="003F547E" w:rsidRPr="0032190F" w:rsidRDefault="0089421A" w:rsidP="00242C0F">
      <w:pPr>
        <w:jc w:val="both"/>
        <w:rPr>
          <w:lang w:val="fr-FR"/>
        </w:rPr>
      </w:pPr>
      <w:r w:rsidRPr="0032190F">
        <w:rPr>
          <w:lang w:val="fr-FR"/>
        </w:rPr>
        <w:t xml:space="preserve">Le Tumulus n° X du Freyssinel (Causse de Sauveterre, Lozère) est composé par deux sépultures superposées et a livré plusieurs poignards en </w:t>
      </w:r>
      <w:hyperlink r:id="rId7618" w:anchor="Sit_Cuivre" w:history="1">
        <w:r w:rsidR="00BA150E" w:rsidRPr="00BA150E">
          <w:rPr>
            <w:rStyle w:val="Hyperlink"/>
            <w:lang w:val="fr-FR"/>
          </w:rPr>
          <w:t>cuivr</w:t>
        </w:r>
        <w:r w:rsidR="00BA150E">
          <w:rPr>
            <w:rStyle w:val="Hyperlink"/>
            <w:lang w:val="fr-FR"/>
          </w:rPr>
          <w:t>e</w:t>
        </w:r>
      </w:hyperlink>
      <w:r w:rsidR="00BA150E">
        <w:rPr>
          <w:lang w:val="fr-FR"/>
        </w:rPr>
        <w:t xml:space="preserve"> </w:t>
      </w:r>
      <w:r w:rsidRPr="0032190F">
        <w:rPr>
          <w:lang w:val="fr-FR"/>
        </w:rPr>
        <w:t>quasiment pur (BIB 1156)</w:t>
      </w:r>
      <w:r w:rsidR="00FC7A8A" w:rsidRPr="0032190F">
        <w:rPr>
          <w:lang w:val="fr-FR"/>
        </w:rPr>
        <w:t xml:space="preserve"> dont certains peuvent être considérés de typologie </w:t>
      </w:r>
      <w:hyperlink r:id="rId7619" w:anchor="Cul_Fontbuisse" w:history="1">
        <w:r w:rsidR="00FC7A8A" w:rsidRPr="0032190F">
          <w:rPr>
            <w:rStyle w:val="Hyperlink"/>
            <w:lang w:val="fr-FR"/>
          </w:rPr>
          <w:t>fontbuxienne</w:t>
        </w:r>
      </w:hyperlink>
      <w:r w:rsidR="00FC7A8A" w:rsidRPr="0032190F">
        <w:rPr>
          <w:lang w:val="fr-FR"/>
        </w:rPr>
        <w:t xml:space="preserve"> d’influence caussenargue (groupe des </w:t>
      </w:r>
      <w:hyperlink r:id="rId7620" w:anchor="Cul_Treilles" w:history="1">
        <w:r w:rsidR="00FC7A8A" w:rsidRPr="0032190F">
          <w:rPr>
            <w:rStyle w:val="Hyperlink"/>
            <w:lang w:val="fr-FR"/>
          </w:rPr>
          <w:t>Treilles</w:t>
        </w:r>
      </w:hyperlink>
      <w:r w:rsidR="00FC7A8A" w:rsidRPr="0032190F">
        <w:rPr>
          <w:lang w:val="fr-FR"/>
        </w:rPr>
        <w:t>) (BIB 972 p. 413)</w:t>
      </w:r>
      <w:r w:rsidR="00CF3DB8" w:rsidRPr="0032190F">
        <w:rPr>
          <w:lang w:val="fr-FR"/>
        </w:rPr>
        <w:t xml:space="preserve"> phase finale du groupe des Treilles (BIB 1317 p. 66</w:t>
      </w:r>
      <w:r w:rsidR="00F02A28" w:rsidRPr="0032190F">
        <w:rPr>
          <w:lang w:val="fr-FR"/>
        </w:rPr>
        <w:t>4</w:t>
      </w:r>
      <w:r w:rsidR="00CF3DB8" w:rsidRPr="0032190F">
        <w:rPr>
          <w:lang w:val="fr-FR"/>
        </w:rPr>
        <w:t>)</w:t>
      </w:r>
    </w:p>
    <w:p w14:paraId="19FD9491" w14:textId="77777777" w:rsidR="00C672E3" w:rsidRPr="0032190F" w:rsidRDefault="00C672E3" w:rsidP="00242C0F">
      <w:pPr>
        <w:jc w:val="both"/>
        <w:rPr>
          <w:lang w:val="fr-FR"/>
        </w:rPr>
      </w:pPr>
    </w:p>
    <w:p w14:paraId="30394B7B" w14:textId="77777777" w:rsidR="00C672E3" w:rsidRPr="0032190F" w:rsidRDefault="00C672E3" w:rsidP="00242C0F">
      <w:pPr>
        <w:jc w:val="both"/>
        <w:rPr>
          <w:lang w:val="fr-FR"/>
        </w:rPr>
      </w:pPr>
      <w:r w:rsidRPr="0032190F">
        <w:rPr>
          <w:lang w:val="fr-FR"/>
        </w:rPr>
        <w:t xml:space="preserve">Tertre circulaire de </w:t>
      </w:r>
      <w:smartTag w:uri="urn:schemas-microsoft-com:office:smarttags" w:element="metricconverter">
        <w:smartTagPr>
          <w:attr w:name="ProductID" w:val="17 m"/>
        </w:smartTagPr>
        <w:r w:rsidRPr="0032190F">
          <w:rPr>
            <w:lang w:val="fr-FR"/>
          </w:rPr>
          <w:t>17 m</w:t>
        </w:r>
      </w:smartTag>
      <w:r w:rsidRPr="0032190F">
        <w:rPr>
          <w:lang w:val="fr-FR"/>
        </w:rPr>
        <w:t xml:space="preserve"> de diamètre, de 1, </w:t>
      </w:r>
      <w:smartTag w:uri="urn:schemas-microsoft-com:office:smarttags" w:element="metricconverter">
        <w:smartTagPr>
          <w:attr w:name="ProductID" w:val="60 m"/>
        </w:smartTagPr>
        <w:r w:rsidRPr="0032190F">
          <w:rPr>
            <w:lang w:val="fr-FR"/>
          </w:rPr>
          <w:t>60 m</w:t>
        </w:r>
      </w:smartTag>
      <w:r w:rsidRPr="0032190F">
        <w:rPr>
          <w:lang w:val="fr-FR"/>
        </w:rPr>
        <w:t xml:space="preserve"> au-dessu du sol, avec deux niveaux sépulcraux :</w:t>
      </w:r>
    </w:p>
    <w:p w14:paraId="21116821" w14:textId="77777777" w:rsidR="00C672E3" w:rsidRPr="0032190F" w:rsidRDefault="00C672E3"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43"/>
        <w:gridCol w:w="5341"/>
      </w:tblGrid>
      <w:tr w:rsidR="00477D62" w14:paraId="42F04C42" w14:textId="77777777">
        <w:trPr>
          <w:jc w:val="center"/>
        </w:trPr>
        <w:tc>
          <w:tcPr>
            <w:tcW w:w="0" w:type="auto"/>
            <w:vAlign w:val="center"/>
          </w:tcPr>
          <w:p w14:paraId="33D4878A" w14:textId="77777777" w:rsidR="00477D62" w:rsidRDefault="00477D62" w:rsidP="00242C0F">
            <w:pPr>
              <w:jc w:val="center"/>
            </w:pPr>
            <w:r>
              <w:t>prof.</w:t>
            </w:r>
          </w:p>
        </w:tc>
        <w:tc>
          <w:tcPr>
            <w:tcW w:w="0" w:type="auto"/>
            <w:vAlign w:val="center"/>
          </w:tcPr>
          <w:p w14:paraId="7B6092E5" w14:textId="77777777" w:rsidR="00477D62" w:rsidRDefault="00477D62" w:rsidP="00242C0F">
            <w:pPr>
              <w:jc w:val="center"/>
            </w:pPr>
            <w:r>
              <w:t>description</w:t>
            </w:r>
          </w:p>
        </w:tc>
      </w:tr>
      <w:tr w:rsidR="00C672E3" w:rsidRPr="00BA150E" w14:paraId="50940D81" w14:textId="77777777">
        <w:trPr>
          <w:jc w:val="center"/>
        </w:trPr>
        <w:tc>
          <w:tcPr>
            <w:tcW w:w="0" w:type="auto"/>
            <w:vAlign w:val="center"/>
          </w:tcPr>
          <w:p w14:paraId="17AA5D91" w14:textId="77777777" w:rsidR="00C672E3" w:rsidRDefault="00C672E3" w:rsidP="00242C0F">
            <w:pPr>
              <w:jc w:val="center"/>
            </w:pPr>
            <w:smartTag w:uri="urn:schemas-microsoft-com:office:smarttags" w:element="metricconverter">
              <w:smartTagPr>
                <w:attr w:name="ProductID" w:val="0,70 m"/>
              </w:smartTagPr>
              <w:r>
                <w:t>0,70 m</w:t>
              </w:r>
            </w:smartTag>
          </w:p>
        </w:tc>
        <w:tc>
          <w:tcPr>
            <w:tcW w:w="0" w:type="auto"/>
            <w:vAlign w:val="center"/>
          </w:tcPr>
          <w:p w14:paraId="7DD43221" w14:textId="77777777" w:rsidR="00C672E3" w:rsidRPr="0032190F" w:rsidRDefault="00C672E3" w:rsidP="00BA150E">
            <w:pPr>
              <w:jc w:val="center"/>
              <w:rPr>
                <w:lang w:val="fr-FR"/>
              </w:rPr>
            </w:pPr>
            <w:r w:rsidRPr="0032190F">
              <w:rPr>
                <w:lang w:val="fr-FR"/>
              </w:rPr>
              <w:t>double inhumation, Fer</w:t>
            </w:r>
            <w:r w:rsidR="00BA150E">
              <w:rPr>
                <w:lang w:val="fr-FR"/>
              </w:rPr>
              <w:t xml:space="preserve"> 1</w:t>
            </w:r>
          </w:p>
        </w:tc>
      </w:tr>
      <w:tr w:rsidR="00C672E3" w:rsidRPr="006A329A" w14:paraId="0F5412B5" w14:textId="77777777">
        <w:trPr>
          <w:jc w:val="center"/>
        </w:trPr>
        <w:tc>
          <w:tcPr>
            <w:tcW w:w="0" w:type="auto"/>
            <w:vAlign w:val="center"/>
          </w:tcPr>
          <w:p w14:paraId="5AD6EEE5" w14:textId="77777777" w:rsidR="00C672E3" w:rsidRDefault="00C672E3" w:rsidP="00242C0F">
            <w:pPr>
              <w:jc w:val="center"/>
            </w:pPr>
            <w:r>
              <w:t xml:space="preserve">1, </w:t>
            </w:r>
            <w:smartTag w:uri="urn:schemas-microsoft-com:office:smarttags" w:element="metricconverter">
              <w:smartTagPr>
                <w:attr w:name="ProductID" w:val="20 m"/>
              </w:smartTagPr>
              <w:r>
                <w:t>20 m</w:t>
              </w:r>
            </w:smartTag>
          </w:p>
        </w:tc>
        <w:tc>
          <w:tcPr>
            <w:tcW w:w="0" w:type="auto"/>
            <w:vAlign w:val="center"/>
          </w:tcPr>
          <w:p w14:paraId="0297A9A7" w14:textId="77777777" w:rsidR="00C672E3" w:rsidRPr="0032190F" w:rsidRDefault="00C672E3" w:rsidP="00242C0F">
            <w:pPr>
              <w:jc w:val="center"/>
              <w:rPr>
                <w:lang w:val="fr-FR"/>
              </w:rPr>
            </w:pPr>
            <w:r w:rsidRPr="0032190F">
              <w:rPr>
                <w:lang w:val="fr-FR"/>
              </w:rPr>
              <w:t>sépulture collective à incinération, fin du Néolithique</w:t>
            </w:r>
          </w:p>
        </w:tc>
      </w:tr>
    </w:tbl>
    <w:p w14:paraId="275E7596" w14:textId="77777777" w:rsidR="00C672E3" w:rsidRPr="0032190F" w:rsidRDefault="00F02A28" w:rsidP="00242C0F">
      <w:pPr>
        <w:jc w:val="both"/>
        <w:rPr>
          <w:lang w:val="fr-FR"/>
        </w:rPr>
      </w:pPr>
      <w:r w:rsidRPr="0032190F">
        <w:rPr>
          <w:lang w:val="fr-FR"/>
        </w:rPr>
        <w:t>(BIB 1317 p. 664)</w:t>
      </w:r>
    </w:p>
    <w:p w14:paraId="6DD1BF13" w14:textId="77777777" w:rsidR="001A6B5A" w:rsidRPr="0032190F" w:rsidRDefault="001A6B5A" w:rsidP="00242C0F">
      <w:pPr>
        <w:jc w:val="both"/>
        <w:rPr>
          <w:lang w:val="fr-FR"/>
        </w:rPr>
      </w:pPr>
    </w:p>
    <w:p w14:paraId="229C35F6" w14:textId="14483CA0" w:rsidR="001A6B5A" w:rsidRPr="0032190F" w:rsidRDefault="001A6B5A" w:rsidP="00242C0F">
      <w:pPr>
        <w:jc w:val="both"/>
        <w:rPr>
          <w:lang w:val="fr-FR"/>
        </w:rPr>
      </w:pPr>
      <w:r w:rsidRPr="0032190F">
        <w:rPr>
          <w:lang w:val="fr-FR"/>
        </w:rPr>
        <w:t xml:space="preserve">Matériel du tumulus X : 10 poignards, 5 perles, 1 pendeloque : tous en </w:t>
      </w:r>
      <w:hyperlink r:id="rId7621" w:anchor="Sit_Cuivre" w:history="1">
        <w:r w:rsidR="00BA150E" w:rsidRPr="00BA150E">
          <w:rPr>
            <w:rStyle w:val="Hyperlink"/>
            <w:lang w:val="fr-FR"/>
          </w:rPr>
          <w:t>cuivr</w:t>
        </w:r>
        <w:r w:rsidR="00BA150E">
          <w:rPr>
            <w:rStyle w:val="Hyperlink"/>
            <w:lang w:val="fr-FR"/>
          </w:rPr>
          <w:t>e</w:t>
        </w:r>
      </w:hyperlink>
      <w:r w:rsidR="00BA150E">
        <w:rPr>
          <w:lang w:val="fr-FR"/>
        </w:rPr>
        <w:t xml:space="preserve"> </w:t>
      </w:r>
      <w:r w:rsidRPr="0032190F">
        <w:rPr>
          <w:lang w:val="fr-FR"/>
        </w:rPr>
        <w:t>(BIB 1313 p. 580</w:t>
      </w:r>
      <w:r w:rsidR="00293CE2" w:rsidRPr="0032190F">
        <w:rPr>
          <w:lang w:val="fr-FR"/>
        </w:rPr>
        <w:t>(BIB 1292</w:t>
      </w:r>
      <w:r w:rsidRPr="0032190F">
        <w:rPr>
          <w:lang w:val="fr-FR"/>
        </w:rPr>
        <w:t>)</w:t>
      </w:r>
      <w:r w:rsidR="00293CE2" w:rsidRPr="0032190F">
        <w:rPr>
          <w:lang w:val="fr-FR"/>
        </w:rPr>
        <w:t>)</w:t>
      </w:r>
      <w:r w:rsidR="00F02A28" w:rsidRPr="0032190F">
        <w:rPr>
          <w:lang w:val="fr-FR"/>
        </w:rPr>
        <w:t>. Parmis les 10 poignards, les deux types de la phase terminale du groupe de Treilles, à courte soie crantée et soie perforée sont représenté. Un poignard à courte soie crantée et un second à soie perforée portaient des goupilles en os à section arrondie (BIB 1317 p. 665 (BIB 1156))</w:t>
      </w:r>
      <w:r w:rsidR="00607D9C" w:rsidRPr="0032190F">
        <w:rPr>
          <w:lang w:val="fr-FR"/>
        </w:rPr>
        <w:t>.</w:t>
      </w:r>
    </w:p>
    <w:p w14:paraId="5DCEF429" w14:textId="77777777" w:rsidR="00607D9C" w:rsidRPr="0032190F" w:rsidRDefault="00607D9C" w:rsidP="00242C0F">
      <w:pPr>
        <w:jc w:val="both"/>
        <w:rPr>
          <w:lang w:val="fr-FR"/>
        </w:rPr>
      </w:pPr>
    </w:p>
    <w:p w14:paraId="6779A1E8" w14:textId="77777777" w:rsidR="00607D9C" w:rsidRPr="0032190F" w:rsidRDefault="00607D9C" w:rsidP="00242C0F">
      <w:pPr>
        <w:jc w:val="both"/>
        <w:rPr>
          <w:lang w:val="fr-FR"/>
        </w:rPr>
      </w:pPr>
      <w:r w:rsidRPr="0032190F">
        <w:rPr>
          <w:lang w:val="fr-FR"/>
        </w:rPr>
        <w:t>Hormis pour le poignard 2 (quelques traces d’étain), l’analyse métallograph</w:t>
      </w:r>
      <w:r w:rsidR="00066804" w:rsidRPr="0032190F">
        <w:rPr>
          <w:lang w:val="fr-FR"/>
        </w:rPr>
        <w:t>ique a montré un cuivre typique</w:t>
      </w:r>
      <w:r w:rsidRPr="0032190F">
        <w:rPr>
          <w:lang w:val="fr-FR"/>
        </w:rPr>
        <w:t>m</w:t>
      </w:r>
      <w:r w:rsidR="00066804" w:rsidRPr="0032190F">
        <w:rPr>
          <w:lang w:val="fr-FR"/>
        </w:rPr>
        <w:t>e</w:t>
      </w:r>
      <w:r w:rsidRPr="0032190F">
        <w:rPr>
          <w:lang w:val="fr-FR"/>
        </w:rPr>
        <w:t>nt languedocien avec des teneurs en antimoine et argent supérieur à 0,3%</w:t>
      </w:r>
      <w:r w:rsidR="00C649A5" w:rsidRPr="0032190F">
        <w:rPr>
          <w:lang w:val="fr-FR"/>
        </w:rPr>
        <w:t xml:space="preserve"> BIB 1317 p. 665)</w:t>
      </w:r>
    </w:p>
    <w:p w14:paraId="40453964" w14:textId="77777777" w:rsidR="003F547E" w:rsidRPr="0032190F" w:rsidRDefault="003F547E" w:rsidP="00242C0F">
      <w:pPr>
        <w:jc w:val="both"/>
        <w:rPr>
          <w:lang w:val="fr-FR"/>
        </w:rPr>
      </w:pPr>
    </w:p>
    <w:p w14:paraId="3AB791B0" w14:textId="27603AE7" w:rsidR="003F547E" w:rsidRPr="0032190F" w:rsidRDefault="003F547E" w:rsidP="00242C0F">
      <w:pPr>
        <w:jc w:val="both"/>
        <w:rPr>
          <w:lang w:val="fr-FR"/>
        </w:rPr>
      </w:pPr>
      <w:r w:rsidRPr="0032190F">
        <w:rPr>
          <w:lang w:val="fr-FR"/>
        </w:rPr>
        <w:t xml:space="preserve">Le classement métllographique d’Espérou (1992), voir </w:t>
      </w:r>
      <w:hyperlink r:id="rId7622" w:anchor="Cul_Chalco" w:history="1">
        <w:r w:rsidRPr="0032190F">
          <w:rPr>
            <w:rStyle w:val="Hyperlink"/>
            <w:lang w:val="fr-FR"/>
          </w:rPr>
          <w:t>Chalcolithique</w:t>
        </w:r>
      </w:hyperlink>
      <w:r w:rsidRPr="0032190F">
        <w:rPr>
          <w:lang w:val="fr-FR"/>
        </w:rPr>
        <w:t xml:space="preserve"> § Métallographie,  permet ce classement :</w:t>
      </w:r>
    </w:p>
    <w:p w14:paraId="2F5CD70B" w14:textId="77777777" w:rsidR="003F547E" w:rsidRPr="0032190F" w:rsidRDefault="003F547E"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43"/>
        <w:gridCol w:w="1236"/>
      </w:tblGrid>
      <w:tr w:rsidR="00C649A5" w14:paraId="2CB46AE8" w14:textId="77777777">
        <w:trPr>
          <w:jc w:val="center"/>
        </w:trPr>
        <w:tc>
          <w:tcPr>
            <w:tcW w:w="0" w:type="auto"/>
          </w:tcPr>
          <w:p w14:paraId="17B28D20" w14:textId="77777777" w:rsidR="00C649A5" w:rsidRDefault="00C649A5" w:rsidP="00242C0F">
            <w:pPr>
              <w:jc w:val="both"/>
            </w:pPr>
            <w:r>
              <w:t>6 poignards</w:t>
            </w:r>
          </w:p>
        </w:tc>
        <w:tc>
          <w:tcPr>
            <w:tcW w:w="0" w:type="auto"/>
          </w:tcPr>
          <w:p w14:paraId="37DCCD15" w14:textId="77777777" w:rsidR="00C649A5" w:rsidRDefault="00C649A5" w:rsidP="00242C0F">
            <w:pPr>
              <w:jc w:val="both"/>
            </w:pPr>
            <w:r>
              <w:t>groupe A5</w:t>
            </w:r>
          </w:p>
        </w:tc>
      </w:tr>
      <w:tr w:rsidR="00C649A5" w14:paraId="49C4A13E" w14:textId="77777777">
        <w:trPr>
          <w:jc w:val="center"/>
        </w:trPr>
        <w:tc>
          <w:tcPr>
            <w:tcW w:w="0" w:type="auto"/>
          </w:tcPr>
          <w:p w14:paraId="20761CAD" w14:textId="77777777" w:rsidR="00C649A5" w:rsidRDefault="00C649A5" w:rsidP="00242C0F">
            <w:pPr>
              <w:jc w:val="both"/>
            </w:pPr>
            <w:r>
              <w:t>2 poignards</w:t>
            </w:r>
          </w:p>
        </w:tc>
        <w:tc>
          <w:tcPr>
            <w:tcW w:w="0" w:type="auto"/>
          </w:tcPr>
          <w:p w14:paraId="6E36DCE1" w14:textId="77777777" w:rsidR="00C649A5" w:rsidRDefault="00C649A5" w:rsidP="00242C0F">
            <w:pPr>
              <w:jc w:val="both"/>
            </w:pPr>
            <w:r>
              <w:t>groupe A3</w:t>
            </w:r>
          </w:p>
        </w:tc>
      </w:tr>
    </w:tbl>
    <w:p w14:paraId="176AAAF5" w14:textId="77777777" w:rsidR="00C649A5" w:rsidRDefault="00C649A5" w:rsidP="00242C0F">
      <w:pPr>
        <w:jc w:val="both"/>
      </w:pPr>
    </w:p>
    <w:p w14:paraId="722D2DE7" w14:textId="77777777" w:rsidR="003F547E" w:rsidRPr="0032190F" w:rsidRDefault="003F547E" w:rsidP="00242C0F">
      <w:pPr>
        <w:jc w:val="both"/>
        <w:rPr>
          <w:lang w:val="fr-FR"/>
        </w:rPr>
      </w:pPr>
      <w:r w:rsidRPr="0032190F">
        <w:rPr>
          <w:lang w:val="fr-FR"/>
        </w:rPr>
        <w:t>Le recrutement du tumulus concerne des individus d’âges différents peut-être issus d’une même communauté et décédés dans un même moment peut-être lié à une épidémie comme semble le montrer l’incinération (BIB 1317 p. 672)</w:t>
      </w:r>
    </w:p>
    <w:p w14:paraId="4A46D9E6" w14:textId="77777777" w:rsidR="0089421A" w:rsidRPr="0032190F" w:rsidRDefault="0089421A" w:rsidP="00242C0F">
      <w:pPr>
        <w:rPr>
          <w:lang w:val="fr-FR"/>
        </w:rPr>
      </w:pPr>
    </w:p>
    <w:p w14:paraId="1B222473" w14:textId="77777777" w:rsidR="00B46BC4" w:rsidRPr="0032190F" w:rsidRDefault="00104BCD" w:rsidP="00426FF9">
      <w:pPr>
        <w:pStyle w:val="Heading1"/>
      </w:pPr>
      <w:bookmarkStart w:id="3251" w:name="Sit_Tournier"/>
      <w:r w:rsidRPr="0032190F">
        <w:t>TOURNIER</w:t>
      </w:r>
    </w:p>
    <w:bookmarkEnd w:id="3251"/>
    <w:p w14:paraId="07DD05BB" w14:textId="77777777" w:rsidR="00B46BC4" w:rsidRPr="00270CDF" w:rsidRDefault="003A6B06" w:rsidP="00242C0F">
      <w:pPr>
        <w:rPr>
          <w:sz w:val="20"/>
          <w:lang w:val="fr-FR"/>
        </w:rPr>
      </w:pPr>
      <w:r w:rsidRPr="00270CDF">
        <w:rPr>
          <w:sz w:val="20"/>
          <w:lang w:val="fr-FR"/>
        </w:rPr>
        <w:t>Tournié</w:t>
      </w:r>
    </w:p>
    <w:p w14:paraId="45318204" w14:textId="77777777" w:rsidR="00104BCD" w:rsidRPr="0032190F" w:rsidRDefault="00104BCD" w:rsidP="00242C0F">
      <w:pPr>
        <w:jc w:val="both"/>
        <w:rPr>
          <w:lang w:val="fr-FR"/>
        </w:rPr>
      </w:pPr>
    </w:p>
    <w:p w14:paraId="1755BE4E" w14:textId="27C4EEAE" w:rsidR="00B46BC4" w:rsidRPr="0032190F" w:rsidRDefault="007A7176" w:rsidP="00242C0F">
      <w:pPr>
        <w:jc w:val="both"/>
        <w:rPr>
          <w:lang w:val="fr-FR"/>
        </w:rPr>
      </w:pPr>
      <w:r w:rsidRPr="0032190F">
        <w:rPr>
          <w:lang w:val="fr-FR"/>
        </w:rPr>
        <w:t>La grotte de Tournier (</w:t>
      </w:r>
      <w:r w:rsidR="00FC54ED" w:rsidRPr="0032190F">
        <w:rPr>
          <w:lang w:val="fr-FR"/>
        </w:rPr>
        <w:t>Pardailhan, Hérault</w:t>
      </w:r>
      <w:r w:rsidRPr="0032190F">
        <w:rPr>
          <w:lang w:val="fr-FR"/>
        </w:rPr>
        <w:t xml:space="preserve">) dans le </w:t>
      </w:r>
      <w:r w:rsidR="00193CE6" w:rsidRPr="0032190F">
        <w:rPr>
          <w:lang w:val="fr-FR"/>
        </w:rPr>
        <w:t xml:space="preserve"> Langu</w:t>
      </w:r>
      <w:r w:rsidR="00B46BC4" w:rsidRPr="0032190F">
        <w:rPr>
          <w:lang w:val="fr-FR"/>
        </w:rPr>
        <w:t xml:space="preserve">edoc. Ses 10 premiers niveaux d’occupation sont datés du </w:t>
      </w:r>
      <w:hyperlink r:id="rId7623" w:anchor="Cul_Chasseen" w:history="1">
        <w:r w:rsidR="00B46BC4" w:rsidRPr="0032190F">
          <w:rPr>
            <w:rStyle w:val="Hyperlink"/>
            <w:lang w:val="fr-FR"/>
          </w:rPr>
          <w:t>Chasséen</w:t>
        </w:r>
      </w:hyperlink>
      <w:r w:rsidR="00B46BC4" w:rsidRPr="0032190F">
        <w:rPr>
          <w:lang w:val="fr-FR"/>
        </w:rPr>
        <w:t xml:space="preserve"> ancien, suivis de Chasséen et surmontés par une série de </w:t>
      </w:r>
      <w:r w:rsidR="00B46BC4" w:rsidRPr="0032190F">
        <w:rPr>
          <w:lang w:val="fr-FR"/>
        </w:rPr>
        <w:lastRenderedPageBreak/>
        <w:t xml:space="preserve">strates </w:t>
      </w:r>
      <w:hyperlink r:id="rId7624" w:anchor="Cul_Saint_Ponien" w:history="1">
        <w:r w:rsidR="00B46BC4" w:rsidRPr="0032190F">
          <w:rPr>
            <w:rStyle w:val="Hyperlink"/>
            <w:lang w:val="fr-FR"/>
          </w:rPr>
          <w:t>Saintponniennes</w:t>
        </w:r>
      </w:hyperlink>
      <w:r w:rsidR="00B46BC4" w:rsidRPr="0032190F">
        <w:rPr>
          <w:lang w:val="fr-FR"/>
        </w:rPr>
        <w:t xml:space="preserve"> qui ont permis de subdiviser le Saintponien en ancien, moyen et final (Ambert 1978)</w:t>
      </w:r>
    </w:p>
    <w:p w14:paraId="4F726A8F" w14:textId="77777777" w:rsidR="00754245" w:rsidRPr="0032190F" w:rsidRDefault="00754245" w:rsidP="00242C0F">
      <w:pPr>
        <w:rPr>
          <w:lang w:val="fr-FR"/>
        </w:rPr>
      </w:pPr>
    </w:p>
    <w:p w14:paraId="736EE0F0" w14:textId="77777777" w:rsidR="00496682" w:rsidRPr="0032190F" w:rsidRDefault="00496682" w:rsidP="00496682">
      <w:pPr>
        <w:pStyle w:val="Heading2"/>
      </w:pPr>
      <w:r w:rsidRPr="0032190F">
        <w:t>Néolithique récent</w:t>
      </w:r>
    </w:p>
    <w:p w14:paraId="7FB85417" w14:textId="3C481307" w:rsidR="0087757D" w:rsidRPr="0032190F" w:rsidRDefault="0087757D" w:rsidP="00242C0F">
      <w:pPr>
        <w:rPr>
          <w:lang w:val="fr-FR"/>
        </w:rPr>
      </w:pPr>
      <w:r w:rsidRPr="0032190F">
        <w:rPr>
          <w:lang w:val="fr-FR"/>
        </w:rPr>
        <w:t xml:space="preserve">Dans le niveau Saint-Ponien ancien, une lame en silex de </w:t>
      </w:r>
      <w:hyperlink r:id="rId7625" w:anchor="Sit_Forcalquier" w:history="1">
        <w:r w:rsidRPr="0032190F">
          <w:rPr>
            <w:rStyle w:val="Hyperlink"/>
            <w:lang w:val="fr-FR"/>
          </w:rPr>
          <w:t>Forcalquier</w:t>
        </w:r>
      </w:hyperlink>
      <w:r w:rsidRPr="0032190F">
        <w:rPr>
          <w:lang w:val="fr-FR"/>
        </w:rPr>
        <w:t xml:space="preserve"> a été trouvée (BIB 570)</w:t>
      </w:r>
    </w:p>
    <w:p w14:paraId="5D7EEEC4" w14:textId="77777777" w:rsidR="0087757D" w:rsidRPr="0032190F" w:rsidRDefault="00104BCD" w:rsidP="00242C0F">
      <w:pPr>
        <w:rPr>
          <w:lang w:val="fr-FR"/>
        </w:rPr>
      </w:pPr>
      <w:r w:rsidRPr="0032190F">
        <w:rPr>
          <w:lang w:val="fr-FR"/>
        </w:rPr>
        <w:t xml:space="preserve">Dans le Saintponien de Tournié, l'existence de quelques flèches tranchantes, associées aux niveaux à asymétriques, souligne bien cette appartenance à une tradition d'outillage lamellaire. Nous avions souligné (Ambert et al, 1978) l'existence d'un possible critère de différenciation entre l'outillage lithique des couches du Saintponien ancien et celui du Saintponien récent de la grotte Tournié, les grandes lames en silex n'étant présentes que dans les premières (fig. 3, nos 12, 15 et 16).(BIB 2476) </w:t>
      </w:r>
    </w:p>
    <w:p w14:paraId="699AAB25" w14:textId="1AFC862E" w:rsidR="00104BCD" w:rsidRPr="0032190F" w:rsidRDefault="00496682" w:rsidP="00242C0F">
      <w:pPr>
        <w:rPr>
          <w:lang w:val="fr-FR"/>
        </w:rPr>
      </w:pPr>
      <w:r w:rsidRPr="0032190F">
        <w:rPr>
          <w:rFonts w:eastAsia="Code2000"/>
          <w:lang w:val="fr-FR" w:eastAsia="en-GB"/>
        </w:rPr>
        <w:t>Couche 20 c : fragments de bracelets en os compact, sensiblement identiques, plusieurs de ces documents poss</w:t>
      </w:r>
      <w:r w:rsidRPr="0032190F">
        <w:rPr>
          <w:rFonts w:eastAsia="Code2000" w:hint="eastAsia"/>
          <w:lang w:val="fr-FR" w:eastAsia="en-GB"/>
        </w:rPr>
        <w:t>è</w:t>
      </w:r>
      <w:r w:rsidRPr="0032190F">
        <w:rPr>
          <w:rFonts w:eastAsia="Code2000"/>
          <w:lang w:val="fr-FR" w:eastAsia="en-GB"/>
        </w:rPr>
        <w:t>dent des trous biconiques qui peuvent faciliter l'assemblage de plusieurs de ces arcs de cercle pour former un anneau complet. A rapprocher de l' "</w:t>
      </w:r>
      <w:hyperlink r:id="rId7626" w:anchor="Cul_Art_TAC_T_t_objet" w:history="1">
        <w:r w:rsidRPr="0032190F">
          <w:rPr>
            <w:rStyle w:val="Hyperlink"/>
            <w:rFonts w:eastAsia="Code2000"/>
            <w:lang w:val="fr-FR" w:eastAsia="en-GB"/>
          </w:rPr>
          <w:t>objet</w:t>
        </w:r>
      </w:hyperlink>
      <w:r w:rsidRPr="0032190F">
        <w:rPr>
          <w:rFonts w:eastAsia="Code2000"/>
          <w:lang w:val="fr-FR" w:eastAsia="en-GB"/>
        </w:rPr>
        <w:t> " (BIB 2476)</w:t>
      </w:r>
      <w:r w:rsidRPr="0032190F">
        <w:rPr>
          <w:lang w:val="fr-FR"/>
        </w:rPr>
        <w:t xml:space="preserve"> </w:t>
      </w:r>
    </w:p>
    <w:p w14:paraId="6DA49164" w14:textId="77777777" w:rsidR="00496682" w:rsidRPr="0032190F" w:rsidRDefault="00496682" w:rsidP="00496682">
      <w:pPr>
        <w:jc w:val="both"/>
        <w:rPr>
          <w:lang w:val="fr-FR"/>
        </w:rPr>
      </w:pPr>
      <w:r w:rsidRPr="0032190F">
        <w:rPr>
          <w:rFonts w:eastAsia="Code2000" w:hint="eastAsia"/>
          <w:lang w:val="fr-FR" w:eastAsia="en-GB"/>
        </w:rPr>
        <w:t>À</w:t>
      </w:r>
      <w:r w:rsidRPr="0032190F">
        <w:rPr>
          <w:rFonts w:eastAsia="Code2000"/>
          <w:lang w:val="fr-FR" w:eastAsia="en-GB"/>
        </w:rPr>
        <w:t xml:space="preserve"> Tourni</w:t>
      </w:r>
      <w:r w:rsidRPr="0032190F">
        <w:rPr>
          <w:rFonts w:eastAsia="Code2000" w:hint="eastAsia"/>
          <w:lang w:val="fr-FR" w:eastAsia="en-GB"/>
        </w:rPr>
        <w:t>é</w:t>
      </w:r>
      <w:r w:rsidRPr="0032190F">
        <w:rPr>
          <w:rFonts w:eastAsia="Code2000"/>
          <w:lang w:val="fr-FR" w:eastAsia="en-GB"/>
        </w:rPr>
        <w:t>, 5 fragments de ces anneaux ou bracelets (fig. 6, n</w:t>
      </w:r>
      <w:r w:rsidRPr="0032190F">
        <w:rPr>
          <w:rFonts w:eastAsia="Code2000" w:hint="eastAsia"/>
          <w:lang w:val="fr-FR" w:eastAsia="en-GB"/>
        </w:rPr>
        <w:t>°</w:t>
      </w:r>
      <w:r w:rsidRPr="0032190F">
        <w:rPr>
          <w:rFonts w:eastAsia="Code2000"/>
          <w:lang w:val="fr-FR" w:eastAsia="en-GB"/>
        </w:rPr>
        <w:t xml:space="preserve"> 2), proviennent de la couche 20 c ou niveau III du sondage A (MC-905 : 4300 </w:t>
      </w:r>
      <w:r w:rsidRPr="0032190F">
        <w:rPr>
          <w:rFonts w:eastAsia="Code2000" w:hint="eastAsia"/>
          <w:lang w:val="fr-FR" w:eastAsia="en-GB"/>
        </w:rPr>
        <w:t>±</w:t>
      </w:r>
      <w:r w:rsidRPr="0032190F">
        <w:rPr>
          <w:rFonts w:eastAsia="Code2000"/>
          <w:lang w:val="fr-FR" w:eastAsia="en-GB"/>
        </w:rPr>
        <w:t xml:space="preserve"> 100 BP, soit 3307-2619 BC, probabilit</w:t>
      </w:r>
      <w:r w:rsidRPr="0032190F">
        <w:rPr>
          <w:rFonts w:eastAsia="Code2000" w:hint="eastAsia"/>
          <w:lang w:val="fr-FR" w:eastAsia="en-GB"/>
        </w:rPr>
        <w:t>é</w:t>
      </w:r>
      <w:r w:rsidRPr="0032190F">
        <w:rPr>
          <w:rFonts w:eastAsia="Code2000"/>
          <w:lang w:val="fr-FR" w:eastAsia="en-GB"/>
        </w:rPr>
        <w:t xml:space="preserve"> maximale 2915 BC cal). Plus du tiers d'un bracelet identique a </w:t>
      </w:r>
      <w:r w:rsidRPr="0032190F">
        <w:rPr>
          <w:rFonts w:eastAsia="Code2000" w:hint="eastAsia"/>
          <w:lang w:val="fr-FR" w:eastAsia="en-GB"/>
        </w:rPr>
        <w:t>é</w:t>
      </w:r>
      <w:r w:rsidRPr="0032190F">
        <w:rPr>
          <w:rFonts w:eastAsia="Code2000"/>
          <w:lang w:val="fr-FR" w:eastAsia="en-GB"/>
        </w:rPr>
        <w:t>t</w:t>
      </w:r>
      <w:r w:rsidRPr="0032190F">
        <w:rPr>
          <w:rFonts w:eastAsia="Code2000" w:hint="eastAsia"/>
          <w:lang w:val="fr-FR" w:eastAsia="en-GB"/>
        </w:rPr>
        <w:t>é</w:t>
      </w:r>
      <w:r w:rsidRPr="0032190F">
        <w:rPr>
          <w:rFonts w:eastAsia="Code2000"/>
          <w:lang w:val="fr-FR" w:eastAsia="en-GB"/>
        </w:rPr>
        <w:t xml:space="preserve"> trouv</w:t>
      </w:r>
      <w:r w:rsidRPr="0032190F">
        <w:rPr>
          <w:rFonts w:eastAsia="Code2000" w:hint="eastAsia"/>
          <w:lang w:val="fr-FR" w:eastAsia="en-GB"/>
        </w:rPr>
        <w:t>é</w:t>
      </w:r>
      <w:r w:rsidRPr="0032190F">
        <w:rPr>
          <w:rFonts w:eastAsia="Code2000"/>
          <w:lang w:val="fr-FR" w:eastAsia="en-GB"/>
        </w:rPr>
        <w:t xml:space="preserve"> par J. Lauriol (1962) sans qu'on puisse attester qu'il provienne de la m</w:t>
      </w:r>
      <w:r w:rsidRPr="0032190F">
        <w:rPr>
          <w:rFonts w:eastAsia="Code2000" w:hint="eastAsia"/>
          <w:lang w:val="fr-FR" w:eastAsia="en-GB"/>
        </w:rPr>
        <w:t>ê</w:t>
      </w:r>
      <w:r w:rsidRPr="0032190F">
        <w:rPr>
          <w:rFonts w:eastAsia="Code2000"/>
          <w:lang w:val="fr-FR" w:eastAsia="en-GB"/>
        </w:rPr>
        <w:t>me couche saintponienne. Il aurait d'apr</w:t>
      </w:r>
      <w:r w:rsidRPr="0032190F">
        <w:rPr>
          <w:rFonts w:eastAsia="Code2000" w:hint="eastAsia"/>
          <w:lang w:val="fr-FR" w:eastAsia="en-GB"/>
        </w:rPr>
        <w:t>è</w:t>
      </w:r>
      <w:r w:rsidRPr="0032190F">
        <w:rPr>
          <w:rFonts w:eastAsia="Code2000"/>
          <w:lang w:val="fr-FR" w:eastAsia="en-GB"/>
        </w:rPr>
        <w:t xml:space="preserve">s le dessin qui en a </w:t>
      </w:r>
      <w:r w:rsidRPr="0032190F">
        <w:rPr>
          <w:rFonts w:eastAsia="Code2000" w:hint="eastAsia"/>
          <w:lang w:val="fr-FR" w:eastAsia="en-GB"/>
        </w:rPr>
        <w:t>é</w:t>
      </w:r>
      <w:r w:rsidRPr="0032190F">
        <w:rPr>
          <w:rFonts w:eastAsia="Code2000"/>
          <w:lang w:val="fr-FR" w:eastAsia="en-GB"/>
        </w:rPr>
        <w:t>t</w:t>
      </w:r>
      <w:r w:rsidRPr="0032190F">
        <w:rPr>
          <w:rFonts w:eastAsia="Code2000" w:hint="eastAsia"/>
          <w:lang w:val="fr-FR" w:eastAsia="en-GB"/>
        </w:rPr>
        <w:t>é</w:t>
      </w:r>
      <w:r w:rsidRPr="0032190F">
        <w:rPr>
          <w:rFonts w:eastAsia="Code2000"/>
          <w:lang w:val="fr-FR" w:eastAsia="en-GB"/>
        </w:rPr>
        <w:t xml:space="preserve"> donn</w:t>
      </w:r>
      <w:r w:rsidRPr="0032190F">
        <w:rPr>
          <w:rFonts w:eastAsia="Code2000" w:hint="eastAsia"/>
          <w:lang w:val="fr-FR" w:eastAsia="en-GB"/>
        </w:rPr>
        <w:t>é</w:t>
      </w:r>
      <w:r w:rsidRPr="0032190F">
        <w:rPr>
          <w:rFonts w:eastAsia="Code2000"/>
          <w:lang w:val="fr-FR" w:eastAsia="en-GB"/>
        </w:rPr>
        <w:t xml:space="preserve"> (Lauriol, 1962, p. 146) un diam</w:t>
      </w:r>
      <w:r w:rsidRPr="0032190F">
        <w:rPr>
          <w:rFonts w:eastAsia="Code2000" w:hint="eastAsia"/>
          <w:lang w:val="fr-FR" w:eastAsia="en-GB"/>
        </w:rPr>
        <w:t>è</w:t>
      </w:r>
      <w:r w:rsidRPr="0032190F">
        <w:rPr>
          <w:rFonts w:eastAsia="Code2000"/>
          <w:lang w:val="fr-FR" w:eastAsia="en-GB"/>
        </w:rPr>
        <w:t>tre d'une dizaine de centim</w:t>
      </w:r>
      <w:r w:rsidRPr="0032190F">
        <w:rPr>
          <w:rFonts w:eastAsia="Code2000" w:hint="eastAsia"/>
          <w:lang w:val="fr-FR" w:eastAsia="en-GB"/>
        </w:rPr>
        <w:t>è</w:t>
      </w:r>
      <w:r w:rsidRPr="0032190F">
        <w:rPr>
          <w:rFonts w:eastAsia="Code2000"/>
          <w:lang w:val="fr-FR" w:eastAsia="en-GB"/>
        </w:rPr>
        <w:t>tres.</w:t>
      </w:r>
      <w:r w:rsidRPr="0032190F">
        <w:rPr>
          <w:lang w:val="fr-FR"/>
        </w:rPr>
        <w:t xml:space="preserve"> (BIB 2476) la nouvelle datation de la base de la couche </w:t>
      </w:r>
      <w:r>
        <w:t>с</w:t>
      </w:r>
      <w:r w:rsidRPr="0032190F">
        <w:rPr>
          <w:lang w:val="fr-FR"/>
        </w:rPr>
        <w:t xml:space="preserve"> 22. Si elle est tout à fait identique (Beta- 161676-4470 ± 40 BP) à celle obtenue jadis pour ce niveau (MC-796-4475 ± 90 BP) (3620-3533 </w:t>
      </w:r>
      <w:r>
        <w:t>ВС</w:t>
      </w:r>
      <w:r w:rsidRPr="0032190F">
        <w:rPr>
          <w:lang w:val="fr-FR"/>
        </w:rPr>
        <w:t xml:space="preserve">), la calibration ne resserre que fort peu la grille d'incertitude. En effet elle fournit deux créneaux de probabilité pour la nouvelle estimation (3650-3510 et 3490 cal </w:t>
      </w:r>
      <w:r>
        <w:t>ВС</w:t>
      </w:r>
      <w:r w:rsidRPr="0032190F">
        <w:rPr>
          <w:lang w:val="fr-FR"/>
        </w:rPr>
        <w:t xml:space="preserve">) qui ne réduisent que faiblement la marge d'incertitude (3795-3355 </w:t>
      </w:r>
      <w:r>
        <w:t>ВС</w:t>
      </w:r>
      <w:r w:rsidRPr="0032190F">
        <w:rPr>
          <w:lang w:val="fr-FR"/>
        </w:rPr>
        <w:t>) de celle réalisée voici un quart de siècle. (BIB 2476)</w:t>
      </w:r>
    </w:p>
    <w:p w14:paraId="5D6A9932" w14:textId="77777777" w:rsidR="00496682" w:rsidRPr="0032190F" w:rsidRDefault="00496682" w:rsidP="00242C0F">
      <w:pPr>
        <w:rPr>
          <w:lang w:val="fr-FR"/>
        </w:rPr>
      </w:pPr>
    </w:p>
    <w:p w14:paraId="5D83F458" w14:textId="4F6BDE54" w:rsidR="00496682" w:rsidRPr="0032190F" w:rsidRDefault="00496682" w:rsidP="00496682">
      <w:pPr>
        <w:pStyle w:val="Heading2"/>
      </w:pPr>
      <w:r w:rsidRPr="0032190F">
        <w:t>Campaniforme/</w:t>
      </w:r>
      <w:r w:rsidR="00FF2589">
        <w:t>é</w:t>
      </w:r>
      <w:r w:rsidRPr="0032190F">
        <w:t>picampaniforme</w:t>
      </w:r>
    </w:p>
    <w:p w14:paraId="2A41C45D" w14:textId="77777777" w:rsidR="00496682" w:rsidRPr="0032190F" w:rsidRDefault="00496682" w:rsidP="00242C0F">
      <w:pPr>
        <w:rPr>
          <w:lang w:val="fr-FR"/>
        </w:rPr>
      </w:pPr>
    </w:p>
    <w:p w14:paraId="3816E8F2" w14:textId="1B55C5A6" w:rsidR="00754245" w:rsidRPr="0032190F" w:rsidRDefault="00754245" w:rsidP="00242C0F">
      <w:pPr>
        <w:jc w:val="both"/>
        <w:rPr>
          <w:lang w:val="fr-FR"/>
        </w:rPr>
      </w:pPr>
      <w:r w:rsidRPr="0032190F">
        <w:rPr>
          <w:lang w:val="fr-FR"/>
        </w:rPr>
        <w:t xml:space="preserve">Le poignard </w:t>
      </w:r>
      <w:r w:rsidR="00FC54ED" w:rsidRPr="0032190F">
        <w:rPr>
          <w:lang w:val="fr-FR"/>
        </w:rPr>
        <w:t xml:space="preserve">sublosangique long de </w:t>
      </w:r>
      <w:smartTag w:uri="urn:schemas-microsoft-com:office:smarttags" w:element="metricconverter">
        <w:smartTagPr>
          <w:attr w:name="ProductID" w:val="95 mm"/>
        </w:smartTagPr>
        <w:r w:rsidR="00FC54ED" w:rsidRPr="0032190F">
          <w:rPr>
            <w:lang w:val="fr-FR"/>
          </w:rPr>
          <w:t>95 mm</w:t>
        </w:r>
      </w:smartTag>
      <w:r w:rsidR="00FC54ED" w:rsidRPr="0032190F">
        <w:rPr>
          <w:lang w:val="fr-FR"/>
        </w:rPr>
        <w:t xml:space="preserve"> peut être comparé à ceux des dolmens de </w:t>
      </w:r>
      <w:hyperlink r:id="rId7627" w:anchor="Sit_Saint_Eugene_Laure" w:history="1">
        <w:r w:rsidR="00FC54ED" w:rsidRPr="0032190F">
          <w:rPr>
            <w:rStyle w:val="Hyperlink"/>
            <w:lang w:val="fr-FR"/>
          </w:rPr>
          <w:t>Saint-Eugène</w:t>
        </w:r>
      </w:hyperlink>
      <w:r w:rsidR="00FC54ED" w:rsidRPr="0032190F">
        <w:rPr>
          <w:lang w:val="fr-FR"/>
        </w:rPr>
        <w:t xml:space="preserve"> et de la </w:t>
      </w:r>
      <w:hyperlink r:id="rId7628" w:anchor="Sit_Pierre_Couteaux" w:history="1">
        <w:r w:rsidR="00FC54ED" w:rsidRPr="0032190F">
          <w:rPr>
            <w:rStyle w:val="Hyperlink"/>
            <w:lang w:val="fr-FR"/>
          </w:rPr>
          <w:t>Pierre des Couteaux</w:t>
        </w:r>
      </w:hyperlink>
      <w:r w:rsidR="00FC54ED" w:rsidRPr="0032190F">
        <w:rPr>
          <w:lang w:val="fr-FR"/>
        </w:rPr>
        <w:t xml:space="preserve"> (BIB 572 p. 122) Il </w:t>
      </w:r>
      <w:r w:rsidR="003C3421" w:rsidRPr="0032190F">
        <w:rPr>
          <w:lang w:val="fr-FR"/>
        </w:rPr>
        <w:t xml:space="preserve">parait </w:t>
      </w:r>
      <w:r w:rsidR="00B37019" w:rsidRPr="0032190F">
        <w:rPr>
          <w:lang w:val="fr-FR"/>
        </w:rPr>
        <w:t>être associé à un bol à anse portant des décors c</w:t>
      </w:r>
      <w:r w:rsidR="003C3421" w:rsidRPr="0032190F">
        <w:rPr>
          <w:lang w:val="fr-FR"/>
        </w:rPr>
        <w:t>ampaniforme (</w:t>
      </w:r>
      <w:r w:rsidR="00B37019" w:rsidRPr="0032190F">
        <w:rPr>
          <w:lang w:val="fr-FR"/>
        </w:rPr>
        <w:t xml:space="preserve">BIB 572 p. 122 et </w:t>
      </w:r>
      <w:r w:rsidR="003C3421" w:rsidRPr="0032190F">
        <w:rPr>
          <w:lang w:val="fr-FR"/>
        </w:rPr>
        <w:t>BIB 972 p. 401)</w:t>
      </w:r>
      <w:r w:rsidR="001A6B5A" w:rsidRPr="0032190F">
        <w:rPr>
          <w:lang w:val="fr-FR"/>
        </w:rPr>
        <w:t xml:space="preserve"> Pour Ambert (2001) attribué a l’</w:t>
      </w:r>
      <w:hyperlink r:id="rId7629" w:anchor="Cul_Campaniforme" w:history="1">
        <w:r w:rsidR="00FF2589" w:rsidRPr="0032190F">
          <w:rPr>
            <w:rStyle w:val="Hyperlink"/>
            <w:lang w:val="fr-FR"/>
          </w:rPr>
          <w:t>épicampaniforme</w:t>
        </w:r>
      </w:hyperlink>
      <w:r w:rsidR="00FF2589" w:rsidRPr="0032190F">
        <w:rPr>
          <w:lang w:val="fr-FR"/>
        </w:rPr>
        <w:t xml:space="preserve"> </w:t>
      </w:r>
      <w:r w:rsidR="001A6B5A" w:rsidRPr="0032190F">
        <w:rPr>
          <w:lang w:val="fr-FR"/>
        </w:rPr>
        <w:t xml:space="preserve"> contemporain du Bronze ancien (BIB 1313 p. 581)</w:t>
      </w:r>
    </w:p>
    <w:p w14:paraId="61F3587D" w14:textId="77777777" w:rsidR="00E6753C" w:rsidRPr="0032190F" w:rsidRDefault="00E6753C" w:rsidP="00242C0F">
      <w:pPr>
        <w:rPr>
          <w:lang w:val="fr-FR"/>
        </w:rPr>
      </w:pPr>
    </w:p>
    <w:p w14:paraId="4F96A5AD" w14:textId="77777777" w:rsidR="00E6753C" w:rsidRPr="0032190F" w:rsidRDefault="00E6753C" w:rsidP="00242C0F">
      <w:pPr>
        <w:rPr>
          <w:lang w:val="fr-FR"/>
        </w:rPr>
      </w:pPr>
      <w:r w:rsidRPr="0032190F">
        <w:rPr>
          <w:i/>
          <w:lang w:val="fr-FR"/>
        </w:rPr>
        <w:t>Campaniforme pyrénéen (phase 3) (SS BIB</w:t>
      </w:r>
      <w:r w:rsidRPr="0032190F">
        <w:rPr>
          <w:lang w:val="fr-FR"/>
        </w:rPr>
        <w:t>)</w:t>
      </w:r>
    </w:p>
    <w:p w14:paraId="615EB7C3" w14:textId="77777777" w:rsidR="00B46BC4" w:rsidRPr="0032190F" w:rsidRDefault="00B46BC4" w:rsidP="00242C0F">
      <w:pPr>
        <w:rPr>
          <w:lang w:val="fr-FR"/>
        </w:rPr>
      </w:pPr>
    </w:p>
    <w:p w14:paraId="09BC8C7C" w14:textId="77777777" w:rsidR="00145D37" w:rsidRPr="0032190F" w:rsidRDefault="00145D37" w:rsidP="00426FF9">
      <w:pPr>
        <w:pStyle w:val="Heading1"/>
      </w:pPr>
      <w:bookmarkStart w:id="3252" w:name="Sit_Camprafaud"/>
      <w:r w:rsidRPr="0032190F">
        <w:t>CAMPRAFAUD</w:t>
      </w:r>
    </w:p>
    <w:bookmarkEnd w:id="3252"/>
    <w:p w14:paraId="21661FF4" w14:textId="77777777" w:rsidR="00145D37" w:rsidRPr="0032190F" w:rsidRDefault="00145D37" w:rsidP="00242C0F">
      <w:pPr>
        <w:rPr>
          <w:lang w:val="fr-FR"/>
        </w:rPr>
      </w:pPr>
    </w:p>
    <w:p w14:paraId="65E4A23D" w14:textId="00C5F3AD" w:rsidR="003A6B06" w:rsidRDefault="00692F6E" w:rsidP="003A6B06">
      <w:pPr>
        <w:rPr>
          <w:lang w:val="fr-FR"/>
        </w:rPr>
      </w:pPr>
      <w:r>
        <w:rPr>
          <w:lang w:val="fr-FR"/>
        </w:rPr>
        <w:t xml:space="preserve">Grotte de </w:t>
      </w:r>
      <w:r w:rsidR="007032A5" w:rsidRPr="0032190F">
        <w:rPr>
          <w:lang w:val="fr-FR"/>
        </w:rPr>
        <w:t>Camprafaud (</w:t>
      </w:r>
      <w:r w:rsidR="00E60AFC" w:rsidRPr="0032190F">
        <w:rPr>
          <w:lang w:val="fr-FR"/>
        </w:rPr>
        <w:t>Ferrières-Poussarou</w:t>
      </w:r>
      <w:r w:rsidR="007032A5" w:rsidRPr="0032190F">
        <w:rPr>
          <w:lang w:val="fr-FR"/>
        </w:rPr>
        <w:t xml:space="preserve">, </w:t>
      </w:r>
      <w:r w:rsidR="005910C4" w:rsidRPr="0032190F">
        <w:rPr>
          <w:lang w:val="fr-FR"/>
        </w:rPr>
        <w:t>Hérault</w:t>
      </w:r>
      <w:r w:rsidR="007032A5" w:rsidRPr="0032190F">
        <w:rPr>
          <w:lang w:val="fr-FR"/>
        </w:rPr>
        <w:t xml:space="preserve">), lieu-dit de Lacaune. Site </w:t>
      </w:r>
      <w:r w:rsidR="000C103C" w:rsidRPr="0032190F">
        <w:rPr>
          <w:lang w:val="fr-FR"/>
        </w:rPr>
        <w:t xml:space="preserve">avec une stratification de </w:t>
      </w:r>
      <w:smartTag w:uri="urn:schemas-microsoft-com:office:smarttags" w:element="metricconverter">
        <w:smartTagPr>
          <w:attr w:name="ProductID" w:val="6 m"/>
        </w:smartTagPr>
        <w:r w:rsidR="000C103C" w:rsidRPr="0032190F">
          <w:rPr>
            <w:lang w:val="fr-FR"/>
          </w:rPr>
          <w:t>6 m</w:t>
        </w:r>
      </w:smartTag>
      <w:r w:rsidR="000C103C" w:rsidRPr="0032190F">
        <w:rPr>
          <w:lang w:val="fr-FR"/>
        </w:rPr>
        <w:t xml:space="preserve"> de profondeur et 20 couches d’occupation, du Néolithique ancien </w:t>
      </w:r>
      <w:hyperlink r:id="rId7630" w:anchor="Cul_Roucardien" w:history="1">
        <w:r w:rsidR="000C103C" w:rsidRPr="0032190F">
          <w:rPr>
            <w:rStyle w:val="Hyperlink"/>
            <w:lang w:val="fr-FR"/>
          </w:rPr>
          <w:t>Roucardien</w:t>
        </w:r>
      </w:hyperlink>
      <w:r w:rsidR="000C103C" w:rsidRPr="0032190F">
        <w:rPr>
          <w:lang w:val="fr-FR"/>
        </w:rPr>
        <w:t xml:space="preserve"> au </w:t>
      </w:r>
      <w:hyperlink r:id="rId7631" w:anchor="Cul_Bronze_Ancien" w:history="1">
        <w:r w:rsidR="000C103C" w:rsidRPr="0032190F">
          <w:rPr>
            <w:rStyle w:val="Hyperlink"/>
            <w:lang w:val="fr-FR"/>
          </w:rPr>
          <w:t>Bronze ancien</w:t>
        </w:r>
      </w:hyperlink>
      <w:r w:rsidR="000C103C" w:rsidRPr="0032190F">
        <w:rPr>
          <w:lang w:val="fr-FR"/>
        </w:rPr>
        <w:t xml:space="preserve"> et 4 strates atribuées au </w:t>
      </w:r>
      <w:hyperlink r:id="rId7632" w:anchor="Cul_Saint_Ponien" w:history="1">
        <w:r w:rsidR="000C103C" w:rsidRPr="0032190F">
          <w:rPr>
            <w:rStyle w:val="Hyperlink"/>
            <w:lang w:val="fr-FR"/>
          </w:rPr>
          <w:t>Saintponien</w:t>
        </w:r>
      </w:hyperlink>
      <w:r w:rsidR="000C103C" w:rsidRPr="0032190F">
        <w:rPr>
          <w:lang w:val="fr-FR"/>
        </w:rPr>
        <w:t xml:space="preserve"> (couches 10 à 7) (</w:t>
      </w:r>
      <w:r w:rsidR="0070027E" w:rsidRPr="0032190F">
        <w:rPr>
          <w:lang w:val="fr-FR"/>
        </w:rPr>
        <w:t>BIB</w:t>
      </w:r>
      <w:r w:rsidR="000C103C" w:rsidRPr="0032190F">
        <w:rPr>
          <w:lang w:val="fr-FR"/>
        </w:rPr>
        <w:t xml:space="preserve"> 160 p. 202)</w:t>
      </w:r>
      <w:r w:rsidR="003A6B06" w:rsidRPr="0032190F">
        <w:rPr>
          <w:lang w:val="fr-FR"/>
        </w:rPr>
        <w:t xml:space="preserve"> L’occupation Saintponienne a été datée à la grotte de Camprafaud de 2500 BC (C 10) et de 2350 (C 9) (BIB 156 p. 271)</w:t>
      </w:r>
    </w:p>
    <w:p w14:paraId="0F30ECC2" w14:textId="77777777" w:rsidR="00BE6107" w:rsidRDefault="00BE6107" w:rsidP="003A6B06">
      <w:pPr>
        <w:rPr>
          <w:lang w:val="fr-FR"/>
        </w:rPr>
      </w:pPr>
    </w:p>
    <w:p w14:paraId="62F785D9" w14:textId="77777777" w:rsidR="00BE6107" w:rsidRPr="0032190F" w:rsidRDefault="00BE6107" w:rsidP="00BE6107">
      <w:pPr>
        <w:pStyle w:val="Heading2"/>
      </w:pPr>
      <w:bookmarkStart w:id="3253" w:name="Sit_Camprafaud_strat"/>
      <w:r>
        <w:t>Stratigraphie</w:t>
      </w:r>
    </w:p>
    <w:bookmarkEnd w:id="3253"/>
    <w:p w14:paraId="4CD6B896" w14:textId="77777777" w:rsidR="00145D37" w:rsidRPr="0032190F" w:rsidRDefault="00145D37" w:rsidP="00242C0F">
      <w:pPr>
        <w:rPr>
          <w:lang w:val="fr-FR"/>
        </w:rPr>
      </w:pPr>
    </w:p>
    <w:p w14:paraId="64743BC4" w14:textId="77777777" w:rsidR="00C553F1" w:rsidRPr="00BE6107" w:rsidRDefault="00C553F1" w:rsidP="00242C0F">
      <w:pPr>
        <w:rPr>
          <w:lang w:val="fr-FR"/>
        </w:rPr>
      </w:pPr>
      <w:r w:rsidRPr="00BE6107">
        <w:rPr>
          <w:lang w:val="fr-FR"/>
        </w:rPr>
        <w:t>Habitat stratifié en grotte :</w:t>
      </w:r>
    </w:p>
    <w:p w14:paraId="5A25AFE9" w14:textId="77777777" w:rsidR="00CC0F7A" w:rsidRPr="00BE6107" w:rsidRDefault="00CC0F7A" w:rsidP="00242C0F">
      <w:pPr>
        <w:rPr>
          <w:lang w:val="fr-FR"/>
        </w:rPr>
      </w:pPr>
    </w:p>
    <w:p w14:paraId="72DA5216" w14:textId="77777777" w:rsidR="00CC0F7A" w:rsidRPr="00BE6107" w:rsidRDefault="00CC0F7A"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09"/>
        <w:gridCol w:w="2462"/>
        <w:gridCol w:w="2310"/>
      </w:tblGrid>
      <w:tr w:rsidR="00CC0F7A" w14:paraId="0A98E026" w14:textId="77777777" w:rsidTr="00C35EA7">
        <w:trPr>
          <w:jc w:val="center"/>
        </w:trPr>
        <w:tc>
          <w:tcPr>
            <w:tcW w:w="1109" w:type="dxa"/>
          </w:tcPr>
          <w:p w14:paraId="3C8C0B08" w14:textId="77777777" w:rsidR="00CC0F7A" w:rsidRDefault="00CC0F7A" w:rsidP="00242C0F">
            <w:r>
              <w:t>couches</w:t>
            </w:r>
          </w:p>
        </w:tc>
        <w:tc>
          <w:tcPr>
            <w:tcW w:w="2462" w:type="dxa"/>
          </w:tcPr>
          <w:p w14:paraId="63900141" w14:textId="77777777" w:rsidR="00CC0F7A" w:rsidRDefault="00CC0F7A" w:rsidP="00242C0F">
            <w:r>
              <w:t>périodes</w:t>
            </w:r>
          </w:p>
        </w:tc>
        <w:tc>
          <w:tcPr>
            <w:tcW w:w="2310" w:type="dxa"/>
          </w:tcPr>
          <w:p w14:paraId="268D022B" w14:textId="77777777" w:rsidR="00CC0F7A" w:rsidRDefault="00CC0F7A" w:rsidP="00CC0F7A">
            <w:r>
              <w:t>Datation [</w:t>
            </w:r>
            <w:r w:rsidRPr="00C35EA7">
              <w:rPr>
                <w:vertAlign w:val="superscript"/>
              </w:rPr>
              <w:t>14</w:t>
            </w:r>
            <w:r>
              <w:t xml:space="preserve">C ?], BC </w:t>
            </w:r>
          </w:p>
        </w:tc>
      </w:tr>
      <w:tr w:rsidR="00CC0F7A" w14:paraId="6D51486C" w14:textId="77777777" w:rsidTr="00C35EA7">
        <w:trPr>
          <w:jc w:val="center"/>
        </w:trPr>
        <w:tc>
          <w:tcPr>
            <w:tcW w:w="1109" w:type="dxa"/>
          </w:tcPr>
          <w:p w14:paraId="25DBD1F2" w14:textId="77777777" w:rsidR="00CC0F7A" w:rsidRDefault="00CC0F7A" w:rsidP="00242C0F">
            <w:r>
              <w:t>2 et 1 </w:t>
            </w:r>
          </w:p>
        </w:tc>
        <w:tc>
          <w:tcPr>
            <w:tcW w:w="2462" w:type="dxa"/>
          </w:tcPr>
          <w:p w14:paraId="7D11F6F8" w14:textId="4A56C90B" w:rsidR="00CC0F7A" w:rsidRDefault="00000000" w:rsidP="00BE6107">
            <w:hyperlink r:id="rId7633" w:anchor="Cul_Campaniforme" w:history="1">
              <w:r w:rsidR="00CC0F7A" w:rsidRPr="007A7176">
                <w:rPr>
                  <w:rStyle w:val="Hyperlink"/>
                </w:rPr>
                <w:t>Campaniforme</w:t>
              </w:r>
            </w:hyperlink>
            <w:r w:rsidR="00CC0F7A">
              <w:t xml:space="preserve"> et B</w:t>
            </w:r>
            <w:r w:rsidR="00BE6107">
              <w:t>A</w:t>
            </w:r>
          </w:p>
        </w:tc>
        <w:tc>
          <w:tcPr>
            <w:tcW w:w="2310" w:type="dxa"/>
          </w:tcPr>
          <w:p w14:paraId="353C81EE" w14:textId="77777777" w:rsidR="00CC0F7A" w:rsidRDefault="00CC0F7A" w:rsidP="00CC0F7A">
            <w:r>
              <w:t>2030</w:t>
            </w:r>
          </w:p>
        </w:tc>
      </w:tr>
      <w:tr w:rsidR="00CC0F7A" w14:paraId="6A003ED5" w14:textId="77777777" w:rsidTr="00C35EA7">
        <w:trPr>
          <w:jc w:val="center"/>
        </w:trPr>
        <w:tc>
          <w:tcPr>
            <w:tcW w:w="1109" w:type="dxa"/>
          </w:tcPr>
          <w:p w14:paraId="62544394" w14:textId="77777777" w:rsidR="00CC0F7A" w:rsidRDefault="00CC0F7A" w:rsidP="00242C0F">
            <w:r>
              <w:t>8 à 3 </w:t>
            </w:r>
          </w:p>
        </w:tc>
        <w:tc>
          <w:tcPr>
            <w:tcW w:w="2462" w:type="dxa"/>
          </w:tcPr>
          <w:p w14:paraId="55B177C8" w14:textId="297DD8AD" w:rsidR="00CC0F7A" w:rsidRDefault="00000000" w:rsidP="00242C0F">
            <w:hyperlink r:id="rId7634" w:anchor="Sit_Camprafaud_p_Verazien" w:history="1">
              <w:r w:rsidR="00A471A4" w:rsidRPr="00A471A4">
                <w:rPr>
                  <w:rStyle w:val="Hyperlink"/>
                </w:rPr>
                <w:t>Vérazien</w:t>
              </w:r>
            </w:hyperlink>
          </w:p>
        </w:tc>
        <w:tc>
          <w:tcPr>
            <w:tcW w:w="2310" w:type="dxa"/>
          </w:tcPr>
          <w:p w14:paraId="144D0688" w14:textId="77777777" w:rsidR="00CC0F7A" w:rsidRDefault="00CC0F7A" w:rsidP="00CC0F7A">
            <w:r>
              <w:t>2110</w:t>
            </w:r>
          </w:p>
        </w:tc>
      </w:tr>
      <w:tr w:rsidR="00BE6107" w14:paraId="5CC66947" w14:textId="77777777" w:rsidTr="00C35EA7">
        <w:trPr>
          <w:jc w:val="center"/>
        </w:trPr>
        <w:tc>
          <w:tcPr>
            <w:tcW w:w="1109" w:type="dxa"/>
          </w:tcPr>
          <w:p w14:paraId="267770C2" w14:textId="00686F22" w:rsidR="00BE6107" w:rsidRDefault="00000000" w:rsidP="00242C0F">
            <w:hyperlink r:id="rId7635" w:anchor="Sit_Camprafaud_strat_c10" w:history="1">
              <w:r w:rsidR="00BE6107" w:rsidRPr="00BE6107">
                <w:rPr>
                  <w:rStyle w:val="Hyperlink"/>
                </w:rPr>
                <w:t>10</w:t>
              </w:r>
            </w:hyperlink>
          </w:p>
        </w:tc>
        <w:tc>
          <w:tcPr>
            <w:tcW w:w="2462" w:type="dxa"/>
          </w:tcPr>
          <w:p w14:paraId="4F2D9439" w14:textId="77777777" w:rsidR="00BE6107" w:rsidRDefault="00BE6107" w:rsidP="00242C0F"/>
        </w:tc>
        <w:tc>
          <w:tcPr>
            <w:tcW w:w="2310" w:type="dxa"/>
          </w:tcPr>
          <w:p w14:paraId="229C2F11" w14:textId="77777777" w:rsidR="00BE6107" w:rsidRDefault="00BE6107" w:rsidP="00242C0F"/>
        </w:tc>
      </w:tr>
      <w:tr w:rsidR="00CC0F7A" w14:paraId="4B9D0B79" w14:textId="77777777" w:rsidTr="00C35EA7">
        <w:trPr>
          <w:jc w:val="center"/>
        </w:trPr>
        <w:tc>
          <w:tcPr>
            <w:tcW w:w="1109" w:type="dxa"/>
          </w:tcPr>
          <w:p w14:paraId="42C1BB49" w14:textId="77777777" w:rsidR="00CC0F7A" w:rsidRDefault="00CC0F7A" w:rsidP="00242C0F">
            <w:r>
              <w:t>13 à 11 </w:t>
            </w:r>
          </w:p>
        </w:tc>
        <w:tc>
          <w:tcPr>
            <w:tcW w:w="2462" w:type="dxa"/>
          </w:tcPr>
          <w:p w14:paraId="1D3AA7FA" w14:textId="7CB4F824" w:rsidR="00CC0F7A" w:rsidRDefault="00000000" w:rsidP="00242C0F">
            <w:hyperlink r:id="rId7636" w:anchor="Sit_Camprafaud_p_Chasseen" w:history="1">
              <w:r w:rsidR="00CC0F7A" w:rsidRPr="00CC0F7A">
                <w:rPr>
                  <w:rStyle w:val="Hyperlink"/>
                </w:rPr>
                <w:t>Chasséen</w:t>
              </w:r>
            </w:hyperlink>
          </w:p>
        </w:tc>
        <w:tc>
          <w:tcPr>
            <w:tcW w:w="2310" w:type="dxa"/>
          </w:tcPr>
          <w:p w14:paraId="6E4AEE18" w14:textId="77777777" w:rsidR="00CC0F7A" w:rsidRDefault="00CC0F7A" w:rsidP="00242C0F">
            <w:r>
              <w:t>3150-2950</w:t>
            </w:r>
          </w:p>
        </w:tc>
      </w:tr>
      <w:tr w:rsidR="00CC0F7A" w14:paraId="52740E99" w14:textId="77777777" w:rsidTr="00C35EA7">
        <w:trPr>
          <w:jc w:val="center"/>
        </w:trPr>
        <w:tc>
          <w:tcPr>
            <w:tcW w:w="1109" w:type="dxa"/>
          </w:tcPr>
          <w:p w14:paraId="62CE0B6E" w14:textId="77777777" w:rsidR="00CC0F7A" w:rsidRDefault="00CC0F7A" w:rsidP="00242C0F">
            <w:r>
              <w:t>15 et 14 </w:t>
            </w:r>
          </w:p>
        </w:tc>
        <w:tc>
          <w:tcPr>
            <w:tcW w:w="2462" w:type="dxa"/>
          </w:tcPr>
          <w:p w14:paraId="15995913" w14:textId="77777777" w:rsidR="00CC0F7A" w:rsidRDefault="00CC0F7A" w:rsidP="00242C0F">
            <w:r>
              <w:t>Fagien</w:t>
            </w:r>
          </w:p>
        </w:tc>
        <w:tc>
          <w:tcPr>
            <w:tcW w:w="2310" w:type="dxa"/>
          </w:tcPr>
          <w:p w14:paraId="36FAE6C6" w14:textId="77777777" w:rsidR="00CC0F7A" w:rsidRDefault="00CC0F7A" w:rsidP="00242C0F">
            <w:r>
              <w:t>3500</w:t>
            </w:r>
          </w:p>
        </w:tc>
      </w:tr>
      <w:tr w:rsidR="00CC0F7A" w14:paraId="2ED2A912" w14:textId="77777777" w:rsidTr="00C35EA7">
        <w:trPr>
          <w:jc w:val="center"/>
        </w:trPr>
        <w:tc>
          <w:tcPr>
            <w:tcW w:w="1109" w:type="dxa"/>
          </w:tcPr>
          <w:p w14:paraId="4960E729" w14:textId="77777777" w:rsidR="00CC0F7A" w:rsidRDefault="00CC0F7A" w:rsidP="00242C0F">
            <w:r>
              <w:t>18 à 16</w:t>
            </w:r>
          </w:p>
        </w:tc>
        <w:tc>
          <w:tcPr>
            <w:tcW w:w="2462" w:type="dxa"/>
          </w:tcPr>
          <w:p w14:paraId="2590F919" w14:textId="771CE851" w:rsidR="00CC0F7A" w:rsidRDefault="00000000" w:rsidP="00242C0F">
            <w:hyperlink r:id="rId7637" w:anchor="Cul_Epicardial_Sud_France" w:history="1">
              <w:r w:rsidR="00E74338" w:rsidRPr="00C35EA7">
                <w:rPr>
                  <w:rStyle w:val="Hyperlink"/>
                  <w:lang w:val="fr-FR"/>
                </w:rPr>
                <w:t>Epicardial</w:t>
              </w:r>
            </w:hyperlink>
          </w:p>
        </w:tc>
        <w:tc>
          <w:tcPr>
            <w:tcW w:w="2310" w:type="dxa"/>
          </w:tcPr>
          <w:p w14:paraId="45B0E875" w14:textId="77777777" w:rsidR="00CC0F7A" w:rsidRDefault="00CC0F7A" w:rsidP="00242C0F">
            <w:r>
              <w:t>3950-3850</w:t>
            </w:r>
          </w:p>
        </w:tc>
      </w:tr>
      <w:tr w:rsidR="00CC0F7A" w14:paraId="632C7B44" w14:textId="77777777" w:rsidTr="00C35EA7">
        <w:trPr>
          <w:jc w:val="center"/>
        </w:trPr>
        <w:tc>
          <w:tcPr>
            <w:tcW w:w="1109" w:type="dxa"/>
          </w:tcPr>
          <w:p w14:paraId="62ACE5D6" w14:textId="31F2003C" w:rsidR="00CC0F7A" w:rsidRDefault="00000000" w:rsidP="00242C0F">
            <w:hyperlink r:id="rId7638" w:anchor="Sit_Camprafaud_strat_c19" w:history="1">
              <w:r w:rsidR="00CC0F7A" w:rsidRPr="00BE6107">
                <w:rPr>
                  <w:rStyle w:val="Hyperlink"/>
                </w:rPr>
                <w:t>19 </w:t>
              </w:r>
            </w:hyperlink>
          </w:p>
        </w:tc>
        <w:tc>
          <w:tcPr>
            <w:tcW w:w="2462" w:type="dxa"/>
          </w:tcPr>
          <w:p w14:paraId="1DFA3BD4" w14:textId="1E12FC86" w:rsidR="00CC0F7A" w:rsidRDefault="00000000" w:rsidP="00242C0F">
            <w:hyperlink r:id="rId7639" w:anchor="Cul_Epicardial_Sud_France_per_ancien" w:history="1">
              <w:r w:rsidR="00BE6107" w:rsidRPr="00C35EA7">
                <w:rPr>
                  <w:rStyle w:val="Hyperlink"/>
                  <w:lang w:val="fr-FR"/>
                </w:rPr>
                <w:t>Epicardial ancien</w:t>
              </w:r>
            </w:hyperlink>
          </w:p>
        </w:tc>
        <w:tc>
          <w:tcPr>
            <w:tcW w:w="2310" w:type="dxa"/>
          </w:tcPr>
          <w:p w14:paraId="23D5FBE0" w14:textId="77777777" w:rsidR="00CC0F7A" w:rsidRDefault="00CC0F7A" w:rsidP="00242C0F">
            <w:r>
              <w:t>4530-4350</w:t>
            </w:r>
          </w:p>
        </w:tc>
      </w:tr>
      <w:tr w:rsidR="00CC0F7A" w14:paraId="62AEE334" w14:textId="77777777" w:rsidTr="00C35EA7">
        <w:trPr>
          <w:jc w:val="center"/>
        </w:trPr>
        <w:tc>
          <w:tcPr>
            <w:tcW w:w="1109" w:type="dxa"/>
          </w:tcPr>
          <w:p w14:paraId="3C81D710" w14:textId="77777777" w:rsidR="00CC0F7A" w:rsidRDefault="00CC0F7A" w:rsidP="00242C0F">
            <w:r>
              <w:t>20 </w:t>
            </w:r>
          </w:p>
        </w:tc>
        <w:tc>
          <w:tcPr>
            <w:tcW w:w="2462" w:type="dxa"/>
          </w:tcPr>
          <w:p w14:paraId="5C246836" w14:textId="77777777" w:rsidR="00CC0F7A" w:rsidRDefault="00CC0F7A" w:rsidP="00242C0F">
            <w:r>
              <w:t>céramique sans décor </w:t>
            </w:r>
          </w:p>
        </w:tc>
        <w:tc>
          <w:tcPr>
            <w:tcW w:w="2310" w:type="dxa"/>
          </w:tcPr>
          <w:p w14:paraId="7BBED2EE" w14:textId="77777777" w:rsidR="00CC0F7A" w:rsidRDefault="00CC0F7A" w:rsidP="00242C0F">
            <w:r>
              <w:t>5950</w:t>
            </w:r>
          </w:p>
        </w:tc>
      </w:tr>
    </w:tbl>
    <w:p w14:paraId="6A4F2DB6" w14:textId="77777777" w:rsidR="00CC0F7A" w:rsidRDefault="00CC0F7A" w:rsidP="00242C0F">
      <w:r>
        <w:t>(fouilles G. Rodriguez)</w:t>
      </w:r>
      <w:r w:rsidR="00BE6107" w:rsidRPr="00BE6107">
        <w:rPr>
          <w:lang w:val="fr-FR"/>
        </w:rPr>
        <w:t xml:space="preserve"> (BIB 2499)</w:t>
      </w:r>
    </w:p>
    <w:p w14:paraId="7A998790" w14:textId="77777777" w:rsidR="00BE6107" w:rsidRDefault="00BE6107" w:rsidP="00242C0F"/>
    <w:p w14:paraId="6EF2A774" w14:textId="77777777" w:rsidR="00BE6107" w:rsidRDefault="00BE6107" w:rsidP="00242C0F"/>
    <w:p w14:paraId="6E0F0EFD" w14:textId="07A81171" w:rsidR="00692F6E" w:rsidRDefault="00692F6E" w:rsidP="00242C0F">
      <w:r>
        <w:br/>
        <w:t xml:space="preserve">couches 19-16: </w:t>
      </w:r>
      <w:hyperlink r:id="rId7640" w:anchor="Cul_Epicardial_Sud_France" w:history="1">
        <w:r w:rsidR="00E74338" w:rsidRPr="00E26EA8">
          <w:rPr>
            <w:rStyle w:val="Hyperlink"/>
            <w:lang w:val="fr-FR"/>
          </w:rPr>
          <w:t>Epicardial</w:t>
        </w:r>
      </w:hyperlink>
      <w:r w:rsidR="00E74338" w:rsidRPr="00E26EA8">
        <w:rPr>
          <w:lang w:val="fr-FR"/>
        </w:rPr>
        <w:t xml:space="preserve"> </w:t>
      </w:r>
      <w:r>
        <w:t xml:space="preserve">(BIB 2649) </w:t>
      </w:r>
    </w:p>
    <w:p w14:paraId="52BEF7DF" w14:textId="49ECB367" w:rsidR="00AB55F3" w:rsidRDefault="00AB55F3" w:rsidP="00242C0F">
      <w:pPr>
        <w:rPr>
          <w:lang w:val="fr-FR"/>
        </w:rPr>
      </w:pPr>
      <w:r w:rsidRPr="00AB55F3">
        <w:rPr>
          <w:lang w:val="fr-FR"/>
        </w:rPr>
        <w:t xml:space="preserve">cocuhes 18-16: </w:t>
      </w:r>
      <w:hyperlink r:id="rId7641" w:anchor="Cul_Epicardial_Sud_France_per_recent" w:history="1">
        <w:r w:rsidRPr="00AB55F3">
          <w:rPr>
            <w:rStyle w:val="Hyperlink"/>
            <w:lang w:val="fr-FR"/>
          </w:rPr>
          <w:t>Epicardial récent</w:t>
        </w:r>
      </w:hyperlink>
      <w:r>
        <w:rPr>
          <w:lang w:val="fr-FR"/>
        </w:rPr>
        <w:t xml:space="preserve"> (BIB 2499)</w:t>
      </w:r>
    </w:p>
    <w:p w14:paraId="0337F883" w14:textId="77777777" w:rsidR="00BE6107" w:rsidRDefault="00BE6107" w:rsidP="00242C0F">
      <w:pPr>
        <w:rPr>
          <w:lang w:val="fr-FR"/>
        </w:rPr>
      </w:pPr>
    </w:p>
    <w:p w14:paraId="15456C8B" w14:textId="77777777" w:rsidR="00BE6107" w:rsidRDefault="00BE6107" w:rsidP="00BE6107">
      <w:pPr>
        <w:pStyle w:val="Heading3"/>
      </w:pPr>
      <w:bookmarkStart w:id="3254" w:name="Sit_Camprafaud_strat_c19"/>
      <w:r>
        <w:t>c. 19</w:t>
      </w:r>
    </w:p>
    <w:bookmarkEnd w:id="3254"/>
    <w:p w14:paraId="2361D7C2" w14:textId="77777777" w:rsidR="00BE6107" w:rsidRDefault="00BE6107" w:rsidP="00BE6107">
      <w:pPr>
        <w:rPr>
          <w:lang w:val="fr-FR"/>
        </w:rPr>
      </w:pPr>
      <w:r w:rsidRPr="00BE6107">
        <w:rPr>
          <w:lang w:val="fr-FR"/>
        </w:rPr>
        <w:t xml:space="preserve">couche 19 </w:t>
      </w:r>
    </w:p>
    <w:p w14:paraId="7B9EEDFD" w14:textId="77777777" w:rsidR="00BE6107" w:rsidRDefault="00BE6107" w:rsidP="00BE6107">
      <w:pPr>
        <w:rPr>
          <w:lang w:val="fr-FR"/>
        </w:rPr>
      </w:pPr>
    </w:p>
    <w:p w14:paraId="1B1CEBD0" w14:textId="73737942" w:rsidR="00BE6107" w:rsidRDefault="00BE6107" w:rsidP="00BE6107">
      <w:pPr>
        <w:rPr>
          <w:lang w:val="fr-FR"/>
        </w:rPr>
      </w:pPr>
      <w:r>
        <w:rPr>
          <w:lang w:val="fr-FR"/>
        </w:rPr>
        <w:t xml:space="preserve">Pour C. Manen, </w:t>
      </w:r>
      <w:hyperlink r:id="rId7642" w:anchor="Cul_Epicardial_Sud_France_per_ancien" w:history="1">
        <w:r w:rsidRPr="00BE6107">
          <w:rPr>
            <w:rStyle w:val="Hyperlink"/>
            <w:lang w:val="fr-FR"/>
          </w:rPr>
          <w:t>Epicardial ancien</w:t>
        </w:r>
      </w:hyperlink>
      <w:r>
        <w:rPr>
          <w:lang w:val="fr-FR"/>
        </w:rPr>
        <w:t xml:space="preserve"> </w:t>
      </w:r>
      <w:r w:rsidRPr="00BE6107">
        <w:rPr>
          <w:lang w:val="fr-FR"/>
        </w:rPr>
        <w:t>(BIB 2499)</w:t>
      </w:r>
      <w:r>
        <w:rPr>
          <w:lang w:val="fr-FR"/>
        </w:rPr>
        <w:t xml:space="preserve"> </w:t>
      </w:r>
      <w:r w:rsidRPr="00BE6107">
        <w:rPr>
          <w:lang w:val="fr-FR"/>
        </w:rPr>
        <w:t xml:space="preserve">Cardial évolué pour </w:t>
      </w:r>
      <w:r w:rsidRPr="00A0014D">
        <w:rPr>
          <w:lang w:val="fr-FR"/>
        </w:rPr>
        <w:t>G. Rodriguez (BIB 2926)</w:t>
      </w:r>
    </w:p>
    <w:p w14:paraId="3F8F496D" w14:textId="77777777" w:rsidR="00BE6107" w:rsidRDefault="00BE6107" w:rsidP="00BE6107">
      <w:pPr>
        <w:rPr>
          <w:lang w:val="fr-FR"/>
        </w:rPr>
      </w:pPr>
    </w:p>
    <w:p w14:paraId="7700C3A5" w14:textId="77777777" w:rsidR="00BE6107" w:rsidRDefault="00BE6107" w:rsidP="00BE6107">
      <w:pPr>
        <w:pStyle w:val="Heading3"/>
      </w:pPr>
      <w:bookmarkStart w:id="3255" w:name="Sit_Camprafaud_strat_c10"/>
      <w:r>
        <w:t>c.10</w:t>
      </w:r>
    </w:p>
    <w:bookmarkEnd w:id="3255"/>
    <w:p w14:paraId="735E841A" w14:textId="77777777" w:rsidR="00BE6107" w:rsidRDefault="00BE6107" w:rsidP="00BE6107">
      <w:pPr>
        <w:rPr>
          <w:lang w:val="fr-FR"/>
        </w:rPr>
      </w:pPr>
    </w:p>
    <w:p w14:paraId="0BFEE0B2" w14:textId="794B6D9E" w:rsidR="00BE6107" w:rsidRPr="00BE6107" w:rsidRDefault="00BE6107" w:rsidP="00BE6107">
      <w:pPr>
        <w:rPr>
          <w:lang w:val="fr-FR"/>
        </w:rPr>
      </w:pPr>
      <w:r w:rsidRPr="00BE6107">
        <w:rPr>
          <w:lang w:val="fr-FR"/>
        </w:rPr>
        <w:t xml:space="preserve">technique de </w:t>
      </w:r>
      <w:hyperlink r:id="rId7643" w:anchor="CO_Pression" w:history="1">
        <w:r w:rsidR="00B17F04" w:rsidRPr="00B17F04">
          <w:rPr>
            <w:rStyle w:val="Hyperlink"/>
            <w:szCs w:val="22"/>
            <w:lang w:val="fr-FR" w:eastAsia="en-GB"/>
          </w:rPr>
          <w:t>débitage par pression</w:t>
        </w:r>
      </w:hyperlink>
      <w:r w:rsidR="00B17F04">
        <w:rPr>
          <w:szCs w:val="22"/>
          <w:lang w:val="fr-FR" w:eastAsia="en-GB"/>
        </w:rPr>
        <w:t xml:space="preserve"> </w:t>
      </w:r>
      <w:r w:rsidRPr="00BE6107">
        <w:rPr>
          <w:lang w:val="fr-FR"/>
        </w:rPr>
        <w:t>renforcée au levier</w:t>
      </w:r>
      <w:r>
        <w:rPr>
          <w:lang w:val="fr-FR"/>
        </w:rPr>
        <w:t xml:space="preserve"> [</w:t>
      </w:r>
      <w:hyperlink r:id="rId7644" w:anchor="CO_Pression_levier" w:history="1">
        <w:r w:rsidRPr="00BE6107">
          <w:rPr>
            <w:rStyle w:val="Hyperlink"/>
            <w:lang w:val="fr-FR"/>
          </w:rPr>
          <w:t>pression au levier</w:t>
        </w:r>
      </w:hyperlink>
      <w:r>
        <w:rPr>
          <w:lang w:val="fr-FR"/>
        </w:rPr>
        <w:t>]</w:t>
      </w:r>
      <w:r w:rsidRPr="00BE6107">
        <w:rPr>
          <w:lang w:val="fr-FR"/>
        </w:rPr>
        <w:t>(BIB 1666).</w:t>
      </w:r>
    </w:p>
    <w:p w14:paraId="4BFEBAE5" w14:textId="77777777" w:rsidR="00C553F1" w:rsidRPr="00AB55F3" w:rsidRDefault="00C553F1" w:rsidP="00242C0F">
      <w:pPr>
        <w:rPr>
          <w:lang w:val="fr-FR"/>
        </w:rPr>
      </w:pPr>
    </w:p>
    <w:p w14:paraId="0654BFCE" w14:textId="77777777" w:rsidR="00CC0F7A" w:rsidRPr="00AB55F3" w:rsidRDefault="00CC0F7A" w:rsidP="00CC0F7A">
      <w:pPr>
        <w:pStyle w:val="Heading2"/>
      </w:pPr>
      <w:bookmarkStart w:id="3256" w:name="Sit_Camprafaud_p_Chasseen"/>
      <w:r w:rsidRPr="00AB55F3">
        <w:t>Chasséen</w:t>
      </w:r>
    </w:p>
    <w:bookmarkEnd w:id="3256"/>
    <w:p w14:paraId="7C4F08CA" w14:textId="40571410" w:rsidR="00CC0F7A" w:rsidRPr="00AB55F3" w:rsidRDefault="00911743" w:rsidP="00242C0F">
      <w:pPr>
        <w:rPr>
          <w:lang w:val="fr-FR"/>
        </w:rPr>
      </w:pPr>
      <w:r>
        <w:fldChar w:fldCharType="begin"/>
      </w:r>
      <w:r w:rsidR="00E30F13" w:rsidRPr="006F6A73">
        <w:rPr>
          <w:lang w:val="fr-FR"/>
        </w:rPr>
        <w:instrText>HYPERLINK "C:\\Users\\Thomas Huet\\Desktop\\Documentation archéologique liée à la thèse\\Cultures.docx" \l "Cul_Chasseen"</w:instrText>
      </w:r>
      <w:r>
        <w:fldChar w:fldCharType="separate"/>
      </w:r>
      <w:r w:rsidR="00CC0F7A" w:rsidRPr="00AB55F3">
        <w:rPr>
          <w:rStyle w:val="Hyperlink"/>
          <w:lang w:val="fr-FR"/>
        </w:rPr>
        <w:t>Chasséen</w:t>
      </w:r>
      <w:r>
        <w:fldChar w:fldCharType="end"/>
      </w:r>
    </w:p>
    <w:p w14:paraId="7F112E1B" w14:textId="06569CD9" w:rsidR="00CC0F7A" w:rsidRPr="0032190F" w:rsidRDefault="00CC0F7A" w:rsidP="00242C0F">
      <w:pPr>
        <w:rPr>
          <w:lang w:val="fr-FR"/>
        </w:rPr>
      </w:pPr>
      <w:r w:rsidRPr="0032190F">
        <w:rPr>
          <w:lang w:val="fr-FR"/>
        </w:rPr>
        <w:t>L'ecuelle en calotte, a paroi tres rentrante, fond peu convexe (ou couvercle ?), de Ia couche 12 de Camprafaud (Rodriguez, 1977, 1981). Le fond externe de cette coupe est decore d'un cercle central radi</w:t>
      </w:r>
      <w:r w:rsidR="00A471A4" w:rsidRPr="0032190F">
        <w:rPr>
          <w:lang w:val="fr-FR"/>
        </w:rPr>
        <w:t>é</w:t>
      </w:r>
      <w:r w:rsidRPr="0032190F">
        <w:rPr>
          <w:lang w:val="fr-FR"/>
        </w:rPr>
        <w:t xml:space="preserve"> en </w:t>
      </w:r>
      <w:hyperlink r:id="rId7645" w:anchor="Cul_Art_TAC_T_g_soleil" w:history="1">
        <w:r w:rsidRPr="0032190F">
          <w:rPr>
            <w:rStyle w:val="Hyperlink"/>
            <w:lang w:val="fr-FR"/>
          </w:rPr>
          <w:t>soleil</w:t>
        </w:r>
      </w:hyperlink>
      <w:r w:rsidRPr="0032190F">
        <w:rPr>
          <w:lang w:val="fr-FR"/>
        </w:rPr>
        <w:t xml:space="preserve"> d'ou s'echappent quatre faisceaux de lignes incisees divergentes (BIB 2515) </w:t>
      </w:r>
    </w:p>
    <w:p w14:paraId="5122C468" w14:textId="77777777" w:rsidR="00CC0F7A" w:rsidRPr="0032190F" w:rsidRDefault="00A471A4" w:rsidP="00A471A4">
      <w:pPr>
        <w:jc w:val="both"/>
        <w:rPr>
          <w:lang w:val="fr-FR"/>
        </w:rPr>
      </w:pPr>
      <w:r w:rsidRPr="0032190F">
        <w:rPr>
          <w:lang w:val="fr-FR"/>
        </w:rPr>
        <w:t>La couche 10 montre une alimentation essentiellement carnée (65% d’animaux domestiques). Dans cette alimentation il y a une prépondérance d’ovicapridés mais les bovidés sont présents (BIB 160 p. 200)</w:t>
      </w:r>
    </w:p>
    <w:p w14:paraId="3DD5BAB3" w14:textId="77777777" w:rsidR="00145D37" w:rsidRPr="0032190F" w:rsidRDefault="00145D37" w:rsidP="00242C0F">
      <w:pPr>
        <w:rPr>
          <w:lang w:val="fr-FR"/>
        </w:rPr>
      </w:pPr>
    </w:p>
    <w:p w14:paraId="4B68349A" w14:textId="77777777" w:rsidR="00CC0F7A" w:rsidRPr="0032190F" w:rsidRDefault="00CC0F7A" w:rsidP="00CC0F7A">
      <w:pPr>
        <w:pStyle w:val="Heading2"/>
      </w:pPr>
      <w:bookmarkStart w:id="3257" w:name="Sit_Camprafaud_p_Verazien"/>
      <w:r w:rsidRPr="0032190F">
        <w:t>Vérazien</w:t>
      </w:r>
    </w:p>
    <w:bookmarkEnd w:id="3257"/>
    <w:p w14:paraId="77B6CE09" w14:textId="39DD1A2E" w:rsidR="00FC0BFB" w:rsidRPr="0032190F" w:rsidRDefault="00911743" w:rsidP="00242C0F">
      <w:pPr>
        <w:rPr>
          <w:lang w:val="fr-FR"/>
        </w:rPr>
      </w:pPr>
      <w:r>
        <w:fldChar w:fldCharType="begin"/>
      </w:r>
      <w:r w:rsidR="00E30F13" w:rsidRPr="006F6A73">
        <w:rPr>
          <w:lang w:val="fr-FR"/>
        </w:rPr>
        <w:instrText>HYPERLINK "C:\\Users\\Thomas Huet\\Desktop\\Documentation archéologique liée à la thèse\\Cultures.docx" \l "Cul_Veraza"</w:instrText>
      </w:r>
      <w:r>
        <w:fldChar w:fldCharType="separate"/>
      </w:r>
      <w:r w:rsidR="00CC0F7A" w:rsidRPr="0032190F">
        <w:rPr>
          <w:rStyle w:val="Hyperlink"/>
          <w:lang w:val="fr-FR"/>
        </w:rPr>
        <w:t>Vérazien</w:t>
      </w:r>
      <w:r>
        <w:fldChar w:fldCharType="end"/>
      </w:r>
      <w:r w:rsidR="00CC0F7A" w:rsidRPr="0032190F">
        <w:rPr>
          <w:lang w:val="fr-FR"/>
        </w:rPr>
        <w:t xml:space="preserve">. </w:t>
      </w:r>
      <w:r w:rsidR="00FC0BFB" w:rsidRPr="0032190F">
        <w:rPr>
          <w:lang w:val="fr-FR"/>
        </w:rPr>
        <w:t xml:space="preserve">Association dans la même couche de tessons à </w:t>
      </w:r>
      <w:hyperlink r:id="rId7646" w:anchor="Cul_Art_TAC_T_g_chevrons" w:history="1">
        <w:r w:rsidR="00685C0B" w:rsidRPr="0032190F">
          <w:rPr>
            <w:rStyle w:val="Hyperlink"/>
            <w:lang w:val="fr-FR"/>
          </w:rPr>
          <w:t>chevrons</w:t>
        </w:r>
      </w:hyperlink>
      <w:r w:rsidR="00685C0B" w:rsidRPr="0032190F">
        <w:rPr>
          <w:lang w:val="fr-FR"/>
        </w:rPr>
        <w:t xml:space="preserve"> </w:t>
      </w:r>
      <w:r w:rsidR="00FC0BFB" w:rsidRPr="0032190F">
        <w:rPr>
          <w:lang w:val="fr-FR"/>
        </w:rPr>
        <w:t xml:space="preserve">incisés avec des ensembles </w:t>
      </w:r>
      <w:hyperlink r:id="rId7647" w:anchor="Cul_Veraza" w:history="1">
        <w:r w:rsidR="00FC0BFB" w:rsidRPr="0032190F">
          <w:rPr>
            <w:rStyle w:val="Hyperlink"/>
            <w:lang w:val="fr-FR"/>
          </w:rPr>
          <w:t>véraziens</w:t>
        </w:r>
      </w:hyperlink>
      <w:r w:rsidR="00FC0BFB" w:rsidRPr="0032190F">
        <w:rPr>
          <w:lang w:val="fr-FR"/>
        </w:rPr>
        <w:t xml:space="preserve"> classiques (BIB 213)</w:t>
      </w:r>
    </w:p>
    <w:p w14:paraId="3B0B2429" w14:textId="77777777" w:rsidR="00145D37" w:rsidRPr="0032190F" w:rsidRDefault="00145D37" w:rsidP="00242C0F">
      <w:pPr>
        <w:rPr>
          <w:lang w:val="fr-FR"/>
        </w:rPr>
      </w:pPr>
    </w:p>
    <w:p w14:paraId="3576FA28" w14:textId="77777777" w:rsidR="00A471A4" w:rsidRPr="0032190F" w:rsidRDefault="00A471A4" w:rsidP="00242C0F">
      <w:pPr>
        <w:rPr>
          <w:lang w:val="fr-FR"/>
        </w:rPr>
      </w:pPr>
    </w:p>
    <w:p w14:paraId="3067B264" w14:textId="77777777" w:rsidR="00A471A4" w:rsidRPr="0032190F" w:rsidRDefault="00A471A4" w:rsidP="00A471A4">
      <w:pPr>
        <w:pStyle w:val="Heading3"/>
      </w:pPr>
      <w:r w:rsidRPr="0032190F">
        <w:t>A classer</w:t>
      </w:r>
    </w:p>
    <w:p w14:paraId="15336259" w14:textId="77777777" w:rsidR="00A471A4" w:rsidRPr="0032190F" w:rsidRDefault="00A471A4" w:rsidP="00A471A4">
      <w:pPr>
        <w:rPr>
          <w:lang w:val="fr-FR"/>
        </w:rPr>
      </w:pPr>
      <w:r w:rsidRPr="0032190F">
        <w:rPr>
          <w:lang w:val="fr-FR"/>
        </w:rPr>
        <w:t>Le niveau  Saintponien de ce site a été daté de 2500 BC (C 10) et de 2350 (C 9) (BIB 156 p. 271).</w:t>
      </w:r>
    </w:p>
    <w:p w14:paraId="6F50B6C3" w14:textId="120117F2" w:rsidR="00A471A4" w:rsidRPr="0032190F" w:rsidRDefault="00A471A4" w:rsidP="00A471A4">
      <w:pPr>
        <w:rPr>
          <w:lang w:val="fr-FR"/>
        </w:rPr>
      </w:pPr>
      <w:r w:rsidRPr="0032190F">
        <w:rPr>
          <w:lang w:val="fr-FR"/>
        </w:rPr>
        <w:t xml:space="preserve">Ce site a livré une lame de poignard en silex gris bleu du </w:t>
      </w:r>
      <w:hyperlink r:id="rId7648" w:anchor="Sit_Mont_Ventoux" w:history="1">
        <w:r w:rsidRPr="0032190F">
          <w:rPr>
            <w:rStyle w:val="Hyperlink"/>
            <w:lang w:val="fr-FR"/>
          </w:rPr>
          <w:t>mont Ventoux</w:t>
        </w:r>
      </w:hyperlink>
      <w:r w:rsidRPr="0032190F">
        <w:rPr>
          <w:lang w:val="fr-FR"/>
        </w:rPr>
        <w:t xml:space="preserve"> (BIB 570 p. 167)</w:t>
      </w:r>
    </w:p>
    <w:p w14:paraId="06804D28" w14:textId="77777777" w:rsidR="00A471A4" w:rsidRPr="0032190F" w:rsidRDefault="00A471A4" w:rsidP="00A471A4">
      <w:pPr>
        <w:rPr>
          <w:lang w:val="fr-FR"/>
        </w:rPr>
      </w:pPr>
    </w:p>
    <w:p w14:paraId="031CA3D1" w14:textId="77777777" w:rsidR="00A471A4" w:rsidRPr="0032190F" w:rsidRDefault="00A471A4" w:rsidP="00A471A4">
      <w:pPr>
        <w:rPr>
          <w:lang w:val="fr-FR"/>
        </w:rPr>
      </w:pPr>
      <w:r w:rsidRPr="0032190F">
        <w:rPr>
          <w:lang w:val="fr-FR"/>
        </w:rPr>
        <w:t>Chataigners « cultivés » depuis -2500 (BIB 392 p. 18,19)</w:t>
      </w:r>
    </w:p>
    <w:p w14:paraId="7CC549CF" w14:textId="3BA14E2C" w:rsidR="00A471A4" w:rsidRDefault="00A471A4" w:rsidP="00A471A4">
      <w:pPr>
        <w:rPr>
          <w:lang w:val="fr-FR"/>
        </w:rPr>
      </w:pPr>
    </w:p>
    <w:p w14:paraId="3640B192" w14:textId="438E7A32" w:rsidR="00026432" w:rsidRDefault="00026432" w:rsidP="003C165F">
      <w:pPr>
        <w:pStyle w:val="Heading1"/>
      </w:pPr>
      <w:bookmarkStart w:id="3258" w:name="Sit_Roseaux"/>
      <w:r>
        <w:t>ROSEAUX (LES)</w:t>
      </w:r>
    </w:p>
    <w:bookmarkEnd w:id="3258"/>
    <w:p w14:paraId="4BF2A8F4" w14:textId="37487BD9" w:rsidR="00026432" w:rsidRDefault="00026432" w:rsidP="00A471A4">
      <w:pPr>
        <w:rPr>
          <w:lang w:val="fr-FR"/>
        </w:rPr>
      </w:pPr>
    </w:p>
    <w:p w14:paraId="72C3FA30" w14:textId="453FBF0F" w:rsidR="00026432" w:rsidRPr="0032190F" w:rsidRDefault="00026432" w:rsidP="00A471A4">
      <w:pPr>
        <w:rPr>
          <w:lang w:val="fr-FR"/>
        </w:rPr>
      </w:pPr>
      <w:r w:rsidRPr="00026432">
        <w:rPr>
          <w:lang w:val="fr-FR"/>
        </w:rPr>
        <w:t xml:space="preserve">Station littorale du Bronze, commune de Morges (VD), sur la rive nord du lac Léman </w:t>
      </w:r>
      <w:r>
        <w:rPr>
          <w:lang w:val="fr-FR"/>
        </w:rPr>
        <w:t xml:space="preserve"> A donné son nom au</w:t>
      </w:r>
      <w:r w:rsidR="003C165F">
        <w:rPr>
          <w:lang w:val="fr-FR"/>
        </w:rPr>
        <w:t>x</w:t>
      </w:r>
      <w:r>
        <w:rPr>
          <w:lang w:val="fr-FR"/>
        </w:rPr>
        <w:t xml:space="preserve"> </w:t>
      </w:r>
      <w:hyperlink r:id="rId7649" w:anchor="Typ_Roseaux" w:history="1">
        <w:r w:rsidRPr="003C165F">
          <w:rPr>
            <w:rStyle w:val="Hyperlink"/>
            <w:lang w:val="fr-FR"/>
          </w:rPr>
          <w:t>hache</w:t>
        </w:r>
        <w:r w:rsidR="003C165F" w:rsidRPr="003C165F">
          <w:rPr>
            <w:rStyle w:val="Hyperlink"/>
            <w:lang w:val="fr-FR"/>
          </w:rPr>
          <w:t>s</w:t>
        </w:r>
        <w:r w:rsidRPr="003C165F">
          <w:rPr>
            <w:rStyle w:val="Hyperlink"/>
            <w:lang w:val="fr-FR"/>
          </w:rPr>
          <w:t xml:space="preserve"> </w:t>
        </w:r>
        <w:r w:rsidR="003C165F" w:rsidRPr="003C165F">
          <w:rPr>
            <w:rStyle w:val="Hyperlink"/>
            <w:lang w:val="fr-FR"/>
          </w:rPr>
          <w:t>de type</w:t>
        </w:r>
        <w:r w:rsidRPr="003C165F">
          <w:rPr>
            <w:rStyle w:val="Hyperlink"/>
            <w:lang w:val="fr-FR"/>
          </w:rPr>
          <w:t xml:space="preserve"> des Roseaux</w:t>
        </w:r>
      </w:hyperlink>
      <w:r w:rsidR="003C165F">
        <w:rPr>
          <w:lang w:val="fr-FR"/>
        </w:rPr>
        <w:t xml:space="preserve">. A livré un </w:t>
      </w:r>
      <w:r w:rsidR="003C165F" w:rsidRPr="003C165F">
        <w:rPr>
          <w:lang w:val="fr-FR"/>
        </w:rPr>
        <w:t xml:space="preserve">Ensemble de haches en bronze spatuliformes de type Roseaux, récoltées sur la station éponyme (longueur maximale 15,4 cm). Bronze ancien, vers 1600 av. J.-C. </w:t>
      </w:r>
      <w:r>
        <w:rPr>
          <w:lang w:val="fr-FR"/>
        </w:rPr>
        <w:t>(SS BIB)</w:t>
      </w:r>
    </w:p>
    <w:p w14:paraId="37AD95F2" w14:textId="77777777" w:rsidR="001B4639" w:rsidRPr="0032190F" w:rsidRDefault="001B4639" w:rsidP="00242C0F">
      <w:pPr>
        <w:rPr>
          <w:lang w:val="fr-FR"/>
        </w:rPr>
      </w:pPr>
    </w:p>
    <w:p w14:paraId="195E262E" w14:textId="77777777" w:rsidR="00145D37" w:rsidRPr="003C165F" w:rsidRDefault="00CA25B2" w:rsidP="00426FF9">
      <w:pPr>
        <w:pStyle w:val="Heading1"/>
      </w:pPr>
      <w:bookmarkStart w:id="3259" w:name="Sit_Resplandy"/>
      <w:r w:rsidRPr="003C165F">
        <w:t>RESPLANDY</w:t>
      </w:r>
    </w:p>
    <w:bookmarkEnd w:id="3259"/>
    <w:p w14:paraId="4BEB6E34" w14:textId="77777777" w:rsidR="007963BB" w:rsidRPr="003C165F" w:rsidRDefault="007963BB" w:rsidP="00242C0F">
      <w:pPr>
        <w:rPr>
          <w:lang w:val="fr-FR"/>
        </w:rPr>
      </w:pPr>
    </w:p>
    <w:p w14:paraId="21EFA346" w14:textId="6E1520B7" w:rsidR="00496682" w:rsidRPr="0032190F" w:rsidRDefault="00A207F3" w:rsidP="00496682">
      <w:pPr>
        <w:autoSpaceDE w:val="0"/>
        <w:autoSpaceDN w:val="0"/>
        <w:adjustRightInd w:val="0"/>
        <w:jc w:val="both"/>
        <w:rPr>
          <w:rFonts w:eastAsia="Code2000"/>
          <w:lang w:val="fr-FR" w:eastAsia="en-GB"/>
        </w:rPr>
      </w:pPr>
      <w:r w:rsidRPr="003C165F">
        <w:rPr>
          <w:lang w:val="fr-FR"/>
        </w:rPr>
        <w:t>Resplandy (</w:t>
      </w:r>
      <w:r w:rsidR="007F52CA" w:rsidRPr="003C165F">
        <w:rPr>
          <w:lang w:val="fr-FR"/>
        </w:rPr>
        <w:t>Saint-Pons, Hérault</w:t>
      </w:r>
      <w:r w:rsidRPr="003C165F">
        <w:rPr>
          <w:lang w:val="fr-FR"/>
        </w:rPr>
        <w:t>)</w:t>
      </w:r>
      <w:r w:rsidR="007F52CA" w:rsidRPr="003C165F">
        <w:rPr>
          <w:lang w:val="fr-FR"/>
        </w:rPr>
        <w:t xml:space="preserve">. </w:t>
      </w:r>
      <w:r w:rsidR="00BC21BE" w:rsidRPr="0032190F">
        <w:rPr>
          <w:lang w:val="fr-FR"/>
        </w:rPr>
        <w:t>Site du La</w:t>
      </w:r>
      <w:r w:rsidR="000C103C" w:rsidRPr="0032190F">
        <w:rPr>
          <w:lang w:val="fr-FR"/>
        </w:rPr>
        <w:t xml:space="preserve">ngedoc éponyme des </w:t>
      </w:r>
      <w:hyperlink r:id="rId7650" w:anchor="Cul_Saint_Ponien" w:history="1">
        <w:r w:rsidR="000C103C" w:rsidRPr="0032190F">
          <w:rPr>
            <w:rStyle w:val="Hyperlink"/>
            <w:lang w:val="fr-FR"/>
          </w:rPr>
          <w:t>Saintponien</w:t>
        </w:r>
      </w:hyperlink>
      <w:r w:rsidR="000C103C" w:rsidRPr="0032190F">
        <w:rPr>
          <w:lang w:val="fr-FR"/>
        </w:rPr>
        <w:t xml:space="preserve">s </w:t>
      </w:r>
      <w:r w:rsidR="00496682" w:rsidRPr="0032190F">
        <w:rPr>
          <w:lang w:val="fr-FR"/>
        </w:rPr>
        <w:t>(SS BIB)</w:t>
      </w:r>
    </w:p>
    <w:p w14:paraId="01577ADE" w14:textId="77777777" w:rsidR="00BC21BE" w:rsidRPr="0032190F" w:rsidRDefault="00BC21BE" w:rsidP="001B4639">
      <w:pPr>
        <w:jc w:val="both"/>
        <w:rPr>
          <w:lang w:val="fr-FR"/>
        </w:rPr>
      </w:pPr>
    </w:p>
    <w:p w14:paraId="1411403D" w14:textId="3032DF71" w:rsidR="00496682" w:rsidRPr="0032190F" w:rsidRDefault="00C33B2D" w:rsidP="00496682">
      <w:pPr>
        <w:pStyle w:val="Heading2"/>
      </w:pPr>
      <w:r>
        <w:t>o</w:t>
      </w:r>
      <w:r w:rsidR="00496682" w:rsidRPr="0032190F">
        <w:t>ccupation</w:t>
      </w:r>
    </w:p>
    <w:p w14:paraId="74DA105E" w14:textId="6BB5F003" w:rsidR="00496682" w:rsidRPr="0032190F" w:rsidRDefault="00496682" w:rsidP="00496682">
      <w:pPr>
        <w:jc w:val="both"/>
        <w:rPr>
          <w:lang w:val="fr-FR"/>
        </w:rPr>
      </w:pPr>
      <w:r w:rsidRPr="0032190F">
        <w:rPr>
          <w:color w:val="090909"/>
          <w:szCs w:val="17"/>
          <w:lang w:val="fr-FR" w:eastAsia="en-GB"/>
        </w:rPr>
        <w:t xml:space="preserve">Trois </w:t>
      </w:r>
      <w:r w:rsidRPr="0032190F">
        <w:rPr>
          <w:color w:val="1A1A1A"/>
          <w:szCs w:val="17"/>
          <w:lang w:val="fr-FR" w:eastAsia="en-GB"/>
        </w:rPr>
        <w:t xml:space="preserve">sondages et </w:t>
      </w:r>
      <w:r w:rsidRPr="0032190F">
        <w:rPr>
          <w:color w:val="090909"/>
          <w:szCs w:val="17"/>
          <w:lang w:val="fr-FR" w:eastAsia="en-GB"/>
        </w:rPr>
        <w:t xml:space="preserve">la decouverte </w:t>
      </w:r>
      <w:r w:rsidRPr="0032190F">
        <w:rPr>
          <w:color w:val="1A1A1A"/>
          <w:szCs w:val="17"/>
          <w:lang w:val="fr-FR" w:eastAsia="en-GB"/>
        </w:rPr>
        <w:t xml:space="preserve">de sepultures </w:t>
      </w:r>
      <w:r w:rsidRPr="0032190F">
        <w:rPr>
          <w:color w:val="090909"/>
          <w:szCs w:val="17"/>
          <w:lang w:val="fr-FR" w:eastAsia="en-GB"/>
        </w:rPr>
        <w:t xml:space="preserve">montrent une </w:t>
      </w:r>
      <w:r w:rsidRPr="0032190F">
        <w:rPr>
          <w:color w:val="1A1A1A"/>
          <w:szCs w:val="17"/>
          <w:lang w:val="fr-FR" w:eastAsia="en-GB"/>
        </w:rPr>
        <w:t xml:space="preserve">occupation </w:t>
      </w:r>
      <w:hyperlink r:id="rId7651" w:anchor="Cul_Saint_Ponien" w:history="1">
        <w:r w:rsidRPr="0032190F">
          <w:rPr>
            <w:rStyle w:val="Hyperlink"/>
            <w:szCs w:val="17"/>
            <w:lang w:val="fr-FR" w:eastAsia="en-GB"/>
          </w:rPr>
          <w:t>saint-ponienne</w:t>
        </w:r>
      </w:hyperlink>
      <w:r w:rsidRPr="0032190F">
        <w:rPr>
          <w:lang w:val="fr-FR"/>
        </w:rPr>
        <w:t xml:space="preserve"> </w:t>
      </w:r>
      <w:r w:rsidRPr="0032190F">
        <w:rPr>
          <w:color w:val="090909"/>
          <w:szCs w:val="17"/>
          <w:lang w:val="fr-FR" w:eastAsia="en-GB"/>
        </w:rPr>
        <w:t xml:space="preserve">(BIB 901), jusqu'aux debuts du Chalcolithique </w:t>
      </w:r>
      <w:r w:rsidRPr="0032190F">
        <w:rPr>
          <w:color w:val="1A1A1A"/>
          <w:szCs w:val="17"/>
          <w:lang w:val="fr-FR" w:eastAsia="en-GB"/>
        </w:rPr>
        <w:t xml:space="preserve">ou </w:t>
      </w:r>
      <w:r w:rsidRPr="0032190F">
        <w:rPr>
          <w:color w:val="090909"/>
          <w:szCs w:val="17"/>
          <w:lang w:val="fr-FR" w:eastAsia="en-GB"/>
        </w:rPr>
        <w:t xml:space="preserve">la </w:t>
      </w:r>
      <w:r w:rsidRPr="0032190F">
        <w:rPr>
          <w:color w:val="1A1A1A"/>
          <w:szCs w:val="17"/>
          <w:lang w:val="fr-FR" w:eastAsia="en-GB"/>
        </w:rPr>
        <w:t xml:space="preserve">grotte </w:t>
      </w:r>
      <w:r w:rsidRPr="0032190F">
        <w:rPr>
          <w:color w:val="090909"/>
          <w:szCs w:val="17"/>
          <w:lang w:val="fr-FR" w:eastAsia="en-GB"/>
        </w:rPr>
        <w:t xml:space="preserve">fut </w:t>
      </w:r>
      <w:r w:rsidRPr="0032190F">
        <w:rPr>
          <w:color w:val="1A1A1A"/>
          <w:szCs w:val="17"/>
          <w:lang w:val="fr-FR" w:eastAsia="en-GB"/>
        </w:rPr>
        <w:t xml:space="preserve">obstruee. </w:t>
      </w:r>
      <w:r w:rsidRPr="0032190F">
        <w:rPr>
          <w:color w:val="090909"/>
          <w:szCs w:val="17"/>
          <w:lang w:val="fr-FR" w:eastAsia="en-GB"/>
        </w:rPr>
        <w:t xml:space="preserve">Le </w:t>
      </w:r>
      <w:r w:rsidRPr="0032190F">
        <w:rPr>
          <w:color w:val="1A1A1A"/>
          <w:szCs w:val="17"/>
          <w:lang w:val="fr-FR" w:eastAsia="en-GB"/>
        </w:rPr>
        <w:t xml:space="preserve">sondage </w:t>
      </w:r>
      <w:r w:rsidRPr="0032190F">
        <w:rPr>
          <w:color w:val="090909"/>
          <w:szCs w:val="17"/>
          <w:lang w:val="fr-FR" w:eastAsia="en-GB"/>
        </w:rPr>
        <w:t>n</w:t>
      </w:r>
      <w:r w:rsidRPr="0032190F">
        <w:rPr>
          <w:color w:val="2E2E2E"/>
          <w:szCs w:val="17"/>
          <w:vertAlign w:val="superscript"/>
          <w:lang w:val="fr-FR" w:eastAsia="en-GB"/>
        </w:rPr>
        <w:t>o</w:t>
      </w:r>
      <w:r w:rsidRPr="0032190F">
        <w:rPr>
          <w:color w:val="2E2E2E"/>
          <w:szCs w:val="17"/>
          <w:lang w:val="fr-FR" w:eastAsia="en-GB"/>
        </w:rPr>
        <w:t xml:space="preserve"> </w:t>
      </w:r>
      <w:r w:rsidRPr="0032190F">
        <w:rPr>
          <w:color w:val="1A1A1A"/>
          <w:szCs w:val="17"/>
          <w:lang w:val="fr-FR" w:eastAsia="en-GB"/>
        </w:rPr>
        <w:t xml:space="preserve">3 a </w:t>
      </w:r>
      <w:r w:rsidRPr="0032190F">
        <w:rPr>
          <w:color w:val="090909"/>
          <w:szCs w:val="17"/>
          <w:lang w:val="fr-FR" w:eastAsia="en-GB"/>
        </w:rPr>
        <w:t xml:space="preserve">donne dans un </w:t>
      </w:r>
      <w:r w:rsidRPr="0032190F">
        <w:rPr>
          <w:color w:val="1A1A1A"/>
          <w:szCs w:val="17"/>
          <w:lang w:val="fr-FR" w:eastAsia="en-GB"/>
        </w:rPr>
        <w:t xml:space="preserve">contexte </w:t>
      </w:r>
      <w:r w:rsidRPr="0032190F">
        <w:rPr>
          <w:color w:val="090909"/>
          <w:szCs w:val="17"/>
          <w:lang w:val="fr-FR" w:eastAsia="en-GB"/>
        </w:rPr>
        <w:t xml:space="preserve">du </w:t>
      </w:r>
      <w:hyperlink r:id="rId7652" w:anchor="Cul_Saint_Ponien" w:history="1">
        <w:r w:rsidRPr="0032190F">
          <w:rPr>
            <w:rStyle w:val="Hyperlink"/>
            <w:szCs w:val="17"/>
            <w:lang w:val="fr-FR" w:eastAsia="en-GB"/>
          </w:rPr>
          <w:t>Saint-Ponien</w:t>
        </w:r>
      </w:hyperlink>
      <w:r w:rsidRPr="0032190F">
        <w:rPr>
          <w:color w:val="090909"/>
          <w:szCs w:val="17"/>
          <w:lang w:val="fr-FR" w:eastAsia="en-GB"/>
        </w:rPr>
        <w:t xml:space="preserve"> trois fragments d'ocre rouge polis </w:t>
      </w:r>
      <w:r w:rsidRPr="0032190F">
        <w:rPr>
          <w:color w:val="1A1A1A"/>
          <w:szCs w:val="17"/>
          <w:lang w:val="fr-FR" w:eastAsia="en-GB"/>
        </w:rPr>
        <w:t xml:space="preserve">sur </w:t>
      </w:r>
      <w:r w:rsidRPr="0032190F">
        <w:rPr>
          <w:color w:val="090909"/>
          <w:szCs w:val="17"/>
          <w:lang w:val="fr-FR" w:eastAsia="en-GB"/>
        </w:rPr>
        <w:t xml:space="preserve">une face, un fragment d'ocre poli </w:t>
      </w:r>
      <w:r w:rsidRPr="0032190F">
        <w:rPr>
          <w:color w:val="1A1A1A"/>
          <w:szCs w:val="17"/>
          <w:lang w:val="fr-FR" w:eastAsia="en-GB"/>
        </w:rPr>
        <w:t xml:space="preserve">sur </w:t>
      </w:r>
      <w:r w:rsidRPr="0032190F">
        <w:rPr>
          <w:color w:val="090909"/>
          <w:szCs w:val="17"/>
          <w:lang w:val="fr-FR" w:eastAsia="en-GB"/>
        </w:rPr>
        <w:t xml:space="preserve">une face, un fragment d'ocre rouge taille </w:t>
      </w:r>
      <w:r w:rsidRPr="0032190F">
        <w:rPr>
          <w:color w:val="1A1A1A"/>
          <w:szCs w:val="17"/>
          <w:lang w:val="fr-FR" w:eastAsia="en-GB"/>
        </w:rPr>
        <w:t xml:space="preserve">en </w:t>
      </w:r>
      <w:r w:rsidRPr="0032190F">
        <w:rPr>
          <w:color w:val="090909"/>
          <w:szCs w:val="17"/>
          <w:lang w:val="fr-FR" w:eastAsia="en-GB"/>
        </w:rPr>
        <w:t xml:space="preserve">forme de </w:t>
      </w:r>
      <w:r w:rsidRPr="0032190F">
        <w:rPr>
          <w:color w:val="1A1A1A"/>
          <w:szCs w:val="17"/>
          <w:lang w:val="fr-FR" w:eastAsia="en-GB"/>
        </w:rPr>
        <w:t xml:space="preserve">brique </w:t>
      </w:r>
      <w:r w:rsidRPr="0032190F">
        <w:rPr>
          <w:color w:val="090909"/>
          <w:szCs w:val="17"/>
          <w:lang w:val="fr-FR" w:eastAsia="en-GB"/>
        </w:rPr>
        <w:t xml:space="preserve">pesant 1 kg </w:t>
      </w:r>
      <w:r w:rsidRPr="0032190F">
        <w:rPr>
          <w:color w:val="1A1A1A"/>
          <w:szCs w:val="17"/>
          <w:lang w:val="fr-FR" w:eastAsia="en-GB"/>
        </w:rPr>
        <w:t xml:space="preserve">et </w:t>
      </w:r>
      <w:r w:rsidRPr="0032190F">
        <w:rPr>
          <w:color w:val="090909"/>
          <w:szCs w:val="17"/>
          <w:lang w:val="fr-FR" w:eastAsia="en-GB"/>
        </w:rPr>
        <w:t xml:space="preserve">poli </w:t>
      </w:r>
      <w:r w:rsidRPr="0032190F">
        <w:rPr>
          <w:color w:val="1A1A1A"/>
          <w:szCs w:val="17"/>
          <w:lang w:val="fr-FR" w:eastAsia="en-GB"/>
        </w:rPr>
        <w:t xml:space="preserve">sur </w:t>
      </w:r>
      <w:r w:rsidRPr="0032190F">
        <w:rPr>
          <w:color w:val="090909"/>
          <w:szCs w:val="17"/>
          <w:lang w:val="fr-FR" w:eastAsia="en-GB"/>
        </w:rPr>
        <w:t xml:space="preserve">deux faces et le </w:t>
      </w:r>
      <w:r w:rsidRPr="0032190F">
        <w:rPr>
          <w:color w:val="1A1A1A"/>
          <w:szCs w:val="17"/>
          <w:lang w:val="fr-FR" w:eastAsia="en-GB"/>
        </w:rPr>
        <w:t xml:space="preserve">squelette </w:t>
      </w:r>
      <w:r w:rsidRPr="0032190F">
        <w:rPr>
          <w:color w:val="090909"/>
          <w:szCs w:val="17"/>
          <w:lang w:val="fr-FR" w:eastAsia="en-GB"/>
        </w:rPr>
        <w:t xml:space="preserve">d'une </w:t>
      </w:r>
      <w:r w:rsidRPr="0032190F">
        <w:rPr>
          <w:color w:val="1A1A1A"/>
          <w:szCs w:val="17"/>
          <w:lang w:val="fr-FR" w:eastAsia="en-GB"/>
        </w:rPr>
        <w:t xml:space="preserve">carapace de </w:t>
      </w:r>
      <w:r w:rsidRPr="0032190F">
        <w:rPr>
          <w:color w:val="090909"/>
          <w:szCs w:val="17"/>
          <w:lang w:val="fr-FR" w:eastAsia="en-GB"/>
        </w:rPr>
        <w:t xml:space="preserve">tortue </w:t>
      </w:r>
      <w:r w:rsidRPr="0032190F">
        <w:rPr>
          <w:color w:val="1A1A1A"/>
          <w:szCs w:val="17"/>
          <w:lang w:val="fr-FR" w:eastAsia="en-GB"/>
        </w:rPr>
        <w:t xml:space="preserve">ayant servi </w:t>
      </w:r>
      <w:r w:rsidRPr="0032190F">
        <w:rPr>
          <w:color w:val="090909"/>
          <w:szCs w:val="17"/>
          <w:lang w:val="fr-FR" w:eastAsia="en-GB"/>
        </w:rPr>
        <w:t xml:space="preserve">de recipient </w:t>
      </w:r>
      <w:r w:rsidRPr="0032190F">
        <w:rPr>
          <w:color w:val="1A1A1A"/>
          <w:szCs w:val="17"/>
          <w:lang w:val="fr-FR" w:eastAsia="en-GB"/>
        </w:rPr>
        <w:t xml:space="preserve">a ocre </w:t>
      </w:r>
      <w:r w:rsidRPr="0032190F">
        <w:rPr>
          <w:color w:val="090909"/>
          <w:szCs w:val="17"/>
          <w:lang w:val="fr-FR" w:eastAsia="en-GB"/>
        </w:rPr>
        <w:t xml:space="preserve">car maculee </w:t>
      </w:r>
      <w:r w:rsidRPr="0032190F">
        <w:rPr>
          <w:color w:val="1A1A1A"/>
          <w:szCs w:val="17"/>
          <w:lang w:val="fr-FR" w:eastAsia="en-GB"/>
        </w:rPr>
        <w:t xml:space="preserve">a </w:t>
      </w:r>
      <w:r w:rsidRPr="0032190F">
        <w:rPr>
          <w:color w:val="090909"/>
          <w:szCs w:val="17"/>
          <w:lang w:val="fr-FR" w:eastAsia="en-GB"/>
        </w:rPr>
        <w:t>l</w:t>
      </w:r>
      <w:r w:rsidRPr="0032190F">
        <w:rPr>
          <w:color w:val="2E2E2E"/>
          <w:szCs w:val="17"/>
          <w:lang w:val="fr-FR" w:eastAsia="en-GB"/>
        </w:rPr>
        <w:t>'</w:t>
      </w:r>
      <w:r w:rsidRPr="0032190F">
        <w:rPr>
          <w:color w:val="090909"/>
          <w:szCs w:val="17"/>
          <w:lang w:val="fr-FR" w:eastAsia="en-GB"/>
        </w:rPr>
        <w:t>interieur (BIB 901) .</w:t>
      </w:r>
      <w:r w:rsidRPr="0032190F">
        <w:rPr>
          <w:i/>
          <w:lang w:val="fr-FR"/>
        </w:rPr>
        <w:t>La grotte a livré exclusivement du matériel attribué à cette culture [Saintponien] (BIB 160 p. 202).</w:t>
      </w:r>
      <w:r w:rsidRPr="0032190F">
        <w:rPr>
          <w:rFonts w:eastAsia="Code2000"/>
          <w:lang w:val="fr-FR" w:eastAsia="en-GB"/>
        </w:rPr>
        <w:t xml:space="preserve"> Les lames polies sont abondantes la grotte de Resplandy (Rodriguez, 1968) (BIB 2476) </w:t>
      </w:r>
      <w:r w:rsidRPr="0032190F">
        <w:rPr>
          <w:lang w:val="fr-FR"/>
        </w:rPr>
        <w:t>Céramique de tradition chasséenne (BIB 2434)</w:t>
      </w:r>
    </w:p>
    <w:p w14:paraId="6CB2D1EE" w14:textId="77777777" w:rsidR="00496682" w:rsidRPr="0032190F" w:rsidRDefault="00496682" w:rsidP="001B4639">
      <w:pPr>
        <w:jc w:val="both"/>
        <w:rPr>
          <w:lang w:val="fr-FR"/>
        </w:rPr>
      </w:pPr>
    </w:p>
    <w:p w14:paraId="232C8FB9" w14:textId="62834D0E" w:rsidR="00496682" w:rsidRPr="0032190F" w:rsidRDefault="00C33B2D" w:rsidP="00496682">
      <w:pPr>
        <w:pStyle w:val="Heading2"/>
      </w:pPr>
      <w:r>
        <w:t>a</w:t>
      </w:r>
      <w:r w:rsidR="00496682" w:rsidRPr="0032190F">
        <w:t>rt rupestre</w:t>
      </w:r>
    </w:p>
    <w:p w14:paraId="7F927436" w14:textId="173E6097" w:rsidR="001E2170" w:rsidRPr="0032190F" w:rsidRDefault="00000000" w:rsidP="001E2170">
      <w:pPr>
        <w:jc w:val="both"/>
        <w:rPr>
          <w:color w:val="090909"/>
          <w:szCs w:val="17"/>
          <w:lang w:val="fr-FR" w:eastAsia="en-GB"/>
        </w:rPr>
      </w:pPr>
      <w:hyperlink r:id="rId7653" w:anchor="Cul_Schemat_France" w:history="1">
        <w:r w:rsidR="00C632AB" w:rsidRPr="0032190F">
          <w:rPr>
            <w:rStyle w:val="Hyperlink"/>
            <w:lang w:val="fr-FR"/>
          </w:rPr>
          <w:t>art schématique peint</w:t>
        </w:r>
      </w:hyperlink>
      <w:r w:rsidR="00C632AB" w:rsidRPr="0032190F">
        <w:rPr>
          <w:lang w:val="fr-FR"/>
        </w:rPr>
        <w:t xml:space="preserve"> (BIB 2396 fig. 1)</w:t>
      </w:r>
      <w:r w:rsidR="00A207F3" w:rsidRPr="0032190F">
        <w:rPr>
          <w:lang w:val="fr-FR"/>
        </w:rPr>
        <w:t xml:space="preserve"> double </w:t>
      </w:r>
      <w:hyperlink r:id="rId7654" w:anchor="Cul_Art_TAC_T_a_visage_sub_Tfac" w:history="1">
        <w:r w:rsidR="00300DEE" w:rsidRPr="00300DEE">
          <w:rPr>
            <w:rStyle w:val="Hyperlink"/>
            <w:szCs w:val="20"/>
            <w:lang w:val="fr-FR"/>
          </w:rPr>
          <w:t>T facial</w:t>
        </w:r>
      </w:hyperlink>
      <w:r w:rsidR="00300DEE" w:rsidRPr="0032190F">
        <w:rPr>
          <w:lang w:val="fr-FR"/>
        </w:rPr>
        <w:t xml:space="preserve"> </w:t>
      </w:r>
      <w:r w:rsidR="001B6A38" w:rsidRPr="0032190F">
        <w:rPr>
          <w:lang w:val="fr-FR"/>
        </w:rPr>
        <w:t>[</w:t>
      </w:r>
      <w:hyperlink r:id="rId7655" w:anchor="Cul_Art_TAC_T_a_visage" w:history="1">
        <w:r w:rsidR="001B6A38" w:rsidRPr="0032190F">
          <w:rPr>
            <w:rStyle w:val="Hyperlink"/>
            <w:lang w:val="fr-FR"/>
          </w:rPr>
          <w:t>visage</w:t>
        </w:r>
      </w:hyperlink>
      <w:r w:rsidR="001B6A38" w:rsidRPr="0032190F">
        <w:rPr>
          <w:lang w:val="fr-FR"/>
        </w:rPr>
        <w:t xml:space="preserve">] </w:t>
      </w:r>
      <w:r w:rsidR="00A207F3" w:rsidRPr="0032190F">
        <w:rPr>
          <w:lang w:val="fr-FR"/>
        </w:rPr>
        <w:t xml:space="preserve">(BIB 2396 p. 156) </w:t>
      </w:r>
      <w:r w:rsidR="00A207F3" w:rsidRPr="0032190F">
        <w:rPr>
          <w:rFonts w:eastAsia="Code2000"/>
          <w:lang w:val="fr-FR" w:eastAsia="en-GB"/>
        </w:rPr>
        <w:t>Une idole plus grande que l'autre (BIB 2396 p. 156)</w:t>
      </w:r>
      <w:r w:rsidR="001E2170" w:rsidRPr="0032190F">
        <w:rPr>
          <w:rFonts w:eastAsia="Code2000"/>
          <w:lang w:val="fr-FR" w:eastAsia="en-GB"/>
        </w:rPr>
        <w:t xml:space="preserve"> </w:t>
      </w:r>
      <w:r w:rsidR="001E2170" w:rsidRPr="0032190F">
        <w:rPr>
          <w:color w:val="090909"/>
          <w:szCs w:val="17"/>
          <w:lang w:val="fr-FR" w:eastAsia="en-GB"/>
        </w:rPr>
        <w:t xml:space="preserve">Les deux T ne </w:t>
      </w:r>
      <w:r w:rsidR="001E2170" w:rsidRPr="0032190F">
        <w:rPr>
          <w:color w:val="1A1A1A"/>
          <w:szCs w:val="17"/>
          <w:lang w:val="fr-FR" w:eastAsia="en-GB"/>
        </w:rPr>
        <w:t xml:space="preserve">sont </w:t>
      </w:r>
      <w:r w:rsidR="001E2170" w:rsidRPr="0032190F">
        <w:rPr>
          <w:color w:val="090909"/>
          <w:szCs w:val="17"/>
          <w:lang w:val="fr-FR" w:eastAsia="en-GB"/>
        </w:rPr>
        <w:t xml:space="preserve">pas </w:t>
      </w:r>
      <w:r w:rsidR="001E2170" w:rsidRPr="0032190F">
        <w:rPr>
          <w:color w:val="1A1A1A"/>
          <w:szCs w:val="17"/>
          <w:lang w:val="fr-FR" w:eastAsia="en-GB"/>
        </w:rPr>
        <w:t xml:space="preserve">en </w:t>
      </w:r>
      <w:r w:rsidR="001E2170" w:rsidRPr="0032190F">
        <w:rPr>
          <w:color w:val="090909"/>
          <w:szCs w:val="17"/>
          <w:lang w:val="fr-FR" w:eastAsia="en-GB"/>
        </w:rPr>
        <w:t xml:space="preserve">relation </w:t>
      </w:r>
      <w:r w:rsidR="001E2170" w:rsidRPr="0032190F">
        <w:rPr>
          <w:color w:val="1A1A1A"/>
          <w:szCs w:val="17"/>
          <w:lang w:val="fr-FR" w:eastAsia="en-GB"/>
        </w:rPr>
        <w:t xml:space="preserve">visible avec </w:t>
      </w:r>
      <w:r w:rsidR="001E2170" w:rsidRPr="0032190F">
        <w:rPr>
          <w:color w:val="090909"/>
          <w:szCs w:val="17"/>
          <w:lang w:val="fr-FR" w:eastAsia="en-GB"/>
        </w:rPr>
        <w:t xml:space="preserve">les inhumations </w:t>
      </w:r>
      <w:r w:rsidR="001E2170" w:rsidRPr="0032190F">
        <w:rPr>
          <w:color w:val="1A1A1A"/>
          <w:szCs w:val="17"/>
          <w:lang w:val="fr-FR" w:eastAsia="en-GB"/>
        </w:rPr>
        <w:t xml:space="preserve">comme </w:t>
      </w:r>
      <w:r w:rsidR="001E2170" w:rsidRPr="0032190F">
        <w:rPr>
          <w:color w:val="090909"/>
          <w:szCs w:val="17"/>
          <w:lang w:val="fr-FR" w:eastAsia="en-GB"/>
        </w:rPr>
        <w:t xml:space="preserve">cela </w:t>
      </w:r>
      <w:r w:rsidR="001E2170" w:rsidRPr="0032190F">
        <w:rPr>
          <w:color w:val="1A1A1A"/>
          <w:szCs w:val="17"/>
          <w:lang w:val="fr-FR" w:eastAsia="en-GB"/>
        </w:rPr>
        <w:t xml:space="preserve">etait </w:t>
      </w:r>
      <w:r w:rsidR="001E2170" w:rsidRPr="0032190F">
        <w:rPr>
          <w:color w:val="090909"/>
          <w:szCs w:val="17"/>
          <w:lang w:val="fr-FR" w:eastAsia="en-GB"/>
        </w:rPr>
        <w:t xml:space="preserve">le cas de l'idole de </w:t>
      </w:r>
      <w:r w:rsidR="00D5302B" w:rsidRPr="0032190F">
        <w:rPr>
          <w:color w:val="090909"/>
          <w:szCs w:val="17"/>
          <w:lang w:val="fr-FR" w:eastAsia="en-GB"/>
        </w:rPr>
        <w:t>l</w:t>
      </w:r>
      <w:r w:rsidR="001E2170" w:rsidRPr="0032190F">
        <w:rPr>
          <w:color w:val="090909"/>
          <w:szCs w:val="17"/>
          <w:lang w:val="fr-FR" w:eastAsia="en-GB"/>
        </w:rPr>
        <w:t xml:space="preserve">a </w:t>
      </w:r>
      <w:r w:rsidR="001E2170" w:rsidRPr="0032190F">
        <w:rPr>
          <w:color w:val="1A1A1A"/>
          <w:szCs w:val="17"/>
          <w:lang w:val="fr-FR" w:eastAsia="en-GB"/>
        </w:rPr>
        <w:t xml:space="preserve">grotte </w:t>
      </w:r>
      <w:hyperlink r:id="rId7656" w:anchor="Sit_Lhermite" w:history="1">
        <w:r w:rsidR="001E2170" w:rsidRPr="0032190F">
          <w:rPr>
            <w:rStyle w:val="Hyperlink"/>
            <w:szCs w:val="17"/>
            <w:lang w:val="fr-FR" w:eastAsia="en-GB"/>
          </w:rPr>
          <w:t>Lhermite</w:t>
        </w:r>
      </w:hyperlink>
      <w:r w:rsidR="001E2170" w:rsidRPr="0032190F">
        <w:rPr>
          <w:color w:val="090909"/>
          <w:szCs w:val="17"/>
          <w:lang w:val="fr-FR" w:eastAsia="en-GB"/>
        </w:rPr>
        <w:t xml:space="preserve">. Ce </w:t>
      </w:r>
      <w:r w:rsidR="001E2170" w:rsidRPr="0032190F">
        <w:rPr>
          <w:color w:val="1A1A1A"/>
          <w:szCs w:val="17"/>
          <w:lang w:val="fr-FR" w:eastAsia="en-GB"/>
        </w:rPr>
        <w:t xml:space="preserve">sont </w:t>
      </w:r>
      <w:r w:rsidR="001E2170" w:rsidRPr="0032190F">
        <w:rPr>
          <w:color w:val="090909"/>
          <w:szCs w:val="17"/>
          <w:lang w:val="fr-FR" w:eastAsia="en-GB"/>
        </w:rPr>
        <w:t xml:space="preserve">des </w:t>
      </w:r>
      <w:hyperlink r:id="rId7657" w:anchor="Cul_Art_lex_graffiti" w:history="1">
        <w:r w:rsidR="00C33B2D" w:rsidRPr="009F2B4E">
          <w:rPr>
            <w:rStyle w:val="Hyperlink"/>
            <w:lang w:val="fr-FR"/>
          </w:rPr>
          <w:t>graffiti</w:t>
        </w:r>
      </w:hyperlink>
      <w:r w:rsidR="00C33B2D" w:rsidRPr="009F2B4E">
        <w:rPr>
          <w:lang w:val="fr-FR"/>
        </w:rPr>
        <w:t xml:space="preserve"> </w:t>
      </w:r>
      <w:r w:rsidR="001E2170" w:rsidRPr="0032190F">
        <w:rPr>
          <w:color w:val="090909"/>
          <w:szCs w:val="17"/>
          <w:lang w:val="fr-FR" w:eastAsia="en-GB"/>
        </w:rPr>
        <w:t xml:space="preserve">indechiffrables qui </w:t>
      </w:r>
      <w:r w:rsidR="001E2170" w:rsidRPr="0032190F">
        <w:rPr>
          <w:color w:val="1A1A1A"/>
          <w:szCs w:val="17"/>
          <w:lang w:val="fr-FR" w:eastAsia="en-GB"/>
        </w:rPr>
        <w:t xml:space="preserve">sont </w:t>
      </w:r>
      <w:r w:rsidR="001E2170" w:rsidRPr="0032190F">
        <w:rPr>
          <w:color w:val="090909"/>
          <w:szCs w:val="17"/>
          <w:lang w:val="fr-FR" w:eastAsia="en-GB"/>
        </w:rPr>
        <w:t xml:space="preserve">peints </w:t>
      </w:r>
      <w:r w:rsidR="001E2170" w:rsidRPr="0032190F">
        <w:rPr>
          <w:rFonts w:eastAsia="HiddenHorzOCR"/>
          <w:color w:val="1A1A1A"/>
          <w:szCs w:val="13"/>
          <w:lang w:val="fr-FR" w:eastAsia="en-GB"/>
        </w:rPr>
        <w:t>a</w:t>
      </w:r>
      <w:r w:rsidR="00C33B2D">
        <w:rPr>
          <w:rFonts w:eastAsia="HiddenHorzOCR"/>
          <w:color w:val="1A1A1A"/>
          <w:szCs w:val="13"/>
          <w:lang w:val="fr-FR" w:eastAsia="en-GB"/>
        </w:rPr>
        <w:t>u</w:t>
      </w:r>
      <w:r w:rsidR="001E2170" w:rsidRPr="0032190F">
        <w:rPr>
          <w:rFonts w:eastAsia="HiddenHorzOCR"/>
          <w:color w:val="1A1A1A"/>
          <w:szCs w:val="13"/>
          <w:lang w:val="fr-FR" w:eastAsia="en-GB"/>
        </w:rPr>
        <w:t xml:space="preserve">-dessus </w:t>
      </w:r>
      <w:r w:rsidR="00D5302B" w:rsidRPr="0032190F">
        <w:rPr>
          <w:color w:val="090909"/>
          <w:szCs w:val="17"/>
          <w:lang w:val="fr-FR" w:eastAsia="en-GB"/>
        </w:rPr>
        <w:t>de la tom</w:t>
      </w:r>
      <w:r w:rsidR="001E2170" w:rsidRPr="0032190F">
        <w:rPr>
          <w:color w:val="090909"/>
          <w:szCs w:val="17"/>
          <w:lang w:val="fr-FR" w:eastAsia="en-GB"/>
        </w:rPr>
        <w:t xml:space="preserve">be neolithique </w:t>
      </w:r>
      <w:r w:rsidR="001E2170" w:rsidRPr="0032190F">
        <w:rPr>
          <w:color w:val="1A1A1A"/>
          <w:szCs w:val="17"/>
          <w:lang w:val="fr-FR" w:eastAsia="en-GB"/>
        </w:rPr>
        <w:t xml:space="preserve">a </w:t>
      </w:r>
      <w:r w:rsidR="001E2170" w:rsidRPr="0032190F">
        <w:rPr>
          <w:color w:val="090909"/>
          <w:szCs w:val="17"/>
          <w:lang w:val="fr-FR" w:eastAsia="en-GB"/>
        </w:rPr>
        <w:t xml:space="preserve">murette. Dans </w:t>
      </w:r>
      <w:r w:rsidR="00C33B2D">
        <w:rPr>
          <w:color w:val="090909"/>
          <w:szCs w:val="17"/>
          <w:lang w:val="fr-FR" w:eastAsia="en-GB"/>
        </w:rPr>
        <w:t>l</w:t>
      </w:r>
      <w:r w:rsidR="001E2170" w:rsidRPr="0032190F">
        <w:rPr>
          <w:color w:val="090909"/>
          <w:szCs w:val="17"/>
          <w:lang w:val="fr-FR" w:eastAsia="en-GB"/>
        </w:rPr>
        <w:t xml:space="preserve">a galerie nord-ouest </w:t>
      </w:r>
      <w:r w:rsidR="001E2170" w:rsidRPr="0032190F">
        <w:rPr>
          <w:color w:val="1A1A1A"/>
          <w:szCs w:val="17"/>
          <w:lang w:val="fr-FR" w:eastAsia="en-GB"/>
        </w:rPr>
        <w:t xml:space="preserve">on a </w:t>
      </w:r>
      <w:r w:rsidR="001E2170" w:rsidRPr="0032190F">
        <w:rPr>
          <w:color w:val="090909"/>
          <w:szCs w:val="17"/>
          <w:lang w:val="fr-FR" w:eastAsia="en-GB"/>
        </w:rPr>
        <w:t xml:space="preserve">trouve une </w:t>
      </w:r>
      <w:r w:rsidR="001E2170" w:rsidRPr="0032190F">
        <w:rPr>
          <w:color w:val="1A1A1A"/>
          <w:szCs w:val="17"/>
          <w:lang w:val="fr-FR" w:eastAsia="en-GB"/>
        </w:rPr>
        <w:t xml:space="preserve">ecuelle a carene </w:t>
      </w:r>
      <w:r w:rsidR="001E2170" w:rsidRPr="0032190F">
        <w:rPr>
          <w:color w:val="090909"/>
          <w:szCs w:val="17"/>
          <w:lang w:val="fr-FR" w:eastAsia="en-GB"/>
        </w:rPr>
        <w:t>basse</w:t>
      </w:r>
      <w:r w:rsidR="001E2170" w:rsidRPr="0032190F">
        <w:rPr>
          <w:color w:val="2E2E2E"/>
          <w:szCs w:val="17"/>
          <w:lang w:val="fr-FR" w:eastAsia="en-GB"/>
        </w:rPr>
        <w:t xml:space="preserve">, </w:t>
      </w:r>
      <w:r w:rsidR="001E2170" w:rsidRPr="0032190F">
        <w:rPr>
          <w:color w:val="1A1A1A"/>
          <w:szCs w:val="17"/>
          <w:lang w:val="fr-FR" w:eastAsia="en-GB"/>
        </w:rPr>
        <w:t xml:space="preserve">posee a </w:t>
      </w:r>
      <w:r w:rsidR="001E2170" w:rsidRPr="0032190F">
        <w:rPr>
          <w:color w:val="090909"/>
          <w:szCs w:val="17"/>
          <w:lang w:val="fr-FR" w:eastAsia="en-GB"/>
        </w:rPr>
        <w:t xml:space="preserve">l'envers </w:t>
      </w:r>
      <w:r w:rsidR="001E2170" w:rsidRPr="0032190F">
        <w:rPr>
          <w:color w:val="1A1A1A"/>
          <w:szCs w:val="17"/>
          <w:lang w:val="fr-FR" w:eastAsia="en-GB"/>
        </w:rPr>
        <w:t xml:space="preserve">sous </w:t>
      </w:r>
      <w:r w:rsidR="001E2170" w:rsidRPr="0032190F">
        <w:rPr>
          <w:color w:val="090909"/>
          <w:szCs w:val="17"/>
          <w:lang w:val="fr-FR" w:eastAsia="en-GB"/>
        </w:rPr>
        <w:t xml:space="preserve">un panneau de </w:t>
      </w:r>
      <w:hyperlink r:id="rId7658" w:anchor="Cul_Art_lex_graffiti" w:history="1">
        <w:r w:rsidR="00BB539A" w:rsidRPr="00105D6F">
          <w:rPr>
            <w:rStyle w:val="Hyperlink"/>
            <w:lang w:val="fr-FR"/>
          </w:rPr>
          <w:t>graffiti</w:t>
        </w:r>
      </w:hyperlink>
      <w:r w:rsidR="00BB539A" w:rsidRPr="00105D6F">
        <w:rPr>
          <w:rStyle w:val="Hyperlink"/>
          <w:color w:val="000000"/>
          <w:u w:val="none"/>
          <w:lang w:val="fr-FR"/>
        </w:rPr>
        <w:t xml:space="preserve"> </w:t>
      </w:r>
      <w:r w:rsidR="001E2170" w:rsidRPr="0032190F">
        <w:rPr>
          <w:color w:val="1A1A1A"/>
          <w:szCs w:val="17"/>
          <w:lang w:val="fr-FR" w:eastAsia="en-GB"/>
        </w:rPr>
        <w:t xml:space="preserve">sans </w:t>
      </w:r>
      <w:r w:rsidR="001E2170" w:rsidRPr="0032190F">
        <w:rPr>
          <w:color w:val="090909"/>
          <w:szCs w:val="17"/>
          <w:lang w:val="fr-FR" w:eastAsia="en-GB"/>
        </w:rPr>
        <w:t>interpretation possible</w:t>
      </w:r>
      <w:r w:rsidR="001E2170" w:rsidRPr="0032190F">
        <w:rPr>
          <w:color w:val="2E2E2E"/>
          <w:szCs w:val="17"/>
          <w:lang w:val="fr-FR" w:eastAsia="en-GB"/>
        </w:rPr>
        <w:t xml:space="preserve">. </w:t>
      </w:r>
      <w:r w:rsidR="001E2170" w:rsidRPr="0032190F">
        <w:rPr>
          <w:color w:val="090909"/>
          <w:szCs w:val="17"/>
          <w:lang w:val="fr-FR" w:eastAsia="en-GB"/>
        </w:rPr>
        <w:t xml:space="preserve">Cet </w:t>
      </w:r>
      <w:r w:rsidR="001E2170" w:rsidRPr="0032190F">
        <w:rPr>
          <w:color w:val="1A1A1A"/>
          <w:szCs w:val="17"/>
          <w:lang w:val="fr-FR" w:eastAsia="en-GB"/>
        </w:rPr>
        <w:t xml:space="preserve">ensemble </w:t>
      </w:r>
      <w:r w:rsidR="001E2170" w:rsidRPr="0032190F">
        <w:rPr>
          <w:color w:val="090909"/>
          <w:szCs w:val="17"/>
          <w:lang w:val="fr-FR" w:eastAsia="en-GB"/>
        </w:rPr>
        <w:t xml:space="preserve">de faits </w:t>
      </w:r>
      <w:r w:rsidR="001E2170" w:rsidRPr="0032190F">
        <w:rPr>
          <w:color w:val="1A1A1A"/>
          <w:szCs w:val="17"/>
          <w:lang w:val="fr-FR" w:eastAsia="en-GB"/>
        </w:rPr>
        <w:t xml:space="preserve">permettrait </w:t>
      </w:r>
      <w:r w:rsidR="001E2170" w:rsidRPr="0032190F">
        <w:rPr>
          <w:color w:val="090909"/>
          <w:szCs w:val="17"/>
          <w:lang w:val="fr-FR" w:eastAsia="en-GB"/>
        </w:rPr>
        <w:t xml:space="preserve">d'attribuer </w:t>
      </w:r>
      <w:r w:rsidR="001E2170" w:rsidRPr="0032190F">
        <w:rPr>
          <w:color w:val="1A1A1A"/>
          <w:szCs w:val="17"/>
          <w:lang w:val="fr-FR" w:eastAsia="en-GB"/>
        </w:rPr>
        <w:t xml:space="preserve">ces peintures au </w:t>
      </w:r>
      <w:hyperlink r:id="rId7659" w:anchor="Cul_Neo_final" w:history="1">
        <w:r w:rsidR="00BB539A">
          <w:rPr>
            <w:rStyle w:val="Hyperlink"/>
            <w:szCs w:val="17"/>
            <w:lang w:val="fr-FR" w:eastAsia="en-GB"/>
          </w:rPr>
          <w:t>NF</w:t>
        </w:r>
      </w:hyperlink>
      <w:r w:rsidR="001E2170" w:rsidRPr="0032190F">
        <w:rPr>
          <w:color w:val="090909"/>
          <w:szCs w:val="17"/>
          <w:lang w:val="fr-FR" w:eastAsia="en-GB"/>
        </w:rPr>
        <w:t>. (BIB 901)</w:t>
      </w:r>
    </w:p>
    <w:p w14:paraId="30812AD0" w14:textId="77777777" w:rsidR="00496682" w:rsidRPr="0032190F" w:rsidRDefault="00496682" w:rsidP="00496682">
      <w:pPr>
        <w:autoSpaceDE w:val="0"/>
        <w:autoSpaceDN w:val="0"/>
        <w:adjustRightInd w:val="0"/>
        <w:rPr>
          <w:rFonts w:eastAsia="Code2000"/>
          <w:lang w:val="fr-FR" w:eastAsia="en-GB"/>
        </w:rPr>
      </w:pPr>
    </w:p>
    <w:p w14:paraId="66543651" w14:textId="25032102" w:rsidR="00496682" w:rsidRPr="0032190F" w:rsidRDefault="00C33B2D" w:rsidP="00496682">
      <w:pPr>
        <w:pStyle w:val="Heading2"/>
        <w:rPr>
          <w:rFonts w:eastAsia="Code2000"/>
          <w:lang w:eastAsia="en-GB"/>
        </w:rPr>
      </w:pPr>
      <w:r>
        <w:rPr>
          <w:rFonts w:eastAsia="Code2000"/>
          <w:lang w:eastAsia="en-GB"/>
        </w:rPr>
        <w:t>p</w:t>
      </w:r>
      <w:r w:rsidR="00496682" w:rsidRPr="0032190F">
        <w:rPr>
          <w:rFonts w:eastAsia="Code2000"/>
          <w:lang w:eastAsia="en-GB"/>
        </w:rPr>
        <w:t>oignard</w:t>
      </w:r>
    </w:p>
    <w:p w14:paraId="47B4A993" w14:textId="69384A66" w:rsidR="00496682" w:rsidRPr="0032190F" w:rsidRDefault="00496682" w:rsidP="00104BCD">
      <w:pPr>
        <w:jc w:val="both"/>
        <w:rPr>
          <w:rFonts w:eastAsia="Code2000"/>
          <w:lang w:val="fr-FR" w:eastAsia="en-GB"/>
        </w:rPr>
      </w:pPr>
      <w:r w:rsidRPr="0032190F">
        <w:rPr>
          <w:rFonts w:eastAsia="Code2000"/>
          <w:lang w:val="fr-FR" w:eastAsia="en-GB"/>
        </w:rPr>
        <w:t xml:space="preserve">Rodriguez considère que le poignard en </w:t>
      </w:r>
      <w:hyperlink r:id="rId7660" w:anchor="Sit_Cuivre" w:history="1">
        <w:r w:rsidR="00BA150E" w:rsidRPr="00BA150E">
          <w:rPr>
            <w:rStyle w:val="Hyperlink"/>
            <w:lang w:val="fr-FR"/>
          </w:rPr>
          <w:t>cuivr</w:t>
        </w:r>
        <w:r w:rsidR="00BA150E">
          <w:rPr>
            <w:rStyle w:val="Hyperlink"/>
            <w:lang w:val="fr-FR"/>
          </w:rPr>
          <w:t>e</w:t>
        </w:r>
      </w:hyperlink>
      <w:r w:rsidR="00BA150E">
        <w:rPr>
          <w:lang w:val="fr-FR"/>
        </w:rPr>
        <w:t xml:space="preserve"> </w:t>
      </w:r>
      <w:r w:rsidRPr="0032190F">
        <w:rPr>
          <w:rFonts w:eastAsia="Code2000"/>
          <w:lang w:val="fr-FR" w:eastAsia="en-GB"/>
        </w:rPr>
        <w:t xml:space="preserve">de Resplandy est identique à l'objet de la </w:t>
      </w:r>
      <w:r w:rsidR="00BA150E">
        <w:rPr>
          <w:rFonts w:eastAsia="Code2000"/>
          <w:lang w:val="fr-FR" w:eastAsia="en-GB"/>
        </w:rPr>
        <w:t>SM</w:t>
      </w:r>
      <w:r w:rsidRPr="0032190F">
        <w:rPr>
          <w:rFonts w:eastAsia="Code2000"/>
          <w:lang w:val="fr-FR" w:eastAsia="en-GB"/>
        </w:rPr>
        <w:t xml:space="preserve"> de la Gruasse </w:t>
      </w:r>
      <w:r w:rsidR="00BA150E">
        <w:rPr>
          <w:rFonts w:eastAsia="Code2000"/>
          <w:lang w:val="fr-FR" w:eastAsia="en-GB"/>
        </w:rPr>
        <w:t xml:space="preserve">[Grausse ?] </w:t>
      </w:r>
      <w:r w:rsidRPr="0032190F">
        <w:rPr>
          <w:rFonts w:eastAsia="Code2000"/>
          <w:lang w:val="fr-FR" w:eastAsia="en-GB"/>
        </w:rPr>
        <w:t>(Rodriguez, 1992 et 1996).(BIB 2476) Le rattachement du poignard m</w:t>
      </w:r>
      <w:r w:rsidRPr="0032190F">
        <w:rPr>
          <w:rFonts w:eastAsia="Code2000" w:hint="eastAsia"/>
          <w:lang w:val="fr-FR" w:eastAsia="en-GB"/>
        </w:rPr>
        <w:t>é</w:t>
      </w:r>
      <w:r w:rsidRPr="0032190F">
        <w:rPr>
          <w:rFonts w:eastAsia="Code2000"/>
          <w:lang w:val="fr-FR" w:eastAsia="en-GB"/>
        </w:rPr>
        <w:t>tallique de Resplandy avec la civilisation saintponienne est en outre contredit par la premi</w:t>
      </w:r>
      <w:r w:rsidRPr="0032190F">
        <w:rPr>
          <w:rFonts w:eastAsia="Code2000" w:hint="eastAsia"/>
          <w:lang w:val="fr-FR" w:eastAsia="en-GB"/>
        </w:rPr>
        <w:t>è</w:t>
      </w:r>
      <w:r w:rsidRPr="0032190F">
        <w:rPr>
          <w:rFonts w:eastAsia="Code2000"/>
          <w:lang w:val="fr-FR" w:eastAsia="en-GB"/>
        </w:rPr>
        <w:t xml:space="preserve">re relation de la fouille faite par G. Rodriguez (1968). Il a </w:t>
      </w:r>
      <w:r w:rsidRPr="0032190F">
        <w:rPr>
          <w:rFonts w:eastAsia="Code2000" w:hint="eastAsia"/>
          <w:lang w:val="fr-FR" w:eastAsia="en-GB"/>
        </w:rPr>
        <w:t>é</w:t>
      </w:r>
      <w:r w:rsidRPr="0032190F">
        <w:rPr>
          <w:rFonts w:eastAsia="Code2000"/>
          <w:lang w:val="fr-FR" w:eastAsia="en-GB"/>
        </w:rPr>
        <w:t>t</w:t>
      </w:r>
      <w:r w:rsidRPr="0032190F">
        <w:rPr>
          <w:rFonts w:eastAsia="Code2000" w:hint="eastAsia"/>
          <w:lang w:val="fr-FR" w:eastAsia="en-GB"/>
        </w:rPr>
        <w:t>é</w:t>
      </w:r>
      <w:r w:rsidRPr="0032190F">
        <w:rPr>
          <w:rFonts w:eastAsia="Code2000"/>
          <w:lang w:val="fr-FR" w:eastAsia="en-GB"/>
        </w:rPr>
        <w:t xml:space="preserve"> d</w:t>
      </w:r>
      <w:r w:rsidRPr="0032190F">
        <w:rPr>
          <w:rFonts w:eastAsia="Code2000" w:hint="eastAsia"/>
          <w:lang w:val="fr-FR" w:eastAsia="en-GB"/>
        </w:rPr>
        <w:t>é</w:t>
      </w:r>
      <w:r w:rsidRPr="0032190F">
        <w:rPr>
          <w:rFonts w:eastAsia="Code2000"/>
          <w:lang w:val="fr-FR" w:eastAsia="en-GB"/>
        </w:rPr>
        <w:t>couvert, en compagnie d'autres objets de m</w:t>
      </w:r>
      <w:r w:rsidRPr="0032190F">
        <w:rPr>
          <w:rFonts w:eastAsia="Code2000" w:hint="eastAsia"/>
          <w:lang w:val="fr-FR" w:eastAsia="en-GB"/>
        </w:rPr>
        <w:t>é</w:t>
      </w:r>
      <w:r w:rsidRPr="0032190F">
        <w:rPr>
          <w:rFonts w:eastAsia="Code2000"/>
          <w:lang w:val="fr-FR" w:eastAsia="en-GB"/>
        </w:rPr>
        <w:t>tal, dans une fosse, creus</w:t>
      </w:r>
      <w:r w:rsidRPr="0032190F">
        <w:rPr>
          <w:rFonts w:eastAsia="Code2000" w:hint="eastAsia"/>
          <w:lang w:val="fr-FR" w:eastAsia="en-GB"/>
        </w:rPr>
        <w:t>é</w:t>
      </w:r>
      <w:r w:rsidRPr="0032190F">
        <w:rPr>
          <w:rFonts w:eastAsia="Code2000"/>
          <w:lang w:val="fr-FR" w:eastAsia="en-GB"/>
        </w:rPr>
        <w:t>e dans l'unique horizon saintponien de Resplandy. Il ne peut, de ce fait, qu'</w:t>
      </w:r>
      <w:r w:rsidRPr="0032190F">
        <w:rPr>
          <w:rFonts w:eastAsia="Code2000" w:hint="eastAsia"/>
          <w:lang w:val="fr-FR" w:eastAsia="en-GB"/>
        </w:rPr>
        <w:t>ê</w:t>
      </w:r>
      <w:r w:rsidRPr="0032190F">
        <w:rPr>
          <w:rFonts w:eastAsia="Code2000"/>
          <w:lang w:val="fr-FR" w:eastAsia="en-GB"/>
        </w:rPr>
        <w:t>tre post</w:t>
      </w:r>
      <w:r w:rsidRPr="0032190F">
        <w:rPr>
          <w:rFonts w:eastAsia="Code2000" w:hint="eastAsia"/>
          <w:lang w:val="fr-FR" w:eastAsia="en-GB"/>
        </w:rPr>
        <w:t>é</w:t>
      </w:r>
      <w:r w:rsidRPr="0032190F">
        <w:rPr>
          <w:rFonts w:eastAsia="Code2000"/>
          <w:lang w:val="fr-FR" w:eastAsia="en-GB"/>
        </w:rPr>
        <w:t xml:space="preserve">rieur </w:t>
      </w:r>
      <w:r w:rsidRPr="0032190F">
        <w:rPr>
          <w:rFonts w:eastAsia="Code2000" w:hint="eastAsia"/>
          <w:lang w:val="fr-FR" w:eastAsia="en-GB"/>
        </w:rPr>
        <w:t>à</w:t>
      </w:r>
      <w:r w:rsidRPr="0032190F">
        <w:rPr>
          <w:rFonts w:eastAsia="Code2000"/>
          <w:lang w:val="fr-FR" w:eastAsia="en-GB"/>
        </w:rPr>
        <w:t xml:space="preserve"> l'occupation saintponienne et, s' agissant de l'horizon de surface du gisement, en toute rigueur, il est indatable. Les analyses spectrographiques r</w:t>
      </w:r>
      <w:r w:rsidRPr="0032190F">
        <w:rPr>
          <w:rFonts w:eastAsia="Code2000" w:hint="eastAsia"/>
          <w:lang w:val="fr-FR" w:eastAsia="en-GB"/>
        </w:rPr>
        <w:t>é</w:t>
      </w:r>
      <w:r w:rsidRPr="0032190F">
        <w:rPr>
          <w:rFonts w:eastAsia="Code2000"/>
          <w:lang w:val="fr-FR" w:eastAsia="en-GB"/>
        </w:rPr>
        <w:t>alis</w:t>
      </w:r>
      <w:r w:rsidRPr="0032190F">
        <w:rPr>
          <w:rFonts w:eastAsia="Code2000" w:hint="eastAsia"/>
          <w:lang w:val="fr-FR" w:eastAsia="en-GB"/>
        </w:rPr>
        <w:t>é</w:t>
      </w:r>
      <w:r w:rsidRPr="0032190F">
        <w:rPr>
          <w:rFonts w:eastAsia="Code2000"/>
          <w:lang w:val="fr-FR" w:eastAsia="en-GB"/>
        </w:rPr>
        <w:t>es dans le cadre du PCR "Mines et metallurgies" (Ambert, 1997), soulignent la "composition chalcolithique " des objets m</w:t>
      </w:r>
      <w:r w:rsidRPr="0032190F">
        <w:rPr>
          <w:rFonts w:eastAsia="Code2000" w:hint="eastAsia"/>
          <w:lang w:val="fr-FR" w:eastAsia="en-GB"/>
        </w:rPr>
        <w:t>é</w:t>
      </w:r>
      <w:r w:rsidRPr="0032190F">
        <w:rPr>
          <w:rFonts w:eastAsia="Code2000"/>
          <w:lang w:val="fr-FR" w:eastAsia="en-GB"/>
        </w:rPr>
        <w:t xml:space="preserve">talliques de Resplandy, permettant seulement de les rattacher, y compris le poignard, a fortiori </w:t>
      </w:r>
      <w:r w:rsidRPr="0032190F">
        <w:rPr>
          <w:rFonts w:eastAsia="Code2000" w:hint="eastAsia"/>
          <w:lang w:val="fr-FR" w:eastAsia="en-GB"/>
        </w:rPr>
        <w:t>à</w:t>
      </w:r>
      <w:r w:rsidRPr="0032190F">
        <w:rPr>
          <w:rFonts w:eastAsia="Code2000"/>
          <w:lang w:val="fr-FR" w:eastAsia="en-GB"/>
        </w:rPr>
        <w:t xml:space="preserve"> la seconde moiti</w:t>
      </w:r>
      <w:r w:rsidRPr="0032190F">
        <w:rPr>
          <w:rFonts w:eastAsia="Code2000" w:hint="eastAsia"/>
          <w:lang w:val="fr-FR" w:eastAsia="en-GB"/>
        </w:rPr>
        <w:t>é</w:t>
      </w:r>
      <w:r w:rsidRPr="0032190F">
        <w:rPr>
          <w:rFonts w:eastAsia="Code2000"/>
          <w:lang w:val="fr-FR" w:eastAsia="en-GB"/>
        </w:rPr>
        <w:t xml:space="preserve"> du IIe mill</w:t>
      </w:r>
      <w:r w:rsidRPr="0032190F">
        <w:rPr>
          <w:rFonts w:eastAsia="Code2000" w:hint="eastAsia"/>
          <w:lang w:val="fr-FR" w:eastAsia="en-GB"/>
        </w:rPr>
        <w:t>é</w:t>
      </w:r>
      <w:r w:rsidRPr="0032190F">
        <w:rPr>
          <w:rFonts w:eastAsia="Code2000"/>
          <w:lang w:val="fr-FR" w:eastAsia="en-GB"/>
        </w:rPr>
        <w:t>naire av. J.-C, c'est-</w:t>
      </w:r>
      <w:r w:rsidRPr="0032190F">
        <w:rPr>
          <w:rFonts w:eastAsia="Code2000" w:hint="eastAsia"/>
          <w:lang w:val="fr-FR" w:eastAsia="en-GB"/>
        </w:rPr>
        <w:t>à</w:t>
      </w:r>
      <w:r w:rsidRPr="0032190F">
        <w:rPr>
          <w:rFonts w:eastAsia="Code2000"/>
          <w:lang w:val="fr-FR" w:eastAsia="en-GB"/>
        </w:rPr>
        <w:t>-dire avec vraisemblance post</w:t>
      </w:r>
      <w:r w:rsidRPr="0032190F">
        <w:rPr>
          <w:rFonts w:eastAsia="Code2000" w:hint="eastAsia"/>
          <w:lang w:val="fr-FR" w:eastAsia="en-GB"/>
        </w:rPr>
        <w:t>é</w:t>
      </w:r>
      <w:r w:rsidRPr="0032190F">
        <w:rPr>
          <w:rFonts w:eastAsia="Code2000"/>
          <w:lang w:val="fr-FR" w:eastAsia="en-GB"/>
        </w:rPr>
        <w:t xml:space="preserve">rieurement </w:t>
      </w:r>
      <w:r w:rsidRPr="0032190F">
        <w:rPr>
          <w:rFonts w:eastAsia="Code2000" w:hint="eastAsia"/>
          <w:lang w:val="fr-FR" w:eastAsia="en-GB"/>
        </w:rPr>
        <w:t>à</w:t>
      </w:r>
      <w:r w:rsidRPr="0032190F">
        <w:rPr>
          <w:rFonts w:eastAsia="Code2000"/>
          <w:lang w:val="fr-FR" w:eastAsia="en-GB"/>
        </w:rPr>
        <w:t xml:space="preserve"> l'extinction du Saintponien. (BIB 2476)</w:t>
      </w:r>
    </w:p>
    <w:p w14:paraId="78DA58AC" w14:textId="77777777" w:rsidR="00496682" w:rsidRPr="0032190F" w:rsidRDefault="00496682" w:rsidP="00104BCD">
      <w:pPr>
        <w:jc w:val="both"/>
        <w:rPr>
          <w:rFonts w:eastAsia="Code2000"/>
          <w:lang w:val="fr-FR" w:eastAsia="en-GB"/>
        </w:rPr>
      </w:pPr>
    </w:p>
    <w:p w14:paraId="6B88AA61" w14:textId="5B6E7C40" w:rsidR="00496682" w:rsidRPr="0032190F" w:rsidRDefault="00C33B2D" w:rsidP="00496682">
      <w:pPr>
        <w:pStyle w:val="Heading2"/>
      </w:pPr>
      <w:r>
        <w:t>p</w:t>
      </w:r>
      <w:r w:rsidR="00496682" w:rsidRPr="0032190F">
        <w:t>endeloque</w:t>
      </w:r>
    </w:p>
    <w:p w14:paraId="74FD3AA7" w14:textId="1F94FBDC" w:rsidR="00496682" w:rsidRPr="0032190F" w:rsidRDefault="00496682" w:rsidP="00496682">
      <w:pPr>
        <w:jc w:val="both"/>
        <w:rPr>
          <w:lang w:val="fr-FR"/>
        </w:rPr>
      </w:pPr>
      <w:r w:rsidRPr="0032190F">
        <w:rPr>
          <w:lang w:val="fr-FR"/>
        </w:rPr>
        <w:t>La pendeloque cornue en bois de cerf découverte dans cette grotte peut être rapprochée de l' "</w:t>
      </w:r>
      <w:hyperlink r:id="rId7661" w:anchor="Cul_Art_TAC_T_t_objet" w:history="1">
        <w:r w:rsidRPr="0032190F">
          <w:rPr>
            <w:rStyle w:val="Hyperlink"/>
            <w:lang w:val="fr-FR"/>
          </w:rPr>
          <w:t>objet</w:t>
        </w:r>
      </w:hyperlink>
      <w:r w:rsidRPr="0032190F">
        <w:rPr>
          <w:lang w:val="fr-FR"/>
        </w:rPr>
        <w:t xml:space="preserve">" des </w:t>
      </w:r>
      <w:hyperlink r:id="rId7662" w:anchor="Cul_Rouergue" w:history="1">
        <w:r w:rsidRPr="0032190F">
          <w:rPr>
            <w:rStyle w:val="Hyperlink"/>
            <w:lang w:val="fr-FR"/>
          </w:rPr>
          <w:t>statue-menhirs</w:t>
        </w:r>
      </w:hyperlink>
      <w:r w:rsidRPr="0032190F">
        <w:rPr>
          <w:lang w:val="fr-FR"/>
        </w:rPr>
        <w:t xml:space="preserve"> (BIB 1183 p. 121)</w:t>
      </w:r>
    </w:p>
    <w:p w14:paraId="31C01CC5" w14:textId="4635ED2B" w:rsidR="00496682" w:rsidRPr="0032190F" w:rsidRDefault="00496682" w:rsidP="00496682">
      <w:pPr>
        <w:rPr>
          <w:lang w:val="fr-FR"/>
        </w:rPr>
      </w:pPr>
      <w:r w:rsidRPr="0032190F">
        <w:rPr>
          <w:rFonts w:eastAsia="Code2000"/>
          <w:lang w:val="fr-FR" w:eastAsia="en-GB"/>
        </w:rPr>
        <w:t>Fragments de bracelets en os compact, sensiblement identiques, a d'autant plus facilement retenu notre attention que plusieurs de ces documents poss</w:t>
      </w:r>
      <w:r w:rsidRPr="0032190F">
        <w:rPr>
          <w:rFonts w:eastAsia="Code2000" w:hint="eastAsia"/>
          <w:lang w:val="fr-FR" w:eastAsia="en-GB"/>
        </w:rPr>
        <w:t>è</w:t>
      </w:r>
      <w:r w:rsidRPr="0032190F">
        <w:rPr>
          <w:rFonts w:eastAsia="Code2000"/>
          <w:lang w:val="fr-FR" w:eastAsia="en-GB"/>
        </w:rPr>
        <w:t>dent des trous biconiques qui peuvent faciliter l'assemblage de plusieurs de ces arcs de cercle pour former un anneau complet. A rapprocher de l' "</w:t>
      </w:r>
      <w:hyperlink r:id="rId7663" w:anchor="Cul_Art_TAC_T_t_objet" w:history="1">
        <w:r w:rsidRPr="0032190F">
          <w:rPr>
            <w:rStyle w:val="Hyperlink"/>
            <w:rFonts w:eastAsia="Code2000"/>
            <w:lang w:val="fr-FR" w:eastAsia="en-GB"/>
          </w:rPr>
          <w:t>objet</w:t>
        </w:r>
      </w:hyperlink>
      <w:r w:rsidRPr="0032190F">
        <w:rPr>
          <w:rFonts w:eastAsia="Code2000"/>
          <w:lang w:val="fr-FR" w:eastAsia="en-GB"/>
        </w:rPr>
        <w:t> " (BIB 2476)</w:t>
      </w:r>
      <w:r w:rsidRPr="0032190F">
        <w:rPr>
          <w:lang w:val="fr-FR"/>
        </w:rPr>
        <w:t xml:space="preserve"> </w:t>
      </w:r>
    </w:p>
    <w:p w14:paraId="321C6E09" w14:textId="77777777" w:rsidR="001B6A38" w:rsidRPr="0032190F" w:rsidRDefault="00496682" w:rsidP="001E2170">
      <w:pPr>
        <w:jc w:val="both"/>
        <w:rPr>
          <w:lang w:val="fr-FR"/>
        </w:rPr>
      </w:pPr>
      <w:r w:rsidRPr="0032190F">
        <w:rPr>
          <w:rFonts w:eastAsia="Code2000"/>
          <w:lang w:val="fr-FR" w:eastAsia="en-GB"/>
        </w:rPr>
        <w:t xml:space="preserve">Un dernier exemplaire qui "ressemble fort au fragment de bracelet de Labeil" (Barge, 1982, p. 178) provient de la grotte de Resplandy. Il est en bois de cerf, de section </w:t>
      </w:r>
      <w:r w:rsidRPr="0032190F">
        <w:rPr>
          <w:rFonts w:eastAsia="Code2000" w:hint="eastAsia"/>
          <w:lang w:val="fr-FR" w:eastAsia="en-GB"/>
        </w:rPr>
        <w:t>é</w:t>
      </w:r>
      <w:r w:rsidRPr="0032190F">
        <w:rPr>
          <w:rFonts w:eastAsia="Code2000"/>
          <w:lang w:val="fr-FR" w:eastAsia="en-GB"/>
        </w:rPr>
        <w:t xml:space="preserve">troite et haute, sans que nous sachions s'il porte </w:t>
      </w:r>
      <w:r w:rsidRPr="0032190F">
        <w:rPr>
          <w:rFonts w:eastAsia="Code2000" w:hint="eastAsia"/>
          <w:lang w:val="fr-FR" w:eastAsia="en-GB"/>
        </w:rPr>
        <w:t>é</w:t>
      </w:r>
      <w:r w:rsidRPr="0032190F">
        <w:rPr>
          <w:rFonts w:eastAsia="Code2000"/>
          <w:lang w:val="fr-FR" w:eastAsia="en-GB"/>
        </w:rPr>
        <w:t xml:space="preserve">galement des perforations. On peut ajouter </w:t>
      </w:r>
      <w:r w:rsidRPr="0032190F">
        <w:rPr>
          <w:rFonts w:eastAsia="Code2000" w:hint="eastAsia"/>
          <w:lang w:val="fr-FR" w:eastAsia="en-GB"/>
        </w:rPr>
        <w:t>à</w:t>
      </w:r>
      <w:r w:rsidRPr="0032190F">
        <w:rPr>
          <w:rFonts w:eastAsia="Code2000"/>
          <w:lang w:val="fr-FR" w:eastAsia="en-GB"/>
        </w:rPr>
        <w:t xml:space="preserve"> cette liste les quelques "bracelets" en schiste (grottes de Bonnefont et Lauriol) trouv</w:t>
      </w:r>
      <w:r w:rsidRPr="0032190F">
        <w:rPr>
          <w:rFonts w:eastAsia="Code2000" w:hint="eastAsia"/>
          <w:lang w:val="fr-FR" w:eastAsia="en-GB"/>
        </w:rPr>
        <w:t>é</w:t>
      </w:r>
      <w:r w:rsidRPr="0032190F">
        <w:rPr>
          <w:rFonts w:eastAsia="Code2000"/>
          <w:lang w:val="fr-FR" w:eastAsia="en-GB"/>
        </w:rPr>
        <w:t>s en milieu saintponien (BIB 2476)</w:t>
      </w:r>
      <w:r w:rsidRPr="0032190F">
        <w:rPr>
          <w:lang w:val="fr-FR"/>
        </w:rPr>
        <w:t xml:space="preserve"> </w:t>
      </w:r>
    </w:p>
    <w:p w14:paraId="07B61927" w14:textId="77777777" w:rsidR="00496682" w:rsidRPr="0032190F" w:rsidRDefault="00496682" w:rsidP="001E2170">
      <w:pPr>
        <w:jc w:val="both"/>
        <w:rPr>
          <w:lang w:val="fr-FR"/>
        </w:rPr>
      </w:pPr>
    </w:p>
    <w:p w14:paraId="6FEFA463" w14:textId="77777777" w:rsidR="001B6A38" w:rsidRPr="0032190F" w:rsidRDefault="001B6A38" w:rsidP="00426FF9">
      <w:pPr>
        <w:pStyle w:val="Heading1"/>
      </w:pPr>
      <w:bookmarkStart w:id="3260" w:name="Sit_Ponchonniere"/>
      <w:r w:rsidRPr="0032190F">
        <w:lastRenderedPageBreak/>
        <w:t>PONCHONNIERE</w:t>
      </w:r>
    </w:p>
    <w:bookmarkEnd w:id="3260"/>
    <w:p w14:paraId="57826525" w14:textId="77777777" w:rsidR="001B6A38" w:rsidRPr="0032190F" w:rsidRDefault="001B6A38" w:rsidP="001B6A38">
      <w:pPr>
        <w:rPr>
          <w:lang w:val="fr-FR"/>
        </w:rPr>
      </w:pPr>
    </w:p>
    <w:p w14:paraId="406F2DF5" w14:textId="19E343F1" w:rsidR="00BC21BE" w:rsidRPr="0032190F" w:rsidRDefault="001B6A38" w:rsidP="001B6A38">
      <w:pPr>
        <w:rPr>
          <w:lang w:val="fr-FR"/>
        </w:rPr>
      </w:pPr>
      <w:r w:rsidRPr="0032190F">
        <w:rPr>
          <w:lang w:val="fr-FR"/>
        </w:rPr>
        <w:t xml:space="preserve">La Ponchonnière (Aubignosc, Alpes-de-Haute-Provence). Le </w:t>
      </w:r>
      <w:hyperlink r:id="rId7664" w:anchor="CO_Traitement_Thermique" w:history="1">
        <w:r w:rsidR="00B260C6" w:rsidRPr="00B260C6">
          <w:rPr>
            <w:rStyle w:val="Hyperlink"/>
            <w:lang w:val="fr-FR"/>
          </w:rPr>
          <w:t>traitement thermique</w:t>
        </w:r>
      </w:hyperlink>
      <w:r w:rsidR="00B260C6">
        <w:rPr>
          <w:lang w:val="fr-FR"/>
        </w:rPr>
        <w:t xml:space="preserve"> </w:t>
      </w:r>
      <w:r w:rsidRPr="0032190F">
        <w:rPr>
          <w:lang w:val="fr-FR"/>
        </w:rPr>
        <w:t>des nucleus est attestée sdans le site Néolithique final/Chalcolithique de la Ponchonnière, (A. Muller, 1990)</w:t>
      </w:r>
      <w:r w:rsidR="008F4922" w:rsidRPr="0032190F">
        <w:rPr>
          <w:lang w:val="fr-FR"/>
        </w:rPr>
        <w:t xml:space="preserve"> </w:t>
      </w:r>
      <w:r w:rsidRPr="0032190F">
        <w:rPr>
          <w:lang w:val="fr-FR"/>
        </w:rPr>
        <w:t xml:space="preserve">Pression attestée [v. </w:t>
      </w:r>
      <w:hyperlink r:id="rId7665" w:anchor="Cul_Campaniforme_i_lithique" w:history="1">
        <w:r w:rsidRPr="0032190F">
          <w:rPr>
            <w:rStyle w:val="Hyperlink"/>
            <w:lang w:val="fr-FR"/>
          </w:rPr>
          <w:t>industrie lithique Campaniforme</w:t>
        </w:r>
      </w:hyperlink>
      <w:r w:rsidRPr="0032190F">
        <w:rPr>
          <w:lang w:val="fr-FR"/>
        </w:rPr>
        <w:t>] (BIB 2434)</w:t>
      </w:r>
    </w:p>
    <w:p w14:paraId="0442F0F7" w14:textId="77777777" w:rsidR="001B6A38" w:rsidRPr="0032190F" w:rsidRDefault="001B6A38" w:rsidP="00242C0F">
      <w:pPr>
        <w:rPr>
          <w:lang w:val="fr-FR"/>
        </w:rPr>
      </w:pPr>
    </w:p>
    <w:p w14:paraId="1722E8DC" w14:textId="77777777" w:rsidR="0075376C" w:rsidRPr="0032190F" w:rsidRDefault="0075376C" w:rsidP="00426FF9">
      <w:pPr>
        <w:pStyle w:val="Heading1"/>
      </w:pPr>
      <w:bookmarkStart w:id="3261" w:name="Sit_Medor"/>
      <w:r w:rsidRPr="0032190F">
        <w:t>MEDOR (site de)</w:t>
      </w:r>
    </w:p>
    <w:bookmarkEnd w:id="3261"/>
    <w:p w14:paraId="314BEB15" w14:textId="77777777" w:rsidR="00AC4065" w:rsidRPr="0032190F" w:rsidRDefault="00AC4065" w:rsidP="00242C0F">
      <w:pPr>
        <w:rPr>
          <w:lang w:val="fr-FR"/>
        </w:rPr>
      </w:pPr>
    </w:p>
    <w:p w14:paraId="48865015" w14:textId="32132628" w:rsidR="00AC4065" w:rsidRPr="0032190F" w:rsidRDefault="00AC4065" w:rsidP="00242C0F">
      <w:pPr>
        <w:jc w:val="both"/>
        <w:rPr>
          <w:lang w:val="fr-FR"/>
        </w:rPr>
      </w:pPr>
      <w:r w:rsidRPr="0032190F">
        <w:rPr>
          <w:lang w:val="fr-FR"/>
        </w:rPr>
        <w:t xml:space="preserve">Pour la phase récente du </w:t>
      </w:r>
      <w:hyperlink r:id="rId7666" w:anchor="Cul_Campaniforme" w:history="1">
        <w:r w:rsidRPr="0032190F">
          <w:rPr>
            <w:rStyle w:val="Hyperlink"/>
            <w:lang w:val="fr-FR"/>
          </w:rPr>
          <w:t>campaniforme</w:t>
        </w:r>
      </w:hyperlink>
      <w:r w:rsidRPr="0032190F">
        <w:rPr>
          <w:lang w:val="fr-FR"/>
        </w:rPr>
        <w:t>, le site de Médor (</w:t>
      </w:r>
      <w:r w:rsidR="000A5388" w:rsidRPr="0032190F">
        <w:rPr>
          <w:lang w:val="fr-FR"/>
        </w:rPr>
        <w:t xml:space="preserve">Ornaisons, </w:t>
      </w:r>
      <w:r w:rsidRPr="0032190F">
        <w:rPr>
          <w:lang w:val="fr-FR"/>
        </w:rPr>
        <w:t xml:space="preserve">Aude) montre un fossé large de </w:t>
      </w:r>
      <w:smartTag w:uri="urn:schemas-microsoft-com:office:smarttags" w:element="metricconverter">
        <w:smartTagPr>
          <w:attr w:name="ProductID" w:val="3 m"/>
        </w:smartTagPr>
        <w:r w:rsidRPr="0032190F">
          <w:rPr>
            <w:lang w:val="fr-FR"/>
          </w:rPr>
          <w:t>3 m</w:t>
        </w:r>
      </w:smartTag>
      <w:r w:rsidRPr="0032190F">
        <w:rPr>
          <w:lang w:val="fr-FR"/>
        </w:rPr>
        <w:t xml:space="preserve"> d’au moins </w:t>
      </w:r>
      <w:smartTag w:uri="urn:schemas-microsoft-com:office:smarttags" w:element="metricconverter">
        <w:smartTagPr>
          <w:attr w:name="ProductID" w:val="70 m"/>
        </w:smartTagPr>
        <w:r w:rsidRPr="0032190F">
          <w:rPr>
            <w:lang w:val="fr-FR"/>
          </w:rPr>
          <w:t>70 m</w:t>
        </w:r>
      </w:smartTag>
      <w:r w:rsidRPr="0032190F">
        <w:rPr>
          <w:lang w:val="fr-FR"/>
        </w:rPr>
        <w:t xml:space="preserve"> de long, témoigne de la stabilité et de l’importance démographique des groupes campaniformes. Sa fonction n’est pas connue (délimitation d’habitat, de champs, de parcage pour le bétail, d’enceinte cérémonielle, de repli défensif ?) (</w:t>
      </w:r>
      <w:r w:rsidR="0070027E" w:rsidRPr="0032190F">
        <w:rPr>
          <w:lang w:val="fr-FR"/>
        </w:rPr>
        <w:t>BIB</w:t>
      </w:r>
      <w:r w:rsidRPr="0032190F">
        <w:rPr>
          <w:lang w:val="fr-FR"/>
        </w:rPr>
        <w:t xml:space="preserve"> 75 p. 245)</w:t>
      </w:r>
      <w:r w:rsidR="00A24720" w:rsidRPr="0032190F">
        <w:rPr>
          <w:lang w:val="fr-FR"/>
        </w:rPr>
        <w:t xml:space="preserve"> voir </w:t>
      </w:r>
      <w:hyperlink r:id="rId7667" w:anchor="Cul_Oppidum" w:history="1">
        <w:r w:rsidR="00900011" w:rsidRPr="0032190F">
          <w:rPr>
            <w:rStyle w:val="Hyperlink"/>
            <w:lang w:val="fr-FR"/>
          </w:rPr>
          <w:t>oppidum</w:t>
        </w:r>
      </w:hyperlink>
      <w:r w:rsidR="00A24720" w:rsidRPr="0032190F">
        <w:rPr>
          <w:lang w:val="fr-FR"/>
        </w:rPr>
        <w:t>.</w:t>
      </w:r>
    </w:p>
    <w:p w14:paraId="63BB0C18" w14:textId="77777777" w:rsidR="00C42309" w:rsidRPr="0032190F" w:rsidRDefault="00C42309" w:rsidP="00242C0F">
      <w:pPr>
        <w:jc w:val="both"/>
        <w:rPr>
          <w:lang w:val="fr-FR"/>
        </w:rPr>
      </w:pPr>
      <w:r w:rsidRPr="0032190F">
        <w:rPr>
          <w:lang w:val="fr-FR"/>
        </w:rPr>
        <w:t>Le remplissage du fossé à livré un ensemble très homogène du Campaniforme pyrénéen (phase récente) avec 91 gobelets, 42 bols, 141 tessons ornés (</w:t>
      </w:r>
      <w:r w:rsidR="0070027E" w:rsidRPr="0032190F">
        <w:rPr>
          <w:lang w:val="fr-FR"/>
        </w:rPr>
        <w:t>BIB</w:t>
      </w:r>
      <w:r w:rsidRPr="0032190F">
        <w:rPr>
          <w:lang w:val="fr-FR"/>
        </w:rPr>
        <w:t xml:space="preserve"> 75 p. 254).</w:t>
      </w:r>
    </w:p>
    <w:p w14:paraId="19CBE617" w14:textId="77777777" w:rsidR="00023D01" w:rsidRPr="0032190F" w:rsidRDefault="00023D01" w:rsidP="00242C0F">
      <w:pPr>
        <w:jc w:val="both"/>
        <w:rPr>
          <w:lang w:val="fr-FR"/>
        </w:rPr>
      </w:pPr>
    </w:p>
    <w:p w14:paraId="3E46AD03" w14:textId="77777777" w:rsidR="000A5388" w:rsidRPr="0032190F" w:rsidRDefault="00023D01" w:rsidP="000A5388">
      <w:pPr>
        <w:jc w:val="both"/>
        <w:rPr>
          <w:lang w:val="fr-FR"/>
        </w:rPr>
      </w:pPr>
      <w:r w:rsidRPr="0032190F">
        <w:rPr>
          <w:lang w:val="fr-FR"/>
        </w:rPr>
        <w:t>Habitat du Bronze final (BIB 1867 p. 147)</w:t>
      </w:r>
      <w:r w:rsidR="000A5388" w:rsidRPr="0032190F">
        <w:rPr>
          <w:lang w:val="fr-FR"/>
        </w:rPr>
        <w:t xml:space="preserve">. Le site de Médor  a livré des décors de type Mailhacien </w:t>
      </w:r>
      <w:r w:rsidR="00030693">
        <w:rPr>
          <w:lang w:val="fr-FR"/>
        </w:rPr>
        <w:t xml:space="preserve">: personnage (AA7), cheval-escalier (VB44) </w:t>
      </w:r>
      <w:r w:rsidR="000A5388" w:rsidRPr="0032190F">
        <w:rPr>
          <w:lang w:val="fr-FR"/>
        </w:rPr>
        <w:t>(BIB 1880)</w:t>
      </w:r>
    </w:p>
    <w:p w14:paraId="38682FD2" w14:textId="77777777" w:rsidR="000A5388" w:rsidRPr="0032190F" w:rsidRDefault="000A5388" w:rsidP="000A5388">
      <w:pPr>
        <w:jc w:val="both"/>
        <w:rPr>
          <w:lang w:val="fr-FR"/>
        </w:rPr>
      </w:pPr>
    </w:p>
    <w:p w14:paraId="0FFF5C11" w14:textId="77777777" w:rsidR="000A5388" w:rsidRPr="0032190F" w:rsidRDefault="00C31D13" w:rsidP="00426FF9">
      <w:pPr>
        <w:pStyle w:val="Heading1"/>
      </w:pPr>
      <w:bookmarkStart w:id="3262" w:name="Sit_Carreyroux"/>
      <w:bookmarkStart w:id="3263" w:name="Sit_Saint_Apolis_Florensac"/>
      <w:r w:rsidRPr="0032190F">
        <w:t>SAINT APOLIS FLORENSAC</w:t>
      </w:r>
    </w:p>
    <w:bookmarkEnd w:id="3262"/>
    <w:bookmarkEnd w:id="3263"/>
    <w:p w14:paraId="527BA44F" w14:textId="77777777" w:rsidR="000A5388" w:rsidRPr="0032190F" w:rsidRDefault="000A5388" w:rsidP="00242C0F">
      <w:pPr>
        <w:jc w:val="both"/>
        <w:rPr>
          <w:lang w:val="fr-FR"/>
        </w:rPr>
      </w:pPr>
    </w:p>
    <w:p w14:paraId="6C5B4403" w14:textId="77777777" w:rsidR="000A5388" w:rsidRPr="0032190F" w:rsidRDefault="000A5388" w:rsidP="00242C0F">
      <w:pPr>
        <w:jc w:val="both"/>
        <w:rPr>
          <w:lang w:val="fr-FR"/>
        </w:rPr>
      </w:pPr>
      <w:r w:rsidRPr="0032190F">
        <w:rPr>
          <w:lang w:val="fr-FR"/>
        </w:rPr>
        <w:t xml:space="preserve">Le site de Saint Apolis </w:t>
      </w:r>
      <w:r w:rsidR="006422A3" w:rsidRPr="0032190F">
        <w:rPr>
          <w:lang w:val="fr-FR"/>
        </w:rPr>
        <w:t>I (</w:t>
      </w:r>
      <w:r w:rsidRPr="0032190F">
        <w:rPr>
          <w:lang w:val="fr-FR"/>
        </w:rPr>
        <w:t>Florensac à Carreyroux</w:t>
      </w:r>
      <w:r w:rsidR="006422A3" w:rsidRPr="0032190F">
        <w:rPr>
          <w:lang w:val="fr-FR"/>
        </w:rPr>
        <w:t xml:space="preserve">, </w:t>
      </w:r>
      <w:r w:rsidRPr="0032190F">
        <w:rPr>
          <w:lang w:val="fr-FR"/>
        </w:rPr>
        <w:t>Hérault)a livré des décors de type Mailhacien (BIB 1880)</w:t>
      </w:r>
      <w:r w:rsidR="00D02EA4">
        <w:rPr>
          <w:lang w:val="fr-FR"/>
        </w:rPr>
        <w:t xml:space="preserve"> </w:t>
      </w:r>
      <w:r w:rsidR="006422A3" w:rsidRPr="0032190F">
        <w:rPr>
          <w:lang w:val="fr-FR" w:eastAsia="en-GB"/>
        </w:rPr>
        <w:t xml:space="preserve">habitat du </w:t>
      </w:r>
      <w:r w:rsidR="00D02EA4">
        <w:rPr>
          <w:lang w:val="fr-FR" w:eastAsia="en-GB"/>
        </w:rPr>
        <w:t>BF</w:t>
      </w:r>
      <w:r w:rsidR="006422A3" w:rsidRPr="0032190F">
        <w:rPr>
          <w:lang w:val="fr-FR" w:eastAsia="en-GB"/>
        </w:rPr>
        <w:t xml:space="preserve"> 3 (BIB 1995 fig. 52)</w:t>
      </w:r>
    </w:p>
    <w:p w14:paraId="044D14B7" w14:textId="77777777" w:rsidR="00C42309" w:rsidRPr="0032190F" w:rsidRDefault="00C42309" w:rsidP="00242C0F">
      <w:pPr>
        <w:jc w:val="both"/>
        <w:rPr>
          <w:lang w:val="fr-FR"/>
        </w:rPr>
      </w:pPr>
    </w:p>
    <w:p w14:paraId="1C205A11" w14:textId="77777777" w:rsidR="00481BA9" w:rsidRPr="0032190F" w:rsidRDefault="00481BA9" w:rsidP="00426FF9">
      <w:pPr>
        <w:pStyle w:val="Heading1"/>
      </w:pPr>
      <w:bookmarkStart w:id="3264" w:name="Sit_Saint_Eugene_Laure"/>
      <w:r w:rsidRPr="0032190F">
        <w:t>SAINT-EUGENE (Site de)</w:t>
      </w:r>
    </w:p>
    <w:bookmarkEnd w:id="3264"/>
    <w:p w14:paraId="202C10C0" w14:textId="77777777" w:rsidR="00CC522F" w:rsidRPr="0032190F" w:rsidRDefault="00CC522F" w:rsidP="00242C0F">
      <w:pPr>
        <w:jc w:val="both"/>
        <w:rPr>
          <w:lang w:val="fr-FR"/>
        </w:rPr>
      </w:pPr>
    </w:p>
    <w:p w14:paraId="558B4FAB" w14:textId="777FED11" w:rsidR="00FC54ED" w:rsidRPr="0032190F" w:rsidRDefault="00CC522F" w:rsidP="00242C0F">
      <w:pPr>
        <w:jc w:val="both"/>
        <w:rPr>
          <w:lang w:val="fr-FR"/>
        </w:rPr>
      </w:pPr>
      <w:r w:rsidRPr="0032190F">
        <w:rPr>
          <w:lang w:val="fr-FR"/>
        </w:rPr>
        <w:t xml:space="preserve">Le </w:t>
      </w:r>
      <w:hyperlink r:id="rId7668" w:anchor="Cul_Megalith" w:history="1">
        <w:r w:rsidRPr="0032190F">
          <w:rPr>
            <w:rStyle w:val="Hyperlink"/>
            <w:lang w:val="fr-FR"/>
          </w:rPr>
          <w:t>dolmen</w:t>
        </w:r>
      </w:hyperlink>
      <w:r w:rsidRPr="0032190F">
        <w:rPr>
          <w:lang w:val="fr-FR"/>
        </w:rPr>
        <w:t xml:space="preserve"> de Saint-Eugène à Laure-Minervois (Aude) a livré </w:t>
      </w:r>
      <w:r w:rsidR="00FC54ED" w:rsidRPr="0032190F">
        <w:rPr>
          <w:lang w:val="fr-FR"/>
        </w:rPr>
        <w:t xml:space="preserve">un matériel caractéristique des </w:t>
      </w:r>
      <w:hyperlink r:id="rId7669" w:anchor="Cul_Dolmens_Provencaux" w:history="1">
        <w:r w:rsidR="00FC54ED" w:rsidRPr="0032190F">
          <w:rPr>
            <w:rStyle w:val="Hyperlink"/>
            <w:lang w:val="fr-FR"/>
          </w:rPr>
          <w:t>dolmens provençaux</w:t>
        </w:r>
      </w:hyperlink>
      <w:r w:rsidR="00FC54ED" w:rsidRPr="0032190F">
        <w:rPr>
          <w:lang w:val="fr-FR"/>
        </w:rPr>
        <w:t xml:space="preserve"> (BIB 572 p. 121), les fragments de 14 vases campaniformes, 17 palettes en schiste, 2 alènes losangiques, 1 bouton en V (BIB 572 p. 121), </w:t>
      </w:r>
      <w:r w:rsidRPr="0032190F">
        <w:rPr>
          <w:lang w:val="fr-FR"/>
        </w:rPr>
        <w:t>des centaines de perles rondes en coquillage (BIB 17 p. 113)</w:t>
      </w:r>
    </w:p>
    <w:p w14:paraId="5C7C3C9E" w14:textId="254AD454" w:rsidR="00CC522F" w:rsidRPr="0032190F" w:rsidRDefault="00FC54ED" w:rsidP="00242C0F">
      <w:pPr>
        <w:jc w:val="both"/>
        <w:rPr>
          <w:lang w:val="fr-FR"/>
        </w:rPr>
      </w:pPr>
      <w:r w:rsidRPr="0032190F">
        <w:rPr>
          <w:lang w:val="fr-FR"/>
        </w:rPr>
        <w:t xml:space="preserve">Du matériel allant du Néolithique au </w:t>
      </w:r>
      <w:r w:rsidR="00BA150E">
        <w:rPr>
          <w:lang w:val="fr-FR"/>
        </w:rPr>
        <w:t>BA</w:t>
      </w:r>
      <w:r w:rsidRPr="0032190F">
        <w:rPr>
          <w:lang w:val="fr-FR"/>
        </w:rPr>
        <w:t xml:space="preserve">, le poignard en </w:t>
      </w:r>
      <w:hyperlink r:id="rId7670" w:anchor="Sit_Cuivre" w:history="1">
        <w:r w:rsidR="00BA150E" w:rsidRPr="00BA150E">
          <w:rPr>
            <w:rStyle w:val="Hyperlink"/>
            <w:lang w:val="fr-FR"/>
          </w:rPr>
          <w:t>cuivr</w:t>
        </w:r>
        <w:r w:rsidR="00BA150E">
          <w:rPr>
            <w:rStyle w:val="Hyperlink"/>
            <w:lang w:val="fr-FR"/>
          </w:rPr>
          <w:t>e</w:t>
        </w:r>
      </w:hyperlink>
      <w:r w:rsidR="00BA150E">
        <w:rPr>
          <w:lang w:val="fr-FR"/>
        </w:rPr>
        <w:t xml:space="preserve"> </w:t>
      </w:r>
      <w:r w:rsidRPr="0032190F">
        <w:rPr>
          <w:lang w:val="fr-FR"/>
        </w:rPr>
        <w:t xml:space="preserve">de </w:t>
      </w:r>
      <w:smartTag w:uri="urn:schemas-microsoft-com:office:smarttags" w:element="metricconverter">
        <w:smartTagPr>
          <w:attr w:name="ProductID" w:val="82 mm"/>
        </w:smartTagPr>
        <w:r w:rsidRPr="0032190F">
          <w:rPr>
            <w:lang w:val="fr-FR"/>
          </w:rPr>
          <w:t>82 mm</w:t>
        </w:r>
      </w:smartTag>
      <w:r w:rsidRPr="0032190F">
        <w:rPr>
          <w:lang w:val="fr-FR"/>
        </w:rPr>
        <w:t xml:space="preserve"> de long, de forme grossièrement losangique, avec soie à léger crans parait associé aux vases  </w:t>
      </w:r>
      <w:hyperlink r:id="rId7671" w:anchor="Cul_Campaniforme" w:history="1">
        <w:r w:rsidRPr="0032190F">
          <w:rPr>
            <w:rStyle w:val="Hyperlink"/>
            <w:lang w:val="fr-FR"/>
          </w:rPr>
          <w:t>Campaniforme</w:t>
        </w:r>
      </w:hyperlink>
      <w:r w:rsidRPr="0032190F">
        <w:rPr>
          <w:lang w:val="fr-FR"/>
        </w:rPr>
        <w:t xml:space="preserve"> (BI</w:t>
      </w:r>
      <w:r w:rsidR="00FC64FF" w:rsidRPr="0032190F">
        <w:rPr>
          <w:lang w:val="fr-FR"/>
        </w:rPr>
        <w:t xml:space="preserve">B 572 p. 121). Il peut être comparé à celui de </w:t>
      </w:r>
      <w:hyperlink r:id="rId7672" w:anchor="Sit_Pierre_Couteaux" w:history="1">
        <w:r w:rsidR="00FC64FF" w:rsidRPr="0032190F">
          <w:rPr>
            <w:rStyle w:val="Hyperlink"/>
            <w:lang w:val="fr-FR"/>
          </w:rPr>
          <w:t>Pierre des Couteaux</w:t>
        </w:r>
      </w:hyperlink>
      <w:r w:rsidR="00FC64FF" w:rsidRPr="0032190F">
        <w:rPr>
          <w:lang w:val="fr-FR"/>
        </w:rPr>
        <w:t xml:space="preserve"> et de </w:t>
      </w:r>
      <w:hyperlink r:id="rId7673" w:anchor="Sit_Tournier" w:history="1">
        <w:r w:rsidR="00FC64FF" w:rsidRPr="0032190F">
          <w:rPr>
            <w:rStyle w:val="Hyperlink"/>
            <w:lang w:val="fr-FR"/>
          </w:rPr>
          <w:t>Tournier</w:t>
        </w:r>
      </w:hyperlink>
      <w:r w:rsidR="00FC64FF" w:rsidRPr="0032190F">
        <w:rPr>
          <w:lang w:val="fr-FR"/>
        </w:rPr>
        <w:t xml:space="preserve"> (BIB 572 p. 122)</w:t>
      </w:r>
      <w:r w:rsidR="004C339C" w:rsidRPr="0032190F">
        <w:rPr>
          <w:lang w:val="fr-FR"/>
        </w:rPr>
        <w:t>. Ambert (2001) n’est pas certain de l’attribution de ce poignard à l’occupation camp</w:t>
      </w:r>
      <w:r w:rsidR="001A19A9" w:rsidRPr="0032190F">
        <w:rPr>
          <w:lang w:val="fr-FR"/>
        </w:rPr>
        <w:t>a</w:t>
      </w:r>
      <w:r w:rsidR="004C339C" w:rsidRPr="0032190F">
        <w:rPr>
          <w:lang w:val="fr-FR"/>
        </w:rPr>
        <w:t>niforme (BIB 1313 p. 581)</w:t>
      </w:r>
      <w:r w:rsidR="001D6C77" w:rsidRPr="0032190F">
        <w:rPr>
          <w:lang w:val="fr-FR"/>
        </w:rPr>
        <w:t xml:space="preserve">. Peut être comparé au petit exemplaire de </w:t>
      </w:r>
      <w:hyperlink r:id="rId7674" w:anchor="Sit_Latrone" w:history="1">
        <w:r w:rsidR="001D6C77" w:rsidRPr="0032190F">
          <w:rPr>
            <w:rStyle w:val="Hyperlink"/>
            <w:lang w:val="fr-FR"/>
          </w:rPr>
          <w:t>Latrone</w:t>
        </w:r>
      </w:hyperlink>
      <w:r w:rsidR="001D6C77" w:rsidRPr="0032190F">
        <w:rPr>
          <w:lang w:val="fr-FR"/>
        </w:rPr>
        <w:t xml:space="preserve"> (SS BIB)</w:t>
      </w:r>
    </w:p>
    <w:p w14:paraId="252E7003" w14:textId="77777777" w:rsidR="005672D1" w:rsidRPr="0032190F" w:rsidRDefault="005672D1"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6"/>
        <w:gridCol w:w="700"/>
        <w:gridCol w:w="470"/>
        <w:gridCol w:w="566"/>
        <w:gridCol w:w="566"/>
        <w:gridCol w:w="470"/>
        <w:gridCol w:w="566"/>
        <w:gridCol w:w="566"/>
        <w:gridCol w:w="443"/>
        <w:gridCol w:w="456"/>
        <w:gridCol w:w="483"/>
        <w:gridCol w:w="550"/>
      </w:tblGrid>
      <w:tr w:rsidR="005672D1" w14:paraId="3B250B92" w14:textId="77777777">
        <w:trPr>
          <w:jc w:val="center"/>
        </w:trPr>
        <w:tc>
          <w:tcPr>
            <w:tcW w:w="0" w:type="auto"/>
          </w:tcPr>
          <w:p w14:paraId="018BEB2D" w14:textId="77777777" w:rsidR="005672D1" w:rsidRPr="0032190F" w:rsidRDefault="005672D1" w:rsidP="00242C0F">
            <w:pPr>
              <w:jc w:val="both"/>
              <w:rPr>
                <w:lang w:val="fr-FR"/>
              </w:rPr>
            </w:pPr>
          </w:p>
        </w:tc>
        <w:tc>
          <w:tcPr>
            <w:tcW w:w="0" w:type="auto"/>
          </w:tcPr>
          <w:p w14:paraId="6FC9C6C8" w14:textId="77777777" w:rsidR="005672D1" w:rsidRDefault="005672D1" w:rsidP="00242C0F">
            <w:pPr>
              <w:jc w:val="both"/>
            </w:pPr>
            <w:r>
              <w:t>Cu</w:t>
            </w:r>
          </w:p>
        </w:tc>
        <w:tc>
          <w:tcPr>
            <w:tcW w:w="0" w:type="auto"/>
          </w:tcPr>
          <w:p w14:paraId="2ADBD1A8" w14:textId="77777777" w:rsidR="005672D1" w:rsidRDefault="005672D1" w:rsidP="00242C0F">
            <w:pPr>
              <w:jc w:val="both"/>
            </w:pPr>
            <w:r>
              <w:t>Sn</w:t>
            </w:r>
          </w:p>
        </w:tc>
        <w:tc>
          <w:tcPr>
            <w:tcW w:w="0" w:type="auto"/>
          </w:tcPr>
          <w:p w14:paraId="4E06E7BB" w14:textId="77777777" w:rsidR="005672D1" w:rsidRDefault="005672D1" w:rsidP="00242C0F">
            <w:pPr>
              <w:jc w:val="both"/>
            </w:pPr>
            <w:r>
              <w:t>Pb</w:t>
            </w:r>
          </w:p>
        </w:tc>
        <w:tc>
          <w:tcPr>
            <w:tcW w:w="0" w:type="auto"/>
          </w:tcPr>
          <w:p w14:paraId="79F4D8A2" w14:textId="77777777" w:rsidR="005672D1" w:rsidRDefault="005672D1" w:rsidP="00242C0F">
            <w:pPr>
              <w:jc w:val="both"/>
            </w:pPr>
            <w:r>
              <w:t>As</w:t>
            </w:r>
          </w:p>
        </w:tc>
        <w:tc>
          <w:tcPr>
            <w:tcW w:w="0" w:type="auto"/>
          </w:tcPr>
          <w:p w14:paraId="4127A7AD" w14:textId="77777777" w:rsidR="005672D1" w:rsidRDefault="005672D1" w:rsidP="00242C0F">
            <w:pPr>
              <w:jc w:val="both"/>
            </w:pPr>
            <w:r>
              <w:t>Sb</w:t>
            </w:r>
          </w:p>
        </w:tc>
        <w:tc>
          <w:tcPr>
            <w:tcW w:w="0" w:type="auto"/>
          </w:tcPr>
          <w:p w14:paraId="2958762F" w14:textId="77777777" w:rsidR="005672D1" w:rsidRDefault="005672D1" w:rsidP="00242C0F">
            <w:pPr>
              <w:jc w:val="both"/>
            </w:pPr>
            <w:r>
              <w:t>Ag</w:t>
            </w:r>
          </w:p>
        </w:tc>
        <w:tc>
          <w:tcPr>
            <w:tcW w:w="0" w:type="auto"/>
          </w:tcPr>
          <w:p w14:paraId="41BAB6DA" w14:textId="77777777" w:rsidR="005672D1" w:rsidRDefault="005672D1" w:rsidP="00242C0F">
            <w:pPr>
              <w:jc w:val="both"/>
            </w:pPr>
            <w:r>
              <w:t>Ni</w:t>
            </w:r>
          </w:p>
        </w:tc>
        <w:tc>
          <w:tcPr>
            <w:tcW w:w="0" w:type="auto"/>
          </w:tcPr>
          <w:p w14:paraId="33059181" w14:textId="77777777" w:rsidR="005672D1" w:rsidRDefault="005672D1" w:rsidP="00242C0F">
            <w:pPr>
              <w:jc w:val="both"/>
            </w:pPr>
            <w:r>
              <w:t>Bi</w:t>
            </w:r>
          </w:p>
        </w:tc>
        <w:tc>
          <w:tcPr>
            <w:tcW w:w="0" w:type="auto"/>
          </w:tcPr>
          <w:p w14:paraId="77ABC033" w14:textId="77777777" w:rsidR="005672D1" w:rsidRDefault="005672D1" w:rsidP="00242C0F">
            <w:pPr>
              <w:jc w:val="both"/>
            </w:pPr>
            <w:r>
              <w:t>Fe</w:t>
            </w:r>
          </w:p>
        </w:tc>
        <w:tc>
          <w:tcPr>
            <w:tcW w:w="0" w:type="auto"/>
          </w:tcPr>
          <w:p w14:paraId="12F96987" w14:textId="77777777" w:rsidR="005672D1" w:rsidRDefault="005672D1" w:rsidP="00242C0F">
            <w:pPr>
              <w:jc w:val="both"/>
            </w:pPr>
            <w:r>
              <w:t>Zn</w:t>
            </w:r>
          </w:p>
        </w:tc>
        <w:tc>
          <w:tcPr>
            <w:tcW w:w="0" w:type="auto"/>
          </w:tcPr>
          <w:p w14:paraId="05522368" w14:textId="77777777" w:rsidR="005672D1" w:rsidRDefault="005672D1" w:rsidP="00242C0F">
            <w:pPr>
              <w:jc w:val="both"/>
            </w:pPr>
            <w:r>
              <w:t>Mn</w:t>
            </w:r>
          </w:p>
        </w:tc>
      </w:tr>
      <w:tr w:rsidR="005672D1" w:rsidRPr="00DB5974" w14:paraId="3FD7955B" w14:textId="77777777">
        <w:trPr>
          <w:jc w:val="center"/>
        </w:trPr>
        <w:tc>
          <w:tcPr>
            <w:tcW w:w="0" w:type="auto"/>
          </w:tcPr>
          <w:p w14:paraId="1739C21F" w14:textId="77777777" w:rsidR="005672D1" w:rsidRPr="00DB5974" w:rsidRDefault="005672D1" w:rsidP="00242C0F">
            <w:pPr>
              <w:jc w:val="center"/>
              <w:rPr>
                <w:sz w:val="20"/>
                <w:szCs w:val="20"/>
              </w:rPr>
            </w:pPr>
            <w:r w:rsidRPr="00DB5974">
              <w:rPr>
                <w:sz w:val="20"/>
                <w:szCs w:val="20"/>
              </w:rPr>
              <w:t>S.-E.</w:t>
            </w:r>
          </w:p>
        </w:tc>
        <w:tc>
          <w:tcPr>
            <w:tcW w:w="0" w:type="auto"/>
          </w:tcPr>
          <w:p w14:paraId="1DD8F030" w14:textId="77777777" w:rsidR="005672D1" w:rsidRPr="00DB5974" w:rsidRDefault="005672D1" w:rsidP="00242C0F">
            <w:pPr>
              <w:jc w:val="center"/>
              <w:rPr>
                <w:sz w:val="20"/>
                <w:szCs w:val="20"/>
              </w:rPr>
            </w:pPr>
            <w:r w:rsidRPr="00DB5974">
              <w:rPr>
                <w:sz w:val="20"/>
                <w:szCs w:val="20"/>
              </w:rPr>
              <w:t>(97,5)</w:t>
            </w:r>
          </w:p>
        </w:tc>
        <w:tc>
          <w:tcPr>
            <w:tcW w:w="0" w:type="auto"/>
          </w:tcPr>
          <w:p w14:paraId="26831B82" w14:textId="77777777" w:rsidR="005672D1" w:rsidRPr="00DB5974" w:rsidRDefault="005672D1" w:rsidP="00242C0F">
            <w:pPr>
              <w:jc w:val="center"/>
              <w:rPr>
                <w:sz w:val="20"/>
                <w:szCs w:val="20"/>
              </w:rPr>
            </w:pPr>
          </w:p>
        </w:tc>
        <w:tc>
          <w:tcPr>
            <w:tcW w:w="0" w:type="auto"/>
          </w:tcPr>
          <w:p w14:paraId="0EC31B4D" w14:textId="77777777" w:rsidR="005672D1" w:rsidRPr="00DB5974" w:rsidRDefault="005672D1" w:rsidP="00242C0F">
            <w:pPr>
              <w:jc w:val="center"/>
              <w:rPr>
                <w:sz w:val="20"/>
                <w:szCs w:val="20"/>
              </w:rPr>
            </w:pPr>
            <w:r w:rsidRPr="00DB5974">
              <w:rPr>
                <w:sz w:val="20"/>
                <w:szCs w:val="20"/>
              </w:rPr>
              <w:t>0,02</w:t>
            </w:r>
          </w:p>
        </w:tc>
        <w:tc>
          <w:tcPr>
            <w:tcW w:w="0" w:type="auto"/>
          </w:tcPr>
          <w:p w14:paraId="6DFB20FA" w14:textId="77777777" w:rsidR="005672D1" w:rsidRPr="00DB5974" w:rsidRDefault="005672D1" w:rsidP="00242C0F">
            <w:pPr>
              <w:jc w:val="center"/>
              <w:rPr>
                <w:sz w:val="20"/>
                <w:szCs w:val="20"/>
              </w:rPr>
            </w:pPr>
            <w:r w:rsidRPr="00DB5974">
              <w:rPr>
                <w:sz w:val="20"/>
                <w:szCs w:val="20"/>
              </w:rPr>
              <w:t>0,06</w:t>
            </w:r>
          </w:p>
        </w:tc>
        <w:tc>
          <w:tcPr>
            <w:tcW w:w="0" w:type="auto"/>
          </w:tcPr>
          <w:p w14:paraId="562D0603" w14:textId="77777777" w:rsidR="005672D1" w:rsidRPr="00DB5974" w:rsidRDefault="005672D1" w:rsidP="00242C0F">
            <w:pPr>
              <w:jc w:val="center"/>
              <w:rPr>
                <w:sz w:val="20"/>
                <w:szCs w:val="20"/>
              </w:rPr>
            </w:pPr>
            <w:r w:rsidRPr="00DB5974">
              <w:rPr>
                <w:sz w:val="20"/>
                <w:szCs w:val="20"/>
              </w:rPr>
              <w:t>1,4</w:t>
            </w:r>
          </w:p>
        </w:tc>
        <w:tc>
          <w:tcPr>
            <w:tcW w:w="0" w:type="auto"/>
          </w:tcPr>
          <w:p w14:paraId="184C9036" w14:textId="77777777" w:rsidR="005672D1" w:rsidRPr="00DB5974" w:rsidRDefault="005672D1" w:rsidP="00242C0F">
            <w:pPr>
              <w:jc w:val="center"/>
              <w:rPr>
                <w:sz w:val="20"/>
                <w:szCs w:val="20"/>
              </w:rPr>
            </w:pPr>
            <w:r w:rsidRPr="00DB5974">
              <w:rPr>
                <w:sz w:val="20"/>
                <w:szCs w:val="20"/>
              </w:rPr>
              <w:t>0,88</w:t>
            </w:r>
          </w:p>
        </w:tc>
        <w:tc>
          <w:tcPr>
            <w:tcW w:w="0" w:type="auto"/>
          </w:tcPr>
          <w:p w14:paraId="4C452967" w14:textId="77777777" w:rsidR="005672D1" w:rsidRPr="00DB5974" w:rsidRDefault="005672D1" w:rsidP="00242C0F">
            <w:pPr>
              <w:jc w:val="center"/>
              <w:rPr>
                <w:sz w:val="20"/>
                <w:szCs w:val="20"/>
              </w:rPr>
            </w:pPr>
            <w:r w:rsidRPr="00DB5974">
              <w:rPr>
                <w:sz w:val="20"/>
                <w:szCs w:val="20"/>
              </w:rPr>
              <w:t>0,04</w:t>
            </w:r>
          </w:p>
        </w:tc>
        <w:tc>
          <w:tcPr>
            <w:tcW w:w="0" w:type="auto"/>
          </w:tcPr>
          <w:p w14:paraId="145240B1" w14:textId="77777777" w:rsidR="005672D1" w:rsidRPr="00DB5974" w:rsidRDefault="005672D1" w:rsidP="00242C0F">
            <w:pPr>
              <w:jc w:val="center"/>
              <w:rPr>
                <w:sz w:val="20"/>
                <w:szCs w:val="20"/>
              </w:rPr>
            </w:pPr>
          </w:p>
        </w:tc>
        <w:tc>
          <w:tcPr>
            <w:tcW w:w="0" w:type="auto"/>
          </w:tcPr>
          <w:p w14:paraId="32888BD6" w14:textId="77777777" w:rsidR="005672D1" w:rsidRPr="00DB5974" w:rsidRDefault="005672D1" w:rsidP="00242C0F">
            <w:pPr>
              <w:jc w:val="center"/>
              <w:rPr>
                <w:sz w:val="20"/>
                <w:szCs w:val="20"/>
              </w:rPr>
            </w:pPr>
          </w:p>
        </w:tc>
        <w:tc>
          <w:tcPr>
            <w:tcW w:w="0" w:type="auto"/>
          </w:tcPr>
          <w:p w14:paraId="3B6959CC" w14:textId="77777777" w:rsidR="005672D1" w:rsidRPr="00DB5974" w:rsidRDefault="005672D1" w:rsidP="00242C0F">
            <w:pPr>
              <w:jc w:val="center"/>
              <w:rPr>
                <w:sz w:val="20"/>
                <w:szCs w:val="20"/>
              </w:rPr>
            </w:pPr>
            <w:r w:rsidRPr="00DB5974">
              <w:rPr>
                <w:sz w:val="20"/>
                <w:szCs w:val="20"/>
              </w:rPr>
              <w:t>-</w:t>
            </w:r>
          </w:p>
        </w:tc>
        <w:tc>
          <w:tcPr>
            <w:tcW w:w="0" w:type="auto"/>
          </w:tcPr>
          <w:p w14:paraId="53A6C4C5" w14:textId="77777777" w:rsidR="005672D1" w:rsidRPr="00DB5974" w:rsidRDefault="005672D1" w:rsidP="00242C0F">
            <w:pPr>
              <w:jc w:val="center"/>
              <w:rPr>
                <w:sz w:val="20"/>
                <w:szCs w:val="20"/>
              </w:rPr>
            </w:pPr>
            <w:r w:rsidRPr="00DB5974">
              <w:rPr>
                <w:sz w:val="20"/>
                <w:szCs w:val="20"/>
              </w:rPr>
              <w:t>-</w:t>
            </w:r>
          </w:p>
        </w:tc>
      </w:tr>
    </w:tbl>
    <w:p w14:paraId="4C898B17" w14:textId="77777777" w:rsidR="005672D1" w:rsidRDefault="005672D1" w:rsidP="00242C0F">
      <w:pPr>
        <w:jc w:val="both"/>
      </w:pPr>
      <w:r>
        <w:t>(BIB 572 p. 126 annexes)</w:t>
      </w:r>
    </w:p>
    <w:p w14:paraId="53A9D2B0" w14:textId="77777777" w:rsidR="005672D1" w:rsidRDefault="005672D1" w:rsidP="00242C0F"/>
    <w:p w14:paraId="350481E8" w14:textId="77777777" w:rsidR="00037C9F" w:rsidRPr="0032190F" w:rsidRDefault="00037C9F" w:rsidP="00242C0F">
      <w:pPr>
        <w:rPr>
          <w:i/>
          <w:lang w:val="fr-FR"/>
        </w:rPr>
      </w:pPr>
      <w:r w:rsidRPr="0032190F">
        <w:rPr>
          <w:i/>
          <w:lang w:val="fr-FR"/>
        </w:rPr>
        <w:t>D’après le matériel retrouvé, le poignard est attribuable à la phase 3 du Campaniforme (SS BIB)</w:t>
      </w:r>
    </w:p>
    <w:p w14:paraId="08F85E34" w14:textId="77777777" w:rsidR="00481BA9" w:rsidRPr="0032190F" w:rsidRDefault="00481BA9" w:rsidP="00242C0F">
      <w:pPr>
        <w:jc w:val="both"/>
        <w:rPr>
          <w:lang w:val="fr-FR"/>
        </w:rPr>
      </w:pPr>
    </w:p>
    <w:p w14:paraId="3B4297DB" w14:textId="77777777" w:rsidR="00A03BAE" w:rsidRPr="0032190F" w:rsidRDefault="00A03BAE" w:rsidP="00426FF9">
      <w:pPr>
        <w:pStyle w:val="Heading1"/>
      </w:pPr>
      <w:bookmarkStart w:id="3265" w:name="Sit_Colombel"/>
      <w:r w:rsidRPr="0032190F">
        <w:t>COLOMBEL</w:t>
      </w:r>
    </w:p>
    <w:bookmarkEnd w:id="3265"/>
    <w:p w14:paraId="04C8716C" w14:textId="77777777" w:rsidR="00A03BAE" w:rsidRPr="0032190F" w:rsidRDefault="00A03BAE" w:rsidP="00242C0F">
      <w:pPr>
        <w:jc w:val="both"/>
        <w:rPr>
          <w:lang w:val="fr-FR"/>
        </w:rPr>
      </w:pPr>
    </w:p>
    <w:p w14:paraId="18B3ECF1" w14:textId="77777777" w:rsidR="00A03BAE" w:rsidRPr="0032190F" w:rsidRDefault="00A03BAE" w:rsidP="00242C0F">
      <w:pPr>
        <w:jc w:val="both"/>
        <w:rPr>
          <w:lang w:val="fr-FR"/>
        </w:rPr>
      </w:pPr>
      <w:r w:rsidRPr="0032190F">
        <w:rPr>
          <w:lang w:val="fr-FR"/>
        </w:rPr>
        <w:t xml:space="preserve">Le site de Colombel (Laudun,  Gard) a livré une tombe avec un poignard </w:t>
      </w:r>
      <w:r w:rsidR="00227EF2" w:rsidRPr="0032190F">
        <w:rPr>
          <w:lang w:val="fr-FR"/>
        </w:rPr>
        <w:t>du « type trapu à languette peu arquée » de  Briard</w:t>
      </w:r>
      <w:r w:rsidR="00BD4CC8" w:rsidRPr="0032190F">
        <w:rPr>
          <w:lang w:val="fr-FR"/>
        </w:rPr>
        <w:t xml:space="preserve"> et Mohen 1983 et attribué à l’</w:t>
      </w:r>
      <w:r w:rsidR="00227EF2" w:rsidRPr="0032190F">
        <w:rPr>
          <w:lang w:val="fr-FR"/>
        </w:rPr>
        <w:t>âge du Bronze</w:t>
      </w:r>
      <w:r w:rsidR="005A0EC2" w:rsidRPr="0032190F">
        <w:rPr>
          <w:lang w:val="fr-FR"/>
        </w:rPr>
        <w:t xml:space="preserve"> (BIB 91 p. 349)</w:t>
      </w:r>
    </w:p>
    <w:p w14:paraId="49958F93" w14:textId="77777777" w:rsidR="00A03BAE" w:rsidRPr="0032190F" w:rsidRDefault="00A03BAE" w:rsidP="00242C0F">
      <w:pPr>
        <w:jc w:val="both"/>
        <w:rPr>
          <w:lang w:val="fr-FR"/>
        </w:rPr>
      </w:pPr>
    </w:p>
    <w:p w14:paraId="09B1D2D2" w14:textId="77777777" w:rsidR="004510B7" w:rsidRPr="0032190F" w:rsidRDefault="004510B7" w:rsidP="00426FF9">
      <w:pPr>
        <w:pStyle w:val="Heading1"/>
      </w:pPr>
      <w:bookmarkStart w:id="3266" w:name="Sit_Fontbuisse"/>
      <w:r w:rsidRPr="0032190F">
        <w:t>FONTBUISSE (Village de)</w:t>
      </w:r>
    </w:p>
    <w:bookmarkEnd w:id="3266"/>
    <w:p w14:paraId="05F182A8" w14:textId="77777777" w:rsidR="004510B7" w:rsidRPr="0032190F" w:rsidRDefault="004510B7" w:rsidP="00242C0F">
      <w:pPr>
        <w:jc w:val="both"/>
        <w:rPr>
          <w:lang w:val="fr-FR"/>
        </w:rPr>
      </w:pPr>
    </w:p>
    <w:p w14:paraId="1D2E1BA2" w14:textId="425EDE54" w:rsidR="004510B7" w:rsidRPr="0032190F" w:rsidRDefault="00E64665" w:rsidP="00242C0F">
      <w:pPr>
        <w:jc w:val="both"/>
        <w:rPr>
          <w:lang w:val="fr-FR"/>
        </w:rPr>
      </w:pPr>
      <w:r w:rsidRPr="0032190F">
        <w:rPr>
          <w:lang w:val="fr-FR"/>
        </w:rPr>
        <w:lastRenderedPageBreak/>
        <w:t>Le village de Fontbuisse (Villevieille, Gard) s</w:t>
      </w:r>
      <w:r w:rsidR="004510B7" w:rsidRPr="0032190F">
        <w:rPr>
          <w:lang w:val="fr-FR"/>
        </w:rPr>
        <w:t>itué au bord d'une corniche qui domine la vallée du ruisseau de Pisse Saume, se trouve le village préhistorique de Fontbouysse. C'est un des premiers exemples d'urbanisation agricole dans le sud de la France, qui a donné son nom à la</w:t>
      </w:r>
      <w:r w:rsidR="00B959E4">
        <w:rPr>
          <w:lang w:val="fr-FR"/>
        </w:rPr>
        <w:t xml:space="preserve"> </w:t>
      </w:r>
      <w:r w:rsidR="004510B7" w:rsidRPr="0032190F">
        <w:rPr>
          <w:lang w:val="fr-FR"/>
        </w:rPr>
        <w:t>culture</w:t>
      </w:r>
      <w:r w:rsidR="00B959E4">
        <w:rPr>
          <w:lang w:val="fr-FR"/>
        </w:rPr>
        <w:t xml:space="preserve"> </w:t>
      </w:r>
      <w:r w:rsidR="004510B7" w:rsidRPr="0032190F">
        <w:rPr>
          <w:lang w:val="fr-FR"/>
        </w:rPr>
        <w:t xml:space="preserve">de </w:t>
      </w:r>
      <w:hyperlink r:id="rId7675" w:anchor="Cul_Fontbuisse" w:history="1">
        <w:r w:rsidR="004510B7" w:rsidRPr="0032190F">
          <w:rPr>
            <w:rStyle w:val="Hyperlink"/>
            <w:lang w:val="fr-FR"/>
          </w:rPr>
          <w:t>Fonbuisse</w:t>
        </w:r>
      </w:hyperlink>
      <w:r w:rsidR="004510B7" w:rsidRPr="0032190F">
        <w:rPr>
          <w:lang w:val="fr-FR"/>
        </w:rPr>
        <w:t xml:space="preserve"> (SS BIB)</w:t>
      </w:r>
    </w:p>
    <w:p w14:paraId="0CE6DCF6" w14:textId="77777777" w:rsidR="00AE5683" w:rsidRPr="0032190F" w:rsidRDefault="00AE5683" w:rsidP="00242C0F">
      <w:pPr>
        <w:jc w:val="both"/>
        <w:rPr>
          <w:lang w:val="fr-FR"/>
        </w:rPr>
      </w:pPr>
    </w:p>
    <w:p w14:paraId="0FB78B4F" w14:textId="04B70A61" w:rsidR="004878B3" w:rsidRPr="0032190F" w:rsidRDefault="00AE5683" w:rsidP="00242C0F">
      <w:pPr>
        <w:autoSpaceDE w:val="0"/>
        <w:autoSpaceDN w:val="0"/>
        <w:adjustRightInd w:val="0"/>
        <w:rPr>
          <w:lang w:val="fr-FR"/>
        </w:rPr>
      </w:pPr>
      <w:r w:rsidRPr="0032190F">
        <w:rPr>
          <w:lang w:val="fr-FR"/>
        </w:rPr>
        <w:t xml:space="preserve">La superposition du </w:t>
      </w:r>
      <w:r w:rsidR="00C978A5">
        <w:rPr>
          <w:lang w:val="fr-FR"/>
        </w:rPr>
        <w:t>BA</w:t>
      </w:r>
      <w:r w:rsidRPr="0032190F">
        <w:rPr>
          <w:lang w:val="fr-FR"/>
        </w:rPr>
        <w:t xml:space="preserve"> barbelé et des niveaux fontbouisse a été évoquée pour ce site : </w:t>
      </w:r>
    </w:p>
    <w:p w14:paraId="0F68032F" w14:textId="77777777" w:rsidR="004878B3" w:rsidRPr="0032190F" w:rsidRDefault="004878B3" w:rsidP="00242C0F">
      <w:pPr>
        <w:autoSpaceDE w:val="0"/>
        <w:autoSpaceDN w:val="0"/>
        <w:adjustRightInd w:val="0"/>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02"/>
      </w:tblGrid>
      <w:tr w:rsidR="004878B3" w14:paraId="00DBE2F5" w14:textId="77777777">
        <w:trPr>
          <w:jc w:val="center"/>
        </w:trPr>
        <w:tc>
          <w:tcPr>
            <w:tcW w:w="0" w:type="auto"/>
          </w:tcPr>
          <w:p w14:paraId="244EDF5E" w14:textId="7E6FC400" w:rsidR="004878B3" w:rsidRDefault="00C978A5" w:rsidP="00242C0F">
            <w:pPr>
              <w:autoSpaceDE w:val="0"/>
              <w:autoSpaceDN w:val="0"/>
              <w:adjustRightInd w:val="0"/>
            </w:pPr>
            <w:r>
              <w:t>BA</w:t>
            </w:r>
            <w:r w:rsidR="004878B3">
              <w:t xml:space="preserve"> barbelé</w:t>
            </w:r>
          </w:p>
        </w:tc>
      </w:tr>
      <w:tr w:rsidR="004878B3" w14:paraId="71D199EA" w14:textId="77777777">
        <w:trPr>
          <w:jc w:val="center"/>
        </w:trPr>
        <w:tc>
          <w:tcPr>
            <w:tcW w:w="0" w:type="auto"/>
          </w:tcPr>
          <w:p w14:paraId="0E9E8143" w14:textId="77777777" w:rsidR="004878B3" w:rsidRDefault="004878B3" w:rsidP="00242C0F">
            <w:pPr>
              <w:autoSpaceDE w:val="0"/>
              <w:autoSpaceDN w:val="0"/>
              <w:adjustRightInd w:val="0"/>
            </w:pPr>
            <w:r>
              <w:t>Campaniforme (phase 4)</w:t>
            </w:r>
          </w:p>
        </w:tc>
      </w:tr>
      <w:tr w:rsidR="004878B3" w14:paraId="600EAD78" w14:textId="77777777">
        <w:trPr>
          <w:jc w:val="center"/>
        </w:trPr>
        <w:tc>
          <w:tcPr>
            <w:tcW w:w="0" w:type="auto"/>
          </w:tcPr>
          <w:p w14:paraId="110AA2A7" w14:textId="28258DFF" w:rsidR="004878B3" w:rsidRDefault="00C978A5" w:rsidP="00242C0F">
            <w:pPr>
              <w:autoSpaceDE w:val="0"/>
              <w:autoSpaceDN w:val="0"/>
              <w:adjustRightInd w:val="0"/>
            </w:pPr>
            <w:r>
              <w:t>NF</w:t>
            </w:r>
            <w:r w:rsidR="004878B3">
              <w:t xml:space="preserve"> fontbuxien</w:t>
            </w:r>
          </w:p>
        </w:tc>
      </w:tr>
    </w:tbl>
    <w:p w14:paraId="2E21B567" w14:textId="77777777" w:rsidR="00AE5683" w:rsidRPr="00AE5683" w:rsidRDefault="00AE5683" w:rsidP="00242C0F">
      <w:pPr>
        <w:autoSpaceDE w:val="0"/>
        <w:autoSpaceDN w:val="0"/>
        <w:adjustRightInd w:val="0"/>
      </w:pPr>
      <w:r>
        <w:t>(BIB 971 p. 753 catalogue)</w:t>
      </w:r>
    </w:p>
    <w:p w14:paraId="5E38FDF8" w14:textId="77777777" w:rsidR="00AE5683" w:rsidRDefault="00AE5683" w:rsidP="00242C0F">
      <w:pPr>
        <w:autoSpaceDE w:val="0"/>
        <w:autoSpaceDN w:val="0"/>
        <w:adjustRightInd w:val="0"/>
      </w:pPr>
    </w:p>
    <w:p w14:paraId="4B73ECDC" w14:textId="362F95E2" w:rsidR="00E64665" w:rsidRPr="0032190F" w:rsidRDefault="00E64665" w:rsidP="00242C0F">
      <w:pPr>
        <w:autoSpaceDE w:val="0"/>
        <w:autoSpaceDN w:val="0"/>
        <w:adjustRightInd w:val="0"/>
        <w:jc w:val="both"/>
        <w:rPr>
          <w:lang w:val="fr-FR"/>
        </w:rPr>
      </w:pPr>
      <w:r w:rsidRPr="0032190F">
        <w:rPr>
          <w:lang w:val="fr-FR"/>
        </w:rPr>
        <w:t>La céramique décorée campaniforme :</w:t>
      </w:r>
      <w:r w:rsidR="00685C0B" w:rsidRPr="0032190F">
        <w:rPr>
          <w:lang w:val="fr-FR"/>
        </w:rPr>
        <w:t xml:space="preserve"> </w:t>
      </w:r>
      <w:r w:rsidRPr="0032190F">
        <w:rPr>
          <w:lang w:val="fr-FR"/>
        </w:rPr>
        <w:t>3 fragments pourraient correspondre (sous réserve) à un vrai barbelé.Un gobelet caréné présentant un décor de lignes horizontales, une ligne d’estampages circulaires (tige creuse),deux lignes horizontales, soulignées d’une ligne de petits traits verticaux et une bande verticales composées delignes parallèles, s’appuyant sur la dernière ligne horizontale et descendant jusqu’à la carène.</w:t>
      </w:r>
      <w:r w:rsidR="00685C0B" w:rsidRPr="0032190F">
        <w:rPr>
          <w:lang w:val="fr-FR"/>
        </w:rPr>
        <w:t xml:space="preserve"> </w:t>
      </w:r>
      <w:r w:rsidRPr="0032190F">
        <w:rPr>
          <w:lang w:val="fr-FR"/>
        </w:rPr>
        <w:t>Un fragment présentant une ligne horizontale, une ligne de petites impressions, deux lignes horizontales puis une</w:t>
      </w:r>
      <w:r w:rsidR="00685C0B" w:rsidRPr="0032190F">
        <w:rPr>
          <w:lang w:val="fr-FR"/>
        </w:rPr>
        <w:t xml:space="preserve"> </w:t>
      </w:r>
      <w:r w:rsidRPr="0032190F">
        <w:rPr>
          <w:lang w:val="fr-FR"/>
        </w:rPr>
        <w:t xml:space="preserve">ligne fragmentaire de </w:t>
      </w:r>
      <w:hyperlink r:id="rId7676" w:anchor="Cul_Art_TAC_T_g_chevrons" w:history="1">
        <w:r w:rsidR="00685C0B" w:rsidRPr="0032190F">
          <w:rPr>
            <w:rStyle w:val="Hyperlink"/>
            <w:lang w:val="fr-FR"/>
          </w:rPr>
          <w:t>chevrons</w:t>
        </w:r>
      </w:hyperlink>
      <w:r w:rsidR="00685C0B" w:rsidRPr="0032190F">
        <w:rPr>
          <w:lang w:val="fr-FR"/>
        </w:rPr>
        <w:t xml:space="preserve"> </w:t>
      </w:r>
      <w:r w:rsidRPr="0032190F">
        <w:rPr>
          <w:lang w:val="fr-FR"/>
        </w:rPr>
        <w:t>ou triangles hachurés.Un fragment de panse présentant deux lignes horizontales, puis deux lignes de chevrons.</w:t>
      </w:r>
    </w:p>
    <w:p w14:paraId="39527EA0" w14:textId="77777777" w:rsidR="00E64665" w:rsidRPr="0032190F" w:rsidRDefault="00E64665" w:rsidP="00242C0F">
      <w:pPr>
        <w:autoSpaceDE w:val="0"/>
        <w:autoSpaceDN w:val="0"/>
        <w:adjustRightInd w:val="0"/>
        <w:rPr>
          <w:lang w:val="fr-FR"/>
        </w:rPr>
      </w:pPr>
      <w:r w:rsidRPr="0032190F">
        <w:rPr>
          <w:lang w:val="fr-FR"/>
        </w:rPr>
        <w:t>Une coupe présentant un décor pseudo-barbelé (incisé et estampé) de lignes horizontales et de grands chevrons (BIB 971 p. 753</w:t>
      </w:r>
      <w:r w:rsidR="00AE5683" w:rsidRPr="0032190F">
        <w:rPr>
          <w:lang w:val="fr-FR"/>
        </w:rPr>
        <w:t xml:space="preserve"> catalogue</w:t>
      </w:r>
      <w:r w:rsidRPr="0032190F">
        <w:rPr>
          <w:lang w:val="fr-FR"/>
        </w:rPr>
        <w:t>)</w:t>
      </w:r>
    </w:p>
    <w:p w14:paraId="2CD09DA3" w14:textId="77777777" w:rsidR="00276716" w:rsidRPr="0032190F" w:rsidRDefault="00276716" w:rsidP="00242C0F">
      <w:pPr>
        <w:autoSpaceDE w:val="0"/>
        <w:autoSpaceDN w:val="0"/>
        <w:adjustRightInd w:val="0"/>
        <w:rPr>
          <w:lang w:val="fr-FR"/>
        </w:rPr>
      </w:pPr>
    </w:p>
    <w:p w14:paraId="5A3C4410" w14:textId="77777777" w:rsidR="00276716" w:rsidRPr="0032190F" w:rsidRDefault="00276716" w:rsidP="00242C0F">
      <w:pPr>
        <w:autoSpaceDE w:val="0"/>
        <w:autoSpaceDN w:val="0"/>
        <w:adjustRightInd w:val="0"/>
        <w:rPr>
          <w:lang w:val="fr-FR"/>
        </w:rPr>
      </w:pPr>
      <w:r w:rsidRPr="0032190F">
        <w:rPr>
          <w:lang w:val="fr-FR"/>
        </w:rPr>
        <w:t>Les poignards de Fontbouisse sont probablement fontbuxiens (2800-2400) (Vaquer com. pers.)</w:t>
      </w:r>
    </w:p>
    <w:p w14:paraId="550C0F73" w14:textId="77777777" w:rsidR="004510B7" w:rsidRPr="0032190F" w:rsidRDefault="004510B7" w:rsidP="00242C0F">
      <w:pPr>
        <w:jc w:val="both"/>
        <w:rPr>
          <w:lang w:val="fr-FR"/>
        </w:rPr>
      </w:pPr>
    </w:p>
    <w:p w14:paraId="4AB98F5C" w14:textId="77777777" w:rsidR="00C42309" w:rsidRPr="0032190F" w:rsidRDefault="00C42309" w:rsidP="00426FF9">
      <w:pPr>
        <w:pStyle w:val="Heading1"/>
      </w:pPr>
      <w:bookmarkStart w:id="3267" w:name="Sit_Moulin_Villard"/>
      <w:r w:rsidRPr="0032190F">
        <w:t>MOULIN-VILLARD</w:t>
      </w:r>
      <w:r w:rsidR="008770B4" w:rsidRPr="0032190F">
        <w:t xml:space="preserve"> (Le)</w:t>
      </w:r>
    </w:p>
    <w:bookmarkEnd w:id="3267"/>
    <w:p w14:paraId="4BBD9B6E" w14:textId="77777777" w:rsidR="00AC4065" w:rsidRPr="0032190F" w:rsidRDefault="00AC4065" w:rsidP="00242C0F">
      <w:pPr>
        <w:rPr>
          <w:lang w:val="fr-FR"/>
        </w:rPr>
      </w:pPr>
    </w:p>
    <w:p w14:paraId="4400B117" w14:textId="36478A3C" w:rsidR="00C42309" w:rsidRPr="0032190F" w:rsidRDefault="00B216DB" w:rsidP="00242C0F">
      <w:pPr>
        <w:jc w:val="both"/>
        <w:rPr>
          <w:lang w:val="fr-FR"/>
        </w:rPr>
      </w:pPr>
      <w:r w:rsidRPr="0032190F">
        <w:rPr>
          <w:lang w:val="fr-FR"/>
        </w:rPr>
        <w:t>Le site de Le Moulin-Villard (</w:t>
      </w:r>
      <w:r w:rsidR="0017090D" w:rsidRPr="0032190F">
        <w:rPr>
          <w:rStyle w:val="st"/>
          <w:lang w:val="fr-FR"/>
        </w:rPr>
        <w:t>Caissargues</w:t>
      </w:r>
      <w:r w:rsidR="0017090D" w:rsidRPr="0032190F">
        <w:rPr>
          <w:lang w:val="fr-FR"/>
        </w:rPr>
        <w:t xml:space="preserve">, </w:t>
      </w:r>
      <w:r w:rsidRPr="0032190F">
        <w:rPr>
          <w:lang w:val="fr-FR"/>
        </w:rPr>
        <w:t xml:space="preserve">Gard) aux nombreuses structures en négatifs (fossés et fosses) attribuables à la culture de </w:t>
      </w:r>
      <w:hyperlink r:id="rId7677" w:anchor="Cul_Fontbuisse" w:history="1">
        <w:r w:rsidRPr="0032190F">
          <w:rPr>
            <w:rStyle w:val="Hyperlink"/>
            <w:lang w:val="fr-FR"/>
          </w:rPr>
          <w:t>Fontbuisse</w:t>
        </w:r>
      </w:hyperlink>
      <w:r w:rsidRPr="0032190F">
        <w:rPr>
          <w:lang w:val="fr-FR"/>
        </w:rPr>
        <w:t xml:space="preserve">, a livré du mobilier </w:t>
      </w:r>
      <w:hyperlink r:id="rId7678" w:anchor="Cul_Campaniforme" w:history="1">
        <w:r w:rsidRPr="0032190F">
          <w:rPr>
            <w:rStyle w:val="Hyperlink"/>
            <w:lang w:val="fr-FR"/>
          </w:rPr>
          <w:t>campaniforme</w:t>
        </w:r>
      </w:hyperlink>
      <w:r w:rsidR="00C978A5" w:rsidRPr="00C978A5">
        <w:rPr>
          <w:rStyle w:val="Hyperlink"/>
          <w:color w:val="000000"/>
          <w:u w:val="none"/>
          <w:lang w:val="fr-FR"/>
        </w:rPr>
        <w:t xml:space="preserve"> </w:t>
      </w:r>
      <w:r w:rsidRPr="0032190F">
        <w:rPr>
          <w:lang w:val="fr-FR"/>
        </w:rPr>
        <w:t>en exclusion des témoins fontbuxiens (</w:t>
      </w:r>
      <w:r w:rsidR="0070027E" w:rsidRPr="0032190F">
        <w:rPr>
          <w:lang w:val="fr-FR"/>
        </w:rPr>
        <w:t>BIB</w:t>
      </w:r>
      <w:r w:rsidRPr="0032190F">
        <w:rPr>
          <w:lang w:val="fr-FR"/>
        </w:rPr>
        <w:t xml:space="preserve"> 81)</w:t>
      </w:r>
      <w:r w:rsidR="0004468C" w:rsidRPr="0032190F">
        <w:rPr>
          <w:lang w:val="fr-FR"/>
        </w:rPr>
        <w:t>.</w:t>
      </w:r>
    </w:p>
    <w:p w14:paraId="699688EF" w14:textId="77777777" w:rsidR="008770B4" w:rsidRPr="0032190F" w:rsidRDefault="008770B4"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03"/>
        <w:gridCol w:w="1656"/>
      </w:tblGrid>
      <w:tr w:rsidR="008770B4" w14:paraId="5E534D93" w14:textId="77777777">
        <w:trPr>
          <w:jc w:val="center"/>
        </w:trPr>
        <w:tc>
          <w:tcPr>
            <w:tcW w:w="0" w:type="auto"/>
          </w:tcPr>
          <w:p w14:paraId="4F1020E6" w14:textId="1E714D61" w:rsidR="008770B4" w:rsidRDefault="00C978A5" w:rsidP="00242C0F">
            <w:pPr>
              <w:jc w:val="both"/>
            </w:pPr>
            <w:r>
              <w:t>NF</w:t>
            </w:r>
            <w:r w:rsidR="008770B4">
              <w:t xml:space="preserve"> 4</w:t>
            </w:r>
          </w:p>
        </w:tc>
        <w:tc>
          <w:tcPr>
            <w:tcW w:w="0" w:type="auto"/>
          </w:tcPr>
          <w:p w14:paraId="38CAFCDC" w14:textId="77777777" w:rsidR="008770B4" w:rsidRDefault="008770B4" w:rsidP="00242C0F">
            <w:pPr>
              <w:jc w:val="both"/>
            </w:pPr>
            <w:r>
              <w:t>Campaniforme</w:t>
            </w:r>
          </w:p>
        </w:tc>
      </w:tr>
      <w:tr w:rsidR="008770B4" w14:paraId="7263BC9C" w14:textId="77777777">
        <w:trPr>
          <w:jc w:val="center"/>
        </w:trPr>
        <w:tc>
          <w:tcPr>
            <w:tcW w:w="0" w:type="auto"/>
          </w:tcPr>
          <w:p w14:paraId="3CD3EF72" w14:textId="18E5785F" w:rsidR="008770B4" w:rsidRDefault="00C978A5" w:rsidP="00242C0F">
            <w:pPr>
              <w:jc w:val="both"/>
            </w:pPr>
            <w:r>
              <w:t>NF</w:t>
            </w:r>
            <w:r w:rsidR="008770B4">
              <w:t xml:space="preserve"> 3</w:t>
            </w:r>
          </w:p>
        </w:tc>
        <w:tc>
          <w:tcPr>
            <w:tcW w:w="0" w:type="auto"/>
          </w:tcPr>
          <w:p w14:paraId="2995C999" w14:textId="77777777" w:rsidR="008770B4" w:rsidRDefault="008770B4" w:rsidP="00242C0F">
            <w:pPr>
              <w:jc w:val="both"/>
            </w:pPr>
            <w:r>
              <w:t>Fontbuisse</w:t>
            </w:r>
          </w:p>
        </w:tc>
      </w:tr>
    </w:tbl>
    <w:p w14:paraId="77479831" w14:textId="77777777" w:rsidR="0004468C" w:rsidRDefault="0004468C" w:rsidP="00242C0F">
      <w:pPr>
        <w:jc w:val="both"/>
      </w:pPr>
    </w:p>
    <w:p w14:paraId="10A682D2" w14:textId="77777777" w:rsidR="0004468C" w:rsidRPr="0032190F" w:rsidRDefault="0004468C" w:rsidP="00242C0F">
      <w:pPr>
        <w:jc w:val="both"/>
        <w:rPr>
          <w:lang w:val="fr-FR"/>
        </w:rPr>
      </w:pPr>
      <w:r w:rsidRPr="0032190F">
        <w:rPr>
          <w:lang w:val="fr-FR"/>
        </w:rPr>
        <w:t>Métissage des décors fontbuxien avec le campaniforme (Jessie Cauliez, C2, 2008).</w:t>
      </w:r>
    </w:p>
    <w:p w14:paraId="5EF55EDF" w14:textId="77777777" w:rsidR="0010725F" w:rsidRPr="0032190F" w:rsidRDefault="0010725F" w:rsidP="00242C0F">
      <w:pPr>
        <w:jc w:val="both"/>
        <w:rPr>
          <w:lang w:val="fr-FR"/>
        </w:rPr>
      </w:pPr>
    </w:p>
    <w:p w14:paraId="06456DC7" w14:textId="77777777" w:rsidR="0010725F" w:rsidRPr="0032190F" w:rsidRDefault="0010725F" w:rsidP="00242C0F">
      <w:pPr>
        <w:jc w:val="both"/>
        <w:rPr>
          <w:lang w:val="fr-FR" w:eastAsia="en-GB"/>
        </w:rPr>
      </w:pPr>
      <w:r w:rsidRPr="0032190F">
        <w:rPr>
          <w:lang w:val="fr-FR"/>
        </w:rPr>
        <w:t xml:space="preserve">Le site de Moulin Villard </w:t>
      </w:r>
      <w:r w:rsidRPr="0032190F">
        <w:rPr>
          <w:lang w:val="fr-FR" w:eastAsia="en-GB"/>
        </w:rPr>
        <w:t xml:space="preserve">est </w:t>
      </w:r>
      <w:r w:rsidRPr="0032190F">
        <w:rPr>
          <w:lang w:val="fr-FR"/>
        </w:rPr>
        <w:t>un habitat du Fer 1 (BIB 1995 fig. 54)</w:t>
      </w:r>
    </w:p>
    <w:p w14:paraId="309119D3" w14:textId="77777777" w:rsidR="00B216DB" w:rsidRPr="0032190F" w:rsidRDefault="00B216DB" w:rsidP="00242C0F">
      <w:pPr>
        <w:rPr>
          <w:lang w:val="fr-FR"/>
        </w:rPr>
      </w:pPr>
    </w:p>
    <w:p w14:paraId="499885C6" w14:textId="77777777" w:rsidR="008770B4" w:rsidRPr="0032190F" w:rsidRDefault="008770B4" w:rsidP="00426FF9">
      <w:pPr>
        <w:pStyle w:val="Heading1"/>
      </w:pPr>
      <w:r w:rsidRPr="0032190F">
        <w:t>CAPOULLIERE (La)</w:t>
      </w:r>
    </w:p>
    <w:p w14:paraId="7B50D9C3" w14:textId="77777777" w:rsidR="008770B4" w:rsidRPr="0032190F" w:rsidRDefault="008770B4" w:rsidP="00242C0F">
      <w:pPr>
        <w:rPr>
          <w:lang w:val="fr-FR"/>
        </w:rPr>
      </w:pPr>
    </w:p>
    <w:p w14:paraId="67BF1010" w14:textId="204F4ABB" w:rsidR="008770B4" w:rsidRPr="0032190F" w:rsidRDefault="008770B4" w:rsidP="008F6EAE">
      <w:pPr>
        <w:jc w:val="both"/>
        <w:rPr>
          <w:lang w:val="fr-FR"/>
        </w:rPr>
      </w:pPr>
      <w:r w:rsidRPr="0032190F">
        <w:rPr>
          <w:lang w:val="fr-FR"/>
        </w:rPr>
        <w:t xml:space="preserve">Habitat fossoyé du groupe de </w:t>
      </w:r>
      <w:hyperlink r:id="rId7679" w:anchor="Cul_Fontbuisse" w:history="1">
        <w:r w:rsidRPr="0032190F">
          <w:rPr>
            <w:rStyle w:val="Hyperlink"/>
            <w:lang w:val="fr-FR"/>
          </w:rPr>
          <w:t>Fontbuisse</w:t>
        </w:r>
      </w:hyperlink>
      <w:r w:rsidRPr="0032190F">
        <w:rPr>
          <w:lang w:val="fr-FR"/>
        </w:rPr>
        <w:t>. Habitat en terre crue à double abside de l’arrière-pays (</w:t>
      </w:r>
      <w:hyperlink r:id="rId7680" w:anchor="Sit_Boussargues" w:history="1">
        <w:r w:rsidRPr="0032190F">
          <w:rPr>
            <w:rStyle w:val="Hyperlink"/>
            <w:lang w:val="fr-FR"/>
          </w:rPr>
          <w:t>Boussargues</w:t>
        </w:r>
      </w:hyperlink>
      <w:r w:rsidRPr="0032190F">
        <w:rPr>
          <w:lang w:val="fr-FR"/>
        </w:rPr>
        <w:t>) dont les murs sont recouverts d’enduits (retrouvés en place dans les lames minces). Les murs sont édifiés avec différents modules (pain de terre cuite de différentes tailles et formats)</w:t>
      </w:r>
      <w:r w:rsidR="008F6EAE" w:rsidRPr="0032190F">
        <w:rPr>
          <w:lang w:val="fr-FR"/>
        </w:rPr>
        <w:t xml:space="preserve"> (SS BIB)</w:t>
      </w:r>
    </w:p>
    <w:p w14:paraId="27D82A54" w14:textId="77777777" w:rsidR="008F6EAE" w:rsidRPr="0032190F" w:rsidRDefault="008F6EAE" w:rsidP="00242C0F">
      <w:pPr>
        <w:rPr>
          <w:lang w:val="fr-FR"/>
        </w:rPr>
      </w:pPr>
      <w:r w:rsidRPr="0032190F">
        <w:rPr>
          <w:lang w:val="fr-FR"/>
        </w:rPr>
        <w:t>La Capoulière (Mauguio) montre un plan d’agglomération du 3</w:t>
      </w:r>
      <w:r w:rsidRPr="0032190F">
        <w:rPr>
          <w:vertAlign w:val="superscript"/>
          <w:lang w:val="fr-FR"/>
        </w:rPr>
        <w:t>e</w:t>
      </w:r>
      <w:r w:rsidRPr="0032190F">
        <w:rPr>
          <w:lang w:val="fr-FR"/>
        </w:rPr>
        <w:t xml:space="preserve"> millénaire aec (BIB I. Senepart, colloque Habitat Dijon 2015) </w:t>
      </w:r>
    </w:p>
    <w:p w14:paraId="2ADC9D4D" w14:textId="77777777" w:rsidR="00B95550" w:rsidRPr="0032190F" w:rsidRDefault="00B95550" w:rsidP="00242C0F">
      <w:pPr>
        <w:rPr>
          <w:lang w:val="fr-FR"/>
        </w:rPr>
      </w:pPr>
    </w:p>
    <w:p w14:paraId="6C8B6312" w14:textId="77777777" w:rsidR="00F02DF7" w:rsidRPr="0032190F" w:rsidRDefault="00BA1F31" w:rsidP="00426FF9">
      <w:pPr>
        <w:pStyle w:val="Heading1"/>
      </w:pPr>
      <w:bookmarkStart w:id="3268" w:name="Sit_Saint_Anne"/>
      <w:r w:rsidRPr="0032190F">
        <w:t>COL</w:t>
      </w:r>
      <w:r w:rsidR="00AC4065" w:rsidRPr="0032190F">
        <w:t xml:space="preserve"> SAINT</w:t>
      </w:r>
      <w:r w:rsidR="0046005A" w:rsidRPr="0032190F">
        <w:t>E</w:t>
      </w:r>
      <w:r w:rsidR="00AC4065" w:rsidRPr="0032190F">
        <w:t>-ANNE (habitat du)</w:t>
      </w:r>
    </w:p>
    <w:bookmarkEnd w:id="3268"/>
    <w:p w14:paraId="3A648A0C" w14:textId="77777777" w:rsidR="00F02DF7" w:rsidRPr="0032190F" w:rsidRDefault="00F02DF7" w:rsidP="00242C0F">
      <w:pPr>
        <w:jc w:val="both"/>
        <w:rPr>
          <w:lang w:val="fr-FR"/>
        </w:rPr>
      </w:pPr>
    </w:p>
    <w:p w14:paraId="3E10C667" w14:textId="095AE726" w:rsidR="00BA1F31" w:rsidRPr="0032190F" w:rsidRDefault="00280327" w:rsidP="00242C0F">
      <w:pPr>
        <w:jc w:val="both"/>
        <w:rPr>
          <w:lang w:val="fr-FR"/>
        </w:rPr>
      </w:pPr>
      <w:r w:rsidRPr="0032190F">
        <w:rPr>
          <w:lang w:val="fr-FR"/>
        </w:rPr>
        <w:lastRenderedPageBreak/>
        <w:t xml:space="preserve">L’habitat </w:t>
      </w:r>
      <w:r w:rsidR="00BA1F31" w:rsidRPr="0032190F">
        <w:rPr>
          <w:lang w:val="fr-FR"/>
        </w:rPr>
        <w:t>du col Saint</w:t>
      </w:r>
      <w:r w:rsidR="0046005A" w:rsidRPr="0032190F">
        <w:rPr>
          <w:lang w:val="fr-FR"/>
        </w:rPr>
        <w:t>e</w:t>
      </w:r>
      <w:r w:rsidR="00BA1F31" w:rsidRPr="0032190F">
        <w:rPr>
          <w:lang w:val="fr-FR"/>
        </w:rPr>
        <w:t xml:space="preserve">-Anne </w:t>
      </w:r>
      <w:r w:rsidRPr="0032190F">
        <w:rPr>
          <w:lang w:val="fr-FR"/>
        </w:rPr>
        <w:t>(</w:t>
      </w:r>
      <w:smartTag w:uri="urn:schemas-microsoft-com:office:smarttags" w:element="metricconverter">
        <w:smartTagPr>
          <w:attr w:name="ProductID" w:val="691 m"/>
        </w:smartTagPr>
        <w:r w:rsidRPr="0032190F">
          <w:rPr>
            <w:lang w:val="fr-FR"/>
          </w:rPr>
          <w:t>691 m</w:t>
        </w:r>
      </w:smartTag>
      <w:r w:rsidRPr="0032190F">
        <w:rPr>
          <w:lang w:val="fr-FR"/>
        </w:rPr>
        <w:t xml:space="preserve">) </w:t>
      </w:r>
      <w:r w:rsidR="00BA1F31" w:rsidRPr="0032190F">
        <w:rPr>
          <w:lang w:val="fr-FR"/>
        </w:rPr>
        <w:t xml:space="preserve">à Simiane-Collongue dans les Bouches-du-Rhône a livré du mobilier </w:t>
      </w:r>
      <w:hyperlink r:id="rId7681" w:anchor="Cul_Campaniforme" w:history="1">
        <w:r w:rsidR="00BA1F31" w:rsidRPr="0032190F">
          <w:rPr>
            <w:rStyle w:val="Hyperlink"/>
            <w:lang w:val="fr-FR"/>
          </w:rPr>
          <w:t>campaniforme</w:t>
        </w:r>
      </w:hyperlink>
      <w:r w:rsidR="00346A98" w:rsidRPr="0032190F">
        <w:rPr>
          <w:lang w:val="fr-FR"/>
        </w:rPr>
        <w:t xml:space="preserve"> (phase 2) (BIB 1117)</w:t>
      </w:r>
    </w:p>
    <w:p w14:paraId="2498214E" w14:textId="77777777" w:rsidR="00BA1F31" w:rsidRPr="0032190F" w:rsidRDefault="00BA1F31" w:rsidP="00242C0F">
      <w:pPr>
        <w:jc w:val="both"/>
        <w:rPr>
          <w:lang w:val="fr-FR"/>
        </w:rPr>
      </w:pPr>
    </w:p>
    <w:p w14:paraId="7B42768A" w14:textId="05774E7A" w:rsidR="00C930C9" w:rsidRPr="0032190F" w:rsidRDefault="0046005A" w:rsidP="00242C0F">
      <w:pPr>
        <w:jc w:val="both"/>
        <w:rPr>
          <w:lang w:val="fr-FR"/>
        </w:rPr>
      </w:pPr>
      <w:r w:rsidRPr="0032190F">
        <w:rPr>
          <w:lang w:val="fr-FR"/>
        </w:rPr>
        <w:t>Le site, perché, s</w:t>
      </w:r>
      <w:r w:rsidR="00AC4065" w:rsidRPr="0032190F">
        <w:rPr>
          <w:lang w:val="fr-FR"/>
        </w:rPr>
        <w:t xml:space="preserve">ur une terrasse sommitale du massif de la chaîne de l’Etoile, les témoins archéologiques ont autorisés la reconstitution d’une cabane </w:t>
      </w:r>
      <w:r w:rsidR="009B3D42" w:rsidRPr="0032190F">
        <w:rPr>
          <w:lang w:val="fr-FR"/>
        </w:rPr>
        <w:t xml:space="preserve">(et d’une annexe selon BIB 292) </w:t>
      </w:r>
      <w:r w:rsidR="00AC4065" w:rsidRPr="0032190F">
        <w:rPr>
          <w:lang w:val="fr-FR"/>
        </w:rPr>
        <w:t xml:space="preserve">de </w:t>
      </w:r>
      <w:smartTag w:uri="urn:schemas-microsoft-com:office:smarttags" w:element="metricconverter">
        <w:smartTagPr>
          <w:attr w:name="ProductID" w:val="30 m2"/>
        </w:smartTagPr>
        <w:r w:rsidR="00AC4065" w:rsidRPr="0032190F">
          <w:rPr>
            <w:lang w:val="fr-FR"/>
          </w:rPr>
          <w:t>30 m</w:t>
        </w:r>
        <w:r w:rsidR="00AC4065" w:rsidRPr="0032190F">
          <w:rPr>
            <w:vertAlign w:val="superscript"/>
            <w:lang w:val="fr-FR"/>
          </w:rPr>
          <w:t>2</w:t>
        </w:r>
      </w:smartTag>
      <w:r w:rsidR="00611A4F" w:rsidRPr="0032190F">
        <w:rPr>
          <w:lang w:val="fr-FR"/>
        </w:rPr>
        <w:t xml:space="preserve"> attribuée à la phase récente</w:t>
      </w:r>
      <w:r w:rsidR="00BA1F31" w:rsidRPr="0032190F">
        <w:rPr>
          <w:lang w:val="fr-FR"/>
        </w:rPr>
        <w:t xml:space="preserve"> (phase ancienne pour BIB 292)</w:t>
      </w:r>
      <w:r w:rsidR="00611A4F" w:rsidRPr="0032190F">
        <w:rPr>
          <w:lang w:val="fr-FR"/>
        </w:rPr>
        <w:t xml:space="preserve"> du </w:t>
      </w:r>
      <w:hyperlink r:id="rId7682" w:anchor="Cul_Campaniforme" w:history="1">
        <w:r w:rsidR="00611A4F" w:rsidRPr="0032190F">
          <w:rPr>
            <w:rStyle w:val="Hyperlink"/>
            <w:lang w:val="fr-FR"/>
          </w:rPr>
          <w:t>campaniforme</w:t>
        </w:r>
      </w:hyperlink>
      <w:r w:rsidR="00AC4065" w:rsidRPr="0032190F">
        <w:rPr>
          <w:lang w:val="fr-FR"/>
        </w:rPr>
        <w:t>. Installée dans une petite cavité naturelle, fermée par un mur de retenue, un ensemble de trois gros blocs forme une structure sub-rectangulaire. Les parois sont élevées en matériaux légers. Le toit est à simple pente. Un important foyer (pierres disposées en arc de cercle, restes de torchis) occupe le centre de la cabane (</w:t>
      </w:r>
      <w:r w:rsidR="0070027E" w:rsidRPr="0032190F">
        <w:rPr>
          <w:lang w:val="fr-FR"/>
        </w:rPr>
        <w:t>BIB</w:t>
      </w:r>
      <w:r w:rsidR="00AC4065" w:rsidRPr="0032190F">
        <w:rPr>
          <w:lang w:val="fr-FR"/>
        </w:rPr>
        <w:t xml:space="preserve"> 75 p. 245 et </w:t>
      </w:r>
      <w:r w:rsidR="00920E42" w:rsidRPr="0032190F">
        <w:rPr>
          <w:lang w:val="fr-FR"/>
        </w:rPr>
        <w:t>77 et 78</w:t>
      </w:r>
      <w:r w:rsidR="00AC4065" w:rsidRPr="0032190F">
        <w:rPr>
          <w:lang w:val="fr-FR"/>
        </w:rPr>
        <w:t>)</w:t>
      </w:r>
    </w:p>
    <w:p w14:paraId="3FCA77BB" w14:textId="77777777" w:rsidR="00BA1F31" w:rsidRPr="0032190F" w:rsidRDefault="00BA1F31" w:rsidP="00242C0F">
      <w:pPr>
        <w:jc w:val="both"/>
        <w:rPr>
          <w:lang w:val="fr-FR"/>
        </w:rPr>
      </w:pPr>
    </w:p>
    <w:p w14:paraId="5560147A" w14:textId="34B9A5F8" w:rsidR="00BA1F31" w:rsidRPr="0032190F" w:rsidRDefault="00BA1F31" w:rsidP="00242C0F">
      <w:pPr>
        <w:jc w:val="both"/>
        <w:rPr>
          <w:lang w:val="fr-FR"/>
        </w:rPr>
      </w:pPr>
      <w:r w:rsidRPr="0032190F">
        <w:rPr>
          <w:lang w:val="fr-FR"/>
        </w:rPr>
        <w:t>Dans ce site, l’importance numérique des assemblages campaniformes (vases décorés, éléments de parures, objets métalliques, et une partie de l’outillage lithique font référence à une culture différente des groupes locaux (</w:t>
      </w:r>
      <w:hyperlink r:id="rId7683" w:anchor="Cul_Rhone_Ouveze" w:history="1">
        <w:r w:rsidRPr="0032190F">
          <w:rPr>
            <w:rStyle w:val="Hyperlink"/>
            <w:lang w:val="fr-FR"/>
          </w:rPr>
          <w:t>Rhône-Ouvèze</w:t>
        </w:r>
      </w:hyperlink>
      <w:r w:rsidRPr="0032190F">
        <w:rPr>
          <w:lang w:val="fr-FR"/>
        </w:rPr>
        <w:t>) (BIB 292)</w:t>
      </w:r>
    </w:p>
    <w:p w14:paraId="61FE7A77" w14:textId="77777777" w:rsidR="003161DA" w:rsidRPr="0032190F" w:rsidRDefault="003161DA" w:rsidP="00242C0F">
      <w:pPr>
        <w:jc w:val="both"/>
        <w:rPr>
          <w:lang w:val="fr-FR"/>
        </w:rPr>
      </w:pPr>
    </w:p>
    <w:p w14:paraId="7AAD0184" w14:textId="368ACDFB" w:rsidR="003161DA" w:rsidRPr="0032190F" w:rsidRDefault="003161DA" w:rsidP="00242C0F">
      <w:pPr>
        <w:tabs>
          <w:tab w:val="left" w:pos="6413"/>
        </w:tabs>
        <w:autoSpaceDE w:val="0"/>
        <w:autoSpaceDN w:val="0"/>
        <w:adjustRightInd w:val="0"/>
        <w:rPr>
          <w:lang w:val="fr-FR"/>
        </w:rPr>
      </w:pPr>
      <w:r w:rsidRPr="0032190F">
        <w:rPr>
          <w:lang w:val="fr-FR"/>
        </w:rPr>
        <w:t>Alènes de bronze associées avec de l’</w:t>
      </w:r>
      <w:r w:rsidR="00FF2589">
        <w:rPr>
          <w:lang w:val="fr-FR"/>
        </w:rPr>
        <w:t xml:space="preserve"> </w:t>
      </w:r>
      <w:hyperlink r:id="rId7684" w:anchor="Cul_Campaniforme" w:history="1">
        <w:r w:rsidR="00FF2589" w:rsidRPr="0032190F">
          <w:rPr>
            <w:rStyle w:val="Hyperlink"/>
            <w:lang w:val="fr-FR"/>
          </w:rPr>
          <w:t>épicampaniforme</w:t>
        </w:r>
      </w:hyperlink>
      <w:r w:rsidR="00FF2589" w:rsidRPr="0032190F">
        <w:rPr>
          <w:lang w:val="fr-FR"/>
        </w:rPr>
        <w:t xml:space="preserve"> </w:t>
      </w:r>
      <w:r w:rsidRPr="0032190F">
        <w:rPr>
          <w:lang w:val="fr-FR"/>
        </w:rPr>
        <w:t>(BIB 1417 p. 51)</w:t>
      </w:r>
    </w:p>
    <w:p w14:paraId="5A20206F" w14:textId="77777777" w:rsidR="0009598D" w:rsidRPr="0032190F" w:rsidRDefault="0009598D" w:rsidP="00242C0F">
      <w:pPr>
        <w:jc w:val="both"/>
        <w:rPr>
          <w:lang w:val="fr-FR"/>
        </w:rPr>
      </w:pPr>
    </w:p>
    <w:p w14:paraId="1D89295A" w14:textId="77777777" w:rsidR="0088656A" w:rsidRPr="0032190F" w:rsidRDefault="0088656A" w:rsidP="00426FF9">
      <w:pPr>
        <w:pStyle w:val="Heading1"/>
      </w:pPr>
      <w:bookmarkStart w:id="3269" w:name="Sit_Bastide_Blanche"/>
      <w:r w:rsidRPr="0032190F">
        <w:t>BASTIDE BLANCHE (Site de la)</w:t>
      </w:r>
    </w:p>
    <w:bookmarkEnd w:id="3269"/>
    <w:p w14:paraId="3204322B" w14:textId="77777777" w:rsidR="0088656A" w:rsidRPr="0032190F" w:rsidRDefault="0088656A" w:rsidP="00242C0F">
      <w:pPr>
        <w:jc w:val="both"/>
        <w:rPr>
          <w:lang w:val="fr-FR"/>
        </w:rPr>
      </w:pPr>
    </w:p>
    <w:p w14:paraId="6605789B" w14:textId="4412EC98" w:rsidR="0088656A" w:rsidRPr="0032190F" w:rsidRDefault="00E83484" w:rsidP="00242C0F">
      <w:pPr>
        <w:jc w:val="both"/>
        <w:rPr>
          <w:lang w:val="fr-FR"/>
        </w:rPr>
      </w:pPr>
      <w:r w:rsidRPr="0032190F">
        <w:rPr>
          <w:lang w:val="fr-FR"/>
        </w:rPr>
        <w:t>L</w:t>
      </w:r>
      <w:r w:rsidR="0088656A" w:rsidRPr="0032190F">
        <w:rPr>
          <w:lang w:val="fr-FR"/>
        </w:rPr>
        <w:t xml:space="preserve">e site provençal de </w:t>
      </w:r>
      <w:r w:rsidRPr="0032190F">
        <w:rPr>
          <w:lang w:val="fr-FR"/>
        </w:rPr>
        <w:t xml:space="preserve">la Bastide Blanche (Peyrolles, Bouches-du-Rhône) </w:t>
      </w:r>
      <w:r w:rsidR="0088656A" w:rsidRPr="0032190F">
        <w:rPr>
          <w:lang w:val="fr-FR"/>
        </w:rPr>
        <w:t>la rive gauche de la Durance (f. O. Lemercier) a montré à travers la céramique le maintien d’isolat</w:t>
      </w:r>
      <w:r w:rsidR="00B31D35" w:rsidRPr="0032190F">
        <w:rPr>
          <w:lang w:val="fr-FR"/>
        </w:rPr>
        <w:t>s</w:t>
      </w:r>
      <w:hyperlink r:id="rId7685" w:anchor="Cul_Neo_Final" w:history="1">
        <w:r w:rsidR="0088656A" w:rsidRPr="0032190F">
          <w:rPr>
            <w:rStyle w:val="Hyperlink"/>
            <w:lang w:val="fr-FR"/>
          </w:rPr>
          <w:t>Néolithique finaux</w:t>
        </w:r>
      </w:hyperlink>
      <w:r w:rsidR="0088656A" w:rsidRPr="0032190F">
        <w:rPr>
          <w:lang w:val="fr-FR"/>
        </w:rPr>
        <w:t xml:space="preserve"> alors que l’horizon </w:t>
      </w:r>
      <w:hyperlink r:id="rId7686" w:anchor="Cul_Campaniforme" w:history="1">
        <w:r w:rsidR="0088656A" w:rsidRPr="0032190F">
          <w:rPr>
            <w:rStyle w:val="Hyperlink"/>
            <w:lang w:val="fr-FR"/>
          </w:rPr>
          <w:t>Campaniforme</w:t>
        </w:r>
      </w:hyperlink>
      <w:r w:rsidR="0088656A" w:rsidRPr="0032190F">
        <w:rPr>
          <w:lang w:val="fr-FR"/>
        </w:rPr>
        <w:t xml:space="preserve"> barbelé embrassé la majeure partie du Midi méditerranéen. Avec le site du </w:t>
      </w:r>
      <w:hyperlink r:id="rId7687" w:anchor="Sit_Plan_Saint_Jean" w:history="1">
        <w:r w:rsidR="0088656A" w:rsidRPr="0032190F">
          <w:rPr>
            <w:rStyle w:val="Hyperlink"/>
            <w:lang w:val="fr-FR"/>
          </w:rPr>
          <w:t>Plan Saint-Jean</w:t>
        </w:r>
      </w:hyperlink>
      <w:r w:rsidR="0088656A" w:rsidRPr="0032190F">
        <w:rPr>
          <w:lang w:val="fr-FR"/>
        </w:rPr>
        <w:t xml:space="preserve"> et le </w:t>
      </w:r>
      <w:hyperlink r:id="rId7688" w:anchor="Sit_Chemin_Aix" w:history="1">
        <w:r w:rsidR="0088656A" w:rsidRPr="0032190F">
          <w:rPr>
            <w:rStyle w:val="Hyperlink"/>
            <w:lang w:val="fr-FR"/>
          </w:rPr>
          <w:t>Chemin d’Aix</w:t>
        </w:r>
      </w:hyperlink>
      <w:r w:rsidR="0088656A" w:rsidRPr="0032190F">
        <w:rPr>
          <w:lang w:val="fr-FR"/>
        </w:rPr>
        <w:t xml:space="preserve">, il illustre le maintien de traditions néolithiques finales en moyenne Provence et en Provence orientale </w:t>
      </w:r>
      <w:r w:rsidR="00C068AA" w:rsidRPr="0032190F">
        <w:rPr>
          <w:lang w:val="fr-FR"/>
        </w:rPr>
        <w:t xml:space="preserve">légèrement postérieure </w:t>
      </w:r>
      <w:r w:rsidR="0088656A" w:rsidRPr="0032190F">
        <w:rPr>
          <w:lang w:val="fr-FR"/>
        </w:rPr>
        <w:t>aux environs de 2200-2100 av. J.-C. (Jessie Cauliez, C2, 2008).</w:t>
      </w:r>
    </w:p>
    <w:p w14:paraId="7AF0BC1B" w14:textId="77777777" w:rsidR="00A04D4C" w:rsidRPr="0032190F" w:rsidRDefault="00A04D4C" w:rsidP="00242C0F">
      <w:pPr>
        <w:jc w:val="both"/>
        <w:rPr>
          <w:lang w:val="fr-FR"/>
        </w:rPr>
      </w:pPr>
    </w:p>
    <w:p w14:paraId="006D43EF" w14:textId="0A8EFBB0" w:rsidR="00A04D4C" w:rsidRPr="0032190F" w:rsidRDefault="00A04D4C" w:rsidP="00242C0F">
      <w:pPr>
        <w:jc w:val="both"/>
        <w:rPr>
          <w:lang w:val="fr-FR"/>
        </w:rPr>
      </w:pPr>
      <w:r w:rsidRPr="0032190F">
        <w:rPr>
          <w:lang w:val="fr-FR"/>
        </w:rPr>
        <w:t xml:space="preserve">Probablement attribué au </w:t>
      </w:r>
      <w:hyperlink r:id="rId7689" w:anchor="Cul_Rhone_Ouveze" w:history="1">
        <w:r w:rsidRPr="0032190F">
          <w:rPr>
            <w:rStyle w:val="Hyperlink"/>
            <w:lang w:val="fr-FR"/>
          </w:rPr>
          <w:t>Rhône-Ouvèze</w:t>
        </w:r>
      </w:hyperlink>
      <w:r w:rsidRPr="0032190F">
        <w:rPr>
          <w:lang w:val="fr-FR"/>
        </w:rPr>
        <w:t xml:space="preserve"> (BIB 347 p. 274)</w:t>
      </w:r>
    </w:p>
    <w:p w14:paraId="7AD3DF7E" w14:textId="77777777" w:rsidR="0088656A" w:rsidRPr="0032190F" w:rsidRDefault="0088656A" w:rsidP="00242C0F">
      <w:pPr>
        <w:jc w:val="both"/>
        <w:rPr>
          <w:lang w:val="fr-FR"/>
        </w:rPr>
      </w:pPr>
    </w:p>
    <w:p w14:paraId="2D31E368" w14:textId="77777777" w:rsidR="0088656A" w:rsidRPr="0032190F" w:rsidRDefault="0088656A" w:rsidP="00426FF9">
      <w:pPr>
        <w:pStyle w:val="Heading1"/>
      </w:pPr>
      <w:bookmarkStart w:id="3270" w:name="Sit_Plan_Saint_Jean"/>
      <w:r w:rsidRPr="0032190F">
        <w:t>PLAN SAINT-JEAN</w:t>
      </w:r>
    </w:p>
    <w:bookmarkEnd w:id="3270"/>
    <w:p w14:paraId="6DEDCABF" w14:textId="77777777" w:rsidR="0088656A" w:rsidRPr="0032190F" w:rsidRDefault="0088656A" w:rsidP="00242C0F">
      <w:pPr>
        <w:jc w:val="both"/>
        <w:rPr>
          <w:lang w:val="fr-FR"/>
        </w:rPr>
      </w:pPr>
    </w:p>
    <w:p w14:paraId="5687E38B" w14:textId="3C0BC4C0" w:rsidR="0088656A" w:rsidRPr="0032190F" w:rsidRDefault="002C2F68" w:rsidP="00242C0F">
      <w:pPr>
        <w:jc w:val="both"/>
        <w:rPr>
          <w:lang w:val="fr-FR"/>
        </w:rPr>
      </w:pPr>
      <w:r w:rsidRPr="0032190F">
        <w:rPr>
          <w:lang w:val="fr-FR"/>
        </w:rPr>
        <w:t>Le Plan Saint-Jean (Brignolles, Var)</w:t>
      </w:r>
      <w:r w:rsidR="0088656A" w:rsidRPr="0032190F">
        <w:rPr>
          <w:lang w:val="fr-FR"/>
        </w:rPr>
        <w:t xml:space="preserve"> site a montré à travers la céramique (pastillage et incisions) le maintien d’un isolat Néolithique finaux alors que l’horizon </w:t>
      </w:r>
      <w:hyperlink r:id="rId7690" w:anchor="Cul_Campaniforme" w:history="1">
        <w:r w:rsidR="0088656A" w:rsidRPr="0032190F">
          <w:rPr>
            <w:rStyle w:val="Hyperlink"/>
            <w:lang w:val="fr-FR"/>
          </w:rPr>
          <w:t>Campaniforme</w:t>
        </w:r>
      </w:hyperlink>
      <w:r w:rsidR="0088656A" w:rsidRPr="0032190F">
        <w:rPr>
          <w:lang w:val="fr-FR"/>
        </w:rPr>
        <w:t xml:space="preserve"> barbelé embrassé la majeure partie du Midi méditerranéen. Avec la </w:t>
      </w:r>
      <w:hyperlink r:id="rId7691" w:anchor="Sit_Bastide_Blanche" w:history="1">
        <w:r w:rsidR="0088656A" w:rsidRPr="0032190F">
          <w:rPr>
            <w:rStyle w:val="Hyperlink"/>
            <w:lang w:val="fr-FR"/>
          </w:rPr>
          <w:t>Bastide Blanche</w:t>
        </w:r>
      </w:hyperlink>
      <w:r w:rsidR="0088656A" w:rsidRPr="0032190F">
        <w:rPr>
          <w:lang w:val="fr-FR"/>
        </w:rPr>
        <w:t xml:space="preserve"> et le </w:t>
      </w:r>
      <w:hyperlink r:id="rId7692" w:anchor="Sit_Chemin_Aix" w:history="1">
        <w:r w:rsidR="0088656A" w:rsidRPr="0032190F">
          <w:rPr>
            <w:rStyle w:val="Hyperlink"/>
            <w:lang w:val="fr-FR"/>
          </w:rPr>
          <w:t>Chemin d’Aix</w:t>
        </w:r>
      </w:hyperlink>
      <w:r w:rsidR="0088656A" w:rsidRPr="0032190F">
        <w:rPr>
          <w:lang w:val="fr-FR"/>
        </w:rPr>
        <w:t xml:space="preserve"> il illustre le maintien de traditions néolithiques finales en moyenne Provence et en Provence orientale </w:t>
      </w:r>
      <w:r w:rsidR="00C068AA" w:rsidRPr="0032190F">
        <w:rPr>
          <w:lang w:val="fr-FR"/>
        </w:rPr>
        <w:t xml:space="preserve">légèrement postérieure </w:t>
      </w:r>
      <w:r w:rsidR="0088656A" w:rsidRPr="0032190F">
        <w:rPr>
          <w:lang w:val="fr-FR"/>
        </w:rPr>
        <w:t>aux environs de 2200-2100 av. J.-C. (Jessie Cauliez, C2, 2008).</w:t>
      </w:r>
    </w:p>
    <w:p w14:paraId="3631238A" w14:textId="77777777" w:rsidR="00D21F7A" w:rsidRPr="0032190F" w:rsidRDefault="00D21F7A" w:rsidP="00242C0F">
      <w:pPr>
        <w:jc w:val="both"/>
        <w:rPr>
          <w:lang w:val="fr-FR"/>
        </w:rPr>
      </w:pPr>
    </w:p>
    <w:p w14:paraId="162D2905" w14:textId="77777777" w:rsidR="00D21F7A" w:rsidRPr="0032190F" w:rsidRDefault="00D21F7A" w:rsidP="00242C0F">
      <w:pPr>
        <w:jc w:val="both"/>
        <w:rPr>
          <w:lang w:val="fr-FR"/>
        </w:rPr>
      </w:pPr>
      <w:r w:rsidRPr="0032190F">
        <w:rPr>
          <w:lang w:val="fr-FR"/>
        </w:rPr>
        <w:t>Sa céramique trouve des points de comapraison avec celle de la Balm’Chanto (BIB 1150 p. 356)</w:t>
      </w:r>
    </w:p>
    <w:p w14:paraId="5D8B6E05" w14:textId="77777777" w:rsidR="0088656A" w:rsidRPr="0032190F" w:rsidRDefault="0088656A" w:rsidP="00242C0F">
      <w:pPr>
        <w:jc w:val="both"/>
        <w:rPr>
          <w:lang w:val="fr-FR"/>
        </w:rPr>
      </w:pPr>
    </w:p>
    <w:p w14:paraId="4908A16A" w14:textId="77777777" w:rsidR="0088656A" w:rsidRPr="0032190F" w:rsidRDefault="0088656A" w:rsidP="00426FF9">
      <w:pPr>
        <w:pStyle w:val="Heading1"/>
      </w:pPr>
      <w:bookmarkStart w:id="3271" w:name="Sit_Chemin_Aix"/>
      <w:r w:rsidRPr="0032190F">
        <w:t>CHEMIN D’AIX (Site du)</w:t>
      </w:r>
    </w:p>
    <w:bookmarkEnd w:id="3271"/>
    <w:p w14:paraId="6B25330D" w14:textId="77777777" w:rsidR="0088656A" w:rsidRPr="0032190F" w:rsidRDefault="0088656A" w:rsidP="00242C0F">
      <w:pPr>
        <w:jc w:val="both"/>
        <w:rPr>
          <w:lang w:val="fr-FR"/>
        </w:rPr>
      </w:pPr>
    </w:p>
    <w:p w14:paraId="0D2467DF" w14:textId="2B9E4FC7" w:rsidR="0088656A" w:rsidRPr="0032190F" w:rsidRDefault="002C2F68" w:rsidP="00242C0F">
      <w:pPr>
        <w:jc w:val="both"/>
        <w:rPr>
          <w:lang w:val="fr-FR"/>
        </w:rPr>
      </w:pPr>
      <w:r w:rsidRPr="0032190F">
        <w:rPr>
          <w:lang w:val="fr-FR"/>
        </w:rPr>
        <w:t>L</w:t>
      </w:r>
      <w:r w:rsidR="0088656A" w:rsidRPr="0032190F">
        <w:rPr>
          <w:lang w:val="fr-FR"/>
        </w:rPr>
        <w:t xml:space="preserve">e </w:t>
      </w:r>
      <w:r w:rsidRPr="0032190F">
        <w:rPr>
          <w:lang w:val="fr-FR"/>
        </w:rPr>
        <w:t>Chemin d’Aix (Saint-Maximin, Var)</w:t>
      </w:r>
      <w:r w:rsidR="0088656A" w:rsidRPr="0032190F">
        <w:rPr>
          <w:lang w:val="fr-FR"/>
        </w:rPr>
        <w:t>, daté entre 2190 et 1880 CalBC (2 sigmas) a livré un même ensemble de céramique qui semble confirmer le maintien d’un isolat Néolithique fin</w:t>
      </w:r>
      <w:r w:rsidR="00D771EA" w:rsidRPr="0032190F">
        <w:rPr>
          <w:lang w:val="fr-FR"/>
        </w:rPr>
        <w:t>al</w:t>
      </w:r>
      <w:r w:rsidR="0088656A" w:rsidRPr="0032190F">
        <w:rPr>
          <w:lang w:val="fr-FR"/>
        </w:rPr>
        <w:t xml:space="preserve"> dans l’horizon </w:t>
      </w:r>
      <w:hyperlink r:id="rId7693" w:anchor="Cul_Campaniforme" w:history="1">
        <w:r w:rsidR="0088656A" w:rsidRPr="0032190F">
          <w:rPr>
            <w:rStyle w:val="Hyperlink"/>
            <w:lang w:val="fr-FR"/>
          </w:rPr>
          <w:t>Campaniforme</w:t>
        </w:r>
      </w:hyperlink>
      <w:r w:rsidR="0088656A" w:rsidRPr="0032190F">
        <w:rPr>
          <w:lang w:val="fr-FR"/>
        </w:rPr>
        <w:t xml:space="preserve"> barbelé qui embrasse la majeure partie du Midi méditerranéen. Avec la </w:t>
      </w:r>
      <w:hyperlink r:id="rId7694" w:anchor="Sit_Bastide_Blanche" w:history="1">
        <w:r w:rsidR="0088656A" w:rsidRPr="0032190F">
          <w:rPr>
            <w:rStyle w:val="Hyperlink"/>
            <w:lang w:val="fr-FR"/>
          </w:rPr>
          <w:t>Bastide Blanche</w:t>
        </w:r>
      </w:hyperlink>
      <w:r w:rsidR="0088656A" w:rsidRPr="0032190F">
        <w:rPr>
          <w:lang w:val="fr-FR"/>
        </w:rPr>
        <w:t xml:space="preserve"> et le </w:t>
      </w:r>
      <w:hyperlink r:id="rId7695" w:anchor="Sit_Plan_Saint_Jean" w:history="1">
        <w:r w:rsidR="0088656A" w:rsidRPr="0032190F">
          <w:rPr>
            <w:rStyle w:val="Hyperlink"/>
            <w:lang w:val="fr-FR"/>
          </w:rPr>
          <w:t>Plan Saint-Jean</w:t>
        </w:r>
      </w:hyperlink>
      <w:r w:rsidR="0088656A" w:rsidRPr="0032190F">
        <w:rPr>
          <w:lang w:val="fr-FR"/>
        </w:rPr>
        <w:t xml:space="preserve">, il illustre le maintien de traditions néolithiques finales en moyenne Provence et en Provence orientale </w:t>
      </w:r>
      <w:r w:rsidR="00C068AA" w:rsidRPr="0032190F">
        <w:rPr>
          <w:lang w:val="fr-FR"/>
        </w:rPr>
        <w:t xml:space="preserve">légèrement postérieure </w:t>
      </w:r>
      <w:r w:rsidR="0088656A" w:rsidRPr="0032190F">
        <w:rPr>
          <w:lang w:val="fr-FR"/>
        </w:rPr>
        <w:t>aux environs de 2200-2100 av. J.-C. (Jessie Cauliez, C2, 2008).</w:t>
      </w:r>
    </w:p>
    <w:p w14:paraId="48B18A16" w14:textId="77777777" w:rsidR="0088656A" w:rsidRPr="0032190F" w:rsidRDefault="0088656A" w:rsidP="00242C0F">
      <w:pPr>
        <w:jc w:val="both"/>
        <w:rPr>
          <w:lang w:val="fr-FR"/>
        </w:rPr>
      </w:pPr>
    </w:p>
    <w:p w14:paraId="5E0B510C" w14:textId="77777777" w:rsidR="0009598D" w:rsidRPr="0032190F" w:rsidRDefault="0009598D" w:rsidP="00426FF9">
      <w:pPr>
        <w:pStyle w:val="Heading1"/>
      </w:pPr>
      <w:bookmarkStart w:id="3272" w:name="Sit_Lagorara"/>
      <w:r w:rsidRPr="0032190F">
        <w:t>LAGORARA (Carrières de)</w:t>
      </w:r>
    </w:p>
    <w:bookmarkEnd w:id="3272"/>
    <w:p w14:paraId="73311824" w14:textId="77777777" w:rsidR="009B6E9F" w:rsidRPr="0032190F" w:rsidRDefault="009B6E9F" w:rsidP="00242C0F">
      <w:pPr>
        <w:jc w:val="both"/>
        <w:rPr>
          <w:lang w:val="fr-FR"/>
        </w:rPr>
      </w:pPr>
    </w:p>
    <w:p w14:paraId="3D7814AA" w14:textId="09DDF9DF" w:rsidR="0009598D" w:rsidRPr="0032190F" w:rsidRDefault="00A71B91" w:rsidP="00242C0F">
      <w:pPr>
        <w:jc w:val="both"/>
        <w:rPr>
          <w:lang w:val="fr-FR"/>
        </w:rPr>
      </w:pPr>
      <w:r w:rsidRPr="0032190F">
        <w:rPr>
          <w:lang w:val="fr-FR"/>
        </w:rPr>
        <w:lastRenderedPageBreak/>
        <w:t>Cet impo</w:t>
      </w:r>
      <w:r w:rsidR="0009598D" w:rsidRPr="0032190F">
        <w:rPr>
          <w:lang w:val="fr-FR"/>
        </w:rPr>
        <w:t>r</w:t>
      </w:r>
      <w:r w:rsidRPr="0032190F">
        <w:rPr>
          <w:lang w:val="fr-FR"/>
        </w:rPr>
        <w:t>t</w:t>
      </w:r>
      <w:r w:rsidR="0009598D" w:rsidRPr="0032190F">
        <w:rPr>
          <w:lang w:val="fr-FR"/>
        </w:rPr>
        <w:t xml:space="preserve">ant affleurement de </w:t>
      </w:r>
      <w:r w:rsidR="00E623DE" w:rsidRPr="0032190F">
        <w:rPr>
          <w:lang w:val="fr-FR"/>
        </w:rPr>
        <w:t xml:space="preserve">jaspe </w:t>
      </w:r>
      <w:r w:rsidR="00C62628" w:rsidRPr="0032190F">
        <w:rPr>
          <w:lang w:val="fr-FR"/>
        </w:rPr>
        <w:t>[silex </w:t>
      </w:r>
      <w:r w:rsidR="003C037F" w:rsidRPr="0032190F">
        <w:rPr>
          <w:lang w:val="fr-FR"/>
        </w:rPr>
        <w:t>jaspoïde</w:t>
      </w:r>
      <w:r w:rsidR="00C62628" w:rsidRPr="0032190F">
        <w:rPr>
          <w:lang w:val="fr-FR"/>
        </w:rPr>
        <w:t>]</w:t>
      </w:r>
      <w:r w:rsidR="0009598D" w:rsidRPr="0032190F">
        <w:rPr>
          <w:lang w:val="fr-FR"/>
        </w:rPr>
        <w:t>se situe dans la vallée de Lagorara (</w:t>
      </w:r>
      <w:smartTag w:uri="urn:schemas-microsoft-com:office:smarttags" w:element="metricconverter">
        <w:smartTagPr>
          <w:attr w:name="ProductID" w:val="750 m"/>
        </w:smartTagPr>
        <w:r w:rsidR="0009598D" w:rsidRPr="0032190F">
          <w:rPr>
            <w:lang w:val="fr-FR"/>
          </w:rPr>
          <w:t>750 m</w:t>
        </w:r>
      </w:smartTag>
      <w:r w:rsidR="0009598D" w:rsidRPr="0032190F">
        <w:rPr>
          <w:lang w:val="fr-FR"/>
        </w:rPr>
        <w:t xml:space="preserve">.s.n.m), à l’intérieur des Apennins  à </w:t>
      </w:r>
      <w:smartTag w:uri="urn:schemas-microsoft-com:office:smarttags" w:element="metricconverter">
        <w:smartTagPr>
          <w:attr w:name="ProductID" w:val="13 km"/>
        </w:smartTagPr>
        <w:r w:rsidR="0009598D" w:rsidRPr="0032190F">
          <w:rPr>
            <w:lang w:val="fr-FR"/>
          </w:rPr>
          <w:t>13 km</w:t>
        </w:r>
      </w:smartTag>
      <w:r w:rsidR="0009598D" w:rsidRPr="0032190F">
        <w:rPr>
          <w:lang w:val="fr-FR"/>
        </w:rPr>
        <w:t xml:space="preserve"> </w:t>
      </w:r>
      <w:r w:rsidR="000A1594" w:rsidRPr="0032190F">
        <w:rPr>
          <w:lang w:val="fr-FR"/>
        </w:rPr>
        <w:t>en ligne droite</w:t>
      </w:r>
      <w:r w:rsidR="0009598D" w:rsidRPr="0032190F">
        <w:rPr>
          <w:lang w:val="fr-FR"/>
        </w:rPr>
        <w:t xml:space="preserve"> de la côte, sur le versant occidental du Mont Scogliera</w:t>
      </w:r>
      <w:r w:rsidR="001E2F36" w:rsidRPr="0032190F">
        <w:rPr>
          <w:lang w:val="fr-FR"/>
        </w:rPr>
        <w:t xml:space="preserve"> (Ligurie)</w:t>
      </w:r>
      <w:r w:rsidR="00C62628" w:rsidRPr="0032190F">
        <w:rPr>
          <w:lang w:val="fr-FR"/>
        </w:rPr>
        <w:t xml:space="preserve"> et à </w:t>
      </w:r>
      <w:smartTag w:uri="urn:schemas-microsoft-com:office:smarttags" w:element="metricconverter">
        <w:smartTagPr>
          <w:attr w:name="ProductID" w:val="10 km"/>
        </w:smartTagPr>
        <w:r w:rsidR="00C62628" w:rsidRPr="0032190F">
          <w:rPr>
            <w:lang w:val="fr-FR"/>
          </w:rPr>
          <w:t>10 km</w:t>
        </w:r>
      </w:smartTag>
      <w:r w:rsidR="00C62628" w:rsidRPr="0032190F">
        <w:rPr>
          <w:lang w:val="fr-FR"/>
        </w:rPr>
        <w:t xml:space="preserve"> du </w:t>
      </w:r>
      <w:hyperlink r:id="rId7696" w:anchor="Sit_Monte_Loreto" w:history="1">
        <w:r w:rsidR="00C62628" w:rsidRPr="0032190F">
          <w:rPr>
            <w:rStyle w:val="Hyperlink"/>
            <w:lang w:val="fr-FR"/>
          </w:rPr>
          <w:t>Monte Loreto</w:t>
        </w:r>
      </w:hyperlink>
      <w:r w:rsidR="0009598D" w:rsidRPr="0032190F">
        <w:rPr>
          <w:lang w:val="fr-FR"/>
        </w:rPr>
        <w:t>. Sur le versant oriental de la vallée quelques emplacements témoignent d’une élaboration du matériel extrait. L’étude du matériel lithiqu</w:t>
      </w:r>
      <w:r w:rsidR="00E623DE" w:rsidRPr="0032190F">
        <w:rPr>
          <w:lang w:val="fr-FR"/>
        </w:rPr>
        <w:t>e montre la production de point</w:t>
      </w:r>
      <w:r w:rsidR="0009598D" w:rsidRPr="0032190F">
        <w:rPr>
          <w:lang w:val="fr-FR"/>
        </w:rPr>
        <w:t>es bifaciale</w:t>
      </w:r>
      <w:r w:rsidR="009415C0" w:rsidRPr="0032190F">
        <w:rPr>
          <w:lang w:val="fr-FR"/>
        </w:rPr>
        <w:t>s</w:t>
      </w:r>
      <w:r w:rsidR="0009598D" w:rsidRPr="0032190F">
        <w:rPr>
          <w:lang w:val="fr-FR"/>
        </w:rPr>
        <w:t xml:space="preserve"> à retouches plates de formes ogivale pointues (« ogive »)</w:t>
      </w:r>
      <w:r w:rsidR="00402930" w:rsidRPr="0032190F">
        <w:rPr>
          <w:lang w:val="fr-FR"/>
        </w:rPr>
        <w:t xml:space="preserve"> (</w:t>
      </w:r>
      <w:r w:rsidR="0070027E" w:rsidRPr="0032190F">
        <w:rPr>
          <w:lang w:val="fr-FR"/>
        </w:rPr>
        <w:t>BIB</w:t>
      </w:r>
      <w:r w:rsidR="00402930" w:rsidRPr="0032190F">
        <w:rPr>
          <w:lang w:val="fr-FR"/>
        </w:rPr>
        <w:t xml:space="preserve"> 178)</w:t>
      </w:r>
      <w:r w:rsidRPr="0032190F">
        <w:rPr>
          <w:lang w:val="fr-FR"/>
        </w:rPr>
        <w:t xml:space="preserve">Dans la </w:t>
      </w:r>
      <w:r w:rsidRPr="0032190F">
        <w:rPr>
          <w:i/>
          <w:lang w:val="fr-FR"/>
        </w:rPr>
        <w:t>nearby Vara valley lies the jasper quarry of the Valle Lagorara</w:t>
      </w:r>
      <w:r w:rsidRPr="0032190F">
        <w:rPr>
          <w:lang w:val="fr-FR"/>
        </w:rPr>
        <w:t> </w:t>
      </w:r>
      <w:r w:rsidR="00956676" w:rsidRPr="0032190F">
        <w:rPr>
          <w:lang w:val="fr-FR"/>
        </w:rPr>
        <w:t>(BIB 368 p. 74(BIB 641)), flèches de type C (BIB 1327)</w:t>
      </w:r>
    </w:p>
    <w:p w14:paraId="42BD93B3" w14:textId="77777777" w:rsidR="00C62628" w:rsidRPr="0032190F" w:rsidRDefault="00C62628" w:rsidP="00242C0F">
      <w:pPr>
        <w:jc w:val="both"/>
        <w:rPr>
          <w:lang w:val="fr-FR"/>
        </w:rPr>
      </w:pPr>
      <w:r w:rsidRPr="0032190F">
        <w:rPr>
          <w:lang w:val="fr-FR"/>
        </w:rPr>
        <w:t xml:space="preserve">Le principal de l’activité extractive et de production a concerné des objets semi-finis de forme ogivale à retouche bifaciale principalement destinées à la confection hors du site de pointes de flèches pédonculées (BIB </w:t>
      </w:r>
      <w:r w:rsidR="00AD302D" w:rsidRPr="0032190F">
        <w:rPr>
          <w:lang w:val="fr-FR"/>
        </w:rPr>
        <w:t>799 p. 70 (BIB 641)). De plus l’exploitation de la mine de jaspe présente une chronologie sensiblement parallèle à l’exploitation des mines du Monte Loreto avec des data</w:t>
      </w:r>
      <w:r w:rsidR="00A14D87" w:rsidRPr="0032190F">
        <w:rPr>
          <w:lang w:val="fr-FR"/>
        </w:rPr>
        <w:t>t</w:t>
      </w:r>
      <w:r w:rsidR="00AD302D" w:rsidRPr="0032190F">
        <w:rPr>
          <w:lang w:val="fr-FR"/>
        </w:rPr>
        <w:t xml:space="preserve">ions comprises entre 5010 ± 50 BP (Grn 5145) et 3650 ± 70 BP (Beta 102251), soit entre 3960/3670 et 2200/1770 calBC 2s (BIB 799 p. </w:t>
      </w:r>
      <w:r w:rsidR="00CF5ED5" w:rsidRPr="0032190F">
        <w:rPr>
          <w:lang w:val="fr-FR"/>
        </w:rPr>
        <w:t>70 (BIB 800))</w:t>
      </w:r>
      <w:r w:rsidR="00A71B91" w:rsidRPr="0032190F">
        <w:rPr>
          <w:lang w:val="fr-FR"/>
        </w:rPr>
        <w:t xml:space="preserve">D’après les datations </w:t>
      </w:r>
      <w:smartTag w:uri="urn:schemas-microsoft-com:office:smarttags" w:element="metricconverter">
        <w:smartTagPr>
          <w:attr w:name="ProductID" w:val="14C"/>
        </w:smartTagPr>
        <w:r w:rsidR="00A71B91" w:rsidRPr="0032190F">
          <w:rPr>
            <w:lang w:val="fr-FR"/>
          </w:rPr>
          <w:t>14C</w:t>
        </w:r>
      </w:smartTag>
      <w:r w:rsidR="00A71B91" w:rsidRPr="0032190F">
        <w:rPr>
          <w:lang w:val="fr-FR"/>
        </w:rPr>
        <w:t>, les strates qui correpsondent aux étapes les plus intenses d’extraction et de taille du jaspe sont comprises entre 3500 / 3100 et 2850/2470 av. J.-C (BIB 788 p. 30 (BIB 796 p. 322)) avec la réalisation de préformes (5-</w:t>
      </w:r>
      <w:smartTag w:uri="urn:schemas-microsoft-com:office:smarttags" w:element="metricconverter">
        <w:smartTagPr>
          <w:attr w:name="ProductID" w:val="11 cm"/>
        </w:smartTagPr>
        <w:r w:rsidR="00A71B91" w:rsidRPr="0032190F">
          <w:rPr>
            <w:lang w:val="fr-FR"/>
          </w:rPr>
          <w:t>11 cm</w:t>
        </w:r>
      </w:smartTag>
      <w:r w:rsidR="00A71B91" w:rsidRPr="0032190F">
        <w:rPr>
          <w:lang w:val="fr-FR"/>
        </w:rPr>
        <w:t>) idélaes pour la réalisation de pointes de flèches et dans une moindre mesure de petites lames de poignards (BIB 788 p. 30 (BIB 797))</w:t>
      </w:r>
    </w:p>
    <w:p w14:paraId="7DD820FA" w14:textId="4FFD0725" w:rsidR="00C62628" w:rsidRPr="0032190F" w:rsidRDefault="00A71B91" w:rsidP="00242C0F">
      <w:pPr>
        <w:jc w:val="both"/>
        <w:rPr>
          <w:lang w:val="fr-FR"/>
        </w:rPr>
      </w:pPr>
      <w:r w:rsidRPr="0032190F">
        <w:rPr>
          <w:lang w:val="fr-FR"/>
        </w:rPr>
        <w:t>Ele a fournit la plupart des pièces bifaciales  retrouvées en Ligurie et les datations rattachent son maximum d’actité entre la moitié du 4</w:t>
      </w:r>
      <w:r w:rsidRPr="0032190F">
        <w:rPr>
          <w:vertAlign w:val="superscript"/>
          <w:lang w:val="fr-FR"/>
        </w:rPr>
        <w:t>e</w:t>
      </w:r>
      <w:r w:rsidRPr="0032190F">
        <w:rPr>
          <w:lang w:val="fr-FR"/>
        </w:rPr>
        <w:t xml:space="preserve"> et la moitié du 3</w:t>
      </w:r>
      <w:r w:rsidRPr="0032190F">
        <w:rPr>
          <w:vertAlign w:val="superscript"/>
          <w:lang w:val="fr-FR"/>
        </w:rPr>
        <w:t>e</w:t>
      </w:r>
      <w:r w:rsidRPr="0032190F">
        <w:rPr>
          <w:lang w:val="fr-FR"/>
        </w:rPr>
        <w:t xml:space="preserve"> comparable en cela à la mine de </w:t>
      </w:r>
      <w:hyperlink r:id="rId7697" w:anchor="Sit_Libiola" w:history="1">
        <w:r w:rsidRPr="0032190F">
          <w:rPr>
            <w:rStyle w:val="Hyperlink"/>
            <w:lang w:val="fr-FR"/>
          </w:rPr>
          <w:t>Libiola</w:t>
        </w:r>
      </w:hyperlink>
      <w:r w:rsidRPr="0032190F">
        <w:rPr>
          <w:lang w:val="fr-FR"/>
        </w:rPr>
        <w:t xml:space="preserve"> (SS BIB).</w:t>
      </w:r>
    </w:p>
    <w:p w14:paraId="677606B0" w14:textId="77777777" w:rsidR="00A71B91" w:rsidRPr="0032190F" w:rsidRDefault="00A71B91" w:rsidP="00242C0F">
      <w:pPr>
        <w:jc w:val="both"/>
        <w:rPr>
          <w:lang w:val="fr-FR"/>
        </w:rPr>
      </w:pPr>
      <w:r w:rsidRPr="0032190F">
        <w:rPr>
          <w:lang w:val="fr-FR"/>
        </w:rPr>
        <w:t>L’analyse tracéologique a montré l’absence de traces d’usures sur 94% des pièces étudiées (BIB 788 p. 30 (BIB 798)).</w:t>
      </w:r>
    </w:p>
    <w:p w14:paraId="35EB6F1F" w14:textId="3E0ABD0A" w:rsidR="00402930" w:rsidRPr="0032190F" w:rsidRDefault="00402930" w:rsidP="00242C0F">
      <w:pPr>
        <w:jc w:val="both"/>
        <w:rPr>
          <w:lang w:val="fr-FR"/>
        </w:rPr>
      </w:pPr>
      <w:r w:rsidRPr="0032190F">
        <w:rPr>
          <w:lang w:val="fr-FR"/>
        </w:rPr>
        <w:t>Le site a livré également des fragments de céramique et des éléments de parure en stéatite. La datation radiocarbone rayttache l’activité extractive  dans un intrevalle compris entre envron 3300 et 2600</w:t>
      </w:r>
      <w:r w:rsidR="00173170" w:rsidRPr="0032190F">
        <w:rPr>
          <w:lang w:val="fr-FR"/>
        </w:rPr>
        <w:t xml:space="preserve">. Ce site est attribué au </w:t>
      </w:r>
      <w:hyperlink r:id="rId7698" w:anchor="Cul_Chalco" w:history="1">
        <w:r w:rsidR="00173170" w:rsidRPr="0032190F">
          <w:rPr>
            <w:rStyle w:val="Hyperlink"/>
            <w:lang w:val="fr-FR"/>
          </w:rPr>
          <w:t>Chalcolithique</w:t>
        </w:r>
      </w:hyperlink>
      <w:r w:rsidRPr="0032190F">
        <w:rPr>
          <w:lang w:val="fr-FR"/>
        </w:rPr>
        <w:t xml:space="preserve"> (</w:t>
      </w:r>
      <w:r w:rsidR="0070027E" w:rsidRPr="0032190F">
        <w:rPr>
          <w:lang w:val="fr-FR"/>
        </w:rPr>
        <w:t>BIB</w:t>
      </w:r>
      <w:r w:rsidRPr="0032190F">
        <w:rPr>
          <w:lang w:val="fr-FR"/>
        </w:rPr>
        <w:t xml:space="preserve"> 178)</w:t>
      </w:r>
    </w:p>
    <w:p w14:paraId="2412C24B" w14:textId="77777777" w:rsidR="007B3936" w:rsidRPr="0032190F" w:rsidRDefault="007B3936" w:rsidP="00242C0F">
      <w:pPr>
        <w:jc w:val="both"/>
        <w:rPr>
          <w:lang w:val="fr-FR"/>
        </w:rPr>
      </w:pPr>
    </w:p>
    <w:p w14:paraId="7EB47C67" w14:textId="2E932B8E" w:rsidR="0009598D" w:rsidRPr="0032190F" w:rsidRDefault="007B3936" w:rsidP="00242C0F">
      <w:pPr>
        <w:jc w:val="both"/>
        <w:rPr>
          <w:lang w:val="fr-FR"/>
        </w:rPr>
      </w:pPr>
      <w:r w:rsidRPr="0032190F">
        <w:rPr>
          <w:lang w:val="fr-FR"/>
        </w:rPr>
        <w:t xml:space="preserve">Voir grotte de </w:t>
      </w:r>
      <w:hyperlink r:id="rId7699" w:anchor="Sit_Prima_Ciappa" w:history="1">
        <w:r w:rsidRPr="0032190F">
          <w:rPr>
            <w:rStyle w:val="Hyperlink"/>
            <w:lang w:val="fr-FR"/>
          </w:rPr>
          <w:t>Prima Ciappa</w:t>
        </w:r>
      </w:hyperlink>
      <w:r w:rsidR="00956676" w:rsidRPr="0032190F">
        <w:rPr>
          <w:lang w:val="fr-FR"/>
        </w:rPr>
        <w:t>, Monte Aiona-</w:t>
      </w:r>
      <w:hyperlink r:id="rId7700" w:anchor="Sit_Prato_Mollo" w:history="1">
        <w:r w:rsidR="00956676" w:rsidRPr="0032190F">
          <w:rPr>
            <w:rStyle w:val="Hyperlink"/>
            <w:lang w:val="fr-FR"/>
          </w:rPr>
          <w:t>Prato Mollo</w:t>
        </w:r>
      </w:hyperlink>
    </w:p>
    <w:p w14:paraId="6D156E5B" w14:textId="77777777" w:rsidR="00AC5A4A" w:rsidRPr="0032190F" w:rsidRDefault="00AC5A4A" w:rsidP="00242C0F">
      <w:pPr>
        <w:jc w:val="both"/>
        <w:rPr>
          <w:lang w:val="fr-FR"/>
        </w:rPr>
      </w:pPr>
    </w:p>
    <w:p w14:paraId="6A378B79" w14:textId="77777777" w:rsidR="00ED515B" w:rsidRPr="00B11413" w:rsidRDefault="00ED515B" w:rsidP="00426FF9">
      <w:pPr>
        <w:pStyle w:val="Heading1"/>
      </w:pPr>
      <w:bookmarkStart w:id="3273" w:name="Sit_Bosci_Licorno"/>
      <w:r w:rsidRPr="00B11413">
        <w:t>BOSCI DI LICORNO (Carrière de)</w:t>
      </w:r>
    </w:p>
    <w:bookmarkEnd w:id="3273"/>
    <w:p w14:paraId="6FEE88E1" w14:textId="77777777" w:rsidR="00ED515B" w:rsidRPr="00784BEC" w:rsidRDefault="00ED515B" w:rsidP="00242C0F">
      <w:pPr>
        <w:jc w:val="both"/>
        <w:rPr>
          <w:lang w:val="it-IT"/>
        </w:rPr>
      </w:pPr>
    </w:p>
    <w:p w14:paraId="2D061D78" w14:textId="66367852" w:rsidR="00ED515B" w:rsidRPr="0032190F" w:rsidRDefault="00ED515B" w:rsidP="00242C0F">
      <w:pPr>
        <w:jc w:val="both"/>
        <w:rPr>
          <w:lang w:val="fr-FR"/>
        </w:rPr>
      </w:pPr>
      <w:r w:rsidRPr="0032190F">
        <w:rPr>
          <w:lang w:val="fr-FR"/>
        </w:rPr>
        <w:t xml:space="preserve">Carrière de silex à proximité de celle de </w:t>
      </w:r>
      <w:hyperlink w:anchor="Sit_Lagorara" w:history="1">
        <w:r w:rsidRPr="0032190F">
          <w:rPr>
            <w:rStyle w:val="Hyperlink"/>
            <w:lang w:val="fr-FR"/>
          </w:rPr>
          <w:t>Lagorara</w:t>
        </w:r>
      </w:hyperlink>
      <w:r w:rsidR="00173170" w:rsidRPr="0032190F">
        <w:rPr>
          <w:lang w:val="fr-FR"/>
        </w:rPr>
        <w:t xml:space="preserve">, sur le versant septentrional de Monte Zenone, à </w:t>
      </w:r>
      <w:smartTag w:uri="urn:schemas-microsoft-com:office:smarttags" w:element="metricconverter">
        <w:smartTagPr>
          <w:attr w:name="ProductID" w:val="850 m"/>
        </w:smartTagPr>
        <w:r w:rsidR="00173170" w:rsidRPr="0032190F">
          <w:rPr>
            <w:lang w:val="fr-FR"/>
          </w:rPr>
          <w:t>850 m</w:t>
        </w:r>
      </w:smartTag>
      <w:r w:rsidR="00173170" w:rsidRPr="0032190F">
        <w:rPr>
          <w:lang w:val="fr-FR"/>
        </w:rPr>
        <w:t xml:space="preserve">.s.n.m. En plus d’une aire d’extraction, un atelier de taille où la majorité des pièces ont été retrouvés a pu être identifié. Le silex du site, exclusivement de couleur rouge n’est pas toujours adapté à la taille du fait des nomnbreuses microfractures. Ce site est attribué au </w:t>
      </w:r>
      <w:hyperlink r:id="rId7701" w:anchor="Cul_Chalco" w:history="1">
        <w:r w:rsidR="00173170" w:rsidRPr="0032190F">
          <w:rPr>
            <w:rStyle w:val="Hyperlink"/>
            <w:lang w:val="fr-FR"/>
          </w:rPr>
          <w:t>Chalcolithique</w:t>
        </w:r>
      </w:hyperlink>
      <w:r w:rsidR="00173170" w:rsidRPr="0032190F">
        <w:rPr>
          <w:lang w:val="fr-FR"/>
        </w:rPr>
        <w:t xml:space="preserve"> (</w:t>
      </w:r>
      <w:r w:rsidR="0070027E" w:rsidRPr="0032190F">
        <w:rPr>
          <w:lang w:val="fr-FR"/>
        </w:rPr>
        <w:t>BIB</w:t>
      </w:r>
      <w:r w:rsidR="00173170" w:rsidRPr="0032190F">
        <w:rPr>
          <w:lang w:val="fr-FR"/>
        </w:rPr>
        <w:t xml:space="preserve"> 178)</w:t>
      </w:r>
    </w:p>
    <w:p w14:paraId="5EA556A4" w14:textId="77777777" w:rsidR="00AC5A4A" w:rsidRPr="0032190F" w:rsidRDefault="00AC5A4A" w:rsidP="00242C0F">
      <w:pPr>
        <w:jc w:val="both"/>
        <w:rPr>
          <w:lang w:val="fr-FR"/>
        </w:rPr>
      </w:pPr>
    </w:p>
    <w:p w14:paraId="07F9A773" w14:textId="77777777" w:rsidR="00AC5A4A" w:rsidRPr="0032190F" w:rsidRDefault="00AC5A4A" w:rsidP="00426FF9">
      <w:pPr>
        <w:pStyle w:val="Heading1"/>
      </w:pPr>
      <w:r w:rsidRPr="0032190F">
        <w:t>RIANE (Lago)</w:t>
      </w:r>
    </w:p>
    <w:p w14:paraId="0F99A067" w14:textId="77777777" w:rsidR="00AC5A4A" w:rsidRPr="0032190F" w:rsidRDefault="00AC5A4A" w:rsidP="00242C0F">
      <w:pPr>
        <w:rPr>
          <w:lang w:val="fr-FR"/>
        </w:rPr>
      </w:pPr>
    </w:p>
    <w:p w14:paraId="13AB36AF" w14:textId="0BEA12FA" w:rsidR="00AC5A4A" w:rsidRPr="0032190F" w:rsidRDefault="00AC5A4A" w:rsidP="00242C0F">
      <w:pPr>
        <w:rPr>
          <w:lang w:val="fr-FR"/>
        </w:rPr>
      </w:pPr>
      <w:r w:rsidRPr="0032190F">
        <w:rPr>
          <w:lang w:val="fr-FR"/>
        </w:rPr>
        <w:t xml:space="preserve">Le lac Riane, dans la vallée de l’Aveto montre des traces d’éléments et des polltions au plomb liées vraissemblablement à la proximité aux mines de Libiola et de </w:t>
      </w:r>
      <w:hyperlink r:id="rId7702" w:anchor="Sit_Monte_Loreto" w:history="1">
        <w:r w:rsidR="00463495" w:rsidRPr="0032190F">
          <w:rPr>
            <w:rStyle w:val="Hyperlink"/>
            <w:lang w:val="fr-FR"/>
          </w:rPr>
          <w:t>Monte Loreto</w:t>
        </w:r>
      </w:hyperlink>
      <w:r w:rsidR="00463495">
        <w:rPr>
          <w:rStyle w:val="Hyperlink"/>
          <w:lang w:val="fr-FR"/>
        </w:rPr>
        <w:t xml:space="preserve"> </w:t>
      </w:r>
      <w:r w:rsidRPr="0032190F">
        <w:rPr>
          <w:lang w:val="fr-FR"/>
        </w:rPr>
        <w:t>ou des mines de Toscane (Rachel Braithwaite, Stuart Black, Nick Branch, Roberto Maggi, com. colloque Borgonasca).</w:t>
      </w:r>
    </w:p>
    <w:p w14:paraId="2A5D91F2" w14:textId="77777777" w:rsidR="00AC5A4A" w:rsidRPr="0032190F" w:rsidRDefault="00AC5A4A" w:rsidP="00242C0F">
      <w:pPr>
        <w:jc w:val="both"/>
        <w:rPr>
          <w:lang w:val="fr-FR"/>
        </w:rPr>
      </w:pPr>
      <w:r w:rsidRPr="0032190F">
        <w:rPr>
          <w:lang w:val="fr-FR"/>
        </w:rPr>
        <w:t>A 4200 BP, on note une importante réduction d’</w:t>
      </w:r>
      <w:r w:rsidRPr="0032190F">
        <w:rPr>
          <w:i/>
          <w:lang w:val="fr-FR"/>
        </w:rPr>
        <w:t>Abies</w:t>
      </w:r>
      <w:r w:rsidRPr="0032190F">
        <w:rPr>
          <w:lang w:val="fr-FR"/>
        </w:rPr>
        <w:t xml:space="preserve"> et une expansion temporaire de </w:t>
      </w:r>
      <w:r w:rsidRPr="0032190F">
        <w:rPr>
          <w:i/>
          <w:lang w:val="fr-FR"/>
        </w:rPr>
        <w:t>Fagus</w:t>
      </w:r>
      <w:r w:rsidRPr="0032190F">
        <w:rPr>
          <w:lang w:val="fr-FR"/>
        </w:rPr>
        <w:t>. Ceci peut indiquer un débroussaillage (</w:t>
      </w:r>
      <w:r w:rsidRPr="0032190F">
        <w:rPr>
          <w:i/>
          <w:lang w:val="fr-FR"/>
        </w:rPr>
        <w:t>woodland clearance</w:t>
      </w:r>
      <w:r w:rsidRPr="0032190F">
        <w:rPr>
          <w:lang w:val="fr-FR"/>
        </w:rPr>
        <w:t>), un aménagement des forêts en vue d’activités métallurgiques incluant les activités minières (</w:t>
      </w:r>
      <w:r w:rsidRPr="0032190F">
        <w:rPr>
          <w:i/>
          <w:lang w:val="fr-FR"/>
        </w:rPr>
        <w:t>mining</w:t>
      </w:r>
      <w:r w:rsidRPr="0032190F">
        <w:rPr>
          <w:lang w:val="fr-FR"/>
        </w:rPr>
        <w:t>) et de fusion (</w:t>
      </w:r>
      <w:r w:rsidRPr="0032190F">
        <w:rPr>
          <w:i/>
          <w:lang w:val="fr-FR"/>
        </w:rPr>
        <w:t>smelting</w:t>
      </w:r>
      <w:r w:rsidRPr="0032190F">
        <w:rPr>
          <w:lang w:val="fr-FR"/>
        </w:rPr>
        <w:t>) (Rachel Braithwaite, Stuart Black, Nick Branch, Roberto Maggi, com. colloque Borgonasca).</w:t>
      </w:r>
    </w:p>
    <w:p w14:paraId="62B4B77F" w14:textId="77777777" w:rsidR="00AC5A4A" w:rsidRPr="0032190F" w:rsidRDefault="00AC5A4A" w:rsidP="00242C0F">
      <w:pPr>
        <w:rPr>
          <w:lang w:val="fr-FR"/>
        </w:rPr>
      </w:pPr>
    </w:p>
    <w:p w14:paraId="49F06106" w14:textId="77777777" w:rsidR="00ED515B" w:rsidRPr="0032190F" w:rsidRDefault="00ED515B" w:rsidP="00242C0F">
      <w:pPr>
        <w:jc w:val="both"/>
        <w:rPr>
          <w:lang w:val="fr-FR"/>
        </w:rPr>
      </w:pPr>
    </w:p>
    <w:p w14:paraId="25C6ED83" w14:textId="77777777" w:rsidR="009B6E9F" w:rsidRPr="0032190F" w:rsidRDefault="00BA150E" w:rsidP="00426FF9">
      <w:pPr>
        <w:pStyle w:val="Heading1"/>
      </w:pPr>
      <w:bookmarkStart w:id="3274" w:name="Sit_Libiola"/>
      <w:r>
        <w:lastRenderedPageBreak/>
        <w:t>LIBIOLA</w:t>
      </w:r>
    </w:p>
    <w:bookmarkEnd w:id="3274"/>
    <w:p w14:paraId="5B927542" w14:textId="77777777" w:rsidR="009B6E9F" w:rsidRPr="0032190F" w:rsidRDefault="009B6E9F" w:rsidP="00242C0F">
      <w:pPr>
        <w:jc w:val="both"/>
        <w:rPr>
          <w:lang w:val="fr-FR"/>
        </w:rPr>
      </w:pPr>
    </w:p>
    <w:p w14:paraId="1CA9476F" w14:textId="33810CBB" w:rsidR="0004239C" w:rsidRPr="0032190F" w:rsidRDefault="009B6E9F" w:rsidP="00242C0F">
      <w:pPr>
        <w:jc w:val="both"/>
        <w:rPr>
          <w:lang w:val="fr-FR"/>
        </w:rPr>
      </w:pPr>
      <w:r w:rsidRPr="0032190F">
        <w:rPr>
          <w:lang w:val="fr-FR"/>
        </w:rPr>
        <w:t xml:space="preserve">La mine </w:t>
      </w:r>
      <w:r w:rsidR="0080667E" w:rsidRPr="0032190F">
        <w:rPr>
          <w:lang w:val="fr-FR"/>
        </w:rPr>
        <w:t xml:space="preserve">de </w:t>
      </w:r>
      <w:hyperlink r:id="rId7703" w:anchor="Sit_Cuivre" w:history="1">
        <w:r w:rsidR="00BA150E" w:rsidRPr="00BA150E">
          <w:rPr>
            <w:rStyle w:val="Hyperlink"/>
            <w:lang w:val="fr-FR"/>
          </w:rPr>
          <w:t>cuivr</w:t>
        </w:r>
        <w:r w:rsidR="00BA150E">
          <w:rPr>
            <w:rStyle w:val="Hyperlink"/>
            <w:lang w:val="fr-FR"/>
          </w:rPr>
          <w:t>e</w:t>
        </w:r>
      </w:hyperlink>
      <w:r w:rsidR="00BA150E">
        <w:rPr>
          <w:lang w:val="fr-FR"/>
        </w:rPr>
        <w:t xml:space="preserve"> </w:t>
      </w:r>
      <w:r w:rsidRPr="0032190F">
        <w:rPr>
          <w:lang w:val="fr-FR"/>
        </w:rPr>
        <w:t>de Libiola (</w:t>
      </w:r>
      <w:r w:rsidR="00C31798" w:rsidRPr="0032190F">
        <w:rPr>
          <w:lang w:val="fr-FR"/>
        </w:rPr>
        <w:t>Sestri Levante</w:t>
      </w:r>
      <w:r w:rsidRPr="0032190F">
        <w:rPr>
          <w:lang w:val="fr-FR"/>
        </w:rPr>
        <w:t>, Gènes</w:t>
      </w:r>
      <w:r w:rsidR="0080667E" w:rsidRPr="0032190F">
        <w:rPr>
          <w:lang w:val="fr-FR"/>
        </w:rPr>
        <w:t xml:space="preserve">), en Ligurie, </w:t>
      </w:r>
      <w:r w:rsidRPr="0032190F">
        <w:rPr>
          <w:lang w:val="fr-FR"/>
        </w:rPr>
        <w:t>est exploitée entre 3490 et 3120 calBC (</w:t>
      </w:r>
      <w:r w:rsidR="00F10898" w:rsidRPr="0032190F">
        <w:rPr>
          <w:lang w:val="fr-FR"/>
        </w:rPr>
        <w:t>M</w:t>
      </w:r>
      <w:r w:rsidRPr="0032190F">
        <w:rPr>
          <w:lang w:val="fr-FR"/>
        </w:rPr>
        <w:t xml:space="preserve">aggi) ou selon une datation </w:t>
      </w:r>
      <w:smartTag w:uri="urn:schemas-microsoft-com:office:smarttags" w:element="metricconverter">
        <w:smartTagPr>
          <w:attr w:name="ProductID" w:val="14C"/>
        </w:smartTagPr>
        <w:r w:rsidRPr="0032190F">
          <w:rPr>
            <w:vertAlign w:val="superscript"/>
            <w:lang w:val="fr-FR"/>
          </w:rPr>
          <w:t>14</w:t>
        </w:r>
        <w:r w:rsidRPr="0032190F">
          <w:rPr>
            <w:lang w:val="fr-FR"/>
          </w:rPr>
          <w:t>C</w:t>
        </w:r>
      </w:smartTag>
      <w:r w:rsidRPr="0032190F">
        <w:rPr>
          <w:lang w:val="fr-FR"/>
        </w:rPr>
        <w:t xml:space="preserve"> d’un(e) </w:t>
      </w:r>
      <w:r w:rsidRPr="0032190F">
        <w:rPr>
          <w:i/>
          <w:lang w:val="fr-FR"/>
        </w:rPr>
        <w:t xml:space="preserve">wooden axe haft </w:t>
      </w:r>
      <w:r w:rsidRPr="0032190F">
        <w:rPr>
          <w:lang w:val="fr-FR"/>
        </w:rPr>
        <w:t>entre 3600 et 2950 calBC (</w:t>
      </w:r>
      <w:hyperlink r:id="rId7704" w:anchor="Cul_Chalco" w:history="1">
        <w:r w:rsidRPr="0032190F">
          <w:rPr>
            <w:rStyle w:val="Hyperlink"/>
            <w:lang w:val="fr-FR"/>
          </w:rPr>
          <w:t>Chalcolithique</w:t>
        </w:r>
      </w:hyperlink>
      <w:r w:rsidRPr="0032190F">
        <w:rPr>
          <w:lang w:val="fr-FR"/>
        </w:rPr>
        <w:t>) (</w:t>
      </w:r>
      <w:r w:rsidR="0070027E" w:rsidRPr="0032190F">
        <w:rPr>
          <w:lang w:val="fr-FR"/>
        </w:rPr>
        <w:t>BIB</w:t>
      </w:r>
      <w:r w:rsidRPr="0032190F">
        <w:rPr>
          <w:lang w:val="fr-FR"/>
        </w:rPr>
        <w:t xml:space="preserve"> 158 p.66)</w:t>
      </w:r>
      <w:r w:rsidR="00C31798" w:rsidRPr="0032190F">
        <w:rPr>
          <w:lang w:val="fr-FR"/>
        </w:rPr>
        <w:t>. Du matériel découvert sur ce site est attribué à l</w:t>
      </w:r>
      <w:r w:rsidR="007F6B6F" w:rsidRPr="0032190F">
        <w:rPr>
          <w:lang w:val="fr-FR"/>
        </w:rPr>
        <w:t>a</w:t>
      </w:r>
      <w:r w:rsidR="00C31798" w:rsidRPr="0032190F">
        <w:rPr>
          <w:lang w:val="fr-FR"/>
        </w:rPr>
        <w:t xml:space="preserve"> seconde moitié du 4</w:t>
      </w:r>
      <w:r w:rsidR="00C31798" w:rsidRPr="0032190F">
        <w:rPr>
          <w:vertAlign w:val="superscript"/>
          <w:lang w:val="fr-FR"/>
        </w:rPr>
        <w:t>e</w:t>
      </w:r>
      <w:r w:rsidR="00C31798" w:rsidRPr="0032190F">
        <w:rPr>
          <w:lang w:val="fr-FR"/>
        </w:rPr>
        <w:t xml:space="preserve"> millénaire (BIB 368 p. 68). Un pic en bois de cerf retrouvé sur ce site a été daté par deux datation</w:t>
      </w:r>
      <w:r w:rsidR="00D82FCD" w:rsidRPr="0032190F">
        <w:rPr>
          <w:lang w:val="fr-FR"/>
        </w:rPr>
        <w:t>s</w:t>
      </w:r>
      <w:r w:rsidR="00C31798" w:rsidRPr="0032190F">
        <w:rPr>
          <w:lang w:val="fr-FR"/>
        </w:rPr>
        <w:t xml:space="preserve"> radiocarbones entre 3490 et 3120 cal BC </w:t>
      </w:r>
      <w:r w:rsidR="00DA6BC4" w:rsidRPr="0032190F">
        <w:rPr>
          <w:lang w:val="fr-FR"/>
        </w:rPr>
        <w:t xml:space="preserve">à 2 sigmas </w:t>
      </w:r>
      <w:r w:rsidR="00C31798" w:rsidRPr="0032190F">
        <w:rPr>
          <w:lang w:val="fr-FR"/>
        </w:rPr>
        <w:t>(BIB 368 p. 68</w:t>
      </w:r>
      <w:r w:rsidR="00DA6BC4" w:rsidRPr="0032190F">
        <w:rPr>
          <w:lang w:val="fr-FR"/>
        </w:rPr>
        <w:t xml:space="preserve"> et BIB 799 p. 66 et BIB 801</w:t>
      </w:r>
      <w:r w:rsidR="00C31798" w:rsidRPr="0032190F">
        <w:rPr>
          <w:lang w:val="fr-FR"/>
        </w:rPr>
        <w:t>)</w:t>
      </w:r>
      <w:r w:rsidR="0080667E" w:rsidRPr="0032190F">
        <w:rPr>
          <w:lang w:val="fr-FR"/>
        </w:rPr>
        <w:t xml:space="preserve">. </w:t>
      </w:r>
      <w:r w:rsidR="0004239C" w:rsidRPr="0032190F">
        <w:rPr>
          <w:lang w:val="fr-FR"/>
        </w:rPr>
        <w:t>Deux datations ont été effectuées sur une pelle en bois qui, une fois calibrées se superposent dans l’intervalle 3499 et 3101 BC soit au début du Chalcolithique (</w:t>
      </w:r>
      <w:r w:rsidR="0070027E" w:rsidRPr="0032190F">
        <w:rPr>
          <w:lang w:val="fr-FR"/>
        </w:rPr>
        <w:t>BIB</w:t>
      </w:r>
      <w:r w:rsidR="0004239C" w:rsidRPr="0032190F">
        <w:rPr>
          <w:lang w:val="fr-FR"/>
        </w:rPr>
        <w:t xml:space="preserve"> 176 p. 138)</w:t>
      </w:r>
      <w:r w:rsidR="0080667E" w:rsidRPr="0032190F">
        <w:rPr>
          <w:lang w:val="fr-FR"/>
        </w:rPr>
        <w:t>.</w:t>
      </w:r>
    </w:p>
    <w:p w14:paraId="25263ABA" w14:textId="77777777" w:rsidR="0080667E" w:rsidRPr="0032190F" w:rsidRDefault="0080667E"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72"/>
        <w:gridCol w:w="1126"/>
        <w:gridCol w:w="1376"/>
      </w:tblGrid>
      <w:tr w:rsidR="0080667E" w:rsidRPr="00DB5974" w14:paraId="792AA6BB" w14:textId="77777777" w:rsidTr="00C55207">
        <w:trPr>
          <w:jc w:val="center"/>
        </w:trPr>
        <w:tc>
          <w:tcPr>
            <w:tcW w:w="1072" w:type="dxa"/>
          </w:tcPr>
          <w:p w14:paraId="46A7BD66" w14:textId="77777777" w:rsidR="0080667E" w:rsidRPr="00DB5974" w:rsidRDefault="00C55207" w:rsidP="00242C0F">
            <w:pPr>
              <w:jc w:val="both"/>
              <w:rPr>
                <w:sz w:val="20"/>
                <w:szCs w:val="20"/>
              </w:rPr>
            </w:pPr>
            <w:r>
              <w:rPr>
                <w:sz w:val="20"/>
                <w:szCs w:val="20"/>
              </w:rPr>
              <w:t>n°</w:t>
            </w:r>
          </w:p>
        </w:tc>
        <w:tc>
          <w:tcPr>
            <w:tcW w:w="1126" w:type="dxa"/>
          </w:tcPr>
          <w:p w14:paraId="2C19C500" w14:textId="77777777" w:rsidR="0080667E" w:rsidRPr="00DB5974" w:rsidRDefault="0080667E" w:rsidP="00242C0F">
            <w:pPr>
              <w:jc w:val="both"/>
              <w:rPr>
                <w:sz w:val="20"/>
                <w:szCs w:val="20"/>
              </w:rPr>
            </w:pPr>
            <w:r w:rsidRPr="00DB5974">
              <w:rPr>
                <w:sz w:val="20"/>
                <w:szCs w:val="20"/>
              </w:rPr>
              <w:t>BP</w:t>
            </w:r>
          </w:p>
        </w:tc>
        <w:tc>
          <w:tcPr>
            <w:tcW w:w="1376" w:type="dxa"/>
          </w:tcPr>
          <w:p w14:paraId="73A76DC2" w14:textId="77777777" w:rsidR="0080667E" w:rsidRPr="00DB5974" w:rsidRDefault="0080667E" w:rsidP="00242C0F">
            <w:pPr>
              <w:jc w:val="both"/>
              <w:rPr>
                <w:sz w:val="20"/>
                <w:szCs w:val="20"/>
              </w:rPr>
            </w:pPr>
            <w:r w:rsidRPr="00DB5974">
              <w:rPr>
                <w:sz w:val="20"/>
                <w:szCs w:val="20"/>
              </w:rPr>
              <w:t>calBC 2s.</w:t>
            </w:r>
          </w:p>
        </w:tc>
      </w:tr>
      <w:tr w:rsidR="0080667E" w:rsidRPr="00DB5974" w14:paraId="101B8D5E" w14:textId="77777777" w:rsidTr="00C55207">
        <w:trPr>
          <w:jc w:val="center"/>
        </w:trPr>
        <w:tc>
          <w:tcPr>
            <w:tcW w:w="1072" w:type="dxa"/>
          </w:tcPr>
          <w:p w14:paraId="744B4C7E" w14:textId="77777777" w:rsidR="0080667E" w:rsidRPr="00DB5974" w:rsidRDefault="0080667E" w:rsidP="00242C0F">
            <w:pPr>
              <w:jc w:val="both"/>
              <w:rPr>
                <w:sz w:val="20"/>
                <w:szCs w:val="20"/>
              </w:rPr>
            </w:pPr>
            <w:r w:rsidRPr="00DB5974">
              <w:rPr>
                <w:sz w:val="20"/>
                <w:szCs w:val="20"/>
              </w:rPr>
              <w:t>Gif-7213</w:t>
            </w:r>
          </w:p>
        </w:tc>
        <w:tc>
          <w:tcPr>
            <w:tcW w:w="1126" w:type="dxa"/>
          </w:tcPr>
          <w:p w14:paraId="07C261A8" w14:textId="77777777" w:rsidR="0080667E" w:rsidRPr="00DB5974" w:rsidRDefault="0080667E" w:rsidP="00242C0F">
            <w:pPr>
              <w:jc w:val="both"/>
              <w:rPr>
                <w:sz w:val="20"/>
                <w:szCs w:val="20"/>
              </w:rPr>
            </w:pPr>
            <w:r w:rsidRPr="00DB5974">
              <w:rPr>
                <w:sz w:val="20"/>
                <w:szCs w:val="20"/>
              </w:rPr>
              <w:t>4490 ± 90</w:t>
            </w:r>
          </w:p>
        </w:tc>
        <w:tc>
          <w:tcPr>
            <w:tcW w:w="1376" w:type="dxa"/>
          </w:tcPr>
          <w:p w14:paraId="47292274" w14:textId="77777777" w:rsidR="0080667E" w:rsidRPr="00DB5974" w:rsidRDefault="0080667E" w:rsidP="00242C0F">
            <w:pPr>
              <w:jc w:val="both"/>
              <w:rPr>
                <w:sz w:val="20"/>
                <w:szCs w:val="20"/>
              </w:rPr>
            </w:pPr>
            <w:r w:rsidRPr="00DB5974">
              <w:rPr>
                <w:sz w:val="20"/>
                <w:szCs w:val="20"/>
              </w:rPr>
              <w:t>3490-2905</w:t>
            </w:r>
          </w:p>
        </w:tc>
      </w:tr>
      <w:tr w:rsidR="0080667E" w:rsidRPr="00DB5974" w14:paraId="2AD0FE2F" w14:textId="77777777" w:rsidTr="00C55207">
        <w:trPr>
          <w:jc w:val="center"/>
        </w:trPr>
        <w:tc>
          <w:tcPr>
            <w:tcW w:w="1072" w:type="dxa"/>
          </w:tcPr>
          <w:p w14:paraId="0C0AFEBB" w14:textId="77777777" w:rsidR="0080667E" w:rsidRPr="00DB5974" w:rsidRDefault="0080667E" w:rsidP="00242C0F">
            <w:pPr>
              <w:jc w:val="both"/>
              <w:rPr>
                <w:sz w:val="20"/>
                <w:szCs w:val="20"/>
              </w:rPr>
            </w:pPr>
            <w:r w:rsidRPr="00DB5974">
              <w:rPr>
                <w:sz w:val="20"/>
                <w:szCs w:val="20"/>
              </w:rPr>
              <w:t>Bln-3367</w:t>
            </w:r>
          </w:p>
        </w:tc>
        <w:tc>
          <w:tcPr>
            <w:tcW w:w="1126" w:type="dxa"/>
          </w:tcPr>
          <w:p w14:paraId="1CDB0C86" w14:textId="77777777" w:rsidR="0080667E" w:rsidRPr="00DB5974" w:rsidRDefault="0080667E" w:rsidP="00242C0F">
            <w:pPr>
              <w:jc w:val="both"/>
              <w:rPr>
                <w:sz w:val="20"/>
                <w:szCs w:val="20"/>
              </w:rPr>
            </w:pPr>
            <w:r w:rsidRPr="00DB5974">
              <w:rPr>
                <w:sz w:val="20"/>
                <w:szCs w:val="20"/>
              </w:rPr>
              <w:t>4610 ± 50</w:t>
            </w:r>
          </w:p>
        </w:tc>
        <w:tc>
          <w:tcPr>
            <w:tcW w:w="1376" w:type="dxa"/>
          </w:tcPr>
          <w:p w14:paraId="1A7C3A30" w14:textId="77777777" w:rsidR="0080667E" w:rsidRPr="00DB5974" w:rsidRDefault="0080667E" w:rsidP="00242C0F">
            <w:pPr>
              <w:jc w:val="both"/>
              <w:rPr>
                <w:sz w:val="20"/>
                <w:szCs w:val="20"/>
              </w:rPr>
            </w:pPr>
            <w:r w:rsidRPr="00DB5974">
              <w:rPr>
                <w:sz w:val="20"/>
                <w:szCs w:val="20"/>
              </w:rPr>
              <w:t>3510-3120</w:t>
            </w:r>
          </w:p>
        </w:tc>
      </w:tr>
    </w:tbl>
    <w:p w14:paraId="2EB41423" w14:textId="77777777" w:rsidR="0080667E" w:rsidRDefault="0080667E" w:rsidP="00242C0F">
      <w:pPr>
        <w:jc w:val="both"/>
      </w:pPr>
      <w:r>
        <w:t>(BIB 368 tab. 1)</w:t>
      </w:r>
    </w:p>
    <w:p w14:paraId="4D754BFF" w14:textId="77777777" w:rsidR="0080667E" w:rsidRDefault="0080667E" w:rsidP="00242C0F">
      <w:pPr>
        <w:jc w:val="both"/>
      </w:pPr>
    </w:p>
    <w:p w14:paraId="27F141D7" w14:textId="77777777" w:rsidR="003B45DB" w:rsidRPr="0032190F" w:rsidRDefault="003B45DB" w:rsidP="00242C0F">
      <w:pPr>
        <w:rPr>
          <w:lang w:val="fr-FR"/>
        </w:rPr>
      </w:pPr>
      <w:r w:rsidRPr="0032190F">
        <w:rPr>
          <w:lang w:val="fr-FR"/>
        </w:rPr>
        <w:t>L’accès par voie maritime est un bon candidat pour l’activation de la mine (BIB 992 p. 28)</w:t>
      </w:r>
    </w:p>
    <w:p w14:paraId="6D77A487" w14:textId="6697F149" w:rsidR="007F6B6F" w:rsidRPr="00784BEC" w:rsidRDefault="007F6B6F" w:rsidP="00242C0F">
      <w:pPr>
        <w:rPr>
          <w:lang w:val="it-IT"/>
        </w:rPr>
      </w:pPr>
      <w:r w:rsidRPr="00784BEC">
        <w:rPr>
          <w:lang w:val="it-IT"/>
        </w:rPr>
        <w:t xml:space="preserve">Voir </w:t>
      </w:r>
      <w:hyperlink r:id="rId7705" w:anchor="Sit_Remedello" w:history="1">
        <w:r w:rsidRPr="00784BEC">
          <w:rPr>
            <w:rStyle w:val="Hyperlink"/>
            <w:lang w:val="it-IT"/>
          </w:rPr>
          <w:t>Remedello Sotto</w:t>
        </w:r>
      </w:hyperlink>
    </w:p>
    <w:p w14:paraId="21EFBD90" w14:textId="77777777" w:rsidR="00F10898" w:rsidRPr="00784BEC" w:rsidRDefault="00F10898" w:rsidP="00242C0F">
      <w:pPr>
        <w:rPr>
          <w:lang w:val="it-IT"/>
        </w:rPr>
      </w:pPr>
    </w:p>
    <w:p w14:paraId="05481429" w14:textId="77777777" w:rsidR="009B6E9F" w:rsidRPr="00784BEC" w:rsidRDefault="009B6E9F" w:rsidP="00426FF9">
      <w:pPr>
        <w:pStyle w:val="Heading1"/>
        <w:rPr>
          <w:rStyle w:val="justifier"/>
          <w:lang w:val="it-IT"/>
        </w:rPr>
      </w:pPr>
      <w:bookmarkStart w:id="3275" w:name="Sit_Monte_Loreto"/>
      <w:r w:rsidRPr="00784BEC">
        <w:rPr>
          <w:rStyle w:val="justifier"/>
          <w:lang w:val="it-IT"/>
        </w:rPr>
        <w:t>MONTE LOR</w:t>
      </w:r>
      <w:r w:rsidR="00F10898" w:rsidRPr="00784BEC">
        <w:rPr>
          <w:rStyle w:val="justifier"/>
          <w:lang w:val="it-IT"/>
        </w:rPr>
        <w:t>E</w:t>
      </w:r>
      <w:r w:rsidR="009A36BA">
        <w:rPr>
          <w:rStyle w:val="justifier"/>
          <w:lang w:val="it-IT"/>
        </w:rPr>
        <w:t>TO</w:t>
      </w:r>
    </w:p>
    <w:bookmarkEnd w:id="3275"/>
    <w:p w14:paraId="393A0A03" w14:textId="77777777" w:rsidR="008A0847" w:rsidRPr="00784BEC" w:rsidRDefault="008A0847" w:rsidP="00242C0F">
      <w:pPr>
        <w:jc w:val="both"/>
        <w:rPr>
          <w:lang w:val="it-IT"/>
        </w:rPr>
      </w:pPr>
    </w:p>
    <w:p w14:paraId="029EF9DF" w14:textId="3E8CE01A" w:rsidR="00EA23D6" w:rsidRPr="0032190F" w:rsidRDefault="00EA23D6" w:rsidP="00242C0F">
      <w:pPr>
        <w:jc w:val="both"/>
        <w:rPr>
          <w:lang w:val="fr-FR"/>
        </w:rPr>
      </w:pPr>
      <w:r w:rsidRPr="0032190F">
        <w:rPr>
          <w:lang w:val="fr-FR"/>
        </w:rPr>
        <w:t xml:space="preserve">L’exploitation des mines de Monte Loreto </w:t>
      </w:r>
      <w:r w:rsidR="00C31798" w:rsidRPr="0032190F">
        <w:rPr>
          <w:lang w:val="fr-FR"/>
        </w:rPr>
        <w:t>(Castiglione Chiavareso, Gènes,</w:t>
      </w:r>
      <w:r w:rsidR="009A36BA">
        <w:rPr>
          <w:lang w:val="fr-FR"/>
        </w:rPr>
        <w:t xml:space="preserve"> </w:t>
      </w:r>
      <w:r w:rsidR="00C31798" w:rsidRPr="0032190F">
        <w:rPr>
          <w:lang w:val="fr-FR"/>
        </w:rPr>
        <w:t xml:space="preserve">Ligurie) </w:t>
      </w:r>
      <w:r w:rsidRPr="0032190F">
        <w:rPr>
          <w:lang w:val="fr-FR"/>
        </w:rPr>
        <w:t xml:space="preserve">débutent vers 3500 cal BC, ce qui en fait la plus ancienne mine de </w:t>
      </w:r>
      <w:hyperlink r:id="rId7706" w:anchor="Sit_Cuivre" w:history="1">
        <w:r w:rsidR="001E115E" w:rsidRPr="00BA150E">
          <w:rPr>
            <w:rStyle w:val="Hyperlink"/>
            <w:lang w:val="fr-FR"/>
          </w:rPr>
          <w:t>cuivr</w:t>
        </w:r>
        <w:r w:rsidR="001E115E">
          <w:rPr>
            <w:rStyle w:val="Hyperlink"/>
            <w:lang w:val="fr-FR"/>
          </w:rPr>
          <w:t>e</w:t>
        </w:r>
      </w:hyperlink>
      <w:r w:rsidR="001E115E">
        <w:rPr>
          <w:lang w:val="fr-FR"/>
        </w:rPr>
        <w:t xml:space="preserve"> </w:t>
      </w:r>
      <w:r w:rsidRPr="0032190F">
        <w:rPr>
          <w:lang w:val="fr-FR"/>
        </w:rPr>
        <w:t>découverte en Méditerranée occidentale (BIB 368 p. 66, 76).</w:t>
      </w:r>
    </w:p>
    <w:p w14:paraId="27E49F41" w14:textId="3FB86464" w:rsidR="00C31798" w:rsidRPr="0032190F" w:rsidRDefault="009B6E9F" w:rsidP="00242C0F">
      <w:pPr>
        <w:jc w:val="both"/>
        <w:rPr>
          <w:lang w:val="fr-FR"/>
        </w:rPr>
      </w:pPr>
      <w:r w:rsidRPr="0032190F">
        <w:rPr>
          <w:lang w:val="fr-FR"/>
        </w:rPr>
        <w:t>La mine de Monte Lor</w:t>
      </w:r>
      <w:r w:rsidR="00F10898" w:rsidRPr="0032190F">
        <w:rPr>
          <w:lang w:val="fr-FR"/>
        </w:rPr>
        <w:t>e</w:t>
      </w:r>
      <w:r w:rsidRPr="0032190F">
        <w:rPr>
          <w:lang w:val="fr-FR"/>
        </w:rPr>
        <w:t xml:space="preserve">to (Castiglione, Gènes) </w:t>
      </w:r>
      <w:r w:rsidR="007944F7" w:rsidRPr="0032190F">
        <w:rPr>
          <w:lang w:val="fr-FR"/>
        </w:rPr>
        <w:t xml:space="preserve">est exploitée </w:t>
      </w:r>
      <w:r w:rsidRPr="0032190F">
        <w:rPr>
          <w:lang w:val="fr-FR"/>
        </w:rPr>
        <w:t xml:space="preserve">entre 3645 et 3355 calBC </w:t>
      </w:r>
      <w:r w:rsidR="007944F7" w:rsidRPr="0032190F">
        <w:rPr>
          <w:lang w:val="fr-FR"/>
        </w:rPr>
        <w:t>(</w:t>
      </w:r>
      <w:hyperlink r:id="rId7707" w:anchor="Cul_Chalco" w:history="1">
        <w:r w:rsidR="007944F7" w:rsidRPr="0032190F">
          <w:rPr>
            <w:rStyle w:val="Hyperlink"/>
            <w:lang w:val="fr-FR"/>
          </w:rPr>
          <w:t>Cuivr</w:t>
        </w:r>
        <w:r w:rsidR="000A07DA">
          <w:rPr>
            <w:rStyle w:val="Hyperlink"/>
            <w:lang w:val="fr-FR"/>
          </w:rPr>
          <w:t>e 1</w:t>
        </w:r>
      </w:hyperlink>
      <w:r w:rsidR="007944F7" w:rsidRPr="0032190F">
        <w:rPr>
          <w:lang w:val="fr-FR"/>
        </w:rPr>
        <w:t xml:space="preserve">) </w:t>
      </w:r>
      <w:r w:rsidRPr="0032190F">
        <w:rPr>
          <w:lang w:val="fr-FR"/>
        </w:rPr>
        <w:t>comme l’atteste une couche de déblais calibrés et les charbons d’arbousier découverts dans une structure de combustion (</w:t>
      </w:r>
      <w:r w:rsidR="00F10898" w:rsidRPr="0032190F">
        <w:rPr>
          <w:lang w:val="fr-FR"/>
        </w:rPr>
        <w:t>M</w:t>
      </w:r>
      <w:r w:rsidRPr="0032190F">
        <w:rPr>
          <w:lang w:val="fr-FR"/>
        </w:rPr>
        <w:t>aggi)</w:t>
      </w:r>
      <w:r w:rsidR="00EA23D6" w:rsidRPr="0032190F">
        <w:rPr>
          <w:lang w:val="fr-FR"/>
        </w:rPr>
        <w:t xml:space="preserve">. </w:t>
      </w:r>
      <w:r w:rsidR="00C31798" w:rsidRPr="0032190F">
        <w:rPr>
          <w:lang w:val="fr-FR"/>
        </w:rPr>
        <w:t xml:space="preserve">A proximité du site plusieurs pierres à rainures </w:t>
      </w:r>
      <w:r w:rsidR="00D4249E" w:rsidRPr="0032190F">
        <w:rPr>
          <w:lang w:val="fr-FR"/>
        </w:rPr>
        <w:t xml:space="preserve">(maillets à gorges) </w:t>
      </w:r>
      <w:r w:rsidR="00C31798" w:rsidRPr="0032190F">
        <w:rPr>
          <w:lang w:val="fr-FR"/>
        </w:rPr>
        <w:t>ont été découvertes (BIB 176 p. 141)</w:t>
      </w:r>
    </w:p>
    <w:p w14:paraId="08BE3FC9" w14:textId="77777777" w:rsidR="00C31798" w:rsidRPr="0032190F" w:rsidRDefault="00C31798" w:rsidP="00242C0F">
      <w:pPr>
        <w:rPr>
          <w:lang w:val="fr-FR"/>
        </w:rPr>
      </w:pPr>
    </w:p>
    <w:p w14:paraId="05A1AADC" w14:textId="77777777" w:rsidR="001E2F36" w:rsidRPr="0032190F" w:rsidRDefault="001E2F36" w:rsidP="00242C0F">
      <w:pPr>
        <w:rPr>
          <w:lang w:val="fr-FR"/>
        </w:rPr>
      </w:pPr>
      <w:r w:rsidRPr="0032190F">
        <w:rPr>
          <w:lang w:val="fr-FR"/>
        </w:rPr>
        <w:t xml:space="preserve">L’établissement des plages chronologiques obtenus par les datations radiocarbone semblent indiquer </w:t>
      </w:r>
      <w:r w:rsidR="00E1003D" w:rsidRPr="0032190F">
        <w:rPr>
          <w:lang w:val="fr-FR"/>
        </w:rPr>
        <w:t>2</w:t>
      </w:r>
      <w:r w:rsidRPr="0032190F">
        <w:rPr>
          <w:lang w:val="fr-FR"/>
        </w:rPr>
        <w:t xml:space="preserve"> phase</w:t>
      </w:r>
      <w:r w:rsidR="00E1003D" w:rsidRPr="0032190F">
        <w:rPr>
          <w:lang w:val="fr-FR"/>
        </w:rPr>
        <w:t>s</w:t>
      </w:r>
      <w:r w:rsidRPr="0032190F">
        <w:rPr>
          <w:lang w:val="fr-FR"/>
        </w:rPr>
        <w:t xml:space="preserve"> d’exploitation :</w:t>
      </w:r>
    </w:p>
    <w:p w14:paraId="26246D2D" w14:textId="46622B6E" w:rsidR="001E2F36" w:rsidRPr="0032190F" w:rsidRDefault="00E1003D" w:rsidP="00242C0F">
      <w:pPr>
        <w:rPr>
          <w:lang w:val="fr-FR"/>
        </w:rPr>
      </w:pPr>
      <w:r w:rsidRPr="0032190F">
        <w:rPr>
          <w:lang w:val="fr-FR"/>
        </w:rPr>
        <w:tab/>
        <w:t>-1</w:t>
      </w:r>
      <w:r w:rsidR="00786CE8" w:rsidRPr="0032190F">
        <w:rPr>
          <w:vertAlign w:val="superscript"/>
          <w:lang w:val="fr-FR"/>
        </w:rPr>
        <w:t>e</w:t>
      </w:r>
      <w:r w:rsidRPr="0032190F">
        <w:rPr>
          <w:lang w:val="fr-FR"/>
        </w:rPr>
        <w:t xml:space="preserve"> moitié du 4</w:t>
      </w:r>
      <w:r w:rsidRPr="0032190F">
        <w:rPr>
          <w:vertAlign w:val="superscript"/>
          <w:lang w:val="fr-FR"/>
        </w:rPr>
        <w:t>e</w:t>
      </w:r>
      <w:r w:rsidRPr="0032190F">
        <w:rPr>
          <w:lang w:val="fr-FR"/>
        </w:rPr>
        <w:t xml:space="preserve"> millénaire (avant l’exploitation de </w:t>
      </w:r>
      <w:hyperlink r:id="rId7708" w:anchor="Sit_Libiola" w:history="1">
        <w:r w:rsidRPr="0032190F">
          <w:rPr>
            <w:rStyle w:val="Hyperlink"/>
            <w:lang w:val="fr-FR"/>
          </w:rPr>
          <w:t>Libiola</w:t>
        </w:r>
      </w:hyperlink>
      <w:r w:rsidRPr="0032190F">
        <w:rPr>
          <w:lang w:val="fr-FR"/>
        </w:rPr>
        <w:t>)</w:t>
      </w:r>
    </w:p>
    <w:p w14:paraId="5E7D141D" w14:textId="77777777" w:rsidR="00E1003D" w:rsidRPr="0032190F" w:rsidRDefault="00786CE8" w:rsidP="00242C0F">
      <w:pPr>
        <w:rPr>
          <w:lang w:val="fr-FR"/>
        </w:rPr>
      </w:pPr>
      <w:r w:rsidRPr="0032190F">
        <w:rPr>
          <w:lang w:val="fr-FR"/>
        </w:rPr>
        <w:tab/>
        <w:t>-2</w:t>
      </w:r>
      <w:r w:rsidR="00E1003D" w:rsidRPr="0032190F">
        <w:rPr>
          <w:lang w:val="fr-FR"/>
        </w:rPr>
        <w:t xml:space="preserve"> premiers si</w:t>
      </w:r>
      <w:r w:rsidRPr="0032190F">
        <w:rPr>
          <w:lang w:val="fr-FR"/>
        </w:rPr>
        <w:t>è</w:t>
      </w:r>
      <w:r w:rsidR="00E1003D" w:rsidRPr="0032190F">
        <w:rPr>
          <w:lang w:val="fr-FR"/>
        </w:rPr>
        <w:t>cl</w:t>
      </w:r>
      <w:r w:rsidRPr="0032190F">
        <w:rPr>
          <w:lang w:val="fr-FR"/>
        </w:rPr>
        <w:t>e</w:t>
      </w:r>
      <w:r w:rsidR="00E1003D" w:rsidRPr="0032190F">
        <w:rPr>
          <w:lang w:val="fr-FR"/>
        </w:rPr>
        <w:t>s du 3</w:t>
      </w:r>
      <w:r w:rsidR="00E1003D" w:rsidRPr="0032190F">
        <w:rPr>
          <w:vertAlign w:val="superscript"/>
          <w:lang w:val="fr-FR"/>
        </w:rPr>
        <w:t>e</w:t>
      </w:r>
      <w:r w:rsidR="003B46A5" w:rsidRPr="0032190F">
        <w:rPr>
          <w:lang w:val="fr-FR"/>
        </w:rPr>
        <w:t xml:space="preserve"> millénaire.</w:t>
      </w:r>
    </w:p>
    <w:p w14:paraId="7F798249" w14:textId="77777777" w:rsidR="001E2F36" w:rsidRDefault="00E1003D" w:rsidP="00242C0F">
      <w:r>
        <w:t>(BIB 368 p. 74)</w:t>
      </w:r>
      <w:r w:rsidR="0080667E">
        <w:t>.</w:t>
      </w:r>
    </w:p>
    <w:p w14:paraId="73881DFB" w14:textId="77777777" w:rsidR="0080667E" w:rsidRDefault="0080667E" w:rsidP="00242C0F"/>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76"/>
        <w:gridCol w:w="1308"/>
        <w:gridCol w:w="1376"/>
      </w:tblGrid>
      <w:tr w:rsidR="0080667E" w:rsidRPr="00DB5974" w14:paraId="52135419" w14:textId="77777777">
        <w:trPr>
          <w:jc w:val="center"/>
        </w:trPr>
        <w:tc>
          <w:tcPr>
            <w:tcW w:w="1576" w:type="dxa"/>
          </w:tcPr>
          <w:p w14:paraId="47F322F0" w14:textId="77777777" w:rsidR="0080667E" w:rsidRPr="00DB5974" w:rsidRDefault="0080667E" w:rsidP="00242C0F">
            <w:pPr>
              <w:rPr>
                <w:sz w:val="20"/>
                <w:szCs w:val="20"/>
              </w:rPr>
            </w:pPr>
          </w:p>
        </w:tc>
        <w:tc>
          <w:tcPr>
            <w:tcW w:w="1308" w:type="dxa"/>
          </w:tcPr>
          <w:p w14:paraId="55903BA9" w14:textId="77777777" w:rsidR="0080667E" w:rsidRPr="00DB5974" w:rsidRDefault="0080667E" w:rsidP="00242C0F">
            <w:pPr>
              <w:rPr>
                <w:sz w:val="20"/>
                <w:szCs w:val="20"/>
              </w:rPr>
            </w:pPr>
            <w:r w:rsidRPr="00DB5974">
              <w:rPr>
                <w:sz w:val="20"/>
                <w:szCs w:val="20"/>
              </w:rPr>
              <w:t>BP</w:t>
            </w:r>
          </w:p>
        </w:tc>
        <w:tc>
          <w:tcPr>
            <w:tcW w:w="1376" w:type="dxa"/>
          </w:tcPr>
          <w:p w14:paraId="194DA082" w14:textId="77777777" w:rsidR="0080667E" w:rsidRPr="00DB5974" w:rsidRDefault="0080667E" w:rsidP="00242C0F">
            <w:pPr>
              <w:rPr>
                <w:sz w:val="20"/>
                <w:szCs w:val="20"/>
              </w:rPr>
            </w:pPr>
            <w:r w:rsidRPr="00DB5974">
              <w:rPr>
                <w:sz w:val="20"/>
                <w:szCs w:val="20"/>
              </w:rPr>
              <w:t>calBC 2s.</w:t>
            </w:r>
          </w:p>
        </w:tc>
      </w:tr>
      <w:tr w:rsidR="0080667E" w:rsidRPr="00DB5974" w14:paraId="547E8E38" w14:textId="77777777">
        <w:trPr>
          <w:jc w:val="center"/>
        </w:trPr>
        <w:tc>
          <w:tcPr>
            <w:tcW w:w="1576" w:type="dxa"/>
          </w:tcPr>
          <w:p w14:paraId="4A8E17C0" w14:textId="77777777" w:rsidR="0080667E" w:rsidRPr="00DB5974" w:rsidRDefault="0080667E" w:rsidP="00242C0F">
            <w:pPr>
              <w:rPr>
                <w:sz w:val="20"/>
                <w:szCs w:val="20"/>
              </w:rPr>
            </w:pPr>
            <w:r w:rsidRPr="00DB5974">
              <w:rPr>
                <w:sz w:val="20"/>
                <w:szCs w:val="20"/>
              </w:rPr>
              <w:t>Beta-135159</w:t>
            </w:r>
          </w:p>
        </w:tc>
        <w:tc>
          <w:tcPr>
            <w:tcW w:w="1308" w:type="dxa"/>
          </w:tcPr>
          <w:p w14:paraId="48320454" w14:textId="77777777" w:rsidR="0080667E" w:rsidRPr="00DB5974" w:rsidRDefault="0080667E" w:rsidP="00242C0F">
            <w:pPr>
              <w:rPr>
                <w:sz w:val="20"/>
                <w:szCs w:val="20"/>
              </w:rPr>
            </w:pPr>
            <w:r w:rsidRPr="00DB5974">
              <w:rPr>
                <w:sz w:val="20"/>
                <w:szCs w:val="20"/>
              </w:rPr>
              <w:t>4090 ± 60</w:t>
            </w:r>
          </w:p>
        </w:tc>
        <w:tc>
          <w:tcPr>
            <w:tcW w:w="1376" w:type="dxa"/>
          </w:tcPr>
          <w:p w14:paraId="41DCF3B7" w14:textId="77777777" w:rsidR="0080667E" w:rsidRPr="00DB5974" w:rsidRDefault="0080667E" w:rsidP="00242C0F">
            <w:pPr>
              <w:rPr>
                <w:sz w:val="20"/>
                <w:szCs w:val="20"/>
              </w:rPr>
            </w:pPr>
            <w:r w:rsidRPr="00DB5974">
              <w:rPr>
                <w:sz w:val="20"/>
                <w:szCs w:val="20"/>
              </w:rPr>
              <w:t>2875-2475</w:t>
            </w:r>
          </w:p>
        </w:tc>
      </w:tr>
      <w:tr w:rsidR="0080667E" w:rsidRPr="00DB5974" w14:paraId="594BC512" w14:textId="77777777">
        <w:trPr>
          <w:jc w:val="center"/>
        </w:trPr>
        <w:tc>
          <w:tcPr>
            <w:tcW w:w="1576" w:type="dxa"/>
          </w:tcPr>
          <w:p w14:paraId="1622D2E9" w14:textId="77777777" w:rsidR="0080667E" w:rsidRPr="00DB5974" w:rsidRDefault="0080667E" w:rsidP="00242C0F">
            <w:pPr>
              <w:rPr>
                <w:sz w:val="20"/>
                <w:szCs w:val="20"/>
              </w:rPr>
            </w:pPr>
            <w:r w:rsidRPr="00DB5974">
              <w:rPr>
                <w:sz w:val="20"/>
                <w:szCs w:val="20"/>
              </w:rPr>
              <w:t>Beta-135162</w:t>
            </w:r>
          </w:p>
        </w:tc>
        <w:tc>
          <w:tcPr>
            <w:tcW w:w="1308" w:type="dxa"/>
          </w:tcPr>
          <w:p w14:paraId="510202F2" w14:textId="77777777" w:rsidR="0080667E" w:rsidRPr="00DB5974" w:rsidRDefault="0080667E" w:rsidP="00242C0F">
            <w:pPr>
              <w:rPr>
                <w:sz w:val="20"/>
                <w:szCs w:val="20"/>
              </w:rPr>
            </w:pPr>
            <w:r w:rsidRPr="00DB5974">
              <w:rPr>
                <w:sz w:val="20"/>
                <w:szCs w:val="20"/>
              </w:rPr>
              <w:t>4240 ± 60</w:t>
            </w:r>
          </w:p>
        </w:tc>
        <w:tc>
          <w:tcPr>
            <w:tcW w:w="1376" w:type="dxa"/>
          </w:tcPr>
          <w:p w14:paraId="5537D0A2" w14:textId="77777777" w:rsidR="0080667E" w:rsidRPr="00DB5974" w:rsidRDefault="0080667E" w:rsidP="00242C0F">
            <w:pPr>
              <w:rPr>
                <w:sz w:val="20"/>
                <w:szCs w:val="20"/>
              </w:rPr>
            </w:pPr>
            <w:r w:rsidRPr="00DB5974">
              <w:rPr>
                <w:sz w:val="20"/>
                <w:szCs w:val="20"/>
              </w:rPr>
              <w:t>2925-2645</w:t>
            </w:r>
          </w:p>
        </w:tc>
      </w:tr>
      <w:tr w:rsidR="0080667E" w:rsidRPr="00DB5974" w14:paraId="0CBB9A92" w14:textId="77777777">
        <w:trPr>
          <w:jc w:val="center"/>
        </w:trPr>
        <w:tc>
          <w:tcPr>
            <w:tcW w:w="1576" w:type="dxa"/>
          </w:tcPr>
          <w:p w14:paraId="4AD424CC" w14:textId="77777777" w:rsidR="0080667E" w:rsidRPr="00DB5974" w:rsidRDefault="0080667E" w:rsidP="00242C0F">
            <w:pPr>
              <w:rPr>
                <w:sz w:val="20"/>
                <w:szCs w:val="20"/>
              </w:rPr>
            </w:pPr>
            <w:r w:rsidRPr="00DB5974">
              <w:rPr>
                <w:sz w:val="20"/>
                <w:szCs w:val="20"/>
              </w:rPr>
              <w:t>Beta-178903</w:t>
            </w:r>
          </w:p>
        </w:tc>
        <w:tc>
          <w:tcPr>
            <w:tcW w:w="1308" w:type="dxa"/>
          </w:tcPr>
          <w:p w14:paraId="4794771B" w14:textId="77777777" w:rsidR="0080667E" w:rsidRPr="00DB5974" w:rsidRDefault="0080667E" w:rsidP="00242C0F">
            <w:pPr>
              <w:rPr>
                <w:sz w:val="20"/>
                <w:szCs w:val="20"/>
              </w:rPr>
            </w:pPr>
            <w:r w:rsidRPr="00DB5974">
              <w:rPr>
                <w:sz w:val="20"/>
                <w:szCs w:val="20"/>
              </w:rPr>
              <w:t>4000 ± 40</w:t>
            </w:r>
          </w:p>
        </w:tc>
        <w:tc>
          <w:tcPr>
            <w:tcW w:w="1376" w:type="dxa"/>
          </w:tcPr>
          <w:p w14:paraId="25AA2E36" w14:textId="77777777" w:rsidR="0080667E" w:rsidRPr="00DB5974" w:rsidRDefault="0080667E" w:rsidP="00242C0F">
            <w:pPr>
              <w:rPr>
                <w:sz w:val="20"/>
                <w:szCs w:val="20"/>
              </w:rPr>
            </w:pPr>
            <w:r w:rsidRPr="00DB5974">
              <w:rPr>
                <w:sz w:val="20"/>
                <w:szCs w:val="20"/>
              </w:rPr>
              <w:t>2590-2450</w:t>
            </w:r>
          </w:p>
        </w:tc>
      </w:tr>
      <w:tr w:rsidR="0080667E" w:rsidRPr="00DB5974" w14:paraId="32F764C1" w14:textId="77777777">
        <w:trPr>
          <w:jc w:val="center"/>
        </w:trPr>
        <w:tc>
          <w:tcPr>
            <w:tcW w:w="1576" w:type="dxa"/>
          </w:tcPr>
          <w:p w14:paraId="14259B6C" w14:textId="77777777" w:rsidR="0080667E" w:rsidRPr="00DB5974" w:rsidRDefault="0080667E" w:rsidP="00242C0F">
            <w:pPr>
              <w:rPr>
                <w:sz w:val="20"/>
                <w:szCs w:val="20"/>
              </w:rPr>
            </w:pPr>
            <w:r w:rsidRPr="00DB5974">
              <w:rPr>
                <w:sz w:val="20"/>
                <w:szCs w:val="20"/>
              </w:rPr>
              <w:t>Beta-135853</w:t>
            </w:r>
          </w:p>
        </w:tc>
        <w:tc>
          <w:tcPr>
            <w:tcW w:w="1308" w:type="dxa"/>
          </w:tcPr>
          <w:p w14:paraId="01C8438C" w14:textId="77777777" w:rsidR="0080667E" w:rsidRPr="00DB5974" w:rsidRDefault="0080667E" w:rsidP="00242C0F">
            <w:pPr>
              <w:rPr>
                <w:sz w:val="20"/>
                <w:szCs w:val="20"/>
              </w:rPr>
            </w:pPr>
            <w:r w:rsidRPr="00DB5974">
              <w:rPr>
                <w:sz w:val="20"/>
                <w:szCs w:val="20"/>
              </w:rPr>
              <w:t>4090 ± 50</w:t>
            </w:r>
          </w:p>
        </w:tc>
        <w:tc>
          <w:tcPr>
            <w:tcW w:w="1376" w:type="dxa"/>
          </w:tcPr>
          <w:p w14:paraId="7AD40602" w14:textId="77777777" w:rsidR="0080667E" w:rsidRPr="00DB5974" w:rsidRDefault="0080667E" w:rsidP="00242C0F">
            <w:pPr>
              <w:rPr>
                <w:sz w:val="20"/>
                <w:szCs w:val="20"/>
              </w:rPr>
            </w:pPr>
            <w:r w:rsidRPr="00DB5974">
              <w:rPr>
                <w:sz w:val="20"/>
                <w:szCs w:val="20"/>
              </w:rPr>
              <w:t>2870-2480</w:t>
            </w:r>
          </w:p>
        </w:tc>
      </w:tr>
      <w:tr w:rsidR="0080667E" w:rsidRPr="00DB5974" w14:paraId="3E20961B" w14:textId="77777777">
        <w:trPr>
          <w:jc w:val="center"/>
        </w:trPr>
        <w:tc>
          <w:tcPr>
            <w:tcW w:w="1576" w:type="dxa"/>
          </w:tcPr>
          <w:p w14:paraId="57E10B6A" w14:textId="77777777" w:rsidR="0080667E" w:rsidRPr="00DB5974" w:rsidRDefault="0080667E" w:rsidP="00242C0F">
            <w:pPr>
              <w:rPr>
                <w:sz w:val="20"/>
                <w:szCs w:val="20"/>
              </w:rPr>
            </w:pPr>
            <w:r w:rsidRPr="00DB5974">
              <w:rPr>
                <w:sz w:val="20"/>
                <w:szCs w:val="20"/>
              </w:rPr>
              <w:t>Beta-171344</w:t>
            </w:r>
          </w:p>
        </w:tc>
        <w:tc>
          <w:tcPr>
            <w:tcW w:w="1308" w:type="dxa"/>
          </w:tcPr>
          <w:p w14:paraId="6F7FD066" w14:textId="77777777" w:rsidR="0080667E" w:rsidRPr="00DB5974" w:rsidRDefault="0080667E" w:rsidP="00242C0F">
            <w:pPr>
              <w:rPr>
                <w:sz w:val="20"/>
                <w:szCs w:val="20"/>
              </w:rPr>
            </w:pPr>
            <w:r w:rsidRPr="00DB5974">
              <w:rPr>
                <w:sz w:val="20"/>
                <w:szCs w:val="20"/>
              </w:rPr>
              <w:t>4710 ± 40</w:t>
            </w:r>
          </w:p>
        </w:tc>
        <w:tc>
          <w:tcPr>
            <w:tcW w:w="1376" w:type="dxa"/>
          </w:tcPr>
          <w:p w14:paraId="156AD2AB" w14:textId="77777777" w:rsidR="0080667E" w:rsidRPr="00DB5974" w:rsidRDefault="0080667E" w:rsidP="00242C0F">
            <w:pPr>
              <w:rPr>
                <w:sz w:val="20"/>
                <w:szCs w:val="20"/>
              </w:rPr>
            </w:pPr>
            <w:r w:rsidRPr="00DB5974">
              <w:rPr>
                <w:sz w:val="20"/>
                <w:szCs w:val="20"/>
              </w:rPr>
              <w:t>3630-3370</w:t>
            </w:r>
          </w:p>
        </w:tc>
      </w:tr>
      <w:tr w:rsidR="0080667E" w:rsidRPr="00DB5974" w14:paraId="39297DB6" w14:textId="77777777">
        <w:trPr>
          <w:jc w:val="center"/>
        </w:trPr>
        <w:tc>
          <w:tcPr>
            <w:tcW w:w="1576" w:type="dxa"/>
          </w:tcPr>
          <w:p w14:paraId="032B5531" w14:textId="77777777" w:rsidR="0080667E" w:rsidRPr="00DB5974" w:rsidRDefault="0080667E" w:rsidP="00242C0F">
            <w:pPr>
              <w:rPr>
                <w:sz w:val="20"/>
                <w:szCs w:val="20"/>
              </w:rPr>
            </w:pPr>
            <w:r w:rsidRPr="00DB5974">
              <w:rPr>
                <w:sz w:val="20"/>
                <w:szCs w:val="20"/>
              </w:rPr>
              <w:t>Beta-123150</w:t>
            </w:r>
          </w:p>
        </w:tc>
        <w:tc>
          <w:tcPr>
            <w:tcW w:w="1308" w:type="dxa"/>
          </w:tcPr>
          <w:p w14:paraId="306FE1F0" w14:textId="77777777" w:rsidR="0080667E" w:rsidRPr="00DB5974" w:rsidRDefault="0080667E" w:rsidP="00242C0F">
            <w:pPr>
              <w:rPr>
                <w:sz w:val="20"/>
                <w:szCs w:val="20"/>
              </w:rPr>
            </w:pPr>
            <w:r w:rsidRPr="00DB5974">
              <w:rPr>
                <w:sz w:val="20"/>
                <w:szCs w:val="20"/>
              </w:rPr>
              <w:t>4720 ± 60</w:t>
            </w:r>
          </w:p>
        </w:tc>
        <w:tc>
          <w:tcPr>
            <w:tcW w:w="1376" w:type="dxa"/>
          </w:tcPr>
          <w:p w14:paraId="4F3B8350" w14:textId="77777777" w:rsidR="0080667E" w:rsidRPr="00DB5974" w:rsidRDefault="0080667E" w:rsidP="00242C0F">
            <w:pPr>
              <w:rPr>
                <w:sz w:val="20"/>
                <w:szCs w:val="20"/>
              </w:rPr>
            </w:pPr>
            <w:r w:rsidRPr="00DB5974">
              <w:rPr>
                <w:sz w:val="20"/>
                <w:szCs w:val="20"/>
              </w:rPr>
              <w:t>3645-3355</w:t>
            </w:r>
          </w:p>
        </w:tc>
      </w:tr>
      <w:tr w:rsidR="0080667E" w:rsidRPr="00DB5974" w14:paraId="45507C25" w14:textId="77777777">
        <w:trPr>
          <w:jc w:val="center"/>
        </w:trPr>
        <w:tc>
          <w:tcPr>
            <w:tcW w:w="1576" w:type="dxa"/>
          </w:tcPr>
          <w:p w14:paraId="07C88D4E" w14:textId="77777777" w:rsidR="0080667E" w:rsidRPr="00DB5974" w:rsidRDefault="0080667E" w:rsidP="00242C0F">
            <w:pPr>
              <w:rPr>
                <w:sz w:val="20"/>
                <w:szCs w:val="20"/>
              </w:rPr>
            </w:pPr>
            <w:r w:rsidRPr="00DB5974">
              <w:rPr>
                <w:sz w:val="20"/>
                <w:szCs w:val="20"/>
              </w:rPr>
              <w:t>Beta-135160</w:t>
            </w:r>
          </w:p>
        </w:tc>
        <w:tc>
          <w:tcPr>
            <w:tcW w:w="1308" w:type="dxa"/>
          </w:tcPr>
          <w:p w14:paraId="33E1A92D" w14:textId="77777777" w:rsidR="0080667E" w:rsidRPr="00DB5974" w:rsidRDefault="0080667E" w:rsidP="00242C0F">
            <w:pPr>
              <w:rPr>
                <w:sz w:val="20"/>
                <w:szCs w:val="20"/>
              </w:rPr>
            </w:pPr>
            <w:r w:rsidRPr="00DB5974">
              <w:rPr>
                <w:sz w:val="20"/>
                <w:szCs w:val="20"/>
              </w:rPr>
              <w:t>4600 ± 80</w:t>
            </w:r>
          </w:p>
        </w:tc>
        <w:tc>
          <w:tcPr>
            <w:tcW w:w="1376" w:type="dxa"/>
          </w:tcPr>
          <w:p w14:paraId="7323F3E5" w14:textId="77777777" w:rsidR="0080667E" w:rsidRPr="00DB5974" w:rsidRDefault="0080667E" w:rsidP="00242C0F">
            <w:pPr>
              <w:rPr>
                <w:sz w:val="20"/>
                <w:szCs w:val="20"/>
              </w:rPr>
            </w:pPr>
            <w:r w:rsidRPr="00DB5974">
              <w:rPr>
                <w:sz w:val="20"/>
                <w:szCs w:val="20"/>
              </w:rPr>
              <w:t>3625-3090</w:t>
            </w:r>
          </w:p>
        </w:tc>
      </w:tr>
      <w:tr w:rsidR="0080667E" w:rsidRPr="00DB5974" w14:paraId="1F4CD274" w14:textId="77777777">
        <w:trPr>
          <w:jc w:val="center"/>
        </w:trPr>
        <w:tc>
          <w:tcPr>
            <w:tcW w:w="1576" w:type="dxa"/>
          </w:tcPr>
          <w:p w14:paraId="3BB77D45" w14:textId="77777777" w:rsidR="0080667E" w:rsidRPr="00DB5974" w:rsidRDefault="0080667E" w:rsidP="00242C0F">
            <w:pPr>
              <w:rPr>
                <w:sz w:val="20"/>
                <w:szCs w:val="20"/>
              </w:rPr>
            </w:pPr>
            <w:r w:rsidRPr="00DB5974">
              <w:rPr>
                <w:sz w:val="20"/>
                <w:szCs w:val="20"/>
              </w:rPr>
              <w:t>Beta-121444</w:t>
            </w:r>
          </w:p>
        </w:tc>
        <w:tc>
          <w:tcPr>
            <w:tcW w:w="1308" w:type="dxa"/>
          </w:tcPr>
          <w:p w14:paraId="094D9424" w14:textId="77777777" w:rsidR="0080667E" w:rsidRPr="00DB5974" w:rsidRDefault="0080667E" w:rsidP="00242C0F">
            <w:pPr>
              <w:rPr>
                <w:sz w:val="20"/>
                <w:szCs w:val="20"/>
              </w:rPr>
            </w:pPr>
            <w:r w:rsidRPr="00DB5974">
              <w:rPr>
                <w:sz w:val="20"/>
                <w:szCs w:val="20"/>
              </w:rPr>
              <w:t>4170 ± 60</w:t>
            </w:r>
          </w:p>
        </w:tc>
        <w:tc>
          <w:tcPr>
            <w:tcW w:w="1376" w:type="dxa"/>
          </w:tcPr>
          <w:p w14:paraId="0038D4EA" w14:textId="77777777" w:rsidR="0080667E" w:rsidRPr="00DB5974" w:rsidRDefault="0080667E" w:rsidP="00242C0F">
            <w:pPr>
              <w:rPr>
                <w:sz w:val="20"/>
                <w:szCs w:val="20"/>
              </w:rPr>
            </w:pPr>
            <w:r w:rsidRPr="00DB5974">
              <w:rPr>
                <w:sz w:val="20"/>
                <w:szCs w:val="20"/>
              </w:rPr>
              <w:t>2900-2575</w:t>
            </w:r>
          </w:p>
        </w:tc>
      </w:tr>
      <w:tr w:rsidR="0080667E" w:rsidRPr="00DB5974" w14:paraId="268D2F05" w14:textId="77777777">
        <w:trPr>
          <w:jc w:val="center"/>
        </w:trPr>
        <w:tc>
          <w:tcPr>
            <w:tcW w:w="1576" w:type="dxa"/>
          </w:tcPr>
          <w:p w14:paraId="61325D85" w14:textId="77777777" w:rsidR="0080667E" w:rsidRPr="00DB5974" w:rsidRDefault="0080667E" w:rsidP="00242C0F">
            <w:pPr>
              <w:rPr>
                <w:sz w:val="20"/>
                <w:szCs w:val="20"/>
              </w:rPr>
            </w:pPr>
            <w:r w:rsidRPr="00DB5974">
              <w:rPr>
                <w:sz w:val="20"/>
                <w:szCs w:val="20"/>
              </w:rPr>
              <w:t>Beta-121726</w:t>
            </w:r>
          </w:p>
        </w:tc>
        <w:tc>
          <w:tcPr>
            <w:tcW w:w="1308" w:type="dxa"/>
          </w:tcPr>
          <w:p w14:paraId="643A9413" w14:textId="77777777" w:rsidR="0080667E" w:rsidRPr="00DB5974" w:rsidRDefault="0080667E" w:rsidP="00242C0F">
            <w:pPr>
              <w:rPr>
                <w:sz w:val="20"/>
                <w:szCs w:val="20"/>
              </w:rPr>
            </w:pPr>
            <w:r w:rsidRPr="00DB5974">
              <w:rPr>
                <w:sz w:val="20"/>
                <w:szCs w:val="20"/>
              </w:rPr>
              <w:t>4280 ± 40</w:t>
            </w:r>
          </w:p>
        </w:tc>
        <w:tc>
          <w:tcPr>
            <w:tcW w:w="1376" w:type="dxa"/>
          </w:tcPr>
          <w:p w14:paraId="364F9829" w14:textId="77777777" w:rsidR="0080667E" w:rsidRPr="00DB5974" w:rsidRDefault="0080667E" w:rsidP="00242C0F">
            <w:pPr>
              <w:rPr>
                <w:sz w:val="20"/>
                <w:szCs w:val="20"/>
              </w:rPr>
            </w:pPr>
            <w:r w:rsidRPr="00DB5974">
              <w:rPr>
                <w:sz w:val="20"/>
                <w:szCs w:val="20"/>
              </w:rPr>
              <w:t>2920-2780</w:t>
            </w:r>
          </w:p>
        </w:tc>
      </w:tr>
      <w:tr w:rsidR="0080667E" w:rsidRPr="00DB5974" w14:paraId="156CFB2E" w14:textId="77777777">
        <w:trPr>
          <w:jc w:val="center"/>
        </w:trPr>
        <w:tc>
          <w:tcPr>
            <w:tcW w:w="1576" w:type="dxa"/>
          </w:tcPr>
          <w:p w14:paraId="1151894B" w14:textId="77777777" w:rsidR="0080667E" w:rsidRPr="00DB5974" w:rsidRDefault="0080667E" w:rsidP="00242C0F">
            <w:pPr>
              <w:rPr>
                <w:sz w:val="20"/>
                <w:szCs w:val="20"/>
              </w:rPr>
            </w:pPr>
            <w:r w:rsidRPr="00DB5974">
              <w:rPr>
                <w:sz w:val="20"/>
                <w:szCs w:val="20"/>
              </w:rPr>
              <w:t>Beta-135161</w:t>
            </w:r>
          </w:p>
        </w:tc>
        <w:tc>
          <w:tcPr>
            <w:tcW w:w="1308" w:type="dxa"/>
          </w:tcPr>
          <w:p w14:paraId="000CB7C0" w14:textId="77777777" w:rsidR="0080667E" w:rsidRPr="00DB5974" w:rsidRDefault="0080667E" w:rsidP="00242C0F">
            <w:pPr>
              <w:rPr>
                <w:sz w:val="20"/>
                <w:szCs w:val="20"/>
              </w:rPr>
            </w:pPr>
            <w:r w:rsidRPr="00DB5974">
              <w:rPr>
                <w:sz w:val="20"/>
                <w:szCs w:val="20"/>
              </w:rPr>
              <w:t>4000 ± 60</w:t>
            </w:r>
          </w:p>
        </w:tc>
        <w:tc>
          <w:tcPr>
            <w:tcW w:w="1376" w:type="dxa"/>
          </w:tcPr>
          <w:p w14:paraId="02F1E864" w14:textId="77777777" w:rsidR="0080667E" w:rsidRPr="00DB5974" w:rsidRDefault="0080667E" w:rsidP="00242C0F">
            <w:pPr>
              <w:rPr>
                <w:sz w:val="20"/>
                <w:szCs w:val="20"/>
              </w:rPr>
            </w:pPr>
            <w:r w:rsidRPr="00DB5974">
              <w:rPr>
                <w:sz w:val="20"/>
                <w:szCs w:val="20"/>
              </w:rPr>
              <w:t>2835-2340</w:t>
            </w:r>
          </w:p>
        </w:tc>
      </w:tr>
      <w:tr w:rsidR="0080667E" w:rsidRPr="00DB5974" w14:paraId="4A18746B" w14:textId="77777777">
        <w:trPr>
          <w:jc w:val="center"/>
        </w:trPr>
        <w:tc>
          <w:tcPr>
            <w:tcW w:w="1576" w:type="dxa"/>
          </w:tcPr>
          <w:p w14:paraId="10ECD359" w14:textId="77777777" w:rsidR="0080667E" w:rsidRPr="00DB5974" w:rsidRDefault="0080667E" w:rsidP="00242C0F">
            <w:pPr>
              <w:rPr>
                <w:sz w:val="20"/>
                <w:szCs w:val="20"/>
              </w:rPr>
            </w:pPr>
            <w:r w:rsidRPr="00DB5974">
              <w:rPr>
                <w:sz w:val="20"/>
                <w:szCs w:val="20"/>
              </w:rPr>
              <w:t>Beta-170964</w:t>
            </w:r>
          </w:p>
        </w:tc>
        <w:tc>
          <w:tcPr>
            <w:tcW w:w="1308" w:type="dxa"/>
          </w:tcPr>
          <w:p w14:paraId="6874B120" w14:textId="77777777" w:rsidR="0080667E" w:rsidRPr="00DB5974" w:rsidRDefault="0080667E" w:rsidP="00242C0F">
            <w:pPr>
              <w:rPr>
                <w:sz w:val="20"/>
                <w:szCs w:val="20"/>
              </w:rPr>
            </w:pPr>
            <w:r w:rsidRPr="00DB5974">
              <w:rPr>
                <w:sz w:val="20"/>
                <w:szCs w:val="20"/>
              </w:rPr>
              <w:t>3980 ± 50</w:t>
            </w:r>
          </w:p>
        </w:tc>
        <w:tc>
          <w:tcPr>
            <w:tcW w:w="1376" w:type="dxa"/>
          </w:tcPr>
          <w:p w14:paraId="5FBBFE52" w14:textId="77777777" w:rsidR="0080667E" w:rsidRPr="00DB5974" w:rsidRDefault="0080667E" w:rsidP="00242C0F">
            <w:pPr>
              <w:rPr>
                <w:sz w:val="20"/>
                <w:szCs w:val="20"/>
              </w:rPr>
            </w:pPr>
            <w:r w:rsidRPr="00DB5974">
              <w:rPr>
                <w:sz w:val="20"/>
                <w:szCs w:val="20"/>
              </w:rPr>
              <w:t>2590-2340</w:t>
            </w:r>
          </w:p>
        </w:tc>
      </w:tr>
      <w:tr w:rsidR="0080667E" w:rsidRPr="00DB5974" w14:paraId="47DB7746" w14:textId="77777777">
        <w:trPr>
          <w:jc w:val="center"/>
        </w:trPr>
        <w:tc>
          <w:tcPr>
            <w:tcW w:w="1576" w:type="dxa"/>
          </w:tcPr>
          <w:p w14:paraId="2737048A" w14:textId="77777777" w:rsidR="0080667E" w:rsidRPr="00DB5974" w:rsidRDefault="0080667E" w:rsidP="00242C0F">
            <w:pPr>
              <w:rPr>
                <w:sz w:val="20"/>
                <w:szCs w:val="20"/>
              </w:rPr>
            </w:pPr>
            <w:r w:rsidRPr="00DB5974">
              <w:rPr>
                <w:sz w:val="20"/>
                <w:szCs w:val="20"/>
              </w:rPr>
              <w:t>Beta-170965</w:t>
            </w:r>
          </w:p>
        </w:tc>
        <w:tc>
          <w:tcPr>
            <w:tcW w:w="1308" w:type="dxa"/>
          </w:tcPr>
          <w:p w14:paraId="04B5E98B" w14:textId="77777777" w:rsidR="0080667E" w:rsidRPr="00DB5974" w:rsidRDefault="0080667E" w:rsidP="00242C0F">
            <w:pPr>
              <w:rPr>
                <w:sz w:val="20"/>
                <w:szCs w:val="20"/>
              </w:rPr>
            </w:pPr>
            <w:r w:rsidRPr="00DB5974">
              <w:rPr>
                <w:sz w:val="20"/>
                <w:szCs w:val="20"/>
              </w:rPr>
              <w:t>4030 ± 40</w:t>
            </w:r>
          </w:p>
        </w:tc>
        <w:tc>
          <w:tcPr>
            <w:tcW w:w="1376" w:type="dxa"/>
          </w:tcPr>
          <w:p w14:paraId="51CD30F1" w14:textId="77777777" w:rsidR="0080667E" w:rsidRPr="00DB5974" w:rsidRDefault="0080667E" w:rsidP="00242C0F">
            <w:pPr>
              <w:rPr>
                <w:sz w:val="20"/>
                <w:szCs w:val="20"/>
              </w:rPr>
            </w:pPr>
            <w:r w:rsidRPr="00DB5974">
              <w:rPr>
                <w:sz w:val="20"/>
                <w:szCs w:val="20"/>
              </w:rPr>
              <w:t>2630-2465</w:t>
            </w:r>
          </w:p>
        </w:tc>
      </w:tr>
    </w:tbl>
    <w:p w14:paraId="497B9D95" w14:textId="77777777" w:rsidR="0080667E" w:rsidRDefault="0080667E" w:rsidP="00242C0F">
      <w:pPr>
        <w:jc w:val="both"/>
      </w:pPr>
      <w:r>
        <w:t>(BIB 368 tab. 1)</w:t>
      </w:r>
    </w:p>
    <w:p w14:paraId="26593F36" w14:textId="77777777" w:rsidR="00BF164D" w:rsidRDefault="00BF164D" w:rsidP="00242C0F"/>
    <w:p w14:paraId="48DACB8A" w14:textId="77777777" w:rsidR="00E1003D" w:rsidRPr="00BF164D" w:rsidRDefault="00BF164D" w:rsidP="00242C0F">
      <w:pPr>
        <w:jc w:val="both"/>
        <w:rPr>
          <w:i/>
          <w:sz w:val="20"/>
          <w:szCs w:val="20"/>
        </w:rPr>
      </w:pPr>
      <w:r w:rsidRPr="00BF164D">
        <w:rPr>
          <w:i/>
          <w:sz w:val="20"/>
          <w:szCs w:val="20"/>
        </w:rPr>
        <w:t>1</w:t>
      </w:r>
      <w:r w:rsidRPr="00BF164D">
        <w:rPr>
          <w:i/>
          <w:sz w:val="20"/>
          <w:szCs w:val="20"/>
          <w:vertAlign w:val="superscript"/>
        </w:rPr>
        <w:t>e</w:t>
      </w:r>
      <w:r w:rsidRPr="00BF164D">
        <w:rPr>
          <w:i/>
          <w:sz w:val="20"/>
          <w:szCs w:val="20"/>
        </w:rPr>
        <w:t xml:space="preserve"> phase (Beta-171344, 4710 ± 40 BP, 3630-3370 calBC 2s. ; Beta-123150, 4720 ± 60 BP, 3645-3355 calBC 2s. ; Beta-135160, 4600 ± 80 BP, 3625-3090 calBC 2s.), 2</w:t>
      </w:r>
      <w:r w:rsidRPr="00BF164D">
        <w:rPr>
          <w:i/>
          <w:sz w:val="20"/>
          <w:szCs w:val="20"/>
          <w:vertAlign w:val="superscript"/>
        </w:rPr>
        <w:t>e</w:t>
      </w:r>
      <w:r w:rsidRPr="00BF164D">
        <w:rPr>
          <w:i/>
          <w:sz w:val="20"/>
          <w:szCs w:val="20"/>
        </w:rPr>
        <w:t xml:space="preserve"> phase (Beta-135159, 4090 ± 60 BP, 2875-2475 calBC 2s. ; Beta-135162, 4240 ± 60 BP, 2925-2645 calBC 2s. ; Beta-178903, 4000 ± 40 BP, 2590-2450 calBC 2s. ; Beta-135853, </w:t>
      </w:r>
      <w:r w:rsidRPr="00BF164D">
        <w:rPr>
          <w:i/>
          <w:sz w:val="20"/>
          <w:szCs w:val="20"/>
        </w:rPr>
        <w:lastRenderedPageBreak/>
        <w:t>4090 ± 50 BP, 2870-2480 calBC 2s. ; Beta-121444, 4170 ± 60 BP, 2900-2575 calBC 2s. ; Beta-121726, 4280 ± 40 BP, 2920-2780 calBC 2s. ; Beta-135161, 4000 ± 60 BP, 2835-2340 calBC 2s. ; Beta-170964, 3980 ± 50 BP, 2590-2340 calBC 2s. ; Beta-170965, 4030 ± 40 BP, 2630-2465 calBC 2s.).</w:t>
      </w:r>
    </w:p>
    <w:p w14:paraId="0CBF4D92" w14:textId="77777777" w:rsidR="00BF164D" w:rsidRDefault="00BF164D" w:rsidP="00242C0F">
      <w:pPr>
        <w:jc w:val="both"/>
      </w:pPr>
    </w:p>
    <w:p w14:paraId="220F84C0" w14:textId="15700D96" w:rsidR="004D2EBE" w:rsidRPr="004D2EBE" w:rsidRDefault="004D2EBE" w:rsidP="00242C0F">
      <w:pPr>
        <w:jc w:val="both"/>
        <w:rPr>
          <w:lang w:val="en-GB"/>
        </w:rPr>
      </w:pPr>
      <w:r w:rsidRPr="004D2EBE">
        <w:t xml:space="preserve">Concernant l’attribution de l’exploitation de la mine par la cultue de Remedello: A </w:t>
      </w:r>
      <w:hyperlink r:id="rId7709" w:anchor="Cul_Remedello" w:history="1">
        <w:r w:rsidRPr="004D2EBE">
          <w:rPr>
            <w:rStyle w:val="Hyperlink"/>
          </w:rPr>
          <w:t>Remedello</w:t>
        </w:r>
      </w:hyperlink>
      <w:r w:rsidRPr="004D2EBE">
        <w:t xml:space="preserve"> daggers and several remedello-like arrowheads have been found in </w:t>
      </w:r>
      <w:hyperlink r:id="rId7710" w:anchor="Sit_Val_Frascarese" w:history="1">
        <w:r w:rsidRPr="004D2EBE">
          <w:rPr>
            <w:rStyle w:val="Hyperlink"/>
          </w:rPr>
          <w:t>Val Frascarese</w:t>
        </w:r>
      </w:hyperlink>
      <w:r w:rsidRPr="004D2EBE">
        <w:t xml:space="preserve"> secondary collective burial cave. </w:t>
      </w:r>
      <w:r w:rsidRPr="004D2EBE">
        <w:rPr>
          <w:lang w:val="en-GB"/>
        </w:rPr>
        <w:t>The cave face and over</w:t>
      </w:r>
      <w:r>
        <w:rPr>
          <w:lang w:val="en-GB"/>
        </w:rPr>
        <w:t>looks Monte Loreto copper mine and chronlogy overlaps (Maggi com. pers.)</w:t>
      </w:r>
    </w:p>
    <w:p w14:paraId="486481C2" w14:textId="77777777" w:rsidR="004D2EBE" w:rsidRPr="004D2EBE" w:rsidRDefault="004D2EBE" w:rsidP="00242C0F">
      <w:pPr>
        <w:rPr>
          <w:lang w:val="en-GB"/>
        </w:rPr>
      </w:pPr>
    </w:p>
    <w:p w14:paraId="52D2B84E" w14:textId="7CAA48A9" w:rsidR="00C31798" w:rsidRPr="004F67B2" w:rsidRDefault="00D82FCD" w:rsidP="00242C0F">
      <w:pPr>
        <w:rPr>
          <w:lang w:val="fr-FR"/>
        </w:rPr>
      </w:pPr>
      <w:r w:rsidRPr="0032190F">
        <w:rPr>
          <w:lang w:val="fr-FR"/>
        </w:rPr>
        <w:t>C</w:t>
      </w:r>
      <w:r w:rsidR="00C31798" w:rsidRPr="0032190F">
        <w:rPr>
          <w:lang w:val="fr-FR"/>
        </w:rPr>
        <w:t xml:space="preserve">e site se situe proche </w:t>
      </w:r>
      <w:r w:rsidR="00D4249E" w:rsidRPr="0032190F">
        <w:rPr>
          <w:lang w:val="fr-FR"/>
        </w:rPr>
        <w:t>d</w:t>
      </w:r>
      <w:r w:rsidR="00C31798" w:rsidRPr="0032190F">
        <w:rPr>
          <w:lang w:val="fr-FR"/>
        </w:rPr>
        <w:t xml:space="preserve">u </w:t>
      </w:r>
      <w:hyperlink r:id="rId7711" w:anchor="Sit_Val_Frascarese" w:history="1">
        <w:r w:rsidR="00C31798" w:rsidRPr="0032190F">
          <w:rPr>
            <w:rStyle w:val="Hyperlink"/>
            <w:lang w:val="fr-FR"/>
          </w:rPr>
          <w:t>Val Frascarese</w:t>
        </w:r>
      </w:hyperlink>
    </w:p>
    <w:p w14:paraId="78F57774" w14:textId="77777777" w:rsidR="00B50DAB" w:rsidRPr="004F67B2" w:rsidRDefault="00B50DAB" w:rsidP="00242C0F">
      <w:pPr>
        <w:rPr>
          <w:lang w:val="fr-FR"/>
        </w:rPr>
      </w:pPr>
    </w:p>
    <w:p w14:paraId="7BF4854A" w14:textId="77777777" w:rsidR="00B50DAB" w:rsidRPr="00426FF9" w:rsidRDefault="00B50DAB" w:rsidP="00426FF9">
      <w:pPr>
        <w:pStyle w:val="Heading1"/>
        <w:rPr>
          <w:lang w:val="en-US"/>
        </w:rPr>
      </w:pPr>
      <w:bookmarkStart w:id="3276" w:name="Sit_Bouco_Payrol"/>
      <w:r w:rsidRPr="00426FF9">
        <w:rPr>
          <w:lang w:val="en-US"/>
        </w:rPr>
        <w:t>BOUCO PAYROL</w:t>
      </w:r>
    </w:p>
    <w:bookmarkEnd w:id="3276"/>
    <w:p w14:paraId="6EAA544D" w14:textId="77777777" w:rsidR="00B50DAB" w:rsidRPr="00305D18" w:rsidRDefault="00B50DAB" w:rsidP="00242C0F">
      <w:pPr>
        <w:rPr>
          <w:sz w:val="20"/>
        </w:rPr>
      </w:pPr>
      <w:r w:rsidRPr="00305D18">
        <w:rPr>
          <w:sz w:val="20"/>
        </w:rPr>
        <w:t xml:space="preserve">Bouco-Payrol, </w:t>
      </w:r>
      <w:r w:rsidRPr="00305D18">
        <w:rPr>
          <w:rStyle w:val="st"/>
          <w:sz w:val="20"/>
        </w:rPr>
        <w:t xml:space="preserve">Bouque Payrol, </w:t>
      </w:r>
      <w:r w:rsidRPr="00305D18">
        <w:rPr>
          <w:rStyle w:val="Emphasis"/>
          <w:sz w:val="20"/>
        </w:rPr>
        <w:t>Bouco Payrol</w:t>
      </w:r>
      <w:r w:rsidRPr="00305D18">
        <w:rPr>
          <w:rStyle w:val="st"/>
          <w:sz w:val="20"/>
        </w:rPr>
        <w:t xml:space="preserve">, Bouque Payrolles, </w:t>
      </w:r>
      <w:r w:rsidRPr="00305D18">
        <w:rPr>
          <w:rStyle w:val="Emphasis"/>
          <w:sz w:val="20"/>
        </w:rPr>
        <w:t>Bouche Payrol</w:t>
      </w:r>
      <w:r w:rsidRPr="00305D18">
        <w:rPr>
          <w:rStyle w:val="st"/>
          <w:sz w:val="20"/>
        </w:rPr>
        <w:t>, 'Camarès mine'</w:t>
      </w:r>
    </w:p>
    <w:p w14:paraId="177107E2" w14:textId="77777777" w:rsidR="00B50DAB" w:rsidRDefault="00B50DAB" w:rsidP="00242C0F"/>
    <w:p w14:paraId="664830F5" w14:textId="41DF85AB" w:rsidR="00B50DAB" w:rsidRPr="0032190F" w:rsidRDefault="00B50DAB" w:rsidP="00242C0F">
      <w:pPr>
        <w:rPr>
          <w:lang w:val="fr-FR"/>
        </w:rPr>
      </w:pPr>
      <w:r>
        <w:rPr>
          <w:lang w:val="fr-FR"/>
        </w:rPr>
        <w:t xml:space="preserve">Bouco Payrol (Brusque, Aveyron) </w:t>
      </w:r>
      <w:r w:rsidRPr="00B50DAB">
        <w:rPr>
          <w:lang w:val="fr-FR"/>
        </w:rPr>
        <w:t>Mine ou indice de mine anien (BIB 2425 p. 197)</w:t>
      </w:r>
      <w:r w:rsidR="00305D18">
        <w:rPr>
          <w:lang w:val="fr-FR"/>
        </w:rPr>
        <w:t xml:space="preserve"> mine de cuivre très ancienne dans l'aire et probablement contemporaine des </w:t>
      </w:r>
      <w:hyperlink r:id="rId7712" w:anchor="Cul_Rouergue" w:history="1">
        <w:r w:rsidR="00305D18" w:rsidRPr="00305D18">
          <w:rPr>
            <w:rStyle w:val="Hyperlink"/>
            <w:lang w:val="fr-FR"/>
          </w:rPr>
          <w:t>SM de Rouergue</w:t>
        </w:r>
      </w:hyperlink>
      <w:r w:rsidR="00305D18">
        <w:rPr>
          <w:lang w:val="fr-FR"/>
        </w:rPr>
        <w:t xml:space="preserve"> (BIB 3123)</w:t>
      </w:r>
    </w:p>
    <w:p w14:paraId="7A8B0842" w14:textId="77777777" w:rsidR="009B6E9F" w:rsidRPr="0032190F" w:rsidRDefault="009B6E9F" w:rsidP="00242C0F">
      <w:pPr>
        <w:jc w:val="both"/>
        <w:rPr>
          <w:lang w:val="fr-FR"/>
        </w:rPr>
      </w:pPr>
    </w:p>
    <w:p w14:paraId="42C8C356" w14:textId="77777777" w:rsidR="008A0847" w:rsidRPr="0032190F" w:rsidRDefault="008A0847" w:rsidP="00426FF9">
      <w:pPr>
        <w:pStyle w:val="Heading1"/>
      </w:pPr>
      <w:bookmarkStart w:id="3277" w:name="Sit_Cabrières"/>
      <w:r w:rsidRPr="0032190F">
        <w:t>CABRIERES</w:t>
      </w:r>
    </w:p>
    <w:bookmarkEnd w:id="3277"/>
    <w:p w14:paraId="2AFAA1B8" w14:textId="77777777" w:rsidR="00B50DAB" w:rsidRPr="000A07DA" w:rsidRDefault="00B50DAB" w:rsidP="00B50DAB">
      <w:pPr>
        <w:rPr>
          <w:sz w:val="20"/>
          <w:lang w:val="fr-FR"/>
        </w:rPr>
      </w:pPr>
      <w:r w:rsidRPr="000A07DA">
        <w:rPr>
          <w:sz w:val="20"/>
          <w:lang w:val="fr-FR"/>
        </w:rPr>
        <w:t>mines de Cabrières, district minier de Cabrières</w:t>
      </w:r>
    </w:p>
    <w:p w14:paraId="6C1AE3C3" w14:textId="77777777" w:rsidR="00B50DAB" w:rsidRDefault="00B50DAB" w:rsidP="00B50DAB">
      <w:pPr>
        <w:rPr>
          <w:lang w:val="fr-FR"/>
        </w:rPr>
      </w:pPr>
    </w:p>
    <w:p w14:paraId="5EA09A76" w14:textId="7902F360" w:rsidR="00A4646D" w:rsidRPr="0032190F" w:rsidRDefault="00B50DAB" w:rsidP="000A07DA">
      <w:pPr>
        <w:jc w:val="both"/>
        <w:rPr>
          <w:lang w:val="fr-FR"/>
        </w:rPr>
      </w:pPr>
      <w:r>
        <w:rPr>
          <w:lang w:val="fr-FR"/>
        </w:rPr>
        <w:t xml:space="preserve">Cabrières (Cabrières, Hérault). </w:t>
      </w:r>
      <w:r w:rsidR="00F8231B" w:rsidRPr="0032190F">
        <w:rPr>
          <w:lang w:val="fr-FR"/>
        </w:rPr>
        <w:t xml:space="preserve">Le cumul des dates indique donc une exploitation des ressources cuprifères </w:t>
      </w:r>
      <w:r w:rsidR="000A07DA">
        <w:rPr>
          <w:lang w:val="fr-FR"/>
        </w:rPr>
        <w:t>[</w:t>
      </w:r>
      <w:r w:rsidR="000A07DA" w:rsidRPr="0032190F">
        <w:rPr>
          <w:lang w:val="fr-FR"/>
        </w:rPr>
        <w:t>production métallique</w:t>
      </w:r>
      <w:r w:rsidR="000A07DA">
        <w:rPr>
          <w:lang w:val="fr-FR"/>
        </w:rPr>
        <w:t xml:space="preserve">] </w:t>
      </w:r>
      <w:r w:rsidR="00F8231B" w:rsidRPr="0032190F">
        <w:rPr>
          <w:lang w:val="fr-FR"/>
        </w:rPr>
        <w:t xml:space="preserve">du district de Cabrières depuis le tout début du </w:t>
      </w:r>
      <w:r w:rsidR="000B4F58" w:rsidRPr="0032190F">
        <w:rPr>
          <w:lang w:val="fr-FR"/>
        </w:rPr>
        <w:t>3</w:t>
      </w:r>
      <w:r w:rsidR="000B4F58" w:rsidRPr="0032190F">
        <w:rPr>
          <w:vertAlign w:val="superscript"/>
          <w:lang w:val="fr-FR"/>
        </w:rPr>
        <w:t>e</w:t>
      </w:r>
      <w:r w:rsidR="000A07DA">
        <w:rPr>
          <w:vertAlign w:val="superscript"/>
          <w:lang w:val="fr-FR"/>
        </w:rPr>
        <w:t xml:space="preserve"> </w:t>
      </w:r>
      <w:r w:rsidR="00F8231B" w:rsidRPr="0032190F">
        <w:rPr>
          <w:lang w:val="fr-FR"/>
        </w:rPr>
        <w:t xml:space="preserve">millénaire </w:t>
      </w:r>
      <w:r w:rsidR="00FE6F40" w:rsidRPr="0032190F">
        <w:rPr>
          <w:lang w:val="fr-FR"/>
        </w:rPr>
        <w:t>(</w:t>
      </w:r>
      <w:hyperlink r:id="rId7713" w:anchor="Cul_Neo_Final" w:history="1">
        <w:r w:rsidR="00FE6F40" w:rsidRPr="0032190F">
          <w:rPr>
            <w:rStyle w:val="Hyperlink"/>
            <w:lang w:val="fr-FR"/>
          </w:rPr>
          <w:t>N</w:t>
        </w:r>
        <w:r w:rsidR="00305D18">
          <w:rPr>
            <w:rStyle w:val="Hyperlink"/>
            <w:lang w:val="fr-FR"/>
          </w:rPr>
          <w:t>F</w:t>
        </w:r>
      </w:hyperlink>
      <w:r w:rsidR="00FE6F40" w:rsidRPr="0032190F">
        <w:rPr>
          <w:lang w:val="fr-FR"/>
        </w:rPr>
        <w:t xml:space="preserve">/ </w:t>
      </w:r>
      <w:hyperlink r:id="rId7714" w:anchor="Cul_Chalco" w:history="1">
        <w:r w:rsidR="00FE6F40" w:rsidRPr="0032190F">
          <w:rPr>
            <w:rStyle w:val="Hyperlink"/>
            <w:lang w:val="fr-FR"/>
          </w:rPr>
          <w:t>Chalcolithique</w:t>
        </w:r>
      </w:hyperlink>
      <w:r w:rsidR="00FE6F40" w:rsidRPr="0032190F">
        <w:rPr>
          <w:lang w:val="fr-FR"/>
        </w:rPr>
        <w:t xml:space="preserve">) </w:t>
      </w:r>
      <w:r w:rsidR="00F8231B" w:rsidRPr="0032190F">
        <w:rPr>
          <w:lang w:val="fr-FR"/>
        </w:rPr>
        <w:t xml:space="preserve">jusqu’au </w:t>
      </w:r>
      <w:r w:rsidR="000A07DA">
        <w:rPr>
          <w:lang w:val="fr-FR"/>
        </w:rPr>
        <w:t>23</w:t>
      </w:r>
      <w:r w:rsidR="00F8231B" w:rsidRPr="0032190F">
        <w:rPr>
          <w:lang w:val="fr-FR"/>
        </w:rPr>
        <w:t xml:space="preserve">e siècle où la production métallique montre un </w:t>
      </w:r>
      <w:hyperlink r:id="rId7715" w:anchor="Sit_Cabrières_fin" w:history="1">
        <w:r w:rsidR="00F8231B" w:rsidRPr="000A07DA">
          <w:rPr>
            <w:rStyle w:val="Hyperlink"/>
            <w:lang w:val="fr-FR"/>
          </w:rPr>
          <w:t>déclin</w:t>
        </w:r>
      </w:hyperlink>
      <w:r w:rsidR="00F8231B" w:rsidRPr="0032190F">
        <w:rPr>
          <w:lang w:val="fr-FR"/>
        </w:rPr>
        <w:t xml:space="preserve"> (</w:t>
      </w:r>
      <w:r w:rsidR="0070027E" w:rsidRPr="0032190F">
        <w:rPr>
          <w:lang w:val="fr-FR"/>
        </w:rPr>
        <w:t>BIB</w:t>
      </w:r>
      <w:r w:rsidR="00F8231B" w:rsidRPr="0032190F">
        <w:rPr>
          <w:lang w:val="fr-FR"/>
        </w:rPr>
        <w:t xml:space="preserve"> 57 p. 165).</w:t>
      </w:r>
      <w:r w:rsidR="000A07DA">
        <w:rPr>
          <w:lang w:val="fr-FR"/>
        </w:rPr>
        <w:t xml:space="preserve"> </w:t>
      </w:r>
      <w:r w:rsidR="000A07DA" w:rsidRPr="0032190F">
        <w:rPr>
          <w:lang w:val="fr-FR"/>
        </w:rPr>
        <w:t>Le développement de l’exploitation minière à Cabrières montre une forte corrélation avec le développement de la hiérarchisation de l’habitat et particulièrement avec les sites fortifiés (ID57 p. 182)</w:t>
      </w:r>
      <w:r w:rsidR="000A07DA">
        <w:rPr>
          <w:lang w:val="fr-FR"/>
        </w:rPr>
        <w:t xml:space="preserve"> </w:t>
      </w:r>
      <w:r w:rsidR="000A07DA" w:rsidRPr="0032190F">
        <w:rPr>
          <w:lang w:val="fr-FR"/>
        </w:rPr>
        <w:t xml:space="preserve">L’exploitation chalcolithique de ce site peut-être liée avec le groupe de </w:t>
      </w:r>
      <w:hyperlink r:id="rId7716" w:anchor="Cul_Treilles" w:history="1">
        <w:r w:rsidR="000A07DA" w:rsidRPr="0032190F">
          <w:rPr>
            <w:rStyle w:val="Hyperlink"/>
            <w:lang w:val="fr-FR"/>
          </w:rPr>
          <w:t>Treilles</w:t>
        </w:r>
      </w:hyperlink>
      <w:r w:rsidR="000A07DA" w:rsidRPr="0032190F">
        <w:rPr>
          <w:lang w:val="fr-FR"/>
        </w:rPr>
        <w:t xml:space="preserve">, moins certainement avec celui de </w:t>
      </w:r>
      <w:hyperlink r:id="rId7717" w:anchor="Cul_Fontbuisse" w:history="1">
        <w:r w:rsidR="000A07DA" w:rsidRPr="0032190F">
          <w:rPr>
            <w:rStyle w:val="Hyperlink"/>
            <w:lang w:val="fr-FR"/>
          </w:rPr>
          <w:t>Fontbuisse</w:t>
        </w:r>
      </w:hyperlink>
      <w:r w:rsidR="000A07DA" w:rsidRPr="0032190F">
        <w:rPr>
          <w:lang w:val="fr-FR"/>
        </w:rPr>
        <w:t xml:space="preserve"> (BIB 57)</w:t>
      </w:r>
    </w:p>
    <w:p w14:paraId="52528CFD" w14:textId="77777777" w:rsidR="00F8231B" w:rsidRDefault="00F8231B" w:rsidP="00242C0F">
      <w:pPr>
        <w:rPr>
          <w:lang w:val="fr-FR"/>
        </w:rPr>
      </w:pPr>
    </w:p>
    <w:p w14:paraId="7E44E9A3" w14:textId="1C190586" w:rsidR="000A07DA" w:rsidRDefault="000A07DA" w:rsidP="000A07DA">
      <w:pPr>
        <w:pStyle w:val="Heading2"/>
      </w:pPr>
      <w:r>
        <w:t>localisation</w:t>
      </w:r>
    </w:p>
    <w:p w14:paraId="60C14784" w14:textId="77777777" w:rsidR="000A07DA" w:rsidRPr="0032190F" w:rsidRDefault="000A07DA" w:rsidP="00242C0F">
      <w:pPr>
        <w:rPr>
          <w:lang w:val="fr-FR"/>
        </w:rPr>
      </w:pPr>
    </w:p>
    <w:p w14:paraId="43F7A3DF" w14:textId="17939C37" w:rsidR="00C210EE" w:rsidRPr="0032190F" w:rsidRDefault="00C210EE" w:rsidP="00242C0F">
      <w:pPr>
        <w:jc w:val="both"/>
        <w:rPr>
          <w:lang w:val="fr-FR"/>
        </w:rPr>
      </w:pPr>
      <w:r w:rsidRPr="0032190F">
        <w:rPr>
          <w:lang w:val="fr-FR"/>
        </w:rPr>
        <w:t xml:space="preserve">A proximités des mines de Cabrières (Hérault), on voit s’opérer la sécurisation de deux sites :le </w:t>
      </w:r>
      <w:hyperlink r:id="rId7718" w:anchor="Sit_Puech_Haut" w:history="1">
        <w:r w:rsidRPr="0032190F">
          <w:rPr>
            <w:rStyle w:val="Hyperlink"/>
            <w:lang w:val="fr-FR"/>
          </w:rPr>
          <w:t>Puech Haut</w:t>
        </w:r>
      </w:hyperlink>
      <w:r w:rsidRPr="0032190F">
        <w:rPr>
          <w:lang w:val="fr-FR"/>
        </w:rPr>
        <w:t xml:space="preserve"> est pourvu d’une nouvelle enceinte avec fossés, talus et bastions</w:t>
      </w:r>
      <w:r w:rsidR="00F8231B" w:rsidRPr="0032190F">
        <w:rPr>
          <w:lang w:val="fr-FR"/>
        </w:rPr>
        <w:t xml:space="preserve"> et </w:t>
      </w:r>
      <w:r w:rsidRPr="0032190F">
        <w:rPr>
          <w:lang w:val="fr-FR"/>
        </w:rPr>
        <w:t xml:space="preserve">l’éperon de </w:t>
      </w:r>
      <w:hyperlink r:id="rId7719" w:anchor="Sit_Roquemengarde" w:history="1">
        <w:r w:rsidRPr="0032190F">
          <w:rPr>
            <w:rStyle w:val="Hyperlink"/>
            <w:lang w:val="fr-FR"/>
          </w:rPr>
          <w:t>Roquemengarde</w:t>
        </w:r>
      </w:hyperlink>
      <w:r w:rsidRPr="0032190F">
        <w:rPr>
          <w:lang w:val="fr-FR"/>
        </w:rPr>
        <w:t>, qui domine le fleuve est barré d’un fossé (</w:t>
      </w:r>
      <w:r w:rsidR="0070027E" w:rsidRPr="0032190F">
        <w:rPr>
          <w:lang w:val="fr-FR"/>
        </w:rPr>
        <w:t>BIB</w:t>
      </w:r>
      <w:r w:rsidRPr="0032190F">
        <w:rPr>
          <w:lang w:val="fr-FR"/>
        </w:rPr>
        <w:t xml:space="preserve"> 52). Les activités métallifère</w:t>
      </w:r>
      <w:r w:rsidR="00F8231B" w:rsidRPr="0032190F">
        <w:rPr>
          <w:lang w:val="fr-FR"/>
        </w:rPr>
        <w:t>s</w:t>
      </w:r>
      <w:r w:rsidRPr="0032190F">
        <w:rPr>
          <w:lang w:val="fr-FR"/>
        </w:rPr>
        <w:t xml:space="preserve"> sont concentrées sur différents sites :</w:t>
      </w:r>
    </w:p>
    <w:p w14:paraId="0E567350" w14:textId="77777777" w:rsidR="00C210EE" w:rsidRPr="0032190F" w:rsidRDefault="00C210EE" w:rsidP="00242C0F">
      <w:pPr>
        <w:ind w:firstLine="709"/>
        <w:jc w:val="both"/>
        <w:rPr>
          <w:lang w:val="fr-FR"/>
        </w:rPr>
      </w:pPr>
      <w:r w:rsidRPr="0032190F">
        <w:rPr>
          <w:lang w:val="fr-FR"/>
        </w:rPr>
        <w:t>-mines de Pioch Farrus 4 et de de Neuf-Bouches</w:t>
      </w:r>
    </w:p>
    <w:p w14:paraId="25927A9D" w14:textId="77777777" w:rsidR="00C210EE" w:rsidRPr="0032190F" w:rsidRDefault="00CC0A84" w:rsidP="00242C0F">
      <w:pPr>
        <w:ind w:firstLine="709"/>
        <w:jc w:val="both"/>
        <w:rPr>
          <w:lang w:val="fr-FR"/>
        </w:rPr>
      </w:pPr>
      <w:r w:rsidRPr="0032190F">
        <w:rPr>
          <w:lang w:val="fr-FR"/>
        </w:rPr>
        <w:t xml:space="preserve">-lieu de traitement du minerai : </w:t>
      </w:r>
      <w:hyperlink w:anchor="Sit_Roque_Fenestre" w:history="1">
        <w:r w:rsidR="00C210EE" w:rsidRPr="0032190F">
          <w:rPr>
            <w:rStyle w:val="Hyperlink"/>
            <w:lang w:val="fr-FR"/>
          </w:rPr>
          <w:t>Roque Fenestre</w:t>
        </w:r>
      </w:hyperlink>
      <w:r w:rsidR="00C210EE" w:rsidRPr="0032190F">
        <w:rPr>
          <w:lang w:val="fr-FR"/>
        </w:rPr>
        <w:t>.</w:t>
      </w:r>
    </w:p>
    <w:p w14:paraId="7F769580" w14:textId="4870356F" w:rsidR="00C210EE" w:rsidRPr="0032190F" w:rsidRDefault="00C210EE" w:rsidP="00242C0F">
      <w:pPr>
        <w:ind w:firstLine="709"/>
        <w:jc w:val="both"/>
        <w:rPr>
          <w:lang w:val="fr-FR"/>
        </w:rPr>
      </w:pPr>
      <w:r w:rsidRPr="0032190F">
        <w:rPr>
          <w:lang w:val="fr-FR"/>
        </w:rPr>
        <w:t xml:space="preserve">-zone métallurgique de la </w:t>
      </w:r>
      <w:hyperlink w:anchor="Sit_Capitelles_du_Broum" w:history="1">
        <w:r w:rsidRPr="0032190F">
          <w:rPr>
            <w:rStyle w:val="Hyperlink"/>
            <w:lang w:val="fr-FR"/>
          </w:rPr>
          <w:t>Capitelle</w:t>
        </w:r>
      </w:hyperlink>
      <w:r w:rsidRPr="0032190F">
        <w:rPr>
          <w:rStyle w:val="Hyperlink"/>
          <w:lang w:val="fr-FR"/>
        </w:rPr>
        <w:t xml:space="preserve"> du Broum</w:t>
      </w:r>
      <w:r w:rsidRPr="0032190F">
        <w:rPr>
          <w:lang w:val="fr-FR"/>
        </w:rPr>
        <w:t xml:space="preserve"> en tant qu’aire de transformation</w:t>
      </w:r>
    </w:p>
    <w:p w14:paraId="03523FBF" w14:textId="77777777" w:rsidR="00C210EE" w:rsidRPr="0032190F" w:rsidRDefault="00C210EE" w:rsidP="00242C0F">
      <w:pPr>
        <w:jc w:val="both"/>
        <w:rPr>
          <w:lang w:val="fr-FR"/>
        </w:rPr>
      </w:pPr>
      <w:r w:rsidRPr="0032190F">
        <w:rPr>
          <w:lang w:val="fr-FR"/>
        </w:rPr>
        <w:t xml:space="preserve"> (</w:t>
      </w:r>
      <w:r w:rsidR="0070027E" w:rsidRPr="0032190F">
        <w:rPr>
          <w:lang w:val="fr-FR"/>
        </w:rPr>
        <w:t>BIB</w:t>
      </w:r>
      <w:r w:rsidRPr="0032190F">
        <w:rPr>
          <w:lang w:val="fr-FR"/>
        </w:rPr>
        <w:t xml:space="preserve"> 57 et 52)</w:t>
      </w:r>
    </w:p>
    <w:p w14:paraId="056439C3" w14:textId="77777777" w:rsidR="00C210EE" w:rsidRDefault="00C210EE" w:rsidP="00242C0F">
      <w:pPr>
        <w:rPr>
          <w:lang w:val="fr-FR"/>
        </w:rPr>
      </w:pPr>
    </w:p>
    <w:p w14:paraId="5A81A614" w14:textId="77777777" w:rsidR="000A07DA" w:rsidRPr="0032190F" w:rsidRDefault="000A07DA" w:rsidP="000A07DA">
      <w:pPr>
        <w:jc w:val="both"/>
        <w:rPr>
          <w:lang w:val="fr-FR"/>
        </w:rPr>
      </w:pPr>
      <w:r w:rsidRPr="0032190F">
        <w:rPr>
          <w:lang w:val="fr-FR"/>
        </w:rPr>
        <w:t xml:space="preserve">A </w:t>
      </w:r>
      <w:smartTag w:uri="urn:schemas-microsoft-com:office:smarttags" w:element="metricconverter">
        <w:smartTagPr>
          <w:attr w:name="ProductID" w:val="300 m"/>
        </w:smartTagPr>
        <w:r w:rsidRPr="0032190F">
          <w:rPr>
            <w:lang w:val="fr-FR"/>
          </w:rPr>
          <w:t>300 m</w:t>
        </w:r>
      </w:smartTag>
      <w:r w:rsidRPr="0032190F">
        <w:rPr>
          <w:lang w:val="fr-FR"/>
        </w:rPr>
        <w:t xml:space="preserve"> au sud du complexe minier de la Roussignole, à proximité de deux mines préhistoriques, et d’une table de travail à cupules, en dehors de tout contexte stratigraphique, une pointe de </w:t>
      </w:r>
      <w:hyperlink r:id="rId7720" w:anchor="Cul_Palmella" w:history="1">
        <w:r w:rsidRPr="0032190F">
          <w:rPr>
            <w:rStyle w:val="Hyperlink"/>
            <w:lang w:val="fr-FR"/>
          </w:rPr>
          <w:t>Palmela</w:t>
        </w:r>
      </w:hyperlink>
      <w:r w:rsidRPr="0032190F">
        <w:rPr>
          <w:lang w:val="fr-FR"/>
        </w:rPr>
        <w:t xml:space="preserve"> (12cm de long) en </w:t>
      </w:r>
      <w:hyperlink r:id="rId7721" w:anchor="Sit_Cuivre" w:history="1">
        <w:r w:rsidRPr="00BA150E">
          <w:rPr>
            <w:rStyle w:val="Hyperlink"/>
            <w:lang w:val="fr-FR"/>
          </w:rPr>
          <w:t>cuivr</w:t>
        </w:r>
        <w:r>
          <w:rPr>
            <w:rStyle w:val="Hyperlink"/>
            <w:lang w:val="fr-FR"/>
          </w:rPr>
          <w:t>e</w:t>
        </w:r>
      </w:hyperlink>
      <w:r>
        <w:rPr>
          <w:lang w:val="fr-FR"/>
        </w:rPr>
        <w:t xml:space="preserve"> </w:t>
      </w:r>
      <w:r w:rsidRPr="0032190F">
        <w:rPr>
          <w:lang w:val="fr-FR"/>
        </w:rPr>
        <w:t xml:space="preserve">pratiquement pur (1% seulement d’arsenic) à été découverte. </w:t>
      </w:r>
      <w:r w:rsidRPr="0032190F">
        <w:rPr>
          <w:i/>
          <w:lang w:val="fr-FR"/>
        </w:rPr>
        <w:t>S’agissant du plus ancien objet en métal trouvé à ce jour en France dans le plus ancien centre minier, on ne peut pas faire l’économie d’une part du Portugal dans le processus de chalcolisation de la France (BIB 57).</w:t>
      </w:r>
      <w:r w:rsidRPr="0032190F">
        <w:rPr>
          <w:lang w:val="fr-FR"/>
        </w:rPr>
        <w:t xml:space="preserve"> La lame de Palmela daterait de 2600 av. n’aurait donc pas « entraîné » la métallurgie dans le Midi (BIB 553 p. 31)</w:t>
      </w:r>
    </w:p>
    <w:p w14:paraId="3ACD327F" w14:textId="77777777" w:rsidR="000A07DA" w:rsidRDefault="000A07DA" w:rsidP="000A07DA">
      <w:pPr>
        <w:rPr>
          <w:lang w:val="fr-FR"/>
        </w:rPr>
      </w:pPr>
    </w:p>
    <w:p w14:paraId="14EFD8B4" w14:textId="7F085A48" w:rsidR="000A07DA" w:rsidRPr="0032190F" w:rsidRDefault="000A07DA" w:rsidP="000A07DA">
      <w:pPr>
        <w:pStyle w:val="Heading2"/>
      </w:pPr>
      <w:r>
        <w:t>métallurgie</w:t>
      </w:r>
    </w:p>
    <w:p w14:paraId="6D16F4D2" w14:textId="77777777" w:rsidR="000A07DA" w:rsidRPr="0032190F" w:rsidRDefault="000A07DA" w:rsidP="000A07DA">
      <w:pPr>
        <w:rPr>
          <w:lang w:val="fr-FR"/>
        </w:rPr>
      </w:pPr>
    </w:p>
    <w:p w14:paraId="24BB0F75" w14:textId="1D90022B" w:rsidR="000A07DA" w:rsidRPr="0032190F" w:rsidRDefault="000A07DA" w:rsidP="000A07DA">
      <w:pPr>
        <w:rPr>
          <w:lang w:val="fr-FR"/>
        </w:rPr>
      </w:pPr>
      <w:r w:rsidRPr="001E115E">
        <w:rPr>
          <w:i/>
          <w:lang w:val="fr-FR"/>
        </w:rPr>
        <w:lastRenderedPageBreak/>
        <w:t>Fahlore smelting</w:t>
      </w:r>
      <w:r w:rsidRPr="0032190F">
        <w:rPr>
          <w:lang w:val="fr-FR"/>
        </w:rPr>
        <w:t xml:space="preserve"> (BIB 1301)</w:t>
      </w:r>
      <w:r>
        <w:rPr>
          <w:lang w:val="fr-FR"/>
        </w:rPr>
        <w:t xml:space="preserve"> </w:t>
      </w:r>
      <w:r w:rsidRPr="0032190F">
        <w:rPr>
          <w:lang w:val="fr-FR"/>
        </w:rPr>
        <w:t xml:space="preserve">Le couple </w:t>
      </w:r>
      <w:hyperlink r:id="rId7722" w:anchor="Sit_Cuivre" w:history="1">
        <w:r w:rsidRPr="00BA150E">
          <w:rPr>
            <w:rStyle w:val="Hyperlink"/>
            <w:lang w:val="fr-FR"/>
          </w:rPr>
          <w:t>cuivr</w:t>
        </w:r>
        <w:r>
          <w:rPr>
            <w:rStyle w:val="Hyperlink"/>
            <w:lang w:val="fr-FR"/>
          </w:rPr>
          <w:t>e</w:t>
        </w:r>
      </w:hyperlink>
      <w:r w:rsidRPr="0032190F">
        <w:rPr>
          <w:lang w:val="fr-FR"/>
        </w:rPr>
        <w:t>-antimoine-argent est caractéristique des productions du district de Cabrières (BIB 727 p. 72 (BIB 1083)). Des objets métallique de cette composition se retrouvent associés à de la céramique fruste, avec cordons et boutons en relief, propre au Chalcolithique régional et possède également, des décors de pastilles au repoussé dans les sites voisins de la grotte du Broum et de Roquemengarde (BIB 727 p. 72)</w:t>
      </w:r>
    </w:p>
    <w:p w14:paraId="144E95FE" w14:textId="77777777" w:rsidR="000A07DA" w:rsidRDefault="000A07DA" w:rsidP="00242C0F">
      <w:pPr>
        <w:rPr>
          <w:lang w:val="fr-FR"/>
        </w:rPr>
      </w:pPr>
    </w:p>
    <w:p w14:paraId="2668A99D" w14:textId="0B0B0123" w:rsidR="000A07DA" w:rsidRPr="0032190F" w:rsidRDefault="000A07DA" w:rsidP="000A07DA">
      <w:pPr>
        <w:pStyle w:val="Heading2"/>
      </w:pPr>
      <w:r>
        <w:t>mine</w:t>
      </w:r>
    </w:p>
    <w:p w14:paraId="747799B3" w14:textId="77777777" w:rsidR="00C210EE" w:rsidRPr="0032190F" w:rsidRDefault="00C210EE" w:rsidP="00242C0F">
      <w:pPr>
        <w:jc w:val="both"/>
        <w:rPr>
          <w:b/>
          <w:lang w:val="fr-FR"/>
        </w:rPr>
      </w:pPr>
    </w:p>
    <w:p w14:paraId="2B5057E6" w14:textId="0679F12C" w:rsidR="008A0847" w:rsidRPr="0032190F" w:rsidRDefault="008A0847" w:rsidP="00242C0F">
      <w:pPr>
        <w:jc w:val="both"/>
        <w:rPr>
          <w:lang w:val="fr-FR"/>
        </w:rPr>
      </w:pPr>
      <w:r w:rsidRPr="0032190F">
        <w:rPr>
          <w:lang w:val="fr-FR"/>
        </w:rPr>
        <w:t>Dans la mine, les surfaces lisses et bouchardées se présente sous forme d’alvéoles montrent l’utilisation d’un outillage de pierre couplé à l’attaque du feu. Chaque coupole résulte d’une étape de l’exploitation minière</w:t>
      </w:r>
      <w:r w:rsidR="000A07DA">
        <w:rPr>
          <w:lang w:val="fr-FR"/>
        </w:rPr>
        <w:t xml:space="preserve"> (BIB ?)</w:t>
      </w:r>
    </w:p>
    <w:p w14:paraId="4448CD60" w14:textId="77777777" w:rsidR="00CC0A84" w:rsidRDefault="00CC0A84" w:rsidP="00242C0F">
      <w:pPr>
        <w:jc w:val="both"/>
        <w:rPr>
          <w:lang w:val="fr-FR"/>
        </w:rPr>
      </w:pPr>
    </w:p>
    <w:p w14:paraId="14500DEF" w14:textId="06C3F660" w:rsidR="000A07DA" w:rsidRPr="0032190F" w:rsidRDefault="000A07DA" w:rsidP="000A07DA">
      <w:pPr>
        <w:pStyle w:val="Heading2"/>
      </w:pPr>
      <w:r>
        <w:t>circulation</w:t>
      </w:r>
    </w:p>
    <w:p w14:paraId="57EE6E2A" w14:textId="77777777" w:rsidR="009468F8" w:rsidRPr="0032190F" w:rsidRDefault="009468F8" w:rsidP="00242C0F">
      <w:pPr>
        <w:rPr>
          <w:lang w:val="fr-FR"/>
        </w:rPr>
      </w:pPr>
    </w:p>
    <w:p w14:paraId="71051686" w14:textId="596E2C16" w:rsidR="009468F8" w:rsidRPr="0032190F" w:rsidRDefault="009468F8" w:rsidP="00242C0F">
      <w:pPr>
        <w:rPr>
          <w:lang w:val="fr-FR"/>
        </w:rPr>
      </w:pPr>
      <w:r w:rsidRPr="0032190F">
        <w:rPr>
          <w:lang w:val="fr-FR"/>
        </w:rPr>
        <w:t xml:space="preserve">Une partie des objets en cuivre ayant circulés entre le </w:t>
      </w:r>
      <w:hyperlink r:id="rId7723" w:anchor="Cul_Luscherz" w:history="1">
        <w:r w:rsidRPr="0032190F">
          <w:rPr>
            <w:rStyle w:val="Hyperlink"/>
            <w:lang w:val="fr-FR"/>
          </w:rPr>
          <w:t>Lüscherz</w:t>
        </w:r>
      </w:hyperlink>
      <w:r w:rsidRPr="0032190F">
        <w:rPr>
          <w:lang w:val="fr-FR"/>
        </w:rPr>
        <w:t>, l’Auvernier-Cordé et le Cordé ont une partie du métal qui provient de Cabrières (BIB 812 p. 193 (BIB 542))</w:t>
      </w:r>
    </w:p>
    <w:p w14:paraId="6B3E07A4" w14:textId="77777777" w:rsidR="00CB50F0" w:rsidRPr="0032190F" w:rsidRDefault="00CB50F0" w:rsidP="00242C0F">
      <w:pPr>
        <w:rPr>
          <w:lang w:val="fr-FR"/>
        </w:rPr>
      </w:pPr>
    </w:p>
    <w:p w14:paraId="19BD3693" w14:textId="77777777" w:rsidR="000A07DA" w:rsidRDefault="000A07DA" w:rsidP="00242C0F">
      <w:pPr>
        <w:rPr>
          <w:lang w:val="fr-FR"/>
        </w:rPr>
      </w:pPr>
    </w:p>
    <w:p w14:paraId="559B7E8E" w14:textId="42F6F332" w:rsidR="000A07DA" w:rsidRDefault="000A07DA" w:rsidP="000A07DA">
      <w:pPr>
        <w:pStyle w:val="Heading2"/>
      </w:pPr>
      <w:bookmarkStart w:id="3278" w:name="Sit_Cabrières_fin"/>
      <w:r>
        <w:t>fin</w:t>
      </w:r>
    </w:p>
    <w:bookmarkEnd w:id="3278"/>
    <w:p w14:paraId="106D6544" w14:textId="77777777" w:rsidR="000A07DA" w:rsidRDefault="000A07DA" w:rsidP="00242C0F">
      <w:pPr>
        <w:rPr>
          <w:lang w:val="fr-FR"/>
        </w:rPr>
      </w:pPr>
    </w:p>
    <w:p w14:paraId="7FAA1ECF" w14:textId="54A6AE85" w:rsidR="00B4327B" w:rsidRPr="0043585A" w:rsidRDefault="00B4327B" w:rsidP="00B4327B">
      <w:pPr>
        <w:jc w:val="both"/>
        <w:rPr>
          <w:lang w:val="fr-FR"/>
        </w:rPr>
      </w:pPr>
      <w:r w:rsidRPr="0032190F">
        <w:rPr>
          <w:lang w:val="fr-FR"/>
        </w:rPr>
        <w:t xml:space="preserve">Le déplacement des zones de productions de </w:t>
      </w:r>
      <w:r w:rsidRPr="00B4327B">
        <w:rPr>
          <w:lang w:val="fr-FR"/>
        </w:rPr>
        <w:t>Cabrières</w:t>
      </w:r>
      <w:r w:rsidRPr="0032190F">
        <w:rPr>
          <w:lang w:val="fr-FR"/>
        </w:rPr>
        <w:t xml:space="preserve"> à </w:t>
      </w:r>
      <w:hyperlink w:anchor="Sit_Saint_Veran" w:history="1">
        <w:r w:rsidR="001A1613" w:rsidRPr="0032190F">
          <w:rPr>
            <w:rStyle w:val="Hyperlink"/>
            <w:lang w:val="fr-FR"/>
          </w:rPr>
          <w:t>Saint-Véran</w:t>
        </w:r>
      </w:hyperlink>
      <w:r w:rsidRPr="0032190F">
        <w:rPr>
          <w:lang w:val="fr-FR"/>
        </w:rPr>
        <w:t xml:space="preserve"> traduit deux phénomènes : l’importance des dynamiques culturelles des zones rhodanienne et alpine durant le </w:t>
      </w:r>
      <w:hyperlink r:id="rId7724" w:anchor="Cul_Bronze_Ancien_loc_MedOcc_Midi" w:history="1">
        <w:r w:rsidRPr="008C0B54">
          <w:rPr>
            <w:rStyle w:val="Hyperlink"/>
            <w:lang w:val="fr-FR"/>
          </w:rPr>
          <w:t>BA</w:t>
        </w:r>
      </w:hyperlink>
      <w:r w:rsidRPr="0032190F">
        <w:rPr>
          <w:lang w:val="fr-FR"/>
        </w:rPr>
        <w:t xml:space="preserve"> et, d’autre part, </w:t>
      </w:r>
      <w:bookmarkStart w:id="3279" w:name="_Hlk140145419"/>
      <w:r w:rsidRPr="0032190F">
        <w:rPr>
          <w:lang w:val="fr-FR"/>
        </w:rPr>
        <w:t xml:space="preserve">le déclin progressif du rôle des objets métalliques pour les sociétés </w:t>
      </w:r>
      <w:bookmarkEnd w:id="3279"/>
      <w:r w:rsidRPr="0032190F">
        <w:rPr>
          <w:lang w:val="fr-FR"/>
        </w:rPr>
        <w:t>du Languedoc. (BIB 57 p. 184). Cabrières et Saint-Véran sont relativement contemporains (BIB 727 p. 73)</w:t>
      </w:r>
      <w:r>
        <w:rPr>
          <w:lang w:val="fr-FR"/>
        </w:rPr>
        <w:t xml:space="preserve"> v.</w:t>
      </w:r>
      <w:r w:rsidRPr="00B4475E">
        <w:rPr>
          <w:lang w:val="fr-FR"/>
        </w:rPr>
        <w:t xml:space="preserve"> </w:t>
      </w:r>
      <w:hyperlink r:id="rId7725" w:anchor="Sit_Bego_fin_piq_metal" w:history="1">
        <w:r>
          <w:rPr>
            <w:rStyle w:val="Hyperlink"/>
            <w:lang w:val="fr-FR"/>
          </w:rPr>
          <w:t>Bego</w:t>
        </w:r>
      </w:hyperlink>
    </w:p>
    <w:p w14:paraId="3236E98A" w14:textId="77777777" w:rsidR="00B4327B" w:rsidRDefault="00B4327B" w:rsidP="00242C0F">
      <w:pPr>
        <w:rPr>
          <w:lang w:val="fr-FR"/>
        </w:rPr>
      </w:pPr>
    </w:p>
    <w:p w14:paraId="051B9690" w14:textId="77777777" w:rsidR="000A07DA" w:rsidRPr="0032190F" w:rsidRDefault="000A07DA" w:rsidP="000A07DA">
      <w:pPr>
        <w:rPr>
          <w:lang w:val="fr-FR"/>
        </w:rPr>
      </w:pPr>
      <w:r w:rsidRPr="0032190F">
        <w:rPr>
          <w:lang w:val="fr-FR"/>
        </w:rPr>
        <w:t xml:space="preserve">Ce déclin s’accorderait avec la montée en puissance de l’exploitation des ressources cuprifères de la zone alpine aux alentours du </w:t>
      </w:r>
      <w:r>
        <w:rPr>
          <w:lang w:val="fr-FR"/>
        </w:rPr>
        <w:t>23</w:t>
      </w:r>
      <w:r w:rsidRPr="0032190F">
        <w:rPr>
          <w:lang w:val="fr-FR"/>
        </w:rPr>
        <w:t xml:space="preserve">e siècle av. (mine de </w:t>
      </w:r>
      <w:hyperlink w:anchor="Sit_Saint_Veran" w:history="1">
        <w:r w:rsidRPr="0032190F">
          <w:rPr>
            <w:rStyle w:val="Hyperlink"/>
            <w:lang w:val="fr-FR"/>
          </w:rPr>
          <w:t>Saint-Véran</w:t>
        </w:r>
      </w:hyperlink>
      <w:r w:rsidRPr="0032190F">
        <w:rPr>
          <w:lang w:val="fr-FR"/>
        </w:rPr>
        <w:t>) (BIB 57 p. 184) et le dévelloppement de la métallurgie du Bronze en Europe centrale (SS BIB)</w:t>
      </w:r>
    </w:p>
    <w:p w14:paraId="5117476A" w14:textId="77777777" w:rsidR="000A07DA" w:rsidRPr="0032190F" w:rsidRDefault="000A07DA" w:rsidP="00242C0F">
      <w:pPr>
        <w:rPr>
          <w:lang w:val="fr-FR"/>
        </w:rPr>
      </w:pPr>
    </w:p>
    <w:p w14:paraId="40E10EAA" w14:textId="77777777" w:rsidR="00F8231B" w:rsidRPr="0032190F" w:rsidRDefault="00F8231B" w:rsidP="00242C0F">
      <w:pPr>
        <w:jc w:val="both"/>
        <w:rPr>
          <w:lang w:val="fr-FR"/>
        </w:rPr>
      </w:pPr>
    </w:p>
    <w:p w14:paraId="14FC755D" w14:textId="77777777" w:rsidR="0046005A" w:rsidRPr="0032190F" w:rsidRDefault="0046005A" w:rsidP="00426FF9">
      <w:pPr>
        <w:pStyle w:val="Heading1"/>
      </w:pPr>
      <w:bookmarkStart w:id="3280" w:name="Sit_Puech_Haut"/>
      <w:r w:rsidRPr="0032190F">
        <w:t>PUECH HAUT (Site de)</w:t>
      </w:r>
    </w:p>
    <w:bookmarkEnd w:id="3280"/>
    <w:p w14:paraId="342F2FF3" w14:textId="77777777" w:rsidR="008A0847" w:rsidRPr="0032190F" w:rsidRDefault="008A0847" w:rsidP="00242C0F">
      <w:pPr>
        <w:jc w:val="both"/>
        <w:rPr>
          <w:lang w:val="fr-FR"/>
        </w:rPr>
      </w:pPr>
    </w:p>
    <w:p w14:paraId="114F5BD7" w14:textId="38B4BEA2" w:rsidR="007E0CBD" w:rsidRPr="0032190F" w:rsidRDefault="0046005A" w:rsidP="00242C0F">
      <w:pPr>
        <w:jc w:val="both"/>
        <w:rPr>
          <w:lang w:val="fr-FR"/>
        </w:rPr>
      </w:pPr>
      <w:r w:rsidRPr="0032190F">
        <w:rPr>
          <w:lang w:val="fr-FR"/>
        </w:rPr>
        <w:t xml:space="preserve">Le site de Puech Haut </w:t>
      </w:r>
      <w:r w:rsidR="00B50DAB">
        <w:rPr>
          <w:lang w:val="fr-FR"/>
        </w:rPr>
        <w:t xml:space="preserve">(Paulhan, </w:t>
      </w:r>
      <w:r w:rsidRPr="0032190F">
        <w:rPr>
          <w:lang w:val="fr-FR"/>
        </w:rPr>
        <w:t>Hérault)</w:t>
      </w:r>
      <w:r w:rsidR="001926B1" w:rsidRPr="0032190F">
        <w:rPr>
          <w:lang w:val="fr-FR"/>
        </w:rPr>
        <w:t xml:space="preserve">, lié à l’exploitation du district minier de </w:t>
      </w:r>
      <w:hyperlink r:id="rId7726" w:anchor="Sit_Cabrières" w:history="1">
        <w:r w:rsidR="001926B1" w:rsidRPr="0032190F">
          <w:rPr>
            <w:rStyle w:val="Hyperlink"/>
            <w:lang w:val="fr-FR"/>
          </w:rPr>
          <w:t>Cabrières</w:t>
        </w:r>
      </w:hyperlink>
      <w:r w:rsidR="001926B1" w:rsidRPr="0032190F">
        <w:rPr>
          <w:lang w:val="fr-FR"/>
        </w:rPr>
        <w:t xml:space="preserve"> a livré de la céramique attribué au premier </w:t>
      </w:r>
      <w:hyperlink r:id="rId7727" w:anchor="Cul_Campaniforme" w:history="1">
        <w:r w:rsidR="001926B1" w:rsidRPr="0032190F">
          <w:rPr>
            <w:rStyle w:val="Hyperlink"/>
            <w:lang w:val="fr-FR"/>
          </w:rPr>
          <w:t>campaniforme</w:t>
        </w:r>
      </w:hyperlink>
      <w:r w:rsidR="001926B1" w:rsidRPr="0032190F">
        <w:rPr>
          <w:lang w:val="fr-FR"/>
        </w:rPr>
        <w:t xml:space="preserve"> (style 1 et 2) (BIB 292 p. 232)</w:t>
      </w:r>
      <w:r w:rsidR="007E0CBD" w:rsidRPr="0032190F">
        <w:rPr>
          <w:lang w:val="fr-FR"/>
        </w:rPr>
        <w:t xml:space="preserve"> Campaniforme phase 2, dans un contexte stratigraphique qui évoque un « remplacement » de la culture locale (BIB 1117)</w:t>
      </w:r>
    </w:p>
    <w:p w14:paraId="2C83036D" w14:textId="77777777" w:rsidR="0046005A" w:rsidRPr="0032190F" w:rsidRDefault="0046005A" w:rsidP="00242C0F">
      <w:pPr>
        <w:jc w:val="both"/>
        <w:rPr>
          <w:lang w:val="fr-FR"/>
        </w:rPr>
      </w:pPr>
    </w:p>
    <w:p w14:paraId="3927288B" w14:textId="77777777" w:rsidR="00180C3C" w:rsidRPr="0032190F" w:rsidRDefault="00180C3C" w:rsidP="00426FF9">
      <w:pPr>
        <w:pStyle w:val="Heading1"/>
      </w:pPr>
      <w:bookmarkStart w:id="3281" w:name="Sit_Roque_Fenestre"/>
      <w:r w:rsidRPr="0032190F">
        <w:t>ROQUE FENESTRE (Site de)</w:t>
      </w:r>
    </w:p>
    <w:bookmarkEnd w:id="3281"/>
    <w:p w14:paraId="2E4B1BF6" w14:textId="77777777" w:rsidR="00180C3C" w:rsidRPr="0032190F" w:rsidRDefault="00180C3C" w:rsidP="00242C0F">
      <w:pPr>
        <w:jc w:val="both"/>
        <w:rPr>
          <w:lang w:val="fr-FR"/>
        </w:rPr>
      </w:pPr>
    </w:p>
    <w:p w14:paraId="127C8071" w14:textId="0DCBA2B7" w:rsidR="00180C3C" w:rsidRPr="0032190F" w:rsidRDefault="00180C3C" w:rsidP="00242C0F">
      <w:pPr>
        <w:jc w:val="both"/>
        <w:rPr>
          <w:lang w:val="fr-FR"/>
        </w:rPr>
      </w:pPr>
      <w:r w:rsidRPr="0032190F">
        <w:rPr>
          <w:lang w:val="fr-FR"/>
        </w:rPr>
        <w:t>Située</w:t>
      </w:r>
      <w:r w:rsidR="001926B1" w:rsidRPr="0032190F">
        <w:rPr>
          <w:lang w:val="fr-FR"/>
        </w:rPr>
        <w:t xml:space="preserve"> au Nord et à proximité de la c</w:t>
      </w:r>
      <w:r w:rsidRPr="0032190F">
        <w:rPr>
          <w:lang w:val="fr-FR"/>
        </w:rPr>
        <w:t xml:space="preserve">olline de Pioch Farrus où s’ouvre la plupart des vieilles mines de </w:t>
      </w:r>
      <w:hyperlink r:id="rId7728" w:anchor="Sit_Cuivre" w:history="1">
        <w:r w:rsidR="001E115E" w:rsidRPr="00BA150E">
          <w:rPr>
            <w:rStyle w:val="Hyperlink"/>
            <w:lang w:val="fr-FR"/>
          </w:rPr>
          <w:t>cuivr</w:t>
        </w:r>
        <w:r w:rsidR="001E115E">
          <w:rPr>
            <w:rStyle w:val="Hyperlink"/>
            <w:lang w:val="fr-FR"/>
          </w:rPr>
          <w:t>e</w:t>
        </w:r>
      </w:hyperlink>
      <w:r w:rsidR="001E115E">
        <w:rPr>
          <w:lang w:val="fr-FR"/>
        </w:rPr>
        <w:t xml:space="preserve"> </w:t>
      </w:r>
      <w:r w:rsidR="001926B1" w:rsidRPr="0032190F">
        <w:rPr>
          <w:lang w:val="fr-FR"/>
        </w:rPr>
        <w:t xml:space="preserve">dans le district minier de </w:t>
      </w:r>
      <w:hyperlink r:id="rId7729" w:anchor="Sit_Cabrières" w:history="1">
        <w:r w:rsidR="001926B1" w:rsidRPr="0032190F">
          <w:rPr>
            <w:rStyle w:val="Hyperlink"/>
            <w:lang w:val="fr-FR"/>
          </w:rPr>
          <w:t>Cabrières</w:t>
        </w:r>
      </w:hyperlink>
      <w:r w:rsidRPr="0032190F">
        <w:rPr>
          <w:lang w:val="fr-FR"/>
        </w:rPr>
        <w:t xml:space="preserve">. La fouille à révélé 4 fosses juxtaposées conservant les outils métallurgiques : broyeurs, pelles en omoplate de mouton, galets à cupules généralement présents sous la forme de palette en basalte avec une cupule sur chaque face, trièdre en pierre dure (quartz) à double cupules. A travers les vestiges </w:t>
      </w:r>
      <w:r w:rsidR="00CC0A84" w:rsidRPr="0032190F">
        <w:rPr>
          <w:lang w:val="fr-FR"/>
        </w:rPr>
        <w:t>(charbons de bois, scories…)</w:t>
      </w:r>
      <w:r w:rsidRPr="0032190F">
        <w:rPr>
          <w:lang w:val="fr-FR"/>
        </w:rPr>
        <w:t xml:space="preserve">on perçoit que les différentes phases de transformation du minerai </w:t>
      </w:r>
      <w:r w:rsidR="00CC0A84" w:rsidRPr="0032190F">
        <w:rPr>
          <w:lang w:val="fr-FR"/>
        </w:rPr>
        <w:t xml:space="preserve">(concassage, tri, lavage…) </w:t>
      </w:r>
      <w:r w:rsidRPr="0032190F">
        <w:rPr>
          <w:lang w:val="fr-FR"/>
        </w:rPr>
        <w:t>ont été réalisées dans ce lieu (</w:t>
      </w:r>
      <w:r w:rsidR="0070027E" w:rsidRPr="0032190F">
        <w:rPr>
          <w:lang w:val="fr-FR"/>
        </w:rPr>
        <w:t>BIB</w:t>
      </w:r>
      <w:r w:rsidRPr="0032190F">
        <w:rPr>
          <w:lang w:val="fr-FR"/>
        </w:rPr>
        <w:t xml:space="preserve"> 165 p. 200</w:t>
      </w:r>
      <w:r w:rsidR="00CC0A84" w:rsidRPr="0032190F">
        <w:rPr>
          <w:lang w:val="fr-FR"/>
        </w:rPr>
        <w:t xml:space="preserve"> et 57</w:t>
      </w:r>
      <w:r w:rsidRPr="0032190F">
        <w:rPr>
          <w:lang w:val="fr-FR"/>
        </w:rPr>
        <w:t xml:space="preserve">) </w:t>
      </w:r>
    </w:p>
    <w:p w14:paraId="4D581AE2" w14:textId="77777777" w:rsidR="00180C3C" w:rsidRPr="0032190F" w:rsidRDefault="00180C3C" w:rsidP="00242C0F">
      <w:pPr>
        <w:jc w:val="both"/>
        <w:rPr>
          <w:lang w:val="fr-FR"/>
        </w:rPr>
      </w:pPr>
    </w:p>
    <w:p w14:paraId="480C33E8" w14:textId="77777777" w:rsidR="006E6405" w:rsidRPr="0032190F" w:rsidRDefault="006E6405" w:rsidP="00426FF9">
      <w:pPr>
        <w:pStyle w:val="Heading1"/>
      </w:pPr>
      <w:bookmarkStart w:id="3282" w:name="Sit_Roquemengarde"/>
      <w:r w:rsidRPr="0032190F">
        <w:t>ROQUEMENGARDE</w:t>
      </w:r>
      <w:r w:rsidR="00611A4F" w:rsidRPr="0032190F">
        <w:t xml:space="preserve"> (site fortifié de)</w:t>
      </w:r>
    </w:p>
    <w:bookmarkEnd w:id="3282"/>
    <w:p w14:paraId="17302306" w14:textId="77777777" w:rsidR="006E6405" w:rsidRPr="0032190F" w:rsidRDefault="006E6405" w:rsidP="00242C0F">
      <w:pPr>
        <w:jc w:val="both"/>
        <w:rPr>
          <w:lang w:val="fr-FR"/>
        </w:rPr>
      </w:pPr>
    </w:p>
    <w:p w14:paraId="2CBC6B8E" w14:textId="016BBA3D" w:rsidR="006E6405" w:rsidRPr="0032190F" w:rsidRDefault="006422A3" w:rsidP="00242C0F">
      <w:pPr>
        <w:jc w:val="both"/>
        <w:rPr>
          <w:lang w:val="fr-FR"/>
        </w:rPr>
      </w:pPr>
      <w:r w:rsidRPr="0032190F">
        <w:rPr>
          <w:lang w:val="fr-FR"/>
        </w:rPr>
        <w:lastRenderedPageBreak/>
        <w:t>Roquemengarde (St-Pons-de-Mauchien, Hérault). A</w:t>
      </w:r>
      <w:r w:rsidR="00611A4F" w:rsidRPr="0032190F">
        <w:rPr>
          <w:lang w:val="fr-FR"/>
        </w:rPr>
        <w:t>u début du III</w:t>
      </w:r>
      <w:r w:rsidR="00611A4F" w:rsidRPr="0032190F">
        <w:rPr>
          <w:vertAlign w:val="superscript"/>
          <w:lang w:val="fr-FR"/>
        </w:rPr>
        <w:t>e</w:t>
      </w:r>
      <w:r w:rsidR="00611A4F" w:rsidRPr="0032190F">
        <w:rPr>
          <w:lang w:val="fr-FR"/>
        </w:rPr>
        <w:t xml:space="preserve"> millénaire, l</w:t>
      </w:r>
      <w:r w:rsidR="006E6405" w:rsidRPr="0032190F">
        <w:rPr>
          <w:lang w:val="fr-FR"/>
        </w:rPr>
        <w:t xml:space="preserve">a mise en exploitation du centre minier et métallurgique </w:t>
      </w:r>
      <w:r w:rsidR="001926B1" w:rsidRPr="0032190F">
        <w:rPr>
          <w:lang w:val="fr-FR"/>
        </w:rPr>
        <w:t xml:space="preserve">de </w:t>
      </w:r>
      <w:hyperlink r:id="rId7730" w:anchor="Sit_Cabrières" w:history="1">
        <w:r w:rsidR="001926B1" w:rsidRPr="0032190F">
          <w:rPr>
            <w:rStyle w:val="Hyperlink"/>
            <w:lang w:val="fr-FR"/>
          </w:rPr>
          <w:t>Cabrières</w:t>
        </w:r>
      </w:hyperlink>
      <w:r w:rsidR="006E6405" w:rsidRPr="0032190F">
        <w:rPr>
          <w:lang w:val="fr-FR"/>
        </w:rPr>
        <w:t xml:space="preserve">est liée au groupe à céramique pastillée de la vallée de l’Hérault, bien documenté sur </w:t>
      </w:r>
      <w:r w:rsidRPr="0032190F">
        <w:rPr>
          <w:lang w:val="fr-FR"/>
        </w:rPr>
        <w:t>c</w:t>
      </w:r>
      <w:r w:rsidR="006E6405" w:rsidRPr="0032190F">
        <w:rPr>
          <w:lang w:val="fr-FR"/>
        </w:rPr>
        <w:t xml:space="preserve">e site, un faciès périphérique du </w:t>
      </w:r>
      <w:hyperlink r:id="rId7731" w:anchor="Cul_Ferrières" w:history="1">
        <w:r w:rsidR="006E6405" w:rsidRPr="0032190F">
          <w:rPr>
            <w:rStyle w:val="Hyperlink"/>
            <w:lang w:val="fr-FR"/>
          </w:rPr>
          <w:t>Ferrières</w:t>
        </w:r>
      </w:hyperlink>
      <w:r w:rsidR="006E6405" w:rsidRPr="0032190F">
        <w:rPr>
          <w:lang w:val="fr-FR"/>
        </w:rPr>
        <w:t xml:space="preserve"> (</w:t>
      </w:r>
      <w:r w:rsidR="0070027E" w:rsidRPr="0032190F">
        <w:rPr>
          <w:lang w:val="fr-FR"/>
        </w:rPr>
        <w:t>BIB</w:t>
      </w:r>
      <w:r w:rsidR="00AF6000" w:rsidRPr="0032190F">
        <w:rPr>
          <w:lang w:val="fr-FR"/>
        </w:rPr>
        <w:t xml:space="preserve"> 54 p. 450) appelé </w:t>
      </w:r>
      <w:hyperlink r:id="rId7732" w:anchor="Cul_Broum" w:history="1">
        <w:r w:rsidR="00AF6000" w:rsidRPr="0032190F">
          <w:rPr>
            <w:rStyle w:val="Hyperlink"/>
            <w:lang w:val="fr-FR"/>
          </w:rPr>
          <w:t>groupe de Broum</w:t>
        </w:r>
      </w:hyperlink>
      <w:r w:rsidR="00AF6000" w:rsidRPr="0032190F">
        <w:rPr>
          <w:lang w:val="fr-FR"/>
        </w:rPr>
        <w:t xml:space="preserve"> (SS BIB)</w:t>
      </w:r>
    </w:p>
    <w:p w14:paraId="53770046" w14:textId="77777777" w:rsidR="00D43749" w:rsidRPr="0032190F" w:rsidRDefault="00D43749" w:rsidP="00242C0F">
      <w:pPr>
        <w:jc w:val="both"/>
        <w:rPr>
          <w:lang w:val="fr-FR"/>
        </w:rPr>
      </w:pPr>
    </w:p>
    <w:p w14:paraId="17526788" w14:textId="1FF039C1" w:rsidR="00D43749" w:rsidRPr="0032190F" w:rsidRDefault="00D43749" w:rsidP="00242C0F">
      <w:pPr>
        <w:jc w:val="both"/>
        <w:rPr>
          <w:lang w:val="fr-FR"/>
        </w:rPr>
      </w:pPr>
      <w:r w:rsidRPr="0032190F">
        <w:rPr>
          <w:lang w:val="fr-FR"/>
        </w:rPr>
        <w:t>Le site de Roquemengarde a fourni des des tessons à décor de cordons</w:t>
      </w:r>
      <w:r w:rsidR="000A07DA">
        <w:rPr>
          <w:lang w:val="fr-FR"/>
        </w:rPr>
        <w:t xml:space="preserve"> </w:t>
      </w:r>
      <w:r w:rsidRPr="0032190F">
        <w:rPr>
          <w:lang w:val="fr-FR"/>
        </w:rPr>
        <w:t>orthogonaux (comme a La Capitelle et à la grotte du Broum) qui rattache son occupation augroupe du Broum (BIB 727 p. 72)</w:t>
      </w:r>
    </w:p>
    <w:p w14:paraId="4F5A87AD" w14:textId="77777777" w:rsidR="006E6405" w:rsidRPr="0032190F" w:rsidRDefault="006E6405" w:rsidP="00242C0F">
      <w:pPr>
        <w:rPr>
          <w:lang w:val="fr-FR"/>
        </w:rPr>
      </w:pPr>
    </w:p>
    <w:p w14:paraId="5F13C552" w14:textId="0A407097" w:rsidR="006422A3" w:rsidRPr="0032190F" w:rsidRDefault="006E6405" w:rsidP="00242C0F">
      <w:pPr>
        <w:rPr>
          <w:lang w:val="fr-FR"/>
        </w:rPr>
      </w:pPr>
      <w:r w:rsidRPr="0032190F">
        <w:rPr>
          <w:lang w:val="fr-FR"/>
        </w:rPr>
        <w:t xml:space="preserve">Le fossé qui barre sur </w:t>
      </w:r>
      <w:smartTag w:uri="urn:schemas-microsoft-com:office:smarttags" w:element="metricconverter">
        <w:smartTagPr>
          <w:attr w:name="ProductID" w:val="100 m"/>
        </w:smartTagPr>
        <w:r w:rsidRPr="0032190F">
          <w:rPr>
            <w:lang w:val="fr-FR"/>
          </w:rPr>
          <w:t>100 m</w:t>
        </w:r>
      </w:smartTag>
      <w:r w:rsidRPr="0032190F">
        <w:rPr>
          <w:lang w:val="fr-FR"/>
        </w:rPr>
        <w:t xml:space="preserve"> l’éperon triangulaire dominant la basse vallée de l’Hérault a fourni de la céramique </w:t>
      </w:r>
      <w:hyperlink r:id="rId7733" w:anchor="Cul_Campaniforme" w:history="1">
        <w:r w:rsidR="00611A4F" w:rsidRPr="0032190F">
          <w:rPr>
            <w:rStyle w:val="Hyperlink"/>
            <w:lang w:val="fr-FR"/>
          </w:rPr>
          <w:t>campaniforme</w:t>
        </w:r>
      </w:hyperlink>
      <w:r w:rsidRPr="0032190F">
        <w:rPr>
          <w:lang w:val="fr-FR"/>
        </w:rPr>
        <w:t xml:space="preserve"> tardive (</w:t>
      </w:r>
      <w:r w:rsidR="0070027E" w:rsidRPr="0032190F">
        <w:rPr>
          <w:lang w:val="fr-FR"/>
        </w:rPr>
        <w:t>BIB</w:t>
      </w:r>
      <w:r w:rsidRPr="0032190F">
        <w:rPr>
          <w:lang w:val="fr-FR"/>
        </w:rPr>
        <w:t xml:space="preserve"> 75 p. 247)</w:t>
      </w:r>
      <w:r w:rsidR="00611A4F" w:rsidRPr="0032190F">
        <w:rPr>
          <w:lang w:val="fr-FR"/>
        </w:rPr>
        <w:t>.</w:t>
      </w:r>
    </w:p>
    <w:p w14:paraId="1485D3F3" w14:textId="77777777" w:rsidR="006422A3" w:rsidRPr="0032190F" w:rsidRDefault="006422A3" w:rsidP="00242C0F">
      <w:pPr>
        <w:rPr>
          <w:lang w:val="fr-FR"/>
        </w:rPr>
      </w:pPr>
    </w:p>
    <w:p w14:paraId="6D20E019" w14:textId="77777777" w:rsidR="006E6405" w:rsidRPr="0032190F" w:rsidRDefault="006422A3" w:rsidP="00242C0F">
      <w:pPr>
        <w:rPr>
          <w:lang w:val="fr-FR"/>
        </w:rPr>
      </w:pPr>
      <w:r w:rsidRPr="0032190F">
        <w:rPr>
          <w:lang w:val="fr-FR" w:eastAsia="en-GB"/>
        </w:rPr>
        <w:t>Habitat du Bronze final 3 (BIB 1995 fig. 52)</w:t>
      </w:r>
    </w:p>
    <w:p w14:paraId="21422295" w14:textId="77777777" w:rsidR="007944F7" w:rsidRPr="0032190F" w:rsidRDefault="007944F7" w:rsidP="00242C0F">
      <w:pPr>
        <w:rPr>
          <w:lang w:val="fr-FR"/>
        </w:rPr>
      </w:pPr>
    </w:p>
    <w:p w14:paraId="01357F95" w14:textId="77777777" w:rsidR="0092739C" w:rsidRPr="0032190F" w:rsidRDefault="001E115E" w:rsidP="00426FF9">
      <w:pPr>
        <w:pStyle w:val="Heading1"/>
      </w:pPr>
      <w:bookmarkStart w:id="3283" w:name="Sit_Capitelles_du_Broum"/>
      <w:r>
        <w:t>CAPITELLE DU BROUM</w:t>
      </w:r>
    </w:p>
    <w:bookmarkEnd w:id="3283"/>
    <w:p w14:paraId="7C6C153F" w14:textId="77777777" w:rsidR="0092739C" w:rsidRPr="0032190F" w:rsidRDefault="0092739C" w:rsidP="00242C0F">
      <w:pPr>
        <w:rPr>
          <w:lang w:val="fr-FR"/>
        </w:rPr>
      </w:pPr>
    </w:p>
    <w:p w14:paraId="597812D7" w14:textId="48948B30" w:rsidR="00932284" w:rsidRPr="0032190F" w:rsidRDefault="00932284" w:rsidP="00242C0F">
      <w:pPr>
        <w:jc w:val="both"/>
        <w:rPr>
          <w:lang w:val="fr-FR"/>
        </w:rPr>
      </w:pPr>
      <w:r w:rsidRPr="0032190F">
        <w:rPr>
          <w:lang w:val="fr-FR"/>
        </w:rPr>
        <w:t xml:space="preserve">Sur le site de </w:t>
      </w:r>
      <w:r w:rsidR="001E115E">
        <w:rPr>
          <w:lang w:val="fr-FR"/>
        </w:rPr>
        <w:t xml:space="preserve">la </w:t>
      </w:r>
      <w:r w:rsidRPr="0032190F">
        <w:rPr>
          <w:lang w:val="fr-FR"/>
        </w:rPr>
        <w:t>Capitelle</w:t>
      </w:r>
      <w:r w:rsidR="000A07DA">
        <w:rPr>
          <w:lang w:val="fr-FR"/>
        </w:rPr>
        <w:t xml:space="preserve"> </w:t>
      </w:r>
      <w:r w:rsidR="000A07DA" w:rsidRPr="0032190F">
        <w:rPr>
          <w:lang w:val="fr-FR"/>
        </w:rPr>
        <w:t>(Péret, Hérault)</w:t>
      </w:r>
      <w:r w:rsidRPr="0032190F">
        <w:rPr>
          <w:lang w:val="fr-FR"/>
        </w:rPr>
        <w:t xml:space="preserve">, probablement habité, un secteur exceptionellement plat au centre du secteur minier de </w:t>
      </w:r>
      <w:hyperlink r:id="rId7734" w:anchor="Sit_Cabrières" w:history="1">
        <w:r w:rsidR="007944F7" w:rsidRPr="0032190F">
          <w:rPr>
            <w:rStyle w:val="Hyperlink"/>
            <w:lang w:val="fr-FR"/>
          </w:rPr>
          <w:t>Cabrières</w:t>
        </w:r>
      </w:hyperlink>
      <w:r w:rsidRPr="0032190F">
        <w:rPr>
          <w:lang w:val="fr-FR"/>
        </w:rPr>
        <w:t xml:space="preserve">, a été mis au jour des aires métallurgiques matérialisées par des cuvettes (rubéfiées avec inclusions de </w:t>
      </w:r>
      <w:hyperlink r:id="rId7735" w:anchor="Sit_Cuivre" w:history="1">
        <w:r w:rsidR="001E115E" w:rsidRPr="00BA150E">
          <w:rPr>
            <w:rStyle w:val="Hyperlink"/>
            <w:lang w:val="fr-FR"/>
          </w:rPr>
          <w:t>cuivr</w:t>
        </w:r>
        <w:r w:rsidR="001E115E">
          <w:rPr>
            <w:rStyle w:val="Hyperlink"/>
            <w:lang w:val="fr-FR"/>
          </w:rPr>
          <w:t>e</w:t>
        </w:r>
      </w:hyperlink>
      <w:r w:rsidRPr="0032190F">
        <w:rPr>
          <w:lang w:val="fr-FR"/>
        </w:rPr>
        <w:t>, outils, scories). Ces indices montrent que le site constitue, dès le tout début du IIIe millénaire, un secteur d’activité dédié à la métallurgie extractive (</w:t>
      </w:r>
      <w:r w:rsidR="0070027E" w:rsidRPr="0032190F">
        <w:rPr>
          <w:lang w:val="fr-FR"/>
        </w:rPr>
        <w:t>BIB</w:t>
      </w:r>
      <w:r w:rsidRPr="0032190F">
        <w:rPr>
          <w:lang w:val="fr-FR"/>
        </w:rPr>
        <w:t xml:space="preserve"> 57 p. 163).</w:t>
      </w:r>
    </w:p>
    <w:p w14:paraId="6E779858" w14:textId="77777777" w:rsidR="00932284" w:rsidRPr="0032190F" w:rsidRDefault="00932284" w:rsidP="00242C0F">
      <w:pPr>
        <w:jc w:val="both"/>
        <w:rPr>
          <w:lang w:val="fr-FR"/>
        </w:rPr>
      </w:pPr>
    </w:p>
    <w:p w14:paraId="7D1C6ACA" w14:textId="48FC438C" w:rsidR="00932284" w:rsidRPr="0032190F" w:rsidRDefault="000A07DA" w:rsidP="00242C0F">
      <w:pPr>
        <w:jc w:val="both"/>
        <w:rPr>
          <w:lang w:val="fr-FR"/>
        </w:rPr>
      </w:pPr>
      <w:r>
        <w:rPr>
          <w:lang w:val="fr-FR"/>
        </w:rPr>
        <w:t>L</w:t>
      </w:r>
      <w:r w:rsidR="00932284" w:rsidRPr="0032190F">
        <w:rPr>
          <w:lang w:val="fr-FR"/>
        </w:rPr>
        <w:t>es fouilles ont mis au jour de petites cavités rougies par le feu, creusées dans le sol de bâtiments en pierre et contenant des résidus de fonte de cuivre. Vers 3100, on y produisait des lingots de cuivre à partir de moules dont plusieurs exmplaires ont été retrouvés (</w:t>
      </w:r>
      <w:r w:rsidR="0070027E" w:rsidRPr="0032190F">
        <w:rPr>
          <w:lang w:val="fr-FR"/>
        </w:rPr>
        <w:t>BIB</w:t>
      </w:r>
      <w:r w:rsidR="00932284" w:rsidRPr="0032190F">
        <w:rPr>
          <w:lang w:val="fr-FR"/>
        </w:rPr>
        <w:t xml:space="preserve"> 52 p. 145).</w:t>
      </w:r>
    </w:p>
    <w:p w14:paraId="4639CD48" w14:textId="77777777" w:rsidR="00925A86" w:rsidRPr="0032190F" w:rsidRDefault="00925A86" w:rsidP="00242C0F">
      <w:pPr>
        <w:jc w:val="both"/>
        <w:rPr>
          <w:lang w:val="fr-FR"/>
        </w:rPr>
      </w:pPr>
    </w:p>
    <w:p w14:paraId="32850D69" w14:textId="1F1D7723" w:rsidR="00925A86" w:rsidRPr="0032190F" w:rsidRDefault="00925A86" w:rsidP="00242C0F">
      <w:pPr>
        <w:jc w:val="both"/>
        <w:rPr>
          <w:lang w:val="fr-FR"/>
        </w:rPr>
      </w:pPr>
      <w:r w:rsidRPr="0032190F">
        <w:rPr>
          <w:lang w:val="fr-FR"/>
        </w:rPr>
        <w:t>Les murs a double parement, caractéristique du groupe fontbuxien</w:t>
      </w:r>
      <w:r w:rsidR="000A07DA">
        <w:rPr>
          <w:lang w:val="fr-FR"/>
        </w:rPr>
        <w:t xml:space="preserve"> [Fontbuisse]</w:t>
      </w:r>
      <w:r w:rsidRPr="0032190F">
        <w:rPr>
          <w:lang w:val="fr-FR"/>
        </w:rPr>
        <w:t xml:space="preserve">, montrent des similitudes avec ceux de la </w:t>
      </w:r>
      <w:hyperlink r:id="rId7736" w:anchor="Sit_Cambous" w:history="1">
        <w:r w:rsidRPr="0032190F">
          <w:rPr>
            <w:rStyle w:val="Hyperlink"/>
            <w:lang w:val="fr-FR"/>
          </w:rPr>
          <w:t>Cambous</w:t>
        </w:r>
      </w:hyperlink>
      <w:r w:rsidRPr="0032190F">
        <w:rPr>
          <w:lang w:val="fr-FR"/>
        </w:rPr>
        <w:t xml:space="preserve"> et de </w:t>
      </w:r>
      <w:hyperlink r:id="rId7737" w:anchor="Sit_Boussargues" w:history="1">
        <w:r w:rsidRPr="0032190F">
          <w:rPr>
            <w:rStyle w:val="Hyperlink"/>
            <w:lang w:val="fr-FR"/>
          </w:rPr>
          <w:t>Boussargues</w:t>
        </w:r>
      </w:hyperlink>
      <w:r w:rsidRPr="0032190F">
        <w:rPr>
          <w:lang w:val="fr-FR"/>
        </w:rPr>
        <w:t xml:space="preserve"> (BIB 727 p. 73)</w:t>
      </w:r>
      <w:r w:rsidR="00D43749" w:rsidRPr="0032190F">
        <w:rPr>
          <w:lang w:val="fr-FR"/>
        </w:rPr>
        <w:t>. Le site de la Capitelle du Broum a fourni des des tessons à décor de cordons</w:t>
      </w:r>
      <w:r w:rsidR="000A07DA">
        <w:rPr>
          <w:lang w:val="fr-FR"/>
        </w:rPr>
        <w:t xml:space="preserve"> </w:t>
      </w:r>
      <w:r w:rsidR="00D43749" w:rsidRPr="0032190F">
        <w:rPr>
          <w:lang w:val="fr-FR"/>
        </w:rPr>
        <w:t>orthogonaux (comme à Roquemengarde et à la grotte du Broum) qui rattache son occupation au</w:t>
      </w:r>
      <w:r w:rsidR="000A07DA">
        <w:rPr>
          <w:lang w:val="fr-FR"/>
        </w:rPr>
        <w:t xml:space="preserve"> </w:t>
      </w:r>
      <w:hyperlink r:id="rId7738" w:anchor="Cul_Broum" w:history="1">
        <w:r w:rsidR="00D43749" w:rsidRPr="0032190F">
          <w:rPr>
            <w:rStyle w:val="Hyperlink"/>
            <w:lang w:val="fr-FR"/>
          </w:rPr>
          <w:t>groupe du Broum</w:t>
        </w:r>
      </w:hyperlink>
      <w:r w:rsidR="00D43749" w:rsidRPr="0032190F">
        <w:rPr>
          <w:lang w:val="fr-FR"/>
        </w:rPr>
        <w:t xml:space="preserve"> (BIB 727 p. 72)</w:t>
      </w:r>
    </w:p>
    <w:p w14:paraId="35604F36" w14:textId="77777777" w:rsidR="00D43749" w:rsidRPr="0032190F" w:rsidRDefault="00D43749" w:rsidP="00242C0F">
      <w:pPr>
        <w:jc w:val="both"/>
        <w:rPr>
          <w:lang w:val="fr-FR"/>
        </w:rPr>
      </w:pPr>
    </w:p>
    <w:p w14:paraId="4ACB8AD5" w14:textId="77777777" w:rsidR="00D43749" w:rsidRPr="0032190F" w:rsidRDefault="00D43749" w:rsidP="00242C0F">
      <w:pPr>
        <w:jc w:val="both"/>
        <w:rPr>
          <w:lang w:val="fr-FR"/>
        </w:rPr>
      </w:pPr>
      <w:r w:rsidRPr="0032190F">
        <w:rPr>
          <w:lang w:val="fr-FR"/>
        </w:rPr>
        <w:t xml:space="preserve">Les datation </w:t>
      </w:r>
      <w:smartTag w:uri="urn:schemas-microsoft-com:office:smarttags" w:element="metricconverter">
        <w:smartTagPr>
          <w:attr w:name="ProductID" w:val="14C"/>
        </w:smartTagPr>
        <w:r w:rsidRPr="0032190F">
          <w:rPr>
            <w:vertAlign w:val="superscript"/>
            <w:lang w:val="fr-FR"/>
          </w:rPr>
          <w:t>14</w:t>
        </w:r>
        <w:r w:rsidRPr="0032190F">
          <w:rPr>
            <w:lang w:val="fr-FR"/>
          </w:rPr>
          <w:t>C</w:t>
        </w:r>
      </w:smartTag>
      <w:r w:rsidRPr="0032190F">
        <w:rPr>
          <w:lang w:val="fr-FR"/>
        </w:rPr>
        <w:t xml:space="preserve"> AMS : [Beta-155559 : 4390 </w:t>
      </w:r>
      <w:r w:rsidRPr="0032190F">
        <w:rPr>
          <w:rFonts w:hint="eastAsia"/>
          <w:lang w:val="fr-FR"/>
        </w:rPr>
        <w:t>±</w:t>
      </w:r>
      <w:r w:rsidRPr="0032190F">
        <w:rPr>
          <w:lang w:val="fr-FR"/>
        </w:rPr>
        <w:t xml:space="preserve"> 40 BP, CalBC 3100–2900 ; Beta-155560 : 4390 </w:t>
      </w:r>
      <w:r w:rsidRPr="0032190F">
        <w:rPr>
          <w:rFonts w:hint="eastAsia"/>
          <w:lang w:val="fr-FR"/>
        </w:rPr>
        <w:t>±</w:t>
      </w:r>
      <w:r w:rsidRPr="0032190F">
        <w:rPr>
          <w:lang w:val="fr-FR"/>
        </w:rPr>
        <w:t xml:space="preserve"> 50 BP, CalBC 3310–3230 et Cal BC 3110–2900 ; Beta-155561 :4290</w:t>
      </w:r>
      <w:r w:rsidRPr="0032190F">
        <w:rPr>
          <w:rFonts w:hint="eastAsia"/>
          <w:lang w:val="fr-FR"/>
        </w:rPr>
        <w:t>±</w:t>
      </w:r>
      <w:r w:rsidRPr="0032190F">
        <w:rPr>
          <w:lang w:val="fr-FR"/>
        </w:rPr>
        <w:t>40 BP, Cal BC 2930–2880] placent les aires de traitement du métal au début du 3</w:t>
      </w:r>
      <w:r w:rsidRPr="0032190F">
        <w:rPr>
          <w:vertAlign w:val="superscript"/>
          <w:lang w:val="fr-FR"/>
        </w:rPr>
        <w:t>e</w:t>
      </w:r>
      <w:r w:rsidRPr="0032190F">
        <w:rPr>
          <w:lang w:val="fr-FR"/>
        </w:rPr>
        <w:t xml:space="preserve"> millénaire (BIB 727 p. 72)</w:t>
      </w:r>
    </w:p>
    <w:p w14:paraId="7D99DA67" w14:textId="77777777" w:rsidR="0092739C" w:rsidRPr="0032190F" w:rsidRDefault="0092739C" w:rsidP="00242C0F">
      <w:pPr>
        <w:rPr>
          <w:lang w:val="fr-FR"/>
        </w:rPr>
      </w:pPr>
    </w:p>
    <w:p w14:paraId="125C9722" w14:textId="77777777" w:rsidR="00932284" w:rsidRPr="0032190F" w:rsidRDefault="001E115E" w:rsidP="00426FF9">
      <w:pPr>
        <w:pStyle w:val="Heading1"/>
      </w:pPr>
      <w:bookmarkStart w:id="3284" w:name="Sit_Gravas"/>
      <w:r>
        <w:t>GRAVAS</w:t>
      </w:r>
    </w:p>
    <w:bookmarkEnd w:id="3284"/>
    <w:p w14:paraId="051EB49E" w14:textId="77777777" w:rsidR="0092739C" w:rsidRPr="0032190F" w:rsidRDefault="0092739C" w:rsidP="00242C0F">
      <w:pPr>
        <w:rPr>
          <w:lang w:val="fr-FR"/>
        </w:rPr>
      </w:pPr>
    </w:p>
    <w:p w14:paraId="0603CCE5" w14:textId="5687BD55" w:rsidR="00932284" w:rsidRPr="0032190F" w:rsidRDefault="00932284" w:rsidP="00242C0F">
      <w:pPr>
        <w:jc w:val="both"/>
        <w:rPr>
          <w:lang w:val="fr-FR"/>
        </w:rPr>
      </w:pPr>
      <w:r w:rsidRPr="0032190F">
        <w:rPr>
          <w:lang w:val="fr-FR"/>
        </w:rPr>
        <w:t xml:space="preserve">La « cabane du fondeur » de Gravas à Saint-Mathieu-de-Théviers (Hérault) atteste la transformation de </w:t>
      </w:r>
      <w:hyperlink r:id="rId7739" w:anchor="Sit_Cuivre_typ_gris" w:history="1">
        <w:r w:rsidR="001E115E" w:rsidRPr="001E115E">
          <w:rPr>
            <w:rStyle w:val="Hyperlink"/>
            <w:lang w:val="fr-FR"/>
          </w:rPr>
          <w:t>cuivre gris</w:t>
        </w:r>
      </w:hyperlink>
      <w:r w:rsidRPr="0032190F">
        <w:rPr>
          <w:lang w:val="fr-FR"/>
        </w:rPr>
        <w:t xml:space="preserve">, loin des sites d’extraction, par une communauté du groupe de </w:t>
      </w:r>
      <w:hyperlink r:id="rId7740" w:anchor="Cul_Fontbuisse" w:history="1">
        <w:r w:rsidRPr="0032190F">
          <w:rPr>
            <w:rStyle w:val="Hyperlink"/>
            <w:lang w:val="fr-FR"/>
          </w:rPr>
          <w:t>Fontbuisse</w:t>
        </w:r>
      </w:hyperlink>
      <w:r w:rsidR="002F77BD" w:rsidRPr="0032190F">
        <w:rPr>
          <w:lang w:val="fr-FR"/>
        </w:rPr>
        <w:t xml:space="preserve"> </w:t>
      </w:r>
      <w:r w:rsidRPr="0032190F">
        <w:rPr>
          <w:lang w:val="fr-FR"/>
        </w:rPr>
        <w:t>(</w:t>
      </w:r>
      <w:r w:rsidR="0070027E" w:rsidRPr="0032190F">
        <w:rPr>
          <w:lang w:val="fr-FR"/>
        </w:rPr>
        <w:t>BIB</w:t>
      </w:r>
      <w:r w:rsidRPr="0032190F">
        <w:rPr>
          <w:lang w:val="fr-FR"/>
        </w:rPr>
        <w:t xml:space="preserve"> 52 p. 145)</w:t>
      </w:r>
    </w:p>
    <w:p w14:paraId="5AD82935" w14:textId="77777777" w:rsidR="00932284" w:rsidRPr="0032190F" w:rsidRDefault="00932284" w:rsidP="00242C0F">
      <w:pPr>
        <w:rPr>
          <w:lang w:val="fr-FR"/>
        </w:rPr>
      </w:pPr>
    </w:p>
    <w:p w14:paraId="31B1C30D" w14:textId="77777777" w:rsidR="00932284" w:rsidRPr="0032190F" w:rsidRDefault="00932284" w:rsidP="00242C0F">
      <w:pPr>
        <w:rPr>
          <w:lang w:val="fr-FR"/>
        </w:rPr>
      </w:pPr>
      <w:r w:rsidRPr="0032190F">
        <w:rPr>
          <w:lang w:val="fr-FR"/>
        </w:rPr>
        <w:t>Les impuretés dénotent l’utilisation de minerais cévenols. Les poignards sont nombreux et de types variés : losangiques courts, foliacés à soie, longs poignards à languette crantée. Les haches plates, moins nombreuses, ont été retrouvées sur place ( ?) (</w:t>
      </w:r>
      <w:r w:rsidR="0070027E" w:rsidRPr="0032190F">
        <w:rPr>
          <w:lang w:val="fr-FR"/>
        </w:rPr>
        <w:t>BIB</w:t>
      </w:r>
      <w:r w:rsidRPr="0032190F">
        <w:rPr>
          <w:lang w:val="fr-FR"/>
        </w:rPr>
        <w:t xml:space="preserve"> 54 p.454)</w:t>
      </w:r>
    </w:p>
    <w:p w14:paraId="0B9499AD" w14:textId="77777777" w:rsidR="004167C3" w:rsidRPr="0032190F" w:rsidRDefault="004167C3" w:rsidP="00242C0F">
      <w:pPr>
        <w:rPr>
          <w:lang w:val="fr-FR"/>
        </w:rPr>
      </w:pPr>
    </w:p>
    <w:p w14:paraId="5ED82E0E" w14:textId="22D51345" w:rsidR="004167C3" w:rsidRPr="0032190F" w:rsidRDefault="00000000" w:rsidP="00242C0F">
      <w:pPr>
        <w:rPr>
          <w:lang w:val="fr-FR"/>
        </w:rPr>
      </w:pPr>
      <w:hyperlink r:id="rId7741" w:anchor="Cul_Rouergue" w:history="1">
        <w:r w:rsidR="004167C3" w:rsidRPr="0032190F">
          <w:rPr>
            <w:rStyle w:val="Hyperlink"/>
            <w:lang w:val="fr-FR"/>
          </w:rPr>
          <w:t>statue-menhir</w:t>
        </w:r>
      </w:hyperlink>
      <w:r w:rsidR="004167C3" w:rsidRPr="0032190F">
        <w:rPr>
          <w:lang w:val="fr-FR"/>
        </w:rPr>
        <w:t xml:space="preserve"> (BIB ?)</w:t>
      </w:r>
    </w:p>
    <w:p w14:paraId="266BAF5F" w14:textId="77777777" w:rsidR="00E33A1B" w:rsidRPr="0032190F" w:rsidRDefault="00E33A1B" w:rsidP="00242C0F">
      <w:pPr>
        <w:rPr>
          <w:lang w:val="fr-FR"/>
        </w:rPr>
      </w:pPr>
    </w:p>
    <w:p w14:paraId="0C3392A7" w14:textId="77777777" w:rsidR="00E33A1B" w:rsidRPr="0032190F" w:rsidRDefault="00E33A1B" w:rsidP="00426FF9">
      <w:pPr>
        <w:pStyle w:val="Heading1"/>
      </w:pPr>
      <w:bookmarkStart w:id="3285" w:name="Sit_Lebous"/>
      <w:r w:rsidRPr="0032190F">
        <w:t>LEBOUS</w:t>
      </w:r>
    </w:p>
    <w:bookmarkEnd w:id="3285"/>
    <w:p w14:paraId="318DBA8E" w14:textId="77777777" w:rsidR="007672B3" w:rsidRPr="0032190F" w:rsidRDefault="008F5575" w:rsidP="00242C0F">
      <w:pPr>
        <w:rPr>
          <w:lang w:val="fr-FR"/>
        </w:rPr>
      </w:pPr>
      <w:r w:rsidRPr="0032190F">
        <w:rPr>
          <w:lang w:val="fr-FR"/>
        </w:rPr>
        <w:t>Le Lébous</w:t>
      </w:r>
    </w:p>
    <w:p w14:paraId="253AA1AB" w14:textId="77777777" w:rsidR="008F5575" w:rsidRPr="0032190F" w:rsidRDefault="008F5575" w:rsidP="00242C0F">
      <w:pPr>
        <w:jc w:val="both"/>
        <w:rPr>
          <w:lang w:val="fr-FR"/>
        </w:rPr>
      </w:pPr>
    </w:p>
    <w:p w14:paraId="5558ECEB" w14:textId="77777777" w:rsidR="00BC2817" w:rsidRPr="0032190F" w:rsidRDefault="00E33A1B" w:rsidP="00242C0F">
      <w:pPr>
        <w:jc w:val="both"/>
        <w:rPr>
          <w:lang w:val="fr-FR"/>
        </w:rPr>
      </w:pPr>
      <w:r w:rsidRPr="0032190F">
        <w:rPr>
          <w:lang w:val="fr-FR"/>
        </w:rPr>
        <w:lastRenderedPageBreak/>
        <w:t xml:space="preserve">Le site </w:t>
      </w:r>
      <w:r w:rsidR="00A34265" w:rsidRPr="0032190F">
        <w:rPr>
          <w:lang w:val="fr-FR"/>
        </w:rPr>
        <w:t>du</w:t>
      </w:r>
      <w:r w:rsidRPr="0032190F">
        <w:rPr>
          <w:lang w:val="fr-FR"/>
        </w:rPr>
        <w:t xml:space="preserve"> Lébous</w:t>
      </w:r>
      <w:r w:rsidR="00A34265" w:rsidRPr="0032190F">
        <w:rPr>
          <w:lang w:val="fr-FR"/>
        </w:rPr>
        <w:t xml:space="preserve"> </w:t>
      </w:r>
      <w:r w:rsidRPr="0032190F">
        <w:rPr>
          <w:lang w:val="fr-FR"/>
        </w:rPr>
        <w:t>à Saint-Mathieu-de-T</w:t>
      </w:r>
      <w:r w:rsidR="00BC2817" w:rsidRPr="0032190F">
        <w:rPr>
          <w:lang w:val="fr-FR"/>
        </w:rPr>
        <w:t>r</w:t>
      </w:r>
      <w:r w:rsidRPr="0032190F">
        <w:rPr>
          <w:lang w:val="fr-FR"/>
        </w:rPr>
        <w:t xml:space="preserve">éviers (Hérault) est une petite crête au sommet arrondi </w:t>
      </w:r>
      <w:r w:rsidR="00BC2817" w:rsidRPr="0032190F">
        <w:rPr>
          <w:lang w:val="fr-FR"/>
        </w:rPr>
        <w:t>dominant la plaine environnante :</w:t>
      </w:r>
    </w:p>
    <w:p w14:paraId="4F85DE5E" w14:textId="77777777" w:rsidR="00114BD5" w:rsidRPr="0032190F" w:rsidRDefault="00114BD5"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36"/>
        <w:gridCol w:w="6443"/>
      </w:tblGrid>
      <w:tr w:rsidR="00114BD5" w14:paraId="0AE22C18" w14:textId="77777777" w:rsidTr="00162764">
        <w:trPr>
          <w:jc w:val="center"/>
        </w:trPr>
        <w:tc>
          <w:tcPr>
            <w:tcW w:w="1036" w:type="dxa"/>
            <w:shd w:val="clear" w:color="auto" w:fill="auto"/>
          </w:tcPr>
          <w:p w14:paraId="5DB0A4AC" w14:textId="77777777" w:rsidR="00114BD5" w:rsidRDefault="00F26E36" w:rsidP="00162764">
            <w:pPr>
              <w:jc w:val="center"/>
            </w:pPr>
            <w:r>
              <w:t>phases</w:t>
            </w:r>
          </w:p>
        </w:tc>
        <w:tc>
          <w:tcPr>
            <w:tcW w:w="6443" w:type="dxa"/>
            <w:shd w:val="clear" w:color="auto" w:fill="auto"/>
          </w:tcPr>
          <w:p w14:paraId="5CAA433C" w14:textId="77777777" w:rsidR="00114BD5" w:rsidRDefault="00162764" w:rsidP="00162764">
            <w:pPr>
              <w:jc w:val="center"/>
            </w:pPr>
            <w:r>
              <w:t>description</w:t>
            </w:r>
          </w:p>
        </w:tc>
      </w:tr>
      <w:tr w:rsidR="00F26E36" w:rsidRPr="006A329A" w14:paraId="10435C3B" w14:textId="77777777" w:rsidTr="002F77BD">
        <w:trPr>
          <w:jc w:val="center"/>
        </w:trPr>
        <w:tc>
          <w:tcPr>
            <w:tcW w:w="1036" w:type="dxa"/>
            <w:shd w:val="clear" w:color="auto" w:fill="auto"/>
            <w:vAlign w:val="center"/>
          </w:tcPr>
          <w:p w14:paraId="21C23949" w14:textId="77777777" w:rsidR="00F26E36" w:rsidRDefault="00F26E36" w:rsidP="002F77BD">
            <w:pPr>
              <w:jc w:val="center"/>
            </w:pPr>
            <w:r>
              <w:t>2</w:t>
            </w:r>
          </w:p>
          <w:p w14:paraId="331C7193" w14:textId="77777777" w:rsidR="00F26E36" w:rsidRDefault="00F26E36" w:rsidP="002F77BD">
            <w:pPr>
              <w:jc w:val="center"/>
            </w:pPr>
          </w:p>
        </w:tc>
        <w:tc>
          <w:tcPr>
            <w:tcW w:w="6443" w:type="dxa"/>
            <w:shd w:val="clear" w:color="auto" w:fill="auto"/>
          </w:tcPr>
          <w:p w14:paraId="653DD5E3" w14:textId="7F5D46F1" w:rsidR="00F26E36" w:rsidRPr="0032190F" w:rsidRDefault="00F26E36" w:rsidP="00F26E36">
            <w:pPr>
              <w:jc w:val="both"/>
              <w:rPr>
                <w:sz w:val="20"/>
                <w:lang w:val="fr-FR"/>
              </w:rPr>
            </w:pPr>
            <w:r w:rsidRPr="0032190F">
              <w:rPr>
                <w:sz w:val="20"/>
                <w:lang w:val="fr-FR"/>
              </w:rPr>
              <w:t xml:space="preserve">un monument pentagonal dont le plus grand côté fait </w:t>
            </w:r>
            <w:smartTag w:uri="urn:schemas-microsoft-com:office:smarttags" w:element="metricconverter">
              <w:smartTagPr>
                <w:attr w:name="ProductID" w:val="70 m"/>
              </w:smartTagPr>
              <w:r w:rsidRPr="0032190F">
                <w:rPr>
                  <w:sz w:val="20"/>
                  <w:lang w:val="fr-FR"/>
                </w:rPr>
                <w:t>70 m</w:t>
              </w:r>
            </w:smartTag>
            <w:r w:rsidRPr="0032190F">
              <w:rPr>
                <w:sz w:val="20"/>
                <w:lang w:val="fr-FR"/>
              </w:rPr>
              <w:t xml:space="preserve"> de long, à la vocation défensive : ses murs font </w:t>
            </w:r>
            <w:smartTag w:uri="urn:schemas-microsoft-com:office:smarttags" w:element="metricconverter">
              <w:smartTagPr>
                <w:attr w:name="ProductID" w:val="1 m"/>
              </w:smartTagPr>
              <w:r w:rsidRPr="0032190F">
                <w:rPr>
                  <w:sz w:val="20"/>
                  <w:lang w:val="fr-FR"/>
                </w:rPr>
                <w:t>1 m</w:t>
              </w:r>
            </w:smartTag>
            <w:r w:rsidRPr="0032190F">
              <w:rPr>
                <w:sz w:val="20"/>
                <w:lang w:val="fr-FR"/>
              </w:rPr>
              <w:t xml:space="preserve"> d’épaisseur relie des structures circulaires d’un petit diamètre aux angles de l’édifice interprétées comme des tourelles de défense (elles seront remployées comme sépultures au </w:t>
            </w:r>
            <w:hyperlink r:id="rId7742" w:anchor="Cul_Bronze_Ancien" w:history="1">
              <w:r w:rsidRPr="0032190F">
                <w:rPr>
                  <w:rStyle w:val="Hyperlink"/>
                  <w:sz w:val="20"/>
                  <w:lang w:val="fr-FR"/>
                </w:rPr>
                <w:t>Bronze ancien</w:t>
              </w:r>
            </w:hyperlink>
            <w:r w:rsidRPr="0032190F">
              <w:rPr>
                <w:sz w:val="20"/>
                <w:lang w:val="fr-FR"/>
              </w:rPr>
              <w:t xml:space="preserve">). L’accès au monument se fait par un étroit couloir de </w:t>
            </w:r>
            <w:smartTag w:uri="urn:schemas-microsoft-com:office:smarttags" w:element="metricconverter">
              <w:smartTagPr>
                <w:attr w:name="ProductID" w:val="0,5 m"/>
              </w:smartTagPr>
              <w:r w:rsidRPr="0032190F">
                <w:rPr>
                  <w:sz w:val="20"/>
                  <w:lang w:val="fr-FR"/>
                </w:rPr>
                <w:t>0,5 m</w:t>
              </w:r>
            </w:smartTag>
            <w:r w:rsidRPr="0032190F">
              <w:rPr>
                <w:sz w:val="20"/>
                <w:lang w:val="fr-FR"/>
              </w:rPr>
              <w:t xml:space="preserve"> de large pour </w:t>
            </w:r>
            <w:smartTag w:uri="urn:schemas-microsoft-com:office:smarttags" w:element="metricconverter">
              <w:smartTagPr>
                <w:attr w:name="ProductID" w:val="4 m"/>
              </w:smartTagPr>
              <w:r w:rsidRPr="0032190F">
                <w:rPr>
                  <w:sz w:val="20"/>
                  <w:lang w:val="fr-FR"/>
                </w:rPr>
                <w:t>4 m</w:t>
              </w:r>
            </w:smartTag>
            <w:r w:rsidRPr="0032190F">
              <w:rPr>
                <w:sz w:val="20"/>
                <w:lang w:val="fr-FR"/>
              </w:rPr>
              <w:t xml:space="preserve"> de long. Sur le flanc ouest on a pu dégager une série de bâtiments dont une cabane à abside (</w:t>
            </w:r>
            <w:smartTag w:uri="urn:schemas-microsoft-com:office:smarttags" w:element="metricconverter">
              <w:smartTagPr>
                <w:attr w:name="ProductID" w:val="12 m"/>
              </w:smartTagPr>
              <w:r w:rsidRPr="0032190F">
                <w:rPr>
                  <w:sz w:val="20"/>
                  <w:lang w:val="fr-FR"/>
                </w:rPr>
                <w:t>12 m</w:t>
              </w:r>
            </w:smartTag>
            <w:r w:rsidRPr="0032190F">
              <w:rPr>
                <w:sz w:val="20"/>
                <w:lang w:val="fr-FR"/>
              </w:rPr>
              <w:t xml:space="preserve"> x </w:t>
            </w:r>
            <w:smartTag w:uri="urn:schemas-microsoft-com:office:smarttags" w:element="metricconverter">
              <w:smartTagPr>
                <w:attr w:name="ProductID" w:val="4 m"/>
              </w:smartTagPr>
              <w:r w:rsidRPr="0032190F">
                <w:rPr>
                  <w:sz w:val="20"/>
                  <w:lang w:val="fr-FR"/>
                </w:rPr>
                <w:t>4 m</w:t>
              </w:r>
            </w:smartTag>
            <w:r w:rsidRPr="0032190F">
              <w:rPr>
                <w:sz w:val="20"/>
                <w:lang w:val="fr-FR"/>
              </w:rPr>
              <w:t>) caractéristique de la civilisation chalcolithique locale. On ignore si l’essentiel de la surface intérieure était construite ou non (BIB 103 p. 169)</w:t>
            </w:r>
          </w:p>
        </w:tc>
      </w:tr>
      <w:tr w:rsidR="00F26E36" w14:paraId="7F4D5664" w14:textId="77777777" w:rsidTr="002F77BD">
        <w:trPr>
          <w:jc w:val="center"/>
        </w:trPr>
        <w:tc>
          <w:tcPr>
            <w:tcW w:w="1036" w:type="dxa"/>
            <w:shd w:val="clear" w:color="auto" w:fill="auto"/>
            <w:vAlign w:val="center"/>
          </w:tcPr>
          <w:p w14:paraId="0335F318" w14:textId="77777777" w:rsidR="00F26E36" w:rsidRDefault="00F26E36" w:rsidP="002F77BD">
            <w:pPr>
              <w:jc w:val="center"/>
            </w:pPr>
            <w:r>
              <w:t>1</w:t>
            </w:r>
          </w:p>
        </w:tc>
        <w:tc>
          <w:tcPr>
            <w:tcW w:w="6443" w:type="dxa"/>
            <w:shd w:val="clear" w:color="auto" w:fill="auto"/>
          </w:tcPr>
          <w:p w14:paraId="47BB80E9" w14:textId="77777777" w:rsidR="00F26E36" w:rsidRDefault="00F26E36" w:rsidP="00F26E36">
            <w:pPr>
              <w:jc w:val="both"/>
            </w:pPr>
            <w:r>
              <w:t>restes d’une cabane.</w:t>
            </w:r>
          </w:p>
        </w:tc>
      </w:tr>
    </w:tbl>
    <w:p w14:paraId="54F832D0" w14:textId="77777777" w:rsidR="00114BD5" w:rsidRDefault="00114BD5" w:rsidP="00242C0F">
      <w:pPr>
        <w:jc w:val="both"/>
      </w:pPr>
    </w:p>
    <w:p w14:paraId="50C23266" w14:textId="4D016915" w:rsidR="0041386D" w:rsidRPr="0032190F" w:rsidRDefault="0041386D" w:rsidP="00242C0F">
      <w:pPr>
        <w:rPr>
          <w:lang w:val="fr-FR"/>
        </w:rPr>
      </w:pPr>
      <w:r w:rsidRPr="0032190F">
        <w:rPr>
          <w:lang w:val="fr-FR"/>
        </w:rPr>
        <w:t xml:space="preserve">Habitat </w:t>
      </w:r>
      <w:hyperlink r:id="rId7743" w:anchor="Cul_Fontbuisse" w:history="1">
        <w:r w:rsidRPr="0032190F">
          <w:rPr>
            <w:rStyle w:val="Hyperlink"/>
            <w:lang w:val="fr-FR"/>
          </w:rPr>
          <w:t>fontbuxien</w:t>
        </w:r>
      </w:hyperlink>
      <w:r w:rsidRPr="0032190F">
        <w:rPr>
          <w:lang w:val="fr-FR"/>
        </w:rPr>
        <w:t xml:space="preserve"> de </w:t>
      </w:r>
      <w:smartTag w:uri="urn:schemas-microsoft-com:office:smarttags" w:element="metricconverter">
        <w:smartTagPr>
          <w:attr w:name="ProductID" w:val="3500 m2"/>
        </w:smartTagPr>
        <w:r w:rsidRPr="0032190F">
          <w:rPr>
            <w:lang w:val="fr-FR"/>
          </w:rPr>
          <w:t>3500 m</w:t>
        </w:r>
        <w:r w:rsidRPr="0032190F">
          <w:rPr>
            <w:vertAlign w:val="superscript"/>
            <w:lang w:val="fr-FR"/>
          </w:rPr>
          <w:t>2</w:t>
        </w:r>
      </w:smartTag>
      <w:r w:rsidRPr="0032190F">
        <w:rPr>
          <w:lang w:val="fr-FR"/>
        </w:rPr>
        <w:t xml:space="preserve">. Un mur de </w:t>
      </w:r>
      <w:smartTag w:uri="urn:schemas-microsoft-com:office:smarttags" w:element="metricconverter">
        <w:smartTagPr>
          <w:attr w:name="ProductID" w:val="320 m"/>
        </w:smartTagPr>
        <w:r w:rsidRPr="0032190F">
          <w:rPr>
            <w:lang w:val="fr-FR"/>
          </w:rPr>
          <w:t>320 m</w:t>
        </w:r>
      </w:smartTag>
      <w:r w:rsidRPr="0032190F">
        <w:rPr>
          <w:lang w:val="fr-FR"/>
        </w:rPr>
        <w:t xml:space="preserve"> de long et </w:t>
      </w:r>
      <w:smartTag w:uri="urn:schemas-microsoft-com:office:smarttags" w:element="metricconverter">
        <w:smartTagPr>
          <w:attr w:name="ProductID" w:val="1 m"/>
        </w:smartTagPr>
        <w:r w:rsidRPr="0032190F">
          <w:rPr>
            <w:lang w:val="fr-FR"/>
          </w:rPr>
          <w:t>1 m</w:t>
        </w:r>
      </w:smartTag>
      <w:r w:rsidRPr="0032190F">
        <w:rPr>
          <w:lang w:val="fr-FR"/>
        </w:rPr>
        <w:t xml:space="preserve"> d’épaisseur, à double parement entourant de la blocaille, clos l’ensemble. Au moins 6 structures rondes ouvrant vers l’intérieur et plusieurs cabanes à absides à l’intérieur de l’enceinte (BIB 1282)</w:t>
      </w:r>
    </w:p>
    <w:p w14:paraId="45144EEB" w14:textId="77777777" w:rsidR="0041386D" w:rsidRPr="0032190F" w:rsidRDefault="0041386D" w:rsidP="00242C0F">
      <w:pPr>
        <w:rPr>
          <w:lang w:val="fr-FR"/>
        </w:rPr>
      </w:pPr>
      <w:r w:rsidRPr="0032190F">
        <w:rPr>
          <w:lang w:val="fr-FR"/>
        </w:rPr>
        <w:br/>
        <w:t>L’étude des restes alimenatires montre la prépondérance des céréales (meules et empreintes de blés) de l’élevage (70% d’animaux domestiques dominés par le mouton deavnt le petit bœuf) (BIB 1282)</w:t>
      </w:r>
    </w:p>
    <w:p w14:paraId="37245B5F" w14:textId="77777777" w:rsidR="00EF5226" w:rsidRPr="0032190F" w:rsidRDefault="00EF5226" w:rsidP="00242C0F">
      <w:pPr>
        <w:rPr>
          <w:lang w:val="fr-FR"/>
        </w:rPr>
      </w:pPr>
    </w:p>
    <w:p w14:paraId="08D228BA" w14:textId="0631F1E3" w:rsidR="00EF5226" w:rsidRPr="0032190F" w:rsidRDefault="00EF5226" w:rsidP="00242C0F">
      <w:pPr>
        <w:rPr>
          <w:lang w:val="fr-FR"/>
        </w:rPr>
      </w:pPr>
      <w:r w:rsidRPr="0032190F">
        <w:rPr>
          <w:lang w:val="fr-FR"/>
        </w:rPr>
        <w:t xml:space="preserve">Vases de types </w:t>
      </w:r>
      <w:hyperlink r:id="rId7744" w:anchor="Cul_Mercurago_Monate" w:history="1">
        <w:r w:rsidRPr="0032190F">
          <w:rPr>
            <w:rStyle w:val="Hyperlink"/>
            <w:lang w:val="fr-FR"/>
          </w:rPr>
          <w:t>Mercurago-Monate</w:t>
        </w:r>
      </w:hyperlink>
      <w:r w:rsidRPr="0032190F">
        <w:rPr>
          <w:lang w:val="fr-FR"/>
        </w:rPr>
        <w:t xml:space="preserve"> (BIB T. Lachenal in BIB 2126)</w:t>
      </w:r>
    </w:p>
    <w:p w14:paraId="0171198D" w14:textId="77777777" w:rsidR="0041386D" w:rsidRPr="0032190F" w:rsidRDefault="0041386D" w:rsidP="00242C0F">
      <w:pPr>
        <w:rPr>
          <w:lang w:val="fr-FR"/>
        </w:rPr>
      </w:pPr>
    </w:p>
    <w:p w14:paraId="6AEDEF9E" w14:textId="308F6A1C" w:rsidR="0041386D" w:rsidRPr="0032190F" w:rsidRDefault="0041386D" w:rsidP="00242C0F">
      <w:pPr>
        <w:rPr>
          <w:lang w:val="fr-FR"/>
        </w:rPr>
      </w:pPr>
      <w:r w:rsidRPr="0032190F">
        <w:rPr>
          <w:lang w:val="fr-FR"/>
        </w:rPr>
        <w:t xml:space="preserve">Site à </w:t>
      </w:r>
      <w:r w:rsidR="008F5575" w:rsidRPr="0032190F">
        <w:rPr>
          <w:lang w:val="fr-FR"/>
        </w:rPr>
        <w:t>comparer</w:t>
      </w:r>
      <w:r w:rsidRPr="0032190F">
        <w:rPr>
          <w:lang w:val="fr-FR"/>
        </w:rPr>
        <w:t xml:space="preserve"> : </w:t>
      </w:r>
      <w:hyperlink r:id="rId7745" w:anchor="Sit_Boussargues" w:history="1">
        <w:r w:rsidRPr="0032190F">
          <w:rPr>
            <w:rStyle w:val="Hyperlink"/>
            <w:lang w:val="fr-FR"/>
          </w:rPr>
          <w:t>Boussargues</w:t>
        </w:r>
      </w:hyperlink>
    </w:p>
    <w:p w14:paraId="450E5F7C" w14:textId="77777777" w:rsidR="0041386D" w:rsidRPr="0032190F" w:rsidRDefault="0041386D" w:rsidP="00242C0F">
      <w:pPr>
        <w:rPr>
          <w:lang w:val="fr-FR"/>
        </w:rPr>
      </w:pPr>
    </w:p>
    <w:p w14:paraId="5371EA64" w14:textId="29AEB94A" w:rsidR="00491D33" w:rsidRPr="0032190F" w:rsidRDefault="00491D33" w:rsidP="004167C3">
      <w:pPr>
        <w:rPr>
          <w:lang w:val="fr-FR"/>
        </w:rPr>
      </w:pPr>
      <w:r w:rsidRPr="0032190F">
        <w:rPr>
          <w:lang w:val="fr-FR"/>
        </w:rPr>
        <w:t xml:space="preserve">Ce site montre une (ou des) stèle(s) en </w:t>
      </w:r>
      <w:r w:rsidR="008B4481" w:rsidRPr="0032190F">
        <w:rPr>
          <w:lang w:val="fr-FR"/>
        </w:rPr>
        <w:t>réemploi</w:t>
      </w:r>
      <w:r w:rsidRPr="0032190F">
        <w:rPr>
          <w:lang w:val="fr-FR"/>
        </w:rPr>
        <w:t xml:space="preserve"> (BIB 93 p. 33)</w:t>
      </w:r>
      <w:r w:rsidR="004167C3" w:rsidRPr="0032190F">
        <w:rPr>
          <w:lang w:val="fr-FR"/>
        </w:rPr>
        <w:t xml:space="preserve"> </w:t>
      </w:r>
      <w:hyperlink r:id="rId7746" w:anchor="Cul_Rouergue" w:history="1">
        <w:r w:rsidR="004167C3" w:rsidRPr="0032190F">
          <w:rPr>
            <w:rStyle w:val="Hyperlink"/>
            <w:lang w:val="fr-FR"/>
          </w:rPr>
          <w:t>statue-menhir</w:t>
        </w:r>
      </w:hyperlink>
      <w:r w:rsidR="004167C3" w:rsidRPr="0032190F">
        <w:rPr>
          <w:lang w:val="fr-FR"/>
        </w:rPr>
        <w:t xml:space="preserve"> (BIB ?)</w:t>
      </w:r>
    </w:p>
    <w:p w14:paraId="5439F012" w14:textId="77777777" w:rsidR="00A34265" w:rsidRPr="0032190F" w:rsidRDefault="00A34265" w:rsidP="00242C0F">
      <w:pPr>
        <w:jc w:val="both"/>
        <w:rPr>
          <w:lang w:val="fr-FR"/>
        </w:rPr>
      </w:pPr>
    </w:p>
    <w:p w14:paraId="4DBBB20A" w14:textId="77777777" w:rsidR="00A34265" w:rsidRPr="0032190F" w:rsidRDefault="00A34265" w:rsidP="00A34265">
      <w:pPr>
        <w:pStyle w:val="Heading2"/>
      </w:pPr>
      <w:r w:rsidRPr="0032190F">
        <w:t>Stèles</w:t>
      </w:r>
    </w:p>
    <w:p w14:paraId="34A9F8C2" w14:textId="77777777" w:rsidR="00A34265" w:rsidRPr="0032190F" w:rsidRDefault="00A34265" w:rsidP="00A34265">
      <w:pPr>
        <w:rPr>
          <w:lang w:val="fr-FR"/>
        </w:rPr>
      </w:pPr>
    </w:p>
    <w:p w14:paraId="77B8FD1F" w14:textId="77777777" w:rsidR="00A34265" w:rsidRPr="0032190F" w:rsidRDefault="00A34265" w:rsidP="00A34265">
      <w:pPr>
        <w:rPr>
          <w:lang w:val="fr-FR"/>
        </w:rPr>
      </w:pPr>
    </w:p>
    <w:p w14:paraId="0ED37584" w14:textId="77777777" w:rsidR="00A34265" w:rsidRPr="0032190F" w:rsidRDefault="00A34265" w:rsidP="00A34265">
      <w:pPr>
        <w:pStyle w:val="Heading3"/>
      </w:pPr>
      <w:r w:rsidRPr="0032190F">
        <w:t>Lebous 1</w:t>
      </w:r>
    </w:p>
    <w:p w14:paraId="6150081E" w14:textId="77777777" w:rsidR="00A34265" w:rsidRPr="0032190F" w:rsidRDefault="00A34265" w:rsidP="00A34265">
      <w:pPr>
        <w:rPr>
          <w:lang w:val="fr-FR"/>
        </w:rPr>
      </w:pPr>
    </w:p>
    <w:p w14:paraId="56544575" w14:textId="77777777" w:rsidR="00A34265" w:rsidRPr="0032190F" w:rsidRDefault="00A34265" w:rsidP="00A34265">
      <w:pPr>
        <w:pStyle w:val="Heading3"/>
      </w:pPr>
      <w:r w:rsidRPr="0032190F">
        <w:t>Lebous 2</w:t>
      </w:r>
    </w:p>
    <w:p w14:paraId="79F97C2E" w14:textId="77777777" w:rsidR="00491D33" w:rsidRPr="0032190F" w:rsidRDefault="00491D33" w:rsidP="00242C0F">
      <w:pPr>
        <w:rPr>
          <w:lang w:val="fr-FR"/>
        </w:rPr>
      </w:pPr>
    </w:p>
    <w:p w14:paraId="731DF961" w14:textId="77777777" w:rsidR="004167C3" w:rsidRPr="0032190F" w:rsidRDefault="004167C3" w:rsidP="00426FF9">
      <w:pPr>
        <w:pStyle w:val="Heading1"/>
      </w:pPr>
      <w:bookmarkStart w:id="3286" w:name="Sit_Montferrand"/>
      <w:r w:rsidRPr="0032190F">
        <w:t>MONTFERRAND</w:t>
      </w:r>
    </w:p>
    <w:bookmarkEnd w:id="3286"/>
    <w:p w14:paraId="5FF4E410" w14:textId="77777777" w:rsidR="004167C3" w:rsidRPr="0032190F" w:rsidRDefault="004167C3" w:rsidP="00242C0F">
      <w:pPr>
        <w:rPr>
          <w:lang w:val="fr-FR"/>
        </w:rPr>
      </w:pPr>
    </w:p>
    <w:p w14:paraId="50DE3452" w14:textId="50105D59" w:rsidR="004167C3" w:rsidRPr="0032190F" w:rsidRDefault="00000000" w:rsidP="00520069">
      <w:pPr>
        <w:rPr>
          <w:lang w:val="fr-FR"/>
        </w:rPr>
      </w:pPr>
      <w:hyperlink r:id="rId7747" w:anchor="Cul_Rouergue" w:history="1">
        <w:r w:rsidR="004167C3" w:rsidRPr="0032190F">
          <w:rPr>
            <w:rStyle w:val="Hyperlink"/>
            <w:lang w:val="fr-FR"/>
          </w:rPr>
          <w:t>statue-menhir</w:t>
        </w:r>
      </w:hyperlink>
      <w:r w:rsidR="004167C3" w:rsidRPr="0032190F">
        <w:rPr>
          <w:lang w:val="fr-FR"/>
        </w:rPr>
        <w:t xml:space="preserve"> de Montferrand </w:t>
      </w:r>
      <w:r w:rsidR="00F4509D" w:rsidRPr="0032190F">
        <w:rPr>
          <w:lang w:val="fr-FR"/>
        </w:rPr>
        <w:t xml:space="preserve">(Saint-Mathieu-de-Tréviers, Hérault) </w:t>
      </w:r>
      <w:r w:rsidR="004167C3" w:rsidRPr="0032190F">
        <w:rPr>
          <w:lang w:val="fr-FR"/>
        </w:rPr>
        <w:t>(BIB ?)</w:t>
      </w:r>
      <w:r w:rsidR="00F4509D" w:rsidRPr="0032190F">
        <w:rPr>
          <w:lang w:val="fr-FR"/>
        </w:rPr>
        <w:t xml:space="preserve"> clairement associée à un site Ferrières (Colomer 1975) (BIB 2285 p. 250)</w:t>
      </w:r>
      <w:r w:rsidR="00520069" w:rsidRPr="0032190F">
        <w:rPr>
          <w:lang w:val="fr-FR"/>
        </w:rPr>
        <w:t xml:space="preserve"> La stèle masculine de Montferrand (a été découverte dans un fond de cabane ferrérien (X. Guthers , 1975) (BIB 2372 p. 53)</w:t>
      </w:r>
    </w:p>
    <w:p w14:paraId="778A06F3" w14:textId="77777777" w:rsidR="004167C3" w:rsidRPr="0032190F" w:rsidRDefault="004167C3" w:rsidP="00242C0F">
      <w:pPr>
        <w:rPr>
          <w:lang w:val="fr-FR"/>
        </w:rPr>
      </w:pPr>
    </w:p>
    <w:p w14:paraId="05399E54" w14:textId="77777777" w:rsidR="004167C3" w:rsidRPr="0032190F" w:rsidRDefault="004167C3" w:rsidP="00426FF9">
      <w:pPr>
        <w:pStyle w:val="Heading1"/>
      </w:pPr>
      <w:bookmarkStart w:id="3287" w:name="Sit_Rosseirone"/>
      <w:r w:rsidRPr="0032190F">
        <w:t>ROSSEIRONE</w:t>
      </w:r>
      <w:bookmarkEnd w:id="3287"/>
    </w:p>
    <w:p w14:paraId="0E7BAE59" w14:textId="77777777" w:rsidR="004167C3" w:rsidRPr="0032190F" w:rsidRDefault="004167C3" w:rsidP="00242C0F">
      <w:pPr>
        <w:rPr>
          <w:lang w:val="fr-FR"/>
        </w:rPr>
      </w:pPr>
      <w:r w:rsidRPr="0032190F">
        <w:rPr>
          <w:lang w:val="fr-FR"/>
        </w:rPr>
        <w:t>Rosseironne</w:t>
      </w:r>
    </w:p>
    <w:p w14:paraId="39DC37CB" w14:textId="77777777" w:rsidR="004167C3" w:rsidRPr="0032190F" w:rsidRDefault="004167C3" w:rsidP="00242C0F">
      <w:pPr>
        <w:rPr>
          <w:lang w:val="fr-FR"/>
        </w:rPr>
      </w:pPr>
    </w:p>
    <w:p w14:paraId="505527B5" w14:textId="25D67D6D" w:rsidR="004167C3" w:rsidRPr="0032190F" w:rsidRDefault="00000000" w:rsidP="004167C3">
      <w:pPr>
        <w:rPr>
          <w:lang w:val="fr-FR"/>
        </w:rPr>
      </w:pPr>
      <w:hyperlink r:id="rId7748" w:anchor="Cul_Rouergue" w:history="1">
        <w:r w:rsidR="004167C3" w:rsidRPr="0032190F">
          <w:rPr>
            <w:rStyle w:val="Hyperlink"/>
            <w:lang w:val="fr-FR"/>
          </w:rPr>
          <w:t>statue-menhir</w:t>
        </w:r>
      </w:hyperlink>
      <w:r w:rsidR="004167C3" w:rsidRPr="0032190F">
        <w:rPr>
          <w:lang w:val="fr-FR"/>
        </w:rPr>
        <w:t xml:space="preserve"> de Rosseirone à Castelnau-Valence (BIB ?)</w:t>
      </w:r>
    </w:p>
    <w:p w14:paraId="6DE13719" w14:textId="77777777" w:rsidR="004167C3" w:rsidRPr="0032190F" w:rsidRDefault="004167C3" w:rsidP="00242C0F">
      <w:pPr>
        <w:rPr>
          <w:lang w:val="fr-FR"/>
        </w:rPr>
      </w:pPr>
    </w:p>
    <w:p w14:paraId="740BACF2" w14:textId="77777777" w:rsidR="004167C3" w:rsidRPr="0032190F" w:rsidRDefault="004167C3" w:rsidP="00426FF9">
      <w:pPr>
        <w:pStyle w:val="Heading1"/>
      </w:pPr>
      <w:bookmarkStart w:id="3288" w:name="Sit_Mas_Martin"/>
      <w:r w:rsidRPr="0032190F">
        <w:t>MAS MARTIN</w:t>
      </w:r>
    </w:p>
    <w:bookmarkEnd w:id="3288"/>
    <w:p w14:paraId="7EF6AB48" w14:textId="77777777" w:rsidR="004167C3" w:rsidRPr="0032190F" w:rsidRDefault="004167C3" w:rsidP="00242C0F">
      <w:pPr>
        <w:rPr>
          <w:lang w:val="fr-FR"/>
        </w:rPr>
      </w:pPr>
    </w:p>
    <w:p w14:paraId="5815F499" w14:textId="6095BCD4" w:rsidR="004167C3" w:rsidRPr="0032190F" w:rsidRDefault="00000000" w:rsidP="004167C3">
      <w:pPr>
        <w:rPr>
          <w:lang w:val="fr-FR"/>
        </w:rPr>
      </w:pPr>
      <w:hyperlink r:id="rId7749" w:anchor="Cul_Rouergue" w:history="1">
        <w:r w:rsidR="004167C3" w:rsidRPr="0032190F">
          <w:rPr>
            <w:rStyle w:val="Hyperlink"/>
            <w:lang w:val="fr-FR"/>
          </w:rPr>
          <w:t>statue-menhir</w:t>
        </w:r>
      </w:hyperlink>
      <w:r w:rsidR="004167C3" w:rsidRPr="0032190F">
        <w:rPr>
          <w:lang w:val="fr-FR"/>
        </w:rPr>
        <w:t xml:space="preserve"> de Mas Martin à Castelnau-Valence (BIB ?)</w:t>
      </w:r>
    </w:p>
    <w:p w14:paraId="5D556CC5" w14:textId="77777777" w:rsidR="004167C3" w:rsidRPr="0032190F" w:rsidRDefault="004167C3" w:rsidP="00242C0F">
      <w:pPr>
        <w:rPr>
          <w:lang w:val="fr-FR"/>
        </w:rPr>
      </w:pPr>
    </w:p>
    <w:p w14:paraId="313A9D94" w14:textId="77777777" w:rsidR="004167C3" w:rsidRPr="0032190F" w:rsidRDefault="004167C3" w:rsidP="00242C0F">
      <w:pPr>
        <w:rPr>
          <w:lang w:val="fr-FR"/>
        </w:rPr>
      </w:pPr>
    </w:p>
    <w:p w14:paraId="30BC12B4" w14:textId="77777777" w:rsidR="00B0723C" w:rsidRPr="0032190F" w:rsidRDefault="00B0723C" w:rsidP="00426FF9">
      <w:pPr>
        <w:pStyle w:val="Heading1"/>
      </w:pPr>
      <w:bookmarkStart w:id="3289" w:name="Sit_Pouget"/>
      <w:r w:rsidRPr="0032190F">
        <w:t>POUGET</w:t>
      </w:r>
    </w:p>
    <w:bookmarkEnd w:id="3289"/>
    <w:p w14:paraId="3A26585C" w14:textId="77777777" w:rsidR="00B0723C" w:rsidRDefault="00B0723C" w:rsidP="00242C0F">
      <w:pPr>
        <w:rPr>
          <w:lang w:val="fr-FR"/>
        </w:rPr>
      </w:pPr>
    </w:p>
    <w:p w14:paraId="6C189A82" w14:textId="77777777" w:rsidR="00934A22" w:rsidRDefault="00934A22" w:rsidP="00934A22">
      <w:pPr>
        <w:pStyle w:val="Heading2"/>
      </w:pPr>
      <w:r>
        <w:t>dolmen</w:t>
      </w:r>
    </w:p>
    <w:p w14:paraId="06EC6C4F" w14:textId="77777777" w:rsidR="00934A22" w:rsidRPr="0032190F" w:rsidRDefault="00934A22" w:rsidP="00242C0F">
      <w:pPr>
        <w:rPr>
          <w:lang w:val="fr-FR"/>
        </w:rPr>
      </w:pPr>
    </w:p>
    <w:p w14:paraId="3703C893" w14:textId="74DBB648" w:rsidR="000455C8" w:rsidRPr="0032190F" w:rsidRDefault="00B0723C" w:rsidP="006422A3">
      <w:pPr>
        <w:jc w:val="both"/>
        <w:rPr>
          <w:lang w:val="fr-FR"/>
        </w:rPr>
      </w:pPr>
      <w:r w:rsidRPr="0032190F">
        <w:rPr>
          <w:lang w:val="fr-FR"/>
        </w:rPr>
        <w:t xml:space="preserve">Le </w:t>
      </w:r>
      <w:hyperlink r:id="rId7750" w:anchor="Cul_Megalith" w:history="1">
        <w:r w:rsidRPr="0032190F">
          <w:rPr>
            <w:rStyle w:val="Hyperlink"/>
            <w:lang w:val="fr-FR"/>
          </w:rPr>
          <w:t>dolmen</w:t>
        </w:r>
      </w:hyperlink>
      <w:r w:rsidRPr="0032190F">
        <w:rPr>
          <w:lang w:val="fr-FR"/>
        </w:rPr>
        <w:t xml:space="preserve"> du Pouget </w:t>
      </w:r>
      <w:r w:rsidR="000455C8" w:rsidRPr="0032190F">
        <w:rPr>
          <w:lang w:val="fr-FR"/>
        </w:rPr>
        <w:t xml:space="preserve">au le lieu-dit les Crozes </w:t>
      </w:r>
      <w:r w:rsidRPr="0032190F">
        <w:rPr>
          <w:lang w:val="fr-FR"/>
        </w:rPr>
        <w:t>(</w:t>
      </w:r>
      <w:r w:rsidR="00695315" w:rsidRPr="0032190F">
        <w:rPr>
          <w:lang w:val="fr-FR"/>
        </w:rPr>
        <w:t xml:space="preserve">Hérault) </w:t>
      </w:r>
      <w:r w:rsidR="000455C8" w:rsidRPr="0032190F">
        <w:rPr>
          <w:lang w:val="fr-FR"/>
        </w:rPr>
        <w:t xml:space="preserve">est situé sur une petite éminence qui domine la rive gauche de la plaine de l’Hérault. </w:t>
      </w:r>
    </w:p>
    <w:p w14:paraId="273279E2" w14:textId="77777777" w:rsidR="000455C8" w:rsidRPr="0032190F" w:rsidRDefault="000455C8" w:rsidP="00242C0F">
      <w:pPr>
        <w:rPr>
          <w:lang w:val="fr-FR"/>
        </w:rPr>
      </w:pPr>
    </w:p>
    <w:p w14:paraId="567A9BB5" w14:textId="77777777" w:rsidR="00695315" w:rsidRPr="0032190F" w:rsidRDefault="000455C8" w:rsidP="00242C0F">
      <w:pPr>
        <w:jc w:val="both"/>
        <w:rPr>
          <w:lang w:val="fr-FR"/>
        </w:rPr>
      </w:pPr>
      <w:r w:rsidRPr="0032190F">
        <w:rPr>
          <w:lang w:val="fr-FR"/>
        </w:rPr>
        <w:t xml:space="preserve">Le dolmen </w:t>
      </w:r>
      <w:r w:rsidR="00695315" w:rsidRPr="0032190F">
        <w:rPr>
          <w:lang w:val="fr-FR"/>
        </w:rPr>
        <w:t>montre un plan allongé</w:t>
      </w:r>
      <w:r w:rsidRPr="0032190F">
        <w:rPr>
          <w:lang w:val="fr-FR"/>
        </w:rPr>
        <w:t xml:space="preserve">. Il est enterré dans une tranchée profonde de près de </w:t>
      </w:r>
      <w:smartTag w:uri="urn:schemas-microsoft-com:office:smarttags" w:element="metricconverter">
        <w:smartTagPr>
          <w:attr w:name="ProductID" w:val="1 m"/>
        </w:smartTagPr>
        <w:r w:rsidRPr="0032190F">
          <w:rPr>
            <w:lang w:val="fr-FR"/>
          </w:rPr>
          <w:t>1 m</w:t>
        </w:r>
      </w:smartTag>
      <w:r w:rsidRPr="0032190F">
        <w:rPr>
          <w:lang w:val="fr-FR"/>
        </w:rPr>
        <w:t>. Le couloir d’accès de long environ et ouvre au Sud-Ouest</w:t>
      </w:r>
      <w:r w:rsidR="00695315" w:rsidRPr="0032190F">
        <w:rPr>
          <w:lang w:val="fr-FR"/>
        </w:rPr>
        <w:t>. La chambre funéraire est précédée d’une anticella</w:t>
      </w:r>
      <w:r w:rsidRPr="0032190F">
        <w:rPr>
          <w:lang w:val="fr-FR"/>
        </w:rPr>
        <w:t xml:space="preserve"> de </w:t>
      </w:r>
      <w:smartTag w:uri="urn:schemas-microsoft-com:office:smarttags" w:element="metricconverter">
        <w:smartTagPr>
          <w:attr w:name="ProductID" w:val="2,5 m"/>
        </w:smartTagPr>
        <w:r w:rsidRPr="0032190F">
          <w:rPr>
            <w:lang w:val="fr-FR"/>
          </w:rPr>
          <w:t>2,5 m</w:t>
        </w:r>
      </w:smartTag>
      <w:r w:rsidRPr="0032190F">
        <w:rPr>
          <w:lang w:val="fr-FR"/>
        </w:rPr>
        <w:t xml:space="preserve"> de long et d’une chambre de </w:t>
      </w:r>
      <w:smartTag w:uri="urn:schemas-microsoft-com:office:smarttags" w:element="metricconverter">
        <w:smartTagPr>
          <w:attr w:name="ProductID" w:val="5,75 m"/>
        </w:smartTagPr>
        <w:r w:rsidRPr="0032190F">
          <w:rPr>
            <w:lang w:val="fr-FR"/>
          </w:rPr>
          <w:t>5,75 m</w:t>
        </w:r>
      </w:smartTag>
      <w:r w:rsidRPr="0032190F">
        <w:rPr>
          <w:lang w:val="fr-FR"/>
        </w:rPr>
        <w:t xml:space="preserve">. </w:t>
      </w:r>
      <w:r w:rsidR="0054061B" w:rsidRPr="0032190F">
        <w:rPr>
          <w:lang w:val="fr-FR"/>
        </w:rPr>
        <w:t xml:space="preserve">Le passage de l’une à l’autre (anticella-chambre) se fait par une dalle soignée « en porte de four ». Une échancrure dans le coin supérieur gauche de la dite dalle aménage une petite fenètre entre les deux cellules. </w:t>
      </w:r>
      <w:r w:rsidRPr="0032190F">
        <w:rPr>
          <w:lang w:val="fr-FR"/>
        </w:rPr>
        <w:t xml:space="preserve">Le monument fait </w:t>
      </w:r>
      <w:smartTag w:uri="urn:schemas-microsoft-com:office:smarttags" w:element="metricconverter">
        <w:smartTagPr>
          <w:attr w:name="ProductID" w:val="12 m"/>
        </w:smartTagPr>
        <w:r w:rsidRPr="0032190F">
          <w:rPr>
            <w:lang w:val="fr-FR"/>
          </w:rPr>
          <w:t>12 m</w:t>
        </w:r>
      </w:smartTag>
      <w:r w:rsidRPr="0032190F">
        <w:rPr>
          <w:lang w:val="fr-FR"/>
        </w:rPr>
        <w:t xml:space="preserve"> dans sa totalité</w:t>
      </w:r>
      <w:r w:rsidR="0054061B" w:rsidRPr="0032190F">
        <w:rPr>
          <w:lang w:val="fr-FR"/>
        </w:rPr>
        <w:t>. Les murs latéraux et terminaux sont appareillés en panneaux dits « à piles d’assiettes » monté en léger encorbellement jusqu’aux dalles de couverture. L’ensemble était inclus dans un tertre circulaire constitué de terre noire (BIB 1283)</w:t>
      </w:r>
    </w:p>
    <w:p w14:paraId="38B448F8" w14:textId="77777777" w:rsidR="00695315" w:rsidRPr="0032190F" w:rsidRDefault="00695315" w:rsidP="00242C0F">
      <w:pPr>
        <w:rPr>
          <w:lang w:val="fr-FR"/>
        </w:rPr>
      </w:pPr>
    </w:p>
    <w:p w14:paraId="7760203E" w14:textId="77777777" w:rsidR="00B0723C" w:rsidRPr="0032190F" w:rsidRDefault="00695315" w:rsidP="00242C0F">
      <w:pPr>
        <w:rPr>
          <w:lang w:val="fr-FR"/>
        </w:rPr>
      </w:pPr>
      <w:r w:rsidRPr="0032190F">
        <w:rPr>
          <w:lang w:val="fr-FR"/>
        </w:rPr>
        <w:t>Il appartient à l’ensemble des dolmens bas-rhodanien et est-languedocien (BIB 17)</w:t>
      </w:r>
    </w:p>
    <w:p w14:paraId="3DC1D5AC" w14:textId="77777777" w:rsidR="006E7544" w:rsidRDefault="006E7544" w:rsidP="00242C0F">
      <w:pPr>
        <w:rPr>
          <w:lang w:val="fr-FR"/>
        </w:rPr>
      </w:pPr>
    </w:p>
    <w:p w14:paraId="502EF7BB" w14:textId="77777777" w:rsidR="00934A22" w:rsidRDefault="00934A22" w:rsidP="00934A22">
      <w:pPr>
        <w:pStyle w:val="Heading2"/>
      </w:pPr>
      <w:bookmarkStart w:id="3290" w:name="Sit_Pouget_stele"/>
      <w:r>
        <w:t>stèles</w:t>
      </w:r>
    </w:p>
    <w:bookmarkEnd w:id="3290"/>
    <w:p w14:paraId="34E2AF61" w14:textId="77777777" w:rsidR="00934A22" w:rsidRDefault="00934A22" w:rsidP="00242C0F">
      <w:pPr>
        <w:rPr>
          <w:lang w:val="fr-FR"/>
        </w:rPr>
      </w:pPr>
    </w:p>
    <w:p w14:paraId="776EEC09" w14:textId="684D5D83" w:rsidR="00934A22" w:rsidRPr="00934A22" w:rsidRDefault="00934A22" w:rsidP="00934A22">
      <w:pPr>
        <w:rPr>
          <w:lang w:val="fr-FR"/>
        </w:rPr>
      </w:pPr>
      <w:r>
        <w:rPr>
          <w:lang w:val="fr-FR"/>
        </w:rPr>
        <w:t>s</w:t>
      </w:r>
      <w:r w:rsidRPr="00934A22">
        <w:rPr>
          <w:lang w:val="fr-FR"/>
        </w:rPr>
        <w:t xml:space="preserve">tèles du </w:t>
      </w:r>
      <w:hyperlink r:id="rId7751" w:anchor="Cul_Chateau_Blanc_Ubac" w:history="1">
        <w:r w:rsidRPr="00934A22">
          <w:rPr>
            <w:rStyle w:val="Hyperlink"/>
            <w:lang w:val="fr-FR"/>
          </w:rPr>
          <w:t>gr. Chateau Blanc/Ubac</w:t>
        </w:r>
      </w:hyperlink>
      <w:r>
        <w:rPr>
          <w:lang w:val="fr-FR"/>
        </w:rPr>
        <w:t xml:space="preserve"> (BIB 3176)</w:t>
      </w:r>
    </w:p>
    <w:p w14:paraId="75620044" w14:textId="3E821A40" w:rsidR="006E7544" w:rsidRPr="0032190F" w:rsidRDefault="006E7544" w:rsidP="00242C0F">
      <w:pPr>
        <w:rPr>
          <w:lang w:val="fr-FR"/>
        </w:rPr>
      </w:pPr>
      <w:r w:rsidRPr="0032190F">
        <w:rPr>
          <w:color w:val="211D1E"/>
          <w:szCs w:val="20"/>
          <w:lang w:val="fr-FR"/>
        </w:rPr>
        <w:t>Les stèles découvertes en réem</w:t>
      </w:r>
      <w:r w:rsidRPr="0032190F">
        <w:rPr>
          <w:color w:val="211D1E"/>
          <w:szCs w:val="20"/>
          <w:lang w:val="fr-FR"/>
        </w:rPr>
        <w:softHyphen/>
        <w:t>ploi dans le dolmen du Pouget (dans l’Hérault, à plus de 150 km à l’ouest) et conservées au musée de Lodève appar</w:t>
      </w:r>
      <w:r w:rsidRPr="0032190F">
        <w:rPr>
          <w:color w:val="211D1E"/>
          <w:szCs w:val="20"/>
          <w:lang w:val="fr-FR"/>
        </w:rPr>
        <w:softHyphen/>
        <w:t>tiennent à la même famille (</w:t>
      </w:r>
      <w:hyperlink r:id="rId7752" w:anchor="Cul_Steles_Durancienne" w:history="1">
        <w:r w:rsidRPr="0032190F">
          <w:rPr>
            <w:rStyle w:val="Hyperlink"/>
            <w:szCs w:val="20"/>
            <w:lang w:val="fr-FR"/>
          </w:rPr>
          <w:t>stèles duranciennes</w:t>
        </w:r>
      </w:hyperlink>
      <w:r w:rsidRPr="0032190F">
        <w:rPr>
          <w:color w:val="211D1E"/>
          <w:szCs w:val="20"/>
          <w:lang w:val="fr-FR"/>
        </w:rPr>
        <w:t>) (BIB 2296)</w:t>
      </w:r>
      <w:r w:rsidR="00934A22">
        <w:rPr>
          <w:color w:val="211D1E"/>
          <w:szCs w:val="20"/>
          <w:lang w:val="fr-FR"/>
        </w:rPr>
        <w:t xml:space="preserve"> En remploi </w:t>
      </w:r>
      <w:r w:rsidR="00934A22" w:rsidRPr="00934A22">
        <w:rPr>
          <w:color w:val="211D1E"/>
          <w:szCs w:val="20"/>
          <w:lang w:val="fr-FR"/>
        </w:rPr>
        <w:t xml:space="preserve">(Arnal G.-B. et al., 1986 ; Hasler 1998 ; Hasler et al., 1998 et 2002 ; Sauzade, 2012 ; Sauzade et al., 2015) </w:t>
      </w:r>
      <w:r w:rsidR="00934A22">
        <w:rPr>
          <w:lang w:val="fr-FR"/>
        </w:rPr>
        <w:t>(BIB 3176)</w:t>
      </w:r>
    </w:p>
    <w:p w14:paraId="4BB1193A" w14:textId="77777777" w:rsidR="00B0723C" w:rsidRPr="0032190F" w:rsidRDefault="00B0723C" w:rsidP="00242C0F">
      <w:pPr>
        <w:rPr>
          <w:lang w:val="fr-FR"/>
        </w:rPr>
      </w:pPr>
    </w:p>
    <w:p w14:paraId="6421AEE5" w14:textId="77777777" w:rsidR="003447BE" w:rsidRPr="0032190F" w:rsidRDefault="003447BE" w:rsidP="00426FF9">
      <w:pPr>
        <w:pStyle w:val="Heading1"/>
      </w:pPr>
      <w:bookmarkStart w:id="3291" w:name="Sit_Labeil"/>
      <w:r w:rsidRPr="0032190F">
        <w:t>LABEIL (Grotte de)</w:t>
      </w:r>
    </w:p>
    <w:bookmarkEnd w:id="3291"/>
    <w:p w14:paraId="7B3F6573" w14:textId="3C02CCE2" w:rsidR="003447BE" w:rsidRDefault="00EA6192" w:rsidP="00242C0F">
      <w:pPr>
        <w:rPr>
          <w:lang w:val="fr-FR"/>
        </w:rPr>
      </w:pPr>
      <w:r>
        <w:rPr>
          <w:lang w:val="fr-FR"/>
        </w:rPr>
        <w:t xml:space="preserve">v. </w:t>
      </w:r>
      <w:hyperlink r:id="rId7753" w:anchor="Cul_Rouergue_zArticle" w:history="1">
        <w:r w:rsidRPr="00EA6192">
          <w:rPr>
            <w:rStyle w:val="Hyperlink"/>
            <w:lang w:val="fr-FR"/>
          </w:rPr>
          <w:t>A</w:t>
        </w:r>
      </w:hyperlink>
    </w:p>
    <w:p w14:paraId="4A23D9F3" w14:textId="77777777" w:rsidR="00EA6192" w:rsidRPr="0032190F" w:rsidRDefault="00EA6192" w:rsidP="00242C0F">
      <w:pPr>
        <w:rPr>
          <w:lang w:val="fr-FR"/>
        </w:rPr>
      </w:pPr>
    </w:p>
    <w:p w14:paraId="5C6D0BC7" w14:textId="729FDE88" w:rsidR="00450ABD" w:rsidRPr="0032190F" w:rsidRDefault="00450ABD" w:rsidP="00242C0F">
      <w:pPr>
        <w:rPr>
          <w:lang w:val="fr-FR"/>
        </w:rPr>
      </w:pPr>
      <w:r w:rsidRPr="0032190F">
        <w:rPr>
          <w:lang w:val="fr-FR"/>
        </w:rPr>
        <w:t>La grotte</w:t>
      </w:r>
      <w:r w:rsidR="000A17ED" w:rsidRPr="0032190F">
        <w:rPr>
          <w:lang w:val="fr-FR"/>
        </w:rPr>
        <w:t xml:space="preserve"> </w:t>
      </w:r>
      <w:r w:rsidRPr="0032190F">
        <w:rPr>
          <w:lang w:val="fr-FR"/>
        </w:rPr>
        <w:t xml:space="preserve">de Labeil (Lauroux, Hérault) a livré fragment d’alêne et poignard losangique liée à une occupation du groupe de </w:t>
      </w:r>
      <w:hyperlink r:id="rId7754" w:anchor="Cul_Ferrières" w:history="1">
        <w:r w:rsidRPr="0032190F">
          <w:rPr>
            <w:rStyle w:val="Hyperlink"/>
            <w:lang w:val="fr-FR"/>
          </w:rPr>
          <w:t>Ferrières</w:t>
        </w:r>
      </w:hyperlink>
      <w:r w:rsidRPr="0032190F">
        <w:rPr>
          <w:lang w:val="fr-FR"/>
        </w:rPr>
        <w:t xml:space="preserve"> (BIB 54 p. 450). </w:t>
      </w:r>
    </w:p>
    <w:p w14:paraId="5E69BC97" w14:textId="77777777" w:rsidR="00247429" w:rsidRPr="0032190F" w:rsidRDefault="00247429" w:rsidP="00242C0F">
      <w:pPr>
        <w:rPr>
          <w:lang w:val="fr-FR"/>
        </w:rPr>
      </w:pPr>
    </w:p>
    <w:p w14:paraId="1974CAE5" w14:textId="77777777" w:rsidR="00247429" w:rsidRDefault="00247429" w:rsidP="00242C0F">
      <w:r>
        <w:t>Habitat stratifié en grotte :</w:t>
      </w:r>
    </w:p>
    <w:p w14:paraId="30986518" w14:textId="77777777" w:rsidR="003543ED" w:rsidRDefault="003543ED" w:rsidP="00242C0F"/>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09"/>
        <w:gridCol w:w="2955"/>
      </w:tblGrid>
      <w:tr w:rsidR="003543ED" w14:paraId="370B40AF" w14:textId="77777777" w:rsidTr="00EA6192">
        <w:trPr>
          <w:jc w:val="center"/>
        </w:trPr>
        <w:tc>
          <w:tcPr>
            <w:tcW w:w="1109" w:type="dxa"/>
            <w:shd w:val="clear" w:color="auto" w:fill="auto"/>
          </w:tcPr>
          <w:p w14:paraId="616B2282" w14:textId="77777777" w:rsidR="003543ED" w:rsidRDefault="003543ED" w:rsidP="00EA6192">
            <w:pPr>
              <w:jc w:val="center"/>
            </w:pPr>
            <w:r>
              <w:t>couches</w:t>
            </w:r>
          </w:p>
        </w:tc>
        <w:tc>
          <w:tcPr>
            <w:tcW w:w="2955" w:type="dxa"/>
            <w:shd w:val="clear" w:color="auto" w:fill="auto"/>
          </w:tcPr>
          <w:p w14:paraId="6617B86E" w14:textId="77777777" w:rsidR="003543ED" w:rsidRDefault="003543ED" w:rsidP="00EA6192">
            <w:pPr>
              <w:jc w:val="center"/>
            </w:pPr>
            <w:r>
              <w:t>datation</w:t>
            </w:r>
          </w:p>
        </w:tc>
      </w:tr>
      <w:tr w:rsidR="000C4C83" w14:paraId="40433BB4" w14:textId="77777777" w:rsidTr="00EA6192">
        <w:trPr>
          <w:jc w:val="center"/>
        </w:trPr>
        <w:tc>
          <w:tcPr>
            <w:tcW w:w="1109" w:type="dxa"/>
            <w:shd w:val="clear" w:color="auto" w:fill="auto"/>
          </w:tcPr>
          <w:p w14:paraId="45BD428E" w14:textId="77777777" w:rsidR="000C4C83" w:rsidRDefault="000C4C83" w:rsidP="000C4C83">
            <w:r>
              <w:t>II</w:t>
            </w:r>
          </w:p>
        </w:tc>
        <w:tc>
          <w:tcPr>
            <w:tcW w:w="2955" w:type="dxa"/>
            <w:shd w:val="clear" w:color="auto" w:fill="auto"/>
          </w:tcPr>
          <w:p w14:paraId="08AF1848" w14:textId="77777777" w:rsidR="000C4C83" w:rsidRDefault="00247814" w:rsidP="000C4C83">
            <w:r>
              <w:t>Fer</w:t>
            </w:r>
          </w:p>
        </w:tc>
      </w:tr>
      <w:tr w:rsidR="000C4C83" w14:paraId="710F3856" w14:textId="77777777" w:rsidTr="00EA6192">
        <w:trPr>
          <w:jc w:val="center"/>
        </w:trPr>
        <w:tc>
          <w:tcPr>
            <w:tcW w:w="1109" w:type="dxa"/>
            <w:shd w:val="clear" w:color="auto" w:fill="auto"/>
          </w:tcPr>
          <w:p w14:paraId="6E562F0C" w14:textId="77777777" w:rsidR="000C4C83" w:rsidRDefault="000C4C83" w:rsidP="000C4C83">
            <w:r>
              <w:t>IV-III </w:t>
            </w:r>
          </w:p>
        </w:tc>
        <w:tc>
          <w:tcPr>
            <w:tcW w:w="2955" w:type="dxa"/>
            <w:shd w:val="clear" w:color="auto" w:fill="auto"/>
          </w:tcPr>
          <w:p w14:paraId="7B57C436" w14:textId="77777777" w:rsidR="000C4C83" w:rsidRDefault="000C4C83" w:rsidP="000C4C83">
            <w:r>
              <w:t>Bronze final</w:t>
            </w:r>
          </w:p>
        </w:tc>
      </w:tr>
      <w:tr w:rsidR="000C4C83" w14:paraId="69939BD1" w14:textId="77777777" w:rsidTr="00EA6192">
        <w:trPr>
          <w:jc w:val="center"/>
        </w:trPr>
        <w:tc>
          <w:tcPr>
            <w:tcW w:w="1109" w:type="dxa"/>
            <w:shd w:val="clear" w:color="auto" w:fill="auto"/>
          </w:tcPr>
          <w:p w14:paraId="6FF12AA8" w14:textId="57DEBE1F" w:rsidR="000C4C83" w:rsidRDefault="00000000" w:rsidP="000C4C83">
            <w:hyperlink r:id="rId7755" w:anchor="Sit_Hasard_strat_V" w:history="1">
              <w:r w:rsidR="000C4C83" w:rsidRPr="000A17ED">
                <w:rPr>
                  <w:rStyle w:val="Hyperlink"/>
                </w:rPr>
                <w:t>V</w:t>
              </w:r>
            </w:hyperlink>
          </w:p>
        </w:tc>
        <w:tc>
          <w:tcPr>
            <w:tcW w:w="2955" w:type="dxa"/>
            <w:shd w:val="clear" w:color="auto" w:fill="auto"/>
          </w:tcPr>
          <w:p w14:paraId="11FE7322" w14:textId="5C17F0CE" w:rsidR="000C4C83" w:rsidRDefault="00000000" w:rsidP="000C4C83">
            <w:hyperlink r:id="rId7756" w:anchor="Cul_Bronze_moyen" w:history="1">
              <w:r w:rsidR="000C4C83" w:rsidRPr="003543ED">
                <w:rPr>
                  <w:rStyle w:val="Hyperlink"/>
                </w:rPr>
                <w:t>Bronze moyen</w:t>
              </w:r>
            </w:hyperlink>
          </w:p>
        </w:tc>
      </w:tr>
      <w:tr w:rsidR="00EA6192" w14:paraId="31465213" w14:textId="77777777" w:rsidTr="00EA6192">
        <w:trPr>
          <w:jc w:val="center"/>
        </w:trPr>
        <w:tc>
          <w:tcPr>
            <w:tcW w:w="1109" w:type="dxa"/>
            <w:shd w:val="clear" w:color="auto" w:fill="auto"/>
          </w:tcPr>
          <w:p w14:paraId="5ECD912B" w14:textId="77777777" w:rsidR="00EA6192" w:rsidRDefault="00EA6192" w:rsidP="000C4C83">
            <w:r>
              <w:t>VI</w:t>
            </w:r>
          </w:p>
        </w:tc>
        <w:tc>
          <w:tcPr>
            <w:tcW w:w="2955" w:type="dxa"/>
            <w:shd w:val="clear" w:color="auto" w:fill="auto"/>
          </w:tcPr>
          <w:p w14:paraId="0F46FC36" w14:textId="50A59700" w:rsidR="00EA6192" w:rsidRDefault="00000000" w:rsidP="000C4C83">
            <w:hyperlink r:id="rId7757" w:anchor="Cul_Treilles" w:history="1">
              <w:r w:rsidR="00EA6192" w:rsidRPr="0032190F">
                <w:rPr>
                  <w:rStyle w:val="Hyperlink"/>
                  <w:lang w:val="fr-FR"/>
                </w:rPr>
                <w:t>Treilles</w:t>
              </w:r>
            </w:hyperlink>
            <w:r w:rsidR="00EA6192">
              <w:t>, Ferrières éléments</w:t>
            </w:r>
          </w:p>
        </w:tc>
      </w:tr>
      <w:tr w:rsidR="00EA6192" w14:paraId="4C66B1A2" w14:textId="77777777" w:rsidTr="00EA6192">
        <w:trPr>
          <w:jc w:val="center"/>
        </w:trPr>
        <w:tc>
          <w:tcPr>
            <w:tcW w:w="1109" w:type="dxa"/>
            <w:shd w:val="clear" w:color="auto" w:fill="auto"/>
          </w:tcPr>
          <w:p w14:paraId="71C76E0D" w14:textId="77777777" w:rsidR="00EA6192" w:rsidRDefault="00EA6192" w:rsidP="000C4C83">
            <w:r>
              <w:t>VII</w:t>
            </w:r>
          </w:p>
        </w:tc>
        <w:tc>
          <w:tcPr>
            <w:tcW w:w="2955" w:type="dxa"/>
            <w:shd w:val="clear" w:color="auto" w:fill="auto"/>
          </w:tcPr>
          <w:p w14:paraId="0AD5F00C" w14:textId="018C1E0F" w:rsidR="00EA6192" w:rsidRDefault="00000000" w:rsidP="000C4C83">
            <w:hyperlink r:id="rId7758" w:anchor="Cul_Treilles" w:history="1">
              <w:r w:rsidR="00EA6192" w:rsidRPr="0032190F">
                <w:rPr>
                  <w:rStyle w:val="Hyperlink"/>
                  <w:lang w:val="fr-FR"/>
                </w:rPr>
                <w:t>Treilles</w:t>
              </w:r>
            </w:hyperlink>
            <w:r w:rsidR="00EA6192">
              <w:t>, Ferrières éléments</w:t>
            </w:r>
          </w:p>
        </w:tc>
      </w:tr>
      <w:tr w:rsidR="000C4C83" w14:paraId="52175FA5" w14:textId="77777777" w:rsidTr="00EA6192">
        <w:trPr>
          <w:jc w:val="center"/>
        </w:trPr>
        <w:tc>
          <w:tcPr>
            <w:tcW w:w="1109" w:type="dxa"/>
            <w:shd w:val="clear" w:color="auto" w:fill="auto"/>
          </w:tcPr>
          <w:p w14:paraId="1AB97350" w14:textId="0F0EBB9E" w:rsidR="000C4C83" w:rsidRDefault="00000000" w:rsidP="000C4C83">
            <w:hyperlink r:id="rId7759" w:anchor="Sit_Labeil_strat_VIII" w:history="1">
              <w:r w:rsidR="000C4C83" w:rsidRPr="00EA6192">
                <w:rPr>
                  <w:rStyle w:val="Hyperlink"/>
                </w:rPr>
                <w:t>VIII</w:t>
              </w:r>
            </w:hyperlink>
            <w:r w:rsidR="00EA6192">
              <w:t>**</w:t>
            </w:r>
          </w:p>
        </w:tc>
        <w:tc>
          <w:tcPr>
            <w:tcW w:w="2955" w:type="dxa"/>
            <w:shd w:val="clear" w:color="auto" w:fill="auto"/>
          </w:tcPr>
          <w:p w14:paraId="57898746" w14:textId="73CFC124" w:rsidR="000C4C83" w:rsidRDefault="00000000" w:rsidP="000C4C83">
            <w:hyperlink r:id="rId7760" w:anchor="Cul_Treilles" w:history="1">
              <w:r w:rsidR="00247814" w:rsidRPr="0032190F">
                <w:rPr>
                  <w:rStyle w:val="Hyperlink"/>
                  <w:lang w:val="fr-FR"/>
                </w:rPr>
                <w:t>Treilles</w:t>
              </w:r>
            </w:hyperlink>
            <w:r w:rsidR="000C4C83">
              <w:t>, Ferrières éléments</w:t>
            </w:r>
            <w:r w:rsidR="00EA6192">
              <w:t xml:space="preserve">, </w:t>
            </w:r>
          </w:p>
        </w:tc>
      </w:tr>
      <w:tr w:rsidR="000C4C83" w14:paraId="7CD817D9" w14:textId="77777777" w:rsidTr="00EA6192">
        <w:trPr>
          <w:jc w:val="center"/>
        </w:trPr>
        <w:tc>
          <w:tcPr>
            <w:tcW w:w="1109" w:type="dxa"/>
            <w:shd w:val="clear" w:color="auto" w:fill="auto"/>
          </w:tcPr>
          <w:p w14:paraId="65BD2743" w14:textId="77777777" w:rsidR="000C4C83" w:rsidRDefault="000C4C83" w:rsidP="000C4C83">
            <w:r>
              <w:t>IX </w:t>
            </w:r>
          </w:p>
        </w:tc>
        <w:tc>
          <w:tcPr>
            <w:tcW w:w="2955" w:type="dxa"/>
            <w:shd w:val="clear" w:color="auto" w:fill="auto"/>
          </w:tcPr>
          <w:p w14:paraId="24982BE1" w14:textId="67B6181E" w:rsidR="000C4C83" w:rsidRDefault="00000000" w:rsidP="000C4C83">
            <w:hyperlink r:id="rId7761" w:anchor="Cul_Chasseen" w:history="1">
              <w:r w:rsidR="000C4C83" w:rsidRPr="001F0773">
                <w:rPr>
                  <w:rStyle w:val="Hyperlink"/>
                </w:rPr>
                <w:t>Chasséen classique</w:t>
              </w:r>
            </w:hyperlink>
          </w:p>
        </w:tc>
      </w:tr>
      <w:tr w:rsidR="000C4C83" w14:paraId="65F66B93" w14:textId="77777777" w:rsidTr="00EA6192">
        <w:trPr>
          <w:jc w:val="center"/>
        </w:trPr>
        <w:tc>
          <w:tcPr>
            <w:tcW w:w="1109" w:type="dxa"/>
            <w:shd w:val="clear" w:color="auto" w:fill="auto"/>
          </w:tcPr>
          <w:p w14:paraId="0917DA1E" w14:textId="77777777" w:rsidR="000C4C83" w:rsidRDefault="000C4C83" w:rsidP="000C4C83">
            <w:r>
              <w:t>X*</w:t>
            </w:r>
          </w:p>
        </w:tc>
        <w:tc>
          <w:tcPr>
            <w:tcW w:w="2955" w:type="dxa"/>
            <w:shd w:val="clear" w:color="auto" w:fill="auto"/>
          </w:tcPr>
          <w:p w14:paraId="73177528" w14:textId="77777777" w:rsidR="000C4C83" w:rsidRDefault="000C4C83" w:rsidP="000C4C83">
            <w:r>
              <w:t>stérile</w:t>
            </w:r>
          </w:p>
        </w:tc>
      </w:tr>
    </w:tbl>
    <w:p w14:paraId="3989E3E8" w14:textId="2BC2A8BC" w:rsidR="00247429" w:rsidRPr="00EA6192" w:rsidRDefault="00247429" w:rsidP="00242C0F">
      <w:pPr>
        <w:rPr>
          <w:lang w:val="fr-FR"/>
        </w:rPr>
      </w:pPr>
      <w:r w:rsidRPr="00EA6192">
        <w:rPr>
          <w:lang w:val="fr-FR"/>
        </w:rPr>
        <w:t>(BIB 56 p. 48)</w:t>
      </w:r>
      <w:r w:rsidR="00EA6192" w:rsidRPr="00EA6192">
        <w:rPr>
          <w:lang w:val="fr-FR"/>
        </w:rPr>
        <w:t xml:space="preserve">** </w:t>
      </w:r>
      <w:hyperlink r:id="rId7762" w:anchor="Cul_Art_TAC_T_t_objet" w:history="1">
        <w:r w:rsidR="00EA6192" w:rsidRPr="0032190F">
          <w:rPr>
            <w:rStyle w:val="Hyperlink"/>
            <w:lang w:val="fr-FR"/>
          </w:rPr>
          <w:t>objet</w:t>
        </w:r>
        <w:r w:rsidR="00EA6192">
          <w:rPr>
            <w:rStyle w:val="Hyperlink"/>
            <w:lang w:val="fr-FR"/>
          </w:rPr>
          <w:t>,</w:t>
        </w:r>
        <w:r w:rsidR="00EA6192" w:rsidRPr="0032190F">
          <w:rPr>
            <w:rStyle w:val="Hyperlink"/>
            <w:lang w:val="fr-FR"/>
          </w:rPr>
          <w:t> </w:t>
        </w:r>
      </w:hyperlink>
      <w:r w:rsidR="003543ED" w:rsidRPr="00EA6192">
        <w:rPr>
          <w:lang w:val="fr-FR"/>
        </w:rPr>
        <w:t>*fouilles Bousquet et Gourdiole</w:t>
      </w:r>
    </w:p>
    <w:p w14:paraId="79F91EA2" w14:textId="77777777" w:rsidR="00B97888" w:rsidRPr="0032190F" w:rsidRDefault="00B97888" w:rsidP="00242C0F">
      <w:pPr>
        <w:rPr>
          <w:lang w:val="fr-FR"/>
        </w:rPr>
      </w:pPr>
    </w:p>
    <w:p w14:paraId="65192782" w14:textId="77777777" w:rsidR="003447BE" w:rsidRPr="0032190F" w:rsidRDefault="003447BE" w:rsidP="00242C0F">
      <w:pPr>
        <w:rPr>
          <w:lang w:val="fr-FR"/>
        </w:rPr>
      </w:pPr>
      <w:r w:rsidRPr="0032190F">
        <w:rPr>
          <w:lang w:val="fr-FR"/>
        </w:rPr>
        <w:lastRenderedPageBreak/>
        <w:t xml:space="preserve">Le poignard </w:t>
      </w:r>
      <w:r w:rsidR="008C52C9" w:rsidRPr="0032190F">
        <w:rPr>
          <w:lang w:val="fr-FR"/>
        </w:rPr>
        <w:t xml:space="preserve">de type Laure (BIB 572 p. 22) </w:t>
      </w:r>
      <w:r w:rsidRPr="0032190F">
        <w:rPr>
          <w:lang w:val="fr-FR"/>
        </w:rPr>
        <w:t>montre la pratique d’une métallurgie vers 3200 av.  (Jean Vaquer et al., C2, 2008)</w:t>
      </w:r>
    </w:p>
    <w:p w14:paraId="110D8D68" w14:textId="77777777" w:rsidR="00352A43" w:rsidRPr="0032190F" w:rsidRDefault="00352A43" w:rsidP="00242C0F">
      <w:pPr>
        <w:rPr>
          <w:lang w:val="fr-FR"/>
        </w:rPr>
      </w:pPr>
    </w:p>
    <w:p w14:paraId="4FF686D4" w14:textId="77777777" w:rsidR="00352A43" w:rsidRPr="0032190F" w:rsidRDefault="00352A43" w:rsidP="00352A43">
      <w:pPr>
        <w:pStyle w:val="Heading2"/>
      </w:pPr>
      <w:bookmarkStart w:id="3292" w:name="Sit_Labeil_strat"/>
      <w:r w:rsidRPr="0032190F">
        <w:t>Couches</w:t>
      </w:r>
    </w:p>
    <w:bookmarkEnd w:id="3292"/>
    <w:p w14:paraId="3F9F47C3" w14:textId="77777777" w:rsidR="003543ED" w:rsidRPr="0032190F" w:rsidRDefault="003543ED" w:rsidP="00242C0F">
      <w:pPr>
        <w:rPr>
          <w:lang w:val="fr-FR"/>
        </w:rPr>
      </w:pPr>
    </w:p>
    <w:p w14:paraId="5C90C806" w14:textId="77777777" w:rsidR="003543ED" w:rsidRPr="0032190F" w:rsidRDefault="003543ED" w:rsidP="00352A43">
      <w:pPr>
        <w:pStyle w:val="Heading3"/>
      </w:pPr>
      <w:bookmarkStart w:id="3293" w:name="Sit_Labeil_strat_V"/>
      <w:r w:rsidRPr="0032190F">
        <w:t>V</w:t>
      </w:r>
    </w:p>
    <w:bookmarkEnd w:id="3293"/>
    <w:p w14:paraId="39567342" w14:textId="7827C09B" w:rsidR="003543ED" w:rsidRPr="0032190F" w:rsidRDefault="003543ED" w:rsidP="00242C0F">
      <w:pPr>
        <w:jc w:val="both"/>
        <w:rPr>
          <w:lang w:val="fr-FR"/>
        </w:rPr>
      </w:pPr>
      <w:r w:rsidRPr="0032190F">
        <w:rPr>
          <w:lang w:val="fr-FR"/>
        </w:rPr>
        <w:t xml:space="preserve">Le plus riche habitat du </w:t>
      </w:r>
      <w:hyperlink r:id="rId7763" w:anchor="Cul_Bronze_moyen" w:history="1">
        <w:r w:rsidR="000A17ED" w:rsidRPr="0032190F">
          <w:rPr>
            <w:rStyle w:val="Hyperlink"/>
            <w:lang w:val="fr-FR"/>
          </w:rPr>
          <w:t>Bronze moyen</w:t>
        </w:r>
      </w:hyperlink>
      <w:r w:rsidR="000A17ED" w:rsidRPr="0032190F">
        <w:rPr>
          <w:lang w:val="fr-FR"/>
        </w:rPr>
        <w:t xml:space="preserve"> </w:t>
      </w:r>
      <w:r w:rsidRPr="0032190F">
        <w:rPr>
          <w:lang w:val="fr-FR"/>
        </w:rPr>
        <w:t xml:space="preserve">connu en Languedoc oriental selon Roudil (1972) (BIB 155 p. 133). La couche V de l’habitat, où un seul élément lithique a été trouvé (armature à ailerons et pédoncule) illustre l’abandon du silex comme MP (BIB 155 p. 135). Pointe de flèche en os à section carrée qui renvoie aux </w:t>
      </w:r>
      <w:hyperlink r:id="rId7764" w:anchor="Cul_Terramare" w:history="1">
        <w:r w:rsidRPr="0032190F">
          <w:rPr>
            <w:rStyle w:val="Hyperlink"/>
            <w:lang w:val="fr-FR"/>
          </w:rPr>
          <w:t>terramares</w:t>
        </w:r>
      </w:hyperlink>
      <w:r w:rsidRPr="0032190F">
        <w:rPr>
          <w:lang w:val="fr-FR"/>
        </w:rPr>
        <w:t xml:space="preserve"> italiens (BIB 155 p. 98).</w:t>
      </w:r>
    </w:p>
    <w:p w14:paraId="44908617" w14:textId="6372602E" w:rsidR="000A17ED" w:rsidRPr="0032190F" w:rsidRDefault="00F97665" w:rsidP="00242C0F">
      <w:pPr>
        <w:jc w:val="both"/>
        <w:rPr>
          <w:lang w:val="fr-FR"/>
        </w:rPr>
      </w:pPr>
      <w:r w:rsidRPr="0032190F">
        <w:rPr>
          <w:lang w:val="fr-FR"/>
        </w:rPr>
        <w:t xml:space="preserve">Vase biconique à anse pincée de type italique, décor </w:t>
      </w:r>
      <w:hyperlink r:id="rId7765" w:anchor="Cul_Protosaintveredeme" w:history="1">
        <w:r w:rsidRPr="0032190F">
          <w:rPr>
            <w:rStyle w:val="Hyperlink"/>
            <w:lang w:val="fr-FR"/>
          </w:rPr>
          <w:t>Proto-Saint-Vérédème</w:t>
        </w:r>
      </w:hyperlink>
      <w:r w:rsidRPr="0032190F">
        <w:rPr>
          <w:lang w:val="fr-FR"/>
        </w:rPr>
        <w:t xml:space="preserve"> incisé et poinçonné attribué au Bronze moyen (BIB 155 planche 25). Les motifs (triangles imprimés alternés, </w:t>
      </w:r>
      <w:hyperlink r:id="rId7766" w:anchor="Cul_Proto_Art_TAC_T_g_zigzag" w:history="1">
        <w:r w:rsidR="004A4E31" w:rsidRPr="0032190F">
          <w:rPr>
            <w:rStyle w:val="Hyperlink"/>
            <w:lang w:val="fr-FR"/>
          </w:rPr>
          <w:t>zigzags</w:t>
        </w:r>
      </w:hyperlink>
      <w:r w:rsidRPr="0032190F">
        <w:rPr>
          <w:lang w:val="fr-FR"/>
        </w:rPr>
        <w:t>//, etc.) se déploient en registres verticaux (~mailhacien)</w:t>
      </w:r>
      <w:r w:rsidR="00635398" w:rsidRPr="0032190F">
        <w:rPr>
          <w:lang w:val="fr-FR"/>
        </w:rPr>
        <w:t xml:space="preserve">. </w:t>
      </w:r>
      <w:r w:rsidR="000A17ED" w:rsidRPr="0032190F">
        <w:rPr>
          <w:color w:val="141414"/>
          <w:lang w:val="fr-FR"/>
        </w:rPr>
        <w:t>A livré des décors de triangles estampés caractéristique du Bronze moyen (BIB 155 p. 95)</w:t>
      </w:r>
    </w:p>
    <w:p w14:paraId="7774F565" w14:textId="77777777" w:rsidR="00496682" w:rsidRPr="0032190F" w:rsidRDefault="00496682" w:rsidP="00242C0F">
      <w:pPr>
        <w:jc w:val="both"/>
        <w:rPr>
          <w:lang w:val="fr-FR"/>
        </w:rPr>
      </w:pPr>
    </w:p>
    <w:p w14:paraId="5CF72A1D" w14:textId="77777777" w:rsidR="00496682" w:rsidRPr="0032190F" w:rsidRDefault="00496682" w:rsidP="00496682">
      <w:pPr>
        <w:pStyle w:val="Heading3"/>
      </w:pPr>
      <w:r w:rsidRPr="0032190F">
        <w:t>VI</w:t>
      </w:r>
    </w:p>
    <w:p w14:paraId="11176F48" w14:textId="33B6D728" w:rsidR="00496682" w:rsidRPr="0032190F" w:rsidRDefault="00496682" w:rsidP="00496682">
      <w:pPr>
        <w:autoSpaceDE w:val="0"/>
        <w:autoSpaceDN w:val="0"/>
        <w:adjustRightInd w:val="0"/>
        <w:jc w:val="both"/>
        <w:rPr>
          <w:color w:val="141414"/>
          <w:lang w:val="fr-FR"/>
        </w:rPr>
      </w:pPr>
      <w:r w:rsidRPr="0032190F">
        <w:rPr>
          <w:lang w:val="fr-FR"/>
        </w:rPr>
        <w:t>Lame de poignard métallique attribuable au Saintponien (BIB 2476)</w:t>
      </w:r>
      <w:r w:rsidRPr="0032190F">
        <w:rPr>
          <w:color w:val="141414"/>
          <w:lang w:val="fr-FR"/>
        </w:rPr>
        <w:t xml:space="preserve"> L’un des plus anciens poignards de typologie identifiable du midi de la France est celui de couche VI de la grotte de Labeil, Lauroux (Hérault), il a été trouvé dans un contexte qui mêle des éléments du Ferrières final et du groupe des </w:t>
      </w:r>
      <w:hyperlink r:id="rId7767" w:anchor="Cul_Treilles" w:history="1">
        <w:r w:rsidRPr="0032190F">
          <w:rPr>
            <w:rStyle w:val="Hyperlink"/>
            <w:lang w:val="fr-FR"/>
          </w:rPr>
          <w:t>Treilles</w:t>
        </w:r>
      </w:hyperlink>
      <w:r w:rsidRPr="0032190F">
        <w:rPr>
          <w:lang w:val="fr-FR"/>
        </w:rPr>
        <w:t xml:space="preserve"> </w:t>
      </w:r>
      <w:r w:rsidRPr="0032190F">
        <w:rPr>
          <w:color w:val="141414"/>
          <w:lang w:val="fr-FR"/>
        </w:rPr>
        <w:t>(triangles hachurés) avec des céramiques à pastilles au repoussé datables probablement du début du troisième millénaire, il appartient à un type à languette indifférenciée trapézoïdale, typique du Chalcolithique bas languedocien et ne peut donc pas être considéré comme une importation lointaine (BIB 570 p. 159 et BIB 572 p. 122).</w:t>
      </w:r>
    </w:p>
    <w:p w14:paraId="4B14E157" w14:textId="77777777" w:rsidR="00496682" w:rsidRPr="0032190F" w:rsidRDefault="00496682" w:rsidP="00496682">
      <w:pPr>
        <w:rPr>
          <w:lang w:val="fr-FR"/>
        </w:rPr>
      </w:pPr>
    </w:p>
    <w:p w14:paraId="7B15ABAE" w14:textId="77777777" w:rsidR="00496682" w:rsidRPr="0032190F" w:rsidRDefault="00496682" w:rsidP="00496682">
      <w:pPr>
        <w:pStyle w:val="Heading3"/>
      </w:pPr>
      <w:bookmarkStart w:id="3294" w:name="Sit_Labeil_strat_VIII"/>
      <w:r w:rsidRPr="0032190F">
        <w:t>VIII</w:t>
      </w:r>
    </w:p>
    <w:bookmarkEnd w:id="3294"/>
    <w:p w14:paraId="096833B1" w14:textId="46CAFB8A" w:rsidR="00496682" w:rsidRPr="0032190F" w:rsidRDefault="00496682" w:rsidP="00496682">
      <w:pPr>
        <w:jc w:val="both"/>
        <w:rPr>
          <w:lang w:val="fr-FR"/>
        </w:rPr>
      </w:pPr>
      <w:r w:rsidRPr="0032190F">
        <w:rPr>
          <w:rFonts w:eastAsia="Code2000"/>
          <w:lang w:val="fr-FR" w:eastAsia="en-GB"/>
        </w:rPr>
        <w:t>Couche 8 : fragments de bracelets en os compact, sensiblement identiques, a d'autant plus facilement retenu notre attention que plusieurs de ces documents poss</w:t>
      </w:r>
      <w:r w:rsidRPr="0032190F">
        <w:rPr>
          <w:rFonts w:eastAsia="Code2000" w:hint="eastAsia"/>
          <w:lang w:val="fr-FR" w:eastAsia="en-GB"/>
        </w:rPr>
        <w:t>è</w:t>
      </w:r>
      <w:r w:rsidRPr="0032190F">
        <w:rPr>
          <w:rFonts w:eastAsia="Code2000"/>
          <w:lang w:val="fr-FR" w:eastAsia="en-GB"/>
        </w:rPr>
        <w:t>dent des trous biconiques qui peuvent faciliter l'assemblage de plusieurs de ces arcs de cercle pour former un anneau complet. A rapprocher de l' "</w:t>
      </w:r>
      <w:hyperlink r:id="rId7768" w:anchor="Cul_Art_TAC_T_t_objet" w:history="1">
        <w:r w:rsidRPr="0032190F">
          <w:rPr>
            <w:rStyle w:val="Hyperlink"/>
            <w:rFonts w:eastAsia="Code2000"/>
            <w:lang w:val="fr-FR" w:eastAsia="en-GB"/>
          </w:rPr>
          <w:t>objet</w:t>
        </w:r>
      </w:hyperlink>
      <w:r w:rsidRPr="0032190F">
        <w:rPr>
          <w:rFonts w:eastAsia="Code2000"/>
          <w:lang w:val="fr-FR" w:eastAsia="en-GB"/>
        </w:rPr>
        <w:t> " (BIB 2476)</w:t>
      </w:r>
      <w:r w:rsidRPr="0032190F">
        <w:rPr>
          <w:lang w:val="fr-FR"/>
        </w:rPr>
        <w:t xml:space="preserve"> </w:t>
      </w:r>
    </w:p>
    <w:p w14:paraId="7D93BBFA" w14:textId="77777777" w:rsidR="00EA6192" w:rsidRDefault="00EA6192" w:rsidP="00EA6192">
      <w:pPr>
        <w:autoSpaceDE w:val="0"/>
        <w:autoSpaceDN w:val="0"/>
        <w:adjustRightInd w:val="0"/>
        <w:jc w:val="both"/>
        <w:rPr>
          <w:color w:val="141414"/>
          <w:lang w:val="fr-FR"/>
        </w:rPr>
      </w:pPr>
      <w:r w:rsidRPr="0032190F">
        <w:rPr>
          <w:color w:val="141414"/>
          <w:lang w:val="fr-FR"/>
        </w:rPr>
        <w:br/>
        <w:t xml:space="preserve">Un </w:t>
      </w:r>
      <w:r>
        <w:rPr>
          <w:color w:val="141414"/>
          <w:lang w:val="fr-FR"/>
        </w:rPr>
        <w:t xml:space="preserve">objet </w:t>
      </w:r>
      <w:r w:rsidRPr="0032190F">
        <w:rPr>
          <w:color w:val="141414"/>
          <w:lang w:val="fr-FR"/>
        </w:rPr>
        <w:t xml:space="preserve">en os, long de </w:t>
      </w:r>
      <w:smartTag w:uri="urn:schemas-microsoft-com:office:smarttags" w:element="metricconverter">
        <w:smartTagPr>
          <w:attr w:name="ProductID" w:val="145 mm"/>
        </w:smartTagPr>
        <w:r w:rsidRPr="0032190F">
          <w:rPr>
            <w:color w:val="141414"/>
            <w:lang w:val="fr-FR"/>
          </w:rPr>
          <w:t>145 mm</w:t>
        </w:r>
      </w:smartTag>
      <w:r w:rsidRPr="0032190F">
        <w:rPr>
          <w:color w:val="141414"/>
          <w:lang w:val="fr-FR"/>
        </w:rPr>
        <w:t xml:space="preserve"> avec une base à gorge et sans trous de suspension à également était retrouvé dans la grotte de Labeil dans une couche Néolithique (BIB ??)</w:t>
      </w:r>
    </w:p>
    <w:p w14:paraId="279F6C3E" w14:textId="77777777" w:rsidR="00EA6192" w:rsidRPr="0032190F" w:rsidRDefault="00EA6192" w:rsidP="00EA6192">
      <w:pPr>
        <w:autoSpaceDE w:val="0"/>
        <w:autoSpaceDN w:val="0"/>
        <w:adjustRightInd w:val="0"/>
        <w:jc w:val="both"/>
        <w:rPr>
          <w:color w:val="000000"/>
          <w:lang w:val="fr-FR"/>
        </w:rPr>
      </w:pPr>
    </w:p>
    <w:p w14:paraId="2A085B45" w14:textId="65D1059C" w:rsidR="00496682" w:rsidRPr="0032190F" w:rsidRDefault="00496682" w:rsidP="00496682">
      <w:pPr>
        <w:jc w:val="both"/>
        <w:rPr>
          <w:lang w:val="fr-FR"/>
        </w:rPr>
      </w:pPr>
      <w:r w:rsidRPr="0032190F">
        <w:rPr>
          <w:rFonts w:eastAsia="Code2000"/>
          <w:lang w:val="fr-FR" w:eastAsia="en-GB"/>
        </w:rPr>
        <w:t xml:space="preserve">Labeil, le fragment d'anneau (Bousquet et al, 1966, p. 148) comme l'objet fusiforme </w:t>
      </w:r>
      <w:r w:rsidRPr="0032190F">
        <w:rPr>
          <w:rFonts w:eastAsia="Code2000" w:hint="eastAsia"/>
          <w:lang w:val="fr-FR" w:eastAsia="en-GB"/>
        </w:rPr>
        <w:t>à</w:t>
      </w:r>
      <w:r w:rsidRPr="0032190F">
        <w:rPr>
          <w:rFonts w:eastAsia="Code2000"/>
          <w:lang w:val="fr-FR" w:eastAsia="en-GB"/>
        </w:rPr>
        <w:t xml:space="preserve"> gorge signal</w:t>
      </w:r>
      <w:r w:rsidRPr="0032190F">
        <w:rPr>
          <w:rFonts w:eastAsia="Code2000" w:hint="eastAsia"/>
          <w:lang w:val="fr-FR" w:eastAsia="en-GB"/>
        </w:rPr>
        <w:t>é</w:t>
      </w:r>
      <w:r w:rsidR="00D24452">
        <w:rPr>
          <w:rFonts w:eastAsia="Code2000"/>
          <w:lang w:val="fr-FR" w:eastAsia="en-GB"/>
        </w:rPr>
        <w:t xml:space="preserve"> en IV-</w:t>
      </w:r>
      <w:r w:rsidRPr="0032190F">
        <w:rPr>
          <w:rFonts w:eastAsia="Code2000"/>
          <w:lang w:val="fr-FR" w:eastAsia="en-GB"/>
        </w:rPr>
        <w:t>3 ressortent de la couche 8, incontestablement saintponienne. Le fragment d'anneau, tr</w:t>
      </w:r>
      <w:r w:rsidRPr="0032190F">
        <w:rPr>
          <w:rFonts w:eastAsia="Code2000" w:hint="eastAsia"/>
          <w:lang w:val="fr-FR" w:eastAsia="en-GB"/>
        </w:rPr>
        <w:t>è</w:t>
      </w:r>
      <w:r w:rsidRPr="0032190F">
        <w:rPr>
          <w:rFonts w:eastAsia="Code2000"/>
          <w:lang w:val="fr-FR" w:eastAsia="en-GB"/>
        </w:rPr>
        <w:t xml:space="preserve">s comparable </w:t>
      </w:r>
      <w:r w:rsidRPr="0032190F">
        <w:rPr>
          <w:rFonts w:eastAsia="Code2000" w:hint="eastAsia"/>
          <w:lang w:val="fr-FR" w:eastAsia="en-GB"/>
        </w:rPr>
        <w:t>à</w:t>
      </w:r>
      <w:r w:rsidRPr="0032190F">
        <w:rPr>
          <w:rFonts w:eastAsia="Code2000"/>
          <w:lang w:val="fr-FR" w:eastAsia="en-GB"/>
        </w:rPr>
        <w:t xml:space="preserve"> ceux de </w:t>
      </w:r>
      <w:hyperlink r:id="rId7769" w:anchor="Sit_Tournier" w:history="1">
        <w:r w:rsidR="00D24452" w:rsidRPr="0032190F">
          <w:rPr>
            <w:rStyle w:val="Hyperlink"/>
            <w:lang w:val="fr-FR"/>
          </w:rPr>
          <w:t>Tournié</w:t>
        </w:r>
      </w:hyperlink>
      <w:r w:rsidRPr="0032190F">
        <w:rPr>
          <w:rFonts w:eastAsia="Code2000"/>
          <w:lang w:val="fr-FR" w:eastAsia="en-GB"/>
        </w:rPr>
        <w:t xml:space="preserve">, porte </w:t>
      </w:r>
      <w:r w:rsidRPr="0032190F">
        <w:rPr>
          <w:rFonts w:eastAsia="Code2000" w:hint="eastAsia"/>
          <w:lang w:val="fr-FR" w:eastAsia="en-GB"/>
        </w:rPr>
        <w:t>é</w:t>
      </w:r>
      <w:r w:rsidRPr="0032190F">
        <w:rPr>
          <w:rFonts w:eastAsia="Code2000"/>
          <w:lang w:val="fr-FR" w:eastAsia="en-GB"/>
        </w:rPr>
        <w:t xml:space="preserve">galement trois perforations (l'une </w:t>
      </w:r>
      <w:r w:rsidRPr="0032190F">
        <w:rPr>
          <w:rFonts w:eastAsia="Code2000" w:hint="eastAsia"/>
          <w:lang w:val="fr-FR" w:eastAsia="en-GB"/>
        </w:rPr>
        <w:t>à</w:t>
      </w:r>
      <w:r w:rsidRPr="0032190F">
        <w:rPr>
          <w:rFonts w:eastAsia="Code2000"/>
          <w:lang w:val="fr-FR" w:eastAsia="en-GB"/>
        </w:rPr>
        <w:t xml:space="preserve"> ses deux extr</w:t>
      </w:r>
      <w:r w:rsidRPr="0032190F">
        <w:rPr>
          <w:rFonts w:eastAsia="Code2000" w:hint="eastAsia"/>
          <w:lang w:val="fr-FR" w:eastAsia="en-GB"/>
        </w:rPr>
        <w:t>é</w:t>
      </w:r>
      <w:r w:rsidRPr="0032190F">
        <w:rPr>
          <w:rFonts w:eastAsia="Code2000"/>
          <w:lang w:val="fr-FR" w:eastAsia="en-GB"/>
        </w:rPr>
        <w:t>mit</w:t>
      </w:r>
      <w:r w:rsidRPr="0032190F">
        <w:rPr>
          <w:rFonts w:eastAsia="Code2000" w:hint="eastAsia"/>
          <w:lang w:val="fr-FR" w:eastAsia="en-GB"/>
        </w:rPr>
        <w:t>é</w:t>
      </w:r>
      <w:r w:rsidRPr="0032190F">
        <w:rPr>
          <w:rFonts w:eastAsia="Code2000"/>
          <w:lang w:val="fr-FR" w:eastAsia="en-GB"/>
        </w:rPr>
        <w:t>s, l'autre en son centre, fait qui d</w:t>
      </w:r>
      <w:r w:rsidRPr="0032190F">
        <w:rPr>
          <w:rFonts w:eastAsia="Code2000" w:hint="eastAsia"/>
          <w:lang w:val="fr-FR" w:eastAsia="en-GB"/>
        </w:rPr>
        <w:t>é</w:t>
      </w:r>
      <w:r w:rsidRPr="0032190F">
        <w:rPr>
          <w:rFonts w:eastAsia="Code2000"/>
          <w:lang w:val="fr-FR" w:eastAsia="en-GB"/>
        </w:rPr>
        <w:t>montre bien qu'il ne s'agit pas de trous de r</w:t>
      </w:r>
      <w:r w:rsidRPr="0032190F">
        <w:rPr>
          <w:rFonts w:eastAsia="Code2000" w:hint="eastAsia"/>
          <w:lang w:val="fr-FR" w:eastAsia="en-GB"/>
        </w:rPr>
        <w:t>é</w:t>
      </w:r>
      <w:r w:rsidRPr="0032190F">
        <w:rPr>
          <w:rFonts w:eastAsia="Code2000"/>
          <w:lang w:val="fr-FR" w:eastAsia="en-GB"/>
        </w:rPr>
        <w:t>paration).(BIB 2476)</w:t>
      </w:r>
      <w:r w:rsidRPr="0032190F">
        <w:rPr>
          <w:lang w:val="fr-FR"/>
        </w:rPr>
        <w:t xml:space="preserve"> </w:t>
      </w:r>
    </w:p>
    <w:p w14:paraId="1DA22A41" w14:textId="77777777" w:rsidR="00F97665" w:rsidRDefault="00F97665" w:rsidP="00242C0F">
      <w:pPr>
        <w:jc w:val="both"/>
        <w:rPr>
          <w:lang w:val="fr-FR"/>
        </w:rPr>
      </w:pPr>
    </w:p>
    <w:p w14:paraId="713BBE53" w14:textId="77777777" w:rsidR="00CF505D" w:rsidRDefault="00CF505D" w:rsidP="00426FF9">
      <w:pPr>
        <w:pStyle w:val="Heading1"/>
      </w:pPr>
      <w:bookmarkStart w:id="3295" w:name="Sit_Vezinie"/>
      <w:r>
        <w:t>VEZINIE</w:t>
      </w:r>
    </w:p>
    <w:bookmarkEnd w:id="3295"/>
    <w:p w14:paraId="1C0177A2" w14:textId="525864F7" w:rsidR="00CF505D" w:rsidRPr="0032190F" w:rsidRDefault="00CF505D" w:rsidP="00242C0F">
      <w:pPr>
        <w:jc w:val="both"/>
        <w:rPr>
          <w:lang w:val="fr-FR"/>
        </w:rPr>
      </w:pPr>
      <w:r w:rsidRPr="00CF505D">
        <w:rPr>
          <w:lang w:val="fr-FR"/>
        </w:rPr>
        <w:t xml:space="preserve">La Vezinie </w:t>
      </w:r>
      <w:r>
        <w:rPr>
          <w:lang w:val="fr-FR"/>
        </w:rPr>
        <w:t>(</w:t>
      </w:r>
      <w:r w:rsidRPr="00CF505D">
        <w:rPr>
          <w:lang w:val="fr-FR"/>
        </w:rPr>
        <w:t>Salles-la-Source</w:t>
      </w:r>
      <w:r>
        <w:rPr>
          <w:lang w:val="fr-FR"/>
        </w:rPr>
        <w:t xml:space="preserve">), </w:t>
      </w:r>
      <w:r w:rsidRPr="00CF505D">
        <w:rPr>
          <w:lang w:val="fr-FR"/>
        </w:rPr>
        <w:t>pendeloques-poignards</w:t>
      </w:r>
      <w:r>
        <w:rPr>
          <w:lang w:val="fr-FR"/>
        </w:rPr>
        <w:t xml:space="preserve"> </w:t>
      </w:r>
      <w:r w:rsidRPr="0032190F">
        <w:rPr>
          <w:rFonts w:eastAsia="Code2000"/>
          <w:lang w:val="fr-FR" w:eastAsia="en-GB"/>
        </w:rPr>
        <w:t>A rapprocher de l' "</w:t>
      </w:r>
      <w:hyperlink r:id="rId7770" w:anchor="Cul_Art_TAC_T_t_objet" w:history="1">
        <w:r w:rsidRPr="0032190F">
          <w:rPr>
            <w:rStyle w:val="Hyperlink"/>
            <w:rFonts w:eastAsia="Code2000"/>
            <w:lang w:val="fr-FR" w:eastAsia="en-GB"/>
          </w:rPr>
          <w:t>objet</w:t>
        </w:r>
      </w:hyperlink>
      <w:r w:rsidRPr="0032190F">
        <w:rPr>
          <w:rFonts w:eastAsia="Code2000"/>
          <w:lang w:val="fr-FR" w:eastAsia="en-GB"/>
        </w:rPr>
        <w:t xml:space="preserve"> " </w:t>
      </w:r>
      <w:r w:rsidRPr="00CF505D">
        <w:rPr>
          <w:lang w:val="fr-FR"/>
        </w:rPr>
        <w:t>(BIB 1183 p. 121)</w:t>
      </w:r>
    </w:p>
    <w:p w14:paraId="7F573087" w14:textId="77777777" w:rsidR="00F97665" w:rsidRPr="0032190F" w:rsidRDefault="00F97665" w:rsidP="00426FF9">
      <w:pPr>
        <w:pStyle w:val="Heading1"/>
      </w:pPr>
      <w:r w:rsidRPr="0032190F">
        <w:t>DEUX AVENS</w:t>
      </w:r>
    </w:p>
    <w:p w14:paraId="4EEDB177" w14:textId="77777777" w:rsidR="00F97665" w:rsidRPr="0032190F" w:rsidRDefault="00F97665" w:rsidP="00242C0F">
      <w:pPr>
        <w:jc w:val="both"/>
        <w:rPr>
          <w:lang w:val="fr-FR"/>
        </w:rPr>
      </w:pPr>
    </w:p>
    <w:p w14:paraId="0FBDF6FA" w14:textId="77777777" w:rsidR="00F97665" w:rsidRPr="0032190F" w:rsidRDefault="00F97665" w:rsidP="00242C0F">
      <w:pPr>
        <w:jc w:val="both"/>
        <w:rPr>
          <w:lang w:val="fr-FR"/>
        </w:rPr>
      </w:pPr>
      <w:r w:rsidRPr="0032190F">
        <w:rPr>
          <w:lang w:val="fr-FR"/>
        </w:rPr>
        <w:t>La grotte des Deux Avens (Vallon Pont d’Arc, Ardèche) a livré une coupe à fond ombiliqué et décor interne de cannelures rayonnantes [près du fond], céramiques brune lustrée intérieurement datée du Bronze final (BIB 155 planche 25). Proche de la coupe de la tombe 122 de la nécropole du Moulin (SS BIB)</w:t>
      </w:r>
    </w:p>
    <w:p w14:paraId="05B89902" w14:textId="77777777" w:rsidR="00EA55B6" w:rsidRPr="0032190F" w:rsidRDefault="00EA55B6" w:rsidP="00242C0F">
      <w:pPr>
        <w:jc w:val="both"/>
        <w:rPr>
          <w:lang w:val="fr-FR"/>
        </w:rPr>
      </w:pPr>
    </w:p>
    <w:p w14:paraId="15D2A072" w14:textId="77777777" w:rsidR="00EA55B6" w:rsidRPr="0032190F" w:rsidRDefault="00EA55B6" w:rsidP="00242C0F">
      <w:pPr>
        <w:jc w:val="both"/>
        <w:rPr>
          <w:lang w:val="fr-FR"/>
        </w:rPr>
      </w:pPr>
      <w:r w:rsidRPr="0032190F">
        <w:rPr>
          <w:lang w:val="fr-FR"/>
        </w:rPr>
        <w:lastRenderedPageBreak/>
        <w:t>GAUDE</w:t>
      </w:r>
    </w:p>
    <w:p w14:paraId="4C61EA2A" w14:textId="77777777" w:rsidR="00EA55B6" w:rsidRPr="0032190F" w:rsidRDefault="00EA55B6" w:rsidP="00EA55B6">
      <w:pPr>
        <w:jc w:val="both"/>
        <w:rPr>
          <w:lang w:val="fr-FR"/>
        </w:rPr>
      </w:pPr>
      <w:r w:rsidRPr="0032190F">
        <w:rPr>
          <w:lang w:val="fr-FR"/>
        </w:rPr>
        <w:t>[décor de] "Sourcil " en cordon de la Grotte de Gaude (Ardeche) dans un contexte Ferrieres (BIB 1457)</w:t>
      </w:r>
    </w:p>
    <w:p w14:paraId="6361224D" w14:textId="77777777" w:rsidR="00EA55B6" w:rsidRPr="0032190F" w:rsidRDefault="00EA55B6" w:rsidP="00EA55B6">
      <w:pPr>
        <w:jc w:val="both"/>
        <w:rPr>
          <w:lang w:val="fr-FR"/>
        </w:rPr>
      </w:pPr>
    </w:p>
    <w:p w14:paraId="206DC408" w14:textId="77777777" w:rsidR="00EA55B6" w:rsidRPr="0032190F" w:rsidRDefault="00EA55B6" w:rsidP="00426FF9">
      <w:pPr>
        <w:pStyle w:val="Heading1"/>
      </w:pPr>
      <w:bookmarkStart w:id="3296" w:name="Sit_Montmaurin"/>
      <w:r w:rsidRPr="0032190F">
        <w:t>MONTMAURIN</w:t>
      </w:r>
    </w:p>
    <w:bookmarkEnd w:id="3296"/>
    <w:p w14:paraId="2E063B80" w14:textId="77777777" w:rsidR="00484B4E" w:rsidRPr="0032190F" w:rsidRDefault="00484B4E" w:rsidP="00EA55B6">
      <w:pPr>
        <w:jc w:val="both"/>
        <w:rPr>
          <w:lang w:val="fr-FR"/>
        </w:rPr>
      </w:pPr>
    </w:p>
    <w:p w14:paraId="40257A1D" w14:textId="77777777" w:rsidR="00484B4E" w:rsidRPr="0032190F" w:rsidRDefault="00484B4E" w:rsidP="00EA55B6">
      <w:pPr>
        <w:jc w:val="both"/>
        <w:rPr>
          <w:lang w:val="fr-FR"/>
        </w:rPr>
      </w:pPr>
      <w:r w:rsidRPr="0032190F">
        <w:rPr>
          <w:lang w:val="fr-FR"/>
        </w:rPr>
        <w:t>Le cylindre de Montmaurin est vraisemblablement un faux comme la statue de Capdenac (J. Guilaine com. pers.)</w:t>
      </w:r>
    </w:p>
    <w:p w14:paraId="78CA717D" w14:textId="0DC01168" w:rsidR="00EA55B6" w:rsidRPr="0032190F" w:rsidRDefault="00C67272" w:rsidP="00EA55B6">
      <w:pPr>
        <w:jc w:val="both"/>
        <w:rPr>
          <w:lang w:val="fr-FR"/>
        </w:rPr>
      </w:pPr>
      <w:r w:rsidRPr="0032190F">
        <w:rPr>
          <w:lang w:val="fr-FR"/>
        </w:rPr>
        <w:t xml:space="preserve">Au Gué de la Save (Montmaurin, Haute-Garonne) </w:t>
      </w:r>
      <w:r w:rsidR="00EA55B6" w:rsidRPr="0032190F">
        <w:rPr>
          <w:lang w:val="fr-FR"/>
        </w:rPr>
        <w:t xml:space="preserve">"idole en marbre de Montmaurin". J. Clottes (1977) estime qu'il peut s'agir d'une copie locale d'une idole chalcolithique </w:t>
      </w:r>
      <w:r w:rsidR="00C9032F" w:rsidRPr="0032190F">
        <w:rPr>
          <w:lang w:val="fr-FR"/>
        </w:rPr>
        <w:t>[</w:t>
      </w:r>
      <w:hyperlink r:id="rId7771" w:anchor="Cul_Art_TAC_T_a_idole_cylindre" w:history="1">
        <w:r w:rsidR="00C9032F" w:rsidRPr="0032190F">
          <w:rPr>
            <w:rStyle w:val="Hyperlink"/>
            <w:lang w:val="fr-FR"/>
          </w:rPr>
          <w:t>idoles cylindriques</w:t>
        </w:r>
      </w:hyperlink>
      <w:r w:rsidR="00C9032F" w:rsidRPr="0032190F">
        <w:rPr>
          <w:lang w:val="fr-FR"/>
        </w:rPr>
        <w:t xml:space="preserve">] </w:t>
      </w:r>
      <w:r w:rsidR="00EA55B6" w:rsidRPr="0032190F">
        <w:rPr>
          <w:lang w:val="fr-FR"/>
        </w:rPr>
        <w:t>du Sud de la Peninsule iberique, grav</w:t>
      </w:r>
      <w:r w:rsidR="00C9032F" w:rsidRPr="0032190F">
        <w:rPr>
          <w:lang w:val="fr-FR"/>
        </w:rPr>
        <w:t>é</w:t>
      </w:r>
      <w:r w:rsidR="00EA55B6" w:rsidRPr="0032190F">
        <w:rPr>
          <w:lang w:val="fr-FR"/>
        </w:rPr>
        <w:t>e sur un fut de colonne pr</w:t>
      </w:r>
      <w:r w:rsidR="00C817E2" w:rsidRPr="0032190F">
        <w:rPr>
          <w:lang w:val="fr-FR"/>
        </w:rPr>
        <w:t>é</w:t>
      </w:r>
      <w:r w:rsidR="00EA55B6" w:rsidRPr="0032190F">
        <w:rPr>
          <w:lang w:val="fr-FR"/>
        </w:rPr>
        <w:t>existant (BIB 1457)</w:t>
      </w:r>
    </w:p>
    <w:p w14:paraId="0970C924" w14:textId="096F1116" w:rsidR="00C817E2" w:rsidRPr="0032190F" w:rsidRDefault="00C67272" w:rsidP="00EA55B6">
      <w:pPr>
        <w:jc w:val="both"/>
        <w:rPr>
          <w:lang w:val="fr-FR"/>
        </w:rPr>
      </w:pPr>
      <w:r w:rsidRPr="0032190F">
        <w:rPr>
          <w:lang w:val="fr-FR"/>
        </w:rPr>
        <w:t>L'objet, parfaitement</w:t>
      </w:r>
      <w:r w:rsidR="00C817E2" w:rsidRPr="0032190F">
        <w:rPr>
          <w:lang w:val="fr-FR"/>
        </w:rPr>
        <w:t xml:space="preserve"> </w:t>
      </w:r>
      <w:r w:rsidRPr="0032190F">
        <w:rPr>
          <w:lang w:val="fr-FR"/>
        </w:rPr>
        <w:t>cylindrique, mesure 24,5 cm de haut sur</w:t>
      </w:r>
      <w:r w:rsidR="00C817E2" w:rsidRPr="0032190F">
        <w:rPr>
          <w:lang w:val="fr-FR"/>
        </w:rPr>
        <w:t xml:space="preserve"> </w:t>
      </w:r>
      <w:r w:rsidRPr="0032190F">
        <w:rPr>
          <w:lang w:val="fr-FR"/>
        </w:rPr>
        <w:t>13,5 cm de diamètre. Il est en marbre local</w:t>
      </w:r>
      <w:r w:rsidR="00C817E2" w:rsidRPr="0032190F">
        <w:rPr>
          <w:lang w:val="fr-FR"/>
        </w:rPr>
        <w:t xml:space="preserve"> </w:t>
      </w:r>
      <w:r w:rsidRPr="0032190F">
        <w:rPr>
          <w:lang w:val="fr-FR"/>
        </w:rPr>
        <w:t>(renseignement G. Fouet). Le sommet est</w:t>
      </w:r>
      <w:r w:rsidR="00C817E2" w:rsidRPr="0032190F">
        <w:rPr>
          <w:lang w:val="fr-FR"/>
        </w:rPr>
        <w:t xml:space="preserve"> </w:t>
      </w:r>
      <w:r w:rsidRPr="0032190F">
        <w:rPr>
          <w:lang w:val="fr-FR"/>
        </w:rPr>
        <w:t>cassé et irrégulier. La base est bien équarrie ;</w:t>
      </w:r>
      <w:r w:rsidR="00C817E2" w:rsidRPr="0032190F">
        <w:rPr>
          <w:lang w:val="fr-FR"/>
        </w:rPr>
        <w:t xml:space="preserve"> </w:t>
      </w:r>
      <w:r w:rsidRPr="0032190F">
        <w:rPr>
          <w:lang w:val="fr-FR"/>
        </w:rPr>
        <w:t>elle est recouverte d'un concrétionnement</w:t>
      </w:r>
      <w:r w:rsidR="00C817E2" w:rsidRPr="0032190F">
        <w:rPr>
          <w:lang w:val="fr-FR"/>
        </w:rPr>
        <w:t xml:space="preserve"> </w:t>
      </w:r>
      <w:r w:rsidRPr="0032190F">
        <w:rPr>
          <w:lang w:val="fr-FR"/>
        </w:rPr>
        <w:t>noirâtre, dû vraisemblablement à un long</w:t>
      </w:r>
      <w:r w:rsidR="00C817E2" w:rsidRPr="0032190F">
        <w:rPr>
          <w:lang w:val="fr-FR"/>
        </w:rPr>
        <w:t xml:space="preserve"> </w:t>
      </w:r>
      <w:r w:rsidRPr="0032190F">
        <w:rPr>
          <w:lang w:val="fr-FR"/>
        </w:rPr>
        <w:t>séjour dans l'eau</w:t>
      </w:r>
      <w:r w:rsidR="00C817E2" w:rsidRPr="0032190F">
        <w:rPr>
          <w:lang w:val="fr-FR"/>
        </w:rPr>
        <w:t xml:space="preserve">. Profondes incisions par piquetage, puis reprises par grattage dans le sens longitudinal, dessinent un motif anthropomorphique : ligne de front incurvée, avec cheveux marqués par des séries de traits (obliques au centre, en échelle sur les bords) ; un trait en double arceau indique les arcades, et un trait vertical la ligne du nez ; les </w:t>
      </w:r>
      <w:hyperlink r:id="rId7772" w:anchor="Cul_Art_TAC_T_a_yeux" w:history="1">
        <w:r w:rsidR="007B2122" w:rsidRPr="0032190F">
          <w:rPr>
            <w:rStyle w:val="Hyperlink"/>
            <w:lang w:val="fr-FR"/>
          </w:rPr>
          <w:t>yeux</w:t>
        </w:r>
      </w:hyperlink>
      <w:r w:rsidR="007B2122" w:rsidRPr="0032190F">
        <w:rPr>
          <w:lang w:val="fr-FR"/>
        </w:rPr>
        <w:t xml:space="preserve"> </w:t>
      </w:r>
      <w:r w:rsidR="00C817E2" w:rsidRPr="0032190F">
        <w:rPr>
          <w:lang w:val="fr-FR"/>
        </w:rPr>
        <w:t xml:space="preserve">sont faits de deux cercles avec traits rayonnant à partir d'une cupule centrale ; ils sont soulignés de 4 lignes parallèles, partant d'une petite cupule qui a pu servir de repère ; elles se poursuivent dans le dos sous forme de lignes brisées. Cet objet a été façonné longtemps avant d'avoir été décoré, car la patine qu'il porte (larges plages verdâtres sur la face, quelques plages brunâtres plus réduites) est toujours recoupée par les traits gravés qui en sont eux-mêmes dépourvus. La patine verte peut s'expliquer soit par une exposition aux éléments (moisissures), soit plutôt par un contact prolongé avec un objet en </w:t>
      </w:r>
      <w:hyperlink r:id="rId7773" w:anchor="Sit_Cuivre" w:history="1">
        <w:r w:rsidR="00C817E2" w:rsidRPr="001E115E">
          <w:rPr>
            <w:rStyle w:val="Hyperlink"/>
            <w:lang w:val="fr-FR"/>
          </w:rPr>
          <w:t>cuivre</w:t>
        </w:r>
      </w:hyperlink>
      <w:r w:rsidR="00C817E2" w:rsidRPr="0032190F">
        <w:rPr>
          <w:lang w:val="fr-FR"/>
        </w:rPr>
        <w:t xml:space="preserve"> ou en bronze. D'autre part, dans le dos de la « statue », deux abrasions, naturelles ou artificielles, sont patinées, alors que les traits ne le sont pas et ne les affectent pas. Néanmoins, les traits ne paraissent pas très récents, car au niveau de la chevelure une partie de la colonne est anciennement abîmée, et l'accident a affecté les traits gravés. Enfin, l'examen de l'intérieur des traits avec une loupe à fort grossissement n'a pas révélé de traces fraîches, ce qui serait le cas pour un faux récent. Le problème de la datation de cet objet reste entier, aucun mobilier n'ayant été trouvé associé. Il s'agit de toute évidence d'une copie locale d'une idole chalcolithique du sud de la Péninsule Ibérique. Cette idole a été gravée sur un fût de colonne préexistant, à une époque indéterminée mais probablement assez ancienne. (BIB 2488) </w:t>
      </w:r>
    </w:p>
    <w:p w14:paraId="46E11FF4" w14:textId="77777777" w:rsidR="00C817E2" w:rsidRPr="0032190F" w:rsidRDefault="00C817E2" w:rsidP="00EA55B6">
      <w:pPr>
        <w:jc w:val="both"/>
        <w:rPr>
          <w:lang w:val="fr-FR"/>
        </w:rPr>
      </w:pPr>
    </w:p>
    <w:p w14:paraId="45939E1F" w14:textId="77777777" w:rsidR="00DA264C" w:rsidRPr="0032190F" w:rsidRDefault="00DA264C" w:rsidP="00426FF9">
      <w:pPr>
        <w:pStyle w:val="Heading1"/>
      </w:pPr>
      <w:bookmarkStart w:id="3297" w:name="Sit_Calans"/>
      <w:r w:rsidRPr="0032190F">
        <w:t>CALANS</w:t>
      </w:r>
      <w:bookmarkEnd w:id="3297"/>
    </w:p>
    <w:p w14:paraId="4B25D3DE" w14:textId="2984975D" w:rsidR="00DA264C" w:rsidRPr="0032190F" w:rsidRDefault="00DA264C" w:rsidP="00DA264C">
      <w:pPr>
        <w:autoSpaceDE w:val="0"/>
        <w:autoSpaceDN w:val="0"/>
        <w:adjustRightInd w:val="0"/>
        <w:jc w:val="both"/>
        <w:rPr>
          <w:color w:val="101010"/>
          <w:szCs w:val="20"/>
          <w:lang w:val="fr-FR" w:eastAsia="en-GB"/>
        </w:rPr>
      </w:pPr>
      <w:r w:rsidRPr="0032190F">
        <w:rPr>
          <w:i/>
          <w:iCs/>
          <w:color w:val="101010"/>
          <w:szCs w:val="20"/>
          <w:lang w:val="fr-FR" w:eastAsia="en-GB"/>
        </w:rPr>
        <w:t xml:space="preserve">statuette </w:t>
      </w:r>
      <w:r w:rsidRPr="0032190F">
        <w:rPr>
          <w:i/>
          <w:iCs/>
          <w:color w:val="1F1F1F"/>
          <w:szCs w:val="20"/>
          <w:lang w:val="fr-FR" w:eastAsia="en-GB"/>
        </w:rPr>
        <w:t xml:space="preserve">en calcaire </w:t>
      </w:r>
      <w:r w:rsidRPr="0032190F">
        <w:rPr>
          <w:i/>
          <w:iCs/>
          <w:color w:val="101010"/>
          <w:szCs w:val="20"/>
          <w:lang w:val="fr-FR" w:eastAsia="en-GB"/>
        </w:rPr>
        <w:t xml:space="preserve">miocene des Calans de Maussane, </w:t>
      </w:r>
      <w:r w:rsidRPr="0032190F">
        <w:rPr>
          <w:color w:val="101010"/>
          <w:szCs w:val="20"/>
          <w:lang w:val="fr-FR" w:eastAsia="en-GB"/>
        </w:rPr>
        <w:t xml:space="preserve">Bouches-du-Rhone (fig. 8, n° 6) </w:t>
      </w:r>
      <w:r w:rsidRPr="0032190F">
        <w:rPr>
          <w:color w:val="1F1F1F"/>
          <w:szCs w:val="20"/>
          <w:lang w:val="fr-FR" w:eastAsia="en-GB"/>
        </w:rPr>
        <w:t xml:space="preserve">signalee </w:t>
      </w:r>
      <w:r w:rsidRPr="0032190F">
        <w:rPr>
          <w:color w:val="101010"/>
          <w:szCs w:val="20"/>
          <w:lang w:val="fr-FR" w:eastAsia="en-GB"/>
        </w:rPr>
        <w:t xml:space="preserve">par M. </w:t>
      </w:r>
      <w:r w:rsidRPr="0032190F">
        <w:rPr>
          <w:color w:val="1F1F1F"/>
          <w:szCs w:val="20"/>
          <w:lang w:val="fr-FR" w:eastAsia="en-GB"/>
        </w:rPr>
        <w:t xml:space="preserve">Escalon </w:t>
      </w:r>
      <w:r w:rsidRPr="0032190F">
        <w:rPr>
          <w:color w:val="101010"/>
          <w:szCs w:val="20"/>
          <w:lang w:val="fr-FR" w:eastAsia="en-GB"/>
        </w:rPr>
        <w:t xml:space="preserve">de Fonton (dans la revue </w:t>
      </w:r>
      <w:r w:rsidRPr="0032190F">
        <w:rPr>
          <w:color w:val="1F1F1F"/>
          <w:szCs w:val="20"/>
          <w:lang w:val="fr-FR" w:eastAsia="en-GB"/>
        </w:rPr>
        <w:t xml:space="preserve">Gallia </w:t>
      </w:r>
      <w:r w:rsidRPr="0032190F">
        <w:rPr>
          <w:color w:val="101010"/>
          <w:szCs w:val="20"/>
          <w:lang w:val="fr-FR" w:eastAsia="en-GB"/>
        </w:rPr>
        <w:t>Prehistoire, 1974)</w:t>
      </w:r>
      <w:r w:rsidRPr="0032190F">
        <w:rPr>
          <w:color w:val="3E3E3E"/>
          <w:szCs w:val="20"/>
          <w:lang w:val="fr-FR" w:eastAsia="en-GB"/>
        </w:rPr>
        <w:t xml:space="preserve">. </w:t>
      </w:r>
      <w:r w:rsidRPr="0032190F">
        <w:rPr>
          <w:color w:val="101010"/>
          <w:szCs w:val="20"/>
          <w:lang w:val="fr-FR" w:eastAsia="en-GB"/>
        </w:rPr>
        <w:t xml:space="preserve">Elle rappelle trop divers documents ou motifs prehistoriques connus pour que nous </w:t>
      </w:r>
      <w:r w:rsidR="00C37456" w:rsidRPr="0032190F">
        <w:rPr>
          <w:color w:val="101010"/>
          <w:szCs w:val="20"/>
          <w:lang w:val="fr-FR" w:eastAsia="en-GB"/>
        </w:rPr>
        <w:t>l</w:t>
      </w:r>
      <w:r w:rsidRPr="0032190F">
        <w:rPr>
          <w:color w:val="101010"/>
          <w:szCs w:val="20"/>
          <w:lang w:val="fr-FR" w:eastAsia="en-GB"/>
        </w:rPr>
        <w:t xml:space="preserve">a rejetions d'emblee. C'est d'abord </w:t>
      </w:r>
      <w:r w:rsidRPr="0032190F">
        <w:rPr>
          <w:color w:val="1F1F1F"/>
          <w:szCs w:val="20"/>
          <w:lang w:val="fr-FR" w:eastAsia="en-GB"/>
        </w:rPr>
        <w:t xml:space="preserve">son </w:t>
      </w:r>
      <w:r w:rsidRPr="0032190F">
        <w:rPr>
          <w:color w:val="101010"/>
          <w:szCs w:val="20"/>
          <w:lang w:val="fr-FR" w:eastAsia="en-GB"/>
        </w:rPr>
        <w:t xml:space="preserve">aspect general en forme de perle </w:t>
      </w:r>
      <w:r w:rsidRPr="0032190F">
        <w:rPr>
          <w:color w:val="101010"/>
          <w:szCs w:val="28"/>
          <w:lang w:val="fr-FR" w:eastAsia="en-GB"/>
        </w:rPr>
        <w:t xml:space="preserve">a </w:t>
      </w:r>
      <w:r w:rsidRPr="0032190F">
        <w:rPr>
          <w:color w:val="101010"/>
          <w:szCs w:val="20"/>
          <w:lang w:val="fr-FR" w:eastAsia="en-GB"/>
        </w:rPr>
        <w:t xml:space="preserve">ailettes, </w:t>
      </w:r>
      <w:r w:rsidRPr="0032190F">
        <w:rPr>
          <w:color w:val="101010"/>
          <w:szCs w:val="28"/>
          <w:lang w:val="fr-FR" w:eastAsia="en-GB"/>
        </w:rPr>
        <w:t xml:space="preserve">a </w:t>
      </w:r>
      <w:r w:rsidRPr="0032190F">
        <w:rPr>
          <w:color w:val="101010"/>
          <w:szCs w:val="20"/>
          <w:lang w:val="fr-FR" w:eastAsia="en-GB"/>
        </w:rPr>
        <w:t xml:space="preserve">laquelle nous attribuons avec M. Bordreuil ( 1966) une signification sexuelle liee </w:t>
      </w:r>
      <w:r w:rsidRPr="0032190F">
        <w:rPr>
          <w:color w:val="1F1F1F"/>
          <w:szCs w:val="28"/>
          <w:lang w:val="fr-FR" w:eastAsia="en-GB"/>
        </w:rPr>
        <w:t xml:space="preserve">a </w:t>
      </w:r>
      <w:r w:rsidR="00C37456" w:rsidRPr="0032190F">
        <w:rPr>
          <w:color w:val="101010"/>
          <w:szCs w:val="20"/>
          <w:lang w:val="fr-FR" w:eastAsia="en-GB"/>
        </w:rPr>
        <w:t>l</w:t>
      </w:r>
      <w:r w:rsidRPr="0032190F">
        <w:rPr>
          <w:color w:val="101010"/>
          <w:szCs w:val="20"/>
          <w:lang w:val="fr-FR" w:eastAsia="en-GB"/>
        </w:rPr>
        <w:t>a fecondit</w:t>
      </w:r>
      <w:r w:rsidR="003A02C2" w:rsidRPr="0032190F">
        <w:rPr>
          <w:color w:val="101010"/>
          <w:szCs w:val="20"/>
          <w:lang w:val="fr-FR" w:eastAsia="en-GB"/>
        </w:rPr>
        <w:t>é</w:t>
      </w:r>
      <w:r w:rsidRPr="0032190F">
        <w:rPr>
          <w:color w:val="101010"/>
          <w:szCs w:val="20"/>
          <w:lang w:val="fr-FR" w:eastAsia="en-GB"/>
        </w:rPr>
        <w:t xml:space="preserve">. Ce sont </w:t>
      </w:r>
      <w:r w:rsidRPr="0032190F">
        <w:rPr>
          <w:color w:val="1F1F1F"/>
          <w:szCs w:val="20"/>
          <w:lang w:val="fr-FR" w:eastAsia="en-GB"/>
        </w:rPr>
        <w:t xml:space="preserve">ensuite </w:t>
      </w:r>
      <w:r w:rsidRPr="0032190F">
        <w:rPr>
          <w:color w:val="101010"/>
          <w:szCs w:val="20"/>
          <w:lang w:val="fr-FR" w:eastAsia="en-GB"/>
        </w:rPr>
        <w:t xml:space="preserve">diverses caracteristiques </w:t>
      </w:r>
      <w:r w:rsidRPr="0032190F">
        <w:rPr>
          <w:color w:val="1F1F1F"/>
          <w:szCs w:val="20"/>
          <w:lang w:val="fr-FR" w:eastAsia="en-GB"/>
        </w:rPr>
        <w:t xml:space="preserve">: </w:t>
      </w:r>
      <w:r w:rsidRPr="0032190F">
        <w:rPr>
          <w:color w:val="101010"/>
          <w:szCs w:val="20"/>
          <w:lang w:val="fr-FR" w:eastAsia="en-GB"/>
        </w:rPr>
        <w:t xml:space="preserve">tete sommaire, seins volumineux, cuisses adipeuses, positions accroupie, conforme </w:t>
      </w:r>
      <w:r w:rsidRPr="0032190F">
        <w:rPr>
          <w:color w:val="1F1F1F"/>
          <w:szCs w:val="28"/>
          <w:lang w:val="fr-FR" w:eastAsia="en-GB"/>
        </w:rPr>
        <w:t xml:space="preserve">a </w:t>
      </w:r>
      <w:r w:rsidRPr="0032190F">
        <w:rPr>
          <w:color w:val="101010"/>
          <w:szCs w:val="20"/>
          <w:lang w:val="fr-FR" w:eastAsia="en-GB"/>
        </w:rPr>
        <w:t xml:space="preserve">diverses statuettes. Le sexe et le nombril sont indiques, mais cela non plus n'est pas inconnu ailleurs. La premiere confrontation qui vient </w:t>
      </w:r>
      <w:r w:rsidRPr="0032190F">
        <w:rPr>
          <w:color w:val="1F1F1F"/>
          <w:szCs w:val="28"/>
          <w:lang w:val="fr-FR" w:eastAsia="en-GB"/>
        </w:rPr>
        <w:t xml:space="preserve">a </w:t>
      </w:r>
      <w:r w:rsidR="006A2200" w:rsidRPr="0032190F">
        <w:rPr>
          <w:color w:val="101010"/>
          <w:szCs w:val="20"/>
          <w:lang w:val="fr-FR" w:eastAsia="en-GB"/>
        </w:rPr>
        <w:t>l</w:t>
      </w:r>
      <w:r w:rsidRPr="0032190F">
        <w:rPr>
          <w:color w:val="101010"/>
          <w:szCs w:val="20"/>
          <w:lang w:val="fr-FR" w:eastAsia="en-GB"/>
        </w:rPr>
        <w:t xml:space="preserve">'esprit est la statuette de </w:t>
      </w:r>
      <w:hyperlink r:id="rId7774" w:anchor="Sit_Campu_Fiurelli" w:history="1">
        <w:r w:rsidRPr="0032190F">
          <w:rPr>
            <w:rStyle w:val="Hyperlink"/>
            <w:szCs w:val="20"/>
            <w:lang w:val="fr-FR" w:eastAsia="en-GB"/>
          </w:rPr>
          <w:t>Campu Fiurelli</w:t>
        </w:r>
      </w:hyperlink>
      <w:r w:rsidRPr="0032190F">
        <w:rPr>
          <w:color w:val="101010"/>
          <w:szCs w:val="20"/>
          <w:lang w:val="fr-FR" w:eastAsia="en-GB"/>
        </w:rPr>
        <w:t>. On peut aussi evoquer par certains aspects diverses figurines des Balkans, de Grece ou statues des monuments megalithiques maltais .(BIB 1457)</w:t>
      </w:r>
    </w:p>
    <w:p w14:paraId="053DC5DE" w14:textId="77777777" w:rsidR="00DA264C" w:rsidRPr="0032190F" w:rsidRDefault="00DA264C" w:rsidP="00DA264C">
      <w:pPr>
        <w:autoSpaceDE w:val="0"/>
        <w:autoSpaceDN w:val="0"/>
        <w:adjustRightInd w:val="0"/>
        <w:jc w:val="both"/>
        <w:rPr>
          <w:lang w:val="fr-FR"/>
        </w:rPr>
      </w:pPr>
    </w:p>
    <w:p w14:paraId="2DDC7D70" w14:textId="77777777" w:rsidR="00DA264C" w:rsidRPr="0032190F" w:rsidRDefault="00DA264C" w:rsidP="00426FF9">
      <w:pPr>
        <w:pStyle w:val="Heading1"/>
      </w:pPr>
      <w:bookmarkStart w:id="3298" w:name="Sit_Campu_Fiurelli"/>
      <w:r w:rsidRPr="0032190F">
        <w:t xml:space="preserve">CAMPU FIURELLI </w:t>
      </w:r>
      <w:bookmarkEnd w:id="3298"/>
    </w:p>
    <w:p w14:paraId="7EC4F678" w14:textId="77777777" w:rsidR="00DA264C" w:rsidRPr="0032190F" w:rsidRDefault="00DA264C" w:rsidP="00DA264C">
      <w:pPr>
        <w:autoSpaceDE w:val="0"/>
        <w:autoSpaceDN w:val="0"/>
        <w:adjustRightInd w:val="0"/>
        <w:jc w:val="both"/>
        <w:rPr>
          <w:lang w:val="fr-FR"/>
        </w:rPr>
      </w:pPr>
    </w:p>
    <w:p w14:paraId="6530500E" w14:textId="77777777" w:rsidR="00DA264C" w:rsidRPr="0032190F" w:rsidRDefault="00DA264C" w:rsidP="00DA264C">
      <w:pPr>
        <w:autoSpaceDE w:val="0"/>
        <w:autoSpaceDN w:val="0"/>
        <w:adjustRightInd w:val="0"/>
        <w:jc w:val="both"/>
        <w:rPr>
          <w:lang w:val="fr-FR"/>
        </w:rPr>
      </w:pPr>
      <w:r w:rsidRPr="0032190F">
        <w:rPr>
          <w:color w:val="101010"/>
          <w:szCs w:val="20"/>
          <w:lang w:val="fr-FR" w:eastAsia="en-GB"/>
        </w:rPr>
        <w:lastRenderedPageBreak/>
        <w:t>Statuette en steatite de Campu Fiurelli, Grossa datable, peut-etre, du 3e millenaire (Grosjean, 1966). On peut aussi evoquer par certains aspects diverses figurines des Balkans, de Grece ou statues des monuments megalithiques maltais</w:t>
      </w:r>
      <w:r w:rsidR="009E5802" w:rsidRPr="0032190F">
        <w:rPr>
          <w:color w:val="101010"/>
          <w:szCs w:val="20"/>
          <w:lang w:val="fr-FR" w:eastAsia="en-GB"/>
        </w:rPr>
        <w:t xml:space="preserve"> </w:t>
      </w:r>
      <w:r w:rsidR="003A02C2" w:rsidRPr="0032190F">
        <w:rPr>
          <w:color w:val="101010"/>
          <w:szCs w:val="20"/>
          <w:lang w:val="fr-FR" w:eastAsia="en-GB"/>
        </w:rPr>
        <w:t>[</w:t>
      </w:r>
      <w:r w:rsidR="009E5802" w:rsidRPr="0032190F">
        <w:rPr>
          <w:color w:val="101010"/>
          <w:szCs w:val="20"/>
          <w:lang w:val="fr-FR" w:eastAsia="en-GB"/>
        </w:rPr>
        <w:t>.(BIB 1457)</w:t>
      </w:r>
    </w:p>
    <w:p w14:paraId="097C09AC" w14:textId="77777777" w:rsidR="00F97665" w:rsidRDefault="00F97665" w:rsidP="00242C0F">
      <w:pPr>
        <w:rPr>
          <w:lang w:val="fr-FR"/>
        </w:rPr>
      </w:pPr>
    </w:p>
    <w:p w14:paraId="768BC421" w14:textId="77777777" w:rsidR="00BD5E68" w:rsidRPr="0032190F" w:rsidRDefault="00BD5E68" w:rsidP="00426FF9">
      <w:pPr>
        <w:pStyle w:val="Heading1"/>
      </w:pPr>
      <w:bookmarkStart w:id="3299" w:name="Sit_Bois_Marou"/>
      <w:r w:rsidRPr="0032190F">
        <w:t>BOIS DE MAROU (Dolmen du)</w:t>
      </w:r>
    </w:p>
    <w:bookmarkEnd w:id="3299"/>
    <w:p w14:paraId="6AF00C1D" w14:textId="77777777" w:rsidR="00BD5E68" w:rsidRPr="0032190F" w:rsidRDefault="00BD5E68" w:rsidP="00242C0F">
      <w:pPr>
        <w:autoSpaceDE w:val="0"/>
        <w:autoSpaceDN w:val="0"/>
        <w:adjustRightInd w:val="0"/>
        <w:rPr>
          <w:color w:val="000000"/>
          <w:lang w:val="fr-FR"/>
        </w:rPr>
      </w:pPr>
    </w:p>
    <w:p w14:paraId="160DA48E" w14:textId="3DB6AF6D" w:rsidR="00BD5E68" w:rsidRPr="0032190F" w:rsidRDefault="00BD5E68" w:rsidP="00242C0F">
      <w:pPr>
        <w:jc w:val="both"/>
        <w:rPr>
          <w:lang w:val="fr-FR"/>
        </w:rPr>
      </w:pPr>
      <w:r w:rsidRPr="0032190F">
        <w:rPr>
          <w:lang w:val="fr-FR"/>
        </w:rPr>
        <w:t>Le dolmen du Bois de Marou sur la bordure méridionale du Larzac à Sai</w:t>
      </w:r>
      <w:r w:rsidR="00D3007D" w:rsidRPr="0032190F">
        <w:rPr>
          <w:lang w:val="fr-FR"/>
        </w:rPr>
        <w:t xml:space="preserve">nt-Privat-de-Salces (Hérault) </w:t>
      </w:r>
      <w:r w:rsidRPr="0032190F">
        <w:rPr>
          <w:lang w:val="fr-FR"/>
        </w:rPr>
        <w:t xml:space="preserve">a livré un poignard de type </w:t>
      </w:r>
      <w:hyperlink r:id="rId7775" w:anchor="Sit_Roaix" w:history="1">
        <w:r w:rsidRPr="0032190F">
          <w:rPr>
            <w:rStyle w:val="Hyperlink"/>
            <w:lang w:val="fr-FR"/>
          </w:rPr>
          <w:t>Roaix</w:t>
        </w:r>
      </w:hyperlink>
      <w:r w:rsidRPr="0032190F">
        <w:rPr>
          <w:lang w:val="fr-FR"/>
        </w:rPr>
        <w:t xml:space="preserve">en silex de </w:t>
      </w:r>
      <w:hyperlink r:id="rId7776" w:anchor="Sit_Forcalquier" w:history="1">
        <w:r w:rsidRPr="0032190F">
          <w:rPr>
            <w:rStyle w:val="Hyperlink"/>
            <w:lang w:val="fr-FR"/>
          </w:rPr>
          <w:t>Forcalquier</w:t>
        </w:r>
      </w:hyperlink>
      <w:r w:rsidRPr="0032190F">
        <w:rPr>
          <w:lang w:val="fr-FR"/>
        </w:rPr>
        <w:t xml:space="preserve"> avec lame à retouches en écharpe, avec soie (BIB 570 p. 167</w:t>
      </w:r>
      <w:r w:rsidR="00B87F36" w:rsidRPr="0032190F">
        <w:rPr>
          <w:lang w:val="fr-FR"/>
        </w:rPr>
        <w:t xml:space="preserve"> (BIB 1311)</w:t>
      </w:r>
      <w:r w:rsidRPr="0032190F">
        <w:rPr>
          <w:lang w:val="fr-FR"/>
        </w:rPr>
        <w:t>)</w:t>
      </w:r>
    </w:p>
    <w:p w14:paraId="246EA458" w14:textId="77777777" w:rsidR="00BD5E68" w:rsidRPr="0032190F" w:rsidRDefault="00BD5E68" w:rsidP="00242C0F">
      <w:pPr>
        <w:rPr>
          <w:lang w:val="fr-FR"/>
        </w:rPr>
      </w:pPr>
    </w:p>
    <w:p w14:paraId="43A385C2" w14:textId="77777777" w:rsidR="00051BB9" w:rsidRPr="0032190F" w:rsidRDefault="00051BB9" w:rsidP="00426FF9">
      <w:pPr>
        <w:pStyle w:val="Heading1"/>
      </w:pPr>
      <w:bookmarkStart w:id="3300" w:name="Sit_Boussargues"/>
      <w:r w:rsidRPr="0032190F">
        <w:t>BOUSSARGUES</w:t>
      </w:r>
    </w:p>
    <w:bookmarkEnd w:id="3300"/>
    <w:p w14:paraId="734F2962" w14:textId="77777777" w:rsidR="00E33A1B" w:rsidRPr="0032190F" w:rsidRDefault="00E33A1B" w:rsidP="00242C0F">
      <w:pPr>
        <w:rPr>
          <w:lang w:val="fr-FR"/>
        </w:rPr>
      </w:pPr>
    </w:p>
    <w:p w14:paraId="3EF38080" w14:textId="77777777" w:rsidR="008C649B" w:rsidRPr="0032190F" w:rsidRDefault="008C649B" w:rsidP="00242C0F">
      <w:pPr>
        <w:rPr>
          <w:lang w:val="fr-FR"/>
        </w:rPr>
      </w:pPr>
      <w:r w:rsidRPr="0032190F">
        <w:rPr>
          <w:lang w:val="fr-FR"/>
        </w:rPr>
        <w:t>Vers 2400-2100 Boussargues (BIB C. Gilabert, L. Jallot colloque Habitat Dijon 2015)</w:t>
      </w:r>
    </w:p>
    <w:p w14:paraId="1E95778F" w14:textId="0870EF14" w:rsidR="00051BB9" w:rsidRPr="0032190F" w:rsidRDefault="00051BB9" w:rsidP="00242C0F">
      <w:pPr>
        <w:jc w:val="both"/>
        <w:rPr>
          <w:lang w:val="fr-FR"/>
        </w:rPr>
      </w:pPr>
      <w:r w:rsidRPr="0032190F">
        <w:rPr>
          <w:lang w:val="fr-FR"/>
        </w:rPr>
        <w:t>L’habita</w:t>
      </w:r>
      <w:r w:rsidR="00060A40" w:rsidRPr="0032190F">
        <w:rPr>
          <w:lang w:val="fr-FR"/>
        </w:rPr>
        <w:t>t</w:t>
      </w:r>
      <w:r w:rsidRPr="0032190F">
        <w:rPr>
          <w:lang w:val="fr-FR"/>
        </w:rPr>
        <w:t xml:space="preserve"> de Boussargues </w:t>
      </w:r>
      <w:r w:rsidR="00334BE7" w:rsidRPr="0032190F">
        <w:rPr>
          <w:lang w:val="fr-FR"/>
        </w:rPr>
        <w:t>(</w:t>
      </w:r>
      <w:r w:rsidRPr="0032190F">
        <w:rPr>
          <w:lang w:val="fr-FR"/>
        </w:rPr>
        <w:t>Argelliers</w:t>
      </w:r>
      <w:r w:rsidR="00334BE7" w:rsidRPr="0032190F">
        <w:rPr>
          <w:lang w:val="fr-FR"/>
        </w:rPr>
        <w:t xml:space="preserve">, </w:t>
      </w:r>
      <w:r w:rsidR="00B633DD" w:rsidRPr="0032190F">
        <w:rPr>
          <w:lang w:val="fr-FR"/>
        </w:rPr>
        <w:t>Hérault</w:t>
      </w:r>
      <w:r w:rsidR="00334BE7" w:rsidRPr="0032190F">
        <w:rPr>
          <w:lang w:val="fr-FR"/>
        </w:rPr>
        <w:t>)</w:t>
      </w:r>
      <w:r w:rsidRPr="0032190F">
        <w:rPr>
          <w:lang w:val="fr-FR"/>
        </w:rPr>
        <w:t xml:space="preserve">est établi sur un relief et porte une enceinte de blocs de calcaire de </w:t>
      </w:r>
      <w:smartTag w:uri="urn:schemas-microsoft-com:office:smarttags" w:element="metricconverter">
        <w:smartTagPr>
          <w:attr w:name="ProductID" w:val="860 m2"/>
        </w:smartTagPr>
        <w:r w:rsidRPr="0032190F">
          <w:rPr>
            <w:lang w:val="fr-FR"/>
          </w:rPr>
          <w:t>860 m</w:t>
        </w:r>
        <w:r w:rsidRPr="0032190F">
          <w:rPr>
            <w:vertAlign w:val="superscript"/>
            <w:lang w:val="fr-FR"/>
          </w:rPr>
          <w:t>2</w:t>
        </w:r>
      </w:smartTag>
      <w:r w:rsidRPr="0032190F">
        <w:rPr>
          <w:lang w:val="fr-FR"/>
        </w:rPr>
        <w:t xml:space="preserve"> munie de</w:t>
      </w:r>
      <w:r w:rsidR="00AA6237" w:rsidRPr="0032190F">
        <w:rPr>
          <w:lang w:val="fr-FR"/>
        </w:rPr>
        <w:t xml:space="preserve"> cases circulaires </w:t>
      </w:r>
      <w:r w:rsidR="00334BE7" w:rsidRPr="0032190F">
        <w:rPr>
          <w:lang w:val="fr-FR"/>
        </w:rPr>
        <w:t xml:space="preserve">(« capitelles ») </w:t>
      </w:r>
      <w:r w:rsidRPr="0032190F">
        <w:rPr>
          <w:lang w:val="fr-FR"/>
        </w:rPr>
        <w:t>construites en lauzes</w:t>
      </w:r>
      <w:r w:rsidR="00334BE7" w:rsidRPr="0032190F">
        <w:rPr>
          <w:lang w:val="fr-FR"/>
        </w:rPr>
        <w:t xml:space="preserve"> (BIB 103 p. 169 et 165 p. 180)</w:t>
      </w:r>
      <w:r w:rsidRPr="0032190F">
        <w:rPr>
          <w:lang w:val="fr-FR"/>
        </w:rPr>
        <w:t xml:space="preserve">. On a pu déterminer que ces dernières étaient naguères voûtées en encorbellement. A l’intérieur de l’enceinte, </w:t>
      </w:r>
      <w:r w:rsidR="00060A40" w:rsidRPr="0032190F">
        <w:rPr>
          <w:lang w:val="fr-FR"/>
        </w:rPr>
        <w:t xml:space="preserve">au moins cinq cabanes à assises en pierres et à abside proches de celles connues pour cette époque dans l’aire d’extension du </w:t>
      </w:r>
      <w:hyperlink r:id="rId7777" w:anchor="Cul_Fontbuisse" w:history="1">
        <w:r w:rsidR="00060A40" w:rsidRPr="0032190F">
          <w:rPr>
            <w:rStyle w:val="Hyperlink"/>
            <w:lang w:val="fr-FR"/>
          </w:rPr>
          <w:t>Fontbuisse</w:t>
        </w:r>
      </w:hyperlink>
      <w:r w:rsidR="00060A40" w:rsidRPr="0032190F">
        <w:rPr>
          <w:lang w:val="fr-FR"/>
        </w:rPr>
        <w:t xml:space="preserve"> (</w:t>
      </w:r>
      <w:r w:rsidR="0070027E" w:rsidRPr="0032190F">
        <w:rPr>
          <w:lang w:val="fr-FR"/>
        </w:rPr>
        <w:t>BIB</w:t>
      </w:r>
      <w:r w:rsidR="00060A40" w:rsidRPr="0032190F">
        <w:rPr>
          <w:lang w:val="fr-FR"/>
        </w:rPr>
        <w:t xml:space="preserve"> 103 p. 169</w:t>
      </w:r>
      <w:r w:rsidR="00B633DD" w:rsidRPr="0032190F">
        <w:rPr>
          <w:lang w:val="fr-FR"/>
        </w:rPr>
        <w:t xml:space="preserve"> et 165 p. 180</w:t>
      </w:r>
      <w:r w:rsidR="00060A40" w:rsidRPr="0032190F">
        <w:rPr>
          <w:lang w:val="fr-FR"/>
        </w:rPr>
        <w:t>)</w:t>
      </w:r>
    </w:p>
    <w:p w14:paraId="6718603F" w14:textId="448BB897" w:rsidR="00925A86" w:rsidRPr="0032190F" w:rsidRDefault="00925A86" w:rsidP="00242C0F">
      <w:pPr>
        <w:jc w:val="both"/>
        <w:rPr>
          <w:lang w:val="fr-FR"/>
        </w:rPr>
      </w:pPr>
      <w:r w:rsidRPr="0032190F">
        <w:rPr>
          <w:lang w:val="fr-FR"/>
        </w:rPr>
        <w:t xml:space="preserve">Les murs a double parement, caractéristique du groupe fontbuxien, montrent des similitudes avec ceux de la </w:t>
      </w:r>
      <w:hyperlink r:id="rId7778" w:anchor="Sit_Capitelles_du_Broum" w:history="1">
        <w:r w:rsidRPr="0032190F">
          <w:rPr>
            <w:rStyle w:val="Hyperlink"/>
            <w:lang w:val="fr-FR"/>
          </w:rPr>
          <w:t>Capitelle du Broum</w:t>
        </w:r>
      </w:hyperlink>
      <w:r w:rsidRPr="0032190F">
        <w:rPr>
          <w:lang w:val="fr-FR"/>
        </w:rPr>
        <w:t xml:space="preserve"> et </w:t>
      </w:r>
      <w:hyperlink r:id="rId7779" w:anchor="Sit_Cambous" w:history="1">
        <w:r w:rsidRPr="0032190F">
          <w:rPr>
            <w:rStyle w:val="Hyperlink"/>
            <w:lang w:val="fr-FR"/>
          </w:rPr>
          <w:t>Cambous</w:t>
        </w:r>
      </w:hyperlink>
      <w:r w:rsidRPr="0032190F">
        <w:rPr>
          <w:lang w:val="fr-FR"/>
        </w:rPr>
        <w:t xml:space="preserve"> (BIB 727 p. 73)</w:t>
      </w:r>
      <w:r w:rsidR="00334BE7" w:rsidRPr="0032190F">
        <w:rPr>
          <w:lang w:val="fr-FR"/>
        </w:rPr>
        <w:t>Le blocage des murs est réalisé avec le clapas résultat de la cryoclasie du lapiaz (BIB Archéologie et Gobelets, excursion, 2016).</w:t>
      </w:r>
    </w:p>
    <w:p w14:paraId="2D312CAD" w14:textId="77777777" w:rsidR="00334BE7" w:rsidRPr="0032190F" w:rsidRDefault="00334BE7" w:rsidP="00242C0F">
      <w:pPr>
        <w:jc w:val="both"/>
        <w:rPr>
          <w:lang w:val="fr-FR"/>
        </w:rPr>
      </w:pPr>
    </w:p>
    <w:p w14:paraId="528BAFE1" w14:textId="77777777" w:rsidR="00334BE7" w:rsidRPr="0032190F" w:rsidRDefault="00334BE7" w:rsidP="00242C0F">
      <w:pPr>
        <w:jc w:val="both"/>
        <w:rPr>
          <w:lang w:val="fr-FR"/>
        </w:rPr>
      </w:pPr>
      <w:r w:rsidRPr="0032190F">
        <w:rPr>
          <w:lang w:val="fr-FR"/>
        </w:rPr>
        <w:t>Des sites montrant des capitelles liées entre elles par des murs : Rocher du Causse, Campmau, Tailladette, etc.</w:t>
      </w:r>
      <w:r w:rsidR="00376BCC" w:rsidRPr="0032190F">
        <w:rPr>
          <w:lang w:val="fr-FR"/>
        </w:rPr>
        <w:t xml:space="preserve"> (BIB ?)</w:t>
      </w:r>
    </w:p>
    <w:p w14:paraId="53E72C12" w14:textId="77777777" w:rsidR="00334BE7" w:rsidRPr="0032190F" w:rsidRDefault="00334BE7" w:rsidP="00242C0F">
      <w:pPr>
        <w:jc w:val="both"/>
        <w:rPr>
          <w:lang w:val="fr-FR"/>
        </w:rPr>
      </w:pPr>
    </w:p>
    <w:p w14:paraId="66928681" w14:textId="77777777" w:rsidR="00334BE7" w:rsidRPr="0032190F" w:rsidRDefault="00334BE7" w:rsidP="00334BE7">
      <w:pPr>
        <w:pStyle w:val="Heading2"/>
      </w:pPr>
      <w:r w:rsidRPr="0032190F">
        <w:t>Cabane 1</w:t>
      </w:r>
    </w:p>
    <w:p w14:paraId="1E3EE625" w14:textId="77777777" w:rsidR="00334BE7" w:rsidRPr="0032190F" w:rsidRDefault="00334BE7" w:rsidP="00242C0F">
      <w:pPr>
        <w:jc w:val="both"/>
        <w:rPr>
          <w:lang w:val="fr-FR"/>
        </w:rPr>
      </w:pPr>
      <w:r w:rsidRPr="0032190F">
        <w:rPr>
          <w:lang w:val="fr-FR"/>
        </w:rPr>
        <w:t>2 foyers et 2 séries céramiques liées à ces feux : 1 avec des décorations, 1 sans décorations. Les archéologues pensent à deux familles (BIB Archéologie et Gobelets, excursion, 2016)</w:t>
      </w:r>
    </w:p>
    <w:p w14:paraId="6E0FE6C4" w14:textId="77777777" w:rsidR="00A473CC" w:rsidRPr="0032190F" w:rsidRDefault="00A473CC" w:rsidP="00A473CC">
      <w:pPr>
        <w:jc w:val="both"/>
        <w:rPr>
          <w:lang w:val="fr-FR"/>
        </w:rPr>
      </w:pPr>
      <w:r w:rsidRPr="0032190F">
        <w:rPr>
          <w:lang w:val="fr-FR"/>
        </w:rPr>
        <w:t>Des poteries parfaitement comparables quant à la forme, aux dimensions, aux techniques, voire aux instruments·de décor, ont par exemple été trouvées en étroite association spatiale sur le site chalcolithique de Boussargues dans l'Hérault (Colomer et al., 1990) (BIB 2148 p. 477)</w:t>
      </w:r>
    </w:p>
    <w:p w14:paraId="7314D86C" w14:textId="77777777" w:rsidR="00DD02A0" w:rsidRPr="0032190F" w:rsidRDefault="00DD02A0" w:rsidP="00A473CC">
      <w:pPr>
        <w:jc w:val="both"/>
        <w:rPr>
          <w:lang w:val="fr-FR"/>
        </w:rPr>
      </w:pPr>
    </w:p>
    <w:p w14:paraId="01BFA4BE" w14:textId="632ED235" w:rsidR="00DD02A0" w:rsidRPr="0032190F" w:rsidRDefault="00DD02A0" w:rsidP="00A473CC">
      <w:pPr>
        <w:jc w:val="both"/>
        <w:rPr>
          <w:lang w:val="fr-FR"/>
        </w:rPr>
      </w:pPr>
      <w:r w:rsidRPr="0032190F">
        <w:rPr>
          <w:lang w:val="fr-FR"/>
        </w:rPr>
        <w:t xml:space="preserve">cf. </w:t>
      </w:r>
      <w:hyperlink r:id="rId7780" w:anchor="Sit_Planches" w:history="1">
        <w:r w:rsidRPr="0032190F">
          <w:rPr>
            <w:rStyle w:val="Hyperlink"/>
            <w:lang w:val="fr-FR"/>
          </w:rPr>
          <w:t>Grotte des Planches</w:t>
        </w:r>
      </w:hyperlink>
    </w:p>
    <w:p w14:paraId="301FCA17" w14:textId="77777777" w:rsidR="00334BE7" w:rsidRPr="0032190F" w:rsidRDefault="00334BE7" w:rsidP="00242C0F">
      <w:pPr>
        <w:jc w:val="both"/>
        <w:rPr>
          <w:lang w:val="fr-FR"/>
        </w:rPr>
      </w:pPr>
    </w:p>
    <w:p w14:paraId="4E98AF9F" w14:textId="77777777" w:rsidR="00334BE7" w:rsidRPr="0032190F" w:rsidRDefault="00334BE7" w:rsidP="00334BE7">
      <w:pPr>
        <w:pStyle w:val="Heading2"/>
      </w:pPr>
      <w:r w:rsidRPr="0032190F">
        <w:t>Cabane 2</w:t>
      </w:r>
    </w:p>
    <w:p w14:paraId="52963A62" w14:textId="77777777" w:rsidR="00BF1A7C" w:rsidRPr="0032190F" w:rsidRDefault="00334BE7" w:rsidP="00242C0F">
      <w:pPr>
        <w:jc w:val="both"/>
        <w:rPr>
          <w:lang w:val="fr-FR"/>
        </w:rPr>
      </w:pPr>
      <w:r w:rsidRPr="0032190F">
        <w:rPr>
          <w:lang w:val="fr-FR"/>
        </w:rPr>
        <w:t>La fouille a montré la composition du toit [et des mur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9"/>
        <w:gridCol w:w="2282"/>
      </w:tblGrid>
      <w:tr w:rsidR="00334BE7" w14:paraId="3AC4CDC7" w14:textId="77777777" w:rsidTr="00C35EA7">
        <w:trPr>
          <w:jc w:val="center"/>
        </w:trPr>
        <w:tc>
          <w:tcPr>
            <w:tcW w:w="1929" w:type="dxa"/>
          </w:tcPr>
          <w:p w14:paraId="684A9059" w14:textId="77777777" w:rsidR="00334BE7" w:rsidRDefault="00334BE7" w:rsidP="00C35EA7">
            <w:pPr>
              <w:jc w:val="both"/>
            </w:pPr>
            <w:r>
              <w:t>niveau supérieur</w:t>
            </w:r>
          </w:p>
        </w:tc>
        <w:tc>
          <w:tcPr>
            <w:tcW w:w="2282" w:type="dxa"/>
          </w:tcPr>
          <w:p w14:paraId="0F90A2DE" w14:textId="77777777" w:rsidR="00334BE7" w:rsidRDefault="00334BE7" w:rsidP="00C35EA7">
            <w:pPr>
              <w:jc w:val="both"/>
            </w:pPr>
            <w:r>
              <w:t>niveau de dalettes</w:t>
            </w:r>
          </w:p>
        </w:tc>
      </w:tr>
      <w:tr w:rsidR="00334BE7" w14:paraId="31442A77" w14:textId="77777777" w:rsidTr="00C35EA7">
        <w:trPr>
          <w:jc w:val="center"/>
        </w:trPr>
        <w:tc>
          <w:tcPr>
            <w:tcW w:w="1929" w:type="dxa"/>
          </w:tcPr>
          <w:p w14:paraId="2B172ECD" w14:textId="77777777" w:rsidR="00334BE7" w:rsidRDefault="00334BE7" w:rsidP="00C35EA7">
            <w:pPr>
              <w:jc w:val="both"/>
            </w:pPr>
            <w:r>
              <w:t>niveau inférieur</w:t>
            </w:r>
          </w:p>
        </w:tc>
        <w:tc>
          <w:tcPr>
            <w:tcW w:w="2282" w:type="dxa"/>
          </w:tcPr>
          <w:p w14:paraId="336B2A57" w14:textId="77777777" w:rsidR="00334BE7" w:rsidRDefault="00334BE7" w:rsidP="00C35EA7">
            <w:pPr>
              <w:jc w:val="both"/>
            </w:pPr>
            <w:r>
              <w:t>morceaux de torchis</w:t>
            </w:r>
          </w:p>
        </w:tc>
      </w:tr>
    </w:tbl>
    <w:p w14:paraId="1F1DEF6C" w14:textId="77777777" w:rsidR="00334BE7" w:rsidRPr="0032190F" w:rsidRDefault="00334BE7" w:rsidP="00242C0F">
      <w:pPr>
        <w:jc w:val="both"/>
        <w:rPr>
          <w:lang w:val="fr-FR"/>
        </w:rPr>
      </w:pPr>
      <w:r w:rsidRPr="0032190F">
        <w:rPr>
          <w:lang w:val="fr-FR"/>
        </w:rPr>
        <w:t>(BIB Archéologie et Gobelets, excursion, 2016)</w:t>
      </w:r>
    </w:p>
    <w:p w14:paraId="5A76D40E" w14:textId="77777777" w:rsidR="00334BE7" w:rsidRPr="0032190F" w:rsidRDefault="00334BE7" w:rsidP="00334BE7">
      <w:pPr>
        <w:jc w:val="both"/>
        <w:rPr>
          <w:lang w:val="fr-FR"/>
        </w:rPr>
      </w:pPr>
    </w:p>
    <w:p w14:paraId="1BB2046A" w14:textId="77777777" w:rsidR="00334BE7" w:rsidRPr="0032190F" w:rsidRDefault="00334BE7" w:rsidP="00334BE7">
      <w:pPr>
        <w:jc w:val="both"/>
        <w:rPr>
          <w:lang w:val="fr-FR"/>
        </w:rPr>
      </w:pPr>
      <w:r w:rsidRPr="0032190F">
        <w:rPr>
          <w:lang w:val="fr-FR"/>
        </w:rPr>
        <w:t>La présence de vases brisés sur place laissent penser à un incendie ou un événement brutal (BIB Archéologie et Gobelets, excursion, 2016)</w:t>
      </w:r>
    </w:p>
    <w:p w14:paraId="17601C7E" w14:textId="77777777" w:rsidR="00334BE7" w:rsidRPr="0032190F" w:rsidRDefault="00334BE7" w:rsidP="00242C0F">
      <w:pPr>
        <w:jc w:val="both"/>
        <w:rPr>
          <w:lang w:val="fr-FR"/>
        </w:rPr>
      </w:pPr>
    </w:p>
    <w:p w14:paraId="5D31DA46" w14:textId="77777777" w:rsidR="00334BE7" w:rsidRPr="0032190F" w:rsidRDefault="00334BE7" w:rsidP="00242C0F">
      <w:pPr>
        <w:jc w:val="both"/>
        <w:rPr>
          <w:lang w:val="fr-FR"/>
        </w:rPr>
      </w:pPr>
    </w:p>
    <w:p w14:paraId="5C8F9ABA" w14:textId="77777777" w:rsidR="00334BE7" w:rsidRPr="0032190F" w:rsidRDefault="00334BE7" w:rsidP="00334BE7">
      <w:pPr>
        <w:pStyle w:val="Heading2"/>
      </w:pPr>
      <w:r w:rsidRPr="0032190F">
        <w:t>Cabane 4</w:t>
      </w:r>
    </w:p>
    <w:p w14:paraId="0C2FAF9C" w14:textId="77777777" w:rsidR="00334BE7" w:rsidRPr="0032190F" w:rsidRDefault="00334BE7" w:rsidP="00334BE7">
      <w:pPr>
        <w:jc w:val="both"/>
        <w:rPr>
          <w:lang w:val="fr-FR"/>
        </w:rPr>
      </w:pPr>
      <w:r w:rsidRPr="0032190F">
        <w:rPr>
          <w:lang w:val="fr-FR"/>
        </w:rPr>
        <w:t xml:space="preserve">Cette cabane a probablement été démontée pendant l’utilisation du site et ses matériaux remobilisé pour les autres cabanes. Ce fait a été détecté par la répartition du mobilier (effet de paroi, circulation) (BIB Archéologie et Gobelets, excursion, 2016). </w:t>
      </w:r>
    </w:p>
    <w:p w14:paraId="1C70A594" w14:textId="77777777" w:rsidR="00334BE7" w:rsidRPr="0032190F" w:rsidRDefault="00334BE7" w:rsidP="00242C0F">
      <w:pPr>
        <w:jc w:val="both"/>
        <w:rPr>
          <w:lang w:val="fr-FR"/>
        </w:rPr>
      </w:pPr>
    </w:p>
    <w:p w14:paraId="288CD132" w14:textId="77777777" w:rsidR="00334BE7" w:rsidRPr="0032190F" w:rsidRDefault="00334BE7" w:rsidP="00426FF9">
      <w:pPr>
        <w:pStyle w:val="Heading1"/>
      </w:pPr>
      <w:bookmarkStart w:id="3301" w:name="Sit_Causse_Rocher"/>
      <w:r w:rsidRPr="0032190F">
        <w:t>CAUSSE (ROCHER DU)</w:t>
      </w:r>
    </w:p>
    <w:bookmarkEnd w:id="3301"/>
    <w:p w14:paraId="3D422802" w14:textId="77777777" w:rsidR="00334BE7" w:rsidRPr="0032190F" w:rsidRDefault="00334BE7" w:rsidP="00242C0F">
      <w:pPr>
        <w:jc w:val="both"/>
        <w:rPr>
          <w:lang w:val="fr-FR"/>
        </w:rPr>
      </w:pPr>
    </w:p>
    <w:p w14:paraId="2E059B16" w14:textId="6220A6A5" w:rsidR="00334BE7" w:rsidRDefault="00334BE7" w:rsidP="00242C0F">
      <w:pPr>
        <w:jc w:val="both"/>
      </w:pPr>
      <w:r w:rsidRPr="0032190F">
        <w:rPr>
          <w:lang w:val="fr-FR"/>
        </w:rPr>
        <w:t xml:space="preserve">La Rocher du Causse (Hérault) est à proximité du site du </w:t>
      </w:r>
      <w:hyperlink r:id="rId7781" w:anchor="Sit_Mas_Neuf" w:history="1">
        <w:r w:rsidRPr="0032190F">
          <w:rPr>
            <w:rStyle w:val="Hyperlink"/>
            <w:lang w:val="fr-FR"/>
          </w:rPr>
          <w:t>Mas Neuf</w:t>
        </w:r>
      </w:hyperlink>
      <w:r w:rsidRPr="0032190F">
        <w:rPr>
          <w:lang w:val="fr-FR"/>
        </w:rPr>
        <w:t xml:space="preserve">, avec lequel il est peut-être lié. Installé sur un </w:t>
      </w:r>
      <w:hyperlink r:id="rId7782" w:anchor="Cul_Oppidum" w:history="1">
        <w:r w:rsidRPr="0032190F">
          <w:rPr>
            <w:rStyle w:val="Hyperlink"/>
            <w:lang w:val="fr-FR"/>
          </w:rPr>
          <w:t>éperon rocheux</w:t>
        </w:r>
      </w:hyperlink>
      <w:r w:rsidRPr="0032190F">
        <w:rPr>
          <w:lang w:val="fr-FR"/>
        </w:rPr>
        <w:t xml:space="preserve"> qui sera barré à une date ultérieure. </w:t>
      </w:r>
      <w:r>
        <w:t xml:space="preserve">L’espace dégagé représente ~51000 m2. Le matériel retrouvé : </w:t>
      </w:r>
    </w:p>
    <w:p w14:paraId="281B63F9" w14:textId="77777777" w:rsidR="00376BCC" w:rsidRDefault="00376BCC" w:rsidP="00242C0F">
      <w:pPr>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7"/>
      </w:tblGrid>
      <w:tr w:rsidR="00376BCC" w:rsidRPr="006A329A" w14:paraId="00AC77B8" w14:textId="77777777" w:rsidTr="00C35EA7">
        <w:trPr>
          <w:jc w:val="center"/>
        </w:trPr>
        <w:tc>
          <w:tcPr>
            <w:tcW w:w="5677" w:type="dxa"/>
          </w:tcPr>
          <w:p w14:paraId="3DD71E26" w14:textId="77777777" w:rsidR="00376BCC" w:rsidRPr="00C35EA7" w:rsidRDefault="00376BCC" w:rsidP="00C35EA7">
            <w:pPr>
              <w:jc w:val="both"/>
              <w:rPr>
                <w:lang w:val="es-ES"/>
              </w:rPr>
            </w:pPr>
            <w:r w:rsidRPr="00C35EA7">
              <w:rPr>
                <w:lang w:val="es-ES"/>
              </w:rPr>
              <w:t xml:space="preserve">Fer 1 : canthare en </w:t>
            </w:r>
            <w:r w:rsidRPr="00C35EA7">
              <w:rPr>
                <w:i/>
                <w:lang w:val="es-ES"/>
              </w:rPr>
              <w:t>bucchero negro</w:t>
            </w:r>
            <w:r w:rsidRPr="00C35EA7">
              <w:rPr>
                <w:lang w:val="es-ES"/>
              </w:rPr>
              <w:t xml:space="preserve"> attribué au 6</w:t>
            </w:r>
            <w:r w:rsidRPr="00C35EA7">
              <w:rPr>
                <w:vertAlign w:val="superscript"/>
                <w:lang w:val="es-ES"/>
              </w:rPr>
              <w:t>e</w:t>
            </w:r>
            <w:r w:rsidRPr="00C35EA7">
              <w:rPr>
                <w:lang w:val="es-ES"/>
              </w:rPr>
              <w:t>/5</w:t>
            </w:r>
            <w:r w:rsidRPr="00C35EA7">
              <w:rPr>
                <w:vertAlign w:val="superscript"/>
                <w:lang w:val="es-ES"/>
              </w:rPr>
              <w:t>e</w:t>
            </w:r>
            <w:r w:rsidRPr="00C35EA7">
              <w:rPr>
                <w:lang w:val="es-ES"/>
              </w:rPr>
              <w:t xml:space="preserve"> s.   </w:t>
            </w:r>
          </w:p>
        </w:tc>
      </w:tr>
      <w:tr w:rsidR="00376BCC" w:rsidRPr="006A329A" w14:paraId="14831993" w14:textId="77777777" w:rsidTr="00C35EA7">
        <w:trPr>
          <w:jc w:val="center"/>
        </w:trPr>
        <w:tc>
          <w:tcPr>
            <w:tcW w:w="5677" w:type="dxa"/>
          </w:tcPr>
          <w:p w14:paraId="73796E23" w14:textId="77777777" w:rsidR="00376BCC" w:rsidRPr="00C35EA7" w:rsidRDefault="00376BCC" w:rsidP="00C35EA7">
            <w:pPr>
              <w:jc w:val="both"/>
              <w:rPr>
                <w:lang w:val="fr-FR"/>
              </w:rPr>
            </w:pPr>
            <w:r w:rsidRPr="00C35EA7">
              <w:rPr>
                <w:lang w:val="fr-FR"/>
              </w:rPr>
              <w:t>Bronze final 3b : décor au double trait</w:t>
            </w:r>
          </w:p>
        </w:tc>
      </w:tr>
      <w:tr w:rsidR="00376BCC" w14:paraId="28954A61" w14:textId="77777777" w:rsidTr="00C35EA7">
        <w:trPr>
          <w:jc w:val="center"/>
        </w:trPr>
        <w:tc>
          <w:tcPr>
            <w:tcW w:w="5677" w:type="dxa"/>
          </w:tcPr>
          <w:p w14:paraId="0478C7CA" w14:textId="77777777" w:rsidR="00376BCC" w:rsidRDefault="00376BCC" w:rsidP="00C35EA7">
            <w:pPr>
              <w:jc w:val="both"/>
            </w:pPr>
            <w:r>
              <w:t>Epicampaniforme/Bronze ancien</w:t>
            </w:r>
          </w:p>
        </w:tc>
      </w:tr>
      <w:tr w:rsidR="00376BCC" w14:paraId="4D323D18" w14:textId="77777777" w:rsidTr="00C35EA7">
        <w:trPr>
          <w:jc w:val="center"/>
        </w:trPr>
        <w:tc>
          <w:tcPr>
            <w:tcW w:w="5677" w:type="dxa"/>
          </w:tcPr>
          <w:p w14:paraId="02533559" w14:textId="77777777" w:rsidR="00376BCC" w:rsidRDefault="00376BCC" w:rsidP="00C35EA7">
            <w:pPr>
              <w:jc w:val="both"/>
            </w:pPr>
            <w:r>
              <w:t>âge du cuivre (Fontbuisse)</w:t>
            </w:r>
          </w:p>
        </w:tc>
      </w:tr>
    </w:tbl>
    <w:p w14:paraId="1B5EB08B" w14:textId="77777777" w:rsidR="00334BE7" w:rsidRPr="0032190F" w:rsidRDefault="00376BCC" w:rsidP="00242C0F">
      <w:pPr>
        <w:jc w:val="both"/>
        <w:rPr>
          <w:lang w:val="fr-FR"/>
        </w:rPr>
      </w:pPr>
      <w:r w:rsidRPr="0032190F">
        <w:rPr>
          <w:lang w:val="fr-FR"/>
        </w:rPr>
        <w:t xml:space="preserve"> </w:t>
      </w:r>
      <w:r w:rsidR="00334BE7" w:rsidRPr="0032190F">
        <w:rPr>
          <w:lang w:val="fr-FR"/>
        </w:rPr>
        <w:t>(BIB Archéologi</w:t>
      </w:r>
      <w:r w:rsidRPr="0032190F">
        <w:rPr>
          <w:lang w:val="fr-FR"/>
        </w:rPr>
        <w:t>e et Gobelets, excursion, 2016)</w:t>
      </w:r>
    </w:p>
    <w:p w14:paraId="1AA7816A" w14:textId="77777777" w:rsidR="00334BE7" w:rsidRPr="0032190F" w:rsidRDefault="00334BE7" w:rsidP="00242C0F">
      <w:pPr>
        <w:jc w:val="both"/>
        <w:rPr>
          <w:lang w:val="fr-FR"/>
        </w:rPr>
      </w:pPr>
    </w:p>
    <w:p w14:paraId="271C8CD6" w14:textId="77777777" w:rsidR="00334BE7" w:rsidRPr="0032190F" w:rsidRDefault="00334BE7" w:rsidP="00242C0F">
      <w:pPr>
        <w:jc w:val="both"/>
        <w:rPr>
          <w:lang w:val="fr-FR"/>
        </w:rPr>
      </w:pPr>
      <w:r w:rsidRPr="0032190F">
        <w:rPr>
          <w:lang w:val="fr-FR"/>
        </w:rPr>
        <w:t>Sur le haut du Causse, système de capitelles reliées entre elles par des murs (// Boussargues, etc.), entrée en chicane (BIB Archéologie et Gobelets, excursion, 2016).</w:t>
      </w:r>
    </w:p>
    <w:p w14:paraId="0D53B29B" w14:textId="77777777" w:rsidR="00252C70" w:rsidRPr="0032190F" w:rsidRDefault="00252C70" w:rsidP="00426FF9">
      <w:pPr>
        <w:pStyle w:val="Heading1"/>
      </w:pPr>
      <w:r w:rsidRPr="0032190F">
        <w:br/>
      </w:r>
      <w:bookmarkStart w:id="3302" w:name="Sit_Mas_Neuf"/>
      <w:r w:rsidRPr="0032190F">
        <w:t>MAS NEUF</w:t>
      </w:r>
      <w:bookmarkEnd w:id="3302"/>
    </w:p>
    <w:p w14:paraId="5EF79503" w14:textId="77777777" w:rsidR="00252C70" w:rsidRPr="0032190F" w:rsidRDefault="00252C70" w:rsidP="00242C0F">
      <w:pPr>
        <w:jc w:val="both"/>
        <w:rPr>
          <w:lang w:val="fr-FR"/>
        </w:rPr>
      </w:pPr>
      <w:r w:rsidRPr="0032190F">
        <w:rPr>
          <w:lang w:val="fr-FR"/>
        </w:rPr>
        <w:t>La Digue du Mas Neuf montre un chemin plat protohistorique (BIB P. Séjalon in BIB 2540)</w:t>
      </w:r>
    </w:p>
    <w:p w14:paraId="5B1C707A" w14:textId="77777777" w:rsidR="00334BE7" w:rsidRPr="0032190F" w:rsidRDefault="00334BE7" w:rsidP="00242C0F">
      <w:pPr>
        <w:jc w:val="both"/>
        <w:rPr>
          <w:lang w:val="fr-FR"/>
        </w:rPr>
      </w:pPr>
    </w:p>
    <w:p w14:paraId="6D13D0BC" w14:textId="77777777" w:rsidR="00334BE7" w:rsidRPr="0032190F" w:rsidRDefault="00334BE7" w:rsidP="00242C0F">
      <w:pPr>
        <w:jc w:val="both"/>
        <w:rPr>
          <w:lang w:val="fr-FR"/>
        </w:rPr>
      </w:pPr>
      <w:r w:rsidRPr="0032190F">
        <w:rPr>
          <w:lang w:val="fr-FR"/>
        </w:rPr>
        <w:t>FEUILLES (DOLMEN DES)</w:t>
      </w:r>
    </w:p>
    <w:p w14:paraId="2C3BA306" w14:textId="77777777" w:rsidR="00334BE7" w:rsidRPr="0032190F" w:rsidRDefault="00334BE7" w:rsidP="00242C0F">
      <w:pPr>
        <w:jc w:val="both"/>
        <w:rPr>
          <w:lang w:val="fr-FR"/>
        </w:rPr>
      </w:pPr>
    </w:p>
    <w:p w14:paraId="06E9F839" w14:textId="158CA64C" w:rsidR="00334BE7" w:rsidRPr="0032190F" w:rsidRDefault="00334BE7" w:rsidP="00242C0F">
      <w:pPr>
        <w:jc w:val="both"/>
        <w:rPr>
          <w:lang w:val="fr-FR"/>
        </w:rPr>
      </w:pPr>
      <w:r w:rsidRPr="0032190F">
        <w:rPr>
          <w:lang w:val="fr-FR"/>
        </w:rPr>
        <w:t xml:space="preserve">Le dolmen des Feuilles (Hérault) est un tumulus circulaire </w:t>
      </w:r>
      <w:hyperlink r:id="rId7783" w:anchor="Cul_Megalith_t_dolmen_couloir" w:history="1">
        <w:r w:rsidR="00DC5D96" w:rsidRPr="0032190F">
          <w:rPr>
            <w:rStyle w:val="Hyperlink"/>
            <w:lang w:val="fr-FR"/>
          </w:rPr>
          <w:t>à couloir</w:t>
        </w:r>
      </w:hyperlink>
      <w:r w:rsidRPr="0032190F">
        <w:rPr>
          <w:lang w:val="fr-FR"/>
        </w:rPr>
        <w:t>. Le couloir n’est pas rectiligne. Une antichambre est aménagée, une chambre de plan rectangulaire est accessible après une entrée composée par l’échancrure de deux orthostates (BIB Archéologie et Gobelets, excursion, 2016).</w:t>
      </w:r>
    </w:p>
    <w:p w14:paraId="58E44A6B" w14:textId="77777777" w:rsidR="00334BE7" w:rsidRPr="0032190F" w:rsidRDefault="00334BE7" w:rsidP="00242C0F">
      <w:pPr>
        <w:jc w:val="both"/>
        <w:rPr>
          <w:lang w:val="fr-FR"/>
        </w:rPr>
      </w:pPr>
    </w:p>
    <w:p w14:paraId="4907CF0D" w14:textId="77777777" w:rsidR="00BF1A7C" w:rsidRPr="0032190F" w:rsidRDefault="00BF1A7C" w:rsidP="00426FF9">
      <w:pPr>
        <w:pStyle w:val="Heading1"/>
      </w:pPr>
      <w:bookmarkStart w:id="3303" w:name="Sit_Roc_Midi"/>
      <w:r w:rsidRPr="0032190F">
        <w:t>ROC DU MIDI</w:t>
      </w:r>
    </w:p>
    <w:bookmarkEnd w:id="3303"/>
    <w:p w14:paraId="4B9EF9F1" w14:textId="77777777" w:rsidR="00051BB9" w:rsidRPr="0032190F" w:rsidRDefault="00051BB9" w:rsidP="00242C0F">
      <w:pPr>
        <w:rPr>
          <w:lang w:val="fr-FR"/>
        </w:rPr>
      </w:pPr>
    </w:p>
    <w:p w14:paraId="2CE772AF" w14:textId="737B11F5" w:rsidR="00BF1A7C" w:rsidRPr="0032190F" w:rsidRDefault="00BF1A7C" w:rsidP="00242C0F">
      <w:pPr>
        <w:jc w:val="both"/>
        <w:rPr>
          <w:lang w:val="fr-FR"/>
        </w:rPr>
      </w:pPr>
      <w:r w:rsidRPr="0032190F">
        <w:rPr>
          <w:lang w:val="fr-FR"/>
        </w:rPr>
        <w:t xml:space="preserve">Le site de la grotte du Roc du Midi, à Blandas dans le Gard, attribué à la culture de </w:t>
      </w:r>
      <w:hyperlink r:id="rId7784" w:anchor="Cul_Fontbuisse" w:history="1">
        <w:r w:rsidRPr="0032190F">
          <w:rPr>
            <w:rStyle w:val="Hyperlink"/>
            <w:lang w:val="fr-FR"/>
          </w:rPr>
          <w:t>Fontbuisse</w:t>
        </w:r>
      </w:hyperlink>
      <w:r w:rsidRPr="0032190F">
        <w:rPr>
          <w:lang w:val="fr-FR"/>
        </w:rPr>
        <w:t xml:space="preserve"> a livré un poignard en </w:t>
      </w:r>
      <w:hyperlink r:id="rId7785" w:anchor="Sit_Cuivre" w:history="1">
        <w:r w:rsidR="001E115E" w:rsidRPr="001E115E">
          <w:rPr>
            <w:rStyle w:val="Hyperlink"/>
            <w:lang w:val="fr-FR"/>
          </w:rPr>
          <w:t>cuivre</w:t>
        </w:r>
      </w:hyperlink>
      <w:r w:rsidR="001E115E" w:rsidRPr="0032190F">
        <w:rPr>
          <w:lang w:val="fr-FR"/>
        </w:rPr>
        <w:t xml:space="preserve"> </w:t>
      </w:r>
      <w:r w:rsidRPr="0032190F">
        <w:rPr>
          <w:lang w:val="fr-FR"/>
        </w:rPr>
        <w:t>(BIB 68)</w:t>
      </w:r>
      <w:r w:rsidR="005D1B3E" w:rsidRPr="0032190F">
        <w:rPr>
          <w:lang w:val="fr-FR"/>
        </w:rPr>
        <w:t xml:space="preserve"> qui peut être attribué à la culture de Fontbuisse mais d’un type qui pourrait débuter dès le Ferrières (</w:t>
      </w:r>
      <w:hyperlink r:id="rId7786" w:anchor="Sit_Labeil" w:history="1">
        <w:r w:rsidR="005D1B3E" w:rsidRPr="0032190F">
          <w:rPr>
            <w:rStyle w:val="Hyperlink"/>
            <w:lang w:val="fr-FR"/>
          </w:rPr>
          <w:t>Labeil</w:t>
        </w:r>
      </w:hyperlink>
      <w:r w:rsidR="005D1B3E" w:rsidRPr="0032190F">
        <w:rPr>
          <w:lang w:val="fr-FR"/>
        </w:rPr>
        <w:t>) (Vaquer com. pers.)</w:t>
      </w:r>
      <w:r w:rsidR="00560A74" w:rsidRPr="0032190F">
        <w:rPr>
          <w:lang w:val="fr-FR"/>
        </w:rPr>
        <w:t>.</w:t>
      </w:r>
    </w:p>
    <w:p w14:paraId="46277F23" w14:textId="77777777" w:rsidR="00107F82" w:rsidRPr="0032190F" w:rsidRDefault="00107F82" w:rsidP="00242C0F">
      <w:pPr>
        <w:rPr>
          <w:lang w:val="fr-FR"/>
        </w:rPr>
      </w:pPr>
    </w:p>
    <w:p w14:paraId="74453A34" w14:textId="77777777" w:rsidR="00107F82" w:rsidRPr="0032190F" w:rsidRDefault="00107F82" w:rsidP="00426FF9">
      <w:pPr>
        <w:pStyle w:val="Heading1"/>
      </w:pPr>
      <w:bookmarkStart w:id="3304" w:name="Sit_Combe_Albert"/>
      <w:r w:rsidRPr="0032190F">
        <w:t>COMBE-ALBERT</w:t>
      </w:r>
    </w:p>
    <w:bookmarkEnd w:id="3304"/>
    <w:p w14:paraId="1ED6CA97" w14:textId="77777777" w:rsidR="00107F82" w:rsidRPr="0032190F" w:rsidRDefault="00107F82" w:rsidP="00242C0F">
      <w:pPr>
        <w:rPr>
          <w:lang w:val="fr-FR"/>
        </w:rPr>
      </w:pPr>
    </w:p>
    <w:p w14:paraId="3126B356" w14:textId="7021F61A" w:rsidR="00107F82" w:rsidRPr="0032190F" w:rsidRDefault="00107F82" w:rsidP="00242C0F">
      <w:pPr>
        <w:rPr>
          <w:lang w:val="fr-FR"/>
        </w:rPr>
      </w:pPr>
      <w:r w:rsidRPr="0032190F">
        <w:rPr>
          <w:lang w:val="fr-FR"/>
        </w:rPr>
        <w:t>Le site de la Combe Albert</w:t>
      </w:r>
      <w:r w:rsidR="00560A74" w:rsidRPr="0032190F">
        <w:rPr>
          <w:lang w:val="fr-FR"/>
        </w:rPr>
        <w:t>(</w:t>
      </w:r>
      <w:r w:rsidRPr="0032190F">
        <w:rPr>
          <w:lang w:val="fr-FR"/>
        </w:rPr>
        <w:t>Trèves</w:t>
      </w:r>
      <w:r w:rsidR="00560A74" w:rsidRPr="0032190F">
        <w:rPr>
          <w:lang w:val="fr-FR"/>
        </w:rPr>
        <w:t xml:space="preserve">, </w:t>
      </w:r>
      <w:r w:rsidRPr="0032190F">
        <w:rPr>
          <w:lang w:val="fr-FR"/>
        </w:rPr>
        <w:t>Gard</w:t>
      </w:r>
      <w:r w:rsidR="00560A74" w:rsidRPr="0032190F">
        <w:rPr>
          <w:lang w:val="fr-FR"/>
        </w:rPr>
        <w:t xml:space="preserve">, </w:t>
      </w:r>
      <w:r w:rsidR="00560A74" w:rsidRPr="0032190F">
        <w:rPr>
          <w:i/>
          <w:lang w:val="fr-FR"/>
        </w:rPr>
        <w:t>Bouches-du-Rhône</w:t>
      </w:r>
      <w:r w:rsidRPr="0032190F">
        <w:rPr>
          <w:lang w:val="fr-FR"/>
        </w:rPr>
        <w:t xml:space="preserve">) a livré une longue lame en </w:t>
      </w:r>
      <w:hyperlink r:id="rId7787" w:anchor="Sit_Cuivre" w:history="1">
        <w:r w:rsidR="001E115E" w:rsidRPr="001E115E">
          <w:rPr>
            <w:rStyle w:val="Hyperlink"/>
            <w:lang w:val="fr-FR"/>
          </w:rPr>
          <w:t>cuivre</w:t>
        </w:r>
      </w:hyperlink>
      <w:r w:rsidR="001E115E" w:rsidRPr="0032190F">
        <w:rPr>
          <w:lang w:val="fr-FR"/>
        </w:rPr>
        <w:t xml:space="preserve"> </w:t>
      </w:r>
      <w:r w:rsidRPr="0032190F">
        <w:rPr>
          <w:lang w:val="fr-FR"/>
        </w:rPr>
        <w:t>à languette dégagée, « épaulement anguleux », base de la lame trapézoïdale attribuée au Fontbuisse (BIB 559 p. 21)</w:t>
      </w:r>
      <w:r w:rsidR="00560A74" w:rsidRPr="0032190F">
        <w:rPr>
          <w:lang w:val="fr-FR"/>
        </w:rPr>
        <w:t>.</w:t>
      </w:r>
    </w:p>
    <w:p w14:paraId="34BAB1BA" w14:textId="77777777" w:rsidR="00536FC7" w:rsidRPr="0032190F" w:rsidRDefault="00536FC7" w:rsidP="00242C0F">
      <w:pPr>
        <w:rPr>
          <w:lang w:val="fr-FR"/>
        </w:rPr>
      </w:pPr>
    </w:p>
    <w:p w14:paraId="7940EAFB" w14:textId="77777777" w:rsidR="00536FC7" w:rsidRPr="0032190F" w:rsidRDefault="00536FC7" w:rsidP="00426FF9">
      <w:pPr>
        <w:pStyle w:val="Heading1"/>
      </w:pPr>
      <w:bookmarkStart w:id="3305" w:name="Sit_Treves"/>
      <w:r w:rsidRPr="0032190F">
        <w:t>TREVES</w:t>
      </w:r>
    </w:p>
    <w:bookmarkEnd w:id="3305"/>
    <w:p w14:paraId="4A83AB26" w14:textId="77777777" w:rsidR="00536FC7" w:rsidRPr="0032190F" w:rsidRDefault="00536FC7" w:rsidP="00242C0F">
      <w:pPr>
        <w:rPr>
          <w:lang w:val="fr-FR"/>
        </w:rPr>
      </w:pPr>
    </w:p>
    <w:p w14:paraId="3849B655" w14:textId="77777777" w:rsidR="00536FC7" w:rsidRPr="0032190F" w:rsidRDefault="00536FC7" w:rsidP="00242C0F">
      <w:pPr>
        <w:rPr>
          <w:lang w:val="fr-FR"/>
        </w:rPr>
      </w:pPr>
      <w:r w:rsidRPr="0032190F">
        <w:rPr>
          <w:lang w:val="fr-FR"/>
        </w:rPr>
        <w:t>Trèves au 4</w:t>
      </w:r>
      <w:r w:rsidRPr="0032190F">
        <w:rPr>
          <w:vertAlign w:val="superscript"/>
          <w:lang w:val="fr-FR"/>
        </w:rPr>
        <w:t>e</w:t>
      </w:r>
      <w:r w:rsidRPr="0032190F">
        <w:rPr>
          <w:lang w:val="fr-FR"/>
        </w:rPr>
        <w:t xml:space="preserve"> ad est la « Rome du Nord », la résidence des Empereurs de Rome (BIB Arte)</w:t>
      </w:r>
    </w:p>
    <w:p w14:paraId="7EE4B96F" w14:textId="77777777" w:rsidR="00536FC7" w:rsidRPr="0032190F" w:rsidRDefault="00536FC7" w:rsidP="00242C0F">
      <w:pPr>
        <w:rPr>
          <w:lang w:val="fr-FR"/>
        </w:rPr>
      </w:pPr>
    </w:p>
    <w:p w14:paraId="27AAE05F" w14:textId="77777777" w:rsidR="00536FC7" w:rsidRPr="0032190F" w:rsidRDefault="00536FC7" w:rsidP="00242C0F">
      <w:pPr>
        <w:rPr>
          <w:lang w:val="fr-FR"/>
        </w:rPr>
      </w:pPr>
      <w:r w:rsidRPr="0032190F">
        <w:rPr>
          <w:lang w:val="fr-FR"/>
        </w:rPr>
        <w:t>LIGUGE</w:t>
      </w:r>
    </w:p>
    <w:p w14:paraId="616E5887" w14:textId="77777777" w:rsidR="00536FC7" w:rsidRPr="0032190F" w:rsidRDefault="00536FC7" w:rsidP="00242C0F">
      <w:pPr>
        <w:rPr>
          <w:lang w:val="fr-FR"/>
        </w:rPr>
      </w:pPr>
      <w:r w:rsidRPr="0032190F">
        <w:rPr>
          <w:lang w:val="fr-FR"/>
        </w:rPr>
        <w:br/>
        <w:t>Ligugé, proche de Poitiers, montre la transformation d’un villa romaine en monastère fondé par St Martin de Tours (BIB Arte)</w:t>
      </w:r>
    </w:p>
    <w:p w14:paraId="61471FD6" w14:textId="77777777" w:rsidR="00BF1A7C" w:rsidRPr="0032190F" w:rsidRDefault="00BF1A7C" w:rsidP="00242C0F">
      <w:pPr>
        <w:rPr>
          <w:lang w:val="fr-FR"/>
        </w:rPr>
      </w:pPr>
    </w:p>
    <w:p w14:paraId="009D4B0F" w14:textId="77777777" w:rsidR="007672B3" w:rsidRPr="0032190F" w:rsidRDefault="00552187" w:rsidP="00426FF9">
      <w:pPr>
        <w:pStyle w:val="Heading1"/>
      </w:pPr>
      <w:bookmarkStart w:id="3306" w:name="Sit_La_Pastora"/>
      <w:r>
        <w:lastRenderedPageBreak/>
        <w:t>PASTORA</w:t>
      </w:r>
    </w:p>
    <w:bookmarkEnd w:id="3306"/>
    <w:p w14:paraId="2D552AA9" w14:textId="77777777" w:rsidR="007672B3" w:rsidRPr="0032190F" w:rsidRDefault="007672B3" w:rsidP="00242C0F">
      <w:pPr>
        <w:rPr>
          <w:rFonts w:cs="Arial"/>
          <w:b/>
          <w:bCs/>
          <w:szCs w:val="26"/>
          <w:lang w:val="fr-FR"/>
        </w:rPr>
      </w:pPr>
    </w:p>
    <w:p w14:paraId="37524F51" w14:textId="29226E81" w:rsidR="007672B3" w:rsidRDefault="007672B3" w:rsidP="00242C0F">
      <w:pPr>
        <w:jc w:val="both"/>
        <w:rPr>
          <w:lang w:val="fr-FR"/>
        </w:rPr>
      </w:pPr>
      <w:r w:rsidRPr="0032190F">
        <w:rPr>
          <w:rFonts w:cs="Arial"/>
          <w:bCs/>
          <w:szCs w:val="26"/>
          <w:lang w:val="fr-FR"/>
        </w:rPr>
        <w:t xml:space="preserve">La dolmen de La Pastora près de </w:t>
      </w:r>
      <w:r w:rsidR="004E3D1E" w:rsidRPr="0032190F">
        <w:rPr>
          <w:rFonts w:cs="Arial"/>
          <w:bCs/>
          <w:szCs w:val="26"/>
          <w:lang w:val="fr-FR"/>
        </w:rPr>
        <w:t>Séville</w:t>
      </w:r>
      <w:r w:rsidRPr="0032190F">
        <w:rPr>
          <w:rFonts w:cs="Arial"/>
          <w:bCs/>
          <w:szCs w:val="26"/>
          <w:lang w:val="fr-FR"/>
        </w:rPr>
        <w:t xml:space="preserve"> a livré plusieurs javelines</w:t>
      </w:r>
      <w:r w:rsidR="004E3D1E" w:rsidRPr="0032190F">
        <w:rPr>
          <w:rFonts w:cs="Arial"/>
          <w:bCs/>
          <w:szCs w:val="26"/>
          <w:lang w:val="fr-FR"/>
        </w:rPr>
        <w:t xml:space="preserve"> et d’autres productions (pointes de flèche en silex à base concave, perles en malachite, objets en </w:t>
      </w:r>
      <w:hyperlink r:id="rId7788" w:anchor="Sit_Cuivre" w:history="1">
        <w:r w:rsidR="001E115E" w:rsidRPr="001E115E">
          <w:rPr>
            <w:rStyle w:val="Hyperlink"/>
            <w:lang w:val="fr-FR"/>
          </w:rPr>
          <w:t>cuivre</w:t>
        </w:r>
      </w:hyperlink>
      <w:r w:rsidR="004E3D1E" w:rsidRPr="0032190F">
        <w:rPr>
          <w:rFonts w:cs="Arial"/>
          <w:bCs/>
          <w:szCs w:val="26"/>
          <w:lang w:val="fr-FR"/>
        </w:rPr>
        <w:t>, petites plaques d’or, coquillages) comparable aux éléments de l’</w:t>
      </w:r>
      <w:hyperlink r:id="rId7789" w:anchor="Cul_Chalco" w:history="1">
        <w:r w:rsidR="004E3D1E" w:rsidRPr="0032190F">
          <w:rPr>
            <w:rStyle w:val="Hyperlink"/>
            <w:rFonts w:cs="Arial"/>
            <w:bCs/>
            <w:szCs w:val="26"/>
            <w:lang w:val="fr-FR"/>
          </w:rPr>
          <w:t>âge du Cuivre</w:t>
        </w:r>
      </w:hyperlink>
      <w:r w:rsidR="004E3D1E" w:rsidRPr="0032190F">
        <w:rPr>
          <w:rFonts w:cs="Arial"/>
          <w:bCs/>
          <w:szCs w:val="26"/>
          <w:lang w:val="fr-FR"/>
        </w:rPr>
        <w:t xml:space="preserve"> régional. </w:t>
      </w:r>
      <w:r w:rsidR="004E3D1E" w:rsidRPr="0032190F">
        <w:rPr>
          <w:lang w:val="fr-FR"/>
        </w:rPr>
        <w:t>La présence de ces javelines détonne avec ce que l’on connaît habituellement des productions métallique de cette période et témoigne peut-être d’échanges avec le Proche-Orient (</w:t>
      </w:r>
      <w:r w:rsidR="0070027E" w:rsidRPr="0032190F">
        <w:rPr>
          <w:lang w:val="fr-FR"/>
        </w:rPr>
        <w:t>BIB</w:t>
      </w:r>
      <w:r w:rsidR="004E3D1E" w:rsidRPr="0032190F">
        <w:rPr>
          <w:lang w:val="fr-FR"/>
        </w:rPr>
        <w:t xml:space="preserve"> 103 p. 90-91).</w:t>
      </w:r>
    </w:p>
    <w:p w14:paraId="6BB9A510" w14:textId="1D7A8EA8" w:rsidR="00552187" w:rsidRPr="003142E3" w:rsidRDefault="00000000" w:rsidP="00242C0F">
      <w:pPr>
        <w:jc w:val="both"/>
        <w:rPr>
          <w:lang w:val="es-ES"/>
        </w:rPr>
      </w:pPr>
      <w:hyperlink r:id="rId7790" w:anchor="Cul_Megalithisme_t_tholos" w:history="1">
        <w:r w:rsidR="00552187" w:rsidRPr="003142E3">
          <w:rPr>
            <w:rStyle w:val="Hyperlink"/>
            <w:lang w:val="es-ES"/>
          </w:rPr>
          <w:t>tholos</w:t>
        </w:r>
      </w:hyperlink>
      <w:r w:rsidR="00552187" w:rsidRPr="003142E3">
        <w:rPr>
          <w:lang w:val="es-ES"/>
        </w:rPr>
        <w:t xml:space="preserve"> (BIB 3022)</w:t>
      </w:r>
    </w:p>
    <w:p w14:paraId="4BFE35AC" w14:textId="77777777" w:rsidR="00552187" w:rsidRPr="003142E3" w:rsidRDefault="00552187" w:rsidP="00242C0F">
      <w:pPr>
        <w:jc w:val="both"/>
        <w:rPr>
          <w:lang w:val="es-ES"/>
        </w:rPr>
      </w:pPr>
    </w:p>
    <w:p w14:paraId="725DDFD2" w14:textId="77777777" w:rsidR="00552187" w:rsidRPr="00426FF9" w:rsidRDefault="00552187" w:rsidP="00426FF9">
      <w:pPr>
        <w:pStyle w:val="Heading1"/>
        <w:rPr>
          <w:lang w:val="es-ES"/>
        </w:rPr>
      </w:pPr>
      <w:bookmarkStart w:id="3307" w:name="Sit_Matarrubilla"/>
      <w:r w:rsidRPr="00426FF9">
        <w:rPr>
          <w:lang w:val="es-ES"/>
        </w:rPr>
        <w:t>MATARRUBILLA</w:t>
      </w:r>
    </w:p>
    <w:bookmarkEnd w:id="3307"/>
    <w:p w14:paraId="1660816A" w14:textId="0C500A58" w:rsidR="00552187" w:rsidRPr="003142E3" w:rsidRDefault="00911743" w:rsidP="00552187">
      <w:pPr>
        <w:jc w:val="both"/>
        <w:rPr>
          <w:lang w:val="es-ES"/>
        </w:rPr>
      </w:pPr>
      <w:r>
        <w:fldChar w:fldCharType="begin"/>
      </w:r>
      <w:r w:rsidR="00E30F13" w:rsidRPr="006F6A73">
        <w:rPr>
          <w:lang w:val="fr-FR"/>
        </w:rPr>
        <w:instrText>HYPERLINK "C:\\Users\\Thomas Huet\\Desktop\\Documentation archéologique liée à la thèse\\Cultures.docx" \l "Cul_Megalithisme_t_tholos"</w:instrText>
      </w:r>
      <w:r>
        <w:fldChar w:fldCharType="separate"/>
      </w:r>
      <w:r w:rsidR="00552187" w:rsidRPr="003142E3">
        <w:rPr>
          <w:rStyle w:val="Hyperlink"/>
          <w:lang w:val="es-ES"/>
        </w:rPr>
        <w:t>tholos</w:t>
      </w:r>
      <w:r>
        <w:fldChar w:fldCharType="end"/>
      </w:r>
      <w:r w:rsidR="00552187" w:rsidRPr="003142E3">
        <w:rPr>
          <w:lang w:val="es-ES"/>
        </w:rPr>
        <w:t xml:space="preserve"> (BIB 3022)</w:t>
      </w:r>
    </w:p>
    <w:p w14:paraId="0F517862" w14:textId="77777777" w:rsidR="00552187" w:rsidRPr="003142E3" w:rsidRDefault="00552187" w:rsidP="00242C0F">
      <w:pPr>
        <w:jc w:val="both"/>
        <w:rPr>
          <w:lang w:val="es-ES"/>
        </w:rPr>
      </w:pPr>
    </w:p>
    <w:p w14:paraId="4383F5E8" w14:textId="77777777" w:rsidR="00552187" w:rsidRPr="00426FF9" w:rsidRDefault="00552187" w:rsidP="00426FF9">
      <w:pPr>
        <w:pStyle w:val="Heading1"/>
        <w:rPr>
          <w:lang w:val="es-ES"/>
        </w:rPr>
      </w:pPr>
      <w:bookmarkStart w:id="3308" w:name="Sit_Ontiveros"/>
      <w:r w:rsidRPr="00426FF9">
        <w:rPr>
          <w:lang w:val="es-ES"/>
        </w:rPr>
        <w:t>ONTIVEROS</w:t>
      </w:r>
    </w:p>
    <w:bookmarkEnd w:id="3308"/>
    <w:p w14:paraId="387DA8DD" w14:textId="26944517" w:rsidR="00552187" w:rsidRPr="00CD36B9" w:rsidRDefault="00911743" w:rsidP="00552187">
      <w:pPr>
        <w:jc w:val="both"/>
        <w:rPr>
          <w:lang w:val="es-ES"/>
        </w:rPr>
      </w:pPr>
      <w:r>
        <w:fldChar w:fldCharType="begin"/>
      </w:r>
      <w:r w:rsidR="00E30F13" w:rsidRPr="006F6A73">
        <w:rPr>
          <w:lang w:val="fr-FR"/>
        </w:rPr>
        <w:instrText>HYPERLINK "C:\\Users\\Thomas Huet\\Desktop\\Documentation archéologique liée à la thèse\\Cultures.docx" \l "Cul_Megalithisme_t_tholos"</w:instrText>
      </w:r>
      <w:r>
        <w:fldChar w:fldCharType="separate"/>
      </w:r>
      <w:r w:rsidR="00552187" w:rsidRPr="00CD36B9">
        <w:rPr>
          <w:rStyle w:val="Hyperlink"/>
          <w:lang w:val="es-ES"/>
        </w:rPr>
        <w:t>tholos</w:t>
      </w:r>
      <w:r>
        <w:fldChar w:fldCharType="end"/>
      </w:r>
      <w:r w:rsidR="00552187" w:rsidRPr="00CD36B9">
        <w:rPr>
          <w:lang w:val="es-ES"/>
        </w:rPr>
        <w:t xml:space="preserve"> (BIB 3022)</w:t>
      </w:r>
    </w:p>
    <w:p w14:paraId="47C3E91F" w14:textId="77777777" w:rsidR="00552187" w:rsidRPr="00CD36B9" w:rsidRDefault="00552187" w:rsidP="00242C0F">
      <w:pPr>
        <w:jc w:val="both"/>
        <w:rPr>
          <w:lang w:val="es-ES"/>
        </w:rPr>
      </w:pPr>
    </w:p>
    <w:p w14:paraId="41D32500" w14:textId="77777777" w:rsidR="00552187" w:rsidRPr="00426FF9" w:rsidRDefault="00552187" w:rsidP="00426FF9">
      <w:pPr>
        <w:pStyle w:val="Heading1"/>
        <w:rPr>
          <w:lang w:val="es-ES"/>
        </w:rPr>
      </w:pPr>
      <w:bookmarkStart w:id="3309" w:name="Sit_Montelirio"/>
      <w:r w:rsidRPr="00426FF9">
        <w:rPr>
          <w:lang w:val="es-ES"/>
        </w:rPr>
        <w:t>MONTELIRIO</w:t>
      </w:r>
    </w:p>
    <w:bookmarkEnd w:id="3309"/>
    <w:p w14:paraId="5C3F4990" w14:textId="3F6C5E5B" w:rsidR="00552187" w:rsidRPr="00CD36B9" w:rsidRDefault="00911743" w:rsidP="00552187">
      <w:pPr>
        <w:jc w:val="both"/>
        <w:rPr>
          <w:lang w:val="es-ES"/>
        </w:rPr>
      </w:pPr>
      <w:r>
        <w:fldChar w:fldCharType="begin"/>
      </w:r>
      <w:r w:rsidR="00E30F13" w:rsidRPr="006F6A73">
        <w:rPr>
          <w:lang w:val="fr-FR"/>
        </w:rPr>
        <w:instrText>HYPERLINK "C:\\Users\\Thomas Huet\\Desktop\\Documentation archéologique liée à la thèse\\Cultures.docx" \l "Cul_Megalithisme_t_tholos"</w:instrText>
      </w:r>
      <w:r>
        <w:fldChar w:fldCharType="separate"/>
      </w:r>
      <w:r w:rsidR="00552187" w:rsidRPr="00CD36B9">
        <w:rPr>
          <w:rStyle w:val="Hyperlink"/>
          <w:lang w:val="es-ES"/>
        </w:rPr>
        <w:t>tholos</w:t>
      </w:r>
      <w:r>
        <w:fldChar w:fldCharType="end"/>
      </w:r>
      <w:r w:rsidR="00552187" w:rsidRPr="00CD36B9">
        <w:rPr>
          <w:lang w:val="es-ES"/>
        </w:rPr>
        <w:t xml:space="preserve"> (BIB 3022)</w:t>
      </w:r>
    </w:p>
    <w:p w14:paraId="02F60DFB" w14:textId="77777777" w:rsidR="00552187" w:rsidRPr="00CD36B9" w:rsidRDefault="00552187" w:rsidP="00242C0F">
      <w:pPr>
        <w:jc w:val="both"/>
        <w:rPr>
          <w:lang w:val="es-ES"/>
        </w:rPr>
      </w:pPr>
    </w:p>
    <w:p w14:paraId="3483028B" w14:textId="77777777" w:rsidR="006A5A14" w:rsidRPr="00CD36B9" w:rsidRDefault="006A5A14" w:rsidP="00242C0F">
      <w:pPr>
        <w:jc w:val="both"/>
        <w:rPr>
          <w:lang w:val="es-ES"/>
        </w:rPr>
      </w:pPr>
    </w:p>
    <w:p w14:paraId="2105565B" w14:textId="77777777" w:rsidR="006A5A14" w:rsidRPr="00426FF9" w:rsidRDefault="006A5A14" w:rsidP="00426FF9">
      <w:pPr>
        <w:pStyle w:val="Heading1"/>
        <w:rPr>
          <w:lang w:val="es-ES"/>
        </w:rPr>
      </w:pPr>
      <w:bookmarkStart w:id="3310" w:name="Sit_Valencina_Concepcion"/>
      <w:r w:rsidRPr="00426FF9">
        <w:rPr>
          <w:lang w:val="es-ES"/>
        </w:rPr>
        <w:t>VALENCINA DE LA CONCEPCION</w:t>
      </w:r>
    </w:p>
    <w:bookmarkEnd w:id="3310"/>
    <w:p w14:paraId="64CEB2F4" w14:textId="77777777" w:rsidR="004E5FFA" w:rsidRPr="00CD36B9" w:rsidRDefault="004E5FFA" w:rsidP="004E5FFA">
      <w:pPr>
        <w:rPr>
          <w:lang w:val="es-ES"/>
        </w:rPr>
      </w:pPr>
    </w:p>
    <w:p w14:paraId="68B428EF" w14:textId="6949899F" w:rsidR="00B95E47" w:rsidRDefault="006A5A14" w:rsidP="00242C0F">
      <w:pPr>
        <w:rPr>
          <w:lang w:val="fr-FR"/>
        </w:rPr>
      </w:pPr>
      <w:r w:rsidRPr="0032190F">
        <w:rPr>
          <w:lang w:val="fr-FR"/>
        </w:rPr>
        <w:t xml:space="preserve">Valencina de la Concepción </w:t>
      </w:r>
      <w:r w:rsidR="004E5FFA">
        <w:rPr>
          <w:lang w:val="fr-FR"/>
        </w:rPr>
        <w:t xml:space="preserve">[Concepcion] </w:t>
      </w:r>
      <w:r w:rsidRPr="0032190F">
        <w:rPr>
          <w:lang w:val="fr-FR"/>
        </w:rPr>
        <w:t xml:space="preserve">(Séville, </w:t>
      </w:r>
      <w:r w:rsidR="004E5FFA">
        <w:rPr>
          <w:lang w:val="fr-FR"/>
        </w:rPr>
        <w:t xml:space="preserve">Andalousie, </w:t>
      </w:r>
      <w:r w:rsidRPr="0032190F">
        <w:rPr>
          <w:lang w:val="fr-FR"/>
        </w:rPr>
        <w:t xml:space="preserve">Espagne) est un site mégalithique d'un rare acabi dans la préhistoire récente. Daté d'environ 3000 aec, grand d'environ 400 ha. </w:t>
      </w:r>
      <w:hyperlink r:id="rId7791" w:anchor="Cul_Megalithisme_t_tholos" w:history="1">
        <w:r w:rsidR="00F17483" w:rsidRPr="00F17483">
          <w:rPr>
            <w:rStyle w:val="Hyperlink"/>
            <w:lang w:val="fr-FR"/>
          </w:rPr>
          <w:t>tholos</w:t>
        </w:r>
      </w:hyperlink>
      <w:r w:rsidRPr="0032190F">
        <w:rPr>
          <w:lang w:val="fr-FR"/>
        </w:rPr>
        <w:t>, et du mobilier qui compte notamment un poignard en cristal de roche, de l'ivoire d'éléphant asiatique (BIB Salon Noir, 2017)</w:t>
      </w:r>
    </w:p>
    <w:p w14:paraId="6293410C" w14:textId="1D36ECE2" w:rsidR="004E5FFA" w:rsidRDefault="004E5FFA" w:rsidP="00242C0F">
      <w:pPr>
        <w:rPr>
          <w:lang w:val="fr-FR"/>
        </w:rPr>
      </w:pPr>
      <w:r>
        <w:rPr>
          <w:lang w:val="fr-FR"/>
        </w:rPr>
        <w:t xml:space="preserve">Grand établissement </w:t>
      </w:r>
      <w:r w:rsidR="003142E3">
        <w:rPr>
          <w:lang w:val="fr-FR"/>
        </w:rPr>
        <w:t>du NF</w:t>
      </w:r>
      <w:r>
        <w:rPr>
          <w:lang w:val="fr-FR"/>
        </w:rPr>
        <w:t xml:space="preserve"> ou du Chalcolithique (BIB 2695)</w:t>
      </w:r>
      <w:r w:rsidR="003142E3">
        <w:rPr>
          <w:lang w:val="fr-FR"/>
        </w:rPr>
        <w:t xml:space="preserve"> "centre métallurgique" avec un quartier comprenant de nombreux fours, creusets, tutyères, dizaine de kg de </w:t>
      </w:r>
      <w:hyperlink r:id="rId7792" w:anchor="Sit_Cuivre" w:history="1">
        <w:r w:rsidR="001E115E" w:rsidRPr="001E115E">
          <w:rPr>
            <w:rStyle w:val="Hyperlink"/>
            <w:lang w:val="fr-FR"/>
          </w:rPr>
          <w:t>cuivre</w:t>
        </w:r>
      </w:hyperlink>
      <w:r w:rsidR="001E115E" w:rsidRPr="0032190F">
        <w:rPr>
          <w:lang w:val="fr-FR"/>
        </w:rPr>
        <w:t xml:space="preserve"> </w:t>
      </w:r>
      <w:r w:rsidR="003142E3">
        <w:rPr>
          <w:lang w:val="fr-FR"/>
        </w:rPr>
        <w:t>(BIB 3017)</w:t>
      </w:r>
    </w:p>
    <w:p w14:paraId="46335C99" w14:textId="77777777" w:rsidR="004E5FFA" w:rsidRDefault="004E5FFA" w:rsidP="00242C0F">
      <w:pPr>
        <w:rPr>
          <w:lang w:val="fr-FR"/>
        </w:rPr>
      </w:pPr>
    </w:p>
    <w:p w14:paraId="3B74415C" w14:textId="77777777" w:rsidR="004E5FFA" w:rsidRDefault="004E5FFA" w:rsidP="00426FF9">
      <w:pPr>
        <w:pStyle w:val="Heading1"/>
      </w:pPr>
      <w:bookmarkStart w:id="3311" w:name="Sit_Marroquies_Barro"/>
      <w:r>
        <w:t>MARROQUIES BAJO</w:t>
      </w:r>
    </w:p>
    <w:bookmarkEnd w:id="3311"/>
    <w:p w14:paraId="75FC2FD9" w14:textId="77777777" w:rsidR="004E5FFA" w:rsidRDefault="004E5FFA" w:rsidP="00242C0F">
      <w:pPr>
        <w:rPr>
          <w:lang w:val="fr-FR"/>
        </w:rPr>
      </w:pPr>
    </w:p>
    <w:p w14:paraId="66C49855" w14:textId="77777777" w:rsidR="004E5FFA" w:rsidRPr="0032190F" w:rsidRDefault="004E5FFA" w:rsidP="00242C0F">
      <w:pPr>
        <w:rPr>
          <w:lang w:val="fr-FR"/>
        </w:rPr>
      </w:pPr>
      <w:r>
        <w:rPr>
          <w:lang w:val="fr-FR"/>
        </w:rPr>
        <w:t>Marroquíes Bajo, Espagne, Andalousie, Grand établissement de la fin du Néolithique ou du Chalcolithique (BIB 2695)</w:t>
      </w:r>
    </w:p>
    <w:p w14:paraId="1F14E280" w14:textId="77777777" w:rsidR="006A5A14" w:rsidRPr="0032190F" w:rsidRDefault="006A5A14" w:rsidP="00242C0F">
      <w:pPr>
        <w:rPr>
          <w:lang w:val="fr-FR"/>
        </w:rPr>
      </w:pPr>
    </w:p>
    <w:p w14:paraId="7F42185F" w14:textId="77777777" w:rsidR="00B95E47" w:rsidRPr="0032190F" w:rsidRDefault="00B95E47" w:rsidP="00426FF9">
      <w:pPr>
        <w:pStyle w:val="Heading1"/>
      </w:pPr>
      <w:bookmarkStart w:id="3312" w:name="Sit_Santu_Pedru"/>
      <w:r w:rsidRPr="0032190F">
        <w:t>SANTU PEDRU (Hypogée de)</w:t>
      </w:r>
    </w:p>
    <w:bookmarkEnd w:id="3312"/>
    <w:p w14:paraId="25ADE67B" w14:textId="77777777" w:rsidR="004E3D1E" w:rsidRPr="0032190F" w:rsidRDefault="004E3D1E" w:rsidP="00242C0F">
      <w:pPr>
        <w:rPr>
          <w:lang w:val="fr-FR"/>
        </w:rPr>
      </w:pPr>
    </w:p>
    <w:p w14:paraId="1B6FBACD" w14:textId="77777777" w:rsidR="00B95E47" w:rsidRPr="0032190F" w:rsidRDefault="007944F7" w:rsidP="00242C0F">
      <w:pPr>
        <w:jc w:val="both"/>
        <w:rPr>
          <w:lang w:val="fr-FR"/>
        </w:rPr>
      </w:pPr>
      <w:r w:rsidRPr="0032190F">
        <w:rPr>
          <w:lang w:val="fr-FR"/>
        </w:rPr>
        <w:t>Cet hypogée sarde a été occupé</w:t>
      </w:r>
      <w:r w:rsidR="00B95E47" w:rsidRPr="0032190F">
        <w:rPr>
          <w:lang w:val="fr-FR"/>
        </w:rPr>
        <w:t xml:space="preserve"> sans interruption du </w:t>
      </w:r>
      <w:r w:rsidR="00496A5F" w:rsidRPr="0032190F">
        <w:rPr>
          <w:lang w:val="fr-FR"/>
        </w:rPr>
        <w:t>4</w:t>
      </w:r>
      <w:r w:rsidR="00B95E47" w:rsidRPr="0032190F">
        <w:rPr>
          <w:lang w:val="fr-FR"/>
        </w:rPr>
        <w:t>e jusque vers 2000. Un long coul</w:t>
      </w:r>
      <w:r w:rsidR="005B2953" w:rsidRPr="0032190F">
        <w:rPr>
          <w:lang w:val="fr-FR"/>
        </w:rPr>
        <w:t>o</w:t>
      </w:r>
      <w:r w:rsidR="00B95E47" w:rsidRPr="0032190F">
        <w:rPr>
          <w:lang w:val="fr-FR"/>
        </w:rPr>
        <w:t xml:space="preserve">ir d’accès de </w:t>
      </w:r>
      <w:smartTag w:uri="urn:schemas-microsoft-com:office:smarttags" w:element="metricconverter">
        <w:smartTagPr>
          <w:attr w:name="ProductID" w:val="16 m"/>
        </w:smartTagPr>
        <w:r w:rsidR="00B95E47" w:rsidRPr="0032190F">
          <w:rPr>
            <w:lang w:val="fr-FR"/>
          </w:rPr>
          <w:t>16 m</w:t>
        </w:r>
      </w:smartTag>
      <w:r w:rsidR="00B95E47" w:rsidRPr="0032190F">
        <w:rPr>
          <w:lang w:val="fr-FR"/>
        </w:rPr>
        <w:t xml:space="preserve"> de long conduit à une antichambre en demi-cercle (5m de diamètre pour 3,10 de haut). Cette tombe a été baptisée « tombe des vases tétrapodes » parce qu’on y a découvert plusieurs récipients à pieds.(BIB 103 p. 206).</w:t>
      </w:r>
    </w:p>
    <w:p w14:paraId="285E1434" w14:textId="77777777" w:rsidR="00496A5F" w:rsidRPr="0032190F" w:rsidRDefault="00496A5F" w:rsidP="00242C0F">
      <w:pPr>
        <w:jc w:val="both"/>
        <w:rPr>
          <w:lang w:val="fr-FR"/>
        </w:rPr>
      </w:pPr>
      <w:r w:rsidRPr="0032190F">
        <w:rPr>
          <w:lang w:val="fr-FR"/>
        </w:rPr>
        <w:t>L'hypogée a conservé sous un niveau bien daté du Campaniforme, une couche plus ancienne qui atteste que l'aménagement de ce tombeau est antérieur à cette période (BIB 1738 p. 168)</w:t>
      </w:r>
    </w:p>
    <w:p w14:paraId="3C39DE8A" w14:textId="77777777" w:rsidR="00D92AB4" w:rsidRPr="0032190F" w:rsidRDefault="00D92AB4" w:rsidP="00242C0F">
      <w:pPr>
        <w:jc w:val="both"/>
        <w:rPr>
          <w:lang w:val="fr-FR"/>
        </w:rPr>
      </w:pPr>
    </w:p>
    <w:p w14:paraId="131B3132" w14:textId="4B9E3F6C" w:rsidR="00D92AB4" w:rsidRPr="0032190F" w:rsidRDefault="00D92AB4" w:rsidP="00242C0F">
      <w:pPr>
        <w:jc w:val="both"/>
        <w:rPr>
          <w:lang w:val="fr-FR"/>
        </w:rPr>
      </w:pPr>
      <w:r w:rsidRPr="0032190F">
        <w:rPr>
          <w:lang w:val="fr-FR"/>
        </w:rPr>
        <w:t xml:space="preserve">voir </w:t>
      </w:r>
      <w:hyperlink r:id="rId7793" w:anchor="Sit_Vasi_Tetrapodi" w:history="1">
        <w:r w:rsidRPr="0032190F">
          <w:rPr>
            <w:rStyle w:val="Hyperlink"/>
            <w:lang w:val="fr-FR"/>
          </w:rPr>
          <w:t>Tomba dei Vasi Tetrapodi</w:t>
        </w:r>
      </w:hyperlink>
    </w:p>
    <w:p w14:paraId="153B1592" w14:textId="77777777" w:rsidR="00B95E47" w:rsidRPr="0032190F" w:rsidRDefault="00B95E47" w:rsidP="00242C0F">
      <w:pPr>
        <w:rPr>
          <w:lang w:val="fr-FR"/>
        </w:rPr>
      </w:pPr>
    </w:p>
    <w:p w14:paraId="16B743AE" w14:textId="77777777" w:rsidR="00B95E47" w:rsidRPr="0032190F" w:rsidRDefault="00B95E47" w:rsidP="00426FF9">
      <w:pPr>
        <w:pStyle w:val="Heading1"/>
      </w:pPr>
      <w:bookmarkStart w:id="3313" w:name="Sit_Sant_Andrea_Priu"/>
      <w:r w:rsidRPr="0032190F">
        <w:t>SANT ANDREA PRIU (Nécropole de)</w:t>
      </w:r>
    </w:p>
    <w:bookmarkEnd w:id="3313"/>
    <w:p w14:paraId="0FAC2230" w14:textId="77777777" w:rsidR="00B95E47" w:rsidRPr="0032190F" w:rsidRDefault="00B95E47" w:rsidP="00242C0F">
      <w:pPr>
        <w:rPr>
          <w:lang w:val="fr-FR"/>
        </w:rPr>
      </w:pPr>
    </w:p>
    <w:p w14:paraId="59A832D9" w14:textId="77777777" w:rsidR="00B95E47" w:rsidRPr="0032190F" w:rsidRDefault="00B95E47" w:rsidP="00242C0F">
      <w:pPr>
        <w:rPr>
          <w:lang w:val="fr-FR"/>
        </w:rPr>
      </w:pPr>
      <w:r w:rsidRPr="0032190F">
        <w:rPr>
          <w:lang w:val="fr-FR"/>
        </w:rPr>
        <w:t>Cette nécropole sarde regroupe une quinzaine de tombes :</w:t>
      </w:r>
    </w:p>
    <w:p w14:paraId="24B39D81" w14:textId="77777777" w:rsidR="00B95E47" w:rsidRPr="0032190F" w:rsidRDefault="00B95E47" w:rsidP="00242C0F">
      <w:pPr>
        <w:rPr>
          <w:lang w:val="fr-FR"/>
        </w:rPr>
      </w:pPr>
    </w:p>
    <w:p w14:paraId="19AE1C35" w14:textId="77777777" w:rsidR="00B95E47" w:rsidRPr="0032190F" w:rsidRDefault="00B95E47" w:rsidP="00242C0F">
      <w:pPr>
        <w:ind w:left="708"/>
        <w:rPr>
          <w:lang w:val="fr-FR"/>
        </w:rPr>
      </w:pPr>
      <w:r w:rsidRPr="0032190F">
        <w:rPr>
          <w:lang w:val="fr-FR"/>
        </w:rPr>
        <w:t>-une, baptisée « tombe à chambre » (</w:t>
      </w:r>
      <w:r w:rsidRPr="0032190F">
        <w:rPr>
          <w:i/>
          <w:lang w:val="fr-FR"/>
        </w:rPr>
        <w:t>tomba a camera</w:t>
      </w:r>
      <w:r w:rsidRPr="0032190F">
        <w:rPr>
          <w:lang w:val="fr-FR"/>
        </w:rPr>
        <w:t xml:space="preserve">) s’originalise par une cella entièrment sculptée dans la trachite : une poutre sculptée soutenue par deux pilastres supporte un toit à double pente. </w:t>
      </w:r>
    </w:p>
    <w:p w14:paraId="477CD586" w14:textId="77777777" w:rsidR="00B95E47" w:rsidRPr="0032190F" w:rsidRDefault="00B95E47" w:rsidP="00242C0F">
      <w:pPr>
        <w:ind w:left="708"/>
        <w:rPr>
          <w:lang w:val="fr-FR"/>
        </w:rPr>
      </w:pPr>
      <w:r w:rsidRPr="0032190F">
        <w:rPr>
          <w:lang w:val="fr-FR"/>
        </w:rPr>
        <w:t xml:space="preserve">-une autre, à chambre circulaire, comporte une imitation de toit conique. </w:t>
      </w:r>
    </w:p>
    <w:p w14:paraId="1B185F55" w14:textId="77777777" w:rsidR="00107903" w:rsidRPr="0032190F" w:rsidRDefault="00B95E47" w:rsidP="00242C0F">
      <w:pPr>
        <w:ind w:left="708"/>
        <w:rPr>
          <w:lang w:val="fr-FR"/>
        </w:rPr>
      </w:pPr>
      <w:r w:rsidRPr="0032190F">
        <w:rPr>
          <w:lang w:val="fr-FR"/>
        </w:rPr>
        <w:t xml:space="preserve">-la plus remarquable </w:t>
      </w:r>
      <w:r w:rsidR="00107903" w:rsidRPr="0032190F">
        <w:rPr>
          <w:lang w:val="fr-FR"/>
        </w:rPr>
        <w:t>est celle dite « du chef » (</w:t>
      </w:r>
      <w:r w:rsidR="00107903" w:rsidRPr="0032190F">
        <w:rPr>
          <w:i/>
          <w:lang w:val="fr-FR"/>
        </w:rPr>
        <w:t>tomba del capo</w:t>
      </w:r>
      <w:r w:rsidR="00107903" w:rsidRPr="0032190F">
        <w:rPr>
          <w:lang w:val="fr-FR"/>
        </w:rPr>
        <w:t xml:space="preserve">) caractérisée par ses dimensions et la qualité de son ornementation. Elle comporte un </w:t>
      </w:r>
      <w:r w:rsidR="00B90395" w:rsidRPr="0032190F">
        <w:rPr>
          <w:lang w:val="fr-FR"/>
        </w:rPr>
        <w:t>vestibule, une antichambre demi-</w:t>
      </w:r>
      <w:r w:rsidR="00107903" w:rsidRPr="0032190F">
        <w:rPr>
          <w:lang w:val="fr-FR"/>
        </w:rPr>
        <w:t>circulaire avec toit conique, piliers, linteaux, poutres, plafonds à cannelures radiales. Les traces de peinture rouge montrent que les murs étaient peints.</w:t>
      </w:r>
    </w:p>
    <w:p w14:paraId="110DF7B4" w14:textId="77777777" w:rsidR="00107903" w:rsidRPr="0032190F" w:rsidRDefault="001E5CC3" w:rsidP="00242C0F">
      <w:pPr>
        <w:rPr>
          <w:lang w:val="fr-FR"/>
        </w:rPr>
      </w:pPr>
      <w:r w:rsidRPr="0032190F">
        <w:rPr>
          <w:lang w:val="fr-FR"/>
        </w:rPr>
        <w:t>(</w:t>
      </w:r>
      <w:r w:rsidR="00107903" w:rsidRPr="0032190F">
        <w:rPr>
          <w:lang w:val="fr-FR"/>
        </w:rPr>
        <w:t>BIB 103 p. 206).</w:t>
      </w:r>
    </w:p>
    <w:p w14:paraId="5FE4743A" w14:textId="77777777" w:rsidR="00107903" w:rsidRPr="0032190F" w:rsidRDefault="00107903" w:rsidP="00242C0F">
      <w:pPr>
        <w:rPr>
          <w:lang w:val="fr-FR"/>
        </w:rPr>
      </w:pPr>
    </w:p>
    <w:p w14:paraId="5A4BCBFB" w14:textId="77777777" w:rsidR="00107903" w:rsidRPr="0032190F" w:rsidRDefault="00107903" w:rsidP="00426FF9">
      <w:pPr>
        <w:pStyle w:val="Heading1"/>
      </w:pPr>
      <w:bookmarkStart w:id="3314" w:name="Sit_Mandra_Antine"/>
      <w:r w:rsidRPr="0032190F">
        <w:t>MANDRA ANTINE (Nécropole de)</w:t>
      </w:r>
    </w:p>
    <w:bookmarkEnd w:id="3314"/>
    <w:p w14:paraId="28DD4024" w14:textId="77777777" w:rsidR="00107903" w:rsidRPr="0032190F" w:rsidRDefault="00107903" w:rsidP="00242C0F">
      <w:pPr>
        <w:rPr>
          <w:lang w:val="fr-FR"/>
        </w:rPr>
      </w:pPr>
    </w:p>
    <w:p w14:paraId="4AF26464" w14:textId="77777777" w:rsidR="00107903" w:rsidRPr="0032190F" w:rsidRDefault="00107903" w:rsidP="00242C0F">
      <w:pPr>
        <w:rPr>
          <w:lang w:val="fr-FR"/>
        </w:rPr>
      </w:pPr>
      <w:r w:rsidRPr="0032190F">
        <w:rPr>
          <w:lang w:val="fr-FR"/>
        </w:rPr>
        <w:t>Dans la nécropole de Mandra Antine à Thiesi (Sassari</w:t>
      </w:r>
      <w:r w:rsidR="00AC24BA" w:rsidRPr="0032190F">
        <w:rPr>
          <w:lang w:val="fr-FR"/>
        </w:rPr>
        <w:t>, Sardaigne</w:t>
      </w:r>
      <w:r w:rsidRPr="0032190F">
        <w:rPr>
          <w:lang w:val="fr-FR"/>
        </w:rPr>
        <w:t>), une tombe de plan relativement simple (antichambre ronde, chambre rectangulaire disposée perpendiculairement à l’entrée et flanquée sur chacune de ses extrémités d’une logette ovoïde) présente une parois et une voûte peinte figurant sur un linteau en forme de corne desquelles pendent des disques grisâtres.</w:t>
      </w:r>
    </w:p>
    <w:p w14:paraId="50023CD3" w14:textId="77777777" w:rsidR="00AC24BA" w:rsidRPr="0032190F" w:rsidRDefault="00AC24BA" w:rsidP="00242C0F">
      <w:pPr>
        <w:rPr>
          <w:lang w:val="fr-FR"/>
        </w:rPr>
      </w:pPr>
    </w:p>
    <w:p w14:paraId="00E44518" w14:textId="77777777" w:rsidR="00AC24BA" w:rsidRPr="0032190F" w:rsidRDefault="00AC24BA" w:rsidP="00426FF9">
      <w:pPr>
        <w:pStyle w:val="Heading1"/>
      </w:pPr>
      <w:bookmarkStart w:id="3315" w:name="Sit_O_Caldeirao"/>
      <w:r w:rsidRPr="0032190F">
        <w:t>O CALDEIRAO</w:t>
      </w:r>
    </w:p>
    <w:bookmarkEnd w:id="3315"/>
    <w:p w14:paraId="503B6669" w14:textId="1C8223E4" w:rsidR="00AC24BA" w:rsidRPr="0032190F" w:rsidRDefault="00AC24BA" w:rsidP="00242C0F">
      <w:pPr>
        <w:rPr>
          <w:lang w:val="fr-FR"/>
        </w:rPr>
      </w:pPr>
      <w:r w:rsidRPr="0032190F">
        <w:rPr>
          <w:lang w:val="fr-FR"/>
        </w:rPr>
        <w:br/>
        <w:t xml:space="preserve">Les niveaux Néolithique ancien du site 'O Caldeirao (Portugal) ont livré 4 perles dont 3 en </w:t>
      </w:r>
      <w:hyperlink r:id="rId7794" w:anchor="Sit_Variscite" w:history="1">
        <w:r w:rsidR="00320346" w:rsidRPr="00320346">
          <w:rPr>
            <w:rStyle w:val="Hyperlink"/>
            <w:lang w:val="fr-FR"/>
          </w:rPr>
          <w:t>variscite</w:t>
        </w:r>
      </w:hyperlink>
      <w:r w:rsidR="00320346">
        <w:rPr>
          <w:lang w:val="fr-FR"/>
        </w:rPr>
        <w:t xml:space="preserve"> </w:t>
      </w:r>
      <w:r w:rsidRPr="0032190F">
        <w:rPr>
          <w:lang w:val="fr-FR"/>
        </w:rPr>
        <w:t>avec de grandes probabilité que ces dernières viennent des gîtes de Minho et/ou de Tras-o-Montes (BIB 2371 p. 493-495)</w:t>
      </w:r>
    </w:p>
    <w:p w14:paraId="11D4A8EF" w14:textId="77777777" w:rsidR="003148B0" w:rsidRPr="0032190F" w:rsidRDefault="003148B0" w:rsidP="00242C0F">
      <w:pPr>
        <w:rPr>
          <w:lang w:val="fr-FR"/>
        </w:rPr>
      </w:pPr>
    </w:p>
    <w:p w14:paraId="26618F26" w14:textId="77777777" w:rsidR="003148B0" w:rsidRPr="0032190F" w:rsidRDefault="003148B0" w:rsidP="00426FF9">
      <w:pPr>
        <w:pStyle w:val="Heading1"/>
      </w:pPr>
      <w:bookmarkStart w:id="3316" w:name="Sit_Cerro_Virtud"/>
      <w:r w:rsidRPr="0032190F">
        <w:t>CERRO VIRTUD</w:t>
      </w:r>
    </w:p>
    <w:bookmarkEnd w:id="3316"/>
    <w:p w14:paraId="07BD72BC" w14:textId="77777777" w:rsidR="003148B0" w:rsidRDefault="003148B0" w:rsidP="00242C0F">
      <w:pPr>
        <w:rPr>
          <w:lang w:val="fr-FR"/>
        </w:rPr>
      </w:pPr>
    </w:p>
    <w:p w14:paraId="09E7462E" w14:textId="7E8017AA" w:rsidR="008F1EA4" w:rsidRPr="0032190F" w:rsidRDefault="008F1EA4" w:rsidP="008F1EA4">
      <w:pPr>
        <w:jc w:val="both"/>
        <w:rPr>
          <w:lang w:val="fr-FR"/>
        </w:rPr>
      </w:pPr>
      <w:r w:rsidRPr="0032190F">
        <w:rPr>
          <w:lang w:val="fr-FR"/>
        </w:rPr>
        <w:t>L</w:t>
      </w:r>
      <w:r>
        <w:rPr>
          <w:lang w:val="fr-FR"/>
        </w:rPr>
        <w:t>a</w:t>
      </w:r>
      <w:r w:rsidRPr="0032190F">
        <w:rPr>
          <w:lang w:val="fr-FR"/>
        </w:rPr>
        <w:t xml:space="preserve"> </w:t>
      </w:r>
      <w:r w:rsidRPr="008F1EA4">
        <w:rPr>
          <w:lang w:val="fr-FR"/>
        </w:rPr>
        <w:t xml:space="preserve">mine de </w:t>
      </w:r>
      <w:hyperlink r:id="rId7795" w:anchor="Sit_Cuivre" w:history="1">
        <w:r w:rsidRPr="008F1EA4">
          <w:rPr>
            <w:rStyle w:val="Hyperlink"/>
            <w:lang w:val="fr-FR"/>
          </w:rPr>
          <w:t>cuivre</w:t>
        </w:r>
      </w:hyperlink>
      <w:r>
        <w:rPr>
          <w:lang w:val="fr-FR"/>
        </w:rPr>
        <w:t xml:space="preserve"> </w:t>
      </w:r>
      <w:r w:rsidRPr="0032190F">
        <w:rPr>
          <w:lang w:val="fr-FR"/>
        </w:rPr>
        <w:t xml:space="preserve">de Cerro Virtud (Almeria, Espagne) </w:t>
      </w:r>
      <w:r>
        <w:rPr>
          <w:lang w:val="fr-FR"/>
        </w:rPr>
        <w:t xml:space="preserve">montre une </w:t>
      </w:r>
      <w:r w:rsidRPr="008F1EA4">
        <w:rPr>
          <w:lang w:val="fr-FR"/>
        </w:rPr>
        <w:t xml:space="preserve">datation </w:t>
      </w:r>
      <w:r w:rsidRPr="008F1EA4">
        <w:rPr>
          <w:vertAlign w:val="superscript"/>
          <w:lang w:val="fr-FR"/>
        </w:rPr>
        <w:t>14</w:t>
      </w:r>
      <w:r w:rsidRPr="008F1EA4">
        <w:rPr>
          <w:lang w:val="fr-FR"/>
        </w:rPr>
        <w:t>C calibrée remontant à la première moitié du 5</w:t>
      </w:r>
      <w:r w:rsidRPr="008F1EA4">
        <w:rPr>
          <w:vertAlign w:val="superscript"/>
          <w:lang w:val="fr-FR"/>
        </w:rPr>
        <w:t>e</w:t>
      </w:r>
      <w:r w:rsidRPr="008F1EA4">
        <w:rPr>
          <w:lang w:val="fr-FR"/>
        </w:rPr>
        <w:t xml:space="preserve"> millénaire (BIB 368 p. 74 (BIB 642))</w:t>
      </w:r>
    </w:p>
    <w:p w14:paraId="087C08D0" w14:textId="5C44F971" w:rsidR="003148B0" w:rsidRDefault="003148B0" w:rsidP="008F1EA4">
      <w:pPr>
        <w:jc w:val="both"/>
        <w:rPr>
          <w:lang w:val="fr-FR"/>
        </w:rPr>
      </w:pPr>
      <w:r w:rsidRPr="0032190F">
        <w:rPr>
          <w:lang w:val="fr-FR"/>
        </w:rPr>
        <w:t xml:space="preserve">avec une date </w:t>
      </w:r>
      <w:smartTag w:uri="urn:schemas-microsoft-com:office:smarttags" w:element="metricconverter">
        <w:smartTagPr>
          <w:attr w:name="ProductID" w:val="14C"/>
        </w:smartTagPr>
        <w:r w:rsidRPr="0032190F">
          <w:rPr>
            <w:lang w:val="fr-FR"/>
          </w:rPr>
          <w:t>14C</w:t>
        </w:r>
      </w:smartTag>
      <w:r w:rsidRPr="0032190F">
        <w:rPr>
          <w:lang w:val="fr-FR"/>
        </w:rPr>
        <w:t xml:space="preserve"> correspondant à la première moitié du 5</w:t>
      </w:r>
      <w:r w:rsidRPr="0032190F">
        <w:rPr>
          <w:vertAlign w:val="superscript"/>
          <w:lang w:val="fr-FR"/>
        </w:rPr>
        <w:t>e</w:t>
      </w:r>
      <w:r w:rsidRPr="0032190F">
        <w:rPr>
          <w:lang w:val="fr-FR"/>
        </w:rPr>
        <w:t xml:space="preserve"> millénaire et associée a un fragment de « vase-four » donne l’une des plus ancienne datation pour les débuts de la métallurgie dans la Péninsule ibérique (BIB 1344 p. 285) et plaide pour une origine indépendante de la </w:t>
      </w:r>
      <w:hyperlink r:id="rId7796" w:anchor="Cul_Chalco_geo_Espagne" w:history="1">
        <w:r w:rsidRPr="0032190F">
          <w:rPr>
            <w:rStyle w:val="Hyperlink"/>
            <w:lang w:val="fr-FR"/>
          </w:rPr>
          <w:t>métallurgie ibérique</w:t>
        </w:r>
      </w:hyperlink>
      <w:r w:rsidRPr="0032190F">
        <w:rPr>
          <w:lang w:val="fr-FR"/>
        </w:rPr>
        <w:t xml:space="preserve"> (BIB 1344 p. 285 (Ruiz-Taboada et alii 1999)</w:t>
      </w:r>
    </w:p>
    <w:p w14:paraId="196ACC96" w14:textId="77777777" w:rsidR="00F766D3" w:rsidRDefault="00F766D3" w:rsidP="008F1EA4">
      <w:pPr>
        <w:jc w:val="both"/>
        <w:rPr>
          <w:lang w:val="fr-FR"/>
        </w:rPr>
      </w:pPr>
      <w:r>
        <w:rPr>
          <w:lang w:val="fr-FR"/>
        </w:rPr>
        <w:t>Témoignage très ancien de métallurgie, ca 4000 BC, mais isolé (BIB 3017)</w:t>
      </w:r>
    </w:p>
    <w:p w14:paraId="313752BC" w14:textId="77777777" w:rsidR="008F1EA4" w:rsidRDefault="008F1EA4" w:rsidP="008F1EA4">
      <w:pPr>
        <w:jc w:val="both"/>
        <w:rPr>
          <w:lang w:val="fr-FR"/>
        </w:rPr>
      </w:pPr>
    </w:p>
    <w:p w14:paraId="326DD1A3" w14:textId="77777777" w:rsidR="008F1EA4" w:rsidRDefault="008F1EA4" w:rsidP="00426FF9">
      <w:pPr>
        <w:pStyle w:val="Heading1"/>
      </w:pPr>
      <w:bookmarkStart w:id="3317" w:name="Sit_Chinflon"/>
      <w:r>
        <w:t>CHINFLON</w:t>
      </w:r>
    </w:p>
    <w:bookmarkEnd w:id="3317"/>
    <w:p w14:paraId="3A101DCD" w14:textId="77777777" w:rsidR="008F1EA4" w:rsidRPr="00F744C2" w:rsidRDefault="00F744C2" w:rsidP="008F1EA4">
      <w:pPr>
        <w:jc w:val="both"/>
        <w:rPr>
          <w:sz w:val="20"/>
          <w:lang w:val="fr-FR"/>
        </w:rPr>
      </w:pPr>
      <w:r w:rsidRPr="00F744C2">
        <w:rPr>
          <w:sz w:val="20"/>
          <w:lang w:val="fr-FR"/>
        </w:rPr>
        <w:t>Chinflón</w:t>
      </w:r>
    </w:p>
    <w:p w14:paraId="1754152C" w14:textId="77777777" w:rsidR="00F744C2" w:rsidRDefault="00F744C2" w:rsidP="008F1EA4">
      <w:pPr>
        <w:jc w:val="both"/>
        <w:rPr>
          <w:lang w:val="fr-FR"/>
        </w:rPr>
      </w:pPr>
    </w:p>
    <w:p w14:paraId="0FBCE858" w14:textId="2E6E9279" w:rsidR="008F1EA4" w:rsidRDefault="008F1EA4" w:rsidP="008F1EA4">
      <w:pPr>
        <w:jc w:val="both"/>
        <w:rPr>
          <w:lang w:val="fr-FR"/>
        </w:rPr>
      </w:pPr>
      <w:r w:rsidRPr="008F1EA4">
        <w:rPr>
          <w:lang w:val="fr-FR"/>
        </w:rPr>
        <w:t xml:space="preserve">La mine de </w:t>
      </w:r>
      <w:r>
        <w:rPr>
          <w:lang w:val="fr-FR"/>
        </w:rPr>
        <w:t>[</w:t>
      </w:r>
      <w:hyperlink r:id="rId7797" w:anchor="Sit_Cuivre" w:history="1">
        <w:r w:rsidRPr="008F1EA4">
          <w:rPr>
            <w:rStyle w:val="Hyperlink"/>
            <w:lang w:val="fr-FR"/>
          </w:rPr>
          <w:t>cuivre</w:t>
        </w:r>
      </w:hyperlink>
      <w:r>
        <w:rPr>
          <w:lang w:val="fr-FR"/>
        </w:rPr>
        <w:t xml:space="preserve">] de </w:t>
      </w:r>
      <w:r w:rsidRPr="008F1EA4">
        <w:rPr>
          <w:lang w:val="fr-FR"/>
        </w:rPr>
        <w:t>Chinflon (</w:t>
      </w:r>
      <w:r>
        <w:rPr>
          <w:lang w:val="fr-FR"/>
        </w:rPr>
        <w:t xml:space="preserve">Zalamea la Real, </w:t>
      </w:r>
      <w:r w:rsidRPr="008F1EA4">
        <w:rPr>
          <w:lang w:val="fr-FR"/>
        </w:rPr>
        <w:t>Huelva) est datée de la fin du 4</w:t>
      </w:r>
      <w:r w:rsidRPr="008F1EA4">
        <w:rPr>
          <w:vertAlign w:val="superscript"/>
          <w:lang w:val="fr-FR"/>
        </w:rPr>
        <w:t>e</w:t>
      </w:r>
      <w:r w:rsidRPr="008F1EA4">
        <w:rPr>
          <w:lang w:val="fr-FR"/>
        </w:rPr>
        <w:t xml:space="preserve"> et du 3</w:t>
      </w:r>
      <w:r w:rsidRPr="008F1EA4">
        <w:rPr>
          <w:vertAlign w:val="superscript"/>
          <w:lang w:val="fr-FR"/>
        </w:rPr>
        <w:t>e</w:t>
      </w:r>
      <w:r w:rsidRPr="008F1EA4">
        <w:rPr>
          <w:lang w:val="fr-FR"/>
        </w:rPr>
        <w:t xml:space="preserve"> millénaire BC (BIB 368 p. 74)</w:t>
      </w:r>
      <w:r w:rsidR="003B3D26">
        <w:rPr>
          <w:lang w:val="fr-FR"/>
        </w:rPr>
        <w:t xml:space="preserve"> </w:t>
      </w:r>
      <w:r w:rsidR="00F744C2" w:rsidRPr="00F744C2">
        <w:rPr>
          <w:lang w:val="fr-FR"/>
        </w:rPr>
        <w:t>B</w:t>
      </w:r>
      <w:r w:rsidR="00F744C2">
        <w:rPr>
          <w:lang w:val="fr-FR"/>
        </w:rPr>
        <w:t xml:space="preserve">ronce Final (Hunt, 2005: 15-16) (BIB 2172) </w:t>
      </w:r>
      <w:r w:rsidR="003B3D26">
        <w:rPr>
          <w:lang w:val="fr-FR"/>
        </w:rPr>
        <w:t xml:space="preserve">Mine de </w:t>
      </w:r>
      <w:hyperlink r:id="rId7798" w:anchor="Sit_Cuivre" w:history="1">
        <w:r w:rsidR="00F744C2" w:rsidRPr="008F1EA4">
          <w:rPr>
            <w:rStyle w:val="Hyperlink"/>
            <w:lang w:val="fr-FR"/>
          </w:rPr>
          <w:t>cuivre</w:t>
        </w:r>
      </w:hyperlink>
      <w:r w:rsidR="00F744C2">
        <w:rPr>
          <w:lang w:val="fr-FR"/>
        </w:rPr>
        <w:t xml:space="preserve"> </w:t>
      </w:r>
      <w:r w:rsidR="003B3D26">
        <w:rPr>
          <w:lang w:val="fr-FR"/>
        </w:rPr>
        <w:t>(BIB 3076)</w:t>
      </w:r>
    </w:p>
    <w:p w14:paraId="5D2A23A7" w14:textId="77777777" w:rsidR="00F766D3" w:rsidRDefault="00F766D3" w:rsidP="00242C0F">
      <w:pPr>
        <w:rPr>
          <w:lang w:val="fr-FR"/>
        </w:rPr>
      </w:pPr>
    </w:p>
    <w:p w14:paraId="34A69389" w14:textId="77777777" w:rsidR="00F766D3" w:rsidRDefault="00F766D3" w:rsidP="00426FF9">
      <w:pPr>
        <w:pStyle w:val="Heading1"/>
      </w:pPr>
      <w:bookmarkStart w:id="3318" w:name="Sit_San_Bras"/>
      <w:r>
        <w:t>SAN BRAS</w:t>
      </w:r>
    </w:p>
    <w:bookmarkEnd w:id="3318"/>
    <w:p w14:paraId="7576CEC0" w14:textId="77777777" w:rsidR="00F766D3" w:rsidRDefault="00F766D3" w:rsidP="00242C0F">
      <w:pPr>
        <w:rPr>
          <w:lang w:val="fr-FR"/>
        </w:rPr>
      </w:pPr>
    </w:p>
    <w:p w14:paraId="69E68FBD" w14:textId="0E192543" w:rsidR="00F766D3" w:rsidRDefault="00F766D3" w:rsidP="00242C0F">
      <w:pPr>
        <w:rPr>
          <w:lang w:val="fr-FR"/>
        </w:rPr>
      </w:pPr>
      <w:r>
        <w:rPr>
          <w:lang w:val="fr-FR"/>
        </w:rPr>
        <w:t>Région du Guadiana, métallurgie à la fin du 4e millénaire aec (BIB 3017)</w:t>
      </w:r>
      <w:r w:rsidR="008F1EA4">
        <w:rPr>
          <w:lang w:val="fr-FR"/>
        </w:rPr>
        <w:t xml:space="preserve"> </w:t>
      </w:r>
      <w:hyperlink r:id="rId7799" w:anchor="Sit_Cuivre" w:history="1">
        <w:r w:rsidR="008F1EA4" w:rsidRPr="008F1EA4">
          <w:rPr>
            <w:rStyle w:val="Hyperlink"/>
            <w:lang w:val="fr-FR"/>
          </w:rPr>
          <w:t>cuivre</w:t>
        </w:r>
      </w:hyperlink>
    </w:p>
    <w:p w14:paraId="4D252664" w14:textId="77777777" w:rsidR="00F766D3" w:rsidRDefault="00F766D3" w:rsidP="00242C0F">
      <w:pPr>
        <w:rPr>
          <w:lang w:val="fr-FR"/>
        </w:rPr>
      </w:pPr>
    </w:p>
    <w:p w14:paraId="253EB747" w14:textId="77777777" w:rsidR="00F766D3" w:rsidRDefault="00F766D3" w:rsidP="00426FF9">
      <w:pPr>
        <w:pStyle w:val="Heading1"/>
      </w:pPr>
      <w:bookmarkStart w:id="3319" w:name="Sit_Sala_1"/>
      <w:r>
        <w:t>SALA 1</w:t>
      </w:r>
    </w:p>
    <w:bookmarkEnd w:id="3319"/>
    <w:p w14:paraId="7209D650" w14:textId="77777777" w:rsidR="00F766D3" w:rsidRDefault="00F766D3" w:rsidP="00242C0F">
      <w:pPr>
        <w:rPr>
          <w:lang w:val="fr-FR"/>
        </w:rPr>
      </w:pPr>
    </w:p>
    <w:p w14:paraId="7E6FABC0" w14:textId="561F0B22" w:rsidR="00F766D3" w:rsidRDefault="00F766D3" w:rsidP="00F766D3">
      <w:pPr>
        <w:rPr>
          <w:lang w:val="fr-FR"/>
        </w:rPr>
      </w:pPr>
      <w:r>
        <w:rPr>
          <w:lang w:val="fr-FR"/>
        </w:rPr>
        <w:t>Région du Guadiana, métallurgie à la fin du 4e millénaire aec (BIB 3017)</w:t>
      </w:r>
      <w:r w:rsidR="008F1EA4">
        <w:rPr>
          <w:lang w:val="fr-FR"/>
        </w:rPr>
        <w:t xml:space="preserve"> </w:t>
      </w:r>
      <w:hyperlink r:id="rId7800" w:anchor="Sit_Cuivre" w:history="1">
        <w:r w:rsidR="008F1EA4" w:rsidRPr="008F1EA4">
          <w:rPr>
            <w:rStyle w:val="Hyperlink"/>
            <w:lang w:val="fr-FR"/>
          </w:rPr>
          <w:t>cuivre</w:t>
        </w:r>
      </w:hyperlink>
    </w:p>
    <w:p w14:paraId="1D1CEC26" w14:textId="77777777" w:rsidR="00F766D3" w:rsidRPr="0032190F" w:rsidRDefault="00F766D3" w:rsidP="00242C0F">
      <w:pPr>
        <w:rPr>
          <w:lang w:val="fr-FR"/>
        </w:rPr>
      </w:pPr>
    </w:p>
    <w:p w14:paraId="799C29F8" w14:textId="77777777" w:rsidR="00932284" w:rsidRPr="0032190F" w:rsidRDefault="00964903" w:rsidP="00426FF9">
      <w:pPr>
        <w:pStyle w:val="Heading1"/>
      </w:pPr>
      <w:bookmarkStart w:id="3320" w:name="Sit_Los_Millares"/>
      <w:r w:rsidRPr="0032190F">
        <w:t>LOS MILLARES</w:t>
      </w:r>
    </w:p>
    <w:bookmarkEnd w:id="3320"/>
    <w:p w14:paraId="770309D3" w14:textId="77777777" w:rsidR="00932284" w:rsidRPr="0032190F" w:rsidRDefault="00932284" w:rsidP="00242C0F">
      <w:pPr>
        <w:rPr>
          <w:lang w:val="fr-FR"/>
        </w:rPr>
      </w:pPr>
    </w:p>
    <w:p w14:paraId="4A9CD1DF" w14:textId="6F76F434" w:rsidR="00415F1B" w:rsidRPr="0032190F" w:rsidRDefault="00B208F6" w:rsidP="00242C0F">
      <w:pPr>
        <w:jc w:val="both"/>
        <w:rPr>
          <w:lang w:val="fr-FR"/>
        </w:rPr>
      </w:pPr>
      <w:r w:rsidRPr="0032190F">
        <w:rPr>
          <w:lang w:val="fr-FR"/>
        </w:rPr>
        <w:t xml:space="preserve">Le site fortifié de </w:t>
      </w:r>
      <w:r w:rsidR="00786CE8" w:rsidRPr="0032190F">
        <w:rPr>
          <w:lang w:val="fr-FR"/>
        </w:rPr>
        <w:t xml:space="preserve">Los Millares </w:t>
      </w:r>
      <w:r w:rsidR="00627662" w:rsidRPr="0032190F">
        <w:rPr>
          <w:lang w:val="fr-FR"/>
        </w:rPr>
        <w:t xml:space="preserve">(Santa Fé de Mondújar) </w:t>
      </w:r>
      <w:r w:rsidR="00786CE8" w:rsidRPr="0032190F">
        <w:rPr>
          <w:lang w:val="fr-FR"/>
        </w:rPr>
        <w:t xml:space="preserve">à </w:t>
      </w:r>
      <w:smartTag w:uri="urn:schemas-microsoft-com:office:smarttags" w:element="metricconverter">
        <w:smartTagPr>
          <w:attr w:name="ProductID" w:val="20 km"/>
        </w:smartTagPr>
        <w:r w:rsidR="00786CE8" w:rsidRPr="0032190F">
          <w:rPr>
            <w:lang w:val="fr-FR"/>
          </w:rPr>
          <w:t>20 km</w:t>
        </w:r>
      </w:smartTag>
      <w:r w:rsidR="00786CE8" w:rsidRPr="0032190F">
        <w:rPr>
          <w:lang w:val="fr-FR"/>
        </w:rPr>
        <w:t xml:space="preserve"> d’Alm</w:t>
      </w:r>
      <w:r w:rsidR="003148B0" w:rsidRPr="0032190F">
        <w:rPr>
          <w:lang w:val="fr-FR"/>
        </w:rPr>
        <w:t>e</w:t>
      </w:r>
      <w:r w:rsidR="00786CE8" w:rsidRPr="0032190F">
        <w:rPr>
          <w:lang w:val="fr-FR"/>
        </w:rPr>
        <w:t xml:space="preserve">ria est un village agricole fortifié </w:t>
      </w:r>
      <w:r w:rsidR="004A6CEF" w:rsidRPr="0032190F">
        <w:rPr>
          <w:lang w:val="fr-FR"/>
        </w:rPr>
        <w:t xml:space="preserve">qui a donné son nom à la </w:t>
      </w:r>
      <w:r w:rsidR="00964903" w:rsidRPr="0032190F">
        <w:rPr>
          <w:lang w:val="fr-FR"/>
        </w:rPr>
        <w:t xml:space="preserve">culture </w:t>
      </w:r>
      <w:r w:rsidR="004A6CEF" w:rsidRPr="0032190F">
        <w:rPr>
          <w:lang w:val="fr-FR"/>
        </w:rPr>
        <w:t xml:space="preserve">de </w:t>
      </w:r>
      <w:hyperlink r:id="rId7801" w:anchor="Cul_Los_Millares" w:history="1">
        <w:r w:rsidR="004A6CEF" w:rsidRPr="0032190F">
          <w:rPr>
            <w:rStyle w:val="Hyperlink"/>
            <w:lang w:val="fr-FR"/>
          </w:rPr>
          <w:t>Los Millares</w:t>
        </w:r>
      </w:hyperlink>
      <w:r w:rsidR="00415F1B" w:rsidRPr="0032190F">
        <w:rPr>
          <w:lang w:val="fr-FR"/>
        </w:rPr>
        <w:t xml:space="preserve"> daté du 4</w:t>
      </w:r>
      <w:r w:rsidR="00415F1B" w:rsidRPr="0032190F">
        <w:rPr>
          <w:vertAlign w:val="superscript"/>
          <w:lang w:val="fr-FR"/>
        </w:rPr>
        <w:t>e</w:t>
      </w:r>
      <w:r w:rsidR="00415F1B" w:rsidRPr="0032190F">
        <w:rPr>
          <w:lang w:val="fr-FR"/>
        </w:rPr>
        <w:t xml:space="preserve"> et 3</w:t>
      </w:r>
      <w:r w:rsidR="00415F1B" w:rsidRPr="0032190F">
        <w:rPr>
          <w:vertAlign w:val="superscript"/>
          <w:lang w:val="fr-FR"/>
        </w:rPr>
        <w:t>e</w:t>
      </w:r>
      <w:r w:rsidR="00415F1B" w:rsidRPr="0032190F">
        <w:rPr>
          <w:lang w:val="fr-FR"/>
        </w:rPr>
        <w:t xml:space="preserve"> millénaire (BIB 1284)</w:t>
      </w:r>
    </w:p>
    <w:p w14:paraId="7D2C3957" w14:textId="77777777" w:rsidR="00415F1B" w:rsidRPr="0032190F" w:rsidRDefault="00415F1B" w:rsidP="00242C0F">
      <w:pPr>
        <w:jc w:val="both"/>
        <w:rPr>
          <w:lang w:val="fr-FR"/>
        </w:rPr>
      </w:pPr>
    </w:p>
    <w:p w14:paraId="24A0BCF0" w14:textId="77777777" w:rsidR="00C426BE" w:rsidRPr="0032190F" w:rsidRDefault="00964903" w:rsidP="00242C0F">
      <w:pPr>
        <w:jc w:val="both"/>
        <w:rPr>
          <w:lang w:val="fr-FR"/>
        </w:rPr>
      </w:pPr>
      <w:r w:rsidRPr="0032190F">
        <w:rPr>
          <w:lang w:val="fr-FR"/>
        </w:rPr>
        <w:t xml:space="preserve">Fortifié, </w:t>
      </w:r>
      <w:r w:rsidR="00415F1B" w:rsidRPr="0032190F">
        <w:rPr>
          <w:lang w:val="fr-FR"/>
        </w:rPr>
        <w:t xml:space="preserve">les murailles sont renforcées de tours et comportent 4 enceintes successives (BIB 1284) sur un éperon </w:t>
      </w:r>
      <w:r w:rsidRPr="0032190F">
        <w:rPr>
          <w:lang w:val="fr-FR"/>
        </w:rPr>
        <w:t>dominant de 70 mètres le Rio Anadarax, alimenté en eau par un aqueduc qui amenant de l’eau depuis plus d’un kilomètre</w:t>
      </w:r>
      <w:r w:rsidR="00415F1B" w:rsidRPr="0032190F">
        <w:rPr>
          <w:lang w:val="fr-FR"/>
        </w:rPr>
        <w:t xml:space="preserve"> (BIB 101 p. 16 et BIB 1284),</w:t>
      </w:r>
      <w:r w:rsidRPr="0032190F">
        <w:rPr>
          <w:lang w:val="fr-FR"/>
        </w:rPr>
        <w:t xml:space="preserve"> il est intégré dans un système de défense plus vaste composés de murs et de bastions</w:t>
      </w:r>
      <w:r w:rsidR="00C426BE" w:rsidRPr="0032190F">
        <w:rPr>
          <w:lang w:val="fr-FR"/>
        </w:rPr>
        <w:t xml:space="preserve"> (BIB 101 p. 16)</w:t>
      </w:r>
      <w:r w:rsidRPr="0032190F">
        <w:rPr>
          <w:lang w:val="fr-FR"/>
        </w:rPr>
        <w:t>.</w:t>
      </w:r>
      <w:r w:rsidR="00C426BE" w:rsidRPr="0032190F">
        <w:rPr>
          <w:lang w:val="fr-FR"/>
        </w:rPr>
        <w:t>Les fortifications peuvent être interprétées comme les marqueurs de la territorialisation (qui s’est restreinte depuis le IV</w:t>
      </w:r>
      <w:r w:rsidR="00C426BE" w:rsidRPr="0032190F">
        <w:rPr>
          <w:vertAlign w:val="superscript"/>
          <w:lang w:val="fr-FR"/>
        </w:rPr>
        <w:t>e</w:t>
      </w:r>
      <w:r w:rsidR="00C426BE" w:rsidRPr="0032190F">
        <w:rPr>
          <w:lang w:val="fr-FR"/>
        </w:rPr>
        <w:t xml:space="preserve"> millénaire) de communautés et sert de frontière autant réelle que symbolique (BIB 120 p. 60).</w:t>
      </w:r>
    </w:p>
    <w:p w14:paraId="457D0041" w14:textId="77777777" w:rsidR="00C426BE" w:rsidRPr="0032190F" w:rsidRDefault="00C426BE" w:rsidP="00242C0F">
      <w:pPr>
        <w:jc w:val="both"/>
        <w:rPr>
          <w:lang w:val="fr-FR"/>
        </w:rPr>
      </w:pPr>
    </w:p>
    <w:p w14:paraId="677F98E0" w14:textId="006E3B78" w:rsidR="00415F1B" w:rsidRPr="0032190F" w:rsidRDefault="00964903" w:rsidP="00242C0F">
      <w:pPr>
        <w:jc w:val="both"/>
        <w:rPr>
          <w:lang w:val="fr-FR"/>
        </w:rPr>
      </w:pPr>
      <w:r w:rsidRPr="0032190F">
        <w:rPr>
          <w:lang w:val="fr-FR"/>
        </w:rPr>
        <w:t xml:space="preserve"> Une </w:t>
      </w:r>
      <w:r w:rsidR="00415F1B" w:rsidRPr="0032190F">
        <w:rPr>
          <w:lang w:val="fr-FR"/>
        </w:rPr>
        <w:t xml:space="preserve">vaste </w:t>
      </w:r>
      <w:r w:rsidRPr="0032190F">
        <w:rPr>
          <w:lang w:val="fr-FR"/>
        </w:rPr>
        <w:t xml:space="preserve">nécropole </w:t>
      </w:r>
      <w:r w:rsidR="00415F1B" w:rsidRPr="0032190F">
        <w:rPr>
          <w:lang w:val="fr-FR"/>
        </w:rPr>
        <w:t xml:space="preserve">d’une centaine de mégalithes et </w:t>
      </w:r>
      <w:r w:rsidRPr="0032190F">
        <w:rPr>
          <w:lang w:val="fr-FR"/>
        </w:rPr>
        <w:t xml:space="preserve">des </w:t>
      </w:r>
      <w:hyperlink r:id="rId7802" w:anchor="Cul_Megalithisme_t_tholos" w:history="1">
        <w:r w:rsidR="00F17483" w:rsidRPr="00F17483">
          <w:rPr>
            <w:rStyle w:val="Hyperlink"/>
            <w:i/>
            <w:lang w:val="fr-FR"/>
          </w:rPr>
          <w:t>tholos</w:t>
        </w:r>
      </w:hyperlink>
      <w:r w:rsidR="00F17483">
        <w:rPr>
          <w:i/>
          <w:lang w:val="fr-FR"/>
        </w:rPr>
        <w:t xml:space="preserve"> </w:t>
      </w:r>
      <w:r w:rsidRPr="0032190F">
        <w:rPr>
          <w:lang w:val="fr-FR"/>
        </w:rPr>
        <w:t>est située à proximité</w:t>
      </w:r>
      <w:r w:rsidR="004A6CEF" w:rsidRPr="0032190F">
        <w:rPr>
          <w:lang w:val="fr-FR"/>
        </w:rPr>
        <w:t xml:space="preserve"> (</w:t>
      </w:r>
      <w:r w:rsidR="0070027E" w:rsidRPr="0032190F">
        <w:rPr>
          <w:lang w:val="fr-FR"/>
        </w:rPr>
        <w:t>BIB</w:t>
      </w:r>
      <w:r w:rsidR="004A6CEF" w:rsidRPr="0032190F">
        <w:rPr>
          <w:lang w:val="fr-FR"/>
        </w:rPr>
        <w:t xml:space="preserve"> 101 p. 16)</w:t>
      </w:r>
      <w:r w:rsidR="00415F1B" w:rsidRPr="0032190F">
        <w:rPr>
          <w:lang w:val="fr-FR"/>
        </w:rPr>
        <w:t xml:space="preserve">. La forme la plus courante est celle d’un tumulus recouvrant une chambre ronde d’environ </w:t>
      </w:r>
      <w:smartTag w:uri="urn:schemas-microsoft-com:office:smarttags" w:element="metricconverter">
        <w:smartTagPr>
          <w:attr w:name="ProductID" w:val="3 m"/>
        </w:smartTagPr>
        <w:r w:rsidR="00415F1B" w:rsidRPr="0032190F">
          <w:rPr>
            <w:lang w:val="fr-FR"/>
          </w:rPr>
          <w:t>3 m</w:t>
        </w:r>
      </w:smartTag>
      <w:r w:rsidR="00415F1B" w:rsidRPr="0032190F">
        <w:rPr>
          <w:lang w:val="fr-FR"/>
        </w:rPr>
        <w:t xml:space="preserve"> de diamètre associée à un couloir :</w:t>
      </w:r>
    </w:p>
    <w:p w14:paraId="2518AC5B" w14:textId="77777777" w:rsidR="00415F1B" w:rsidRPr="0032190F" w:rsidRDefault="00415F1B" w:rsidP="00242C0F">
      <w:pPr>
        <w:jc w:val="both"/>
        <w:rPr>
          <w:lang w:val="fr-FR"/>
        </w:rPr>
      </w:pPr>
      <w:r w:rsidRPr="0032190F">
        <w:rPr>
          <w:lang w:val="fr-FR"/>
        </w:rPr>
        <w:tab/>
        <w:t xml:space="preserve">-certaines tombes n’ont reçu que 3 à 6 défunts quand la plupart en compte 10 à 50 et pour </w:t>
      </w:r>
      <w:r w:rsidRPr="0032190F">
        <w:rPr>
          <w:lang w:val="fr-FR"/>
        </w:rPr>
        <w:tab/>
        <w:t>l’une d’entre elle : plus de 100 défunts</w:t>
      </w:r>
    </w:p>
    <w:p w14:paraId="3E98F6E0" w14:textId="5102FC93" w:rsidR="004A6CEF" w:rsidRPr="0032190F" w:rsidRDefault="00415F1B" w:rsidP="00242C0F">
      <w:pPr>
        <w:jc w:val="both"/>
        <w:rPr>
          <w:lang w:val="fr-FR"/>
        </w:rPr>
      </w:pPr>
      <w:r w:rsidRPr="0032190F">
        <w:rPr>
          <w:lang w:val="fr-FR"/>
        </w:rPr>
        <w:tab/>
        <w:t xml:space="preserve">-le mobilier est composé de céramiques, décorées de guirlandes, motifs solaires, </w:t>
      </w:r>
      <w:hyperlink r:id="rId7803" w:anchor="Cul_Art_TAC_T_z_cervide" w:history="1">
        <w:r w:rsidR="002E0A84" w:rsidRPr="0032190F">
          <w:rPr>
            <w:rStyle w:val="Hyperlink"/>
            <w:lang w:val="fr-FR"/>
          </w:rPr>
          <w:t>cervidé</w:t>
        </w:r>
      </w:hyperlink>
      <w:r w:rsidR="002E0A84" w:rsidRPr="0032190F">
        <w:rPr>
          <w:lang w:val="fr-FR"/>
        </w:rPr>
        <w:t>s</w:t>
      </w:r>
      <w:r w:rsidRPr="0032190F">
        <w:rPr>
          <w:lang w:val="fr-FR"/>
        </w:rPr>
        <w:t xml:space="preserve">, </w:t>
      </w:r>
      <w:r w:rsidRPr="0032190F">
        <w:rPr>
          <w:lang w:val="fr-FR"/>
        </w:rPr>
        <w:tab/>
        <w:t xml:space="preserve">des flèches triangulaires, des hallebardes en silex. Le mobilier métallique est composé </w:t>
      </w:r>
      <w:r w:rsidRPr="0032190F">
        <w:rPr>
          <w:lang w:val="fr-FR"/>
        </w:rPr>
        <w:tab/>
        <w:t xml:space="preserve">d’alènes en </w:t>
      </w:r>
      <w:hyperlink r:id="rId7804" w:anchor="Sit_Cuivre" w:history="1">
        <w:r w:rsidR="009A36BA" w:rsidRPr="001E115E">
          <w:rPr>
            <w:rStyle w:val="Hyperlink"/>
            <w:lang w:val="fr-FR"/>
          </w:rPr>
          <w:t>cuivre</w:t>
        </w:r>
      </w:hyperlink>
      <w:r w:rsidRPr="0032190F">
        <w:rPr>
          <w:lang w:val="fr-FR"/>
        </w:rPr>
        <w:t xml:space="preserve">, couteaux, scies, haches plates, poignards issus d’une métallurgie locale </w:t>
      </w:r>
      <w:r w:rsidRPr="0032190F">
        <w:rPr>
          <w:lang w:val="fr-FR"/>
        </w:rPr>
        <w:tab/>
        <w:t xml:space="preserve">importante. Ivoire, os et </w:t>
      </w:r>
      <w:hyperlink r:id="rId7805" w:anchor="Sit_Ambre" w:history="1">
        <w:r w:rsidR="00366760" w:rsidRPr="00366760">
          <w:rPr>
            <w:rStyle w:val="Hyperlink"/>
            <w:lang w:val="fr-FR"/>
          </w:rPr>
          <w:t>ambre</w:t>
        </w:r>
      </w:hyperlink>
      <w:r w:rsidR="00366760">
        <w:rPr>
          <w:lang w:val="fr-FR"/>
        </w:rPr>
        <w:t xml:space="preserve"> </w:t>
      </w:r>
      <w:r w:rsidRPr="0032190F">
        <w:rPr>
          <w:lang w:val="fr-FR"/>
        </w:rPr>
        <w:t xml:space="preserve">sont utilisés pour la confection d’idoles, d’objets de toilettes </w:t>
      </w:r>
      <w:r w:rsidRPr="0032190F">
        <w:rPr>
          <w:lang w:val="fr-FR"/>
        </w:rPr>
        <w:tab/>
        <w:t>(peignes) et de parures</w:t>
      </w:r>
    </w:p>
    <w:p w14:paraId="0D43C4B9" w14:textId="77777777" w:rsidR="00415F1B" w:rsidRPr="0032190F" w:rsidRDefault="00415F1B" w:rsidP="00242C0F">
      <w:pPr>
        <w:rPr>
          <w:lang w:val="fr-FR"/>
        </w:rPr>
      </w:pPr>
      <w:r w:rsidRPr="0032190F">
        <w:rPr>
          <w:lang w:val="fr-FR"/>
        </w:rPr>
        <w:t>(BIB 1284)</w:t>
      </w:r>
    </w:p>
    <w:p w14:paraId="7BDE9C69" w14:textId="77777777" w:rsidR="00415F1B" w:rsidRPr="0032190F" w:rsidRDefault="00415F1B" w:rsidP="00242C0F">
      <w:pPr>
        <w:rPr>
          <w:lang w:val="fr-FR"/>
        </w:rPr>
      </w:pPr>
    </w:p>
    <w:p w14:paraId="2623529F" w14:textId="77777777" w:rsidR="00CC1D0C" w:rsidRPr="0032190F" w:rsidRDefault="004A6CEF" w:rsidP="00242C0F">
      <w:pPr>
        <w:jc w:val="both"/>
        <w:rPr>
          <w:lang w:val="fr-FR"/>
        </w:rPr>
      </w:pPr>
      <w:r w:rsidRPr="0032190F">
        <w:rPr>
          <w:lang w:val="fr-FR"/>
        </w:rPr>
        <w:t>Certaines sépultures ont pu être datées de 2430 av. J.-C. en accord avec ce qui avait était touvé pour le rempart (</w:t>
      </w:r>
      <w:r w:rsidR="0070027E" w:rsidRPr="0032190F">
        <w:rPr>
          <w:lang w:val="fr-FR"/>
        </w:rPr>
        <w:t>BIB</w:t>
      </w:r>
      <w:r w:rsidRPr="0032190F">
        <w:rPr>
          <w:lang w:val="fr-FR"/>
        </w:rPr>
        <w:t xml:space="preserve"> 101 p. 16)</w:t>
      </w:r>
      <w:r w:rsidR="00CC1D0C" w:rsidRPr="0032190F">
        <w:rPr>
          <w:lang w:val="fr-FR"/>
        </w:rPr>
        <w:t>. Dans l’une d’elle, attribuée au Campaniforme, a été découvert un peigne pour le tissage de la laine (BIB 286)</w:t>
      </w:r>
    </w:p>
    <w:p w14:paraId="34255596" w14:textId="77777777" w:rsidR="00A6260C" w:rsidRPr="0032190F" w:rsidRDefault="00A6260C" w:rsidP="00242C0F">
      <w:pPr>
        <w:jc w:val="both"/>
        <w:rPr>
          <w:lang w:val="fr-FR"/>
        </w:rPr>
      </w:pPr>
    </w:p>
    <w:p w14:paraId="17511B55" w14:textId="509DC7A1" w:rsidR="00A6260C" w:rsidRPr="0032190F" w:rsidRDefault="00A6260C" w:rsidP="00242C0F">
      <w:pPr>
        <w:jc w:val="both"/>
        <w:rPr>
          <w:lang w:val="fr-FR"/>
        </w:rPr>
      </w:pPr>
      <w:r w:rsidRPr="0032190F">
        <w:rPr>
          <w:lang w:val="fr-FR"/>
        </w:rPr>
        <w:t xml:space="preserve">La représentation de telles enceintes peut être reconnue au </w:t>
      </w:r>
      <w:hyperlink r:id="rId7806" w:anchor="Sit_Valcamonica" w:history="1">
        <w:r w:rsidRPr="0032190F">
          <w:rPr>
            <w:rStyle w:val="Hyperlink"/>
            <w:lang w:val="fr-FR"/>
          </w:rPr>
          <w:t>Valcamonica</w:t>
        </w:r>
        <w:r w:rsidR="001D1AFA" w:rsidRPr="0032190F">
          <w:rPr>
            <w:rStyle w:val="Hyperlink"/>
            <w:lang w:val="fr-FR"/>
          </w:rPr>
          <w:t> </w:t>
        </w:r>
      </w:hyperlink>
      <w:r w:rsidR="001D1AFA" w:rsidRPr="0032190F">
        <w:rPr>
          <w:lang w:val="fr-FR"/>
        </w:rPr>
        <w:t xml:space="preserve">: </w:t>
      </w:r>
      <w:r w:rsidR="001D1AFA" w:rsidRPr="0032190F">
        <w:rPr>
          <w:i/>
          <w:iCs/>
          <w:lang w:val="fr-FR"/>
        </w:rPr>
        <w:t>bandoliera</w:t>
      </w:r>
      <w:r w:rsidR="001D1AFA" w:rsidRPr="0032190F">
        <w:rPr>
          <w:lang w:val="fr-FR"/>
        </w:rPr>
        <w:t xml:space="preserve"> des roches VIT 19 et 20 </w:t>
      </w:r>
      <w:r w:rsidRPr="0032190F">
        <w:rPr>
          <w:lang w:val="fr-FR"/>
        </w:rPr>
        <w:t>(BIB</w:t>
      </w:r>
      <w:r w:rsidR="001D1AFA" w:rsidRPr="0032190F">
        <w:rPr>
          <w:lang w:val="fr-FR"/>
        </w:rPr>
        <w:t xml:space="preserve"> 1068</w:t>
      </w:r>
      <w:r w:rsidRPr="0032190F">
        <w:rPr>
          <w:lang w:val="fr-FR"/>
        </w:rPr>
        <w:t>)</w:t>
      </w:r>
      <w:r w:rsidR="008029A6" w:rsidRPr="0032190F">
        <w:rPr>
          <w:lang w:val="fr-FR"/>
        </w:rPr>
        <w:t xml:space="preserve">, à </w:t>
      </w:r>
      <w:hyperlink r:id="rId7807" w:anchor="Sit_Le_Lebous" w:history="1">
        <w:r w:rsidR="008029A6" w:rsidRPr="0032190F">
          <w:rPr>
            <w:rStyle w:val="Hyperlink"/>
            <w:lang w:val="fr-FR"/>
          </w:rPr>
          <w:t>Lébous</w:t>
        </w:r>
      </w:hyperlink>
      <w:r w:rsidR="008029A6" w:rsidRPr="0032190F">
        <w:rPr>
          <w:lang w:val="fr-FR"/>
        </w:rPr>
        <w:t xml:space="preserve"> (SS BIB)</w:t>
      </w:r>
    </w:p>
    <w:p w14:paraId="1D925C6E" w14:textId="77777777" w:rsidR="009105C7" w:rsidRPr="0032190F" w:rsidRDefault="009105C7" w:rsidP="00242C0F">
      <w:pPr>
        <w:jc w:val="both"/>
        <w:rPr>
          <w:lang w:val="fr-FR"/>
        </w:rPr>
      </w:pPr>
    </w:p>
    <w:p w14:paraId="12F0A58E" w14:textId="77777777" w:rsidR="009105C7" w:rsidRPr="0032190F" w:rsidRDefault="009105C7" w:rsidP="00242C0F">
      <w:pPr>
        <w:jc w:val="both"/>
        <w:rPr>
          <w:rStyle w:val="st"/>
          <w:lang w:val="fr-FR"/>
        </w:rPr>
      </w:pPr>
      <w:r w:rsidRPr="0032190F">
        <w:rPr>
          <w:lang w:val="fr-FR"/>
        </w:rPr>
        <w:t xml:space="preserve">Représentations solaires, notamment sur le fond d’un vase : deux soleils incisés avec deux pectiniformes </w:t>
      </w:r>
      <w:r w:rsidRPr="0032190F">
        <w:rPr>
          <w:rStyle w:val="st"/>
          <w:lang w:val="fr-FR"/>
        </w:rPr>
        <w:t>(BIB 2085)</w:t>
      </w:r>
    </w:p>
    <w:p w14:paraId="350BF7E7" w14:textId="03B782AE" w:rsidR="00ED06E4" w:rsidRPr="0032190F" w:rsidRDefault="00ED06E4" w:rsidP="00ED06E4">
      <w:pPr>
        <w:jc w:val="both"/>
        <w:rPr>
          <w:rStyle w:val="st"/>
          <w:lang w:val="fr-FR"/>
        </w:rPr>
      </w:pPr>
      <w:r w:rsidRPr="0032190F">
        <w:rPr>
          <w:rStyle w:val="st"/>
          <w:lang w:val="fr-FR"/>
        </w:rPr>
        <w:t xml:space="preserve">Pour Hameau, l'association de l'idole et du </w:t>
      </w:r>
      <w:hyperlink r:id="rId7808" w:anchor="Cul_Art_TAC_T_z_cervide" w:history="1">
        <w:r w:rsidRPr="0032190F">
          <w:rPr>
            <w:rStyle w:val="Hyperlink"/>
            <w:lang w:val="fr-FR"/>
          </w:rPr>
          <w:t>cerf</w:t>
        </w:r>
      </w:hyperlink>
      <w:r w:rsidRPr="0032190F">
        <w:rPr>
          <w:rStyle w:val="st"/>
          <w:lang w:val="fr-FR"/>
        </w:rPr>
        <w:t xml:space="preserve"> est commune dans les provinces de Jaèn et d'Almeha</w:t>
      </w:r>
      <w:r w:rsidR="00F33E00" w:rsidRPr="0032190F">
        <w:rPr>
          <w:rStyle w:val="st"/>
          <w:lang w:val="fr-FR"/>
        </w:rPr>
        <w:t xml:space="preserve"> (BIB 2400)</w:t>
      </w:r>
      <w:r w:rsidRPr="0032190F">
        <w:rPr>
          <w:rStyle w:val="st"/>
          <w:lang w:val="fr-FR"/>
        </w:rPr>
        <w:t xml:space="preserve">. Un </w:t>
      </w:r>
      <w:hyperlink r:id="rId7809" w:anchor="Cul_Art_TAC_T_z_cervide" w:history="1">
        <w:r w:rsidR="002E0A84" w:rsidRPr="0032190F">
          <w:rPr>
            <w:rStyle w:val="Hyperlink"/>
            <w:lang w:val="fr-FR"/>
          </w:rPr>
          <w:t>cervidé</w:t>
        </w:r>
      </w:hyperlink>
      <w:r w:rsidR="002E0A84" w:rsidRPr="0032190F">
        <w:rPr>
          <w:lang w:val="fr-FR"/>
        </w:rPr>
        <w:t xml:space="preserve"> </w:t>
      </w:r>
      <w:r w:rsidRPr="0032190F">
        <w:rPr>
          <w:rStyle w:val="st"/>
          <w:lang w:val="fr-FR"/>
        </w:rPr>
        <w:t xml:space="preserve">mâle et des biches côtoient une </w:t>
      </w:r>
      <w:hyperlink r:id="rId7810" w:anchor="Cul_Art_TAC_T_a_idole_meride" w:history="1">
        <w:r w:rsidRPr="0032190F">
          <w:rPr>
            <w:rStyle w:val="Hyperlink"/>
            <w:lang w:val="fr-FR"/>
          </w:rPr>
          <w:t>idole bitriangulaire</w:t>
        </w:r>
      </w:hyperlink>
      <w:r w:rsidRPr="0032190F">
        <w:rPr>
          <w:rStyle w:val="st"/>
          <w:lang w:val="fr-FR"/>
        </w:rPr>
        <w:t xml:space="preserve"> constituée de points sur deux vases (BIB 2400)</w:t>
      </w:r>
    </w:p>
    <w:p w14:paraId="27321F0D" w14:textId="77777777" w:rsidR="00B208F6" w:rsidRPr="0032190F" w:rsidRDefault="00B208F6" w:rsidP="00242C0F">
      <w:pPr>
        <w:jc w:val="both"/>
        <w:rPr>
          <w:rStyle w:val="st"/>
          <w:lang w:val="fr-FR"/>
        </w:rPr>
      </w:pPr>
    </w:p>
    <w:p w14:paraId="48DE1029" w14:textId="6007AE43" w:rsidR="00B208F6" w:rsidRPr="0032190F" w:rsidRDefault="00B208F6" w:rsidP="00242C0F">
      <w:pPr>
        <w:jc w:val="both"/>
        <w:rPr>
          <w:rStyle w:val="st"/>
          <w:lang w:val="fr-FR"/>
        </w:rPr>
      </w:pPr>
      <w:r w:rsidRPr="0032190F">
        <w:rPr>
          <w:rStyle w:val="st"/>
          <w:lang w:val="fr-FR"/>
        </w:rPr>
        <w:t>Représentation de seins en relief sur une idole tronconique en céramique (BIB 1738 p. 84)</w:t>
      </w:r>
      <w:r w:rsidR="00C559D8" w:rsidRPr="0032190F">
        <w:rPr>
          <w:rStyle w:val="st"/>
          <w:lang w:val="fr-FR"/>
        </w:rPr>
        <w:t xml:space="preserve">. Coupes ornées de visages oculés, coupe décorée de motifs solaires, urne décorée sur les deux faces par un visage à "tatouages en moustaches" </w:t>
      </w:r>
      <w:r w:rsidR="00C9032F" w:rsidRPr="0032190F">
        <w:rPr>
          <w:lang w:val="fr-FR"/>
        </w:rPr>
        <w:t>[</w:t>
      </w:r>
      <w:hyperlink r:id="rId7811" w:anchor="Cul_Art_TAC_T_a_idole_cylindre" w:history="1">
        <w:r w:rsidR="00C9032F" w:rsidRPr="0032190F">
          <w:rPr>
            <w:rStyle w:val="Hyperlink"/>
            <w:lang w:val="fr-FR"/>
          </w:rPr>
          <w:t>idoles cylindriques</w:t>
        </w:r>
      </w:hyperlink>
      <w:r w:rsidR="00C9032F" w:rsidRPr="0032190F">
        <w:rPr>
          <w:lang w:val="fr-FR"/>
        </w:rPr>
        <w:t>]</w:t>
      </w:r>
      <w:r w:rsidR="00C9032F" w:rsidRPr="0032190F">
        <w:rPr>
          <w:rStyle w:val="st"/>
          <w:lang w:val="fr-FR"/>
        </w:rPr>
        <w:t xml:space="preserve"> </w:t>
      </w:r>
      <w:r w:rsidR="00C559D8" w:rsidRPr="0032190F">
        <w:rPr>
          <w:rStyle w:val="st"/>
          <w:lang w:val="fr-FR"/>
        </w:rPr>
        <w:t xml:space="preserve">(BIB 1738 fig. 17) </w:t>
      </w:r>
    </w:p>
    <w:p w14:paraId="0A1ED7F4" w14:textId="77777777" w:rsidR="00B208F6" w:rsidRPr="0032190F" w:rsidRDefault="00B208F6" w:rsidP="00242C0F">
      <w:pPr>
        <w:jc w:val="both"/>
        <w:rPr>
          <w:rStyle w:val="st"/>
          <w:lang w:val="fr-FR"/>
        </w:rPr>
      </w:pPr>
    </w:p>
    <w:p w14:paraId="5C4F640F" w14:textId="77777777" w:rsidR="00B208F6" w:rsidRPr="0032190F" w:rsidRDefault="00B208F6" w:rsidP="00426FF9">
      <w:pPr>
        <w:pStyle w:val="Heading1"/>
        <w:rPr>
          <w:rStyle w:val="st"/>
        </w:rPr>
      </w:pPr>
      <w:bookmarkStart w:id="3321" w:name="Sit_Alapaia"/>
      <w:r w:rsidRPr="0032190F">
        <w:rPr>
          <w:rStyle w:val="st"/>
        </w:rPr>
        <w:t>ALAPAIA</w:t>
      </w:r>
    </w:p>
    <w:bookmarkEnd w:id="3321"/>
    <w:p w14:paraId="6CBE8B08" w14:textId="77777777" w:rsidR="00B208F6" w:rsidRPr="0032190F" w:rsidRDefault="00B208F6" w:rsidP="00242C0F">
      <w:pPr>
        <w:jc w:val="both"/>
        <w:rPr>
          <w:rStyle w:val="st"/>
          <w:lang w:val="fr-FR"/>
        </w:rPr>
      </w:pPr>
    </w:p>
    <w:p w14:paraId="64E8AE36" w14:textId="3C74CE38" w:rsidR="00B208F6" w:rsidRPr="0032190F" w:rsidRDefault="00B208F6" w:rsidP="00242C0F">
      <w:pPr>
        <w:jc w:val="both"/>
        <w:rPr>
          <w:lang w:val="fr-FR"/>
        </w:rPr>
      </w:pPr>
      <w:r w:rsidRPr="0032190F">
        <w:rPr>
          <w:rStyle w:val="st"/>
          <w:lang w:val="fr-FR"/>
        </w:rPr>
        <w:t>La grotte artificielle d' Alapaia</w:t>
      </w:r>
      <w:r w:rsidRPr="0032190F">
        <w:rPr>
          <w:lang w:val="fr-FR"/>
        </w:rPr>
        <w:t xml:space="preserve"> (Cascais) a livré des sandales "votives" en calcaire identiques à celles de la néc</w:t>
      </w:r>
      <w:r w:rsidR="00CA5D5C" w:rsidRPr="0032190F">
        <w:rPr>
          <w:lang w:val="fr-FR"/>
        </w:rPr>
        <w:t>ro</w:t>
      </w:r>
      <w:r w:rsidRPr="0032190F">
        <w:rPr>
          <w:lang w:val="fr-FR"/>
        </w:rPr>
        <w:t xml:space="preserve">pole de </w:t>
      </w:r>
      <w:hyperlink r:id="rId7812" w:anchor="Sit_Los_Millares" w:history="1">
        <w:r w:rsidR="00CA5D5C" w:rsidRPr="0032190F">
          <w:rPr>
            <w:rStyle w:val="Hyperlink"/>
            <w:lang w:val="fr-FR"/>
          </w:rPr>
          <w:t>Los Millares</w:t>
        </w:r>
      </w:hyperlink>
      <w:r w:rsidR="00CA5D5C" w:rsidRPr="0032190F">
        <w:rPr>
          <w:lang w:val="fr-FR"/>
        </w:rPr>
        <w:t xml:space="preserve"> </w:t>
      </w:r>
      <w:r w:rsidRPr="0032190F">
        <w:rPr>
          <w:lang w:val="fr-FR"/>
        </w:rPr>
        <w:t>et d'</w:t>
      </w:r>
      <w:hyperlink r:id="rId7813" w:anchor="Sit_Almizaraque" w:history="1">
        <w:r w:rsidRPr="0032190F">
          <w:rPr>
            <w:rStyle w:val="Hyperlink"/>
            <w:lang w:val="fr-FR"/>
          </w:rPr>
          <w:t>Almizaraque</w:t>
        </w:r>
      </w:hyperlink>
      <w:r w:rsidRPr="0032190F">
        <w:rPr>
          <w:lang w:val="fr-FR"/>
        </w:rPr>
        <w:t xml:space="preserve"> (BIB 1738 p. 85)</w:t>
      </w:r>
    </w:p>
    <w:p w14:paraId="4D7034A5" w14:textId="77777777" w:rsidR="00B208F6" w:rsidRPr="0032190F" w:rsidRDefault="00B208F6" w:rsidP="00242C0F">
      <w:pPr>
        <w:jc w:val="both"/>
        <w:rPr>
          <w:lang w:val="fr-FR"/>
        </w:rPr>
      </w:pPr>
    </w:p>
    <w:p w14:paraId="64A06E6A" w14:textId="77777777" w:rsidR="00B208F6" w:rsidRPr="0032190F" w:rsidRDefault="00B208F6" w:rsidP="00426FF9">
      <w:pPr>
        <w:pStyle w:val="Heading1"/>
      </w:pPr>
      <w:bookmarkStart w:id="3322" w:name="Sit_Monte_Outeiro"/>
      <w:r w:rsidRPr="0032190F">
        <w:t>MONTE DO OUTEIRO</w:t>
      </w:r>
      <w:bookmarkEnd w:id="3322"/>
    </w:p>
    <w:p w14:paraId="79B8B57E" w14:textId="77777777" w:rsidR="00B208F6" w:rsidRPr="0032190F" w:rsidRDefault="00B208F6" w:rsidP="00242C0F">
      <w:pPr>
        <w:jc w:val="both"/>
        <w:rPr>
          <w:lang w:val="fr-FR"/>
        </w:rPr>
      </w:pPr>
    </w:p>
    <w:p w14:paraId="3E178C93" w14:textId="6D19EAD7" w:rsidR="00B208F6" w:rsidRDefault="00B208F6" w:rsidP="00242C0F">
      <w:pPr>
        <w:jc w:val="both"/>
        <w:rPr>
          <w:lang w:val="fr-FR"/>
        </w:rPr>
      </w:pPr>
      <w:r w:rsidRPr="0032190F">
        <w:rPr>
          <w:lang w:val="fr-FR"/>
        </w:rPr>
        <w:lastRenderedPageBreak/>
        <w:t xml:space="preserve">La </w:t>
      </w:r>
      <w:hyperlink r:id="rId7814" w:anchor="Cul_Megalithisme_t_tholos" w:history="1">
        <w:r w:rsidR="00F17483" w:rsidRPr="00F17483">
          <w:rPr>
            <w:rStyle w:val="Hyperlink"/>
            <w:i/>
            <w:lang w:val="fr-FR"/>
          </w:rPr>
          <w:t>tholos</w:t>
        </w:r>
      </w:hyperlink>
      <w:r w:rsidR="00F17483">
        <w:rPr>
          <w:i/>
          <w:lang w:val="fr-FR"/>
        </w:rPr>
        <w:t xml:space="preserve"> </w:t>
      </w:r>
      <w:r w:rsidRPr="0032190F">
        <w:rPr>
          <w:lang w:val="fr-FR"/>
        </w:rPr>
        <w:t xml:space="preserve">de Monte do Outeiro (Aljustrel) a livré un vase au décor incisé montrant du visage aux yeux ronds et "tatouages" en accent circonflexe tout à fait semblable aux petites </w:t>
      </w:r>
      <w:hyperlink r:id="rId7815" w:anchor="Cul_Art_TAC_T_a_idole_cylindre" w:history="1">
        <w:r w:rsidR="00C9032F" w:rsidRPr="0032190F">
          <w:rPr>
            <w:rStyle w:val="Hyperlink"/>
            <w:lang w:val="fr-FR"/>
          </w:rPr>
          <w:t>idoles cylindriques</w:t>
        </w:r>
      </w:hyperlink>
      <w:r w:rsidR="00C9032F" w:rsidRPr="0032190F">
        <w:rPr>
          <w:lang w:val="fr-FR"/>
        </w:rPr>
        <w:t xml:space="preserve"> </w:t>
      </w:r>
      <w:r w:rsidRPr="0032190F">
        <w:rPr>
          <w:lang w:val="fr-FR"/>
        </w:rPr>
        <w:t xml:space="preserve">en marbre retrouvées en nombreux exemplaires à </w:t>
      </w:r>
      <w:hyperlink r:id="rId7816" w:anchor="Sit_Los_Millares" w:history="1">
        <w:r w:rsidRPr="0032190F">
          <w:rPr>
            <w:rStyle w:val="Hyperlink"/>
            <w:lang w:val="fr-FR"/>
          </w:rPr>
          <w:t>Los Millares</w:t>
        </w:r>
      </w:hyperlink>
      <w:r w:rsidRPr="0032190F">
        <w:rPr>
          <w:lang w:val="fr-FR"/>
        </w:rPr>
        <w:t>, dans la région de Séville ou à Olhao (Algarve, Portugal) (BIB 1738 p. 85)</w:t>
      </w:r>
      <w:r w:rsidR="00C559D8" w:rsidRPr="0032190F">
        <w:rPr>
          <w:lang w:val="fr-FR"/>
        </w:rPr>
        <w:t xml:space="preserve"> Monte do Outeiro, Beja, Portugal, Décor oculé, visage à "moustache" et triangle pubien pour J. Abelanet (BIB 1738 fig. 16) </w:t>
      </w:r>
      <w:r w:rsidR="005C0B98">
        <w:rPr>
          <w:lang w:val="fr-FR"/>
        </w:rPr>
        <w:t xml:space="preserve"> v. horizon de </w:t>
      </w:r>
      <w:hyperlink r:id="rId7817" w:anchor="Cul_Santa_Vitoria_fun" w:history="1">
        <w:r w:rsidR="005C0B98" w:rsidRPr="0037103B">
          <w:rPr>
            <w:rStyle w:val="Hyperlink"/>
            <w:lang w:val="fr-FR"/>
          </w:rPr>
          <w:t>Santa Vitoria</w:t>
        </w:r>
      </w:hyperlink>
      <w:r w:rsidR="005C0B98">
        <w:rPr>
          <w:lang w:val="fr-FR"/>
        </w:rPr>
        <w:t xml:space="preserve"> (BIB 2868)</w:t>
      </w:r>
    </w:p>
    <w:p w14:paraId="2878A92A" w14:textId="77777777" w:rsidR="004F40E3" w:rsidRDefault="004F40E3" w:rsidP="00242C0F">
      <w:pPr>
        <w:jc w:val="both"/>
        <w:rPr>
          <w:lang w:val="fr-FR"/>
        </w:rPr>
      </w:pPr>
      <w:r>
        <w:rPr>
          <w:lang w:val="fr-FR"/>
        </w:rPr>
        <w:t>nécropole à cistes (BIB 3065)</w:t>
      </w:r>
    </w:p>
    <w:p w14:paraId="37FE67DB" w14:textId="77777777" w:rsidR="00F17483" w:rsidRPr="0032190F" w:rsidRDefault="00F17483" w:rsidP="00242C0F">
      <w:pPr>
        <w:jc w:val="both"/>
        <w:rPr>
          <w:lang w:val="fr-FR"/>
        </w:rPr>
      </w:pPr>
    </w:p>
    <w:p w14:paraId="35E30DDB" w14:textId="77777777" w:rsidR="00B208F6" w:rsidRPr="00C17FD2" w:rsidRDefault="00B208F6" w:rsidP="00426FF9">
      <w:pPr>
        <w:pStyle w:val="Heading1"/>
      </w:pPr>
      <w:bookmarkStart w:id="3323" w:name="Sit_Almizaraque"/>
      <w:r w:rsidRPr="00C17FD2">
        <w:t>ALMIZARAQUE</w:t>
      </w:r>
      <w:bookmarkEnd w:id="3323"/>
    </w:p>
    <w:p w14:paraId="62976778" w14:textId="77777777" w:rsidR="00B208F6" w:rsidRPr="00C17FD2" w:rsidRDefault="00B208F6" w:rsidP="00242C0F">
      <w:pPr>
        <w:jc w:val="both"/>
        <w:rPr>
          <w:lang w:val="fr-FR"/>
        </w:rPr>
      </w:pPr>
    </w:p>
    <w:p w14:paraId="6569496C" w14:textId="460C00C5" w:rsidR="00CA5D5C" w:rsidRDefault="00B208F6" w:rsidP="00242C0F">
      <w:pPr>
        <w:jc w:val="both"/>
        <w:rPr>
          <w:rStyle w:val="st"/>
          <w:lang w:val="fr-FR"/>
        </w:rPr>
      </w:pPr>
      <w:r w:rsidRPr="00C17FD2">
        <w:rPr>
          <w:lang w:val="fr-FR"/>
        </w:rPr>
        <w:t xml:space="preserve">Almizaraque </w:t>
      </w:r>
      <w:r w:rsidRPr="00C17FD2">
        <w:rPr>
          <w:rStyle w:val="st"/>
          <w:lang w:val="fr-FR"/>
        </w:rPr>
        <w:t xml:space="preserve">(Almeria) </w:t>
      </w:r>
      <w:r w:rsidRPr="00C17FD2">
        <w:rPr>
          <w:lang w:val="fr-FR"/>
        </w:rPr>
        <w:t xml:space="preserve">est un site </w:t>
      </w:r>
      <w:hyperlink r:id="rId7818" w:anchor="Cul_Los_Millares" w:history="1">
        <w:r w:rsidR="00A321C5" w:rsidRPr="0032190F">
          <w:rPr>
            <w:rStyle w:val="Hyperlink"/>
            <w:lang w:val="fr-FR"/>
          </w:rPr>
          <w:t>Los Millares</w:t>
        </w:r>
      </w:hyperlink>
      <w:r w:rsidRPr="00C17FD2">
        <w:rPr>
          <w:lang w:val="fr-FR"/>
        </w:rPr>
        <w:t xml:space="preserve">. </w:t>
      </w:r>
      <w:r w:rsidRPr="0032190F">
        <w:rPr>
          <w:lang w:val="fr-FR"/>
        </w:rPr>
        <w:t xml:space="preserve">A livré un objet en pierre avec une représentation de </w:t>
      </w:r>
      <w:r w:rsidRPr="0032190F">
        <w:rPr>
          <w:rStyle w:val="st"/>
          <w:lang w:val="fr-FR"/>
        </w:rPr>
        <w:t>triangle sexuel parsemé de points et trait de séparation des jambes (BIB 1738 p. 84)</w:t>
      </w:r>
      <w:r w:rsidR="00C9032F" w:rsidRPr="0032190F">
        <w:rPr>
          <w:rStyle w:val="st"/>
          <w:lang w:val="fr-FR"/>
        </w:rPr>
        <w:t xml:space="preserve"> </w:t>
      </w:r>
      <w:r w:rsidR="00CA5D5C" w:rsidRPr="0032190F">
        <w:rPr>
          <w:rStyle w:val="st"/>
          <w:lang w:val="fr-FR"/>
        </w:rPr>
        <w:t xml:space="preserve">Idoles sur phalanges </w:t>
      </w:r>
      <w:r w:rsidR="00C9032F" w:rsidRPr="0032190F">
        <w:rPr>
          <w:lang w:val="fr-FR"/>
        </w:rPr>
        <w:t>[</w:t>
      </w:r>
      <w:hyperlink r:id="rId7819" w:anchor="Cul_Art_TAC_T_a_idole_cylindre" w:history="1">
        <w:r w:rsidR="00C9032F" w:rsidRPr="0032190F">
          <w:rPr>
            <w:rStyle w:val="Hyperlink"/>
            <w:lang w:val="fr-FR"/>
          </w:rPr>
          <w:t>idoles cylindriques</w:t>
        </w:r>
      </w:hyperlink>
      <w:r w:rsidR="00C9032F" w:rsidRPr="0032190F">
        <w:rPr>
          <w:lang w:val="fr-FR"/>
        </w:rPr>
        <w:t>]</w:t>
      </w:r>
      <w:r w:rsidR="00C9032F" w:rsidRPr="0032190F">
        <w:rPr>
          <w:rStyle w:val="st"/>
          <w:lang w:val="fr-FR"/>
        </w:rPr>
        <w:t xml:space="preserve"> </w:t>
      </w:r>
      <w:r w:rsidR="00CA5D5C" w:rsidRPr="0032190F">
        <w:rPr>
          <w:rStyle w:val="st"/>
          <w:lang w:val="fr-FR"/>
        </w:rPr>
        <w:t>(BIB 133)</w:t>
      </w:r>
    </w:p>
    <w:p w14:paraId="1332A47B" w14:textId="77777777" w:rsidR="003142E3" w:rsidRDefault="003142E3" w:rsidP="00242C0F">
      <w:pPr>
        <w:jc w:val="both"/>
        <w:rPr>
          <w:rStyle w:val="st"/>
          <w:lang w:val="fr-FR"/>
        </w:rPr>
      </w:pPr>
    </w:p>
    <w:p w14:paraId="18DCB9E9" w14:textId="77777777" w:rsidR="003142E3" w:rsidRDefault="003142E3" w:rsidP="00426FF9">
      <w:pPr>
        <w:pStyle w:val="Heading1"/>
        <w:rPr>
          <w:rStyle w:val="st"/>
        </w:rPr>
      </w:pPr>
      <w:bookmarkStart w:id="3324" w:name="Sit_Fornea"/>
      <w:r>
        <w:rPr>
          <w:rStyle w:val="st"/>
        </w:rPr>
        <w:t>FORNEA</w:t>
      </w:r>
    </w:p>
    <w:bookmarkEnd w:id="3324"/>
    <w:p w14:paraId="66D4CE19" w14:textId="77777777" w:rsidR="003142E3" w:rsidRDefault="003142E3" w:rsidP="00242C0F">
      <w:pPr>
        <w:jc w:val="both"/>
        <w:rPr>
          <w:rStyle w:val="st"/>
          <w:lang w:val="fr-FR"/>
        </w:rPr>
      </w:pPr>
    </w:p>
    <w:p w14:paraId="0CF3869A" w14:textId="47AFE7DD" w:rsidR="003142E3" w:rsidRDefault="003142E3" w:rsidP="00242C0F">
      <w:pPr>
        <w:jc w:val="both"/>
        <w:rPr>
          <w:lang w:val="fr-FR"/>
        </w:rPr>
      </w:pPr>
      <w:r>
        <w:rPr>
          <w:lang w:val="fr-FR"/>
        </w:rPr>
        <w:t xml:space="preserve">Site du NF, dans l' </w:t>
      </w:r>
      <w:r w:rsidRPr="003142E3">
        <w:rPr>
          <w:i/>
          <w:lang w:val="fr-FR"/>
        </w:rPr>
        <w:t>hinterland</w:t>
      </w:r>
      <w:r>
        <w:rPr>
          <w:lang w:val="fr-FR"/>
        </w:rPr>
        <w:t xml:space="preserve">, atelier de métallurgie, lié à </w:t>
      </w:r>
      <w:hyperlink r:id="rId7820" w:anchor="Sit_Zambujal" w:history="1">
        <w:r w:rsidRPr="003142E3">
          <w:rPr>
            <w:rStyle w:val="Hyperlink"/>
            <w:lang w:val="fr-FR"/>
          </w:rPr>
          <w:t>Zambujal</w:t>
        </w:r>
      </w:hyperlink>
      <w:r>
        <w:rPr>
          <w:lang w:val="fr-FR"/>
        </w:rPr>
        <w:t xml:space="preserve">. Présence de cuivre d' </w:t>
      </w:r>
      <w:hyperlink r:id="rId7821" w:anchor="Sit_IPB_zone_OssaMorena" w:history="1">
        <w:r w:rsidRPr="00175810">
          <w:rPr>
            <w:rStyle w:val="Hyperlink"/>
            <w:szCs w:val="20"/>
            <w:lang w:val="fr-FR"/>
          </w:rPr>
          <w:t>Ossa-Morena</w:t>
        </w:r>
      </w:hyperlink>
      <w:r>
        <w:rPr>
          <w:lang w:val="fr-FR"/>
        </w:rPr>
        <w:t xml:space="preserve"> </w:t>
      </w:r>
      <w:r w:rsidRPr="003142E3">
        <w:rPr>
          <w:lang w:val="fr-FR"/>
        </w:rPr>
        <w:t>(BIB 3017)</w:t>
      </w:r>
    </w:p>
    <w:p w14:paraId="757F7C89" w14:textId="77777777" w:rsidR="003142E3" w:rsidRDefault="003142E3" w:rsidP="00242C0F">
      <w:pPr>
        <w:jc w:val="both"/>
        <w:rPr>
          <w:lang w:val="fr-FR"/>
        </w:rPr>
      </w:pPr>
    </w:p>
    <w:p w14:paraId="36D9959F" w14:textId="77777777" w:rsidR="003142E3" w:rsidRDefault="003142E3" w:rsidP="00426FF9">
      <w:pPr>
        <w:pStyle w:val="Heading1"/>
      </w:pPr>
      <w:bookmarkStart w:id="3325" w:name="Sit_Penedo"/>
      <w:r>
        <w:t>PENEDO</w:t>
      </w:r>
    </w:p>
    <w:bookmarkEnd w:id="3325"/>
    <w:p w14:paraId="544DC65C" w14:textId="77777777" w:rsidR="003142E3" w:rsidRPr="00EE0E61" w:rsidRDefault="003142E3" w:rsidP="00242C0F">
      <w:pPr>
        <w:jc w:val="both"/>
        <w:rPr>
          <w:sz w:val="20"/>
          <w:lang w:val="fr-FR"/>
        </w:rPr>
      </w:pPr>
      <w:r w:rsidRPr="00EE0E61">
        <w:rPr>
          <w:sz w:val="20"/>
          <w:lang w:val="fr-FR"/>
        </w:rPr>
        <w:t>Castro de Penedo</w:t>
      </w:r>
    </w:p>
    <w:p w14:paraId="46BF89D8" w14:textId="77777777" w:rsidR="003142E3" w:rsidRDefault="003142E3" w:rsidP="00242C0F">
      <w:pPr>
        <w:jc w:val="both"/>
        <w:rPr>
          <w:lang w:val="fr-FR"/>
        </w:rPr>
      </w:pPr>
    </w:p>
    <w:p w14:paraId="3D17F5D1" w14:textId="5F465022" w:rsidR="003142E3" w:rsidRPr="0032190F" w:rsidRDefault="003142E3" w:rsidP="003142E3">
      <w:pPr>
        <w:jc w:val="both"/>
        <w:rPr>
          <w:rStyle w:val="st"/>
          <w:lang w:val="fr-FR"/>
        </w:rPr>
      </w:pPr>
      <w:r>
        <w:rPr>
          <w:lang w:val="fr-FR"/>
        </w:rPr>
        <w:t xml:space="preserve">Site du NF, dans l' </w:t>
      </w:r>
      <w:r w:rsidRPr="003142E3">
        <w:rPr>
          <w:i/>
          <w:lang w:val="fr-FR"/>
        </w:rPr>
        <w:t>hinterland</w:t>
      </w:r>
      <w:r>
        <w:rPr>
          <w:lang w:val="fr-FR"/>
        </w:rPr>
        <w:t xml:space="preserve">, atelier de métallurgie, lié à </w:t>
      </w:r>
      <w:hyperlink r:id="rId7822" w:anchor="Sit_Zambujal" w:history="1">
        <w:r w:rsidRPr="003142E3">
          <w:rPr>
            <w:rStyle w:val="Hyperlink"/>
            <w:lang w:val="fr-FR"/>
          </w:rPr>
          <w:t>Zambujal</w:t>
        </w:r>
      </w:hyperlink>
      <w:r>
        <w:rPr>
          <w:lang w:val="fr-FR"/>
        </w:rPr>
        <w:t xml:space="preserve">. Présence de cuivre d' </w:t>
      </w:r>
      <w:hyperlink r:id="rId7823" w:anchor="Sit_IPB_zone_OssaMorena" w:history="1">
        <w:r w:rsidRPr="00175810">
          <w:rPr>
            <w:rStyle w:val="Hyperlink"/>
            <w:szCs w:val="20"/>
            <w:lang w:val="fr-FR"/>
          </w:rPr>
          <w:t>Ossa-Morena</w:t>
        </w:r>
      </w:hyperlink>
      <w:r>
        <w:rPr>
          <w:lang w:val="fr-FR"/>
        </w:rPr>
        <w:t xml:space="preserve"> </w:t>
      </w:r>
      <w:r w:rsidRPr="003142E3">
        <w:rPr>
          <w:lang w:val="fr-FR"/>
        </w:rPr>
        <w:t>(BIB 3017)</w:t>
      </w:r>
    </w:p>
    <w:p w14:paraId="5B3E1E4D" w14:textId="77777777" w:rsidR="003142E3" w:rsidRPr="0032190F" w:rsidRDefault="003142E3" w:rsidP="00242C0F">
      <w:pPr>
        <w:jc w:val="both"/>
        <w:rPr>
          <w:rStyle w:val="st"/>
          <w:lang w:val="fr-FR"/>
        </w:rPr>
      </w:pPr>
    </w:p>
    <w:p w14:paraId="791D65D5" w14:textId="77777777" w:rsidR="005A499C" w:rsidRPr="0032190F" w:rsidRDefault="005A499C" w:rsidP="00242C0F">
      <w:pPr>
        <w:jc w:val="both"/>
        <w:rPr>
          <w:lang w:val="fr-FR"/>
        </w:rPr>
      </w:pPr>
    </w:p>
    <w:p w14:paraId="77D891DD" w14:textId="77777777" w:rsidR="005A1380" w:rsidRPr="0032190F" w:rsidRDefault="003142E3" w:rsidP="00426FF9">
      <w:pPr>
        <w:pStyle w:val="Heading1"/>
      </w:pPr>
      <w:bookmarkStart w:id="3326" w:name="Sit_Zambujal"/>
      <w:r>
        <w:t>ZAMBUJAL</w:t>
      </w:r>
    </w:p>
    <w:bookmarkEnd w:id="3326"/>
    <w:p w14:paraId="4A60C44B" w14:textId="77777777" w:rsidR="00964903" w:rsidRPr="003142E3" w:rsidRDefault="003142E3" w:rsidP="00242C0F">
      <w:pPr>
        <w:rPr>
          <w:sz w:val="20"/>
          <w:lang w:val="fr-FR"/>
        </w:rPr>
      </w:pPr>
      <w:r w:rsidRPr="003142E3">
        <w:rPr>
          <w:sz w:val="20"/>
          <w:lang w:val="fr-FR"/>
        </w:rPr>
        <w:t>Castro de Zambujal</w:t>
      </w:r>
    </w:p>
    <w:p w14:paraId="7D575892" w14:textId="77777777" w:rsidR="003142E3" w:rsidRPr="0032190F" w:rsidRDefault="003142E3" w:rsidP="00242C0F">
      <w:pPr>
        <w:rPr>
          <w:lang w:val="fr-FR"/>
        </w:rPr>
      </w:pPr>
    </w:p>
    <w:p w14:paraId="1AEDC563" w14:textId="7007C1B3" w:rsidR="005A1380" w:rsidRPr="0032190F" w:rsidRDefault="005A1380" w:rsidP="00242C0F">
      <w:pPr>
        <w:jc w:val="both"/>
        <w:rPr>
          <w:lang w:val="fr-FR"/>
        </w:rPr>
      </w:pPr>
      <w:r w:rsidRPr="0032190F">
        <w:rPr>
          <w:lang w:val="fr-FR"/>
        </w:rPr>
        <w:t xml:space="preserve">A </w:t>
      </w:r>
      <w:smartTag w:uri="urn:schemas-microsoft-com:office:smarttags" w:element="metricconverter">
        <w:smartTagPr>
          <w:attr w:name="ProductID" w:val="40 km"/>
        </w:smartTagPr>
        <w:r w:rsidRPr="0032190F">
          <w:rPr>
            <w:lang w:val="fr-FR"/>
          </w:rPr>
          <w:t>40 km</w:t>
        </w:r>
      </w:smartTag>
      <w:r w:rsidRPr="0032190F">
        <w:rPr>
          <w:lang w:val="fr-FR"/>
        </w:rPr>
        <w:t xml:space="preserve"> au Nord-Est de Lisbonne, à </w:t>
      </w:r>
      <w:smartTag w:uri="urn:schemas-microsoft-com:office:smarttags" w:element="metricconverter">
        <w:smartTagPr>
          <w:attr w:name="ProductID" w:val="12 km"/>
        </w:smartTagPr>
        <w:r w:rsidRPr="0032190F">
          <w:rPr>
            <w:lang w:val="fr-FR"/>
          </w:rPr>
          <w:t>12 km</w:t>
        </w:r>
      </w:smartTag>
      <w:r w:rsidRPr="0032190F">
        <w:rPr>
          <w:lang w:val="fr-FR"/>
        </w:rPr>
        <w:t xml:space="preserve"> du rivage atlantique, et à peu de distance du site de Torres Vedras, le site occupe une éminence. La constrcution principale, au centre d’</w:t>
      </w:r>
      <w:r w:rsidR="00431E60" w:rsidRPr="0032190F">
        <w:rPr>
          <w:lang w:val="fr-FR"/>
        </w:rPr>
        <w:t>un es</w:t>
      </w:r>
      <w:r w:rsidRPr="0032190F">
        <w:rPr>
          <w:lang w:val="fr-FR"/>
        </w:rPr>
        <w:t>p</w:t>
      </w:r>
      <w:r w:rsidR="00431E60" w:rsidRPr="0032190F">
        <w:rPr>
          <w:lang w:val="fr-FR"/>
        </w:rPr>
        <w:t>a</w:t>
      </w:r>
      <w:r w:rsidRPr="0032190F">
        <w:rPr>
          <w:lang w:val="fr-FR"/>
        </w:rPr>
        <w:t>ce circulaire conscrit par une muraille</w:t>
      </w:r>
      <w:r w:rsidR="00431E60" w:rsidRPr="0032190F">
        <w:rPr>
          <w:lang w:val="fr-FR"/>
        </w:rPr>
        <w:t xml:space="preserve"> attribuée à la culture de </w:t>
      </w:r>
      <w:hyperlink r:id="rId7824" w:anchor="Cul_Vila_Nova_Sao_Pedro" w:history="1">
        <w:r w:rsidR="000E73D2" w:rsidRPr="0032190F">
          <w:rPr>
            <w:rStyle w:val="Hyperlink"/>
            <w:lang w:val="fr-FR"/>
          </w:rPr>
          <w:t>Vila Nova de S</w:t>
        </w:r>
        <w:r w:rsidR="003142E3">
          <w:rPr>
            <w:rStyle w:val="Hyperlink"/>
            <w:lang w:val="fr-FR"/>
          </w:rPr>
          <w:t>a</w:t>
        </w:r>
        <w:r w:rsidR="000E73D2" w:rsidRPr="0032190F">
          <w:rPr>
            <w:rStyle w:val="Hyperlink"/>
            <w:lang w:val="fr-FR"/>
          </w:rPr>
          <w:t>o Pedro</w:t>
        </w:r>
      </w:hyperlink>
      <w:r w:rsidR="000E73D2" w:rsidRPr="0032190F">
        <w:rPr>
          <w:lang w:val="fr-FR"/>
        </w:rPr>
        <w:t xml:space="preserve"> </w:t>
      </w:r>
      <w:r w:rsidR="00431E60" w:rsidRPr="0032190F">
        <w:rPr>
          <w:lang w:val="fr-FR"/>
        </w:rPr>
        <w:t>(début de l’</w:t>
      </w:r>
      <w:hyperlink r:id="rId7825" w:anchor="Cul_Chalco_Portugal" w:history="1">
        <w:r w:rsidR="00431E60" w:rsidRPr="0032190F">
          <w:rPr>
            <w:rStyle w:val="Hyperlink"/>
            <w:lang w:val="fr-FR"/>
          </w:rPr>
          <w:t>âge du Cuivre</w:t>
        </w:r>
        <w:r w:rsidR="007944F7" w:rsidRPr="0032190F">
          <w:rPr>
            <w:rStyle w:val="Hyperlink"/>
            <w:lang w:val="fr-FR"/>
          </w:rPr>
          <w:t xml:space="preserve"> du Portugal</w:t>
        </w:r>
      </w:hyperlink>
      <w:r w:rsidR="00431E60" w:rsidRPr="0032190F">
        <w:rPr>
          <w:lang w:val="fr-FR"/>
        </w:rPr>
        <w:t>)</w:t>
      </w:r>
      <w:r w:rsidRPr="0032190F">
        <w:rPr>
          <w:lang w:val="fr-FR"/>
        </w:rPr>
        <w:t xml:space="preserve">. Celle-ci soigneusement appareillée intégrait plusieurs tours circulaires. Un dédoublement de la ligne de fortification a permis l’aménagement d’une étonnante barbacane de 8m de long sur </w:t>
      </w:r>
      <w:smartTag w:uri="urn:schemas-microsoft-com:office:smarttags" w:element="metricconverter">
        <w:smartTagPr>
          <w:attr w:name="ProductID" w:val="3,5 m"/>
        </w:smartTagPr>
        <w:r w:rsidRPr="0032190F">
          <w:rPr>
            <w:lang w:val="fr-FR"/>
          </w:rPr>
          <w:t>3,5 m</w:t>
        </w:r>
      </w:smartTag>
      <w:r w:rsidRPr="0032190F">
        <w:rPr>
          <w:lang w:val="fr-FR"/>
        </w:rPr>
        <w:t xml:space="preserve"> de large en moyenne dont les murs conservés atteignent encore une hauteur de </w:t>
      </w:r>
      <w:smartTag w:uri="urn:schemas-microsoft-com:office:smarttags" w:element="metricconverter">
        <w:smartTagPr>
          <w:attr w:name="ProductID" w:val="4 m"/>
        </w:smartTagPr>
        <w:r w:rsidRPr="0032190F">
          <w:rPr>
            <w:lang w:val="fr-FR"/>
          </w:rPr>
          <w:t>4 m</w:t>
        </w:r>
      </w:smartTag>
      <w:r w:rsidRPr="0032190F">
        <w:rPr>
          <w:lang w:val="fr-FR"/>
        </w:rPr>
        <w:t>. Trois étapes de constructions sont perceptibles :</w:t>
      </w:r>
    </w:p>
    <w:p w14:paraId="2EBA339E" w14:textId="77777777" w:rsidR="00C16E2C" w:rsidRPr="0032190F" w:rsidRDefault="00C16E2C"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6"/>
        <w:gridCol w:w="4909"/>
      </w:tblGrid>
      <w:tr w:rsidR="00C16E2C" w14:paraId="0FC44BF1" w14:textId="77777777" w:rsidTr="00C35EA7">
        <w:trPr>
          <w:jc w:val="center"/>
        </w:trPr>
        <w:tc>
          <w:tcPr>
            <w:tcW w:w="976" w:type="dxa"/>
          </w:tcPr>
          <w:p w14:paraId="385B0745" w14:textId="77777777" w:rsidR="00C16E2C" w:rsidRDefault="00C16E2C" w:rsidP="00C35EA7">
            <w:pPr>
              <w:jc w:val="both"/>
            </w:pPr>
            <w:r>
              <w:t>phases</w:t>
            </w:r>
          </w:p>
        </w:tc>
        <w:tc>
          <w:tcPr>
            <w:tcW w:w="4909" w:type="dxa"/>
          </w:tcPr>
          <w:p w14:paraId="1732B7DD" w14:textId="77777777" w:rsidR="00C16E2C" w:rsidRDefault="00C16E2C" w:rsidP="00C35EA7">
            <w:pPr>
              <w:jc w:val="both"/>
            </w:pPr>
            <w:r>
              <w:t>description</w:t>
            </w:r>
          </w:p>
        </w:tc>
      </w:tr>
      <w:tr w:rsidR="00C16E2C" w:rsidRPr="006A329A" w14:paraId="456CA154" w14:textId="77777777" w:rsidTr="00C35EA7">
        <w:trPr>
          <w:jc w:val="center"/>
        </w:trPr>
        <w:tc>
          <w:tcPr>
            <w:tcW w:w="976" w:type="dxa"/>
            <w:vAlign w:val="center"/>
          </w:tcPr>
          <w:p w14:paraId="78A207EE" w14:textId="77777777" w:rsidR="00C16E2C" w:rsidRDefault="00C16E2C" w:rsidP="00C35EA7">
            <w:pPr>
              <w:jc w:val="center"/>
            </w:pPr>
            <w:r>
              <w:t>3</w:t>
            </w:r>
          </w:p>
        </w:tc>
        <w:tc>
          <w:tcPr>
            <w:tcW w:w="4909" w:type="dxa"/>
          </w:tcPr>
          <w:p w14:paraId="7B173C2E" w14:textId="77777777" w:rsidR="00C16E2C" w:rsidRPr="00C35EA7" w:rsidRDefault="00C16E2C" w:rsidP="00C35EA7">
            <w:pPr>
              <w:jc w:val="both"/>
              <w:rPr>
                <w:lang w:val="fr-FR"/>
              </w:rPr>
            </w:pPr>
            <w:r w:rsidRPr="00C35EA7">
              <w:rPr>
                <w:lang w:val="fr-FR"/>
              </w:rPr>
              <w:t>fermeture des meurtrières des barbacanes, augmentation de l’épaisseur des murs.</w:t>
            </w:r>
          </w:p>
        </w:tc>
      </w:tr>
      <w:tr w:rsidR="00C16E2C" w:rsidRPr="006A329A" w14:paraId="24A6C00A" w14:textId="77777777" w:rsidTr="00C35EA7">
        <w:trPr>
          <w:jc w:val="center"/>
        </w:trPr>
        <w:tc>
          <w:tcPr>
            <w:tcW w:w="976" w:type="dxa"/>
            <w:vAlign w:val="center"/>
          </w:tcPr>
          <w:p w14:paraId="7375EDA7" w14:textId="77777777" w:rsidR="00C16E2C" w:rsidRDefault="00C16E2C" w:rsidP="00C35EA7">
            <w:pPr>
              <w:jc w:val="center"/>
            </w:pPr>
            <w:r>
              <w:t>2</w:t>
            </w:r>
          </w:p>
        </w:tc>
        <w:tc>
          <w:tcPr>
            <w:tcW w:w="4909" w:type="dxa"/>
          </w:tcPr>
          <w:p w14:paraId="0E2B0D37" w14:textId="77777777" w:rsidR="00C16E2C" w:rsidRPr="00C35EA7" w:rsidRDefault="00C16E2C" w:rsidP="00C35EA7">
            <w:pPr>
              <w:jc w:val="both"/>
              <w:rPr>
                <w:lang w:val="fr-FR"/>
              </w:rPr>
            </w:pPr>
            <w:r w:rsidRPr="00C35EA7">
              <w:rPr>
                <w:lang w:val="fr-FR"/>
              </w:rPr>
              <w:t>édification de 2 barbacanes pourvues de meurtrières venant renforcer les flancs est et ouest de la citadelle</w:t>
            </w:r>
          </w:p>
        </w:tc>
      </w:tr>
      <w:tr w:rsidR="00C16E2C" w:rsidRPr="006A329A" w14:paraId="72E33247" w14:textId="77777777" w:rsidTr="00C35EA7">
        <w:trPr>
          <w:jc w:val="center"/>
        </w:trPr>
        <w:tc>
          <w:tcPr>
            <w:tcW w:w="976" w:type="dxa"/>
            <w:vAlign w:val="center"/>
          </w:tcPr>
          <w:p w14:paraId="2C21F6EE" w14:textId="77777777" w:rsidR="00C16E2C" w:rsidRDefault="00C16E2C" w:rsidP="00C35EA7">
            <w:pPr>
              <w:jc w:val="center"/>
            </w:pPr>
            <w:r>
              <w:t>1</w:t>
            </w:r>
          </w:p>
        </w:tc>
        <w:tc>
          <w:tcPr>
            <w:tcW w:w="4909" w:type="dxa"/>
          </w:tcPr>
          <w:p w14:paraId="2E0AE440" w14:textId="77777777" w:rsidR="00C16E2C" w:rsidRPr="00C35EA7" w:rsidRDefault="00C16E2C" w:rsidP="00C35EA7">
            <w:pPr>
              <w:jc w:val="both"/>
              <w:rPr>
                <w:lang w:val="fr-FR"/>
              </w:rPr>
            </w:pPr>
            <w:r w:rsidRPr="00C35EA7">
              <w:rPr>
                <w:lang w:val="fr-FR"/>
              </w:rPr>
              <w:t>édification de la forteresse centrale sensiblement hexagonale et renforcée de 6 « tours-bastions »</w:t>
            </w:r>
          </w:p>
        </w:tc>
      </w:tr>
    </w:tbl>
    <w:p w14:paraId="110CD57E" w14:textId="77777777" w:rsidR="00431E60" w:rsidRPr="0032190F" w:rsidRDefault="00C16E2C" w:rsidP="00242C0F">
      <w:pPr>
        <w:rPr>
          <w:lang w:val="fr-FR"/>
        </w:rPr>
      </w:pPr>
      <w:r w:rsidRPr="0032190F">
        <w:rPr>
          <w:lang w:val="fr-FR"/>
        </w:rPr>
        <w:t xml:space="preserve"> </w:t>
      </w:r>
      <w:r w:rsidR="00431E60" w:rsidRPr="0032190F">
        <w:rPr>
          <w:lang w:val="fr-FR"/>
        </w:rPr>
        <w:t>(BIB 103 p. 179).</w:t>
      </w:r>
    </w:p>
    <w:p w14:paraId="3466F474" w14:textId="77777777" w:rsidR="005A1380" w:rsidRPr="0032190F" w:rsidRDefault="005A1380" w:rsidP="00242C0F">
      <w:pPr>
        <w:rPr>
          <w:lang w:val="fr-FR"/>
        </w:rPr>
      </w:pPr>
    </w:p>
    <w:p w14:paraId="6CBCCA06" w14:textId="77777777" w:rsidR="00184DC3" w:rsidRPr="0032190F" w:rsidRDefault="000270CF" w:rsidP="00242C0F">
      <w:pPr>
        <w:rPr>
          <w:lang w:val="fr-FR"/>
        </w:rPr>
      </w:pPr>
      <w:r w:rsidRPr="0032190F">
        <w:rPr>
          <w:lang w:val="fr-FR"/>
        </w:rPr>
        <w:t xml:space="preserve">Site d’exploitation du minerai </w:t>
      </w:r>
      <w:r w:rsidR="00C740DC" w:rsidRPr="0032190F">
        <w:rPr>
          <w:lang w:val="fr-FR"/>
        </w:rPr>
        <w:t>dont les premières utilisation</w:t>
      </w:r>
      <w:r w:rsidR="00385914" w:rsidRPr="0032190F">
        <w:rPr>
          <w:lang w:val="fr-FR"/>
        </w:rPr>
        <w:t>s</w:t>
      </w:r>
      <w:r w:rsidR="00C740DC" w:rsidRPr="0032190F">
        <w:rPr>
          <w:lang w:val="fr-FR"/>
        </w:rPr>
        <w:t xml:space="preserve"> remontent à au moins -2900 (BIB 392 p. 93)</w:t>
      </w:r>
      <w:r w:rsidR="00385914" w:rsidRPr="0032190F">
        <w:rPr>
          <w:lang w:val="fr-FR"/>
        </w:rPr>
        <w:t>.</w:t>
      </w:r>
      <w:r w:rsidR="003142E3">
        <w:rPr>
          <w:lang w:val="fr-FR"/>
        </w:rPr>
        <w:t xml:space="preserve"> Place fortifiée, atelier de métallurgie </w:t>
      </w:r>
      <w:r w:rsidR="003142E3" w:rsidRPr="00CD36B9">
        <w:rPr>
          <w:lang w:val="fr-FR"/>
        </w:rPr>
        <w:t>(BIB 3017)</w:t>
      </w:r>
    </w:p>
    <w:p w14:paraId="219F37C0" w14:textId="77777777" w:rsidR="00184DC3" w:rsidRDefault="00184DC3" w:rsidP="00242C0F">
      <w:pPr>
        <w:rPr>
          <w:lang w:val="fr-FR"/>
        </w:rPr>
      </w:pPr>
    </w:p>
    <w:p w14:paraId="742A860E" w14:textId="2019CEA2" w:rsidR="003142E3" w:rsidRPr="00CD36B9" w:rsidRDefault="003142E3" w:rsidP="00242C0F">
      <w:pPr>
        <w:rPr>
          <w:lang w:val="fr-FR"/>
        </w:rPr>
      </w:pPr>
      <w:r>
        <w:rPr>
          <w:lang w:val="fr-FR"/>
        </w:rPr>
        <w:t xml:space="preserve">v. </w:t>
      </w:r>
      <w:hyperlink r:id="rId7826" w:anchor="Sit_Penedo" w:history="1">
        <w:r w:rsidRPr="00CD36B9">
          <w:rPr>
            <w:rStyle w:val="Hyperlink"/>
            <w:lang w:val="fr-FR"/>
          </w:rPr>
          <w:t>Penedo</w:t>
        </w:r>
      </w:hyperlink>
      <w:r w:rsidRPr="00CD36B9">
        <w:rPr>
          <w:lang w:val="fr-FR"/>
        </w:rPr>
        <w:t xml:space="preserve">, </w:t>
      </w:r>
      <w:hyperlink r:id="rId7827" w:anchor="Sit_Fornea" w:history="1">
        <w:r w:rsidRPr="00CD36B9">
          <w:rPr>
            <w:rStyle w:val="Hyperlink"/>
            <w:lang w:val="fr-FR"/>
          </w:rPr>
          <w:t>Fornea</w:t>
        </w:r>
      </w:hyperlink>
    </w:p>
    <w:p w14:paraId="1E65C7F7" w14:textId="77777777" w:rsidR="003142E3" w:rsidRPr="00CD36B9" w:rsidRDefault="003142E3" w:rsidP="00242C0F">
      <w:pPr>
        <w:rPr>
          <w:lang w:val="fr-FR"/>
        </w:rPr>
      </w:pPr>
    </w:p>
    <w:p w14:paraId="41B51264" w14:textId="77777777" w:rsidR="007F4C36" w:rsidRPr="00CD36B9" w:rsidRDefault="007F4C36" w:rsidP="00426FF9">
      <w:pPr>
        <w:pStyle w:val="Heading1"/>
      </w:pPr>
      <w:bookmarkStart w:id="3327" w:name="Sit_Vila_Nova_Sao_Pedro"/>
      <w:r w:rsidRPr="00CD36B9">
        <w:t>VILA NOVA DE SAO PEDRO</w:t>
      </w:r>
    </w:p>
    <w:p w14:paraId="5A8F60FD" w14:textId="77777777" w:rsidR="00233937" w:rsidRPr="00233937" w:rsidRDefault="00233937" w:rsidP="00233937">
      <w:pPr>
        <w:rPr>
          <w:sz w:val="20"/>
          <w:lang w:val="es-ES"/>
        </w:rPr>
      </w:pPr>
      <w:bookmarkStart w:id="3328" w:name="Sit_Vilarov_San_Pedro"/>
      <w:bookmarkEnd w:id="3327"/>
      <w:r w:rsidRPr="00233937">
        <w:rPr>
          <w:sz w:val="20"/>
          <w:lang w:val="es-ES"/>
        </w:rPr>
        <w:t>VILANOVA DE SAN PEDRO</w:t>
      </w:r>
      <w:bookmarkEnd w:id="3328"/>
    </w:p>
    <w:p w14:paraId="4988C1DF" w14:textId="77777777" w:rsidR="0058661B" w:rsidRPr="00566234" w:rsidRDefault="0058661B" w:rsidP="0058661B">
      <w:pPr>
        <w:rPr>
          <w:lang w:val="es-ES"/>
        </w:rPr>
      </w:pPr>
    </w:p>
    <w:p w14:paraId="1E825A6F" w14:textId="1D40EA54" w:rsidR="00184DC3" w:rsidRPr="0032190F" w:rsidRDefault="000E73D2" w:rsidP="00184DC3">
      <w:pPr>
        <w:jc w:val="both"/>
        <w:rPr>
          <w:lang w:val="fr-FR"/>
        </w:rPr>
      </w:pPr>
      <w:r>
        <w:rPr>
          <w:lang w:val="es-ES"/>
        </w:rPr>
        <w:t xml:space="preserve">Le Castro de </w:t>
      </w:r>
      <w:r w:rsidR="00184DC3" w:rsidRPr="00566234">
        <w:rPr>
          <w:lang w:val="es-ES"/>
        </w:rPr>
        <w:t>Vi</w:t>
      </w:r>
      <w:r w:rsidR="00C16E2C" w:rsidRPr="00566234">
        <w:rPr>
          <w:lang w:val="es-ES"/>
        </w:rPr>
        <w:t xml:space="preserve">la Nova </w:t>
      </w:r>
      <w:r w:rsidR="00233937">
        <w:rPr>
          <w:lang w:val="es-ES"/>
        </w:rPr>
        <w:t xml:space="preserve">[Vilanova] </w:t>
      </w:r>
      <w:r w:rsidR="00C16E2C" w:rsidRPr="00566234">
        <w:rPr>
          <w:lang w:val="es-ES"/>
        </w:rPr>
        <w:t>de São Pedro (Azambuja</w:t>
      </w:r>
      <w:r>
        <w:rPr>
          <w:lang w:val="es-ES"/>
        </w:rPr>
        <w:t>, Portugal</w:t>
      </w:r>
      <w:r w:rsidR="00C16E2C" w:rsidRPr="00566234">
        <w:rPr>
          <w:lang w:val="es-ES"/>
        </w:rPr>
        <w:t xml:space="preserve">). </w:t>
      </w:r>
      <w:r w:rsidR="00184DC3" w:rsidRPr="0032190F">
        <w:rPr>
          <w:lang w:val="fr-FR"/>
        </w:rPr>
        <w:t xml:space="preserve">Ce site à donné son nom </w:t>
      </w:r>
      <w:r w:rsidR="003142E3">
        <w:rPr>
          <w:lang w:val="fr-FR"/>
        </w:rPr>
        <w:t xml:space="preserve">à la culture de </w:t>
      </w:r>
      <w:hyperlink r:id="rId7828" w:anchor="Cul_Vila_Nova_Sao_Pedro" w:history="1">
        <w:r w:rsidR="00184DC3" w:rsidRPr="0032190F">
          <w:rPr>
            <w:rStyle w:val="Hyperlink"/>
            <w:lang w:val="fr-FR"/>
          </w:rPr>
          <w:t>Vila Nova de S</w:t>
        </w:r>
        <w:r w:rsidR="003142E3">
          <w:rPr>
            <w:rStyle w:val="Hyperlink"/>
            <w:lang w:val="fr-FR"/>
          </w:rPr>
          <w:t>a</w:t>
        </w:r>
        <w:r w:rsidR="00184DC3" w:rsidRPr="0032190F">
          <w:rPr>
            <w:rStyle w:val="Hyperlink"/>
            <w:lang w:val="fr-FR"/>
          </w:rPr>
          <w:t>o Pedro</w:t>
        </w:r>
      </w:hyperlink>
      <w:r w:rsidR="00184DC3" w:rsidRPr="0032190F">
        <w:rPr>
          <w:lang w:val="fr-FR"/>
        </w:rPr>
        <w:t xml:space="preserve"> (SS BIB) </w:t>
      </w:r>
    </w:p>
    <w:p w14:paraId="09D426AD" w14:textId="77777777" w:rsidR="00C16E2C" w:rsidRPr="0032190F" w:rsidRDefault="00C16E2C" w:rsidP="00184DC3">
      <w:pPr>
        <w:jc w:val="both"/>
        <w:rPr>
          <w:lang w:val="fr-FR"/>
        </w:rPr>
      </w:pPr>
      <w:r w:rsidRPr="0032190F">
        <w:rPr>
          <w:lang w:val="fr-FR"/>
        </w:rPr>
        <w:t>Dans le site, une dizaine de tours cylindriques sont engagées dans une enceinte massive (BIB 1738 p. 82)</w:t>
      </w:r>
    </w:p>
    <w:p w14:paraId="2ADC5FDD" w14:textId="79714F08" w:rsidR="00DA264C" w:rsidRDefault="00DA264C" w:rsidP="00184DC3">
      <w:pPr>
        <w:jc w:val="both"/>
        <w:rPr>
          <w:lang w:val="fr-FR"/>
        </w:rPr>
      </w:pPr>
      <w:r w:rsidRPr="0032190F">
        <w:rPr>
          <w:lang w:val="fr-FR"/>
        </w:rPr>
        <w:t xml:space="preserve">Plaquette décoré d'un </w:t>
      </w:r>
      <w:hyperlink r:id="rId7829" w:anchor="Cul_Art_TAC_T_z_cervide" w:history="1">
        <w:r w:rsidR="00C370D1" w:rsidRPr="0032190F">
          <w:rPr>
            <w:rStyle w:val="Hyperlink"/>
            <w:lang w:val="fr-FR"/>
          </w:rPr>
          <w:t>cerf</w:t>
        </w:r>
      </w:hyperlink>
      <w:r w:rsidR="00C370D1" w:rsidRPr="0032190F">
        <w:rPr>
          <w:rStyle w:val="st"/>
          <w:lang w:val="fr-FR"/>
        </w:rPr>
        <w:t xml:space="preserve"> </w:t>
      </w:r>
      <w:r w:rsidRPr="0032190F">
        <w:rPr>
          <w:lang w:val="fr-FR"/>
        </w:rPr>
        <w:t>incisé attribuée au Chalcolithique/Néolithique final (BIB 1457)</w:t>
      </w:r>
      <w:r w:rsidR="0058661B" w:rsidRPr="0032190F">
        <w:rPr>
          <w:lang w:val="fr-FR"/>
        </w:rPr>
        <w:t xml:space="preserve"> Plaquette de schiste gravées de cervidés (BIB 2400)</w:t>
      </w:r>
    </w:p>
    <w:p w14:paraId="635670C8" w14:textId="77777777" w:rsidR="000E73D2" w:rsidRDefault="000E73D2" w:rsidP="00184DC3">
      <w:pPr>
        <w:jc w:val="both"/>
        <w:rPr>
          <w:lang w:val="fr-FR"/>
        </w:rPr>
      </w:pPr>
    </w:p>
    <w:p w14:paraId="06319E26" w14:textId="77777777" w:rsidR="000E73D2" w:rsidRDefault="000E73D2" w:rsidP="000E73D2">
      <w:pPr>
        <w:pStyle w:val="Heading2"/>
      </w:pPr>
      <w:r>
        <w:t>Tissage</w:t>
      </w:r>
    </w:p>
    <w:p w14:paraId="388CC417" w14:textId="0BF09E72" w:rsidR="000E73D2" w:rsidRDefault="00233937" w:rsidP="00184DC3">
      <w:pPr>
        <w:jc w:val="both"/>
        <w:rPr>
          <w:lang w:val="fr-FR"/>
        </w:rPr>
      </w:pPr>
      <w:r>
        <w:rPr>
          <w:lang w:val="fr-FR"/>
        </w:rPr>
        <w:t xml:space="preserve">v. </w:t>
      </w:r>
      <w:hyperlink r:id="rId7830" w:anchor="Cul_Tissage" w:history="1">
        <w:r w:rsidRPr="00233937">
          <w:rPr>
            <w:rStyle w:val="Hyperlink"/>
            <w:lang w:val="fr-FR"/>
          </w:rPr>
          <w:t>tissage</w:t>
        </w:r>
      </w:hyperlink>
    </w:p>
    <w:p w14:paraId="0B4B673F" w14:textId="77777777" w:rsidR="00233937" w:rsidRDefault="00233937" w:rsidP="00184DC3">
      <w:pPr>
        <w:jc w:val="both"/>
        <w:rPr>
          <w:lang w:val="fr-FR"/>
        </w:rPr>
      </w:pPr>
    </w:p>
    <w:p w14:paraId="66C49AE6" w14:textId="77777777" w:rsidR="00DA264C" w:rsidRDefault="000E73D2" w:rsidP="00242C0F">
      <w:pPr>
        <w:rPr>
          <w:lang w:val="fr-FR"/>
        </w:rPr>
      </w:pPr>
      <w:r>
        <w:rPr>
          <w:lang w:val="fr-FR"/>
        </w:rPr>
        <w:t>Les poids de tissage (</w:t>
      </w:r>
      <w:r w:rsidRPr="000E73D2">
        <w:rPr>
          <w:i/>
          <w:lang w:val="fr-FR"/>
        </w:rPr>
        <w:t>loom wieght</w:t>
      </w:r>
      <w:r>
        <w:rPr>
          <w:lang w:val="fr-FR"/>
        </w:rPr>
        <w:t>) sont caractéristiques du Néolithique final / Chalcolithique. Ils montrent une évolution des formes normées, quadrangulaires à 2 perforations, vers des poids moins normés ovoïdes à 4 perforations (poster Martins et al. in BIB 2703)</w:t>
      </w:r>
    </w:p>
    <w:p w14:paraId="1F77608B" w14:textId="77777777" w:rsidR="00233937" w:rsidRDefault="00233937" w:rsidP="00242C0F">
      <w:pPr>
        <w:rPr>
          <w:lang w:val="fr-FR"/>
        </w:rPr>
      </w:pPr>
    </w:p>
    <w:p w14:paraId="41BF790E" w14:textId="77777777" w:rsidR="00233937" w:rsidRDefault="00233937" w:rsidP="00426FF9">
      <w:pPr>
        <w:pStyle w:val="Heading1"/>
      </w:pPr>
      <w:bookmarkStart w:id="3329" w:name="Sit_Freiria"/>
      <w:r>
        <w:t>FREIRIA</w:t>
      </w:r>
    </w:p>
    <w:bookmarkEnd w:id="3329"/>
    <w:p w14:paraId="6993EFA4" w14:textId="77777777" w:rsidR="00233937" w:rsidRDefault="00233937" w:rsidP="00242C0F">
      <w:pPr>
        <w:rPr>
          <w:lang w:val="fr-FR"/>
        </w:rPr>
      </w:pPr>
    </w:p>
    <w:p w14:paraId="6B5D5372" w14:textId="7F637839" w:rsidR="00233937" w:rsidRDefault="00233937" w:rsidP="00242C0F">
      <w:pPr>
        <w:rPr>
          <w:lang w:val="fr-FR"/>
        </w:rPr>
      </w:pPr>
      <w:r>
        <w:rPr>
          <w:lang w:val="fr-FR"/>
        </w:rPr>
        <w:t xml:space="preserve">Portugal. Tesson céramique avec décoration de cervidé schématique à comparer avec celui de </w:t>
      </w:r>
      <w:hyperlink r:id="rId7831" w:anchor="Sit_Vilarov_San_Pedro" w:history="1">
        <w:r w:rsidRPr="00233937">
          <w:rPr>
            <w:rStyle w:val="Hyperlink"/>
            <w:lang w:val="fr-FR"/>
          </w:rPr>
          <w:t>VNSP</w:t>
        </w:r>
      </w:hyperlink>
      <w:r>
        <w:rPr>
          <w:lang w:val="fr-FR"/>
        </w:rPr>
        <w:t xml:space="preserve"> (poster Martins et al. in BIB 2703)</w:t>
      </w:r>
    </w:p>
    <w:p w14:paraId="765739B1" w14:textId="77777777" w:rsidR="00233937" w:rsidRDefault="00233937" w:rsidP="00426FF9">
      <w:pPr>
        <w:pStyle w:val="Heading1"/>
      </w:pPr>
      <w:r>
        <w:br/>
      </w:r>
      <w:bookmarkStart w:id="3330" w:name="Sit_Tituaria"/>
      <w:r>
        <w:t>TITUARIA</w:t>
      </w:r>
      <w:bookmarkEnd w:id="3330"/>
    </w:p>
    <w:p w14:paraId="0B4D301E" w14:textId="77777777" w:rsidR="00233937" w:rsidRDefault="00233937" w:rsidP="00242C0F">
      <w:pPr>
        <w:rPr>
          <w:lang w:val="fr-FR"/>
        </w:rPr>
      </w:pPr>
    </w:p>
    <w:p w14:paraId="2B3BA945" w14:textId="4F3944CF" w:rsidR="00233937" w:rsidRDefault="00233937" w:rsidP="00242C0F">
      <w:pPr>
        <w:rPr>
          <w:lang w:val="fr-FR"/>
        </w:rPr>
      </w:pPr>
      <w:r>
        <w:rPr>
          <w:lang w:val="fr-FR"/>
        </w:rPr>
        <w:t xml:space="preserve">Portugal. Frangment de bol avec un cerf schématique incisé à l'intérieur schématique à comparer avec celui de </w:t>
      </w:r>
      <w:hyperlink r:id="rId7832" w:anchor="Sit_Vilarov_San_Pedro" w:history="1">
        <w:r w:rsidRPr="00233937">
          <w:rPr>
            <w:rStyle w:val="Hyperlink"/>
            <w:lang w:val="fr-FR"/>
          </w:rPr>
          <w:t>VNSP</w:t>
        </w:r>
      </w:hyperlink>
      <w:r>
        <w:rPr>
          <w:lang w:val="fr-FR"/>
        </w:rPr>
        <w:t xml:space="preserve"> (poster Martins et al. in BIB 2703) </w:t>
      </w:r>
    </w:p>
    <w:p w14:paraId="2AD982A7" w14:textId="77777777" w:rsidR="00C979B5" w:rsidRDefault="00C979B5" w:rsidP="00242C0F">
      <w:pPr>
        <w:rPr>
          <w:lang w:val="fr-FR"/>
        </w:rPr>
      </w:pPr>
    </w:p>
    <w:p w14:paraId="7575F830" w14:textId="77777777" w:rsidR="00C979B5" w:rsidRPr="00426FF9" w:rsidRDefault="00C979B5" w:rsidP="00426FF9">
      <w:pPr>
        <w:pStyle w:val="Heading1"/>
        <w:rPr>
          <w:lang w:val="es-ES"/>
        </w:rPr>
      </w:pPr>
      <w:bookmarkStart w:id="3331" w:name="Sit_Quinta_Marcelo"/>
      <w:r w:rsidRPr="00426FF9">
        <w:rPr>
          <w:lang w:val="es-ES"/>
        </w:rPr>
        <w:t>QUINTA DO MARCELO</w:t>
      </w:r>
    </w:p>
    <w:bookmarkEnd w:id="3331"/>
    <w:p w14:paraId="49BF3A21" w14:textId="77777777" w:rsidR="00C979B5" w:rsidRPr="005A3047" w:rsidRDefault="00C979B5" w:rsidP="00242C0F">
      <w:pPr>
        <w:rPr>
          <w:lang w:val="es-ES"/>
        </w:rPr>
      </w:pPr>
    </w:p>
    <w:p w14:paraId="4825E505" w14:textId="3581B48E" w:rsidR="00C979B5" w:rsidRDefault="00000000" w:rsidP="00242C0F">
      <w:pPr>
        <w:rPr>
          <w:lang w:val="fr-FR"/>
        </w:rPr>
      </w:pPr>
      <w:hyperlink r:id="rId7833" w:anchor="Sit_Ambre" w:history="1">
        <w:r w:rsidR="00C979B5" w:rsidRPr="005A3047">
          <w:rPr>
            <w:rStyle w:val="Hyperlink"/>
            <w:lang w:val="es-ES"/>
          </w:rPr>
          <w:t xml:space="preserve">Ambre </w:t>
        </w:r>
      </w:hyperlink>
      <w:r w:rsidR="00C979B5" w:rsidRPr="005A3047">
        <w:rPr>
          <w:lang w:val="es-ES"/>
        </w:rPr>
        <w:t xml:space="preserve">de la Baltique (BIB 3268). </w:t>
      </w:r>
      <w:r w:rsidR="00C979B5">
        <w:rPr>
          <w:lang w:val="fr-FR"/>
        </w:rPr>
        <w:t xml:space="preserve">Présence de fer dans des niveaux pré-phéniciens du BF datés du 12-8e aec (BIB 3268). Ce site illustre le basculement des réseaux d'échanges de l' ambre pour la </w:t>
      </w:r>
      <w:hyperlink r:id="rId7834" w:anchor="Cul_Precoloniale_Obj_perle_ambre_spat_Ib" w:history="1">
        <w:r w:rsidR="00C979B5" w:rsidRPr="00C979B5">
          <w:rPr>
            <w:rStyle w:val="Hyperlink"/>
            <w:lang w:val="fr-FR"/>
          </w:rPr>
          <w:t>Péninsule ibérique</w:t>
        </w:r>
      </w:hyperlink>
      <w:r w:rsidR="00C979B5">
        <w:rPr>
          <w:lang w:val="fr-FR"/>
        </w:rPr>
        <w:t xml:space="preserve"> (BIB 3268)</w:t>
      </w:r>
    </w:p>
    <w:p w14:paraId="70CFD345" w14:textId="77777777" w:rsidR="000E73D2" w:rsidRPr="0032190F" w:rsidRDefault="000E73D2" w:rsidP="00242C0F">
      <w:pPr>
        <w:rPr>
          <w:lang w:val="fr-FR"/>
        </w:rPr>
      </w:pPr>
    </w:p>
    <w:p w14:paraId="6FE8F1D4" w14:textId="77777777" w:rsidR="00DA264C" w:rsidRPr="0032190F" w:rsidRDefault="00DA264C" w:rsidP="00426FF9">
      <w:pPr>
        <w:pStyle w:val="Heading1"/>
      </w:pPr>
      <w:bookmarkStart w:id="3332" w:name="Sit_Casal_Prodo"/>
      <w:r w:rsidRPr="0032190F">
        <w:t>CASAL DO PRODO</w:t>
      </w:r>
    </w:p>
    <w:bookmarkEnd w:id="3332"/>
    <w:p w14:paraId="56924448" w14:textId="130BE4DB" w:rsidR="000270CF" w:rsidRPr="0032190F" w:rsidRDefault="00C979B5" w:rsidP="00DA264C">
      <w:pPr>
        <w:rPr>
          <w:lang w:val="fr-FR"/>
        </w:rPr>
      </w:pPr>
      <w:r>
        <w:rPr>
          <w:lang w:val="fr-FR"/>
        </w:rPr>
        <w:t>Coupe campanifonne des grot</w:t>
      </w:r>
      <w:r w:rsidR="00DA264C" w:rsidRPr="0032190F">
        <w:rPr>
          <w:lang w:val="fr-FR"/>
        </w:rPr>
        <w:t xml:space="preserve">tes arti!icielles de Casal do Prodo (Palmela, Setiùbal, Portugal) portant une ronde de </w:t>
      </w:r>
      <w:hyperlink r:id="rId7835" w:anchor="Cul_Art_TAC_T_z_cervide" w:history="1">
        <w:r w:rsidR="00C370D1" w:rsidRPr="0032190F">
          <w:rPr>
            <w:rStyle w:val="Hyperlink"/>
            <w:lang w:val="fr-FR"/>
          </w:rPr>
          <w:t>cerf</w:t>
        </w:r>
      </w:hyperlink>
      <w:r w:rsidR="00C370D1" w:rsidRPr="0032190F">
        <w:rPr>
          <w:rStyle w:val="st"/>
          <w:lang w:val="fr-FR"/>
        </w:rPr>
        <w:t xml:space="preserve">s </w:t>
      </w:r>
      <w:r w:rsidR="00DA264C" w:rsidRPr="0032190F">
        <w:rPr>
          <w:lang w:val="fr-FR"/>
        </w:rPr>
        <w:t>sur la face interne (BIB 1457)</w:t>
      </w:r>
      <w:r w:rsidR="00385914" w:rsidRPr="0032190F">
        <w:rPr>
          <w:lang w:val="fr-FR"/>
        </w:rPr>
        <w:br/>
      </w:r>
      <w:r w:rsidR="00385914" w:rsidRPr="0032190F">
        <w:rPr>
          <w:lang w:val="fr-FR"/>
        </w:rPr>
        <w:br/>
      </w:r>
      <w:bookmarkStart w:id="3333" w:name="Sit_Aliseda"/>
      <w:r w:rsidR="00385914" w:rsidRPr="00385914">
        <w:rPr>
          <w:rStyle w:val="Heading1Char"/>
        </w:rPr>
        <w:t>ALISEDA</w:t>
      </w:r>
      <w:bookmarkEnd w:id="3333"/>
    </w:p>
    <w:p w14:paraId="44525825" w14:textId="77777777" w:rsidR="00385914" w:rsidRPr="0032190F" w:rsidRDefault="00385914" w:rsidP="00242C0F">
      <w:pPr>
        <w:rPr>
          <w:lang w:val="fr-FR"/>
        </w:rPr>
      </w:pPr>
    </w:p>
    <w:p w14:paraId="260C630D" w14:textId="77777777" w:rsidR="00385914" w:rsidRPr="0032190F" w:rsidRDefault="00385914" w:rsidP="00242C0F">
      <w:pPr>
        <w:rPr>
          <w:lang w:val="fr-FR"/>
        </w:rPr>
      </w:pPr>
      <w:r w:rsidRPr="0032190F">
        <w:rPr>
          <w:lang w:val="fr-FR"/>
        </w:rPr>
        <w:t>A La Aliseda, dépôt de la fin de l’âge du Bronze/1</w:t>
      </w:r>
      <w:r w:rsidRPr="0032190F">
        <w:rPr>
          <w:vertAlign w:val="superscript"/>
          <w:lang w:val="fr-FR"/>
        </w:rPr>
        <w:t>e</w:t>
      </w:r>
      <w:r w:rsidRPr="0032190F">
        <w:rPr>
          <w:lang w:val="fr-FR"/>
        </w:rPr>
        <w:t xml:space="preserve"> âge du Fer. Découverte du diadème (Barcelo, com pers)</w:t>
      </w:r>
    </w:p>
    <w:p w14:paraId="4440BADF" w14:textId="77777777" w:rsidR="00385914" w:rsidRPr="0032190F" w:rsidRDefault="00385914" w:rsidP="00242C0F">
      <w:pPr>
        <w:rPr>
          <w:lang w:val="fr-FR"/>
        </w:rPr>
      </w:pPr>
    </w:p>
    <w:p w14:paraId="024DCBFD" w14:textId="77777777" w:rsidR="00A31473" w:rsidRPr="0032190F" w:rsidRDefault="00A31473" w:rsidP="00385914">
      <w:pPr>
        <w:jc w:val="both"/>
        <w:rPr>
          <w:lang w:val="fr-FR"/>
        </w:rPr>
      </w:pPr>
    </w:p>
    <w:p w14:paraId="7D976D9E" w14:textId="77777777" w:rsidR="00894CE0" w:rsidRPr="0032190F" w:rsidRDefault="00894CE0" w:rsidP="00426FF9">
      <w:pPr>
        <w:pStyle w:val="Heading1"/>
      </w:pPr>
      <w:bookmarkStart w:id="3334" w:name="Sit_Zarza_Montsanchez"/>
      <w:r w:rsidRPr="0032190F">
        <w:t>ZARZA DE MONTSANCHEZ</w:t>
      </w:r>
    </w:p>
    <w:bookmarkEnd w:id="3334"/>
    <w:p w14:paraId="355535E5" w14:textId="77777777" w:rsidR="00894CE0" w:rsidRPr="0032190F" w:rsidRDefault="00894CE0" w:rsidP="00385914">
      <w:pPr>
        <w:jc w:val="both"/>
        <w:rPr>
          <w:lang w:val="fr-FR"/>
        </w:rPr>
      </w:pPr>
    </w:p>
    <w:p w14:paraId="21016789" w14:textId="2B2EFE5D" w:rsidR="00647A2A" w:rsidRPr="00647A2A" w:rsidRDefault="00000000" w:rsidP="00647A2A">
      <w:pPr>
        <w:rPr>
          <w:lang w:val="fr-FR"/>
        </w:rPr>
      </w:pPr>
      <w:hyperlink r:id="rId7836" w:anchor="Cul_Extremadura_ctxt_reg_grp_SierMontsan" w:history="1">
        <w:r w:rsidR="00647A2A" w:rsidRPr="00647A2A">
          <w:rPr>
            <w:rStyle w:val="Hyperlink"/>
            <w:lang w:val="fr-FR"/>
          </w:rPr>
          <w:t>gr. de la Sierra de Montsanchez</w:t>
        </w:r>
      </w:hyperlink>
      <w:r w:rsidR="00647A2A" w:rsidRPr="00647A2A">
        <w:rPr>
          <w:lang w:val="fr-FR"/>
        </w:rPr>
        <w:t xml:space="preserve"> (BIB 2868)</w:t>
      </w:r>
    </w:p>
    <w:p w14:paraId="4DEDC856" w14:textId="77777777" w:rsidR="006552D0" w:rsidRPr="00647A2A" w:rsidRDefault="006552D0" w:rsidP="007812D6">
      <w:pPr>
        <w:jc w:val="both"/>
        <w:rPr>
          <w:lang w:val="fr-FR"/>
        </w:rPr>
      </w:pPr>
    </w:p>
    <w:p w14:paraId="362B75B7" w14:textId="057CD05B" w:rsidR="00647A2A" w:rsidRPr="00647A2A" w:rsidRDefault="00000000" w:rsidP="00195A6F">
      <w:pPr>
        <w:rPr>
          <w:lang w:val="fr-FR"/>
        </w:rPr>
      </w:pPr>
      <w:hyperlink r:id="rId7837" w:anchor="Cul_Extremadura_per_Celestino2011_II" w:history="1">
        <w:r w:rsidR="00647A2A" w:rsidRPr="00647A2A">
          <w:rPr>
            <w:rStyle w:val="Hyperlink"/>
            <w:lang w:val="fr-FR"/>
          </w:rPr>
          <w:t>type I</w:t>
        </w:r>
        <w:r w:rsidR="00647A2A">
          <w:rPr>
            <w:rStyle w:val="Hyperlink"/>
            <w:lang w:val="fr-FR"/>
          </w:rPr>
          <w:t>I</w:t>
        </w:r>
      </w:hyperlink>
      <w:r w:rsidR="00647A2A" w:rsidRPr="00647A2A">
        <w:rPr>
          <w:lang w:val="fr-FR"/>
        </w:rPr>
        <w:t xml:space="preserve"> (BIB 3063)</w:t>
      </w:r>
      <w:r w:rsidR="00647A2A">
        <w:rPr>
          <w:lang w:val="fr-FR"/>
        </w:rPr>
        <w:t xml:space="preserve"> </w:t>
      </w:r>
      <w:hyperlink r:id="rId7838" w:anchor="Cul_Extremadura_per_GuardaminoA" w:history="1">
        <w:r w:rsidR="00195A6F" w:rsidRPr="003F6BBD">
          <w:rPr>
            <w:rStyle w:val="Hyperlink"/>
            <w:i/>
            <w:lang w:val="fr-FR"/>
          </w:rPr>
          <w:t>format A</w:t>
        </w:r>
      </w:hyperlink>
      <w:r w:rsidR="00195A6F" w:rsidRPr="003F6BBD">
        <w:rPr>
          <w:i/>
          <w:lang w:val="fr-FR"/>
        </w:rPr>
        <w:t xml:space="preserve"> (BIB 2172, BIB 2187)</w:t>
      </w:r>
    </w:p>
    <w:p w14:paraId="3C4FCB97" w14:textId="77777777" w:rsidR="00647A2A" w:rsidRPr="00195A6F" w:rsidRDefault="00647A2A" w:rsidP="006552D0">
      <w:pPr>
        <w:rPr>
          <w:lang w:val="fr-FR"/>
        </w:rPr>
      </w:pPr>
    </w:p>
    <w:p w14:paraId="5C423F17" w14:textId="77777777" w:rsidR="00647A2A" w:rsidRDefault="00647A2A" w:rsidP="00647A2A">
      <w:pPr>
        <w:pStyle w:val="Heading2"/>
      </w:pPr>
      <w:bookmarkStart w:id="3335" w:name="Sit_Zarza_Montsanchez_thm"/>
      <w:r>
        <w:t>thèmes</w:t>
      </w:r>
    </w:p>
    <w:bookmarkEnd w:id="3335"/>
    <w:p w14:paraId="747B2A06" w14:textId="77777777" w:rsidR="00647A2A" w:rsidRDefault="00647A2A" w:rsidP="00647A2A">
      <w:pPr>
        <w:rPr>
          <w:lang w:val="fr-FR"/>
        </w:rPr>
      </w:pPr>
    </w:p>
    <w:p w14:paraId="34080BC3" w14:textId="5790EC99" w:rsidR="00647A2A" w:rsidRDefault="00647A2A" w:rsidP="00647A2A">
      <w:pPr>
        <w:jc w:val="both"/>
        <w:rPr>
          <w:lang w:val="fr-FR"/>
        </w:rPr>
      </w:pPr>
      <w:r w:rsidRPr="00647A2A">
        <w:rPr>
          <w:lang w:val="fr-FR"/>
        </w:rPr>
        <w:t xml:space="preserve">casque, </w:t>
      </w:r>
      <w:hyperlink r:id="rId7839" w:anchor="Sit_Zarza_Montsanchez_thm_epee" w:history="1">
        <w:r w:rsidRPr="00C6073E">
          <w:rPr>
            <w:rStyle w:val="Hyperlink"/>
            <w:lang w:val="fr-FR"/>
          </w:rPr>
          <w:t>épée</w:t>
        </w:r>
      </w:hyperlink>
      <w:r w:rsidRPr="00647A2A">
        <w:rPr>
          <w:lang w:val="fr-FR"/>
        </w:rPr>
        <w:t>,</w:t>
      </w:r>
      <w:r w:rsidR="00C6073E">
        <w:rPr>
          <w:lang w:val="fr-FR"/>
        </w:rPr>
        <w:t xml:space="preserve"> </w:t>
      </w:r>
      <w:hyperlink r:id="rId7840" w:anchor="Sit_Zarza_Montsanchez_thm_miroir" w:history="1">
        <w:r w:rsidR="00C6073E" w:rsidRPr="00C6073E">
          <w:rPr>
            <w:rStyle w:val="Hyperlink"/>
            <w:lang w:val="fr-FR"/>
          </w:rPr>
          <w:t>miroir</w:t>
        </w:r>
      </w:hyperlink>
      <w:r w:rsidR="00C6073E">
        <w:rPr>
          <w:lang w:val="fr-FR"/>
        </w:rPr>
        <w:t>,</w:t>
      </w:r>
      <w:r w:rsidRPr="00647A2A">
        <w:rPr>
          <w:lang w:val="fr-FR"/>
        </w:rPr>
        <w:t xml:space="preserve"> </w:t>
      </w:r>
      <w:r>
        <w:rPr>
          <w:lang w:val="fr-FR"/>
        </w:rPr>
        <w:t xml:space="preserve">(SS BIB), </w:t>
      </w:r>
      <w:hyperlink r:id="rId7841" w:anchor="Cul_Extremadura_T_lance" w:history="1">
        <w:r w:rsidR="00DE55E6" w:rsidRPr="00DE55E6">
          <w:rPr>
            <w:rStyle w:val="Hyperlink"/>
            <w:lang w:val="fr-FR"/>
          </w:rPr>
          <w:t>lance</w:t>
        </w:r>
      </w:hyperlink>
      <w:r w:rsidRPr="003D1597">
        <w:rPr>
          <w:lang w:val="fr-FR"/>
        </w:rPr>
        <w:t xml:space="preserve">, </w:t>
      </w:r>
      <w:hyperlink r:id="rId7842" w:anchor="Cul_Art_TAC_T_t_bouclier" w:history="1">
        <w:r w:rsidRPr="006E48F7">
          <w:rPr>
            <w:rStyle w:val="Hyperlink"/>
            <w:lang w:val="fr-FR"/>
          </w:rPr>
          <w:t>bouclier</w:t>
        </w:r>
      </w:hyperlink>
      <w:r w:rsidRPr="003D1597">
        <w:rPr>
          <w:lang w:val="fr-FR"/>
        </w:rPr>
        <w:t xml:space="preserve">, </w:t>
      </w:r>
      <w:hyperlink r:id="rId7843" w:anchor="Cul_Art_TAC_T_a_personnage" w:history="1">
        <w:r w:rsidRPr="00666BEE">
          <w:rPr>
            <w:rStyle w:val="Hyperlink"/>
            <w:lang w:val="fr-FR"/>
          </w:rPr>
          <w:t>personnage</w:t>
        </w:r>
      </w:hyperlink>
      <w:r w:rsidRPr="00702B90">
        <w:rPr>
          <w:lang w:val="fr-FR"/>
        </w:rPr>
        <w:t xml:space="preserve"> (SS BIB), </w:t>
      </w:r>
      <w:hyperlink r:id="rId7844" w:anchor="Cul_Extremadura_T_char" w:history="1">
        <w:r w:rsidRPr="0032190F">
          <w:rPr>
            <w:rStyle w:val="Hyperlink"/>
            <w:lang w:val="fr-FR"/>
          </w:rPr>
          <w:t>char</w:t>
        </w:r>
      </w:hyperlink>
      <w:r w:rsidRPr="0032190F">
        <w:rPr>
          <w:lang w:val="fr-FR"/>
        </w:rPr>
        <w:t xml:space="preserve"> à deux roues </w:t>
      </w:r>
      <w:r>
        <w:rPr>
          <w:lang w:val="fr-FR"/>
        </w:rPr>
        <w:t xml:space="preserve">schématique </w:t>
      </w:r>
      <w:r w:rsidRPr="0032190F">
        <w:rPr>
          <w:lang w:val="fr-FR"/>
        </w:rPr>
        <w:t>(BIB 2187 p. 399, 400)</w:t>
      </w:r>
      <w:r>
        <w:rPr>
          <w:lang w:val="fr-FR"/>
        </w:rPr>
        <w:t xml:space="preserve"> </w:t>
      </w:r>
    </w:p>
    <w:p w14:paraId="6DD17C3A" w14:textId="1897A453" w:rsidR="00C6073E" w:rsidRDefault="00C6073E" w:rsidP="00647A2A">
      <w:pPr>
        <w:jc w:val="both"/>
        <w:rPr>
          <w:lang w:val="fr-FR"/>
        </w:rPr>
      </w:pPr>
    </w:p>
    <w:p w14:paraId="0C87C352" w14:textId="1F4C9A59" w:rsidR="00C6073E" w:rsidRDefault="00C6073E" w:rsidP="00C6073E">
      <w:pPr>
        <w:pStyle w:val="Heading3"/>
      </w:pPr>
      <w:r>
        <w:t>bouclier</w:t>
      </w:r>
    </w:p>
    <w:p w14:paraId="58C9FC08" w14:textId="57D6B0FC" w:rsidR="00C6073E" w:rsidRDefault="00C6073E" w:rsidP="00647A2A">
      <w:pPr>
        <w:jc w:val="both"/>
        <w:rPr>
          <w:lang w:val="fr-FR"/>
        </w:rPr>
      </w:pPr>
    </w:p>
    <w:p w14:paraId="62508F42" w14:textId="4794BD67" w:rsidR="00C6073E" w:rsidRPr="00647A2A" w:rsidRDefault="00C6073E" w:rsidP="00647A2A">
      <w:pPr>
        <w:jc w:val="both"/>
        <w:rPr>
          <w:lang w:val="fr-FR"/>
        </w:rPr>
      </w:pPr>
      <w:r w:rsidRPr="0032190F">
        <w:rPr>
          <w:lang w:val="fr-FR"/>
        </w:rPr>
        <w:t>à échancrure en V</w:t>
      </w:r>
    </w:p>
    <w:p w14:paraId="33B7FAC0" w14:textId="77777777" w:rsidR="006552D0" w:rsidRPr="00647A2A" w:rsidRDefault="006552D0" w:rsidP="007812D6">
      <w:pPr>
        <w:jc w:val="both"/>
        <w:rPr>
          <w:lang w:val="fr-FR"/>
        </w:rPr>
      </w:pPr>
    </w:p>
    <w:p w14:paraId="341B7975" w14:textId="77777777" w:rsidR="009774B2" w:rsidRDefault="00647A2A" w:rsidP="00647A2A">
      <w:pPr>
        <w:pStyle w:val="Heading3"/>
      </w:pPr>
      <w:bookmarkStart w:id="3336" w:name="Sit_Zarza_Montsanchez_thm_casque"/>
      <w:r>
        <w:t>casque</w:t>
      </w:r>
    </w:p>
    <w:bookmarkEnd w:id="3336"/>
    <w:p w14:paraId="1D0F51F3" w14:textId="7FDA8197" w:rsidR="00647A2A" w:rsidRDefault="00911743" w:rsidP="007812D6">
      <w:pPr>
        <w:jc w:val="both"/>
        <w:rPr>
          <w:lang w:val="fr-FR"/>
        </w:rPr>
      </w:pPr>
      <w:r>
        <w:fldChar w:fldCharType="begin"/>
      </w:r>
      <w:r w:rsidR="00E30F13" w:rsidRPr="006F6A73">
        <w:rPr>
          <w:lang w:val="fr-FR"/>
        </w:rPr>
        <w:instrText>HYPERLINK "C:\\Users\\Thomas Huet\\Desktop\\Documentation archéologique liée à la thèse\\Cultures.docx" \l "Cul_Art_TAC_T_t_casque"</w:instrText>
      </w:r>
      <w:r>
        <w:fldChar w:fldCharType="separate"/>
      </w:r>
      <w:r w:rsidR="00647A2A" w:rsidRPr="006E48F7">
        <w:rPr>
          <w:rStyle w:val="Hyperlink"/>
          <w:lang w:val="fr-FR"/>
        </w:rPr>
        <w:t>casque</w:t>
      </w:r>
      <w:r>
        <w:fldChar w:fldCharType="end"/>
      </w:r>
      <w:r w:rsidR="00647A2A" w:rsidRPr="003D1597">
        <w:rPr>
          <w:lang w:val="fr-FR"/>
        </w:rPr>
        <w:t xml:space="preserve"> </w:t>
      </w:r>
      <w:r w:rsidR="00647A2A" w:rsidRPr="0032190F">
        <w:rPr>
          <w:lang w:val="fr-FR"/>
        </w:rPr>
        <w:t xml:space="preserve">correspondant à un exemplaire découvert à la </w:t>
      </w:r>
      <w:hyperlink r:id="rId7845" w:anchor="Sit_Huelva_Ria" w:history="1">
        <w:r w:rsidR="00647A2A" w:rsidRPr="0032190F">
          <w:rPr>
            <w:rStyle w:val="Hyperlink"/>
            <w:lang w:val="fr-FR"/>
          </w:rPr>
          <w:t>Ria de Huelva</w:t>
        </w:r>
      </w:hyperlink>
      <w:r w:rsidR="00647A2A" w:rsidRPr="0032190F">
        <w:rPr>
          <w:lang w:val="fr-FR"/>
        </w:rPr>
        <w:t xml:space="preserve"> (BIB 2187 p. 397)</w:t>
      </w:r>
      <w:r w:rsidR="00647A2A">
        <w:rPr>
          <w:lang w:val="fr-FR"/>
        </w:rPr>
        <w:t xml:space="preserve"> avec des rivets saillants (PYM com. pers, 2019) conique (BIB 2172),</w:t>
      </w:r>
      <w:r w:rsidR="00C6073E">
        <w:rPr>
          <w:lang w:val="fr-FR"/>
        </w:rPr>
        <w:t xml:space="preserve"> rivets des deux cotés (BIB 3591)</w:t>
      </w:r>
    </w:p>
    <w:p w14:paraId="6FC7A5F3" w14:textId="77777777" w:rsidR="00647A2A" w:rsidRDefault="00647A2A" w:rsidP="007812D6">
      <w:pPr>
        <w:jc w:val="both"/>
        <w:rPr>
          <w:lang w:val="fr-FR"/>
        </w:rPr>
      </w:pPr>
    </w:p>
    <w:p w14:paraId="593650D7" w14:textId="77777777" w:rsidR="00647A2A" w:rsidRDefault="00647A2A" w:rsidP="00647A2A">
      <w:pPr>
        <w:pStyle w:val="Heading3"/>
      </w:pPr>
      <w:bookmarkStart w:id="3337" w:name="Sit_Zarza_Montsanchez_thm_epee"/>
      <w:r>
        <w:t>épée</w:t>
      </w:r>
    </w:p>
    <w:bookmarkEnd w:id="3337"/>
    <w:p w14:paraId="13C821CC" w14:textId="46AAC990" w:rsidR="00647A2A" w:rsidRDefault="00C6073E" w:rsidP="007812D6">
      <w:pPr>
        <w:jc w:val="both"/>
        <w:rPr>
          <w:lang w:val="fr-FR"/>
        </w:rPr>
      </w:pPr>
      <w:r>
        <w:fldChar w:fldCharType="begin"/>
      </w:r>
      <w:r w:rsidRPr="006F6A73">
        <w:rPr>
          <w:lang w:val="fr-FR"/>
        </w:rPr>
        <w:instrText xml:space="preserve"> HYPERLINK "file:///C:\\Users\\Thomas%20Huet\\Desktop\\Documentation%20archéologique%20liée%20à%20la%20thèse\\Cultures.docx" \l "Cul_Extremadura_T_epee" </w:instrText>
      </w:r>
      <w:r>
        <w:fldChar w:fldCharType="separate"/>
      </w:r>
      <w:r w:rsidRPr="006F6A73">
        <w:rPr>
          <w:rStyle w:val="Hyperlink"/>
          <w:lang w:val="fr-FR"/>
        </w:rPr>
        <w:t xml:space="preserve"> épée</w:t>
      </w:r>
      <w:r>
        <w:fldChar w:fldCharType="end"/>
      </w:r>
      <w:r w:rsidRPr="006F6A73">
        <w:rPr>
          <w:lang w:val="fr-FR"/>
        </w:rPr>
        <w:t xml:space="preserve"> </w:t>
      </w:r>
      <w:r w:rsidR="00647A2A" w:rsidRPr="0032190F">
        <w:rPr>
          <w:lang w:val="fr-FR"/>
        </w:rPr>
        <w:t>d’une phase évoluée (ou récent) selon la sériation de Brandherm (BIB 2187 p. 400)</w:t>
      </w:r>
      <w:r w:rsidR="00647A2A">
        <w:rPr>
          <w:lang w:val="fr-FR"/>
        </w:rPr>
        <w:t xml:space="preserve"> </w:t>
      </w:r>
      <w:r w:rsidR="00647A2A" w:rsidRPr="0032190F">
        <w:rPr>
          <w:lang w:val="fr-FR"/>
        </w:rPr>
        <w:t>de type Hio/</w:t>
      </w:r>
      <w:hyperlink r:id="rId7846" w:anchor="Cul_Huelva" w:history="1">
        <w:r w:rsidR="00647A2A" w:rsidRPr="0032190F">
          <w:rPr>
            <w:rStyle w:val="Hyperlink"/>
            <w:lang w:val="fr-FR"/>
          </w:rPr>
          <w:t>Huelva</w:t>
        </w:r>
      </w:hyperlink>
      <w:r w:rsidR="00647A2A" w:rsidRPr="0032190F">
        <w:rPr>
          <w:lang w:val="fr-FR"/>
        </w:rPr>
        <w:t xml:space="preserve"> (BIB 2187 p. 398)</w:t>
      </w:r>
      <w:r w:rsidR="00647A2A">
        <w:rPr>
          <w:lang w:val="fr-FR"/>
        </w:rPr>
        <w:t xml:space="preserve"> pistilliforme (PYM com. pers, 2019)</w:t>
      </w:r>
      <w:r w:rsidR="00647A2A" w:rsidRPr="003D1597">
        <w:rPr>
          <w:lang w:val="fr-FR"/>
        </w:rPr>
        <w:t>,</w:t>
      </w:r>
      <w:r w:rsidR="00647A2A" w:rsidRPr="00647A2A">
        <w:rPr>
          <w:lang w:val="fr-FR"/>
        </w:rPr>
        <w:t xml:space="preserve"> </w:t>
      </w:r>
      <w:r w:rsidR="00647A2A" w:rsidRPr="009E4D1D">
        <w:rPr>
          <w:lang w:val="fr-FR"/>
        </w:rPr>
        <w:t xml:space="preserve">épée gr. </w:t>
      </w:r>
      <w:hyperlink r:id="rId7847" w:anchor="Cul_Extremadura_T_epee_typ_Brandherm07_F" w:history="1">
        <w:r w:rsidR="00647A2A" w:rsidRPr="002E3DE4">
          <w:rPr>
            <w:rStyle w:val="Hyperlink"/>
            <w:lang w:val="fr-FR"/>
          </w:rPr>
          <w:t>F</w:t>
        </w:r>
      </w:hyperlink>
      <w:r w:rsidR="00647A2A" w:rsidRPr="002E3DE4">
        <w:rPr>
          <w:lang w:val="fr-FR"/>
        </w:rPr>
        <w:t xml:space="preserve"> (Brandhem 2007)</w:t>
      </w:r>
    </w:p>
    <w:p w14:paraId="3242E7C0" w14:textId="4BC18797" w:rsidR="00C6073E" w:rsidRDefault="00C6073E" w:rsidP="007812D6">
      <w:pPr>
        <w:jc w:val="both"/>
        <w:rPr>
          <w:lang w:val="fr-FR"/>
        </w:rPr>
      </w:pPr>
    </w:p>
    <w:p w14:paraId="5A7B99B3" w14:textId="40348F86" w:rsidR="00C6073E" w:rsidRDefault="00C6073E" w:rsidP="00C6073E">
      <w:pPr>
        <w:pStyle w:val="Heading3"/>
      </w:pPr>
      <w:bookmarkStart w:id="3338" w:name="Sit_Zarza_Montsanchez_thm_miroir"/>
      <w:r>
        <w:t>miroir</w:t>
      </w:r>
    </w:p>
    <w:bookmarkEnd w:id="3338"/>
    <w:p w14:paraId="1A7D63CC" w14:textId="4F1250C0" w:rsidR="00C6073E" w:rsidRPr="00CE1BBC" w:rsidRDefault="00C6073E" w:rsidP="00C6073E">
      <w:pPr>
        <w:rPr>
          <w:u w:val="single"/>
          <w:lang w:val="fr-FR"/>
        </w:rPr>
      </w:pPr>
      <w:r>
        <w:fldChar w:fldCharType="begin"/>
      </w:r>
      <w:r w:rsidRPr="00CE1BBC">
        <w:rPr>
          <w:lang w:val="fr-FR"/>
        </w:rPr>
        <w:instrText xml:space="preserve"> HYPERLINK "file:///C:\\Users\\Thomas%20Huet\\Desktop\\Documentation%20archéologique%20liée%20à%20la%20thèse\\Cultures.docx" \l "Cul_Extremadura_T_miroir" </w:instrText>
      </w:r>
      <w:r>
        <w:fldChar w:fldCharType="separate"/>
      </w:r>
      <w:r w:rsidRPr="00CE1BBC">
        <w:rPr>
          <w:rStyle w:val="Hyperlink"/>
          <w:lang w:val="fr-FR"/>
        </w:rPr>
        <w:t>miroir</w:t>
      </w:r>
      <w:r>
        <w:fldChar w:fldCharType="end"/>
      </w:r>
    </w:p>
    <w:p w14:paraId="7FC552D7" w14:textId="77777777" w:rsidR="00647A2A" w:rsidRPr="00647A2A" w:rsidRDefault="00647A2A" w:rsidP="007812D6">
      <w:pPr>
        <w:jc w:val="both"/>
        <w:rPr>
          <w:lang w:val="fr-FR"/>
        </w:rPr>
      </w:pPr>
    </w:p>
    <w:p w14:paraId="50080A1A" w14:textId="77777777" w:rsidR="00647A2A" w:rsidRPr="00647A2A" w:rsidRDefault="00647A2A" w:rsidP="007812D6">
      <w:pPr>
        <w:jc w:val="both"/>
        <w:rPr>
          <w:lang w:val="fr-FR"/>
        </w:rPr>
      </w:pPr>
    </w:p>
    <w:p w14:paraId="5F7854FF" w14:textId="77777777" w:rsidR="00AA4752" w:rsidRPr="002E3DE4" w:rsidRDefault="00AA4752" w:rsidP="00426FF9">
      <w:pPr>
        <w:pStyle w:val="Heading1"/>
      </w:pPr>
      <w:bookmarkStart w:id="3339" w:name="Sit_Zarza_Capilla"/>
      <w:r w:rsidRPr="002E3DE4">
        <w:t>ZARZA CAPILLA</w:t>
      </w:r>
    </w:p>
    <w:bookmarkEnd w:id="3339"/>
    <w:p w14:paraId="541DDDF1" w14:textId="77777777" w:rsidR="009A3B77" w:rsidRPr="002E3DE4" w:rsidRDefault="009A3B77" w:rsidP="00DF74AE">
      <w:pPr>
        <w:rPr>
          <w:lang w:val="fr-FR"/>
        </w:rPr>
      </w:pPr>
    </w:p>
    <w:p w14:paraId="0886FE20" w14:textId="77777777" w:rsidR="00DF74AE" w:rsidRPr="002E3DE4" w:rsidRDefault="00DF74AE" w:rsidP="00DF74AE">
      <w:pPr>
        <w:pStyle w:val="Heading2"/>
      </w:pPr>
      <w:bookmarkStart w:id="3340" w:name="Sit_Zarza_Capilla_1"/>
      <w:r w:rsidRPr="002E3DE4">
        <w:t>Zarza Capilla 1</w:t>
      </w:r>
    </w:p>
    <w:bookmarkEnd w:id="3340"/>
    <w:p w14:paraId="3DCFC8C6" w14:textId="77777777" w:rsidR="00DF74AE" w:rsidRPr="002E3DE4" w:rsidRDefault="00DF74AE" w:rsidP="00DF74AE">
      <w:pPr>
        <w:rPr>
          <w:lang w:val="fr-FR"/>
        </w:rPr>
      </w:pPr>
    </w:p>
    <w:p w14:paraId="675621C7" w14:textId="60C42E48" w:rsidR="00AE6FC9" w:rsidRPr="0032190F" w:rsidRDefault="00AE6FC9" w:rsidP="00DF74AE">
      <w:pPr>
        <w:rPr>
          <w:lang w:val="fr-FR"/>
        </w:rPr>
      </w:pPr>
      <w:r>
        <w:rPr>
          <w:lang w:val="fr-FR"/>
        </w:rPr>
        <w:t xml:space="preserve">En haut, miroir, bouclier en V proche d'un quadrupède (canidé ?) (SS BIB), </w:t>
      </w:r>
      <w:hyperlink r:id="rId7848" w:anchor="Cul_Art_TAC_T_t_lyre" w:history="1">
        <w:r>
          <w:rPr>
            <w:rStyle w:val="Hyperlink"/>
            <w:lang w:val="fr-FR"/>
          </w:rPr>
          <w:t>lyre</w:t>
        </w:r>
      </w:hyperlink>
      <w:r w:rsidRPr="0032190F">
        <w:rPr>
          <w:lang w:val="fr-FR"/>
        </w:rPr>
        <w:t xml:space="preserve"> (BIB 2198 p. 457)</w:t>
      </w:r>
    </w:p>
    <w:p w14:paraId="6E5AC4EE" w14:textId="7BE92F6C" w:rsidR="00AE6FC9" w:rsidRDefault="00AE6FC9" w:rsidP="00DF74AE">
      <w:pPr>
        <w:jc w:val="both"/>
        <w:rPr>
          <w:lang w:val="fr-FR"/>
        </w:rPr>
      </w:pPr>
      <w:r w:rsidRPr="00AE6FC9">
        <w:rPr>
          <w:lang w:val="fr-FR"/>
        </w:rPr>
        <w:t>Personnage avec une épée accrochée en baudrier (hauteur de l'abdomen), décoration a</w:t>
      </w:r>
      <w:r>
        <w:rPr>
          <w:lang w:val="fr-FR"/>
        </w:rPr>
        <w:t>utour des cuisses (cuirasse ?). Les figures à gauche du personnages ont été interprétée comme une fibule ou un casque, et l'autre comme un arc (ensuite effacé)</w:t>
      </w:r>
      <w:r w:rsidRPr="00AE6FC9">
        <w:rPr>
          <w:lang w:val="fr-FR"/>
        </w:rPr>
        <w:t xml:space="preserve"> </w:t>
      </w:r>
      <w:r w:rsidRPr="0032190F">
        <w:rPr>
          <w:lang w:val="fr-FR"/>
        </w:rPr>
        <w:t>(BIB 2187)</w:t>
      </w:r>
      <w:r>
        <w:rPr>
          <w:lang w:val="fr-FR"/>
        </w:rPr>
        <w:t>. En bas,</w:t>
      </w:r>
      <w:r w:rsidR="005978AA" w:rsidRPr="0032190F">
        <w:rPr>
          <w:lang w:val="fr-FR"/>
        </w:rPr>
        <w:t xml:space="preserve"> représentation de </w:t>
      </w:r>
      <w:hyperlink r:id="rId7849" w:anchor="Cul_Extremadura_T_char" w:history="1">
        <w:r w:rsidR="005978AA" w:rsidRPr="0032190F">
          <w:rPr>
            <w:rStyle w:val="Hyperlink"/>
            <w:lang w:val="fr-FR"/>
          </w:rPr>
          <w:t>char</w:t>
        </w:r>
      </w:hyperlink>
      <w:r w:rsidR="005978AA" w:rsidRPr="0032190F">
        <w:rPr>
          <w:lang w:val="fr-FR"/>
        </w:rPr>
        <w:t xml:space="preserve"> à deux roues (BIB 2187)</w:t>
      </w:r>
      <w:r>
        <w:rPr>
          <w:lang w:val="fr-FR"/>
        </w:rPr>
        <w:t>.</w:t>
      </w:r>
      <w:r w:rsidR="00037E9E">
        <w:rPr>
          <w:lang w:val="fr-FR"/>
        </w:rPr>
        <w:t xml:space="preserve"> </w:t>
      </w:r>
    </w:p>
    <w:p w14:paraId="2B41BF0C" w14:textId="6278544D" w:rsidR="009E4D1D" w:rsidRDefault="009E4D1D" w:rsidP="00DF74AE">
      <w:pPr>
        <w:jc w:val="both"/>
        <w:rPr>
          <w:lang w:val="fr-FR"/>
        </w:rPr>
      </w:pPr>
      <w:r w:rsidRPr="009E4D1D">
        <w:rPr>
          <w:lang w:val="fr-FR"/>
        </w:rPr>
        <w:t xml:space="preserve">épée gr. </w:t>
      </w:r>
      <w:hyperlink r:id="rId7850" w:anchor="Cul_Extremadura_T_epee_typ_Brandherm07_L" w:history="1">
        <w:r w:rsidRPr="009E4D1D">
          <w:rPr>
            <w:rStyle w:val="Hyperlink"/>
            <w:lang w:val="fr-FR"/>
          </w:rPr>
          <w:t>L</w:t>
        </w:r>
      </w:hyperlink>
      <w:r w:rsidRPr="009E4D1D">
        <w:rPr>
          <w:lang w:val="fr-FR"/>
        </w:rPr>
        <w:t xml:space="preserve"> (Brandhem 2007)</w:t>
      </w:r>
    </w:p>
    <w:p w14:paraId="144AE815" w14:textId="77777777" w:rsidR="002E3DE4" w:rsidRDefault="002E3DE4" w:rsidP="00DF74AE">
      <w:pPr>
        <w:jc w:val="both"/>
        <w:rPr>
          <w:lang w:val="fr-FR"/>
        </w:rPr>
      </w:pPr>
    </w:p>
    <w:p w14:paraId="18B6345D" w14:textId="72F4FC94" w:rsidR="006929E9" w:rsidRPr="00195A6F" w:rsidRDefault="00000000" w:rsidP="00195A6F">
      <w:pPr>
        <w:rPr>
          <w:lang w:val="fr-FR"/>
        </w:rPr>
      </w:pPr>
      <w:hyperlink r:id="rId7851" w:anchor="Cul_Extremadura_per_Celestino2011_IIIc" w:history="1">
        <w:r w:rsidR="002E3DE4" w:rsidRPr="00195A6F">
          <w:rPr>
            <w:rStyle w:val="Hyperlink"/>
            <w:lang w:val="fr-FR"/>
          </w:rPr>
          <w:t>type IIIC</w:t>
        </w:r>
      </w:hyperlink>
      <w:r w:rsidR="002E3DE4" w:rsidRPr="00195A6F">
        <w:rPr>
          <w:lang w:val="fr-FR"/>
        </w:rPr>
        <w:t xml:space="preserve"> (BIB 3063) </w:t>
      </w:r>
      <w:hyperlink r:id="rId7852" w:anchor="Cul_Extremadura_per_fases_Intermed" w:history="1">
        <w:r w:rsidR="002E3DE4">
          <w:rPr>
            <w:rStyle w:val="Hyperlink"/>
            <w:lang w:val="fr-FR"/>
          </w:rPr>
          <w:t>p</w:t>
        </w:r>
        <w:r w:rsidR="002E3DE4" w:rsidRPr="006929E9">
          <w:rPr>
            <w:rStyle w:val="Hyperlink"/>
            <w:lang w:val="fr-FR"/>
          </w:rPr>
          <w:t>hase intermédiaire</w:t>
        </w:r>
      </w:hyperlink>
      <w:r w:rsidR="002E3DE4">
        <w:rPr>
          <w:lang w:val="fr-FR"/>
        </w:rPr>
        <w:t xml:space="preserve"> (BIB 2868)</w:t>
      </w:r>
    </w:p>
    <w:p w14:paraId="2103993F" w14:textId="77777777" w:rsidR="006929E9" w:rsidRDefault="006929E9" w:rsidP="00DF74AE">
      <w:pPr>
        <w:jc w:val="both"/>
        <w:rPr>
          <w:lang w:val="fr-FR"/>
        </w:rPr>
      </w:pPr>
    </w:p>
    <w:p w14:paraId="221AC7FA" w14:textId="77777777" w:rsidR="00D60816" w:rsidRDefault="00D60816" w:rsidP="00D60816">
      <w:pPr>
        <w:pStyle w:val="Heading2"/>
      </w:pPr>
      <w:r>
        <w:t>Zarza de Capilla 2</w:t>
      </w:r>
    </w:p>
    <w:p w14:paraId="78767D3C" w14:textId="77777777" w:rsidR="00D60816" w:rsidRDefault="00D60816" w:rsidP="00DF74AE">
      <w:pPr>
        <w:jc w:val="both"/>
        <w:rPr>
          <w:lang w:val="fr-FR"/>
        </w:rPr>
      </w:pPr>
    </w:p>
    <w:p w14:paraId="74AF6892" w14:textId="5B9D28C2" w:rsidR="00D60816" w:rsidRPr="004372FC" w:rsidRDefault="00000000" w:rsidP="00DF74AE">
      <w:pPr>
        <w:jc w:val="both"/>
        <w:rPr>
          <w:lang w:val="es-ES"/>
        </w:rPr>
      </w:pPr>
      <w:hyperlink r:id="rId7853" w:anchor="Cul_Extremadura_per_Celestino2011_IVA2" w:history="1">
        <w:r w:rsidR="00D60816" w:rsidRPr="004372FC">
          <w:rPr>
            <w:rStyle w:val="Hyperlink"/>
            <w:lang w:val="es-ES"/>
          </w:rPr>
          <w:t>type IVA.2</w:t>
        </w:r>
      </w:hyperlink>
      <w:r w:rsidR="00D60816" w:rsidRPr="004372FC">
        <w:rPr>
          <w:lang w:val="es-ES"/>
        </w:rPr>
        <w:t xml:space="preserve"> (BIB 3063)</w:t>
      </w:r>
    </w:p>
    <w:p w14:paraId="084B99F6" w14:textId="77777777" w:rsidR="00D60816" w:rsidRPr="004372FC" w:rsidRDefault="00D60816" w:rsidP="00DF74AE">
      <w:pPr>
        <w:jc w:val="both"/>
        <w:rPr>
          <w:lang w:val="es-ES"/>
        </w:rPr>
      </w:pPr>
    </w:p>
    <w:p w14:paraId="575E1BA7" w14:textId="77777777" w:rsidR="00AA4752" w:rsidRPr="004372FC" w:rsidRDefault="00AA4752" w:rsidP="00385914">
      <w:pPr>
        <w:jc w:val="both"/>
        <w:rPr>
          <w:lang w:val="es-ES"/>
        </w:rPr>
      </w:pPr>
    </w:p>
    <w:p w14:paraId="5057B2BA" w14:textId="77777777" w:rsidR="00AA4752" w:rsidRPr="004372FC" w:rsidRDefault="00AA4752" w:rsidP="00AA4752">
      <w:pPr>
        <w:pStyle w:val="Heading2"/>
        <w:rPr>
          <w:lang w:val="es-ES"/>
        </w:rPr>
      </w:pPr>
      <w:bookmarkStart w:id="3341" w:name="Sit_Zarza_Capilla_3"/>
      <w:r w:rsidRPr="004372FC">
        <w:rPr>
          <w:lang w:val="es-ES"/>
        </w:rPr>
        <w:t>Zarza Capilla 3</w:t>
      </w:r>
    </w:p>
    <w:bookmarkEnd w:id="3341"/>
    <w:p w14:paraId="4F707A56" w14:textId="77777777" w:rsidR="00AE6FC9" w:rsidRPr="004372FC" w:rsidRDefault="00AE6FC9" w:rsidP="00AA4752">
      <w:pPr>
        <w:jc w:val="both"/>
        <w:rPr>
          <w:lang w:val="es-ES"/>
        </w:rPr>
      </w:pPr>
    </w:p>
    <w:p w14:paraId="29121D3F" w14:textId="77777777" w:rsidR="00AE6FC9" w:rsidRDefault="00AE6FC9" w:rsidP="00AA4752">
      <w:pPr>
        <w:jc w:val="both"/>
        <w:rPr>
          <w:lang w:val="fr-FR"/>
        </w:rPr>
      </w:pPr>
      <w:r w:rsidRPr="000A519E">
        <w:rPr>
          <w:i/>
          <w:lang w:val="fr-FR"/>
        </w:rPr>
        <w:t>Lyre (BIB 2198 p. 457)</w:t>
      </w:r>
      <w:r w:rsidRPr="00E80E1E">
        <w:rPr>
          <w:lang w:val="fr-FR"/>
        </w:rPr>
        <w:t xml:space="preserve"> Lyre possible (BIB 2187)</w:t>
      </w:r>
    </w:p>
    <w:p w14:paraId="36F8B1DC" w14:textId="33BA8C77" w:rsidR="00AE6FC9" w:rsidRPr="0032190F" w:rsidRDefault="00AE6FC9" w:rsidP="00AA4752">
      <w:pPr>
        <w:jc w:val="both"/>
        <w:rPr>
          <w:lang w:val="fr-FR"/>
        </w:rPr>
      </w:pPr>
      <w:r>
        <w:rPr>
          <w:lang w:val="fr-FR"/>
        </w:rPr>
        <w:t>Un char très schématique</w:t>
      </w:r>
      <w:r w:rsidR="00CD1F71">
        <w:rPr>
          <w:lang w:val="fr-FR"/>
        </w:rPr>
        <w:t xml:space="preserve"> (SS BIB) Char avec personnage tena</w:t>
      </w:r>
      <w:r w:rsidR="002931EF">
        <w:rPr>
          <w:lang w:val="fr-FR"/>
        </w:rPr>
        <w:t>n</w:t>
      </w:r>
      <w:r w:rsidR="00CD1F71">
        <w:rPr>
          <w:lang w:val="fr-FR"/>
        </w:rPr>
        <w:t xml:space="preserve">t la caisse // Ategua, etc. (BIB 3592) </w:t>
      </w:r>
      <w:r>
        <w:rPr>
          <w:lang w:val="fr-FR"/>
        </w:rPr>
        <w:t xml:space="preserve">Dans le bas de la stèle, deux personnages isocéphales avec casque ou coiffe se tenant par les </w:t>
      </w:r>
      <w:r>
        <w:rPr>
          <w:lang w:val="fr-FR"/>
        </w:rPr>
        <w:lastRenderedPageBreak/>
        <w:t xml:space="preserve">bras (SS BIB). </w:t>
      </w:r>
      <w:r w:rsidR="00CD1F71">
        <w:rPr>
          <w:lang w:val="fr-FR"/>
        </w:rPr>
        <w:t xml:space="preserve">Au moins 3 personnages avec casques ou coiffes (la stèle est en partie desquamée) se tenant les bras, avec une forme arrondie (panier ?) sous ses derniers </w:t>
      </w:r>
      <w:bookmarkStart w:id="3342" w:name="_Hlk123463526"/>
      <w:r w:rsidR="00CD1F71">
        <w:rPr>
          <w:lang w:val="fr-FR"/>
        </w:rPr>
        <w:t>(BIB 3592)</w:t>
      </w:r>
      <w:bookmarkEnd w:id="3342"/>
    </w:p>
    <w:p w14:paraId="7DCC12B2" w14:textId="7138D87E" w:rsidR="00DF74AE" w:rsidRDefault="00AA4752" w:rsidP="00DF74AE">
      <w:pPr>
        <w:jc w:val="both"/>
        <w:rPr>
          <w:lang w:val="fr-FR"/>
        </w:rPr>
      </w:pPr>
      <w:r w:rsidRPr="0032190F">
        <w:rPr>
          <w:lang w:val="fr-FR"/>
        </w:rPr>
        <w:t xml:space="preserve">L’iconographie de la stèle a été mise en relation avec les productions céramiques du </w:t>
      </w:r>
      <w:hyperlink r:id="rId7854" w:anchor="Sit_Dipylon" w:history="1">
        <w:r w:rsidRPr="0032190F">
          <w:rPr>
            <w:rStyle w:val="Hyperlink"/>
            <w:lang w:val="fr-FR"/>
          </w:rPr>
          <w:t>Dipylon</w:t>
        </w:r>
      </w:hyperlink>
      <w:r w:rsidR="009774B2" w:rsidRPr="0032190F">
        <w:rPr>
          <w:lang w:val="fr-FR"/>
        </w:rPr>
        <w:t xml:space="preserve"> par Bendala (BIB 2187 p. 405)</w:t>
      </w:r>
      <w:r w:rsidR="00DF74AE" w:rsidRPr="0032190F">
        <w:rPr>
          <w:lang w:val="fr-FR"/>
        </w:rPr>
        <w:t xml:space="preserve">. </w:t>
      </w:r>
    </w:p>
    <w:p w14:paraId="18F62556" w14:textId="77777777" w:rsidR="00195A6F" w:rsidRDefault="00195A6F" w:rsidP="00DF74AE">
      <w:pPr>
        <w:jc w:val="both"/>
        <w:rPr>
          <w:lang w:val="fr-FR"/>
        </w:rPr>
      </w:pPr>
    </w:p>
    <w:p w14:paraId="360312A9" w14:textId="2BE1FE04" w:rsidR="00195A6F" w:rsidRPr="004372FC" w:rsidRDefault="00000000" w:rsidP="00DF74AE">
      <w:pPr>
        <w:jc w:val="both"/>
        <w:rPr>
          <w:lang w:val="es-ES"/>
        </w:rPr>
      </w:pPr>
      <w:hyperlink r:id="rId7855" w:anchor="Cul_Extremadura_per_Celestino2011_IVB1b" w:history="1">
        <w:r w:rsidR="00195A6F" w:rsidRPr="004372FC">
          <w:rPr>
            <w:rStyle w:val="Hyperlink"/>
            <w:lang w:val="es-ES"/>
          </w:rPr>
          <w:t>type IVB.1.b</w:t>
        </w:r>
      </w:hyperlink>
      <w:r w:rsidR="00195A6F" w:rsidRPr="004372FC">
        <w:rPr>
          <w:lang w:val="es-ES"/>
        </w:rPr>
        <w:t xml:space="preserve"> (BIB 3063),</w:t>
      </w:r>
    </w:p>
    <w:p w14:paraId="2EEF9CA3" w14:textId="77777777" w:rsidR="000321E3" w:rsidRPr="004372FC" w:rsidRDefault="000321E3" w:rsidP="00385914">
      <w:pPr>
        <w:jc w:val="both"/>
        <w:rPr>
          <w:lang w:val="es-ES"/>
        </w:rPr>
      </w:pPr>
    </w:p>
    <w:p w14:paraId="3958D861" w14:textId="77777777" w:rsidR="000321E3" w:rsidRPr="00426FF9" w:rsidRDefault="000321E3" w:rsidP="00426FF9">
      <w:pPr>
        <w:pStyle w:val="Heading1"/>
        <w:rPr>
          <w:lang w:val="es-ES"/>
        </w:rPr>
      </w:pPr>
      <w:bookmarkStart w:id="3343" w:name="Sit_Aldanueva_San_Bartolome"/>
      <w:r w:rsidRPr="00426FF9">
        <w:rPr>
          <w:lang w:val="es-ES"/>
        </w:rPr>
        <w:t>ALDANUEVA DE SAN BARTOLOME</w:t>
      </w:r>
    </w:p>
    <w:bookmarkEnd w:id="3343"/>
    <w:p w14:paraId="2071DFCD" w14:textId="77777777" w:rsidR="000321E3" w:rsidRPr="00566234" w:rsidRDefault="000321E3" w:rsidP="00385914">
      <w:pPr>
        <w:jc w:val="both"/>
        <w:rPr>
          <w:lang w:val="es-ES"/>
        </w:rPr>
      </w:pPr>
    </w:p>
    <w:p w14:paraId="4BA377CA" w14:textId="54B2A8FA" w:rsidR="000321E3" w:rsidRDefault="000321E3" w:rsidP="00385914">
      <w:pPr>
        <w:jc w:val="both"/>
        <w:rPr>
          <w:lang w:val="fr-FR"/>
        </w:rPr>
      </w:pPr>
      <w:r w:rsidRPr="004372FC">
        <w:rPr>
          <w:lang w:val="fr-FR"/>
        </w:rPr>
        <w:t>Aldanueva de San Bartolomé</w:t>
      </w:r>
      <w:r w:rsidR="00D32A96" w:rsidRPr="004372FC">
        <w:rPr>
          <w:lang w:val="fr-FR"/>
        </w:rPr>
        <w:t xml:space="preserve">. </w:t>
      </w:r>
      <w:r w:rsidR="00D32A96" w:rsidRPr="0032190F">
        <w:rPr>
          <w:lang w:val="fr-FR"/>
        </w:rPr>
        <w:t xml:space="preserve">Représentation de </w:t>
      </w:r>
      <w:hyperlink r:id="rId7856" w:anchor="Cul_Extremadura_T_char" w:history="1">
        <w:r w:rsidR="00D32A96" w:rsidRPr="0032190F">
          <w:rPr>
            <w:rStyle w:val="Hyperlink"/>
            <w:lang w:val="fr-FR"/>
          </w:rPr>
          <w:t>char</w:t>
        </w:r>
      </w:hyperlink>
      <w:r w:rsidR="00CA0790" w:rsidRPr="00CA0790">
        <w:rPr>
          <w:lang w:val="fr-FR"/>
        </w:rPr>
        <w:t xml:space="preserve"> </w:t>
      </w:r>
      <w:r w:rsidRPr="0032190F">
        <w:rPr>
          <w:lang w:val="fr-FR"/>
        </w:rPr>
        <w:t>et d’une épée d’une phase évoluée (ou récent) selon la sériation de Brandherm (BIB 2187 p. 400)</w:t>
      </w:r>
    </w:p>
    <w:p w14:paraId="593762B0" w14:textId="77777777" w:rsidR="00F766D3" w:rsidRDefault="00F766D3" w:rsidP="00385914">
      <w:pPr>
        <w:jc w:val="both"/>
        <w:rPr>
          <w:lang w:val="fr-FR"/>
        </w:rPr>
      </w:pPr>
    </w:p>
    <w:p w14:paraId="3CD1DFC4" w14:textId="77777777" w:rsidR="00F766D3" w:rsidRDefault="00F766D3" w:rsidP="00426FF9">
      <w:pPr>
        <w:pStyle w:val="Heading1"/>
      </w:pPr>
      <w:bookmarkStart w:id="3344" w:name="Sit_Alcantarilla"/>
      <w:r>
        <w:t>ALCANTARILLA</w:t>
      </w:r>
    </w:p>
    <w:bookmarkEnd w:id="3344"/>
    <w:p w14:paraId="5A823645" w14:textId="77777777" w:rsidR="00F766D3" w:rsidRDefault="00F766D3" w:rsidP="00385914">
      <w:pPr>
        <w:jc w:val="both"/>
        <w:rPr>
          <w:lang w:val="fr-FR"/>
        </w:rPr>
      </w:pPr>
    </w:p>
    <w:p w14:paraId="5068EDA0" w14:textId="77777777" w:rsidR="00F766D3" w:rsidRPr="0032190F" w:rsidRDefault="00F766D3" w:rsidP="00385914">
      <w:pPr>
        <w:jc w:val="both"/>
        <w:rPr>
          <w:lang w:val="fr-FR"/>
        </w:rPr>
      </w:pPr>
      <w:r>
        <w:rPr>
          <w:lang w:val="fr-FR"/>
        </w:rPr>
        <w:t>Tumulus de 30 m de diamètre, 4 m de haut (BIB 3021)</w:t>
      </w:r>
    </w:p>
    <w:p w14:paraId="6470F6ED" w14:textId="77777777" w:rsidR="00894CE0" w:rsidRPr="0032190F" w:rsidRDefault="00894CE0" w:rsidP="00385914">
      <w:pPr>
        <w:jc w:val="both"/>
        <w:rPr>
          <w:lang w:val="fr-FR"/>
        </w:rPr>
      </w:pPr>
    </w:p>
    <w:p w14:paraId="5CBDE033" w14:textId="77777777" w:rsidR="00385914" w:rsidRPr="0032190F" w:rsidRDefault="00A31473" w:rsidP="00426FF9">
      <w:pPr>
        <w:pStyle w:val="Heading1"/>
      </w:pPr>
      <w:bookmarkStart w:id="3345" w:name="Sit_Setefilla"/>
      <w:r w:rsidRPr="0032190F">
        <w:t>SETEFILLA</w:t>
      </w:r>
    </w:p>
    <w:bookmarkEnd w:id="3345"/>
    <w:p w14:paraId="7B4EF943" w14:textId="77777777" w:rsidR="00A31473" w:rsidRPr="0032190F" w:rsidRDefault="00A31473" w:rsidP="00242C0F">
      <w:pPr>
        <w:rPr>
          <w:lang w:val="fr-FR"/>
        </w:rPr>
      </w:pPr>
    </w:p>
    <w:p w14:paraId="1FBD7F65" w14:textId="709C7108" w:rsidR="001800FD" w:rsidRPr="004372FC" w:rsidRDefault="00F87757" w:rsidP="00866860">
      <w:pPr>
        <w:jc w:val="both"/>
        <w:rPr>
          <w:lang w:val="fr-FR"/>
        </w:rPr>
      </w:pPr>
      <w:r w:rsidRPr="00FB2CE2">
        <w:rPr>
          <w:lang w:val="fr-FR"/>
        </w:rPr>
        <w:t>Setefilla (Lora del Río, Sevilla)</w:t>
      </w:r>
      <w:r>
        <w:rPr>
          <w:lang w:val="fr-FR"/>
        </w:rPr>
        <w:t xml:space="preserve"> et un couple </w:t>
      </w:r>
      <w:hyperlink r:id="rId7857" w:anchor="Sit_Setefilla_Mesa" w:history="1">
        <w:r>
          <w:rPr>
            <w:rStyle w:val="Hyperlink"/>
            <w:lang w:val="fr-FR"/>
          </w:rPr>
          <w:t>h</w:t>
        </w:r>
        <w:r w:rsidR="00FB2CE2" w:rsidRPr="00FB2CE2">
          <w:rPr>
            <w:rStyle w:val="Hyperlink"/>
            <w:lang w:val="fr-FR"/>
          </w:rPr>
          <w:t>abitat</w:t>
        </w:r>
      </w:hyperlink>
      <w:r>
        <w:rPr>
          <w:lang w:val="fr-FR"/>
        </w:rPr>
        <w:t>/</w:t>
      </w:r>
      <w:hyperlink r:id="rId7858" w:anchor="Sit_Setefilla_Necr" w:history="1">
        <w:r w:rsidRPr="00FB2CE2">
          <w:rPr>
            <w:rStyle w:val="Hyperlink"/>
            <w:lang w:val="fr-FR"/>
          </w:rPr>
          <w:t>nécropole</w:t>
        </w:r>
      </w:hyperlink>
      <w:r>
        <w:rPr>
          <w:lang w:val="fr-FR"/>
        </w:rPr>
        <w:t xml:space="preserve"> </w:t>
      </w:r>
      <w:r w:rsidR="00FB2CE2">
        <w:rPr>
          <w:lang w:val="fr-FR"/>
        </w:rPr>
        <w:t xml:space="preserve">continu et remontant au moins à la moitié du 2e millénaire BC  (BIB 3081) Durant la période </w:t>
      </w:r>
      <w:hyperlink r:id="rId7859" w:anchor="Cul_Orientalisant" w:history="1">
        <w:r w:rsidR="00FB2CE2" w:rsidRPr="0032190F">
          <w:rPr>
            <w:rStyle w:val="Hyperlink"/>
            <w:lang w:val="fr-FR"/>
          </w:rPr>
          <w:t>orientalisante</w:t>
        </w:r>
      </w:hyperlink>
      <w:r w:rsidR="00FB2CE2">
        <w:rPr>
          <w:lang w:val="fr-FR"/>
        </w:rPr>
        <w:t xml:space="preserve">, établissement tartessique, présence de scories de fer </w:t>
      </w:r>
      <w:r w:rsidR="00FB2CE2" w:rsidRPr="00B833B3">
        <w:rPr>
          <w:lang w:val="fr-FR"/>
        </w:rPr>
        <w:t>(</w:t>
      </w:r>
      <w:r w:rsidR="00FB2CE2">
        <w:rPr>
          <w:lang w:val="fr-FR"/>
        </w:rPr>
        <w:t xml:space="preserve">BIB 3021) lié à Tartessos </w:t>
      </w:r>
      <w:r w:rsidR="00FB2CE2" w:rsidRPr="00D74220">
        <w:rPr>
          <w:lang w:val="fr-FR"/>
        </w:rPr>
        <w:t>(BIB Arqueomania, TV3, 2020)</w:t>
      </w:r>
      <w:r w:rsidRPr="00F87757">
        <w:rPr>
          <w:lang w:val="fr-FR" w:eastAsia="fr-FR"/>
        </w:rPr>
        <w:t xml:space="preserve"> </w:t>
      </w:r>
      <w:r w:rsidR="005C62A5">
        <w:rPr>
          <w:lang w:val="fr-FR" w:eastAsia="fr-FR"/>
        </w:rPr>
        <w:t xml:space="preserve"> à 3 km de </w:t>
      </w:r>
      <w:hyperlink r:id="rId7860" w:anchor="Sit_Mirasiviene" w:history="1">
        <w:r w:rsidR="005C62A5" w:rsidRPr="005C62A5">
          <w:rPr>
            <w:rStyle w:val="Hyperlink"/>
            <w:lang w:val="fr-FR" w:eastAsia="fr-FR"/>
          </w:rPr>
          <w:t>Mirasiviene</w:t>
        </w:r>
      </w:hyperlink>
    </w:p>
    <w:p w14:paraId="43CD0980" w14:textId="77777777" w:rsidR="00186A0D" w:rsidRPr="004372FC" w:rsidRDefault="00186A0D" w:rsidP="00866860">
      <w:pPr>
        <w:jc w:val="both"/>
        <w:rPr>
          <w:lang w:val="fr-FR"/>
        </w:rPr>
      </w:pPr>
    </w:p>
    <w:p w14:paraId="2BF25C1A" w14:textId="77777777" w:rsidR="00FB2CE2" w:rsidRPr="00FB2CE2" w:rsidRDefault="00FB2CE2" w:rsidP="00866860">
      <w:pPr>
        <w:jc w:val="both"/>
        <w:rPr>
          <w:lang w:val="fr-FR"/>
        </w:rPr>
      </w:pPr>
    </w:p>
    <w:p w14:paraId="0BC41ACE" w14:textId="77777777" w:rsidR="00FB2CE2" w:rsidRPr="00FB2CE2" w:rsidRDefault="00FB2CE2" w:rsidP="00FB2CE2">
      <w:pPr>
        <w:pStyle w:val="Heading2"/>
        <w:rPr>
          <w:lang w:val="es-ES"/>
        </w:rPr>
      </w:pPr>
      <w:bookmarkStart w:id="3346" w:name="Sit_Setefilla_Mesa"/>
      <w:r>
        <w:rPr>
          <w:lang w:val="es-ES"/>
        </w:rPr>
        <w:t>m</w:t>
      </w:r>
      <w:r w:rsidRPr="00FB2CE2">
        <w:rPr>
          <w:lang w:val="es-ES"/>
        </w:rPr>
        <w:t>esa de Setefilla</w:t>
      </w:r>
    </w:p>
    <w:bookmarkEnd w:id="3346"/>
    <w:p w14:paraId="7D44FDA4" w14:textId="77777777" w:rsidR="00FB2CE2" w:rsidRPr="00F87757" w:rsidRDefault="00F87757" w:rsidP="00FB2CE2">
      <w:pPr>
        <w:rPr>
          <w:sz w:val="20"/>
          <w:lang w:val="es-ES"/>
        </w:rPr>
      </w:pPr>
      <w:r w:rsidRPr="00F87757">
        <w:rPr>
          <w:sz w:val="20"/>
          <w:lang w:val="es-ES"/>
        </w:rPr>
        <w:t>Mesa de Setefilla</w:t>
      </w:r>
    </w:p>
    <w:p w14:paraId="5AC36E3E" w14:textId="77777777" w:rsidR="00F87757" w:rsidRPr="00F87757" w:rsidRDefault="00F87757" w:rsidP="00FB2CE2">
      <w:pPr>
        <w:rPr>
          <w:lang w:val="es-ES"/>
        </w:rPr>
      </w:pPr>
    </w:p>
    <w:p w14:paraId="16692F7F" w14:textId="74A499A9" w:rsidR="00FB2CE2" w:rsidRPr="00F87757" w:rsidRDefault="00F87757" w:rsidP="00F87757">
      <w:pPr>
        <w:rPr>
          <w:lang w:val="fr-FR"/>
        </w:rPr>
      </w:pPr>
      <w:r>
        <w:rPr>
          <w:lang w:val="fr-FR"/>
        </w:rPr>
        <w:t xml:space="preserve">habitat pérché </w:t>
      </w:r>
      <w:r w:rsidRPr="00F87757">
        <w:rPr>
          <w:lang w:val="fr-FR"/>
        </w:rPr>
        <w:t>sur un plateau (</w:t>
      </w:r>
      <w:r w:rsidRPr="00F87757">
        <w:rPr>
          <w:i/>
          <w:lang w:val="fr-FR"/>
        </w:rPr>
        <w:t>Mesa</w:t>
      </w:r>
      <w:r>
        <w:rPr>
          <w:lang w:val="fr-FR"/>
        </w:rPr>
        <w:t>)</w:t>
      </w:r>
      <w:r w:rsidRPr="00F87757">
        <w:rPr>
          <w:lang w:val="fr-FR"/>
        </w:rPr>
        <w:t xml:space="preserve"> en amont de la </w:t>
      </w:r>
      <w:hyperlink r:id="rId7861" w:anchor="Sit_Setefilla" w:history="1">
        <w:r w:rsidRPr="00F87757">
          <w:rPr>
            <w:rStyle w:val="Hyperlink"/>
            <w:lang w:val="fr-FR"/>
          </w:rPr>
          <w:t>necropole</w:t>
        </w:r>
      </w:hyperlink>
      <w:r>
        <w:rPr>
          <w:lang w:val="fr-FR"/>
        </w:rPr>
        <w:t xml:space="preserve"> et du </w:t>
      </w:r>
      <w:r w:rsidR="000A3C34">
        <w:rPr>
          <w:lang w:val="fr-FR"/>
        </w:rPr>
        <w:t>[Guadalquivir, Guadalbarçar ?]</w:t>
      </w:r>
      <w:r>
        <w:rPr>
          <w:lang w:val="fr-FR" w:eastAsia="fr-FR"/>
        </w:rPr>
        <w:t xml:space="preserve">(BIB 3081) </w:t>
      </w:r>
      <w:r w:rsidR="00FB2CE2" w:rsidRPr="00F87757">
        <w:rPr>
          <w:lang w:val="fr-FR"/>
        </w:rPr>
        <w:t>acropole (BIB 3021)</w:t>
      </w:r>
    </w:p>
    <w:p w14:paraId="5C4FCEFC" w14:textId="77777777" w:rsidR="00FB2CE2" w:rsidRPr="00F87757" w:rsidRDefault="00FB2CE2" w:rsidP="00FB2CE2">
      <w:pPr>
        <w:jc w:val="both"/>
        <w:rPr>
          <w:lang w:val="fr-FR"/>
        </w:rPr>
      </w:pPr>
    </w:p>
    <w:p w14:paraId="7CC48E0F" w14:textId="6942C4D2" w:rsidR="00FB2CE2" w:rsidRPr="0032190F" w:rsidRDefault="00FB2CE2" w:rsidP="00FB2CE2">
      <w:pPr>
        <w:jc w:val="both"/>
        <w:rPr>
          <w:lang w:val="fr-FR"/>
        </w:rPr>
      </w:pPr>
      <w:r w:rsidRPr="002446F1">
        <w:rPr>
          <w:lang w:val="fr-FR"/>
        </w:rPr>
        <w:t xml:space="preserve">découverte d’une hallebarde de type </w:t>
      </w:r>
      <w:hyperlink r:id="rId7862" w:anchor="Typ_Arm_Hallebardes_typ_Argar" w:history="1">
        <w:r w:rsidRPr="00DF5828">
          <w:rPr>
            <w:rStyle w:val="Hyperlink"/>
            <w:lang w:val="fr-FR"/>
          </w:rPr>
          <w:t>A</w:t>
        </w:r>
        <w:r w:rsidRPr="00DF5828">
          <w:rPr>
            <w:rStyle w:val="Hyperlink"/>
            <w:szCs w:val="22"/>
            <w:lang w:val="fr-FR" w:eastAsia="en-GB"/>
          </w:rPr>
          <w:t>rgar</w:t>
        </w:r>
      </w:hyperlink>
      <w:r w:rsidRPr="00467DA3">
        <w:rPr>
          <w:lang w:val="fr-FR"/>
        </w:rPr>
        <w:t xml:space="preserve"> </w:t>
      </w:r>
      <w:r w:rsidRPr="002446F1">
        <w:rPr>
          <w:lang w:val="fr-FR"/>
        </w:rPr>
        <w:t xml:space="preserve">associée à une épée </w:t>
      </w:r>
      <w:r>
        <w:rPr>
          <w:lang w:val="fr-FR"/>
        </w:rPr>
        <w:t>longue</w:t>
      </w:r>
      <w:r w:rsidRPr="002446F1">
        <w:rPr>
          <w:lang w:val="fr-FR"/>
        </w:rPr>
        <w:t xml:space="preserve"> (</w:t>
      </w:r>
      <w:r w:rsidRPr="002446F1">
        <w:rPr>
          <w:i/>
          <w:lang w:val="fr-FR"/>
        </w:rPr>
        <w:t>espada-estoque largo</w:t>
      </w:r>
      <w:r w:rsidRPr="002446F1">
        <w:rPr>
          <w:lang w:val="fr-FR"/>
        </w:rPr>
        <w:t>) dans une inhumation multiple dans la couche XIV de la cour (</w:t>
      </w:r>
      <w:r w:rsidRPr="002446F1">
        <w:rPr>
          <w:i/>
          <w:lang w:val="fr-FR"/>
        </w:rPr>
        <w:t>corte</w:t>
      </w:r>
      <w:r w:rsidRPr="002446F1">
        <w:rPr>
          <w:lang w:val="fr-FR"/>
        </w:rPr>
        <w:t xml:space="preserve">) 3 (BIB 2172 p. 312). </w:t>
      </w:r>
      <w:r w:rsidRPr="0032190F">
        <w:rPr>
          <w:lang w:val="fr-FR"/>
        </w:rPr>
        <w:t>Associé également, un poignard à rivets associé certainement avec l’individu S2, un jeune adulte (BIB 2172 p. 312)</w:t>
      </w:r>
    </w:p>
    <w:p w14:paraId="1B8AC099" w14:textId="77777777" w:rsidR="00FB2CE2" w:rsidRDefault="00FB2CE2" w:rsidP="00FB2CE2">
      <w:pPr>
        <w:jc w:val="both"/>
        <w:rPr>
          <w:lang w:val="fr-FR"/>
        </w:rPr>
      </w:pPr>
      <w:r w:rsidRPr="0032190F">
        <w:rPr>
          <w:lang w:val="fr-FR"/>
        </w:rPr>
        <w:t>La hallebarde, est associée à un individu qui pourrait être le même, sans certitudes. La dat</w:t>
      </w:r>
      <w:r>
        <w:rPr>
          <w:lang w:val="fr-FR"/>
        </w:rPr>
        <w:t>at</w:t>
      </w:r>
      <w:r w:rsidRPr="0032190F">
        <w:rPr>
          <w:lang w:val="fr-FR"/>
        </w:rPr>
        <w:t>ion du niveau d’incendie où cette inhumation a été trouvée, situe l’inhumation dans le premier quart du 2</w:t>
      </w:r>
      <w:r w:rsidRPr="0032190F">
        <w:rPr>
          <w:vertAlign w:val="superscript"/>
          <w:lang w:val="fr-FR"/>
        </w:rPr>
        <w:t>e</w:t>
      </w:r>
      <w:r w:rsidRPr="0032190F">
        <w:rPr>
          <w:lang w:val="fr-FR"/>
        </w:rPr>
        <w:t xml:space="preserve"> millénaire av. J.-C. (BIB 2172 p. 312)</w:t>
      </w:r>
    </w:p>
    <w:p w14:paraId="350B7DD5" w14:textId="2DF2BB6C" w:rsidR="00FB2CE2" w:rsidRPr="007F20A4" w:rsidRDefault="00FB2CE2" w:rsidP="00FB2CE2">
      <w:pPr>
        <w:jc w:val="both"/>
        <w:rPr>
          <w:lang w:val="fr-FR"/>
        </w:rPr>
      </w:pPr>
      <w:r>
        <w:rPr>
          <w:lang w:val="fr-FR"/>
        </w:rPr>
        <w:t xml:space="preserve">Cette association poignards/hallebardes a permis d'associer les datations du </w:t>
      </w:r>
      <w:r w:rsidRPr="00DF63BC">
        <w:rPr>
          <w:lang w:val="fr-FR"/>
        </w:rPr>
        <w:t xml:space="preserve">gr. </w:t>
      </w:r>
      <w:hyperlink r:id="rId7863" w:anchor="Cul_Alentejo_stele_o_hallebarde" w:history="1">
        <w:r w:rsidRPr="003142E3">
          <w:rPr>
            <w:rStyle w:val="Hyperlink"/>
            <w:lang w:val="fr-FR"/>
          </w:rPr>
          <w:t>stèles Alentejo</w:t>
        </w:r>
      </w:hyperlink>
      <w:r w:rsidRPr="003142E3">
        <w:rPr>
          <w:lang w:val="fr-FR"/>
        </w:rPr>
        <w:t xml:space="preserve"> au BA (2000-1800) (</w:t>
      </w:r>
      <w:r w:rsidRPr="003142E3">
        <w:rPr>
          <w:szCs w:val="20"/>
          <w:lang w:val="fr-FR" w:eastAsia="en-GB"/>
        </w:rPr>
        <w:t>Barceló, 1991: 21-22)</w:t>
      </w:r>
      <w:r w:rsidRPr="003142E3">
        <w:rPr>
          <w:lang w:val="fr-FR"/>
        </w:rPr>
        <w:t xml:space="preserve"> (BIB 2172) v. </w:t>
      </w:r>
      <w:hyperlink r:id="rId7864" w:anchor="Sit_Horta_Folgao" w:history="1">
        <w:r w:rsidRPr="003142E3">
          <w:rPr>
            <w:rStyle w:val="Hyperlink"/>
            <w:lang w:val="fr-FR"/>
          </w:rPr>
          <w:t>Horta do Folgao</w:t>
        </w:r>
      </w:hyperlink>
    </w:p>
    <w:p w14:paraId="14E71C76" w14:textId="77777777" w:rsidR="00FB2CE2" w:rsidRPr="003142E3" w:rsidRDefault="00FB2CE2" w:rsidP="00FB2CE2">
      <w:pPr>
        <w:jc w:val="both"/>
        <w:rPr>
          <w:lang w:val="fr-FR"/>
        </w:rPr>
      </w:pPr>
      <w:r w:rsidRPr="007F20A4">
        <w:rPr>
          <w:lang w:val="fr-FR"/>
        </w:rPr>
        <w:t>Présence d'un temple (BIB 3021)</w:t>
      </w:r>
    </w:p>
    <w:p w14:paraId="013BAAAC" w14:textId="77777777" w:rsidR="00FB2CE2" w:rsidRPr="003142E3" w:rsidRDefault="00FB2CE2" w:rsidP="00FB2CE2">
      <w:pPr>
        <w:jc w:val="both"/>
        <w:rPr>
          <w:lang w:val="fr-FR"/>
        </w:rPr>
      </w:pPr>
    </w:p>
    <w:p w14:paraId="690F26C1" w14:textId="77777777" w:rsidR="00FB2CE2" w:rsidRPr="003142E3" w:rsidRDefault="00FB2CE2" w:rsidP="00FB2CE2">
      <w:pPr>
        <w:jc w:val="both"/>
        <w:rPr>
          <w:lang w:val="fr-FR"/>
        </w:rPr>
      </w:pPr>
      <w:r w:rsidRPr="003142E3">
        <w:rPr>
          <w:lang w:val="fr-FR"/>
        </w:rPr>
        <w:t>épée de 50,2 cm (BIB 2964)</w:t>
      </w:r>
    </w:p>
    <w:p w14:paraId="054EA2A5" w14:textId="77777777" w:rsidR="00FB2CE2" w:rsidRPr="003142E3" w:rsidRDefault="00FB2CE2" w:rsidP="00FB2CE2">
      <w:pPr>
        <w:jc w:val="both"/>
        <w:rPr>
          <w:lang w:val="fr-FR"/>
        </w:rPr>
      </w:pPr>
    </w:p>
    <w:p w14:paraId="34C23B6E" w14:textId="77777777" w:rsidR="00FB2CE2" w:rsidRDefault="00FB2CE2" w:rsidP="00FB2CE2">
      <w:pPr>
        <w:jc w:val="both"/>
        <w:rPr>
          <w:lang w:val="fr-FR"/>
        </w:rPr>
      </w:pPr>
      <w:r>
        <w:rPr>
          <w:lang w:val="fr-FR"/>
        </w:rPr>
        <w:t>céramique peinte à décor Orientalisant (BIB 3021) Présence de lotus lié au culte des ancètres (BIB 3021)</w:t>
      </w:r>
    </w:p>
    <w:p w14:paraId="1A6EBA3D" w14:textId="77777777" w:rsidR="000A3C34" w:rsidRDefault="000A3C34" w:rsidP="00FB2CE2">
      <w:pPr>
        <w:jc w:val="both"/>
        <w:rPr>
          <w:lang w:val="fr-FR"/>
        </w:rPr>
      </w:pPr>
    </w:p>
    <w:p w14:paraId="24EB7062" w14:textId="77777777" w:rsidR="000A3C34" w:rsidRDefault="000A3C34" w:rsidP="000A3C34">
      <w:pPr>
        <w:pStyle w:val="Heading3"/>
      </w:pPr>
      <w:bookmarkStart w:id="3347" w:name="Sit_Setefilla_Mesa_per"/>
      <w:r>
        <w:t>périodisation</w:t>
      </w:r>
    </w:p>
    <w:bookmarkEnd w:id="3347"/>
    <w:p w14:paraId="7743183F" w14:textId="77777777" w:rsidR="000A3C34" w:rsidRDefault="000A3C34" w:rsidP="00FB2CE2">
      <w:pPr>
        <w:jc w:val="both"/>
        <w:rPr>
          <w:lang w:val="fr-FR"/>
        </w:rPr>
      </w:pPr>
    </w:p>
    <w:tbl>
      <w:tblPr>
        <w:tblStyle w:val="TableGrid"/>
        <w:tblW w:w="0" w:type="auto"/>
        <w:jc w:val="center"/>
        <w:tblLook w:val="04A0" w:firstRow="1" w:lastRow="0" w:firstColumn="1" w:lastColumn="0" w:noHBand="0" w:noVBand="1"/>
      </w:tblPr>
      <w:tblGrid>
        <w:gridCol w:w="976"/>
      </w:tblGrid>
      <w:tr w:rsidR="001F5817" w14:paraId="577AD61B" w14:textId="77777777" w:rsidTr="001F5817">
        <w:trPr>
          <w:jc w:val="center"/>
        </w:trPr>
        <w:tc>
          <w:tcPr>
            <w:tcW w:w="976" w:type="dxa"/>
          </w:tcPr>
          <w:p w14:paraId="64060F03" w14:textId="77777777" w:rsidR="001F5817" w:rsidRDefault="001F5817" w:rsidP="00FB2CE2">
            <w:pPr>
              <w:jc w:val="both"/>
              <w:rPr>
                <w:lang w:val="fr-FR"/>
              </w:rPr>
            </w:pPr>
            <w:r>
              <w:rPr>
                <w:lang w:val="fr-FR"/>
              </w:rPr>
              <w:t>phases</w:t>
            </w:r>
          </w:p>
        </w:tc>
      </w:tr>
      <w:tr w:rsidR="001F5817" w14:paraId="7EE46460" w14:textId="77777777" w:rsidTr="001F5817">
        <w:trPr>
          <w:jc w:val="center"/>
        </w:trPr>
        <w:tc>
          <w:tcPr>
            <w:tcW w:w="976" w:type="dxa"/>
          </w:tcPr>
          <w:p w14:paraId="1E74B8DB" w14:textId="77777777" w:rsidR="001F5817" w:rsidRDefault="001F5817" w:rsidP="00FB2CE2">
            <w:pPr>
              <w:jc w:val="both"/>
              <w:rPr>
                <w:lang w:val="fr-FR"/>
              </w:rPr>
            </w:pPr>
            <w:r>
              <w:rPr>
                <w:lang w:val="fr-FR"/>
              </w:rPr>
              <w:lastRenderedPageBreak/>
              <w:t>5</w:t>
            </w:r>
          </w:p>
        </w:tc>
      </w:tr>
      <w:tr w:rsidR="001F5817" w14:paraId="5D7CC739" w14:textId="77777777" w:rsidTr="001F5817">
        <w:trPr>
          <w:jc w:val="center"/>
        </w:trPr>
        <w:tc>
          <w:tcPr>
            <w:tcW w:w="976" w:type="dxa"/>
          </w:tcPr>
          <w:p w14:paraId="1AEBA745" w14:textId="77777777" w:rsidR="001F5817" w:rsidRDefault="001F5817" w:rsidP="00FB2CE2">
            <w:pPr>
              <w:jc w:val="both"/>
              <w:rPr>
                <w:lang w:val="fr-FR"/>
              </w:rPr>
            </w:pPr>
            <w:r>
              <w:rPr>
                <w:lang w:val="fr-FR"/>
              </w:rPr>
              <w:t>4</w:t>
            </w:r>
          </w:p>
        </w:tc>
      </w:tr>
      <w:tr w:rsidR="001F5817" w14:paraId="21655436" w14:textId="77777777" w:rsidTr="001F5817">
        <w:trPr>
          <w:jc w:val="center"/>
        </w:trPr>
        <w:tc>
          <w:tcPr>
            <w:tcW w:w="976" w:type="dxa"/>
          </w:tcPr>
          <w:p w14:paraId="16F3C8A6" w14:textId="77777777" w:rsidR="001F5817" w:rsidRDefault="001F5817" w:rsidP="00FB2CE2">
            <w:pPr>
              <w:jc w:val="both"/>
              <w:rPr>
                <w:lang w:val="fr-FR"/>
              </w:rPr>
            </w:pPr>
            <w:r>
              <w:rPr>
                <w:lang w:val="fr-FR"/>
              </w:rPr>
              <w:t>3</w:t>
            </w:r>
          </w:p>
        </w:tc>
      </w:tr>
      <w:tr w:rsidR="001F5817" w14:paraId="3B55FD43" w14:textId="77777777" w:rsidTr="001F5817">
        <w:trPr>
          <w:jc w:val="center"/>
        </w:trPr>
        <w:tc>
          <w:tcPr>
            <w:tcW w:w="976" w:type="dxa"/>
          </w:tcPr>
          <w:p w14:paraId="475C4F2B" w14:textId="77777777" w:rsidR="001F5817" w:rsidRDefault="001F5817" w:rsidP="00FB2CE2">
            <w:pPr>
              <w:jc w:val="both"/>
              <w:rPr>
                <w:lang w:val="fr-FR"/>
              </w:rPr>
            </w:pPr>
            <w:r>
              <w:rPr>
                <w:lang w:val="fr-FR"/>
              </w:rPr>
              <w:t>2</w:t>
            </w:r>
          </w:p>
        </w:tc>
      </w:tr>
      <w:tr w:rsidR="001F5817" w14:paraId="2CD9D746" w14:textId="77777777" w:rsidTr="001F5817">
        <w:trPr>
          <w:jc w:val="center"/>
        </w:trPr>
        <w:tc>
          <w:tcPr>
            <w:tcW w:w="976" w:type="dxa"/>
          </w:tcPr>
          <w:p w14:paraId="6CE1C89B" w14:textId="77777777" w:rsidR="001F5817" w:rsidRDefault="001F5817" w:rsidP="00FB2CE2">
            <w:pPr>
              <w:jc w:val="both"/>
              <w:rPr>
                <w:lang w:val="fr-FR"/>
              </w:rPr>
            </w:pPr>
            <w:r>
              <w:rPr>
                <w:lang w:val="fr-FR"/>
              </w:rPr>
              <w:t>1</w:t>
            </w:r>
          </w:p>
        </w:tc>
      </w:tr>
    </w:tbl>
    <w:p w14:paraId="3C2460BC" w14:textId="77777777" w:rsidR="001F5817" w:rsidRDefault="001F5817" w:rsidP="00FB2CE2">
      <w:pPr>
        <w:jc w:val="both"/>
        <w:rPr>
          <w:lang w:val="fr-FR"/>
        </w:rPr>
      </w:pPr>
    </w:p>
    <w:p w14:paraId="5A9FF100" w14:textId="77777777" w:rsidR="001F5817" w:rsidRDefault="001F5817" w:rsidP="00FB2CE2">
      <w:pPr>
        <w:jc w:val="both"/>
        <w:rPr>
          <w:lang w:val="fr-FR"/>
        </w:rPr>
      </w:pPr>
    </w:p>
    <w:p w14:paraId="44ED6BA2" w14:textId="77777777" w:rsidR="000A3C34" w:rsidRDefault="000A3C34" w:rsidP="000A3C34">
      <w:pPr>
        <w:pStyle w:val="Heading4"/>
      </w:pPr>
      <w:bookmarkStart w:id="3348" w:name="Sit_Setefilla_Mesa_per1"/>
      <w:r>
        <w:t>phase 1</w:t>
      </w:r>
    </w:p>
    <w:bookmarkEnd w:id="3348"/>
    <w:p w14:paraId="63470F80" w14:textId="77777777" w:rsidR="000A3C34" w:rsidRDefault="000A3C34" w:rsidP="00FB2CE2">
      <w:pPr>
        <w:jc w:val="both"/>
        <w:rPr>
          <w:lang w:val="fr-FR"/>
        </w:rPr>
      </w:pPr>
    </w:p>
    <w:p w14:paraId="382A7FB0" w14:textId="77777777" w:rsidR="000A3C34" w:rsidRDefault="000A3C34" w:rsidP="00FB2CE2">
      <w:pPr>
        <w:jc w:val="both"/>
        <w:rPr>
          <w:lang w:val="fr-FR"/>
        </w:rPr>
      </w:pPr>
      <w:r>
        <w:rPr>
          <w:lang w:val="fr-FR"/>
        </w:rPr>
        <w:t>EBA, muraille en pierre, bastions, cabanes (</w:t>
      </w:r>
      <w:r w:rsidRPr="000A3C34">
        <w:rPr>
          <w:i/>
          <w:lang w:val="fr-FR"/>
        </w:rPr>
        <w:t>hut</w:t>
      </w:r>
      <w:r>
        <w:rPr>
          <w:lang w:val="fr-FR"/>
        </w:rPr>
        <w:t>) à base en pierre (BIB 3081)</w:t>
      </w:r>
    </w:p>
    <w:p w14:paraId="517142C7" w14:textId="77777777" w:rsidR="000A3C34" w:rsidRDefault="000A3C34" w:rsidP="00FB2CE2">
      <w:pPr>
        <w:jc w:val="both"/>
        <w:rPr>
          <w:lang w:val="fr-FR"/>
        </w:rPr>
      </w:pPr>
    </w:p>
    <w:p w14:paraId="011B9CD8" w14:textId="77777777" w:rsidR="000A3C34" w:rsidRDefault="000A3C34" w:rsidP="000A3C34">
      <w:pPr>
        <w:pStyle w:val="Heading4"/>
      </w:pPr>
      <w:bookmarkStart w:id="3349" w:name="Sit_Setefilla_Mesa_per2"/>
      <w:r>
        <w:t>phase 2</w:t>
      </w:r>
    </w:p>
    <w:bookmarkEnd w:id="3349"/>
    <w:p w14:paraId="1B5CC810" w14:textId="77777777" w:rsidR="000A3C34" w:rsidRDefault="000A3C34" w:rsidP="00FB2CE2">
      <w:pPr>
        <w:jc w:val="both"/>
        <w:rPr>
          <w:lang w:val="fr-FR"/>
        </w:rPr>
      </w:pPr>
    </w:p>
    <w:p w14:paraId="5173CD21" w14:textId="4C36F920" w:rsidR="000A3C34" w:rsidRDefault="000A3C34" w:rsidP="00FB2CE2">
      <w:pPr>
        <w:jc w:val="both"/>
        <w:rPr>
          <w:lang w:val="fr-FR"/>
        </w:rPr>
      </w:pPr>
      <w:r>
        <w:rPr>
          <w:lang w:val="fr-FR"/>
        </w:rPr>
        <w:t>LBA, cabanes (</w:t>
      </w:r>
      <w:r w:rsidRPr="000A3C34">
        <w:rPr>
          <w:i/>
          <w:lang w:val="fr-FR"/>
        </w:rPr>
        <w:t>hut</w:t>
      </w:r>
      <w:r>
        <w:rPr>
          <w:lang w:val="fr-FR"/>
        </w:rPr>
        <w:t xml:space="preserve">) dispersées, premières attestations de métallurgie (BIB 3081) céramiques </w:t>
      </w:r>
      <w:hyperlink r:id="rId7865" w:anchor="Cul_Cogotas" w:history="1">
        <w:r w:rsidRPr="000A3C34">
          <w:rPr>
            <w:rStyle w:val="Hyperlink"/>
            <w:lang w:val="fr-FR"/>
          </w:rPr>
          <w:t>Cogotas</w:t>
        </w:r>
      </w:hyperlink>
      <w:r>
        <w:rPr>
          <w:lang w:val="fr-FR"/>
        </w:rPr>
        <w:t xml:space="preserve"> (BIB 3081) probable période de la stèle de Setefilla (BIB 3081)</w:t>
      </w:r>
    </w:p>
    <w:p w14:paraId="62913C9F" w14:textId="77777777" w:rsidR="000A3C34" w:rsidRDefault="000A3C34" w:rsidP="000A3C34">
      <w:pPr>
        <w:pStyle w:val="Heading5"/>
      </w:pPr>
      <w:r>
        <w:t>phase 2b</w:t>
      </w:r>
    </w:p>
    <w:p w14:paraId="78CF88CF" w14:textId="77777777" w:rsidR="000A3C34" w:rsidRDefault="000A3C34" w:rsidP="000A3C34">
      <w:pPr>
        <w:rPr>
          <w:lang w:val="fr-FR"/>
        </w:rPr>
      </w:pPr>
      <w:r>
        <w:rPr>
          <w:lang w:val="fr-FR"/>
        </w:rPr>
        <w:t xml:space="preserve">contemporaine des premières crémations en urnes de la nécropole </w:t>
      </w:r>
      <w:r w:rsidRPr="000A3C34">
        <w:rPr>
          <w:lang w:val="fr-FR"/>
        </w:rPr>
        <w:t>(Brandherm and Krueger 2017, p. 310)</w:t>
      </w:r>
      <w:r>
        <w:rPr>
          <w:lang w:val="fr-FR"/>
        </w:rPr>
        <w:t xml:space="preserve"> (BIB 3081)</w:t>
      </w:r>
    </w:p>
    <w:p w14:paraId="4CC0605D" w14:textId="77777777" w:rsidR="000A3C34" w:rsidRDefault="000A3C34" w:rsidP="000A3C34">
      <w:pPr>
        <w:rPr>
          <w:lang w:val="fr-FR"/>
        </w:rPr>
      </w:pPr>
    </w:p>
    <w:p w14:paraId="0B3DB0AC" w14:textId="77777777" w:rsidR="000A3C34" w:rsidRDefault="000A3C34" w:rsidP="000A3C34">
      <w:pPr>
        <w:pStyle w:val="Heading4"/>
      </w:pPr>
      <w:r>
        <w:t>phase 3</w:t>
      </w:r>
    </w:p>
    <w:p w14:paraId="58AF64A4" w14:textId="77777777" w:rsidR="000A3C34" w:rsidRDefault="000A3C34" w:rsidP="000A3C34">
      <w:pPr>
        <w:rPr>
          <w:lang w:val="fr-FR"/>
        </w:rPr>
      </w:pPr>
    </w:p>
    <w:p w14:paraId="5BB4BD38" w14:textId="77777777" w:rsidR="000A3C34" w:rsidRPr="000A3C34" w:rsidRDefault="000A3C34" w:rsidP="000A3C34">
      <w:pPr>
        <w:rPr>
          <w:lang w:val="fr-FR"/>
        </w:rPr>
      </w:pPr>
      <w:r>
        <w:rPr>
          <w:lang w:val="fr-FR"/>
        </w:rPr>
        <w:t>EIA, période Orientalisante, importance de la métallurgie, notamment du cuivre et du fer (</w:t>
      </w:r>
      <w:r w:rsidRPr="000A3C34">
        <w:rPr>
          <w:i/>
          <w:lang w:val="fr-FR"/>
        </w:rPr>
        <w:t>iron smelting</w:t>
      </w:r>
      <w:r>
        <w:rPr>
          <w:lang w:val="fr-FR"/>
        </w:rPr>
        <w:t>), apparition des céramique au tour (</w:t>
      </w:r>
      <w:r w:rsidRPr="000A3C34">
        <w:rPr>
          <w:i/>
          <w:lang w:val="fr-FR"/>
        </w:rPr>
        <w:t>wheel-thrown pottery</w:t>
      </w:r>
      <w:r>
        <w:rPr>
          <w:lang w:val="fr-FR"/>
        </w:rPr>
        <w:t>) (BIB 3081)</w:t>
      </w:r>
    </w:p>
    <w:p w14:paraId="3FCBFEC9" w14:textId="77777777" w:rsidR="000A3C34" w:rsidRDefault="000A3C34" w:rsidP="00FB2CE2">
      <w:pPr>
        <w:jc w:val="both"/>
        <w:rPr>
          <w:lang w:val="fr-FR"/>
        </w:rPr>
      </w:pPr>
    </w:p>
    <w:p w14:paraId="0FFA3F03" w14:textId="77777777" w:rsidR="000A3C34" w:rsidRDefault="000A3C34" w:rsidP="000A3C34">
      <w:pPr>
        <w:pStyle w:val="Heading4"/>
      </w:pPr>
      <w:r>
        <w:t>phase 5</w:t>
      </w:r>
    </w:p>
    <w:p w14:paraId="0E500F57" w14:textId="77777777" w:rsidR="000A3C34" w:rsidRDefault="000A3C34" w:rsidP="00FB2CE2">
      <w:pPr>
        <w:jc w:val="both"/>
        <w:rPr>
          <w:lang w:val="fr-FR"/>
        </w:rPr>
      </w:pPr>
    </w:p>
    <w:p w14:paraId="30692764" w14:textId="77777777" w:rsidR="000A3C34" w:rsidRDefault="000A3C34" w:rsidP="00FB2CE2">
      <w:pPr>
        <w:jc w:val="both"/>
        <w:rPr>
          <w:lang w:val="fr-FR"/>
        </w:rPr>
      </w:pPr>
      <w:r>
        <w:rPr>
          <w:lang w:val="fr-FR"/>
        </w:rPr>
        <w:t>LIA (BIB 3081) fin de l'occupation (BIB 3081)</w:t>
      </w:r>
    </w:p>
    <w:p w14:paraId="4D18F64D" w14:textId="77777777" w:rsidR="00FB2CE2" w:rsidRDefault="00FB2CE2" w:rsidP="00FB2CE2">
      <w:pPr>
        <w:jc w:val="both"/>
        <w:rPr>
          <w:lang w:val="fr-FR"/>
        </w:rPr>
      </w:pPr>
    </w:p>
    <w:p w14:paraId="51ADD30B" w14:textId="77777777" w:rsidR="001800FD" w:rsidRPr="00FB2CE2" w:rsidRDefault="001800FD" w:rsidP="00866860">
      <w:pPr>
        <w:jc w:val="both"/>
        <w:rPr>
          <w:lang w:val="fr-FR"/>
        </w:rPr>
      </w:pPr>
    </w:p>
    <w:p w14:paraId="14863C7E" w14:textId="77777777" w:rsidR="001800FD" w:rsidRDefault="00FB2CE2" w:rsidP="001800FD">
      <w:pPr>
        <w:pStyle w:val="Heading2"/>
      </w:pPr>
      <w:bookmarkStart w:id="3350" w:name="Sit_Setefilla_Necr"/>
      <w:r>
        <w:t>nécropole</w:t>
      </w:r>
    </w:p>
    <w:bookmarkEnd w:id="3350"/>
    <w:p w14:paraId="7CCB6C09" w14:textId="77777777" w:rsidR="001800FD" w:rsidRPr="00FB2CE2" w:rsidRDefault="001800FD" w:rsidP="00866860">
      <w:pPr>
        <w:jc w:val="both"/>
        <w:rPr>
          <w:lang w:val="fr-FR"/>
        </w:rPr>
      </w:pPr>
    </w:p>
    <w:p w14:paraId="22FC934D" w14:textId="2A317E29" w:rsidR="001800FD" w:rsidRDefault="00F87757" w:rsidP="00866860">
      <w:pPr>
        <w:jc w:val="both"/>
        <w:rPr>
          <w:lang w:val="fr-FR"/>
        </w:rPr>
      </w:pPr>
      <w:r w:rsidRPr="00F87757">
        <w:rPr>
          <w:lang w:val="fr-FR"/>
        </w:rPr>
        <w:t>nécropole</w:t>
      </w:r>
      <w:r>
        <w:rPr>
          <w:lang w:val="fr-FR"/>
        </w:rPr>
        <w:t xml:space="preserve"> dans les basses plaines du Guadalquivir </w:t>
      </w:r>
      <w:r>
        <w:rPr>
          <w:lang w:val="fr-FR" w:eastAsia="fr-FR"/>
        </w:rPr>
        <w:t xml:space="preserve">(BIB 3081) </w:t>
      </w:r>
      <w:r w:rsidR="00FB2CE2" w:rsidRPr="00FB2CE2">
        <w:rPr>
          <w:lang w:val="fr-FR"/>
        </w:rPr>
        <w:t>en aval de l</w:t>
      </w:r>
      <w:r>
        <w:rPr>
          <w:lang w:val="fr-FR"/>
        </w:rPr>
        <w:t xml:space="preserve">' </w:t>
      </w:r>
      <w:hyperlink r:id="rId7866" w:anchor="Sit_Setefilla_Mesa" w:history="1">
        <w:r w:rsidRPr="00F87757">
          <w:rPr>
            <w:rStyle w:val="Hyperlink"/>
            <w:lang w:val="fr-FR"/>
          </w:rPr>
          <w:t>habitat</w:t>
        </w:r>
      </w:hyperlink>
      <w:r w:rsidR="00FB2CE2" w:rsidRPr="00FB2CE2">
        <w:rPr>
          <w:lang w:val="fr-FR"/>
        </w:rPr>
        <w:t xml:space="preserve"> (SS BIB)</w:t>
      </w:r>
      <w:r w:rsidR="00FB2CE2">
        <w:rPr>
          <w:lang w:val="fr-FR"/>
        </w:rPr>
        <w:t xml:space="preserve"> </w:t>
      </w:r>
      <w:r w:rsidR="00FB2CE2" w:rsidRPr="0032190F">
        <w:rPr>
          <w:lang w:val="fr-FR"/>
        </w:rPr>
        <w:t xml:space="preserve">nécropole </w:t>
      </w:r>
      <w:hyperlink r:id="rId7867" w:anchor="Cul_Orientalisant" w:history="1">
        <w:r w:rsidR="00FB2CE2" w:rsidRPr="0032190F">
          <w:rPr>
            <w:rStyle w:val="Hyperlink"/>
            <w:lang w:val="fr-FR"/>
          </w:rPr>
          <w:t>orientalisante</w:t>
        </w:r>
      </w:hyperlink>
      <w:r w:rsidR="00FB2CE2" w:rsidRPr="0032190F">
        <w:rPr>
          <w:lang w:val="fr-FR"/>
        </w:rPr>
        <w:t xml:space="preserve"> (vers le 7</w:t>
      </w:r>
      <w:r w:rsidR="00FB2CE2" w:rsidRPr="0032190F">
        <w:rPr>
          <w:vertAlign w:val="superscript"/>
          <w:lang w:val="fr-FR"/>
        </w:rPr>
        <w:t>e</w:t>
      </w:r>
      <w:r w:rsidR="00FB2CE2" w:rsidRPr="0032190F">
        <w:rPr>
          <w:lang w:val="fr-FR"/>
        </w:rPr>
        <w:t>-6</w:t>
      </w:r>
      <w:r w:rsidR="00FB2CE2" w:rsidRPr="0032190F">
        <w:rPr>
          <w:vertAlign w:val="superscript"/>
          <w:lang w:val="fr-FR"/>
        </w:rPr>
        <w:t>e</w:t>
      </w:r>
      <w:r w:rsidR="00FB2CE2" w:rsidRPr="0032190F">
        <w:rPr>
          <w:lang w:val="fr-FR"/>
        </w:rPr>
        <w:t xml:space="preserve"> aec) (BIB 2177 p. 17, p. 79)</w:t>
      </w:r>
      <w:r w:rsidR="00FB2CE2">
        <w:rPr>
          <w:lang w:val="fr-FR"/>
        </w:rPr>
        <w:t xml:space="preserve"> Orientalisant 2 (ca. 725-625) (BIB 2187)</w:t>
      </w:r>
    </w:p>
    <w:p w14:paraId="4EABB887" w14:textId="77777777" w:rsidR="00F87757" w:rsidRDefault="00F87757" w:rsidP="00866860">
      <w:pPr>
        <w:jc w:val="both"/>
        <w:rPr>
          <w:lang w:val="fr-FR" w:eastAsia="fr-FR"/>
        </w:rPr>
      </w:pPr>
      <w:r>
        <w:rPr>
          <w:lang w:val="fr-FR"/>
        </w:rPr>
        <w:t xml:space="preserve">Utilisée du début du 2e millénaire à l'Antiquité </w:t>
      </w:r>
      <w:r w:rsidRPr="00F87757">
        <w:rPr>
          <w:lang w:val="fr-FR"/>
        </w:rPr>
        <w:t>(Aubet 1975, 1978, 1997, p. 167, 2009, p. 84).</w:t>
      </w:r>
      <w:r w:rsidRPr="00F87757">
        <w:rPr>
          <w:lang w:val="fr-FR" w:eastAsia="fr-FR"/>
        </w:rPr>
        <w:t xml:space="preserve"> </w:t>
      </w:r>
      <w:r>
        <w:rPr>
          <w:lang w:val="fr-FR" w:eastAsia="fr-FR"/>
        </w:rPr>
        <w:t>(BIB 3081)</w:t>
      </w:r>
    </w:p>
    <w:p w14:paraId="2CD2FECB" w14:textId="77777777" w:rsidR="00F87757" w:rsidRDefault="00F87757" w:rsidP="00866860">
      <w:pPr>
        <w:jc w:val="both"/>
        <w:rPr>
          <w:lang w:val="fr-FR" w:eastAsia="fr-FR"/>
        </w:rPr>
      </w:pPr>
      <w:r>
        <w:rPr>
          <w:lang w:val="fr-FR" w:eastAsia="fr-FR"/>
        </w:rPr>
        <w:t>Plusieurs tumuli, dont certains couvrent de large chambres funéraires de l'EIA, quelques tombes du IA et 6 tombes romaines (BIB 3081)</w:t>
      </w:r>
    </w:p>
    <w:p w14:paraId="35856CDE" w14:textId="77777777" w:rsidR="00F87757" w:rsidRDefault="00F87757" w:rsidP="00866860">
      <w:pPr>
        <w:jc w:val="both"/>
        <w:rPr>
          <w:lang w:val="fr-FR" w:eastAsia="fr-FR"/>
        </w:rPr>
      </w:pPr>
    </w:p>
    <w:p w14:paraId="5AAE4030" w14:textId="77777777" w:rsidR="00F87757" w:rsidRDefault="00F87757" w:rsidP="00F87757">
      <w:pPr>
        <w:pStyle w:val="Heading3"/>
      </w:pPr>
      <w:r>
        <w:t>tumuli</w:t>
      </w:r>
    </w:p>
    <w:p w14:paraId="69E14C79" w14:textId="77777777" w:rsidR="00F87757" w:rsidRDefault="00F87757" w:rsidP="001F5817">
      <w:pPr>
        <w:jc w:val="both"/>
        <w:rPr>
          <w:lang w:val="fr-FR" w:eastAsia="fr-FR"/>
        </w:rPr>
      </w:pPr>
      <w:r>
        <w:rPr>
          <w:lang w:val="fr-FR"/>
        </w:rPr>
        <w:t xml:space="preserve">La céramique récoltée aux alentours montre des </w:t>
      </w:r>
      <w:r>
        <w:rPr>
          <w:lang w:val="fr-FR" w:eastAsia="fr-FR"/>
        </w:rPr>
        <w:t xml:space="preserve">bols de type </w:t>
      </w:r>
      <w:r w:rsidRPr="00F87757">
        <w:rPr>
          <w:i/>
          <w:lang w:val="fr-FR" w:eastAsia="fr-FR"/>
        </w:rPr>
        <w:t>cazuelas</w:t>
      </w:r>
      <w:r>
        <w:rPr>
          <w:lang w:val="fr-FR" w:eastAsia="fr-FR"/>
        </w:rPr>
        <w:t xml:space="preserve"> attribués au LBA/EIA, dont une décoration réticulée interne type '</w:t>
      </w:r>
      <w:r w:rsidRPr="00F87757">
        <w:rPr>
          <w:i/>
          <w:lang w:val="fr-FR" w:eastAsia="fr-FR"/>
        </w:rPr>
        <w:t>reticulada bruñida</w:t>
      </w:r>
      <w:r>
        <w:rPr>
          <w:lang w:val="fr-FR" w:eastAsia="fr-FR"/>
        </w:rPr>
        <w:t>' (BIB 3081) v. Mirasivienne</w:t>
      </w:r>
    </w:p>
    <w:p w14:paraId="033FB266" w14:textId="77777777" w:rsidR="00F87757" w:rsidRPr="00F87757" w:rsidRDefault="00F87757" w:rsidP="001F5817">
      <w:pPr>
        <w:jc w:val="both"/>
        <w:rPr>
          <w:lang w:val="fr-FR" w:eastAsia="fr-FR"/>
        </w:rPr>
      </w:pPr>
      <w:r>
        <w:rPr>
          <w:lang w:val="fr-FR" w:eastAsia="fr-FR"/>
        </w:rPr>
        <w:t xml:space="preserve">Tumuli à incinération avec des témoins de fréquentation durant le LBA (1400/1250-840/820 BC) avec des urnes biconiques (= </w:t>
      </w:r>
      <w:r w:rsidRPr="00F87757">
        <w:rPr>
          <w:i/>
          <w:lang w:val="fr-FR" w:eastAsia="fr-FR"/>
        </w:rPr>
        <w:t>hand-made biconical urns</w:t>
      </w:r>
      <w:r>
        <w:rPr>
          <w:lang w:val="fr-FR" w:eastAsia="fr-FR"/>
        </w:rPr>
        <w:t>) et des '</w:t>
      </w:r>
      <w:r w:rsidRPr="00F87757">
        <w:rPr>
          <w:i/>
          <w:lang w:val="fr-FR" w:eastAsia="fr-FR"/>
        </w:rPr>
        <w:t>hand-made</w:t>
      </w:r>
      <w:r>
        <w:rPr>
          <w:lang w:val="fr-FR" w:eastAsia="fr-FR"/>
        </w:rPr>
        <w:t xml:space="preserve"> à charbon </w:t>
      </w:r>
      <w:r w:rsidRPr="00F87757">
        <w:rPr>
          <w:i/>
          <w:lang w:val="fr-FR" w:eastAsia="fr-FR"/>
        </w:rPr>
        <w:t>urns</w:t>
      </w:r>
      <w:r>
        <w:rPr>
          <w:lang w:val="fr-FR" w:eastAsia="fr-FR"/>
        </w:rPr>
        <w:t>' du 12e - fin/milieu 8e s ; l'EIA/phase de transition (840/820-770/750 BC) ; Orientalisant (BIB 3081)</w:t>
      </w:r>
    </w:p>
    <w:p w14:paraId="3DABB0DF" w14:textId="77777777" w:rsidR="00F87757" w:rsidRDefault="00F87757" w:rsidP="00866860">
      <w:pPr>
        <w:jc w:val="both"/>
        <w:rPr>
          <w:lang w:val="fr-FR"/>
        </w:rPr>
      </w:pPr>
    </w:p>
    <w:p w14:paraId="7EAD2F3B" w14:textId="77777777" w:rsidR="00F87757" w:rsidRDefault="00F87757" w:rsidP="00F87757">
      <w:pPr>
        <w:pStyle w:val="Heading4"/>
      </w:pPr>
      <w:bookmarkStart w:id="3351" w:name="Sit_Setefilla_Necr_tumulus_A"/>
      <w:r>
        <w:t>tumulus A</w:t>
      </w:r>
    </w:p>
    <w:bookmarkEnd w:id="3351"/>
    <w:p w14:paraId="54F9E192" w14:textId="77777777" w:rsidR="00F87757" w:rsidRPr="00F87757" w:rsidRDefault="00F87757" w:rsidP="00F87757">
      <w:pPr>
        <w:rPr>
          <w:i/>
          <w:sz w:val="20"/>
          <w:lang w:val="fr-FR" w:eastAsia="fr-FR"/>
        </w:rPr>
      </w:pPr>
      <w:r w:rsidRPr="00F87757">
        <w:rPr>
          <w:i/>
          <w:sz w:val="20"/>
          <w:lang w:val="fr-FR" w:eastAsia="fr-FR"/>
        </w:rPr>
        <w:t>mound A</w:t>
      </w:r>
    </w:p>
    <w:p w14:paraId="114F70B0" w14:textId="77777777" w:rsidR="00F87757" w:rsidRDefault="00F87757" w:rsidP="00866860">
      <w:pPr>
        <w:jc w:val="both"/>
        <w:rPr>
          <w:lang w:val="fr-FR"/>
        </w:rPr>
      </w:pPr>
    </w:p>
    <w:p w14:paraId="2FA2D0D4" w14:textId="77777777" w:rsidR="00F87757" w:rsidRDefault="00F87757" w:rsidP="00F87757">
      <w:pPr>
        <w:jc w:val="both"/>
        <w:rPr>
          <w:lang w:val="fr-FR"/>
        </w:rPr>
      </w:pPr>
      <w:r>
        <w:rPr>
          <w:lang w:val="fr-FR"/>
        </w:rPr>
        <w:lastRenderedPageBreak/>
        <w:t xml:space="preserve">Tumulus couvrant plusieurs fosses à incinérations du LBA/EIA d'après les 14C </w:t>
      </w:r>
      <w:r w:rsidR="001F5817">
        <w:rPr>
          <w:lang w:val="fr-FR"/>
        </w:rPr>
        <w:t>(BIB 3127)</w:t>
      </w:r>
      <w:r>
        <w:rPr>
          <w:lang w:val="fr-FR" w:eastAsia="fr-FR"/>
        </w:rPr>
        <w:t>(BIB 3081)</w:t>
      </w:r>
      <w:r w:rsidR="00EA34C5">
        <w:rPr>
          <w:lang w:val="fr-FR" w:eastAsia="fr-FR"/>
        </w:rPr>
        <w:t xml:space="preserve">. </w:t>
      </w:r>
      <w:r>
        <w:rPr>
          <w:lang w:val="fr-FR" w:eastAsia="fr-FR"/>
        </w:rPr>
        <w:t xml:space="preserve">Ce tumulus a été lui-même recouvert par un tulus du EIA contenant une chambre funéraire (BIB 3081). Sur le contour du tumulus A, 8 stèles </w:t>
      </w:r>
      <w:r w:rsidRPr="00F87757">
        <w:rPr>
          <w:i/>
          <w:lang w:val="fr-FR" w:eastAsia="fr-FR"/>
        </w:rPr>
        <w:t>'plain'</w:t>
      </w:r>
      <w:r>
        <w:rPr>
          <w:lang w:val="fr-FR" w:eastAsia="fr-FR"/>
        </w:rPr>
        <w:t>, en roches non-locales, de 1 m de haut ont été trouvées (BIB 3081)</w:t>
      </w:r>
    </w:p>
    <w:p w14:paraId="14321409" w14:textId="77777777" w:rsidR="00F87757" w:rsidRDefault="00F87757" w:rsidP="00866860">
      <w:pPr>
        <w:jc w:val="both"/>
        <w:rPr>
          <w:lang w:val="fr-FR"/>
        </w:rPr>
      </w:pPr>
    </w:p>
    <w:p w14:paraId="60374787" w14:textId="77777777" w:rsidR="00F87757" w:rsidRDefault="00F87757" w:rsidP="00866860">
      <w:pPr>
        <w:jc w:val="both"/>
        <w:rPr>
          <w:lang w:val="fr-FR"/>
        </w:rPr>
      </w:pPr>
    </w:p>
    <w:p w14:paraId="43BFF0F7" w14:textId="77777777" w:rsidR="00F87757" w:rsidRDefault="00F87757" w:rsidP="00F87757">
      <w:pPr>
        <w:pStyle w:val="Heading4"/>
      </w:pPr>
      <w:bookmarkStart w:id="3352" w:name="Sit_Setefilla_Necr_tumulus_B"/>
      <w:r>
        <w:t>tumulus B</w:t>
      </w:r>
    </w:p>
    <w:bookmarkEnd w:id="3352"/>
    <w:p w14:paraId="358C154A" w14:textId="77777777" w:rsidR="00F87757" w:rsidRPr="00F87757" w:rsidRDefault="00F87757" w:rsidP="00F87757">
      <w:pPr>
        <w:rPr>
          <w:i/>
          <w:sz w:val="20"/>
          <w:lang w:val="fr-FR" w:eastAsia="fr-FR"/>
        </w:rPr>
      </w:pPr>
      <w:r w:rsidRPr="00F87757">
        <w:rPr>
          <w:i/>
          <w:sz w:val="20"/>
          <w:lang w:val="fr-FR" w:eastAsia="fr-FR"/>
        </w:rPr>
        <w:t>mound B</w:t>
      </w:r>
    </w:p>
    <w:p w14:paraId="5A197E64" w14:textId="77777777" w:rsidR="00F87757" w:rsidRDefault="00F87757" w:rsidP="00F87757">
      <w:pPr>
        <w:rPr>
          <w:lang w:val="fr-FR" w:eastAsia="fr-FR"/>
        </w:rPr>
      </w:pPr>
    </w:p>
    <w:p w14:paraId="1F12993F" w14:textId="77777777" w:rsidR="00F87757" w:rsidRPr="00F87757" w:rsidRDefault="00F87757" w:rsidP="001F5817">
      <w:pPr>
        <w:jc w:val="both"/>
        <w:rPr>
          <w:lang w:val="fr-FR" w:eastAsia="fr-FR"/>
        </w:rPr>
      </w:pPr>
      <w:r>
        <w:rPr>
          <w:lang w:val="fr-FR"/>
        </w:rPr>
        <w:t xml:space="preserve">Tumulus couvrant plusieurs fosses à incinérations du LBA/EIA d'après les 14C </w:t>
      </w:r>
      <w:r w:rsidR="001F5817">
        <w:rPr>
          <w:lang w:val="fr-FR"/>
        </w:rPr>
        <w:t>(BIB 3127)</w:t>
      </w:r>
      <w:r w:rsidR="001F5817">
        <w:rPr>
          <w:lang w:val="fr-FR" w:eastAsia="fr-FR"/>
        </w:rPr>
        <w:t xml:space="preserve"> </w:t>
      </w:r>
      <w:r>
        <w:rPr>
          <w:lang w:val="fr-FR" w:eastAsia="fr-FR"/>
        </w:rPr>
        <w:t>(BIB 3081)</w:t>
      </w:r>
      <w:r w:rsidR="001F5817">
        <w:rPr>
          <w:lang w:val="fr-FR" w:eastAsia="fr-FR"/>
        </w:rPr>
        <w:t xml:space="preserve"> </w:t>
      </w:r>
      <w:r>
        <w:rPr>
          <w:lang w:val="fr-FR" w:eastAsia="fr-FR"/>
        </w:rPr>
        <w:t xml:space="preserve">30 urnes et plusieurs plats et bols déposés sur un temps long d'après les 14C (BIB 3081) 1 stèle </w:t>
      </w:r>
      <w:r w:rsidRPr="00F87757">
        <w:rPr>
          <w:i/>
          <w:lang w:val="fr-FR" w:eastAsia="fr-FR"/>
        </w:rPr>
        <w:t>'plain'</w:t>
      </w:r>
      <w:r>
        <w:rPr>
          <w:lang w:val="fr-FR" w:eastAsia="fr-FR"/>
        </w:rPr>
        <w:t xml:space="preserve"> (BIB 3081)</w:t>
      </w:r>
    </w:p>
    <w:p w14:paraId="278DD457" w14:textId="77777777" w:rsidR="00FB2CE2" w:rsidRPr="00FB2CE2" w:rsidRDefault="00FB2CE2" w:rsidP="00866860">
      <w:pPr>
        <w:jc w:val="both"/>
        <w:rPr>
          <w:lang w:val="fr-FR"/>
        </w:rPr>
      </w:pPr>
    </w:p>
    <w:p w14:paraId="0717C7E7" w14:textId="77777777" w:rsidR="001800FD" w:rsidRDefault="001800FD" w:rsidP="001800FD">
      <w:pPr>
        <w:pStyle w:val="Heading2"/>
      </w:pPr>
      <w:bookmarkStart w:id="3353" w:name="Sit_Setefilla_stele"/>
      <w:r>
        <w:t>stèle</w:t>
      </w:r>
    </w:p>
    <w:bookmarkEnd w:id="3353"/>
    <w:p w14:paraId="365CA888" w14:textId="77777777" w:rsidR="001800FD" w:rsidRDefault="001800FD" w:rsidP="00866860">
      <w:pPr>
        <w:jc w:val="both"/>
        <w:rPr>
          <w:lang w:val="fr-FR"/>
        </w:rPr>
      </w:pPr>
    </w:p>
    <w:p w14:paraId="1BBA4B6A" w14:textId="0552ED17" w:rsidR="00496DB8" w:rsidRDefault="00000000" w:rsidP="00195A6F">
      <w:pPr>
        <w:rPr>
          <w:lang w:val="fr-FR"/>
        </w:rPr>
      </w:pPr>
      <w:hyperlink r:id="rId7868" w:anchor="Cul_Extremadura_per_Celestino2011_IIIc" w:history="1">
        <w:r w:rsidR="002E3DE4" w:rsidRPr="00647A2A">
          <w:rPr>
            <w:rStyle w:val="Hyperlink"/>
            <w:lang w:val="fr-FR"/>
          </w:rPr>
          <w:t>type I</w:t>
        </w:r>
        <w:r w:rsidR="002E3DE4">
          <w:rPr>
            <w:rStyle w:val="Hyperlink"/>
            <w:lang w:val="fr-FR"/>
          </w:rPr>
          <w:t>IIC</w:t>
        </w:r>
      </w:hyperlink>
      <w:r w:rsidR="002E3DE4" w:rsidRPr="00647A2A">
        <w:rPr>
          <w:lang w:val="fr-FR"/>
        </w:rPr>
        <w:t xml:space="preserve"> (BIB 3063)</w:t>
      </w:r>
      <w:r w:rsidR="002E3DE4">
        <w:rPr>
          <w:lang w:val="fr-FR"/>
        </w:rPr>
        <w:t xml:space="preserve">, </w:t>
      </w:r>
      <w:hyperlink r:id="rId7869" w:anchor="Cul_Extremadura_per_GuardaminoA" w:history="1">
        <w:r w:rsidR="00195A6F" w:rsidRPr="00195A6F">
          <w:rPr>
            <w:rStyle w:val="Hyperlink"/>
            <w:lang w:val="fr-FR"/>
          </w:rPr>
          <w:t>format A</w:t>
        </w:r>
      </w:hyperlink>
      <w:r w:rsidR="00195A6F" w:rsidRPr="00195A6F">
        <w:rPr>
          <w:lang w:val="fr-FR"/>
        </w:rPr>
        <w:t xml:space="preserve"> (BIB 2172, BIB 2187) </w:t>
      </w:r>
      <w:hyperlink r:id="rId7870" w:anchor="Cul_Extremadura_per_fases_Intermed" w:history="1">
        <w:r w:rsidR="00195A6F">
          <w:rPr>
            <w:rStyle w:val="Hyperlink"/>
            <w:lang w:val="fr-FR"/>
          </w:rPr>
          <w:t>p</w:t>
        </w:r>
        <w:r w:rsidR="00195A6F" w:rsidRPr="006929E9">
          <w:rPr>
            <w:rStyle w:val="Hyperlink"/>
            <w:lang w:val="fr-FR"/>
          </w:rPr>
          <w:t>hase intermédiaire</w:t>
        </w:r>
      </w:hyperlink>
      <w:r w:rsidR="00195A6F">
        <w:rPr>
          <w:lang w:val="fr-FR"/>
        </w:rPr>
        <w:t xml:space="preserve"> (BIB 2868)</w:t>
      </w:r>
      <w:r w:rsidR="006702EA">
        <w:rPr>
          <w:lang w:val="fr-FR"/>
        </w:rPr>
        <w:t xml:space="preserve">, </w:t>
      </w:r>
      <w:r w:rsidR="006702EA" w:rsidRPr="006702EA">
        <w:rPr>
          <w:i/>
          <w:lang w:val="fr-FR"/>
        </w:rPr>
        <w:t xml:space="preserve">gr. </w:t>
      </w:r>
      <w:hyperlink r:id="rId7871" w:anchor="Cul_Steles_Epigraphes" w:history="1">
        <w:r w:rsidR="006702EA" w:rsidRPr="006702EA">
          <w:rPr>
            <w:rStyle w:val="Hyperlink"/>
            <w:i/>
            <w:lang w:val="fr-FR"/>
          </w:rPr>
          <w:t>stèles épigraphes</w:t>
        </w:r>
      </w:hyperlink>
      <w:r w:rsidR="006702EA" w:rsidRPr="006702EA">
        <w:rPr>
          <w:i/>
          <w:lang w:val="fr-FR"/>
        </w:rPr>
        <w:t xml:space="preserve"> (BIB 2051)</w:t>
      </w:r>
    </w:p>
    <w:p w14:paraId="54EBEB76" w14:textId="77777777" w:rsidR="002E3DE4" w:rsidRDefault="002E3DE4" w:rsidP="00866860">
      <w:pPr>
        <w:jc w:val="both"/>
        <w:rPr>
          <w:lang w:val="fr-FR"/>
        </w:rPr>
      </w:pPr>
    </w:p>
    <w:p w14:paraId="79B4F26B" w14:textId="77777777" w:rsidR="002E3DE4" w:rsidRDefault="002E3DE4" w:rsidP="002E3DE4">
      <w:pPr>
        <w:pStyle w:val="Heading3"/>
      </w:pPr>
      <w:r>
        <w:t>thème</w:t>
      </w:r>
    </w:p>
    <w:p w14:paraId="2DC4E9EF" w14:textId="13D5344E" w:rsidR="002E3DE4" w:rsidRPr="002E3DE4" w:rsidRDefault="00000000" w:rsidP="002E3DE4">
      <w:pPr>
        <w:rPr>
          <w:lang w:val="fr-FR" w:eastAsia="fr-FR"/>
        </w:rPr>
      </w:pPr>
      <w:hyperlink r:id="rId7872" w:anchor="Cul_Art_TAC_T_a_personnage" w:history="1">
        <w:r w:rsidR="002E3DE4" w:rsidRPr="00666BEE">
          <w:rPr>
            <w:rStyle w:val="Hyperlink"/>
            <w:lang w:val="fr-FR"/>
          </w:rPr>
          <w:t>personnage</w:t>
        </w:r>
      </w:hyperlink>
      <w:r w:rsidR="002E3DE4" w:rsidRPr="00E00D89">
        <w:rPr>
          <w:lang w:val="fr-FR"/>
        </w:rPr>
        <w:t xml:space="preserve"> </w:t>
      </w:r>
      <w:r w:rsidR="002E3DE4">
        <w:rPr>
          <w:lang w:val="fr-FR"/>
        </w:rPr>
        <w:t xml:space="preserve">casque </w:t>
      </w:r>
      <w:r w:rsidR="002E3DE4" w:rsidRPr="00E00D89">
        <w:rPr>
          <w:lang w:val="fr-FR"/>
        </w:rPr>
        <w:t xml:space="preserve">avec une </w:t>
      </w:r>
      <w:hyperlink r:id="rId7873" w:anchor="Cul_Art_TAC_T_t_epee" w:history="1">
        <w:r w:rsidR="002E3DE4" w:rsidRPr="00666BEE">
          <w:rPr>
            <w:rStyle w:val="Hyperlink"/>
            <w:lang w:val="fr-FR"/>
          </w:rPr>
          <w:t>épée</w:t>
        </w:r>
      </w:hyperlink>
      <w:r w:rsidR="002E3DE4" w:rsidRPr="00E00D89">
        <w:rPr>
          <w:lang w:val="fr-FR"/>
        </w:rPr>
        <w:t xml:space="preserve"> à la </w:t>
      </w:r>
      <w:hyperlink r:id="rId7874" w:anchor="Cul_Art_TAC_T_t_ceinture" w:history="1">
        <w:r w:rsidR="002E3DE4" w:rsidRPr="00683577">
          <w:rPr>
            <w:rStyle w:val="Hyperlink"/>
            <w:lang w:val="fr-FR"/>
          </w:rPr>
          <w:t>ceinture</w:t>
        </w:r>
      </w:hyperlink>
      <w:r w:rsidR="002E3DE4" w:rsidRPr="00E00D89">
        <w:rPr>
          <w:lang w:val="fr-FR"/>
        </w:rPr>
        <w:t xml:space="preserve">, </w:t>
      </w:r>
      <w:hyperlink r:id="rId7875" w:anchor="Cul_Art_TAC_T_t_bouclier" w:history="1">
        <w:r w:rsidR="002E3DE4" w:rsidRPr="006E48F7">
          <w:rPr>
            <w:rStyle w:val="Hyperlink"/>
            <w:lang w:val="fr-FR"/>
          </w:rPr>
          <w:t>bouclier</w:t>
        </w:r>
      </w:hyperlink>
      <w:r w:rsidR="002E3DE4" w:rsidRPr="00E00D89">
        <w:rPr>
          <w:lang w:val="fr-FR"/>
        </w:rPr>
        <w:t xml:space="preserve"> (BIB 2172)</w:t>
      </w:r>
      <w:r w:rsidR="002E3DE4">
        <w:rPr>
          <w:lang w:val="fr-FR"/>
        </w:rPr>
        <w:t>.</w:t>
      </w:r>
    </w:p>
    <w:p w14:paraId="764F416D" w14:textId="77777777" w:rsidR="002E3DE4" w:rsidRDefault="002E3DE4" w:rsidP="00866860">
      <w:pPr>
        <w:jc w:val="both"/>
        <w:rPr>
          <w:lang w:val="fr-FR"/>
        </w:rPr>
      </w:pPr>
    </w:p>
    <w:p w14:paraId="598DD700" w14:textId="77777777" w:rsidR="002E3DE4" w:rsidRDefault="002E3DE4" w:rsidP="002E3DE4">
      <w:pPr>
        <w:pStyle w:val="Heading4"/>
      </w:pPr>
      <w:r>
        <w:t>casque</w:t>
      </w:r>
    </w:p>
    <w:p w14:paraId="317E0420" w14:textId="77777777" w:rsidR="002E3DE4" w:rsidRDefault="002E3DE4" w:rsidP="002E3DE4">
      <w:pPr>
        <w:rPr>
          <w:lang w:val="fr-FR" w:eastAsia="fr-FR"/>
        </w:rPr>
      </w:pPr>
    </w:p>
    <w:p w14:paraId="4A711365" w14:textId="0479C2AF" w:rsidR="002E3DE4" w:rsidRPr="002E3DE4" w:rsidRDefault="002E3DE4" w:rsidP="002E3DE4">
      <w:pPr>
        <w:rPr>
          <w:lang w:val="fr-FR" w:eastAsia="fr-FR"/>
        </w:rPr>
      </w:pPr>
      <w:r w:rsidRPr="0032190F">
        <w:rPr>
          <w:lang w:val="fr-FR"/>
        </w:rPr>
        <w:t xml:space="preserve">Représentation d’un </w:t>
      </w:r>
      <w:hyperlink r:id="rId7876" w:anchor="Cul_Art_TAC_T_t_casque" w:history="1">
        <w:r w:rsidRPr="006E48F7">
          <w:rPr>
            <w:rStyle w:val="Hyperlink"/>
            <w:lang w:val="fr-FR"/>
          </w:rPr>
          <w:t>casque</w:t>
        </w:r>
      </w:hyperlink>
      <w:r w:rsidRPr="00E00D89">
        <w:rPr>
          <w:lang w:val="fr-FR"/>
        </w:rPr>
        <w:t xml:space="preserve"> </w:t>
      </w:r>
      <w:r>
        <w:rPr>
          <w:lang w:val="fr-FR"/>
        </w:rPr>
        <w:t xml:space="preserve">conique </w:t>
      </w:r>
      <w:r w:rsidRPr="0032190F">
        <w:rPr>
          <w:lang w:val="fr-FR"/>
        </w:rPr>
        <w:t xml:space="preserve">correspondant à un exemplaire découvert à la </w:t>
      </w:r>
      <w:hyperlink r:id="rId7877" w:anchor="Sit_Huelva_Ria" w:history="1">
        <w:r w:rsidRPr="0032190F">
          <w:rPr>
            <w:rStyle w:val="Hyperlink"/>
            <w:lang w:val="fr-FR"/>
          </w:rPr>
          <w:t>Ria de Huelva</w:t>
        </w:r>
      </w:hyperlink>
      <w:r w:rsidRPr="0032190F">
        <w:rPr>
          <w:lang w:val="fr-FR"/>
        </w:rPr>
        <w:t>. (BIB 2187 p. 397)</w:t>
      </w:r>
    </w:p>
    <w:p w14:paraId="6F01E660" w14:textId="77777777" w:rsidR="002E3DE4" w:rsidRDefault="002E3DE4" w:rsidP="00866860">
      <w:pPr>
        <w:jc w:val="both"/>
        <w:rPr>
          <w:lang w:val="fr-FR"/>
        </w:rPr>
      </w:pPr>
    </w:p>
    <w:p w14:paraId="36EFE52A" w14:textId="77777777" w:rsidR="002E3DE4" w:rsidRDefault="002E3DE4" w:rsidP="002E3DE4">
      <w:pPr>
        <w:pStyle w:val="Heading4"/>
      </w:pPr>
      <w:r>
        <w:t>épée</w:t>
      </w:r>
    </w:p>
    <w:p w14:paraId="2C375280" w14:textId="232A6250" w:rsidR="00496DB8" w:rsidRDefault="002E3DE4" w:rsidP="00866860">
      <w:pPr>
        <w:jc w:val="both"/>
        <w:rPr>
          <w:lang w:val="fr-FR"/>
        </w:rPr>
      </w:pPr>
      <w:r w:rsidRPr="009E4D1D">
        <w:rPr>
          <w:lang w:val="fr-FR"/>
        </w:rPr>
        <w:t xml:space="preserve">épée gr. </w:t>
      </w:r>
      <w:hyperlink r:id="rId7878" w:anchor="Cul_Extremadura_T_epee_typ_Brandherm07_L" w:history="1">
        <w:r w:rsidRPr="009E4D1D">
          <w:rPr>
            <w:rStyle w:val="Hyperlink"/>
            <w:lang w:val="fr-FR"/>
          </w:rPr>
          <w:t>L</w:t>
        </w:r>
      </w:hyperlink>
      <w:r w:rsidRPr="009E4D1D">
        <w:rPr>
          <w:lang w:val="fr-FR"/>
        </w:rPr>
        <w:t xml:space="preserve"> (Brandhem 2007)</w:t>
      </w:r>
    </w:p>
    <w:p w14:paraId="6164D4F6" w14:textId="77777777" w:rsidR="002E3DE4" w:rsidRDefault="002E3DE4" w:rsidP="00866860">
      <w:pPr>
        <w:jc w:val="both"/>
        <w:rPr>
          <w:lang w:val="fr-FR"/>
        </w:rPr>
      </w:pPr>
    </w:p>
    <w:p w14:paraId="744AC0BF" w14:textId="77777777" w:rsidR="00496DB8" w:rsidRDefault="00496DB8" w:rsidP="00496DB8">
      <w:pPr>
        <w:pStyle w:val="Heading3"/>
      </w:pPr>
      <w:bookmarkStart w:id="3354" w:name="Sit_Setefilla_stele_sup"/>
      <w:r>
        <w:t>support</w:t>
      </w:r>
    </w:p>
    <w:bookmarkEnd w:id="3354"/>
    <w:p w14:paraId="72D1685A" w14:textId="77777777" w:rsidR="00496DB8" w:rsidRDefault="00496DB8" w:rsidP="00866860">
      <w:pPr>
        <w:jc w:val="both"/>
        <w:rPr>
          <w:lang w:val="fr-FR"/>
        </w:rPr>
      </w:pPr>
    </w:p>
    <w:p w14:paraId="669D4665" w14:textId="77777777" w:rsidR="00496DB8" w:rsidRDefault="00496DB8" w:rsidP="00496DB8">
      <w:pPr>
        <w:pStyle w:val="Heading4"/>
      </w:pPr>
      <w:bookmarkStart w:id="3355" w:name="Sit_Setefilla_stele_sup_prep"/>
      <w:r>
        <w:t>surface</w:t>
      </w:r>
    </w:p>
    <w:bookmarkEnd w:id="3355"/>
    <w:p w14:paraId="3AA27AB7" w14:textId="77777777" w:rsidR="00894CE0" w:rsidRPr="00E00D89" w:rsidRDefault="002E3DE4" w:rsidP="00866860">
      <w:pPr>
        <w:jc w:val="both"/>
        <w:rPr>
          <w:lang w:val="fr-FR"/>
        </w:rPr>
      </w:pPr>
      <w:r w:rsidRPr="0032190F">
        <w:rPr>
          <w:lang w:val="fr-FR"/>
        </w:rPr>
        <w:t>Cett</w:t>
      </w:r>
      <w:r>
        <w:rPr>
          <w:lang w:val="fr-FR"/>
        </w:rPr>
        <w:t xml:space="preserve">e stèle, </w:t>
      </w:r>
      <w:r w:rsidRPr="0032190F">
        <w:rPr>
          <w:lang w:val="fr-FR"/>
        </w:rPr>
        <w:t xml:space="preserve">étudiée par </w:t>
      </w:r>
      <w:r w:rsidR="00FB2CE2" w:rsidRPr="0032190F">
        <w:rPr>
          <w:lang w:val="fr-FR"/>
        </w:rPr>
        <w:t>RTI</w:t>
      </w:r>
      <w:r w:rsidR="00FB2CE2">
        <w:rPr>
          <w:lang w:val="fr-FR"/>
        </w:rPr>
        <w:t>, montre des traces de préparation</w:t>
      </w:r>
      <w:r w:rsidR="00FB2CE2" w:rsidRPr="0032190F">
        <w:rPr>
          <w:lang w:val="fr-FR"/>
        </w:rPr>
        <w:t xml:space="preserve"> </w:t>
      </w:r>
      <w:bookmarkStart w:id="3356" w:name="_Hlk123894088"/>
      <w:r w:rsidR="00FB2CE2" w:rsidRPr="0032190F">
        <w:rPr>
          <w:lang w:val="fr-FR"/>
        </w:rPr>
        <w:t>(BIB 2544)</w:t>
      </w:r>
      <w:bookmarkEnd w:id="3356"/>
    </w:p>
    <w:p w14:paraId="064A9926" w14:textId="77777777" w:rsidR="00CA4462" w:rsidRPr="00F36377" w:rsidRDefault="00CA4462" w:rsidP="00E00D89">
      <w:pPr>
        <w:rPr>
          <w:lang w:val="fr-FR"/>
        </w:rPr>
      </w:pPr>
    </w:p>
    <w:p w14:paraId="76E1F209" w14:textId="77777777" w:rsidR="00CA4462" w:rsidRDefault="00CA4462" w:rsidP="001800FD">
      <w:pPr>
        <w:pStyle w:val="Heading3"/>
      </w:pPr>
      <w:bookmarkStart w:id="3357" w:name="Sit_Setefilla_stele_ctx"/>
      <w:r>
        <w:t>contexte</w:t>
      </w:r>
    </w:p>
    <w:bookmarkEnd w:id="3357"/>
    <w:p w14:paraId="550F3C0E" w14:textId="77777777" w:rsidR="00CA4462" w:rsidRDefault="00CA4462" w:rsidP="001800FD">
      <w:pPr>
        <w:jc w:val="both"/>
        <w:rPr>
          <w:lang w:val="fr-FR"/>
        </w:rPr>
      </w:pPr>
      <w:r>
        <w:rPr>
          <w:lang w:val="fr-FR"/>
        </w:rPr>
        <w:t xml:space="preserve">Stèle du tumulus A </w:t>
      </w:r>
      <w:r w:rsidRPr="006702EA">
        <w:rPr>
          <w:lang w:val="fr-FR"/>
        </w:rPr>
        <w:t>(BIB 2051)</w:t>
      </w:r>
      <w:r>
        <w:rPr>
          <w:lang w:val="fr-FR"/>
        </w:rPr>
        <w:t xml:space="preserve"> </w:t>
      </w:r>
      <w:r w:rsidR="00FB2CE2">
        <w:rPr>
          <w:lang w:val="fr-FR"/>
        </w:rPr>
        <w:t>en remploi durant l' EIA comme dalle de couverture (BIB 3081) s</w:t>
      </w:r>
      <w:r w:rsidRPr="0032190F">
        <w:rPr>
          <w:lang w:val="fr-FR"/>
        </w:rPr>
        <w:t>tèle réemployée (BIB 2172 p. 262) en contexte d’une nécropole (BIB 2177 p. 17, p. 79)</w:t>
      </w:r>
      <w:r>
        <w:rPr>
          <w:lang w:val="fr-FR"/>
        </w:rPr>
        <w:t xml:space="preserve"> </w:t>
      </w:r>
      <w:r w:rsidR="00F766D3">
        <w:rPr>
          <w:lang w:val="fr-FR"/>
        </w:rPr>
        <w:t>Contexte élitaire de la fin du 8e aec (BIB 3021)</w:t>
      </w:r>
      <w:r w:rsidR="001800FD">
        <w:rPr>
          <w:lang w:val="fr-FR"/>
        </w:rPr>
        <w:t xml:space="preserve"> </w:t>
      </w:r>
      <w:r w:rsidR="00F87757" w:rsidRPr="006702EA">
        <w:rPr>
          <w:i/>
          <w:lang w:val="fr-FR"/>
        </w:rPr>
        <w:t>Contexte funéraire douteux (BIB 2868)</w:t>
      </w:r>
    </w:p>
    <w:p w14:paraId="447FB76F" w14:textId="77777777" w:rsidR="00895148" w:rsidRDefault="00895148" w:rsidP="001800FD">
      <w:pPr>
        <w:jc w:val="both"/>
        <w:rPr>
          <w:lang w:val="fr-FR"/>
        </w:rPr>
      </w:pPr>
      <w:r>
        <w:rPr>
          <w:lang w:val="fr-FR"/>
        </w:rPr>
        <w:t>Découverte entre les tumulus I et G, recouvrant une fosse qui contenait des restes osseux, un vase funéraire, probablement déjà en situation de remploi dans ce contexte Orientalisant (BIB 2177)</w:t>
      </w:r>
    </w:p>
    <w:p w14:paraId="72ACE8B3" w14:textId="6D5E0B1F" w:rsidR="001F5817" w:rsidRPr="00895148" w:rsidRDefault="001F5817" w:rsidP="001800FD">
      <w:pPr>
        <w:jc w:val="both"/>
        <w:rPr>
          <w:lang w:val="fr-FR"/>
        </w:rPr>
      </w:pPr>
      <w:r w:rsidRPr="00186A0D">
        <w:rPr>
          <w:lang w:val="fr-FR"/>
        </w:rPr>
        <w:t>Les urnes A5, A47</w:t>
      </w:r>
      <w:r>
        <w:rPr>
          <w:lang w:val="fr-FR"/>
        </w:rPr>
        <w:t xml:space="preserve"> et B18</w:t>
      </w:r>
      <w:r w:rsidRPr="00186A0D">
        <w:rPr>
          <w:lang w:val="fr-FR"/>
        </w:rPr>
        <w:t xml:space="preserve"> de Setefilla </w:t>
      </w:r>
      <w:r>
        <w:rPr>
          <w:lang w:val="fr-FR"/>
        </w:rPr>
        <w:t xml:space="preserve">même type qu'à </w:t>
      </w:r>
      <w:hyperlink r:id="rId7879" w:anchor="Sit_Cortijo_Reina_1_ctx_urn" w:history="1">
        <w:r w:rsidRPr="00186A0D">
          <w:rPr>
            <w:rStyle w:val="Hyperlink"/>
            <w:lang w:val="fr-FR"/>
          </w:rPr>
          <w:t>Cortijo de la Reina 1</w:t>
        </w:r>
      </w:hyperlink>
      <w:r>
        <w:rPr>
          <w:lang w:val="fr-FR"/>
        </w:rPr>
        <w:t xml:space="preserve"> [</w:t>
      </w:r>
      <w:bookmarkStart w:id="3358" w:name="_Hlk127474714"/>
      <w:r>
        <w:fldChar w:fldCharType="begin"/>
      </w:r>
      <w:r w:rsidRPr="000A07DA">
        <w:rPr>
          <w:lang w:val="fr-FR"/>
        </w:rPr>
        <w:instrText>HYPERLINK "file:///C:\\Users\\Thomas%20Huet\\Desktop\\Documentation%20archéologique%20liée%20à%20la%20thèse\\Cultures.docx" \l "Cul_Bronze_Moyen_Iberique_SW_cer_GMB2"</w:instrText>
      </w:r>
      <w:r>
        <w:fldChar w:fldCharType="separate"/>
      </w:r>
      <w:r w:rsidRPr="00186A0D">
        <w:rPr>
          <w:rStyle w:val="Hyperlink"/>
          <w:lang w:val="fr-FR"/>
        </w:rPr>
        <w:t>GMB2</w:t>
      </w:r>
      <w:r>
        <w:rPr>
          <w:rStyle w:val="Hyperlink"/>
          <w:lang w:val="fr-FR"/>
        </w:rPr>
        <w:fldChar w:fldCharType="end"/>
      </w:r>
      <w:bookmarkEnd w:id="3358"/>
      <w:r>
        <w:rPr>
          <w:lang w:val="fr-FR"/>
        </w:rPr>
        <w:t>] et ont des datations 14C</w:t>
      </w:r>
      <w:r w:rsidRPr="00186A0D">
        <w:rPr>
          <w:lang w:val="fr-FR"/>
        </w:rPr>
        <w:t xml:space="preserve"> sont réalisées au tour </w:t>
      </w:r>
      <w:r>
        <w:rPr>
          <w:lang w:val="fr-FR"/>
        </w:rPr>
        <w:t>et associées à des os brulés [incinération]</w:t>
      </w:r>
    </w:p>
    <w:p w14:paraId="6E6810E3" w14:textId="77777777" w:rsidR="00195A6F" w:rsidRDefault="00195A6F" w:rsidP="001800FD">
      <w:pPr>
        <w:jc w:val="both"/>
        <w:rPr>
          <w:i/>
          <w:lang w:val="fr-FR"/>
        </w:rPr>
      </w:pPr>
    </w:p>
    <w:p w14:paraId="295CCA07" w14:textId="5FE6550D" w:rsidR="001800FD" w:rsidRPr="00895148" w:rsidRDefault="001800FD" w:rsidP="00CA4462">
      <w:pPr>
        <w:rPr>
          <w:lang w:val="es-ES"/>
        </w:rPr>
      </w:pPr>
      <w:r w:rsidRPr="001800FD">
        <w:rPr>
          <w:lang w:val="es-ES"/>
        </w:rPr>
        <w:t xml:space="preserve">v. </w:t>
      </w:r>
      <w:hyperlink r:id="rId7880" w:anchor="Sit_Cortijo_Reina_1_ctx_urn" w:history="1">
        <w:r w:rsidRPr="001800FD">
          <w:rPr>
            <w:rStyle w:val="Hyperlink"/>
            <w:lang w:val="es-ES"/>
          </w:rPr>
          <w:t>Cortijo de la Reina 1</w:t>
        </w:r>
      </w:hyperlink>
      <w:r w:rsidR="00895148" w:rsidRPr="00895148">
        <w:rPr>
          <w:lang w:val="es-ES"/>
        </w:rPr>
        <w:t>, Cancho Roano</w:t>
      </w:r>
    </w:p>
    <w:p w14:paraId="67BF483B" w14:textId="77777777" w:rsidR="00F766D3" w:rsidRPr="00895148" w:rsidRDefault="00F766D3" w:rsidP="00F17416">
      <w:pPr>
        <w:jc w:val="both"/>
        <w:rPr>
          <w:lang w:val="es-ES"/>
        </w:rPr>
      </w:pPr>
    </w:p>
    <w:p w14:paraId="3042E989" w14:textId="77777777" w:rsidR="00743CB8" w:rsidRPr="00426FF9" w:rsidRDefault="005C62A5" w:rsidP="00426FF9">
      <w:pPr>
        <w:pStyle w:val="Heading1"/>
        <w:rPr>
          <w:lang w:val="es-ES"/>
        </w:rPr>
      </w:pPr>
      <w:bookmarkStart w:id="3359" w:name="Sit_Mirasiviene"/>
      <w:r w:rsidRPr="00426FF9">
        <w:rPr>
          <w:lang w:val="es-ES"/>
        </w:rPr>
        <w:t>MIRASIVIE</w:t>
      </w:r>
      <w:r w:rsidR="001800FD" w:rsidRPr="00426FF9">
        <w:rPr>
          <w:lang w:val="es-ES"/>
        </w:rPr>
        <w:t>NE</w:t>
      </w:r>
    </w:p>
    <w:bookmarkEnd w:id="3359"/>
    <w:p w14:paraId="1205E80A" w14:textId="77777777" w:rsidR="001800FD" w:rsidRPr="004141FA" w:rsidRDefault="001800FD" w:rsidP="00242C0F">
      <w:pPr>
        <w:rPr>
          <w:lang w:val="es-ES"/>
        </w:rPr>
      </w:pPr>
    </w:p>
    <w:p w14:paraId="07A3951D" w14:textId="4A985687" w:rsidR="00F87757" w:rsidRDefault="004A61A2" w:rsidP="004A61A2">
      <w:pPr>
        <w:jc w:val="both"/>
        <w:rPr>
          <w:lang w:val="fr-FR" w:eastAsia="fr-FR"/>
        </w:rPr>
      </w:pPr>
      <w:r w:rsidRPr="004A61A2">
        <w:rPr>
          <w:lang w:val="es-ES" w:eastAsia="fr-FR"/>
        </w:rPr>
        <w:lastRenderedPageBreak/>
        <w:t xml:space="preserve">Le site de Mirasiviene </w:t>
      </w:r>
      <w:r w:rsidR="001800FD" w:rsidRPr="004A61A2">
        <w:rPr>
          <w:lang w:val="es-ES"/>
        </w:rPr>
        <w:t xml:space="preserve">(Lora del Río, Sevilla) à 3 km de </w:t>
      </w:r>
      <w:hyperlink r:id="rId7881" w:anchor="Sit_Setefilla_stele_ctx" w:history="1">
        <w:r w:rsidR="005C62A5" w:rsidRPr="004A61A2">
          <w:rPr>
            <w:rStyle w:val="Hyperlink"/>
            <w:lang w:val="es-ES" w:eastAsia="fr-FR"/>
          </w:rPr>
          <w:t>Setefilla</w:t>
        </w:r>
      </w:hyperlink>
      <w:r w:rsidR="005C62A5" w:rsidRPr="004A61A2">
        <w:rPr>
          <w:lang w:val="es-ES"/>
        </w:rPr>
        <w:t xml:space="preserve"> </w:t>
      </w:r>
      <w:r w:rsidR="001800FD" w:rsidRPr="004A61A2">
        <w:rPr>
          <w:lang w:val="es-ES"/>
        </w:rPr>
        <w:t>(BIB 3081)</w:t>
      </w:r>
      <w:r>
        <w:rPr>
          <w:lang w:val="es-ES"/>
        </w:rPr>
        <w:t xml:space="preserve">. </w:t>
      </w:r>
      <w:r w:rsidRPr="004A61A2">
        <w:rPr>
          <w:lang w:val="fr-FR"/>
        </w:rPr>
        <w:t xml:space="preserve">Le site </w:t>
      </w:r>
      <w:r w:rsidR="00F87757">
        <w:rPr>
          <w:lang w:val="fr-FR" w:eastAsia="fr-FR"/>
        </w:rPr>
        <w:t>semble s'organiser de la même manière qu'à Setefilla (couple habitat/nécropole</w:t>
      </w:r>
      <w:r>
        <w:rPr>
          <w:lang w:val="fr-FR" w:eastAsia="fr-FR"/>
        </w:rPr>
        <w:t xml:space="preserve"> </w:t>
      </w:r>
      <w:r w:rsidR="00F87757">
        <w:rPr>
          <w:lang w:val="fr-FR" w:eastAsia="fr-FR"/>
        </w:rPr>
        <w:t>+</w:t>
      </w:r>
      <w:r>
        <w:rPr>
          <w:lang w:val="fr-FR" w:eastAsia="fr-FR"/>
        </w:rPr>
        <w:t xml:space="preserve"> </w:t>
      </w:r>
      <w:r w:rsidR="00F87757">
        <w:rPr>
          <w:lang w:val="fr-FR" w:eastAsia="fr-FR"/>
        </w:rPr>
        <w:t>stèle)</w:t>
      </w:r>
      <w:r w:rsidR="000A3C34">
        <w:rPr>
          <w:lang w:val="fr-FR" w:eastAsia="fr-FR"/>
        </w:rPr>
        <w:t xml:space="preserve"> bien qu'aucun élément funéraire ne soit encore attesté</w:t>
      </w:r>
      <w:r w:rsidR="00F87757" w:rsidRPr="00F87757">
        <w:rPr>
          <w:lang w:val="fr-FR"/>
        </w:rPr>
        <w:t xml:space="preserve"> </w:t>
      </w:r>
      <w:r w:rsidR="00F87757" w:rsidRPr="00FB2CE2">
        <w:rPr>
          <w:lang w:val="fr-FR"/>
        </w:rPr>
        <w:t>(BIB 3081)</w:t>
      </w:r>
      <w:r w:rsidR="000A3C34">
        <w:rPr>
          <w:lang w:val="fr-FR"/>
        </w:rPr>
        <w:t xml:space="preserve"> Les indices d'un habitat ont été découverts en amont </w:t>
      </w:r>
      <w:r w:rsidR="000A3C34" w:rsidRPr="00FB2CE2">
        <w:rPr>
          <w:lang w:val="fr-FR"/>
        </w:rPr>
        <w:t>(BIB 3081)</w:t>
      </w:r>
      <w:r w:rsidRPr="004A61A2">
        <w:rPr>
          <w:lang w:val="fr-FR"/>
        </w:rPr>
        <w:t xml:space="preserve"> </w:t>
      </w:r>
      <w:r>
        <w:rPr>
          <w:lang w:val="fr-FR"/>
        </w:rPr>
        <w:t xml:space="preserve">La céramique récoltée aux alentours montre des </w:t>
      </w:r>
      <w:r>
        <w:rPr>
          <w:lang w:val="fr-FR" w:eastAsia="fr-FR"/>
        </w:rPr>
        <w:t xml:space="preserve">bols de type </w:t>
      </w:r>
      <w:r w:rsidRPr="00F87757">
        <w:rPr>
          <w:i/>
          <w:lang w:val="fr-FR" w:eastAsia="fr-FR"/>
        </w:rPr>
        <w:t>cazuelas</w:t>
      </w:r>
      <w:r>
        <w:rPr>
          <w:lang w:val="fr-FR" w:eastAsia="fr-FR"/>
        </w:rPr>
        <w:t xml:space="preserve"> attribués au LBA/EIA, dont une décoration réticulée interne type '</w:t>
      </w:r>
      <w:r w:rsidRPr="00F87757">
        <w:rPr>
          <w:i/>
          <w:lang w:val="fr-FR" w:eastAsia="fr-FR"/>
        </w:rPr>
        <w:t>reticulada bruñida</w:t>
      </w:r>
      <w:r>
        <w:rPr>
          <w:lang w:val="fr-FR" w:eastAsia="fr-FR"/>
        </w:rPr>
        <w:t xml:space="preserve">', urnes biconiques (BIB 3081) v. nécropole Setefilla </w:t>
      </w:r>
    </w:p>
    <w:p w14:paraId="299C25F8" w14:textId="77777777" w:rsidR="004A61A2" w:rsidRDefault="004A61A2" w:rsidP="00F87757">
      <w:pPr>
        <w:rPr>
          <w:lang w:val="fr-FR"/>
        </w:rPr>
      </w:pPr>
    </w:p>
    <w:p w14:paraId="666969EB" w14:textId="77777777" w:rsidR="004A61A2" w:rsidRDefault="004A61A2" w:rsidP="004A61A2">
      <w:pPr>
        <w:pStyle w:val="Heading2"/>
      </w:pPr>
      <w:r>
        <w:t>stèle</w:t>
      </w:r>
    </w:p>
    <w:p w14:paraId="75113981" w14:textId="77777777" w:rsidR="004A61A2" w:rsidRDefault="004A61A2" w:rsidP="004A61A2">
      <w:pPr>
        <w:rPr>
          <w:lang w:val="fr-FR"/>
        </w:rPr>
      </w:pPr>
    </w:p>
    <w:p w14:paraId="30D8019A" w14:textId="23CCE48C" w:rsidR="004A61A2" w:rsidRDefault="004A61A2" w:rsidP="004A61A2">
      <w:pPr>
        <w:rPr>
          <w:lang w:val="fr-FR"/>
        </w:rPr>
      </w:pPr>
      <w:r>
        <w:rPr>
          <w:lang w:val="fr-FR"/>
        </w:rPr>
        <w:t xml:space="preserve">Personnage avec épée, bouclier [réalisé au compas ?], </w:t>
      </w:r>
      <w:hyperlink r:id="rId7882" w:anchor="Cul_Extremadura_T_lance" w:history="1">
        <w:r w:rsidR="00DE55E6" w:rsidRPr="00DE55E6">
          <w:rPr>
            <w:rStyle w:val="Hyperlink"/>
            <w:lang w:val="fr-FR"/>
          </w:rPr>
          <w:t>lance</w:t>
        </w:r>
      </w:hyperlink>
      <w:r w:rsidR="00DE55E6" w:rsidRPr="00DE55E6">
        <w:rPr>
          <w:lang w:val="fr-FR"/>
        </w:rPr>
        <w:t xml:space="preserve"> </w:t>
      </w:r>
      <w:r w:rsidRPr="00FB2CE2">
        <w:rPr>
          <w:lang w:val="fr-FR"/>
        </w:rPr>
        <w:t>(BIB 3081)</w:t>
      </w:r>
      <w:r>
        <w:rPr>
          <w:lang w:val="fr-FR"/>
        </w:rPr>
        <w:t xml:space="preserve"> </w:t>
      </w:r>
    </w:p>
    <w:p w14:paraId="69C22E9C" w14:textId="77777777" w:rsidR="004A61A2" w:rsidRDefault="004A61A2" w:rsidP="004A61A2">
      <w:pPr>
        <w:rPr>
          <w:lang w:val="fr-FR"/>
        </w:rPr>
      </w:pPr>
    </w:p>
    <w:p w14:paraId="59830351" w14:textId="77777777" w:rsidR="004A61A2" w:rsidRPr="004A61A2" w:rsidRDefault="004A61A2" w:rsidP="004A61A2">
      <w:pPr>
        <w:rPr>
          <w:lang w:val="fr-FR"/>
        </w:rPr>
      </w:pPr>
      <w:r>
        <w:rPr>
          <w:lang w:val="fr-FR"/>
        </w:rPr>
        <w:t xml:space="preserve">Stèle de type IIC ou A </w:t>
      </w:r>
      <w:r w:rsidRPr="00FB2CE2">
        <w:rPr>
          <w:lang w:val="fr-FR"/>
        </w:rPr>
        <w:t>(BIB 3081)</w:t>
      </w:r>
    </w:p>
    <w:p w14:paraId="122322CE" w14:textId="77777777" w:rsidR="00F87757" w:rsidRDefault="00F87757" w:rsidP="00242C0F">
      <w:pPr>
        <w:rPr>
          <w:lang w:val="fr-FR"/>
        </w:rPr>
      </w:pPr>
    </w:p>
    <w:p w14:paraId="68FAED49" w14:textId="77777777" w:rsidR="004A61A2" w:rsidRDefault="004A61A2" w:rsidP="004A61A2">
      <w:pPr>
        <w:pStyle w:val="Heading3"/>
      </w:pPr>
      <w:bookmarkStart w:id="3360" w:name="Sit_Mirasiviene_sup"/>
      <w:r>
        <w:t>support</w:t>
      </w:r>
    </w:p>
    <w:bookmarkEnd w:id="3360"/>
    <w:p w14:paraId="7D6DE90D" w14:textId="77777777" w:rsidR="004A61A2" w:rsidRDefault="004A61A2" w:rsidP="00242C0F">
      <w:pPr>
        <w:rPr>
          <w:lang w:val="fr-FR"/>
        </w:rPr>
      </w:pPr>
      <w:r w:rsidRPr="00FB2CE2">
        <w:rPr>
          <w:lang w:val="fr-FR"/>
        </w:rPr>
        <w:t>en roche locale (BIB 3081)</w:t>
      </w:r>
    </w:p>
    <w:p w14:paraId="7C928843" w14:textId="77777777" w:rsidR="004A61A2" w:rsidRDefault="004A61A2" w:rsidP="00242C0F">
      <w:pPr>
        <w:rPr>
          <w:lang w:val="fr-FR"/>
        </w:rPr>
      </w:pPr>
    </w:p>
    <w:p w14:paraId="1C826BF3" w14:textId="77777777" w:rsidR="004A61A2" w:rsidRPr="004141FA" w:rsidRDefault="004A61A2" w:rsidP="004A61A2">
      <w:pPr>
        <w:pStyle w:val="Heading4"/>
        <w:rPr>
          <w:lang w:val="es-ES"/>
        </w:rPr>
      </w:pPr>
      <w:bookmarkStart w:id="3361" w:name="Sit_Mirasiviene_sup_prep"/>
      <w:r w:rsidRPr="004141FA">
        <w:rPr>
          <w:lang w:val="es-ES"/>
        </w:rPr>
        <w:t>surface</w:t>
      </w:r>
    </w:p>
    <w:bookmarkEnd w:id="3361"/>
    <w:p w14:paraId="52741B9F" w14:textId="77777777" w:rsidR="004A61A2" w:rsidRPr="004141FA" w:rsidRDefault="004A61A2" w:rsidP="00242C0F">
      <w:pPr>
        <w:rPr>
          <w:lang w:val="es-ES"/>
        </w:rPr>
      </w:pPr>
    </w:p>
    <w:p w14:paraId="4B549481" w14:textId="77777777" w:rsidR="004A61A2" w:rsidRPr="004141FA" w:rsidRDefault="004A61A2" w:rsidP="00242C0F">
      <w:pPr>
        <w:rPr>
          <w:lang w:val="es-ES"/>
        </w:rPr>
      </w:pPr>
      <w:r w:rsidRPr="004141FA">
        <w:rPr>
          <w:lang w:val="es-ES"/>
        </w:rPr>
        <w:t>Péparation (BIB 2868)</w:t>
      </w:r>
    </w:p>
    <w:p w14:paraId="06D1E85E" w14:textId="77777777" w:rsidR="001800FD" w:rsidRPr="004141FA" w:rsidRDefault="001800FD" w:rsidP="00242C0F">
      <w:pPr>
        <w:rPr>
          <w:lang w:val="es-ES"/>
        </w:rPr>
      </w:pPr>
    </w:p>
    <w:p w14:paraId="3DCC06E9" w14:textId="77777777" w:rsidR="00743CB8" w:rsidRPr="00426FF9" w:rsidRDefault="00743CB8" w:rsidP="00426FF9">
      <w:pPr>
        <w:pStyle w:val="Heading1"/>
        <w:rPr>
          <w:lang w:val="es-ES"/>
        </w:rPr>
      </w:pPr>
      <w:bookmarkStart w:id="3362" w:name="Sit_Solana_Cabanas"/>
      <w:r w:rsidRPr="00426FF9">
        <w:rPr>
          <w:lang w:val="es-ES"/>
        </w:rPr>
        <w:t>SOLANA DE CABANAS</w:t>
      </w:r>
    </w:p>
    <w:bookmarkEnd w:id="3362"/>
    <w:p w14:paraId="5731EB4A" w14:textId="77777777" w:rsidR="00743CB8" w:rsidRPr="001800FD" w:rsidRDefault="00326C46" w:rsidP="00242C0F">
      <w:pPr>
        <w:rPr>
          <w:sz w:val="20"/>
          <w:lang w:val="es-ES"/>
        </w:rPr>
      </w:pPr>
      <w:r w:rsidRPr="001800FD">
        <w:rPr>
          <w:sz w:val="20"/>
          <w:lang w:val="es-ES"/>
        </w:rPr>
        <w:t>Solana de Cabañas</w:t>
      </w:r>
      <w:r w:rsidR="001800FD" w:rsidRPr="001800FD">
        <w:rPr>
          <w:sz w:val="20"/>
          <w:lang w:val="es-ES"/>
        </w:rPr>
        <w:t>,</w:t>
      </w:r>
      <w:r w:rsidR="001800FD">
        <w:rPr>
          <w:sz w:val="20"/>
          <w:lang w:val="es-ES"/>
        </w:rPr>
        <w:t xml:space="preserve"> </w:t>
      </w:r>
      <w:r w:rsidR="001800FD" w:rsidRPr="001800FD">
        <w:rPr>
          <w:sz w:val="20"/>
          <w:lang w:val="es-ES"/>
        </w:rPr>
        <w:t>Solaña de Cabañas</w:t>
      </w:r>
    </w:p>
    <w:p w14:paraId="311C5D23" w14:textId="77777777" w:rsidR="00326C46" w:rsidRPr="001800FD" w:rsidRDefault="00326C46" w:rsidP="00242C0F">
      <w:pPr>
        <w:rPr>
          <w:lang w:val="es-ES"/>
        </w:rPr>
      </w:pPr>
    </w:p>
    <w:p w14:paraId="282DC6BB" w14:textId="58EB1335" w:rsidR="00A16B95" w:rsidRPr="0032190F" w:rsidRDefault="00CA0790" w:rsidP="00A16B95">
      <w:pPr>
        <w:rPr>
          <w:lang w:val="fr-FR"/>
        </w:rPr>
      </w:pPr>
      <w:bookmarkStart w:id="3363" w:name="_Hlk123924688"/>
      <w:r>
        <w:rPr>
          <w:lang w:val="fr-FR"/>
        </w:rPr>
        <w:t>Solaña de Cabanas</w:t>
      </w:r>
      <w:bookmarkEnd w:id="3363"/>
      <w:r>
        <w:rPr>
          <w:lang w:val="fr-FR"/>
        </w:rPr>
        <w:t>, s</w:t>
      </w:r>
      <w:r w:rsidR="00743CB8" w:rsidRPr="0032190F">
        <w:rPr>
          <w:lang w:val="fr-FR"/>
        </w:rPr>
        <w:t xml:space="preserve">tèle ibérique du SW. Dans la description donnée par Rosso de Luna (1898), la stèle semble liée à une inhumation </w:t>
      </w:r>
      <w:r w:rsidR="001800FD">
        <w:rPr>
          <w:lang w:val="fr-FR"/>
        </w:rPr>
        <w:t>[</w:t>
      </w:r>
      <w:hyperlink r:id="rId7883" w:anchor="Cul_Extremadura_inter_funeraire" w:history="1">
        <w:r w:rsidR="001800FD" w:rsidRPr="001800FD">
          <w:rPr>
            <w:rStyle w:val="Hyperlink"/>
            <w:lang w:val="fr-FR"/>
          </w:rPr>
          <w:t>funéraire</w:t>
        </w:r>
      </w:hyperlink>
      <w:r w:rsidR="001800FD">
        <w:rPr>
          <w:lang w:val="fr-FR"/>
        </w:rPr>
        <w:t xml:space="preserve">] (BIB 3081) </w:t>
      </w:r>
      <w:r w:rsidR="00743CB8" w:rsidRPr="0032190F">
        <w:rPr>
          <w:lang w:val="fr-FR"/>
        </w:rPr>
        <w:t>mais cela reste très douteux (BIB 2177 p. 17)</w:t>
      </w:r>
      <w:r>
        <w:rPr>
          <w:lang w:val="fr-FR"/>
        </w:rPr>
        <w:t>(BIB 2868)</w:t>
      </w:r>
      <w:r w:rsidR="000C0ACA" w:rsidRPr="0032190F">
        <w:rPr>
          <w:lang w:val="fr-FR"/>
        </w:rPr>
        <w:t>.</w:t>
      </w:r>
      <w:r w:rsidR="00A16B95" w:rsidRPr="0032190F">
        <w:rPr>
          <w:lang w:val="fr-FR"/>
        </w:rPr>
        <w:t xml:space="preserve"> </w:t>
      </w:r>
    </w:p>
    <w:p w14:paraId="7F2DC48E" w14:textId="1F3D705C" w:rsidR="00326C46" w:rsidRPr="005C62A5" w:rsidRDefault="00326C46" w:rsidP="00647A2A">
      <w:pPr>
        <w:rPr>
          <w:lang w:val="fr-FR"/>
        </w:rPr>
      </w:pPr>
      <w:r w:rsidRPr="005C62A5">
        <w:rPr>
          <w:lang w:val="fr-FR"/>
        </w:rPr>
        <w:t>Stèle de type ancien (Rosso, 1898: 179; Almagro Basch, 1966: 27, fig. 2, lám. 1; Celestino, 2001: 348; Harrison, 2004: 218)</w:t>
      </w:r>
      <w:r w:rsidR="005C15F9" w:rsidRPr="005C62A5">
        <w:rPr>
          <w:lang w:val="fr-FR"/>
        </w:rPr>
        <w:t xml:space="preserve"> (BIB 3053)</w:t>
      </w:r>
      <w:r w:rsidR="00647A2A">
        <w:rPr>
          <w:lang w:val="fr-FR"/>
        </w:rPr>
        <w:t xml:space="preserve"> </w:t>
      </w:r>
      <w:hyperlink r:id="rId7884" w:anchor="Cul_Extremadura_per_Celestino2011_II" w:history="1">
        <w:r w:rsidR="00647A2A" w:rsidRPr="00647A2A">
          <w:rPr>
            <w:rStyle w:val="Hyperlink"/>
            <w:lang w:val="fr-FR"/>
          </w:rPr>
          <w:t>type I</w:t>
        </w:r>
        <w:r w:rsidR="00647A2A">
          <w:rPr>
            <w:rStyle w:val="Hyperlink"/>
            <w:lang w:val="fr-FR"/>
          </w:rPr>
          <w:t>I</w:t>
        </w:r>
      </w:hyperlink>
      <w:r w:rsidR="00647A2A" w:rsidRPr="00647A2A">
        <w:rPr>
          <w:lang w:val="fr-FR"/>
        </w:rPr>
        <w:t xml:space="preserve"> (BIB 3063)</w:t>
      </w:r>
    </w:p>
    <w:p w14:paraId="19DA6683" w14:textId="77777777" w:rsidR="001800FD" w:rsidRPr="005C62A5" w:rsidRDefault="001800FD" w:rsidP="00AE6FC9">
      <w:pPr>
        <w:jc w:val="both"/>
        <w:rPr>
          <w:lang w:val="fr-FR"/>
        </w:rPr>
      </w:pPr>
    </w:p>
    <w:p w14:paraId="6A9B6ADB" w14:textId="77777777" w:rsidR="001800FD" w:rsidRDefault="001800FD" w:rsidP="001800FD">
      <w:pPr>
        <w:pStyle w:val="Heading2"/>
      </w:pPr>
      <w:r>
        <w:t>thèmes</w:t>
      </w:r>
    </w:p>
    <w:p w14:paraId="675F4765" w14:textId="77777777" w:rsidR="001800FD" w:rsidRPr="005C62A5" w:rsidRDefault="001800FD" w:rsidP="00AE6FC9">
      <w:pPr>
        <w:jc w:val="both"/>
        <w:rPr>
          <w:lang w:val="fr-FR"/>
        </w:rPr>
      </w:pPr>
    </w:p>
    <w:p w14:paraId="4D42E6DA" w14:textId="77777777" w:rsidR="001800FD" w:rsidRPr="005C62A5" w:rsidRDefault="001800FD" w:rsidP="00AE6FC9">
      <w:pPr>
        <w:jc w:val="both"/>
        <w:rPr>
          <w:lang w:val="fr-FR"/>
        </w:rPr>
      </w:pPr>
      <w:r w:rsidRPr="005C62A5">
        <w:rPr>
          <w:lang w:val="fr-FR"/>
        </w:rPr>
        <w:t>De haut en bas</w:t>
      </w:r>
    </w:p>
    <w:p w14:paraId="1A9F0806" w14:textId="77777777" w:rsidR="001800FD" w:rsidRPr="005C62A5" w:rsidRDefault="001800FD" w:rsidP="00AE6FC9">
      <w:pPr>
        <w:jc w:val="both"/>
        <w:rPr>
          <w:lang w:val="fr-FR"/>
        </w:rPr>
      </w:pPr>
    </w:p>
    <w:p w14:paraId="620384F3" w14:textId="77777777" w:rsidR="001800FD" w:rsidRDefault="001800FD" w:rsidP="001800FD">
      <w:pPr>
        <w:pStyle w:val="Heading3"/>
      </w:pPr>
      <w:r>
        <w:t>lance</w:t>
      </w:r>
    </w:p>
    <w:p w14:paraId="3C105603" w14:textId="2109ED68" w:rsidR="001800FD" w:rsidRDefault="00000000" w:rsidP="00AE6FC9">
      <w:pPr>
        <w:jc w:val="both"/>
        <w:rPr>
          <w:lang w:val="fr-FR"/>
        </w:rPr>
      </w:pPr>
      <w:hyperlink r:id="rId7885" w:anchor="Cul_Extremadura_T_lance" w:history="1">
        <w:r w:rsidR="00DE55E6" w:rsidRPr="00DE55E6">
          <w:rPr>
            <w:rStyle w:val="Hyperlink"/>
            <w:lang w:val="fr-FR"/>
          </w:rPr>
          <w:t>lance</w:t>
        </w:r>
      </w:hyperlink>
      <w:r w:rsidR="00DE55E6" w:rsidRPr="00DE55E6">
        <w:rPr>
          <w:lang w:val="fr-FR"/>
        </w:rPr>
        <w:t xml:space="preserve"> </w:t>
      </w:r>
      <w:r w:rsidR="001800FD" w:rsidRPr="008F64BE">
        <w:rPr>
          <w:lang w:val="fr-FR"/>
        </w:rPr>
        <w:t>à feuille large (BIB 2172)</w:t>
      </w:r>
    </w:p>
    <w:p w14:paraId="59C094F8" w14:textId="77777777" w:rsidR="001800FD" w:rsidRPr="001800FD" w:rsidRDefault="001800FD" w:rsidP="00AE6FC9">
      <w:pPr>
        <w:jc w:val="both"/>
        <w:rPr>
          <w:lang w:val="fr-FR"/>
        </w:rPr>
      </w:pPr>
    </w:p>
    <w:p w14:paraId="4C1FCCCD" w14:textId="77777777" w:rsidR="001800FD" w:rsidRDefault="001800FD" w:rsidP="001800FD">
      <w:pPr>
        <w:pStyle w:val="Heading3"/>
      </w:pPr>
      <w:r>
        <w:t>épée</w:t>
      </w:r>
    </w:p>
    <w:p w14:paraId="7B00C516" w14:textId="0BC65188" w:rsidR="001800FD" w:rsidRPr="001800FD" w:rsidRDefault="001800FD" w:rsidP="001800FD">
      <w:pPr>
        <w:rPr>
          <w:lang w:val="fr-FR" w:eastAsia="fr-FR"/>
        </w:rPr>
      </w:pPr>
      <w:r w:rsidRPr="009E4D1D">
        <w:rPr>
          <w:lang w:val="fr-FR"/>
        </w:rPr>
        <w:t xml:space="preserve">épée gr. </w:t>
      </w:r>
      <w:hyperlink r:id="rId7886" w:anchor="Cul_Extremadura_T_epee_typ_Brandherm07_G" w:history="1">
        <w:r w:rsidRPr="001800FD">
          <w:rPr>
            <w:rStyle w:val="Hyperlink"/>
            <w:lang w:val="fr-FR"/>
          </w:rPr>
          <w:t>G</w:t>
        </w:r>
      </w:hyperlink>
      <w:r w:rsidRPr="001800FD">
        <w:rPr>
          <w:lang w:val="fr-FR"/>
        </w:rPr>
        <w:t xml:space="preserve"> (Brandhem 2007) </w:t>
      </w:r>
      <w:r>
        <w:rPr>
          <w:lang w:val="fr-FR"/>
        </w:rPr>
        <w:t xml:space="preserve">épée type Huelva (PYM com. pers., 2019), </w:t>
      </w:r>
      <w:hyperlink r:id="rId7887" w:anchor="Typ_Arm_Epees_pistiliforme" w:history="1">
        <w:r w:rsidRPr="009A1ABA">
          <w:rPr>
            <w:rStyle w:val="Hyperlink"/>
            <w:i/>
            <w:lang w:val="fr-FR"/>
          </w:rPr>
          <w:t>épée pistilliforme</w:t>
        </w:r>
      </w:hyperlink>
      <w:r w:rsidRPr="009A1ABA">
        <w:rPr>
          <w:i/>
          <w:lang w:val="fr-FR"/>
        </w:rPr>
        <w:t xml:space="preserve"> </w:t>
      </w:r>
      <w:r w:rsidRPr="0032190F">
        <w:rPr>
          <w:lang w:val="fr-FR"/>
        </w:rPr>
        <w:t>(BIB 2198 p. 460)</w:t>
      </w:r>
      <w:r>
        <w:rPr>
          <w:lang w:val="fr-FR"/>
        </w:rPr>
        <w:t xml:space="preserve"> </w:t>
      </w:r>
      <w:r w:rsidRPr="00541B76">
        <w:rPr>
          <w:i/>
          <w:lang w:val="fr-FR"/>
        </w:rPr>
        <w:t>en langue de carpe pour Celestino (BIB 2172)</w:t>
      </w:r>
      <w:r>
        <w:rPr>
          <w:lang w:val="fr-FR"/>
        </w:rPr>
        <w:t xml:space="preserve">, </w:t>
      </w:r>
    </w:p>
    <w:p w14:paraId="6795DD6B" w14:textId="77777777" w:rsidR="001800FD" w:rsidRPr="001800FD" w:rsidRDefault="001800FD" w:rsidP="00AE6FC9">
      <w:pPr>
        <w:jc w:val="both"/>
        <w:rPr>
          <w:lang w:val="fr-FR"/>
        </w:rPr>
      </w:pPr>
    </w:p>
    <w:p w14:paraId="7B5C3898" w14:textId="77777777" w:rsidR="001800FD" w:rsidRDefault="001800FD" w:rsidP="001800FD">
      <w:pPr>
        <w:pStyle w:val="Heading3"/>
      </w:pPr>
      <w:r>
        <w:t>miroir</w:t>
      </w:r>
    </w:p>
    <w:p w14:paraId="1BF4208C" w14:textId="3C106A4A" w:rsidR="001800FD" w:rsidRPr="001800FD" w:rsidRDefault="00000000" w:rsidP="00AE6FC9">
      <w:pPr>
        <w:jc w:val="both"/>
        <w:rPr>
          <w:lang w:val="fr-FR"/>
        </w:rPr>
      </w:pPr>
      <w:hyperlink r:id="rId7888" w:anchor="Cul_Art_TAC_T_t_miroir" w:history="1">
        <w:r w:rsidR="001800FD" w:rsidRPr="00666BEE">
          <w:rPr>
            <w:rStyle w:val="Hyperlink"/>
            <w:lang w:val="fr-FR"/>
          </w:rPr>
          <w:t>miroir</w:t>
        </w:r>
      </w:hyperlink>
      <w:r w:rsidR="001800FD" w:rsidRPr="001800FD">
        <w:rPr>
          <w:lang w:val="fr-FR"/>
        </w:rPr>
        <w:t xml:space="preserve"> </w:t>
      </w:r>
      <w:r w:rsidR="001800FD" w:rsidRPr="0032190F">
        <w:rPr>
          <w:lang w:val="fr-FR"/>
        </w:rPr>
        <w:t>(BIB 2198 p. 460)</w:t>
      </w:r>
    </w:p>
    <w:p w14:paraId="7F91621D" w14:textId="77777777" w:rsidR="001800FD" w:rsidRPr="001800FD" w:rsidRDefault="001800FD" w:rsidP="00AE6FC9">
      <w:pPr>
        <w:jc w:val="both"/>
        <w:rPr>
          <w:lang w:val="fr-FR"/>
        </w:rPr>
      </w:pPr>
    </w:p>
    <w:p w14:paraId="076DE8C7" w14:textId="77777777" w:rsidR="001800FD" w:rsidRDefault="001800FD" w:rsidP="001800FD">
      <w:pPr>
        <w:pStyle w:val="Heading3"/>
      </w:pPr>
      <w:r>
        <w:t>fibule</w:t>
      </w:r>
    </w:p>
    <w:p w14:paraId="1E87BFAF" w14:textId="5812A969" w:rsidR="001800FD" w:rsidRDefault="00000000" w:rsidP="00AE6FC9">
      <w:pPr>
        <w:jc w:val="both"/>
        <w:rPr>
          <w:lang w:val="fr-FR"/>
        </w:rPr>
      </w:pPr>
      <w:hyperlink r:id="rId7889" w:anchor="Cul_Extremadura_T_fibule" w:history="1">
        <w:r w:rsidR="00673BF4" w:rsidRPr="00673BF4">
          <w:rPr>
            <w:rStyle w:val="Hyperlink"/>
            <w:lang w:val="fr-FR" w:eastAsia="fr-FR"/>
          </w:rPr>
          <w:t>fibule</w:t>
        </w:r>
      </w:hyperlink>
      <w:r w:rsidR="00673BF4">
        <w:rPr>
          <w:lang w:val="fr-FR" w:eastAsia="fr-FR"/>
        </w:rPr>
        <w:t xml:space="preserve"> (SS BIB) </w:t>
      </w:r>
      <w:hyperlink r:id="rId7890" w:anchor="Cul_Proto_Art_TAC_T_t_fibule_codo" w:history="1">
        <w:r w:rsidR="001800FD" w:rsidRPr="00666BEE">
          <w:rPr>
            <w:rStyle w:val="Hyperlink"/>
            <w:lang w:val="fr-FR"/>
          </w:rPr>
          <w:t xml:space="preserve">fibule </w:t>
        </w:r>
        <w:r w:rsidR="001800FD" w:rsidRPr="00666BEE">
          <w:rPr>
            <w:rStyle w:val="Hyperlink"/>
            <w:i/>
            <w:lang w:val="fr-FR"/>
          </w:rPr>
          <w:t>de codo</w:t>
        </w:r>
      </w:hyperlink>
      <w:r w:rsidR="001800FD" w:rsidRPr="00A3757F">
        <w:rPr>
          <w:lang w:val="fr-FR"/>
        </w:rPr>
        <w:t xml:space="preserve"> </w:t>
      </w:r>
      <w:r w:rsidR="001800FD" w:rsidRPr="0032190F">
        <w:rPr>
          <w:lang w:val="fr-FR"/>
        </w:rPr>
        <w:t>(BIB 2198 p. 460)</w:t>
      </w:r>
    </w:p>
    <w:p w14:paraId="58D1688D" w14:textId="77777777" w:rsidR="001800FD" w:rsidRPr="001800FD" w:rsidRDefault="001800FD" w:rsidP="00AE6FC9">
      <w:pPr>
        <w:jc w:val="both"/>
        <w:rPr>
          <w:lang w:val="fr-FR"/>
        </w:rPr>
      </w:pPr>
    </w:p>
    <w:p w14:paraId="74A4CA1A" w14:textId="77777777" w:rsidR="001800FD" w:rsidRDefault="001800FD" w:rsidP="001800FD">
      <w:pPr>
        <w:pStyle w:val="Heading3"/>
      </w:pPr>
      <w:r>
        <w:lastRenderedPageBreak/>
        <w:t>bouclier</w:t>
      </w:r>
    </w:p>
    <w:p w14:paraId="70EA4253" w14:textId="5FF27842" w:rsidR="001800FD" w:rsidRDefault="00000000" w:rsidP="00AE6FC9">
      <w:pPr>
        <w:jc w:val="both"/>
        <w:rPr>
          <w:lang w:val="fr-FR"/>
        </w:rPr>
      </w:pPr>
      <w:hyperlink r:id="rId7891" w:anchor="Cul_Art_TAC_T_t_bouclier" w:history="1">
        <w:r w:rsidR="001800FD" w:rsidRPr="006E48F7">
          <w:rPr>
            <w:rStyle w:val="Hyperlink"/>
            <w:lang w:val="fr-FR"/>
          </w:rPr>
          <w:t>bouclier</w:t>
        </w:r>
      </w:hyperlink>
      <w:r w:rsidR="001800FD" w:rsidRPr="008F64BE">
        <w:rPr>
          <w:lang w:val="fr-FR"/>
        </w:rPr>
        <w:t xml:space="preserve"> </w:t>
      </w:r>
      <w:r w:rsidR="001800FD">
        <w:rPr>
          <w:lang w:val="fr-FR"/>
        </w:rPr>
        <w:t>en V, (BIB 2172)</w:t>
      </w:r>
    </w:p>
    <w:p w14:paraId="65FF6628" w14:textId="77777777" w:rsidR="001800FD" w:rsidRPr="001800FD" w:rsidRDefault="001800FD" w:rsidP="00AE6FC9">
      <w:pPr>
        <w:jc w:val="both"/>
        <w:rPr>
          <w:lang w:val="fr-FR"/>
        </w:rPr>
      </w:pPr>
    </w:p>
    <w:p w14:paraId="11FEFE0D" w14:textId="77777777" w:rsidR="001800FD" w:rsidRDefault="001800FD" w:rsidP="001800FD">
      <w:pPr>
        <w:pStyle w:val="Heading3"/>
      </w:pPr>
      <w:r>
        <w:t>personnage</w:t>
      </w:r>
    </w:p>
    <w:p w14:paraId="7E64F350" w14:textId="53755427" w:rsidR="001800FD" w:rsidRPr="001800FD" w:rsidRDefault="00000000" w:rsidP="00AE6FC9">
      <w:pPr>
        <w:jc w:val="both"/>
        <w:rPr>
          <w:lang w:val="fr-FR"/>
        </w:rPr>
      </w:pPr>
      <w:hyperlink r:id="rId7892" w:anchor="Cul_Art_TAC_T_a_personnage" w:history="1">
        <w:r w:rsidR="001800FD" w:rsidRPr="00666BEE">
          <w:rPr>
            <w:rStyle w:val="Hyperlink"/>
            <w:lang w:val="fr-FR"/>
          </w:rPr>
          <w:t>personnage</w:t>
        </w:r>
      </w:hyperlink>
      <w:r w:rsidR="001800FD" w:rsidRPr="001800FD">
        <w:rPr>
          <w:lang w:val="fr-FR"/>
        </w:rPr>
        <w:t xml:space="preserve"> </w:t>
      </w:r>
      <w:r w:rsidR="001800FD">
        <w:rPr>
          <w:lang w:val="fr-FR"/>
        </w:rPr>
        <w:t>(BIB 2172)</w:t>
      </w:r>
    </w:p>
    <w:p w14:paraId="01D745EB" w14:textId="77777777" w:rsidR="001800FD" w:rsidRPr="001800FD" w:rsidRDefault="001800FD" w:rsidP="00AE6FC9">
      <w:pPr>
        <w:jc w:val="both"/>
        <w:rPr>
          <w:lang w:val="fr-FR"/>
        </w:rPr>
      </w:pPr>
    </w:p>
    <w:p w14:paraId="3AA1F39B" w14:textId="77777777" w:rsidR="001800FD" w:rsidRPr="00452E7D" w:rsidRDefault="001800FD" w:rsidP="001800FD">
      <w:pPr>
        <w:pStyle w:val="Heading3"/>
      </w:pPr>
      <w:r>
        <w:t>char</w:t>
      </w:r>
    </w:p>
    <w:p w14:paraId="720B53BB" w14:textId="166742C5" w:rsidR="001800FD" w:rsidRPr="001800FD" w:rsidRDefault="00000000" w:rsidP="001800FD">
      <w:pPr>
        <w:jc w:val="both"/>
        <w:rPr>
          <w:lang w:val="fr-FR"/>
        </w:rPr>
      </w:pPr>
      <w:hyperlink r:id="rId7893" w:anchor="Cul_Extremadura_T_char" w:history="1">
        <w:r w:rsidR="001800FD" w:rsidRPr="0032190F">
          <w:rPr>
            <w:rStyle w:val="Hyperlink"/>
            <w:lang w:val="fr-FR"/>
          </w:rPr>
          <w:t>char</w:t>
        </w:r>
      </w:hyperlink>
      <w:r w:rsidR="001800FD" w:rsidRPr="008F64BE">
        <w:rPr>
          <w:lang w:val="fr-FR"/>
        </w:rPr>
        <w:t xml:space="preserve"> dont la caisse a été reprise</w:t>
      </w:r>
      <w:r w:rsidR="001800FD">
        <w:rPr>
          <w:lang w:val="fr-FR"/>
        </w:rPr>
        <w:t xml:space="preserve">, repentir, et </w:t>
      </w:r>
      <w:hyperlink r:id="rId7894" w:anchor="Cul_Proto_Art_TAC_T_z_chev" w:history="1">
        <w:r w:rsidR="001800FD" w:rsidRPr="0050426B">
          <w:rPr>
            <w:rStyle w:val="Hyperlink"/>
            <w:lang w:val="fr-FR"/>
          </w:rPr>
          <w:t>chev</w:t>
        </w:r>
        <w:r w:rsidR="001800FD">
          <w:rPr>
            <w:rStyle w:val="Hyperlink"/>
            <w:lang w:val="fr-FR"/>
          </w:rPr>
          <w:t>aux</w:t>
        </w:r>
      </w:hyperlink>
      <w:r w:rsidR="001800FD" w:rsidRPr="008F64BE">
        <w:rPr>
          <w:lang w:val="fr-FR"/>
        </w:rPr>
        <w:t xml:space="preserve"> (SS BIB)</w:t>
      </w:r>
      <w:r w:rsidR="001800FD">
        <w:rPr>
          <w:lang w:val="fr-FR"/>
        </w:rPr>
        <w:t xml:space="preserve"> </w:t>
      </w:r>
    </w:p>
    <w:p w14:paraId="37981649" w14:textId="77777777" w:rsidR="00A31473" w:rsidRDefault="00A31473" w:rsidP="00242C0F">
      <w:pPr>
        <w:rPr>
          <w:lang w:val="fr-FR"/>
        </w:rPr>
      </w:pPr>
    </w:p>
    <w:p w14:paraId="609BB0FB" w14:textId="77777777" w:rsidR="00195A6F" w:rsidRDefault="00195A6F" w:rsidP="00195A6F">
      <w:pPr>
        <w:pStyle w:val="Heading2"/>
      </w:pPr>
      <w:bookmarkStart w:id="3364" w:name="Sit_Solana_Cabanas_ctx"/>
      <w:r>
        <w:t>contexte</w:t>
      </w:r>
    </w:p>
    <w:bookmarkEnd w:id="3364"/>
    <w:p w14:paraId="4FE16B71" w14:textId="77777777" w:rsidR="00195A6F" w:rsidRDefault="00195A6F" w:rsidP="00242C0F">
      <w:pPr>
        <w:rPr>
          <w:lang w:val="fr-FR"/>
        </w:rPr>
      </w:pPr>
    </w:p>
    <w:p w14:paraId="15E3BB39" w14:textId="77777777" w:rsidR="00195A6F" w:rsidRDefault="00195A6F" w:rsidP="00195A6F">
      <w:pPr>
        <w:jc w:val="both"/>
        <w:rPr>
          <w:lang w:val="fr-FR"/>
        </w:rPr>
      </w:pPr>
      <w:r>
        <w:rPr>
          <w:lang w:val="fr-FR"/>
        </w:rPr>
        <w:t>La stèle</w:t>
      </w:r>
      <w:r w:rsidRPr="00195A6F">
        <w:rPr>
          <w:lang w:val="fr-FR"/>
        </w:rPr>
        <w:t xml:space="preserve"> est apparu lors du labourage, selon le témoignage de son éditeur (Rosso de Luna, 1898), et recouvert d'un cairn de pierre. </w:t>
      </w:r>
      <w:r>
        <w:rPr>
          <w:lang w:val="fr-FR"/>
        </w:rPr>
        <w:t>S</w:t>
      </w:r>
      <w:r w:rsidRPr="00195A6F">
        <w:rPr>
          <w:lang w:val="fr-FR"/>
        </w:rPr>
        <w:t xml:space="preserve">elon les habitants seraient apparus sur une tombe contenant les restes d'un cadavre, "les cendres comme de squelette humain" (ibidem : 180), traces d'un objet et un </w:t>
      </w:r>
      <w:r>
        <w:rPr>
          <w:lang w:val="fr-FR"/>
        </w:rPr>
        <w:t>vase</w:t>
      </w:r>
      <w:r w:rsidRPr="00195A6F">
        <w:rPr>
          <w:lang w:val="fr-FR"/>
        </w:rPr>
        <w:t xml:space="preserve"> funéraire qui a été détruit, </w:t>
      </w:r>
      <w:r>
        <w:rPr>
          <w:lang w:val="fr-FR"/>
        </w:rPr>
        <w:t>hormis</w:t>
      </w:r>
      <w:r w:rsidRPr="00195A6F">
        <w:rPr>
          <w:lang w:val="fr-FR"/>
        </w:rPr>
        <w:t xml:space="preserve"> une poignée d'argile jaune rugueuse. </w:t>
      </w:r>
      <w:r w:rsidR="00895148">
        <w:rPr>
          <w:lang w:val="fr-FR"/>
        </w:rPr>
        <w:t>Il affirme e</w:t>
      </w:r>
      <w:r w:rsidRPr="00195A6F">
        <w:rPr>
          <w:lang w:val="fr-FR"/>
        </w:rPr>
        <w:t xml:space="preserve">xplicitement ne pas avoir vu la fosse, </w:t>
      </w:r>
      <w:r w:rsidR="00895148">
        <w:rPr>
          <w:lang w:val="fr-FR"/>
        </w:rPr>
        <w:t>refermée par les travaux agricole</w:t>
      </w:r>
      <w:r w:rsidRPr="00195A6F">
        <w:rPr>
          <w:lang w:val="fr-FR"/>
        </w:rPr>
        <w:t xml:space="preserve">. </w:t>
      </w:r>
      <w:r w:rsidR="00895148">
        <w:rPr>
          <w:lang w:val="fr-FR"/>
        </w:rPr>
        <w:t>I</w:t>
      </w:r>
      <w:r w:rsidRPr="00195A6F">
        <w:rPr>
          <w:lang w:val="fr-FR"/>
        </w:rPr>
        <w:t xml:space="preserve">l parle donc sans savoir directement à partir de la découverte. Almagro (1966 : 27), </w:t>
      </w:r>
      <w:r w:rsidR="00895148">
        <w:rPr>
          <w:lang w:val="fr-FR"/>
        </w:rPr>
        <w:t>en</w:t>
      </w:r>
      <w:r w:rsidRPr="00195A6F">
        <w:rPr>
          <w:lang w:val="fr-FR"/>
        </w:rPr>
        <w:t xml:space="preserve"> se réfèr</w:t>
      </w:r>
      <w:r w:rsidR="00895148">
        <w:rPr>
          <w:lang w:val="fr-FR"/>
        </w:rPr>
        <w:t>a</w:t>
      </w:r>
      <w:r w:rsidRPr="00195A6F">
        <w:rPr>
          <w:lang w:val="fr-FR"/>
        </w:rPr>
        <w:t xml:space="preserve">nt aux circonstances </w:t>
      </w:r>
      <w:r w:rsidR="00895148">
        <w:rPr>
          <w:lang w:val="fr-FR"/>
        </w:rPr>
        <w:t>comprend</w:t>
      </w:r>
      <w:r w:rsidRPr="00195A6F">
        <w:rPr>
          <w:lang w:val="fr-FR"/>
        </w:rPr>
        <w:t xml:space="preserve"> les cendres légères décrites </w:t>
      </w:r>
      <w:r w:rsidR="00895148">
        <w:rPr>
          <w:lang w:val="fr-FR"/>
        </w:rPr>
        <w:t xml:space="preserve">comme des </w:t>
      </w:r>
      <w:r w:rsidRPr="00195A6F">
        <w:rPr>
          <w:lang w:val="fr-FR"/>
        </w:rPr>
        <w:t xml:space="preserve">restes de squelette humain et donc dans un enterrement, tout en omettant, voire en jugeant non pertinent ou non fondé, la description que Rosso de Luna vers les éléments du possible </w:t>
      </w:r>
      <w:r w:rsidR="00895148">
        <w:rPr>
          <w:lang w:val="fr-FR"/>
        </w:rPr>
        <w:t>dépôt (</w:t>
      </w:r>
      <w:r w:rsidR="00895148" w:rsidRPr="00895148">
        <w:rPr>
          <w:i/>
          <w:lang w:val="fr-FR"/>
        </w:rPr>
        <w:t>ajuar</w:t>
      </w:r>
      <w:r w:rsidR="00895148">
        <w:rPr>
          <w:lang w:val="fr-FR"/>
        </w:rPr>
        <w:t>)</w:t>
      </w:r>
      <w:r w:rsidRPr="00195A6F">
        <w:rPr>
          <w:lang w:val="fr-FR"/>
        </w:rPr>
        <w:t>. Don José O</w:t>
      </w:r>
      <w:r w:rsidR="00895148">
        <w:rPr>
          <w:lang w:val="fr-FR"/>
        </w:rPr>
        <w:t xml:space="preserve">liva, le voisin de Solana qui connait </w:t>
      </w:r>
      <w:r w:rsidRPr="00195A6F">
        <w:rPr>
          <w:lang w:val="fr-FR"/>
        </w:rPr>
        <w:t xml:space="preserve">le lieu de la découverte, </w:t>
      </w:r>
      <w:r w:rsidR="00895148">
        <w:rPr>
          <w:lang w:val="fr-FR"/>
        </w:rPr>
        <w:t xml:space="preserve">n'a </w:t>
      </w:r>
      <w:r w:rsidRPr="00195A6F">
        <w:rPr>
          <w:lang w:val="fr-FR"/>
        </w:rPr>
        <w:t xml:space="preserve">aucun souvenir de l'existence d'une tombe, d'un cadavre ou d'autres éléments associés. </w:t>
      </w:r>
      <w:r w:rsidR="00895148">
        <w:rPr>
          <w:lang w:val="fr-FR"/>
        </w:rPr>
        <w:t>Il</w:t>
      </w:r>
      <w:r w:rsidRPr="00195A6F">
        <w:rPr>
          <w:lang w:val="fr-FR"/>
        </w:rPr>
        <w:t xml:space="preserve"> est possible de douter des caractéristiques et même l'exist</w:t>
      </w:r>
      <w:r w:rsidR="00895148">
        <w:rPr>
          <w:lang w:val="fr-FR"/>
        </w:rPr>
        <w:t>ence même d'un tel enterrement (BIB 2177)</w:t>
      </w:r>
    </w:p>
    <w:p w14:paraId="5C924622" w14:textId="77777777" w:rsidR="00195A6F" w:rsidRPr="001800FD" w:rsidRDefault="00195A6F" w:rsidP="00242C0F">
      <w:pPr>
        <w:rPr>
          <w:lang w:val="fr-FR"/>
        </w:rPr>
      </w:pPr>
    </w:p>
    <w:p w14:paraId="72996AAE" w14:textId="77777777" w:rsidR="00743CB8" w:rsidRPr="0032190F" w:rsidRDefault="00743CB8" w:rsidP="00426FF9">
      <w:pPr>
        <w:pStyle w:val="Heading1"/>
      </w:pPr>
      <w:bookmarkStart w:id="3365" w:name="Sit_Granja_Cespedes"/>
      <w:r w:rsidRPr="0032190F">
        <w:t>GRANJA DE CESPEDES</w:t>
      </w:r>
    </w:p>
    <w:bookmarkEnd w:id="3365"/>
    <w:p w14:paraId="029E775F" w14:textId="77777777" w:rsidR="00743CB8" w:rsidRPr="0032190F" w:rsidRDefault="00743CB8" w:rsidP="00242C0F">
      <w:pPr>
        <w:rPr>
          <w:lang w:val="fr-FR"/>
        </w:rPr>
      </w:pPr>
    </w:p>
    <w:p w14:paraId="14562931" w14:textId="2E13F003" w:rsidR="00743CB8" w:rsidRDefault="00743CB8" w:rsidP="00242C0F">
      <w:pPr>
        <w:rPr>
          <w:lang w:val="fr-FR"/>
        </w:rPr>
      </w:pPr>
      <w:r w:rsidRPr="0032190F">
        <w:rPr>
          <w:lang w:val="fr-FR"/>
        </w:rPr>
        <w:t xml:space="preserve">Stèle ibérique du SW. </w:t>
      </w:r>
      <w:r w:rsidR="009E4D1D" w:rsidRPr="009E4D1D">
        <w:rPr>
          <w:lang w:val="fr-FR"/>
        </w:rPr>
        <w:t xml:space="preserve">épée gr. </w:t>
      </w:r>
      <w:hyperlink r:id="rId7895" w:anchor="Cul_Extremadura_T_epee_typ_Brandherm07_L" w:history="1">
        <w:r w:rsidR="009E4D1D" w:rsidRPr="009E4D1D">
          <w:rPr>
            <w:rStyle w:val="Hyperlink"/>
            <w:lang w:val="fr-FR"/>
          </w:rPr>
          <w:t>L</w:t>
        </w:r>
      </w:hyperlink>
      <w:r w:rsidR="009E4D1D" w:rsidRPr="009E4D1D">
        <w:rPr>
          <w:lang w:val="fr-FR"/>
        </w:rPr>
        <w:t xml:space="preserve"> (Brandhem 2007)</w:t>
      </w:r>
    </w:p>
    <w:p w14:paraId="487700B0" w14:textId="77777777" w:rsidR="00D54806" w:rsidRDefault="00D54806" w:rsidP="00242C0F">
      <w:pPr>
        <w:rPr>
          <w:lang w:val="fr-FR"/>
        </w:rPr>
      </w:pPr>
    </w:p>
    <w:p w14:paraId="18624026" w14:textId="2FACFD6D" w:rsidR="00D60816" w:rsidRDefault="00000000" w:rsidP="00242C0F">
      <w:pPr>
        <w:rPr>
          <w:lang w:val="fr-FR"/>
        </w:rPr>
      </w:pPr>
      <w:hyperlink r:id="rId7896" w:anchor="D:Documentation archéologique liée à la thèseCultures.docx" w:history="1">
        <w:r w:rsidR="00D60816" w:rsidRPr="00D60816">
          <w:rPr>
            <w:rStyle w:val="Hyperlink"/>
            <w:lang w:val="fr-FR"/>
          </w:rPr>
          <w:t>format B</w:t>
        </w:r>
      </w:hyperlink>
      <w:r w:rsidR="00D60816" w:rsidRPr="00D60816">
        <w:rPr>
          <w:lang w:val="fr-FR"/>
        </w:rPr>
        <w:t xml:space="preserve"> (BIB 2172)</w:t>
      </w:r>
      <w:r w:rsidR="00D60816">
        <w:rPr>
          <w:lang w:val="fr-FR"/>
        </w:rPr>
        <w:t xml:space="preserve"> </w:t>
      </w:r>
      <w:hyperlink r:id="rId7897" w:anchor="Cul_Extremadura_per_Huet2020_cmp_gr1" w:history="1">
        <w:r w:rsidR="00D60816" w:rsidRPr="00334CBF">
          <w:rPr>
            <w:rStyle w:val="Hyperlink"/>
            <w:lang w:val="fr-FR"/>
          </w:rPr>
          <w:t>Groupe 1</w:t>
        </w:r>
      </w:hyperlink>
      <w:r w:rsidR="00D60816">
        <w:rPr>
          <w:lang w:val="fr-FR"/>
        </w:rPr>
        <w:t xml:space="preserve"> (SS BIB)</w:t>
      </w:r>
    </w:p>
    <w:p w14:paraId="0C43ADFA" w14:textId="77777777" w:rsidR="00D60816" w:rsidRDefault="00D60816" w:rsidP="00242C0F">
      <w:pPr>
        <w:rPr>
          <w:lang w:val="fr-FR"/>
        </w:rPr>
      </w:pPr>
    </w:p>
    <w:p w14:paraId="1B75FDD4" w14:textId="77777777" w:rsidR="00D60816" w:rsidRDefault="00D60816" w:rsidP="00D60816">
      <w:pPr>
        <w:pStyle w:val="Heading2"/>
      </w:pPr>
      <w:bookmarkStart w:id="3366" w:name="Sit_Granja_Cespedes_ctx"/>
      <w:r>
        <w:t>contexte</w:t>
      </w:r>
    </w:p>
    <w:bookmarkEnd w:id="3366"/>
    <w:p w14:paraId="189775BA" w14:textId="77777777" w:rsidR="00D60816" w:rsidRDefault="00D60816" w:rsidP="00242C0F">
      <w:pPr>
        <w:rPr>
          <w:lang w:val="fr-FR"/>
        </w:rPr>
      </w:pPr>
      <w:r w:rsidRPr="0032190F">
        <w:rPr>
          <w:lang w:val="fr-FR"/>
        </w:rPr>
        <w:t>Pour Almagro (1962, 1963, 1966) la stèle est liée à une inhumation, mais cela est douteux (BIB 2177 p. 17)</w:t>
      </w:r>
      <w:r>
        <w:rPr>
          <w:lang w:val="fr-FR"/>
        </w:rPr>
        <w:t>(BIB 2868)</w:t>
      </w:r>
    </w:p>
    <w:p w14:paraId="058C0D88" w14:textId="77777777" w:rsidR="001F5817" w:rsidRDefault="001F5817" w:rsidP="00242C0F">
      <w:pPr>
        <w:rPr>
          <w:lang w:val="fr-FR"/>
        </w:rPr>
      </w:pPr>
      <w:r>
        <w:rPr>
          <w:lang w:val="fr-FR"/>
        </w:rPr>
        <w:t>Pour Almagro (1966 p. 105-107), stèle retrouvée face tournée vers le sol, recouvrant des ossements humains très détériorés (BIB 3081)</w:t>
      </w:r>
    </w:p>
    <w:p w14:paraId="68EFCD48" w14:textId="77777777" w:rsidR="00F36377" w:rsidRPr="0032190F" w:rsidRDefault="00F36377" w:rsidP="00242C0F">
      <w:pPr>
        <w:rPr>
          <w:lang w:val="fr-FR"/>
        </w:rPr>
      </w:pPr>
    </w:p>
    <w:p w14:paraId="52A329CF" w14:textId="77777777" w:rsidR="00A31473" w:rsidRPr="0032190F" w:rsidRDefault="00A31473" w:rsidP="00426FF9">
      <w:pPr>
        <w:pStyle w:val="Heading1"/>
      </w:pPr>
      <w:bookmarkStart w:id="3367" w:name="Sit_Capote"/>
      <w:r w:rsidRPr="0032190F">
        <w:t>CAPOTE</w:t>
      </w:r>
    </w:p>
    <w:bookmarkEnd w:id="3367"/>
    <w:p w14:paraId="5887BE31" w14:textId="77777777" w:rsidR="00A31473" w:rsidRPr="001800FD" w:rsidRDefault="00CA4462" w:rsidP="00242C0F">
      <w:pPr>
        <w:rPr>
          <w:sz w:val="20"/>
          <w:lang w:val="fr-FR"/>
        </w:rPr>
      </w:pPr>
      <w:r w:rsidRPr="001800FD">
        <w:rPr>
          <w:sz w:val="20"/>
          <w:lang w:val="fr-FR"/>
        </w:rPr>
        <w:t>Losa de Capote</w:t>
      </w:r>
    </w:p>
    <w:p w14:paraId="6A984F64" w14:textId="77777777" w:rsidR="00CA4462" w:rsidRDefault="00CA4462" w:rsidP="00C87DF1">
      <w:pPr>
        <w:jc w:val="both"/>
        <w:rPr>
          <w:lang w:val="fr-FR"/>
        </w:rPr>
      </w:pPr>
    </w:p>
    <w:p w14:paraId="2CF96FFB" w14:textId="50D67EF1" w:rsidR="00512844" w:rsidRDefault="00CA4462" w:rsidP="00C87DF1">
      <w:pPr>
        <w:jc w:val="both"/>
        <w:rPr>
          <w:lang w:val="fr-FR"/>
        </w:rPr>
      </w:pPr>
      <w:r>
        <w:rPr>
          <w:lang w:val="fr-FR"/>
        </w:rPr>
        <w:t xml:space="preserve">stèle de type </w:t>
      </w:r>
      <w:hyperlink r:id="rId7898" w:anchor="Cul_Extremadura_per_GuardaminoA" w:history="1">
        <w:r w:rsidRPr="00CA4462">
          <w:rPr>
            <w:rStyle w:val="Hyperlink"/>
            <w:lang w:val="fr-FR"/>
          </w:rPr>
          <w:t>A</w:t>
        </w:r>
      </w:hyperlink>
      <w:r>
        <w:rPr>
          <w:lang w:val="fr-FR"/>
        </w:rPr>
        <w:t xml:space="preserve"> (BIB 2187)</w:t>
      </w:r>
      <w:r w:rsidR="00A31473" w:rsidRPr="0032190F">
        <w:rPr>
          <w:lang w:val="fr-FR"/>
        </w:rPr>
        <w:t>. Stèle ibérique réemployée (BIB 2172 p. 262)</w:t>
      </w:r>
      <w:r w:rsidR="003526EA">
        <w:rPr>
          <w:lang w:val="fr-FR"/>
        </w:rPr>
        <w:t xml:space="preserve">: </w:t>
      </w:r>
      <w:hyperlink r:id="rId7899" w:anchor="Sit_Capote_T_ecrit" w:history="1">
        <w:r w:rsidR="003526EA" w:rsidRPr="003526EA">
          <w:rPr>
            <w:rStyle w:val="Hyperlink"/>
            <w:lang w:val="fr-FR"/>
          </w:rPr>
          <w:t>écriture</w:t>
        </w:r>
      </w:hyperlink>
      <w:r w:rsidR="003526EA">
        <w:rPr>
          <w:lang w:val="fr-FR"/>
        </w:rPr>
        <w:t xml:space="preserve"> (SS BIB)</w:t>
      </w:r>
    </w:p>
    <w:p w14:paraId="4F917DB0" w14:textId="1B8FB4D6" w:rsidR="00B6089E" w:rsidRDefault="00B6089E" w:rsidP="001800FD">
      <w:pPr>
        <w:jc w:val="both"/>
        <w:rPr>
          <w:lang w:val="fr-FR"/>
        </w:rPr>
      </w:pPr>
    </w:p>
    <w:p w14:paraId="73193ECB" w14:textId="4F6EEB97" w:rsidR="00B6089E" w:rsidRDefault="00B6089E" w:rsidP="00B6089E">
      <w:pPr>
        <w:pStyle w:val="Heading2"/>
      </w:pPr>
      <w:r>
        <w:t>thèmes</w:t>
      </w:r>
    </w:p>
    <w:p w14:paraId="6A120854" w14:textId="77777777" w:rsidR="003526EA" w:rsidRDefault="003526EA" w:rsidP="003526EA">
      <w:pPr>
        <w:jc w:val="both"/>
        <w:rPr>
          <w:lang w:val="fr-FR"/>
        </w:rPr>
      </w:pPr>
    </w:p>
    <w:p w14:paraId="49328546" w14:textId="6544A795" w:rsidR="003526EA" w:rsidRDefault="003526EA" w:rsidP="003526EA">
      <w:pPr>
        <w:jc w:val="both"/>
        <w:rPr>
          <w:lang w:val="fr-FR"/>
        </w:rPr>
      </w:pPr>
      <w:r>
        <w:rPr>
          <w:lang w:val="fr-FR"/>
        </w:rPr>
        <w:t>Dans le haut de la stèle, 2 personnages disposé en symétrie de part et d'autre d'une lyre (SS BIB)</w:t>
      </w:r>
      <w:r w:rsidRPr="00512844">
        <w:rPr>
          <w:lang w:val="fr-FR"/>
        </w:rPr>
        <w:t xml:space="preserve"> </w:t>
      </w:r>
      <w:r>
        <w:rPr>
          <w:lang w:val="fr-FR"/>
        </w:rPr>
        <w:t>En-dessous, r</w:t>
      </w:r>
      <w:r w:rsidRPr="0032190F">
        <w:rPr>
          <w:lang w:val="fr-FR"/>
        </w:rPr>
        <w:t>eprésentation de</w:t>
      </w:r>
      <w:r w:rsidR="005B695F">
        <w:rPr>
          <w:lang w:val="fr-FR"/>
        </w:rPr>
        <w:t xml:space="preserve"> </w:t>
      </w:r>
      <w:hyperlink r:id="rId7900" w:anchor="Sit_Capote_T_char" w:history="1">
        <w:r w:rsidR="005B695F" w:rsidRPr="005B695F">
          <w:rPr>
            <w:rStyle w:val="Hyperlink"/>
            <w:lang w:val="fr-FR"/>
          </w:rPr>
          <w:t>char</w:t>
        </w:r>
      </w:hyperlink>
      <w:r w:rsidRPr="0032190F">
        <w:rPr>
          <w:lang w:val="fr-FR"/>
        </w:rPr>
        <w:t xml:space="preserve"> </w:t>
      </w:r>
      <w:r>
        <w:rPr>
          <w:lang w:val="fr-FR"/>
        </w:rPr>
        <w:t xml:space="preserve">avec un personnage en face </w:t>
      </w:r>
      <w:r w:rsidRPr="0032190F">
        <w:rPr>
          <w:lang w:val="fr-FR"/>
        </w:rPr>
        <w:t>(SS BIB)</w:t>
      </w:r>
      <w:r>
        <w:rPr>
          <w:lang w:val="fr-FR"/>
        </w:rPr>
        <w:t>.</w:t>
      </w:r>
      <w:r w:rsidRPr="009656C0">
        <w:rPr>
          <w:lang w:val="fr-FR"/>
        </w:rPr>
        <w:tab/>
      </w:r>
    </w:p>
    <w:p w14:paraId="6D50D7E5" w14:textId="2EED417C" w:rsidR="00B6089E" w:rsidRDefault="00B6089E" w:rsidP="00B6089E">
      <w:pPr>
        <w:rPr>
          <w:lang w:val="fr-FR"/>
        </w:rPr>
      </w:pPr>
    </w:p>
    <w:p w14:paraId="5EF5FCD3" w14:textId="3FB8E141" w:rsidR="00B6089E" w:rsidRDefault="00B6089E" w:rsidP="00B6089E">
      <w:pPr>
        <w:pStyle w:val="Heading3"/>
      </w:pPr>
      <w:r>
        <w:t>personnage</w:t>
      </w:r>
      <w:r w:rsidR="005B695F">
        <w:t>s</w:t>
      </w:r>
    </w:p>
    <w:p w14:paraId="32A63F2C" w14:textId="2ED25C8B" w:rsidR="00647387" w:rsidRDefault="00647387" w:rsidP="00647387">
      <w:pPr>
        <w:rPr>
          <w:lang w:val="fr-FR" w:eastAsia="fr-FR"/>
        </w:rPr>
      </w:pPr>
    </w:p>
    <w:p w14:paraId="57350701" w14:textId="77777777" w:rsidR="00647387" w:rsidRPr="00647387" w:rsidRDefault="00647387" w:rsidP="00647387">
      <w:pPr>
        <w:rPr>
          <w:lang w:val="fr-FR" w:eastAsia="fr-FR"/>
        </w:rPr>
      </w:pPr>
    </w:p>
    <w:p w14:paraId="48C05AB7" w14:textId="02CFF810" w:rsidR="005B695F" w:rsidRDefault="005B695F" w:rsidP="005B695F">
      <w:pPr>
        <w:pStyle w:val="Heading4"/>
      </w:pPr>
      <w:r>
        <w:t>grand 1</w:t>
      </w:r>
    </w:p>
    <w:p w14:paraId="7F6C303D" w14:textId="74838E5C" w:rsidR="005B695F" w:rsidRDefault="005B695F" w:rsidP="005B695F">
      <w:pPr>
        <w:rPr>
          <w:lang w:val="fr-FR" w:eastAsia="fr-FR"/>
        </w:rPr>
      </w:pPr>
    </w:p>
    <w:p w14:paraId="75F961DE" w14:textId="173D5D57" w:rsidR="005B695F" w:rsidRDefault="005B695F" w:rsidP="005B695F">
      <w:pPr>
        <w:pStyle w:val="Heading4"/>
      </w:pPr>
      <w:r>
        <w:t>grand 2</w:t>
      </w:r>
    </w:p>
    <w:p w14:paraId="283291D9" w14:textId="3711F0FF" w:rsidR="005B695F" w:rsidRDefault="005B695F" w:rsidP="005B695F">
      <w:pPr>
        <w:rPr>
          <w:lang w:val="fr-FR" w:eastAsia="fr-FR"/>
        </w:rPr>
      </w:pPr>
    </w:p>
    <w:p w14:paraId="46574532" w14:textId="2D92B50F" w:rsidR="005B695F" w:rsidRDefault="005B695F" w:rsidP="005B695F">
      <w:pPr>
        <w:pStyle w:val="Heading4"/>
      </w:pPr>
      <w:bookmarkStart w:id="3368" w:name="Sit_Capote_T_perso_petit"/>
      <w:r>
        <w:t>petit</w:t>
      </w:r>
    </w:p>
    <w:bookmarkEnd w:id="3368"/>
    <w:p w14:paraId="3BB6A687" w14:textId="77777777" w:rsidR="005B695F" w:rsidRPr="005B695F" w:rsidRDefault="005B695F" w:rsidP="005B695F">
      <w:pPr>
        <w:rPr>
          <w:lang w:val="fr-FR" w:eastAsia="fr-FR"/>
        </w:rPr>
      </w:pPr>
    </w:p>
    <w:p w14:paraId="43DE5515" w14:textId="058A69D3" w:rsidR="00B6089E" w:rsidRDefault="005B695F" w:rsidP="00B6089E">
      <w:pPr>
        <w:rPr>
          <w:lang w:val="fr-FR"/>
        </w:rPr>
      </w:pPr>
      <w:r>
        <w:rPr>
          <w:lang w:val="fr-FR"/>
        </w:rPr>
        <w:t xml:space="preserve">petit personnage en biais, décentré (périphérique) tenant le </w:t>
      </w:r>
      <w:hyperlink r:id="rId7901" w:anchor="Sit_Capote_T_char" w:history="1">
        <w:r w:rsidRPr="005B695F">
          <w:rPr>
            <w:rStyle w:val="Hyperlink"/>
            <w:lang w:val="fr-FR"/>
          </w:rPr>
          <w:t>char</w:t>
        </w:r>
      </w:hyperlink>
      <w:r>
        <w:rPr>
          <w:lang w:val="fr-FR"/>
        </w:rPr>
        <w:t xml:space="preserve"> (</w:t>
      </w:r>
      <w:r w:rsidRPr="00B6089E">
        <w:rPr>
          <w:i/>
          <w:iCs/>
          <w:lang w:val="fr-FR"/>
        </w:rPr>
        <w:t>auriga</w:t>
      </w:r>
      <w:r>
        <w:rPr>
          <w:lang w:val="fr-FR"/>
        </w:rPr>
        <w:t>)</w:t>
      </w:r>
    </w:p>
    <w:p w14:paraId="3424A864" w14:textId="7D5CDFF6" w:rsidR="003526EA" w:rsidRDefault="003526EA" w:rsidP="00B6089E">
      <w:pPr>
        <w:rPr>
          <w:lang w:val="fr-FR"/>
        </w:rPr>
      </w:pPr>
    </w:p>
    <w:p w14:paraId="76A225F4" w14:textId="652D5CED" w:rsidR="003526EA" w:rsidRDefault="003526EA" w:rsidP="003526EA">
      <w:pPr>
        <w:pStyle w:val="Heading3"/>
      </w:pPr>
      <w:bookmarkStart w:id="3369" w:name="Sit_Capote_T_lyre"/>
      <w:r>
        <w:t>lyre</w:t>
      </w:r>
    </w:p>
    <w:bookmarkEnd w:id="3369"/>
    <w:p w14:paraId="35489D15" w14:textId="334217FA" w:rsidR="003526EA" w:rsidRDefault="003526EA" w:rsidP="00B6089E">
      <w:pPr>
        <w:rPr>
          <w:lang w:val="fr-FR"/>
        </w:rPr>
      </w:pPr>
      <w:r>
        <w:rPr>
          <w:lang w:val="fr-FR"/>
        </w:rPr>
        <w:t>r</w:t>
      </w:r>
      <w:r w:rsidRPr="0032190F">
        <w:rPr>
          <w:lang w:val="fr-FR"/>
        </w:rPr>
        <w:t xml:space="preserve">eprésentation de </w:t>
      </w:r>
      <w:hyperlink r:id="rId7902" w:anchor="Cul_Extremadura_T_lyre" w:history="1">
        <w:r w:rsidRPr="00647387">
          <w:rPr>
            <w:rStyle w:val="Hyperlink"/>
            <w:lang w:val="fr-FR"/>
          </w:rPr>
          <w:t>lyre</w:t>
        </w:r>
      </w:hyperlink>
      <w:r w:rsidRPr="0032190F">
        <w:rPr>
          <w:lang w:val="fr-FR"/>
        </w:rPr>
        <w:t xml:space="preserve"> (BIB 2198 p. 457) </w:t>
      </w:r>
      <w:r>
        <w:rPr>
          <w:lang w:val="fr-FR"/>
        </w:rPr>
        <w:t>(BIB 2172).</w:t>
      </w:r>
    </w:p>
    <w:p w14:paraId="099E993B" w14:textId="77777777" w:rsidR="00647387" w:rsidRDefault="00647387" w:rsidP="00B6089E">
      <w:pPr>
        <w:rPr>
          <w:lang w:val="fr-FR"/>
        </w:rPr>
      </w:pPr>
    </w:p>
    <w:p w14:paraId="0EEDF594" w14:textId="59F2EFBA" w:rsidR="005B695F" w:rsidRDefault="005B695F" w:rsidP="00B6089E">
      <w:pPr>
        <w:rPr>
          <w:lang w:val="fr-FR"/>
        </w:rPr>
      </w:pPr>
    </w:p>
    <w:p w14:paraId="57E39EEA" w14:textId="2ADCE423" w:rsidR="005B695F" w:rsidRDefault="005B695F" w:rsidP="005B695F">
      <w:pPr>
        <w:pStyle w:val="Heading3"/>
      </w:pPr>
      <w:bookmarkStart w:id="3370" w:name="Sit_Capote_T_char"/>
      <w:r>
        <w:t>char</w:t>
      </w:r>
    </w:p>
    <w:bookmarkEnd w:id="3370"/>
    <w:p w14:paraId="1FEC99ED" w14:textId="3F0F0055" w:rsidR="005B695F" w:rsidRDefault="005B695F" w:rsidP="005B695F">
      <w:pPr>
        <w:rPr>
          <w:lang w:val="fr-FR"/>
        </w:rPr>
      </w:pPr>
      <w:r>
        <w:fldChar w:fldCharType="begin"/>
      </w:r>
      <w:r w:rsidRPr="005B695F">
        <w:rPr>
          <w:lang w:val="fr-FR"/>
        </w:rPr>
        <w:instrText>HYPERLINK "file:///C:\\Users\\Thomas%20Huet\\Desktop\\Documentation%20archéologique%20liée%20à%20la%20thèse\\Cultures.docx" \l "Cul_Extremadura_T_char"</w:instrText>
      </w:r>
      <w:r>
        <w:fldChar w:fldCharType="separate"/>
      </w:r>
      <w:r w:rsidRPr="0032190F">
        <w:rPr>
          <w:rStyle w:val="Hyperlink"/>
          <w:lang w:val="fr-FR"/>
        </w:rPr>
        <w:t>char</w:t>
      </w:r>
      <w:r>
        <w:rPr>
          <w:rStyle w:val="Hyperlink"/>
          <w:lang w:val="fr-FR"/>
        </w:rPr>
        <w:fldChar w:fldCharType="end"/>
      </w:r>
      <w:r w:rsidRPr="005B695F">
        <w:rPr>
          <w:rStyle w:val="Hyperlink"/>
          <w:color w:val="auto"/>
          <w:u w:val="none"/>
          <w:lang w:val="fr-FR"/>
        </w:rPr>
        <w:t xml:space="preserve"> avec un </w:t>
      </w:r>
      <w:hyperlink r:id="rId7903" w:anchor="Sit_Capote_T_perso_petit" w:history="1">
        <w:r w:rsidRPr="005B695F">
          <w:rPr>
            <w:rStyle w:val="Hyperlink"/>
            <w:lang w:val="fr-FR"/>
          </w:rPr>
          <w:t>personnage</w:t>
        </w:r>
      </w:hyperlink>
      <w:r>
        <w:rPr>
          <w:lang w:val="fr-FR"/>
        </w:rPr>
        <w:t xml:space="preserve"> tenant un bord de la caisse du char // </w:t>
      </w:r>
      <w:hyperlink r:id="rId7904" w:anchor="Sit_Ategua" w:history="1">
        <w:r w:rsidRPr="009E4D1D">
          <w:rPr>
            <w:rStyle w:val="Hyperlink"/>
            <w:lang w:val="fr-FR"/>
          </w:rPr>
          <w:t>Ategua</w:t>
        </w:r>
      </w:hyperlink>
      <w:r>
        <w:rPr>
          <w:lang w:val="fr-FR"/>
        </w:rPr>
        <w:t xml:space="preserve">, Cabeza de Buey 4 (BIB 3952) </w:t>
      </w:r>
    </w:p>
    <w:p w14:paraId="7728EBE0" w14:textId="52D9E11A" w:rsidR="005B695F" w:rsidRDefault="005B695F" w:rsidP="00B6089E">
      <w:pPr>
        <w:rPr>
          <w:lang w:val="fr-FR"/>
        </w:rPr>
      </w:pPr>
    </w:p>
    <w:p w14:paraId="7F13656C" w14:textId="77777777" w:rsidR="005B695F" w:rsidRPr="00B6089E" w:rsidRDefault="005B695F" w:rsidP="00B6089E">
      <w:pPr>
        <w:rPr>
          <w:lang w:val="fr-FR"/>
        </w:rPr>
      </w:pPr>
    </w:p>
    <w:p w14:paraId="40AD274D" w14:textId="77777777" w:rsidR="00512844" w:rsidRDefault="00512844" w:rsidP="00C87DF1">
      <w:pPr>
        <w:jc w:val="both"/>
        <w:rPr>
          <w:lang w:val="fr-FR"/>
        </w:rPr>
      </w:pPr>
    </w:p>
    <w:p w14:paraId="4DC9951B" w14:textId="2EE24C53" w:rsidR="002B5C66" w:rsidRDefault="003526EA" w:rsidP="00B6089E">
      <w:pPr>
        <w:pStyle w:val="Heading3"/>
      </w:pPr>
      <w:bookmarkStart w:id="3371" w:name="Sit_Capote_T_ecrit"/>
      <w:r>
        <w:t>écriture</w:t>
      </w:r>
    </w:p>
    <w:bookmarkEnd w:id="3371"/>
    <w:p w14:paraId="03CFFD02" w14:textId="23D519EA" w:rsidR="002B5C66" w:rsidRDefault="0002147D" w:rsidP="002B5C66">
      <w:pPr>
        <w:jc w:val="both"/>
        <w:rPr>
          <w:lang w:val="fr-FR"/>
        </w:rPr>
      </w:pPr>
      <w:r>
        <w:rPr>
          <w:lang w:val="fr-FR"/>
        </w:rPr>
        <w:t xml:space="preserve">Périphérique (SS BIB) </w:t>
      </w:r>
      <w:r w:rsidR="002B5C66">
        <w:rPr>
          <w:lang w:val="fr-FR"/>
        </w:rPr>
        <w:t>En-dessous, é</w:t>
      </w:r>
      <w:r w:rsidR="002B5C66" w:rsidRPr="0032190F">
        <w:rPr>
          <w:lang w:val="fr-FR"/>
        </w:rPr>
        <w:t>criture (BIB 2177 p. 79)</w:t>
      </w:r>
      <w:r w:rsidR="002B5C66">
        <w:rPr>
          <w:lang w:val="fr-FR"/>
        </w:rPr>
        <w:t>. 2 fragment d'éc</w:t>
      </w:r>
      <w:r w:rsidR="003526EA">
        <w:rPr>
          <w:lang w:val="fr-FR"/>
        </w:rPr>
        <w:t>r</w:t>
      </w:r>
      <w:r w:rsidR="002B5C66">
        <w:rPr>
          <w:lang w:val="fr-FR"/>
        </w:rPr>
        <w:t>iture en alphabet du SW [</w:t>
      </w:r>
      <w:hyperlink r:id="rId7905" w:anchor="Sit_Tartessos_alphabet" w:history="1">
        <w:r w:rsidR="00C216FD" w:rsidRPr="00E5452D">
          <w:rPr>
            <w:rStyle w:val="Hyperlink"/>
            <w:lang w:val="fr-FR"/>
          </w:rPr>
          <w:t>écriture funéraire tartesine</w:t>
        </w:r>
      </w:hyperlink>
      <w:r w:rsidR="002B5C66">
        <w:rPr>
          <w:lang w:val="fr-FR"/>
        </w:rPr>
        <w:t>]:</w:t>
      </w:r>
    </w:p>
    <w:p w14:paraId="5D29D6B2" w14:textId="77777777" w:rsidR="002B5C66" w:rsidRDefault="002B5C66" w:rsidP="002B5C66">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6"/>
        <w:gridCol w:w="1917"/>
      </w:tblGrid>
      <w:tr w:rsidR="002B5C66" w14:paraId="5D6A0788" w14:textId="77777777" w:rsidTr="00C35EA7">
        <w:trPr>
          <w:jc w:val="center"/>
        </w:trPr>
        <w:tc>
          <w:tcPr>
            <w:tcW w:w="776" w:type="dxa"/>
          </w:tcPr>
          <w:p w14:paraId="291E4182" w14:textId="77777777" w:rsidR="002B5C66" w:rsidRPr="00C35EA7" w:rsidRDefault="002B5C66" w:rsidP="00C35EA7">
            <w:pPr>
              <w:jc w:val="center"/>
              <w:rPr>
                <w:lang w:val="fr-FR"/>
              </w:rPr>
            </w:pPr>
            <w:r w:rsidRPr="00C35EA7">
              <w:rPr>
                <w:lang w:val="fr-FR"/>
              </w:rPr>
              <w:t>frgts</w:t>
            </w:r>
          </w:p>
        </w:tc>
        <w:tc>
          <w:tcPr>
            <w:tcW w:w="1917" w:type="dxa"/>
          </w:tcPr>
          <w:p w14:paraId="08C3DFB6" w14:textId="77777777" w:rsidR="002B5C66" w:rsidRPr="00C35EA7" w:rsidRDefault="002B5C66" w:rsidP="00C35EA7">
            <w:pPr>
              <w:jc w:val="center"/>
              <w:rPr>
                <w:lang w:val="fr-FR"/>
              </w:rPr>
            </w:pPr>
            <w:r w:rsidRPr="00C35EA7">
              <w:rPr>
                <w:lang w:val="fr-FR"/>
              </w:rPr>
              <w:t>texte</w:t>
            </w:r>
          </w:p>
        </w:tc>
      </w:tr>
      <w:tr w:rsidR="002B5C66" w14:paraId="2963A82D" w14:textId="77777777" w:rsidTr="00C35EA7">
        <w:trPr>
          <w:jc w:val="center"/>
        </w:trPr>
        <w:tc>
          <w:tcPr>
            <w:tcW w:w="776" w:type="dxa"/>
          </w:tcPr>
          <w:p w14:paraId="47AFD202" w14:textId="77777777" w:rsidR="002B5C66" w:rsidRPr="00C35EA7" w:rsidRDefault="002B5C66" w:rsidP="00C35EA7">
            <w:pPr>
              <w:jc w:val="both"/>
              <w:rPr>
                <w:lang w:val="fr-FR"/>
              </w:rPr>
            </w:pPr>
            <w:r w:rsidRPr="00C35EA7">
              <w:rPr>
                <w:lang w:val="fr-FR"/>
              </w:rPr>
              <w:t>A</w:t>
            </w:r>
          </w:p>
        </w:tc>
        <w:tc>
          <w:tcPr>
            <w:tcW w:w="1917" w:type="dxa"/>
          </w:tcPr>
          <w:p w14:paraId="3F187C41" w14:textId="77777777" w:rsidR="002B5C66" w:rsidRPr="00C35EA7" w:rsidRDefault="002B5C66" w:rsidP="00C35EA7">
            <w:pPr>
              <w:jc w:val="both"/>
              <w:rPr>
                <w:lang w:val="fr-FR"/>
              </w:rPr>
            </w:pPr>
            <w:r w:rsidRPr="00C35EA7">
              <w:rPr>
                <w:i/>
                <w:lang w:val="fr-FR"/>
              </w:rPr>
              <w:t>]+ik(e)ei+</w:t>
            </w:r>
          </w:p>
        </w:tc>
      </w:tr>
      <w:tr w:rsidR="002B5C66" w14:paraId="7535C9A3" w14:textId="77777777" w:rsidTr="00C35EA7">
        <w:trPr>
          <w:jc w:val="center"/>
        </w:trPr>
        <w:tc>
          <w:tcPr>
            <w:tcW w:w="776" w:type="dxa"/>
          </w:tcPr>
          <w:p w14:paraId="6F3782AA" w14:textId="77777777" w:rsidR="002B5C66" w:rsidRPr="00C35EA7" w:rsidRDefault="002B5C66" w:rsidP="00C35EA7">
            <w:pPr>
              <w:jc w:val="both"/>
              <w:rPr>
                <w:lang w:val="fr-FR"/>
              </w:rPr>
            </w:pPr>
            <w:r w:rsidRPr="00C35EA7">
              <w:rPr>
                <w:lang w:val="fr-FR"/>
              </w:rPr>
              <w:t>B</w:t>
            </w:r>
          </w:p>
        </w:tc>
        <w:tc>
          <w:tcPr>
            <w:tcW w:w="1917" w:type="dxa"/>
          </w:tcPr>
          <w:p w14:paraId="3F9C9610" w14:textId="77777777" w:rsidR="002B5C66" w:rsidRPr="00C35EA7" w:rsidRDefault="002B5C66" w:rsidP="00C35EA7">
            <w:pPr>
              <w:jc w:val="both"/>
              <w:rPr>
                <w:lang w:val="fr-FR"/>
              </w:rPr>
            </w:pPr>
            <w:r w:rsidRPr="00C35EA7">
              <w:rPr>
                <w:i/>
                <w:lang w:val="fr-FR"/>
              </w:rPr>
              <w:t>]uosorert(a)au[</w:t>
            </w:r>
            <w:r w:rsidRPr="00C35EA7">
              <w:rPr>
                <w:lang w:val="fr-FR"/>
              </w:rPr>
              <w:t>.</w:t>
            </w:r>
          </w:p>
        </w:tc>
      </w:tr>
    </w:tbl>
    <w:p w14:paraId="2B856CA6" w14:textId="77777777" w:rsidR="002B5C66" w:rsidRDefault="002B5C66" w:rsidP="00C87DF1">
      <w:pPr>
        <w:jc w:val="both"/>
        <w:rPr>
          <w:lang w:val="es-ES"/>
        </w:rPr>
      </w:pPr>
      <w:r w:rsidRPr="00512844">
        <w:rPr>
          <w:lang w:val="es-ES"/>
        </w:rPr>
        <w:t>(BIB 2172)</w:t>
      </w:r>
    </w:p>
    <w:p w14:paraId="38A5EEA7" w14:textId="77777777" w:rsidR="001800FD" w:rsidRDefault="001800FD" w:rsidP="00C87DF1">
      <w:pPr>
        <w:jc w:val="both"/>
        <w:rPr>
          <w:lang w:val="es-ES"/>
        </w:rPr>
      </w:pPr>
    </w:p>
    <w:p w14:paraId="50C1480C" w14:textId="0EE96E5A" w:rsidR="001800FD" w:rsidRPr="001800FD" w:rsidRDefault="001800FD" w:rsidP="00C87DF1">
      <w:pPr>
        <w:jc w:val="both"/>
        <w:rPr>
          <w:lang w:val="es-ES"/>
        </w:rPr>
      </w:pPr>
      <w:r>
        <w:rPr>
          <w:lang w:val="es-ES"/>
        </w:rPr>
        <w:t xml:space="preserve">Ecriture funéraire de l'EIA // </w:t>
      </w:r>
      <w:hyperlink r:id="rId7906" w:anchor="Sit_Cabeza_Buey_4_T_ecrit" w:history="1">
        <w:r w:rsidR="003526EA" w:rsidRPr="003526EA">
          <w:rPr>
            <w:rStyle w:val="Hyperlink"/>
            <w:lang w:val="es-ES"/>
          </w:rPr>
          <w:t>Cabeza Buey 4</w:t>
        </w:r>
      </w:hyperlink>
      <w:r w:rsidRPr="001800FD">
        <w:rPr>
          <w:lang w:val="es-ES"/>
        </w:rPr>
        <w:t xml:space="preserve"> (García-Sanjuán and Díaz-Guardamino 2015, pp. 190–192) </w:t>
      </w:r>
      <w:r>
        <w:rPr>
          <w:lang w:val="es-ES"/>
        </w:rPr>
        <w:t>(BIB 3081)</w:t>
      </w:r>
    </w:p>
    <w:p w14:paraId="21F5C3DC" w14:textId="77777777" w:rsidR="002B5C66" w:rsidRPr="001800FD" w:rsidRDefault="002B5C66" w:rsidP="00C87DF1">
      <w:pPr>
        <w:jc w:val="both"/>
        <w:rPr>
          <w:lang w:val="es-ES"/>
        </w:rPr>
      </w:pPr>
    </w:p>
    <w:p w14:paraId="6C679E0B" w14:textId="77777777" w:rsidR="00CA4462" w:rsidRDefault="00CA4462" w:rsidP="00CA4462">
      <w:pPr>
        <w:pStyle w:val="Heading2"/>
      </w:pPr>
      <w:r>
        <w:t>contexte</w:t>
      </w:r>
    </w:p>
    <w:p w14:paraId="5E270501" w14:textId="77777777" w:rsidR="00CA4462" w:rsidRDefault="00CA4462" w:rsidP="00CA4462">
      <w:pPr>
        <w:rPr>
          <w:lang w:val="fr-FR"/>
        </w:rPr>
      </w:pPr>
    </w:p>
    <w:p w14:paraId="7F6D52D3" w14:textId="3DD39C99" w:rsidR="00B6089E" w:rsidRDefault="00B6089E" w:rsidP="00B6089E">
      <w:pPr>
        <w:jc w:val="both"/>
        <w:rPr>
          <w:lang w:val="fr-FR"/>
        </w:rPr>
      </w:pPr>
      <w:r>
        <w:rPr>
          <w:lang w:val="fr-FR"/>
        </w:rPr>
        <w:t xml:space="preserve">Cette écriture se lit dans le sens inverse des autres gravures (renversement de la stèle) </w:t>
      </w:r>
      <w:r w:rsidRPr="001800FD">
        <w:rPr>
          <w:lang w:val="fr-FR"/>
        </w:rPr>
        <w:t xml:space="preserve">// </w:t>
      </w:r>
      <w:hyperlink r:id="rId7907" w:anchor="Sit_Cabeza_Buey_4" w:history="1">
        <w:r w:rsidRPr="00CA4462">
          <w:rPr>
            <w:rStyle w:val="Hyperlink"/>
            <w:lang w:val="fr-FR"/>
          </w:rPr>
          <w:t>Cabeza Buey 4</w:t>
        </w:r>
      </w:hyperlink>
      <w:r>
        <w:rPr>
          <w:lang w:val="fr-FR"/>
        </w:rPr>
        <w:t xml:space="preserve"> (BIB 3592)</w:t>
      </w:r>
    </w:p>
    <w:p w14:paraId="4EF00DC0" w14:textId="348228BD" w:rsidR="00B6089E" w:rsidRPr="001800FD" w:rsidRDefault="00B6089E" w:rsidP="00B6089E">
      <w:pPr>
        <w:jc w:val="both"/>
        <w:rPr>
          <w:lang w:val="fr-FR"/>
        </w:rPr>
      </w:pPr>
      <w:r>
        <w:rPr>
          <w:lang w:val="fr-FR"/>
        </w:rPr>
        <w:t xml:space="preserve">Ecriture du SO sur la partie inférieure, à dater entre le 8e-6e aec  </w:t>
      </w:r>
      <w:r w:rsidRPr="00CA4462">
        <w:rPr>
          <w:lang w:val="fr-FR"/>
        </w:rPr>
        <w:t>(BIB 2187)</w:t>
      </w:r>
      <w:r>
        <w:rPr>
          <w:lang w:val="fr-FR"/>
        </w:rPr>
        <w:t xml:space="preserve">. </w:t>
      </w:r>
      <w:r w:rsidRPr="001800FD">
        <w:rPr>
          <w:lang w:val="fr-FR"/>
        </w:rPr>
        <w:t xml:space="preserve">Ecriture funéraire de l'EIA // </w:t>
      </w:r>
      <w:hyperlink r:id="rId7908" w:anchor="Sit_Cabeza_Buey_4_T_ecrit" w:history="1">
        <w:r w:rsidR="003526EA" w:rsidRPr="003526EA">
          <w:rPr>
            <w:rStyle w:val="Hyperlink"/>
            <w:lang w:val="es-ES"/>
          </w:rPr>
          <w:t>Cabeza Buey 4</w:t>
        </w:r>
      </w:hyperlink>
      <w:r w:rsidR="003526EA" w:rsidRPr="001800FD">
        <w:rPr>
          <w:lang w:val="fr-FR"/>
        </w:rPr>
        <w:t xml:space="preserve"> </w:t>
      </w:r>
      <w:r w:rsidRPr="001800FD">
        <w:rPr>
          <w:lang w:val="fr-FR"/>
        </w:rPr>
        <w:t>(García-Sanjuán and Díaz-Guardamino 2015, pp. 190–192) (BIB 3081)</w:t>
      </w:r>
      <w:r>
        <w:rPr>
          <w:lang w:val="fr-FR"/>
        </w:rPr>
        <w:t xml:space="preserve"> </w:t>
      </w:r>
      <w:r w:rsidRPr="00B6089E">
        <w:rPr>
          <w:i/>
          <w:iCs/>
          <w:lang w:val="fr-FR"/>
        </w:rPr>
        <w:t>Ecriture du SO sur la partie destinée à être enterrée (BIB 2187).</w:t>
      </w:r>
      <w:r>
        <w:rPr>
          <w:lang w:val="fr-FR"/>
        </w:rPr>
        <w:t xml:space="preserve"> </w:t>
      </w:r>
      <w:r w:rsidRPr="00B6089E">
        <w:rPr>
          <w:i/>
          <w:iCs/>
          <w:lang w:val="fr-FR"/>
        </w:rPr>
        <w:t>Il est possible que l'anthropomorphe face au char ait été gravé en même temps que l'écriture (BIB 2187) ≡</w:t>
      </w:r>
      <w:r w:rsidRPr="00B6089E">
        <w:rPr>
          <w:i/>
          <w:iCs/>
          <w:lang w:val="fr-FR" w:eastAsia="fr-FR"/>
        </w:rPr>
        <w:t xml:space="preserve"> </w:t>
      </w:r>
      <w:hyperlink r:id="rId7909" w:anchor="Sit_Cabeza_Buey_4" w:history="1">
        <w:r w:rsidRPr="001800FD">
          <w:rPr>
            <w:rStyle w:val="Hyperlink"/>
            <w:lang w:val="es-ES"/>
          </w:rPr>
          <w:t>Cabeza Buey 4</w:t>
        </w:r>
      </w:hyperlink>
      <w:r w:rsidRPr="001800FD">
        <w:rPr>
          <w:lang w:val="es-ES"/>
        </w:rPr>
        <w:t xml:space="preserve"> </w:t>
      </w:r>
      <w:r w:rsidRPr="00B6089E">
        <w:rPr>
          <w:i/>
          <w:iCs/>
          <w:lang w:val="fr-FR"/>
        </w:rPr>
        <w:t>(BIB 2187)</w:t>
      </w:r>
    </w:p>
    <w:p w14:paraId="6355000E" w14:textId="77777777" w:rsidR="00B6089E" w:rsidRDefault="00B6089E" w:rsidP="00CA4462">
      <w:pPr>
        <w:jc w:val="both"/>
        <w:rPr>
          <w:lang w:val="fr-FR"/>
        </w:rPr>
      </w:pPr>
    </w:p>
    <w:p w14:paraId="5526F248" w14:textId="22BC0D1A" w:rsidR="00CA4462" w:rsidRDefault="003526EA" w:rsidP="003526EA">
      <w:pPr>
        <w:pStyle w:val="Heading2"/>
      </w:pPr>
      <w:r>
        <w:t>interprétation</w:t>
      </w:r>
    </w:p>
    <w:p w14:paraId="234F53E4" w14:textId="2A0A83A5" w:rsidR="003526EA" w:rsidRDefault="003526EA" w:rsidP="00CA4462">
      <w:pPr>
        <w:rPr>
          <w:lang w:val="fr-FR"/>
        </w:rPr>
      </w:pPr>
    </w:p>
    <w:p w14:paraId="7069090F" w14:textId="4447D801" w:rsidR="005B695F" w:rsidRPr="005B695F" w:rsidRDefault="005B695F" w:rsidP="00CA4462">
      <w:pPr>
        <w:rPr>
          <w:lang w:val="fr-FR"/>
        </w:rPr>
      </w:pPr>
      <w:r w:rsidRPr="00B6089E">
        <w:rPr>
          <w:i/>
          <w:iCs/>
          <w:lang w:val="fr-FR"/>
        </w:rPr>
        <w:t>auriga</w:t>
      </w:r>
      <w:r>
        <w:rPr>
          <w:lang w:val="fr-FR"/>
        </w:rPr>
        <w:t xml:space="preserve"> et écriture </w:t>
      </w:r>
      <w:r w:rsidRPr="001800FD">
        <w:rPr>
          <w:lang w:val="fr-FR"/>
        </w:rPr>
        <w:t xml:space="preserve">// </w:t>
      </w:r>
      <w:hyperlink r:id="rId7910" w:anchor="Sit_Cabeza_Buey_4_T_ecrit" w:history="1">
        <w:r w:rsidRPr="003526EA">
          <w:rPr>
            <w:rStyle w:val="Hyperlink"/>
            <w:lang w:val="es-ES"/>
          </w:rPr>
          <w:t>Cabeza Buey 4</w:t>
        </w:r>
      </w:hyperlink>
    </w:p>
    <w:p w14:paraId="2862BED6" w14:textId="6F3FD40F" w:rsidR="003526EA" w:rsidRPr="00CA4462" w:rsidRDefault="003526EA" w:rsidP="00CA4462">
      <w:pPr>
        <w:rPr>
          <w:lang w:val="fr-FR"/>
        </w:rPr>
      </w:pPr>
      <w:r>
        <w:rPr>
          <w:lang w:val="fr-FR"/>
        </w:rPr>
        <w:t>Cette iconographie et proche de celle du divan de ... et de la Potnia theron (SS BIB).</w:t>
      </w:r>
    </w:p>
    <w:p w14:paraId="5229A705" w14:textId="77777777" w:rsidR="00B32328" w:rsidRPr="0032190F" w:rsidRDefault="00B32328" w:rsidP="00A31473">
      <w:pPr>
        <w:rPr>
          <w:lang w:val="fr-FR"/>
        </w:rPr>
      </w:pPr>
    </w:p>
    <w:p w14:paraId="22F9561E" w14:textId="77777777" w:rsidR="00B32328" w:rsidRPr="00426FF9" w:rsidRDefault="00B32328" w:rsidP="00426FF9">
      <w:pPr>
        <w:pStyle w:val="Heading1"/>
        <w:rPr>
          <w:lang w:val="es-ES"/>
        </w:rPr>
      </w:pPr>
      <w:bookmarkStart w:id="3372" w:name="Sit_Hurdes"/>
      <w:r w:rsidRPr="00426FF9">
        <w:rPr>
          <w:lang w:val="es-ES"/>
        </w:rPr>
        <w:t>HURDES (LAS)</w:t>
      </w:r>
    </w:p>
    <w:bookmarkEnd w:id="3372"/>
    <w:p w14:paraId="52697492" w14:textId="77777777" w:rsidR="00AF4CBC" w:rsidRPr="003526EA" w:rsidRDefault="00AF4CBC" w:rsidP="00A31473">
      <w:pPr>
        <w:rPr>
          <w:sz w:val="20"/>
          <w:lang w:val="es-ES"/>
        </w:rPr>
      </w:pPr>
      <w:r w:rsidRPr="003526EA">
        <w:rPr>
          <w:sz w:val="20"/>
          <w:lang w:val="es-ES"/>
        </w:rPr>
        <w:t xml:space="preserve">Las Huerdes, Las Hurdes, </w:t>
      </w:r>
      <w:r w:rsidRPr="003526EA">
        <w:rPr>
          <w:sz w:val="20"/>
          <w:szCs w:val="16"/>
          <w:lang w:val="es-ES" w:eastAsia="en-GB"/>
        </w:rPr>
        <w:t>Las Erías</w:t>
      </w:r>
    </w:p>
    <w:p w14:paraId="32A9DD4E" w14:textId="77777777" w:rsidR="00AF4CBC" w:rsidRPr="00AF4CBC" w:rsidRDefault="00AF4CBC" w:rsidP="00A31473">
      <w:pPr>
        <w:rPr>
          <w:lang w:val="es-ES"/>
        </w:rPr>
      </w:pPr>
    </w:p>
    <w:p w14:paraId="399BD220" w14:textId="77777777" w:rsidR="00B32328" w:rsidRPr="000C189C" w:rsidRDefault="00AF4CBC" w:rsidP="00A31473">
      <w:pPr>
        <w:rPr>
          <w:szCs w:val="16"/>
          <w:lang w:val="fr-FR" w:eastAsia="en-GB"/>
        </w:rPr>
      </w:pPr>
      <w:r w:rsidRPr="00AF4CBC">
        <w:rPr>
          <w:szCs w:val="16"/>
          <w:lang w:val="fr-FR" w:eastAsia="en-GB"/>
        </w:rPr>
        <w:t>Las Erías</w:t>
      </w:r>
      <w:r>
        <w:rPr>
          <w:szCs w:val="16"/>
          <w:lang w:val="fr-FR" w:eastAsia="en-GB"/>
        </w:rPr>
        <w:t xml:space="preserve"> (Las Hurdes, n</w:t>
      </w:r>
      <w:r w:rsidRPr="000C189C">
        <w:rPr>
          <w:szCs w:val="16"/>
          <w:lang w:val="fr-FR" w:eastAsia="en-GB"/>
        </w:rPr>
        <w:t>ord de Caceres</w:t>
      </w:r>
      <w:r>
        <w:rPr>
          <w:szCs w:val="16"/>
          <w:lang w:val="fr-FR" w:eastAsia="en-GB"/>
        </w:rPr>
        <w:t>)</w:t>
      </w:r>
      <w:r w:rsidRPr="00AC5B94">
        <w:rPr>
          <w:lang w:val="fr-FR"/>
        </w:rPr>
        <w:t xml:space="preserve"> </w:t>
      </w:r>
      <w:r w:rsidR="00B32328" w:rsidRPr="00AC5B94">
        <w:rPr>
          <w:lang w:val="fr-FR"/>
        </w:rPr>
        <w:t>Stèle ibérique (BIB 2187 p. 390)</w:t>
      </w:r>
      <w:r>
        <w:rPr>
          <w:lang w:val="fr-FR"/>
        </w:rPr>
        <w:t xml:space="preserve"> </w:t>
      </w:r>
      <w:r w:rsidR="000C189C" w:rsidRPr="000C189C">
        <w:rPr>
          <w:szCs w:val="16"/>
          <w:lang w:val="fr-FR" w:eastAsia="en-GB"/>
        </w:rPr>
        <w:t>Ensemble gravé,</w:t>
      </w:r>
      <w:r w:rsidR="000C189C">
        <w:rPr>
          <w:szCs w:val="16"/>
          <w:lang w:val="fr-FR" w:eastAsia="en-GB"/>
        </w:rPr>
        <w:t xml:space="preserve"> armes groupées </w:t>
      </w:r>
      <w:r w:rsidR="000C189C">
        <w:rPr>
          <w:lang w:val="fr-FR"/>
        </w:rPr>
        <w:t>(BIB 2962)</w:t>
      </w:r>
    </w:p>
    <w:p w14:paraId="29D8F8D5" w14:textId="77777777" w:rsidR="00743CB8" w:rsidRDefault="00B32328" w:rsidP="00A31473">
      <w:pPr>
        <w:rPr>
          <w:szCs w:val="16"/>
          <w:lang w:val="es-ES" w:eastAsia="en-GB"/>
        </w:rPr>
      </w:pPr>
      <w:r w:rsidRPr="00566234">
        <w:rPr>
          <w:i/>
          <w:szCs w:val="16"/>
          <w:lang w:val="es-ES" w:eastAsia="en-GB"/>
        </w:rPr>
        <w:t>P. Bueno y A. Gonzalez Cordero aportan informacioninteresante pero discutible –desde nuestro punto de vista– paralos ejemplares de Las Hurdes, que estos autores situan en elIII milenio a.C. (Bueno y Gonzalez Cordero 1995)(BIB 2187 p. 390).</w:t>
      </w:r>
    </w:p>
    <w:p w14:paraId="03CEC9BE" w14:textId="77777777" w:rsidR="00AF4CBC" w:rsidRDefault="00AF4CBC" w:rsidP="00A31473">
      <w:pPr>
        <w:rPr>
          <w:szCs w:val="16"/>
          <w:lang w:val="es-ES" w:eastAsia="en-GB"/>
        </w:rPr>
      </w:pPr>
    </w:p>
    <w:p w14:paraId="2F1E20A4" w14:textId="77777777" w:rsidR="00AF4CBC" w:rsidRPr="00AF4CBC" w:rsidRDefault="00AF4CBC" w:rsidP="00A31473">
      <w:pPr>
        <w:rPr>
          <w:szCs w:val="16"/>
          <w:lang w:val="es-ES" w:eastAsia="en-GB"/>
        </w:rPr>
      </w:pPr>
      <w:r>
        <w:rPr>
          <w:szCs w:val="16"/>
          <w:lang w:val="es-ES" w:eastAsia="en-GB"/>
        </w:rPr>
        <w:t xml:space="preserve">v. Teso de Cuchillos </w:t>
      </w:r>
      <w:r w:rsidRPr="00AF4CBC">
        <w:rPr>
          <w:lang w:val="es-ES"/>
        </w:rPr>
        <w:t>(BIB 2962)</w:t>
      </w:r>
    </w:p>
    <w:p w14:paraId="31D70A45" w14:textId="77777777" w:rsidR="00AF4CBC" w:rsidRPr="001A0F46" w:rsidRDefault="00AF4CBC" w:rsidP="00A31473">
      <w:pPr>
        <w:rPr>
          <w:szCs w:val="16"/>
          <w:lang w:val="es-ES" w:eastAsia="en-GB"/>
        </w:rPr>
      </w:pPr>
    </w:p>
    <w:p w14:paraId="21B1D8FA" w14:textId="77777777" w:rsidR="000C189C" w:rsidRDefault="000C189C" w:rsidP="00A31473">
      <w:pPr>
        <w:rPr>
          <w:lang w:val="fr-FR"/>
        </w:rPr>
      </w:pPr>
      <w:r w:rsidRPr="000C189C">
        <w:rPr>
          <w:szCs w:val="16"/>
          <w:lang w:val="fr-FR" w:eastAsia="en-GB"/>
        </w:rPr>
        <w:t xml:space="preserve">galet à anthropomorphe schématique et à sujet circulaire de Las Erías, conservé au Musée de Cáceres (González Cordero, 1999), reproduit une association anthropomorphe– bouclier–soleil qui a un autre exemple intéressant </w:t>
      </w:r>
      <w:r w:rsidR="0061147A">
        <w:rPr>
          <w:szCs w:val="16"/>
          <w:lang w:val="fr-FR" w:eastAsia="en-GB"/>
        </w:rPr>
        <w:t>dans la Peña de los Plantíos (</w:t>
      </w:r>
      <w:r w:rsidRPr="000C189C">
        <w:rPr>
          <w:szCs w:val="16"/>
          <w:lang w:val="fr-FR" w:eastAsia="en-GB"/>
        </w:rPr>
        <w:t>Soria</w:t>
      </w:r>
      <w:r w:rsidR="0061147A">
        <w:rPr>
          <w:szCs w:val="16"/>
          <w:lang w:val="fr-FR" w:eastAsia="en-GB"/>
        </w:rPr>
        <w:t>)</w:t>
      </w:r>
      <w:r>
        <w:rPr>
          <w:szCs w:val="16"/>
          <w:lang w:val="fr-FR" w:eastAsia="en-GB"/>
        </w:rPr>
        <w:t xml:space="preserve"> </w:t>
      </w:r>
      <w:r>
        <w:rPr>
          <w:lang w:val="fr-FR"/>
        </w:rPr>
        <w:t>(BIB 2962)</w:t>
      </w:r>
    </w:p>
    <w:p w14:paraId="3EDDB57A" w14:textId="77777777" w:rsidR="00967DD3" w:rsidRDefault="00967DD3" w:rsidP="00A31473">
      <w:pPr>
        <w:rPr>
          <w:lang w:val="fr-FR"/>
        </w:rPr>
      </w:pPr>
    </w:p>
    <w:p w14:paraId="5A87EE2C" w14:textId="77777777" w:rsidR="00B32328" w:rsidRPr="000C189C" w:rsidRDefault="00B32328" w:rsidP="00A31473">
      <w:pPr>
        <w:rPr>
          <w:i/>
          <w:lang w:val="fr-FR"/>
        </w:rPr>
      </w:pPr>
    </w:p>
    <w:p w14:paraId="2BC8FA8F" w14:textId="77777777" w:rsidR="00743CB8" w:rsidRPr="00426FF9" w:rsidRDefault="00743CB8" w:rsidP="00426FF9">
      <w:pPr>
        <w:pStyle w:val="Heading1"/>
        <w:rPr>
          <w:lang w:val="es-ES"/>
        </w:rPr>
      </w:pPr>
      <w:bookmarkStart w:id="3373" w:name="Sit_Hernan_Perez"/>
      <w:r w:rsidRPr="00426FF9">
        <w:rPr>
          <w:lang w:val="es-ES"/>
        </w:rPr>
        <w:t>HERNAN PEREZ</w:t>
      </w:r>
    </w:p>
    <w:bookmarkEnd w:id="3373"/>
    <w:p w14:paraId="5840FAFE" w14:textId="77777777" w:rsidR="00743CB8" w:rsidRPr="00566234" w:rsidRDefault="00743CB8" w:rsidP="00A31473">
      <w:pPr>
        <w:rPr>
          <w:lang w:val="es-ES"/>
        </w:rPr>
      </w:pPr>
    </w:p>
    <w:p w14:paraId="4FE9C135" w14:textId="77777777" w:rsidR="00743CB8" w:rsidRPr="0032190F" w:rsidRDefault="00B32328" w:rsidP="009774B2">
      <w:pPr>
        <w:jc w:val="both"/>
        <w:rPr>
          <w:lang w:val="fr-FR"/>
        </w:rPr>
      </w:pPr>
      <w:r w:rsidRPr="00566234">
        <w:rPr>
          <w:lang w:val="es-ES"/>
        </w:rPr>
        <w:t xml:space="preserve">Hernán Pérez (Caceres). </w:t>
      </w:r>
      <w:r w:rsidRPr="0032190F">
        <w:rPr>
          <w:lang w:val="fr-FR"/>
        </w:rPr>
        <w:t xml:space="preserve">Plusieurs stèles ibériques de type A plus (+) naturaliste (BIB 2187 p. 390). </w:t>
      </w:r>
      <w:r w:rsidR="00743CB8" w:rsidRPr="0032190F">
        <w:rPr>
          <w:lang w:val="fr-FR"/>
        </w:rPr>
        <w:t>Pour cette stèle, Almagro (1977) pour appuyer sa thèse, a supposé une relation avec des enterrements en ciste, ce qui est très douteux (BIB 2177 p. 17)</w:t>
      </w:r>
    </w:p>
    <w:p w14:paraId="55A5ED69" w14:textId="2C371DC9" w:rsidR="00B32328" w:rsidRDefault="0078097B" w:rsidP="00A31473">
      <w:pPr>
        <w:rPr>
          <w:lang w:val="fr-FR"/>
        </w:rPr>
      </w:pPr>
      <w:r>
        <w:rPr>
          <w:lang w:val="fr-FR"/>
        </w:rPr>
        <w:t xml:space="preserve">Association entre des </w:t>
      </w:r>
      <w:hyperlink r:id="rId7911" w:anchor="Cul_Diademe" w:history="1">
        <w:r w:rsidRPr="0078097B">
          <w:rPr>
            <w:rStyle w:val="Hyperlink"/>
            <w:lang w:val="fr-FR"/>
          </w:rPr>
          <w:t>stèle du diadème</w:t>
        </w:r>
      </w:hyperlink>
      <w:r>
        <w:rPr>
          <w:lang w:val="fr-FR"/>
        </w:rPr>
        <w:t xml:space="preserve"> et une stèle du gr. d'Extrémadure (SS BIB)</w:t>
      </w:r>
    </w:p>
    <w:p w14:paraId="5991C935" w14:textId="77777777" w:rsidR="00647A2A" w:rsidRDefault="00647A2A" w:rsidP="00A31473">
      <w:pPr>
        <w:rPr>
          <w:lang w:val="fr-FR"/>
        </w:rPr>
      </w:pPr>
    </w:p>
    <w:p w14:paraId="48E0DDF4" w14:textId="088FB7B9" w:rsidR="00647A2A" w:rsidRPr="002E3DE4" w:rsidRDefault="00000000" w:rsidP="00A31473">
      <w:pPr>
        <w:rPr>
          <w:lang w:val="es-ES"/>
        </w:rPr>
      </w:pPr>
      <w:hyperlink r:id="rId7912" w:anchor="Cul_Extremadura_per_Celestino2011_IA" w:history="1">
        <w:r w:rsidR="00647A2A" w:rsidRPr="002E3DE4">
          <w:rPr>
            <w:rStyle w:val="Hyperlink"/>
            <w:lang w:val="es-ES"/>
          </w:rPr>
          <w:t>type IA</w:t>
        </w:r>
      </w:hyperlink>
      <w:r w:rsidR="00647A2A" w:rsidRPr="002E3DE4">
        <w:rPr>
          <w:lang w:val="es-ES"/>
        </w:rPr>
        <w:t xml:space="preserve"> (BIB 3063)</w:t>
      </w:r>
    </w:p>
    <w:p w14:paraId="75AFC276" w14:textId="77777777" w:rsidR="009E4D1D" w:rsidRPr="002E3DE4" w:rsidRDefault="009E4D1D" w:rsidP="00A31473">
      <w:pPr>
        <w:rPr>
          <w:lang w:val="es-ES"/>
        </w:rPr>
      </w:pPr>
    </w:p>
    <w:p w14:paraId="72C42D7D" w14:textId="77777777" w:rsidR="0078097B" w:rsidRPr="002E3DE4" w:rsidRDefault="0078097B" w:rsidP="0078097B">
      <w:pPr>
        <w:pStyle w:val="Heading2"/>
        <w:rPr>
          <w:lang w:val="es-ES"/>
        </w:rPr>
      </w:pPr>
      <w:bookmarkStart w:id="3374" w:name="Sit_Hernan_Perez_EstelaSW"/>
      <w:r w:rsidRPr="002E3DE4">
        <w:rPr>
          <w:lang w:val="es-ES"/>
        </w:rPr>
        <w:t>Estela del SW</w:t>
      </w:r>
    </w:p>
    <w:bookmarkEnd w:id="3374"/>
    <w:p w14:paraId="6B1201BA" w14:textId="77777777" w:rsidR="0078097B" w:rsidRPr="002E3DE4" w:rsidRDefault="0078097B" w:rsidP="00A31473">
      <w:pPr>
        <w:rPr>
          <w:lang w:val="es-ES"/>
        </w:rPr>
      </w:pPr>
    </w:p>
    <w:p w14:paraId="2CD93D60" w14:textId="639F855B" w:rsidR="0078097B" w:rsidRDefault="0078097B" w:rsidP="00A31473">
      <w:pPr>
        <w:rPr>
          <w:lang w:val="fr-FR"/>
        </w:rPr>
      </w:pPr>
      <w:r>
        <w:rPr>
          <w:lang w:val="fr-FR"/>
        </w:rPr>
        <w:t xml:space="preserve">Bouclier au dessus d'une lame de </w:t>
      </w:r>
      <w:hyperlink r:id="rId7913" w:anchor="Cul_Extremadura_T_lance" w:history="1">
        <w:r w:rsidR="00DE55E6" w:rsidRPr="00DE55E6">
          <w:rPr>
            <w:rStyle w:val="Hyperlink"/>
            <w:lang w:val="fr-FR"/>
          </w:rPr>
          <w:t>lance</w:t>
        </w:r>
      </w:hyperlink>
      <w:r w:rsidR="00DE55E6" w:rsidRPr="00DE55E6">
        <w:rPr>
          <w:lang w:val="fr-FR"/>
        </w:rPr>
        <w:t xml:space="preserve"> </w:t>
      </w:r>
      <w:r>
        <w:rPr>
          <w:lang w:val="fr-FR"/>
        </w:rPr>
        <w:t>ou d'épée (SS BIB)</w:t>
      </w:r>
      <w:r w:rsidR="009E4D1D" w:rsidRPr="009E4D1D">
        <w:rPr>
          <w:lang w:val="fr-FR"/>
        </w:rPr>
        <w:t xml:space="preserve"> épée gr. </w:t>
      </w:r>
      <w:hyperlink r:id="rId7914" w:anchor="Cul_Extremadura_T_epee_typ_Brandherm07_M" w:history="1">
        <w:r w:rsidR="009E4D1D" w:rsidRPr="009E4D1D">
          <w:rPr>
            <w:rStyle w:val="Hyperlink"/>
            <w:lang w:val="fr-FR"/>
          </w:rPr>
          <w:t>M</w:t>
        </w:r>
      </w:hyperlink>
      <w:r w:rsidR="009E4D1D" w:rsidRPr="009E4D1D">
        <w:rPr>
          <w:lang w:val="fr-FR"/>
        </w:rPr>
        <w:t xml:space="preserve"> (Brandhem 2007)</w:t>
      </w:r>
    </w:p>
    <w:p w14:paraId="251448A5" w14:textId="2CC8FE39" w:rsidR="00D60816" w:rsidRDefault="00000000" w:rsidP="00A31473">
      <w:pPr>
        <w:rPr>
          <w:lang w:val="fr-FR"/>
        </w:rPr>
      </w:pPr>
      <w:hyperlink r:id="rId7915" w:anchor="D:Documentation archéologique liée à la thèseCultures.docx" w:history="1">
        <w:r w:rsidR="00D60816" w:rsidRPr="004372FC">
          <w:rPr>
            <w:rStyle w:val="Hyperlink"/>
            <w:lang w:val="fr-FR"/>
          </w:rPr>
          <w:t>format B</w:t>
        </w:r>
      </w:hyperlink>
      <w:r w:rsidR="00D60816" w:rsidRPr="004372FC">
        <w:rPr>
          <w:lang w:val="fr-FR"/>
        </w:rPr>
        <w:t xml:space="preserve"> possible (BIB 2172, BIB 2187).</w:t>
      </w:r>
    </w:p>
    <w:p w14:paraId="1633A155" w14:textId="77777777" w:rsidR="0078097B" w:rsidRPr="0032190F" w:rsidRDefault="0078097B" w:rsidP="00A31473">
      <w:pPr>
        <w:rPr>
          <w:lang w:val="fr-FR"/>
        </w:rPr>
      </w:pPr>
    </w:p>
    <w:p w14:paraId="55C106FB" w14:textId="77777777" w:rsidR="0078097B" w:rsidRPr="0078097B" w:rsidRDefault="0078097B" w:rsidP="00B32328">
      <w:pPr>
        <w:pStyle w:val="Heading2"/>
      </w:pPr>
      <w:r w:rsidRPr="0078097B">
        <w:t>Hernan Perez 1-6</w:t>
      </w:r>
    </w:p>
    <w:p w14:paraId="6935A180" w14:textId="77777777" w:rsidR="0078097B" w:rsidRPr="0078097B" w:rsidRDefault="0078097B" w:rsidP="0078097B">
      <w:pPr>
        <w:rPr>
          <w:lang w:val="fr-FR"/>
        </w:rPr>
      </w:pPr>
    </w:p>
    <w:p w14:paraId="49818EEE" w14:textId="42997815" w:rsidR="0078097B" w:rsidRPr="0078097B" w:rsidRDefault="0078097B" w:rsidP="00C73B8B">
      <w:pPr>
        <w:jc w:val="both"/>
        <w:rPr>
          <w:lang w:val="fr-FR"/>
        </w:rPr>
      </w:pPr>
      <w:r w:rsidRPr="0078097B">
        <w:rPr>
          <w:lang w:val="fr-FR"/>
        </w:rPr>
        <w:t xml:space="preserve">type </w:t>
      </w:r>
      <w:hyperlink r:id="rId7916" w:anchor="Cul_Extremadura_per_GuardaminoA" w:history="1">
        <w:r>
          <w:rPr>
            <w:rStyle w:val="Hyperlink"/>
            <w:lang w:val="fr-FR"/>
          </w:rPr>
          <w:t>A</w:t>
        </w:r>
      </w:hyperlink>
      <w:r w:rsidRPr="0078097B">
        <w:rPr>
          <w:lang w:val="fr-FR"/>
        </w:rPr>
        <w:t xml:space="preserve"> (BIB ?) </w:t>
      </w:r>
      <w:r w:rsidRPr="0032190F">
        <w:rPr>
          <w:lang w:val="fr-FR"/>
        </w:rPr>
        <w:t>6 stèles anthropomorphes avec coiffes (SS BIB)</w:t>
      </w:r>
      <w:r>
        <w:rPr>
          <w:lang w:val="fr-FR"/>
        </w:rPr>
        <w:t xml:space="preserve">, </w:t>
      </w:r>
      <w:hyperlink r:id="rId7917" w:anchor="Cul_Diademe" w:history="1">
        <w:r w:rsidRPr="0078097B">
          <w:rPr>
            <w:rStyle w:val="Hyperlink"/>
            <w:lang w:val="fr-FR"/>
          </w:rPr>
          <w:t>stèle du diadème</w:t>
        </w:r>
      </w:hyperlink>
      <w:r>
        <w:rPr>
          <w:lang w:val="fr-FR"/>
        </w:rPr>
        <w:t xml:space="preserve"> (SS BIB)</w:t>
      </w:r>
      <w:r w:rsidR="00C73B8B">
        <w:rPr>
          <w:lang w:val="fr-FR"/>
        </w:rPr>
        <w:t xml:space="preserve"> </w:t>
      </w:r>
      <w:r w:rsidR="00C73B8B" w:rsidRPr="00C73B8B">
        <w:rPr>
          <w:lang w:val="fr-FR"/>
        </w:rPr>
        <w:t>De ce vaste ensemble, seules quatre pièces sont armées (BIB 2962) ceintures doubles, avec un remplissage intérieur de cupules comme celles qui apparaissent sur les stèles et les statues du groupe Hurdes-Gata (BIB 2962) en partie contemporain de Mombeja I et II (BIB 2962)</w:t>
      </w:r>
    </w:p>
    <w:p w14:paraId="0A551BBA" w14:textId="77777777" w:rsidR="0078097B" w:rsidRPr="0078097B" w:rsidRDefault="0078097B" w:rsidP="0078097B">
      <w:pPr>
        <w:rPr>
          <w:lang w:val="fr-FR"/>
        </w:rPr>
      </w:pPr>
    </w:p>
    <w:p w14:paraId="7E156B2F" w14:textId="77777777" w:rsidR="00B32328" w:rsidRPr="00AC5B94" w:rsidRDefault="00B32328" w:rsidP="0078097B">
      <w:pPr>
        <w:pStyle w:val="Heading3"/>
      </w:pPr>
      <w:bookmarkStart w:id="3375" w:name="Sit_Hernan_Perez_6"/>
      <w:r w:rsidRPr="00AC5B94">
        <w:t>Hernan Perez 6</w:t>
      </w:r>
    </w:p>
    <w:bookmarkEnd w:id="3375"/>
    <w:p w14:paraId="16BDE842" w14:textId="77777777" w:rsidR="00B32328" w:rsidRPr="00F91A93" w:rsidRDefault="00F91A93" w:rsidP="00F91A93">
      <w:pPr>
        <w:jc w:val="both"/>
        <w:rPr>
          <w:lang w:val="fr-FR"/>
        </w:rPr>
      </w:pPr>
      <w:r w:rsidRPr="00F91A93">
        <w:rPr>
          <w:lang w:val="fr-FR"/>
        </w:rPr>
        <w:t>Provenant d’une nécropole de c</w:t>
      </w:r>
      <w:r>
        <w:rPr>
          <w:lang w:val="fr-FR"/>
        </w:rPr>
        <w:t>i</w:t>
      </w:r>
      <w:r w:rsidRPr="00F91A93">
        <w:rPr>
          <w:lang w:val="fr-FR"/>
        </w:rPr>
        <w:t>stes avec cinq autres stèles anthropomorphes et une autre du Bronze final (Almagro Basch, 1972), c’est la seule qui est armée. Dans la ceinture, à droite, le personnage porte une hallebarde triangulaire avec</w:t>
      </w:r>
      <w:r>
        <w:rPr>
          <w:lang w:val="fr-FR"/>
        </w:rPr>
        <w:t xml:space="preserve"> le manche et la lame en relief (BIB 2962) [ je ne rtourve pas cette arme sur le dessin]</w:t>
      </w:r>
      <w:r w:rsidR="00C73B8B">
        <w:rPr>
          <w:lang w:val="fr-FR"/>
        </w:rPr>
        <w:t xml:space="preserve">. Trace de penture rouge </w:t>
      </w:r>
      <w:r w:rsidR="00C73B8B" w:rsidRPr="00C73B8B">
        <w:rPr>
          <w:lang w:val="fr-FR"/>
        </w:rPr>
        <w:t>(Bueno Ramirez et Balbín Behrmann, 1997a : 107) (BIB 2962)</w:t>
      </w:r>
    </w:p>
    <w:p w14:paraId="0E83DAF6" w14:textId="77777777" w:rsidR="00743CB8" w:rsidRDefault="00B32328" w:rsidP="00B32328">
      <w:pPr>
        <w:jc w:val="both"/>
        <w:rPr>
          <w:szCs w:val="16"/>
          <w:lang w:val="es-ES" w:eastAsia="en-GB"/>
        </w:rPr>
      </w:pPr>
      <w:r w:rsidRPr="00566234">
        <w:rPr>
          <w:i/>
          <w:szCs w:val="16"/>
          <w:lang w:val="es-ES" w:eastAsia="en-GB"/>
        </w:rPr>
        <w:t>Por otrolado, P. Bueno identifica una posible alabarda Carrapatas en laestela de Hernan Perez 6 (Bueno 1995: 110 y fig. 34:1), lo queremitiria a los inicios de la Edad del Bronce, aunque laidentificacion de esta alabarda nos parece dudosa tras unexamen directo de la pieza (BIB 2187 p. 390).</w:t>
      </w:r>
    </w:p>
    <w:p w14:paraId="7373BE92" w14:textId="77777777" w:rsidR="00494BD5" w:rsidRDefault="00494BD5" w:rsidP="00B32328">
      <w:pPr>
        <w:jc w:val="both"/>
        <w:rPr>
          <w:szCs w:val="16"/>
          <w:lang w:val="es-ES" w:eastAsia="en-GB"/>
        </w:rPr>
      </w:pPr>
    </w:p>
    <w:p w14:paraId="3A62D183" w14:textId="77777777" w:rsidR="00D54806" w:rsidRPr="00AC5B94" w:rsidRDefault="00D54806" w:rsidP="00D54806">
      <w:pPr>
        <w:pStyle w:val="Heading3"/>
      </w:pPr>
      <w:r w:rsidRPr="00AC5B94">
        <w:t xml:space="preserve">Hernan Perez </w:t>
      </w:r>
      <w:r>
        <w:t>7</w:t>
      </w:r>
    </w:p>
    <w:p w14:paraId="7C0C6CC5" w14:textId="77777777" w:rsidR="00D54806" w:rsidRPr="00866860" w:rsidRDefault="00D54806" w:rsidP="00B32328">
      <w:pPr>
        <w:jc w:val="both"/>
        <w:rPr>
          <w:szCs w:val="16"/>
          <w:lang w:val="fr-FR" w:eastAsia="en-GB"/>
        </w:rPr>
      </w:pPr>
    </w:p>
    <w:p w14:paraId="03B5CE23" w14:textId="3865A0D4" w:rsidR="00D54806" w:rsidRDefault="00000000" w:rsidP="00B32328">
      <w:pPr>
        <w:jc w:val="both"/>
        <w:rPr>
          <w:lang w:val="fr-FR"/>
        </w:rPr>
      </w:pPr>
      <w:hyperlink r:id="rId7918" w:anchor="Cul_Diademe" w:history="1">
        <w:r w:rsidR="00D54806" w:rsidRPr="0078097B">
          <w:rPr>
            <w:rStyle w:val="Hyperlink"/>
            <w:lang w:val="fr-FR"/>
          </w:rPr>
          <w:t>stèle du diadème</w:t>
        </w:r>
      </w:hyperlink>
      <w:r w:rsidR="00D54806">
        <w:rPr>
          <w:lang w:val="fr-FR"/>
        </w:rPr>
        <w:t xml:space="preserve"> (SS BIB) Fragmentaire</w:t>
      </w:r>
    </w:p>
    <w:p w14:paraId="70B1BEE6" w14:textId="77777777" w:rsidR="00D54806" w:rsidRPr="00D54806" w:rsidRDefault="00D54806" w:rsidP="00B32328">
      <w:pPr>
        <w:jc w:val="both"/>
        <w:rPr>
          <w:szCs w:val="16"/>
          <w:lang w:val="fr-FR" w:eastAsia="en-GB"/>
        </w:rPr>
      </w:pPr>
    </w:p>
    <w:p w14:paraId="6DF56182" w14:textId="77777777" w:rsidR="00494BD5" w:rsidRPr="00F60A8F" w:rsidRDefault="00494BD5" w:rsidP="00426FF9">
      <w:pPr>
        <w:pStyle w:val="Heading1"/>
      </w:pPr>
      <w:r w:rsidRPr="00F60A8F">
        <w:t>SANTA ANA</w:t>
      </w:r>
    </w:p>
    <w:p w14:paraId="79AA9E0D" w14:textId="77777777" w:rsidR="00494BD5" w:rsidRDefault="00494BD5" w:rsidP="00B32328">
      <w:pPr>
        <w:jc w:val="both"/>
        <w:rPr>
          <w:lang w:val="fr-FR"/>
        </w:rPr>
      </w:pPr>
      <w:r>
        <w:rPr>
          <w:lang w:val="fr-FR"/>
        </w:rPr>
        <w:t>Cueva</w:t>
      </w:r>
      <w:r w:rsidRPr="00494BD5">
        <w:rPr>
          <w:lang w:val="fr-FR"/>
        </w:rPr>
        <w:t xml:space="preserve"> de Santa Ana (Caceres), </w:t>
      </w:r>
      <w:r>
        <w:rPr>
          <w:lang w:val="fr-FR"/>
        </w:rPr>
        <w:t xml:space="preserve">grotte karstique, </w:t>
      </w:r>
      <w:r w:rsidRPr="00494BD5">
        <w:rPr>
          <w:lang w:val="fr-FR"/>
        </w:rPr>
        <w:t xml:space="preserve">site archéologique </w:t>
      </w:r>
      <w:r>
        <w:rPr>
          <w:lang w:val="fr-FR"/>
        </w:rPr>
        <w:t xml:space="preserve">occupé durant le </w:t>
      </w:r>
      <w:r w:rsidRPr="00494BD5">
        <w:rPr>
          <w:lang w:val="fr-FR"/>
        </w:rPr>
        <w:t>Middle Pleistocene</w:t>
      </w:r>
      <w:r>
        <w:rPr>
          <w:lang w:val="fr-FR"/>
        </w:rPr>
        <w:t>. P</w:t>
      </w:r>
      <w:r w:rsidRPr="00494BD5">
        <w:rPr>
          <w:lang w:val="fr-FR"/>
        </w:rPr>
        <w:t>osition</w:t>
      </w:r>
      <w:r>
        <w:rPr>
          <w:lang w:val="fr-FR"/>
        </w:rPr>
        <w:t xml:space="preserve">né favorablement à la faveur du  [rio] </w:t>
      </w:r>
      <w:r w:rsidRPr="00494BD5">
        <w:rPr>
          <w:lang w:val="fr-FR"/>
        </w:rPr>
        <w:t>Calerizo de Caceres</w:t>
      </w:r>
      <w:r>
        <w:rPr>
          <w:lang w:val="fr-FR"/>
        </w:rPr>
        <w:t xml:space="preserve"> (CAA2019 reviewing)</w:t>
      </w:r>
    </w:p>
    <w:p w14:paraId="217E533C" w14:textId="77777777" w:rsidR="00D54806" w:rsidRDefault="00D54806" w:rsidP="00B32328">
      <w:pPr>
        <w:jc w:val="both"/>
        <w:rPr>
          <w:lang w:val="fr-FR"/>
        </w:rPr>
      </w:pPr>
    </w:p>
    <w:p w14:paraId="064BD7AD" w14:textId="77777777" w:rsidR="00D54806" w:rsidRPr="00494BD5" w:rsidRDefault="00D54806" w:rsidP="00B32328">
      <w:pPr>
        <w:jc w:val="both"/>
        <w:rPr>
          <w:szCs w:val="16"/>
          <w:lang w:val="fr-FR" w:eastAsia="en-GB"/>
        </w:rPr>
      </w:pPr>
    </w:p>
    <w:p w14:paraId="269DC823" w14:textId="77777777" w:rsidR="00B32328" w:rsidRPr="00494BD5" w:rsidRDefault="00B32328" w:rsidP="00B32328">
      <w:pPr>
        <w:jc w:val="both"/>
        <w:rPr>
          <w:i/>
          <w:lang w:val="fr-FR"/>
        </w:rPr>
      </w:pPr>
    </w:p>
    <w:p w14:paraId="0E13BAB6" w14:textId="77777777" w:rsidR="00743CB8" w:rsidRPr="0032190F" w:rsidRDefault="00743CB8" w:rsidP="00426FF9">
      <w:pPr>
        <w:pStyle w:val="Heading1"/>
      </w:pPr>
      <w:bookmarkStart w:id="3376" w:name="Sit_Carneril"/>
      <w:r w:rsidRPr="0032190F">
        <w:t>CARNERIL (EL)</w:t>
      </w:r>
    </w:p>
    <w:bookmarkEnd w:id="3376"/>
    <w:p w14:paraId="25EEA359" w14:textId="77777777" w:rsidR="00743CB8" w:rsidRPr="000454F4" w:rsidRDefault="006552D0" w:rsidP="00A31473">
      <w:pPr>
        <w:rPr>
          <w:sz w:val="20"/>
          <w:lang w:val="fr-FR"/>
        </w:rPr>
      </w:pPr>
      <w:r w:rsidRPr="000454F4">
        <w:rPr>
          <w:sz w:val="20"/>
          <w:lang w:val="fr-FR"/>
        </w:rPr>
        <w:t>El Carneril</w:t>
      </w:r>
    </w:p>
    <w:p w14:paraId="4EFD4EE5" w14:textId="77777777" w:rsidR="006552D0" w:rsidRPr="0032190F" w:rsidRDefault="006552D0" w:rsidP="00A31473">
      <w:pPr>
        <w:rPr>
          <w:lang w:val="fr-FR"/>
        </w:rPr>
      </w:pPr>
    </w:p>
    <w:p w14:paraId="66C87E8E" w14:textId="2523A1ED" w:rsidR="006552D0" w:rsidRPr="00D60816" w:rsidRDefault="00D60816" w:rsidP="00D60816">
      <w:pPr>
        <w:jc w:val="both"/>
        <w:rPr>
          <w:lang w:val="fr-FR"/>
        </w:rPr>
      </w:pPr>
      <w:r>
        <w:rPr>
          <w:lang w:val="fr-FR"/>
        </w:rPr>
        <w:t xml:space="preserve">Stèle ibérique (Trujillo) du </w:t>
      </w:r>
      <w:hyperlink r:id="rId7919" w:anchor="Cul_Extremadura_ctxt_reg_grp_SierMontsan" w:history="1">
        <w:r w:rsidRPr="00D60816">
          <w:rPr>
            <w:rStyle w:val="Hyperlink"/>
            <w:lang w:val="fr-FR"/>
          </w:rPr>
          <w:t>gr. de la Sierra de Montsanchez</w:t>
        </w:r>
      </w:hyperlink>
      <w:r w:rsidRPr="00D60816">
        <w:rPr>
          <w:lang w:val="fr-FR"/>
        </w:rPr>
        <w:t xml:space="preserve"> (BIB 2868)</w:t>
      </w:r>
      <w:r>
        <w:rPr>
          <w:lang w:val="fr-FR"/>
        </w:rPr>
        <w:t xml:space="preserve">, </w:t>
      </w:r>
      <w:hyperlink r:id="rId7920" w:anchor="Sit_Carneril_T_epee" w:history="1">
        <w:r w:rsidRPr="0036570E">
          <w:rPr>
            <w:rStyle w:val="Hyperlink"/>
            <w:lang w:val="fr-FR"/>
          </w:rPr>
          <w:t>épée</w:t>
        </w:r>
      </w:hyperlink>
      <w:r>
        <w:rPr>
          <w:lang w:val="fr-FR"/>
        </w:rPr>
        <w:t xml:space="preserve">, </w:t>
      </w:r>
      <w:r w:rsidR="009314A9">
        <w:rPr>
          <w:lang w:val="fr-FR"/>
        </w:rPr>
        <w:t>lance</w:t>
      </w:r>
      <w:r w:rsidR="00B62D02" w:rsidRPr="00B62D02">
        <w:rPr>
          <w:lang w:val="fr-FR"/>
        </w:rPr>
        <w:t xml:space="preserve">, </w:t>
      </w:r>
      <w:hyperlink r:id="rId7921" w:anchor="Cul_Art_TAC_T_t_bouclier" w:history="1">
        <w:r w:rsidR="00B62D02" w:rsidRPr="006E48F7">
          <w:rPr>
            <w:rStyle w:val="Hyperlink"/>
            <w:lang w:val="fr-FR"/>
          </w:rPr>
          <w:t>bouclier</w:t>
        </w:r>
      </w:hyperlink>
      <w:r w:rsidR="00B62D02" w:rsidRPr="00B62D02">
        <w:rPr>
          <w:lang w:val="fr-FR"/>
        </w:rPr>
        <w:t xml:space="preserve"> </w:t>
      </w:r>
      <w:r w:rsidR="00902365">
        <w:rPr>
          <w:lang w:val="fr-FR"/>
        </w:rPr>
        <w:t>en V</w:t>
      </w:r>
      <w:r>
        <w:rPr>
          <w:lang w:val="fr-FR"/>
        </w:rPr>
        <w:t xml:space="preserve"> </w:t>
      </w:r>
      <w:r w:rsidR="00B62D02">
        <w:rPr>
          <w:lang w:val="fr-FR"/>
        </w:rPr>
        <w:t>(BIB 2172)</w:t>
      </w:r>
      <w:r>
        <w:rPr>
          <w:lang w:val="fr-FR"/>
        </w:rPr>
        <w:t xml:space="preserve"> </w:t>
      </w:r>
    </w:p>
    <w:p w14:paraId="34AC05D9" w14:textId="77777777" w:rsidR="00D60816" w:rsidRPr="00D60816" w:rsidRDefault="00D60816" w:rsidP="00A31473">
      <w:pPr>
        <w:rPr>
          <w:lang w:val="fr-FR"/>
        </w:rPr>
      </w:pPr>
    </w:p>
    <w:p w14:paraId="46691DC3" w14:textId="451D142A" w:rsidR="00D60816" w:rsidRDefault="00000000" w:rsidP="00A31473">
      <w:pPr>
        <w:rPr>
          <w:lang w:val="fr-FR"/>
        </w:rPr>
      </w:pPr>
      <w:hyperlink r:id="rId7922" w:anchor="D:Documentation archéologique liée à la thèseCultures.docx" w:history="1">
        <w:r w:rsidR="00D60816" w:rsidRPr="00D60816">
          <w:rPr>
            <w:rStyle w:val="Hyperlink"/>
            <w:lang w:val="fr-FR"/>
          </w:rPr>
          <w:t>format B</w:t>
        </w:r>
      </w:hyperlink>
      <w:r w:rsidR="00D60816" w:rsidRPr="00D60816">
        <w:rPr>
          <w:lang w:val="fr-FR"/>
        </w:rPr>
        <w:t xml:space="preserve"> (BIB 2172) </w:t>
      </w:r>
      <w:hyperlink r:id="rId7923" w:anchor="Cul_Extremadura_per_Huet2020_cmp_gr1" w:history="1">
        <w:r w:rsidR="00D60816" w:rsidRPr="00334CBF">
          <w:rPr>
            <w:rStyle w:val="Hyperlink"/>
            <w:lang w:val="fr-FR"/>
          </w:rPr>
          <w:t>Groupe 1</w:t>
        </w:r>
      </w:hyperlink>
      <w:r w:rsidR="00D60816">
        <w:rPr>
          <w:lang w:val="fr-FR"/>
        </w:rPr>
        <w:t xml:space="preserve"> (SS BIB)</w:t>
      </w:r>
    </w:p>
    <w:p w14:paraId="49A7AA11" w14:textId="77777777" w:rsidR="00D60816" w:rsidRDefault="00D60816" w:rsidP="00A31473">
      <w:pPr>
        <w:rPr>
          <w:lang w:val="fr-FR"/>
        </w:rPr>
      </w:pPr>
    </w:p>
    <w:p w14:paraId="40341B0D" w14:textId="77777777" w:rsidR="00D60816" w:rsidRDefault="00D60816" w:rsidP="00D60816">
      <w:pPr>
        <w:pStyle w:val="Heading2"/>
      </w:pPr>
      <w:r>
        <w:t>thèmes</w:t>
      </w:r>
    </w:p>
    <w:p w14:paraId="29FEA980" w14:textId="77777777" w:rsidR="00D60816" w:rsidRDefault="00D60816" w:rsidP="00A31473">
      <w:pPr>
        <w:rPr>
          <w:lang w:val="fr-FR"/>
        </w:rPr>
      </w:pPr>
    </w:p>
    <w:p w14:paraId="29B95CEE" w14:textId="77777777" w:rsidR="00D60816" w:rsidRPr="00D60816" w:rsidRDefault="00D60816" w:rsidP="00D60816">
      <w:pPr>
        <w:pStyle w:val="Heading3"/>
      </w:pPr>
      <w:bookmarkStart w:id="3377" w:name="Sit_Carneril_T_epee"/>
      <w:r>
        <w:t>épée</w:t>
      </w:r>
    </w:p>
    <w:bookmarkEnd w:id="3377"/>
    <w:p w14:paraId="472EF099" w14:textId="3D44994F" w:rsidR="00D60816" w:rsidRDefault="0083055E" w:rsidP="00D60816">
      <w:pPr>
        <w:rPr>
          <w:lang w:val="fr-FR"/>
        </w:rPr>
      </w:pPr>
      <w:r>
        <w:fldChar w:fldCharType="begin"/>
      </w:r>
      <w:r w:rsidRPr="00001238">
        <w:rPr>
          <w:lang w:val="fr-FR"/>
        </w:rPr>
        <w:instrText>HYPERLINK "file:///C:\\Users\\Thomas%20Huet\\Desktop\\Documentation%20archéologique%20liée%20à%20la%20thèse\\Cultures.docx" \l "Cul_Art_TAC_T_t_epee"</w:instrText>
      </w:r>
      <w:r>
        <w:fldChar w:fldCharType="separate"/>
      </w:r>
      <w:r w:rsidR="00D60816" w:rsidRPr="00666BEE">
        <w:rPr>
          <w:rStyle w:val="Hyperlink"/>
          <w:lang w:val="fr-FR"/>
        </w:rPr>
        <w:t>épée</w:t>
      </w:r>
      <w:r>
        <w:rPr>
          <w:rStyle w:val="Hyperlink"/>
          <w:lang w:val="fr-FR"/>
        </w:rPr>
        <w:fldChar w:fldCharType="end"/>
      </w:r>
      <w:r w:rsidR="00D60816" w:rsidRPr="00B62D02">
        <w:rPr>
          <w:lang w:val="fr-FR"/>
        </w:rPr>
        <w:t xml:space="preserve"> en </w:t>
      </w:r>
      <w:hyperlink r:id="rId7924" w:anchor="Typ_Arm_Epees_langue_carpe" w:history="1">
        <w:r w:rsidR="00D60816" w:rsidRPr="00584291">
          <w:rPr>
            <w:rStyle w:val="Hyperlink"/>
            <w:lang w:val="fr-FR"/>
          </w:rPr>
          <w:t>langue de carpe</w:t>
        </w:r>
      </w:hyperlink>
      <w:r w:rsidR="00D60816">
        <w:rPr>
          <w:lang w:val="fr-FR"/>
        </w:rPr>
        <w:t xml:space="preserve"> </w:t>
      </w:r>
      <w:r w:rsidR="00D60816" w:rsidRPr="00B62D02">
        <w:rPr>
          <w:lang w:val="fr-FR"/>
        </w:rPr>
        <w:t xml:space="preserve">pour </w:t>
      </w:r>
      <w:r w:rsidR="00D60816">
        <w:rPr>
          <w:lang w:val="fr-FR"/>
        </w:rPr>
        <w:t xml:space="preserve">Almagro Basch (BIB 2172) épée </w:t>
      </w:r>
      <w:hyperlink r:id="rId7925" w:anchor="Cul_Extremadura_T_epee_pistilliforme" w:history="1">
        <w:r w:rsidR="00D60816">
          <w:rPr>
            <w:rStyle w:val="Hyperlink"/>
            <w:lang w:val="fr-FR"/>
          </w:rPr>
          <w:t>pistilliforme</w:t>
        </w:r>
      </w:hyperlink>
      <w:r w:rsidR="00D60816" w:rsidRPr="00E82A5D">
        <w:rPr>
          <w:lang w:val="fr-FR"/>
        </w:rPr>
        <w:t xml:space="preserve"> </w:t>
      </w:r>
      <w:r w:rsidR="00D60816">
        <w:rPr>
          <w:lang w:val="fr-FR"/>
        </w:rPr>
        <w:t xml:space="preserve">(BIB 2868) </w:t>
      </w:r>
      <w:r w:rsidR="00D60816" w:rsidRPr="009E4D1D">
        <w:rPr>
          <w:lang w:val="fr-FR"/>
        </w:rPr>
        <w:t xml:space="preserve">épée gr. </w:t>
      </w:r>
      <w:hyperlink r:id="rId7926" w:anchor="Cul_Extremadura_T_epee_typ_Brandherm07_E" w:history="1">
        <w:r w:rsidR="00D60816" w:rsidRPr="00D60816">
          <w:rPr>
            <w:rStyle w:val="Hyperlink"/>
            <w:lang w:val="fr-FR"/>
          </w:rPr>
          <w:t>E</w:t>
        </w:r>
      </w:hyperlink>
      <w:r w:rsidR="00D60816" w:rsidRPr="00D60816">
        <w:rPr>
          <w:lang w:val="fr-FR"/>
        </w:rPr>
        <w:t xml:space="preserve"> (Brandhem 2007)</w:t>
      </w:r>
    </w:p>
    <w:p w14:paraId="0BBA37FB" w14:textId="150ABD3E" w:rsidR="009314A9" w:rsidRDefault="009314A9" w:rsidP="00D60816">
      <w:pPr>
        <w:rPr>
          <w:lang w:val="fr-FR"/>
        </w:rPr>
      </w:pPr>
    </w:p>
    <w:p w14:paraId="580AA307" w14:textId="4D6A3824" w:rsidR="009314A9" w:rsidRDefault="009314A9" w:rsidP="009314A9">
      <w:pPr>
        <w:pStyle w:val="Heading3"/>
      </w:pPr>
      <w:r>
        <w:t>lance</w:t>
      </w:r>
    </w:p>
    <w:p w14:paraId="7EF88A7A" w14:textId="7DB24678" w:rsidR="009314A9" w:rsidRDefault="00000000" w:rsidP="00D60816">
      <w:pPr>
        <w:rPr>
          <w:lang w:val="fr-FR"/>
        </w:rPr>
      </w:pPr>
      <w:hyperlink r:id="rId7927" w:anchor="Cul_Art_TAC_T_t_lance" w:history="1">
        <w:r w:rsidR="009314A9" w:rsidRPr="00666BEE">
          <w:rPr>
            <w:rStyle w:val="Hyperlink"/>
            <w:lang w:val="fr-FR"/>
          </w:rPr>
          <w:t>lance</w:t>
        </w:r>
      </w:hyperlink>
      <w:r w:rsidR="009314A9" w:rsidRPr="00B62D02">
        <w:rPr>
          <w:lang w:val="fr-FR"/>
        </w:rPr>
        <w:t xml:space="preserve"> à lame lancéolée</w:t>
      </w:r>
      <w:r w:rsidR="009314A9">
        <w:rPr>
          <w:lang w:val="fr-FR"/>
        </w:rPr>
        <w:t xml:space="preserve"> (BIB 2172)</w:t>
      </w:r>
    </w:p>
    <w:p w14:paraId="3D1AE089" w14:textId="77777777" w:rsidR="009314A9" w:rsidRDefault="009314A9" w:rsidP="00D60816">
      <w:pPr>
        <w:rPr>
          <w:lang w:val="fr-FR"/>
        </w:rPr>
      </w:pPr>
    </w:p>
    <w:p w14:paraId="6ED10B20" w14:textId="77777777" w:rsidR="00D60816" w:rsidRDefault="00D60816" w:rsidP="00D60816">
      <w:pPr>
        <w:rPr>
          <w:lang w:val="fr-FR"/>
        </w:rPr>
      </w:pPr>
    </w:p>
    <w:p w14:paraId="64A4B9E4" w14:textId="77777777" w:rsidR="00D60816" w:rsidRDefault="00D60816" w:rsidP="00D60816">
      <w:pPr>
        <w:pStyle w:val="Heading2"/>
      </w:pPr>
      <w:bookmarkStart w:id="3378" w:name="Sit_Carneril_ctx"/>
      <w:r>
        <w:t>contexte</w:t>
      </w:r>
    </w:p>
    <w:bookmarkEnd w:id="3378"/>
    <w:p w14:paraId="1E7C55FE" w14:textId="77777777" w:rsidR="00D60816" w:rsidRPr="00D60816" w:rsidRDefault="00D60816" w:rsidP="00D60816">
      <w:pPr>
        <w:rPr>
          <w:lang w:val="fr-FR"/>
        </w:rPr>
      </w:pPr>
      <w:r w:rsidRPr="0032190F">
        <w:rPr>
          <w:lang w:val="fr-FR"/>
        </w:rPr>
        <w:t>Pour cette stèle, Almagro (1977) pour appuyer sa thèse, a supposé une relation avec des enterrements en ciste, ce qui est très douteux (BIB 2177 p. 17)</w:t>
      </w:r>
    </w:p>
    <w:p w14:paraId="22FBB5E9" w14:textId="77777777" w:rsidR="00E82A5D" w:rsidRPr="00D60816" w:rsidRDefault="00E82A5D" w:rsidP="00A31473">
      <w:pPr>
        <w:rPr>
          <w:lang w:val="fr-FR"/>
        </w:rPr>
      </w:pPr>
    </w:p>
    <w:p w14:paraId="2D7E6DCF" w14:textId="77777777" w:rsidR="00B62D02" w:rsidRPr="00426FF9" w:rsidRDefault="00B62D02" w:rsidP="00426FF9">
      <w:pPr>
        <w:pStyle w:val="Heading1"/>
        <w:rPr>
          <w:lang w:val="es-ES"/>
        </w:rPr>
      </w:pPr>
      <w:bookmarkStart w:id="3379" w:name="Sit_Guadalmez_Rio"/>
      <w:r w:rsidRPr="00426FF9">
        <w:rPr>
          <w:lang w:val="es-ES"/>
        </w:rPr>
        <w:t>GUADALMEZ</w:t>
      </w:r>
    </w:p>
    <w:bookmarkEnd w:id="3379"/>
    <w:p w14:paraId="66476095" w14:textId="77777777" w:rsidR="00B62D02" w:rsidRPr="000454F4" w:rsidRDefault="007F709C" w:rsidP="00A31473">
      <w:pPr>
        <w:rPr>
          <w:sz w:val="20"/>
          <w:lang w:val="es-ES"/>
        </w:rPr>
      </w:pPr>
      <w:r w:rsidRPr="000454F4">
        <w:rPr>
          <w:sz w:val="20"/>
          <w:lang w:val="es-ES"/>
        </w:rPr>
        <w:t>Río Guadalmez</w:t>
      </w:r>
    </w:p>
    <w:p w14:paraId="5B5131C8" w14:textId="77777777" w:rsidR="007F709C" w:rsidRPr="00786664" w:rsidRDefault="007F709C" w:rsidP="00A31473">
      <w:pPr>
        <w:rPr>
          <w:lang w:val="es-ES"/>
        </w:rPr>
      </w:pPr>
    </w:p>
    <w:p w14:paraId="54EFB6F2" w14:textId="3D48C426" w:rsidR="00B62D02" w:rsidRPr="00B62D02" w:rsidRDefault="00B62D02" w:rsidP="00A31473">
      <w:pPr>
        <w:rPr>
          <w:lang w:val="fr-FR"/>
        </w:rPr>
      </w:pPr>
      <w:r w:rsidRPr="004372FC">
        <w:rPr>
          <w:lang w:val="es-ES"/>
        </w:rPr>
        <w:t xml:space="preserve">Stèle ibérique du Rio de Guadalmez (BIB 2172). </w:t>
      </w:r>
      <w:hyperlink r:id="rId7928" w:anchor="Cul_Art_TAC_T_a_personnage" w:history="1">
        <w:r w:rsidRPr="00666BEE">
          <w:rPr>
            <w:rStyle w:val="Hyperlink"/>
            <w:lang w:val="fr-FR"/>
          </w:rPr>
          <w:t>personnage</w:t>
        </w:r>
      </w:hyperlink>
      <w:r w:rsidRPr="00B62D02">
        <w:rPr>
          <w:lang w:val="fr-FR"/>
        </w:rPr>
        <w:t xml:space="preserve">, </w:t>
      </w:r>
      <w:r w:rsidR="007F709C" w:rsidRPr="007F709C">
        <w:rPr>
          <w:lang w:val="fr-FR"/>
        </w:rPr>
        <w:t xml:space="preserve">fibule </w:t>
      </w:r>
      <w:hyperlink r:id="rId7929" w:anchor="Cul_Precoloniale_Obj_fibule_codo" w:history="1">
        <w:r w:rsidR="007F709C" w:rsidRPr="007F709C">
          <w:rPr>
            <w:rStyle w:val="Hyperlink"/>
            <w:i/>
            <w:lang w:val="fr-FR"/>
          </w:rPr>
          <w:t>de codo</w:t>
        </w:r>
      </w:hyperlink>
      <w:r w:rsidRPr="00B62D02">
        <w:rPr>
          <w:lang w:val="fr-FR"/>
        </w:rPr>
        <w:t xml:space="preserve">, </w:t>
      </w:r>
      <w:hyperlink r:id="rId7930" w:anchor="Cul_Art_TAC_T_t_miroir" w:history="1">
        <w:r w:rsidRPr="00666BEE">
          <w:rPr>
            <w:rStyle w:val="Hyperlink"/>
            <w:lang w:val="fr-FR"/>
          </w:rPr>
          <w:t>miroir</w:t>
        </w:r>
      </w:hyperlink>
      <w:r w:rsidRPr="00B62D02">
        <w:rPr>
          <w:lang w:val="fr-FR"/>
        </w:rPr>
        <w:t xml:space="preserve">, 2 </w:t>
      </w:r>
      <w:hyperlink r:id="rId7931" w:anchor="Cul_Art_TAC_T_t_peigne" w:history="1">
        <w:r w:rsidRPr="00666BEE">
          <w:rPr>
            <w:rStyle w:val="Hyperlink"/>
            <w:lang w:val="fr-FR"/>
          </w:rPr>
          <w:t>peign</w:t>
        </w:r>
        <w:r>
          <w:rPr>
            <w:rStyle w:val="Hyperlink"/>
            <w:lang w:val="fr-FR"/>
          </w:rPr>
          <w:t>es</w:t>
        </w:r>
      </w:hyperlink>
      <w:r w:rsidRPr="00B62D02">
        <w:rPr>
          <w:lang w:val="fr-FR"/>
        </w:rPr>
        <w:t xml:space="preserve"> (un petit et un grand), </w:t>
      </w:r>
      <w:hyperlink r:id="rId7932" w:anchor="Cul_Art_TAC_T_t_bouclier" w:history="1">
        <w:r w:rsidRPr="006E48F7">
          <w:rPr>
            <w:rStyle w:val="Hyperlink"/>
            <w:lang w:val="fr-FR"/>
          </w:rPr>
          <w:t>bouclier</w:t>
        </w:r>
      </w:hyperlink>
      <w:r w:rsidRPr="00B62D02">
        <w:rPr>
          <w:lang w:val="fr-FR"/>
        </w:rPr>
        <w:t xml:space="preserve"> </w:t>
      </w:r>
      <w:r w:rsidR="00902365">
        <w:rPr>
          <w:lang w:val="fr-FR"/>
        </w:rPr>
        <w:t>en V</w:t>
      </w:r>
      <w:r>
        <w:rPr>
          <w:lang w:val="fr-FR"/>
        </w:rPr>
        <w:t xml:space="preserve">, </w:t>
      </w:r>
      <w:hyperlink r:id="rId7933" w:anchor="Cul_Proto_Art_TAC_T_att" w:history="1">
        <w:r w:rsidRPr="006E48F7">
          <w:rPr>
            <w:rStyle w:val="Hyperlink"/>
            <w:lang w:val="fr-FR"/>
          </w:rPr>
          <w:t>char</w:t>
        </w:r>
      </w:hyperlink>
      <w:r w:rsidRPr="00B62D02">
        <w:rPr>
          <w:lang w:val="fr-FR"/>
        </w:rPr>
        <w:t xml:space="preserve"> </w:t>
      </w:r>
      <w:r>
        <w:rPr>
          <w:lang w:val="fr-FR"/>
        </w:rPr>
        <w:t xml:space="preserve">et attelage de deux </w:t>
      </w:r>
      <w:hyperlink r:id="rId7934" w:anchor="Cul_Proto_Art_TAC_T_z_chev" w:history="1">
        <w:r w:rsidRPr="0050426B">
          <w:rPr>
            <w:rStyle w:val="Hyperlink"/>
            <w:lang w:val="fr-FR"/>
          </w:rPr>
          <w:t>chev</w:t>
        </w:r>
        <w:r>
          <w:rPr>
            <w:rStyle w:val="Hyperlink"/>
            <w:lang w:val="fr-FR"/>
          </w:rPr>
          <w:t>aux</w:t>
        </w:r>
      </w:hyperlink>
      <w:r>
        <w:rPr>
          <w:lang w:val="fr-FR"/>
        </w:rPr>
        <w:t xml:space="preserve"> (SS BIB)</w:t>
      </w:r>
    </w:p>
    <w:p w14:paraId="0B4A5455" w14:textId="77777777" w:rsidR="00B62D02" w:rsidRPr="0032190F" w:rsidRDefault="00B62D02" w:rsidP="00A31473">
      <w:pPr>
        <w:rPr>
          <w:lang w:val="fr-FR"/>
        </w:rPr>
      </w:pPr>
    </w:p>
    <w:p w14:paraId="3D92025E" w14:textId="77777777" w:rsidR="00743CB8" w:rsidRPr="0032190F" w:rsidRDefault="00743CB8" w:rsidP="00426FF9">
      <w:pPr>
        <w:pStyle w:val="Heading1"/>
      </w:pPr>
      <w:bookmarkStart w:id="3380" w:name="Sit_Brozas"/>
      <w:r w:rsidRPr="0032190F">
        <w:t>BROZAS</w:t>
      </w:r>
      <w:bookmarkEnd w:id="3380"/>
    </w:p>
    <w:p w14:paraId="2571A08C" w14:textId="77777777" w:rsidR="009774B2" w:rsidRPr="0032190F" w:rsidRDefault="009774B2" w:rsidP="00320089">
      <w:pPr>
        <w:rPr>
          <w:lang w:val="fr-FR"/>
        </w:rPr>
      </w:pPr>
    </w:p>
    <w:p w14:paraId="1328F0E1" w14:textId="33BE2BDE" w:rsidR="00532517" w:rsidRDefault="00532517" w:rsidP="00532517">
      <w:pPr>
        <w:jc w:val="both"/>
        <w:rPr>
          <w:lang w:val="fr-FR"/>
        </w:rPr>
      </w:pPr>
      <w:r>
        <w:rPr>
          <w:szCs w:val="20"/>
          <w:lang w:val="fr-FR" w:eastAsia="en-GB"/>
        </w:rPr>
        <w:t xml:space="preserve">Brozas (Caceres) Stèle ibérique très </w:t>
      </w:r>
      <w:r w:rsidR="003F0289">
        <w:rPr>
          <w:szCs w:val="20"/>
          <w:lang w:val="fr-FR" w:eastAsia="en-GB"/>
        </w:rPr>
        <w:t>bien</w:t>
      </w:r>
      <w:r>
        <w:rPr>
          <w:szCs w:val="20"/>
          <w:lang w:val="fr-FR" w:eastAsia="en-GB"/>
        </w:rPr>
        <w:t xml:space="preserve"> conservée et aux gravures très bien réalisées (SS BIB)</w:t>
      </w:r>
      <w:r w:rsidR="0031728B">
        <w:rPr>
          <w:szCs w:val="20"/>
          <w:lang w:val="fr-FR" w:eastAsia="en-GB"/>
        </w:rPr>
        <w:t xml:space="preserve"> </w:t>
      </w:r>
      <w:r w:rsidR="0031728B" w:rsidRPr="0031728B">
        <w:rPr>
          <w:szCs w:val="20"/>
          <w:lang w:val="fr-FR" w:eastAsia="en-GB"/>
        </w:rPr>
        <w:t xml:space="preserve">Situé à 15 km au nord-est de l' ensemble de </w:t>
      </w:r>
      <w:hyperlink r:id="rId7935" w:anchor="Sit_Valencia_Alcantara_1" w:history="1">
        <w:r w:rsidR="0031728B" w:rsidRPr="0031728B">
          <w:rPr>
            <w:rStyle w:val="Hyperlink"/>
            <w:szCs w:val="20"/>
            <w:lang w:val="fr-FR" w:eastAsia="en-GB"/>
          </w:rPr>
          <w:t>Valencia de Alcantara 1</w:t>
        </w:r>
      </w:hyperlink>
      <w:r w:rsidR="0031728B" w:rsidRPr="0031728B">
        <w:rPr>
          <w:szCs w:val="20"/>
          <w:lang w:val="fr-FR" w:eastAsia="en-GB"/>
        </w:rPr>
        <w:t xml:space="preserve">, </w:t>
      </w:r>
      <w:hyperlink r:id="rId7936" w:anchor="Sit_Valencia_Alcantara_2" w:history="1">
        <w:r w:rsidR="0031728B" w:rsidRPr="0031728B">
          <w:rPr>
            <w:rStyle w:val="Hyperlink"/>
            <w:szCs w:val="20"/>
            <w:lang w:val="fr-FR" w:eastAsia="en-GB"/>
          </w:rPr>
          <w:t>2</w:t>
        </w:r>
      </w:hyperlink>
      <w:r w:rsidR="0031728B" w:rsidRPr="0031728B">
        <w:rPr>
          <w:szCs w:val="20"/>
          <w:lang w:val="fr-FR" w:eastAsia="en-GB"/>
        </w:rPr>
        <w:t xml:space="preserve"> et </w:t>
      </w:r>
      <w:hyperlink r:id="rId7937" w:anchor="Sit_Valencia_Alcantara_3" w:history="1">
        <w:r w:rsidR="0031728B" w:rsidRPr="0031728B">
          <w:rPr>
            <w:rStyle w:val="Hyperlink"/>
            <w:szCs w:val="20"/>
            <w:lang w:val="fr-FR" w:eastAsia="en-GB"/>
          </w:rPr>
          <w:t>3</w:t>
        </w:r>
      </w:hyperlink>
      <w:r w:rsidR="0031728B" w:rsidRPr="0031728B">
        <w:rPr>
          <w:szCs w:val="20"/>
          <w:lang w:val="fr-FR" w:eastAsia="en-GB"/>
        </w:rPr>
        <w:t>, du côté sud de la Rio Arroyo de Jumadiel, un affluent du Tage.</w:t>
      </w:r>
      <w:r w:rsidR="0031728B" w:rsidRPr="0031728B">
        <w:rPr>
          <w:lang w:val="fr-FR" w:eastAsia="fr-FR"/>
        </w:rPr>
        <w:t xml:space="preserve"> </w:t>
      </w:r>
      <w:r w:rsidR="0031728B" w:rsidRPr="0031728B">
        <w:rPr>
          <w:szCs w:val="20"/>
          <w:lang w:val="fr-FR" w:eastAsia="en-GB"/>
        </w:rPr>
        <w:t>(BIB 2868)</w:t>
      </w:r>
      <w:r w:rsidR="0031728B">
        <w:rPr>
          <w:szCs w:val="20"/>
          <w:lang w:val="fr-FR" w:eastAsia="en-GB"/>
        </w:rPr>
        <w:t xml:space="preserve"> </w:t>
      </w:r>
      <w:r w:rsidR="0031728B">
        <w:rPr>
          <w:lang w:val="fr-FR"/>
        </w:rPr>
        <w:t xml:space="preserve">Appartient au </w:t>
      </w:r>
      <w:hyperlink r:id="rId7938" w:anchor="Cul_Extremadura_ctxt_reg_grp_AlcanSalor" w:history="1">
        <w:r w:rsidR="0031728B" w:rsidRPr="0031728B">
          <w:rPr>
            <w:rStyle w:val="Hyperlink"/>
            <w:lang w:val="fr-FR"/>
          </w:rPr>
          <w:t>gr. Alcantara-Salor</w:t>
        </w:r>
      </w:hyperlink>
      <w:r w:rsidR="0031728B">
        <w:rPr>
          <w:lang w:val="fr-FR"/>
        </w:rPr>
        <w:t xml:space="preserve"> </w:t>
      </w:r>
      <w:r w:rsidR="0031728B" w:rsidRPr="0031728B">
        <w:rPr>
          <w:lang w:val="fr-FR"/>
        </w:rPr>
        <w:t>(BIB 2868)</w:t>
      </w:r>
    </w:p>
    <w:p w14:paraId="24ADAF4C" w14:textId="71C651B2" w:rsidR="001714A7" w:rsidRPr="004141FA" w:rsidRDefault="001714A7" w:rsidP="001714A7">
      <w:pPr>
        <w:rPr>
          <w:lang w:val="fr-FR"/>
        </w:rPr>
      </w:pPr>
      <w:r w:rsidRPr="001714A7">
        <w:rPr>
          <w:lang w:val="fr-FR"/>
        </w:rPr>
        <w:t xml:space="preserve">La stèle isolée de </w:t>
      </w:r>
      <w:r w:rsidRPr="001714A7">
        <w:rPr>
          <w:szCs w:val="22"/>
          <w:lang w:val="fr-FR"/>
        </w:rPr>
        <w:t>Brozas</w:t>
      </w:r>
      <w:r w:rsidRPr="001714A7">
        <w:rPr>
          <w:lang w:val="fr-FR"/>
        </w:rPr>
        <w:t xml:space="preserve"> est situé le long d'une route terrestre à travers les contreforts de la Sierra de Garrapata 60 km directement au sud de </w:t>
      </w:r>
      <w:hyperlink r:id="rId7939" w:anchor="Sit_San_Martin_Trevejo" w:history="1">
        <w:r w:rsidRPr="001714A7">
          <w:rPr>
            <w:rStyle w:val="Hyperlink"/>
            <w:szCs w:val="22"/>
            <w:lang w:val="fr-FR"/>
          </w:rPr>
          <w:t>San Martin de Trevejo</w:t>
        </w:r>
      </w:hyperlink>
      <w:r w:rsidRPr="001714A7">
        <w:rPr>
          <w:lang w:val="fr-FR"/>
        </w:rPr>
        <w:t xml:space="preserve">. Fait intéressant, cette route suit de près la moderne frontière entre l’Espagne et le Portugal. </w:t>
      </w:r>
      <w:r w:rsidRPr="004141FA">
        <w:rPr>
          <w:lang w:val="fr-FR"/>
        </w:rPr>
        <w:t>(BIB 2868)</w:t>
      </w:r>
    </w:p>
    <w:p w14:paraId="362ABBFE" w14:textId="77777777" w:rsidR="00647A2A" w:rsidRDefault="00647A2A" w:rsidP="00532517">
      <w:pPr>
        <w:jc w:val="both"/>
        <w:rPr>
          <w:lang w:val="fr-FR"/>
        </w:rPr>
      </w:pPr>
    </w:p>
    <w:p w14:paraId="207AE0C2" w14:textId="666F155B" w:rsidR="00647A2A" w:rsidRPr="004372FC" w:rsidRDefault="00000000" w:rsidP="00647A2A">
      <w:pPr>
        <w:rPr>
          <w:lang w:val="fr-FR"/>
        </w:rPr>
      </w:pPr>
      <w:hyperlink r:id="rId7940" w:anchor="Cul_Extremadura_per_Celestino2011_IB" w:history="1">
        <w:r w:rsidR="00647A2A" w:rsidRPr="004372FC">
          <w:rPr>
            <w:rStyle w:val="Hyperlink"/>
            <w:lang w:val="fr-FR"/>
          </w:rPr>
          <w:t>type IB</w:t>
        </w:r>
      </w:hyperlink>
      <w:r w:rsidR="00647A2A" w:rsidRPr="004372FC">
        <w:rPr>
          <w:lang w:val="fr-FR"/>
        </w:rPr>
        <w:t xml:space="preserve"> (BIB 3063)</w:t>
      </w:r>
      <w:r w:rsidR="00D60816" w:rsidRPr="004372FC">
        <w:rPr>
          <w:lang w:val="fr-FR"/>
        </w:rPr>
        <w:t xml:space="preserve"> </w:t>
      </w:r>
      <w:hyperlink r:id="rId7941" w:anchor="Cul_Extremadura_per_GuardaminoBO" w:history="1">
        <w:r w:rsidR="00D60816" w:rsidRPr="004372FC">
          <w:rPr>
            <w:rStyle w:val="Hyperlink"/>
            <w:lang w:val="fr-FR"/>
          </w:rPr>
          <w:t>format B+O</w:t>
        </w:r>
      </w:hyperlink>
      <w:r w:rsidR="00D60816" w:rsidRPr="004372FC">
        <w:rPr>
          <w:lang w:val="fr-FR"/>
        </w:rPr>
        <w:t xml:space="preserve"> (BIB 2172)</w:t>
      </w:r>
    </w:p>
    <w:p w14:paraId="250D3205" w14:textId="77777777" w:rsidR="006D3F48" w:rsidRPr="004372FC" w:rsidRDefault="006D3F48" w:rsidP="00532517">
      <w:pPr>
        <w:jc w:val="both"/>
        <w:rPr>
          <w:lang w:val="fr-FR"/>
        </w:rPr>
      </w:pPr>
    </w:p>
    <w:p w14:paraId="06449E7F" w14:textId="77777777" w:rsidR="006D3F48" w:rsidRDefault="00F17483" w:rsidP="006D3F48">
      <w:pPr>
        <w:pStyle w:val="Heading2"/>
      </w:pPr>
      <w:bookmarkStart w:id="3381" w:name="Sit_Brozas_t"/>
      <w:r>
        <w:lastRenderedPageBreak/>
        <w:t>t</w:t>
      </w:r>
      <w:r w:rsidR="006D3F48">
        <w:t>hèmes</w:t>
      </w:r>
    </w:p>
    <w:bookmarkEnd w:id="3381"/>
    <w:p w14:paraId="118115DA" w14:textId="77777777" w:rsidR="007E22BD" w:rsidRDefault="007E22BD" w:rsidP="000329E9">
      <w:pPr>
        <w:rPr>
          <w:lang w:val="fr-FR"/>
        </w:rPr>
      </w:pPr>
    </w:p>
    <w:p w14:paraId="20300A03" w14:textId="77777777" w:rsidR="007E22BD" w:rsidRDefault="007E22BD" w:rsidP="000329E9">
      <w:pPr>
        <w:rPr>
          <w:lang w:val="fr-FR"/>
        </w:rPr>
      </w:pPr>
      <w:r>
        <w:rPr>
          <w:lang w:val="fr-FR"/>
        </w:rPr>
        <w:t>De haut en bas (SS BIB)</w:t>
      </w:r>
      <w:r w:rsidRPr="00532517">
        <w:rPr>
          <w:lang w:val="fr-FR"/>
        </w:rPr>
        <w:t xml:space="preserve"> </w:t>
      </w:r>
    </w:p>
    <w:p w14:paraId="6DFCE94F" w14:textId="77777777" w:rsidR="007E22BD" w:rsidRDefault="007E22BD" w:rsidP="000329E9">
      <w:pPr>
        <w:rPr>
          <w:lang w:val="fr-FR"/>
        </w:rPr>
      </w:pPr>
    </w:p>
    <w:p w14:paraId="1A8F5BD6" w14:textId="77777777" w:rsidR="007E22BD" w:rsidRDefault="007E22BD" w:rsidP="007E22BD">
      <w:pPr>
        <w:pStyle w:val="Heading3"/>
      </w:pPr>
      <w:bookmarkStart w:id="3382" w:name="Sit_Brozas_t_lance"/>
      <w:r>
        <w:t>lance</w:t>
      </w:r>
    </w:p>
    <w:bookmarkEnd w:id="3382"/>
    <w:p w14:paraId="08C2D605" w14:textId="44623B8A" w:rsidR="007E22BD" w:rsidRDefault="00911743">
      <w:pPr>
        <w:rPr>
          <w:lang w:val="fr-FR"/>
        </w:rPr>
      </w:pPr>
      <w:r>
        <w:fldChar w:fldCharType="begin"/>
      </w:r>
      <w:r w:rsidR="00E30F13" w:rsidRPr="006F6A73">
        <w:rPr>
          <w:lang w:val="fr-FR"/>
        </w:rPr>
        <w:instrText>HYPERLINK "C:\\Users\\Thomas Huet\\Desktop\\Documentation archéologique liée à la thèse\\Cultures.docx" \l "Cul_Extremadura_T_lance"</w:instrText>
      </w:r>
      <w:r>
        <w:fldChar w:fldCharType="separate"/>
      </w:r>
      <w:r w:rsidR="00DE55E6" w:rsidRPr="00DE55E6">
        <w:rPr>
          <w:rStyle w:val="Hyperlink"/>
          <w:lang w:val="fr-FR"/>
        </w:rPr>
        <w:t>lance</w:t>
      </w:r>
      <w:r>
        <w:fldChar w:fldCharType="end"/>
      </w:r>
      <w:r w:rsidR="00003D52" w:rsidRPr="00532517">
        <w:rPr>
          <w:lang w:val="fr-FR"/>
        </w:rPr>
        <w:t xml:space="preserve"> à lame ovalaire (SS BIB)</w:t>
      </w:r>
    </w:p>
    <w:p w14:paraId="359936EA" w14:textId="77777777" w:rsidR="00673BF4" w:rsidRDefault="00673BF4">
      <w:pPr>
        <w:rPr>
          <w:lang w:val="fr-FR"/>
        </w:rPr>
      </w:pPr>
    </w:p>
    <w:p w14:paraId="51DC7238" w14:textId="77777777" w:rsidR="007E22BD" w:rsidRDefault="007E22BD" w:rsidP="007E22BD">
      <w:pPr>
        <w:pStyle w:val="Heading3"/>
      </w:pPr>
      <w:bookmarkStart w:id="3383" w:name="Sit_Brozas_t_peigne"/>
      <w:r>
        <w:t>peigne</w:t>
      </w:r>
    </w:p>
    <w:bookmarkEnd w:id="3383"/>
    <w:p w14:paraId="1116A590" w14:textId="4AA7A298" w:rsidR="007E22BD" w:rsidRDefault="00911743" w:rsidP="007E22BD">
      <w:pPr>
        <w:jc w:val="both"/>
        <w:rPr>
          <w:szCs w:val="20"/>
          <w:lang w:val="fr-FR" w:eastAsia="en-GB"/>
        </w:rPr>
      </w:pPr>
      <w:r>
        <w:fldChar w:fldCharType="begin"/>
      </w:r>
      <w:r w:rsidR="00E30F13" w:rsidRPr="006F6A73">
        <w:rPr>
          <w:lang w:val="fr-FR"/>
        </w:rPr>
        <w:instrText>HYPERLINK "C:\\Users\\Thomas Huet\\Desktop\\Documentation archéologique liée à la thèse\\Cultures.docx" \l "Cul_Art_TAC_T_t_peigne"</w:instrText>
      </w:r>
      <w:r>
        <w:fldChar w:fldCharType="separate"/>
      </w:r>
      <w:r w:rsidR="007E22BD" w:rsidRPr="00666BEE">
        <w:rPr>
          <w:rStyle w:val="Hyperlink"/>
          <w:lang w:val="fr-FR"/>
        </w:rPr>
        <w:t>peigne</w:t>
      </w:r>
      <w:r>
        <w:fldChar w:fldCharType="end"/>
      </w:r>
      <w:r w:rsidR="007E22BD" w:rsidRPr="007E22BD">
        <w:rPr>
          <w:lang w:val="fr-FR"/>
        </w:rPr>
        <w:t xml:space="preserve"> </w:t>
      </w:r>
      <w:r w:rsidR="007E22BD">
        <w:rPr>
          <w:lang w:val="fr-FR"/>
        </w:rPr>
        <w:t xml:space="preserve">réalisé par </w:t>
      </w:r>
      <w:hyperlink r:id="rId7942" w:anchor="Cul_Extremadura_tech_incision" w:history="1">
        <w:r w:rsidR="007E22BD" w:rsidRPr="003F0289">
          <w:rPr>
            <w:rStyle w:val="Hyperlink"/>
            <w:lang w:val="fr-FR"/>
          </w:rPr>
          <w:t>incision</w:t>
        </w:r>
      </w:hyperlink>
      <w:r w:rsidR="007E22BD" w:rsidRPr="007E22BD">
        <w:rPr>
          <w:lang w:val="fr-FR"/>
        </w:rPr>
        <w:t xml:space="preserve"> (SS BIB)</w:t>
      </w:r>
    </w:p>
    <w:p w14:paraId="2CDA4946" w14:textId="77777777" w:rsidR="007E22BD" w:rsidRDefault="007E22BD" w:rsidP="007E22BD">
      <w:pPr>
        <w:jc w:val="both"/>
        <w:rPr>
          <w:szCs w:val="20"/>
          <w:lang w:val="fr-FR" w:eastAsia="en-GB"/>
        </w:rPr>
      </w:pPr>
    </w:p>
    <w:p w14:paraId="4D39D29A" w14:textId="77777777" w:rsidR="007E22BD" w:rsidRDefault="007E22BD" w:rsidP="007E22BD">
      <w:pPr>
        <w:pStyle w:val="Heading3"/>
      </w:pPr>
      <w:bookmarkStart w:id="3384" w:name="Sit_Brozas_t_fibule"/>
      <w:r>
        <w:t>fibule</w:t>
      </w:r>
    </w:p>
    <w:bookmarkEnd w:id="3384"/>
    <w:p w14:paraId="3E51456C" w14:textId="226FC127" w:rsidR="007E22BD" w:rsidRDefault="00911743" w:rsidP="007E22BD">
      <w:pPr>
        <w:rPr>
          <w:szCs w:val="20"/>
          <w:lang w:val="fr-FR" w:eastAsia="en-GB"/>
        </w:rPr>
      </w:pPr>
      <w:r>
        <w:rPr>
          <w:lang w:val="fr-FR" w:eastAsia="fr-FR"/>
        </w:rPr>
        <w:fldChar w:fldCharType="begin"/>
      </w:r>
      <w:r w:rsidR="00E30F13">
        <w:rPr>
          <w:lang w:val="fr-FR" w:eastAsia="fr-FR"/>
        </w:rPr>
        <w:instrText>HYPERLINK "C:\\Users\\Thomas Huet\\Desktop\\Documentation archéologique liée à la thèse\\Cultures.docx" \l "Cul_Extremadura_T_fibule"</w:instrText>
      </w:r>
      <w:r>
        <w:rPr>
          <w:lang w:val="fr-FR" w:eastAsia="fr-FR"/>
        </w:rPr>
      </w:r>
      <w:r>
        <w:rPr>
          <w:lang w:val="fr-FR" w:eastAsia="fr-FR"/>
        </w:rPr>
        <w:fldChar w:fldCharType="separate"/>
      </w:r>
      <w:r w:rsidR="00673BF4" w:rsidRPr="00673BF4">
        <w:rPr>
          <w:rStyle w:val="Hyperlink"/>
          <w:lang w:val="fr-FR" w:eastAsia="fr-FR"/>
        </w:rPr>
        <w:t>fibule</w:t>
      </w:r>
      <w:r>
        <w:rPr>
          <w:lang w:val="fr-FR" w:eastAsia="fr-FR"/>
        </w:rPr>
        <w:fldChar w:fldCharType="end"/>
      </w:r>
      <w:r w:rsidR="00673BF4">
        <w:rPr>
          <w:lang w:val="fr-FR" w:eastAsia="fr-FR"/>
        </w:rPr>
        <w:t xml:space="preserve"> (SS BIB) </w:t>
      </w:r>
      <w:hyperlink r:id="rId7943" w:anchor="Cul_Proto_Art_TAC_T_t_fibule_codo" w:history="1">
        <w:r w:rsidR="007E22BD" w:rsidRPr="0032190F">
          <w:rPr>
            <w:rStyle w:val="Hyperlink"/>
            <w:lang w:val="fr-FR"/>
          </w:rPr>
          <w:t xml:space="preserve">fibule </w:t>
        </w:r>
        <w:r w:rsidR="007E22BD" w:rsidRPr="0032190F">
          <w:rPr>
            <w:rStyle w:val="Hyperlink"/>
            <w:i/>
            <w:lang w:val="fr-FR"/>
          </w:rPr>
          <w:t>de codo</w:t>
        </w:r>
      </w:hyperlink>
      <w:r w:rsidR="007E22BD" w:rsidRPr="0066104E">
        <w:rPr>
          <w:lang w:val="fr-FR"/>
        </w:rPr>
        <w:t xml:space="preserve"> </w:t>
      </w:r>
      <w:r w:rsidR="007E22BD" w:rsidRPr="0032190F">
        <w:rPr>
          <w:szCs w:val="20"/>
          <w:lang w:val="fr-FR" w:eastAsia="en-GB"/>
        </w:rPr>
        <w:t>(BIB 2187 p. 395)</w:t>
      </w:r>
      <w:r w:rsidR="007E22BD">
        <w:rPr>
          <w:szCs w:val="20"/>
          <w:lang w:val="fr-FR" w:eastAsia="en-GB"/>
        </w:rPr>
        <w:t xml:space="preserve"> </w:t>
      </w:r>
      <w:r w:rsidR="007E22BD">
        <w:rPr>
          <w:lang w:val="fr-FR"/>
        </w:rPr>
        <w:t xml:space="preserve">réalisée par </w:t>
      </w:r>
      <w:hyperlink r:id="rId7944" w:anchor="Cul_Extremadura_tech_incision" w:history="1">
        <w:r w:rsidR="007E22BD" w:rsidRPr="003F0289">
          <w:rPr>
            <w:rStyle w:val="Hyperlink"/>
            <w:lang w:val="fr-FR"/>
          </w:rPr>
          <w:t>incision</w:t>
        </w:r>
      </w:hyperlink>
      <w:r w:rsidR="007E22BD" w:rsidRPr="007E22BD">
        <w:rPr>
          <w:lang w:val="fr-FR"/>
        </w:rPr>
        <w:t xml:space="preserve"> (SS BIB)</w:t>
      </w:r>
      <w:r w:rsidR="00673BF4">
        <w:rPr>
          <w:lang w:val="fr-FR"/>
        </w:rPr>
        <w:t xml:space="preserve"> placée à hauteur d'épaule (SS BIB)</w:t>
      </w:r>
    </w:p>
    <w:p w14:paraId="4EE11427" w14:textId="77777777" w:rsidR="007E22BD" w:rsidRDefault="007E22BD" w:rsidP="007E22BD">
      <w:pPr>
        <w:rPr>
          <w:szCs w:val="20"/>
          <w:lang w:val="fr-FR" w:eastAsia="en-GB"/>
        </w:rPr>
      </w:pPr>
    </w:p>
    <w:p w14:paraId="2BCF06CB" w14:textId="77777777" w:rsidR="007E22BD" w:rsidRDefault="007E22BD" w:rsidP="007E22BD">
      <w:pPr>
        <w:pStyle w:val="Heading3"/>
      </w:pPr>
      <w:bookmarkStart w:id="3385" w:name="Sit_Brozas_t_miroir"/>
      <w:r>
        <w:t>miroir</w:t>
      </w:r>
    </w:p>
    <w:bookmarkEnd w:id="3385"/>
    <w:p w14:paraId="40445F6E" w14:textId="608DB91E" w:rsidR="007E22BD" w:rsidRPr="007E22BD" w:rsidRDefault="00911743" w:rsidP="007E22BD">
      <w:pPr>
        <w:rPr>
          <w:lang w:val="fr-FR"/>
        </w:rPr>
      </w:pPr>
      <w:r>
        <w:fldChar w:fldCharType="begin"/>
      </w:r>
      <w:r w:rsidR="00E30F13" w:rsidRPr="006F6A73">
        <w:rPr>
          <w:lang w:val="fr-FR"/>
        </w:rPr>
        <w:instrText>HYPERLINK "C:\\Users\\Thomas Huet\\Desktop\\Documentation archéologique liée à la thèse\\Cultures.docx" \l "Cul_Art_TAC_T_t_miroir"</w:instrText>
      </w:r>
      <w:r>
        <w:fldChar w:fldCharType="separate"/>
      </w:r>
      <w:r w:rsidR="007E22BD" w:rsidRPr="00666BEE">
        <w:rPr>
          <w:rStyle w:val="Hyperlink"/>
          <w:lang w:val="fr-FR"/>
        </w:rPr>
        <w:t>miroir</w:t>
      </w:r>
      <w:r>
        <w:fldChar w:fldCharType="end"/>
      </w:r>
    </w:p>
    <w:p w14:paraId="1A0DD5F5" w14:textId="77777777" w:rsidR="007E22BD" w:rsidRDefault="007E22BD" w:rsidP="000329E9">
      <w:pPr>
        <w:rPr>
          <w:lang w:val="fr-FR"/>
        </w:rPr>
      </w:pPr>
    </w:p>
    <w:p w14:paraId="1FD5C710" w14:textId="77777777" w:rsidR="009E4D1D" w:rsidRDefault="009E4D1D" w:rsidP="000329E9">
      <w:pPr>
        <w:rPr>
          <w:lang w:val="fr-FR"/>
        </w:rPr>
      </w:pPr>
    </w:p>
    <w:p w14:paraId="674266FC" w14:textId="77777777" w:rsidR="000329E9" w:rsidRPr="000329E9" w:rsidRDefault="007E22BD" w:rsidP="000329E9">
      <w:pPr>
        <w:pStyle w:val="Heading3"/>
      </w:pPr>
      <w:bookmarkStart w:id="3386" w:name="Sit_Brozas_t_bouclierV"/>
      <w:r>
        <w:t>bouclier</w:t>
      </w:r>
    </w:p>
    <w:bookmarkEnd w:id="3386"/>
    <w:p w14:paraId="7975B7E5" w14:textId="743646D2" w:rsidR="000329E9" w:rsidRDefault="00911743" w:rsidP="00532517">
      <w:pPr>
        <w:jc w:val="both"/>
        <w:rPr>
          <w:szCs w:val="20"/>
          <w:lang w:val="fr-FR" w:eastAsia="en-GB"/>
        </w:rPr>
      </w:pPr>
      <w:r>
        <w:fldChar w:fldCharType="begin"/>
      </w:r>
      <w:r w:rsidR="00E30F13" w:rsidRPr="006F6A73">
        <w:rPr>
          <w:lang w:val="fr-FR"/>
        </w:rPr>
        <w:instrText>HYPERLINK "C:\\Users\\Thomas Huet\\Desktop\\Documentation archéologique liée à la thèse\\Cultures.docx" \l "Cul_Art_TAC_T_t_bouclier"</w:instrText>
      </w:r>
      <w:r>
        <w:fldChar w:fldCharType="separate"/>
      </w:r>
      <w:r w:rsidR="007E22BD" w:rsidRPr="006E48F7">
        <w:rPr>
          <w:rStyle w:val="Hyperlink"/>
          <w:lang w:val="fr-FR"/>
        </w:rPr>
        <w:t>bouclier</w:t>
      </w:r>
      <w:r>
        <w:fldChar w:fldCharType="end"/>
      </w:r>
      <w:r w:rsidR="007E22BD" w:rsidRPr="00532517">
        <w:rPr>
          <w:lang w:val="fr-FR"/>
        </w:rPr>
        <w:t xml:space="preserve"> </w:t>
      </w:r>
      <w:r w:rsidR="007E22BD">
        <w:rPr>
          <w:szCs w:val="20"/>
          <w:lang w:val="fr-FR" w:eastAsia="en-GB"/>
        </w:rPr>
        <w:t xml:space="preserve">en V (SS BIB) </w:t>
      </w:r>
      <w:r w:rsidR="000329E9" w:rsidRPr="000329E9">
        <w:rPr>
          <w:szCs w:val="20"/>
          <w:lang w:val="fr-FR" w:eastAsia="en-GB"/>
        </w:rPr>
        <w:t xml:space="preserve">bouclier très proche de </w:t>
      </w:r>
      <w:r w:rsidR="000329E9">
        <w:rPr>
          <w:szCs w:val="20"/>
          <w:lang w:val="fr-FR" w:eastAsia="en-GB"/>
        </w:rPr>
        <w:t xml:space="preserve">celui </w:t>
      </w:r>
      <w:r w:rsidR="000329E9" w:rsidRPr="000329E9">
        <w:rPr>
          <w:szCs w:val="20"/>
          <w:lang w:val="fr-FR" w:eastAsia="en-GB"/>
        </w:rPr>
        <w:t xml:space="preserve">de </w:t>
      </w:r>
      <w:hyperlink r:id="rId7945" w:anchor="Sit_Cloonbrin" w:history="1">
        <w:r w:rsidR="000329E9" w:rsidRPr="000329E9">
          <w:rPr>
            <w:rStyle w:val="Hyperlink"/>
            <w:szCs w:val="20"/>
            <w:lang w:val="fr-FR" w:eastAsia="en-GB"/>
          </w:rPr>
          <w:t>Cloonbrin</w:t>
        </w:r>
      </w:hyperlink>
      <w:r w:rsidR="000329E9" w:rsidRPr="000329E9">
        <w:rPr>
          <w:szCs w:val="20"/>
          <w:lang w:val="fr-FR" w:eastAsia="en-GB"/>
        </w:rPr>
        <w:t xml:space="preserve"> (BIB 2954)</w:t>
      </w:r>
    </w:p>
    <w:p w14:paraId="341CD10A" w14:textId="77777777" w:rsidR="007E22BD" w:rsidRDefault="007E22BD" w:rsidP="00532517">
      <w:pPr>
        <w:jc w:val="both"/>
        <w:rPr>
          <w:szCs w:val="20"/>
          <w:lang w:val="fr-FR" w:eastAsia="en-GB"/>
        </w:rPr>
      </w:pPr>
    </w:p>
    <w:p w14:paraId="508C486B" w14:textId="77777777" w:rsidR="007E22BD" w:rsidRDefault="007E22BD" w:rsidP="007E22BD">
      <w:pPr>
        <w:pStyle w:val="Heading3"/>
      </w:pPr>
      <w:bookmarkStart w:id="3387" w:name="Sit_Brozas_t_epee"/>
      <w:r>
        <w:t>épée</w:t>
      </w:r>
    </w:p>
    <w:bookmarkEnd w:id="3387"/>
    <w:p w14:paraId="30C31E45" w14:textId="77777777" w:rsidR="007E22BD" w:rsidRDefault="007E22BD" w:rsidP="00532517">
      <w:pPr>
        <w:jc w:val="both"/>
        <w:rPr>
          <w:szCs w:val="20"/>
          <w:lang w:val="fr-FR" w:eastAsia="en-GB"/>
        </w:rPr>
      </w:pPr>
    </w:p>
    <w:p w14:paraId="486CF809" w14:textId="68DF5F04" w:rsidR="007E22BD" w:rsidRPr="007E22BD" w:rsidRDefault="007E22BD" w:rsidP="007E22BD">
      <w:pPr>
        <w:rPr>
          <w:lang w:val="fr-FR"/>
        </w:rPr>
      </w:pPr>
      <w:r w:rsidRPr="009E4D1D">
        <w:rPr>
          <w:lang w:val="fr-FR"/>
        </w:rPr>
        <w:t xml:space="preserve">épée gr. </w:t>
      </w:r>
      <w:hyperlink r:id="rId7946" w:anchor="Cul_Extremadura_T_epee_typ_Brandherm07_F" w:history="1">
        <w:r w:rsidRPr="009E4D1D">
          <w:rPr>
            <w:rStyle w:val="Hyperlink"/>
            <w:lang w:val="fr-FR"/>
          </w:rPr>
          <w:t>F</w:t>
        </w:r>
      </w:hyperlink>
      <w:r w:rsidRPr="009E4D1D">
        <w:rPr>
          <w:lang w:val="fr-FR"/>
        </w:rPr>
        <w:t xml:space="preserve"> (Brandhem 2007)</w:t>
      </w:r>
      <w:r>
        <w:rPr>
          <w:lang w:val="fr-FR"/>
        </w:rPr>
        <w:t xml:space="preserve"> </w:t>
      </w:r>
      <w:hyperlink r:id="rId7947" w:anchor="Cul_Art_TAC_T_t_epee" w:history="1">
        <w:r w:rsidRPr="00666BEE">
          <w:rPr>
            <w:rStyle w:val="Hyperlink"/>
            <w:lang w:val="fr-FR"/>
          </w:rPr>
          <w:t>épée</w:t>
        </w:r>
      </w:hyperlink>
      <w:r w:rsidRPr="00532517">
        <w:rPr>
          <w:lang w:val="fr-FR"/>
        </w:rPr>
        <w:t xml:space="preserve"> en </w:t>
      </w:r>
      <w:hyperlink r:id="rId7948" w:anchor="Typ_Arm_Epees_langue_carpe" w:history="1">
        <w:r w:rsidRPr="00584291">
          <w:rPr>
            <w:rStyle w:val="Hyperlink"/>
            <w:lang w:val="fr-FR"/>
          </w:rPr>
          <w:t>langue de carpe</w:t>
        </w:r>
      </w:hyperlink>
      <w:r>
        <w:rPr>
          <w:lang w:val="fr-FR"/>
        </w:rPr>
        <w:t>/type Huelva possible (BIB 2172)</w:t>
      </w:r>
    </w:p>
    <w:p w14:paraId="1774493D" w14:textId="77777777" w:rsidR="007E22BD" w:rsidRPr="007E22BD" w:rsidRDefault="007E22BD" w:rsidP="007E22BD">
      <w:pPr>
        <w:rPr>
          <w:lang w:val="fr-FR"/>
        </w:rPr>
      </w:pPr>
    </w:p>
    <w:p w14:paraId="632A6613" w14:textId="77777777" w:rsidR="007E22BD" w:rsidRDefault="007E22BD" w:rsidP="007E22BD">
      <w:pPr>
        <w:pStyle w:val="Heading2"/>
        <w:rPr>
          <w:szCs w:val="20"/>
          <w:lang w:eastAsia="en-GB"/>
        </w:rPr>
      </w:pPr>
      <w:bookmarkStart w:id="3388" w:name="Sit_Brozas_c"/>
      <w:r>
        <w:t>composition</w:t>
      </w:r>
    </w:p>
    <w:bookmarkEnd w:id="3388"/>
    <w:p w14:paraId="6C9ADA97" w14:textId="77777777" w:rsidR="007E22BD" w:rsidRDefault="007E22BD" w:rsidP="007E22BD">
      <w:pPr>
        <w:rPr>
          <w:lang w:val="fr-FR" w:eastAsia="fr-FR"/>
        </w:rPr>
      </w:pPr>
    </w:p>
    <w:p w14:paraId="0BC0BE15" w14:textId="2E074561" w:rsidR="007E22BD" w:rsidRDefault="007E22BD" w:rsidP="007E22BD">
      <w:pPr>
        <w:rPr>
          <w:lang w:val="fr-FR" w:eastAsia="fr-FR"/>
        </w:rPr>
      </w:pPr>
      <w:r>
        <w:rPr>
          <w:lang w:val="fr-FR" w:eastAsia="fr-FR"/>
        </w:rPr>
        <w:t>Composition basique (</w:t>
      </w:r>
      <w:hyperlink r:id="rId7949" w:anchor="Sit_Brozas_t_lance" w:history="1">
        <w:r w:rsidRPr="007E22BD">
          <w:rPr>
            <w:rStyle w:val="Hyperlink"/>
            <w:lang w:val="fr-FR" w:eastAsia="fr-FR"/>
          </w:rPr>
          <w:t>lance</w:t>
        </w:r>
      </w:hyperlink>
      <w:r>
        <w:rPr>
          <w:lang w:val="fr-FR" w:eastAsia="fr-FR"/>
        </w:rPr>
        <w:t xml:space="preserve"> - </w:t>
      </w:r>
      <w:hyperlink r:id="rId7950" w:anchor="Sit_Brozas_t_bouclierV" w:history="1">
        <w:r w:rsidRPr="007E22BD">
          <w:rPr>
            <w:rStyle w:val="Hyperlink"/>
            <w:lang w:val="fr-FR" w:eastAsia="fr-FR"/>
          </w:rPr>
          <w:t>bouclier</w:t>
        </w:r>
      </w:hyperlink>
      <w:r>
        <w:rPr>
          <w:lang w:val="fr-FR" w:eastAsia="fr-FR"/>
        </w:rPr>
        <w:t xml:space="preserve"> - </w:t>
      </w:r>
      <w:hyperlink r:id="rId7951" w:anchor="Sit_Brozas_t_epee" w:history="1">
        <w:r w:rsidRPr="007E22BD">
          <w:rPr>
            <w:rStyle w:val="Hyperlink"/>
            <w:lang w:val="fr-FR" w:eastAsia="fr-FR"/>
          </w:rPr>
          <w:t>épée</w:t>
        </w:r>
      </w:hyperlink>
      <w:r>
        <w:rPr>
          <w:lang w:val="fr-FR" w:eastAsia="fr-FR"/>
        </w:rPr>
        <w:t xml:space="preserve">) à laquelle semble avoir été rajouté des éléments intercalaires </w:t>
      </w:r>
      <w:r w:rsidR="00003D52">
        <w:rPr>
          <w:lang w:val="fr-FR" w:eastAsia="fr-FR"/>
        </w:rPr>
        <w:t>(</w:t>
      </w:r>
      <w:hyperlink r:id="rId7952" w:anchor="Sit_Brozas_t_miroir" w:history="1">
        <w:r w:rsidR="00003D52" w:rsidRPr="007E22BD">
          <w:rPr>
            <w:rStyle w:val="Hyperlink"/>
            <w:lang w:val="fr-FR"/>
          </w:rPr>
          <w:t>miroir</w:t>
        </w:r>
      </w:hyperlink>
      <w:r w:rsidR="00003D52">
        <w:rPr>
          <w:lang w:val="fr-FR"/>
        </w:rPr>
        <w:t>,</w:t>
      </w:r>
      <w:r w:rsidR="00003D52" w:rsidRPr="00003D52">
        <w:rPr>
          <w:lang w:val="fr-FR"/>
        </w:rPr>
        <w:t xml:space="preserve"> </w:t>
      </w:r>
      <w:hyperlink r:id="rId7953" w:anchor="Sit_Brozas_t_fibule" w:history="1">
        <w:r w:rsidR="00003D52" w:rsidRPr="007E22BD">
          <w:rPr>
            <w:rStyle w:val="Hyperlink"/>
            <w:lang w:val="fr-FR"/>
          </w:rPr>
          <w:t>fibule</w:t>
        </w:r>
      </w:hyperlink>
      <w:r w:rsidR="00003D52">
        <w:rPr>
          <w:szCs w:val="20"/>
          <w:lang w:val="fr-FR" w:eastAsia="en-GB"/>
        </w:rPr>
        <w:t>,</w:t>
      </w:r>
      <w:r w:rsidR="00003D52" w:rsidRPr="00532517">
        <w:rPr>
          <w:lang w:val="fr-FR"/>
        </w:rPr>
        <w:t xml:space="preserve"> </w:t>
      </w:r>
      <w:hyperlink r:id="rId7954" w:anchor="Sit_Brozas_t_peigne" w:history="1">
        <w:r w:rsidR="00003D52" w:rsidRPr="007E22BD">
          <w:rPr>
            <w:rStyle w:val="Hyperlink"/>
            <w:lang w:val="fr-FR"/>
          </w:rPr>
          <w:t>peigne</w:t>
        </w:r>
      </w:hyperlink>
      <w:r w:rsidR="00003D52">
        <w:rPr>
          <w:lang w:val="fr-FR"/>
        </w:rPr>
        <w:t xml:space="preserve">) </w:t>
      </w:r>
      <w:r>
        <w:rPr>
          <w:lang w:val="fr-FR" w:eastAsia="fr-FR"/>
        </w:rPr>
        <w:t>(SS BIB)</w:t>
      </w:r>
    </w:p>
    <w:p w14:paraId="67FD595D" w14:textId="7D5A330A" w:rsidR="00CE1BBC" w:rsidRDefault="00CE1BBC" w:rsidP="007E22BD">
      <w:pPr>
        <w:rPr>
          <w:lang w:val="fr-FR" w:eastAsia="fr-FR"/>
        </w:rPr>
      </w:pPr>
    </w:p>
    <w:p w14:paraId="0864FE86" w14:textId="341AB4B1" w:rsidR="00CE1BBC" w:rsidRDefault="00CE1BBC" w:rsidP="00CE1BBC">
      <w:pPr>
        <w:pStyle w:val="Heading2"/>
        <w:rPr>
          <w:lang w:eastAsia="fr-FR"/>
        </w:rPr>
      </w:pPr>
      <w:r>
        <w:rPr>
          <w:lang w:eastAsia="fr-FR"/>
        </w:rPr>
        <w:t>support</w:t>
      </w:r>
    </w:p>
    <w:p w14:paraId="7F92BF31" w14:textId="3BBDB349" w:rsidR="00CE1BBC" w:rsidRDefault="00CE1BBC" w:rsidP="007E22BD">
      <w:pPr>
        <w:rPr>
          <w:lang w:val="fr-FR" w:eastAsia="fr-FR"/>
        </w:rPr>
      </w:pPr>
    </w:p>
    <w:p w14:paraId="7793D45A" w14:textId="4FFB0504" w:rsidR="00CE1BBC" w:rsidRPr="007E22BD" w:rsidRDefault="00CE1BBC" w:rsidP="007E22BD">
      <w:pPr>
        <w:rPr>
          <w:lang w:val="fr-FR" w:eastAsia="fr-FR"/>
        </w:rPr>
      </w:pPr>
      <w:r>
        <w:rPr>
          <w:lang w:val="fr-FR" w:eastAsia="fr-FR"/>
        </w:rPr>
        <w:t>Le support montre de nombreuses traces (de préparation ?, lithologie naturelle ?)</w:t>
      </w:r>
      <w:r w:rsidRPr="006F6A73">
        <w:rPr>
          <w:lang w:val="fr-FR"/>
        </w:rPr>
        <w:t xml:space="preserve"> (BIB 3591)</w:t>
      </w:r>
    </w:p>
    <w:p w14:paraId="7C48DC67" w14:textId="77777777" w:rsidR="000329E9" w:rsidRDefault="000329E9" w:rsidP="00532517">
      <w:pPr>
        <w:jc w:val="both"/>
        <w:rPr>
          <w:szCs w:val="20"/>
          <w:lang w:val="fr-FR" w:eastAsia="en-GB"/>
        </w:rPr>
      </w:pPr>
    </w:p>
    <w:p w14:paraId="123C6524" w14:textId="77777777" w:rsidR="00532517" w:rsidRDefault="00B03B3D" w:rsidP="00532517">
      <w:pPr>
        <w:pStyle w:val="Heading2"/>
        <w:rPr>
          <w:lang w:eastAsia="en-GB"/>
        </w:rPr>
      </w:pPr>
      <w:bookmarkStart w:id="3389" w:name="Sit_Brozas_per"/>
      <w:r>
        <w:rPr>
          <w:lang w:eastAsia="en-GB"/>
        </w:rPr>
        <w:t>p</w:t>
      </w:r>
      <w:r w:rsidR="00532517">
        <w:rPr>
          <w:lang w:eastAsia="en-GB"/>
        </w:rPr>
        <w:t>ériodisation</w:t>
      </w:r>
    </w:p>
    <w:bookmarkEnd w:id="3389"/>
    <w:p w14:paraId="3200C429" w14:textId="77777777" w:rsidR="00532517" w:rsidRDefault="00532517" w:rsidP="00532517">
      <w:pPr>
        <w:jc w:val="both"/>
        <w:rPr>
          <w:lang w:val="fr-FR"/>
        </w:rPr>
      </w:pPr>
    </w:p>
    <w:p w14:paraId="62722791" w14:textId="7A61D010" w:rsidR="00532517" w:rsidRDefault="00532517" w:rsidP="00532517">
      <w:pPr>
        <w:jc w:val="both"/>
        <w:rPr>
          <w:szCs w:val="20"/>
          <w:lang w:val="fr-FR" w:eastAsia="en-GB"/>
        </w:rPr>
      </w:pPr>
      <w:r w:rsidRPr="0032190F">
        <w:rPr>
          <w:lang w:val="fr-FR"/>
        </w:rPr>
        <w:t xml:space="preserve">Cette stèle montre des objets qui appartiennent à différentes périodes chronologiques selon Varela et Pinho (1977) (BIB 2177 p. 18). </w:t>
      </w:r>
      <w:r w:rsidRPr="0066104E">
        <w:rPr>
          <w:szCs w:val="20"/>
          <w:lang w:val="fr-FR" w:eastAsia="en-GB"/>
        </w:rPr>
        <w:t xml:space="preserve">Montre </w:t>
      </w:r>
      <w:r w:rsidR="00C34BA2">
        <w:rPr>
          <w:szCs w:val="20"/>
          <w:lang w:val="fr-FR" w:eastAsia="en-GB"/>
        </w:rPr>
        <w:t>2</w:t>
      </w:r>
      <w:r w:rsidRPr="0066104E">
        <w:rPr>
          <w:szCs w:val="20"/>
          <w:lang w:val="fr-FR" w:eastAsia="en-GB"/>
        </w:rPr>
        <w:t xml:space="preserve"> </w:t>
      </w:r>
      <w:hyperlink r:id="rId7955" w:anchor="Cul_Extremadura_tech" w:history="1">
        <w:r w:rsidRPr="003F0289">
          <w:rPr>
            <w:rStyle w:val="Hyperlink"/>
            <w:szCs w:val="20"/>
            <w:lang w:val="fr-FR" w:eastAsia="en-GB"/>
          </w:rPr>
          <w:t xml:space="preserve">techniques </w:t>
        </w:r>
        <w:r w:rsidR="003F0289" w:rsidRPr="003F0289">
          <w:rPr>
            <w:rStyle w:val="Hyperlink"/>
            <w:szCs w:val="20"/>
            <w:lang w:val="fr-FR" w:eastAsia="en-GB"/>
          </w:rPr>
          <w:t>de gravures</w:t>
        </w:r>
      </w:hyperlink>
      <w:r w:rsidR="003F0289">
        <w:rPr>
          <w:szCs w:val="20"/>
          <w:lang w:val="fr-FR" w:eastAsia="en-GB"/>
        </w:rPr>
        <w:t xml:space="preserve"> </w:t>
      </w:r>
      <w:r w:rsidRPr="0066104E">
        <w:rPr>
          <w:szCs w:val="20"/>
          <w:lang w:val="fr-FR" w:eastAsia="en-GB"/>
        </w:rPr>
        <w:t xml:space="preserve">donc </w:t>
      </w:r>
      <w:r w:rsidR="00C34BA2">
        <w:rPr>
          <w:szCs w:val="20"/>
          <w:lang w:val="fr-FR" w:eastAsia="en-GB"/>
        </w:rPr>
        <w:t>2</w:t>
      </w:r>
      <w:r w:rsidRPr="0066104E">
        <w:rPr>
          <w:szCs w:val="20"/>
          <w:lang w:val="fr-FR" w:eastAsia="en-GB"/>
        </w:rPr>
        <w:t xml:space="preserve"> phases possibles </w:t>
      </w:r>
      <w:r w:rsidRPr="0066104E">
        <w:rPr>
          <w:szCs w:val="18"/>
          <w:lang w:val="fr-FR" w:eastAsia="en-GB"/>
        </w:rPr>
        <w:t>(Celestino, 2001: 339)</w:t>
      </w:r>
      <w:r w:rsidRPr="0066104E">
        <w:rPr>
          <w:szCs w:val="20"/>
          <w:lang w:val="fr-FR" w:eastAsia="en-GB"/>
        </w:rPr>
        <w:t xml:space="preserve"> (BIB 2172)</w:t>
      </w:r>
    </w:p>
    <w:p w14:paraId="5064DB3D" w14:textId="77777777" w:rsidR="00532517" w:rsidRDefault="00532517" w:rsidP="00532517">
      <w:pPr>
        <w:jc w:val="both"/>
        <w:rPr>
          <w:szCs w:val="20"/>
          <w:lang w:val="fr-FR" w:eastAsia="en-GB"/>
        </w:rPr>
      </w:pPr>
    </w:p>
    <w:p w14:paraId="483B8CC6" w14:textId="77777777" w:rsidR="00532517" w:rsidRDefault="00532517" w:rsidP="00532517">
      <w:pPr>
        <w:pStyle w:val="Heading3"/>
        <w:rPr>
          <w:lang w:eastAsia="en-GB"/>
        </w:rPr>
      </w:pPr>
      <w:bookmarkStart w:id="3390" w:name="Sit_Brozas_per1"/>
      <w:r>
        <w:rPr>
          <w:lang w:eastAsia="en-GB"/>
        </w:rPr>
        <w:t>phase 1</w:t>
      </w:r>
    </w:p>
    <w:bookmarkEnd w:id="3390"/>
    <w:p w14:paraId="2F946B10" w14:textId="77777777" w:rsidR="00532517" w:rsidRPr="00532517" w:rsidRDefault="00532517" w:rsidP="00532517">
      <w:pPr>
        <w:rPr>
          <w:lang w:val="fr-FR" w:eastAsia="en-GB"/>
        </w:rPr>
      </w:pPr>
      <w:r>
        <w:rPr>
          <w:lang w:val="fr-FR"/>
        </w:rPr>
        <w:t>Gravures piquetées (</w:t>
      </w:r>
      <w:r w:rsidRPr="00532517">
        <w:rPr>
          <w:i/>
          <w:lang w:val="fr-FR"/>
        </w:rPr>
        <w:t>rebajado</w:t>
      </w:r>
      <w:r>
        <w:rPr>
          <w:lang w:val="fr-FR"/>
        </w:rPr>
        <w:t xml:space="preserve">) </w:t>
      </w:r>
      <w:r w:rsidR="003F0289">
        <w:rPr>
          <w:lang w:val="fr-FR"/>
        </w:rPr>
        <w:t xml:space="preserve">[piquetage] </w:t>
      </w:r>
      <w:r>
        <w:rPr>
          <w:lang w:val="fr-FR"/>
        </w:rPr>
        <w:t xml:space="preserve">(BIB 2172) </w:t>
      </w:r>
    </w:p>
    <w:p w14:paraId="6BDC0433" w14:textId="77777777" w:rsidR="00532517" w:rsidRDefault="00532517" w:rsidP="00532517">
      <w:pPr>
        <w:jc w:val="both"/>
        <w:rPr>
          <w:szCs w:val="20"/>
          <w:lang w:val="fr-FR" w:eastAsia="en-GB"/>
        </w:rPr>
      </w:pPr>
    </w:p>
    <w:p w14:paraId="729A0BFD" w14:textId="77777777" w:rsidR="00532517" w:rsidRDefault="00532517" w:rsidP="00532517">
      <w:pPr>
        <w:pStyle w:val="Heading3"/>
        <w:rPr>
          <w:lang w:eastAsia="en-GB"/>
        </w:rPr>
      </w:pPr>
      <w:bookmarkStart w:id="3391" w:name="Sit_Brozas_per2"/>
      <w:r>
        <w:rPr>
          <w:lang w:eastAsia="en-GB"/>
        </w:rPr>
        <w:t>phase 2</w:t>
      </w:r>
    </w:p>
    <w:bookmarkEnd w:id="3391"/>
    <w:p w14:paraId="1ACAE5AB" w14:textId="33F79FBC" w:rsidR="00743CB8" w:rsidRPr="00003D52" w:rsidRDefault="00532517" w:rsidP="00532517">
      <w:pPr>
        <w:autoSpaceDE w:val="0"/>
        <w:autoSpaceDN w:val="0"/>
        <w:adjustRightInd w:val="0"/>
        <w:jc w:val="both"/>
        <w:rPr>
          <w:szCs w:val="20"/>
          <w:lang w:val="fr-FR" w:eastAsia="en-GB"/>
        </w:rPr>
      </w:pPr>
      <w:r>
        <w:rPr>
          <w:lang w:val="fr-FR"/>
        </w:rPr>
        <w:t xml:space="preserve">Gravures finement incisées </w:t>
      </w:r>
      <w:r w:rsidR="003F0289">
        <w:rPr>
          <w:lang w:val="fr-FR"/>
        </w:rPr>
        <w:t>[</w:t>
      </w:r>
      <w:hyperlink r:id="rId7956" w:anchor="Cul_Extremadura_tech_incision" w:history="1">
        <w:r w:rsidR="003F0289" w:rsidRPr="003F0289">
          <w:rPr>
            <w:rStyle w:val="Hyperlink"/>
            <w:lang w:val="fr-FR"/>
          </w:rPr>
          <w:t>incision</w:t>
        </w:r>
      </w:hyperlink>
      <w:r w:rsidR="003F0289">
        <w:rPr>
          <w:lang w:val="fr-FR"/>
        </w:rPr>
        <w:t xml:space="preserve">] </w:t>
      </w:r>
      <w:r>
        <w:rPr>
          <w:lang w:val="fr-FR"/>
        </w:rPr>
        <w:t xml:space="preserve">(BIB 2172) </w:t>
      </w:r>
      <w:r w:rsidR="00557729" w:rsidRPr="0032190F">
        <w:rPr>
          <w:lang w:val="fr-FR"/>
        </w:rPr>
        <w:t>Les éléments les plus récents auraient été une actualisation par adjonction d’éléments</w:t>
      </w:r>
      <w:r w:rsidR="009774B2" w:rsidRPr="0032190F">
        <w:rPr>
          <w:lang w:val="fr-FR"/>
        </w:rPr>
        <w:t xml:space="preserve">, ce que l’on peut remarquer dans la technologie des </w:t>
      </w:r>
      <w:r w:rsidR="009774B2" w:rsidRPr="0032190F">
        <w:rPr>
          <w:lang w:val="fr-FR"/>
        </w:rPr>
        <w:lastRenderedPageBreak/>
        <w:t>gravures</w:t>
      </w:r>
      <w:r w:rsidR="00557729" w:rsidRPr="0032190F">
        <w:rPr>
          <w:lang w:val="fr-FR"/>
        </w:rPr>
        <w:t xml:space="preserve"> (BIB 2177 p. 18)</w:t>
      </w:r>
      <w:r w:rsidR="00320089" w:rsidRPr="0032190F">
        <w:rPr>
          <w:lang w:val="fr-FR"/>
        </w:rPr>
        <w:t xml:space="preserve"> : </w:t>
      </w:r>
      <w:hyperlink r:id="rId7957" w:anchor="Sit_Brozas_t_fibule" w:history="1">
        <w:r w:rsidR="007E22BD" w:rsidRPr="007E22BD">
          <w:rPr>
            <w:rStyle w:val="Hyperlink"/>
            <w:lang w:val="fr-FR"/>
          </w:rPr>
          <w:t>fibule</w:t>
        </w:r>
      </w:hyperlink>
      <w:r>
        <w:rPr>
          <w:szCs w:val="20"/>
          <w:lang w:val="fr-FR" w:eastAsia="en-GB"/>
        </w:rPr>
        <w:t>,</w:t>
      </w:r>
      <w:r w:rsidRPr="00532517">
        <w:rPr>
          <w:lang w:val="fr-FR"/>
        </w:rPr>
        <w:t xml:space="preserve"> </w:t>
      </w:r>
      <w:hyperlink r:id="rId7958" w:anchor="Sit_Brozas_t_peigne" w:history="1">
        <w:r w:rsidR="007E22BD" w:rsidRPr="007E22BD">
          <w:rPr>
            <w:rStyle w:val="Hyperlink"/>
            <w:lang w:val="fr-FR"/>
          </w:rPr>
          <w:t>peigne</w:t>
        </w:r>
      </w:hyperlink>
      <w:r w:rsidR="007E22BD">
        <w:rPr>
          <w:lang w:val="fr-FR"/>
        </w:rPr>
        <w:t xml:space="preserve"> </w:t>
      </w:r>
      <w:r w:rsidRPr="00532517">
        <w:rPr>
          <w:lang w:val="fr-FR"/>
        </w:rPr>
        <w:t>(SS BIB)</w:t>
      </w:r>
      <w:r w:rsidR="00003D52" w:rsidRPr="00003D52">
        <w:rPr>
          <w:lang w:val="fr-FR"/>
        </w:rPr>
        <w:t xml:space="preserve"> </w:t>
      </w:r>
      <w:r w:rsidR="00320089" w:rsidRPr="00003D52">
        <w:rPr>
          <w:i/>
          <w:szCs w:val="20"/>
          <w:lang w:val="fr-FR" w:eastAsia="en-GB"/>
        </w:rPr>
        <w:t>Tambien hay que considerar que es muy posible que la fibula de Brozas fuera grabada en una segunda intervencion junto al peine, ya que ambos motivos estan realizados con un grabado diferente al resto de los elementos que forman parte de la composicion</w:t>
      </w:r>
      <w:r w:rsidR="00320089" w:rsidRPr="00003D52">
        <w:rPr>
          <w:szCs w:val="20"/>
          <w:lang w:val="fr-FR" w:eastAsia="en-GB"/>
        </w:rPr>
        <w:t xml:space="preserve"> (BIB 2187 p. 396)</w:t>
      </w:r>
      <w:r w:rsidR="007350DA" w:rsidRPr="00003D52">
        <w:rPr>
          <w:szCs w:val="20"/>
          <w:lang w:val="fr-FR" w:eastAsia="en-GB"/>
        </w:rPr>
        <w:t xml:space="preserve"> Fibule du 10e s. aec (BIB 2886)</w:t>
      </w:r>
    </w:p>
    <w:p w14:paraId="74D9953A" w14:textId="77777777" w:rsidR="00320089" w:rsidRPr="00003D52" w:rsidRDefault="00320089" w:rsidP="00320089">
      <w:pPr>
        <w:autoSpaceDE w:val="0"/>
        <w:autoSpaceDN w:val="0"/>
        <w:adjustRightInd w:val="0"/>
        <w:jc w:val="both"/>
        <w:rPr>
          <w:lang w:val="fr-FR"/>
        </w:rPr>
      </w:pPr>
    </w:p>
    <w:p w14:paraId="5A3ED68B" w14:textId="77777777" w:rsidR="0083571E" w:rsidRPr="0032190F" w:rsidRDefault="0083571E" w:rsidP="00426FF9">
      <w:pPr>
        <w:pStyle w:val="Heading1"/>
      </w:pPr>
      <w:bookmarkStart w:id="3392" w:name="Sit_Quintina_Serena"/>
      <w:r w:rsidRPr="0032190F">
        <w:t>QUINTANA DE LA SER</w:t>
      </w:r>
      <w:r>
        <w:t>EN</w:t>
      </w:r>
      <w:r w:rsidRPr="0032190F">
        <w:t>A</w:t>
      </w:r>
    </w:p>
    <w:bookmarkEnd w:id="3392"/>
    <w:p w14:paraId="37B971BB" w14:textId="4CF52730" w:rsidR="00320089" w:rsidRPr="00A3089C" w:rsidRDefault="00A3089C" w:rsidP="00242C0F">
      <w:pPr>
        <w:rPr>
          <w:sz w:val="20"/>
          <w:szCs w:val="20"/>
          <w:lang w:val="fr-FR" w:eastAsia="en-GB"/>
        </w:rPr>
      </w:pPr>
      <w:r w:rsidRPr="00A3089C">
        <w:rPr>
          <w:sz w:val="20"/>
          <w:szCs w:val="20"/>
          <w:lang w:val="fr-FR" w:eastAsia="en-GB"/>
        </w:rPr>
        <w:t>La Serena</w:t>
      </w:r>
    </w:p>
    <w:p w14:paraId="73ED41E3" w14:textId="77777777" w:rsidR="00A3089C" w:rsidRPr="0083571E" w:rsidRDefault="00A3089C" w:rsidP="00242C0F">
      <w:pPr>
        <w:rPr>
          <w:szCs w:val="20"/>
          <w:lang w:val="fr-FR" w:eastAsia="en-GB"/>
        </w:rPr>
      </w:pPr>
    </w:p>
    <w:p w14:paraId="604CE79A" w14:textId="0C120B30" w:rsidR="0083571E" w:rsidRPr="004372FC" w:rsidRDefault="00320089" w:rsidP="0083571E">
      <w:r w:rsidRPr="007C0D83">
        <w:rPr>
          <w:szCs w:val="20"/>
          <w:lang w:val="fr-FR" w:eastAsia="en-GB"/>
        </w:rPr>
        <w:t xml:space="preserve">Stèle ibérique. </w:t>
      </w:r>
      <w:r w:rsidRPr="0032190F">
        <w:rPr>
          <w:szCs w:val="20"/>
          <w:lang w:val="fr-FR" w:eastAsia="en-GB"/>
        </w:rPr>
        <w:t xml:space="preserve">Représentation d’une </w:t>
      </w:r>
      <w:hyperlink r:id="rId7959" w:anchor="Cul_Proto_Art_TAC_T_t_fibule_codo" w:history="1">
        <w:r w:rsidR="000C51D6" w:rsidRPr="0032190F">
          <w:rPr>
            <w:rStyle w:val="Hyperlink"/>
            <w:lang w:val="fr-FR"/>
          </w:rPr>
          <w:t xml:space="preserve">fibule </w:t>
        </w:r>
        <w:r w:rsidR="000C51D6" w:rsidRPr="0032190F">
          <w:rPr>
            <w:rStyle w:val="Hyperlink"/>
            <w:i/>
            <w:lang w:val="fr-FR"/>
          </w:rPr>
          <w:t>de codo</w:t>
        </w:r>
      </w:hyperlink>
      <w:r w:rsidR="0066104E" w:rsidRPr="0066104E">
        <w:rPr>
          <w:lang w:val="fr-FR"/>
        </w:rPr>
        <w:t xml:space="preserve"> </w:t>
      </w:r>
      <w:r w:rsidRPr="0032190F">
        <w:rPr>
          <w:szCs w:val="20"/>
          <w:lang w:val="fr-FR" w:eastAsia="en-GB"/>
        </w:rPr>
        <w:t>(BIB 2187 p. 395)</w:t>
      </w:r>
      <w:r w:rsidR="0083571E" w:rsidRPr="0083571E">
        <w:rPr>
          <w:lang w:val="fr-FR"/>
        </w:rPr>
        <w:t xml:space="preserve"> </w:t>
      </w:r>
      <w:r w:rsidR="0083571E" w:rsidRPr="0032190F">
        <w:rPr>
          <w:lang w:val="fr-FR"/>
        </w:rPr>
        <w:t xml:space="preserve">Représentation de </w:t>
      </w:r>
      <w:hyperlink r:id="rId7960" w:anchor="Cul_Extremadura_T_char" w:history="1">
        <w:r w:rsidR="0083571E" w:rsidRPr="0032190F">
          <w:rPr>
            <w:rStyle w:val="Hyperlink"/>
            <w:lang w:val="fr-FR"/>
          </w:rPr>
          <w:t>char</w:t>
        </w:r>
      </w:hyperlink>
      <w:r w:rsidR="0083571E" w:rsidRPr="0032190F">
        <w:rPr>
          <w:lang w:val="fr-FR"/>
        </w:rPr>
        <w:t xml:space="preserve"> </w:t>
      </w:r>
      <w:r w:rsidR="00866860">
        <w:rPr>
          <w:lang w:val="fr-FR"/>
        </w:rPr>
        <w:t xml:space="preserve">possible </w:t>
      </w:r>
      <w:r w:rsidR="0083571E" w:rsidRPr="0032190F">
        <w:rPr>
          <w:lang w:val="fr-FR"/>
        </w:rPr>
        <w:t>(SS BIB)</w:t>
      </w:r>
      <w:r w:rsidR="009E4D1D">
        <w:rPr>
          <w:lang w:val="fr-FR"/>
        </w:rPr>
        <w:t xml:space="preserve"> </w:t>
      </w:r>
      <w:r w:rsidR="009E4D1D" w:rsidRPr="009E4D1D">
        <w:rPr>
          <w:lang w:val="fr-FR"/>
        </w:rPr>
        <w:t xml:space="preserve">épée gr. </w:t>
      </w:r>
      <w:hyperlink r:id="rId7961" w:anchor="Cul_Extremadura_T_epee_typ_Brandherm07_M" w:history="1">
        <w:r w:rsidR="009E4D1D" w:rsidRPr="004372FC">
          <w:rPr>
            <w:rStyle w:val="Hyperlink"/>
          </w:rPr>
          <w:t>M</w:t>
        </w:r>
      </w:hyperlink>
      <w:r w:rsidR="009E4D1D" w:rsidRPr="004372FC">
        <w:t xml:space="preserve"> (Brandhem 2007)</w:t>
      </w:r>
      <w:r w:rsidR="00673BF4" w:rsidRPr="004372FC">
        <w:t xml:space="preserve"> </w:t>
      </w:r>
      <w:hyperlink r:id="rId7962" w:anchor="Cul_Extremadura_T_fibule" w:history="1">
        <w:r w:rsidR="00673BF4" w:rsidRPr="004372FC">
          <w:rPr>
            <w:rStyle w:val="Hyperlink"/>
            <w:lang w:eastAsia="fr-FR"/>
          </w:rPr>
          <w:t>fibule</w:t>
        </w:r>
      </w:hyperlink>
    </w:p>
    <w:p w14:paraId="015DE287" w14:textId="77777777" w:rsidR="00320089" w:rsidRPr="004372FC" w:rsidRDefault="00320089" w:rsidP="00320089"/>
    <w:p w14:paraId="09C817E2" w14:textId="70059F6B" w:rsidR="00D60816" w:rsidRDefault="00000000" w:rsidP="00D60816">
      <w:hyperlink r:id="rId7963" w:anchor="Cul_Extremadura_per_Celestino2011_IB" w:history="1">
        <w:r w:rsidR="00647A2A" w:rsidRPr="00D60816">
          <w:rPr>
            <w:rStyle w:val="Hyperlink"/>
          </w:rPr>
          <w:t>type IB</w:t>
        </w:r>
      </w:hyperlink>
      <w:r w:rsidR="00647A2A" w:rsidRPr="00D60816">
        <w:t xml:space="preserve"> (BIB 3063)</w:t>
      </w:r>
      <w:r w:rsidR="00D60816" w:rsidRPr="00D60816">
        <w:t xml:space="preserve"> </w:t>
      </w:r>
      <w:hyperlink r:id="rId7964" w:anchor="Cul_Extremadura_per_GuardaminoBO" w:history="1">
        <w:r w:rsidR="00D60816" w:rsidRPr="00D60816">
          <w:rPr>
            <w:rStyle w:val="Hyperlink"/>
          </w:rPr>
          <w:t xml:space="preserve">format </w:t>
        </w:r>
        <w:r w:rsidR="00D60816">
          <w:rPr>
            <w:rStyle w:val="Hyperlink"/>
          </w:rPr>
          <w:t>B+O</w:t>
        </w:r>
      </w:hyperlink>
      <w:r w:rsidR="00D60816" w:rsidRPr="00D60816">
        <w:t xml:space="preserve"> (BIB 2172</w:t>
      </w:r>
      <w:r w:rsidR="00D60816">
        <w:t>)</w:t>
      </w:r>
    </w:p>
    <w:p w14:paraId="22C1B2C0" w14:textId="7BF3325C" w:rsidR="00A3089C" w:rsidRDefault="00A3089C" w:rsidP="00D60816"/>
    <w:p w14:paraId="3BDFDF9E" w14:textId="497E0A36" w:rsidR="00A3089C" w:rsidRPr="000A07DA" w:rsidRDefault="00A3089C" w:rsidP="00D60816">
      <w:pPr>
        <w:rPr>
          <w:lang w:val="fr-FR"/>
        </w:rPr>
      </w:pPr>
      <w:r w:rsidRPr="000A07DA">
        <w:rPr>
          <w:lang w:val="fr-FR"/>
        </w:rPr>
        <w:t>Travail du métal documenté dans le site (BIB 3611)</w:t>
      </w:r>
    </w:p>
    <w:p w14:paraId="5C48ED7A" w14:textId="77777777" w:rsidR="00647A2A" w:rsidRPr="000A07DA" w:rsidRDefault="00647A2A" w:rsidP="00320089">
      <w:pPr>
        <w:rPr>
          <w:lang w:val="fr-FR"/>
        </w:rPr>
      </w:pPr>
    </w:p>
    <w:p w14:paraId="74CB4562" w14:textId="77777777" w:rsidR="00BA58E0" w:rsidRPr="0032190F" w:rsidRDefault="00BA58E0" w:rsidP="00426FF9">
      <w:pPr>
        <w:pStyle w:val="Heading1"/>
      </w:pPr>
      <w:bookmarkStart w:id="3393" w:name="Sit_Alamillo"/>
      <w:r>
        <w:t>ALAMILLO</w:t>
      </w:r>
    </w:p>
    <w:bookmarkEnd w:id="3393"/>
    <w:p w14:paraId="3531C3E0" w14:textId="77777777" w:rsidR="00320089" w:rsidRDefault="00320089" w:rsidP="00242C0F">
      <w:pPr>
        <w:rPr>
          <w:lang w:val="fr-FR"/>
        </w:rPr>
      </w:pPr>
    </w:p>
    <w:p w14:paraId="51344B34" w14:textId="65131CC4" w:rsidR="00BA58E0" w:rsidRDefault="00BA58E0" w:rsidP="00242C0F">
      <w:pPr>
        <w:rPr>
          <w:lang w:val="fr-FR"/>
        </w:rPr>
      </w:pPr>
      <w:r w:rsidRPr="00BA58E0">
        <w:rPr>
          <w:szCs w:val="20"/>
          <w:lang w:val="fr-FR" w:eastAsia="en-GB"/>
        </w:rPr>
        <w:t xml:space="preserve">Stèle ibérique. </w:t>
      </w:r>
      <w:hyperlink r:id="rId7965" w:anchor="Cul_Art_TAC_T_a_personnage_cornes" w:history="1">
        <w:r w:rsidR="001C5ECD" w:rsidRPr="00FE5A55">
          <w:rPr>
            <w:rStyle w:val="Hyperlink"/>
            <w:szCs w:val="20"/>
            <w:lang w:val="fr-FR" w:eastAsia="en-GB"/>
          </w:rPr>
          <w:t>Personnage à cornes</w:t>
        </w:r>
      </w:hyperlink>
      <w:r w:rsidR="001C5ECD">
        <w:rPr>
          <w:szCs w:val="20"/>
          <w:lang w:val="fr-FR" w:eastAsia="en-GB"/>
        </w:rPr>
        <w:t xml:space="preserve">, </w:t>
      </w:r>
      <w:hyperlink r:id="rId7966" w:anchor="Cul_Art_TAC_T_a_personnage" w:history="1">
        <w:r w:rsidR="001C5ECD" w:rsidRPr="00FE5A55">
          <w:rPr>
            <w:rStyle w:val="Hyperlink"/>
            <w:szCs w:val="20"/>
            <w:lang w:val="fr-FR" w:eastAsia="en-GB"/>
          </w:rPr>
          <w:t>personnage</w:t>
        </w:r>
      </w:hyperlink>
      <w:r w:rsidR="001C5ECD">
        <w:rPr>
          <w:szCs w:val="20"/>
          <w:lang w:val="fr-FR" w:eastAsia="en-GB"/>
        </w:rPr>
        <w:t xml:space="preserve">, </w:t>
      </w:r>
      <w:hyperlink r:id="rId7967" w:anchor="Cul_Art_TAC_T_t_arc" w:history="1">
        <w:r w:rsidR="00FE5A55" w:rsidRPr="00FE5A55">
          <w:rPr>
            <w:rStyle w:val="Hyperlink"/>
            <w:szCs w:val="20"/>
            <w:lang w:val="fr-FR" w:eastAsia="en-GB"/>
          </w:rPr>
          <w:t>arc</w:t>
        </w:r>
      </w:hyperlink>
      <w:r w:rsidR="00FE5A55">
        <w:rPr>
          <w:szCs w:val="20"/>
          <w:lang w:val="fr-FR" w:eastAsia="en-GB"/>
        </w:rPr>
        <w:t xml:space="preserve"> et </w:t>
      </w:r>
      <w:hyperlink r:id="rId7968" w:anchor="Cul_Art_TAC_T_t_fleche" w:history="1">
        <w:r w:rsidR="00FE5A55" w:rsidRPr="00FE5A55">
          <w:rPr>
            <w:rStyle w:val="Hyperlink"/>
            <w:szCs w:val="20"/>
            <w:lang w:val="fr-FR" w:eastAsia="en-GB"/>
          </w:rPr>
          <w:t>flèche</w:t>
        </w:r>
      </w:hyperlink>
      <w:r w:rsidR="00FE5A55">
        <w:rPr>
          <w:szCs w:val="20"/>
          <w:lang w:val="fr-FR" w:eastAsia="en-GB"/>
        </w:rPr>
        <w:t xml:space="preserve">, </w:t>
      </w:r>
      <w:hyperlink r:id="rId7969" w:anchor="Cul_Extremadura_T_lance" w:history="1">
        <w:r w:rsidR="00DE55E6" w:rsidRPr="00DE55E6">
          <w:rPr>
            <w:rStyle w:val="Hyperlink"/>
            <w:lang w:val="fr-FR"/>
          </w:rPr>
          <w:t>lance</w:t>
        </w:r>
      </w:hyperlink>
      <w:r w:rsidR="00DE55E6" w:rsidRPr="00DE55E6">
        <w:rPr>
          <w:lang w:val="fr-FR"/>
        </w:rPr>
        <w:t xml:space="preserve"> </w:t>
      </w:r>
      <w:r w:rsidR="00FE5A55">
        <w:rPr>
          <w:szCs w:val="20"/>
          <w:lang w:val="fr-FR" w:eastAsia="en-GB"/>
        </w:rPr>
        <w:t>à pointe lancéolée</w:t>
      </w:r>
      <w:r w:rsidR="001C5ECD">
        <w:rPr>
          <w:szCs w:val="20"/>
          <w:lang w:val="fr-FR" w:eastAsia="en-GB"/>
        </w:rPr>
        <w:t xml:space="preserve">, </w:t>
      </w:r>
      <w:hyperlink r:id="rId7970" w:anchor="Cul_Art_TAC_T_t_epee" w:history="1">
        <w:r w:rsidR="001C5ECD" w:rsidRPr="00FE5A55">
          <w:rPr>
            <w:rStyle w:val="Hyperlink"/>
            <w:szCs w:val="20"/>
            <w:lang w:val="fr-FR" w:eastAsia="en-GB"/>
          </w:rPr>
          <w:t>épée</w:t>
        </w:r>
      </w:hyperlink>
      <w:r w:rsidR="001C5ECD">
        <w:rPr>
          <w:szCs w:val="20"/>
          <w:lang w:val="fr-FR" w:eastAsia="en-GB"/>
        </w:rPr>
        <w:t xml:space="preserve">, </w:t>
      </w:r>
      <w:hyperlink r:id="rId7971" w:anchor="Cul_Art_TAC_T_t_peigne" w:history="1">
        <w:r w:rsidR="001C5ECD" w:rsidRPr="00FE5A55">
          <w:rPr>
            <w:rStyle w:val="Hyperlink"/>
            <w:szCs w:val="20"/>
            <w:lang w:val="fr-FR" w:eastAsia="en-GB"/>
          </w:rPr>
          <w:t>peigne</w:t>
        </w:r>
      </w:hyperlink>
      <w:r w:rsidR="001C5ECD">
        <w:rPr>
          <w:szCs w:val="20"/>
          <w:lang w:val="fr-FR" w:eastAsia="en-GB"/>
        </w:rPr>
        <w:t xml:space="preserve">, </w:t>
      </w:r>
      <w:hyperlink r:id="rId7972" w:anchor="Cul_Proto_Art_TAC_T_t_fibule_codo" w:history="1">
        <w:r w:rsidR="00201CA8" w:rsidRPr="0032190F">
          <w:rPr>
            <w:rStyle w:val="Hyperlink"/>
            <w:lang w:val="fr-FR"/>
          </w:rPr>
          <w:t xml:space="preserve">fibule </w:t>
        </w:r>
        <w:r w:rsidR="00201CA8" w:rsidRPr="0032190F">
          <w:rPr>
            <w:rStyle w:val="Hyperlink"/>
            <w:i/>
            <w:lang w:val="fr-FR"/>
          </w:rPr>
          <w:t>de codo</w:t>
        </w:r>
      </w:hyperlink>
      <w:r w:rsidR="001C5ECD">
        <w:rPr>
          <w:lang w:val="fr-FR"/>
        </w:rPr>
        <w:t>, 5 points</w:t>
      </w:r>
      <w:r w:rsidR="00FE5A55">
        <w:rPr>
          <w:lang w:val="fr-FR"/>
        </w:rPr>
        <w:t xml:space="preserve"> alignés </w:t>
      </w:r>
      <w:r w:rsidR="0035562A">
        <w:rPr>
          <w:lang w:val="fr-FR"/>
        </w:rPr>
        <w:t>[</w:t>
      </w:r>
      <w:hyperlink r:id="rId7973" w:anchor="Cul_Extremadura_T_ponctuat" w:history="1">
        <w:r w:rsidR="0035562A" w:rsidRPr="0035562A">
          <w:rPr>
            <w:rStyle w:val="Hyperlink"/>
            <w:lang w:val="fr-FR"/>
          </w:rPr>
          <w:t>ponctuations</w:t>
        </w:r>
      </w:hyperlink>
      <w:r w:rsidR="0035562A">
        <w:rPr>
          <w:lang w:val="fr-FR"/>
        </w:rPr>
        <w:t xml:space="preserve">] </w:t>
      </w:r>
      <w:r w:rsidRPr="00BA58E0">
        <w:rPr>
          <w:lang w:val="fr-FR"/>
        </w:rPr>
        <w:t>(BIB 2172)</w:t>
      </w:r>
      <w:r w:rsidR="009E4D1D">
        <w:rPr>
          <w:lang w:val="fr-FR"/>
        </w:rPr>
        <w:t xml:space="preserve"> </w:t>
      </w:r>
    </w:p>
    <w:p w14:paraId="5E35FA22" w14:textId="77777777" w:rsidR="00D60816" w:rsidRDefault="00D60816" w:rsidP="00242C0F">
      <w:pPr>
        <w:rPr>
          <w:lang w:val="fr-FR"/>
        </w:rPr>
      </w:pPr>
    </w:p>
    <w:p w14:paraId="57C9C7F0" w14:textId="6F66BBE5" w:rsidR="00D60816" w:rsidRDefault="00000000" w:rsidP="00242C0F">
      <w:pPr>
        <w:rPr>
          <w:lang w:val="fr-FR"/>
        </w:rPr>
      </w:pPr>
      <w:hyperlink r:id="rId7974" w:anchor="Cul_Extremadura_per_Celestino2011_IVB1a" w:history="1">
        <w:r w:rsidR="00D60816" w:rsidRPr="00D60816">
          <w:rPr>
            <w:rStyle w:val="Hyperlink"/>
            <w:lang w:val="fr-FR"/>
          </w:rPr>
          <w:t>type IVB.1.a</w:t>
        </w:r>
      </w:hyperlink>
      <w:r w:rsidR="00D60816" w:rsidRPr="00D60816">
        <w:rPr>
          <w:lang w:val="fr-FR"/>
        </w:rPr>
        <w:t xml:space="preserve"> (BIB 3063)</w:t>
      </w:r>
    </w:p>
    <w:p w14:paraId="73081701" w14:textId="77777777" w:rsidR="00673BF4" w:rsidRDefault="00673BF4" w:rsidP="00242C0F">
      <w:pPr>
        <w:rPr>
          <w:lang w:val="fr-FR"/>
        </w:rPr>
      </w:pPr>
    </w:p>
    <w:p w14:paraId="186772E2" w14:textId="77777777" w:rsidR="00673BF4" w:rsidRDefault="00673BF4" w:rsidP="00673BF4">
      <w:pPr>
        <w:pStyle w:val="Heading2"/>
      </w:pPr>
      <w:bookmarkStart w:id="3394" w:name="Sit_Alamillo_thm"/>
      <w:r>
        <w:t>thèmes</w:t>
      </w:r>
    </w:p>
    <w:bookmarkEnd w:id="3394"/>
    <w:p w14:paraId="53AF02C5" w14:textId="77777777" w:rsidR="00673BF4" w:rsidRDefault="00673BF4" w:rsidP="00242C0F">
      <w:pPr>
        <w:rPr>
          <w:lang w:val="fr-FR"/>
        </w:rPr>
      </w:pPr>
    </w:p>
    <w:p w14:paraId="7C0A2205" w14:textId="77777777" w:rsidR="00673BF4" w:rsidRDefault="00673BF4" w:rsidP="00673BF4">
      <w:pPr>
        <w:pStyle w:val="Heading3"/>
      </w:pPr>
      <w:bookmarkStart w:id="3395" w:name="Sit_Alamillo_thm_fibule"/>
      <w:r>
        <w:t>fibule</w:t>
      </w:r>
    </w:p>
    <w:bookmarkEnd w:id="3395"/>
    <w:p w14:paraId="2BC80D95" w14:textId="77777777" w:rsidR="00673BF4" w:rsidRDefault="00673BF4" w:rsidP="00673BF4">
      <w:pPr>
        <w:rPr>
          <w:lang w:val="fr-FR" w:eastAsia="fr-FR"/>
        </w:rPr>
      </w:pPr>
    </w:p>
    <w:p w14:paraId="34BDD908" w14:textId="45D7F9CD" w:rsidR="00673BF4" w:rsidRDefault="00000000" w:rsidP="00673BF4">
      <w:pPr>
        <w:rPr>
          <w:lang w:val="fr-FR"/>
        </w:rPr>
      </w:pPr>
      <w:hyperlink r:id="rId7975" w:anchor="Cul_Extremadura_T_fibule" w:history="1">
        <w:r w:rsidR="00673BF4" w:rsidRPr="00673BF4">
          <w:rPr>
            <w:rStyle w:val="Hyperlink"/>
            <w:lang w:val="fr-FR" w:eastAsia="fr-FR"/>
          </w:rPr>
          <w:t>fibule</w:t>
        </w:r>
      </w:hyperlink>
      <w:r w:rsidR="00673BF4">
        <w:rPr>
          <w:lang w:val="fr-FR" w:eastAsia="fr-FR"/>
        </w:rPr>
        <w:t xml:space="preserve"> de type </w:t>
      </w:r>
      <w:hyperlink r:id="rId7976" w:anchor="Cul_Proto_Art_TAC_T_t_fibule_codo" w:history="1">
        <w:r w:rsidR="00673BF4" w:rsidRPr="0032190F">
          <w:rPr>
            <w:rStyle w:val="Hyperlink"/>
            <w:lang w:val="fr-FR"/>
          </w:rPr>
          <w:t xml:space="preserve">fibule </w:t>
        </w:r>
        <w:r w:rsidR="00673BF4" w:rsidRPr="0032190F">
          <w:rPr>
            <w:rStyle w:val="Hyperlink"/>
            <w:i/>
            <w:lang w:val="fr-FR"/>
          </w:rPr>
          <w:t>de codo</w:t>
        </w:r>
      </w:hyperlink>
      <w:r w:rsidR="00673BF4" w:rsidRPr="00673BF4">
        <w:rPr>
          <w:lang w:val="fr-FR"/>
        </w:rPr>
        <w:t xml:space="preserve"> </w:t>
      </w:r>
      <w:r w:rsidR="00673BF4" w:rsidRPr="00BA58E0">
        <w:rPr>
          <w:lang w:val="fr-FR"/>
        </w:rPr>
        <w:t>(BIB 2172)</w:t>
      </w:r>
    </w:p>
    <w:p w14:paraId="723BE1D1" w14:textId="77777777" w:rsidR="00673BF4" w:rsidRDefault="00673BF4" w:rsidP="00673BF4">
      <w:pPr>
        <w:rPr>
          <w:lang w:val="fr-FR"/>
        </w:rPr>
      </w:pPr>
    </w:p>
    <w:p w14:paraId="7E530DED" w14:textId="77777777" w:rsidR="00673BF4" w:rsidRDefault="00673BF4" w:rsidP="00673BF4">
      <w:pPr>
        <w:pStyle w:val="Heading3"/>
      </w:pPr>
      <w:r>
        <w:t>épée</w:t>
      </w:r>
    </w:p>
    <w:p w14:paraId="534A38CE" w14:textId="41E675D7" w:rsidR="00673BF4" w:rsidRDefault="00673BF4" w:rsidP="00673BF4">
      <w:pPr>
        <w:rPr>
          <w:lang w:val="fr-FR"/>
        </w:rPr>
      </w:pPr>
      <w:r w:rsidRPr="009E4D1D">
        <w:rPr>
          <w:lang w:val="fr-FR"/>
        </w:rPr>
        <w:t xml:space="preserve">épée </w:t>
      </w:r>
      <w:hyperlink r:id="rId7977" w:anchor="Cul_Extremadura_T_epee_pistilliforme" w:history="1">
        <w:r w:rsidRPr="009E4D1D">
          <w:rPr>
            <w:rStyle w:val="Hyperlink"/>
            <w:lang w:val="fr-FR"/>
          </w:rPr>
          <w:t>pistilliforme</w:t>
        </w:r>
      </w:hyperlink>
      <w:r w:rsidRPr="009E4D1D">
        <w:rPr>
          <w:lang w:val="fr-FR"/>
        </w:rPr>
        <w:t xml:space="preserve"> (BIB 2868) épée gr. </w:t>
      </w:r>
      <w:hyperlink r:id="rId7978" w:anchor="Cul_Extremadura_T_epee_typ_Brandherm07_G" w:history="1">
        <w:r w:rsidRPr="009E4D1D">
          <w:rPr>
            <w:rStyle w:val="Hyperlink"/>
            <w:lang w:val="fr-FR"/>
          </w:rPr>
          <w:t>G</w:t>
        </w:r>
      </w:hyperlink>
      <w:r w:rsidRPr="009E4D1D">
        <w:rPr>
          <w:lang w:val="fr-FR"/>
        </w:rPr>
        <w:t xml:space="preserve"> (Brandhem 2007)</w:t>
      </w:r>
    </w:p>
    <w:p w14:paraId="61720C7A" w14:textId="77777777" w:rsidR="00673BF4" w:rsidRPr="00673BF4" w:rsidRDefault="00673BF4" w:rsidP="00673BF4">
      <w:pPr>
        <w:rPr>
          <w:lang w:val="fr-FR" w:eastAsia="fr-FR"/>
        </w:rPr>
      </w:pPr>
    </w:p>
    <w:p w14:paraId="6F5595C2" w14:textId="77777777" w:rsidR="00FE5A55" w:rsidRPr="00F36377" w:rsidRDefault="00FE5A55" w:rsidP="00242C0F">
      <w:pPr>
        <w:rPr>
          <w:lang w:val="fr-FR"/>
        </w:rPr>
      </w:pPr>
    </w:p>
    <w:p w14:paraId="415F33D4" w14:textId="77777777" w:rsidR="00FE5A55" w:rsidRPr="001800FD" w:rsidRDefault="00FE5A55" w:rsidP="00426FF9">
      <w:pPr>
        <w:pStyle w:val="Heading1"/>
      </w:pPr>
      <w:bookmarkStart w:id="3396" w:name="Sit_Blanco_Olivenza"/>
      <w:r w:rsidRPr="001800FD">
        <w:t>BLANCO-OLIVENZA</w:t>
      </w:r>
    </w:p>
    <w:bookmarkEnd w:id="3396"/>
    <w:p w14:paraId="7C542BB2" w14:textId="77777777" w:rsidR="00FE5A55" w:rsidRPr="001800FD" w:rsidRDefault="007F709C" w:rsidP="00242C0F">
      <w:pPr>
        <w:rPr>
          <w:sz w:val="20"/>
          <w:lang w:val="fr-FR"/>
        </w:rPr>
      </w:pPr>
      <w:r w:rsidRPr="001800FD">
        <w:rPr>
          <w:sz w:val="20"/>
          <w:lang w:val="fr-FR"/>
        </w:rPr>
        <w:t>Monte Blanco-Olivenza</w:t>
      </w:r>
    </w:p>
    <w:p w14:paraId="441D4A25" w14:textId="77777777" w:rsidR="007F709C" w:rsidRPr="001800FD" w:rsidRDefault="007F709C" w:rsidP="00242C0F">
      <w:pPr>
        <w:rPr>
          <w:lang w:val="fr-FR"/>
        </w:rPr>
      </w:pPr>
    </w:p>
    <w:p w14:paraId="32B2384C" w14:textId="3EA48CC4" w:rsidR="00FE5A55" w:rsidRDefault="00FE5A55" w:rsidP="00242C0F">
      <w:pPr>
        <w:rPr>
          <w:lang w:val="fr-FR"/>
        </w:rPr>
      </w:pPr>
      <w:r w:rsidRPr="001800FD">
        <w:rPr>
          <w:lang w:val="fr-FR"/>
        </w:rPr>
        <w:t xml:space="preserve">Stèle ibérique. </w:t>
      </w:r>
      <w:hyperlink r:id="rId7979" w:anchor="Cul_Art_TAC_T_a_personnage_cornes" w:history="1">
        <w:r w:rsidRPr="00FE5A55">
          <w:rPr>
            <w:rStyle w:val="Hyperlink"/>
            <w:szCs w:val="20"/>
            <w:lang w:val="fr-FR" w:eastAsia="en-GB"/>
          </w:rPr>
          <w:t xml:space="preserve">Personnage à </w:t>
        </w:r>
        <w:r w:rsidR="009E4D1D">
          <w:rPr>
            <w:rStyle w:val="Hyperlink"/>
            <w:szCs w:val="20"/>
            <w:lang w:val="fr-FR" w:eastAsia="en-GB"/>
          </w:rPr>
          <w:t xml:space="preserve">casque à </w:t>
        </w:r>
        <w:r w:rsidRPr="00FE5A55">
          <w:rPr>
            <w:rStyle w:val="Hyperlink"/>
            <w:szCs w:val="20"/>
            <w:lang w:val="fr-FR" w:eastAsia="en-GB"/>
          </w:rPr>
          <w:t>cornes</w:t>
        </w:r>
      </w:hyperlink>
      <w:r>
        <w:rPr>
          <w:szCs w:val="20"/>
          <w:lang w:val="fr-FR" w:eastAsia="en-GB"/>
        </w:rPr>
        <w:t xml:space="preserve">, </w:t>
      </w:r>
      <w:hyperlink r:id="rId7980" w:anchor="Cul_Extremadura_T_lance" w:history="1">
        <w:r w:rsidR="00DE55E6" w:rsidRPr="00DE55E6">
          <w:rPr>
            <w:rStyle w:val="Hyperlink"/>
            <w:lang w:val="fr-FR"/>
          </w:rPr>
          <w:t>lance</w:t>
        </w:r>
      </w:hyperlink>
      <w:r w:rsidR="00DE55E6" w:rsidRPr="00DE55E6">
        <w:rPr>
          <w:lang w:val="fr-FR"/>
        </w:rPr>
        <w:t xml:space="preserve"> </w:t>
      </w:r>
      <w:r>
        <w:rPr>
          <w:szCs w:val="20"/>
          <w:lang w:val="fr-FR" w:eastAsia="en-GB"/>
        </w:rPr>
        <w:t xml:space="preserve">à pointe ovalaire, </w:t>
      </w:r>
      <w:hyperlink r:id="rId7981" w:anchor="Cul_Art_TAC_T_t_miroir" w:history="1">
        <w:r w:rsidRPr="00666BEE">
          <w:rPr>
            <w:rStyle w:val="Hyperlink"/>
            <w:lang w:val="fr-FR"/>
          </w:rPr>
          <w:t>miroir</w:t>
        </w:r>
      </w:hyperlink>
      <w:r w:rsidRPr="00FE5A55">
        <w:rPr>
          <w:lang w:val="fr-FR"/>
        </w:rPr>
        <w:t xml:space="preserve">, </w:t>
      </w:r>
      <w:hyperlink r:id="rId7982" w:anchor="Cul_Proto_Art_TAC_T_att" w:history="1">
        <w:r w:rsidRPr="00FE5A55">
          <w:rPr>
            <w:rStyle w:val="Hyperlink"/>
            <w:lang w:val="fr-FR"/>
          </w:rPr>
          <w:t>char</w:t>
        </w:r>
      </w:hyperlink>
      <w:r w:rsidRPr="00FE5A55">
        <w:rPr>
          <w:lang w:val="fr-FR"/>
        </w:rPr>
        <w:t xml:space="preserve">, </w:t>
      </w:r>
      <w:hyperlink r:id="rId7983" w:anchor="Cul_Art_TAC_T_t_bouclier" w:history="1">
        <w:r w:rsidRPr="00FE5A55">
          <w:rPr>
            <w:rStyle w:val="Hyperlink"/>
            <w:lang w:val="fr-FR"/>
          </w:rPr>
          <w:t>bouclier</w:t>
        </w:r>
      </w:hyperlink>
      <w:r w:rsidRPr="00FE5A55">
        <w:rPr>
          <w:lang w:val="fr-FR"/>
        </w:rPr>
        <w:t xml:space="preserve">, etc. </w:t>
      </w:r>
      <w:r w:rsidRPr="00AC5B94">
        <w:rPr>
          <w:lang w:val="fr-FR"/>
        </w:rPr>
        <w:t>(BIB 2172)</w:t>
      </w:r>
      <w:r w:rsidR="007F709C" w:rsidRPr="00AC5B94">
        <w:rPr>
          <w:lang w:val="fr-FR"/>
        </w:rPr>
        <w:t xml:space="preserve"> fibule </w:t>
      </w:r>
      <w:hyperlink r:id="rId7984" w:anchor="Cul_Precoloniale_Obj_fibule_codo" w:history="1">
        <w:r w:rsidR="007F709C" w:rsidRPr="00AC5B94">
          <w:rPr>
            <w:rStyle w:val="Hyperlink"/>
            <w:i/>
            <w:lang w:val="fr-FR"/>
          </w:rPr>
          <w:t>de codo</w:t>
        </w:r>
      </w:hyperlink>
      <w:r w:rsidR="007F709C" w:rsidRPr="00AC5B94">
        <w:rPr>
          <w:lang w:val="fr-FR"/>
        </w:rPr>
        <w:t xml:space="preserve"> (BIB 2172)</w:t>
      </w:r>
      <w:r w:rsidR="009E4D1D" w:rsidRPr="00AC5B94">
        <w:rPr>
          <w:lang w:val="fr-FR"/>
        </w:rPr>
        <w:t xml:space="preserve"> épée gr. </w:t>
      </w:r>
      <w:hyperlink r:id="rId7985" w:anchor="Cul_Extremadura_T_epee_typ_Brandherm07_K" w:history="1">
        <w:r w:rsidR="009E4D1D" w:rsidRPr="000C189C">
          <w:rPr>
            <w:rStyle w:val="Hyperlink"/>
            <w:lang w:val="fr-FR"/>
          </w:rPr>
          <w:t>K</w:t>
        </w:r>
      </w:hyperlink>
      <w:r w:rsidR="009E4D1D" w:rsidRPr="000C189C">
        <w:rPr>
          <w:lang w:val="fr-FR"/>
        </w:rPr>
        <w:t xml:space="preserve"> (Brandhem 2007)</w:t>
      </w:r>
      <w:r w:rsidR="000C189C" w:rsidRPr="000C189C">
        <w:rPr>
          <w:lang w:val="fr-FR"/>
        </w:rPr>
        <w:t xml:space="preserve"> "soleil/bouclier", les cupules sont peut-être des ét</w:t>
      </w:r>
      <w:r w:rsidR="000C189C">
        <w:rPr>
          <w:lang w:val="fr-FR"/>
        </w:rPr>
        <w:t xml:space="preserve">oiles </w:t>
      </w:r>
      <w:r w:rsidR="000C189C" w:rsidRPr="000C189C">
        <w:rPr>
          <w:lang w:val="fr-FR"/>
        </w:rPr>
        <w:t>(BIB 2962)</w:t>
      </w:r>
    </w:p>
    <w:p w14:paraId="7A2680B1" w14:textId="77777777" w:rsidR="000C189C" w:rsidRDefault="000C189C" w:rsidP="00242C0F">
      <w:pPr>
        <w:rPr>
          <w:lang w:val="fr-FR"/>
        </w:rPr>
      </w:pPr>
    </w:p>
    <w:p w14:paraId="3223F246" w14:textId="77777777" w:rsidR="000C189C" w:rsidRDefault="000C189C" w:rsidP="00426FF9">
      <w:pPr>
        <w:pStyle w:val="Heading1"/>
      </w:pPr>
      <w:bookmarkStart w:id="3397" w:name="Sit_Tocconal"/>
      <w:r>
        <w:t>TOCONAL</w:t>
      </w:r>
    </w:p>
    <w:bookmarkEnd w:id="3397"/>
    <w:p w14:paraId="28123788" w14:textId="77777777" w:rsidR="000C189C" w:rsidRDefault="000C189C" w:rsidP="002A5631">
      <w:pPr>
        <w:jc w:val="both"/>
        <w:rPr>
          <w:lang w:val="fr-FR"/>
        </w:rPr>
      </w:pPr>
      <w:r>
        <w:rPr>
          <w:lang w:val="fr-FR"/>
        </w:rPr>
        <w:br/>
      </w:r>
      <w:r w:rsidR="00067879">
        <w:rPr>
          <w:lang w:val="fr-FR"/>
        </w:rPr>
        <w:t xml:space="preserve">Olvera, </w:t>
      </w:r>
      <w:r>
        <w:rPr>
          <w:lang w:val="fr-FR"/>
        </w:rPr>
        <w:t>Cadix. stèle gravée dans une galerie mégalithique (BIB 2962)</w:t>
      </w:r>
      <w:r w:rsidR="00067879">
        <w:rPr>
          <w:lang w:val="fr-FR"/>
        </w:rPr>
        <w:t xml:space="preserve"> De haut en bas: 3 lignes // dans le haut de la stèle restes d'un probable collier; 2 cercles;  un rectangle avec les petits côtés divisés en rectangles // [~trousse], éventuellement des mains pour Diaz-Guardamino ; un motif éventuellement "hachiforme"  [~sandales] ; une bande gravée traversant obliquement la stèle (BIB 2172) Stèle anthropomorphe (échancrure des épaules, collier). l'éventuelle trousse et empreinte de pied font penser au gr. de l'Alentejo (SS BIB)</w:t>
      </w:r>
    </w:p>
    <w:p w14:paraId="5DE9168D" w14:textId="77777777" w:rsidR="000C189C" w:rsidRDefault="000C189C" w:rsidP="00242C0F">
      <w:pPr>
        <w:rPr>
          <w:lang w:val="fr-FR"/>
        </w:rPr>
      </w:pPr>
    </w:p>
    <w:p w14:paraId="5212F743" w14:textId="77777777" w:rsidR="000C189C" w:rsidRDefault="000C189C" w:rsidP="00426FF9">
      <w:pPr>
        <w:pStyle w:val="Heading1"/>
      </w:pPr>
      <w:bookmarkStart w:id="3398" w:name="Sit_Ribeira"/>
      <w:r>
        <w:lastRenderedPageBreak/>
        <w:t>RIBEIRA</w:t>
      </w:r>
    </w:p>
    <w:bookmarkEnd w:id="3398"/>
    <w:p w14:paraId="3CA4AF97" w14:textId="77777777" w:rsidR="000C189C" w:rsidRPr="00067879" w:rsidRDefault="000C189C" w:rsidP="00242C0F">
      <w:pPr>
        <w:rPr>
          <w:sz w:val="20"/>
          <w:lang w:val="fr-FR"/>
        </w:rPr>
      </w:pPr>
      <w:r w:rsidRPr="00067879">
        <w:rPr>
          <w:sz w:val="20"/>
          <w:lang w:val="fr-FR"/>
        </w:rPr>
        <w:t>Monte da Ribeira</w:t>
      </w:r>
    </w:p>
    <w:p w14:paraId="14F0FD10" w14:textId="77777777" w:rsidR="000C189C" w:rsidRDefault="000C189C" w:rsidP="00242C0F">
      <w:pPr>
        <w:rPr>
          <w:lang w:val="fr-FR"/>
        </w:rPr>
      </w:pPr>
    </w:p>
    <w:p w14:paraId="7C29140B" w14:textId="77777777" w:rsidR="000C189C" w:rsidRDefault="000C189C" w:rsidP="000C189C">
      <w:pPr>
        <w:rPr>
          <w:lang w:val="fr-FR"/>
        </w:rPr>
      </w:pPr>
      <w:r>
        <w:rPr>
          <w:lang w:val="fr-FR"/>
        </w:rPr>
        <w:t>Alignement de menhir dont un est gravé et anthropomorphe (BIB 2962)</w:t>
      </w:r>
      <w:r w:rsidR="00F91A93" w:rsidRPr="00F91A93">
        <w:rPr>
          <w:lang w:val="fr-FR"/>
        </w:rPr>
        <w:t xml:space="preserve"> figuration d’une crosse et d’une hache – qui n’apparaît pas dans le premier calque publié – sur le tiers supérieur de la pièce. Au revers, on observe une seconde crosse dans la même position (Fig. 20). Une ceinture et quelques lames de hache sur le tiers inférieur de la pièce rappellent la position des armes de quelques statues-menhirs</w:t>
      </w:r>
      <w:r w:rsidR="00F91A93">
        <w:rPr>
          <w:lang w:val="fr-FR"/>
        </w:rPr>
        <w:t xml:space="preserve"> (BIB 2962)</w:t>
      </w:r>
    </w:p>
    <w:p w14:paraId="4EF2E3E7" w14:textId="77777777" w:rsidR="000C189C" w:rsidRPr="000C189C" w:rsidRDefault="000C189C" w:rsidP="00242C0F">
      <w:pPr>
        <w:rPr>
          <w:lang w:val="fr-FR"/>
        </w:rPr>
      </w:pPr>
    </w:p>
    <w:p w14:paraId="571E0323" w14:textId="77777777" w:rsidR="00BA58E0" w:rsidRPr="000C189C" w:rsidRDefault="00BA58E0" w:rsidP="00242C0F">
      <w:pPr>
        <w:rPr>
          <w:lang w:val="fr-FR"/>
        </w:rPr>
      </w:pPr>
    </w:p>
    <w:p w14:paraId="356B36F9" w14:textId="77777777" w:rsidR="00320089" w:rsidRPr="00426FF9" w:rsidRDefault="00320089" w:rsidP="00426FF9">
      <w:pPr>
        <w:pStyle w:val="Heading1"/>
        <w:rPr>
          <w:lang w:val="es-ES"/>
        </w:rPr>
      </w:pPr>
      <w:bookmarkStart w:id="3399" w:name="Sit_Casal_Meio"/>
      <w:r w:rsidRPr="00426FF9">
        <w:rPr>
          <w:lang w:val="es-ES"/>
        </w:rPr>
        <w:t>CASAL DO MEIO (ROCA DO)</w:t>
      </w:r>
    </w:p>
    <w:bookmarkEnd w:id="3399"/>
    <w:p w14:paraId="6D28BF74" w14:textId="77777777" w:rsidR="00320089" w:rsidRPr="007C0D83" w:rsidRDefault="00320089" w:rsidP="00242C0F">
      <w:pPr>
        <w:rPr>
          <w:lang w:val="es-ES"/>
        </w:rPr>
      </w:pPr>
    </w:p>
    <w:p w14:paraId="4F45AC8B" w14:textId="77777777" w:rsidR="00320089" w:rsidRPr="0032190F" w:rsidRDefault="00320089" w:rsidP="00242C0F">
      <w:pPr>
        <w:rPr>
          <w:lang w:val="fr-FR"/>
        </w:rPr>
      </w:pPr>
      <w:r w:rsidRPr="00566234">
        <w:rPr>
          <w:lang w:val="es-ES"/>
        </w:rPr>
        <w:t>Roça do Casal do Meio (Sesimbra</w:t>
      </w:r>
      <w:r w:rsidR="00B01BB2" w:rsidRPr="00566234">
        <w:rPr>
          <w:lang w:val="es-ES"/>
        </w:rPr>
        <w:t>, Portugal</w:t>
      </w:r>
      <w:r w:rsidRPr="00566234">
        <w:rPr>
          <w:lang w:val="es-ES"/>
        </w:rPr>
        <w:t xml:space="preserve">). </w:t>
      </w:r>
      <w:r w:rsidRPr="0032190F">
        <w:rPr>
          <w:lang w:val="fr-FR"/>
        </w:rPr>
        <w:t xml:space="preserve">Découverte d’un peigne en ivoire et d’une fibule </w:t>
      </w:r>
      <w:r w:rsidRPr="0032190F">
        <w:rPr>
          <w:i/>
          <w:lang w:val="fr-FR"/>
        </w:rPr>
        <w:t>ad occhio</w:t>
      </w:r>
      <w:r w:rsidRPr="0032190F">
        <w:rPr>
          <w:lang w:val="fr-FR"/>
        </w:rPr>
        <w:t xml:space="preserve"> de type sicilien attrubuale au 10</w:t>
      </w:r>
      <w:r w:rsidRPr="0032190F">
        <w:rPr>
          <w:vertAlign w:val="superscript"/>
          <w:lang w:val="fr-FR"/>
        </w:rPr>
        <w:t>e</w:t>
      </w:r>
      <w:r w:rsidRPr="0032190F">
        <w:rPr>
          <w:lang w:val="fr-FR"/>
        </w:rPr>
        <w:t xml:space="preserve"> s. aec </w:t>
      </w:r>
      <w:r w:rsidR="00DF74AE" w:rsidRPr="0032190F">
        <w:rPr>
          <w:lang w:val="fr-FR"/>
        </w:rPr>
        <w:t>(BIB 2187 p. 396, BIB 2198 p. 459)</w:t>
      </w:r>
      <w:r w:rsidR="006B2749" w:rsidRPr="0032190F">
        <w:rPr>
          <w:lang w:val="fr-FR"/>
        </w:rPr>
        <w:t>. Ce dernier est considéré être un élément oriental (BIB 2198 p. 459)</w:t>
      </w:r>
    </w:p>
    <w:p w14:paraId="3EF91D73" w14:textId="77777777" w:rsidR="00B01BB2" w:rsidRDefault="00B01BB2" w:rsidP="00242C0F">
      <w:pPr>
        <w:rPr>
          <w:lang w:val="fr-FR"/>
        </w:rPr>
      </w:pPr>
      <w:r w:rsidRPr="0032190F">
        <w:rPr>
          <w:lang w:val="fr-FR"/>
        </w:rPr>
        <w:t>Monument funéraire du 1</w:t>
      </w:r>
      <w:r w:rsidRPr="0032190F">
        <w:rPr>
          <w:vertAlign w:val="superscript"/>
          <w:lang w:val="fr-FR"/>
        </w:rPr>
        <w:t>e</w:t>
      </w:r>
      <w:r w:rsidRPr="0032190F">
        <w:rPr>
          <w:lang w:val="fr-FR"/>
        </w:rPr>
        <w:t xml:space="preserve"> millénaire aec (wiki)</w:t>
      </w:r>
    </w:p>
    <w:p w14:paraId="75EB8D28" w14:textId="77777777" w:rsidR="007F709C" w:rsidRDefault="007F709C" w:rsidP="00242C0F">
      <w:pPr>
        <w:rPr>
          <w:lang w:val="fr-FR"/>
        </w:rPr>
      </w:pPr>
    </w:p>
    <w:tbl>
      <w:tblPr>
        <w:tblW w:w="900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120"/>
        <w:gridCol w:w="1420"/>
        <w:gridCol w:w="1460"/>
        <w:gridCol w:w="992"/>
        <w:gridCol w:w="1040"/>
        <w:gridCol w:w="1040"/>
        <w:gridCol w:w="1935"/>
      </w:tblGrid>
      <w:tr w:rsidR="007F709C" w:rsidRPr="007F709C" w14:paraId="7A846F0C" w14:textId="77777777" w:rsidTr="007F709C">
        <w:trPr>
          <w:trHeight w:val="288"/>
          <w:jc w:val="center"/>
        </w:trPr>
        <w:tc>
          <w:tcPr>
            <w:tcW w:w="1120" w:type="dxa"/>
            <w:shd w:val="clear" w:color="auto" w:fill="auto"/>
            <w:noWrap/>
            <w:vAlign w:val="center"/>
            <w:hideMark/>
          </w:tcPr>
          <w:p w14:paraId="68932333" w14:textId="77777777" w:rsidR="007F709C" w:rsidRPr="007F709C" w:rsidRDefault="007F709C" w:rsidP="007F709C">
            <w:pPr>
              <w:rPr>
                <w:b/>
                <w:bCs/>
                <w:sz w:val="20"/>
                <w:lang w:val="fr-FR"/>
              </w:rPr>
            </w:pPr>
            <w:r w:rsidRPr="007F709C">
              <w:rPr>
                <w:b/>
                <w:bCs/>
                <w:sz w:val="20"/>
                <w:lang w:val="fr-FR"/>
              </w:rPr>
              <w:t>n° lab.</w:t>
            </w:r>
          </w:p>
        </w:tc>
        <w:tc>
          <w:tcPr>
            <w:tcW w:w="1420" w:type="dxa"/>
            <w:shd w:val="clear" w:color="auto" w:fill="auto"/>
            <w:noWrap/>
            <w:vAlign w:val="center"/>
            <w:hideMark/>
          </w:tcPr>
          <w:p w14:paraId="6FBA5C7A" w14:textId="77777777" w:rsidR="007F709C" w:rsidRPr="007F709C" w:rsidRDefault="007F709C" w:rsidP="007F709C">
            <w:pPr>
              <w:rPr>
                <w:b/>
                <w:bCs/>
                <w:sz w:val="20"/>
                <w:lang w:val="fr-FR"/>
              </w:rPr>
            </w:pPr>
            <w:r w:rsidRPr="007F709C">
              <w:rPr>
                <w:b/>
                <w:bCs/>
                <w:sz w:val="20"/>
                <w:lang w:val="fr-FR"/>
              </w:rPr>
              <w:t>Taxon</w:t>
            </w:r>
          </w:p>
        </w:tc>
        <w:tc>
          <w:tcPr>
            <w:tcW w:w="1460" w:type="dxa"/>
            <w:shd w:val="clear" w:color="auto" w:fill="auto"/>
            <w:noWrap/>
            <w:vAlign w:val="center"/>
            <w:hideMark/>
          </w:tcPr>
          <w:p w14:paraId="5B7AA550" w14:textId="77777777" w:rsidR="007F709C" w:rsidRPr="007F709C" w:rsidRDefault="007F709C" w:rsidP="007F709C">
            <w:pPr>
              <w:rPr>
                <w:b/>
                <w:bCs/>
                <w:sz w:val="20"/>
                <w:lang w:val="fr-FR"/>
              </w:rPr>
            </w:pPr>
            <w:r w:rsidRPr="007F709C">
              <w:rPr>
                <w:b/>
                <w:bCs/>
                <w:sz w:val="20"/>
                <w:lang w:val="fr-FR"/>
              </w:rPr>
              <w:t>Contexte</w:t>
            </w:r>
          </w:p>
        </w:tc>
        <w:tc>
          <w:tcPr>
            <w:tcW w:w="992" w:type="dxa"/>
            <w:shd w:val="clear" w:color="auto" w:fill="auto"/>
            <w:noWrap/>
            <w:vAlign w:val="center"/>
            <w:hideMark/>
          </w:tcPr>
          <w:p w14:paraId="0B24C49C" w14:textId="77777777" w:rsidR="007F709C" w:rsidRPr="007F709C" w:rsidRDefault="007F709C" w:rsidP="007F709C">
            <w:pPr>
              <w:rPr>
                <w:b/>
                <w:bCs/>
                <w:sz w:val="20"/>
                <w:lang w:val="fr-FR"/>
              </w:rPr>
            </w:pPr>
            <w:r w:rsidRPr="007F709C">
              <w:rPr>
                <w:b/>
                <w:bCs/>
                <w:sz w:val="20"/>
                <w:lang w:val="fr-FR"/>
              </w:rPr>
              <w:t>BP</w:t>
            </w:r>
          </w:p>
        </w:tc>
        <w:tc>
          <w:tcPr>
            <w:tcW w:w="1040" w:type="dxa"/>
            <w:shd w:val="clear" w:color="auto" w:fill="auto"/>
            <w:noWrap/>
            <w:vAlign w:val="center"/>
            <w:hideMark/>
          </w:tcPr>
          <w:p w14:paraId="1C974048" w14:textId="77777777" w:rsidR="007F709C" w:rsidRPr="007F709C" w:rsidRDefault="007F709C" w:rsidP="007F709C">
            <w:pPr>
              <w:rPr>
                <w:b/>
                <w:bCs/>
                <w:sz w:val="20"/>
                <w:lang w:val="fr-FR"/>
              </w:rPr>
            </w:pPr>
            <w:r w:rsidRPr="007F709C">
              <w:rPr>
                <w:b/>
                <w:bCs/>
                <w:sz w:val="20"/>
                <w:lang w:val="fr-FR"/>
              </w:rPr>
              <w:t>1s (cal BC)</w:t>
            </w:r>
          </w:p>
        </w:tc>
        <w:tc>
          <w:tcPr>
            <w:tcW w:w="1040" w:type="dxa"/>
            <w:shd w:val="clear" w:color="auto" w:fill="auto"/>
            <w:noWrap/>
            <w:vAlign w:val="center"/>
            <w:hideMark/>
          </w:tcPr>
          <w:p w14:paraId="7189D90E" w14:textId="77777777" w:rsidR="007F709C" w:rsidRPr="007F709C" w:rsidRDefault="007F709C" w:rsidP="007F709C">
            <w:pPr>
              <w:rPr>
                <w:b/>
                <w:bCs/>
                <w:sz w:val="20"/>
                <w:lang w:val="fr-FR"/>
              </w:rPr>
            </w:pPr>
            <w:r w:rsidRPr="007F709C">
              <w:rPr>
                <w:b/>
                <w:bCs/>
                <w:sz w:val="20"/>
                <w:lang w:val="fr-FR"/>
              </w:rPr>
              <w:t>2s (cal BC)</w:t>
            </w:r>
          </w:p>
        </w:tc>
        <w:tc>
          <w:tcPr>
            <w:tcW w:w="1935" w:type="dxa"/>
            <w:shd w:val="clear" w:color="auto" w:fill="auto"/>
            <w:noWrap/>
            <w:vAlign w:val="center"/>
            <w:hideMark/>
          </w:tcPr>
          <w:p w14:paraId="5058D231" w14:textId="77777777" w:rsidR="007F709C" w:rsidRPr="007F709C" w:rsidRDefault="007F709C" w:rsidP="007F709C">
            <w:pPr>
              <w:rPr>
                <w:b/>
                <w:bCs/>
                <w:sz w:val="20"/>
                <w:lang w:val="fr-FR"/>
              </w:rPr>
            </w:pPr>
            <w:r w:rsidRPr="007F709C">
              <w:rPr>
                <w:b/>
                <w:bCs/>
                <w:sz w:val="20"/>
                <w:lang w:val="fr-FR"/>
              </w:rPr>
              <w:t>BIB</w:t>
            </w:r>
          </w:p>
        </w:tc>
      </w:tr>
      <w:tr w:rsidR="007F709C" w:rsidRPr="007F709C" w14:paraId="22274794" w14:textId="77777777" w:rsidTr="007F709C">
        <w:trPr>
          <w:trHeight w:val="288"/>
          <w:jc w:val="center"/>
        </w:trPr>
        <w:tc>
          <w:tcPr>
            <w:tcW w:w="1120" w:type="dxa"/>
            <w:shd w:val="clear" w:color="auto" w:fill="auto"/>
            <w:noWrap/>
            <w:vAlign w:val="bottom"/>
            <w:hideMark/>
          </w:tcPr>
          <w:p w14:paraId="45A529FA" w14:textId="77777777" w:rsidR="007F709C" w:rsidRPr="007F709C" w:rsidRDefault="007F709C" w:rsidP="007F709C">
            <w:pPr>
              <w:rPr>
                <w:sz w:val="20"/>
                <w:lang w:val="fr-FR"/>
              </w:rPr>
            </w:pPr>
            <w:r w:rsidRPr="007F709C">
              <w:rPr>
                <w:sz w:val="20"/>
                <w:lang w:val="fr-FR"/>
              </w:rPr>
              <w:t>GrN-13502</w:t>
            </w:r>
          </w:p>
        </w:tc>
        <w:tc>
          <w:tcPr>
            <w:tcW w:w="1420" w:type="dxa"/>
            <w:shd w:val="clear" w:color="auto" w:fill="auto"/>
            <w:noWrap/>
            <w:vAlign w:val="bottom"/>
            <w:hideMark/>
          </w:tcPr>
          <w:p w14:paraId="6C483728" w14:textId="77777777" w:rsidR="007F709C" w:rsidRPr="007F709C" w:rsidRDefault="007F709C" w:rsidP="007F709C">
            <w:pPr>
              <w:rPr>
                <w:sz w:val="20"/>
                <w:lang w:val="fr-FR"/>
              </w:rPr>
            </w:pPr>
            <w:r w:rsidRPr="007F709C">
              <w:rPr>
                <w:sz w:val="20"/>
                <w:lang w:val="fr-FR"/>
              </w:rPr>
              <w:t>Hueso humano</w:t>
            </w:r>
          </w:p>
        </w:tc>
        <w:tc>
          <w:tcPr>
            <w:tcW w:w="1460" w:type="dxa"/>
            <w:shd w:val="clear" w:color="auto" w:fill="auto"/>
            <w:noWrap/>
            <w:vAlign w:val="bottom"/>
            <w:hideMark/>
          </w:tcPr>
          <w:p w14:paraId="2978E37B" w14:textId="77777777" w:rsidR="007F709C" w:rsidRPr="007F709C" w:rsidRDefault="007F709C" w:rsidP="007F709C">
            <w:pPr>
              <w:rPr>
                <w:sz w:val="20"/>
                <w:lang w:val="fr-FR"/>
              </w:rPr>
            </w:pPr>
            <w:r w:rsidRPr="007F709C">
              <w:rPr>
                <w:sz w:val="20"/>
                <w:lang w:val="fr-FR"/>
              </w:rPr>
              <w:t>Funerario</w:t>
            </w:r>
          </w:p>
        </w:tc>
        <w:tc>
          <w:tcPr>
            <w:tcW w:w="992" w:type="dxa"/>
            <w:shd w:val="clear" w:color="auto" w:fill="auto"/>
            <w:noWrap/>
            <w:vAlign w:val="bottom"/>
            <w:hideMark/>
          </w:tcPr>
          <w:p w14:paraId="1DBBB988" w14:textId="77777777" w:rsidR="007F709C" w:rsidRPr="007F709C" w:rsidRDefault="007F709C" w:rsidP="007F709C">
            <w:pPr>
              <w:rPr>
                <w:sz w:val="20"/>
                <w:lang w:val="fr-FR"/>
              </w:rPr>
            </w:pPr>
            <w:r w:rsidRPr="007F709C">
              <w:rPr>
                <w:sz w:val="20"/>
                <w:lang w:val="fr-FR"/>
              </w:rPr>
              <w:t>2820±40</w:t>
            </w:r>
          </w:p>
        </w:tc>
        <w:tc>
          <w:tcPr>
            <w:tcW w:w="1040" w:type="dxa"/>
            <w:shd w:val="clear" w:color="auto" w:fill="auto"/>
            <w:noWrap/>
            <w:vAlign w:val="bottom"/>
            <w:hideMark/>
          </w:tcPr>
          <w:p w14:paraId="45C953B3" w14:textId="77777777" w:rsidR="007F709C" w:rsidRPr="007F709C" w:rsidRDefault="007F709C" w:rsidP="007F709C">
            <w:pPr>
              <w:rPr>
                <w:sz w:val="20"/>
                <w:lang w:val="fr-FR"/>
              </w:rPr>
            </w:pPr>
            <w:r w:rsidRPr="007F709C">
              <w:rPr>
                <w:sz w:val="20"/>
                <w:lang w:val="fr-FR"/>
              </w:rPr>
              <w:t>1016-916</w:t>
            </w:r>
          </w:p>
        </w:tc>
        <w:tc>
          <w:tcPr>
            <w:tcW w:w="1040" w:type="dxa"/>
            <w:shd w:val="clear" w:color="auto" w:fill="auto"/>
            <w:noWrap/>
            <w:vAlign w:val="bottom"/>
            <w:hideMark/>
          </w:tcPr>
          <w:p w14:paraId="579CC3D5" w14:textId="77777777" w:rsidR="007F709C" w:rsidRPr="007F709C" w:rsidRDefault="007F709C" w:rsidP="007F709C">
            <w:pPr>
              <w:rPr>
                <w:sz w:val="20"/>
                <w:lang w:val="fr-FR"/>
              </w:rPr>
            </w:pPr>
            <w:r w:rsidRPr="007F709C">
              <w:rPr>
                <w:sz w:val="20"/>
                <w:lang w:val="fr-FR"/>
              </w:rPr>
              <w:t>1115-853</w:t>
            </w:r>
          </w:p>
        </w:tc>
        <w:tc>
          <w:tcPr>
            <w:tcW w:w="1935" w:type="dxa"/>
            <w:shd w:val="clear" w:color="auto" w:fill="auto"/>
            <w:noWrap/>
            <w:vAlign w:val="bottom"/>
            <w:hideMark/>
          </w:tcPr>
          <w:p w14:paraId="341198FF" w14:textId="77777777" w:rsidR="007F709C" w:rsidRPr="007F709C" w:rsidRDefault="007F709C" w:rsidP="007F709C">
            <w:pPr>
              <w:rPr>
                <w:sz w:val="20"/>
                <w:lang w:val="fr-FR"/>
              </w:rPr>
            </w:pPr>
            <w:r w:rsidRPr="007F709C">
              <w:rPr>
                <w:sz w:val="20"/>
                <w:lang w:val="fr-FR"/>
              </w:rPr>
              <w:t>Vilaça y Cunha 2005</w:t>
            </w:r>
          </w:p>
        </w:tc>
      </w:tr>
      <w:tr w:rsidR="007F709C" w:rsidRPr="007F709C" w14:paraId="6541D3C7" w14:textId="77777777" w:rsidTr="007F709C">
        <w:trPr>
          <w:trHeight w:val="288"/>
          <w:jc w:val="center"/>
        </w:trPr>
        <w:tc>
          <w:tcPr>
            <w:tcW w:w="1120" w:type="dxa"/>
            <w:shd w:val="clear" w:color="auto" w:fill="auto"/>
            <w:noWrap/>
            <w:vAlign w:val="bottom"/>
            <w:hideMark/>
          </w:tcPr>
          <w:p w14:paraId="57F1C38B" w14:textId="77777777" w:rsidR="007F709C" w:rsidRPr="007F709C" w:rsidRDefault="007F709C" w:rsidP="007F709C">
            <w:pPr>
              <w:rPr>
                <w:sz w:val="20"/>
                <w:lang w:val="fr-FR"/>
              </w:rPr>
            </w:pPr>
            <w:r w:rsidRPr="007F709C">
              <w:rPr>
                <w:sz w:val="20"/>
                <w:lang w:val="fr-FR"/>
              </w:rPr>
              <w:t>GrN-13501</w:t>
            </w:r>
          </w:p>
        </w:tc>
        <w:tc>
          <w:tcPr>
            <w:tcW w:w="1420" w:type="dxa"/>
            <w:shd w:val="clear" w:color="auto" w:fill="auto"/>
            <w:noWrap/>
            <w:vAlign w:val="bottom"/>
            <w:hideMark/>
          </w:tcPr>
          <w:p w14:paraId="70E78FF9" w14:textId="77777777" w:rsidR="007F709C" w:rsidRPr="007F709C" w:rsidRDefault="007F709C" w:rsidP="007F709C">
            <w:pPr>
              <w:rPr>
                <w:sz w:val="20"/>
                <w:lang w:val="fr-FR"/>
              </w:rPr>
            </w:pPr>
            <w:r w:rsidRPr="007F709C">
              <w:rPr>
                <w:sz w:val="20"/>
                <w:lang w:val="fr-FR"/>
              </w:rPr>
              <w:t>Hueso humano</w:t>
            </w:r>
          </w:p>
        </w:tc>
        <w:tc>
          <w:tcPr>
            <w:tcW w:w="1460" w:type="dxa"/>
            <w:shd w:val="clear" w:color="auto" w:fill="auto"/>
            <w:noWrap/>
            <w:vAlign w:val="bottom"/>
            <w:hideMark/>
          </w:tcPr>
          <w:p w14:paraId="7E8B338C" w14:textId="77777777" w:rsidR="007F709C" w:rsidRPr="007F709C" w:rsidRDefault="007F709C" w:rsidP="007F709C">
            <w:pPr>
              <w:rPr>
                <w:sz w:val="20"/>
                <w:lang w:val="fr-FR"/>
              </w:rPr>
            </w:pPr>
            <w:r w:rsidRPr="007F709C">
              <w:rPr>
                <w:sz w:val="20"/>
                <w:lang w:val="fr-FR"/>
              </w:rPr>
              <w:t>Funerario</w:t>
            </w:r>
          </w:p>
        </w:tc>
        <w:tc>
          <w:tcPr>
            <w:tcW w:w="992" w:type="dxa"/>
            <w:shd w:val="clear" w:color="auto" w:fill="auto"/>
            <w:noWrap/>
            <w:vAlign w:val="bottom"/>
            <w:hideMark/>
          </w:tcPr>
          <w:p w14:paraId="3D4577DF" w14:textId="77777777" w:rsidR="007F709C" w:rsidRPr="007F709C" w:rsidRDefault="007F709C" w:rsidP="007F709C">
            <w:pPr>
              <w:rPr>
                <w:sz w:val="20"/>
                <w:lang w:val="fr-FR"/>
              </w:rPr>
            </w:pPr>
            <w:r w:rsidRPr="007F709C">
              <w:rPr>
                <w:sz w:val="20"/>
                <w:lang w:val="fr-FR"/>
              </w:rPr>
              <w:t>2760±40</w:t>
            </w:r>
          </w:p>
        </w:tc>
        <w:tc>
          <w:tcPr>
            <w:tcW w:w="1040" w:type="dxa"/>
            <w:shd w:val="clear" w:color="auto" w:fill="auto"/>
            <w:noWrap/>
            <w:vAlign w:val="bottom"/>
            <w:hideMark/>
          </w:tcPr>
          <w:p w14:paraId="2D148326" w14:textId="77777777" w:rsidR="007F709C" w:rsidRPr="007F709C" w:rsidRDefault="007F709C" w:rsidP="007F709C">
            <w:pPr>
              <w:rPr>
                <w:sz w:val="20"/>
                <w:lang w:val="fr-FR"/>
              </w:rPr>
            </w:pPr>
            <w:r w:rsidRPr="007F709C">
              <w:rPr>
                <w:sz w:val="20"/>
                <w:lang w:val="fr-FR"/>
              </w:rPr>
              <w:t>970-841</w:t>
            </w:r>
          </w:p>
        </w:tc>
        <w:tc>
          <w:tcPr>
            <w:tcW w:w="1040" w:type="dxa"/>
            <w:shd w:val="clear" w:color="auto" w:fill="auto"/>
            <w:noWrap/>
            <w:vAlign w:val="bottom"/>
            <w:hideMark/>
          </w:tcPr>
          <w:p w14:paraId="06F81A2E" w14:textId="77777777" w:rsidR="007F709C" w:rsidRPr="007F709C" w:rsidRDefault="007F709C" w:rsidP="007F709C">
            <w:pPr>
              <w:rPr>
                <w:sz w:val="20"/>
                <w:lang w:val="fr-FR"/>
              </w:rPr>
            </w:pPr>
            <w:r w:rsidRPr="007F709C">
              <w:rPr>
                <w:sz w:val="20"/>
                <w:lang w:val="fr-FR"/>
              </w:rPr>
              <w:t>1002-826</w:t>
            </w:r>
          </w:p>
        </w:tc>
        <w:tc>
          <w:tcPr>
            <w:tcW w:w="1935" w:type="dxa"/>
            <w:shd w:val="clear" w:color="auto" w:fill="auto"/>
            <w:noWrap/>
            <w:vAlign w:val="bottom"/>
            <w:hideMark/>
          </w:tcPr>
          <w:p w14:paraId="77111439" w14:textId="77777777" w:rsidR="007F709C" w:rsidRPr="007F709C" w:rsidRDefault="007F709C" w:rsidP="007F709C">
            <w:pPr>
              <w:rPr>
                <w:sz w:val="20"/>
                <w:lang w:val="fr-FR"/>
              </w:rPr>
            </w:pPr>
            <w:r w:rsidRPr="007F709C">
              <w:rPr>
                <w:sz w:val="20"/>
                <w:lang w:val="fr-FR"/>
              </w:rPr>
              <w:t>Vilaça y Cunha 2005</w:t>
            </w:r>
          </w:p>
        </w:tc>
      </w:tr>
    </w:tbl>
    <w:p w14:paraId="296669E9" w14:textId="77777777" w:rsidR="007F709C" w:rsidRPr="007F709C" w:rsidRDefault="007F709C" w:rsidP="007F709C">
      <w:pPr>
        <w:rPr>
          <w:lang w:val="fr-FR"/>
        </w:rPr>
      </w:pPr>
      <w:r w:rsidRPr="007F709C">
        <w:rPr>
          <w:lang w:val="fr-FR"/>
        </w:rPr>
        <w:t>(BIB 2187 tab. 1)</w:t>
      </w:r>
    </w:p>
    <w:p w14:paraId="58F9E9B5" w14:textId="77777777" w:rsidR="007F709C" w:rsidRPr="0032190F" w:rsidRDefault="007F709C" w:rsidP="00242C0F">
      <w:pPr>
        <w:rPr>
          <w:lang w:val="fr-FR"/>
        </w:rPr>
      </w:pPr>
    </w:p>
    <w:p w14:paraId="0687AB56" w14:textId="77777777" w:rsidR="003C7F91" w:rsidRPr="0032190F" w:rsidRDefault="003C7F91" w:rsidP="00242C0F">
      <w:pPr>
        <w:rPr>
          <w:lang w:val="fr-FR"/>
        </w:rPr>
      </w:pPr>
    </w:p>
    <w:p w14:paraId="1DC4A8E8" w14:textId="77777777" w:rsidR="003C7F91" w:rsidRPr="007C0D83" w:rsidRDefault="003C7F91" w:rsidP="00426FF9">
      <w:pPr>
        <w:pStyle w:val="Heading1"/>
      </w:pPr>
      <w:bookmarkStart w:id="3400" w:name="Sit_Portela_Mogos"/>
      <w:r w:rsidRPr="007C0D83">
        <w:t>PORTELA DE MOGOS</w:t>
      </w:r>
    </w:p>
    <w:bookmarkEnd w:id="3400"/>
    <w:p w14:paraId="1C909BA2" w14:textId="77777777" w:rsidR="00621BCE" w:rsidRPr="00566234" w:rsidRDefault="00621BCE" w:rsidP="00242C0F">
      <w:pPr>
        <w:rPr>
          <w:lang w:val="es-ES"/>
        </w:rPr>
      </w:pPr>
    </w:p>
    <w:p w14:paraId="72AF5709" w14:textId="77777777" w:rsidR="003C7F91" w:rsidRPr="00566234" w:rsidRDefault="003C7F91" w:rsidP="00242C0F">
      <w:pPr>
        <w:rPr>
          <w:lang w:val="es-ES"/>
        </w:rPr>
      </w:pPr>
      <w:r w:rsidRPr="00566234">
        <w:rPr>
          <w:lang w:val="es-ES"/>
        </w:rPr>
        <w:t>Portela de Mogos (</w:t>
      </w:r>
      <w:r w:rsidR="00F51DCD" w:rsidRPr="00566234">
        <w:rPr>
          <w:lang w:val="es-ES"/>
        </w:rPr>
        <w:t xml:space="preserve">Evora, </w:t>
      </w:r>
      <w:r w:rsidRPr="00566234">
        <w:rPr>
          <w:lang w:val="es-ES"/>
        </w:rPr>
        <w:t>Po</w:t>
      </w:r>
      <w:r w:rsidR="00F51DCD" w:rsidRPr="00566234">
        <w:rPr>
          <w:lang w:val="es-ES"/>
        </w:rPr>
        <w:t>r</w:t>
      </w:r>
      <w:r w:rsidRPr="00566234">
        <w:rPr>
          <w:lang w:val="es-ES"/>
        </w:rPr>
        <w:t>tugal).</w:t>
      </w:r>
    </w:p>
    <w:p w14:paraId="4BAAF585" w14:textId="77777777" w:rsidR="007F136E" w:rsidRPr="00566234" w:rsidRDefault="007F136E" w:rsidP="00242C0F">
      <w:pPr>
        <w:rPr>
          <w:lang w:val="es-ES"/>
        </w:rPr>
      </w:pPr>
    </w:p>
    <w:p w14:paraId="7899D5E4" w14:textId="77777777" w:rsidR="007F136E" w:rsidRPr="0032190F" w:rsidRDefault="007F136E" w:rsidP="007F136E">
      <w:pPr>
        <w:pStyle w:val="Heading2"/>
      </w:pPr>
      <w:r w:rsidRPr="0032190F">
        <w:t>Portela de Mogos 1</w:t>
      </w:r>
    </w:p>
    <w:p w14:paraId="40AF7F38" w14:textId="77777777" w:rsidR="007F136E" w:rsidRPr="0032190F" w:rsidRDefault="007F136E" w:rsidP="007F136E">
      <w:pPr>
        <w:rPr>
          <w:lang w:val="fr-FR"/>
        </w:rPr>
      </w:pPr>
      <w:r w:rsidRPr="0032190F">
        <w:rPr>
          <w:lang w:val="fr-FR"/>
        </w:rPr>
        <w:t>Stèle anthropomorphe, visage, lunule (</w:t>
      </w:r>
      <w:r w:rsidR="0092015E" w:rsidRPr="0032190F">
        <w:rPr>
          <w:lang w:val="fr-FR"/>
        </w:rPr>
        <w:t>BIB 2172</w:t>
      </w:r>
      <w:r w:rsidRPr="0032190F">
        <w:rPr>
          <w:lang w:val="fr-FR"/>
        </w:rPr>
        <w:t>)</w:t>
      </w:r>
    </w:p>
    <w:p w14:paraId="27B056B2" w14:textId="77777777" w:rsidR="007F136E" w:rsidRPr="0032190F" w:rsidRDefault="007F136E" w:rsidP="007F136E">
      <w:pPr>
        <w:rPr>
          <w:lang w:val="fr-FR"/>
        </w:rPr>
      </w:pPr>
    </w:p>
    <w:p w14:paraId="32FAABDA" w14:textId="77777777" w:rsidR="007F136E" w:rsidRPr="0032190F" w:rsidRDefault="007F136E" w:rsidP="007F136E">
      <w:pPr>
        <w:pStyle w:val="Heading2"/>
      </w:pPr>
      <w:r w:rsidRPr="0032190F">
        <w:t>Portela de Mogos 2</w:t>
      </w:r>
    </w:p>
    <w:p w14:paraId="559FA515" w14:textId="77777777" w:rsidR="007F136E" w:rsidRPr="0032190F" w:rsidRDefault="007F136E" w:rsidP="007F136E">
      <w:pPr>
        <w:rPr>
          <w:lang w:val="fr-FR"/>
        </w:rPr>
      </w:pPr>
      <w:r w:rsidRPr="0032190F">
        <w:rPr>
          <w:lang w:val="fr-FR"/>
        </w:rPr>
        <w:t xml:space="preserve">Stèle anthropomorphe, visage, lunule, crosse, seins </w:t>
      </w:r>
      <w:r w:rsidR="0092015E" w:rsidRPr="0032190F">
        <w:rPr>
          <w:lang w:val="fr-FR"/>
        </w:rPr>
        <w:t>(BIB 2172)</w:t>
      </w:r>
    </w:p>
    <w:p w14:paraId="688CFD21" w14:textId="77777777" w:rsidR="007F136E" w:rsidRPr="0032190F" w:rsidRDefault="007F136E" w:rsidP="007F136E">
      <w:pPr>
        <w:rPr>
          <w:lang w:val="fr-FR"/>
        </w:rPr>
      </w:pPr>
    </w:p>
    <w:p w14:paraId="03D7C76A" w14:textId="77777777" w:rsidR="007F136E" w:rsidRPr="0032190F" w:rsidRDefault="007F136E" w:rsidP="007F136E">
      <w:pPr>
        <w:pStyle w:val="Heading2"/>
      </w:pPr>
      <w:r w:rsidRPr="0032190F">
        <w:t>Portela de Mogos 7</w:t>
      </w:r>
    </w:p>
    <w:p w14:paraId="0809DA9E" w14:textId="77777777" w:rsidR="007F136E" w:rsidRPr="0032190F" w:rsidRDefault="007F136E" w:rsidP="007F136E">
      <w:pPr>
        <w:rPr>
          <w:lang w:val="fr-FR"/>
        </w:rPr>
      </w:pPr>
      <w:r w:rsidRPr="0032190F">
        <w:rPr>
          <w:lang w:val="fr-FR"/>
        </w:rPr>
        <w:t xml:space="preserve">Stèle anthropomorphe, visage, lunule </w:t>
      </w:r>
      <w:r w:rsidR="0092015E" w:rsidRPr="0032190F">
        <w:rPr>
          <w:lang w:val="fr-FR"/>
        </w:rPr>
        <w:t>(BIB 2172)</w:t>
      </w:r>
    </w:p>
    <w:p w14:paraId="7D14A035" w14:textId="77777777" w:rsidR="007F136E" w:rsidRPr="0032190F" w:rsidRDefault="007F136E" w:rsidP="007F136E">
      <w:pPr>
        <w:rPr>
          <w:lang w:val="fr-FR"/>
        </w:rPr>
      </w:pPr>
    </w:p>
    <w:p w14:paraId="1B531608" w14:textId="77777777" w:rsidR="007F136E" w:rsidRPr="0032190F" w:rsidRDefault="007F136E" w:rsidP="007F136E">
      <w:pPr>
        <w:pStyle w:val="Heading2"/>
      </w:pPr>
      <w:r w:rsidRPr="0032190F">
        <w:t>Portela de Mogos 17</w:t>
      </w:r>
    </w:p>
    <w:p w14:paraId="5D80DF49" w14:textId="77777777" w:rsidR="007F136E" w:rsidRPr="0032190F" w:rsidRDefault="007F136E" w:rsidP="007F136E">
      <w:pPr>
        <w:rPr>
          <w:lang w:val="fr-FR"/>
        </w:rPr>
      </w:pPr>
      <w:r w:rsidRPr="0032190F">
        <w:rPr>
          <w:lang w:val="fr-FR"/>
        </w:rPr>
        <w:t>Menhir avec des représentations d'anthropomorphes schématiques, soleiformes, corniformes (BIB 2172)</w:t>
      </w:r>
    </w:p>
    <w:p w14:paraId="3402DE12" w14:textId="77777777" w:rsidR="00621BCE" w:rsidRPr="0032190F" w:rsidRDefault="00621BCE" w:rsidP="00242C0F">
      <w:pPr>
        <w:rPr>
          <w:lang w:val="fr-FR"/>
        </w:rPr>
      </w:pPr>
    </w:p>
    <w:p w14:paraId="6D0E1740" w14:textId="77777777" w:rsidR="00621BCE" w:rsidRPr="0032190F" w:rsidRDefault="005911DB" w:rsidP="00621BCE">
      <w:pPr>
        <w:pStyle w:val="Heading2"/>
      </w:pPr>
      <w:bookmarkStart w:id="3401" w:name="Sit_Portela_Mogos_25"/>
      <w:r w:rsidRPr="0032190F">
        <w:t>Portela de Mogos</w:t>
      </w:r>
      <w:r w:rsidR="00621BCE" w:rsidRPr="0032190F">
        <w:t xml:space="preserve"> 25</w:t>
      </w:r>
    </w:p>
    <w:bookmarkEnd w:id="3401"/>
    <w:p w14:paraId="509EF3BA" w14:textId="198C6DE3" w:rsidR="00621BCE" w:rsidRPr="0032190F" w:rsidRDefault="00621BCE" w:rsidP="005911DB">
      <w:pPr>
        <w:jc w:val="both"/>
        <w:rPr>
          <w:lang w:val="fr-FR"/>
        </w:rPr>
      </w:pPr>
      <w:r w:rsidRPr="0032190F">
        <w:rPr>
          <w:strike/>
          <w:lang w:val="fr-FR"/>
        </w:rPr>
        <w:t>forme(s) rectangulaire(s) avec rostre (BIB 2353)</w:t>
      </w:r>
      <w:r w:rsidRPr="0032190F">
        <w:rPr>
          <w:lang w:val="fr-FR"/>
        </w:rPr>
        <w:t xml:space="preserve"> </w:t>
      </w:r>
      <w:r w:rsidRPr="0032190F">
        <w:rPr>
          <w:strike/>
          <w:lang w:val="fr-FR"/>
        </w:rPr>
        <w:t>à rapprocher de l' "</w:t>
      </w:r>
      <w:hyperlink r:id="rId7986" w:anchor="Cul_Art_TAC_T_a_idole_bret" w:history="1">
        <w:r w:rsidRPr="0032190F">
          <w:rPr>
            <w:rStyle w:val="Hyperlink"/>
            <w:strike/>
            <w:lang w:val="fr-FR"/>
          </w:rPr>
          <w:t>idole en écusson</w:t>
        </w:r>
      </w:hyperlink>
      <w:r w:rsidRPr="0032190F">
        <w:rPr>
          <w:strike/>
          <w:lang w:val="fr-FR"/>
        </w:rPr>
        <w:t>"</w:t>
      </w:r>
      <w:r w:rsidRPr="0032190F">
        <w:rPr>
          <w:lang w:val="fr-FR"/>
        </w:rPr>
        <w:t xml:space="preserve"> </w:t>
      </w:r>
      <w:r w:rsidR="005911DB" w:rsidRPr="0032190F">
        <w:rPr>
          <w:lang w:val="fr-FR"/>
        </w:rPr>
        <w:t xml:space="preserve">la description de BIB 2172 ne correspond pas à la description de BIB 2353 </w:t>
      </w:r>
      <w:r w:rsidRPr="0032190F">
        <w:rPr>
          <w:lang w:val="fr-FR"/>
        </w:rPr>
        <w:t>(SS BIB)</w:t>
      </w:r>
      <w:r w:rsidR="007F136E" w:rsidRPr="0032190F">
        <w:rPr>
          <w:lang w:val="fr-FR"/>
        </w:rPr>
        <w:t xml:space="preserve"> </w:t>
      </w:r>
      <w:r w:rsidR="007F136E" w:rsidRPr="0032190F">
        <w:rPr>
          <w:szCs w:val="19"/>
          <w:lang w:val="fr-FR" w:eastAsia="en-GB"/>
        </w:rPr>
        <w:t>assemblage «carré-croissant»</w:t>
      </w:r>
      <w:r w:rsidR="007F136E" w:rsidRPr="0032190F">
        <w:rPr>
          <w:rFonts w:ascii="NewBaskerville-Roman" w:hAnsi="NewBaskerville-Roman" w:cs="NewBaskerville-Roman"/>
          <w:sz w:val="19"/>
          <w:szCs w:val="19"/>
          <w:lang w:val="fr-FR" w:eastAsia="en-GB"/>
        </w:rPr>
        <w:t xml:space="preserve"> </w:t>
      </w:r>
      <w:r w:rsidR="007F136E" w:rsidRPr="0032190F">
        <w:rPr>
          <w:szCs w:val="19"/>
          <w:lang w:val="fr-FR" w:eastAsia="en-GB"/>
        </w:rPr>
        <w:t>(</w:t>
      </w:r>
      <w:r w:rsidR="007F136E" w:rsidRPr="0032190F">
        <w:rPr>
          <w:lang w:val="fr-FR"/>
        </w:rPr>
        <w:t>BIB 2353) en fait visage-lunule: stèle anthropomorphe, visage, lunule, crosse, seins (SS BIB)</w:t>
      </w:r>
    </w:p>
    <w:p w14:paraId="7CF8FB9C" w14:textId="77777777" w:rsidR="007F136E" w:rsidRPr="0032190F" w:rsidRDefault="007F136E" w:rsidP="005911DB">
      <w:pPr>
        <w:jc w:val="both"/>
        <w:rPr>
          <w:lang w:val="fr-FR"/>
        </w:rPr>
      </w:pPr>
    </w:p>
    <w:p w14:paraId="76D99617" w14:textId="77777777" w:rsidR="007F136E" w:rsidRPr="0032190F" w:rsidRDefault="007F136E" w:rsidP="007F136E">
      <w:pPr>
        <w:pStyle w:val="Heading2"/>
      </w:pPr>
      <w:r w:rsidRPr="0032190F">
        <w:t>Portela de Mogos 27</w:t>
      </w:r>
    </w:p>
    <w:p w14:paraId="145FEB77" w14:textId="77777777" w:rsidR="007F136E" w:rsidRPr="0032190F" w:rsidRDefault="007F136E" w:rsidP="007F136E">
      <w:pPr>
        <w:rPr>
          <w:lang w:val="fr-FR"/>
        </w:rPr>
      </w:pPr>
      <w:r w:rsidRPr="0032190F">
        <w:rPr>
          <w:lang w:val="fr-FR"/>
        </w:rPr>
        <w:t xml:space="preserve">Stèle anthropomorphe, visage, lunule </w:t>
      </w:r>
      <w:r w:rsidR="0092015E" w:rsidRPr="0032190F">
        <w:rPr>
          <w:lang w:val="fr-FR"/>
        </w:rPr>
        <w:t>(BIB 2172)</w:t>
      </w:r>
    </w:p>
    <w:p w14:paraId="3ED8F87E" w14:textId="77777777" w:rsidR="007F136E" w:rsidRPr="0032190F" w:rsidRDefault="007F136E" w:rsidP="005911DB">
      <w:pPr>
        <w:jc w:val="both"/>
        <w:rPr>
          <w:lang w:val="fr-FR"/>
        </w:rPr>
      </w:pPr>
    </w:p>
    <w:p w14:paraId="24C1BF75" w14:textId="77777777" w:rsidR="007F136E" w:rsidRPr="0032190F" w:rsidRDefault="007F136E" w:rsidP="007F136E">
      <w:pPr>
        <w:pStyle w:val="Heading2"/>
      </w:pPr>
      <w:r w:rsidRPr="0032190F">
        <w:lastRenderedPageBreak/>
        <w:t>Portela de Mogos 28</w:t>
      </w:r>
    </w:p>
    <w:p w14:paraId="37DAC27F" w14:textId="77777777" w:rsidR="007F136E" w:rsidRPr="0032190F" w:rsidRDefault="007F136E" w:rsidP="007F136E">
      <w:pPr>
        <w:rPr>
          <w:lang w:val="fr-FR"/>
        </w:rPr>
      </w:pPr>
      <w:r w:rsidRPr="0032190F">
        <w:rPr>
          <w:lang w:val="fr-FR"/>
        </w:rPr>
        <w:t xml:space="preserve">Stèle anthropomorphe, visage, lunule, crosse, seins </w:t>
      </w:r>
      <w:r w:rsidR="0092015E" w:rsidRPr="0032190F">
        <w:rPr>
          <w:lang w:val="fr-FR"/>
        </w:rPr>
        <w:t>(BIB 2172)</w:t>
      </w:r>
    </w:p>
    <w:p w14:paraId="5E64578E" w14:textId="77777777" w:rsidR="007F136E" w:rsidRPr="0032190F" w:rsidRDefault="007F136E" w:rsidP="005911DB">
      <w:pPr>
        <w:jc w:val="both"/>
        <w:rPr>
          <w:lang w:val="fr-FR"/>
        </w:rPr>
      </w:pPr>
    </w:p>
    <w:p w14:paraId="4A7FBF1F" w14:textId="77777777" w:rsidR="007F136E" w:rsidRPr="0032190F" w:rsidRDefault="007F136E" w:rsidP="007F136E">
      <w:pPr>
        <w:pStyle w:val="Heading2"/>
      </w:pPr>
      <w:r w:rsidRPr="0032190F">
        <w:t>Portela de Mogos 33</w:t>
      </w:r>
    </w:p>
    <w:p w14:paraId="21D3EE9E" w14:textId="77777777" w:rsidR="007F136E" w:rsidRPr="0032190F" w:rsidRDefault="007F136E" w:rsidP="007F136E">
      <w:pPr>
        <w:rPr>
          <w:lang w:val="fr-FR"/>
        </w:rPr>
      </w:pPr>
      <w:r w:rsidRPr="0032190F">
        <w:rPr>
          <w:lang w:val="fr-FR"/>
        </w:rPr>
        <w:t xml:space="preserve">Stèle anthropomorphe, visage, lunule </w:t>
      </w:r>
      <w:r w:rsidR="0092015E" w:rsidRPr="0032190F">
        <w:rPr>
          <w:lang w:val="fr-FR"/>
        </w:rPr>
        <w:t>(BIB 2172)</w:t>
      </w:r>
    </w:p>
    <w:p w14:paraId="5A75DB85" w14:textId="77777777" w:rsidR="007F136E" w:rsidRPr="0032190F" w:rsidRDefault="007F136E" w:rsidP="005911DB">
      <w:pPr>
        <w:jc w:val="both"/>
        <w:rPr>
          <w:lang w:val="fr-FR"/>
        </w:rPr>
      </w:pPr>
    </w:p>
    <w:p w14:paraId="76735907" w14:textId="77777777" w:rsidR="00896E98" w:rsidRPr="00426FF9" w:rsidRDefault="00896E98" w:rsidP="00426FF9">
      <w:pPr>
        <w:pStyle w:val="Heading1"/>
        <w:rPr>
          <w:lang w:val="es-ES"/>
        </w:rPr>
      </w:pPr>
      <w:bookmarkStart w:id="3402" w:name="Sit_Portel"/>
      <w:r w:rsidRPr="00426FF9">
        <w:rPr>
          <w:lang w:val="es-ES"/>
        </w:rPr>
        <w:t>PORTEL</w:t>
      </w:r>
      <w:bookmarkEnd w:id="3402"/>
    </w:p>
    <w:p w14:paraId="422B47F8" w14:textId="77777777" w:rsidR="00B02A18" w:rsidRPr="00BE4758" w:rsidRDefault="00B02A18" w:rsidP="005911DB">
      <w:pPr>
        <w:jc w:val="both"/>
        <w:rPr>
          <w:lang w:val="es-ES"/>
        </w:rPr>
      </w:pPr>
    </w:p>
    <w:p w14:paraId="1174DAA0" w14:textId="55BCA8A0" w:rsidR="00896E98" w:rsidRPr="00896E98" w:rsidRDefault="00B02A18" w:rsidP="005911DB">
      <w:pPr>
        <w:jc w:val="both"/>
        <w:rPr>
          <w:lang w:val="es-ES"/>
        </w:rPr>
      </w:pPr>
      <w:r w:rsidRPr="00BE4758">
        <w:rPr>
          <w:lang w:val="es-ES"/>
        </w:rPr>
        <w:t xml:space="preserve">Evora. </w:t>
      </w:r>
      <w:hyperlink r:id="rId7987" w:anchor="Cul_Depots_p_Bronze_final_3" w:history="1">
        <w:r w:rsidRPr="00BE4758">
          <w:rPr>
            <w:rStyle w:val="Hyperlink"/>
            <w:lang w:val="es-ES"/>
          </w:rPr>
          <w:t>dépôt</w:t>
        </w:r>
      </w:hyperlink>
      <w:r w:rsidRPr="00BE4758">
        <w:rPr>
          <w:lang w:val="es-ES"/>
        </w:rPr>
        <w:t xml:space="preserve"> du </w:t>
      </w:r>
      <w:hyperlink r:id="rId7988" w:anchor="Cul_Bronze_Final_Espagne" w:history="1">
        <w:r w:rsidRPr="00BE4758">
          <w:rPr>
            <w:rStyle w:val="Hyperlink"/>
            <w:lang w:val="es-ES"/>
          </w:rPr>
          <w:t>Bronce Tardio</w:t>
        </w:r>
      </w:hyperlink>
      <w:r w:rsidRPr="00BE4758">
        <w:rPr>
          <w:lang w:val="es-ES"/>
        </w:rPr>
        <w:t xml:space="preserve"> (BIB 3080) </w:t>
      </w:r>
      <w:r w:rsidR="00896E98" w:rsidRPr="00896E98">
        <w:rPr>
          <w:lang w:val="es-ES"/>
        </w:rPr>
        <w:t>Torque décoré de Portel (Evora, Alto Alentejo, Portugal)</w:t>
      </w:r>
      <w:r w:rsidR="00896E98">
        <w:rPr>
          <w:lang w:val="es-ES"/>
        </w:rPr>
        <w:t xml:space="preserve"> (BIB 2506)</w:t>
      </w:r>
      <w:r>
        <w:rPr>
          <w:lang w:val="es-ES"/>
        </w:rPr>
        <w:t xml:space="preserve"> </w:t>
      </w:r>
    </w:p>
    <w:p w14:paraId="4AF3E452" w14:textId="77777777" w:rsidR="00621BCE" w:rsidRPr="00426FF9" w:rsidRDefault="00621BCE" w:rsidP="00426FF9">
      <w:pPr>
        <w:pStyle w:val="Heading1"/>
        <w:rPr>
          <w:lang w:val="es-ES"/>
        </w:rPr>
      </w:pPr>
      <w:r w:rsidRPr="00426FF9">
        <w:rPr>
          <w:lang w:val="es-ES"/>
        </w:rPr>
        <w:br/>
      </w:r>
      <w:bookmarkStart w:id="3403" w:name="Sit_Vale_Maria_Meio"/>
      <w:r w:rsidRPr="00426FF9">
        <w:rPr>
          <w:lang w:val="es-ES"/>
        </w:rPr>
        <w:t>VALE MARIA DO MEIO</w:t>
      </w:r>
      <w:bookmarkEnd w:id="3403"/>
    </w:p>
    <w:p w14:paraId="098B0079" w14:textId="77777777" w:rsidR="00621BCE" w:rsidRPr="00566234" w:rsidRDefault="00621BCE" w:rsidP="00242C0F">
      <w:pPr>
        <w:rPr>
          <w:lang w:val="es-ES"/>
        </w:rPr>
      </w:pPr>
    </w:p>
    <w:p w14:paraId="349DDDE7" w14:textId="77777777" w:rsidR="00621BCE" w:rsidRPr="00566234" w:rsidRDefault="00621BCE" w:rsidP="00242C0F">
      <w:pPr>
        <w:rPr>
          <w:lang w:val="es-ES"/>
        </w:rPr>
      </w:pPr>
      <w:r w:rsidRPr="00566234">
        <w:rPr>
          <w:lang w:val="es-ES"/>
        </w:rPr>
        <w:t>Valle Maria do Meio</w:t>
      </w:r>
      <w:r w:rsidR="005911DB" w:rsidRPr="00566234">
        <w:rPr>
          <w:lang w:val="es-ES"/>
        </w:rPr>
        <w:t xml:space="preserve"> (Evora, </w:t>
      </w:r>
      <w:r w:rsidRPr="00566234">
        <w:rPr>
          <w:lang w:val="es-ES"/>
        </w:rPr>
        <w:t>Portugal</w:t>
      </w:r>
      <w:r w:rsidR="005911DB" w:rsidRPr="00566234">
        <w:rPr>
          <w:lang w:val="es-ES"/>
        </w:rPr>
        <w:t>)</w:t>
      </w:r>
    </w:p>
    <w:p w14:paraId="2756A662" w14:textId="77777777" w:rsidR="0092015E" w:rsidRPr="00566234" w:rsidRDefault="0092015E" w:rsidP="00242C0F">
      <w:pPr>
        <w:rPr>
          <w:lang w:val="es-ES"/>
        </w:rPr>
      </w:pPr>
    </w:p>
    <w:p w14:paraId="4239D1AC" w14:textId="77777777" w:rsidR="0092015E" w:rsidRPr="00A0014D" w:rsidRDefault="0092015E" w:rsidP="0092015E">
      <w:pPr>
        <w:pStyle w:val="Heading2"/>
        <w:rPr>
          <w:lang w:val="es-ES"/>
        </w:rPr>
      </w:pPr>
      <w:bookmarkStart w:id="3404" w:name="Sit_Vale_Maria_Meio_10"/>
      <w:r w:rsidRPr="00A0014D">
        <w:rPr>
          <w:lang w:val="es-ES"/>
        </w:rPr>
        <w:t>Vale Maria do Meio 10</w:t>
      </w:r>
    </w:p>
    <w:bookmarkEnd w:id="3404"/>
    <w:p w14:paraId="3F2D85AE" w14:textId="77777777" w:rsidR="00621BCE" w:rsidRPr="00A0014D" w:rsidRDefault="0092015E" w:rsidP="00242C0F">
      <w:pPr>
        <w:rPr>
          <w:lang w:val="es-ES"/>
        </w:rPr>
      </w:pPr>
      <w:r w:rsidRPr="00A0014D">
        <w:rPr>
          <w:lang w:val="es-ES"/>
        </w:rPr>
        <w:t>Stèle anthropomorphe, visage, lunule, crosse (BIB 2172)</w:t>
      </w:r>
    </w:p>
    <w:p w14:paraId="506E4804" w14:textId="77777777" w:rsidR="0092015E" w:rsidRPr="00A0014D" w:rsidRDefault="0092015E" w:rsidP="00242C0F">
      <w:pPr>
        <w:rPr>
          <w:lang w:val="es-ES"/>
        </w:rPr>
      </w:pPr>
    </w:p>
    <w:p w14:paraId="31CD9932" w14:textId="77777777" w:rsidR="00621BCE" w:rsidRPr="0032190F" w:rsidRDefault="0092015E" w:rsidP="00621BCE">
      <w:pPr>
        <w:pStyle w:val="Heading2"/>
      </w:pPr>
      <w:bookmarkStart w:id="3405" w:name="Sit_Vale_Maria_Meio_18"/>
      <w:r w:rsidRPr="0032190F">
        <w:t>Vale Maria do Meio</w:t>
      </w:r>
      <w:r w:rsidR="00621BCE" w:rsidRPr="0032190F">
        <w:t xml:space="preserve"> 18</w:t>
      </w:r>
    </w:p>
    <w:bookmarkEnd w:id="3405"/>
    <w:p w14:paraId="377AE18A" w14:textId="2A41DDA8" w:rsidR="0092015E" w:rsidRPr="0032190F" w:rsidRDefault="00621BCE" w:rsidP="0092015E">
      <w:pPr>
        <w:rPr>
          <w:lang w:val="fr-FR"/>
        </w:rPr>
      </w:pPr>
      <w:r w:rsidRPr="0032190F">
        <w:rPr>
          <w:strike/>
          <w:lang w:val="fr-FR"/>
        </w:rPr>
        <w:t>forme(s) rectangulaire(s) avec rostre (BIB 2353) à rapprocher de l' "</w:t>
      </w:r>
      <w:hyperlink r:id="rId7989" w:anchor="Cul_Art_TAC_T_a_idole_bret" w:history="1">
        <w:r w:rsidRPr="0032190F">
          <w:rPr>
            <w:rStyle w:val="Hyperlink"/>
            <w:strike/>
            <w:lang w:val="fr-FR"/>
          </w:rPr>
          <w:t>idole en écusson</w:t>
        </w:r>
      </w:hyperlink>
      <w:r w:rsidRPr="0032190F">
        <w:rPr>
          <w:strike/>
          <w:lang w:val="fr-FR"/>
        </w:rPr>
        <w:t>" (SS BIB)</w:t>
      </w:r>
      <w:r w:rsidR="0092015E" w:rsidRPr="0032190F">
        <w:rPr>
          <w:strike/>
          <w:lang w:val="fr-FR"/>
        </w:rPr>
        <w:t xml:space="preserve"> </w:t>
      </w:r>
      <w:r w:rsidR="0092015E" w:rsidRPr="0032190F">
        <w:rPr>
          <w:lang w:val="fr-FR"/>
        </w:rPr>
        <w:t>Stèle anthropomorphe, visage, lunule, 2 crosses (BIB 2172)</w:t>
      </w:r>
    </w:p>
    <w:p w14:paraId="002B44D4" w14:textId="77777777" w:rsidR="00621BCE" w:rsidRPr="0032190F" w:rsidRDefault="00621BCE" w:rsidP="00242C0F">
      <w:pPr>
        <w:rPr>
          <w:lang w:val="fr-FR"/>
        </w:rPr>
      </w:pPr>
    </w:p>
    <w:p w14:paraId="16FC1664" w14:textId="77777777" w:rsidR="00DF74AE" w:rsidRPr="00426FF9" w:rsidRDefault="00B01BB2" w:rsidP="00426FF9">
      <w:pPr>
        <w:pStyle w:val="Heading1"/>
        <w:rPr>
          <w:lang w:val="es-ES"/>
        </w:rPr>
      </w:pPr>
      <w:bookmarkStart w:id="3406" w:name="Sit_Cabeco_Vaiamonte"/>
      <w:r w:rsidRPr="00426FF9">
        <w:rPr>
          <w:lang w:val="es-ES"/>
        </w:rPr>
        <w:t xml:space="preserve">CABECO DE </w:t>
      </w:r>
      <w:r w:rsidR="00DF74AE" w:rsidRPr="00426FF9">
        <w:rPr>
          <w:lang w:val="es-ES"/>
        </w:rPr>
        <w:t>VAIAMONTE</w:t>
      </w:r>
    </w:p>
    <w:bookmarkEnd w:id="3406"/>
    <w:p w14:paraId="5FF3B599" w14:textId="77777777" w:rsidR="00DF74AE" w:rsidRPr="00566234" w:rsidRDefault="00DF74AE" w:rsidP="00242C0F">
      <w:pPr>
        <w:rPr>
          <w:lang w:val="es-ES"/>
        </w:rPr>
      </w:pPr>
    </w:p>
    <w:p w14:paraId="238A8A6D" w14:textId="77777777" w:rsidR="00DF74AE" w:rsidRDefault="00B01BB2" w:rsidP="00242C0F">
      <w:pPr>
        <w:rPr>
          <w:lang w:val="fr-FR"/>
        </w:rPr>
      </w:pPr>
      <w:r w:rsidRPr="00566234">
        <w:rPr>
          <w:lang w:val="es-ES"/>
        </w:rPr>
        <w:t xml:space="preserve">Cabeço de Vaiamonte. </w:t>
      </w:r>
      <w:r w:rsidR="00DF74AE" w:rsidRPr="0032190F">
        <w:rPr>
          <w:lang w:val="fr-FR"/>
        </w:rPr>
        <w:t>Le site protohistorique a livré un peigne (BIB 2198 p. 459)</w:t>
      </w:r>
    </w:p>
    <w:p w14:paraId="14ED4D78" w14:textId="77777777" w:rsidR="00FF7FAA" w:rsidRDefault="00FF7FAA" w:rsidP="00242C0F">
      <w:pPr>
        <w:rPr>
          <w:lang w:val="fr-FR"/>
        </w:rPr>
      </w:pPr>
    </w:p>
    <w:p w14:paraId="6EC1AE36" w14:textId="77777777" w:rsidR="00FF7FAA" w:rsidRPr="00C9320F" w:rsidRDefault="00FF7FAA" w:rsidP="00242C0F">
      <w:pPr>
        <w:rPr>
          <w:lang w:val="es-ES"/>
        </w:rPr>
      </w:pPr>
      <w:r w:rsidRPr="00C9320F">
        <w:rPr>
          <w:lang w:val="es-ES"/>
        </w:rPr>
        <w:t>CABECO DE MARIA CANDAL</w:t>
      </w:r>
    </w:p>
    <w:p w14:paraId="1745419C" w14:textId="77777777" w:rsidR="00FF7FAA" w:rsidRPr="00C9320F" w:rsidRDefault="00FF7FAA" w:rsidP="00242C0F">
      <w:pPr>
        <w:rPr>
          <w:lang w:val="es-ES"/>
        </w:rPr>
      </w:pPr>
      <w:r w:rsidRPr="00C9320F">
        <w:rPr>
          <w:lang w:val="es-ES"/>
        </w:rPr>
        <w:t>Cabeço</w:t>
      </w:r>
    </w:p>
    <w:p w14:paraId="56F2B80A" w14:textId="77777777" w:rsidR="00FF7FAA" w:rsidRPr="00C9320F" w:rsidRDefault="00FF7FAA" w:rsidP="00242C0F">
      <w:pPr>
        <w:rPr>
          <w:lang w:val="es-ES"/>
        </w:rPr>
      </w:pPr>
    </w:p>
    <w:p w14:paraId="388B4494" w14:textId="152F74FB" w:rsidR="00FF7FAA" w:rsidRPr="0032190F" w:rsidRDefault="00FF7FAA" w:rsidP="00242C0F">
      <w:pPr>
        <w:rPr>
          <w:lang w:val="fr-FR"/>
        </w:rPr>
      </w:pPr>
      <w:r w:rsidRPr="00C9320F">
        <w:rPr>
          <w:lang w:val="es-ES"/>
        </w:rPr>
        <w:t xml:space="preserve">Beira. </w:t>
      </w:r>
      <w:r>
        <w:rPr>
          <w:lang w:val="fr-FR"/>
        </w:rPr>
        <w:t xml:space="preserve">Dépôt de </w:t>
      </w:r>
      <w:hyperlink r:id="rId7990" w:anchor="Typ_Hache_douille" w:history="1">
        <w:r w:rsidR="00C979B5" w:rsidRPr="00C979B5">
          <w:rPr>
            <w:rStyle w:val="Hyperlink"/>
            <w:lang w:val="fr-FR"/>
          </w:rPr>
          <w:t>haches à douilles</w:t>
        </w:r>
      </w:hyperlink>
      <w:r>
        <w:rPr>
          <w:lang w:val="fr-FR"/>
        </w:rPr>
        <w:t>, haches à talon, ciseau, pinces de forgeron. La pince de forgeron la rapporche du Levant méditerranéen (BIB 3006)</w:t>
      </w:r>
    </w:p>
    <w:p w14:paraId="51D2BFA6" w14:textId="77777777" w:rsidR="00557729" w:rsidRPr="0032190F" w:rsidRDefault="00557729" w:rsidP="00242C0F">
      <w:pPr>
        <w:rPr>
          <w:lang w:val="fr-FR"/>
        </w:rPr>
      </w:pPr>
    </w:p>
    <w:p w14:paraId="1D0F3400" w14:textId="77777777" w:rsidR="00743CB8" w:rsidRPr="0032190F" w:rsidRDefault="00743CB8" w:rsidP="00426FF9">
      <w:pPr>
        <w:pStyle w:val="Heading1"/>
      </w:pPr>
      <w:r w:rsidRPr="0032190F">
        <w:t>VALCORCHERO</w:t>
      </w:r>
    </w:p>
    <w:p w14:paraId="6B4A9EAB" w14:textId="77777777" w:rsidR="00743CB8" w:rsidRPr="0032190F" w:rsidRDefault="00743CB8" w:rsidP="00242C0F">
      <w:pPr>
        <w:rPr>
          <w:lang w:val="fr-FR"/>
        </w:rPr>
      </w:pPr>
    </w:p>
    <w:p w14:paraId="28B5E894" w14:textId="77777777" w:rsidR="00743CB8" w:rsidRDefault="00743CB8" w:rsidP="00242C0F">
      <w:pPr>
        <w:rPr>
          <w:lang w:val="fr-FR"/>
        </w:rPr>
      </w:pPr>
      <w:r w:rsidRPr="0032190F">
        <w:rPr>
          <w:lang w:val="fr-FR"/>
        </w:rPr>
        <w:t>Proche de l’habitat de Boquique Nécropole à ciste du Bronze final dans le SW de l’Espagne (BIB 2177 p. 17)</w:t>
      </w:r>
    </w:p>
    <w:p w14:paraId="65A84350" w14:textId="77777777" w:rsidR="00F17416" w:rsidRDefault="00F17416" w:rsidP="00242C0F">
      <w:pPr>
        <w:rPr>
          <w:lang w:val="fr-FR"/>
        </w:rPr>
      </w:pPr>
    </w:p>
    <w:p w14:paraId="032B5432" w14:textId="77777777" w:rsidR="00F17416" w:rsidRDefault="00F17416" w:rsidP="00426FF9">
      <w:pPr>
        <w:pStyle w:val="Heading1"/>
      </w:pPr>
      <w:bookmarkStart w:id="3407" w:name="Sit_Vale_Carvalho"/>
      <w:r>
        <w:t>VALE CARVALHO</w:t>
      </w:r>
    </w:p>
    <w:bookmarkEnd w:id="3407"/>
    <w:p w14:paraId="3049A681" w14:textId="77777777" w:rsidR="00F17416" w:rsidRDefault="00F17416" w:rsidP="00242C0F">
      <w:pPr>
        <w:rPr>
          <w:lang w:val="fr-FR"/>
        </w:rPr>
      </w:pPr>
    </w:p>
    <w:p w14:paraId="14858061" w14:textId="6DC93CE6" w:rsidR="00F17416" w:rsidRDefault="00F17416" w:rsidP="00BE4EF7">
      <w:pPr>
        <w:autoSpaceDE w:val="0"/>
        <w:autoSpaceDN w:val="0"/>
        <w:adjustRightInd w:val="0"/>
        <w:jc w:val="both"/>
        <w:rPr>
          <w:szCs w:val="20"/>
          <w:lang w:val="fr-FR" w:eastAsia="en-GB"/>
        </w:rPr>
      </w:pPr>
      <w:r w:rsidRPr="00F17416">
        <w:rPr>
          <w:lang w:val="fr-FR"/>
        </w:rPr>
        <w:t xml:space="preserve">A donné son nom aux hallebarde de type </w:t>
      </w:r>
      <w:hyperlink r:id="rId7991" w:anchor="Typ_Arm_Hallebardes_typ_Carvalhal" w:history="1">
        <w:r w:rsidRPr="00F17416">
          <w:rPr>
            <w:rStyle w:val="Hyperlink"/>
            <w:lang w:val="fr-FR"/>
          </w:rPr>
          <w:t>Carvalhal</w:t>
        </w:r>
      </w:hyperlink>
      <w:r w:rsidRPr="00F17416">
        <w:rPr>
          <w:lang w:val="fr-FR"/>
        </w:rPr>
        <w:t xml:space="preserve"> (BIB 2172) Le contexte est peut-être funéraire </w:t>
      </w:r>
      <w:r w:rsidRPr="00F17416">
        <w:rPr>
          <w:szCs w:val="20"/>
          <w:lang w:val="fr-FR" w:eastAsia="en-GB"/>
        </w:rPr>
        <w:t xml:space="preserve">(Schubart, 1975: 263 y Lám. 41), es posible que fueran enterramientos del Bronce del SW I </w:t>
      </w:r>
      <w:r w:rsidR="00BE4EF7">
        <w:rPr>
          <w:szCs w:val="20"/>
          <w:lang w:val="fr-FR" w:eastAsia="en-GB"/>
        </w:rPr>
        <w:t xml:space="preserve"> (</w:t>
      </w:r>
      <w:r w:rsidRPr="00F17416">
        <w:rPr>
          <w:szCs w:val="20"/>
          <w:lang w:val="fr-FR" w:eastAsia="en-GB"/>
        </w:rPr>
        <w:t>Senna-Martínez, 1994a: 168 y Nota 24; Cardoso, 2007: 455).(BIB 2172)</w:t>
      </w:r>
    </w:p>
    <w:p w14:paraId="609AC7BA" w14:textId="77777777" w:rsidR="0020473A" w:rsidRDefault="0020473A" w:rsidP="00426FF9">
      <w:pPr>
        <w:pStyle w:val="Heading1"/>
      </w:pPr>
      <w:r>
        <w:br/>
      </w:r>
      <w:bookmarkStart w:id="3408" w:name="Sit_Atios"/>
      <w:r>
        <w:t>ATIOS</w:t>
      </w:r>
      <w:bookmarkEnd w:id="3408"/>
    </w:p>
    <w:p w14:paraId="2CED1725" w14:textId="77777777" w:rsidR="0020473A" w:rsidRDefault="0020473A" w:rsidP="00BE4EF7">
      <w:pPr>
        <w:autoSpaceDE w:val="0"/>
        <w:autoSpaceDN w:val="0"/>
        <w:adjustRightInd w:val="0"/>
        <w:jc w:val="both"/>
        <w:rPr>
          <w:szCs w:val="20"/>
          <w:lang w:val="fr-FR" w:eastAsia="en-GB"/>
        </w:rPr>
      </w:pPr>
    </w:p>
    <w:p w14:paraId="1E9DA17D" w14:textId="611E0C67" w:rsidR="0020473A" w:rsidRDefault="0020473A" w:rsidP="00BE4EF7">
      <w:pPr>
        <w:autoSpaceDE w:val="0"/>
        <w:autoSpaceDN w:val="0"/>
        <w:adjustRightInd w:val="0"/>
        <w:jc w:val="both"/>
        <w:rPr>
          <w:szCs w:val="20"/>
          <w:lang w:val="fr-FR" w:eastAsia="en-GB"/>
        </w:rPr>
      </w:pPr>
      <w:r>
        <w:rPr>
          <w:szCs w:val="20"/>
          <w:lang w:val="fr-FR" w:eastAsia="en-GB"/>
        </w:rPr>
        <w:t xml:space="preserve">Ponteverda. Sépulture en ciste isolée du </w:t>
      </w:r>
      <w:hyperlink r:id="rId7992" w:anchor="Cul_Bronze_Inicial" w:history="1">
        <w:r w:rsidRPr="0020473A">
          <w:rPr>
            <w:rStyle w:val="Hyperlink"/>
            <w:szCs w:val="20"/>
            <w:lang w:val="fr-FR" w:eastAsia="en-GB"/>
          </w:rPr>
          <w:t>Bronze Incial</w:t>
        </w:r>
      </w:hyperlink>
      <w:r>
        <w:rPr>
          <w:szCs w:val="20"/>
          <w:lang w:val="fr-FR" w:eastAsia="en-GB"/>
        </w:rPr>
        <w:t xml:space="preserve"> du NW livre des objets à décors de rangs de </w:t>
      </w:r>
      <w:r w:rsidR="00467DA3">
        <w:rPr>
          <w:szCs w:val="20"/>
          <w:lang w:val="fr-FR" w:eastAsia="en-GB"/>
        </w:rPr>
        <w:t>chevrons</w:t>
      </w:r>
      <w:r>
        <w:rPr>
          <w:szCs w:val="20"/>
          <w:lang w:val="fr-FR" w:eastAsia="en-GB"/>
        </w:rPr>
        <w:t xml:space="preserve"> (BIB 3006) proche des décorations de </w:t>
      </w:r>
      <w:hyperlink r:id="rId7993" w:anchor="Cul_Pena_Tu" w:history="1">
        <w:r w:rsidRPr="0020473A">
          <w:rPr>
            <w:rStyle w:val="Hyperlink"/>
            <w:szCs w:val="20"/>
            <w:lang w:val="fr-FR" w:eastAsia="en-GB"/>
          </w:rPr>
          <w:t>Pena Tu</w:t>
        </w:r>
      </w:hyperlink>
      <w:r>
        <w:rPr>
          <w:szCs w:val="20"/>
          <w:lang w:val="fr-FR" w:eastAsia="en-GB"/>
        </w:rPr>
        <w:t xml:space="preserve"> (SS BIB)</w:t>
      </w:r>
    </w:p>
    <w:p w14:paraId="2048F0FC" w14:textId="77777777" w:rsidR="0020473A" w:rsidRDefault="0020473A" w:rsidP="00BE4EF7">
      <w:pPr>
        <w:autoSpaceDE w:val="0"/>
        <w:autoSpaceDN w:val="0"/>
        <w:adjustRightInd w:val="0"/>
        <w:jc w:val="both"/>
        <w:rPr>
          <w:szCs w:val="20"/>
          <w:lang w:val="fr-FR" w:eastAsia="en-GB"/>
        </w:rPr>
      </w:pPr>
    </w:p>
    <w:p w14:paraId="2951AC58" w14:textId="77777777" w:rsidR="0020473A" w:rsidRDefault="0020473A" w:rsidP="00426FF9">
      <w:pPr>
        <w:pStyle w:val="Heading1"/>
      </w:pPr>
      <w:bookmarkStart w:id="3409" w:name="Sit_Carnota"/>
      <w:r>
        <w:lastRenderedPageBreak/>
        <w:t>CARNOTA</w:t>
      </w:r>
    </w:p>
    <w:bookmarkEnd w:id="3409"/>
    <w:p w14:paraId="3D4D79AB" w14:textId="77777777" w:rsidR="0020473A" w:rsidRDefault="0020473A" w:rsidP="00BE4EF7">
      <w:pPr>
        <w:autoSpaceDE w:val="0"/>
        <w:autoSpaceDN w:val="0"/>
        <w:adjustRightInd w:val="0"/>
        <w:jc w:val="both"/>
        <w:rPr>
          <w:szCs w:val="20"/>
          <w:lang w:val="fr-FR" w:eastAsia="en-GB"/>
        </w:rPr>
      </w:pPr>
    </w:p>
    <w:p w14:paraId="60417CD2" w14:textId="0599C5AA" w:rsidR="0020473A" w:rsidRDefault="0020473A" w:rsidP="0020473A">
      <w:pPr>
        <w:autoSpaceDE w:val="0"/>
        <w:autoSpaceDN w:val="0"/>
        <w:adjustRightInd w:val="0"/>
        <w:jc w:val="both"/>
        <w:rPr>
          <w:szCs w:val="20"/>
          <w:lang w:val="fr-FR" w:eastAsia="en-GB"/>
        </w:rPr>
      </w:pPr>
      <w:r>
        <w:rPr>
          <w:szCs w:val="20"/>
          <w:lang w:val="fr-FR" w:eastAsia="en-GB"/>
        </w:rPr>
        <w:t xml:space="preserve">La Coruña. Sépulture en ciste isolée du </w:t>
      </w:r>
      <w:hyperlink r:id="rId7994" w:anchor="Cul_Bronze_Inicial" w:history="1">
        <w:r w:rsidRPr="0020473A">
          <w:rPr>
            <w:rStyle w:val="Hyperlink"/>
            <w:szCs w:val="20"/>
            <w:lang w:val="fr-FR" w:eastAsia="en-GB"/>
          </w:rPr>
          <w:t>Bronze Incial</w:t>
        </w:r>
      </w:hyperlink>
      <w:r>
        <w:rPr>
          <w:szCs w:val="20"/>
          <w:lang w:val="fr-FR" w:eastAsia="en-GB"/>
        </w:rPr>
        <w:t xml:space="preserve"> du NW livre des objets à décors de rangs de chervons (BIB 3006) proche des décorations de </w:t>
      </w:r>
      <w:hyperlink r:id="rId7995" w:anchor="Cul_Pena_Tu" w:history="1">
        <w:r w:rsidRPr="0020473A">
          <w:rPr>
            <w:rStyle w:val="Hyperlink"/>
            <w:szCs w:val="20"/>
            <w:lang w:val="fr-FR" w:eastAsia="en-GB"/>
          </w:rPr>
          <w:t>Pena Tu</w:t>
        </w:r>
      </w:hyperlink>
      <w:r>
        <w:rPr>
          <w:szCs w:val="20"/>
          <w:lang w:val="fr-FR" w:eastAsia="en-GB"/>
        </w:rPr>
        <w:t xml:space="preserve"> (SS BIB)</w:t>
      </w:r>
    </w:p>
    <w:p w14:paraId="4B5E6D1D" w14:textId="77777777" w:rsidR="0020473A" w:rsidRDefault="0020473A" w:rsidP="00BE4EF7">
      <w:pPr>
        <w:autoSpaceDE w:val="0"/>
        <w:autoSpaceDN w:val="0"/>
        <w:adjustRightInd w:val="0"/>
        <w:jc w:val="both"/>
        <w:rPr>
          <w:szCs w:val="20"/>
          <w:lang w:val="fr-FR" w:eastAsia="en-GB"/>
        </w:rPr>
      </w:pPr>
    </w:p>
    <w:p w14:paraId="008CCFCD" w14:textId="77777777" w:rsidR="0020473A" w:rsidRPr="00426FF9" w:rsidRDefault="0020473A" w:rsidP="00426FF9">
      <w:pPr>
        <w:pStyle w:val="Heading1"/>
        <w:rPr>
          <w:lang w:val="es-ES"/>
        </w:rPr>
      </w:pPr>
      <w:bookmarkStart w:id="3410" w:name="Sit_Carrascalejo"/>
      <w:r w:rsidRPr="00426FF9">
        <w:rPr>
          <w:lang w:val="es-ES"/>
        </w:rPr>
        <w:t>CARRASCALEJO</w:t>
      </w:r>
    </w:p>
    <w:bookmarkEnd w:id="3410"/>
    <w:p w14:paraId="350C8BEB" w14:textId="77777777" w:rsidR="0020473A" w:rsidRPr="00467DA3" w:rsidRDefault="0020473A" w:rsidP="00BE4EF7">
      <w:pPr>
        <w:autoSpaceDE w:val="0"/>
        <w:autoSpaceDN w:val="0"/>
        <w:adjustRightInd w:val="0"/>
        <w:jc w:val="both"/>
        <w:rPr>
          <w:sz w:val="20"/>
          <w:szCs w:val="20"/>
          <w:lang w:val="es-ES" w:eastAsia="en-GB"/>
        </w:rPr>
      </w:pPr>
      <w:r w:rsidRPr="00467DA3">
        <w:rPr>
          <w:sz w:val="20"/>
          <w:szCs w:val="20"/>
          <w:lang w:val="es-ES" w:eastAsia="en-GB"/>
        </w:rPr>
        <w:t>El Carrascalejo</w:t>
      </w:r>
    </w:p>
    <w:p w14:paraId="3D6082CD" w14:textId="77777777" w:rsidR="0020473A" w:rsidRPr="00C9320F" w:rsidRDefault="0020473A" w:rsidP="00BE4EF7">
      <w:pPr>
        <w:autoSpaceDE w:val="0"/>
        <w:autoSpaceDN w:val="0"/>
        <w:adjustRightInd w:val="0"/>
        <w:jc w:val="both"/>
        <w:rPr>
          <w:szCs w:val="20"/>
          <w:lang w:val="es-ES" w:eastAsia="en-GB"/>
        </w:rPr>
      </w:pPr>
    </w:p>
    <w:p w14:paraId="3A86BBF1" w14:textId="143CAC03" w:rsidR="0020473A" w:rsidRPr="00C9320F" w:rsidRDefault="00000000" w:rsidP="00BE4EF7">
      <w:pPr>
        <w:autoSpaceDE w:val="0"/>
        <w:autoSpaceDN w:val="0"/>
        <w:adjustRightInd w:val="0"/>
        <w:jc w:val="both"/>
        <w:rPr>
          <w:szCs w:val="20"/>
          <w:lang w:val="es-ES" w:eastAsia="en-GB"/>
        </w:rPr>
      </w:pPr>
      <w:hyperlink r:id="rId7996" w:anchor="Cul_Campo_Hoyos" w:history="1">
        <w:r w:rsidR="0020473A" w:rsidRPr="00C9320F">
          <w:rPr>
            <w:rStyle w:val="Hyperlink"/>
            <w:szCs w:val="20"/>
            <w:lang w:val="es-ES" w:eastAsia="en-GB"/>
          </w:rPr>
          <w:t>Campo de hoyos</w:t>
        </w:r>
      </w:hyperlink>
      <w:r w:rsidR="0020473A" w:rsidRPr="00C9320F">
        <w:rPr>
          <w:szCs w:val="20"/>
          <w:lang w:val="es-ES" w:eastAsia="en-GB"/>
        </w:rPr>
        <w:t xml:space="preserve"> daté de 1690-1510 BC associé à des céramiques Cogeces de la Meseta central  [Cogotas ?] (BIB 3006)</w:t>
      </w:r>
    </w:p>
    <w:p w14:paraId="5DE4D707" w14:textId="77777777" w:rsidR="0020473A" w:rsidRPr="00C9320F" w:rsidRDefault="0020473A" w:rsidP="00BE4EF7">
      <w:pPr>
        <w:autoSpaceDE w:val="0"/>
        <w:autoSpaceDN w:val="0"/>
        <w:adjustRightInd w:val="0"/>
        <w:jc w:val="both"/>
        <w:rPr>
          <w:lang w:val="es-ES"/>
        </w:rPr>
      </w:pPr>
    </w:p>
    <w:p w14:paraId="2F1A1683" w14:textId="77777777" w:rsidR="00F17416" w:rsidRPr="00C9320F" w:rsidRDefault="00F17416" w:rsidP="00242C0F">
      <w:pPr>
        <w:rPr>
          <w:lang w:val="es-ES"/>
        </w:rPr>
      </w:pPr>
    </w:p>
    <w:p w14:paraId="16DE79CE" w14:textId="77777777" w:rsidR="00F17416" w:rsidRPr="00426FF9" w:rsidRDefault="00F17416" w:rsidP="00426FF9">
      <w:pPr>
        <w:pStyle w:val="Heading1"/>
        <w:rPr>
          <w:lang w:val="es-ES"/>
        </w:rPr>
      </w:pPr>
      <w:bookmarkStart w:id="3411" w:name="Sit_Alange"/>
      <w:r w:rsidRPr="00426FF9">
        <w:rPr>
          <w:lang w:val="es-ES"/>
        </w:rPr>
        <w:t>ALANGE</w:t>
      </w:r>
    </w:p>
    <w:bookmarkEnd w:id="3411"/>
    <w:p w14:paraId="6FF3A1FC" w14:textId="77777777" w:rsidR="00BE4EF7" w:rsidRPr="0020473A" w:rsidRDefault="00BE4EF7" w:rsidP="00242C0F">
      <w:pPr>
        <w:rPr>
          <w:iCs/>
          <w:sz w:val="20"/>
          <w:szCs w:val="18"/>
          <w:lang w:val="es-ES" w:eastAsia="en-GB"/>
        </w:rPr>
      </w:pPr>
      <w:r w:rsidRPr="0020473A">
        <w:rPr>
          <w:iCs/>
          <w:sz w:val="20"/>
          <w:szCs w:val="18"/>
          <w:lang w:val="es-ES" w:eastAsia="en-GB"/>
        </w:rPr>
        <w:t>Cerro del Castillo de Alange</w:t>
      </w:r>
      <w:r w:rsidR="00D723AE" w:rsidRPr="0020473A">
        <w:rPr>
          <w:iCs/>
          <w:sz w:val="20"/>
          <w:szCs w:val="18"/>
          <w:lang w:val="es-ES" w:eastAsia="en-GB"/>
        </w:rPr>
        <w:t xml:space="preserve">, </w:t>
      </w:r>
      <w:r w:rsidRPr="0020473A">
        <w:rPr>
          <w:iCs/>
          <w:sz w:val="20"/>
          <w:szCs w:val="18"/>
          <w:lang w:val="es-ES" w:eastAsia="en-GB"/>
        </w:rPr>
        <w:t xml:space="preserve">Solana del Castillo de Alange </w:t>
      </w:r>
    </w:p>
    <w:p w14:paraId="709A2BB1" w14:textId="77777777" w:rsidR="00D723AE" w:rsidRDefault="00D723AE" w:rsidP="00242C0F">
      <w:pPr>
        <w:rPr>
          <w:iCs/>
          <w:szCs w:val="18"/>
          <w:lang w:val="es-ES" w:eastAsia="en-GB"/>
        </w:rPr>
      </w:pPr>
    </w:p>
    <w:p w14:paraId="658B1BE9" w14:textId="6F4F6A3B" w:rsidR="0020473A" w:rsidRDefault="003E4A9E" w:rsidP="00D723AE">
      <w:pPr>
        <w:rPr>
          <w:lang w:val="fr-FR"/>
        </w:rPr>
      </w:pPr>
      <w:r>
        <w:rPr>
          <w:lang w:val="fr-FR"/>
        </w:rPr>
        <w:t>H</w:t>
      </w:r>
      <w:r w:rsidRPr="00F17416">
        <w:rPr>
          <w:lang w:val="fr-FR"/>
        </w:rPr>
        <w:t xml:space="preserve">abitat </w:t>
      </w:r>
      <w:r>
        <w:rPr>
          <w:lang w:val="fr-FR"/>
        </w:rPr>
        <w:t xml:space="preserve">du </w:t>
      </w:r>
      <w:r w:rsidR="00D723AE" w:rsidRPr="00D723AE">
        <w:rPr>
          <w:lang w:val="fr-FR"/>
        </w:rPr>
        <w:t xml:space="preserve">cours moyen du rio </w:t>
      </w:r>
      <w:r>
        <w:rPr>
          <w:lang w:val="fr-FR"/>
        </w:rPr>
        <w:t xml:space="preserve">Guadiana </w:t>
      </w:r>
      <w:r w:rsidR="0020473A">
        <w:rPr>
          <w:lang w:val="fr-FR"/>
        </w:rPr>
        <w:t>(BIB 2172)</w:t>
      </w:r>
      <w:r>
        <w:rPr>
          <w:lang w:val="fr-FR"/>
        </w:rPr>
        <w:t>,</w:t>
      </w:r>
      <w:r w:rsidR="0020473A">
        <w:rPr>
          <w:lang w:val="fr-FR"/>
        </w:rPr>
        <w:t xml:space="preserve"> en situation de controle visuel du Guadiana et des principales voies de communication (BIB 3006). Cet habitat majeur montre une continuité d'occupation entre le 3e millénaire et le </w:t>
      </w:r>
      <w:hyperlink r:id="rId7997" w:anchor="Cul_Bronze_Inicial" w:history="1">
        <w:r w:rsidR="0020473A" w:rsidRPr="0020473A">
          <w:rPr>
            <w:rStyle w:val="Hyperlink"/>
            <w:lang w:val="fr-FR"/>
          </w:rPr>
          <w:t>Bronze Inicial</w:t>
        </w:r>
      </w:hyperlink>
      <w:r w:rsidR="0020473A">
        <w:rPr>
          <w:lang w:val="fr-FR"/>
        </w:rPr>
        <w:t xml:space="preserve"> (BIB 3006)</w:t>
      </w:r>
      <w:r w:rsidR="00DF3827">
        <w:rPr>
          <w:lang w:val="fr-FR"/>
        </w:rPr>
        <w:t xml:space="preserve"> Etablissement de grande envergure, comme </w:t>
      </w:r>
      <w:hyperlink r:id="rId7998" w:anchor="Sit_Trastejon" w:history="1">
        <w:r w:rsidR="00DF3827" w:rsidRPr="00DF3827">
          <w:rPr>
            <w:rStyle w:val="Hyperlink"/>
            <w:lang w:val="fr-FR"/>
          </w:rPr>
          <w:t>Trastejon</w:t>
        </w:r>
      </w:hyperlink>
      <w:r w:rsidR="00DF3827">
        <w:rPr>
          <w:lang w:val="fr-FR"/>
        </w:rPr>
        <w:t xml:space="preserve"> (BIB 3114)</w:t>
      </w:r>
    </w:p>
    <w:p w14:paraId="24BAA82A" w14:textId="77777777" w:rsidR="0020473A" w:rsidRDefault="0020473A" w:rsidP="00D723AE">
      <w:pPr>
        <w:rPr>
          <w:lang w:val="fr-FR"/>
        </w:rPr>
      </w:pPr>
    </w:p>
    <w:p w14:paraId="27D22A07" w14:textId="77777777" w:rsidR="0020473A" w:rsidRDefault="0020473A" w:rsidP="00D723AE">
      <w:pPr>
        <w:rPr>
          <w:lang w:val="fr-FR"/>
        </w:rPr>
      </w:pPr>
      <w:r>
        <w:rPr>
          <w:lang w:val="fr-FR"/>
        </w:rPr>
        <w:t>Un grand édifice en pierre qui est peut-être un magasin de stockage des céréales (BIB 3006)</w:t>
      </w:r>
    </w:p>
    <w:p w14:paraId="44A30F0E" w14:textId="77777777" w:rsidR="0020473A" w:rsidRDefault="0020473A" w:rsidP="00D723AE">
      <w:pPr>
        <w:rPr>
          <w:lang w:val="fr-FR"/>
        </w:rPr>
      </w:pPr>
    </w:p>
    <w:p w14:paraId="3E8574FC" w14:textId="4184AD08" w:rsidR="00F17416" w:rsidRDefault="003E4A9E" w:rsidP="00D723AE">
      <w:pPr>
        <w:rPr>
          <w:lang w:val="fr-FR"/>
        </w:rPr>
      </w:pPr>
      <w:r>
        <w:rPr>
          <w:lang w:val="fr-FR"/>
        </w:rPr>
        <w:t xml:space="preserve"> hallebarde de </w:t>
      </w:r>
      <w:r w:rsidRPr="003E4A9E">
        <w:rPr>
          <w:lang w:val="fr-FR"/>
        </w:rPr>
        <w:t xml:space="preserve">type </w:t>
      </w:r>
      <w:hyperlink r:id="rId7999" w:anchor="Typ_Arm_Hallebardes_typ_Cano" w:history="1">
        <w:r w:rsidRPr="003E4A9E">
          <w:rPr>
            <w:rStyle w:val="Hyperlink"/>
            <w:lang w:val="fr-FR"/>
          </w:rPr>
          <w:t>Cano</w:t>
        </w:r>
      </w:hyperlink>
      <w:r>
        <w:rPr>
          <w:lang w:val="fr-FR"/>
        </w:rPr>
        <w:t xml:space="preserve"> (BIB 2172)</w:t>
      </w:r>
    </w:p>
    <w:p w14:paraId="20E5CCC7" w14:textId="77777777" w:rsidR="0020473A" w:rsidRDefault="0020473A" w:rsidP="00D723AE">
      <w:pPr>
        <w:rPr>
          <w:lang w:val="fr-FR"/>
        </w:rPr>
      </w:pPr>
    </w:p>
    <w:p w14:paraId="2AEDB0FB" w14:textId="77777777" w:rsidR="0020473A" w:rsidRDefault="0020473A" w:rsidP="0020473A">
      <w:pPr>
        <w:pStyle w:val="Heading2"/>
      </w:pPr>
      <w:r>
        <w:t>occupations</w:t>
      </w:r>
    </w:p>
    <w:p w14:paraId="7BAB59FB" w14:textId="77777777" w:rsidR="0020473A" w:rsidRDefault="0020473A" w:rsidP="00D723AE">
      <w:pPr>
        <w:rPr>
          <w:lang w:val="fr-FR"/>
        </w:rPr>
      </w:pPr>
    </w:p>
    <w:p w14:paraId="77A7F95A" w14:textId="77777777" w:rsidR="0020473A" w:rsidRDefault="0020473A" w:rsidP="0020473A">
      <w:pPr>
        <w:autoSpaceDE w:val="0"/>
        <w:autoSpaceDN w:val="0"/>
        <w:adjustRightInd w:val="0"/>
        <w:jc w:val="both"/>
        <w:rPr>
          <w:lang w:val="fr-FR"/>
        </w:rPr>
      </w:pPr>
      <w:r>
        <w:rPr>
          <w:lang w:val="fr-FR"/>
        </w:rPr>
        <w:t>L'habitat:</w:t>
      </w:r>
    </w:p>
    <w:p w14:paraId="0215E59D" w14:textId="77777777" w:rsidR="0020473A" w:rsidRDefault="0020473A" w:rsidP="0020473A">
      <w:pPr>
        <w:autoSpaceDE w:val="0"/>
        <w:autoSpaceDN w:val="0"/>
        <w:adjustRightInd w:val="0"/>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33"/>
        <w:gridCol w:w="1709"/>
      </w:tblGrid>
      <w:tr w:rsidR="0020473A" w14:paraId="7F8BC4BB" w14:textId="77777777" w:rsidTr="00C35EA7">
        <w:trPr>
          <w:jc w:val="center"/>
        </w:trPr>
        <w:tc>
          <w:tcPr>
            <w:tcW w:w="1933" w:type="dxa"/>
          </w:tcPr>
          <w:p w14:paraId="1D166B83" w14:textId="77777777" w:rsidR="0020473A" w:rsidRPr="00C35EA7" w:rsidRDefault="0020473A" w:rsidP="00C35EA7">
            <w:pPr>
              <w:autoSpaceDE w:val="0"/>
              <w:autoSpaceDN w:val="0"/>
              <w:adjustRightInd w:val="0"/>
              <w:jc w:val="center"/>
              <w:rPr>
                <w:lang w:val="fr-FR"/>
              </w:rPr>
            </w:pPr>
            <w:r w:rsidRPr="00C35EA7">
              <w:rPr>
                <w:lang w:val="fr-FR"/>
              </w:rPr>
              <w:t>niveau</w:t>
            </w:r>
          </w:p>
        </w:tc>
        <w:tc>
          <w:tcPr>
            <w:tcW w:w="1709" w:type="dxa"/>
          </w:tcPr>
          <w:p w14:paraId="00275245" w14:textId="77777777" w:rsidR="0020473A" w:rsidRPr="00C35EA7" w:rsidRDefault="0020473A" w:rsidP="00C35EA7">
            <w:pPr>
              <w:autoSpaceDE w:val="0"/>
              <w:autoSpaceDN w:val="0"/>
              <w:adjustRightInd w:val="0"/>
              <w:jc w:val="center"/>
              <w:rPr>
                <w:lang w:val="fr-FR"/>
              </w:rPr>
            </w:pPr>
            <w:r w:rsidRPr="00C35EA7">
              <w:rPr>
                <w:lang w:val="fr-FR"/>
              </w:rPr>
              <w:t>datations</w:t>
            </w:r>
          </w:p>
        </w:tc>
      </w:tr>
      <w:tr w:rsidR="0020473A" w14:paraId="0ECAA693" w14:textId="77777777" w:rsidTr="00C35EA7">
        <w:trPr>
          <w:jc w:val="center"/>
        </w:trPr>
        <w:tc>
          <w:tcPr>
            <w:tcW w:w="1933" w:type="dxa"/>
            <w:tcBorders>
              <w:bottom w:val="single" w:sz="4" w:space="0" w:color="auto"/>
            </w:tcBorders>
          </w:tcPr>
          <w:p w14:paraId="30072575" w14:textId="77777777" w:rsidR="0020473A" w:rsidRPr="00C35EA7" w:rsidRDefault="0020473A" w:rsidP="00C35EA7">
            <w:pPr>
              <w:autoSpaceDE w:val="0"/>
              <w:autoSpaceDN w:val="0"/>
              <w:adjustRightInd w:val="0"/>
              <w:jc w:val="both"/>
              <w:rPr>
                <w:lang w:val="fr-FR"/>
              </w:rPr>
            </w:pPr>
            <w:r w:rsidRPr="00C35EA7">
              <w:rPr>
                <w:lang w:val="fr-FR"/>
              </w:rPr>
              <w:t>[</w:t>
            </w:r>
            <w:r w:rsidRPr="00C35EA7">
              <w:rPr>
                <w:i/>
                <w:lang w:val="fr-FR"/>
              </w:rPr>
              <w:t>fin</w:t>
            </w:r>
            <w:r w:rsidRPr="00C35EA7">
              <w:rPr>
                <w:lang w:val="fr-FR"/>
              </w:rPr>
              <w:t>]</w:t>
            </w:r>
          </w:p>
        </w:tc>
        <w:tc>
          <w:tcPr>
            <w:tcW w:w="1709" w:type="dxa"/>
            <w:tcBorders>
              <w:bottom w:val="single" w:sz="4" w:space="0" w:color="auto"/>
            </w:tcBorders>
          </w:tcPr>
          <w:p w14:paraId="1D34D48B" w14:textId="77777777" w:rsidR="0020473A" w:rsidRPr="00C35EA7" w:rsidRDefault="0020473A" w:rsidP="00C35EA7">
            <w:pPr>
              <w:autoSpaceDE w:val="0"/>
              <w:autoSpaceDN w:val="0"/>
              <w:adjustRightInd w:val="0"/>
              <w:jc w:val="both"/>
              <w:rPr>
                <w:lang w:val="fr-FR"/>
              </w:rPr>
            </w:pPr>
            <w:r w:rsidRPr="00C35EA7">
              <w:rPr>
                <w:lang w:val="fr-FR"/>
              </w:rPr>
              <w:t>1520-1050</w:t>
            </w:r>
          </w:p>
        </w:tc>
      </w:tr>
      <w:tr w:rsidR="0020473A" w:rsidRPr="00467DA3" w14:paraId="7A8AB771" w14:textId="77777777" w:rsidTr="00C35EA7">
        <w:trPr>
          <w:jc w:val="center"/>
        </w:trPr>
        <w:tc>
          <w:tcPr>
            <w:tcW w:w="1933" w:type="dxa"/>
            <w:shd w:val="clear" w:color="auto" w:fill="BFBFBF" w:themeFill="background1" w:themeFillShade="BF"/>
          </w:tcPr>
          <w:p w14:paraId="0F651339" w14:textId="77777777" w:rsidR="0020473A" w:rsidRPr="00C35EA7" w:rsidRDefault="0020473A" w:rsidP="00DF3827">
            <w:pPr>
              <w:autoSpaceDE w:val="0"/>
              <w:autoSpaceDN w:val="0"/>
              <w:adjustRightInd w:val="0"/>
              <w:jc w:val="center"/>
              <w:rPr>
                <w:i/>
                <w:sz w:val="20"/>
                <w:lang w:val="fr-FR"/>
              </w:rPr>
            </w:pPr>
            <w:r w:rsidRPr="00C35EA7">
              <w:rPr>
                <w:i/>
                <w:sz w:val="20"/>
                <w:lang w:val="fr-FR"/>
              </w:rPr>
              <w:t>pas d'occupation</w:t>
            </w:r>
          </w:p>
        </w:tc>
        <w:tc>
          <w:tcPr>
            <w:tcW w:w="1709" w:type="dxa"/>
            <w:shd w:val="clear" w:color="auto" w:fill="BFBFBF" w:themeFill="background1" w:themeFillShade="BF"/>
          </w:tcPr>
          <w:p w14:paraId="339F1F90" w14:textId="77777777" w:rsidR="0020473A" w:rsidRPr="00C35EA7" w:rsidRDefault="0020473A" w:rsidP="00DF3827">
            <w:pPr>
              <w:autoSpaceDE w:val="0"/>
              <w:autoSpaceDN w:val="0"/>
              <w:adjustRightInd w:val="0"/>
              <w:rPr>
                <w:i/>
                <w:sz w:val="20"/>
                <w:lang w:val="fr-FR"/>
              </w:rPr>
            </w:pPr>
            <w:r w:rsidRPr="00C35EA7">
              <w:rPr>
                <w:i/>
                <w:sz w:val="20"/>
                <w:lang w:val="fr-FR"/>
              </w:rPr>
              <w:t>ca. 1660-1520</w:t>
            </w:r>
          </w:p>
        </w:tc>
      </w:tr>
      <w:tr w:rsidR="0020473A" w14:paraId="017E3A24" w14:textId="77777777" w:rsidTr="00C35EA7">
        <w:trPr>
          <w:jc w:val="center"/>
        </w:trPr>
        <w:tc>
          <w:tcPr>
            <w:tcW w:w="1933" w:type="dxa"/>
          </w:tcPr>
          <w:p w14:paraId="36AC6BFA" w14:textId="77777777" w:rsidR="0020473A" w:rsidRPr="00C35EA7" w:rsidRDefault="0020473A" w:rsidP="00C35EA7">
            <w:pPr>
              <w:autoSpaceDE w:val="0"/>
              <w:autoSpaceDN w:val="0"/>
              <w:adjustRightInd w:val="0"/>
              <w:jc w:val="both"/>
              <w:rPr>
                <w:lang w:val="fr-FR"/>
              </w:rPr>
            </w:pPr>
            <w:r w:rsidRPr="00C35EA7">
              <w:rPr>
                <w:lang w:val="fr-FR"/>
              </w:rPr>
              <w:t>4</w:t>
            </w:r>
          </w:p>
        </w:tc>
        <w:tc>
          <w:tcPr>
            <w:tcW w:w="1709" w:type="dxa"/>
          </w:tcPr>
          <w:p w14:paraId="0FB72E77" w14:textId="77777777" w:rsidR="0020473A" w:rsidRPr="00C35EA7" w:rsidRDefault="0020473A" w:rsidP="00C35EA7">
            <w:pPr>
              <w:autoSpaceDE w:val="0"/>
              <w:autoSpaceDN w:val="0"/>
              <w:adjustRightInd w:val="0"/>
              <w:jc w:val="both"/>
              <w:rPr>
                <w:lang w:val="fr-FR"/>
              </w:rPr>
            </w:pPr>
            <w:r w:rsidRPr="00C35EA7">
              <w:rPr>
                <w:lang w:val="fr-FR"/>
              </w:rPr>
              <w:t>2040-1660</w:t>
            </w:r>
          </w:p>
        </w:tc>
      </w:tr>
      <w:tr w:rsidR="0020473A" w14:paraId="60A1CC3B" w14:textId="77777777" w:rsidTr="00C35EA7">
        <w:trPr>
          <w:jc w:val="center"/>
        </w:trPr>
        <w:tc>
          <w:tcPr>
            <w:tcW w:w="1933" w:type="dxa"/>
          </w:tcPr>
          <w:p w14:paraId="62891F50" w14:textId="77777777" w:rsidR="0020473A" w:rsidRPr="00C35EA7" w:rsidRDefault="0020473A" w:rsidP="00C35EA7">
            <w:pPr>
              <w:autoSpaceDE w:val="0"/>
              <w:autoSpaceDN w:val="0"/>
              <w:adjustRightInd w:val="0"/>
              <w:jc w:val="both"/>
              <w:rPr>
                <w:lang w:val="fr-FR"/>
              </w:rPr>
            </w:pPr>
            <w:r w:rsidRPr="00C35EA7">
              <w:rPr>
                <w:lang w:val="fr-FR"/>
              </w:rPr>
              <w:t>6</w:t>
            </w:r>
          </w:p>
        </w:tc>
        <w:tc>
          <w:tcPr>
            <w:tcW w:w="1709" w:type="dxa"/>
          </w:tcPr>
          <w:p w14:paraId="41832EA8" w14:textId="77777777" w:rsidR="0020473A" w:rsidRPr="00C35EA7" w:rsidRDefault="0020473A" w:rsidP="00C35EA7">
            <w:pPr>
              <w:autoSpaceDE w:val="0"/>
              <w:autoSpaceDN w:val="0"/>
              <w:adjustRightInd w:val="0"/>
              <w:jc w:val="both"/>
              <w:rPr>
                <w:lang w:val="fr-FR"/>
              </w:rPr>
            </w:pPr>
            <w:r w:rsidRPr="00C35EA7">
              <w:rPr>
                <w:lang w:val="fr-FR"/>
              </w:rPr>
              <w:t>2200-1740</w:t>
            </w:r>
          </w:p>
        </w:tc>
      </w:tr>
    </w:tbl>
    <w:p w14:paraId="3A24CE2C" w14:textId="77777777" w:rsidR="0020473A" w:rsidRDefault="0020473A" w:rsidP="0020473A">
      <w:pPr>
        <w:autoSpaceDE w:val="0"/>
        <w:autoSpaceDN w:val="0"/>
        <w:adjustRightInd w:val="0"/>
        <w:jc w:val="both"/>
        <w:rPr>
          <w:lang w:val="fr-FR"/>
        </w:rPr>
      </w:pPr>
      <w:r>
        <w:rPr>
          <w:lang w:val="fr-FR"/>
        </w:rPr>
        <w:t>(BIB 3006)</w:t>
      </w:r>
    </w:p>
    <w:p w14:paraId="3106468D" w14:textId="77777777" w:rsidR="0020473A" w:rsidRDefault="0020473A" w:rsidP="00D723AE">
      <w:pPr>
        <w:rPr>
          <w:lang w:val="fr-FR"/>
        </w:rPr>
      </w:pPr>
    </w:p>
    <w:p w14:paraId="58CD5D86" w14:textId="3F4E1D52" w:rsidR="0020473A" w:rsidRDefault="0020473A" w:rsidP="0020473A">
      <w:pPr>
        <w:autoSpaceDE w:val="0"/>
        <w:autoSpaceDN w:val="0"/>
        <w:adjustRightInd w:val="0"/>
        <w:jc w:val="both"/>
        <w:rPr>
          <w:lang w:val="fr-FR"/>
        </w:rPr>
      </w:pPr>
      <w:r>
        <w:rPr>
          <w:lang w:val="fr-FR"/>
        </w:rPr>
        <w:t xml:space="preserve">L'absence d'occupation pérenne ca. 1650-1550 est marqué par la présence de céramique </w:t>
      </w:r>
      <w:hyperlink r:id="rId8000" w:anchor="Cul_Cogotas" w:history="1">
        <w:r w:rsidRPr="0020473A">
          <w:rPr>
            <w:rStyle w:val="Hyperlink"/>
            <w:lang w:val="fr-FR"/>
          </w:rPr>
          <w:t>Cogotas</w:t>
        </w:r>
      </w:hyperlink>
      <w:r>
        <w:rPr>
          <w:lang w:val="fr-FR"/>
        </w:rPr>
        <w:t xml:space="preserve"> (BIB 3006)</w:t>
      </w:r>
    </w:p>
    <w:p w14:paraId="5989B066" w14:textId="77777777" w:rsidR="00D723AE" w:rsidRDefault="00D723AE" w:rsidP="00BE4EF7">
      <w:pPr>
        <w:autoSpaceDE w:val="0"/>
        <w:autoSpaceDN w:val="0"/>
        <w:adjustRightInd w:val="0"/>
        <w:jc w:val="both"/>
        <w:rPr>
          <w:lang w:val="fr-FR"/>
        </w:rPr>
      </w:pPr>
    </w:p>
    <w:p w14:paraId="12412747" w14:textId="77777777" w:rsidR="00D723AE" w:rsidRDefault="0020473A" w:rsidP="00D723AE">
      <w:pPr>
        <w:pStyle w:val="Heading2"/>
      </w:pPr>
      <w:bookmarkStart w:id="3412" w:name="Sit_Alange_strat"/>
      <w:r>
        <w:t>s</w:t>
      </w:r>
      <w:r w:rsidR="00D723AE">
        <w:t>tratigraphie</w:t>
      </w:r>
    </w:p>
    <w:bookmarkEnd w:id="3412"/>
    <w:p w14:paraId="688C89AF" w14:textId="77777777" w:rsidR="00D723AE" w:rsidRDefault="00D723AE" w:rsidP="00BE4EF7">
      <w:pPr>
        <w:autoSpaceDE w:val="0"/>
        <w:autoSpaceDN w:val="0"/>
        <w:adjustRightInd w:val="0"/>
        <w:jc w:val="both"/>
        <w:rPr>
          <w:lang w:val="fr-FR"/>
        </w:rPr>
      </w:pPr>
    </w:p>
    <w:p w14:paraId="728AF5EF" w14:textId="77777777" w:rsidR="009C390B" w:rsidRDefault="009C390B" w:rsidP="00BE4EF7">
      <w:pPr>
        <w:autoSpaceDE w:val="0"/>
        <w:autoSpaceDN w:val="0"/>
        <w:adjustRightInd w:val="0"/>
        <w:jc w:val="both"/>
        <w:rPr>
          <w:lang w:val="fr-FR"/>
        </w:rPr>
      </w:pPr>
      <w:r>
        <w:rPr>
          <w:lang w:val="fr-FR"/>
        </w:rPr>
        <w:t>Les relations entre les couches et les horizons ainsi définis:</w:t>
      </w:r>
    </w:p>
    <w:p w14:paraId="5809B939" w14:textId="77777777" w:rsidR="009C390B" w:rsidRDefault="009C390B" w:rsidP="00BE4EF7">
      <w:pPr>
        <w:autoSpaceDE w:val="0"/>
        <w:autoSpaceDN w:val="0"/>
        <w:adjustRightInd w:val="0"/>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50"/>
        <w:gridCol w:w="1070"/>
        <w:gridCol w:w="2249"/>
      </w:tblGrid>
      <w:tr w:rsidR="00D723AE" w14:paraId="4E432059" w14:textId="77777777" w:rsidTr="00C35EA7">
        <w:trPr>
          <w:jc w:val="center"/>
        </w:trPr>
        <w:tc>
          <w:tcPr>
            <w:tcW w:w="750" w:type="dxa"/>
          </w:tcPr>
          <w:p w14:paraId="0813B307" w14:textId="77777777" w:rsidR="00D723AE" w:rsidRPr="00C35EA7" w:rsidRDefault="009C390B" w:rsidP="00C35EA7">
            <w:pPr>
              <w:autoSpaceDE w:val="0"/>
              <w:autoSpaceDN w:val="0"/>
              <w:adjustRightInd w:val="0"/>
              <w:jc w:val="center"/>
              <w:rPr>
                <w:lang w:val="fr-FR"/>
              </w:rPr>
            </w:pPr>
            <w:r w:rsidRPr="00C35EA7">
              <w:rPr>
                <w:lang w:val="fr-FR"/>
              </w:rPr>
              <w:t>c.</w:t>
            </w:r>
          </w:p>
        </w:tc>
        <w:tc>
          <w:tcPr>
            <w:tcW w:w="1070" w:type="dxa"/>
            <w:vAlign w:val="center"/>
          </w:tcPr>
          <w:p w14:paraId="76C7B58F" w14:textId="77777777" w:rsidR="00D723AE" w:rsidRPr="00C35EA7" w:rsidRDefault="00D723AE" w:rsidP="00C35EA7">
            <w:pPr>
              <w:autoSpaceDE w:val="0"/>
              <w:autoSpaceDN w:val="0"/>
              <w:adjustRightInd w:val="0"/>
              <w:jc w:val="center"/>
              <w:rPr>
                <w:lang w:val="fr-FR"/>
              </w:rPr>
            </w:pPr>
            <w:r w:rsidRPr="00C35EA7">
              <w:rPr>
                <w:lang w:val="fr-FR"/>
              </w:rPr>
              <w:t>horizon</w:t>
            </w:r>
          </w:p>
        </w:tc>
        <w:tc>
          <w:tcPr>
            <w:tcW w:w="2249" w:type="dxa"/>
            <w:vAlign w:val="center"/>
          </w:tcPr>
          <w:p w14:paraId="668D1A9F" w14:textId="77777777" w:rsidR="00D723AE" w:rsidRPr="00C35EA7" w:rsidRDefault="00D723AE" w:rsidP="00C35EA7">
            <w:pPr>
              <w:autoSpaceDE w:val="0"/>
              <w:autoSpaceDN w:val="0"/>
              <w:adjustRightInd w:val="0"/>
              <w:jc w:val="center"/>
              <w:rPr>
                <w:lang w:val="fr-FR"/>
              </w:rPr>
            </w:pPr>
            <w:r w:rsidRPr="00C35EA7">
              <w:rPr>
                <w:lang w:val="fr-FR"/>
              </w:rPr>
              <w:t>datation</w:t>
            </w:r>
          </w:p>
        </w:tc>
      </w:tr>
      <w:tr w:rsidR="00D723AE" w:rsidRPr="00C9320F" w14:paraId="7960897F" w14:textId="77777777" w:rsidTr="00C35EA7">
        <w:trPr>
          <w:jc w:val="center"/>
        </w:trPr>
        <w:tc>
          <w:tcPr>
            <w:tcW w:w="750" w:type="dxa"/>
          </w:tcPr>
          <w:p w14:paraId="003CE754" w14:textId="77777777" w:rsidR="00D723AE" w:rsidRPr="00C35EA7" w:rsidRDefault="00D723AE" w:rsidP="00C35EA7">
            <w:pPr>
              <w:autoSpaceDE w:val="0"/>
              <w:autoSpaceDN w:val="0"/>
              <w:adjustRightInd w:val="0"/>
              <w:jc w:val="center"/>
              <w:rPr>
                <w:lang w:val="fr-FR"/>
              </w:rPr>
            </w:pPr>
            <w:r w:rsidRPr="00C35EA7">
              <w:rPr>
                <w:lang w:val="fr-FR"/>
              </w:rPr>
              <w:t>I</w:t>
            </w:r>
          </w:p>
        </w:tc>
        <w:tc>
          <w:tcPr>
            <w:tcW w:w="1070" w:type="dxa"/>
            <w:vMerge w:val="restart"/>
            <w:vAlign w:val="center"/>
          </w:tcPr>
          <w:p w14:paraId="3B8331B2" w14:textId="77777777" w:rsidR="00D723AE" w:rsidRPr="00C35EA7" w:rsidRDefault="00D723AE" w:rsidP="00C35EA7">
            <w:pPr>
              <w:autoSpaceDE w:val="0"/>
              <w:autoSpaceDN w:val="0"/>
              <w:adjustRightInd w:val="0"/>
              <w:jc w:val="center"/>
              <w:rPr>
                <w:lang w:val="fr-FR"/>
              </w:rPr>
            </w:pPr>
            <w:r w:rsidRPr="00C35EA7">
              <w:rPr>
                <w:lang w:val="fr-FR"/>
              </w:rPr>
              <w:t>III</w:t>
            </w:r>
          </w:p>
        </w:tc>
        <w:tc>
          <w:tcPr>
            <w:tcW w:w="2249" w:type="dxa"/>
            <w:vMerge w:val="restart"/>
            <w:vAlign w:val="center"/>
          </w:tcPr>
          <w:p w14:paraId="33164BA3" w14:textId="22CD757B" w:rsidR="00D723AE" w:rsidRPr="00C35EA7" w:rsidRDefault="00000000" w:rsidP="00C35EA7">
            <w:pPr>
              <w:autoSpaceDE w:val="0"/>
              <w:autoSpaceDN w:val="0"/>
              <w:adjustRightInd w:val="0"/>
              <w:jc w:val="center"/>
              <w:rPr>
                <w:lang w:val="es-ES"/>
              </w:rPr>
            </w:pPr>
            <w:hyperlink r:id="rId8001" w:anchor="Cul_Bronze_Final_Espagne" w:history="1">
              <w:r w:rsidR="00D723AE" w:rsidRPr="00C35EA7">
                <w:rPr>
                  <w:rStyle w:val="Hyperlink"/>
                  <w:lang w:val="es-ES"/>
                </w:rPr>
                <w:t>Bronce Tardio</w:t>
              </w:r>
              <w:r w:rsidR="00E774C4" w:rsidRPr="00C35EA7">
                <w:rPr>
                  <w:rStyle w:val="Hyperlink"/>
                  <w:lang w:val="es-ES"/>
                </w:rPr>
                <w:t>/</w:t>
              </w:r>
              <w:r w:rsidR="00D723AE" w:rsidRPr="00C35EA7">
                <w:rPr>
                  <w:rStyle w:val="Hyperlink"/>
                  <w:lang w:val="es-ES"/>
                </w:rPr>
                <w:t>Final</w:t>
              </w:r>
            </w:hyperlink>
          </w:p>
        </w:tc>
      </w:tr>
      <w:tr w:rsidR="00D723AE" w14:paraId="57B8151A" w14:textId="77777777" w:rsidTr="00C35EA7">
        <w:trPr>
          <w:jc w:val="center"/>
        </w:trPr>
        <w:tc>
          <w:tcPr>
            <w:tcW w:w="750" w:type="dxa"/>
          </w:tcPr>
          <w:p w14:paraId="0787D2D0" w14:textId="77777777" w:rsidR="00D723AE" w:rsidRPr="00C35EA7" w:rsidRDefault="00D723AE" w:rsidP="00C35EA7">
            <w:pPr>
              <w:autoSpaceDE w:val="0"/>
              <w:autoSpaceDN w:val="0"/>
              <w:adjustRightInd w:val="0"/>
              <w:jc w:val="center"/>
              <w:rPr>
                <w:lang w:val="fr-FR"/>
              </w:rPr>
            </w:pPr>
            <w:r w:rsidRPr="00C35EA7">
              <w:rPr>
                <w:lang w:val="fr-FR"/>
              </w:rPr>
              <w:t>II</w:t>
            </w:r>
          </w:p>
        </w:tc>
        <w:tc>
          <w:tcPr>
            <w:tcW w:w="1070" w:type="dxa"/>
            <w:vMerge/>
            <w:vAlign w:val="center"/>
          </w:tcPr>
          <w:p w14:paraId="00AF2AD7" w14:textId="77777777" w:rsidR="00D723AE" w:rsidRPr="00C35EA7" w:rsidRDefault="00D723AE" w:rsidP="00C35EA7">
            <w:pPr>
              <w:autoSpaceDE w:val="0"/>
              <w:autoSpaceDN w:val="0"/>
              <w:adjustRightInd w:val="0"/>
              <w:jc w:val="center"/>
              <w:rPr>
                <w:lang w:val="fr-FR"/>
              </w:rPr>
            </w:pPr>
          </w:p>
        </w:tc>
        <w:tc>
          <w:tcPr>
            <w:tcW w:w="2249" w:type="dxa"/>
            <w:vMerge/>
            <w:vAlign w:val="center"/>
          </w:tcPr>
          <w:p w14:paraId="5B0B3333" w14:textId="77777777" w:rsidR="00D723AE" w:rsidRPr="00C35EA7" w:rsidRDefault="00D723AE" w:rsidP="00C35EA7">
            <w:pPr>
              <w:autoSpaceDE w:val="0"/>
              <w:autoSpaceDN w:val="0"/>
              <w:adjustRightInd w:val="0"/>
              <w:jc w:val="center"/>
              <w:rPr>
                <w:lang w:val="fr-FR"/>
              </w:rPr>
            </w:pPr>
          </w:p>
        </w:tc>
      </w:tr>
      <w:tr w:rsidR="00D723AE" w14:paraId="5B061CF3" w14:textId="77777777" w:rsidTr="00C35EA7">
        <w:trPr>
          <w:jc w:val="center"/>
        </w:trPr>
        <w:tc>
          <w:tcPr>
            <w:tcW w:w="750" w:type="dxa"/>
          </w:tcPr>
          <w:p w14:paraId="4C0E6920" w14:textId="77777777" w:rsidR="00D723AE" w:rsidRPr="00C35EA7" w:rsidRDefault="00D723AE" w:rsidP="00C35EA7">
            <w:pPr>
              <w:autoSpaceDE w:val="0"/>
              <w:autoSpaceDN w:val="0"/>
              <w:adjustRightInd w:val="0"/>
              <w:jc w:val="center"/>
              <w:rPr>
                <w:lang w:val="fr-FR"/>
              </w:rPr>
            </w:pPr>
            <w:r w:rsidRPr="00C35EA7">
              <w:rPr>
                <w:lang w:val="fr-FR"/>
              </w:rPr>
              <w:t>III</w:t>
            </w:r>
          </w:p>
        </w:tc>
        <w:tc>
          <w:tcPr>
            <w:tcW w:w="1070" w:type="dxa"/>
            <w:vMerge/>
            <w:vAlign w:val="center"/>
          </w:tcPr>
          <w:p w14:paraId="5FE3D2EE" w14:textId="77777777" w:rsidR="00D723AE" w:rsidRPr="00C35EA7" w:rsidRDefault="00D723AE" w:rsidP="00C35EA7">
            <w:pPr>
              <w:autoSpaceDE w:val="0"/>
              <w:autoSpaceDN w:val="0"/>
              <w:adjustRightInd w:val="0"/>
              <w:jc w:val="center"/>
              <w:rPr>
                <w:lang w:val="fr-FR"/>
              </w:rPr>
            </w:pPr>
          </w:p>
        </w:tc>
        <w:tc>
          <w:tcPr>
            <w:tcW w:w="2249" w:type="dxa"/>
            <w:vMerge/>
            <w:vAlign w:val="center"/>
          </w:tcPr>
          <w:p w14:paraId="421FDA4A" w14:textId="77777777" w:rsidR="00D723AE" w:rsidRPr="00C35EA7" w:rsidRDefault="00D723AE" w:rsidP="00C35EA7">
            <w:pPr>
              <w:autoSpaceDE w:val="0"/>
              <w:autoSpaceDN w:val="0"/>
              <w:adjustRightInd w:val="0"/>
              <w:jc w:val="center"/>
              <w:rPr>
                <w:lang w:val="fr-FR"/>
              </w:rPr>
            </w:pPr>
          </w:p>
        </w:tc>
      </w:tr>
      <w:tr w:rsidR="00D723AE" w14:paraId="758E4F51" w14:textId="77777777" w:rsidTr="00C35EA7">
        <w:trPr>
          <w:jc w:val="center"/>
        </w:trPr>
        <w:tc>
          <w:tcPr>
            <w:tcW w:w="750" w:type="dxa"/>
          </w:tcPr>
          <w:p w14:paraId="14918ED7" w14:textId="77777777" w:rsidR="00D723AE" w:rsidRPr="00C35EA7" w:rsidRDefault="00D723AE" w:rsidP="00C35EA7">
            <w:pPr>
              <w:autoSpaceDE w:val="0"/>
              <w:autoSpaceDN w:val="0"/>
              <w:adjustRightInd w:val="0"/>
              <w:jc w:val="center"/>
              <w:rPr>
                <w:lang w:val="fr-FR"/>
              </w:rPr>
            </w:pPr>
            <w:r w:rsidRPr="00C35EA7">
              <w:rPr>
                <w:lang w:val="fr-FR"/>
              </w:rPr>
              <w:t>IV</w:t>
            </w:r>
          </w:p>
        </w:tc>
        <w:tc>
          <w:tcPr>
            <w:tcW w:w="1070" w:type="dxa"/>
            <w:vMerge w:val="restart"/>
            <w:vAlign w:val="center"/>
          </w:tcPr>
          <w:p w14:paraId="2F218B8C" w14:textId="1542093C" w:rsidR="00D723AE" w:rsidRPr="00C35EA7" w:rsidRDefault="00000000" w:rsidP="00C35EA7">
            <w:pPr>
              <w:autoSpaceDE w:val="0"/>
              <w:autoSpaceDN w:val="0"/>
              <w:adjustRightInd w:val="0"/>
              <w:jc w:val="center"/>
              <w:rPr>
                <w:lang w:val="fr-FR"/>
              </w:rPr>
            </w:pPr>
            <w:hyperlink r:id="rId8002" w:anchor="Sit_Alange_strat_horiz_II" w:history="1">
              <w:r w:rsidR="00D723AE" w:rsidRPr="00C35EA7">
                <w:rPr>
                  <w:rStyle w:val="Hyperlink"/>
                  <w:lang w:val="fr-FR"/>
                </w:rPr>
                <w:t>II</w:t>
              </w:r>
            </w:hyperlink>
          </w:p>
        </w:tc>
        <w:tc>
          <w:tcPr>
            <w:tcW w:w="2249" w:type="dxa"/>
            <w:vMerge w:val="restart"/>
            <w:vAlign w:val="center"/>
          </w:tcPr>
          <w:p w14:paraId="34F3519A" w14:textId="4CC0317A" w:rsidR="00D723AE" w:rsidRPr="00C35EA7" w:rsidRDefault="00000000" w:rsidP="00C35EA7">
            <w:pPr>
              <w:autoSpaceDE w:val="0"/>
              <w:autoSpaceDN w:val="0"/>
              <w:adjustRightInd w:val="0"/>
              <w:jc w:val="center"/>
              <w:rPr>
                <w:lang w:val="fr-FR"/>
              </w:rPr>
            </w:pPr>
            <w:hyperlink r:id="rId8003" w:anchor="Cul_Bronze_Moyen_Iberique" w:history="1">
              <w:r w:rsidR="00E774C4" w:rsidRPr="00C35EA7">
                <w:rPr>
                  <w:rStyle w:val="Hyperlink"/>
                  <w:lang w:val="fr-FR"/>
                </w:rPr>
                <w:t>Bronce Pleno</w:t>
              </w:r>
            </w:hyperlink>
          </w:p>
        </w:tc>
      </w:tr>
      <w:tr w:rsidR="00D723AE" w14:paraId="6DDBDE2C" w14:textId="77777777" w:rsidTr="00C35EA7">
        <w:trPr>
          <w:jc w:val="center"/>
        </w:trPr>
        <w:tc>
          <w:tcPr>
            <w:tcW w:w="750" w:type="dxa"/>
          </w:tcPr>
          <w:p w14:paraId="6F85D67A" w14:textId="77777777" w:rsidR="00D723AE" w:rsidRPr="00C35EA7" w:rsidRDefault="00D723AE" w:rsidP="00C35EA7">
            <w:pPr>
              <w:autoSpaceDE w:val="0"/>
              <w:autoSpaceDN w:val="0"/>
              <w:adjustRightInd w:val="0"/>
              <w:jc w:val="center"/>
              <w:rPr>
                <w:lang w:val="fr-FR"/>
              </w:rPr>
            </w:pPr>
            <w:r w:rsidRPr="00C35EA7">
              <w:rPr>
                <w:lang w:val="fr-FR"/>
              </w:rPr>
              <w:t>V</w:t>
            </w:r>
          </w:p>
        </w:tc>
        <w:tc>
          <w:tcPr>
            <w:tcW w:w="1070" w:type="dxa"/>
            <w:vMerge/>
            <w:vAlign w:val="center"/>
          </w:tcPr>
          <w:p w14:paraId="7C81F07E" w14:textId="77777777" w:rsidR="00D723AE" w:rsidRPr="00C35EA7" w:rsidRDefault="00D723AE" w:rsidP="00C35EA7">
            <w:pPr>
              <w:autoSpaceDE w:val="0"/>
              <w:autoSpaceDN w:val="0"/>
              <w:adjustRightInd w:val="0"/>
              <w:jc w:val="center"/>
              <w:rPr>
                <w:lang w:val="fr-FR"/>
              </w:rPr>
            </w:pPr>
          </w:p>
        </w:tc>
        <w:tc>
          <w:tcPr>
            <w:tcW w:w="2249" w:type="dxa"/>
            <w:vMerge/>
            <w:vAlign w:val="center"/>
          </w:tcPr>
          <w:p w14:paraId="1FF3FA73" w14:textId="77777777" w:rsidR="00D723AE" w:rsidRPr="00C35EA7" w:rsidRDefault="00D723AE" w:rsidP="00C35EA7">
            <w:pPr>
              <w:autoSpaceDE w:val="0"/>
              <w:autoSpaceDN w:val="0"/>
              <w:adjustRightInd w:val="0"/>
              <w:jc w:val="center"/>
              <w:rPr>
                <w:lang w:val="fr-FR"/>
              </w:rPr>
            </w:pPr>
          </w:p>
        </w:tc>
      </w:tr>
      <w:tr w:rsidR="00D723AE" w14:paraId="1AA2F833" w14:textId="77777777" w:rsidTr="00C35EA7">
        <w:trPr>
          <w:jc w:val="center"/>
        </w:trPr>
        <w:tc>
          <w:tcPr>
            <w:tcW w:w="750" w:type="dxa"/>
          </w:tcPr>
          <w:p w14:paraId="26E73A5E" w14:textId="77777777" w:rsidR="00D723AE" w:rsidRPr="00C35EA7" w:rsidRDefault="00D723AE" w:rsidP="00C35EA7">
            <w:pPr>
              <w:autoSpaceDE w:val="0"/>
              <w:autoSpaceDN w:val="0"/>
              <w:adjustRightInd w:val="0"/>
              <w:jc w:val="center"/>
              <w:rPr>
                <w:lang w:val="fr-FR"/>
              </w:rPr>
            </w:pPr>
            <w:r w:rsidRPr="00C35EA7">
              <w:rPr>
                <w:lang w:val="fr-FR"/>
              </w:rPr>
              <w:t>VI</w:t>
            </w:r>
          </w:p>
        </w:tc>
        <w:tc>
          <w:tcPr>
            <w:tcW w:w="1070" w:type="dxa"/>
            <w:vMerge/>
            <w:vAlign w:val="center"/>
          </w:tcPr>
          <w:p w14:paraId="0FB6EFB5" w14:textId="77777777" w:rsidR="00D723AE" w:rsidRPr="00C35EA7" w:rsidRDefault="00D723AE" w:rsidP="00C35EA7">
            <w:pPr>
              <w:autoSpaceDE w:val="0"/>
              <w:autoSpaceDN w:val="0"/>
              <w:adjustRightInd w:val="0"/>
              <w:jc w:val="center"/>
              <w:rPr>
                <w:lang w:val="fr-FR"/>
              </w:rPr>
            </w:pPr>
          </w:p>
        </w:tc>
        <w:tc>
          <w:tcPr>
            <w:tcW w:w="2249" w:type="dxa"/>
            <w:vMerge/>
            <w:vAlign w:val="center"/>
          </w:tcPr>
          <w:p w14:paraId="7816B822" w14:textId="77777777" w:rsidR="00D723AE" w:rsidRPr="00C35EA7" w:rsidRDefault="00D723AE" w:rsidP="00C35EA7">
            <w:pPr>
              <w:autoSpaceDE w:val="0"/>
              <w:autoSpaceDN w:val="0"/>
              <w:adjustRightInd w:val="0"/>
              <w:jc w:val="center"/>
              <w:rPr>
                <w:lang w:val="fr-FR"/>
              </w:rPr>
            </w:pPr>
          </w:p>
        </w:tc>
      </w:tr>
      <w:tr w:rsidR="00D723AE" w14:paraId="3E45F478" w14:textId="77777777" w:rsidTr="00C35EA7">
        <w:trPr>
          <w:jc w:val="center"/>
        </w:trPr>
        <w:tc>
          <w:tcPr>
            <w:tcW w:w="750" w:type="dxa"/>
          </w:tcPr>
          <w:p w14:paraId="79187C23" w14:textId="77777777" w:rsidR="00D723AE" w:rsidRPr="00C35EA7" w:rsidRDefault="00D723AE" w:rsidP="00C35EA7">
            <w:pPr>
              <w:autoSpaceDE w:val="0"/>
              <w:autoSpaceDN w:val="0"/>
              <w:adjustRightInd w:val="0"/>
              <w:jc w:val="center"/>
              <w:rPr>
                <w:lang w:val="fr-FR"/>
              </w:rPr>
            </w:pPr>
            <w:r w:rsidRPr="00C35EA7">
              <w:rPr>
                <w:lang w:val="fr-FR"/>
              </w:rPr>
              <w:lastRenderedPageBreak/>
              <w:t>VII</w:t>
            </w:r>
          </w:p>
        </w:tc>
        <w:tc>
          <w:tcPr>
            <w:tcW w:w="1070" w:type="dxa"/>
            <w:vMerge/>
            <w:vAlign w:val="center"/>
          </w:tcPr>
          <w:p w14:paraId="3B5F5316" w14:textId="77777777" w:rsidR="00D723AE" w:rsidRPr="00C35EA7" w:rsidRDefault="00D723AE" w:rsidP="00C35EA7">
            <w:pPr>
              <w:autoSpaceDE w:val="0"/>
              <w:autoSpaceDN w:val="0"/>
              <w:adjustRightInd w:val="0"/>
              <w:jc w:val="center"/>
              <w:rPr>
                <w:lang w:val="fr-FR"/>
              </w:rPr>
            </w:pPr>
          </w:p>
        </w:tc>
        <w:tc>
          <w:tcPr>
            <w:tcW w:w="2249" w:type="dxa"/>
            <w:vMerge/>
            <w:vAlign w:val="center"/>
          </w:tcPr>
          <w:p w14:paraId="53033CF2" w14:textId="77777777" w:rsidR="00D723AE" w:rsidRPr="00C35EA7" w:rsidRDefault="00D723AE" w:rsidP="00C35EA7">
            <w:pPr>
              <w:autoSpaceDE w:val="0"/>
              <w:autoSpaceDN w:val="0"/>
              <w:adjustRightInd w:val="0"/>
              <w:jc w:val="center"/>
              <w:rPr>
                <w:lang w:val="fr-FR"/>
              </w:rPr>
            </w:pPr>
          </w:p>
        </w:tc>
      </w:tr>
      <w:tr w:rsidR="00D723AE" w14:paraId="0C700242" w14:textId="77777777" w:rsidTr="00C35EA7">
        <w:trPr>
          <w:jc w:val="center"/>
        </w:trPr>
        <w:tc>
          <w:tcPr>
            <w:tcW w:w="750" w:type="dxa"/>
          </w:tcPr>
          <w:p w14:paraId="1CC0704B" w14:textId="77777777" w:rsidR="00D723AE" w:rsidRPr="00C35EA7" w:rsidRDefault="00D723AE" w:rsidP="00C35EA7">
            <w:pPr>
              <w:autoSpaceDE w:val="0"/>
              <w:autoSpaceDN w:val="0"/>
              <w:adjustRightInd w:val="0"/>
              <w:jc w:val="center"/>
              <w:rPr>
                <w:lang w:val="fr-FR"/>
              </w:rPr>
            </w:pPr>
            <w:r w:rsidRPr="00C35EA7">
              <w:rPr>
                <w:lang w:val="fr-FR"/>
              </w:rPr>
              <w:t>VIII</w:t>
            </w:r>
          </w:p>
        </w:tc>
        <w:tc>
          <w:tcPr>
            <w:tcW w:w="1070" w:type="dxa"/>
            <w:vMerge w:val="restart"/>
            <w:vAlign w:val="center"/>
          </w:tcPr>
          <w:p w14:paraId="1DA0B8C7" w14:textId="77777777" w:rsidR="00D723AE" w:rsidRPr="00C35EA7" w:rsidRDefault="00D723AE" w:rsidP="00C35EA7">
            <w:pPr>
              <w:autoSpaceDE w:val="0"/>
              <w:autoSpaceDN w:val="0"/>
              <w:adjustRightInd w:val="0"/>
              <w:jc w:val="center"/>
              <w:rPr>
                <w:lang w:val="fr-FR"/>
              </w:rPr>
            </w:pPr>
            <w:r w:rsidRPr="00C35EA7">
              <w:rPr>
                <w:lang w:val="fr-FR"/>
              </w:rPr>
              <w:t>I</w:t>
            </w:r>
          </w:p>
        </w:tc>
        <w:tc>
          <w:tcPr>
            <w:tcW w:w="2249" w:type="dxa"/>
            <w:vMerge w:val="restart"/>
            <w:vAlign w:val="center"/>
          </w:tcPr>
          <w:p w14:paraId="39DD615E" w14:textId="77777777" w:rsidR="00D723AE" w:rsidRPr="00C35EA7" w:rsidRDefault="00D723AE" w:rsidP="00C35EA7">
            <w:pPr>
              <w:autoSpaceDE w:val="0"/>
              <w:autoSpaceDN w:val="0"/>
              <w:adjustRightInd w:val="0"/>
              <w:jc w:val="center"/>
              <w:rPr>
                <w:lang w:val="fr-FR"/>
              </w:rPr>
            </w:pPr>
            <w:r w:rsidRPr="00C35EA7">
              <w:rPr>
                <w:lang w:val="fr-FR"/>
              </w:rPr>
              <w:t xml:space="preserve">Chalcolithique </w:t>
            </w:r>
          </w:p>
          <w:p w14:paraId="7CED1A07" w14:textId="77777777" w:rsidR="00D723AE" w:rsidRPr="00C35EA7" w:rsidRDefault="00D723AE" w:rsidP="00C35EA7">
            <w:pPr>
              <w:autoSpaceDE w:val="0"/>
              <w:autoSpaceDN w:val="0"/>
              <w:adjustRightInd w:val="0"/>
              <w:jc w:val="center"/>
              <w:rPr>
                <w:lang w:val="fr-FR"/>
              </w:rPr>
            </w:pPr>
            <w:r w:rsidRPr="00C35EA7">
              <w:rPr>
                <w:lang w:val="fr-FR"/>
              </w:rPr>
              <w:t>final</w:t>
            </w:r>
          </w:p>
          <w:p w14:paraId="2F0C784E" w14:textId="77777777" w:rsidR="00D723AE" w:rsidRPr="00C35EA7" w:rsidRDefault="00D723AE" w:rsidP="00C35EA7">
            <w:pPr>
              <w:autoSpaceDE w:val="0"/>
              <w:autoSpaceDN w:val="0"/>
              <w:adjustRightInd w:val="0"/>
              <w:jc w:val="center"/>
              <w:rPr>
                <w:i/>
                <w:sz w:val="20"/>
                <w:lang w:val="fr-FR"/>
              </w:rPr>
            </w:pPr>
            <w:r w:rsidRPr="00C35EA7">
              <w:rPr>
                <w:i/>
                <w:sz w:val="20"/>
                <w:lang w:val="fr-FR"/>
              </w:rPr>
              <w:t>Epicalcolitico</w:t>
            </w:r>
          </w:p>
        </w:tc>
      </w:tr>
      <w:tr w:rsidR="00D723AE" w14:paraId="7219ED3E" w14:textId="77777777" w:rsidTr="00C35EA7">
        <w:trPr>
          <w:jc w:val="center"/>
        </w:trPr>
        <w:tc>
          <w:tcPr>
            <w:tcW w:w="750" w:type="dxa"/>
          </w:tcPr>
          <w:p w14:paraId="4013611D" w14:textId="77777777" w:rsidR="00D723AE" w:rsidRPr="00C35EA7" w:rsidRDefault="00D723AE" w:rsidP="00C35EA7">
            <w:pPr>
              <w:autoSpaceDE w:val="0"/>
              <w:autoSpaceDN w:val="0"/>
              <w:adjustRightInd w:val="0"/>
              <w:jc w:val="center"/>
              <w:rPr>
                <w:lang w:val="fr-FR"/>
              </w:rPr>
            </w:pPr>
            <w:r w:rsidRPr="00C35EA7">
              <w:rPr>
                <w:lang w:val="fr-FR"/>
              </w:rPr>
              <w:t>IX</w:t>
            </w:r>
          </w:p>
        </w:tc>
        <w:tc>
          <w:tcPr>
            <w:tcW w:w="1070" w:type="dxa"/>
            <w:vMerge/>
            <w:vAlign w:val="center"/>
          </w:tcPr>
          <w:p w14:paraId="428165C9" w14:textId="77777777" w:rsidR="00D723AE" w:rsidRPr="00C35EA7" w:rsidRDefault="00D723AE" w:rsidP="00C35EA7">
            <w:pPr>
              <w:autoSpaceDE w:val="0"/>
              <w:autoSpaceDN w:val="0"/>
              <w:adjustRightInd w:val="0"/>
              <w:jc w:val="center"/>
              <w:rPr>
                <w:lang w:val="fr-FR"/>
              </w:rPr>
            </w:pPr>
          </w:p>
        </w:tc>
        <w:tc>
          <w:tcPr>
            <w:tcW w:w="2249" w:type="dxa"/>
            <w:vMerge/>
            <w:vAlign w:val="center"/>
          </w:tcPr>
          <w:p w14:paraId="792A9819" w14:textId="77777777" w:rsidR="00D723AE" w:rsidRPr="00C35EA7" w:rsidRDefault="00D723AE" w:rsidP="00C35EA7">
            <w:pPr>
              <w:autoSpaceDE w:val="0"/>
              <w:autoSpaceDN w:val="0"/>
              <w:adjustRightInd w:val="0"/>
              <w:jc w:val="center"/>
              <w:rPr>
                <w:lang w:val="fr-FR"/>
              </w:rPr>
            </w:pPr>
          </w:p>
        </w:tc>
      </w:tr>
      <w:tr w:rsidR="00D723AE" w14:paraId="19078EF2" w14:textId="77777777" w:rsidTr="00C35EA7">
        <w:trPr>
          <w:jc w:val="center"/>
        </w:trPr>
        <w:tc>
          <w:tcPr>
            <w:tcW w:w="750" w:type="dxa"/>
          </w:tcPr>
          <w:p w14:paraId="67AF4E98" w14:textId="77777777" w:rsidR="00D723AE" w:rsidRPr="00C35EA7" w:rsidRDefault="00D723AE" w:rsidP="00C35EA7">
            <w:pPr>
              <w:autoSpaceDE w:val="0"/>
              <w:autoSpaceDN w:val="0"/>
              <w:adjustRightInd w:val="0"/>
              <w:jc w:val="center"/>
              <w:rPr>
                <w:lang w:val="fr-FR"/>
              </w:rPr>
            </w:pPr>
            <w:r w:rsidRPr="00C35EA7">
              <w:rPr>
                <w:lang w:val="fr-FR"/>
              </w:rPr>
              <w:t>X</w:t>
            </w:r>
          </w:p>
        </w:tc>
        <w:tc>
          <w:tcPr>
            <w:tcW w:w="1070" w:type="dxa"/>
            <w:vMerge/>
            <w:vAlign w:val="center"/>
          </w:tcPr>
          <w:p w14:paraId="4B670CC9" w14:textId="77777777" w:rsidR="00D723AE" w:rsidRPr="00C35EA7" w:rsidRDefault="00D723AE" w:rsidP="00C35EA7">
            <w:pPr>
              <w:autoSpaceDE w:val="0"/>
              <w:autoSpaceDN w:val="0"/>
              <w:adjustRightInd w:val="0"/>
              <w:jc w:val="center"/>
              <w:rPr>
                <w:lang w:val="fr-FR"/>
              </w:rPr>
            </w:pPr>
          </w:p>
        </w:tc>
        <w:tc>
          <w:tcPr>
            <w:tcW w:w="2249" w:type="dxa"/>
            <w:vMerge/>
            <w:vAlign w:val="center"/>
          </w:tcPr>
          <w:p w14:paraId="4B62669E" w14:textId="77777777" w:rsidR="00D723AE" w:rsidRPr="00C35EA7" w:rsidRDefault="00D723AE" w:rsidP="00C35EA7">
            <w:pPr>
              <w:autoSpaceDE w:val="0"/>
              <w:autoSpaceDN w:val="0"/>
              <w:adjustRightInd w:val="0"/>
              <w:jc w:val="center"/>
              <w:rPr>
                <w:lang w:val="fr-FR"/>
              </w:rPr>
            </w:pPr>
          </w:p>
        </w:tc>
      </w:tr>
      <w:tr w:rsidR="00D723AE" w14:paraId="6DEA0580" w14:textId="77777777" w:rsidTr="00C35EA7">
        <w:trPr>
          <w:jc w:val="center"/>
        </w:trPr>
        <w:tc>
          <w:tcPr>
            <w:tcW w:w="750" w:type="dxa"/>
          </w:tcPr>
          <w:p w14:paraId="5203A1B2" w14:textId="77777777" w:rsidR="00D723AE" w:rsidRPr="00C35EA7" w:rsidRDefault="00D723AE" w:rsidP="00C35EA7">
            <w:pPr>
              <w:autoSpaceDE w:val="0"/>
              <w:autoSpaceDN w:val="0"/>
              <w:adjustRightInd w:val="0"/>
              <w:jc w:val="center"/>
              <w:rPr>
                <w:strike/>
                <w:lang w:val="fr-FR"/>
              </w:rPr>
            </w:pPr>
            <w:r w:rsidRPr="00C35EA7">
              <w:rPr>
                <w:strike/>
                <w:lang w:val="fr-FR"/>
              </w:rPr>
              <w:t>XI</w:t>
            </w:r>
          </w:p>
        </w:tc>
        <w:tc>
          <w:tcPr>
            <w:tcW w:w="1070" w:type="dxa"/>
            <w:vMerge/>
            <w:vAlign w:val="center"/>
          </w:tcPr>
          <w:p w14:paraId="705F03F3" w14:textId="77777777" w:rsidR="00D723AE" w:rsidRPr="00C35EA7" w:rsidRDefault="00D723AE" w:rsidP="00C35EA7">
            <w:pPr>
              <w:autoSpaceDE w:val="0"/>
              <w:autoSpaceDN w:val="0"/>
              <w:adjustRightInd w:val="0"/>
              <w:jc w:val="center"/>
              <w:rPr>
                <w:lang w:val="fr-FR"/>
              </w:rPr>
            </w:pPr>
          </w:p>
        </w:tc>
        <w:tc>
          <w:tcPr>
            <w:tcW w:w="2249" w:type="dxa"/>
            <w:vMerge/>
            <w:vAlign w:val="center"/>
          </w:tcPr>
          <w:p w14:paraId="08277CC3" w14:textId="77777777" w:rsidR="00D723AE" w:rsidRPr="00C35EA7" w:rsidRDefault="00D723AE" w:rsidP="00C35EA7">
            <w:pPr>
              <w:autoSpaceDE w:val="0"/>
              <w:autoSpaceDN w:val="0"/>
              <w:adjustRightInd w:val="0"/>
              <w:jc w:val="center"/>
              <w:rPr>
                <w:lang w:val="fr-FR"/>
              </w:rPr>
            </w:pPr>
          </w:p>
        </w:tc>
      </w:tr>
      <w:tr w:rsidR="00D723AE" w14:paraId="3501848D" w14:textId="77777777" w:rsidTr="00C35EA7">
        <w:trPr>
          <w:jc w:val="center"/>
        </w:trPr>
        <w:tc>
          <w:tcPr>
            <w:tcW w:w="750" w:type="dxa"/>
          </w:tcPr>
          <w:p w14:paraId="45E1F656" w14:textId="77777777" w:rsidR="00D723AE" w:rsidRPr="00C35EA7" w:rsidRDefault="00D723AE" w:rsidP="00C35EA7">
            <w:pPr>
              <w:autoSpaceDE w:val="0"/>
              <w:autoSpaceDN w:val="0"/>
              <w:adjustRightInd w:val="0"/>
              <w:jc w:val="center"/>
              <w:rPr>
                <w:lang w:val="fr-FR"/>
              </w:rPr>
            </w:pPr>
            <w:r w:rsidRPr="00C35EA7">
              <w:rPr>
                <w:lang w:val="fr-FR"/>
              </w:rPr>
              <w:t>XII</w:t>
            </w:r>
          </w:p>
        </w:tc>
        <w:tc>
          <w:tcPr>
            <w:tcW w:w="1070" w:type="dxa"/>
            <w:vMerge/>
            <w:vAlign w:val="center"/>
          </w:tcPr>
          <w:p w14:paraId="08B41E62" w14:textId="77777777" w:rsidR="00D723AE" w:rsidRPr="00C35EA7" w:rsidRDefault="00D723AE" w:rsidP="00C35EA7">
            <w:pPr>
              <w:autoSpaceDE w:val="0"/>
              <w:autoSpaceDN w:val="0"/>
              <w:adjustRightInd w:val="0"/>
              <w:jc w:val="center"/>
              <w:rPr>
                <w:lang w:val="fr-FR"/>
              </w:rPr>
            </w:pPr>
          </w:p>
        </w:tc>
        <w:tc>
          <w:tcPr>
            <w:tcW w:w="2249" w:type="dxa"/>
            <w:vMerge/>
            <w:vAlign w:val="center"/>
          </w:tcPr>
          <w:p w14:paraId="00FE409D" w14:textId="77777777" w:rsidR="00D723AE" w:rsidRPr="00C35EA7" w:rsidRDefault="00D723AE" w:rsidP="00C35EA7">
            <w:pPr>
              <w:autoSpaceDE w:val="0"/>
              <w:autoSpaceDN w:val="0"/>
              <w:adjustRightInd w:val="0"/>
              <w:jc w:val="center"/>
              <w:rPr>
                <w:lang w:val="fr-FR"/>
              </w:rPr>
            </w:pPr>
          </w:p>
        </w:tc>
      </w:tr>
    </w:tbl>
    <w:p w14:paraId="1646F3F0" w14:textId="77777777" w:rsidR="00D723AE" w:rsidRDefault="00D723AE" w:rsidP="00BE4EF7">
      <w:pPr>
        <w:autoSpaceDE w:val="0"/>
        <w:autoSpaceDN w:val="0"/>
        <w:adjustRightInd w:val="0"/>
        <w:jc w:val="both"/>
        <w:rPr>
          <w:lang w:val="fr-FR"/>
        </w:rPr>
      </w:pPr>
      <w:r>
        <w:rPr>
          <w:lang w:val="fr-FR"/>
        </w:rPr>
        <w:t>(BIB 2858)</w:t>
      </w:r>
    </w:p>
    <w:p w14:paraId="3B08ED95" w14:textId="77777777" w:rsidR="00D723AE" w:rsidRDefault="00D723AE" w:rsidP="00BE4EF7">
      <w:pPr>
        <w:autoSpaceDE w:val="0"/>
        <w:autoSpaceDN w:val="0"/>
        <w:adjustRightInd w:val="0"/>
        <w:jc w:val="both"/>
        <w:rPr>
          <w:lang w:val="fr-FR"/>
        </w:rPr>
      </w:pPr>
    </w:p>
    <w:p w14:paraId="608F2F7A" w14:textId="77777777" w:rsidR="009C390B" w:rsidRDefault="009C390B" w:rsidP="009C390B">
      <w:pPr>
        <w:autoSpaceDE w:val="0"/>
        <w:autoSpaceDN w:val="0"/>
        <w:adjustRightInd w:val="0"/>
        <w:jc w:val="both"/>
        <w:rPr>
          <w:lang w:val="fr-FR"/>
        </w:rPr>
      </w:pPr>
    </w:p>
    <w:p w14:paraId="701D4245" w14:textId="77777777" w:rsidR="009C390B" w:rsidRDefault="009C390B" w:rsidP="009C390B">
      <w:pPr>
        <w:pStyle w:val="Heading3"/>
      </w:pPr>
      <w:bookmarkStart w:id="3413" w:name="Sit_Alange_strat_horiz"/>
      <w:r>
        <w:t>Horizons</w:t>
      </w:r>
    </w:p>
    <w:bookmarkEnd w:id="3413"/>
    <w:p w14:paraId="2D8440F0" w14:textId="77777777" w:rsidR="009C390B" w:rsidRPr="009C390B" w:rsidRDefault="009C390B" w:rsidP="009C390B">
      <w:pPr>
        <w:rPr>
          <w:lang w:val="fr-FR"/>
        </w:rPr>
      </w:pPr>
    </w:p>
    <w:p w14:paraId="45BBF202" w14:textId="77777777" w:rsidR="00D723AE" w:rsidRDefault="009C390B" w:rsidP="009C390B">
      <w:pPr>
        <w:pStyle w:val="Heading4"/>
      </w:pPr>
      <w:bookmarkStart w:id="3414" w:name="Sit_Alange_strat_horiz_II"/>
      <w:r>
        <w:t>Solana II</w:t>
      </w:r>
    </w:p>
    <w:bookmarkEnd w:id="3414"/>
    <w:p w14:paraId="564000C1" w14:textId="77777777" w:rsidR="009C390B" w:rsidRDefault="009C390B" w:rsidP="009C390B">
      <w:pPr>
        <w:rPr>
          <w:lang w:val="fr-FR"/>
        </w:rPr>
      </w:pPr>
    </w:p>
    <w:p w14:paraId="7069D7A2" w14:textId="77777777" w:rsidR="009C390B" w:rsidRDefault="009C390B" w:rsidP="009C390B">
      <w:pPr>
        <w:pStyle w:val="Heading5"/>
      </w:pPr>
      <w:bookmarkStart w:id="3415" w:name="Sit_Alange_strat_horiz_II_hallebarde"/>
      <w:r>
        <w:t>hallebarde</w:t>
      </w:r>
    </w:p>
    <w:bookmarkEnd w:id="3415"/>
    <w:p w14:paraId="278254CB" w14:textId="77777777" w:rsidR="009C390B" w:rsidRDefault="009C390B" w:rsidP="009C390B">
      <w:pPr>
        <w:rPr>
          <w:lang w:val="fr-FR"/>
        </w:rPr>
      </w:pPr>
    </w:p>
    <w:p w14:paraId="4DFBBBCC" w14:textId="59210E31" w:rsidR="004C737B" w:rsidRDefault="004C737B" w:rsidP="004C737B">
      <w:pPr>
        <w:jc w:val="both"/>
        <w:rPr>
          <w:lang w:val="fr-FR"/>
        </w:rPr>
      </w:pPr>
      <w:r>
        <w:rPr>
          <w:lang w:val="fr-FR"/>
        </w:rPr>
        <w:t>Hallebarde à l</w:t>
      </w:r>
      <w:r w:rsidR="009C390B">
        <w:rPr>
          <w:lang w:val="fr-FR"/>
        </w:rPr>
        <w:t>ame triangulaire légèrement dissymétrique (20 cm x 7,5 cm max), à base arrondie et deux trous de rivets (</w:t>
      </w:r>
      <w:r w:rsidR="009C390B" w:rsidRPr="009C390B">
        <w:rPr>
          <w:i/>
          <w:lang w:val="fr-FR"/>
        </w:rPr>
        <w:t>remaches</w:t>
      </w:r>
      <w:r w:rsidR="009C390B">
        <w:rPr>
          <w:lang w:val="fr-FR"/>
        </w:rPr>
        <w:t>), sans nervure centrale. La section de la lame est biconvexe (BIB 2858)</w:t>
      </w:r>
      <w:r>
        <w:rPr>
          <w:lang w:val="fr-FR"/>
        </w:rPr>
        <w:t xml:space="preserve"> </w:t>
      </w:r>
      <w:r w:rsidR="009C390B">
        <w:rPr>
          <w:lang w:val="fr-FR"/>
        </w:rPr>
        <w:t xml:space="preserve">Ce type d'hallebarde serait représenté sur les stèles de l'Alentejo et particulièrement du Bas Alentejo et des stèles de </w:t>
      </w:r>
      <w:hyperlink r:id="rId8004" w:anchor="Sit_Negrilhos" w:history="1">
        <w:r w:rsidR="009C390B" w:rsidRPr="003934D6">
          <w:rPr>
            <w:rStyle w:val="Hyperlink"/>
            <w:lang w:val="fr-FR"/>
          </w:rPr>
          <w:t>Negrilhos</w:t>
        </w:r>
      </w:hyperlink>
      <w:r w:rsidR="009C390B">
        <w:rPr>
          <w:lang w:val="fr-FR"/>
        </w:rPr>
        <w:t>, La Solana (BIB 2858)</w:t>
      </w:r>
      <w:r w:rsidRPr="004C737B">
        <w:rPr>
          <w:lang w:val="fr-FR"/>
        </w:rPr>
        <w:t xml:space="preserve"> </w:t>
      </w:r>
      <w:r>
        <w:rPr>
          <w:lang w:val="fr-FR"/>
        </w:rPr>
        <w:t>H</w:t>
      </w:r>
      <w:r w:rsidRPr="00F17416">
        <w:rPr>
          <w:lang w:val="fr-FR"/>
        </w:rPr>
        <w:t xml:space="preserve">allebarde de type </w:t>
      </w:r>
      <w:hyperlink r:id="rId8005" w:anchor="Typ_Arm_Hallebardes_typ_Cano" w:history="1">
        <w:r w:rsidRPr="00F17416">
          <w:rPr>
            <w:rStyle w:val="Hyperlink"/>
            <w:lang w:val="fr-FR"/>
          </w:rPr>
          <w:t>Cano</w:t>
        </w:r>
      </w:hyperlink>
      <w:r w:rsidRPr="00F17416">
        <w:rPr>
          <w:lang w:val="fr-FR"/>
        </w:rPr>
        <w:t xml:space="preserve"> dans un niveau </w:t>
      </w:r>
      <w:r w:rsidR="00AC04B1">
        <w:rPr>
          <w:szCs w:val="20"/>
          <w:lang w:val="fr-FR" w:eastAsia="en-GB"/>
        </w:rPr>
        <w:t>Phase</w:t>
      </w:r>
      <w:r w:rsidRPr="00F17416">
        <w:rPr>
          <w:szCs w:val="20"/>
          <w:lang w:val="fr-FR" w:eastAsia="en-GB"/>
        </w:rPr>
        <w:t xml:space="preserve"> Solana IIA (Pavón, 1998b:</w:t>
      </w:r>
      <w:r>
        <w:rPr>
          <w:szCs w:val="20"/>
          <w:lang w:val="fr-FR" w:eastAsia="en-GB"/>
        </w:rPr>
        <w:t xml:space="preserve"> </w:t>
      </w:r>
      <w:r w:rsidRPr="00BE4EF7">
        <w:rPr>
          <w:szCs w:val="20"/>
          <w:lang w:val="fr-FR" w:eastAsia="en-GB"/>
        </w:rPr>
        <w:t>89-91)</w:t>
      </w:r>
      <w:r w:rsidRPr="00F17416">
        <w:rPr>
          <w:lang w:val="fr-FR"/>
        </w:rPr>
        <w:t xml:space="preserve"> (BIB 2172)</w:t>
      </w:r>
      <w:r>
        <w:rPr>
          <w:lang w:val="fr-FR"/>
        </w:rPr>
        <w:t xml:space="preserve"> cette </w:t>
      </w:r>
      <w:r w:rsidRPr="009C390B">
        <w:rPr>
          <w:lang w:val="fr-FR"/>
        </w:rPr>
        <w:t xml:space="preserve">hallebarde ne trouve pas de bonnes comparaisons avec celles de types </w:t>
      </w:r>
      <w:hyperlink r:id="rId8006" w:anchor="Typ_Arm_Hallebardes_typ_Argar" w:history="1">
        <w:r w:rsidRPr="00DF5828">
          <w:rPr>
            <w:rStyle w:val="Hyperlink"/>
            <w:lang w:val="fr-FR"/>
          </w:rPr>
          <w:t>A</w:t>
        </w:r>
        <w:r w:rsidRPr="00DF5828">
          <w:rPr>
            <w:rStyle w:val="Hyperlink"/>
            <w:szCs w:val="22"/>
            <w:lang w:val="fr-FR" w:eastAsia="en-GB"/>
          </w:rPr>
          <w:t>rgar</w:t>
        </w:r>
      </w:hyperlink>
      <w:r w:rsidRPr="009C390B">
        <w:rPr>
          <w:szCs w:val="22"/>
          <w:lang w:val="fr-FR" w:eastAsia="en-GB"/>
        </w:rPr>
        <w:t>-</w:t>
      </w:r>
      <w:hyperlink r:id="rId8007" w:anchor="Typ_Arm_Hallebardes_typ_Carrapatas" w:history="1">
        <w:r w:rsidR="00DF5828" w:rsidRPr="00201773">
          <w:rPr>
            <w:rStyle w:val="Hyperlink"/>
            <w:lang w:val="fr-FR"/>
          </w:rPr>
          <w:t>Carrapatas</w:t>
        </w:r>
      </w:hyperlink>
      <w:r w:rsidRPr="009C390B">
        <w:rPr>
          <w:szCs w:val="22"/>
          <w:lang w:val="fr-FR" w:eastAsia="en-GB"/>
        </w:rPr>
        <w:t>-</w:t>
      </w:r>
      <w:hyperlink r:id="rId8008" w:anchor="Typ_Arm_Hallebardes_typ_Montejicar" w:history="1">
        <w:r w:rsidRPr="00DF5828">
          <w:rPr>
            <w:rStyle w:val="Hyperlink"/>
            <w:szCs w:val="22"/>
            <w:lang w:val="fr-FR" w:eastAsia="en-GB"/>
          </w:rPr>
          <w:t>Montej</w:t>
        </w:r>
        <w:r w:rsidR="00467DA3">
          <w:rPr>
            <w:rStyle w:val="Hyperlink"/>
            <w:szCs w:val="22"/>
            <w:lang w:val="fr-FR" w:eastAsia="en-GB"/>
          </w:rPr>
          <w:t>i</w:t>
        </w:r>
        <w:r w:rsidRPr="00DF5828">
          <w:rPr>
            <w:rStyle w:val="Hyperlink"/>
            <w:szCs w:val="22"/>
            <w:lang w:val="fr-FR" w:eastAsia="en-GB"/>
          </w:rPr>
          <w:t>car</w:t>
        </w:r>
      </w:hyperlink>
      <w:r w:rsidRPr="009C390B">
        <w:rPr>
          <w:szCs w:val="22"/>
          <w:lang w:val="fr-FR" w:eastAsia="en-GB"/>
        </w:rPr>
        <w:t xml:space="preserve"> </w:t>
      </w:r>
      <w:r w:rsidRPr="009C390B">
        <w:rPr>
          <w:lang w:val="fr-FR"/>
        </w:rPr>
        <w:t>(BIB 2858)</w:t>
      </w:r>
    </w:p>
    <w:p w14:paraId="4D6068F6" w14:textId="77777777" w:rsidR="009C390B" w:rsidRDefault="009C390B" w:rsidP="009C390B">
      <w:pPr>
        <w:rPr>
          <w:lang w:val="fr-FR"/>
        </w:rPr>
      </w:pPr>
    </w:p>
    <w:p w14:paraId="06A775C5" w14:textId="77777777" w:rsidR="00201773" w:rsidRDefault="00201773" w:rsidP="00426FF9">
      <w:pPr>
        <w:pStyle w:val="Heading1"/>
      </w:pPr>
      <w:bookmarkStart w:id="3416" w:name="Sit_Carrapatas"/>
      <w:r>
        <w:t>CARRAPATAS</w:t>
      </w:r>
    </w:p>
    <w:bookmarkEnd w:id="3416"/>
    <w:p w14:paraId="615DB638" w14:textId="77777777" w:rsidR="00201773" w:rsidRDefault="00201773" w:rsidP="009C390B">
      <w:pPr>
        <w:rPr>
          <w:lang w:val="fr-FR"/>
        </w:rPr>
      </w:pPr>
    </w:p>
    <w:p w14:paraId="63247043" w14:textId="1F5DEEA6" w:rsidR="00201773" w:rsidRDefault="00C4505C" w:rsidP="009C390B">
      <w:pPr>
        <w:rPr>
          <w:lang w:val="fr-FR"/>
        </w:rPr>
      </w:pPr>
      <w:r>
        <w:rPr>
          <w:lang w:val="fr-FR"/>
        </w:rPr>
        <w:t>Nord Portugal</w:t>
      </w:r>
      <w:r w:rsidR="00201773">
        <w:rPr>
          <w:lang w:val="fr-FR"/>
        </w:rPr>
        <w:t xml:space="preserve">. </w:t>
      </w:r>
      <w:r>
        <w:rPr>
          <w:lang w:val="fr-FR"/>
        </w:rPr>
        <w:t>La découverte de 2 hallebards a</w:t>
      </w:r>
      <w:r w:rsidR="00201773">
        <w:rPr>
          <w:lang w:val="fr-FR"/>
        </w:rPr>
        <w:t xml:space="preserve"> donné son nom à un type de hallebarde de </w:t>
      </w:r>
      <w:hyperlink r:id="rId8009" w:anchor="Typ_Arm_Hallebardes_typ_Carrapatas" w:history="1">
        <w:r w:rsidR="00201773" w:rsidRPr="00201773">
          <w:rPr>
            <w:rStyle w:val="Hyperlink"/>
            <w:lang w:val="fr-FR"/>
          </w:rPr>
          <w:t>Carrapatas</w:t>
        </w:r>
      </w:hyperlink>
      <w:r w:rsidR="00201773">
        <w:rPr>
          <w:lang w:val="fr-FR"/>
        </w:rPr>
        <w:t xml:space="preserve"> (BIB 2950)</w:t>
      </w:r>
    </w:p>
    <w:p w14:paraId="07F3A617" w14:textId="77777777" w:rsidR="00555B16" w:rsidRDefault="00555B16" w:rsidP="009C390B">
      <w:pPr>
        <w:rPr>
          <w:lang w:val="fr-FR"/>
        </w:rPr>
      </w:pPr>
    </w:p>
    <w:p w14:paraId="29377B7A" w14:textId="77777777" w:rsidR="00555B16" w:rsidRPr="00426FF9" w:rsidRDefault="00555B16" w:rsidP="00426FF9">
      <w:pPr>
        <w:pStyle w:val="Heading1"/>
        <w:rPr>
          <w:lang w:val="es-ES"/>
        </w:rPr>
      </w:pPr>
      <w:bookmarkStart w:id="3417" w:name="Sit_Almoloya"/>
      <w:r w:rsidRPr="00426FF9">
        <w:rPr>
          <w:lang w:val="es-ES"/>
        </w:rPr>
        <w:t>ALMOLOYA</w:t>
      </w:r>
    </w:p>
    <w:bookmarkEnd w:id="3417"/>
    <w:p w14:paraId="5088B6DC" w14:textId="77777777" w:rsidR="00555B16" w:rsidRPr="001A0F46" w:rsidRDefault="00DF63BC" w:rsidP="009C390B">
      <w:pPr>
        <w:rPr>
          <w:lang w:val="es-ES"/>
        </w:rPr>
      </w:pPr>
      <w:r w:rsidRPr="001A0F46">
        <w:rPr>
          <w:lang w:val="es-ES"/>
        </w:rPr>
        <w:t>La Almoloya</w:t>
      </w:r>
    </w:p>
    <w:p w14:paraId="27DBF0F6" w14:textId="77777777" w:rsidR="00DF63BC" w:rsidRPr="001A0F46" w:rsidRDefault="00DF63BC" w:rsidP="009C390B">
      <w:pPr>
        <w:rPr>
          <w:lang w:val="es-ES"/>
        </w:rPr>
      </w:pPr>
    </w:p>
    <w:p w14:paraId="3BB7DB71" w14:textId="59B0453D" w:rsidR="00555B16" w:rsidRPr="001A0F46" w:rsidRDefault="00555B16" w:rsidP="009C390B">
      <w:pPr>
        <w:rPr>
          <w:lang w:val="es-ES"/>
        </w:rPr>
      </w:pPr>
      <w:r w:rsidRPr="001A0F46">
        <w:rPr>
          <w:lang w:val="es-ES"/>
        </w:rPr>
        <w:t xml:space="preserve">Culture </w:t>
      </w:r>
      <w:r w:rsidR="00DF63BC" w:rsidRPr="001A0F46">
        <w:rPr>
          <w:lang w:val="es-ES"/>
        </w:rPr>
        <w:t>d</w:t>
      </w:r>
      <w:hyperlink r:id="rId8010" w:anchor="Cul_Argar" w:history="1">
        <w:r w:rsidR="00DF63BC" w:rsidRPr="001A0F46">
          <w:rPr>
            <w:rStyle w:val="Hyperlink"/>
            <w:lang w:val="es-ES"/>
          </w:rPr>
          <w:t>’Argar</w:t>
        </w:r>
      </w:hyperlink>
    </w:p>
    <w:p w14:paraId="176A623C" w14:textId="77777777" w:rsidR="00555B16" w:rsidRPr="001A0F46" w:rsidRDefault="00555B16" w:rsidP="009C390B">
      <w:pPr>
        <w:rPr>
          <w:lang w:val="es-ES"/>
        </w:rPr>
      </w:pPr>
    </w:p>
    <w:p w14:paraId="674745A7" w14:textId="77777777" w:rsidR="00555B16" w:rsidRPr="001A0F46" w:rsidRDefault="00555B16" w:rsidP="00DF63BC">
      <w:pPr>
        <w:pStyle w:val="Heading2"/>
        <w:rPr>
          <w:lang w:val="es-ES"/>
        </w:rPr>
      </w:pPr>
      <w:r w:rsidRPr="001A0F46">
        <w:rPr>
          <w:lang w:val="es-ES"/>
        </w:rPr>
        <w:t>tombes</w:t>
      </w:r>
    </w:p>
    <w:p w14:paraId="3447F7CD" w14:textId="77777777" w:rsidR="00555B16" w:rsidRPr="001A0F46" w:rsidRDefault="00555B16" w:rsidP="009C390B">
      <w:pPr>
        <w:rPr>
          <w:lang w:val="es-ES"/>
        </w:rPr>
      </w:pPr>
    </w:p>
    <w:p w14:paraId="47FA4F09" w14:textId="77777777" w:rsidR="00555B16" w:rsidRPr="00EF2C84" w:rsidRDefault="00555B16" w:rsidP="00DF63BC">
      <w:pPr>
        <w:pStyle w:val="Heading3"/>
      </w:pPr>
      <w:r w:rsidRPr="00EF2C84">
        <w:t>t. 60</w:t>
      </w:r>
    </w:p>
    <w:p w14:paraId="68B6E4C2" w14:textId="77777777" w:rsidR="00555B16" w:rsidRPr="00EF2C84" w:rsidRDefault="00555B16" w:rsidP="009C390B">
      <w:pPr>
        <w:rPr>
          <w:lang w:val="fr-FR"/>
        </w:rPr>
      </w:pPr>
    </w:p>
    <w:p w14:paraId="4B72D42C" w14:textId="77777777" w:rsidR="00555B16" w:rsidRPr="00EF2C84" w:rsidRDefault="00555B16" w:rsidP="009C390B">
      <w:pPr>
        <w:rPr>
          <w:lang w:val="fr-FR"/>
        </w:rPr>
      </w:pPr>
      <w:r w:rsidRPr="00EF2C84">
        <w:rPr>
          <w:lang w:val="fr-FR"/>
        </w:rPr>
        <w:t>Vase caréné, 2 lames de hallebardes, etc. (BIB 2963)</w:t>
      </w:r>
    </w:p>
    <w:p w14:paraId="0F4272D4" w14:textId="77777777" w:rsidR="0087503A" w:rsidRPr="00EF2C84" w:rsidRDefault="0087503A" w:rsidP="009C390B">
      <w:pPr>
        <w:rPr>
          <w:lang w:val="fr-FR"/>
        </w:rPr>
      </w:pPr>
    </w:p>
    <w:p w14:paraId="033BF680" w14:textId="77777777" w:rsidR="0087503A" w:rsidRDefault="0087503A" w:rsidP="00426FF9">
      <w:pPr>
        <w:pStyle w:val="Heading1"/>
      </w:pPr>
      <w:bookmarkStart w:id="3418" w:name="Sit_Carnoet"/>
      <w:r>
        <w:t>CARNOET</w:t>
      </w:r>
    </w:p>
    <w:bookmarkEnd w:id="3418"/>
    <w:p w14:paraId="2E6C4AEB" w14:textId="77777777" w:rsidR="0087503A" w:rsidRPr="00E46AD3" w:rsidRDefault="004857E4" w:rsidP="009C390B">
      <w:pPr>
        <w:rPr>
          <w:sz w:val="20"/>
          <w:lang w:val="fr-FR"/>
        </w:rPr>
      </w:pPr>
      <w:r w:rsidRPr="00E46AD3">
        <w:rPr>
          <w:sz w:val="20"/>
          <w:lang w:val="fr-FR"/>
        </w:rPr>
        <w:t>Forêt de Carnoët</w:t>
      </w:r>
    </w:p>
    <w:p w14:paraId="0B82D89E" w14:textId="77777777" w:rsidR="004857E4" w:rsidRPr="00EF2C84" w:rsidRDefault="004857E4" w:rsidP="009C390B">
      <w:pPr>
        <w:rPr>
          <w:lang w:val="fr-FR"/>
        </w:rPr>
      </w:pPr>
    </w:p>
    <w:p w14:paraId="35BCD534" w14:textId="77777777" w:rsidR="0087503A" w:rsidRDefault="0087503A" w:rsidP="00E46AD3">
      <w:pPr>
        <w:jc w:val="both"/>
        <w:rPr>
          <w:lang w:val="fr-FR"/>
        </w:rPr>
      </w:pPr>
      <w:r w:rsidRPr="004857E4">
        <w:rPr>
          <w:lang w:val="fr-FR"/>
        </w:rPr>
        <w:t>Lothéa (Quimperlé, Finistère). Grand tumulus du Bronze ancien de Bretagne</w:t>
      </w:r>
      <w:r w:rsidR="004857E4" w:rsidRPr="004857E4">
        <w:rPr>
          <w:lang w:val="fr-FR"/>
        </w:rPr>
        <w:t xml:space="preserve">. Mobilier </w:t>
      </w:r>
      <w:r w:rsidR="004857E4">
        <w:rPr>
          <w:lang w:val="fr-FR"/>
        </w:rPr>
        <w:t>NF, Campaniforme (brassard d'archer, flèches à pédoncules et ailerons équarris), BA (poignard, haches)</w:t>
      </w:r>
      <w:r w:rsidRPr="004857E4">
        <w:rPr>
          <w:lang w:val="fr-FR"/>
        </w:rPr>
        <w:t xml:space="preserve"> (BIB 2968)</w:t>
      </w:r>
      <w:r w:rsidR="004857E4">
        <w:rPr>
          <w:lang w:val="fr-FR"/>
        </w:rPr>
        <w:t xml:space="preserve">. 3 grands poignards témoignent de relations avec le NO de l'Espagne </w:t>
      </w:r>
      <w:r w:rsidR="004857E4" w:rsidRPr="004857E4">
        <w:rPr>
          <w:lang w:val="fr-FR"/>
        </w:rPr>
        <w:t>(BIB 2968)</w:t>
      </w:r>
    </w:p>
    <w:p w14:paraId="284C0163" w14:textId="77777777" w:rsidR="004857E4" w:rsidRDefault="004857E4" w:rsidP="009C390B">
      <w:pPr>
        <w:rPr>
          <w:lang w:val="fr-FR"/>
        </w:rPr>
      </w:pPr>
    </w:p>
    <w:p w14:paraId="06DDF01C" w14:textId="77777777" w:rsidR="004857E4" w:rsidRDefault="004857E4" w:rsidP="004857E4">
      <w:pPr>
        <w:pStyle w:val="Heading2"/>
      </w:pPr>
      <w:bookmarkStart w:id="3419" w:name="Sit_Carnoet_poignard"/>
      <w:r>
        <w:t>poignards</w:t>
      </w:r>
    </w:p>
    <w:bookmarkEnd w:id="3419"/>
    <w:p w14:paraId="0B511E0B" w14:textId="77777777" w:rsidR="004857E4" w:rsidRDefault="004857E4" w:rsidP="009C390B">
      <w:pPr>
        <w:rPr>
          <w:lang w:val="fr-FR"/>
        </w:rPr>
      </w:pPr>
    </w:p>
    <w:p w14:paraId="41FA447E" w14:textId="74537A1E" w:rsidR="004857E4" w:rsidRPr="004857E4" w:rsidRDefault="004857E4" w:rsidP="00590459">
      <w:pPr>
        <w:jc w:val="both"/>
        <w:rPr>
          <w:lang w:val="fr-FR"/>
        </w:rPr>
      </w:pPr>
      <w:r w:rsidRPr="004857E4">
        <w:rPr>
          <w:lang w:val="fr-FR"/>
        </w:rPr>
        <w:lastRenderedPageBreak/>
        <w:t xml:space="preserve">Les poignards de Lothéa ont été comparés avec des grandes lames en </w:t>
      </w:r>
      <w:hyperlink r:id="rId8011" w:anchor="Sit_Cuivre" w:history="1">
        <w:r w:rsidR="009A36BA" w:rsidRPr="001E115E">
          <w:rPr>
            <w:rStyle w:val="Hyperlink"/>
            <w:lang w:val="fr-FR"/>
          </w:rPr>
          <w:t>cuivre</w:t>
        </w:r>
      </w:hyperlink>
      <w:r w:rsidR="009A36BA" w:rsidRPr="0032190F">
        <w:rPr>
          <w:lang w:val="fr-FR"/>
        </w:rPr>
        <w:t xml:space="preserve"> </w:t>
      </w:r>
      <w:r w:rsidR="009A36BA">
        <w:rPr>
          <w:lang w:val="fr-FR"/>
        </w:rPr>
        <w:t xml:space="preserve"> </w:t>
      </w:r>
      <w:r w:rsidRPr="004857E4">
        <w:rPr>
          <w:lang w:val="fr-FR"/>
        </w:rPr>
        <w:t xml:space="preserve">arsénié en </w:t>
      </w:r>
      <w:r w:rsidR="009A36BA">
        <w:rPr>
          <w:lang w:val="fr-FR"/>
        </w:rPr>
        <w:t>Europe continentale, en Grande-</w:t>
      </w:r>
      <w:r w:rsidRPr="004857E4">
        <w:rPr>
          <w:lang w:val="fr-FR"/>
        </w:rPr>
        <w:t xml:space="preserve">Bretagne et dans la péninsule ibérique. Cependant seuls les exemplaires ibériques offrent de véritables parallèles par leurs formes et leurs décors (Briard, Mohen, 1974 ; Delibes et al., 1982 ; Gomez de Soto, 1990 ; Brandherm, 2003). Il s’agit notamment de huit poignards regroupés sous le type </w:t>
      </w:r>
      <w:hyperlink r:id="rId8012" w:anchor="Sit_Quinta_Romeira" w:history="1">
        <w:r w:rsidRPr="004857E4">
          <w:rPr>
            <w:rStyle w:val="Hyperlink"/>
            <w:lang w:val="fr-FR"/>
          </w:rPr>
          <w:t>Quinta da Romeira</w:t>
        </w:r>
      </w:hyperlink>
      <w:r>
        <w:rPr>
          <w:lang w:val="fr-FR"/>
        </w:rPr>
        <w:t xml:space="preserve"> </w:t>
      </w:r>
      <w:r w:rsidRPr="004857E4">
        <w:rPr>
          <w:lang w:val="fr-FR"/>
        </w:rPr>
        <w:t>par Dick Brandherm (2003, p. 136-138). (BIB 2968)</w:t>
      </w:r>
    </w:p>
    <w:p w14:paraId="39226DF7" w14:textId="77777777" w:rsidR="00F17416" w:rsidRDefault="00F17416" w:rsidP="00242C0F">
      <w:pPr>
        <w:rPr>
          <w:lang w:val="fr-FR"/>
        </w:rPr>
      </w:pPr>
    </w:p>
    <w:p w14:paraId="78E16E8D" w14:textId="77777777" w:rsidR="004857E4" w:rsidRDefault="004857E4" w:rsidP="00426FF9">
      <w:pPr>
        <w:pStyle w:val="Heading1"/>
      </w:pPr>
      <w:bookmarkStart w:id="3420" w:name="Sit_Cissac"/>
      <w:r>
        <w:t>CISSAC</w:t>
      </w:r>
    </w:p>
    <w:bookmarkEnd w:id="3420"/>
    <w:p w14:paraId="7B5AFE8C" w14:textId="77777777" w:rsidR="004857E4" w:rsidRDefault="004857E4" w:rsidP="00242C0F">
      <w:pPr>
        <w:rPr>
          <w:lang w:val="fr-FR"/>
        </w:rPr>
      </w:pPr>
    </w:p>
    <w:p w14:paraId="6CE42D47" w14:textId="0AE08E03" w:rsidR="004857E4" w:rsidRPr="00A0014D" w:rsidRDefault="004857E4" w:rsidP="00590459">
      <w:pPr>
        <w:jc w:val="both"/>
        <w:rPr>
          <w:lang w:val="fr-FR"/>
        </w:rPr>
      </w:pPr>
      <w:r w:rsidRPr="0032190F">
        <w:rPr>
          <w:lang w:val="fr-FR"/>
        </w:rPr>
        <w:t>Gironde</w:t>
      </w:r>
      <w:r w:rsidR="00184D51">
        <w:rPr>
          <w:lang w:val="fr-FR"/>
        </w:rPr>
        <w:t>. C</w:t>
      </w:r>
      <w:r w:rsidR="00184D51" w:rsidRPr="00184D51">
        <w:rPr>
          <w:lang w:val="fr-FR"/>
        </w:rPr>
        <w:t>e glaive se rapproche des armes ibériques du</w:t>
      </w:r>
      <w:r w:rsidR="00E46AD3">
        <w:rPr>
          <w:lang w:val="fr-FR"/>
        </w:rPr>
        <w:t xml:space="preserve"> </w:t>
      </w:r>
      <w:r w:rsidR="00184D51" w:rsidRPr="00184D51">
        <w:rPr>
          <w:lang w:val="fr-FR"/>
        </w:rPr>
        <w:t xml:space="preserve">type de </w:t>
      </w:r>
      <w:hyperlink r:id="rId8013" w:anchor="Sit_Quinta_Romeira" w:history="1">
        <w:r w:rsidR="00184D51" w:rsidRPr="004857E4">
          <w:rPr>
            <w:rStyle w:val="Hyperlink"/>
            <w:lang w:val="fr-FR"/>
          </w:rPr>
          <w:t>Quinta da Romeira</w:t>
        </w:r>
      </w:hyperlink>
      <w:r w:rsidR="00184D51" w:rsidRPr="00184D51">
        <w:rPr>
          <w:lang w:val="fr-FR"/>
        </w:rPr>
        <w:t>: même type</w:t>
      </w:r>
      <w:r w:rsidR="00E46AD3">
        <w:rPr>
          <w:lang w:val="fr-FR"/>
        </w:rPr>
        <w:t xml:space="preserve"> </w:t>
      </w:r>
      <w:r w:rsidR="00184D51" w:rsidRPr="00184D51">
        <w:rPr>
          <w:lang w:val="fr-FR"/>
        </w:rPr>
        <w:t>de languette  surmontée d’un appendice non</w:t>
      </w:r>
      <w:r w:rsidR="00E46AD3">
        <w:rPr>
          <w:lang w:val="fr-FR"/>
        </w:rPr>
        <w:t xml:space="preserve"> </w:t>
      </w:r>
      <w:r w:rsidR="00184D51" w:rsidRPr="00184D51">
        <w:rPr>
          <w:lang w:val="fr-FR"/>
        </w:rPr>
        <w:t>perforé,   lam</w:t>
      </w:r>
      <w:r w:rsidR="00E46AD3">
        <w:rPr>
          <w:lang w:val="fr-FR"/>
        </w:rPr>
        <w:t>e   étranglée   sous   la   lan</w:t>
      </w:r>
      <w:r w:rsidR="00184D51" w:rsidRPr="00184D51">
        <w:rPr>
          <w:lang w:val="fr-FR"/>
        </w:rPr>
        <w:t>guette</w:t>
      </w:r>
      <w:r w:rsidR="00E46AD3">
        <w:rPr>
          <w:lang w:val="fr-FR"/>
        </w:rPr>
        <w:t xml:space="preserve"> </w:t>
      </w:r>
      <w:r w:rsidR="00184D51" w:rsidRPr="00184D51">
        <w:rPr>
          <w:lang w:val="fr-FR"/>
        </w:rPr>
        <w:t>(Almagro-Gorbea, 1976 ; Coffyn, 1985, p. 13 ;</w:t>
      </w:r>
      <w:r w:rsidR="00E46AD3">
        <w:rPr>
          <w:lang w:val="fr-FR"/>
        </w:rPr>
        <w:t xml:space="preserve"> </w:t>
      </w:r>
      <w:r w:rsidR="00184D51" w:rsidRPr="00184D51">
        <w:rPr>
          <w:lang w:val="fr-FR"/>
        </w:rPr>
        <w:t>Brandherm, 2003 ; Nicolas, 2016). Il est en</w:t>
      </w:r>
      <w:r w:rsidR="00843F87">
        <w:rPr>
          <w:lang w:val="fr-FR"/>
        </w:rPr>
        <w:t xml:space="preserve"> </w:t>
      </w:r>
      <w:r w:rsidR="00184D51" w:rsidRPr="00184D51">
        <w:rPr>
          <w:lang w:val="fr-FR"/>
        </w:rPr>
        <w:t>particulier proche de l’arme de Cuevallusa</w:t>
      </w:r>
      <w:r w:rsidR="00E46AD3">
        <w:rPr>
          <w:lang w:val="fr-FR"/>
        </w:rPr>
        <w:t xml:space="preserve"> </w:t>
      </w:r>
      <w:r w:rsidR="00843F87">
        <w:rPr>
          <w:lang w:val="fr-FR"/>
        </w:rPr>
        <w:t xml:space="preserve">(Ongario, Cantabrie) </w:t>
      </w:r>
      <w:r w:rsidR="00E46AD3">
        <w:rPr>
          <w:lang w:val="fr-FR"/>
        </w:rPr>
        <w:t>(BIB ?)</w:t>
      </w:r>
      <w:r w:rsidR="00843F87">
        <w:rPr>
          <w:lang w:val="fr-FR"/>
        </w:rPr>
        <w:t xml:space="preserve"> v. </w:t>
      </w:r>
      <w:hyperlink r:id="rId8014" w:anchor="Sit_Preixana_thm_epee" w:history="1">
        <w:r w:rsidR="00843F87" w:rsidRPr="00A0014D">
          <w:rPr>
            <w:rStyle w:val="Hyperlink"/>
            <w:lang w:val="fr-FR"/>
          </w:rPr>
          <w:t>Preixana</w:t>
        </w:r>
      </w:hyperlink>
    </w:p>
    <w:p w14:paraId="08A9F6B4" w14:textId="77777777" w:rsidR="004857E4" w:rsidRPr="00A0014D" w:rsidRDefault="004857E4" w:rsidP="00242C0F">
      <w:pPr>
        <w:rPr>
          <w:lang w:val="fr-FR"/>
        </w:rPr>
      </w:pPr>
    </w:p>
    <w:p w14:paraId="7B6A1F3E" w14:textId="77777777" w:rsidR="004857E4" w:rsidRPr="00A0014D" w:rsidRDefault="004857E4" w:rsidP="00426FF9">
      <w:pPr>
        <w:pStyle w:val="Heading1"/>
      </w:pPr>
      <w:bookmarkStart w:id="3421" w:name="Sit_Quinta_Romeira"/>
      <w:r w:rsidRPr="00A0014D">
        <w:t>QUINTA DA ROMEIRA</w:t>
      </w:r>
    </w:p>
    <w:bookmarkEnd w:id="3421"/>
    <w:p w14:paraId="313D9525" w14:textId="77777777" w:rsidR="004857E4" w:rsidRPr="00A0014D" w:rsidRDefault="004857E4" w:rsidP="00242C0F">
      <w:pPr>
        <w:rPr>
          <w:sz w:val="20"/>
          <w:lang w:val="fr-FR"/>
        </w:rPr>
      </w:pPr>
      <w:r w:rsidRPr="00A0014D">
        <w:rPr>
          <w:sz w:val="20"/>
          <w:lang w:val="fr-FR"/>
        </w:rPr>
        <w:t xml:space="preserve">Quinta da Romeira </w:t>
      </w:r>
    </w:p>
    <w:p w14:paraId="228F7D97" w14:textId="77777777" w:rsidR="004857E4" w:rsidRPr="00A0014D" w:rsidRDefault="004857E4" w:rsidP="00242C0F">
      <w:pPr>
        <w:rPr>
          <w:lang w:val="fr-FR"/>
        </w:rPr>
      </w:pPr>
    </w:p>
    <w:p w14:paraId="75D1D8D4" w14:textId="57190E6B" w:rsidR="004857E4" w:rsidRPr="00EF2C84" w:rsidRDefault="004857E4" w:rsidP="00242C0F">
      <w:pPr>
        <w:rPr>
          <w:lang w:val="fr-FR"/>
        </w:rPr>
      </w:pPr>
      <w:r w:rsidRPr="00A0014D">
        <w:rPr>
          <w:lang w:val="fr-FR"/>
        </w:rPr>
        <w:t xml:space="preserve">Le type </w:t>
      </w:r>
      <w:hyperlink r:id="rId8015" w:anchor="Sit_Quinta_Romeira" w:history="1">
        <w:r w:rsidRPr="00A0014D">
          <w:rPr>
            <w:rStyle w:val="Hyperlink"/>
            <w:lang w:val="fr-FR"/>
          </w:rPr>
          <w:t>Quinta da Romeira</w:t>
        </w:r>
      </w:hyperlink>
      <w:r w:rsidRPr="00A0014D">
        <w:rPr>
          <w:lang w:val="fr-FR"/>
        </w:rPr>
        <w:t xml:space="preserve"> se retrouve de la Galice au sud-est de l’Espagne. </w:t>
      </w:r>
      <w:r w:rsidRPr="004857E4">
        <w:rPr>
          <w:lang w:val="fr-FR"/>
        </w:rPr>
        <w:t>(BIB 2968)</w:t>
      </w:r>
      <w:r>
        <w:rPr>
          <w:lang w:val="fr-FR"/>
        </w:rPr>
        <w:t xml:space="preserve"> et à </w:t>
      </w:r>
      <w:hyperlink r:id="rId8016" w:anchor="Sit_Carnoet_poignard" w:history="1">
        <w:r w:rsidRPr="004857E4">
          <w:rPr>
            <w:rStyle w:val="Hyperlink"/>
            <w:lang w:val="fr-FR"/>
          </w:rPr>
          <w:t>Carnoet</w:t>
        </w:r>
      </w:hyperlink>
      <w:r>
        <w:rPr>
          <w:lang w:val="fr-FR"/>
        </w:rPr>
        <w:t xml:space="preserve"> </w:t>
      </w:r>
      <w:r w:rsidRPr="004857E4">
        <w:rPr>
          <w:lang w:val="fr-FR"/>
        </w:rPr>
        <w:t>(BIB 2968)</w:t>
      </w:r>
    </w:p>
    <w:p w14:paraId="0E782817" w14:textId="77777777" w:rsidR="004857E4" w:rsidRPr="00EF2C84" w:rsidRDefault="004857E4" w:rsidP="00242C0F">
      <w:pPr>
        <w:rPr>
          <w:lang w:val="fr-FR"/>
        </w:rPr>
      </w:pPr>
    </w:p>
    <w:p w14:paraId="32A6C390" w14:textId="77777777" w:rsidR="00BB7089" w:rsidRPr="004857E4" w:rsidRDefault="00BB7089" w:rsidP="00426FF9">
      <w:pPr>
        <w:pStyle w:val="Heading1"/>
      </w:pPr>
      <w:bookmarkStart w:id="3422" w:name="Sit_Argar"/>
      <w:r w:rsidRPr="004857E4">
        <w:t>ARGAR (</w:t>
      </w:r>
      <w:r w:rsidR="00385914" w:rsidRPr="004857E4">
        <w:t>EL</w:t>
      </w:r>
      <w:r w:rsidRPr="004857E4">
        <w:t>)</w:t>
      </w:r>
    </w:p>
    <w:bookmarkEnd w:id="3422"/>
    <w:p w14:paraId="42A9308C" w14:textId="77777777" w:rsidR="00BB7089" w:rsidRPr="004857E4" w:rsidRDefault="00BB7089" w:rsidP="00242C0F">
      <w:pPr>
        <w:rPr>
          <w:lang w:val="fr-FR"/>
        </w:rPr>
      </w:pPr>
    </w:p>
    <w:p w14:paraId="6FB83E67" w14:textId="6743AB1A" w:rsidR="0075744C" w:rsidRDefault="0075744C" w:rsidP="00385914">
      <w:pPr>
        <w:jc w:val="both"/>
        <w:rPr>
          <w:lang w:val="fr-FR"/>
        </w:rPr>
      </w:pPr>
      <w:r>
        <w:rPr>
          <w:lang w:val="fr-FR"/>
        </w:rPr>
        <w:t>El Argar (</w:t>
      </w:r>
      <w:r w:rsidR="00D77C8E">
        <w:rPr>
          <w:lang w:val="fr-FR"/>
        </w:rPr>
        <w:t xml:space="preserve">Antas, Almeria, </w:t>
      </w:r>
      <w:r>
        <w:rPr>
          <w:lang w:val="fr-FR"/>
        </w:rPr>
        <w:t>A</w:t>
      </w:r>
      <w:r w:rsidR="00BB7089" w:rsidRPr="0032190F">
        <w:rPr>
          <w:lang w:val="fr-FR"/>
        </w:rPr>
        <w:t>ndalousie</w:t>
      </w:r>
      <w:r>
        <w:rPr>
          <w:lang w:val="fr-FR"/>
        </w:rPr>
        <w:t xml:space="preserve">) </w:t>
      </w:r>
      <w:r w:rsidR="00BB7089" w:rsidRPr="0032190F">
        <w:rPr>
          <w:lang w:val="fr-FR"/>
        </w:rPr>
        <w:t>donne son nom à la culture d</w:t>
      </w:r>
      <w:hyperlink r:id="rId8017" w:anchor="Cul_Argar" w:history="1">
        <w:r w:rsidR="00BB7089" w:rsidRPr="0032190F">
          <w:rPr>
            <w:rStyle w:val="Hyperlink"/>
            <w:lang w:val="fr-FR"/>
          </w:rPr>
          <w:t>’Argar</w:t>
        </w:r>
      </w:hyperlink>
      <w:r>
        <w:rPr>
          <w:lang w:val="fr-FR"/>
        </w:rPr>
        <w:t xml:space="preserve"> (SS BIB)</w:t>
      </w:r>
      <w:r w:rsidR="00D77C8E">
        <w:rPr>
          <w:lang w:val="fr-FR"/>
        </w:rPr>
        <w:t xml:space="preserve"> </w:t>
      </w:r>
      <w:r>
        <w:rPr>
          <w:lang w:val="fr-FR"/>
        </w:rPr>
        <w:t>C'</w:t>
      </w:r>
      <w:r w:rsidR="00BB7089" w:rsidRPr="0032190F">
        <w:rPr>
          <w:lang w:val="fr-FR"/>
        </w:rPr>
        <w:t xml:space="preserve">est un petit plateau dominant le Rion Antas, à </w:t>
      </w:r>
      <w:smartTag w:uri="urn:schemas-microsoft-com:office:smarttags" w:element="metricconverter">
        <w:smartTagPr>
          <w:attr w:name="ProductID" w:val="12 km"/>
        </w:smartTagPr>
        <w:r w:rsidR="00BB7089" w:rsidRPr="0032190F">
          <w:rPr>
            <w:lang w:val="fr-FR"/>
          </w:rPr>
          <w:t>12 km</w:t>
        </w:r>
      </w:smartTag>
      <w:r w:rsidR="00BB7089" w:rsidRPr="0032190F">
        <w:rPr>
          <w:lang w:val="fr-FR"/>
        </w:rPr>
        <w:t xml:space="preserve"> de la mer. </w:t>
      </w:r>
      <w:r w:rsidR="001B5DAE" w:rsidRPr="0032190F">
        <w:rPr>
          <w:lang w:val="fr-FR"/>
        </w:rPr>
        <w:t xml:space="preserve">L’habitat d’une quarantaine d’établissements de même nature, est dispersé sur une frange côtière d’environ </w:t>
      </w:r>
      <w:smartTag w:uri="urn:schemas-microsoft-com:office:smarttags" w:element="metricconverter">
        <w:smartTagPr>
          <w:attr w:name="ProductID" w:val="75 km"/>
        </w:smartTagPr>
        <w:r w:rsidR="001B5DAE" w:rsidRPr="0032190F">
          <w:rPr>
            <w:lang w:val="fr-FR"/>
          </w:rPr>
          <w:t>75 km</w:t>
        </w:r>
      </w:smartTag>
      <w:r w:rsidR="001B5DAE" w:rsidRPr="0032190F">
        <w:rPr>
          <w:lang w:val="fr-FR"/>
        </w:rPr>
        <w:t xml:space="preserve"> de long (</w:t>
      </w:r>
      <w:r w:rsidR="0070027E" w:rsidRPr="0032190F">
        <w:rPr>
          <w:lang w:val="fr-FR"/>
        </w:rPr>
        <w:t>BIB</w:t>
      </w:r>
      <w:r w:rsidR="001B5DAE" w:rsidRPr="0032190F">
        <w:rPr>
          <w:lang w:val="fr-FR"/>
        </w:rPr>
        <w:t xml:space="preserve"> 101 p. 21).</w:t>
      </w:r>
      <w:r w:rsidR="00D77C8E">
        <w:rPr>
          <w:lang w:val="fr-FR"/>
        </w:rPr>
        <w:t xml:space="preserve"> </w:t>
      </w:r>
      <w:r>
        <w:rPr>
          <w:lang w:val="fr-FR"/>
        </w:rPr>
        <w:t xml:space="preserve">v. </w:t>
      </w:r>
      <w:hyperlink r:id="rId8018" w:anchor="Sit_Alfarrobeira" w:history="1">
        <w:r w:rsidRPr="00D77C8E">
          <w:rPr>
            <w:rStyle w:val="Hyperlink"/>
            <w:lang w:val="fr-FR"/>
          </w:rPr>
          <w:t>Alfarrobeira</w:t>
        </w:r>
      </w:hyperlink>
    </w:p>
    <w:p w14:paraId="0A3EE391" w14:textId="2BA7C6A9" w:rsidR="00D77C8E" w:rsidRDefault="00D77C8E" w:rsidP="00D77C8E">
      <w:pPr>
        <w:jc w:val="both"/>
        <w:rPr>
          <w:lang w:val="fr-FR"/>
        </w:rPr>
      </w:pPr>
      <w:r>
        <w:rPr>
          <w:lang w:val="fr-FR"/>
        </w:rPr>
        <w:t>A</w:t>
      </w:r>
      <w:r w:rsidRPr="0032190F">
        <w:rPr>
          <w:lang w:val="fr-FR"/>
        </w:rPr>
        <w:t xml:space="preserve"> livré une hallebarde et une épée du </w:t>
      </w:r>
      <w:r w:rsidR="00EC349C">
        <w:rPr>
          <w:lang w:val="fr-FR"/>
        </w:rPr>
        <w:t>BA</w:t>
      </w:r>
      <w:r w:rsidRPr="0032190F">
        <w:rPr>
          <w:lang w:val="fr-FR"/>
        </w:rPr>
        <w:t xml:space="preserve"> et/ou du Campaniforme</w:t>
      </w:r>
      <w:r>
        <w:rPr>
          <w:lang w:val="fr-FR"/>
        </w:rPr>
        <w:t xml:space="preserve"> </w:t>
      </w:r>
      <w:r w:rsidRPr="0032190F">
        <w:rPr>
          <w:lang w:val="fr-FR"/>
        </w:rPr>
        <w:t>(Barcelo, com. pers).</w:t>
      </w:r>
      <w:r w:rsidRPr="00D77C8E">
        <w:rPr>
          <w:lang w:val="fr-FR"/>
        </w:rPr>
        <w:t xml:space="preserve"> </w:t>
      </w:r>
      <w:r w:rsidRPr="0032190F">
        <w:rPr>
          <w:lang w:val="fr-FR"/>
        </w:rPr>
        <w:t xml:space="preserve">Issus de ce site [??], des éléments en argent furent découverts en France : rivets de </w:t>
      </w:r>
      <w:hyperlink r:id="rId8019" w:anchor="Sit_Cissac" w:history="1">
        <w:r w:rsidRPr="004857E4">
          <w:rPr>
            <w:rStyle w:val="Hyperlink"/>
            <w:lang w:val="fr-FR"/>
          </w:rPr>
          <w:t>Cissac</w:t>
        </w:r>
      </w:hyperlink>
      <w:r w:rsidR="004857E4" w:rsidRPr="004857E4">
        <w:rPr>
          <w:lang w:val="fr-FR"/>
        </w:rPr>
        <w:t xml:space="preserve"> </w:t>
      </w:r>
      <w:r w:rsidRPr="0032190F">
        <w:rPr>
          <w:lang w:val="fr-FR"/>
        </w:rPr>
        <w:t xml:space="preserve">et bracelets de </w:t>
      </w:r>
      <w:hyperlink r:id="rId8020" w:anchor="Sit_Carnoet" w:history="1">
        <w:r w:rsidRPr="004857E4">
          <w:rPr>
            <w:rStyle w:val="Hyperlink"/>
            <w:lang w:val="fr-FR"/>
          </w:rPr>
          <w:t>Carnoët</w:t>
        </w:r>
      </w:hyperlink>
      <w:r w:rsidRPr="0032190F">
        <w:rPr>
          <w:lang w:val="fr-FR"/>
        </w:rPr>
        <w:t xml:space="preserve">, (BIB 154 p. 238) </w:t>
      </w:r>
    </w:p>
    <w:p w14:paraId="29ACE5C1" w14:textId="77777777" w:rsidR="002B3D59" w:rsidRDefault="002B3D59" w:rsidP="00D77C8E">
      <w:pPr>
        <w:jc w:val="both"/>
        <w:rPr>
          <w:lang w:val="fr-FR"/>
        </w:rPr>
      </w:pPr>
    </w:p>
    <w:p w14:paraId="68F6D9CE" w14:textId="77777777" w:rsidR="00D77C8E" w:rsidRDefault="002B3D59" w:rsidP="00385914">
      <w:pPr>
        <w:jc w:val="both"/>
        <w:rPr>
          <w:lang w:val="fr-FR"/>
        </w:rPr>
      </w:pPr>
      <w:r>
        <w:rPr>
          <w:lang w:val="fr-FR"/>
        </w:rPr>
        <w:t>épée (BIB 2966)</w:t>
      </w:r>
    </w:p>
    <w:p w14:paraId="610E929E" w14:textId="77777777" w:rsidR="0075744C" w:rsidRDefault="0075744C" w:rsidP="00385914">
      <w:pPr>
        <w:jc w:val="both"/>
        <w:rPr>
          <w:lang w:val="fr-FR"/>
        </w:rPr>
      </w:pPr>
    </w:p>
    <w:p w14:paraId="071BAEFD" w14:textId="77777777" w:rsidR="0075744C" w:rsidRDefault="00DF63BC" w:rsidP="0075744C">
      <w:pPr>
        <w:pStyle w:val="Heading2"/>
      </w:pPr>
      <w:bookmarkStart w:id="3423" w:name="Sit_Argar_necr"/>
      <w:r>
        <w:t>n</w:t>
      </w:r>
      <w:r w:rsidR="0075744C">
        <w:t>écropole</w:t>
      </w:r>
    </w:p>
    <w:bookmarkEnd w:id="3423"/>
    <w:p w14:paraId="4C14CF7D" w14:textId="77777777" w:rsidR="0075744C" w:rsidRPr="0032190F" w:rsidRDefault="0075744C" w:rsidP="00385914">
      <w:pPr>
        <w:jc w:val="both"/>
        <w:rPr>
          <w:lang w:val="fr-FR"/>
        </w:rPr>
      </w:pPr>
    </w:p>
    <w:p w14:paraId="5568D55C" w14:textId="77777777" w:rsidR="008D4056" w:rsidRDefault="00BB7089" w:rsidP="00385914">
      <w:pPr>
        <w:jc w:val="both"/>
        <w:rPr>
          <w:lang w:val="fr-FR"/>
        </w:rPr>
      </w:pPr>
      <w:r w:rsidRPr="0032190F">
        <w:rPr>
          <w:lang w:val="fr-FR"/>
        </w:rPr>
        <w:t>Une grande nécropole y fut découverte</w:t>
      </w:r>
      <w:r w:rsidR="001B5DAE" w:rsidRPr="0032190F">
        <w:rPr>
          <w:lang w:val="fr-FR"/>
        </w:rPr>
        <w:t xml:space="preserve"> qui montre un changement des mœurs en Ibérie aux environs de 2000 à 1800 av. J.-C. faisant suite au</w:t>
      </w:r>
      <w:r w:rsidR="00385914" w:rsidRPr="0032190F">
        <w:rPr>
          <w:lang w:val="fr-FR"/>
        </w:rPr>
        <w:t>x</w:t>
      </w:r>
      <w:r w:rsidR="001B5DAE" w:rsidRPr="0032190F">
        <w:rPr>
          <w:lang w:val="fr-FR"/>
        </w:rPr>
        <w:t xml:space="preserve"> développement</w:t>
      </w:r>
      <w:r w:rsidR="00385914" w:rsidRPr="0032190F">
        <w:rPr>
          <w:lang w:val="fr-FR"/>
        </w:rPr>
        <w:t>s</w:t>
      </w:r>
      <w:r w:rsidR="001B5DAE" w:rsidRPr="0032190F">
        <w:rPr>
          <w:lang w:val="fr-FR"/>
        </w:rPr>
        <w:t xml:space="preserve"> de la métallurgie qui entraine la spécialisation du travail ; les </w:t>
      </w:r>
      <w:r w:rsidR="001B5DAE" w:rsidRPr="0032190F">
        <w:rPr>
          <w:i/>
          <w:lang w:val="fr-FR"/>
        </w:rPr>
        <w:t>toloi</w:t>
      </w:r>
      <w:r w:rsidR="001B5DAE" w:rsidRPr="0032190F">
        <w:rPr>
          <w:lang w:val="fr-FR"/>
        </w:rPr>
        <w:t>, grandes tombes collectives sont remplacées par des tombes individuelles sous tumulus au centre desquels les individ</w:t>
      </w:r>
      <w:r w:rsidR="00EB4773" w:rsidRPr="0032190F">
        <w:rPr>
          <w:lang w:val="fr-FR"/>
        </w:rPr>
        <w:t>us sont placés dans des coffres ou des urnes accompagnés de dépôts d’objets métalliques : bijou</w:t>
      </w:r>
      <w:r w:rsidR="00385914" w:rsidRPr="0032190F">
        <w:rPr>
          <w:lang w:val="fr-FR"/>
        </w:rPr>
        <w:t>x</w:t>
      </w:r>
      <w:r w:rsidR="00EB4773" w:rsidRPr="0032190F">
        <w:rPr>
          <w:lang w:val="fr-FR"/>
        </w:rPr>
        <w:t xml:space="preserve"> (diadème à palette, petites torsades, colliers filiformes à enroulement, perles), ar</w:t>
      </w:r>
      <w:r w:rsidR="00385914" w:rsidRPr="0032190F">
        <w:rPr>
          <w:lang w:val="fr-FR"/>
        </w:rPr>
        <w:t>mes (poignards à rivets, halleba</w:t>
      </w:r>
      <w:r w:rsidR="00EB4773" w:rsidRPr="0032190F">
        <w:rPr>
          <w:lang w:val="fr-FR"/>
        </w:rPr>
        <w:t>rdes)</w:t>
      </w:r>
      <w:r w:rsidR="001B5DAE" w:rsidRPr="0032190F">
        <w:rPr>
          <w:lang w:val="fr-FR"/>
        </w:rPr>
        <w:t xml:space="preserve"> (</w:t>
      </w:r>
      <w:r w:rsidR="0070027E" w:rsidRPr="0032190F">
        <w:rPr>
          <w:lang w:val="fr-FR"/>
        </w:rPr>
        <w:t>BIB</w:t>
      </w:r>
      <w:r w:rsidR="001B5DAE" w:rsidRPr="0032190F">
        <w:rPr>
          <w:lang w:val="fr-FR"/>
        </w:rPr>
        <w:t xml:space="preserve"> 101 p. 21</w:t>
      </w:r>
      <w:r w:rsidR="00EB4773" w:rsidRPr="0032190F">
        <w:rPr>
          <w:lang w:val="fr-FR"/>
        </w:rPr>
        <w:t>-23</w:t>
      </w:r>
      <w:r w:rsidR="001B5DAE" w:rsidRPr="0032190F">
        <w:rPr>
          <w:lang w:val="fr-FR"/>
        </w:rPr>
        <w:t xml:space="preserve">). </w:t>
      </w:r>
    </w:p>
    <w:p w14:paraId="31CE1A4A" w14:textId="77777777" w:rsidR="00EC349C" w:rsidRDefault="00EC349C" w:rsidP="00385914">
      <w:pPr>
        <w:jc w:val="both"/>
        <w:rPr>
          <w:lang w:val="fr-FR"/>
        </w:rPr>
      </w:pPr>
      <w:r>
        <w:rPr>
          <w:lang w:val="fr-FR"/>
        </w:rPr>
        <w:t>Grande concentration de perles en serpentinite (BIB 3074)</w:t>
      </w:r>
    </w:p>
    <w:p w14:paraId="4AD369FD" w14:textId="77777777" w:rsidR="00F17416" w:rsidRDefault="00F17416" w:rsidP="00385914">
      <w:pPr>
        <w:jc w:val="both"/>
        <w:rPr>
          <w:lang w:val="fr-FR"/>
        </w:rPr>
      </w:pPr>
    </w:p>
    <w:p w14:paraId="2B95F856" w14:textId="77777777" w:rsidR="00F17416" w:rsidRDefault="00F17416" w:rsidP="00F17416">
      <w:pPr>
        <w:pStyle w:val="Heading3"/>
      </w:pPr>
      <w:bookmarkStart w:id="3424" w:name="Sit_Argar_necr_t575"/>
      <w:r>
        <w:t>t_575</w:t>
      </w:r>
    </w:p>
    <w:bookmarkEnd w:id="3424"/>
    <w:p w14:paraId="3364C486" w14:textId="77777777" w:rsidR="00F17416" w:rsidRPr="00584291" w:rsidRDefault="00F17416" w:rsidP="00F17416">
      <w:pPr>
        <w:rPr>
          <w:lang w:val="fr-FR"/>
        </w:rPr>
      </w:pPr>
      <w:r w:rsidRPr="00584291">
        <w:rPr>
          <w:lang w:val="fr-FR"/>
        </w:rPr>
        <w:t>Argar II-III (ca. 2000-1800)(BIB 2172)</w:t>
      </w:r>
    </w:p>
    <w:p w14:paraId="3BD414E2" w14:textId="77777777" w:rsidR="00F17416" w:rsidRPr="00584291" w:rsidRDefault="00F17416" w:rsidP="00F17416">
      <w:pPr>
        <w:rPr>
          <w:lang w:val="fr-FR"/>
        </w:rPr>
      </w:pPr>
    </w:p>
    <w:p w14:paraId="5231F186" w14:textId="26A1B266" w:rsidR="00F17416" w:rsidRPr="00F17416" w:rsidRDefault="003E4A9E" w:rsidP="00DF63BC">
      <w:pPr>
        <w:jc w:val="both"/>
        <w:rPr>
          <w:lang w:val="fr-FR"/>
        </w:rPr>
      </w:pPr>
      <w:r>
        <w:rPr>
          <w:lang w:val="fr-FR"/>
        </w:rPr>
        <w:t xml:space="preserve">Tombe à incinération d'un adulte-sénile (35-50 ans) </w:t>
      </w:r>
      <w:r w:rsidRPr="00F17416">
        <w:rPr>
          <w:lang w:val="fr-FR"/>
        </w:rPr>
        <w:t>(BIB 2172)</w:t>
      </w:r>
      <w:r>
        <w:rPr>
          <w:lang w:val="fr-FR"/>
        </w:rPr>
        <w:t xml:space="preserve">. </w:t>
      </w:r>
      <w:r w:rsidR="00F17416">
        <w:rPr>
          <w:lang w:val="fr-FR"/>
        </w:rPr>
        <w:t>h</w:t>
      </w:r>
      <w:r w:rsidR="00F17416" w:rsidRPr="00D44B2F">
        <w:rPr>
          <w:lang w:val="fr-FR"/>
        </w:rPr>
        <w:t xml:space="preserve">allebarde de type </w:t>
      </w:r>
      <w:hyperlink r:id="rId8021" w:anchor="Typ_Arm_Hallebardes_typ_Montejicar" w:history="1">
        <w:r w:rsidR="00F17416" w:rsidRPr="0064275C">
          <w:rPr>
            <w:rStyle w:val="Hyperlink"/>
            <w:szCs w:val="18"/>
            <w:lang w:val="fr-FR" w:eastAsia="en-GB"/>
          </w:rPr>
          <w:t>Montejicar</w:t>
        </w:r>
      </w:hyperlink>
      <w:r w:rsidR="00F17416">
        <w:rPr>
          <w:szCs w:val="18"/>
          <w:lang w:val="fr-FR" w:eastAsia="en-GB"/>
        </w:rPr>
        <w:t xml:space="preserve"> </w:t>
      </w:r>
      <w:r w:rsidR="00F17416" w:rsidRPr="00F17416">
        <w:rPr>
          <w:lang w:val="fr-FR"/>
        </w:rPr>
        <w:t xml:space="preserve">associée à un homme de 35-50 ans </w:t>
      </w:r>
      <w:r w:rsidR="00F17416" w:rsidRPr="00F17416">
        <w:rPr>
          <w:szCs w:val="20"/>
          <w:lang w:val="fr-FR" w:eastAsia="en-GB"/>
        </w:rPr>
        <w:t>(Castro et alii, 1993/94: 93)</w:t>
      </w:r>
      <w:r w:rsidR="00F17416" w:rsidRPr="00F17416">
        <w:rPr>
          <w:lang w:val="fr-FR"/>
        </w:rPr>
        <w:t xml:space="preserve"> (BIB 2172)</w:t>
      </w:r>
      <w:r w:rsidR="00F17416">
        <w:rPr>
          <w:lang w:val="fr-FR"/>
        </w:rPr>
        <w:t xml:space="preserve">. </w:t>
      </w:r>
      <w:r>
        <w:rPr>
          <w:lang w:val="fr-FR"/>
        </w:rPr>
        <w:t xml:space="preserve">Associé à un poignard </w:t>
      </w:r>
      <w:r>
        <w:rPr>
          <w:lang w:val="fr-FR"/>
        </w:rPr>
        <w:lastRenderedPageBreak/>
        <w:t xml:space="preserve">à rivets en argent et bracelets spiraliques (BIB 2172) </w:t>
      </w:r>
      <w:r w:rsidR="00F17416">
        <w:rPr>
          <w:lang w:val="fr-FR"/>
        </w:rPr>
        <w:t xml:space="preserve">Cette hallebarde peut être comparée à celle de la </w:t>
      </w:r>
      <w:r w:rsidR="00F17416" w:rsidRPr="00D44B2F">
        <w:rPr>
          <w:lang w:val="fr-FR"/>
        </w:rPr>
        <w:t xml:space="preserve">stèle </w:t>
      </w:r>
      <w:hyperlink r:id="rId8022" w:anchor="Sit_Passadeiras_1" w:history="1">
        <w:r w:rsidR="00F17416" w:rsidRPr="00AB2DA6">
          <w:rPr>
            <w:rStyle w:val="Hyperlink"/>
            <w:lang w:val="fr-FR"/>
          </w:rPr>
          <w:t>Passadeiras 1</w:t>
        </w:r>
      </w:hyperlink>
      <w:r w:rsidR="00F17416">
        <w:rPr>
          <w:lang w:val="fr-FR"/>
        </w:rPr>
        <w:t xml:space="preserve"> </w:t>
      </w:r>
      <w:r w:rsidR="00F17416" w:rsidRPr="00D44B2F">
        <w:rPr>
          <w:lang w:val="fr-FR"/>
        </w:rPr>
        <w:t>(BIB 2172)</w:t>
      </w:r>
    </w:p>
    <w:p w14:paraId="610B9032" w14:textId="77777777" w:rsidR="00B17969" w:rsidRDefault="00B17969" w:rsidP="00385914">
      <w:pPr>
        <w:jc w:val="both"/>
        <w:rPr>
          <w:lang w:val="fr-FR"/>
        </w:rPr>
      </w:pPr>
    </w:p>
    <w:p w14:paraId="13A7CB4C" w14:textId="77777777" w:rsidR="00D77C8E" w:rsidRDefault="00D77C8E" w:rsidP="00D77C8E">
      <w:pPr>
        <w:pStyle w:val="Heading2"/>
      </w:pPr>
      <w:r>
        <w:t>Périodisation</w:t>
      </w:r>
    </w:p>
    <w:p w14:paraId="272EE320" w14:textId="77777777" w:rsidR="00D77C8E" w:rsidRDefault="00D77C8E" w:rsidP="00385914">
      <w:pPr>
        <w:jc w:val="both"/>
        <w:rPr>
          <w:lang w:val="fr-FR"/>
        </w:rPr>
      </w:pPr>
    </w:p>
    <w:p w14:paraId="4CCC0529" w14:textId="77777777" w:rsidR="0075744C" w:rsidRDefault="0075744C" w:rsidP="00385914">
      <w:pPr>
        <w:jc w:val="both"/>
        <w:rPr>
          <w:lang w:val="fr-FR"/>
        </w:rPr>
      </w:pPr>
      <w:r w:rsidRPr="0032190F">
        <w:rPr>
          <w:lang w:val="fr-FR"/>
        </w:rPr>
        <w:t>La fin de l’occupation du site se produit vers 1500 BC à cause d’une crise climatique (Barcelo, com. pers)</w:t>
      </w:r>
    </w:p>
    <w:p w14:paraId="49EEDB1F" w14:textId="77777777" w:rsidR="00D046E5" w:rsidRDefault="00D046E5" w:rsidP="00385914">
      <w:pPr>
        <w:jc w:val="both"/>
        <w:rPr>
          <w:lang w:val="fr-FR"/>
        </w:rPr>
      </w:pPr>
    </w:p>
    <w:p w14:paraId="6B591D4F" w14:textId="77777777" w:rsidR="00D046E5" w:rsidRPr="0032190F" w:rsidRDefault="00D046E5" w:rsidP="00426FF9">
      <w:pPr>
        <w:pStyle w:val="Heading1"/>
      </w:pPr>
      <w:bookmarkStart w:id="3425" w:name="Sit_Gatas"/>
      <w:r>
        <w:t>GATAS</w:t>
      </w:r>
    </w:p>
    <w:bookmarkEnd w:id="3425"/>
    <w:p w14:paraId="54C652DD" w14:textId="77777777" w:rsidR="00385914" w:rsidRDefault="00385914" w:rsidP="00385914">
      <w:pPr>
        <w:jc w:val="both"/>
        <w:rPr>
          <w:lang w:val="fr-FR"/>
        </w:rPr>
      </w:pPr>
    </w:p>
    <w:p w14:paraId="5765C92B" w14:textId="2610810C" w:rsidR="00D046E5" w:rsidRDefault="00D046E5" w:rsidP="00385914">
      <w:pPr>
        <w:jc w:val="both"/>
        <w:rPr>
          <w:lang w:val="fr-FR"/>
        </w:rPr>
      </w:pPr>
      <w:r w:rsidRPr="00D046E5">
        <w:rPr>
          <w:lang w:val="fr-FR"/>
        </w:rPr>
        <w:t xml:space="preserve">Gatas (Turre, Almeria) dans le bassin de Vera. culture d' </w:t>
      </w:r>
      <w:hyperlink r:id="rId8023" w:anchor="Cul_Argar" w:history="1">
        <w:r w:rsidRPr="00D046E5">
          <w:rPr>
            <w:rStyle w:val="Hyperlink"/>
            <w:lang w:val="fr-FR"/>
          </w:rPr>
          <w:t>Argar</w:t>
        </w:r>
      </w:hyperlink>
      <w:r w:rsidRPr="00D046E5">
        <w:rPr>
          <w:lang w:val="fr-FR"/>
        </w:rPr>
        <w:t>. Occupation dès le Campaniforme (BIB 2966)</w:t>
      </w:r>
    </w:p>
    <w:p w14:paraId="76E34B23" w14:textId="77777777" w:rsidR="00C25FCA" w:rsidRDefault="00C25FCA" w:rsidP="00385914">
      <w:pPr>
        <w:jc w:val="both"/>
        <w:rPr>
          <w:lang w:val="fr-FR"/>
        </w:rPr>
      </w:pPr>
    </w:p>
    <w:p w14:paraId="08C679BA" w14:textId="77777777" w:rsidR="00C25FCA" w:rsidRDefault="00C25FCA" w:rsidP="00385914">
      <w:pPr>
        <w:jc w:val="both"/>
        <w:rPr>
          <w:lang w:val="fr-FR"/>
        </w:rPr>
      </w:pPr>
      <w:r>
        <w:rPr>
          <w:lang w:val="fr-FR"/>
        </w:rPr>
        <w:t xml:space="preserve">Les restes fauniques et produits de la mer (mollusques) sont plus importants dans les terrasses supérieures que dans les terrasses inférieures </w:t>
      </w:r>
      <w:r w:rsidRPr="00D046E5">
        <w:rPr>
          <w:lang w:val="fr-FR"/>
        </w:rPr>
        <w:t>(BIB 2966)</w:t>
      </w:r>
    </w:p>
    <w:p w14:paraId="4138795C" w14:textId="77777777" w:rsidR="00D046E5" w:rsidRDefault="00D046E5" w:rsidP="00385914">
      <w:pPr>
        <w:jc w:val="both"/>
        <w:rPr>
          <w:lang w:val="fr-FR"/>
        </w:rPr>
      </w:pPr>
    </w:p>
    <w:p w14:paraId="2E949F61" w14:textId="77777777" w:rsidR="00D046E5" w:rsidRDefault="00D046E5" w:rsidP="00D046E5">
      <w:pPr>
        <w:pStyle w:val="Heading2"/>
      </w:pPr>
      <w:r>
        <w:t>tombes</w:t>
      </w:r>
    </w:p>
    <w:p w14:paraId="16B327BB" w14:textId="77777777" w:rsidR="00D046E5" w:rsidRDefault="00D046E5" w:rsidP="00D046E5">
      <w:pPr>
        <w:rPr>
          <w:lang w:val="fr-FR"/>
        </w:rPr>
      </w:pPr>
    </w:p>
    <w:p w14:paraId="7207DC17" w14:textId="77777777" w:rsidR="00D046E5" w:rsidRDefault="00D046E5" w:rsidP="00D046E5">
      <w:pPr>
        <w:pStyle w:val="Heading3"/>
      </w:pPr>
      <w:r>
        <w:t>t. 41</w:t>
      </w:r>
    </w:p>
    <w:p w14:paraId="3293502C" w14:textId="77777777" w:rsidR="00D046E5" w:rsidRDefault="00D046E5" w:rsidP="00D046E5">
      <w:pPr>
        <w:rPr>
          <w:lang w:val="fr-FR"/>
        </w:rPr>
      </w:pPr>
    </w:p>
    <w:p w14:paraId="58777E86" w14:textId="77777777" w:rsidR="00D046E5" w:rsidRPr="00D046E5" w:rsidRDefault="00D046E5" w:rsidP="00D046E5">
      <w:pPr>
        <w:rPr>
          <w:lang w:val="fr-FR"/>
        </w:rPr>
      </w:pPr>
      <w:r>
        <w:rPr>
          <w:lang w:val="fr-FR"/>
        </w:rPr>
        <w:t xml:space="preserve">Adulte avec une hallebarde, un poignard (a small dagger) et de la céramique carénée </w:t>
      </w:r>
      <w:r w:rsidRPr="00D046E5">
        <w:rPr>
          <w:lang w:val="fr-FR"/>
        </w:rPr>
        <w:t>(BIB 2966)</w:t>
      </w:r>
    </w:p>
    <w:p w14:paraId="7B3DD303" w14:textId="77777777" w:rsidR="00D046E5" w:rsidRDefault="00D046E5" w:rsidP="00385914">
      <w:pPr>
        <w:jc w:val="both"/>
        <w:rPr>
          <w:lang w:val="fr-FR"/>
        </w:rPr>
      </w:pPr>
    </w:p>
    <w:p w14:paraId="0DD50F5B" w14:textId="77777777" w:rsidR="00D046E5" w:rsidRDefault="00D046E5" w:rsidP="00D046E5">
      <w:pPr>
        <w:pStyle w:val="Heading3"/>
      </w:pPr>
      <w:r>
        <w:t>t. 42</w:t>
      </w:r>
    </w:p>
    <w:p w14:paraId="41BAD3E0" w14:textId="1BF49B7C" w:rsidR="00D046E5" w:rsidRPr="00D046E5" w:rsidRDefault="00D046E5" w:rsidP="00D046E5">
      <w:pPr>
        <w:rPr>
          <w:lang w:val="fr-FR"/>
        </w:rPr>
      </w:pPr>
      <w:r>
        <w:rPr>
          <w:lang w:val="fr-FR"/>
        </w:rPr>
        <w:t>Plus ancienne date d'un contexte funéraire d'</w:t>
      </w:r>
      <w:hyperlink r:id="rId8024" w:anchor="Cul_Argar" w:history="1">
        <w:r w:rsidRPr="00D046E5">
          <w:rPr>
            <w:rStyle w:val="Hyperlink"/>
            <w:lang w:val="fr-FR"/>
          </w:rPr>
          <w:t>Argar</w:t>
        </w:r>
      </w:hyperlink>
      <w:r w:rsidRPr="00D046E5">
        <w:rPr>
          <w:lang w:val="fr-FR"/>
        </w:rPr>
        <w:t xml:space="preserve"> (BIB 2966)</w:t>
      </w:r>
    </w:p>
    <w:p w14:paraId="375F0C98" w14:textId="77777777" w:rsidR="00D046E5" w:rsidRPr="00D046E5" w:rsidRDefault="00D046E5" w:rsidP="00385914">
      <w:pPr>
        <w:jc w:val="both"/>
        <w:rPr>
          <w:lang w:val="fr-FR"/>
        </w:rPr>
      </w:pPr>
    </w:p>
    <w:p w14:paraId="5473035A" w14:textId="77777777" w:rsidR="00D046E5" w:rsidRPr="00426FF9" w:rsidRDefault="00D046E5" w:rsidP="00426FF9">
      <w:pPr>
        <w:pStyle w:val="Heading1"/>
        <w:rPr>
          <w:lang w:val="es-ES"/>
        </w:rPr>
      </w:pPr>
      <w:bookmarkStart w:id="3426" w:name="Sit_Oficio"/>
      <w:r w:rsidRPr="00426FF9">
        <w:rPr>
          <w:lang w:val="es-ES"/>
        </w:rPr>
        <w:t>OFICIO</w:t>
      </w:r>
    </w:p>
    <w:bookmarkEnd w:id="3426"/>
    <w:p w14:paraId="5B546F42" w14:textId="77777777" w:rsidR="00D046E5" w:rsidRPr="001B3402" w:rsidRDefault="00D046E5" w:rsidP="00385914">
      <w:pPr>
        <w:jc w:val="both"/>
        <w:rPr>
          <w:sz w:val="20"/>
          <w:lang w:val="es-ES"/>
        </w:rPr>
      </w:pPr>
      <w:r w:rsidRPr="001B3402">
        <w:rPr>
          <w:sz w:val="20"/>
          <w:lang w:val="es-ES"/>
        </w:rPr>
        <w:t>E</w:t>
      </w:r>
      <w:r w:rsidR="00467DA3">
        <w:rPr>
          <w:sz w:val="20"/>
          <w:lang w:val="es-ES"/>
        </w:rPr>
        <w:t>l</w:t>
      </w:r>
      <w:r w:rsidRPr="001B3402">
        <w:rPr>
          <w:sz w:val="20"/>
          <w:lang w:val="es-ES"/>
        </w:rPr>
        <w:t xml:space="preserve"> Oficio</w:t>
      </w:r>
    </w:p>
    <w:p w14:paraId="513D0F77" w14:textId="77777777" w:rsidR="00D046E5" w:rsidRPr="001B3402" w:rsidRDefault="00D046E5" w:rsidP="00385914">
      <w:pPr>
        <w:jc w:val="both"/>
        <w:rPr>
          <w:lang w:val="es-ES"/>
        </w:rPr>
      </w:pPr>
    </w:p>
    <w:p w14:paraId="2E8735ED" w14:textId="17F458BB" w:rsidR="00D046E5" w:rsidRDefault="006972D4" w:rsidP="00385914">
      <w:pPr>
        <w:jc w:val="both"/>
        <w:rPr>
          <w:lang w:val="es-ES"/>
        </w:rPr>
      </w:pPr>
      <w:r>
        <w:rPr>
          <w:lang w:val="es-ES"/>
        </w:rPr>
        <w:t xml:space="preserve">Cuevas de Almanzora, Almeria. </w:t>
      </w:r>
      <w:r w:rsidR="00D046E5" w:rsidRPr="001B3402">
        <w:rPr>
          <w:lang w:val="es-ES"/>
        </w:rPr>
        <w:t xml:space="preserve">culture d' </w:t>
      </w:r>
      <w:hyperlink r:id="rId8025" w:anchor="Cul_Argar" w:history="1">
        <w:r w:rsidR="00D046E5" w:rsidRPr="001B3402">
          <w:rPr>
            <w:rStyle w:val="Hyperlink"/>
            <w:lang w:val="es-ES"/>
          </w:rPr>
          <w:t>Argar</w:t>
        </w:r>
      </w:hyperlink>
      <w:r w:rsidR="00D046E5" w:rsidRPr="001B3402">
        <w:rPr>
          <w:lang w:val="es-ES"/>
        </w:rPr>
        <w:t xml:space="preserve"> (BIB 2966)</w:t>
      </w:r>
    </w:p>
    <w:p w14:paraId="142C9BF1" w14:textId="77777777" w:rsidR="006972D4" w:rsidRPr="006972D4" w:rsidRDefault="006972D4" w:rsidP="00385914">
      <w:pPr>
        <w:jc w:val="both"/>
        <w:rPr>
          <w:lang w:val="fr-FR"/>
        </w:rPr>
      </w:pPr>
      <w:r w:rsidRPr="000A5794">
        <w:rPr>
          <w:lang w:val="fr-FR"/>
        </w:rPr>
        <w:t>Autel à cornes (</w:t>
      </w:r>
      <w:r w:rsidRPr="000A5794">
        <w:rPr>
          <w:i/>
          <w:lang w:val="fr-FR"/>
        </w:rPr>
        <w:t>altar de cuernos</w:t>
      </w:r>
      <w:r w:rsidRPr="000A5794">
        <w:rPr>
          <w:lang w:val="fr-FR"/>
        </w:rPr>
        <w:t xml:space="preserve">). </w:t>
      </w:r>
      <w:r w:rsidRPr="006972D4">
        <w:rPr>
          <w:lang w:val="fr-FR"/>
        </w:rPr>
        <w:t>Argar A pour Lull (1983), datation 14C indiquent le déb</w:t>
      </w:r>
      <w:r>
        <w:rPr>
          <w:lang w:val="fr-FR"/>
        </w:rPr>
        <w:t xml:space="preserve">ut du 2e millénaire aec </w:t>
      </w:r>
      <w:r w:rsidRPr="006972D4">
        <w:rPr>
          <w:lang w:val="fr-FR"/>
        </w:rPr>
        <w:t>(BIB 3047)</w:t>
      </w:r>
    </w:p>
    <w:p w14:paraId="0E673409" w14:textId="77777777" w:rsidR="00B221FA" w:rsidRPr="006972D4" w:rsidRDefault="00B221FA" w:rsidP="00385914">
      <w:pPr>
        <w:jc w:val="both"/>
        <w:rPr>
          <w:lang w:val="fr-FR"/>
        </w:rPr>
      </w:pPr>
    </w:p>
    <w:p w14:paraId="2843FBB0" w14:textId="77777777" w:rsidR="00B221FA" w:rsidRPr="000A5794" w:rsidRDefault="00B221FA" w:rsidP="00426FF9">
      <w:pPr>
        <w:pStyle w:val="Heading1"/>
      </w:pPr>
      <w:bookmarkStart w:id="3427" w:name="Sit_Encantada"/>
      <w:r w:rsidRPr="000A5794">
        <w:t>ENCANTADA (LA)</w:t>
      </w:r>
    </w:p>
    <w:bookmarkEnd w:id="3427"/>
    <w:p w14:paraId="531B4E2D" w14:textId="77777777" w:rsidR="00B221FA" w:rsidRPr="000A5794" w:rsidRDefault="00B221FA" w:rsidP="00385914">
      <w:pPr>
        <w:jc w:val="both"/>
        <w:rPr>
          <w:sz w:val="20"/>
          <w:lang w:val="fr-FR"/>
        </w:rPr>
      </w:pPr>
      <w:r w:rsidRPr="000A5794">
        <w:rPr>
          <w:sz w:val="20"/>
          <w:lang w:val="fr-FR"/>
        </w:rPr>
        <w:t>La Encantada</w:t>
      </w:r>
    </w:p>
    <w:p w14:paraId="5992F9E0" w14:textId="77777777" w:rsidR="00B221FA" w:rsidRPr="000A5794" w:rsidRDefault="00B221FA" w:rsidP="00385914">
      <w:pPr>
        <w:jc w:val="both"/>
        <w:rPr>
          <w:lang w:val="fr-FR"/>
        </w:rPr>
      </w:pPr>
    </w:p>
    <w:p w14:paraId="7688E4EE" w14:textId="266AEA65" w:rsidR="00B221FA" w:rsidRPr="000A5794" w:rsidRDefault="00B221FA" w:rsidP="00385914">
      <w:pPr>
        <w:jc w:val="both"/>
        <w:rPr>
          <w:lang w:val="fr-FR"/>
        </w:rPr>
      </w:pPr>
      <w:r w:rsidRPr="000A5794">
        <w:rPr>
          <w:lang w:val="fr-FR"/>
        </w:rPr>
        <w:t xml:space="preserve">La Mancha (Ciudad Real). </w:t>
      </w:r>
      <w:r w:rsidR="00724B24" w:rsidRPr="000A5794">
        <w:rPr>
          <w:lang w:val="fr-FR"/>
        </w:rPr>
        <w:t xml:space="preserve">culture d' </w:t>
      </w:r>
      <w:hyperlink r:id="rId8026" w:anchor="Cul_Argar" w:history="1">
        <w:r w:rsidR="00724B24" w:rsidRPr="000A5794">
          <w:rPr>
            <w:rStyle w:val="Hyperlink"/>
            <w:lang w:val="fr-FR"/>
          </w:rPr>
          <w:t>Argar</w:t>
        </w:r>
      </w:hyperlink>
      <w:r w:rsidR="00724B24" w:rsidRPr="000A5794">
        <w:rPr>
          <w:lang w:val="fr-FR"/>
        </w:rPr>
        <w:t xml:space="preserve"> (BIB 2966), </w:t>
      </w:r>
      <w:hyperlink r:id="rId8027" w:anchor="Cul_Argar_hab_haut" w:history="1">
        <w:r w:rsidRPr="000A5794">
          <w:rPr>
            <w:rStyle w:val="Hyperlink"/>
            <w:lang w:val="fr-FR"/>
          </w:rPr>
          <w:t>Habitat de hauteur</w:t>
        </w:r>
      </w:hyperlink>
      <w:r w:rsidR="00724B24" w:rsidRPr="000A5794">
        <w:rPr>
          <w:lang w:val="fr-FR"/>
        </w:rPr>
        <w:t xml:space="preserve"> avec inhumations intra-muros et dépôts funéraires typique de l'Argar tardif (BIB 2966)</w:t>
      </w:r>
    </w:p>
    <w:p w14:paraId="7CC38780" w14:textId="77777777" w:rsidR="00C25FCA" w:rsidRPr="000A5794" w:rsidRDefault="00C25FCA" w:rsidP="00385914">
      <w:pPr>
        <w:jc w:val="both"/>
        <w:rPr>
          <w:lang w:val="fr-FR"/>
        </w:rPr>
      </w:pPr>
    </w:p>
    <w:p w14:paraId="7432423E" w14:textId="77777777" w:rsidR="00C25FCA" w:rsidRPr="001B3402" w:rsidRDefault="00C25FCA" w:rsidP="00426FF9">
      <w:pPr>
        <w:pStyle w:val="Heading1"/>
      </w:pPr>
      <w:bookmarkStart w:id="3428" w:name="Sit_Penalosa"/>
      <w:r w:rsidRPr="001B3402">
        <w:t>PENALOSA</w:t>
      </w:r>
    </w:p>
    <w:bookmarkEnd w:id="3428"/>
    <w:p w14:paraId="47243165" w14:textId="77777777" w:rsidR="00C25FCA" w:rsidRPr="001B3402" w:rsidRDefault="00C25FCA" w:rsidP="00385914">
      <w:pPr>
        <w:jc w:val="both"/>
        <w:rPr>
          <w:lang w:val="fr-FR"/>
        </w:rPr>
      </w:pPr>
    </w:p>
    <w:p w14:paraId="5287C6AF" w14:textId="468463FC" w:rsidR="00C25FCA" w:rsidRPr="00C25FCA" w:rsidRDefault="00C25FCA" w:rsidP="00385914">
      <w:pPr>
        <w:jc w:val="both"/>
        <w:rPr>
          <w:lang w:val="fr-FR"/>
        </w:rPr>
      </w:pPr>
      <w:r w:rsidRPr="00BE0D51">
        <w:rPr>
          <w:lang w:val="fr-FR"/>
        </w:rPr>
        <w:t xml:space="preserve">Peñalosa (Jaen), dans la </w:t>
      </w:r>
      <w:hyperlink r:id="rId8028" w:anchor="Sit_Sierra_Morena" w:history="1">
        <w:r w:rsidRPr="00BE0D51">
          <w:rPr>
            <w:rStyle w:val="Hyperlink"/>
            <w:lang w:val="fr-FR"/>
          </w:rPr>
          <w:t>Sierra Morena</w:t>
        </w:r>
      </w:hyperlink>
      <w:r w:rsidR="00BE0D51" w:rsidRPr="00BE0D51">
        <w:rPr>
          <w:lang w:val="fr-FR"/>
        </w:rPr>
        <w:t xml:space="preserve"> et proche des mines "classiques" de La Carolina-Linares (BIB 2966)</w:t>
      </w:r>
      <w:r w:rsidR="00BE0D51">
        <w:rPr>
          <w:lang w:val="fr-FR"/>
        </w:rPr>
        <w:t>.</w:t>
      </w:r>
      <w:r w:rsidRPr="00BE0D51">
        <w:rPr>
          <w:lang w:val="fr-FR"/>
        </w:rPr>
        <w:t xml:space="preserve"> </w:t>
      </w:r>
      <w:hyperlink r:id="rId8029" w:anchor="Cul_Argar_hab_haut" w:history="1">
        <w:r w:rsidRPr="00724B24">
          <w:rPr>
            <w:rStyle w:val="Hyperlink"/>
            <w:lang w:val="fr-FR"/>
          </w:rPr>
          <w:t>Habitat de hauteur</w:t>
        </w:r>
      </w:hyperlink>
      <w:r>
        <w:rPr>
          <w:lang w:val="fr-FR"/>
        </w:rPr>
        <w:t xml:space="preserve"> fortifié et </w:t>
      </w:r>
      <w:hyperlink r:id="rId8030" w:anchor="Cul_Argar__metal" w:history="1">
        <w:r w:rsidRPr="00BE0D51">
          <w:rPr>
            <w:rStyle w:val="Hyperlink"/>
            <w:lang w:val="fr-FR"/>
          </w:rPr>
          <w:t>principal centre minier</w:t>
        </w:r>
      </w:hyperlink>
      <w:r>
        <w:rPr>
          <w:lang w:val="fr-FR"/>
        </w:rPr>
        <w:t xml:space="preserve"> du territoir</w:t>
      </w:r>
      <w:r w:rsidR="00BE0D51">
        <w:rPr>
          <w:lang w:val="fr-FR"/>
        </w:rPr>
        <w:t>e</w:t>
      </w:r>
      <w:r>
        <w:rPr>
          <w:lang w:val="fr-FR"/>
        </w:rPr>
        <w:t xml:space="preserve"> d'</w:t>
      </w:r>
      <w:r w:rsidR="00467DA3">
        <w:rPr>
          <w:lang w:val="fr-FR"/>
        </w:rPr>
        <w:t xml:space="preserve"> </w:t>
      </w:r>
      <w:hyperlink r:id="rId8031" w:anchor="Cul_Argar" w:history="1">
        <w:r w:rsidRPr="00467DA3">
          <w:rPr>
            <w:rStyle w:val="Hyperlink"/>
            <w:lang w:val="fr-FR"/>
          </w:rPr>
          <w:t>Argar</w:t>
        </w:r>
      </w:hyperlink>
      <w:r w:rsidR="00467DA3">
        <w:rPr>
          <w:lang w:val="fr-FR"/>
        </w:rPr>
        <w:t>.</w:t>
      </w:r>
      <w:r>
        <w:rPr>
          <w:lang w:val="fr-FR"/>
        </w:rPr>
        <w:t xml:space="preserve"> </w:t>
      </w:r>
      <w:r w:rsidRPr="00C25FCA">
        <w:rPr>
          <w:lang w:val="fr-FR"/>
        </w:rPr>
        <w:t xml:space="preserve">Ossements de chevaux plus abondant dans les terrasses surpérieures que dans les terrasses les plus basses </w:t>
      </w:r>
      <w:r w:rsidRPr="00D046E5">
        <w:rPr>
          <w:lang w:val="fr-FR"/>
        </w:rPr>
        <w:t>(BIB 2966)</w:t>
      </w:r>
      <w:r w:rsidR="00303575">
        <w:rPr>
          <w:lang w:val="fr-FR"/>
        </w:rPr>
        <w:t xml:space="preserve">. Seul site où toute la CO du métal a été identifiée. Des instruments de métallurgistes ont été trouvés dans tous les bâtiments. Site spécialisé dans le traitement des minerais d'argent et de </w:t>
      </w:r>
      <w:hyperlink r:id="rId8032" w:anchor="Sit_Cuivre" w:history="1">
        <w:r w:rsidR="009A36BA" w:rsidRPr="001E115E">
          <w:rPr>
            <w:rStyle w:val="Hyperlink"/>
            <w:lang w:val="fr-FR"/>
          </w:rPr>
          <w:t>cuivre</w:t>
        </w:r>
      </w:hyperlink>
      <w:r w:rsidR="009A36BA" w:rsidRPr="0032190F">
        <w:rPr>
          <w:lang w:val="fr-FR"/>
        </w:rPr>
        <w:t xml:space="preserve"> </w:t>
      </w:r>
      <w:r w:rsidR="00303575" w:rsidRPr="00303575">
        <w:rPr>
          <w:lang w:val="fr-FR"/>
        </w:rPr>
        <w:t>(BIB 2966)</w:t>
      </w:r>
    </w:p>
    <w:p w14:paraId="3DDDFCFE" w14:textId="77777777" w:rsidR="00C25FCA" w:rsidRPr="00C25FCA" w:rsidRDefault="00C25FCA" w:rsidP="00385914">
      <w:pPr>
        <w:jc w:val="both"/>
        <w:rPr>
          <w:lang w:val="fr-FR"/>
        </w:rPr>
      </w:pPr>
    </w:p>
    <w:p w14:paraId="083F78D0" w14:textId="77777777" w:rsidR="00C25FCA" w:rsidRPr="00426FF9" w:rsidRDefault="00C25FCA" w:rsidP="00426FF9">
      <w:pPr>
        <w:pStyle w:val="Heading1"/>
        <w:rPr>
          <w:lang w:val="es-ES"/>
        </w:rPr>
      </w:pPr>
      <w:bookmarkStart w:id="3429" w:name="Sit_Cerro_Encina"/>
      <w:r w:rsidRPr="00426FF9">
        <w:rPr>
          <w:lang w:val="es-ES"/>
        </w:rPr>
        <w:lastRenderedPageBreak/>
        <w:t>CERRO DE LA ENCINA</w:t>
      </w:r>
    </w:p>
    <w:bookmarkEnd w:id="3429"/>
    <w:p w14:paraId="060A838E" w14:textId="77777777" w:rsidR="00C25FCA" w:rsidRPr="002D1AD2" w:rsidRDefault="00C25FCA" w:rsidP="00385914">
      <w:pPr>
        <w:jc w:val="both"/>
        <w:rPr>
          <w:sz w:val="20"/>
          <w:lang w:val="es-ES"/>
        </w:rPr>
      </w:pPr>
      <w:r w:rsidRPr="002D1AD2">
        <w:rPr>
          <w:sz w:val="20"/>
          <w:lang w:val="es-ES"/>
        </w:rPr>
        <w:t>Cerro de la Encina</w:t>
      </w:r>
    </w:p>
    <w:p w14:paraId="5C6596B5" w14:textId="77777777" w:rsidR="00B221FA" w:rsidRDefault="00B221FA" w:rsidP="00385914">
      <w:pPr>
        <w:jc w:val="both"/>
        <w:rPr>
          <w:lang w:val="es-ES"/>
        </w:rPr>
      </w:pPr>
    </w:p>
    <w:p w14:paraId="40537977" w14:textId="3A19E4DF" w:rsidR="00C25FCA" w:rsidRPr="00C25FCA" w:rsidRDefault="00000000" w:rsidP="00385914">
      <w:pPr>
        <w:jc w:val="both"/>
        <w:rPr>
          <w:lang w:val="fr-FR"/>
        </w:rPr>
      </w:pPr>
      <w:hyperlink r:id="rId8033" w:anchor="Cul_Argar_hab_haut" w:history="1">
        <w:r w:rsidR="00C25FCA" w:rsidRPr="00724B24">
          <w:rPr>
            <w:rStyle w:val="Hyperlink"/>
            <w:lang w:val="fr-FR"/>
          </w:rPr>
          <w:t>Habitat de hauteur</w:t>
        </w:r>
      </w:hyperlink>
      <w:r w:rsidR="00C25FCA" w:rsidRPr="00C25FCA">
        <w:rPr>
          <w:lang w:val="fr-FR"/>
        </w:rPr>
        <w:t>. Grandes quantité de restes de chevaux découverts dans une aire spécifique du large bastion (BIB 2966)</w:t>
      </w:r>
      <w:r w:rsidR="002D1AD2">
        <w:rPr>
          <w:lang w:val="fr-FR"/>
        </w:rPr>
        <w:t xml:space="preserve"> </w:t>
      </w:r>
      <w:r w:rsidR="002D1AD2" w:rsidRPr="00D046E5">
        <w:rPr>
          <w:lang w:val="fr-FR"/>
        </w:rPr>
        <w:t xml:space="preserve">culture d' </w:t>
      </w:r>
      <w:hyperlink r:id="rId8034" w:anchor="Cul_Argar" w:history="1">
        <w:r w:rsidR="002D1AD2" w:rsidRPr="00724B24">
          <w:rPr>
            <w:rStyle w:val="Hyperlink"/>
            <w:lang w:val="fr-FR"/>
          </w:rPr>
          <w:t>Argar</w:t>
        </w:r>
      </w:hyperlink>
      <w:r w:rsidR="002D1AD2">
        <w:rPr>
          <w:lang w:val="fr-FR"/>
        </w:rPr>
        <w:t xml:space="preserve"> </w:t>
      </w:r>
      <w:r w:rsidR="002D1AD2" w:rsidRPr="00D046E5">
        <w:rPr>
          <w:lang w:val="fr-FR"/>
        </w:rPr>
        <w:t>(BIB 2966)</w:t>
      </w:r>
      <w:r w:rsidR="002D1AD2">
        <w:rPr>
          <w:lang w:val="fr-FR"/>
        </w:rPr>
        <w:t xml:space="preserve"> (BIB 3027)</w:t>
      </w:r>
    </w:p>
    <w:p w14:paraId="5D67B0A8" w14:textId="77777777" w:rsidR="00C25FCA" w:rsidRPr="00C25FCA" w:rsidRDefault="00C25FCA" w:rsidP="00385914">
      <w:pPr>
        <w:jc w:val="both"/>
        <w:rPr>
          <w:lang w:val="fr-FR"/>
        </w:rPr>
      </w:pPr>
    </w:p>
    <w:p w14:paraId="6DF1027B" w14:textId="77777777" w:rsidR="00B221FA" w:rsidRPr="00426FF9" w:rsidRDefault="00B221FA" w:rsidP="00426FF9">
      <w:pPr>
        <w:pStyle w:val="Heading1"/>
        <w:rPr>
          <w:lang w:val="es-ES"/>
        </w:rPr>
      </w:pPr>
      <w:bookmarkStart w:id="3430" w:name="Sit_Cerro_Viboras"/>
      <w:r w:rsidRPr="00426FF9">
        <w:rPr>
          <w:lang w:val="es-ES"/>
        </w:rPr>
        <w:t>CERRO DE LA VIBORAS</w:t>
      </w:r>
    </w:p>
    <w:bookmarkEnd w:id="3430"/>
    <w:p w14:paraId="51F926A3" w14:textId="77777777" w:rsidR="00600927" w:rsidRPr="000A5794" w:rsidRDefault="00B221FA" w:rsidP="00600927">
      <w:pPr>
        <w:rPr>
          <w:sz w:val="20"/>
          <w:lang w:val="es-ES"/>
        </w:rPr>
      </w:pPr>
      <w:r w:rsidRPr="00600927">
        <w:rPr>
          <w:sz w:val="20"/>
          <w:lang w:val="es-ES"/>
        </w:rPr>
        <w:t>Cerro de la Viboras</w:t>
      </w:r>
      <w:r w:rsidR="00600927">
        <w:rPr>
          <w:sz w:val="20"/>
          <w:lang w:val="es-ES"/>
        </w:rPr>
        <w:t xml:space="preserve">, </w:t>
      </w:r>
      <w:bookmarkStart w:id="3431" w:name="Sit_Bagil"/>
      <w:r w:rsidR="00600927" w:rsidRPr="000A5794">
        <w:rPr>
          <w:sz w:val="20"/>
          <w:lang w:val="es-ES"/>
        </w:rPr>
        <w:t>BAGIL</w:t>
      </w:r>
    </w:p>
    <w:bookmarkEnd w:id="3431"/>
    <w:p w14:paraId="5E4C2217" w14:textId="77777777" w:rsidR="00D046E5" w:rsidRDefault="00D046E5" w:rsidP="00385914">
      <w:pPr>
        <w:jc w:val="both"/>
        <w:rPr>
          <w:lang w:val="es-ES"/>
        </w:rPr>
      </w:pPr>
    </w:p>
    <w:p w14:paraId="29C4B542" w14:textId="027C0A93" w:rsidR="00600927" w:rsidRDefault="006545F1" w:rsidP="00385914">
      <w:pPr>
        <w:jc w:val="both"/>
        <w:rPr>
          <w:lang w:val="fr-FR"/>
        </w:rPr>
      </w:pPr>
      <w:r w:rsidRPr="006545F1">
        <w:rPr>
          <w:lang w:val="es-ES"/>
        </w:rPr>
        <w:t>Bagil, Moratalla [Montalla], Murcia</w:t>
      </w:r>
      <w:r w:rsidR="00724B24" w:rsidRPr="006545F1">
        <w:rPr>
          <w:lang w:val="es-ES"/>
        </w:rPr>
        <w:t xml:space="preserve">, culture d' </w:t>
      </w:r>
      <w:hyperlink r:id="rId8035" w:anchor="Cul_Argar" w:history="1">
        <w:r w:rsidR="00724B24" w:rsidRPr="006545F1">
          <w:rPr>
            <w:rStyle w:val="Hyperlink"/>
            <w:lang w:val="es-ES"/>
          </w:rPr>
          <w:t>Argar</w:t>
        </w:r>
      </w:hyperlink>
      <w:r w:rsidR="00724B24" w:rsidRPr="006545F1">
        <w:rPr>
          <w:lang w:val="es-ES"/>
        </w:rPr>
        <w:t xml:space="preserve"> (BIB 2966). </w:t>
      </w:r>
      <w:r w:rsidR="00600927">
        <w:rPr>
          <w:lang w:val="fr-FR"/>
        </w:rPr>
        <w:t>Enterrement en ciste et pithoi (BIB 3048)</w:t>
      </w:r>
    </w:p>
    <w:p w14:paraId="7A6A63D7" w14:textId="77777777" w:rsidR="00600927" w:rsidRDefault="00600927" w:rsidP="00385914">
      <w:pPr>
        <w:jc w:val="both"/>
        <w:rPr>
          <w:lang w:val="fr-FR"/>
        </w:rPr>
      </w:pPr>
    </w:p>
    <w:p w14:paraId="5E851827" w14:textId="77777777" w:rsidR="00600927" w:rsidRDefault="00600927" w:rsidP="00600927">
      <w:pPr>
        <w:pStyle w:val="Heading2"/>
      </w:pPr>
      <w:r>
        <w:t>tombes</w:t>
      </w:r>
    </w:p>
    <w:p w14:paraId="32FC837C" w14:textId="77777777" w:rsidR="00600927" w:rsidRDefault="00600927" w:rsidP="00385914">
      <w:pPr>
        <w:jc w:val="both"/>
        <w:rPr>
          <w:lang w:val="fr-FR"/>
        </w:rPr>
      </w:pPr>
    </w:p>
    <w:p w14:paraId="1C4CF46E" w14:textId="77777777" w:rsidR="00600927" w:rsidRDefault="00600927" w:rsidP="00600927">
      <w:pPr>
        <w:pStyle w:val="Heading3"/>
      </w:pPr>
      <w:r>
        <w:t>t.1</w:t>
      </w:r>
    </w:p>
    <w:p w14:paraId="4F49E545" w14:textId="77777777" w:rsidR="00600927" w:rsidRDefault="00600927" w:rsidP="00600927">
      <w:pPr>
        <w:rPr>
          <w:lang w:val="fr-FR"/>
        </w:rPr>
      </w:pPr>
      <w:r>
        <w:rPr>
          <w:lang w:val="fr-FR" w:eastAsia="fr-FR"/>
        </w:rPr>
        <w:t xml:space="preserve">Ciste rectangulaire, 1 individu, 1 urne [Forme 5 ou 6] </w:t>
      </w:r>
      <w:r>
        <w:rPr>
          <w:lang w:val="fr-FR"/>
        </w:rPr>
        <w:t>(BIB 3048)</w:t>
      </w:r>
    </w:p>
    <w:p w14:paraId="60ED6294" w14:textId="77777777" w:rsidR="00600927" w:rsidRDefault="00600927" w:rsidP="00600927">
      <w:pPr>
        <w:rPr>
          <w:lang w:val="fr-FR"/>
        </w:rPr>
      </w:pPr>
    </w:p>
    <w:p w14:paraId="0DEBB1CB" w14:textId="77777777" w:rsidR="00600927" w:rsidRDefault="00600927" w:rsidP="00600927">
      <w:pPr>
        <w:pStyle w:val="Heading3"/>
      </w:pPr>
      <w:r>
        <w:t>t.2</w:t>
      </w:r>
    </w:p>
    <w:p w14:paraId="26106D0C" w14:textId="77777777" w:rsidR="00600927" w:rsidRPr="00600927" w:rsidRDefault="00600927" w:rsidP="00600927">
      <w:pPr>
        <w:rPr>
          <w:lang w:val="fr-FR"/>
        </w:rPr>
      </w:pPr>
      <w:r w:rsidRPr="00600927">
        <w:rPr>
          <w:lang w:val="fr-FR"/>
        </w:rPr>
        <w:t>En</w:t>
      </w:r>
      <w:r>
        <w:rPr>
          <w:lang w:val="fr-FR"/>
        </w:rPr>
        <w:t>terrement en urne</w:t>
      </w:r>
      <w:r w:rsidRPr="00600927">
        <w:rPr>
          <w:lang w:val="fr-FR"/>
        </w:rPr>
        <w:t xml:space="preserve">, 1 postnatal (29 j.-1 an), 1 urne </w:t>
      </w:r>
      <w:r>
        <w:rPr>
          <w:lang w:val="fr-FR"/>
        </w:rPr>
        <w:t>(BIB 3048)</w:t>
      </w:r>
    </w:p>
    <w:p w14:paraId="5F3436F4" w14:textId="77777777" w:rsidR="00600927" w:rsidRPr="00600927" w:rsidRDefault="00600927" w:rsidP="00600927">
      <w:pPr>
        <w:rPr>
          <w:lang w:val="fr-FR"/>
        </w:rPr>
      </w:pPr>
    </w:p>
    <w:p w14:paraId="712D276C" w14:textId="77777777" w:rsidR="00600927" w:rsidRDefault="00600927" w:rsidP="00600927">
      <w:pPr>
        <w:pStyle w:val="Heading3"/>
      </w:pPr>
      <w:r>
        <w:t>t.3</w:t>
      </w:r>
    </w:p>
    <w:p w14:paraId="6C4E52F1" w14:textId="77777777" w:rsidR="00600927" w:rsidRDefault="00600927" w:rsidP="00600927">
      <w:pPr>
        <w:rPr>
          <w:lang w:val="fr-FR" w:eastAsia="fr-FR"/>
        </w:rPr>
      </w:pPr>
      <w:r>
        <w:rPr>
          <w:lang w:val="fr-FR" w:eastAsia="fr-FR"/>
        </w:rPr>
        <w:t xml:space="preserve">Structure non détectée, 1 individu adulte, 1 poignard métallique de type Argar à 3 rivets (type III de Blance) pointe vers les pieds, 1 bracelet en spirale en argent sur l'avant-bras </w:t>
      </w:r>
      <w:r>
        <w:rPr>
          <w:lang w:val="fr-FR"/>
        </w:rPr>
        <w:t>(BIB 3048)</w:t>
      </w:r>
    </w:p>
    <w:p w14:paraId="13D0D95F" w14:textId="77777777" w:rsidR="00600927" w:rsidRPr="00600927" w:rsidRDefault="00600927" w:rsidP="00600927">
      <w:pPr>
        <w:rPr>
          <w:lang w:val="fr-FR" w:eastAsia="fr-FR"/>
        </w:rPr>
      </w:pPr>
    </w:p>
    <w:p w14:paraId="4E2FC1B1" w14:textId="77777777" w:rsidR="00600927" w:rsidRDefault="00600927" w:rsidP="00600927">
      <w:pPr>
        <w:pStyle w:val="Heading3"/>
      </w:pPr>
      <w:bookmarkStart w:id="3432" w:name="Sit_Cerro_Viboras_fun_t4"/>
      <w:r>
        <w:t>t.4</w:t>
      </w:r>
    </w:p>
    <w:bookmarkEnd w:id="3432"/>
    <w:p w14:paraId="19267546" w14:textId="7DEA49E5" w:rsidR="00600927" w:rsidRDefault="00600927" w:rsidP="00600927">
      <w:pPr>
        <w:rPr>
          <w:lang w:val="fr-FR"/>
        </w:rPr>
      </w:pPr>
      <w:r>
        <w:rPr>
          <w:lang w:val="fr-FR" w:eastAsia="fr-FR"/>
        </w:rPr>
        <w:t xml:space="preserve">Urne de grande taille dans le prolongement d'une ciste, 1 individu adulte, 1 </w:t>
      </w:r>
      <w:hyperlink r:id="rId8036" w:anchor="Cul_Argar__arm_epee" w:history="1">
        <w:r w:rsidR="006545F1" w:rsidRPr="006972D4">
          <w:rPr>
            <w:rStyle w:val="Hyperlink"/>
            <w:lang w:val="fr-FR"/>
          </w:rPr>
          <w:t>épée</w:t>
        </w:r>
      </w:hyperlink>
      <w:r w:rsidR="006545F1">
        <w:rPr>
          <w:lang w:val="fr-FR"/>
        </w:rPr>
        <w:t xml:space="preserve"> à base de lame arrondie </w:t>
      </w:r>
      <w:r>
        <w:rPr>
          <w:lang w:val="fr-FR" w:eastAsia="fr-FR"/>
        </w:rPr>
        <w:t xml:space="preserve">à 5 rivets en arc de cercle de type Argar, la poignée a conservée des traces de bois </w:t>
      </w:r>
      <w:r>
        <w:rPr>
          <w:lang w:val="fr-FR"/>
        </w:rPr>
        <w:t xml:space="preserve">(BIB 3048) </w:t>
      </w:r>
      <w:r w:rsidR="006545F1">
        <w:rPr>
          <w:lang w:val="fr-FR"/>
        </w:rPr>
        <w:t xml:space="preserve">v. </w:t>
      </w:r>
      <w:hyperlink r:id="rId8037" w:anchor="Cul_Alentejo_stele_o_epee_TypeA" w:history="1">
        <w:r w:rsidR="006545F1" w:rsidRPr="006545F1">
          <w:rPr>
            <w:rStyle w:val="Hyperlink"/>
            <w:lang w:val="fr-FR"/>
          </w:rPr>
          <w:t>Alentejo</w:t>
        </w:r>
      </w:hyperlink>
      <w:r w:rsidR="006545F1">
        <w:rPr>
          <w:lang w:val="fr-FR"/>
        </w:rPr>
        <w:t xml:space="preserve"> (SS BIB) </w:t>
      </w:r>
      <w:r>
        <w:rPr>
          <w:lang w:val="fr-FR"/>
        </w:rPr>
        <w:t xml:space="preserve">Ciste centrale avec un adulte tenant une épée qui parait intrusif dans le contexte précédent  </w:t>
      </w:r>
      <w:r w:rsidRPr="00D046E5">
        <w:rPr>
          <w:lang w:val="fr-FR"/>
        </w:rPr>
        <w:t>(BIB 2966)</w:t>
      </w:r>
    </w:p>
    <w:p w14:paraId="736DCD54" w14:textId="77777777" w:rsidR="006545F1" w:rsidRPr="00600927" w:rsidRDefault="006545F1" w:rsidP="00600927">
      <w:pPr>
        <w:rPr>
          <w:lang w:val="fr-FR" w:eastAsia="fr-FR"/>
        </w:rPr>
      </w:pPr>
    </w:p>
    <w:p w14:paraId="566AF39E" w14:textId="77777777" w:rsidR="00600927" w:rsidRDefault="00600927" w:rsidP="00600927">
      <w:pPr>
        <w:pStyle w:val="Heading3"/>
      </w:pPr>
      <w:r>
        <w:t>t.5</w:t>
      </w:r>
    </w:p>
    <w:p w14:paraId="6010E803" w14:textId="77777777" w:rsidR="00600927" w:rsidRDefault="00600927" w:rsidP="00600927">
      <w:pPr>
        <w:rPr>
          <w:lang w:val="fr-FR" w:eastAsia="fr-FR"/>
        </w:rPr>
      </w:pPr>
      <w:r>
        <w:rPr>
          <w:lang w:val="fr-FR" w:eastAsia="fr-FR"/>
        </w:rPr>
        <w:t xml:space="preserve">Enterrement en urne, 1 postnatal, pas de mobilier associé </w:t>
      </w:r>
      <w:r>
        <w:rPr>
          <w:lang w:val="fr-FR"/>
        </w:rPr>
        <w:t>(BIB 3048)</w:t>
      </w:r>
    </w:p>
    <w:p w14:paraId="03A19F59" w14:textId="77777777" w:rsidR="00600927" w:rsidRPr="00600927" w:rsidRDefault="00600927" w:rsidP="00600927">
      <w:pPr>
        <w:rPr>
          <w:lang w:val="fr-FR" w:eastAsia="fr-FR"/>
        </w:rPr>
      </w:pPr>
    </w:p>
    <w:p w14:paraId="6A6ACE27" w14:textId="77777777" w:rsidR="00600927" w:rsidRDefault="00600927" w:rsidP="00600927">
      <w:pPr>
        <w:pStyle w:val="Heading3"/>
      </w:pPr>
      <w:r>
        <w:t>t.6</w:t>
      </w:r>
    </w:p>
    <w:p w14:paraId="1E73B08C" w14:textId="77777777" w:rsidR="00600927" w:rsidRDefault="00600927" w:rsidP="00600927">
      <w:pPr>
        <w:rPr>
          <w:lang w:val="fr-FR" w:eastAsia="fr-FR"/>
        </w:rPr>
      </w:pPr>
      <w:r>
        <w:rPr>
          <w:lang w:val="fr-FR" w:eastAsia="fr-FR"/>
        </w:rPr>
        <w:t>Ciste rectangulaire, 1 individu adulte, 1 poignard de type Argar à 3 rivets (type II de Blance), 1 petit vase (</w:t>
      </w:r>
      <w:r w:rsidRPr="00600927">
        <w:rPr>
          <w:i/>
          <w:lang w:val="fr-FR" w:eastAsia="fr-FR"/>
        </w:rPr>
        <w:t>vasija</w:t>
      </w:r>
      <w:r>
        <w:rPr>
          <w:lang w:val="fr-FR" w:eastAsia="fr-FR"/>
        </w:rPr>
        <w:t xml:space="preserve">) tulipiforme à carène basse de type Argar, 1 percuteur en pierre, un poinçon en os, 1 os long de grand mammifère </w:t>
      </w:r>
      <w:r>
        <w:rPr>
          <w:lang w:val="fr-FR"/>
        </w:rPr>
        <w:t>(BIB 3048)</w:t>
      </w:r>
    </w:p>
    <w:p w14:paraId="5748A06F" w14:textId="77777777" w:rsidR="00600927" w:rsidRPr="00600927" w:rsidRDefault="00600927" w:rsidP="00600927">
      <w:pPr>
        <w:rPr>
          <w:lang w:val="fr-FR" w:eastAsia="fr-FR"/>
        </w:rPr>
      </w:pPr>
    </w:p>
    <w:p w14:paraId="183F974C" w14:textId="77777777" w:rsidR="00600927" w:rsidRDefault="00600927" w:rsidP="00600927">
      <w:pPr>
        <w:pStyle w:val="Heading3"/>
      </w:pPr>
      <w:r>
        <w:t>t.7</w:t>
      </w:r>
    </w:p>
    <w:p w14:paraId="5A9BF156" w14:textId="77777777" w:rsidR="00600927" w:rsidRDefault="00600927" w:rsidP="00600927">
      <w:pPr>
        <w:rPr>
          <w:lang w:val="fr-FR" w:eastAsia="fr-FR"/>
        </w:rPr>
      </w:pPr>
      <w:r>
        <w:rPr>
          <w:lang w:val="fr-FR" w:eastAsia="fr-FR"/>
        </w:rPr>
        <w:t xml:space="preserve">Grande urne, 1 périnatal (nouveau-né) sans mobilier associé </w:t>
      </w:r>
      <w:r>
        <w:rPr>
          <w:lang w:val="fr-FR"/>
        </w:rPr>
        <w:t>(BIB 3048)</w:t>
      </w:r>
      <w:r>
        <w:rPr>
          <w:lang w:val="fr-FR" w:eastAsia="fr-FR"/>
        </w:rPr>
        <w:t xml:space="preserve"> </w:t>
      </w:r>
    </w:p>
    <w:p w14:paraId="2B8648F5" w14:textId="77777777" w:rsidR="00600927" w:rsidRPr="00600927" w:rsidRDefault="00600927" w:rsidP="00600927">
      <w:pPr>
        <w:rPr>
          <w:lang w:val="fr-FR" w:eastAsia="fr-FR"/>
        </w:rPr>
      </w:pPr>
    </w:p>
    <w:p w14:paraId="59A9BB3D" w14:textId="77777777" w:rsidR="00600927" w:rsidRDefault="00600927" w:rsidP="00600927">
      <w:pPr>
        <w:pStyle w:val="Heading3"/>
      </w:pPr>
      <w:r>
        <w:t>t.8</w:t>
      </w:r>
    </w:p>
    <w:p w14:paraId="5F810400" w14:textId="77777777" w:rsidR="00600927" w:rsidRDefault="00600927" w:rsidP="00600927">
      <w:pPr>
        <w:rPr>
          <w:lang w:val="fr-FR" w:eastAsia="fr-FR"/>
        </w:rPr>
      </w:pPr>
    </w:p>
    <w:p w14:paraId="738362F7" w14:textId="77777777" w:rsidR="00600927" w:rsidRDefault="00600927" w:rsidP="00600927">
      <w:pPr>
        <w:rPr>
          <w:lang w:val="fr-FR" w:eastAsia="fr-FR"/>
        </w:rPr>
      </w:pPr>
      <w:r>
        <w:rPr>
          <w:lang w:val="fr-FR" w:eastAsia="fr-FR"/>
        </w:rPr>
        <w:t xml:space="preserve">Fosse, 2 individus peut-être associé à une petite hache en pierre polie </w:t>
      </w:r>
      <w:r>
        <w:rPr>
          <w:lang w:val="fr-FR"/>
        </w:rPr>
        <w:t>(BIB 3048)</w:t>
      </w:r>
    </w:p>
    <w:p w14:paraId="12789E4F" w14:textId="77777777" w:rsidR="00600927" w:rsidRPr="00600927" w:rsidRDefault="00600927" w:rsidP="00600927">
      <w:pPr>
        <w:rPr>
          <w:lang w:val="fr-FR" w:eastAsia="fr-FR"/>
        </w:rPr>
      </w:pPr>
    </w:p>
    <w:p w14:paraId="385E0ADA" w14:textId="77777777" w:rsidR="00600927" w:rsidRDefault="00600927" w:rsidP="00600927">
      <w:pPr>
        <w:pStyle w:val="Heading3"/>
      </w:pPr>
      <w:r>
        <w:lastRenderedPageBreak/>
        <w:t>t.9</w:t>
      </w:r>
    </w:p>
    <w:p w14:paraId="0AD311FC" w14:textId="77777777" w:rsidR="00600927" w:rsidRDefault="00600927" w:rsidP="00600927">
      <w:pPr>
        <w:rPr>
          <w:lang w:val="fr-FR" w:eastAsia="fr-FR"/>
        </w:rPr>
      </w:pPr>
      <w:r>
        <w:rPr>
          <w:lang w:val="fr-FR" w:eastAsia="fr-FR"/>
        </w:rPr>
        <w:t xml:space="preserve">Structure peu claire, possible fosse, 1 individu adulte, pas de mobilier associé </w:t>
      </w:r>
      <w:r>
        <w:rPr>
          <w:lang w:val="fr-FR"/>
        </w:rPr>
        <w:t>(BIB 3048)</w:t>
      </w:r>
    </w:p>
    <w:p w14:paraId="5E659A48" w14:textId="77777777" w:rsidR="00600927" w:rsidRPr="00600927" w:rsidRDefault="00600927" w:rsidP="00600927">
      <w:pPr>
        <w:rPr>
          <w:lang w:val="fr-FR" w:eastAsia="fr-FR"/>
        </w:rPr>
      </w:pPr>
    </w:p>
    <w:p w14:paraId="7ADC9CA9" w14:textId="77777777" w:rsidR="00600927" w:rsidRDefault="00600927" w:rsidP="00600927">
      <w:pPr>
        <w:pStyle w:val="Heading3"/>
      </w:pPr>
      <w:r>
        <w:t>t.10</w:t>
      </w:r>
    </w:p>
    <w:p w14:paraId="7C72FDCC" w14:textId="77777777" w:rsidR="00600927" w:rsidRPr="00600927" w:rsidRDefault="00600927" w:rsidP="00600927">
      <w:pPr>
        <w:rPr>
          <w:lang w:val="fr-FR" w:eastAsia="fr-FR"/>
        </w:rPr>
      </w:pPr>
      <w:r>
        <w:rPr>
          <w:lang w:val="fr-FR" w:eastAsia="fr-FR"/>
        </w:rPr>
        <w:t xml:space="preserve">Pithoi, 1 enfant peut-être postnatal </w:t>
      </w:r>
      <w:r>
        <w:rPr>
          <w:lang w:val="fr-FR"/>
        </w:rPr>
        <w:t>(BIB 3048)</w:t>
      </w:r>
    </w:p>
    <w:p w14:paraId="627F656E" w14:textId="77777777" w:rsidR="00B221FA" w:rsidRPr="00724B24" w:rsidRDefault="00B221FA" w:rsidP="00385914">
      <w:pPr>
        <w:jc w:val="both"/>
        <w:rPr>
          <w:lang w:val="fr-FR"/>
        </w:rPr>
      </w:pPr>
    </w:p>
    <w:p w14:paraId="4C632392" w14:textId="77777777" w:rsidR="00D046E5" w:rsidRPr="00426FF9" w:rsidRDefault="00D046E5" w:rsidP="00426FF9">
      <w:pPr>
        <w:pStyle w:val="Heading1"/>
        <w:rPr>
          <w:lang w:val="es-ES"/>
        </w:rPr>
      </w:pPr>
      <w:bookmarkStart w:id="3433" w:name="Sit_Cerro_Virgen"/>
      <w:r w:rsidRPr="00426FF9">
        <w:rPr>
          <w:lang w:val="es-ES"/>
        </w:rPr>
        <w:t>CERRO DE LA VIRGEN</w:t>
      </w:r>
    </w:p>
    <w:bookmarkEnd w:id="3433"/>
    <w:p w14:paraId="1258867D" w14:textId="77777777" w:rsidR="00D046E5" w:rsidRPr="000A5794" w:rsidRDefault="00D046E5" w:rsidP="00385914">
      <w:pPr>
        <w:jc w:val="both"/>
        <w:rPr>
          <w:lang w:val="es-ES"/>
        </w:rPr>
      </w:pPr>
    </w:p>
    <w:p w14:paraId="692C12D8" w14:textId="36E07294" w:rsidR="00D046E5" w:rsidRDefault="00D046E5" w:rsidP="00385914">
      <w:pPr>
        <w:jc w:val="both"/>
        <w:rPr>
          <w:lang w:val="fr-FR"/>
        </w:rPr>
      </w:pPr>
      <w:r w:rsidRPr="000A5794">
        <w:rPr>
          <w:lang w:val="es-ES"/>
        </w:rPr>
        <w:t xml:space="preserve">Cerro de la Virgen (Orce, Granada) culture d' </w:t>
      </w:r>
      <w:hyperlink r:id="rId8038" w:anchor="Cul_Argar" w:history="1">
        <w:r w:rsidRPr="00D046E5">
          <w:rPr>
            <w:rStyle w:val="Hyperlink"/>
            <w:lang w:val="es-ES"/>
          </w:rPr>
          <w:t>Argar</w:t>
        </w:r>
      </w:hyperlink>
      <w:r w:rsidRPr="00D046E5">
        <w:rPr>
          <w:lang w:val="es-ES"/>
        </w:rPr>
        <w:t xml:space="preserve">. </w:t>
      </w:r>
      <w:r w:rsidRPr="00D046E5">
        <w:rPr>
          <w:lang w:val="fr-FR"/>
        </w:rPr>
        <w:t>Occupation dès le Campaniforme (BIB 2966)</w:t>
      </w:r>
    </w:p>
    <w:p w14:paraId="5ADBD377" w14:textId="77777777" w:rsidR="00A12BAD" w:rsidRDefault="00A12BAD" w:rsidP="00385914">
      <w:pPr>
        <w:jc w:val="both"/>
        <w:rPr>
          <w:lang w:val="fr-FR"/>
        </w:rPr>
      </w:pPr>
    </w:p>
    <w:p w14:paraId="3E4C64C2" w14:textId="77777777" w:rsidR="00A12BAD" w:rsidRDefault="00A12BAD" w:rsidP="00426FF9">
      <w:pPr>
        <w:pStyle w:val="Heading1"/>
      </w:pPr>
      <w:bookmarkStart w:id="3434" w:name="Sit_Bastida"/>
      <w:r>
        <w:t>BASTIDA</w:t>
      </w:r>
    </w:p>
    <w:bookmarkEnd w:id="3434"/>
    <w:p w14:paraId="13C228DE" w14:textId="77777777" w:rsidR="00A12BAD" w:rsidRDefault="00A12BAD" w:rsidP="00385914">
      <w:pPr>
        <w:jc w:val="both"/>
        <w:rPr>
          <w:lang w:val="fr-FR"/>
        </w:rPr>
      </w:pPr>
      <w:r>
        <w:rPr>
          <w:lang w:val="fr-FR"/>
        </w:rPr>
        <w:t>La Bastida</w:t>
      </w:r>
    </w:p>
    <w:p w14:paraId="1AA67D94" w14:textId="77777777" w:rsidR="00A12BAD" w:rsidRDefault="00A12BAD" w:rsidP="00385914">
      <w:pPr>
        <w:jc w:val="both"/>
        <w:rPr>
          <w:lang w:val="fr-FR"/>
        </w:rPr>
      </w:pPr>
    </w:p>
    <w:p w14:paraId="002C61B3" w14:textId="5CCFB4CE" w:rsidR="00A12BAD" w:rsidRDefault="00000000" w:rsidP="00385914">
      <w:pPr>
        <w:jc w:val="both"/>
        <w:rPr>
          <w:lang w:val="fr-FR"/>
        </w:rPr>
      </w:pPr>
      <w:hyperlink r:id="rId8039" w:anchor="Cul_Argar_hab_haut" w:history="1">
        <w:r w:rsidR="00A12BAD" w:rsidRPr="00A12BAD">
          <w:rPr>
            <w:rStyle w:val="Hyperlink"/>
            <w:lang w:val="fr-FR"/>
          </w:rPr>
          <w:t>site de hauteur</w:t>
        </w:r>
      </w:hyperlink>
      <w:r w:rsidR="00A12BAD">
        <w:rPr>
          <w:lang w:val="fr-FR"/>
        </w:rPr>
        <w:t xml:space="preserve"> d' </w:t>
      </w:r>
      <w:hyperlink r:id="rId8040" w:anchor="Cul_Argar" w:history="1">
        <w:r w:rsidR="00A12BAD" w:rsidRPr="0032190F">
          <w:rPr>
            <w:rStyle w:val="Hyperlink"/>
            <w:lang w:val="fr-FR"/>
          </w:rPr>
          <w:t>Argar</w:t>
        </w:r>
      </w:hyperlink>
      <w:r w:rsidR="00A12BAD" w:rsidRPr="0032190F">
        <w:rPr>
          <w:lang w:val="fr-FR"/>
        </w:rPr>
        <w:t xml:space="preserve"> </w:t>
      </w:r>
      <w:r w:rsidR="00A12BAD">
        <w:rPr>
          <w:lang w:val="fr-FR"/>
        </w:rPr>
        <w:t xml:space="preserve"> (BIB 2966)</w:t>
      </w:r>
    </w:p>
    <w:p w14:paraId="41ACB5B7" w14:textId="77777777" w:rsidR="00C06119" w:rsidRDefault="00C06119" w:rsidP="00385914">
      <w:pPr>
        <w:jc w:val="both"/>
        <w:rPr>
          <w:lang w:val="fr-FR"/>
        </w:rPr>
      </w:pPr>
    </w:p>
    <w:p w14:paraId="19C41556" w14:textId="77777777" w:rsidR="00D046E5" w:rsidRPr="0032190F" w:rsidRDefault="00D046E5" w:rsidP="00385914">
      <w:pPr>
        <w:jc w:val="both"/>
        <w:rPr>
          <w:lang w:val="fr-FR"/>
        </w:rPr>
      </w:pPr>
    </w:p>
    <w:p w14:paraId="12733CAB" w14:textId="77777777" w:rsidR="008D4056" w:rsidRPr="0032190F" w:rsidRDefault="00E63593" w:rsidP="00426FF9">
      <w:pPr>
        <w:pStyle w:val="Heading1"/>
      </w:pPr>
      <w:bookmarkStart w:id="3435" w:name="Sit_Fuente_Alamo"/>
      <w:r>
        <w:t>FUENTE ALAMO</w:t>
      </w:r>
    </w:p>
    <w:bookmarkEnd w:id="3435"/>
    <w:p w14:paraId="69EB16FA" w14:textId="77777777" w:rsidR="008D4056" w:rsidRPr="00D046E5" w:rsidRDefault="00D046E5" w:rsidP="00242C0F">
      <w:pPr>
        <w:rPr>
          <w:sz w:val="20"/>
          <w:lang w:val="fr-FR"/>
        </w:rPr>
      </w:pPr>
      <w:r w:rsidRPr="00D046E5">
        <w:rPr>
          <w:sz w:val="20"/>
          <w:lang w:val="fr-FR"/>
        </w:rPr>
        <w:t>Fuente Álamo</w:t>
      </w:r>
    </w:p>
    <w:p w14:paraId="7ADD7120" w14:textId="77777777" w:rsidR="00D046E5" w:rsidRPr="0032190F" w:rsidRDefault="00D046E5" w:rsidP="00242C0F">
      <w:pPr>
        <w:rPr>
          <w:lang w:val="fr-FR"/>
        </w:rPr>
      </w:pPr>
    </w:p>
    <w:p w14:paraId="1C49BF94" w14:textId="636D132A" w:rsidR="008D4056" w:rsidRPr="0032190F" w:rsidRDefault="00DF63BC" w:rsidP="00DF63BC">
      <w:pPr>
        <w:jc w:val="both"/>
        <w:rPr>
          <w:lang w:val="fr-FR"/>
        </w:rPr>
      </w:pPr>
      <w:r>
        <w:rPr>
          <w:lang w:val="fr-FR"/>
        </w:rPr>
        <w:t xml:space="preserve">Le </w:t>
      </w:r>
      <w:hyperlink r:id="rId8041" w:anchor="Cul_Argar_hab_haut" w:history="1">
        <w:r w:rsidR="00A12BAD" w:rsidRPr="00A12BAD">
          <w:rPr>
            <w:rStyle w:val="Hyperlink"/>
            <w:lang w:val="fr-FR"/>
          </w:rPr>
          <w:t>site de hauteur</w:t>
        </w:r>
      </w:hyperlink>
      <w:r>
        <w:rPr>
          <w:lang w:val="fr-FR"/>
        </w:rPr>
        <w:t xml:space="preserve"> de Fuente Alamo</w:t>
      </w:r>
      <w:r w:rsidR="00A12BAD">
        <w:rPr>
          <w:lang w:val="fr-FR"/>
        </w:rPr>
        <w:t xml:space="preserve"> (BIB 2966)</w:t>
      </w:r>
      <w:r w:rsidR="008D4056" w:rsidRPr="0032190F">
        <w:rPr>
          <w:lang w:val="fr-FR"/>
        </w:rPr>
        <w:t>, est l’un des principaux sites attribué à la culture d</w:t>
      </w:r>
      <w:r>
        <w:rPr>
          <w:lang w:val="fr-FR"/>
        </w:rPr>
        <w:t xml:space="preserve">' </w:t>
      </w:r>
      <w:hyperlink r:id="rId8042" w:anchor="Cul_Argar" w:history="1">
        <w:r w:rsidR="008D4056" w:rsidRPr="0032190F">
          <w:rPr>
            <w:rStyle w:val="Hyperlink"/>
            <w:lang w:val="fr-FR"/>
          </w:rPr>
          <w:t>Argar</w:t>
        </w:r>
      </w:hyperlink>
      <w:r w:rsidR="008D4056" w:rsidRPr="0032190F">
        <w:rPr>
          <w:lang w:val="fr-FR"/>
        </w:rPr>
        <w:t xml:space="preserve"> et traduit l’émergence d’une </w:t>
      </w:r>
      <w:hyperlink r:id="rId8043" w:anchor="Cul_Protohistoire_Soc_Elites" w:history="1">
        <w:r w:rsidR="009C7B25" w:rsidRPr="0032190F">
          <w:rPr>
            <w:rStyle w:val="Hyperlink"/>
            <w:lang w:val="fr-FR"/>
          </w:rPr>
          <w:t>élite</w:t>
        </w:r>
      </w:hyperlink>
      <w:r w:rsidRPr="00DF63BC">
        <w:rPr>
          <w:lang w:val="fr-FR"/>
        </w:rPr>
        <w:t xml:space="preserve"> </w:t>
      </w:r>
      <w:r w:rsidR="008D4056" w:rsidRPr="0032190F">
        <w:rPr>
          <w:lang w:val="fr-FR"/>
        </w:rPr>
        <w:t xml:space="preserve">au cours du </w:t>
      </w:r>
      <w:hyperlink r:id="rId8044" w:anchor="Cul_Bronze_Ancien" w:history="1">
        <w:r w:rsidR="008D4056" w:rsidRPr="0032190F">
          <w:rPr>
            <w:rStyle w:val="Hyperlink"/>
            <w:lang w:val="fr-FR"/>
          </w:rPr>
          <w:t>B</w:t>
        </w:r>
        <w:r>
          <w:rPr>
            <w:rStyle w:val="Hyperlink"/>
            <w:lang w:val="fr-FR"/>
          </w:rPr>
          <w:t>A</w:t>
        </w:r>
      </w:hyperlink>
      <w:r w:rsidR="008D4056" w:rsidRPr="0032190F">
        <w:rPr>
          <w:lang w:val="fr-FR"/>
        </w:rPr>
        <w:t xml:space="preserve"> (BIB 1111 p. 56)</w:t>
      </w:r>
      <w:r>
        <w:rPr>
          <w:lang w:val="fr-FR"/>
        </w:rPr>
        <w:t xml:space="preserve">. </w:t>
      </w:r>
    </w:p>
    <w:p w14:paraId="54475A6B" w14:textId="77777777" w:rsidR="00DF63BC" w:rsidRDefault="00DF63BC" w:rsidP="00242C0F">
      <w:pPr>
        <w:rPr>
          <w:lang w:val="fr-FR"/>
        </w:rPr>
      </w:pPr>
    </w:p>
    <w:p w14:paraId="5064A9EA" w14:textId="149AF327" w:rsidR="00DF63BC" w:rsidRDefault="00DF63BC" w:rsidP="00A12BAD">
      <w:pPr>
        <w:jc w:val="both"/>
        <w:rPr>
          <w:lang w:val="fr-FR"/>
        </w:rPr>
      </w:pPr>
      <w:r>
        <w:rPr>
          <w:lang w:val="fr-FR"/>
        </w:rPr>
        <w:t xml:space="preserve">Au moins 2 hallebardes (FA58 et FA75) datées par 14C de ~ 2000-1700 BC (BIB 2963), stèles (BIB ?) </w:t>
      </w:r>
      <w:r w:rsidR="00C06119">
        <w:rPr>
          <w:lang w:val="fr-FR"/>
        </w:rPr>
        <w:t>1</w:t>
      </w:r>
      <w:r>
        <w:rPr>
          <w:lang w:val="fr-FR"/>
        </w:rPr>
        <w:t xml:space="preserve"> </w:t>
      </w:r>
      <w:hyperlink r:id="rId8045" w:anchor="Cul_Argar__metal_ciseau_bz" w:history="1">
        <w:r w:rsidRPr="00174156">
          <w:rPr>
            <w:rStyle w:val="Hyperlink"/>
            <w:lang w:val="fr-FR"/>
          </w:rPr>
          <w:t>ciseau</w:t>
        </w:r>
      </w:hyperlink>
      <w:r>
        <w:rPr>
          <w:lang w:val="fr-FR"/>
        </w:rPr>
        <w:t xml:space="preserve"> à Fuente Alamo 1 (BIB 2963)</w:t>
      </w:r>
      <w:r w:rsidR="00236A98">
        <w:rPr>
          <w:lang w:val="fr-FR"/>
        </w:rPr>
        <w:t xml:space="preserve"> Hache d'une typologie proche de celle de la </w:t>
      </w:r>
      <w:hyperlink r:id="rId8046" w:anchor="Sit_Juliana" w:history="1">
        <w:r w:rsidR="00141340" w:rsidRPr="00141340">
          <w:rPr>
            <w:rStyle w:val="Hyperlink"/>
            <w:lang w:val="fr-FR"/>
          </w:rPr>
          <w:t>Mina Juliana</w:t>
        </w:r>
      </w:hyperlink>
      <w:r w:rsidR="00141340">
        <w:rPr>
          <w:lang w:val="fr-FR"/>
        </w:rPr>
        <w:t xml:space="preserve"> </w:t>
      </w:r>
      <w:r w:rsidR="00236A98">
        <w:rPr>
          <w:lang w:val="fr-FR"/>
        </w:rPr>
        <w:t>(SS BIB)</w:t>
      </w:r>
    </w:p>
    <w:p w14:paraId="40D75731" w14:textId="77777777" w:rsidR="00DF63BC" w:rsidRDefault="00DF63BC" w:rsidP="00242C0F">
      <w:pPr>
        <w:rPr>
          <w:lang w:val="fr-FR"/>
        </w:rPr>
      </w:pPr>
    </w:p>
    <w:p w14:paraId="2038BCD5" w14:textId="77777777" w:rsidR="00C06119" w:rsidRDefault="00C06119" w:rsidP="00C06119">
      <w:pPr>
        <w:pStyle w:val="Heading2"/>
      </w:pPr>
      <w:r>
        <w:t>répartition spatiale</w:t>
      </w:r>
    </w:p>
    <w:p w14:paraId="3BB0FC8A" w14:textId="77777777" w:rsidR="00C06119" w:rsidRDefault="00C06119" w:rsidP="00242C0F">
      <w:pPr>
        <w:rPr>
          <w:lang w:val="fr-FR"/>
        </w:rPr>
      </w:pPr>
    </w:p>
    <w:p w14:paraId="0FD506B6" w14:textId="77777777" w:rsidR="00C06119" w:rsidRDefault="00C06119" w:rsidP="00242C0F">
      <w:pPr>
        <w:rPr>
          <w:lang w:val="fr-FR"/>
        </w:rPr>
      </w:pPr>
      <w:r>
        <w:rPr>
          <w:lang w:val="fr-FR"/>
        </w:rPr>
        <w:t>Plateau, Pente Est, pente Ouest, pente Sud (BIB 2966)</w:t>
      </w:r>
    </w:p>
    <w:p w14:paraId="7A6F4004" w14:textId="77777777" w:rsidR="00C06119" w:rsidRDefault="00C06119" w:rsidP="00242C0F">
      <w:pPr>
        <w:rPr>
          <w:lang w:val="fr-FR"/>
        </w:rPr>
      </w:pPr>
    </w:p>
    <w:p w14:paraId="18F7D9BC" w14:textId="77777777" w:rsidR="00C06119" w:rsidRDefault="004141FA" w:rsidP="00C06119">
      <w:pPr>
        <w:pStyle w:val="Heading3"/>
      </w:pPr>
      <w:r>
        <w:t>p</w:t>
      </w:r>
      <w:r w:rsidR="00C06119">
        <w:t>lateau</w:t>
      </w:r>
    </w:p>
    <w:p w14:paraId="7768B392" w14:textId="77777777" w:rsidR="00C06119" w:rsidRPr="00C06119" w:rsidRDefault="00C06119" w:rsidP="00242C0F">
      <w:pPr>
        <w:rPr>
          <w:sz w:val="20"/>
          <w:lang w:val="fr-FR"/>
        </w:rPr>
      </w:pPr>
      <w:r w:rsidRPr="00C06119">
        <w:rPr>
          <w:i/>
          <w:sz w:val="20"/>
          <w:lang w:val="fr-FR"/>
        </w:rPr>
        <w:t>upper part</w:t>
      </w:r>
      <w:r w:rsidRPr="00C06119">
        <w:rPr>
          <w:sz w:val="20"/>
          <w:lang w:val="fr-FR"/>
        </w:rPr>
        <w:t>, "monumental aera"(BIB 2966)</w:t>
      </w:r>
    </w:p>
    <w:p w14:paraId="06BDE3AD" w14:textId="77777777" w:rsidR="00C06119" w:rsidRDefault="00C06119" w:rsidP="00242C0F">
      <w:pPr>
        <w:rPr>
          <w:i/>
          <w:lang w:val="fr-FR"/>
        </w:rPr>
      </w:pPr>
    </w:p>
    <w:p w14:paraId="3DD40C3C" w14:textId="77777777" w:rsidR="00C06119" w:rsidRPr="00C06119" w:rsidRDefault="00C06119" w:rsidP="00242C0F">
      <w:pPr>
        <w:rPr>
          <w:lang w:val="fr-FR"/>
        </w:rPr>
      </w:pPr>
      <w:r>
        <w:rPr>
          <w:lang w:val="fr-FR"/>
        </w:rPr>
        <w:t>Avec la pente Est, comprend les tombes les mieux dotées et les batiments les plus grands (BIB 2966)</w:t>
      </w:r>
    </w:p>
    <w:p w14:paraId="0AE62FF8" w14:textId="77777777" w:rsidR="00C06119" w:rsidRDefault="00C06119" w:rsidP="00242C0F">
      <w:pPr>
        <w:rPr>
          <w:lang w:val="fr-FR"/>
        </w:rPr>
      </w:pPr>
    </w:p>
    <w:p w14:paraId="3BCAEC39" w14:textId="77777777" w:rsidR="00C06119" w:rsidRDefault="00C06119" w:rsidP="00C06119">
      <w:pPr>
        <w:pStyle w:val="Heading3"/>
      </w:pPr>
      <w:r>
        <w:t>pente Est</w:t>
      </w:r>
    </w:p>
    <w:p w14:paraId="72D52A36" w14:textId="77777777" w:rsidR="00C06119" w:rsidRPr="00C06119" w:rsidRDefault="00C06119" w:rsidP="00242C0F">
      <w:pPr>
        <w:rPr>
          <w:i/>
          <w:sz w:val="20"/>
          <w:lang w:val="fr-FR"/>
        </w:rPr>
      </w:pPr>
      <w:r w:rsidRPr="00C06119">
        <w:rPr>
          <w:i/>
          <w:sz w:val="20"/>
          <w:lang w:val="fr-FR"/>
        </w:rPr>
        <w:t>estern part,</w:t>
      </w:r>
      <w:r w:rsidRPr="00C06119">
        <w:rPr>
          <w:sz w:val="20"/>
          <w:lang w:val="fr-FR"/>
        </w:rPr>
        <w:t xml:space="preserve"> "monumental aera" (BIB 2966)</w:t>
      </w:r>
    </w:p>
    <w:p w14:paraId="76C13BD8" w14:textId="77777777" w:rsidR="00C06119" w:rsidRDefault="00C06119" w:rsidP="00242C0F">
      <w:pPr>
        <w:rPr>
          <w:lang w:val="fr-FR"/>
        </w:rPr>
      </w:pPr>
    </w:p>
    <w:p w14:paraId="6E21D2C4" w14:textId="77777777" w:rsidR="00C06119" w:rsidRDefault="00C06119" w:rsidP="00242C0F">
      <w:pPr>
        <w:rPr>
          <w:lang w:val="fr-FR"/>
        </w:rPr>
      </w:pPr>
      <w:r>
        <w:rPr>
          <w:lang w:val="fr-FR"/>
        </w:rPr>
        <w:t>Avec le plateau, comprend les tombes les mieux dotées et les batiments les plus grands (BIB 2966)</w:t>
      </w:r>
    </w:p>
    <w:p w14:paraId="229F8870" w14:textId="77777777" w:rsidR="00A12BAD" w:rsidRDefault="00A12BAD" w:rsidP="00242C0F">
      <w:pPr>
        <w:rPr>
          <w:lang w:val="fr-FR"/>
        </w:rPr>
      </w:pPr>
    </w:p>
    <w:p w14:paraId="5D42056E" w14:textId="77777777" w:rsidR="00A12BAD" w:rsidRDefault="00A12BAD" w:rsidP="00A12BAD">
      <w:pPr>
        <w:pStyle w:val="Heading2"/>
      </w:pPr>
      <w:bookmarkStart w:id="3436" w:name="Sit_Fuente_Alamo_struct_batim"/>
      <w:r>
        <w:t>batiments</w:t>
      </w:r>
    </w:p>
    <w:bookmarkEnd w:id="3436"/>
    <w:p w14:paraId="48D73782" w14:textId="77777777" w:rsidR="00A12BAD" w:rsidRDefault="00A12BAD" w:rsidP="00242C0F">
      <w:pPr>
        <w:rPr>
          <w:lang w:val="fr-FR"/>
        </w:rPr>
      </w:pPr>
    </w:p>
    <w:p w14:paraId="03795B4F" w14:textId="77777777" w:rsidR="00A12BAD" w:rsidRPr="0032190F" w:rsidRDefault="00A12BAD" w:rsidP="00A12BAD">
      <w:pPr>
        <w:rPr>
          <w:lang w:val="fr-FR"/>
        </w:rPr>
      </w:pPr>
      <w:r w:rsidRPr="0032190F">
        <w:rPr>
          <w:lang w:val="fr-FR"/>
        </w:rPr>
        <w:t xml:space="preserve">Dans un quartier regroupant des édifices publics (citerne, greniers), 2 bâtiments massifs (édifice H : 7,1 x 6,9 m ; édifice O : 9,8 x </w:t>
      </w:r>
      <w:smartTag w:uri="urn:schemas-microsoft-com:office:smarttags" w:element="metricconverter">
        <w:smartTagPr>
          <w:attr w:name="ProductID" w:val="8,5 m"/>
        </w:smartTagPr>
        <w:r w:rsidRPr="0032190F">
          <w:rPr>
            <w:lang w:val="fr-FR"/>
          </w:rPr>
          <w:t>8,5 m</w:t>
        </w:r>
      </w:smartTag>
      <w:r w:rsidRPr="0032190F">
        <w:rPr>
          <w:lang w:val="fr-FR"/>
        </w:rPr>
        <w:t>) traduisent probablement des lieux de prestige et/ou défensif (BIB 1111 p. 56)</w:t>
      </w:r>
      <w:r>
        <w:rPr>
          <w:lang w:val="fr-FR"/>
        </w:rPr>
        <w:t xml:space="preserve"> Un batiment en forme de tour est probablement le grenier central du site (BIB 2966)</w:t>
      </w:r>
    </w:p>
    <w:p w14:paraId="61B09A72" w14:textId="77777777" w:rsidR="00A12BAD" w:rsidRDefault="00A12BAD" w:rsidP="00242C0F">
      <w:pPr>
        <w:rPr>
          <w:lang w:val="fr-FR"/>
        </w:rPr>
      </w:pPr>
    </w:p>
    <w:p w14:paraId="4F2202D2" w14:textId="3C43E14D" w:rsidR="00A12BAD" w:rsidRDefault="00A12BAD" w:rsidP="00242C0F">
      <w:pPr>
        <w:rPr>
          <w:lang w:val="fr-FR"/>
        </w:rPr>
      </w:pPr>
      <w:r>
        <w:rPr>
          <w:lang w:val="fr-FR"/>
        </w:rPr>
        <w:t xml:space="preserve">Tours des </w:t>
      </w:r>
      <w:hyperlink r:id="rId8047" w:anchor="Sit_Fuente_Alamo_per" w:history="1">
        <w:r w:rsidRPr="00A12BAD">
          <w:rPr>
            <w:rStyle w:val="Hyperlink"/>
            <w:lang w:val="fr-FR"/>
          </w:rPr>
          <w:t>périodes</w:t>
        </w:r>
      </w:hyperlink>
      <w:r>
        <w:rPr>
          <w:lang w:val="fr-FR"/>
        </w:rPr>
        <w:t xml:space="preserve"> III et IV (BIB 2966) Probablement des lieux de stockage (</w:t>
      </w:r>
      <w:r w:rsidRPr="00A12BAD">
        <w:rPr>
          <w:i/>
          <w:lang w:val="fr-FR"/>
        </w:rPr>
        <w:t>multistory buildings</w:t>
      </w:r>
      <w:r>
        <w:rPr>
          <w:lang w:val="fr-FR"/>
        </w:rPr>
        <w:t>) avec des murs épais de plus de 2 m, un plan rectangulaire, pour le plus grand batiment: 9,5 x 7,4 m (BIB 2966)</w:t>
      </w:r>
    </w:p>
    <w:p w14:paraId="66D31258" w14:textId="77777777" w:rsidR="00A12BAD" w:rsidRDefault="00A12BAD" w:rsidP="00242C0F">
      <w:pPr>
        <w:rPr>
          <w:lang w:val="fr-FR"/>
        </w:rPr>
      </w:pPr>
    </w:p>
    <w:p w14:paraId="4A73B4ED" w14:textId="77777777" w:rsidR="00A12BAD" w:rsidRDefault="00A12BAD" w:rsidP="00A12BAD">
      <w:pPr>
        <w:pStyle w:val="Heading3"/>
      </w:pPr>
      <w:r>
        <w:t>atelier</w:t>
      </w:r>
    </w:p>
    <w:p w14:paraId="53F0C4B5" w14:textId="77777777" w:rsidR="00A12BAD" w:rsidRPr="00A12BAD" w:rsidRDefault="00A12BAD" w:rsidP="00242C0F">
      <w:pPr>
        <w:rPr>
          <w:i/>
          <w:lang w:val="fr-FR"/>
        </w:rPr>
      </w:pPr>
      <w:r w:rsidRPr="00A12BAD">
        <w:rPr>
          <w:i/>
          <w:lang w:val="fr-FR"/>
        </w:rPr>
        <w:t>workshop</w:t>
      </w:r>
    </w:p>
    <w:p w14:paraId="56B74113" w14:textId="77777777" w:rsidR="00A12BAD" w:rsidRDefault="00A12BAD" w:rsidP="00242C0F">
      <w:pPr>
        <w:rPr>
          <w:lang w:val="fr-FR"/>
        </w:rPr>
      </w:pPr>
    </w:p>
    <w:p w14:paraId="4F485044" w14:textId="77777777" w:rsidR="00A12BAD" w:rsidRDefault="00A12BAD" w:rsidP="00242C0F">
      <w:pPr>
        <w:rPr>
          <w:lang w:val="fr-FR"/>
        </w:rPr>
      </w:pPr>
      <w:r>
        <w:rPr>
          <w:lang w:val="fr-FR"/>
        </w:rPr>
        <w:t>Une pièce sur la pente sud du site montrait 22 meules utilisées et rangée en pile associée à un stock de lame de faucilles (BIB 2966)</w:t>
      </w:r>
    </w:p>
    <w:p w14:paraId="243C1CCB" w14:textId="77777777" w:rsidR="00236A98" w:rsidRDefault="00236A98" w:rsidP="00242C0F">
      <w:pPr>
        <w:rPr>
          <w:lang w:val="fr-FR"/>
        </w:rPr>
      </w:pPr>
    </w:p>
    <w:p w14:paraId="3129544A" w14:textId="77777777" w:rsidR="00236A98" w:rsidRDefault="00236A98" w:rsidP="00236A98">
      <w:pPr>
        <w:pStyle w:val="Heading2"/>
      </w:pPr>
      <w:r>
        <w:t>stèles</w:t>
      </w:r>
    </w:p>
    <w:p w14:paraId="19936BBC" w14:textId="77777777" w:rsidR="00236A98" w:rsidRDefault="00236A98" w:rsidP="00242C0F">
      <w:pPr>
        <w:rPr>
          <w:lang w:val="fr-FR"/>
        </w:rPr>
      </w:pPr>
    </w:p>
    <w:p w14:paraId="4798BE66" w14:textId="6A3AAC6E" w:rsidR="00236A98" w:rsidRDefault="00236A98" w:rsidP="00141340">
      <w:pPr>
        <w:jc w:val="both"/>
        <w:rPr>
          <w:lang w:val="fr-FR"/>
        </w:rPr>
      </w:pPr>
      <w:r>
        <w:rPr>
          <w:lang w:val="fr-FR"/>
        </w:rPr>
        <w:t>4 stèles schématiquement anthropomorphes</w:t>
      </w:r>
      <w:r w:rsidR="004141FA">
        <w:rPr>
          <w:lang w:val="fr-FR"/>
        </w:rPr>
        <w:t xml:space="preserve"> en forme de bétyles </w:t>
      </w:r>
      <w:r>
        <w:rPr>
          <w:lang w:val="fr-FR"/>
        </w:rPr>
        <w:t xml:space="preserve">: 2 complètes, 2 fragmentaires </w:t>
      </w:r>
      <w:r w:rsidR="004141FA" w:rsidRPr="004141FA">
        <w:rPr>
          <w:lang w:val="fr-FR"/>
        </w:rPr>
        <w:t xml:space="preserve">(Risch y Schubart, 1991) </w:t>
      </w:r>
      <w:r>
        <w:rPr>
          <w:lang w:val="fr-FR"/>
        </w:rPr>
        <w:t>(BIB 2172)</w:t>
      </w:r>
      <w:r w:rsidR="00A12BAD">
        <w:rPr>
          <w:lang w:val="fr-FR"/>
        </w:rPr>
        <w:t xml:space="preserve"> </w:t>
      </w:r>
      <w:r w:rsidR="00A12BAD" w:rsidRPr="00DF63BC">
        <w:rPr>
          <w:lang w:val="fr-FR"/>
        </w:rPr>
        <w:t xml:space="preserve">L’emploi de galets comme support des stèles localisées dans la nécropole de Fuente Álamo rappelle des usages similaires dans quelques pièces associées à des mégalithes dans le style de celles qui se trouvent à l’entrée de </w:t>
      </w:r>
      <w:hyperlink r:id="rId8048" w:anchor="Sit_Dombate" w:history="1">
        <w:r w:rsidR="00A12BAD" w:rsidRPr="00EA007A">
          <w:rPr>
            <w:rStyle w:val="Hyperlink"/>
            <w:lang w:val="fr-FR"/>
          </w:rPr>
          <w:t>Dombate</w:t>
        </w:r>
      </w:hyperlink>
      <w:r w:rsidR="00A12BAD">
        <w:rPr>
          <w:lang w:val="fr-FR"/>
        </w:rPr>
        <w:t xml:space="preserve"> (BIB 2962)</w:t>
      </w:r>
    </w:p>
    <w:p w14:paraId="49CD243F" w14:textId="77777777" w:rsidR="00236A98" w:rsidRDefault="004141FA" w:rsidP="004141FA">
      <w:pPr>
        <w:tabs>
          <w:tab w:val="left" w:pos="6580"/>
        </w:tabs>
        <w:rPr>
          <w:lang w:val="fr-FR"/>
        </w:rPr>
      </w:pPr>
      <w:r>
        <w:rPr>
          <w:lang w:val="fr-FR"/>
        </w:rPr>
        <w:t xml:space="preserve">2 stèles avec indications des yeux et de la bouche </w:t>
      </w:r>
      <w:r w:rsidRPr="004141FA">
        <w:rPr>
          <w:lang w:val="fr-FR"/>
        </w:rPr>
        <w:t>(</w:t>
      </w:r>
      <w:r>
        <w:rPr>
          <w:lang w:val="fr-FR"/>
        </w:rPr>
        <w:t>BIB 2172</w:t>
      </w:r>
      <w:r w:rsidRPr="004141FA">
        <w:rPr>
          <w:lang w:val="fr-FR"/>
        </w:rPr>
        <w:t>)</w:t>
      </w:r>
      <w:r>
        <w:rPr>
          <w:lang w:val="fr-FR"/>
        </w:rPr>
        <w:tab/>
      </w:r>
    </w:p>
    <w:p w14:paraId="5DF472E1" w14:textId="77777777" w:rsidR="004141FA" w:rsidRDefault="004141FA" w:rsidP="004141FA">
      <w:pPr>
        <w:tabs>
          <w:tab w:val="left" w:pos="6580"/>
        </w:tabs>
        <w:rPr>
          <w:lang w:val="fr-FR"/>
        </w:rPr>
      </w:pPr>
      <w:r>
        <w:rPr>
          <w:lang w:val="fr-FR"/>
        </w:rPr>
        <w:t xml:space="preserve">C'est l'un des très rares, sinon unique, manifestations de ce type dans le monde argarique </w:t>
      </w:r>
      <w:r w:rsidRPr="004141FA">
        <w:rPr>
          <w:lang w:val="fr-FR"/>
        </w:rPr>
        <w:t>(</w:t>
      </w:r>
      <w:r>
        <w:rPr>
          <w:lang w:val="fr-FR"/>
        </w:rPr>
        <w:t>BIB 2172</w:t>
      </w:r>
      <w:r w:rsidRPr="004141FA">
        <w:rPr>
          <w:lang w:val="fr-FR"/>
        </w:rPr>
        <w:t>)</w:t>
      </w:r>
    </w:p>
    <w:p w14:paraId="05E81475" w14:textId="77777777" w:rsidR="004141FA" w:rsidRDefault="004141FA" w:rsidP="00242C0F">
      <w:pPr>
        <w:rPr>
          <w:lang w:val="fr-FR"/>
        </w:rPr>
      </w:pPr>
    </w:p>
    <w:p w14:paraId="33658381" w14:textId="77777777" w:rsidR="00236A98" w:rsidRDefault="00236A98" w:rsidP="00236A98">
      <w:pPr>
        <w:pStyle w:val="Heading3"/>
      </w:pPr>
      <w:bookmarkStart w:id="3437" w:name="Sit_Fuente_Alamo_stele1"/>
      <w:r>
        <w:t>stèle 1</w:t>
      </w:r>
    </w:p>
    <w:bookmarkEnd w:id="3437"/>
    <w:p w14:paraId="5872ABC7" w14:textId="136EB686" w:rsidR="00236A98" w:rsidRDefault="00236A98" w:rsidP="00242C0F">
      <w:pPr>
        <w:rPr>
          <w:lang w:val="fr-FR"/>
        </w:rPr>
      </w:pPr>
      <w:r>
        <w:rPr>
          <w:lang w:val="fr-FR"/>
        </w:rPr>
        <w:t xml:space="preserve">Dans la </w:t>
      </w:r>
      <w:hyperlink r:id="rId8049" w:anchor="Sit_Fuente_Alamo_tombe58" w:history="1">
        <w:r w:rsidRPr="00236A98">
          <w:rPr>
            <w:rStyle w:val="Hyperlink"/>
            <w:lang w:val="fr-FR"/>
          </w:rPr>
          <w:t xml:space="preserve">tombe </w:t>
        </w:r>
        <w:r>
          <w:rPr>
            <w:rStyle w:val="Hyperlink"/>
            <w:lang w:val="fr-FR"/>
          </w:rPr>
          <w:t>58</w:t>
        </w:r>
      </w:hyperlink>
    </w:p>
    <w:p w14:paraId="4234C8CF" w14:textId="77777777" w:rsidR="00236A98" w:rsidRDefault="00236A98" w:rsidP="00242C0F">
      <w:pPr>
        <w:rPr>
          <w:lang w:val="fr-FR"/>
        </w:rPr>
      </w:pPr>
    </w:p>
    <w:p w14:paraId="7E088D07" w14:textId="77777777" w:rsidR="00236A98" w:rsidRDefault="00236A98" w:rsidP="00236A98">
      <w:pPr>
        <w:pStyle w:val="Heading3"/>
      </w:pPr>
      <w:bookmarkStart w:id="3438" w:name="Sit_Fuente_Alamo_stele2"/>
      <w:r>
        <w:t>stèle 2</w:t>
      </w:r>
    </w:p>
    <w:bookmarkEnd w:id="3438"/>
    <w:p w14:paraId="291751F6" w14:textId="72E355C4" w:rsidR="00236A98" w:rsidRDefault="00236A98" w:rsidP="00242C0F">
      <w:pPr>
        <w:rPr>
          <w:lang w:val="fr-FR"/>
        </w:rPr>
      </w:pPr>
      <w:r>
        <w:rPr>
          <w:lang w:val="fr-FR"/>
        </w:rPr>
        <w:t xml:space="preserve">Dans la </w:t>
      </w:r>
      <w:hyperlink r:id="rId8050" w:anchor="Sit_Fuente_Alamo_tombe69" w:history="1">
        <w:r>
          <w:rPr>
            <w:rStyle w:val="Hyperlink"/>
            <w:lang w:val="fr-FR"/>
          </w:rPr>
          <w:t>tom</w:t>
        </w:r>
        <w:r w:rsidRPr="00236A98">
          <w:rPr>
            <w:rStyle w:val="Hyperlink"/>
            <w:lang w:val="fr-FR"/>
          </w:rPr>
          <w:t>b</w:t>
        </w:r>
        <w:r>
          <w:rPr>
            <w:rStyle w:val="Hyperlink"/>
            <w:lang w:val="fr-FR"/>
          </w:rPr>
          <w:t>e</w:t>
        </w:r>
        <w:r w:rsidRPr="00236A98">
          <w:rPr>
            <w:rStyle w:val="Hyperlink"/>
            <w:lang w:val="fr-FR"/>
          </w:rPr>
          <w:t xml:space="preserve"> 69</w:t>
        </w:r>
      </w:hyperlink>
      <w:r w:rsidR="004141FA" w:rsidRPr="005C7208">
        <w:rPr>
          <w:lang w:val="fr-FR"/>
        </w:rPr>
        <w:t xml:space="preserve"> </w:t>
      </w:r>
      <w:r w:rsidR="004141FA" w:rsidRPr="004141FA">
        <w:rPr>
          <w:lang w:val="fr-FR"/>
        </w:rPr>
        <w:t>(</w:t>
      </w:r>
      <w:r w:rsidR="004141FA">
        <w:rPr>
          <w:lang w:val="fr-FR"/>
        </w:rPr>
        <w:t>BIB 2172</w:t>
      </w:r>
      <w:r w:rsidR="004141FA" w:rsidRPr="004141FA">
        <w:rPr>
          <w:lang w:val="fr-FR"/>
        </w:rPr>
        <w:t>)</w:t>
      </w:r>
    </w:p>
    <w:p w14:paraId="7EB00D20" w14:textId="77777777" w:rsidR="00236A98" w:rsidRDefault="00236A98" w:rsidP="00242C0F">
      <w:pPr>
        <w:rPr>
          <w:lang w:val="fr-FR"/>
        </w:rPr>
      </w:pPr>
    </w:p>
    <w:p w14:paraId="42F47EC2" w14:textId="77777777" w:rsidR="00236A98" w:rsidRDefault="00236A98" w:rsidP="00236A98">
      <w:pPr>
        <w:pStyle w:val="Heading3"/>
      </w:pPr>
      <w:bookmarkStart w:id="3439" w:name="Sit_Fuente_Alamo_stele3"/>
      <w:r>
        <w:t>stèle 3</w:t>
      </w:r>
    </w:p>
    <w:bookmarkEnd w:id="3439"/>
    <w:p w14:paraId="38AFB550" w14:textId="77777777" w:rsidR="00236A98" w:rsidRDefault="00236A98" w:rsidP="00242C0F">
      <w:pPr>
        <w:rPr>
          <w:lang w:val="fr-FR"/>
        </w:rPr>
      </w:pPr>
    </w:p>
    <w:p w14:paraId="47CB99ED" w14:textId="77777777" w:rsidR="00236A98" w:rsidRDefault="00236A98" w:rsidP="00236A98">
      <w:pPr>
        <w:pStyle w:val="Heading3"/>
      </w:pPr>
      <w:bookmarkStart w:id="3440" w:name="Sit_Fuente_Alamo_stele4"/>
      <w:r>
        <w:t>stèle 4</w:t>
      </w:r>
    </w:p>
    <w:bookmarkEnd w:id="3440"/>
    <w:p w14:paraId="68DCE719" w14:textId="77777777" w:rsidR="00DF63BC" w:rsidRDefault="00DF63BC" w:rsidP="00242C0F">
      <w:pPr>
        <w:rPr>
          <w:lang w:val="fr-FR"/>
        </w:rPr>
      </w:pPr>
    </w:p>
    <w:p w14:paraId="7D9A874A" w14:textId="77777777" w:rsidR="00DF63BC" w:rsidRDefault="00DF63BC" w:rsidP="00DF63BC">
      <w:pPr>
        <w:pStyle w:val="Heading2"/>
      </w:pPr>
      <w:r>
        <w:t>tombes</w:t>
      </w:r>
    </w:p>
    <w:p w14:paraId="2C452097" w14:textId="77777777" w:rsidR="00A12BAD" w:rsidRDefault="00A12BAD" w:rsidP="00A12BAD">
      <w:pPr>
        <w:rPr>
          <w:lang w:val="fr-FR"/>
        </w:rPr>
      </w:pPr>
    </w:p>
    <w:p w14:paraId="72FFFA53" w14:textId="77777777" w:rsidR="00A12BAD" w:rsidRPr="00A12BAD" w:rsidRDefault="00A12BAD" w:rsidP="00A12BAD">
      <w:pPr>
        <w:rPr>
          <w:lang w:val="fr-FR"/>
        </w:rPr>
      </w:pPr>
      <w:r>
        <w:rPr>
          <w:lang w:val="fr-FR"/>
        </w:rPr>
        <w:t>Les plus riches tombes sont placées dans les ateliers spécialisés (Risch 2002)(BIB 2966)</w:t>
      </w:r>
    </w:p>
    <w:p w14:paraId="61332834" w14:textId="77777777" w:rsidR="002B3D59" w:rsidRDefault="002B3D59" w:rsidP="002B3D59">
      <w:pPr>
        <w:rPr>
          <w:lang w:val="fr-FR"/>
        </w:rPr>
      </w:pPr>
    </w:p>
    <w:p w14:paraId="029A3C05" w14:textId="77777777" w:rsidR="002B3D59" w:rsidRPr="00EF2C84" w:rsidRDefault="002B3D59" w:rsidP="002B3D59">
      <w:pPr>
        <w:pStyle w:val="Heading3"/>
      </w:pPr>
      <w:bookmarkStart w:id="3441" w:name="Sit_Fuente_Alamo_tombe9"/>
      <w:r w:rsidRPr="00EF2C84">
        <w:t>t. 9</w:t>
      </w:r>
    </w:p>
    <w:bookmarkEnd w:id="3441"/>
    <w:p w14:paraId="71FD3938" w14:textId="77777777" w:rsidR="002B3D59" w:rsidRPr="0032190F" w:rsidRDefault="002B3D59" w:rsidP="002B3D59">
      <w:pPr>
        <w:rPr>
          <w:lang w:val="fr-FR"/>
        </w:rPr>
      </w:pPr>
      <w:r w:rsidRPr="0032190F">
        <w:rPr>
          <w:lang w:val="fr-FR"/>
        </w:rPr>
        <w:t xml:space="preserve">La tombe 9 de ce site comprend : </w:t>
      </w:r>
    </w:p>
    <w:p w14:paraId="1A891C66" w14:textId="77777777" w:rsidR="002B3D59" w:rsidRPr="0032190F" w:rsidRDefault="002B3D59" w:rsidP="002B3D59">
      <w:pPr>
        <w:rPr>
          <w:lang w:val="fr-FR"/>
        </w:rPr>
      </w:pPr>
      <w:r w:rsidRPr="0032190F">
        <w:rPr>
          <w:lang w:val="fr-FR"/>
        </w:rPr>
        <w:tab/>
        <w:t>-2 poignards</w:t>
      </w:r>
    </w:p>
    <w:p w14:paraId="1913339F" w14:textId="77777777" w:rsidR="002B3D59" w:rsidRPr="0032190F" w:rsidRDefault="002B3D59" w:rsidP="002B3D59">
      <w:pPr>
        <w:rPr>
          <w:lang w:val="fr-FR"/>
        </w:rPr>
      </w:pPr>
      <w:r w:rsidRPr="0032190F">
        <w:rPr>
          <w:lang w:val="fr-FR"/>
        </w:rPr>
        <w:tab/>
        <w:t>-</w:t>
      </w:r>
      <w:r w:rsidR="00724B24">
        <w:rPr>
          <w:lang w:val="fr-FR"/>
        </w:rPr>
        <w:t>1</w:t>
      </w:r>
      <w:r w:rsidRPr="0032190F">
        <w:rPr>
          <w:lang w:val="fr-FR"/>
        </w:rPr>
        <w:t xml:space="preserve"> bracelet en bronze</w:t>
      </w:r>
    </w:p>
    <w:p w14:paraId="10B027F1" w14:textId="77777777" w:rsidR="002B3D59" w:rsidRPr="0032190F" w:rsidRDefault="002B3D59" w:rsidP="002B3D59">
      <w:pPr>
        <w:rPr>
          <w:lang w:val="fr-FR"/>
        </w:rPr>
      </w:pPr>
      <w:r w:rsidRPr="0032190F">
        <w:rPr>
          <w:lang w:val="fr-FR"/>
        </w:rPr>
        <w:tab/>
        <w:t>-</w:t>
      </w:r>
      <w:r w:rsidR="00724B24">
        <w:rPr>
          <w:lang w:val="fr-FR"/>
        </w:rPr>
        <w:t>1</w:t>
      </w:r>
      <w:r w:rsidRPr="0032190F">
        <w:rPr>
          <w:lang w:val="fr-FR"/>
        </w:rPr>
        <w:t xml:space="preserve"> diadème en argent</w:t>
      </w:r>
    </w:p>
    <w:p w14:paraId="50F8FF79" w14:textId="77777777" w:rsidR="002B3D59" w:rsidRPr="0032190F" w:rsidRDefault="002B3D59" w:rsidP="002B3D59">
      <w:pPr>
        <w:rPr>
          <w:lang w:val="fr-FR"/>
        </w:rPr>
      </w:pPr>
      <w:r w:rsidRPr="0032190F">
        <w:rPr>
          <w:lang w:val="fr-FR"/>
        </w:rPr>
        <w:tab/>
        <w:t>-7 spirales en argent</w:t>
      </w:r>
    </w:p>
    <w:p w14:paraId="7B6DA443" w14:textId="77777777" w:rsidR="002B3D59" w:rsidRPr="0032190F" w:rsidRDefault="002B3D59" w:rsidP="002B3D59">
      <w:pPr>
        <w:rPr>
          <w:lang w:val="fr-FR"/>
        </w:rPr>
      </w:pPr>
      <w:r w:rsidRPr="0032190F">
        <w:rPr>
          <w:lang w:val="fr-FR"/>
        </w:rPr>
        <w:tab/>
        <w:t>-10 perles d’ivoire</w:t>
      </w:r>
    </w:p>
    <w:p w14:paraId="3843A057" w14:textId="2995AD03" w:rsidR="002B3D59" w:rsidRPr="0032190F" w:rsidRDefault="002B3D59" w:rsidP="002B3D59">
      <w:pPr>
        <w:rPr>
          <w:lang w:val="fr-FR"/>
        </w:rPr>
      </w:pPr>
      <w:r w:rsidRPr="0032190F">
        <w:rPr>
          <w:lang w:val="fr-FR"/>
        </w:rPr>
        <w:tab/>
        <w:t xml:space="preserve">-3 spirales de </w:t>
      </w:r>
      <w:hyperlink r:id="rId8051" w:anchor="Sit_Cuivre" w:history="1">
        <w:r w:rsidR="009A36BA" w:rsidRPr="001E115E">
          <w:rPr>
            <w:rStyle w:val="Hyperlink"/>
            <w:lang w:val="fr-FR"/>
          </w:rPr>
          <w:t>cuivre</w:t>
        </w:r>
      </w:hyperlink>
    </w:p>
    <w:p w14:paraId="156B0924" w14:textId="77777777" w:rsidR="002B3D59" w:rsidRDefault="002B3D59" w:rsidP="002B3D59">
      <w:pPr>
        <w:rPr>
          <w:lang w:val="fr-FR"/>
        </w:rPr>
      </w:pPr>
      <w:r w:rsidRPr="0032190F">
        <w:rPr>
          <w:lang w:val="fr-FR"/>
        </w:rPr>
        <w:tab/>
        <w:t>-4 récipients</w:t>
      </w:r>
    </w:p>
    <w:p w14:paraId="464A7442" w14:textId="77777777" w:rsidR="00236A98" w:rsidRPr="0032190F" w:rsidRDefault="00236A98" w:rsidP="002B3D59">
      <w:pPr>
        <w:rPr>
          <w:lang w:val="fr-FR"/>
        </w:rPr>
      </w:pPr>
      <w:r>
        <w:rPr>
          <w:lang w:val="fr-FR"/>
        </w:rPr>
        <w:tab/>
        <w:t>- ...</w:t>
      </w:r>
    </w:p>
    <w:p w14:paraId="315ADB13" w14:textId="77777777" w:rsidR="002B3D59" w:rsidRDefault="002B3D59" w:rsidP="002B3D59">
      <w:pPr>
        <w:rPr>
          <w:lang w:val="fr-FR"/>
        </w:rPr>
      </w:pPr>
      <w:r w:rsidRPr="0032190F">
        <w:rPr>
          <w:lang w:val="fr-FR"/>
        </w:rPr>
        <w:t>(BIB 1111 p. 56)</w:t>
      </w:r>
    </w:p>
    <w:p w14:paraId="05932C3E" w14:textId="77777777" w:rsidR="00236A98" w:rsidRDefault="00236A98" w:rsidP="002B3D59">
      <w:pPr>
        <w:rPr>
          <w:lang w:val="fr-FR"/>
        </w:rPr>
      </w:pPr>
    </w:p>
    <w:p w14:paraId="7A14ECCF" w14:textId="77777777" w:rsidR="00236A98" w:rsidRDefault="00236A98" w:rsidP="00236A98">
      <w:pPr>
        <w:pStyle w:val="Heading4"/>
      </w:pPr>
      <w:r>
        <w:lastRenderedPageBreak/>
        <w:t>épée</w:t>
      </w:r>
    </w:p>
    <w:p w14:paraId="0FCDBA70" w14:textId="77777777" w:rsidR="00236A98" w:rsidRDefault="00236A98" w:rsidP="002B3D59">
      <w:pPr>
        <w:rPr>
          <w:lang w:val="fr-FR"/>
        </w:rPr>
      </w:pPr>
    </w:p>
    <w:p w14:paraId="62760A44" w14:textId="77777777" w:rsidR="00236A98" w:rsidRDefault="00236A98" w:rsidP="002B3D59">
      <w:pPr>
        <w:rPr>
          <w:lang w:val="fr-FR"/>
        </w:rPr>
      </w:pPr>
      <w:r w:rsidRPr="0032190F">
        <w:rPr>
          <w:lang w:val="fr-FR"/>
        </w:rPr>
        <w:t>1 épée</w:t>
      </w:r>
      <w:r>
        <w:rPr>
          <w:lang w:val="fr-FR"/>
        </w:rPr>
        <w:t xml:space="preserve"> </w:t>
      </w:r>
      <w:r w:rsidRPr="0032190F">
        <w:rPr>
          <w:lang w:val="fr-FR"/>
        </w:rPr>
        <w:t>(BIB 1111 p. 56)</w:t>
      </w:r>
      <w:r>
        <w:rPr>
          <w:lang w:val="fr-FR"/>
        </w:rPr>
        <w:t xml:space="preserve">  </w:t>
      </w:r>
      <w:r w:rsidR="00A12BAD">
        <w:rPr>
          <w:lang w:val="fr-FR"/>
        </w:rPr>
        <w:t xml:space="preserve">(BIB 2966) </w:t>
      </w:r>
      <w:r>
        <w:rPr>
          <w:lang w:val="fr-FR"/>
        </w:rPr>
        <w:t>épée à rivets alignés (SS BIB)</w:t>
      </w:r>
    </w:p>
    <w:p w14:paraId="6574B9A7" w14:textId="77777777" w:rsidR="00236A98" w:rsidRDefault="00236A98" w:rsidP="002B3D59">
      <w:pPr>
        <w:rPr>
          <w:lang w:val="fr-FR"/>
        </w:rPr>
      </w:pPr>
    </w:p>
    <w:p w14:paraId="4A032B89" w14:textId="77777777" w:rsidR="00236A98" w:rsidRDefault="00236A98" w:rsidP="00236A98">
      <w:pPr>
        <w:pStyle w:val="Heading4"/>
      </w:pPr>
      <w:r>
        <w:t>céramiques</w:t>
      </w:r>
    </w:p>
    <w:p w14:paraId="76AA07E0" w14:textId="77777777" w:rsidR="00236A98" w:rsidRDefault="00236A98" w:rsidP="00236A98">
      <w:pPr>
        <w:pStyle w:val="Heading5"/>
      </w:pPr>
      <w:r>
        <w:t>coupes</w:t>
      </w:r>
    </w:p>
    <w:p w14:paraId="73FD05CC" w14:textId="77777777" w:rsidR="00236A98" w:rsidRPr="00236A98" w:rsidRDefault="00236A98" w:rsidP="00236A98">
      <w:pPr>
        <w:rPr>
          <w:lang w:val="fr-FR"/>
        </w:rPr>
      </w:pPr>
      <w:r>
        <w:rPr>
          <w:lang w:val="fr-FR"/>
        </w:rPr>
        <w:br/>
        <w:t>3 coupes à pieds (SS BIB)</w:t>
      </w:r>
    </w:p>
    <w:p w14:paraId="4CD452D4" w14:textId="77777777" w:rsidR="002B3D59" w:rsidRDefault="002B3D59" w:rsidP="002B3D59">
      <w:pPr>
        <w:rPr>
          <w:lang w:val="fr-FR"/>
        </w:rPr>
      </w:pPr>
    </w:p>
    <w:p w14:paraId="087A6244" w14:textId="77777777" w:rsidR="00661F91" w:rsidRDefault="00661F91" w:rsidP="00661F91">
      <w:pPr>
        <w:pStyle w:val="Heading4"/>
      </w:pPr>
      <w:bookmarkStart w:id="3442" w:name="Sit_Fuente_Alamo_tombe9_perle_verre"/>
      <w:r>
        <w:t>perles</w:t>
      </w:r>
    </w:p>
    <w:bookmarkEnd w:id="3442"/>
    <w:p w14:paraId="5A18769C" w14:textId="093168C8" w:rsidR="00661F91" w:rsidRPr="002B3D59" w:rsidRDefault="00236A98" w:rsidP="00236A98">
      <w:pPr>
        <w:jc w:val="both"/>
        <w:rPr>
          <w:lang w:val="fr-FR"/>
        </w:rPr>
      </w:pPr>
      <w:r>
        <w:rPr>
          <w:lang w:val="fr-FR"/>
        </w:rPr>
        <w:t xml:space="preserve">8 perles segmentées </w:t>
      </w:r>
      <w:r w:rsidRPr="0032190F">
        <w:rPr>
          <w:lang w:val="fr-FR"/>
        </w:rPr>
        <w:t>en faïence (BIB 1111 p. 56)</w:t>
      </w:r>
      <w:r>
        <w:rPr>
          <w:lang w:val="fr-FR"/>
        </w:rPr>
        <w:t xml:space="preserve"> </w:t>
      </w:r>
      <w:r w:rsidR="00661F91" w:rsidRPr="00661F91">
        <w:rPr>
          <w:lang w:val="fr-FR"/>
        </w:rPr>
        <w:t xml:space="preserve">perles en pâte de verre, notamment le collier de la sépulture 9 de Fuente </w:t>
      </w:r>
      <w:r w:rsidR="00661F91">
        <w:rPr>
          <w:lang w:val="fr-FR"/>
        </w:rPr>
        <w:t>A</w:t>
      </w:r>
      <w:r w:rsidR="00661F91" w:rsidRPr="00661F91">
        <w:rPr>
          <w:lang w:val="fr-FR"/>
        </w:rPr>
        <w:t xml:space="preserve">lamo, rattaché au commerce </w:t>
      </w:r>
      <w:hyperlink r:id="rId8052" w:anchor="Cul_Mycenien_echang_mob_perl_verre" w:history="1">
        <w:r w:rsidR="00661F91" w:rsidRPr="00EA4CA4">
          <w:rPr>
            <w:rStyle w:val="Hyperlink"/>
            <w:lang w:val="fr-FR"/>
          </w:rPr>
          <w:t>mycénien</w:t>
        </w:r>
      </w:hyperlink>
      <w:r w:rsidR="00661F91" w:rsidRPr="00661F91">
        <w:rPr>
          <w:lang w:val="fr-FR"/>
        </w:rPr>
        <w:t xml:space="preserve"> en Méditerranée centrale, cf. El mundo micénico, Cinco siglos de la primera civilization europea, 1600-1000 a. G, Madrid, Museo Arqueolôgico Nacional, 1992, p. 113</w:t>
      </w:r>
      <w:r w:rsidR="00661F91">
        <w:rPr>
          <w:lang w:val="fr-FR"/>
        </w:rPr>
        <w:t xml:space="preserve"> (BIB 3023)</w:t>
      </w:r>
      <w:r w:rsidRPr="00236A98">
        <w:rPr>
          <w:lang w:val="fr-FR"/>
        </w:rPr>
        <w:t xml:space="preserve"> </w:t>
      </w:r>
      <w:hyperlink r:id="rId8053" w:anchor="Cul_Precoloniale_Com_Est_Ouest" w:history="1">
        <w:r w:rsidRPr="00426FF9">
          <w:rPr>
            <w:rStyle w:val="Hyperlink"/>
            <w:lang w:val="fr-FR"/>
          </w:rPr>
          <w:t>Est</w:t>
        </w:r>
        <w:r w:rsidRPr="000503C4">
          <w:rPr>
            <w:rStyle w:val="Hyperlink"/>
            <w:rFonts w:ascii="Courier New" w:hAnsi="Courier New" w:cs="Courier New"/>
            <w:sz w:val="20"/>
            <w:lang w:val="fr-FR"/>
          </w:rPr>
          <w:t xml:space="preserve"> -&gt;</w:t>
        </w:r>
        <w:r w:rsidRPr="00426FF9">
          <w:rPr>
            <w:rStyle w:val="Hyperlink"/>
            <w:lang w:val="fr-FR"/>
          </w:rPr>
          <w:t xml:space="preserve"> Ouest</w:t>
        </w:r>
      </w:hyperlink>
      <w:r>
        <w:rPr>
          <w:lang w:val="fr-FR"/>
        </w:rPr>
        <w:t xml:space="preserve"> (SS BIB)</w:t>
      </w:r>
    </w:p>
    <w:p w14:paraId="778B2971" w14:textId="77777777" w:rsidR="00DF63BC" w:rsidRDefault="00DF63BC" w:rsidP="00242C0F">
      <w:pPr>
        <w:rPr>
          <w:lang w:val="fr-FR"/>
        </w:rPr>
      </w:pPr>
    </w:p>
    <w:p w14:paraId="30C1CE09" w14:textId="77777777" w:rsidR="00DF63BC" w:rsidRDefault="00DF63BC" w:rsidP="00DF63BC">
      <w:pPr>
        <w:pStyle w:val="Heading3"/>
      </w:pPr>
      <w:bookmarkStart w:id="3443" w:name="Sit_Fuente_Alamo_tombe58"/>
      <w:r>
        <w:t>t. 58</w:t>
      </w:r>
    </w:p>
    <w:bookmarkEnd w:id="3443"/>
    <w:p w14:paraId="1609FE06" w14:textId="23FF7EB7" w:rsidR="00236A98" w:rsidRPr="00236A98" w:rsidRDefault="00DF63BC" w:rsidP="00236A98">
      <w:pPr>
        <w:rPr>
          <w:lang w:val="fr-FR"/>
        </w:rPr>
      </w:pPr>
      <w:r>
        <w:rPr>
          <w:lang w:val="fr-FR"/>
        </w:rPr>
        <w:t>inversion chronologique 14C (BIB 2963)</w:t>
      </w:r>
      <w:r w:rsidR="00236A98">
        <w:rPr>
          <w:lang w:val="fr-FR"/>
        </w:rPr>
        <w:t xml:space="preserve"> </w:t>
      </w:r>
      <w:r w:rsidR="00236A98" w:rsidRPr="00236A98">
        <w:rPr>
          <w:lang w:val="fr-FR"/>
        </w:rPr>
        <w:t xml:space="preserve">La </w:t>
      </w:r>
      <w:hyperlink r:id="rId8054" w:anchor="Sit_Fuente_Alamo_stele1" w:history="1">
        <w:r w:rsidR="00236A98" w:rsidRPr="00236A98">
          <w:rPr>
            <w:rStyle w:val="Hyperlink"/>
            <w:lang w:val="fr-FR"/>
          </w:rPr>
          <w:t>stèle 1</w:t>
        </w:r>
      </w:hyperlink>
      <w:r w:rsidR="00236A98">
        <w:rPr>
          <w:lang w:val="fr-FR"/>
        </w:rPr>
        <w:t xml:space="preserve">, fragmentaire, provient peut-être de la tombe 58, une </w:t>
      </w:r>
      <w:r w:rsidR="00236A98" w:rsidRPr="00236A98">
        <w:rPr>
          <w:i/>
          <w:lang w:val="fr-FR"/>
        </w:rPr>
        <w:t>covacha</w:t>
      </w:r>
      <w:r w:rsidR="00236A98">
        <w:rPr>
          <w:lang w:val="fr-FR"/>
        </w:rPr>
        <w:t xml:space="preserve"> avec un dépôt de hallebarde, poignard et coupe carénée (BIB 2172)</w:t>
      </w:r>
    </w:p>
    <w:p w14:paraId="1862DBFD" w14:textId="77777777" w:rsidR="00DF63BC" w:rsidRDefault="00DF63BC" w:rsidP="00DF63BC">
      <w:pPr>
        <w:rPr>
          <w:lang w:val="fr-FR"/>
        </w:rPr>
      </w:pPr>
    </w:p>
    <w:p w14:paraId="239E280B" w14:textId="77777777" w:rsidR="00236A98" w:rsidRDefault="00236A98" w:rsidP="00DF63BC">
      <w:pPr>
        <w:rPr>
          <w:lang w:val="fr-FR"/>
        </w:rPr>
      </w:pPr>
    </w:p>
    <w:p w14:paraId="0572EB24" w14:textId="77777777" w:rsidR="00236A98" w:rsidRDefault="00236A98" w:rsidP="00A12BAD">
      <w:pPr>
        <w:pStyle w:val="Heading3"/>
      </w:pPr>
      <w:bookmarkStart w:id="3444" w:name="Sit_Fuente_Alamo_tombe69"/>
      <w:r>
        <w:t>t. 69</w:t>
      </w:r>
    </w:p>
    <w:bookmarkEnd w:id="3444"/>
    <w:p w14:paraId="24B37FF3" w14:textId="732DFC09" w:rsidR="00236A98" w:rsidRDefault="00236A98" w:rsidP="00DF63BC">
      <w:pPr>
        <w:rPr>
          <w:lang w:val="fr-FR"/>
        </w:rPr>
      </w:pPr>
      <w:r>
        <w:rPr>
          <w:lang w:val="fr-FR"/>
        </w:rPr>
        <w:t xml:space="preserve">Ciste, 1 homme et 1 femme déposé à deux moments différents, 1 poignard à rivets, un poinçon, </w:t>
      </w:r>
      <w:r w:rsidRPr="00236A98">
        <w:rPr>
          <w:i/>
          <w:lang w:val="fr-FR"/>
        </w:rPr>
        <w:t>una tulipa de boca ancha</w:t>
      </w:r>
      <w:r>
        <w:rPr>
          <w:lang w:val="fr-FR"/>
        </w:rPr>
        <w:t xml:space="preserve">. La </w:t>
      </w:r>
      <w:hyperlink r:id="rId8055" w:anchor="Sit_Fuente_Alamo_stele2" w:history="1">
        <w:r w:rsidRPr="00236A98">
          <w:rPr>
            <w:rStyle w:val="Hyperlink"/>
            <w:lang w:val="fr-FR"/>
          </w:rPr>
          <w:t>stèle 2</w:t>
        </w:r>
      </w:hyperlink>
      <w:r w:rsidR="004141FA" w:rsidRPr="005C7208">
        <w:rPr>
          <w:lang w:val="fr-FR"/>
        </w:rPr>
        <w:t xml:space="preserve"> </w:t>
      </w:r>
      <w:r>
        <w:rPr>
          <w:lang w:val="fr-FR"/>
        </w:rPr>
        <w:t>à l'extérieur de la ciste (BIB 2172)</w:t>
      </w:r>
    </w:p>
    <w:p w14:paraId="154045C7" w14:textId="77777777" w:rsidR="002B3D59" w:rsidRDefault="002B3D59" w:rsidP="00DF63BC">
      <w:pPr>
        <w:rPr>
          <w:lang w:val="fr-FR"/>
        </w:rPr>
      </w:pPr>
    </w:p>
    <w:p w14:paraId="5DC1951E" w14:textId="77777777" w:rsidR="002B3D59" w:rsidRPr="009952C7" w:rsidRDefault="002B3D59" w:rsidP="002B3D59">
      <w:pPr>
        <w:pStyle w:val="Heading3"/>
      </w:pPr>
      <w:bookmarkStart w:id="3445" w:name="Sit_Fuente_Alamo_tombe95"/>
      <w:r w:rsidRPr="009952C7">
        <w:t>t. 95</w:t>
      </w:r>
    </w:p>
    <w:bookmarkEnd w:id="3445"/>
    <w:p w14:paraId="66829815" w14:textId="77777777" w:rsidR="00DF63BC" w:rsidRDefault="002B3D59" w:rsidP="00DF63BC">
      <w:pPr>
        <w:rPr>
          <w:lang w:val="fr-FR"/>
        </w:rPr>
      </w:pPr>
      <w:r w:rsidRPr="00236A98">
        <w:rPr>
          <w:i/>
          <w:lang w:val="fr-FR"/>
        </w:rPr>
        <w:t>covacha</w:t>
      </w:r>
      <w:r w:rsidRPr="00236A98">
        <w:rPr>
          <w:lang w:val="fr-FR"/>
        </w:rPr>
        <w:t xml:space="preserve"> (BIB 2964)</w:t>
      </w:r>
      <w:r w:rsidR="00236A98" w:rsidRPr="00236A98">
        <w:rPr>
          <w:lang w:val="fr-FR"/>
        </w:rPr>
        <w:t xml:space="preserve"> </w:t>
      </w:r>
    </w:p>
    <w:p w14:paraId="3B1144F5" w14:textId="77777777" w:rsidR="00A12BAD" w:rsidRDefault="00A12BAD" w:rsidP="00DF63BC">
      <w:pPr>
        <w:rPr>
          <w:lang w:val="fr-FR"/>
        </w:rPr>
      </w:pPr>
    </w:p>
    <w:p w14:paraId="208F30FD" w14:textId="77777777" w:rsidR="00A12BAD" w:rsidRDefault="00A12BAD" w:rsidP="00A12BAD">
      <w:pPr>
        <w:pStyle w:val="Heading2"/>
      </w:pPr>
      <w:bookmarkStart w:id="3446" w:name="Sit_Fuente_Alamo_per"/>
      <w:r>
        <w:t>périodisation</w:t>
      </w:r>
    </w:p>
    <w:bookmarkEnd w:id="3446"/>
    <w:p w14:paraId="3057266A" w14:textId="77777777" w:rsidR="00A12BAD" w:rsidRDefault="00A12BAD" w:rsidP="00DF63BC">
      <w:pPr>
        <w:rPr>
          <w:lang w:val="fr-FR"/>
        </w:rPr>
      </w:pPr>
    </w:p>
    <w:p w14:paraId="1A697572" w14:textId="45766C26" w:rsidR="00A12BAD" w:rsidRPr="00A12BAD" w:rsidRDefault="00A12BAD" w:rsidP="00DF63BC">
      <w:pPr>
        <w:rPr>
          <w:lang w:val="fr-FR"/>
        </w:rPr>
      </w:pPr>
      <w:r w:rsidRPr="00A12BAD">
        <w:rPr>
          <w:lang w:val="fr-FR"/>
        </w:rPr>
        <w:t>A servi à la périodisation d'</w:t>
      </w:r>
      <w:r>
        <w:rPr>
          <w:lang w:val="fr-FR"/>
        </w:rPr>
        <w:t xml:space="preserve"> </w:t>
      </w:r>
      <w:hyperlink r:id="rId8056" w:anchor="Cul_Argar_per" w:history="1">
        <w:r w:rsidRPr="00A12BAD">
          <w:rPr>
            <w:rStyle w:val="Hyperlink"/>
            <w:lang w:val="fr-FR"/>
          </w:rPr>
          <w:t>Argar</w:t>
        </w:r>
      </w:hyperlink>
      <w:r w:rsidRPr="00A12BAD">
        <w:rPr>
          <w:lang w:val="fr-FR"/>
        </w:rPr>
        <w:t>, en 4 phases (Fuente Alamo I-IV):</w:t>
      </w:r>
    </w:p>
    <w:p w14:paraId="5ACB4E16" w14:textId="77777777" w:rsidR="00A12BAD" w:rsidRPr="00A12BAD" w:rsidRDefault="00A12BAD" w:rsidP="00DF63BC">
      <w:pPr>
        <w:rPr>
          <w:lang w:val="fr-FR"/>
        </w:rPr>
      </w:pPr>
    </w:p>
    <w:tbl>
      <w:tblPr>
        <w:tblStyle w:val="TableGrid"/>
        <w:tblW w:w="3548" w:type="dxa"/>
        <w:jc w:val="center"/>
        <w:tblLook w:val="04A0" w:firstRow="1" w:lastRow="0" w:firstColumn="1" w:lastColumn="0" w:noHBand="0" w:noVBand="1"/>
      </w:tblPr>
      <w:tblGrid>
        <w:gridCol w:w="976"/>
        <w:gridCol w:w="1196"/>
        <w:gridCol w:w="1376"/>
      </w:tblGrid>
      <w:tr w:rsidR="00A12BAD" w14:paraId="0CB57A81" w14:textId="77777777" w:rsidTr="00A12BAD">
        <w:trPr>
          <w:jc w:val="center"/>
        </w:trPr>
        <w:tc>
          <w:tcPr>
            <w:tcW w:w="976" w:type="dxa"/>
          </w:tcPr>
          <w:p w14:paraId="447F7A42" w14:textId="77777777" w:rsidR="00A12BAD" w:rsidRDefault="00A12BAD" w:rsidP="00A12BAD">
            <w:pPr>
              <w:jc w:val="center"/>
              <w:rPr>
                <w:szCs w:val="20"/>
                <w:lang w:eastAsia="en-GB"/>
              </w:rPr>
            </w:pPr>
            <w:r>
              <w:rPr>
                <w:szCs w:val="20"/>
                <w:lang w:eastAsia="en-GB"/>
              </w:rPr>
              <w:t>phases</w:t>
            </w:r>
          </w:p>
        </w:tc>
        <w:tc>
          <w:tcPr>
            <w:tcW w:w="1196" w:type="dxa"/>
          </w:tcPr>
          <w:p w14:paraId="69820EC4" w14:textId="77777777" w:rsidR="00A12BAD" w:rsidRDefault="00A12BAD" w:rsidP="00A12BAD">
            <w:pPr>
              <w:jc w:val="center"/>
              <w:rPr>
                <w:szCs w:val="20"/>
                <w:lang w:val="es-ES" w:eastAsia="en-GB"/>
              </w:rPr>
            </w:pPr>
            <w:r>
              <w:rPr>
                <w:szCs w:val="20"/>
                <w:lang w:val="es-ES" w:eastAsia="en-GB"/>
              </w:rPr>
              <w:t>périodes</w:t>
            </w:r>
          </w:p>
        </w:tc>
        <w:tc>
          <w:tcPr>
            <w:tcW w:w="1376" w:type="dxa"/>
          </w:tcPr>
          <w:p w14:paraId="3D7D5869" w14:textId="77777777" w:rsidR="00A12BAD" w:rsidRDefault="00A12BAD" w:rsidP="00A12BAD">
            <w:pPr>
              <w:jc w:val="center"/>
              <w:rPr>
                <w:szCs w:val="20"/>
                <w:lang w:val="es-ES" w:eastAsia="en-GB"/>
              </w:rPr>
            </w:pPr>
            <w:r>
              <w:rPr>
                <w:szCs w:val="20"/>
                <w:lang w:eastAsia="en-GB"/>
              </w:rPr>
              <w:t>BC</w:t>
            </w:r>
          </w:p>
        </w:tc>
      </w:tr>
      <w:tr w:rsidR="00A12BAD" w:rsidRPr="009C594A" w14:paraId="2ED2E17F" w14:textId="77777777" w:rsidTr="00A12BAD">
        <w:trPr>
          <w:jc w:val="center"/>
        </w:trPr>
        <w:tc>
          <w:tcPr>
            <w:tcW w:w="976" w:type="dxa"/>
          </w:tcPr>
          <w:p w14:paraId="29296FD8" w14:textId="77777777" w:rsidR="00A12BAD" w:rsidRDefault="00A12BAD" w:rsidP="00A12BAD">
            <w:pPr>
              <w:rPr>
                <w:szCs w:val="20"/>
                <w:lang w:val="es-ES" w:eastAsia="en-GB"/>
              </w:rPr>
            </w:pPr>
            <w:r>
              <w:rPr>
                <w:szCs w:val="20"/>
                <w:lang w:val="es-ES" w:eastAsia="en-GB"/>
              </w:rPr>
              <w:t>IV</w:t>
            </w:r>
          </w:p>
        </w:tc>
        <w:tc>
          <w:tcPr>
            <w:tcW w:w="1196" w:type="dxa"/>
          </w:tcPr>
          <w:p w14:paraId="35B48829" w14:textId="1D5B1BB6" w:rsidR="00A12BAD" w:rsidRDefault="00000000" w:rsidP="00A12BAD">
            <w:pPr>
              <w:rPr>
                <w:szCs w:val="20"/>
                <w:lang w:val="es-ES" w:eastAsia="en-GB"/>
              </w:rPr>
            </w:pPr>
            <w:hyperlink r:id="rId8057" w:anchor="Cul_Argar_III" w:history="1">
              <w:r w:rsidR="00A12BAD" w:rsidRPr="00D36F2A">
                <w:rPr>
                  <w:rStyle w:val="Hyperlink"/>
                </w:rPr>
                <w:t>Argar III</w:t>
              </w:r>
            </w:hyperlink>
          </w:p>
        </w:tc>
        <w:tc>
          <w:tcPr>
            <w:tcW w:w="1376" w:type="dxa"/>
          </w:tcPr>
          <w:p w14:paraId="69D86CCD" w14:textId="77777777" w:rsidR="00A12BAD" w:rsidRDefault="00A12BAD" w:rsidP="00A12BAD">
            <w:pPr>
              <w:rPr>
                <w:szCs w:val="20"/>
                <w:lang w:val="es-ES" w:eastAsia="en-GB"/>
              </w:rPr>
            </w:pPr>
            <w:r>
              <w:rPr>
                <w:szCs w:val="20"/>
                <w:lang w:val="es-ES" w:eastAsia="en-GB"/>
              </w:rPr>
              <w:t>1750-1550</w:t>
            </w:r>
          </w:p>
        </w:tc>
      </w:tr>
      <w:tr w:rsidR="00A12BAD" w:rsidRPr="009C594A" w14:paraId="3E4B2C6B" w14:textId="77777777" w:rsidTr="00A12BAD">
        <w:trPr>
          <w:jc w:val="center"/>
        </w:trPr>
        <w:tc>
          <w:tcPr>
            <w:tcW w:w="976" w:type="dxa"/>
          </w:tcPr>
          <w:p w14:paraId="6B2183A0" w14:textId="77777777" w:rsidR="00A12BAD" w:rsidRDefault="00A12BAD" w:rsidP="00A12BAD">
            <w:pPr>
              <w:rPr>
                <w:szCs w:val="20"/>
                <w:lang w:val="es-ES" w:eastAsia="en-GB"/>
              </w:rPr>
            </w:pPr>
            <w:r>
              <w:rPr>
                <w:szCs w:val="20"/>
                <w:lang w:val="es-ES" w:eastAsia="en-GB"/>
              </w:rPr>
              <w:t>III</w:t>
            </w:r>
          </w:p>
        </w:tc>
        <w:tc>
          <w:tcPr>
            <w:tcW w:w="1196" w:type="dxa"/>
          </w:tcPr>
          <w:p w14:paraId="7FC37DB1" w14:textId="704B8DBF" w:rsidR="00A12BAD" w:rsidRDefault="00000000" w:rsidP="00A12BAD">
            <w:pPr>
              <w:rPr>
                <w:szCs w:val="20"/>
                <w:lang w:val="es-ES" w:eastAsia="en-GB"/>
              </w:rPr>
            </w:pPr>
            <w:hyperlink r:id="rId8058" w:anchor="Cul_Argar_B" w:history="1">
              <w:r w:rsidR="00A12BAD" w:rsidRPr="00A14FB2">
                <w:rPr>
                  <w:rStyle w:val="Hyperlink"/>
                </w:rPr>
                <w:t xml:space="preserve">Argar </w:t>
              </w:r>
              <w:r w:rsidR="00A12BAD">
                <w:rPr>
                  <w:rStyle w:val="Hyperlink"/>
                </w:rPr>
                <w:t>II</w:t>
              </w:r>
            </w:hyperlink>
          </w:p>
        </w:tc>
        <w:tc>
          <w:tcPr>
            <w:tcW w:w="1376" w:type="dxa"/>
          </w:tcPr>
          <w:p w14:paraId="09B9F726" w14:textId="77777777" w:rsidR="00A12BAD" w:rsidRDefault="00A12BAD" w:rsidP="00A12BAD">
            <w:pPr>
              <w:rPr>
                <w:szCs w:val="20"/>
                <w:lang w:val="es-ES" w:eastAsia="en-GB"/>
              </w:rPr>
            </w:pPr>
            <w:r>
              <w:rPr>
                <w:szCs w:val="20"/>
                <w:lang w:val="es-ES" w:eastAsia="en-GB"/>
              </w:rPr>
              <w:t>1950-1750</w:t>
            </w:r>
          </w:p>
        </w:tc>
      </w:tr>
      <w:tr w:rsidR="00A12BAD" w:rsidRPr="009C594A" w14:paraId="546EEB68" w14:textId="77777777" w:rsidTr="00A12BAD">
        <w:trPr>
          <w:jc w:val="center"/>
        </w:trPr>
        <w:tc>
          <w:tcPr>
            <w:tcW w:w="976" w:type="dxa"/>
          </w:tcPr>
          <w:p w14:paraId="64F3E6E0" w14:textId="77777777" w:rsidR="00A12BAD" w:rsidRDefault="00A12BAD" w:rsidP="00A12BAD">
            <w:pPr>
              <w:rPr>
                <w:szCs w:val="20"/>
                <w:lang w:val="es-ES" w:eastAsia="en-GB"/>
              </w:rPr>
            </w:pPr>
            <w:r>
              <w:rPr>
                <w:szCs w:val="20"/>
                <w:lang w:val="es-ES" w:eastAsia="en-GB"/>
              </w:rPr>
              <w:t>I-II</w:t>
            </w:r>
          </w:p>
        </w:tc>
        <w:tc>
          <w:tcPr>
            <w:tcW w:w="1196" w:type="dxa"/>
          </w:tcPr>
          <w:p w14:paraId="7BED0FB0" w14:textId="7C3E2498" w:rsidR="00A12BAD" w:rsidRDefault="00000000" w:rsidP="00A12BAD">
            <w:pPr>
              <w:rPr>
                <w:szCs w:val="20"/>
                <w:lang w:val="es-ES" w:eastAsia="en-GB"/>
              </w:rPr>
            </w:pPr>
            <w:hyperlink r:id="rId8059" w:anchor="Cul_Argar_A" w:history="1">
              <w:r w:rsidR="00A12BAD" w:rsidRPr="001608B1">
                <w:rPr>
                  <w:rStyle w:val="Hyperlink"/>
                </w:rPr>
                <w:t xml:space="preserve">Argar </w:t>
              </w:r>
              <w:r w:rsidR="00A12BAD">
                <w:rPr>
                  <w:rStyle w:val="Hyperlink"/>
                </w:rPr>
                <w:t>I</w:t>
              </w:r>
            </w:hyperlink>
          </w:p>
        </w:tc>
        <w:tc>
          <w:tcPr>
            <w:tcW w:w="1376" w:type="dxa"/>
          </w:tcPr>
          <w:p w14:paraId="507FDDDB" w14:textId="77777777" w:rsidR="00A12BAD" w:rsidRDefault="00A12BAD" w:rsidP="00A12BAD">
            <w:pPr>
              <w:rPr>
                <w:szCs w:val="20"/>
                <w:lang w:val="es-ES" w:eastAsia="en-GB"/>
              </w:rPr>
            </w:pPr>
            <w:r>
              <w:rPr>
                <w:szCs w:val="20"/>
                <w:lang w:val="es-ES" w:eastAsia="en-GB"/>
              </w:rPr>
              <w:t>2200-1950</w:t>
            </w:r>
          </w:p>
        </w:tc>
      </w:tr>
    </w:tbl>
    <w:p w14:paraId="3E49CE3F" w14:textId="77777777" w:rsidR="00A12BAD" w:rsidRPr="00760C38" w:rsidRDefault="00A12BAD" w:rsidP="00A12BAD">
      <w:pPr>
        <w:rPr>
          <w:szCs w:val="20"/>
          <w:lang w:eastAsia="en-GB"/>
        </w:rPr>
      </w:pPr>
      <w:r w:rsidRPr="00760C38">
        <w:rPr>
          <w:szCs w:val="20"/>
          <w:lang w:eastAsia="en-GB"/>
        </w:rPr>
        <w:t>(BIB 2966)</w:t>
      </w:r>
    </w:p>
    <w:p w14:paraId="307A1C15" w14:textId="77777777" w:rsidR="00A12BAD" w:rsidRDefault="00A12BAD" w:rsidP="00DF63BC">
      <w:pPr>
        <w:rPr>
          <w:lang w:val="fr-FR"/>
        </w:rPr>
      </w:pPr>
    </w:p>
    <w:p w14:paraId="57941942" w14:textId="77777777" w:rsidR="00A12BAD" w:rsidRDefault="00A12BAD" w:rsidP="00A12BAD">
      <w:pPr>
        <w:pStyle w:val="Heading3"/>
      </w:pPr>
      <w:r>
        <w:t>I-II</w:t>
      </w:r>
    </w:p>
    <w:p w14:paraId="6799EBB1" w14:textId="77777777" w:rsidR="00A12BAD" w:rsidRDefault="00A12BAD" w:rsidP="00DF63BC">
      <w:pPr>
        <w:rPr>
          <w:lang w:val="fr-FR"/>
        </w:rPr>
      </w:pPr>
    </w:p>
    <w:p w14:paraId="16F3C2AA" w14:textId="77777777" w:rsidR="00A12BAD" w:rsidRDefault="00A12BAD" w:rsidP="00A12BAD">
      <w:pPr>
        <w:pStyle w:val="Heading3"/>
      </w:pPr>
      <w:r>
        <w:t>III</w:t>
      </w:r>
    </w:p>
    <w:p w14:paraId="207FB3AD" w14:textId="77777777" w:rsidR="00A12BAD" w:rsidRDefault="00A12BAD" w:rsidP="00DF63BC">
      <w:pPr>
        <w:rPr>
          <w:lang w:val="fr-FR"/>
        </w:rPr>
      </w:pPr>
    </w:p>
    <w:p w14:paraId="5E1CA500" w14:textId="77777777" w:rsidR="00A12BAD" w:rsidRDefault="00A12BAD" w:rsidP="00A12BAD">
      <w:pPr>
        <w:pStyle w:val="Heading3"/>
      </w:pPr>
      <w:r>
        <w:t>IV</w:t>
      </w:r>
    </w:p>
    <w:p w14:paraId="0BF2D0D6" w14:textId="77777777" w:rsidR="00236A98" w:rsidRPr="00236A98" w:rsidRDefault="00236A98" w:rsidP="00DF63BC">
      <w:pPr>
        <w:rPr>
          <w:lang w:val="fr-FR"/>
        </w:rPr>
      </w:pPr>
    </w:p>
    <w:p w14:paraId="7D42616E" w14:textId="77777777" w:rsidR="0098368A" w:rsidRPr="006B565C" w:rsidRDefault="0098368A" w:rsidP="00426FF9">
      <w:pPr>
        <w:pStyle w:val="Heading1"/>
      </w:pPr>
      <w:bookmarkStart w:id="3447" w:name="Sit_Canteras"/>
      <w:r w:rsidRPr="006B565C">
        <w:t>CANTERAS</w:t>
      </w:r>
    </w:p>
    <w:bookmarkEnd w:id="3447"/>
    <w:p w14:paraId="76A0A1EF" w14:textId="77777777" w:rsidR="0098368A" w:rsidRDefault="0098368A" w:rsidP="00DF63BC">
      <w:pPr>
        <w:rPr>
          <w:lang w:val="es-ES"/>
        </w:rPr>
      </w:pPr>
    </w:p>
    <w:p w14:paraId="0B713A19" w14:textId="783A34FA" w:rsidR="0098368A" w:rsidRPr="00EF2C84" w:rsidRDefault="0098368A" w:rsidP="00DF63BC">
      <w:pPr>
        <w:rPr>
          <w:lang w:val="es-ES"/>
        </w:rPr>
      </w:pPr>
      <w:r w:rsidRPr="0098368A">
        <w:rPr>
          <w:lang w:val="es-ES"/>
        </w:rPr>
        <w:t>Las Canteras (Alcala de la Guadaira, Sevilla)</w:t>
      </w:r>
      <w:r>
        <w:rPr>
          <w:lang w:val="es-ES"/>
        </w:rPr>
        <w:t>,</w:t>
      </w:r>
      <w:r w:rsidRPr="0098368A">
        <w:rPr>
          <w:lang w:val="es-ES" w:eastAsia="fr-FR"/>
        </w:rPr>
        <w:t xml:space="preserve"> </w:t>
      </w:r>
      <w:hyperlink r:id="rId8060" w:anchor="Cul_Megalithisme_t_tholos" w:history="1">
        <w:r w:rsidRPr="0098368A">
          <w:rPr>
            <w:rStyle w:val="Hyperlink"/>
            <w:lang w:val="es-ES"/>
          </w:rPr>
          <w:t>tholos</w:t>
        </w:r>
      </w:hyperlink>
      <w:r>
        <w:rPr>
          <w:lang w:val="es-ES"/>
        </w:rPr>
        <w:t xml:space="preserve"> d' </w:t>
      </w:r>
      <w:hyperlink r:id="rId8061" w:anchor="Cul_Argar_fun" w:history="1">
        <w:r w:rsidRPr="0098368A">
          <w:rPr>
            <w:rStyle w:val="Hyperlink"/>
            <w:lang w:val="es-ES"/>
          </w:rPr>
          <w:t>Argar</w:t>
        </w:r>
      </w:hyperlink>
      <w:r>
        <w:rPr>
          <w:lang w:val="es-ES"/>
        </w:rPr>
        <w:t xml:space="preserve"> (BIB ?)</w:t>
      </w:r>
    </w:p>
    <w:p w14:paraId="11CE96B2" w14:textId="77777777" w:rsidR="00B17969" w:rsidRPr="00EF2C84" w:rsidRDefault="00B17969" w:rsidP="00242C0F">
      <w:pPr>
        <w:rPr>
          <w:lang w:val="es-ES"/>
        </w:rPr>
      </w:pPr>
    </w:p>
    <w:p w14:paraId="3D77D453" w14:textId="77777777" w:rsidR="00B17969" w:rsidRPr="00426FF9" w:rsidRDefault="00B17969" w:rsidP="00426FF9">
      <w:pPr>
        <w:pStyle w:val="Heading1"/>
        <w:rPr>
          <w:lang w:val="es-ES"/>
        </w:rPr>
      </w:pPr>
      <w:bookmarkStart w:id="3448" w:name="Sit_Laderes_Castillo"/>
      <w:r w:rsidRPr="00426FF9">
        <w:rPr>
          <w:lang w:val="es-ES"/>
        </w:rPr>
        <w:t>LADERES DEL CASTILLO</w:t>
      </w:r>
    </w:p>
    <w:bookmarkEnd w:id="3448"/>
    <w:p w14:paraId="39194DB1" w14:textId="77777777" w:rsidR="00E60285" w:rsidRPr="00C06119" w:rsidRDefault="00C06119" w:rsidP="00242C0F">
      <w:pPr>
        <w:rPr>
          <w:sz w:val="20"/>
          <w:lang w:val="es-ES"/>
        </w:rPr>
      </w:pPr>
      <w:r w:rsidRPr="00C06119">
        <w:rPr>
          <w:sz w:val="20"/>
          <w:lang w:val="es-ES"/>
        </w:rPr>
        <w:t>Laderas del Castillo</w:t>
      </w:r>
    </w:p>
    <w:p w14:paraId="1AC65B77" w14:textId="77777777" w:rsidR="00C06119" w:rsidRPr="00B17969" w:rsidRDefault="00C06119" w:rsidP="00242C0F">
      <w:pPr>
        <w:rPr>
          <w:lang w:val="es-ES"/>
        </w:rPr>
      </w:pPr>
    </w:p>
    <w:p w14:paraId="46AFA7BE" w14:textId="2EEB865D" w:rsidR="00C06119" w:rsidRPr="00D046E5" w:rsidRDefault="00B17969" w:rsidP="00C06119">
      <w:pPr>
        <w:jc w:val="both"/>
        <w:rPr>
          <w:lang w:val="fr-FR"/>
        </w:rPr>
      </w:pPr>
      <w:r w:rsidRPr="00DF63BC">
        <w:rPr>
          <w:lang w:val="es-ES"/>
        </w:rPr>
        <w:t xml:space="preserve">Laderes del Castillo </w:t>
      </w:r>
      <w:r w:rsidR="00DF63BC" w:rsidRPr="00DF63BC">
        <w:rPr>
          <w:lang w:val="es-ES"/>
        </w:rPr>
        <w:t xml:space="preserve">(Callosa) </w:t>
      </w:r>
      <w:r w:rsidRPr="00DF63BC">
        <w:rPr>
          <w:lang w:val="es-ES"/>
        </w:rPr>
        <w:t>appartient à la culture d</w:t>
      </w:r>
      <w:r w:rsidR="00DF63BC" w:rsidRPr="00DF63BC">
        <w:rPr>
          <w:lang w:val="es-ES"/>
        </w:rPr>
        <w:t xml:space="preserve">' </w:t>
      </w:r>
      <w:hyperlink r:id="rId8062" w:anchor="Cul_Argar" w:history="1">
        <w:r w:rsidRPr="00DF63BC">
          <w:rPr>
            <w:rStyle w:val="Hyperlink"/>
            <w:lang w:val="es-ES"/>
          </w:rPr>
          <w:t>Argar</w:t>
        </w:r>
      </w:hyperlink>
      <w:r w:rsidRPr="00DF63BC">
        <w:rPr>
          <w:lang w:val="es-ES"/>
        </w:rPr>
        <w:t xml:space="preserve">. </w:t>
      </w:r>
      <w:r w:rsidRPr="0032190F">
        <w:rPr>
          <w:lang w:val="fr-FR"/>
        </w:rPr>
        <w:t xml:space="preserve">Y a été découvert, une </w:t>
      </w:r>
      <w:hyperlink r:id="rId8063" w:anchor="Typ_Arm_Hallebardes_typ_Argar" w:history="1">
        <w:r w:rsidR="00DF63BC" w:rsidRPr="00DF63BC">
          <w:rPr>
            <w:rStyle w:val="Hyperlink"/>
            <w:lang w:val="fr-FR"/>
          </w:rPr>
          <w:t>hallebarde</w:t>
        </w:r>
      </w:hyperlink>
      <w:r w:rsidR="00DF63BC" w:rsidRPr="00DF63BC">
        <w:rPr>
          <w:lang w:val="fr-FR"/>
        </w:rPr>
        <w:t xml:space="preserve"> </w:t>
      </w:r>
      <w:hyperlink r:id="rId8064" w:anchor="Sit_Cuivre" w:history="1">
        <w:r w:rsidR="009A36BA" w:rsidRPr="001E115E">
          <w:rPr>
            <w:rStyle w:val="Hyperlink"/>
            <w:lang w:val="fr-FR"/>
          </w:rPr>
          <w:t>cuivre</w:t>
        </w:r>
      </w:hyperlink>
      <w:r w:rsidR="009A36BA" w:rsidRPr="0032190F">
        <w:rPr>
          <w:lang w:val="fr-FR"/>
        </w:rPr>
        <w:t xml:space="preserve"> </w:t>
      </w:r>
      <w:r w:rsidRPr="0032190F">
        <w:rPr>
          <w:lang w:val="fr-FR"/>
        </w:rPr>
        <w:t xml:space="preserve">arsénié, un </w:t>
      </w:r>
      <w:hyperlink r:id="rId8065" w:anchor="Cul_Argar__metal_ciseau_bz" w:history="1">
        <w:r w:rsidR="00C06119" w:rsidRPr="00174156">
          <w:rPr>
            <w:rStyle w:val="Hyperlink"/>
            <w:lang w:val="fr-FR"/>
          </w:rPr>
          <w:t>ciseau</w:t>
        </w:r>
      </w:hyperlink>
      <w:r w:rsidR="00C06119">
        <w:rPr>
          <w:lang w:val="fr-FR"/>
        </w:rPr>
        <w:t xml:space="preserve"> </w:t>
      </w:r>
      <w:r w:rsidRPr="0032190F">
        <w:rPr>
          <w:lang w:val="fr-FR"/>
        </w:rPr>
        <w:t xml:space="preserve">en bronze qui aurait pu servir à </w:t>
      </w:r>
      <w:r w:rsidR="00E60285" w:rsidRPr="0032190F">
        <w:rPr>
          <w:lang w:val="fr-FR"/>
        </w:rPr>
        <w:t>la décor</w:t>
      </w:r>
      <w:r w:rsidR="00DF63BC">
        <w:rPr>
          <w:lang w:val="fr-FR"/>
        </w:rPr>
        <w:t>a</w:t>
      </w:r>
      <w:r w:rsidR="00E60285" w:rsidRPr="0032190F">
        <w:rPr>
          <w:lang w:val="fr-FR"/>
        </w:rPr>
        <w:t>tion de la hallebardes (cannelures) comme il a été observé à Nižná Myšl'a (Slovaquie, tombe 280) et Leubingen (MAC Barcelona, 2017)</w:t>
      </w:r>
      <w:r w:rsidR="00C06119">
        <w:rPr>
          <w:lang w:val="fr-FR"/>
        </w:rPr>
        <w:t xml:space="preserve"> 1 </w:t>
      </w:r>
      <w:hyperlink r:id="rId8066" w:anchor="Cul_Argar__metal_ciseau_bz" w:history="1">
        <w:r w:rsidR="00C06119" w:rsidRPr="00174156">
          <w:rPr>
            <w:rStyle w:val="Hyperlink"/>
            <w:lang w:val="fr-FR"/>
          </w:rPr>
          <w:t>ciseau</w:t>
        </w:r>
      </w:hyperlink>
      <w:r w:rsidR="00C06119">
        <w:rPr>
          <w:lang w:val="fr-FR"/>
        </w:rPr>
        <w:t xml:space="preserve"> (BIB 2963)</w:t>
      </w:r>
    </w:p>
    <w:p w14:paraId="5BC2F0C0" w14:textId="77777777" w:rsidR="00E60285" w:rsidRDefault="00E60285" w:rsidP="00242C0F">
      <w:pPr>
        <w:rPr>
          <w:lang w:val="fr-FR"/>
        </w:rPr>
      </w:pPr>
    </w:p>
    <w:p w14:paraId="609ACF96" w14:textId="77777777" w:rsidR="00303575" w:rsidRPr="001B316C" w:rsidRDefault="00303575" w:rsidP="00426FF9">
      <w:pPr>
        <w:pStyle w:val="Heading1"/>
      </w:pPr>
      <w:bookmarkStart w:id="3449" w:name="Sit_Cipreses"/>
      <w:r w:rsidRPr="001B316C">
        <w:t>CIPRESES</w:t>
      </w:r>
    </w:p>
    <w:bookmarkEnd w:id="3449"/>
    <w:p w14:paraId="2E1AA587" w14:textId="77777777" w:rsidR="00303575" w:rsidRDefault="00303575" w:rsidP="00303575">
      <w:pPr>
        <w:jc w:val="both"/>
        <w:rPr>
          <w:lang w:val="fr-FR"/>
        </w:rPr>
      </w:pPr>
    </w:p>
    <w:p w14:paraId="4F4D056F" w14:textId="3E490D9E" w:rsidR="00303575" w:rsidRPr="0032190F" w:rsidRDefault="00303575" w:rsidP="00303575">
      <w:pPr>
        <w:jc w:val="both"/>
        <w:rPr>
          <w:lang w:val="fr-FR"/>
        </w:rPr>
      </w:pPr>
      <w:r>
        <w:rPr>
          <w:lang w:val="fr-FR"/>
        </w:rPr>
        <w:t xml:space="preserve">Site de plaine </w:t>
      </w:r>
      <w:r w:rsidRPr="00303575">
        <w:rPr>
          <w:lang w:val="fr-FR"/>
        </w:rPr>
        <w:t>(BIB 2966)</w:t>
      </w:r>
      <w:r>
        <w:rPr>
          <w:lang w:val="fr-FR"/>
        </w:rPr>
        <w:t xml:space="preserve"> </w:t>
      </w:r>
      <w:r w:rsidRPr="00DF63BC">
        <w:rPr>
          <w:lang w:val="fr-FR"/>
        </w:rPr>
        <w:t xml:space="preserve">La tombe 3 de Los Cipreses (Lorca) appartient à la culture d' </w:t>
      </w:r>
      <w:hyperlink r:id="rId8067" w:anchor="Cul_Argar" w:history="1">
        <w:r w:rsidRPr="00DF63BC">
          <w:rPr>
            <w:rStyle w:val="Hyperlink"/>
            <w:lang w:val="fr-FR"/>
          </w:rPr>
          <w:t>Argar</w:t>
        </w:r>
      </w:hyperlink>
      <w:r w:rsidRPr="00DF63BC">
        <w:rPr>
          <w:lang w:val="fr-FR"/>
        </w:rPr>
        <w:t xml:space="preserve">. </w:t>
      </w:r>
      <w:r w:rsidRPr="0032190F">
        <w:rPr>
          <w:lang w:val="fr-FR"/>
        </w:rPr>
        <w:t>La tombe a livré 2 hallebardes (lame), 2 enclumes-marteau, 1 meule, 1 "</w:t>
      </w:r>
      <w:r w:rsidRPr="00DF63BC">
        <w:rPr>
          <w:i/>
          <w:lang w:val="fr-FR"/>
        </w:rPr>
        <w:t>llosa de treball</w:t>
      </w:r>
      <w:r w:rsidRPr="0032190F">
        <w:rPr>
          <w:lang w:val="fr-FR"/>
        </w:rPr>
        <w:t>" (MAC Barcelona, 2017)</w:t>
      </w:r>
    </w:p>
    <w:p w14:paraId="58D6418C" w14:textId="77777777" w:rsidR="00303575" w:rsidRDefault="00303575" w:rsidP="00303575">
      <w:pPr>
        <w:rPr>
          <w:lang w:val="fr-FR"/>
        </w:rPr>
      </w:pPr>
    </w:p>
    <w:p w14:paraId="2E9D89FA" w14:textId="77777777" w:rsidR="00303575" w:rsidRPr="00303575" w:rsidRDefault="00303575" w:rsidP="00242C0F">
      <w:pPr>
        <w:rPr>
          <w:lang w:val="fr-FR"/>
        </w:rPr>
      </w:pPr>
      <w:r w:rsidRPr="00303575">
        <w:rPr>
          <w:i/>
          <w:lang w:val="fr-FR"/>
        </w:rPr>
        <w:t>'so-called "metallurgist's graves"</w:t>
      </w:r>
      <w:r w:rsidRPr="00303575">
        <w:rPr>
          <w:lang w:val="fr-FR"/>
        </w:rPr>
        <w:t xml:space="preserve"> car aucune preuve de travail du métal (BIB 2966)</w:t>
      </w:r>
    </w:p>
    <w:p w14:paraId="6CC307CC" w14:textId="77777777" w:rsidR="00303575" w:rsidRPr="00303575" w:rsidRDefault="00303575" w:rsidP="00242C0F">
      <w:pPr>
        <w:rPr>
          <w:lang w:val="fr-FR"/>
        </w:rPr>
      </w:pPr>
    </w:p>
    <w:p w14:paraId="110EFDFF" w14:textId="77777777" w:rsidR="00E60285" w:rsidRPr="0032190F" w:rsidRDefault="00E60285" w:rsidP="00426FF9">
      <w:pPr>
        <w:pStyle w:val="Heading1"/>
      </w:pPr>
      <w:bookmarkStart w:id="3450" w:name="Sit_Arenero_Perla"/>
      <w:r w:rsidRPr="0032190F">
        <w:t>ARENERO DE LA PERLA</w:t>
      </w:r>
    </w:p>
    <w:bookmarkEnd w:id="3450"/>
    <w:p w14:paraId="0732CDDF" w14:textId="77777777" w:rsidR="00DF63BC" w:rsidRDefault="00DF63BC" w:rsidP="00242C0F">
      <w:pPr>
        <w:rPr>
          <w:lang w:val="fr-FR"/>
        </w:rPr>
      </w:pPr>
    </w:p>
    <w:p w14:paraId="43109A43" w14:textId="77ACEA5C" w:rsidR="00E60285" w:rsidRPr="0032190F" w:rsidRDefault="00E60285" w:rsidP="00242C0F">
      <w:pPr>
        <w:rPr>
          <w:lang w:val="fr-FR"/>
        </w:rPr>
      </w:pPr>
      <w:r w:rsidRPr="0032190F">
        <w:rPr>
          <w:lang w:val="fr-FR"/>
        </w:rPr>
        <w:t xml:space="preserve">Arenero de la Perla (Villaverde, Madrid) </w:t>
      </w:r>
      <w:r w:rsidR="00DF63BC" w:rsidRPr="00DF63BC">
        <w:rPr>
          <w:lang w:val="fr-FR"/>
        </w:rPr>
        <w:t xml:space="preserve">appartient à la culture d' </w:t>
      </w:r>
      <w:hyperlink r:id="rId8068" w:anchor="Cul_Argar" w:history="1">
        <w:r w:rsidR="00DF63BC" w:rsidRPr="00DF63BC">
          <w:rPr>
            <w:rStyle w:val="Hyperlink"/>
            <w:lang w:val="fr-FR"/>
          </w:rPr>
          <w:t>Argar</w:t>
        </w:r>
      </w:hyperlink>
      <w:r w:rsidRPr="0032190F">
        <w:rPr>
          <w:lang w:val="fr-FR"/>
        </w:rPr>
        <w:t xml:space="preserve"> et a livré une lame d'épée d'environ 50 cm à 3 rivets en </w:t>
      </w:r>
      <w:hyperlink r:id="rId8069" w:anchor="Sit_Cuivre" w:history="1">
        <w:r w:rsidR="009A36BA" w:rsidRPr="001E115E">
          <w:rPr>
            <w:rStyle w:val="Hyperlink"/>
            <w:lang w:val="fr-FR"/>
          </w:rPr>
          <w:t>cuivre</w:t>
        </w:r>
      </w:hyperlink>
      <w:r w:rsidR="009A36BA" w:rsidRPr="0032190F">
        <w:rPr>
          <w:lang w:val="fr-FR"/>
        </w:rPr>
        <w:t xml:space="preserve"> </w:t>
      </w:r>
      <w:r w:rsidRPr="0032190F">
        <w:rPr>
          <w:lang w:val="fr-FR"/>
        </w:rPr>
        <w:t>arsénie datée de 1800-1550 aec (MAC Barcelona, 2017)</w:t>
      </w:r>
    </w:p>
    <w:p w14:paraId="6EFAC34B" w14:textId="77777777" w:rsidR="00E60285" w:rsidRDefault="00E60285" w:rsidP="00242C0F">
      <w:pPr>
        <w:rPr>
          <w:lang w:val="fr-FR"/>
        </w:rPr>
      </w:pPr>
    </w:p>
    <w:p w14:paraId="252314FA" w14:textId="77777777" w:rsidR="00E63593" w:rsidRDefault="00E63593" w:rsidP="00426FF9">
      <w:pPr>
        <w:pStyle w:val="Heading1"/>
      </w:pPr>
      <w:bookmarkStart w:id="3451" w:name="Sit_Bueno_Aire_I"/>
      <w:r>
        <w:t>BUENO AIRE I</w:t>
      </w:r>
    </w:p>
    <w:bookmarkEnd w:id="3451"/>
    <w:p w14:paraId="4DE870B1" w14:textId="41B9F51A" w:rsidR="00E63593" w:rsidRDefault="00E63593" w:rsidP="00242C0F">
      <w:pPr>
        <w:rPr>
          <w:lang w:val="fr-FR"/>
        </w:rPr>
      </w:pPr>
      <w:r>
        <w:rPr>
          <w:lang w:val="fr-FR"/>
        </w:rPr>
        <w:t>Bueno Aire 1 (Jumilla), à  750 m.s.n.m., est un abri peint d'art rupestre de l'</w:t>
      </w:r>
      <w:hyperlink r:id="rId8070" w:anchor="Cul_AEM" w:history="1">
        <w:r w:rsidRPr="00E63593">
          <w:rPr>
            <w:rStyle w:val="Hyperlink"/>
            <w:lang w:val="fr-FR"/>
          </w:rPr>
          <w:t>Espagne méditerranéenne</w:t>
        </w:r>
      </w:hyperlink>
      <w:r>
        <w:rPr>
          <w:lang w:val="fr-FR"/>
        </w:rPr>
        <w:t xml:space="preserve"> qui a été relevé au scan 3D (BIB 2592)</w:t>
      </w:r>
    </w:p>
    <w:p w14:paraId="69382724" w14:textId="77777777" w:rsidR="00E63593" w:rsidRDefault="00E63593" w:rsidP="00242C0F">
      <w:pPr>
        <w:rPr>
          <w:lang w:val="fr-FR"/>
        </w:rPr>
      </w:pPr>
    </w:p>
    <w:p w14:paraId="2A427F0C" w14:textId="77777777" w:rsidR="00E63593" w:rsidRDefault="00E63593" w:rsidP="00426FF9">
      <w:pPr>
        <w:pStyle w:val="Heading1"/>
      </w:pPr>
      <w:bookmarkStart w:id="3452" w:name="Sit_Canaica_Calar_II"/>
      <w:r>
        <w:t>CANAICA DEL CALAR II</w:t>
      </w:r>
    </w:p>
    <w:bookmarkEnd w:id="3452"/>
    <w:p w14:paraId="5410C992" w14:textId="7FE91E7D" w:rsidR="00E63593" w:rsidRPr="00E63593" w:rsidRDefault="00E63593" w:rsidP="00242C0F">
      <w:pPr>
        <w:rPr>
          <w:lang w:val="fr-FR"/>
        </w:rPr>
      </w:pPr>
      <w:r w:rsidRPr="00E63593">
        <w:rPr>
          <w:lang w:val="fr-FR"/>
        </w:rPr>
        <w:t>Cañaica del Calar (Moratalla, Pedania de Calr de la Santa</w:t>
      </w:r>
      <w:r>
        <w:rPr>
          <w:lang w:val="fr-FR"/>
        </w:rPr>
        <w:t>, Murcia</w:t>
      </w:r>
      <w:r w:rsidRPr="00E63593">
        <w:rPr>
          <w:lang w:val="fr-FR"/>
        </w:rPr>
        <w:t xml:space="preserve">), </w:t>
      </w:r>
      <w:r>
        <w:rPr>
          <w:lang w:val="fr-FR"/>
        </w:rPr>
        <w:t>à  1160 m.s.n.m., est un abri peint d'art rupestre de l'</w:t>
      </w:r>
      <w:hyperlink r:id="rId8071" w:anchor="Cul_AEM" w:history="1">
        <w:r w:rsidRPr="00E63593">
          <w:rPr>
            <w:rStyle w:val="Hyperlink"/>
            <w:lang w:val="fr-FR"/>
          </w:rPr>
          <w:t>Espagne méditerranéenne</w:t>
        </w:r>
      </w:hyperlink>
      <w:r>
        <w:rPr>
          <w:lang w:val="fr-FR"/>
        </w:rPr>
        <w:t xml:space="preserve"> qui a été relevé au scan 3D (BIB 2592)</w:t>
      </w:r>
    </w:p>
    <w:p w14:paraId="2311DA8E" w14:textId="77777777" w:rsidR="00E63593" w:rsidRDefault="00E63593" w:rsidP="00242C0F">
      <w:pPr>
        <w:rPr>
          <w:lang w:val="fr-FR"/>
        </w:rPr>
      </w:pPr>
      <w:r>
        <w:rPr>
          <w:lang w:val="fr-FR"/>
        </w:rPr>
        <w:t>Il présente une ligne de chevrons sous-lignée (SS BIB)</w:t>
      </w:r>
    </w:p>
    <w:p w14:paraId="7EFA3E5E" w14:textId="77777777" w:rsidR="00E63593" w:rsidRDefault="00E63593" w:rsidP="00242C0F">
      <w:pPr>
        <w:rPr>
          <w:lang w:val="fr-FR"/>
        </w:rPr>
      </w:pPr>
    </w:p>
    <w:p w14:paraId="6137929C" w14:textId="77777777" w:rsidR="00E63593" w:rsidRPr="00B0339E" w:rsidRDefault="00E63593" w:rsidP="00426FF9">
      <w:pPr>
        <w:pStyle w:val="Heading1"/>
      </w:pPr>
      <w:bookmarkStart w:id="3453" w:name="Sit_Mediodia"/>
      <w:r w:rsidRPr="00B0339E">
        <w:t>MEDIODIA</w:t>
      </w:r>
    </w:p>
    <w:bookmarkEnd w:id="3453"/>
    <w:p w14:paraId="2C004B42" w14:textId="77777777" w:rsidR="005A471B" w:rsidRDefault="005A471B" w:rsidP="00242C0F">
      <w:pPr>
        <w:rPr>
          <w:lang w:val="fr-FR"/>
        </w:rPr>
      </w:pPr>
      <w:r>
        <w:rPr>
          <w:lang w:val="fr-FR"/>
        </w:rPr>
        <w:t>Mediodia I</w:t>
      </w:r>
    </w:p>
    <w:p w14:paraId="2253DBA0" w14:textId="77777777" w:rsidR="005A471B" w:rsidRDefault="005A471B" w:rsidP="00242C0F">
      <w:pPr>
        <w:rPr>
          <w:lang w:val="fr-FR"/>
        </w:rPr>
      </w:pPr>
    </w:p>
    <w:p w14:paraId="061D48E5" w14:textId="1DA1E6A5" w:rsidR="00E63593" w:rsidRDefault="00E63593" w:rsidP="00242C0F">
      <w:pPr>
        <w:rPr>
          <w:lang w:val="fr-FR"/>
        </w:rPr>
      </w:pPr>
      <w:r w:rsidRPr="00E63593">
        <w:rPr>
          <w:lang w:val="fr-FR"/>
        </w:rPr>
        <w:t xml:space="preserve">La Cueva del Mediodia (Yecla, Murcia), sur le flanc oriental du Monte Arabi, à  840 m.s.n.m., </w:t>
      </w:r>
      <w:r>
        <w:rPr>
          <w:lang w:val="fr-FR"/>
        </w:rPr>
        <w:t>est un abri peint d'art rupestre de l'</w:t>
      </w:r>
      <w:hyperlink r:id="rId8072" w:anchor="Cul_AEM" w:history="1">
        <w:r w:rsidRPr="00E63593">
          <w:rPr>
            <w:rStyle w:val="Hyperlink"/>
            <w:lang w:val="fr-FR"/>
          </w:rPr>
          <w:t>Espagne méditerranéenne</w:t>
        </w:r>
      </w:hyperlink>
      <w:r>
        <w:rPr>
          <w:lang w:val="fr-FR"/>
        </w:rPr>
        <w:t xml:space="preserve"> qui a été relevé au scan 3D (BIB 2592)</w:t>
      </w:r>
    </w:p>
    <w:p w14:paraId="2C821C69" w14:textId="77777777" w:rsidR="005A471B" w:rsidRDefault="005A471B" w:rsidP="00242C0F">
      <w:pPr>
        <w:rPr>
          <w:lang w:val="fr-FR"/>
        </w:rPr>
      </w:pPr>
    </w:p>
    <w:p w14:paraId="1688A9DC" w14:textId="77777777" w:rsidR="005A471B" w:rsidRPr="00B0339E" w:rsidRDefault="005A471B" w:rsidP="00426FF9">
      <w:pPr>
        <w:pStyle w:val="Heading1"/>
      </w:pPr>
      <w:bookmarkStart w:id="3454" w:name="Sit_Solana_Covachas"/>
      <w:r w:rsidRPr="00B0339E">
        <w:t>SOLANA DE LAS COVACHAS</w:t>
      </w:r>
      <w:bookmarkEnd w:id="3454"/>
    </w:p>
    <w:p w14:paraId="622BFA03" w14:textId="77777777" w:rsidR="002C1943" w:rsidRDefault="002C1943" w:rsidP="00242C0F">
      <w:pPr>
        <w:rPr>
          <w:lang w:val="fr-FR"/>
        </w:rPr>
      </w:pPr>
    </w:p>
    <w:p w14:paraId="13E91BDD" w14:textId="42D0DFF1" w:rsidR="00E63593" w:rsidRDefault="005A471B" w:rsidP="00242C0F">
      <w:pPr>
        <w:rPr>
          <w:lang w:val="fr-FR"/>
        </w:rPr>
      </w:pPr>
      <w:r w:rsidRPr="005A471B">
        <w:rPr>
          <w:lang w:val="fr-FR"/>
        </w:rPr>
        <w:t>La Solana de Covachas (Nierpo, Albacete)</w:t>
      </w:r>
      <w:r>
        <w:rPr>
          <w:lang w:val="fr-FR"/>
        </w:rPr>
        <w:t>,</w:t>
      </w:r>
      <w:r w:rsidRPr="005A471B">
        <w:rPr>
          <w:lang w:val="fr-FR"/>
        </w:rPr>
        <w:t xml:space="preserve"> </w:t>
      </w:r>
      <w:r w:rsidRPr="00E63593">
        <w:rPr>
          <w:lang w:val="fr-FR"/>
        </w:rPr>
        <w:t xml:space="preserve">à  </w:t>
      </w:r>
      <w:r>
        <w:rPr>
          <w:lang w:val="fr-FR"/>
        </w:rPr>
        <w:t>1380</w:t>
      </w:r>
      <w:r w:rsidRPr="00E63593">
        <w:rPr>
          <w:lang w:val="fr-FR"/>
        </w:rPr>
        <w:t xml:space="preserve"> m.s.n.m., </w:t>
      </w:r>
      <w:r>
        <w:rPr>
          <w:lang w:val="fr-FR"/>
        </w:rPr>
        <w:t>est un ensemble de 9 abris contigus appartenant à l'art rupestre de l'</w:t>
      </w:r>
      <w:hyperlink r:id="rId8073" w:anchor="Cul_AEM" w:history="1">
        <w:r w:rsidRPr="00E63593">
          <w:rPr>
            <w:rStyle w:val="Hyperlink"/>
            <w:lang w:val="fr-FR"/>
          </w:rPr>
          <w:t>Espagne méditerranéenne</w:t>
        </w:r>
      </w:hyperlink>
      <w:r>
        <w:rPr>
          <w:lang w:val="fr-FR"/>
        </w:rPr>
        <w:t xml:space="preserve"> qui a été relevé au scan 3D (BIB 2592)</w:t>
      </w:r>
    </w:p>
    <w:p w14:paraId="70DEB6F0" w14:textId="77777777" w:rsidR="0097177E" w:rsidRDefault="0097177E" w:rsidP="00242C0F">
      <w:pPr>
        <w:rPr>
          <w:lang w:val="fr-FR"/>
        </w:rPr>
      </w:pPr>
      <w:r>
        <w:rPr>
          <w:lang w:val="fr-FR"/>
        </w:rPr>
        <w:t>Zone 1 à 9 (BIB UNESCO)</w:t>
      </w:r>
    </w:p>
    <w:p w14:paraId="2B1D043C" w14:textId="77777777" w:rsidR="005A471B" w:rsidRDefault="005A471B" w:rsidP="00242C0F">
      <w:pPr>
        <w:rPr>
          <w:lang w:val="fr-FR"/>
        </w:rPr>
      </w:pPr>
    </w:p>
    <w:p w14:paraId="13382CC5" w14:textId="77777777" w:rsidR="0097177E" w:rsidRPr="0032190F" w:rsidRDefault="0097177E" w:rsidP="00426FF9">
      <w:pPr>
        <w:pStyle w:val="Heading1"/>
      </w:pPr>
      <w:bookmarkStart w:id="3455" w:name="Sit_Minateda"/>
      <w:r w:rsidRPr="0032190F">
        <w:t>MINATEDA</w:t>
      </w:r>
    </w:p>
    <w:bookmarkEnd w:id="3455"/>
    <w:p w14:paraId="6D1A332B" w14:textId="0E7CC9BE" w:rsidR="0097177E" w:rsidRDefault="0097177E" w:rsidP="0097177E">
      <w:pPr>
        <w:rPr>
          <w:lang w:val="fr-FR"/>
        </w:rPr>
      </w:pPr>
      <w:r w:rsidRPr="0032190F">
        <w:rPr>
          <w:lang w:val="fr-FR"/>
        </w:rPr>
        <w:t>La Minateda (</w:t>
      </w:r>
      <w:r>
        <w:rPr>
          <w:lang w:val="fr-FR"/>
        </w:rPr>
        <w:t xml:space="preserve">Hellin, </w:t>
      </w:r>
      <w:r w:rsidRPr="0032190F">
        <w:rPr>
          <w:lang w:val="fr-FR"/>
        </w:rPr>
        <w:t>Albacete, Espagne) , abri peint, "</w:t>
      </w:r>
      <w:hyperlink r:id="rId8074" w:anchor="Cul_Schemat_Espagne" w:history="1">
        <w:r w:rsidRPr="0032190F">
          <w:rPr>
            <w:rStyle w:val="Hyperlink"/>
            <w:lang w:val="fr-FR"/>
          </w:rPr>
          <w:t>art schématique ibérique</w:t>
        </w:r>
      </w:hyperlink>
      <w:r w:rsidRPr="0032190F">
        <w:rPr>
          <w:lang w:val="fr-FR"/>
        </w:rPr>
        <w:t>" pour J. Abelanet (BIB 1738 fig. 31)</w:t>
      </w:r>
      <w:r>
        <w:rPr>
          <w:lang w:val="fr-FR"/>
        </w:rPr>
        <w:t xml:space="preserve"> </w:t>
      </w:r>
    </w:p>
    <w:p w14:paraId="2129DBE7" w14:textId="4A6B523F" w:rsidR="0097177E" w:rsidRDefault="0097177E" w:rsidP="0097177E">
      <w:pPr>
        <w:rPr>
          <w:lang w:val="fr-FR"/>
        </w:rPr>
      </w:pPr>
      <w:r>
        <w:rPr>
          <w:lang w:val="fr-FR"/>
        </w:rPr>
        <w:lastRenderedPageBreak/>
        <w:t xml:space="preserve">L'Abrigo Grande de Minateda, </w:t>
      </w:r>
      <w:r w:rsidRPr="00E63593">
        <w:rPr>
          <w:lang w:val="fr-FR"/>
        </w:rPr>
        <w:t xml:space="preserve">à  </w:t>
      </w:r>
      <w:r w:rsidR="00623D53">
        <w:rPr>
          <w:lang w:val="fr-FR"/>
        </w:rPr>
        <w:t xml:space="preserve">480 </w:t>
      </w:r>
      <w:r w:rsidRPr="00E63593">
        <w:rPr>
          <w:lang w:val="fr-FR"/>
        </w:rPr>
        <w:t xml:space="preserve">m.s.n.m., </w:t>
      </w:r>
      <w:r>
        <w:rPr>
          <w:lang w:val="fr-FR"/>
        </w:rPr>
        <w:t>est un abri peint appartenant à l'art rupestre de l'</w:t>
      </w:r>
      <w:hyperlink r:id="rId8075" w:anchor="Cul_AEM" w:history="1">
        <w:r w:rsidRPr="00E63593">
          <w:rPr>
            <w:rStyle w:val="Hyperlink"/>
            <w:lang w:val="fr-FR"/>
          </w:rPr>
          <w:t>Espagne méditerranéenne</w:t>
        </w:r>
      </w:hyperlink>
      <w:r>
        <w:rPr>
          <w:lang w:val="fr-FR"/>
        </w:rPr>
        <w:t xml:space="preserve"> qui a été relevé au scan 3D</w:t>
      </w:r>
      <w:r w:rsidR="00623D53">
        <w:rPr>
          <w:lang w:val="fr-FR"/>
        </w:rPr>
        <w:t>. C'est l'un des plus grands ensembles</w:t>
      </w:r>
      <w:r>
        <w:rPr>
          <w:lang w:val="fr-FR"/>
        </w:rPr>
        <w:t xml:space="preserve"> (BIB 2592)</w:t>
      </w:r>
    </w:p>
    <w:p w14:paraId="5DE5FA51" w14:textId="21196A0A" w:rsidR="00C943D6" w:rsidRPr="0032190F" w:rsidRDefault="00000000" w:rsidP="00C943D6">
      <w:pPr>
        <w:rPr>
          <w:lang w:val="fr-FR"/>
        </w:rPr>
      </w:pPr>
      <w:hyperlink r:id="rId8076" w:anchor="Cul_Levantin" w:history="1">
        <w:r w:rsidR="00C943D6" w:rsidRPr="0032190F">
          <w:rPr>
            <w:rStyle w:val="Hyperlink"/>
            <w:lang w:val="fr-FR"/>
          </w:rPr>
          <w:t>art levantin</w:t>
        </w:r>
      </w:hyperlink>
      <w:r w:rsidR="00C943D6" w:rsidRPr="0032190F">
        <w:rPr>
          <w:lang w:val="fr-FR"/>
        </w:rPr>
        <w:t xml:space="preserve">. La Minaterda (Albacete). </w:t>
      </w:r>
      <w:hyperlink r:id="rId8077" w:anchor="Cul_Art_TAC_c_scene" w:history="1">
        <w:r w:rsidR="00EB7813" w:rsidRPr="00EB7813">
          <w:rPr>
            <w:rStyle w:val="Hyperlink"/>
            <w:lang w:val="fr-FR"/>
          </w:rPr>
          <w:t>scènes</w:t>
        </w:r>
      </w:hyperlink>
      <w:r w:rsidR="00C943D6" w:rsidRPr="0032190F">
        <w:rPr>
          <w:lang w:val="fr-FR"/>
        </w:rPr>
        <w:t>: femme vêtue dune sorte de pagne, femme et son enfant (BIB 1783 p. 22)</w:t>
      </w:r>
    </w:p>
    <w:p w14:paraId="5AC0E79D" w14:textId="77777777" w:rsidR="005A471B" w:rsidRPr="005A471B" w:rsidRDefault="005A471B" w:rsidP="00242C0F">
      <w:pPr>
        <w:rPr>
          <w:lang w:val="fr-FR"/>
        </w:rPr>
      </w:pPr>
    </w:p>
    <w:p w14:paraId="35826B58" w14:textId="77777777" w:rsidR="00932284" w:rsidRPr="00623D53" w:rsidRDefault="00995037" w:rsidP="00426FF9">
      <w:pPr>
        <w:pStyle w:val="Heading1"/>
      </w:pPr>
      <w:bookmarkStart w:id="3456" w:name="Sit_Al_Claus"/>
      <w:r>
        <w:t>AL CLAUS</w:t>
      </w:r>
    </w:p>
    <w:bookmarkEnd w:id="3456"/>
    <w:p w14:paraId="675CEBBA" w14:textId="77777777" w:rsidR="00932284" w:rsidRPr="00623D53" w:rsidRDefault="00932284" w:rsidP="00242C0F">
      <w:pPr>
        <w:rPr>
          <w:lang w:val="fr-FR"/>
        </w:rPr>
      </w:pPr>
    </w:p>
    <w:p w14:paraId="72CC39D3" w14:textId="77777777" w:rsidR="00995037" w:rsidRDefault="00932284" w:rsidP="00242C0F">
      <w:pPr>
        <w:jc w:val="both"/>
        <w:rPr>
          <w:lang w:val="fr-FR"/>
        </w:rPr>
      </w:pPr>
      <w:r w:rsidRPr="0032190F">
        <w:rPr>
          <w:lang w:val="fr-FR"/>
        </w:rPr>
        <w:t>Al Claus</w:t>
      </w:r>
      <w:r w:rsidR="004F2BAC" w:rsidRPr="0032190F">
        <w:rPr>
          <w:lang w:val="fr-FR"/>
        </w:rPr>
        <w:t xml:space="preserve"> (</w:t>
      </w:r>
      <w:r w:rsidR="00F6231C" w:rsidRPr="0032190F">
        <w:rPr>
          <w:lang w:val="fr-FR"/>
        </w:rPr>
        <w:t xml:space="preserve">Varen, </w:t>
      </w:r>
      <w:r w:rsidR="004F2BAC" w:rsidRPr="0032190F">
        <w:rPr>
          <w:lang w:val="fr-FR"/>
        </w:rPr>
        <w:t>Tarn-et-</w:t>
      </w:r>
      <w:r w:rsidR="00810D49" w:rsidRPr="0032190F">
        <w:rPr>
          <w:lang w:val="fr-FR"/>
        </w:rPr>
        <w:t>Garonne)</w:t>
      </w:r>
      <w:r w:rsidR="00995037">
        <w:rPr>
          <w:lang w:val="fr-FR"/>
        </w:rPr>
        <w:t>.</w:t>
      </w:r>
      <w:r w:rsidR="00E55056" w:rsidRPr="0032190F">
        <w:rPr>
          <w:lang w:val="fr-FR"/>
        </w:rPr>
        <w:t xml:space="preserve"> </w:t>
      </w:r>
    </w:p>
    <w:p w14:paraId="1FD34C24" w14:textId="77777777" w:rsidR="00995037" w:rsidRDefault="00995037" w:rsidP="00242C0F">
      <w:pPr>
        <w:jc w:val="both"/>
        <w:rPr>
          <w:lang w:val="fr-FR"/>
        </w:rPr>
      </w:pPr>
    </w:p>
    <w:p w14:paraId="081CB78E" w14:textId="77777777" w:rsidR="00995037" w:rsidRDefault="00995037" w:rsidP="00995037">
      <w:pPr>
        <w:pStyle w:val="Heading2"/>
      </w:pPr>
      <w:r>
        <w:t>Néolithique final</w:t>
      </w:r>
    </w:p>
    <w:p w14:paraId="50BA7816" w14:textId="72F55B67" w:rsidR="00932284" w:rsidRPr="0032190F" w:rsidRDefault="00995037" w:rsidP="00242C0F">
      <w:pPr>
        <w:jc w:val="both"/>
        <w:rPr>
          <w:lang w:val="fr-FR"/>
        </w:rPr>
      </w:pPr>
      <w:r>
        <w:rPr>
          <w:lang w:val="fr-FR"/>
        </w:rPr>
        <w:t>R</w:t>
      </w:r>
      <w:r w:rsidR="00E55056" w:rsidRPr="0032190F">
        <w:rPr>
          <w:lang w:val="fr-FR"/>
        </w:rPr>
        <w:t xml:space="preserve">attaché à la culture de </w:t>
      </w:r>
      <w:hyperlink r:id="rId8078" w:anchor="Cul_Fontbuisse" w:history="1">
        <w:r w:rsidR="00E55056" w:rsidRPr="0032190F">
          <w:rPr>
            <w:rStyle w:val="Hyperlink"/>
            <w:lang w:val="fr-FR"/>
          </w:rPr>
          <w:t>Fontbuisse</w:t>
        </w:r>
      </w:hyperlink>
      <w:r w:rsidR="00932284" w:rsidRPr="0032190F">
        <w:rPr>
          <w:lang w:val="fr-FR"/>
        </w:rPr>
        <w:t xml:space="preserve">, des bâtiments rectangulaires à travée centrale et façade rectiligne ou triangulaire sont associés à plusieurs fosses et foyers destinés à la réduction ou l’affinage du minerai de </w:t>
      </w:r>
      <w:hyperlink r:id="rId8079" w:anchor="Sit_Cuivre" w:history="1">
        <w:r w:rsidR="009A36BA" w:rsidRPr="001E115E">
          <w:rPr>
            <w:rStyle w:val="Hyperlink"/>
            <w:lang w:val="fr-FR"/>
          </w:rPr>
          <w:t>cuivre</w:t>
        </w:r>
      </w:hyperlink>
      <w:r w:rsidR="009A36BA" w:rsidRPr="0032190F">
        <w:rPr>
          <w:lang w:val="fr-FR"/>
        </w:rPr>
        <w:t xml:space="preserve"> </w:t>
      </w:r>
      <w:r w:rsidR="00932284" w:rsidRPr="0032190F">
        <w:rPr>
          <w:lang w:val="fr-FR"/>
        </w:rPr>
        <w:t>(</w:t>
      </w:r>
      <w:r w:rsidR="0070027E" w:rsidRPr="0032190F">
        <w:rPr>
          <w:lang w:val="fr-FR"/>
        </w:rPr>
        <w:t>BIB</w:t>
      </w:r>
      <w:r w:rsidR="00932284" w:rsidRPr="0032190F">
        <w:rPr>
          <w:lang w:val="fr-FR"/>
        </w:rPr>
        <w:t xml:space="preserve"> 52 p. 145)</w:t>
      </w:r>
    </w:p>
    <w:p w14:paraId="1C9DB1FF" w14:textId="7E0CD281" w:rsidR="00810D49" w:rsidRDefault="00810D49" w:rsidP="00242C0F">
      <w:pPr>
        <w:jc w:val="both"/>
        <w:rPr>
          <w:lang w:val="fr-FR"/>
        </w:rPr>
      </w:pPr>
      <w:r w:rsidRPr="0032190F">
        <w:rPr>
          <w:lang w:val="fr-FR"/>
        </w:rPr>
        <w:t xml:space="preserve">Ce site a été daté par mesure radiocarbone de [3855 ± 45 BP (Cal BC 2448–2175)], ce qui confirme que sa proximité géographique avec </w:t>
      </w:r>
      <w:hyperlink r:id="rId8080" w:anchor="Sit_Capitelles_du_Broum" w:history="1">
        <w:r w:rsidRPr="0032190F">
          <w:rPr>
            <w:rStyle w:val="Hyperlink"/>
            <w:lang w:val="fr-FR"/>
          </w:rPr>
          <w:t>La Capitelle du Broum</w:t>
        </w:r>
      </w:hyperlink>
      <w:r w:rsidRPr="0032190F">
        <w:rPr>
          <w:lang w:val="fr-FR"/>
        </w:rPr>
        <w:t xml:space="preserve"> est doublée d’une proximité chronologique (BIB 727 p. 73)</w:t>
      </w:r>
    </w:p>
    <w:p w14:paraId="68C23A7B" w14:textId="77777777" w:rsidR="00995037" w:rsidRDefault="00995037" w:rsidP="00242C0F">
      <w:pPr>
        <w:jc w:val="both"/>
        <w:rPr>
          <w:lang w:val="fr-FR"/>
        </w:rPr>
      </w:pPr>
    </w:p>
    <w:p w14:paraId="7E4A7F62" w14:textId="77777777" w:rsidR="00995037" w:rsidRPr="0032190F" w:rsidRDefault="00995037" w:rsidP="00995037">
      <w:pPr>
        <w:pStyle w:val="Heading2"/>
      </w:pPr>
      <w:r>
        <w:t>Bronze final</w:t>
      </w:r>
    </w:p>
    <w:p w14:paraId="0B05D8BA" w14:textId="77777777" w:rsidR="00932284" w:rsidRPr="0032190F" w:rsidRDefault="00932284" w:rsidP="00242C0F">
      <w:pPr>
        <w:rPr>
          <w:lang w:val="fr-FR"/>
        </w:rPr>
      </w:pPr>
    </w:p>
    <w:p w14:paraId="7A581070" w14:textId="77777777" w:rsidR="004F2BAC" w:rsidRPr="0032190F" w:rsidRDefault="004F2BAC" w:rsidP="004F2BAC">
      <w:pPr>
        <w:jc w:val="both"/>
        <w:rPr>
          <w:lang w:val="fr-FR"/>
        </w:rPr>
      </w:pPr>
      <w:r w:rsidRPr="0032190F">
        <w:rPr>
          <w:lang w:val="fr-FR"/>
        </w:rPr>
        <w:t xml:space="preserve">Claus a livré des décors céramiques du type chevrons et triangles hachurés (BIB 1935 p. 305) = céramique du </w:t>
      </w:r>
      <w:r w:rsidR="00995037">
        <w:rPr>
          <w:lang w:val="fr-FR"/>
        </w:rPr>
        <w:t>BF 3b</w:t>
      </w:r>
      <w:r w:rsidRPr="0032190F">
        <w:rPr>
          <w:lang w:val="fr-FR"/>
        </w:rPr>
        <w:t>, Mailhac.</w:t>
      </w:r>
    </w:p>
    <w:p w14:paraId="1F7B93B9" w14:textId="77777777" w:rsidR="004F2BAC" w:rsidRPr="0032190F" w:rsidRDefault="004F2BAC" w:rsidP="00242C0F">
      <w:pPr>
        <w:rPr>
          <w:lang w:val="fr-FR"/>
        </w:rPr>
      </w:pPr>
    </w:p>
    <w:p w14:paraId="62DEDD92" w14:textId="77777777" w:rsidR="00611A4F" w:rsidRPr="0032190F" w:rsidRDefault="009809F0" w:rsidP="00426FF9">
      <w:pPr>
        <w:pStyle w:val="Heading1"/>
      </w:pPr>
      <w:bookmarkStart w:id="3457" w:name="Sit_Camp_Laure"/>
      <w:r w:rsidRPr="0032190F">
        <w:t xml:space="preserve">CAMP </w:t>
      </w:r>
      <w:r w:rsidR="000270CF" w:rsidRPr="0032190F">
        <w:t>DE</w:t>
      </w:r>
      <w:r w:rsidR="003D162B" w:rsidRPr="0032190F">
        <w:t xml:space="preserve"> </w:t>
      </w:r>
      <w:r w:rsidR="00611A4F" w:rsidRPr="0032190F">
        <w:t>LAURE</w:t>
      </w:r>
    </w:p>
    <w:bookmarkEnd w:id="3457"/>
    <w:p w14:paraId="1AE7212D" w14:textId="77777777" w:rsidR="00611A4F" w:rsidRPr="00FF2589" w:rsidRDefault="003D162B" w:rsidP="00242C0F">
      <w:pPr>
        <w:rPr>
          <w:sz w:val="20"/>
          <w:lang w:val="fr-FR"/>
        </w:rPr>
      </w:pPr>
      <w:r w:rsidRPr="00FF2589">
        <w:rPr>
          <w:sz w:val="20"/>
          <w:lang w:val="fr-FR"/>
        </w:rPr>
        <w:t>Camp-de-Laure</w:t>
      </w:r>
    </w:p>
    <w:p w14:paraId="2FF08DD8" w14:textId="77777777" w:rsidR="003D162B" w:rsidRPr="0032190F" w:rsidRDefault="003D162B" w:rsidP="00242C0F">
      <w:pPr>
        <w:rPr>
          <w:lang w:val="fr-FR"/>
        </w:rPr>
      </w:pPr>
    </w:p>
    <w:p w14:paraId="3A7E70C9" w14:textId="2BEED234" w:rsidR="00A34CAF" w:rsidRPr="0032190F" w:rsidRDefault="00611A4F" w:rsidP="00242C0F">
      <w:pPr>
        <w:jc w:val="both"/>
        <w:rPr>
          <w:lang w:val="fr-FR"/>
        </w:rPr>
      </w:pPr>
      <w:r w:rsidRPr="0032190F">
        <w:rPr>
          <w:lang w:val="fr-FR"/>
        </w:rPr>
        <w:t xml:space="preserve">Le site du Camp de Laure </w:t>
      </w:r>
      <w:r w:rsidR="004A77B7" w:rsidRPr="0032190F">
        <w:rPr>
          <w:lang w:val="fr-FR"/>
        </w:rPr>
        <w:t xml:space="preserve">(Rove, </w:t>
      </w:r>
      <w:r w:rsidRPr="0032190F">
        <w:rPr>
          <w:lang w:val="fr-FR"/>
        </w:rPr>
        <w:t>Bouches-du-Rhône) à livré en abondante les éléments céramiques types de la phase « barbelée »</w:t>
      </w:r>
      <w:r w:rsidR="00B216DB" w:rsidRPr="0032190F">
        <w:rPr>
          <w:lang w:val="fr-FR"/>
        </w:rPr>
        <w:t xml:space="preserve"> de la phase tardive du </w:t>
      </w:r>
      <w:hyperlink r:id="rId8081" w:anchor="Cul_Campaniforme" w:history="1">
        <w:r w:rsidR="00810D49" w:rsidRPr="0032190F">
          <w:rPr>
            <w:rStyle w:val="Hyperlink"/>
            <w:lang w:val="fr-FR"/>
          </w:rPr>
          <w:t>C</w:t>
        </w:r>
        <w:r w:rsidR="00B216DB" w:rsidRPr="0032190F">
          <w:rPr>
            <w:rStyle w:val="Hyperlink"/>
            <w:lang w:val="fr-FR"/>
          </w:rPr>
          <w:t>ampaniforme</w:t>
        </w:r>
      </w:hyperlink>
      <w:r w:rsidR="00E55056" w:rsidRPr="0032190F">
        <w:rPr>
          <w:lang w:val="fr-FR"/>
        </w:rPr>
        <w:t xml:space="preserve"> (style 4)</w:t>
      </w:r>
      <w:r w:rsidR="00A34CAF" w:rsidRPr="0032190F">
        <w:rPr>
          <w:lang w:val="fr-FR"/>
        </w:rPr>
        <w:t xml:space="preserve"> (BIB 75 p. 247).</w:t>
      </w:r>
    </w:p>
    <w:p w14:paraId="1FB99647" w14:textId="77777777" w:rsidR="00A34CAF" w:rsidRPr="0032190F" w:rsidRDefault="00A34CAF" w:rsidP="00242C0F">
      <w:pPr>
        <w:jc w:val="both"/>
        <w:rPr>
          <w:lang w:val="fr-FR"/>
        </w:rPr>
      </w:pPr>
    </w:p>
    <w:p w14:paraId="2DC6F1AB" w14:textId="77777777" w:rsidR="004E6EB8" w:rsidRPr="0032190F" w:rsidRDefault="00611A4F" w:rsidP="00242C0F">
      <w:pPr>
        <w:jc w:val="both"/>
        <w:rPr>
          <w:lang w:val="fr-FR"/>
        </w:rPr>
      </w:pPr>
      <w:r w:rsidRPr="0032190F">
        <w:rPr>
          <w:lang w:val="fr-FR"/>
        </w:rPr>
        <w:t xml:space="preserve">L’éperon est défendu par une puissante muraille à double parement de gros blocs </w:t>
      </w:r>
      <w:r w:rsidR="009A5C76" w:rsidRPr="0032190F">
        <w:rPr>
          <w:lang w:val="fr-FR"/>
        </w:rPr>
        <w:t>appareillés, avec blocaille int</w:t>
      </w:r>
      <w:r w:rsidRPr="0032190F">
        <w:rPr>
          <w:lang w:val="fr-FR"/>
        </w:rPr>
        <w:t>e</w:t>
      </w:r>
      <w:r w:rsidR="009A5C76" w:rsidRPr="0032190F">
        <w:rPr>
          <w:lang w:val="fr-FR"/>
        </w:rPr>
        <w:t>r</w:t>
      </w:r>
      <w:r w:rsidRPr="0032190F">
        <w:rPr>
          <w:lang w:val="fr-FR"/>
        </w:rPr>
        <w:t xml:space="preserve">ne. Le rempart de </w:t>
      </w:r>
      <w:smartTag w:uri="urn:schemas-microsoft-com:office:smarttags" w:element="metricconverter">
        <w:smartTagPr>
          <w:attr w:name="ProductID" w:val="145 m"/>
        </w:smartTagPr>
        <w:r w:rsidRPr="0032190F">
          <w:rPr>
            <w:lang w:val="fr-FR"/>
          </w:rPr>
          <w:t>145 m</w:t>
        </w:r>
      </w:smartTag>
      <w:r w:rsidRPr="0032190F">
        <w:rPr>
          <w:lang w:val="fr-FR"/>
        </w:rPr>
        <w:t xml:space="preserve"> de long possède une entrée centrale flanquée de deux bastions hémisphériques. A l’intérieur </w:t>
      </w:r>
      <w:r w:rsidR="00E348E8" w:rsidRPr="0032190F">
        <w:rPr>
          <w:lang w:val="fr-FR"/>
        </w:rPr>
        <w:t xml:space="preserve">le mur est doublé d’un parement formant un chemin de ronde avec une tour hémisphérique tous les </w:t>
      </w:r>
      <w:smartTag w:uri="urn:schemas-microsoft-com:office:smarttags" w:element="metricconverter">
        <w:smartTagPr>
          <w:attr w:name="ProductID" w:val="25 m"/>
        </w:smartTagPr>
        <w:r w:rsidR="00E348E8" w:rsidRPr="0032190F">
          <w:rPr>
            <w:lang w:val="fr-FR"/>
          </w:rPr>
          <w:t>25 m</w:t>
        </w:r>
      </w:smartTag>
      <w:r w:rsidR="00E348E8" w:rsidRPr="0032190F">
        <w:rPr>
          <w:lang w:val="fr-FR"/>
        </w:rPr>
        <w:t xml:space="preserve"> (</w:t>
      </w:r>
      <w:r w:rsidR="0070027E" w:rsidRPr="0032190F">
        <w:rPr>
          <w:lang w:val="fr-FR"/>
        </w:rPr>
        <w:t>BIB</w:t>
      </w:r>
      <w:r w:rsidR="00050816" w:rsidRPr="0032190F">
        <w:rPr>
          <w:lang w:val="fr-FR"/>
        </w:rPr>
        <w:t xml:space="preserve"> 75 p. 247).</w:t>
      </w:r>
    </w:p>
    <w:p w14:paraId="4431F8B9" w14:textId="77777777" w:rsidR="00050816" w:rsidRPr="0032190F" w:rsidRDefault="00050816" w:rsidP="00242C0F">
      <w:pPr>
        <w:rPr>
          <w:lang w:val="fr-FR"/>
        </w:rPr>
      </w:pPr>
    </w:p>
    <w:p w14:paraId="4C1FB59C" w14:textId="0EFB0A56" w:rsidR="000270CF" w:rsidRPr="0032190F" w:rsidRDefault="000270CF" w:rsidP="00242C0F">
      <w:pPr>
        <w:jc w:val="both"/>
        <w:rPr>
          <w:lang w:val="fr-FR"/>
        </w:rPr>
      </w:pPr>
      <w:r w:rsidRPr="0032190F">
        <w:rPr>
          <w:lang w:val="fr-FR"/>
        </w:rPr>
        <w:t xml:space="preserve">Situé dans la chaîne de la Nerthe (145m), à proximité de l’étang de Berre. Le site du Camp-de-Laure est un éperon barré </w:t>
      </w:r>
      <w:r w:rsidR="003D162B" w:rsidRPr="0032190F">
        <w:rPr>
          <w:lang w:val="fr-FR"/>
        </w:rPr>
        <w:t>[</w:t>
      </w:r>
      <w:hyperlink r:id="rId8082" w:anchor="Cul_Oppidum" w:history="1">
        <w:r w:rsidR="003D162B" w:rsidRPr="0032190F">
          <w:rPr>
            <w:rStyle w:val="Hyperlink"/>
            <w:lang w:val="fr-FR"/>
          </w:rPr>
          <w:t>oppidum</w:t>
        </w:r>
      </w:hyperlink>
      <w:r w:rsidR="003D162B" w:rsidRPr="0032190F">
        <w:rPr>
          <w:lang w:val="fr-FR"/>
        </w:rPr>
        <w:t xml:space="preserve">] </w:t>
      </w:r>
      <w:r w:rsidRPr="0032190F">
        <w:rPr>
          <w:lang w:val="fr-FR"/>
        </w:rPr>
        <w:t xml:space="preserve">au sud d’un long rempart délimitant une surface de 15 000m2. Le rempart se développe sur </w:t>
      </w:r>
      <w:smartTag w:uri="urn:schemas-microsoft-com:office:smarttags" w:element="metricconverter">
        <w:smartTagPr>
          <w:attr w:name="ProductID" w:val="140 m"/>
        </w:smartTagPr>
        <w:r w:rsidRPr="0032190F">
          <w:rPr>
            <w:lang w:val="fr-FR"/>
          </w:rPr>
          <w:t>140 m</w:t>
        </w:r>
      </w:smartTag>
      <w:r w:rsidRPr="0032190F">
        <w:rPr>
          <w:lang w:val="fr-FR"/>
        </w:rPr>
        <w:t xml:space="preserve"> et son épaisseur atteint 2,4m en pierres sèches. Sa hauteur devait mesurer 2m. Il est doublé d’un mur extérieur renforcé de tours ou bastions tous les 25m desservis </w:t>
      </w:r>
      <w:r w:rsidR="0002236C" w:rsidRPr="0032190F">
        <w:rPr>
          <w:lang w:val="fr-FR"/>
        </w:rPr>
        <w:t>par un chem</w:t>
      </w:r>
      <w:r w:rsidRPr="0032190F">
        <w:rPr>
          <w:lang w:val="fr-FR"/>
        </w:rPr>
        <w:t>in extérieur. Une large porte (2,3m) est flanquée de d</w:t>
      </w:r>
      <w:r w:rsidR="0002236C" w:rsidRPr="0032190F">
        <w:rPr>
          <w:lang w:val="fr-FR"/>
        </w:rPr>
        <w:t>e</w:t>
      </w:r>
      <w:r w:rsidRPr="0032190F">
        <w:rPr>
          <w:lang w:val="fr-FR"/>
        </w:rPr>
        <w:t xml:space="preserve">ux structures rondes. Plusieurs cabanes édifiées contre le parement du rempart étaient occupées par un groupe du </w:t>
      </w:r>
      <w:hyperlink r:id="rId8083" w:anchor="Cul_Bronze_Ancien" w:history="1">
        <w:r w:rsidR="00FF2589">
          <w:rPr>
            <w:rStyle w:val="Hyperlink"/>
            <w:lang w:val="fr-FR"/>
          </w:rPr>
          <w:t>BA</w:t>
        </w:r>
      </w:hyperlink>
      <w:r w:rsidRPr="0032190F">
        <w:rPr>
          <w:lang w:val="fr-FR"/>
        </w:rPr>
        <w:t xml:space="preserve"> débutant (BIB 392 p. 50)</w:t>
      </w:r>
      <w:r w:rsidR="00302F11" w:rsidRPr="0032190F">
        <w:rPr>
          <w:lang w:val="fr-FR"/>
        </w:rPr>
        <w:t>. Certains vases du Bronze ancien sont  superposable</w:t>
      </w:r>
      <w:r w:rsidR="0017090D" w:rsidRPr="0032190F">
        <w:rPr>
          <w:lang w:val="fr-FR"/>
        </w:rPr>
        <w:t>s</w:t>
      </w:r>
      <w:r w:rsidR="00302F11" w:rsidRPr="0032190F">
        <w:rPr>
          <w:lang w:val="fr-FR"/>
        </w:rPr>
        <w:t xml:space="preserve"> à ceux du </w:t>
      </w:r>
      <w:hyperlink r:id="rId8084" w:anchor="Sit_Marie_Louise" w:history="1">
        <w:r w:rsidR="00302F11" w:rsidRPr="0032190F">
          <w:rPr>
            <w:rStyle w:val="Hyperlink"/>
            <w:lang w:val="fr-FR"/>
          </w:rPr>
          <w:t>Clos Marie-Louise</w:t>
        </w:r>
      </w:hyperlink>
      <w:r w:rsidR="00302F11" w:rsidRPr="0032190F">
        <w:rPr>
          <w:lang w:val="fr-FR"/>
        </w:rPr>
        <w:t xml:space="preserve"> et celui de </w:t>
      </w:r>
      <w:hyperlink r:id="rId8085" w:anchor="Sit_Ponteau_Gare" w:history="1">
        <w:r w:rsidR="00302F11" w:rsidRPr="0032190F">
          <w:rPr>
            <w:rStyle w:val="Hyperlink"/>
            <w:lang w:val="fr-FR"/>
          </w:rPr>
          <w:t>Ponteau-Gare</w:t>
        </w:r>
      </w:hyperlink>
      <w:r w:rsidR="00302F11" w:rsidRPr="0032190F">
        <w:rPr>
          <w:lang w:val="fr-FR"/>
        </w:rPr>
        <w:t xml:space="preserve"> (BIB 971)</w:t>
      </w:r>
    </w:p>
    <w:p w14:paraId="77870ACB" w14:textId="77777777" w:rsidR="00B95550" w:rsidRPr="0032190F" w:rsidRDefault="00B95550" w:rsidP="00242C0F">
      <w:pPr>
        <w:jc w:val="both"/>
        <w:rPr>
          <w:lang w:val="fr-FR"/>
        </w:rPr>
      </w:pPr>
    </w:p>
    <w:p w14:paraId="12B607E2" w14:textId="374D1FC7" w:rsidR="00B95550" w:rsidRPr="0032190F" w:rsidRDefault="00B95550" w:rsidP="00242C0F">
      <w:pPr>
        <w:jc w:val="both"/>
        <w:rPr>
          <w:lang w:val="fr-FR"/>
        </w:rPr>
      </w:pPr>
      <w:r w:rsidRPr="0032190F">
        <w:rPr>
          <w:lang w:val="fr-FR"/>
        </w:rPr>
        <w:t>L’ensemble des céramiques barbelées appartient au Bronze ancien et sont postérieures à 2300-2200 av. J.-C. (BIB 506 p. 234 (BIB 510))</w:t>
      </w:r>
      <w:r w:rsidR="00F623B1" w:rsidRPr="0032190F">
        <w:rPr>
          <w:lang w:val="fr-FR"/>
        </w:rPr>
        <w:t xml:space="preserve"> La céramique </w:t>
      </w:r>
      <w:r w:rsidR="00F623B1" w:rsidRPr="0032190F">
        <w:rPr>
          <w:i/>
          <w:lang w:val="fr-FR"/>
        </w:rPr>
        <w:t xml:space="preserve">d’accompagnement </w:t>
      </w:r>
      <w:r w:rsidR="00F623B1" w:rsidRPr="0032190F">
        <w:rPr>
          <w:lang w:val="fr-FR"/>
        </w:rPr>
        <w:t xml:space="preserve">de l’horizon barbelé (phase 4, Bronze ancien) </w:t>
      </w:r>
      <w:r w:rsidR="009809F0" w:rsidRPr="0032190F">
        <w:rPr>
          <w:lang w:val="fr-FR"/>
        </w:rPr>
        <w:t xml:space="preserve">partage quelques ressemblances avec la phase 3 et </w:t>
      </w:r>
      <w:r w:rsidR="00F623B1" w:rsidRPr="0032190F">
        <w:rPr>
          <w:lang w:val="fr-FR"/>
        </w:rPr>
        <w:t>est caractérisée par</w:t>
      </w:r>
      <w:r w:rsidR="009809F0" w:rsidRPr="0032190F">
        <w:rPr>
          <w:lang w:val="fr-FR"/>
        </w:rPr>
        <w:t xml:space="preserve"> des morphologies plus souvent fermées, des cordons doubles et quelques décors digités (BIB 971 p. 104)</w:t>
      </w:r>
      <w:r w:rsidR="0002236C" w:rsidRPr="0032190F">
        <w:rPr>
          <w:lang w:val="fr-FR"/>
        </w:rPr>
        <w:t>. Le « style de Laure »</w:t>
      </w:r>
      <w:r w:rsidR="00A34CAF" w:rsidRPr="0032190F">
        <w:rPr>
          <w:lang w:val="fr-FR"/>
        </w:rPr>
        <w:t xml:space="preserve"> ou « Camp de Laure »</w:t>
      </w:r>
      <w:r w:rsidR="0002236C" w:rsidRPr="0032190F">
        <w:rPr>
          <w:lang w:val="fr-FR"/>
        </w:rPr>
        <w:t xml:space="preserve">, </w:t>
      </w:r>
      <w:hyperlink r:id="rId8086" w:anchor="Cul_Campaniforme" w:history="1">
        <w:r w:rsidR="00FF2589" w:rsidRPr="0032190F">
          <w:rPr>
            <w:rStyle w:val="Hyperlink"/>
            <w:lang w:val="fr-FR"/>
          </w:rPr>
          <w:t>épicampaniforme</w:t>
        </w:r>
      </w:hyperlink>
      <w:r w:rsidR="0002236C" w:rsidRPr="0032190F">
        <w:rPr>
          <w:lang w:val="fr-FR"/>
        </w:rPr>
        <w:t>, associé à des jarres Rhodaniennes classiques avec des datations comprises entre 2100 et 1700 av. (BIB 26 p. 125, 126)</w:t>
      </w:r>
      <w:r w:rsidR="00644EFB" w:rsidRPr="0032190F">
        <w:rPr>
          <w:lang w:val="fr-FR"/>
        </w:rPr>
        <w:t xml:space="preserve">. Cette association étant considérée comme une pérduration des décors « barbelés » dans le Bronze </w:t>
      </w:r>
      <w:r w:rsidR="00644EFB" w:rsidRPr="0032190F">
        <w:rPr>
          <w:lang w:val="fr-FR"/>
        </w:rPr>
        <w:lastRenderedPageBreak/>
        <w:t>ancien (BIB 26 p. 126)</w:t>
      </w:r>
      <w:r w:rsidR="00A34CAF" w:rsidRPr="0032190F">
        <w:rPr>
          <w:lang w:val="fr-FR"/>
        </w:rPr>
        <w:t>. Au Bronze ancien A1, les carènes basses du style « Camp de Laure » préexistent en Italie du Nord et en Italie centrale (T. Lachenal com. pers.).</w:t>
      </w:r>
    </w:p>
    <w:p w14:paraId="6C591F92" w14:textId="77777777" w:rsidR="00CF5608" w:rsidRPr="0032190F" w:rsidRDefault="00CF5608" w:rsidP="00242C0F">
      <w:pPr>
        <w:jc w:val="both"/>
        <w:rPr>
          <w:lang w:val="fr-FR"/>
        </w:rPr>
      </w:pPr>
    </w:p>
    <w:p w14:paraId="321D2644" w14:textId="43C8E887" w:rsidR="00CF5608" w:rsidRPr="0032190F" w:rsidRDefault="00CF5608" w:rsidP="00242C0F">
      <w:pPr>
        <w:autoSpaceDE w:val="0"/>
        <w:autoSpaceDN w:val="0"/>
        <w:adjustRightInd w:val="0"/>
        <w:jc w:val="both"/>
        <w:rPr>
          <w:lang w:val="fr-FR"/>
        </w:rPr>
      </w:pPr>
      <w:r w:rsidRPr="0032190F">
        <w:rPr>
          <w:lang w:val="fr-FR"/>
        </w:rPr>
        <w:t xml:space="preserve">Une lame de poignard en silex de </w:t>
      </w:r>
      <w:hyperlink r:id="rId8087" w:anchor="Sit_Forcalquier" w:history="1">
        <w:r w:rsidRPr="0032190F">
          <w:rPr>
            <w:rStyle w:val="Hyperlink"/>
            <w:lang w:val="fr-FR"/>
          </w:rPr>
          <w:t>Forcalquier</w:t>
        </w:r>
      </w:hyperlink>
      <w:r w:rsidRPr="0032190F">
        <w:rPr>
          <w:lang w:val="fr-FR"/>
        </w:rPr>
        <w:t xml:space="preserve"> a été trouvée dans un niveau attribué au Bronze ancien (</w:t>
      </w:r>
      <w:r w:rsidRPr="0032190F">
        <w:rPr>
          <w:rFonts w:ascii="TimesNewRoman" w:hAnsi="TimesNewRoman" w:cs="TimesNewRoman"/>
          <w:sz w:val="22"/>
          <w:szCs w:val="22"/>
          <w:lang w:val="fr-FR"/>
        </w:rPr>
        <w:t xml:space="preserve">MC : 1150 3500 </w:t>
      </w:r>
      <w:r w:rsidRPr="0032190F">
        <w:rPr>
          <w:rFonts w:ascii="Arial" w:hAnsi="Arial" w:cs="Arial"/>
          <w:sz w:val="22"/>
          <w:szCs w:val="22"/>
          <w:lang w:val="fr-FR"/>
        </w:rPr>
        <w:t xml:space="preserve">± </w:t>
      </w:r>
      <w:r w:rsidRPr="0032190F">
        <w:rPr>
          <w:rFonts w:ascii="TimesNewRoman" w:hAnsi="TimesNewRoman" w:cs="TimesNewRoman"/>
          <w:sz w:val="22"/>
          <w:szCs w:val="22"/>
          <w:lang w:val="fr-FR"/>
        </w:rPr>
        <w:t xml:space="preserve">60 : 1888-1740 BC Cal ; Calib 4.3 à un sigma) </w:t>
      </w:r>
      <w:r w:rsidRPr="0032190F">
        <w:rPr>
          <w:lang w:val="fr-FR"/>
        </w:rPr>
        <w:t>et constitue l’un des derniers témoign</w:t>
      </w:r>
      <w:r w:rsidR="0017090D" w:rsidRPr="0032190F">
        <w:rPr>
          <w:lang w:val="fr-FR"/>
        </w:rPr>
        <w:t>a</w:t>
      </w:r>
      <w:r w:rsidRPr="0032190F">
        <w:rPr>
          <w:lang w:val="fr-FR"/>
        </w:rPr>
        <w:t>ges du débitage laminaire (BIB 922 p. 87)</w:t>
      </w:r>
    </w:p>
    <w:p w14:paraId="2351CCDB" w14:textId="77777777" w:rsidR="004A77B7" w:rsidRPr="0032190F" w:rsidRDefault="004A77B7" w:rsidP="00242C0F">
      <w:pPr>
        <w:autoSpaceDE w:val="0"/>
        <w:autoSpaceDN w:val="0"/>
        <w:adjustRightInd w:val="0"/>
        <w:jc w:val="both"/>
        <w:rPr>
          <w:lang w:val="fr-FR"/>
        </w:rPr>
      </w:pPr>
    </w:p>
    <w:p w14:paraId="142CB259" w14:textId="11BDC121" w:rsidR="004A77B7" w:rsidRPr="0032190F" w:rsidRDefault="004A77B7" w:rsidP="00242C0F">
      <w:pPr>
        <w:autoSpaceDE w:val="0"/>
        <w:autoSpaceDN w:val="0"/>
        <w:adjustRightInd w:val="0"/>
        <w:jc w:val="both"/>
        <w:rPr>
          <w:lang w:val="fr-FR"/>
        </w:rPr>
      </w:pPr>
      <w:r w:rsidRPr="0032190F">
        <w:rPr>
          <w:lang w:val="fr-FR"/>
        </w:rPr>
        <w:t>Eperon barré d'une muraille à deux bastions et d'une entrée centrale daté de l'</w:t>
      </w:r>
      <w:r w:rsidR="00FF2589">
        <w:rPr>
          <w:lang w:val="fr-FR"/>
        </w:rPr>
        <w:t xml:space="preserve"> </w:t>
      </w:r>
      <w:hyperlink r:id="rId8088" w:anchor="Cul_Campaniforme" w:history="1">
        <w:r w:rsidR="00FF2589" w:rsidRPr="0032190F">
          <w:rPr>
            <w:rStyle w:val="Hyperlink"/>
            <w:lang w:val="fr-FR"/>
          </w:rPr>
          <w:t>épicampaniforme</w:t>
        </w:r>
      </w:hyperlink>
      <w:r w:rsidR="00FF2589" w:rsidRPr="0032190F">
        <w:rPr>
          <w:lang w:val="fr-FR"/>
        </w:rPr>
        <w:t xml:space="preserve"> </w:t>
      </w:r>
      <w:r w:rsidR="00BA6B6E" w:rsidRPr="0032190F">
        <w:rPr>
          <w:lang w:val="fr-FR"/>
        </w:rPr>
        <w:t xml:space="preserve">Le site fait ~1,5 ha de superficie </w:t>
      </w:r>
      <w:r w:rsidRPr="0032190F">
        <w:rPr>
          <w:lang w:val="fr-FR"/>
        </w:rPr>
        <w:t>(BIB T. Lachenal Table ronde d’Orgnac 2016)</w:t>
      </w:r>
    </w:p>
    <w:p w14:paraId="11C2AA12" w14:textId="77777777" w:rsidR="001453B9" w:rsidRPr="0032190F" w:rsidRDefault="001453B9" w:rsidP="00242C0F">
      <w:pPr>
        <w:autoSpaceDE w:val="0"/>
        <w:autoSpaceDN w:val="0"/>
        <w:adjustRightInd w:val="0"/>
        <w:rPr>
          <w:lang w:val="fr-FR"/>
        </w:rPr>
      </w:pPr>
    </w:p>
    <w:p w14:paraId="74032EAE" w14:textId="77777777" w:rsidR="001453B9" w:rsidRPr="0032190F" w:rsidRDefault="001453B9" w:rsidP="00426FF9">
      <w:pPr>
        <w:pStyle w:val="Heading1"/>
      </w:pPr>
      <w:bookmarkStart w:id="3458" w:name="Sit_Marie_Louise"/>
      <w:r w:rsidRPr="0032190F">
        <w:t>MARIE LOUISE (Habitat du Clos)</w:t>
      </w:r>
    </w:p>
    <w:bookmarkEnd w:id="3458"/>
    <w:p w14:paraId="3922C79E" w14:textId="77777777" w:rsidR="001453B9" w:rsidRPr="0032190F" w:rsidRDefault="001453B9" w:rsidP="00242C0F">
      <w:pPr>
        <w:autoSpaceDE w:val="0"/>
        <w:autoSpaceDN w:val="0"/>
        <w:adjustRightInd w:val="0"/>
        <w:rPr>
          <w:lang w:val="fr-FR"/>
        </w:rPr>
      </w:pPr>
    </w:p>
    <w:p w14:paraId="0650BC5D" w14:textId="77777777" w:rsidR="001453B9" w:rsidRPr="0032190F" w:rsidRDefault="001453B9" w:rsidP="00242C0F">
      <w:pPr>
        <w:autoSpaceDE w:val="0"/>
        <w:autoSpaceDN w:val="0"/>
        <w:adjustRightInd w:val="0"/>
        <w:jc w:val="both"/>
        <w:rPr>
          <w:lang w:val="fr-FR"/>
        </w:rPr>
      </w:pPr>
      <w:r w:rsidRPr="0032190F">
        <w:rPr>
          <w:lang w:val="fr-FR"/>
        </w:rPr>
        <w:t>Le site de Clos Marie Louise (Aix-en</w:t>
      </w:r>
      <w:r w:rsidR="0017090D" w:rsidRPr="0032190F">
        <w:rPr>
          <w:lang w:val="fr-FR"/>
        </w:rPr>
        <w:t>-P</w:t>
      </w:r>
      <w:r w:rsidRPr="0032190F">
        <w:rPr>
          <w:lang w:val="fr-FR"/>
        </w:rPr>
        <w:t>rovence, Bouches-du-Rhône) a livré les restes d’une occupation Epicampaniforme. Les US 107, 108 et 112 ont livré un assemblage homogène de céramiques à décors barbelés et de céramiques non décorées. Une datation 14C : ETH 16852 : 3630 ± 55 BP : 2122-1894 BC Cal (Calib 4.3 à 1</w:t>
      </w:r>
      <w:r w:rsidRPr="001453B9">
        <w:t>δ</w:t>
      </w:r>
      <w:r w:rsidRPr="0032190F">
        <w:rPr>
          <w:lang w:val="fr-FR"/>
        </w:rPr>
        <w:t>) (BIB 971 p. 265).</w:t>
      </w:r>
    </w:p>
    <w:p w14:paraId="6256E598" w14:textId="73DDE020" w:rsidR="004A77B7" w:rsidRPr="0032190F" w:rsidRDefault="00000000" w:rsidP="00242C0F">
      <w:pPr>
        <w:autoSpaceDE w:val="0"/>
        <w:autoSpaceDN w:val="0"/>
        <w:adjustRightInd w:val="0"/>
        <w:jc w:val="both"/>
        <w:rPr>
          <w:lang w:val="fr-FR"/>
        </w:rPr>
      </w:pPr>
      <w:hyperlink r:id="rId8089" w:anchor="Cul_Oppidum" w:history="1">
        <w:r w:rsidR="004A77B7" w:rsidRPr="0032190F">
          <w:rPr>
            <w:rStyle w:val="Hyperlink"/>
            <w:lang w:val="fr-FR"/>
          </w:rPr>
          <w:t>Epéron barré</w:t>
        </w:r>
      </w:hyperlink>
      <w:r w:rsidR="004A77B7" w:rsidRPr="0032190F">
        <w:rPr>
          <w:lang w:val="fr-FR"/>
        </w:rPr>
        <w:t xml:space="preserve"> d'une levée de terre daté du Bz ancien (BIB T. Lachenal Table ronde d’Orgnac 2016)</w:t>
      </w:r>
    </w:p>
    <w:p w14:paraId="3AB2DFB2" w14:textId="77777777" w:rsidR="0017090D" w:rsidRPr="0032190F" w:rsidRDefault="0017090D" w:rsidP="00242C0F">
      <w:pPr>
        <w:autoSpaceDE w:val="0"/>
        <w:autoSpaceDN w:val="0"/>
        <w:adjustRightInd w:val="0"/>
        <w:jc w:val="both"/>
        <w:rPr>
          <w:lang w:val="fr-FR"/>
        </w:rPr>
      </w:pPr>
    </w:p>
    <w:p w14:paraId="7B3C8395" w14:textId="45B91365" w:rsidR="0017090D" w:rsidRPr="0032190F" w:rsidRDefault="0017090D" w:rsidP="00242C0F">
      <w:pPr>
        <w:autoSpaceDE w:val="0"/>
        <w:autoSpaceDN w:val="0"/>
        <w:adjustRightInd w:val="0"/>
        <w:jc w:val="both"/>
        <w:rPr>
          <w:lang w:val="fr-FR"/>
        </w:rPr>
      </w:pPr>
      <w:r w:rsidRPr="0032190F">
        <w:rPr>
          <w:lang w:val="fr-FR"/>
        </w:rPr>
        <w:t xml:space="preserve">Lèvre aplaties décorées à l’ongle, proche de N/réf. 96 du </w:t>
      </w:r>
      <w:hyperlink r:id="rId8090" w:anchor="Sit_Mont_Bego" w:history="1">
        <w:r w:rsidRPr="0032190F">
          <w:rPr>
            <w:rStyle w:val="Hyperlink"/>
            <w:lang w:val="fr-FR"/>
          </w:rPr>
          <w:t>Bego</w:t>
        </w:r>
      </w:hyperlink>
      <w:r w:rsidRPr="0032190F">
        <w:rPr>
          <w:lang w:val="fr-FR"/>
        </w:rPr>
        <w:t xml:space="preserve"> (SS BIB)</w:t>
      </w:r>
    </w:p>
    <w:p w14:paraId="5B90D5C0" w14:textId="77777777" w:rsidR="00750A0B" w:rsidRPr="0032190F" w:rsidRDefault="00750A0B" w:rsidP="00242C0F">
      <w:pPr>
        <w:jc w:val="both"/>
        <w:rPr>
          <w:lang w:val="fr-FR"/>
        </w:rPr>
      </w:pPr>
    </w:p>
    <w:p w14:paraId="5E6512DF" w14:textId="77777777" w:rsidR="00750A0B" w:rsidRPr="0032190F" w:rsidRDefault="00750A0B" w:rsidP="00426FF9">
      <w:pPr>
        <w:pStyle w:val="Heading1"/>
      </w:pPr>
      <w:bookmarkStart w:id="3459" w:name="Sit_Jurson"/>
      <w:r w:rsidRPr="0032190F">
        <w:t>SAINT-JURSON</w:t>
      </w:r>
    </w:p>
    <w:bookmarkEnd w:id="3459"/>
    <w:p w14:paraId="6691D2F8" w14:textId="77777777" w:rsidR="00750A0B" w:rsidRPr="0032190F" w:rsidRDefault="00750A0B" w:rsidP="00242C0F">
      <w:pPr>
        <w:jc w:val="both"/>
        <w:rPr>
          <w:lang w:val="fr-FR"/>
        </w:rPr>
      </w:pPr>
    </w:p>
    <w:p w14:paraId="03576BC2" w14:textId="77777777" w:rsidR="00936165" w:rsidRPr="0032190F" w:rsidRDefault="00750A0B" w:rsidP="00242C0F">
      <w:pPr>
        <w:jc w:val="both"/>
        <w:rPr>
          <w:lang w:val="fr-FR"/>
        </w:rPr>
      </w:pPr>
      <w:r w:rsidRPr="0032190F">
        <w:rPr>
          <w:lang w:val="fr-FR"/>
        </w:rPr>
        <w:t>Le site de Saint-Jurson (Alpes-</w:t>
      </w:r>
      <w:r w:rsidR="000500A8" w:rsidRPr="0032190F">
        <w:rPr>
          <w:lang w:val="fr-FR"/>
        </w:rPr>
        <w:t>de-</w:t>
      </w:r>
      <w:r w:rsidRPr="0032190F">
        <w:rPr>
          <w:lang w:val="fr-FR"/>
        </w:rPr>
        <w:t xml:space="preserve">Hautes-Provence) a livré un fragment de hache en cuivre </w:t>
      </w:r>
      <w:r w:rsidR="00936165" w:rsidRPr="0032190F">
        <w:rPr>
          <w:lang w:val="fr-FR"/>
        </w:rPr>
        <w:t xml:space="preserve">attribué au </w:t>
      </w:r>
      <w:r w:rsidR="009A36BA">
        <w:rPr>
          <w:lang w:val="fr-FR"/>
        </w:rPr>
        <w:t>NF</w:t>
      </w:r>
      <w:r w:rsidR="00936165" w:rsidRPr="0032190F">
        <w:rPr>
          <w:lang w:val="fr-FR"/>
        </w:rPr>
        <w:t xml:space="preserve">  (BIB 96 p. 364)</w:t>
      </w:r>
    </w:p>
    <w:p w14:paraId="4BCDA806" w14:textId="77777777" w:rsidR="000270CF" w:rsidRDefault="000270CF" w:rsidP="00242C0F">
      <w:pPr>
        <w:jc w:val="both"/>
        <w:rPr>
          <w:lang w:val="fr-FR"/>
        </w:rPr>
      </w:pPr>
    </w:p>
    <w:p w14:paraId="2BB3D103" w14:textId="77777777" w:rsidR="00135277" w:rsidRPr="0032190F" w:rsidRDefault="00135277" w:rsidP="00242C0F">
      <w:pPr>
        <w:rPr>
          <w:lang w:val="fr-FR"/>
        </w:rPr>
      </w:pPr>
    </w:p>
    <w:p w14:paraId="2C6629F8" w14:textId="77777777" w:rsidR="00FD3C56" w:rsidRPr="0032190F" w:rsidRDefault="00FD3C56" w:rsidP="00426FF9">
      <w:pPr>
        <w:pStyle w:val="Heading1"/>
      </w:pPr>
      <w:bookmarkStart w:id="3460" w:name="Sit_La_Fare"/>
      <w:r w:rsidRPr="0032190F">
        <w:t>LA FARE (</w:t>
      </w:r>
      <w:r w:rsidR="00120068" w:rsidRPr="0032190F">
        <w:t>Site de)</w:t>
      </w:r>
    </w:p>
    <w:bookmarkEnd w:id="3460"/>
    <w:p w14:paraId="6664ECAD" w14:textId="77777777" w:rsidR="00F40E67" w:rsidRPr="0032190F" w:rsidRDefault="00F40E67" w:rsidP="00242C0F">
      <w:pPr>
        <w:rPr>
          <w:lang w:val="fr-FR"/>
        </w:rPr>
      </w:pPr>
    </w:p>
    <w:p w14:paraId="48D8A408" w14:textId="0EA0AB5D" w:rsidR="00D4694F" w:rsidRPr="0032190F" w:rsidRDefault="00E21F93" w:rsidP="00242C0F">
      <w:pPr>
        <w:jc w:val="both"/>
        <w:rPr>
          <w:lang w:val="fr-FR"/>
        </w:rPr>
      </w:pPr>
      <w:r w:rsidRPr="0032190F">
        <w:rPr>
          <w:lang w:val="fr-FR"/>
        </w:rPr>
        <w:t>Dans les Alpes-</w:t>
      </w:r>
      <w:r w:rsidR="00120068" w:rsidRPr="0032190F">
        <w:rPr>
          <w:lang w:val="fr-FR"/>
        </w:rPr>
        <w:t>de</w:t>
      </w:r>
      <w:r w:rsidRPr="0032190F">
        <w:rPr>
          <w:lang w:val="fr-FR"/>
        </w:rPr>
        <w:t>-</w:t>
      </w:r>
      <w:r w:rsidR="00DE1513" w:rsidRPr="0032190F">
        <w:rPr>
          <w:lang w:val="fr-FR"/>
        </w:rPr>
        <w:t xml:space="preserve">Haute-Provence, à proximité du site de </w:t>
      </w:r>
      <w:hyperlink r:id="rId8091" w:anchor="Sit_Forcalquier" w:history="1">
        <w:r w:rsidR="00AB7087" w:rsidRPr="0032190F">
          <w:rPr>
            <w:rStyle w:val="Hyperlink"/>
            <w:lang w:val="fr-FR"/>
          </w:rPr>
          <w:t>Forcalquier</w:t>
        </w:r>
      </w:hyperlink>
      <w:r w:rsidR="00120068" w:rsidRPr="0032190F">
        <w:rPr>
          <w:lang w:val="fr-FR"/>
        </w:rPr>
        <w:t xml:space="preserve">, </w:t>
      </w:r>
      <w:r w:rsidR="002909A1" w:rsidRPr="0032190F">
        <w:rPr>
          <w:lang w:val="fr-FR"/>
        </w:rPr>
        <w:t>L</w:t>
      </w:r>
      <w:r w:rsidR="007D706D" w:rsidRPr="0032190F">
        <w:rPr>
          <w:lang w:val="fr-FR"/>
        </w:rPr>
        <w:t>a sépulture individuelle S14(</w:t>
      </w:r>
      <w:r w:rsidR="00FD3C56" w:rsidRPr="0032190F">
        <w:rPr>
          <w:lang w:val="fr-FR"/>
        </w:rPr>
        <w:t xml:space="preserve">tombe </w:t>
      </w:r>
      <w:r w:rsidR="0068369F" w:rsidRPr="0032190F">
        <w:rPr>
          <w:lang w:val="fr-FR"/>
        </w:rPr>
        <w:t>en fosse sous tumulus</w:t>
      </w:r>
      <w:r w:rsidR="007D706D" w:rsidRPr="0032190F">
        <w:rPr>
          <w:lang w:val="fr-FR"/>
        </w:rPr>
        <w:t>)</w:t>
      </w:r>
      <w:r w:rsidR="00CD0706">
        <w:rPr>
          <w:lang w:val="fr-FR"/>
        </w:rPr>
        <w:t xml:space="preserve"> </w:t>
      </w:r>
      <w:r w:rsidR="00FD3C56" w:rsidRPr="0032190F">
        <w:rPr>
          <w:lang w:val="fr-FR"/>
        </w:rPr>
        <w:t xml:space="preserve">datée de la phase ancienne du </w:t>
      </w:r>
      <w:hyperlink r:id="rId8092" w:anchor="Cul_Campaniforme" w:history="1">
        <w:r w:rsidR="00932993" w:rsidRPr="0032190F">
          <w:rPr>
            <w:rStyle w:val="Hyperlink"/>
            <w:lang w:val="fr-FR"/>
          </w:rPr>
          <w:t>C</w:t>
        </w:r>
        <w:r w:rsidR="00FD3C56" w:rsidRPr="0032190F">
          <w:rPr>
            <w:rStyle w:val="Hyperlink"/>
            <w:lang w:val="fr-FR"/>
          </w:rPr>
          <w:t>ampaniforme</w:t>
        </w:r>
      </w:hyperlink>
      <w:r w:rsidR="003B742A" w:rsidRPr="0032190F">
        <w:rPr>
          <w:lang w:val="fr-FR"/>
        </w:rPr>
        <w:t xml:space="preserve"> (phase 1)</w:t>
      </w:r>
      <w:r w:rsidR="00FD3C56" w:rsidRPr="0032190F">
        <w:rPr>
          <w:lang w:val="fr-FR"/>
        </w:rPr>
        <w:t>, fait figure d’exception dans un phénomène campaniforme qui choisit le</w:t>
      </w:r>
      <w:r w:rsidR="007E25A6" w:rsidRPr="0032190F">
        <w:rPr>
          <w:lang w:val="fr-FR"/>
        </w:rPr>
        <w:t xml:space="preserve">s modes collectifs d’inhumation </w:t>
      </w:r>
      <w:r w:rsidR="00FD3C56" w:rsidRPr="0032190F">
        <w:rPr>
          <w:lang w:val="fr-FR"/>
        </w:rPr>
        <w:t>(</w:t>
      </w:r>
      <w:r w:rsidR="0070027E" w:rsidRPr="0032190F">
        <w:rPr>
          <w:lang w:val="fr-FR"/>
        </w:rPr>
        <w:t>BIB</w:t>
      </w:r>
      <w:r w:rsidR="00FD3C56" w:rsidRPr="0032190F">
        <w:rPr>
          <w:lang w:val="fr-FR"/>
        </w:rPr>
        <w:t xml:space="preserve"> 75 p. 247</w:t>
      </w:r>
      <w:r w:rsidR="007D706D" w:rsidRPr="0032190F">
        <w:rPr>
          <w:lang w:val="fr-FR"/>
        </w:rPr>
        <w:t xml:space="preserve"> et 292</w:t>
      </w:r>
      <w:r w:rsidR="00120068" w:rsidRPr="0032190F">
        <w:rPr>
          <w:lang w:val="fr-FR"/>
        </w:rPr>
        <w:t xml:space="preserve"> et 17 p. 95</w:t>
      </w:r>
      <w:r w:rsidR="00FD3C56" w:rsidRPr="0032190F">
        <w:rPr>
          <w:lang w:val="fr-FR"/>
        </w:rPr>
        <w:t>).</w:t>
      </w:r>
      <w:r w:rsidR="00CD0706">
        <w:rPr>
          <w:lang w:val="fr-FR"/>
        </w:rPr>
        <w:t xml:space="preserve"> </w:t>
      </w:r>
      <w:r w:rsidR="00D4694F" w:rsidRPr="0032190F">
        <w:rPr>
          <w:lang w:val="fr-FR"/>
        </w:rPr>
        <w:t xml:space="preserve">Deux principaux états sont reconnus pour l’établissment du </w:t>
      </w:r>
      <w:hyperlink r:id="rId8093" w:anchor="Cul_Neo_Final" w:history="1">
        <w:r w:rsidR="00D4694F" w:rsidRPr="0032190F">
          <w:rPr>
            <w:rStyle w:val="Hyperlink"/>
            <w:lang w:val="fr-FR"/>
          </w:rPr>
          <w:t>N</w:t>
        </w:r>
        <w:r w:rsidR="001000B7">
          <w:rPr>
            <w:rStyle w:val="Hyperlink"/>
            <w:lang w:val="fr-FR"/>
          </w:rPr>
          <w:t>F</w:t>
        </w:r>
        <w:r w:rsidR="00D4694F" w:rsidRPr="0032190F">
          <w:rPr>
            <w:rStyle w:val="Hyperlink"/>
            <w:lang w:val="fr-FR"/>
          </w:rPr>
          <w:t> </w:t>
        </w:r>
      </w:hyperlink>
      <w:r w:rsidR="00D4694F" w:rsidRPr="0032190F">
        <w:rPr>
          <w:lang w:val="fr-FR"/>
        </w:rPr>
        <w:t>:</w:t>
      </w:r>
    </w:p>
    <w:p w14:paraId="3A19920F" w14:textId="1A9450E6" w:rsidR="00D4694F" w:rsidRPr="0032190F" w:rsidRDefault="00D4694F" w:rsidP="00242C0F">
      <w:pPr>
        <w:ind w:left="709"/>
        <w:jc w:val="both"/>
        <w:rPr>
          <w:lang w:val="fr-FR"/>
        </w:rPr>
      </w:pPr>
      <w:r w:rsidRPr="0032190F">
        <w:rPr>
          <w:lang w:val="fr-FR"/>
        </w:rPr>
        <w:t xml:space="preserve">-un habitat de la phase ancienne du </w:t>
      </w:r>
      <w:hyperlink r:id="rId8094" w:anchor="Cul_Couronnien" w:history="1">
        <w:r w:rsidRPr="0032190F">
          <w:rPr>
            <w:rStyle w:val="Hyperlink"/>
            <w:lang w:val="fr-FR"/>
          </w:rPr>
          <w:t>Couronnien</w:t>
        </w:r>
      </w:hyperlink>
      <w:r w:rsidRPr="0032190F">
        <w:rPr>
          <w:lang w:val="fr-FR"/>
        </w:rPr>
        <w:t xml:space="preserve"> enclos par deux enceintes fossoyées. Le mobilier découvert comporte des vases aux formes simples (jarres). Une industrie lithique avec des traits emprunt du </w:t>
      </w:r>
      <w:hyperlink r:id="rId8095" w:anchor="Cul_Neo_Moyen" w:history="1">
        <w:r w:rsidRPr="0032190F">
          <w:rPr>
            <w:rStyle w:val="Hyperlink"/>
            <w:lang w:val="fr-FR"/>
          </w:rPr>
          <w:t>N</w:t>
        </w:r>
        <w:r w:rsidR="001000B7">
          <w:rPr>
            <w:rStyle w:val="Hyperlink"/>
            <w:lang w:val="fr-FR"/>
          </w:rPr>
          <w:t>M</w:t>
        </w:r>
      </w:hyperlink>
      <w:r w:rsidRPr="0032190F">
        <w:rPr>
          <w:lang w:val="fr-FR"/>
        </w:rPr>
        <w:t xml:space="preserve"> associée à des outils en pierre polie.</w:t>
      </w:r>
    </w:p>
    <w:p w14:paraId="02052A69" w14:textId="09FE491B" w:rsidR="00D4694F" w:rsidRPr="0032190F" w:rsidRDefault="00D4694F" w:rsidP="00242C0F">
      <w:pPr>
        <w:ind w:left="709"/>
        <w:jc w:val="both"/>
        <w:rPr>
          <w:lang w:val="fr-FR"/>
        </w:rPr>
      </w:pPr>
      <w:r w:rsidRPr="0032190F">
        <w:rPr>
          <w:lang w:val="fr-FR"/>
        </w:rPr>
        <w:t xml:space="preserve">-un habitat ouvert attribué au </w:t>
      </w:r>
      <w:hyperlink r:id="rId8096" w:anchor="Cul_Neo_Final" w:history="1">
        <w:r w:rsidRPr="0032190F">
          <w:rPr>
            <w:rStyle w:val="Hyperlink"/>
            <w:lang w:val="fr-FR"/>
          </w:rPr>
          <w:t>N</w:t>
        </w:r>
        <w:r w:rsidR="001000B7">
          <w:rPr>
            <w:rStyle w:val="Hyperlink"/>
            <w:lang w:val="fr-FR"/>
          </w:rPr>
          <w:t>F</w:t>
        </w:r>
      </w:hyperlink>
      <w:r w:rsidRPr="0032190F">
        <w:rPr>
          <w:lang w:val="fr-FR"/>
        </w:rPr>
        <w:t xml:space="preserve"> évolué type </w:t>
      </w:r>
      <w:hyperlink r:id="rId8097" w:anchor="Cul_Rhone_Ouveze" w:history="1">
        <w:r w:rsidRPr="0032190F">
          <w:rPr>
            <w:rStyle w:val="Hyperlink"/>
            <w:lang w:val="fr-FR"/>
          </w:rPr>
          <w:t>Rhône-Ouvèze</w:t>
        </w:r>
      </w:hyperlink>
      <w:r w:rsidRPr="0032190F">
        <w:rPr>
          <w:lang w:val="fr-FR"/>
        </w:rPr>
        <w:t xml:space="preserve">, contemporain de </w:t>
      </w:r>
      <w:hyperlink r:id="rId8098" w:anchor="Cul_Fontbuisse" w:history="1">
        <w:r w:rsidRPr="0032190F">
          <w:rPr>
            <w:rStyle w:val="Hyperlink"/>
            <w:lang w:val="fr-FR"/>
          </w:rPr>
          <w:t>Fontbuisse</w:t>
        </w:r>
      </w:hyperlink>
      <w:r w:rsidRPr="0032190F">
        <w:rPr>
          <w:lang w:val="fr-FR"/>
        </w:rPr>
        <w:t>. De nombreuses structures domestiques et probablement des séries de structures empierrées qui se surimposent au vaste établissement antérieur. Parmi celles-ci, une sépulture individuelle en fosse (S14) surmontée d’un tertre contenait un inidividu adulte accompagné d’un riche mobilier funéraire</w:t>
      </w:r>
    </w:p>
    <w:p w14:paraId="1B38B345" w14:textId="77777777" w:rsidR="00D4694F" w:rsidRPr="0032190F" w:rsidRDefault="00D4694F" w:rsidP="00242C0F">
      <w:pPr>
        <w:rPr>
          <w:lang w:val="fr-FR"/>
        </w:rPr>
      </w:pPr>
      <w:r w:rsidRPr="0032190F">
        <w:rPr>
          <w:lang w:val="fr-FR"/>
        </w:rPr>
        <w:t>(BIB 127 p. 92 et BIB 1129 p. 480)</w:t>
      </w:r>
    </w:p>
    <w:p w14:paraId="69422F97" w14:textId="77777777" w:rsidR="003B742A" w:rsidRPr="0032190F" w:rsidRDefault="003B742A" w:rsidP="00242C0F">
      <w:pPr>
        <w:autoSpaceDE w:val="0"/>
        <w:autoSpaceDN w:val="0"/>
        <w:adjustRightInd w:val="0"/>
        <w:rPr>
          <w:lang w:val="fr-FR"/>
        </w:rPr>
      </w:pPr>
    </w:p>
    <w:p w14:paraId="2B289650" w14:textId="25F6E894" w:rsidR="003A45D0" w:rsidRDefault="003A45D0" w:rsidP="00242C0F">
      <w:pPr>
        <w:jc w:val="both"/>
        <w:rPr>
          <w:lang w:val="fr-FR"/>
        </w:rPr>
      </w:pPr>
      <w:r w:rsidRPr="0032190F">
        <w:rPr>
          <w:lang w:val="fr-FR"/>
        </w:rPr>
        <w:t>L’intégration de la tombe dans un habitat, dont les deux principales étapes d’occupation renvoient au Néolithique final et à l’</w:t>
      </w:r>
      <w:hyperlink r:id="rId8099" w:anchor="Cul_Chalco" w:history="1">
        <w:r w:rsidRPr="0032190F">
          <w:rPr>
            <w:rStyle w:val="Hyperlink"/>
            <w:lang w:val="fr-FR"/>
          </w:rPr>
          <w:t>âge du Cuivre</w:t>
        </w:r>
      </w:hyperlink>
      <w:r w:rsidRPr="0032190F">
        <w:rPr>
          <w:lang w:val="fr-FR"/>
        </w:rPr>
        <w:t xml:space="preserve"> plaide pour une assimilation locale du phénomène campaniforme (BIB 75)</w:t>
      </w:r>
    </w:p>
    <w:p w14:paraId="4F1B4876" w14:textId="77777777" w:rsidR="00CD0706" w:rsidRDefault="00CD0706" w:rsidP="00242C0F">
      <w:pPr>
        <w:jc w:val="both"/>
        <w:rPr>
          <w:lang w:val="fr-FR"/>
        </w:rPr>
      </w:pPr>
    </w:p>
    <w:p w14:paraId="64B7C90E" w14:textId="77777777" w:rsidR="00CD0706" w:rsidRPr="0032190F" w:rsidRDefault="00CD0706" w:rsidP="00CD0706">
      <w:pPr>
        <w:autoSpaceDE w:val="0"/>
        <w:autoSpaceDN w:val="0"/>
        <w:adjustRightInd w:val="0"/>
        <w:rPr>
          <w:lang w:val="fr-FR"/>
        </w:rPr>
      </w:pPr>
      <w:r w:rsidRPr="00CD0706">
        <w:rPr>
          <w:lang w:val="fr-FR"/>
        </w:rPr>
        <w:t xml:space="preserve">Attestation de l'utilisation du </w:t>
      </w:r>
      <w:r w:rsidRPr="00CD0706">
        <w:rPr>
          <w:i/>
          <w:lang w:val="fr-FR"/>
        </w:rPr>
        <w:t>tribulum</w:t>
      </w:r>
      <w:r w:rsidRPr="00CD0706">
        <w:rPr>
          <w:szCs w:val="20"/>
          <w:lang w:val="fr-FR" w:eastAsia="en-GB"/>
        </w:rPr>
        <w:t>(Khedhaier et al., 2003)</w:t>
      </w:r>
      <w:r>
        <w:rPr>
          <w:lang w:val="fr-FR"/>
        </w:rPr>
        <w:t xml:space="preserve"> (BIB 2617)</w:t>
      </w:r>
    </w:p>
    <w:p w14:paraId="79A91764" w14:textId="77777777" w:rsidR="003A45D0" w:rsidRPr="0032190F" w:rsidRDefault="003A45D0" w:rsidP="00242C0F">
      <w:pPr>
        <w:autoSpaceDE w:val="0"/>
        <w:autoSpaceDN w:val="0"/>
        <w:adjustRightInd w:val="0"/>
        <w:rPr>
          <w:lang w:val="fr-FR"/>
        </w:rPr>
      </w:pPr>
    </w:p>
    <w:p w14:paraId="66F35A73" w14:textId="77777777" w:rsidR="004D3400" w:rsidRPr="0032190F" w:rsidRDefault="004D3400" w:rsidP="00242C0F">
      <w:pPr>
        <w:pStyle w:val="Heading2"/>
      </w:pPr>
      <w:r w:rsidRPr="0032190F">
        <w:lastRenderedPageBreak/>
        <w:t>Sépulture</w:t>
      </w:r>
      <w:r w:rsidR="003A45D0" w:rsidRPr="0032190F">
        <w:t xml:space="preserve"> S14</w:t>
      </w:r>
    </w:p>
    <w:p w14:paraId="20E1E930" w14:textId="77777777" w:rsidR="004D3400" w:rsidRPr="0032190F" w:rsidRDefault="004D3400" w:rsidP="00242C0F">
      <w:pPr>
        <w:autoSpaceDE w:val="0"/>
        <w:autoSpaceDN w:val="0"/>
        <w:adjustRightInd w:val="0"/>
        <w:rPr>
          <w:lang w:val="fr-FR"/>
        </w:rPr>
      </w:pPr>
    </w:p>
    <w:p w14:paraId="15BB9023" w14:textId="77777777" w:rsidR="006E6110" w:rsidRPr="0032190F" w:rsidRDefault="004D3400" w:rsidP="00242C0F">
      <w:pPr>
        <w:autoSpaceDE w:val="0"/>
        <w:autoSpaceDN w:val="0"/>
        <w:adjustRightInd w:val="0"/>
        <w:jc w:val="both"/>
        <w:rPr>
          <w:lang w:val="fr-FR"/>
        </w:rPr>
      </w:pPr>
      <w:r w:rsidRPr="0032190F">
        <w:rPr>
          <w:lang w:val="fr-FR"/>
        </w:rPr>
        <w:t>L’occupation domestique présente quelques fosses utilisées en dépotoir et plusieurs groupes de cuvettesempierrées. Il n’y a pas de clôture connue, ni de restes d’architecture.La sépulture est une fosse ovalaire d’environ 3 mètres de plus grande longueur, présentant un appendice peuprofond au sud. La couverture était composée de bloc de pierre et d’un monolithe au-dessus de l’entrée.  l’individu est déposé nord-sud en décubitus latéral gauche, jambes repliées, tête au nord et face à l’est.Le dépôt funéraire est composé de trois vases disposés sous l’entrée, au sud, d’un poignard</w:t>
      </w:r>
      <w:r w:rsidR="006E6110" w:rsidRPr="0032190F">
        <w:rPr>
          <w:lang w:val="fr-FR"/>
        </w:rPr>
        <w:t xml:space="preserve"> (BIB 971 p. 23 catalogue). </w:t>
      </w:r>
    </w:p>
    <w:p w14:paraId="57953CF2" w14:textId="77777777" w:rsidR="006E6110" w:rsidRPr="0032190F" w:rsidRDefault="006E6110" w:rsidP="00242C0F">
      <w:pPr>
        <w:autoSpaceDE w:val="0"/>
        <w:autoSpaceDN w:val="0"/>
        <w:adjustRightInd w:val="0"/>
        <w:ind w:firstLine="709"/>
        <w:jc w:val="both"/>
        <w:rPr>
          <w:lang w:val="fr-FR"/>
        </w:rPr>
      </w:pPr>
    </w:p>
    <w:p w14:paraId="134FEC87" w14:textId="7EF24A0A" w:rsidR="004D3400" w:rsidRPr="0032190F" w:rsidRDefault="00C26194" w:rsidP="00242C0F">
      <w:pPr>
        <w:autoSpaceDE w:val="0"/>
        <w:autoSpaceDN w:val="0"/>
        <w:adjustRightInd w:val="0"/>
        <w:jc w:val="both"/>
        <w:rPr>
          <w:lang w:val="fr-FR"/>
        </w:rPr>
      </w:pPr>
      <w:r w:rsidRPr="0032190F">
        <w:rPr>
          <w:lang w:val="fr-FR"/>
        </w:rPr>
        <w:t>Une lame de poignard à soie courte présentant encoches et trou de rivets, avec une lame de section losangique(</w:t>
      </w:r>
      <w:smartTag w:uri="urn:schemas-microsoft-com:office:smarttags" w:element="metricconverter">
        <w:smartTagPr>
          <w:attr w:name="ProductID" w:val="13 cm"/>
        </w:smartTagPr>
        <w:r w:rsidRPr="0032190F">
          <w:rPr>
            <w:lang w:val="fr-FR"/>
          </w:rPr>
          <w:t>13 cm</w:t>
        </w:r>
      </w:smartTag>
      <w:r w:rsidRPr="0032190F">
        <w:rPr>
          <w:lang w:val="fr-FR"/>
        </w:rPr>
        <w:t xml:space="preserve"> total) en </w:t>
      </w:r>
      <w:hyperlink r:id="rId8100" w:anchor="Sit_Cuivre" w:history="1">
        <w:r w:rsidR="009A36BA" w:rsidRPr="001E115E">
          <w:rPr>
            <w:rStyle w:val="Hyperlink"/>
            <w:lang w:val="fr-FR"/>
          </w:rPr>
          <w:t>cuivre</w:t>
        </w:r>
      </w:hyperlink>
      <w:r w:rsidR="009A36BA" w:rsidRPr="0032190F">
        <w:rPr>
          <w:lang w:val="fr-FR"/>
        </w:rPr>
        <w:t xml:space="preserve"> </w:t>
      </w:r>
      <w:r w:rsidRPr="0032190F">
        <w:rPr>
          <w:lang w:val="fr-FR"/>
        </w:rPr>
        <w:t>à forte teneur en arsenic et nickel (3 %)</w:t>
      </w:r>
      <w:r w:rsidR="004D3400" w:rsidRPr="0032190F">
        <w:rPr>
          <w:lang w:val="fr-FR"/>
        </w:rPr>
        <w:t xml:space="preserve"> déposé derrière lecrâne et de petits éléments au fond de la fosse (BIB 971 p. 23 catalogue)</w:t>
      </w:r>
    </w:p>
    <w:p w14:paraId="7C31BDFF" w14:textId="77777777" w:rsidR="004D3400" w:rsidRPr="0032190F" w:rsidRDefault="004D3400" w:rsidP="00242C0F">
      <w:pPr>
        <w:rPr>
          <w:lang w:val="fr-FR"/>
        </w:rPr>
      </w:pPr>
    </w:p>
    <w:p w14:paraId="1B52E05E" w14:textId="77777777" w:rsidR="005052D1" w:rsidRPr="0032190F" w:rsidRDefault="004D3400" w:rsidP="00242C0F">
      <w:pPr>
        <w:jc w:val="both"/>
        <w:rPr>
          <w:lang w:val="fr-FR"/>
        </w:rPr>
      </w:pPr>
      <w:r w:rsidRPr="0032190F">
        <w:rPr>
          <w:lang w:val="fr-FR"/>
        </w:rPr>
        <w:t xml:space="preserve">Datations et données chronologiques : attribution à la seconde phase d’occupation du site : Néolithique finald’influence fontbuxienne. Date sur charbon </w:t>
      </w:r>
      <w:r w:rsidR="00D4694F" w:rsidRPr="0032190F">
        <w:rPr>
          <w:lang w:val="fr-FR"/>
        </w:rPr>
        <w:t xml:space="preserve">de bois </w:t>
      </w:r>
      <w:r w:rsidRPr="0032190F">
        <w:rPr>
          <w:lang w:val="fr-FR"/>
        </w:rPr>
        <w:t>Ly-6551 : 4210 ± 100 BP : 2903-2624 BC Cal. (Calib 4.3 à 1</w:t>
      </w:r>
      <w:r w:rsidRPr="003B742A">
        <w:t>δ</w:t>
      </w:r>
      <w:r w:rsidRPr="0032190F">
        <w:rPr>
          <w:lang w:val="fr-FR"/>
        </w:rPr>
        <w:t>)</w:t>
      </w:r>
      <w:r w:rsidR="00DD13DC" w:rsidRPr="0032190F">
        <w:rPr>
          <w:lang w:val="fr-FR"/>
        </w:rPr>
        <w:t>à partir d’un charbon découvert dans un des vase</w:t>
      </w:r>
      <w:r w:rsidR="005052D1" w:rsidRPr="0032190F">
        <w:rPr>
          <w:lang w:val="fr-FR"/>
        </w:rPr>
        <w:t>s</w:t>
      </w:r>
      <w:r w:rsidR="00DD13DC" w:rsidRPr="0032190F">
        <w:rPr>
          <w:lang w:val="fr-FR"/>
        </w:rPr>
        <w:t xml:space="preserve"> de la sépulture campaniforme </w:t>
      </w:r>
      <w:r w:rsidRPr="0032190F">
        <w:rPr>
          <w:lang w:val="fr-FR"/>
        </w:rPr>
        <w:t>(BIB 971 p. 23 catalogue</w:t>
      </w:r>
      <w:r w:rsidR="00DD13DC" w:rsidRPr="0032190F">
        <w:rPr>
          <w:lang w:val="fr-FR"/>
        </w:rPr>
        <w:t xml:space="preserve"> et BIB 11129 p. 480</w:t>
      </w:r>
      <w:r w:rsidRPr="0032190F">
        <w:rPr>
          <w:lang w:val="fr-FR"/>
        </w:rPr>
        <w:t>)</w:t>
      </w:r>
      <w:r w:rsidR="00D4694F" w:rsidRPr="0032190F">
        <w:rPr>
          <w:i/>
          <w:lang w:val="fr-FR"/>
        </w:rPr>
        <w:t xml:space="preserve">4210 ± 100 B.P. soit 3080 et 2492 av. J.-C. (Ly-6551). </w:t>
      </w:r>
      <w:r w:rsidR="00DA3159" w:rsidRPr="0032190F">
        <w:rPr>
          <w:lang w:val="fr-FR"/>
        </w:rPr>
        <w:t xml:space="preserve">Le synchronisme avéré entre céramique locale et Campaniforme permet d’accepter la datation de 2620-2400 réalisée sur le squelette comme des limites temporelles probables de cet ensemble typo-stylistique. </w:t>
      </w:r>
      <w:r w:rsidR="00D4694F" w:rsidRPr="0032190F">
        <w:rPr>
          <w:lang w:val="fr-FR"/>
        </w:rPr>
        <w:t>(BIB 1150)</w:t>
      </w:r>
      <w:r w:rsidR="009955F0" w:rsidRPr="0032190F">
        <w:rPr>
          <w:lang w:val="fr-FR"/>
        </w:rPr>
        <w:t xml:space="preserve">.  </w:t>
      </w:r>
      <w:r w:rsidR="005052D1" w:rsidRPr="0032190F">
        <w:rPr>
          <w:lang w:val="fr-FR"/>
        </w:rPr>
        <w:t>2500-2350 pour J. Cauliez (BIB 1150 fig. 396)</w:t>
      </w:r>
    </w:p>
    <w:p w14:paraId="55762C05" w14:textId="77777777" w:rsidR="004D3400" w:rsidRPr="0032190F" w:rsidRDefault="004D3400" w:rsidP="00242C0F">
      <w:pPr>
        <w:autoSpaceDE w:val="0"/>
        <w:autoSpaceDN w:val="0"/>
        <w:adjustRightInd w:val="0"/>
        <w:rPr>
          <w:lang w:val="fr-FR"/>
        </w:rPr>
      </w:pPr>
    </w:p>
    <w:p w14:paraId="3183ACA9" w14:textId="77777777" w:rsidR="003B742A" w:rsidRPr="0032190F" w:rsidRDefault="003B742A" w:rsidP="00242C0F">
      <w:pPr>
        <w:autoSpaceDE w:val="0"/>
        <w:autoSpaceDN w:val="0"/>
        <w:adjustRightInd w:val="0"/>
        <w:jc w:val="both"/>
        <w:rPr>
          <w:lang w:val="fr-FR"/>
        </w:rPr>
      </w:pPr>
      <w:r w:rsidRPr="0032190F">
        <w:rPr>
          <w:lang w:val="fr-FR"/>
        </w:rPr>
        <w:t xml:space="preserve">L’inhumé est </w:t>
      </w:r>
      <w:r w:rsidR="004D3400" w:rsidRPr="0032190F">
        <w:rPr>
          <w:lang w:val="fr-FR"/>
        </w:rPr>
        <w:t>de sexe masculin, adulte (30-35 ans) d’environ 173-</w:t>
      </w:r>
      <w:smartTag w:uri="urn:schemas-microsoft-com:office:smarttags" w:element="metricconverter">
        <w:smartTagPr>
          <w:attr w:name="ProductID" w:val="174 cm"/>
        </w:smartTagPr>
        <w:r w:rsidR="004D3400" w:rsidRPr="0032190F">
          <w:rPr>
            <w:lang w:val="fr-FR"/>
          </w:rPr>
          <w:t>174 cm</w:t>
        </w:r>
      </w:smartTag>
      <w:r w:rsidR="004D3400" w:rsidRPr="0032190F">
        <w:rPr>
          <w:lang w:val="fr-FR"/>
        </w:rPr>
        <w:t>, de type Brachycrâne</w:t>
      </w:r>
      <w:r w:rsidR="00C26194" w:rsidRPr="0032190F">
        <w:rPr>
          <w:lang w:val="fr-FR"/>
        </w:rPr>
        <w:t xml:space="preserve"> a</w:t>
      </w:r>
      <w:r w:rsidR="004D3400" w:rsidRPr="0032190F">
        <w:rPr>
          <w:lang w:val="fr-FR"/>
        </w:rPr>
        <w:t>lpin avec un fragment de silex enfoncé dans le coude gauche, n’ayant pas entraîné la mort (cicatrisation).</w:t>
      </w:r>
      <w:r w:rsidRPr="0032190F">
        <w:rPr>
          <w:lang w:val="fr-FR"/>
        </w:rPr>
        <w:t>Dans la sépulture on note la présence d’un objet en os poli en forme de bobine (bouton ou labret) et d’une perle</w:t>
      </w:r>
      <w:r w:rsidR="004D3400" w:rsidRPr="0032190F">
        <w:rPr>
          <w:lang w:val="fr-FR"/>
        </w:rPr>
        <w:t xml:space="preserve"> segmentée en os poli (BIB 971 p. 23 catalogue)</w:t>
      </w:r>
    </w:p>
    <w:p w14:paraId="23839801" w14:textId="77777777" w:rsidR="003B742A" w:rsidRPr="0032190F" w:rsidRDefault="003B742A" w:rsidP="00242C0F">
      <w:pPr>
        <w:autoSpaceDE w:val="0"/>
        <w:autoSpaceDN w:val="0"/>
        <w:adjustRightInd w:val="0"/>
        <w:rPr>
          <w:lang w:val="fr-FR"/>
        </w:rPr>
      </w:pPr>
    </w:p>
    <w:p w14:paraId="0A6B1238" w14:textId="77777777" w:rsidR="003B742A" w:rsidRPr="0032190F" w:rsidRDefault="003B742A" w:rsidP="00242C0F">
      <w:pPr>
        <w:pStyle w:val="Heading2"/>
      </w:pPr>
      <w:r w:rsidRPr="0032190F">
        <w:t>Céramique</w:t>
      </w:r>
    </w:p>
    <w:p w14:paraId="48A69621" w14:textId="77777777" w:rsidR="003B742A" w:rsidRPr="0032190F" w:rsidRDefault="003B742A" w:rsidP="00242C0F">
      <w:pPr>
        <w:autoSpaceDE w:val="0"/>
        <w:autoSpaceDN w:val="0"/>
        <w:adjustRightInd w:val="0"/>
        <w:rPr>
          <w:lang w:val="fr-FR"/>
        </w:rPr>
      </w:pPr>
    </w:p>
    <w:p w14:paraId="39DA5B23" w14:textId="464E8513" w:rsidR="003B742A" w:rsidRPr="0032190F" w:rsidRDefault="003B742A" w:rsidP="00242C0F">
      <w:pPr>
        <w:autoSpaceDE w:val="0"/>
        <w:autoSpaceDN w:val="0"/>
        <w:adjustRightInd w:val="0"/>
        <w:rPr>
          <w:lang w:val="fr-FR"/>
        </w:rPr>
      </w:pPr>
      <w:r w:rsidRPr="0032190F">
        <w:rPr>
          <w:lang w:val="fr-FR"/>
        </w:rPr>
        <w:t>U</w:t>
      </w:r>
      <w:r w:rsidR="007D706D" w:rsidRPr="0032190F">
        <w:rPr>
          <w:lang w:val="fr-FR"/>
        </w:rPr>
        <w:t xml:space="preserve">n </w:t>
      </w:r>
      <w:r w:rsidRPr="0032190F">
        <w:rPr>
          <w:lang w:val="fr-FR"/>
        </w:rPr>
        <w:t xml:space="preserve">unique </w:t>
      </w:r>
      <w:r w:rsidR="007D706D" w:rsidRPr="0032190F">
        <w:rPr>
          <w:lang w:val="fr-FR"/>
        </w:rPr>
        <w:t>gobelet campaniforme à décor de bandes contractées (décor mixte : peigne et cordelette</w:t>
      </w:r>
      <w:r w:rsidRPr="0032190F">
        <w:rPr>
          <w:lang w:val="fr-FR"/>
        </w:rPr>
        <w:t>très caréné et soigné présentant un décor couvrant de bandes hachurées alternes réalisées aupeigne et limitée par une ligne à la cordelette. Les bandes réservées entre chacune sont recoupées d’une ligne à la cordelette</w:t>
      </w:r>
      <w:r w:rsidR="007D706D" w:rsidRPr="0032190F">
        <w:rPr>
          <w:lang w:val="fr-FR"/>
        </w:rPr>
        <w:t xml:space="preserve">), deux tasses carénées de style local </w:t>
      </w:r>
      <w:hyperlink r:id="rId8101" w:anchor="Cul_Rhone_Ouveze" w:history="1">
        <w:r w:rsidR="007D706D" w:rsidRPr="0032190F">
          <w:rPr>
            <w:rStyle w:val="Hyperlink"/>
            <w:lang w:val="fr-FR"/>
          </w:rPr>
          <w:t>Rhône-Ouvèze</w:t>
        </w:r>
      </w:hyperlink>
      <w:r w:rsidR="007D706D" w:rsidRPr="0032190F">
        <w:rPr>
          <w:lang w:val="fr-FR"/>
        </w:rPr>
        <w:t>, un poignard en cuivre et deux perles (BIB 75 p. 247,253 et BIB 89 p. 219et BIB 292</w:t>
      </w:r>
      <w:r w:rsidRPr="0032190F">
        <w:rPr>
          <w:lang w:val="fr-FR"/>
        </w:rPr>
        <w:t xml:space="preserve"> et BIB 971</w:t>
      </w:r>
      <w:r w:rsidR="007D706D" w:rsidRPr="0032190F">
        <w:rPr>
          <w:lang w:val="fr-FR"/>
        </w:rPr>
        <w:t>).</w:t>
      </w:r>
    </w:p>
    <w:p w14:paraId="08E71DD1" w14:textId="77777777" w:rsidR="00B0663A" w:rsidRPr="0032190F" w:rsidRDefault="00B0663A" w:rsidP="00242C0F">
      <w:pPr>
        <w:autoSpaceDE w:val="0"/>
        <w:autoSpaceDN w:val="0"/>
        <w:adjustRightInd w:val="0"/>
        <w:rPr>
          <w:lang w:val="fr-FR"/>
        </w:rPr>
      </w:pPr>
    </w:p>
    <w:p w14:paraId="256F9512" w14:textId="3138C252" w:rsidR="00B0663A" w:rsidRPr="0032190F" w:rsidRDefault="00B0663A" w:rsidP="00BA6AD6">
      <w:pPr>
        <w:autoSpaceDE w:val="0"/>
        <w:autoSpaceDN w:val="0"/>
        <w:adjustRightInd w:val="0"/>
        <w:jc w:val="both"/>
        <w:rPr>
          <w:lang w:val="fr-FR"/>
        </w:rPr>
      </w:pPr>
      <w:r w:rsidRPr="0032190F">
        <w:rPr>
          <w:lang w:val="fr-FR"/>
        </w:rPr>
        <w:t xml:space="preserve">J. Vital propose de voir dans les petits gobelets carénés du site éponyme de La Fare des comparaisons avec leurs homologues décorés découverts en contextes funéraires dans la Plaine padane à </w:t>
      </w:r>
      <w:hyperlink r:id="rId8102" w:anchor="Sit_Valtenesi_Manerba" w:history="1">
        <w:r w:rsidRPr="0032190F">
          <w:rPr>
            <w:rStyle w:val="Hyperlink"/>
            <w:lang w:val="fr-FR"/>
          </w:rPr>
          <w:t>Manerba del Garda Riparo Valtenesi</w:t>
        </w:r>
      </w:hyperlink>
      <w:r w:rsidRPr="0032190F">
        <w:rPr>
          <w:lang w:val="fr-FR"/>
        </w:rPr>
        <w:t xml:space="preserve"> et dans la tombe 43 de </w:t>
      </w:r>
      <w:hyperlink r:id="rId8103" w:anchor="Sit_Remedello" w:history="1">
        <w:r w:rsidRPr="0032190F">
          <w:rPr>
            <w:rStyle w:val="Hyperlink"/>
            <w:lang w:val="fr-FR"/>
          </w:rPr>
          <w:t>Remedello</w:t>
        </w:r>
      </w:hyperlink>
      <w:r w:rsidRPr="0032190F">
        <w:rPr>
          <w:lang w:val="fr-FR"/>
        </w:rPr>
        <w:t xml:space="preserve"> (Vital, 2006, p. 282) (BIB 1150 p. 353)</w:t>
      </w:r>
    </w:p>
    <w:p w14:paraId="44B6AB94" w14:textId="77777777" w:rsidR="003A45D0" w:rsidRPr="0032190F" w:rsidRDefault="003A45D0" w:rsidP="00242C0F">
      <w:pPr>
        <w:autoSpaceDE w:val="0"/>
        <w:autoSpaceDN w:val="0"/>
        <w:adjustRightInd w:val="0"/>
        <w:rPr>
          <w:rFonts w:ascii="Garamond" w:hAnsi="Garamond" w:cs="Garamond"/>
          <w:lang w:val="fr-FR"/>
        </w:rPr>
      </w:pPr>
    </w:p>
    <w:p w14:paraId="2EE13704" w14:textId="6B79E76D" w:rsidR="003A45D0" w:rsidRPr="0032190F" w:rsidRDefault="003A45D0" w:rsidP="00242C0F">
      <w:pPr>
        <w:autoSpaceDE w:val="0"/>
        <w:autoSpaceDN w:val="0"/>
        <w:adjustRightInd w:val="0"/>
        <w:rPr>
          <w:lang w:val="fr-FR"/>
        </w:rPr>
      </w:pPr>
      <w:r w:rsidRPr="0032190F">
        <w:rPr>
          <w:lang w:val="fr-FR"/>
        </w:rPr>
        <w:t xml:space="preserve">Style 6 du Néolithique final (comme </w:t>
      </w:r>
      <w:hyperlink r:id="rId8104" w:anchor="Sit_Claparouse" w:history="1">
        <w:r w:rsidRPr="0032190F">
          <w:rPr>
            <w:rStyle w:val="Hyperlink"/>
            <w:lang w:val="fr-FR"/>
          </w:rPr>
          <w:t>Claparouse</w:t>
        </w:r>
      </w:hyperlink>
      <w:r w:rsidRPr="0032190F">
        <w:rPr>
          <w:lang w:val="fr-FR"/>
        </w:rPr>
        <w:t>) (BIB 1150)</w:t>
      </w:r>
    </w:p>
    <w:p w14:paraId="11085DA9" w14:textId="77777777" w:rsidR="003B742A" w:rsidRPr="0032190F" w:rsidRDefault="003B742A" w:rsidP="00242C0F">
      <w:pPr>
        <w:autoSpaceDE w:val="0"/>
        <w:autoSpaceDN w:val="0"/>
        <w:adjustRightInd w:val="0"/>
        <w:rPr>
          <w:lang w:val="fr-FR"/>
        </w:rPr>
      </w:pPr>
    </w:p>
    <w:p w14:paraId="08FDE1A2" w14:textId="77777777" w:rsidR="003B742A" w:rsidRPr="0032190F" w:rsidRDefault="003B742A" w:rsidP="00242C0F">
      <w:pPr>
        <w:pStyle w:val="Heading2"/>
      </w:pPr>
      <w:r w:rsidRPr="0032190F">
        <w:t>Métallurgie</w:t>
      </w:r>
    </w:p>
    <w:p w14:paraId="0EC5B109" w14:textId="77777777" w:rsidR="003B742A" w:rsidRPr="0032190F" w:rsidRDefault="003B742A" w:rsidP="00242C0F">
      <w:pPr>
        <w:autoSpaceDE w:val="0"/>
        <w:autoSpaceDN w:val="0"/>
        <w:adjustRightInd w:val="0"/>
        <w:rPr>
          <w:lang w:val="fr-FR"/>
        </w:rPr>
      </w:pPr>
    </w:p>
    <w:p w14:paraId="51256E0D" w14:textId="60DB54D1" w:rsidR="00EA4C90" w:rsidRPr="009A36BA" w:rsidRDefault="00A33172" w:rsidP="00242C0F">
      <w:pPr>
        <w:autoSpaceDE w:val="0"/>
        <w:autoSpaceDN w:val="0"/>
        <w:adjustRightInd w:val="0"/>
        <w:jc w:val="both"/>
        <w:rPr>
          <w:lang w:val="fr-FR"/>
        </w:rPr>
      </w:pPr>
      <w:r w:rsidRPr="0032190F">
        <w:rPr>
          <w:lang w:val="fr-FR"/>
        </w:rPr>
        <w:t xml:space="preserve">L’allure du poignard de la sépulture du site de la Fare à Forcalquier n’est pas sans évoquer les </w:t>
      </w:r>
      <w:r w:rsidRPr="009A36BA">
        <w:rPr>
          <w:lang w:val="fr-FR"/>
        </w:rPr>
        <w:t xml:space="preserve">morphologies caussenardes, mais le </w:t>
      </w:r>
      <w:hyperlink r:id="rId8105" w:anchor="Sit_Cuivre" w:history="1">
        <w:r w:rsidR="009A36BA" w:rsidRPr="001E115E">
          <w:rPr>
            <w:rStyle w:val="Hyperlink"/>
            <w:lang w:val="fr-FR"/>
          </w:rPr>
          <w:t>cuivre</w:t>
        </w:r>
      </w:hyperlink>
      <w:r w:rsidR="009A36BA" w:rsidRPr="0032190F">
        <w:rPr>
          <w:lang w:val="fr-FR"/>
        </w:rPr>
        <w:t xml:space="preserve"> </w:t>
      </w:r>
      <w:r w:rsidRPr="009A36BA">
        <w:rPr>
          <w:lang w:val="fr-FR"/>
        </w:rPr>
        <w:t>à arsenic et nickel qui le compose pourrait indiquer une toute autre origine (BIB 570 p. 166)</w:t>
      </w:r>
      <w:r w:rsidR="00835A19" w:rsidRPr="009A36BA">
        <w:rPr>
          <w:lang w:val="fr-FR"/>
        </w:rPr>
        <w:t>.</w:t>
      </w:r>
      <w:r w:rsidR="00EA4C90" w:rsidRPr="009A36BA">
        <w:rPr>
          <w:lang w:val="fr-FR"/>
        </w:rPr>
        <w:t xml:space="preserve">Le cuivre à arsenic et nickel du poignard de La Fare, original aussi par sa morphologie, est considéré par les spécialistes comme un cuivre alpin (Espérou, 1992), à partir des analyses des minerais. Concernant les objets préhistoriques, l’analyse de La Fare se </w:t>
      </w:r>
      <w:r w:rsidR="00EA4C90" w:rsidRPr="009A36BA">
        <w:rPr>
          <w:lang w:val="fr-FR"/>
        </w:rPr>
        <w:lastRenderedPageBreak/>
        <w:t>retrouve sur une hache plate du Gers mais aussi sur un poignard du tumulus de Cha de Carvalhal au nord du Portugal (Briard et al., 1998) (BIB 971 p. 127)</w:t>
      </w:r>
    </w:p>
    <w:p w14:paraId="23FBC303" w14:textId="77777777" w:rsidR="004D3400" w:rsidRPr="009A36BA" w:rsidRDefault="004D3400" w:rsidP="00242C0F">
      <w:pPr>
        <w:autoSpaceDE w:val="0"/>
        <w:autoSpaceDN w:val="0"/>
        <w:adjustRightInd w:val="0"/>
        <w:rPr>
          <w:lang w:val="fr-FR"/>
        </w:rPr>
      </w:pPr>
    </w:p>
    <w:p w14:paraId="0C751F36" w14:textId="77777777" w:rsidR="004D3400" w:rsidRPr="009A36BA" w:rsidRDefault="004D3400" w:rsidP="00242C0F">
      <w:pPr>
        <w:autoSpaceDE w:val="0"/>
        <w:autoSpaceDN w:val="0"/>
        <w:adjustRightInd w:val="0"/>
        <w:rPr>
          <w:lang w:val="fr-FR"/>
        </w:rPr>
      </w:pPr>
      <w:r w:rsidRPr="009A36BA">
        <w:rPr>
          <w:lang w:val="fr-FR"/>
        </w:rPr>
        <w:t>Une lame de poignard à soie courte présentant encoches et trou de rivets, avec une lame de section losangique(</w:t>
      </w:r>
      <w:smartTag w:uri="urn:schemas-microsoft-com:office:smarttags" w:element="metricconverter">
        <w:smartTagPr>
          <w:attr w:name="ProductID" w:val="13 cm"/>
        </w:smartTagPr>
        <w:r w:rsidRPr="009A36BA">
          <w:rPr>
            <w:lang w:val="fr-FR"/>
          </w:rPr>
          <w:t>13 cm</w:t>
        </w:r>
      </w:smartTag>
      <w:r w:rsidRPr="009A36BA">
        <w:rPr>
          <w:lang w:val="fr-FR"/>
        </w:rPr>
        <w:t xml:space="preserve"> total) en cuivre à forte teneur en arsenic et nickel (3 %)(BIB 971 p. 23 catalogue)</w:t>
      </w:r>
    </w:p>
    <w:p w14:paraId="043B1B49" w14:textId="77777777" w:rsidR="004922D8" w:rsidRPr="0032190F" w:rsidRDefault="004922D8" w:rsidP="00242C0F">
      <w:pPr>
        <w:autoSpaceDE w:val="0"/>
        <w:autoSpaceDN w:val="0"/>
        <w:adjustRightInd w:val="0"/>
        <w:rPr>
          <w:lang w:val="fr-FR"/>
        </w:rPr>
      </w:pPr>
    </w:p>
    <w:p w14:paraId="6A9269A1" w14:textId="1AAF28E7" w:rsidR="004922D8" w:rsidRPr="0032190F" w:rsidRDefault="004922D8" w:rsidP="00242C0F">
      <w:pPr>
        <w:autoSpaceDE w:val="0"/>
        <w:autoSpaceDN w:val="0"/>
        <w:adjustRightInd w:val="0"/>
        <w:rPr>
          <w:rFonts w:ascii="TimesNewRomanPSMT" w:hAnsi="TimesNewRomanPSMT" w:cs="TimesNewRomanPSMT"/>
          <w:lang w:val="fr-FR"/>
        </w:rPr>
      </w:pPr>
      <w:r w:rsidRPr="0032190F">
        <w:rPr>
          <w:lang w:val="fr-FR"/>
        </w:rPr>
        <w:t xml:space="preserve">Comparer avec </w:t>
      </w:r>
      <w:hyperlink r:id="rId8106" w:anchor="Sit_Freyssinel" w:history="1">
        <w:r w:rsidRPr="0032190F">
          <w:rPr>
            <w:rStyle w:val="Hyperlink"/>
            <w:lang w:val="fr-FR"/>
          </w:rPr>
          <w:t>Freyssinel</w:t>
        </w:r>
      </w:hyperlink>
      <w:r w:rsidRPr="0032190F">
        <w:rPr>
          <w:lang w:val="fr-FR"/>
        </w:rPr>
        <w:t xml:space="preserve"> (SS BIB)</w:t>
      </w:r>
    </w:p>
    <w:p w14:paraId="0DEB227A" w14:textId="77777777" w:rsidR="000B5EAD" w:rsidRPr="0032190F" w:rsidRDefault="000B5EAD" w:rsidP="00242C0F">
      <w:pPr>
        <w:rPr>
          <w:lang w:val="fr-FR"/>
        </w:rPr>
      </w:pPr>
    </w:p>
    <w:p w14:paraId="109665C2" w14:textId="77777777" w:rsidR="00EE5619" w:rsidRPr="0032190F" w:rsidRDefault="00EE5619" w:rsidP="00242C0F">
      <w:pPr>
        <w:pStyle w:val="Heading2"/>
      </w:pPr>
      <w:r w:rsidRPr="0032190F">
        <w:t>Industrie</w:t>
      </w:r>
    </w:p>
    <w:p w14:paraId="74CA893B" w14:textId="77777777" w:rsidR="00EE5619" w:rsidRPr="0032190F" w:rsidRDefault="00EE5619" w:rsidP="00242C0F">
      <w:pPr>
        <w:rPr>
          <w:lang w:val="fr-FR"/>
        </w:rPr>
      </w:pPr>
    </w:p>
    <w:p w14:paraId="18FFA0C2" w14:textId="77777777" w:rsidR="00EE5619" w:rsidRPr="0032190F" w:rsidRDefault="00EE5619" w:rsidP="00242C0F">
      <w:pPr>
        <w:rPr>
          <w:lang w:val="fr-FR"/>
        </w:rPr>
      </w:pPr>
      <w:r w:rsidRPr="0032190F">
        <w:rPr>
          <w:lang w:val="fr-FR"/>
        </w:rPr>
        <w:t xml:space="preserve">Pointes de flèches à pédoncule et ailerons équarris (BIB 922 p. 58) </w:t>
      </w:r>
    </w:p>
    <w:p w14:paraId="21C703ED" w14:textId="77777777" w:rsidR="00EE5619" w:rsidRPr="0032190F" w:rsidRDefault="00EE5619" w:rsidP="00242C0F">
      <w:pPr>
        <w:rPr>
          <w:lang w:val="fr-FR"/>
        </w:rPr>
      </w:pPr>
    </w:p>
    <w:p w14:paraId="6AEE5F94" w14:textId="77777777" w:rsidR="00AB7087" w:rsidRPr="0032190F" w:rsidRDefault="00AB7087" w:rsidP="00242C0F">
      <w:pPr>
        <w:rPr>
          <w:lang w:val="fr-FR"/>
        </w:rPr>
      </w:pPr>
      <w:r w:rsidRPr="0032190F">
        <w:rPr>
          <w:lang w:val="fr-FR"/>
        </w:rPr>
        <w:t>A La Fare, la récupération des nucléus et des déchets de la taille des grandes lames a alimenté une production moins élaborée (BIB 842 p. 158 (BIB 855))</w:t>
      </w:r>
    </w:p>
    <w:p w14:paraId="55D5B1B7" w14:textId="77777777" w:rsidR="00B12598" w:rsidRPr="0032190F" w:rsidRDefault="00B12598" w:rsidP="00242C0F">
      <w:pPr>
        <w:rPr>
          <w:lang w:val="fr-FR"/>
        </w:rPr>
      </w:pPr>
    </w:p>
    <w:p w14:paraId="020FAA8D" w14:textId="77777777" w:rsidR="00B12598" w:rsidRPr="0032190F" w:rsidRDefault="00B12598" w:rsidP="00242C0F">
      <w:pPr>
        <w:rPr>
          <w:lang w:val="fr-FR"/>
        </w:rPr>
      </w:pPr>
      <w:r w:rsidRPr="0032190F">
        <w:rPr>
          <w:lang w:val="fr-FR"/>
        </w:rPr>
        <w:t xml:space="preserve">L’analyse tracéologique réalisée sur 1 fragment de lame en silex a mis en évidence son utilisation en tant qu’armature de </w:t>
      </w:r>
      <w:r w:rsidRPr="0032190F">
        <w:rPr>
          <w:i/>
          <w:lang w:val="fr-FR"/>
        </w:rPr>
        <w:t>tribulum</w:t>
      </w:r>
      <w:r w:rsidRPr="0032190F">
        <w:rPr>
          <w:lang w:val="fr-FR"/>
        </w:rPr>
        <w:t xml:space="preserve"> pour le(s) niveau(x) du Néolithique final (BIB 1129 p. 490)</w:t>
      </w:r>
    </w:p>
    <w:p w14:paraId="2E0E9A5F" w14:textId="77777777" w:rsidR="00081B79" w:rsidRPr="0032190F" w:rsidRDefault="00081B79" w:rsidP="00242C0F">
      <w:pPr>
        <w:rPr>
          <w:lang w:val="fr-FR"/>
        </w:rPr>
      </w:pPr>
    </w:p>
    <w:p w14:paraId="0144FC5E" w14:textId="77777777" w:rsidR="00081B79" w:rsidRPr="0032190F" w:rsidRDefault="00081B79" w:rsidP="00426FF9">
      <w:pPr>
        <w:pStyle w:val="Heading1"/>
      </w:pPr>
      <w:bookmarkStart w:id="3461" w:name="Sit_Goulard"/>
      <w:r w:rsidRPr="0032190F">
        <w:t>GOULARD (Grotte)</w:t>
      </w:r>
    </w:p>
    <w:bookmarkEnd w:id="3461"/>
    <w:p w14:paraId="4E926210" w14:textId="77777777" w:rsidR="00081B79" w:rsidRPr="0032190F" w:rsidRDefault="00081B79" w:rsidP="00242C0F">
      <w:pPr>
        <w:rPr>
          <w:lang w:val="fr-FR"/>
        </w:rPr>
      </w:pPr>
    </w:p>
    <w:p w14:paraId="60C8D754" w14:textId="326A6067" w:rsidR="00081B79" w:rsidRPr="0032190F" w:rsidRDefault="00081B79" w:rsidP="00242C0F">
      <w:pPr>
        <w:rPr>
          <w:lang w:val="fr-FR"/>
        </w:rPr>
      </w:pPr>
      <w:r w:rsidRPr="0032190F">
        <w:rPr>
          <w:lang w:val="fr-FR"/>
        </w:rPr>
        <w:t>La grotte Goulard (Ménerbes</w:t>
      </w:r>
      <w:r w:rsidR="00835BCB" w:rsidRPr="0032190F">
        <w:rPr>
          <w:lang w:val="fr-FR"/>
        </w:rPr>
        <w:t>, Vaucluse</w:t>
      </w:r>
      <w:r w:rsidRPr="0032190F">
        <w:rPr>
          <w:lang w:val="fr-FR"/>
        </w:rPr>
        <w:t xml:space="preserve">) </w:t>
      </w:r>
      <w:r w:rsidR="000A6011" w:rsidRPr="0032190F">
        <w:rPr>
          <w:lang w:val="fr-FR"/>
        </w:rPr>
        <w:t xml:space="preserve">dans le Lubéron </w:t>
      </w:r>
      <w:r w:rsidRPr="0032190F">
        <w:rPr>
          <w:lang w:val="fr-FR"/>
        </w:rPr>
        <w:t>a livré l’une des plus anciennes longue</w:t>
      </w:r>
      <w:r w:rsidR="00321742" w:rsidRPr="0032190F">
        <w:rPr>
          <w:lang w:val="fr-FR"/>
        </w:rPr>
        <w:t>s</w:t>
      </w:r>
      <w:r w:rsidRPr="0032190F">
        <w:rPr>
          <w:lang w:val="fr-FR"/>
        </w:rPr>
        <w:t xml:space="preserve"> lame</w:t>
      </w:r>
      <w:r w:rsidR="00CF703C" w:rsidRPr="0032190F">
        <w:rPr>
          <w:lang w:val="fr-FR"/>
        </w:rPr>
        <w:t>s</w:t>
      </w:r>
      <w:r w:rsidR="000A6011" w:rsidRPr="0032190F">
        <w:rPr>
          <w:lang w:val="fr-FR"/>
        </w:rPr>
        <w:t xml:space="preserve"> </w:t>
      </w:r>
      <w:r w:rsidR="001E5CC3" w:rsidRPr="0032190F">
        <w:rPr>
          <w:lang w:val="fr-FR"/>
        </w:rPr>
        <w:t xml:space="preserve">en silex </w:t>
      </w:r>
      <w:r w:rsidRPr="0032190F">
        <w:rPr>
          <w:lang w:val="fr-FR"/>
        </w:rPr>
        <w:t>puisque le mobiler est daté entre 3540 et 3380 av. J.-C. 1 sigma (BIB 842 p. 158 (BIB 856 et 750)</w:t>
      </w:r>
      <w:r w:rsidR="009D7F56" w:rsidRPr="0032190F">
        <w:rPr>
          <w:lang w:val="fr-FR"/>
        </w:rPr>
        <w:t xml:space="preserve"> soit durant le Néolithique récent (BIB 1150 p. 54)</w:t>
      </w:r>
      <w:r w:rsidR="003A4513" w:rsidRPr="0032190F">
        <w:rPr>
          <w:lang w:val="fr-FR"/>
        </w:rPr>
        <w:t xml:space="preserve">. Cette lame est en silex de </w:t>
      </w:r>
      <w:hyperlink r:id="rId8107" w:anchor="Sit_Forcalquier" w:history="1">
        <w:r w:rsidR="003A4513" w:rsidRPr="0032190F">
          <w:rPr>
            <w:rStyle w:val="Hyperlink"/>
            <w:lang w:val="fr-FR"/>
          </w:rPr>
          <w:t>Forcalquier</w:t>
        </w:r>
      </w:hyperlink>
      <w:r w:rsidR="003A4513" w:rsidRPr="0032190F">
        <w:rPr>
          <w:lang w:val="fr-FR"/>
        </w:rPr>
        <w:t xml:space="preserve"> (BIB 580)</w:t>
      </w:r>
    </w:p>
    <w:p w14:paraId="13F99CD1" w14:textId="6A741C86" w:rsidR="00AC6A16" w:rsidRPr="0032190F" w:rsidRDefault="00AC6A16" w:rsidP="00242C0F">
      <w:pPr>
        <w:rPr>
          <w:lang w:val="fr-FR"/>
        </w:rPr>
      </w:pPr>
      <w:r w:rsidRPr="0032190F">
        <w:rPr>
          <w:lang w:val="fr-FR"/>
        </w:rPr>
        <w:t xml:space="preserve">Attribué au </w:t>
      </w:r>
      <w:hyperlink r:id="rId8108" w:anchor="Cul_Fraischamp" w:history="1">
        <w:r w:rsidR="00F616A3" w:rsidRPr="0032190F">
          <w:rPr>
            <w:rStyle w:val="Hyperlink"/>
            <w:lang w:val="fr-FR"/>
          </w:rPr>
          <w:t>Fraischamp</w:t>
        </w:r>
      </w:hyperlink>
      <w:r w:rsidRPr="0032190F">
        <w:rPr>
          <w:lang w:val="fr-FR"/>
        </w:rPr>
        <w:t xml:space="preserve"> (BIB 347 p. 271 (BIB 750))</w:t>
      </w:r>
    </w:p>
    <w:p w14:paraId="6A01B598" w14:textId="77777777" w:rsidR="00CF703C" w:rsidRPr="0032190F" w:rsidRDefault="00CF703C" w:rsidP="00242C0F">
      <w:pPr>
        <w:rPr>
          <w:lang w:val="fr-FR"/>
        </w:rPr>
      </w:pPr>
    </w:p>
    <w:p w14:paraId="5EA086D9" w14:textId="77777777" w:rsidR="00025628" w:rsidRPr="0032190F" w:rsidRDefault="00025628" w:rsidP="00426FF9">
      <w:pPr>
        <w:pStyle w:val="Heading1"/>
      </w:pPr>
      <w:bookmarkStart w:id="3462" w:name="Sit_Collet_Redon"/>
      <w:r w:rsidRPr="0032190F">
        <w:t>COLLET</w:t>
      </w:r>
      <w:r w:rsidR="00AD03B6" w:rsidRPr="0032190F">
        <w:t>-</w:t>
      </w:r>
      <w:r w:rsidRPr="0032190F">
        <w:t>REDON</w:t>
      </w:r>
      <w:r w:rsidR="00AD03B6" w:rsidRPr="0032190F">
        <w:t xml:space="preserve"> (Site du)</w:t>
      </w:r>
    </w:p>
    <w:bookmarkEnd w:id="3462"/>
    <w:p w14:paraId="4F620B9F" w14:textId="77777777" w:rsidR="00025628" w:rsidRPr="0032190F" w:rsidRDefault="00025628" w:rsidP="00242C0F">
      <w:pPr>
        <w:rPr>
          <w:lang w:val="fr-FR"/>
        </w:rPr>
      </w:pPr>
    </w:p>
    <w:p w14:paraId="7F64B5F7" w14:textId="6DBB2D3B" w:rsidR="00025628" w:rsidRPr="0032190F" w:rsidRDefault="00AD03B6" w:rsidP="00242C0F">
      <w:pPr>
        <w:jc w:val="both"/>
        <w:rPr>
          <w:lang w:val="fr-FR"/>
        </w:rPr>
      </w:pPr>
      <w:r w:rsidRPr="0032190F">
        <w:rPr>
          <w:lang w:val="fr-FR"/>
        </w:rPr>
        <w:t>Le s</w:t>
      </w:r>
      <w:r w:rsidR="00025628" w:rsidRPr="0032190F">
        <w:rPr>
          <w:lang w:val="fr-FR"/>
        </w:rPr>
        <w:t xml:space="preserve">ite </w:t>
      </w:r>
      <w:r w:rsidRPr="0032190F">
        <w:rPr>
          <w:lang w:val="fr-FR"/>
        </w:rPr>
        <w:t>du Collet-Redon</w:t>
      </w:r>
      <w:r w:rsidR="009A48F5" w:rsidRPr="0032190F">
        <w:rPr>
          <w:lang w:val="fr-FR"/>
        </w:rPr>
        <w:t>, ou Collet-Redon – La Couronne,</w:t>
      </w:r>
      <w:r w:rsidRPr="0032190F">
        <w:rPr>
          <w:lang w:val="fr-FR"/>
        </w:rPr>
        <w:t xml:space="preserve"> à La Couronne Martigues</w:t>
      </w:r>
      <w:r w:rsidR="002A57CD" w:rsidRPr="0032190F">
        <w:rPr>
          <w:lang w:val="fr-FR"/>
        </w:rPr>
        <w:t xml:space="preserve">, à quelques kilomètres de </w:t>
      </w:r>
      <w:hyperlink r:id="rId8109" w:anchor="Sit_Ponteau_Gare" w:history="1">
        <w:r w:rsidR="002A57CD" w:rsidRPr="0032190F">
          <w:rPr>
            <w:rStyle w:val="Hyperlink"/>
            <w:lang w:val="fr-FR"/>
          </w:rPr>
          <w:t>Ponteau-Gare</w:t>
        </w:r>
      </w:hyperlink>
      <w:r w:rsidR="002A57CD" w:rsidRPr="0032190F">
        <w:rPr>
          <w:lang w:val="fr-FR"/>
        </w:rPr>
        <w:t>,</w:t>
      </w:r>
      <w:r w:rsidRPr="0032190F">
        <w:rPr>
          <w:lang w:val="fr-FR"/>
        </w:rPr>
        <w:t xml:space="preserve"> a donné son nom au </w:t>
      </w:r>
      <w:hyperlink r:id="rId8110" w:anchor="Cul_Couronnien" w:history="1">
        <w:r w:rsidRPr="0032190F">
          <w:rPr>
            <w:rStyle w:val="Hyperlink"/>
            <w:lang w:val="fr-FR"/>
          </w:rPr>
          <w:t>Couronnien</w:t>
        </w:r>
      </w:hyperlink>
      <w:r w:rsidRPr="0032190F">
        <w:rPr>
          <w:lang w:val="fr-FR"/>
        </w:rPr>
        <w:t xml:space="preserve"> et fait référence au </w:t>
      </w:r>
      <w:hyperlink w:anchor="Cul_Neolithique_Final" w:history="1">
        <w:r w:rsidRPr="0032190F">
          <w:rPr>
            <w:rStyle w:val="Hyperlink"/>
            <w:lang w:val="fr-FR"/>
          </w:rPr>
          <w:t>Néolithique final</w:t>
        </w:r>
      </w:hyperlink>
      <w:r w:rsidRPr="0032190F">
        <w:rPr>
          <w:lang w:val="fr-FR"/>
        </w:rPr>
        <w:t>de Provence</w:t>
      </w:r>
      <w:r w:rsidR="00025628" w:rsidRPr="0032190F">
        <w:rPr>
          <w:lang w:val="fr-FR"/>
        </w:rPr>
        <w:t xml:space="preserve">. Dans son horizon supérieur on trouve du </w:t>
      </w:r>
      <w:hyperlink r:id="rId8111" w:anchor="Cul_Campaniforme" w:history="1">
        <w:r w:rsidRPr="0032190F">
          <w:rPr>
            <w:rStyle w:val="Hyperlink"/>
            <w:lang w:val="fr-FR"/>
          </w:rPr>
          <w:t>Campaniforme</w:t>
        </w:r>
      </w:hyperlink>
      <w:r w:rsidR="009A48F5" w:rsidRPr="0032190F">
        <w:rPr>
          <w:lang w:val="fr-FR"/>
        </w:rPr>
        <w:t xml:space="preserve"> (SS BIB) phase 3 et 4 (BIB 971 catalogue p. 406)</w:t>
      </w:r>
    </w:p>
    <w:p w14:paraId="55A5B173" w14:textId="77777777" w:rsidR="009A48F5" w:rsidRPr="0032190F" w:rsidRDefault="009A48F5" w:rsidP="00242C0F">
      <w:pPr>
        <w:jc w:val="both"/>
        <w:rPr>
          <w:lang w:val="fr-FR"/>
        </w:rPr>
      </w:pPr>
    </w:p>
    <w:p w14:paraId="50957832" w14:textId="77777777" w:rsidR="00D9645D" w:rsidRPr="0032190F" w:rsidRDefault="00D9645D" w:rsidP="00242C0F">
      <w:pPr>
        <w:pStyle w:val="Heading2"/>
      </w:pPr>
      <w:r w:rsidRPr="0032190F">
        <w:t>Campaniforme</w:t>
      </w:r>
    </w:p>
    <w:p w14:paraId="1130F3D4" w14:textId="4049E9A4" w:rsidR="00D9645D" w:rsidRPr="0032190F" w:rsidRDefault="009A48F5" w:rsidP="00242C0F">
      <w:pPr>
        <w:jc w:val="both"/>
        <w:rPr>
          <w:lang w:val="fr-FR"/>
        </w:rPr>
      </w:pPr>
      <w:r w:rsidRPr="0032190F">
        <w:rPr>
          <w:lang w:val="fr-FR"/>
        </w:rPr>
        <w:t>La phase 3 du Campaniforme y est représenté par plusieurs vase de type rhodano-provençal (n=81), la phase barbelée par 26 fragments</w:t>
      </w:r>
      <w:r w:rsidR="00D9645D" w:rsidRPr="0032190F">
        <w:rPr>
          <w:lang w:val="fr-FR"/>
        </w:rPr>
        <w:t>. Accompagnant le Campaniforme phase 3 ; un grand récipient de forme assez droite présente une bord éversé et un cordon pré-oral très développé et de section triangulaire ; un récipient de catégorie intermédiaire, de forme probablement droite, présente lui aussi une bord éversé et un cordon pré-oral de section triangulaire et une lèvre ourlée ; un fragment de bord de vase, à lèvre plate, présente un cordon de section triangulaire en position pré-orale ; un fragment de bord correspondant à une forme droite à lèvre arrondie présente deux cordons lisses de section demi-circulaire en position pré-orale (BIB 971 catalogue p. 406). De la céramique</w:t>
      </w:r>
      <w:hyperlink r:id="rId8112" w:anchor="Cul_Rhodano_Rhenan" w:history="1">
        <w:r w:rsidR="000C24FC" w:rsidRPr="0032190F">
          <w:rPr>
            <w:rStyle w:val="Hyperlink"/>
            <w:lang w:val="fr-FR"/>
          </w:rPr>
          <w:t>RR</w:t>
        </w:r>
      </w:hyperlink>
      <w:r w:rsidR="00D9645D" w:rsidRPr="0032190F">
        <w:rPr>
          <w:lang w:val="fr-FR"/>
        </w:rPr>
        <w:t>-Campaniforme de style rhdano-provençal y a été découverte (BIB 1112 p. 436)</w:t>
      </w:r>
    </w:p>
    <w:p w14:paraId="1E06C171" w14:textId="77777777" w:rsidR="00D9645D" w:rsidRPr="0032190F" w:rsidRDefault="00D9645D" w:rsidP="00242C0F">
      <w:pPr>
        <w:rPr>
          <w:lang w:val="fr-FR"/>
        </w:rPr>
      </w:pPr>
    </w:p>
    <w:p w14:paraId="0437D316" w14:textId="77777777" w:rsidR="00614ED8" w:rsidRPr="0032190F" w:rsidRDefault="00614ED8" w:rsidP="00242C0F">
      <w:pPr>
        <w:rPr>
          <w:lang w:val="fr-FR"/>
        </w:rPr>
      </w:pPr>
      <w:r w:rsidRPr="0032190F">
        <w:rPr>
          <w:lang w:val="fr-FR"/>
        </w:rPr>
        <w:t xml:space="preserve">Deux datations </w:t>
      </w:r>
      <w:smartTag w:uri="urn:schemas-microsoft-com:office:smarttags" w:element="metricconverter">
        <w:smartTagPr>
          <w:attr w:name="ProductID" w:val="14C"/>
        </w:smartTagPr>
        <w:r w:rsidRPr="0032190F">
          <w:rPr>
            <w:lang w:val="fr-FR"/>
          </w:rPr>
          <w:t>14C</w:t>
        </w:r>
      </w:smartTag>
      <w:r w:rsidRPr="0032190F">
        <w:rPr>
          <w:lang w:val="fr-FR"/>
        </w:rPr>
        <w:t xml:space="preserve"> pour la phase 3 du Campaniforme : </w:t>
      </w:r>
    </w:p>
    <w:p w14:paraId="6CA9ADF5" w14:textId="77777777" w:rsidR="00614ED8" w:rsidRPr="0032190F" w:rsidRDefault="00614ED8"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49"/>
        <w:gridCol w:w="1828"/>
        <w:gridCol w:w="1100"/>
      </w:tblGrid>
      <w:tr w:rsidR="00614ED8" w:rsidRPr="00DB5974" w14:paraId="57307359" w14:textId="77777777" w:rsidTr="00535A8B">
        <w:trPr>
          <w:jc w:val="center"/>
        </w:trPr>
        <w:tc>
          <w:tcPr>
            <w:tcW w:w="0" w:type="auto"/>
            <w:shd w:val="clear" w:color="auto" w:fill="auto"/>
            <w:vAlign w:val="center"/>
          </w:tcPr>
          <w:p w14:paraId="44838E55" w14:textId="77777777" w:rsidR="00614ED8" w:rsidRPr="00DB5974" w:rsidRDefault="00614ED8" w:rsidP="00242C0F">
            <w:pPr>
              <w:jc w:val="center"/>
              <w:rPr>
                <w:sz w:val="20"/>
                <w:szCs w:val="20"/>
              </w:rPr>
            </w:pPr>
            <w:r w:rsidRPr="00DB5974">
              <w:rPr>
                <w:sz w:val="20"/>
                <w:szCs w:val="20"/>
              </w:rPr>
              <w:t>Ly 301 : 4060 ± 220 BP</w:t>
            </w:r>
          </w:p>
        </w:tc>
        <w:tc>
          <w:tcPr>
            <w:tcW w:w="1828" w:type="dxa"/>
            <w:vAlign w:val="center"/>
          </w:tcPr>
          <w:p w14:paraId="05F83650" w14:textId="77777777" w:rsidR="00614ED8" w:rsidRPr="00DB5974" w:rsidRDefault="00614ED8" w:rsidP="00242C0F">
            <w:pPr>
              <w:jc w:val="center"/>
              <w:rPr>
                <w:sz w:val="20"/>
                <w:szCs w:val="20"/>
              </w:rPr>
            </w:pPr>
            <w:r w:rsidRPr="00DB5974">
              <w:rPr>
                <w:sz w:val="20"/>
                <w:szCs w:val="20"/>
              </w:rPr>
              <w:t>2910-2310 BC Cal</w:t>
            </w:r>
          </w:p>
        </w:tc>
        <w:tc>
          <w:tcPr>
            <w:tcW w:w="1100" w:type="dxa"/>
            <w:vAlign w:val="center"/>
          </w:tcPr>
          <w:p w14:paraId="1E484FF7" w14:textId="77777777" w:rsidR="00614ED8" w:rsidRPr="00DB5974" w:rsidRDefault="00614ED8" w:rsidP="00242C0F">
            <w:pPr>
              <w:jc w:val="center"/>
              <w:rPr>
                <w:sz w:val="20"/>
                <w:szCs w:val="20"/>
              </w:rPr>
            </w:pPr>
            <w:r w:rsidRPr="00DB5974">
              <w:rPr>
                <w:sz w:val="20"/>
                <w:szCs w:val="20"/>
              </w:rPr>
              <w:t>BIB 1175</w:t>
            </w:r>
          </w:p>
        </w:tc>
      </w:tr>
      <w:tr w:rsidR="00614ED8" w:rsidRPr="00DB5974" w14:paraId="4B5FD9DB" w14:textId="77777777" w:rsidTr="00535A8B">
        <w:trPr>
          <w:jc w:val="center"/>
        </w:trPr>
        <w:tc>
          <w:tcPr>
            <w:tcW w:w="0" w:type="auto"/>
            <w:shd w:val="clear" w:color="auto" w:fill="auto"/>
            <w:vAlign w:val="center"/>
          </w:tcPr>
          <w:p w14:paraId="78C5F525" w14:textId="77777777" w:rsidR="00614ED8" w:rsidRPr="00DB5974" w:rsidRDefault="00614ED8" w:rsidP="00242C0F">
            <w:pPr>
              <w:jc w:val="center"/>
              <w:rPr>
                <w:sz w:val="20"/>
                <w:szCs w:val="20"/>
              </w:rPr>
            </w:pPr>
            <w:r w:rsidRPr="00DB5974">
              <w:rPr>
                <w:sz w:val="20"/>
                <w:szCs w:val="20"/>
              </w:rPr>
              <w:t>Ly 302 : 3970 ± 130 BP</w:t>
            </w:r>
          </w:p>
        </w:tc>
        <w:tc>
          <w:tcPr>
            <w:tcW w:w="1828" w:type="dxa"/>
            <w:vAlign w:val="center"/>
          </w:tcPr>
          <w:p w14:paraId="5D5A8826" w14:textId="77777777" w:rsidR="00614ED8" w:rsidRPr="00DB5974" w:rsidRDefault="00614ED8" w:rsidP="00242C0F">
            <w:pPr>
              <w:jc w:val="center"/>
              <w:rPr>
                <w:sz w:val="20"/>
                <w:szCs w:val="20"/>
              </w:rPr>
            </w:pPr>
            <w:r w:rsidRPr="00DB5974">
              <w:rPr>
                <w:sz w:val="20"/>
                <w:szCs w:val="20"/>
              </w:rPr>
              <w:t>2855-2310 BC Cal</w:t>
            </w:r>
          </w:p>
        </w:tc>
        <w:tc>
          <w:tcPr>
            <w:tcW w:w="1100" w:type="dxa"/>
            <w:vAlign w:val="center"/>
          </w:tcPr>
          <w:p w14:paraId="7525EF72" w14:textId="77777777" w:rsidR="00614ED8" w:rsidRPr="00DB5974" w:rsidRDefault="00614ED8" w:rsidP="00242C0F">
            <w:pPr>
              <w:jc w:val="center"/>
              <w:rPr>
                <w:sz w:val="20"/>
                <w:szCs w:val="20"/>
              </w:rPr>
            </w:pPr>
            <w:r w:rsidRPr="00DB5974">
              <w:rPr>
                <w:sz w:val="20"/>
                <w:szCs w:val="20"/>
              </w:rPr>
              <w:t>BIB 1175</w:t>
            </w:r>
          </w:p>
        </w:tc>
      </w:tr>
    </w:tbl>
    <w:p w14:paraId="373580B3" w14:textId="77777777" w:rsidR="00D9645D" w:rsidRDefault="00D9645D" w:rsidP="00242C0F">
      <w:r>
        <w:t xml:space="preserve">: </w:t>
      </w:r>
    </w:p>
    <w:p w14:paraId="1A971A36" w14:textId="77777777" w:rsidR="00D9645D" w:rsidRDefault="00D9645D" w:rsidP="00242C0F"/>
    <w:p w14:paraId="31D55286" w14:textId="77777777" w:rsidR="00D9645D" w:rsidRDefault="00D9645D" w:rsidP="00242C0F">
      <w:pPr>
        <w:jc w:val="both"/>
      </w:pPr>
    </w:p>
    <w:p w14:paraId="5FCBAE67" w14:textId="77777777" w:rsidR="009A48F5" w:rsidRPr="0032190F" w:rsidRDefault="00D9645D" w:rsidP="00242C0F">
      <w:pPr>
        <w:jc w:val="both"/>
        <w:rPr>
          <w:lang w:val="fr-FR"/>
        </w:rPr>
      </w:pPr>
      <w:r w:rsidRPr="0032190F">
        <w:rPr>
          <w:lang w:val="fr-FR"/>
        </w:rPr>
        <w:t>On peut attribuer le matériel céramique trouvé dans les niveaux supérieurs remaniés (un bord de vase de forme légèrement ouverte présente une lèvre plate et épaissie car ourlée d’un cordon digité, et, un bord de vase de forme droite, à lèvre plate, présente un cordon digité en position pré-orale) à l’horizon barbelé du Campaniforme (BIB 971 catalogue p. 406).</w:t>
      </w:r>
    </w:p>
    <w:p w14:paraId="23EE8973" w14:textId="77777777" w:rsidR="009A48F5" w:rsidRPr="0032190F" w:rsidRDefault="009A48F5" w:rsidP="00242C0F">
      <w:pPr>
        <w:rPr>
          <w:lang w:val="fr-FR"/>
        </w:rPr>
      </w:pPr>
    </w:p>
    <w:p w14:paraId="111BC710" w14:textId="77777777" w:rsidR="00D9645D" w:rsidRPr="0032190F" w:rsidRDefault="00D9645D" w:rsidP="00242C0F">
      <w:pPr>
        <w:pStyle w:val="Heading2"/>
      </w:pPr>
      <w:r w:rsidRPr="0032190F">
        <w:t>Economie</w:t>
      </w:r>
    </w:p>
    <w:p w14:paraId="71B072D2" w14:textId="77777777" w:rsidR="00D9645D" w:rsidRPr="0032190F" w:rsidRDefault="00D9645D" w:rsidP="00242C0F">
      <w:pPr>
        <w:rPr>
          <w:lang w:val="fr-FR"/>
        </w:rPr>
      </w:pPr>
    </w:p>
    <w:p w14:paraId="1931E378" w14:textId="2BA00A35" w:rsidR="00F5632A" w:rsidRPr="0032190F" w:rsidRDefault="00F5632A" w:rsidP="00242C0F">
      <w:pPr>
        <w:jc w:val="both"/>
        <w:rPr>
          <w:lang w:val="fr-FR"/>
        </w:rPr>
      </w:pPr>
      <w:r w:rsidRPr="0032190F">
        <w:rPr>
          <w:lang w:val="fr-FR"/>
        </w:rPr>
        <w:t xml:space="preserve">Des restes fauniques issus des niveaux d’occupation de l’ensemble des structures appelé « habitation 1 » ont été analysés (BIB 784 p. 434). </w:t>
      </w:r>
      <w:r w:rsidR="00833F4D" w:rsidRPr="0032190F">
        <w:rPr>
          <w:lang w:val="fr-FR"/>
        </w:rPr>
        <w:t xml:space="preserve">Pour le Couronien, comme à </w:t>
      </w:r>
      <w:hyperlink r:id="rId8113" w:anchor="Sit_Ponteau_Gare" w:history="1">
        <w:r w:rsidR="00833F4D" w:rsidRPr="0032190F">
          <w:rPr>
            <w:rStyle w:val="Hyperlink"/>
            <w:lang w:val="fr-FR"/>
          </w:rPr>
          <w:t>Ponteau-Gare</w:t>
        </w:r>
      </w:hyperlink>
      <w:r w:rsidR="00833F4D" w:rsidRPr="0032190F">
        <w:rPr>
          <w:lang w:val="fr-FR"/>
        </w:rPr>
        <w:t>, la maj</w:t>
      </w:r>
      <w:r w:rsidR="00195CE7" w:rsidRPr="0032190F">
        <w:rPr>
          <w:lang w:val="fr-FR"/>
        </w:rPr>
        <w:t xml:space="preserve">orité des ressources carnées provient d’ovins (moutons prédominant sur les chêvres en nombre de tête). </w:t>
      </w:r>
      <w:r w:rsidRPr="0032190F">
        <w:rPr>
          <w:lang w:val="fr-FR"/>
        </w:rPr>
        <w:t xml:space="preserve">Les chèvres étant plutôt exploitées pour le lait et les moutons pour la viande. </w:t>
      </w:r>
      <w:r w:rsidR="00195CE7" w:rsidRPr="0032190F">
        <w:rPr>
          <w:lang w:val="fr-FR"/>
        </w:rPr>
        <w:t>Le bœuf, moins présent dans le NMI apporte néanmoins le plus fort apport en protéines (viande e</w:t>
      </w:r>
      <w:r w:rsidRPr="0032190F">
        <w:rPr>
          <w:lang w:val="fr-FR"/>
        </w:rPr>
        <w:t>t lait). La présence de bœuf entre 9 et 11,5 ans correspond à une utilisation de la force animale</w:t>
      </w:r>
      <w:r w:rsidR="006D5206" w:rsidRPr="0032190F">
        <w:rPr>
          <w:lang w:val="fr-FR"/>
        </w:rPr>
        <w:t>. Hypothèse relayée par les pathologies ostéologiques observées dans ce site sur 1 métatarse et 1 phalange.</w:t>
      </w:r>
      <w:r w:rsidRPr="0032190F">
        <w:rPr>
          <w:lang w:val="fr-FR"/>
        </w:rPr>
        <w:t xml:space="preserve"> Le porc est tout juste présent.  (BIB 784 p. 434-437)</w:t>
      </w:r>
    </w:p>
    <w:p w14:paraId="29F02BC4" w14:textId="77777777" w:rsidR="00195CE7" w:rsidRPr="0032190F" w:rsidRDefault="00195CE7" w:rsidP="00242C0F">
      <w:pPr>
        <w:jc w:val="both"/>
        <w:rPr>
          <w:lang w:val="fr-FR"/>
        </w:rPr>
      </w:pPr>
      <w:r w:rsidRPr="0032190F">
        <w:rPr>
          <w:lang w:val="fr-FR"/>
        </w:rPr>
        <w:t xml:space="preserve">Les profils d’abattage </w:t>
      </w:r>
      <w:r w:rsidR="00833F4D" w:rsidRPr="0032190F">
        <w:rPr>
          <w:lang w:val="fr-FR"/>
        </w:rPr>
        <w:t>montre une exploitation du lait et la viande de lait (2 mois) (BIB 784 p. 434-437 fig. 2 et 3)</w:t>
      </w:r>
    </w:p>
    <w:p w14:paraId="7DCBC861" w14:textId="16FEE265" w:rsidR="003D4075" w:rsidRPr="0032190F" w:rsidRDefault="003D4075" w:rsidP="00242C0F">
      <w:pPr>
        <w:jc w:val="both"/>
        <w:rPr>
          <w:lang w:val="fr-FR"/>
        </w:rPr>
      </w:pPr>
      <w:r w:rsidRPr="0032190F">
        <w:rPr>
          <w:lang w:val="fr-FR"/>
        </w:rPr>
        <w:t>Sur la base de l’analyse des dents de laits : hauteur médiale de l’émail dentaire de la couronne de la 4</w:t>
      </w:r>
      <w:r w:rsidRPr="0032190F">
        <w:rPr>
          <w:vertAlign w:val="superscript"/>
          <w:lang w:val="fr-FR"/>
        </w:rPr>
        <w:t>e</w:t>
      </w:r>
      <w:r w:rsidRPr="0032190F">
        <w:rPr>
          <w:lang w:val="fr-FR"/>
        </w:rPr>
        <w:t xml:space="preserve"> molaire déciduale (D4), il a été possible de faire des hypothèses sur la saisonnalité et la gestion du troupeau au cours de l’année, dans ce site comme à </w:t>
      </w:r>
      <w:hyperlink r:id="rId8114" w:anchor="Sit_Citadelle" w:history="1">
        <w:r w:rsidRPr="0032190F">
          <w:rPr>
            <w:rStyle w:val="Hyperlink"/>
            <w:lang w:val="fr-FR"/>
          </w:rPr>
          <w:t>La Citadelle</w:t>
        </w:r>
      </w:hyperlink>
      <w:r w:rsidRPr="0032190F">
        <w:rPr>
          <w:lang w:val="fr-FR"/>
        </w:rPr>
        <w:t>:</w:t>
      </w:r>
    </w:p>
    <w:p w14:paraId="0DD32AB3" w14:textId="77777777" w:rsidR="003D4075" w:rsidRPr="0032190F" w:rsidRDefault="003D4075" w:rsidP="00242C0F">
      <w:pPr>
        <w:jc w:val="both"/>
        <w:rPr>
          <w:lang w:val="fr-FR"/>
        </w:rPr>
      </w:pPr>
      <w:r w:rsidRPr="0032190F">
        <w:rPr>
          <w:lang w:val="fr-FR"/>
        </w:rPr>
        <w:tab/>
        <w:t>-les profils d’abattage concenrne l’ensemble de l’année</w:t>
      </w:r>
    </w:p>
    <w:p w14:paraId="7919D96F" w14:textId="77777777" w:rsidR="003D4075" w:rsidRPr="0032190F" w:rsidRDefault="003D4075" w:rsidP="00242C0F">
      <w:pPr>
        <w:jc w:val="both"/>
        <w:rPr>
          <w:lang w:val="fr-FR"/>
        </w:rPr>
      </w:pPr>
      <w:r w:rsidRPr="0032190F">
        <w:rPr>
          <w:lang w:val="fr-FR"/>
        </w:rPr>
        <w:t>(BIB 784 p. 437, 438) </w:t>
      </w:r>
    </w:p>
    <w:p w14:paraId="6FB7714E" w14:textId="77777777" w:rsidR="003D4075" w:rsidRPr="0032190F" w:rsidRDefault="003D4075" w:rsidP="00242C0F">
      <w:pPr>
        <w:jc w:val="both"/>
        <w:rPr>
          <w:lang w:val="fr-FR"/>
        </w:rPr>
      </w:pPr>
      <w:r w:rsidRPr="0032190F">
        <w:rPr>
          <w:lang w:val="fr-FR"/>
        </w:rPr>
        <w:t>Ce site pourrait être perçu comme un site d’occupation permanente. Dès lors une complémentarité existerait avec des sites du type de La Citadelle où l’abattage concenre les bêtes de 0-3 mois correspondant à l’agnelage et au biquetage au cours de l’estive (BIB 784 p. 440)</w:t>
      </w:r>
    </w:p>
    <w:p w14:paraId="6B82B272" w14:textId="77777777" w:rsidR="003D4075" w:rsidRPr="0032190F" w:rsidRDefault="003D4075" w:rsidP="00242C0F">
      <w:pPr>
        <w:rPr>
          <w:lang w:val="fr-FR"/>
        </w:rPr>
      </w:pPr>
    </w:p>
    <w:p w14:paraId="1004BC06" w14:textId="60C0E06F" w:rsidR="00BA75AE" w:rsidRPr="0032190F" w:rsidRDefault="00BA75AE" w:rsidP="00242C0F">
      <w:pPr>
        <w:jc w:val="both"/>
        <w:rPr>
          <w:lang w:val="fr-FR"/>
        </w:rPr>
      </w:pPr>
      <w:r w:rsidRPr="0032190F">
        <w:rPr>
          <w:lang w:val="fr-FR"/>
        </w:rPr>
        <w:t xml:space="preserve">Les lames en « barre de chocolat » décrite par Escalon de Fonton (fouilles 1960-1983) font référence au silex rubané de </w:t>
      </w:r>
      <w:hyperlink r:id="rId8115" w:anchor="Sit_Forcalquier" w:history="1">
        <w:r w:rsidRPr="0032190F">
          <w:rPr>
            <w:rStyle w:val="Hyperlink"/>
            <w:lang w:val="fr-FR"/>
          </w:rPr>
          <w:t>Forcalquier</w:t>
        </w:r>
      </w:hyperlink>
      <w:r w:rsidRPr="0032190F">
        <w:rPr>
          <w:lang w:val="fr-FR"/>
        </w:rPr>
        <w:t xml:space="preserve"> (BIB 840 p. 74 (BIB 841))</w:t>
      </w:r>
    </w:p>
    <w:p w14:paraId="20ADE85B" w14:textId="77777777" w:rsidR="009D780D" w:rsidRPr="0032190F" w:rsidRDefault="009D780D" w:rsidP="00242C0F">
      <w:pPr>
        <w:jc w:val="both"/>
        <w:rPr>
          <w:lang w:val="fr-FR"/>
        </w:rPr>
      </w:pPr>
    </w:p>
    <w:p w14:paraId="4AB7AB0C" w14:textId="77777777" w:rsidR="0004468C" w:rsidRPr="0032190F" w:rsidRDefault="0004468C" w:rsidP="00426FF9">
      <w:pPr>
        <w:pStyle w:val="Heading1"/>
      </w:pPr>
      <w:bookmarkStart w:id="3463" w:name="Sit_Ponteau_Gare"/>
      <w:r w:rsidRPr="0032190F">
        <w:t>PONTEAU-GARE (Site de)</w:t>
      </w:r>
    </w:p>
    <w:bookmarkEnd w:id="3463"/>
    <w:p w14:paraId="0329C9D9" w14:textId="77777777" w:rsidR="0004468C" w:rsidRPr="0032190F" w:rsidRDefault="0004468C" w:rsidP="00242C0F">
      <w:pPr>
        <w:rPr>
          <w:lang w:val="fr-FR"/>
        </w:rPr>
      </w:pPr>
    </w:p>
    <w:p w14:paraId="75313F2E" w14:textId="5CBFEFB9" w:rsidR="00196830" w:rsidRDefault="00E842DD" w:rsidP="00242C0F">
      <w:pPr>
        <w:jc w:val="both"/>
      </w:pPr>
      <w:r>
        <w:rPr>
          <w:lang w:val="fr-FR"/>
        </w:rPr>
        <w:t>Ponteau-Gare (M</w:t>
      </w:r>
      <w:r w:rsidR="0004468C" w:rsidRPr="0032190F">
        <w:rPr>
          <w:lang w:val="fr-FR"/>
        </w:rPr>
        <w:t>artigues</w:t>
      </w:r>
      <w:r>
        <w:rPr>
          <w:lang w:val="fr-FR"/>
        </w:rPr>
        <w:t xml:space="preserve">, </w:t>
      </w:r>
      <w:r w:rsidR="00BA1EC3" w:rsidRPr="0032190F">
        <w:rPr>
          <w:lang w:val="fr-FR"/>
        </w:rPr>
        <w:t>Bouches-du-Rhône)</w:t>
      </w:r>
      <w:r w:rsidR="0004468C" w:rsidRPr="0032190F">
        <w:rPr>
          <w:lang w:val="fr-FR"/>
        </w:rPr>
        <w:t xml:space="preserve"> a servi, avec le </w:t>
      </w:r>
      <w:hyperlink r:id="rId8116" w:anchor="Sit_Collet_Redon" w:history="1">
        <w:r w:rsidR="002A57CD" w:rsidRPr="0032190F">
          <w:rPr>
            <w:rStyle w:val="Hyperlink"/>
            <w:lang w:val="fr-FR"/>
          </w:rPr>
          <w:t>Collet-Redon</w:t>
        </w:r>
      </w:hyperlink>
      <w:r w:rsidR="002A57CD" w:rsidRPr="0032190F">
        <w:rPr>
          <w:lang w:val="fr-FR"/>
        </w:rPr>
        <w:t xml:space="preserve"> situé à quelques kilomètres</w:t>
      </w:r>
      <w:r w:rsidR="0004468C" w:rsidRPr="0032190F">
        <w:rPr>
          <w:lang w:val="fr-FR"/>
        </w:rPr>
        <w:t xml:space="preserve">, a fonder la notion de groupe du </w:t>
      </w:r>
      <w:hyperlink r:id="rId8117" w:anchor="Cul_Couronnien" w:history="1">
        <w:r w:rsidR="001B0C21" w:rsidRPr="0032190F">
          <w:rPr>
            <w:rStyle w:val="Hyperlink"/>
            <w:lang w:val="fr-FR"/>
          </w:rPr>
          <w:t>Couronnien</w:t>
        </w:r>
      </w:hyperlink>
      <w:r w:rsidR="0004468C" w:rsidRPr="0032190F">
        <w:rPr>
          <w:lang w:val="fr-FR"/>
        </w:rPr>
        <w:t>. Récemment de nouv</w:t>
      </w:r>
      <w:r w:rsidR="007E04C0" w:rsidRPr="0032190F">
        <w:rPr>
          <w:lang w:val="fr-FR"/>
        </w:rPr>
        <w:t>e</w:t>
      </w:r>
      <w:r w:rsidR="0004468C" w:rsidRPr="0032190F">
        <w:rPr>
          <w:lang w:val="fr-FR"/>
        </w:rPr>
        <w:t xml:space="preserve">lles découvertes remettent en question la pertinence de cette culture archéologique. </w:t>
      </w:r>
      <w:r w:rsidR="00196830" w:rsidRPr="0032190F">
        <w:rPr>
          <w:lang w:val="fr-FR"/>
        </w:rPr>
        <w:t xml:space="preserve">Sur ce site il est possible qu’on ait des enclos et la présence de fumier. </w:t>
      </w:r>
      <w:r w:rsidR="00196830">
        <w:t>Il a été périodisé en 4 phases :</w:t>
      </w:r>
    </w:p>
    <w:p w14:paraId="7D51AE23" w14:textId="77777777" w:rsidR="007E04C0" w:rsidRDefault="007E04C0" w:rsidP="00242C0F">
      <w:pPr>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3"/>
        <w:gridCol w:w="3401"/>
        <w:gridCol w:w="3018"/>
      </w:tblGrid>
      <w:tr w:rsidR="007E04C0" w:rsidRPr="006A329A" w14:paraId="3470DBF1" w14:textId="77777777" w:rsidTr="00714007">
        <w:trPr>
          <w:jc w:val="center"/>
        </w:trPr>
        <w:tc>
          <w:tcPr>
            <w:tcW w:w="1123" w:type="dxa"/>
            <w:shd w:val="clear" w:color="auto" w:fill="auto"/>
            <w:vAlign w:val="center"/>
          </w:tcPr>
          <w:p w14:paraId="4192712C" w14:textId="77777777" w:rsidR="007E04C0" w:rsidRDefault="007E04C0" w:rsidP="00242C0F">
            <w:pPr>
              <w:jc w:val="center"/>
            </w:pPr>
            <w:r>
              <w:t>phase 4</w:t>
            </w:r>
          </w:p>
        </w:tc>
        <w:tc>
          <w:tcPr>
            <w:tcW w:w="3401" w:type="dxa"/>
            <w:shd w:val="clear" w:color="auto" w:fill="auto"/>
          </w:tcPr>
          <w:p w14:paraId="2A0C7396" w14:textId="38DD020B" w:rsidR="007E04C0" w:rsidRPr="0032190F" w:rsidRDefault="007E04C0" w:rsidP="00242C0F">
            <w:pPr>
              <w:jc w:val="both"/>
              <w:rPr>
                <w:sz w:val="20"/>
                <w:lang w:val="fr-FR"/>
              </w:rPr>
            </w:pPr>
            <w:r w:rsidRPr="0032190F">
              <w:rPr>
                <w:sz w:val="20"/>
                <w:lang w:val="fr-FR"/>
              </w:rPr>
              <w:t xml:space="preserve">vers 2900-2700 calBC Néolithique final à caractère </w:t>
            </w:r>
            <w:hyperlink r:id="rId8118" w:anchor="Cul_Rhone_Ouveze" w:history="1">
              <w:r w:rsidRPr="0032190F">
                <w:rPr>
                  <w:rStyle w:val="Hyperlink"/>
                  <w:sz w:val="20"/>
                  <w:lang w:val="fr-FR"/>
                </w:rPr>
                <w:t>Rhône-Ouvèze</w:t>
              </w:r>
            </w:hyperlink>
          </w:p>
        </w:tc>
        <w:tc>
          <w:tcPr>
            <w:tcW w:w="3018" w:type="dxa"/>
            <w:shd w:val="clear" w:color="auto" w:fill="auto"/>
          </w:tcPr>
          <w:p w14:paraId="3ABB09B9" w14:textId="77777777" w:rsidR="007E04C0" w:rsidRPr="0032190F" w:rsidRDefault="007E04C0" w:rsidP="00242C0F">
            <w:pPr>
              <w:jc w:val="both"/>
              <w:rPr>
                <w:sz w:val="20"/>
                <w:lang w:val="fr-FR"/>
              </w:rPr>
            </w:pPr>
            <w:r w:rsidRPr="0032190F">
              <w:rPr>
                <w:sz w:val="20"/>
                <w:lang w:val="fr-FR"/>
              </w:rPr>
              <w:t>carène développées, vases tulipiformes, décors en pastillage</w:t>
            </w:r>
          </w:p>
        </w:tc>
      </w:tr>
      <w:tr w:rsidR="007E04C0" w:rsidRPr="006A329A" w14:paraId="578D43AE" w14:textId="77777777" w:rsidTr="00714007">
        <w:trPr>
          <w:jc w:val="center"/>
        </w:trPr>
        <w:tc>
          <w:tcPr>
            <w:tcW w:w="1123" w:type="dxa"/>
            <w:shd w:val="clear" w:color="auto" w:fill="auto"/>
            <w:vAlign w:val="center"/>
          </w:tcPr>
          <w:p w14:paraId="68B28F4E" w14:textId="77777777" w:rsidR="007E04C0" w:rsidRDefault="007E04C0" w:rsidP="00242C0F">
            <w:pPr>
              <w:jc w:val="center"/>
            </w:pPr>
            <w:r>
              <w:t>phase 3</w:t>
            </w:r>
          </w:p>
        </w:tc>
        <w:tc>
          <w:tcPr>
            <w:tcW w:w="3401" w:type="dxa"/>
            <w:shd w:val="clear" w:color="auto" w:fill="auto"/>
          </w:tcPr>
          <w:p w14:paraId="25308C9D" w14:textId="77777777" w:rsidR="007E04C0" w:rsidRPr="00EB69F1" w:rsidRDefault="007E04C0" w:rsidP="00242C0F">
            <w:pPr>
              <w:jc w:val="both"/>
              <w:rPr>
                <w:sz w:val="20"/>
              </w:rPr>
            </w:pPr>
          </w:p>
        </w:tc>
        <w:tc>
          <w:tcPr>
            <w:tcW w:w="3018" w:type="dxa"/>
            <w:shd w:val="clear" w:color="auto" w:fill="auto"/>
          </w:tcPr>
          <w:p w14:paraId="528F1E61" w14:textId="77777777" w:rsidR="007E04C0" w:rsidRPr="0032190F" w:rsidRDefault="007E04C0" w:rsidP="00242C0F">
            <w:pPr>
              <w:jc w:val="both"/>
              <w:rPr>
                <w:sz w:val="20"/>
                <w:lang w:val="fr-FR"/>
              </w:rPr>
            </w:pPr>
            <w:r w:rsidRPr="0032190F">
              <w:rPr>
                <w:sz w:val="20"/>
                <w:lang w:val="fr-FR"/>
              </w:rPr>
              <w:t>présence de céramique à décor en pastillage</w:t>
            </w:r>
          </w:p>
        </w:tc>
      </w:tr>
      <w:tr w:rsidR="007E04C0" w14:paraId="22577176" w14:textId="77777777" w:rsidTr="00714007">
        <w:trPr>
          <w:jc w:val="center"/>
        </w:trPr>
        <w:tc>
          <w:tcPr>
            <w:tcW w:w="1123" w:type="dxa"/>
            <w:shd w:val="clear" w:color="auto" w:fill="auto"/>
            <w:vAlign w:val="center"/>
          </w:tcPr>
          <w:p w14:paraId="616A5F3F" w14:textId="77777777" w:rsidR="007E04C0" w:rsidRDefault="007E04C0" w:rsidP="00242C0F">
            <w:pPr>
              <w:jc w:val="center"/>
            </w:pPr>
            <w:r>
              <w:t>phase 2</w:t>
            </w:r>
          </w:p>
        </w:tc>
        <w:tc>
          <w:tcPr>
            <w:tcW w:w="3401" w:type="dxa"/>
            <w:shd w:val="clear" w:color="auto" w:fill="auto"/>
          </w:tcPr>
          <w:p w14:paraId="48D4E973" w14:textId="77777777" w:rsidR="007E04C0" w:rsidRPr="00EB69F1" w:rsidRDefault="007E04C0" w:rsidP="00242C0F">
            <w:pPr>
              <w:jc w:val="both"/>
              <w:rPr>
                <w:sz w:val="20"/>
              </w:rPr>
            </w:pPr>
          </w:p>
        </w:tc>
        <w:tc>
          <w:tcPr>
            <w:tcW w:w="3018" w:type="dxa"/>
            <w:shd w:val="clear" w:color="auto" w:fill="auto"/>
          </w:tcPr>
          <w:p w14:paraId="2B0CBA65" w14:textId="77777777" w:rsidR="007E04C0" w:rsidRPr="00EB69F1" w:rsidRDefault="007E04C0" w:rsidP="00242C0F">
            <w:pPr>
              <w:jc w:val="both"/>
              <w:rPr>
                <w:sz w:val="20"/>
              </w:rPr>
            </w:pPr>
          </w:p>
        </w:tc>
      </w:tr>
      <w:tr w:rsidR="007E04C0" w14:paraId="2D61F88F" w14:textId="77777777" w:rsidTr="00714007">
        <w:trPr>
          <w:jc w:val="center"/>
        </w:trPr>
        <w:tc>
          <w:tcPr>
            <w:tcW w:w="1123" w:type="dxa"/>
            <w:shd w:val="clear" w:color="auto" w:fill="auto"/>
            <w:vAlign w:val="center"/>
          </w:tcPr>
          <w:p w14:paraId="0FA87B43" w14:textId="77777777" w:rsidR="007E04C0" w:rsidRDefault="007E04C0" w:rsidP="00242C0F">
            <w:pPr>
              <w:jc w:val="center"/>
            </w:pPr>
            <w:r>
              <w:t>phase 1</w:t>
            </w:r>
          </w:p>
        </w:tc>
        <w:tc>
          <w:tcPr>
            <w:tcW w:w="3401" w:type="dxa"/>
            <w:shd w:val="clear" w:color="auto" w:fill="auto"/>
          </w:tcPr>
          <w:p w14:paraId="4D8D6014" w14:textId="77777777" w:rsidR="007E04C0" w:rsidRPr="00EB69F1" w:rsidRDefault="007E04C0" w:rsidP="00242C0F">
            <w:pPr>
              <w:jc w:val="both"/>
              <w:rPr>
                <w:sz w:val="20"/>
              </w:rPr>
            </w:pPr>
            <w:r w:rsidRPr="00EB69F1">
              <w:rPr>
                <w:sz w:val="20"/>
              </w:rPr>
              <w:t>vers 3000</w:t>
            </w:r>
          </w:p>
        </w:tc>
        <w:tc>
          <w:tcPr>
            <w:tcW w:w="3018" w:type="dxa"/>
            <w:shd w:val="clear" w:color="auto" w:fill="auto"/>
          </w:tcPr>
          <w:p w14:paraId="43ABB595" w14:textId="77777777" w:rsidR="007E04C0" w:rsidRPr="00EB69F1" w:rsidRDefault="007E04C0" w:rsidP="00242C0F">
            <w:pPr>
              <w:jc w:val="both"/>
              <w:rPr>
                <w:sz w:val="20"/>
              </w:rPr>
            </w:pPr>
          </w:p>
        </w:tc>
      </w:tr>
    </w:tbl>
    <w:p w14:paraId="22896137" w14:textId="77777777" w:rsidR="00196830" w:rsidRDefault="00196830" w:rsidP="00242C0F">
      <w:r>
        <w:t>(Xavier Margarit, C2, 2008)</w:t>
      </w:r>
    </w:p>
    <w:p w14:paraId="0B63379A" w14:textId="77777777" w:rsidR="00196830" w:rsidRDefault="00196830" w:rsidP="00242C0F"/>
    <w:p w14:paraId="7858C065" w14:textId="77777777" w:rsidR="002A57CD" w:rsidRPr="0032190F" w:rsidRDefault="002A57CD" w:rsidP="00242C0F">
      <w:pPr>
        <w:autoSpaceDE w:val="0"/>
        <w:autoSpaceDN w:val="0"/>
        <w:adjustRightInd w:val="0"/>
        <w:jc w:val="both"/>
        <w:rPr>
          <w:lang w:val="fr-FR"/>
        </w:rPr>
      </w:pPr>
      <w:r w:rsidRPr="0032190F">
        <w:rPr>
          <w:lang w:val="fr-FR"/>
        </w:rPr>
        <w:t xml:space="preserve">Le site de Ponteau-Gare connaît une succession stratigraphique subdivisée en quatreépisodes </w:t>
      </w:r>
      <w:r w:rsidR="007D55FC" w:rsidRPr="0032190F">
        <w:rPr>
          <w:lang w:val="fr-FR"/>
        </w:rPr>
        <w:t>(BIB 1150</w:t>
      </w:r>
      <w:r w:rsidRPr="0032190F">
        <w:rPr>
          <w:lang w:val="fr-FR"/>
        </w:rPr>
        <w:t>(Margarit, 2007a)</w:t>
      </w:r>
      <w:r w:rsidR="007D55FC" w:rsidRPr="0032190F">
        <w:rPr>
          <w:lang w:val="fr-FR"/>
        </w:rPr>
        <w:t>)</w:t>
      </w:r>
    </w:p>
    <w:p w14:paraId="7FD9DE65" w14:textId="77777777" w:rsidR="002A57CD" w:rsidRPr="0032190F" w:rsidRDefault="002A57CD"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6"/>
        <w:gridCol w:w="1252"/>
        <w:gridCol w:w="2842"/>
        <w:gridCol w:w="3118"/>
      </w:tblGrid>
      <w:tr w:rsidR="002A57CD" w14:paraId="60270544" w14:textId="77777777" w:rsidTr="00882590">
        <w:trPr>
          <w:jc w:val="center"/>
        </w:trPr>
        <w:tc>
          <w:tcPr>
            <w:tcW w:w="976" w:type="dxa"/>
            <w:shd w:val="clear" w:color="auto" w:fill="auto"/>
            <w:vAlign w:val="center"/>
          </w:tcPr>
          <w:p w14:paraId="6435C4B2" w14:textId="77777777" w:rsidR="002A57CD" w:rsidRDefault="002A57CD" w:rsidP="00242C0F">
            <w:pPr>
              <w:jc w:val="center"/>
            </w:pPr>
            <w:r>
              <w:t>phases</w:t>
            </w:r>
          </w:p>
        </w:tc>
        <w:tc>
          <w:tcPr>
            <w:tcW w:w="1252" w:type="dxa"/>
            <w:shd w:val="clear" w:color="auto" w:fill="auto"/>
            <w:vAlign w:val="center"/>
          </w:tcPr>
          <w:p w14:paraId="7DC7D22D" w14:textId="77777777" w:rsidR="002A57CD" w:rsidRDefault="002A57CD" w:rsidP="00242C0F">
            <w:pPr>
              <w:jc w:val="center"/>
            </w:pPr>
            <w:r>
              <w:t>datations</w:t>
            </w:r>
          </w:p>
          <w:p w14:paraId="75D70FAA" w14:textId="77777777" w:rsidR="002A57CD" w:rsidRDefault="002A57CD" w:rsidP="00242C0F">
            <w:pPr>
              <w:jc w:val="center"/>
            </w:pPr>
            <w:r>
              <w:t>(cal BC)</w:t>
            </w:r>
          </w:p>
        </w:tc>
        <w:tc>
          <w:tcPr>
            <w:tcW w:w="2842" w:type="dxa"/>
            <w:shd w:val="clear" w:color="auto" w:fill="auto"/>
            <w:vAlign w:val="center"/>
          </w:tcPr>
          <w:p w14:paraId="5680EEC2" w14:textId="77777777" w:rsidR="002A57CD" w:rsidRDefault="002A57CD" w:rsidP="00242C0F">
            <w:pPr>
              <w:jc w:val="center"/>
            </w:pPr>
            <w:r>
              <w:t>culture</w:t>
            </w:r>
          </w:p>
        </w:tc>
        <w:tc>
          <w:tcPr>
            <w:tcW w:w="3118" w:type="dxa"/>
            <w:shd w:val="clear" w:color="auto" w:fill="auto"/>
            <w:vAlign w:val="center"/>
          </w:tcPr>
          <w:p w14:paraId="2B546803" w14:textId="77777777" w:rsidR="002A57CD" w:rsidRDefault="002A57CD" w:rsidP="00242C0F">
            <w:pPr>
              <w:jc w:val="center"/>
            </w:pPr>
            <w:r>
              <w:t>céramique</w:t>
            </w:r>
          </w:p>
        </w:tc>
      </w:tr>
      <w:tr w:rsidR="00852046" w14:paraId="4AA3DCF8" w14:textId="77777777" w:rsidTr="00882590">
        <w:trPr>
          <w:jc w:val="center"/>
        </w:trPr>
        <w:tc>
          <w:tcPr>
            <w:tcW w:w="976" w:type="dxa"/>
            <w:shd w:val="clear" w:color="auto" w:fill="auto"/>
            <w:vAlign w:val="center"/>
          </w:tcPr>
          <w:p w14:paraId="5401FB29" w14:textId="77777777" w:rsidR="00852046" w:rsidRDefault="00852046" w:rsidP="00242C0F">
            <w:pPr>
              <w:jc w:val="center"/>
            </w:pPr>
            <w:r>
              <w:lastRenderedPageBreak/>
              <w:t>4</w:t>
            </w:r>
          </w:p>
        </w:tc>
        <w:tc>
          <w:tcPr>
            <w:tcW w:w="1252" w:type="dxa"/>
            <w:shd w:val="clear" w:color="auto" w:fill="auto"/>
            <w:vAlign w:val="center"/>
          </w:tcPr>
          <w:p w14:paraId="6B0D3E97" w14:textId="77777777" w:rsidR="00852046" w:rsidRDefault="00852046" w:rsidP="00242C0F">
            <w:pPr>
              <w:jc w:val="center"/>
            </w:pPr>
            <w:r>
              <w:t>ca. 2800/2600</w:t>
            </w:r>
          </w:p>
        </w:tc>
        <w:tc>
          <w:tcPr>
            <w:tcW w:w="2842" w:type="dxa"/>
            <w:shd w:val="clear" w:color="auto" w:fill="auto"/>
            <w:vAlign w:val="center"/>
          </w:tcPr>
          <w:p w14:paraId="762719DE" w14:textId="77777777" w:rsidR="00852046" w:rsidRDefault="00852046" w:rsidP="00242C0F">
            <w:pPr>
              <w:jc w:val="center"/>
            </w:pPr>
          </w:p>
          <w:p w14:paraId="551852F5" w14:textId="77777777" w:rsidR="00852046" w:rsidRDefault="00852046" w:rsidP="00242C0F">
            <w:pPr>
              <w:jc w:val="center"/>
            </w:pPr>
            <w:r>
              <w:t>Néo. Final 2</w:t>
            </w:r>
          </w:p>
        </w:tc>
        <w:tc>
          <w:tcPr>
            <w:tcW w:w="3118" w:type="dxa"/>
            <w:shd w:val="clear" w:color="auto" w:fill="auto"/>
            <w:vAlign w:val="center"/>
          </w:tcPr>
          <w:p w14:paraId="21335DD8" w14:textId="77777777" w:rsidR="00852046" w:rsidRPr="00882590" w:rsidRDefault="00852046" w:rsidP="00242C0F">
            <w:pPr>
              <w:jc w:val="center"/>
              <w:rPr>
                <w:sz w:val="22"/>
              </w:rPr>
            </w:pPr>
          </w:p>
        </w:tc>
      </w:tr>
      <w:tr w:rsidR="00852046" w:rsidRPr="006A329A" w14:paraId="311C6DAB" w14:textId="77777777" w:rsidTr="00882590">
        <w:trPr>
          <w:jc w:val="center"/>
        </w:trPr>
        <w:tc>
          <w:tcPr>
            <w:tcW w:w="976" w:type="dxa"/>
            <w:shd w:val="clear" w:color="auto" w:fill="auto"/>
            <w:vAlign w:val="center"/>
          </w:tcPr>
          <w:p w14:paraId="0B60E419" w14:textId="77777777" w:rsidR="00852046" w:rsidRDefault="00852046" w:rsidP="00242C0F">
            <w:pPr>
              <w:jc w:val="center"/>
            </w:pPr>
            <w:r>
              <w:t>3</w:t>
            </w:r>
          </w:p>
        </w:tc>
        <w:tc>
          <w:tcPr>
            <w:tcW w:w="1252" w:type="dxa"/>
            <w:shd w:val="clear" w:color="auto" w:fill="auto"/>
            <w:vAlign w:val="center"/>
          </w:tcPr>
          <w:p w14:paraId="1F1B49EF" w14:textId="77777777" w:rsidR="00852046" w:rsidRDefault="00852046" w:rsidP="00242C0F">
            <w:pPr>
              <w:jc w:val="center"/>
            </w:pPr>
            <w:r>
              <w:t>ca. 2800/2700</w:t>
            </w:r>
          </w:p>
        </w:tc>
        <w:tc>
          <w:tcPr>
            <w:tcW w:w="2842" w:type="dxa"/>
            <w:shd w:val="clear" w:color="auto" w:fill="auto"/>
            <w:vAlign w:val="center"/>
          </w:tcPr>
          <w:p w14:paraId="74F007CC" w14:textId="77777777" w:rsidR="00852046" w:rsidRPr="0032190F" w:rsidRDefault="00852046" w:rsidP="00242C0F">
            <w:pPr>
              <w:jc w:val="center"/>
              <w:rPr>
                <w:lang w:val="fr-FR"/>
              </w:rPr>
            </w:pPr>
            <w:r w:rsidRPr="0032190F">
              <w:rPr>
                <w:lang w:val="fr-FR"/>
              </w:rPr>
              <w:t>Jonction Néo. Final 1 et Néo. final 2</w:t>
            </w:r>
          </w:p>
        </w:tc>
        <w:tc>
          <w:tcPr>
            <w:tcW w:w="3118" w:type="dxa"/>
            <w:shd w:val="clear" w:color="auto" w:fill="auto"/>
            <w:vAlign w:val="center"/>
          </w:tcPr>
          <w:p w14:paraId="3768233B" w14:textId="77777777" w:rsidR="00852046" w:rsidRPr="0032190F" w:rsidRDefault="00852046" w:rsidP="00242C0F">
            <w:pPr>
              <w:jc w:val="center"/>
              <w:rPr>
                <w:sz w:val="22"/>
                <w:lang w:val="fr-FR"/>
              </w:rPr>
            </w:pPr>
          </w:p>
        </w:tc>
      </w:tr>
      <w:tr w:rsidR="002A57CD" w:rsidRPr="006A329A" w14:paraId="3392B713" w14:textId="77777777" w:rsidTr="00882590">
        <w:trPr>
          <w:jc w:val="center"/>
        </w:trPr>
        <w:tc>
          <w:tcPr>
            <w:tcW w:w="976" w:type="dxa"/>
            <w:shd w:val="clear" w:color="auto" w:fill="auto"/>
            <w:vAlign w:val="center"/>
          </w:tcPr>
          <w:p w14:paraId="2AA80DCB" w14:textId="77777777" w:rsidR="002A57CD" w:rsidRDefault="002A57CD" w:rsidP="00242C0F">
            <w:pPr>
              <w:jc w:val="center"/>
            </w:pPr>
            <w:r>
              <w:t>2</w:t>
            </w:r>
          </w:p>
        </w:tc>
        <w:tc>
          <w:tcPr>
            <w:tcW w:w="1252" w:type="dxa"/>
            <w:shd w:val="clear" w:color="auto" w:fill="auto"/>
            <w:vAlign w:val="center"/>
          </w:tcPr>
          <w:p w14:paraId="0C25E1F7" w14:textId="77777777" w:rsidR="002A57CD" w:rsidRDefault="002A57CD" w:rsidP="00242C0F">
            <w:pPr>
              <w:jc w:val="center"/>
            </w:pPr>
            <w:r>
              <w:t xml:space="preserve">ca. </w:t>
            </w:r>
            <w:r w:rsidR="00852046">
              <w:t>29</w:t>
            </w:r>
            <w:r>
              <w:t>00</w:t>
            </w:r>
          </w:p>
        </w:tc>
        <w:tc>
          <w:tcPr>
            <w:tcW w:w="2842" w:type="dxa"/>
            <w:shd w:val="clear" w:color="auto" w:fill="auto"/>
            <w:vAlign w:val="center"/>
          </w:tcPr>
          <w:p w14:paraId="245A8392" w14:textId="77777777" w:rsidR="002A57CD" w:rsidRPr="0032190F" w:rsidRDefault="00852046" w:rsidP="00242C0F">
            <w:pPr>
              <w:jc w:val="center"/>
              <w:rPr>
                <w:lang w:val="fr-FR"/>
              </w:rPr>
            </w:pPr>
            <w:r w:rsidRPr="0032190F">
              <w:rPr>
                <w:lang w:val="fr-FR"/>
              </w:rPr>
              <w:t>Stade ancien du Néolithique final</w:t>
            </w:r>
          </w:p>
        </w:tc>
        <w:tc>
          <w:tcPr>
            <w:tcW w:w="3118" w:type="dxa"/>
            <w:shd w:val="clear" w:color="auto" w:fill="auto"/>
            <w:vAlign w:val="center"/>
          </w:tcPr>
          <w:p w14:paraId="3F762C6A" w14:textId="77777777" w:rsidR="002A57CD" w:rsidRPr="0032190F" w:rsidRDefault="002A57CD" w:rsidP="00242C0F">
            <w:pPr>
              <w:jc w:val="center"/>
              <w:rPr>
                <w:sz w:val="22"/>
                <w:lang w:val="fr-FR"/>
              </w:rPr>
            </w:pPr>
            <w:r w:rsidRPr="0032190F">
              <w:rPr>
                <w:sz w:val="22"/>
                <w:lang w:val="fr-FR"/>
              </w:rPr>
              <w:t>formes sphériques, hémisphériques, cylindriques ou tronconiques et ovoïdes et des préhensions de mamelons et de prises plates. Un unique décor de pastillage au repoussé est recensé</w:t>
            </w:r>
            <w:r w:rsidR="00852046" w:rsidRPr="0032190F">
              <w:rPr>
                <w:sz w:val="22"/>
                <w:lang w:val="fr-FR"/>
              </w:rPr>
              <w:t xml:space="preserve"> (BIB 1150)</w:t>
            </w:r>
          </w:p>
        </w:tc>
      </w:tr>
      <w:tr w:rsidR="002A57CD" w:rsidRPr="006A329A" w14:paraId="724589FD" w14:textId="77777777" w:rsidTr="00882590">
        <w:trPr>
          <w:jc w:val="center"/>
        </w:trPr>
        <w:tc>
          <w:tcPr>
            <w:tcW w:w="976" w:type="dxa"/>
            <w:shd w:val="clear" w:color="auto" w:fill="auto"/>
            <w:vAlign w:val="center"/>
          </w:tcPr>
          <w:p w14:paraId="1E862234" w14:textId="77777777" w:rsidR="002A57CD" w:rsidRDefault="002A57CD" w:rsidP="00242C0F">
            <w:pPr>
              <w:jc w:val="center"/>
            </w:pPr>
            <w:r>
              <w:t>1</w:t>
            </w:r>
          </w:p>
        </w:tc>
        <w:tc>
          <w:tcPr>
            <w:tcW w:w="1252" w:type="dxa"/>
            <w:shd w:val="clear" w:color="auto" w:fill="auto"/>
            <w:vAlign w:val="center"/>
          </w:tcPr>
          <w:p w14:paraId="1ADAF79D" w14:textId="77777777" w:rsidR="002A57CD" w:rsidRDefault="002A57CD" w:rsidP="00242C0F">
            <w:pPr>
              <w:jc w:val="center"/>
            </w:pPr>
          </w:p>
        </w:tc>
        <w:tc>
          <w:tcPr>
            <w:tcW w:w="2842" w:type="dxa"/>
            <w:shd w:val="clear" w:color="auto" w:fill="auto"/>
            <w:vAlign w:val="center"/>
          </w:tcPr>
          <w:p w14:paraId="5D5A09E4" w14:textId="77777777" w:rsidR="002A57CD" w:rsidRPr="0032190F" w:rsidRDefault="00852046" w:rsidP="00242C0F">
            <w:pPr>
              <w:jc w:val="center"/>
              <w:rPr>
                <w:lang w:val="fr-FR"/>
              </w:rPr>
            </w:pPr>
            <w:r w:rsidRPr="0032190F">
              <w:rPr>
                <w:lang w:val="fr-FR"/>
              </w:rPr>
              <w:t xml:space="preserve">(?) </w:t>
            </w:r>
            <w:r w:rsidR="002A57CD" w:rsidRPr="0032190F">
              <w:rPr>
                <w:lang w:val="fr-FR"/>
              </w:rPr>
              <w:t>Néolithique moyen ou récent de tradition chasséenne</w:t>
            </w:r>
          </w:p>
        </w:tc>
        <w:tc>
          <w:tcPr>
            <w:tcW w:w="3118" w:type="dxa"/>
            <w:shd w:val="clear" w:color="auto" w:fill="auto"/>
            <w:vAlign w:val="center"/>
          </w:tcPr>
          <w:p w14:paraId="623A5115" w14:textId="77777777" w:rsidR="002A57CD" w:rsidRPr="0032190F" w:rsidRDefault="002A57CD" w:rsidP="00242C0F">
            <w:pPr>
              <w:jc w:val="center"/>
              <w:rPr>
                <w:sz w:val="22"/>
                <w:lang w:val="fr-FR"/>
              </w:rPr>
            </w:pPr>
          </w:p>
        </w:tc>
      </w:tr>
    </w:tbl>
    <w:p w14:paraId="70CB964F" w14:textId="77777777" w:rsidR="002A57CD" w:rsidRPr="0032190F" w:rsidRDefault="002A57CD" w:rsidP="00242C0F">
      <w:pPr>
        <w:rPr>
          <w:lang w:val="fr-FR"/>
        </w:rPr>
      </w:pPr>
      <w:r w:rsidRPr="0032190F">
        <w:rPr>
          <w:lang w:val="fr-FR"/>
        </w:rPr>
        <w:t xml:space="preserve">(BIB </w:t>
      </w:r>
      <w:r w:rsidR="00852046" w:rsidRPr="0032190F">
        <w:rPr>
          <w:lang w:val="fr-FR"/>
        </w:rPr>
        <w:t>1669 p. 36</w:t>
      </w:r>
      <w:r w:rsidRPr="0032190F">
        <w:rPr>
          <w:lang w:val="fr-FR"/>
        </w:rPr>
        <w:t>)</w:t>
      </w:r>
    </w:p>
    <w:p w14:paraId="4D524803" w14:textId="77777777" w:rsidR="002A57CD" w:rsidRPr="0032190F" w:rsidRDefault="002A57CD" w:rsidP="00242C0F">
      <w:pPr>
        <w:rPr>
          <w:lang w:val="fr-FR"/>
        </w:rPr>
      </w:pPr>
    </w:p>
    <w:p w14:paraId="68A189E8" w14:textId="77777777" w:rsidR="00FB42A2" w:rsidRPr="0032190F" w:rsidRDefault="00FB42A2" w:rsidP="00242C0F">
      <w:pPr>
        <w:jc w:val="both"/>
        <w:rPr>
          <w:lang w:val="fr-FR"/>
        </w:rPr>
      </w:pPr>
      <w:r w:rsidRPr="0032190F">
        <w:rPr>
          <w:lang w:val="fr-FR"/>
        </w:rPr>
        <w:t>La continuité dans la transition phase 3 / 4 est assurée tant stratigraphiquement que dans les séries céramiques avec la présence des décors pastillés. On peut se poser la question de l’individualisation du groupe Couronnien dont on ne retrouve pas ici les traits caractéristiques (formes et absence des décors) (Xavier Margarit, C2, 2008)</w:t>
      </w:r>
    </w:p>
    <w:p w14:paraId="18347BED" w14:textId="77777777" w:rsidR="00FB42A2" w:rsidRPr="0032190F" w:rsidRDefault="00FB42A2" w:rsidP="00242C0F">
      <w:pPr>
        <w:rPr>
          <w:lang w:val="fr-FR"/>
        </w:rPr>
      </w:pPr>
    </w:p>
    <w:p w14:paraId="3082E321" w14:textId="77777777" w:rsidR="00FB42A2" w:rsidRPr="0032190F" w:rsidRDefault="00FB42A2" w:rsidP="00242C0F">
      <w:pPr>
        <w:pStyle w:val="Heading2"/>
      </w:pPr>
      <w:r w:rsidRPr="0032190F">
        <w:t>Céramique</w:t>
      </w:r>
    </w:p>
    <w:p w14:paraId="28502D06" w14:textId="77777777" w:rsidR="00FB42A2" w:rsidRPr="0032190F" w:rsidRDefault="00FB42A2" w:rsidP="00242C0F">
      <w:pPr>
        <w:rPr>
          <w:lang w:val="fr-FR"/>
        </w:rPr>
      </w:pPr>
    </w:p>
    <w:p w14:paraId="26DC1653" w14:textId="77777777" w:rsidR="00FB42A2" w:rsidRPr="0032190F" w:rsidRDefault="00FB42A2" w:rsidP="00242C0F">
      <w:pPr>
        <w:rPr>
          <w:lang w:val="fr-FR"/>
        </w:rPr>
      </w:pPr>
      <w:r w:rsidRPr="0032190F">
        <w:rPr>
          <w:lang w:val="fr-FR"/>
        </w:rPr>
        <w:t>Nombreuses formes simples dérivées de la sphère ou l’ellipse. Les décors sont extrémement rares : pastillage au repoussé (rattaché aux phases 3 et 4), décor en lignes cannelées peu profondes à ligne horizontale localisée près du bord et plusieurs lignes en guirlande placées sous celle-ci (peut-être exogène, plutôt caractéristique de la céramique fonbuxienne du Languedoc, phase 4 ou postérieure) (BIB 1669 p. 88)</w:t>
      </w:r>
    </w:p>
    <w:p w14:paraId="64512B24" w14:textId="77777777" w:rsidR="006408B5" w:rsidRPr="0032190F" w:rsidRDefault="006408B5" w:rsidP="00242C0F">
      <w:pPr>
        <w:rPr>
          <w:lang w:val="fr-FR"/>
        </w:rPr>
      </w:pPr>
      <w:r w:rsidRPr="0032190F">
        <w:rPr>
          <w:lang w:val="fr-FR"/>
        </w:rPr>
        <w:t>Sur le site il existe un atelier de broyage de la calcite comme dégraissant de la céramique (BIB X. Margarit, colloque Habitat Dijon 2015)</w:t>
      </w:r>
    </w:p>
    <w:p w14:paraId="18F0FEBD" w14:textId="77777777" w:rsidR="00FB42A2" w:rsidRPr="0032190F" w:rsidRDefault="00FB42A2" w:rsidP="00242C0F">
      <w:pPr>
        <w:rPr>
          <w:lang w:val="fr-FR"/>
        </w:rPr>
      </w:pPr>
    </w:p>
    <w:p w14:paraId="70695965" w14:textId="11BC75BB" w:rsidR="00FB42A2" w:rsidRPr="0032190F" w:rsidRDefault="00FB42A2" w:rsidP="00242C0F">
      <w:pPr>
        <w:rPr>
          <w:lang w:val="fr-FR"/>
        </w:rPr>
      </w:pPr>
      <w:r w:rsidRPr="0032190F">
        <w:rPr>
          <w:lang w:val="fr-FR"/>
        </w:rPr>
        <w:t xml:space="preserve">J. Cauliez écrit que les phases 3/4 forme « Couronnien influencé et </w:t>
      </w:r>
      <w:hyperlink r:id="rId8119" w:anchor="Cul_Rhone_Ouveze" w:history="1">
        <w:r w:rsidRPr="0032190F">
          <w:rPr>
            <w:rStyle w:val="Hyperlink"/>
            <w:lang w:val="fr-FR"/>
          </w:rPr>
          <w:t>Rhône-Ouvèze</w:t>
        </w:r>
      </w:hyperlink>
      <w:r w:rsidRPr="0032190F">
        <w:rPr>
          <w:lang w:val="fr-FR"/>
        </w:rPr>
        <w:t xml:space="preserve"> atypique » (BIB 1150).</w:t>
      </w:r>
    </w:p>
    <w:p w14:paraId="14977580" w14:textId="77777777" w:rsidR="00FB42A2" w:rsidRPr="0032190F" w:rsidRDefault="00FB42A2" w:rsidP="00242C0F">
      <w:pPr>
        <w:rPr>
          <w:lang w:val="fr-FR"/>
        </w:rPr>
      </w:pPr>
    </w:p>
    <w:p w14:paraId="11836214" w14:textId="3F06E327" w:rsidR="00FB42A2" w:rsidRPr="0032190F" w:rsidRDefault="00FB42A2" w:rsidP="00242C0F">
      <w:pPr>
        <w:jc w:val="both"/>
        <w:rPr>
          <w:lang w:val="fr-FR"/>
        </w:rPr>
      </w:pPr>
      <w:r w:rsidRPr="0032190F">
        <w:rPr>
          <w:lang w:val="fr-FR"/>
        </w:rPr>
        <w:t xml:space="preserve">Un vase attribué au Bronze ancien est superposable à certains découverts au </w:t>
      </w:r>
      <w:hyperlink r:id="rId8120" w:anchor="Sit_Camp_Laure" w:history="1">
        <w:r w:rsidRPr="0032190F">
          <w:rPr>
            <w:rStyle w:val="Hyperlink"/>
            <w:lang w:val="fr-FR"/>
          </w:rPr>
          <w:t>Camp de Laure</w:t>
        </w:r>
      </w:hyperlink>
      <w:r w:rsidRPr="0032190F">
        <w:rPr>
          <w:lang w:val="fr-FR"/>
        </w:rPr>
        <w:t xml:space="preserve"> et au </w:t>
      </w:r>
      <w:hyperlink r:id="rId8121" w:anchor="Sit_Marie_Louise" w:history="1">
        <w:r w:rsidRPr="0032190F">
          <w:rPr>
            <w:rStyle w:val="Hyperlink"/>
            <w:lang w:val="fr-FR"/>
          </w:rPr>
          <w:t>Clos Marie-Louise</w:t>
        </w:r>
      </w:hyperlink>
      <w:r w:rsidRPr="0032190F">
        <w:rPr>
          <w:lang w:val="fr-FR"/>
        </w:rPr>
        <w:t xml:space="preserve"> (BIB 971)</w:t>
      </w:r>
    </w:p>
    <w:p w14:paraId="7856640A" w14:textId="77777777" w:rsidR="00833F4D" w:rsidRPr="0032190F" w:rsidRDefault="00833F4D" w:rsidP="00242C0F">
      <w:pPr>
        <w:jc w:val="both"/>
        <w:rPr>
          <w:lang w:val="fr-FR"/>
        </w:rPr>
      </w:pPr>
    </w:p>
    <w:p w14:paraId="2548DE7A" w14:textId="77777777" w:rsidR="00FB42A2" w:rsidRPr="0032190F" w:rsidRDefault="00FB42A2" w:rsidP="00242C0F">
      <w:pPr>
        <w:pStyle w:val="Heading2"/>
      </w:pPr>
      <w:r w:rsidRPr="0032190F">
        <w:t>Industrie lithique</w:t>
      </w:r>
    </w:p>
    <w:p w14:paraId="778BB81F" w14:textId="77777777" w:rsidR="00FB42A2" w:rsidRPr="0032190F" w:rsidRDefault="00FB42A2" w:rsidP="00242C0F">
      <w:pPr>
        <w:jc w:val="both"/>
        <w:rPr>
          <w:lang w:val="fr-FR"/>
        </w:rPr>
      </w:pPr>
    </w:p>
    <w:p w14:paraId="46237A3E" w14:textId="364D9A83" w:rsidR="00025B03" w:rsidRPr="0032190F" w:rsidRDefault="00025B03" w:rsidP="00242C0F">
      <w:pPr>
        <w:jc w:val="both"/>
        <w:rPr>
          <w:lang w:val="fr-FR"/>
        </w:rPr>
      </w:pPr>
      <w:r w:rsidRPr="0032190F">
        <w:rPr>
          <w:lang w:val="fr-FR"/>
        </w:rPr>
        <w:t xml:space="preserve">Des grandes lames en silex de </w:t>
      </w:r>
      <w:hyperlink r:id="rId8122" w:anchor="Sit_Forcalquier" w:history="1">
        <w:r w:rsidRPr="0032190F">
          <w:rPr>
            <w:rStyle w:val="Hyperlink"/>
            <w:lang w:val="fr-FR"/>
          </w:rPr>
          <w:t>Forcalquier</w:t>
        </w:r>
      </w:hyperlink>
      <w:r w:rsidRPr="0032190F">
        <w:rPr>
          <w:lang w:val="fr-FR"/>
        </w:rPr>
        <w:t xml:space="preserve"> y ont été découvertes (BIB 550)</w:t>
      </w:r>
      <w:r w:rsidR="00852046" w:rsidRPr="0032190F">
        <w:rPr>
          <w:lang w:val="fr-FR"/>
        </w:rPr>
        <w:t>. Un poignard en silex oligocène de la vallée du Largue a été découvert dans l’US 2051 associé à deux céramiques (CM251 et CM255) (BIB 1669 p. 50)</w:t>
      </w:r>
    </w:p>
    <w:p w14:paraId="5A157576" w14:textId="77777777" w:rsidR="00427797" w:rsidRPr="0032190F" w:rsidRDefault="00427797" w:rsidP="00242C0F">
      <w:pPr>
        <w:jc w:val="both"/>
        <w:rPr>
          <w:lang w:val="fr-FR"/>
        </w:rPr>
      </w:pPr>
      <w:r w:rsidRPr="0032190F">
        <w:rPr>
          <w:lang w:val="fr-FR"/>
        </w:rPr>
        <w:t>Des outils en pierre polie (hache, herminette, ciseaux, etc.) ont été également retrouvés (éclogite, métabasique, etc.) (BIB 1669 p. 139)</w:t>
      </w:r>
    </w:p>
    <w:p w14:paraId="04482103" w14:textId="77777777" w:rsidR="00EB69F1" w:rsidRPr="0032190F" w:rsidRDefault="00EB69F1" w:rsidP="00242C0F">
      <w:pPr>
        <w:jc w:val="both"/>
        <w:rPr>
          <w:lang w:val="fr-FR"/>
        </w:rPr>
      </w:pPr>
    </w:p>
    <w:p w14:paraId="5E272E34" w14:textId="77777777" w:rsidR="00EB69F1" w:rsidRPr="0032190F" w:rsidRDefault="00EB69F1" w:rsidP="00EB69F1">
      <w:pPr>
        <w:pStyle w:val="Heading2"/>
      </w:pPr>
      <w:r w:rsidRPr="0032190F">
        <w:t>Bâtiment</w:t>
      </w:r>
    </w:p>
    <w:p w14:paraId="202470FC" w14:textId="77777777" w:rsidR="00EB69F1" w:rsidRPr="0032190F" w:rsidRDefault="00EB69F1" w:rsidP="00242C0F">
      <w:pPr>
        <w:jc w:val="both"/>
        <w:rPr>
          <w:lang w:val="fr-FR"/>
        </w:rPr>
      </w:pPr>
      <w:r w:rsidRPr="0032190F">
        <w:rPr>
          <w:lang w:val="fr-FR"/>
        </w:rPr>
        <w:t xml:space="preserve">Un bâtiment à assises de pierres et à abside dans laquelle se concentre les fumiers des troupeaux  Ensemble de bâtiments dans une enceinte Bât. 1: Long bâtiment rectangulaire à absides (BIB X. Margarit, colloque Habitat Dijon 2015) </w:t>
      </w:r>
    </w:p>
    <w:p w14:paraId="310F4332" w14:textId="77777777" w:rsidR="006408B5" w:rsidRPr="0032190F" w:rsidRDefault="006408B5" w:rsidP="00242C0F">
      <w:pPr>
        <w:jc w:val="both"/>
        <w:rPr>
          <w:lang w:val="fr-FR"/>
        </w:rPr>
      </w:pPr>
      <w:r w:rsidRPr="0032190F">
        <w:rPr>
          <w:lang w:val="fr-FR"/>
        </w:rPr>
        <w:t>Des trous de poteaux sont postérieurs à l'occupation (BIB X. Margarit, colloque Habitat Dijon 2015)</w:t>
      </w:r>
    </w:p>
    <w:p w14:paraId="3191B23A" w14:textId="77777777" w:rsidR="00BA1EC3" w:rsidRPr="0032190F" w:rsidRDefault="00BA1EC3" w:rsidP="00242C0F">
      <w:pPr>
        <w:rPr>
          <w:lang w:val="fr-FR"/>
        </w:rPr>
      </w:pPr>
    </w:p>
    <w:p w14:paraId="3D6F2579" w14:textId="77777777" w:rsidR="00427797" w:rsidRPr="0032190F" w:rsidRDefault="00427797" w:rsidP="00242C0F">
      <w:pPr>
        <w:pStyle w:val="Heading2"/>
      </w:pPr>
      <w:r w:rsidRPr="0032190F">
        <w:t>Economie</w:t>
      </w:r>
    </w:p>
    <w:p w14:paraId="6BFD7AF5" w14:textId="77777777" w:rsidR="00427797" w:rsidRPr="0032190F" w:rsidRDefault="00427797" w:rsidP="00242C0F">
      <w:pPr>
        <w:rPr>
          <w:lang w:val="fr-FR"/>
        </w:rPr>
      </w:pPr>
    </w:p>
    <w:p w14:paraId="7662E756" w14:textId="4268646D" w:rsidR="00427797" w:rsidRPr="0032190F" w:rsidRDefault="00427797" w:rsidP="00242C0F">
      <w:pPr>
        <w:jc w:val="both"/>
        <w:rPr>
          <w:lang w:val="fr-FR"/>
        </w:rPr>
      </w:pPr>
      <w:r w:rsidRPr="0032190F">
        <w:rPr>
          <w:lang w:val="fr-FR"/>
        </w:rPr>
        <w:t xml:space="preserve">Pour le Couronnien, comme à </w:t>
      </w:r>
      <w:hyperlink r:id="rId8123" w:anchor="Sit_Collet_Redon" w:history="1">
        <w:r w:rsidRPr="0032190F">
          <w:rPr>
            <w:rStyle w:val="Hyperlink"/>
            <w:lang w:val="fr-FR"/>
          </w:rPr>
          <w:t>Collet-Redon</w:t>
        </w:r>
      </w:hyperlink>
      <w:r w:rsidRPr="0032190F">
        <w:rPr>
          <w:lang w:val="fr-FR"/>
        </w:rPr>
        <w:t>, la majorité des ressources carnées provient d’ovins (moutons prédominant sur les chêvres en nombre de tête). Le bœuf, moins présent dans le NMI apporte néanmoins le plus fort apport en protéines (viande et lait). Le porc est tout juste présent (BIB 784 p. 434-437). Les profils d’abattage montre une exploitation du lait et la viande de lait (2 mois) (BIB 784 p. 434-437 fig. 2 et 3)</w:t>
      </w:r>
    </w:p>
    <w:p w14:paraId="4B51C275" w14:textId="77777777" w:rsidR="00427797" w:rsidRPr="0032190F" w:rsidRDefault="00427797" w:rsidP="00242C0F">
      <w:pPr>
        <w:rPr>
          <w:lang w:val="fr-FR"/>
        </w:rPr>
      </w:pPr>
    </w:p>
    <w:p w14:paraId="1A9DD1DB" w14:textId="77777777" w:rsidR="00427797" w:rsidRPr="0032190F" w:rsidRDefault="00427797" w:rsidP="00242C0F">
      <w:pPr>
        <w:rPr>
          <w:lang w:val="fr-FR"/>
        </w:rPr>
      </w:pPr>
    </w:p>
    <w:p w14:paraId="33887FBF" w14:textId="4C795639" w:rsidR="00BA1EC3" w:rsidRPr="0032190F" w:rsidRDefault="00FB42A2" w:rsidP="00242C0F">
      <w:pPr>
        <w:rPr>
          <w:lang w:val="fr-FR"/>
        </w:rPr>
      </w:pPr>
      <w:r w:rsidRPr="0032190F">
        <w:rPr>
          <w:lang w:val="fr-FR"/>
        </w:rPr>
        <w:t>Géographiquement p</w:t>
      </w:r>
      <w:r w:rsidR="00BA1EC3" w:rsidRPr="0032190F">
        <w:rPr>
          <w:lang w:val="fr-FR"/>
        </w:rPr>
        <w:t xml:space="preserve">roche </w:t>
      </w:r>
      <w:r w:rsidRPr="0032190F">
        <w:rPr>
          <w:lang w:val="fr-FR"/>
        </w:rPr>
        <w:t xml:space="preserve">de </w:t>
      </w:r>
      <w:hyperlink r:id="rId8124" w:anchor="Sit_Chateauneuf_les_Martigues" w:history="1">
        <w:r w:rsidR="00BA1EC3" w:rsidRPr="0032190F">
          <w:rPr>
            <w:rStyle w:val="Hyperlink"/>
            <w:lang w:val="fr-FR"/>
          </w:rPr>
          <w:t>Chateauneuf-les-Martigues</w:t>
        </w:r>
      </w:hyperlink>
      <w:r w:rsidR="002A57CD" w:rsidRPr="0032190F">
        <w:rPr>
          <w:lang w:val="fr-FR"/>
        </w:rPr>
        <w:t xml:space="preserve">, </w:t>
      </w:r>
      <w:hyperlink r:id="rId8125" w:anchor="Sit_Fortin_Saut" w:history="1">
        <w:r w:rsidR="002A57CD" w:rsidRPr="0032190F">
          <w:rPr>
            <w:rStyle w:val="Hyperlink"/>
            <w:lang w:val="fr-FR"/>
          </w:rPr>
          <w:t>Fortin du Saut</w:t>
        </w:r>
      </w:hyperlink>
    </w:p>
    <w:p w14:paraId="16999D47" w14:textId="77777777" w:rsidR="007E04C0" w:rsidRPr="0032190F" w:rsidRDefault="007E04C0" w:rsidP="00242C0F">
      <w:pPr>
        <w:rPr>
          <w:lang w:val="fr-FR"/>
        </w:rPr>
      </w:pPr>
    </w:p>
    <w:p w14:paraId="1E336CEF" w14:textId="77777777" w:rsidR="007555F9" w:rsidRPr="0032190F" w:rsidRDefault="007555F9" w:rsidP="00426FF9">
      <w:pPr>
        <w:pStyle w:val="Heading1"/>
      </w:pPr>
      <w:bookmarkStart w:id="3464" w:name="Sit_Citadelle"/>
      <w:r w:rsidRPr="0032190F">
        <w:t>CITADELLE (La)</w:t>
      </w:r>
    </w:p>
    <w:bookmarkEnd w:id="3464"/>
    <w:p w14:paraId="35E6D2E2" w14:textId="77777777" w:rsidR="007555F9" w:rsidRPr="0032190F" w:rsidRDefault="007555F9" w:rsidP="00242C0F">
      <w:pPr>
        <w:rPr>
          <w:lang w:val="fr-FR"/>
        </w:rPr>
      </w:pPr>
    </w:p>
    <w:p w14:paraId="7334FB92" w14:textId="7643D913" w:rsidR="00E83484" w:rsidRPr="0032190F" w:rsidRDefault="007555F9" w:rsidP="00242C0F">
      <w:pPr>
        <w:jc w:val="both"/>
        <w:rPr>
          <w:lang w:val="fr-FR"/>
        </w:rPr>
      </w:pPr>
      <w:r w:rsidRPr="0032190F">
        <w:rPr>
          <w:lang w:val="fr-FR"/>
        </w:rPr>
        <w:t>En Provence, près de la montagne Sainte-Victoire, l’habitat fortifié de La Citadelle</w:t>
      </w:r>
      <w:r w:rsidR="00E83484" w:rsidRPr="0032190F">
        <w:rPr>
          <w:lang w:val="fr-FR"/>
        </w:rPr>
        <w:t xml:space="preserve">(Vauvenargues, Bouches-du-Rhône) </w:t>
      </w:r>
      <w:r w:rsidRPr="0032190F">
        <w:rPr>
          <w:lang w:val="fr-FR"/>
        </w:rPr>
        <w:t xml:space="preserve">occupe le sommet d’une butte calcaire culminant à </w:t>
      </w:r>
      <w:smartTag w:uri="urn:schemas-microsoft-com:office:smarttags" w:element="metricconverter">
        <w:smartTagPr>
          <w:attr w:name="ProductID" w:val="723 m"/>
        </w:smartTagPr>
        <w:r w:rsidRPr="0032190F">
          <w:rPr>
            <w:lang w:val="fr-FR"/>
          </w:rPr>
          <w:t>723 m</w:t>
        </w:r>
      </w:smartTag>
      <w:r w:rsidRPr="0032190F">
        <w:rPr>
          <w:lang w:val="fr-FR"/>
        </w:rPr>
        <w:t xml:space="preserve">. Un mur d’enceinte clos 3 côtés des </w:t>
      </w:r>
      <w:smartTag w:uri="urn:schemas-microsoft-com:office:smarttags" w:element="metricconverter">
        <w:smartTagPr>
          <w:attr w:name="ProductID" w:val="800 m2"/>
        </w:smartTagPr>
        <w:r w:rsidRPr="0032190F">
          <w:rPr>
            <w:lang w:val="fr-FR"/>
          </w:rPr>
          <w:t>800 m</w:t>
        </w:r>
        <w:r w:rsidRPr="0032190F">
          <w:rPr>
            <w:vertAlign w:val="superscript"/>
            <w:lang w:val="fr-FR"/>
          </w:rPr>
          <w:t>2</w:t>
        </w:r>
      </w:smartTag>
      <w:r w:rsidRPr="0032190F">
        <w:rPr>
          <w:lang w:val="fr-FR"/>
        </w:rPr>
        <w:t xml:space="preserve"> du site. Les vestiges d’une construction en torchis, et des foyers ont été mis au jour à l’intérieur. Le mobilier du </w:t>
      </w:r>
      <w:r w:rsidR="005F07E8" w:rsidRPr="0032190F">
        <w:rPr>
          <w:lang w:val="fr-FR"/>
        </w:rPr>
        <w:t>si</w:t>
      </w:r>
      <w:r w:rsidRPr="0032190F">
        <w:rPr>
          <w:lang w:val="fr-FR"/>
        </w:rPr>
        <w:t>te (haches polies, armatures foliacées, meules et broyeurs) et surtout céramique (aspect grossier, formes cylindriqu</w:t>
      </w:r>
      <w:r w:rsidR="00CF703C" w:rsidRPr="0032190F">
        <w:rPr>
          <w:lang w:val="fr-FR"/>
        </w:rPr>
        <w:t>e</w:t>
      </w:r>
      <w:r w:rsidRPr="0032190F">
        <w:rPr>
          <w:lang w:val="fr-FR"/>
        </w:rPr>
        <w:t xml:space="preserve">s, et sphériques, décors de petits cordons, boutons et mamelons de préhension, prises à ensellement) permet de rattacher le site au </w:t>
      </w:r>
      <w:hyperlink r:id="rId8126" w:anchor="Cul_Couronnien" w:history="1">
        <w:r w:rsidRPr="0032190F">
          <w:rPr>
            <w:rStyle w:val="Hyperlink"/>
            <w:lang w:val="fr-FR"/>
          </w:rPr>
          <w:t>Couronnien</w:t>
        </w:r>
      </w:hyperlink>
      <w:r w:rsidRPr="0032190F">
        <w:rPr>
          <w:lang w:val="fr-FR"/>
        </w:rPr>
        <w:t>, peut-être dans une phase récente</w:t>
      </w:r>
      <w:r w:rsidR="00E83484" w:rsidRPr="0032190F">
        <w:rPr>
          <w:lang w:val="fr-FR"/>
        </w:rPr>
        <w:t xml:space="preserve"> (BIB 786 p. 461 (BIB 785))</w:t>
      </w:r>
      <w:r w:rsidRPr="0032190F">
        <w:rPr>
          <w:lang w:val="fr-FR"/>
        </w:rPr>
        <w:t xml:space="preserve">. </w:t>
      </w:r>
    </w:p>
    <w:p w14:paraId="52A3F737" w14:textId="77777777" w:rsidR="00E83484" w:rsidRPr="0032190F" w:rsidRDefault="00E83484" w:rsidP="00242C0F">
      <w:pPr>
        <w:jc w:val="both"/>
        <w:rPr>
          <w:lang w:val="fr-FR"/>
        </w:rPr>
      </w:pPr>
    </w:p>
    <w:p w14:paraId="774FD776" w14:textId="77777777" w:rsidR="007555F9" w:rsidRPr="0032190F" w:rsidRDefault="007555F9" w:rsidP="00242C0F">
      <w:pPr>
        <w:jc w:val="both"/>
        <w:rPr>
          <w:lang w:val="fr-FR"/>
        </w:rPr>
      </w:pPr>
      <w:r w:rsidRPr="0032190F">
        <w:rPr>
          <w:lang w:val="fr-FR"/>
        </w:rPr>
        <w:t>Les ressources sont essentiellement celles de l’élev</w:t>
      </w:r>
      <w:r w:rsidR="00E83484" w:rsidRPr="0032190F">
        <w:rPr>
          <w:lang w:val="fr-FR"/>
        </w:rPr>
        <w:t>age et l’agriculture semble jou</w:t>
      </w:r>
      <w:r w:rsidRPr="0032190F">
        <w:rPr>
          <w:lang w:val="fr-FR"/>
        </w:rPr>
        <w:t>er un rôle négligeable. La répartition des vestiges témoigne de l’organisation précise de l’espace occupé en fonction de la muraille et de l’unique habitation. La Citadelle constitue un bon exemple d’habitat utilisé temporairement par un groupe humain réduit (</w:t>
      </w:r>
      <w:r w:rsidR="005F07E8" w:rsidRPr="0032190F">
        <w:rPr>
          <w:lang w:val="fr-FR"/>
        </w:rPr>
        <w:t>BIB 786 p. 461 (BIB 785))</w:t>
      </w:r>
    </w:p>
    <w:p w14:paraId="4D09CBF1" w14:textId="77777777" w:rsidR="00257603" w:rsidRPr="0032190F" w:rsidRDefault="00257603" w:rsidP="00242C0F">
      <w:pPr>
        <w:jc w:val="both"/>
        <w:rPr>
          <w:lang w:val="fr-FR"/>
        </w:rPr>
      </w:pPr>
    </w:p>
    <w:p w14:paraId="0BE1C2FB" w14:textId="77777777" w:rsidR="00257603" w:rsidRPr="0032190F" w:rsidRDefault="00257603" w:rsidP="00242C0F">
      <w:pPr>
        <w:jc w:val="both"/>
        <w:rPr>
          <w:lang w:val="fr-FR"/>
        </w:rPr>
      </w:pPr>
      <w:r w:rsidRPr="0032190F">
        <w:rPr>
          <w:lang w:val="fr-FR"/>
        </w:rPr>
        <w:t>L’</w:t>
      </w:r>
      <w:r w:rsidR="00CF703C" w:rsidRPr="0032190F">
        <w:rPr>
          <w:lang w:val="fr-FR"/>
        </w:rPr>
        <w:t>é</w:t>
      </w:r>
      <w:r w:rsidRPr="0032190F">
        <w:rPr>
          <w:lang w:val="fr-FR"/>
        </w:rPr>
        <w:t>tablissement (</w:t>
      </w:r>
      <w:smartTag w:uri="urn:schemas-microsoft-com:office:smarttags" w:element="metricconverter">
        <w:smartTagPr>
          <w:attr w:name="ProductID" w:val="200 m2"/>
        </w:smartTagPr>
        <w:r w:rsidRPr="0032190F">
          <w:rPr>
            <w:lang w:val="fr-FR"/>
          </w:rPr>
          <w:t>200 m</w:t>
        </w:r>
        <w:r w:rsidRPr="0032190F">
          <w:rPr>
            <w:vertAlign w:val="superscript"/>
            <w:lang w:val="fr-FR"/>
          </w:rPr>
          <w:t>2</w:t>
        </w:r>
      </w:smartTag>
      <w:r w:rsidRPr="0032190F">
        <w:rPr>
          <w:lang w:val="fr-FR"/>
        </w:rPr>
        <w:t>) à livré des restes de faune domestique. Les profils d’abattage des caprinés (BIB 784 p. 434 fig. 3) montrent une recherche de viande tendre (30% entre 6 mois et 1 an, puis 15% entre 2 mois et 6 mois). L’abattage des bœufs entre 6,5 et 9 ans traduit une exploitation du lait et celle entre 9 et 11,5 ans de la force (BIB 784 p. 437)</w:t>
      </w:r>
    </w:p>
    <w:p w14:paraId="6F01D645" w14:textId="77777777" w:rsidR="00257603" w:rsidRPr="0032190F" w:rsidRDefault="00257603" w:rsidP="00242C0F">
      <w:pPr>
        <w:jc w:val="both"/>
        <w:rPr>
          <w:lang w:val="fr-FR"/>
        </w:rPr>
      </w:pPr>
    </w:p>
    <w:p w14:paraId="34861306" w14:textId="20C8C8F8" w:rsidR="00257603" w:rsidRPr="0032190F" w:rsidRDefault="00257603" w:rsidP="00242C0F">
      <w:pPr>
        <w:jc w:val="both"/>
        <w:rPr>
          <w:lang w:val="fr-FR"/>
        </w:rPr>
      </w:pPr>
      <w:r w:rsidRPr="0032190F">
        <w:rPr>
          <w:lang w:val="fr-FR"/>
        </w:rPr>
        <w:t>Sur la base de l’analyse des dents de laits : hauteur médiale de l’émail dentaire de la couronne de la 4</w:t>
      </w:r>
      <w:r w:rsidRPr="0032190F">
        <w:rPr>
          <w:vertAlign w:val="superscript"/>
          <w:lang w:val="fr-FR"/>
        </w:rPr>
        <w:t>e</w:t>
      </w:r>
      <w:r w:rsidRPr="0032190F">
        <w:rPr>
          <w:lang w:val="fr-FR"/>
        </w:rPr>
        <w:t xml:space="preserve"> molaire déciduale (</w:t>
      </w:r>
      <w:r w:rsidRPr="0032190F">
        <w:rPr>
          <w:sz w:val="20"/>
          <w:szCs w:val="20"/>
          <w:lang w:val="fr-FR"/>
        </w:rPr>
        <w:t>D</w:t>
      </w:r>
      <w:r w:rsidRPr="0032190F">
        <w:rPr>
          <w:lang w:val="fr-FR"/>
        </w:rPr>
        <w:t xml:space="preserve">4), il a été possible de faire des hypothèses </w:t>
      </w:r>
      <w:r w:rsidR="003D4075" w:rsidRPr="0032190F">
        <w:rPr>
          <w:lang w:val="fr-FR"/>
        </w:rPr>
        <w:t xml:space="preserve">sur la saisonnalité et la gestion du troupeau au cours de l’année, dans ce site comme au </w:t>
      </w:r>
      <w:hyperlink r:id="rId8127" w:anchor="Sit_Collet_Redon" w:history="1">
        <w:r w:rsidR="003D4075" w:rsidRPr="0032190F">
          <w:rPr>
            <w:rStyle w:val="Hyperlink"/>
            <w:lang w:val="fr-FR"/>
          </w:rPr>
          <w:t>Collet-Redon</w:t>
        </w:r>
      </w:hyperlink>
      <w:r w:rsidR="003D4075" w:rsidRPr="0032190F">
        <w:rPr>
          <w:lang w:val="fr-FR"/>
        </w:rPr>
        <w:t> :</w:t>
      </w:r>
    </w:p>
    <w:p w14:paraId="16948DB2" w14:textId="77777777" w:rsidR="003D4075" w:rsidRPr="0032190F" w:rsidRDefault="003D4075" w:rsidP="00242C0F">
      <w:pPr>
        <w:jc w:val="both"/>
        <w:rPr>
          <w:lang w:val="fr-FR"/>
        </w:rPr>
      </w:pPr>
      <w:r w:rsidRPr="0032190F">
        <w:rPr>
          <w:lang w:val="fr-FR"/>
        </w:rPr>
        <w:tab/>
        <w:t>-les profils d’abattage concerne</w:t>
      </w:r>
      <w:r w:rsidR="00CF703C" w:rsidRPr="0032190F">
        <w:rPr>
          <w:lang w:val="fr-FR"/>
        </w:rPr>
        <w:t>nt</w:t>
      </w:r>
      <w:r w:rsidRPr="0032190F">
        <w:rPr>
          <w:lang w:val="fr-FR"/>
        </w:rPr>
        <w:t xml:space="preserve"> la période allant du printemps au début de l’automne.</w:t>
      </w:r>
    </w:p>
    <w:p w14:paraId="5C0CA833" w14:textId="77777777" w:rsidR="003D4075" w:rsidRPr="0032190F" w:rsidRDefault="003D4075" w:rsidP="00242C0F">
      <w:pPr>
        <w:jc w:val="both"/>
        <w:rPr>
          <w:lang w:val="fr-FR"/>
        </w:rPr>
      </w:pPr>
      <w:r w:rsidRPr="0032190F">
        <w:rPr>
          <w:lang w:val="fr-FR"/>
        </w:rPr>
        <w:t>(BIB 784 p. 437, 438) </w:t>
      </w:r>
    </w:p>
    <w:p w14:paraId="6C9D91C1" w14:textId="77777777" w:rsidR="003D4075" w:rsidRPr="0032190F" w:rsidRDefault="003D4075" w:rsidP="00242C0F">
      <w:pPr>
        <w:jc w:val="both"/>
        <w:rPr>
          <w:lang w:val="fr-FR"/>
        </w:rPr>
      </w:pPr>
    </w:p>
    <w:p w14:paraId="73ED8229" w14:textId="77777777" w:rsidR="003D4075" w:rsidRPr="0032190F" w:rsidRDefault="003D4075" w:rsidP="00242C0F">
      <w:pPr>
        <w:jc w:val="both"/>
        <w:rPr>
          <w:lang w:val="fr-FR"/>
        </w:rPr>
      </w:pPr>
      <w:r w:rsidRPr="0032190F">
        <w:rPr>
          <w:lang w:val="fr-FR"/>
        </w:rPr>
        <w:t>Ce site pourrait être perçu comme un site d’estive, idée que viennent renforcer la présence de jeunes ovins (0-3 mois) dans les profils d’abattage et qui correpsondraient à l’agnelage et au biquetage. Dès lors une complémentarité existerait avec des sites du type Collet-Redon où l’abattage concenre les bêtes de 6-8 mois soit la période correspondant au retour d’estive (BIB 784 p. 440)</w:t>
      </w:r>
    </w:p>
    <w:p w14:paraId="79A75235" w14:textId="77777777" w:rsidR="007B04BE" w:rsidRPr="0032190F" w:rsidRDefault="007B04BE" w:rsidP="00242C0F">
      <w:pPr>
        <w:jc w:val="both"/>
        <w:rPr>
          <w:lang w:val="fr-FR"/>
        </w:rPr>
      </w:pPr>
    </w:p>
    <w:p w14:paraId="2309AA13" w14:textId="77777777" w:rsidR="007B04BE" w:rsidRPr="0032190F" w:rsidRDefault="007B04BE" w:rsidP="00242C0F">
      <w:pPr>
        <w:jc w:val="both"/>
        <w:rPr>
          <w:lang w:val="fr-FR"/>
        </w:rPr>
      </w:pPr>
      <w:r w:rsidRPr="0032190F">
        <w:rPr>
          <w:lang w:val="fr-FR"/>
        </w:rPr>
        <w:t>Segment de cercle (SS BIB)</w:t>
      </w:r>
    </w:p>
    <w:p w14:paraId="44CE6741" w14:textId="77777777" w:rsidR="007B04BE" w:rsidRPr="0032190F" w:rsidRDefault="007B04BE" w:rsidP="00242C0F">
      <w:pPr>
        <w:jc w:val="both"/>
        <w:rPr>
          <w:lang w:val="fr-FR"/>
        </w:rPr>
      </w:pPr>
    </w:p>
    <w:p w14:paraId="3D5C05F9" w14:textId="77777777" w:rsidR="000B5EAD" w:rsidRPr="0032190F" w:rsidRDefault="000B5EAD" w:rsidP="00426FF9">
      <w:pPr>
        <w:pStyle w:val="Heading1"/>
      </w:pPr>
      <w:bookmarkStart w:id="3465" w:name="Sit_Mourral"/>
      <w:r w:rsidRPr="0032190F">
        <w:t>MOURRA</w:t>
      </w:r>
      <w:r w:rsidR="00B959E4">
        <w:t>L</w:t>
      </w:r>
    </w:p>
    <w:p w14:paraId="0E5E07BD" w14:textId="77777777" w:rsidR="00B959E4" w:rsidRPr="0032190F" w:rsidRDefault="002F3BF3" w:rsidP="00B959E4">
      <w:pPr>
        <w:rPr>
          <w:lang w:val="fr-FR"/>
        </w:rPr>
      </w:pPr>
      <w:bookmarkStart w:id="3466" w:name="Sit_Moural"/>
      <w:bookmarkEnd w:id="3465"/>
      <w:r>
        <w:rPr>
          <w:lang w:val="fr-FR"/>
        </w:rPr>
        <w:t>Moural</w:t>
      </w:r>
    </w:p>
    <w:bookmarkEnd w:id="3466"/>
    <w:p w14:paraId="485B8ED0" w14:textId="77777777" w:rsidR="006C22B1" w:rsidRPr="0032190F" w:rsidRDefault="006C22B1" w:rsidP="00242C0F">
      <w:pPr>
        <w:rPr>
          <w:lang w:val="fr-FR"/>
        </w:rPr>
      </w:pPr>
    </w:p>
    <w:p w14:paraId="7B82A164" w14:textId="77777777" w:rsidR="000B5EAD" w:rsidRPr="0032190F" w:rsidRDefault="000B5EAD" w:rsidP="00242C0F">
      <w:pPr>
        <w:jc w:val="both"/>
        <w:rPr>
          <w:lang w:val="fr-FR"/>
        </w:rPr>
      </w:pPr>
      <w:r w:rsidRPr="0032190F">
        <w:rPr>
          <w:lang w:val="fr-FR"/>
        </w:rPr>
        <w:lastRenderedPageBreak/>
        <w:t xml:space="preserve">Le site fortifié de Mourral </w:t>
      </w:r>
      <w:r w:rsidR="001926B1" w:rsidRPr="0032190F">
        <w:rPr>
          <w:lang w:val="fr-FR"/>
        </w:rPr>
        <w:t xml:space="preserve">à Trèbes </w:t>
      </w:r>
      <w:r w:rsidRPr="0032190F">
        <w:rPr>
          <w:lang w:val="fr-FR"/>
        </w:rPr>
        <w:t xml:space="preserve">(Aude) </w:t>
      </w:r>
      <w:r w:rsidR="00470966" w:rsidRPr="0032190F">
        <w:rPr>
          <w:lang w:val="fr-FR"/>
        </w:rPr>
        <w:t xml:space="preserve">dominant la vallée de l’Aude </w:t>
      </w:r>
      <w:r w:rsidRPr="0032190F">
        <w:rPr>
          <w:lang w:val="fr-FR"/>
        </w:rPr>
        <w:t>daté d’environ -3000 compr</w:t>
      </w:r>
      <w:r w:rsidR="0090476F" w:rsidRPr="0032190F">
        <w:rPr>
          <w:lang w:val="fr-FR"/>
        </w:rPr>
        <w:t>end</w:t>
      </w:r>
      <w:r w:rsidRPr="0032190F">
        <w:rPr>
          <w:lang w:val="fr-FR"/>
        </w:rPr>
        <w:t xml:space="preserve"> deux imposants bâtiments quadrangulaires en bois, aux poteaux massifs protégés par un large fosse, un talus et une palissade. Les détritus rejetés dans le fossé, confirment qu’il s’agit d’un habitat, une sorte de « ferme aristocratique » (</w:t>
      </w:r>
      <w:r w:rsidR="0070027E" w:rsidRPr="0032190F">
        <w:rPr>
          <w:lang w:val="fr-FR"/>
        </w:rPr>
        <w:t>BIB</w:t>
      </w:r>
      <w:r w:rsidRPr="0032190F">
        <w:rPr>
          <w:lang w:val="fr-FR"/>
        </w:rPr>
        <w:t xml:space="preserve"> 52 p. 147)</w:t>
      </w:r>
    </w:p>
    <w:p w14:paraId="5D7685BE" w14:textId="7DE23307" w:rsidR="00B959E4" w:rsidRPr="0032190F" w:rsidRDefault="00B959E4" w:rsidP="00B959E4">
      <w:pPr>
        <w:rPr>
          <w:lang w:val="fr-FR"/>
        </w:rPr>
      </w:pPr>
      <w:r w:rsidRPr="0032190F">
        <w:rPr>
          <w:lang w:val="fr-FR"/>
        </w:rPr>
        <w:t>Pour la fin du 4</w:t>
      </w:r>
      <w:r w:rsidRPr="0032190F">
        <w:rPr>
          <w:vertAlign w:val="superscript"/>
          <w:lang w:val="fr-FR"/>
        </w:rPr>
        <w:t>e</w:t>
      </w:r>
      <w:r w:rsidRPr="0032190F">
        <w:rPr>
          <w:lang w:val="fr-FR"/>
        </w:rPr>
        <w:t xml:space="preserve"> millénaire, le site du Moural ainsi que celui de </w:t>
      </w:r>
      <w:hyperlink r:id="rId8128" w:anchor="Sit_Villeneuve_Tolosane" w:history="1">
        <w:r w:rsidRPr="0032190F">
          <w:rPr>
            <w:rStyle w:val="Hyperlink"/>
            <w:lang w:val="fr-FR"/>
          </w:rPr>
          <w:t>Villeneuve-Tolosane</w:t>
        </w:r>
      </w:hyperlink>
      <w:r w:rsidRPr="0032190F">
        <w:rPr>
          <w:lang w:val="fr-FR"/>
        </w:rPr>
        <w:t>, a livré des ossements de bovidés de très grande taille suggérant le développement de la castration (BIB 605 p. 108 (Collongue et al. in BIB 611))</w:t>
      </w:r>
    </w:p>
    <w:p w14:paraId="26F5B326" w14:textId="77777777" w:rsidR="004A4497" w:rsidRPr="0032190F" w:rsidRDefault="00B959E4" w:rsidP="00242C0F">
      <w:pPr>
        <w:rPr>
          <w:lang w:val="fr-FR"/>
        </w:rPr>
      </w:pPr>
      <w:r>
        <w:rPr>
          <w:lang w:val="fr-FR"/>
        </w:rPr>
        <w:t>Enceinte vérazienne (BIB 2646)</w:t>
      </w:r>
    </w:p>
    <w:p w14:paraId="3AE68C93" w14:textId="279FE82A" w:rsidR="001926B1" w:rsidRDefault="00470966" w:rsidP="00242C0F">
      <w:pPr>
        <w:rPr>
          <w:lang w:val="fr-FR"/>
        </w:rPr>
      </w:pPr>
      <w:r w:rsidRPr="0032190F">
        <w:rPr>
          <w:lang w:val="fr-FR"/>
        </w:rPr>
        <w:t xml:space="preserve">Par la suite, durant la première phase du </w:t>
      </w:r>
      <w:hyperlink r:id="rId8129" w:anchor="Cul_Campaniforme" w:history="1">
        <w:r w:rsidRPr="0032190F">
          <w:rPr>
            <w:rStyle w:val="Hyperlink"/>
            <w:lang w:val="fr-FR"/>
          </w:rPr>
          <w:t>campaniforme</w:t>
        </w:r>
      </w:hyperlink>
      <w:r w:rsidRPr="0032190F">
        <w:rPr>
          <w:lang w:val="fr-FR"/>
        </w:rPr>
        <w:t>, le site est réoccupé</w:t>
      </w:r>
      <w:r w:rsidR="001926B1" w:rsidRPr="0032190F">
        <w:rPr>
          <w:lang w:val="fr-FR"/>
        </w:rPr>
        <w:t xml:space="preserve"> (BIB 292 p. 232 et </w:t>
      </w:r>
      <w:r w:rsidRPr="0032190F">
        <w:rPr>
          <w:lang w:val="fr-FR"/>
        </w:rPr>
        <w:t>295)</w:t>
      </w:r>
      <w:r w:rsidR="001926B1" w:rsidRPr="0032190F">
        <w:rPr>
          <w:lang w:val="fr-FR"/>
        </w:rPr>
        <w:t>.</w:t>
      </w:r>
    </w:p>
    <w:p w14:paraId="39ABC017" w14:textId="77777777" w:rsidR="001926B1" w:rsidRDefault="001926B1" w:rsidP="00242C0F">
      <w:pPr>
        <w:rPr>
          <w:lang w:val="fr-FR"/>
        </w:rPr>
      </w:pPr>
    </w:p>
    <w:p w14:paraId="0CF50049" w14:textId="77777777" w:rsidR="00B959E4" w:rsidRDefault="00B959E4" w:rsidP="00426FF9">
      <w:pPr>
        <w:pStyle w:val="Heading1"/>
      </w:pPr>
      <w:bookmarkStart w:id="3467" w:name="Sit_Vautes"/>
      <w:r>
        <w:t>VAUTES</w:t>
      </w:r>
    </w:p>
    <w:bookmarkEnd w:id="3467"/>
    <w:p w14:paraId="2E18A066" w14:textId="77777777" w:rsidR="00B959E4" w:rsidRDefault="00B959E4" w:rsidP="00242C0F">
      <w:pPr>
        <w:rPr>
          <w:lang w:val="fr-FR"/>
        </w:rPr>
      </w:pPr>
      <w:r>
        <w:rPr>
          <w:lang w:val="fr-FR"/>
        </w:rPr>
        <w:t>Les Vautes est un habitat épiferrières (BIB 2646) C'est un site important du NF (BIB 2646)</w:t>
      </w:r>
    </w:p>
    <w:p w14:paraId="01CE4585" w14:textId="77777777" w:rsidR="00B959E4" w:rsidRDefault="00B959E4" w:rsidP="00242C0F">
      <w:pPr>
        <w:rPr>
          <w:lang w:val="fr-FR"/>
        </w:rPr>
      </w:pPr>
    </w:p>
    <w:p w14:paraId="614DB856" w14:textId="77777777" w:rsidR="00B959E4" w:rsidRDefault="00B959E4" w:rsidP="00426FF9">
      <w:pPr>
        <w:pStyle w:val="Heading1"/>
      </w:pPr>
      <w:bookmarkStart w:id="3468" w:name="Sit_Baradel"/>
      <w:r>
        <w:t>BARADEL</w:t>
      </w:r>
    </w:p>
    <w:bookmarkEnd w:id="3468"/>
    <w:p w14:paraId="7DA59DD9" w14:textId="77777777" w:rsidR="00B959E4" w:rsidRDefault="00B959E4" w:rsidP="00242C0F">
      <w:pPr>
        <w:rPr>
          <w:lang w:val="fr-FR"/>
        </w:rPr>
      </w:pPr>
      <w:r>
        <w:rPr>
          <w:lang w:val="fr-FR"/>
        </w:rPr>
        <w:t>Le Baradel, habitat circulaire de la seconde moitié du Néolithique (BIB 2646)</w:t>
      </w:r>
    </w:p>
    <w:p w14:paraId="55A5802C" w14:textId="77777777" w:rsidR="00B959E4" w:rsidRPr="0032190F" w:rsidRDefault="00B959E4" w:rsidP="00242C0F">
      <w:pPr>
        <w:rPr>
          <w:lang w:val="fr-FR"/>
        </w:rPr>
      </w:pPr>
    </w:p>
    <w:p w14:paraId="4932F904" w14:textId="77777777" w:rsidR="00941987" w:rsidRPr="0032190F" w:rsidRDefault="00941987" w:rsidP="00426FF9">
      <w:pPr>
        <w:pStyle w:val="Heading1"/>
      </w:pPr>
      <w:bookmarkStart w:id="3469" w:name="Sit_Grosse_Perotte"/>
      <w:r w:rsidRPr="0032190F">
        <w:t>GROSSE PEROTTE</w:t>
      </w:r>
    </w:p>
    <w:bookmarkEnd w:id="3469"/>
    <w:p w14:paraId="4387F0E9" w14:textId="77777777" w:rsidR="00941987" w:rsidRPr="0032190F" w:rsidRDefault="00941987" w:rsidP="00242C0F">
      <w:pPr>
        <w:rPr>
          <w:lang w:val="fr-FR"/>
        </w:rPr>
      </w:pPr>
      <w:r w:rsidRPr="0032190F">
        <w:rPr>
          <w:lang w:val="fr-FR"/>
        </w:rPr>
        <w:t>Grosse Pérotte</w:t>
      </w:r>
      <w:r w:rsidR="00295DF4" w:rsidRPr="0032190F">
        <w:rPr>
          <w:lang w:val="fr-FR"/>
        </w:rPr>
        <w:t xml:space="preserve"> (Fontenille, Charente)</w:t>
      </w:r>
      <w:r w:rsidRPr="0032190F">
        <w:rPr>
          <w:lang w:val="fr-FR"/>
        </w:rPr>
        <w:t>, représentation de hache (BIB 2278 fig. 1)</w:t>
      </w:r>
    </w:p>
    <w:p w14:paraId="5131E80B" w14:textId="77777777" w:rsidR="00941987" w:rsidRPr="0032190F" w:rsidRDefault="00941987" w:rsidP="00242C0F">
      <w:pPr>
        <w:rPr>
          <w:lang w:val="fr-FR"/>
        </w:rPr>
      </w:pPr>
    </w:p>
    <w:p w14:paraId="029FE031" w14:textId="77777777" w:rsidR="004A4497" w:rsidRPr="0032190F" w:rsidRDefault="004A4497" w:rsidP="00426FF9">
      <w:pPr>
        <w:pStyle w:val="Heading1"/>
      </w:pPr>
      <w:bookmarkStart w:id="3470" w:name="Sit_Artenac"/>
      <w:r w:rsidRPr="0032190F">
        <w:t>ARTENAC (Site d’)</w:t>
      </w:r>
    </w:p>
    <w:bookmarkEnd w:id="3470"/>
    <w:p w14:paraId="4A686462" w14:textId="77777777" w:rsidR="004A4497" w:rsidRPr="0032190F" w:rsidRDefault="004A4497" w:rsidP="00242C0F">
      <w:pPr>
        <w:rPr>
          <w:lang w:val="fr-FR"/>
        </w:rPr>
      </w:pPr>
    </w:p>
    <w:p w14:paraId="21DFE05E" w14:textId="3D0F3E00" w:rsidR="004A4497" w:rsidRPr="0032190F" w:rsidRDefault="004A4497" w:rsidP="00242C0F">
      <w:pPr>
        <w:rPr>
          <w:lang w:val="fr-FR"/>
        </w:rPr>
      </w:pPr>
      <w:r w:rsidRPr="0032190F">
        <w:rPr>
          <w:lang w:val="fr-FR"/>
        </w:rPr>
        <w:t xml:space="preserve">Ce site de Charente a donné son nom à la culture d’ </w:t>
      </w:r>
      <w:hyperlink r:id="rId8130" w:anchor="Cul_Artenac" w:history="1">
        <w:r w:rsidRPr="0032190F">
          <w:rPr>
            <w:rStyle w:val="Hyperlink"/>
            <w:lang w:val="fr-FR"/>
          </w:rPr>
          <w:t>Artenac</w:t>
        </w:r>
      </w:hyperlink>
      <w:r w:rsidRPr="0032190F">
        <w:rPr>
          <w:lang w:val="fr-FR"/>
        </w:rPr>
        <w:t>. C’est une grotte sépulcrale (tombe collective datée u 3</w:t>
      </w:r>
      <w:r w:rsidRPr="0032190F">
        <w:rPr>
          <w:vertAlign w:val="superscript"/>
          <w:lang w:val="fr-FR"/>
        </w:rPr>
        <w:t>e</w:t>
      </w:r>
      <w:r w:rsidRPr="0032190F">
        <w:rPr>
          <w:lang w:val="fr-FR"/>
        </w:rPr>
        <w:t xml:space="preserve"> millénaire (</w:t>
      </w:r>
      <w:r w:rsidR="0070027E" w:rsidRPr="0032190F">
        <w:rPr>
          <w:lang w:val="fr-FR"/>
        </w:rPr>
        <w:t>BIB</w:t>
      </w:r>
      <w:r w:rsidRPr="0032190F">
        <w:rPr>
          <w:lang w:val="fr-FR"/>
        </w:rPr>
        <w:t xml:space="preserve"> 125 p. 308)</w:t>
      </w:r>
    </w:p>
    <w:p w14:paraId="24AF3BAF" w14:textId="77777777" w:rsidR="00C247CD" w:rsidRDefault="00B959E4" w:rsidP="00242C0F">
      <w:pPr>
        <w:rPr>
          <w:lang w:val="fr-FR"/>
        </w:rPr>
      </w:pPr>
      <w:r>
        <w:rPr>
          <w:lang w:val="fr-FR"/>
        </w:rPr>
        <w:t>Artenac est définit à la Croix-Verte à Antran (Vienne) (BIB 2646)</w:t>
      </w:r>
    </w:p>
    <w:p w14:paraId="719171A0" w14:textId="77777777" w:rsidR="00B959E4" w:rsidRPr="0032190F" w:rsidRDefault="00B959E4" w:rsidP="00242C0F">
      <w:pPr>
        <w:rPr>
          <w:lang w:val="fr-FR"/>
        </w:rPr>
      </w:pPr>
    </w:p>
    <w:p w14:paraId="73C10B25" w14:textId="77777777" w:rsidR="000E6CD9" w:rsidRPr="0032190F" w:rsidRDefault="000E6CD9" w:rsidP="00426FF9">
      <w:pPr>
        <w:pStyle w:val="Heading1"/>
      </w:pPr>
      <w:bookmarkStart w:id="3471" w:name="Sit_Peu_Richard"/>
      <w:r w:rsidRPr="0032190F">
        <w:t>PEU-RICHARD (Site de)</w:t>
      </w:r>
    </w:p>
    <w:bookmarkEnd w:id="3471"/>
    <w:p w14:paraId="4FD58CBE" w14:textId="77777777" w:rsidR="000E6CD9" w:rsidRPr="0032190F" w:rsidRDefault="000E6CD9" w:rsidP="00242C0F">
      <w:pPr>
        <w:rPr>
          <w:lang w:val="fr-FR"/>
        </w:rPr>
      </w:pPr>
    </w:p>
    <w:p w14:paraId="4E852A11" w14:textId="622AD652" w:rsidR="000E6CD9" w:rsidRPr="0032190F" w:rsidRDefault="000E6CD9" w:rsidP="00683577">
      <w:pPr>
        <w:jc w:val="both"/>
        <w:rPr>
          <w:lang w:val="fr-FR"/>
        </w:rPr>
      </w:pPr>
      <w:r w:rsidRPr="0032190F">
        <w:rPr>
          <w:lang w:val="fr-FR"/>
        </w:rPr>
        <w:t xml:space="preserve">Ce site de Charente a donné son nom à la culture de Peu-Richard. C’est un habitat en plein air </w:t>
      </w:r>
      <w:r w:rsidR="00683577">
        <w:rPr>
          <w:lang w:val="fr-FR"/>
        </w:rPr>
        <w:t xml:space="preserve">entouré </w:t>
      </w:r>
      <w:r w:rsidRPr="0032190F">
        <w:rPr>
          <w:lang w:val="fr-FR"/>
        </w:rPr>
        <w:t xml:space="preserve"> de fossés. Il montre également des traces d’occupations liées aux cultures des </w:t>
      </w:r>
      <w:hyperlink r:id="rId8131" w:anchor="Sit_Martignons" w:history="1">
        <w:r w:rsidRPr="0032190F">
          <w:rPr>
            <w:rStyle w:val="Hyperlink"/>
            <w:lang w:val="fr-FR"/>
          </w:rPr>
          <w:t>Martignons</w:t>
        </w:r>
      </w:hyperlink>
      <w:r w:rsidR="007C74AA" w:rsidRPr="0032190F">
        <w:rPr>
          <w:lang w:val="fr-FR"/>
        </w:rPr>
        <w:t>, et d’</w:t>
      </w:r>
      <w:hyperlink r:id="rId8132" w:anchor="Cul_Artenac" w:history="1">
        <w:r w:rsidRPr="0032190F">
          <w:rPr>
            <w:rStyle w:val="Hyperlink"/>
            <w:lang w:val="fr-FR"/>
          </w:rPr>
          <w:t>Artenac</w:t>
        </w:r>
      </w:hyperlink>
      <w:r w:rsidRPr="0032190F">
        <w:rPr>
          <w:lang w:val="fr-FR"/>
        </w:rPr>
        <w:t xml:space="preserve"> (</w:t>
      </w:r>
      <w:r w:rsidR="0070027E" w:rsidRPr="0032190F">
        <w:rPr>
          <w:lang w:val="fr-FR"/>
        </w:rPr>
        <w:t>BIB</w:t>
      </w:r>
      <w:r w:rsidRPr="0032190F">
        <w:rPr>
          <w:lang w:val="fr-FR"/>
        </w:rPr>
        <w:t xml:space="preserve"> 125 p. 308)</w:t>
      </w:r>
    </w:p>
    <w:p w14:paraId="65ABAE3B" w14:textId="77777777" w:rsidR="000E6CD9" w:rsidRPr="0032190F" w:rsidRDefault="000E6CD9" w:rsidP="00242C0F">
      <w:pPr>
        <w:rPr>
          <w:lang w:val="fr-FR"/>
        </w:rPr>
      </w:pPr>
    </w:p>
    <w:p w14:paraId="06480865" w14:textId="77777777" w:rsidR="00F813C5" w:rsidRPr="0032190F" w:rsidRDefault="00F813C5" w:rsidP="00426FF9">
      <w:pPr>
        <w:pStyle w:val="Heading1"/>
      </w:pPr>
      <w:r w:rsidRPr="0032190F">
        <w:t>DEUX-MOULINS (Site de)</w:t>
      </w:r>
    </w:p>
    <w:p w14:paraId="1476C0F1" w14:textId="77777777" w:rsidR="00F813C5" w:rsidRPr="0032190F" w:rsidRDefault="00F813C5" w:rsidP="00242C0F">
      <w:pPr>
        <w:rPr>
          <w:lang w:val="fr-FR"/>
        </w:rPr>
      </w:pPr>
    </w:p>
    <w:p w14:paraId="2AD4A482" w14:textId="77777777" w:rsidR="00F813C5" w:rsidRPr="0032190F" w:rsidRDefault="00F813C5" w:rsidP="00242C0F">
      <w:pPr>
        <w:rPr>
          <w:lang w:val="fr-FR"/>
        </w:rPr>
      </w:pPr>
      <w:r w:rsidRPr="0032190F">
        <w:rPr>
          <w:lang w:val="fr-FR"/>
        </w:rPr>
        <w:t>Le site des Deux-Moulins, au Bois-en-Ré (Charente-Maritime) a livré un gisement Camp</w:t>
      </w:r>
      <w:r w:rsidR="007C74AA" w:rsidRPr="0032190F">
        <w:rPr>
          <w:lang w:val="fr-FR"/>
        </w:rPr>
        <w:t>a</w:t>
      </w:r>
      <w:r w:rsidRPr="0032190F">
        <w:rPr>
          <w:lang w:val="fr-FR"/>
        </w:rPr>
        <w:t>niforme (SS BIB, voir Persée)</w:t>
      </w:r>
    </w:p>
    <w:p w14:paraId="3AB7E997" w14:textId="77777777" w:rsidR="00BB484A" w:rsidRPr="0032190F" w:rsidRDefault="00BB484A" w:rsidP="00242C0F">
      <w:pPr>
        <w:rPr>
          <w:lang w:val="fr-FR"/>
        </w:rPr>
      </w:pPr>
    </w:p>
    <w:p w14:paraId="3C8921F1" w14:textId="77777777" w:rsidR="00BB484A" w:rsidRPr="0032190F" w:rsidRDefault="00BB484A" w:rsidP="00426FF9">
      <w:pPr>
        <w:pStyle w:val="Heading1"/>
      </w:pPr>
      <w:bookmarkStart w:id="3472" w:name="Sit_Grosse_Pierre"/>
      <w:r w:rsidRPr="0032190F">
        <w:t>GROSSE PIERRE</w:t>
      </w:r>
    </w:p>
    <w:bookmarkEnd w:id="3472"/>
    <w:p w14:paraId="73E7FD74" w14:textId="11635267" w:rsidR="00BB484A" w:rsidRPr="0032190F" w:rsidRDefault="00BB484A" w:rsidP="00BB484A">
      <w:pPr>
        <w:jc w:val="both"/>
        <w:rPr>
          <w:lang w:val="fr-FR"/>
        </w:rPr>
      </w:pPr>
      <w:r w:rsidRPr="0032190F">
        <w:rPr>
          <w:lang w:val="fr-FR"/>
        </w:rPr>
        <w:t xml:space="preserve">La </w:t>
      </w:r>
      <w:hyperlink r:id="rId8133" w:anchor="Cul_Megalithisme_t_dolmen_couloir" w:history="1">
        <w:r w:rsidR="00DC5D96" w:rsidRPr="0032190F">
          <w:rPr>
            <w:rStyle w:val="Hyperlink"/>
            <w:lang w:val="fr-FR"/>
          </w:rPr>
          <w:t>tombe à couloir</w:t>
        </w:r>
      </w:hyperlink>
      <w:r w:rsidR="00DC5D96" w:rsidRPr="0032190F">
        <w:rPr>
          <w:lang w:val="fr-FR"/>
        </w:rPr>
        <w:t xml:space="preserve"> </w:t>
      </w:r>
      <w:r w:rsidRPr="0032190F">
        <w:rPr>
          <w:lang w:val="fr-FR"/>
        </w:rPr>
        <w:t>décentré (en P) de La Grosse Pierre (Sainte-Radegonde,  Charente-Maritime)  a révélé, au cours de la fouille, une dalle piquetée au sommet de laquelle une paire de mamelons [</w:t>
      </w:r>
      <w:hyperlink r:id="rId8134" w:anchor="Cul_Art_TAC_T_a_seins" w:history="1">
        <w:r w:rsidRPr="0032190F">
          <w:rPr>
            <w:rStyle w:val="Hyperlink"/>
            <w:lang w:val="fr-FR"/>
          </w:rPr>
          <w:t>seins</w:t>
        </w:r>
      </w:hyperlink>
      <w:r w:rsidRPr="0032190F">
        <w:rPr>
          <w:lang w:val="fr-FR"/>
        </w:rPr>
        <w:t>] bien conservés, dégagés par champlevé, suggère encore une fois le caractère anatomique de "l’anthropomorphe” (BIB 2390)</w:t>
      </w:r>
    </w:p>
    <w:p w14:paraId="25F3425A" w14:textId="77777777" w:rsidR="005330C8" w:rsidRPr="0032190F" w:rsidRDefault="005330C8" w:rsidP="00BB484A">
      <w:pPr>
        <w:jc w:val="both"/>
        <w:rPr>
          <w:lang w:val="fr-FR"/>
        </w:rPr>
      </w:pPr>
      <w:r w:rsidRPr="0032190F">
        <w:rPr>
          <w:lang w:val="fr-FR"/>
        </w:rPr>
        <w:br/>
      </w:r>
      <w:bookmarkStart w:id="3473" w:name="Sit_Chenon"/>
      <w:r w:rsidRPr="0032190F">
        <w:rPr>
          <w:lang w:val="fr-FR"/>
        </w:rPr>
        <w:t>CHENON</w:t>
      </w:r>
      <w:bookmarkEnd w:id="3473"/>
    </w:p>
    <w:p w14:paraId="0045503D" w14:textId="77777777" w:rsidR="005330C8" w:rsidRPr="0032190F" w:rsidRDefault="005330C8" w:rsidP="00BB484A">
      <w:pPr>
        <w:jc w:val="both"/>
        <w:rPr>
          <w:lang w:val="fr-FR"/>
        </w:rPr>
      </w:pPr>
    </w:p>
    <w:p w14:paraId="7E23E9F5" w14:textId="77777777" w:rsidR="005330C8" w:rsidRPr="0032190F" w:rsidRDefault="005330C8" w:rsidP="00BB484A">
      <w:pPr>
        <w:jc w:val="both"/>
        <w:rPr>
          <w:lang w:val="fr-FR"/>
        </w:rPr>
      </w:pPr>
      <w:r w:rsidRPr="0032190F">
        <w:rPr>
          <w:lang w:val="fr-FR"/>
        </w:rPr>
        <w:t>Chenon (Charente) Dolmens/Nécropole de la culture des Matignons montrant des vases carénés à double cupules (BIB 2507)</w:t>
      </w:r>
    </w:p>
    <w:p w14:paraId="42D345E1" w14:textId="77777777" w:rsidR="005330C8" w:rsidRPr="0032190F" w:rsidRDefault="005330C8" w:rsidP="00BB484A">
      <w:pPr>
        <w:jc w:val="both"/>
        <w:rPr>
          <w:lang w:val="fr-FR"/>
        </w:rPr>
      </w:pPr>
      <w:r w:rsidRPr="0032190F">
        <w:rPr>
          <w:lang w:val="fr-FR"/>
        </w:rPr>
        <w:lastRenderedPageBreak/>
        <w:br/>
        <w:t>Sites: dolmen de Fontiaux, Chenon, Montgaudier (BIB 2507)</w:t>
      </w:r>
    </w:p>
    <w:p w14:paraId="3E2CA3ED" w14:textId="77777777" w:rsidR="00387438" w:rsidRPr="0032190F" w:rsidRDefault="00387438" w:rsidP="00BB484A">
      <w:pPr>
        <w:jc w:val="both"/>
        <w:rPr>
          <w:lang w:val="fr-FR"/>
        </w:rPr>
      </w:pPr>
    </w:p>
    <w:p w14:paraId="5199971C" w14:textId="77777777" w:rsidR="00387438" w:rsidRPr="0032190F" w:rsidRDefault="00387438" w:rsidP="00426FF9">
      <w:pPr>
        <w:pStyle w:val="Heading1"/>
      </w:pPr>
      <w:bookmarkStart w:id="3474" w:name="Sit_Mourez"/>
      <w:r w:rsidRPr="0032190F">
        <w:t>MOUREZ</w:t>
      </w:r>
    </w:p>
    <w:bookmarkEnd w:id="3474"/>
    <w:p w14:paraId="0C46E91D" w14:textId="301FA9E7" w:rsidR="00387438" w:rsidRPr="0032190F" w:rsidRDefault="007612D7" w:rsidP="00BB484A">
      <w:pPr>
        <w:jc w:val="both"/>
        <w:rPr>
          <w:lang w:val="fr-FR"/>
        </w:rPr>
      </w:pPr>
      <w:r w:rsidRPr="0032190F">
        <w:rPr>
          <w:lang w:val="fr-FR"/>
        </w:rPr>
        <w:t>Habitat</w:t>
      </w:r>
      <w:r w:rsidR="00387438" w:rsidRPr="0032190F">
        <w:rPr>
          <w:lang w:val="fr-FR"/>
        </w:rPr>
        <w:t xml:space="preserve">Le site de Mourez </w:t>
      </w:r>
      <w:r w:rsidR="00DF324C" w:rsidRPr="0032190F">
        <w:rPr>
          <w:lang w:val="fr-FR"/>
        </w:rPr>
        <w:t xml:space="preserve">(Berneuil, Charente-Maritime) </w:t>
      </w:r>
      <w:r w:rsidR="00387438" w:rsidRPr="0032190F">
        <w:rPr>
          <w:lang w:val="fr-FR"/>
        </w:rPr>
        <w:t xml:space="preserve">a livré de la céramique </w:t>
      </w:r>
      <w:hyperlink r:id="rId8135" w:anchor="Cul_Peu_Richard" w:history="1">
        <w:r w:rsidR="00387438" w:rsidRPr="0032190F">
          <w:rPr>
            <w:rStyle w:val="Hyperlink"/>
            <w:lang w:val="fr-FR"/>
          </w:rPr>
          <w:t>peu-richardienne</w:t>
        </w:r>
      </w:hyperlink>
      <w:r w:rsidR="00387438" w:rsidRPr="0032190F">
        <w:rPr>
          <w:lang w:val="fr-FR"/>
        </w:rPr>
        <w:t>. J. Abelanet rapproche les dé</w:t>
      </w:r>
      <w:r w:rsidR="005A6EB6" w:rsidRPr="0032190F">
        <w:rPr>
          <w:lang w:val="fr-FR"/>
        </w:rPr>
        <w:t>cors de ces vases du "visage oc</w:t>
      </w:r>
      <w:r w:rsidR="00387438" w:rsidRPr="0032190F">
        <w:rPr>
          <w:lang w:val="fr-FR"/>
        </w:rPr>
        <w:t>ulé à moustache" des idole</w:t>
      </w:r>
      <w:r w:rsidR="00F33E00" w:rsidRPr="0032190F">
        <w:rPr>
          <w:lang w:val="fr-FR"/>
        </w:rPr>
        <w:t>s</w:t>
      </w:r>
      <w:r w:rsidR="00387438" w:rsidRPr="0032190F">
        <w:rPr>
          <w:lang w:val="fr-FR"/>
        </w:rPr>
        <w:t xml:space="preserve"> du sud de la Péninsule ibérique </w:t>
      </w:r>
      <w:r w:rsidR="00F33E00" w:rsidRPr="0032190F">
        <w:rPr>
          <w:lang w:val="fr-FR"/>
        </w:rPr>
        <w:t>[</w:t>
      </w:r>
      <w:hyperlink r:id="rId8136" w:anchor="Cul_Art_TAC_T_a_idole_cylindre" w:history="1">
        <w:r w:rsidR="00F33E00" w:rsidRPr="0032190F">
          <w:rPr>
            <w:rStyle w:val="Hyperlink"/>
            <w:lang w:val="fr-FR"/>
          </w:rPr>
          <w:t>idoles cylindriques</w:t>
        </w:r>
      </w:hyperlink>
      <w:r w:rsidR="00F33E00" w:rsidRPr="0032190F">
        <w:rPr>
          <w:lang w:val="fr-FR"/>
        </w:rPr>
        <w:t xml:space="preserve">] </w:t>
      </w:r>
      <w:r w:rsidR="00387438" w:rsidRPr="0032190F">
        <w:rPr>
          <w:lang w:val="fr-FR"/>
        </w:rPr>
        <w:t>(BIB 1738 fig. 35)</w:t>
      </w:r>
    </w:p>
    <w:p w14:paraId="1769AC25" w14:textId="77777777" w:rsidR="001712B2" w:rsidRPr="0032190F" w:rsidRDefault="001712B2" w:rsidP="00BB484A">
      <w:pPr>
        <w:jc w:val="both"/>
        <w:rPr>
          <w:lang w:val="fr-FR"/>
        </w:rPr>
      </w:pPr>
    </w:p>
    <w:p w14:paraId="4BFDBA2B" w14:textId="77777777" w:rsidR="001712B2" w:rsidRPr="0032190F" w:rsidRDefault="001712B2" w:rsidP="00426FF9">
      <w:pPr>
        <w:pStyle w:val="Heading1"/>
      </w:pPr>
      <w:bookmarkStart w:id="3475" w:name="Sit_Chaillot"/>
      <w:r w:rsidRPr="0032190F">
        <w:t>CHAILLOT</w:t>
      </w:r>
    </w:p>
    <w:bookmarkEnd w:id="3475"/>
    <w:p w14:paraId="5FDBDC56" w14:textId="77777777" w:rsidR="001712B2" w:rsidRPr="0032190F" w:rsidRDefault="001712B2" w:rsidP="00BB484A">
      <w:pPr>
        <w:jc w:val="both"/>
        <w:rPr>
          <w:lang w:val="fr-FR"/>
        </w:rPr>
      </w:pPr>
    </w:p>
    <w:p w14:paraId="10A0AB7B" w14:textId="05FDA083" w:rsidR="001712B2" w:rsidRPr="0032190F" w:rsidRDefault="001712B2" w:rsidP="00BB484A">
      <w:pPr>
        <w:jc w:val="both"/>
        <w:rPr>
          <w:lang w:val="fr-FR"/>
        </w:rPr>
      </w:pPr>
      <w:r w:rsidRPr="0032190F">
        <w:rPr>
          <w:lang w:val="fr-FR"/>
        </w:rPr>
        <w:t>Le Chaillot (La Jard</w:t>
      </w:r>
      <w:r w:rsidR="00DF324C" w:rsidRPr="0032190F">
        <w:rPr>
          <w:lang w:val="fr-FR"/>
        </w:rPr>
        <w:t>, Charente-Martime</w:t>
      </w:r>
      <w:r w:rsidRPr="0032190F">
        <w:rPr>
          <w:lang w:val="fr-FR"/>
        </w:rPr>
        <w:t xml:space="preserve">) est un site du </w:t>
      </w:r>
      <w:hyperlink r:id="rId8137" w:anchor="Cul_Peu_Richard" w:history="1">
        <w:r w:rsidRPr="0032190F">
          <w:rPr>
            <w:rStyle w:val="Hyperlink"/>
            <w:lang w:val="fr-FR"/>
          </w:rPr>
          <w:t>Peu-Richard</w:t>
        </w:r>
      </w:hyperlink>
      <w:r w:rsidRPr="0032190F">
        <w:rPr>
          <w:lang w:val="fr-FR"/>
        </w:rPr>
        <w:t xml:space="preserve"> qui a livré une représentation de </w:t>
      </w:r>
      <w:hyperlink r:id="rId8138" w:anchor="Cul_Art_TAC_T_g_soleil" w:history="1">
        <w:r w:rsidRPr="0032190F">
          <w:rPr>
            <w:rStyle w:val="Hyperlink"/>
            <w:lang w:val="fr-FR"/>
          </w:rPr>
          <w:t>soleil</w:t>
        </w:r>
      </w:hyperlink>
      <w:r w:rsidRPr="0032190F">
        <w:rPr>
          <w:lang w:val="fr-FR"/>
        </w:rPr>
        <w:t xml:space="preserve"> sur une céramique (BIB 2487)</w:t>
      </w:r>
      <w:r w:rsidR="007612D7" w:rsidRPr="0032190F">
        <w:rPr>
          <w:lang w:val="fr-FR"/>
        </w:rPr>
        <w:t xml:space="preserve"> Enceinte fossoyée</w:t>
      </w:r>
    </w:p>
    <w:p w14:paraId="7EDF5829" w14:textId="77777777" w:rsidR="00387438" w:rsidRPr="0032190F" w:rsidRDefault="00387438" w:rsidP="00BB484A">
      <w:pPr>
        <w:jc w:val="both"/>
        <w:rPr>
          <w:lang w:val="fr-FR"/>
        </w:rPr>
      </w:pPr>
    </w:p>
    <w:p w14:paraId="59460BDD" w14:textId="77777777" w:rsidR="00387438" w:rsidRPr="0032190F" w:rsidRDefault="00387438" w:rsidP="00426FF9">
      <w:pPr>
        <w:pStyle w:val="Heading1"/>
      </w:pPr>
      <w:bookmarkStart w:id="3476" w:name="Sit_Ors"/>
      <w:r w:rsidRPr="0032190F">
        <w:t>ORS</w:t>
      </w:r>
    </w:p>
    <w:bookmarkEnd w:id="3476"/>
    <w:p w14:paraId="6F41F792" w14:textId="68F99162" w:rsidR="00387438" w:rsidRPr="0032190F" w:rsidRDefault="00387438" w:rsidP="00BB484A">
      <w:pPr>
        <w:jc w:val="both"/>
        <w:rPr>
          <w:lang w:val="fr-FR"/>
        </w:rPr>
      </w:pPr>
      <w:r w:rsidRPr="0032190F">
        <w:rPr>
          <w:lang w:val="fr-FR"/>
        </w:rPr>
        <w:t>Le site d'Ors (</w:t>
      </w:r>
      <w:r w:rsidR="001E7FBC" w:rsidRPr="0032190F">
        <w:rPr>
          <w:lang w:val="fr-FR"/>
        </w:rPr>
        <w:t>Le Château-d'Oléron, Charente-Maritime</w:t>
      </w:r>
      <w:r w:rsidRPr="0032190F">
        <w:rPr>
          <w:lang w:val="fr-FR"/>
        </w:rPr>
        <w:t>)</w:t>
      </w:r>
      <w:r w:rsidR="001E7FBC" w:rsidRPr="0032190F">
        <w:rPr>
          <w:lang w:val="fr-FR"/>
        </w:rPr>
        <w:t xml:space="preserve"> sur l'île d'Oléron,</w:t>
      </w:r>
      <w:r w:rsidRPr="0032190F">
        <w:rPr>
          <w:lang w:val="fr-FR"/>
        </w:rPr>
        <w:t xml:space="preserve"> a livré de la céramique </w:t>
      </w:r>
      <w:hyperlink r:id="rId8139" w:anchor="Cul_Peu_Richard" w:history="1">
        <w:r w:rsidRPr="0032190F">
          <w:rPr>
            <w:rStyle w:val="Hyperlink"/>
            <w:lang w:val="fr-FR"/>
          </w:rPr>
          <w:t>peu-richardienne</w:t>
        </w:r>
      </w:hyperlink>
      <w:r w:rsidRPr="0032190F">
        <w:rPr>
          <w:lang w:val="fr-FR"/>
        </w:rPr>
        <w:t>. J. Abelanet rapproche les d</w:t>
      </w:r>
      <w:r w:rsidR="005A6EB6" w:rsidRPr="0032190F">
        <w:rPr>
          <w:lang w:val="fr-FR"/>
        </w:rPr>
        <w:t>écors de ces vases du "visage o</w:t>
      </w:r>
      <w:r w:rsidRPr="0032190F">
        <w:rPr>
          <w:lang w:val="fr-FR"/>
        </w:rPr>
        <w:t xml:space="preserve">culé à moustache" des idole du sud de la Péninsule ibérique </w:t>
      </w:r>
      <w:r w:rsidR="00F33E00" w:rsidRPr="0032190F">
        <w:rPr>
          <w:lang w:val="fr-FR"/>
        </w:rPr>
        <w:t>[</w:t>
      </w:r>
      <w:hyperlink r:id="rId8140" w:anchor="Cul_Art_TAC_T_a_idole_cylindre" w:history="1">
        <w:r w:rsidR="00F33E00" w:rsidRPr="0032190F">
          <w:rPr>
            <w:rStyle w:val="Hyperlink"/>
            <w:lang w:val="fr-FR"/>
          </w:rPr>
          <w:t>idoles cylindriques</w:t>
        </w:r>
      </w:hyperlink>
      <w:r w:rsidR="00F33E00" w:rsidRPr="0032190F">
        <w:rPr>
          <w:lang w:val="fr-FR"/>
        </w:rPr>
        <w:t xml:space="preserve">] </w:t>
      </w:r>
      <w:r w:rsidRPr="0032190F">
        <w:rPr>
          <w:lang w:val="fr-FR"/>
        </w:rPr>
        <w:t>(BIB 1738 fig. 35)</w:t>
      </w:r>
    </w:p>
    <w:p w14:paraId="50C39785" w14:textId="77777777" w:rsidR="001E7FBC" w:rsidRPr="0032190F" w:rsidRDefault="001E7FBC" w:rsidP="001E7FBC">
      <w:pPr>
        <w:jc w:val="both"/>
        <w:rPr>
          <w:lang w:val="fr-FR"/>
        </w:rPr>
      </w:pPr>
      <w:r w:rsidRPr="0032190F">
        <w:rPr>
          <w:lang w:val="fr-FR"/>
        </w:rPr>
        <w:t>Site occupé depuis le Néolithique moyen jusqu'à l'âge du Bronze ancien (BIB 2496)</w:t>
      </w:r>
    </w:p>
    <w:p w14:paraId="7A98B057" w14:textId="77777777" w:rsidR="0071777D" w:rsidRPr="0032190F" w:rsidRDefault="0071777D" w:rsidP="00242C0F">
      <w:pPr>
        <w:rPr>
          <w:lang w:val="fr-FR"/>
        </w:rPr>
      </w:pPr>
    </w:p>
    <w:p w14:paraId="4EB1F071" w14:textId="77777777" w:rsidR="00C247CD" w:rsidRPr="0032190F" w:rsidRDefault="00C247CD" w:rsidP="00426FF9">
      <w:pPr>
        <w:pStyle w:val="Heading1"/>
      </w:pPr>
      <w:bookmarkStart w:id="3477" w:name="Sit_Conguel"/>
      <w:r w:rsidRPr="0032190F">
        <w:t>CONGUEL (Site de)</w:t>
      </w:r>
    </w:p>
    <w:bookmarkEnd w:id="3477"/>
    <w:p w14:paraId="1B61FC30" w14:textId="77777777" w:rsidR="004A4497" w:rsidRPr="0032190F" w:rsidRDefault="004A4497" w:rsidP="00242C0F">
      <w:pPr>
        <w:rPr>
          <w:lang w:val="fr-FR"/>
        </w:rPr>
      </w:pPr>
    </w:p>
    <w:p w14:paraId="19148ED0" w14:textId="50D9804E" w:rsidR="00C247CD" w:rsidRPr="0032190F" w:rsidRDefault="00C247CD" w:rsidP="00242C0F">
      <w:pPr>
        <w:rPr>
          <w:lang w:val="fr-FR"/>
        </w:rPr>
      </w:pPr>
      <w:r w:rsidRPr="0032190F">
        <w:rPr>
          <w:lang w:val="fr-FR"/>
        </w:rPr>
        <w:t xml:space="preserve">Dans la presqu’île de Quiberon dans le Morbihan, ce </w:t>
      </w:r>
      <w:hyperlink r:id="rId8141" w:anchor="Cul_Megalith_t_dolmen_couloir" w:history="1">
        <w:r w:rsidR="00DC5D96" w:rsidRPr="0032190F">
          <w:rPr>
            <w:rStyle w:val="Hyperlink"/>
            <w:lang w:val="fr-FR"/>
          </w:rPr>
          <w:t>dolmen à couloir</w:t>
        </w:r>
      </w:hyperlink>
      <w:r w:rsidR="00DC5D96" w:rsidRPr="0032190F">
        <w:rPr>
          <w:lang w:val="fr-FR"/>
        </w:rPr>
        <w:t xml:space="preserve"> </w:t>
      </w:r>
      <w:r w:rsidRPr="0032190F">
        <w:rPr>
          <w:lang w:val="fr-FR"/>
        </w:rPr>
        <w:t xml:space="preserve">a donné son nom au style céramique de Conguel (groupe de </w:t>
      </w:r>
      <w:hyperlink r:id="rId8142" w:anchor="Cul_Conguel" w:history="1">
        <w:r w:rsidRPr="0032190F">
          <w:rPr>
            <w:rStyle w:val="Hyperlink"/>
            <w:lang w:val="fr-FR"/>
          </w:rPr>
          <w:t>Conguel</w:t>
        </w:r>
      </w:hyperlink>
      <w:r w:rsidRPr="0032190F">
        <w:rPr>
          <w:lang w:val="fr-FR"/>
        </w:rPr>
        <w:t>) (</w:t>
      </w:r>
      <w:r w:rsidR="0070027E" w:rsidRPr="0032190F">
        <w:rPr>
          <w:lang w:val="fr-FR"/>
        </w:rPr>
        <w:t>BIB</w:t>
      </w:r>
      <w:r w:rsidRPr="0032190F">
        <w:rPr>
          <w:lang w:val="fr-FR"/>
        </w:rPr>
        <w:t xml:space="preserve"> 125 p. 308)</w:t>
      </w:r>
      <w:r w:rsidR="00CA3E9C" w:rsidRPr="0032190F">
        <w:rPr>
          <w:lang w:val="fr-FR"/>
        </w:rPr>
        <w:t xml:space="preserve"> Céramiques de style Conguel associées à des céramiques campaniformes (BIB 2445)</w:t>
      </w:r>
    </w:p>
    <w:p w14:paraId="44B77F14" w14:textId="77777777" w:rsidR="00C247CD" w:rsidRPr="0032190F" w:rsidRDefault="00C247CD" w:rsidP="00242C0F">
      <w:pPr>
        <w:rPr>
          <w:lang w:val="fr-FR"/>
        </w:rPr>
      </w:pPr>
    </w:p>
    <w:p w14:paraId="4E9300F9" w14:textId="77777777" w:rsidR="00420C56" w:rsidRPr="0032190F" w:rsidRDefault="00420C56" w:rsidP="00426FF9">
      <w:pPr>
        <w:pStyle w:val="Heading1"/>
      </w:pPr>
      <w:bookmarkStart w:id="3478" w:name="Sit_Bretteville_Rabet"/>
      <w:r w:rsidRPr="0032190F">
        <w:t>BRETTEVILLE-LE-RABET (minière de)</w:t>
      </w:r>
    </w:p>
    <w:bookmarkEnd w:id="3478"/>
    <w:p w14:paraId="78994112" w14:textId="77777777" w:rsidR="00420C56" w:rsidRPr="0032190F" w:rsidRDefault="00420C56" w:rsidP="00242C0F">
      <w:pPr>
        <w:rPr>
          <w:lang w:val="fr-FR"/>
        </w:rPr>
      </w:pPr>
    </w:p>
    <w:p w14:paraId="2A624FF8" w14:textId="77777777" w:rsidR="00420C56" w:rsidRPr="0032190F" w:rsidRDefault="00420C56" w:rsidP="00242C0F">
      <w:pPr>
        <w:jc w:val="both"/>
        <w:rPr>
          <w:lang w:val="fr-FR"/>
        </w:rPr>
      </w:pPr>
      <w:r w:rsidRPr="0032190F">
        <w:rPr>
          <w:lang w:val="fr-FR"/>
        </w:rPr>
        <w:t xml:space="preserve">A </w:t>
      </w:r>
      <w:smartTag w:uri="urn:schemas-microsoft-com:office:smarttags" w:element="metricconverter">
        <w:smartTagPr>
          <w:attr w:name="ProductID" w:val="20 km"/>
        </w:smartTagPr>
        <w:r w:rsidRPr="0032190F">
          <w:rPr>
            <w:lang w:val="fr-FR"/>
          </w:rPr>
          <w:t>20 km</w:t>
        </w:r>
      </w:smartTag>
      <w:r w:rsidR="007C74AA" w:rsidRPr="0032190F">
        <w:rPr>
          <w:lang w:val="fr-FR"/>
        </w:rPr>
        <w:t xml:space="preserve"> de au Sud de Cae</w:t>
      </w:r>
      <w:r w:rsidRPr="0032190F">
        <w:rPr>
          <w:lang w:val="fr-FR"/>
        </w:rPr>
        <w:t>n, au centre d’une longue plaine du Jurassique, se trouve un vaste complexe minier exploité entre 4000 et 2500 a</w:t>
      </w:r>
      <w:r w:rsidR="007C74AA" w:rsidRPr="0032190F">
        <w:rPr>
          <w:lang w:val="fr-FR"/>
        </w:rPr>
        <w:t>ec.</w:t>
      </w:r>
      <w:r w:rsidRPr="0032190F">
        <w:rPr>
          <w:lang w:val="fr-FR"/>
        </w:rPr>
        <w:t xml:space="preserve"> Sur plusieurs dizaines d’hectares, des puits s’enfonçaient jusqu’à </w:t>
      </w:r>
      <w:smartTag w:uri="urn:schemas-microsoft-com:office:smarttags" w:element="metricconverter">
        <w:smartTagPr>
          <w:attr w:name="ProductID" w:val="2,6 m"/>
        </w:smartTagPr>
        <w:r w:rsidRPr="0032190F">
          <w:rPr>
            <w:lang w:val="fr-FR"/>
          </w:rPr>
          <w:t>2,6 m</w:t>
        </w:r>
      </w:smartTag>
      <w:r w:rsidRPr="0032190F">
        <w:rPr>
          <w:lang w:val="fr-FR"/>
        </w:rPr>
        <w:t xml:space="preserve"> de profondeur pour suivre un filon de silex épais d’une trentaien de cm. Arivé à cette profondeur, le silex été exploité en sape. L’outlligage étéit constitué de haches minières et de pic en bois de cerf (</w:t>
      </w:r>
      <w:r w:rsidR="0070027E" w:rsidRPr="0032190F">
        <w:rPr>
          <w:lang w:val="fr-FR"/>
        </w:rPr>
        <w:t>BIB</w:t>
      </w:r>
      <w:r w:rsidRPr="0032190F">
        <w:rPr>
          <w:lang w:val="fr-FR"/>
        </w:rPr>
        <w:t xml:space="preserve"> 165 p. 156)</w:t>
      </w:r>
    </w:p>
    <w:p w14:paraId="18A29D76" w14:textId="77777777" w:rsidR="00420C56" w:rsidRPr="0032190F" w:rsidRDefault="00420C56" w:rsidP="00242C0F">
      <w:pPr>
        <w:rPr>
          <w:lang w:val="fr-FR"/>
        </w:rPr>
      </w:pPr>
    </w:p>
    <w:p w14:paraId="317F6C78" w14:textId="77777777" w:rsidR="004E292D" w:rsidRPr="0032190F" w:rsidRDefault="004E292D" w:rsidP="00426FF9">
      <w:pPr>
        <w:pStyle w:val="Heading1"/>
      </w:pPr>
      <w:bookmarkStart w:id="3479" w:name="Sit_Jablines"/>
      <w:r w:rsidRPr="0032190F">
        <w:t>JABLINES (minière de)</w:t>
      </w:r>
    </w:p>
    <w:bookmarkEnd w:id="3479"/>
    <w:p w14:paraId="0070FEB4" w14:textId="77777777" w:rsidR="004E292D" w:rsidRPr="0032190F" w:rsidRDefault="004E292D" w:rsidP="00242C0F">
      <w:pPr>
        <w:rPr>
          <w:lang w:val="fr-FR"/>
        </w:rPr>
      </w:pPr>
    </w:p>
    <w:p w14:paraId="09E80155" w14:textId="5A5621A0" w:rsidR="004E292D" w:rsidRPr="0032190F" w:rsidRDefault="004E292D" w:rsidP="00242C0F">
      <w:pPr>
        <w:jc w:val="both"/>
        <w:rPr>
          <w:lang w:val="fr-FR"/>
        </w:rPr>
      </w:pPr>
      <w:r w:rsidRPr="0032190F">
        <w:rPr>
          <w:lang w:val="fr-FR"/>
        </w:rPr>
        <w:t xml:space="preserve">Minière de silex située en Seine-et-Marne composée de 500 puits reconnus par photographie aérienne. Attribuée dans sa première occupation à la culture de </w:t>
      </w:r>
      <w:hyperlink r:id="rId8143" w:anchor="Cul_Cerny" w:history="1">
        <w:r w:rsidRPr="0032190F">
          <w:rPr>
            <w:rStyle w:val="Hyperlink"/>
            <w:lang w:val="fr-FR"/>
          </w:rPr>
          <w:t>Cerny,</w:t>
        </w:r>
      </w:hyperlink>
      <w:r w:rsidRPr="0032190F">
        <w:rPr>
          <w:lang w:val="fr-FR"/>
        </w:rPr>
        <w:t xml:space="preserve"> vers 4500 av. Le gros de l’activité est daté du </w:t>
      </w:r>
      <w:hyperlink r:id="rId8144" w:anchor="Cul_Neo_Moyen" w:history="1">
        <w:r w:rsidRPr="0032190F">
          <w:rPr>
            <w:rStyle w:val="Hyperlink"/>
            <w:lang w:val="fr-FR"/>
          </w:rPr>
          <w:t>Néolithique moyen</w:t>
        </w:r>
      </w:hyperlink>
      <w:r w:rsidRPr="0032190F">
        <w:rPr>
          <w:lang w:val="fr-FR"/>
        </w:rPr>
        <w:t xml:space="preserve"> soit entre 4300 et 3500. Le mobilier retrouvé sur place est constitué de bois de cerf (extraction). Les éclats de rejet retrouvés sur le site montrent que l’on y préparé les ébauches de deux modèles de haches (l’une de </w:t>
      </w:r>
      <w:smartTag w:uri="urn:schemas-microsoft-com:office:smarttags" w:element="metricconverter">
        <w:smartTagPr>
          <w:attr w:name="ProductID" w:val="30 cm"/>
        </w:smartTagPr>
        <w:r w:rsidRPr="0032190F">
          <w:rPr>
            <w:lang w:val="fr-FR"/>
          </w:rPr>
          <w:t>30 cm</w:t>
        </w:r>
      </w:smartTag>
      <w:r w:rsidRPr="0032190F">
        <w:rPr>
          <w:lang w:val="fr-FR"/>
        </w:rPr>
        <w:t xml:space="preserve"> environ pour les plus grandes, l’autre de </w:t>
      </w:r>
      <w:smartTag w:uri="urn:schemas-microsoft-com:office:smarttags" w:element="metricconverter">
        <w:smartTagPr>
          <w:attr w:name="ProductID" w:val="15 cm"/>
        </w:smartTagPr>
        <w:r w:rsidRPr="0032190F">
          <w:rPr>
            <w:lang w:val="fr-FR"/>
          </w:rPr>
          <w:t>15 cm</w:t>
        </w:r>
      </w:smartTag>
      <w:r w:rsidRPr="0032190F">
        <w:rPr>
          <w:lang w:val="fr-FR"/>
        </w:rPr>
        <w:t>). (</w:t>
      </w:r>
      <w:r w:rsidR="0070027E" w:rsidRPr="0032190F">
        <w:rPr>
          <w:lang w:val="fr-FR"/>
        </w:rPr>
        <w:t>BIB</w:t>
      </w:r>
      <w:r w:rsidRPr="0032190F">
        <w:rPr>
          <w:lang w:val="fr-FR"/>
        </w:rPr>
        <w:t xml:space="preserve"> 84 p. 77)</w:t>
      </w:r>
      <w:r w:rsidR="00A846BD" w:rsidRPr="0032190F">
        <w:rPr>
          <w:lang w:val="fr-FR"/>
        </w:rPr>
        <w:t>. La commerce des haches en silex bartonien qui débute au NM perdure au NR (BIB 1682).</w:t>
      </w:r>
    </w:p>
    <w:p w14:paraId="2487C75D" w14:textId="77777777" w:rsidR="00F948E5" w:rsidRPr="0032190F" w:rsidRDefault="00F948E5" w:rsidP="00242C0F">
      <w:pPr>
        <w:jc w:val="both"/>
        <w:rPr>
          <w:lang w:val="fr-FR"/>
        </w:rPr>
      </w:pPr>
    </w:p>
    <w:p w14:paraId="07F80395" w14:textId="77777777" w:rsidR="00F948E5" w:rsidRPr="0032190F" w:rsidRDefault="00F948E5" w:rsidP="00426FF9">
      <w:pPr>
        <w:pStyle w:val="Heading1"/>
      </w:pPr>
      <w:r w:rsidRPr="0032190F">
        <w:t>HAUT DU CHATEAU</w:t>
      </w:r>
    </w:p>
    <w:p w14:paraId="50AE1D38" w14:textId="77777777" w:rsidR="00F948E5" w:rsidRPr="0032190F" w:rsidRDefault="00F948E5" w:rsidP="00242C0F">
      <w:pPr>
        <w:jc w:val="both"/>
        <w:rPr>
          <w:lang w:val="fr-FR"/>
        </w:rPr>
      </w:pPr>
      <w:r w:rsidRPr="0032190F">
        <w:rPr>
          <w:lang w:val="fr-FR"/>
        </w:rPr>
        <w:t>Le site du Haut du Château à Jablines a livré de la céramique campaniforme (BIB Q. Favrel in BIB 2120)</w:t>
      </w:r>
    </w:p>
    <w:p w14:paraId="42A3C460" w14:textId="77777777" w:rsidR="00B16106" w:rsidRPr="0032190F" w:rsidRDefault="00B16106" w:rsidP="00242C0F">
      <w:pPr>
        <w:jc w:val="both"/>
        <w:rPr>
          <w:lang w:val="fr-FR"/>
        </w:rPr>
      </w:pPr>
    </w:p>
    <w:p w14:paraId="1FB15C90" w14:textId="77777777" w:rsidR="00B16106" w:rsidRPr="0032190F" w:rsidRDefault="00B16106" w:rsidP="00426FF9">
      <w:pPr>
        <w:pStyle w:val="Heading1"/>
      </w:pPr>
      <w:r w:rsidRPr="0032190F">
        <w:lastRenderedPageBreak/>
        <w:t>VILLIERS-SUR-SEINE</w:t>
      </w:r>
    </w:p>
    <w:p w14:paraId="7238B0F0" w14:textId="77777777" w:rsidR="00B16106" w:rsidRPr="0032190F" w:rsidRDefault="00B16106" w:rsidP="00242C0F">
      <w:pPr>
        <w:jc w:val="both"/>
        <w:rPr>
          <w:lang w:val="fr-FR"/>
        </w:rPr>
      </w:pPr>
    </w:p>
    <w:p w14:paraId="03E8E2F9" w14:textId="429935EF" w:rsidR="00B16106" w:rsidRPr="0032190F" w:rsidRDefault="00B16106" w:rsidP="00242C0F">
      <w:pPr>
        <w:jc w:val="both"/>
        <w:rPr>
          <w:lang w:val="fr-FR"/>
        </w:rPr>
      </w:pPr>
      <w:r w:rsidRPr="0032190F">
        <w:rPr>
          <w:lang w:val="fr-FR"/>
        </w:rPr>
        <w:t xml:space="preserve">L’habitat de Villiers-sur-Seine (Seine-et-Marne) attribué au </w:t>
      </w:r>
      <w:hyperlink r:id="rId8145" w:anchor="Cul_Hallstatt" w:history="1">
        <w:r w:rsidRPr="0032190F">
          <w:rPr>
            <w:rStyle w:val="Hyperlink"/>
            <w:lang w:val="fr-FR"/>
          </w:rPr>
          <w:t>Hallstatt B3</w:t>
        </w:r>
      </w:hyperlink>
      <w:r w:rsidRPr="0032190F">
        <w:rPr>
          <w:lang w:val="fr-FR"/>
        </w:rPr>
        <w:t xml:space="preserve"> (ca 800 cal BC) est composé de 400 fosses, de grands bâtiments rectangulaires et de greniers et… 2,5 tonnes de céramiques (jattes, pots, gobelets, tasses, des microvases, etc.). L’occupation a probablement durée moins d’un siècle (ref A13).</w:t>
      </w:r>
    </w:p>
    <w:p w14:paraId="185820A2" w14:textId="77777777" w:rsidR="00BE69D7" w:rsidRPr="0032190F" w:rsidRDefault="00BE69D7" w:rsidP="00242C0F">
      <w:pPr>
        <w:jc w:val="both"/>
        <w:rPr>
          <w:lang w:val="fr-FR"/>
        </w:rPr>
      </w:pPr>
    </w:p>
    <w:p w14:paraId="07E8A6D8" w14:textId="77777777" w:rsidR="00BE69D7" w:rsidRPr="0032190F" w:rsidRDefault="00BE69D7" w:rsidP="00242C0F">
      <w:pPr>
        <w:jc w:val="both"/>
        <w:rPr>
          <w:lang w:val="fr-FR"/>
        </w:rPr>
      </w:pPr>
      <w:r w:rsidRPr="0032190F">
        <w:rPr>
          <w:lang w:val="fr-FR"/>
        </w:rPr>
        <w:t>GRESIL</w:t>
      </w:r>
    </w:p>
    <w:p w14:paraId="03556498" w14:textId="77777777" w:rsidR="00BE69D7" w:rsidRPr="0032190F" w:rsidRDefault="00BE69D7" w:rsidP="00242C0F">
      <w:pPr>
        <w:jc w:val="both"/>
        <w:rPr>
          <w:lang w:val="fr-FR"/>
        </w:rPr>
      </w:pPr>
    </w:p>
    <w:p w14:paraId="7E00D090" w14:textId="77777777" w:rsidR="00BE69D7" w:rsidRPr="0032190F" w:rsidRDefault="00BE69D7" w:rsidP="00242C0F">
      <w:pPr>
        <w:jc w:val="both"/>
        <w:rPr>
          <w:lang w:val="fr-FR"/>
        </w:rPr>
      </w:pPr>
      <w:r w:rsidRPr="0032190F">
        <w:rPr>
          <w:lang w:val="fr-FR"/>
        </w:rPr>
        <w:t>La villa gallo-romaine du « Grésil » (Seine-et-Marne) [Normandie ?] est installé dans un méandre de fleuve. Elle connaît 3 différents états : augustéen, 1</w:t>
      </w:r>
      <w:r w:rsidRPr="0032190F">
        <w:rPr>
          <w:vertAlign w:val="superscript"/>
          <w:lang w:val="fr-FR"/>
        </w:rPr>
        <w:t>e</w:t>
      </w:r>
      <w:r w:rsidRPr="0032190F">
        <w:rPr>
          <w:lang w:val="fr-FR"/>
        </w:rPr>
        <w:t xml:space="preserve"> ec, milieu 2</w:t>
      </w:r>
      <w:r w:rsidRPr="0032190F">
        <w:rPr>
          <w:vertAlign w:val="superscript"/>
          <w:lang w:val="fr-FR"/>
        </w:rPr>
        <w:t>e</w:t>
      </w:r>
      <w:r w:rsidRPr="0032190F">
        <w:rPr>
          <w:lang w:val="fr-FR"/>
        </w:rPr>
        <w:t xml:space="preserve"> ec (BIB JIAP 2016 Paris, R. Méreuze, J. Spiesser) </w:t>
      </w:r>
    </w:p>
    <w:p w14:paraId="004E311C" w14:textId="77777777" w:rsidR="00F332A7" w:rsidRPr="0032190F" w:rsidRDefault="00F332A7" w:rsidP="00242C0F">
      <w:pPr>
        <w:jc w:val="both"/>
        <w:rPr>
          <w:lang w:val="fr-FR"/>
        </w:rPr>
      </w:pPr>
    </w:p>
    <w:p w14:paraId="52BEAEE6" w14:textId="77777777" w:rsidR="00F332A7" w:rsidRPr="0032190F" w:rsidRDefault="00F332A7" w:rsidP="00426FF9">
      <w:pPr>
        <w:pStyle w:val="Heading1"/>
      </w:pPr>
      <w:bookmarkStart w:id="3480" w:name="Sit_Villeneuve_Remneville"/>
      <w:r w:rsidRPr="0032190F">
        <w:t>VILLENEUVE REMNEVILLE</w:t>
      </w:r>
    </w:p>
    <w:bookmarkEnd w:id="3480"/>
    <w:p w14:paraId="7848A271" w14:textId="77777777" w:rsidR="00F332A7" w:rsidRPr="0032190F" w:rsidRDefault="00F332A7" w:rsidP="00242C0F">
      <w:pPr>
        <w:jc w:val="both"/>
        <w:rPr>
          <w:lang w:val="fr-FR"/>
        </w:rPr>
      </w:pPr>
    </w:p>
    <w:p w14:paraId="158CBF11" w14:textId="77777777" w:rsidR="00F332A7" w:rsidRPr="0032190F" w:rsidRDefault="00F332A7" w:rsidP="00242C0F">
      <w:pPr>
        <w:jc w:val="both"/>
        <w:rPr>
          <w:lang w:val="fr-FR"/>
        </w:rPr>
      </w:pPr>
      <w:r w:rsidRPr="0032190F">
        <w:rPr>
          <w:lang w:val="fr-FR"/>
        </w:rPr>
        <w:t xml:space="preserve">La tombe 56 de Villeneuve Remneville </w:t>
      </w:r>
      <w:r w:rsidR="00C8532F" w:rsidRPr="0032190F">
        <w:rPr>
          <w:lang w:val="fr-FR"/>
        </w:rPr>
        <w:t xml:space="preserve">[Reneville ?] </w:t>
      </w:r>
      <w:r w:rsidRPr="0032190F">
        <w:rPr>
          <w:lang w:val="fr-FR"/>
        </w:rPr>
        <w:t>(Marne), datée de la 2</w:t>
      </w:r>
      <w:r w:rsidRPr="0032190F">
        <w:rPr>
          <w:vertAlign w:val="superscript"/>
          <w:lang w:val="fr-FR"/>
        </w:rPr>
        <w:t>e</w:t>
      </w:r>
      <w:r w:rsidRPr="0032190F">
        <w:rPr>
          <w:lang w:val="fr-FR"/>
        </w:rPr>
        <w:t xml:space="preserve"> moitié du 5</w:t>
      </w:r>
      <w:r w:rsidRPr="0032190F">
        <w:rPr>
          <w:vertAlign w:val="superscript"/>
          <w:lang w:val="fr-FR"/>
        </w:rPr>
        <w:t>e</w:t>
      </w:r>
      <w:r w:rsidRPr="0032190F">
        <w:rPr>
          <w:lang w:val="fr-FR"/>
        </w:rPr>
        <w:t xml:space="preserve"> s. aec illustre le « phénomène » de « l’apparition » des sépultures féminines du Hallstaat final [notamment en Champagne] (J.-J. Charpy com. pers.).</w:t>
      </w:r>
    </w:p>
    <w:p w14:paraId="538AA5F3" w14:textId="77777777" w:rsidR="009A0F05" w:rsidRPr="0032190F" w:rsidRDefault="00C8532F" w:rsidP="00C8532F">
      <w:pPr>
        <w:rPr>
          <w:lang w:val="fr-FR"/>
        </w:rPr>
      </w:pPr>
      <w:r w:rsidRPr="0032190F">
        <w:rPr>
          <w:lang w:val="fr-FR"/>
        </w:rPr>
        <w:t>Villeneuve Réneville, cimetière laténien (BIB 1827)</w:t>
      </w:r>
    </w:p>
    <w:p w14:paraId="090D2CA7" w14:textId="77777777" w:rsidR="00596EEA" w:rsidRPr="0032190F" w:rsidRDefault="00F332A7" w:rsidP="00242C0F">
      <w:pPr>
        <w:jc w:val="both"/>
        <w:rPr>
          <w:lang w:val="fr-FR"/>
        </w:rPr>
      </w:pPr>
      <w:r w:rsidRPr="0032190F">
        <w:rPr>
          <w:lang w:val="fr-FR"/>
        </w:rPr>
        <w:t> </w:t>
      </w:r>
    </w:p>
    <w:p w14:paraId="5976C02F" w14:textId="77777777" w:rsidR="00816656" w:rsidRPr="0032190F" w:rsidRDefault="00816656" w:rsidP="00426FF9">
      <w:pPr>
        <w:pStyle w:val="Heading1"/>
      </w:pPr>
      <w:bookmarkStart w:id="3481" w:name="Sit_Coizard"/>
      <w:r w:rsidRPr="0032190F">
        <w:t>COIZARD (Hypogée</w:t>
      </w:r>
      <w:r w:rsidR="003D3C5E" w:rsidRPr="0032190F">
        <w:t>s</w:t>
      </w:r>
      <w:r w:rsidRPr="0032190F">
        <w:t xml:space="preserve"> de)</w:t>
      </w:r>
    </w:p>
    <w:bookmarkEnd w:id="3481"/>
    <w:p w14:paraId="3BB7A9C9" w14:textId="77777777" w:rsidR="003D3C5E" w:rsidRPr="00087A9F" w:rsidRDefault="003D3C5E" w:rsidP="003D3C5E">
      <w:pPr>
        <w:rPr>
          <w:sz w:val="20"/>
          <w:lang w:val="fr-FR"/>
        </w:rPr>
      </w:pPr>
      <w:r w:rsidRPr="00087A9F">
        <w:rPr>
          <w:sz w:val="20"/>
          <w:lang w:val="fr-FR"/>
        </w:rPr>
        <w:t>Hypogées du Razet, Nécropoles du Razet</w:t>
      </w:r>
    </w:p>
    <w:p w14:paraId="0FF94E47" w14:textId="77777777" w:rsidR="00F375A8" w:rsidRPr="0032190F" w:rsidRDefault="00F375A8" w:rsidP="00242C0F">
      <w:pPr>
        <w:rPr>
          <w:lang w:val="fr-FR"/>
        </w:rPr>
      </w:pPr>
    </w:p>
    <w:p w14:paraId="6A3CAD7E" w14:textId="42D382ED" w:rsidR="009A0F05" w:rsidRPr="0032190F" w:rsidRDefault="009A0F05" w:rsidP="002D12E9">
      <w:pPr>
        <w:jc w:val="both"/>
        <w:rPr>
          <w:lang w:val="fr-FR"/>
        </w:rPr>
      </w:pPr>
      <w:r w:rsidRPr="0032190F">
        <w:rPr>
          <w:lang w:val="fr-FR"/>
        </w:rPr>
        <w:t>Groupe de l'</w:t>
      </w:r>
      <w:hyperlink r:id="rId8146" w:anchor="Cul_Hypogees_Marne_Art" w:history="1">
        <w:r w:rsidRPr="0032190F">
          <w:rPr>
            <w:rStyle w:val="Hyperlink"/>
            <w:lang w:val="fr-FR"/>
          </w:rPr>
          <w:t>art des hypogées de la Marne</w:t>
        </w:r>
      </w:hyperlink>
      <w:r w:rsidRPr="0032190F">
        <w:rPr>
          <w:lang w:val="fr-FR"/>
        </w:rPr>
        <w:t xml:space="preserve"> (SS BIB)</w:t>
      </w:r>
      <w:r w:rsidR="002D12E9" w:rsidRPr="0032190F">
        <w:rPr>
          <w:lang w:val="fr-FR"/>
        </w:rPr>
        <w:t xml:space="preserve"> Impotante nécropole de plus d'une trentaine d'hypogées (intenret)</w:t>
      </w:r>
    </w:p>
    <w:p w14:paraId="34D8A15A" w14:textId="77777777" w:rsidR="009A0F05" w:rsidRPr="0032190F" w:rsidRDefault="003D3C5E" w:rsidP="003D3C5E">
      <w:pPr>
        <w:rPr>
          <w:lang w:val="fr-FR"/>
        </w:rPr>
      </w:pPr>
      <w:r w:rsidRPr="0032190F">
        <w:rPr>
          <w:lang w:val="fr-FR"/>
        </w:rPr>
        <w:t>la nécropole de Coizard « Le Razet » est devenue célèbre par la présence de sculptures de haches et de figures anthropomorphes en bas</w:t>
      </w:r>
      <w:r w:rsidR="004047D1" w:rsidRPr="0032190F">
        <w:rPr>
          <w:lang w:val="fr-FR"/>
        </w:rPr>
        <w:t xml:space="preserve"> </w:t>
      </w:r>
      <w:r w:rsidRPr="0032190F">
        <w:rPr>
          <w:lang w:val="fr-FR"/>
        </w:rPr>
        <w:t>relief, mais aussi par la présence de 37 hypogées (BIB 2408)</w:t>
      </w:r>
    </w:p>
    <w:p w14:paraId="75B2C6B8" w14:textId="77777777" w:rsidR="003D3C5E" w:rsidRPr="0032190F" w:rsidRDefault="003D3C5E" w:rsidP="003D3C5E">
      <w:pPr>
        <w:rPr>
          <w:lang w:val="fr-FR"/>
        </w:rPr>
      </w:pPr>
    </w:p>
    <w:p w14:paraId="667E768E" w14:textId="7A1DDBA9" w:rsidR="00816656" w:rsidRPr="0032190F" w:rsidRDefault="003D234A" w:rsidP="00242C0F">
      <w:pPr>
        <w:jc w:val="both"/>
        <w:rPr>
          <w:lang w:val="fr-FR"/>
        </w:rPr>
      </w:pPr>
      <w:r w:rsidRPr="0032190F">
        <w:rPr>
          <w:lang w:val="fr-FR"/>
        </w:rPr>
        <w:t>Cet</w:t>
      </w:r>
      <w:r w:rsidR="00816656" w:rsidRPr="0032190F">
        <w:rPr>
          <w:lang w:val="fr-FR"/>
        </w:rPr>
        <w:t xml:space="preserve"> hypogée </w:t>
      </w:r>
      <w:r w:rsidR="00787F29" w:rsidRPr="0032190F">
        <w:rPr>
          <w:lang w:val="fr-FR"/>
        </w:rPr>
        <w:t>(</w:t>
      </w:r>
      <w:r w:rsidR="00816656" w:rsidRPr="0032190F">
        <w:rPr>
          <w:lang w:val="fr-FR"/>
        </w:rPr>
        <w:t>Marne</w:t>
      </w:r>
      <w:r w:rsidR="00787F29" w:rsidRPr="0032190F">
        <w:rPr>
          <w:lang w:val="fr-FR"/>
        </w:rPr>
        <w:t>)</w:t>
      </w:r>
      <w:r w:rsidRPr="0032190F">
        <w:rPr>
          <w:lang w:val="fr-FR"/>
        </w:rPr>
        <w:t xml:space="preserve">, dans le Bassin parisien, </w:t>
      </w:r>
      <w:r w:rsidR="00816656" w:rsidRPr="0032190F">
        <w:rPr>
          <w:lang w:val="fr-FR"/>
        </w:rPr>
        <w:t>cre</w:t>
      </w:r>
      <w:r w:rsidRPr="0032190F">
        <w:rPr>
          <w:lang w:val="fr-FR"/>
        </w:rPr>
        <w:t>usée dans la craie est attribué</w:t>
      </w:r>
      <w:r w:rsidR="00816656" w:rsidRPr="0032190F">
        <w:rPr>
          <w:lang w:val="fr-FR"/>
        </w:rPr>
        <w:t xml:space="preserve"> à la seconde moitié du 4</w:t>
      </w:r>
      <w:r w:rsidR="00816656" w:rsidRPr="0032190F">
        <w:rPr>
          <w:vertAlign w:val="superscript"/>
          <w:lang w:val="fr-FR"/>
        </w:rPr>
        <w:t>e</w:t>
      </w:r>
      <w:r w:rsidR="00816656" w:rsidRPr="0032190F">
        <w:rPr>
          <w:lang w:val="fr-FR"/>
        </w:rPr>
        <w:t xml:space="preserve"> millénaire. Figurés sur les parois une représentation féminine avec arcarde et nez schématique, des seins et un collier, une représentation de hache à emmanchement transversal (BIB 498 p. 379,380). La présence de bouteilles à colerette dans les sites du même type et les parentés morphologique avec les </w:t>
      </w:r>
      <w:hyperlink r:id="rId8147" w:anchor="Cul_Megalith_t_allee_couverte" w:history="1">
        <w:r w:rsidR="00DC5D96" w:rsidRPr="0032190F">
          <w:rPr>
            <w:rStyle w:val="Hyperlink"/>
            <w:lang w:val="fr-FR"/>
          </w:rPr>
          <w:t>allées couvertes</w:t>
        </w:r>
      </w:hyperlink>
      <w:r w:rsidR="00DC5D96" w:rsidRPr="0032190F">
        <w:rPr>
          <w:lang w:val="fr-FR"/>
        </w:rPr>
        <w:t xml:space="preserve"> </w:t>
      </w:r>
      <w:r w:rsidR="00816656" w:rsidRPr="0032190F">
        <w:rPr>
          <w:lang w:val="fr-FR"/>
        </w:rPr>
        <w:t>du Nord de l’Allemagne (</w:t>
      </w:r>
      <w:hyperlink r:id="rId8148" w:anchor="Cul_Megalith_t_allee_couverte" w:history="1">
        <w:r w:rsidR="00DC5D96" w:rsidRPr="0032190F">
          <w:rPr>
            <w:rStyle w:val="Hyperlink"/>
            <w:lang w:val="fr-FR"/>
          </w:rPr>
          <w:t>allée couverte</w:t>
        </w:r>
      </w:hyperlink>
      <w:r w:rsidR="00DC5D96" w:rsidRPr="0032190F">
        <w:rPr>
          <w:lang w:val="fr-FR"/>
        </w:rPr>
        <w:t xml:space="preserve"> </w:t>
      </w:r>
      <w:r w:rsidR="00816656" w:rsidRPr="0032190F">
        <w:rPr>
          <w:lang w:val="fr-FR"/>
        </w:rPr>
        <w:t xml:space="preserve">de </w:t>
      </w:r>
      <w:hyperlink r:id="rId8149" w:anchor="Sit_Zuschen" w:history="1">
        <w:r w:rsidR="00816656" w:rsidRPr="0032190F">
          <w:rPr>
            <w:rStyle w:val="Hyperlink"/>
            <w:lang w:val="fr-FR"/>
          </w:rPr>
          <w:t>Lohne/Züschen</w:t>
        </w:r>
      </w:hyperlink>
      <w:r w:rsidR="00816656" w:rsidRPr="0032190F">
        <w:rPr>
          <w:lang w:val="fr-FR"/>
        </w:rPr>
        <w:t>) soulignent leur conte</w:t>
      </w:r>
      <w:r w:rsidR="009A0F05" w:rsidRPr="0032190F">
        <w:rPr>
          <w:lang w:val="fr-FR"/>
        </w:rPr>
        <w:t>m</w:t>
      </w:r>
      <w:r w:rsidR="00816656" w:rsidRPr="0032190F">
        <w:rPr>
          <w:lang w:val="fr-FR"/>
        </w:rPr>
        <w:t xml:space="preserve">porainéité (BIB 498 p. 380) </w:t>
      </w:r>
    </w:p>
    <w:p w14:paraId="1C970D37" w14:textId="2FAD9440" w:rsidR="00816656" w:rsidRPr="0032190F" w:rsidRDefault="002D12E9" w:rsidP="007D540B">
      <w:pPr>
        <w:jc w:val="both"/>
        <w:rPr>
          <w:lang w:val="fr-FR"/>
        </w:rPr>
      </w:pPr>
      <w:r w:rsidRPr="0032190F">
        <w:rPr>
          <w:lang w:val="fr-FR"/>
        </w:rPr>
        <w:t xml:space="preserve">Les hypogées </w:t>
      </w:r>
      <w:hyperlink r:id="rId8150" w:anchor="Sit_Coizard_23" w:history="1">
        <w:r w:rsidRPr="0032190F">
          <w:rPr>
            <w:rStyle w:val="Hyperlink"/>
            <w:lang w:val="fr-FR"/>
          </w:rPr>
          <w:t>23</w:t>
        </w:r>
      </w:hyperlink>
      <w:r w:rsidRPr="0032190F">
        <w:rPr>
          <w:lang w:val="fr-FR"/>
        </w:rPr>
        <w:t xml:space="preserve"> et #24 de la nécropole du « Razet » sont sculptées et représente le </w:t>
      </w:r>
      <w:r w:rsidR="007D540B" w:rsidRPr="0032190F">
        <w:rPr>
          <w:lang w:val="fr-FR"/>
        </w:rPr>
        <w:t>m</w:t>
      </w:r>
      <w:r w:rsidRPr="0032190F">
        <w:rPr>
          <w:lang w:val="fr-FR"/>
        </w:rPr>
        <w:t>otif le + courant: Il associe au moins 2 lignes courbes dessinant un U en relief sous lequel – et parfois au-dessus – ont été dégagés 2 sphères avec dans certains cas une partie supérieure formant un visage (internet)</w:t>
      </w:r>
    </w:p>
    <w:p w14:paraId="69E2B279" w14:textId="77777777" w:rsidR="00545907" w:rsidRPr="0032190F" w:rsidRDefault="00545907" w:rsidP="007D540B">
      <w:pPr>
        <w:jc w:val="both"/>
        <w:rPr>
          <w:lang w:val="fr-FR"/>
        </w:rPr>
      </w:pPr>
    </w:p>
    <w:p w14:paraId="38E5AE57" w14:textId="4DC466E0" w:rsidR="00545907" w:rsidRPr="0032190F" w:rsidRDefault="00545907" w:rsidP="00545907">
      <w:pPr>
        <w:rPr>
          <w:lang w:val="fr-FR"/>
        </w:rPr>
      </w:pPr>
      <w:r w:rsidRPr="0032190F">
        <w:rPr>
          <w:lang w:val="fr-FR"/>
        </w:rPr>
        <w:t xml:space="preserve">Attribuée à la culture de la  </w:t>
      </w:r>
      <w:hyperlink r:id="rId8151" w:anchor="Cul_Seine_Oise_Marne" w:history="1">
        <w:r w:rsidRPr="0032190F">
          <w:rPr>
            <w:rStyle w:val="Hyperlink"/>
            <w:lang w:val="fr-FR"/>
          </w:rPr>
          <w:t>S.-O.-M.</w:t>
        </w:r>
      </w:hyperlink>
    </w:p>
    <w:p w14:paraId="5E5E0609" w14:textId="77777777" w:rsidR="002D12E9" w:rsidRPr="0032190F" w:rsidRDefault="002D12E9" w:rsidP="00242C0F">
      <w:pPr>
        <w:rPr>
          <w:lang w:val="fr-FR"/>
        </w:rPr>
      </w:pPr>
    </w:p>
    <w:p w14:paraId="581A7D95" w14:textId="77777777" w:rsidR="00C92B72" w:rsidRPr="0032190F" w:rsidRDefault="00C92B72" w:rsidP="00C92B72">
      <w:pPr>
        <w:pStyle w:val="Heading2"/>
      </w:pPr>
      <w:r w:rsidRPr="0032190F">
        <w:t>Hypogée 24</w:t>
      </w:r>
    </w:p>
    <w:p w14:paraId="0B508FB4" w14:textId="73A328F5" w:rsidR="00C92B72" w:rsidRPr="0032190F" w:rsidRDefault="00C92B72" w:rsidP="00C92B72">
      <w:pPr>
        <w:jc w:val="both"/>
        <w:rPr>
          <w:lang w:val="fr-FR"/>
        </w:rPr>
      </w:pPr>
      <w:r w:rsidRPr="0032190F">
        <w:rPr>
          <w:lang w:val="fr-FR"/>
        </w:rPr>
        <w:t xml:space="preserve">Dans  l’hypogée  24,  la  «   déesse   »,  à  tête  semblable  à  celle  de   </w:t>
      </w:r>
      <w:hyperlink r:id="rId8152" w:anchor="Sit_Houyottes_5" w:history="1">
        <w:r w:rsidRPr="0032190F">
          <w:rPr>
            <w:rStyle w:val="Hyperlink"/>
            <w:lang w:val="fr-FR"/>
          </w:rPr>
          <w:t>Courjeonnet</w:t>
        </w:r>
      </w:hyperlink>
      <w:r w:rsidRPr="0032190F">
        <w:rPr>
          <w:lang w:val="fr-FR"/>
        </w:rPr>
        <w:t xml:space="preserve">, possède des </w:t>
      </w:r>
      <w:hyperlink r:id="rId8153" w:anchor="Cul_Art_TAC_T_a_yeux" w:history="1">
        <w:r w:rsidR="007B2122" w:rsidRPr="0032190F">
          <w:rPr>
            <w:rStyle w:val="Hyperlink"/>
            <w:lang w:val="fr-FR"/>
          </w:rPr>
          <w:t>yeux</w:t>
        </w:r>
      </w:hyperlink>
      <w:r w:rsidR="007B2122" w:rsidRPr="0032190F">
        <w:rPr>
          <w:lang w:val="fr-FR"/>
        </w:rPr>
        <w:t xml:space="preserve"> </w:t>
      </w:r>
      <w:r w:rsidRPr="0032190F">
        <w:rPr>
          <w:lang w:val="fr-FR"/>
        </w:rPr>
        <w:t>indiqués par deux petits trous, un collier à pendentif  central et des seins en relief. Cette figure a été rafraîchie (internet)</w:t>
      </w:r>
    </w:p>
    <w:p w14:paraId="2CA5A650" w14:textId="77777777" w:rsidR="00C92B72" w:rsidRPr="0032190F" w:rsidRDefault="00C92B72" w:rsidP="00C92B72">
      <w:pPr>
        <w:jc w:val="both"/>
        <w:rPr>
          <w:lang w:val="fr-FR"/>
        </w:rPr>
      </w:pPr>
      <w:r w:rsidRPr="0032190F">
        <w:rPr>
          <w:lang w:val="fr-FR"/>
        </w:rPr>
        <w:t>Razet 24 présente 2 seins bien modelés mais, de l'avis de J. Arnal, il s'agit d'un faux manifeste (BIB 1738 p. 186)</w:t>
      </w:r>
    </w:p>
    <w:p w14:paraId="69EA0E32" w14:textId="77777777" w:rsidR="00C92B72" w:rsidRPr="0032190F" w:rsidRDefault="00C92B72" w:rsidP="00242C0F">
      <w:pPr>
        <w:rPr>
          <w:lang w:val="fr-FR"/>
        </w:rPr>
      </w:pPr>
    </w:p>
    <w:p w14:paraId="532F8AC6" w14:textId="77777777" w:rsidR="002D12E9" w:rsidRPr="0032190F" w:rsidRDefault="003D3C5E" w:rsidP="00426FF9">
      <w:pPr>
        <w:pStyle w:val="Heading1"/>
      </w:pPr>
      <w:bookmarkStart w:id="3482" w:name="Sit_Coizard_23"/>
      <w:r w:rsidRPr="0032190F">
        <w:lastRenderedPageBreak/>
        <w:t>COIZARD 23</w:t>
      </w:r>
    </w:p>
    <w:bookmarkEnd w:id="3482"/>
    <w:p w14:paraId="61EBBC5F" w14:textId="77777777" w:rsidR="003D3C5E" w:rsidRPr="0032190F" w:rsidRDefault="00045A6A" w:rsidP="002D12E9">
      <w:pPr>
        <w:jc w:val="both"/>
        <w:rPr>
          <w:lang w:val="fr-FR"/>
        </w:rPr>
      </w:pPr>
      <w:r w:rsidRPr="0032190F">
        <w:rPr>
          <w:lang w:val="fr-FR"/>
        </w:rPr>
        <w:t>Razet 23</w:t>
      </w:r>
    </w:p>
    <w:p w14:paraId="2BA67EAD" w14:textId="77777777" w:rsidR="00045A6A" w:rsidRPr="0032190F" w:rsidRDefault="00F375A8" w:rsidP="00045A6A">
      <w:pPr>
        <w:jc w:val="both"/>
        <w:rPr>
          <w:lang w:val="fr-FR"/>
        </w:rPr>
      </w:pPr>
      <w:r w:rsidRPr="0032190F">
        <w:rPr>
          <w:lang w:val="fr-FR"/>
        </w:rPr>
        <w:t>U</w:t>
      </w:r>
      <w:r w:rsidR="002D12E9" w:rsidRPr="0032190F">
        <w:rPr>
          <w:lang w:val="fr-FR"/>
        </w:rPr>
        <w:t>n  dieu  à  tête  en  capuchon  sur  la  paroi  gauche  de   l’antichambre  et  d’une  déesse  à  collier,  plus  petite,  également  encapuchonnée,   à  petite  bouche  incisée  et  faible  relief  des  deux  seins,  à  gauche  de  l’entrée  de   l’antichambre.  (internet)</w:t>
      </w:r>
      <w:r w:rsidR="00045A6A" w:rsidRPr="0032190F">
        <w:rPr>
          <w:lang w:val="fr-FR"/>
        </w:rPr>
        <w:t xml:space="preserve"> </w:t>
      </w:r>
    </w:p>
    <w:p w14:paraId="2D56777C" w14:textId="77777777" w:rsidR="00045A6A" w:rsidRPr="0032190F" w:rsidRDefault="00045A6A" w:rsidP="002D12E9">
      <w:pPr>
        <w:jc w:val="both"/>
        <w:rPr>
          <w:lang w:val="fr-FR"/>
        </w:rPr>
      </w:pPr>
      <w:r w:rsidRPr="0032190F">
        <w:rPr>
          <w:lang w:val="fr-FR"/>
        </w:rPr>
        <w:t>Deux haches de part et d'autre de l'entrée (BIB 2408 fig. 5)</w:t>
      </w:r>
    </w:p>
    <w:p w14:paraId="69329235" w14:textId="77777777" w:rsidR="00045A6A" w:rsidRPr="0032190F" w:rsidRDefault="00045A6A" w:rsidP="002D12E9">
      <w:pPr>
        <w:jc w:val="both"/>
        <w:rPr>
          <w:lang w:val="fr-FR"/>
        </w:rPr>
      </w:pPr>
    </w:p>
    <w:p w14:paraId="541FE401" w14:textId="77777777" w:rsidR="00045A6A" w:rsidRPr="0032190F" w:rsidRDefault="00045A6A" w:rsidP="00045A6A">
      <w:pPr>
        <w:pStyle w:val="Heading2"/>
      </w:pPr>
      <w:r w:rsidRPr="0032190F">
        <w:t>Figure 1</w:t>
      </w:r>
    </w:p>
    <w:p w14:paraId="667AD1A7" w14:textId="5900E271" w:rsidR="00045A6A" w:rsidRPr="0032190F" w:rsidRDefault="00F375A8" w:rsidP="002D12E9">
      <w:pPr>
        <w:jc w:val="both"/>
        <w:rPr>
          <w:lang w:val="fr-FR"/>
        </w:rPr>
      </w:pPr>
      <w:r w:rsidRPr="0032190F">
        <w:rPr>
          <w:lang w:val="fr-FR"/>
        </w:rPr>
        <w:t xml:space="preserve">Une première figure sculptée sur le pilier de la porte d'entrée ne possède pas de seins mais un </w:t>
      </w:r>
      <w:hyperlink r:id="rId8154" w:anchor="Cul_Art_TAC_T_t_collier" w:history="1">
        <w:r w:rsidR="00045A6A" w:rsidRPr="0032190F">
          <w:rPr>
            <w:rStyle w:val="Hyperlink"/>
            <w:lang w:val="fr-FR"/>
          </w:rPr>
          <w:t>collier</w:t>
        </w:r>
      </w:hyperlink>
      <w:r w:rsidR="00045A6A" w:rsidRPr="0032190F">
        <w:rPr>
          <w:lang w:val="fr-FR"/>
        </w:rPr>
        <w:t xml:space="preserve"> </w:t>
      </w:r>
      <w:r w:rsidRPr="0032190F">
        <w:rPr>
          <w:lang w:val="fr-FR"/>
        </w:rPr>
        <w:t xml:space="preserve">à deux rangs de perles; </w:t>
      </w:r>
      <w:r w:rsidR="00045A6A" w:rsidRPr="0032190F">
        <w:rPr>
          <w:lang w:val="fr-FR"/>
        </w:rPr>
        <w:t>(BIB 1738 p. 186)</w:t>
      </w:r>
    </w:p>
    <w:p w14:paraId="10C9E4F6" w14:textId="77777777" w:rsidR="00045A6A" w:rsidRPr="0032190F" w:rsidRDefault="00045A6A" w:rsidP="002D12E9">
      <w:pPr>
        <w:jc w:val="both"/>
        <w:rPr>
          <w:lang w:val="fr-FR"/>
        </w:rPr>
      </w:pPr>
    </w:p>
    <w:p w14:paraId="2C617D6C" w14:textId="77777777" w:rsidR="00045A6A" w:rsidRPr="0032190F" w:rsidRDefault="00045A6A" w:rsidP="00045A6A">
      <w:pPr>
        <w:pStyle w:val="Heading2"/>
      </w:pPr>
      <w:r w:rsidRPr="0032190F">
        <w:t>Figure 2</w:t>
      </w:r>
    </w:p>
    <w:p w14:paraId="331559B9" w14:textId="77777777" w:rsidR="00F375A8" w:rsidRPr="0032190F" w:rsidRDefault="00045A6A" w:rsidP="002D12E9">
      <w:pPr>
        <w:jc w:val="both"/>
        <w:rPr>
          <w:lang w:val="fr-FR"/>
        </w:rPr>
      </w:pPr>
      <w:r w:rsidRPr="0032190F">
        <w:rPr>
          <w:lang w:val="fr-FR"/>
        </w:rPr>
        <w:t>U</w:t>
      </w:r>
      <w:r w:rsidR="00F375A8" w:rsidRPr="0032190F">
        <w:rPr>
          <w:lang w:val="fr-FR"/>
        </w:rPr>
        <w:t xml:space="preserve">ne deuxième </w:t>
      </w:r>
      <w:r w:rsidRPr="0032190F">
        <w:rPr>
          <w:lang w:val="fr-FR"/>
        </w:rPr>
        <w:t xml:space="preserve">figure </w:t>
      </w:r>
      <w:r w:rsidR="00F375A8" w:rsidRPr="0032190F">
        <w:rPr>
          <w:lang w:val="fr-FR"/>
        </w:rPr>
        <w:t>sculptée sur la paroi de l'antichambre est assez dégravée : les seins sont peu visible mais un collier à trois rangs confirme sa féminité (BIB 1738 p. 186)</w:t>
      </w:r>
    </w:p>
    <w:p w14:paraId="551FDE9B" w14:textId="77777777" w:rsidR="00345DFF" w:rsidRPr="0032190F" w:rsidRDefault="00345DFF" w:rsidP="00242C0F">
      <w:pPr>
        <w:rPr>
          <w:lang w:val="fr-FR"/>
        </w:rPr>
      </w:pPr>
    </w:p>
    <w:p w14:paraId="42ABB654" w14:textId="77777777" w:rsidR="00345DFF" w:rsidRPr="0032190F" w:rsidRDefault="00345DFF" w:rsidP="00426FF9">
      <w:pPr>
        <w:pStyle w:val="Heading1"/>
      </w:pPr>
      <w:bookmarkStart w:id="3483" w:name="Sit_Crayere"/>
      <w:r w:rsidRPr="0032190F">
        <w:t>CRAYERE (LA)</w:t>
      </w:r>
    </w:p>
    <w:bookmarkEnd w:id="3483"/>
    <w:p w14:paraId="507E7C12" w14:textId="77777777" w:rsidR="00345DFF" w:rsidRPr="0032190F" w:rsidRDefault="00345DFF" w:rsidP="00242C0F">
      <w:pPr>
        <w:rPr>
          <w:lang w:val="fr-FR"/>
        </w:rPr>
      </w:pPr>
      <w:r w:rsidRPr="0032190F">
        <w:rPr>
          <w:lang w:val="fr-FR"/>
        </w:rPr>
        <w:br/>
        <w:t xml:space="preserve">Le site de La Crayère (Vert-La-Gravelle, Marne) est situé </w:t>
      </w:r>
      <w:r w:rsidR="000B4F58" w:rsidRPr="0032190F">
        <w:rPr>
          <w:lang w:val="fr-FR"/>
        </w:rPr>
        <w:t xml:space="preserve">à proximité et </w:t>
      </w:r>
      <w:r w:rsidRPr="0032190F">
        <w:rPr>
          <w:lang w:val="fr-FR"/>
        </w:rPr>
        <w:t>au nord des marais de Saint-Gond (R. Martineau com. pers.).</w:t>
      </w:r>
    </w:p>
    <w:p w14:paraId="1F6AAA4A" w14:textId="77777777" w:rsidR="009A7C30" w:rsidRPr="0032190F" w:rsidRDefault="009A7C30" w:rsidP="00242C0F">
      <w:pPr>
        <w:rPr>
          <w:lang w:val="fr-FR"/>
        </w:rPr>
      </w:pPr>
    </w:p>
    <w:p w14:paraId="5A139400" w14:textId="77777777" w:rsidR="009A7C30" w:rsidRPr="0032190F" w:rsidRDefault="009A7C30" w:rsidP="00426FF9">
      <w:pPr>
        <w:pStyle w:val="Heading1"/>
      </w:pPr>
      <w:r w:rsidRPr="0032190F">
        <w:t>SAINT-GOND (Marais de)</w:t>
      </w:r>
    </w:p>
    <w:p w14:paraId="3C21A9E7" w14:textId="77777777" w:rsidR="009A7C30" w:rsidRPr="0032190F" w:rsidRDefault="009A7C30" w:rsidP="00242C0F">
      <w:pPr>
        <w:rPr>
          <w:lang w:val="fr-FR"/>
        </w:rPr>
      </w:pPr>
    </w:p>
    <w:p w14:paraId="727FDDF4" w14:textId="77777777" w:rsidR="006F72F8" w:rsidRPr="0032190F" w:rsidRDefault="009A7C30" w:rsidP="00242C0F">
      <w:pPr>
        <w:jc w:val="both"/>
        <w:rPr>
          <w:lang w:val="fr-FR"/>
        </w:rPr>
      </w:pPr>
      <w:r w:rsidRPr="0032190F">
        <w:rPr>
          <w:lang w:val="fr-FR"/>
        </w:rPr>
        <w:t>La région des marais de Saint-Gond (Marne) comprend plus de 120 des 150 sépultures collectives en hypogée du département de la Marne (R. Martineau com. pers.)</w:t>
      </w:r>
      <w:r w:rsidR="00C9084D" w:rsidRPr="0032190F">
        <w:rPr>
          <w:lang w:val="fr-FR"/>
        </w:rPr>
        <w:t>.</w:t>
      </w:r>
      <w:r w:rsidR="00345DFF" w:rsidRPr="0032190F">
        <w:rPr>
          <w:lang w:val="fr-FR"/>
        </w:rPr>
        <w:t xml:space="preserve"> La zone est traversée par le ruisseau du Petit Morin. C’est (c’était avant le drainage) un important lieu de biodiversité (osieau, cerfs, etc.). La</w:t>
      </w:r>
      <w:r w:rsidR="000B4F58" w:rsidRPr="0032190F">
        <w:rPr>
          <w:lang w:val="fr-FR"/>
        </w:rPr>
        <w:t xml:space="preserve"> zone, </w:t>
      </w:r>
      <w:r w:rsidR="00345DFF" w:rsidRPr="0032190F">
        <w:rPr>
          <w:lang w:val="fr-FR"/>
        </w:rPr>
        <w:t>loin des principaux axes de communication</w:t>
      </w:r>
      <w:r w:rsidR="000B4F58" w:rsidRPr="0032190F">
        <w:rPr>
          <w:lang w:val="fr-FR"/>
        </w:rPr>
        <w:t>, présage d’une faible diffusion du silex (SS BIB)</w:t>
      </w:r>
      <w:r w:rsidR="00345DFF" w:rsidRPr="0032190F">
        <w:rPr>
          <w:lang w:val="fr-FR"/>
        </w:rPr>
        <w:t>.</w:t>
      </w:r>
    </w:p>
    <w:p w14:paraId="2E72CE15" w14:textId="77777777" w:rsidR="006F72F8" w:rsidRPr="0032190F" w:rsidRDefault="006F72F8" w:rsidP="00242C0F">
      <w:pPr>
        <w:jc w:val="both"/>
        <w:rPr>
          <w:lang w:val="fr-FR"/>
        </w:rPr>
      </w:pPr>
      <w:r w:rsidRPr="0032190F">
        <w:rPr>
          <w:lang w:val="fr-FR"/>
        </w:rPr>
        <w:t>La formation géologique sous-jacente aux marais est la craie campaniène à belemnite (Crétacé)</w:t>
      </w:r>
      <w:r w:rsidR="007C74AA" w:rsidRPr="0032190F">
        <w:rPr>
          <w:lang w:val="fr-FR"/>
        </w:rPr>
        <w:t xml:space="preserve"> (BIB wiki)</w:t>
      </w:r>
      <w:r w:rsidRPr="0032190F">
        <w:rPr>
          <w:lang w:val="fr-FR"/>
        </w:rPr>
        <w:t>.</w:t>
      </w:r>
    </w:p>
    <w:p w14:paraId="0558B999" w14:textId="77777777" w:rsidR="00692E29" w:rsidRPr="0032190F" w:rsidRDefault="00C9084D" w:rsidP="00242C0F">
      <w:pPr>
        <w:jc w:val="both"/>
        <w:rPr>
          <w:lang w:val="fr-FR"/>
        </w:rPr>
      </w:pPr>
      <w:r w:rsidRPr="0032190F">
        <w:rPr>
          <w:lang w:val="fr-FR"/>
        </w:rPr>
        <w:br/>
        <w:t>Des hypogées sont creusés dans la craie et datent du Néolithique récent (3500-3000 avant notre ère). Ces monuments sont à mettre en relation avec les mines de silex expolitées intensément (R. Martineau com. pers.).</w:t>
      </w:r>
    </w:p>
    <w:p w14:paraId="37D4DE60" w14:textId="77777777" w:rsidR="00237719" w:rsidRPr="0032190F" w:rsidRDefault="00237719" w:rsidP="00242C0F">
      <w:pPr>
        <w:jc w:val="both"/>
        <w:rPr>
          <w:lang w:val="fr-FR"/>
        </w:rPr>
      </w:pPr>
    </w:p>
    <w:p w14:paraId="7C63E0C3" w14:textId="77777777" w:rsidR="00237719" w:rsidRPr="0032190F" w:rsidRDefault="00237719" w:rsidP="00426FF9">
      <w:pPr>
        <w:pStyle w:val="Heading1"/>
      </w:pPr>
      <w:bookmarkStart w:id="3484" w:name="Sit_Villevenard"/>
      <w:r w:rsidRPr="0032190F">
        <w:t>VILLEVENARD</w:t>
      </w:r>
    </w:p>
    <w:bookmarkEnd w:id="3484"/>
    <w:p w14:paraId="1EB29B84" w14:textId="3DB10EE5" w:rsidR="00237719" w:rsidRPr="0032190F" w:rsidRDefault="00237719" w:rsidP="00237719">
      <w:pPr>
        <w:rPr>
          <w:lang w:val="fr-FR"/>
        </w:rPr>
      </w:pPr>
      <w:r w:rsidRPr="0032190F">
        <w:rPr>
          <w:lang w:val="fr-FR"/>
        </w:rPr>
        <w:t>Groupe de l'</w:t>
      </w:r>
      <w:hyperlink r:id="rId8155" w:anchor="Cul_Hypogees_Marne_Art" w:history="1">
        <w:r w:rsidRPr="0032190F">
          <w:rPr>
            <w:rStyle w:val="Hyperlink"/>
            <w:lang w:val="fr-FR"/>
          </w:rPr>
          <w:t>art des hypogées de la Marne</w:t>
        </w:r>
      </w:hyperlink>
      <w:r w:rsidRPr="0032190F">
        <w:rPr>
          <w:lang w:val="fr-FR"/>
        </w:rPr>
        <w:t xml:space="preserve"> (BIB 2407)</w:t>
      </w:r>
    </w:p>
    <w:p w14:paraId="4504E866" w14:textId="77777777" w:rsidR="00237719" w:rsidRPr="0032190F" w:rsidRDefault="00237719" w:rsidP="00242C0F">
      <w:pPr>
        <w:jc w:val="both"/>
        <w:rPr>
          <w:lang w:val="fr-FR"/>
        </w:rPr>
      </w:pPr>
    </w:p>
    <w:p w14:paraId="68547BE6" w14:textId="77777777" w:rsidR="00E562FE" w:rsidRPr="0032190F" w:rsidRDefault="00E562FE" w:rsidP="00242C0F">
      <w:pPr>
        <w:jc w:val="both"/>
        <w:rPr>
          <w:lang w:val="fr-FR"/>
        </w:rPr>
      </w:pPr>
    </w:p>
    <w:p w14:paraId="0C222782" w14:textId="77777777" w:rsidR="00E562FE" w:rsidRPr="0032190F" w:rsidRDefault="00E562FE" w:rsidP="00426FF9">
      <w:pPr>
        <w:pStyle w:val="Heading1"/>
      </w:pPr>
      <w:bookmarkStart w:id="3485" w:name="Sit_Houyottes_5"/>
      <w:r w:rsidRPr="0032190F">
        <w:t xml:space="preserve">HOUYOTTES </w:t>
      </w:r>
      <w:r w:rsidR="002D12E9" w:rsidRPr="0032190F">
        <w:t>5</w:t>
      </w:r>
      <w:r w:rsidRPr="0032190F">
        <w:t xml:space="preserve"> (Hypogée de)</w:t>
      </w:r>
    </w:p>
    <w:bookmarkEnd w:id="3485"/>
    <w:p w14:paraId="155270DC" w14:textId="77777777" w:rsidR="009A0F05" w:rsidRPr="0032190F" w:rsidRDefault="009A0F05" w:rsidP="009A0F05">
      <w:pPr>
        <w:rPr>
          <w:lang w:val="fr-FR"/>
        </w:rPr>
      </w:pPr>
    </w:p>
    <w:p w14:paraId="16C0581B" w14:textId="62EE4DF4" w:rsidR="009A0F05" w:rsidRPr="0032190F" w:rsidRDefault="009A0F05" w:rsidP="009A0F05">
      <w:pPr>
        <w:rPr>
          <w:lang w:val="fr-FR"/>
        </w:rPr>
      </w:pPr>
      <w:r w:rsidRPr="0032190F">
        <w:rPr>
          <w:lang w:val="fr-FR"/>
        </w:rPr>
        <w:t>Groupe de l'</w:t>
      </w:r>
      <w:hyperlink r:id="rId8156" w:anchor="Cul_Hypogees_Marne_Art" w:history="1">
        <w:r w:rsidRPr="0032190F">
          <w:rPr>
            <w:rStyle w:val="Hyperlink"/>
            <w:lang w:val="fr-FR"/>
          </w:rPr>
          <w:t>art des hypogées de la Marne</w:t>
        </w:r>
      </w:hyperlink>
      <w:r w:rsidRPr="0032190F">
        <w:rPr>
          <w:lang w:val="fr-FR"/>
        </w:rPr>
        <w:t xml:space="preserve"> (SS BIB)</w:t>
      </w:r>
    </w:p>
    <w:p w14:paraId="6C00AF6A" w14:textId="77777777" w:rsidR="00E562FE" w:rsidRPr="0032190F" w:rsidRDefault="00E562FE" w:rsidP="00242C0F">
      <w:pPr>
        <w:rPr>
          <w:lang w:val="fr-FR"/>
        </w:rPr>
      </w:pPr>
    </w:p>
    <w:p w14:paraId="71566AC5" w14:textId="77777777" w:rsidR="00E562FE" w:rsidRPr="0032190F" w:rsidRDefault="001C75E1" w:rsidP="00242C0F">
      <w:pPr>
        <w:jc w:val="both"/>
        <w:rPr>
          <w:lang w:val="fr-FR"/>
        </w:rPr>
      </w:pPr>
      <w:r w:rsidRPr="0032190F">
        <w:rPr>
          <w:lang w:val="fr-FR"/>
        </w:rPr>
        <w:t>L'</w:t>
      </w:r>
      <w:r w:rsidR="00E562FE" w:rsidRPr="0032190F">
        <w:rPr>
          <w:lang w:val="fr-FR"/>
        </w:rPr>
        <w:t xml:space="preserve"> hypogée</w:t>
      </w:r>
      <w:r w:rsidR="00A70FED" w:rsidRPr="0032190F">
        <w:rPr>
          <w:lang w:val="fr-FR"/>
        </w:rPr>
        <w:t xml:space="preserve"> </w:t>
      </w:r>
      <w:r w:rsidR="002D12E9" w:rsidRPr="0032190F">
        <w:rPr>
          <w:lang w:val="fr-FR"/>
        </w:rPr>
        <w:t xml:space="preserve">5 </w:t>
      </w:r>
      <w:r w:rsidRPr="0032190F">
        <w:rPr>
          <w:lang w:val="fr-FR"/>
        </w:rPr>
        <w:t>d'Houyotte (</w:t>
      </w:r>
      <w:r w:rsidRPr="0032190F">
        <w:rPr>
          <w:rStyle w:val="st"/>
          <w:lang w:val="fr-FR"/>
        </w:rPr>
        <w:t>Courjeonnet, Marne)</w:t>
      </w:r>
      <w:r w:rsidRPr="0032190F">
        <w:rPr>
          <w:lang w:val="fr-FR"/>
        </w:rPr>
        <w:t xml:space="preserve"> </w:t>
      </w:r>
      <w:r w:rsidR="00A70FED" w:rsidRPr="0032190F">
        <w:rPr>
          <w:lang w:val="fr-FR"/>
        </w:rPr>
        <w:t xml:space="preserve">comprend une avant </w:t>
      </w:r>
      <w:r w:rsidR="00E562FE" w:rsidRPr="0032190F">
        <w:rPr>
          <w:i/>
          <w:lang w:val="fr-FR"/>
        </w:rPr>
        <w:t>cella</w:t>
      </w:r>
      <w:r w:rsidR="00E562FE" w:rsidRPr="0032190F">
        <w:rPr>
          <w:lang w:val="fr-FR"/>
        </w:rPr>
        <w:t xml:space="preserve"> et une </w:t>
      </w:r>
      <w:r w:rsidR="00E562FE" w:rsidRPr="0032190F">
        <w:rPr>
          <w:i/>
          <w:lang w:val="fr-FR"/>
        </w:rPr>
        <w:t>cella</w:t>
      </w:r>
      <w:r w:rsidR="00E562FE" w:rsidRPr="0032190F">
        <w:rPr>
          <w:lang w:val="fr-FR"/>
        </w:rPr>
        <w:t xml:space="preserve"> de plan carré. Sur le piedroit gauche de la cella a été gravé une scultpure en bas-relief représentant un anthropomophe (en forme de stèle, ou d’idole) avec un collier, l’arète du nez, une hache à enmanchement latéral (SS BIB)</w:t>
      </w:r>
    </w:p>
    <w:p w14:paraId="1B4AEBC0" w14:textId="77777777" w:rsidR="00F375A8" w:rsidRPr="0032190F" w:rsidRDefault="00F375A8" w:rsidP="00242C0F">
      <w:pPr>
        <w:jc w:val="both"/>
        <w:rPr>
          <w:lang w:val="fr-FR"/>
        </w:rPr>
      </w:pPr>
      <w:r w:rsidRPr="0032190F">
        <w:rPr>
          <w:lang w:val="fr-FR"/>
        </w:rPr>
        <w:t xml:space="preserve">Figure gravée dépourvue de collier et seins mais avec une grande hache emmanchée. Pour J. Abelanet il s'agit encore d'une divinité féminine et la hache figure soit l'attribut de son parèdre (à la déesse) soit un signe apotropaïque comme il existe souvent dans les structures mégalithique de la </w:t>
      </w:r>
      <w:r w:rsidRPr="0032190F">
        <w:rPr>
          <w:lang w:val="fr-FR"/>
        </w:rPr>
        <w:lastRenderedPageBreak/>
        <w:t xml:space="preserve">région parisienne (BIB 1738 p. 186) </w:t>
      </w:r>
      <w:r w:rsidR="00FE5ADD" w:rsidRPr="0032190F">
        <w:rPr>
          <w:lang w:val="fr-FR"/>
        </w:rPr>
        <w:t>Stèle sculpté dans la craie, hache emmanchée (BIB 1738 fig. 45)</w:t>
      </w:r>
    </w:p>
    <w:p w14:paraId="2442D2AF" w14:textId="77777777" w:rsidR="00F0390F" w:rsidRPr="0032190F" w:rsidRDefault="00F0390F" w:rsidP="00242C0F">
      <w:pPr>
        <w:jc w:val="both"/>
        <w:rPr>
          <w:lang w:val="fr-FR"/>
        </w:rPr>
      </w:pPr>
    </w:p>
    <w:p w14:paraId="32994450" w14:textId="77777777" w:rsidR="00F0390F" w:rsidRPr="0032190F" w:rsidRDefault="00F0390F" w:rsidP="00242C0F">
      <w:pPr>
        <w:jc w:val="both"/>
        <w:rPr>
          <w:lang w:val="fr-FR"/>
        </w:rPr>
      </w:pPr>
      <w:r w:rsidRPr="0032190F">
        <w:rPr>
          <w:lang w:val="fr-FR"/>
        </w:rPr>
        <w:t>MOURNOUARD 2 (HYPOGEE DES)</w:t>
      </w:r>
    </w:p>
    <w:p w14:paraId="3CDE8881" w14:textId="77777777" w:rsidR="00F0390F" w:rsidRPr="0032190F" w:rsidRDefault="00F0390F" w:rsidP="00242C0F">
      <w:pPr>
        <w:jc w:val="both"/>
        <w:rPr>
          <w:lang w:val="fr-FR"/>
        </w:rPr>
      </w:pPr>
    </w:p>
    <w:p w14:paraId="402795BB" w14:textId="77777777" w:rsidR="00F0390F" w:rsidRPr="0032190F" w:rsidRDefault="00F0390F" w:rsidP="00242C0F">
      <w:pPr>
        <w:jc w:val="both"/>
        <w:rPr>
          <w:lang w:val="fr-FR"/>
        </w:rPr>
      </w:pPr>
      <w:r w:rsidRPr="0032190F">
        <w:rPr>
          <w:lang w:val="fr-FR"/>
        </w:rPr>
        <w:t>L' ’hypogée des Mournouards 2 est</w:t>
      </w:r>
      <w:r w:rsidR="002D12E9" w:rsidRPr="0032190F">
        <w:rPr>
          <w:lang w:val="fr-FR"/>
        </w:rPr>
        <w:t xml:space="preserve"> </w:t>
      </w:r>
      <w:r w:rsidRPr="0032190F">
        <w:rPr>
          <w:lang w:val="fr-FR"/>
        </w:rPr>
        <w:t>constitué d’une antichambre de forme ovalaire de 1,75 mètre, qui est séparée de la chambre par une petite chatière. La chambre sépulcrale (5 mètres sur 3) est divisée en deux par des piliers latéraux. Elle contenait environ 80 individus et on peut distinguer 2 phases d’occupation vers -3300 BC puis -3000 BC. L’étude du mobilier et de sa dispersion montre qu’il existait un mobilier individuel (parures, armes et outils) et un mobilier collectif lié à la fondation du monument avec des haches emmanchées dans leurs gaines en bois de cerf,</w:t>
      </w:r>
      <w:r w:rsidR="002D12E9" w:rsidRPr="0032190F">
        <w:rPr>
          <w:lang w:val="fr-FR"/>
        </w:rPr>
        <w:t xml:space="preserve"> des poinçons ou des céramiques (internet)</w:t>
      </w:r>
    </w:p>
    <w:p w14:paraId="49A7EABE" w14:textId="77777777" w:rsidR="00A70FED" w:rsidRPr="0032190F" w:rsidRDefault="00A70FED" w:rsidP="00242C0F">
      <w:pPr>
        <w:jc w:val="both"/>
        <w:rPr>
          <w:lang w:val="fr-FR"/>
        </w:rPr>
      </w:pPr>
    </w:p>
    <w:p w14:paraId="49E563A0" w14:textId="77777777" w:rsidR="00A70FED" w:rsidRPr="0032190F" w:rsidRDefault="00A70FED" w:rsidP="00242C0F">
      <w:pPr>
        <w:jc w:val="both"/>
        <w:rPr>
          <w:lang w:val="fr-FR"/>
        </w:rPr>
      </w:pPr>
      <w:r w:rsidRPr="0032190F">
        <w:rPr>
          <w:lang w:val="fr-FR"/>
        </w:rPr>
        <w:t>BERRU</w:t>
      </w:r>
    </w:p>
    <w:p w14:paraId="002BBA7C" w14:textId="77777777" w:rsidR="00A70FED" w:rsidRPr="0032190F" w:rsidRDefault="00A70FED" w:rsidP="00242C0F">
      <w:pPr>
        <w:jc w:val="both"/>
        <w:rPr>
          <w:lang w:val="fr-FR"/>
        </w:rPr>
      </w:pPr>
    </w:p>
    <w:p w14:paraId="289DD3DB" w14:textId="77777777" w:rsidR="00A70FED" w:rsidRPr="0032190F" w:rsidRDefault="00A70FED" w:rsidP="00242C0F">
      <w:pPr>
        <w:jc w:val="both"/>
        <w:rPr>
          <w:lang w:val="fr-FR"/>
        </w:rPr>
      </w:pPr>
      <w:r w:rsidRPr="0032190F">
        <w:rPr>
          <w:lang w:val="fr-FR"/>
        </w:rPr>
        <w:t>Site funéraire de la Marne. Tombe à char du 5</w:t>
      </w:r>
      <w:r w:rsidRPr="0032190F">
        <w:rPr>
          <w:vertAlign w:val="superscript"/>
          <w:lang w:val="fr-FR"/>
        </w:rPr>
        <w:t>e</w:t>
      </w:r>
      <w:r w:rsidRPr="0032190F">
        <w:rPr>
          <w:lang w:val="fr-FR"/>
        </w:rPr>
        <w:t xml:space="preserve"> aec. La sépulture est ceinte d’un fossé de 15 m de diamètre. Un homme avec son casque, un char à 2 roues (Musée des AN)</w:t>
      </w:r>
    </w:p>
    <w:p w14:paraId="49D543DD" w14:textId="77777777" w:rsidR="00851C87" w:rsidRPr="0032190F" w:rsidRDefault="00851C87" w:rsidP="00242C0F">
      <w:pPr>
        <w:jc w:val="both"/>
        <w:rPr>
          <w:lang w:val="fr-FR"/>
        </w:rPr>
      </w:pPr>
    </w:p>
    <w:p w14:paraId="15994C34" w14:textId="77777777" w:rsidR="00851C87" w:rsidRPr="0032190F" w:rsidRDefault="00851C87" w:rsidP="00426FF9">
      <w:pPr>
        <w:pStyle w:val="Heading1"/>
      </w:pPr>
      <w:r w:rsidRPr="0032190F">
        <w:t>POINTES ROGER</w:t>
      </w:r>
    </w:p>
    <w:p w14:paraId="350D3557" w14:textId="77777777" w:rsidR="00851C87" w:rsidRPr="0032190F" w:rsidRDefault="00851C87" w:rsidP="00242C0F">
      <w:pPr>
        <w:jc w:val="both"/>
        <w:rPr>
          <w:lang w:val="fr-FR"/>
        </w:rPr>
      </w:pPr>
    </w:p>
    <w:p w14:paraId="56C42B43" w14:textId="50EAC29E" w:rsidR="00851C87" w:rsidRPr="0032190F" w:rsidRDefault="00851C87" w:rsidP="00242C0F">
      <w:pPr>
        <w:jc w:val="both"/>
        <w:rPr>
          <w:lang w:val="fr-FR"/>
        </w:rPr>
      </w:pPr>
      <w:r w:rsidRPr="0032190F">
        <w:rPr>
          <w:lang w:val="fr-FR"/>
        </w:rPr>
        <w:t xml:space="preserve">La fosse dite « fond de cabane » des Pointes Roger à Euvy (Marne) a livré 3 statuettes ayant chacune la jambe droite brisée. Ces statuettes ont été retrouvées avec de la céramique très proche de celle du </w:t>
      </w:r>
      <w:hyperlink r:id="rId8157" w:anchor="Sit_Bourget" w:history="1">
        <w:r w:rsidRPr="0032190F">
          <w:rPr>
            <w:rStyle w:val="Hyperlink"/>
            <w:lang w:val="fr-FR"/>
          </w:rPr>
          <w:t>lac du Bourget</w:t>
        </w:r>
      </w:hyperlink>
      <w:r w:rsidRPr="0032190F">
        <w:rPr>
          <w:lang w:val="fr-FR"/>
        </w:rPr>
        <w:t xml:space="preserve">. Les tessons « plombaginés » seraient à placer, avec prudence, au Fer 1. Les statuettes elles-mêmes ressemblent à celles de </w:t>
      </w:r>
      <w:hyperlink r:id="rId8158" w:anchor="Sit_Chalucet" w:history="1">
        <w:r w:rsidRPr="0032190F">
          <w:rPr>
            <w:rStyle w:val="Hyperlink"/>
            <w:lang w:val="fr-FR"/>
          </w:rPr>
          <w:t xml:space="preserve">Chalucet </w:t>
        </w:r>
      </w:hyperlink>
      <w:r w:rsidRPr="0032190F">
        <w:rPr>
          <w:lang w:val="fr-FR"/>
        </w:rPr>
        <w:t xml:space="preserve"> (BIB 2212 p. 441)</w:t>
      </w:r>
    </w:p>
    <w:p w14:paraId="3EBC8F51" w14:textId="77777777" w:rsidR="00851C87" w:rsidRPr="0032190F" w:rsidRDefault="00851C87" w:rsidP="00242C0F">
      <w:pPr>
        <w:jc w:val="both"/>
        <w:rPr>
          <w:lang w:val="fr-FR"/>
        </w:rPr>
      </w:pPr>
    </w:p>
    <w:p w14:paraId="62D2F86E" w14:textId="77777777" w:rsidR="00851C87" w:rsidRPr="0032190F" w:rsidRDefault="00851C87" w:rsidP="00426FF9">
      <w:pPr>
        <w:pStyle w:val="Heading1"/>
      </w:pPr>
      <w:bookmarkStart w:id="3486" w:name="Sit_Hauts_Fourches"/>
      <w:r w:rsidRPr="0032190F">
        <w:t>HAUTS-DE-FOURCHES</w:t>
      </w:r>
    </w:p>
    <w:bookmarkEnd w:id="3486"/>
    <w:p w14:paraId="52918447" w14:textId="77777777" w:rsidR="00851C87" w:rsidRPr="0032190F" w:rsidRDefault="00851C87" w:rsidP="00242C0F">
      <w:pPr>
        <w:jc w:val="both"/>
        <w:rPr>
          <w:lang w:val="fr-FR"/>
        </w:rPr>
      </w:pPr>
    </w:p>
    <w:p w14:paraId="338C7C59" w14:textId="77777777" w:rsidR="000B4F58" w:rsidRPr="0032190F" w:rsidRDefault="00851C87" w:rsidP="00242C0F">
      <w:pPr>
        <w:jc w:val="both"/>
        <w:rPr>
          <w:lang w:val="fr-FR"/>
        </w:rPr>
      </w:pPr>
      <w:r w:rsidRPr="0032190F">
        <w:rPr>
          <w:lang w:val="fr-FR"/>
        </w:rPr>
        <w:t>Le fond de cabane du lieu-dit « Les Hauts-de-Fourches » (Cercy, Aube) a livré une statuette en terre cuite interprétée comme féminine associée à de la céramique « ne dépassant pas le Bronze moyen » d’après le fouilleur (BIB 2212 p. 441)</w:t>
      </w:r>
    </w:p>
    <w:p w14:paraId="2F8B3308" w14:textId="77777777" w:rsidR="00E33AA5" w:rsidRPr="00E33AA5" w:rsidRDefault="00E33AA5" w:rsidP="00E33AA5">
      <w:pPr>
        <w:jc w:val="both"/>
      </w:pPr>
      <w:r w:rsidRPr="00E33AA5">
        <w:t>Statuette(s) anthropomorphe(s) du Bronze final (BIB 1457)</w:t>
      </w:r>
    </w:p>
    <w:p w14:paraId="0A318570" w14:textId="77777777" w:rsidR="00E33AA5" w:rsidRPr="00E33AA5" w:rsidRDefault="00E33AA5" w:rsidP="00E33AA5">
      <w:pPr>
        <w:jc w:val="both"/>
      </w:pPr>
    </w:p>
    <w:p w14:paraId="28D8D0C3" w14:textId="77777777" w:rsidR="00E33AA5" w:rsidRPr="0032190F" w:rsidRDefault="00E33AA5" w:rsidP="00426FF9">
      <w:pPr>
        <w:pStyle w:val="Heading1"/>
      </w:pPr>
      <w:bookmarkStart w:id="3487" w:name="Sit_Fosse_Pointes_Roger"/>
      <w:r w:rsidRPr="0032190F">
        <w:t>FOSSE DES POINTES</w:t>
      </w:r>
      <w:r w:rsidR="00895983" w:rsidRPr="0032190F">
        <w:t xml:space="preserve"> ROGER</w:t>
      </w:r>
    </w:p>
    <w:bookmarkEnd w:id="3487"/>
    <w:p w14:paraId="20CD8FB9" w14:textId="77777777" w:rsidR="00E33AA5" w:rsidRPr="0032190F" w:rsidRDefault="00E33AA5" w:rsidP="00242C0F">
      <w:pPr>
        <w:jc w:val="both"/>
        <w:rPr>
          <w:lang w:val="fr-FR"/>
        </w:rPr>
      </w:pPr>
    </w:p>
    <w:p w14:paraId="090F7F9B" w14:textId="77777777" w:rsidR="00E33AA5" w:rsidRPr="00BF5B3F" w:rsidRDefault="00895983" w:rsidP="00E33AA5">
      <w:pPr>
        <w:jc w:val="both"/>
      </w:pPr>
      <w:r w:rsidRPr="0032190F">
        <w:rPr>
          <w:lang w:val="fr-FR"/>
        </w:rPr>
        <w:t xml:space="preserve">Fosse des Pointes Roger (Euvy, Marne). </w:t>
      </w:r>
      <w:r w:rsidR="00E33AA5" w:rsidRPr="00BF5B3F">
        <w:t>Statuette(s) anthropomorphe(s) du Bronze final (BIB 1457)</w:t>
      </w:r>
    </w:p>
    <w:p w14:paraId="329F1728" w14:textId="77777777" w:rsidR="00E33AA5" w:rsidRPr="00BF5B3F" w:rsidRDefault="00E33AA5" w:rsidP="00242C0F">
      <w:pPr>
        <w:jc w:val="both"/>
      </w:pPr>
    </w:p>
    <w:p w14:paraId="1C4815B4" w14:textId="77777777" w:rsidR="000B4F58" w:rsidRPr="0032190F" w:rsidRDefault="000B4F58" w:rsidP="00426FF9">
      <w:pPr>
        <w:pStyle w:val="Heading1"/>
      </w:pPr>
      <w:bookmarkStart w:id="3488" w:name="Sit_Aulnizeux"/>
      <w:r w:rsidRPr="0032190F">
        <w:t>AULNIZEUX</w:t>
      </w:r>
    </w:p>
    <w:bookmarkEnd w:id="3488"/>
    <w:p w14:paraId="14754866" w14:textId="77777777" w:rsidR="000B4F58" w:rsidRPr="0032190F" w:rsidRDefault="000B4F58" w:rsidP="00242C0F">
      <w:pPr>
        <w:jc w:val="both"/>
        <w:rPr>
          <w:lang w:val="fr-FR"/>
        </w:rPr>
      </w:pPr>
    </w:p>
    <w:p w14:paraId="726738C2" w14:textId="1ABDE544" w:rsidR="000B4F58" w:rsidRPr="0032190F" w:rsidRDefault="000B4F58" w:rsidP="00242C0F">
      <w:pPr>
        <w:jc w:val="both"/>
        <w:rPr>
          <w:lang w:val="fr-FR"/>
        </w:rPr>
      </w:pPr>
      <w:r w:rsidRPr="0032190F">
        <w:rPr>
          <w:lang w:val="fr-FR"/>
        </w:rPr>
        <w:t xml:space="preserve">La nécropole d’Aulnizeux (Marne), à proximité des marais de Saint-Gond compte quelques 800 sépultures </w:t>
      </w:r>
      <w:hyperlink r:id="rId8159" w:anchor="Cul_Merovingiens" w:history="1">
        <w:r w:rsidRPr="0032190F">
          <w:rPr>
            <w:rStyle w:val="Hyperlink"/>
            <w:lang w:val="fr-FR"/>
          </w:rPr>
          <w:t>mérovingiennes</w:t>
        </w:r>
      </w:hyperlink>
      <w:r w:rsidRPr="0032190F">
        <w:rPr>
          <w:lang w:val="fr-FR"/>
        </w:rPr>
        <w:t>. L’importance de cette concentration serait liée à la présence de fer, abondant dans la région (R. Martineau com. pers.).</w:t>
      </w:r>
    </w:p>
    <w:p w14:paraId="7CF96428" w14:textId="77777777" w:rsidR="00BA1C30" w:rsidRPr="0032190F" w:rsidRDefault="00BA1C30" w:rsidP="00242C0F">
      <w:pPr>
        <w:jc w:val="both"/>
        <w:rPr>
          <w:lang w:val="fr-FR"/>
        </w:rPr>
      </w:pPr>
    </w:p>
    <w:p w14:paraId="06845223" w14:textId="77777777" w:rsidR="00BA1C30" w:rsidRPr="0032190F" w:rsidRDefault="00BA1C30" w:rsidP="00426FF9">
      <w:pPr>
        <w:pStyle w:val="Heading1"/>
      </w:pPr>
      <w:r w:rsidRPr="0032190F">
        <w:t>PRE-A-VACHES</w:t>
      </w:r>
    </w:p>
    <w:p w14:paraId="1D4FC915" w14:textId="77777777" w:rsidR="00BA1C30" w:rsidRPr="0032190F" w:rsidRDefault="00BA1C30" w:rsidP="00242C0F">
      <w:pPr>
        <w:jc w:val="both"/>
        <w:rPr>
          <w:lang w:val="fr-FR"/>
        </w:rPr>
      </w:pPr>
    </w:p>
    <w:p w14:paraId="18E1DF3B" w14:textId="77777777" w:rsidR="00BA1C30" w:rsidRPr="0032190F" w:rsidRDefault="00BA1C30" w:rsidP="00242C0F">
      <w:pPr>
        <w:jc w:val="both"/>
        <w:rPr>
          <w:lang w:val="fr-FR"/>
        </w:rPr>
      </w:pPr>
      <w:r w:rsidRPr="0032190F">
        <w:rPr>
          <w:lang w:val="fr-FR"/>
        </w:rPr>
        <w:t>L’habitat NR du Pré-à-Vaches à Morains-le-Petit (Val-des-Marais, Marne), à proximité du Mont- Aimé constitue un ensemble très conséquent d’artefacts (Ω=800 objets</w:t>
      </w:r>
      <w:r w:rsidR="006266FD" w:rsidRPr="0032190F">
        <w:rPr>
          <w:lang w:val="fr-FR"/>
        </w:rPr>
        <w:t xml:space="preserve">, </w:t>
      </w:r>
      <w:r w:rsidR="00965EE5" w:rsidRPr="0032190F">
        <w:rPr>
          <w:lang w:val="fr-FR"/>
        </w:rPr>
        <w:t xml:space="preserve">nombreux bois de cerf, </w:t>
      </w:r>
      <w:r w:rsidR="006266FD" w:rsidRPr="0032190F">
        <w:rPr>
          <w:lang w:val="fr-FR"/>
        </w:rPr>
        <w:t>334 pièces lithiques</w:t>
      </w:r>
      <w:r w:rsidRPr="0032190F">
        <w:rPr>
          <w:lang w:val="fr-FR"/>
        </w:rPr>
        <w:t xml:space="preserve">) (BIB 1682). Situé dans une zone actuellement enherbée (le dit « pré aux vaches », </w:t>
      </w:r>
      <w:r w:rsidRPr="0032190F">
        <w:rPr>
          <w:lang w:val="fr-FR"/>
        </w:rPr>
        <w:lastRenderedPageBreak/>
        <w:t>non cultivé), aux « sources » du ruisseau du Petit Morin (SS BIB).</w:t>
      </w:r>
      <w:r w:rsidR="006266FD" w:rsidRPr="0032190F">
        <w:rPr>
          <w:lang w:val="fr-FR"/>
        </w:rPr>
        <w:t xml:space="preserve"> Une datation 14C réalisée sur du bois de cerf donne une date de 4630 ± 45 BP (3624-3139 calBC 2s.) soit très ancienne pour le NR (3500-3000 calBC) (BIB 1682).</w:t>
      </w:r>
    </w:p>
    <w:p w14:paraId="2C3DA18B" w14:textId="77777777" w:rsidR="006266FD" w:rsidRPr="0032190F" w:rsidRDefault="006266FD" w:rsidP="00242C0F">
      <w:pPr>
        <w:jc w:val="both"/>
        <w:rPr>
          <w:lang w:val="fr-FR"/>
        </w:rPr>
      </w:pPr>
    </w:p>
    <w:p w14:paraId="536B136F" w14:textId="77777777" w:rsidR="006266FD" w:rsidRPr="0032190F" w:rsidRDefault="006266FD" w:rsidP="00242C0F">
      <w:pPr>
        <w:pStyle w:val="Heading2"/>
      </w:pPr>
      <w:r w:rsidRPr="0032190F">
        <w:t>Céramique</w:t>
      </w:r>
    </w:p>
    <w:p w14:paraId="4DD55D2B" w14:textId="77777777" w:rsidR="006266FD" w:rsidRPr="0032190F" w:rsidRDefault="006266FD" w:rsidP="00242C0F">
      <w:pPr>
        <w:rPr>
          <w:lang w:val="fr-FR"/>
        </w:rPr>
      </w:pPr>
    </w:p>
    <w:p w14:paraId="0D641E47" w14:textId="77777777" w:rsidR="006266FD" w:rsidRPr="0032190F" w:rsidRDefault="006266FD" w:rsidP="00242C0F">
      <w:pPr>
        <w:rPr>
          <w:lang w:val="fr-FR"/>
        </w:rPr>
      </w:pPr>
      <w:r w:rsidRPr="0032190F">
        <w:rPr>
          <w:lang w:val="fr-FR"/>
        </w:rPr>
        <w:t>Fonds plat, bords légèrement éversés, vases à cols, etc.</w:t>
      </w:r>
      <w:r w:rsidR="00965EE5" w:rsidRPr="0032190F">
        <w:rPr>
          <w:lang w:val="fr-FR"/>
        </w:rPr>
        <w:t>(BIB 1682).</w:t>
      </w:r>
    </w:p>
    <w:p w14:paraId="54EA5399" w14:textId="77777777" w:rsidR="006266FD" w:rsidRPr="0032190F" w:rsidRDefault="006266FD" w:rsidP="00242C0F">
      <w:pPr>
        <w:rPr>
          <w:lang w:val="fr-FR"/>
        </w:rPr>
      </w:pPr>
    </w:p>
    <w:p w14:paraId="3C95EB33" w14:textId="77777777" w:rsidR="006266FD" w:rsidRPr="0032190F" w:rsidRDefault="006266FD" w:rsidP="00242C0F">
      <w:pPr>
        <w:pStyle w:val="Heading2"/>
      </w:pPr>
      <w:r w:rsidRPr="0032190F">
        <w:t>Lithique</w:t>
      </w:r>
    </w:p>
    <w:p w14:paraId="5E6CDC77" w14:textId="77777777" w:rsidR="006266FD" w:rsidRPr="0032190F" w:rsidRDefault="006266FD" w:rsidP="00242C0F">
      <w:pPr>
        <w:rPr>
          <w:lang w:val="fr-FR"/>
        </w:rPr>
      </w:pPr>
    </w:p>
    <w:p w14:paraId="1152B260" w14:textId="77777777" w:rsidR="009A7C30" w:rsidRPr="0032190F" w:rsidRDefault="00965EE5" w:rsidP="00242C0F">
      <w:pPr>
        <w:rPr>
          <w:lang w:val="fr-FR"/>
        </w:rPr>
      </w:pPr>
      <w:r w:rsidRPr="0032190F">
        <w:rPr>
          <w:lang w:val="fr-FR"/>
        </w:rPr>
        <w:t>Racloirs, perçoirs, burins, tranchet, pointes, coches, denticulés, etc. majortitairement du débitage sur d’éclats. Les armatures perçantes sont plutôt caractéristiques de la fin du Néolithique, celles tranchantes (armatures à tranchant transversal ou ATT) du Néolithique récent (BIB 1682).</w:t>
      </w:r>
    </w:p>
    <w:p w14:paraId="2C91CAFE" w14:textId="77777777" w:rsidR="00477816" w:rsidRPr="0032190F" w:rsidRDefault="00477816" w:rsidP="00242C0F">
      <w:pPr>
        <w:rPr>
          <w:lang w:val="fr-FR"/>
        </w:rPr>
      </w:pPr>
    </w:p>
    <w:p w14:paraId="70253C00" w14:textId="77777777" w:rsidR="00477816" w:rsidRPr="0032190F" w:rsidRDefault="00477816" w:rsidP="00426FF9">
      <w:pPr>
        <w:pStyle w:val="Heading1"/>
      </w:pPr>
      <w:r w:rsidRPr="0032190F">
        <w:t>MONT-AIME</w:t>
      </w:r>
    </w:p>
    <w:p w14:paraId="5F7BC203" w14:textId="77777777" w:rsidR="00477816" w:rsidRPr="0032190F" w:rsidRDefault="00477816" w:rsidP="00242C0F">
      <w:pPr>
        <w:rPr>
          <w:lang w:val="fr-FR"/>
        </w:rPr>
      </w:pPr>
    </w:p>
    <w:p w14:paraId="29CECA3A" w14:textId="77777777" w:rsidR="00477816" w:rsidRPr="0032190F" w:rsidRDefault="00477816" w:rsidP="00242C0F">
      <w:pPr>
        <w:jc w:val="both"/>
        <w:rPr>
          <w:lang w:val="fr-FR"/>
        </w:rPr>
      </w:pPr>
      <w:r w:rsidRPr="0032190F">
        <w:rPr>
          <w:lang w:val="fr-FR"/>
        </w:rPr>
        <w:t>Le Mont-Aimé est l’une des principale</w:t>
      </w:r>
      <w:r w:rsidR="00030EFA" w:rsidRPr="0032190F">
        <w:rPr>
          <w:lang w:val="fr-FR"/>
        </w:rPr>
        <w:t>s</w:t>
      </w:r>
      <w:r w:rsidRPr="0032190F">
        <w:rPr>
          <w:lang w:val="fr-FR"/>
        </w:rPr>
        <w:t xml:space="preserve"> éminence</w:t>
      </w:r>
      <w:r w:rsidR="00030EFA" w:rsidRPr="0032190F">
        <w:rPr>
          <w:lang w:val="fr-FR"/>
        </w:rPr>
        <w:t>s</w:t>
      </w:r>
      <w:r w:rsidRPr="0032190F">
        <w:rPr>
          <w:lang w:val="fr-FR"/>
        </w:rPr>
        <w:t xml:space="preserve"> de la région des marais de Saint-Gond, controlant visuellement une vaste zone (actuellement la départementale passe </w:t>
      </w:r>
      <w:r w:rsidR="00747310" w:rsidRPr="0032190F">
        <w:rPr>
          <w:lang w:val="fr-FR"/>
        </w:rPr>
        <w:t>à son pied</w:t>
      </w:r>
      <w:r w:rsidRPr="0032190F">
        <w:rPr>
          <w:lang w:val="fr-FR"/>
        </w:rPr>
        <w:t>) (SS BIB). Deux hypogées retrouvées :</w:t>
      </w:r>
    </w:p>
    <w:p w14:paraId="7D30E470" w14:textId="77777777" w:rsidR="00477816" w:rsidRPr="0032190F" w:rsidRDefault="00477816" w:rsidP="00242C0F">
      <w:pPr>
        <w:rPr>
          <w:lang w:val="fr-FR"/>
        </w:rPr>
      </w:pPr>
    </w:p>
    <w:p w14:paraId="57B8A6EE" w14:textId="77777777" w:rsidR="00477816" w:rsidRPr="0032190F" w:rsidRDefault="00477816" w:rsidP="00242C0F">
      <w:pPr>
        <w:pStyle w:val="Heading2"/>
      </w:pPr>
      <w:r w:rsidRPr="0032190F">
        <w:t>Hypogée 1</w:t>
      </w:r>
    </w:p>
    <w:p w14:paraId="61E8D73E" w14:textId="77777777" w:rsidR="00747310" w:rsidRPr="0032190F" w:rsidRDefault="00747310" w:rsidP="00242C0F">
      <w:pPr>
        <w:rPr>
          <w:lang w:val="fr-FR"/>
        </w:rPr>
      </w:pPr>
      <w:r w:rsidRPr="0032190F">
        <w:rPr>
          <w:lang w:val="fr-FR"/>
        </w:rPr>
        <w:t>En grande partie détruite (BIB 1682).</w:t>
      </w:r>
    </w:p>
    <w:p w14:paraId="3C965D1C" w14:textId="77777777" w:rsidR="00477816" w:rsidRPr="0032190F" w:rsidRDefault="00477816" w:rsidP="00242C0F">
      <w:pPr>
        <w:pStyle w:val="Heading2"/>
      </w:pPr>
      <w:r w:rsidRPr="0032190F">
        <w:t>Hypogée 2</w:t>
      </w:r>
    </w:p>
    <w:p w14:paraId="6F7ED11D" w14:textId="77777777" w:rsidR="00747310" w:rsidRPr="0032190F" w:rsidRDefault="00747310" w:rsidP="00242C0F">
      <w:pPr>
        <w:jc w:val="both"/>
        <w:rPr>
          <w:lang w:val="fr-FR"/>
        </w:rPr>
      </w:pPr>
      <w:r w:rsidRPr="0032190F">
        <w:rPr>
          <w:lang w:val="fr-FR"/>
        </w:rPr>
        <w:t>Retrouvée quasi-intacte, fouillée en 1988/89. Chambre bi-partite précédée d’une antichambre t d’un couloir d’accès. Restes de 57 individus (hommes, femmes, enfants). 253 éléments mobiliers mais pas de céramiques. 2 datations 14C hautes pour le NR : 4790 ± 30 BP, 3650-3510 calBP 2s. et  4760 ± 30 BP, 3640-3380 calBP 2s.</w:t>
      </w:r>
      <w:r w:rsidR="00E74080" w:rsidRPr="0032190F">
        <w:rPr>
          <w:lang w:val="fr-FR"/>
        </w:rPr>
        <w:t>(BIB 1682).</w:t>
      </w:r>
    </w:p>
    <w:p w14:paraId="6F292C7C" w14:textId="77777777" w:rsidR="00624CF0" w:rsidRPr="0032190F" w:rsidRDefault="00624CF0" w:rsidP="00242C0F">
      <w:pPr>
        <w:jc w:val="both"/>
        <w:rPr>
          <w:lang w:val="fr-FR"/>
        </w:rPr>
      </w:pPr>
      <w:r w:rsidRPr="0032190F">
        <w:rPr>
          <w:lang w:val="fr-FR"/>
        </w:rPr>
        <w:t>Gaines de haches, céramiques, etc. (BIB 1682).</w:t>
      </w:r>
    </w:p>
    <w:p w14:paraId="199C8111" w14:textId="77777777" w:rsidR="00030EFA" w:rsidRPr="0032190F" w:rsidRDefault="00030EFA" w:rsidP="00242C0F">
      <w:pPr>
        <w:jc w:val="both"/>
        <w:rPr>
          <w:lang w:val="fr-FR"/>
        </w:rPr>
      </w:pPr>
    </w:p>
    <w:p w14:paraId="241031EF" w14:textId="77777777" w:rsidR="00030EFA" w:rsidRPr="0032190F" w:rsidRDefault="00030EFA" w:rsidP="00242C0F">
      <w:pPr>
        <w:pStyle w:val="Heading3"/>
        <w:spacing w:line="240" w:lineRule="auto"/>
      </w:pPr>
      <w:r w:rsidRPr="0032190F">
        <w:t>Lithique</w:t>
      </w:r>
    </w:p>
    <w:p w14:paraId="1C585F9D" w14:textId="77777777" w:rsidR="00030EFA" w:rsidRPr="0032190F" w:rsidRDefault="00030EFA" w:rsidP="0077212E">
      <w:pPr>
        <w:jc w:val="both"/>
        <w:rPr>
          <w:lang w:val="fr-FR"/>
        </w:rPr>
      </w:pPr>
      <w:r w:rsidRPr="0032190F">
        <w:rPr>
          <w:lang w:val="fr-FR"/>
        </w:rPr>
        <w:t>Matière première issue des formations secondaires des plateaux crayeux locaux (silex blond et gris, à patine blanche et au fin cortex crayeux). On ne trouve aucun élement en silex de formation tertia</w:t>
      </w:r>
      <w:r w:rsidR="0077212E">
        <w:rPr>
          <w:lang w:val="fr-FR"/>
        </w:rPr>
        <w:t>i</w:t>
      </w:r>
      <w:r w:rsidRPr="0032190F">
        <w:rPr>
          <w:lang w:val="fr-FR"/>
        </w:rPr>
        <w:t>re caractéristique de l’Est du Bassin parisien (brun à zonations litées beiges). 91 éléments retouchés (82 ATT, 5 racloirs, etc.) et 13 non retouchés. La seule hache polie a été façonnée dans une roche verte tenace (BIB 1682).</w:t>
      </w:r>
    </w:p>
    <w:p w14:paraId="0558CFF2" w14:textId="77777777" w:rsidR="00477816" w:rsidRPr="0032190F" w:rsidRDefault="00477816" w:rsidP="00242C0F">
      <w:pPr>
        <w:rPr>
          <w:lang w:val="fr-FR"/>
        </w:rPr>
      </w:pPr>
    </w:p>
    <w:p w14:paraId="3B2E3C73" w14:textId="77777777" w:rsidR="00596EEA" w:rsidRPr="0032190F" w:rsidRDefault="00596EEA" w:rsidP="00426FF9">
      <w:pPr>
        <w:pStyle w:val="Heading1"/>
      </w:pPr>
      <w:bookmarkStart w:id="3489" w:name="Sit_Chaussee_Tirancourt"/>
      <w:r w:rsidRPr="0032190F">
        <w:t>CHAUSSEE-TIRANCOURT (la)</w:t>
      </w:r>
    </w:p>
    <w:bookmarkEnd w:id="3489"/>
    <w:p w14:paraId="77D1D0D4" w14:textId="77777777" w:rsidR="008E5D09" w:rsidRPr="0032190F" w:rsidRDefault="008E5D09" w:rsidP="00242C0F">
      <w:pPr>
        <w:rPr>
          <w:lang w:val="fr-FR"/>
        </w:rPr>
      </w:pPr>
    </w:p>
    <w:p w14:paraId="4745590A" w14:textId="1853E455" w:rsidR="00596EEA" w:rsidRPr="0032190F" w:rsidRDefault="00CE5A2C" w:rsidP="00242C0F">
      <w:pPr>
        <w:jc w:val="both"/>
        <w:rPr>
          <w:lang w:val="fr-FR"/>
        </w:rPr>
      </w:pPr>
      <w:r w:rsidRPr="0032190F">
        <w:rPr>
          <w:lang w:val="fr-FR"/>
        </w:rPr>
        <w:t>La Chaussée-Tirancourt est une s</w:t>
      </w:r>
      <w:r w:rsidR="00596EEA" w:rsidRPr="0032190F">
        <w:rPr>
          <w:lang w:val="fr-FR"/>
        </w:rPr>
        <w:t xml:space="preserve">épulture </w:t>
      </w:r>
      <w:hyperlink r:id="rId8160" w:anchor="Cul_Megalith" w:history="1">
        <w:r w:rsidR="00596EEA" w:rsidRPr="0032190F">
          <w:rPr>
            <w:rStyle w:val="Hyperlink"/>
            <w:lang w:val="fr-FR"/>
          </w:rPr>
          <w:t>mégalithique</w:t>
        </w:r>
      </w:hyperlink>
      <w:r w:rsidR="00596EEA" w:rsidRPr="0032190F">
        <w:rPr>
          <w:lang w:val="fr-FR"/>
        </w:rPr>
        <w:t xml:space="preserve"> de la Somme érigée entre 3000 et 2500 av. et rattachée à la culture de la </w:t>
      </w:r>
      <w:hyperlink r:id="rId8161" w:anchor="Cul_Seine_Oise_Marne" w:history="1">
        <w:r w:rsidR="00596EEA" w:rsidRPr="0032190F">
          <w:rPr>
            <w:rStyle w:val="Hyperlink"/>
            <w:lang w:val="fr-FR"/>
          </w:rPr>
          <w:t>S.-O.-M.</w:t>
        </w:r>
      </w:hyperlink>
      <w:r w:rsidR="00596EEA" w:rsidRPr="0032190F">
        <w:rPr>
          <w:lang w:val="fr-FR"/>
        </w:rPr>
        <w:t xml:space="preserve"> Le monument resta accessible jusque vers 2100 av. Plusieurs phases de dépôts mortuaires ont été mise en évidences, séparées les unes des autres par des niveaux stériles correspondant à des périodes d’abandon. Les défunts étaient déposés à mesure dans des sortes de case faites en matière périssable. L’analyse ostéologique suggère que les cases se répartisent en trois groupes familiaux. Le recrutement des membres du groupe concerne plus particulièrement les femmes</w:t>
      </w:r>
      <w:r w:rsidR="00B54DCD" w:rsidRPr="0032190F">
        <w:rPr>
          <w:lang w:val="fr-FR"/>
        </w:rPr>
        <w:t xml:space="preserve">. Plusieurs crânes portaient des traces de trépanations </w:t>
      </w:r>
      <w:r w:rsidR="00596EEA" w:rsidRPr="0032190F">
        <w:rPr>
          <w:lang w:val="fr-FR"/>
        </w:rPr>
        <w:t>(</w:t>
      </w:r>
      <w:r w:rsidR="0070027E" w:rsidRPr="0032190F">
        <w:rPr>
          <w:lang w:val="fr-FR"/>
        </w:rPr>
        <w:t>BIB</w:t>
      </w:r>
      <w:r w:rsidR="00596EEA" w:rsidRPr="0032190F">
        <w:rPr>
          <w:lang w:val="fr-FR"/>
        </w:rPr>
        <w:t xml:space="preserve"> 167 p. 170)</w:t>
      </w:r>
    </w:p>
    <w:p w14:paraId="4A75B092" w14:textId="77777777" w:rsidR="00596EEA" w:rsidRPr="0032190F" w:rsidRDefault="00596EEA" w:rsidP="00242C0F">
      <w:pPr>
        <w:rPr>
          <w:lang w:val="fr-FR"/>
        </w:rPr>
      </w:pPr>
    </w:p>
    <w:p w14:paraId="2003A603" w14:textId="77777777" w:rsidR="00B54DCD" w:rsidRPr="0032190F" w:rsidRDefault="00B54DCD" w:rsidP="00242C0F">
      <w:pPr>
        <w:jc w:val="both"/>
        <w:rPr>
          <w:lang w:val="fr-FR"/>
        </w:rPr>
      </w:pPr>
      <w:r w:rsidRPr="0032190F">
        <w:rPr>
          <w:lang w:val="fr-FR"/>
        </w:rPr>
        <w:t xml:space="preserve">Le monument est fait de dalles dréssées à </w:t>
      </w:r>
      <w:smartTag w:uri="urn:schemas-microsoft-com:office:smarttags" w:element="metricconverter">
        <w:smartTagPr>
          <w:attr w:name="ProductID" w:val="1,7 m"/>
        </w:smartTagPr>
        <w:r w:rsidRPr="0032190F">
          <w:rPr>
            <w:lang w:val="fr-FR"/>
          </w:rPr>
          <w:t>1,7 m</w:t>
        </w:r>
      </w:smartTag>
      <w:r w:rsidRPr="0032190F">
        <w:rPr>
          <w:lang w:val="fr-FR"/>
        </w:rPr>
        <w:t xml:space="preserve"> de profondeur au fond d’une fosse oblongue. La chambre funéraire proporement dite est longue de </w:t>
      </w:r>
      <w:smartTag w:uri="urn:schemas-microsoft-com:office:smarttags" w:element="metricconverter">
        <w:smartTagPr>
          <w:attr w:name="ProductID" w:val="9 m"/>
        </w:smartTagPr>
        <w:r w:rsidRPr="0032190F">
          <w:rPr>
            <w:lang w:val="fr-FR"/>
          </w:rPr>
          <w:t>9 m</w:t>
        </w:r>
      </w:smartTag>
      <w:r w:rsidRPr="0032190F">
        <w:rPr>
          <w:lang w:val="fr-FR"/>
        </w:rPr>
        <w:t xml:space="preserve"> sur </w:t>
      </w:r>
      <w:smartTag w:uri="urn:schemas-microsoft-com:office:smarttags" w:element="metricconverter">
        <w:smartTagPr>
          <w:attr w:name="ProductID" w:val="3 m"/>
        </w:smartTagPr>
        <w:r w:rsidRPr="0032190F">
          <w:rPr>
            <w:lang w:val="fr-FR"/>
          </w:rPr>
          <w:t>3 m</w:t>
        </w:r>
      </w:smartTag>
      <w:r w:rsidRPr="0032190F">
        <w:rPr>
          <w:lang w:val="fr-FR"/>
        </w:rPr>
        <w:t>. Il est probable qu’il ne fut jamais couvert avec une dalle. (</w:t>
      </w:r>
      <w:r w:rsidR="0070027E" w:rsidRPr="0032190F">
        <w:rPr>
          <w:lang w:val="fr-FR"/>
        </w:rPr>
        <w:t>BIB</w:t>
      </w:r>
      <w:r w:rsidRPr="0032190F">
        <w:rPr>
          <w:lang w:val="fr-FR"/>
        </w:rPr>
        <w:t xml:space="preserve"> 165 p. 174)</w:t>
      </w:r>
    </w:p>
    <w:p w14:paraId="470473D1" w14:textId="77777777" w:rsidR="00CE5A2C" w:rsidRPr="0032190F" w:rsidRDefault="00CE5A2C" w:rsidP="00242C0F">
      <w:pPr>
        <w:jc w:val="both"/>
        <w:rPr>
          <w:lang w:val="fr-FR"/>
        </w:rPr>
      </w:pPr>
    </w:p>
    <w:p w14:paraId="10DBF1A5" w14:textId="77777777" w:rsidR="00CE5A2C" w:rsidRPr="0032190F" w:rsidRDefault="00CE5A2C" w:rsidP="00242C0F">
      <w:pPr>
        <w:jc w:val="both"/>
        <w:rPr>
          <w:lang w:val="fr-FR"/>
        </w:rPr>
      </w:pPr>
      <w:r w:rsidRPr="0032190F">
        <w:rPr>
          <w:lang w:val="fr-FR"/>
        </w:rPr>
        <w:t>Trois périodes funéraires ont été déterminées (Claude Masset 1997) :</w:t>
      </w:r>
    </w:p>
    <w:p w14:paraId="60D1FCD0" w14:textId="77777777" w:rsidR="003D234A" w:rsidRPr="0032190F" w:rsidRDefault="003D234A"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50"/>
        <w:gridCol w:w="4871"/>
      </w:tblGrid>
      <w:tr w:rsidR="003D234A" w:rsidRPr="003E4667" w14:paraId="19A5BE42" w14:textId="77777777" w:rsidTr="003E4667">
        <w:trPr>
          <w:jc w:val="center"/>
        </w:trPr>
        <w:tc>
          <w:tcPr>
            <w:tcW w:w="1650" w:type="dxa"/>
            <w:shd w:val="clear" w:color="auto" w:fill="auto"/>
          </w:tcPr>
          <w:p w14:paraId="72DCA867" w14:textId="77777777" w:rsidR="003D234A" w:rsidRPr="003E4667" w:rsidRDefault="003D234A" w:rsidP="00242C0F">
            <w:pPr>
              <w:jc w:val="center"/>
              <w:rPr>
                <w:b/>
              </w:rPr>
            </w:pPr>
            <w:r w:rsidRPr="003E4667">
              <w:rPr>
                <w:b/>
              </w:rPr>
              <w:t>calBC</w:t>
            </w:r>
          </w:p>
        </w:tc>
        <w:tc>
          <w:tcPr>
            <w:tcW w:w="4871" w:type="dxa"/>
            <w:shd w:val="clear" w:color="auto" w:fill="auto"/>
          </w:tcPr>
          <w:p w14:paraId="16356664" w14:textId="77777777" w:rsidR="003D234A" w:rsidRPr="003E4667" w:rsidRDefault="003D234A" w:rsidP="00242C0F">
            <w:pPr>
              <w:jc w:val="center"/>
              <w:rPr>
                <w:b/>
              </w:rPr>
            </w:pPr>
            <w:r w:rsidRPr="003E4667">
              <w:rPr>
                <w:b/>
              </w:rPr>
              <w:t>Description</w:t>
            </w:r>
          </w:p>
        </w:tc>
      </w:tr>
      <w:tr w:rsidR="003D234A" w:rsidRPr="006A329A" w14:paraId="7F46C1D6" w14:textId="77777777" w:rsidTr="003E4667">
        <w:trPr>
          <w:jc w:val="center"/>
        </w:trPr>
        <w:tc>
          <w:tcPr>
            <w:tcW w:w="1650" w:type="dxa"/>
            <w:shd w:val="clear" w:color="auto" w:fill="auto"/>
            <w:vAlign w:val="center"/>
          </w:tcPr>
          <w:p w14:paraId="068098BC" w14:textId="77777777" w:rsidR="003D234A" w:rsidRDefault="003D234A" w:rsidP="00242C0F">
            <w:pPr>
              <w:jc w:val="center"/>
            </w:pPr>
            <w:r>
              <w:t>2440 - 1996</w:t>
            </w:r>
          </w:p>
        </w:tc>
        <w:tc>
          <w:tcPr>
            <w:tcW w:w="4871" w:type="dxa"/>
            <w:shd w:val="clear" w:color="auto" w:fill="auto"/>
          </w:tcPr>
          <w:p w14:paraId="0E7024F7" w14:textId="77777777" w:rsidR="003D234A" w:rsidRPr="0032190F" w:rsidRDefault="003D234A" w:rsidP="00242C0F">
            <w:pPr>
              <w:jc w:val="both"/>
              <w:rPr>
                <w:sz w:val="20"/>
                <w:lang w:val="fr-FR"/>
              </w:rPr>
            </w:pPr>
            <w:r w:rsidRPr="0032190F">
              <w:rPr>
                <w:sz w:val="20"/>
                <w:lang w:val="fr-FR"/>
              </w:rPr>
              <w:t>introduction de petit bois autour des piliers (en bois ?) et allumage qui fit éclater la pierre</w:t>
            </w:r>
          </w:p>
        </w:tc>
      </w:tr>
      <w:tr w:rsidR="003D234A" w14:paraId="7DBF5228" w14:textId="77777777" w:rsidTr="003E4667">
        <w:trPr>
          <w:jc w:val="center"/>
        </w:trPr>
        <w:tc>
          <w:tcPr>
            <w:tcW w:w="1650" w:type="dxa"/>
            <w:shd w:val="clear" w:color="auto" w:fill="auto"/>
            <w:vAlign w:val="center"/>
          </w:tcPr>
          <w:p w14:paraId="58873217" w14:textId="77777777" w:rsidR="003D234A" w:rsidRDefault="003D234A" w:rsidP="00242C0F">
            <w:pPr>
              <w:jc w:val="center"/>
            </w:pPr>
            <w:r>
              <w:t>2865 - 2472</w:t>
            </w:r>
          </w:p>
        </w:tc>
        <w:tc>
          <w:tcPr>
            <w:tcW w:w="4871" w:type="dxa"/>
            <w:shd w:val="clear" w:color="auto" w:fill="auto"/>
          </w:tcPr>
          <w:p w14:paraId="5599863A" w14:textId="77777777" w:rsidR="003D234A" w:rsidRPr="003E4667" w:rsidRDefault="003D234A" w:rsidP="00242C0F">
            <w:pPr>
              <w:jc w:val="both"/>
              <w:rPr>
                <w:sz w:val="20"/>
              </w:rPr>
            </w:pPr>
            <w:r w:rsidRPr="003E4667">
              <w:rPr>
                <w:sz w:val="20"/>
              </w:rPr>
              <w:t>on dénombre quelques 200 individus</w:t>
            </w:r>
          </w:p>
        </w:tc>
      </w:tr>
      <w:tr w:rsidR="003D234A" w:rsidRPr="006A329A" w14:paraId="5AE2D45A" w14:textId="77777777" w:rsidTr="003E4667">
        <w:trPr>
          <w:jc w:val="center"/>
        </w:trPr>
        <w:tc>
          <w:tcPr>
            <w:tcW w:w="1650" w:type="dxa"/>
            <w:shd w:val="clear" w:color="auto" w:fill="auto"/>
            <w:vAlign w:val="center"/>
          </w:tcPr>
          <w:p w14:paraId="2FBFC8BC" w14:textId="77777777" w:rsidR="003D234A" w:rsidRDefault="003D234A" w:rsidP="00242C0F">
            <w:pPr>
              <w:jc w:val="center"/>
            </w:pPr>
            <w:r>
              <w:t>3499 - 2929</w:t>
            </w:r>
          </w:p>
        </w:tc>
        <w:tc>
          <w:tcPr>
            <w:tcW w:w="4871" w:type="dxa"/>
            <w:shd w:val="clear" w:color="auto" w:fill="auto"/>
          </w:tcPr>
          <w:p w14:paraId="6B84A60B" w14:textId="77777777" w:rsidR="003D234A" w:rsidRPr="0032190F" w:rsidRDefault="003D234A" w:rsidP="00242C0F">
            <w:pPr>
              <w:jc w:val="both"/>
              <w:rPr>
                <w:sz w:val="20"/>
                <w:lang w:val="fr-FR"/>
              </w:rPr>
            </w:pPr>
            <w:r w:rsidRPr="0032190F">
              <w:rPr>
                <w:sz w:val="20"/>
                <w:lang w:val="fr-FR"/>
              </w:rPr>
              <w:t>quelques restes sporadiques seulement des squelettes probablement retirés pour l’instalation des défunts de la seconde période</w:t>
            </w:r>
          </w:p>
        </w:tc>
      </w:tr>
    </w:tbl>
    <w:p w14:paraId="4AF97150" w14:textId="77777777" w:rsidR="00CE5A2C" w:rsidRPr="0032190F" w:rsidRDefault="00CE5A2C" w:rsidP="00242C0F">
      <w:pPr>
        <w:jc w:val="both"/>
        <w:rPr>
          <w:lang w:val="fr-FR"/>
        </w:rPr>
      </w:pPr>
      <w:r w:rsidRPr="0032190F">
        <w:rPr>
          <w:lang w:val="fr-FR"/>
        </w:rPr>
        <w:t>(BIB 400 p. 83,84)</w:t>
      </w:r>
    </w:p>
    <w:p w14:paraId="5E7CE420" w14:textId="77777777" w:rsidR="00CE5A2C" w:rsidRPr="0032190F" w:rsidRDefault="00CE5A2C" w:rsidP="00242C0F">
      <w:pPr>
        <w:jc w:val="both"/>
        <w:rPr>
          <w:lang w:val="fr-FR"/>
        </w:rPr>
      </w:pPr>
    </w:p>
    <w:p w14:paraId="78488633" w14:textId="77777777" w:rsidR="00CE5A2C" w:rsidRPr="0032190F" w:rsidRDefault="00CE5A2C" w:rsidP="00242C0F">
      <w:pPr>
        <w:jc w:val="both"/>
        <w:rPr>
          <w:lang w:val="fr-FR"/>
        </w:rPr>
      </w:pPr>
      <w:r w:rsidRPr="0032190F">
        <w:rPr>
          <w:lang w:val="fr-FR"/>
        </w:rPr>
        <w:t>Pour les individus de la couche III on dénombre 93% d’adultes et 7% d’enfants ou d’adolescents ce qui montre un déficit de seconde catégorie (anthropologie) (BIB 400 p. 83,84)</w:t>
      </w:r>
    </w:p>
    <w:p w14:paraId="115145EC" w14:textId="77777777" w:rsidR="00851C87" w:rsidRPr="0032190F" w:rsidRDefault="00851C87" w:rsidP="00242C0F">
      <w:pPr>
        <w:jc w:val="both"/>
        <w:rPr>
          <w:lang w:val="fr-FR"/>
        </w:rPr>
      </w:pPr>
    </w:p>
    <w:p w14:paraId="75F417B8" w14:textId="77777777" w:rsidR="00851C87" w:rsidRPr="0032190F" w:rsidRDefault="00851C87" w:rsidP="00242C0F">
      <w:pPr>
        <w:jc w:val="both"/>
        <w:rPr>
          <w:lang w:val="fr-FR"/>
        </w:rPr>
      </w:pPr>
      <w:r w:rsidRPr="0032190F">
        <w:rPr>
          <w:lang w:val="fr-FR"/>
        </w:rPr>
        <w:t>DEVILLE-LES-</w:t>
      </w:r>
      <w:r w:rsidR="00595CA2" w:rsidRPr="0032190F">
        <w:rPr>
          <w:lang w:val="fr-FR"/>
        </w:rPr>
        <w:t>ROUEN</w:t>
      </w:r>
    </w:p>
    <w:p w14:paraId="303ED565" w14:textId="77777777" w:rsidR="00595CA2" w:rsidRPr="0032190F" w:rsidRDefault="00595CA2" w:rsidP="00242C0F">
      <w:pPr>
        <w:jc w:val="both"/>
        <w:rPr>
          <w:lang w:val="fr-FR"/>
        </w:rPr>
      </w:pPr>
    </w:p>
    <w:p w14:paraId="758D5EBA" w14:textId="77777777" w:rsidR="00595CA2" w:rsidRPr="0032190F" w:rsidRDefault="00595CA2" w:rsidP="00242C0F">
      <w:pPr>
        <w:jc w:val="both"/>
        <w:rPr>
          <w:lang w:val="fr-FR"/>
        </w:rPr>
      </w:pPr>
      <w:r w:rsidRPr="0032190F">
        <w:rPr>
          <w:lang w:val="fr-FR"/>
        </w:rPr>
        <w:t>Le dépôt de Deville-lès-Rouen contenait des bracelets du type de Balingen, un sphéoïde en brozne laminé et une épée du type de M</w:t>
      </w:r>
      <w:r w:rsidR="009C42DF">
        <w:rPr>
          <w:lang w:val="fr-FR"/>
        </w:rPr>
        <w:t>o</w:t>
      </w:r>
      <w:r w:rsidRPr="0032190F">
        <w:rPr>
          <w:lang w:val="fr-FR"/>
        </w:rPr>
        <w:t>ringen (BIB 2212 p. 443)</w:t>
      </w:r>
    </w:p>
    <w:p w14:paraId="4B77FA02" w14:textId="77777777" w:rsidR="00C432B4" w:rsidRPr="0032190F" w:rsidRDefault="00C432B4" w:rsidP="00242C0F">
      <w:pPr>
        <w:jc w:val="both"/>
        <w:rPr>
          <w:lang w:val="fr-FR"/>
        </w:rPr>
      </w:pPr>
    </w:p>
    <w:p w14:paraId="54BF030E" w14:textId="77777777" w:rsidR="00C432B4" w:rsidRPr="0032190F" w:rsidRDefault="00C432B4" w:rsidP="00426FF9">
      <w:pPr>
        <w:pStyle w:val="Heading1"/>
      </w:pPr>
      <w:bookmarkStart w:id="3490" w:name="Sit_Chindrieux"/>
      <w:r w:rsidRPr="0032190F">
        <w:t>CHINDRIEUX</w:t>
      </w:r>
    </w:p>
    <w:bookmarkEnd w:id="3490"/>
    <w:p w14:paraId="3EE5123E" w14:textId="77777777" w:rsidR="00C432B4" w:rsidRPr="0032190F" w:rsidRDefault="00C432B4" w:rsidP="00242C0F">
      <w:pPr>
        <w:jc w:val="both"/>
        <w:rPr>
          <w:lang w:val="fr-FR"/>
        </w:rPr>
      </w:pPr>
    </w:p>
    <w:p w14:paraId="74F9AC69" w14:textId="77777777" w:rsidR="00C432B4" w:rsidRPr="0032190F" w:rsidRDefault="00C432B4" w:rsidP="00242C0F">
      <w:pPr>
        <w:jc w:val="both"/>
        <w:rPr>
          <w:lang w:val="fr-FR"/>
        </w:rPr>
      </w:pPr>
      <w:r w:rsidRPr="0032190F">
        <w:rPr>
          <w:lang w:val="fr-FR"/>
        </w:rPr>
        <w:t>Le site de Chindrieux (Savoie) a livré un élément de céramique décoré d’un registre de signes (croix, H couché, etc.) stylisés (BIB 400 p. 83,84)</w:t>
      </w:r>
    </w:p>
    <w:p w14:paraId="29583AD2" w14:textId="77777777" w:rsidR="00D346A7" w:rsidRPr="0032190F" w:rsidRDefault="00D346A7" w:rsidP="00242C0F">
      <w:pPr>
        <w:jc w:val="both"/>
        <w:rPr>
          <w:lang w:val="fr-FR"/>
        </w:rPr>
      </w:pPr>
    </w:p>
    <w:p w14:paraId="38D55BBD" w14:textId="24E22ECB" w:rsidR="00C432B4" w:rsidRPr="0032190F" w:rsidRDefault="00C432B4" w:rsidP="00242C0F">
      <w:pPr>
        <w:jc w:val="both"/>
        <w:rPr>
          <w:lang w:val="fr-FR"/>
        </w:rPr>
      </w:pPr>
      <w:r w:rsidRPr="0032190F">
        <w:rPr>
          <w:lang w:val="fr-FR"/>
        </w:rPr>
        <w:t xml:space="preserve">v. </w:t>
      </w:r>
      <w:hyperlink r:id="rId8162" w:anchor="Cul_Mailhac" w:history="1">
        <w:r w:rsidRPr="0032190F">
          <w:rPr>
            <w:rStyle w:val="Hyperlink"/>
            <w:lang w:val="fr-FR"/>
          </w:rPr>
          <w:t>mailhacien</w:t>
        </w:r>
      </w:hyperlink>
      <w:r w:rsidRPr="0032190F">
        <w:rPr>
          <w:lang w:val="fr-FR"/>
        </w:rPr>
        <w:t xml:space="preserve"> (SS BIB)</w:t>
      </w:r>
    </w:p>
    <w:p w14:paraId="6C2D2624" w14:textId="77777777" w:rsidR="00C432B4" w:rsidRPr="0032190F" w:rsidRDefault="00C432B4" w:rsidP="00242C0F">
      <w:pPr>
        <w:jc w:val="both"/>
        <w:rPr>
          <w:lang w:val="fr-FR"/>
        </w:rPr>
      </w:pPr>
    </w:p>
    <w:p w14:paraId="1B1D3408" w14:textId="77777777" w:rsidR="00D346A7" w:rsidRPr="0032190F" w:rsidRDefault="00D346A7" w:rsidP="00426FF9">
      <w:pPr>
        <w:pStyle w:val="Heading1"/>
      </w:pPr>
      <w:bookmarkStart w:id="3491" w:name="Sit_Bourget"/>
      <w:r w:rsidRPr="0032190F">
        <w:t>BOURGET (LAC DU)</w:t>
      </w:r>
    </w:p>
    <w:bookmarkEnd w:id="3491"/>
    <w:p w14:paraId="4A61E19C" w14:textId="77777777" w:rsidR="00D346A7" w:rsidRPr="0032190F" w:rsidRDefault="00D346A7" w:rsidP="00242C0F">
      <w:pPr>
        <w:jc w:val="both"/>
        <w:rPr>
          <w:lang w:val="fr-FR"/>
        </w:rPr>
      </w:pPr>
    </w:p>
    <w:p w14:paraId="2818FB2F" w14:textId="2250A605" w:rsidR="00D346A7" w:rsidRDefault="00D346A7" w:rsidP="00242C0F">
      <w:pPr>
        <w:jc w:val="both"/>
      </w:pPr>
      <w:r w:rsidRPr="0032190F">
        <w:rPr>
          <w:lang w:val="fr-FR"/>
        </w:rPr>
        <w:t>Le lac du Bourget</w:t>
      </w:r>
      <w:r w:rsidR="009071B9" w:rsidRPr="0032190F">
        <w:rPr>
          <w:lang w:val="fr-FR"/>
        </w:rPr>
        <w:t xml:space="preserve"> </w:t>
      </w:r>
      <w:r w:rsidR="00833731" w:rsidRPr="0032190F">
        <w:rPr>
          <w:lang w:val="fr-FR"/>
        </w:rPr>
        <w:t xml:space="preserve">(Savoie) </w:t>
      </w:r>
      <w:r w:rsidR="00F73C7F" w:rsidRPr="0032190F">
        <w:rPr>
          <w:lang w:val="fr-FR"/>
        </w:rPr>
        <w:t>est situé à un empl</w:t>
      </w:r>
      <w:r w:rsidR="00E21AFA" w:rsidRPr="0032190F">
        <w:rPr>
          <w:lang w:val="fr-FR"/>
        </w:rPr>
        <w:t>a</w:t>
      </w:r>
      <w:r w:rsidR="00F73C7F" w:rsidRPr="0032190F">
        <w:rPr>
          <w:lang w:val="fr-FR"/>
        </w:rPr>
        <w:t>cement privilégié, au débouché des vallées alpines (sur une voie de passage vers l’Italie du Nord) et à proximité du Rhône. Le lac</w:t>
      </w:r>
      <w:r w:rsidRPr="0032190F">
        <w:rPr>
          <w:lang w:val="fr-FR"/>
        </w:rPr>
        <w:t xml:space="preserve"> a connu une forte implantation au cours du </w:t>
      </w:r>
      <w:hyperlink r:id="rId8163" w:anchor="Cul_Bronze_final" w:history="1">
        <w:r w:rsidRPr="0032190F">
          <w:rPr>
            <w:rStyle w:val="Hyperlink"/>
            <w:lang w:val="fr-FR"/>
          </w:rPr>
          <w:t>Bronze final</w:t>
        </w:r>
      </w:hyperlink>
      <w:r w:rsidRPr="0032190F">
        <w:rPr>
          <w:lang w:val="fr-FR"/>
        </w:rPr>
        <w:t xml:space="preserve"> (SS BIB). </w:t>
      </w:r>
      <w:r>
        <w:t>Plusieurs stations littorales [palafittiques] ont été identifiées:</w:t>
      </w:r>
    </w:p>
    <w:p w14:paraId="616907EC" w14:textId="77777777" w:rsidR="00D346A7" w:rsidRDefault="00D346A7" w:rsidP="00242C0F">
      <w:pPr>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09"/>
      </w:tblGrid>
      <w:tr w:rsidR="00D346A7" w:rsidRPr="003C7254" w14:paraId="669CC318" w14:textId="77777777" w:rsidTr="003C7254">
        <w:trPr>
          <w:jc w:val="center"/>
        </w:trPr>
        <w:tc>
          <w:tcPr>
            <w:tcW w:w="2109" w:type="dxa"/>
            <w:shd w:val="clear" w:color="auto" w:fill="auto"/>
          </w:tcPr>
          <w:p w14:paraId="1561DE60" w14:textId="77777777" w:rsidR="00D346A7" w:rsidRPr="007612A0" w:rsidRDefault="00D346A7" w:rsidP="00242C0F">
            <w:pPr>
              <w:jc w:val="center"/>
            </w:pPr>
            <w:r w:rsidRPr="007612A0">
              <w:t>stations</w:t>
            </w:r>
          </w:p>
        </w:tc>
      </w:tr>
      <w:tr w:rsidR="00D346A7" w14:paraId="2BDA1BB3" w14:textId="77777777" w:rsidTr="003C7254">
        <w:trPr>
          <w:jc w:val="center"/>
        </w:trPr>
        <w:tc>
          <w:tcPr>
            <w:tcW w:w="2109" w:type="dxa"/>
            <w:shd w:val="clear" w:color="auto" w:fill="auto"/>
          </w:tcPr>
          <w:p w14:paraId="26F54EBB" w14:textId="67894E94" w:rsidR="00D346A7" w:rsidRDefault="00000000" w:rsidP="00242C0F">
            <w:pPr>
              <w:jc w:val="both"/>
            </w:pPr>
            <w:hyperlink r:id="rId8164" w:anchor="Sit_Gresine" w:history="1">
              <w:r w:rsidR="00D346A7" w:rsidRPr="00D346A7">
                <w:rPr>
                  <w:rStyle w:val="Hyperlink"/>
                </w:rPr>
                <w:t>Grésine</w:t>
              </w:r>
            </w:hyperlink>
          </w:p>
        </w:tc>
      </w:tr>
      <w:tr w:rsidR="00D346A7" w14:paraId="72DE0162" w14:textId="77777777" w:rsidTr="003C7254">
        <w:trPr>
          <w:jc w:val="center"/>
        </w:trPr>
        <w:tc>
          <w:tcPr>
            <w:tcW w:w="2109" w:type="dxa"/>
            <w:shd w:val="clear" w:color="auto" w:fill="auto"/>
          </w:tcPr>
          <w:p w14:paraId="69656B9B" w14:textId="359BD008" w:rsidR="00D346A7" w:rsidRDefault="00000000" w:rsidP="00242C0F">
            <w:pPr>
              <w:jc w:val="both"/>
            </w:pPr>
            <w:hyperlink r:id="rId8165" w:anchor="Sit_Conjux" w:history="1">
              <w:r w:rsidR="00D346A7" w:rsidRPr="00D346A7">
                <w:rPr>
                  <w:rStyle w:val="Hyperlink"/>
                </w:rPr>
                <w:t>Conjux</w:t>
              </w:r>
            </w:hyperlink>
          </w:p>
        </w:tc>
      </w:tr>
      <w:tr w:rsidR="00D346A7" w14:paraId="62381AEF" w14:textId="77777777" w:rsidTr="003C7254">
        <w:trPr>
          <w:jc w:val="center"/>
        </w:trPr>
        <w:tc>
          <w:tcPr>
            <w:tcW w:w="2109" w:type="dxa"/>
            <w:shd w:val="clear" w:color="auto" w:fill="auto"/>
          </w:tcPr>
          <w:p w14:paraId="49E7F1E8" w14:textId="57B10D13" w:rsidR="00D346A7" w:rsidRDefault="00000000" w:rsidP="00242C0F">
            <w:pPr>
              <w:jc w:val="both"/>
            </w:pPr>
            <w:hyperlink r:id="rId8166" w:anchor="Sit_Chatillon" w:history="1">
              <w:r w:rsidR="00D346A7" w:rsidRPr="00D346A7">
                <w:rPr>
                  <w:rStyle w:val="Hyperlink"/>
                </w:rPr>
                <w:t>Châtillon</w:t>
              </w:r>
            </w:hyperlink>
          </w:p>
        </w:tc>
      </w:tr>
      <w:tr w:rsidR="00D346A7" w14:paraId="277BF2D5" w14:textId="77777777" w:rsidTr="003C7254">
        <w:trPr>
          <w:jc w:val="center"/>
        </w:trPr>
        <w:tc>
          <w:tcPr>
            <w:tcW w:w="2109" w:type="dxa"/>
            <w:shd w:val="clear" w:color="auto" w:fill="auto"/>
          </w:tcPr>
          <w:p w14:paraId="1D6E31DF" w14:textId="0258CD2D" w:rsidR="00D346A7" w:rsidRDefault="00000000" w:rsidP="00242C0F">
            <w:pPr>
              <w:jc w:val="both"/>
            </w:pPr>
            <w:hyperlink r:id="rId8167" w:anchor="Sit_Memars" w:history="1">
              <w:r w:rsidR="00D346A7" w:rsidRPr="00D346A7">
                <w:rPr>
                  <w:rStyle w:val="Hyperlink"/>
                </w:rPr>
                <w:t>Mémars</w:t>
              </w:r>
            </w:hyperlink>
          </w:p>
        </w:tc>
      </w:tr>
      <w:tr w:rsidR="00D346A7" w14:paraId="2D33444E" w14:textId="77777777" w:rsidTr="003C7254">
        <w:trPr>
          <w:jc w:val="center"/>
        </w:trPr>
        <w:tc>
          <w:tcPr>
            <w:tcW w:w="2109" w:type="dxa"/>
            <w:shd w:val="clear" w:color="auto" w:fill="auto"/>
          </w:tcPr>
          <w:p w14:paraId="591F9F68" w14:textId="518F5BC5" w:rsidR="00D346A7" w:rsidRDefault="00000000" w:rsidP="00242C0F">
            <w:pPr>
              <w:jc w:val="both"/>
            </w:pPr>
            <w:hyperlink r:id="rId8168" w:anchor="Sit_Saut_Pucelle" w:history="1">
              <w:r w:rsidR="00D346A7" w:rsidRPr="00D346A7">
                <w:rPr>
                  <w:rStyle w:val="Hyperlink"/>
                </w:rPr>
                <w:t>Saut-de-la-Pucelle</w:t>
              </w:r>
            </w:hyperlink>
          </w:p>
        </w:tc>
      </w:tr>
      <w:tr w:rsidR="00D346A7" w14:paraId="27F14CE9" w14:textId="77777777" w:rsidTr="003C7254">
        <w:trPr>
          <w:jc w:val="center"/>
        </w:trPr>
        <w:tc>
          <w:tcPr>
            <w:tcW w:w="2109" w:type="dxa"/>
            <w:shd w:val="clear" w:color="auto" w:fill="auto"/>
          </w:tcPr>
          <w:p w14:paraId="22D030EA" w14:textId="3CEA94C7" w:rsidR="00D346A7" w:rsidRDefault="00000000" w:rsidP="00242C0F">
            <w:pPr>
              <w:jc w:val="both"/>
            </w:pPr>
            <w:hyperlink r:id="rId8169" w:anchor="Sit_Fiollets" w:history="1">
              <w:r w:rsidR="00D346A7" w:rsidRPr="00D346A7">
                <w:rPr>
                  <w:rStyle w:val="Hyperlink"/>
                </w:rPr>
                <w:t>Fiollets</w:t>
              </w:r>
            </w:hyperlink>
          </w:p>
        </w:tc>
      </w:tr>
    </w:tbl>
    <w:p w14:paraId="6F20608E" w14:textId="77777777" w:rsidR="00D346A7" w:rsidRDefault="00D346A7" w:rsidP="00242C0F">
      <w:pPr>
        <w:jc w:val="both"/>
      </w:pPr>
      <w:r>
        <w:t>(BIB 1854 p. 339)</w:t>
      </w:r>
    </w:p>
    <w:p w14:paraId="48252697" w14:textId="77777777" w:rsidR="00D346A7" w:rsidRDefault="00D346A7" w:rsidP="00242C0F">
      <w:pPr>
        <w:jc w:val="both"/>
      </w:pPr>
    </w:p>
    <w:p w14:paraId="54464433" w14:textId="77777777" w:rsidR="00C432B4" w:rsidRPr="0032190F" w:rsidRDefault="00C432B4" w:rsidP="00242C0F">
      <w:pPr>
        <w:jc w:val="both"/>
        <w:rPr>
          <w:lang w:val="fr-FR"/>
        </w:rPr>
      </w:pPr>
      <w:r w:rsidRPr="0032190F">
        <w:rPr>
          <w:lang w:val="fr-FR"/>
        </w:rPr>
        <w:t>Il existe par ailleurs plusieurs vestiges qui sont rattachés, faute de mieux, au lac du Bourget sans plus de précision (SS BIB).</w:t>
      </w:r>
    </w:p>
    <w:p w14:paraId="26B32E19" w14:textId="77777777" w:rsidR="00C432B4" w:rsidRPr="0032190F" w:rsidRDefault="00C432B4" w:rsidP="00242C0F">
      <w:pPr>
        <w:jc w:val="both"/>
        <w:rPr>
          <w:lang w:val="fr-FR"/>
        </w:rPr>
      </w:pPr>
    </w:p>
    <w:p w14:paraId="42FC3931" w14:textId="77777777" w:rsidR="00D346A7" w:rsidRPr="0032190F" w:rsidRDefault="00D346A7" w:rsidP="00242C0F">
      <w:pPr>
        <w:jc w:val="both"/>
        <w:rPr>
          <w:lang w:val="fr-FR"/>
        </w:rPr>
      </w:pPr>
      <w:r w:rsidRPr="0032190F">
        <w:rPr>
          <w:lang w:val="fr-FR"/>
        </w:rPr>
        <w:t>Ces stations ont livré une très importante documentation matérielle (quelque 3000 objets en bronze, 3500 vases) pour le Bronze final (mobiliers céramiques, métalliques) (BIB 1854 p. 338, 340). Parmi ces objets, les objets de parure (épingles, bracelets, agraphes de ceinture, etc.) particulièrement nombreuses :</w:t>
      </w:r>
    </w:p>
    <w:p w14:paraId="612AEAE9" w14:textId="77777777" w:rsidR="00D346A7" w:rsidRPr="0032190F" w:rsidRDefault="00D346A7"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03"/>
        <w:gridCol w:w="5455"/>
        <w:gridCol w:w="706"/>
      </w:tblGrid>
      <w:tr w:rsidR="00D346A7" w14:paraId="37768A9F" w14:textId="77777777" w:rsidTr="00873143">
        <w:trPr>
          <w:jc w:val="center"/>
        </w:trPr>
        <w:tc>
          <w:tcPr>
            <w:tcW w:w="3203" w:type="dxa"/>
            <w:shd w:val="clear" w:color="auto" w:fill="auto"/>
            <w:vAlign w:val="center"/>
          </w:tcPr>
          <w:p w14:paraId="4682CBE1" w14:textId="77777777" w:rsidR="00D346A7" w:rsidRDefault="00D346A7" w:rsidP="00873143">
            <w:pPr>
              <w:jc w:val="center"/>
            </w:pPr>
            <w:r>
              <w:t>objet en bronze</w:t>
            </w:r>
          </w:p>
        </w:tc>
        <w:tc>
          <w:tcPr>
            <w:tcW w:w="5455" w:type="dxa"/>
            <w:shd w:val="clear" w:color="auto" w:fill="auto"/>
          </w:tcPr>
          <w:p w14:paraId="22D44B69" w14:textId="77777777" w:rsidR="00D346A7" w:rsidRDefault="00D346A7" w:rsidP="00242C0F">
            <w:pPr>
              <w:jc w:val="both"/>
            </w:pPr>
          </w:p>
        </w:tc>
        <w:tc>
          <w:tcPr>
            <w:tcW w:w="706" w:type="dxa"/>
            <w:shd w:val="clear" w:color="auto" w:fill="auto"/>
          </w:tcPr>
          <w:p w14:paraId="455DB85C" w14:textId="77777777" w:rsidR="00D346A7" w:rsidRDefault="00D346A7" w:rsidP="00242C0F">
            <w:pPr>
              <w:jc w:val="both"/>
            </w:pPr>
            <w:r>
              <w:t>nb</w:t>
            </w:r>
          </w:p>
        </w:tc>
      </w:tr>
      <w:tr w:rsidR="00D346A7" w14:paraId="34535C1E" w14:textId="77777777" w:rsidTr="00873143">
        <w:trPr>
          <w:jc w:val="center"/>
        </w:trPr>
        <w:tc>
          <w:tcPr>
            <w:tcW w:w="3203" w:type="dxa"/>
            <w:shd w:val="clear" w:color="auto" w:fill="auto"/>
            <w:vAlign w:val="center"/>
          </w:tcPr>
          <w:p w14:paraId="59B0D080" w14:textId="77777777" w:rsidR="00D346A7" w:rsidRPr="0032190F" w:rsidRDefault="00D346A7" w:rsidP="00873143">
            <w:pPr>
              <w:jc w:val="center"/>
              <w:rPr>
                <w:lang w:val="fr-FR"/>
              </w:rPr>
            </w:pPr>
            <w:r w:rsidRPr="0032190F">
              <w:rPr>
                <w:lang w:val="fr-FR"/>
              </w:rPr>
              <w:t>épingles du sous-type du Saut</w:t>
            </w:r>
          </w:p>
        </w:tc>
        <w:tc>
          <w:tcPr>
            <w:tcW w:w="5455" w:type="dxa"/>
            <w:shd w:val="clear" w:color="auto" w:fill="auto"/>
          </w:tcPr>
          <w:p w14:paraId="6F3B9710" w14:textId="77777777" w:rsidR="00D346A7" w:rsidRDefault="00D346A7" w:rsidP="00242C0F">
            <w:pPr>
              <w:jc w:val="both"/>
            </w:pPr>
            <w:r>
              <w:t>petite tête sphérique incisée</w:t>
            </w:r>
          </w:p>
        </w:tc>
        <w:tc>
          <w:tcPr>
            <w:tcW w:w="706" w:type="dxa"/>
            <w:shd w:val="clear" w:color="auto" w:fill="auto"/>
          </w:tcPr>
          <w:p w14:paraId="5C1F3579" w14:textId="77777777" w:rsidR="00D346A7" w:rsidRDefault="00D346A7" w:rsidP="00242C0F">
            <w:pPr>
              <w:jc w:val="both"/>
            </w:pPr>
            <w:r>
              <w:t>50</w:t>
            </w:r>
          </w:p>
        </w:tc>
      </w:tr>
      <w:tr w:rsidR="00D346A7" w14:paraId="47E18D5B" w14:textId="77777777" w:rsidTr="00873143">
        <w:trPr>
          <w:jc w:val="center"/>
        </w:trPr>
        <w:tc>
          <w:tcPr>
            <w:tcW w:w="3203" w:type="dxa"/>
            <w:shd w:val="clear" w:color="auto" w:fill="auto"/>
            <w:vAlign w:val="center"/>
          </w:tcPr>
          <w:p w14:paraId="7D01B9B8" w14:textId="77777777" w:rsidR="00D346A7" w:rsidRDefault="00D346A7" w:rsidP="00873143">
            <w:pPr>
              <w:jc w:val="center"/>
            </w:pPr>
            <w:r>
              <w:t>épingles à tête vasiforme</w:t>
            </w:r>
          </w:p>
        </w:tc>
        <w:tc>
          <w:tcPr>
            <w:tcW w:w="5455" w:type="dxa"/>
            <w:shd w:val="clear" w:color="auto" w:fill="auto"/>
          </w:tcPr>
          <w:p w14:paraId="463ECB58" w14:textId="77777777" w:rsidR="00D346A7" w:rsidRDefault="00D346A7" w:rsidP="00242C0F">
            <w:pPr>
              <w:jc w:val="both"/>
            </w:pPr>
          </w:p>
        </w:tc>
        <w:tc>
          <w:tcPr>
            <w:tcW w:w="706" w:type="dxa"/>
            <w:shd w:val="clear" w:color="auto" w:fill="auto"/>
          </w:tcPr>
          <w:p w14:paraId="720BC06A" w14:textId="77777777" w:rsidR="00D346A7" w:rsidRDefault="00D346A7" w:rsidP="00242C0F">
            <w:pPr>
              <w:jc w:val="both"/>
            </w:pPr>
            <w:r>
              <w:t>250</w:t>
            </w:r>
          </w:p>
        </w:tc>
      </w:tr>
      <w:tr w:rsidR="00D346A7" w14:paraId="7F4A3B86" w14:textId="77777777" w:rsidTr="00873143">
        <w:trPr>
          <w:jc w:val="center"/>
        </w:trPr>
        <w:tc>
          <w:tcPr>
            <w:tcW w:w="3203" w:type="dxa"/>
            <w:shd w:val="clear" w:color="auto" w:fill="auto"/>
            <w:vAlign w:val="center"/>
          </w:tcPr>
          <w:p w14:paraId="32F8B6CC" w14:textId="77777777" w:rsidR="00D346A7" w:rsidRDefault="00D346A7" w:rsidP="00873143">
            <w:pPr>
              <w:jc w:val="center"/>
            </w:pPr>
            <w:r>
              <w:t>bracelets</w:t>
            </w:r>
          </w:p>
        </w:tc>
        <w:tc>
          <w:tcPr>
            <w:tcW w:w="5455" w:type="dxa"/>
            <w:shd w:val="clear" w:color="auto" w:fill="auto"/>
          </w:tcPr>
          <w:p w14:paraId="0A8988AE" w14:textId="17B84DCB" w:rsidR="00D346A7" w:rsidRPr="0032190F" w:rsidRDefault="00000000" w:rsidP="00242C0F">
            <w:pPr>
              <w:jc w:val="both"/>
              <w:rPr>
                <w:lang w:val="fr-FR"/>
              </w:rPr>
            </w:pPr>
            <w:hyperlink r:id="rId8170" w:anchor="Cul_Proto_Art_TAC_T_g_croix_st_andre" w:history="1">
              <w:r w:rsidR="00B64961" w:rsidRPr="0032190F">
                <w:rPr>
                  <w:rStyle w:val="Hyperlink"/>
                  <w:lang w:val="fr-FR"/>
                </w:rPr>
                <w:t>croix de Saint-André</w:t>
              </w:r>
            </w:hyperlink>
            <w:r w:rsidR="00D346A7" w:rsidRPr="0032190F">
              <w:rPr>
                <w:lang w:val="fr-FR"/>
              </w:rPr>
              <w:t xml:space="preserve">, </w:t>
            </w:r>
            <w:hyperlink r:id="rId8171" w:anchor="Cul_Proto_Art_TAC_T_g_chevrons" w:history="1">
              <w:r w:rsidR="00B64961" w:rsidRPr="0032190F">
                <w:rPr>
                  <w:rStyle w:val="Hyperlink"/>
                  <w:lang w:val="fr-FR" w:eastAsia="en-GB"/>
                </w:rPr>
                <w:t>chevrons</w:t>
              </w:r>
            </w:hyperlink>
            <w:r w:rsidR="00D346A7" w:rsidRPr="0032190F">
              <w:rPr>
                <w:lang w:val="fr-FR"/>
              </w:rPr>
              <w:t>, lignes de séparations</w:t>
            </w:r>
          </w:p>
        </w:tc>
        <w:tc>
          <w:tcPr>
            <w:tcW w:w="706" w:type="dxa"/>
            <w:shd w:val="clear" w:color="auto" w:fill="auto"/>
          </w:tcPr>
          <w:p w14:paraId="594D2326" w14:textId="77777777" w:rsidR="00D346A7" w:rsidRDefault="00D346A7" w:rsidP="00242C0F">
            <w:pPr>
              <w:jc w:val="both"/>
            </w:pPr>
            <w:r>
              <w:t>~100</w:t>
            </w:r>
          </w:p>
        </w:tc>
      </w:tr>
    </w:tbl>
    <w:p w14:paraId="5DDA71E6" w14:textId="77777777" w:rsidR="00D346A7" w:rsidRDefault="00D346A7" w:rsidP="00242C0F">
      <w:pPr>
        <w:jc w:val="both"/>
      </w:pPr>
      <w:r>
        <w:t>(BIB 1854 p. 338)</w:t>
      </w:r>
    </w:p>
    <w:p w14:paraId="205065E4" w14:textId="77777777" w:rsidR="00D346A7" w:rsidRDefault="00D346A7" w:rsidP="00242C0F">
      <w:pPr>
        <w:jc w:val="both"/>
      </w:pPr>
    </w:p>
    <w:p w14:paraId="47618D6E" w14:textId="77777777" w:rsidR="000B7661" w:rsidRPr="0032190F" w:rsidRDefault="000B7661" w:rsidP="00242C0F">
      <w:pPr>
        <w:jc w:val="both"/>
        <w:rPr>
          <w:lang w:val="fr-FR"/>
        </w:rPr>
      </w:pPr>
      <w:r w:rsidRPr="0032190F">
        <w:rPr>
          <w:lang w:val="fr-FR"/>
        </w:rPr>
        <w:t>La production métallique est proche de celle des stations suisses (Auvernier, etc.).</w:t>
      </w:r>
    </w:p>
    <w:p w14:paraId="047B983F" w14:textId="77777777" w:rsidR="00AF0006" w:rsidRPr="0032190F" w:rsidRDefault="00AF0006" w:rsidP="00242C0F">
      <w:pPr>
        <w:jc w:val="both"/>
        <w:rPr>
          <w:lang w:val="fr-FR"/>
        </w:rPr>
      </w:pPr>
    </w:p>
    <w:p w14:paraId="148C4FDA" w14:textId="5DA4D7EC" w:rsidR="00AF0006" w:rsidRPr="0032190F" w:rsidRDefault="00851C87" w:rsidP="00851C87">
      <w:pPr>
        <w:jc w:val="both"/>
        <w:rPr>
          <w:lang w:val="fr-FR"/>
        </w:rPr>
      </w:pPr>
      <w:r w:rsidRPr="0032190F">
        <w:rPr>
          <w:lang w:val="fr-FR"/>
        </w:rPr>
        <w:t>F</w:t>
      </w:r>
      <w:r w:rsidR="00AF0006" w:rsidRPr="0032190F">
        <w:rPr>
          <w:lang w:val="fr-FR"/>
        </w:rPr>
        <w:t xml:space="preserve">igurines </w:t>
      </w:r>
      <w:hyperlink r:id="rId8172" w:anchor="Cul_Proto_Art_TAC_T_a" w:history="1">
        <w:r w:rsidR="00AF0006" w:rsidRPr="0032190F">
          <w:rPr>
            <w:rStyle w:val="Hyperlink"/>
            <w:lang w:val="fr-FR"/>
          </w:rPr>
          <w:t>anthropomorphes</w:t>
        </w:r>
      </w:hyperlink>
      <w:r w:rsidRPr="0032190F">
        <w:rPr>
          <w:lang w:val="fr-FR"/>
        </w:rPr>
        <w:t xml:space="preserve"> (BIB 2045 p. 22), notamment à </w:t>
      </w:r>
      <w:hyperlink r:id="rId8173" w:anchor="Sit_Gresine" w:history="1">
        <w:r w:rsidR="00123804" w:rsidRPr="0032190F">
          <w:rPr>
            <w:rStyle w:val="Hyperlink"/>
            <w:lang w:val="fr-FR"/>
          </w:rPr>
          <w:t>Grésine</w:t>
        </w:r>
      </w:hyperlink>
      <w:r w:rsidR="002B0EBB" w:rsidRPr="0032190F">
        <w:rPr>
          <w:lang w:val="fr-FR"/>
        </w:rPr>
        <w:t xml:space="preserve"> </w:t>
      </w:r>
      <w:r w:rsidRPr="0032190F">
        <w:rPr>
          <w:lang w:val="fr-FR"/>
        </w:rPr>
        <w:t>(BIB 2212 p. 442). Le Lac du Bourget a donné également quelques figurines représentant des animaux très stylisés, analogues à diverses figurines rencontrées dans les stations littorales des lacs suisses, par exemple l'oiseau</w:t>
      </w:r>
      <w:r w:rsidR="005B5267" w:rsidRPr="0032190F">
        <w:rPr>
          <w:lang w:val="fr-FR"/>
        </w:rPr>
        <w:t xml:space="preserve"> </w:t>
      </w:r>
      <w:r w:rsidRPr="0032190F">
        <w:rPr>
          <w:lang w:val="fr-FR"/>
        </w:rPr>
        <w:t>en terre cuite orné de lamelles d'étain du Lac de Bienne, ou les modelages d'oiseau et de porc de Corcelette (BIB 2212 p. 442)</w:t>
      </w:r>
    </w:p>
    <w:p w14:paraId="65E0230D" w14:textId="77777777" w:rsidR="002B0EBB" w:rsidRPr="0032190F" w:rsidRDefault="002B0EBB" w:rsidP="00242C0F">
      <w:pPr>
        <w:jc w:val="both"/>
        <w:rPr>
          <w:lang w:val="fr-FR"/>
        </w:rPr>
      </w:pPr>
    </w:p>
    <w:p w14:paraId="62ADA727" w14:textId="77777777" w:rsidR="00E2361A" w:rsidRPr="0032190F" w:rsidRDefault="00E2361A" w:rsidP="00E2361A">
      <w:pPr>
        <w:pStyle w:val="Heading2"/>
        <w:rPr>
          <w:lang w:eastAsia="en-GB"/>
        </w:rPr>
      </w:pPr>
      <w:r w:rsidRPr="0032190F">
        <w:rPr>
          <w:lang w:eastAsia="en-GB"/>
        </w:rPr>
        <w:t>Céramiques</w:t>
      </w:r>
    </w:p>
    <w:p w14:paraId="3AF25F8E" w14:textId="742FD2A3" w:rsidR="00E2361A" w:rsidRPr="0032190F" w:rsidRDefault="00000000" w:rsidP="00E2361A">
      <w:pPr>
        <w:rPr>
          <w:lang w:val="fr-FR"/>
        </w:rPr>
      </w:pPr>
      <w:hyperlink r:id="rId8174" w:anchor="Cul_Mailhac_Apparente" w:history="1">
        <w:r w:rsidR="00E2361A" w:rsidRPr="0032190F">
          <w:rPr>
            <w:rStyle w:val="Hyperlink"/>
            <w:lang w:val="fr-FR"/>
          </w:rPr>
          <w:t>décor apparenté au Mailhacien</w:t>
        </w:r>
      </w:hyperlink>
    </w:p>
    <w:p w14:paraId="7F48A2FF" w14:textId="77777777" w:rsidR="00E2361A" w:rsidRPr="0032190F" w:rsidRDefault="00E2361A" w:rsidP="00242C0F">
      <w:pPr>
        <w:jc w:val="both"/>
        <w:rPr>
          <w:lang w:val="fr-FR" w:eastAsia="en-GB"/>
        </w:rPr>
      </w:pPr>
    </w:p>
    <w:p w14:paraId="20A21DBB" w14:textId="6BDBF87C" w:rsidR="003C1B18" w:rsidRPr="0032190F" w:rsidRDefault="003C1B18" w:rsidP="00242C0F">
      <w:pPr>
        <w:jc w:val="both"/>
        <w:rPr>
          <w:lang w:val="fr-FR" w:eastAsia="en-GB"/>
        </w:rPr>
      </w:pPr>
      <w:r w:rsidRPr="0032190F">
        <w:rPr>
          <w:lang w:val="fr-FR" w:eastAsia="en-GB"/>
        </w:rPr>
        <w:t xml:space="preserve">Pour I. Kerouanton, qui a travaillé sur les stations du Bourget, il existe 24 « motifs de base qui peuvent se combiner entre eux » : méplat ou degré, ligne, traits courts //, </w:t>
      </w:r>
      <w:hyperlink r:id="rId8175" w:anchor="Cul_Proto_Art_TAC_T_g_zigzag" w:history="1">
        <w:r w:rsidR="004A4E31" w:rsidRPr="0032190F">
          <w:rPr>
            <w:rStyle w:val="Hyperlink"/>
            <w:lang w:val="fr-FR"/>
          </w:rPr>
          <w:t>zigzags</w:t>
        </w:r>
      </w:hyperlink>
      <w:r w:rsidRPr="0032190F">
        <w:rPr>
          <w:lang w:val="fr-FR" w:eastAsia="en-GB"/>
        </w:rPr>
        <w:t xml:space="preserve">, </w:t>
      </w:r>
      <w:hyperlink r:id="rId8176" w:anchor="Cul_Proto_Art_TAC_T_g_meandre" w:history="1">
        <w:r w:rsidR="002372BC" w:rsidRPr="0032190F">
          <w:rPr>
            <w:rStyle w:val="Hyperlink"/>
            <w:lang w:val="fr-FR"/>
          </w:rPr>
          <w:t>méandres</w:t>
        </w:r>
      </w:hyperlink>
      <w:r w:rsidRPr="0032190F">
        <w:rPr>
          <w:lang w:val="fr-FR" w:eastAsia="en-GB"/>
        </w:rPr>
        <w:t xml:space="preserve">, croix, briques, damiers, chevrons, etc. </w:t>
      </w:r>
    </w:p>
    <w:p w14:paraId="065B439D" w14:textId="7F16A772" w:rsidR="002B0EBB" w:rsidRPr="0032190F" w:rsidRDefault="002B0EBB" w:rsidP="002B0EBB">
      <w:pPr>
        <w:jc w:val="both"/>
        <w:rPr>
          <w:lang w:val="fr-FR"/>
        </w:rPr>
      </w:pPr>
      <w:r w:rsidRPr="0032190F">
        <w:rPr>
          <w:lang w:val="fr-FR"/>
        </w:rPr>
        <w:br/>
        <w:t xml:space="preserve">Pour la dernière phase du Bronze final, La céramique provenant de la butte de Saint-Alban, à Creys-et-Pusignieu, est en tout point comparable aux séries du lac du Bourget : plats, jattes et gobelets y sont de forme identique et de décor souvent proche (Guillet et al, 1994). Les séries céramiques de la région "Savoie-Isère-Ain", provenant des sites des Barlières à Serrières-de-Briord, de Larina à Hyères-sur-Amby, de la Balme-Gontran à Chaley, de </w:t>
      </w:r>
      <w:hyperlink r:id="rId8177" w:anchor="Sit_Serezin_Rhone" w:history="1">
        <w:r w:rsidRPr="0032190F">
          <w:rPr>
            <w:rStyle w:val="Hyperlink"/>
            <w:lang w:val="fr-FR"/>
          </w:rPr>
          <w:t>Sérézin-du-Rhône</w:t>
        </w:r>
      </w:hyperlink>
      <w:r w:rsidRPr="0032190F">
        <w:rPr>
          <w:lang w:val="fr-FR"/>
        </w:rPr>
        <w:t xml:space="preserve">, la Grande-Gave à la Balme, ainsi que celles, plus réduites, de Sassenage, du Freyney-d'Oisans ou du tumulus de Mauphié sont également très semblables à celles du lac du Bourget ou de Saint-Alban : coupes, plats, jattes et gobelets y sont identiques (Nicoud et al, 1991 ; Pelatan, 1986; Combier, 1959 et 1962; Ballet, 1977; Bocquet, 1969). Les deux vases à décor riche de </w:t>
      </w:r>
      <w:hyperlink r:id="rId8178" w:anchor="Sit_Virignin" w:history="1">
        <w:r w:rsidRPr="0032190F">
          <w:rPr>
            <w:rStyle w:val="Hyperlink"/>
            <w:lang w:val="fr-FR"/>
          </w:rPr>
          <w:t>Virignin</w:t>
        </w:r>
      </w:hyperlink>
      <w:r w:rsidRPr="0032190F">
        <w:rPr>
          <w:lang w:val="fr-FR"/>
        </w:rPr>
        <w:t xml:space="preserve"> s'ajoutent encore à ce corpus, ainsi que ceux des autres grottes du défilé de Pierre-Châtel : Grande-Gave ou grotte des Romains (Bocquet et Reymond, 1976; Ballet, 1977). (BIB 1976 p. 555)</w:t>
      </w:r>
    </w:p>
    <w:p w14:paraId="763D85BF" w14:textId="77777777" w:rsidR="002B0EBB" w:rsidRPr="0032190F" w:rsidRDefault="002B0EBB" w:rsidP="00242C0F">
      <w:pPr>
        <w:jc w:val="both"/>
        <w:rPr>
          <w:lang w:val="fr-FR"/>
        </w:rPr>
      </w:pPr>
      <w:r w:rsidRPr="0032190F">
        <w:rPr>
          <w:lang w:val="fr-FR"/>
        </w:rPr>
        <w:t>Au bord du lac du Bourget, motifs complexes peints ou réalisés par application de lamelles d'étain (technique certes connue depuis l'étape précédente) remplacent peut-être les signes incisés complexes que l'on retrouve sur de nombreux autres sites de la fin de l'Âge du Bronze final et qui ne sont connus ici que sur un tesson, un gobelet et un chenet (BIB 1976 p. 554)</w:t>
      </w:r>
    </w:p>
    <w:p w14:paraId="3140D491" w14:textId="77777777" w:rsidR="002B0EBB" w:rsidRPr="0032190F" w:rsidRDefault="002B0EBB" w:rsidP="00242C0F">
      <w:pPr>
        <w:jc w:val="both"/>
        <w:rPr>
          <w:lang w:val="fr-FR"/>
        </w:rPr>
      </w:pPr>
    </w:p>
    <w:p w14:paraId="1F2792F9" w14:textId="77777777" w:rsidR="00D346A7" w:rsidRPr="0032190F" w:rsidRDefault="00D346A7" w:rsidP="00242C0F">
      <w:pPr>
        <w:jc w:val="both"/>
        <w:rPr>
          <w:lang w:val="fr-FR"/>
        </w:rPr>
      </w:pPr>
      <w:r w:rsidRPr="0032190F">
        <w:rPr>
          <w:lang w:val="fr-FR"/>
        </w:rPr>
        <w:t>Les céramiques son</w:t>
      </w:r>
      <w:r w:rsidR="00F73C7F" w:rsidRPr="0032190F">
        <w:rPr>
          <w:lang w:val="fr-FR"/>
        </w:rPr>
        <w:t>t</w:t>
      </w:r>
      <w:r w:rsidRPr="0032190F">
        <w:rPr>
          <w:lang w:val="fr-FR"/>
        </w:rPr>
        <w:t xml:space="preserve"> assez variées, décorées ou pas. On note la présence de lamelles d’étain, de cannelures, etc. </w:t>
      </w:r>
      <w:r w:rsidR="00F73C7F" w:rsidRPr="0032190F">
        <w:rPr>
          <w:lang w:val="fr-FR"/>
        </w:rPr>
        <w:t>Les formes céramiques renvoient aux stations des lacs suisses. Les motifs complexes du type Mailhacien sont relativement peu nombreux et sont liés à des techniques « rares » (feuilles d’étain, peinture). Ces motifs complexes sont absents</w:t>
      </w:r>
      <w:r w:rsidR="000B7661" w:rsidRPr="0032190F">
        <w:rPr>
          <w:lang w:val="fr-FR"/>
        </w:rPr>
        <w:t xml:space="preserve"> des stations suisses </w:t>
      </w:r>
      <w:r w:rsidRPr="0032190F">
        <w:rPr>
          <w:lang w:val="fr-FR"/>
        </w:rPr>
        <w:t>(BIB 1854 p. 343)</w:t>
      </w:r>
      <w:r w:rsidR="000B7661" w:rsidRPr="0032190F">
        <w:rPr>
          <w:lang w:val="fr-FR"/>
        </w:rPr>
        <w:t>. La peinture, rare, est celle de grands aplats (BIB 1854 p. 345)</w:t>
      </w:r>
    </w:p>
    <w:p w14:paraId="4C3E1B32" w14:textId="77777777" w:rsidR="00D346A7" w:rsidRPr="0032190F" w:rsidRDefault="00425530" w:rsidP="00242C0F">
      <w:pPr>
        <w:jc w:val="both"/>
        <w:rPr>
          <w:lang w:val="fr-FR"/>
        </w:rPr>
      </w:pPr>
      <w:r w:rsidRPr="0032190F">
        <w:rPr>
          <w:lang w:val="fr-FR"/>
        </w:rPr>
        <w:t>Urne globulaire datée du BF3b décor à lamelle d'étain sur très fines incisions, décor géométrique couvrant tout le registre médian du vase: arceau multiple emboités, [+damier complet (≡║)] (BIB MAN 2017)</w:t>
      </w:r>
    </w:p>
    <w:p w14:paraId="05A6249C" w14:textId="77777777" w:rsidR="00425530" w:rsidRPr="0032190F" w:rsidRDefault="00425530" w:rsidP="00242C0F">
      <w:pPr>
        <w:jc w:val="both"/>
        <w:rPr>
          <w:lang w:val="fr-FR"/>
        </w:rPr>
      </w:pPr>
    </w:p>
    <w:p w14:paraId="51D7272C" w14:textId="05AF3917" w:rsidR="000B7661" w:rsidRPr="0032190F" w:rsidRDefault="000B7661" w:rsidP="00242C0F">
      <w:pPr>
        <w:jc w:val="both"/>
        <w:rPr>
          <w:lang w:val="fr-FR"/>
        </w:rPr>
      </w:pPr>
      <w:r w:rsidRPr="0032190F">
        <w:rPr>
          <w:lang w:val="fr-FR"/>
        </w:rPr>
        <w:t xml:space="preserve">Les comparaisons entre le lac du Bourget et le </w:t>
      </w:r>
      <w:hyperlink r:id="rId8179" w:anchor="Cul_Mailhac" w:history="1">
        <w:r w:rsidRPr="0032190F">
          <w:rPr>
            <w:rStyle w:val="Hyperlink"/>
            <w:lang w:val="fr-FR"/>
          </w:rPr>
          <w:t>Mailhacien</w:t>
        </w:r>
      </w:hyperlink>
      <w:r w:rsidRPr="0032190F">
        <w:rPr>
          <w:lang w:val="fr-FR"/>
        </w:rPr>
        <w:t xml:space="preserve"> paraissent anecdotiques (BIB 1854 p. 345)</w:t>
      </w:r>
    </w:p>
    <w:p w14:paraId="4606AD28" w14:textId="77777777" w:rsidR="00C432B4" w:rsidRPr="0032190F" w:rsidRDefault="00C432B4" w:rsidP="00242C0F">
      <w:pPr>
        <w:jc w:val="both"/>
        <w:rPr>
          <w:lang w:val="fr-FR"/>
        </w:rPr>
      </w:pPr>
    </w:p>
    <w:p w14:paraId="092DC023" w14:textId="77777777" w:rsidR="00C432B4" w:rsidRPr="0032190F" w:rsidRDefault="00C432B4" w:rsidP="00242C0F">
      <w:pPr>
        <w:jc w:val="both"/>
        <w:rPr>
          <w:lang w:val="fr-FR"/>
        </w:rPr>
      </w:pPr>
      <w:r w:rsidRPr="0032190F">
        <w:rPr>
          <w:lang w:val="fr-FR"/>
        </w:rPr>
        <w:lastRenderedPageBreak/>
        <w:t xml:space="preserve">Un grand fragment de vase (panse, anse) présente une frise décorée : 4 anthropomorphes, un motif en mosaïque, </w:t>
      </w:r>
      <w:r w:rsidRPr="0032190F">
        <w:rPr>
          <w:i/>
          <w:lang w:val="fr-FR"/>
        </w:rPr>
        <w:t>nuggets</w:t>
      </w:r>
      <w:r w:rsidRPr="0032190F">
        <w:rPr>
          <w:lang w:val="fr-FR"/>
        </w:rPr>
        <w:t>, chevrons, etc. Les creux sont remplis de lamelles d’étain et quelques signes semblent avoir été dessinés directement avec une mine de graphite (BIB 1860 p. 131).</w:t>
      </w:r>
    </w:p>
    <w:p w14:paraId="3B30A1B5" w14:textId="77777777" w:rsidR="00A46468" w:rsidRPr="0032190F" w:rsidRDefault="00A46468" w:rsidP="00242C0F">
      <w:pPr>
        <w:jc w:val="both"/>
        <w:rPr>
          <w:lang w:val="fr-FR"/>
        </w:rPr>
      </w:pPr>
    </w:p>
    <w:p w14:paraId="53B86FEC" w14:textId="77777777" w:rsidR="00A46468" w:rsidRPr="0032190F" w:rsidRDefault="00A46468" w:rsidP="00242C0F">
      <w:pPr>
        <w:jc w:val="both"/>
        <w:rPr>
          <w:lang w:val="fr-FR"/>
        </w:rPr>
      </w:pPr>
      <w:r w:rsidRPr="0032190F">
        <w:rPr>
          <w:lang w:val="fr-FR"/>
        </w:rPr>
        <w:t>Plusieurs stations palafittiques des lacs alpins ont livré des exemplaires de vases à décor de lamelles d’étain</w:t>
      </w:r>
      <w:r w:rsidR="00D27834" w:rsidRPr="0032190F">
        <w:rPr>
          <w:lang w:val="fr-FR"/>
        </w:rPr>
        <w:t xml:space="preserve"> (BIB 1871 p. 95)</w:t>
      </w:r>
      <w:r w:rsidRPr="0032190F">
        <w:rPr>
          <w:lang w:val="fr-FR"/>
        </w:rPr>
        <w:t xml:space="preserve">. </w:t>
      </w:r>
    </w:p>
    <w:p w14:paraId="65AAA266" w14:textId="77777777" w:rsidR="008D4D07" w:rsidRPr="0032190F" w:rsidRDefault="008D4D07" w:rsidP="00242C0F">
      <w:pPr>
        <w:jc w:val="both"/>
        <w:rPr>
          <w:lang w:val="fr-FR"/>
        </w:rPr>
      </w:pPr>
    </w:p>
    <w:tbl>
      <w:tblPr>
        <w:tblW w:w="81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9"/>
        <w:gridCol w:w="1176"/>
        <w:gridCol w:w="1070"/>
        <w:gridCol w:w="816"/>
        <w:gridCol w:w="1769"/>
        <w:gridCol w:w="1356"/>
      </w:tblGrid>
      <w:tr w:rsidR="005D10B6" w:rsidRPr="00C04709" w14:paraId="63A9B602" w14:textId="77777777" w:rsidTr="00C35EA7">
        <w:trPr>
          <w:jc w:val="center"/>
        </w:trPr>
        <w:tc>
          <w:tcPr>
            <w:tcW w:w="1989" w:type="dxa"/>
          </w:tcPr>
          <w:p w14:paraId="5E2511F2" w14:textId="77777777" w:rsidR="008D4D07" w:rsidRPr="00C35EA7" w:rsidRDefault="008D4D07" w:rsidP="000C4C83">
            <w:pPr>
              <w:rPr>
                <w:rFonts w:ascii="Courier New" w:hAnsi="Courier New" w:cs="Courier New"/>
                <w:sz w:val="20"/>
                <w:szCs w:val="18"/>
              </w:rPr>
            </w:pPr>
            <w:r w:rsidRPr="00C35EA7">
              <w:rPr>
                <w:rFonts w:ascii="Courier New" w:hAnsi="Courier New" w:cs="Courier New"/>
                <w:sz w:val="20"/>
                <w:szCs w:val="18"/>
                <w:lang w:val="fr-FR"/>
              </w:rPr>
              <w:br w:type="page"/>
            </w:r>
            <w:r w:rsidR="00C458EA" w:rsidRPr="00C35EA7">
              <w:rPr>
                <w:rFonts w:ascii="Courier New" w:hAnsi="Courier New" w:cs="Courier New"/>
                <w:sz w:val="20"/>
                <w:szCs w:val="18"/>
              </w:rPr>
              <w:t>OBJ_</w:t>
            </w:r>
          </w:p>
        </w:tc>
        <w:tc>
          <w:tcPr>
            <w:tcW w:w="1176" w:type="dxa"/>
          </w:tcPr>
          <w:p w14:paraId="4F2E6A86" w14:textId="77777777" w:rsidR="008D4D07" w:rsidRPr="00C35EA7" w:rsidRDefault="008D4D07" w:rsidP="000C4C83">
            <w:pPr>
              <w:rPr>
                <w:rFonts w:ascii="Courier New" w:hAnsi="Courier New" w:cs="Courier New"/>
                <w:sz w:val="20"/>
                <w:szCs w:val="18"/>
              </w:rPr>
            </w:pPr>
          </w:p>
        </w:tc>
        <w:tc>
          <w:tcPr>
            <w:tcW w:w="1070" w:type="dxa"/>
          </w:tcPr>
          <w:p w14:paraId="42B968F3" w14:textId="77777777" w:rsidR="008D4D07" w:rsidRPr="00C35EA7" w:rsidRDefault="008D4D07" w:rsidP="000C4C83">
            <w:pPr>
              <w:rPr>
                <w:rFonts w:ascii="Courier New" w:hAnsi="Courier New" w:cs="Courier New"/>
                <w:sz w:val="20"/>
                <w:szCs w:val="18"/>
              </w:rPr>
            </w:pPr>
          </w:p>
        </w:tc>
        <w:tc>
          <w:tcPr>
            <w:tcW w:w="816" w:type="dxa"/>
          </w:tcPr>
          <w:p w14:paraId="5DFC1D0C" w14:textId="77777777" w:rsidR="008D4D07" w:rsidRPr="00C35EA7" w:rsidRDefault="008D4D07" w:rsidP="000C4C83">
            <w:pPr>
              <w:rPr>
                <w:rFonts w:ascii="Courier New" w:hAnsi="Courier New" w:cs="Courier New"/>
                <w:sz w:val="20"/>
                <w:szCs w:val="18"/>
              </w:rPr>
            </w:pPr>
          </w:p>
        </w:tc>
        <w:tc>
          <w:tcPr>
            <w:tcW w:w="1769" w:type="dxa"/>
          </w:tcPr>
          <w:p w14:paraId="2BF34F58" w14:textId="77777777" w:rsidR="008D4D07" w:rsidRPr="00C35EA7" w:rsidRDefault="008D4D07" w:rsidP="000C4C83">
            <w:pPr>
              <w:rPr>
                <w:rFonts w:ascii="Courier New" w:hAnsi="Courier New" w:cs="Courier New"/>
                <w:sz w:val="20"/>
                <w:szCs w:val="18"/>
              </w:rPr>
            </w:pPr>
          </w:p>
        </w:tc>
        <w:tc>
          <w:tcPr>
            <w:tcW w:w="1356" w:type="dxa"/>
          </w:tcPr>
          <w:p w14:paraId="3037B1B8" w14:textId="77777777" w:rsidR="008D4D07" w:rsidRPr="00C35EA7" w:rsidRDefault="008D4D07" w:rsidP="000C4C83">
            <w:pPr>
              <w:rPr>
                <w:rFonts w:ascii="Courier New" w:hAnsi="Courier New" w:cs="Courier New"/>
                <w:sz w:val="20"/>
                <w:szCs w:val="18"/>
              </w:rPr>
            </w:pPr>
          </w:p>
        </w:tc>
      </w:tr>
      <w:tr w:rsidR="005D10B6" w:rsidRPr="00C04709" w14:paraId="4E8E8950" w14:textId="77777777" w:rsidTr="00C35EA7">
        <w:trPr>
          <w:jc w:val="center"/>
        </w:trPr>
        <w:tc>
          <w:tcPr>
            <w:tcW w:w="1989" w:type="dxa"/>
          </w:tcPr>
          <w:p w14:paraId="00B86696" w14:textId="77777777" w:rsidR="008D4D07" w:rsidRPr="00C35EA7" w:rsidRDefault="008D4D07" w:rsidP="00C35EA7">
            <w:pPr>
              <w:jc w:val="center"/>
              <w:rPr>
                <w:szCs w:val="18"/>
              </w:rPr>
            </w:pPr>
            <w:r w:rsidRPr="00C35EA7">
              <w:rPr>
                <w:szCs w:val="18"/>
              </w:rPr>
              <w:t>site</w:t>
            </w:r>
          </w:p>
        </w:tc>
        <w:tc>
          <w:tcPr>
            <w:tcW w:w="1176" w:type="dxa"/>
          </w:tcPr>
          <w:p w14:paraId="3D4445A2" w14:textId="77777777" w:rsidR="008D4D07" w:rsidRPr="00C35EA7" w:rsidRDefault="008D4D07" w:rsidP="00C35EA7">
            <w:pPr>
              <w:jc w:val="center"/>
              <w:rPr>
                <w:szCs w:val="18"/>
              </w:rPr>
            </w:pPr>
            <w:r w:rsidRPr="00C35EA7">
              <w:rPr>
                <w:szCs w:val="18"/>
              </w:rPr>
              <w:t>structure</w:t>
            </w:r>
          </w:p>
        </w:tc>
        <w:tc>
          <w:tcPr>
            <w:tcW w:w="1070" w:type="dxa"/>
          </w:tcPr>
          <w:p w14:paraId="7F303A15" w14:textId="77777777" w:rsidR="008D4D07" w:rsidRPr="00C35EA7" w:rsidRDefault="008D4D07" w:rsidP="00C35EA7">
            <w:pPr>
              <w:jc w:val="center"/>
              <w:rPr>
                <w:szCs w:val="18"/>
              </w:rPr>
            </w:pPr>
            <w:r w:rsidRPr="00C35EA7">
              <w:rPr>
                <w:szCs w:val="18"/>
              </w:rPr>
              <w:t>numero</w:t>
            </w:r>
          </w:p>
        </w:tc>
        <w:tc>
          <w:tcPr>
            <w:tcW w:w="816" w:type="dxa"/>
          </w:tcPr>
          <w:p w14:paraId="783121F3" w14:textId="77777777" w:rsidR="008D4D07" w:rsidRPr="00C35EA7" w:rsidRDefault="008D4D07" w:rsidP="00C35EA7">
            <w:pPr>
              <w:jc w:val="center"/>
              <w:rPr>
                <w:szCs w:val="18"/>
              </w:rPr>
            </w:pPr>
            <w:r w:rsidRPr="00C35EA7">
              <w:rPr>
                <w:szCs w:val="18"/>
              </w:rPr>
              <w:t>objet</w:t>
            </w:r>
          </w:p>
        </w:tc>
        <w:tc>
          <w:tcPr>
            <w:tcW w:w="1769" w:type="dxa"/>
          </w:tcPr>
          <w:p w14:paraId="0FF05DE4" w14:textId="77777777" w:rsidR="008D4D07" w:rsidRPr="00C35EA7" w:rsidRDefault="008D4D07" w:rsidP="00C35EA7">
            <w:pPr>
              <w:jc w:val="center"/>
              <w:rPr>
                <w:szCs w:val="18"/>
              </w:rPr>
            </w:pPr>
            <w:r w:rsidRPr="00C35EA7">
              <w:rPr>
                <w:szCs w:val="18"/>
              </w:rPr>
              <w:t>description</w:t>
            </w:r>
          </w:p>
        </w:tc>
        <w:tc>
          <w:tcPr>
            <w:tcW w:w="1356" w:type="dxa"/>
          </w:tcPr>
          <w:p w14:paraId="134EBBFD" w14:textId="77777777" w:rsidR="008D4D07" w:rsidRPr="00C35EA7" w:rsidRDefault="008D4D07" w:rsidP="00C35EA7">
            <w:pPr>
              <w:jc w:val="center"/>
              <w:rPr>
                <w:szCs w:val="18"/>
              </w:rPr>
            </w:pPr>
            <w:r w:rsidRPr="00C35EA7">
              <w:rPr>
                <w:szCs w:val="18"/>
              </w:rPr>
              <w:t>BIB</w:t>
            </w:r>
          </w:p>
        </w:tc>
      </w:tr>
      <w:tr w:rsidR="005D10B6" w:rsidRPr="00C04709" w14:paraId="4FF18CAE" w14:textId="77777777" w:rsidTr="00C35EA7">
        <w:trPr>
          <w:jc w:val="center"/>
        </w:trPr>
        <w:tc>
          <w:tcPr>
            <w:tcW w:w="1989" w:type="dxa"/>
          </w:tcPr>
          <w:p w14:paraId="4D36A8F0" w14:textId="77777777" w:rsidR="008D4D07" w:rsidRPr="00C35EA7" w:rsidRDefault="008D4D07" w:rsidP="000C4C83">
            <w:pPr>
              <w:rPr>
                <w:szCs w:val="18"/>
              </w:rPr>
            </w:pPr>
            <w:r>
              <w:t>Bourget (Lac du)</w:t>
            </w:r>
          </w:p>
        </w:tc>
        <w:tc>
          <w:tcPr>
            <w:tcW w:w="1176" w:type="dxa"/>
          </w:tcPr>
          <w:p w14:paraId="44FBE816" w14:textId="77777777" w:rsidR="008D4D07" w:rsidRPr="00C35EA7" w:rsidRDefault="008D4D07" w:rsidP="000C4C83">
            <w:pPr>
              <w:rPr>
                <w:szCs w:val="18"/>
              </w:rPr>
            </w:pPr>
          </w:p>
        </w:tc>
        <w:tc>
          <w:tcPr>
            <w:tcW w:w="1070" w:type="dxa"/>
          </w:tcPr>
          <w:p w14:paraId="0F037939" w14:textId="77777777" w:rsidR="008D4D07" w:rsidRPr="00C35EA7" w:rsidRDefault="00415B71" w:rsidP="000C4C83">
            <w:pPr>
              <w:rPr>
                <w:szCs w:val="18"/>
              </w:rPr>
            </w:pPr>
            <w:r w:rsidRPr="00C35EA7">
              <w:rPr>
                <w:szCs w:val="18"/>
              </w:rPr>
              <w:t>1</w:t>
            </w:r>
          </w:p>
        </w:tc>
        <w:tc>
          <w:tcPr>
            <w:tcW w:w="816" w:type="dxa"/>
          </w:tcPr>
          <w:p w14:paraId="134E4265" w14:textId="77777777" w:rsidR="008D4D07" w:rsidRPr="00C35EA7" w:rsidRDefault="008D4D07" w:rsidP="000C4C83">
            <w:pPr>
              <w:rPr>
                <w:szCs w:val="18"/>
              </w:rPr>
            </w:pPr>
          </w:p>
        </w:tc>
        <w:tc>
          <w:tcPr>
            <w:tcW w:w="1769" w:type="dxa"/>
          </w:tcPr>
          <w:p w14:paraId="3C55E97E" w14:textId="77777777" w:rsidR="008D4D07" w:rsidRPr="00C35EA7" w:rsidRDefault="008D4D07" w:rsidP="000C4C83">
            <w:pPr>
              <w:rPr>
                <w:szCs w:val="18"/>
              </w:rPr>
            </w:pPr>
            <w:r>
              <w:t>lamelle d’étain</w:t>
            </w:r>
          </w:p>
        </w:tc>
        <w:tc>
          <w:tcPr>
            <w:tcW w:w="1356" w:type="dxa"/>
          </w:tcPr>
          <w:p w14:paraId="46EB6795" w14:textId="77777777" w:rsidR="008D4D07" w:rsidRPr="00C35EA7" w:rsidRDefault="008D4D07" w:rsidP="000C4C83">
            <w:pPr>
              <w:rPr>
                <w:szCs w:val="18"/>
              </w:rPr>
            </w:pPr>
            <w:r>
              <w:t>2045 p. 13</w:t>
            </w:r>
          </w:p>
        </w:tc>
      </w:tr>
      <w:tr w:rsidR="005D10B6" w:rsidRPr="00C04709" w14:paraId="0D876963" w14:textId="77777777" w:rsidTr="00C35EA7">
        <w:trPr>
          <w:jc w:val="center"/>
        </w:trPr>
        <w:tc>
          <w:tcPr>
            <w:tcW w:w="1989" w:type="dxa"/>
          </w:tcPr>
          <w:p w14:paraId="00AEC8FB" w14:textId="77777777" w:rsidR="008D4D07" w:rsidRPr="00CD61D2" w:rsidRDefault="008D4D07" w:rsidP="000C4C83">
            <w:r>
              <w:t>Bourget (Lac du)</w:t>
            </w:r>
          </w:p>
        </w:tc>
        <w:tc>
          <w:tcPr>
            <w:tcW w:w="1176" w:type="dxa"/>
          </w:tcPr>
          <w:p w14:paraId="4C60E986" w14:textId="77777777" w:rsidR="008D4D07" w:rsidRPr="00C35EA7" w:rsidRDefault="008D4D07" w:rsidP="000C4C83">
            <w:pPr>
              <w:rPr>
                <w:szCs w:val="18"/>
              </w:rPr>
            </w:pPr>
          </w:p>
        </w:tc>
        <w:tc>
          <w:tcPr>
            <w:tcW w:w="1070" w:type="dxa"/>
          </w:tcPr>
          <w:p w14:paraId="3CEB9731" w14:textId="77777777" w:rsidR="008D4D07" w:rsidRPr="00C35EA7" w:rsidRDefault="00415B71" w:rsidP="000C4C83">
            <w:pPr>
              <w:rPr>
                <w:szCs w:val="18"/>
              </w:rPr>
            </w:pPr>
            <w:r w:rsidRPr="00C35EA7">
              <w:rPr>
                <w:szCs w:val="18"/>
              </w:rPr>
              <w:t>2</w:t>
            </w:r>
          </w:p>
        </w:tc>
        <w:tc>
          <w:tcPr>
            <w:tcW w:w="816" w:type="dxa"/>
          </w:tcPr>
          <w:p w14:paraId="35140C1E" w14:textId="77777777" w:rsidR="008D4D07" w:rsidRPr="00C35EA7" w:rsidRDefault="008D4D07" w:rsidP="000C4C83">
            <w:pPr>
              <w:rPr>
                <w:szCs w:val="18"/>
              </w:rPr>
            </w:pPr>
          </w:p>
        </w:tc>
        <w:tc>
          <w:tcPr>
            <w:tcW w:w="1769" w:type="dxa"/>
          </w:tcPr>
          <w:p w14:paraId="5D21A227" w14:textId="77777777" w:rsidR="008D4D07" w:rsidRDefault="008D4D07" w:rsidP="000C4C83">
            <w:r>
              <w:t>décor graphité</w:t>
            </w:r>
          </w:p>
        </w:tc>
        <w:tc>
          <w:tcPr>
            <w:tcW w:w="1356" w:type="dxa"/>
          </w:tcPr>
          <w:p w14:paraId="6E56A867" w14:textId="77777777" w:rsidR="008D4D07" w:rsidRDefault="008D4D07" w:rsidP="000C4C83"/>
        </w:tc>
      </w:tr>
    </w:tbl>
    <w:p w14:paraId="1EE2B915" w14:textId="77777777" w:rsidR="00A9695F" w:rsidRDefault="00A9695F" w:rsidP="00242C0F">
      <w:pPr>
        <w:jc w:val="both"/>
      </w:pPr>
    </w:p>
    <w:p w14:paraId="7AE3245B" w14:textId="5DC22632" w:rsidR="000B7661" w:rsidRPr="00CA7A1F" w:rsidRDefault="00000000" w:rsidP="00242C0F">
      <w:pPr>
        <w:jc w:val="both"/>
        <w:rPr>
          <w:lang w:val="fr-FR"/>
        </w:rPr>
      </w:pPr>
      <w:hyperlink r:id="rId8180" w:anchor="Sit_Sublaines" w:history="1">
        <w:r w:rsidR="000B7661" w:rsidRPr="00CA7A1F">
          <w:rPr>
            <w:rStyle w:val="Hyperlink"/>
            <w:lang w:val="fr-FR"/>
          </w:rPr>
          <w:t>Sublaines</w:t>
        </w:r>
      </w:hyperlink>
    </w:p>
    <w:p w14:paraId="76F6AD11" w14:textId="77777777" w:rsidR="000F7A6B" w:rsidRPr="00CA7A1F" w:rsidRDefault="000F7A6B" w:rsidP="00242C0F">
      <w:pPr>
        <w:jc w:val="both"/>
        <w:rPr>
          <w:lang w:val="fr-FR"/>
        </w:rPr>
      </w:pPr>
    </w:p>
    <w:p w14:paraId="705A68AC" w14:textId="77777777" w:rsidR="000F7A6B" w:rsidRPr="000B4B4E" w:rsidRDefault="000F7A6B" w:rsidP="00426FF9">
      <w:pPr>
        <w:pStyle w:val="Heading1"/>
      </w:pPr>
      <w:bookmarkStart w:id="3492" w:name="Sit_Gresine"/>
      <w:r w:rsidRPr="000B4B4E">
        <w:t>GRESINE</w:t>
      </w:r>
      <w:bookmarkEnd w:id="3492"/>
    </w:p>
    <w:p w14:paraId="576E864B" w14:textId="77777777" w:rsidR="000F7A6B" w:rsidRPr="00CA7A1F" w:rsidRDefault="000F7A6B" w:rsidP="00242C0F">
      <w:pPr>
        <w:jc w:val="both"/>
        <w:rPr>
          <w:lang w:val="fr-FR"/>
        </w:rPr>
      </w:pPr>
    </w:p>
    <w:p w14:paraId="4622D62B" w14:textId="51386446" w:rsidR="00D346A7" w:rsidRPr="0032190F" w:rsidRDefault="00D346A7" w:rsidP="00242C0F">
      <w:pPr>
        <w:jc w:val="both"/>
        <w:rPr>
          <w:lang w:val="fr-FR"/>
        </w:rPr>
      </w:pPr>
      <w:r w:rsidRPr="0032190F">
        <w:rPr>
          <w:lang w:val="fr-FR"/>
        </w:rPr>
        <w:t xml:space="preserve">Les stations du Grésine </w:t>
      </w:r>
      <w:r w:rsidR="00804687" w:rsidRPr="0032190F">
        <w:rPr>
          <w:lang w:val="fr-FR"/>
        </w:rPr>
        <w:t>(Bris</w:t>
      </w:r>
      <w:r w:rsidR="00CF1626" w:rsidRPr="0032190F">
        <w:rPr>
          <w:lang w:val="fr-FR"/>
        </w:rPr>
        <w:t>on-Saint-Innocent</w:t>
      </w:r>
      <w:r w:rsidR="00804687" w:rsidRPr="0032190F">
        <w:rPr>
          <w:lang w:val="fr-FR"/>
        </w:rPr>
        <w:t>, Savoie</w:t>
      </w:r>
      <w:r w:rsidR="00CF1626" w:rsidRPr="0032190F">
        <w:rPr>
          <w:lang w:val="fr-FR"/>
        </w:rPr>
        <w:t xml:space="preserve">) </w:t>
      </w:r>
      <w:r w:rsidRPr="0032190F">
        <w:rPr>
          <w:lang w:val="fr-FR"/>
        </w:rPr>
        <w:t>correspondent à deux villages identifiés au 19</w:t>
      </w:r>
      <w:r w:rsidRPr="0032190F">
        <w:rPr>
          <w:vertAlign w:val="superscript"/>
          <w:lang w:val="fr-FR"/>
        </w:rPr>
        <w:t>e</w:t>
      </w:r>
      <w:r w:rsidRPr="0032190F">
        <w:rPr>
          <w:lang w:val="fr-FR"/>
        </w:rPr>
        <w:t xml:space="preserve"> s en en bordure orientale du </w:t>
      </w:r>
      <w:hyperlink r:id="rId8181" w:anchor="Sit_Bourget" w:history="1">
        <w:r w:rsidRPr="0032190F">
          <w:rPr>
            <w:rStyle w:val="Hyperlink"/>
            <w:lang w:val="fr-FR"/>
          </w:rPr>
          <w:t>lac du Bourget</w:t>
        </w:r>
      </w:hyperlink>
      <w:r w:rsidRPr="0032190F">
        <w:rPr>
          <w:lang w:val="fr-FR"/>
        </w:rPr>
        <w:t>. Plusieurs objets (bronze, céramiques) attribués à la phase moyenne du Bronze final ont été découverts (BIB 1854 p. 338)</w:t>
      </w:r>
    </w:p>
    <w:p w14:paraId="417F112E" w14:textId="77777777" w:rsidR="00D346A7" w:rsidRPr="0032190F" w:rsidRDefault="00D346A7" w:rsidP="00242C0F">
      <w:pPr>
        <w:jc w:val="both"/>
        <w:rPr>
          <w:lang w:val="fr-FR"/>
        </w:rPr>
      </w:pPr>
    </w:p>
    <w:p w14:paraId="42C2D838" w14:textId="17CC4C58" w:rsidR="000F7A6B" w:rsidRPr="0032190F" w:rsidRDefault="00D346A7" w:rsidP="00242C0F">
      <w:pPr>
        <w:jc w:val="both"/>
        <w:rPr>
          <w:lang w:val="fr-FR"/>
        </w:rPr>
      </w:pPr>
      <w:r w:rsidRPr="0032190F">
        <w:rPr>
          <w:lang w:val="fr-FR"/>
        </w:rPr>
        <w:t xml:space="preserve">La baie de Grésine </w:t>
      </w:r>
      <w:r w:rsidR="000F7A6B" w:rsidRPr="0032190F">
        <w:rPr>
          <w:lang w:val="fr-FR"/>
        </w:rPr>
        <w:t xml:space="preserve">a livré 2 stations datées du </w:t>
      </w:r>
      <w:hyperlink r:id="rId8182" w:anchor="Cul_Bronze_Final" w:history="1">
        <w:r w:rsidR="000F7A6B" w:rsidRPr="0032190F">
          <w:rPr>
            <w:rStyle w:val="Hyperlink"/>
            <w:lang w:val="fr-FR"/>
          </w:rPr>
          <w:t>Bronze final</w:t>
        </w:r>
      </w:hyperlink>
      <w:r w:rsidR="000F7A6B" w:rsidRPr="0032190F">
        <w:rPr>
          <w:lang w:val="fr-FR"/>
        </w:rPr>
        <w:t xml:space="preserve"> éloignées l’une de l’autre de </w:t>
      </w:r>
      <w:smartTag w:uri="urn:schemas-microsoft-com:office:smarttags" w:element="metricconverter">
        <w:smartTagPr>
          <w:attr w:name="ProductID" w:val="300 m"/>
        </w:smartTagPr>
        <w:r w:rsidR="000F7A6B" w:rsidRPr="0032190F">
          <w:rPr>
            <w:lang w:val="fr-FR"/>
          </w:rPr>
          <w:t>300 m</w:t>
        </w:r>
      </w:smartTag>
      <w:r w:rsidR="000F7A6B" w:rsidRPr="0032190F">
        <w:rPr>
          <w:lang w:val="fr-FR"/>
        </w:rPr>
        <w:t xml:space="preserve"> et situées à quelques </w:t>
      </w:r>
      <w:smartTag w:uri="urn:schemas-microsoft-com:office:smarttags" w:element="metricconverter">
        <w:smartTagPr>
          <w:attr w:name="ProductID" w:val="200 m"/>
        </w:smartTagPr>
        <w:r w:rsidR="000F7A6B" w:rsidRPr="0032190F">
          <w:rPr>
            <w:lang w:val="fr-FR"/>
          </w:rPr>
          <w:t>200 m</w:t>
        </w:r>
      </w:smartTag>
      <w:r w:rsidR="000F7A6B" w:rsidRPr="0032190F">
        <w:rPr>
          <w:lang w:val="fr-FR"/>
        </w:rPr>
        <w:t xml:space="preserve"> du rivage actuel (BIB 1278 p. 751)</w:t>
      </w:r>
      <w:r w:rsidR="00467223" w:rsidRPr="0032190F">
        <w:rPr>
          <w:lang w:val="fr-FR"/>
        </w:rPr>
        <w:t xml:space="preserve"> Les datations dendrochronologiques indiquent une phase d’occupation commune de −905 à −869 (avec prolongement jusqu’en −831), en concordance avec le matériel céramique (</w:t>
      </w:r>
      <w:hyperlink r:id="rId8183" w:anchor="Cul_Bronze_Final_3b" w:history="1">
        <w:r w:rsidR="003D1873" w:rsidRPr="0032190F">
          <w:rPr>
            <w:rStyle w:val="Hyperlink"/>
            <w:lang w:val="fr-FR"/>
          </w:rPr>
          <w:t>Bronze final III</w:t>
        </w:r>
        <w:r w:rsidR="00467223" w:rsidRPr="0032190F">
          <w:rPr>
            <w:rStyle w:val="Hyperlink"/>
            <w:lang w:val="fr-FR"/>
          </w:rPr>
          <w:t>b</w:t>
        </w:r>
      </w:hyperlink>
      <w:r w:rsidR="00467223" w:rsidRPr="0032190F">
        <w:rPr>
          <w:lang w:val="fr-FR"/>
        </w:rPr>
        <w:t>) (BIB 1278 p. 752)</w:t>
      </w:r>
    </w:p>
    <w:p w14:paraId="47EDB343" w14:textId="77777777" w:rsidR="003A44B8" w:rsidRPr="0032190F" w:rsidRDefault="003A44B8" w:rsidP="00242C0F">
      <w:pPr>
        <w:jc w:val="both"/>
        <w:rPr>
          <w:lang w:val="fr-FR"/>
        </w:rPr>
      </w:pPr>
    </w:p>
    <w:p w14:paraId="0502DFCB" w14:textId="77777777" w:rsidR="00D346A7" w:rsidRPr="0032190F" w:rsidRDefault="00D346A7" w:rsidP="00242C0F">
      <w:pPr>
        <w:jc w:val="both"/>
        <w:rPr>
          <w:lang w:val="fr-FR"/>
        </w:rPr>
      </w:pPr>
    </w:p>
    <w:p w14:paraId="5A50290A" w14:textId="77777777" w:rsidR="00D346A7" w:rsidRPr="0032190F" w:rsidRDefault="00D346A7" w:rsidP="00242C0F">
      <w:pPr>
        <w:jc w:val="both"/>
        <w:rPr>
          <w:lang w:val="fr-FR"/>
        </w:rPr>
      </w:pPr>
      <w:r w:rsidRPr="0032190F">
        <w:rPr>
          <w:lang w:val="fr-FR"/>
        </w:rPr>
        <w:t>3 épées de type Mörigen (BIB 1854 p. 340)</w:t>
      </w:r>
    </w:p>
    <w:p w14:paraId="50434A9C" w14:textId="77777777" w:rsidR="00F36F3E" w:rsidRPr="0032190F" w:rsidRDefault="00F36F3E" w:rsidP="00242C0F">
      <w:pPr>
        <w:jc w:val="both"/>
        <w:rPr>
          <w:lang w:val="fr-FR"/>
        </w:rPr>
      </w:pPr>
    </w:p>
    <w:p w14:paraId="409224AE" w14:textId="77777777" w:rsidR="00F36F3E" w:rsidRPr="0032190F" w:rsidRDefault="00F36F3E" w:rsidP="00242C0F">
      <w:pPr>
        <w:jc w:val="both"/>
        <w:rPr>
          <w:lang w:val="fr-FR"/>
        </w:rPr>
      </w:pPr>
      <w:r w:rsidRPr="0032190F">
        <w:rPr>
          <w:lang w:val="fr-FR"/>
        </w:rPr>
        <w:t>L’étude carpologique montre que des semis d’automne et de printemps sont pratiqués (</w:t>
      </w:r>
      <w:r w:rsidR="002464CE" w:rsidRPr="0032190F">
        <w:rPr>
          <w:lang w:val="fr-FR"/>
        </w:rPr>
        <w:t xml:space="preserve">céréales : </w:t>
      </w:r>
      <w:r w:rsidRPr="0032190F">
        <w:rPr>
          <w:i/>
          <w:lang w:val="fr-FR"/>
        </w:rPr>
        <w:t>Panicummiliaceum</w:t>
      </w:r>
      <w:r w:rsidRPr="0032190F">
        <w:rPr>
          <w:lang w:val="fr-FR"/>
        </w:rPr>
        <w:t xml:space="preserve">, </w:t>
      </w:r>
      <w:r w:rsidRPr="0032190F">
        <w:rPr>
          <w:i/>
          <w:lang w:val="fr-FR"/>
        </w:rPr>
        <w:t>Setaria italica</w:t>
      </w:r>
      <w:r w:rsidRPr="0032190F">
        <w:rPr>
          <w:lang w:val="fr-FR"/>
        </w:rPr>
        <w:t xml:space="preserve">, </w:t>
      </w:r>
      <w:r w:rsidRPr="0032190F">
        <w:rPr>
          <w:i/>
          <w:lang w:val="fr-FR"/>
        </w:rPr>
        <w:t>Triticum dicoccum</w:t>
      </w:r>
      <w:r w:rsidRPr="0032190F">
        <w:rPr>
          <w:lang w:val="fr-FR"/>
        </w:rPr>
        <w:t xml:space="preserve">, T. spelta et de plantes oléagineuses : </w:t>
      </w:r>
      <w:r w:rsidRPr="0032190F">
        <w:rPr>
          <w:i/>
          <w:lang w:val="fr-FR"/>
        </w:rPr>
        <w:t>Linumusitatissimum</w:t>
      </w:r>
      <w:r w:rsidRPr="0032190F">
        <w:rPr>
          <w:lang w:val="fr-FR"/>
        </w:rPr>
        <w:t xml:space="preserve">, </w:t>
      </w:r>
      <w:r w:rsidRPr="0032190F">
        <w:rPr>
          <w:i/>
          <w:lang w:val="fr-FR"/>
        </w:rPr>
        <w:t>Papaversomniferum</w:t>
      </w:r>
      <w:r w:rsidRPr="0032190F">
        <w:rPr>
          <w:lang w:val="fr-FR"/>
        </w:rPr>
        <w:t xml:space="preserve">, </w:t>
      </w:r>
      <w:r w:rsidRPr="0032190F">
        <w:rPr>
          <w:i/>
          <w:lang w:val="fr-FR"/>
        </w:rPr>
        <w:t>Camelina sativa</w:t>
      </w:r>
      <w:r w:rsidRPr="0032190F">
        <w:rPr>
          <w:lang w:val="fr-FR"/>
        </w:rPr>
        <w:t>).et alternent vraisemblablement dans l’espace cultivé. Il est permis de supposer que les pâturages attestés correspondent en partie à la végétation qui colonise les terres arables durant leur période de repos (BIB 1278 p. 755).</w:t>
      </w:r>
    </w:p>
    <w:p w14:paraId="4195F12A" w14:textId="77777777" w:rsidR="00530FF5" w:rsidRPr="0032190F" w:rsidRDefault="00530FF5" w:rsidP="00242C0F">
      <w:pPr>
        <w:jc w:val="both"/>
        <w:rPr>
          <w:lang w:val="fr-FR"/>
        </w:rPr>
      </w:pPr>
      <w:r w:rsidRPr="0032190F">
        <w:rPr>
          <w:lang w:val="fr-FR"/>
        </w:rPr>
        <w:br/>
        <w:t>L’habitat de Grésine Est est daté entre -919 et -831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6"/>
        <w:gridCol w:w="3342"/>
      </w:tblGrid>
      <w:tr w:rsidR="00530FF5" w14:paraId="0D71FDDF" w14:textId="77777777" w:rsidTr="00C35EA7">
        <w:trPr>
          <w:jc w:val="center"/>
        </w:trPr>
        <w:tc>
          <w:tcPr>
            <w:tcW w:w="776" w:type="dxa"/>
          </w:tcPr>
          <w:p w14:paraId="3051BCD0" w14:textId="77777777" w:rsidR="00530FF5" w:rsidRDefault="00530FF5" w:rsidP="00C35EA7">
            <w:pPr>
              <w:jc w:val="both"/>
            </w:pPr>
            <w:r>
              <w:t>-805</w:t>
            </w:r>
          </w:p>
        </w:tc>
        <w:tc>
          <w:tcPr>
            <w:tcW w:w="3342" w:type="dxa"/>
          </w:tcPr>
          <w:p w14:paraId="4AC54843" w14:textId="77777777" w:rsidR="00530FF5" w:rsidRDefault="00530FF5" w:rsidP="00C35EA7">
            <w:pPr>
              <w:jc w:val="both"/>
            </w:pPr>
            <w:r>
              <w:t>fin de l’occupation</w:t>
            </w:r>
          </w:p>
        </w:tc>
      </w:tr>
      <w:tr w:rsidR="00530FF5" w14:paraId="6EE591C5" w14:textId="77777777" w:rsidTr="00C35EA7">
        <w:trPr>
          <w:jc w:val="center"/>
        </w:trPr>
        <w:tc>
          <w:tcPr>
            <w:tcW w:w="776" w:type="dxa"/>
          </w:tcPr>
          <w:p w14:paraId="69250B15" w14:textId="77777777" w:rsidR="00530FF5" w:rsidRDefault="00530FF5" w:rsidP="00C35EA7">
            <w:pPr>
              <w:jc w:val="both"/>
            </w:pPr>
            <w:r>
              <w:t>-930</w:t>
            </w:r>
          </w:p>
        </w:tc>
        <w:tc>
          <w:tcPr>
            <w:tcW w:w="3342" w:type="dxa"/>
          </w:tcPr>
          <w:p w14:paraId="4D2711E0" w14:textId="77777777" w:rsidR="00530FF5" w:rsidRDefault="00530FF5" w:rsidP="00C35EA7">
            <w:pPr>
              <w:jc w:val="both"/>
            </w:pPr>
            <w:r>
              <w:t>début de l’occupation française</w:t>
            </w:r>
          </w:p>
        </w:tc>
      </w:tr>
    </w:tbl>
    <w:p w14:paraId="781612C5" w14:textId="77777777" w:rsidR="00530FF5" w:rsidRPr="0032190F" w:rsidRDefault="00530FF5" w:rsidP="00242C0F">
      <w:pPr>
        <w:jc w:val="both"/>
        <w:rPr>
          <w:lang w:val="fr-FR"/>
        </w:rPr>
      </w:pPr>
      <w:r w:rsidRPr="0032190F">
        <w:rPr>
          <w:lang w:val="fr-FR"/>
        </w:rPr>
        <w:t xml:space="preserve"> (BIB Billaud, Langenegger, colloque Habitat Dijon 2015)</w:t>
      </w:r>
    </w:p>
    <w:p w14:paraId="01DB1877" w14:textId="77777777" w:rsidR="0037534A" w:rsidRPr="0032190F" w:rsidRDefault="0037534A" w:rsidP="00242C0F">
      <w:pPr>
        <w:jc w:val="both"/>
        <w:rPr>
          <w:lang w:val="fr-FR"/>
        </w:rPr>
      </w:pPr>
    </w:p>
    <w:p w14:paraId="4D463B50" w14:textId="77777777" w:rsidR="000F29DA" w:rsidRPr="0032190F" w:rsidRDefault="007612A0" w:rsidP="000F29DA">
      <w:pPr>
        <w:pStyle w:val="Heading2"/>
      </w:pPr>
      <w:r>
        <w:t>i</w:t>
      </w:r>
      <w:r w:rsidR="000F29DA" w:rsidRPr="0032190F">
        <w:t>conographie</w:t>
      </w:r>
    </w:p>
    <w:p w14:paraId="1A5E3ABE" w14:textId="77777777" w:rsidR="000F29DA" w:rsidRPr="0032190F" w:rsidRDefault="000F29DA" w:rsidP="000F29DA">
      <w:pPr>
        <w:rPr>
          <w:lang w:val="fr-FR"/>
        </w:rPr>
      </w:pPr>
    </w:p>
    <w:p w14:paraId="2C004ADD" w14:textId="77777777" w:rsidR="000F29DA" w:rsidRPr="0032190F" w:rsidRDefault="007612A0" w:rsidP="000F29DA">
      <w:pPr>
        <w:pStyle w:val="Heading3"/>
      </w:pPr>
      <w:r>
        <w:t>c</w:t>
      </w:r>
      <w:r w:rsidR="000F29DA" w:rsidRPr="0032190F">
        <w:t>éramiques</w:t>
      </w:r>
    </w:p>
    <w:p w14:paraId="2244D0D6" w14:textId="61728674" w:rsidR="000F29DA" w:rsidRPr="0032190F" w:rsidRDefault="000F29DA" w:rsidP="000F29DA">
      <w:pPr>
        <w:jc w:val="both"/>
        <w:rPr>
          <w:lang w:val="fr-FR"/>
        </w:rPr>
      </w:pPr>
      <w:r w:rsidRPr="0032190F">
        <w:rPr>
          <w:lang w:val="fr-FR"/>
        </w:rPr>
        <w:t>Motifs de « </w:t>
      </w:r>
      <w:hyperlink r:id="rId8184" w:anchor="Cul_Proto_Art_TAC_T_z_chev_chevaloisea" w:history="1">
        <w:r w:rsidRPr="0032190F">
          <w:rPr>
            <w:rStyle w:val="Hyperlink"/>
            <w:lang w:val="fr-FR" w:eastAsia="en-GB"/>
          </w:rPr>
          <w:t>cheval</w:t>
        </w:r>
      </w:hyperlink>
      <w:r w:rsidRPr="0032190F">
        <w:rPr>
          <w:rStyle w:val="Hyperlink"/>
          <w:lang w:val="fr-FR" w:eastAsia="en-GB"/>
        </w:rPr>
        <w:t xml:space="preserve">-oiseau </w:t>
      </w:r>
      <w:r w:rsidRPr="0032190F">
        <w:rPr>
          <w:lang w:val="fr-FR"/>
        </w:rPr>
        <w:t xml:space="preserve">» (BIB 1860 p. 88). Motif de « ronde » de 4 </w:t>
      </w:r>
      <w:hyperlink r:id="rId8185" w:anchor="Cul_Proto_Art_TAC_T_a" w:history="1">
        <w:r w:rsidRPr="0032190F">
          <w:rPr>
            <w:rStyle w:val="Hyperlink"/>
            <w:lang w:val="fr-FR"/>
          </w:rPr>
          <w:t>personnages</w:t>
        </w:r>
      </w:hyperlink>
      <w:r w:rsidRPr="0032190F">
        <w:rPr>
          <w:lang w:val="fr-FR"/>
        </w:rPr>
        <w:t xml:space="preserve"> (BIB 1874 p. 62, pl. 9.3) </w:t>
      </w:r>
      <w:hyperlink r:id="rId8186" w:anchor="Cul_Art_TAC_c_frise_personnages" w:history="1">
        <w:r w:rsidR="00520D6B" w:rsidRPr="00520D6B">
          <w:rPr>
            <w:rStyle w:val="Hyperlink"/>
            <w:lang w:val="fr-FR"/>
          </w:rPr>
          <w:t>frise de personnages</w:t>
        </w:r>
      </w:hyperlink>
      <w:r w:rsidR="00520D6B" w:rsidRPr="00520D6B">
        <w:rPr>
          <w:lang w:val="fr-FR"/>
        </w:rPr>
        <w:t xml:space="preserve"> </w:t>
      </w:r>
      <w:r w:rsidRPr="0032190F">
        <w:rPr>
          <w:lang w:val="fr-FR"/>
        </w:rPr>
        <w:t>[SS BIB]. Sur le chenet de Grésine, se succèdent des animaux perchés sur une patte unique  et animaux sur trois pattes (BIB 2045 p. 21). dessin du vase par Coutil (BIB 1975)</w:t>
      </w:r>
    </w:p>
    <w:p w14:paraId="450C5F55" w14:textId="77777777" w:rsidR="005B5267" w:rsidRPr="0032190F" w:rsidRDefault="005B5267" w:rsidP="000F29DA">
      <w:pPr>
        <w:jc w:val="both"/>
        <w:rPr>
          <w:lang w:val="fr-FR"/>
        </w:rPr>
      </w:pPr>
      <w:r w:rsidRPr="0032190F">
        <w:rPr>
          <w:lang w:val="fr-FR"/>
        </w:rPr>
        <w:t>Décor en métope (SS BIB)</w:t>
      </w:r>
    </w:p>
    <w:p w14:paraId="06B2258F" w14:textId="77777777" w:rsidR="000F29DA" w:rsidRPr="0032190F" w:rsidRDefault="000F29DA" w:rsidP="00242C0F">
      <w:pPr>
        <w:jc w:val="both"/>
        <w:rPr>
          <w:lang w:val="fr-FR"/>
        </w:rPr>
      </w:pPr>
    </w:p>
    <w:p w14:paraId="7B57A514" w14:textId="77777777" w:rsidR="000F29DA" w:rsidRPr="0032190F" w:rsidRDefault="007612A0" w:rsidP="000F29DA">
      <w:pPr>
        <w:pStyle w:val="Heading3"/>
      </w:pPr>
      <w:r>
        <w:lastRenderedPageBreak/>
        <w:t>s</w:t>
      </w:r>
      <w:r w:rsidR="000F29DA" w:rsidRPr="0032190F">
        <w:t>tatuettes</w:t>
      </w:r>
    </w:p>
    <w:p w14:paraId="6C64F111" w14:textId="77777777" w:rsidR="0037534A" w:rsidRPr="0032190F" w:rsidRDefault="0037534A" w:rsidP="00242C0F">
      <w:pPr>
        <w:jc w:val="both"/>
        <w:rPr>
          <w:lang w:val="fr-FR"/>
        </w:rPr>
      </w:pPr>
      <w:r w:rsidRPr="0032190F">
        <w:rPr>
          <w:lang w:val="fr-FR"/>
        </w:rPr>
        <w:t xml:space="preserve">Roues en terre cuite à quatre rayons plus ou moins complètes et moyeux isolés </w:t>
      </w:r>
      <w:r w:rsidR="00905FC0" w:rsidRPr="0032190F">
        <w:rPr>
          <w:lang w:val="fr-FR"/>
        </w:rPr>
        <w:t>du Bronze final 3</w:t>
      </w:r>
      <w:r w:rsidRPr="0032190F">
        <w:rPr>
          <w:lang w:val="fr-FR"/>
        </w:rPr>
        <w:t xml:space="preserve"> (BIB 2212 p. 437)</w:t>
      </w:r>
      <w:r w:rsidR="00851C87" w:rsidRPr="0032190F">
        <w:rPr>
          <w:lang w:val="fr-FR"/>
        </w:rPr>
        <w:t xml:space="preserve">. Important fragment de roues pleines avec, dans un cas, le moyeu complet </w:t>
      </w:r>
      <w:r w:rsidR="00905FC0" w:rsidRPr="0032190F">
        <w:rPr>
          <w:lang w:val="fr-FR"/>
        </w:rPr>
        <w:t>du Bronze final 3</w:t>
      </w:r>
      <w:r w:rsidR="00851C87" w:rsidRPr="0032190F">
        <w:rPr>
          <w:lang w:val="fr-FR"/>
        </w:rPr>
        <w:t xml:space="preserve"> (BIB 2212 p. 438)</w:t>
      </w:r>
    </w:p>
    <w:p w14:paraId="7780FC4E" w14:textId="47671A47" w:rsidR="00851C87" w:rsidRPr="0032190F" w:rsidRDefault="00851C87" w:rsidP="00B26C61">
      <w:pPr>
        <w:autoSpaceDE w:val="0"/>
        <w:autoSpaceDN w:val="0"/>
        <w:adjustRightInd w:val="0"/>
        <w:jc w:val="both"/>
        <w:rPr>
          <w:color w:val="141414"/>
          <w:lang w:val="fr-FR"/>
        </w:rPr>
      </w:pPr>
      <w:r w:rsidRPr="0032190F">
        <w:rPr>
          <w:lang w:val="fr-FR"/>
        </w:rPr>
        <w:t xml:space="preserve">Fragments de statuettes au réalisme + ou -  accentué très proches des figurines 2 et 3 de </w:t>
      </w:r>
      <w:hyperlink r:id="rId8187" w:anchor="Sit_Chalucet" w:history="1">
        <w:r w:rsidRPr="0032190F">
          <w:rPr>
            <w:rStyle w:val="Hyperlink"/>
            <w:lang w:val="fr-FR"/>
          </w:rPr>
          <w:t>Chalucet</w:t>
        </w:r>
      </w:hyperlink>
      <w:r w:rsidRPr="0032190F">
        <w:rPr>
          <w:lang w:val="fr-FR"/>
        </w:rPr>
        <w:t xml:space="preserve"> (BIB 2212 p. 442)</w:t>
      </w:r>
      <w:r w:rsidR="00B26C61" w:rsidRPr="0032190F">
        <w:rPr>
          <w:lang w:val="fr-FR"/>
        </w:rPr>
        <w:t xml:space="preserve"> Statuettes anthropomorphes du Bronze final (BIB 1457)</w:t>
      </w:r>
    </w:p>
    <w:p w14:paraId="2A5C222A" w14:textId="3945B5C8" w:rsidR="00C81447" w:rsidRDefault="00333043" w:rsidP="00333043">
      <w:pPr>
        <w:autoSpaceDE w:val="0"/>
        <w:autoSpaceDN w:val="0"/>
        <w:adjustRightInd w:val="0"/>
        <w:rPr>
          <w:color w:val="141414"/>
          <w:lang w:val="fr-FR"/>
        </w:rPr>
      </w:pPr>
      <w:r w:rsidRPr="0032190F">
        <w:rPr>
          <w:lang w:val="fr-FR"/>
        </w:rPr>
        <w:t xml:space="preserve">Petites statuettes </w:t>
      </w:r>
      <w:hyperlink r:id="rId8188" w:anchor="Cul_Proto_Art_TAC_T_a" w:history="1">
        <w:r w:rsidRPr="0032190F">
          <w:rPr>
            <w:rStyle w:val="Hyperlink"/>
            <w:lang w:val="fr-FR"/>
          </w:rPr>
          <w:t>anthropomorphes</w:t>
        </w:r>
      </w:hyperlink>
      <w:r w:rsidRPr="0032190F">
        <w:rPr>
          <w:lang w:val="fr-FR"/>
        </w:rPr>
        <w:t xml:space="preserve">(BIB 1860 p. 123). Le lac du Bourget </w:t>
      </w:r>
      <w:r w:rsidRPr="0032190F">
        <w:rPr>
          <w:color w:val="141414"/>
          <w:lang w:val="fr-FR"/>
        </w:rPr>
        <w:t>a livré des statuettes anthropomorphes protohistoriques (BIB 1874 pl. 7)</w:t>
      </w:r>
    </w:p>
    <w:p w14:paraId="2B977967" w14:textId="77777777" w:rsidR="007612A0" w:rsidRDefault="007612A0" w:rsidP="00333043">
      <w:pPr>
        <w:autoSpaceDE w:val="0"/>
        <w:autoSpaceDN w:val="0"/>
        <w:adjustRightInd w:val="0"/>
        <w:rPr>
          <w:color w:val="141414"/>
          <w:lang w:val="fr-FR"/>
        </w:rPr>
      </w:pPr>
    </w:p>
    <w:p w14:paraId="6D193D95" w14:textId="77777777" w:rsidR="007612A0" w:rsidRDefault="007612A0" w:rsidP="007612A0">
      <w:pPr>
        <w:pStyle w:val="Heading3"/>
      </w:pPr>
      <w:r>
        <w:t>bracelets</w:t>
      </w:r>
    </w:p>
    <w:p w14:paraId="7C5C5CCF" w14:textId="2C2DC2C1" w:rsidR="007612A0" w:rsidRPr="0032190F" w:rsidRDefault="007612A0" w:rsidP="00333043">
      <w:pPr>
        <w:autoSpaceDE w:val="0"/>
        <w:autoSpaceDN w:val="0"/>
        <w:adjustRightInd w:val="0"/>
        <w:rPr>
          <w:lang w:val="fr-FR"/>
        </w:rPr>
      </w:pPr>
      <w:r>
        <w:rPr>
          <w:color w:val="141414"/>
          <w:lang w:val="fr-FR"/>
        </w:rPr>
        <w:t xml:space="preserve">Décors de </w:t>
      </w:r>
      <w:hyperlink r:id="rId8189" w:anchor="Cul_Proto_Art_TAC_T_g_croix_st_andre" w:history="1">
        <w:r w:rsidRPr="007612A0">
          <w:rPr>
            <w:rStyle w:val="Hyperlink"/>
            <w:lang w:val="fr-FR"/>
          </w:rPr>
          <w:t>croix de Saint-André</w:t>
        </w:r>
      </w:hyperlink>
      <w:r>
        <w:rPr>
          <w:color w:val="141414"/>
          <w:lang w:val="fr-FR"/>
        </w:rPr>
        <w:t xml:space="preserve"> alternant avec des séparations verticales (SS BIB)</w:t>
      </w:r>
    </w:p>
    <w:p w14:paraId="7E616FC0" w14:textId="77777777" w:rsidR="00B54DCD" w:rsidRPr="0032190F" w:rsidRDefault="00B54DCD" w:rsidP="00242C0F">
      <w:pPr>
        <w:rPr>
          <w:lang w:val="fr-FR"/>
        </w:rPr>
      </w:pPr>
    </w:p>
    <w:p w14:paraId="7B091102" w14:textId="77777777" w:rsidR="00D346A7" w:rsidRPr="0032190F" w:rsidRDefault="00D346A7" w:rsidP="00426FF9">
      <w:pPr>
        <w:pStyle w:val="Heading1"/>
      </w:pPr>
      <w:bookmarkStart w:id="3493" w:name="Sit_Conjux"/>
      <w:r w:rsidRPr="0032190F">
        <w:t>CONJUX</w:t>
      </w:r>
    </w:p>
    <w:bookmarkEnd w:id="3493"/>
    <w:p w14:paraId="25DE6819" w14:textId="77777777" w:rsidR="00D346A7" w:rsidRPr="0032190F" w:rsidRDefault="00D346A7" w:rsidP="00242C0F">
      <w:pPr>
        <w:rPr>
          <w:lang w:val="fr-FR"/>
        </w:rPr>
      </w:pPr>
    </w:p>
    <w:p w14:paraId="604C4FFC" w14:textId="27174C15" w:rsidR="00D346A7" w:rsidRPr="0032190F" w:rsidRDefault="00D346A7" w:rsidP="00242C0F">
      <w:pPr>
        <w:rPr>
          <w:lang w:val="fr-FR"/>
        </w:rPr>
      </w:pPr>
      <w:r w:rsidRPr="0032190F">
        <w:rPr>
          <w:lang w:val="fr-FR"/>
        </w:rPr>
        <w:t xml:space="preserve">4 villages se sont installés en bordure nord du </w:t>
      </w:r>
      <w:hyperlink r:id="rId8190" w:anchor="Sit_Bourget" w:history="1">
        <w:r w:rsidRPr="0032190F">
          <w:rPr>
            <w:rStyle w:val="Hyperlink"/>
            <w:lang w:val="fr-FR"/>
          </w:rPr>
          <w:t>lac du Bourget</w:t>
        </w:r>
      </w:hyperlink>
      <w:r w:rsidRPr="0032190F">
        <w:rPr>
          <w:lang w:val="fr-FR"/>
        </w:rPr>
        <w:t xml:space="preserve"> :</w:t>
      </w:r>
    </w:p>
    <w:p w14:paraId="6AA56CA2" w14:textId="77777777" w:rsidR="00D346A7" w:rsidRPr="0032190F" w:rsidRDefault="00D346A7" w:rsidP="00242C0F">
      <w:pPr>
        <w:rPr>
          <w:lang w:val="fr-FR"/>
        </w:rPr>
      </w:pPr>
      <w:r w:rsidRPr="0032190F">
        <w:rPr>
          <w:lang w:val="fr-FR"/>
        </w:rPr>
        <w:tab/>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6"/>
        <w:gridCol w:w="3495"/>
      </w:tblGrid>
      <w:tr w:rsidR="00D346A7" w14:paraId="533041FA" w14:textId="77777777" w:rsidTr="008A06F3">
        <w:trPr>
          <w:jc w:val="center"/>
        </w:trPr>
        <w:tc>
          <w:tcPr>
            <w:tcW w:w="1356" w:type="dxa"/>
            <w:shd w:val="clear" w:color="auto" w:fill="auto"/>
          </w:tcPr>
          <w:p w14:paraId="674566E1" w14:textId="77777777" w:rsidR="00D346A7" w:rsidRDefault="00D346A7" w:rsidP="00242C0F">
            <w:r>
              <w:t>Conjux I</w:t>
            </w:r>
          </w:p>
        </w:tc>
        <w:tc>
          <w:tcPr>
            <w:tcW w:w="3495" w:type="dxa"/>
            <w:shd w:val="clear" w:color="auto" w:fill="auto"/>
          </w:tcPr>
          <w:p w14:paraId="6C88B262" w14:textId="77777777" w:rsidR="00D346A7" w:rsidRDefault="003D1873" w:rsidP="00242C0F">
            <w:r>
              <w:t>Bronze final III</w:t>
            </w:r>
            <w:r w:rsidR="00D346A7">
              <w:t>b</w:t>
            </w:r>
          </w:p>
        </w:tc>
      </w:tr>
      <w:tr w:rsidR="00D346A7" w14:paraId="3E8CB609" w14:textId="77777777" w:rsidTr="008A06F3">
        <w:trPr>
          <w:jc w:val="center"/>
        </w:trPr>
        <w:tc>
          <w:tcPr>
            <w:tcW w:w="1356" w:type="dxa"/>
            <w:shd w:val="clear" w:color="auto" w:fill="auto"/>
          </w:tcPr>
          <w:p w14:paraId="7D5FEEB4" w14:textId="77777777" w:rsidR="00D346A7" w:rsidRDefault="00D346A7" w:rsidP="00242C0F">
            <w:r>
              <w:t>Conjux II</w:t>
            </w:r>
          </w:p>
        </w:tc>
        <w:tc>
          <w:tcPr>
            <w:tcW w:w="3495" w:type="dxa"/>
            <w:shd w:val="clear" w:color="auto" w:fill="auto"/>
          </w:tcPr>
          <w:p w14:paraId="64557C41" w14:textId="77777777" w:rsidR="00D346A7" w:rsidRDefault="008A06F3" w:rsidP="00242C0F">
            <w:r>
              <w:t xml:space="preserve">Néolithique / </w:t>
            </w:r>
            <w:r w:rsidR="003D1873">
              <w:t>Bronze final II</w:t>
            </w:r>
            <w:r w:rsidR="00D346A7">
              <w:t>b-3a</w:t>
            </w:r>
          </w:p>
        </w:tc>
      </w:tr>
      <w:tr w:rsidR="00D346A7" w14:paraId="4928BF27" w14:textId="77777777" w:rsidTr="008A06F3">
        <w:trPr>
          <w:jc w:val="center"/>
        </w:trPr>
        <w:tc>
          <w:tcPr>
            <w:tcW w:w="1356" w:type="dxa"/>
            <w:shd w:val="clear" w:color="auto" w:fill="auto"/>
          </w:tcPr>
          <w:p w14:paraId="37304ABE" w14:textId="77777777" w:rsidR="00D346A7" w:rsidRDefault="00D346A7" w:rsidP="00242C0F">
            <w:r>
              <w:t>Conjux III</w:t>
            </w:r>
          </w:p>
        </w:tc>
        <w:tc>
          <w:tcPr>
            <w:tcW w:w="3495" w:type="dxa"/>
            <w:shd w:val="clear" w:color="auto" w:fill="auto"/>
          </w:tcPr>
          <w:p w14:paraId="52B01BD6" w14:textId="77777777" w:rsidR="00D346A7" w:rsidRDefault="00D346A7" w:rsidP="00242C0F">
            <w:r>
              <w:t>Néolithique final</w:t>
            </w:r>
          </w:p>
        </w:tc>
      </w:tr>
      <w:tr w:rsidR="00D346A7" w14:paraId="23BB64E2" w14:textId="77777777" w:rsidTr="008A06F3">
        <w:trPr>
          <w:jc w:val="center"/>
        </w:trPr>
        <w:tc>
          <w:tcPr>
            <w:tcW w:w="1356" w:type="dxa"/>
            <w:shd w:val="clear" w:color="auto" w:fill="auto"/>
          </w:tcPr>
          <w:p w14:paraId="3B3A0FEA" w14:textId="77777777" w:rsidR="00D346A7" w:rsidRDefault="00D346A7" w:rsidP="00242C0F">
            <w:r>
              <w:t>Conjux IV</w:t>
            </w:r>
          </w:p>
        </w:tc>
        <w:tc>
          <w:tcPr>
            <w:tcW w:w="3495" w:type="dxa"/>
            <w:shd w:val="clear" w:color="auto" w:fill="auto"/>
          </w:tcPr>
          <w:p w14:paraId="3D814831" w14:textId="77777777" w:rsidR="00D346A7" w:rsidRDefault="00D346A7" w:rsidP="00242C0F">
            <w:r>
              <w:t>période gallo-romaine</w:t>
            </w:r>
          </w:p>
        </w:tc>
      </w:tr>
    </w:tbl>
    <w:p w14:paraId="6719E6D9" w14:textId="77777777" w:rsidR="00D346A7" w:rsidRDefault="00D346A7" w:rsidP="00242C0F">
      <w:r>
        <w:t>(BIB 1854 p. 337</w:t>
      </w:r>
      <w:r w:rsidR="008A06F3">
        <w:t>, BIB 1976</w:t>
      </w:r>
      <w:r>
        <w:t>)</w:t>
      </w:r>
    </w:p>
    <w:p w14:paraId="67BA0E3D" w14:textId="77777777" w:rsidR="00530FF5" w:rsidRDefault="00530FF5" w:rsidP="00242C0F"/>
    <w:p w14:paraId="67C11A37" w14:textId="77777777" w:rsidR="00530FF5" w:rsidRPr="0032190F" w:rsidRDefault="00530FF5" w:rsidP="00242C0F">
      <w:pPr>
        <w:rPr>
          <w:lang w:val="fr-FR"/>
        </w:rPr>
      </w:pPr>
      <w:r w:rsidRPr="0032190F">
        <w:rPr>
          <w:lang w:val="fr-FR"/>
        </w:rPr>
        <w:t>L’habitat de Brison Conjux 1 est daté entre -814 et -808 (BIB Billaud, Langenegger, colloque Habitat Dijon 2015)</w:t>
      </w:r>
    </w:p>
    <w:p w14:paraId="7617AAEF" w14:textId="77777777" w:rsidR="00D346A7" w:rsidRPr="0032190F" w:rsidRDefault="00D346A7" w:rsidP="00242C0F">
      <w:pPr>
        <w:rPr>
          <w:lang w:val="fr-FR"/>
        </w:rPr>
      </w:pPr>
    </w:p>
    <w:p w14:paraId="050595CE" w14:textId="77777777" w:rsidR="00D346A7" w:rsidRPr="0032190F" w:rsidRDefault="00D346A7" w:rsidP="00426FF9">
      <w:pPr>
        <w:pStyle w:val="Heading1"/>
      </w:pPr>
      <w:bookmarkStart w:id="3494" w:name="Sit_Chatillon"/>
      <w:r w:rsidRPr="0032190F">
        <w:t>CHATILLON</w:t>
      </w:r>
    </w:p>
    <w:bookmarkEnd w:id="3494"/>
    <w:p w14:paraId="4250A06E" w14:textId="77777777" w:rsidR="00D346A7" w:rsidRPr="0032190F" w:rsidRDefault="00D346A7" w:rsidP="00242C0F">
      <w:pPr>
        <w:rPr>
          <w:lang w:val="fr-FR"/>
        </w:rPr>
      </w:pPr>
    </w:p>
    <w:p w14:paraId="2A277653" w14:textId="26314E4D" w:rsidR="00D346A7" w:rsidRPr="0032190F" w:rsidRDefault="00D346A7" w:rsidP="003905E7">
      <w:pPr>
        <w:jc w:val="both"/>
        <w:rPr>
          <w:lang w:val="fr-FR"/>
        </w:rPr>
      </w:pPr>
      <w:r w:rsidRPr="0032190F">
        <w:rPr>
          <w:lang w:val="fr-FR"/>
        </w:rPr>
        <w:t xml:space="preserve">La station de Châtillon est située en bordure du </w:t>
      </w:r>
      <w:hyperlink r:id="rId8191" w:anchor="Sit_Bourget" w:history="1">
        <w:r w:rsidRPr="0032190F">
          <w:rPr>
            <w:rStyle w:val="Hyperlink"/>
            <w:lang w:val="fr-FR"/>
          </w:rPr>
          <w:t>lac du Bourget</w:t>
        </w:r>
      </w:hyperlink>
      <w:r w:rsidRPr="0032190F">
        <w:rPr>
          <w:lang w:val="fr-FR"/>
        </w:rPr>
        <w:t>, en face des villages de Conjux, (BIB 1854 p. 337). Une datation dendrochronologique pour la data</w:t>
      </w:r>
      <w:r w:rsidR="003905E7" w:rsidRPr="0032190F">
        <w:rPr>
          <w:lang w:val="fr-FR"/>
        </w:rPr>
        <w:t>tio</w:t>
      </w:r>
      <w:r w:rsidR="00FC72BC" w:rsidRPr="0032190F">
        <w:rPr>
          <w:lang w:val="fr-FR"/>
        </w:rPr>
        <w:t>n</w:t>
      </w:r>
      <w:r w:rsidRPr="0032190F">
        <w:rPr>
          <w:lang w:val="fr-FR"/>
        </w:rPr>
        <w:t xml:space="preserve"> d’abattage d’un pieu de la station : -1054 aec. Pour la phase terminale du Bronze final, une autre date dendro : -814 aec (BIB 1854 p. 338)</w:t>
      </w:r>
    </w:p>
    <w:p w14:paraId="46F32A3D" w14:textId="77777777" w:rsidR="000A6B32" w:rsidRPr="0032190F" w:rsidRDefault="000A6B32" w:rsidP="00242C0F">
      <w:pPr>
        <w:rPr>
          <w:lang w:val="fr-FR"/>
        </w:rPr>
      </w:pPr>
    </w:p>
    <w:p w14:paraId="79A84910" w14:textId="69CC73BE" w:rsidR="000A6B32" w:rsidRPr="0032190F" w:rsidRDefault="000A6B32" w:rsidP="00242C0F">
      <w:pPr>
        <w:rPr>
          <w:lang w:val="fr-FR"/>
        </w:rPr>
      </w:pPr>
      <w:r w:rsidRPr="0032190F">
        <w:rPr>
          <w:lang w:val="fr-FR"/>
        </w:rPr>
        <w:t>Un vase du palafitte de Châtillon, étudié par I. Kerouant</w:t>
      </w:r>
      <w:r w:rsidR="003905E7" w:rsidRPr="0032190F">
        <w:rPr>
          <w:lang w:val="fr-FR"/>
        </w:rPr>
        <w:t>o</w:t>
      </w:r>
      <w:r w:rsidRPr="0032190F">
        <w:rPr>
          <w:lang w:val="fr-FR"/>
        </w:rPr>
        <w:t xml:space="preserve">n (planche 29, n°19 de sa thèse) montre une série de signes apparament séparés en cartouches par des barres verticales. Le vase est conservé pour moitié livrant donc un nombre important de signes parmi lesquels : croix, </w:t>
      </w:r>
      <w:hyperlink r:id="rId8192" w:anchor="Cul_Proto_Art_TAC_T_g_zigzag" w:history="1">
        <w:r w:rsidR="004A4E31" w:rsidRPr="0032190F">
          <w:rPr>
            <w:rStyle w:val="Hyperlink"/>
            <w:lang w:val="fr-FR"/>
          </w:rPr>
          <w:t>zigzags</w:t>
        </w:r>
      </w:hyperlink>
      <w:r w:rsidRPr="0032190F">
        <w:rPr>
          <w:lang w:val="fr-FR"/>
        </w:rPr>
        <w:t>, barres verticales //, etc. (BIB 1860 p. 125). Signes uniquement géométriques (le plus figuratif : 3 zigzags superposés) (SS BIB)</w:t>
      </w:r>
    </w:p>
    <w:p w14:paraId="4807E206" w14:textId="77777777" w:rsidR="000A6B32" w:rsidRPr="0032190F" w:rsidRDefault="000A6B32" w:rsidP="00242C0F">
      <w:pPr>
        <w:rPr>
          <w:lang w:val="fr-FR"/>
        </w:rPr>
      </w:pPr>
    </w:p>
    <w:p w14:paraId="7176D9B7" w14:textId="28AB1A6A" w:rsidR="000A6B32" w:rsidRPr="0032190F" w:rsidRDefault="000A6B32" w:rsidP="003905E7">
      <w:pPr>
        <w:jc w:val="both"/>
        <w:rPr>
          <w:lang w:val="fr-FR"/>
        </w:rPr>
      </w:pPr>
      <w:r w:rsidRPr="0032190F">
        <w:rPr>
          <w:lang w:val="fr-FR"/>
        </w:rPr>
        <w:t>Implicitement, A. Nicolas suggère que c’est le prototype des vases « </w:t>
      </w:r>
      <w:hyperlink r:id="rId8193" w:anchor="Sit_Moras_Valloire" w:history="1">
        <w:r w:rsidRPr="0032190F">
          <w:rPr>
            <w:rStyle w:val="Hyperlink"/>
            <w:lang w:val="fr-FR"/>
          </w:rPr>
          <w:t>morassiens </w:t>
        </w:r>
      </w:hyperlink>
      <w:r w:rsidRPr="0032190F">
        <w:rPr>
          <w:lang w:val="fr-FR"/>
        </w:rPr>
        <w:t>» : « Sa présence [du vase] apporte aussi quelques éléments contre l’idée d’une invention sur place, par les morassiens, d’un système comme celui que nous étudions ici, et il semblerait qu’avant de partir, les gens des palafittes avaient déjà élaboré quelque chose de très approchant » (BIB 1860 p. 125)</w:t>
      </w:r>
    </w:p>
    <w:p w14:paraId="778B4401" w14:textId="77777777" w:rsidR="00145D7E" w:rsidRPr="0032190F" w:rsidRDefault="00145D7E" w:rsidP="003905E7">
      <w:pPr>
        <w:jc w:val="both"/>
        <w:rPr>
          <w:lang w:val="fr-FR"/>
        </w:rPr>
      </w:pPr>
      <w:r w:rsidRPr="0032190F">
        <w:rPr>
          <w:lang w:val="fr-FR"/>
        </w:rPr>
        <w:br/>
        <w:t>Découvertes de Châtillon en 1875 par Chantre (BIB 2045 p. 11)</w:t>
      </w:r>
    </w:p>
    <w:p w14:paraId="34BCC463" w14:textId="77777777" w:rsidR="00530FF5" w:rsidRPr="0032190F" w:rsidRDefault="00530FF5" w:rsidP="003905E7">
      <w:pPr>
        <w:jc w:val="both"/>
        <w:rPr>
          <w:lang w:val="fr-FR"/>
        </w:rPr>
      </w:pPr>
    </w:p>
    <w:p w14:paraId="48C6E4B4" w14:textId="77777777" w:rsidR="00530FF5" w:rsidRPr="0032190F" w:rsidRDefault="00530FF5" w:rsidP="003905E7">
      <w:pPr>
        <w:jc w:val="both"/>
        <w:rPr>
          <w:lang w:val="fr-FR"/>
        </w:rPr>
      </w:pPr>
      <w:r w:rsidRPr="0032190F">
        <w:rPr>
          <w:lang w:val="fr-FR"/>
        </w:rPr>
        <w:t>Les pieux de l’habitat de Chindrilleux à Chatillon montre des dates entre -906 et -814 (BIB Billaud, Langenegger, colloque Habitat Dijon 2015)</w:t>
      </w:r>
    </w:p>
    <w:p w14:paraId="1140A5F6" w14:textId="77777777" w:rsidR="00851C87" w:rsidRPr="0032190F" w:rsidRDefault="00851C87" w:rsidP="003905E7">
      <w:pPr>
        <w:jc w:val="both"/>
        <w:rPr>
          <w:lang w:val="fr-FR"/>
        </w:rPr>
      </w:pPr>
    </w:p>
    <w:p w14:paraId="782B764D" w14:textId="77777777" w:rsidR="00213362" w:rsidRPr="0032190F" w:rsidRDefault="00213362" w:rsidP="00213362">
      <w:pPr>
        <w:jc w:val="both"/>
        <w:rPr>
          <w:lang w:val="fr-FR"/>
        </w:rPr>
      </w:pPr>
      <w:r w:rsidRPr="0032190F">
        <w:rPr>
          <w:lang w:val="fr-FR"/>
        </w:rPr>
        <w:lastRenderedPageBreak/>
        <w:t>Fragment de jante d’une roue à rayons peu individualisés datée du Bronze final 3 (BIB 2212 p. 438)</w:t>
      </w:r>
    </w:p>
    <w:p w14:paraId="3666610F" w14:textId="77777777" w:rsidR="00D346A7" w:rsidRPr="0032190F" w:rsidRDefault="00D346A7" w:rsidP="00242C0F">
      <w:pPr>
        <w:rPr>
          <w:lang w:val="fr-FR"/>
        </w:rPr>
      </w:pPr>
    </w:p>
    <w:p w14:paraId="10A6444F" w14:textId="77777777" w:rsidR="00D346A7" w:rsidRPr="0032190F" w:rsidRDefault="00D346A7" w:rsidP="00426FF9">
      <w:pPr>
        <w:pStyle w:val="Heading1"/>
      </w:pPr>
      <w:bookmarkStart w:id="3495" w:name="Sit_Memars"/>
      <w:r w:rsidRPr="0032190F">
        <w:t>MEMARS</w:t>
      </w:r>
    </w:p>
    <w:bookmarkEnd w:id="3495"/>
    <w:p w14:paraId="55974598" w14:textId="77777777" w:rsidR="00D346A7" w:rsidRPr="0032190F" w:rsidRDefault="00D346A7" w:rsidP="00242C0F">
      <w:pPr>
        <w:rPr>
          <w:lang w:val="fr-FR"/>
        </w:rPr>
      </w:pPr>
    </w:p>
    <w:p w14:paraId="2755A938" w14:textId="2C5E79E8" w:rsidR="00D346A7" w:rsidRPr="0032190F" w:rsidRDefault="00D346A7" w:rsidP="00242C0F">
      <w:pPr>
        <w:rPr>
          <w:lang w:val="fr-FR"/>
        </w:rPr>
      </w:pPr>
      <w:r w:rsidRPr="0032190F">
        <w:rPr>
          <w:lang w:val="fr-FR"/>
        </w:rPr>
        <w:t xml:space="preserve">La station de Mémars, en bordure du </w:t>
      </w:r>
      <w:hyperlink r:id="rId8194" w:anchor="Sit_Bourget" w:history="1">
        <w:r w:rsidRPr="0032190F">
          <w:rPr>
            <w:rStyle w:val="Hyperlink"/>
            <w:lang w:val="fr-FR"/>
          </w:rPr>
          <w:t>lac du Bourget</w:t>
        </w:r>
      </w:hyperlink>
      <w:r w:rsidRPr="0032190F">
        <w:rPr>
          <w:lang w:val="fr-FR"/>
        </w:rPr>
        <w:t>, est située à proximité de l’embouchure du Sierroz. Elle a livré deux villages (Mémars I et Mémars II) attribués au Bronze final (BIB 1854 p. 338)</w:t>
      </w:r>
    </w:p>
    <w:p w14:paraId="1C498A62" w14:textId="77777777" w:rsidR="00D346A7" w:rsidRPr="0032190F" w:rsidRDefault="00D346A7" w:rsidP="00242C0F">
      <w:pPr>
        <w:rPr>
          <w:lang w:val="fr-FR"/>
        </w:rPr>
      </w:pPr>
    </w:p>
    <w:p w14:paraId="4C4E9E8D" w14:textId="77777777" w:rsidR="00D346A7" w:rsidRPr="0032190F" w:rsidRDefault="00D346A7" w:rsidP="00426FF9">
      <w:pPr>
        <w:pStyle w:val="Heading1"/>
      </w:pPr>
      <w:bookmarkStart w:id="3496" w:name="Sit_Saut_Pucelle"/>
      <w:r w:rsidRPr="0032190F">
        <w:t>SAUT-DE-LA-PUCELLE</w:t>
      </w:r>
    </w:p>
    <w:bookmarkEnd w:id="3496"/>
    <w:p w14:paraId="7F2575F7" w14:textId="77777777" w:rsidR="00D346A7" w:rsidRPr="0032190F" w:rsidRDefault="0037534A" w:rsidP="00242C0F">
      <w:pPr>
        <w:rPr>
          <w:lang w:val="fr-FR"/>
        </w:rPr>
      </w:pPr>
      <w:r w:rsidRPr="0032190F">
        <w:rPr>
          <w:lang w:val="fr-FR"/>
        </w:rPr>
        <w:t>Saut de la Pucelle</w:t>
      </w:r>
      <w:r w:rsidR="00D27C28" w:rsidRPr="0032190F">
        <w:rPr>
          <w:lang w:val="fr-FR"/>
        </w:rPr>
        <w:t>, Le Saut</w:t>
      </w:r>
    </w:p>
    <w:p w14:paraId="5B2B7067" w14:textId="77777777" w:rsidR="0037534A" w:rsidRPr="0032190F" w:rsidRDefault="0037534A" w:rsidP="00242C0F">
      <w:pPr>
        <w:rPr>
          <w:lang w:val="fr-FR"/>
        </w:rPr>
      </w:pPr>
    </w:p>
    <w:p w14:paraId="2C83FA02" w14:textId="07A29143" w:rsidR="00D346A7" w:rsidRPr="0032190F" w:rsidRDefault="00D346A7" w:rsidP="00242C0F">
      <w:pPr>
        <w:jc w:val="both"/>
        <w:rPr>
          <w:lang w:val="fr-FR"/>
        </w:rPr>
      </w:pPr>
      <w:r w:rsidRPr="0032190F">
        <w:rPr>
          <w:lang w:val="fr-FR"/>
        </w:rPr>
        <w:t xml:space="preserve">La station du Saut-de-la-Pucelle est située en bordure du </w:t>
      </w:r>
      <w:hyperlink r:id="rId8195" w:anchor="Sit_Bourget" w:history="1">
        <w:r w:rsidRPr="0032190F">
          <w:rPr>
            <w:rStyle w:val="Hyperlink"/>
            <w:lang w:val="fr-FR"/>
          </w:rPr>
          <w:t>lac du Bourget</w:t>
        </w:r>
      </w:hyperlink>
      <w:r w:rsidR="00D27C28" w:rsidRPr="0032190F">
        <w:rPr>
          <w:lang w:val="fr-FR"/>
        </w:rPr>
        <w:t xml:space="preserve"> (BIB 1975)</w:t>
      </w:r>
      <w:r w:rsidRPr="0032190F">
        <w:rPr>
          <w:lang w:val="fr-FR"/>
        </w:rPr>
        <w:t xml:space="preserve">. Un diagnostique archéologique a montré l’occupation de la station dès la phase moyenne du Bronze final (BIB 1854 p. 338). A livré la plupart des épingles dit du sous-type du Saut (BIB 1854 p. 338). Un bracelet à extrémités cannelées de type </w:t>
      </w:r>
      <w:hyperlink r:id="rId8196" w:anchor="Cul_Venat" w:history="1">
        <w:r w:rsidR="00FB3DBA" w:rsidRPr="0032190F">
          <w:rPr>
            <w:rStyle w:val="Hyperlink"/>
            <w:lang w:val="fr-FR"/>
          </w:rPr>
          <w:t>Vénat</w:t>
        </w:r>
      </w:hyperlink>
      <w:r w:rsidR="00D27C28" w:rsidRPr="0032190F">
        <w:rPr>
          <w:lang w:val="fr-FR"/>
        </w:rPr>
        <w:t xml:space="preserve"> </w:t>
      </w:r>
      <w:r w:rsidRPr="0032190F">
        <w:rPr>
          <w:lang w:val="fr-FR"/>
        </w:rPr>
        <w:t>(BIB 1854 p. 339)</w:t>
      </w:r>
    </w:p>
    <w:p w14:paraId="5E1AE95B" w14:textId="77777777" w:rsidR="0037534A" w:rsidRPr="0032190F" w:rsidRDefault="0037534A" w:rsidP="00242C0F">
      <w:pPr>
        <w:jc w:val="both"/>
        <w:rPr>
          <w:lang w:val="fr-FR"/>
        </w:rPr>
      </w:pPr>
      <w:r w:rsidRPr="0032190F">
        <w:rPr>
          <w:lang w:val="fr-FR"/>
        </w:rPr>
        <w:t xml:space="preserve">Roues en terre cuite à quatre rayons plus ou moins complètes et moyeux isolés </w:t>
      </w:r>
      <w:r w:rsidR="005A06DB" w:rsidRPr="0032190F">
        <w:rPr>
          <w:lang w:val="fr-FR"/>
        </w:rPr>
        <w:t>du Bronze final 3</w:t>
      </w:r>
      <w:r w:rsidRPr="0032190F">
        <w:rPr>
          <w:lang w:val="fr-FR"/>
        </w:rPr>
        <w:t xml:space="preserve"> (BIB 2212 p. 437)</w:t>
      </w:r>
    </w:p>
    <w:p w14:paraId="49771E9A" w14:textId="77777777" w:rsidR="00D27C28" w:rsidRPr="0032190F" w:rsidRDefault="00D27C28" w:rsidP="00242C0F">
      <w:pPr>
        <w:jc w:val="both"/>
        <w:rPr>
          <w:lang w:val="fr-FR"/>
        </w:rPr>
      </w:pPr>
    </w:p>
    <w:p w14:paraId="79DDCBEA" w14:textId="77777777" w:rsidR="00D346A7" w:rsidRPr="0032190F" w:rsidRDefault="00D346A7" w:rsidP="00242C0F">
      <w:pPr>
        <w:rPr>
          <w:lang w:val="fr-FR"/>
        </w:rPr>
      </w:pPr>
    </w:p>
    <w:p w14:paraId="4CE4C545" w14:textId="77777777" w:rsidR="00D346A7" w:rsidRPr="0032190F" w:rsidRDefault="00D346A7" w:rsidP="00426FF9">
      <w:pPr>
        <w:pStyle w:val="Heading1"/>
      </w:pPr>
      <w:bookmarkStart w:id="3497" w:name="Sit_Fiollets"/>
      <w:r w:rsidRPr="0032190F">
        <w:t>FIOLLETS</w:t>
      </w:r>
    </w:p>
    <w:bookmarkEnd w:id="3497"/>
    <w:p w14:paraId="7F70CC3E" w14:textId="40FF2C76" w:rsidR="00D346A7" w:rsidRPr="0032190F" w:rsidRDefault="00D346A7" w:rsidP="00242C0F">
      <w:pPr>
        <w:rPr>
          <w:lang w:val="fr-FR"/>
        </w:rPr>
      </w:pPr>
      <w:r w:rsidRPr="0032190F">
        <w:rPr>
          <w:lang w:val="fr-FR"/>
        </w:rPr>
        <w:t xml:space="preserve">La station des Fiollets est située au sud-est du </w:t>
      </w:r>
      <w:hyperlink r:id="rId8197" w:anchor="Sit_Bourget" w:history="1">
        <w:r w:rsidRPr="0032190F">
          <w:rPr>
            <w:rStyle w:val="Hyperlink"/>
            <w:lang w:val="fr-FR"/>
          </w:rPr>
          <w:t>lac du Bourget</w:t>
        </w:r>
      </w:hyperlink>
      <w:r w:rsidRPr="0032190F">
        <w:rPr>
          <w:lang w:val="fr-FR"/>
        </w:rPr>
        <w:t xml:space="preserve"> (BIB 1854 p. 338)</w:t>
      </w:r>
    </w:p>
    <w:p w14:paraId="2558611C" w14:textId="77777777" w:rsidR="00D346A7" w:rsidRPr="0032190F" w:rsidRDefault="00D346A7" w:rsidP="00242C0F">
      <w:pPr>
        <w:rPr>
          <w:lang w:val="fr-FR"/>
        </w:rPr>
      </w:pPr>
    </w:p>
    <w:p w14:paraId="4A9228F1" w14:textId="77777777" w:rsidR="004F1004" w:rsidRPr="0032190F" w:rsidRDefault="004F1004" w:rsidP="00426FF9">
      <w:pPr>
        <w:pStyle w:val="Heading1"/>
      </w:pPr>
      <w:bookmarkStart w:id="3498" w:name="Sit_Saint_Thibaud_Couz"/>
      <w:r w:rsidRPr="0032190F">
        <w:t>SAINT-THIBAUD-DE-COUZ</w:t>
      </w:r>
    </w:p>
    <w:bookmarkEnd w:id="3498"/>
    <w:p w14:paraId="6439811C" w14:textId="77777777" w:rsidR="004F1004" w:rsidRPr="0032190F" w:rsidRDefault="004F1004" w:rsidP="00242C0F">
      <w:pPr>
        <w:rPr>
          <w:lang w:val="fr-FR"/>
        </w:rPr>
      </w:pPr>
    </w:p>
    <w:p w14:paraId="0D1B0E07" w14:textId="77777777" w:rsidR="004F1004" w:rsidRPr="0032190F" w:rsidRDefault="004F1004" w:rsidP="00242C0F">
      <w:pPr>
        <w:rPr>
          <w:lang w:val="fr-FR"/>
        </w:rPr>
      </w:pPr>
      <w:r w:rsidRPr="0032190F">
        <w:rPr>
          <w:lang w:val="fr-FR"/>
        </w:rPr>
        <w:t xml:space="preserve">Le site de </w:t>
      </w:r>
      <w:r w:rsidR="00281AAA" w:rsidRPr="0032190F">
        <w:rPr>
          <w:lang w:val="fr-FR"/>
        </w:rPr>
        <w:t xml:space="preserve">Saint-Thibaud-de-Couz </w:t>
      </w:r>
      <w:r w:rsidRPr="0032190F">
        <w:rPr>
          <w:lang w:val="fr-FR"/>
        </w:rPr>
        <w:t>(Savoie) montre à travers ses pollens que la vallée de Hyère est totalement déforestée vers 2300 BC et que l’espace ainsi libéré est consacré aux patûres (BIB 571 p. 306)</w:t>
      </w:r>
    </w:p>
    <w:p w14:paraId="61F5E9DF" w14:textId="77777777" w:rsidR="004F1004" w:rsidRPr="0032190F" w:rsidRDefault="004F1004" w:rsidP="00242C0F">
      <w:pPr>
        <w:rPr>
          <w:lang w:val="fr-FR"/>
        </w:rPr>
      </w:pPr>
    </w:p>
    <w:p w14:paraId="321A0D38" w14:textId="77777777" w:rsidR="008E5D09" w:rsidRPr="0032190F" w:rsidRDefault="008E5D09" w:rsidP="00426FF9">
      <w:pPr>
        <w:pStyle w:val="Heading1"/>
      </w:pPr>
      <w:bookmarkStart w:id="3499" w:name="Sit_Fontaine_Puits"/>
      <w:r w:rsidRPr="0032190F">
        <w:t>FONTAINE-LE-PUITS (</w:t>
      </w:r>
      <w:r w:rsidR="00BD1687" w:rsidRPr="0032190F">
        <w:t>Nécropoles</w:t>
      </w:r>
      <w:r w:rsidRPr="0032190F">
        <w:t>)</w:t>
      </w:r>
    </w:p>
    <w:bookmarkEnd w:id="3499"/>
    <w:p w14:paraId="2C79E4D4" w14:textId="77777777" w:rsidR="008E5D09" w:rsidRPr="0032190F" w:rsidRDefault="008E5D09" w:rsidP="00242C0F">
      <w:pPr>
        <w:rPr>
          <w:lang w:val="fr-FR"/>
        </w:rPr>
      </w:pPr>
    </w:p>
    <w:p w14:paraId="5B4C576E" w14:textId="2A8C110E" w:rsidR="00E85D72" w:rsidRPr="0032190F" w:rsidRDefault="003A2EA3" w:rsidP="00242C0F">
      <w:pPr>
        <w:jc w:val="both"/>
        <w:rPr>
          <w:lang w:val="fr-FR"/>
        </w:rPr>
      </w:pPr>
      <w:r w:rsidRPr="0032190F">
        <w:rPr>
          <w:lang w:val="fr-FR"/>
        </w:rPr>
        <w:t>Le</w:t>
      </w:r>
      <w:r w:rsidR="00323A42" w:rsidRPr="0032190F">
        <w:rPr>
          <w:lang w:val="fr-FR"/>
        </w:rPr>
        <w:t xml:space="preserve"> petite nécropole </w:t>
      </w:r>
      <w:r w:rsidRPr="0032190F">
        <w:rPr>
          <w:lang w:val="fr-FR"/>
        </w:rPr>
        <w:t xml:space="preserve">de Fontaine-Le-Puits (Moûtiers, Savoie) </w:t>
      </w:r>
      <w:r w:rsidR="00323A42" w:rsidRPr="0032190F">
        <w:rPr>
          <w:lang w:val="fr-FR"/>
        </w:rPr>
        <w:t>de t</w:t>
      </w:r>
      <w:r w:rsidR="008E5D09" w:rsidRPr="0032190F">
        <w:rPr>
          <w:lang w:val="fr-FR"/>
        </w:rPr>
        <w:t xml:space="preserve">rois tombes ont été découvertes </w:t>
      </w:r>
      <w:r w:rsidR="00BB1D1B" w:rsidRPr="0032190F">
        <w:rPr>
          <w:lang w:val="fr-FR"/>
        </w:rPr>
        <w:t>en 190</w:t>
      </w:r>
      <w:r w:rsidR="003062A5" w:rsidRPr="0032190F">
        <w:rPr>
          <w:lang w:val="fr-FR"/>
        </w:rPr>
        <w:t>9</w:t>
      </w:r>
      <w:r w:rsidR="00323A42" w:rsidRPr="0032190F">
        <w:rPr>
          <w:lang w:val="fr-FR"/>
        </w:rPr>
        <w:t xml:space="preserve">à </w:t>
      </w:r>
      <w:smartTag w:uri="urn:schemas-microsoft-com:office:smarttags" w:element="metricconverter">
        <w:smartTagPr>
          <w:attr w:name="ProductID" w:val="1000 m"/>
        </w:smartTagPr>
        <w:r w:rsidR="00323A42" w:rsidRPr="0032190F">
          <w:rPr>
            <w:lang w:val="fr-FR"/>
          </w:rPr>
          <w:t>1000 m</w:t>
        </w:r>
      </w:smartTag>
      <w:r w:rsidR="00323A42" w:rsidRPr="0032190F">
        <w:rPr>
          <w:lang w:val="fr-FR"/>
        </w:rPr>
        <w:t xml:space="preserve"> d’altitud</w:t>
      </w:r>
      <w:r w:rsidR="00545358" w:rsidRPr="0032190F">
        <w:rPr>
          <w:lang w:val="fr-FR"/>
        </w:rPr>
        <w:t>e</w:t>
      </w:r>
      <w:r w:rsidR="003062A5" w:rsidRPr="0032190F">
        <w:rPr>
          <w:lang w:val="fr-FR"/>
        </w:rPr>
        <w:t xml:space="preserve"> dans la vallée alpine de la Tarentaise</w:t>
      </w:r>
      <w:r w:rsidR="00323A42" w:rsidRPr="0032190F">
        <w:rPr>
          <w:lang w:val="fr-FR"/>
        </w:rPr>
        <w:t xml:space="preserve">, à proximité de gîtes de </w:t>
      </w:r>
      <w:hyperlink r:id="rId8198" w:anchor="Sit_Cuivre" w:history="1">
        <w:r w:rsidR="009A36BA" w:rsidRPr="001E115E">
          <w:rPr>
            <w:rStyle w:val="Hyperlink"/>
            <w:lang w:val="fr-FR"/>
          </w:rPr>
          <w:t>cuivre</w:t>
        </w:r>
      </w:hyperlink>
      <w:r w:rsidR="009A36BA" w:rsidRPr="0032190F">
        <w:rPr>
          <w:lang w:val="fr-FR"/>
        </w:rPr>
        <w:t xml:space="preserve"> </w:t>
      </w:r>
      <w:r w:rsidR="00323A42" w:rsidRPr="0032190F">
        <w:rPr>
          <w:lang w:val="fr-FR"/>
        </w:rPr>
        <w:t xml:space="preserve">et du col du </w:t>
      </w:r>
      <w:hyperlink r:id="rId8199" w:anchor="Sit_Petit_Saint_Bernard" w:history="1">
        <w:r w:rsidR="00B5244C" w:rsidRPr="0032190F">
          <w:rPr>
            <w:rStyle w:val="Hyperlink"/>
            <w:lang w:val="fr-FR"/>
          </w:rPr>
          <w:t>Petit-Saint-Bernard</w:t>
        </w:r>
      </w:hyperlink>
      <w:r w:rsidR="00323A42" w:rsidRPr="0032190F">
        <w:rPr>
          <w:lang w:val="fr-FR"/>
        </w:rPr>
        <w:t>, une voie de communication importante dès la Préhistoire</w:t>
      </w:r>
      <w:r w:rsidR="00BB1D1B" w:rsidRPr="0032190F">
        <w:rPr>
          <w:lang w:val="fr-FR"/>
        </w:rPr>
        <w:t>.</w:t>
      </w:r>
      <w:r w:rsidR="00E85D72" w:rsidRPr="0032190F">
        <w:rPr>
          <w:lang w:val="fr-FR"/>
        </w:rPr>
        <w:t>(BIB 84 p. 139).</w:t>
      </w:r>
    </w:p>
    <w:p w14:paraId="1AC2FC91" w14:textId="77777777" w:rsidR="003062A5" w:rsidRPr="0032190F" w:rsidRDefault="003062A5" w:rsidP="00242C0F">
      <w:pPr>
        <w:jc w:val="both"/>
        <w:rPr>
          <w:lang w:val="fr-FR"/>
        </w:rPr>
      </w:pPr>
      <w:r w:rsidRPr="0032190F">
        <w:rPr>
          <w:lang w:val="fr-FR"/>
        </w:rPr>
        <w:t xml:space="preserve">La reconstitution de la sépulture a été opérée d’après les descriptions données par le chanoine Chavoutier, découvreur </w:t>
      </w:r>
      <w:r w:rsidR="00FD44ED" w:rsidRPr="0032190F">
        <w:rPr>
          <w:lang w:val="fr-FR"/>
        </w:rPr>
        <w:t xml:space="preserve">de la tombe (BIB 1431). </w:t>
      </w:r>
      <w:r w:rsidRPr="0032190F">
        <w:rPr>
          <w:lang w:val="fr-FR"/>
        </w:rPr>
        <w:t>La hallebarde en cuivre à trois rivets a été regroupée avec les objets de la tombe A par J. Combier mais n’est pas dans les premières descriptions de Müller. Elle ne peut pas être associée à cette sépulture avec certitude (BIB 1431 p. 107)</w:t>
      </w:r>
    </w:p>
    <w:p w14:paraId="456005D7" w14:textId="77777777" w:rsidR="003062A5" w:rsidRPr="0032190F" w:rsidRDefault="003062A5" w:rsidP="00242C0F">
      <w:pPr>
        <w:jc w:val="both"/>
        <w:rPr>
          <w:lang w:val="fr-FR"/>
        </w:rPr>
      </w:pPr>
    </w:p>
    <w:p w14:paraId="0FCCE7AB" w14:textId="77777777" w:rsidR="00E85D72" w:rsidRPr="0032190F" w:rsidRDefault="00E85D72" w:rsidP="00242C0F">
      <w:pPr>
        <w:pStyle w:val="Heading2"/>
      </w:pPr>
      <w:r w:rsidRPr="0032190F">
        <w:t>Tombe A</w:t>
      </w:r>
    </w:p>
    <w:p w14:paraId="42E04770" w14:textId="77777777" w:rsidR="00FE25FA" w:rsidRPr="0032190F" w:rsidRDefault="00E85D72" w:rsidP="00242C0F">
      <w:pPr>
        <w:jc w:val="both"/>
        <w:rPr>
          <w:lang w:val="fr-FR"/>
        </w:rPr>
      </w:pPr>
      <w:r w:rsidRPr="0032190F">
        <w:rPr>
          <w:lang w:val="fr-FR"/>
        </w:rPr>
        <w:tab/>
      </w:r>
    </w:p>
    <w:p w14:paraId="312175FF" w14:textId="77777777" w:rsidR="003062A5" w:rsidRPr="0032190F" w:rsidRDefault="003062A5" w:rsidP="00242C0F">
      <w:pPr>
        <w:jc w:val="both"/>
        <w:rPr>
          <w:lang w:val="fr-FR"/>
        </w:rPr>
      </w:pPr>
      <w:r w:rsidRPr="0032190F">
        <w:rPr>
          <w:lang w:val="fr-FR"/>
        </w:rPr>
        <w:t xml:space="preserve">La tombe A est une tombe individuelle. L’inhumé était sur le dos ou sur le flanc gauche, la tête à l’est avec les jambes repliées mais pas hyper-fléchies. Il reposait sur une grosse dalle en pente d’environ 25° (BIB 1431 p. 106). </w:t>
      </w:r>
    </w:p>
    <w:p w14:paraId="6BB87719" w14:textId="77777777" w:rsidR="003062A5" w:rsidRPr="0032190F" w:rsidRDefault="003062A5" w:rsidP="00242C0F">
      <w:pPr>
        <w:jc w:val="both"/>
        <w:rPr>
          <w:lang w:val="fr-FR"/>
        </w:rPr>
      </w:pPr>
    </w:p>
    <w:p w14:paraId="1EBDF484" w14:textId="77777777" w:rsidR="003062A5" w:rsidRPr="0032190F" w:rsidRDefault="003062A5" w:rsidP="00242C0F">
      <w:pPr>
        <w:pStyle w:val="Heading3"/>
        <w:spacing w:line="240" w:lineRule="auto"/>
      </w:pPr>
      <w:r w:rsidRPr="0032190F">
        <w:lastRenderedPageBreak/>
        <w:t>Datations</w:t>
      </w:r>
    </w:p>
    <w:p w14:paraId="785A3E4C" w14:textId="77777777" w:rsidR="003062A5" w:rsidRPr="0032190F" w:rsidRDefault="003062A5" w:rsidP="00242C0F">
      <w:pPr>
        <w:jc w:val="both"/>
        <w:rPr>
          <w:lang w:val="fr-FR"/>
        </w:rPr>
      </w:pPr>
      <w:r w:rsidRPr="0032190F">
        <w:rPr>
          <w:lang w:val="fr-FR"/>
        </w:rPr>
        <w:t xml:space="preserve">Deux datations </w:t>
      </w:r>
      <w:smartTag w:uri="urn:schemas-microsoft-com:office:smarttags" w:element="metricconverter">
        <w:smartTagPr>
          <w:attr w:name="ProductID" w:val="14C"/>
        </w:smartTagPr>
        <w:r w:rsidRPr="0032190F">
          <w:rPr>
            <w:lang w:val="fr-FR"/>
          </w:rPr>
          <w:t>14C</w:t>
        </w:r>
      </w:smartTag>
      <w:r w:rsidRPr="0032190F">
        <w:rPr>
          <w:lang w:val="fr-FR"/>
        </w:rPr>
        <w:t xml:space="preserve"> ont été effectuée sur le fragment de la mandibule de l’individu de la tombe A (BIB 1431 p. 107)</w:t>
      </w:r>
    </w:p>
    <w:p w14:paraId="3914DB5A" w14:textId="77777777" w:rsidR="003062A5" w:rsidRPr="0032190F" w:rsidRDefault="003062A5"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83"/>
        <w:gridCol w:w="1321"/>
        <w:gridCol w:w="1089"/>
      </w:tblGrid>
      <w:tr w:rsidR="003062A5" w:rsidRPr="00DB5974" w14:paraId="4DD5E384" w14:textId="77777777">
        <w:trPr>
          <w:jc w:val="center"/>
        </w:trPr>
        <w:tc>
          <w:tcPr>
            <w:tcW w:w="0" w:type="auto"/>
            <w:tcBorders>
              <w:top w:val="nil"/>
              <w:left w:val="nil"/>
              <w:right w:val="nil"/>
            </w:tcBorders>
          </w:tcPr>
          <w:p w14:paraId="702FDB57" w14:textId="77777777" w:rsidR="003062A5" w:rsidRPr="0032190F" w:rsidRDefault="003062A5" w:rsidP="00242C0F">
            <w:pPr>
              <w:jc w:val="both"/>
              <w:rPr>
                <w:sz w:val="20"/>
                <w:szCs w:val="20"/>
                <w:lang w:val="fr-FR"/>
              </w:rPr>
            </w:pPr>
          </w:p>
        </w:tc>
        <w:tc>
          <w:tcPr>
            <w:tcW w:w="0" w:type="auto"/>
            <w:tcBorders>
              <w:top w:val="nil"/>
              <w:left w:val="nil"/>
            </w:tcBorders>
          </w:tcPr>
          <w:p w14:paraId="76FE9C07" w14:textId="77777777" w:rsidR="003062A5" w:rsidRPr="0032190F" w:rsidRDefault="003062A5" w:rsidP="00242C0F">
            <w:pPr>
              <w:jc w:val="both"/>
              <w:rPr>
                <w:sz w:val="20"/>
                <w:szCs w:val="20"/>
                <w:lang w:val="fr-FR"/>
              </w:rPr>
            </w:pPr>
          </w:p>
        </w:tc>
        <w:tc>
          <w:tcPr>
            <w:tcW w:w="0" w:type="auto"/>
          </w:tcPr>
          <w:p w14:paraId="20B4A976" w14:textId="77777777" w:rsidR="003062A5" w:rsidRPr="00DB5974" w:rsidRDefault="003062A5" w:rsidP="00242C0F">
            <w:pPr>
              <w:jc w:val="both"/>
              <w:rPr>
                <w:sz w:val="20"/>
                <w:szCs w:val="20"/>
              </w:rPr>
            </w:pPr>
            <w:r w:rsidRPr="00DB5974">
              <w:rPr>
                <w:sz w:val="20"/>
                <w:szCs w:val="20"/>
              </w:rPr>
              <w:t>Cal BC 2s.</w:t>
            </w:r>
          </w:p>
        </w:tc>
      </w:tr>
      <w:tr w:rsidR="003062A5" w:rsidRPr="00DB5974" w14:paraId="424CC849" w14:textId="77777777">
        <w:trPr>
          <w:jc w:val="center"/>
        </w:trPr>
        <w:tc>
          <w:tcPr>
            <w:tcW w:w="0" w:type="auto"/>
          </w:tcPr>
          <w:p w14:paraId="21861C04" w14:textId="77777777" w:rsidR="003062A5" w:rsidRPr="00DB5974" w:rsidRDefault="003062A5" w:rsidP="00242C0F">
            <w:pPr>
              <w:jc w:val="both"/>
              <w:rPr>
                <w:sz w:val="20"/>
                <w:szCs w:val="20"/>
              </w:rPr>
            </w:pPr>
            <w:r w:rsidRPr="00DB5974">
              <w:rPr>
                <w:sz w:val="20"/>
                <w:szCs w:val="20"/>
              </w:rPr>
              <w:t>Poz-25225</w:t>
            </w:r>
          </w:p>
        </w:tc>
        <w:tc>
          <w:tcPr>
            <w:tcW w:w="0" w:type="auto"/>
          </w:tcPr>
          <w:p w14:paraId="30ED8FDC" w14:textId="77777777" w:rsidR="003062A5" w:rsidRPr="00DB5974" w:rsidRDefault="003062A5" w:rsidP="00242C0F">
            <w:pPr>
              <w:jc w:val="both"/>
              <w:rPr>
                <w:sz w:val="20"/>
                <w:szCs w:val="20"/>
              </w:rPr>
            </w:pPr>
            <w:r w:rsidRPr="00DB5974">
              <w:rPr>
                <w:sz w:val="20"/>
                <w:szCs w:val="20"/>
              </w:rPr>
              <w:t>4615 ± 35 BP</w:t>
            </w:r>
          </w:p>
        </w:tc>
        <w:tc>
          <w:tcPr>
            <w:tcW w:w="0" w:type="auto"/>
          </w:tcPr>
          <w:p w14:paraId="24B4AC90" w14:textId="77777777" w:rsidR="003062A5" w:rsidRPr="00DB5974" w:rsidRDefault="003062A5" w:rsidP="00242C0F">
            <w:pPr>
              <w:jc w:val="both"/>
              <w:rPr>
                <w:sz w:val="20"/>
                <w:szCs w:val="20"/>
              </w:rPr>
            </w:pPr>
            <w:r w:rsidRPr="00DB5974">
              <w:rPr>
                <w:sz w:val="20"/>
                <w:szCs w:val="20"/>
              </w:rPr>
              <w:t>3516-3142</w:t>
            </w:r>
          </w:p>
        </w:tc>
      </w:tr>
      <w:tr w:rsidR="003062A5" w:rsidRPr="00DB5974" w14:paraId="7FB8E6C0" w14:textId="77777777">
        <w:trPr>
          <w:jc w:val="center"/>
        </w:trPr>
        <w:tc>
          <w:tcPr>
            <w:tcW w:w="0" w:type="auto"/>
          </w:tcPr>
          <w:p w14:paraId="16AC664C" w14:textId="77777777" w:rsidR="003062A5" w:rsidRPr="00DB5974" w:rsidRDefault="003062A5" w:rsidP="00242C0F">
            <w:pPr>
              <w:jc w:val="both"/>
              <w:rPr>
                <w:sz w:val="20"/>
                <w:szCs w:val="20"/>
              </w:rPr>
            </w:pPr>
            <w:r w:rsidRPr="00DB5974">
              <w:rPr>
                <w:sz w:val="20"/>
                <w:szCs w:val="20"/>
              </w:rPr>
              <w:t>GrA-20703 / Ly-1840</w:t>
            </w:r>
          </w:p>
        </w:tc>
        <w:tc>
          <w:tcPr>
            <w:tcW w:w="0" w:type="auto"/>
          </w:tcPr>
          <w:p w14:paraId="6EDD39EA" w14:textId="77777777" w:rsidR="003062A5" w:rsidRPr="00DB5974" w:rsidRDefault="003062A5" w:rsidP="00242C0F">
            <w:pPr>
              <w:jc w:val="both"/>
              <w:rPr>
                <w:sz w:val="20"/>
                <w:szCs w:val="20"/>
              </w:rPr>
            </w:pPr>
            <w:r w:rsidRPr="00DB5974">
              <w:rPr>
                <w:sz w:val="20"/>
                <w:szCs w:val="20"/>
              </w:rPr>
              <w:t>4570 ± 45 BP</w:t>
            </w:r>
          </w:p>
        </w:tc>
        <w:tc>
          <w:tcPr>
            <w:tcW w:w="0" w:type="auto"/>
          </w:tcPr>
          <w:p w14:paraId="3803AAB6" w14:textId="77777777" w:rsidR="003062A5" w:rsidRPr="00DB5974" w:rsidRDefault="003062A5" w:rsidP="00242C0F">
            <w:pPr>
              <w:jc w:val="both"/>
              <w:rPr>
                <w:sz w:val="20"/>
                <w:szCs w:val="20"/>
              </w:rPr>
            </w:pPr>
            <w:r w:rsidRPr="00DB5974">
              <w:rPr>
                <w:sz w:val="20"/>
                <w:szCs w:val="20"/>
              </w:rPr>
              <w:t>3497-3100</w:t>
            </w:r>
          </w:p>
        </w:tc>
      </w:tr>
    </w:tbl>
    <w:p w14:paraId="73793D65" w14:textId="77777777" w:rsidR="003062A5" w:rsidRDefault="003062A5" w:rsidP="00242C0F">
      <w:pPr>
        <w:jc w:val="both"/>
      </w:pPr>
      <w:r>
        <w:t>(BIB 1431 p. 107)</w:t>
      </w:r>
    </w:p>
    <w:p w14:paraId="0D355065" w14:textId="77777777" w:rsidR="003062A5" w:rsidRPr="0032190F" w:rsidRDefault="003062A5" w:rsidP="00242C0F">
      <w:pPr>
        <w:jc w:val="both"/>
        <w:rPr>
          <w:lang w:val="fr-FR"/>
        </w:rPr>
      </w:pPr>
      <w:r w:rsidRPr="0032190F">
        <w:rPr>
          <w:lang w:val="fr-FR"/>
        </w:rPr>
        <w:t>La datation la plus probable étant 3500-3340 av. (BIB 1431 p. 107)</w:t>
      </w:r>
    </w:p>
    <w:p w14:paraId="5159DA2E" w14:textId="77777777" w:rsidR="003062A5" w:rsidRPr="0032190F" w:rsidRDefault="003062A5" w:rsidP="00242C0F">
      <w:pPr>
        <w:jc w:val="both"/>
        <w:rPr>
          <w:lang w:val="fr-FR"/>
        </w:rPr>
      </w:pPr>
    </w:p>
    <w:p w14:paraId="7F13E5FB" w14:textId="77777777" w:rsidR="003062A5" w:rsidRPr="0032190F" w:rsidRDefault="003062A5" w:rsidP="00242C0F">
      <w:pPr>
        <w:pStyle w:val="Heading3"/>
        <w:spacing w:line="240" w:lineRule="auto"/>
      </w:pPr>
      <w:r w:rsidRPr="0032190F">
        <w:t>Matériel</w:t>
      </w:r>
    </w:p>
    <w:p w14:paraId="396AD521" w14:textId="77777777" w:rsidR="003062A5" w:rsidRPr="0032190F" w:rsidRDefault="003062A5" w:rsidP="00242C0F">
      <w:pPr>
        <w:jc w:val="both"/>
        <w:rPr>
          <w:lang w:val="fr-FR"/>
        </w:rPr>
      </w:pPr>
    </w:p>
    <w:p w14:paraId="527F3212" w14:textId="77777777" w:rsidR="003062A5" w:rsidRPr="0032190F" w:rsidRDefault="003062A5" w:rsidP="00242C0F">
      <w:pPr>
        <w:jc w:val="both"/>
        <w:rPr>
          <w:lang w:val="fr-FR"/>
        </w:rPr>
      </w:pPr>
      <w:r w:rsidRPr="0032190F">
        <w:rPr>
          <w:lang w:val="fr-FR"/>
        </w:rPr>
        <w:t xml:space="preserve">L’individu de la tombe A était enterré avec son équipement personnel : </w:t>
      </w:r>
    </w:p>
    <w:p w14:paraId="74B0C9A2" w14:textId="77777777" w:rsidR="003062A5" w:rsidRPr="0032190F" w:rsidRDefault="003062A5" w:rsidP="00242C0F">
      <w:pPr>
        <w:jc w:val="both"/>
        <w:rPr>
          <w:lang w:val="fr-FR"/>
        </w:rPr>
      </w:pPr>
    </w:p>
    <w:p w14:paraId="3D3437AD" w14:textId="6EB287B5" w:rsidR="003062A5" w:rsidRPr="0032190F" w:rsidRDefault="003062A5" w:rsidP="00242C0F">
      <w:pPr>
        <w:ind w:firstLine="709"/>
        <w:jc w:val="both"/>
        <w:rPr>
          <w:lang w:val="fr-FR"/>
        </w:rPr>
      </w:pPr>
      <w:r w:rsidRPr="0032190F">
        <w:rPr>
          <w:lang w:val="fr-FR"/>
        </w:rPr>
        <w:t xml:space="preserve">- une hache plate en </w:t>
      </w:r>
      <w:hyperlink r:id="rId8200" w:anchor="Sit_Cuivre" w:history="1">
        <w:r w:rsidR="009A36BA" w:rsidRPr="001E115E">
          <w:rPr>
            <w:rStyle w:val="Hyperlink"/>
            <w:lang w:val="fr-FR"/>
          </w:rPr>
          <w:t>cuivre</w:t>
        </w:r>
      </w:hyperlink>
    </w:p>
    <w:p w14:paraId="1748AA03" w14:textId="7A030D2B" w:rsidR="003062A5" w:rsidRPr="0032190F" w:rsidRDefault="003062A5" w:rsidP="00242C0F">
      <w:pPr>
        <w:ind w:firstLine="709"/>
        <w:jc w:val="both"/>
        <w:rPr>
          <w:lang w:val="fr-FR"/>
        </w:rPr>
      </w:pPr>
      <w:r w:rsidRPr="0032190F">
        <w:rPr>
          <w:lang w:val="fr-FR"/>
        </w:rPr>
        <w:t>-</w:t>
      </w:r>
      <w:r w:rsidR="009A36BA">
        <w:rPr>
          <w:lang w:val="fr-FR"/>
        </w:rPr>
        <w:t xml:space="preserve"> </w:t>
      </w:r>
      <w:r w:rsidRPr="0032190F">
        <w:rPr>
          <w:lang w:val="fr-FR"/>
        </w:rPr>
        <w:t xml:space="preserve">un poignard en </w:t>
      </w:r>
      <w:hyperlink r:id="rId8201" w:anchor="Sit_Cuivre" w:history="1">
        <w:r w:rsidR="009A36BA" w:rsidRPr="001E115E">
          <w:rPr>
            <w:rStyle w:val="Hyperlink"/>
            <w:lang w:val="fr-FR"/>
          </w:rPr>
          <w:t>cuivre</w:t>
        </w:r>
      </w:hyperlink>
    </w:p>
    <w:p w14:paraId="59AEF77A" w14:textId="77777777" w:rsidR="003062A5" w:rsidRPr="0032190F" w:rsidRDefault="003062A5" w:rsidP="00242C0F">
      <w:pPr>
        <w:ind w:firstLine="709"/>
        <w:jc w:val="both"/>
        <w:rPr>
          <w:lang w:val="fr-FR"/>
        </w:rPr>
      </w:pPr>
      <w:r w:rsidRPr="0032190F">
        <w:rPr>
          <w:lang w:val="fr-FR"/>
        </w:rPr>
        <w:t>- une grande pointe foliacée en silex</w:t>
      </w:r>
    </w:p>
    <w:p w14:paraId="2858DA9D" w14:textId="77777777" w:rsidR="003062A5" w:rsidRPr="0032190F" w:rsidRDefault="003062A5" w:rsidP="00242C0F">
      <w:pPr>
        <w:ind w:firstLine="709"/>
        <w:jc w:val="both"/>
        <w:rPr>
          <w:lang w:val="fr-FR"/>
        </w:rPr>
      </w:pPr>
      <w:r w:rsidRPr="0032190F">
        <w:rPr>
          <w:lang w:val="fr-FR"/>
        </w:rPr>
        <w:t>- deux lames de hache en roche verte</w:t>
      </w:r>
    </w:p>
    <w:p w14:paraId="73C783F6" w14:textId="77777777" w:rsidR="003062A5" w:rsidRPr="0032190F" w:rsidRDefault="003062A5" w:rsidP="00242C0F">
      <w:pPr>
        <w:ind w:firstLine="709"/>
        <w:jc w:val="both"/>
        <w:rPr>
          <w:lang w:val="fr-FR"/>
        </w:rPr>
      </w:pPr>
      <w:r w:rsidRPr="0032190F">
        <w:rPr>
          <w:lang w:val="fr-FR"/>
        </w:rPr>
        <w:t>- deux concentrations d’armatures [carquois] de 11 et 22 flèches à pointes en silex</w:t>
      </w:r>
    </w:p>
    <w:p w14:paraId="481E66C8" w14:textId="77777777" w:rsidR="003062A5" w:rsidRPr="0032190F" w:rsidRDefault="003062A5" w:rsidP="00242C0F">
      <w:pPr>
        <w:ind w:firstLine="709"/>
        <w:jc w:val="both"/>
        <w:rPr>
          <w:lang w:val="fr-FR"/>
        </w:rPr>
      </w:pPr>
      <w:r w:rsidRPr="0032190F">
        <w:rPr>
          <w:lang w:val="fr-FR"/>
        </w:rPr>
        <w:t>-  une pendeloque en cuivre vers le bras</w:t>
      </w:r>
    </w:p>
    <w:p w14:paraId="5159EE95" w14:textId="77777777" w:rsidR="003062A5" w:rsidRPr="0032190F" w:rsidRDefault="003062A5" w:rsidP="00242C0F">
      <w:pPr>
        <w:ind w:firstLine="709"/>
        <w:jc w:val="both"/>
        <w:rPr>
          <w:lang w:val="fr-FR"/>
        </w:rPr>
      </w:pPr>
      <w:r w:rsidRPr="0032190F">
        <w:rPr>
          <w:lang w:val="fr-FR"/>
        </w:rPr>
        <w:t>- deux canines de suidés [défenses de sanglier] au niveau des membres inférieurs</w:t>
      </w:r>
    </w:p>
    <w:p w14:paraId="0222A180" w14:textId="77777777" w:rsidR="003062A5" w:rsidRPr="0032190F" w:rsidRDefault="003062A5" w:rsidP="00242C0F">
      <w:pPr>
        <w:ind w:firstLine="709"/>
        <w:jc w:val="both"/>
        <w:rPr>
          <w:lang w:val="fr-FR"/>
        </w:rPr>
      </w:pPr>
      <w:r w:rsidRPr="0032190F">
        <w:rPr>
          <w:lang w:val="fr-FR"/>
        </w:rPr>
        <w:t>- un retouchoir à silex fait d’une barre de cuivre emmanchée dans un bois de cerf</w:t>
      </w:r>
    </w:p>
    <w:p w14:paraId="059A570A" w14:textId="77777777" w:rsidR="003062A5" w:rsidRPr="0032190F" w:rsidRDefault="003062A5" w:rsidP="00242C0F">
      <w:pPr>
        <w:ind w:firstLine="709"/>
        <w:jc w:val="both"/>
        <w:rPr>
          <w:lang w:val="fr-FR"/>
        </w:rPr>
      </w:pPr>
      <w:r w:rsidRPr="0032190F">
        <w:rPr>
          <w:lang w:val="fr-FR"/>
        </w:rPr>
        <w:t>- un grattoir utilisé comme briquet</w:t>
      </w:r>
    </w:p>
    <w:p w14:paraId="0D09BC35" w14:textId="77777777" w:rsidR="003062A5" w:rsidRPr="0032190F" w:rsidRDefault="003062A5" w:rsidP="00242C0F">
      <w:pPr>
        <w:ind w:firstLine="709"/>
        <w:jc w:val="both"/>
        <w:rPr>
          <w:lang w:val="fr-FR"/>
        </w:rPr>
      </w:pPr>
      <w:r w:rsidRPr="0032190F">
        <w:rPr>
          <w:lang w:val="fr-FR"/>
        </w:rPr>
        <w:t>- 10 lames en silex et deux armatures tranchantes proches du buste et du bassin</w:t>
      </w:r>
    </w:p>
    <w:p w14:paraId="4985EFBF" w14:textId="77777777" w:rsidR="003062A5" w:rsidRPr="0032190F" w:rsidRDefault="003062A5" w:rsidP="00242C0F">
      <w:pPr>
        <w:ind w:firstLine="709"/>
        <w:jc w:val="both"/>
        <w:rPr>
          <w:lang w:val="fr-FR"/>
        </w:rPr>
      </w:pPr>
      <w:r w:rsidRPr="0032190F">
        <w:rPr>
          <w:lang w:val="fr-FR"/>
        </w:rPr>
        <w:t>-...</w:t>
      </w:r>
    </w:p>
    <w:p w14:paraId="324B4D4E" w14:textId="77777777" w:rsidR="003062A5" w:rsidRPr="0032190F" w:rsidRDefault="003062A5" w:rsidP="00242C0F">
      <w:pPr>
        <w:rPr>
          <w:lang w:val="fr-FR"/>
        </w:rPr>
      </w:pPr>
      <w:r w:rsidRPr="0032190F">
        <w:rPr>
          <w:lang w:val="fr-FR"/>
        </w:rPr>
        <w:t>(BIB 1431 p. 106)</w:t>
      </w:r>
    </w:p>
    <w:p w14:paraId="0DE170E5" w14:textId="77777777" w:rsidR="00577FE9" w:rsidRPr="0032190F" w:rsidRDefault="00577FE9" w:rsidP="00242C0F">
      <w:pPr>
        <w:rPr>
          <w:lang w:val="fr-FR"/>
        </w:rPr>
      </w:pPr>
    </w:p>
    <w:p w14:paraId="1CB4C694" w14:textId="77777777" w:rsidR="00577FE9" w:rsidRPr="0032190F" w:rsidRDefault="00577FE9" w:rsidP="00242C0F">
      <w:pPr>
        <w:jc w:val="both"/>
        <w:rPr>
          <w:color w:val="000000"/>
          <w:lang w:val="fr-FR"/>
        </w:rPr>
      </w:pPr>
      <w:r w:rsidRPr="0032190F">
        <w:rPr>
          <w:rFonts w:cs="Book Antiqua"/>
          <w:color w:val="000000"/>
          <w:lang w:val="fr-FR"/>
        </w:rPr>
        <w:t>Les pièces en silex sont nombreuses : douze lames dont une de grand format en silex de Forcalquier, deux lames de « poignards » dont une à languette bipartite triangulaire avec retouches parallèles couvrantes transverses bifaciales et trente-cinq armatures de flèches dont six tranchantes, les autres étant bifaciales de formes diverses : folia</w:t>
      </w:r>
      <w:r w:rsidRPr="0032190F">
        <w:rPr>
          <w:rFonts w:cs="Book Antiqua"/>
          <w:color w:val="000000"/>
          <w:lang w:val="fr-FR"/>
        </w:rPr>
        <w:softHyphen/>
        <w:t>cées, amygdaloïdes ou losangiques. Les objets en matières dures animales sont un pendentif en coquillage et deux « racloirs à arc » sur canines de suidés refendues (BIB 1666)</w:t>
      </w:r>
    </w:p>
    <w:p w14:paraId="5E32D6E2" w14:textId="77777777" w:rsidR="003062A5" w:rsidRPr="0032190F" w:rsidRDefault="003062A5" w:rsidP="00242C0F">
      <w:pPr>
        <w:rPr>
          <w:lang w:val="fr-FR"/>
        </w:rPr>
      </w:pPr>
    </w:p>
    <w:p w14:paraId="5F6A8201" w14:textId="77777777" w:rsidR="003062A5" w:rsidRPr="0032190F" w:rsidRDefault="003062A5" w:rsidP="00242C0F">
      <w:pPr>
        <w:pStyle w:val="Heading4"/>
      </w:pPr>
      <w:r w:rsidRPr="0032190F">
        <w:t>Hache plate en cuivre</w:t>
      </w:r>
    </w:p>
    <w:p w14:paraId="140A3B67" w14:textId="77777777" w:rsidR="003062A5" w:rsidRPr="0032190F" w:rsidRDefault="003062A5" w:rsidP="00242C0F">
      <w:pPr>
        <w:rPr>
          <w:lang w:val="fr-FR"/>
        </w:rPr>
      </w:pPr>
    </w:p>
    <w:p w14:paraId="6795AC7E" w14:textId="77777777" w:rsidR="003062A5" w:rsidRPr="0032190F" w:rsidRDefault="003062A5" w:rsidP="00242C0F">
      <w:pPr>
        <w:jc w:val="both"/>
        <w:rPr>
          <w:lang w:val="fr-FR"/>
        </w:rPr>
      </w:pPr>
      <w:r w:rsidRPr="0032190F">
        <w:rPr>
          <w:lang w:val="fr-FR"/>
        </w:rPr>
        <w:t>La hache plate est décrite d’après Müller et le moulage conservé au Musée Savoisien. Il s’agit d’une pièce degrande taille (347 gr</w:t>
      </w:r>
      <w:r w:rsidR="00A01AA1" w:rsidRPr="0032190F">
        <w:rPr>
          <w:lang w:val="fr-FR"/>
        </w:rPr>
        <w:t>.</w:t>
      </w:r>
      <w:r w:rsidRPr="0032190F">
        <w:rPr>
          <w:lang w:val="fr-FR"/>
        </w:rPr>
        <w:t xml:space="preserve"> ; </w:t>
      </w:r>
      <w:smartTag w:uri="urn:schemas-microsoft-com:office:smarttags" w:element="metricconverter">
        <w:smartTagPr>
          <w:attr w:name="ProductID" w:val="13 cm"/>
        </w:smartTagPr>
        <w:r w:rsidRPr="0032190F">
          <w:rPr>
            <w:lang w:val="fr-FR"/>
          </w:rPr>
          <w:t>13 cm</w:t>
        </w:r>
      </w:smartTag>
      <w:r w:rsidRPr="0032190F">
        <w:rPr>
          <w:lang w:val="fr-FR"/>
        </w:rPr>
        <w:t xml:space="preserve"> de longueur ; </w:t>
      </w:r>
      <w:smartTag w:uri="urn:schemas-microsoft-com:office:smarttags" w:element="metricconverter">
        <w:smartTagPr>
          <w:attr w:name="ProductID" w:val="4,4 cm"/>
        </w:smartTagPr>
        <w:r w:rsidRPr="0032190F">
          <w:rPr>
            <w:lang w:val="fr-FR"/>
          </w:rPr>
          <w:t>4,4 cm</w:t>
        </w:r>
      </w:smartTag>
      <w:r w:rsidRPr="0032190F">
        <w:rPr>
          <w:lang w:val="fr-FR"/>
        </w:rPr>
        <w:t xml:space="preserve"> de largeur au tranchant et </w:t>
      </w:r>
      <w:smartTag w:uri="urn:schemas-microsoft-com:office:smarttags" w:element="metricconverter">
        <w:smartTagPr>
          <w:attr w:name="ProductID" w:val="3,3 cm"/>
        </w:smartTagPr>
        <w:r w:rsidRPr="0032190F">
          <w:rPr>
            <w:lang w:val="fr-FR"/>
          </w:rPr>
          <w:t>3,3 cm</w:t>
        </w:r>
      </w:smartTag>
      <w:r w:rsidRPr="0032190F">
        <w:rPr>
          <w:lang w:val="fr-FR"/>
        </w:rPr>
        <w:t xml:space="preserve"> de largeur au talon pour uneépaisseur maximale de </w:t>
      </w:r>
      <w:smartTag w:uri="urn:schemas-microsoft-com:office:smarttags" w:element="metricconverter">
        <w:smartTagPr>
          <w:attr w:name="ProductID" w:val="1,3 cm"/>
        </w:smartTagPr>
        <w:r w:rsidRPr="0032190F">
          <w:rPr>
            <w:lang w:val="fr-FR"/>
          </w:rPr>
          <w:t>1,3 cm</w:t>
        </w:r>
      </w:smartTag>
      <w:r w:rsidRPr="0032190F">
        <w:rPr>
          <w:lang w:val="fr-FR"/>
        </w:rPr>
        <w:t xml:space="preserve"> (fig. 4 n° 4), d’une silhouette quasiment rectangulaire </w:t>
      </w:r>
      <w:r w:rsidR="00577FE9" w:rsidRPr="0032190F">
        <w:rPr>
          <w:lang w:val="fr-FR"/>
        </w:rPr>
        <w:t xml:space="preserve">(sub-rectangulaire) </w:t>
      </w:r>
      <w:r w:rsidRPr="0032190F">
        <w:rPr>
          <w:lang w:val="fr-FR"/>
        </w:rPr>
        <w:t>avec un léger évasement dutranchant. Le talon est faiblement convexe et les deux faces principales présentent une légère concavité, s’il nes’agit pas d’un retrait lors du séchage du moulage. Des stries ont été observées par Müller sur les deux faces de cet</w:t>
      </w:r>
      <w:r w:rsidR="00B919BE" w:rsidRPr="0032190F">
        <w:rPr>
          <w:lang w:val="fr-FR"/>
        </w:rPr>
        <w:t xml:space="preserve"> </w:t>
      </w:r>
      <w:r w:rsidRPr="0032190F">
        <w:rPr>
          <w:lang w:val="fr-FR"/>
        </w:rPr>
        <w:t>objet, qui pourraient témoigner d’un polissage de la pièce (BIB 1431 p. 108)</w:t>
      </w:r>
    </w:p>
    <w:p w14:paraId="740741F3" w14:textId="77777777" w:rsidR="003062A5" w:rsidRPr="0032190F" w:rsidRDefault="003062A5" w:rsidP="00242C0F">
      <w:pPr>
        <w:jc w:val="both"/>
        <w:rPr>
          <w:lang w:val="fr-FR"/>
        </w:rPr>
      </w:pPr>
    </w:p>
    <w:p w14:paraId="557A01DC" w14:textId="77777777" w:rsidR="003062A5" w:rsidRPr="0032190F" w:rsidRDefault="003062A5" w:rsidP="00242C0F">
      <w:pPr>
        <w:jc w:val="both"/>
        <w:rPr>
          <w:lang w:val="fr-FR"/>
        </w:rPr>
      </w:pPr>
      <w:r w:rsidRPr="0032190F">
        <w:rPr>
          <w:lang w:val="fr-FR"/>
        </w:rPr>
        <w:t xml:space="preserve">Le cuivre de la hache de Fontaine contient de faibles proportions d’antimoine et d’argent ainsi que d’infimestraces de nickel qui le rapprochent du groupe E10 de Junghans </w:t>
      </w:r>
      <w:r w:rsidRPr="0032190F">
        <w:rPr>
          <w:i/>
          <w:iCs/>
          <w:lang w:val="fr-FR"/>
        </w:rPr>
        <w:t xml:space="preserve">et al. </w:t>
      </w:r>
      <w:r w:rsidRPr="0032190F">
        <w:rPr>
          <w:lang w:val="fr-FR"/>
        </w:rPr>
        <w:t>1960, 1968-74 (BIB 1431 p. 108)</w:t>
      </w:r>
    </w:p>
    <w:p w14:paraId="44A6350E" w14:textId="77777777" w:rsidR="003062A5" w:rsidRPr="0032190F" w:rsidRDefault="003062A5" w:rsidP="00242C0F">
      <w:pPr>
        <w:jc w:val="both"/>
        <w:rPr>
          <w:lang w:val="fr-FR"/>
        </w:rPr>
      </w:pPr>
    </w:p>
    <w:p w14:paraId="374E35A6" w14:textId="77777777" w:rsidR="003062A5" w:rsidRPr="0032190F" w:rsidRDefault="003062A5" w:rsidP="00242C0F">
      <w:pPr>
        <w:pStyle w:val="Heading4"/>
      </w:pPr>
      <w:r w:rsidRPr="0032190F">
        <w:t>Poignard en cuivre</w:t>
      </w:r>
    </w:p>
    <w:p w14:paraId="4E6CF9CB" w14:textId="77777777" w:rsidR="003062A5" w:rsidRPr="0032190F" w:rsidRDefault="003062A5" w:rsidP="00242C0F">
      <w:pPr>
        <w:jc w:val="both"/>
        <w:rPr>
          <w:lang w:val="fr-FR"/>
        </w:rPr>
      </w:pPr>
    </w:p>
    <w:p w14:paraId="45B7CE71" w14:textId="77777777" w:rsidR="003062A5" w:rsidRPr="0032190F" w:rsidRDefault="003062A5" w:rsidP="00242C0F">
      <w:pPr>
        <w:jc w:val="both"/>
        <w:rPr>
          <w:lang w:val="fr-FR"/>
        </w:rPr>
      </w:pPr>
      <w:r w:rsidRPr="0032190F">
        <w:rPr>
          <w:lang w:val="fr-FR"/>
        </w:rPr>
        <w:lastRenderedPageBreak/>
        <w:t>Le poignard est une lame très mince (</w:t>
      </w:r>
      <w:smartTag w:uri="urn:schemas-microsoft-com:office:smarttags" w:element="metricconverter">
        <w:smartTagPr>
          <w:attr w:name="ProductID" w:val="1,5 mm"/>
        </w:smartTagPr>
        <w:r w:rsidRPr="0032190F">
          <w:rPr>
            <w:lang w:val="fr-FR"/>
          </w:rPr>
          <w:t>1,5 mm</w:t>
        </w:r>
      </w:smartTag>
      <w:r w:rsidRPr="0032190F">
        <w:rPr>
          <w:lang w:val="fr-FR"/>
        </w:rPr>
        <w:t xml:space="preserve"> d’épaisseur ; poids 37 gr</w:t>
      </w:r>
      <w:r w:rsidR="00A01AA1" w:rsidRPr="0032190F">
        <w:rPr>
          <w:lang w:val="fr-FR"/>
        </w:rPr>
        <w:t>.</w:t>
      </w:r>
      <w:r w:rsidRPr="0032190F">
        <w:rPr>
          <w:lang w:val="fr-FR"/>
        </w:rPr>
        <w:t xml:space="preserve">) dépourvue de relief médian. La lame fusiforme mesure encore </w:t>
      </w:r>
      <w:smartTag w:uri="urn:schemas-microsoft-com:office:smarttags" w:element="metricconverter">
        <w:smartTagPr>
          <w:attr w:name="ProductID" w:val="13,5 cm"/>
        </w:smartTagPr>
        <w:r w:rsidRPr="0032190F">
          <w:rPr>
            <w:lang w:val="fr-FR"/>
          </w:rPr>
          <w:t>13,5 cm</w:t>
        </w:r>
      </w:smartTag>
      <w:r w:rsidRPr="0032190F">
        <w:rPr>
          <w:lang w:val="fr-FR"/>
        </w:rPr>
        <w:t xml:space="preserve"> de longueur pour une largeur de </w:t>
      </w:r>
      <w:smartTag w:uri="urn:schemas-microsoft-com:office:smarttags" w:element="metricconverter">
        <w:smartTagPr>
          <w:attr w:name="ProductID" w:val="4,1 cm"/>
        </w:smartTagPr>
        <w:r w:rsidRPr="0032190F">
          <w:rPr>
            <w:lang w:val="fr-FR"/>
          </w:rPr>
          <w:t>4,1 cm</w:t>
        </w:r>
      </w:smartTag>
      <w:r w:rsidRPr="0032190F">
        <w:rPr>
          <w:lang w:val="fr-FR"/>
        </w:rPr>
        <w:t xml:space="preserve">, mais l’objet originel était vraisemblablement bien plus long (probablement une vingtaine de centimètres). La languette, assez massive et perforée de cinq rivets disposés en fer à cheval, présente une extrémité en arc de cercle. Les rivets se répartissent sur toute sa longueur et jusqu’à la limite avec la lame. Le contour de l’emmanchement est matérialisé par une déformation de l’extrémité proximale de la lame. Un rivet de section quadrangulaire et de </w:t>
      </w:r>
      <w:smartTag w:uri="urn:schemas-microsoft-com:office:smarttags" w:element="metricconverter">
        <w:smartTagPr>
          <w:attr w:name="ProductID" w:val="7 mm"/>
        </w:smartTagPr>
        <w:r w:rsidRPr="0032190F">
          <w:rPr>
            <w:lang w:val="fr-FR"/>
          </w:rPr>
          <w:t>7 mm</w:t>
        </w:r>
      </w:smartTag>
      <w:r w:rsidRPr="0032190F">
        <w:rPr>
          <w:lang w:val="fr-FR"/>
        </w:rPr>
        <w:t xml:space="preserve"> de longueur a été</w:t>
      </w:r>
    </w:p>
    <w:p w14:paraId="37779BE5" w14:textId="77777777" w:rsidR="003062A5" w:rsidRPr="0032190F" w:rsidRDefault="003062A5" w:rsidP="00242C0F">
      <w:pPr>
        <w:jc w:val="both"/>
        <w:rPr>
          <w:lang w:val="fr-FR"/>
        </w:rPr>
      </w:pPr>
      <w:r w:rsidRPr="0032190F">
        <w:rPr>
          <w:lang w:val="fr-FR"/>
        </w:rPr>
        <w:t>conservé. L’une des faces de la lame est mieux conservée et présente des plages peu altérées où s’observent un état de surface et des stries orientées caractéristiques d’un polissage (BIB 1431 p. 108).</w:t>
      </w:r>
    </w:p>
    <w:p w14:paraId="02A467AD" w14:textId="409C1754" w:rsidR="003062A5" w:rsidRPr="0032190F" w:rsidRDefault="003062A5" w:rsidP="00242C0F">
      <w:pPr>
        <w:jc w:val="both"/>
        <w:rPr>
          <w:lang w:val="fr-FR"/>
        </w:rPr>
      </w:pPr>
      <w:r w:rsidRPr="0032190F">
        <w:rPr>
          <w:lang w:val="fr-FR"/>
        </w:rPr>
        <w:t xml:space="preserve">Le nombre et la disposition des rivets pourraient rappeler les productions plus anciennes de la culture de </w:t>
      </w:r>
      <w:hyperlink r:id="rId8202" w:anchor="Cul_Mondsee" w:history="1">
        <w:r w:rsidRPr="0032190F">
          <w:rPr>
            <w:rStyle w:val="Hyperlink"/>
            <w:lang w:val="fr-FR"/>
          </w:rPr>
          <w:t>Mondsee</w:t>
        </w:r>
      </w:hyperlink>
      <w:r w:rsidRPr="0032190F">
        <w:rPr>
          <w:lang w:val="fr-FR"/>
        </w:rPr>
        <w:t xml:space="preserve"> (Matuschik 1998 abb 226), mais la morphologie générale et la section de ces lames demeure assez différente (BIB 1431 p. 108).</w:t>
      </w:r>
    </w:p>
    <w:p w14:paraId="782A1643" w14:textId="2DB38D76" w:rsidR="003062A5" w:rsidRPr="0032190F" w:rsidRDefault="003062A5" w:rsidP="00242C0F">
      <w:pPr>
        <w:jc w:val="both"/>
        <w:rPr>
          <w:color w:val="000000" w:themeColor="text1"/>
          <w:lang w:val="fr-FR"/>
        </w:rPr>
      </w:pPr>
      <w:r w:rsidRPr="0032190F">
        <w:rPr>
          <w:lang w:val="fr-FR"/>
        </w:rPr>
        <w:t>Des poignards à trois, plus rarement 4 ou 5 rivets figurent par contre parmi les premières productions connues en</w:t>
      </w:r>
      <w:r w:rsidR="00451A5A" w:rsidRPr="0032190F">
        <w:rPr>
          <w:lang w:val="fr-FR"/>
        </w:rPr>
        <w:t xml:space="preserve"> </w:t>
      </w:r>
      <w:r w:rsidRPr="0032190F">
        <w:rPr>
          <w:lang w:val="fr-FR"/>
        </w:rPr>
        <w:t xml:space="preserve">Toscane et en Ombrie. Les exemplaires les plus fréquents ont été regroupés dans les types </w:t>
      </w:r>
      <w:hyperlink r:id="rId8203" w:anchor="Typ_Arm_Poignards_Italie" w:history="1">
        <w:r w:rsidR="008B52C4" w:rsidRPr="0032190F">
          <w:rPr>
            <w:rStyle w:val="Hyperlink"/>
            <w:i/>
            <w:lang w:val="fr-FR"/>
          </w:rPr>
          <w:t>Guardistallo</w:t>
        </w:r>
      </w:hyperlink>
      <w:r w:rsidR="00451A5A" w:rsidRPr="0032190F">
        <w:rPr>
          <w:lang w:val="fr-FR"/>
        </w:rPr>
        <w:t xml:space="preserve"> </w:t>
      </w:r>
      <w:r w:rsidRPr="0032190F">
        <w:rPr>
          <w:lang w:val="fr-FR"/>
        </w:rPr>
        <w:t xml:space="preserve">ou </w:t>
      </w:r>
      <w:r w:rsidRPr="0032190F">
        <w:rPr>
          <w:i/>
          <w:lang w:val="fr-FR"/>
        </w:rPr>
        <w:t>Massa Maritima</w:t>
      </w:r>
      <w:r w:rsidRPr="0032190F">
        <w:rPr>
          <w:lang w:val="fr-FR"/>
        </w:rPr>
        <w:t xml:space="preserve"> (Bianco Peroni 1994 tav. 8 à 11). Ils apparaissent dans les tombes du rite funéraire Rinaldone qui abondentdans la même région, et que plusieurs séries de datation font apparaître dès 3600-3300 av. J.-C. Notons qu’ils’agit d’objets dont la diffusion semble relativement restreinte en Italie contrairement aux poignards Remedellopar exemple (Bianco Peroni 1994 tav. 100 et 102). Cependant, le poignard de Fontaine ne peut être assimilé strictementau type </w:t>
      </w:r>
      <w:r w:rsidRPr="0032190F">
        <w:rPr>
          <w:i/>
          <w:lang w:val="fr-FR"/>
        </w:rPr>
        <w:t>Guardistallo</w:t>
      </w:r>
      <w:r w:rsidRPr="0032190F">
        <w:rPr>
          <w:lang w:val="fr-FR"/>
        </w:rPr>
        <w:t xml:space="preserve"> qui se caractérise par une languette triangulaire, une implantation des rivets très prèsde l’extrémité proximale et une angulation entre la languette et la </w:t>
      </w:r>
      <w:r w:rsidRPr="0032190F">
        <w:rPr>
          <w:color w:val="000000" w:themeColor="text1"/>
          <w:lang w:val="fr-FR"/>
        </w:rPr>
        <w:t>lame éloignée des rivets, ni d’ailleurs au type</w:t>
      </w:r>
      <w:r w:rsidR="00451A5A" w:rsidRPr="0032190F">
        <w:rPr>
          <w:color w:val="000000" w:themeColor="text1"/>
          <w:lang w:val="fr-FR"/>
        </w:rPr>
        <w:t xml:space="preserve"> </w:t>
      </w:r>
      <w:r w:rsidRPr="0032190F">
        <w:rPr>
          <w:i/>
          <w:color w:val="000000" w:themeColor="text1"/>
          <w:lang w:val="fr-FR"/>
        </w:rPr>
        <w:t>Massa Maritima</w:t>
      </w:r>
      <w:r w:rsidRPr="0032190F">
        <w:rPr>
          <w:color w:val="000000" w:themeColor="text1"/>
          <w:lang w:val="fr-FR"/>
        </w:rPr>
        <w:t xml:space="preserve"> dont la languette forme un arc de cercle assez ouvert et dont les rivets sont quasiment alignés surl’extrémité proximale. (BIB 1431 p. 109).</w:t>
      </w:r>
      <w:r w:rsidR="00577FE9" w:rsidRPr="0032190F">
        <w:rPr>
          <w:color w:val="000000" w:themeColor="text1"/>
          <w:lang w:val="fr-FR"/>
        </w:rPr>
        <w:t xml:space="preserve"> Proche </w:t>
      </w:r>
      <w:r w:rsidR="00577FE9" w:rsidRPr="0032190F">
        <w:rPr>
          <w:rFonts w:cs="Book Antiqua"/>
          <w:color w:val="000000" w:themeColor="text1"/>
          <w:lang w:val="fr-FR"/>
        </w:rPr>
        <w:t>du type Guardistallo à cinq trous de rivets (BIB 1666)</w:t>
      </w:r>
    </w:p>
    <w:p w14:paraId="01A4EDF3" w14:textId="77777777" w:rsidR="003062A5" w:rsidRPr="0032190F" w:rsidRDefault="003062A5" w:rsidP="00242C0F">
      <w:pPr>
        <w:jc w:val="both"/>
        <w:rPr>
          <w:lang w:val="fr-FR"/>
        </w:rPr>
      </w:pPr>
      <w:r w:rsidRPr="0032190F">
        <w:rPr>
          <w:color w:val="000000" w:themeColor="text1"/>
          <w:lang w:val="fr-FR"/>
        </w:rPr>
        <w:t xml:space="preserve">Le cuivre du poignard de Fontaine contient de faibles quantités d’arsenic et d’antimoine ainsi que des tracesd’argent et de nickel. Il appartient au groupe FG de la classification de Junghans </w:t>
      </w:r>
      <w:r w:rsidRPr="0032190F">
        <w:rPr>
          <w:i/>
          <w:iCs/>
          <w:color w:val="000000" w:themeColor="text1"/>
          <w:lang w:val="fr-FR"/>
        </w:rPr>
        <w:t xml:space="preserve">et al. </w:t>
      </w:r>
      <w:r w:rsidRPr="0032190F">
        <w:rPr>
          <w:color w:val="000000" w:themeColor="text1"/>
          <w:lang w:val="fr-FR"/>
        </w:rPr>
        <w:t>1960, 1968-74, et se rapproche</w:t>
      </w:r>
      <w:r w:rsidR="00451A5A" w:rsidRPr="0032190F">
        <w:rPr>
          <w:color w:val="000000" w:themeColor="text1"/>
          <w:lang w:val="fr-FR"/>
        </w:rPr>
        <w:t xml:space="preserve"> </w:t>
      </w:r>
      <w:r w:rsidRPr="0032190F">
        <w:rPr>
          <w:color w:val="000000" w:themeColor="text1"/>
          <w:lang w:val="fr-FR"/>
        </w:rPr>
        <w:t>des</w:t>
      </w:r>
      <w:r w:rsidRPr="0032190F">
        <w:rPr>
          <w:lang w:val="fr-FR"/>
        </w:rPr>
        <w:t xml:space="preserve"> groupes 31 et 26 de la classification la plus récente partiellement publiée par Sangmeister (2005). Leur</w:t>
      </w:r>
      <w:r w:rsidR="00451A5A" w:rsidRPr="0032190F">
        <w:rPr>
          <w:lang w:val="fr-FR"/>
        </w:rPr>
        <w:t xml:space="preserve"> </w:t>
      </w:r>
      <w:r w:rsidRPr="0032190F">
        <w:rPr>
          <w:lang w:val="fr-FR"/>
        </w:rPr>
        <w:t>répartition couvre toute la façade occidentale de la moitié nord de l’Italie. Ce type de cuivre résulte également del’emploi de minerais sulfurés (BIB 1431 p. 109).</w:t>
      </w:r>
    </w:p>
    <w:p w14:paraId="2F493328" w14:textId="77777777" w:rsidR="003062A5" w:rsidRPr="0032190F" w:rsidRDefault="003062A5" w:rsidP="00242C0F">
      <w:pPr>
        <w:jc w:val="both"/>
        <w:rPr>
          <w:lang w:val="fr-FR"/>
        </w:rPr>
      </w:pPr>
      <w:r w:rsidRPr="0032190F">
        <w:rPr>
          <w:lang w:val="fr-FR"/>
        </w:rPr>
        <w:t>La composition chimique du poignard de Fontaine est donc compatible avec les affinités typologiques. Même si les comparaisons ne livrent pas d’exemplaire strictement identique, la lame de Fontaine peut s’inscrire dans la variabilité des premières productions de poignards métalliques de Toscane et d’Ombrie. La forme particulière de la languette, la puissance du système de fixation et l’allongement potentiellement important de la lame de Fontaine permettent d’ailleurs de se demander s’il faut encore la considérer comme un poignard ou plutôt comme une hallebarde, dont les plus anciennes représentations gravées s’apparentent à des lames pisciformes ou fusiforme (BIB 1431 p. 109).</w:t>
      </w:r>
    </w:p>
    <w:p w14:paraId="263C61FF" w14:textId="77777777" w:rsidR="003062A5" w:rsidRPr="0032190F" w:rsidRDefault="003062A5" w:rsidP="00242C0F">
      <w:pPr>
        <w:jc w:val="both"/>
        <w:rPr>
          <w:lang w:val="fr-FR"/>
        </w:rPr>
      </w:pPr>
    </w:p>
    <w:p w14:paraId="75883828" w14:textId="77777777" w:rsidR="001358A1" w:rsidRPr="0032190F" w:rsidRDefault="001358A1" w:rsidP="00242C0F">
      <w:pPr>
        <w:pStyle w:val="Heading4"/>
      </w:pPr>
      <w:r w:rsidRPr="0032190F">
        <w:t>Pendeloque en cuivre</w:t>
      </w:r>
    </w:p>
    <w:p w14:paraId="05DF47CA" w14:textId="77777777" w:rsidR="001358A1" w:rsidRPr="0032190F" w:rsidRDefault="001358A1" w:rsidP="00242C0F">
      <w:pPr>
        <w:rPr>
          <w:lang w:val="fr-FR"/>
        </w:rPr>
      </w:pPr>
    </w:p>
    <w:p w14:paraId="61D1C5CE" w14:textId="77777777" w:rsidR="001358A1" w:rsidRPr="0032190F" w:rsidRDefault="00577FE9" w:rsidP="00242C0F">
      <w:pPr>
        <w:jc w:val="both"/>
        <w:rPr>
          <w:lang w:val="fr-FR"/>
        </w:rPr>
      </w:pPr>
      <w:r w:rsidRPr="0032190F">
        <w:rPr>
          <w:rFonts w:cs="Book Antiqua"/>
          <w:color w:val="221E1F"/>
          <w:lang w:val="fr-FR"/>
        </w:rPr>
        <w:t>Grand pendentif triangulaire à tête repliée</w:t>
      </w:r>
      <w:r w:rsidRPr="0032190F">
        <w:rPr>
          <w:lang w:val="fr-FR"/>
        </w:rPr>
        <w:t xml:space="preserve"> (BIB 1666). </w:t>
      </w:r>
      <w:r w:rsidR="001358A1" w:rsidRPr="0032190F">
        <w:rPr>
          <w:lang w:val="fr-FR"/>
        </w:rPr>
        <w:t>La pendeloque en forme de triangle très allongé est l’objet le plus étonnant de notre ensemble funéraire (fig. 4 n° 1). Il s’agit d’un objet lourd (191 gr), de grandes dimensions (</w:t>
      </w:r>
      <w:smartTag w:uri="urn:schemas-microsoft-com:office:smarttags" w:element="metricconverter">
        <w:smartTagPr>
          <w:attr w:name="ProductID" w:val="18,6 cm"/>
        </w:smartTagPr>
        <w:r w:rsidR="001358A1" w:rsidRPr="0032190F">
          <w:rPr>
            <w:lang w:val="fr-FR"/>
          </w:rPr>
          <w:t>18,6 cm</w:t>
        </w:r>
      </w:smartTag>
      <w:r w:rsidR="001358A1" w:rsidRPr="0032190F">
        <w:rPr>
          <w:lang w:val="fr-FR"/>
        </w:rPr>
        <w:t xml:space="preserve"> de longueur, </w:t>
      </w:r>
      <w:smartTag w:uri="urn:schemas-microsoft-com:office:smarttags" w:element="metricconverter">
        <w:smartTagPr>
          <w:attr w:name="ProductID" w:val="3,6 cm"/>
        </w:smartTagPr>
        <w:r w:rsidR="001358A1" w:rsidRPr="0032190F">
          <w:rPr>
            <w:lang w:val="fr-FR"/>
          </w:rPr>
          <w:t>3,6 cm</w:t>
        </w:r>
      </w:smartTag>
      <w:r w:rsidR="001358A1" w:rsidRPr="0032190F">
        <w:rPr>
          <w:lang w:val="fr-FR"/>
        </w:rPr>
        <w:t xml:space="preserve"> de largeur au sommet et </w:t>
      </w:r>
      <w:smartTag w:uri="urn:schemas-microsoft-com:office:smarttags" w:element="metricconverter">
        <w:smartTagPr>
          <w:attr w:name="ProductID" w:val="7 mm"/>
        </w:smartTagPr>
        <w:r w:rsidR="001358A1" w:rsidRPr="0032190F">
          <w:rPr>
            <w:lang w:val="fr-FR"/>
          </w:rPr>
          <w:t>7 mm</w:t>
        </w:r>
      </w:smartTag>
      <w:r w:rsidR="001358A1" w:rsidRPr="0032190F">
        <w:rPr>
          <w:lang w:val="fr-FR"/>
        </w:rPr>
        <w:t xml:space="preserve"> d’épaisseur maximale de la lame). Sa base a été repliée et rabattue par martelage. La pointe est amincie sans être véritablement tranchante. Les deux faces ont subi un polissage de finition. La recherche de pendeloques comparables a été poussée jusqu’en Europe centrale sans beaucoup de résultats (BIB 1431 p. 109). </w:t>
      </w:r>
    </w:p>
    <w:p w14:paraId="479E5D3B" w14:textId="0764B103" w:rsidR="001358A1" w:rsidRPr="0032190F" w:rsidRDefault="001358A1" w:rsidP="00242C0F">
      <w:pPr>
        <w:jc w:val="both"/>
        <w:rPr>
          <w:lang w:val="fr-FR"/>
        </w:rPr>
      </w:pPr>
      <w:r w:rsidRPr="0032190F">
        <w:rPr>
          <w:lang w:val="fr-FR"/>
        </w:rPr>
        <w:lastRenderedPageBreak/>
        <w:t xml:space="preserve">La grotte </w:t>
      </w:r>
      <w:hyperlink r:id="rId8204" w:anchor="Sit_Labeil" w:history="1">
        <w:r w:rsidRPr="0032190F">
          <w:rPr>
            <w:rStyle w:val="Hyperlink"/>
            <w:lang w:val="fr-FR"/>
          </w:rPr>
          <w:t>Labeil</w:t>
        </w:r>
      </w:hyperlink>
      <w:r w:rsidRPr="0032190F">
        <w:rPr>
          <w:lang w:val="fr-FR"/>
        </w:rPr>
        <w:t xml:space="preserve"> Hérault a livré deux pendeloques allongées réalisées sur des fragments de côte de bovidé. Leur contexte chronologique est très imprécis et l’analogie avec des poignards semble ici assez nette (Barge 1982 fig. 103) (BIB 1431 p. 109).</w:t>
      </w:r>
    </w:p>
    <w:p w14:paraId="216B81C5" w14:textId="03AC027E" w:rsidR="001358A1" w:rsidRPr="0032190F" w:rsidRDefault="001358A1" w:rsidP="00242C0F">
      <w:pPr>
        <w:jc w:val="both"/>
        <w:rPr>
          <w:lang w:val="fr-FR"/>
        </w:rPr>
      </w:pPr>
      <w:r w:rsidRPr="0032190F">
        <w:rPr>
          <w:lang w:val="fr-FR"/>
        </w:rPr>
        <w:t xml:space="preserve">Le poignard atypique et très isolé de la grotte du </w:t>
      </w:r>
      <w:hyperlink r:id="rId8205" w:anchor="Sit_Jas_Juvert" w:history="1">
        <w:r w:rsidRPr="0032190F">
          <w:rPr>
            <w:rStyle w:val="Hyperlink"/>
            <w:lang w:val="fr-FR"/>
          </w:rPr>
          <w:t>Jas-de-Juvert</w:t>
        </w:r>
      </w:hyperlink>
      <w:r w:rsidRPr="0032190F">
        <w:rPr>
          <w:lang w:val="fr-FR"/>
        </w:rPr>
        <w:t xml:space="preserve"> à Robion (Alpes-Maritimes) en cuivre quasiment pur à traces d’argent et de bismuth (Courtin et Sauzade 1975), pourrait être réévalué comme une pendeloque, mais l’analogie avec l’objet de Fontaine est loin d’être convaincante (BIB 1431 p. 109).</w:t>
      </w:r>
    </w:p>
    <w:p w14:paraId="345E142C" w14:textId="0BEA754F" w:rsidR="001358A1" w:rsidRPr="0032190F" w:rsidRDefault="001358A1" w:rsidP="00242C0F">
      <w:pPr>
        <w:jc w:val="both"/>
        <w:rPr>
          <w:lang w:val="fr-FR"/>
        </w:rPr>
      </w:pPr>
      <w:r w:rsidRPr="0032190F">
        <w:rPr>
          <w:lang w:val="fr-FR"/>
        </w:rPr>
        <w:t xml:space="preserve">Le seul objet véritablement comparable que l’on connaisse a été découvert sans contexte sur le site de </w:t>
      </w:r>
      <w:hyperlink r:id="rId8206" w:anchor="Sit_Sutz_Lattrigen" w:history="1">
        <w:r w:rsidRPr="0032190F">
          <w:rPr>
            <w:rStyle w:val="Hyperlink"/>
            <w:lang w:val="fr-FR"/>
          </w:rPr>
          <w:t>Sutz-Lattringen</w:t>
        </w:r>
      </w:hyperlink>
      <w:r w:rsidRPr="0032190F">
        <w:rPr>
          <w:lang w:val="fr-FR"/>
        </w:rPr>
        <w:t xml:space="preserve"> « Hauptstation » (Winiger 1989 abb 30). Si sa forme est très proche (fig. 5 n° 1), la pendeloque de Sutz est techniquement différente puisqu’elle a été réalisée à partir d’une fine tôle de cuivre dont l’extrémité a été enroulée. Cet objet n’a pas été analysé. En définitive, la pendeloque de Fontaine reste à l’heure actuelle assez unique en Europe occidentale (BIB 1431 p. 109).</w:t>
      </w:r>
    </w:p>
    <w:p w14:paraId="183898E7" w14:textId="77777777" w:rsidR="001358A1" w:rsidRPr="0032190F" w:rsidRDefault="001358A1" w:rsidP="00242C0F">
      <w:pPr>
        <w:jc w:val="both"/>
        <w:rPr>
          <w:lang w:val="fr-FR"/>
        </w:rPr>
      </w:pPr>
      <w:r w:rsidRPr="0032190F">
        <w:rPr>
          <w:lang w:val="fr-FR"/>
        </w:rPr>
        <w:t>La pendeloque de Fontaine, en cuivre quasiment pur avec de faibles traces d’argent et de nickel, appartient au groupe E00 de Junghans et al. 1960, 1968-74. Ce type de cuivre caractérise l’emploi de minerais oxydés. Sa répartition assez large couvre la moitié nord de l’Italie, les Alpes et l’Allemagne du Sud et ne nous apporte guère d’indication sur la provenance du minerai (BIB 1431 p. 110).</w:t>
      </w:r>
    </w:p>
    <w:p w14:paraId="4E4EA33E" w14:textId="77777777" w:rsidR="003062A5" w:rsidRPr="0032190F" w:rsidRDefault="003062A5" w:rsidP="00242C0F">
      <w:pPr>
        <w:jc w:val="both"/>
        <w:rPr>
          <w:lang w:val="fr-FR"/>
        </w:rPr>
      </w:pPr>
    </w:p>
    <w:p w14:paraId="39D96CBF" w14:textId="77777777" w:rsidR="003062A5" w:rsidRPr="0032190F" w:rsidRDefault="001358A1" w:rsidP="00242C0F">
      <w:pPr>
        <w:pStyle w:val="Heading4"/>
      </w:pPr>
      <w:r w:rsidRPr="0032190F">
        <w:t xml:space="preserve">Retouchoir </w:t>
      </w:r>
      <w:r w:rsidR="003062A5" w:rsidRPr="0032190F">
        <w:t>en cuivre</w:t>
      </w:r>
    </w:p>
    <w:p w14:paraId="652DB274" w14:textId="77777777" w:rsidR="003062A5" w:rsidRPr="0032190F" w:rsidRDefault="003062A5" w:rsidP="00242C0F">
      <w:pPr>
        <w:jc w:val="both"/>
        <w:rPr>
          <w:lang w:val="fr-FR"/>
        </w:rPr>
      </w:pPr>
    </w:p>
    <w:p w14:paraId="2523E887" w14:textId="77777777" w:rsidR="001358A1" w:rsidRPr="0032190F" w:rsidRDefault="001358A1" w:rsidP="00242C0F">
      <w:pPr>
        <w:jc w:val="both"/>
        <w:rPr>
          <w:lang w:val="fr-FR"/>
        </w:rPr>
      </w:pPr>
      <w:r w:rsidRPr="0032190F">
        <w:rPr>
          <w:lang w:val="fr-FR"/>
        </w:rPr>
        <w:t xml:space="preserve">Petite tige en cuivre enchassée dans un manche en bois de cerf. La barre de cuivre utilisée paraît quelque peu surdimensionnée par rapport à l’usage supposé (20 gr ; </w:t>
      </w:r>
      <w:smartTag w:uri="urn:schemas-microsoft-com:office:smarttags" w:element="metricconverter">
        <w:smartTagPr>
          <w:attr w:name="ProductID" w:val="7,6 cm"/>
        </w:smartTagPr>
        <w:r w:rsidRPr="0032190F">
          <w:rPr>
            <w:lang w:val="fr-FR"/>
          </w:rPr>
          <w:t>7,6 cm</w:t>
        </w:r>
      </w:smartTag>
      <w:r w:rsidRPr="0032190F">
        <w:rPr>
          <w:lang w:val="fr-FR"/>
        </w:rPr>
        <w:t xml:space="preserve"> delongueur, section quadrangulaire de </w:t>
      </w:r>
      <w:smartTag w:uri="urn:schemas-microsoft-com:office:smarttags" w:element="metricconverter">
        <w:smartTagPr>
          <w:attr w:name="ProductID" w:val="7 mm"/>
        </w:smartTagPr>
        <w:r w:rsidRPr="0032190F">
          <w:rPr>
            <w:lang w:val="fr-FR"/>
          </w:rPr>
          <w:t>7 mm</w:t>
        </w:r>
      </w:smartTag>
      <w:r w:rsidRPr="0032190F">
        <w:rPr>
          <w:lang w:val="fr-FR"/>
        </w:rPr>
        <w:t xml:space="preserve"> sur 5). Le soin apporté au façonnage du manche, dont la surface a étéraclée puis soigneusement polie (poli différent d’un poli d’utilisation), l’éloigne d’un outil uniquement uilitairedont le retouchoir d’Ötzi apporte une assez bonne illustration (Egg 1992) (BIB 1431 p. 110).</w:t>
      </w:r>
    </w:p>
    <w:p w14:paraId="6D9C5B75" w14:textId="33701020" w:rsidR="008E5D09" w:rsidRPr="0032190F" w:rsidRDefault="003062A5" w:rsidP="00242C0F">
      <w:pPr>
        <w:jc w:val="both"/>
        <w:rPr>
          <w:lang w:val="fr-FR"/>
        </w:rPr>
      </w:pPr>
      <w:r w:rsidRPr="0032190F">
        <w:rPr>
          <w:lang w:val="fr-FR"/>
        </w:rPr>
        <w:t>L’</w:t>
      </w:r>
      <w:r w:rsidR="005669B9" w:rsidRPr="0032190F">
        <w:rPr>
          <w:lang w:val="fr-FR"/>
        </w:rPr>
        <w:t xml:space="preserve">exemplaire avec une tige en cuivre emmanché dans un métatarse aux </w:t>
      </w:r>
      <w:hyperlink r:id="rId8207" w:anchor="Sit_Arene_Candide" w:history="1">
        <w:r w:rsidR="005669B9" w:rsidRPr="0032190F">
          <w:rPr>
            <w:rStyle w:val="Hyperlink"/>
            <w:lang w:val="fr-FR"/>
          </w:rPr>
          <w:t>Arene Candide</w:t>
        </w:r>
      </w:hyperlink>
      <w:r w:rsidR="005669B9" w:rsidRPr="0032190F">
        <w:rPr>
          <w:lang w:val="fr-FR"/>
        </w:rPr>
        <w:t xml:space="preserve"> (SS BIB)</w:t>
      </w:r>
    </w:p>
    <w:p w14:paraId="226D7E3C" w14:textId="77777777" w:rsidR="001358A1" w:rsidRPr="0032190F" w:rsidRDefault="001358A1" w:rsidP="00242C0F">
      <w:pPr>
        <w:jc w:val="both"/>
        <w:rPr>
          <w:lang w:val="fr-FR"/>
        </w:rPr>
      </w:pPr>
    </w:p>
    <w:p w14:paraId="5D907878" w14:textId="77777777" w:rsidR="001358A1" w:rsidRPr="0032190F" w:rsidRDefault="001358A1" w:rsidP="00242C0F">
      <w:pPr>
        <w:pStyle w:val="Heading4"/>
      </w:pPr>
      <w:r w:rsidRPr="0032190F">
        <w:t>Haches en pierre verte</w:t>
      </w:r>
    </w:p>
    <w:p w14:paraId="0A6A8809" w14:textId="77777777" w:rsidR="001358A1" w:rsidRPr="0032190F" w:rsidRDefault="001358A1" w:rsidP="00242C0F">
      <w:pPr>
        <w:rPr>
          <w:lang w:val="fr-FR"/>
        </w:rPr>
      </w:pPr>
    </w:p>
    <w:p w14:paraId="33F17F16" w14:textId="77777777" w:rsidR="001358A1" w:rsidRPr="0032190F" w:rsidRDefault="001358A1" w:rsidP="00242C0F">
      <w:pPr>
        <w:jc w:val="both"/>
        <w:rPr>
          <w:lang w:val="fr-FR"/>
        </w:rPr>
      </w:pPr>
      <w:r w:rsidRPr="0032190F">
        <w:rPr>
          <w:lang w:val="fr-FR"/>
        </w:rPr>
        <w:t>Les deux lames en roches vertes, éclogite et jadéite sur détermination visuelle de Thirault, sont de bonne taille sans toutefois atteindre les dimensions des plusgrandes lames en circulation au Néolithique moyen ou final (Thirault 2004 fig. 122). Typologiquement, il s’agit depièces assez trapues, de section ronde ou ovale (Thirault 2004 pl. 15) qui se distinguent des principaux types desgrandes lames qui ont circulé à travers l’Europe occidentale au Ve et dans la première moitié du IVe millénaire (Pétrequin</w:t>
      </w:r>
      <w:r w:rsidRPr="0032190F">
        <w:rPr>
          <w:i/>
          <w:iCs/>
          <w:lang w:val="fr-FR"/>
        </w:rPr>
        <w:t>et al</w:t>
      </w:r>
      <w:r w:rsidRPr="0032190F">
        <w:rPr>
          <w:lang w:val="fr-FR"/>
        </w:rPr>
        <w:t>. 2002). Les deux lames présentent un polissage transversal à facettes longitudinales. Cette technique apparaît au Néolithique Moyen II en Valais et en Haute-Savoie avant de diffuser très largement dans les Alpes occidentales au Néolithique final (Thirault 2004) (BIB 1431 p. 110).</w:t>
      </w:r>
    </w:p>
    <w:p w14:paraId="52A54336" w14:textId="77777777" w:rsidR="001358A1" w:rsidRPr="0032190F" w:rsidRDefault="001358A1" w:rsidP="00242C0F">
      <w:pPr>
        <w:jc w:val="both"/>
        <w:rPr>
          <w:lang w:val="fr-FR"/>
        </w:rPr>
      </w:pPr>
    </w:p>
    <w:p w14:paraId="29104EC0" w14:textId="12CD71D1" w:rsidR="00577FE9" w:rsidRPr="0032190F" w:rsidRDefault="00577FE9" w:rsidP="00242C0F">
      <w:pPr>
        <w:jc w:val="both"/>
        <w:rPr>
          <w:rFonts w:cs="Book Antiqua"/>
          <w:color w:val="221E1F"/>
          <w:lang w:val="fr-FR"/>
        </w:rPr>
      </w:pPr>
      <w:r w:rsidRPr="0032190F">
        <w:rPr>
          <w:rFonts w:cs="Book Antiqua"/>
          <w:color w:val="221E1F"/>
          <w:lang w:val="fr-FR"/>
        </w:rPr>
        <w:t xml:space="preserve">Deux lames de haches polies en jadéitite du </w:t>
      </w:r>
      <w:hyperlink r:id="rId8208" w:anchor="Sit_Mon_Viso" w:history="1">
        <w:r w:rsidR="00647BC0" w:rsidRPr="00647BC0">
          <w:rPr>
            <w:rStyle w:val="Hyperlink"/>
            <w:lang w:val="fr-FR"/>
          </w:rPr>
          <w:t>Mont Viso</w:t>
        </w:r>
      </w:hyperlink>
      <w:r w:rsidR="00647BC0" w:rsidRPr="0032190F">
        <w:rPr>
          <w:rFonts w:cs="Book Antiqua"/>
          <w:color w:val="221E1F"/>
          <w:lang w:val="fr-FR"/>
        </w:rPr>
        <w:t xml:space="preserve"> </w:t>
      </w:r>
      <w:r w:rsidRPr="0032190F">
        <w:rPr>
          <w:rFonts w:cs="Book Antiqua"/>
          <w:color w:val="221E1F"/>
          <w:lang w:val="fr-FR"/>
        </w:rPr>
        <w:t>(BIB 1666)</w:t>
      </w:r>
    </w:p>
    <w:p w14:paraId="71A9F74F" w14:textId="77777777" w:rsidR="00577FE9" w:rsidRPr="0032190F" w:rsidRDefault="00577FE9" w:rsidP="00242C0F">
      <w:pPr>
        <w:jc w:val="both"/>
        <w:rPr>
          <w:lang w:val="fr-FR"/>
        </w:rPr>
      </w:pPr>
    </w:p>
    <w:p w14:paraId="2081908E" w14:textId="77777777" w:rsidR="001358A1" w:rsidRPr="0032190F" w:rsidRDefault="001358A1" w:rsidP="00242C0F">
      <w:pPr>
        <w:pStyle w:val="Heading4"/>
      </w:pPr>
      <w:r w:rsidRPr="0032190F">
        <w:t>Armatures en silex</w:t>
      </w:r>
    </w:p>
    <w:p w14:paraId="25935EFF" w14:textId="77777777" w:rsidR="001358A1" w:rsidRPr="0032190F" w:rsidRDefault="001358A1" w:rsidP="00242C0F">
      <w:pPr>
        <w:jc w:val="both"/>
        <w:rPr>
          <w:lang w:val="fr-FR"/>
        </w:rPr>
      </w:pPr>
    </w:p>
    <w:p w14:paraId="21B01416" w14:textId="77777777" w:rsidR="001358A1" w:rsidRPr="0032190F" w:rsidRDefault="001358A1" w:rsidP="00242C0F">
      <w:pPr>
        <w:jc w:val="both"/>
        <w:rPr>
          <w:lang w:val="fr-FR"/>
        </w:rPr>
      </w:pPr>
      <w:r w:rsidRPr="0032190F">
        <w:rPr>
          <w:lang w:val="fr-FR"/>
        </w:rPr>
        <w:t>Les armatures ne sont connues que par une photographie, et peuvent être classées en 4 types principaux : tranchantes(fig. 8 n° 3-6), losangiques (fig. 8 n° 10-11), losangiques asymétriques avec parfois un ergot latéral (fig. 8n° 7-8), foliacées à pédoncule plus ou moins dégagé (fig. 8 n° 9 et 12-15) (BIB 1431 p. 110).</w:t>
      </w:r>
    </w:p>
    <w:p w14:paraId="7AFF5359" w14:textId="77777777" w:rsidR="001358A1" w:rsidRPr="0032190F" w:rsidRDefault="001358A1" w:rsidP="00242C0F">
      <w:pPr>
        <w:jc w:val="both"/>
        <w:rPr>
          <w:lang w:val="fr-FR"/>
        </w:rPr>
      </w:pPr>
    </w:p>
    <w:p w14:paraId="302D88DA" w14:textId="77777777" w:rsidR="001358A1" w:rsidRPr="0032190F" w:rsidRDefault="001358A1" w:rsidP="00242C0F">
      <w:pPr>
        <w:pStyle w:val="Heading4"/>
      </w:pPr>
      <w:r w:rsidRPr="0032190F">
        <w:lastRenderedPageBreak/>
        <w:t>Grande lame en silex</w:t>
      </w:r>
    </w:p>
    <w:p w14:paraId="5DE7CF10" w14:textId="77777777" w:rsidR="001358A1" w:rsidRPr="0032190F" w:rsidRDefault="001358A1" w:rsidP="00242C0F">
      <w:pPr>
        <w:rPr>
          <w:lang w:val="fr-FR"/>
        </w:rPr>
      </w:pPr>
    </w:p>
    <w:p w14:paraId="20FF77AD" w14:textId="60CCBB28" w:rsidR="001358A1" w:rsidRPr="0032190F" w:rsidRDefault="001358A1" w:rsidP="00242C0F">
      <w:pPr>
        <w:jc w:val="both"/>
        <w:rPr>
          <w:lang w:val="fr-FR"/>
        </w:rPr>
      </w:pPr>
      <w:r w:rsidRPr="0032190F">
        <w:rPr>
          <w:lang w:val="fr-FR"/>
        </w:rPr>
        <w:t xml:space="preserve">La grande lame était la plus allongée d’un lot regroupant dix pièces déposées près du buste ou du bassin. Il s’agit d’une pièce de </w:t>
      </w:r>
      <w:smartTag w:uri="urn:schemas-microsoft-com:office:smarttags" w:element="metricconverter">
        <w:smartTagPr>
          <w:attr w:name="ProductID" w:val="169 mm"/>
        </w:smartTagPr>
        <w:r w:rsidRPr="0032190F">
          <w:rPr>
            <w:lang w:val="fr-FR"/>
          </w:rPr>
          <w:t>169 mm</w:t>
        </w:r>
      </w:smartTag>
      <w:r w:rsidRPr="0032190F">
        <w:rPr>
          <w:lang w:val="fr-FR"/>
        </w:rPr>
        <w:t xml:space="preserve"> de long, pour 26 de large et 4,7 d’épaisseur (fig. 9 n° 1). Son poids est de </w:t>
      </w:r>
      <w:smartTag w:uri="urn:schemas-microsoft-com:office:smarttags" w:element="metricconverter">
        <w:smartTagPr>
          <w:attr w:name="ProductID" w:val="28,6 g"/>
        </w:smartTagPr>
        <w:r w:rsidRPr="0032190F">
          <w:rPr>
            <w:lang w:val="fr-FR"/>
          </w:rPr>
          <w:t>28,6 g</w:t>
        </w:r>
      </w:smartTag>
      <w:r w:rsidRPr="0032190F">
        <w:rPr>
          <w:lang w:val="fr-FR"/>
        </w:rPr>
        <w:t xml:space="preserve">. C’est une lame à trois pans, assez régulière quoiqu’assez fortement arquée. Elle présente un petit talon lisse, légèrement incliné, fortement abrasé et supportant une lèvre nette. Bien que les nervures sur la face supérieure de cette lame ne soient pas particulièrement rectilignes, le déroulé de la pièce est lui très régulier, et l’épaisseur assez constante. Il est possible qu’elle ait été produite par la technique de la pression au levier, à l’image de ce que l’on connaît par exemple sur le site de </w:t>
      </w:r>
      <w:hyperlink r:id="rId8209" w:anchor="Sit_Chateau_Blanc" w:history="1">
        <w:r w:rsidRPr="0032190F">
          <w:rPr>
            <w:rStyle w:val="Hyperlink"/>
            <w:lang w:val="fr-FR"/>
          </w:rPr>
          <w:t>Château-Blanc</w:t>
        </w:r>
      </w:hyperlink>
      <w:r w:rsidRPr="0032190F">
        <w:rPr>
          <w:lang w:val="fr-FR"/>
        </w:rPr>
        <w:t xml:space="preserve"> (Renault 1998, fig. 7). Si l’hypothèse de la pression au levier peut être formulée, il n’y a toutefois aucun argument, sur la lame de Fontaine comme sur celles de Ventabren, pour suggérer l’emploi d’un compresseur de cuivre. Une différence entre ces deux gisements est celle de l’origine géologique de ces pièces. Contrairement à Ventabren où il s’agit d’un silex crétacé provenant du Vaucluse, l’analyse de la matière première de celle de Fontaine démontre qu’elle provient de la Vallée du Largue, près de Forcalquier (BIB 1431 p. 111).</w:t>
      </w:r>
    </w:p>
    <w:p w14:paraId="039ED9AE" w14:textId="77777777" w:rsidR="008B52C4" w:rsidRPr="0032190F" w:rsidRDefault="008B52C4" w:rsidP="00242C0F">
      <w:pPr>
        <w:jc w:val="both"/>
        <w:rPr>
          <w:lang w:val="fr-FR"/>
        </w:rPr>
      </w:pPr>
    </w:p>
    <w:p w14:paraId="001193AC" w14:textId="77777777" w:rsidR="008B52C4" w:rsidRPr="0032190F" w:rsidRDefault="008B52C4" w:rsidP="00242C0F">
      <w:pPr>
        <w:pStyle w:val="Heading4"/>
      </w:pPr>
      <w:r w:rsidRPr="0032190F">
        <w:t>Poignard à retouches couvrantes</w:t>
      </w:r>
    </w:p>
    <w:p w14:paraId="3D5AEE73" w14:textId="77777777" w:rsidR="008B52C4" w:rsidRPr="0032190F" w:rsidRDefault="008B52C4" w:rsidP="00242C0F">
      <w:pPr>
        <w:autoSpaceDE w:val="0"/>
        <w:autoSpaceDN w:val="0"/>
        <w:adjustRightInd w:val="0"/>
        <w:rPr>
          <w:rFonts w:ascii="Times-Roman" w:hAnsi="Times-Roman" w:cs="Times-Roman"/>
          <w:lang w:val="fr-FR"/>
        </w:rPr>
      </w:pPr>
    </w:p>
    <w:p w14:paraId="647A77C3" w14:textId="77777777" w:rsidR="008B52C4" w:rsidRPr="00647BC0" w:rsidRDefault="008B52C4" w:rsidP="00242C0F">
      <w:pPr>
        <w:autoSpaceDE w:val="0"/>
        <w:autoSpaceDN w:val="0"/>
        <w:adjustRightInd w:val="0"/>
        <w:jc w:val="both"/>
        <w:rPr>
          <w:lang w:val="fr-FR"/>
        </w:rPr>
      </w:pPr>
      <w:r w:rsidRPr="00647BC0">
        <w:rPr>
          <w:lang w:val="fr-FR"/>
        </w:rPr>
        <w:t xml:space="preserve">L’autre silex conservé est une grande pointe foliacée cassée en deux au moment de la découverte (fig. 8 n° 1). Elle mesure </w:t>
      </w:r>
      <w:smartTag w:uri="urn:schemas-microsoft-com:office:smarttags" w:element="metricconverter">
        <w:smartTagPr>
          <w:attr w:name="ProductID" w:val="9,5 cm"/>
        </w:smartTagPr>
        <w:r w:rsidRPr="00647BC0">
          <w:rPr>
            <w:lang w:val="fr-FR"/>
          </w:rPr>
          <w:t>9,5 cm</w:t>
        </w:r>
      </w:smartTag>
      <w:r w:rsidRPr="00647BC0">
        <w:rPr>
          <w:lang w:val="fr-FR"/>
        </w:rPr>
        <w:t xml:space="preserve"> de long pour </w:t>
      </w:r>
      <w:smartTag w:uri="urn:schemas-microsoft-com:office:smarttags" w:element="metricconverter">
        <w:smartTagPr>
          <w:attr w:name="ProductID" w:val="2,7 cm"/>
        </w:smartTagPr>
        <w:r w:rsidRPr="00647BC0">
          <w:rPr>
            <w:lang w:val="fr-FR"/>
          </w:rPr>
          <w:t>2,7 cm</w:t>
        </w:r>
      </w:smartTag>
      <w:r w:rsidRPr="00647BC0">
        <w:rPr>
          <w:lang w:val="fr-FR"/>
        </w:rPr>
        <w:t xml:space="preserve"> de largeur maximale et </w:t>
      </w:r>
      <w:smartTag w:uri="urn:schemas-microsoft-com:office:smarttags" w:element="metricconverter">
        <w:smartTagPr>
          <w:attr w:name="ProductID" w:val="7 mm"/>
        </w:smartTagPr>
        <w:r w:rsidRPr="00647BC0">
          <w:rPr>
            <w:lang w:val="fr-FR"/>
          </w:rPr>
          <w:t>7 mm</w:t>
        </w:r>
      </w:smartTag>
      <w:r w:rsidRPr="00647BC0">
        <w:rPr>
          <w:lang w:val="fr-FR"/>
        </w:rPr>
        <w:t xml:space="preserve"> d’épaisseurmaximale. Sa forme est losangique asymétrique avec une partie courte, correspondant probablement à la soiedu poignard, de </w:t>
      </w:r>
      <w:smartTag w:uri="urn:schemas-microsoft-com:office:smarttags" w:element="metricconverter">
        <w:smartTagPr>
          <w:attr w:name="ProductID" w:val="2,5 cm"/>
        </w:smartTagPr>
        <w:r w:rsidRPr="00647BC0">
          <w:rPr>
            <w:lang w:val="fr-FR"/>
          </w:rPr>
          <w:t>2,5 cm</w:t>
        </w:r>
      </w:smartTag>
      <w:r w:rsidRPr="00647BC0">
        <w:rPr>
          <w:lang w:val="fr-FR"/>
        </w:rPr>
        <w:t xml:space="preserve"> de long, et une partie longue, la probable lame active, de </w:t>
      </w:r>
      <w:smartTag w:uri="urn:schemas-microsoft-com:office:smarttags" w:element="metricconverter">
        <w:smartTagPr>
          <w:attr w:name="ProductID" w:val="7 cm"/>
        </w:smartTagPr>
        <w:r w:rsidRPr="00647BC0">
          <w:rPr>
            <w:lang w:val="fr-FR"/>
          </w:rPr>
          <w:t>7 cm</w:t>
        </w:r>
      </w:smartTag>
      <w:r w:rsidRPr="00647BC0">
        <w:rPr>
          <w:lang w:val="fr-FR"/>
        </w:rPr>
        <w:t>. La retouche, bifaciale, exécutée aprèschauffe du silex, est fine et assez régulière, couvrante sur la face supérieure, mais plus limitée au façonnage desextrémités sur la face inférieure. Si une partie de cette retouche a visiblement été faite par pression, nous n’avonsactuellement pas d’argument définitif pour supposer l’emploi du compresseur de cuivre pour son façonnage (BIB 1431 p. 111).</w:t>
      </w:r>
    </w:p>
    <w:p w14:paraId="49514DFA" w14:textId="77777777" w:rsidR="008B52C4" w:rsidRPr="00647BC0" w:rsidRDefault="008B52C4" w:rsidP="00242C0F">
      <w:pPr>
        <w:autoSpaceDE w:val="0"/>
        <w:autoSpaceDN w:val="0"/>
        <w:adjustRightInd w:val="0"/>
        <w:jc w:val="both"/>
        <w:rPr>
          <w:lang w:val="fr-FR"/>
        </w:rPr>
      </w:pPr>
      <w:r w:rsidRPr="00647BC0">
        <w:rPr>
          <w:lang w:val="fr-FR"/>
        </w:rPr>
        <w:t>Il pourrait être rapproché des formes losangique de la phase ancienne de la typologie de Remedello (BIB 1431 p. 112).</w:t>
      </w:r>
    </w:p>
    <w:p w14:paraId="4F295D5D" w14:textId="77777777" w:rsidR="008B52C4" w:rsidRPr="0032190F" w:rsidRDefault="008B52C4" w:rsidP="00242C0F">
      <w:pPr>
        <w:autoSpaceDE w:val="0"/>
        <w:autoSpaceDN w:val="0"/>
        <w:adjustRightInd w:val="0"/>
        <w:jc w:val="both"/>
        <w:rPr>
          <w:lang w:val="fr-FR"/>
        </w:rPr>
      </w:pPr>
    </w:p>
    <w:p w14:paraId="00EFA80F" w14:textId="763F06D1" w:rsidR="008B52C4" w:rsidRPr="0032190F" w:rsidRDefault="008B52C4" w:rsidP="00242C0F">
      <w:pPr>
        <w:autoSpaceDE w:val="0"/>
        <w:autoSpaceDN w:val="0"/>
        <w:adjustRightInd w:val="0"/>
        <w:jc w:val="both"/>
        <w:rPr>
          <w:lang w:val="fr-FR"/>
        </w:rPr>
      </w:pPr>
      <w:r w:rsidRPr="0032190F">
        <w:rPr>
          <w:lang w:val="fr-FR"/>
        </w:rPr>
        <w:t xml:space="preserve">Les comparaisons les plus convaincantes sont rares et sont constituées par deux pièces découvertes hors contexte à Gabbioneta-Binanuova (CR, Longhi 1994 fig. 132 n° 3) et Traversetolo (PR, Bernabo Brea et Catarsi Dall’Aglio 1988 fig. 4) dans la partie médiane de la plaine du Pô. Dans le sud de l’Allemagne, un exemplaire moins allongé est connu en contexte </w:t>
      </w:r>
      <w:hyperlink r:id="rId8210" w:anchor="Cul_Cham" w:history="1">
        <w:r w:rsidRPr="0032190F">
          <w:rPr>
            <w:rStyle w:val="Hyperlink"/>
            <w:lang w:val="fr-FR"/>
          </w:rPr>
          <w:t>Cham</w:t>
        </w:r>
      </w:hyperlink>
      <w:r w:rsidRPr="0032190F">
        <w:rPr>
          <w:lang w:val="fr-FR"/>
        </w:rPr>
        <w:t xml:space="preserve"> et est interprété comme une importation depuis le nord de l’Italie (Tillmann 1993) (BIB 1431 p. 112).</w:t>
      </w:r>
    </w:p>
    <w:p w14:paraId="050EF0D0" w14:textId="77777777" w:rsidR="008B52C4" w:rsidRPr="0032190F" w:rsidRDefault="008B52C4" w:rsidP="00242C0F">
      <w:pPr>
        <w:autoSpaceDE w:val="0"/>
        <w:autoSpaceDN w:val="0"/>
        <w:adjustRightInd w:val="0"/>
        <w:jc w:val="both"/>
        <w:rPr>
          <w:lang w:val="fr-FR"/>
        </w:rPr>
      </w:pPr>
    </w:p>
    <w:p w14:paraId="2939193B" w14:textId="24A74171" w:rsidR="008B52C4" w:rsidRPr="0032190F" w:rsidRDefault="008B52C4" w:rsidP="00242C0F">
      <w:pPr>
        <w:autoSpaceDE w:val="0"/>
        <w:autoSpaceDN w:val="0"/>
        <w:adjustRightInd w:val="0"/>
        <w:jc w:val="both"/>
        <w:rPr>
          <w:lang w:val="fr-FR"/>
        </w:rPr>
      </w:pPr>
      <w:r w:rsidRPr="0032190F">
        <w:rPr>
          <w:lang w:val="fr-FR"/>
        </w:rPr>
        <w:t xml:space="preserve">On remarquera que le poignard à languette triangulaire de Fontaine présente une silhouette très proche des poignards italiens en cuivre de type </w:t>
      </w:r>
      <w:hyperlink r:id="rId8211" w:anchor="Typ_Arm_Poignards_Italie" w:history="1">
        <w:r w:rsidRPr="0032190F">
          <w:rPr>
            <w:rStyle w:val="Hyperlink"/>
            <w:lang w:val="fr-FR"/>
          </w:rPr>
          <w:t>Guardistallo</w:t>
        </w:r>
      </w:hyperlink>
      <w:r w:rsidRPr="0032190F">
        <w:rPr>
          <w:lang w:val="fr-FR"/>
        </w:rPr>
        <w:t>. L’aspect luisant du silex traité thermiquement pourrait encore renforcer cette ressemblance avec les productions métalliques (BIB 1431 p. 112).</w:t>
      </w:r>
    </w:p>
    <w:p w14:paraId="0E89BE37" w14:textId="77777777" w:rsidR="001358A1" w:rsidRPr="0032190F" w:rsidRDefault="001358A1" w:rsidP="00242C0F">
      <w:pPr>
        <w:jc w:val="both"/>
        <w:rPr>
          <w:lang w:val="fr-FR"/>
        </w:rPr>
      </w:pPr>
    </w:p>
    <w:p w14:paraId="55530CFF" w14:textId="77777777" w:rsidR="001358A1" w:rsidRPr="0032190F" w:rsidRDefault="001358A1" w:rsidP="00242C0F">
      <w:pPr>
        <w:pStyle w:val="Heading4"/>
      </w:pPr>
      <w:r w:rsidRPr="0032190F">
        <w:t>Couteau en silex</w:t>
      </w:r>
    </w:p>
    <w:p w14:paraId="6E267FFE" w14:textId="77777777" w:rsidR="001358A1" w:rsidRPr="0032190F" w:rsidRDefault="001358A1" w:rsidP="00242C0F">
      <w:pPr>
        <w:jc w:val="both"/>
        <w:rPr>
          <w:lang w:val="fr-FR"/>
        </w:rPr>
      </w:pPr>
    </w:p>
    <w:p w14:paraId="56092444" w14:textId="44A7D1CE" w:rsidR="001358A1" w:rsidRPr="0032190F" w:rsidRDefault="001358A1" w:rsidP="00242C0F">
      <w:pPr>
        <w:jc w:val="both"/>
        <w:rPr>
          <w:lang w:val="fr-FR"/>
        </w:rPr>
      </w:pPr>
      <w:r w:rsidRPr="0032190F">
        <w:rPr>
          <w:lang w:val="fr-FR"/>
        </w:rPr>
        <w:t>Le couteau en silex et le retouchoir se rapprochent de ceux d’</w:t>
      </w:r>
      <w:hyperlink r:id="rId8212" w:anchor="Sit_Otzi" w:history="1">
        <w:r w:rsidRPr="0032190F">
          <w:rPr>
            <w:rStyle w:val="Hyperlink"/>
            <w:lang w:val="fr-FR"/>
          </w:rPr>
          <w:t>Ötzi</w:t>
        </w:r>
      </w:hyperlink>
      <w:r w:rsidRPr="0032190F">
        <w:rPr>
          <w:lang w:val="fr-FR"/>
        </w:rPr>
        <w:t xml:space="preserve"> (BIB 571 p. 325) </w:t>
      </w:r>
    </w:p>
    <w:p w14:paraId="37C11B3F" w14:textId="77777777" w:rsidR="001358A1" w:rsidRPr="0032190F" w:rsidRDefault="001358A1" w:rsidP="00242C0F">
      <w:pPr>
        <w:jc w:val="both"/>
        <w:rPr>
          <w:lang w:val="fr-FR"/>
        </w:rPr>
      </w:pPr>
    </w:p>
    <w:p w14:paraId="063F11DD" w14:textId="77777777" w:rsidR="003062A5" w:rsidRPr="0032190F" w:rsidRDefault="003062A5" w:rsidP="00242C0F">
      <w:pPr>
        <w:pStyle w:val="Heading3"/>
        <w:spacing w:line="240" w:lineRule="auto"/>
      </w:pPr>
      <w:r w:rsidRPr="0032190F">
        <w:t>Conclusion</w:t>
      </w:r>
    </w:p>
    <w:p w14:paraId="3C9CF3D2" w14:textId="77777777" w:rsidR="003062A5" w:rsidRPr="0032190F" w:rsidRDefault="003062A5" w:rsidP="00242C0F">
      <w:pPr>
        <w:jc w:val="both"/>
        <w:rPr>
          <w:lang w:val="fr-FR"/>
        </w:rPr>
      </w:pPr>
    </w:p>
    <w:p w14:paraId="6C42A364" w14:textId="13D23649" w:rsidR="00323A42" w:rsidRPr="0032190F" w:rsidRDefault="003062A5" w:rsidP="00242C0F">
      <w:pPr>
        <w:jc w:val="both"/>
        <w:rPr>
          <w:lang w:val="fr-FR"/>
        </w:rPr>
      </w:pPr>
      <w:r w:rsidRPr="0032190F">
        <w:rPr>
          <w:lang w:val="fr-FR"/>
        </w:rPr>
        <w:t xml:space="preserve">Rite (position repliée costale) et mobilier funéraire sont proches de la culture de </w:t>
      </w:r>
      <w:hyperlink r:id="rId8213" w:anchor="Cul_Remedello" w:history="1">
        <w:r w:rsidRPr="0032190F">
          <w:rPr>
            <w:rStyle w:val="Hyperlink"/>
            <w:lang w:val="fr-FR"/>
          </w:rPr>
          <w:t>Remedello</w:t>
        </w:r>
      </w:hyperlink>
      <w:r w:rsidRPr="0032190F">
        <w:rPr>
          <w:lang w:val="fr-FR"/>
        </w:rPr>
        <w:t xml:space="preserve"> (3000-2200 av.) en Italie du Nord (BIB 84 p. 139). Cette</w:t>
      </w:r>
      <w:r w:rsidR="00323A42" w:rsidRPr="0032190F">
        <w:rPr>
          <w:lang w:val="fr-FR"/>
        </w:rPr>
        <w:t xml:space="preserve"> tombe a clairement été attribuée à la culture de </w:t>
      </w:r>
      <w:hyperlink r:id="rId8214" w:anchor="Cul_Rinaldone" w:history="1">
        <w:r w:rsidR="00323A42" w:rsidRPr="0032190F">
          <w:rPr>
            <w:rStyle w:val="Hyperlink"/>
            <w:lang w:val="fr-FR"/>
          </w:rPr>
          <w:t>Rinaldone</w:t>
        </w:r>
      </w:hyperlink>
      <w:r w:rsidR="00323A42" w:rsidRPr="0032190F">
        <w:rPr>
          <w:lang w:val="fr-FR"/>
        </w:rPr>
        <w:t xml:space="preserve"> (BIB 553 p. 28(BIB 565)), cette tombe renfermait 33 pointes de flèches, des lames de </w:t>
      </w:r>
      <w:r w:rsidR="00323A42" w:rsidRPr="0032190F">
        <w:rPr>
          <w:lang w:val="fr-FR"/>
        </w:rPr>
        <w:lastRenderedPageBreak/>
        <w:t>silex, des haches polies, une hache en cuivre, un poignard en cuivre d’un type caractéristique de la culture de Rinaldone, un poinçon et un pendentif triangulaire (BIB 553 p. 28-31).</w:t>
      </w:r>
    </w:p>
    <w:p w14:paraId="538326F1" w14:textId="77777777" w:rsidR="003A2DFC" w:rsidRPr="0032190F" w:rsidRDefault="003A2DFC" w:rsidP="00242C0F">
      <w:pPr>
        <w:jc w:val="both"/>
        <w:rPr>
          <w:lang w:val="fr-FR"/>
        </w:rPr>
      </w:pPr>
    </w:p>
    <w:p w14:paraId="6979CFE1" w14:textId="77777777" w:rsidR="00971ECA" w:rsidRPr="0032190F" w:rsidRDefault="00CE2FF2" w:rsidP="00242C0F">
      <w:pPr>
        <w:jc w:val="both"/>
        <w:rPr>
          <w:lang w:val="fr-FR"/>
        </w:rPr>
      </w:pPr>
      <w:r w:rsidRPr="0032190F">
        <w:rPr>
          <w:lang w:val="fr-FR"/>
        </w:rPr>
        <w:t>Le poignard de Fontaine-Le-Puits à le talon ar</w:t>
      </w:r>
      <w:r w:rsidR="00BB1D1B" w:rsidRPr="0032190F">
        <w:rPr>
          <w:lang w:val="fr-FR"/>
        </w:rPr>
        <w:t>r</w:t>
      </w:r>
      <w:r w:rsidRPr="0032190F">
        <w:rPr>
          <w:lang w:val="fr-FR"/>
        </w:rPr>
        <w:t>ondi, cinq trous de rivet et la trace d’un emmanchement en forme de fer à cheval et n’appartient donc pas au type Remedello ; son alliage ne contient qu’une basse teneur en As [arsenic] et, à bien des égard</w:t>
      </w:r>
      <w:r w:rsidR="00B36BCB" w:rsidRPr="0032190F">
        <w:rPr>
          <w:lang w:val="fr-FR"/>
        </w:rPr>
        <w:t>s</w:t>
      </w:r>
      <w:r w:rsidRPr="0032190F">
        <w:rPr>
          <w:lang w:val="fr-FR"/>
        </w:rPr>
        <w:t>, cette tombe se révèle cosmopolite (</w:t>
      </w:r>
      <w:r w:rsidR="0070027E" w:rsidRPr="0032190F">
        <w:rPr>
          <w:lang w:val="fr-FR"/>
        </w:rPr>
        <w:t>BIB</w:t>
      </w:r>
      <w:r w:rsidRPr="0032190F">
        <w:rPr>
          <w:lang w:val="fr-FR"/>
        </w:rPr>
        <w:t xml:space="preserve"> 94 p. 451</w:t>
      </w:r>
      <w:r w:rsidR="00183AA9" w:rsidRPr="0032190F">
        <w:rPr>
          <w:lang w:val="fr-FR"/>
        </w:rPr>
        <w:t xml:space="preserve"> et BIB 525 p. 267</w:t>
      </w:r>
      <w:r w:rsidRPr="0032190F">
        <w:rPr>
          <w:lang w:val="fr-FR"/>
        </w:rPr>
        <w:t>)</w:t>
      </w:r>
      <w:r w:rsidR="00577FE9" w:rsidRPr="0032190F">
        <w:rPr>
          <w:lang w:val="fr-FR"/>
        </w:rPr>
        <w:t>.</w:t>
      </w:r>
    </w:p>
    <w:p w14:paraId="0128CCE6" w14:textId="77777777" w:rsidR="00577FE9" w:rsidRPr="0032190F" w:rsidRDefault="00577FE9" w:rsidP="00242C0F">
      <w:pPr>
        <w:jc w:val="both"/>
        <w:rPr>
          <w:lang w:val="fr-FR"/>
        </w:rPr>
      </w:pPr>
    </w:p>
    <w:p w14:paraId="15494516" w14:textId="77777777" w:rsidR="00577FE9" w:rsidRPr="0032190F" w:rsidRDefault="00577FE9" w:rsidP="00242C0F">
      <w:pPr>
        <w:jc w:val="both"/>
        <w:rPr>
          <w:lang w:val="fr-FR"/>
        </w:rPr>
      </w:pPr>
      <w:r w:rsidRPr="0032190F">
        <w:rPr>
          <w:rFonts w:cs="Book Antiqua"/>
          <w:color w:val="221E1F"/>
          <w:lang w:val="fr-FR"/>
        </w:rPr>
        <w:t>Les deux datations au radio</w:t>
      </w:r>
      <w:r w:rsidRPr="0032190F">
        <w:rPr>
          <w:rFonts w:cs="Book Antiqua"/>
          <w:color w:val="221E1F"/>
          <w:lang w:val="fr-FR"/>
        </w:rPr>
        <w:softHyphen/>
        <w:t>carbone réalisées sur les restes osseux du sujet de cette sépulture la positionnent dans la seconde moitié du IV</w:t>
      </w:r>
      <w:r w:rsidRPr="0032190F">
        <w:rPr>
          <w:rStyle w:val="A8"/>
          <w:sz w:val="24"/>
          <w:szCs w:val="24"/>
          <w:lang w:val="fr-FR"/>
        </w:rPr>
        <w:t xml:space="preserve">e </w:t>
      </w:r>
      <w:r w:rsidRPr="0032190F">
        <w:rPr>
          <w:rFonts w:cs="Book Antiqua"/>
          <w:color w:val="221E1F"/>
          <w:lang w:val="fr-FR"/>
        </w:rPr>
        <w:t xml:space="preserve">millénaire (Rey </w:t>
      </w:r>
      <w:r w:rsidRPr="0032190F">
        <w:rPr>
          <w:rFonts w:cs="Book Antiqua"/>
          <w:i/>
          <w:iCs/>
          <w:color w:val="221E1F"/>
          <w:lang w:val="fr-FR"/>
        </w:rPr>
        <w:t>et al</w:t>
      </w:r>
      <w:r w:rsidRPr="0032190F">
        <w:rPr>
          <w:rFonts w:cs="Book Antiqua"/>
          <w:color w:val="221E1F"/>
          <w:lang w:val="fr-FR"/>
        </w:rPr>
        <w:t>. 2010), c’est-à-dire au tout début du Chalcolithique et des princi</w:t>
      </w:r>
      <w:r w:rsidRPr="0032190F">
        <w:rPr>
          <w:rFonts w:cs="Book Antiqua"/>
          <w:color w:val="221E1F"/>
          <w:lang w:val="fr-FR"/>
        </w:rPr>
        <w:softHyphen/>
        <w:t>pales innovations techniques soulignées dans cet article. Mieux que tout autre exemple, cet ensem</w:t>
      </w:r>
      <w:r w:rsidRPr="0032190F">
        <w:rPr>
          <w:rFonts w:cs="Book Antiqua"/>
          <w:color w:val="221E1F"/>
          <w:lang w:val="fr-FR"/>
        </w:rPr>
        <w:softHyphen/>
        <w:t>ble illustre la concomitance et l’interrelation entre les deux sous-systèmes techniques de la métal</w:t>
      </w:r>
      <w:r w:rsidRPr="0032190F">
        <w:rPr>
          <w:rFonts w:cs="Book Antiqua"/>
          <w:color w:val="221E1F"/>
          <w:lang w:val="fr-FR"/>
        </w:rPr>
        <w:softHyphen/>
        <w:t>lurgie du cuivre et de la taille spécialisée du silex au service de productions dites « de prestige » ou « d’affichage de la richesse et du pouvoir » (BIB 1666)</w:t>
      </w:r>
    </w:p>
    <w:p w14:paraId="36EC12F1" w14:textId="77777777" w:rsidR="00577FE9" w:rsidRPr="0032190F" w:rsidRDefault="00577FE9" w:rsidP="00242C0F">
      <w:pPr>
        <w:jc w:val="both"/>
        <w:rPr>
          <w:lang w:val="fr-FR"/>
        </w:rPr>
      </w:pPr>
    </w:p>
    <w:p w14:paraId="199F8481" w14:textId="7661422F" w:rsidR="00577FE9" w:rsidRPr="0032190F" w:rsidRDefault="00577FE9" w:rsidP="00242C0F">
      <w:pPr>
        <w:jc w:val="both"/>
        <w:rPr>
          <w:sz w:val="32"/>
          <w:lang w:val="fr-FR"/>
        </w:rPr>
      </w:pPr>
      <w:r w:rsidRPr="0032190F">
        <w:rPr>
          <w:rFonts w:cs="Book Antiqua"/>
          <w:color w:val="221E1F"/>
          <w:szCs w:val="20"/>
          <w:lang w:val="fr-FR"/>
        </w:rPr>
        <w:t xml:space="preserve">Le </w:t>
      </w:r>
      <w:hyperlink r:id="rId8215" w:anchor="Typ_Arm_Poignard" w:history="1">
        <w:r w:rsidRPr="0032190F">
          <w:rPr>
            <w:rStyle w:val="Hyperlink"/>
            <w:rFonts w:cs="Book Antiqua"/>
            <w:szCs w:val="20"/>
            <w:lang w:val="fr-FR"/>
          </w:rPr>
          <w:t>poignard</w:t>
        </w:r>
      </w:hyperlink>
      <w:r w:rsidRPr="0032190F">
        <w:rPr>
          <w:rFonts w:cs="Book Antiqua"/>
          <w:color w:val="221E1F"/>
          <w:szCs w:val="20"/>
          <w:lang w:val="fr-FR"/>
        </w:rPr>
        <w:t xml:space="preserve"> en silex à retouches parallèles de la tombe A de Fontaine-le-Puits pourrait constituer un véritable « archétype » de ce type de production dans le midi de la France, mais malheureusement jusqu’à présent, la nature et l’origine du silex de cette pièce n’ont pas été déterminées précisément </w:t>
      </w:r>
      <w:r w:rsidRPr="0032190F">
        <w:rPr>
          <w:rFonts w:cs="Book Antiqua"/>
          <w:color w:val="221E1F"/>
          <w:lang w:val="fr-FR"/>
        </w:rPr>
        <w:t>(BIB 1666)</w:t>
      </w:r>
    </w:p>
    <w:p w14:paraId="17AAF5AC" w14:textId="77777777" w:rsidR="00971ECA" w:rsidRPr="0032190F" w:rsidRDefault="00971ECA" w:rsidP="00242C0F">
      <w:pPr>
        <w:jc w:val="both"/>
        <w:rPr>
          <w:lang w:val="fr-FR"/>
        </w:rPr>
      </w:pPr>
    </w:p>
    <w:p w14:paraId="149F92CA" w14:textId="77777777" w:rsidR="00E85D72" w:rsidRPr="0032190F" w:rsidRDefault="00E85D72" w:rsidP="00242C0F">
      <w:pPr>
        <w:pStyle w:val="Heading2"/>
      </w:pPr>
      <w:r w:rsidRPr="0032190F">
        <w:t xml:space="preserve">Tombe </w:t>
      </w:r>
      <w:r w:rsidR="00BD1687" w:rsidRPr="0032190F">
        <w:t>3</w:t>
      </w:r>
    </w:p>
    <w:p w14:paraId="48CF17EA" w14:textId="77777777" w:rsidR="00E85D72" w:rsidRPr="0032190F" w:rsidRDefault="00E85D72" w:rsidP="00242C0F">
      <w:pPr>
        <w:jc w:val="both"/>
        <w:rPr>
          <w:lang w:val="fr-FR"/>
        </w:rPr>
      </w:pPr>
    </w:p>
    <w:p w14:paraId="4BD53F41" w14:textId="44B5293C" w:rsidR="001F2461" w:rsidRPr="0032190F" w:rsidRDefault="00BD1687" w:rsidP="00242C0F">
      <w:pPr>
        <w:jc w:val="both"/>
        <w:rPr>
          <w:lang w:val="fr-FR"/>
        </w:rPr>
      </w:pPr>
      <w:r w:rsidRPr="0032190F">
        <w:rPr>
          <w:lang w:val="fr-FR"/>
        </w:rPr>
        <w:t xml:space="preserve">Le matériel de la tombe 3 (poignard, hache, pendeloque, </w:t>
      </w:r>
      <w:hyperlink r:id="rId8216" w:anchor="Typ_Arm_Hallebardes" w:history="1">
        <w:r w:rsidRPr="0032190F">
          <w:rPr>
            <w:rStyle w:val="Hyperlink"/>
            <w:lang w:val="fr-FR"/>
          </w:rPr>
          <w:t>hallebarde</w:t>
        </w:r>
      </w:hyperlink>
      <w:r w:rsidRPr="0032190F">
        <w:rPr>
          <w:lang w:val="fr-FR"/>
        </w:rPr>
        <w:t>, poinçon) appelle des comparaisons avec différents sites italiens (BIB 356 p. 45 (</w:t>
      </w:r>
      <w:r w:rsidR="00C03CF8" w:rsidRPr="0032190F">
        <w:rPr>
          <w:lang w:val="fr-FR"/>
        </w:rPr>
        <w:t>BIB 979))</w:t>
      </w:r>
    </w:p>
    <w:p w14:paraId="4EE872E2" w14:textId="77777777" w:rsidR="001358A1" w:rsidRPr="0032190F" w:rsidRDefault="001358A1" w:rsidP="00242C0F">
      <w:pPr>
        <w:jc w:val="both"/>
        <w:rPr>
          <w:lang w:val="fr-FR"/>
        </w:rPr>
      </w:pPr>
    </w:p>
    <w:p w14:paraId="468C32E0" w14:textId="77777777" w:rsidR="00E438B9" w:rsidRPr="0032190F" w:rsidRDefault="00E438B9" w:rsidP="00242C0F">
      <w:pPr>
        <w:jc w:val="both"/>
        <w:rPr>
          <w:lang w:val="fr-FR"/>
        </w:rPr>
      </w:pPr>
    </w:p>
    <w:p w14:paraId="0B888F00" w14:textId="77777777" w:rsidR="00E438B9" w:rsidRPr="0032190F" w:rsidRDefault="00D846DA" w:rsidP="00426FF9">
      <w:pPr>
        <w:pStyle w:val="Heading1"/>
      </w:pPr>
      <w:bookmarkStart w:id="3500" w:name="Sit_Gardon"/>
      <w:r>
        <w:t>GARDON</w:t>
      </w:r>
    </w:p>
    <w:bookmarkEnd w:id="3500"/>
    <w:p w14:paraId="10E29B64" w14:textId="77777777" w:rsidR="00851C87" w:rsidRPr="00D846DA" w:rsidRDefault="00D846DA" w:rsidP="00242C0F">
      <w:pPr>
        <w:rPr>
          <w:sz w:val="20"/>
          <w:lang w:val="fr-FR"/>
        </w:rPr>
      </w:pPr>
      <w:r w:rsidRPr="00D846DA">
        <w:rPr>
          <w:sz w:val="20"/>
          <w:lang w:val="fr-FR"/>
        </w:rPr>
        <w:t>Grotte du Gardon</w:t>
      </w:r>
    </w:p>
    <w:p w14:paraId="606FFB21" w14:textId="77777777" w:rsidR="00D846DA" w:rsidRDefault="00D846DA" w:rsidP="00242C0F">
      <w:pPr>
        <w:rPr>
          <w:lang w:val="fr-FR"/>
        </w:rPr>
      </w:pPr>
    </w:p>
    <w:p w14:paraId="43021CD8" w14:textId="2F4EFDDF" w:rsidR="00E438B9" w:rsidRDefault="00E438B9" w:rsidP="00242C0F">
      <w:pPr>
        <w:rPr>
          <w:lang w:val="fr-FR"/>
        </w:rPr>
      </w:pPr>
      <w:r w:rsidRPr="0032190F">
        <w:rPr>
          <w:lang w:val="fr-FR"/>
        </w:rPr>
        <w:t xml:space="preserve">La grotte du Gardon à Ambérieu-en-Buguey montre la présence de </w:t>
      </w:r>
      <w:hyperlink r:id="rId8217" w:anchor="Cul_Saint_Uze" w:history="1">
        <w:r w:rsidR="005D2BD0" w:rsidRPr="005D2BD0">
          <w:rPr>
            <w:rStyle w:val="Hyperlink"/>
            <w:lang w:val="it-IT"/>
          </w:rPr>
          <w:t>Saint-Uze</w:t>
        </w:r>
      </w:hyperlink>
      <w:r w:rsidR="005D2BD0" w:rsidRPr="0032190F">
        <w:rPr>
          <w:lang w:val="fr-FR"/>
        </w:rPr>
        <w:t xml:space="preserve"> </w:t>
      </w:r>
      <w:r w:rsidRPr="0032190F">
        <w:rPr>
          <w:lang w:val="fr-FR"/>
        </w:rPr>
        <w:t xml:space="preserve">(BIB </w:t>
      </w:r>
      <w:r w:rsidRPr="0032190F">
        <w:rPr>
          <w:szCs w:val="20"/>
          <w:lang w:val="fr-FR" w:eastAsia="en-GB"/>
        </w:rPr>
        <w:t>P.J. Rey</w:t>
      </w:r>
      <w:r w:rsidRPr="0032190F">
        <w:rPr>
          <w:lang w:val="fr-FR"/>
        </w:rPr>
        <w:t>in BIB 1708)</w:t>
      </w:r>
    </w:p>
    <w:p w14:paraId="43196DF9" w14:textId="2109ACB4" w:rsidR="007B4927" w:rsidRPr="0032190F" w:rsidRDefault="007B4927" w:rsidP="00242C0F">
      <w:pPr>
        <w:rPr>
          <w:lang w:val="fr-FR"/>
        </w:rPr>
      </w:pPr>
      <w:r>
        <w:rPr>
          <w:lang w:val="fr-FR"/>
        </w:rPr>
        <w:t xml:space="preserve">Grotte du Gardon, vers 5850 aec est peut-être un des 4 premiers lieux de </w:t>
      </w:r>
      <w:hyperlink r:id="rId8218" w:anchor="Cul_Transition_Meso_Neo_sit_Fr" w:history="1">
        <w:r w:rsidR="003A36B4" w:rsidRPr="003A36B4">
          <w:rPr>
            <w:rStyle w:val="Hyperlink"/>
            <w:lang w:val="fr-FR"/>
          </w:rPr>
          <w:t>contact mésos néos</w:t>
        </w:r>
      </w:hyperlink>
      <w:r w:rsidR="003A36B4">
        <w:rPr>
          <w:lang w:val="fr-FR"/>
        </w:rPr>
        <w:t xml:space="preserve"> </w:t>
      </w:r>
      <w:r>
        <w:rPr>
          <w:lang w:val="fr-FR"/>
        </w:rPr>
        <w:t>(BIB 2693)</w:t>
      </w:r>
    </w:p>
    <w:p w14:paraId="419CCBB0" w14:textId="7BEBB13B" w:rsidR="003C06D7" w:rsidRDefault="003C06D7" w:rsidP="003C06D7">
      <w:pPr>
        <w:rPr>
          <w:rFonts w:eastAsia="Code2000"/>
          <w:lang w:val="fr-FR" w:eastAsia="en-GB"/>
        </w:rPr>
      </w:pPr>
      <w:r>
        <w:rPr>
          <w:rFonts w:eastAsia="Code2000"/>
          <w:lang w:val="fr-FR" w:eastAsia="en-GB"/>
        </w:rPr>
        <w:t xml:space="preserve">Gardon dans l'Ain. </w:t>
      </w:r>
      <w:r w:rsidRPr="00172635">
        <w:rPr>
          <w:rFonts w:eastAsia="Code2000"/>
          <w:lang w:val="fr-FR" w:eastAsia="en-GB"/>
        </w:rPr>
        <w:t>Dans le bassin du Rh</w:t>
      </w:r>
      <w:r w:rsidRPr="00172635">
        <w:rPr>
          <w:rFonts w:eastAsia="Code2000" w:hint="eastAsia"/>
          <w:lang w:val="fr-FR" w:eastAsia="en-GB"/>
        </w:rPr>
        <w:t>ô</w:t>
      </w:r>
      <w:r w:rsidRPr="00172635">
        <w:rPr>
          <w:rFonts w:eastAsia="Code2000"/>
          <w:lang w:val="fr-FR" w:eastAsia="en-GB"/>
        </w:rPr>
        <w:t xml:space="preserve">ne les occupations ou incursions les plus septentrionales du </w:t>
      </w:r>
      <w:hyperlink r:id="rId8219" w:anchor="Cul_Cardial" w:history="1">
        <w:r w:rsidRPr="003C06D7">
          <w:rPr>
            <w:rStyle w:val="Hyperlink"/>
            <w:rFonts w:eastAsia="Code2000"/>
            <w:lang w:val="fr-FR" w:eastAsia="en-GB"/>
          </w:rPr>
          <w:t>Cardial</w:t>
        </w:r>
      </w:hyperlink>
      <w:r w:rsidRPr="00172635">
        <w:rPr>
          <w:rFonts w:eastAsia="Code2000"/>
          <w:lang w:val="fr-FR" w:eastAsia="en-GB"/>
        </w:rPr>
        <w:t xml:space="preserve"> sont repr</w:t>
      </w:r>
      <w:r w:rsidRPr="00172635">
        <w:rPr>
          <w:rFonts w:eastAsia="Code2000" w:hint="eastAsia"/>
          <w:lang w:val="fr-FR" w:eastAsia="en-GB"/>
        </w:rPr>
        <w:t>é</w:t>
      </w:r>
      <w:r w:rsidRPr="00172635">
        <w:rPr>
          <w:rFonts w:eastAsia="Code2000"/>
          <w:lang w:val="fr-FR" w:eastAsia="en-GB"/>
        </w:rPr>
        <w:t>sent</w:t>
      </w:r>
      <w:r w:rsidRPr="00172635">
        <w:rPr>
          <w:rFonts w:eastAsia="Code2000" w:hint="eastAsia"/>
          <w:lang w:val="fr-FR" w:eastAsia="en-GB"/>
        </w:rPr>
        <w:t>é</w:t>
      </w:r>
      <w:r w:rsidRPr="00172635">
        <w:rPr>
          <w:rFonts w:eastAsia="Code2000"/>
          <w:lang w:val="fr-FR" w:eastAsia="en-GB"/>
        </w:rPr>
        <w:t>es par le mat</w:t>
      </w:r>
      <w:r w:rsidRPr="00172635">
        <w:rPr>
          <w:rFonts w:eastAsia="Code2000" w:hint="eastAsia"/>
          <w:lang w:val="fr-FR" w:eastAsia="en-GB"/>
        </w:rPr>
        <w:t>é</w:t>
      </w:r>
      <w:r w:rsidRPr="00172635">
        <w:rPr>
          <w:rFonts w:eastAsia="Code2000"/>
          <w:lang w:val="fr-FR" w:eastAsia="en-GB"/>
        </w:rPr>
        <w:t xml:space="preserve">riel </w:t>
      </w:r>
      <w:r>
        <w:rPr>
          <w:rFonts w:eastAsia="Code2000"/>
          <w:lang w:val="fr-FR" w:eastAsia="en-GB"/>
        </w:rPr>
        <w:t>lithique des couches 58 et 56</w:t>
      </w:r>
      <w:r w:rsidRPr="00172635">
        <w:rPr>
          <w:rFonts w:eastAsia="Code2000"/>
          <w:lang w:val="fr-FR" w:eastAsia="en-GB"/>
        </w:rPr>
        <w:t xml:space="preserve"> (BIB 2768)</w:t>
      </w:r>
    </w:p>
    <w:p w14:paraId="373EFDCC" w14:textId="2DCA2BB0" w:rsidR="00D846DA" w:rsidRPr="0032190F" w:rsidRDefault="00D846DA" w:rsidP="003C06D7">
      <w:pPr>
        <w:rPr>
          <w:lang w:val="fr-FR"/>
        </w:rPr>
      </w:pPr>
      <w:r>
        <w:rPr>
          <w:rFonts w:eastAsia="Code2000"/>
          <w:lang w:val="fr-FR" w:eastAsia="en-GB"/>
        </w:rPr>
        <w:t>Un niveau HG succède à une occupation EF montrant une occupation des mêmes sites par les deux groupes ["</w:t>
      </w:r>
      <w:hyperlink r:id="rId8220" w:anchor="Cul_Transition_Meso_Neo_continu" w:history="1">
        <w:r>
          <w:rPr>
            <w:rStyle w:val="Hyperlink"/>
            <w:rFonts w:eastAsia="Code2000"/>
            <w:lang w:val="fr-FR" w:eastAsia="en-GB"/>
          </w:rPr>
          <w:t>c</w:t>
        </w:r>
        <w:r w:rsidRPr="00D846DA">
          <w:rPr>
            <w:rStyle w:val="Hyperlink"/>
            <w:rFonts w:eastAsia="Code2000"/>
            <w:lang w:val="fr-FR" w:eastAsia="en-GB"/>
          </w:rPr>
          <w:t>ontinuité</w:t>
        </w:r>
      </w:hyperlink>
      <w:r>
        <w:rPr>
          <w:rFonts w:eastAsia="Code2000"/>
          <w:lang w:val="fr-FR" w:eastAsia="en-GB"/>
        </w:rPr>
        <w:t>"] (</w:t>
      </w:r>
      <w:r w:rsidRPr="00D846DA">
        <w:rPr>
          <w:rFonts w:eastAsia="Code2000"/>
          <w:lang w:val="fr-FR" w:eastAsia="en-GB"/>
        </w:rPr>
        <w:t>BIB 3353)</w:t>
      </w:r>
    </w:p>
    <w:p w14:paraId="069B534E" w14:textId="77777777" w:rsidR="00C03CF8" w:rsidRPr="0032190F" w:rsidRDefault="00C03CF8" w:rsidP="00242C0F">
      <w:pPr>
        <w:jc w:val="both"/>
        <w:rPr>
          <w:lang w:val="fr-FR"/>
        </w:rPr>
      </w:pPr>
    </w:p>
    <w:p w14:paraId="0FD782CC" w14:textId="77777777" w:rsidR="00C03CF8" w:rsidRPr="0032190F" w:rsidRDefault="00C03CF8" w:rsidP="00426FF9">
      <w:pPr>
        <w:pStyle w:val="Heading1"/>
      </w:pPr>
      <w:bookmarkStart w:id="3501" w:name="Sit_Pauilhac"/>
      <w:r w:rsidRPr="0032190F">
        <w:t>PAUILHAC (Trésor de)</w:t>
      </w:r>
    </w:p>
    <w:bookmarkEnd w:id="3501"/>
    <w:p w14:paraId="59C18D12" w14:textId="77777777" w:rsidR="008E5D09" w:rsidRPr="0032190F" w:rsidRDefault="008E5D09" w:rsidP="00242C0F">
      <w:pPr>
        <w:rPr>
          <w:lang w:val="fr-FR"/>
        </w:rPr>
      </w:pPr>
    </w:p>
    <w:p w14:paraId="714DD7E2" w14:textId="6C617186" w:rsidR="00C03CF8" w:rsidRPr="0032190F" w:rsidRDefault="001D47B7" w:rsidP="00242C0F">
      <w:pPr>
        <w:rPr>
          <w:lang w:val="fr-FR"/>
        </w:rPr>
      </w:pPr>
      <w:r w:rsidRPr="0032190F">
        <w:rPr>
          <w:lang w:val="fr-FR"/>
        </w:rPr>
        <w:t>A Pauilhac, l</w:t>
      </w:r>
      <w:r w:rsidR="00C03CF8" w:rsidRPr="0032190F">
        <w:rPr>
          <w:lang w:val="fr-FR"/>
        </w:rPr>
        <w:t xml:space="preserve">es découvertes, pour une phase débutante du Chalcolithique dans le Midi de la France, de plusieurs objets en </w:t>
      </w:r>
      <w:hyperlink r:id="rId8221" w:anchor="Sit_Cuivre" w:history="1">
        <w:r w:rsidR="009A36BA" w:rsidRPr="001E115E">
          <w:rPr>
            <w:rStyle w:val="Hyperlink"/>
            <w:lang w:val="fr-FR"/>
          </w:rPr>
          <w:t>cuivre</w:t>
        </w:r>
      </w:hyperlink>
      <w:r w:rsidR="009A36BA" w:rsidRPr="0032190F">
        <w:rPr>
          <w:lang w:val="fr-FR"/>
        </w:rPr>
        <w:t xml:space="preserve"> </w:t>
      </w:r>
      <w:r w:rsidR="00C03CF8" w:rsidRPr="0032190F">
        <w:rPr>
          <w:lang w:val="fr-FR"/>
        </w:rPr>
        <w:t>à Pauilhac illustre (bien que seule) un possible apport de la métallurgie par la Méditerranée (BIB 356 p. 45)</w:t>
      </w:r>
    </w:p>
    <w:p w14:paraId="525FEBF7" w14:textId="77777777" w:rsidR="0054395D" w:rsidRPr="0032190F" w:rsidRDefault="0054395D" w:rsidP="00242C0F">
      <w:pPr>
        <w:rPr>
          <w:lang w:val="fr-FR"/>
        </w:rPr>
      </w:pPr>
    </w:p>
    <w:p w14:paraId="44EC4E1A" w14:textId="77777777" w:rsidR="0054395D" w:rsidRPr="0032190F" w:rsidRDefault="0054395D" w:rsidP="00426FF9">
      <w:pPr>
        <w:pStyle w:val="Heading1"/>
      </w:pPr>
      <w:r w:rsidRPr="0032190F">
        <w:t>SAINT GERMAIN D’ESTEUIL</w:t>
      </w:r>
    </w:p>
    <w:p w14:paraId="387D2073" w14:textId="77777777" w:rsidR="0054395D" w:rsidRPr="0032190F" w:rsidRDefault="0054395D" w:rsidP="00242C0F">
      <w:pPr>
        <w:rPr>
          <w:lang w:val="fr-FR"/>
        </w:rPr>
      </w:pPr>
    </w:p>
    <w:p w14:paraId="3352AFEC" w14:textId="77777777" w:rsidR="0054395D" w:rsidRDefault="0054395D" w:rsidP="00242C0F">
      <w:pPr>
        <w:rPr>
          <w:lang w:val="fr-FR"/>
        </w:rPr>
      </w:pPr>
      <w:r w:rsidRPr="0032190F">
        <w:rPr>
          <w:lang w:val="fr-FR"/>
        </w:rPr>
        <w:t xml:space="preserve">Dans le Médoc, deux dépôts fait  à moins d’1 m de distance l’un de l’autre. Dépôts votifs datés du Bronze moyen. Les dépôts sont contemporains. </w:t>
      </w:r>
    </w:p>
    <w:p w14:paraId="0633C9E7" w14:textId="77777777" w:rsidR="00D846DA" w:rsidRPr="0032190F" w:rsidRDefault="00D846DA" w:rsidP="00242C0F">
      <w:pPr>
        <w:rPr>
          <w:lang w:val="fr-FR"/>
        </w:rPr>
      </w:pPr>
    </w:p>
    <w:p w14:paraId="0BD55C3E" w14:textId="77777777" w:rsidR="0054395D" w:rsidRPr="0032190F" w:rsidRDefault="0054395D" w:rsidP="00242C0F">
      <w:pPr>
        <w:pStyle w:val="Heading2"/>
      </w:pPr>
      <w:r w:rsidRPr="0032190F">
        <w:lastRenderedPageBreak/>
        <w:t>Dépôt 1</w:t>
      </w:r>
    </w:p>
    <w:p w14:paraId="13406847" w14:textId="77777777" w:rsidR="0054395D" w:rsidRPr="0032190F" w:rsidRDefault="0054395D" w:rsidP="00242C0F">
      <w:pPr>
        <w:rPr>
          <w:lang w:val="fr-FR"/>
        </w:rPr>
      </w:pPr>
      <w:r w:rsidRPr="0032190F">
        <w:rPr>
          <w:lang w:val="fr-FR"/>
        </w:rPr>
        <w:t>Haches à rebors (nombreuses), marteau à douilles (x1). Tous les objets sont rangés. L’interprétation classique veut que ces dépôts so</w:t>
      </w:r>
      <w:r w:rsidR="00114BD5" w:rsidRPr="0032190F">
        <w:rPr>
          <w:lang w:val="fr-FR"/>
        </w:rPr>
        <w:t>i</w:t>
      </w:r>
      <w:r w:rsidRPr="0032190F">
        <w:rPr>
          <w:lang w:val="fr-FR"/>
        </w:rPr>
        <w:t>ent faits dans des milieuxx difficiles d’accès (dx : à proximité des marais, etc.). Ils auraient une fonction sacrificielle (BIB Musée d’Aquitaine)</w:t>
      </w:r>
    </w:p>
    <w:p w14:paraId="28ED36A6" w14:textId="77777777" w:rsidR="0054395D" w:rsidRPr="0032190F" w:rsidRDefault="0054395D" w:rsidP="00242C0F">
      <w:pPr>
        <w:pStyle w:val="Heading2"/>
      </w:pPr>
      <w:r w:rsidRPr="0032190F">
        <w:br/>
        <w:t>Dépôt 2</w:t>
      </w:r>
    </w:p>
    <w:p w14:paraId="2F564364" w14:textId="77777777" w:rsidR="005D318B" w:rsidRPr="0032190F" w:rsidRDefault="0054395D" w:rsidP="00242C0F">
      <w:pPr>
        <w:rPr>
          <w:lang w:val="fr-FR"/>
        </w:rPr>
      </w:pPr>
      <w:r w:rsidRPr="0032190F">
        <w:rPr>
          <w:lang w:val="fr-FR"/>
        </w:rPr>
        <w:t>Même type de haches.</w:t>
      </w:r>
    </w:p>
    <w:p w14:paraId="1B6418F0" w14:textId="77777777" w:rsidR="0054395D" w:rsidRPr="0032190F" w:rsidRDefault="0054395D" w:rsidP="00242C0F">
      <w:pPr>
        <w:rPr>
          <w:lang w:val="fr-FR"/>
        </w:rPr>
      </w:pPr>
    </w:p>
    <w:p w14:paraId="6A1D7F35" w14:textId="77777777" w:rsidR="00EA55B6" w:rsidRPr="0032190F" w:rsidRDefault="00EA55B6" w:rsidP="00242C0F">
      <w:pPr>
        <w:rPr>
          <w:lang w:val="fr-FR"/>
        </w:rPr>
      </w:pPr>
    </w:p>
    <w:p w14:paraId="08A61429" w14:textId="77777777" w:rsidR="00EA55B6" w:rsidRPr="0032190F" w:rsidRDefault="00EA55B6" w:rsidP="00426FF9">
      <w:pPr>
        <w:pStyle w:val="Heading1"/>
      </w:pPr>
      <w:bookmarkStart w:id="3502" w:name="Sit_Villegouge"/>
      <w:r w:rsidRPr="0032190F">
        <w:t>VILLEGOUGE</w:t>
      </w:r>
    </w:p>
    <w:bookmarkEnd w:id="3502"/>
    <w:p w14:paraId="66601EB1" w14:textId="77777777" w:rsidR="00EA55B6" w:rsidRPr="0032190F" w:rsidRDefault="00EA55B6" w:rsidP="00242C0F">
      <w:pPr>
        <w:rPr>
          <w:lang w:val="fr-FR"/>
        </w:rPr>
      </w:pPr>
      <w:r w:rsidRPr="0032190F">
        <w:rPr>
          <w:lang w:val="fr-FR"/>
        </w:rPr>
        <w:t>Gironde. Statuette (tête avec mortaise) dite de l' "étudiant d'Oxford" rattachée au groupe de Roanne attribuée au Néolithique final (BIB 1457)</w:t>
      </w:r>
    </w:p>
    <w:p w14:paraId="1086562D" w14:textId="77777777" w:rsidR="00EA55B6" w:rsidRPr="0032190F" w:rsidRDefault="00EA55B6" w:rsidP="00242C0F">
      <w:pPr>
        <w:rPr>
          <w:lang w:val="fr-FR"/>
        </w:rPr>
      </w:pPr>
    </w:p>
    <w:p w14:paraId="0CA4C914" w14:textId="77777777" w:rsidR="005D318B" w:rsidRPr="0032190F" w:rsidRDefault="005D318B" w:rsidP="00426FF9">
      <w:pPr>
        <w:pStyle w:val="Heading1"/>
      </w:pPr>
      <w:r w:rsidRPr="0032190F">
        <w:t>BEAUCLAIR</w:t>
      </w:r>
    </w:p>
    <w:p w14:paraId="28C2B7BE" w14:textId="77777777" w:rsidR="005D318B" w:rsidRPr="0032190F" w:rsidRDefault="005D318B" w:rsidP="00242C0F">
      <w:pPr>
        <w:rPr>
          <w:lang w:val="fr-FR"/>
        </w:rPr>
      </w:pPr>
      <w:r w:rsidRPr="0032190F">
        <w:rPr>
          <w:lang w:val="fr-FR"/>
        </w:rPr>
        <w:t xml:space="preserve">Site </w:t>
      </w:r>
      <w:r w:rsidR="0054395D" w:rsidRPr="0032190F">
        <w:rPr>
          <w:lang w:val="fr-FR"/>
        </w:rPr>
        <w:t xml:space="preserve">pré- ou proto-historique </w:t>
      </w:r>
      <w:r w:rsidRPr="0032190F">
        <w:rPr>
          <w:lang w:val="fr-FR"/>
        </w:rPr>
        <w:t>de Beauclair (Douchapt, Dordogne) 2 grands bâtiments (1: 66 x 18 m ; 2: 50 x 18 m)</w:t>
      </w:r>
      <w:r w:rsidR="0054395D" w:rsidRPr="0032190F">
        <w:rPr>
          <w:lang w:val="fr-FR"/>
        </w:rPr>
        <w:t>(BIB Musée d’Aquitaine)</w:t>
      </w:r>
      <w:r w:rsidRPr="0032190F">
        <w:rPr>
          <w:lang w:val="fr-FR"/>
        </w:rPr>
        <w:t>.</w:t>
      </w:r>
    </w:p>
    <w:p w14:paraId="510FC5B2" w14:textId="77777777" w:rsidR="008F6EAE" w:rsidRPr="0032190F" w:rsidRDefault="008F6EAE" w:rsidP="008F6EAE">
      <w:pPr>
        <w:jc w:val="both"/>
        <w:rPr>
          <w:lang w:val="fr-FR"/>
        </w:rPr>
      </w:pPr>
      <w:r w:rsidRPr="0032190F">
        <w:rPr>
          <w:lang w:val="fr-FR"/>
        </w:rPr>
        <w:t>8 bâtiments dont 2 grands bâtiments artenaciens type "Antran" (bâtiment en médaillon rectangulaire angle arrondi):</w:t>
      </w:r>
    </w:p>
    <w:p w14:paraId="6520170D" w14:textId="77777777" w:rsidR="008F6EAE" w:rsidRPr="0032190F" w:rsidRDefault="008F6EAE" w:rsidP="008F6EAE">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58"/>
        <w:gridCol w:w="1190"/>
      </w:tblGrid>
      <w:tr w:rsidR="008F6EAE" w14:paraId="39B397E7" w14:textId="77777777" w:rsidTr="00C35EA7">
        <w:trPr>
          <w:jc w:val="center"/>
        </w:trPr>
        <w:tc>
          <w:tcPr>
            <w:tcW w:w="1158" w:type="dxa"/>
          </w:tcPr>
          <w:p w14:paraId="1B214250" w14:textId="77777777" w:rsidR="008F6EAE" w:rsidRDefault="008F6EAE" w:rsidP="008F6EAE">
            <w:r>
              <w:t>datation</w:t>
            </w:r>
          </w:p>
        </w:tc>
        <w:tc>
          <w:tcPr>
            <w:tcW w:w="1190" w:type="dxa"/>
          </w:tcPr>
          <w:p w14:paraId="65F9C2D0" w14:textId="77777777" w:rsidR="008F6EAE" w:rsidRDefault="008F6EAE" w:rsidP="008F6EAE">
            <w:r>
              <w:t>longueur</w:t>
            </w:r>
          </w:p>
        </w:tc>
      </w:tr>
      <w:tr w:rsidR="008F6EAE" w14:paraId="3E96A2EB" w14:textId="77777777" w:rsidTr="00C35EA7">
        <w:trPr>
          <w:jc w:val="center"/>
        </w:trPr>
        <w:tc>
          <w:tcPr>
            <w:tcW w:w="1158" w:type="dxa"/>
          </w:tcPr>
          <w:p w14:paraId="39D759CD" w14:textId="77777777" w:rsidR="008F6EAE" w:rsidRDefault="008F6EAE" w:rsidP="008F6EAE">
            <w:r>
              <w:t>+ récent</w:t>
            </w:r>
          </w:p>
        </w:tc>
        <w:tc>
          <w:tcPr>
            <w:tcW w:w="1190" w:type="dxa"/>
          </w:tcPr>
          <w:p w14:paraId="159CE1FF" w14:textId="77777777" w:rsidR="008F6EAE" w:rsidRDefault="008F6EAE" w:rsidP="008F6EAE">
            <w:r>
              <w:t>70 m</w:t>
            </w:r>
          </w:p>
        </w:tc>
      </w:tr>
      <w:tr w:rsidR="008F6EAE" w14:paraId="21E29BD0" w14:textId="77777777" w:rsidTr="00C35EA7">
        <w:trPr>
          <w:jc w:val="center"/>
        </w:trPr>
        <w:tc>
          <w:tcPr>
            <w:tcW w:w="1158" w:type="dxa"/>
          </w:tcPr>
          <w:p w14:paraId="33F4DC73" w14:textId="77777777" w:rsidR="008F6EAE" w:rsidRDefault="008F6EAE" w:rsidP="008F6EAE">
            <w:r>
              <w:t>+ ancien</w:t>
            </w:r>
          </w:p>
        </w:tc>
        <w:tc>
          <w:tcPr>
            <w:tcW w:w="1190" w:type="dxa"/>
          </w:tcPr>
          <w:p w14:paraId="53BA01C4" w14:textId="77777777" w:rsidR="008F6EAE" w:rsidRDefault="008F6EAE" w:rsidP="008F6EAE">
            <w:r>
              <w:t>50 m</w:t>
            </w:r>
          </w:p>
        </w:tc>
      </w:tr>
    </w:tbl>
    <w:p w14:paraId="0D804BB7" w14:textId="77777777" w:rsidR="008F6EAE" w:rsidRPr="0032190F" w:rsidRDefault="008F6EAE" w:rsidP="008F6EAE">
      <w:pPr>
        <w:rPr>
          <w:lang w:val="fr-FR"/>
        </w:rPr>
      </w:pPr>
      <w:r w:rsidRPr="0032190F">
        <w:rPr>
          <w:lang w:val="fr-FR"/>
        </w:rPr>
        <w:t xml:space="preserve">(BIB P. Fouere </w:t>
      </w:r>
      <w:r w:rsidRPr="0032190F">
        <w:rPr>
          <w:i/>
          <w:lang w:val="fr-FR"/>
        </w:rPr>
        <w:t>et al.</w:t>
      </w:r>
      <w:r w:rsidRPr="0032190F">
        <w:rPr>
          <w:lang w:val="fr-FR"/>
        </w:rPr>
        <w:t>, colloque Habitat Dijon 2015)</w:t>
      </w:r>
    </w:p>
    <w:p w14:paraId="0DE55418" w14:textId="77777777" w:rsidR="005D318B" w:rsidRPr="0032190F" w:rsidRDefault="005D318B" w:rsidP="00242C0F">
      <w:pPr>
        <w:rPr>
          <w:lang w:val="fr-FR"/>
        </w:rPr>
      </w:pPr>
    </w:p>
    <w:p w14:paraId="31D7E16E" w14:textId="77777777" w:rsidR="005D318B" w:rsidRPr="0032190F" w:rsidRDefault="005D318B" w:rsidP="00426FF9">
      <w:pPr>
        <w:pStyle w:val="Heading1"/>
      </w:pPr>
      <w:r w:rsidRPr="0032190F">
        <w:t>VAURES</w:t>
      </w:r>
    </w:p>
    <w:p w14:paraId="41F00217" w14:textId="77777777" w:rsidR="005D318B" w:rsidRPr="0032190F" w:rsidRDefault="005D318B" w:rsidP="00242C0F">
      <w:pPr>
        <w:rPr>
          <w:lang w:val="fr-FR"/>
        </w:rPr>
      </w:pPr>
      <w:r w:rsidRPr="0032190F">
        <w:rPr>
          <w:lang w:val="fr-FR"/>
        </w:rPr>
        <w:t>Le dolmen des Vaures (Bergerac, Dordogne) est daté du Néolithique récent (~3700 BC). Les fouilles sur 1,5 ha montrent 20 habitats d’environ 20x5m sur différentes phases de construction du village</w:t>
      </w:r>
      <w:r w:rsidR="0054395D" w:rsidRPr="0032190F">
        <w:rPr>
          <w:lang w:val="fr-FR"/>
        </w:rPr>
        <w:t xml:space="preserve"> (BIB Musée d’Aquitaine)</w:t>
      </w:r>
      <w:r w:rsidRPr="0032190F">
        <w:rPr>
          <w:lang w:val="fr-FR"/>
        </w:rPr>
        <w:t>.</w:t>
      </w:r>
    </w:p>
    <w:p w14:paraId="2F8D10FC" w14:textId="77777777" w:rsidR="005D318B" w:rsidRPr="0032190F" w:rsidRDefault="005D318B" w:rsidP="00242C0F">
      <w:pPr>
        <w:rPr>
          <w:lang w:val="fr-FR"/>
        </w:rPr>
      </w:pPr>
    </w:p>
    <w:p w14:paraId="51D16B36" w14:textId="77777777" w:rsidR="00F02889" w:rsidRPr="0032190F" w:rsidRDefault="00F02889" w:rsidP="00426FF9">
      <w:pPr>
        <w:pStyle w:val="Heading1"/>
      </w:pPr>
      <w:bookmarkStart w:id="3503" w:name="Sit_Crès"/>
      <w:r w:rsidRPr="0032190F">
        <w:t>CRES (nécropole du)</w:t>
      </w:r>
    </w:p>
    <w:bookmarkEnd w:id="3503"/>
    <w:p w14:paraId="6A0AE463" w14:textId="77777777" w:rsidR="00F02889" w:rsidRPr="0032190F" w:rsidRDefault="00F02889" w:rsidP="00242C0F">
      <w:pPr>
        <w:rPr>
          <w:lang w:val="fr-FR"/>
        </w:rPr>
      </w:pPr>
    </w:p>
    <w:p w14:paraId="3EE887C7" w14:textId="466C50C0" w:rsidR="00F02889" w:rsidRPr="0032190F" w:rsidRDefault="00F02889" w:rsidP="00242C0F">
      <w:pPr>
        <w:jc w:val="both"/>
        <w:rPr>
          <w:lang w:val="fr-FR"/>
        </w:rPr>
      </w:pPr>
      <w:r w:rsidRPr="0032190F">
        <w:rPr>
          <w:lang w:val="fr-FR"/>
        </w:rPr>
        <w:t>Néc</w:t>
      </w:r>
      <w:r w:rsidR="00485856" w:rsidRPr="0032190F">
        <w:rPr>
          <w:lang w:val="fr-FR"/>
        </w:rPr>
        <w:t>ropole du Crès (</w:t>
      </w:r>
      <w:r w:rsidRPr="0032190F">
        <w:rPr>
          <w:lang w:val="fr-FR"/>
        </w:rPr>
        <w:t>Béziers</w:t>
      </w:r>
      <w:r w:rsidR="00485856" w:rsidRPr="0032190F">
        <w:rPr>
          <w:lang w:val="fr-FR"/>
        </w:rPr>
        <w:t>, Aude)</w:t>
      </w:r>
      <w:r w:rsidRPr="0032190F">
        <w:rPr>
          <w:lang w:val="fr-FR"/>
        </w:rPr>
        <w:t xml:space="preserve"> datée du </w:t>
      </w:r>
      <w:hyperlink r:id="rId8222" w:anchor="Cul_Chasseen" w:history="1">
        <w:r w:rsidRPr="0032190F">
          <w:rPr>
            <w:rStyle w:val="Hyperlink"/>
            <w:lang w:val="fr-FR"/>
          </w:rPr>
          <w:t>Chasséen</w:t>
        </w:r>
      </w:hyperlink>
      <w:r w:rsidRPr="0032190F">
        <w:rPr>
          <w:lang w:val="fr-FR"/>
        </w:rPr>
        <w:t xml:space="preserve"> (4500-4300) et implanté à proximité de l’Orb. De 33 fosses y sont découvertes, renfermant les corps de 51 individus. Les tombes les plus importantes étaient renforcées à l’intérieur de dalles de pierres formant des sortes de coffres. Pratique qui apparaît à l’époque et qui témoigne de l’importance de certains individus (</w:t>
      </w:r>
      <w:r w:rsidR="0070027E" w:rsidRPr="0032190F">
        <w:rPr>
          <w:lang w:val="fr-FR"/>
        </w:rPr>
        <w:t>BIB</w:t>
      </w:r>
      <w:r w:rsidRPr="0032190F">
        <w:rPr>
          <w:lang w:val="fr-FR"/>
        </w:rPr>
        <w:t xml:space="preserve"> 84 p. 71)</w:t>
      </w:r>
    </w:p>
    <w:p w14:paraId="79ADA0A6" w14:textId="77777777" w:rsidR="00917B5D" w:rsidRPr="0032190F" w:rsidRDefault="00917B5D" w:rsidP="00242C0F">
      <w:pPr>
        <w:jc w:val="both"/>
        <w:rPr>
          <w:lang w:val="fr-FR"/>
        </w:rPr>
      </w:pPr>
    </w:p>
    <w:p w14:paraId="14F90BD3" w14:textId="77777777" w:rsidR="00917B5D" w:rsidRPr="0032190F" w:rsidRDefault="00917B5D" w:rsidP="00242C0F">
      <w:pPr>
        <w:jc w:val="both"/>
        <w:rPr>
          <w:lang w:val="fr-FR"/>
        </w:rPr>
      </w:pPr>
      <w:r w:rsidRPr="0032190F">
        <w:rPr>
          <w:lang w:val="fr-FR"/>
        </w:rPr>
        <w:t>Nécropole datée du Chasséen ancien comprenant 29 sépultures, 44 défunts. On remarque que les enfants sont toujours présent</w:t>
      </w:r>
      <w:r w:rsidR="00886BE6" w:rsidRPr="0032190F">
        <w:rPr>
          <w:lang w:val="fr-FR"/>
        </w:rPr>
        <w:t>s</w:t>
      </w:r>
      <w:r w:rsidRPr="0032190F">
        <w:rPr>
          <w:lang w:val="fr-FR"/>
        </w:rPr>
        <w:t xml:space="preserve"> dans les inhumations de plus de 2 individus au Chasséen ancien (BIB </w:t>
      </w:r>
      <w:r w:rsidRPr="0032190F">
        <w:rPr>
          <w:sz w:val="20"/>
          <w:szCs w:val="20"/>
          <w:lang w:val="fr-FR"/>
        </w:rPr>
        <w:t>V. Tcheremissinoff</w:t>
      </w:r>
      <w:r w:rsidRPr="0032190F">
        <w:rPr>
          <w:lang w:val="fr-FR"/>
        </w:rPr>
        <w:t xml:space="preserve"> in BIB 1708)</w:t>
      </w:r>
    </w:p>
    <w:p w14:paraId="31475985" w14:textId="77777777" w:rsidR="005563BC" w:rsidRPr="0032190F" w:rsidRDefault="005563BC" w:rsidP="00242C0F">
      <w:pPr>
        <w:jc w:val="both"/>
        <w:rPr>
          <w:lang w:val="fr-FR"/>
        </w:rPr>
      </w:pPr>
    </w:p>
    <w:p w14:paraId="1942222E" w14:textId="77777777" w:rsidR="005563BC" w:rsidRPr="0032190F" w:rsidRDefault="005563BC" w:rsidP="00242C0F">
      <w:pPr>
        <w:jc w:val="both"/>
        <w:rPr>
          <w:lang w:val="fr-FR"/>
        </w:rPr>
      </w:pPr>
      <w:r w:rsidRPr="0032190F">
        <w:rPr>
          <w:lang w:val="fr-FR"/>
        </w:rPr>
        <w:t xml:space="preserve">Habitat du Crès (Béziers) daté de 4350-4200 calBC. Montre 56 structures et un regroupement des aires d’activités (stockage,funéraire,habitation supposée) (BIB B. Sendra et al., colloque Habitat Dijon 2015) </w:t>
      </w:r>
    </w:p>
    <w:p w14:paraId="1925F08A" w14:textId="77777777" w:rsidR="00886BE6" w:rsidRPr="0032190F" w:rsidRDefault="00886BE6" w:rsidP="00242C0F">
      <w:pPr>
        <w:jc w:val="both"/>
        <w:rPr>
          <w:lang w:val="fr-FR"/>
        </w:rPr>
      </w:pPr>
      <w:r w:rsidRPr="0032190F">
        <w:rPr>
          <w:lang w:val="fr-FR"/>
        </w:rPr>
        <w:br/>
        <w:t>ROQUETTE</w:t>
      </w:r>
    </w:p>
    <w:p w14:paraId="5F89AFF4" w14:textId="77777777" w:rsidR="00886BE6" w:rsidRPr="0032190F" w:rsidRDefault="00886BE6" w:rsidP="00242C0F">
      <w:pPr>
        <w:jc w:val="both"/>
        <w:rPr>
          <w:lang w:val="fr-FR"/>
        </w:rPr>
      </w:pPr>
      <w:r w:rsidRPr="0032190F">
        <w:rPr>
          <w:lang w:val="fr-FR"/>
        </w:rPr>
        <w:t>La nécropole de la Roquette, dans le Bitérois, est protohistorique (F. Mazière com. pers.)</w:t>
      </w:r>
    </w:p>
    <w:p w14:paraId="40300AF8" w14:textId="77777777" w:rsidR="00917B5D" w:rsidRPr="0032190F" w:rsidRDefault="00917B5D" w:rsidP="00242C0F">
      <w:pPr>
        <w:jc w:val="both"/>
        <w:rPr>
          <w:lang w:val="fr-FR"/>
        </w:rPr>
      </w:pPr>
    </w:p>
    <w:p w14:paraId="0E219215" w14:textId="77777777" w:rsidR="00F02889" w:rsidRPr="0032190F" w:rsidRDefault="00F02889" w:rsidP="00242C0F">
      <w:pPr>
        <w:rPr>
          <w:lang w:val="fr-FR"/>
        </w:rPr>
      </w:pPr>
    </w:p>
    <w:p w14:paraId="38EDD5C5" w14:textId="77777777" w:rsidR="007E25A6" w:rsidRPr="0032190F" w:rsidRDefault="007E25A6" w:rsidP="00426FF9">
      <w:pPr>
        <w:pStyle w:val="Heading1"/>
      </w:pPr>
      <w:bookmarkStart w:id="3504" w:name="Sit_Fontvieille"/>
      <w:r w:rsidRPr="0032190F">
        <w:t>FONTVIE</w:t>
      </w:r>
      <w:r w:rsidR="00455E6D" w:rsidRPr="0032190F">
        <w:t>I</w:t>
      </w:r>
      <w:r w:rsidRPr="0032190F">
        <w:t>LLE</w:t>
      </w:r>
      <w:r w:rsidR="00C70561">
        <w:t>-ARLES</w:t>
      </w:r>
    </w:p>
    <w:bookmarkEnd w:id="3504"/>
    <w:p w14:paraId="172EAB81" w14:textId="77777777" w:rsidR="00455E6D" w:rsidRPr="0032190F" w:rsidRDefault="00455E6D" w:rsidP="00242C0F">
      <w:pPr>
        <w:rPr>
          <w:lang w:val="fr-FR"/>
        </w:rPr>
      </w:pPr>
    </w:p>
    <w:p w14:paraId="74762B88" w14:textId="4E27A3E1" w:rsidR="007730BE" w:rsidRPr="0032190F" w:rsidRDefault="00455E6D" w:rsidP="00242C0F">
      <w:pPr>
        <w:jc w:val="both"/>
        <w:rPr>
          <w:lang w:val="fr-FR"/>
        </w:rPr>
      </w:pPr>
      <w:r w:rsidRPr="0032190F">
        <w:rPr>
          <w:lang w:val="fr-FR"/>
        </w:rPr>
        <w:t xml:space="preserve">Les hypogées de Fontvieille dans les Bouches-du-Rhône ont livré du mobilier </w:t>
      </w:r>
      <w:r w:rsidR="00727D1D" w:rsidRPr="0032190F">
        <w:rPr>
          <w:lang w:val="fr-FR"/>
        </w:rPr>
        <w:t xml:space="preserve">du </w:t>
      </w:r>
      <w:r w:rsidR="006D153D">
        <w:rPr>
          <w:lang w:val="fr-FR"/>
        </w:rPr>
        <w:t>NF</w:t>
      </w:r>
      <w:r w:rsidR="00727D1D" w:rsidRPr="0032190F">
        <w:rPr>
          <w:lang w:val="fr-FR"/>
        </w:rPr>
        <w:t xml:space="preserve"> </w:t>
      </w:r>
      <w:r w:rsidRPr="0032190F">
        <w:rPr>
          <w:lang w:val="fr-FR"/>
        </w:rPr>
        <w:t xml:space="preserve">antérieur au campaniforme et </w:t>
      </w:r>
      <w:hyperlink r:id="rId8223" w:anchor="Cul_Campaniforme" w:history="1">
        <w:r w:rsidRPr="0032190F">
          <w:rPr>
            <w:rStyle w:val="Hyperlink"/>
            <w:lang w:val="fr-FR"/>
          </w:rPr>
          <w:t>campaniforme</w:t>
        </w:r>
      </w:hyperlink>
      <w:r w:rsidRPr="0032190F">
        <w:rPr>
          <w:lang w:val="fr-FR"/>
        </w:rPr>
        <w:t xml:space="preserve"> illustrant la réoccupation des sépultures </w:t>
      </w:r>
      <w:hyperlink r:id="rId8224" w:anchor="Cul_Megalith" w:history="1">
        <w:r w:rsidRPr="0032190F">
          <w:rPr>
            <w:rStyle w:val="Hyperlink"/>
            <w:lang w:val="fr-FR"/>
          </w:rPr>
          <w:t>mégalithiques</w:t>
        </w:r>
      </w:hyperlink>
      <w:r w:rsidRPr="0032190F">
        <w:rPr>
          <w:lang w:val="fr-FR"/>
        </w:rPr>
        <w:t xml:space="preserve"> (</w:t>
      </w:r>
      <w:r w:rsidR="0070027E" w:rsidRPr="0032190F">
        <w:rPr>
          <w:lang w:val="fr-FR"/>
        </w:rPr>
        <w:t>BIB</w:t>
      </w:r>
      <w:r w:rsidR="005C5A5A" w:rsidRPr="0032190F">
        <w:rPr>
          <w:lang w:val="fr-FR"/>
        </w:rPr>
        <w:t xml:space="preserve"> 75 p. 251)</w:t>
      </w:r>
      <w:r w:rsidR="00066A99" w:rsidRPr="0032190F">
        <w:rPr>
          <w:lang w:val="fr-FR"/>
        </w:rPr>
        <w:t xml:space="preserve"> </w:t>
      </w:r>
      <w:r w:rsidR="005C5A5A" w:rsidRPr="0032190F">
        <w:rPr>
          <w:lang w:val="fr-FR"/>
        </w:rPr>
        <w:t>a</w:t>
      </w:r>
      <w:r w:rsidR="003016E7" w:rsidRPr="0032190F">
        <w:rPr>
          <w:lang w:val="fr-FR"/>
        </w:rPr>
        <w:t xml:space="preserve">ttribuées au </w:t>
      </w:r>
      <w:hyperlink r:id="rId8225" w:anchor="Cul_Rhone_Ouveze" w:history="1">
        <w:r w:rsidR="003016E7" w:rsidRPr="0032190F">
          <w:rPr>
            <w:rStyle w:val="Hyperlink"/>
            <w:lang w:val="fr-FR"/>
          </w:rPr>
          <w:t>Rhône-Ouvèze</w:t>
        </w:r>
      </w:hyperlink>
      <w:r w:rsidR="003016E7" w:rsidRPr="0032190F">
        <w:rPr>
          <w:lang w:val="fr-FR"/>
        </w:rPr>
        <w:t xml:space="preserve"> (BIB 347)</w:t>
      </w:r>
      <w:r w:rsidR="005C5A5A" w:rsidRPr="0032190F">
        <w:rPr>
          <w:lang w:val="fr-FR"/>
        </w:rPr>
        <w:t xml:space="preserve"> et siutées à quelques centaines de mètre du dolmen de </w:t>
      </w:r>
      <w:hyperlink r:id="rId8226" w:anchor="Sit_Coutignargues" w:history="1">
        <w:r w:rsidR="005C5A5A" w:rsidRPr="0032190F">
          <w:rPr>
            <w:rStyle w:val="Hyperlink"/>
            <w:lang w:val="fr-FR"/>
          </w:rPr>
          <w:t>Courtignargues</w:t>
        </w:r>
      </w:hyperlink>
      <w:r w:rsidR="005C5A5A" w:rsidRPr="0032190F">
        <w:rPr>
          <w:lang w:val="fr-FR"/>
        </w:rPr>
        <w:t xml:space="preserve"> (BIB 556 p. 310)</w:t>
      </w:r>
      <w:r w:rsidR="00B431C9" w:rsidRPr="0032190F">
        <w:rPr>
          <w:lang w:val="fr-FR"/>
        </w:rPr>
        <w:t xml:space="preserve"> Elles figurent parmi les plus grandes sépultures mégalithique d’Europe (BIB 1341 p. 142)</w:t>
      </w:r>
    </w:p>
    <w:p w14:paraId="7470FF08" w14:textId="77777777" w:rsidR="003A268C" w:rsidRPr="0032190F" w:rsidRDefault="003A268C" w:rsidP="00242C0F">
      <w:pPr>
        <w:rPr>
          <w:lang w:val="fr-FR"/>
        </w:rPr>
      </w:pPr>
    </w:p>
    <w:p w14:paraId="2DF4D536" w14:textId="222F05C2" w:rsidR="003A268C" w:rsidRPr="0032190F" w:rsidRDefault="006D153D" w:rsidP="00242C0F">
      <w:pPr>
        <w:pStyle w:val="Heading2"/>
      </w:pPr>
      <w:r>
        <w:t>h</w:t>
      </w:r>
      <w:r w:rsidR="003A268C" w:rsidRPr="0032190F">
        <w:t>ypogées</w:t>
      </w:r>
    </w:p>
    <w:p w14:paraId="24A44379" w14:textId="77777777" w:rsidR="00F8171C" w:rsidRPr="0032190F" w:rsidRDefault="00F8171C" w:rsidP="00242C0F">
      <w:pPr>
        <w:rPr>
          <w:lang w:val="fr-FR"/>
        </w:rPr>
      </w:pPr>
    </w:p>
    <w:p w14:paraId="4CBD3E0A" w14:textId="77777777" w:rsidR="00F8171C" w:rsidRPr="0032190F" w:rsidRDefault="00A27421" w:rsidP="00242C0F">
      <w:pPr>
        <w:jc w:val="both"/>
        <w:rPr>
          <w:lang w:val="fr-FR"/>
        </w:rPr>
      </w:pPr>
      <w:r w:rsidRPr="0032190F">
        <w:rPr>
          <w:lang w:val="fr-FR"/>
        </w:rPr>
        <w:t>Ce site comprend 4 hypogées </w:t>
      </w:r>
      <w:r w:rsidR="00F57FB6" w:rsidRPr="0032190F">
        <w:rPr>
          <w:lang w:val="fr-FR"/>
        </w:rPr>
        <w:t>creusés</w:t>
      </w:r>
      <w:r w:rsidRPr="0032190F">
        <w:rPr>
          <w:lang w:val="fr-FR"/>
        </w:rPr>
        <w:t xml:space="preserve"> en tranchée dans la molasse tertiaire </w:t>
      </w:r>
      <w:r w:rsidR="00B431C9" w:rsidRPr="0032190F">
        <w:rPr>
          <w:lang w:val="fr-FR"/>
        </w:rPr>
        <w:t xml:space="preserve">(Burdigalien) </w:t>
      </w:r>
      <w:r w:rsidRPr="0032190F">
        <w:rPr>
          <w:lang w:val="fr-FR"/>
        </w:rPr>
        <w:t xml:space="preserve">et recouvertes de 7 à 8 dalles de couverture selon les cas. A l’exception de </w:t>
      </w:r>
      <w:r w:rsidR="003A268C" w:rsidRPr="0032190F">
        <w:rPr>
          <w:lang w:val="fr-FR"/>
        </w:rPr>
        <w:t>« l’Epée » qui est complétée par 2 appendices circulaires, elles adoptent un plan de chambre de forme trapézoïdale isocèle alongé. Leur section est également trapézoïdale. Par-dessus, un tumulus rond les coiffent (BIB 556 p. 309)</w:t>
      </w:r>
    </w:p>
    <w:p w14:paraId="1301F19C" w14:textId="77777777" w:rsidR="00EF3B84" w:rsidRPr="0032190F" w:rsidRDefault="00EF3B84" w:rsidP="00242C0F">
      <w:pPr>
        <w:rPr>
          <w:lang w:val="fr-FR"/>
        </w:rPr>
      </w:pPr>
      <w:r w:rsidRPr="0032190F">
        <w:rPr>
          <w:lang w:val="fr-FR"/>
        </w:rPr>
        <w:t>Leur regroupement n’est pa</w:t>
      </w:r>
      <w:r w:rsidR="00B431C9" w:rsidRPr="0032190F">
        <w:rPr>
          <w:lang w:val="fr-FR"/>
        </w:rPr>
        <w:t>s non plus habituel</w:t>
      </w:r>
      <w:r w:rsidRPr="0032190F">
        <w:rPr>
          <w:lang w:val="fr-FR"/>
        </w:rPr>
        <w:t xml:space="preserve"> dans une </w:t>
      </w:r>
      <w:r w:rsidR="00B431C9" w:rsidRPr="0032190F">
        <w:rPr>
          <w:lang w:val="fr-FR"/>
        </w:rPr>
        <w:t>P</w:t>
      </w:r>
      <w:r w:rsidRPr="0032190F">
        <w:rPr>
          <w:lang w:val="fr-FR"/>
        </w:rPr>
        <w:t>rovence qui offre peu de concentrations de tombes (BIB 556 p. 310)</w:t>
      </w:r>
    </w:p>
    <w:p w14:paraId="4C9E9755" w14:textId="77777777" w:rsidR="00F8171C" w:rsidRPr="0032190F" w:rsidRDefault="00F8171C" w:rsidP="00242C0F">
      <w:pPr>
        <w:rPr>
          <w:lang w:val="fr-FR"/>
        </w:rPr>
      </w:pPr>
    </w:p>
    <w:p w14:paraId="7B20716A" w14:textId="77777777" w:rsidR="00DC5E9E" w:rsidRPr="0032190F" w:rsidRDefault="00DC5E9E" w:rsidP="00242C0F">
      <w:pPr>
        <w:pStyle w:val="Heading3"/>
        <w:spacing w:line="240" w:lineRule="auto"/>
      </w:pPr>
      <w:bookmarkStart w:id="3505" w:name="Sit_Fontvieille_Bounias"/>
      <w:r w:rsidRPr="0032190F">
        <w:t>Bounias</w:t>
      </w:r>
    </w:p>
    <w:bookmarkEnd w:id="3505"/>
    <w:p w14:paraId="26ABF209" w14:textId="77777777" w:rsidR="00DC5E9E" w:rsidRPr="0032190F" w:rsidRDefault="00DC5E9E" w:rsidP="00242C0F">
      <w:pPr>
        <w:ind w:left="705"/>
        <w:rPr>
          <w:lang w:val="fr-FR"/>
        </w:rPr>
      </w:pPr>
    </w:p>
    <w:p w14:paraId="2D7106EE" w14:textId="5DBBC0AF" w:rsidR="00E97CE4" w:rsidRPr="009A36BA" w:rsidRDefault="00DC5E9E" w:rsidP="00242C0F">
      <w:pPr>
        <w:jc w:val="both"/>
        <w:rPr>
          <w:lang w:val="fr-FR"/>
        </w:rPr>
      </w:pPr>
      <w:r w:rsidRPr="0032190F">
        <w:rPr>
          <w:lang w:val="fr-FR"/>
        </w:rPr>
        <w:t>L</w:t>
      </w:r>
      <w:r w:rsidR="00F8171C" w:rsidRPr="0032190F">
        <w:rPr>
          <w:lang w:val="fr-FR"/>
        </w:rPr>
        <w:t xml:space="preserve">a grotte de Bounias, un monument de </w:t>
      </w:r>
      <w:smartTag w:uri="urn:schemas-microsoft-com:office:smarttags" w:element="metricconverter">
        <w:smartTagPr>
          <w:attr w:name="ProductID" w:val="19,15 m"/>
        </w:smartTagPr>
        <w:r w:rsidR="00F8171C" w:rsidRPr="0032190F">
          <w:rPr>
            <w:lang w:val="fr-FR"/>
          </w:rPr>
          <w:t>19</w:t>
        </w:r>
        <w:r w:rsidR="00A27421" w:rsidRPr="0032190F">
          <w:rPr>
            <w:lang w:val="fr-FR"/>
          </w:rPr>
          <w:t>,15</w:t>
        </w:r>
        <w:r w:rsidR="00F8171C" w:rsidRPr="0032190F">
          <w:rPr>
            <w:lang w:val="fr-FR"/>
          </w:rPr>
          <w:t xml:space="preserve"> m</w:t>
        </w:r>
      </w:smartTag>
      <w:r w:rsidR="00F8171C" w:rsidRPr="0032190F">
        <w:rPr>
          <w:lang w:val="fr-FR"/>
        </w:rPr>
        <w:t xml:space="preserve"> de long avec une chambre s’étirant sur </w:t>
      </w:r>
      <w:smartTag w:uri="urn:schemas-microsoft-com:office:smarttags" w:element="metricconverter">
        <w:smartTagPr>
          <w:attr w:name="ProductID" w:val="12 m"/>
        </w:smartTagPr>
        <w:r w:rsidR="00F8171C" w:rsidRPr="0032190F">
          <w:rPr>
            <w:lang w:val="fr-FR"/>
          </w:rPr>
          <w:t>12 m</w:t>
        </w:r>
      </w:smartTag>
      <w:r w:rsidR="00F8171C" w:rsidRPr="0032190F">
        <w:rPr>
          <w:lang w:val="fr-FR"/>
        </w:rPr>
        <w:t xml:space="preserve"> et incluse sous un tertre circulaire de près de </w:t>
      </w:r>
      <w:smartTag w:uri="urn:schemas-microsoft-com:office:smarttags" w:element="metricconverter">
        <w:smartTagPr>
          <w:attr w:name="ProductID" w:val="40 m"/>
        </w:smartTagPr>
        <w:r w:rsidR="00F8171C" w:rsidRPr="0032190F">
          <w:rPr>
            <w:lang w:val="fr-FR"/>
          </w:rPr>
          <w:t>40 m</w:t>
        </w:r>
      </w:smartTag>
      <w:r w:rsidR="00F8171C" w:rsidRPr="0032190F">
        <w:rPr>
          <w:lang w:val="fr-FR"/>
        </w:rPr>
        <w:t xml:space="preserve"> de diamètre</w:t>
      </w:r>
      <w:r w:rsidR="00B31245" w:rsidRPr="0032190F">
        <w:rPr>
          <w:lang w:val="fr-FR"/>
        </w:rPr>
        <w:t xml:space="preserve"> (BIB 103 p. 214)</w:t>
      </w:r>
      <w:r w:rsidR="00F8171C" w:rsidRPr="0032190F">
        <w:rPr>
          <w:lang w:val="fr-FR"/>
        </w:rPr>
        <w:t>.</w:t>
      </w:r>
      <w:r w:rsidR="00B31245" w:rsidRPr="0032190F">
        <w:rPr>
          <w:lang w:val="fr-FR"/>
        </w:rPr>
        <w:t xml:space="preserve">Le poignard de l’hypogée de Bounias est en </w:t>
      </w:r>
      <w:hyperlink r:id="rId8227" w:anchor="Sit_Cuivre" w:history="1">
        <w:r w:rsidR="009A36BA" w:rsidRPr="001E115E">
          <w:rPr>
            <w:rStyle w:val="Hyperlink"/>
            <w:lang w:val="fr-FR"/>
          </w:rPr>
          <w:t>cuivre</w:t>
        </w:r>
      </w:hyperlink>
      <w:r w:rsidR="009A36BA" w:rsidRPr="0032190F">
        <w:rPr>
          <w:lang w:val="fr-FR"/>
        </w:rPr>
        <w:t xml:space="preserve"> </w:t>
      </w:r>
      <w:r w:rsidR="00B31245" w:rsidRPr="0032190F">
        <w:rPr>
          <w:lang w:val="fr-FR"/>
        </w:rPr>
        <w:t>arsenié (2,3%) (BIB 835 p. 73)</w:t>
      </w:r>
      <w:r w:rsidR="007F30DA" w:rsidRPr="0032190F">
        <w:rPr>
          <w:lang w:val="fr-FR"/>
        </w:rPr>
        <w:t xml:space="preserve"> La morphologie de ce poignard est </w:t>
      </w:r>
      <w:r w:rsidR="00EC617A" w:rsidRPr="0032190F">
        <w:rPr>
          <w:lang w:val="fr-FR"/>
        </w:rPr>
        <w:t>à</w:t>
      </w:r>
      <w:r w:rsidR="007F30DA" w:rsidRPr="0032190F">
        <w:rPr>
          <w:lang w:val="fr-FR"/>
        </w:rPr>
        <w:t xml:space="preserve"> rapprocher de celle de « l’épée » du </w:t>
      </w:r>
      <w:hyperlink r:id="rId8228" w:anchor="Sit_Vernet" w:history="1">
        <w:r w:rsidR="007F30DA" w:rsidRPr="0032190F">
          <w:rPr>
            <w:rStyle w:val="Hyperlink"/>
            <w:lang w:val="fr-FR"/>
          </w:rPr>
          <w:t>Vernet</w:t>
        </w:r>
      </w:hyperlink>
      <w:r w:rsidR="007F30DA" w:rsidRPr="0032190F">
        <w:rPr>
          <w:lang w:val="fr-FR"/>
        </w:rPr>
        <w:t xml:space="preserve"> (BIB 972 p. 404)</w:t>
      </w:r>
      <w:r w:rsidR="00047BC2" w:rsidRPr="0032190F">
        <w:rPr>
          <w:lang w:val="fr-FR"/>
        </w:rPr>
        <w:t xml:space="preserve">. </w:t>
      </w:r>
      <w:r w:rsidR="00047BC2" w:rsidRPr="009A36BA">
        <w:rPr>
          <w:lang w:val="fr-FR"/>
        </w:rPr>
        <w:t xml:space="preserve">Epaisseur </w:t>
      </w:r>
      <w:smartTag w:uri="urn:schemas-microsoft-com:office:smarttags" w:element="metricconverter">
        <w:smartTagPr>
          <w:attr w:name="ProductID" w:val="3 mm"/>
        </w:smartTagPr>
        <w:r w:rsidR="00047BC2" w:rsidRPr="009A36BA">
          <w:rPr>
            <w:lang w:val="fr-FR"/>
          </w:rPr>
          <w:t>3 mm</w:t>
        </w:r>
      </w:smartTag>
      <w:r w:rsidR="00047BC2" w:rsidRPr="009A36BA">
        <w:rPr>
          <w:lang w:val="fr-FR"/>
        </w:rPr>
        <w:t xml:space="preserve">, longueur </w:t>
      </w:r>
      <w:smartTag w:uri="urn:schemas-microsoft-com:office:smarttags" w:element="metricconverter">
        <w:smartTagPr>
          <w:attr w:name="ProductID" w:val="255 mm"/>
        </w:smartTagPr>
        <w:r w:rsidR="00047BC2" w:rsidRPr="009A36BA">
          <w:rPr>
            <w:lang w:val="fr-FR"/>
          </w:rPr>
          <w:t>255mm</w:t>
        </w:r>
      </w:smartTag>
      <w:r w:rsidR="00047BC2" w:rsidRPr="009A36BA">
        <w:rPr>
          <w:lang w:val="fr-FR"/>
        </w:rPr>
        <w:t>)</w:t>
      </w:r>
      <w:r w:rsidR="00E97CE4" w:rsidRPr="009A36BA">
        <w:rPr>
          <w:lang w:val="fr-FR"/>
        </w:rPr>
        <w:t xml:space="preserve"> (BIB 971)</w:t>
      </w:r>
    </w:p>
    <w:p w14:paraId="6423B31F" w14:textId="77777777" w:rsidR="00047BC2" w:rsidRPr="009A36BA" w:rsidRDefault="00047BC2" w:rsidP="00242C0F">
      <w:pPr>
        <w:ind w:left="705"/>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33"/>
        <w:gridCol w:w="844"/>
        <w:gridCol w:w="966"/>
        <w:gridCol w:w="1105"/>
        <w:gridCol w:w="1011"/>
        <w:gridCol w:w="1022"/>
      </w:tblGrid>
      <w:tr w:rsidR="00047BC2" w:rsidRPr="00DB5974" w14:paraId="4A0FFEE0" w14:textId="77777777">
        <w:trPr>
          <w:jc w:val="center"/>
        </w:trPr>
        <w:tc>
          <w:tcPr>
            <w:tcW w:w="0" w:type="auto"/>
          </w:tcPr>
          <w:p w14:paraId="489BA439" w14:textId="77777777" w:rsidR="00047BC2" w:rsidRPr="00DB5974" w:rsidRDefault="00047BC2" w:rsidP="00242C0F">
            <w:pPr>
              <w:rPr>
                <w:sz w:val="20"/>
                <w:szCs w:val="20"/>
              </w:rPr>
            </w:pPr>
            <w:r w:rsidRPr="00DB5974">
              <w:rPr>
                <w:sz w:val="20"/>
                <w:szCs w:val="20"/>
              </w:rPr>
              <w:t xml:space="preserve">Sn : 0,01 </w:t>
            </w:r>
          </w:p>
        </w:tc>
        <w:tc>
          <w:tcPr>
            <w:tcW w:w="0" w:type="auto"/>
          </w:tcPr>
          <w:p w14:paraId="15F7F122" w14:textId="77777777" w:rsidR="00047BC2" w:rsidRPr="00DB5974" w:rsidRDefault="00047BC2" w:rsidP="00242C0F">
            <w:pPr>
              <w:rPr>
                <w:sz w:val="20"/>
                <w:szCs w:val="20"/>
              </w:rPr>
            </w:pPr>
            <w:r w:rsidRPr="00DB5974">
              <w:rPr>
                <w:sz w:val="20"/>
                <w:szCs w:val="20"/>
              </w:rPr>
              <w:t xml:space="preserve">As : 2,1 </w:t>
            </w:r>
          </w:p>
        </w:tc>
        <w:tc>
          <w:tcPr>
            <w:tcW w:w="0" w:type="auto"/>
          </w:tcPr>
          <w:p w14:paraId="63EA5155" w14:textId="77777777" w:rsidR="00047BC2" w:rsidRPr="00DB5974" w:rsidRDefault="00047BC2" w:rsidP="00242C0F">
            <w:pPr>
              <w:rPr>
                <w:sz w:val="20"/>
                <w:szCs w:val="20"/>
              </w:rPr>
            </w:pPr>
            <w:r w:rsidRPr="00DB5974">
              <w:rPr>
                <w:sz w:val="20"/>
                <w:szCs w:val="20"/>
              </w:rPr>
              <w:t xml:space="preserve">Ag : 0,01 </w:t>
            </w:r>
          </w:p>
        </w:tc>
        <w:tc>
          <w:tcPr>
            <w:tcW w:w="0" w:type="auto"/>
          </w:tcPr>
          <w:p w14:paraId="2F3F1B9F" w14:textId="77777777" w:rsidR="00047BC2" w:rsidRPr="00DB5974" w:rsidRDefault="00047BC2" w:rsidP="00242C0F">
            <w:pPr>
              <w:rPr>
                <w:sz w:val="20"/>
                <w:szCs w:val="20"/>
              </w:rPr>
            </w:pPr>
            <w:r w:rsidRPr="00DB5974">
              <w:rPr>
                <w:sz w:val="20"/>
                <w:szCs w:val="20"/>
              </w:rPr>
              <w:t xml:space="preserve">Ni : Traces </w:t>
            </w:r>
          </w:p>
        </w:tc>
        <w:tc>
          <w:tcPr>
            <w:tcW w:w="0" w:type="auto"/>
          </w:tcPr>
          <w:p w14:paraId="23137243" w14:textId="77777777" w:rsidR="00047BC2" w:rsidRPr="00DB5974" w:rsidRDefault="00047BC2" w:rsidP="00242C0F">
            <w:pPr>
              <w:rPr>
                <w:sz w:val="20"/>
                <w:szCs w:val="20"/>
              </w:rPr>
            </w:pPr>
            <w:r w:rsidRPr="00DB5974">
              <w:rPr>
                <w:sz w:val="20"/>
                <w:szCs w:val="20"/>
              </w:rPr>
              <w:t xml:space="preserve">Bi : 0,008 </w:t>
            </w:r>
          </w:p>
        </w:tc>
        <w:tc>
          <w:tcPr>
            <w:tcW w:w="0" w:type="auto"/>
          </w:tcPr>
          <w:p w14:paraId="3C134377" w14:textId="77777777" w:rsidR="00047BC2" w:rsidRPr="00DB5974" w:rsidRDefault="00047BC2" w:rsidP="00242C0F">
            <w:pPr>
              <w:rPr>
                <w:sz w:val="20"/>
                <w:szCs w:val="20"/>
              </w:rPr>
            </w:pPr>
            <w:r w:rsidRPr="00DB5974">
              <w:rPr>
                <w:sz w:val="20"/>
                <w:szCs w:val="20"/>
              </w:rPr>
              <w:t>Fe : 0,002</w:t>
            </w:r>
          </w:p>
        </w:tc>
      </w:tr>
    </w:tbl>
    <w:p w14:paraId="62B1BEA0" w14:textId="77777777" w:rsidR="00047BC2" w:rsidRPr="00047BC2" w:rsidRDefault="00047BC2" w:rsidP="00242C0F">
      <w:r>
        <w:t>(BIB 971)</w:t>
      </w:r>
    </w:p>
    <w:p w14:paraId="57EAE580" w14:textId="77777777" w:rsidR="00DC5E9E" w:rsidRDefault="00DC5E9E" w:rsidP="00242C0F"/>
    <w:p w14:paraId="6973567C" w14:textId="4D158C9D" w:rsidR="00090A74" w:rsidRPr="0032190F" w:rsidRDefault="00090A74" w:rsidP="00242C0F">
      <w:pPr>
        <w:jc w:val="both"/>
        <w:rPr>
          <w:lang w:val="fr-FR"/>
        </w:rPr>
      </w:pPr>
      <w:r w:rsidRPr="0032190F">
        <w:rPr>
          <w:lang w:val="fr-FR"/>
        </w:rPr>
        <w:t>« L’épée » ressemble beaucoup aux modèles campaniformes espagnols qui apparaissent en meilleur contexte (Lemercier com. pers.)</w:t>
      </w:r>
      <w:r w:rsidR="00107F82" w:rsidRPr="0032190F">
        <w:rPr>
          <w:lang w:val="fr-FR"/>
        </w:rPr>
        <w:t xml:space="preserve">en particulier la lame de la tombe en fosse de Pago de la Perra à Villabuena del Puente (pro. Zamora, Espagne) en contexte campaniforme tardif, celui de </w:t>
      </w:r>
      <w:hyperlink r:id="rId8229" w:anchor="Cul_Ciempozuelos_poig" w:history="1">
        <w:r w:rsidR="00B11413" w:rsidRPr="0032190F">
          <w:rPr>
            <w:rStyle w:val="Hyperlink"/>
            <w:lang w:val="fr-FR"/>
          </w:rPr>
          <w:t>Ciempozuelos</w:t>
        </w:r>
      </w:hyperlink>
      <w:r w:rsidR="00B11413" w:rsidRPr="0032190F">
        <w:rPr>
          <w:lang w:val="fr-FR"/>
        </w:rPr>
        <w:t xml:space="preserve"> </w:t>
      </w:r>
      <w:r w:rsidR="00107F82" w:rsidRPr="0032190F">
        <w:rPr>
          <w:lang w:val="fr-FR"/>
        </w:rPr>
        <w:t xml:space="preserve">(BIB 559 p. 22) </w:t>
      </w:r>
    </w:p>
    <w:p w14:paraId="08C9BDF9" w14:textId="77777777" w:rsidR="00090A74" w:rsidRPr="0032190F" w:rsidRDefault="00090A74" w:rsidP="00242C0F">
      <w:pPr>
        <w:rPr>
          <w:lang w:val="fr-FR"/>
        </w:rPr>
      </w:pPr>
    </w:p>
    <w:p w14:paraId="3E89B4A7" w14:textId="77777777" w:rsidR="00944DE4" w:rsidRPr="0032190F" w:rsidRDefault="00944DE4" w:rsidP="00242C0F">
      <w:pPr>
        <w:rPr>
          <w:lang w:val="fr-FR"/>
        </w:rPr>
      </w:pPr>
      <w:r w:rsidRPr="0032190F">
        <w:rPr>
          <w:lang w:val="fr-FR"/>
        </w:rPr>
        <w:t>Les restes d’ossements d’une dizaine d’individus dont un en connexion anatomique (BIB 1341 p. 148)</w:t>
      </w:r>
    </w:p>
    <w:p w14:paraId="43E4312D" w14:textId="77777777" w:rsidR="00944DE4" w:rsidRPr="0032190F" w:rsidRDefault="00944DE4" w:rsidP="00242C0F">
      <w:pPr>
        <w:rPr>
          <w:lang w:val="fr-FR"/>
        </w:rPr>
      </w:pPr>
    </w:p>
    <w:p w14:paraId="243F6244" w14:textId="77777777" w:rsidR="00944DE4" w:rsidRPr="0032190F" w:rsidRDefault="00944DE4" w:rsidP="00242C0F">
      <w:pPr>
        <w:rPr>
          <w:lang w:val="fr-FR"/>
        </w:rPr>
      </w:pPr>
      <w:r w:rsidRPr="0032190F">
        <w:rPr>
          <w:lang w:val="fr-FR"/>
        </w:rPr>
        <w:t>Dans le mobilier : deux maillets à gorges en galets de quartzite qui représentent les outils qui servirent au creusement des tombeaux anatomique (BIB 1341 p. 148)</w:t>
      </w:r>
    </w:p>
    <w:p w14:paraId="2EA99928" w14:textId="77777777" w:rsidR="00944DE4" w:rsidRPr="0032190F" w:rsidRDefault="00944DE4" w:rsidP="00242C0F">
      <w:pPr>
        <w:rPr>
          <w:lang w:val="fr-FR"/>
        </w:rPr>
      </w:pPr>
    </w:p>
    <w:p w14:paraId="3B654DD3" w14:textId="3EFE5671" w:rsidR="00047BC2" w:rsidRPr="0032190F" w:rsidRDefault="00E97CE4" w:rsidP="00242C0F">
      <w:pPr>
        <w:jc w:val="both"/>
        <w:rPr>
          <w:lang w:val="fr-FR"/>
        </w:rPr>
      </w:pPr>
      <w:r w:rsidRPr="0032190F">
        <w:rPr>
          <w:lang w:val="fr-FR"/>
        </w:rPr>
        <w:t>Avec lui</w:t>
      </w:r>
      <w:r w:rsidR="00944DE4" w:rsidRPr="0032190F">
        <w:rPr>
          <w:lang w:val="fr-FR"/>
        </w:rPr>
        <w:t xml:space="preserve"> (sic)</w:t>
      </w:r>
      <w:r w:rsidRPr="0032190F">
        <w:rPr>
          <w:lang w:val="fr-FR"/>
        </w:rPr>
        <w:t>, un vase dont la morphologie ne correspond pas tout à fait (fond ombiliqué</w:t>
      </w:r>
      <w:r w:rsidR="005D7351" w:rsidRPr="0032190F">
        <w:rPr>
          <w:lang w:val="fr-FR"/>
        </w:rPr>
        <w:t>, une préhension perforée verticalement et un décor cruciforme centré sur l’ombilic</w:t>
      </w:r>
      <w:r w:rsidRPr="0032190F">
        <w:rPr>
          <w:lang w:val="fr-FR"/>
        </w:rPr>
        <w:t xml:space="preserve">) mais qui pourrait être attribué au </w:t>
      </w:r>
      <w:hyperlink r:id="rId8230" w:anchor="Cul_Campaniforme" w:history="1">
        <w:r w:rsidR="0006005B" w:rsidRPr="0032190F">
          <w:rPr>
            <w:rStyle w:val="Hyperlink"/>
            <w:lang w:val="fr-FR"/>
          </w:rPr>
          <w:t>Campaniforme</w:t>
        </w:r>
      </w:hyperlink>
      <w:r w:rsidR="005D7351" w:rsidRPr="0032190F">
        <w:rPr>
          <w:lang w:val="fr-FR"/>
        </w:rPr>
        <w:t>. Boutons en V (BIB 971)</w:t>
      </w:r>
    </w:p>
    <w:p w14:paraId="38677DA1" w14:textId="77777777" w:rsidR="00B31245" w:rsidRPr="0032190F" w:rsidRDefault="00B31245" w:rsidP="00242C0F">
      <w:pPr>
        <w:ind w:left="705"/>
        <w:rPr>
          <w:lang w:val="fr-FR"/>
        </w:rPr>
      </w:pPr>
    </w:p>
    <w:p w14:paraId="754B6B7E" w14:textId="77777777" w:rsidR="00DC5E9E" w:rsidRPr="0032190F" w:rsidRDefault="00DC5E9E" w:rsidP="00242C0F">
      <w:pPr>
        <w:pStyle w:val="Heading3"/>
        <w:spacing w:line="240" w:lineRule="auto"/>
      </w:pPr>
      <w:r w:rsidRPr="0032190F">
        <w:t>La Source</w:t>
      </w:r>
    </w:p>
    <w:p w14:paraId="6967B117" w14:textId="77777777" w:rsidR="00DC5E9E" w:rsidRPr="0032190F" w:rsidRDefault="00DC5E9E" w:rsidP="00242C0F">
      <w:pPr>
        <w:rPr>
          <w:lang w:val="fr-FR"/>
        </w:rPr>
      </w:pPr>
    </w:p>
    <w:p w14:paraId="4A01A3FC" w14:textId="77777777" w:rsidR="00B31245" w:rsidRPr="0032190F" w:rsidRDefault="00DC5E9E" w:rsidP="00242C0F">
      <w:pPr>
        <w:rPr>
          <w:lang w:val="fr-FR"/>
        </w:rPr>
      </w:pPr>
      <w:r w:rsidRPr="0032190F">
        <w:rPr>
          <w:lang w:val="fr-FR"/>
        </w:rPr>
        <w:t>L</w:t>
      </w:r>
      <w:r w:rsidR="00F8171C" w:rsidRPr="0032190F">
        <w:rPr>
          <w:lang w:val="fr-FR"/>
        </w:rPr>
        <w:t xml:space="preserve">a grotte </w:t>
      </w:r>
      <w:r w:rsidR="00A2641A" w:rsidRPr="0032190F">
        <w:rPr>
          <w:lang w:val="fr-FR"/>
        </w:rPr>
        <w:t xml:space="preserve">ou hypogée </w:t>
      </w:r>
      <w:r w:rsidR="00F8171C" w:rsidRPr="0032190F">
        <w:rPr>
          <w:lang w:val="fr-FR"/>
        </w:rPr>
        <w:t xml:space="preserve">de la Source, un monument de </w:t>
      </w:r>
      <w:smartTag w:uri="urn:schemas-microsoft-com:office:smarttags" w:element="metricconverter">
        <w:smartTagPr>
          <w:attr w:name="ProductID" w:val="16,45 m"/>
        </w:smartTagPr>
        <w:r w:rsidR="00C178CC" w:rsidRPr="0032190F">
          <w:rPr>
            <w:lang w:val="fr-FR"/>
          </w:rPr>
          <w:t>16</w:t>
        </w:r>
        <w:r w:rsidR="00A27421" w:rsidRPr="0032190F">
          <w:rPr>
            <w:lang w:val="fr-FR"/>
          </w:rPr>
          <w:t>,45</w:t>
        </w:r>
        <w:r w:rsidR="00C178CC" w:rsidRPr="0032190F">
          <w:rPr>
            <w:lang w:val="fr-FR"/>
          </w:rPr>
          <w:t xml:space="preserve"> m</w:t>
        </w:r>
      </w:smartTag>
      <w:r w:rsidR="00C178CC" w:rsidRPr="0032190F">
        <w:rPr>
          <w:lang w:val="fr-FR"/>
        </w:rPr>
        <w:t xml:space="preserve"> et une chambre de </w:t>
      </w:r>
      <w:smartTag w:uri="urn:schemas-microsoft-com:office:smarttags" w:element="metricconverter">
        <w:smartTagPr>
          <w:attr w:name="ProductID" w:val="12 m"/>
        </w:smartTagPr>
        <w:r w:rsidR="00C178CC" w:rsidRPr="0032190F">
          <w:rPr>
            <w:lang w:val="fr-FR"/>
          </w:rPr>
          <w:t>12 m</w:t>
        </w:r>
      </w:smartTag>
      <w:r w:rsidR="00C178CC" w:rsidRPr="0032190F">
        <w:rPr>
          <w:lang w:val="fr-FR"/>
        </w:rPr>
        <w:t>,</w:t>
      </w:r>
      <w:r w:rsidR="00F8171C" w:rsidRPr="0032190F">
        <w:rPr>
          <w:lang w:val="fr-FR"/>
        </w:rPr>
        <w:t xml:space="preserve"> sous un tertre circulaire de près de </w:t>
      </w:r>
      <w:smartTag w:uri="urn:schemas-microsoft-com:office:smarttags" w:element="metricconverter">
        <w:smartTagPr>
          <w:attr w:name="ProductID" w:val="40 m"/>
        </w:smartTagPr>
        <w:r w:rsidR="00F8171C" w:rsidRPr="0032190F">
          <w:rPr>
            <w:lang w:val="fr-FR"/>
          </w:rPr>
          <w:t>40 m</w:t>
        </w:r>
      </w:smartTag>
      <w:r w:rsidR="00F8171C" w:rsidRPr="0032190F">
        <w:rPr>
          <w:lang w:val="fr-FR"/>
        </w:rPr>
        <w:t xml:space="preserve"> de diamètre</w:t>
      </w:r>
      <w:r w:rsidR="00B31245" w:rsidRPr="0032190F">
        <w:rPr>
          <w:lang w:val="fr-FR"/>
        </w:rPr>
        <w:t xml:space="preserve"> (BIB 103 p. 214).</w:t>
      </w:r>
    </w:p>
    <w:p w14:paraId="3BFCD237" w14:textId="77777777" w:rsidR="00B31245" w:rsidRPr="0032190F" w:rsidRDefault="00B31245" w:rsidP="00242C0F">
      <w:pPr>
        <w:rPr>
          <w:lang w:val="fr-FR"/>
        </w:rPr>
      </w:pPr>
    </w:p>
    <w:p w14:paraId="6D194F62" w14:textId="77777777" w:rsidR="00DC5E9E" w:rsidRPr="0032190F" w:rsidRDefault="00DC5E9E" w:rsidP="00242C0F">
      <w:pPr>
        <w:pStyle w:val="Heading3"/>
        <w:spacing w:line="240" w:lineRule="auto"/>
      </w:pPr>
      <w:r w:rsidRPr="0032190F">
        <w:lastRenderedPageBreak/>
        <w:t>Arnaud-Castellet</w:t>
      </w:r>
    </w:p>
    <w:p w14:paraId="7F0766C6" w14:textId="77777777" w:rsidR="00DC5E9E" w:rsidRPr="0032190F" w:rsidRDefault="00DC5E9E" w:rsidP="00242C0F">
      <w:pPr>
        <w:rPr>
          <w:lang w:val="fr-FR"/>
        </w:rPr>
      </w:pPr>
    </w:p>
    <w:p w14:paraId="59FEA3A7" w14:textId="77777777" w:rsidR="00B31245" w:rsidRPr="0032190F" w:rsidRDefault="00DC5E9E" w:rsidP="00242C0F">
      <w:pPr>
        <w:rPr>
          <w:lang w:val="fr-FR"/>
        </w:rPr>
      </w:pPr>
      <w:r w:rsidRPr="0032190F">
        <w:rPr>
          <w:lang w:val="fr-FR"/>
        </w:rPr>
        <w:t>La</w:t>
      </w:r>
      <w:r w:rsidR="00F8171C" w:rsidRPr="0032190F">
        <w:rPr>
          <w:lang w:val="fr-FR"/>
        </w:rPr>
        <w:t xml:space="preserve"> grotte d’Arnaud-Castellet long de </w:t>
      </w:r>
      <w:smartTag w:uri="urn:schemas-microsoft-com:office:smarttags" w:element="metricconverter">
        <w:smartTagPr>
          <w:attr w:name="ProductID" w:val="18 m"/>
        </w:smartTagPr>
        <w:r w:rsidR="00F8171C" w:rsidRPr="0032190F">
          <w:rPr>
            <w:lang w:val="fr-FR"/>
          </w:rPr>
          <w:t>18 m</w:t>
        </w:r>
      </w:smartTag>
      <w:r w:rsidR="00F8171C" w:rsidRPr="0032190F">
        <w:rPr>
          <w:lang w:val="fr-FR"/>
        </w:rPr>
        <w:t xml:space="preserve"> avec une cella morturaire de </w:t>
      </w:r>
      <w:smartTag w:uri="urn:schemas-microsoft-com:office:smarttags" w:element="metricconverter">
        <w:smartTagPr>
          <w:attr w:name="ProductID" w:val="12 m"/>
        </w:smartTagPr>
        <w:r w:rsidR="00F8171C" w:rsidRPr="0032190F">
          <w:rPr>
            <w:lang w:val="fr-FR"/>
          </w:rPr>
          <w:t>12m</w:t>
        </w:r>
      </w:smartTag>
      <w:r w:rsidR="00F8171C" w:rsidRPr="0032190F">
        <w:rPr>
          <w:lang w:val="fr-FR"/>
        </w:rPr>
        <w:t xml:space="preserve"> et recouverte d’un tumulus plus réduit</w:t>
      </w:r>
      <w:r w:rsidR="00B31245" w:rsidRPr="0032190F">
        <w:rPr>
          <w:lang w:val="fr-FR"/>
        </w:rPr>
        <w:t xml:space="preserve"> (BIB 103 p. 214).</w:t>
      </w:r>
    </w:p>
    <w:p w14:paraId="18D922E6" w14:textId="38859127" w:rsidR="00837538" w:rsidRPr="0032190F" w:rsidRDefault="00837538" w:rsidP="00242C0F">
      <w:pPr>
        <w:jc w:val="both"/>
        <w:rPr>
          <w:lang w:val="fr-FR"/>
        </w:rPr>
      </w:pPr>
      <w:r w:rsidRPr="0032190F">
        <w:rPr>
          <w:lang w:val="fr-FR"/>
        </w:rPr>
        <w:br/>
        <w:t xml:space="preserve">Les restes d’une centaine d’individus (BIB 1341 p. 148). Dans le mobilier des lames en silex brun oligocène, des armatures de flèches diversifiées (foliacées bifaciales, losangiques, tranchant transversal), hache en pierre polie, poinçons en os, perles et pendeloques variées (notamment en </w:t>
      </w:r>
      <w:hyperlink r:id="rId8231" w:anchor="Sit_Variscite" w:history="1">
        <w:r w:rsidR="00320346" w:rsidRPr="00320346">
          <w:rPr>
            <w:rStyle w:val="Hyperlink"/>
            <w:lang w:val="fr-FR"/>
          </w:rPr>
          <w:t>variscite</w:t>
        </w:r>
      </w:hyperlink>
      <w:r w:rsidR="00320346">
        <w:rPr>
          <w:lang w:val="fr-FR"/>
        </w:rPr>
        <w:t xml:space="preserve"> </w:t>
      </w:r>
      <w:r w:rsidRPr="0032190F">
        <w:rPr>
          <w:lang w:val="fr-FR"/>
        </w:rPr>
        <w:t>et stéatite) (BIB 1341 p. 148)</w:t>
      </w:r>
    </w:p>
    <w:p w14:paraId="5D1C943D" w14:textId="77777777" w:rsidR="00B31245" w:rsidRPr="0032190F" w:rsidRDefault="00B31245" w:rsidP="00242C0F">
      <w:pPr>
        <w:ind w:left="708"/>
        <w:rPr>
          <w:lang w:val="fr-FR"/>
        </w:rPr>
      </w:pPr>
    </w:p>
    <w:p w14:paraId="2C6FDB54" w14:textId="77777777" w:rsidR="00DC5E9E" w:rsidRPr="0032190F" w:rsidRDefault="00DC5E9E" w:rsidP="00242C0F">
      <w:pPr>
        <w:pStyle w:val="Heading3"/>
        <w:spacing w:line="240" w:lineRule="auto"/>
      </w:pPr>
      <w:r w:rsidRPr="0032190F">
        <w:t>Epée de Roland</w:t>
      </w:r>
    </w:p>
    <w:p w14:paraId="5A3DDFF5" w14:textId="77777777" w:rsidR="00FC18EF" w:rsidRPr="0032190F" w:rsidRDefault="00DC5E9E" w:rsidP="00242C0F">
      <w:pPr>
        <w:rPr>
          <w:lang w:val="fr-FR"/>
        </w:rPr>
      </w:pPr>
      <w:r w:rsidRPr="0032190F">
        <w:rPr>
          <w:lang w:val="fr-FR"/>
        </w:rPr>
        <w:t>La</w:t>
      </w:r>
      <w:r w:rsidR="00C178CC" w:rsidRPr="0032190F">
        <w:rPr>
          <w:lang w:val="fr-FR"/>
        </w:rPr>
        <w:t xml:space="preserve"> grotte des Fées, aussi dites « Epée de Roland », </w:t>
      </w:r>
      <w:r w:rsidR="003A268C" w:rsidRPr="0032190F">
        <w:rPr>
          <w:lang w:val="fr-FR"/>
        </w:rPr>
        <w:t xml:space="preserve">ou hypogée de Cordes, </w:t>
      </w:r>
      <w:smartTag w:uri="urn:schemas-microsoft-com:office:smarttags" w:element="metricconverter">
        <w:smartTagPr>
          <w:attr w:name="ProductID" w:val="42,6 m"/>
        </w:smartTagPr>
        <w:r w:rsidR="00C178CC" w:rsidRPr="0032190F">
          <w:rPr>
            <w:lang w:val="fr-FR"/>
          </w:rPr>
          <w:t>42</w:t>
        </w:r>
        <w:r w:rsidR="00BC7DA9" w:rsidRPr="0032190F">
          <w:rPr>
            <w:lang w:val="fr-FR"/>
          </w:rPr>
          <w:t>,6</w:t>
        </w:r>
        <w:r w:rsidR="00C178CC" w:rsidRPr="0032190F">
          <w:rPr>
            <w:lang w:val="fr-FR"/>
          </w:rPr>
          <w:t xml:space="preserve"> m</w:t>
        </w:r>
      </w:smartTag>
      <w:r w:rsidR="00C178CC" w:rsidRPr="0032190F">
        <w:rPr>
          <w:lang w:val="fr-FR"/>
        </w:rPr>
        <w:t xml:space="preserve"> de long avec une rampe d’accès de </w:t>
      </w:r>
      <w:smartTag w:uri="urn:schemas-microsoft-com:office:smarttags" w:element="metricconverter">
        <w:smartTagPr>
          <w:attr w:name="ProductID" w:val="10 m"/>
        </w:smartTagPr>
        <w:r w:rsidR="00C178CC" w:rsidRPr="0032190F">
          <w:rPr>
            <w:lang w:val="fr-FR"/>
          </w:rPr>
          <w:t>10 m</w:t>
        </w:r>
      </w:smartTag>
      <w:r w:rsidR="00C178CC" w:rsidRPr="0032190F">
        <w:rPr>
          <w:lang w:val="fr-FR"/>
        </w:rPr>
        <w:t xml:space="preserve"> pour 4 de large, un narthex avec deux cellules latérales et une </w:t>
      </w:r>
      <w:r w:rsidR="00C178CC" w:rsidRPr="0032190F">
        <w:rPr>
          <w:i/>
          <w:lang w:val="fr-FR"/>
        </w:rPr>
        <w:t>cella</w:t>
      </w:r>
      <w:r w:rsidR="00C178CC" w:rsidRPr="0032190F">
        <w:rPr>
          <w:lang w:val="fr-FR"/>
        </w:rPr>
        <w:t xml:space="preserve"> funéraire de </w:t>
      </w:r>
      <w:smartTag w:uri="urn:schemas-microsoft-com:office:smarttags" w:element="metricconverter">
        <w:smartTagPr>
          <w:attr w:name="ProductID" w:val="25 m"/>
        </w:smartTagPr>
        <w:r w:rsidR="00C178CC" w:rsidRPr="0032190F">
          <w:rPr>
            <w:lang w:val="fr-FR"/>
          </w:rPr>
          <w:t>25 m</w:t>
        </w:r>
      </w:smartTag>
      <w:r w:rsidR="00C178CC" w:rsidRPr="0032190F">
        <w:rPr>
          <w:lang w:val="fr-FR"/>
        </w:rPr>
        <w:t xml:space="preserve"> de long, large de 6 et haute de 4m.(</w:t>
      </w:r>
      <w:r w:rsidR="0070027E" w:rsidRPr="0032190F">
        <w:rPr>
          <w:lang w:val="fr-FR"/>
        </w:rPr>
        <w:t>BIB</w:t>
      </w:r>
      <w:r w:rsidR="00C178CC" w:rsidRPr="0032190F">
        <w:rPr>
          <w:lang w:val="fr-FR"/>
        </w:rPr>
        <w:t xml:space="preserve"> 103 p. 214).</w:t>
      </w:r>
    </w:p>
    <w:p w14:paraId="12C5ADEC" w14:textId="77777777" w:rsidR="00FC18EF" w:rsidRPr="0032190F" w:rsidRDefault="00FC18EF" w:rsidP="00242C0F">
      <w:pPr>
        <w:rPr>
          <w:lang w:val="fr-FR"/>
        </w:rPr>
      </w:pPr>
      <w:r w:rsidRPr="0032190F">
        <w:rPr>
          <w:lang w:val="fr-FR"/>
        </w:rPr>
        <w:t xml:space="preserve">On y accède par un escalier de 10 marches taillées dans la roche. </w:t>
      </w:r>
      <w:r w:rsidR="00944DE4" w:rsidRPr="0032190F">
        <w:rPr>
          <w:lang w:val="fr-FR"/>
        </w:rPr>
        <w:t xml:space="preserve">Deux loges latérales forment comme un transept entre le bas de l’escalier et la galerie d’accès (ou antichambre). Le plan de l’hypogée est celui d’un trapéze isocèle (BIB 1341 p. 147) </w:t>
      </w:r>
    </w:p>
    <w:p w14:paraId="44ADEA23" w14:textId="77777777" w:rsidR="003A7711" w:rsidRPr="0032190F" w:rsidRDefault="00A322B0" w:rsidP="00242C0F">
      <w:pPr>
        <w:rPr>
          <w:lang w:val="fr-FR"/>
        </w:rPr>
      </w:pPr>
      <w:r w:rsidRPr="0032190F">
        <w:rPr>
          <w:lang w:val="fr-FR"/>
        </w:rPr>
        <w:t>C’est l’une des plus grandes tombe mégalithique d’Europe (BIB 556 p. 305)</w:t>
      </w:r>
    </w:p>
    <w:p w14:paraId="5EFC0B6B" w14:textId="77777777" w:rsidR="003A7711" w:rsidRPr="0032190F" w:rsidRDefault="003A7711" w:rsidP="00242C0F">
      <w:pPr>
        <w:rPr>
          <w:lang w:val="fr-FR"/>
        </w:rPr>
      </w:pPr>
    </w:p>
    <w:p w14:paraId="064EE563" w14:textId="77777777" w:rsidR="003A268C" w:rsidRPr="0032190F" w:rsidRDefault="003A268C" w:rsidP="00242C0F">
      <w:pPr>
        <w:pStyle w:val="Heading2"/>
      </w:pPr>
      <w:r w:rsidRPr="0032190F">
        <w:t>Comparaisons</w:t>
      </w:r>
    </w:p>
    <w:p w14:paraId="1BC2AE74" w14:textId="77777777" w:rsidR="003A268C" w:rsidRPr="0032190F" w:rsidRDefault="003A268C" w:rsidP="00242C0F">
      <w:pPr>
        <w:rPr>
          <w:lang w:val="fr-FR"/>
        </w:rPr>
      </w:pPr>
    </w:p>
    <w:p w14:paraId="16AB676B" w14:textId="77777777" w:rsidR="003A268C" w:rsidRPr="0032190F" w:rsidRDefault="003A268C" w:rsidP="00242C0F">
      <w:pPr>
        <w:jc w:val="both"/>
        <w:rPr>
          <w:lang w:val="fr-FR"/>
        </w:rPr>
      </w:pPr>
      <w:r w:rsidRPr="0032190F">
        <w:rPr>
          <w:lang w:val="fr-FR"/>
        </w:rPr>
        <w:t>Ces hypogées (et à plus forte raison celle de « l’Epée ») n’ont pas d’équivalent dans l’ensemble des hypogées nord méditerranéens mais s’apparente d’avantage avec les long momuments bâtis en surface de Sardaigne ou d’Andalousie (BIB 556 p. 310)</w:t>
      </w:r>
      <w:r w:rsidR="00DB0AA9" w:rsidRPr="0032190F">
        <w:rPr>
          <w:lang w:val="fr-FR"/>
        </w:rPr>
        <w:t xml:space="preserve"> ce que conteste Guilaine (Guilaine 1999 p. 124)</w:t>
      </w:r>
    </w:p>
    <w:p w14:paraId="48AB2E17" w14:textId="77777777" w:rsidR="005C5A5A" w:rsidRPr="0032190F" w:rsidRDefault="005C5A5A" w:rsidP="00242C0F">
      <w:pPr>
        <w:rPr>
          <w:lang w:val="fr-FR"/>
        </w:rPr>
      </w:pPr>
    </w:p>
    <w:p w14:paraId="6A14075D" w14:textId="77777777" w:rsidR="00B0723C" w:rsidRPr="0032190F" w:rsidRDefault="003406CA" w:rsidP="00426FF9">
      <w:pPr>
        <w:pStyle w:val="Heading1"/>
      </w:pPr>
      <w:bookmarkStart w:id="3506" w:name="Sit_Coutignargues"/>
      <w:r w:rsidRPr="0032190F">
        <w:t>COUTI</w:t>
      </w:r>
      <w:r w:rsidR="008072DD" w:rsidRPr="0032190F">
        <w:t>G</w:t>
      </w:r>
      <w:r w:rsidR="00B0723C" w:rsidRPr="0032190F">
        <w:t>NARGUES (dolmen)</w:t>
      </w:r>
    </w:p>
    <w:bookmarkEnd w:id="3506"/>
    <w:p w14:paraId="1D6B60EA" w14:textId="77777777" w:rsidR="00B0723C" w:rsidRPr="0032190F" w:rsidRDefault="00B0723C" w:rsidP="00242C0F">
      <w:pPr>
        <w:rPr>
          <w:lang w:val="fr-FR"/>
        </w:rPr>
      </w:pPr>
    </w:p>
    <w:p w14:paraId="3B71BA97" w14:textId="0634E686" w:rsidR="00FB0886" w:rsidRPr="0032190F" w:rsidRDefault="00B0723C" w:rsidP="00242C0F">
      <w:pPr>
        <w:jc w:val="both"/>
        <w:rPr>
          <w:lang w:val="fr-FR"/>
        </w:rPr>
      </w:pPr>
      <w:r w:rsidRPr="0032190F">
        <w:rPr>
          <w:lang w:val="fr-FR"/>
        </w:rPr>
        <w:t xml:space="preserve">Le </w:t>
      </w:r>
      <w:hyperlink r:id="rId8232" w:anchor="Cul_Megalith" w:history="1">
        <w:r w:rsidRPr="0032190F">
          <w:rPr>
            <w:rStyle w:val="Hyperlink"/>
            <w:lang w:val="fr-FR"/>
          </w:rPr>
          <w:t>dolmen</w:t>
        </w:r>
      </w:hyperlink>
      <w:r w:rsidRPr="0032190F">
        <w:rPr>
          <w:lang w:val="fr-FR"/>
        </w:rPr>
        <w:t xml:space="preserve"> « </w:t>
      </w:r>
      <w:r w:rsidR="00CE0089" w:rsidRPr="0032190F">
        <w:rPr>
          <w:lang w:val="fr-FR"/>
        </w:rPr>
        <w:t>bas-rhodanien » de Couti</w:t>
      </w:r>
      <w:r w:rsidR="008072DD" w:rsidRPr="0032190F">
        <w:rPr>
          <w:lang w:val="fr-FR"/>
        </w:rPr>
        <w:t>g</w:t>
      </w:r>
      <w:r w:rsidR="009955F0" w:rsidRPr="0032190F">
        <w:rPr>
          <w:lang w:val="fr-FR"/>
        </w:rPr>
        <w:t>nargues (</w:t>
      </w:r>
      <w:r w:rsidR="00CE0089" w:rsidRPr="0032190F">
        <w:rPr>
          <w:lang w:val="fr-FR"/>
        </w:rPr>
        <w:t>Fon</w:t>
      </w:r>
      <w:r w:rsidR="00F65D4D" w:rsidRPr="0032190F">
        <w:rPr>
          <w:lang w:val="fr-FR"/>
        </w:rPr>
        <w:t>t</w:t>
      </w:r>
      <w:r w:rsidR="00CE0089" w:rsidRPr="0032190F">
        <w:rPr>
          <w:lang w:val="fr-FR"/>
        </w:rPr>
        <w:t xml:space="preserve">vieille, </w:t>
      </w:r>
      <w:r w:rsidRPr="0032190F">
        <w:rPr>
          <w:lang w:val="fr-FR"/>
        </w:rPr>
        <w:t>Bouches-du-Rhône</w:t>
      </w:r>
      <w:r w:rsidR="009955F0" w:rsidRPr="0032190F">
        <w:rPr>
          <w:lang w:val="fr-FR"/>
        </w:rPr>
        <w:t>)</w:t>
      </w:r>
      <w:r w:rsidRPr="0032190F">
        <w:rPr>
          <w:lang w:val="fr-FR"/>
        </w:rPr>
        <w:t>, non loin des hypogées d’</w:t>
      </w:r>
      <w:hyperlink r:id="rId8233" w:anchor="Sit_Fontvieille" w:history="1">
        <w:r w:rsidRPr="0032190F">
          <w:rPr>
            <w:rStyle w:val="Hyperlink"/>
            <w:lang w:val="fr-FR"/>
          </w:rPr>
          <w:t>Arles-Fontvieille</w:t>
        </w:r>
      </w:hyperlink>
      <w:r w:rsidRPr="0032190F">
        <w:rPr>
          <w:lang w:val="fr-FR"/>
        </w:rPr>
        <w:t xml:space="preserve"> adopte un plan allongé </w:t>
      </w:r>
      <w:r w:rsidR="00BB7DF3" w:rsidRPr="0032190F">
        <w:rPr>
          <w:lang w:val="fr-FR"/>
        </w:rPr>
        <w:t xml:space="preserve">trapézoïdal </w:t>
      </w:r>
      <w:r w:rsidRPr="0032190F">
        <w:rPr>
          <w:lang w:val="fr-FR"/>
        </w:rPr>
        <w:t>(</w:t>
      </w:r>
      <w:smartTag w:uri="urn:schemas-microsoft-com:office:smarttags" w:element="metricconverter">
        <w:smartTagPr>
          <w:attr w:name="ProductID" w:val="10,6 m"/>
        </w:smartTagPr>
        <w:r w:rsidRPr="0032190F">
          <w:rPr>
            <w:lang w:val="fr-FR"/>
          </w:rPr>
          <w:t>10,6 m</w:t>
        </w:r>
      </w:smartTag>
      <w:r w:rsidRPr="0032190F">
        <w:rPr>
          <w:lang w:val="fr-FR"/>
        </w:rPr>
        <w:t xml:space="preserve"> de développement)</w:t>
      </w:r>
      <w:r w:rsidR="00FB0886" w:rsidRPr="0032190F">
        <w:rPr>
          <w:lang w:val="fr-FR"/>
        </w:rPr>
        <w:t xml:space="preserve">identique aux hypogées voisines </w:t>
      </w:r>
      <w:r w:rsidR="00BB7DF3" w:rsidRPr="0032190F">
        <w:rPr>
          <w:lang w:val="fr-FR"/>
        </w:rPr>
        <w:t>(BIB 556 p. 310).</w:t>
      </w:r>
      <w:r w:rsidR="00137315" w:rsidRPr="0032190F">
        <w:rPr>
          <w:lang w:val="fr-FR"/>
        </w:rPr>
        <w:t xml:space="preserve">Il peut être rattaché au groupe </w:t>
      </w:r>
      <w:hyperlink r:id="rId8234" w:anchor="Cul_Rhone_Ouveze" w:history="1">
        <w:r w:rsidR="00137315" w:rsidRPr="0032190F">
          <w:rPr>
            <w:rStyle w:val="Hyperlink"/>
            <w:lang w:val="fr-FR"/>
          </w:rPr>
          <w:t>Rhône-Ouvèze</w:t>
        </w:r>
      </w:hyperlink>
      <w:r w:rsidR="00137315" w:rsidRPr="0032190F">
        <w:rPr>
          <w:lang w:val="fr-FR"/>
        </w:rPr>
        <w:t xml:space="preserve"> (SS BIB)</w:t>
      </w:r>
    </w:p>
    <w:p w14:paraId="150FF492" w14:textId="6650D67B" w:rsidR="00695315" w:rsidRPr="0032190F" w:rsidRDefault="00695315" w:rsidP="00242C0F">
      <w:pPr>
        <w:jc w:val="both"/>
        <w:rPr>
          <w:lang w:val="fr-FR"/>
        </w:rPr>
      </w:pPr>
      <w:r w:rsidRPr="0032190F">
        <w:rPr>
          <w:lang w:val="fr-FR"/>
        </w:rPr>
        <w:t xml:space="preserve">Il appartient à l’ensemble des dolmens bas-rhodanien et est-languedocien </w:t>
      </w:r>
      <w:r w:rsidR="00C45645" w:rsidRPr="0032190F">
        <w:rPr>
          <w:lang w:val="fr-FR"/>
        </w:rPr>
        <w:t xml:space="preserve">(groupe des </w:t>
      </w:r>
      <w:hyperlink r:id="rId8235" w:anchor="Cul_Dolmens_Provencaux" w:history="1">
        <w:r w:rsidR="008A4264" w:rsidRPr="0032190F">
          <w:rPr>
            <w:rStyle w:val="Hyperlink"/>
            <w:lang w:val="fr-FR"/>
          </w:rPr>
          <w:t>dolmens provençaux</w:t>
        </w:r>
      </w:hyperlink>
      <w:r w:rsidR="00C45645" w:rsidRPr="0032190F">
        <w:rPr>
          <w:lang w:val="fr-FR"/>
        </w:rPr>
        <w:t xml:space="preserve">) </w:t>
      </w:r>
      <w:r w:rsidRPr="0032190F">
        <w:rPr>
          <w:lang w:val="fr-FR"/>
        </w:rPr>
        <w:t>(BIB 17)</w:t>
      </w:r>
      <w:r w:rsidR="00C45645" w:rsidRPr="0032190F">
        <w:rPr>
          <w:lang w:val="fr-FR"/>
        </w:rPr>
        <w:t>Avec le dolmen d’</w:t>
      </w:r>
      <w:hyperlink r:id="rId8236" w:anchor="Sit_Orgon" w:history="1">
        <w:r w:rsidR="00C45645" w:rsidRPr="0032190F">
          <w:rPr>
            <w:rStyle w:val="Hyperlink"/>
            <w:lang w:val="fr-FR"/>
          </w:rPr>
          <w:t>Orgon</w:t>
        </w:r>
      </w:hyperlink>
      <w:r w:rsidR="00C45645" w:rsidRPr="0032190F">
        <w:rPr>
          <w:lang w:val="fr-FR"/>
        </w:rPr>
        <w:t xml:space="preserve"> c’est le plus long de Provence avec </w:t>
      </w:r>
      <w:smartTag w:uri="urn:schemas-microsoft-com:office:smarttags" w:element="metricconverter">
        <w:smartTagPr>
          <w:attr w:name="ProductID" w:val="11 m"/>
        </w:smartTagPr>
        <w:r w:rsidR="00C45645" w:rsidRPr="0032190F">
          <w:rPr>
            <w:lang w:val="fr-FR"/>
          </w:rPr>
          <w:t>11 m</w:t>
        </w:r>
      </w:smartTag>
      <w:r w:rsidR="00C45645" w:rsidRPr="0032190F">
        <w:rPr>
          <w:lang w:val="fr-FR"/>
        </w:rPr>
        <w:t xml:space="preserve"> de long (BIB 566 p. 68 (BIB 1141))</w:t>
      </w:r>
    </w:p>
    <w:p w14:paraId="202643FB" w14:textId="77777777" w:rsidR="00242F4A" w:rsidRPr="0032190F" w:rsidRDefault="00242F4A" w:rsidP="00242C0F">
      <w:pPr>
        <w:jc w:val="both"/>
        <w:rPr>
          <w:lang w:val="fr-FR"/>
        </w:rPr>
      </w:pPr>
      <w:r w:rsidRPr="0032190F">
        <w:rPr>
          <w:lang w:val="fr-FR"/>
        </w:rPr>
        <w:t>D’autres dolmens ont été recencés à proximité : celui de La Mérindole et celui du Mas d’Agard</w:t>
      </w:r>
      <w:r w:rsidR="00DB6039" w:rsidRPr="0032190F">
        <w:rPr>
          <w:lang w:val="fr-FR"/>
        </w:rPr>
        <w:t xml:space="preserve"> (BIB 556 p. 311)</w:t>
      </w:r>
    </w:p>
    <w:p w14:paraId="770ABDD6" w14:textId="77777777" w:rsidR="00BB7DF3" w:rsidRPr="0032190F" w:rsidRDefault="00BB7DF3" w:rsidP="00242C0F">
      <w:pPr>
        <w:jc w:val="both"/>
        <w:rPr>
          <w:lang w:val="fr-FR"/>
        </w:rPr>
      </w:pPr>
    </w:p>
    <w:p w14:paraId="7221A9C8" w14:textId="77777777" w:rsidR="00137315" w:rsidRPr="0032190F" w:rsidRDefault="00137315" w:rsidP="00242C0F">
      <w:pPr>
        <w:pStyle w:val="Heading2"/>
      </w:pPr>
      <w:r w:rsidRPr="0032190F">
        <w:t>Architecture</w:t>
      </w:r>
    </w:p>
    <w:p w14:paraId="107B655B" w14:textId="77777777" w:rsidR="00137315" w:rsidRPr="0032190F" w:rsidRDefault="00137315" w:rsidP="00242C0F">
      <w:pPr>
        <w:jc w:val="both"/>
        <w:rPr>
          <w:lang w:val="fr-FR"/>
        </w:rPr>
      </w:pPr>
    </w:p>
    <w:p w14:paraId="68EC05BC" w14:textId="77777777" w:rsidR="00BB7DF3" w:rsidRPr="0032190F" w:rsidRDefault="00BB7DF3" w:rsidP="00242C0F">
      <w:pPr>
        <w:jc w:val="both"/>
        <w:rPr>
          <w:lang w:val="fr-FR"/>
        </w:rPr>
      </w:pPr>
      <w:r w:rsidRPr="0032190F">
        <w:rPr>
          <w:lang w:val="fr-FR"/>
        </w:rPr>
        <w:t>Bâti à l’intérieur d’une fosse creusée au sommet d’un mamelon composé de conglomérat à galets impropre à la taille monolithique (BIB 556 p. 310)</w:t>
      </w:r>
      <w:r w:rsidR="004533AD" w:rsidRPr="0032190F">
        <w:rPr>
          <w:lang w:val="fr-FR"/>
        </w:rPr>
        <w:t>. Le che</w:t>
      </w:r>
      <w:r w:rsidR="00FB0886" w:rsidRPr="0032190F">
        <w:rPr>
          <w:lang w:val="fr-FR"/>
        </w:rPr>
        <w:t>vet est composé d’une dalle soigne</w:t>
      </w:r>
      <w:r w:rsidR="0027130F" w:rsidRPr="0032190F">
        <w:rPr>
          <w:lang w:val="fr-FR"/>
        </w:rPr>
        <w:t>u</w:t>
      </w:r>
      <w:r w:rsidR="00FB0886" w:rsidRPr="0032190F">
        <w:rPr>
          <w:lang w:val="fr-FR"/>
        </w:rPr>
        <w:t xml:space="preserve">sement taillée de forme trapézoïdale, les parois latérales sont </w:t>
      </w:r>
      <w:r w:rsidR="00212F5E" w:rsidRPr="0032190F">
        <w:rPr>
          <w:lang w:val="fr-FR"/>
        </w:rPr>
        <w:t>formées de murs en pierre taillées</w:t>
      </w:r>
      <w:r w:rsidR="00FB0886" w:rsidRPr="0032190F">
        <w:rPr>
          <w:lang w:val="fr-FR"/>
        </w:rPr>
        <w:t>, dont les assises superposées présentent un léger encorbellement. Ces assis</w:t>
      </w:r>
      <w:r w:rsidR="006231A4" w:rsidRPr="0032190F">
        <w:rPr>
          <w:lang w:val="fr-FR"/>
        </w:rPr>
        <w:t>es loin d’être appareillées plei</w:t>
      </w:r>
      <w:r w:rsidR="00FB0886" w:rsidRPr="0032190F">
        <w:rPr>
          <w:lang w:val="fr-FR"/>
        </w:rPr>
        <w:t xml:space="preserve">n-sur-joint, présentent souvent des joints superposés. Cette disposition architecturale aberrante et non volontaire a attiré l’attention de certains auteurs (p ex. Arnal et </w:t>
      </w:r>
      <w:r w:rsidR="0027130F" w:rsidRPr="0032190F">
        <w:rPr>
          <w:i/>
          <w:lang w:val="fr-FR"/>
        </w:rPr>
        <w:t>al.</w:t>
      </w:r>
      <w:r w:rsidR="00FB0886" w:rsidRPr="0032190F">
        <w:rPr>
          <w:lang w:val="fr-FR"/>
        </w:rPr>
        <w:t xml:space="preserve"> 1986). Le couloir orienté à l’ouest est lui formé de blocs non taillés (BIB 556 p. 310).</w:t>
      </w:r>
      <w:r w:rsidR="009B0E8D" w:rsidRPr="0032190F">
        <w:rPr>
          <w:lang w:val="fr-FR"/>
        </w:rPr>
        <w:t xml:space="preserve"> Le sol est pavé de galets de quartzite (BIB 1341 p. 133)</w:t>
      </w:r>
    </w:p>
    <w:p w14:paraId="41A4E78C" w14:textId="77777777" w:rsidR="00A322B0" w:rsidRPr="0032190F" w:rsidRDefault="00A322B0" w:rsidP="00242C0F">
      <w:pPr>
        <w:rPr>
          <w:lang w:val="fr-FR"/>
        </w:rPr>
      </w:pPr>
      <w:r w:rsidRPr="0032190F">
        <w:rPr>
          <w:lang w:val="fr-FR"/>
        </w:rPr>
        <w:lastRenderedPageBreak/>
        <w:t>J. Arnal en fait le prototype des C-dolmens (</w:t>
      </w:r>
      <w:r w:rsidRPr="0032190F">
        <w:rPr>
          <w:i/>
          <w:lang w:val="fr-FR"/>
        </w:rPr>
        <w:t>i.e.</w:t>
      </w:r>
      <w:r w:rsidRPr="0032190F">
        <w:rPr>
          <w:lang w:val="fr-FR"/>
        </w:rPr>
        <w:t xml:space="preserve"> dolmen construit en pierres sèches) (BIB 556 p. 305)</w:t>
      </w:r>
      <w:r w:rsidR="000A629D" w:rsidRPr="0032190F">
        <w:rPr>
          <w:lang w:val="fr-FR"/>
        </w:rPr>
        <w:t> : groupe bas-rhodanien (entre sud Ardèche, nord du Gard, nord-est de l’Hérault)</w:t>
      </w:r>
      <w:r w:rsidR="007C06B2" w:rsidRPr="0032190F">
        <w:rPr>
          <w:lang w:val="fr-FR"/>
        </w:rPr>
        <w:t xml:space="preserve"> (BIB 1341 p. 130)</w:t>
      </w:r>
    </w:p>
    <w:p w14:paraId="6E53AF10" w14:textId="77777777" w:rsidR="00A322B0" w:rsidRPr="0032190F" w:rsidRDefault="00A322B0" w:rsidP="00242C0F">
      <w:pPr>
        <w:rPr>
          <w:lang w:val="fr-FR"/>
        </w:rPr>
      </w:pPr>
    </w:p>
    <w:p w14:paraId="1B6FE469" w14:textId="77777777" w:rsidR="00137315" w:rsidRPr="0032190F" w:rsidRDefault="00137315" w:rsidP="00242C0F">
      <w:pPr>
        <w:pStyle w:val="Heading2"/>
      </w:pPr>
      <w:r w:rsidRPr="0032190F">
        <w:t>Mobilier</w:t>
      </w:r>
    </w:p>
    <w:p w14:paraId="2E9A63B1" w14:textId="77777777" w:rsidR="00137315" w:rsidRPr="0032190F" w:rsidRDefault="00137315" w:rsidP="00242C0F">
      <w:pPr>
        <w:rPr>
          <w:lang w:val="fr-FR"/>
        </w:rPr>
      </w:pPr>
    </w:p>
    <w:p w14:paraId="73EF4514" w14:textId="084D4919" w:rsidR="00676CEF" w:rsidRPr="0032190F" w:rsidRDefault="00676CEF" w:rsidP="00242C0F">
      <w:pPr>
        <w:jc w:val="both"/>
        <w:rPr>
          <w:lang w:val="fr-FR"/>
        </w:rPr>
      </w:pPr>
      <w:r w:rsidRPr="0032190F">
        <w:rPr>
          <w:lang w:val="fr-FR"/>
        </w:rPr>
        <w:t>Le mobilier comprend des grandes lames en silex lacustre zoné, deux poignards en cette matière</w:t>
      </w:r>
      <w:r w:rsidR="00137315" w:rsidRPr="0032190F">
        <w:rPr>
          <w:lang w:val="fr-FR"/>
        </w:rPr>
        <w:t xml:space="preserve"> (BIB 556 p. 310).Il a livré un poignard en silex avec la base de la languette élargie (BIB 570 p. 161,162 (BIB 1168)) en silex de </w:t>
      </w:r>
      <w:hyperlink r:id="rId8237" w:anchor="Sit_Forcalquier" w:history="1">
        <w:r w:rsidR="00137315" w:rsidRPr="0032190F">
          <w:rPr>
            <w:rStyle w:val="Hyperlink"/>
            <w:lang w:val="fr-FR"/>
          </w:rPr>
          <w:t>Forcalquier</w:t>
        </w:r>
      </w:hyperlink>
      <w:r w:rsidR="00137315" w:rsidRPr="0032190F">
        <w:rPr>
          <w:lang w:val="fr-FR"/>
        </w:rPr>
        <w:t xml:space="preserve"> (BIB 1158 p. 29). Ce morphotype fait intervenir les techniques du polissage et de la retouche parallèle (BIB 570 p. 167). Un poignard du même type a été retrouvé dans le tumulus de </w:t>
      </w:r>
      <w:hyperlink r:id="rId8238" w:anchor="Sit_Dignas" w:history="1">
        <w:r w:rsidR="00137315" w:rsidRPr="0032190F">
          <w:rPr>
            <w:rStyle w:val="Hyperlink"/>
            <w:lang w:val="fr-FR"/>
          </w:rPr>
          <w:t>Dignas</w:t>
        </w:r>
      </w:hyperlink>
      <w:r w:rsidR="00137315" w:rsidRPr="0032190F">
        <w:rPr>
          <w:lang w:val="fr-FR"/>
        </w:rPr>
        <w:t>(BIB 570 p. 161).Le type de poignard Coutignargues aurait pu être généré par les premières importations de poignards métalliques (BIB 1158 p. 29) voir aussi Col des Tourettes ( ?) (SS BIB). On y trouve, par ailleurs</w:t>
      </w:r>
      <w:r w:rsidRPr="0032190F">
        <w:rPr>
          <w:lang w:val="fr-FR"/>
        </w:rPr>
        <w:t xml:space="preserve">, des armatures de flèches foliacées losangiques et à tranchant transversal, une petite tasse à fond rond et des éléments de parure (pendeloques en quartz hyalin, perles discoïdes en </w:t>
      </w:r>
      <w:hyperlink r:id="rId8239" w:anchor="Sit_Variscite" w:history="1">
        <w:r w:rsidR="00320346" w:rsidRPr="00320346">
          <w:rPr>
            <w:rStyle w:val="Hyperlink"/>
            <w:lang w:val="fr-FR"/>
          </w:rPr>
          <w:t>variscite</w:t>
        </w:r>
      </w:hyperlink>
      <w:r w:rsidRPr="0032190F">
        <w:rPr>
          <w:lang w:val="fr-FR"/>
        </w:rPr>
        <w:t>, perles olivaires en roche verte et des perles en vertèbre de raie). En 1972, ont été mis au jour 9 maillet</w:t>
      </w:r>
      <w:r w:rsidR="00944D05" w:rsidRPr="0032190F">
        <w:rPr>
          <w:lang w:val="fr-FR"/>
        </w:rPr>
        <w:t>s</w:t>
      </w:r>
      <w:r w:rsidRPr="0032190F">
        <w:rPr>
          <w:lang w:val="fr-FR"/>
        </w:rPr>
        <w:t xml:space="preserve"> ou pics à rainures en galets de quartzite abandonnés sur place à la périphérie de la fosse à l’achévement des travaux. Ces derniers on vraissemblablement servi à creuser la fosse et à façonner les appareils impliqués dans les murs (BIB 556 p. 310)</w:t>
      </w:r>
    </w:p>
    <w:p w14:paraId="3D3A10EB" w14:textId="77777777" w:rsidR="00242F4A" w:rsidRPr="0032190F" w:rsidRDefault="00242F4A" w:rsidP="00242C0F">
      <w:pPr>
        <w:jc w:val="both"/>
        <w:rPr>
          <w:lang w:val="fr-FR"/>
        </w:rPr>
      </w:pPr>
    </w:p>
    <w:p w14:paraId="77A7DC90" w14:textId="77777777" w:rsidR="00242F4A" w:rsidRPr="0032190F" w:rsidRDefault="00242F4A" w:rsidP="00426FF9">
      <w:pPr>
        <w:pStyle w:val="Heading1"/>
      </w:pPr>
      <w:bookmarkStart w:id="3507" w:name="Sit_Merindole"/>
      <w:r w:rsidRPr="0032190F">
        <w:t>MERINDOLE (Dolmen)</w:t>
      </w:r>
    </w:p>
    <w:bookmarkEnd w:id="3507"/>
    <w:p w14:paraId="7DC56E4E" w14:textId="77777777" w:rsidR="00242F4A" w:rsidRPr="0032190F" w:rsidRDefault="00242F4A" w:rsidP="00242C0F">
      <w:pPr>
        <w:jc w:val="both"/>
        <w:rPr>
          <w:lang w:val="fr-FR"/>
        </w:rPr>
      </w:pPr>
    </w:p>
    <w:p w14:paraId="1A25990E" w14:textId="77777777" w:rsidR="00242F4A" w:rsidRPr="0032190F" w:rsidRDefault="00242F4A" w:rsidP="00242C0F">
      <w:pPr>
        <w:jc w:val="both"/>
        <w:rPr>
          <w:lang w:val="fr-FR"/>
        </w:rPr>
      </w:pPr>
      <w:r w:rsidRPr="0032190F">
        <w:rPr>
          <w:lang w:val="fr-FR"/>
        </w:rPr>
        <w:t>A Fontvielle, le dolmen de La Mérindole (</w:t>
      </w:r>
      <w:smartTag w:uri="urn:schemas-microsoft-com:office:smarttags" w:element="metricconverter">
        <w:smartTagPr>
          <w:attr w:name="ProductID" w:val="8 m"/>
        </w:smartTagPr>
        <w:r w:rsidRPr="0032190F">
          <w:rPr>
            <w:lang w:val="fr-FR"/>
          </w:rPr>
          <w:t>8 m</w:t>
        </w:r>
      </w:smartTag>
      <w:r w:rsidRPr="0032190F">
        <w:rPr>
          <w:lang w:val="fr-FR"/>
        </w:rPr>
        <w:t xml:space="preserve"> de long) possède les mêmes caractéristique</w:t>
      </w:r>
      <w:r w:rsidR="009955F0" w:rsidRPr="0032190F">
        <w:rPr>
          <w:lang w:val="fr-FR"/>
        </w:rPr>
        <w:t>s</w:t>
      </w:r>
      <w:r w:rsidRPr="0032190F">
        <w:rPr>
          <w:lang w:val="fr-FR"/>
        </w:rPr>
        <w:t xml:space="preserve"> que celui de Courtignargues (BIB 556 p. 311)</w:t>
      </w:r>
    </w:p>
    <w:p w14:paraId="2F6D6529" w14:textId="77777777" w:rsidR="00242F4A" w:rsidRPr="0032190F" w:rsidRDefault="00242F4A" w:rsidP="00242C0F">
      <w:pPr>
        <w:jc w:val="both"/>
        <w:rPr>
          <w:lang w:val="fr-FR"/>
        </w:rPr>
      </w:pPr>
    </w:p>
    <w:p w14:paraId="12CE9CC8" w14:textId="77777777" w:rsidR="00242F4A" w:rsidRPr="0032190F" w:rsidRDefault="00242F4A" w:rsidP="00426FF9">
      <w:pPr>
        <w:pStyle w:val="Heading1"/>
      </w:pPr>
      <w:bookmarkStart w:id="3508" w:name="Sit_Mas_Agard"/>
      <w:r w:rsidRPr="0032190F">
        <w:t xml:space="preserve">MAS D’AGARD </w:t>
      </w:r>
    </w:p>
    <w:bookmarkEnd w:id="3508"/>
    <w:p w14:paraId="1B6151B1" w14:textId="77777777" w:rsidR="00135277" w:rsidRPr="0032190F" w:rsidRDefault="00135277" w:rsidP="00242C0F">
      <w:pPr>
        <w:autoSpaceDE w:val="0"/>
        <w:autoSpaceDN w:val="0"/>
        <w:adjustRightInd w:val="0"/>
        <w:jc w:val="both"/>
        <w:rPr>
          <w:rFonts w:ascii="AGaramondPro-Regular" w:hAnsi="AGaramondPro-Regular" w:cs="AGaramondPro-Regular"/>
          <w:color w:val="141414"/>
          <w:sz w:val="22"/>
          <w:szCs w:val="22"/>
          <w:lang w:val="fr-FR"/>
        </w:rPr>
      </w:pPr>
    </w:p>
    <w:p w14:paraId="7F87AD24" w14:textId="77777777" w:rsidR="00242F4A" w:rsidRPr="0032190F" w:rsidRDefault="00242F4A" w:rsidP="00242C0F">
      <w:pPr>
        <w:jc w:val="both"/>
        <w:rPr>
          <w:lang w:val="fr-FR"/>
        </w:rPr>
      </w:pPr>
      <w:r w:rsidRPr="0032190F">
        <w:rPr>
          <w:lang w:val="fr-FR"/>
        </w:rPr>
        <w:t>A Fontvielle, le dolmen du Mas d’Agard (</w:t>
      </w:r>
      <w:smartTag w:uri="urn:schemas-microsoft-com:office:smarttags" w:element="metricconverter">
        <w:smartTagPr>
          <w:attr w:name="ProductID" w:val="10 m"/>
        </w:smartTagPr>
        <w:r w:rsidRPr="0032190F">
          <w:rPr>
            <w:lang w:val="fr-FR"/>
          </w:rPr>
          <w:t>10 m</w:t>
        </w:r>
      </w:smartTag>
      <w:r w:rsidRPr="0032190F">
        <w:rPr>
          <w:lang w:val="fr-FR"/>
        </w:rPr>
        <w:t xml:space="preserve"> de long), mal connu, parait possèder les mêmes caractéristique que celui de Courtignargues (BIB 556 p. 311)</w:t>
      </w:r>
    </w:p>
    <w:p w14:paraId="130A46FA" w14:textId="77777777" w:rsidR="00242F4A" w:rsidRPr="0032190F" w:rsidRDefault="00242F4A" w:rsidP="00242C0F">
      <w:pPr>
        <w:autoSpaceDE w:val="0"/>
        <w:autoSpaceDN w:val="0"/>
        <w:adjustRightInd w:val="0"/>
        <w:jc w:val="both"/>
        <w:rPr>
          <w:rFonts w:ascii="AGaramondPro-Regular" w:hAnsi="AGaramondPro-Regular" w:cs="AGaramondPro-Regular"/>
          <w:color w:val="141414"/>
          <w:sz w:val="22"/>
          <w:szCs w:val="22"/>
          <w:lang w:val="fr-FR"/>
        </w:rPr>
      </w:pPr>
    </w:p>
    <w:p w14:paraId="0C5192E8" w14:textId="77777777" w:rsidR="00135277" w:rsidRPr="0032190F" w:rsidRDefault="00851092" w:rsidP="00426FF9">
      <w:pPr>
        <w:pStyle w:val="Heading1"/>
      </w:pPr>
      <w:bookmarkStart w:id="3509" w:name="Sit_Dignas"/>
      <w:r w:rsidRPr="0032190F">
        <w:t>DIGNAS (Tumulus de</w:t>
      </w:r>
      <w:r w:rsidR="00135277" w:rsidRPr="0032190F">
        <w:t>)</w:t>
      </w:r>
    </w:p>
    <w:bookmarkEnd w:id="3509"/>
    <w:p w14:paraId="307D7698" w14:textId="77777777" w:rsidR="00135277" w:rsidRPr="0032190F" w:rsidRDefault="00135277" w:rsidP="00242C0F">
      <w:pPr>
        <w:autoSpaceDE w:val="0"/>
        <w:autoSpaceDN w:val="0"/>
        <w:adjustRightInd w:val="0"/>
        <w:rPr>
          <w:rFonts w:ascii="AGaramondPro-Regular" w:hAnsi="AGaramondPro-Regular" w:cs="AGaramondPro-Regular"/>
          <w:color w:val="141414"/>
          <w:sz w:val="22"/>
          <w:szCs w:val="22"/>
          <w:lang w:val="fr-FR"/>
        </w:rPr>
      </w:pPr>
    </w:p>
    <w:p w14:paraId="583B746B" w14:textId="05B006B4" w:rsidR="00BD5E68" w:rsidRPr="0032190F" w:rsidRDefault="00135277" w:rsidP="00242C0F">
      <w:pPr>
        <w:autoSpaceDE w:val="0"/>
        <w:autoSpaceDN w:val="0"/>
        <w:adjustRightInd w:val="0"/>
        <w:jc w:val="both"/>
        <w:rPr>
          <w:lang w:val="fr-FR"/>
        </w:rPr>
      </w:pPr>
      <w:r w:rsidRPr="0032190F">
        <w:rPr>
          <w:lang w:val="fr-FR"/>
        </w:rPr>
        <w:t>Le tumulus de Dignas</w:t>
      </w:r>
      <w:r w:rsidR="00CE0089" w:rsidRPr="0032190F">
        <w:rPr>
          <w:lang w:val="fr-FR"/>
        </w:rPr>
        <w:t>, Saint-</w:t>
      </w:r>
      <w:r w:rsidR="00CE0089" w:rsidRPr="0032190F">
        <w:rPr>
          <w:rFonts w:ascii="Arial" w:hAnsi="Arial" w:cs="Arial"/>
          <w:lang w:val="fr-FR"/>
        </w:rPr>
        <w:t>É</w:t>
      </w:r>
      <w:r w:rsidR="00CE0089" w:rsidRPr="0032190F">
        <w:rPr>
          <w:lang w:val="fr-FR"/>
        </w:rPr>
        <w:t>nimie, Lozère</w:t>
      </w:r>
      <w:r w:rsidRPr="0032190F">
        <w:rPr>
          <w:lang w:val="fr-FR"/>
        </w:rPr>
        <w:t xml:space="preserve"> a livré un poignard </w:t>
      </w:r>
      <w:r w:rsidR="00CE0089" w:rsidRPr="0032190F">
        <w:rPr>
          <w:lang w:val="fr-FR"/>
        </w:rPr>
        <w:t xml:space="preserve">endommagé par le feu </w:t>
      </w:r>
      <w:r w:rsidRPr="0032190F">
        <w:rPr>
          <w:lang w:val="fr-FR"/>
        </w:rPr>
        <w:t xml:space="preserve">en silex de du morphotype de </w:t>
      </w:r>
      <w:hyperlink r:id="rId8240" w:anchor="Sit_Coutignargues" w:history="1">
        <w:r w:rsidRPr="0032190F">
          <w:rPr>
            <w:rStyle w:val="Hyperlink"/>
            <w:lang w:val="fr-FR"/>
          </w:rPr>
          <w:t>Coutignargues</w:t>
        </w:r>
      </w:hyperlink>
      <w:r w:rsidRPr="0032190F">
        <w:rPr>
          <w:lang w:val="fr-FR"/>
        </w:rPr>
        <w:t xml:space="preserve"> (BIB 570 p. 167)</w:t>
      </w:r>
      <w:r w:rsidR="00BD5E68" w:rsidRPr="0032190F">
        <w:rPr>
          <w:lang w:val="fr-FR"/>
        </w:rPr>
        <w:t xml:space="preserve">. </w:t>
      </w:r>
      <w:r w:rsidR="00CB2B6A" w:rsidRPr="0032190F">
        <w:rPr>
          <w:lang w:val="fr-FR"/>
        </w:rPr>
        <w:t>L</w:t>
      </w:r>
      <w:r w:rsidR="00BD5E68" w:rsidRPr="0032190F">
        <w:rPr>
          <w:lang w:val="fr-FR"/>
        </w:rPr>
        <w:t xml:space="preserve">es datations radiocarbones situent le tumulus de Dignas </w:t>
      </w:r>
      <w:r w:rsidR="00CB2B6A" w:rsidRPr="0032190F">
        <w:rPr>
          <w:lang w:val="fr-FR"/>
        </w:rPr>
        <w:t xml:space="preserve">vers la </w:t>
      </w:r>
      <w:r w:rsidR="00BD5E68" w:rsidRPr="0032190F">
        <w:rPr>
          <w:lang w:val="fr-FR"/>
        </w:rPr>
        <w:t xml:space="preserve">fin du </w:t>
      </w:r>
      <w:r w:rsidR="00036A74" w:rsidRPr="0032190F">
        <w:rPr>
          <w:lang w:val="fr-FR"/>
        </w:rPr>
        <w:t xml:space="preserve">4e </w:t>
      </w:r>
      <w:r w:rsidR="00BD5E68" w:rsidRPr="0032190F">
        <w:rPr>
          <w:lang w:val="fr-FR"/>
        </w:rPr>
        <w:t>millénaire</w:t>
      </w:r>
      <w:r w:rsidR="00036A74" w:rsidRPr="0032190F">
        <w:rPr>
          <w:lang w:val="fr-FR"/>
        </w:rPr>
        <w:t xml:space="preserve"> </w:t>
      </w:r>
      <w:r w:rsidR="00CB2B6A" w:rsidRPr="0032190F">
        <w:rPr>
          <w:lang w:val="fr-FR"/>
        </w:rPr>
        <w:t>(BIB 570 p. 167)</w:t>
      </w:r>
    </w:p>
    <w:p w14:paraId="7BEE067B" w14:textId="77777777" w:rsidR="000166B7" w:rsidRPr="0032190F" w:rsidRDefault="000166B7" w:rsidP="00242C0F">
      <w:pPr>
        <w:autoSpaceDE w:val="0"/>
        <w:autoSpaceDN w:val="0"/>
        <w:adjustRightInd w:val="0"/>
        <w:jc w:val="both"/>
        <w:rPr>
          <w:lang w:val="fr-FR"/>
        </w:rPr>
      </w:pPr>
    </w:p>
    <w:p w14:paraId="757BA62D" w14:textId="340FFD9D" w:rsidR="000166B7" w:rsidRPr="0032190F" w:rsidRDefault="000166B7" w:rsidP="00242C0F">
      <w:pPr>
        <w:autoSpaceDE w:val="0"/>
        <w:autoSpaceDN w:val="0"/>
        <w:adjustRightInd w:val="0"/>
        <w:jc w:val="both"/>
        <w:rPr>
          <w:lang w:val="fr-FR"/>
        </w:rPr>
      </w:pPr>
      <w:r w:rsidRPr="0032190F">
        <w:rPr>
          <w:lang w:val="fr-FR"/>
        </w:rPr>
        <w:t xml:space="preserve">Sur les Grands Causses, on constate la présence de trois lames en silex de </w:t>
      </w:r>
      <w:hyperlink r:id="rId8241" w:anchor="Sit_Collorgues" w:history="1">
        <w:r w:rsidRPr="0032190F">
          <w:rPr>
            <w:rStyle w:val="Hyperlink"/>
            <w:lang w:val="fr-FR"/>
          </w:rPr>
          <w:t>Collorgues</w:t>
        </w:r>
      </w:hyperlink>
      <w:r w:rsidRPr="0032190F">
        <w:rPr>
          <w:lang w:val="fr-FR"/>
        </w:rPr>
        <w:t xml:space="preserve"> au tumulus de Dignas, à Sainte-Enimie en Lozère (Fages, 1983), ce monument est daté de la phase ancienne du Groupe des </w:t>
      </w:r>
      <w:hyperlink w:anchor="Cul_Treilles" w:history="1">
        <w:r w:rsidR="0085718A" w:rsidRPr="0032190F">
          <w:rPr>
            <w:rStyle w:val="Hyperlink"/>
            <w:lang w:val="fr-FR"/>
          </w:rPr>
          <w:t>Treilles</w:t>
        </w:r>
      </w:hyperlink>
      <w:r w:rsidRPr="0032190F">
        <w:rPr>
          <w:lang w:val="fr-FR"/>
        </w:rPr>
        <w:t>(Gif 5876 : 4460±70 BP soit 3350-292</w:t>
      </w:r>
      <w:r w:rsidR="00890569" w:rsidRPr="0032190F">
        <w:rPr>
          <w:lang w:val="fr-FR"/>
        </w:rPr>
        <w:t>0 av. J.-C.) (BIB 1305 p. 55)</w:t>
      </w:r>
    </w:p>
    <w:p w14:paraId="23A2F22D" w14:textId="77777777" w:rsidR="00717A5A" w:rsidRPr="0032190F" w:rsidRDefault="00717A5A" w:rsidP="00242C0F">
      <w:pPr>
        <w:autoSpaceDE w:val="0"/>
        <w:autoSpaceDN w:val="0"/>
        <w:adjustRightInd w:val="0"/>
        <w:jc w:val="both"/>
        <w:rPr>
          <w:lang w:val="fr-FR"/>
        </w:rPr>
      </w:pPr>
    </w:p>
    <w:p w14:paraId="3D317C7E" w14:textId="77777777" w:rsidR="00717A5A" w:rsidRPr="0032190F" w:rsidRDefault="00717A5A" w:rsidP="00426FF9">
      <w:pPr>
        <w:pStyle w:val="Heading1"/>
      </w:pPr>
      <w:bookmarkStart w:id="3510" w:name="Sit_Embalses"/>
      <w:r w:rsidRPr="0032190F">
        <w:t>EMBALSES</w:t>
      </w:r>
    </w:p>
    <w:bookmarkEnd w:id="3510"/>
    <w:p w14:paraId="2E81C6F1" w14:textId="3D6F18E0" w:rsidR="00717A5A" w:rsidRPr="0032190F" w:rsidRDefault="00717A5A" w:rsidP="00242C0F">
      <w:pPr>
        <w:autoSpaceDE w:val="0"/>
        <w:autoSpaceDN w:val="0"/>
        <w:adjustRightInd w:val="0"/>
        <w:jc w:val="both"/>
        <w:rPr>
          <w:lang w:val="fr-FR"/>
        </w:rPr>
      </w:pPr>
      <w:r w:rsidRPr="0032190F">
        <w:rPr>
          <w:lang w:val="fr-FR"/>
        </w:rPr>
        <w:t>La grotte des Embalses (</w:t>
      </w:r>
      <w:r w:rsidR="004E0EFA">
        <w:rPr>
          <w:lang w:val="fr-FR"/>
        </w:rPr>
        <w:t xml:space="preserve">Villeneuve-Minervoie, </w:t>
      </w:r>
      <w:r w:rsidRPr="0032190F">
        <w:rPr>
          <w:lang w:val="fr-FR"/>
        </w:rPr>
        <w:t>Aveyron) a livré un objet en bois de cerf qui a été rapproché de l' "</w:t>
      </w:r>
      <w:hyperlink r:id="rId8242" w:anchor="Cul_Art_TAC_T_t_objet" w:history="1">
        <w:r w:rsidRPr="0032190F">
          <w:rPr>
            <w:rStyle w:val="Hyperlink"/>
            <w:lang w:val="fr-FR"/>
          </w:rPr>
          <w:t>objet</w:t>
        </w:r>
      </w:hyperlink>
      <w:r w:rsidRPr="0032190F">
        <w:rPr>
          <w:lang w:val="fr-FR"/>
        </w:rPr>
        <w:t xml:space="preserve">" des </w:t>
      </w:r>
      <w:hyperlink r:id="rId8243" w:anchor="Cul_Art__GBT_statuaire_SM" w:history="1">
        <w:r w:rsidRPr="0032190F">
          <w:rPr>
            <w:rStyle w:val="Hyperlink"/>
            <w:lang w:val="fr-FR"/>
          </w:rPr>
          <w:t>SM</w:t>
        </w:r>
      </w:hyperlink>
      <w:r w:rsidRPr="0032190F">
        <w:rPr>
          <w:lang w:val="fr-FR"/>
        </w:rPr>
        <w:t xml:space="preserve"> (BIB 2372 p. 50)</w:t>
      </w:r>
    </w:p>
    <w:p w14:paraId="43B9C4DF" w14:textId="77777777" w:rsidR="00036A74" w:rsidRPr="0032190F" w:rsidRDefault="00036A74" w:rsidP="00242C0F">
      <w:pPr>
        <w:autoSpaceDE w:val="0"/>
        <w:autoSpaceDN w:val="0"/>
        <w:adjustRightInd w:val="0"/>
        <w:jc w:val="both"/>
        <w:rPr>
          <w:lang w:val="fr-FR"/>
        </w:rPr>
      </w:pPr>
    </w:p>
    <w:p w14:paraId="48C27721" w14:textId="77777777" w:rsidR="00036A74" w:rsidRPr="0032190F" w:rsidRDefault="00036A74" w:rsidP="00426FF9">
      <w:pPr>
        <w:pStyle w:val="Heading1"/>
      </w:pPr>
      <w:bookmarkStart w:id="3511" w:name="Sit_Baumes_Chaudes"/>
      <w:r w:rsidRPr="0032190F">
        <w:t>BAUMES CHAUDES</w:t>
      </w:r>
    </w:p>
    <w:bookmarkEnd w:id="3511"/>
    <w:p w14:paraId="6760F7D7" w14:textId="77777777" w:rsidR="00036A74" w:rsidRPr="0032190F" w:rsidRDefault="00036A74" w:rsidP="00242C0F">
      <w:pPr>
        <w:autoSpaceDE w:val="0"/>
        <w:autoSpaceDN w:val="0"/>
        <w:adjustRightInd w:val="0"/>
        <w:jc w:val="both"/>
        <w:rPr>
          <w:lang w:val="fr-FR"/>
        </w:rPr>
      </w:pPr>
    </w:p>
    <w:p w14:paraId="0E10DE8E" w14:textId="2C444A47" w:rsidR="00036A74" w:rsidRPr="0032190F" w:rsidRDefault="00036A74" w:rsidP="00036A74">
      <w:pPr>
        <w:autoSpaceDE w:val="0"/>
        <w:autoSpaceDN w:val="0"/>
        <w:adjustRightInd w:val="0"/>
        <w:rPr>
          <w:rFonts w:eastAsia="Code2000"/>
          <w:lang w:val="fr-FR" w:eastAsia="en-GB"/>
        </w:rPr>
      </w:pPr>
      <w:r w:rsidRPr="0032190F">
        <w:rPr>
          <w:rFonts w:eastAsia="Code2000"/>
          <w:lang w:val="fr-FR" w:eastAsia="en-GB"/>
        </w:rPr>
        <w:t xml:space="preserve">5 </w:t>
      </w:r>
      <w:hyperlink r:id="rId8244" w:anchor="Typ_Arm_Poignard_m_pommeau_idole_enseig" w:history="1">
        <w:r w:rsidRPr="0032190F">
          <w:rPr>
            <w:rStyle w:val="Hyperlink"/>
            <w:rFonts w:eastAsia="Code2000"/>
            <w:lang w:val="fr-FR" w:eastAsia="en-GB"/>
          </w:rPr>
          <w:t>idoles-enseignes</w:t>
        </w:r>
      </w:hyperlink>
      <w:r w:rsidRPr="0032190F">
        <w:rPr>
          <w:rFonts w:eastAsia="Code2000"/>
          <w:lang w:val="fr-FR" w:eastAsia="en-GB"/>
        </w:rPr>
        <w:t xml:space="preserve"> en bois de cerf dans la grotte de Baumes Chaudes (St-Georges-de-Levejac, Loz</w:t>
      </w:r>
      <w:r w:rsidRPr="0032190F">
        <w:rPr>
          <w:rFonts w:eastAsia="Code2000" w:hint="eastAsia"/>
          <w:lang w:val="fr-FR" w:eastAsia="en-GB"/>
        </w:rPr>
        <w:t>è</w:t>
      </w:r>
      <w:r w:rsidRPr="0032190F">
        <w:rPr>
          <w:rFonts w:eastAsia="Code2000"/>
          <w:lang w:val="fr-FR" w:eastAsia="en-GB"/>
        </w:rPr>
        <w:t>re),(BIB 2372 p. 48)</w:t>
      </w:r>
    </w:p>
    <w:p w14:paraId="3836B332" w14:textId="77777777" w:rsidR="00036A74" w:rsidRPr="0032190F" w:rsidRDefault="00036A74" w:rsidP="00036A74">
      <w:pPr>
        <w:autoSpaceDE w:val="0"/>
        <w:autoSpaceDN w:val="0"/>
        <w:adjustRightInd w:val="0"/>
        <w:rPr>
          <w:rFonts w:eastAsia="Code2000"/>
          <w:lang w:val="fr-FR" w:eastAsia="en-GB"/>
        </w:rPr>
      </w:pPr>
    </w:p>
    <w:p w14:paraId="25855530" w14:textId="77777777" w:rsidR="00036A74" w:rsidRPr="0032190F" w:rsidRDefault="00036A74" w:rsidP="00036A74">
      <w:pPr>
        <w:autoSpaceDE w:val="0"/>
        <w:autoSpaceDN w:val="0"/>
        <w:adjustRightInd w:val="0"/>
        <w:rPr>
          <w:rFonts w:eastAsia="Code2000"/>
          <w:lang w:val="fr-FR" w:eastAsia="en-GB"/>
        </w:rPr>
      </w:pPr>
      <w:r w:rsidRPr="0032190F">
        <w:rPr>
          <w:rFonts w:eastAsia="Code2000"/>
          <w:lang w:val="fr-FR" w:eastAsia="en-GB"/>
        </w:rPr>
        <w:t>ROUTE (GROTTE DE LA)</w:t>
      </w:r>
    </w:p>
    <w:p w14:paraId="0721EBFB" w14:textId="77777777" w:rsidR="00036A74" w:rsidRPr="0032190F" w:rsidRDefault="00036A74" w:rsidP="00036A74">
      <w:pPr>
        <w:autoSpaceDE w:val="0"/>
        <w:autoSpaceDN w:val="0"/>
        <w:adjustRightInd w:val="0"/>
        <w:rPr>
          <w:rFonts w:eastAsia="Code2000"/>
          <w:lang w:val="fr-FR" w:eastAsia="en-GB"/>
        </w:rPr>
      </w:pPr>
    </w:p>
    <w:p w14:paraId="3B66B1FC" w14:textId="21A9E34B" w:rsidR="00036A74" w:rsidRPr="0032190F" w:rsidRDefault="00036A74" w:rsidP="00036A74">
      <w:pPr>
        <w:autoSpaceDE w:val="0"/>
        <w:autoSpaceDN w:val="0"/>
        <w:adjustRightInd w:val="0"/>
        <w:rPr>
          <w:rFonts w:eastAsia="Code2000"/>
          <w:lang w:val="fr-FR" w:eastAsia="en-GB"/>
        </w:rPr>
      </w:pPr>
      <w:r w:rsidRPr="0032190F">
        <w:rPr>
          <w:rFonts w:eastAsia="Code2000"/>
          <w:lang w:val="fr-FR" w:eastAsia="en-GB"/>
        </w:rPr>
        <w:t xml:space="preserve">La grotte de la Route (Saint-Martin-de-Londres, Hérault) a livré une </w:t>
      </w:r>
      <w:hyperlink r:id="rId8245" w:anchor="Typ_Arm_Poignard_m_pommeau_idole_enseig" w:history="1">
        <w:r w:rsidRPr="0032190F">
          <w:rPr>
            <w:rStyle w:val="Hyperlink"/>
            <w:rFonts w:eastAsia="Code2000"/>
            <w:lang w:val="fr-FR" w:eastAsia="en-GB"/>
          </w:rPr>
          <w:t>idole-enseigne</w:t>
        </w:r>
      </w:hyperlink>
      <w:r w:rsidRPr="0032190F">
        <w:rPr>
          <w:rFonts w:eastAsia="Code2000"/>
          <w:lang w:val="fr-FR" w:eastAsia="en-GB"/>
        </w:rPr>
        <w:t xml:space="preserve"> et </w:t>
      </w:r>
      <w:r w:rsidR="00717A5A" w:rsidRPr="0032190F">
        <w:rPr>
          <w:rFonts w:eastAsia="Code2000"/>
          <w:lang w:val="fr-FR" w:eastAsia="en-GB"/>
        </w:rPr>
        <w:t>sa</w:t>
      </w:r>
      <w:r w:rsidRPr="0032190F">
        <w:rPr>
          <w:rFonts w:eastAsia="Code2000"/>
          <w:lang w:val="fr-FR" w:eastAsia="en-GB"/>
        </w:rPr>
        <w:t xml:space="preserve"> gaine </w:t>
      </w:r>
      <w:r w:rsidR="00717A5A" w:rsidRPr="0032190F">
        <w:rPr>
          <w:rFonts w:eastAsia="Code2000"/>
          <w:lang w:val="fr-FR" w:eastAsia="en-GB"/>
        </w:rPr>
        <w:t>en bois de cerf(BIB 2372 p. 48)</w:t>
      </w:r>
    </w:p>
    <w:p w14:paraId="6DC6D40E" w14:textId="77777777" w:rsidR="00717A5A" w:rsidRPr="0032190F" w:rsidRDefault="00717A5A" w:rsidP="00036A74">
      <w:pPr>
        <w:autoSpaceDE w:val="0"/>
        <w:autoSpaceDN w:val="0"/>
        <w:adjustRightInd w:val="0"/>
        <w:rPr>
          <w:rFonts w:eastAsia="Code2000"/>
          <w:lang w:val="fr-FR" w:eastAsia="en-GB"/>
        </w:rPr>
      </w:pPr>
    </w:p>
    <w:p w14:paraId="7FC2102C" w14:textId="77777777" w:rsidR="00717A5A" w:rsidRPr="0032190F" w:rsidRDefault="00717A5A" w:rsidP="00036A74">
      <w:pPr>
        <w:autoSpaceDE w:val="0"/>
        <w:autoSpaceDN w:val="0"/>
        <w:adjustRightInd w:val="0"/>
        <w:rPr>
          <w:rFonts w:eastAsia="Code2000"/>
          <w:lang w:val="fr-FR" w:eastAsia="en-GB"/>
        </w:rPr>
      </w:pPr>
      <w:r w:rsidRPr="0032190F">
        <w:rPr>
          <w:rFonts w:eastAsia="Code2000"/>
          <w:lang w:val="fr-FR" w:eastAsia="en-GB"/>
        </w:rPr>
        <w:t>VIALA-PAS-DE-JAUX</w:t>
      </w:r>
    </w:p>
    <w:p w14:paraId="52F36830" w14:textId="77777777" w:rsidR="00F17483" w:rsidRDefault="00F17483" w:rsidP="00717A5A">
      <w:pPr>
        <w:autoSpaceDE w:val="0"/>
        <w:autoSpaceDN w:val="0"/>
        <w:adjustRightInd w:val="0"/>
        <w:rPr>
          <w:rFonts w:eastAsia="Code2000"/>
          <w:lang w:val="fr-FR" w:eastAsia="en-GB"/>
        </w:rPr>
      </w:pPr>
    </w:p>
    <w:p w14:paraId="5EF0CB2F" w14:textId="3197E1D1" w:rsidR="00717A5A" w:rsidRPr="0032190F" w:rsidRDefault="00717A5A" w:rsidP="00717A5A">
      <w:pPr>
        <w:autoSpaceDE w:val="0"/>
        <w:autoSpaceDN w:val="0"/>
        <w:adjustRightInd w:val="0"/>
        <w:rPr>
          <w:rFonts w:eastAsia="Code2000"/>
          <w:lang w:val="fr-FR" w:eastAsia="en-GB"/>
        </w:rPr>
      </w:pPr>
      <w:r w:rsidRPr="0032190F">
        <w:rPr>
          <w:rFonts w:eastAsia="Code2000"/>
          <w:lang w:val="fr-FR" w:eastAsia="en-GB"/>
        </w:rPr>
        <w:t xml:space="preserve">Le </w:t>
      </w:r>
      <w:hyperlink r:id="rId8246" w:anchor="Cul_Megalithisme_t_tholos" w:history="1">
        <w:r w:rsidR="00F17483" w:rsidRPr="00F17483">
          <w:rPr>
            <w:rStyle w:val="Hyperlink"/>
            <w:i/>
            <w:lang w:val="fr-FR"/>
          </w:rPr>
          <w:t>tholos</w:t>
        </w:r>
      </w:hyperlink>
      <w:r w:rsidR="00F17483">
        <w:rPr>
          <w:i/>
          <w:lang w:val="fr-FR"/>
        </w:rPr>
        <w:t xml:space="preserve"> </w:t>
      </w:r>
      <w:r w:rsidRPr="0032190F">
        <w:rPr>
          <w:rFonts w:eastAsia="Code2000"/>
          <w:lang w:val="fr-FR" w:eastAsia="en-GB"/>
        </w:rPr>
        <w:t xml:space="preserve">de Viala-Pas-de-Jaux (Aveyron) a livré une </w:t>
      </w:r>
      <w:hyperlink r:id="rId8247" w:anchor="Typ_Arm_Poignard_m_pommeau_idole_enseig" w:history="1">
        <w:r w:rsidRPr="0032190F">
          <w:rPr>
            <w:rStyle w:val="Hyperlink"/>
            <w:rFonts w:eastAsia="Code2000"/>
            <w:lang w:val="fr-FR" w:eastAsia="en-GB"/>
          </w:rPr>
          <w:t>idole-enseigne</w:t>
        </w:r>
      </w:hyperlink>
      <w:r w:rsidRPr="0032190F">
        <w:rPr>
          <w:rFonts w:eastAsia="Code2000"/>
          <w:lang w:val="fr-FR" w:eastAsia="en-GB"/>
        </w:rPr>
        <w:t xml:space="preserve"> en pierre (BIB 2372 p. 48)</w:t>
      </w:r>
    </w:p>
    <w:p w14:paraId="56AFAA6E" w14:textId="77777777" w:rsidR="00717A5A" w:rsidRPr="0032190F" w:rsidRDefault="00717A5A" w:rsidP="00036A74">
      <w:pPr>
        <w:autoSpaceDE w:val="0"/>
        <w:autoSpaceDN w:val="0"/>
        <w:adjustRightInd w:val="0"/>
        <w:rPr>
          <w:lang w:val="fr-FR"/>
        </w:rPr>
      </w:pPr>
    </w:p>
    <w:p w14:paraId="2C2A2E6E" w14:textId="77777777" w:rsidR="00717A5A" w:rsidRPr="0032190F" w:rsidRDefault="00717A5A" w:rsidP="00036A74">
      <w:pPr>
        <w:autoSpaceDE w:val="0"/>
        <w:autoSpaceDN w:val="0"/>
        <w:adjustRightInd w:val="0"/>
        <w:rPr>
          <w:lang w:val="fr-FR"/>
        </w:rPr>
      </w:pPr>
      <w:r w:rsidRPr="0032190F">
        <w:rPr>
          <w:lang w:val="fr-FR"/>
        </w:rPr>
        <w:t>FERRUSSAC-ESQUIROL</w:t>
      </w:r>
    </w:p>
    <w:p w14:paraId="6943FE16" w14:textId="77777777" w:rsidR="00717A5A" w:rsidRPr="0032190F" w:rsidRDefault="00717A5A" w:rsidP="00036A74">
      <w:pPr>
        <w:autoSpaceDE w:val="0"/>
        <w:autoSpaceDN w:val="0"/>
        <w:adjustRightInd w:val="0"/>
        <w:rPr>
          <w:lang w:val="fr-FR"/>
        </w:rPr>
      </w:pPr>
    </w:p>
    <w:p w14:paraId="707780CF" w14:textId="35E3C709" w:rsidR="00717A5A" w:rsidRPr="0032190F" w:rsidRDefault="00717A5A" w:rsidP="00036A74">
      <w:pPr>
        <w:autoSpaceDE w:val="0"/>
        <w:autoSpaceDN w:val="0"/>
        <w:adjustRightInd w:val="0"/>
        <w:rPr>
          <w:lang w:val="fr-FR"/>
        </w:rPr>
      </w:pPr>
      <w:r w:rsidRPr="0032190F">
        <w:rPr>
          <w:lang w:val="fr-FR"/>
        </w:rPr>
        <w:t xml:space="preserve">Le site de Ferrussac-Esquirol (Vacquerie, Hérault) </w:t>
      </w:r>
      <w:r w:rsidRPr="0032190F">
        <w:rPr>
          <w:rFonts w:eastAsia="Code2000"/>
          <w:lang w:val="fr-FR" w:eastAsia="en-GB"/>
        </w:rPr>
        <w:t xml:space="preserve">a livré une </w:t>
      </w:r>
      <w:hyperlink r:id="rId8248" w:anchor="Typ_Arm_Poignard_m_pommeau_idole_enseig" w:history="1">
        <w:r w:rsidRPr="0032190F">
          <w:rPr>
            <w:rStyle w:val="Hyperlink"/>
            <w:rFonts w:eastAsia="Code2000"/>
            <w:lang w:val="fr-FR" w:eastAsia="en-GB"/>
          </w:rPr>
          <w:t>idole-enseigne</w:t>
        </w:r>
      </w:hyperlink>
      <w:r w:rsidRPr="0032190F">
        <w:rPr>
          <w:rFonts w:eastAsia="Code2000"/>
          <w:lang w:val="fr-FR" w:eastAsia="en-GB"/>
        </w:rPr>
        <w:t xml:space="preserve"> en pierre (BIB 2372 p. 48)</w:t>
      </w:r>
    </w:p>
    <w:p w14:paraId="339577D7" w14:textId="77777777" w:rsidR="00135277" w:rsidRDefault="00135277" w:rsidP="00242C0F">
      <w:pPr>
        <w:autoSpaceDE w:val="0"/>
        <w:autoSpaceDN w:val="0"/>
        <w:adjustRightInd w:val="0"/>
        <w:jc w:val="both"/>
        <w:rPr>
          <w:lang w:val="fr-FR"/>
        </w:rPr>
      </w:pPr>
    </w:p>
    <w:p w14:paraId="082349A7" w14:textId="77777777" w:rsidR="00934A22" w:rsidRDefault="00934A22" w:rsidP="00426FF9">
      <w:pPr>
        <w:pStyle w:val="Heading1"/>
      </w:pPr>
      <w:bookmarkStart w:id="3512" w:name="Sit_Sainte_Catherine_Trets"/>
      <w:r>
        <w:t>SAINTE-CATHERINE</w:t>
      </w:r>
    </w:p>
    <w:bookmarkEnd w:id="3512"/>
    <w:p w14:paraId="4CCD3747" w14:textId="77777777" w:rsidR="00934A22" w:rsidRDefault="00934A22" w:rsidP="00242C0F">
      <w:pPr>
        <w:autoSpaceDE w:val="0"/>
        <w:autoSpaceDN w:val="0"/>
        <w:adjustRightInd w:val="0"/>
        <w:jc w:val="both"/>
        <w:rPr>
          <w:lang w:val="fr-FR"/>
        </w:rPr>
      </w:pPr>
    </w:p>
    <w:p w14:paraId="77CE6DB0" w14:textId="766BD8F2" w:rsidR="00934A22" w:rsidRDefault="00934A22" w:rsidP="00934A22">
      <w:pPr>
        <w:autoSpaceDE w:val="0"/>
        <w:autoSpaceDN w:val="0"/>
        <w:adjustRightInd w:val="0"/>
        <w:jc w:val="both"/>
        <w:rPr>
          <w:lang w:val="fr-FR"/>
        </w:rPr>
      </w:pPr>
      <w:r>
        <w:rPr>
          <w:lang w:val="fr-FR"/>
        </w:rPr>
        <w:t xml:space="preserve">Station de Sainte-Catherine </w:t>
      </w:r>
      <w:r w:rsidRPr="0032190F">
        <w:rPr>
          <w:lang w:val="fr-FR"/>
        </w:rPr>
        <w:t>(Trets, Bouches-du-Rhône)</w:t>
      </w:r>
      <w:r>
        <w:rPr>
          <w:lang w:val="fr-FR"/>
        </w:rPr>
        <w:t xml:space="preserve">, à moins d'1 km de La Bastidonne, pourrait appartenir au même ensemble. Mobilier phase récente du NM (BIB 3176) Séries lithiques comparées à l' </w:t>
      </w:r>
      <w:hyperlink r:id="rId8249" w:anchor="Sit_Eglise" w:history="1">
        <w:r w:rsidRPr="00934A22">
          <w:rPr>
            <w:rStyle w:val="Hyperlink"/>
            <w:lang w:val="fr-FR"/>
          </w:rPr>
          <w:t>Eglise supérieure</w:t>
        </w:r>
      </w:hyperlink>
      <w:r>
        <w:rPr>
          <w:lang w:val="fr-FR"/>
        </w:rPr>
        <w:t xml:space="preserve"> (BIB 3176) </w:t>
      </w:r>
      <w:r w:rsidRPr="0032190F">
        <w:rPr>
          <w:lang w:val="fr-FR"/>
        </w:rPr>
        <w:t>)</w:t>
      </w:r>
      <w:r>
        <w:rPr>
          <w:lang w:val="fr-FR"/>
        </w:rPr>
        <w:t xml:space="preserve"> mobilier "type Trets" attribué au Chasséen récent (Binder 1991)(BIB 3176)</w:t>
      </w:r>
    </w:p>
    <w:p w14:paraId="45530368" w14:textId="77777777" w:rsidR="00934A22" w:rsidRDefault="00934A22" w:rsidP="00934A22">
      <w:pPr>
        <w:autoSpaceDE w:val="0"/>
        <w:autoSpaceDN w:val="0"/>
        <w:adjustRightInd w:val="0"/>
        <w:jc w:val="both"/>
        <w:rPr>
          <w:lang w:val="fr-FR"/>
        </w:rPr>
      </w:pPr>
    </w:p>
    <w:p w14:paraId="1CB67A09" w14:textId="77777777" w:rsidR="00934A22" w:rsidRDefault="00934A22" w:rsidP="00934A22">
      <w:pPr>
        <w:autoSpaceDE w:val="0"/>
        <w:autoSpaceDN w:val="0"/>
        <w:adjustRightInd w:val="0"/>
        <w:jc w:val="both"/>
        <w:rPr>
          <w:lang w:val="fr-FR"/>
        </w:rPr>
      </w:pPr>
      <w:r>
        <w:rPr>
          <w:lang w:val="fr-FR"/>
        </w:rPr>
        <w:t xml:space="preserve">Obsidienne du Monte d'Arci, coulée A </w:t>
      </w:r>
      <w:r w:rsidRPr="00934A22">
        <w:rPr>
          <w:lang w:val="fr-FR"/>
        </w:rPr>
        <w:t xml:space="preserve">(Courtin, 1973 ; Binder et Courtin, 1994 ; Binder et al., 2012). </w:t>
      </w:r>
      <w:r>
        <w:rPr>
          <w:lang w:val="fr-FR"/>
        </w:rPr>
        <w:t>(BIB 3176)</w:t>
      </w:r>
    </w:p>
    <w:p w14:paraId="1F74692A" w14:textId="77777777" w:rsidR="00934A22" w:rsidRPr="0032190F" w:rsidRDefault="00934A22" w:rsidP="00242C0F">
      <w:pPr>
        <w:autoSpaceDE w:val="0"/>
        <w:autoSpaceDN w:val="0"/>
        <w:adjustRightInd w:val="0"/>
        <w:jc w:val="both"/>
        <w:rPr>
          <w:lang w:val="fr-FR"/>
        </w:rPr>
      </w:pPr>
    </w:p>
    <w:p w14:paraId="4FF32515" w14:textId="77777777" w:rsidR="00961DF0" w:rsidRPr="0032190F" w:rsidRDefault="00961DF0" w:rsidP="00426FF9">
      <w:pPr>
        <w:pStyle w:val="Heading1"/>
      </w:pPr>
      <w:bookmarkStart w:id="3513" w:name="Sit_Bastidonne"/>
      <w:r w:rsidRPr="0032190F">
        <w:t>BASTIDONNE</w:t>
      </w:r>
    </w:p>
    <w:bookmarkEnd w:id="3513"/>
    <w:p w14:paraId="3DE272A4" w14:textId="77777777" w:rsidR="00961DF0" w:rsidRPr="00934A22" w:rsidRDefault="00934A22" w:rsidP="00242C0F">
      <w:pPr>
        <w:autoSpaceDE w:val="0"/>
        <w:autoSpaceDN w:val="0"/>
        <w:adjustRightInd w:val="0"/>
        <w:jc w:val="both"/>
        <w:rPr>
          <w:sz w:val="20"/>
          <w:lang w:val="fr-FR"/>
        </w:rPr>
      </w:pPr>
      <w:r w:rsidRPr="00934A22">
        <w:rPr>
          <w:sz w:val="20"/>
          <w:lang w:val="fr-FR"/>
        </w:rPr>
        <w:t>= BIB 3176</w:t>
      </w:r>
    </w:p>
    <w:p w14:paraId="3354D984" w14:textId="77777777" w:rsidR="00934A22" w:rsidRDefault="00934A22" w:rsidP="00784F66">
      <w:pPr>
        <w:jc w:val="both"/>
        <w:rPr>
          <w:lang w:val="fr-FR"/>
        </w:rPr>
      </w:pPr>
    </w:p>
    <w:p w14:paraId="592971EC" w14:textId="34ED706B" w:rsidR="00961DF0" w:rsidRPr="0032190F" w:rsidRDefault="00961DF0" w:rsidP="00784F66">
      <w:pPr>
        <w:jc w:val="both"/>
        <w:rPr>
          <w:lang w:val="fr-FR"/>
        </w:rPr>
      </w:pPr>
      <w:r w:rsidRPr="0032190F">
        <w:rPr>
          <w:lang w:val="fr-FR"/>
        </w:rPr>
        <w:t>La Bastidonne</w:t>
      </w:r>
      <w:r w:rsidR="0001632A" w:rsidRPr="0032190F">
        <w:rPr>
          <w:lang w:val="fr-FR"/>
        </w:rPr>
        <w:t xml:space="preserve"> (Trets, Bouches-du-Rhône)</w:t>
      </w:r>
      <w:r w:rsidRPr="0032190F">
        <w:rPr>
          <w:lang w:val="fr-FR"/>
        </w:rPr>
        <w:t xml:space="preserve">, </w:t>
      </w:r>
      <w:r w:rsidR="0001632A" w:rsidRPr="0032190F">
        <w:rPr>
          <w:lang w:val="fr-FR"/>
        </w:rPr>
        <w:t xml:space="preserve">à </w:t>
      </w:r>
      <w:smartTag w:uri="urn:schemas-microsoft-com:office:smarttags" w:element="metricconverter">
        <w:smartTagPr>
          <w:attr w:name="ProductID" w:val="3 km"/>
        </w:smartTagPr>
        <w:r w:rsidR="0001632A" w:rsidRPr="0032190F">
          <w:rPr>
            <w:lang w:val="fr-FR"/>
          </w:rPr>
          <w:t>3 km</w:t>
        </w:r>
      </w:smartTag>
      <w:r w:rsidR="0001632A" w:rsidRPr="0032190F">
        <w:rPr>
          <w:lang w:val="fr-FR"/>
        </w:rPr>
        <w:t xml:space="preserve"> de Trets, </w:t>
      </w:r>
      <w:r w:rsidRPr="0032190F">
        <w:rPr>
          <w:lang w:val="fr-FR"/>
        </w:rPr>
        <w:t>sur un petit plateau calcaire a livré</w:t>
      </w:r>
      <w:r w:rsidR="00E16865" w:rsidRPr="0032190F">
        <w:rPr>
          <w:lang w:val="fr-FR"/>
        </w:rPr>
        <w:t xml:space="preserve"> des</w:t>
      </w:r>
      <w:r w:rsidR="00832874" w:rsidRPr="0032190F">
        <w:rPr>
          <w:lang w:val="fr-FR"/>
        </w:rPr>
        <w:t xml:space="preserve"> </w:t>
      </w:r>
      <w:hyperlink r:id="rId8250" w:anchor="Cul_Steles_Provencales" w:history="1">
        <w:r w:rsidRPr="0032190F">
          <w:rPr>
            <w:rStyle w:val="Hyperlink"/>
            <w:lang w:val="fr-FR"/>
          </w:rPr>
          <w:t>stèles provençales</w:t>
        </w:r>
        <w:r w:rsidR="00571A39" w:rsidRPr="0032190F">
          <w:rPr>
            <w:rStyle w:val="Hyperlink"/>
            <w:lang w:val="fr-FR"/>
          </w:rPr>
          <w:t xml:space="preserve"> (duranciennes)</w:t>
        </w:r>
      </w:hyperlink>
      <w:r w:rsidR="00571A39" w:rsidRPr="0032190F">
        <w:rPr>
          <w:lang w:val="fr-FR"/>
        </w:rPr>
        <w:t xml:space="preserve"> </w:t>
      </w:r>
      <w:r w:rsidR="00F32876" w:rsidRPr="0032190F">
        <w:rPr>
          <w:lang w:val="fr-FR"/>
        </w:rPr>
        <w:t>dans un contexte probable</w:t>
      </w:r>
      <w:r w:rsidRPr="0032190F">
        <w:rPr>
          <w:lang w:val="fr-FR"/>
        </w:rPr>
        <w:t xml:space="preserve"> de nécropole (BIB 1148 p. 72)</w:t>
      </w:r>
      <w:r w:rsidR="00784F66" w:rsidRPr="0032190F">
        <w:rPr>
          <w:lang w:val="fr-FR"/>
        </w:rPr>
        <w:t>. Les stèles de La Bastidonne seraient  datées du début du 3e millénaire av. J.-C. (BIB 1170)</w:t>
      </w:r>
    </w:p>
    <w:p w14:paraId="260443D3" w14:textId="39AB2FC8" w:rsidR="00EB67BE" w:rsidRPr="0032190F" w:rsidRDefault="00832874" w:rsidP="00784F66">
      <w:pPr>
        <w:jc w:val="both"/>
        <w:rPr>
          <w:lang w:val="fr-FR"/>
        </w:rPr>
      </w:pPr>
      <w:r w:rsidRPr="0032190F">
        <w:rPr>
          <w:lang w:val="fr-FR"/>
        </w:rPr>
        <w:t>Les fragments de stèles montre de</w:t>
      </w:r>
      <w:r w:rsidR="00685C0B" w:rsidRPr="0032190F">
        <w:rPr>
          <w:lang w:val="fr-FR"/>
        </w:rPr>
        <w:t xml:space="preserve">s formats trapézoidaux, à face </w:t>
      </w:r>
      <w:r w:rsidRPr="0032190F">
        <w:rPr>
          <w:lang w:val="fr-FR"/>
        </w:rPr>
        <w:t>p</w:t>
      </w:r>
      <w:r w:rsidR="0001632A" w:rsidRPr="0032190F">
        <w:rPr>
          <w:lang w:val="fr-FR"/>
        </w:rPr>
        <w:t>l</w:t>
      </w:r>
      <w:r w:rsidRPr="0032190F">
        <w:rPr>
          <w:lang w:val="fr-FR"/>
        </w:rPr>
        <w:t>ane travaillée par incisions, l'emplacement du visage est contour par un doub</w:t>
      </w:r>
      <w:r w:rsidR="004C74A0" w:rsidRPr="0032190F">
        <w:rPr>
          <w:lang w:val="fr-FR"/>
        </w:rPr>
        <w:t xml:space="preserve">le trait, encadrement de fises </w:t>
      </w:r>
      <w:r w:rsidRPr="0032190F">
        <w:rPr>
          <w:lang w:val="fr-FR"/>
        </w:rPr>
        <w:t xml:space="preserve">de </w:t>
      </w:r>
      <w:hyperlink r:id="rId8251" w:anchor="Cul_Art_TAC_T_g_chevrons" w:history="1">
        <w:r w:rsidR="00685C0B" w:rsidRPr="0032190F">
          <w:rPr>
            <w:rStyle w:val="Hyperlink"/>
            <w:lang w:val="fr-FR"/>
          </w:rPr>
          <w:t>chevrons</w:t>
        </w:r>
      </w:hyperlink>
      <w:r w:rsidR="00685C0B" w:rsidRPr="0032190F">
        <w:rPr>
          <w:lang w:val="fr-FR"/>
        </w:rPr>
        <w:t xml:space="preserve"> </w:t>
      </w:r>
      <w:r w:rsidRPr="0032190F">
        <w:rPr>
          <w:lang w:val="fr-FR"/>
        </w:rPr>
        <w:t>et de losanges (BIB MAN 2017)</w:t>
      </w:r>
      <w:r w:rsidR="001678F8" w:rsidRPr="0032190F">
        <w:rPr>
          <w:lang w:val="fr-FR"/>
        </w:rPr>
        <w:t xml:space="preserve"> </w:t>
      </w:r>
      <w:r w:rsidR="00EB67BE" w:rsidRPr="0032190F">
        <w:rPr>
          <w:lang w:val="fr-FR"/>
        </w:rPr>
        <w:t xml:space="preserve">décors de </w:t>
      </w:r>
      <w:hyperlink r:id="rId8252" w:anchor="Cul_Art_TAC_T_g_chevrons" w:history="1">
        <w:r w:rsidR="00EB67BE" w:rsidRPr="0032190F">
          <w:rPr>
            <w:rStyle w:val="Hyperlink"/>
            <w:lang w:val="fr-FR"/>
          </w:rPr>
          <w:t>chevrons</w:t>
        </w:r>
      </w:hyperlink>
      <w:r w:rsidR="00EB67BE" w:rsidRPr="0032190F">
        <w:rPr>
          <w:lang w:val="fr-FR"/>
        </w:rPr>
        <w:t xml:space="preserve"> étaient rehaussés de couleur (BIB 2285 p. 250)</w:t>
      </w:r>
    </w:p>
    <w:p w14:paraId="0CAACE5F" w14:textId="77777777" w:rsidR="00894263" w:rsidRPr="0032190F" w:rsidRDefault="001678F8" w:rsidP="00242C0F">
      <w:pPr>
        <w:autoSpaceDE w:val="0"/>
        <w:autoSpaceDN w:val="0"/>
        <w:adjustRightInd w:val="0"/>
        <w:jc w:val="both"/>
        <w:rPr>
          <w:lang w:val="fr-FR"/>
        </w:rPr>
      </w:pPr>
      <w:r w:rsidRPr="0032190F">
        <w:rPr>
          <w:lang w:val="fr-FR"/>
        </w:rPr>
        <w:t>Contexte funéraire (BIB 2296)</w:t>
      </w:r>
    </w:p>
    <w:p w14:paraId="0FBBC863" w14:textId="77777777" w:rsidR="001678F8" w:rsidRDefault="001678F8" w:rsidP="00242C0F">
      <w:pPr>
        <w:autoSpaceDE w:val="0"/>
        <w:autoSpaceDN w:val="0"/>
        <w:adjustRightInd w:val="0"/>
        <w:jc w:val="both"/>
        <w:rPr>
          <w:lang w:val="fr-FR"/>
        </w:rPr>
      </w:pPr>
    </w:p>
    <w:p w14:paraId="32034872" w14:textId="37518563" w:rsidR="00934A22" w:rsidRDefault="00934A22" w:rsidP="00242C0F">
      <w:pPr>
        <w:autoSpaceDE w:val="0"/>
        <w:autoSpaceDN w:val="0"/>
        <w:adjustRightInd w:val="0"/>
        <w:jc w:val="both"/>
        <w:rPr>
          <w:lang w:val="fr-FR"/>
        </w:rPr>
      </w:pPr>
      <w:r>
        <w:rPr>
          <w:lang w:val="fr-FR"/>
        </w:rPr>
        <w:t xml:space="preserve">v. </w:t>
      </w:r>
      <w:hyperlink r:id="rId8253" w:anchor="Sit_Beyssan" w:history="1">
        <w:r w:rsidRPr="00934A22">
          <w:rPr>
            <w:rStyle w:val="Hyperlink"/>
            <w:lang w:val="fr-FR"/>
          </w:rPr>
          <w:t>Beyssan</w:t>
        </w:r>
      </w:hyperlink>
      <w:r>
        <w:rPr>
          <w:lang w:val="fr-FR"/>
        </w:rPr>
        <w:t xml:space="preserve">, </w:t>
      </w:r>
      <w:hyperlink r:id="rId8254" w:anchor="Sit_Sainte_Catherine_Trets" w:history="1">
        <w:r w:rsidRPr="00934A22">
          <w:rPr>
            <w:rStyle w:val="Hyperlink"/>
            <w:lang w:val="fr-FR"/>
          </w:rPr>
          <w:t>Sainte-Catherine</w:t>
        </w:r>
      </w:hyperlink>
      <w:r>
        <w:rPr>
          <w:lang w:val="fr-FR"/>
        </w:rPr>
        <w:t xml:space="preserve">, </w:t>
      </w:r>
      <w:hyperlink r:id="rId8255" w:anchor="Sit_Terres_Longues" w:history="1">
        <w:r w:rsidRPr="00934A22">
          <w:rPr>
            <w:rStyle w:val="Hyperlink"/>
            <w:lang w:val="fr-FR"/>
          </w:rPr>
          <w:t>Terres Longues</w:t>
        </w:r>
      </w:hyperlink>
    </w:p>
    <w:p w14:paraId="42FF0605" w14:textId="77777777" w:rsidR="00934A22" w:rsidRDefault="00934A22" w:rsidP="00242C0F">
      <w:pPr>
        <w:autoSpaceDE w:val="0"/>
        <w:autoSpaceDN w:val="0"/>
        <w:adjustRightInd w:val="0"/>
        <w:jc w:val="both"/>
        <w:rPr>
          <w:lang w:val="fr-FR"/>
        </w:rPr>
      </w:pPr>
    </w:p>
    <w:p w14:paraId="4C96C808" w14:textId="77777777" w:rsidR="00934A22" w:rsidRDefault="00934A22" w:rsidP="00934A22">
      <w:pPr>
        <w:pStyle w:val="Heading2"/>
      </w:pPr>
      <w:r>
        <w:t>thèmes, associations, compositions</w:t>
      </w:r>
    </w:p>
    <w:p w14:paraId="4F84A90E" w14:textId="77777777" w:rsidR="00934A22" w:rsidRDefault="00934A22" w:rsidP="00242C0F">
      <w:pPr>
        <w:autoSpaceDE w:val="0"/>
        <w:autoSpaceDN w:val="0"/>
        <w:adjustRightInd w:val="0"/>
        <w:jc w:val="both"/>
        <w:rPr>
          <w:lang w:val="fr-FR"/>
        </w:rPr>
      </w:pPr>
    </w:p>
    <w:p w14:paraId="2F56693C" w14:textId="77777777" w:rsidR="00934A22" w:rsidRDefault="00934A22" w:rsidP="00934A22">
      <w:pPr>
        <w:pStyle w:val="Heading3"/>
      </w:pPr>
      <w:r>
        <w:t>thèmes</w:t>
      </w:r>
    </w:p>
    <w:p w14:paraId="210FF2E6" w14:textId="77777777" w:rsidR="00934A22" w:rsidRDefault="00934A22" w:rsidP="00242C0F">
      <w:pPr>
        <w:autoSpaceDE w:val="0"/>
        <w:autoSpaceDN w:val="0"/>
        <w:adjustRightInd w:val="0"/>
        <w:jc w:val="both"/>
        <w:rPr>
          <w:lang w:val="fr-FR"/>
        </w:rPr>
      </w:pPr>
    </w:p>
    <w:p w14:paraId="7BE61BB2" w14:textId="77777777" w:rsidR="00934A22" w:rsidRDefault="00934A22" w:rsidP="00934A22">
      <w:pPr>
        <w:pStyle w:val="Heading3"/>
      </w:pPr>
      <w:bookmarkStart w:id="3514" w:name="Sit_Bastidonne_TAC_comp"/>
      <w:r>
        <w:t>composition</w:t>
      </w:r>
    </w:p>
    <w:bookmarkEnd w:id="3514"/>
    <w:p w14:paraId="45C17A11" w14:textId="0442D69A" w:rsidR="00934A22" w:rsidRPr="00934A22" w:rsidRDefault="00934A22" w:rsidP="00934A22">
      <w:pPr>
        <w:rPr>
          <w:lang w:val="fr-FR" w:eastAsia="fr-FR"/>
        </w:rPr>
      </w:pPr>
      <w:r>
        <w:rPr>
          <w:lang w:val="fr-FR" w:eastAsia="fr-FR"/>
        </w:rPr>
        <w:t xml:space="preserve">Les registres, comme les zones de chevrons, sont bien délimités mais les discontinuités, les ruptures de symétrie, les différences dans le nombre des chevrons, montre que la réalisation des motifs n'était pas anticipée </w:t>
      </w:r>
      <w:r>
        <w:rPr>
          <w:lang w:val="fr-FR"/>
        </w:rPr>
        <w:t xml:space="preserve">(BIB 3176) </w:t>
      </w:r>
      <w:r w:rsidRPr="00934A22">
        <w:rPr>
          <w:lang w:val="fr-FR"/>
        </w:rPr>
        <w:t xml:space="preserve">v. </w:t>
      </w:r>
      <w:hyperlink r:id="rId8256" w:anchor="Cul_Art_sup_mp_pierre_co_degros" w:history="1">
        <w:r w:rsidRPr="00934A22">
          <w:rPr>
            <w:rStyle w:val="Hyperlink"/>
            <w:lang w:val="fr-FR"/>
          </w:rPr>
          <w:t>CO stèles</w:t>
        </w:r>
      </w:hyperlink>
    </w:p>
    <w:p w14:paraId="2A74C880" w14:textId="77777777" w:rsidR="00934A22" w:rsidRDefault="00934A22" w:rsidP="00242C0F">
      <w:pPr>
        <w:autoSpaceDE w:val="0"/>
        <w:autoSpaceDN w:val="0"/>
        <w:adjustRightInd w:val="0"/>
        <w:jc w:val="both"/>
        <w:rPr>
          <w:lang w:val="fr-FR"/>
        </w:rPr>
      </w:pPr>
    </w:p>
    <w:p w14:paraId="5D3CA6AC" w14:textId="77777777" w:rsidR="00934A22" w:rsidRDefault="00934A22" w:rsidP="00934A22">
      <w:pPr>
        <w:pStyle w:val="Heading2"/>
      </w:pPr>
      <w:r>
        <w:t>technique</w:t>
      </w:r>
    </w:p>
    <w:p w14:paraId="7AD2FBF5" w14:textId="77777777" w:rsidR="00934A22" w:rsidRDefault="00934A22" w:rsidP="00242C0F">
      <w:pPr>
        <w:autoSpaceDE w:val="0"/>
        <w:autoSpaceDN w:val="0"/>
        <w:adjustRightInd w:val="0"/>
        <w:jc w:val="both"/>
        <w:rPr>
          <w:lang w:val="fr-FR"/>
        </w:rPr>
      </w:pPr>
    </w:p>
    <w:p w14:paraId="0B18E04A" w14:textId="77777777" w:rsidR="00934A22" w:rsidRDefault="00934A22" w:rsidP="00242C0F">
      <w:pPr>
        <w:autoSpaceDE w:val="0"/>
        <w:autoSpaceDN w:val="0"/>
        <w:adjustRightInd w:val="0"/>
        <w:jc w:val="both"/>
        <w:rPr>
          <w:lang w:val="fr-FR"/>
        </w:rPr>
      </w:pPr>
      <w:r w:rsidRPr="00934A22">
        <w:rPr>
          <w:lang w:val="fr-FR"/>
        </w:rPr>
        <w:lastRenderedPageBreak/>
        <w:t xml:space="preserve">« […] quelques percuteurs en pierre, des éclats et des lames de silex sont largement suffisants pour réaliser une stèle à décor de chevrons » (D’Anna et al., 2004, p. 25). </w:t>
      </w:r>
      <w:r>
        <w:rPr>
          <w:lang w:val="fr-FR"/>
        </w:rPr>
        <w:t>(BIB 3176)</w:t>
      </w:r>
    </w:p>
    <w:p w14:paraId="54613B24" w14:textId="77777777" w:rsidR="00934A22" w:rsidRDefault="00934A22" w:rsidP="00242C0F">
      <w:pPr>
        <w:autoSpaceDE w:val="0"/>
        <w:autoSpaceDN w:val="0"/>
        <w:adjustRightInd w:val="0"/>
        <w:jc w:val="both"/>
        <w:rPr>
          <w:lang w:val="fr-FR"/>
        </w:rPr>
      </w:pPr>
    </w:p>
    <w:p w14:paraId="3126C020" w14:textId="77777777" w:rsidR="00934A22" w:rsidRDefault="00934A22" w:rsidP="00934A22">
      <w:pPr>
        <w:pStyle w:val="Heading2"/>
      </w:pPr>
      <w:r>
        <w:t>couleur</w:t>
      </w:r>
    </w:p>
    <w:p w14:paraId="36A5629E" w14:textId="77777777" w:rsidR="00934A22" w:rsidRDefault="00934A22" w:rsidP="00242C0F">
      <w:pPr>
        <w:autoSpaceDE w:val="0"/>
        <w:autoSpaceDN w:val="0"/>
        <w:adjustRightInd w:val="0"/>
        <w:jc w:val="both"/>
        <w:rPr>
          <w:lang w:val="fr-FR"/>
        </w:rPr>
      </w:pPr>
    </w:p>
    <w:p w14:paraId="01C51CD2" w14:textId="6B3F1C3B" w:rsidR="00934A22" w:rsidRDefault="00934A22" w:rsidP="00242C0F">
      <w:pPr>
        <w:autoSpaceDE w:val="0"/>
        <w:autoSpaceDN w:val="0"/>
        <w:adjustRightInd w:val="0"/>
        <w:jc w:val="both"/>
        <w:rPr>
          <w:lang w:val="fr-FR"/>
        </w:rPr>
      </w:pPr>
      <w:r>
        <w:rPr>
          <w:lang w:val="fr-FR"/>
        </w:rPr>
        <w:t xml:space="preserve">Couleur rouge = </w:t>
      </w:r>
      <w:hyperlink r:id="rId8257" w:anchor="Sit_Cinabre" w:history="1">
        <w:r w:rsidRPr="00934A22">
          <w:rPr>
            <w:rStyle w:val="Hyperlink"/>
            <w:szCs w:val="20"/>
            <w:lang w:val="fr-FR"/>
          </w:rPr>
          <w:t>cinabre</w:t>
        </w:r>
      </w:hyperlink>
      <w:r>
        <w:rPr>
          <w:lang w:val="fr-FR"/>
        </w:rPr>
        <w:t xml:space="preserve">, comme à Beyssan et Beaucet  </w:t>
      </w:r>
      <w:r w:rsidRPr="00934A22">
        <w:rPr>
          <w:lang w:val="fr-FR"/>
        </w:rPr>
        <w:t xml:space="preserve">(Sauzade et Cerclier, 2014 ; D’Anna et al., 2015). </w:t>
      </w:r>
      <w:r>
        <w:rPr>
          <w:lang w:val="fr-FR"/>
        </w:rPr>
        <w:t>(BIB 3176)</w:t>
      </w:r>
    </w:p>
    <w:p w14:paraId="01EF5A77" w14:textId="77777777" w:rsidR="00934A22" w:rsidRDefault="00934A22" w:rsidP="00242C0F">
      <w:pPr>
        <w:autoSpaceDE w:val="0"/>
        <w:autoSpaceDN w:val="0"/>
        <w:adjustRightInd w:val="0"/>
        <w:jc w:val="both"/>
        <w:rPr>
          <w:lang w:val="fr-FR"/>
        </w:rPr>
      </w:pPr>
    </w:p>
    <w:p w14:paraId="566E4738" w14:textId="77777777" w:rsidR="00934A22" w:rsidRDefault="00934A22" w:rsidP="00934A22">
      <w:pPr>
        <w:pStyle w:val="Heading2"/>
      </w:pPr>
      <w:r>
        <w:t>supports</w:t>
      </w:r>
    </w:p>
    <w:p w14:paraId="5FAF24D3" w14:textId="77777777" w:rsidR="00934A22" w:rsidRPr="00934A22" w:rsidRDefault="00934A22" w:rsidP="00934A22">
      <w:pPr>
        <w:rPr>
          <w:lang w:val="fr-FR"/>
        </w:rPr>
      </w:pPr>
      <w:r>
        <w:rPr>
          <w:lang w:val="fr-FR"/>
        </w:rPr>
        <w:t>Forme trapéziodale à triangulaire d'une dizaine de cm de haut (BIB 3176)</w:t>
      </w:r>
    </w:p>
    <w:p w14:paraId="5D24A404" w14:textId="77777777" w:rsidR="00934A22" w:rsidRDefault="00934A22" w:rsidP="00242C0F">
      <w:pPr>
        <w:autoSpaceDE w:val="0"/>
        <w:autoSpaceDN w:val="0"/>
        <w:adjustRightInd w:val="0"/>
        <w:jc w:val="both"/>
        <w:rPr>
          <w:lang w:val="fr-FR"/>
        </w:rPr>
      </w:pPr>
    </w:p>
    <w:p w14:paraId="61B526D6" w14:textId="77777777" w:rsidR="00934A22" w:rsidRDefault="00934A22" w:rsidP="00934A22">
      <w:pPr>
        <w:pStyle w:val="Heading3"/>
      </w:pPr>
      <w:r>
        <w:t>matière première</w:t>
      </w:r>
    </w:p>
    <w:p w14:paraId="7D9FC378" w14:textId="77777777" w:rsidR="00934A22" w:rsidRDefault="00934A22" w:rsidP="00242C0F">
      <w:pPr>
        <w:autoSpaceDE w:val="0"/>
        <w:autoSpaceDN w:val="0"/>
        <w:adjustRightInd w:val="0"/>
        <w:jc w:val="both"/>
        <w:rPr>
          <w:lang w:val="fr-FR"/>
        </w:rPr>
      </w:pPr>
      <w:r>
        <w:rPr>
          <w:lang w:val="fr-FR"/>
        </w:rPr>
        <w:t>calcaire local (BIB 3176) les sources les plus proches sont à 7-8 km (BIB 3176)</w:t>
      </w:r>
    </w:p>
    <w:p w14:paraId="751AC9BA" w14:textId="77777777" w:rsidR="00934A22" w:rsidRDefault="00934A22" w:rsidP="00242C0F">
      <w:pPr>
        <w:autoSpaceDE w:val="0"/>
        <w:autoSpaceDN w:val="0"/>
        <w:adjustRightInd w:val="0"/>
        <w:jc w:val="both"/>
        <w:rPr>
          <w:lang w:val="fr-FR"/>
        </w:rPr>
      </w:pPr>
    </w:p>
    <w:p w14:paraId="1FB9DD95" w14:textId="77777777" w:rsidR="00934A22" w:rsidRDefault="00934A22" w:rsidP="00934A22">
      <w:pPr>
        <w:pStyle w:val="Heading2"/>
      </w:pPr>
      <w:r>
        <w:t>contexte</w:t>
      </w:r>
    </w:p>
    <w:p w14:paraId="38765E18" w14:textId="77777777" w:rsidR="00934A22" w:rsidRDefault="00934A22" w:rsidP="00242C0F">
      <w:pPr>
        <w:autoSpaceDE w:val="0"/>
        <w:autoSpaceDN w:val="0"/>
        <w:adjustRightInd w:val="0"/>
        <w:jc w:val="both"/>
        <w:rPr>
          <w:lang w:val="fr-FR"/>
        </w:rPr>
      </w:pPr>
    </w:p>
    <w:p w14:paraId="300484B4" w14:textId="77777777" w:rsidR="00934A22" w:rsidRPr="0032190F" w:rsidRDefault="00934A22" w:rsidP="00934A22">
      <w:pPr>
        <w:jc w:val="both"/>
        <w:rPr>
          <w:lang w:val="fr-FR"/>
        </w:rPr>
      </w:pPr>
      <w:r>
        <w:rPr>
          <w:lang w:val="fr-FR"/>
        </w:rPr>
        <w:t>Mobilier "associé" en surface (BIB 3176)</w:t>
      </w:r>
    </w:p>
    <w:p w14:paraId="3863B9E5" w14:textId="77777777" w:rsidR="00934A22" w:rsidRPr="0032190F" w:rsidRDefault="00934A22" w:rsidP="00242C0F">
      <w:pPr>
        <w:autoSpaceDE w:val="0"/>
        <w:autoSpaceDN w:val="0"/>
        <w:adjustRightInd w:val="0"/>
        <w:jc w:val="both"/>
        <w:rPr>
          <w:lang w:val="fr-FR"/>
        </w:rPr>
      </w:pPr>
    </w:p>
    <w:p w14:paraId="64DF4B20" w14:textId="77777777" w:rsidR="00894263" w:rsidRPr="0032190F" w:rsidRDefault="00894263" w:rsidP="00426FF9">
      <w:pPr>
        <w:pStyle w:val="Heading1"/>
      </w:pPr>
      <w:bookmarkStart w:id="3515" w:name="Sit_Adaouste"/>
      <w:r w:rsidRPr="0032190F">
        <w:t>ADAOUSTE (Grotte de l’)</w:t>
      </w:r>
    </w:p>
    <w:bookmarkEnd w:id="3515"/>
    <w:p w14:paraId="6551E8A8" w14:textId="77777777" w:rsidR="00894263" w:rsidRPr="0032190F" w:rsidRDefault="00894263" w:rsidP="00242C0F">
      <w:pPr>
        <w:rPr>
          <w:lang w:val="fr-FR"/>
        </w:rPr>
      </w:pPr>
    </w:p>
    <w:p w14:paraId="125773AA" w14:textId="190B4135" w:rsidR="00894263" w:rsidRPr="0032190F" w:rsidRDefault="00894263" w:rsidP="00242C0F">
      <w:pPr>
        <w:jc w:val="both"/>
        <w:rPr>
          <w:lang w:val="fr-FR"/>
        </w:rPr>
      </w:pPr>
      <w:r w:rsidRPr="0032190F">
        <w:rPr>
          <w:lang w:val="fr-FR"/>
        </w:rPr>
        <w:t xml:space="preserve">La grotte de l’Adaouste (Jouques, Bouches-du-Rhône) à livré un poignard de typologie </w:t>
      </w:r>
      <w:hyperlink r:id="rId8258" w:anchor="Cul_Fontbuisse" w:history="1">
        <w:r w:rsidRPr="0032190F">
          <w:rPr>
            <w:rStyle w:val="Hyperlink"/>
            <w:lang w:val="fr-FR"/>
          </w:rPr>
          <w:t>fontbuxienne</w:t>
        </w:r>
      </w:hyperlink>
      <w:r w:rsidR="00942BA4" w:rsidRPr="0032190F">
        <w:rPr>
          <w:lang w:val="fr-FR"/>
        </w:rPr>
        <w:t xml:space="preserve"> </w:t>
      </w:r>
      <w:r w:rsidR="00FC7A8A" w:rsidRPr="0032190F">
        <w:rPr>
          <w:lang w:val="fr-FR"/>
        </w:rPr>
        <w:t xml:space="preserve">d’influence caussenargue (groupe des </w:t>
      </w:r>
      <w:hyperlink w:anchor="Cul_Treilles" w:history="1">
        <w:r w:rsidR="0085718A" w:rsidRPr="0032190F">
          <w:rPr>
            <w:rStyle w:val="Hyperlink"/>
            <w:lang w:val="fr-FR"/>
          </w:rPr>
          <w:t>Treilles</w:t>
        </w:r>
      </w:hyperlink>
      <w:r w:rsidR="00FC7A8A" w:rsidRPr="0032190F">
        <w:rPr>
          <w:lang w:val="fr-FR"/>
        </w:rPr>
        <w:t xml:space="preserve">) </w:t>
      </w:r>
      <w:r w:rsidRPr="0032190F">
        <w:rPr>
          <w:lang w:val="fr-FR"/>
        </w:rPr>
        <w:t>(BIB 972 p. 413)</w:t>
      </w:r>
    </w:p>
    <w:p w14:paraId="3FFCF32F" w14:textId="77777777" w:rsidR="00090A74" w:rsidRPr="0032190F" w:rsidRDefault="00090A74" w:rsidP="00242C0F">
      <w:pPr>
        <w:rPr>
          <w:lang w:val="fr-FR"/>
        </w:rPr>
      </w:pPr>
    </w:p>
    <w:p w14:paraId="660A3547" w14:textId="56081FD3" w:rsidR="00090A74" w:rsidRPr="0032190F" w:rsidRDefault="00090A74" w:rsidP="00242C0F">
      <w:pPr>
        <w:jc w:val="both"/>
        <w:rPr>
          <w:lang w:val="fr-FR"/>
        </w:rPr>
      </w:pPr>
      <w:r w:rsidRPr="0032190F">
        <w:rPr>
          <w:lang w:val="fr-FR"/>
        </w:rPr>
        <w:t xml:space="preserve">Ce poignard (comme ceux du </w:t>
      </w:r>
      <w:hyperlink r:id="rId8259" w:anchor="Sit_Jas_Juvert" w:history="1">
        <w:r w:rsidRPr="0032190F">
          <w:rPr>
            <w:rStyle w:val="Hyperlink"/>
            <w:lang w:val="fr-FR"/>
          </w:rPr>
          <w:t>Jas de Juvert</w:t>
        </w:r>
      </w:hyperlink>
      <w:r w:rsidRPr="0032190F">
        <w:rPr>
          <w:lang w:val="fr-FR"/>
        </w:rPr>
        <w:t xml:space="preserve"> et </w:t>
      </w:r>
      <w:hyperlink r:id="rId8260" w:anchor="Sit_Arboin" w:history="1">
        <w:r w:rsidRPr="0032190F">
          <w:rPr>
            <w:rStyle w:val="Hyperlink"/>
            <w:lang w:val="fr-FR"/>
          </w:rPr>
          <w:t>d’Arbouin</w:t>
        </w:r>
      </w:hyperlink>
      <w:r w:rsidRPr="0032190F">
        <w:rPr>
          <w:lang w:val="fr-FR"/>
        </w:rPr>
        <w:t xml:space="preserve">) sort des typologies des productions méridionales (fontbuxienne), et pourrait correspondre à une importation. Il est difficile à dater (Vaquer com. pers.) </w:t>
      </w:r>
    </w:p>
    <w:p w14:paraId="30AAD184" w14:textId="77777777" w:rsidR="00717A5A" w:rsidRPr="0032190F" w:rsidRDefault="00717A5A" w:rsidP="00242C0F">
      <w:pPr>
        <w:jc w:val="both"/>
        <w:rPr>
          <w:lang w:val="fr-FR"/>
        </w:rPr>
      </w:pPr>
    </w:p>
    <w:p w14:paraId="24347DEF" w14:textId="77777777" w:rsidR="00717A5A" w:rsidRPr="0032190F" w:rsidRDefault="00717A5A" w:rsidP="00717A5A">
      <w:pPr>
        <w:jc w:val="both"/>
        <w:rPr>
          <w:lang w:val="fr-FR"/>
        </w:rPr>
      </w:pPr>
      <w:bookmarkStart w:id="3516" w:name="Sit_Bancanel"/>
      <w:r w:rsidRPr="0032190F">
        <w:rPr>
          <w:lang w:val="fr-FR"/>
        </w:rPr>
        <w:t>BANCANEL</w:t>
      </w:r>
    </w:p>
    <w:bookmarkEnd w:id="3516"/>
    <w:p w14:paraId="0CD01085" w14:textId="5C21C445" w:rsidR="006F33E3" w:rsidRPr="0032190F" w:rsidRDefault="00717A5A" w:rsidP="00242C0F">
      <w:pPr>
        <w:jc w:val="both"/>
        <w:rPr>
          <w:lang w:val="fr-FR"/>
        </w:rPr>
      </w:pPr>
      <w:r w:rsidRPr="0032190F">
        <w:rPr>
          <w:lang w:val="fr-FR"/>
        </w:rPr>
        <w:t xml:space="preserve">Statue-menhir présentant un </w:t>
      </w:r>
      <w:hyperlink r:id="rId8261" w:anchor="Cul_Art_TAC_T_t_ceinture" w:history="1">
        <w:r w:rsidR="00683577" w:rsidRPr="00683577">
          <w:rPr>
            <w:rStyle w:val="Hyperlink"/>
            <w:lang w:val="fr-FR"/>
          </w:rPr>
          <w:t>ceintur</w:t>
        </w:r>
        <w:r w:rsidR="00683577">
          <w:rPr>
            <w:rStyle w:val="Hyperlink"/>
            <w:lang w:val="fr-FR"/>
          </w:rPr>
          <w:t>on</w:t>
        </w:r>
      </w:hyperlink>
      <w:r w:rsidR="00683577">
        <w:rPr>
          <w:lang w:val="fr-FR"/>
        </w:rPr>
        <w:t xml:space="preserve"> </w:t>
      </w:r>
      <w:r w:rsidRPr="0032190F">
        <w:rPr>
          <w:lang w:val="fr-FR"/>
        </w:rPr>
        <w:t>festonné (SS BIB)</w:t>
      </w:r>
    </w:p>
    <w:p w14:paraId="251677DD" w14:textId="77777777" w:rsidR="00717A5A" w:rsidRPr="0032190F" w:rsidRDefault="00717A5A" w:rsidP="00242C0F">
      <w:pPr>
        <w:jc w:val="both"/>
        <w:rPr>
          <w:lang w:val="fr-FR"/>
        </w:rPr>
      </w:pPr>
    </w:p>
    <w:p w14:paraId="6A011FF1" w14:textId="77777777" w:rsidR="00717A5A" w:rsidRPr="0032190F" w:rsidRDefault="00717A5A" w:rsidP="00242C0F">
      <w:pPr>
        <w:jc w:val="both"/>
        <w:rPr>
          <w:lang w:val="fr-FR"/>
        </w:rPr>
      </w:pPr>
      <w:bookmarkStart w:id="3517" w:name="Sit_Frescaty"/>
      <w:r w:rsidRPr="0032190F">
        <w:rPr>
          <w:lang w:val="fr-FR"/>
        </w:rPr>
        <w:t>FRESCATY</w:t>
      </w:r>
    </w:p>
    <w:bookmarkEnd w:id="3517"/>
    <w:p w14:paraId="48334567" w14:textId="77777777" w:rsidR="00717A5A" w:rsidRPr="0032190F" w:rsidRDefault="00717A5A" w:rsidP="00242C0F">
      <w:pPr>
        <w:jc w:val="both"/>
        <w:rPr>
          <w:lang w:val="fr-FR"/>
        </w:rPr>
      </w:pPr>
    </w:p>
    <w:p w14:paraId="71FA6CFD" w14:textId="39E4EFB7" w:rsidR="00717A5A" w:rsidRPr="0032190F" w:rsidRDefault="00377A7B" w:rsidP="00717A5A">
      <w:pPr>
        <w:jc w:val="both"/>
        <w:rPr>
          <w:lang w:val="fr-FR"/>
        </w:rPr>
      </w:pPr>
      <w:r w:rsidRPr="0032190F">
        <w:rPr>
          <w:lang w:val="fr-FR"/>
        </w:rPr>
        <w:t xml:space="preserve">Lacaune. </w:t>
      </w:r>
      <w:r w:rsidR="00717A5A" w:rsidRPr="0032190F">
        <w:rPr>
          <w:lang w:val="fr-FR"/>
        </w:rPr>
        <w:t xml:space="preserve">Statue-menhir présentant un </w:t>
      </w:r>
      <w:hyperlink r:id="rId8262" w:anchor="Cul_Art_TAC_T_t_ceinture" w:history="1">
        <w:r w:rsidR="00683577" w:rsidRPr="00683577">
          <w:rPr>
            <w:rStyle w:val="Hyperlink"/>
            <w:lang w:val="fr-FR"/>
          </w:rPr>
          <w:t>ceintur</w:t>
        </w:r>
        <w:r w:rsidR="00683577">
          <w:rPr>
            <w:rStyle w:val="Hyperlink"/>
            <w:lang w:val="fr-FR"/>
          </w:rPr>
          <w:t>on</w:t>
        </w:r>
      </w:hyperlink>
      <w:r w:rsidR="00683577">
        <w:rPr>
          <w:lang w:val="fr-FR"/>
        </w:rPr>
        <w:t xml:space="preserve"> </w:t>
      </w:r>
      <w:r w:rsidR="00717A5A" w:rsidRPr="0032190F">
        <w:rPr>
          <w:lang w:val="fr-FR"/>
        </w:rPr>
        <w:t>festonné (SS BIB)</w:t>
      </w:r>
    </w:p>
    <w:p w14:paraId="2F340751" w14:textId="77777777" w:rsidR="00717A5A" w:rsidRPr="0032190F" w:rsidRDefault="00717A5A" w:rsidP="00717A5A">
      <w:pPr>
        <w:jc w:val="both"/>
        <w:rPr>
          <w:lang w:val="fr-FR"/>
        </w:rPr>
      </w:pPr>
    </w:p>
    <w:p w14:paraId="7A098D5B" w14:textId="77777777" w:rsidR="00717A5A" w:rsidRPr="0032190F" w:rsidRDefault="00717A5A" w:rsidP="00426FF9">
      <w:pPr>
        <w:pStyle w:val="Heading1"/>
      </w:pPr>
      <w:bookmarkStart w:id="3518" w:name="Sit_Bournac"/>
      <w:r w:rsidRPr="0032190F">
        <w:t>BOURNAC</w:t>
      </w:r>
    </w:p>
    <w:bookmarkEnd w:id="3518"/>
    <w:p w14:paraId="5B80E194" w14:textId="77777777" w:rsidR="00717A5A" w:rsidRPr="0032190F" w:rsidRDefault="00717A5A" w:rsidP="00717A5A">
      <w:pPr>
        <w:jc w:val="both"/>
        <w:rPr>
          <w:lang w:val="fr-FR"/>
        </w:rPr>
      </w:pPr>
    </w:p>
    <w:p w14:paraId="7A5ADEFA" w14:textId="050B90F4" w:rsidR="00717A5A" w:rsidRPr="0032190F" w:rsidRDefault="00717A5A" w:rsidP="00717A5A">
      <w:pPr>
        <w:jc w:val="both"/>
        <w:rPr>
          <w:lang w:val="fr-FR"/>
        </w:rPr>
      </w:pPr>
      <w:r w:rsidRPr="0032190F">
        <w:rPr>
          <w:lang w:val="fr-FR"/>
        </w:rPr>
        <w:t xml:space="preserve">Statue-menhir présentant un </w:t>
      </w:r>
      <w:hyperlink r:id="rId8263" w:anchor="Cul_Art_TAC_T_t_ceinture" w:history="1">
        <w:r w:rsidR="00683577" w:rsidRPr="00683577">
          <w:rPr>
            <w:rStyle w:val="Hyperlink"/>
            <w:lang w:val="fr-FR"/>
          </w:rPr>
          <w:t>ceintur</w:t>
        </w:r>
        <w:r w:rsidR="00683577">
          <w:rPr>
            <w:rStyle w:val="Hyperlink"/>
            <w:lang w:val="fr-FR"/>
          </w:rPr>
          <w:t>on</w:t>
        </w:r>
      </w:hyperlink>
      <w:r w:rsidR="00683577">
        <w:rPr>
          <w:lang w:val="fr-FR"/>
        </w:rPr>
        <w:t xml:space="preserve"> </w:t>
      </w:r>
      <w:r w:rsidRPr="0032190F">
        <w:rPr>
          <w:lang w:val="fr-FR"/>
        </w:rPr>
        <w:t>festonné (SS BIB)</w:t>
      </w:r>
    </w:p>
    <w:p w14:paraId="0B291276" w14:textId="77777777" w:rsidR="001B4639" w:rsidRPr="0032190F" w:rsidRDefault="001B4639" w:rsidP="00717A5A">
      <w:pPr>
        <w:jc w:val="both"/>
        <w:rPr>
          <w:lang w:val="fr-FR"/>
        </w:rPr>
      </w:pPr>
    </w:p>
    <w:p w14:paraId="41B5F33D" w14:textId="77777777" w:rsidR="001B4639" w:rsidRPr="0032190F" w:rsidRDefault="001B4639" w:rsidP="00426FF9">
      <w:pPr>
        <w:pStyle w:val="Heading1"/>
      </w:pPr>
      <w:bookmarkStart w:id="3519" w:name="Sit_Bessiere"/>
      <w:r w:rsidRPr="0032190F">
        <w:t>BESSIERE (LA)</w:t>
      </w:r>
    </w:p>
    <w:bookmarkEnd w:id="3519"/>
    <w:p w14:paraId="7C4131BD" w14:textId="77777777" w:rsidR="001B4639" w:rsidRPr="0032190F" w:rsidRDefault="001B4639" w:rsidP="00717A5A">
      <w:pPr>
        <w:jc w:val="both"/>
        <w:rPr>
          <w:lang w:val="fr-FR"/>
        </w:rPr>
      </w:pPr>
    </w:p>
    <w:p w14:paraId="6C1E23E8" w14:textId="2F6BAA32" w:rsidR="001B4639" w:rsidRPr="0032190F" w:rsidRDefault="001B4639" w:rsidP="001B4639">
      <w:pPr>
        <w:jc w:val="both"/>
        <w:rPr>
          <w:lang w:val="fr-FR"/>
        </w:rPr>
      </w:pPr>
      <w:r w:rsidRPr="0032190F">
        <w:rPr>
          <w:lang w:val="fr-FR"/>
        </w:rPr>
        <w:t>Murat-sur-Vèbre, Tarn. Statue-menhir représentation de l' "</w:t>
      </w:r>
      <w:hyperlink r:id="rId8264" w:anchor="Cul_Art_TAC_T_t_objet" w:history="1">
        <w:r w:rsidRPr="0032190F">
          <w:rPr>
            <w:rStyle w:val="Hyperlink"/>
            <w:lang w:val="fr-FR"/>
          </w:rPr>
          <w:t>objet</w:t>
        </w:r>
      </w:hyperlink>
      <w:r w:rsidRPr="0032190F">
        <w:rPr>
          <w:lang w:val="fr-FR"/>
        </w:rPr>
        <w:t xml:space="preserve">" (BIB 2372 fig. 4) Groupe du </w:t>
      </w:r>
      <w:hyperlink r:id="rId8265" w:anchor="Cul_Saint_Ponien" w:history="1">
        <w:r w:rsidRPr="0032190F">
          <w:rPr>
            <w:rStyle w:val="Hyperlink"/>
            <w:lang w:val="fr-FR"/>
          </w:rPr>
          <w:t>Saintponien</w:t>
        </w:r>
      </w:hyperlink>
      <w:r w:rsidRPr="0032190F">
        <w:rPr>
          <w:lang w:val="fr-FR"/>
        </w:rPr>
        <w:t xml:space="preserve"> (BIB 2372 fig. 4)</w:t>
      </w:r>
    </w:p>
    <w:p w14:paraId="5B546C0C" w14:textId="77777777" w:rsidR="001B4639" w:rsidRPr="0032190F" w:rsidRDefault="001B4639" w:rsidP="00717A5A">
      <w:pPr>
        <w:jc w:val="both"/>
        <w:rPr>
          <w:lang w:val="fr-FR"/>
        </w:rPr>
      </w:pPr>
    </w:p>
    <w:p w14:paraId="50C1F06F" w14:textId="77777777" w:rsidR="00984F16" w:rsidRPr="0032190F" w:rsidRDefault="00984F16" w:rsidP="00426FF9">
      <w:pPr>
        <w:pStyle w:val="Heading1"/>
      </w:pPr>
      <w:bookmarkStart w:id="3520" w:name="Sit_Maurels"/>
      <w:r w:rsidRPr="0032190F">
        <w:t>MAURELS (LES)</w:t>
      </w:r>
      <w:bookmarkEnd w:id="3520"/>
    </w:p>
    <w:p w14:paraId="3B31B7A1" w14:textId="77777777" w:rsidR="00984F16" w:rsidRPr="0032190F" w:rsidRDefault="00984F16" w:rsidP="00717A5A">
      <w:pPr>
        <w:jc w:val="both"/>
        <w:rPr>
          <w:lang w:val="fr-FR"/>
        </w:rPr>
      </w:pPr>
    </w:p>
    <w:p w14:paraId="7D5E6524" w14:textId="3B0C3078" w:rsidR="00984F16" w:rsidRDefault="00305D18" w:rsidP="00717A5A">
      <w:pPr>
        <w:jc w:val="both"/>
        <w:rPr>
          <w:lang w:val="fr-FR"/>
        </w:rPr>
      </w:pPr>
      <w:r>
        <w:rPr>
          <w:lang w:val="fr-FR"/>
        </w:rPr>
        <w:t xml:space="preserve">Les Maurels, </w:t>
      </w:r>
      <w:r w:rsidR="00984F16" w:rsidRPr="0032190F">
        <w:rPr>
          <w:lang w:val="fr-FR"/>
        </w:rPr>
        <w:t xml:space="preserve">Clamels-et-Viala, Aveyron. </w:t>
      </w:r>
      <w:r w:rsidRPr="00305D18">
        <w:rPr>
          <w:lang w:val="fr-FR"/>
        </w:rPr>
        <w:t xml:space="preserve">SM du </w:t>
      </w:r>
      <w:hyperlink r:id="rId8266" w:anchor="Cul_Rouergue" w:history="1">
        <w:r w:rsidRPr="0032190F">
          <w:rPr>
            <w:rStyle w:val="Hyperlink"/>
            <w:lang w:val="fr-FR"/>
          </w:rPr>
          <w:t>gr</w:t>
        </w:r>
        <w:r>
          <w:rPr>
            <w:rStyle w:val="Hyperlink"/>
            <w:lang w:val="fr-FR"/>
          </w:rPr>
          <w:t>.</w:t>
        </w:r>
        <w:r w:rsidRPr="0032190F">
          <w:rPr>
            <w:rStyle w:val="Hyperlink"/>
            <w:lang w:val="fr-FR"/>
          </w:rPr>
          <w:t>du Rouergat</w:t>
        </w:r>
      </w:hyperlink>
      <w:r w:rsidRPr="0032190F">
        <w:rPr>
          <w:lang w:val="fr-FR"/>
        </w:rPr>
        <w:t xml:space="preserve"> </w:t>
      </w:r>
      <w:r w:rsidR="00984F16" w:rsidRPr="0032190F">
        <w:rPr>
          <w:lang w:val="fr-FR"/>
        </w:rPr>
        <w:t xml:space="preserve">présentant un </w:t>
      </w:r>
      <w:hyperlink r:id="rId8267" w:anchor="Cul_Art_TAC_T_t_ceinture" w:history="1">
        <w:r w:rsidR="00683577" w:rsidRPr="00683577">
          <w:rPr>
            <w:rStyle w:val="Hyperlink"/>
            <w:lang w:val="fr-FR"/>
          </w:rPr>
          <w:t>ceintur</w:t>
        </w:r>
        <w:r w:rsidR="00683577">
          <w:rPr>
            <w:rStyle w:val="Hyperlink"/>
            <w:lang w:val="fr-FR"/>
          </w:rPr>
          <w:t>on</w:t>
        </w:r>
      </w:hyperlink>
      <w:r w:rsidR="00683577">
        <w:rPr>
          <w:lang w:val="fr-FR"/>
        </w:rPr>
        <w:t xml:space="preserve"> </w:t>
      </w:r>
      <w:r w:rsidR="00984F16" w:rsidRPr="0032190F">
        <w:rPr>
          <w:lang w:val="fr-FR"/>
        </w:rPr>
        <w:t>festonné (SS BIB). Représentation de l' "</w:t>
      </w:r>
      <w:hyperlink r:id="rId8268" w:anchor="Cul_Art_TAC_T_t_objet" w:history="1">
        <w:r w:rsidR="00984F16" w:rsidRPr="0032190F">
          <w:rPr>
            <w:rStyle w:val="Hyperlink"/>
            <w:lang w:val="fr-FR"/>
          </w:rPr>
          <w:t>objet</w:t>
        </w:r>
      </w:hyperlink>
      <w:r w:rsidR="00984F16" w:rsidRPr="0032190F">
        <w:rPr>
          <w:lang w:val="fr-FR"/>
        </w:rPr>
        <w:t xml:space="preserve">" (BIB 2372 fig. 4) </w:t>
      </w:r>
      <w:r w:rsidR="00FE5ADD" w:rsidRPr="0032190F">
        <w:rPr>
          <w:lang w:val="fr-FR"/>
        </w:rPr>
        <w:t xml:space="preserve">SM masculine armée d'un arc avec sa flèche et portant l' "objet" suspendu à un </w:t>
      </w:r>
      <w:hyperlink r:id="rId8269" w:anchor="Cul_Art_TAC_T_t_baudrier" w:history="1">
        <w:r w:rsidR="00D64745" w:rsidRPr="00D64745">
          <w:rPr>
            <w:rStyle w:val="Hyperlink"/>
            <w:lang w:val="fr-FR"/>
          </w:rPr>
          <w:t>baudrier</w:t>
        </w:r>
      </w:hyperlink>
      <w:r w:rsidR="00D64745" w:rsidRPr="00D64745">
        <w:rPr>
          <w:lang w:val="fr-FR"/>
        </w:rPr>
        <w:t xml:space="preserve"> </w:t>
      </w:r>
      <w:r w:rsidR="00FE5ADD" w:rsidRPr="0032190F">
        <w:rPr>
          <w:lang w:val="fr-FR"/>
        </w:rPr>
        <w:t>(BIB 1738 fig. 45)</w:t>
      </w:r>
    </w:p>
    <w:p w14:paraId="295B0520" w14:textId="77777777" w:rsidR="00305D18" w:rsidRPr="0032190F" w:rsidRDefault="00305D18" w:rsidP="00717A5A">
      <w:pPr>
        <w:jc w:val="both"/>
        <w:rPr>
          <w:lang w:val="fr-FR"/>
        </w:rPr>
      </w:pPr>
      <w:r>
        <w:rPr>
          <w:lang w:val="fr-FR"/>
        </w:rPr>
        <w:lastRenderedPageBreak/>
        <w:t>C'est l'une des SM les + grandes (BIB 3123) SM de grès blanc grossier découverte dans des terrains permiens, pélites et grès rouges, l'origine du support vient de ~ 1km (BIB 3123)</w:t>
      </w:r>
    </w:p>
    <w:p w14:paraId="23E05798" w14:textId="77777777" w:rsidR="001B4639" w:rsidRPr="0032190F" w:rsidRDefault="001B4639" w:rsidP="00717A5A">
      <w:pPr>
        <w:jc w:val="both"/>
        <w:rPr>
          <w:lang w:val="fr-FR"/>
        </w:rPr>
      </w:pPr>
    </w:p>
    <w:p w14:paraId="708D3A2F" w14:textId="77777777" w:rsidR="001B4639" w:rsidRPr="0032190F" w:rsidRDefault="001B4639" w:rsidP="00426FF9">
      <w:pPr>
        <w:pStyle w:val="Heading1"/>
      </w:pPr>
      <w:bookmarkStart w:id="3521" w:name="Sit_Malvielle"/>
      <w:r w:rsidRPr="0032190F">
        <w:t>MALVIELLE</w:t>
      </w:r>
    </w:p>
    <w:bookmarkEnd w:id="3521"/>
    <w:p w14:paraId="74FE005A" w14:textId="77777777" w:rsidR="001B4639" w:rsidRPr="0032190F" w:rsidRDefault="001B4639" w:rsidP="00717A5A">
      <w:pPr>
        <w:jc w:val="both"/>
        <w:rPr>
          <w:lang w:val="fr-FR"/>
        </w:rPr>
      </w:pPr>
    </w:p>
    <w:p w14:paraId="4F607075" w14:textId="77514BF0" w:rsidR="001B4639" w:rsidRPr="0032190F" w:rsidRDefault="001B4639" w:rsidP="00717A5A">
      <w:pPr>
        <w:jc w:val="both"/>
        <w:rPr>
          <w:lang w:val="fr-FR"/>
        </w:rPr>
      </w:pPr>
      <w:r w:rsidRPr="0032190F">
        <w:rPr>
          <w:lang w:val="fr-FR"/>
        </w:rPr>
        <w:t>Murat-sur-Vèbre, Tarn. Statue-menhir représentation de l' "</w:t>
      </w:r>
      <w:hyperlink r:id="rId8270" w:anchor="Cul_Art_TAC_T_t_objet" w:history="1">
        <w:r w:rsidRPr="0032190F">
          <w:rPr>
            <w:rStyle w:val="Hyperlink"/>
            <w:lang w:val="fr-FR"/>
          </w:rPr>
          <w:t>objet</w:t>
        </w:r>
      </w:hyperlink>
      <w:r w:rsidRPr="0032190F">
        <w:rPr>
          <w:lang w:val="fr-FR"/>
        </w:rPr>
        <w:t xml:space="preserve">" (BIB 2372 fig. 4) Groupe du </w:t>
      </w:r>
      <w:hyperlink r:id="rId8271" w:anchor="Cul_Saint_Ponien" w:history="1">
        <w:r w:rsidRPr="0032190F">
          <w:rPr>
            <w:rStyle w:val="Hyperlink"/>
            <w:lang w:val="fr-FR"/>
          </w:rPr>
          <w:t>Saintponien</w:t>
        </w:r>
      </w:hyperlink>
      <w:r w:rsidRPr="0032190F">
        <w:rPr>
          <w:lang w:val="fr-FR"/>
        </w:rPr>
        <w:t xml:space="preserve"> (BIB 2372 fig. 4)</w:t>
      </w:r>
      <w:r w:rsidR="000A7ABE" w:rsidRPr="0032190F">
        <w:rPr>
          <w:lang w:val="fr-FR"/>
        </w:rPr>
        <w:t xml:space="preserve"> </w:t>
      </w:r>
      <w:hyperlink r:id="rId8272" w:anchor="Cul_Art_TAC_T_t_hache" w:history="1">
        <w:r w:rsidR="000A7ABE" w:rsidRPr="0032190F">
          <w:rPr>
            <w:rStyle w:val="Hyperlink"/>
            <w:lang w:val="fr-FR"/>
          </w:rPr>
          <w:t>hache emmanchée</w:t>
        </w:r>
      </w:hyperlink>
      <w:r w:rsidR="000A7ABE" w:rsidRPr="0032190F">
        <w:rPr>
          <w:lang w:val="fr-FR"/>
        </w:rPr>
        <w:t xml:space="preserve"> en T (SS BIB)</w:t>
      </w:r>
    </w:p>
    <w:p w14:paraId="41C72AC5" w14:textId="77777777" w:rsidR="00984F16" w:rsidRPr="0032190F" w:rsidRDefault="00984F16" w:rsidP="00717A5A">
      <w:pPr>
        <w:jc w:val="both"/>
        <w:rPr>
          <w:lang w:val="fr-FR"/>
        </w:rPr>
      </w:pPr>
    </w:p>
    <w:p w14:paraId="10C0A17C" w14:textId="77777777" w:rsidR="00984F16" w:rsidRPr="0032190F" w:rsidRDefault="00984F16" w:rsidP="00426FF9">
      <w:pPr>
        <w:pStyle w:val="Heading1"/>
      </w:pPr>
      <w:bookmarkStart w:id="3522" w:name="Sit_Nicoules"/>
      <w:r w:rsidRPr="0032190F">
        <w:t>NICOULES</w:t>
      </w:r>
    </w:p>
    <w:bookmarkEnd w:id="3522"/>
    <w:p w14:paraId="48FFC453" w14:textId="77777777" w:rsidR="00984F16" w:rsidRPr="0032190F" w:rsidRDefault="00984F16" w:rsidP="00717A5A">
      <w:pPr>
        <w:jc w:val="both"/>
        <w:rPr>
          <w:lang w:val="fr-FR"/>
        </w:rPr>
      </w:pPr>
    </w:p>
    <w:p w14:paraId="171B796C" w14:textId="177EA3CE" w:rsidR="00984F16" w:rsidRPr="0032190F" w:rsidRDefault="00984F16" w:rsidP="00984F16">
      <w:pPr>
        <w:rPr>
          <w:lang w:val="fr-FR"/>
        </w:rPr>
      </w:pPr>
      <w:r w:rsidRPr="0032190F">
        <w:rPr>
          <w:lang w:val="fr-FR"/>
        </w:rPr>
        <w:t>Saint-Sever-du-Moustier, Aveyron. Statue-menhir Représentation de l' "</w:t>
      </w:r>
      <w:hyperlink r:id="rId8273" w:anchor="Cul_Art_TAC_T_t_objet" w:history="1">
        <w:r w:rsidRPr="0032190F">
          <w:rPr>
            <w:rStyle w:val="Hyperlink"/>
            <w:lang w:val="fr-FR"/>
          </w:rPr>
          <w:t>objet</w:t>
        </w:r>
      </w:hyperlink>
      <w:r w:rsidRPr="0032190F">
        <w:rPr>
          <w:lang w:val="fr-FR"/>
        </w:rPr>
        <w:t>" (BIB 2372 fig. 4)</w:t>
      </w:r>
    </w:p>
    <w:p w14:paraId="140DF2D6" w14:textId="77777777" w:rsidR="00984F16" w:rsidRPr="0032190F" w:rsidRDefault="00984F16" w:rsidP="00717A5A">
      <w:pPr>
        <w:jc w:val="both"/>
        <w:rPr>
          <w:lang w:val="fr-FR"/>
        </w:rPr>
      </w:pPr>
    </w:p>
    <w:p w14:paraId="7629C3F8" w14:textId="77777777" w:rsidR="00717A5A" w:rsidRPr="0032190F" w:rsidRDefault="00717A5A" w:rsidP="00242C0F">
      <w:pPr>
        <w:jc w:val="both"/>
        <w:rPr>
          <w:lang w:val="fr-FR"/>
        </w:rPr>
      </w:pPr>
      <w:r w:rsidRPr="0032190F">
        <w:rPr>
          <w:lang w:val="fr-FR"/>
        </w:rPr>
        <w:tab/>
      </w:r>
    </w:p>
    <w:p w14:paraId="3B500531" w14:textId="77777777" w:rsidR="006F33E3" w:rsidRPr="0032190F" w:rsidRDefault="006F33E3" w:rsidP="00426FF9">
      <w:pPr>
        <w:pStyle w:val="Heading1"/>
      </w:pPr>
      <w:bookmarkStart w:id="3523" w:name="Sit_Belmont_Rance"/>
      <w:r w:rsidRPr="0032190F">
        <w:t>BELMONT-SUR-RANCE</w:t>
      </w:r>
    </w:p>
    <w:bookmarkEnd w:id="3523"/>
    <w:p w14:paraId="07E40BA3" w14:textId="77777777" w:rsidR="006F33E3" w:rsidRPr="0032190F" w:rsidRDefault="006F33E3" w:rsidP="00242C0F">
      <w:pPr>
        <w:jc w:val="both"/>
        <w:rPr>
          <w:lang w:val="fr-FR"/>
        </w:rPr>
      </w:pPr>
    </w:p>
    <w:p w14:paraId="529F0FBB" w14:textId="77777777" w:rsidR="006F33E3" w:rsidRPr="0032190F" w:rsidRDefault="006F33E3" w:rsidP="00242C0F">
      <w:pPr>
        <w:jc w:val="both"/>
        <w:rPr>
          <w:lang w:val="fr-FR"/>
        </w:rPr>
      </w:pPr>
      <w:r w:rsidRPr="0032190F">
        <w:rPr>
          <w:lang w:val="fr-FR"/>
        </w:rPr>
        <w:t>Le site de Belmont-sur-Rance (Aveyron) a livré une statue-menhir dite de Brasc (SS BIB)</w:t>
      </w:r>
    </w:p>
    <w:p w14:paraId="3B2B5685" w14:textId="77777777" w:rsidR="00894263" w:rsidRPr="0032190F" w:rsidRDefault="00894263" w:rsidP="00242C0F">
      <w:pPr>
        <w:rPr>
          <w:lang w:val="fr-FR"/>
        </w:rPr>
      </w:pPr>
    </w:p>
    <w:p w14:paraId="08A30124" w14:textId="77777777" w:rsidR="00BA1F31" w:rsidRPr="0032190F" w:rsidRDefault="00BA1F31" w:rsidP="00426FF9">
      <w:pPr>
        <w:pStyle w:val="Heading1"/>
      </w:pPr>
      <w:bookmarkStart w:id="3524" w:name="Sit_Barres"/>
      <w:r w:rsidRPr="0032190F">
        <w:t>BARRES (Site des)</w:t>
      </w:r>
    </w:p>
    <w:bookmarkEnd w:id="3524"/>
    <w:p w14:paraId="706F66DE" w14:textId="77777777" w:rsidR="00C07E14" w:rsidRPr="0032190F" w:rsidRDefault="00C07E14" w:rsidP="00242C0F">
      <w:pPr>
        <w:rPr>
          <w:lang w:val="fr-FR"/>
        </w:rPr>
      </w:pPr>
    </w:p>
    <w:p w14:paraId="7CCA339A" w14:textId="6C328A43" w:rsidR="00BA1F31" w:rsidRPr="0032190F" w:rsidRDefault="00BA1F31" w:rsidP="00242C0F">
      <w:pPr>
        <w:jc w:val="both"/>
        <w:rPr>
          <w:lang w:val="fr-FR"/>
        </w:rPr>
      </w:pPr>
      <w:r w:rsidRPr="0032190F">
        <w:rPr>
          <w:lang w:val="fr-FR"/>
        </w:rPr>
        <w:t xml:space="preserve">Le site des Barres </w:t>
      </w:r>
      <w:r w:rsidR="0007648D" w:rsidRPr="0032190F">
        <w:rPr>
          <w:lang w:val="fr-FR"/>
        </w:rPr>
        <w:t>(</w:t>
      </w:r>
      <w:smartTag w:uri="urn:schemas-microsoft-com:office:smarttags" w:element="metricconverter">
        <w:smartTagPr>
          <w:attr w:name="ProductID" w:val="130 m"/>
        </w:smartTagPr>
        <w:r w:rsidR="0007648D" w:rsidRPr="0032190F">
          <w:rPr>
            <w:lang w:val="fr-FR"/>
          </w:rPr>
          <w:t>130 m</w:t>
        </w:r>
      </w:smartTag>
      <w:r w:rsidR="0007648D" w:rsidRPr="0032190F">
        <w:rPr>
          <w:lang w:val="fr-FR"/>
        </w:rPr>
        <w:t xml:space="preserve">) </w:t>
      </w:r>
      <w:r w:rsidRPr="0032190F">
        <w:rPr>
          <w:lang w:val="fr-FR"/>
        </w:rPr>
        <w:t xml:space="preserve">à Eyguières dans les Bouches-du-Rhône a livré du matériel </w:t>
      </w:r>
      <w:hyperlink r:id="rId8274" w:anchor="Cul_Campaniforme" w:history="1">
        <w:r w:rsidRPr="0032190F">
          <w:rPr>
            <w:rStyle w:val="Hyperlink"/>
            <w:lang w:val="fr-FR"/>
          </w:rPr>
          <w:t>campaniforme</w:t>
        </w:r>
      </w:hyperlink>
      <w:r w:rsidR="00E60ADA" w:rsidRPr="0032190F">
        <w:rPr>
          <w:lang w:val="fr-FR"/>
        </w:rPr>
        <w:t xml:space="preserve"> appartenant  pour l’essentiel à la phase 2 et présente des décors réalisés au peigne parfois associé à desestampages. Les formes comprennent des gobelets, des bols et probables écuelles carénées. Les motifs sont classiques : lignes horizontales, bandes hachurées, bandes croisillonnées, lignes de triangles hachurés parfois décalées et inversées pour donner des motifs de chevrons réservés. C’est sans doute à cette phase que se rattachent, comme aux </w:t>
      </w:r>
      <w:hyperlink r:id="rId8275" w:anchor="Sit_Calades" w:history="1">
        <w:r w:rsidR="00E60ADA" w:rsidRPr="0032190F">
          <w:rPr>
            <w:rStyle w:val="Hyperlink"/>
            <w:lang w:val="fr-FR"/>
          </w:rPr>
          <w:t>Calades</w:t>
        </w:r>
      </w:hyperlink>
      <w:r w:rsidR="00E60ADA" w:rsidRPr="0032190F">
        <w:rPr>
          <w:lang w:val="fr-FR"/>
        </w:rPr>
        <w:t xml:space="preserve">, les décors réalisés à l’ongle (BIB 971 </w:t>
      </w:r>
      <w:r w:rsidR="00626310" w:rsidRPr="0032190F">
        <w:rPr>
          <w:lang w:val="fr-FR"/>
        </w:rPr>
        <w:t xml:space="preserve">catalogue </w:t>
      </w:r>
      <w:r w:rsidR="00E60ADA" w:rsidRPr="0032190F">
        <w:rPr>
          <w:lang w:val="fr-FR"/>
        </w:rPr>
        <w:t>p. 315)</w:t>
      </w:r>
    </w:p>
    <w:p w14:paraId="742A9CF1" w14:textId="77777777" w:rsidR="00626310" w:rsidRPr="0032190F" w:rsidRDefault="00626310" w:rsidP="00242C0F">
      <w:pPr>
        <w:jc w:val="both"/>
        <w:rPr>
          <w:lang w:val="fr-FR"/>
        </w:rPr>
      </w:pPr>
    </w:p>
    <w:p w14:paraId="21D3CF73" w14:textId="77151A5D" w:rsidR="00626310" w:rsidRPr="0032190F" w:rsidRDefault="00626310" w:rsidP="00242C0F">
      <w:pPr>
        <w:jc w:val="both"/>
        <w:rPr>
          <w:lang w:val="fr-FR"/>
        </w:rPr>
      </w:pPr>
      <w:r w:rsidRPr="0032190F">
        <w:rPr>
          <w:lang w:val="fr-FR"/>
        </w:rPr>
        <w:t xml:space="preserve">L’essentiel de la série céramique du site est sans doute à rattacher à la première phase d’occupation du site, si celle ci est bien distincte de celle qui livre les campaniformes décorés de la phase 2. Il s’agit pour une part de formes primaires et pots globuleux à cordon et anse en boudin, ou mamelon, gobelets à profil simple difficiles à caractériser si ce n’est à classer dans le </w:t>
      </w:r>
      <w:hyperlink r:id="rId8276" w:anchor="Cul_Couronnien" w:history="1">
        <w:r w:rsidRPr="0032190F">
          <w:rPr>
            <w:rStyle w:val="Hyperlink"/>
            <w:lang w:val="fr-FR"/>
          </w:rPr>
          <w:t>Couronnien</w:t>
        </w:r>
      </w:hyperlink>
      <w:r w:rsidRPr="0032190F">
        <w:rPr>
          <w:lang w:val="fr-FR"/>
        </w:rPr>
        <w:t xml:space="preserve"> et d’autre part d’une série d’influence languedocienne marquée : vases carénés (carène haute ou basse), décors de cordons fins, de cannelures et d’incisions, présence de fonds plats et aplatis… Quelques vases, coupelles et bol inornés pourraient être rattachés à la vaisselle campaniforme. Un petit vase à</w:t>
      </w:r>
    </w:p>
    <w:p w14:paraId="55CA3908" w14:textId="193C1D2A" w:rsidR="00626310" w:rsidRPr="0032190F" w:rsidRDefault="00626310" w:rsidP="00242C0F">
      <w:pPr>
        <w:jc w:val="both"/>
        <w:rPr>
          <w:lang w:val="fr-FR"/>
        </w:rPr>
      </w:pPr>
      <w:r w:rsidRPr="0032190F">
        <w:rPr>
          <w:lang w:val="fr-FR"/>
        </w:rPr>
        <w:t>lèvre incisée pourrait appartenir au Campaniforme ou plutôt à l’</w:t>
      </w:r>
      <w:r w:rsidR="00FF2589">
        <w:rPr>
          <w:lang w:val="fr-FR"/>
        </w:rPr>
        <w:t xml:space="preserve"> </w:t>
      </w:r>
      <w:hyperlink r:id="rId8277" w:anchor="Cul_Campaniforme" w:history="1">
        <w:r w:rsidR="00FF2589" w:rsidRPr="0032190F">
          <w:rPr>
            <w:rStyle w:val="Hyperlink"/>
            <w:lang w:val="fr-FR"/>
          </w:rPr>
          <w:t>épicampaniforme</w:t>
        </w:r>
      </w:hyperlink>
      <w:r w:rsidR="00FF2589" w:rsidRPr="0032190F">
        <w:rPr>
          <w:lang w:val="fr-FR"/>
        </w:rPr>
        <w:t xml:space="preserve"> </w:t>
      </w:r>
      <w:r w:rsidRPr="0032190F">
        <w:rPr>
          <w:lang w:val="fr-FR"/>
        </w:rPr>
        <w:t>(BIB 971 catalogue p. 315)</w:t>
      </w:r>
    </w:p>
    <w:p w14:paraId="49FAC1F8" w14:textId="77777777" w:rsidR="00BA1F31" w:rsidRPr="0032190F" w:rsidRDefault="00BA1F31" w:rsidP="00242C0F">
      <w:pPr>
        <w:rPr>
          <w:lang w:val="fr-FR"/>
        </w:rPr>
      </w:pPr>
    </w:p>
    <w:p w14:paraId="33F02DAC" w14:textId="41BB714D" w:rsidR="00BA1F31" w:rsidRPr="0032190F" w:rsidRDefault="00BA1F31" w:rsidP="00242C0F">
      <w:pPr>
        <w:jc w:val="both"/>
        <w:rPr>
          <w:lang w:val="fr-FR"/>
        </w:rPr>
      </w:pPr>
      <w:r w:rsidRPr="0032190F">
        <w:rPr>
          <w:lang w:val="fr-FR"/>
        </w:rPr>
        <w:t>Dans ce site, l’importance numérique des assemblages campaniformes (vases décorés, éléments de parures, objets métalliques, et une partie de l’outillage lithique font référence à une culture différente des groupes locaux (</w:t>
      </w:r>
      <w:hyperlink r:id="rId8278" w:anchor="Cul_Rhone_Ouveze" w:history="1">
        <w:r w:rsidRPr="0032190F">
          <w:rPr>
            <w:rStyle w:val="Hyperlink"/>
            <w:lang w:val="fr-FR"/>
          </w:rPr>
          <w:t>Rhône-Ouvèze</w:t>
        </w:r>
      </w:hyperlink>
      <w:r w:rsidRPr="0032190F">
        <w:rPr>
          <w:lang w:val="fr-FR"/>
        </w:rPr>
        <w:t>) (BIB 292)</w:t>
      </w:r>
    </w:p>
    <w:p w14:paraId="2014EC83" w14:textId="77777777" w:rsidR="00935A98" w:rsidRPr="0032190F" w:rsidRDefault="00935A98" w:rsidP="00242C0F">
      <w:pPr>
        <w:jc w:val="both"/>
        <w:rPr>
          <w:lang w:val="fr-FR"/>
        </w:rPr>
      </w:pPr>
    </w:p>
    <w:p w14:paraId="5DC22CF0" w14:textId="77777777" w:rsidR="00935A98" w:rsidRPr="0032190F" w:rsidRDefault="00935A98" w:rsidP="00242C0F">
      <w:pPr>
        <w:jc w:val="both"/>
        <w:rPr>
          <w:lang w:val="fr-FR"/>
        </w:rPr>
      </w:pPr>
      <w:r w:rsidRPr="0032190F">
        <w:rPr>
          <w:lang w:val="fr-FR"/>
        </w:rPr>
        <w:t xml:space="preserve">Les cabanes ne semblent pas à rattacher directement à l’occupation campaniforme même si la cabane 3 en a livréquelques exemplaires. Ces cabanes sub-rectangulaires à ovalaires présentent des niveaux de pierres (dallages ?),des murets de pierres en périphérie et des trous de poteau dans la zone axiale et longitudinale. Leurs dimensionssont sensiblement identiques avec environ </w:t>
      </w:r>
      <w:smartTag w:uri="urn:schemas-microsoft-com:office:smarttags" w:element="metricconverter">
        <w:smartTagPr>
          <w:attr w:name="ProductID" w:val="10 m"/>
        </w:smartTagPr>
        <w:r w:rsidRPr="0032190F">
          <w:rPr>
            <w:lang w:val="fr-FR"/>
          </w:rPr>
          <w:t>10 m</w:t>
        </w:r>
      </w:smartTag>
      <w:r w:rsidRPr="0032190F">
        <w:rPr>
          <w:lang w:val="fr-FR"/>
        </w:rPr>
        <w:t xml:space="preserve"> de longueur pour 6 de largeur. Elles sont orientées sensiblementnord-sud. Leurs sont associées de « aires d’activités » de dimensions et formes à peu près similaires, mais neprésentant que des trous de poteau comme marques de superstructures. Les fosses sont très nombreuses, présencede foyers… (BIB 971 catalogue p. 315)</w:t>
      </w:r>
    </w:p>
    <w:p w14:paraId="7D42DABC" w14:textId="77777777" w:rsidR="00CD4107" w:rsidRPr="0032190F" w:rsidRDefault="00CD4107" w:rsidP="00242C0F">
      <w:pPr>
        <w:jc w:val="both"/>
        <w:rPr>
          <w:lang w:val="fr-FR"/>
        </w:rPr>
      </w:pPr>
    </w:p>
    <w:p w14:paraId="08CE5F8D" w14:textId="77777777" w:rsidR="00CD4107" w:rsidRPr="0032190F" w:rsidRDefault="00CD4107" w:rsidP="00CD4107">
      <w:pPr>
        <w:rPr>
          <w:lang w:val="fr-FR"/>
        </w:rPr>
      </w:pPr>
      <w:r w:rsidRPr="0032190F">
        <w:rPr>
          <w:lang w:val="fr-FR"/>
        </w:rPr>
        <w:t>SM de Combeynart (SS BIB)</w:t>
      </w:r>
    </w:p>
    <w:p w14:paraId="7034646F" w14:textId="77777777" w:rsidR="00935A98" w:rsidRPr="0032190F" w:rsidRDefault="00935A98" w:rsidP="00242C0F">
      <w:pPr>
        <w:jc w:val="both"/>
        <w:rPr>
          <w:lang w:val="fr-FR"/>
        </w:rPr>
      </w:pPr>
    </w:p>
    <w:p w14:paraId="24FDE9B7" w14:textId="77777777" w:rsidR="00BF2AD9" w:rsidRPr="0032190F" w:rsidRDefault="00BF2AD9" w:rsidP="00426FF9">
      <w:pPr>
        <w:pStyle w:val="Heading1"/>
      </w:pPr>
      <w:bookmarkStart w:id="3525" w:name="Sit_Saint_Veredeme"/>
      <w:r w:rsidRPr="0032190F">
        <w:t>SAINT-VEREDEME</w:t>
      </w:r>
      <w:r w:rsidR="004055FB" w:rsidRPr="0032190F">
        <w:t xml:space="preserve"> (Baume)</w:t>
      </w:r>
    </w:p>
    <w:bookmarkEnd w:id="3525"/>
    <w:p w14:paraId="3BFBE0D5" w14:textId="77777777" w:rsidR="00BF2AD9" w:rsidRPr="0032190F" w:rsidRDefault="00BF2AD9" w:rsidP="00242C0F">
      <w:pPr>
        <w:jc w:val="both"/>
        <w:rPr>
          <w:lang w:val="fr-FR"/>
        </w:rPr>
      </w:pPr>
    </w:p>
    <w:p w14:paraId="48ED0C91" w14:textId="6A7CB218" w:rsidR="00D61EA9" w:rsidRPr="0032190F" w:rsidRDefault="004055FB" w:rsidP="00242C0F">
      <w:pPr>
        <w:rPr>
          <w:lang w:val="fr-FR"/>
        </w:rPr>
      </w:pPr>
      <w:r w:rsidRPr="0032190F">
        <w:rPr>
          <w:lang w:val="fr-FR"/>
        </w:rPr>
        <w:t xml:space="preserve">La grotte </w:t>
      </w:r>
      <w:r w:rsidR="00BF2AD9" w:rsidRPr="0032190F">
        <w:rPr>
          <w:lang w:val="fr-FR"/>
        </w:rPr>
        <w:t xml:space="preserve"> de Saint-Vérédème </w:t>
      </w:r>
      <w:r w:rsidR="00F84185" w:rsidRPr="0032190F">
        <w:rPr>
          <w:lang w:val="fr-FR"/>
        </w:rPr>
        <w:t xml:space="preserve">(Sanilhac, Gard) </w:t>
      </w:r>
      <w:r w:rsidR="00AF6EBF" w:rsidRPr="0032190F">
        <w:rPr>
          <w:lang w:val="fr-FR"/>
        </w:rPr>
        <w:t xml:space="preserve">a donné son nom au type céramique </w:t>
      </w:r>
      <w:r w:rsidR="00AF6EBF">
        <w:rPr>
          <w:lang w:val="fr-FR"/>
        </w:rPr>
        <w:t xml:space="preserve">de l'âge du Bronze </w:t>
      </w:r>
      <w:hyperlink r:id="rId8279" w:anchor="Cul_Protosaintveredeme" w:history="1">
        <w:r w:rsidR="00AF6EBF" w:rsidRPr="00AF6EBF">
          <w:rPr>
            <w:rStyle w:val="Hyperlink"/>
            <w:lang w:val="fr-FR"/>
          </w:rPr>
          <w:t>Proto</w:t>
        </w:r>
        <w:r w:rsidR="00AF6EBF">
          <w:rPr>
            <w:rStyle w:val="Hyperlink"/>
            <w:lang w:val="fr-FR"/>
          </w:rPr>
          <w:t>-S</w:t>
        </w:r>
        <w:r w:rsidR="00AF6EBF" w:rsidRPr="00AF6EBF">
          <w:rPr>
            <w:rStyle w:val="Hyperlink"/>
            <w:lang w:val="fr-FR"/>
          </w:rPr>
          <w:t>aint</w:t>
        </w:r>
        <w:r w:rsidR="00AF6EBF">
          <w:rPr>
            <w:rStyle w:val="Hyperlink"/>
            <w:lang w:val="fr-FR"/>
          </w:rPr>
          <w:t>-V</w:t>
        </w:r>
        <w:r w:rsidR="00AF6EBF" w:rsidRPr="00AF6EBF">
          <w:rPr>
            <w:rStyle w:val="Hyperlink"/>
            <w:lang w:val="fr-FR"/>
          </w:rPr>
          <w:t>érédème</w:t>
        </w:r>
      </w:hyperlink>
      <w:r w:rsidR="00AF6EBF">
        <w:rPr>
          <w:lang w:val="fr-FR"/>
        </w:rPr>
        <w:t xml:space="preserve"> et </w:t>
      </w:r>
      <w:hyperlink r:id="rId8280" w:anchor="Cul_Saint_Veredeme" w:history="1">
        <w:r w:rsidR="00AF6EBF" w:rsidRPr="0032190F">
          <w:rPr>
            <w:rStyle w:val="Hyperlink"/>
            <w:lang w:val="fr-FR"/>
          </w:rPr>
          <w:t>Saint-Vérédème</w:t>
        </w:r>
      </w:hyperlink>
      <w:r w:rsidR="00AF6EBF" w:rsidRPr="0032190F">
        <w:rPr>
          <w:lang w:val="fr-FR"/>
        </w:rPr>
        <w:t xml:space="preserve"> (SS BIB)</w:t>
      </w:r>
    </w:p>
    <w:p w14:paraId="4907F190" w14:textId="77777777" w:rsidR="00D61EA9" w:rsidRPr="0032190F" w:rsidRDefault="00D61EA9" w:rsidP="00242C0F">
      <w:pPr>
        <w:rPr>
          <w:lang w:val="fr-FR"/>
        </w:rPr>
      </w:pPr>
    </w:p>
    <w:p w14:paraId="50CB07D0" w14:textId="77777777" w:rsidR="00D61EA9" w:rsidRPr="0032190F" w:rsidRDefault="00D61EA9" w:rsidP="00D61EA9">
      <w:pPr>
        <w:pStyle w:val="Heading2"/>
      </w:pPr>
      <w:r w:rsidRPr="0032190F">
        <w:t>Campaniforme</w:t>
      </w:r>
    </w:p>
    <w:p w14:paraId="17F7A2FD" w14:textId="52103DAD" w:rsidR="00A3440F" w:rsidRPr="009A36BA" w:rsidRDefault="00D61EA9" w:rsidP="00242C0F">
      <w:pPr>
        <w:rPr>
          <w:lang w:val="fr-FR"/>
        </w:rPr>
      </w:pPr>
      <w:r w:rsidRPr="00AF6EBF">
        <w:rPr>
          <w:lang w:val="fr-FR"/>
        </w:rPr>
        <w:t xml:space="preserve">Le site </w:t>
      </w:r>
      <w:r w:rsidR="00BF2AD9" w:rsidRPr="00AF6EBF">
        <w:rPr>
          <w:lang w:val="fr-FR"/>
        </w:rPr>
        <w:t xml:space="preserve">a livré une pointe de </w:t>
      </w:r>
      <w:hyperlink r:id="rId8281" w:anchor="Cul_Palmella" w:history="1">
        <w:r w:rsidR="00BF2AD9" w:rsidRPr="00AF6EBF">
          <w:rPr>
            <w:rStyle w:val="Hyperlink"/>
            <w:lang w:val="fr-FR"/>
          </w:rPr>
          <w:t>Palmela</w:t>
        </w:r>
      </w:hyperlink>
      <w:r w:rsidR="00BF2AD9" w:rsidRPr="00AF6EBF">
        <w:rPr>
          <w:lang w:val="fr-FR"/>
        </w:rPr>
        <w:t xml:space="preserve"> à languette en </w:t>
      </w:r>
      <w:hyperlink r:id="rId8282" w:anchor="Sit_Cuivre" w:history="1">
        <w:r w:rsidR="009A36BA" w:rsidRPr="001E115E">
          <w:rPr>
            <w:rStyle w:val="Hyperlink"/>
            <w:lang w:val="fr-FR"/>
          </w:rPr>
          <w:t>cuivre</w:t>
        </w:r>
      </w:hyperlink>
      <w:r w:rsidR="009A36BA" w:rsidRPr="0032190F">
        <w:rPr>
          <w:lang w:val="fr-FR"/>
        </w:rPr>
        <w:t xml:space="preserve"> </w:t>
      </w:r>
      <w:r w:rsidR="00BF2AD9" w:rsidRPr="00AF6EBF">
        <w:rPr>
          <w:lang w:val="fr-FR"/>
        </w:rPr>
        <w:t xml:space="preserve">arsenié comparable à celle du </w:t>
      </w:r>
      <w:hyperlink r:id="rId8283" w:anchor="Sit_Fortin_Saut" w:history="1">
        <w:r w:rsidR="00BF2AD9" w:rsidRPr="00AF6EBF">
          <w:rPr>
            <w:rStyle w:val="Hyperlink"/>
            <w:lang w:val="fr-FR"/>
          </w:rPr>
          <w:t>Fortin-du-Saut</w:t>
        </w:r>
      </w:hyperlink>
      <w:r w:rsidR="00A3440F" w:rsidRPr="00AF6EBF">
        <w:rPr>
          <w:lang w:val="fr-FR"/>
        </w:rPr>
        <w:t xml:space="preserve"> (SS BIB) En fait il s’agit d’une "mauvaise" pointe de Palmela (Lemercier com. </w:t>
      </w:r>
      <w:r w:rsidR="00A3440F" w:rsidRPr="009A36BA">
        <w:rPr>
          <w:lang w:val="fr-FR"/>
        </w:rPr>
        <w:t>Pers.)</w:t>
      </w:r>
    </w:p>
    <w:p w14:paraId="12347105" w14:textId="77777777" w:rsidR="00BF2AD9" w:rsidRPr="009A36BA" w:rsidRDefault="00BF2AD9"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23"/>
        <w:gridCol w:w="756"/>
        <w:gridCol w:w="766"/>
        <w:gridCol w:w="636"/>
        <w:gridCol w:w="756"/>
        <w:gridCol w:w="636"/>
        <w:gridCol w:w="876"/>
      </w:tblGrid>
      <w:tr w:rsidR="00E4123D" w:rsidRPr="00BF2AD9" w14:paraId="037BAC34" w14:textId="77777777" w:rsidTr="00AF6EBF">
        <w:trPr>
          <w:trHeight w:val="255"/>
          <w:jc w:val="center"/>
        </w:trPr>
        <w:tc>
          <w:tcPr>
            <w:tcW w:w="623" w:type="dxa"/>
            <w:noWrap/>
            <w:vAlign w:val="center"/>
          </w:tcPr>
          <w:p w14:paraId="00E08DA2" w14:textId="77777777" w:rsidR="00E4123D" w:rsidRPr="00DB5974" w:rsidRDefault="00E4123D" w:rsidP="00242C0F">
            <w:pPr>
              <w:jc w:val="center"/>
              <w:rPr>
                <w:i/>
                <w:iCs/>
              </w:rPr>
            </w:pPr>
            <w:r w:rsidRPr="00DB5974">
              <w:rPr>
                <w:i/>
                <w:iCs/>
              </w:rPr>
              <w:t>Sn</w:t>
            </w:r>
          </w:p>
        </w:tc>
        <w:tc>
          <w:tcPr>
            <w:tcW w:w="756" w:type="dxa"/>
            <w:noWrap/>
            <w:vAlign w:val="center"/>
          </w:tcPr>
          <w:p w14:paraId="41A637E6" w14:textId="77777777" w:rsidR="00E4123D" w:rsidRPr="00BF2AD9" w:rsidRDefault="00E4123D" w:rsidP="00242C0F">
            <w:pPr>
              <w:jc w:val="center"/>
            </w:pPr>
            <w:r w:rsidRPr="00BF2AD9">
              <w:t>Pb</w:t>
            </w:r>
          </w:p>
        </w:tc>
        <w:tc>
          <w:tcPr>
            <w:tcW w:w="766" w:type="dxa"/>
            <w:noWrap/>
            <w:vAlign w:val="center"/>
          </w:tcPr>
          <w:p w14:paraId="20BB474D" w14:textId="77777777" w:rsidR="00E4123D" w:rsidRPr="00DB5974" w:rsidRDefault="00E4123D" w:rsidP="00242C0F">
            <w:pPr>
              <w:jc w:val="center"/>
              <w:rPr>
                <w:i/>
                <w:iCs/>
              </w:rPr>
            </w:pPr>
            <w:r w:rsidRPr="00DB5974">
              <w:rPr>
                <w:i/>
                <w:iCs/>
              </w:rPr>
              <w:t>As</w:t>
            </w:r>
          </w:p>
        </w:tc>
        <w:tc>
          <w:tcPr>
            <w:tcW w:w="636" w:type="dxa"/>
            <w:noWrap/>
            <w:vAlign w:val="center"/>
          </w:tcPr>
          <w:p w14:paraId="4BAB249F" w14:textId="77777777" w:rsidR="00E4123D" w:rsidRPr="00DB5974" w:rsidRDefault="00E4123D" w:rsidP="00242C0F">
            <w:pPr>
              <w:jc w:val="center"/>
              <w:rPr>
                <w:i/>
                <w:iCs/>
              </w:rPr>
            </w:pPr>
            <w:r w:rsidRPr="00DB5974">
              <w:rPr>
                <w:i/>
                <w:iCs/>
              </w:rPr>
              <w:t>Sb</w:t>
            </w:r>
          </w:p>
        </w:tc>
        <w:tc>
          <w:tcPr>
            <w:tcW w:w="756" w:type="dxa"/>
            <w:noWrap/>
            <w:vAlign w:val="center"/>
          </w:tcPr>
          <w:p w14:paraId="7FA8C4D2" w14:textId="77777777" w:rsidR="00E4123D" w:rsidRPr="00BF2AD9" w:rsidRDefault="00E4123D" w:rsidP="00242C0F">
            <w:pPr>
              <w:jc w:val="center"/>
            </w:pPr>
            <w:r w:rsidRPr="00BF2AD9">
              <w:t>Ag</w:t>
            </w:r>
          </w:p>
        </w:tc>
        <w:tc>
          <w:tcPr>
            <w:tcW w:w="636" w:type="dxa"/>
            <w:noWrap/>
            <w:vAlign w:val="center"/>
          </w:tcPr>
          <w:p w14:paraId="08939D0F" w14:textId="77777777" w:rsidR="00E4123D" w:rsidRPr="00BF2AD9" w:rsidRDefault="00E4123D" w:rsidP="00242C0F">
            <w:pPr>
              <w:jc w:val="center"/>
            </w:pPr>
            <w:r w:rsidRPr="00BF2AD9">
              <w:t>Ni</w:t>
            </w:r>
          </w:p>
        </w:tc>
        <w:tc>
          <w:tcPr>
            <w:tcW w:w="876" w:type="dxa"/>
            <w:noWrap/>
            <w:vAlign w:val="center"/>
          </w:tcPr>
          <w:p w14:paraId="21FD0A2A" w14:textId="77777777" w:rsidR="00E4123D" w:rsidRPr="00BF2AD9" w:rsidRDefault="00E4123D" w:rsidP="00242C0F">
            <w:pPr>
              <w:jc w:val="center"/>
            </w:pPr>
            <w:r w:rsidRPr="00BF2AD9">
              <w:t>Bi</w:t>
            </w:r>
          </w:p>
        </w:tc>
      </w:tr>
      <w:tr w:rsidR="00E4123D" w:rsidRPr="00BF2AD9" w14:paraId="234AD1BB" w14:textId="77777777" w:rsidTr="00AF6EBF">
        <w:trPr>
          <w:trHeight w:val="255"/>
          <w:jc w:val="center"/>
        </w:trPr>
        <w:tc>
          <w:tcPr>
            <w:tcW w:w="623" w:type="dxa"/>
            <w:noWrap/>
            <w:vAlign w:val="center"/>
          </w:tcPr>
          <w:p w14:paraId="3A89EA2F" w14:textId="77777777" w:rsidR="00E4123D" w:rsidRPr="00DB5974" w:rsidRDefault="00E4123D" w:rsidP="00242C0F">
            <w:pPr>
              <w:jc w:val="center"/>
              <w:rPr>
                <w:i/>
                <w:iCs/>
              </w:rPr>
            </w:pPr>
            <w:r w:rsidRPr="00DB5974">
              <w:rPr>
                <w:i/>
                <w:iCs/>
              </w:rPr>
              <w:t>Tr.</w:t>
            </w:r>
          </w:p>
        </w:tc>
        <w:tc>
          <w:tcPr>
            <w:tcW w:w="756" w:type="dxa"/>
            <w:noWrap/>
            <w:vAlign w:val="center"/>
          </w:tcPr>
          <w:p w14:paraId="57E9D5C1" w14:textId="77777777" w:rsidR="00E4123D" w:rsidRPr="00BF2AD9" w:rsidRDefault="00E4123D" w:rsidP="00242C0F">
            <w:pPr>
              <w:jc w:val="center"/>
            </w:pPr>
            <w:r w:rsidRPr="00BF2AD9">
              <w:t>0,08</w:t>
            </w:r>
          </w:p>
        </w:tc>
        <w:tc>
          <w:tcPr>
            <w:tcW w:w="766" w:type="dxa"/>
            <w:noWrap/>
            <w:vAlign w:val="center"/>
          </w:tcPr>
          <w:p w14:paraId="40BA2E4C" w14:textId="77777777" w:rsidR="00E4123D" w:rsidRPr="00DB5974" w:rsidRDefault="00E4123D" w:rsidP="00242C0F">
            <w:pPr>
              <w:jc w:val="center"/>
              <w:rPr>
                <w:i/>
                <w:iCs/>
              </w:rPr>
            </w:pPr>
            <w:r w:rsidRPr="00DB5974">
              <w:rPr>
                <w:i/>
                <w:iCs/>
              </w:rPr>
              <w:t>~2,5</w:t>
            </w:r>
          </w:p>
        </w:tc>
        <w:tc>
          <w:tcPr>
            <w:tcW w:w="636" w:type="dxa"/>
            <w:noWrap/>
            <w:vAlign w:val="center"/>
          </w:tcPr>
          <w:p w14:paraId="418EE3A4" w14:textId="77777777" w:rsidR="00E4123D" w:rsidRPr="00DB5974" w:rsidRDefault="00E4123D" w:rsidP="00242C0F">
            <w:pPr>
              <w:jc w:val="center"/>
              <w:rPr>
                <w:i/>
                <w:iCs/>
              </w:rPr>
            </w:pPr>
            <w:r w:rsidRPr="00DB5974">
              <w:rPr>
                <w:i/>
                <w:iCs/>
              </w:rPr>
              <w:t>0,2</w:t>
            </w:r>
          </w:p>
        </w:tc>
        <w:tc>
          <w:tcPr>
            <w:tcW w:w="756" w:type="dxa"/>
            <w:noWrap/>
            <w:vAlign w:val="center"/>
          </w:tcPr>
          <w:p w14:paraId="21BFCFBD" w14:textId="77777777" w:rsidR="00E4123D" w:rsidRPr="00BF2AD9" w:rsidRDefault="00E4123D" w:rsidP="00242C0F">
            <w:pPr>
              <w:jc w:val="center"/>
            </w:pPr>
            <w:r w:rsidRPr="00BF2AD9">
              <w:t>0,05</w:t>
            </w:r>
          </w:p>
        </w:tc>
        <w:tc>
          <w:tcPr>
            <w:tcW w:w="636" w:type="dxa"/>
            <w:noWrap/>
            <w:vAlign w:val="center"/>
          </w:tcPr>
          <w:p w14:paraId="5691523C" w14:textId="77777777" w:rsidR="00E4123D" w:rsidRPr="00BF2AD9" w:rsidRDefault="00E4123D" w:rsidP="00242C0F">
            <w:pPr>
              <w:jc w:val="center"/>
            </w:pPr>
            <w:r w:rsidRPr="00BF2AD9">
              <w:t>0,5</w:t>
            </w:r>
          </w:p>
        </w:tc>
        <w:tc>
          <w:tcPr>
            <w:tcW w:w="876" w:type="dxa"/>
            <w:noWrap/>
            <w:vAlign w:val="center"/>
          </w:tcPr>
          <w:p w14:paraId="200CBA11" w14:textId="77777777" w:rsidR="00E4123D" w:rsidRPr="00BF2AD9" w:rsidRDefault="00E4123D" w:rsidP="00242C0F">
            <w:pPr>
              <w:jc w:val="center"/>
            </w:pPr>
            <w:r w:rsidRPr="00BF2AD9">
              <w:t>0,001</w:t>
            </w:r>
          </w:p>
        </w:tc>
      </w:tr>
    </w:tbl>
    <w:p w14:paraId="085CA537" w14:textId="77777777" w:rsidR="00BF2AD9" w:rsidRDefault="00BF2AD9" w:rsidP="00242C0F">
      <w:pPr>
        <w:jc w:val="both"/>
      </w:pPr>
      <w:r>
        <w:t>(BIB 835)</w:t>
      </w:r>
    </w:p>
    <w:p w14:paraId="653ADDE2" w14:textId="77777777" w:rsidR="00BA1F31" w:rsidRDefault="00BA1F31" w:rsidP="00242C0F"/>
    <w:p w14:paraId="1E5F1C11" w14:textId="562C1D0F" w:rsidR="004055FB" w:rsidRPr="0032190F" w:rsidRDefault="004055FB" w:rsidP="00242C0F">
      <w:pPr>
        <w:rPr>
          <w:lang w:val="fr-FR"/>
        </w:rPr>
      </w:pPr>
      <w:r w:rsidRPr="0032190F">
        <w:rPr>
          <w:lang w:val="fr-FR"/>
        </w:rPr>
        <w:t xml:space="preserve">L’occupation </w:t>
      </w:r>
      <w:hyperlink r:id="rId8284" w:anchor="Cul_Campaniforme" w:history="1">
        <w:r w:rsidR="00F84185" w:rsidRPr="0032190F">
          <w:rPr>
            <w:rStyle w:val="Hyperlink"/>
            <w:lang w:val="fr-FR"/>
          </w:rPr>
          <w:t>campaniforme</w:t>
        </w:r>
      </w:hyperlink>
      <w:r w:rsidRPr="0032190F">
        <w:rPr>
          <w:lang w:val="fr-FR"/>
        </w:rPr>
        <w:t xml:space="preserve"> est renseignée par la pr</w:t>
      </w:r>
      <w:r w:rsidR="00F84185" w:rsidRPr="0032190F">
        <w:rPr>
          <w:lang w:val="fr-FR"/>
        </w:rPr>
        <w:t>ésence de céramique attribuée aux</w:t>
      </w:r>
      <w:r w:rsidRPr="0032190F">
        <w:rPr>
          <w:lang w:val="fr-FR"/>
        </w:rPr>
        <w:t xml:space="preserve"> phase</w:t>
      </w:r>
      <w:r w:rsidR="00F84185" w:rsidRPr="0032190F">
        <w:rPr>
          <w:lang w:val="fr-FR"/>
        </w:rPr>
        <w:t>s</w:t>
      </w:r>
      <w:r w:rsidRPr="0032190F">
        <w:rPr>
          <w:lang w:val="fr-FR"/>
        </w:rPr>
        <w:t xml:space="preserve"> 1 et 3 (BIB 971 p. 730)</w:t>
      </w:r>
    </w:p>
    <w:p w14:paraId="41C48068" w14:textId="77777777" w:rsidR="00FE551C" w:rsidRPr="0032190F" w:rsidRDefault="00FE551C" w:rsidP="00242C0F">
      <w:pPr>
        <w:rPr>
          <w:lang w:val="fr-FR"/>
        </w:rPr>
      </w:pPr>
    </w:p>
    <w:p w14:paraId="2A7EF385" w14:textId="77777777" w:rsidR="00D61EA9" w:rsidRPr="0032190F" w:rsidRDefault="00D61EA9" w:rsidP="00D61EA9">
      <w:pPr>
        <w:pStyle w:val="Heading2"/>
      </w:pPr>
      <w:r w:rsidRPr="0032190F">
        <w:t>Bronze</w:t>
      </w:r>
    </w:p>
    <w:p w14:paraId="6350F1B5" w14:textId="7C462A17" w:rsidR="00FE551C" w:rsidRPr="0032190F" w:rsidRDefault="00FE551C" w:rsidP="00242C0F">
      <w:pPr>
        <w:rPr>
          <w:lang w:val="fr-FR"/>
        </w:rPr>
      </w:pPr>
      <w:r w:rsidRPr="0032190F">
        <w:rPr>
          <w:lang w:val="fr-FR"/>
        </w:rPr>
        <w:t xml:space="preserve">Probable céramique italo-géométrique (tessons </w:t>
      </w:r>
      <w:r w:rsidRPr="0032190F">
        <w:rPr>
          <w:i/>
          <w:lang w:val="fr-FR"/>
        </w:rPr>
        <w:t>oenochoé</w:t>
      </w:r>
      <w:r w:rsidRPr="0032190F">
        <w:rPr>
          <w:lang w:val="fr-FR"/>
        </w:rPr>
        <w:t xml:space="preserve">) proche de celle du </w:t>
      </w:r>
      <w:hyperlink r:id="rId8285" w:anchor="Sit_Peyrou" w:history="1">
        <w:r w:rsidRPr="0032190F">
          <w:rPr>
            <w:rStyle w:val="Hyperlink"/>
            <w:lang w:val="fr-FR"/>
          </w:rPr>
          <w:t>Peyrou</w:t>
        </w:r>
      </w:hyperlink>
      <w:r w:rsidRPr="0032190F">
        <w:rPr>
          <w:lang w:val="fr-FR"/>
        </w:rPr>
        <w:t xml:space="preserve">  (BIB 1864 p. 231)</w:t>
      </w:r>
    </w:p>
    <w:p w14:paraId="33559607" w14:textId="77777777" w:rsidR="003543ED" w:rsidRPr="0032190F" w:rsidRDefault="003543ED" w:rsidP="00242C0F">
      <w:pPr>
        <w:rPr>
          <w:lang w:val="fr-FR"/>
        </w:rPr>
      </w:pPr>
    </w:p>
    <w:p w14:paraId="75696C3F" w14:textId="77777777" w:rsidR="003543ED" w:rsidRPr="0032190F" w:rsidRDefault="000A5794" w:rsidP="00426FF9">
      <w:pPr>
        <w:pStyle w:val="Heading1"/>
      </w:pPr>
      <w:bookmarkStart w:id="3526" w:name="Sit_Hasard"/>
      <w:r>
        <w:t>HASARD</w:t>
      </w:r>
    </w:p>
    <w:bookmarkEnd w:id="3526"/>
    <w:p w14:paraId="686AA7B1" w14:textId="77777777" w:rsidR="003543ED" w:rsidRPr="0032190F" w:rsidRDefault="003543ED" w:rsidP="00242C0F">
      <w:pPr>
        <w:rPr>
          <w:lang w:val="fr-FR"/>
        </w:rPr>
      </w:pPr>
    </w:p>
    <w:p w14:paraId="5EB0266A" w14:textId="2620E3F3" w:rsidR="003543ED" w:rsidRPr="0032190F" w:rsidRDefault="003543ED" w:rsidP="00F26E36">
      <w:pPr>
        <w:jc w:val="both"/>
        <w:rPr>
          <w:lang w:val="fr-FR"/>
        </w:rPr>
      </w:pPr>
      <w:r w:rsidRPr="0032190F">
        <w:rPr>
          <w:lang w:val="fr-FR"/>
        </w:rPr>
        <w:t xml:space="preserve">La couche 3 de la grotte du Hasard </w:t>
      </w:r>
      <w:r w:rsidR="00010784" w:rsidRPr="0032190F">
        <w:rPr>
          <w:lang w:val="fr-FR"/>
        </w:rPr>
        <w:t xml:space="preserve">(Tharaux, Gard) </w:t>
      </w:r>
      <w:r w:rsidRPr="0032190F">
        <w:rPr>
          <w:lang w:val="fr-FR"/>
        </w:rPr>
        <w:t>a livré en association des tessons à décor typiques, incisés et poinçonnés et de la c</w:t>
      </w:r>
      <w:r w:rsidR="00F26E36" w:rsidRPr="0032190F">
        <w:rPr>
          <w:lang w:val="fr-FR"/>
        </w:rPr>
        <w:t>é</w:t>
      </w:r>
      <w:r w:rsidRPr="0032190F">
        <w:rPr>
          <w:lang w:val="fr-FR"/>
        </w:rPr>
        <w:t xml:space="preserve">ramique à cannelures verticales soigneusement lustrée. Cette dernière est caractéristique du </w:t>
      </w:r>
      <w:hyperlink r:id="rId8286" w:anchor="Cul_Bronze_Final_1_2a" w:history="1">
        <w:r w:rsidR="003D1873" w:rsidRPr="0032190F">
          <w:rPr>
            <w:rStyle w:val="Hyperlink"/>
            <w:lang w:val="fr-FR"/>
          </w:rPr>
          <w:t>B</w:t>
        </w:r>
        <w:r w:rsidR="00AF6EBF">
          <w:rPr>
            <w:rStyle w:val="Hyperlink"/>
            <w:lang w:val="fr-FR"/>
          </w:rPr>
          <w:t>F</w:t>
        </w:r>
        <w:r w:rsidR="003D1873" w:rsidRPr="0032190F">
          <w:rPr>
            <w:rStyle w:val="Hyperlink"/>
            <w:lang w:val="fr-FR"/>
          </w:rPr>
          <w:t xml:space="preserve"> </w:t>
        </w:r>
        <w:r w:rsidR="00010784" w:rsidRPr="0032190F">
          <w:rPr>
            <w:rStyle w:val="Hyperlink"/>
            <w:lang w:val="fr-FR"/>
          </w:rPr>
          <w:t>2</w:t>
        </w:r>
        <w:r w:rsidRPr="0032190F">
          <w:rPr>
            <w:rStyle w:val="Hyperlink"/>
            <w:lang w:val="fr-FR"/>
          </w:rPr>
          <w:t>a</w:t>
        </w:r>
      </w:hyperlink>
      <w:r w:rsidRPr="0032190F">
        <w:rPr>
          <w:lang w:val="fr-FR"/>
        </w:rPr>
        <w:t xml:space="preserve"> (BIB 155 p. 145).</w:t>
      </w:r>
    </w:p>
    <w:p w14:paraId="26BE86AD" w14:textId="77777777" w:rsidR="000A17ED" w:rsidRPr="0032190F" w:rsidRDefault="000A17ED" w:rsidP="00F26E36">
      <w:pPr>
        <w:jc w:val="both"/>
        <w:rPr>
          <w:color w:val="141414"/>
          <w:lang w:val="fr-FR"/>
        </w:rPr>
      </w:pPr>
      <w:r w:rsidRPr="0032190F">
        <w:rPr>
          <w:color w:val="141414"/>
          <w:lang w:val="fr-FR"/>
        </w:rPr>
        <w:t xml:space="preserve">A livré des décors de triangles estampés caractéristique du </w:t>
      </w:r>
      <w:r w:rsidR="000A5794">
        <w:rPr>
          <w:color w:val="141414"/>
          <w:lang w:val="fr-FR"/>
        </w:rPr>
        <w:t>BM</w:t>
      </w:r>
      <w:r w:rsidRPr="0032190F">
        <w:rPr>
          <w:color w:val="141414"/>
          <w:lang w:val="fr-FR"/>
        </w:rPr>
        <w:t xml:space="preserve"> (BIB 155 p. 95)</w:t>
      </w:r>
    </w:p>
    <w:p w14:paraId="76417056" w14:textId="77777777" w:rsidR="00B24000" w:rsidRDefault="00B24000" w:rsidP="00F26E36">
      <w:pPr>
        <w:jc w:val="both"/>
        <w:rPr>
          <w:lang w:val="fr-FR"/>
        </w:rPr>
      </w:pPr>
      <w:r w:rsidRPr="0032190F">
        <w:rPr>
          <w:lang w:val="fr-FR"/>
        </w:rPr>
        <w:t>Perles en pâte de verre (BIB 2160)</w:t>
      </w:r>
      <w:r w:rsidR="000A5794">
        <w:rPr>
          <w:lang w:val="fr-FR"/>
        </w:rPr>
        <w:t xml:space="preserve"> (BIB 3050) </w:t>
      </w:r>
      <w:r w:rsidR="000A5794" w:rsidRPr="000A5794">
        <w:rPr>
          <w:lang w:val="fr-FR"/>
        </w:rPr>
        <w:t>perles de faïence et de verre, perles d’ambre, espaceurs de collier</w:t>
      </w:r>
      <w:r w:rsidR="000A5794">
        <w:rPr>
          <w:lang w:val="fr-FR"/>
        </w:rPr>
        <w:t xml:space="preserve"> dans un contexte BM-BF</w:t>
      </w:r>
      <w:r w:rsidR="000A5794" w:rsidRPr="000A5794">
        <w:rPr>
          <w:lang w:val="fr-FR"/>
        </w:rPr>
        <w:t xml:space="preserve"> </w:t>
      </w:r>
      <w:r w:rsidR="000A5794">
        <w:rPr>
          <w:lang w:val="fr-FR"/>
        </w:rPr>
        <w:t>(BIB 3050)</w:t>
      </w:r>
    </w:p>
    <w:p w14:paraId="477F9D1C" w14:textId="627A9DE7" w:rsidR="00AF6EBF" w:rsidRPr="0032190F" w:rsidRDefault="00AF6EBF" w:rsidP="00F26E36">
      <w:pPr>
        <w:jc w:val="both"/>
        <w:rPr>
          <w:lang w:val="fr-FR"/>
        </w:rPr>
      </w:pPr>
      <w:r>
        <w:rPr>
          <w:lang w:val="fr-FR"/>
        </w:rPr>
        <w:t xml:space="preserve">v. </w:t>
      </w:r>
      <w:hyperlink r:id="rId8287" w:anchor="Cul_Protosaintveredeme" w:history="1">
        <w:r w:rsidRPr="00AF6EBF">
          <w:rPr>
            <w:rStyle w:val="Hyperlink"/>
            <w:lang w:val="fr-FR"/>
          </w:rPr>
          <w:t>Proto</w:t>
        </w:r>
        <w:r>
          <w:rPr>
            <w:rStyle w:val="Hyperlink"/>
            <w:lang w:val="fr-FR"/>
          </w:rPr>
          <w:t>-S</w:t>
        </w:r>
        <w:r w:rsidRPr="00AF6EBF">
          <w:rPr>
            <w:rStyle w:val="Hyperlink"/>
            <w:lang w:val="fr-FR"/>
          </w:rPr>
          <w:t>aint</w:t>
        </w:r>
        <w:r>
          <w:rPr>
            <w:rStyle w:val="Hyperlink"/>
            <w:lang w:val="fr-FR"/>
          </w:rPr>
          <w:t>-V</w:t>
        </w:r>
        <w:r w:rsidRPr="00AF6EBF">
          <w:rPr>
            <w:rStyle w:val="Hyperlink"/>
            <w:lang w:val="fr-FR"/>
          </w:rPr>
          <w:t>érédème</w:t>
        </w:r>
      </w:hyperlink>
      <w:r>
        <w:rPr>
          <w:lang w:val="fr-FR"/>
        </w:rPr>
        <w:t xml:space="preserve"> (SS BIB)</w:t>
      </w:r>
    </w:p>
    <w:p w14:paraId="05BB1D68" w14:textId="77777777" w:rsidR="00F84185" w:rsidRPr="0032190F" w:rsidRDefault="00F84185" w:rsidP="00242C0F">
      <w:pPr>
        <w:rPr>
          <w:lang w:val="fr-FR"/>
        </w:rPr>
      </w:pPr>
    </w:p>
    <w:p w14:paraId="7663D746" w14:textId="77777777" w:rsidR="00BA1F31" w:rsidRPr="0032190F" w:rsidRDefault="00BA7CED" w:rsidP="00426FF9">
      <w:pPr>
        <w:pStyle w:val="Heading1"/>
      </w:pPr>
      <w:bookmarkStart w:id="3527" w:name="Sit_Fortin_Saut"/>
      <w:r w:rsidRPr="0032190F">
        <w:t>FORTIN-</w:t>
      </w:r>
      <w:r w:rsidR="00BA1F31" w:rsidRPr="0032190F">
        <w:t>DU</w:t>
      </w:r>
      <w:r w:rsidRPr="0032190F">
        <w:t>-</w:t>
      </w:r>
      <w:r w:rsidR="00BA1F31" w:rsidRPr="0032190F">
        <w:t>SAUT (Site du)</w:t>
      </w:r>
    </w:p>
    <w:bookmarkEnd w:id="3527"/>
    <w:p w14:paraId="6F4696FB" w14:textId="77777777" w:rsidR="00BA1F31" w:rsidRPr="0032190F" w:rsidRDefault="00BA1F31" w:rsidP="00242C0F">
      <w:pPr>
        <w:rPr>
          <w:lang w:val="fr-FR"/>
        </w:rPr>
      </w:pPr>
    </w:p>
    <w:p w14:paraId="021B1373" w14:textId="21FC6A7C" w:rsidR="00AE5683" w:rsidRPr="00D95D3A" w:rsidRDefault="00BA1F31" w:rsidP="00242C0F">
      <w:pPr>
        <w:jc w:val="both"/>
        <w:rPr>
          <w:szCs w:val="20"/>
          <w:lang w:val="fr-FR"/>
        </w:rPr>
      </w:pPr>
      <w:r w:rsidRPr="00D95D3A">
        <w:rPr>
          <w:lang w:val="fr-FR"/>
        </w:rPr>
        <w:t>Le site du Fortin</w:t>
      </w:r>
      <w:r w:rsidR="00BA7CED" w:rsidRPr="00D95D3A">
        <w:rPr>
          <w:lang w:val="fr-FR"/>
        </w:rPr>
        <w:t>-</w:t>
      </w:r>
      <w:r w:rsidR="0046005A" w:rsidRPr="00D95D3A">
        <w:rPr>
          <w:lang w:val="fr-FR"/>
        </w:rPr>
        <w:t>du</w:t>
      </w:r>
      <w:r w:rsidR="00BA7CED" w:rsidRPr="00D95D3A">
        <w:rPr>
          <w:lang w:val="fr-FR"/>
        </w:rPr>
        <w:t>-</w:t>
      </w:r>
      <w:r w:rsidR="0046005A" w:rsidRPr="00D95D3A">
        <w:rPr>
          <w:lang w:val="fr-FR"/>
        </w:rPr>
        <w:t xml:space="preserve">Saut </w:t>
      </w:r>
      <w:r w:rsidR="00D95D3A">
        <w:rPr>
          <w:lang w:val="fr-FR"/>
        </w:rPr>
        <w:t xml:space="preserve">(Châteauneuf-les-Martigues, </w:t>
      </w:r>
      <w:r w:rsidR="0046005A" w:rsidRPr="00D95D3A">
        <w:rPr>
          <w:lang w:val="fr-FR"/>
        </w:rPr>
        <w:t>Bouches-du-Rhône</w:t>
      </w:r>
      <w:r w:rsidR="00447B88" w:rsidRPr="00D95D3A">
        <w:rPr>
          <w:lang w:val="fr-FR"/>
        </w:rPr>
        <w:t>)</w:t>
      </w:r>
      <w:r w:rsidR="0046005A" w:rsidRPr="00D95D3A">
        <w:rPr>
          <w:lang w:val="fr-FR"/>
        </w:rPr>
        <w:t xml:space="preserve"> installé sur un piton rocheux protégé d’à-pics sur toutes ses faces </w:t>
      </w:r>
      <w:r w:rsidRPr="00D95D3A">
        <w:rPr>
          <w:lang w:val="fr-FR"/>
        </w:rPr>
        <w:t>a livré du matériel campaniforme</w:t>
      </w:r>
      <w:r w:rsidR="0046005A" w:rsidRPr="00D95D3A">
        <w:rPr>
          <w:lang w:val="fr-FR"/>
        </w:rPr>
        <w:t xml:space="preserve"> (BIB 292)</w:t>
      </w:r>
      <w:r w:rsidR="002366DD" w:rsidRPr="00D95D3A">
        <w:rPr>
          <w:lang w:val="fr-FR"/>
        </w:rPr>
        <w:t>, l</w:t>
      </w:r>
      <w:r w:rsidR="00AE5683" w:rsidRPr="00D95D3A">
        <w:rPr>
          <w:lang w:val="fr-FR"/>
        </w:rPr>
        <w:t xml:space="preserve">a présence de formes galbées à profil en S, très semblables à celles décrites pour leFortin du Saut ou </w:t>
      </w:r>
      <w:hyperlink r:id="rId8288" w:anchor="Sit_Calades" w:history="1">
        <w:r w:rsidR="00AE5683" w:rsidRPr="00D95D3A">
          <w:rPr>
            <w:rStyle w:val="Hyperlink"/>
            <w:lang w:val="fr-FR"/>
          </w:rPr>
          <w:t>les Calades</w:t>
        </w:r>
      </w:hyperlink>
      <w:r w:rsidR="00AE5683" w:rsidRPr="00D95D3A">
        <w:rPr>
          <w:lang w:val="fr-FR"/>
        </w:rPr>
        <w:t>, est remarquable</w:t>
      </w:r>
      <w:r w:rsidR="002366DD" w:rsidRPr="00D95D3A">
        <w:rPr>
          <w:lang w:val="fr-FR"/>
        </w:rPr>
        <w:t xml:space="preserve"> (BIB 971 p. 98)</w:t>
      </w:r>
      <w:r w:rsidR="004944A5" w:rsidRPr="00D95D3A">
        <w:rPr>
          <w:lang w:val="fr-FR"/>
        </w:rPr>
        <w:t xml:space="preserve">Contexte </w:t>
      </w:r>
      <w:hyperlink r:id="rId8289" w:anchor="Cul_Campaniforme" w:history="1">
        <w:r w:rsidR="00795B8B" w:rsidRPr="00D95D3A">
          <w:rPr>
            <w:rStyle w:val="Hyperlink"/>
            <w:lang w:val="fr-FR"/>
          </w:rPr>
          <w:t>Campaniforme 2</w:t>
        </w:r>
      </w:hyperlink>
      <w:r w:rsidR="004944A5" w:rsidRPr="00D95D3A">
        <w:rPr>
          <w:lang w:val="fr-FR"/>
        </w:rPr>
        <w:t>: il est à priori homogène bien que certainséléments comme les cordons à perforations multiplesposent encore des problèmes d’attribution. Le mobiliernon campaniforme avec ses carènes et décors decannelures fait référence au Rhône-Ouvèze ouFontbouisse (BIB 971 p. 290)</w:t>
      </w:r>
    </w:p>
    <w:p w14:paraId="63C5C46B" w14:textId="77777777" w:rsidR="00AE5683" w:rsidRPr="0032190F" w:rsidRDefault="00AE5683" w:rsidP="00242C0F">
      <w:pPr>
        <w:rPr>
          <w:lang w:val="fr-FR"/>
        </w:rPr>
      </w:pPr>
    </w:p>
    <w:p w14:paraId="350D2C11" w14:textId="5633FC47" w:rsidR="00BA1F31" w:rsidRPr="0032190F" w:rsidRDefault="00BA1F31" w:rsidP="00242C0F">
      <w:pPr>
        <w:jc w:val="both"/>
        <w:rPr>
          <w:lang w:val="fr-FR"/>
        </w:rPr>
      </w:pPr>
      <w:r w:rsidRPr="0032190F">
        <w:rPr>
          <w:lang w:val="fr-FR"/>
        </w:rPr>
        <w:t>Dans ce site</w:t>
      </w:r>
      <w:r w:rsidR="009B3D42" w:rsidRPr="0032190F">
        <w:rPr>
          <w:lang w:val="fr-FR"/>
        </w:rPr>
        <w:t xml:space="preserve"> d’une superficie ne dépassant pas les </w:t>
      </w:r>
      <w:smartTag w:uri="urn:schemas-microsoft-com:office:smarttags" w:element="metricconverter">
        <w:smartTagPr>
          <w:attr w:name="ProductID" w:val="300 m2"/>
        </w:smartTagPr>
        <w:r w:rsidR="009B3D42" w:rsidRPr="0032190F">
          <w:rPr>
            <w:lang w:val="fr-FR"/>
          </w:rPr>
          <w:t>300 m</w:t>
        </w:r>
        <w:r w:rsidR="009B3D42" w:rsidRPr="0032190F">
          <w:rPr>
            <w:vertAlign w:val="superscript"/>
            <w:lang w:val="fr-FR"/>
          </w:rPr>
          <w:t>2</w:t>
        </w:r>
      </w:smartTag>
      <w:r w:rsidRPr="0032190F">
        <w:rPr>
          <w:lang w:val="fr-FR"/>
        </w:rPr>
        <w:t>, l’importance numérique des assemblages campaniformes (vases décorés, éléments de parures, objets métalliques, et une partie de l’outillage lithique font référence à une culture différente des groupes locaux (</w:t>
      </w:r>
      <w:hyperlink r:id="rId8290" w:anchor="Cul_Rhone_Ouveze" w:history="1">
        <w:r w:rsidRPr="0032190F">
          <w:rPr>
            <w:rStyle w:val="Hyperlink"/>
            <w:lang w:val="fr-FR"/>
          </w:rPr>
          <w:t>Rhône-Ouvèze</w:t>
        </w:r>
      </w:hyperlink>
      <w:r w:rsidRPr="0032190F">
        <w:rPr>
          <w:lang w:val="fr-FR"/>
        </w:rPr>
        <w:t>) (BIB 292)</w:t>
      </w:r>
    </w:p>
    <w:p w14:paraId="556067EF" w14:textId="77777777" w:rsidR="00BA1F31" w:rsidRPr="0032190F" w:rsidRDefault="00BA1F31" w:rsidP="00242C0F">
      <w:pPr>
        <w:rPr>
          <w:lang w:val="fr-FR"/>
        </w:rPr>
      </w:pPr>
    </w:p>
    <w:p w14:paraId="6E801AE8" w14:textId="15A462CF" w:rsidR="002366DD" w:rsidRPr="00D95D3A" w:rsidRDefault="00B31245" w:rsidP="00242C0F">
      <w:pPr>
        <w:autoSpaceDE w:val="0"/>
        <w:autoSpaceDN w:val="0"/>
        <w:adjustRightInd w:val="0"/>
        <w:jc w:val="both"/>
        <w:rPr>
          <w:szCs w:val="20"/>
          <w:lang w:val="fr-FR"/>
        </w:rPr>
      </w:pPr>
      <w:r w:rsidRPr="00D95D3A">
        <w:rPr>
          <w:lang w:val="fr-FR"/>
        </w:rPr>
        <w:t xml:space="preserve">La pointe de </w:t>
      </w:r>
      <w:hyperlink r:id="rId8291" w:anchor="Cul_Palmella" w:history="1">
        <w:r w:rsidRPr="00D95D3A">
          <w:rPr>
            <w:rStyle w:val="Hyperlink"/>
            <w:lang w:val="fr-FR"/>
          </w:rPr>
          <w:t>Palmela</w:t>
        </w:r>
      </w:hyperlink>
      <w:r w:rsidRPr="00D95D3A">
        <w:rPr>
          <w:lang w:val="fr-FR"/>
        </w:rPr>
        <w:t xml:space="preserve"> est en </w:t>
      </w:r>
      <w:hyperlink r:id="rId8292" w:anchor="Sit_Cuivre" w:history="1">
        <w:r w:rsidR="009A36BA" w:rsidRPr="001E115E">
          <w:rPr>
            <w:rStyle w:val="Hyperlink"/>
            <w:lang w:val="fr-FR"/>
          </w:rPr>
          <w:t>cuivre</w:t>
        </w:r>
      </w:hyperlink>
      <w:r w:rsidR="009A36BA" w:rsidRPr="0032190F">
        <w:rPr>
          <w:lang w:val="fr-FR"/>
        </w:rPr>
        <w:t xml:space="preserve"> </w:t>
      </w:r>
      <w:r w:rsidRPr="00D95D3A">
        <w:rPr>
          <w:lang w:val="fr-FR"/>
        </w:rPr>
        <w:t>arsenié (2%) (BIB 835 p. 73)</w:t>
      </w:r>
      <w:r w:rsidR="002366DD" w:rsidRPr="00D95D3A">
        <w:rPr>
          <w:lang w:val="fr-FR"/>
        </w:rPr>
        <w:t>(associée au style2</w:t>
      </w:r>
      <w:r w:rsidR="00AE0F02" w:rsidRPr="00D95D3A">
        <w:rPr>
          <w:lang w:val="fr-FR"/>
        </w:rPr>
        <w:t xml:space="preserve"> de la céramique campaniforme</w:t>
      </w:r>
      <w:r w:rsidR="002366DD" w:rsidRPr="00D95D3A">
        <w:rPr>
          <w:lang w:val="fr-FR"/>
        </w:rPr>
        <w:t xml:space="preserve">) avec celle de la Baume </w:t>
      </w:r>
      <w:hyperlink r:id="rId8293" w:anchor="Sit_Saint_Veredeme" w:history="1">
        <w:r w:rsidR="002366DD" w:rsidRPr="00D95D3A">
          <w:rPr>
            <w:rStyle w:val="Hyperlink"/>
            <w:lang w:val="fr-FR"/>
          </w:rPr>
          <w:t>Saint-Vérédème</w:t>
        </w:r>
      </w:hyperlink>
      <w:r w:rsidR="002366DD" w:rsidRPr="00D95D3A">
        <w:rPr>
          <w:lang w:val="fr-FR"/>
        </w:rPr>
        <w:t xml:space="preserve">, elle est typologiquement peu </w:t>
      </w:r>
      <w:r w:rsidR="002366DD" w:rsidRPr="00D95D3A">
        <w:rPr>
          <w:lang w:val="fr-FR"/>
        </w:rPr>
        <w:lastRenderedPageBreak/>
        <w:t>caractéristique et bien éloignée des types classiques de la péninsule ibérique et de la côte atlantique, principalement en raison de leur soie plate et non carrée. Ces armatures ont même été rejetées du groupe des Palmela pour cette raison et H. Barge-Mahieu représente celle du Fortin du Saut au sein des poignards, ce qui ne peut être totalement exclu (BIB 971 p. 129)</w:t>
      </w:r>
      <w:r w:rsidR="00857AE4" w:rsidRPr="00D95D3A">
        <w:rPr>
          <w:lang w:val="fr-FR"/>
        </w:rPr>
        <w:t>. Quelques éléments de la phase récente du Camp</w:t>
      </w:r>
      <w:r w:rsidR="00AD2113" w:rsidRPr="00D95D3A">
        <w:rPr>
          <w:lang w:val="fr-FR"/>
        </w:rPr>
        <w:t>a</w:t>
      </w:r>
      <w:r w:rsidR="00857AE4" w:rsidRPr="00D95D3A">
        <w:rPr>
          <w:lang w:val="fr-FR"/>
        </w:rPr>
        <w:t>niforme peut relativiser cette attribution (Lemercier com. pers.)</w:t>
      </w:r>
    </w:p>
    <w:p w14:paraId="43952360" w14:textId="77777777" w:rsidR="00B31245" w:rsidRPr="0032190F" w:rsidRDefault="00B31245"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63"/>
        <w:gridCol w:w="756"/>
        <w:gridCol w:w="636"/>
        <w:gridCol w:w="456"/>
        <w:gridCol w:w="516"/>
        <w:gridCol w:w="636"/>
        <w:gridCol w:w="636"/>
        <w:gridCol w:w="636"/>
        <w:gridCol w:w="756"/>
        <w:gridCol w:w="350"/>
        <w:gridCol w:w="756"/>
      </w:tblGrid>
      <w:tr w:rsidR="00AE0F02" w:rsidRPr="002366DD" w14:paraId="48116DF2" w14:textId="77777777">
        <w:trPr>
          <w:trHeight w:val="255"/>
          <w:jc w:val="center"/>
        </w:trPr>
        <w:tc>
          <w:tcPr>
            <w:tcW w:w="0" w:type="auto"/>
            <w:noWrap/>
            <w:vAlign w:val="center"/>
          </w:tcPr>
          <w:p w14:paraId="4B7B05B2" w14:textId="77777777" w:rsidR="002366DD" w:rsidRPr="002366DD" w:rsidRDefault="002366DD" w:rsidP="00242C0F">
            <w:pPr>
              <w:jc w:val="center"/>
            </w:pPr>
            <w:r w:rsidRPr="002366DD">
              <w:t>Site</w:t>
            </w:r>
          </w:p>
        </w:tc>
        <w:tc>
          <w:tcPr>
            <w:tcW w:w="0" w:type="auto"/>
            <w:noWrap/>
            <w:vAlign w:val="center"/>
          </w:tcPr>
          <w:p w14:paraId="4996661D" w14:textId="77777777" w:rsidR="002366DD" w:rsidRPr="00DB5974" w:rsidRDefault="002366DD" w:rsidP="00242C0F">
            <w:pPr>
              <w:jc w:val="center"/>
              <w:rPr>
                <w:i/>
                <w:iCs/>
              </w:rPr>
            </w:pPr>
            <w:r w:rsidRPr="00DB5974">
              <w:rPr>
                <w:i/>
                <w:iCs/>
              </w:rPr>
              <w:t>Sn</w:t>
            </w:r>
          </w:p>
        </w:tc>
        <w:tc>
          <w:tcPr>
            <w:tcW w:w="0" w:type="auto"/>
            <w:noWrap/>
            <w:vAlign w:val="center"/>
          </w:tcPr>
          <w:p w14:paraId="29D84851" w14:textId="77777777" w:rsidR="002366DD" w:rsidRPr="002366DD" w:rsidRDefault="002366DD" w:rsidP="00242C0F">
            <w:pPr>
              <w:jc w:val="center"/>
            </w:pPr>
            <w:r w:rsidRPr="002366DD">
              <w:t>Pb</w:t>
            </w:r>
          </w:p>
        </w:tc>
        <w:tc>
          <w:tcPr>
            <w:tcW w:w="0" w:type="auto"/>
            <w:noWrap/>
            <w:vAlign w:val="center"/>
          </w:tcPr>
          <w:p w14:paraId="695B26D6" w14:textId="77777777" w:rsidR="002366DD" w:rsidRPr="00DB5974" w:rsidRDefault="002366DD" w:rsidP="00242C0F">
            <w:pPr>
              <w:jc w:val="center"/>
              <w:rPr>
                <w:i/>
                <w:iCs/>
              </w:rPr>
            </w:pPr>
            <w:r w:rsidRPr="00DB5974">
              <w:rPr>
                <w:i/>
                <w:iCs/>
              </w:rPr>
              <w:t>As</w:t>
            </w:r>
          </w:p>
        </w:tc>
        <w:tc>
          <w:tcPr>
            <w:tcW w:w="0" w:type="auto"/>
            <w:noWrap/>
            <w:vAlign w:val="center"/>
          </w:tcPr>
          <w:p w14:paraId="68EDD0A8" w14:textId="77777777" w:rsidR="002366DD" w:rsidRPr="00DB5974" w:rsidRDefault="002366DD" w:rsidP="00242C0F">
            <w:pPr>
              <w:jc w:val="center"/>
              <w:rPr>
                <w:i/>
                <w:iCs/>
              </w:rPr>
            </w:pPr>
            <w:r w:rsidRPr="00DB5974">
              <w:rPr>
                <w:i/>
                <w:iCs/>
              </w:rPr>
              <w:t>Sb</w:t>
            </w:r>
          </w:p>
        </w:tc>
        <w:tc>
          <w:tcPr>
            <w:tcW w:w="0" w:type="auto"/>
            <w:noWrap/>
            <w:vAlign w:val="center"/>
          </w:tcPr>
          <w:p w14:paraId="066AB2F9" w14:textId="77777777" w:rsidR="002366DD" w:rsidRPr="002366DD" w:rsidRDefault="002366DD" w:rsidP="00242C0F">
            <w:pPr>
              <w:jc w:val="center"/>
            </w:pPr>
            <w:r w:rsidRPr="002366DD">
              <w:t>Ag</w:t>
            </w:r>
          </w:p>
        </w:tc>
        <w:tc>
          <w:tcPr>
            <w:tcW w:w="0" w:type="auto"/>
            <w:noWrap/>
            <w:vAlign w:val="center"/>
          </w:tcPr>
          <w:p w14:paraId="4660AA30" w14:textId="77777777" w:rsidR="002366DD" w:rsidRPr="002366DD" w:rsidRDefault="002366DD" w:rsidP="00242C0F">
            <w:pPr>
              <w:jc w:val="center"/>
            </w:pPr>
            <w:r w:rsidRPr="002366DD">
              <w:t>Ni</w:t>
            </w:r>
          </w:p>
        </w:tc>
        <w:tc>
          <w:tcPr>
            <w:tcW w:w="0" w:type="auto"/>
            <w:noWrap/>
            <w:vAlign w:val="center"/>
          </w:tcPr>
          <w:p w14:paraId="056DC1F7" w14:textId="77777777" w:rsidR="002366DD" w:rsidRPr="002366DD" w:rsidRDefault="002366DD" w:rsidP="00242C0F">
            <w:pPr>
              <w:jc w:val="center"/>
            </w:pPr>
            <w:r w:rsidRPr="002366DD">
              <w:t>Bi</w:t>
            </w:r>
          </w:p>
        </w:tc>
        <w:tc>
          <w:tcPr>
            <w:tcW w:w="0" w:type="auto"/>
            <w:noWrap/>
            <w:vAlign w:val="center"/>
          </w:tcPr>
          <w:p w14:paraId="5EB6E1FE" w14:textId="77777777" w:rsidR="002366DD" w:rsidRPr="002366DD" w:rsidRDefault="002366DD" w:rsidP="00242C0F">
            <w:pPr>
              <w:jc w:val="center"/>
            </w:pPr>
            <w:r w:rsidRPr="002366DD">
              <w:t>Fe</w:t>
            </w:r>
          </w:p>
        </w:tc>
        <w:tc>
          <w:tcPr>
            <w:tcW w:w="0" w:type="auto"/>
            <w:noWrap/>
            <w:vAlign w:val="center"/>
          </w:tcPr>
          <w:p w14:paraId="2908AF22" w14:textId="77777777" w:rsidR="002366DD" w:rsidRPr="002366DD" w:rsidRDefault="002366DD" w:rsidP="00242C0F">
            <w:pPr>
              <w:jc w:val="center"/>
            </w:pPr>
            <w:r w:rsidRPr="002366DD">
              <w:t>P</w:t>
            </w:r>
          </w:p>
        </w:tc>
        <w:tc>
          <w:tcPr>
            <w:tcW w:w="0" w:type="auto"/>
            <w:noWrap/>
            <w:vAlign w:val="center"/>
          </w:tcPr>
          <w:p w14:paraId="4D33675E" w14:textId="77777777" w:rsidR="002366DD" w:rsidRPr="002366DD" w:rsidRDefault="002366DD" w:rsidP="00242C0F">
            <w:pPr>
              <w:jc w:val="center"/>
            </w:pPr>
            <w:r w:rsidRPr="002366DD">
              <w:t>Mn</w:t>
            </w:r>
          </w:p>
        </w:tc>
      </w:tr>
      <w:tr w:rsidR="00AE0F02" w:rsidRPr="002366DD" w14:paraId="4CA46C82" w14:textId="77777777">
        <w:trPr>
          <w:trHeight w:val="255"/>
          <w:jc w:val="center"/>
        </w:trPr>
        <w:tc>
          <w:tcPr>
            <w:tcW w:w="0" w:type="auto"/>
            <w:noWrap/>
            <w:vAlign w:val="center"/>
          </w:tcPr>
          <w:p w14:paraId="5FB3ACDC" w14:textId="77777777" w:rsidR="00BF2855" w:rsidRDefault="002366DD" w:rsidP="00242C0F">
            <w:pPr>
              <w:jc w:val="center"/>
            </w:pPr>
            <w:r w:rsidRPr="002366DD">
              <w:t>Fortin-</w:t>
            </w:r>
          </w:p>
          <w:p w14:paraId="0AFB6CDC" w14:textId="77777777" w:rsidR="002366DD" w:rsidRPr="002366DD" w:rsidRDefault="002366DD" w:rsidP="00242C0F">
            <w:pPr>
              <w:jc w:val="center"/>
            </w:pPr>
            <w:r w:rsidRPr="002366DD">
              <w:t>du-Saut</w:t>
            </w:r>
          </w:p>
        </w:tc>
        <w:tc>
          <w:tcPr>
            <w:tcW w:w="0" w:type="auto"/>
            <w:noWrap/>
            <w:vAlign w:val="center"/>
          </w:tcPr>
          <w:p w14:paraId="6A8BEDD7" w14:textId="77777777" w:rsidR="002366DD" w:rsidRPr="00DB5974" w:rsidRDefault="002366DD" w:rsidP="00242C0F">
            <w:pPr>
              <w:jc w:val="center"/>
              <w:rPr>
                <w:i/>
                <w:iCs/>
              </w:rPr>
            </w:pPr>
            <w:r w:rsidRPr="00DB5974">
              <w:rPr>
                <w:i/>
                <w:iCs/>
              </w:rPr>
              <w:t>0,001</w:t>
            </w:r>
          </w:p>
        </w:tc>
        <w:tc>
          <w:tcPr>
            <w:tcW w:w="0" w:type="auto"/>
            <w:noWrap/>
            <w:vAlign w:val="center"/>
          </w:tcPr>
          <w:p w14:paraId="15303A9C" w14:textId="77777777" w:rsidR="002366DD" w:rsidRPr="002366DD" w:rsidRDefault="002366DD" w:rsidP="00242C0F">
            <w:pPr>
              <w:jc w:val="center"/>
            </w:pPr>
            <w:r w:rsidRPr="002366DD">
              <w:t>0,01</w:t>
            </w:r>
          </w:p>
        </w:tc>
        <w:tc>
          <w:tcPr>
            <w:tcW w:w="0" w:type="auto"/>
            <w:noWrap/>
            <w:vAlign w:val="center"/>
          </w:tcPr>
          <w:p w14:paraId="76451C8E" w14:textId="77777777" w:rsidR="002366DD" w:rsidRPr="00DB5974" w:rsidRDefault="002366DD" w:rsidP="00242C0F">
            <w:pPr>
              <w:jc w:val="center"/>
              <w:rPr>
                <w:i/>
                <w:iCs/>
              </w:rPr>
            </w:pPr>
            <w:r w:rsidRPr="00DB5974">
              <w:rPr>
                <w:i/>
                <w:iCs/>
              </w:rPr>
              <w:t>2</w:t>
            </w:r>
          </w:p>
        </w:tc>
        <w:tc>
          <w:tcPr>
            <w:tcW w:w="0" w:type="auto"/>
            <w:noWrap/>
            <w:vAlign w:val="center"/>
          </w:tcPr>
          <w:p w14:paraId="54656208" w14:textId="77777777" w:rsidR="002366DD" w:rsidRPr="00DB5974" w:rsidRDefault="002366DD" w:rsidP="00242C0F">
            <w:pPr>
              <w:jc w:val="center"/>
              <w:rPr>
                <w:i/>
                <w:iCs/>
              </w:rPr>
            </w:pPr>
            <w:r w:rsidRPr="00DB5974">
              <w:rPr>
                <w:i/>
                <w:iCs/>
              </w:rPr>
              <w:t>0,2</w:t>
            </w:r>
          </w:p>
        </w:tc>
        <w:tc>
          <w:tcPr>
            <w:tcW w:w="0" w:type="auto"/>
            <w:noWrap/>
            <w:vAlign w:val="center"/>
          </w:tcPr>
          <w:p w14:paraId="506E9CDB" w14:textId="77777777" w:rsidR="002366DD" w:rsidRPr="002366DD" w:rsidRDefault="002366DD" w:rsidP="00242C0F">
            <w:pPr>
              <w:jc w:val="center"/>
            </w:pPr>
            <w:r w:rsidRPr="002366DD">
              <w:t>0,05</w:t>
            </w:r>
          </w:p>
        </w:tc>
        <w:tc>
          <w:tcPr>
            <w:tcW w:w="0" w:type="auto"/>
            <w:noWrap/>
            <w:vAlign w:val="center"/>
          </w:tcPr>
          <w:p w14:paraId="3E845021" w14:textId="77777777" w:rsidR="002366DD" w:rsidRPr="002366DD" w:rsidRDefault="002366DD" w:rsidP="00242C0F">
            <w:pPr>
              <w:jc w:val="center"/>
            </w:pPr>
            <w:r w:rsidRPr="002366DD">
              <w:t>0,25</w:t>
            </w:r>
          </w:p>
        </w:tc>
        <w:tc>
          <w:tcPr>
            <w:tcW w:w="0" w:type="auto"/>
            <w:noWrap/>
            <w:vAlign w:val="center"/>
          </w:tcPr>
          <w:p w14:paraId="7502E245" w14:textId="77777777" w:rsidR="002366DD" w:rsidRPr="002366DD" w:rsidRDefault="002366DD" w:rsidP="00242C0F">
            <w:pPr>
              <w:jc w:val="center"/>
            </w:pPr>
            <w:r w:rsidRPr="002366DD">
              <w:t>0,05</w:t>
            </w:r>
          </w:p>
        </w:tc>
        <w:tc>
          <w:tcPr>
            <w:tcW w:w="0" w:type="auto"/>
            <w:noWrap/>
            <w:vAlign w:val="center"/>
          </w:tcPr>
          <w:p w14:paraId="0AAF5A92" w14:textId="77777777" w:rsidR="002366DD" w:rsidRPr="002366DD" w:rsidRDefault="002366DD" w:rsidP="00242C0F">
            <w:pPr>
              <w:jc w:val="center"/>
            </w:pPr>
            <w:r w:rsidRPr="002366DD">
              <w:t>0,005</w:t>
            </w:r>
          </w:p>
        </w:tc>
        <w:tc>
          <w:tcPr>
            <w:tcW w:w="0" w:type="auto"/>
            <w:noWrap/>
            <w:vAlign w:val="center"/>
          </w:tcPr>
          <w:p w14:paraId="04323CEE" w14:textId="77777777" w:rsidR="002366DD" w:rsidRPr="002366DD" w:rsidRDefault="002366DD" w:rsidP="00242C0F">
            <w:pPr>
              <w:jc w:val="center"/>
            </w:pPr>
          </w:p>
        </w:tc>
        <w:tc>
          <w:tcPr>
            <w:tcW w:w="0" w:type="auto"/>
            <w:noWrap/>
            <w:vAlign w:val="center"/>
          </w:tcPr>
          <w:p w14:paraId="1658182E" w14:textId="77777777" w:rsidR="002366DD" w:rsidRPr="002366DD" w:rsidRDefault="002366DD" w:rsidP="00242C0F">
            <w:pPr>
              <w:jc w:val="center"/>
            </w:pPr>
            <w:r w:rsidRPr="002366DD">
              <w:t>0,001</w:t>
            </w:r>
          </w:p>
        </w:tc>
      </w:tr>
    </w:tbl>
    <w:p w14:paraId="5AE3A239" w14:textId="77777777" w:rsidR="002366DD" w:rsidRDefault="00AE0F02" w:rsidP="00242C0F">
      <w:r>
        <w:t>(BIB 835)</w:t>
      </w:r>
    </w:p>
    <w:p w14:paraId="69D34D3B" w14:textId="77777777" w:rsidR="00630290" w:rsidRDefault="00630290" w:rsidP="00242C0F"/>
    <w:p w14:paraId="6A46B92E" w14:textId="77777777" w:rsidR="00630290" w:rsidRPr="0032190F" w:rsidRDefault="00630290" w:rsidP="00242C0F">
      <w:pPr>
        <w:rPr>
          <w:lang w:val="fr-FR"/>
        </w:rPr>
      </w:pPr>
      <w:r w:rsidRPr="0032190F">
        <w:rPr>
          <w:lang w:val="fr-FR"/>
        </w:rPr>
        <w:t>Caractérisant : proportion de nickel et d’Antimoine (BIB 971)</w:t>
      </w:r>
    </w:p>
    <w:p w14:paraId="363B175E" w14:textId="77777777" w:rsidR="00AF6BD2" w:rsidRPr="0032190F" w:rsidRDefault="00AF6BD2" w:rsidP="00242C0F">
      <w:pPr>
        <w:rPr>
          <w:lang w:val="fr-FR"/>
        </w:rPr>
      </w:pPr>
    </w:p>
    <w:p w14:paraId="13FC3C14" w14:textId="77777777" w:rsidR="00AF6BD2" w:rsidRPr="0032190F" w:rsidRDefault="00AF6BD2" w:rsidP="00426FF9">
      <w:pPr>
        <w:pStyle w:val="Heading1"/>
      </w:pPr>
      <w:bookmarkStart w:id="3528" w:name="Sit_Beauregard"/>
      <w:r w:rsidRPr="0032190F">
        <w:t>BEAUREGARD</w:t>
      </w:r>
    </w:p>
    <w:bookmarkEnd w:id="3528"/>
    <w:p w14:paraId="4E999751" w14:textId="337CDF5E" w:rsidR="00AF6BD2" w:rsidRPr="0032190F" w:rsidRDefault="00AF6BD2" w:rsidP="00242C0F">
      <w:pPr>
        <w:rPr>
          <w:lang w:val="fr-FR"/>
        </w:rPr>
      </w:pPr>
      <w:r w:rsidRPr="0032190F">
        <w:rPr>
          <w:lang w:val="fr-FR"/>
        </w:rPr>
        <w:br/>
        <w:t>Le site chasséen de Beauregard (Orgon, Bouches-du-Rhône) a livré une poids de métier à tisser proche de l'</w:t>
      </w:r>
      <w:r w:rsidRPr="0032190F">
        <w:rPr>
          <w:szCs w:val="17"/>
          <w:lang w:val="fr-FR" w:eastAsia="en-GB"/>
        </w:rPr>
        <w:t>"objet à dépression en calcaire"</w:t>
      </w:r>
      <w:r w:rsidRPr="0032190F">
        <w:rPr>
          <w:lang w:val="fr-FR"/>
        </w:rPr>
        <w:t xml:space="preserve"> des Escanin et de l'</w:t>
      </w:r>
      <w:hyperlink r:id="rId8294" w:anchor="Sit_Eglise" w:history="1">
        <w:r w:rsidRPr="0032190F">
          <w:rPr>
            <w:rStyle w:val="Hyperlink"/>
            <w:lang w:val="fr-FR"/>
          </w:rPr>
          <w:t>Eglise</w:t>
        </w:r>
      </w:hyperlink>
      <w:r w:rsidRPr="0032190F">
        <w:rPr>
          <w:lang w:val="fr-FR"/>
        </w:rPr>
        <w:t xml:space="preserve"> (SS BIB)</w:t>
      </w:r>
    </w:p>
    <w:p w14:paraId="754EE646" w14:textId="77777777" w:rsidR="00DB26DD" w:rsidRPr="0032190F" w:rsidRDefault="00DB26DD" w:rsidP="00242C0F">
      <w:pPr>
        <w:rPr>
          <w:lang w:val="fr-FR"/>
        </w:rPr>
      </w:pPr>
    </w:p>
    <w:p w14:paraId="6EE50230" w14:textId="77777777" w:rsidR="009A5C76" w:rsidRPr="0032190F" w:rsidRDefault="009A5C76" w:rsidP="00426FF9">
      <w:pPr>
        <w:pStyle w:val="Heading1"/>
      </w:pPr>
      <w:bookmarkStart w:id="3529" w:name="Sit_Calades"/>
      <w:r w:rsidRPr="0032190F">
        <w:t xml:space="preserve">CALADES </w:t>
      </w:r>
      <w:r w:rsidR="00B959E4">
        <w:t>1 ET 2</w:t>
      </w:r>
    </w:p>
    <w:bookmarkEnd w:id="3529"/>
    <w:p w14:paraId="6291E7E4" w14:textId="77777777" w:rsidR="009A5C76" w:rsidRDefault="00B959E4" w:rsidP="00242C0F">
      <w:pPr>
        <w:rPr>
          <w:lang w:val="fr-FR"/>
        </w:rPr>
      </w:pPr>
      <w:r>
        <w:rPr>
          <w:lang w:val="fr-FR"/>
        </w:rPr>
        <w:t>Orgon-les-Calades</w:t>
      </w:r>
    </w:p>
    <w:p w14:paraId="127A0ACB" w14:textId="77777777" w:rsidR="00B959E4" w:rsidRPr="0032190F" w:rsidRDefault="00B959E4" w:rsidP="00242C0F">
      <w:pPr>
        <w:rPr>
          <w:lang w:val="fr-FR"/>
        </w:rPr>
      </w:pPr>
    </w:p>
    <w:p w14:paraId="6EFCD5F9" w14:textId="7F5937F3" w:rsidR="00861492" w:rsidRPr="0032190F" w:rsidRDefault="009A5C76" w:rsidP="00242C0F">
      <w:pPr>
        <w:jc w:val="both"/>
        <w:rPr>
          <w:lang w:val="fr-FR"/>
        </w:rPr>
      </w:pPr>
      <w:r w:rsidRPr="0032190F">
        <w:rPr>
          <w:lang w:val="fr-FR"/>
        </w:rPr>
        <w:t xml:space="preserve">L’habitat des Calades (Bouches-du-Rhône), </w:t>
      </w:r>
      <w:r w:rsidR="00A2641A" w:rsidRPr="0032190F">
        <w:rPr>
          <w:lang w:val="fr-FR"/>
        </w:rPr>
        <w:t xml:space="preserve">à proximité du </w:t>
      </w:r>
      <w:hyperlink r:id="rId8295" w:anchor="Sit_Orgon" w:history="1">
        <w:r w:rsidR="00A2641A" w:rsidRPr="0032190F">
          <w:rPr>
            <w:rStyle w:val="Hyperlink"/>
            <w:lang w:val="fr-FR"/>
          </w:rPr>
          <w:t>Mas des Gavots</w:t>
        </w:r>
      </w:hyperlink>
      <w:r w:rsidR="00A2641A" w:rsidRPr="0032190F">
        <w:rPr>
          <w:lang w:val="fr-FR"/>
        </w:rPr>
        <w:t xml:space="preserve">, </w:t>
      </w:r>
      <w:r w:rsidRPr="0032190F">
        <w:rPr>
          <w:lang w:val="fr-FR"/>
        </w:rPr>
        <w:t>perché, est constitué de deux cabanes à soubassement en murs de pierre. Les types céramiques, se rattachent uniquement aux phases anciennes (phases 1 et 2, international et épi-international)</w:t>
      </w:r>
      <w:r w:rsidR="00E44CD4" w:rsidRPr="0032190F">
        <w:rPr>
          <w:lang w:val="fr-FR"/>
        </w:rPr>
        <w:t xml:space="preserve"> du  </w:t>
      </w:r>
      <w:hyperlink r:id="rId8296" w:anchor="Cul_Campaniforme" w:history="1">
        <w:r w:rsidR="00E44CD4" w:rsidRPr="0032190F">
          <w:rPr>
            <w:rStyle w:val="Hyperlink"/>
            <w:lang w:val="fr-FR"/>
          </w:rPr>
          <w:t>campaniforme</w:t>
        </w:r>
      </w:hyperlink>
      <w:r w:rsidRPr="0032190F">
        <w:rPr>
          <w:lang w:val="fr-FR"/>
        </w:rPr>
        <w:t xml:space="preserve">. La céramique associée ne se démarque pas de la poterie indigène </w:t>
      </w:r>
      <w:hyperlink r:id="rId8297" w:anchor="Cul_Rhone_Ouveze" w:history="1">
        <w:r w:rsidR="00A52354" w:rsidRPr="0032190F">
          <w:rPr>
            <w:rStyle w:val="Hyperlink"/>
            <w:lang w:val="fr-FR"/>
          </w:rPr>
          <w:t>Rhône-Ouvèze</w:t>
        </w:r>
      </w:hyperlink>
      <w:r w:rsidRPr="0032190F">
        <w:rPr>
          <w:lang w:val="fr-FR"/>
        </w:rPr>
        <w:t>et des formes plus spécifiquement « campaniformes » (gobelets, cols cylindriques à marli…) Il semble que ce site figure un ensemble homogène ayant assimilé définitivement les traditions locales enrichies de nouveautés morphologiques et décoratives originales (</w:t>
      </w:r>
      <w:r w:rsidR="0070027E" w:rsidRPr="0032190F">
        <w:rPr>
          <w:lang w:val="fr-FR"/>
        </w:rPr>
        <w:t>BIB</w:t>
      </w:r>
      <w:r w:rsidR="00050E8D" w:rsidRPr="0032190F">
        <w:rPr>
          <w:lang w:val="fr-FR"/>
        </w:rPr>
        <w:t>82 et 83</w:t>
      </w:r>
      <w:r w:rsidR="00A52354" w:rsidRPr="0032190F">
        <w:rPr>
          <w:lang w:val="fr-FR"/>
        </w:rPr>
        <w:t xml:space="preserve"> et 292</w:t>
      </w:r>
      <w:r w:rsidR="00050E8D" w:rsidRPr="0032190F">
        <w:rPr>
          <w:lang w:val="fr-FR"/>
        </w:rPr>
        <w:t>)</w:t>
      </w:r>
      <w:r w:rsidR="00626310" w:rsidRPr="0032190F">
        <w:rPr>
          <w:lang w:val="fr-FR"/>
        </w:rPr>
        <w:t>.</w:t>
      </w:r>
    </w:p>
    <w:p w14:paraId="74A9B58D" w14:textId="77777777" w:rsidR="00861492" w:rsidRPr="0032190F" w:rsidRDefault="00861492" w:rsidP="00242C0F">
      <w:pPr>
        <w:jc w:val="both"/>
        <w:rPr>
          <w:lang w:val="fr-FR"/>
        </w:rPr>
      </w:pPr>
    </w:p>
    <w:p w14:paraId="2DA6EB6B" w14:textId="77777777" w:rsidR="00861492" w:rsidRPr="0032190F" w:rsidRDefault="00861492" w:rsidP="00242C0F">
      <w:pPr>
        <w:jc w:val="both"/>
        <w:rPr>
          <w:lang w:val="fr-FR"/>
        </w:rPr>
      </w:pPr>
      <w:r w:rsidRPr="0032190F">
        <w:rPr>
          <w:lang w:val="fr-FR"/>
        </w:rPr>
        <w:t>La céramique associée aux campaniformes décorés est de deux types:</w:t>
      </w:r>
    </w:p>
    <w:p w14:paraId="77A231D2" w14:textId="6815FB1A" w:rsidR="00861492" w:rsidRPr="0032190F" w:rsidRDefault="00861492" w:rsidP="00242C0F">
      <w:pPr>
        <w:jc w:val="both"/>
        <w:rPr>
          <w:lang w:val="fr-FR"/>
        </w:rPr>
      </w:pPr>
      <w:r w:rsidRPr="0032190F">
        <w:rPr>
          <w:lang w:val="fr-FR"/>
        </w:rPr>
        <w:tab/>
        <w:t xml:space="preserve">- D’une part sont présents des vases (en nombre non négligeables) présentant des formes </w:t>
      </w:r>
      <w:r w:rsidRPr="0032190F">
        <w:rPr>
          <w:lang w:val="fr-FR"/>
        </w:rPr>
        <w:tab/>
        <w:t xml:space="preserve">carénées et desdécors de cannelures et d’incisions de type Néolithique final local </w:t>
      </w:r>
      <w:r w:rsidRPr="0032190F">
        <w:rPr>
          <w:lang w:val="fr-FR"/>
        </w:rPr>
        <w:tab/>
        <w:t xml:space="preserve">d’influence fontbuxienne, si ce n’est </w:t>
      </w:r>
      <w:hyperlink r:id="rId8298" w:anchor="Cul_Fontbuisse" w:history="1">
        <w:r w:rsidRPr="0032190F">
          <w:rPr>
            <w:rStyle w:val="Hyperlink"/>
            <w:lang w:val="fr-FR"/>
          </w:rPr>
          <w:t>Fontbouisse</w:t>
        </w:r>
      </w:hyperlink>
      <w:r w:rsidRPr="0032190F">
        <w:rPr>
          <w:lang w:val="fr-FR"/>
        </w:rPr>
        <w:t>.</w:t>
      </w:r>
    </w:p>
    <w:p w14:paraId="245E5035" w14:textId="68DE7FF5" w:rsidR="00626310" w:rsidRPr="0032190F" w:rsidRDefault="00861492" w:rsidP="00242C0F">
      <w:pPr>
        <w:autoSpaceDE w:val="0"/>
        <w:autoSpaceDN w:val="0"/>
        <w:adjustRightInd w:val="0"/>
        <w:jc w:val="both"/>
        <w:rPr>
          <w:lang w:val="fr-FR"/>
        </w:rPr>
      </w:pPr>
      <w:r w:rsidRPr="0032190F">
        <w:rPr>
          <w:lang w:val="fr-FR"/>
        </w:rPr>
        <w:tab/>
        <w:t xml:space="preserve">- D’autre part une abondante céramique inornée dont les caractères doivent encore être </w:t>
      </w:r>
      <w:r w:rsidRPr="0032190F">
        <w:rPr>
          <w:lang w:val="fr-FR"/>
        </w:rPr>
        <w:tab/>
        <w:t xml:space="preserve">précisés. Outre lespetites formes typiquement campaniformes comme les gobelets, bols et </w:t>
      </w:r>
      <w:r w:rsidRPr="0032190F">
        <w:rPr>
          <w:lang w:val="fr-FR"/>
        </w:rPr>
        <w:tab/>
        <w:t xml:space="preserve">coupes inornés, des vases de plusgrandes dimensions à profil en S, bord éversé, lèvres </w:t>
      </w:r>
      <w:r w:rsidR="008031D3" w:rsidRPr="0032190F">
        <w:rPr>
          <w:lang w:val="fr-FR"/>
        </w:rPr>
        <w:tab/>
      </w:r>
      <w:r w:rsidRPr="0032190F">
        <w:rPr>
          <w:lang w:val="fr-FR"/>
        </w:rPr>
        <w:t xml:space="preserve">parfoisaplaties ou ourlées, vases à bords droits, fondsaplatis et plats. Les préhensions sont </w:t>
      </w:r>
      <w:r w:rsidR="008031D3" w:rsidRPr="0032190F">
        <w:rPr>
          <w:lang w:val="fr-FR"/>
        </w:rPr>
        <w:tab/>
      </w:r>
      <w:r w:rsidRPr="0032190F">
        <w:rPr>
          <w:lang w:val="fr-FR"/>
        </w:rPr>
        <w:t>représentées par des boutons ronds, languettes horizontales et anses enboudin et en ruban.</w:t>
      </w:r>
      <w:r w:rsidR="008031D3" w:rsidRPr="0032190F">
        <w:rPr>
          <w:lang w:val="fr-FR"/>
        </w:rPr>
        <w:tab/>
      </w:r>
      <w:r w:rsidRPr="0032190F">
        <w:rPr>
          <w:lang w:val="fr-FR"/>
        </w:rPr>
        <w:t xml:space="preserve">Cet assemblage qui rappelle beaucoup celui du </w:t>
      </w:r>
      <w:hyperlink r:id="rId8299" w:anchor="Sit_Fortin_Saut" w:history="1">
        <w:r w:rsidRPr="0032190F">
          <w:rPr>
            <w:rStyle w:val="Hyperlink"/>
            <w:rFonts w:ascii="TimesNewRomanPSMT" w:hAnsi="TimesNewRomanPSMT" w:cs="TimesNewRomanPSMT"/>
            <w:lang w:val="fr-FR"/>
          </w:rPr>
          <w:t>Fortin-du-Saut</w:t>
        </w:r>
      </w:hyperlink>
      <w:r w:rsidRPr="0032190F">
        <w:rPr>
          <w:lang w:val="fr-FR"/>
        </w:rPr>
        <w:t xml:space="preserve">correspond très bien à une « </w:t>
      </w:r>
      <w:r w:rsidR="008031D3" w:rsidRPr="0032190F">
        <w:rPr>
          <w:lang w:val="fr-FR"/>
        </w:rPr>
        <w:tab/>
      </w:r>
      <w:r w:rsidRPr="0032190F">
        <w:rPr>
          <w:lang w:val="fr-FR"/>
        </w:rPr>
        <w:t xml:space="preserve">phase d’intégration » présentant traits locaux et innovations, sans la présence des éléments </w:t>
      </w:r>
      <w:r w:rsidR="008031D3" w:rsidRPr="0032190F">
        <w:rPr>
          <w:lang w:val="fr-FR"/>
        </w:rPr>
        <w:tab/>
      </w:r>
      <w:r w:rsidRPr="0032190F">
        <w:rPr>
          <w:lang w:val="fr-FR"/>
        </w:rPr>
        <w:t xml:space="preserve">de type </w:t>
      </w:r>
      <w:hyperlink r:id="rId8300" w:anchor="Cul_Rhodano_Rhenan" w:history="1">
        <w:r w:rsidR="009A11A9" w:rsidRPr="0032190F">
          <w:rPr>
            <w:rStyle w:val="Hyperlink"/>
            <w:lang w:val="fr-FR"/>
          </w:rPr>
          <w:t>rhodano-rhénan</w:t>
        </w:r>
      </w:hyperlink>
      <w:r w:rsidRPr="0032190F">
        <w:rPr>
          <w:lang w:val="fr-FR"/>
        </w:rPr>
        <w:t>(BIB 971 catalogue p. 430)</w:t>
      </w:r>
    </w:p>
    <w:p w14:paraId="5137D21A" w14:textId="77777777" w:rsidR="008031D3" w:rsidRPr="0032190F" w:rsidRDefault="008031D3" w:rsidP="00242C0F">
      <w:pPr>
        <w:jc w:val="both"/>
        <w:rPr>
          <w:lang w:val="fr-FR"/>
        </w:rPr>
      </w:pPr>
    </w:p>
    <w:p w14:paraId="658408E8" w14:textId="20C7DBDD" w:rsidR="00626310" w:rsidRPr="0032190F" w:rsidRDefault="00626310" w:rsidP="00242C0F">
      <w:pPr>
        <w:jc w:val="both"/>
        <w:rPr>
          <w:lang w:val="fr-FR"/>
        </w:rPr>
      </w:pPr>
      <w:r w:rsidRPr="0032190F">
        <w:rPr>
          <w:lang w:val="fr-FR"/>
        </w:rPr>
        <w:t>La série est extrêmement fragmentée et peu de formes sont complètement restituables. Sont présents des gobelets avec décors de la phase 2 (international et complexe au peigne) et des bols. Les décors à l’ongle sont assez nombreux pour être remarqués sur des gobelets, jarres à bord éversés et coupes. Ils peuvent être désordonnés ou disposés en épis (BIB 971 catalogue p. 430)</w:t>
      </w:r>
      <w:r w:rsidR="008031D3" w:rsidRPr="0032190F">
        <w:rPr>
          <w:lang w:val="fr-FR"/>
        </w:rPr>
        <w:t xml:space="preserve"> voir </w:t>
      </w:r>
      <w:hyperlink r:id="rId8301" w:anchor="Sit_Barres" w:history="1">
        <w:r w:rsidR="008031D3" w:rsidRPr="0032190F">
          <w:rPr>
            <w:rStyle w:val="Hyperlink"/>
            <w:lang w:val="fr-FR"/>
          </w:rPr>
          <w:t>Barres</w:t>
        </w:r>
      </w:hyperlink>
      <w:r w:rsidR="008031D3" w:rsidRPr="0032190F">
        <w:rPr>
          <w:lang w:val="fr-FR"/>
        </w:rPr>
        <w:t xml:space="preserve"> (SS BIB)</w:t>
      </w:r>
    </w:p>
    <w:p w14:paraId="1556A7D7" w14:textId="77777777" w:rsidR="00A52354" w:rsidRPr="0032190F" w:rsidRDefault="00A52354" w:rsidP="00242C0F">
      <w:pPr>
        <w:jc w:val="both"/>
        <w:rPr>
          <w:lang w:val="fr-FR"/>
        </w:rPr>
      </w:pPr>
    </w:p>
    <w:p w14:paraId="3871AABD" w14:textId="14AD61C3" w:rsidR="00A52354" w:rsidRPr="0032190F" w:rsidRDefault="00A52354" w:rsidP="00242C0F">
      <w:pPr>
        <w:jc w:val="both"/>
        <w:rPr>
          <w:lang w:val="fr-FR"/>
        </w:rPr>
      </w:pPr>
      <w:r w:rsidRPr="0032190F">
        <w:rPr>
          <w:lang w:val="fr-FR"/>
        </w:rPr>
        <w:lastRenderedPageBreak/>
        <w:t xml:space="preserve">Dans ce site, l’importance </w:t>
      </w:r>
      <w:r w:rsidR="00BA1F31" w:rsidRPr="0032190F">
        <w:rPr>
          <w:lang w:val="fr-FR"/>
        </w:rPr>
        <w:t xml:space="preserve">numérique </w:t>
      </w:r>
      <w:r w:rsidRPr="0032190F">
        <w:rPr>
          <w:lang w:val="fr-FR"/>
        </w:rPr>
        <w:t xml:space="preserve">des assemblages campaniformes </w:t>
      </w:r>
      <w:r w:rsidR="00BA1F31" w:rsidRPr="0032190F">
        <w:rPr>
          <w:lang w:val="fr-FR"/>
        </w:rPr>
        <w:t>(vases décorés, éléments de parures, objets métalliques, et une partie de l’outillage lithique font référence à une culture différente des groupes locaux (</w:t>
      </w:r>
      <w:hyperlink r:id="rId8302" w:anchor="Cul_Rhone_Ouveze" w:history="1">
        <w:r w:rsidR="00BA1F31" w:rsidRPr="0032190F">
          <w:rPr>
            <w:rStyle w:val="Hyperlink"/>
            <w:lang w:val="fr-FR"/>
          </w:rPr>
          <w:t>Rhône-Ouvèze</w:t>
        </w:r>
      </w:hyperlink>
      <w:r w:rsidR="00BA1F31" w:rsidRPr="0032190F">
        <w:rPr>
          <w:lang w:val="fr-FR"/>
        </w:rPr>
        <w:t>) (BIB 292)</w:t>
      </w:r>
    </w:p>
    <w:p w14:paraId="7BAFE102" w14:textId="77777777" w:rsidR="00646CE0" w:rsidRPr="0032190F" w:rsidRDefault="00646CE0" w:rsidP="00242C0F">
      <w:pPr>
        <w:jc w:val="both"/>
        <w:rPr>
          <w:lang w:val="fr-FR"/>
        </w:rPr>
      </w:pPr>
    </w:p>
    <w:p w14:paraId="25580D74" w14:textId="612D923A" w:rsidR="00646CE0" w:rsidRPr="002F3BF3" w:rsidRDefault="00646CE0" w:rsidP="00242C0F">
      <w:pPr>
        <w:autoSpaceDE w:val="0"/>
        <w:autoSpaceDN w:val="0"/>
        <w:adjustRightInd w:val="0"/>
        <w:jc w:val="both"/>
        <w:rPr>
          <w:lang w:val="fr-FR"/>
        </w:rPr>
      </w:pPr>
      <w:r w:rsidRPr="002F3BF3">
        <w:rPr>
          <w:lang w:val="fr-FR"/>
        </w:rPr>
        <w:t xml:space="preserve">Les objets en </w:t>
      </w:r>
      <w:hyperlink r:id="rId8303" w:anchor="Sit_Cuivre" w:history="1">
        <w:r w:rsidR="009A36BA" w:rsidRPr="001E115E">
          <w:rPr>
            <w:rStyle w:val="Hyperlink"/>
            <w:lang w:val="fr-FR"/>
          </w:rPr>
          <w:t>cuivre</w:t>
        </w:r>
      </w:hyperlink>
      <w:r w:rsidR="009A36BA" w:rsidRPr="0032190F">
        <w:rPr>
          <w:lang w:val="fr-FR"/>
        </w:rPr>
        <w:t xml:space="preserve"> </w:t>
      </w:r>
      <w:r w:rsidRPr="002F3BF3">
        <w:rPr>
          <w:lang w:val="fr-FR"/>
        </w:rPr>
        <w:t>de l’habitat campaniforme des Calades possède</w:t>
      </w:r>
      <w:r w:rsidR="00E04DE2" w:rsidRPr="002F3BF3">
        <w:rPr>
          <w:lang w:val="fr-FR"/>
        </w:rPr>
        <w:t>nt</w:t>
      </w:r>
      <w:r w:rsidRPr="002F3BF3">
        <w:rPr>
          <w:lang w:val="fr-FR"/>
        </w:rPr>
        <w:t xml:space="preserve"> de fortes teneur</w:t>
      </w:r>
      <w:r w:rsidR="00713EDA" w:rsidRPr="002F3BF3">
        <w:rPr>
          <w:lang w:val="fr-FR"/>
        </w:rPr>
        <w:t>s</w:t>
      </w:r>
      <w:r w:rsidRPr="002F3BF3">
        <w:rPr>
          <w:lang w:val="fr-FR"/>
        </w:rPr>
        <w:t xml:space="preserve"> en arsenic (pas moins de 1,5%) et des teneurs plus faible</w:t>
      </w:r>
      <w:r w:rsidR="00E60ADA" w:rsidRPr="002F3BF3">
        <w:rPr>
          <w:lang w:val="fr-FR"/>
        </w:rPr>
        <w:t>s</w:t>
      </w:r>
      <w:r w:rsidRPr="002F3BF3">
        <w:rPr>
          <w:lang w:val="fr-FR"/>
        </w:rPr>
        <w:t xml:space="preserve"> en argent. Trois objets contiennent enytre 3,5 et 6% d’arsenic et des impuretés autres très faibles ou nulles. Le fragment de poignard à un taux exceptionnel de 6% d’As. Très proches géographiquement du </w:t>
      </w:r>
      <w:hyperlink r:id="rId8304" w:anchor="Sit_Orgon" w:history="1">
        <w:r w:rsidRPr="002F3BF3">
          <w:rPr>
            <w:rStyle w:val="Hyperlink"/>
            <w:lang w:val="fr-FR"/>
          </w:rPr>
          <w:t>Mas des Gavots</w:t>
        </w:r>
      </w:hyperlink>
      <w:r w:rsidR="00E60ADA" w:rsidRPr="002F3BF3">
        <w:rPr>
          <w:lang w:val="fr-FR"/>
        </w:rPr>
        <w:t>, ces deux sites partag</w:t>
      </w:r>
      <w:r w:rsidRPr="002F3BF3">
        <w:rPr>
          <w:lang w:val="fr-FR"/>
        </w:rPr>
        <w:t>e</w:t>
      </w:r>
      <w:r w:rsidR="00E60ADA" w:rsidRPr="002F3BF3">
        <w:rPr>
          <w:lang w:val="fr-FR"/>
        </w:rPr>
        <w:t>n</w:t>
      </w:r>
      <w:r w:rsidRPr="002F3BF3">
        <w:rPr>
          <w:lang w:val="fr-FR"/>
        </w:rPr>
        <w:t>t également des similitudes dans les compositions métallifères des objets qu’on y trouve (BIB 835 p. 73</w:t>
      </w:r>
      <w:r w:rsidR="00DB6B0B" w:rsidRPr="002F3BF3">
        <w:rPr>
          <w:lang w:val="fr-FR"/>
        </w:rPr>
        <w:t xml:space="preserve"> et BIB 96 p. 370-371 fig. 18</w:t>
      </w:r>
      <w:r w:rsidRPr="002F3BF3">
        <w:rPr>
          <w:lang w:val="fr-FR"/>
        </w:rPr>
        <w:t>)</w:t>
      </w:r>
      <w:r w:rsidR="00D171DB" w:rsidRPr="002F3BF3">
        <w:rPr>
          <w:lang w:val="fr-FR"/>
        </w:rPr>
        <w:t xml:space="preserve">Les objets en cuivre des Calades à Orgon [118] possèdent de fortes teneurs en arsenic de l’ordre de 3,5 à 6 % (Barge-Mahieu, 1995), comme de nombreux objets en contexte campaniforme. H. Barge-Mahieu note plusieurs similitudes remarquables en Provence, à partir des corrélations des impuretés des cuivres, entre le site de </w:t>
      </w:r>
      <w:hyperlink r:id="rId8305" w:anchor="Sit_Balance" w:history="1">
        <w:r w:rsidR="00B2332E" w:rsidRPr="002F3BF3">
          <w:rPr>
            <w:rStyle w:val="Hyperlink"/>
            <w:lang w:val="fr-FR"/>
          </w:rPr>
          <w:t>L</w:t>
        </w:r>
        <w:r w:rsidR="00D171DB" w:rsidRPr="002F3BF3">
          <w:rPr>
            <w:rStyle w:val="Hyperlink"/>
            <w:lang w:val="fr-FR"/>
          </w:rPr>
          <w:t>a Balance</w:t>
        </w:r>
      </w:hyperlink>
      <w:r w:rsidR="00D171DB" w:rsidRPr="002F3BF3">
        <w:rPr>
          <w:lang w:val="fr-FR"/>
        </w:rPr>
        <w:t xml:space="preserve"> et la </w:t>
      </w:r>
      <w:hyperlink r:id="rId8306" w:anchor="Sit_Muree" w:history="1">
        <w:r w:rsidR="00D171DB" w:rsidRPr="002F3BF3">
          <w:rPr>
            <w:rStyle w:val="Hyperlink"/>
            <w:lang w:val="fr-FR"/>
          </w:rPr>
          <w:t>grotte Murée</w:t>
        </w:r>
      </w:hyperlink>
      <w:r w:rsidR="00D171DB" w:rsidRPr="002F3BF3">
        <w:rPr>
          <w:lang w:val="fr-FR"/>
        </w:rPr>
        <w:t xml:space="preserve"> qui présentent des styles céramiques distincts et entre les Calades [118] et le dolmen des Gavots à Orgon (qui a livré un poignard « de type Remedello », mais pas d’objets attribuables au Campaniforme) (BIB 971 p. 127)</w:t>
      </w:r>
    </w:p>
    <w:p w14:paraId="3E08DB34" w14:textId="77777777" w:rsidR="00626310" w:rsidRPr="0032190F" w:rsidRDefault="00626310"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83"/>
      </w:tblGrid>
      <w:tr w:rsidR="00713EDA" w:rsidRPr="006A329A" w14:paraId="1CF6C58E" w14:textId="77777777">
        <w:trPr>
          <w:jc w:val="center"/>
        </w:trPr>
        <w:tc>
          <w:tcPr>
            <w:tcW w:w="0" w:type="auto"/>
          </w:tcPr>
          <w:p w14:paraId="74CE3F57" w14:textId="77777777" w:rsidR="00713EDA" w:rsidRPr="0032190F" w:rsidRDefault="00713EDA" w:rsidP="00242C0F">
            <w:pPr>
              <w:jc w:val="both"/>
              <w:rPr>
                <w:sz w:val="20"/>
                <w:szCs w:val="20"/>
                <w:lang w:val="fr-FR"/>
              </w:rPr>
            </w:pPr>
            <w:r w:rsidRPr="0032190F">
              <w:rPr>
                <w:b/>
                <w:sz w:val="20"/>
                <w:szCs w:val="20"/>
                <w:lang w:val="fr-FR"/>
              </w:rPr>
              <w:t>C2 niv. 11</w:t>
            </w:r>
            <w:r w:rsidRPr="0032190F">
              <w:rPr>
                <w:sz w:val="20"/>
                <w:szCs w:val="20"/>
                <w:lang w:val="fr-FR"/>
              </w:rPr>
              <w:t xml:space="preserve"> : Ly-4521 : 3200 ± 170</w:t>
            </w:r>
          </w:p>
          <w:p w14:paraId="2760EA90" w14:textId="77777777" w:rsidR="00713EDA" w:rsidRPr="0032190F" w:rsidRDefault="00713EDA" w:rsidP="00242C0F">
            <w:pPr>
              <w:jc w:val="both"/>
              <w:rPr>
                <w:sz w:val="20"/>
                <w:szCs w:val="20"/>
                <w:lang w:val="fr-FR"/>
              </w:rPr>
            </w:pPr>
            <w:r w:rsidRPr="0032190F">
              <w:rPr>
                <w:sz w:val="20"/>
                <w:szCs w:val="20"/>
                <w:lang w:val="fr-FR"/>
              </w:rPr>
              <w:t xml:space="preserve"> : 1686-1621 BC Cal (Calib 4.3 à 1</w:t>
            </w:r>
            <w:r w:rsidRPr="00DB5974">
              <w:rPr>
                <w:sz w:val="20"/>
                <w:szCs w:val="20"/>
              </w:rPr>
              <w:t>δ</w:t>
            </w:r>
            <w:r w:rsidRPr="0032190F">
              <w:rPr>
                <w:sz w:val="20"/>
                <w:szCs w:val="20"/>
                <w:lang w:val="fr-FR"/>
              </w:rPr>
              <w:t>)</w:t>
            </w:r>
          </w:p>
          <w:p w14:paraId="4C1356D3" w14:textId="77777777" w:rsidR="00713EDA" w:rsidRPr="0032190F" w:rsidRDefault="00713EDA" w:rsidP="00242C0F">
            <w:pPr>
              <w:jc w:val="both"/>
              <w:rPr>
                <w:sz w:val="20"/>
                <w:szCs w:val="20"/>
                <w:lang w:val="fr-FR"/>
              </w:rPr>
            </w:pPr>
            <w:r w:rsidRPr="0032190F">
              <w:rPr>
                <w:sz w:val="20"/>
                <w:szCs w:val="20"/>
                <w:lang w:val="fr-FR"/>
              </w:rPr>
              <w:t xml:space="preserve"> : 1880-1015 BC Cal (Calib 4.3 à 2</w:t>
            </w:r>
            <w:r w:rsidRPr="00DB5974">
              <w:rPr>
                <w:sz w:val="20"/>
                <w:szCs w:val="20"/>
              </w:rPr>
              <w:t>δ</w:t>
            </w:r>
            <w:r w:rsidRPr="0032190F">
              <w:rPr>
                <w:sz w:val="20"/>
                <w:szCs w:val="20"/>
                <w:lang w:val="fr-FR"/>
              </w:rPr>
              <w:t>)</w:t>
            </w:r>
          </w:p>
        </w:tc>
      </w:tr>
      <w:tr w:rsidR="00713EDA" w:rsidRPr="006A329A" w14:paraId="1C3516D0" w14:textId="77777777">
        <w:trPr>
          <w:jc w:val="center"/>
        </w:trPr>
        <w:tc>
          <w:tcPr>
            <w:tcW w:w="0" w:type="auto"/>
          </w:tcPr>
          <w:p w14:paraId="42059773" w14:textId="77777777" w:rsidR="00713EDA" w:rsidRPr="0032190F" w:rsidRDefault="00713EDA" w:rsidP="00242C0F">
            <w:pPr>
              <w:jc w:val="both"/>
              <w:rPr>
                <w:sz w:val="20"/>
                <w:szCs w:val="20"/>
                <w:lang w:val="fr-FR"/>
              </w:rPr>
            </w:pPr>
            <w:r w:rsidRPr="0032190F">
              <w:rPr>
                <w:b/>
                <w:sz w:val="20"/>
                <w:szCs w:val="20"/>
                <w:lang w:val="fr-FR"/>
              </w:rPr>
              <w:t>C2 niv. 12</w:t>
            </w:r>
            <w:r w:rsidRPr="0032190F">
              <w:rPr>
                <w:sz w:val="20"/>
                <w:szCs w:val="20"/>
                <w:lang w:val="fr-FR"/>
              </w:rPr>
              <w:t xml:space="preserve"> : ARC-606 : 3855 ± 50 </w:t>
            </w:r>
          </w:p>
          <w:p w14:paraId="6B8FFFD3" w14:textId="77777777" w:rsidR="00713EDA" w:rsidRPr="0032190F" w:rsidRDefault="00713EDA" w:rsidP="00242C0F">
            <w:pPr>
              <w:jc w:val="both"/>
              <w:rPr>
                <w:sz w:val="20"/>
                <w:szCs w:val="20"/>
                <w:lang w:val="fr-FR"/>
              </w:rPr>
            </w:pPr>
            <w:r w:rsidRPr="0032190F">
              <w:rPr>
                <w:sz w:val="20"/>
                <w:szCs w:val="20"/>
                <w:lang w:val="fr-FR"/>
              </w:rPr>
              <w:t>: 2455-2206 BC Cal (Calib 4.3 à 1</w:t>
            </w:r>
            <w:r w:rsidRPr="00DB5974">
              <w:rPr>
                <w:sz w:val="20"/>
                <w:szCs w:val="20"/>
              </w:rPr>
              <w:t>δ</w:t>
            </w:r>
            <w:r w:rsidRPr="0032190F">
              <w:rPr>
                <w:sz w:val="20"/>
                <w:szCs w:val="20"/>
                <w:lang w:val="fr-FR"/>
              </w:rPr>
              <w:t xml:space="preserve">) </w:t>
            </w:r>
          </w:p>
          <w:p w14:paraId="0E5634D2" w14:textId="77777777" w:rsidR="00713EDA" w:rsidRPr="0032190F" w:rsidRDefault="00713EDA" w:rsidP="00242C0F">
            <w:pPr>
              <w:jc w:val="both"/>
              <w:rPr>
                <w:sz w:val="20"/>
                <w:szCs w:val="20"/>
                <w:lang w:val="fr-FR"/>
              </w:rPr>
            </w:pPr>
            <w:r w:rsidRPr="0032190F">
              <w:rPr>
                <w:sz w:val="20"/>
                <w:szCs w:val="20"/>
                <w:lang w:val="fr-FR"/>
              </w:rPr>
              <w:t>: 2465-2148 BC Cal (Calib 4.3 à 2</w:t>
            </w:r>
            <w:r w:rsidRPr="00DB5974">
              <w:rPr>
                <w:sz w:val="20"/>
                <w:szCs w:val="20"/>
              </w:rPr>
              <w:t>δ</w:t>
            </w:r>
            <w:r w:rsidRPr="0032190F">
              <w:rPr>
                <w:sz w:val="20"/>
                <w:szCs w:val="20"/>
                <w:lang w:val="fr-FR"/>
              </w:rPr>
              <w:t xml:space="preserve">) </w:t>
            </w:r>
          </w:p>
        </w:tc>
      </w:tr>
    </w:tbl>
    <w:p w14:paraId="3BB8D7B8" w14:textId="77777777" w:rsidR="00713EDA" w:rsidRPr="0032190F" w:rsidRDefault="00713EDA" w:rsidP="00242C0F">
      <w:pPr>
        <w:jc w:val="both"/>
        <w:rPr>
          <w:lang w:val="fr-FR"/>
        </w:rPr>
      </w:pPr>
      <w:r w:rsidRPr="0032190F">
        <w:rPr>
          <w:lang w:val="fr-FR"/>
        </w:rPr>
        <w:t>(BIB 971 catalogue p. 430)</w:t>
      </w:r>
    </w:p>
    <w:p w14:paraId="3D38837D" w14:textId="77777777" w:rsidR="00A00A85" w:rsidRDefault="00A00A85" w:rsidP="00242C0F">
      <w:pPr>
        <w:rPr>
          <w:lang w:val="fr-FR"/>
        </w:rPr>
      </w:pPr>
    </w:p>
    <w:p w14:paraId="3C191D7D" w14:textId="77777777" w:rsidR="00B959E4" w:rsidRDefault="00B959E4" w:rsidP="00242C0F">
      <w:pPr>
        <w:rPr>
          <w:lang w:val="fr-FR"/>
        </w:rPr>
      </w:pPr>
      <w:r>
        <w:rPr>
          <w:lang w:val="fr-FR"/>
        </w:rPr>
        <w:t>2 bâtiments autour d'une cour centrale (possible hameau) (BIB 2646)</w:t>
      </w:r>
    </w:p>
    <w:p w14:paraId="2A8D1E67" w14:textId="77777777" w:rsidR="00B959E4" w:rsidRDefault="00B959E4" w:rsidP="00242C0F">
      <w:pPr>
        <w:rPr>
          <w:lang w:val="fr-FR"/>
        </w:rPr>
      </w:pPr>
    </w:p>
    <w:p w14:paraId="02D40EAB" w14:textId="77777777" w:rsidR="002F3BF3" w:rsidRPr="0032190F" w:rsidRDefault="002F3BF3" w:rsidP="00426FF9">
      <w:pPr>
        <w:pStyle w:val="Heading1"/>
      </w:pPr>
      <w:bookmarkStart w:id="3530" w:name="Sit_Calade"/>
      <w:r w:rsidRPr="0032190F">
        <w:t>CALADE (LA)</w:t>
      </w:r>
      <w:bookmarkEnd w:id="3530"/>
    </w:p>
    <w:p w14:paraId="1C4360E8" w14:textId="77777777" w:rsidR="002F3BF3" w:rsidRPr="0032190F" w:rsidRDefault="002F3BF3" w:rsidP="002F3BF3">
      <w:pPr>
        <w:jc w:val="both"/>
        <w:rPr>
          <w:lang w:val="fr-FR"/>
        </w:rPr>
      </w:pPr>
    </w:p>
    <w:p w14:paraId="5FE97342" w14:textId="77777777" w:rsidR="002F3BF3" w:rsidRPr="0032190F" w:rsidRDefault="002F3BF3" w:rsidP="002F3BF3">
      <w:pPr>
        <w:jc w:val="both"/>
        <w:rPr>
          <w:lang w:val="fr-FR"/>
        </w:rPr>
      </w:pPr>
      <w:r w:rsidRPr="0032190F">
        <w:rPr>
          <w:lang w:val="fr-FR"/>
        </w:rPr>
        <w:t>Le site de La Calade est un site de Fontvieille (Alpilles ?).</w:t>
      </w:r>
    </w:p>
    <w:p w14:paraId="19F786B1" w14:textId="77777777" w:rsidR="002F3BF3" w:rsidRPr="0032190F" w:rsidRDefault="002F3BF3" w:rsidP="002F3BF3">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70"/>
        <w:gridCol w:w="7754"/>
      </w:tblGrid>
      <w:tr w:rsidR="002F3BF3" w:rsidRPr="006A329A" w14:paraId="4E7CF0C0" w14:textId="77777777" w:rsidTr="002F3BF3">
        <w:trPr>
          <w:jc w:val="center"/>
        </w:trPr>
        <w:tc>
          <w:tcPr>
            <w:tcW w:w="1470" w:type="dxa"/>
            <w:shd w:val="clear" w:color="auto" w:fill="auto"/>
          </w:tcPr>
          <w:p w14:paraId="47F6F45D" w14:textId="76DB5730" w:rsidR="002F3BF3" w:rsidRDefault="00000000" w:rsidP="002F3BF3">
            <w:hyperlink r:id="rId8307" w:anchor="Cul_Bronze_Final_3" w:history="1">
              <w:r w:rsidR="002F3BF3">
                <w:rPr>
                  <w:rStyle w:val="Hyperlink"/>
                </w:rPr>
                <w:t>BF3</w:t>
              </w:r>
              <w:r w:rsidR="002F3BF3" w:rsidRPr="003C1B18">
                <w:rPr>
                  <w:rStyle w:val="Hyperlink"/>
                </w:rPr>
                <w:t>a-b</w:t>
              </w:r>
            </w:hyperlink>
          </w:p>
        </w:tc>
        <w:tc>
          <w:tcPr>
            <w:tcW w:w="7754" w:type="dxa"/>
            <w:shd w:val="clear" w:color="auto" w:fill="auto"/>
          </w:tcPr>
          <w:p w14:paraId="6809793C" w14:textId="47206760" w:rsidR="002F3BF3" w:rsidRPr="0032190F" w:rsidRDefault="002F3BF3" w:rsidP="002F3BF3">
            <w:pPr>
              <w:rPr>
                <w:lang w:val="fr-FR"/>
              </w:rPr>
            </w:pPr>
            <w:r w:rsidRPr="0032190F">
              <w:rPr>
                <w:lang w:val="fr-FR"/>
              </w:rPr>
              <w:t xml:space="preserve">habitat. mobilier archéo (double trait, </w:t>
            </w:r>
            <w:hyperlink r:id="rId8308" w:anchor="Cul_Proto_Art_TAC_T_z" w:history="1">
              <w:r w:rsidRPr="0032190F">
                <w:rPr>
                  <w:rStyle w:val="Hyperlink"/>
                  <w:lang w:val="fr-FR"/>
                </w:rPr>
                <w:t>zoomorphes</w:t>
              </w:r>
            </w:hyperlink>
            <w:r w:rsidRPr="0032190F">
              <w:rPr>
                <w:lang w:val="fr-FR"/>
              </w:rPr>
              <w:t>, personnage) // mailhacien</w:t>
            </w:r>
          </w:p>
        </w:tc>
      </w:tr>
      <w:tr w:rsidR="002F3BF3" w:rsidRPr="006A329A" w14:paraId="62849484" w14:textId="77777777" w:rsidTr="002F3BF3">
        <w:trPr>
          <w:jc w:val="center"/>
        </w:trPr>
        <w:tc>
          <w:tcPr>
            <w:tcW w:w="1470" w:type="dxa"/>
            <w:shd w:val="clear" w:color="auto" w:fill="auto"/>
          </w:tcPr>
          <w:p w14:paraId="2A2CDC8E" w14:textId="2A353FF7" w:rsidR="002F3BF3" w:rsidRDefault="00000000" w:rsidP="002F3BF3">
            <w:hyperlink r:id="rId8309" w:anchor="Cul_Bronze_Final_2b" w:history="1">
              <w:r w:rsidR="002F3BF3">
                <w:rPr>
                  <w:rStyle w:val="Hyperlink"/>
                </w:rPr>
                <w:t>BF 2</w:t>
              </w:r>
              <w:r w:rsidR="002F3BF3" w:rsidRPr="003C1B18">
                <w:rPr>
                  <w:rStyle w:val="Hyperlink"/>
                </w:rPr>
                <w:t>b</w:t>
              </w:r>
            </w:hyperlink>
          </w:p>
        </w:tc>
        <w:tc>
          <w:tcPr>
            <w:tcW w:w="7754" w:type="dxa"/>
            <w:shd w:val="clear" w:color="auto" w:fill="auto"/>
          </w:tcPr>
          <w:p w14:paraId="1615EF28" w14:textId="77777777" w:rsidR="002F3BF3" w:rsidRPr="0032190F" w:rsidRDefault="002F3BF3" w:rsidP="002F3BF3">
            <w:pPr>
              <w:rPr>
                <w:lang w:val="fr-FR"/>
              </w:rPr>
            </w:pPr>
            <w:r w:rsidRPr="0032190F">
              <w:rPr>
                <w:lang w:val="fr-FR"/>
              </w:rPr>
              <w:t>désaffection du site ? 1 seul tesson</w:t>
            </w:r>
          </w:p>
        </w:tc>
      </w:tr>
      <w:tr w:rsidR="002F3BF3" w:rsidRPr="006A329A" w14:paraId="2E083E9D" w14:textId="77777777" w:rsidTr="002F3BF3">
        <w:trPr>
          <w:jc w:val="center"/>
        </w:trPr>
        <w:tc>
          <w:tcPr>
            <w:tcW w:w="1470" w:type="dxa"/>
            <w:shd w:val="clear" w:color="auto" w:fill="auto"/>
          </w:tcPr>
          <w:p w14:paraId="134274A2" w14:textId="703BE5A2" w:rsidR="002F3BF3" w:rsidRDefault="00000000" w:rsidP="002F3BF3">
            <w:hyperlink r:id="rId8310" w:anchor="Cul_Bronze_Moyen_g_France_p_2" w:history="1">
              <w:r w:rsidR="002F3BF3" w:rsidRPr="00C177CE">
                <w:rPr>
                  <w:rStyle w:val="Hyperlink"/>
                </w:rPr>
                <w:t>BM 2</w:t>
              </w:r>
            </w:hyperlink>
          </w:p>
        </w:tc>
        <w:tc>
          <w:tcPr>
            <w:tcW w:w="7754" w:type="dxa"/>
            <w:shd w:val="clear" w:color="auto" w:fill="auto"/>
          </w:tcPr>
          <w:p w14:paraId="778114CF" w14:textId="490EF112" w:rsidR="002F3BF3" w:rsidRPr="0032190F" w:rsidRDefault="002F3BF3" w:rsidP="002F3BF3">
            <w:pPr>
              <w:rPr>
                <w:lang w:val="fr-FR"/>
              </w:rPr>
            </w:pPr>
            <w:r w:rsidRPr="0032190F">
              <w:rPr>
                <w:lang w:val="fr-FR"/>
              </w:rPr>
              <w:t xml:space="preserve">inluence du faciès </w:t>
            </w:r>
            <w:hyperlink r:id="rId8311" w:anchor="Cul_Alba_Scamozzina" w:history="1">
              <w:r w:rsidRPr="0032190F">
                <w:rPr>
                  <w:rStyle w:val="Hyperlink"/>
                  <w:lang w:val="fr-FR"/>
                </w:rPr>
                <w:t>Alba-Scamozzina</w:t>
              </w:r>
            </w:hyperlink>
          </w:p>
        </w:tc>
      </w:tr>
      <w:tr w:rsidR="002F3BF3" w:rsidRPr="006A329A" w14:paraId="1CED6F4E" w14:textId="77777777" w:rsidTr="002F3BF3">
        <w:trPr>
          <w:jc w:val="center"/>
        </w:trPr>
        <w:tc>
          <w:tcPr>
            <w:tcW w:w="1470" w:type="dxa"/>
            <w:shd w:val="clear" w:color="auto" w:fill="auto"/>
          </w:tcPr>
          <w:p w14:paraId="0D56D8CB" w14:textId="7330B47E" w:rsidR="002F3BF3" w:rsidRDefault="00000000" w:rsidP="002F3BF3">
            <w:hyperlink r:id="rId8312" w:anchor="Cul_Bronze_Moyen_g_France_p_1" w:history="1">
              <w:r w:rsidR="002F3BF3" w:rsidRPr="00C177CE">
                <w:rPr>
                  <w:rStyle w:val="Hyperlink"/>
                </w:rPr>
                <w:t>BM 1</w:t>
              </w:r>
            </w:hyperlink>
          </w:p>
        </w:tc>
        <w:tc>
          <w:tcPr>
            <w:tcW w:w="7754" w:type="dxa"/>
            <w:shd w:val="clear" w:color="auto" w:fill="auto"/>
          </w:tcPr>
          <w:p w14:paraId="57C7895C" w14:textId="753A0E3A" w:rsidR="002F3BF3" w:rsidRPr="0032190F" w:rsidRDefault="002F3BF3" w:rsidP="002F3BF3">
            <w:pPr>
              <w:rPr>
                <w:lang w:val="fr-FR"/>
              </w:rPr>
            </w:pPr>
            <w:r w:rsidRPr="0032190F">
              <w:rPr>
                <w:lang w:val="fr-FR"/>
              </w:rPr>
              <w:t xml:space="preserve">inluence du faciès </w:t>
            </w:r>
            <w:hyperlink r:id="rId8313" w:anchor="Cul_Grotta_Nuova" w:history="1">
              <w:r w:rsidRPr="0032190F">
                <w:rPr>
                  <w:rStyle w:val="Hyperlink"/>
                  <w:lang w:val="fr-FR"/>
                </w:rPr>
                <w:t>Grotta Nuova</w:t>
              </w:r>
            </w:hyperlink>
            <w:r w:rsidRPr="0032190F">
              <w:rPr>
                <w:lang w:val="fr-FR"/>
              </w:rPr>
              <w:t xml:space="preserve"> </w:t>
            </w:r>
          </w:p>
        </w:tc>
      </w:tr>
      <w:tr w:rsidR="002F3BF3" w14:paraId="29830FF8" w14:textId="77777777" w:rsidTr="002F3BF3">
        <w:trPr>
          <w:jc w:val="center"/>
        </w:trPr>
        <w:tc>
          <w:tcPr>
            <w:tcW w:w="1470" w:type="dxa"/>
            <w:shd w:val="clear" w:color="auto" w:fill="auto"/>
          </w:tcPr>
          <w:p w14:paraId="5BD3D7DB" w14:textId="77777777" w:rsidR="002F3BF3" w:rsidRDefault="002F3BF3" w:rsidP="002F3BF3">
            <w:r>
              <w:t>Néolithique</w:t>
            </w:r>
          </w:p>
        </w:tc>
        <w:tc>
          <w:tcPr>
            <w:tcW w:w="7754" w:type="dxa"/>
            <w:shd w:val="clear" w:color="auto" w:fill="auto"/>
          </w:tcPr>
          <w:p w14:paraId="690CC233" w14:textId="77777777" w:rsidR="002F3BF3" w:rsidRDefault="002F3BF3" w:rsidP="002F3BF3">
            <w:r>
              <w:t>-</w:t>
            </w:r>
          </w:p>
        </w:tc>
      </w:tr>
    </w:tbl>
    <w:p w14:paraId="24087716" w14:textId="77777777" w:rsidR="002F3BF3" w:rsidRDefault="002F3BF3" w:rsidP="002F3BF3">
      <w:r>
        <w:t>(BIB 1477 p. 321 sq., BIB 2482)</w:t>
      </w:r>
    </w:p>
    <w:p w14:paraId="73CD403C" w14:textId="77777777" w:rsidR="002F3BF3" w:rsidRDefault="002F3BF3" w:rsidP="002F3BF3"/>
    <w:p w14:paraId="2426354F" w14:textId="58ECD9C4" w:rsidR="002F3BF3" w:rsidRPr="0032190F" w:rsidRDefault="002F3BF3" w:rsidP="002F3BF3">
      <w:pPr>
        <w:jc w:val="both"/>
        <w:rPr>
          <w:lang w:val="fr-FR"/>
        </w:rPr>
      </w:pPr>
      <w:r w:rsidRPr="0032190F">
        <w:rPr>
          <w:lang w:val="fr-FR"/>
        </w:rPr>
        <w:t xml:space="preserve">Attribué premièrement au </w:t>
      </w:r>
      <w:hyperlink r:id="rId8314" w:anchor="Cul_Couronnien" w:history="1">
        <w:r w:rsidRPr="0032190F">
          <w:rPr>
            <w:rStyle w:val="Hyperlink"/>
            <w:lang w:val="fr-FR"/>
          </w:rPr>
          <w:t>Couronnien</w:t>
        </w:r>
      </w:hyperlink>
      <w:r w:rsidRPr="0032190F">
        <w:rPr>
          <w:lang w:val="fr-FR"/>
        </w:rPr>
        <w:t xml:space="preserve">. La coexistence de céramiques correspondant aux critères historiques du Couronnien : nombreuses formes hémisphériques, absences de décorations, de carènes ou de galbes, de traitement des surfaces, préhension en bobine ou en mamelon, avec des céramiques présentant des plastillages sous le bord à la manière des productions de </w:t>
      </w:r>
      <w:hyperlink r:id="rId8315" w:anchor="Cul_Fontbuisse" w:history="1">
        <w:r w:rsidRPr="0032190F">
          <w:rPr>
            <w:rStyle w:val="Hyperlink"/>
            <w:lang w:val="fr-FR"/>
          </w:rPr>
          <w:t>Fontbuisse</w:t>
        </w:r>
      </w:hyperlink>
      <w:r w:rsidRPr="0032190F">
        <w:rPr>
          <w:lang w:val="fr-FR"/>
        </w:rPr>
        <w:t xml:space="preserve"> dans un même horizon archéologique diffèrent notablement de sa définition première (Xavier Margarit, C2, 2008).</w:t>
      </w:r>
    </w:p>
    <w:p w14:paraId="68D7E6BF" w14:textId="77777777" w:rsidR="002F3BF3" w:rsidRDefault="002F3BF3" w:rsidP="00242C0F">
      <w:pPr>
        <w:rPr>
          <w:lang w:val="fr-FR"/>
        </w:rPr>
      </w:pPr>
    </w:p>
    <w:p w14:paraId="3DBC1F6E" w14:textId="77777777" w:rsidR="002F3BF3" w:rsidRDefault="002F3BF3" w:rsidP="002F3BF3">
      <w:pPr>
        <w:jc w:val="both"/>
        <w:rPr>
          <w:szCs w:val="20"/>
          <w:lang w:val="fr-FR" w:eastAsia="en-GB"/>
        </w:rPr>
      </w:pPr>
      <w:r w:rsidRPr="002F3BF3">
        <w:rPr>
          <w:lang w:val="fr-FR"/>
        </w:rPr>
        <w:t xml:space="preserve">Couche 3: </w:t>
      </w:r>
      <w:r w:rsidRPr="002F3BF3">
        <w:rPr>
          <w:szCs w:val="20"/>
          <w:lang w:val="fr-FR" w:eastAsia="en-GB"/>
        </w:rPr>
        <w:t xml:space="preserve">présence d’un de ces signes en forme de peigne sur un tesson de la couche 3 de la Calade à Fontvieille (Bouches-du-Rhône) où il est associé à des décors classiques du style Mailhac I </w:t>
      </w:r>
      <w:r>
        <w:rPr>
          <w:szCs w:val="20"/>
          <w:lang w:val="fr-FR" w:eastAsia="en-GB"/>
        </w:rPr>
        <w:t>(</w:t>
      </w:r>
      <w:r w:rsidRPr="002F3BF3">
        <w:rPr>
          <w:szCs w:val="20"/>
          <w:lang w:val="fr-FR" w:eastAsia="en-GB"/>
        </w:rPr>
        <w:t xml:space="preserve">Lagrand 1968 : pl. XX IX nº 12). </w:t>
      </w:r>
      <w:r>
        <w:rPr>
          <w:szCs w:val="20"/>
          <w:lang w:val="fr-FR" w:eastAsia="en-GB"/>
        </w:rPr>
        <w:t>(BIB 2849)</w:t>
      </w:r>
    </w:p>
    <w:p w14:paraId="750E83F8" w14:textId="77777777" w:rsidR="002F3BF3" w:rsidRDefault="002F3BF3" w:rsidP="002F3BF3">
      <w:pPr>
        <w:jc w:val="both"/>
        <w:rPr>
          <w:szCs w:val="20"/>
          <w:lang w:val="fr-FR" w:eastAsia="en-GB"/>
        </w:rPr>
      </w:pPr>
    </w:p>
    <w:p w14:paraId="48E9A619" w14:textId="77777777" w:rsidR="002F3BF3" w:rsidRDefault="002F3BF3" w:rsidP="002F3BF3">
      <w:pPr>
        <w:jc w:val="both"/>
        <w:rPr>
          <w:szCs w:val="20"/>
          <w:lang w:val="fr-FR" w:eastAsia="en-GB"/>
        </w:rPr>
      </w:pPr>
      <w:r>
        <w:rPr>
          <w:szCs w:val="20"/>
          <w:lang w:val="fr-FR" w:eastAsia="en-GB"/>
        </w:rPr>
        <w:t xml:space="preserve">Céramique Mailhac avec un cheval-escalier (VB4) </w:t>
      </w:r>
      <w:r w:rsidR="000D7532">
        <w:rPr>
          <w:szCs w:val="20"/>
          <w:lang w:val="fr-FR" w:eastAsia="en-GB"/>
        </w:rPr>
        <w:t xml:space="preserve">et un possible cheval (VB1) </w:t>
      </w:r>
      <w:r>
        <w:rPr>
          <w:szCs w:val="20"/>
          <w:lang w:val="fr-FR" w:eastAsia="en-GB"/>
        </w:rPr>
        <w:t>(BIB 1880)</w:t>
      </w:r>
    </w:p>
    <w:p w14:paraId="4695E13A" w14:textId="77777777" w:rsidR="002F3BF3" w:rsidRDefault="002F3BF3" w:rsidP="002F3BF3">
      <w:pPr>
        <w:jc w:val="both"/>
        <w:rPr>
          <w:lang w:val="fr-FR"/>
        </w:rPr>
      </w:pPr>
    </w:p>
    <w:p w14:paraId="7EEE473B" w14:textId="77777777" w:rsidR="006751AC" w:rsidRPr="002F3BF3" w:rsidRDefault="006751AC" w:rsidP="00426FF9">
      <w:pPr>
        <w:pStyle w:val="Heading1"/>
      </w:pPr>
      <w:bookmarkStart w:id="3531" w:name="Sit_Boulou"/>
      <w:r>
        <w:t>BOULOU</w:t>
      </w:r>
    </w:p>
    <w:bookmarkEnd w:id="3531"/>
    <w:p w14:paraId="162FA87C" w14:textId="77777777" w:rsidR="002F3BF3" w:rsidRDefault="002F3BF3" w:rsidP="00242C0F">
      <w:pPr>
        <w:rPr>
          <w:lang w:val="fr-FR"/>
        </w:rPr>
      </w:pPr>
    </w:p>
    <w:p w14:paraId="3D5F4EE0" w14:textId="77777777" w:rsidR="006751AC" w:rsidRDefault="006751AC" w:rsidP="00242C0F">
      <w:pPr>
        <w:rPr>
          <w:lang w:val="fr-FR"/>
        </w:rPr>
      </w:pPr>
      <w:r>
        <w:rPr>
          <w:lang w:val="fr-FR"/>
        </w:rPr>
        <w:t>obsidienne</w:t>
      </w:r>
    </w:p>
    <w:p w14:paraId="0C61B933" w14:textId="77777777" w:rsidR="00934A22" w:rsidRDefault="00934A22" w:rsidP="00242C0F">
      <w:pPr>
        <w:rPr>
          <w:lang w:val="fr-FR"/>
        </w:rPr>
      </w:pPr>
    </w:p>
    <w:p w14:paraId="1C0A9A7E" w14:textId="77777777" w:rsidR="00934A22" w:rsidRDefault="00934A22" w:rsidP="00426FF9">
      <w:pPr>
        <w:pStyle w:val="Heading1"/>
      </w:pPr>
      <w:bookmarkStart w:id="3532" w:name="Sit_Cinabre"/>
      <w:r>
        <w:t>CINABRE</w:t>
      </w:r>
    </w:p>
    <w:bookmarkEnd w:id="3532"/>
    <w:p w14:paraId="5DD599C1" w14:textId="77777777" w:rsidR="00934A22" w:rsidRDefault="00934A22" w:rsidP="00242C0F">
      <w:pPr>
        <w:rPr>
          <w:lang w:val="fr-FR"/>
        </w:rPr>
      </w:pPr>
    </w:p>
    <w:p w14:paraId="667873FA" w14:textId="77777777" w:rsidR="00934A22" w:rsidRDefault="00934A22" w:rsidP="00242C0F">
      <w:pPr>
        <w:rPr>
          <w:lang w:val="fr-FR"/>
        </w:rPr>
      </w:pPr>
      <w:r>
        <w:rPr>
          <w:lang w:val="fr-FR"/>
        </w:rPr>
        <w:t xml:space="preserve">Le cinabre est un pigment de couleur (SS BIB). </w:t>
      </w:r>
      <w:r w:rsidRPr="00934A22">
        <w:rPr>
          <w:lang w:val="fr-FR"/>
        </w:rPr>
        <w:t>Entre le Ve et le IIIe millénaire av. J.-C., il a en tout cas été exploité et utilisé, souvent en contexte funéraire, en Italie centrale (Toscane, Latium) ainsi que dans certaines régions d’Espagne (Castille-La Manche, Andalousie) (Grifoni Cremonesi et Radmilli, 2001 ; Hunt- Ortiz et al., 2011 ; Bueno-Ramírez et al., 2019).</w:t>
      </w:r>
      <w:r>
        <w:rPr>
          <w:lang w:val="fr-FR"/>
        </w:rPr>
        <w:t>(BIB 3176) v. stèles duranciennes</w:t>
      </w:r>
    </w:p>
    <w:p w14:paraId="3606291E" w14:textId="77777777" w:rsidR="006751AC" w:rsidRDefault="00934A22" w:rsidP="00242C0F">
      <w:pPr>
        <w:rPr>
          <w:lang w:val="fr-FR"/>
        </w:rPr>
      </w:pPr>
      <w:r>
        <w:rPr>
          <w:lang w:val="fr-FR"/>
        </w:rPr>
        <w:t>= sulfure de mercure (BIB 3176)</w:t>
      </w:r>
    </w:p>
    <w:p w14:paraId="256441EF" w14:textId="77777777" w:rsidR="00C27F05" w:rsidRDefault="00C27F05" w:rsidP="00242C0F">
      <w:pPr>
        <w:rPr>
          <w:lang w:val="fr-FR"/>
        </w:rPr>
      </w:pPr>
    </w:p>
    <w:p w14:paraId="12424618" w14:textId="77777777" w:rsidR="00C27F05" w:rsidRDefault="00C27F05" w:rsidP="00C27F05">
      <w:pPr>
        <w:pStyle w:val="Heading1"/>
      </w:pPr>
      <w:bookmarkStart w:id="3533" w:name="Sit_MP_Dures"/>
      <w:r>
        <w:t>MP DURES</w:t>
      </w:r>
    </w:p>
    <w:bookmarkEnd w:id="3533"/>
    <w:p w14:paraId="1387B926" w14:textId="77777777" w:rsidR="00C27F05" w:rsidRDefault="00C27F05" w:rsidP="00242C0F">
      <w:pPr>
        <w:rPr>
          <w:lang w:val="fr-FR"/>
        </w:rPr>
      </w:pPr>
    </w:p>
    <w:p w14:paraId="58D6A3A5" w14:textId="24723CEE" w:rsidR="00C27F05" w:rsidRDefault="00C27F05" w:rsidP="00242C0F">
      <w:pPr>
        <w:rPr>
          <w:lang w:val="fr-FR"/>
        </w:rPr>
      </w:pPr>
      <w:r>
        <w:rPr>
          <w:lang w:val="fr-FR"/>
        </w:rPr>
        <w:t xml:space="preserve">Comprend les </w:t>
      </w:r>
      <w:hyperlink r:id="rId8316" w:anchor="Sit_Pierre" w:history="1">
        <w:r w:rsidRPr="00C27F05">
          <w:rPr>
            <w:rStyle w:val="Hyperlink"/>
            <w:lang w:val="fr-FR"/>
          </w:rPr>
          <w:t>pierr</w:t>
        </w:r>
        <w:r>
          <w:rPr>
            <w:rStyle w:val="Hyperlink"/>
            <w:lang w:val="fr-FR"/>
          </w:rPr>
          <w:t>es</w:t>
        </w:r>
      </w:hyperlink>
      <w:r>
        <w:rPr>
          <w:lang w:val="fr-FR"/>
        </w:rPr>
        <w:t xml:space="preserve"> et le </w:t>
      </w:r>
      <w:hyperlink r:id="rId8317" w:anchor="Sit_Metal" w:history="1">
        <w:r>
          <w:rPr>
            <w:rStyle w:val="Hyperlink"/>
            <w:lang w:val="fr-FR"/>
          </w:rPr>
          <w:t>métal</w:t>
        </w:r>
      </w:hyperlink>
    </w:p>
    <w:p w14:paraId="3D50DDAA" w14:textId="77777777" w:rsidR="00934A22" w:rsidRDefault="00C27F05" w:rsidP="00242C0F">
      <w:pPr>
        <w:rPr>
          <w:lang w:val="fr-FR"/>
        </w:rPr>
      </w:pPr>
      <w:r>
        <w:rPr>
          <w:lang w:val="fr-FR"/>
        </w:rPr>
        <w:t xml:space="preserve">Une étude sur le temps long (5500 - 2000 BC) en Europe centro-occidentale, montre le caractère cyclique et inversé de l'exploitation des ressources en pierre </w:t>
      </w:r>
      <w:r w:rsidRPr="00C27F05">
        <w:rPr>
          <w:i/>
          <w:lang w:val="fr-FR"/>
        </w:rPr>
        <w:t>vs</w:t>
      </w:r>
      <w:r>
        <w:rPr>
          <w:lang w:val="fr-FR"/>
        </w:rPr>
        <w:t xml:space="preserve"> en métal avec:</w:t>
      </w:r>
    </w:p>
    <w:p w14:paraId="62548BBC" w14:textId="77777777" w:rsidR="00C27F05" w:rsidRDefault="00C27F05" w:rsidP="00242C0F">
      <w:pPr>
        <w:rPr>
          <w:lang w:val="fr-FR"/>
        </w:rPr>
      </w:pPr>
      <w:r>
        <w:rPr>
          <w:lang w:val="fr-FR"/>
        </w:rPr>
        <w:t>-la diminution de la production en pierre (</w:t>
      </w:r>
      <w:r w:rsidRPr="00C27F05">
        <w:rPr>
          <w:i/>
          <w:lang w:val="fr-FR"/>
        </w:rPr>
        <w:t>stone quarrying</w:t>
      </w:r>
      <w:r>
        <w:rPr>
          <w:lang w:val="fr-FR"/>
        </w:rPr>
        <w:t>) lors de l'apparition des premiers objets en cuivre</w:t>
      </w:r>
    </w:p>
    <w:p w14:paraId="6081A85A" w14:textId="77777777" w:rsidR="00C27F05" w:rsidRDefault="00C27F05" w:rsidP="00242C0F">
      <w:pPr>
        <w:rPr>
          <w:lang w:val="fr-FR"/>
        </w:rPr>
      </w:pPr>
      <w:r>
        <w:rPr>
          <w:lang w:val="fr-FR"/>
        </w:rPr>
        <w:t>- une reprise d'activité liée à la pierre // au déclin de l'usage du cuivre dans certaines région</w:t>
      </w:r>
    </w:p>
    <w:p w14:paraId="6924649A" w14:textId="77777777" w:rsidR="00C27F05" w:rsidRDefault="00C27F05" w:rsidP="00242C0F">
      <w:pPr>
        <w:rPr>
          <w:lang w:val="fr-FR"/>
        </w:rPr>
      </w:pPr>
      <w:r>
        <w:rPr>
          <w:lang w:val="fr-FR"/>
        </w:rPr>
        <w:t>- un déclin encore plus prononcé et plus permanent de la production en pierre au Campanifome</w:t>
      </w:r>
    </w:p>
    <w:p w14:paraId="343454F8" w14:textId="77777777" w:rsidR="00C27F05" w:rsidRDefault="00C27F05" w:rsidP="00242C0F">
      <w:pPr>
        <w:rPr>
          <w:lang w:val="fr-FR"/>
        </w:rPr>
      </w:pPr>
      <w:r>
        <w:rPr>
          <w:lang w:val="fr-FR"/>
        </w:rPr>
        <w:t>(BIB 3296)</w:t>
      </w:r>
    </w:p>
    <w:p w14:paraId="56AC6C95" w14:textId="77777777" w:rsidR="00C27F05" w:rsidRDefault="00C27F05" w:rsidP="00242C0F">
      <w:pPr>
        <w:rPr>
          <w:lang w:val="fr-FR"/>
        </w:rPr>
      </w:pPr>
    </w:p>
    <w:p w14:paraId="2FCE7CB4" w14:textId="77777777" w:rsidR="00C27F05" w:rsidRDefault="00C27F05" w:rsidP="00C27F05">
      <w:pPr>
        <w:pStyle w:val="Heading1"/>
      </w:pPr>
      <w:bookmarkStart w:id="3534" w:name="Sit_Pierre"/>
      <w:r>
        <w:t>PIERRES</w:t>
      </w:r>
      <w:bookmarkEnd w:id="3534"/>
      <w:r>
        <w:br/>
      </w:r>
    </w:p>
    <w:p w14:paraId="1F92C070" w14:textId="2703107B" w:rsidR="00C27F05" w:rsidRDefault="00C27F05" w:rsidP="00242C0F">
      <w:pPr>
        <w:rPr>
          <w:lang w:val="fr-FR"/>
        </w:rPr>
      </w:pPr>
      <w:r>
        <w:rPr>
          <w:lang w:val="fr-FR"/>
        </w:rPr>
        <w:t xml:space="preserve">Fait partie des </w:t>
      </w:r>
      <w:hyperlink r:id="rId8318" w:anchor="Sit_MP_Dures" w:history="1">
        <w:r w:rsidRPr="00C27F05">
          <w:rPr>
            <w:rStyle w:val="Hyperlink"/>
            <w:lang w:val="fr-FR"/>
          </w:rPr>
          <w:t>MP dures</w:t>
        </w:r>
      </w:hyperlink>
      <w:r>
        <w:rPr>
          <w:lang w:val="fr-FR"/>
        </w:rPr>
        <w:t>, comprend l'</w:t>
      </w:r>
      <w:r w:rsidR="00927EBD">
        <w:rPr>
          <w:lang w:val="fr-FR"/>
        </w:rPr>
        <w:t xml:space="preserve"> </w:t>
      </w:r>
      <w:hyperlink r:id="rId8319" w:anchor="Sit_Obsidienne" w:history="1">
        <w:r w:rsidRPr="00927EBD">
          <w:rPr>
            <w:rStyle w:val="Hyperlink"/>
            <w:lang w:val="fr-FR"/>
          </w:rPr>
          <w:t>obsidienne</w:t>
        </w:r>
      </w:hyperlink>
      <w:r>
        <w:rPr>
          <w:lang w:val="fr-FR"/>
        </w:rPr>
        <w:t xml:space="preserve">, silex, </w:t>
      </w:r>
      <w:hyperlink r:id="rId8320" w:anchor="Sit_Pierres_Vertes" w:history="1">
        <w:r w:rsidR="00927EBD" w:rsidRPr="0032190F">
          <w:rPr>
            <w:rStyle w:val="Hyperlink"/>
            <w:lang w:val="fr-FR"/>
          </w:rPr>
          <w:t>pierres vertes</w:t>
        </w:r>
      </w:hyperlink>
      <w:r>
        <w:rPr>
          <w:lang w:val="fr-FR"/>
        </w:rPr>
        <w:t xml:space="preserve">, etc. </w:t>
      </w:r>
    </w:p>
    <w:p w14:paraId="5BED4142" w14:textId="77777777" w:rsidR="00C27F05" w:rsidRPr="0032190F" w:rsidRDefault="00C27F05" w:rsidP="00242C0F">
      <w:pPr>
        <w:rPr>
          <w:lang w:val="fr-FR"/>
        </w:rPr>
      </w:pPr>
    </w:p>
    <w:p w14:paraId="37ED6023" w14:textId="77777777" w:rsidR="005433FE" w:rsidRPr="0032190F" w:rsidRDefault="009F2A99" w:rsidP="00426FF9">
      <w:pPr>
        <w:pStyle w:val="Heading1"/>
      </w:pPr>
      <w:bookmarkStart w:id="3535" w:name="Sit_Obsidienne"/>
      <w:r>
        <w:t>OBSIDIENNE</w:t>
      </w:r>
    </w:p>
    <w:bookmarkEnd w:id="3535"/>
    <w:p w14:paraId="288DEC6B" w14:textId="2B915BBF" w:rsidR="005433FE" w:rsidRPr="00C27F05" w:rsidRDefault="009F2A99" w:rsidP="00242C0F">
      <w:pPr>
        <w:jc w:val="both"/>
        <w:rPr>
          <w:sz w:val="20"/>
          <w:lang w:val="fr-FR"/>
        </w:rPr>
      </w:pPr>
      <w:r w:rsidRPr="00C27F05">
        <w:rPr>
          <w:sz w:val="20"/>
          <w:lang w:val="fr-FR"/>
        </w:rPr>
        <w:t>Gisement d'obsidienne</w:t>
      </w:r>
      <w:r w:rsidR="00927EBD">
        <w:rPr>
          <w:sz w:val="20"/>
          <w:lang w:val="fr-FR"/>
        </w:rPr>
        <w:t xml:space="preserve">, </w:t>
      </w:r>
      <w:r w:rsidR="00927EBD" w:rsidRPr="00927EBD">
        <w:rPr>
          <w:i/>
          <w:iCs/>
          <w:sz w:val="20"/>
          <w:lang w:val="fr-FR"/>
        </w:rPr>
        <w:t>obsidian</w:t>
      </w:r>
    </w:p>
    <w:p w14:paraId="67B38635" w14:textId="77777777" w:rsidR="009F2A99" w:rsidRDefault="009F2A99" w:rsidP="00242C0F">
      <w:pPr>
        <w:jc w:val="both"/>
        <w:rPr>
          <w:lang w:val="fr-FR"/>
        </w:rPr>
      </w:pPr>
    </w:p>
    <w:p w14:paraId="6D308813" w14:textId="27260191" w:rsidR="00D64539" w:rsidRDefault="00927EBD" w:rsidP="00242C0F">
      <w:pPr>
        <w:jc w:val="both"/>
        <w:rPr>
          <w:lang w:val="fr-FR"/>
        </w:rPr>
      </w:pPr>
      <w:r>
        <w:rPr>
          <w:lang w:val="fr-FR"/>
        </w:rPr>
        <w:t>P</w:t>
      </w:r>
      <w:r w:rsidR="00D64539" w:rsidRPr="00D64539">
        <w:rPr>
          <w:lang w:val="fr-FR"/>
        </w:rPr>
        <w:t>résente de remarquables capacités clastiques notamment pour la taille par pression, qui font qu’en dépit de sa relative fragilité, cette roche a été très prisée des tailleurs d’outillages en pierre de la fin de la préhistoire.</w:t>
      </w:r>
      <w:r w:rsidR="00D64539">
        <w:rPr>
          <w:lang w:val="fr-FR"/>
        </w:rPr>
        <w:t>(BIB 2918)</w:t>
      </w:r>
    </w:p>
    <w:p w14:paraId="5B7340E2" w14:textId="77777777" w:rsidR="00927EBD" w:rsidRDefault="00927EBD" w:rsidP="00242C0F">
      <w:pPr>
        <w:jc w:val="both"/>
        <w:rPr>
          <w:lang w:val="fr-FR"/>
        </w:rPr>
      </w:pPr>
    </w:p>
    <w:p w14:paraId="0F63DAF7" w14:textId="7C91C668" w:rsidR="00927EBD" w:rsidRDefault="00927EBD" w:rsidP="00927EBD">
      <w:pPr>
        <w:pStyle w:val="Heading2"/>
      </w:pPr>
      <w:r>
        <w:t>formation</w:t>
      </w:r>
    </w:p>
    <w:p w14:paraId="587AE1B5" w14:textId="77777777" w:rsidR="00927EBD" w:rsidRDefault="00927EBD" w:rsidP="00242C0F">
      <w:pPr>
        <w:jc w:val="both"/>
        <w:rPr>
          <w:lang w:val="fr-FR"/>
        </w:rPr>
      </w:pPr>
    </w:p>
    <w:p w14:paraId="77A9B1B7" w14:textId="4413ADFE" w:rsidR="00927EBD" w:rsidRDefault="00927EBD" w:rsidP="00242C0F">
      <w:pPr>
        <w:jc w:val="both"/>
        <w:rPr>
          <w:lang w:val="fr-FR"/>
        </w:rPr>
      </w:pPr>
      <w:r>
        <w:rPr>
          <w:lang w:val="fr-FR"/>
        </w:rPr>
        <w:t>V</w:t>
      </w:r>
      <w:r w:rsidRPr="00D64539">
        <w:rPr>
          <w:lang w:val="fr-FR"/>
        </w:rPr>
        <w:t>erre volcanique formé par refroidissement rapide de laves acides parfaitement dégazées</w:t>
      </w:r>
      <w:r>
        <w:rPr>
          <w:lang w:val="fr-FR"/>
        </w:rPr>
        <w:t xml:space="preserve"> (BIB 2918)</w:t>
      </w:r>
      <w:r w:rsidRPr="00D64539">
        <w:rPr>
          <w:lang w:val="fr-FR"/>
        </w:rPr>
        <w:t>.</w:t>
      </w:r>
    </w:p>
    <w:p w14:paraId="79E14586" w14:textId="77777777" w:rsidR="00D64539" w:rsidRDefault="00D64539" w:rsidP="00242C0F">
      <w:pPr>
        <w:jc w:val="both"/>
        <w:rPr>
          <w:lang w:val="fr-FR"/>
        </w:rPr>
      </w:pPr>
    </w:p>
    <w:p w14:paraId="52351300" w14:textId="77777777" w:rsidR="009F2A99" w:rsidRDefault="00C27F05" w:rsidP="00927EBD">
      <w:pPr>
        <w:pStyle w:val="Heading2"/>
      </w:pPr>
      <w:bookmarkStart w:id="3536" w:name="Sit_Obsidienne_spat"/>
      <w:r>
        <w:t>r</w:t>
      </w:r>
      <w:r w:rsidR="009F2A99">
        <w:t>épartition géographique</w:t>
      </w:r>
    </w:p>
    <w:bookmarkEnd w:id="3536"/>
    <w:p w14:paraId="5926C170" w14:textId="77777777" w:rsidR="00D64539" w:rsidRDefault="00D64539" w:rsidP="00927EBD">
      <w:pPr>
        <w:rPr>
          <w:lang w:val="fr-FR"/>
        </w:rPr>
      </w:pPr>
    </w:p>
    <w:p w14:paraId="75CE67DF" w14:textId="6AA3C20C" w:rsidR="00927EBD" w:rsidRPr="00927EBD" w:rsidRDefault="00000000" w:rsidP="00927EBD">
      <w:pPr>
        <w:rPr>
          <w:color w:val="000000"/>
          <w:lang w:val="fr-FR"/>
        </w:rPr>
      </w:pPr>
      <w:hyperlink r:id="rId8321" w:anchor="Sit_Obsidienne_spat_VM" w:history="1">
        <w:r w:rsidR="00927EBD" w:rsidRPr="00927EBD">
          <w:rPr>
            <w:rStyle w:val="Hyperlink"/>
            <w:lang w:val="fr-FR"/>
          </w:rPr>
          <w:t>VM</w:t>
        </w:r>
      </w:hyperlink>
      <w:r w:rsidR="00927EBD">
        <w:rPr>
          <w:color w:val="000000"/>
          <w:lang w:val="fr-FR"/>
        </w:rPr>
        <w:t xml:space="preserve">, </w:t>
      </w:r>
      <w:hyperlink r:id="rId8322" w:anchor="Sit_Obsidienne_spat_NM" w:history="1">
        <w:r w:rsidR="00927EBD" w:rsidRPr="00927EBD">
          <w:rPr>
            <w:rStyle w:val="Hyperlink"/>
            <w:lang w:val="fr-FR"/>
          </w:rPr>
          <w:t>NM</w:t>
        </w:r>
      </w:hyperlink>
    </w:p>
    <w:p w14:paraId="189A718E" w14:textId="77777777" w:rsidR="00927EBD" w:rsidRDefault="00927EBD" w:rsidP="00927EBD">
      <w:pPr>
        <w:rPr>
          <w:lang w:val="fr-FR"/>
        </w:rPr>
      </w:pPr>
    </w:p>
    <w:p w14:paraId="57B0537E" w14:textId="6C40705F" w:rsidR="00927EBD" w:rsidRDefault="00927EBD" w:rsidP="00927EBD">
      <w:pPr>
        <w:pStyle w:val="Heading3"/>
      </w:pPr>
      <w:bookmarkStart w:id="3537" w:name="Sit_Obsidienne_spat_VM"/>
      <w:r>
        <w:t>Vieux Monde</w:t>
      </w:r>
    </w:p>
    <w:bookmarkEnd w:id="3537"/>
    <w:p w14:paraId="3ED7C8BE" w14:textId="05FAA440" w:rsidR="00CD5092" w:rsidRPr="00927EBD" w:rsidRDefault="00927EBD" w:rsidP="00927EBD">
      <w:pPr>
        <w:rPr>
          <w:sz w:val="20"/>
          <w:lang w:val="fr-FR"/>
        </w:rPr>
      </w:pPr>
      <w:r w:rsidRPr="00927EBD">
        <w:rPr>
          <w:sz w:val="20"/>
          <w:lang w:val="fr-FR"/>
        </w:rPr>
        <w:t>VM</w:t>
      </w:r>
    </w:p>
    <w:p w14:paraId="57BAF2A8" w14:textId="77777777" w:rsidR="00927EBD" w:rsidRDefault="00927EBD" w:rsidP="00927EBD">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09"/>
        <w:gridCol w:w="1176"/>
        <w:gridCol w:w="1303"/>
      </w:tblGrid>
      <w:tr w:rsidR="00CD5092" w14:paraId="63F4FA2D" w14:textId="77777777" w:rsidTr="00C35EA7">
        <w:trPr>
          <w:jc w:val="center"/>
        </w:trPr>
        <w:tc>
          <w:tcPr>
            <w:tcW w:w="3285" w:type="dxa"/>
            <w:gridSpan w:val="2"/>
            <w:vAlign w:val="center"/>
          </w:tcPr>
          <w:p w14:paraId="773CFFCE" w14:textId="77777777" w:rsidR="00CD5092" w:rsidRDefault="00CD5092" w:rsidP="00927EBD">
            <w:pPr>
              <w:jc w:val="center"/>
            </w:pPr>
            <w:r w:rsidRPr="00C35EA7">
              <w:rPr>
                <w:lang w:val="fr-FR"/>
              </w:rPr>
              <w:lastRenderedPageBreak/>
              <w:t>Méditerranée</w:t>
            </w:r>
          </w:p>
        </w:tc>
        <w:tc>
          <w:tcPr>
            <w:tcW w:w="1303" w:type="dxa"/>
            <w:vMerge w:val="restart"/>
            <w:vAlign w:val="center"/>
          </w:tcPr>
          <w:p w14:paraId="7A2E796B" w14:textId="779A9686" w:rsidR="00CD5092" w:rsidRDefault="00000000" w:rsidP="00927EBD">
            <w:pPr>
              <w:jc w:val="center"/>
            </w:pPr>
            <w:hyperlink r:id="rId8323" w:anchor="Sit_Obsidienne_spat_ProcOr" w:history="1">
              <w:r w:rsidR="00CD5092" w:rsidRPr="00C35EA7">
                <w:rPr>
                  <w:rStyle w:val="Hyperlink"/>
                  <w:lang w:val="fr-FR"/>
                </w:rPr>
                <w:t>Pr</w:t>
              </w:r>
              <w:r w:rsidR="00603513" w:rsidRPr="00C35EA7">
                <w:rPr>
                  <w:rStyle w:val="Hyperlink"/>
                  <w:lang w:val="fr-FR"/>
                </w:rPr>
                <w:t>.</w:t>
              </w:r>
              <w:r w:rsidR="00CD5092" w:rsidRPr="00C35EA7">
                <w:rPr>
                  <w:rStyle w:val="Hyperlink"/>
                  <w:lang w:val="fr-FR"/>
                </w:rPr>
                <w:t>-Orient</w:t>
              </w:r>
            </w:hyperlink>
          </w:p>
        </w:tc>
      </w:tr>
      <w:tr w:rsidR="00CD5092" w14:paraId="0C11F23A" w14:textId="77777777" w:rsidTr="00C35EA7">
        <w:trPr>
          <w:jc w:val="center"/>
        </w:trPr>
        <w:tc>
          <w:tcPr>
            <w:tcW w:w="2109" w:type="dxa"/>
            <w:vAlign w:val="center"/>
          </w:tcPr>
          <w:p w14:paraId="482E7760" w14:textId="43F2BEBA" w:rsidR="00CD5092" w:rsidRPr="00C35EA7" w:rsidRDefault="00000000" w:rsidP="00927EBD">
            <w:pPr>
              <w:jc w:val="center"/>
              <w:rPr>
                <w:lang w:val="fr-FR"/>
              </w:rPr>
            </w:pPr>
            <w:hyperlink r:id="rId8324" w:anchor="Sit_Obsidienne_spat_OccMed" w:history="1">
              <w:r w:rsidR="00CD5092" w:rsidRPr="00C35EA7">
                <w:rPr>
                  <w:rStyle w:val="Hyperlink"/>
                  <w:lang w:val="fr-FR"/>
                </w:rPr>
                <w:t>centro-occidentale</w:t>
              </w:r>
            </w:hyperlink>
          </w:p>
        </w:tc>
        <w:tc>
          <w:tcPr>
            <w:tcW w:w="1176" w:type="dxa"/>
            <w:vAlign w:val="center"/>
          </w:tcPr>
          <w:p w14:paraId="39A66E59" w14:textId="5F00398D" w:rsidR="00CD5092" w:rsidRPr="00C35EA7" w:rsidRDefault="00000000" w:rsidP="00927EBD">
            <w:pPr>
              <w:jc w:val="center"/>
              <w:rPr>
                <w:lang w:val="fr-FR"/>
              </w:rPr>
            </w:pPr>
            <w:hyperlink r:id="rId8325" w:anchor="Sit_Obsidienne_spat_OrMed" w:history="1">
              <w:r w:rsidR="00CD5092" w:rsidRPr="00C35EA7">
                <w:rPr>
                  <w:rStyle w:val="Hyperlink"/>
                  <w:lang w:val="fr-FR"/>
                </w:rPr>
                <w:t>orientale</w:t>
              </w:r>
            </w:hyperlink>
          </w:p>
        </w:tc>
        <w:tc>
          <w:tcPr>
            <w:tcW w:w="1303" w:type="dxa"/>
            <w:vMerge/>
            <w:vAlign w:val="center"/>
          </w:tcPr>
          <w:p w14:paraId="40E42951" w14:textId="77777777" w:rsidR="00CD5092" w:rsidRPr="00C35EA7" w:rsidRDefault="00CD5092" w:rsidP="00927EBD">
            <w:pPr>
              <w:jc w:val="center"/>
              <w:rPr>
                <w:lang w:val="fr-FR"/>
              </w:rPr>
            </w:pPr>
          </w:p>
        </w:tc>
      </w:tr>
    </w:tbl>
    <w:p w14:paraId="278660D5" w14:textId="77777777" w:rsidR="00D64539" w:rsidRPr="00D64539" w:rsidRDefault="00D64539" w:rsidP="00927EBD">
      <w:pPr>
        <w:rPr>
          <w:lang w:val="fr-FR"/>
        </w:rPr>
      </w:pPr>
    </w:p>
    <w:p w14:paraId="693D82F9" w14:textId="77777777" w:rsidR="009F2A99" w:rsidRDefault="009F2A99" w:rsidP="00927EBD">
      <w:pPr>
        <w:jc w:val="both"/>
        <w:rPr>
          <w:lang w:val="fr-FR"/>
        </w:rPr>
      </w:pPr>
    </w:p>
    <w:p w14:paraId="77D6821D" w14:textId="77777777" w:rsidR="00361000" w:rsidRDefault="00361000" w:rsidP="00927EBD">
      <w:pPr>
        <w:pStyle w:val="Heading4"/>
      </w:pPr>
      <w:bookmarkStart w:id="3538" w:name="Sit_Obsidienne_spat_ProcOr"/>
      <w:r>
        <w:t>Proche-Orient</w:t>
      </w:r>
    </w:p>
    <w:bookmarkEnd w:id="3538"/>
    <w:p w14:paraId="7B4A95CE" w14:textId="77777777" w:rsidR="00361000" w:rsidRDefault="00361000" w:rsidP="00927EBD">
      <w:pPr>
        <w:jc w:val="both"/>
        <w:rPr>
          <w:lang w:val="fr-FR"/>
        </w:rPr>
      </w:pPr>
    </w:p>
    <w:p w14:paraId="77620907" w14:textId="77777777" w:rsidR="00361000" w:rsidRPr="006F5F04" w:rsidRDefault="00361000" w:rsidP="00927EBD">
      <w:pPr>
        <w:pStyle w:val="Heading5"/>
        <w:spacing w:before="0" w:after="0"/>
      </w:pPr>
      <w:r>
        <w:t>PPN</w:t>
      </w:r>
    </w:p>
    <w:p w14:paraId="070141DD" w14:textId="73154332" w:rsidR="00361000" w:rsidRDefault="00361000" w:rsidP="00927EBD">
      <w:pPr>
        <w:jc w:val="both"/>
        <w:rPr>
          <w:lang w:val="fr-FR"/>
        </w:rPr>
      </w:pPr>
      <w:r>
        <w:rPr>
          <w:lang w:val="fr-FR"/>
        </w:rPr>
        <w:t xml:space="preserve">Tout au long du </w:t>
      </w:r>
      <w:hyperlink r:id="rId8326" w:anchor="Cul_PPN" w:history="1">
        <w:r w:rsidRPr="00C8235B">
          <w:rPr>
            <w:rStyle w:val="Hyperlink"/>
            <w:lang w:val="fr-FR"/>
          </w:rPr>
          <w:t>PPN</w:t>
        </w:r>
      </w:hyperlink>
      <w:r>
        <w:rPr>
          <w:lang w:val="fr-FR"/>
        </w:rPr>
        <w:t xml:space="preserve"> (SS BIB). Deux principaux pôle en Anatolie (BIB 2603) </w:t>
      </w:r>
    </w:p>
    <w:p w14:paraId="5648798D" w14:textId="77777777" w:rsidR="00361000" w:rsidRDefault="00361000" w:rsidP="00361000">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6"/>
        <w:gridCol w:w="1529"/>
      </w:tblGrid>
      <w:tr w:rsidR="00361000" w14:paraId="65C5DA9B" w14:textId="77777777" w:rsidTr="00C35EA7">
        <w:trPr>
          <w:jc w:val="center"/>
        </w:trPr>
        <w:tc>
          <w:tcPr>
            <w:tcW w:w="896" w:type="dxa"/>
            <w:vMerge w:val="restart"/>
            <w:vAlign w:val="center"/>
          </w:tcPr>
          <w:p w14:paraId="356BEDE4" w14:textId="77777777" w:rsidR="00361000" w:rsidRPr="00C35EA7" w:rsidRDefault="00361000" w:rsidP="00C35EA7">
            <w:pPr>
              <w:jc w:val="center"/>
              <w:rPr>
                <w:lang w:val="fr-FR"/>
              </w:rPr>
            </w:pPr>
            <w:r w:rsidRPr="00C35EA7">
              <w:rPr>
                <w:lang w:val="fr-FR"/>
              </w:rPr>
              <w:t>Ouest</w:t>
            </w:r>
          </w:p>
        </w:tc>
        <w:tc>
          <w:tcPr>
            <w:tcW w:w="1529" w:type="dxa"/>
          </w:tcPr>
          <w:p w14:paraId="08920B3D" w14:textId="77777777" w:rsidR="00361000" w:rsidRPr="00C35EA7" w:rsidRDefault="00361000" w:rsidP="00C35EA7">
            <w:pPr>
              <w:jc w:val="both"/>
              <w:rPr>
                <w:lang w:val="fr-FR"/>
              </w:rPr>
            </w:pPr>
            <w:r w:rsidRPr="00C35EA7">
              <w:rPr>
                <w:lang w:val="fr-FR"/>
              </w:rPr>
              <w:t>Hasan Dag</w:t>
            </w:r>
          </w:p>
        </w:tc>
      </w:tr>
      <w:tr w:rsidR="00361000" w14:paraId="1DDF5FAF" w14:textId="77777777" w:rsidTr="00C35EA7">
        <w:trPr>
          <w:jc w:val="center"/>
        </w:trPr>
        <w:tc>
          <w:tcPr>
            <w:tcW w:w="896" w:type="dxa"/>
            <w:vMerge/>
            <w:vAlign w:val="center"/>
          </w:tcPr>
          <w:p w14:paraId="72605608" w14:textId="77777777" w:rsidR="00361000" w:rsidRPr="00C35EA7" w:rsidRDefault="00361000" w:rsidP="00C35EA7">
            <w:pPr>
              <w:jc w:val="center"/>
              <w:rPr>
                <w:lang w:val="fr-FR"/>
              </w:rPr>
            </w:pPr>
          </w:p>
        </w:tc>
        <w:tc>
          <w:tcPr>
            <w:tcW w:w="1529" w:type="dxa"/>
          </w:tcPr>
          <w:p w14:paraId="74D1560E" w14:textId="3C616500" w:rsidR="00361000" w:rsidRPr="00C35EA7" w:rsidRDefault="00000000" w:rsidP="00C35EA7">
            <w:pPr>
              <w:jc w:val="both"/>
              <w:rPr>
                <w:lang w:val="fr-FR"/>
              </w:rPr>
            </w:pPr>
            <w:hyperlink r:id="rId8327" w:anchor="Sit_Golludag" w:history="1">
              <w:r w:rsidR="00361000" w:rsidRPr="00C35EA7">
                <w:rPr>
                  <w:rStyle w:val="Hyperlink"/>
                  <w:lang w:val="fr-FR"/>
                </w:rPr>
                <w:t>Golludag</w:t>
              </w:r>
            </w:hyperlink>
          </w:p>
        </w:tc>
      </w:tr>
      <w:tr w:rsidR="00361000" w14:paraId="316340A6" w14:textId="77777777" w:rsidTr="00C35EA7">
        <w:trPr>
          <w:jc w:val="center"/>
        </w:trPr>
        <w:tc>
          <w:tcPr>
            <w:tcW w:w="896" w:type="dxa"/>
            <w:vMerge/>
            <w:vAlign w:val="center"/>
          </w:tcPr>
          <w:p w14:paraId="1D667526" w14:textId="77777777" w:rsidR="00361000" w:rsidRPr="00C35EA7" w:rsidRDefault="00361000" w:rsidP="00C35EA7">
            <w:pPr>
              <w:jc w:val="center"/>
              <w:rPr>
                <w:lang w:val="fr-FR"/>
              </w:rPr>
            </w:pPr>
          </w:p>
        </w:tc>
        <w:tc>
          <w:tcPr>
            <w:tcW w:w="1529" w:type="dxa"/>
          </w:tcPr>
          <w:p w14:paraId="7EA8EB99" w14:textId="77777777" w:rsidR="00361000" w:rsidRPr="00C35EA7" w:rsidRDefault="00361000" w:rsidP="00C35EA7">
            <w:pPr>
              <w:jc w:val="both"/>
              <w:rPr>
                <w:lang w:val="fr-FR"/>
              </w:rPr>
            </w:pPr>
            <w:r w:rsidRPr="00C35EA7">
              <w:rPr>
                <w:lang w:val="fr-FR"/>
              </w:rPr>
              <w:t>Acigol</w:t>
            </w:r>
          </w:p>
        </w:tc>
      </w:tr>
      <w:tr w:rsidR="00361000" w14:paraId="6EC16C91" w14:textId="77777777" w:rsidTr="00C35EA7">
        <w:trPr>
          <w:jc w:val="center"/>
        </w:trPr>
        <w:tc>
          <w:tcPr>
            <w:tcW w:w="896" w:type="dxa"/>
            <w:vMerge/>
            <w:vAlign w:val="center"/>
          </w:tcPr>
          <w:p w14:paraId="47B3E1B8" w14:textId="77777777" w:rsidR="00361000" w:rsidRPr="00C35EA7" w:rsidRDefault="00361000" w:rsidP="00C35EA7">
            <w:pPr>
              <w:jc w:val="center"/>
              <w:rPr>
                <w:lang w:val="fr-FR"/>
              </w:rPr>
            </w:pPr>
          </w:p>
        </w:tc>
        <w:tc>
          <w:tcPr>
            <w:tcW w:w="1529" w:type="dxa"/>
          </w:tcPr>
          <w:p w14:paraId="5AE71946" w14:textId="46DD3F41" w:rsidR="00361000" w:rsidRPr="00C35EA7" w:rsidRDefault="00000000" w:rsidP="00C35EA7">
            <w:pPr>
              <w:jc w:val="both"/>
              <w:rPr>
                <w:lang w:val="fr-FR"/>
              </w:rPr>
            </w:pPr>
            <w:hyperlink r:id="rId8328" w:anchor="Sit_Nenezi_Dag" w:history="1">
              <w:r w:rsidR="00361000" w:rsidRPr="00C35EA7">
                <w:rPr>
                  <w:rStyle w:val="Hyperlink"/>
                  <w:lang w:val="fr-FR"/>
                </w:rPr>
                <w:t>Nenezi Dag</w:t>
              </w:r>
            </w:hyperlink>
          </w:p>
        </w:tc>
      </w:tr>
      <w:tr w:rsidR="00361000" w14:paraId="22A04181" w14:textId="77777777" w:rsidTr="00C35EA7">
        <w:trPr>
          <w:jc w:val="center"/>
        </w:trPr>
        <w:tc>
          <w:tcPr>
            <w:tcW w:w="896" w:type="dxa"/>
            <w:vMerge w:val="restart"/>
            <w:vAlign w:val="center"/>
          </w:tcPr>
          <w:p w14:paraId="0D6EE439" w14:textId="77777777" w:rsidR="00361000" w:rsidRPr="00C35EA7" w:rsidRDefault="00361000" w:rsidP="00C35EA7">
            <w:pPr>
              <w:jc w:val="center"/>
              <w:rPr>
                <w:lang w:val="fr-FR"/>
              </w:rPr>
            </w:pPr>
            <w:r w:rsidRPr="00C35EA7">
              <w:rPr>
                <w:lang w:val="fr-FR"/>
              </w:rPr>
              <w:t>Est</w:t>
            </w:r>
          </w:p>
        </w:tc>
        <w:tc>
          <w:tcPr>
            <w:tcW w:w="1529" w:type="dxa"/>
          </w:tcPr>
          <w:p w14:paraId="723627C2" w14:textId="77777777" w:rsidR="00361000" w:rsidRPr="00C35EA7" w:rsidRDefault="00361000" w:rsidP="00C35EA7">
            <w:pPr>
              <w:jc w:val="both"/>
              <w:rPr>
                <w:lang w:val="fr-FR"/>
              </w:rPr>
            </w:pPr>
            <w:r w:rsidRPr="00C35EA7">
              <w:rPr>
                <w:lang w:val="fr-FR"/>
              </w:rPr>
              <w:t>Bingol</w:t>
            </w:r>
          </w:p>
        </w:tc>
      </w:tr>
      <w:tr w:rsidR="00361000" w14:paraId="36A92E46" w14:textId="77777777" w:rsidTr="00C35EA7">
        <w:trPr>
          <w:jc w:val="center"/>
        </w:trPr>
        <w:tc>
          <w:tcPr>
            <w:tcW w:w="896" w:type="dxa"/>
            <w:vMerge/>
            <w:vAlign w:val="center"/>
          </w:tcPr>
          <w:p w14:paraId="78FDA76F" w14:textId="77777777" w:rsidR="00361000" w:rsidRPr="00C35EA7" w:rsidRDefault="00361000" w:rsidP="00C35EA7">
            <w:pPr>
              <w:jc w:val="center"/>
              <w:rPr>
                <w:lang w:val="fr-FR"/>
              </w:rPr>
            </w:pPr>
          </w:p>
        </w:tc>
        <w:tc>
          <w:tcPr>
            <w:tcW w:w="1529" w:type="dxa"/>
          </w:tcPr>
          <w:p w14:paraId="360D48A8" w14:textId="77777777" w:rsidR="00361000" w:rsidRPr="00C35EA7" w:rsidRDefault="00361000" w:rsidP="00C35EA7">
            <w:pPr>
              <w:jc w:val="both"/>
              <w:rPr>
                <w:lang w:val="fr-FR"/>
              </w:rPr>
            </w:pPr>
            <w:r w:rsidRPr="00C35EA7">
              <w:rPr>
                <w:lang w:val="fr-FR"/>
              </w:rPr>
              <w:t>Mus</w:t>
            </w:r>
          </w:p>
        </w:tc>
      </w:tr>
      <w:tr w:rsidR="00361000" w14:paraId="0F83DC56" w14:textId="77777777" w:rsidTr="00C35EA7">
        <w:trPr>
          <w:jc w:val="center"/>
        </w:trPr>
        <w:tc>
          <w:tcPr>
            <w:tcW w:w="896" w:type="dxa"/>
            <w:vMerge/>
            <w:vAlign w:val="center"/>
          </w:tcPr>
          <w:p w14:paraId="1360F3B9" w14:textId="77777777" w:rsidR="00361000" w:rsidRPr="00C35EA7" w:rsidRDefault="00361000" w:rsidP="00C35EA7">
            <w:pPr>
              <w:jc w:val="center"/>
              <w:rPr>
                <w:lang w:val="fr-FR"/>
              </w:rPr>
            </w:pPr>
          </w:p>
        </w:tc>
        <w:tc>
          <w:tcPr>
            <w:tcW w:w="1529" w:type="dxa"/>
          </w:tcPr>
          <w:p w14:paraId="0972ADD8" w14:textId="77777777" w:rsidR="00361000" w:rsidRPr="00C35EA7" w:rsidRDefault="00361000" w:rsidP="00C35EA7">
            <w:pPr>
              <w:jc w:val="both"/>
              <w:rPr>
                <w:lang w:val="fr-FR"/>
              </w:rPr>
            </w:pPr>
            <w:r w:rsidRPr="00C35EA7">
              <w:rPr>
                <w:lang w:val="fr-FR"/>
              </w:rPr>
              <w:t>Suphan Dag</w:t>
            </w:r>
          </w:p>
        </w:tc>
      </w:tr>
      <w:tr w:rsidR="00361000" w14:paraId="2DA2CACA" w14:textId="77777777" w:rsidTr="00C35EA7">
        <w:trPr>
          <w:jc w:val="center"/>
        </w:trPr>
        <w:tc>
          <w:tcPr>
            <w:tcW w:w="896" w:type="dxa"/>
            <w:vMerge/>
            <w:vAlign w:val="center"/>
          </w:tcPr>
          <w:p w14:paraId="50A890CE" w14:textId="77777777" w:rsidR="00361000" w:rsidRPr="00C35EA7" w:rsidRDefault="00361000" w:rsidP="00C35EA7">
            <w:pPr>
              <w:jc w:val="center"/>
              <w:rPr>
                <w:lang w:val="fr-FR"/>
              </w:rPr>
            </w:pPr>
          </w:p>
        </w:tc>
        <w:tc>
          <w:tcPr>
            <w:tcW w:w="1529" w:type="dxa"/>
          </w:tcPr>
          <w:p w14:paraId="6DC80633" w14:textId="77777777" w:rsidR="00361000" w:rsidRPr="00C35EA7" w:rsidRDefault="00361000" w:rsidP="00C35EA7">
            <w:pPr>
              <w:jc w:val="both"/>
              <w:rPr>
                <w:lang w:val="fr-FR"/>
              </w:rPr>
            </w:pPr>
            <w:r w:rsidRPr="00C35EA7">
              <w:rPr>
                <w:lang w:val="fr-FR"/>
              </w:rPr>
              <w:t>Nemrut Dag</w:t>
            </w:r>
          </w:p>
        </w:tc>
      </w:tr>
    </w:tbl>
    <w:p w14:paraId="594A6F63" w14:textId="77777777" w:rsidR="00361000" w:rsidRDefault="00361000" w:rsidP="00361000">
      <w:pPr>
        <w:jc w:val="both"/>
        <w:rPr>
          <w:lang w:val="fr-FR"/>
        </w:rPr>
      </w:pPr>
      <w:r>
        <w:rPr>
          <w:lang w:val="fr-FR"/>
        </w:rPr>
        <w:t>(BIB 2603)</w:t>
      </w:r>
    </w:p>
    <w:p w14:paraId="17A01829" w14:textId="77777777" w:rsidR="00361000" w:rsidRDefault="00361000" w:rsidP="00361000">
      <w:pPr>
        <w:jc w:val="both"/>
        <w:rPr>
          <w:lang w:val="fr-FR"/>
        </w:rPr>
      </w:pPr>
    </w:p>
    <w:p w14:paraId="73CBA5A6" w14:textId="292F412D" w:rsidR="00361000" w:rsidRDefault="00361000" w:rsidP="00361000">
      <w:pPr>
        <w:jc w:val="both"/>
        <w:rPr>
          <w:lang w:val="fr-FR"/>
        </w:rPr>
      </w:pPr>
      <w:r>
        <w:rPr>
          <w:lang w:val="fr-FR"/>
        </w:rPr>
        <w:t>Pour Ibanez et al. (2015) p</w:t>
      </w:r>
      <w:r w:rsidRPr="006F5F04">
        <w:rPr>
          <w:lang w:val="fr-FR"/>
        </w:rPr>
        <w:t>lus grands sont les sites, plus la proportion d'obsidienne est élevée ce qui suggère que ces sites jouaient un rôle majeur dans le commerce de l'obidienne [</w:t>
      </w:r>
      <w:hyperlink r:id="rId8329" w:anchor="Sit_ASModeles_Lieux_Centr" w:history="1">
        <w:r w:rsidRPr="001204AC">
          <w:rPr>
            <w:rStyle w:val="Hyperlink"/>
            <w:i/>
            <w:lang w:val="fr-FR"/>
          </w:rPr>
          <w:t>central place</w:t>
        </w:r>
      </w:hyperlink>
      <w:r w:rsidRPr="006F5F04">
        <w:rPr>
          <w:lang w:val="fr-FR"/>
        </w:rPr>
        <w:t>] (BIB 2657)</w:t>
      </w:r>
      <w:r>
        <w:rPr>
          <w:lang w:val="fr-FR"/>
        </w:rPr>
        <w:t xml:space="preserve"> mais on trouverait les mêmes résultats avec d'autres MP (SS BIB):</w:t>
      </w:r>
    </w:p>
    <w:p w14:paraId="669EB974" w14:textId="77777777" w:rsidR="00361000" w:rsidRDefault="00361000" w:rsidP="00361000">
      <w:pPr>
        <w:jc w:val="both"/>
        <w:rPr>
          <w:lang w:val="fr-FR"/>
        </w:rPr>
      </w:pPr>
    </w:p>
    <w:p w14:paraId="723D838F" w14:textId="77777777" w:rsidR="00361000" w:rsidRDefault="00361000" w:rsidP="00361000">
      <w:pPr>
        <w:jc w:val="both"/>
        <w:rPr>
          <w:lang w:val="fr-FR"/>
        </w:rPr>
      </w:pPr>
      <w:r>
        <w:rPr>
          <w:lang w:val="fr-FR"/>
        </w:rPr>
        <w:t>Proportion des obsidiennes dans les assemblages lithiqu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43"/>
        <w:gridCol w:w="876"/>
        <w:gridCol w:w="1123"/>
        <w:gridCol w:w="876"/>
        <w:gridCol w:w="1063"/>
      </w:tblGrid>
      <w:tr w:rsidR="005D10B6" w:rsidRPr="000353BE" w14:paraId="1BEEA996" w14:textId="77777777" w:rsidTr="00C35EA7">
        <w:trPr>
          <w:jc w:val="center"/>
        </w:trPr>
        <w:tc>
          <w:tcPr>
            <w:tcW w:w="1343" w:type="dxa"/>
          </w:tcPr>
          <w:p w14:paraId="3CECFEC8" w14:textId="77777777" w:rsidR="00361000" w:rsidRPr="00C35EA7" w:rsidRDefault="00361000" w:rsidP="00C35EA7">
            <w:pPr>
              <w:jc w:val="center"/>
              <w:rPr>
                <w:i/>
                <w:lang w:val="fr-FR"/>
              </w:rPr>
            </w:pPr>
          </w:p>
        </w:tc>
        <w:tc>
          <w:tcPr>
            <w:tcW w:w="876" w:type="dxa"/>
          </w:tcPr>
          <w:p w14:paraId="6AF725FB" w14:textId="77777777" w:rsidR="00361000" w:rsidRPr="00C35EA7" w:rsidRDefault="00361000" w:rsidP="00C35EA7">
            <w:pPr>
              <w:jc w:val="center"/>
              <w:rPr>
                <w:i/>
                <w:lang w:val="fr-FR"/>
              </w:rPr>
            </w:pPr>
            <w:r w:rsidRPr="00C35EA7">
              <w:rPr>
                <w:i/>
                <w:szCs w:val="20"/>
                <w:lang w:eastAsia="en-GB"/>
              </w:rPr>
              <w:t>small</w:t>
            </w:r>
          </w:p>
        </w:tc>
        <w:tc>
          <w:tcPr>
            <w:tcW w:w="1123" w:type="dxa"/>
          </w:tcPr>
          <w:p w14:paraId="2678FA88" w14:textId="77777777" w:rsidR="00361000" w:rsidRPr="00C35EA7" w:rsidRDefault="00361000" w:rsidP="00C35EA7">
            <w:pPr>
              <w:jc w:val="center"/>
              <w:rPr>
                <w:i/>
                <w:lang w:val="fr-FR"/>
              </w:rPr>
            </w:pPr>
            <w:r w:rsidRPr="00C35EA7">
              <w:rPr>
                <w:i/>
                <w:szCs w:val="20"/>
                <w:lang w:eastAsia="en-GB"/>
              </w:rPr>
              <w:t>medium</w:t>
            </w:r>
          </w:p>
        </w:tc>
        <w:tc>
          <w:tcPr>
            <w:tcW w:w="876" w:type="dxa"/>
          </w:tcPr>
          <w:p w14:paraId="0A300010" w14:textId="77777777" w:rsidR="00361000" w:rsidRPr="00C35EA7" w:rsidRDefault="00361000" w:rsidP="00C35EA7">
            <w:pPr>
              <w:jc w:val="center"/>
              <w:rPr>
                <w:i/>
                <w:lang w:val="fr-FR"/>
              </w:rPr>
            </w:pPr>
            <w:r w:rsidRPr="00C35EA7">
              <w:rPr>
                <w:i/>
                <w:szCs w:val="20"/>
                <w:lang w:eastAsia="en-GB"/>
              </w:rPr>
              <w:t>big</w:t>
            </w:r>
          </w:p>
        </w:tc>
        <w:tc>
          <w:tcPr>
            <w:tcW w:w="1063" w:type="dxa"/>
          </w:tcPr>
          <w:p w14:paraId="6E7F1251" w14:textId="77777777" w:rsidR="00361000" w:rsidRPr="00C35EA7" w:rsidRDefault="00361000" w:rsidP="00C35EA7">
            <w:pPr>
              <w:autoSpaceDE w:val="0"/>
              <w:autoSpaceDN w:val="0"/>
              <w:adjustRightInd w:val="0"/>
              <w:jc w:val="center"/>
              <w:rPr>
                <w:i/>
                <w:szCs w:val="20"/>
                <w:lang w:eastAsia="en-GB"/>
              </w:rPr>
            </w:pPr>
            <w:r w:rsidRPr="00C35EA7">
              <w:rPr>
                <w:i/>
                <w:szCs w:val="20"/>
                <w:lang w:eastAsia="en-GB"/>
              </w:rPr>
              <w:t>all sites</w:t>
            </w:r>
          </w:p>
        </w:tc>
      </w:tr>
      <w:tr w:rsidR="005D10B6" w14:paraId="25DF8789" w14:textId="77777777" w:rsidTr="00C35EA7">
        <w:trPr>
          <w:jc w:val="center"/>
        </w:trPr>
        <w:tc>
          <w:tcPr>
            <w:tcW w:w="1343" w:type="dxa"/>
          </w:tcPr>
          <w:p w14:paraId="2DEC9238" w14:textId="77777777" w:rsidR="00361000" w:rsidRPr="00C35EA7" w:rsidRDefault="00361000" w:rsidP="00C35EA7">
            <w:pPr>
              <w:jc w:val="both"/>
              <w:rPr>
                <w:lang w:val="fr-FR"/>
              </w:rPr>
            </w:pPr>
            <w:r w:rsidRPr="00C35EA7">
              <w:rPr>
                <w:szCs w:val="20"/>
                <w:lang w:eastAsia="en-GB"/>
              </w:rPr>
              <w:t>PPNA</w:t>
            </w:r>
          </w:p>
        </w:tc>
        <w:tc>
          <w:tcPr>
            <w:tcW w:w="876" w:type="dxa"/>
          </w:tcPr>
          <w:p w14:paraId="67B2470F" w14:textId="77777777" w:rsidR="00361000" w:rsidRPr="00C35EA7" w:rsidRDefault="00361000" w:rsidP="00C35EA7">
            <w:pPr>
              <w:jc w:val="both"/>
              <w:rPr>
                <w:lang w:val="fr-FR"/>
              </w:rPr>
            </w:pPr>
            <w:r w:rsidRPr="00C35EA7">
              <w:rPr>
                <w:szCs w:val="20"/>
                <w:lang w:eastAsia="en-GB"/>
              </w:rPr>
              <w:t>0.009</w:t>
            </w:r>
          </w:p>
        </w:tc>
        <w:tc>
          <w:tcPr>
            <w:tcW w:w="1123" w:type="dxa"/>
          </w:tcPr>
          <w:p w14:paraId="3D5CE6B0" w14:textId="77777777" w:rsidR="00361000" w:rsidRPr="00C35EA7" w:rsidRDefault="00361000" w:rsidP="00C35EA7">
            <w:pPr>
              <w:jc w:val="both"/>
              <w:rPr>
                <w:lang w:val="fr-FR"/>
              </w:rPr>
            </w:pPr>
            <w:r w:rsidRPr="00C35EA7">
              <w:rPr>
                <w:szCs w:val="20"/>
                <w:lang w:eastAsia="en-GB"/>
              </w:rPr>
              <w:t>1.465</w:t>
            </w:r>
          </w:p>
        </w:tc>
        <w:tc>
          <w:tcPr>
            <w:tcW w:w="876" w:type="dxa"/>
          </w:tcPr>
          <w:p w14:paraId="300AB86B" w14:textId="77777777" w:rsidR="00361000" w:rsidRPr="00C35EA7" w:rsidRDefault="00361000" w:rsidP="00C35EA7">
            <w:pPr>
              <w:jc w:val="both"/>
              <w:rPr>
                <w:lang w:val="fr-FR"/>
              </w:rPr>
            </w:pPr>
            <w:r w:rsidRPr="00C35EA7">
              <w:rPr>
                <w:szCs w:val="20"/>
                <w:lang w:eastAsia="en-GB"/>
              </w:rPr>
              <w:t>NA</w:t>
            </w:r>
          </w:p>
        </w:tc>
        <w:tc>
          <w:tcPr>
            <w:tcW w:w="1063" w:type="dxa"/>
          </w:tcPr>
          <w:p w14:paraId="2651A97A" w14:textId="77777777" w:rsidR="00361000" w:rsidRPr="00C35EA7" w:rsidRDefault="00361000" w:rsidP="00C35EA7">
            <w:pPr>
              <w:autoSpaceDE w:val="0"/>
              <w:autoSpaceDN w:val="0"/>
              <w:adjustRightInd w:val="0"/>
              <w:rPr>
                <w:szCs w:val="20"/>
                <w:lang w:eastAsia="en-GB"/>
              </w:rPr>
            </w:pPr>
            <w:r w:rsidRPr="00C35EA7">
              <w:rPr>
                <w:szCs w:val="20"/>
                <w:lang w:eastAsia="en-GB"/>
              </w:rPr>
              <w:t>0.233</w:t>
            </w:r>
          </w:p>
        </w:tc>
      </w:tr>
      <w:tr w:rsidR="005D10B6" w14:paraId="482D4C19" w14:textId="77777777" w:rsidTr="00C35EA7">
        <w:trPr>
          <w:jc w:val="center"/>
        </w:trPr>
        <w:tc>
          <w:tcPr>
            <w:tcW w:w="1343" w:type="dxa"/>
          </w:tcPr>
          <w:p w14:paraId="0B5F60EC" w14:textId="77777777" w:rsidR="00361000" w:rsidRPr="00C35EA7" w:rsidRDefault="00361000" w:rsidP="00C35EA7">
            <w:pPr>
              <w:jc w:val="both"/>
              <w:rPr>
                <w:lang w:val="fr-FR"/>
              </w:rPr>
            </w:pPr>
            <w:r w:rsidRPr="00C35EA7">
              <w:rPr>
                <w:szCs w:val="20"/>
                <w:lang w:eastAsia="en-GB"/>
              </w:rPr>
              <w:t>PPNB</w:t>
            </w:r>
          </w:p>
        </w:tc>
        <w:tc>
          <w:tcPr>
            <w:tcW w:w="876" w:type="dxa"/>
          </w:tcPr>
          <w:p w14:paraId="65160284" w14:textId="77777777" w:rsidR="00361000" w:rsidRPr="00C35EA7" w:rsidRDefault="00361000" w:rsidP="00C35EA7">
            <w:pPr>
              <w:jc w:val="both"/>
              <w:rPr>
                <w:lang w:val="fr-FR"/>
              </w:rPr>
            </w:pPr>
            <w:r w:rsidRPr="00C35EA7">
              <w:rPr>
                <w:szCs w:val="20"/>
                <w:lang w:eastAsia="en-GB"/>
              </w:rPr>
              <w:t>0.073</w:t>
            </w:r>
          </w:p>
        </w:tc>
        <w:tc>
          <w:tcPr>
            <w:tcW w:w="1123" w:type="dxa"/>
          </w:tcPr>
          <w:p w14:paraId="186B786B" w14:textId="77777777" w:rsidR="00361000" w:rsidRPr="00C35EA7" w:rsidRDefault="00361000" w:rsidP="00C35EA7">
            <w:pPr>
              <w:jc w:val="both"/>
              <w:rPr>
                <w:lang w:val="fr-FR"/>
              </w:rPr>
            </w:pPr>
            <w:r w:rsidRPr="00C35EA7">
              <w:rPr>
                <w:szCs w:val="20"/>
                <w:lang w:eastAsia="en-GB"/>
              </w:rPr>
              <w:t>0.398</w:t>
            </w:r>
          </w:p>
        </w:tc>
        <w:tc>
          <w:tcPr>
            <w:tcW w:w="876" w:type="dxa"/>
          </w:tcPr>
          <w:p w14:paraId="6DF75B03" w14:textId="77777777" w:rsidR="00361000" w:rsidRPr="00C35EA7" w:rsidRDefault="00361000" w:rsidP="00C35EA7">
            <w:pPr>
              <w:jc w:val="both"/>
              <w:rPr>
                <w:lang w:val="fr-FR"/>
              </w:rPr>
            </w:pPr>
            <w:r w:rsidRPr="00C35EA7">
              <w:rPr>
                <w:szCs w:val="20"/>
                <w:lang w:eastAsia="en-GB"/>
              </w:rPr>
              <w:t>2.410</w:t>
            </w:r>
          </w:p>
        </w:tc>
        <w:tc>
          <w:tcPr>
            <w:tcW w:w="1063" w:type="dxa"/>
          </w:tcPr>
          <w:p w14:paraId="456B807E" w14:textId="77777777" w:rsidR="00361000" w:rsidRPr="00C35EA7" w:rsidRDefault="00361000" w:rsidP="00C35EA7">
            <w:pPr>
              <w:autoSpaceDE w:val="0"/>
              <w:autoSpaceDN w:val="0"/>
              <w:adjustRightInd w:val="0"/>
              <w:rPr>
                <w:szCs w:val="20"/>
                <w:lang w:eastAsia="en-GB"/>
              </w:rPr>
            </w:pPr>
            <w:r w:rsidRPr="00C35EA7">
              <w:rPr>
                <w:szCs w:val="20"/>
                <w:lang w:eastAsia="en-GB"/>
              </w:rPr>
              <w:t>0.703</w:t>
            </w:r>
          </w:p>
        </w:tc>
      </w:tr>
      <w:tr w:rsidR="005D10B6" w14:paraId="53138CB5" w14:textId="77777777" w:rsidTr="00C35EA7">
        <w:trPr>
          <w:jc w:val="center"/>
        </w:trPr>
        <w:tc>
          <w:tcPr>
            <w:tcW w:w="1343" w:type="dxa"/>
          </w:tcPr>
          <w:p w14:paraId="0CCD2B42" w14:textId="77777777" w:rsidR="00361000" w:rsidRPr="00C35EA7" w:rsidRDefault="00361000" w:rsidP="00C35EA7">
            <w:pPr>
              <w:jc w:val="both"/>
              <w:rPr>
                <w:szCs w:val="20"/>
                <w:lang w:eastAsia="en-GB"/>
              </w:rPr>
            </w:pPr>
            <w:r w:rsidRPr="00C35EA7">
              <w:rPr>
                <w:szCs w:val="20"/>
                <w:lang w:eastAsia="en-GB"/>
              </w:rPr>
              <w:t>all periods</w:t>
            </w:r>
          </w:p>
        </w:tc>
        <w:tc>
          <w:tcPr>
            <w:tcW w:w="876" w:type="dxa"/>
          </w:tcPr>
          <w:p w14:paraId="36014417" w14:textId="77777777" w:rsidR="00361000" w:rsidRPr="00C35EA7" w:rsidRDefault="00361000" w:rsidP="00C35EA7">
            <w:pPr>
              <w:jc w:val="both"/>
              <w:rPr>
                <w:szCs w:val="20"/>
                <w:lang w:eastAsia="en-GB"/>
              </w:rPr>
            </w:pPr>
            <w:r w:rsidRPr="00C35EA7">
              <w:rPr>
                <w:szCs w:val="20"/>
                <w:lang w:eastAsia="en-GB"/>
              </w:rPr>
              <w:t>0.023</w:t>
            </w:r>
          </w:p>
        </w:tc>
        <w:tc>
          <w:tcPr>
            <w:tcW w:w="1123" w:type="dxa"/>
          </w:tcPr>
          <w:p w14:paraId="699DFA46" w14:textId="77777777" w:rsidR="00361000" w:rsidRPr="00C35EA7" w:rsidRDefault="00361000" w:rsidP="00C35EA7">
            <w:pPr>
              <w:jc w:val="both"/>
              <w:rPr>
                <w:szCs w:val="20"/>
                <w:lang w:eastAsia="en-GB"/>
              </w:rPr>
            </w:pPr>
            <w:r w:rsidRPr="00C35EA7">
              <w:rPr>
                <w:szCs w:val="20"/>
                <w:lang w:eastAsia="en-GB"/>
              </w:rPr>
              <w:t>0.703</w:t>
            </w:r>
          </w:p>
        </w:tc>
        <w:tc>
          <w:tcPr>
            <w:tcW w:w="876" w:type="dxa"/>
          </w:tcPr>
          <w:p w14:paraId="6C973A0D" w14:textId="77777777" w:rsidR="00361000" w:rsidRPr="00C35EA7" w:rsidRDefault="00361000" w:rsidP="00C35EA7">
            <w:pPr>
              <w:jc w:val="both"/>
              <w:rPr>
                <w:szCs w:val="20"/>
                <w:lang w:eastAsia="en-GB"/>
              </w:rPr>
            </w:pPr>
            <w:r w:rsidRPr="00C35EA7">
              <w:rPr>
                <w:szCs w:val="20"/>
                <w:lang w:eastAsia="en-GB"/>
              </w:rPr>
              <w:t>2.410</w:t>
            </w:r>
          </w:p>
        </w:tc>
        <w:tc>
          <w:tcPr>
            <w:tcW w:w="1063" w:type="dxa"/>
          </w:tcPr>
          <w:p w14:paraId="009AF0C6" w14:textId="77777777" w:rsidR="00361000" w:rsidRPr="00C35EA7" w:rsidRDefault="00361000" w:rsidP="00C35EA7">
            <w:pPr>
              <w:jc w:val="both"/>
              <w:rPr>
                <w:lang w:val="fr-FR"/>
              </w:rPr>
            </w:pPr>
            <w:r w:rsidRPr="00C35EA7">
              <w:rPr>
                <w:szCs w:val="20"/>
                <w:lang w:eastAsia="en-GB"/>
              </w:rPr>
              <w:t>0.437</w:t>
            </w:r>
          </w:p>
        </w:tc>
      </w:tr>
    </w:tbl>
    <w:p w14:paraId="3009DF1C" w14:textId="77777777" w:rsidR="00361000" w:rsidRPr="00A0014D" w:rsidRDefault="00361000" w:rsidP="00361000">
      <w:pPr>
        <w:jc w:val="both"/>
        <w:rPr>
          <w:lang w:val="en-GB"/>
        </w:rPr>
      </w:pPr>
      <w:r w:rsidRPr="00A0014D">
        <w:rPr>
          <w:lang w:val="en-GB"/>
        </w:rPr>
        <w:t xml:space="preserve">(BIB 2657, </w:t>
      </w:r>
      <w:r w:rsidRPr="00A0014D">
        <w:rPr>
          <w:i/>
          <w:lang w:val="en-GB"/>
        </w:rPr>
        <w:t>small</w:t>
      </w:r>
      <w:r w:rsidRPr="00A0014D">
        <w:rPr>
          <w:lang w:val="en-GB"/>
        </w:rPr>
        <w:t xml:space="preserve">: &lt; 1,2 ha; </w:t>
      </w:r>
      <w:r w:rsidRPr="00A0014D">
        <w:rPr>
          <w:i/>
          <w:lang w:val="en-GB"/>
        </w:rPr>
        <w:t>medium</w:t>
      </w:r>
      <w:r w:rsidRPr="00A0014D">
        <w:rPr>
          <w:lang w:val="en-GB"/>
        </w:rPr>
        <w:t xml:space="preserve">: 1,2-5,3 ha ; </w:t>
      </w:r>
      <w:r w:rsidRPr="00A0014D">
        <w:rPr>
          <w:i/>
          <w:lang w:val="en-GB"/>
        </w:rPr>
        <w:t>big</w:t>
      </w:r>
      <w:r w:rsidRPr="00A0014D">
        <w:rPr>
          <w:lang w:val="en-GB"/>
        </w:rPr>
        <w:t>: &gt; 5,3 ha)</w:t>
      </w:r>
    </w:p>
    <w:p w14:paraId="05C114EF" w14:textId="77777777" w:rsidR="00361000" w:rsidRPr="00A0014D" w:rsidRDefault="00361000" w:rsidP="00361000">
      <w:pPr>
        <w:jc w:val="both"/>
        <w:rPr>
          <w:lang w:val="en-GB"/>
        </w:rPr>
      </w:pPr>
    </w:p>
    <w:p w14:paraId="5B4CCD8B" w14:textId="77777777" w:rsidR="00361000" w:rsidRPr="009C1A86" w:rsidRDefault="00361000" w:rsidP="00361000">
      <w:pPr>
        <w:jc w:val="both"/>
        <w:rPr>
          <w:lang w:val="fr-FR"/>
        </w:rPr>
      </w:pPr>
      <w:r>
        <w:rPr>
          <w:lang w:val="fr-FR"/>
        </w:rPr>
        <w:t xml:space="preserve">Ibanez et al. voit des réseaux complexes (≠ </w:t>
      </w:r>
      <w:r w:rsidRPr="00CF70EF">
        <w:rPr>
          <w:i/>
          <w:lang w:val="fr-FR"/>
        </w:rPr>
        <w:t>down-the-line model</w:t>
      </w:r>
      <w:r>
        <w:rPr>
          <w:lang w:val="fr-FR"/>
        </w:rPr>
        <w:t xml:space="preserve">) se mettre en place dès le PPNA avec la présence de </w:t>
      </w:r>
      <w:r w:rsidRPr="00CF70EF">
        <w:rPr>
          <w:i/>
          <w:lang w:val="fr-FR"/>
        </w:rPr>
        <w:t>distance link</w:t>
      </w:r>
      <w:r>
        <w:rPr>
          <w:lang w:val="fr-FR"/>
        </w:rPr>
        <w:t xml:space="preserve"> (DL) qui se complexifieront encore au PPNB avec les </w:t>
      </w:r>
      <w:r w:rsidRPr="00CF70EF">
        <w:rPr>
          <w:i/>
          <w:lang w:val="fr-FR"/>
        </w:rPr>
        <w:t>optimized distance link</w:t>
      </w:r>
      <w:r>
        <w:rPr>
          <w:lang w:val="fr-FR"/>
        </w:rPr>
        <w:t xml:space="preserve"> (ODL) (BIB 2657) POur Ibanez et al. il n'est pas nécessaire de postuler une autorité pour retrouver une distribution identique à celle obervée </w:t>
      </w:r>
      <w:r w:rsidRPr="009C1A86">
        <w:rPr>
          <w:lang w:val="fr-FR"/>
        </w:rPr>
        <w:t xml:space="preserve"> (BIB 2603)</w:t>
      </w:r>
    </w:p>
    <w:p w14:paraId="2C763A98" w14:textId="77777777" w:rsidR="00361000" w:rsidRDefault="00361000" w:rsidP="00361000">
      <w:pPr>
        <w:jc w:val="both"/>
        <w:rPr>
          <w:lang w:val="fr-FR"/>
        </w:rPr>
      </w:pPr>
    </w:p>
    <w:p w14:paraId="4EB29EAD" w14:textId="77777777" w:rsidR="00361000" w:rsidRDefault="00361000" w:rsidP="00927EBD">
      <w:pPr>
        <w:pStyle w:val="Heading6"/>
      </w:pPr>
      <w:r>
        <w:t>PPNB</w:t>
      </w:r>
    </w:p>
    <w:p w14:paraId="357E3B4C" w14:textId="77777777" w:rsidR="00361000" w:rsidRDefault="00361000" w:rsidP="00361000">
      <w:pPr>
        <w:jc w:val="both"/>
        <w:rPr>
          <w:lang w:val="fr-FR"/>
        </w:rPr>
      </w:pPr>
    </w:p>
    <w:p w14:paraId="46B5B464" w14:textId="3590BA9E" w:rsidR="00361000" w:rsidRPr="006F5F04" w:rsidRDefault="00361000" w:rsidP="00361000">
      <w:pPr>
        <w:jc w:val="both"/>
        <w:rPr>
          <w:lang w:val="fr-FR"/>
        </w:rPr>
      </w:pPr>
      <w:r w:rsidRPr="006F5F04">
        <w:rPr>
          <w:lang w:val="fr-FR"/>
        </w:rPr>
        <w:t>L'</w:t>
      </w:r>
      <w:hyperlink r:id="rId8330" w:anchor="Sit_Obsidienne" w:history="1">
        <w:r w:rsidRPr="006F5F04">
          <w:rPr>
            <w:rStyle w:val="Hyperlink"/>
            <w:lang w:val="fr-FR"/>
          </w:rPr>
          <w:t>obsidienne</w:t>
        </w:r>
      </w:hyperlink>
      <w:r w:rsidRPr="006F5F04">
        <w:rPr>
          <w:lang w:val="fr-FR"/>
        </w:rPr>
        <w:t xml:space="preserve"> du PPNB montre l'organisation de réseau à longue distance avec des partenaires privilégiés (BIB 2603) </w:t>
      </w:r>
    </w:p>
    <w:p w14:paraId="43D63BBE" w14:textId="3BC84586" w:rsidR="00361000" w:rsidRDefault="00361000" w:rsidP="00361000">
      <w:pPr>
        <w:jc w:val="both"/>
        <w:rPr>
          <w:lang w:val="fr-FR"/>
        </w:rPr>
      </w:pPr>
      <w:r>
        <w:rPr>
          <w:lang w:val="fr-FR"/>
        </w:rPr>
        <w:t xml:space="preserve">Autres gisements anatolien notés: Bingöl, </w:t>
      </w:r>
      <w:hyperlink r:id="rId8331" w:anchor="Sit_Nenezi_Dag" w:history="1">
        <w:r w:rsidRPr="00647EA0">
          <w:rPr>
            <w:rStyle w:val="Hyperlink"/>
            <w:lang w:val="fr-FR"/>
          </w:rPr>
          <w:t>Nenezi Dag</w:t>
        </w:r>
      </w:hyperlink>
      <w:r>
        <w:rPr>
          <w:lang w:val="fr-FR"/>
        </w:rPr>
        <w:t>, Acigol, Pinarbasi (SS BIB)</w:t>
      </w:r>
    </w:p>
    <w:p w14:paraId="0CBEB295" w14:textId="667A7B44" w:rsidR="00361000" w:rsidRPr="00361000" w:rsidRDefault="00000000" w:rsidP="00361000">
      <w:pPr>
        <w:jc w:val="both"/>
        <w:rPr>
          <w:lang w:val="fr-FR"/>
        </w:rPr>
      </w:pPr>
      <w:hyperlink r:id="rId8332" w:anchor="Cul_PPNB" w:history="1">
        <w:r w:rsidR="00361000" w:rsidRPr="00F57585">
          <w:rPr>
            <w:rStyle w:val="Hyperlink"/>
            <w:lang w:val="fr-FR"/>
          </w:rPr>
          <w:t>PPNB</w:t>
        </w:r>
      </w:hyperlink>
    </w:p>
    <w:p w14:paraId="0AD5A758" w14:textId="0473EF5A" w:rsidR="00361000" w:rsidRPr="00C8235B" w:rsidRDefault="00361000" w:rsidP="00361000">
      <w:pPr>
        <w:jc w:val="both"/>
        <w:rPr>
          <w:i/>
          <w:lang w:val="fr-FR"/>
        </w:rPr>
      </w:pPr>
      <w:r>
        <w:rPr>
          <w:lang w:val="fr-FR"/>
        </w:rPr>
        <w:t xml:space="preserve">L'étude de Ibañez et al. de l'obsidienne du Proche-Orient (distances sites/sources et quantité retouvées) ne colle pas avec le </w:t>
      </w:r>
      <w:hyperlink r:id="rId8333" w:anchor="Sit_ASModeles_Down_Line" w:history="1">
        <w:r w:rsidRPr="00C8235B">
          <w:rPr>
            <w:rStyle w:val="Hyperlink"/>
            <w:i/>
            <w:lang w:val="fr-FR"/>
          </w:rPr>
          <w:t>down-the-line model</w:t>
        </w:r>
      </w:hyperlink>
      <w:r>
        <w:rPr>
          <w:lang w:val="fr-FR"/>
        </w:rPr>
        <w:t xml:space="preserve"> mais doit résulter d'interactions plus complexes </w:t>
      </w:r>
      <w:r w:rsidRPr="00C8235B">
        <w:rPr>
          <w:lang w:val="fr-FR"/>
        </w:rPr>
        <w:t>(BIB 2603)</w:t>
      </w:r>
      <w:r>
        <w:rPr>
          <w:lang w:val="fr-FR"/>
        </w:rPr>
        <w:t>. Les auteurs ont monté un ABM pour reproduire la régularité des données (BIB 2604)</w:t>
      </w:r>
    </w:p>
    <w:p w14:paraId="41818AB3" w14:textId="77777777" w:rsidR="00361000" w:rsidRDefault="00361000" w:rsidP="00242C0F">
      <w:pPr>
        <w:jc w:val="both"/>
        <w:rPr>
          <w:lang w:val="fr-FR"/>
        </w:rPr>
      </w:pPr>
    </w:p>
    <w:p w14:paraId="21B2C38E" w14:textId="77777777" w:rsidR="00361000" w:rsidRDefault="00361000" w:rsidP="00242C0F">
      <w:pPr>
        <w:jc w:val="both"/>
        <w:rPr>
          <w:lang w:val="fr-FR"/>
        </w:rPr>
      </w:pPr>
    </w:p>
    <w:p w14:paraId="6204DFD9" w14:textId="77777777" w:rsidR="009F2A99" w:rsidRDefault="009F2A99" w:rsidP="00927EBD">
      <w:pPr>
        <w:pStyle w:val="Heading4"/>
      </w:pPr>
      <w:bookmarkStart w:id="3539" w:name="Sit_Obsidienne_spat_OrMed"/>
      <w:r>
        <w:t>Méditerranée orientale</w:t>
      </w:r>
    </w:p>
    <w:bookmarkEnd w:id="3539"/>
    <w:p w14:paraId="700C69B0" w14:textId="77777777" w:rsidR="006F5F04" w:rsidRDefault="00361000" w:rsidP="006F5F04">
      <w:pPr>
        <w:rPr>
          <w:lang w:val="fr-FR"/>
        </w:rPr>
      </w:pPr>
      <w:r>
        <w:rPr>
          <w:lang w:val="fr-FR"/>
        </w:rPr>
        <w:t>Egéen, Grèce</w:t>
      </w:r>
    </w:p>
    <w:p w14:paraId="273F6752" w14:textId="77777777" w:rsidR="00361000" w:rsidRDefault="00361000" w:rsidP="006F5F04">
      <w:pPr>
        <w:rPr>
          <w:lang w:val="fr-FR"/>
        </w:rPr>
      </w:pPr>
    </w:p>
    <w:tbl>
      <w:tblPr>
        <w:tblW w:w="504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05"/>
        <w:gridCol w:w="3738"/>
      </w:tblGrid>
      <w:tr w:rsidR="00361000" w:rsidRPr="00DB5974" w14:paraId="74BCAE7D" w14:textId="77777777" w:rsidTr="00361000">
        <w:trPr>
          <w:jc w:val="center"/>
        </w:trPr>
        <w:tc>
          <w:tcPr>
            <w:tcW w:w="1305" w:type="dxa"/>
            <w:vAlign w:val="center"/>
          </w:tcPr>
          <w:p w14:paraId="466B7B4C" w14:textId="77777777" w:rsidR="00361000" w:rsidRPr="00DB5974" w:rsidRDefault="00361000" w:rsidP="00361000">
            <w:pPr>
              <w:jc w:val="center"/>
              <w:rPr>
                <w:b/>
                <w:sz w:val="20"/>
                <w:szCs w:val="20"/>
              </w:rPr>
            </w:pPr>
            <w:r w:rsidRPr="00DB5974">
              <w:rPr>
                <w:b/>
                <w:sz w:val="20"/>
                <w:szCs w:val="20"/>
              </w:rPr>
              <w:lastRenderedPageBreak/>
              <w:t>Gisements</w:t>
            </w:r>
          </w:p>
        </w:tc>
        <w:tc>
          <w:tcPr>
            <w:tcW w:w="3738" w:type="dxa"/>
            <w:vAlign w:val="center"/>
          </w:tcPr>
          <w:p w14:paraId="2465E987" w14:textId="77777777" w:rsidR="00361000" w:rsidRPr="00DB5974" w:rsidRDefault="00361000" w:rsidP="00361000">
            <w:pPr>
              <w:jc w:val="center"/>
              <w:rPr>
                <w:b/>
                <w:sz w:val="20"/>
                <w:szCs w:val="20"/>
              </w:rPr>
            </w:pPr>
            <w:r w:rsidRPr="00DB5974">
              <w:rPr>
                <w:b/>
                <w:sz w:val="20"/>
                <w:szCs w:val="20"/>
              </w:rPr>
              <w:t>Sites receveurs</w:t>
            </w:r>
          </w:p>
        </w:tc>
      </w:tr>
      <w:tr w:rsidR="00361000" w:rsidRPr="006A329A" w14:paraId="67118DEF" w14:textId="77777777" w:rsidTr="00361000">
        <w:trPr>
          <w:jc w:val="center"/>
        </w:trPr>
        <w:tc>
          <w:tcPr>
            <w:tcW w:w="1305" w:type="dxa"/>
            <w:vAlign w:val="center"/>
          </w:tcPr>
          <w:p w14:paraId="057EF86F" w14:textId="23F949E9" w:rsidR="00361000" w:rsidRPr="00DB5974" w:rsidRDefault="00000000" w:rsidP="00361000">
            <w:pPr>
              <w:jc w:val="center"/>
              <w:rPr>
                <w:sz w:val="20"/>
                <w:szCs w:val="20"/>
              </w:rPr>
            </w:pPr>
            <w:hyperlink r:id="rId8334" w:anchor="Sit_Melos" w:history="1">
              <w:r w:rsidR="00361000" w:rsidRPr="00DB5974">
                <w:rPr>
                  <w:rStyle w:val="Hyperlink"/>
                  <w:sz w:val="20"/>
                  <w:szCs w:val="20"/>
                </w:rPr>
                <w:t>Melos</w:t>
              </w:r>
            </w:hyperlink>
          </w:p>
        </w:tc>
        <w:tc>
          <w:tcPr>
            <w:tcW w:w="3738" w:type="dxa"/>
            <w:vAlign w:val="center"/>
          </w:tcPr>
          <w:p w14:paraId="730D7A16" w14:textId="5A1D97CF" w:rsidR="00361000" w:rsidRPr="00DB5974" w:rsidRDefault="00000000" w:rsidP="00361000">
            <w:pPr>
              <w:jc w:val="center"/>
              <w:rPr>
                <w:sz w:val="20"/>
                <w:szCs w:val="20"/>
                <w:lang w:val="it-IT"/>
              </w:rPr>
            </w:pPr>
            <w:hyperlink r:id="rId8335" w:anchor="Sit_Varna" w:history="1">
              <w:r w:rsidR="00361000" w:rsidRPr="00DB5974">
                <w:rPr>
                  <w:rStyle w:val="Hyperlink"/>
                  <w:sz w:val="20"/>
                  <w:szCs w:val="20"/>
                  <w:lang w:val="it-IT"/>
                </w:rPr>
                <w:t>Varna</w:t>
              </w:r>
            </w:hyperlink>
            <w:r w:rsidR="00361000" w:rsidRPr="00DB5974">
              <w:rPr>
                <w:sz w:val="20"/>
                <w:szCs w:val="20"/>
                <w:lang w:val="it-IT"/>
              </w:rPr>
              <w:t xml:space="preserve">, Lerna, </w:t>
            </w:r>
            <w:hyperlink r:id="rId8336" w:anchor="Sit_Franchti" w:history="1">
              <w:r w:rsidR="00361000" w:rsidRPr="00943E05">
                <w:rPr>
                  <w:rStyle w:val="Hyperlink"/>
                  <w:sz w:val="20"/>
                  <w:szCs w:val="20"/>
                  <w:lang w:val="it-IT"/>
                </w:rPr>
                <w:t>Franchti</w:t>
              </w:r>
            </w:hyperlink>
            <w:r w:rsidR="00361000" w:rsidRPr="00DB5974">
              <w:rPr>
                <w:sz w:val="20"/>
                <w:szCs w:val="20"/>
                <w:lang w:val="it-IT"/>
              </w:rPr>
              <w:t>, Cnossos-Khephala</w:t>
            </w:r>
          </w:p>
        </w:tc>
      </w:tr>
      <w:tr w:rsidR="00361000" w:rsidRPr="00DB5974" w14:paraId="692F3A5B" w14:textId="77777777" w:rsidTr="00361000">
        <w:trPr>
          <w:jc w:val="center"/>
        </w:trPr>
        <w:tc>
          <w:tcPr>
            <w:tcW w:w="1305" w:type="dxa"/>
            <w:vAlign w:val="center"/>
          </w:tcPr>
          <w:p w14:paraId="277EF20D" w14:textId="21D59542" w:rsidR="00361000" w:rsidRPr="00DB5974" w:rsidRDefault="00000000" w:rsidP="00361000">
            <w:pPr>
              <w:jc w:val="center"/>
              <w:rPr>
                <w:sz w:val="20"/>
                <w:szCs w:val="20"/>
              </w:rPr>
            </w:pPr>
            <w:hyperlink r:id="rId8337" w:anchor="Sit_Soros" w:history="1">
              <w:r w:rsidR="00361000" w:rsidRPr="00361000">
                <w:rPr>
                  <w:rStyle w:val="Hyperlink"/>
                  <w:sz w:val="20"/>
                  <w:szCs w:val="20"/>
                </w:rPr>
                <w:t>Soros</w:t>
              </w:r>
            </w:hyperlink>
          </w:p>
        </w:tc>
        <w:tc>
          <w:tcPr>
            <w:tcW w:w="3738" w:type="dxa"/>
            <w:vAlign w:val="center"/>
          </w:tcPr>
          <w:p w14:paraId="4C18A999" w14:textId="77777777" w:rsidR="00361000" w:rsidRDefault="00361000" w:rsidP="00361000">
            <w:pPr>
              <w:jc w:val="center"/>
            </w:pPr>
          </w:p>
        </w:tc>
      </w:tr>
    </w:tbl>
    <w:p w14:paraId="53DEA4DA" w14:textId="77777777" w:rsidR="00361000" w:rsidRDefault="00361000" w:rsidP="006F5F04">
      <w:pPr>
        <w:rPr>
          <w:lang w:val="fr-FR"/>
        </w:rPr>
      </w:pPr>
    </w:p>
    <w:p w14:paraId="1F671956" w14:textId="77777777" w:rsidR="009F2A99" w:rsidRDefault="009F2A99" w:rsidP="00242C0F">
      <w:pPr>
        <w:jc w:val="both"/>
        <w:rPr>
          <w:lang w:val="fr-FR"/>
        </w:rPr>
      </w:pPr>
    </w:p>
    <w:p w14:paraId="5143BF6C" w14:textId="77777777" w:rsidR="009F2A99" w:rsidRDefault="009F2A99" w:rsidP="00927EBD">
      <w:pPr>
        <w:pStyle w:val="Heading4"/>
      </w:pPr>
      <w:bookmarkStart w:id="3540" w:name="Sit_Obsidienne_spat_OccMed"/>
      <w:r>
        <w:t xml:space="preserve">Méditerranée </w:t>
      </w:r>
      <w:r w:rsidR="00CD5092">
        <w:t>centro-</w:t>
      </w:r>
      <w:r>
        <w:t>occidentale</w:t>
      </w:r>
    </w:p>
    <w:bookmarkEnd w:id="3540"/>
    <w:p w14:paraId="2F138181" w14:textId="77777777" w:rsidR="00D64539" w:rsidRDefault="00D64539" w:rsidP="00242C0F">
      <w:pPr>
        <w:jc w:val="both"/>
        <w:rPr>
          <w:lang w:val="fr-FR"/>
        </w:rPr>
      </w:pPr>
    </w:p>
    <w:p w14:paraId="1A5C0197" w14:textId="77777777" w:rsidR="00D64539" w:rsidRDefault="00D64539" w:rsidP="00242C0F">
      <w:pPr>
        <w:jc w:val="both"/>
        <w:rPr>
          <w:lang w:val="fr-FR"/>
        </w:rPr>
      </w:pPr>
      <w:r w:rsidRPr="00D64539">
        <w:rPr>
          <w:lang w:val="fr-FR"/>
        </w:rPr>
        <w:t>Il a été constaté que l’obsidienne joue un rôle prépondérant dans les assemblages lithiques de certaines régions proches des sources et dépourvues d’autres roches taillables de bonne qualité, comme le sud de la Sardaigne, la côte tyrrhénienne de la Calabre</w:t>
      </w:r>
      <w:r>
        <w:rPr>
          <w:lang w:val="fr-FR"/>
        </w:rPr>
        <w:t xml:space="preserve"> et de la Sicile et en Corse qui manque de silex (BIB 2918)</w:t>
      </w:r>
    </w:p>
    <w:p w14:paraId="56B5BB85" w14:textId="77777777" w:rsidR="00D64539" w:rsidRDefault="00D64539" w:rsidP="00242C0F">
      <w:pPr>
        <w:jc w:val="both"/>
        <w:rPr>
          <w:lang w:val="fr-FR"/>
        </w:rPr>
      </w:pPr>
    </w:p>
    <w:p w14:paraId="14E7C9F7" w14:textId="77777777" w:rsidR="005433FE" w:rsidRPr="0032190F" w:rsidRDefault="005433FE" w:rsidP="00242C0F">
      <w:pPr>
        <w:rPr>
          <w:lang w:val="fr-FR"/>
        </w:rPr>
      </w:pPr>
      <w:r w:rsidRPr="0032190F">
        <w:rPr>
          <w:lang w:val="fr-FR"/>
        </w:rPr>
        <w:t xml:space="preserve">Il existe </w:t>
      </w:r>
      <w:r w:rsidR="00D64539">
        <w:rPr>
          <w:lang w:val="fr-FR"/>
        </w:rPr>
        <w:t>4</w:t>
      </w:r>
      <w:r w:rsidRPr="0032190F">
        <w:rPr>
          <w:lang w:val="fr-FR"/>
        </w:rPr>
        <w:t xml:space="preserve"> principales sources d’exploitation de l’obsidienne en Méditerranée occidentale :</w:t>
      </w:r>
    </w:p>
    <w:p w14:paraId="1B3BCABF" w14:textId="1F20E08A" w:rsidR="005433FE" w:rsidRPr="0032190F" w:rsidRDefault="005433FE" w:rsidP="00242C0F">
      <w:pPr>
        <w:rPr>
          <w:lang w:val="fr-FR"/>
        </w:rPr>
      </w:pPr>
      <w:r w:rsidRPr="0032190F">
        <w:rPr>
          <w:lang w:val="fr-FR"/>
        </w:rPr>
        <w:tab/>
        <w:t>-</w:t>
      </w:r>
      <w:hyperlink r:id="rId8338" w:anchor="Sit_Monte_Arci" w:history="1">
        <w:r w:rsidRPr="0032190F">
          <w:rPr>
            <w:rStyle w:val="Hyperlink"/>
            <w:lang w:val="fr-FR"/>
          </w:rPr>
          <w:t>Monte d’Arci</w:t>
        </w:r>
      </w:hyperlink>
    </w:p>
    <w:p w14:paraId="5FDDB5D6" w14:textId="77777777" w:rsidR="005433FE" w:rsidRPr="0032190F" w:rsidRDefault="005433FE" w:rsidP="00242C0F">
      <w:pPr>
        <w:rPr>
          <w:lang w:val="fr-FR"/>
        </w:rPr>
      </w:pPr>
      <w:r w:rsidRPr="0032190F">
        <w:rPr>
          <w:lang w:val="fr-FR"/>
        </w:rPr>
        <w:tab/>
        <w:t>-</w:t>
      </w:r>
      <w:hyperlink w:anchor="Sit_Pantelleria" w:history="1">
        <w:r w:rsidRPr="0032190F">
          <w:rPr>
            <w:rStyle w:val="Hyperlink"/>
            <w:lang w:val="fr-FR"/>
          </w:rPr>
          <w:t>Pantelleria</w:t>
        </w:r>
      </w:hyperlink>
    </w:p>
    <w:p w14:paraId="5795B246" w14:textId="4CD8E15D" w:rsidR="005433FE" w:rsidRPr="0032190F" w:rsidRDefault="005433FE" w:rsidP="00242C0F">
      <w:pPr>
        <w:rPr>
          <w:lang w:val="fr-FR"/>
        </w:rPr>
      </w:pPr>
      <w:r w:rsidRPr="0032190F">
        <w:rPr>
          <w:lang w:val="fr-FR"/>
        </w:rPr>
        <w:tab/>
        <w:t>-</w:t>
      </w:r>
      <w:hyperlink r:id="rId8339" w:anchor="Sit_Lipari" w:history="1">
        <w:r w:rsidRPr="0032190F">
          <w:rPr>
            <w:rStyle w:val="Hyperlink"/>
            <w:lang w:val="fr-FR"/>
          </w:rPr>
          <w:t>Lipari</w:t>
        </w:r>
      </w:hyperlink>
    </w:p>
    <w:p w14:paraId="24E517F9" w14:textId="66B51639" w:rsidR="005028F7" w:rsidRPr="005E601F" w:rsidRDefault="005028F7" w:rsidP="00242C0F">
      <w:pPr>
        <w:rPr>
          <w:lang w:val="fr-FR"/>
        </w:rPr>
      </w:pPr>
      <w:r w:rsidRPr="0032190F">
        <w:rPr>
          <w:lang w:val="fr-FR"/>
        </w:rPr>
        <w:tab/>
      </w:r>
      <w:r w:rsidRPr="005E601F">
        <w:rPr>
          <w:lang w:val="fr-FR"/>
        </w:rPr>
        <w:t>-</w:t>
      </w:r>
      <w:hyperlink r:id="rId8340" w:anchor="Sit_Palmarola" w:history="1">
        <w:r w:rsidRPr="005E601F">
          <w:rPr>
            <w:rStyle w:val="Hyperlink"/>
            <w:lang w:val="fr-FR"/>
          </w:rPr>
          <w:t>Palmarola</w:t>
        </w:r>
      </w:hyperlink>
    </w:p>
    <w:p w14:paraId="03D57E8E" w14:textId="77777777" w:rsidR="005433FE" w:rsidRPr="005E601F" w:rsidRDefault="00153FBC" w:rsidP="00242C0F">
      <w:pPr>
        <w:rPr>
          <w:lang w:val="fr-FR"/>
        </w:rPr>
      </w:pPr>
      <w:r w:rsidRPr="005E601F">
        <w:rPr>
          <w:lang w:val="fr-FR"/>
        </w:rPr>
        <w:t>(SS BIB)</w:t>
      </w:r>
    </w:p>
    <w:p w14:paraId="3064D1EC" w14:textId="77777777" w:rsidR="00D64539" w:rsidRPr="005E601F" w:rsidRDefault="00D64539" w:rsidP="00242C0F">
      <w:pPr>
        <w:rPr>
          <w:lang w:val="fr-FR"/>
        </w:rPr>
      </w:pPr>
    </w:p>
    <w:p w14:paraId="26D61763" w14:textId="14C26380" w:rsidR="00D64539" w:rsidRDefault="00D64539" w:rsidP="00242C0F">
      <w:pPr>
        <w:rPr>
          <w:lang w:val="fr-FR"/>
        </w:rPr>
      </w:pPr>
      <w:r w:rsidRPr="00D64539">
        <w:rPr>
          <w:lang w:val="fr-FR"/>
        </w:rPr>
        <w:t xml:space="preserve">"réseaux organisés d’échanges" </w:t>
      </w:r>
      <w:r>
        <w:rPr>
          <w:lang w:val="fr-FR"/>
        </w:rPr>
        <w:t xml:space="preserve">qui participent à maintenir "une </w:t>
      </w:r>
      <w:r w:rsidRPr="00D64539">
        <w:rPr>
          <w:lang w:val="fr-FR"/>
        </w:rPr>
        <w:t>certaine unité culturelle sur de longues distances</w:t>
      </w:r>
      <w:r>
        <w:rPr>
          <w:lang w:val="fr-FR"/>
        </w:rPr>
        <w:t xml:space="preserve">" [≠ diversité Méso] (BIB 2918) </w:t>
      </w:r>
      <w:r w:rsidRPr="00D64539">
        <w:rPr>
          <w:lang w:val="fr-FR"/>
        </w:rPr>
        <w:t xml:space="preserve">La zone nord-tyrrhénienne </w:t>
      </w:r>
      <w:r>
        <w:rPr>
          <w:lang w:val="fr-FR"/>
        </w:rPr>
        <w:t>[</w:t>
      </w:r>
      <w:hyperlink r:id="rId8341" w:anchor="Cul_Cardial_Tyrrhenien_prod_obsid" w:history="1">
        <w:r w:rsidRPr="00D64539">
          <w:rPr>
            <w:rStyle w:val="Hyperlink"/>
            <w:lang w:val="fr-FR"/>
          </w:rPr>
          <w:t>C. BFP</w:t>
        </w:r>
      </w:hyperlink>
      <w:r>
        <w:rPr>
          <w:lang w:val="fr-FR"/>
        </w:rPr>
        <w:t xml:space="preserve">] </w:t>
      </w:r>
      <w:r w:rsidRPr="00D64539">
        <w:rPr>
          <w:lang w:val="fr-FR"/>
        </w:rPr>
        <w:t>est le passage obligé qui se trouve au coeur de ces réseaux de diffusion vers le nord. (BIB 2918)</w:t>
      </w:r>
    </w:p>
    <w:p w14:paraId="7E4C03D5" w14:textId="77777777" w:rsidR="00D64539" w:rsidRDefault="00D64539" w:rsidP="00242C0F">
      <w:pPr>
        <w:rPr>
          <w:lang w:val="fr-FR"/>
        </w:rPr>
      </w:pPr>
    </w:p>
    <w:p w14:paraId="453BFE89" w14:textId="77777777" w:rsidR="00D64539" w:rsidRDefault="00D64539" w:rsidP="00927EBD">
      <w:pPr>
        <w:pStyle w:val="Heading5"/>
      </w:pPr>
      <w:r>
        <w:t>Mésolithique</w:t>
      </w:r>
    </w:p>
    <w:p w14:paraId="29A0A6DC" w14:textId="77777777" w:rsidR="00D64539" w:rsidRDefault="00D64539" w:rsidP="00242C0F">
      <w:pPr>
        <w:rPr>
          <w:lang w:val="fr-FR"/>
        </w:rPr>
      </w:pPr>
    </w:p>
    <w:p w14:paraId="132E1EA4" w14:textId="75F604C9" w:rsidR="00D64539" w:rsidRPr="00D64539" w:rsidRDefault="00D64539" w:rsidP="00D64539">
      <w:pPr>
        <w:jc w:val="both"/>
        <w:rPr>
          <w:lang w:val="fr-FR"/>
        </w:rPr>
      </w:pPr>
      <w:r>
        <w:rPr>
          <w:lang w:val="fr-FR"/>
        </w:rPr>
        <w:t xml:space="preserve">Les témoignages sont rares, parfois peu établies (Terragne, Riparo della Roca S., Perriere Sottano) (BIB 2918) </w:t>
      </w:r>
      <w:r w:rsidRPr="00D64539">
        <w:rPr>
          <w:lang w:val="fr-FR"/>
        </w:rPr>
        <w:t>Avec la prudence qui s’impose compte tenu des contextes de Perriere Sottano et Castiglione, on peut suggérer que Vulcano-</w:t>
      </w:r>
      <w:hyperlink r:id="rId8342" w:anchor="Sit_Lipari" w:history="1">
        <w:r w:rsidRPr="0032190F">
          <w:rPr>
            <w:rStyle w:val="Hyperlink"/>
            <w:lang w:val="fr-FR"/>
          </w:rPr>
          <w:t>Lipari</w:t>
        </w:r>
      </w:hyperlink>
      <w:r w:rsidRPr="00D64539">
        <w:rPr>
          <w:lang w:val="fr-FR"/>
        </w:rPr>
        <w:t xml:space="preserve"> et </w:t>
      </w:r>
      <w:hyperlink r:id="rId8343" w:anchor="Sit_Palmarola" w:history="1">
        <w:r w:rsidRPr="00D64539">
          <w:rPr>
            <w:rStyle w:val="Hyperlink"/>
            <w:lang w:val="fr-FR"/>
          </w:rPr>
          <w:t>Palmarola</w:t>
        </w:r>
      </w:hyperlink>
      <w:r w:rsidRPr="00D64539">
        <w:rPr>
          <w:lang w:val="fr-FR"/>
        </w:rPr>
        <w:t xml:space="preserve"> ont peut-être été les premières connues, donnant lieu à des approvisionnements occasionnels dès l’Épipaléolithique et au Mésolithique</w:t>
      </w:r>
      <w:r>
        <w:rPr>
          <w:lang w:val="fr-FR"/>
        </w:rPr>
        <w:t xml:space="preserve"> (BIB 2918)</w:t>
      </w:r>
    </w:p>
    <w:p w14:paraId="6B5A2F73" w14:textId="77777777" w:rsidR="008A1FCE" w:rsidRPr="00D64539" w:rsidRDefault="008A1FCE" w:rsidP="00242C0F">
      <w:pPr>
        <w:rPr>
          <w:lang w:val="fr-FR"/>
        </w:rPr>
      </w:pPr>
    </w:p>
    <w:p w14:paraId="7DDB3F9E" w14:textId="77777777" w:rsidR="00DB5D0F" w:rsidRPr="00DB5D0F" w:rsidRDefault="00DB5D0F" w:rsidP="00927EBD">
      <w:pPr>
        <w:pStyle w:val="Heading5"/>
      </w:pPr>
      <w:r w:rsidRPr="00DB5D0F">
        <w:t>Néolithique ancien</w:t>
      </w:r>
    </w:p>
    <w:p w14:paraId="5F247F84" w14:textId="77777777" w:rsidR="00DB5D0F" w:rsidRPr="00DB5D0F" w:rsidRDefault="00DB5D0F" w:rsidP="00242C0F">
      <w:pPr>
        <w:rPr>
          <w:lang w:val="fr-FR"/>
        </w:rPr>
      </w:pPr>
    </w:p>
    <w:p w14:paraId="163CD32E" w14:textId="428A8CA5" w:rsidR="0005283F" w:rsidRPr="00DB5D0F" w:rsidRDefault="00DB5D0F" w:rsidP="00242C0F">
      <w:pPr>
        <w:jc w:val="both"/>
        <w:rPr>
          <w:lang w:val="fr-FR"/>
        </w:rPr>
      </w:pPr>
      <w:r>
        <w:rPr>
          <w:lang w:val="fr-FR"/>
        </w:rPr>
        <w:t xml:space="preserve">Premières importations d'obsidienne dès les premières phases du Néo ancien: </w:t>
      </w:r>
      <w:hyperlink r:id="rId8344" w:anchor="Sit_Arene_Candide" w:history="1">
        <w:r w:rsidRPr="00DB5D0F">
          <w:rPr>
            <w:rStyle w:val="Hyperlink"/>
            <w:lang w:val="fr-FR"/>
          </w:rPr>
          <w:t>Arene Candide</w:t>
        </w:r>
      </w:hyperlink>
      <w:r w:rsidRPr="00DB5D0F">
        <w:rPr>
          <w:lang w:val="fr-FR"/>
        </w:rPr>
        <w:t xml:space="preserve">, </w:t>
      </w:r>
      <w:hyperlink r:id="rId8345" w:anchor="Sit_Peyro_Signado" w:history="1">
        <w:r w:rsidRPr="00DB5D0F">
          <w:rPr>
            <w:rStyle w:val="Hyperlink"/>
            <w:lang w:val="fr-FR"/>
          </w:rPr>
          <w:t>Peyro Signado</w:t>
        </w:r>
      </w:hyperlink>
      <w:r w:rsidRPr="00DB5D0F">
        <w:rPr>
          <w:lang w:val="fr-FR"/>
        </w:rPr>
        <w:t xml:space="preserve">, </w:t>
      </w:r>
      <w:hyperlink r:id="rId8346" w:anchor="Sit_Roque_Haute" w:history="1">
        <w:r w:rsidRPr="00DB5D0F">
          <w:rPr>
            <w:rStyle w:val="Hyperlink"/>
            <w:lang w:val="fr-FR"/>
          </w:rPr>
          <w:t>PRH</w:t>
        </w:r>
      </w:hyperlink>
      <w:r w:rsidRPr="00DB5D0F">
        <w:rPr>
          <w:lang w:val="fr-FR"/>
        </w:rPr>
        <w:t xml:space="preserve"> (BIB ANR CIMO)</w:t>
      </w:r>
      <w:r>
        <w:rPr>
          <w:lang w:val="fr-FR"/>
        </w:rPr>
        <w:t xml:space="preserve"> </w:t>
      </w:r>
      <w:r w:rsidR="005577FF" w:rsidRPr="0032190F">
        <w:rPr>
          <w:lang w:val="fr-FR"/>
        </w:rPr>
        <w:t>Dans le Midi de la France, l’obsidienne est présente dès le Néolithique ancien (BIB 1408</w:t>
      </w:r>
      <w:r w:rsidR="008A1FCE">
        <w:rPr>
          <w:lang w:val="fr-FR"/>
        </w:rPr>
        <w:t>, BIB 2651)</w:t>
      </w:r>
      <w:r w:rsidR="005577FF" w:rsidRPr="0032190F">
        <w:rPr>
          <w:lang w:val="fr-FR"/>
        </w:rPr>
        <w:t>, absente de l’</w:t>
      </w:r>
      <w:hyperlink r:id="rId8347" w:anchor="Cul_Epicardial_Sud_France" w:history="1">
        <w:r w:rsidR="00E74338" w:rsidRPr="00E26EA8">
          <w:rPr>
            <w:rStyle w:val="Hyperlink"/>
            <w:lang w:val="fr-FR"/>
          </w:rPr>
          <w:t>Epicardial</w:t>
        </w:r>
      </w:hyperlink>
      <w:r w:rsidR="005577FF" w:rsidRPr="0032190F">
        <w:rPr>
          <w:lang w:val="fr-FR"/>
        </w:rPr>
        <w:t xml:space="preserve"> </w:t>
      </w:r>
      <w:r w:rsidR="00E31D08" w:rsidRPr="0032190F">
        <w:rPr>
          <w:lang w:val="fr-FR"/>
        </w:rPr>
        <w:t>(BIB 1408 p. 32)</w:t>
      </w:r>
      <w:r w:rsidR="00E31D08">
        <w:rPr>
          <w:lang w:val="fr-FR"/>
        </w:rPr>
        <w:t xml:space="preserve"> </w:t>
      </w:r>
    </w:p>
    <w:p w14:paraId="367E5897" w14:textId="77777777" w:rsidR="00DB5D0F" w:rsidRPr="00DB5D0F" w:rsidRDefault="00DB5D0F" w:rsidP="00242C0F">
      <w:pPr>
        <w:jc w:val="both"/>
        <w:rPr>
          <w:lang w:val="fr-FR"/>
        </w:rPr>
      </w:pPr>
    </w:p>
    <w:p w14:paraId="28195A45" w14:textId="77777777" w:rsidR="00DB5D0F" w:rsidRPr="00E31D08" w:rsidRDefault="00DB5D0F" w:rsidP="00927EBD">
      <w:pPr>
        <w:pStyle w:val="Heading5"/>
      </w:pPr>
      <w:r w:rsidRPr="00E31D08">
        <w:t>Chasséen</w:t>
      </w:r>
    </w:p>
    <w:p w14:paraId="6FA8D27E" w14:textId="77777777" w:rsidR="00DB5D0F" w:rsidRPr="0032190F" w:rsidRDefault="00DB5D0F" w:rsidP="00242C0F">
      <w:pPr>
        <w:jc w:val="both"/>
        <w:rPr>
          <w:lang w:val="fr-FR"/>
        </w:rPr>
      </w:pPr>
    </w:p>
    <w:p w14:paraId="3AA02C47" w14:textId="625571DB" w:rsidR="00007CF7" w:rsidRPr="0032190F" w:rsidRDefault="00E31D08" w:rsidP="00242C0F">
      <w:pPr>
        <w:jc w:val="both"/>
        <w:rPr>
          <w:lang w:val="fr-FR"/>
        </w:rPr>
      </w:pPr>
      <w:r>
        <w:rPr>
          <w:lang w:val="fr-FR"/>
        </w:rPr>
        <w:t>L</w:t>
      </w:r>
      <w:r w:rsidRPr="0032190F">
        <w:rPr>
          <w:lang w:val="fr-FR"/>
        </w:rPr>
        <w:t xml:space="preserve">’obsidienne réapparait avec le Chasséen ancien (BIB 1408 p. 32). </w:t>
      </w:r>
      <w:r w:rsidR="0005283F" w:rsidRPr="0032190F">
        <w:rPr>
          <w:lang w:val="fr-FR"/>
        </w:rPr>
        <w:t>C’est au cours du Chasséen classique et récent que l’obsidienne connaitra son aire de diffusion la plus grande atteignant les Pyrénées (</w:t>
      </w:r>
      <w:hyperlink r:id="rId8348" w:anchor="Sit_Boulou" w:history="1">
        <w:r w:rsidR="0005283F" w:rsidRPr="006751AC">
          <w:rPr>
            <w:rStyle w:val="Hyperlink"/>
            <w:lang w:val="fr-FR"/>
          </w:rPr>
          <w:t>Boulou</w:t>
        </w:r>
      </w:hyperlink>
      <w:r w:rsidR="0005283F" w:rsidRPr="0032190F">
        <w:rPr>
          <w:lang w:val="fr-FR"/>
        </w:rPr>
        <w:t>), la vallée du Lot (</w:t>
      </w:r>
      <w:hyperlink r:id="rId8349" w:anchor="Sit_Capdenac_Haut" w:history="1">
        <w:r w:rsidR="0005283F" w:rsidRPr="0032190F">
          <w:rPr>
            <w:rStyle w:val="Hyperlink"/>
            <w:lang w:val="fr-FR"/>
          </w:rPr>
          <w:t>Capdenac-le-haut</w:t>
        </w:r>
      </w:hyperlink>
      <w:r>
        <w:rPr>
          <w:lang w:val="fr-FR"/>
        </w:rPr>
        <w:t>), et possiblement la Catalogne</w:t>
      </w:r>
      <w:r w:rsidR="00B05AD9" w:rsidRPr="0032190F">
        <w:rPr>
          <w:lang w:val="fr-FR"/>
        </w:rPr>
        <w:t xml:space="preserve"> (BIB 1408 p. 32) avec en Catalogne une dizaine de pièces (Ferran CSIC com. pers.)</w:t>
      </w:r>
      <w:r w:rsidR="0005283F" w:rsidRPr="0032190F">
        <w:rPr>
          <w:lang w:val="fr-FR"/>
        </w:rPr>
        <w:t xml:space="preserve">. Pour cette période, la plupart vient de Sardaigne (BIB 1408 p. 32).  </w:t>
      </w:r>
    </w:p>
    <w:p w14:paraId="2DCF670D" w14:textId="255851D8" w:rsidR="00007CF7" w:rsidRDefault="00BD7339" w:rsidP="00242C0F">
      <w:pPr>
        <w:jc w:val="both"/>
        <w:rPr>
          <w:lang w:val="fr-FR"/>
        </w:rPr>
      </w:pPr>
      <w:r w:rsidRPr="0032190F">
        <w:rPr>
          <w:lang w:val="fr-FR"/>
        </w:rPr>
        <w:t>Dans le Midi, les stations de Saint-Raphaël qui ont livré de nombreuses lamelles d’obsidienne ont peut-être jouées le rôle de débarcadère pour un traffic direct entre les îles cordo-sardes et la Provence (BIB 1408 p. 32).</w:t>
      </w:r>
      <w:r w:rsidR="00E31D08">
        <w:rPr>
          <w:lang w:val="fr-FR"/>
        </w:rPr>
        <w:t xml:space="preserve"> </w:t>
      </w:r>
      <w:r w:rsidR="00007CF7" w:rsidRPr="0032190F">
        <w:rPr>
          <w:lang w:val="fr-FR"/>
        </w:rPr>
        <w:t xml:space="preserve">La concentration d’obsidiennes en Provence occidentale (région de </w:t>
      </w:r>
      <w:r w:rsidR="00E31D08">
        <w:rPr>
          <w:lang w:val="fr-FR"/>
        </w:rPr>
        <w:lastRenderedPageBreak/>
        <w:t>Saint-Raphaël/</w:t>
      </w:r>
      <w:r w:rsidR="00007CF7" w:rsidRPr="0032190F">
        <w:rPr>
          <w:lang w:val="fr-FR"/>
        </w:rPr>
        <w:t>Fréjus et de Saint-Tropez) et sa relative absence en Ligurie indique</w:t>
      </w:r>
      <w:r w:rsidR="00DB5D0F">
        <w:rPr>
          <w:lang w:val="fr-FR"/>
        </w:rPr>
        <w:t xml:space="preserve"> </w:t>
      </w:r>
      <w:r w:rsidR="00007CF7" w:rsidRPr="0032190F">
        <w:rPr>
          <w:lang w:val="fr-FR"/>
        </w:rPr>
        <w:t>un commerce proprement maritime (navigation hautière) avec peu ou pas de relais terrestres  (BIB 153 p. 198).</w:t>
      </w:r>
      <w:r w:rsidR="00446DBA">
        <w:rPr>
          <w:lang w:val="fr-FR"/>
        </w:rPr>
        <w:t xml:space="preserve"> Conce</w:t>
      </w:r>
      <w:r w:rsidR="008031BF" w:rsidRPr="0032190F">
        <w:rPr>
          <w:lang w:val="fr-FR"/>
        </w:rPr>
        <w:t xml:space="preserve">rnant cette navigation, il est probable que le type d’embarcations employé soit du type d’un canot en cuir avec armature en bois (tel qu’il est encore mentionné par </w:t>
      </w:r>
      <w:hyperlink r:id="rId8350" w:anchor="Aut_Pline_Ancien" w:history="1">
        <w:r w:rsidR="00737E64" w:rsidRPr="00635D3A">
          <w:rPr>
            <w:rStyle w:val="Hyperlink"/>
            <w:iCs/>
            <w:lang w:val="fr-FR"/>
          </w:rPr>
          <w:t>Pline</w:t>
        </w:r>
      </w:hyperlink>
      <w:r w:rsidR="00737E64" w:rsidRPr="00700171">
        <w:rPr>
          <w:iCs/>
          <w:lang w:val="fr-FR"/>
        </w:rPr>
        <w:t xml:space="preserve"> </w:t>
      </w:r>
      <w:r w:rsidR="008031BF" w:rsidRPr="0032190F">
        <w:rPr>
          <w:lang w:val="fr-FR"/>
        </w:rPr>
        <w:t>pour la mer Tyrrhénienne) (BIB 1408)</w:t>
      </w:r>
    </w:p>
    <w:p w14:paraId="08B12D9A" w14:textId="77777777" w:rsidR="00DB5D0F" w:rsidRDefault="00DB5D0F" w:rsidP="00242C0F">
      <w:pPr>
        <w:jc w:val="both"/>
        <w:rPr>
          <w:lang w:val="fr-FR"/>
        </w:rPr>
      </w:pPr>
    </w:p>
    <w:p w14:paraId="102F1230" w14:textId="77777777" w:rsidR="00DB5D0F" w:rsidRDefault="00DB5D0F" w:rsidP="00927EBD">
      <w:pPr>
        <w:pStyle w:val="Heading5"/>
      </w:pPr>
      <w:r>
        <w:t>Néolithique récent et final</w:t>
      </w:r>
    </w:p>
    <w:p w14:paraId="78D9797A" w14:textId="77777777" w:rsidR="00DB5D0F" w:rsidRPr="0032190F" w:rsidRDefault="00DB5D0F" w:rsidP="00242C0F">
      <w:pPr>
        <w:jc w:val="both"/>
        <w:rPr>
          <w:lang w:val="fr-FR"/>
        </w:rPr>
      </w:pPr>
    </w:p>
    <w:p w14:paraId="4A162672" w14:textId="76AC7703" w:rsidR="00BD7339" w:rsidRPr="0032190F" w:rsidRDefault="00BD7339" w:rsidP="00242C0F">
      <w:pPr>
        <w:jc w:val="both"/>
        <w:rPr>
          <w:lang w:val="fr-FR"/>
        </w:rPr>
      </w:pPr>
      <w:r w:rsidRPr="0032190F">
        <w:rPr>
          <w:lang w:val="fr-FR"/>
        </w:rPr>
        <w:t xml:space="preserve">Passé </w:t>
      </w:r>
      <w:r w:rsidR="00375A23" w:rsidRPr="0032190F">
        <w:rPr>
          <w:lang w:val="fr-FR"/>
        </w:rPr>
        <w:t>le milieu</w:t>
      </w:r>
      <w:r w:rsidRPr="0032190F">
        <w:rPr>
          <w:lang w:val="fr-FR"/>
        </w:rPr>
        <w:t xml:space="preserve"> du 4</w:t>
      </w:r>
      <w:r w:rsidRPr="0032190F">
        <w:rPr>
          <w:vertAlign w:val="superscript"/>
          <w:lang w:val="fr-FR"/>
        </w:rPr>
        <w:t>e</w:t>
      </w:r>
      <w:r w:rsidRPr="0032190F">
        <w:rPr>
          <w:lang w:val="fr-FR"/>
        </w:rPr>
        <w:t xml:space="preserve"> millénaire, les </w:t>
      </w:r>
      <w:r w:rsidR="00375A23" w:rsidRPr="0032190F">
        <w:rPr>
          <w:lang w:val="fr-FR"/>
        </w:rPr>
        <w:t xml:space="preserve">réseaux de diffusion de l’obsidienne se réduisent sauf à proximité des sources (cultures de </w:t>
      </w:r>
      <w:hyperlink r:id="rId8351" w:anchor="Cul_Piano_Conte" w:history="1">
        <w:r w:rsidR="00E31D08" w:rsidRPr="00E31D08">
          <w:rPr>
            <w:rStyle w:val="Hyperlink"/>
            <w:lang w:val="fr-FR"/>
          </w:rPr>
          <w:t>Piano Conte</w:t>
        </w:r>
      </w:hyperlink>
      <w:r w:rsidR="00375A23" w:rsidRPr="0032190F">
        <w:rPr>
          <w:lang w:val="fr-FR"/>
        </w:rPr>
        <w:t xml:space="preserve">, Conzo, Serraferliccio, Monte-Claro, Terrinien). L’obsidienne est alors concurrencée par des productions de grande technicité (grandes lames et poignards) et les premières productions en </w:t>
      </w:r>
      <w:hyperlink r:id="rId8352" w:anchor="Sit_Cuivre" w:history="1">
        <w:r w:rsidR="009A36BA" w:rsidRPr="001E115E">
          <w:rPr>
            <w:rStyle w:val="Hyperlink"/>
            <w:lang w:val="fr-FR"/>
          </w:rPr>
          <w:t>cuivre</w:t>
        </w:r>
      </w:hyperlink>
      <w:r w:rsidR="009A36BA" w:rsidRPr="0032190F">
        <w:rPr>
          <w:lang w:val="fr-FR"/>
        </w:rPr>
        <w:t xml:space="preserve"> </w:t>
      </w:r>
      <w:r w:rsidR="00375A23" w:rsidRPr="0032190F">
        <w:rPr>
          <w:lang w:val="fr-FR"/>
        </w:rPr>
        <w:t xml:space="preserve">(BIB 1408 p. 32). </w:t>
      </w:r>
    </w:p>
    <w:p w14:paraId="4ECDB742" w14:textId="77777777" w:rsidR="00153FBC" w:rsidRPr="0032190F" w:rsidRDefault="00153FBC" w:rsidP="00242C0F">
      <w:pPr>
        <w:rPr>
          <w:lang w:val="fr-FR"/>
        </w:rPr>
      </w:pPr>
    </w:p>
    <w:p w14:paraId="44FC42A2" w14:textId="77777777" w:rsidR="003D3B04" w:rsidRPr="0032190F" w:rsidRDefault="003D3B04" w:rsidP="00242C0F">
      <w:pPr>
        <w:rPr>
          <w:lang w:val="fr-FR"/>
        </w:rPr>
      </w:pPr>
    </w:p>
    <w:tbl>
      <w:tblPr>
        <w:tblW w:w="791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11"/>
        <w:gridCol w:w="6500"/>
      </w:tblGrid>
      <w:tr w:rsidR="00153FBC" w:rsidRPr="00DB5974" w14:paraId="0BCDAA40" w14:textId="77777777" w:rsidTr="00DB5D0F">
        <w:trPr>
          <w:jc w:val="center"/>
        </w:trPr>
        <w:tc>
          <w:tcPr>
            <w:tcW w:w="1411" w:type="dxa"/>
            <w:vAlign w:val="center"/>
          </w:tcPr>
          <w:p w14:paraId="1C950AA9" w14:textId="77777777" w:rsidR="00153FBC" w:rsidRPr="00DB5974" w:rsidRDefault="00153FBC" w:rsidP="00242C0F">
            <w:pPr>
              <w:jc w:val="center"/>
              <w:rPr>
                <w:b/>
                <w:sz w:val="20"/>
                <w:szCs w:val="20"/>
              </w:rPr>
            </w:pPr>
            <w:r w:rsidRPr="00DB5974">
              <w:rPr>
                <w:b/>
                <w:sz w:val="20"/>
                <w:szCs w:val="20"/>
              </w:rPr>
              <w:t>Gisements</w:t>
            </w:r>
          </w:p>
        </w:tc>
        <w:tc>
          <w:tcPr>
            <w:tcW w:w="6500" w:type="dxa"/>
            <w:vAlign w:val="center"/>
          </w:tcPr>
          <w:p w14:paraId="1CC6A5A7" w14:textId="77777777" w:rsidR="00153FBC" w:rsidRPr="00DB5974" w:rsidRDefault="00153FBC" w:rsidP="00242C0F">
            <w:pPr>
              <w:jc w:val="center"/>
              <w:rPr>
                <w:b/>
                <w:sz w:val="20"/>
                <w:szCs w:val="20"/>
              </w:rPr>
            </w:pPr>
            <w:r w:rsidRPr="00DB5974">
              <w:rPr>
                <w:b/>
                <w:sz w:val="20"/>
                <w:szCs w:val="20"/>
              </w:rPr>
              <w:t>Sites receveurs</w:t>
            </w:r>
          </w:p>
        </w:tc>
      </w:tr>
      <w:tr w:rsidR="00153FBC" w:rsidRPr="006A329A" w14:paraId="22B1B25A" w14:textId="77777777" w:rsidTr="00DB5D0F">
        <w:trPr>
          <w:jc w:val="center"/>
        </w:trPr>
        <w:tc>
          <w:tcPr>
            <w:tcW w:w="1411" w:type="dxa"/>
            <w:vAlign w:val="center"/>
          </w:tcPr>
          <w:p w14:paraId="6C08FDAA" w14:textId="77777777" w:rsidR="00243882" w:rsidRDefault="00153FBC" w:rsidP="00242C0F">
            <w:pPr>
              <w:jc w:val="center"/>
              <w:rPr>
                <w:sz w:val="20"/>
                <w:szCs w:val="20"/>
              </w:rPr>
            </w:pPr>
            <w:r w:rsidRPr="00DB5974">
              <w:rPr>
                <w:sz w:val="20"/>
                <w:szCs w:val="20"/>
              </w:rPr>
              <w:t xml:space="preserve">Sardaigne, </w:t>
            </w:r>
          </w:p>
          <w:p w14:paraId="2FF8473D" w14:textId="77777777" w:rsidR="00153FBC" w:rsidRPr="00DB5974" w:rsidRDefault="00243882" w:rsidP="00242C0F">
            <w:pPr>
              <w:jc w:val="center"/>
              <w:rPr>
                <w:sz w:val="20"/>
                <w:szCs w:val="20"/>
              </w:rPr>
            </w:pPr>
            <w:r>
              <w:rPr>
                <w:sz w:val="20"/>
                <w:szCs w:val="20"/>
              </w:rPr>
              <w:t>Î</w:t>
            </w:r>
            <w:r w:rsidR="00153FBC" w:rsidRPr="00DB5974">
              <w:rPr>
                <w:sz w:val="20"/>
                <w:szCs w:val="20"/>
              </w:rPr>
              <w:t>les éoliennes</w:t>
            </w:r>
          </w:p>
        </w:tc>
        <w:tc>
          <w:tcPr>
            <w:tcW w:w="6500" w:type="dxa"/>
            <w:vAlign w:val="center"/>
          </w:tcPr>
          <w:p w14:paraId="62D1B8F6" w14:textId="68B2EFB0" w:rsidR="00153FBC" w:rsidRPr="00DB5974" w:rsidRDefault="00000000" w:rsidP="00242C0F">
            <w:pPr>
              <w:jc w:val="center"/>
              <w:rPr>
                <w:sz w:val="20"/>
                <w:szCs w:val="20"/>
                <w:lang w:val="it-IT"/>
              </w:rPr>
            </w:pPr>
            <w:hyperlink r:id="rId8353" w:anchor="Sit_San_Sebastien" w:history="1">
              <w:r w:rsidR="00153FBC" w:rsidRPr="00DB5974">
                <w:rPr>
                  <w:rStyle w:val="Hyperlink"/>
                  <w:sz w:val="20"/>
                  <w:szCs w:val="20"/>
                  <w:lang w:val="it-IT"/>
                </w:rPr>
                <w:t>San Sébastien</w:t>
              </w:r>
            </w:hyperlink>
            <w:r w:rsidR="00153FBC" w:rsidRPr="00DB5974">
              <w:rPr>
                <w:sz w:val="20"/>
                <w:szCs w:val="20"/>
                <w:lang w:val="it-IT"/>
              </w:rPr>
              <w:t xml:space="preserve"> (dolmen 2), </w:t>
            </w:r>
            <w:hyperlink r:id="rId8354" w:anchor="Sit_Guaita" w:history="1">
              <w:r w:rsidR="00153FBC" w:rsidRPr="00EC57B9">
                <w:rPr>
                  <w:rStyle w:val="Hyperlink"/>
                  <w:sz w:val="20"/>
                  <w:szCs w:val="20"/>
                  <w:lang w:val="it-IT"/>
                </w:rPr>
                <w:t>A Guaita</w:t>
              </w:r>
            </w:hyperlink>
            <w:r w:rsidR="00153FBC" w:rsidRPr="00DB5974">
              <w:rPr>
                <w:sz w:val="20"/>
                <w:szCs w:val="20"/>
                <w:lang w:val="it-IT"/>
              </w:rPr>
              <w:t xml:space="preserve">, I Calanchi, </w:t>
            </w:r>
            <w:hyperlink r:id="rId8355" w:anchor="Sit_Giribaldi" w:history="1">
              <w:r w:rsidR="00153FBC" w:rsidRPr="00DB5974">
                <w:rPr>
                  <w:rStyle w:val="Hyperlink"/>
                  <w:sz w:val="20"/>
                  <w:szCs w:val="20"/>
                  <w:lang w:val="it-IT"/>
                </w:rPr>
                <w:t>Giribaldi</w:t>
              </w:r>
            </w:hyperlink>
            <w:r w:rsidR="00153FBC" w:rsidRPr="00DB5974">
              <w:rPr>
                <w:sz w:val="20"/>
                <w:szCs w:val="20"/>
                <w:lang w:val="it-IT"/>
              </w:rPr>
              <w:t xml:space="preserve">, </w:t>
            </w:r>
            <w:hyperlink r:id="rId8356" w:anchor="Sit_Eglise" w:history="1">
              <w:r w:rsidR="00153FBC" w:rsidRPr="00DB5974">
                <w:rPr>
                  <w:rStyle w:val="Hyperlink"/>
                  <w:sz w:val="20"/>
                  <w:szCs w:val="20"/>
                  <w:lang w:val="it-IT"/>
                </w:rPr>
                <w:t>grotte de l'Eglise</w:t>
              </w:r>
            </w:hyperlink>
            <w:r w:rsidR="00153FBC" w:rsidRPr="00DB5974">
              <w:rPr>
                <w:sz w:val="20"/>
                <w:szCs w:val="20"/>
                <w:lang w:val="it-IT"/>
              </w:rPr>
              <w:t xml:space="preserve">, grotta del Uzo, </w:t>
            </w:r>
            <w:hyperlink r:id="rId8357" w:anchor="Sit_Caucade" w:history="1">
              <w:r w:rsidR="00153FBC" w:rsidRPr="00DB5974">
                <w:rPr>
                  <w:rStyle w:val="Hyperlink"/>
                  <w:sz w:val="20"/>
                  <w:szCs w:val="20"/>
                  <w:lang w:val="it-IT"/>
                </w:rPr>
                <w:t>Caucade</w:t>
              </w:r>
            </w:hyperlink>
            <w:r w:rsidR="00153FBC" w:rsidRPr="00DB5974">
              <w:rPr>
                <w:sz w:val="20"/>
                <w:szCs w:val="20"/>
                <w:lang w:val="it-IT"/>
              </w:rPr>
              <w:t xml:space="preserve">, Gaione (redistribution), </w:t>
            </w:r>
            <w:hyperlink r:id="rId8358" w:anchor="Sit_Pescale" w:history="1">
              <w:r w:rsidR="00153FBC" w:rsidRPr="00DB5974">
                <w:rPr>
                  <w:rStyle w:val="Hyperlink"/>
                  <w:sz w:val="20"/>
                  <w:szCs w:val="20"/>
                  <w:lang w:val="it-IT"/>
                </w:rPr>
                <w:t>Pescale</w:t>
              </w:r>
            </w:hyperlink>
            <w:r w:rsidR="00153FBC" w:rsidRPr="00DB5974">
              <w:rPr>
                <w:sz w:val="20"/>
                <w:szCs w:val="20"/>
                <w:lang w:val="it-IT"/>
              </w:rPr>
              <w:t xml:space="preserve"> (red.), col des </w:t>
            </w:r>
            <w:hyperlink r:id="rId8359" w:anchor="Sit_Tourettes" w:history="1">
              <w:r w:rsidR="00153FBC" w:rsidRPr="00DB5974">
                <w:rPr>
                  <w:rStyle w:val="Hyperlink"/>
                  <w:sz w:val="20"/>
                  <w:szCs w:val="20"/>
                  <w:lang w:val="it-IT"/>
                </w:rPr>
                <w:t>Tourettes</w:t>
              </w:r>
            </w:hyperlink>
            <w:r w:rsidR="00153FBC" w:rsidRPr="00DB5974">
              <w:rPr>
                <w:sz w:val="20"/>
                <w:szCs w:val="20"/>
                <w:lang w:val="it-IT"/>
              </w:rPr>
              <w:t xml:space="preserve">, </w:t>
            </w:r>
            <w:hyperlink r:id="rId8360" w:anchor="Sit_Anime" w:history="1">
              <w:r w:rsidR="00153FBC" w:rsidRPr="00DB5974">
                <w:rPr>
                  <w:rStyle w:val="Hyperlink"/>
                  <w:sz w:val="20"/>
                  <w:szCs w:val="20"/>
                  <w:lang w:val="it-IT"/>
                </w:rPr>
                <w:t>grotta del Anime </w:t>
              </w:r>
            </w:hyperlink>
            <w:r w:rsidR="00153FBC" w:rsidRPr="00DB5974">
              <w:rPr>
                <w:sz w:val="20"/>
                <w:szCs w:val="20"/>
                <w:lang w:val="it-IT"/>
              </w:rPr>
              <w:t>?</w:t>
            </w:r>
          </w:p>
        </w:tc>
      </w:tr>
    </w:tbl>
    <w:p w14:paraId="1613D946" w14:textId="77777777" w:rsidR="00B36D14" w:rsidRDefault="003E36F9" w:rsidP="00242C0F">
      <w:pPr>
        <w:rPr>
          <w:lang w:val="fr-FR"/>
        </w:rPr>
      </w:pPr>
      <w:r w:rsidRPr="009F2A99">
        <w:rPr>
          <w:lang w:val="fr-FR"/>
        </w:rPr>
        <w:t>(SS BIB)</w:t>
      </w:r>
      <w:r w:rsidR="00AE1301" w:rsidRPr="009F2A99">
        <w:rPr>
          <w:lang w:val="fr-FR"/>
        </w:rPr>
        <w:t>.</w:t>
      </w:r>
    </w:p>
    <w:p w14:paraId="12831D36" w14:textId="77777777" w:rsidR="009F2A99" w:rsidRDefault="009F2A99" w:rsidP="00242C0F">
      <w:pPr>
        <w:rPr>
          <w:lang w:val="fr-FR"/>
        </w:rPr>
      </w:pPr>
    </w:p>
    <w:p w14:paraId="4B045EBB" w14:textId="77777777" w:rsidR="009F2A99" w:rsidRPr="00E31D08" w:rsidRDefault="009F2A99" w:rsidP="00242C0F">
      <w:pPr>
        <w:rPr>
          <w:lang w:val="fr-FR"/>
        </w:rPr>
      </w:pPr>
    </w:p>
    <w:p w14:paraId="01B31C08" w14:textId="77777777" w:rsidR="009F2A99" w:rsidRPr="00E31D08" w:rsidRDefault="009F2A99" w:rsidP="00242C0F">
      <w:pPr>
        <w:rPr>
          <w:lang w:val="fr-FR"/>
        </w:rPr>
      </w:pPr>
    </w:p>
    <w:p w14:paraId="4F470831" w14:textId="77777777" w:rsidR="009F2A99" w:rsidRDefault="009F2A99" w:rsidP="00927EBD">
      <w:pPr>
        <w:pStyle w:val="Heading4"/>
      </w:pPr>
      <w:r>
        <w:t>Nord de l'Europe</w:t>
      </w:r>
    </w:p>
    <w:p w14:paraId="73121CDC" w14:textId="77777777" w:rsidR="009F2A99" w:rsidRDefault="009F2A99" w:rsidP="00242C0F">
      <w:pPr>
        <w:rPr>
          <w:lang w:val="fr-FR"/>
        </w:rPr>
      </w:pPr>
    </w:p>
    <w:p w14:paraId="18EA2BB2" w14:textId="77777777" w:rsidR="009F2A99" w:rsidRDefault="009F2A99" w:rsidP="00242C0F">
      <w:pPr>
        <w:rPr>
          <w:lang w:val="fr-FR"/>
        </w:rPr>
      </w:pPr>
      <w:r>
        <w:rPr>
          <w:lang w:val="fr-FR"/>
        </w:rPr>
        <w:t>Aran (SS BIB)</w:t>
      </w:r>
    </w:p>
    <w:p w14:paraId="6466048E" w14:textId="77777777" w:rsidR="00927EBD" w:rsidRDefault="00927EBD" w:rsidP="00242C0F">
      <w:pPr>
        <w:rPr>
          <w:lang w:val="fr-FR"/>
        </w:rPr>
      </w:pPr>
    </w:p>
    <w:p w14:paraId="2B420812" w14:textId="492D227B" w:rsidR="00927EBD" w:rsidRDefault="00927EBD" w:rsidP="00927EBD">
      <w:pPr>
        <w:pStyle w:val="Heading3"/>
      </w:pPr>
      <w:bookmarkStart w:id="3541" w:name="Sit_Obsidienne_spat_NM"/>
      <w:r>
        <w:t>Nouveau Monde</w:t>
      </w:r>
    </w:p>
    <w:bookmarkEnd w:id="3541"/>
    <w:p w14:paraId="41B73DD2" w14:textId="77777777" w:rsidR="00927EBD" w:rsidRDefault="00927EBD" w:rsidP="00242C0F">
      <w:pPr>
        <w:rPr>
          <w:lang w:val="fr-FR"/>
        </w:rPr>
      </w:pPr>
    </w:p>
    <w:p w14:paraId="7402BE5A" w14:textId="77777777" w:rsidR="00927EBD" w:rsidRDefault="00927EBD" w:rsidP="00242C0F">
      <w:pPr>
        <w:rPr>
          <w:lang w:val="fr-FR"/>
        </w:rPr>
      </w:pPr>
    </w:p>
    <w:p w14:paraId="6A9B043C" w14:textId="77777777" w:rsidR="00361000" w:rsidRDefault="00361000" w:rsidP="00242C0F">
      <w:pPr>
        <w:rPr>
          <w:lang w:val="fr-FR"/>
        </w:rPr>
      </w:pPr>
    </w:p>
    <w:p w14:paraId="57FE50F4" w14:textId="25DB5DBF" w:rsidR="00361000" w:rsidRDefault="00927EBD" w:rsidP="00361000">
      <w:pPr>
        <w:pStyle w:val="Heading2"/>
      </w:pPr>
      <w:bookmarkStart w:id="3542" w:name="Sit_Obsidienne_MP_caracter"/>
      <w:r>
        <w:t>MP</w:t>
      </w:r>
      <w:r w:rsidR="00361000">
        <w:t xml:space="preserve"> (caractérisation)</w:t>
      </w:r>
    </w:p>
    <w:bookmarkEnd w:id="3542"/>
    <w:p w14:paraId="527494B4" w14:textId="4FD918C6" w:rsidR="00361000" w:rsidRPr="00927EBD" w:rsidRDefault="00927EBD" w:rsidP="00361000">
      <w:pPr>
        <w:rPr>
          <w:sz w:val="20"/>
          <w:lang w:val="fr-FR"/>
        </w:rPr>
      </w:pPr>
      <w:r w:rsidRPr="00927EBD">
        <w:rPr>
          <w:sz w:val="20"/>
          <w:lang w:val="fr-FR"/>
        </w:rPr>
        <w:t>matière première</w:t>
      </w:r>
    </w:p>
    <w:p w14:paraId="2BB14748" w14:textId="77777777" w:rsidR="00927EBD" w:rsidRDefault="00927EBD" w:rsidP="00361000">
      <w:pPr>
        <w:rPr>
          <w:lang w:val="fr-FR"/>
        </w:rPr>
      </w:pPr>
    </w:p>
    <w:p w14:paraId="5D79A517" w14:textId="0C1924D9" w:rsidR="00361000" w:rsidRPr="00361000" w:rsidRDefault="00361000" w:rsidP="00361000">
      <w:pPr>
        <w:rPr>
          <w:lang w:val="fr-FR"/>
        </w:rPr>
      </w:pPr>
      <w:r>
        <w:rPr>
          <w:lang w:val="fr-FR"/>
        </w:rPr>
        <w:t xml:space="preserve">Avec entre autres le </w:t>
      </w:r>
      <w:hyperlink r:id="rId8361" w:anchor="PHY_ana_elt_tek_spectro_XRFp" w:history="1">
        <w:r w:rsidR="00C72635" w:rsidRPr="006A329A">
          <w:rPr>
            <w:rStyle w:val="Hyperlink"/>
            <w:lang w:val="fr-FR"/>
          </w:rPr>
          <w:t>pXRF</w:t>
        </w:r>
      </w:hyperlink>
      <w:r w:rsidR="00C72635" w:rsidRPr="006A329A">
        <w:rPr>
          <w:lang w:val="fr-FR"/>
        </w:rPr>
        <w:t xml:space="preserve"> </w:t>
      </w:r>
      <w:r>
        <w:rPr>
          <w:lang w:val="fr-FR"/>
        </w:rPr>
        <w:t>(BIB 2941)</w:t>
      </w:r>
    </w:p>
    <w:p w14:paraId="1EBF4C2F" w14:textId="77777777" w:rsidR="00AE1301" w:rsidRPr="009F2A99" w:rsidRDefault="00AE1301" w:rsidP="00242C0F">
      <w:pPr>
        <w:rPr>
          <w:lang w:val="fr-FR"/>
        </w:rPr>
      </w:pPr>
    </w:p>
    <w:p w14:paraId="2BDA5EF9" w14:textId="343471E2" w:rsidR="00AE1301" w:rsidRPr="009F2A99" w:rsidRDefault="00927EBD" w:rsidP="00242C0F">
      <w:pPr>
        <w:pStyle w:val="Heading2"/>
      </w:pPr>
      <w:bookmarkStart w:id="3543" w:name="Sit_Obsidienne_techn_debit"/>
      <w:r>
        <w:t>t</w:t>
      </w:r>
      <w:r w:rsidR="00AE1301" w:rsidRPr="009F2A99">
        <w:t>echnique de débitage</w:t>
      </w:r>
    </w:p>
    <w:bookmarkEnd w:id="3543"/>
    <w:p w14:paraId="737A3D43" w14:textId="77777777" w:rsidR="00AE1301" w:rsidRPr="009F2A99" w:rsidRDefault="00AE1301" w:rsidP="00242C0F">
      <w:pPr>
        <w:rPr>
          <w:lang w:val="fr-FR"/>
        </w:rPr>
      </w:pPr>
    </w:p>
    <w:p w14:paraId="338D2622" w14:textId="70B9804D" w:rsidR="00AE1301" w:rsidRPr="00700171" w:rsidRDefault="00AE1301" w:rsidP="00700171">
      <w:pPr>
        <w:rPr>
          <w:lang w:val="es-ES" w:eastAsia="en-GB"/>
        </w:rPr>
      </w:pPr>
      <w:r w:rsidRPr="0032190F">
        <w:rPr>
          <w:lang w:val="fr-FR"/>
        </w:rPr>
        <w:t xml:space="preserve">L’analyse du </w:t>
      </w:r>
      <w:hyperlink r:id="rId8362" w:anchor="Aut_Sahagun_cFlorentino" w:history="1">
        <w:r w:rsidR="00700171" w:rsidRPr="007F179C">
          <w:rPr>
            <w:rStyle w:val="Hyperlink"/>
            <w:lang w:val="es-ES" w:eastAsia="en-GB"/>
          </w:rPr>
          <w:t xml:space="preserve">codex </w:t>
        </w:r>
        <w:r w:rsidR="00700171" w:rsidRPr="00700171">
          <w:rPr>
            <w:rStyle w:val="Hyperlink"/>
            <w:lang w:val="es-ES" w:eastAsia="en-GB"/>
          </w:rPr>
          <w:t>Florentino</w:t>
        </w:r>
      </w:hyperlink>
      <w:r w:rsidRPr="0032190F">
        <w:rPr>
          <w:lang w:val="fr-FR"/>
        </w:rPr>
        <w:t>, a permis de reconstituer le débitage de l’obsidienne par pression. Il décrit en effet la technique de débitage à l’aide « d’un bâton qui à un crochet saillant » plus tard appelée « béquille » selon des dimensions conforme en « tenant la pierre avec les gros doigts des pieds et arquant latéralement les jambes, les artisans arrachent des lames ».</w:t>
      </w:r>
    </w:p>
    <w:p w14:paraId="48FCA451" w14:textId="77777777" w:rsidR="00AE1301" w:rsidRPr="0032190F" w:rsidRDefault="00AE1301" w:rsidP="00242C0F">
      <w:pPr>
        <w:rPr>
          <w:lang w:val="fr-FR"/>
        </w:rPr>
      </w:pPr>
      <w:r w:rsidRPr="0032190F">
        <w:rPr>
          <w:lang w:val="fr-FR"/>
        </w:rPr>
        <w:t>Les critères de reconnaissance (Tixier, 1976), affinés par la suite, sont et restent toujours valables :</w:t>
      </w:r>
    </w:p>
    <w:p w14:paraId="1F389996" w14:textId="77777777" w:rsidR="00AE1301" w:rsidRPr="0032190F" w:rsidRDefault="00AE1301" w:rsidP="00242C0F">
      <w:pPr>
        <w:ind w:left="709"/>
        <w:rPr>
          <w:lang w:val="fr-FR"/>
        </w:rPr>
      </w:pPr>
      <w:r w:rsidRPr="0032190F">
        <w:rPr>
          <w:i/>
          <w:lang w:val="fr-FR"/>
        </w:rPr>
        <w:t>-Les lames et les lamelles</w:t>
      </w:r>
      <w:r w:rsidRPr="0032190F">
        <w:rPr>
          <w:lang w:val="fr-FR"/>
        </w:rPr>
        <w:t xml:space="preserve"> du plein débitage ont des bords et des nervures parallèles, une faible épaisseur de leur partie mésiale et un talon toujours plus étroit que leur largeur qui atteint rapidement son maximum.</w:t>
      </w:r>
    </w:p>
    <w:p w14:paraId="5968C105" w14:textId="77777777" w:rsidR="00AE1301" w:rsidRPr="0032190F" w:rsidRDefault="00AE1301" w:rsidP="00242C0F">
      <w:pPr>
        <w:ind w:left="709"/>
        <w:rPr>
          <w:lang w:val="fr-FR"/>
        </w:rPr>
      </w:pPr>
      <w:r w:rsidRPr="0032190F">
        <w:rPr>
          <w:i/>
          <w:lang w:val="fr-FR"/>
        </w:rPr>
        <w:t>-Le nucléus</w:t>
      </w:r>
      <w:r w:rsidRPr="0032190F">
        <w:rPr>
          <w:lang w:val="fr-FR"/>
        </w:rPr>
        <w:t xml:space="preserve"> a un caractère cannelé mais est souvent transformé en fin de débitage ce qui ne permet plus d’inférer sur la technique employée. </w:t>
      </w:r>
    </w:p>
    <w:p w14:paraId="22C1B921" w14:textId="0C77705E" w:rsidR="00AE1301" w:rsidRPr="0032190F" w:rsidRDefault="00AE1301" w:rsidP="00242C0F">
      <w:pPr>
        <w:rPr>
          <w:lang w:val="fr-FR"/>
        </w:rPr>
      </w:pPr>
      <w:r w:rsidRPr="0032190F">
        <w:rPr>
          <w:lang w:val="fr-FR"/>
        </w:rPr>
        <w:lastRenderedPageBreak/>
        <w:t xml:space="preserve">La chauffe n’est pas nécessaire pour le </w:t>
      </w:r>
      <w:hyperlink r:id="rId8363" w:anchor="CO_Pression" w:history="1">
        <w:r w:rsidR="00B17F04" w:rsidRPr="00B17F04">
          <w:rPr>
            <w:rStyle w:val="Hyperlink"/>
            <w:szCs w:val="22"/>
            <w:lang w:val="fr-FR" w:eastAsia="en-GB"/>
          </w:rPr>
          <w:t>débitage par pression</w:t>
        </w:r>
      </w:hyperlink>
      <w:r w:rsidR="00B17F04">
        <w:rPr>
          <w:szCs w:val="22"/>
          <w:lang w:val="fr-FR" w:eastAsia="en-GB"/>
        </w:rPr>
        <w:t xml:space="preserve"> </w:t>
      </w:r>
      <w:r w:rsidRPr="0032190F">
        <w:rPr>
          <w:lang w:val="fr-FR"/>
        </w:rPr>
        <w:t>de l’obsidienne quoique identifiée, elle l’est pour les roches siliceuses (silex). La matière première doit être composées de grains fins et homogènes et sans inclusions.</w:t>
      </w:r>
    </w:p>
    <w:p w14:paraId="7CE7F86F" w14:textId="77777777" w:rsidR="00AE1301" w:rsidRPr="0032190F" w:rsidRDefault="00AE1301" w:rsidP="00242C0F">
      <w:pPr>
        <w:rPr>
          <w:lang w:val="fr-FR"/>
        </w:rPr>
      </w:pPr>
      <w:r w:rsidRPr="0032190F">
        <w:rPr>
          <w:lang w:val="fr-FR"/>
        </w:rPr>
        <w:t>La préparation principale (réussite de l’action) étant celle du nucléus qui demande une maîtrise de la taille qu’on peut estimer en termes d’apprentissage et de transmissions des savoirs sans doute de spécialisation.</w:t>
      </w:r>
    </w:p>
    <w:p w14:paraId="6A32A52B" w14:textId="77777777" w:rsidR="00AE1301" w:rsidRPr="0032190F" w:rsidRDefault="00AE1301" w:rsidP="00242C0F">
      <w:pPr>
        <w:rPr>
          <w:lang w:val="fr-FR"/>
        </w:rPr>
      </w:pPr>
      <w:r w:rsidRPr="0032190F">
        <w:rPr>
          <w:lang w:val="fr-FR"/>
        </w:rPr>
        <w:t>Dans les fouilles archéologiques aucun instrument servant à la taille par pression, n’a encore été identifié (putrécibilité du bois).</w:t>
      </w:r>
    </w:p>
    <w:p w14:paraId="33F763B9" w14:textId="77777777" w:rsidR="00AE1301" w:rsidRPr="0032190F" w:rsidRDefault="00AE1301" w:rsidP="00242C0F">
      <w:pPr>
        <w:rPr>
          <w:lang w:val="fr-FR"/>
        </w:rPr>
      </w:pPr>
      <w:r w:rsidRPr="0032190F">
        <w:rPr>
          <w:lang w:val="fr-FR"/>
        </w:rPr>
        <w:t>Conséquences : économie de matière première, production homogène (insert interchangeables pour les microlithes ex : pointes de flèche, lames de faucilles -&gt; le support devient l’élément stable et durable) (BIB 1543)</w:t>
      </w:r>
    </w:p>
    <w:p w14:paraId="34B988C6" w14:textId="77777777" w:rsidR="00153FBC" w:rsidRPr="0032190F" w:rsidRDefault="00153FBC" w:rsidP="00242C0F">
      <w:pPr>
        <w:rPr>
          <w:lang w:val="fr-FR"/>
        </w:rPr>
      </w:pPr>
    </w:p>
    <w:p w14:paraId="4CC0E23B" w14:textId="77777777" w:rsidR="007D0DD3" w:rsidRPr="0032190F" w:rsidRDefault="00CA4D93" w:rsidP="00426FF9">
      <w:pPr>
        <w:pStyle w:val="Heading1"/>
      </w:pPr>
      <w:bookmarkStart w:id="3544" w:name="Sit_Produits_siliceux"/>
      <w:r>
        <w:t>PRODUITS SILICEUX</w:t>
      </w:r>
    </w:p>
    <w:bookmarkEnd w:id="3544"/>
    <w:p w14:paraId="1EB3C428" w14:textId="77777777" w:rsidR="00143C7D" w:rsidRPr="00C27F05" w:rsidRDefault="00FE3194" w:rsidP="00242C0F">
      <w:pPr>
        <w:jc w:val="both"/>
        <w:rPr>
          <w:sz w:val="20"/>
          <w:lang w:val="fr-FR"/>
        </w:rPr>
      </w:pPr>
      <w:r w:rsidRPr="00C27F05">
        <w:rPr>
          <w:i/>
          <w:sz w:val="20"/>
          <w:lang w:val="fr-FR"/>
        </w:rPr>
        <w:t>flint mining</w:t>
      </w:r>
      <w:r w:rsidR="00CA4D93" w:rsidRPr="00C27F05">
        <w:rPr>
          <w:sz w:val="20"/>
          <w:lang w:val="fr-FR"/>
        </w:rPr>
        <w:t>, gisements de produits siliceux, ateliers de silex, minières de silex</w:t>
      </w:r>
    </w:p>
    <w:p w14:paraId="7178FA63" w14:textId="77777777" w:rsidR="00CA4D93" w:rsidRDefault="00CA4D93" w:rsidP="00242C0F">
      <w:pPr>
        <w:jc w:val="both"/>
        <w:rPr>
          <w:lang w:val="fr-FR"/>
        </w:rPr>
      </w:pPr>
    </w:p>
    <w:p w14:paraId="492A8939" w14:textId="77777777" w:rsidR="00CA4D93" w:rsidRDefault="00C27F05" w:rsidP="00CA4D93">
      <w:pPr>
        <w:pStyle w:val="Heading2"/>
      </w:pPr>
      <w:bookmarkStart w:id="3545" w:name="Sit_Produits_siliceux_per"/>
      <w:r>
        <w:t>p</w:t>
      </w:r>
      <w:r w:rsidR="00CA4D93">
        <w:t>ériodisation</w:t>
      </w:r>
    </w:p>
    <w:bookmarkEnd w:id="3545"/>
    <w:p w14:paraId="7FDF20DA" w14:textId="77777777" w:rsidR="00CA4D93" w:rsidRDefault="00CA4D93" w:rsidP="00242C0F">
      <w:pPr>
        <w:jc w:val="both"/>
        <w:rPr>
          <w:lang w:val="fr-FR"/>
        </w:rPr>
      </w:pPr>
    </w:p>
    <w:p w14:paraId="2DFC4089" w14:textId="77777777" w:rsidR="00CA4D93" w:rsidRPr="00CA4D93" w:rsidRDefault="00CA4D93" w:rsidP="00CA4D93">
      <w:pPr>
        <w:pStyle w:val="Heading3"/>
      </w:pPr>
      <w:r>
        <w:t>Néolithique</w:t>
      </w:r>
    </w:p>
    <w:p w14:paraId="41448CA1" w14:textId="77777777" w:rsidR="00FE3194" w:rsidRDefault="00FE3194" w:rsidP="00242C0F">
      <w:pPr>
        <w:jc w:val="both"/>
        <w:rPr>
          <w:lang w:val="fr-FR"/>
        </w:rPr>
      </w:pPr>
    </w:p>
    <w:p w14:paraId="7DD3D38D" w14:textId="77777777" w:rsidR="00CA4D93" w:rsidRDefault="00CA4D93" w:rsidP="00CA4D93">
      <w:pPr>
        <w:pStyle w:val="Heading4"/>
      </w:pPr>
      <w:r>
        <w:t xml:space="preserve">Néolithique </w:t>
      </w:r>
      <w:r w:rsidRPr="0032190F">
        <w:t>ancien ou moyen</w:t>
      </w:r>
    </w:p>
    <w:p w14:paraId="4267CAF9" w14:textId="77777777" w:rsidR="00CA4D93" w:rsidRPr="0032190F" w:rsidRDefault="00CA4D93" w:rsidP="00242C0F">
      <w:pPr>
        <w:jc w:val="both"/>
        <w:rPr>
          <w:lang w:val="fr-FR"/>
        </w:rPr>
      </w:pPr>
    </w:p>
    <w:p w14:paraId="22E28AF3" w14:textId="0CFB0485" w:rsidR="00B05AD9" w:rsidRDefault="00B05AD9" w:rsidP="00242C0F">
      <w:pPr>
        <w:jc w:val="both"/>
        <w:rPr>
          <w:lang w:val="fr-FR"/>
        </w:rPr>
      </w:pPr>
      <w:r w:rsidRPr="0032190F">
        <w:rPr>
          <w:lang w:val="fr-FR"/>
        </w:rPr>
        <w:t xml:space="preserve">Néolithique ancien ou moyen: </w:t>
      </w:r>
      <w:hyperlink r:id="rId8364" w:anchor="Sit_Casa_Montero" w:history="1">
        <w:r w:rsidR="00A032E0" w:rsidRPr="00A032E0">
          <w:rPr>
            <w:rStyle w:val="Hyperlink"/>
            <w:lang w:val="fr-FR"/>
          </w:rPr>
          <w:t>Casa Montero</w:t>
        </w:r>
      </w:hyperlink>
      <w:r w:rsidRPr="0032190F">
        <w:rPr>
          <w:lang w:val="fr-FR"/>
        </w:rPr>
        <w:t xml:space="preserve">, </w:t>
      </w:r>
      <w:hyperlink r:id="rId8365" w:anchor="Sit_Defensola" w:history="1">
        <w:r w:rsidRPr="00442A9A">
          <w:rPr>
            <w:rStyle w:val="Hyperlink"/>
            <w:lang w:val="fr-FR"/>
          </w:rPr>
          <w:t>Defensola</w:t>
        </w:r>
      </w:hyperlink>
      <w:r w:rsidRPr="0032190F">
        <w:rPr>
          <w:lang w:val="fr-FR"/>
        </w:rPr>
        <w:t>, Mont Ventoux (BIB 2547)</w:t>
      </w:r>
      <w:r w:rsidR="005D2D2C">
        <w:rPr>
          <w:lang w:val="fr-FR"/>
        </w:rPr>
        <w:t xml:space="preserve"> Intensification au </w:t>
      </w:r>
      <w:hyperlink r:id="rId8366" w:anchor="Cul_Neo_Moyen" w:history="1">
        <w:r w:rsidR="005D2D2C">
          <w:rPr>
            <w:rStyle w:val="Hyperlink"/>
            <w:lang w:val="fr-FR"/>
          </w:rPr>
          <w:t>NM</w:t>
        </w:r>
      </w:hyperlink>
    </w:p>
    <w:p w14:paraId="67F9539B" w14:textId="77777777" w:rsidR="00B05AD9" w:rsidRDefault="00B05AD9" w:rsidP="00242C0F">
      <w:pPr>
        <w:jc w:val="both"/>
        <w:rPr>
          <w:lang w:val="fr-FR"/>
        </w:rPr>
      </w:pPr>
    </w:p>
    <w:p w14:paraId="63095E83" w14:textId="77777777" w:rsidR="00CA4D93" w:rsidRDefault="00CA4D93" w:rsidP="00242C0F">
      <w:pPr>
        <w:jc w:val="both"/>
        <w:rPr>
          <w:lang w:val="fr-FR"/>
        </w:rPr>
      </w:pPr>
    </w:p>
    <w:p w14:paraId="797BB56E" w14:textId="77777777" w:rsidR="00CA4D93" w:rsidRDefault="00CA4D93" w:rsidP="00CA4D93">
      <w:pPr>
        <w:pStyle w:val="Heading4"/>
      </w:pPr>
      <w:r>
        <w:t>Néolithique final</w:t>
      </w:r>
    </w:p>
    <w:p w14:paraId="19EC481B" w14:textId="77777777" w:rsidR="00CA4D93" w:rsidRDefault="00CA4D93" w:rsidP="00CA4D93">
      <w:pPr>
        <w:jc w:val="both"/>
        <w:rPr>
          <w:lang w:val="fr-FR"/>
        </w:rPr>
      </w:pPr>
    </w:p>
    <w:p w14:paraId="1896F320" w14:textId="02472C7C" w:rsidR="00CA4D93" w:rsidRDefault="00CA4D93" w:rsidP="00CA4D93">
      <w:pPr>
        <w:jc w:val="both"/>
        <w:rPr>
          <w:lang w:val="fr-FR"/>
        </w:rPr>
      </w:pPr>
      <w:r w:rsidRPr="0032190F">
        <w:rPr>
          <w:lang w:val="fr-FR"/>
        </w:rPr>
        <w:t>Les réseaux de diffusion des produits siliceux (</w:t>
      </w:r>
      <w:hyperlink r:id="rId8367" w:anchor="Sit_Monti_Lessini" w:history="1">
        <w:r w:rsidRPr="0032190F">
          <w:rPr>
            <w:rStyle w:val="Hyperlink"/>
            <w:lang w:val="fr-FR"/>
          </w:rPr>
          <w:t>Monti Lessini</w:t>
        </w:r>
      </w:hyperlink>
      <w:r w:rsidRPr="00CA4D93">
        <w:rPr>
          <w:lang w:val="fr-FR"/>
        </w:rPr>
        <w:t>, etc.</w:t>
      </w:r>
      <w:r w:rsidRPr="0032190F">
        <w:rPr>
          <w:lang w:val="fr-FR"/>
        </w:rPr>
        <w:t>) se substituent aux exportations à longue distance des haches polies d’origine alpine</w:t>
      </w:r>
      <w:r>
        <w:rPr>
          <w:lang w:val="fr-FR"/>
        </w:rPr>
        <w:t xml:space="preserve"> [</w:t>
      </w:r>
      <w:hyperlink r:id="rId8368" w:anchor="Sit_Pierres_Vertes" w:history="1">
        <w:r w:rsidRPr="0032190F">
          <w:rPr>
            <w:rStyle w:val="Hyperlink"/>
            <w:lang w:val="fr-FR"/>
          </w:rPr>
          <w:t>pierres vertes</w:t>
        </w:r>
      </w:hyperlink>
      <w:r w:rsidRPr="00CA4D93">
        <w:rPr>
          <w:lang w:val="fr-FR"/>
        </w:rPr>
        <w:t>]</w:t>
      </w:r>
      <w:r w:rsidRPr="0032190F">
        <w:rPr>
          <w:lang w:val="fr-FR"/>
        </w:rPr>
        <w:t xml:space="preserve"> (BIB 63 p. 107</w:t>
      </w:r>
      <w:r>
        <w:rPr>
          <w:lang w:val="fr-FR"/>
        </w:rPr>
        <w:t>, SS BIB</w:t>
      </w:r>
      <w:r w:rsidRPr="0032190F">
        <w:rPr>
          <w:lang w:val="fr-FR"/>
        </w:rPr>
        <w:t>)</w:t>
      </w:r>
      <w:r>
        <w:rPr>
          <w:lang w:val="fr-FR"/>
        </w:rPr>
        <w:t xml:space="preserve">  </w:t>
      </w:r>
      <w:r w:rsidRPr="0032190F">
        <w:rPr>
          <w:lang w:val="fr-FR"/>
        </w:rPr>
        <w:t xml:space="preserve">Durant le 3e millénaire (Néolithique final), dans la zone alpine et péri-alpine, les gisements de produits siliceux comme </w:t>
      </w:r>
      <w:hyperlink r:id="rId8369" w:anchor="Cul_Ateliers_Specialises" w:history="1">
        <w:r w:rsidRPr="0032190F">
          <w:rPr>
            <w:rStyle w:val="Hyperlink"/>
            <w:lang w:val="fr-FR"/>
          </w:rPr>
          <w:t>ateliers spécialisés</w:t>
        </w:r>
      </w:hyperlink>
      <w:r w:rsidRPr="0032190F">
        <w:rPr>
          <w:lang w:val="fr-FR"/>
        </w:rPr>
        <w:t xml:space="preserve"> sont caractérisés par la production de longues lames en silex et l’exportation sur de longues distances</w:t>
      </w:r>
      <w:r>
        <w:rPr>
          <w:lang w:val="fr-FR"/>
        </w:rPr>
        <w:t xml:space="preserve"> (BIB ?)</w:t>
      </w:r>
    </w:p>
    <w:p w14:paraId="71F9D8C1" w14:textId="77777777" w:rsidR="00CA4D93" w:rsidRDefault="00CA4D93" w:rsidP="00CA4D93">
      <w:pPr>
        <w:jc w:val="both"/>
        <w:rPr>
          <w:lang w:val="fr-FR"/>
        </w:rPr>
      </w:pPr>
    </w:p>
    <w:p w14:paraId="18FD64EB" w14:textId="0C9BE0F1" w:rsidR="00CA4D93" w:rsidRPr="00CA4D93" w:rsidRDefault="00927EBD" w:rsidP="00CA4D93">
      <w:pPr>
        <w:pStyle w:val="Heading2"/>
      </w:pPr>
      <w:bookmarkStart w:id="3546" w:name="Sit_Produits_siliceux_spat"/>
      <w:r>
        <w:t>r</w:t>
      </w:r>
      <w:r w:rsidR="00CA4D93">
        <w:t>épartition spatiale</w:t>
      </w:r>
    </w:p>
    <w:bookmarkEnd w:id="3546"/>
    <w:p w14:paraId="4C154823" w14:textId="77777777" w:rsidR="00CA4D93" w:rsidRDefault="00CA4D93" w:rsidP="00CA4D93">
      <w:pPr>
        <w:rPr>
          <w:lang w:val="fr-FR"/>
        </w:rPr>
      </w:pPr>
    </w:p>
    <w:p w14:paraId="677D4C77" w14:textId="77777777" w:rsidR="005D2D2C" w:rsidRDefault="005D2D2C" w:rsidP="005D2D2C">
      <w:pPr>
        <w:pStyle w:val="Heading3"/>
      </w:pPr>
      <w:r>
        <w:t>Néolithique ancien ou moyen</w:t>
      </w:r>
    </w:p>
    <w:p w14:paraId="4CEB64B2" w14:textId="77777777" w:rsidR="005D2D2C" w:rsidRDefault="005D2D2C" w:rsidP="00CA4D93">
      <w:pPr>
        <w:rPr>
          <w:lang w:val="fr-F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0"/>
        <w:gridCol w:w="226"/>
        <w:gridCol w:w="484"/>
        <w:gridCol w:w="917"/>
        <w:gridCol w:w="1027"/>
        <w:gridCol w:w="1016"/>
        <w:gridCol w:w="1141"/>
        <w:gridCol w:w="939"/>
        <w:gridCol w:w="224"/>
        <w:gridCol w:w="796"/>
        <w:gridCol w:w="1083"/>
        <w:gridCol w:w="224"/>
        <w:gridCol w:w="907"/>
        <w:gridCol w:w="224"/>
      </w:tblGrid>
      <w:tr w:rsidR="005D10B6" w:rsidRPr="00CA4D93" w14:paraId="7A0B52DC" w14:textId="77777777" w:rsidTr="00C35EA7">
        <w:tc>
          <w:tcPr>
            <w:tcW w:w="1001" w:type="dxa"/>
          </w:tcPr>
          <w:p w14:paraId="7D82D6FA" w14:textId="77777777" w:rsidR="005D2D2C" w:rsidRPr="00C35EA7" w:rsidRDefault="005D2D2C" w:rsidP="00CE1E41">
            <w:pPr>
              <w:rPr>
                <w:sz w:val="20"/>
                <w:lang w:val="fr-FR"/>
              </w:rPr>
            </w:pPr>
          </w:p>
        </w:tc>
        <w:tc>
          <w:tcPr>
            <w:tcW w:w="228" w:type="dxa"/>
          </w:tcPr>
          <w:p w14:paraId="1F7E3E9E" w14:textId="77777777" w:rsidR="005D2D2C" w:rsidRPr="00C35EA7" w:rsidRDefault="005D2D2C" w:rsidP="00CE1E41">
            <w:pPr>
              <w:rPr>
                <w:sz w:val="20"/>
                <w:lang w:val="fr-FR"/>
              </w:rPr>
            </w:pPr>
          </w:p>
        </w:tc>
        <w:tc>
          <w:tcPr>
            <w:tcW w:w="749" w:type="dxa"/>
          </w:tcPr>
          <w:p w14:paraId="4934E85F" w14:textId="77777777" w:rsidR="005D2D2C" w:rsidRPr="00C35EA7" w:rsidRDefault="005D2D2C" w:rsidP="00CE1E41">
            <w:pPr>
              <w:rPr>
                <w:sz w:val="20"/>
                <w:lang w:val="fr-FR"/>
              </w:rPr>
            </w:pPr>
          </w:p>
        </w:tc>
        <w:tc>
          <w:tcPr>
            <w:tcW w:w="994" w:type="dxa"/>
          </w:tcPr>
          <w:p w14:paraId="0DC36E77" w14:textId="1B571689" w:rsidR="005D2D2C" w:rsidRPr="00C35EA7" w:rsidRDefault="00000000" w:rsidP="00CE1E41">
            <w:pPr>
              <w:rPr>
                <w:sz w:val="20"/>
                <w:lang w:val="fr-FR"/>
              </w:rPr>
            </w:pPr>
            <w:hyperlink r:id="rId8370" w:anchor="Sit_Grime_Grave" w:history="1">
              <w:r w:rsidR="005D2D2C" w:rsidRPr="00C35EA7">
                <w:rPr>
                  <w:rStyle w:val="Hyperlink"/>
                  <w:sz w:val="20"/>
                  <w:lang w:val="fr-FR"/>
                </w:rPr>
                <w:t>Grime's grave</w:t>
              </w:r>
            </w:hyperlink>
          </w:p>
        </w:tc>
        <w:tc>
          <w:tcPr>
            <w:tcW w:w="1094" w:type="dxa"/>
          </w:tcPr>
          <w:p w14:paraId="1D717891" w14:textId="50CA897F" w:rsidR="005D2D2C" w:rsidRPr="00C35EA7" w:rsidRDefault="00000000" w:rsidP="00CE1E41">
            <w:pPr>
              <w:rPr>
                <w:sz w:val="20"/>
                <w:lang w:val="fr-FR"/>
              </w:rPr>
            </w:pPr>
            <w:hyperlink r:id="rId8371" w:anchor="Sit_Great_Langdale" w:history="1">
              <w:r w:rsidR="005D2D2C" w:rsidRPr="00C35EA7">
                <w:rPr>
                  <w:rStyle w:val="Hyperlink"/>
                  <w:sz w:val="20"/>
                  <w:lang w:val="fr-FR"/>
                </w:rPr>
                <w:t>Great Langdale</w:t>
              </w:r>
            </w:hyperlink>
          </w:p>
        </w:tc>
        <w:tc>
          <w:tcPr>
            <w:tcW w:w="1016" w:type="dxa"/>
          </w:tcPr>
          <w:p w14:paraId="252B0208" w14:textId="77777777" w:rsidR="005D2D2C" w:rsidRPr="00C35EA7" w:rsidRDefault="005D2D2C" w:rsidP="00CE1E41">
            <w:pPr>
              <w:rPr>
                <w:sz w:val="20"/>
                <w:lang w:val="fr-FR"/>
              </w:rPr>
            </w:pPr>
          </w:p>
        </w:tc>
        <w:tc>
          <w:tcPr>
            <w:tcW w:w="1145" w:type="dxa"/>
          </w:tcPr>
          <w:p w14:paraId="7DF9BEF3" w14:textId="77777777" w:rsidR="005D2D2C" w:rsidRPr="00C35EA7" w:rsidRDefault="005D2D2C" w:rsidP="00CE1E41">
            <w:pPr>
              <w:rPr>
                <w:sz w:val="20"/>
                <w:lang w:val="fr-FR"/>
              </w:rPr>
            </w:pPr>
          </w:p>
        </w:tc>
        <w:tc>
          <w:tcPr>
            <w:tcW w:w="226" w:type="dxa"/>
          </w:tcPr>
          <w:p w14:paraId="711F6C81" w14:textId="77777777" w:rsidR="005D2D2C" w:rsidRPr="00C35EA7" w:rsidRDefault="005D2D2C" w:rsidP="00CE1E41">
            <w:pPr>
              <w:rPr>
                <w:sz w:val="20"/>
                <w:lang w:val="fr-FR"/>
              </w:rPr>
            </w:pPr>
          </w:p>
        </w:tc>
        <w:tc>
          <w:tcPr>
            <w:tcW w:w="226" w:type="dxa"/>
          </w:tcPr>
          <w:p w14:paraId="5D92975C" w14:textId="77777777" w:rsidR="005D2D2C" w:rsidRPr="00C35EA7" w:rsidRDefault="005D2D2C" w:rsidP="00CE1E41">
            <w:pPr>
              <w:rPr>
                <w:sz w:val="20"/>
                <w:lang w:val="fr-FR"/>
              </w:rPr>
            </w:pPr>
          </w:p>
        </w:tc>
        <w:tc>
          <w:tcPr>
            <w:tcW w:w="799" w:type="dxa"/>
          </w:tcPr>
          <w:p w14:paraId="5BC5800F" w14:textId="77777777" w:rsidR="005D2D2C" w:rsidRPr="00C35EA7" w:rsidRDefault="005D2D2C" w:rsidP="00CE1E41">
            <w:pPr>
              <w:rPr>
                <w:sz w:val="20"/>
                <w:lang w:val="fr-FR"/>
              </w:rPr>
            </w:pPr>
          </w:p>
        </w:tc>
        <w:tc>
          <w:tcPr>
            <w:tcW w:w="978" w:type="dxa"/>
          </w:tcPr>
          <w:p w14:paraId="42CE9EE8" w14:textId="77777777" w:rsidR="005D2D2C" w:rsidRPr="00C35EA7" w:rsidRDefault="005D2D2C" w:rsidP="00CE1E41">
            <w:pPr>
              <w:rPr>
                <w:sz w:val="20"/>
                <w:lang w:val="fr-FR"/>
              </w:rPr>
            </w:pPr>
          </w:p>
        </w:tc>
        <w:tc>
          <w:tcPr>
            <w:tcW w:w="226" w:type="dxa"/>
          </w:tcPr>
          <w:p w14:paraId="0BB313DC" w14:textId="77777777" w:rsidR="005D2D2C" w:rsidRPr="00C35EA7" w:rsidRDefault="005D2D2C" w:rsidP="00CE1E41">
            <w:pPr>
              <w:rPr>
                <w:sz w:val="20"/>
                <w:lang w:val="fr-FR"/>
              </w:rPr>
            </w:pPr>
          </w:p>
        </w:tc>
        <w:tc>
          <w:tcPr>
            <w:tcW w:w="910" w:type="dxa"/>
          </w:tcPr>
          <w:p w14:paraId="700D8FC6" w14:textId="77777777" w:rsidR="005D2D2C" w:rsidRPr="00C35EA7" w:rsidRDefault="005D2D2C" w:rsidP="00CE1E41">
            <w:pPr>
              <w:rPr>
                <w:sz w:val="20"/>
                <w:lang w:val="fr-FR"/>
              </w:rPr>
            </w:pPr>
          </w:p>
        </w:tc>
        <w:tc>
          <w:tcPr>
            <w:tcW w:w="226" w:type="dxa"/>
          </w:tcPr>
          <w:p w14:paraId="53518941" w14:textId="77777777" w:rsidR="005D2D2C" w:rsidRPr="00C35EA7" w:rsidRDefault="005D2D2C" w:rsidP="00CE1E41">
            <w:pPr>
              <w:rPr>
                <w:sz w:val="20"/>
                <w:lang w:val="fr-FR"/>
              </w:rPr>
            </w:pPr>
          </w:p>
        </w:tc>
      </w:tr>
      <w:tr w:rsidR="005D10B6" w:rsidRPr="00CA4D93" w14:paraId="5C037C6C" w14:textId="77777777" w:rsidTr="00C35EA7">
        <w:tc>
          <w:tcPr>
            <w:tcW w:w="1001" w:type="dxa"/>
          </w:tcPr>
          <w:p w14:paraId="1F76B05E" w14:textId="77777777" w:rsidR="005D2D2C" w:rsidRPr="00C35EA7" w:rsidRDefault="005D2D2C" w:rsidP="00CE1E41">
            <w:pPr>
              <w:rPr>
                <w:sz w:val="20"/>
                <w:lang w:val="fr-FR"/>
              </w:rPr>
            </w:pPr>
          </w:p>
        </w:tc>
        <w:tc>
          <w:tcPr>
            <w:tcW w:w="228" w:type="dxa"/>
          </w:tcPr>
          <w:p w14:paraId="2758D619" w14:textId="77777777" w:rsidR="005D2D2C" w:rsidRPr="00C35EA7" w:rsidRDefault="005D2D2C" w:rsidP="00CE1E41">
            <w:pPr>
              <w:rPr>
                <w:sz w:val="20"/>
                <w:lang w:val="fr-FR"/>
              </w:rPr>
            </w:pPr>
          </w:p>
        </w:tc>
        <w:tc>
          <w:tcPr>
            <w:tcW w:w="749" w:type="dxa"/>
          </w:tcPr>
          <w:p w14:paraId="161A4FA8" w14:textId="77777777" w:rsidR="005D2D2C" w:rsidRPr="00C35EA7" w:rsidRDefault="005D2D2C" w:rsidP="00CE1E41">
            <w:pPr>
              <w:rPr>
                <w:sz w:val="20"/>
                <w:lang w:val="fr-FR"/>
              </w:rPr>
            </w:pPr>
          </w:p>
        </w:tc>
        <w:tc>
          <w:tcPr>
            <w:tcW w:w="994" w:type="dxa"/>
          </w:tcPr>
          <w:p w14:paraId="0A6E99F4" w14:textId="77777777" w:rsidR="005D2D2C" w:rsidRPr="00C35EA7" w:rsidRDefault="005D2D2C" w:rsidP="00CE1E41">
            <w:pPr>
              <w:rPr>
                <w:sz w:val="20"/>
                <w:lang w:val="fr-FR"/>
              </w:rPr>
            </w:pPr>
          </w:p>
        </w:tc>
        <w:tc>
          <w:tcPr>
            <w:tcW w:w="1094" w:type="dxa"/>
          </w:tcPr>
          <w:p w14:paraId="5014E8C7" w14:textId="77777777" w:rsidR="005D2D2C" w:rsidRPr="00C35EA7" w:rsidRDefault="005D2D2C" w:rsidP="00CE1E41">
            <w:pPr>
              <w:rPr>
                <w:sz w:val="20"/>
                <w:lang w:val="fr-FR"/>
              </w:rPr>
            </w:pPr>
          </w:p>
        </w:tc>
        <w:tc>
          <w:tcPr>
            <w:tcW w:w="1016" w:type="dxa"/>
          </w:tcPr>
          <w:p w14:paraId="4D32EA8A" w14:textId="77777777" w:rsidR="005D2D2C" w:rsidRPr="00C35EA7" w:rsidRDefault="005D2D2C" w:rsidP="00CE1E41">
            <w:pPr>
              <w:rPr>
                <w:sz w:val="20"/>
                <w:lang w:val="fr-FR"/>
              </w:rPr>
            </w:pPr>
          </w:p>
        </w:tc>
        <w:tc>
          <w:tcPr>
            <w:tcW w:w="1145" w:type="dxa"/>
          </w:tcPr>
          <w:p w14:paraId="355C9E94" w14:textId="77777777" w:rsidR="005D2D2C" w:rsidRPr="00C35EA7" w:rsidRDefault="005D2D2C" w:rsidP="00CE1E41">
            <w:pPr>
              <w:rPr>
                <w:sz w:val="20"/>
                <w:lang w:val="fr-FR"/>
              </w:rPr>
            </w:pPr>
          </w:p>
        </w:tc>
        <w:tc>
          <w:tcPr>
            <w:tcW w:w="226" w:type="dxa"/>
          </w:tcPr>
          <w:p w14:paraId="3D3C6391" w14:textId="77777777" w:rsidR="005D2D2C" w:rsidRPr="00C35EA7" w:rsidRDefault="005D2D2C" w:rsidP="00CE1E41">
            <w:pPr>
              <w:rPr>
                <w:sz w:val="20"/>
                <w:lang w:val="fr-FR"/>
              </w:rPr>
            </w:pPr>
          </w:p>
        </w:tc>
        <w:tc>
          <w:tcPr>
            <w:tcW w:w="226" w:type="dxa"/>
          </w:tcPr>
          <w:p w14:paraId="50C4764F" w14:textId="77777777" w:rsidR="005D2D2C" w:rsidRPr="00C35EA7" w:rsidRDefault="005D2D2C" w:rsidP="00CE1E41">
            <w:pPr>
              <w:rPr>
                <w:sz w:val="20"/>
                <w:lang w:val="fr-FR"/>
              </w:rPr>
            </w:pPr>
          </w:p>
        </w:tc>
        <w:tc>
          <w:tcPr>
            <w:tcW w:w="799" w:type="dxa"/>
          </w:tcPr>
          <w:p w14:paraId="1BFB9D3A" w14:textId="77777777" w:rsidR="005D2D2C" w:rsidRPr="00C35EA7" w:rsidRDefault="005D2D2C" w:rsidP="00CE1E41">
            <w:pPr>
              <w:rPr>
                <w:sz w:val="20"/>
                <w:lang w:val="fr-FR"/>
              </w:rPr>
            </w:pPr>
          </w:p>
        </w:tc>
        <w:tc>
          <w:tcPr>
            <w:tcW w:w="978" w:type="dxa"/>
          </w:tcPr>
          <w:p w14:paraId="1ECB7C76" w14:textId="028DD137" w:rsidR="005D2D2C" w:rsidRPr="00C35EA7" w:rsidRDefault="00000000" w:rsidP="00CE1E41">
            <w:pPr>
              <w:rPr>
                <w:i/>
                <w:sz w:val="20"/>
                <w:lang w:val="fr-FR"/>
              </w:rPr>
            </w:pPr>
            <w:hyperlink r:id="rId8372" w:anchor="Sit_Rijckholt" w:history="1">
              <w:r w:rsidR="005D2D2C" w:rsidRPr="00C35EA7">
                <w:rPr>
                  <w:rStyle w:val="Hyperlink"/>
                  <w:i/>
                  <w:lang w:val="fr-FR"/>
                </w:rPr>
                <w:t>Rijckholt</w:t>
              </w:r>
            </w:hyperlink>
          </w:p>
        </w:tc>
        <w:tc>
          <w:tcPr>
            <w:tcW w:w="226" w:type="dxa"/>
          </w:tcPr>
          <w:p w14:paraId="7F726BCB" w14:textId="77777777" w:rsidR="005D2D2C" w:rsidRPr="00C35EA7" w:rsidRDefault="005D2D2C" w:rsidP="00CE1E41">
            <w:pPr>
              <w:rPr>
                <w:sz w:val="20"/>
                <w:lang w:val="fr-FR"/>
              </w:rPr>
            </w:pPr>
          </w:p>
        </w:tc>
        <w:tc>
          <w:tcPr>
            <w:tcW w:w="910" w:type="dxa"/>
          </w:tcPr>
          <w:p w14:paraId="639E3C09" w14:textId="77777777" w:rsidR="005D2D2C" w:rsidRPr="00C35EA7" w:rsidRDefault="005D2D2C" w:rsidP="00CE1E41">
            <w:pPr>
              <w:rPr>
                <w:sz w:val="20"/>
                <w:lang w:val="fr-FR"/>
              </w:rPr>
            </w:pPr>
          </w:p>
        </w:tc>
        <w:tc>
          <w:tcPr>
            <w:tcW w:w="226" w:type="dxa"/>
          </w:tcPr>
          <w:p w14:paraId="487217AF" w14:textId="77777777" w:rsidR="005D2D2C" w:rsidRPr="00C35EA7" w:rsidRDefault="005D2D2C" w:rsidP="00CE1E41">
            <w:pPr>
              <w:rPr>
                <w:sz w:val="20"/>
                <w:lang w:val="fr-FR"/>
              </w:rPr>
            </w:pPr>
          </w:p>
        </w:tc>
      </w:tr>
      <w:tr w:rsidR="005D10B6" w:rsidRPr="00CA4D93" w14:paraId="6FCD7574" w14:textId="77777777" w:rsidTr="00C35EA7">
        <w:tc>
          <w:tcPr>
            <w:tcW w:w="1001" w:type="dxa"/>
          </w:tcPr>
          <w:p w14:paraId="0CC93200" w14:textId="77777777" w:rsidR="005D2D2C" w:rsidRPr="00C35EA7" w:rsidRDefault="005D2D2C" w:rsidP="00CE1E41">
            <w:pPr>
              <w:rPr>
                <w:sz w:val="20"/>
                <w:lang w:val="fr-FR"/>
              </w:rPr>
            </w:pPr>
          </w:p>
        </w:tc>
        <w:tc>
          <w:tcPr>
            <w:tcW w:w="228" w:type="dxa"/>
          </w:tcPr>
          <w:p w14:paraId="1D8FD9A8" w14:textId="77777777" w:rsidR="005D2D2C" w:rsidRPr="00C35EA7" w:rsidRDefault="005D2D2C" w:rsidP="00CE1E41">
            <w:pPr>
              <w:rPr>
                <w:sz w:val="20"/>
                <w:lang w:val="fr-FR"/>
              </w:rPr>
            </w:pPr>
          </w:p>
        </w:tc>
        <w:tc>
          <w:tcPr>
            <w:tcW w:w="749" w:type="dxa"/>
          </w:tcPr>
          <w:p w14:paraId="329DC997" w14:textId="77777777" w:rsidR="005D2D2C" w:rsidRPr="00C35EA7" w:rsidRDefault="005D2D2C" w:rsidP="00CE1E41">
            <w:pPr>
              <w:rPr>
                <w:sz w:val="20"/>
                <w:lang w:val="fr-FR"/>
              </w:rPr>
            </w:pPr>
          </w:p>
        </w:tc>
        <w:tc>
          <w:tcPr>
            <w:tcW w:w="994" w:type="dxa"/>
          </w:tcPr>
          <w:p w14:paraId="6A4B6B3D" w14:textId="77777777" w:rsidR="005D2D2C" w:rsidRPr="00C35EA7" w:rsidRDefault="005D2D2C" w:rsidP="00CE1E41">
            <w:pPr>
              <w:rPr>
                <w:sz w:val="20"/>
                <w:lang w:val="fr-FR"/>
              </w:rPr>
            </w:pPr>
          </w:p>
        </w:tc>
        <w:tc>
          <w:tcPr>
            <w:tcW w:w="1094" w:type="dxa"/>
          </w:tcPr>
          <w:p w14:paraId="6A5DE4A4" w14:textId="77777777" w:rsidR="005D2D2C" w:rsidRPr="00C35EA7" w:rsidRDefault="005D2D2C" w:rsidP="00CE1E41">
            <w:pPr>
              <w:rPr>
                <w:sz w:val="20"/>
                <w:lang w:val="fr-FR"/>
              </w:rPr>
            </w:pPr>
          </w:p>
        </w:tc>
        <w:tc>
          <w:tcPr>
            <w:tcW w:w="1016" w:type="dxa"/>
          </w:tcPr>
          <w:p w14:paraId="2F194D7B" w14:textId="77777777" w:rsidR="005D2D2C" w:rsidRPr="00C35EA7" w:rsidRDefault="005D2D2C" w:rsidP="00CE1E41">
            <w:pPr>
              <w:rPr>
                <w:sz w:val="20"/>
                <w:lang w:val="fr-FR"/>
              </w:rPr>
            </w:pPr>
          </w:p>
        </w:tc>
        <w:tc>
          <w:tcPr>
            <w:tcW w:w="1145" w:type="dxa"/>
          </w:tcPr>
          <w:p w14:paraId="78BE42B8" w14:textId="77777777" w:rsidR="005D2D2C" w:rsidRPr="00C35EA7" w:rsidRDefault="005D2D2C" w:rsidP="00CE1E41">
            <w:pPr>
              <w:rPr>
                <w:sz w:val="20"/>
                <w:lang w:val="fr-FR"/>
              </w:rPr>
            </w:pPr>
          </w:p>
        </w:tc>
        <w:tc>
          <w:tcPr>
            <w:tcW w:w="226" w:type="dxa"/>
          </w:tcPr>
          <w:p w14:paraId="36128149" w14:textId="08E75A19" w:rsidR="005D2D2C" w:rsidRPr="00C35EA7" w:rsidRDefault="00000000" w:rsidP="00CE1E41">
            <w:pPr>
              <w:rPr>
                <w:sz w:val="20"/>
                <w:lang w:val="fr-FR"/>
              </w:rPr>
            </w:pPr>
            <w:hyperlink r:id="rId8373" w:anchor="Sit_Spiennes" w:history="1">
              <w:r w:rsidR="005D2D2C" w:rsidRPr="00C35EA7">
                <w:rPr>
                  <w:rStyle w:val="Hyperlink"/>
                  <w:sz w:val="20"/>
                  <w:lang w:val="fr-FR"/>
                </w:rPr>
                <w:t>Spiennes</w:t>
              </w:r>
            </w:hyperlink>
          </w:p>
        </w:tc>
        <w:tc>
          <w:tcPr>
            <w:tcW w:w="226" w:type="dxa"/>
          </w:tcPr>
          <w:p w14:paraId="7EF68B7B" w14:textId="77777777" w:rsidR="005D2D2C" w:rsidRPr="00C35EA7" w:rsidRDefault="005D2D2C" w:rsidP="00CE1E41">
            <w:pPr>
              <w:rPr>
                <w:sz w:val="20"/>
                <w:lang w:val="fr-FR"/>
              </w:rPr>
            </w:pPr>
          </w:p>
        </w:tc>
        <w:tc>
          <w:tcPr>
            <w:tcW w:w="799" w:type="dxa"/>
          </w:tcPr>
          <w:p w14:paraId="5351F634" w14:textId="77777777" w:rsidR="005D2D2C" w:rsidRPr="00C35EA7" w:rsidRDefault="005D2D2C" w:rsidP="00CE1E41">
            <w:pPr>
              <w:rPr>
                <w:sz w:val="20"/>
                <w:lang w:val="fr-FR"/>
              </w:rPr>
            </w:pPr>
          </w:p>
        </w:tc>
        <w:tc>
          <w:tcPr>
            <w:tcW w:w="978" w:type="dxa"/>
          </w:tcPr>
          <w:p w14:paraId="0A5F00EF" w14:textId="77777777" w:rsidR="005D2D2C" w:rsidRPr="00C35EA7" w:rsidRDefault="005D2D2C" w:rsidP="00CE1E41">
            <w:pPr>
              <w:rPr>
                <w:sz w:val="20"/>
                <w:lang w:val="fr-FR"/>
              </w:rPr>
            </w:pPr>
          </w:p>
        </w:tc>
        <w:tc>
          <w:tcPr>
            <w:tcW w:w="226" w:type="dxa"/>
          </w:tcPr>
          <w:p w14:paraId="79B394B5" w14:textId="77777777" w:rsidR="005D2D2C" w:rsidRPr="00C35EA7" w:rsidRDefault="005D2D2C" w:rsidP="00CE1E41">
            <w:pPr>
              <w:rPr>
                <w:sz w:val="20"/>
                <w:lang w:val="fr-FR"/>
              </w:rPr>
            </w:pPr>
          </w:p>
        </w:tc>
        <w:tc>
          <w:tcPr>
            <w:tcW w:w="910" w:type="dxa"/>
          </w:tcPr>
          <w:p w14:paraId="795CD352" w14:textId="77777777" w:rsidR="005D2D2C" w:rsidRPr="00C35EA7" w:rsidRDefault="005D2D2C" w:rsidP="00CE1E41">
            <w:pPr>
              <w:rPr>
                <w:sz w:val="20"/>
                <w:lang w:val="fr-FR"/>
              </w:rPr>
            </w:pPr>
          </w:p>
        </w:tc>
        <w:tc>
          <w:tcPr>
            <w:tcW w:w="226" w:type="dxa"/>
          </w:tcPr>
          <w:p w14:paraId="7923DC75" w14:textId="77777777" w:rsidR="005D2D2C" w:rsidRPr="00C35EA7" w:rsidRDefault="005D2D2C" w:rsidP="00CE1E41">
            <w:pPr>
              <w:rPr>
                <w:sz w:val="20"/>
                <w:lang w:val="fr-FR"/>
              </w:rPr>
            </w:pPr>
          </w:p>
        </w:tc>
      </w:tr>
      <w:tr w:rsidR="005D10B6" w:rsidRPr="00CA4D93" w14:paraId="203522AB" w14:textId="77777777" w:rsidTr="00C35EA7">
        <w:tc>
          <w:tcPr>
            <w:tcW w:w="1001" w:type="dxa"/>
          </w:tcPr>
          <w:p w14:paraId="381FD435" w14:textId="77777777" w:rsidR="005D2D2C" w:rsidRPr="00C35EA7" w:rsidRDefault="005D2D2C" w:rsidP="00CE1E41">
            <w:pPr>
              <w:rPr>
                <w:sz w:val="20"/>
                <w:lang w:val="fr-FR"/>
              </w:rPr>
            </w:pPr>
          </w:p>
        </w:tc>
        <w:tc>
          <w:tcPr>
            <w:tcW w:w="228" w:type="dxa"/>
          </w:tcPr>
          <w:p w14:paraId="381CD2D7" w14:textId="77777777" w:rsidR="005D2D2C" w:rsidRPr="00C35EA7" w:rsidRDefault="005D2D2C" w:rsidP="00CE1E41">
            <w:pPr>
              <w:rPr>
                <w:sz w:val="20"/>
                <w:lang w:val="fr-FR"/>
              </w:rPr>
            </w:pPr>
          </w:p>
        </w:tc>
        <w:tc>
          <w:tcPr>
            <w:tcW w:w="749" w:type="dxa"/>
          </w:tcPr>
          <w:p w14:paraId="44D156ED" w14:textId="77777777" w:rsidR="005D2D2C" w:rsidRPr="00C35EA7" w:rsidRDefault="005D2D2C" w:rsidP="00CE1E41">
            <w:pPr>
              <w:rPr>
                <w:sz w:val="20"/>
                <w:lang w:val="fr-FR"/>
              </w:rPr>
            </w:pPr>
          </w:p>
        </w:tc>
        <w:tc>
          <w:tcPr>
            <w:tcW w:w="994" w:type="dxa"/>
          </w:tcPr>
          <w:p w14:paraId="2E008D41" w14:textId="77777777" w:rsidR="005D2D2C" w:rsidRPr="00C35EA7" w:rsidRDefault="005D2D2C" w:rsidP="00CE1E41">
            <w:pPr>
              <w:rPr>
                <w:sz w:val="20"/>
                <w:lang w:val="fr-FR"/>
              </w:rPr>
            </w:pPr>
          </w:p>
        </w:tc>
        <w:tc>
          <w:tcPr>
            <w:tcW w:w="1094" w:type="dxa"/>
          </w:tcPr>
          <w:p w14:paraId="6637B135" w14:textId="77777777" w:rsidR="005D2D2C" w:rsidRPr="00C35EA7" w:rsidRDefault="005D2D2C" w:rsidP="00CE1E41">
            <w:pPr>
              <w:rPr>
                <w:sz w:val="20"/>
                <w:lang w:val="fr-FR"/>
              </w:rPr>
            </w:pPr>
          </w:p>
        </w:tc>
        <w:tc>
          <w:tcPr>
            <w:tcW w:w="1016" w:type="dxa"/>
          </w:tcPr>
          <w:p w14:paraId="019619BF" w14:textId="77777777" w:rsidR="005D2D2C" w:rsidRPr="00C35EA7" w:rsidRDefault="005D2D2C" w:rsidP="00CE1E41">
            <w:pPr>
              <w:rPr>
                <w:sz w:val="20"/>
                <w:lang w:val="fr-FR"/>
              </w:rPr>
            </w:pPr>
          </w:p>
        </w:tc>
        <w:tc>
          <w:tcPr>
            <w:tcW w:w="1145" w:type="dxa"/>
          </w:tcPr>
          <w:p w14:paraId="76665F8B" w14:textId="77777777" w:rsidR="005D2D2C" w:rsidRPr="00C35EA7" w:rsidRDefault="005D2D2C" w:rsidP="00CE1E41">
            <w:pPr>
              <w:rPr>
                <w:sz w:val="20"/>
                <w:lang w:val="fr-FR"/>
              </w:rPr>
            </w:pPr>
          </w:p>
        </w:tc>
        <w:tc>
          <w:tcPr>
            <w:tcW w:w="226" w:type="dxa"/>
          </w:tcPr>
          <w:p w14:paraId="506C4950" w14:textId="77777777" w:rsidR="005D2D2C" w:rsidRPr="00C35EA7" w:rsidRDefault="005D2D2C" w:rsidP="00CE1E41">
            <w:pPr>
              <w:rPr>
                <w:sz w:val="20"/>
                <w:lang w:val="fr-FR"/>
              </w:rPr>
            </w:pPr>
          </w:p>
        </w:tc>
        <w:tc>
          <w:tcPr>
            <w:tcW w:w="226" w:type="dxa"/>
          </w:tcPr>
          <w:p w14:paraId="65456424" w14:textId="77777777" w:rsidR="005D2D2C" w:rsidRPr="00C35EA7" w:rsidRDefault="005D2D2C" w:rsidP="00CE1E41">
            <w:pPr>
              <w:rPr>
                <w:sz w:val="20"/>
                <w:lang w:val="fr-FR"/>
              </w:rPr>
            </w:pPr>
          </w:p>
        </w:tc>
        <w:tc>
          <w:tcPr>
            <w:tcW w:w="799" w:type="dxa"/>
          </w:tcPr>
          <w:p w14:paraId="321FB05D" w14:textId="77777777" w:rsidR="005D2D2C" w:rsidRPr="00C35EA7" w:rsidRDefault="005D2D2C" w:rsidP="00CE1E41">
            <w:pPr>
              <w:rPr>
                <w:sz w:val="20"/>
                <w:lang w:val="fr-FR"/>
              </w:rPr>
            </w:pPr>
          </w:p>
        </w:tc>
        <w:tc>
          <w:tcPr>
            <w:tcW w:w="978" w:type="dxa"/>
          </w:tcPr>
          <w:p w14:paraId="04BDC039" w14:textId="77777777" w:rsidR="005D2D2C" w:rsidRPr="00C35EA7" w:rsidRDefault="005D2D2C" w:rsidP="00CE1E41">
            <w:pPr>
              <w:rPr>
                <w:sz w:val="20"/>
                <w:lang w:val="fr-FR"/>
              </w:rPr>
            </w:pPr>
          </w:p>
        </w:tc>
        <w:tc>
          <w:tcPr>
            <w:tcW w:w="226" w:type="dxa"/>
          </w:tcPr>
          <w:p w14:paraId="7E83F56A" w14:textId="77777777" w:rsidR="005D2D2C" w:rsidRPr="00C35EA7" w:rsidRDefault="005D2D2C" w:rsidP="00CE1E41">
            <w:pPr>
              <w:rPr>
                <w:sz w:val="20"/>
                <w:lang w:val="fr-FR"/>
              </w:rPr>
            </w:pPr>
          </w:p>
        </w:tc>
        <w:tc>
          <w:tcPr>
            <w:tcW w:w="910" w:type="dxa"/>
          </w:tcPr>
          <w:p w14:paraId="276AD1E1" w14:textId="77777777" w:rsidR="005D2D2C" w:rsidRPr="00C35EA7" w:rsidRDefault="005D2D2C" w:rsidP="00CE1E41">
            <w:pPr>
              <w:rPr>
                <w:sz w:val="20"/>
                <w:lang w:val="fr-FR"/>
              </w:rPr>
            </w:pPr>
          </w:p>
        </w:tc>
        <w:tc>
          <w:tcPr>
            <w:tcW w:w="226" w:type="dxa"/>
          </w:tcPr>
          <w:p w14:paraId="48026DA5" w14:textId="77777777" w:rsidR="005D2D2C" w:rsidRPr="00C35EA7" w:rsidRDefault="005D2D2C" w:rsidP="00CE1E41">
            <w:pPr>
              <w:rPr>
                <w:sz w:val="20"/>
                <w:lang w:val="fr-FR"/>
              </w:rPr>
            </w:pPr>
          </w:p>
        </w:tc>
      </w:tr>
      <w:tr w:rsidR="005D10B6" w:rsidRPr="00CA4D93" w14:paraId="0CDEBBDF" w14:textId="77777777" w:rsidTr="00C35EA7">
        <w:tc>
          <w:tcPr>
            <w:tcW w:w="1001" w:type="dxa"/>
          </w:tcPr>
          <w:p w14:paraId="317FB7CA" w14:textId="77777777" w:rsidR="005D2D2C" w:rsidRPr="00C35EA7" w:rsidRDefault="005D2D2C" w:rsidP="00CE1E41">
            <w:pPr>
              <w:rPr>
                <w:sz w:val="20"/>
                <w:lang w:val="fr-FR"/>
              </w:rPr>
            </w:pPr>
          </w:p>
        </w:tc>
        <w:tc>
          <w:tcPr>
            <w:tcW w:w="228" w:type="dxa"/>
          </w:tcPr>
          <w:p w14:paraId="0BBA86AB" w14:textId="77777777" w:rsidR="005D2D2C" w:rsidRPr="00C35EA7" w:rsidRDefault="005D2D2C" w:rsidP="00CE1E41">
            <w:pPr>
              <w:rPr>
                <w:sz w:val="20"/>
                <w:lang w:val="fr-FR"/>
              </w:rPr>
            </w:pPr>
          </w:p>
        </w:tc>
        <w:tc>
          <w:tcPr>
            <w:tcW w:w="749" w:type="dxa"/>
          </w:tcPr>
          <w:p w14:paraId="0DCD1023" w14:textId="77777777" w:rsidR="005D2D2C" w:rsidRPr="00C35EA7" w:rsidRDefault="005D2D2C" w:rsidP="00CE1E41">
            <w:pPr>
              <w:rPr>
                <w:sz w:val="20"/>
                <w:lang w:val="fr-FR"/>
              </w:rPr>
            </w:pPr>
          </w:p>
        </w:tc>
        <w:tc>
          <w:tcPr>
            <w:tcW w:w="994" w:type="dxa"/>
          </w:tcPr>
          <w:p w14:paraId="0EF0C32B" w14:textId="77777777" w:rsidR="005D2D2C" w:rsidRPr="00C35EA7" w:rsidRDefault="005D2D2C" w:rsidP="00CE1E41">
            <w:pPr>
              <w:rPr>
                <w:sz w:val="20"/>
                <w:lang w:val="fr-FR"/>
              </w:rPr>
            </w:pPr>
          </w:p>
        </w:tc>
        <w:tc>
          <w:tcPr>
            <w:tcW w:w="1094" w:type="dxa"/>
          </w:tcPr>
          <w:p w14:paraId="457C01CB" w14:textId="77777777" w:rsidR="005D2D2C" w:rsidRPr="00C35EA7" w:rsidRDefault="005D2D2C" w:rsidP="00CE1E41">
            <w:pPr>
              <w:rPr>
                <w:sz w:val="20"/>
                <w:lang w:val="fr-FR"/>
              </w:rPr>
            </w:pPr>
          </w:p>
        </w:tc>
        <w:tc>
          <w:tcPr>
            <w:tcW w:w="1016" w:type="dxa"/>
          </w:tcPr>
          <w:p w14:paraId="415D92ED" w14:textId="77777777" w:rsidR="005D2D2C" w:rsidRPr="00C35EA7" w:rsidRDefault="005D2D2C" w:rsidP="00CE1E41">
            <w:pPr>
              <w:rPr>
                <w:sz w:val="20"/>
                <w:lang w:val="fr-FR"/>
              </w:rPr>
            </w:pPr>
          </w:p>
        </w:tc>
        <w:tc>
          <w:tcPr>
            <w:tcW w:w="1145" w:type="dxa"/>
          </w:tcPr>
          <w:p w14:paraId="3DDA6132" w14:textId="77777777" w:rsidR="005D2D2C" w:rsidRPr="00C35EA7" w:rsidRDefault="005D2D2C" w:rsidP="00CE1E41">
            <w:pPr>
              <w:rPr>
                <w:sz w:val="20"/>
                <w:lang w:val="fr-FR"/>
              </w:rPr>
            </w:pPr>
          </w:p>
        </w:tc>
        <w:tc>
          <w:tcPr>
            <w:tcW w:w="226" w:type="dxa"/>
          </w:tcPr>
          <w:p w14:paraId="7DCF7F7F" w14:textId="77777777" w:rsidR="005D2D2C" w:rsidRPr="00C35EA7" w:rsidRDefault="005D2D2C" w:rsidP="00CE1E41">
            <w:pPr>
              <w:rPr>
                <w:sz w:val="20"/>
                <w:lang w:val="fr-FR"/>
              </w:rPr>
            </w:pPr>
          </w:p>
        </w:tc>
        <w:tc>
          <w:tcPr>
            <w:tcW w:w="226" w:type="dxa"/>
          </w:tcPr>
          <w:p w14:paraId="1C5B1E27" w14:textId="77777777" w:rsidR="005D2D2C" w:rsidRPr="00C35EA7" w:rsidRDefault="005D2D2C" w:rsidP="00CE1E41">
            <w:pPr>
              <w:rPr>
                <w:sz w:val="20"/>
                <w:lang w:val="fr-FR"/>
              </w:rPr>
            </w:pPr>
          </w:p>
        </w:tc>
        <w:tc>
          <w:tcPr>
            <w:tcW w:w="799" w:type="dxa"/>
          </w:tcPr>
          <w:p w14:paraId="6EA0911C" w14:textId="77777777" w:rsidR="005D2D2C" w:rsidRPr="00C35EA7" w:rsidRDefault="005D2D2C" w:rsidP="00CE1E41">
            <w:pPr>
              <w:rPr>
                <w:sz w:val="20"/>
                <w:lang w:val="fr-FR"/>
              </w:rPr>
            </w:pPr>
          </w:p>
        </w:tc>
        <w:tc>
          <w:tcPr>
            <w:tcW w:w="978" w:type="dxa"/>
          </w:tcPr>
          <w:p w14:paraId="20EBE24C" w14:textId="77777777" w:rsidR="005D2D2C" w:rsidRPr="00C35EA7" w:rsidRDefault="005D2D2C" w:rsidP="00CE1E41">
            <w:pPr>
              <w:rPr>
                <w:sz w:val="20"/>
                <w:lang w:val="fr-FR"/>
              </w:rPr>
            </w:pPr>
          </w:p>
        </w:tc>
        <w:tc>
          <w:tcPr>
            <w:tcW w:w="226" w:type="dxa"/>
          </w:tcPr>
          <w:p w14:paraId="145552A8" w14:textId="77777777" w:rsidR="005D2D2C" w:rsidRPr="00C35EA7" w:rsidRDefault="005D2D2C" w:rsidP="00CE1E41">
            <w:pPr>
              <w:rPr>
                <w:sz w:val="20"/>
                <w:lang w:val="fr-FR"/>
              </w:rPr>
            </w:pPr>
          </w:p>
        </w:tc>
        <w:tc>
          <w:tcPr>
            <w:tcW w:w="910" w:type="dxa"/>
          </w:tcPr>
          <w:p w14:paraId="2850B0BA" w14:textId="77777777" w:rsidR="005D2D2C" w:rsidRPr="00C35EA7" w:rsidRDefault="005D2D2C" w:rsidP="00CE1E41">
            <w:pPr>
              <w:rPr>
                <w:sz w:val="20"/>
                <w:lang w:val="fr-FR"/>
              </w:rPr>
            </w:pPr>
          </w:p>
        </w:tc>
        <w:tc>
          <w:tcPr>
            <w:tcW w:w="226" w:type="dxa"/>
          </w:tcPr>
          <w:p w14:paraId="3A98A42A" w14:textId="77777777" w:rsidR="005D2D2C" w:rsidRPr="00C35EA7" w:rsidRDefault="005D2D2C" w:rsidP="00CE1E41">
            <w:pPr>
              <w:rPr>
                <w:sz w:val="20"/>
                <w:lang w:val="fr-FR"/>
              </w:rPr>
            </w:pPr>
          </w:p>
        </w:tc>
      </w:tr>
      <w:tr w:rsidR="005D10B6" w:rsidRPr="00CA4D93" w14:paraId="1F249811" w14:textId="77777777" w:rsidTr="00C35EA7">
        <w:tc>
          <w:tcPr>
            <w:tcW w:w="1001" w:type="dxa"/>
          </w:tcPr>
          <w:p w14:paraId="57DA20F8" w14:textId="77777777" w:rsidR="005D2D2C" w:rsidRPr="00C35EA7" w:rsidRDefault="005D2D2C" w:rsidP="00CE1E41">
            <w:pPr>
              <w:rPr>
                <w:sz w:val="20"/>
                <w:lang w:val="fr-FR"/>
              </w:rPr>
            </w:pPr>
          </w:p>
        </w:tc>
        <w:tc>
          <w:tcPr>
            <w:tcW w:w="228" w:type="dxa"/>
          </w:tcPr>
          <w:p w14:paraId="662FA475" w14:textId="77777777" w:rsidR="005D2D2C" w:rsidRPr="00C35EA7" w:rsidRDefault="005D2D2C" w:rsidP="00CE1E41">
            <w:pPr>
              <w:rPr>
                <w:sz w:val="20"/>
                <w:lang w:val="fr-FR"/>
              </w:rPr>
            </w:pPr>
          </w:p>
        </w:tc>
        <w:tc>
          <w:tcPr>
            <w:tcW w:w="749" w:type="dxa"/>
          </w:tcPr>
          <w:p w14:paraId="4CC4F897" w14:textId="77777777" w:rsidR="005D2D2C" w:rsidRPr="00C35EA7" w:rsidRDefault="005D2D2C" w:rsidP="00CE1E41">
            <w:pPr>
              <w:rPr>
                <w:sz w:val="20"/>
                <w:lang w:val="fr-FR"/>
              </w:rPr>
            </w:pPr>
          </w:p>
        </w:tc>
        <w:tc>
          <w:tcPr>
            <w:tcW w:w="994" w:type="dxa"/>
          </w:tcPr>
          <w:p w14:paraId="3B819BC3" w14:textId="77777777" w:rsidR="005D2D2C" w:rsidRPr="00C35EA7" w:rsidRDefault="005D2D2C" w:rsidP="00CE1E41">
            <w:pPr>
              <w:rPr>
                <w:sz w:val="20"/>
                <w:lang w:val="fr-FR"/>
              </w:rPr>
            </w:pPr>
          </w:p>
        </w:tc>
        <w:tc>
          <w:tcPr>
            <w:tcW w:w="1094" w:type="dxa"/>
          </w:tcPr>
          <w:p w14:paraId="764158AF" w14:textId="77777777" w:rsidR="005D2D2C" w:rsidRPr="00C35EA7" w:rsidRDefault="005D2D2C" w:rsidP="00CE1E41">
            <w:pPr>
              <w:rPr>
                <w:sz w:val="20"/>
                <w:lang w:val="fr-FR"/>
              </w:rPr>
            </w:pPr>
          </w:p>
        </w:tc>
        <w:tc>
          <w:tcPr>
            <w:tcW w:w="1016" w:type="dxa"/>
          </w:tcPr>
          <w:p w14:paraId="43F43167" w14:textId="77777777" w:rsidR="005D2D2C" w:rsidRPr="00C35EA7" w:rsidRDefault="005D2D2C" w:rsidP="00CE1E41">
            <w:pPr>
              <w:rPr>
                <w:i/>
                <w:sz w:val="20"/>
                <w:lang w:val="fr-FR"/>
              </w:rPr>
            </w:pPr>
          </w:p>
        </w:tc>
        <w:tc>
          <w:tcPr>
            <w:tcW w:w="1145" w:type="dxa"/>
          </w:tcPr>
          <w:p w14:paraId="0A1811C4" w14:textId="4164B642" w:rsidR="005D2D2C" w:rsidRPr="00C35EA7" w:rsidRDefault="00000000" w:rsidP="00CE1E41">
            <w:pPr>
              <w:rPr>
                <w:i/>
                <w:sz w:val="20"/>
                <w:lang w:val="fr-FR"/>
              </w:rPr>
            </w:pPr>
            <w:hyperlink r:id="rId8374" w:anchor="Sit_Jura_Nord" w:history="1">
              <w:r w:rsidR="005D2D2C" w:rsidRPr="00C35EA7">
                <w:rPr>
                  <w:rStyle w:val="Hyperlink"/>
                  <w:i/>
                  <w:sz w:val="20"/>
                  <w:lang w:val="fr-FR"/>
                </w:rPr>
                <w:t>Jura Nord</w:t>
              </w:r>
            </w:hyperlink>
          </w:p>
        </w:tc>
        <w:tc>
          <w:tcPr>
            <w:tcW w:w="226" w:type="dxa"/>
          </w:tcPr>
          <w:p w14:paraId="586E3B68" w14:textId="77777777" w:rsidR="005D2D2C" w:rsidRPr="00C35EA7" w:rsidRDefault="005D2D2C" w:rsidP="00CE1E41">
            <w:pPr>
              <w:rPr>
                <w:sz w:val="20"/>
                <w:lang w:val="fr-FR"/>
              </w:rPr>
            </w:pPr>
          </w:p>
        </w:tc>
        <w:tc>
          <w:tcPr>
            <w:tcW w:w="226" w:type="dxa"/>
          </w:tcPr>
          <w:p w14:paraId="17E9EF42" w14:textId="77777777" w:rsidR="005D2D2C" w:rsidRPr="00C35EA7" w:rsidRDefault="005D2D2C" w:rsidP="00CE1E41">
            <w:pPr>
              <w:rPr>
                <w:sz w:val="20"/>
                <w:lang w:val="fr-FR"/>
              </w:rPr>
            </w:pPr>
          </w:p>
        </w:tc>
        <w:tc>
          <w:tcPr>
            <w:tcW w:w="799" w:type="dxa"/>
          </w:tcPr>
          <w:p w14:paraId="048C6EBA" w14:textId="77777777" w:rsidR="005D2D2C" w:rsidRPr="00C35EA7" w:rsidRDefault="005D2D2C" w:rsidP="00CE1E41">
            <w:pPr>
              <w:rPr>
                <w:sz w:val="20"/>
                <w:lang w:val="fr-FR"/>
              </w:rPr>
            </w:pPr>
          </w:p>
        </w:tc>
        <w:tc>
          <w:tcPr>
            <w:tcW w:w="978" w:type="dxa"/>
          </w:tcPr>
          <w:p w14:paraId="1A808E72" w14:textId="77777777" w:rsidR="005D2D2C" w:rsidRPr="00C35EA7" w:rsidRDefault="005D2D2C" w:rsidP="00CE1E41">
            <w:pPr>
              <w:rPr>
                <w:sz w:val="20"/>
                <w:lang w:val="fr-FR"/>
              </w:rPr>
            </w:pPr>
          </w:p>
        </w:tc>
        <w:tc>
          <w:tcPr>
            <w:tcW w:w="226" w:type="dxa"/>
          </w:tcPr>
          <w:p w14:paraId="50E559B8" w14:textId="77777777" w:rsidR="005D2D2C" w:rsidRPr="00C35EA7" w:rsidRDefault="005D2D2C" w:rsidP="00CE1E41">
            <w:pPr>
              <w:rPr>
                <w:sz w:val="20"/>
                <w:lang w:val="fr-FR"/>
              </w:rPr>
            </w:pPr>
          </w:p>
        </w:tc>
        <w:tc>
          <w:tcPr>
            <w:tcW w:w="910" w:type="dxa"/>
          </w:tcPr>
          <w:p w14:paraId="09AFCB6D" w14:textId="77777777" w:rsidR="005D2D2C" w:rsidRPr="00C35EA7" w:rsidRDefault="005D2D2C" w:rsidP="00CE1E41">
            <w:pPr>
              <w:rPr>
                <w:sz w:val="20"/>
                <w:lang w:val="fr-FR"/>
              </w:rPr>
            </w:pPr>
          </w:p>
        </w:tc>
        <w:tc>
          <w:tcPr>
            <w:tcW w:w="226" w:type="dxa"/>
          </w:tcPr>
          <w:p w14:paraId="381BD76F" w14:textId="77777777" w:rsidR="005D2D2C" w:rsidRPr="00C35EA7" w:rsidRDefault="005D2D2C" w:rsidP="00CE1E41">
            <w:pPr>
              <w:rPr>
                <w:sz w:val="20"/>
                <w:lang w:val="fr-FR"/>
              </w:rPr>
            </w:pPr>
          </w:p>
        </w:tc>
      </w:tr>
      <w:tr w:rsidR="005D10B6" w:rsidRPr="00CA4D93" w14:paraId="1AC758E7" w14:textId="77777777" w:rsidTr="00C35EA7">
        <w:tc>
          <w:tcPr>
            <w:tcW w:w="1001" w:type="dxa"/>
          </w:tcPr>
          <w:p w14:paraId="59EA7660" w14:textId="77777777" w:rsidR="005D2D2C" w:rsidRPr="00C35EA7" w:rsidRDefault="005D2D2C" w:rsidP="00CE1E41">
            <w:pPr>
              <w:rPr>
                <w:sz w:val="20"/>
                <w:lang w:val="fr-FR"/>
              </w:rPr>
            </w:pPr>
          </w:p>
        </w:tc>
        <w:tc>
          <w:tcPr>
            <w:tcW w:w="228" w:type="dxa"/>
          </w:tcPr>
          <w:p w14:paraId="12CC358B" w14:textId="77777777" w:rsidR="005D2D2C" w:rsidRPr="00C35EA7" w:rsidRDefault="005D2D2C" w:rsidP="00CE1E41">
            <w:pPr>
              <w:rPr>
                <w:sz w:val="20"/>
                <w:lang w:val="fr-FR"/>
              </w:rPr>
            </w:pPr>
          </w:p>
        </w:tc>
        <w:tc>
          <w:tcPr>
            <w:tcW w:w="749" w:type="dxa"/>
          </w:tcPr>
          <w:p w14:paraId="3F2EC1DB" w14:textId="77777777" w:rsidR="005D2D2C" w:rsidRPr="00C35EA7" w:rsidRDefault="005D2D2C" w:rsidP="00CE1E41">
            <w:pPr>
              <w:rPr>
                <w:sz w:val="20"/>
                <w:lang w:val="fr-FR"/>
              </w:rPr>
            </w:pPr>
          </w:p>
        </w:tc>
        <w:tc>
          <w:tcPr>
            <w:tcW w:w="994" w:type="dxa"/>
          </w:tcPr>
          <w:p w14:paraId="7FCFB669" w14:textId="77777777" w:rsidR="005D2D2C" w:rsidRPr="00C35EA7" w:rsidRDefault="005D2D2C" w:rsidP="00CE1E41">
            <w:pPr>
              <w:rPr>
                <w:sz w:val="20"/>
                <w:lang w:val="fr-FR"/>
              </w:rPr>
            </w:pPr>
          </w:p>
        </w:tc>
        <w:tc>
          <w:tcPr>
            <w:tcW w:w="1094" w:type="dxa"/>
          </w:tcPr>
          <w:p w14:paraId="5E95E1C3" w14:textId="77777777" w:rsidR="005D2D2C" w:rsidRPr="00C35EA7" w:rsidRDefault="005D2D2C" w:rsidP="00CE1E41">
            <w:pPr>
              <w:rPr>
                <w:sz w:val="20"/>
                <w:lang w:val="fr-FR"/>
              </w:rPr>
            </w:pPr>
          </w:p>
        </w:tc>
        <w:tc>
          <w:tcPr>
            <w:tcW w:w="1016" w:type="dxa"/>
          </w:tcPr>
          <w:p w14:paraId="3702ED5A" w14:textId="77777777" w:rsidR="005D2D2C" w:rsidRPr="00C35EA7" w:rsidRDefault="005D2D2C" w:rsidP="00CE1E41">
            <w:pPr>
              <w:rPr>
                <w:i/>
                <w:sz w:val="20"/>
                <w:lang w:val="fr-FR"/>
              </w:rPr>
            </w:pPr>
          </w:p>
        </w:tc>
        <w:tc>
          <w:tcPr>
            <w:tcW w:w="1145" w:type="dxa"/>
          </w:tcPr>
          <w:p w14:paraId="065864AC" w14:textId="77777777" w:rsidR="005D2D2C" w:rsidRPr="00C35EA7" w:rsidRDefault="005D2D2C" w:rsidP="00CE1E41">
            <w:pPr>
              <w:rPr>
                <w:i/>
                <w:sz w:val="20"/>
                <w:lang w:val="fr-FR"/>
              </w:rPr>
            </w:pPr>
            <w:r w:rsidRPr="00C35EA7">
              <w:rPr>
                <w:i/>
                <w:sz w:val="20"/>
                <w:lang w:val="fr-FR"/>
              </w:rPr>
              <w:t>ateliers de l’Etrelles</w:t>
            </w:r>
          </w:p>
        </w:tc>
        <w:tc>
          <w:tcPr>
            <w:tcW w:w="226" w:type="dxa"/>
          </w:tcPr>
          <w:p w14:paraId="081ADF33" w14:textId="77777777" w:rsidR="005D2D2C" w:rsidRPr="00C35EA7" w:rsidRDefault="005D2D2C" w:rsidP="00CE1E41">
            <w:pPr>
              <w:rPr>
                <w:sz w:val="20"/>
                <w:lang w:val="fr-FR"/>
              </w:rPr>
            </w:pPr>
          </w:p>
        </w:tc>
        <w:tc>
          <w:tcPr>
            <w:tcW w:w="226" w:type="dxa"/>
          </w:tcPr>
          <w:p w14:paraId="09F14A4C" w14:textId="77777777" w:rsidR="005D2D2C" w:rsidRPr="00C35EA7" w:rsidRDefault="005D2D2C" w:rsidP="00CE1E41">
            <w:pPr>
              <w:rPr>
                <w:sz w:val="20"/>
                <w:lang w:val="fr-FR"/>
              </w:rPr>
            </w:pPr>
          </w:p>
        </w:tc>
        <w:tc>
          <w:tcPr>
            <w:tcW w:w="799" w:type="dxa"/>
          </w:tcPr>
          <w:p w14:paraId="08BC03E1" w14:textId="77777777" w:rsidR="005D2D2C" w:rsidRPr="00C35EA7" w:rsidRDefault="005D2D2C" w:rsidP="00CE1E41">
            <w:pPr>
              <w:rPr>
                <w:sz w:val="20"/>
                <w:lang w:val="fr-FR"/>
              </w:rPr>
            </w:pPr>
          </w:p>
        </w:tc>
        <w:tc>
          <w:tcPr>
            <w:tcW w:w="978" w:type="dxa"/>
          </w:tcPr>
          <w:p w14:paraId="2FED800B" w14:textId="77777777" w:rsidR="005D2D2C" w:rsidRPr="00C35EA7" w:rsidRDefault="005D2D2C" w:rsidP="00CE1E41">
            <w:pPr>
              <w:rPr>
                <w:sz w:val="20"/>
                <w:lang w:val="fr-FR"/>
              </w:rPr>
            </w:pPr>
          </w:p>
        </w:tc>
        <w:tc>
          <w:tcPr>
            <w:tcW w:w="226" w:type="dxa"/>
          </w:tcPr>
          <w:p w14:paraId="4555ED67" w14:textId="77777777" w:rsidR="005D2D2C" w:rsidRPr="00C35EA7" w:rsidRDefault="005D2D2C" w:rsidP="00CE1E41">
            <w:pPr>
              <w:rPr>
                <w:sz w:val="20"/>
                <w:lang w:val="fr-FR"/>
              </w:rPr>
            </w:pPr>
          </w:p>
        </w:tc>
        <w:tc>
          <w:tcPr>
            <w:tcW w:w="910" w:type="dxa"/>
          </w:tcPr>
          <w:p w14:paraId="0C81663B" w14:textId="77777777" w:rsidR="005D2D2C" w:rsidRPr="00C35EA7" w:rsidRDefault="005D2D2C" w:rsidP="00CE1E41">
            <w:pPr>
              <w:rPr>
                <w:sz w:val="20"/>
                <w:lang w:val="fr-FR"/>
              </w:rPr>
            </w:pPr>
          </w:p>
        </w:tc>
        <w:tc>
          <w:tcPr>
            <w:tcW w:w="226" w:type="dxa"/>
          </w:tcPr>
          <w:p w14:paraId="5B3BA8CB" w14:textId="77777777" w:rsidR="005D2D2C" w:rsidRPr="00C35EA7" w:rsidRDefault="005D2D2C" w:rsidP="00CE1E41">
            <w:pPr>
              <w:rPr>
                <w:sz w:val="20"/>
                <w:lang w:val="fr-FR"/>
              </w:rPr>
            </w:pPr>
          </w:p>
        </w:tc>
      </w:tr>
      <w:tr w:rsidR="005D10B6" w:rsidRPr="00CA4D93" w14:paraId="46701606" w14:textId="77777777" w:rsidTr="00C35EA7">
        <w:tc>
          <w:tcPr>
            <w:tcW w:w="1001" w:type="dxa"/>
          </w:tcPr>
          <w:p w14:paraId="6CAA51A2" w14:textId="77777777" w:rsidR="005D2D2C" w:rsidRPr="00C35EA7" w:rsidRDefault="005D2D2C" w:rsidP="00CE1E41">
            <w:pPr>
              <w:rPr>
                <w:sz w:val="20"/>
                <w:lang w:val="fr-FR"/>
              </w:rPr>
            </w:pPr>
          </w:p>
        </w:tc>
        <w:tc>
          <w:tcPr>
            <w:tcW w:w="228" w:type="dxa"/>
          </w:tcPr>
          <w:p w14:paraId="5D0AAB23" w14:textId="77777777" w:rsidR="005D2D2C" w:rsidRPr="00C35EA7" w:rsidRDefault="005D2D2C" w:rsidP="00CE1E41">
            <w:pPr>
              <w:rPr>
                <w:sz w:val="20"/>
                <w:lang w:val="fr-FR"/>
              </w:rPr>
            </w:pPr>
          </w:p>
        </w:tc>
        <w:tc>
          <w:tcPr>
            <w:tcW w:w="749" w:type="dxa"/>
          </w:tcPr>
          <w:p w14:paraId="7D543E25" w14:textId="77777777" w:rsidR="005D2D2C" w:rsidRPr="00C35EA7" w:rsidRDefault="005D2D2C" w:rsidP="00CE1E41">
            <w:pPr>
              <w:rPr>
                <w:sz w:val="20"/>
                <w:lang w:val="fr-FR"/>
              </w:rPr>
            </w:pPr>
          </w:p>
        </w:tc>
        <w:tc>
          <w:tcPr>
            <w:tcW w:w="994" w:type="dxa"/>
          </w:tcPr>
          <w:p w14:paraId="23E108E1" w14:textId="77777777" w:rsidR="005D2D2C" w:rsidRPr="00C35EA7" w:rsidRDefault="005D2D2C" w:rsidP="00CE1E41">
            <w:pPr>
              <w:rPr>
                <w:sz w:val="20"/>
                <w:lang w:val="fr-FR"/>
              </w:rPr>
            </w:pPr>
          </w:p>
        </w:tc>
        <w:tc>
          <w:tcPr>
            <w:tcW w:w="1094" w:type="dxa"/>
          </w:tcPr>
          <w:p w14:paraId="0B1E67E6" w14:textId="77777777" w:rsidR="005D2D2C" w:rsidRPr="00C35EA7" w:rsidRDefault="005D2D2C" w:rsidP="00CE1E41">
            <w:pPr>
              <w:rPr>
                <w:sz w:val="20"/>
                <w:lang w:val="fr-FR"/>
              </w:rPr>
            </w:pPr>
          </w:p>
        </w:tc>
        <w:tc>
          <w:tcPr>
            <w:tcW w:w="1016" w:type="dxa"/>
          </w:tcPr>
          <w:p w14:paraId="288492F6" w14:textId="77777777" w:rsidR="005D2D2C" w:rsidRPr="00C35EA7" w:rsidRDefault="005D2D2C" w:rsidP="00CE1E41">
            <w:pPr>
              <w:rPr>
                <w:i/>
                <w:sz w:val="20"/>
                <w:lang w:val="fr-FR"/>
              </w:rPr>
            </w:pPr>
            <w:r w:rsidRPr="00C35EA7">
              <w:rPr>
                <w:i/>
                <w:sz w:val="20"/>
                <w:lang w:val="fr-FR"/>
              </w:rPr>
              <w:t>Yonne (voir Saint-Blaise)</w:t>
            </w:r>
          </w:p>
        </w:tc>
        <w:tc>
          <w:tcPr>
            <w:tcW w:w="1145" w:type="dxa"/>
          </w:tcPr>
          <w:p w14:paraId="0106A7E2" w14:textId="77777777" w:rsidR="005D2D2C" w:rsidRPr="00C35EA7" w:rsidRDefault="005D2D2C" w:rsidP="00CE1E41">
            <w:pPr>
              <w:rPr>
                <w:i/>
                <w:sz w:val="20"/>
                <w:lang w:val="fr-FR"/>
              </w:rPr>
            </w:pPr>
          </w:p>
        </w:tc>
        <w:tc>
          <w:tcPr>
            <w:tcW w:w="226" w:type="dxa"/>
          </w:tcPr>
          <w:p w14:paraId="77634BA3" w14:textId="77777777" w:rsidR="005D2D2C" w:rsidRPr="00C35EA7" w:rsidRDefault="005D2D2C" w:rsidP="00CE1E41">
            <w:pPr>
              <w:rPr>
                <w:sz w:val="20"/>
                <w:lang w:val="fr-FR"/>
              </w:rPr>
            </w:pPr>
          </w:p>
        </w:tc>
        <w:tc>
          <w:tcPr>
            <w:tcW w:w="226" w:type="dxa"/>
          </w:tcPr>
          <w:p w14:paraId="37599172" w14:textId="77777777" w:rsidR="005D2D2C" w:rsidRPr="00C35EA7" w:rsidRDefault="005D2D2C" w:rsidP="00CE1E41">
            <w:pPr>
              <w:rPr>
                <w:sz w:val="20"/>
                <w:lang w:val="fr-FR"/>
              </w:rPr>
            </w:pPr>
          </w:p>
        </w:tc>
        <w:tc>
          <w:tcPr>
            <w:tcW w:w="799" w:type="dxa"/>
          </w:tcPr>
          <w:p w14:paraId="022D90B8" w14:textId="77777777" w:rsidR="005D2D2C" w:rsidRPr="00C35EA7" w:rsidRDefault="005D2D2C" w:rsidP="00CE1E41">
            <w:pPr>
              <w:rPr>
                <w:sz w:val="20"/>
                <w:lang w:val="fr-FR"/>
              </w:rPr>
            </w:pPr>
          </w:p>
        </w:tc>
        <w:tc>
          <w:tcPr>
            <w:tcW w:w="978" w:type="dxa"/>
          </w:tcPr>
          <w:p w14:paraId="29158F34" w14:textId="77777777" w:rsidR="005D2D2C" w:rsidRPr="00C35EA7" w:rsidRDefault="005D2D2C" w:rsidP="00CE1E41">
            <w:pPr>
              <w:rPr>
                <w:sz w:val="20"/>
                <w:lang w:val="fr-FR"/>
              </w:rPr>
            </w:pPr>
          </w:p>
        </w:tc>
        <w:tc>
          <w:tcPr>
            <w:tcW w:w="226" w:type="dxa"/>
          </w:tcPr>
          <w:p w14:paraId="3B2385C0" w14:textId="77777777" w:rsidR="005D2D2C" w:rsidRPr="00C35EA7" w:rsidRDefault="005D2D2C" w:rsidP="00CE1E41">
            <w:pPr>
              <w:rPr>
                <w:sz w:val="20"/>
                <w:lang w:val="fr-FR"/>
              </w:rPr>
            </w:pPr>
          </w:p>
        </w:tc>
        <w:tc>
          <w:tcPr>
            <w:tcW w:w="910" w:type="dxa"/>
          </w:tcPr>
          <w:p w14:paraId="5CCEE8A5" w14:textId="77777777" w:rsidR="005D2D2C" w:rsidRPr="00C35EA7" w:rsidRDefault="005D2D2C" w:rsidP="00CE1E41">
            <w:pPr>
              <w:rPr>
                <w:sz w:val="20"/>
                <w:lang w:val="fr-FR"/>
              </w:rPr>
            </w:pPr>
          </w:p>
        </w:tc>
        <w:tc>
          <w:tcPr>
            <w:tcW w:w="226" w:type="dxa"/>
          </w:tcPr>
          <w:p w14:paraId="08BFF03D" w14:textId="77777777" w:rsidR="005D2D2C" w:rsidRPr="00C35EA7" w:rsidRDefault="005D2D2C" w:rsidP="00CE1E41">
            <w:pPr>
              <w:rPr>
                <w:sz w:val="20"/>
                <w:lang w:val="fr-FR"/>
              </w:rPr>
            </w:pPr>
          </w:p>
        </w:tc>
      </w:tr>
      <w:tr w:rsidR="005D10B6" w:rsidRPr="00CA4D93" w14:paraId="38111B88" w14:textId="77777777" w:rsidTr="00C35EA7">
        <w:tc>
          <w:tcPr>
            <w:tcW w:w="1001" w:type="dxa"/>
          </w:tcPr>
          <w:p w14:paraId="5509B10E" w14:textId="77777777" w:rsidR="005D2D2C" w:rsidRPr="00C35EA7" w:rsidRDefault="005D2D2C" w:rsidP="00CE1E41">
            <w:pPr>
              <w:rPr>
                <w:sz w:val="20"/>
                <w:lang w:val="fr-FR"/>
              </w:rPr>
            </w:pPr>
          </w:p>
        </w:tc>
        <w:tc>
          <w:tcPr>
            <w:tcW w:w="228" w:type="dxa"/>
          </w:tcPr>
          <w:p w14:paraId="6FDA4DDC" w14:textId="77777777" w:rsidR="005D2D2C" w:rsidRPr="00C35EA7" w:rsidRDefault="005D2D2C" w:rsidP="00CE1E41">
            <w:pPr>
              <w:rPr>
                <w:sz w:val="20"/>
                <w:lang w:val="fr-FR"/>
              </w:rPr>
            </w:pPr>
          </w:p>
        </w:tc>
        <w:tc>
          <w:tcPr>
            <w:tcW w:w="749" w:type="dxa"/>
          </w:tcPr>
          <w:p w14:paraId="24E9E0B8" w14:textId="77777777" w:rsidR="005D2D2C" w:rsidRPr="00C35EA7" w:rsidRDefault="005D2D2C" w:rsidP="00CE1E41">
            <w:pPr>
              <w:rPr>
                <w:sz w:val="20"/>
                <w:lang w:val="fr-FR"/>
              </w:rPr>
            </w:pPr>
          </w:p>
        </w:tc>
        <w:tc>
          <w:tcPr>
            <w:tcW w:w="994" w:type="dxa"/>
          </w:tcPr>
          <w:p w14:paraId="3B5EA69F" w14:textId="77777777" w:rsidR="005D2D2C" w:rsidRPr="00C35EA7" w:rsidRDefault="005D2D2C" w:rsidP="00CE1E41">
            <w:pPr>
              <w:rPr>
                <w:sz w:val="20"/>
                <w:lang w:val="fr-FR"/>
              </w:rPr>
            </w:pPr>
          </w:p>
        </w:tc>
        <w:tc>
          <w:tcPr>
            <w:tcW w:w="1094" w:type="dxa"/>
          </w:tcPr>
          <w:p w14:paraId="392AE8F2" w14:textId="77777777" w:rsidR="005D2D2C" w:rsidRPr="00C35EA7" w:rsidRDefault="005D2D2C" w:rsidP="00CE1E41">
            <w:pPr>
              <w:rPr>
                <w:sz w:val="20"/>
                <w:lang w:val="fr-FR"/>
              </w:rPr>
            </w:pPr>
          </w:p>
        </w:tc>
        <w:tc>
          <w:tcPr>
            <w:tcW w:w="1016" w:type="dxa"/>
          </w:tcPr>
          <w:p w14:paraId="3E3754D2" w14:textId="77777777" w:rsidR="005D2D2C" w:rsidRPr="00C35EA7" w:rsidRDefault="005D2D2C" w:rsidP="00CE1E41">
            <w:pPr>
              <w:rPr>
                <w:sz w:val="20"/>
                <w:lang w:val="fr-FR"/>
              </w:rPr>
            </w:pPr>
          </w:p>
        </w:tc>
        <w:tc>
          <w:tcPr>
            <w:tcW w:w="1145" w:type="dxa"/>
          </w:tcPr>
          <w:p w14:paraId="6BBDCC03" w14:textId="77777777" w:rsidR="005D2D2C" w:rsidRPr="00C35EA7" w:rsidRDefault="005D2D2C" w:rsidP="00CE1E41">
            <w:pPr>
              <w:rPr>
                <w:sz w:val="20"/>
                <w:lang w:val="fr-FR"/>
              </w:rPr>
            </w:pPr>
          </w:p>
        </w:tc>
        <w:tc>
          <w:tcPr>
            <w:tcW w:w="226" w:type="dxa"/>
          </w:tcPr>
          <w:p w14:paraId="6B48731E" w14:textId="77777777" w:rsidR="005D2D2C" w:rsidRPr="00C35EA7" w:rsidRDefault="005D2D2C" w:rsidP="00CE1E41">
            <w:pPr>
              <w:rPr>
                <w:sz w:val="20"/>
                <w:lang w:val="fr-FR"/>
              </w:rPr>
            </w:pPr>
          </w:p>
        </w:tc>
        <w:tc>
          <w:tcPr>
            <w:tcW w:w="226" w:type="dxa"/>
          </w:tcPr>
          <w:p w14:paraId="5575329E" w14:textId="77777777" w:rsidR="005D2D2C" w:rsidRPr="00C35EA7" w:rsidRDefault="005D2D2C" w:rsidP="00CE1E41">
            <w:pPr>
              <w:rPr>
                <w:sz w:val="20"/>
                <w:lang w:val="fr-FR"/>
              </w:rPr>
            </w:pPr>
          </w:p>
        </w:tc>
        <w:tc>
          <w:tcPr>
            <w:tcW w:w="799" w:type="dxa"/>
          </w:tcPr>
          <w:p w14:paraId="0C23C6D2" w14:textId="77777777" w:rsidR="005D2D2C" w:rsidRPr="00C35EA7" w:rsidRDefault="005D2D2C" w:rsidP="00CE1E41">
            <w:pPr>
              <w:rPr>
                <w:sz w:val="20"/>
                <w:lang w:val="fr-FR"/>
              </w:rPr>
            </w:pPr>
          </w:p>
        </w:tc>
        <w:tc>
          <w:tcPr>
            <w:tcW w:w="978" w:type="dxa"/>
          </w:tcPr>
          <w:p w14:paraId="538F1D96" w14:textId="77777777" w:rsidR="005D2D2C" w:rsidRPr="00C35EA7" w:rsidRDefault="005D2D2C" w:rsidP="00CE1E41">
            <w:pPr>
              <w:rPr>
                <w:sz w:val="20"/>
                <w:lang w:val="fr-FR"/>
              </w:rPr>
            </w:pPr>
          </w:p>
        </w:tc>
        <w:tc>
          <w:tcPr>
            <w:tcW w:w="226" w:type="dxa"/>
          </w:tcPr>
          <w:p w14:paraId="346EDF48" w14:textId="77777777" w:rsidR="005D2D2C" w:rsidRPr="00C35EA7" w:rsidRDefault="005D2D2C" w:rsidP="00CE1E41">
            <w:pPr>
              <w:rPr>
                <w:sz w:val="20"/>
                <w:lang w:val="fr-FR"/>
              </w:rPr>
            </w:pPr>
          </w:p>
        </w:tc>
        <w:tc>
          <w:tcPr>
            <w:tcW w:w="910" w:type="dxa"/>
          </w:tcPr>
          <w:p w14:paraId="1C789431" w14:textId="77777777" w:rsidR="005D2D2C" w:rsidRPr="00C35EA7" w:rsidRDefault="005D2D2C" w:rsidP="00CE1E41">
            <w:pPr>
              <w:rPr>
                <w:sz w:val="20"/>
                <w:lang w:val="fr-FR"/>
              </w:rPr>
            </w:pPr>
          </w:p>
        </w:tc>
        <w:tc>
          <w:tcPr>
            <w:tcW w:w="226" w:type="dxa"/>
          </w:tcPr>
          <w:p w14:paraId="58D9D6C5" w14:textId="77777777" w:rsidR="005D2D2C" w:rsidRPr="00C35EA7" w:rsidRDefault="005D2D2C" w:rsidP="00CE1E41">
            <w:pPr>
              <w:rPr>
                <w:sz w:val="20"/>
                <w:lang w:val="fr-FR"/>
              </w:rPr>
            </w:pPr>
          </w:p>
        </w:tc>
      </w:tr>
      <w:tr w:rsidR="005D10B6" w:rsidRPr="00CA4D93" w14:paraId="39C53C1F" w14:textId="77777777" w:rsidTr="00C35EA7">
        <w:tc>
          <w:tcPr>
            <w:tcW w:w="1001" w:type="dxa"/>
          </w:tcPr>
          <w:p w14:paraId="035A13B1" w14:textId="77777777" w:rsidR="005D2D2C" w:rsidRPr="00C35EA7" w:rsidRDefault="005D2D2C" w:rsidP="00CE1E41">
            <w:pPr>
              <w:rPr>
                <w:sz w:val="20"/>
                <w:lang w:val="fr-FR"/>
              </w:rPr>
            </w:pPr>
          </w:p>
        </w:tc>
        <w:tc>
          <w:tcPr>
            <w:tcW w:w="228" w:type="dxa"/>
          </w:tcPr>
          <w:p w14:paraId="31B21444" w14:textId="77777777" w:rsidR="005D2D2C" w:rsidRPr="00C35EA7" w:rsidRDefault="005D2D2C" w:rsidP="00CE1E41">
            <w:pPr>
              <w:rPr>
                <w:sz w:val="20"/>
                <w:lang w:val="fr-FR"/>
              </w:rPr>
            </w:pPr>
          </w:p>
        </w:tc>
        <w:tc>
          <w:tcPr>
            <w:tcW w:w="749" w:type="dxa"/>
          </w:tcPr>
          <w:p w14:paraId="17C03991" w14:textId="77777777" w:rsidR="005D2D2C" w:rsidRPr="00C35EA7" w:rsidRDefault="005D2D2C" w:rsidP="00CE1E41">
            <w:pPr>
              <w:rPr>
                <w:sz w:val="20"/>
                <w:lang w:val="fr-FR"/>
              </w:rPr>
            </w:pPr>
          </w:p>
        </w:tc>
        <w:tc>
          <w:tcPr>
            <w:tcW w:w="994" w:type="dxa"/>
          </w:tcPr>
          <w:p w14:paraId="446D2061" w14:textId="77777777" w:rsidR="005D2D2C" w:rsidRPr="00C35EA7" w:rsidRDefault="005D2D2C" w:rsidP="00CE1E41">
            <w:pPr>
              <w:rPr>
                <w:sz w:val="20"/>
                <w:lang w:val="fr-FR"/>
              </w:rPr>
            </w:pPr>
          </w:p>
        </w:tc>
        <w:tc>
          <w:tcPr>
            <w:tcW w:w="1094" w:type="dxa"/>
          </w:tcPr>
          <w:p w14:paraId="298005A0" w14:textId="77777777" w:rsidR="005D2D2C" w:rsidRPr="00C35EA7" w:rsidRDefault="005D2D2C" w:rsidP="00CE1E41">
            <w:pPr>
              <w:rPr>
                <w:sz w:val="20"/>
                <w:lang w:val="fr-FR"/>
              </w:rPr>
            </w:pPr>
          </w:p>
        </w:tc>
        <w:tc>
          <w:tcPr>
            <w:tcW w:w="1016" w:type="dxa"/>
          </w:tcPr>
          <w:p w14:paraId="2F64A38B" w14:textId="77777777" w:rsidR="005D2D2C" w:rsidRPr="00C35EA7" w:rsidRDefault="005D2D2C" w:rsidP="00CE1E41">
            <w:pPr>
              <w:rPr>
                <w:sz w:val="20"/>
                <w:lang w:val="fr-FR"/>
              </w:rPr>
            </w:pPr>
          </w:p>
        </w:tc>
        <w:tc>
          <w:tcPr>
            <w:tcW w:w="1145" w:type="dxa"/>
          </w:tcPr>
          <w:p w14:paraId="42E2CBDC" w14:textId="77777777" w:rsidR="005D2D2C" w:rsidRPr="00C35EA7" w:rsidRDefault="005D2D2C" w:rsidP="00CE1E41">
            <w:pPr>
              <w:rPr>
                <w:sz w:val="20"/>
                <w:lang w:val="fr-FR"/>
              </w:rPr>
            </w:pPr>
          </w:p>
        </w:tc>
        <w:tc>
          <w:tcPr>
            <w:tcW w:w="226" w:type="dxa"/>
          </w:tcPr>
          <w:p w14:paraId="11B391E3" w14:textId="77777777" w:rsidR="005D2D2C" w:rsidRPr="00C35EA7" w:rsidRDefault="005D2D2C" w:rsidP="00CE1E41">
            <w:pPr>
              <w:rPr>
                <w:sz w:val="20"/>
                <w:lang w:val="fr-FR"/>
              </w:rPr>
            </w:pPr>
          </w:p>
        </w:tc>
        <w:tc>
          <w:tcPr>
            <w:tcW w:w="226" w:type="dxa"/>
          </w:tcPr>
          <w:p w14:paraId="30F07893" w14:textId="77777777" w:rsidR="005D2D2C" w:rsidRPr="00C35EA7" w:rsidRDefault="005D2D2C" w:rsidP="00CE1E41">
            <w:pPr>
              <w:rPr>
                <w:sz w:val="20"/>
                <w:lang w:val="fr-FR"/>
              </w:rPr>
            </w:pPr>
          </w:p>
        </w:tc>
        <w:tc>
          <w:tcPr>
            <w:tcW w:w="799" w:type="dxa"/>
          </w:tcPr>
          <w:p w14:paraId="144E6158" w14:textId="77777777" w:rsidR="005D2D2C" w:rsidRPr="00C35EA7" w:rsidRDefault="005D2D2C" w:rsidP="00CE1E41">
            <w:pPr>
              <w:rPr>
                <w:sz w:val="20"/>
                <w:lang w:val="fr-FR"/>
              </w:rPr>
            </w:pPr>
          </w:p>
        </w:tc>
        <w:tc>
          <w:tcPr>
            <w:tcW w:w="978" w:type="dxa"/>
          </w:tcPr>
          <w:p w14:paraId="1DF91A74" w14:textId="77777777" w:rsidR="005D2D2C" w:rsidRPr="00C35EA7" w:rsidRDefault="005D2D2C" w:rsidP="00CE1E41">
            <w:pPr>
              <w:rPr>
                <w:sz w:val="20"/>
                <w:lang w:val="fr-FR"/>
              </w:rPr>
            </w:pPr>
          </w:p>
        </w:tc>
        <w:tc>
          <w:tcPr>
            <w:tcW w:w="226" w:type="dxa"/>
          </w:tcPr>
          <w:p w14:paraId="7878916E" w14:textId="77777777" w:rsidR="005D2D2C" w:rsidRPr="00C35EA7" w:rsidRDefault="005D2D2C" w:rsidP="00CE1E41">
            <w:pPr>
              <w:rPr>
                <w:sz w:val="20"/>
                <w:lang w:val="fr-FR"/>
              </w:rPr>
            </w:pPr>
          </w:p>
        </w:tc>
        <w:tc>
          <w:tcPr>
            <w:tcW w:w="910" w:type="dxa"/>
          </w:tcPr>
          <w:p w14:paraId="44701921" w14:textId="77777777" w:rsidR="005D2D2C" w:rsidRPr="00C35EA7" w:rsidRDefault="005D2D2C" w:rsidP="00CE1E41">
            <w:pPr>
              <w:rPr>
                <w:sz w:val="20"/>
                <w:lang w:val="fr-FR"/>
              </w:rPr>
            </w:pPr>
          </w:p>
        </w:tc>
        <w:tc>
          <w:tcPr>
            <w:tcW w:w="226" w:type="dxa"/>
          </w:tcPr>
          <w:p w14:paraId="1B80DDAF" w14:textId="77777777" w:rsidR="005D2D2C" w:rsidRPr="00C35EA7" w:rsidRDefault="005D2D2C" w:rsidP="00CE1E41">
            <w:pPr>
              <w:rPr>
                <w:sz w:val="20"/>
                <w:lang w:val="fr-FR"/>
              </w:rPr>
            </w:pPr>
          </w:p>
        </w:tc>
      </w:tr>
      <w:tr w:rsidR="005D10B6" w:rsidRPr="00CA4D93" w14:paraId="491D3623" w14:textId="77777777" w:rsidTr="00C35EA7">
        <w:tc>
          <w:tcPr>
            <w:tcW w:w="1001" w:type="dxa"/>
          </w:tcPr>
          <w:p w14:paraId="5EA037EB" w14:textId="77777777" w:rsidR="005D2D2C" w:rsidRPr="00C35EA7" w:rsidRDefault="005D2D2C" w:rsidP="00CE1E41">
            <w:pPr>
              <w:rPr>
                <w:sz w:val="20"/>
                <w:lang w:val="fr-FR"/>
              </w:rPr>
            </w:pPr>
          </w:p>
        </w:tc>
        <w:tc>
          <w:tcPr>
            <w:tcW w:w="228" w:type="dxa"/>
          </w:tcPr>
          <w:p w14:paraId="438E173A" w14:textId="77777777" w:rsidR="005D2D2C" w:rsidRPr="00C35EA7" w:rsidRDefault="005D2D2C" w:rsidP="00CE1E41">
            <w:pPr>
              <w:rPr>
                <w:sz w:val="20"/>
                <w:lang w:val="fr-FR"/>
              </w:rPr>
            </w:pPr>
          </w:p>
        </w:tc>
        <w:tc>
          <w:tcPr>
            <w:tcW w:w="749" w:type="dxa"/>
          </w:tcPr>
          <w:p w14:paraId="3D1DD247" w14:textId="77777777" w:rsidR="005D2D2C" w:rsidRPr="00C35EA7" w:rsidRDefault="005D2D2C" w:rsidP="00CE1E41">
            <w:pPr>
              <w:rPr>
                <w:sz w:val="20"/>
                <w:lang w:val="fr-FR"/>
              </w:rPr>
            </w:pPr>
          </w:p>
        </w:tc>
        <w:tc>
          <w:tcPr>
            <w:tcW w:w="994" w:type="dxa"/>
          </w:tcPr>
          <w:p w14:paraId="3C18CF33" w14:textId="77777777" w:rsidR="005D2D2C" w:rsidRPr="00C35EA7" w:rsidRDefault="005D2D2C" w:rsidP="00CE1E41">
            <w:pPr>
              <w:rPr>
                <w:sz w:val="20"/>
                <w:lang w:val="fr-FR"/>
              </w:rPr>
            </w:pPr>
          </w:p>
        </w:tc>
        <w:tc>
          <w:tcPr>
            <w:tcW w:w="1094" w:type="dxa"/>
          </w:tcPr>
          <w:p w14:paraId="1ED1B677" w14:textId="77777777" w:rsidR="005D2D2C" w:rsidRPr="00C35EA7" w:rsidRDefault="005D2D2C" w:rsidP="00CE1E41">
            <w:pPr>
              <w:rPr>
                <w:sz w:val="20"/>
                <w:lang w:val="fr-FR"/>
              </w:rPr>
            </w:pPr>
          </w:p>
        </w:tc>
        <w:tc>
          <w:tcPr>
            <w:tcW w:w="1016" w:type="dxa"/>
          </w:tcPr>
          <w:p w14:paraId="6E51AC06" w14:textId="10A21B79" w:rsidR="005D2D2C" w:rsidRPr="00C35EA7" w:rsidRDefault="00000000" w:rsidP="00CE1E41">
            <w:pPr>
              <w:rPr>
                <w:sz w:val="20"/>
                <w:lang w:val="fr-FR"/>
              </w:rPr>
            </w:pPr>
            <w:hyperlink r:id="rId8375" w:anchor="Sit_Vassieux_Vercors" w:history="1">
              <w:r w:rsidR="005D2D2C" w:rsidRPr="00C35EA7">
                <w:rPr>
                  <w:rStyle w:val="Hyperlink"/>
                  <w:sz w:val="20"/>
                  <w:lang w:val="fr-FR"/>
                </w:rPr>
                <w:t>Vassieux-en-Vercors</w:t>
              </w:r>
            </w:hyperlink>
          </w:p>
        </w:tc>
        <w:tc>
          <w:tcPr>
            <w:tcW w:w="1145" w:type="dxa"/>
          </w:tcPr>
          <w:p w14:paraId="4E41563E" w14:textId="77777777" w:rsidR="005D2D2C" w:rsidRPr="00C35EA7" w:rsidRDefault="005D2D2C" w:rsidP="00CE1E41">
            <w:pPr>
              <w:rPr>
                <w:sz w:val="20"/>
                <w:lang w:val="fr-FR"/>
              </w:rPr>
            </w:pPr>
          </w:p>
        </w:tc>
        <w:tc>
          <w:tcPr>
            <w:tcW w:w="226" w:type="dxa"/>
          </w:tcPr>
          <w:p w14:paraId="3B96704D" w14:textId="77777777" w:rsidR="005D2D2C" w:rsidRPr="00C35EA7" w:rsidRDefault="005D2D2C" w:rsidP="00CE1E41">
            <w:pPr>
              <w:rPr>
                <w:sz w:val="20"/>
                <w:lang w:val="fr-FR"/>
              </w:rPr>
            </w:pPr>
          </w:p>
        </w:tc>
        <w:tc>
          <w:tcPr>
            <w:tcW w:w="226" w:type="dxa"/>
          </w:tcPr>
          <w:p w14:paraId="155F0368" w14:textId="77777777" w:rsidR="005D2D2C" w:rsidRPr="00C35EA7" w:rsidRDefault="005D2D2C" w:rsidP="00CE1E41">
            <w:pPr>
              <w:rPr>
                <w:sz w:val="20"/>
                <w:lang w:val="fr-FR"/>
              </w:rPr>
            </w:pPr>
          </w:p>
        </w:tc>
        <w:tc>
          <w:tcPr>
            <w:tcW w:w="799" w:type="dxa"/>
          </w:tcPr>
          <w:p w14:paraId="7912608E" w14:textId="7F5C52AA" w:rsidR="005D2D2C" w:rsidRPr="00C35EA7" w:rsidRDefault="00000000" w:rsidP="00CE1E41">
            <w:pPr>
              <w:rPr>
                <w:sz w:val="20"/>
                <w:lang w:val="fr-FR"/>
              </w:rPr>
            </w:pPr>
            <w:hyperlink r:id="rId8376" w:anchor="Sit_Monti_Lessini" w:history="1">
              <w:r w:rsidR="005D2D2C" w:rsidRPr="00C35EA7">
                <w:rPr>
                  <w:rStyle w:val="Hyperlink"/>
                  <w:sz w:val="20"/>
                  <w:lang w:val="fr-FR"/>
                </w:rPr>
                <w:t>Monte Lessini</w:t>
              </w:r>
            </w:hyperlink>
          </w:p>
        </w:tc>
        <w:tc>
          <w:tcPr>
            <w:tcW w:w="978" w:type="dxa"/>
          </w:tcPr>
          <w:p w14:paraId="510F1521" w14:textId="39D0AB0C" w:rsidR="005D2D2C" w:rsidRPr="00C35EA7" w:rsidRDefault="00000000" w:rsidP="00CE1E41">
            <w:pPr>
              <w:rPr>
                <w:sz w:val="20"/>
                <w:lang w:val="fr-FR"/>
              </w:rPr>
            </w:pPr>
            <w:hyperlink r:id="rId8377" w:anchor="Sit_Monte_Baldo" w:history="1">
              <w:r w:rsidR="005D2D2C" w:rsidRPr="00C35EA7">
                <w:rPr>
                  <w:rStyle w:val="Hyperlink"/>
                  <w:sz w:val="20"/>
                  <w:lang w:val="fr-FR"/>
                </w:rPr>
                <w:t>Monte Baldo</w:t>
              </w:r>
            </w:hyperlink>
          </w:p>
        </w:tc>
        <w:tc>
          <w:tcPr>
            <w:tcW w:w="226" w:type="dxa"/>
          </w:tcPr>
          <w:p w14:paraId="4AAA8268" w14:textId="77777777" w:rsidR="005D2D2C" w:rsidRPr="00C35EA7" w:rsidRDefault="005D2D2C" w:rsidP="00CE1E41">
            <w:pPr>
              <w:rPr>
                <w:sz w:val="20"/>
                <w:lang w:val="fr-FR"/>
              </w:rPr>
            </w:pPr>
          </w:p>
        </w:tc>
        <w:tc>
          <w:tcPr>
            <w:tcW w:w="910" w:type="dxa"/>
          </w:tcPr>
          <w:p w14:paraId="0A59AD72" w14:textId="77777777" w:rsidR="005D2D2C" w:rsidRPr="00C35EA7" w:rsidRDefault="005D2D2C" w:rsidP="00CE1E41">
            <w:pPr>
              <w:rPr>
                <w:sz w:val="20"/>
                <w:lang w:val="fr-FR"/>
              </w:rPr>
            </w:pPr>
          </w:p>
        </w:tc>
        <w:tc>
          <w:tcPr>
            <w:tcW w:w="226" w:type="dxa"/>
          </w:tcPr>
          <w:p w14:paraId="2D5FA3D7" w14:textId="77777777" w:rsidR="005D2D2C" w:rsidRPr="00C35EA7" w:rsidRDefault="005D2D2C" w:rsidP="00CE1E41">
            <w:pPr>
              <w:rPr>
                <w:sz w:val="20"/>
                <w:lang w:val="fr-FR"/>
              </w:rPr>
            </w:pPr>
          </w:p>
        </w:tc>
      </w:tr>
      <w:tr w:rsidR="005D10B6" w:rsidRPr="00CA4D93" w14:paraId="5D105622" w14:textId="77777777" w:rsidTr="00C35EA7">
        <w:tc>
          <w:tcPr>
            <w:tcW w:w="1001" w:type="dxa"/>
          </w:tcPr>
          <w:p w14:paraId="00B2BE0D" w14:textId="77777777" w:rsidR="005D2D2C" w:rsidRPr="00C35EA7" w:rsidRDefault="005D2D2C" w:rsidP="00CE1E41">
            <w:pPr>
              <w:rPr>
                <w:sz w:val="20"/>
                <w:lang w:val="fr-FR"/>
              </w:rPr>
            </w:pPr>
          </w:p>
        </w:tc>
        <w:tc>
          <w:tcPr>
            <w:tcW w:w="228" w:type="dxa"/>
          </w:tcPr>
          <w:p w14:paraId="6431AA53" w14:textId="77777777" w:rsidR="005D2D2C" w:rsidRPr="00C35EA7" w:rsidRDefault="005D2D2C" w:rsidP="00CE1E41">
            <w:pPr>
              <w:rPr>
                <w:sz w:val="20"/>
                <w:lang w:val="fr-FR"/>
              </w:rPr>
            </w:pPr>
          </w:p>
        </w:tc>
        <w:tc>
          <w:tcPr>
            <w:tcW w:w="749" w:type="dxa"/>
          </w:tcPr>
          <w:p w14:paraId="6060156F" w14:textId="77777777" w:rsidR="005D2D2C" w:rsidRPr="00C35EA7" w:rsidRDefault="005D2D2C" w:rsidP="00CE1E41">
            <w:pPr>
              <w:rPr>
                <w:sz w:val="20"/>
                <w:lang w:val="fr-FR"/>
              </w:rPr>
            </w:pPr>
          </w:p>
        </w:tc>
        <w:tc>
          <w:tcPr>
            <w:tcW w:w="994" w:type="dxa"/>
          </w:tcPr>
          <w:p w14:paraId="61231C1D" w14:textId="77777777" w:rsidR="005D2D2C" w:rsidRPr="00C35EA7" w:rsidRDefault="005D2D2C" w:rsidP="00CE1E41">
            <w:pPr>
              <w:rPr>
                <w:sz w:val="20"/>
                <w:lang w:val="fr-FR"/>
              </w:rPr>
            </w:pPr>
          </w:p>
        </w:tc>
        <w:tc>
          <w:tcPr>
            <w:tcW w:w="1094" w:type="dxa"/>
          </w:tcPr>
          <w:p w14:paraId="1AFA67BE" w14:textId="77777777" w:rsidR="005D2D2C" w:rsidRPr="00C35EA7" w:rsidRDefault="005D2D2C" w:rsidP="00CE1E41">
            <w:pPr>
              <w:rPr>
                <w:sz w:val="20"/>
                <w:lang w:val="fr-FR"/>
              </w:rPr>
            </w:pPr>
          </w:p>
        </w:tc>
        <w:tc>
          <w:tcPr>
            <w:tcW w:w="1016" w:type="dxa"/>
          </w:tcPr>
          <w:p w14:paraId="136AAA62" w14:textId="77777777" w:rsidR="005D2D2C" w:rsidRPr="00C35EA7" w:rsidRDefault="005D2D2C" w:rsidP="00CE1E41">
            <w:pPr>
              <w:rPr>
                <w:sz w:val="20"/>
                <w:lang w:val="fr-FR"/>
              </w:rPr>
            </w:pPr>
          </w:p>
        </w:tc>
        <w:tc>
          <w:tcPr>
            <w:tcW w:w="1145" w:type="dxa"/>
          </w:tcPr>
          <w:p w14:paraId="7E173A94" w14:textId="77777777" w:rsidR="005D2D2C" w:rsidRPr="00C35EA7" w:rsidRDefault="005D2D2C" w:rsidP="00CE1E41">
            <w:pPr>
              <w:rPr>
                <w:sz w:val="20"/>
                <w:lang w:val="fr-FR"/>
              </w:rPr>
            </w:pPr>
          </w:p>
        </w:tc>
        <w:tc>
          <w:tcPr>
            <w:tcW w:w="226" w:type="dxa"/>
          </w:tcPr>
          <w:p w14:paraId="5C2F3CD2" w14:textId="77777777" w:rsidR="005D2D2C" w:rsidRPr="00C35EA7" w:rsidRDefault="005D2D2C" w:rsidP="00CE1E41">
            <w:pPr>
              <w:rPr>
                <w:sz w:val="20"/>
                <w:lang w:val="fr-FR"/>
              </w:rPr>
            </w:pPr>
          </w:p>
        </w:tc>
        <w:tc>
          <w:tcPr>
            <w:tcW w:w="226" w:type="dxa"/>
          </w:tcPr>
          <w:p w14:paraId="1B3D2446" w14:textId="77777777" w:rsidR="005D2D2C" w:rsidRPr="00C35EA7" w:rsidRDefault="005D2D2C" w:rsidP="00CE1E41">
            <w:pPr>
              <w:rPr>
                <w:sz w:val="20"/>
                <w:lang w:val="fr-FR"/>
              </w:rPr>
            </w:pPr>
          </w:p>
        </w:tc>
        <w:tc>
          <w:tcPr>
            <w:tcW w:w="799" w:type="dxa"/>
          </w:tcPr>
          <w:p w14:paraId="13A55F0F" w14:textId="77777777" w:rsidR="005D2D2C" w:rsidRPr="00C35EA7" w:rsidRDefault="005D2D2C" w:rsidP="00CE1E41">
            <w:pPr>
              <w:rPr>
                <w:sz w:val="20"/>
                <w:lang w:val="fr-FR"/>
              </w:rPr>
            </w:pPr>
          </w:p>
        </w:tc>
        <w:tc>
          <w:tcPr>
            <w:tcW w:w="978" w:type="dxa"/>
          </w:tcPr>
          <w:p w14:paraId="4A3C7CD1" w14:textId="77777777" w:rsidR="005D2D2C" w:rsidRPr="00C35EA7" w:rsidRDefault="005D2D2C" w:rsidP="00CE1E41">
            <w:pPr>
              <w:rPr>
                <w:sz w:val="20"/>
                <w:lang w:val="fr-FR"/>
              </w:rPr>
            </w:pPr>
          </w:p>
        </w:tc>
        <w:tc>
          <w:tcPr>
            <w:tcW w:w="226" w:type="dxa"/>
          </w:tcPr>
          <w:p w14:paraId="0D8D4AE0" w14:textId="77777777" w:rsidR="005D2D2C" w:rsidRPr="00C35EA7" w:rsidRDefault="005D2D2C" w:rsidP="00CE1E41">
            <w:pPr>
              <w:rPr>
                <w:sz w:val="20"/>
                <w:lang w:val="fr-FR"/>
              </w:rPr>
            </w:pPr>
          </w:p>
        </w:tc>
        <w:tc>
          <w:tcPr>
            <w:tcW w:w="910" w:type="dxa"/>
          </w:tcPr>
          <w:p w14:paraId="007E2AE7" w14:textId="77777777" w:rsidR="005D2D2C" w:rsidRPr="00C35EA7" w:rsidRDefault="005D2D2C" w:rsidP="00CE1E41">
            <w:pPr>
              <w:rPr>
                <w:sz w:val="20"/>
                <w:lang w:val="fr-FR"/>
              </w:rPr>
            </w:pPr>
          </w:p>
        </w:tc>
        <w:tc>
          <w:tcPr>
            <w:tcW w:w="226" w:type="dxa"/>
          </w:tcPr>
          <w:p w14:paraId="034083E3" w14:textId="77777777" w:rsidR="005D2D2C" w:rsidRPr="00C35EA7" w:rsidRDefault="005D2D2C" w:rsidP="00CE1E41">
            <w:pPr>
              <w:rPr>
                <w:sz w:val="20"/>
                <w:lang w:val="fr-FR"/>
              </w:rPr>
            </w:pPr>
          </w:p>
        </w:tc>
      </w:tr>
      <w:tr w:rsidR="005D10B6" w:rsidRPr="00CA4D93" w14:paraId="30AA46F2" w14:textId="77777777" w:rsidTr="00C35EA7">
        <w:tc>
          <w:tcPr>
            <w:tcW w:w="1001" w:type="dxa"/>
          </w:tcPr>
          <w:p w14:paraId="56C5444E" w14:textId="77777777" w:rsidR="005D2D2C" w:rsidRPr="00C35EA7" w:rsidRDefault="005D2D2C" w:rsidP="00CE1E41">
            <w:pPr>
              <w:rPr>
                <w:sz w:val="20"/>
                <w:lang w:val="fr-FR"/>
              </w:rPr>
            </w:pPr>
          </w:p>
        </w:tc>
        <w:tc>
          <w:tcPr>
            <w:tcW w:w="228" w:type="dxa"/>
          </w:tcPr>
          <w:p w14:paraId="68DA4FC8" w14:textId="77777777" w:rsidR="005D2D2C" w:rsidRPr="00C35EA7" w:rsidRDefault="005D2D2C" w:rsidP="00CE1E41">
            <w:pPr>
              <w:rPr>
                <w:sz w:val="20"/>
                <w:lang w:val="fr-FR"/>
              </w:rPr>
            </w:pPr>
          </w:p>
        </w:tc>
        <w:tc>
          <w:tcPr>
            <w:tcW w:w="749" w:type="dxa"/>
          </w:tcPr>
          <w:p w14:paraId="1A3397A1" w14:textId="77777777" w:rsidR="005D2D2C" w:rsidRPr="00C35EA7" w:rsidRDefault="005D2D2C" w:rsidP="00CE1E41">
            <w:pPr>
              <w:rPr>
                <w:sz w:val="20"/>
                <w:lang w:val="fr-FR"/>
              </w:rPr>
            </w:pPr>
          </w:p>
        </w:tc>
        <w:tc>
          <w:tcPr>
            <w:tcW w:w="994" w:type="dxa"/>
          </w:tcPr>
          <w:p w14:paraId="484CCB83" w14:textId="77777777" w:rsidR="005D2D2C" w:rsidRPr="00C35EA7" w:rsidRDefault="005D2D2C" w:rsidP="00CE1E41">
            <w:pPr>
              <w:rPr>
                <w:sz w:val="20"/>
                <w:lang w:val="fr-FR"/>
              </w:rPr>
            </w:pPr>
          </w:p>
        </w:tc>
        <w:tc>
          <w:tcPr>
            <w:tcW w:w="1094" w:type="dxa"/>
          </w:tcPr>
          <w:p w14:paraId="45283A21" w14:textId="77777777" w:rsidR="005D2D2C" w:rsidRPr="00C35EA7" w:rsidRDefault="005D2D2C" w:rsidP="00CE1E41">
            <w:pPr>
              <w:rPr>
                <w:sz w:val="20"/>
                <w:lang w:val="fr-FR"/>
              </w:rPr>
            </w:pPr>
          </w:p>
        </w:tc>
        <w:tc>
          <w:tcPr>
            <w:tcW w:w="1016" w:type="dxa"/>
          </w:tcPr>
          <w:p w14:paraId="334AE027" w14:textId="57A97C0B" w:rsidR="005D2D2C" w:rsidRPr="00C35EA7" w:rsidRDefault="00000000" w:rsidP="00CE1E41">
            <w:pPr>
              <w:rPr>
                <w:sz w:val="20"/>
                <w:lang w:val="fr-FR"/>
              </w:rPr>
            </w:pPr>
            <w:hyperlink r:id="rId8378" w:anchor="Sit_Mont_Ventoux" w:history="1">
              <w:r w:rsidR="005D2D2C" w:rsidRPr="00C35EA7">
                <w:rPr>
                  <w:rStyle w:val="Hyperlink"/>
                  <w:sz w:val="20"/>
                  <w:lang w:val="fr-FR"/>
                </w:rPr>
                <w:t>Mont Ventoux</w:t>
              </w:r>
            </w:hyperlink>
          </w:p>
        </w:tc>
        <w:tc>
          <w:tcPr>
            <w:tcW w:w="1145" w:type="dxa"/>
          </w:tcPr>
          <w:p w14:paraId="5A85FBAD" w14:textId="3BC6EA8F" w:rsidR="005D2D2C" w:rsidRPr="00C35EA7" w:rsidRDefault="00000000" w:rsidP="00CE1E41">
            <w:pPr>
              <w:rPr>
                <w:sz w:val="20"/>
                <w:lang w:val="fr-FR"/>
              </w:rPr>
            </w:pPr>
            <w:hyperlink r:id="rId8379" w:anchor="Sit_Forcalquier" w:history="1">
              <w:r w:rsidR="005D2D2C" w:rsidRPr="00C35EA7">
                <w:rPr>
                  <w:rStyle w:val="Hyperlink"/>
                  <w:sz w:val="20"/>
                  <w:lang w:val="fr-FR"/>
                </w:rPr>
                <w:t>Forcalquier</w:t>
              </w:r>
            </w:hyperlink>
          </w:p>
        </w:tc>
        <w:tc>
          <w:tcPr>
            <w:tcW w:w="226" w:type="dxa"/>
          </w:tcPr>
          <w:p w14:paraId="61150EF0" w14:textId="77777777" w:rsidR="005D2D2C" w:rsidRPr="00C35EA7" w:rsidRDefault="005D2D2C" w:rsidP="00CE1E41">
            <w:pPr>
              <w:rPr>
                <w:sz w:val="20"/>
                <w:lang w:val="fr-FR"/>
              </w:rPr>
            </w:pPr>
          </w:p>
        </w:tc>
        <w:tc>
          <w:tcPr>
            <w:tcW w:w="226" w:type="dxa"/>
          </w:tcPr>
          <w:p w14:paraId="7FEAE706" w14:textId="77777777" w:rsidR="005D2D2C" w:rsidRPr="00C35EA7" w:rsidRDefault="005D2D2C" w:rsidP="00CE1E41">
            <w:pPr>
              <w:rPr>
                <w:sz w:val="20"/>
                <w:lang w:val="fr-FR"/>
              </w:rPr>
            </w:pPr>
          </w:p>
        </w:tc>
        <w:tc>
          <w:tcPr>
            <w:tcW w:w="799" w:type="dxa"/>
          </w:tcPr>
          <w:p w14:paraId="71ADC936" w14:textId="77777777" w:rsidR="005D2D2C" w:rsidRPr="00C35EA7" w:rsidRDefault="005D2D2C" w:rsidP="00CE1E41">
            <w:pPr>
              <w:rPr>
                <w:sz w:val="20"/>
                <w:lang w:val="fr-FR"/>
              </w:rPr>
            </w:pPr>
          </w:p>
        </w:tc>
        <w:tc>
          <w:tcPr>
            <w:tcW w:w="978" w:type="dxa"/>
          </w:tcPr>
          <w:p w14:paraId="330D1C85" w14:textId="77777777" w:rsidR="005D2D2C" w:rsidRPr="00C35EA7" w:rsidRDefault="005D2D2C" w:rsidP="00CE1E41">
            <w:pPr>
              <w:rPr>
                <w:sz w:val="20"/>
                <w:lang w:val="fr-FR"/>
              </w:rPr>
            </w:pPr>
          </w:p>
        </w:tc>
        <w:tc>
          <w:tcPr>
            <w:tcW w:w="226" w:type="dxa"/>
          </w:tcPr>
          <w:p w14:paraId="190BF68E" w14:textId="77777777" w:rsidR="005D2D2C" w:rsidRPr="00C35EA7" w:rsidRDefault="005D2D2C" w:rsidP="00CE1E41">
            <w:pPr>
              <w:rPr>
                <w:sz w:val="20"/>
                <w:lang w:val="fr-FR"/>
              </w:rPr>
            </w:pPr>
          </w:p>
        </w:tc>
        <w:tc>
          <w:tcPr>
            <w:tcW w:w="910" w:type="dxa"/>
          </w:tcPr>
          <w:p w14:paraId="7AFE7010" w14:textId="77777777" w:rsidR="005D2D2C" w:rsidRPr="00C35EA7" w:rsidRDefault="005D2D2C" w:rsidP="00CE1E41">
            <w:pPr>
              <w:rPr>
                <w:sz w:val="20"/>
                <w:lang w:val="fr-FR"/>
              </w:rPr>
            </w:pPr>
          </w:p>
        </w:tc>
        <w:tc>
          <w:tcPr>
            <w:tcW w:w="226" w:type="dxa"/>
          </w:tcPr>
          <w:p w14:paraId="0E1E04C9" w14:textId="77777777" w:rsidR="005D2D2C" w:rsidRPr="00C35EA7" w:rsidRDefault="005D2D2C" w:rsidP="00CE1E41">
            <w:pPr>
              <w:rPr>
                <w:sz w:val="20"/>
                <w:lang w:val="fr-FR"/>
              </w:rPr>
            </w:pPr>
          </w:p>
        </w:tc>
      </w:tr>
      <w:tr w:rsidR="005D10B6" w:rsidRPr="00CA4D93" w14:paraId="1812126B" w14:textId="77777777" w:rsidTr="00C35EA7">
        <w:tc>
          <w:tcPr>
            <w:tcW w:w="1001" w:type="dxa"/>
          </w:tcPr>
          <w:p w14:paraId="0F708709" w14:textId="77777777" w:rsidR="005D2D2C" w:rsidRPr="00C35EA7" w:rsidRDefault="005D2D2C" w:rsidP="00CE1E41">
            <w:pPr>
              <w:rPr>
                <w:sz w:val="20"/>
                <w:lang w:val="fr-FR"/>
              </w:rPr>
            </w:pPr>
          </w:p>
        </w:tc>
        <w:tc>
          <w:tcPr>
            <w:tcW w:w="228" w:type="dxa"/>
          </w:tcPr>
          <w:p w14:paraId="6AF924EE" w14:textId="77777777" w:rsidR="005D2D2C" w:rsidRPr="00C35EA7" w:rsidRDefault="005D2D2C" w:rsidP="00CE1E41">
            <w:pPr>
              <w:rPr>
                <w:sz w:val="20"/>
                <w:lang w:val="fr-FR"/>
              </w:rPr>
            </w:pPr>
          </w:p>
        </w:tc>
        <w:tc>
          <w:tcPr>
            <w:tcW w:w="749" w:type="dxa"/>
          </w:tcPr>
          <w:p w14:paraId="730AB54B" w14:textId="77777777" w:rsidR="005D2D2C" w:rsidRPr="00C35EA7" w:rsidRDefault="005D2D2C" w:rsidP="00CE1E41">
            <w:pPr>
              <w:rPr>
                <w:sz w:val="20"/>
                <w:lang w:val="fr-FR"/>
              </w:rPr>
            </w:pPr>
          </w:p>
        </w:tc>
        <w:tc>
          <w:tcPr>
            <w:tcW w:w="994" w:type="dxa"/>
          </w:tcPr>
          <w:p w14:paraId="7CDA01BE" w14:textId="77777777" w:rsidR="005D2D2C" w:rsidRPr="00C35EA7" w:rsidRDefault="005D2D2C" w:rsidP="00CE1E41">
            <w:pPr>
              <w:rPr>
                <w:sz w:val="20"/>
                <w:lang w:val="fr-FR"/>
              </w:rPr>
            </w:pPr>
          </w:p>
        </w:tc>
        <w:tc>
          <w:tcPr>
            <w:tcW w:w="1094" w:type="dxa"/>
          </w:tcPr>
          <w:p w14:paraId="5281CDD5" w14:textId="77777777" w:rsidR="005D2D2C" w:rsidRPr="00C35EA7" w:rsidRDefault="005D2D2C" w:rsidP="00CE1E41">
            <w:pPr>
              <w:rPr>
                <w:sz w:val="20"/>
                <w:lang w:val="fr-FR"/>
              </w:rPr>
            </w:pPr>
          </w:p>
        </w:tc>
        <w:tc>
          <w:tcPr>
            <w:tcW w:w="1016" w:type="dxa"/>
          </w:tcPr>
          <w:p w14:paraId="58C24F4D" w14:textId="77777777" w:rsidR="005D2D2C" w:rsidRPr="00C35EA7" w:rsidRDefault="005D2D2C" w:rsidP="00CE1E41">
            <w:pPr>
              <w:rPr>
                <w:sz w:val="20"/>
                <w:lang w:val="fr-FR"/>
              </w:rPr>
            </w:pPr>
          </w:p>
        </w:tc>
        <w:tc>
          <w:tcPr>
            <w:tcW w:w="1145" w:type="dxa"/>
          </w:tcPr>
          <w:p w14:paraId="31691E88" w14:textId="77777777" w:rsidR="005D2D2C" w:rsidRPr="00C35EA7" w:rsidRDefault="005D2D2C" w:rsidP="00CE1E41">
            <w:pPr>
              <w:rPr>
                <w:sz w:val="20"/>
                <w:lang w:val="fr-FR"/>
              </w:rPr>
            </w:pPr>
          </w:p>
        </w:tc>
        <w:tc>
          <w:tcPr>
            <w:tcW w:w="226" w:type="dxa"/>
          </w:tcPr>
          <w:p w14:paraId="28C50DEA" w14:textId="77777777" w:rsidR="005D2D2C" w:rsidRPr="00C35EA7" w:rsidRDefault="005D2D2C" w:rsidP="00CE1E41">
            <w:pPr>
              <w:rPr>
                <w:sz w:val="20"/>
                <w:lang w:val="fr-FR"/>
              </w:rPr>
            </w:pPr>
          </w:p>
        </w:tc>
        <w:tc>
          <w:tcPr>
            <w:tcW w:w="226" w:type="dxa"/>
          </w:tcPr>
          <w:p w14:paraId="2AB3A0ED" w14:textId="77777777" w:rsidR="005D2D2C" w:rsidRPr="00C35EA7" w:rsidRDefault="005D2D2C" w:rsidP="00CE1E41">
            <w:pPr>
              <w:rPr>
                <w:sz w:val="20"/>
                <w:lang w:val="fr-FR"/>
              </w:rPr>
            </w:pPr>
          </w:p>
        </w:tc>
        <w:tc>
          <w:tcPr>
            <w:tcW w:w="799" w:type="dxa"/>
          </w:tcPr>
          <w:p w14:paraId="4831728C" w14:textId="77777777" w:rsidR="005D2D2C" w:rsidRPr="00C35EA7" w:rsidRDefault="005D2D2C" w:rsidP="00CE1E41">
            <w:pPr>
              <w:rPr>
                <w:sz w:val="20"/>
                <w:lang w:val="fr-FR"/>
              </w:rPr>
            </w:pPr>
          </w:p>
        </w:tc>
        <w:tc>
          <w:tcPr>
            <w:tcW w:w="978" w:type="dxa"/>
          </w:tcPr>
          <w:p w14:paraId="2C044585" w14:textId="77777777" w:rsidR="005D2D2C" w:rsidRPr="00C35EA7" w:rsidRDefault="005D2D2C" w:rsidP="00CE1E41">
            <w:pPr>
              <w:rPr>
                <w:sz w:val="20"/>
                <w:lang w:val="fr-FR"/>
              </w:rPr>
            </w:pPr>
          </w:p>
        </w:tc>
        <w:tc>
          <w:tcPr>
            <w:tcW w:w="226" w:type="dxa"/>
          </w:tcPr>
          <w:p w14:paraId="3AEBBEEE" w14:textId="77777777" w:rsidR="005D2D2C" w:rsidRPr="00C35EA7" w:rsidRDefault="005D2D2C" w:rsidP="00CE1E41">
            <w:pPr>
              <w:rPr>
                <w:sz w:val="20"/>
                <w:lang w:val="fr-FR"/>
              </w:rPr>
            </w:pPr>
          </w:p>
        </w:tc>
        <w:tc>
          <w:tcPr>
            <w:tcW w:w="910" w:type="dxa"/>
          </w:tcPr>
          <w:p w14:paraId="01089279" w14:textId="77777777" w:rsidR="005D2D2C" w:rsidRPr="00C35EA7" w:rsidRDefault="005D2D2C" w:rsidP="00CE1E41">
            <w:pPr>
              <w:rPr>
                <w:sz w:val="20"/>
                <w:lang w:val="fr-FR"/>
              </w:rPr>
            </w:pPr>
          </w:p>
        </w:tc>
        <w:tc>
          <w:tcPr>
            <w:tcW w:w="226" w:type="dxa"/>
          </w:tcPr>
          <w:p w14:paraId="40E7CF8C" w14:textId="77777777" w:rsidR="005D2D2C" w:rsidRPr="00C35EA7" w:rsidRDefault="005D2D2C" w:rsidP="00CE1E41">
            <w:pPr>
              <w:rPr>
                <w:sz w:val="20"/>
                <w:lang w:val="fr-FR"/>
              </w:rPr>
            </w:pPr>
          </w:p>
        </w:tc>
      </w:tr>
      <w:tr w:rsidR="005D10B6" w:rsidRPr="00CA4D93" w14:paraId="24410D47" w14:textId="77777777" w:rsidTr="00C35EA7">
        <w:tc>
          <w:tcPr>
            <w:tcW w:w="1001" w:type="dxa"/>
          </w:tcPr>
          <w:p w14:paraId="085948AC" w14:textId="77777777" w:rsidR="005D2D2C" w:rsidRPr="00C35EA7" w:rsidRDefault="005D2D2C" w:rsidP="00CE1E41">
            <w:pPr>
              <w:rPr>
                <w:sz w:val="20"/>
                <w:lang w:val="fr-FR"/>
              </w:rPr>
            </w:pPr>
          </w:p>
        </w:tc>
        <w:tc>
          <w:tcPr>
            <w:tcW w:w="228" w:type="dxa"/>
          </w:tcPr>
          <w:p w14:paraId="6445B1FE" w14:textId="77777777" w:rsidR="005D2D2C" w:rsidRPr="00C35EA7" w:rsidRDefault="005D2D2C" w:rsidP="00CE1E41">
            <w:pPr>
              <w:rPr>
                <w:sz w:val="20"/>
                <w:lang w:val="fr-FR"/>
              </w:rPr>
            </w:pPr>
          </w:p>
        </w:tc>
        <w:tc>
          <w:tcPr>
            <w:tcW w:w="749" w:type="dxa"/>
          </w:tcPr>
          <w:p w14:paraId="60CA505D" w14:textId="77777777" w:rsidR="005D2D2C" w:rsidRPr="00C35EA7" w:rsidRDefault="005D2D2C" w:rsidP="00CE1E41">
            <w:pPr>
              <w:rPr>
                <w:sz w:val="20"/>
                <w:lang w:val="fr-FR"/>
              </w:rPr>
            </w:pPr>
          </w:p>
        </w:tc>
        <w:tc>
          <w:tcPr>
            <w:tcW w:w="994" w:type="dxa"/>
          </w:tcPr>
          <w:p w14:paraId="4C79D9A0" w14:textId="77777777" w:rsidR="005D2D2C" w:rsidRPr="00C35EA7" w:rsidRDefault="005D2D2C" w:rsidP="00CE1E41">
            <w:pPr>
              <w:rPr>
                <w:sz w:val="20"/>
                <w:lang w:val="fr-FR"/>
              </w:rPr>
            </w:pPr>
          </w:p>
        </w:tc>
        <w:tc>
          <w:tcPr>
            <w:tcW w:w="1094" w:type="dxa"/>
          </w:tcPr>
          <w:p w14:paraId="799EA0CB" w14:textId="77777777" w:rsidR="005D2D2C" w:rsidRPr="00C35EA7" w:rsidRDefault="005D2D2C" w:rsidP="00CE1E41">
            <w:pPr>
              <w:rPr>
                <w:sz w:val="20"/>
                <w:lang w:val="fr-FR"/>
              </w:rPr>
            </w:pPr>
          </w:p>
        </w:tc>
        <w:tc>
          <w:tcPr>
            <w:tcW w:w="1016" w:type="dxa"/>
          </w:tcPr>
          <w:p w14:paraId="558B8B7F" w14:textId="77777777" w:rsidR="005D2D2C" w:rsidRPr="00C35EA7" w:rsidRDefault="005D2D2C" w:rsidP="00CE1E41">
            <w:pPr>
              <w:rPr>
                <w:sz w:val="20"/>
                <w:lang w:val="fr-FR"/>
              </w:rPr>
            </w:pPr>
          </w:p>
        </w:tc>
        <w:tc>
          <w:tcPr>
            <w:tcW w:w="1145" w:type="dxa"/>
          </w:tcPr>
          <w:p w14:paraId="65737BCC" w14:textId="77777777" w:rsidR="005D2D2C" w:rsidRPr="00C35EA7" w:rsidRDefault="005D2D2C" w:rsidP="00CE1E41">
            <w:pPr>
              <w:rPr>
                <w:sz w:val="20"/>
                <w:lang w:val="fr-FR"/>
              </w:rPr>
            </w:pPr>
          </w:p>
        </w:tc>
        <w:tc>
          <w:tcPr>
            <w:tcW w:w="226" w:type="dxa"/>
          </w:tcPr>
          <w:p w14:paraId="1A613A32" w14:textId="77777777" w:rsidR="005D2D2C" w:rsidRPr="00C35EA7" w:rsidRDefault="005D2D2C" w:rsidP="00CE1E41">
            <w:pPr>
              <w:rPr>
                <w:sz w:val="20"/>
                <w:lang w:val="fr-FR"/>
              </w:rPr>
            </w:pPr>
          </w:p>
        </w:tc>
        <w:tc>
          <w:tcPr>
            <w:tcW w:w="226" w:type="dxa"/>
          </w:tcPr>
          <w:p w14:paraId="1F025806" w14:textId="77777777" w:rsidR="005D2D2C" w:rsidRPr="00C35EA7" w:rsidRDefault="005D2D2C" w:rsidP="00CE1E41">
            <w:pPr>
              <w:rPr>
                <w:sz w:val="20"/>
                <w:lang w:val="fr-FR"/>
              </w:rPr>
            </w:pPr>
          </w:p>
        </w:tc>
        <w:tc>
          <w:tcPr>
            <w:tcW w:w="799" w:type="dxa"/>
          </w:tcPr>
          <w:p w14:paraId="37F79913" w14:textId="77777777" w:rsidR="005D2D2C" w:rsidRPr="00C35EA7" w:rsidRDefault="005D2D2C" w:rsidP="00CE1E41">
            <w:pPr>
              <w:rPr>
                <w:sz w:val="20"/>
                <w:lang w:val="fr-FR"/>
              </w:rPr>
            </w:pPr>
          </w:p>
        </w:tc>
        <w:tc>
          <w:tcPr>
            <w:tcW w:w="978" w:type="dxa"/>
          </w:tcPr>
          <w:p w14:paraId="30B83EE7" w14:textId="77777777" w:rsidR="005D2D2C" w:rsidRPr="00C35EA7" w:rsidRDefault="005D2D2C" w:rsidP="00CE1E41">
            <w:pPr>
              <w:rPr>
                <w:sz w:val="20"/>
                <w:lang w:val="fr-FR"/>
              </w:rPr>
            </w:pPr>
          </w:p>
        </w:tc>
        <w:tc>
          <w:tcPr>
            <w:tcW w:w="226" w:type="dxa"/>
          </w:tcPr>
          <w:p w14:paraId="2751E4F5" w14:textId="77777777" w:rsidR="005D2D2C" w:rsidRPr="00C35EA7" w:rsidRDefault="005D2D2C" w:rsidP="00CE1E41">
            <w:pPr>
              <w:rPr>
                <w:sz w:val="20"/>
                <w:lang w:val="fr-FR"/>
              </w:rPr>
            </w:pPr>
          </w:p>
        </w:tc>
        <w:tc>
          <w:tcPr>
            <w:tcW w:w="910" w:type="dxa"/>
          </w:tcPr>
          <w:p w14:paraId="0BC957F5" w14:textId="25E94CC3" w:rsidR="005D2D2C" w:rsidRPr="00C35EA7" w:rsidRDefault="00000000" w:rsidP="00CE1E41">
            <w:pPr>
              <w:rPr>
                <w:sz w:val="20"/>
                <w:lang w:val="fr-FR"/>
              </w:rPr>
            </w:pPr>
            <w:hyperlink r:id="rId8380" w:anchor="Sit_Gargano" w:history="1">
              <w:r w:rsidR="005D2D2C" w:rsidRPr="00C35EA7">
                <w:rPr>
                  <w:rStyle w:val="Hyperlink"/>
                  <w:sz w:val="20"/>
                  <w:lang w:val="fr-FR"/>
                </w:rPr>
                <w:t>Gargano</w:t>
              </w:r>
            </w:hyperlink>
          </w:p>
        </w:tc>
        <w:tc>
          <w:tcPr>
            <w:tcW w:w="226" w:type="dxa"/>
          </w:tcPr>
          <w:p w14:paraId="46401A62" w14:textId="77777777" w:rsidR="005D2D2C" w:rsidRPr="00C35EA7" w:rsidRDefault="005D2D2C" w:rsidP="00CE1E41">
            <w:pPr>
              <w:rPr>
                <w:sz w:val="20"/>
                <w:lang w:val="fr-FR"/>
              </w:rPr>
            </w:pPr>
          </w:p>
        </w:tc>
      </w:tr>
      <w:tr w:rsidR="005D10B6" w:rsidRPr="00CA4D93" w14:paraId="153B3088" w14:textId="77777777" w:rsidTr="00C35EA7">
        <w:tc>
          <w:tcPr>
            <w:tcW w:w="1001" w:type="dxa"/>
          </w:tcPr>
          <w:p w14:paraId="6EA710F1" w14:textId="77777777" w:rsidR="005D2D2C" w:rsidRPr="00C35EA7" w:rsidRDefault="005D2D2C" w:rsidP="00CE1E41">
            <w:pPr>
              <w:rPr>
                <w:sz w:val="20"/>
                <w:lang w:val="fr-FR"/>
              </w:rPr>
            </w:pPr>
          </w:p>
        </w:tc>
        <w:tc>
          <w:tcPr>
            <w:tcW w:w="228" w:type="dxa"/>
          </w:tcPr>
          <w:p w14:paraId="1A41D794" w14:textId="77777777" w:rsidR="005D2D2C" w:rsidRPr="00C35EA7" w:rsidRDefault="005D2D2C" w:rsidP="00CE1E41">
            <w:pPr>
              <w:rPr>
                <w:sz w:val="20"/>
                <w:lang w:val="fr-FR"/>
              </w:rPr>
            </w:pPr>
          </w:p>
        </w:tc>
        <w:tc>
          <w:tcPr>
            <w:tcW w:w="749" w:type="dxa"/>
          </w:tcPr>
          <w:p w14:paraId="6AF7FD23" w14:textId="77777777" w:rsidR="005D2D2C" w:rsidRPr="00C35EA7" w:rsidRDefault="005D2D2C" w:rsidP="00CE1E41">
            <w:pPr>
              <w:rPr>
                <w:sz w:val="20"/>
                <w:lang w:val="fr-FR"/>
              </w:rPr>
            </w:pPr>
          </w:p>
        </w:tc>
        <w:tc>
          <w:tcPr>
            <w:tcW w:w="994" w:type="dxa"/>
          </w:tcPr>
          <w:p w14:paraId="46B726A5" w14:textId="77777777" w:rsidR="005D2D2C" w:rsidRPr="00C35EA7" w:rsidRDefault="005D2D2C" w:rsidP="00CE1E41">
            <w:pPr>
              <w:rPr>
                <w:sz w:val="20"/>
                <w:lang w:val="fr-FR"/>
              </w:rPr>
            </w:pPr>
          </w:p>
        </w:tc>
        <w:tc>
          <w:tcPr>
            <w:tcW w:w="1094" w:type="dxa"/>
          </w:tcPr>
          <w:p w14:paraId="7B525663" w14:textId="77777777" w:rsidR="005D2D2C" w:rsidRPr="00C35EA7" w:rsidRDefault="005D2D2C" w:rsidP="00CE1E41">
            <w:pPr>
              <w:rPr>
                <w:sz w:val="20"/>
                <w:lang w:val="fr-FR"/>
              </w:rPr>
            </w:pPr>
          </w:p>
        </w:tc>
        <w:tc>
          <w:tcPr>
            <w:tcW w:w="1016" w:type="dxa"/>
          </w:tcPr>
          <w:p w14:paraId="20C91AFD" w14:textId="77777777" w:rsidR="005D2D2C" w:rsidRPr="00C35EA7" w:rsidRDefault="005D2D2C" w:rsidP="00CE1E41">
            <w:pPr>
              <w:rPr>
                <w:sz w:val="20"/>
                <w:lang w:val="fr-FR"/>
              </w:rPr>
            </w:pPr>
          </w:p>
        </w:tc>
        <w:tc>
          <w:tcPr>
            <w:tcW w:w="1145" w:type="dxa"/>
          </w:tcPr>
          <w:p w14:paraId="5E1D1BAC" w14:textId="77777777" w:rsidR="005D2D2C" w:rsidRPr="00C35EA7" w:rsidRDefault="005D2D2C" w:rsidP="00CE1E41">
            <w:pPr>
              <w:rPr>
                <w:sz w:val="20"/>
                <w:lang w:val="fr-FR"/>
              </w:rPr>
            </w:pPr>
          </w:p>
        </w:tc>
        <w:tc>
          <w:tcPr>
            <w:tcW w:w="226" w:type="dxa"/>
          </w:tcPr>
          <w:p w14:paraId="1DBB856E" w14:textId="77777777" w:rsidR="005D2D2C" w:rsidRPr="00C35EA7" w:rsidRDefault="005D2D2C" w:rsidP="00CE1E41">
            <w:pPr>
              <w:rPr>
                <w:sz w:val="20"/>
                <w:lang w:val="fr-FR"/>
              </w:rPr>
            </w:pPr>
          </w:p>
        </w:tc>
        <w:tc>
          <w:tcPr>
            <w:tcW w:w="226" w:type="dxa"/>
          </w:tcPr>
          <w:p w14:paraId="3DFA8EAC" w14:textId="77777777" w:rsidR="005D2D2C" w:rsidRPr="00C35EA7" w:rsidRDefault="005D2D2C" w:rsidP="00CE1E41">
            <w:pPr>
              <w:rPr>
                <w:sz w:val="20"/>
                <w:lang w:val="fr-FR"/>
              </w:rPr>
            </w:pPr>
          </w:p>
        </w:tc>
        <w:tc>
          <w:tcPr>
            <w:tcW w:w="799" w:type="dxa"/>
          </w:tcPr>
          <w:p w14:paraId="504041C9" w14:textId="77777777" w:rsidR="005D2D2C" w:rsidRPr="00C35EA7" w:rsidRDefault="005D2D2C" w:rsidP="00CE1E41">
            <w:pPr>
              <w:rPr>
                <w:sz w:val="20"/>
                <w:lang w:val="fr-FR"/>
              </w:rPr>
            </w:pPr>
          </w:p>
        </w:tc>
        <w:tc>
          <w:tcPr>
            <w:tcW w:w="978" w:type="dxa"/>
          </w:tcPr>
          <w:p w14:paraId="4C28AC09" w14:textId="77777777" w:rsidR="005D2D2C" w:rsidRPr="00C35EA7" w:rsidRDefault="005D2D2C" w:rsidP="00CE1E41">
            <w:pPr>
              <w:rPr>
                <w:sz w:val="20"/>
                <w:lang w:val="fr-FR"/>
              </w:rPr>
            </w:pPr>
          </w:p>
        </w:tc>
        <w:tc>
          <w:tcPr>
            <w:tcW w:w="226" w:type="dxa"/>
          </w:tcPr>
          <w:p w14:paraId="4F5CC450" w14:textId="77777777" w:rsidR="005D2D2C" w:rsidRPr="00C35EA7" w:rsidRDefault="005D2D2C" w:rsidP="00CE1E41">
            <w:pPr>
              <w:rPr>
                <w:sz w:val="20"/>
                <w:lang w:val="fr-FR"/>
              </w:rPr>
            </w:pPr>
          </w:p>
        </w:tc>
        <w:tc>
          <w:tcPr>
            <w:tcW w:w="910" w:type="dxa"/>
          </w:tcPr>
          <w:p w14:paraId="34E4123F" w14:textId="77777777" w:rsidR="005D2D2C" w:rsidRPr="00C35EA7" w:rsidRDefault="005D2D2C" w:rsidP="00CE1E41">
            <w:pPr>
              <w:rPr>
                <w:sz w:val="20"/>
                <w:lang w:val="fr-FR"/>
              </w:rPr>
            </w:pPr>
          </w:p>
        </w:tc>
        <w:tc>
          <w:tcPr>
            <w:tcW w:w="226" w:type="dxa"/>
          </w:tcPr>
          <w:p w14:paraId="2C9CC4EB" w14:textId="77777777" w:rsidR="005D2D2C" w:rsidRPr="00C35EA7" w:rsidRDefault="005D2D2C" w:rsidP="00CE1E41">
            <w:pPr>
              <w:rPr>
                <w:sz w:val="20"/>
                <w:lang w:val="fr-FR"/>
              </w:rPr>
            </w:pPr>
          </w:p>
        </w:tc>
      </w:tr>
      <w:tr w:rsidR="005D10B6" w:rsidRPr="00CA4D93" w14:paraId="3D85D3AE" w14:textId="77777777" w:rsidTr="00C35EA7">
        <w:tc>
          <w:tcPr>
            <w:tcW w:w="1001" w:type="dxa"/>
          </w:tcPr>
          <w:p w14:paraId="1AC19DFC" w14:textId="77777777" w:rsidR="005D2D2C" w:rsidRPr="00C35EA7" w:rsidRDefault="005D2D2C" w:rsidP="00CE1E41">
            <w:pPr>
              <w:rPr>
                <w:sz w:val="20"/>
                <w:lang w:val="fr-FR"/>
              </w:rPr>
            </w:pPr>
          </w:p>
        </w:tc>
        <w:tc>
          <w:tcPr>
            <w:tcW w:w="228" w:type="dxa"/>
          </w:tcPr>
          <w:p w14:paraId="10D69874" w14:textId="77777777" w:rsidR="005D2D2C" w:rsidRPr="00C35EA7" w:rsidRDefault="005D2D2C" w:rsidP="00CE1E41">
            <w:pPr>
              <w:rPr>
                <w:sz w:val="20"/>
                <w:lang w:val="fr-FR"/>
              </w:rPr>
            </w:pPr>
          </w:p>
        </w:tc>
        <w:tc>
          <w:tcPr>
            <w:tcW w:w="749" w:type="dxa"/>
          </w:tcPr>
          <w:p w14:paraId="13A34DB2" w14:textId="77777777" w:rsidR="005D2D2C" w:rsidRPr="00C35EA7" w:rsidRDefault="005D2D2C" w:rsidP="00CE1E41">
            <w:pPr>
              <w:rPr>
                <w:sz w:val="20"/>
                <w:lang w:val="fr-FR"/>
              </w:rPr>
            </w:pPr>
          </w:p>
        </w:tc>
        <w:tc>
          <w:tcPr>
            <w:tcW w:w="994" w:type="dxa"/>
          </w:tcPr>
          <w:p w14:paraId="7AE857F0" w14:textId="77777777" w:rsidR="005D2D2C" w:rsidRPr="00C35EA7" w:rsidRDefault="005D2D2C" w:rsidP="00CE1E41">
            <w:pPr>
              <w:rPr>
                <w:sz w:val="20"/>
                <w:lang w:val="fr-FR"/>
              </w:rPr>
            </w:pPr>
          </w:p>
        </w:tc>
        <w:tc>
          <w:tcPr>
            <w:tcW w:w="1094" w:type="dxa"/>
          </w:tcPr>
          <w:p w14:paraId="3E828DD2" w14:textId="77777777" w:rsidR="005D2D2C" w:rsidRPr="00C35EA7" w:rsidRDefault="005D2D2C" w:rsidP="00CE1E41">
            <w:pPr>
              <w:rPr>
                <w:sz w:val="20"/>
                <w:lang w:val="fr-FR"/>
              </w:rPr>
            </w:pPr>
          </w:p>
        </w:tc>
        <w:tc>
          <w:tcPr>
            <w:tcW w:w="1016" w:type="dxa"/>
          </w:tcPr>
          <w:p w14:paraId="3187800A" w14:textId="77777777" w:rsidR="005D2D2C" w:rsidRPr="00C35EA7" w:rsidRDefault="005D2D2C" w:rsidP="00CE1E41">
            <w:pPr>
              <w:rPr>
                <w:sz w:val="20"/>
                <w:lang w:val="fr-FR"/>
              </w:rPr>
            </w:pPr>
          </w:p>
        </w:tc>
        <w:tc>
          <w:tcPr>
            <w:tcW w:w="1145" w:type="dxa"/>
          </w:tcPr>
          <w:p w14:paraId="3647D5CD" w14:textId="77777777" w:rsidR="005D2D2C" w:rsidRPr="00C35EA7" w:rsidRDefault="005D2D2C" w:rsidP="00CE1E41">
            <w:pPr>
              <w:rPr>
                <w:sz w:val="20"/>
                <w:lang w:val="fr-FR"/>
              </w:rPr>
            </w:pPr>
          </w:p>
        </w:tc>
        <w:tc>
          <w:tcPr>
            <w:tcW w:w="226" w:type="dxa"/>
          </w:tcPr>
          <w:p w14:paraId="7CE1EEF6" w14:textId="77777777" w:rsidR="005D2D2C" w:rsidRPr="00C35EA7" w:rsidRDefault="005D2D2C" w:rsidP="00CE1E41">
            <w:pPr>
              <w:rPr>
                <w:sz w:val="20"/>
                <w:lang w:val="fr-FR"/>
              </w:rPr>
            </w:pPr>
          </w:p>
        </w:tc>
        <w:tc>
          <w:tcPr>
            <w:tcW w:w="226" w:type="dxa"/>
          </w:tcPr>
          <w:p w14:paraId="02995D3D" w14:textId="77777777" w:rsidR="005D2D2C" w:rsidRPr="00C35EA7" w:rsidRDefault="005D2D2C" w:rsidP="00CE1E41">
            <w:pPr>
              <w:rPr>
                <w:sz w:val="20"/>
                <w:lang w:val="fr-FR"/>
              </w:rPr>
            </w:pPr>
          </w:p>
        </w:tc>
        <w:tc>
          <w:tcPr>
            <w:tcW w:w="799" w:type="dxa"/>
          </w:tcPr>
          <w:p w14:paraId="509AA907" w14:textId="77777777" w:rsidR="005D2D2C" w:rsidRPr="00C35EA7" w:rsidRDefault="005D2D2C" w:rsidP="00CE1E41">
            <w:pPr>
              <w:rPr>
                <w:sz w:val="20"/>
                <w:lang w:val="fr-FR"/>
              </w:rPr>
            </w:pPr>
          </w:p>
        </w:tc>
        <w:tc>
          <w:tcPr>
            <w:tcW w:w="978" w:type="dxa"/>
          </w:tcPr>
          <w:p w14:paraId="58535067" w14:textId="27B4186E" w:rsidR="005D2D2C" w:rsidRPr="00C35EA7" w:rsidRDefault="00000000" w:rsidP="00CE1E41">
            <w:pPr>
              <w:rPr>
                <w:sz w:val="20"/>
                <w:lang w:val="fr-FR"/>
              </w:rPr>
            </w:pPr>
            <w:hyperlink r:id="rId8381" w:anchor="Sit_Monts_Hybleens" w:history="1">
              <w:r w:rsidR="005D2D2C" w:rsidRPr="00C35EA7">
                <w:rPr>
                  <w:rStyle w:val="Hyperlink"/>
                  <w:sz w:val="20"/>
                  <w:lang w:val="fr-FR"/>
                </w:rPr>
                <w:t>Monts Hybléens</w:t>
              </w:r>
            </w:hyperlink>
          </w:p>
        </w:tc>
        <w:tc>
          <w:tcPr>
            <w:tcW w:w="226" w:type="dxa"/>
          </w:tcPr>
          <w:p w14:paraId="0F406E9D" w14:textId="77777777" w:rsidR="005D2D2C" w:rsidRPr="00C35EA7" w:rsidRDefault="005D2D2C" w:rsidP="00CE1E41">
            <w:pPr>
              <w:rPr>
                <w:sz w:val="20"/>
                <w:lang w:val="fr-FR"/>
              </w:rPr>
            </w:pPr>
          </w:p>
        </w:tc>
        <w:tc>
          <w:tcPr>
            <w:tcW w:w="910" w:type="dxa"/>
          </w:tcPr>
          <w:p w14:paraId="35E045CB" w14:textId="77777777" w:rsidR="005D2D2C" w:rsidRPr="00C35EA7" w:rsidRDefault="005D2D2C" w:rsidP="00CE1E41">
            <w:pPr>
              <w:rPr>
                <w:sz w:val="20"/>
                <w:lang w:val="fr-FR"/>
              </w:rPr>
            </w:pPr>
          </w:p>
        </w:tc>
        <w:tc>
          <w:tcPr>
            <w:tcW w:w="226" w:type="dxa"/>
          </w:tcPr>
          <w:p w14:paraId="77E23E88" w14:textId="77777777" w:rsidR="005D2D2C" w:rsidRPr="00C35EA7" w:rsidRDefault="005D2D2C" w:rsidP="00CE1E41">
            <w:pPr>
              <w:rPr>
                <w:sz w:val="20"/>
                <w:lang w:val="fr-FR"/>
              </w:rPr>
            </w:pPr>
          </w:p>
        </w:tc>
      </w:tr>
    </w:tbl>
    <w:p w14:paraId="52167FD2" w14:textId="77777777" w:rsidR="005D2D2C" w:rsidRDefault="005D2D2C" w:rsidP="00CA4D93">
      <w:pPr>
        <w:rPr>
          <w:lang w:val="fr-FR"/>
        </w:rPr>
      </w:pPr>
    </w:p>
    <w:p w14:paraId="44326B50" w14:textId="77777777" w:rsidR="005D2D2C" w:rsidRDefault="005D2D2C" w:rsidP="005D2D2C">
      <w:pPr>
        <w:pStyle w:val="Heading3"/>
      </w:pPr>
      <w:r>
        <w:t>Néolithique final</w:t>
      </w:r>
    </w:p>
    <w:p w14:paraId="5D4BB59A" w14:textId="77777777" w:rsidR="005D2D2C" w:rsidRDefault="005D2D2C" w:rsidP="00CA4D93">
      <w:pPr>
        <w:rPr>
          <w:lang w:val="fr-F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8"/>
        <w:gridCol w:w="222"/>
        <w:gridCol w:w="744"/>
        <w:gridCol w:w="987"/>
        <w:gridCol w:w="1086"/>
        <w:gridCol w:w="1009"/>
        <w:gridCol w:w="1130"/>
        <w:gridCol w:w="222"/>
        <w:gridCol w:w="222"/>
        <w:gridCol w:w="789"/>
        <w:gridCol w:w="1076"/>
        <w:gridCol w:w="222"/>
        <w:gridCol w:w="899"/>
        <w:gridCol w:w="222"/>
      </w:tblGrid>
      <w:tr w:rsidR="005D10B6" w:rsidRPr="005D2D2C" w14:paraId="47BBE5F7" w14:textId="77777777" w:rsidTr="00C35EA7">
        <w:tc>
          <w:tcPr>
            <w:tcW w:w="1001" w:type="dxa"/>
          </w:tcPr>
          <w:p w14:paraId="3C82B11C" w14:textId="77777777" w:rsidR="00CA4D93" w:rsidRPr="00C35EA7" w:rsidRDefault="00CA4D93" w:rsidP="00CA4D93">
            <w:pPr>
              <w:rPr>
                <w:sz w:val="20"/>
                <w:lang w:val="fr-FR"/>
              </w:rPr>
            </w:pPr>
          </w:p>
        </w:tc>
        <w:tc>
          <w:tcPr>
            <w:tcW w:w="228" w:type="dxa"/>
          </w:tcPr>
          <w:p w14:paraId="7CD142AE" w14:textId="77777777" w:rsidR="00CA4D93" w:rsidRPr="00C35EA7" w:rsidRDefault="00CA4D93" w:rsidP="00CA4D93">
            <w:pPr>
              <w:rPr>
                <w:sz w:val="20"/>
                <w:lang w:val="fr-FR"/>
              </w:rPr>
            </w:pPr>
          </w:p>
        </w:tc>
        <w:tc>
          <w:tcPr>
            <w:tcW w:w="749" w:type="dxa"/>
          </w:tcPr>
          <w:p w14:paraId="02F8004E" w14:textId="77777777" w:rsidR="00CA4D93" w:rsidRPr="00C35EA7" w:rsidRDefault="00CA4D93" w:rsidP="00CA4D93">
            <w:pPr>
              <w:rPr>
                <w:sz w:val="20"/>
                <w:lang w:val="fr-FR"/>
              </w:rPr>
            </w:pPr>
          </w:p>
        </w:tc>
        <w:tc>
          <w:tcPr>
            <w:tcW w:w="994" w:type="dxa"/>
          </w:tcPr>
          <w:p w14:paraId="7F3063CF" w14:textId="77777777" w:rsidR="00CA4D93" w:rsidRPr="00C35EA7" w:rsidRDefault="00CA4D93" w:rsidP="00CA4D93">
            <w:pPr>
              <w:rPr>
                <w:sz w:val="20"/>
                <w:lang w:val="fr-FR"/>
              </w:rPr>
            </w:pPr>
          </w:p>
        </w:tc>
        <w:tc>
          <w:tcPr>
            <w:tcW w:w="1094" w:type="dxa"/>
          </w:tcPr>
          <w:p w14:paraId="7E71F43C" w14:textId="77777777" w:rsidR="00CA4D93" w:rsidRPr="00C35EA7" w:rsidRDefault="00CA4D93" w:rsidP="00CA4D93">
            <w:pPr>
              <w:rPr>
                <w:sz w:val="20"/>
                <w:lang w:val="fr-FR"/>
              </w:rPr>
            </w:pPr>
          </w:p>
        </w:tc>
        <w:tc>
          <w:tcPr>
            <w:tcW w:w="1016" w:type="dxa"/>
          </w:tcPr>
          <w:p w14:paraId="74B39243" w14:textId="77777777" w:rsidR="00CA4D93" w:rsidRPr="00C35EA7" w:rsidRDefault="00CA4D93" w:rsidP="00CA4D93">
            <w:pPr>
              <w:rPr>
                <w:sz w:val="20"/>
                <w:lang w:val="fr-FR"/>
              </w:rPr>
            </w:pPr>
          </w:p>
        </w:tc>
        <w:tc>
          <w:tcPr>
            <w:tcW w:w="1145" w:type="dxa"/>
          </w:tcPr>
          <w:p w14:paraId="27FF06E8" w14:textId="77777777" w:rsidR="00CA4D93" w:rsidRPr="00C35EA7" w:rsidRDefault="00CA4D93" w:rsidP="00CA4D93">
            <w:pPr>
              <w:rPr>
                <w:sz w:val="20"/>
                <w:lang w:val="fr-FR"/>
              </w:rPr>
            </w:pPr>
          </w:p>
        </w:tc>
        <w:tc>
          <w:tcPr>
            <w:tcW w:w="226" w:type="dxa"/>
          </w:tcPr>
          <w:p w14:paraId="7DB8C1C7" w14:textId="77777777" w:rsidR="00CA4D93" w:rsidRPr="00C35EA7" w:rsidRDefault="00CA4D93" w:rsidP="00CA4D93">
            <w:pPr>
              <w:rPr>
                <w:sz w:val="20"/>
                <w:lang w:val="fr-FR"/>
              </w:rPr>
            </w:pPr>
          </w:p>
        </w:tc>
        <w:tc>
          <w:tcPr>
            <w:tcW w:w="226" w:type="dxa"/>
          </w:tcPr>
          <w:p w14:paraId="33EEE4C8" w14:textId="77777777" w:rsidR="00CA4D93" w:rsidRPr="00C35EA7" w:rsidRDefault="00CA4D93" w:rsidP="00CA4D93">
            <w:pPr>
              <w:rPr>
                <w:sz w:val="20"/>
                <w:lang w:val="fr-FR"/>
              </w:rPr>
            </w:pPr>
          </w:p>
        </w:tc>
        <w:tc>
          <w:tcPr>
            <w:tcW w:w="799" w:type="dxa"/>
          </w:tcPr>
          <w:p w14:paraId="6ECB9F4D" w14:textId="77777777" w:rsidR="00CA4D93" w:rsidRPr="00C35EA7" w:rsidRDefault="00CA4D93" w:rsidP="00CA4D93">
            <w:pPr>
              <w:rPr>
                <w:sz w:val="20"/>
                <w:lang w:val="fr-FR"/>
              </w:rPr>
            </w:pPr>
          </w:p>
        </w:tc>
        <w:tc>
          <w:tcPr>
            <w:tcW w:w="978" w:type="dxa"/>
          </w:tcPr>
          <w:p w14:paraId="14AB343A" w14:textId="77777777" w:rsidR="00CA4D93" w:rsidRPr="00C35EA7" w:rsidRDefault="00CA4D93" w:rsidP="00CA4D93">
            <w:pPr>
              <w:rPr>
                <w:sz w:val="20"/>
                <w:lang w:val="fr-FR"/>
              </w:rPr>
            </w:pPr>
          </w:p>
        </w:tc>
        <w:tc>
          <w:tcPr>
            <w:tcW w:w="226" w:type="dxa"/>
          </w:tcPr>
          <w:p w14:paraId="06FF543D" w14:textId="77777777" w:rsidR="00CA4D93" w:rsidRPr="00C35EA7" w:rsidRDefault="00CA4D93" w:rsidP="00CA4D93">
            <w:pPr>
              <w:rPr>
                <w:sz w:val="20"/>
                <w:lang w:val="fr-FR"/>
              </w:rPr>
            </w:pPr>
          </w:p>
        </w:tc>
        <w:tc>
          <w:tcPr>
            <w:tcW w:w="910" w:type="dxa"/>
          </w:tcPr>
          <w:p w14:paraId="0C4F605C" w14:textId="77777777" w:rsidR="00CA4D93" w:rsidRPr="00C35EA7" w:rsidRDefault="00CA4D93" w:rsidP="00CA4D93">
            <w:pPr>
              <w:rPr>
                <w:sz w:val="20"/>
                <w:lang w:val="fr-FR"/>
              </w:rPr>
            </w:pPr>
          </w:p>
        </w:tc>
        <w:tc>
          <w:tcPr>
            <w:tcW w:w="226" w:type="dxa"/>
          </w:tcPr>
          <w:p w14:paraId="5C3065BD" w14:textId="77777777" w:rsidR="00CA4D93" w:rsidRPr="00C35EA7" w:rsidRDefault="00CA4D93" w:rsidP="00CA4D93">
            <w:pPr>
              <w:rPr>
                <w:sz w:val="20"/>
                <w:lang w:val="fr-FR"/>
              </w:rPr>
            </w:pPr>
          </w:p>
        </w:tc>
      </w:tr>
      <w:tr w:rsidR="005D10B6" w:rsidRPr="005D2D2C" w14:paraId="11AE2127" w14:textId="77777777" w:rsidTr="00C35EA7">
        <w:tc>
          <w:tcPr>
            <w:tcW w:w="1001" w:type="dxa"/>
          </w:tcPr>
          <w:p w14:paraId="0E721A90" w14:textId="77777777" w:rsidR="00CA4D93" w:rsidRPr="00C35EA7" w:rsidRDefault="00CA4D93" w:rsidP="00CA4D93">
            <w:pPr>
              <w:rPr>
                <w:sz w:val="20"/>
                <w:lang w:val="fr-FR"/>
              </w:rPr>
            </w:pPr>
          </w:p>
        </w:tc>
        <w:tc>
          <w:tcPr>
            <w:tcW w:w="228" w:type="dxa"/>
          </w:tcPr>
          <w:p w14:paraId="4A71B405" w14:textId="77777777" w:rsidR="00CA4D93" w:rsidRPr="00C35EA7" w:rsidRDefault="00CA4D93" w:rsidP="00CA4D93">
            <w:pPr>
              <w:rPr>
                <w:sz w:val="20"/>
                <w:lang w:val="fr-FR"/>
              </w:rPr>
            </w:pPr>
          </w:p>
        </w:tc>
        <w:tc>
          <w:tcPr>
            <w:tcW w:w="749" w:type="dxa"/>
          </w:tcPr>
          <w:p w14:paraId="0713F604" w14:textId="77777777" w:rsidR="00CA4D93" w:rsidRPr="00C35EA7" w:rsidRDefault="00CA4D93" w:rsidP="00CA4D93">
            <w:pPr>
              <w:rPr>
                <w:sz w:val="20"/>
                <w:lang w:val="fr-FR"/>
              </w:rPr>
            </w:pPr>
          </w:p>
        </w:tc>
        <w:tc>
          <w:tcPr>
            <w:tcW w:w="994" w:type="dxa"/>
          </w:tcPr>
          <w:p w14:paraId="23D1B4E5" w14:textId="77777777" w:rsidR="00CA4D93" w:rsidRPr="00C35EA7" w:rsidRDefault="00CA4D93" w:rsidP="00CA4D93">
            <w:pPr>
              <w:rPr>
                <w:sz w:val="20"/>
                <w:lang w:val="fr-FR"/>
              </w:rPr>
            </w:pPr>
          </w:p>
        </w:tc>
        <w:tc>
          <w:tcPr>
            <w:tcW w:w="1094" w:type="dxa"/>
          </w:tcPr>
          <w:p w14:paraId="3F158CEF" w14:textId="77777777" w:rsidR="00CA4D93" w:rsidRPr="00C35EA7" w:rsidRDefault="00CA4D93" w:rsidP="00CA4D93">
            <w:pPr>
              <w:rPr>
                <w:sz w:val="20"/>
                <w:lang w:val="fr-FR"/>
              </w:rPr>
            </w:pPr>
          </w:p>
        </w:tc>
        <w:tc>
          <w:tcPr>
            <w:tcW w:w="1016" w:type="dxa"/>
          </w:tcPr>
          <w:p w14:paraId="38CC7B33" w14:textId="77777777" w:rsidR="00CA4D93" w:rsidRPr="00C35EA7" w:rsidRDefault="00CA4D93" w:rsidP="00CA4D93">
            <w:pPr>
              <w:rPr>
                <w:sz w:val="20"/>
                <w:lang w:val="fr-FR"/>
              </w:rPr>
            </w:pPr>
          </w:p>
        </w:tc>
        <w:tc>
          <w:tcPr>
            <w:tcW w:w="1145" w:type="dxa"/>
          </w:tcPr>
          <w:p w14:paraId="179F2D38" w14:textId="77777777" w:rsidR="00CA4D93" w:rsidRPr="00C35EA7" w:rsidRDefault="00CA4D93" w:rsidP="00CA4D93">
            <w:pPr>
              <w:rPr>
                <w:sz w:val="20"/>
                <w:lang w:val="fr-FR"/>
              </w:rPr>
            </w:pPr>
          </w:p>
        </w:tc>
        <w:tc>
          <w:tcPr>
            <w:tcW w:w="226" w:type="dxa"/>
          </w:tcPr>
          <w:p w14:paraId="50968114" w14:textId="77777777" w:rsidR="00CA4D93" w:rsidRPr="00C35EA7" w:rsidRDefault="00CA4D93" w:rsidP="00CA4D93">
            <w:pPr>
              <w:rPr>
                <w:sz w:val="20"/>
                <w:lang w:val="fr-FR"/>
              </w:rPr>
            </w:pPr>
          </w:p>
        </w:tc>
        <w:tc>
          <w:tcPr>
            <w:tcW w:w="226" w:type="dxa"/>
          </w:tcPr>
          <w:p w14:paraId="38E2BDE6" w14:textId="77777777" w:rsidR="00CA4D93" w:rsidRPr="00C35EA7" w:rsidRDefault="00CA4D93" w:rsidP="00CA4D93">
            <w:pPr>
              <w:rPr>
                <w:sz w:val="20"/>
                <w:lang w:val="fr-FR"/>
              </w:rPr>
            </w:pPr>
          </w:p>
        </w:tc>
        <w:tc>
          <w:tcPr>
            <w:tcW w:w="799" w:type="dxa"/>
          </w:tcPr>
          <w:p w14:paraId="6D9BEE07" w14:textId="77777777" w:rsidR="00CA4D93" w:rsidRPr="00C35EA7" w:rsidRDefault="00CA4D93" w:rsidP="00CA4D93">
            <w:pPr>
              <w:rPr>
                <w:sz w:val="20"/>
                <w:lang w:val="fr-FR"/>
              </w:rPr>
            </w:pPr>
          </w:p>
        </w:tc>
        <w:tc>
          <w:tcPr>
            <w:tcW w:w="978" w:type="dxa"/>
          </w:tcPr>
          <w:p w14:paraId="12077BB5" w14:textId="4EF85489" w:rsidR="00CA4D93" w:rsidRPr="00C35EA7" w:rsidRDefault="00000000" w:rsidP="00CA4D93">
            <w:pPr>
              <w:rPr>
                <w:sz w:val="20"/>
                <w:lang w:val="fr-FR"/>
              </w:rPr>
            </w:pPr>
            <w:hyperlink r:id="rId8382" w:anchor="Sit_Rijckholt" w:history="1">
              <w:r w:rsidR="005D2D2C" w:rsidRPr="00C35EA7">
                <w:rPr>
                  <w:rStyle w:val="Hyperlink"/>
                  <w:i/>
                  <w:lang w:val="fr-FR"/>
                </w:rPr>
                <w:t>Rijckholt</w:t>
              </w:r>
            </w:hyperlink>
          </w:p>
        </w:tc>
        <w:tc>
          <w:tcPr>
            <w:tcW w:w="226" w:type="dxa"/>
          </w:tcPr>
          <w:p w14:paraId="4421774A" w14:textId="77777777" w:rsidR="00CA4D93" w:rsidRPr="00C35EA7" w:rsidRDefault="00CA4D93" w:rsidP="00CA4D93">
            <w:pPr>
              <w:rPr>
                <w:sz w:val="20"/>
                <w:lang w:val="fr-FR"/>
              </w:rPr>
            </w:pPr>
          </w:p>
        </w:tc>
        <w:tc>
          <w:tcPr>
            <w:tcW w:w="910" w:type="dxa"/>
          </w:tcPr>
          <w:p w14:paraId="52EA35FC" w14:textId="77777777" w:rsidR="00CA4D93" w:rsidRPr="00C35EA7" w:rsidRDefault="00CA4D93" w:rsidP="00CA4D93">
            <w:pPr>
              <w:rPr>
                <w:sz w:val="20"/>
                <w:lang w:val="fr-FR"/>
              </w:rPr>
            </w:pPr>
          </w:p>
        </w:tc>
        <w:tc>
          <w:tcPr>
            <w:tcW w:w="226" w:type="dxa"/>
          </w:tcPr>
          <w:p w14:paraId="7E25F828" w14:textId="77777777" w:rsidR="00CA4D93" w:rsidRPr="00C35EA7" w:rsidRDefault="00CA4D93" w:rsidP="00CA4D93">
            <w:pPr>
              <w:rPr>
                <w:sz w:val="20"/>
                <w:lang w:val="fr-FR"/>
              </w:rPr>
            </w:pPr>
          </w:p>
        </w:tc>
      </w:tr>
      <w:tr w:rsidR="005D10B6" w:rsidRPr="005D2D2C" w14:paraId="3BB730CF" w14:textId="77777777" w:rsidTr="00C35EA7">
        <w:tc>
          <w:tcPr>
            <w:tcW w:w="1001" w:type="dxa"/>
          </w:tcPr>
          <w:p w14:paraId="603A8A24" w14:textId="77777777" w:rsidR="00CA4D93" w:rsidRPr="00C35EA7" w:rsidRDefault="00CA4D93" w:rsidP="00CA4D93">
            <w:pPr>
              <w:rPr>
                <w:sz w:val="20"/>
                <w:lang w:val="fr-FR"/>
              </w:rPr>
            </w:pPr>
          </w:p>
        </w:tc>
        <w:tc>
          <w:tcPr>
            <w:tcW w:w="228" w:type="dxa"/>
          </w:tcPr>
          <w:p w14:paraId="40D27107" w14:textId="77777777" w:rsidR="00CA4D93" w:rsidRPr="00C35EA7" w:rsidRDefault="00CA4D93" w:rsidP="00CA4D93">
            <w:pPr>
              <w:rPr>
                <w:sz w:val="20"/>
                <w:lang w:val="fr-FR"/>
              </w:rPr>
            </w:pPr>
          </w:p>
        </w:tc>
        <w:tc>
          <w:tcPr>
            <w:tcW w:w="749" w:type="dxa"/>
          </w:tcPr>
          <w:p w14:paraId="6446ED3C" w14:textId="77777777" w:rsidR="00CA4D93" w:rsidRPr="00C35EA7" w:rsidRDefault="00CA4D93" w:rsidP="00CA4D93">
            <w:pPr>
              <w:rPr>
                <w:sz w:val="20"/>
                <w:lang w:val="fr-FR"/>
              </w:rPr>
            </w:pPr>
          </w:p>
        </w:tc>
        <w:tc>
          <w:tcPr>
            <w:tcW w:w="994" w:type="dxa"/>
          </w:tcPr>
          <w:p w14:paraId="100812E2" w14:textId="77777777" w:rsidR="00CA4D93" w:rsidRPr="00C35EA7" w:rsidRDefault="00CA4D93" w:rsidP="00CA4D93">
            <w:pPr>
              <w:rPr>
                <w:sz w:val="20"/>
                <w:lang w:val="fr-FR"/>
              </w:rPr>
            </w:pPr>
          </w:p>
        </w:tc>
        <w:tc>
          <w:tcPr>
            <w:tcW w:w="1094" w:type="dxa"/>
          </w:tcPr>
          <w:p w14:paraId="20C913C9" w14:textId="77777777" w:rsidR="00CA4D93" w:rsidRPr="00C35EA7" w:rsidRDefault="00CA4D93" w:rsidP="00CA4D93">
            <w:pPr>
              <w:rPr>
                <w:sz w:val="20"/>
                <w:lang w:val="fr-FR"/>
              </w:rPr>
            </w:pPr>
          </w:p>
        </w:tc>
        <w:tc>
          <w:tcPr>
            <w:tcW w:w="1016" w:type="dxa"/>
          </w:tcPr>
          <w:p w14:paraId="5D08DBE3" w14:textId="77777777" w:rsidR="00CA4D93" w:rsidRPr="00C35EA7" w:rsidRDefault="00CA4D93" w:rsidP="00CA4D93">
            <w:pPr>
              <w:rPr>
                <w:sz w:val="20"/>
                <w:lang w:val="fr-FR"/>
              </w:rPr>
            </w:pPr>
          </w:p>
        </w:tc>
        <w:tc>
          <w:tcPr>
            <w:tcW w:w="1145" w:type="dxa"/>
          </w:tcPr>
          <w:p w14:paraId="37E87373" w14:textId="239166F8" w:rsidR="00CA4D93" w:rsidRPr="00C35EA7" w:rsidRDefault="00000000" w:rsidP="00CA4D93">
            <w:pPr>
              <w:rPr>
                <w:i/>
                <w:sz w:val="20"/>
                <w:lang w:val="fr-FR"/>
              </w:rPr>
            </w:pPr>
            <w:hyperlink r:id="rId8383" w:anchor="Sit_Jura_Nord" w:history="1">
              <w:r w:rsidR="00CA4D93" w:rsidRPr="00C35EA7">
                <w:rPr>
                  <w:rStyle w:val="Hyperlink"/>
                  <w:i/>
                  <w:sz w:val="20"/>
                  <w:lang w:val="fr-FR"/>
                </w:rPr>
                <w:t>Jura Nord</w:t>
              </w:r>
            </w:hyperlink>
          </w:p>
        </w:tc>
        <w:tc>
          <w:tcPr>
            <w:tcW w:w="226" w:type="dxa"/>
          </w:tcPr>
          <w:p w14:paraId="6BA1D067" w14:textId="77777777" w:rsidR="00CA4D93" w:rsidRPr="00C35EA7" w:rsidRDefault="00CA4D93" w:rsidP="00CA4D93">
            <w:pPr>
              <w:rPr>
                <w:sz w:val="20"/>
                <w:lang w:val="fr-FR"/>
              </w:rPr>
            </w:pPr>
          </w:p>
        </w:tc>
        <w:tc>
          <w:tcPr>
            <w:tcW w:w="226" w:type="dxa"/>
          </w:tcPr>
          <w:p w14:paraId="39C4E027" w14:textId="77777777" w:rsidR="00CA4D93" w:rsidRPr="00C35EA7" w:rsidRDefault="00CA4D93" w:rsidP="00CA4D93">
            <w:pPr>
              <w:rPr>
                <w:sz w:val="20"/>
                <w:lang w:val="fr-FR"/>
              </w:rPr>
            </w:pPr>
          </w:p>
        </w:tc>
        <w:tc>
          <w:tcPr>
            <w:tcW w:w="799" w:type="dxa"/>
          </w:tcPr>
          <w:p w14:paraId="50D7FED3" w14:textId="77777777" w:rsidR="00CA4D93" w:rsidRPr="00C35EA7" w:rsidRDefault="00CA4D93" w:rsidP="00CA4D93">
            <w:pPr>
              <w:rPr>
                <w:sz w:val="20"/>
                <w:lang w:val="fr-FR"/>
              </w:rPr>
            </w:pPr>
          </w:p>
        </w:tc>
        <w:tc>
          <w:tcPr>
            <w:tcW w:w="978" w:type="dxa"/>
          </w:tcPr>
          <w:p w14:paraId="0957C982" w14:textId="77777777" w:rsidR="00CA4D93" w:rsidRPr="00C35EA7" w:rsidRDefault="00CA4D93" w:rsidP="00CA4D93">
            <w:pPr>
              <w:rPr>
                <w:sz w:val="20"/>
                <w:lang w:val="fr-FR"/>
              </w:rPr>
            </w:pPr>
          </w:p>
        </w:tc>
        <w:tc>
          <w:tcPr>
            <w:tcW w:w="226" w:type="dxa"/>
          </w:tcPr>
          <w:p w14:paraId="07DA4670" w14:textId="77777777" w:rsidR="00CA4D93" w:rsidRPr="00C35EA7" w:rsidRDefault="00CA4D93" w:rsidP="00CA4D93">
            <w:pPr>
              <w:rPr>
                <w:sz w:val="20"/>
                <w:lang w:val="fr-FR"/>
              </w:rPr>
            </w:pPr>
          </w:p>
        </w:tc>
        <w:tc>
          <w:tcPr>
            <w:tcW w:w="910" w:type="dxa"/>
          </w:tcPr>
          <w:p w14:paraId="5BCCF1BB" w14:textId="77777777" w:rsidR="00CA4D93" w:rsidRPr="00C35EA7" w:rsidRDefault="00CA4D93" w:rsidP="00CA4D93">
            <w:pPr>
              <w:rPr>
                <w:sz w:val="20"/>
                <w:lang w:val="fr-FR"/>
              </w:rPr>
            </w:pPr>
          </w:p>
        </w:tc>
        <w:tc>
          <w:tcPr>
            <w:tcW w:w="226" w:type="dxa"/>
          </w:tcPr>
          <w:p w14:paraId="606271DE" w14:textId="77777777" w:rsidR="00CA4D93" w:rsidRPr="00C35EA7" w:rsidRDefault="00CA4D93" w:rsidP="00CA4D93">
            <w:pPr>
              <w:rPr>
                <w:sz w:val="20"/>
                <w:lang w:val="fr-FR"/>
              </w:rPr>
            </w:pPr>
          </w:p>
        </w:tc>
      </w:tr>
      <w:tr w:rsidR="005D10B6" w:rsidRPr="005D2D2C" w14:paraId="1E7C7FA4" w14:textId="77777777" w:rsidTr="00C35EA7">
        <w:tc>
          <w:tcPr>
            <w:tcW w:w="1001" w:type="dxa"/>
          </w:tcPr>
          <w:p w14:paraId="7DD842E5" w14:textId="77777777" w:rsidR="00CA4D93" w:rsidRPr="00C35EA7" w:rsidRDefault="00CA4D93" w:rsidP="00CA4D93">
            <w:pPr>
              <w:rPr>
                <w:sz w:val="20"/>
                <w:lang w:val="fr-FR"/>
              </w:rPr>
            </w:pPr>
          </w:p>
        </w:tc>
        <w:tc>
          <w:tcPr>
            <w:tcW w:w="228" w:type="dxa"/>
          </w:tcPr>
          <w:p w14:paraId="6C8B5941" w14:textId="77777777" w:rsidR="00CA4D93" w:rsidRPr="00C35EA7" w:rsidRDefault="00CA4D93" w:rsidP="00CA4D93">
            <w:pPr>
              <w:rPr>
                <w:sz w:val="20"/>
                <w:lang w:val="fr-FR"/>
              </w:rPr>
            </w:pPr>
          </w:p>
        </w:tc>
        <w:tc>
          <w:tcPr>
            <w:tcW w:w="749" w:type="dxa"/>
          </w:tcPr>
          <w:p w14:paraId="38EBFB70" w14:textId="77777777" w:rsidR="00CA4D93" w:rsidRPr="00C35EA7" w:rsidRDefault="00CA4D93" w:rsidP="00CA4D93">
            <w:pPr>
              <w:rPr>
                <w:sz w:val="20"/>
                <w:lang w:val="fr-FR"/>
              </w:rPr>
            </w:pPr>
          </w:p>
        </w:tc>
        <w:tc>
          <w:tcPr>
            <w:tcW w:w="994" w:type="dxa"/>
          </w:tcPr>
          <w:p w14:paraId="5019D606" w14:textId="77777777" w:rsidR="00CA4D93" w:rsidRPr="00C35EA7" w:rsidRDefault="00CA4D93" w:rsidP="00CA4D93">
            <w:pPr>
              <w:rPr>
                <w:sz w:val="20"/>
                <w:lang w:val="fr-FR"/>
              </w:rPr>
            </w:pPr>
          </w:p>
        </w:tc>
        <w:tc>
          <w:tcPr>
            <w:tcW w:w="1094" w:type="dxa"/>
          </w:tcPr>
          <w:p w14:paraId="0A3471F5" w14:textId="77777777" w:rsidR="00CA4D93" w:rsidRPr="00C35EA7" w:rsidRDefault="00CA4D93" w:rsidP="00CA4D93">
            <w:pPr>
              <w:rPr>
                <w:sz w:val="20"/>
                <w:lang w:val="fr-FR"/>
              </w:rPr>
            </w:pPr>
          </w:p>
        </w:tc>
        <w:tc>
          <w:tcPr>
            <w:tcW w:w="1016" w:type="dxa"/>
          </w:tcPr>
          <w:p w14:paraId="19048C50" w14:textId="77777777" w:rsidR="00CA4D93" w:rsidRPr="00C35EA7" w:rsidRDefault="00CA4D93" w:rsidP="00CA4D93">
            <w:pPr>
              <w:rPr>
                <w:sz w:val="20"/>
                <w:lang w:val="fr-FR"/>
              </w:rPr>
            </w:pPr>
          </w:p>
        </w:tc>
        <w:tc>
          <w:tcPr>
            <w:tcW w:w="1145" w:type="dxa"/>
          </w:tcPr>
          <w:p w14:paraId="5E879767" w14:textId="77777777" w:rsidR="00CA4D93" w:rsidRPr="00C35EA7" w:rsidRDefault="00CA4D93" w:rsidP="00CA4D93">
            <w:pPr>
              <w:rPr>
                <w:i/>
                <w:sz w:val="20"/>
                <w:lang w:val="fr-FR"/>
              </w:rPr>
            </w:pPr>
            <w:r w:rsidRPr="00C35EA7">
              <w:rPr>
                <w:i/>
                <w:sz w:val="20"/>
                <w:lang w:val="fr-FR"/>
              </w:rPr>
              <w:t>ateliers de l’Etrelles</w:t>
            </w:r>
          </w:p>
        </w:tc>
        <w:tc>
          <w:tcPr>
            <w:tcW w:w="226" w:type="dxa"/>
          </w:tcPr>
          <w:p w14:paraId="12C8290E" w14:textId="77777777" w:rsidR="00CA4D93" w:rsidRPr="00C35EA7" w:rsidRDefault="00CA4D93" w:rsidP="00CA4D93">
            <w:pPr>
              <w:rPr>
                <w:sz w:val="20"/>
                <w:lang w:val="fr-FR"/>
              </w:rPr>
            </w:pPr>
          </w:p>
        </w:tc>
        <w:tc>
          <w:tcPr>
            <w:tcW w:w="226" w:type="dxa"/>
          </w:tcPr>
          <w:p w14:paraId="23DBC160" w14:textId="77777777" w:rsidR="00CA4D93" w:rsidRPr="00C35EA7" w:rsidRDefault="00CA4D93" w:rsidP="00CA4D93">
            <w:pPr>
              <w:rPr>
                <w:sz w:val="20"/>
                <w:lang w:val="fr-FR"/>
              </w:rPr>
            </w:pPr>
          </w:p>
        </w:tc>
        <w:tc>
          <w:tcPr>
            <w:tcW w:w="799" w:type="dxa"/>
          </w:tcPr>
          <w:p w14:paraId="409637B2" w14:textId="77777777" w:rsidR="00CA4D93" w:rsidRPr="00C35EA7" w:rsidRDefault="00CA4D93" w:rsidP="00CA4D93">
            <w:pPr>
              <w:rPr>
                <w:sz w:val="20"/>
                <w:lang w:val="fr-FR"/>
              </w:rPr>
            </w:pPr>
          </w:p>
        </w:tc>
        <w:tc>
          <w:tcPr>
            <w:tcW w:w="978" w:type="dxa"/>
          </w:tcPr>
          <w:p w14:paraId="5DE38DDD" w14:textId="77777777" w:rsidR="00CA4D93" w:rsidRPr="00C35EA7" w:rsidRDefault="00CA4D93" w:rsidP="00CA4D93">
            <w:pPr>
              <w:rPr>
                <w:sz w:val="20"/>
                <w:lang w:val="fr-FR"/>
              </w:rPr>
            </w:pPr>
          </w:p>
        </w:tc>
        <w:tc>
          <w:tcPr>
            <w:tcW w:w="226" w:type="dxa"/>
          </w:tcPr>
          <w:p w14:paraId="7DC64E31" w14:textId="77777777" w:rsidR="00CA4D93" w:rsidRPr="00C35EA7" w:rsidRDefault="00CA4D93" w:rsidP="00CA4D93">
            <w:pPr>
              <w:rPr>
                <w:sz w:val="20"/>
                <w:lang w:val="fr-FR"/>
              </w:rPr>
            </w:pPr>
          </w:p>
        </w:tc>
        <w:tc>
          <w:tcPr>
            <w:tcW w:w="910" w:type="dxa"/>
          </w:tcPr>
          <w:p w14:paraId="3BB2B81E" w14:textId="77777777" w:rsidR="00CA4D93" w:rsidRPr="00C35EA7" w:rsidRDefault="00CA4D93" w:rsidP="00CA4D93">
            <w:pPr>
              <w:rPr>
                <w:sz w:val="20"/>
                <w:lang w:val="fr-FR"/>
              </w:rPr>
            </w:pPr>
          </w:p>
        </w:tc>
        <w:tc>
          <w:tcPr>
            <w:tcW w:w="226" w:type="dxa"/>
          </w:tcPr>
          <w:p w14:paraId="524E3CBA" w14:textId="77777777" w:rsidR="00CA4D93" w:rsidRPr="00C35EA7" w:rsidRDefault="00CA4D93" w:rsidP="00CA4D93">
            <w:pPr>
              <w:rPr>
                <w:sz w:val="20"/>
                <w:lang w:val="fr-FR"/>
              </w:rPr>
            </w:pPr>
          </w:p>
        </w:tc>
      </w:tr>
      <w:tr w:rsidR="005D10B6" w:rsidRPr="005D2D2C" w14:paraId="2094E535" w14:textId="77777777" w:rsidTr="00C35EA7">
        <w:tc>
          <w:tcPr>
            <w:tcW w:w="1001" w:type="dxa"/>
          </w:tcPr>
          <w:p w14:paraId="293988C7" w14:textId="77777777" w:rsidR="00CA4D93" w:rsidRPr="00C35EA7" w:rsidRDefault="00CA4D93" w:rsidP="00CA4D93">
            <w:pPr>
              <w:rPr>
                <w:sz w:val="20"/>
                <w:lang w:val="fr-FR"/>
              </w:rPr>
            </w:pPr>
          </w:p>
        </w:tc>
        <w:tc>
          <w:tcPr>
            <w:tcW w:w="228" w:type="dxa"/>
          </w:tcPr>
          <w:p w14:paraId="1F40F7BD" w14:textId="77777777" w:rsidR="00CA4D93" w:rsidRPr="00C35EA7" w:rsidRDefault="00CA4D93" w:rsidP="00CA4D93">
            <w:pPr>
              <w:rPr>
                <w:sz w:val="20"/>
                <w:lang w:val="fr-FR"/>
              </w:rPr>
            </w:pPr>
          </w:p>
        </w:tc>
        <w:tc>
          <w:tcPr>
            <w:tcW w:w="749" w:type="dxa"/>
          </w:tcPr>
          <w:p w14:paraId="1A6CBF0A" w14:textId="77777777" w:rsidR="00CA4D93" w:rsidRPr="00C35EA7" w:rsidRDefault="00CA4D93" w:rsidP="00CA4D93">
            <w:pPr>
              <w:rPr>
                <w:sz w:val="20"/>
                <w:lang w:val="fr-FR"/>
              </w:rPr>
            </w:pPr>
          </w:p>
        </w:tc>
        <w:tc>
          <w:tcPr>
            <w:tcW w:w="994" w:type="dxa"/>
          </w:tcPr>
          <w:p w14:paraId="58E9B102" w14:textId="77777777" w:rsidR="00CA4D93" w:rsidRPr="00C35EA7" w:rsidRDefault="00CA4D93" w:rsidP="00CA4D93">
            <w:pPr>
              <w:rPr>
                <w:sz w:val="20"/>
                <w:lang w:val="fr-FR"/>
              </w:rPr>
            </w:pPr>
          </w:p>
        </w:tc>
        <w:tc>
          <w:tcPr>
            <w:tcW w:w="1094" w:type="dxa"/>
          </w:tcPr>
          <w:p w14:paraId="1838736B" w14:textId="77777777" w:rsidR="00CA4D93" w:rsidRPr="00C35EA7" w:rsidRDefault="00CA4D93" w:rsidP="00CA4D93">
            <w:pPr>
              <w:rPr>
                <w:sz w:val="20"/>
                <w:lang w:val="fr-FR"/>
              </w:rPr>
            </w:pPr>
          </w:p>
        </w:tc>
        <w:tc>
          <w:tcPr>
            <w:tcW w:w="1016" w:type="dxa"/>
          </w:tcPr>
          <w:p w14:paraId="48B0939B" w14:textId="77777777" w:rsidR="00CA4D93" w:rsidRPr="00C35EA7" w:rsidRDefault="00CA4D93" w:rsidP="00CA4D93">
            <w:pPr>
              <w:rPr>
                <w:i/>
                <w:sz w:val="20"/>
                <w:lang w:val="fr-FR"/>
              </w:rPr>
            </w:pPr>
            <w:r w:rsidRPr="00C35EA7">
              <w:rPr>
                <w:i/>
                <w:sz w:val="20"/>
                <w:lang w:val="fr-FR"/>
              </w:rPr>
              <w:t>Yonne (voir Saint-Blaise)</w:t>
            </w:r>
          </w:p>
        </w:tc>
        <w:tc>
          <w:tcPr>
            <w:tcW w:w="1145" w:type="dxa"/>
          </w:tcPr>
          <w:p w14:paraId="391B82F1" w14:textId="77777777" w:rsidR="00CA4D93" w:rsidRPr="00C35EA7" w:rsidRDefault="00CA4D93" w:rsidP="00CA4D93">
            <w:pPr>
              <w:rPr>
                <w:sz w:val="20"/>
                <w:lang w:val="fr-FR"/>
              </w:rPr>
            </w:pPr>
          </w:p>
        </w:tc>
        <w:tc>
          <w:tcPr>
            <w:tcW w:w="226" w:type="dxa"/>
          </w:tcPr>
          <w:p w14:paraId="6F7B2506" w14:textId="77777777" w:rsidR="00CA4D93" w:rsidRPr="00C35EA7" w:rsidRDefault="00CA4D93" w:rsidP="00CA4D93">
            <w:pPr>
              <w:rPr>
                <w:sz w:val="20"/>
                <w:lang w:val="fr-FR"/>
              </w:rPr>
            </w:pPr>
          </w:p>
        </w:tc>
        <w:tc>
          <w:tcPr>
            <w:tcW w:w="226" w:type="dxa"/>
          </w:tcPr>
          <w:p w14:paraId="62485056" w14:textId="77777777" w:rsidR="00CA4D93" w:rsidRPr="00C35EA7" w:rsidRDefault="00CA4D93" w:rsidP="00CA4D93">
            <w:pPr>
              <w:rPr>
                <w:sz w:val="20"/>
                <w:lang w:val="fr-FR"/>
              </w:rPr>
            </w:pPr>
          </w:p>
        </w:tc>
        <w:tc>
          <w:tcPr>
            <w:tcW w:w="799" w:type="dxa"/>
          </w:tcPr>
          <w:p w14:paraId="0B3EE882" w14:textId="77777777" w:rsidR="00CA4D93" w:rsidRPr="00C35EA7" w:rsidRDefault="00CA4D93" w:rsidP="00CA4D93">
            <w:pPr>
              <w:rPr>
                <w:sz w:val="20"/>
                <w:lang w:val="fr-FR"/>
              </w:rPr>
            </w:pPr>
          </w:p>
        </w:tc>
        <w:tc>
          <w:tcPr>
            <w:tcW w:w="978" w:type="dxa"/>
          </w:tcPr>
          <w:p w14:paraId="076A80F9" w14:textId="77777777" w:rsidR="00CA4D93" w:rsidRPr="00C35EA7" w:rsidRDefault="00CA4D93" w:rsidP="00CA4D93">
            <w:pPr>
              <w:rPr>
                <w:sz w:val="20"/>
                <w:lang w:val="fr-FR"/>
              </w:rPr>
            </w:pPr>
          </w:p>
        </w:tc>
        <w:tc>
          <w:tcPr>
            <w:tcW w:w="226" w:type="dxa"/>
          </w:tcPr>
          <w:p w14:paraId="1BE27759" w14:textId="77777777" w:rsidR="00CA4D93" w:rsidRPr="00C35EA7" w:rsidRDefault="00CA4D93" w:rsidP="00CA4D93">
            <w:pPr>
              <w:rPr>
                <w:sz w:val="20"/>
                <w:lang w:val="fr-FR"/>
              </w:rPr>
            </w:pPr>
          </w:p>
        </w:tc>
        <w:tc>
          <w:tcPr>
            <w:tcW w:w="910" w:type="dxa"/>
          </w:tcPr>
          <w:p w14:paraId="5A094F39" w14:textId="77777777" w:rsidR="00CA4D93" w:rsidRPr="00C35EA7" w:rsidRDefault="00CA4D93" w:rsidP="00CA4D93">
            <w:pPr>
              <w:rPr>
                <w:sz w:val="20"/>
                <w:lang w:val="fr-FR"/>
              </w:rPr>
            </w:pPr>
          </w:p>
        </w:tc>
        <w:tc>
          <w:tcPr>
            <w:tcW w:w="226" w:type="dxa"/>
          </w:tcPr>
          <w:p w14:paraId="323118E5" w14:textId="77777777" w:rsidR="00CA4D93" w:rsidRPr="00C35EA7" w:rsidRDefault="00CA4D93" w:rsidP="00CA4D93">
            <w:pPr>
              <w:rPr>
                <w:sz w:val="20"/>
                <w:lang w:val="fr-FR"/>
              </w:rPr>
            </w:pPr>
          </w:p>
        </w:tc>
      </w:tr>
      <w:tr w:rsidR="005D10B6" w:rsidRPr="005D2D2C" w14:paraId="003BD9DD" w14:textId="77777777" w:rsidTr="00C35EA7">
        <w:tc>
          <w:tcPr>
            <w:tcW w:w="1001" w:type="dxa"/>
          </w:tcPr>
          <w:p w14:paraId="0B29D7D5" w14:textId="28CDF151" w:rsidR="00CA4D93" w:rsidRPr="00C35EA7" w:rsidRDefault="00000000" w:rsidP="00CA4D93">
            <w:pPr>
              <w:rPr>
                <w:sz w:val="20"/>
                <w:lang w:val="fr-FR"/>
              </w:rPr>
            </w:pPr>
            <w:hyperlink r:id="rId8384" w:anchor="Sit_Grand_Pressigny" w:history="1">
              <w:r w:rsidR="00CA4D93" w:rsidRPr="00C35EA7">
                <w:rPr>
                  <w:rStyle w:val="Hyperlink"/>
                  <w:sz w:val="20"/>
                  <w:lang w:val="fr-FR"/>
                </w:rPr>
                <w:t>Grand-Pressigny</w:t>
              </w:r>
            </w:hyperlink>
          </w:p>
        </w:tc>
        <w:tc>
          <w:tcPr>
            <w:tcW w:w="228" w:type="dxa"/>
          </w:tcPr>
          <w:p w14:paraId="5F49B4FC" w14:textId="77777777" w:rsidR="00CA4D93" w:rsidRPr="00C35EA7" w:rsidRDefault="00CA4D93" w:rsidP="00CA4D93">
            <w:pPr>
              <w:rPr>
                <w:sz w:val="20"/>
                <w:lang w:val="fr-FR"/>
              </w:rPr>
            </w:pPr>
          </w:p>
        </w:tc>
        <w:tc>
          <w:tcPr>
            <w:tcW w:w="749" w:type="dxa"/>
          </w:tcPr>
          <w:p w14:paraId="29B100A3" w14:textId="77777777" w:rsidR="00CA4D93" w:rsidRPr="00C35EA7" w:rsidRDefault="00CA4D93" w:rsidP="00CA4D93">
            <w:pPr>
              <w:rPr>
                <w:sz w:val="20"/>
                <w:lang w:val="fr-FR"/>
              </w:rPr>
            </w:pPr>
          </w:p>
        </w:tc>
        <w:tc>
          <w:tcPr>
            <w:tcW w:w="994" w:type="dxa"/>
          </w:tcPr>
          <w:p w14:paraId="067245EF" w14:textId="77777777" w:rsidR="00CA4D93" w:rsidRPr="00C35EA7" w:rsidRDefault="00CA4D93" w:rsidP="00CA4D93">
            <w:pPr>
              <w:rPr>
                <w:sz w:val="20"/>
                <w:lang w:val="fr-FR"/>
              </w:rPr>
            </w:pPr>
          </w:p>
        </w:tc>
        <w:tc>
          <w:tcPr>
            <w:tcW w:w="1094" w:type="dxa"/>
          </w:tcPr>
          <w:p w14:paraId="68F197B2" w14:textId="77777777" w:rsidR="00CA4D93" w:rsidRPr="00C35EA7" w:rsidRDefault="00CA4D93" w:rsidP="00CA4D93">
            <w:pPr>
              <w:rPr>
                <w:sz w:val="20"/>
                <w:lang w:val="fr-FR"/>
              </w:rPr>
            </w:pPr>
          </w:p>
        </w:tc>
        <w:tc>
          <w:tcPr>
            <w:tcW w:w="1016" w:type="dxa"/>
          </w:tcPr>
          <w:p w14:paraId="17557882" w14:textId="77777777" w:rsidR="00CA4D93" w:rsidRPr="00C35EA7" w:rsidRDefault="00CA4D93" w:rsidP="00CA4D93">
            <w:pPr>
              <w:rPr>
                <w:sz w:val="20"/>
                <w:lang w:val="fr-FR"/>
              </w:rPr>
            </w:pPr>
          </w:p>
        </w:tc>
        <w:tc>
          <w:tcPr>
            <w:tcW w:w="1145" w:type="dxa"/>
          </w:tcPr>
          <w:p w14:paraId="44FCDBD5" w14:textId="77777777" w:rsidR="00CA4D93" w:rsidRPr="00C35EA7" w:rsidRDefault="00CA4D93" w:rsidP="00CA4D93">
            <w:pPr>
              <w:rPr>
                <w:sz w:val="20"/>
                <w:lang w:val="fr-FR"/>
              </w:rPr>
            </w:pPr>
          </w:p>
        </w:tc>
        <w:tc>
          <w:tcPr>
            <w:tcW w:w="226" w:type="dxa"/>
          </w:tcPr>
          <w:p w14:paraId="338A5498" w14:textId="77777777" w:rsidR="00CA4D93" w:rsidRPr="00C35EA7" w:rsidRDefault="00CA4D93" w:rsidP="00CA4D93">
            <w:pPr>
              <w:rPr>
                <w:sz w:val="20"/>
                <w:lang w:val="fr-FR"/>
              </w:rPr>
            </w:pPr>
          </w:p>
        </w:tc>
        <w:tc>
          <w:tcPr>
            <w:tcW w:w="226" w:type="dxa"/>
          </w:tcPr>
          <w:p w14:paraId="5CDC195E" w14:textId="77777777" w:rsidR="00CA4D93" w:rsidRPr="00C35EA7" w:rsidRDefault="00CA4D93" w:rsidP="00CA4D93">
            <w:pPr>
              <w:rPr>
                <w:sz w:val="20"/>
                <w:lang w:val="fr-FR"/>
              </w:rPr>
            </w:pPr>
          </w:p>
        </w:tc>
        <w:tc>
          <w:tcPr>
            <w:tcW w:w="799" w:type="dxa"/>
          </w:tcPr>
          <w:p w14:paraId="02C6164D" w14:textId="77777777" w:rsidR="00CA4D93" w:rsidRPr="00C35EA7" w:rsidRDefault="00CA4D93" w:rsidP="00CA4D93">
            <w:pPr>
              <w:rPr>
                <w:sz w:val="20"/>
                <w:lang w:val="fr-FR"/>
              </w:rPr>
            </w:pPr>
          </w:p>
        </w:tc>
        <w:tc>
          <w:tcPr>
            <w:tcW w:w="978" w:type="dxa"/>
          </w:tcPr>
          <w:p w14:paraId="045231B6" w14:textId="77777777" w:rsidR="00CA4D93" w:rsidRPr="00C35EA7" w:rsidRDefault="00CA4D93" w:rsidP="00CA4D93">
            <w:pPr>
              <w:rPr>
                <w:sz w:val="20"/>
                <w:lang w:val="fr-FR"/>
              </w:rPr>
            </w:pPr>
          </w:p>
        </w:tc>
        <w:tc>
          <w:tcPr>
            <w:tcW w:w="226" w:type="dxa"/>
          </w:tcPr>
          <w:p w14:paraId="6049CD43" w14:textId="77777777" w:rsidR="00CA4D93" w:rsidRPr="00C35EA7" w:rsidRDefault="00CA4D93" w:rsidP="00CA4D93">
            <w:pPr>
              <w:rPr>
                <w:sz w:val="20"/>
                <w:lang w:val="fr-FR"/>
              </w:rPr>
            </w:pPr>
          </w:p>
        </w:tc>
        <w:tc>
          <w:tcPr>
            <w:tcW w:w="910" w:type="dxa"/>
          </w:tcPr>
          <w:p w14:paraId="0A547261" w14:textId="77777777" w:rsidR="00CA4D93" w:rsidRPr="00C35EA7" w:rsidRDefault="00CA4D93" w:rsidP="00CA4D93">
            <w:pPr>
              <w:rPr>
                <w:sz w:val="20"/>
                <w:lang w:val="fr-FR"/>
              </w:rPr>
            </w:pPr>
          </w:p>
        </w:tc>
        <w:tc>
          <w:tcPr>
            <w:tcW w:w="226" w:type="dxa"/>
          </w:tcPr>
          <w:p w14:paraId="64B49EC5" w14:textId="77777777" w:rsidR="00CA4D93" w:rsidRPr="00C35EA7" w:rsidRDefault="00CA4D93" w:rsidP="00CA4D93">
            <w:pPr>
              <w:rPr>
                <w:sz w:val="20"/>
                <w:lang w:val="fr-FR"/>
              </w:rPr>
            </w:pPr>
          </w:p>
        </w:tc>
      </w:tr>
      <w:tr w:rsidR="005D10B6" w:rsidRPr="005D2D2C" w14:paraId="0502260C" w14:textId="77777777" w:rsidTr="00C35EA7">
        <w:tc>
          <w:tcPr>
            <w:tcW w:w="1001" w:type="dxa"/>
          </w:tcPr>
          <w:p w14:paraId="1321B526" w14:textId="77777777" w:rsidR="00CA4D93" w:rsidRPr="00C35EA7" w:rsidRDefault="00CA4D93" w:rsidP="00CA4D93">
            <w:pPr>
              <w:rPr>
                <w:sz w:val="20"/>
                <w:lang w:val="fr-FR"/>
              </w:rPr>
            </w:pPr>
          </w:p>
        </w:tc>
        <w:tc>
          <w:tcPr>
            <w:tcW w:w="228" w:type="dxa"/>
          </w:tcPr>
          <w:p w14:paraId="0F2F3FB0" w14:textId="77777777" w:rsidR="00CA4D93" w:rsidRPr="00C35EA7" w:rsidRDefault="00CA4D93" w:rsidP="00CA4D93">
            <w:pPr>
              <w:rPr>
                <w:sz w:val="20"/>
                <w:lang w:val="fr-FR"/>
              </w:rPr>
            </w:pPr>
          </w:p>
        </w:tc>
        <w:tc>
          <w:tcPr>
            <w:tcW w:w="749" w:type="dxa"/>
          </w:tcPr>
          <w:p w14:paraId="22AAEC5B" w14:textId="77777777" w:rsidR="00CA4D93" w:rsidRPr="00C35EA7" w:rsidRDefault="00CA4D93" w:rsidP="00CA4D93">
            <w:pPr>
              <w:rPr>
                <w:sz w:val="20"/>
                <w:lang w:val="fr-FR"/>
              </w:rPr>
            </w:pPr>
          </w:p>
        </w:tc>
        <w:tc>
          <w:tcPr>
            <w:tcW w:w="994" w:type="dxa"/>
          </w:tcPr>
          <w:p w14:paraId="123A2B8B" w14:textId="77777777" w:rsidR="00CA4D93" w:rsidRPr="00C35EA7" w:rsidRDefault="00CA4D93" w:rsidP="00CA4D93">
            <w:pPr>
              <w:rPr>
                <w:sz w:val="20"/>
                <w:lang w:val="fr-FR"/>
              </w:rPr>
            </w:pPr>
          </w:p>
        </w:tc>
        <w:tc>
          <w:tcPr>
            <w:tcW w:w="1094" w:type="dxa"/>
          </w:tcPr>
          <w:p w14:paraId="5CA5404C" w14:textId="77777777" w:rsidR="00CA4D93" w:rsidRPr="00C35EA7" w:rsidRDefault="00CA4D93" w:rsidP="00CA4D93">
            <w:pPr>
              <w:rPr>
                <w:sz w:val="20"/>
                <w:lang w:val="fr-FR"/>
              </w:rPr>
            </w:pPr>
          </w:p>
        </w:tc>
        <w:tc>
          <w:tcPr>
            <w:tcW w:w="1016" w:type="dxa"/>
          </w:tcPr>
          <w:p w14:paraId="4AA0846B" w14:textId="77777777" w:rsidR="00CA4D93" w:rsidRPr="00C35EA7" w:rsidRDefault="00CA4D93" w:rsidP="00CA4D93">
            <w:pPr>
              <w:rPr>
                <w:sz w:val="20"/>
                <w:lang w:val="fr-FR"/>
              </w:rPr>
            </w:pPr>
          </w:p>
        </w:tc>
        <w:tc>
          <w:tcPr>
            <w:tcW w:w="1145" w:type="dxa"/>
          </w:tcPr>
          <w:p w14:paraId="0B04CA6D" w14:textId="77777777" w:rsidR="00CA4D93" w:rsidRPr="00C35EA7" w:rsidRDefault="00CA4D93" w:rsidP="00CA4D93">
            <w:pPr>
              <w:rPr>
                <w:sz w:val="20"/>
                <w:lang w:val="fr-FR"/>
              </w:rPr>
            </w:pPr>
          </w:p>
        </w:tc>
        <w:tc>
          <w:tcPr>
            <w:tcW w:w="226" w:type="dxa"/>
          </w:tcPr>
          <w:p w14:paraId="51D66AFF" w14:textId="77777777" w:rsidR="00CA4D93" w:rsidRPr="00C35EA7" w:rsidRDefault="00CA4D93" w:rsidP="00CA4D93">
            <w:pPr>
              <w:rPr>
                <w:sz w:val="20"/>
                <w:lang w:val="fr-FR"/>
              </w:rPr>
            </w:pPr>
          </w:p>
        </w:tc>
        <w:tc>
          <w:tcPr>
            <w:tcW w:w="226" w:type="dxa"/>
          </w:tcPr>
          <w:p w14:paraId="29D3A9B5" w14:textId="77777777" w:rsidR="00CA4D93" w:rsidRPr="00C35EA7" w:rsidRDefault="00CA4D93" w:rsidP="00CA4D93">
            <w:pPr>
              <w:rPr>
                <w:sz w:val="20"/>
                <w:lang w:val="fr-FR"/>
              </w:rPr>
            </w:pPr>
          </w:p>
        </w:tc>
        <w:tc>
          <w:tcPr>
            <w:tcW w:w="799" w:type="dxa"/>
          </w:tcPr>
          <w:p w14:paraId="38223BE7" w14:textId="77777777" w:rsidR="00CA4D93" w:rsidRPr="00C35EA7" w:rsidRDefault="00CA4D93" w:rsidP="00CA4D93">
            <w:pPr>
              <w:rPr>
                <w:sz w:val="20"/>
                <w:lang w:val="fr-FR"/>
              </w:rPr>
            </w:pPr>
          </w:p>
        </w:tc>
        <w:tc>
          <w:tcPr>
            <w:tcW w:w="978" w:type="dxa"/>
          </w:tcPr>
          <w:p w14:paraId="1460DAC5" w14:textId="77777777" w:rsidR="00CA4D93" w:rsidRPr="00C35EA7" w:rsidRDefault="00CA4D93" w:rsidP="00CA4D93">
            <w:pPr>
              <w:rPr>
                <w:sz w:val="20"/>
                <w:lang w:val="fr-FR"/>
              </w:rPr>
            </w:pPr>
          </w:p>
        </w:tc>
        <w:tc>
          <w:tcPr>
            <w:tcW w:w="226" w:type="dxa"/>
          </w:tcPr>
          <w:p w14:paraId="62B586D7" w14:textId="77777777" w:rsidR="00CA4D93" w:rsidRPr="00C35EA7" w:rsidRDefault="00CA4D93" w:rsidP="00CA4D93">
            <w:pPr>
              <w:rPr>
                <w:sz w:val="20"/>
                <w:lang w:val="fr-FR"/>
              </w:rPr>
            </w:pPr>
          </w:p>
        </w:tc>
        <w:tc>
          <w:tcPr>
            <w:tcW w:w="910" w:type="dxa"/>
          </w:tcPr>
          <w:p w14:paraId="6902C6B0" w14:textId="77777777" w:rsidR="00CA4D93" w:rsidRPr="00C35EA7" w:rsidRDefault="00CA4D93" w:rsidP="00CA4D93">
            <w:pPr>
              <w:rPr>
                <w:sz w:val="20"/>
                <w:lang w:val="fr-FR"/>
              </w:rPr>
            </w:pPr>
          </w:p>
        </w:tc>
        <w:tc>
          <w:tcPr>
            <w:tcW w:w="226" w:type="dxa"/>
          </w:tcPr>
          <w:p w14:paraId="2A8D2CF3" w14:textId="77777777" w:rsidR="00CA4D93" w:rsidRPr="00C35EA7" w:rsidRDefault="00CA4D93" w:rsidP="00CA4D93">
            <w:pPr>
              <w:rPr>
                <w:sz w:val="20"/>
                <w:lang w:val="fr-FR"/>
              </w:rPr>
            </w:pPr>
          </w:p>
        </w:tc>
      </w:tr>
      <w:tr w:rsidR="005D10B6" w:rsidRPr="005D2D2C" w14:paraId="795BDECC" w14:textId="77777777" w:rsidTr="00C35EA7">
        <w:tc>
          <w:tcPr>
            <w:tcW w:w="1001" w:type="dxa"/>
          </w:tcPr>
          <w:p w14:paraId="3E7A3D93" w14:textId="77777777" w:rsidR="00CA4D93" w:rsidRPr="00C35EA7" w:rsidRDefault="00CA4D93" w:rsidP="00CE1E41">
            <w:pPr>
              <w:rPr>
                <w:sz w:val="20"/>
                <w:lang w:val="fr-FR"/>
              </w:rPr>
            </w:pPr>
          </w:p>
        </w:tc>
        <w:tc>
          <w:tcPr>
            <w:tcW w:w="228" w:type="dxa"/>
          </w:tcPr>
          <w:p w14:paraId="7299187A" w14:textId="77777777" w:rsidR="00CA4D93" w:rsidRPr="00C35EA7" w:rsidRDefault="00CA4D93" w:rsidP="00CE1E41">
            <w:pPr>
              <w:rPr>
                <w:sz w:val="20"/>
                <w:lang w:val="fr-FR"/>
              </w:rPr>
            </w:pPr>
          </w:p>
        </w:tc>
        <w:tc>
          <w:tcPr>
            <w:tcW w:w="749" w:type="dxa"/>
          </w:tcPr>
          <w:p w14:paraId="764CE59F" w14:textId="2E971B0D" w:rsidR="00CA4D93" w:rsidRPr="00C35EA7" w:rsidRDefault="00000000" w:rsidP="00CE1E41">
            <w:pPr>
              <w:rPr>
                <w:sz w:val="20"/>
                <w:lang w:val="fr-FR"/>
              </w:rPr>
            </w:pPr>
            <w:hyperlink r:id="rId8385" w:anchor="Sit_Mur_Barrez" w:history="1">
              <w:r w:rsidR="005D2D2C" w:rsidRPr="00C35EA7">
                <w:rPr>
                  <w:rStyle w:val="Hyperlink"/>
                  <w:sz w:val="20"/>
                  <w:lang w:val="fr-FR"/>
                </w:rPr>
                <w:t>Mur-de-Barrez</w:t>
              </w:r>
            </w:hyperlink>
          </w:p>
        </w:tc>
        <w:tc>
          <w:tcPr>
            <w:tcW w:w="994" w:type="dxa"/>
          </w:tcPr>
          <w:p w14:paraId="7F11F4C7" w14:textId="77777777" w:rsidR="00CA4D93" w:rsidRPr="00C35EA7" w:rsidRDefault="00CA4D93" w:rsidP="00CE1E41">
            <w:pPr>
              <w:rPr>
                <w:sz w:val="20"/>
                <w:lang w:val="fr-FR"/>
              </w:rPr>
            </w:pPr>
          </w:p>
        </w:tc>
        <w:tc>
          <w:tcPr>
            <w:tcW w:w="1094" w:type="dxa"/>
          </w:tcPr>
          <w:p w14:paraId="6EE86569" w14:textId="77777777" w:rsidR="00CA4D93" w:rsidRPr="00C35EA7" w:rsidRDefault="00CA4D93" w:rsidP="00CE1E41">
            <w:pPr>
              <w:rPr>
                <w:sz w:val="20"/>
                <w:lang w:val="fr-FR"/>
              </w:rPr>
            </w:pPr>
          </w:p>
        </w:tc>
        <w:tc>
          <w:tcPr>
            <w:tcW w:w="1016" w:type="dxa"/>
          </w:tcPr>
          <w:p w14:paraId="6487555E" w14:textId="001A5728" w:rsidR="00CA4D93" w:rsidRPr="00C35EA7" w:rsidRDefault="00000000" w:rsidP="00CE1E41">
            <w:pPr>
              <w:rPr>
                <w:sz w:val="20"/>
                <w:lang w:val="fr-FR"/>
              </w:rPr>
            </w:pPr>
            <w:hyperlink r:id="rId8386" w:anchor="Sit_Vassieux_Vercors" w:history="1">
              <w:r w:rsidR="00CA4D93" w:rsidRPr="00C35EA7">
                <w:rPr>
                  <w:rStyle w:val="Hyperlink"/>
                  <w:sz w:val="20"/>
                  <w:lang w:val="fr-FR"/>
                </w:rPr>
                <w:t>Vassieux-en-Vercors</w:t>
              </w:r>
            </w:hyperlink>
          </w:p>
        </w:tc>
        <w:tc>
          <w:tcPr>
            <w:tcW w:w="1145" w:type="dxa"/>
          </w:tcPr>
          <w:p w14:paraId="36E2EA77" w14:textId="77777777" w:rsidR="00CA4D93" w:rsidRPr="00C35EA7" w:rsidRDefault="00CA4D93" w:rsidP="00CE1E41">
            <w:pPr>
              <w:rPr>
                <w:sz w:val="20"/>
                <w:lang w:val="fr-FR"/>
              </w:rPr>
            </w:pPr>
          </w:p>
        </w:tc>
        <w:tc>
          <w:tcPr>
            <w:tcW w:w="226" w:type="dxa"/>
          </w:tcPr>
          <w:p w14:paraId="3A499F9D" w14:textId="77777777" w:rsidR="00CA4D93" w:rsidRPr="00C35EA7" w:rsidRDefault="00CA4D93" w:rsidP="00CE1E41">
            <w:pPr>
              <w:rPr>
                <w:sz w:val="20"/>
                <w:lang w:val="fr-FR"/>
              </w:rPr>
            </w:pPr>
          </w:p>
        </w:tc>
        <w:tc>
          <w:tcPr>
            <w:tcW w:w="226" w:type="dxa"/>
          </w:tcPr>
          <w:p w14:paraId="357D0F58" w14:textId="77777777" w:rsidR="00CA4D93" w:rsidRPr="00C35EA7" w:rsidRDefault="00CA4D93" w:rsidP="00CE1E41">
            <w:pPr>
              <w:rPr>
                <w:sz w:val="20"/>
                <w:lang w:val="fr-FR"/>
              </w:rPr>
            </w:pPr>
          </w:p>
        </w:tc>
        <w:tc>
          <w:tcPr>
            <w:tcW w:w="799" w:type="dxa"/>
          </w:tcPr>
          <w:p w14:paraId="19C27D7C" w14:textId="12DDA3D0" w:rsidR="00CA4D93" w:rsidRPr="00C35EA7" w:rsidRDefault="00000000" w:rsidP="00CE1E41">
            <w:pPr>
              <w:rPr>
                <w:sz w:val="20"/>
                <w:lang w:val="fr-FR"/>
              </w:rPr>
            </w:pPr>
            <w:hyperlink r:id="rId8387" w:anchor="Sit_Monti_Lessini" w:history="1">
              <w:r w:rsidR="00CA4D93" w:rsidRPr="00C35EA7">
                <w:rPr>
                  <w:rStyle w:val="Hyperlink"/>
                  <w:sz w:val="20"/>
                  <w:lang w:val="fr-FR"/>
                </w:rPr>
                <w:t>Monte Lessini</w:t>
              </w:r>
            </w:hyperlink>
          </w:p>
        </w:tc>
        <w:tc>
          <w:tcPr>
            <w:tcW w:w="978" w:type="dxa"/>
          </w:tcPr>
          <w:p w14:paraId="5554C1B5" w14:textId="78FB6A38" w:rsidR="00CA4D93" w:rsidRPr="00C35EA7" w:rsidRDefault="00000000" w:rsidP="00CE1E41">
            <w:pPr>
              <w:rPr>
                <w:sz w:val="20"/>
                <w:lang w:val="fr-FR"/>
              </w:rPr>
            </w:pPr>
            <w:hyperlink r:id="rId8388" w:anchor="Sit_Monte_Baldo" w:history="1">
              <w:r w:rsidR="00CA4D93" w:rsidRPr="00C35EA7">
                <w:rPr>
                  <w:rStyle w:val="Hyperlink"/>
                  <w:sz w:val="20"/>
                  <w:lang w:val="fr-FR"/>
                </w:rPr>
                <w:t>Monte Baldo</w:t>
              </w:r>
            </w:hyperlink>
          </w:p>
        </w:tc>
        <w:tc>
          <w:tcPr>
            <w:tcW w:w="226" w:type="dxa"/>
          </w:tcPr>
          <w:p w14:paraId="2F98176B" w14:textId="77777777" w:rsidR="00CA4D93" w:rsidRPr="00C35EA7" w:rsidRDefault="00CA4D93" w:rsidP="00CE1E41">
            <w:pPr>
              <w:rPr>
                <w:sz w:val="20"/>
                <w:lang w:val="fr-FR"/>
              </w:rPr>
            </w:pPr>
          </w:p>
        </w:tc>
        <w:tc>
          <w:tcPr>
            <w:tcW w:w="910" w:type="dxa"/>
          </w:tcPr>
          <w:p w14:paraId="78C73577" w14:textId="77777777" w:rsidR="00CA4D93" w:rsidRPr="00C35EA7" w:rsidRDefault="00CA4D93" w:rsidP="00CE1E41">
            <w:pPr>
              <w:rPr>
                <w:sz w:val="20"/>
                <w:lang w:val="fr-FR"/>
              </w:rPr>
            </w:pPr>
          </w:p>
        </w:tc>
        <w:tc>
          <w:tcPr>
            <w:tcW w:w="226" w:type="dxa"/>
          </w:tcPr>
          <w:p w14:paraId="0D5B0F05" w14:textId="77777777" w:rsidR="00CA4D93" w:rsidRPr="00C35EA7" w:rsidRDefault="00CA4D93" w:rsidP="00CE1E41">
            <w:pPr>
              <w:rPr>
                <w:sz w:val="20"/>
                <w:lang w:val="fr-FR"/>
              </w:rPr>
            </w:pPr>
          </w:p>
        </w:tc>
      </w:tr>
      <w:tr w:rsidR="005D10B6" w:rsidRPr="005D2D2C" w14:paraId="7A570F2C" w14:textId="77777777" w:rsidTr="00C35EA7">
        <w:tc>
          <w:tcPr>
            <w:tcW w:w="1001" w:type="dxa"/>
          </w:tcPr>
          <w:p w14:paraId="547F29DA" w14:textId="77777777" w:rsidR="00CA4D93" w:rsidRPr="00C35EA7" w:rsidRDefault="00CA4D93" w:rsidP="00CE1E41">
            <w:pPr>
              <w:rPr>
                <w:sz w:val="20"/>
                <w:lang w:val="fr-FR"/>
              </w:rPr>
            </w:pPr>
          </w:p>
        </w:tc>
        <w:tc>
          <w:tcPr>
            <w:tcW w:w="228" w:type="dxa"/>
          </w:tcPr>
          <w:p w14:paraId="2D755FD8" w14:textId="77777777" w:rsidR="00CA4D93" w:rsidRPr="00C35EA7" w:rsidRDefault="00CA4D93" w:rsidP="00CE1E41">
            <w:pPr>
              <w:rPr>
                <w:sz w:val="20"/>
                <w:lang w:val="fr-FR"/>
              </w:rPr>
            </w:pPr>
          </w:p>
        </w:tc>
        <w:tc>
          <w:tcPr>
            <w:tcW w:w="749" w:type="dxa"/>
          </w:tcPr>
          <w:p w14:paraId="0AEABE89" w14:textId="77777777" w:rsidR="00CA4D93" w:rsidRPr="00C35EA7" w:rsidRDefault="00CA4D93" w:rsidP="00CE1E41">
            <w:pPr>
              <w:rPr>
                <w:sz w:val="20"/>
                <w:lang w:val="fr-FR"/>
              </w:rPr>
            </w:pPr>
          </w:p>
        </w:tc>
        <w:tc>
          <w:tcPr>
            <w:tcW w:w="994" w:type="dxa"/>
          </w:tcPr>
          <w:p w14:paraId="6A9C31CF" w14:textId="77777777" w:rsidR="00CA4D93" w:rsidRPr="00C35EA7" w:rsidRDefault="00CA4D93" w:rsidP="00CE1E41">
            <w:pPr>
              <w:rPr>
                <w:sz w:val="20"/>
                <w:lang w:val="fr-FR"/>
              </w:rPr>
            </w:pPr>
          </w:p>
        </w:tc>
        <w:tc>
          <w:tcPr>
            <w:tcW w:w="1094" w:type="dxa"/>
          </w:tcPr>
          <w:p w14:paraId="052FBA34" w14:textId="77777777" w:rsidR="00CA4D93" w:rsidRPr="00C35EA7" w:rsidRDefault="00CA4D93" w:rsidP="00CE1E41">
            <w:pPr>
              <w:rPr>
                <w:sz w:val="20"/>
                <w:lang w:val="fr-FR"/>
              </w:rPr>
            </w:pPr>
          </w:p>
        </w:tc>
        <w:tc>
          <w:tcPr>
            <w:tcW w:w="1016" w:type="dxa"/>
          </w:tcPr>
          <w:p w14:paraId="130714DD" w14:textId="77777777" w:rsidR="00CA4D93" w:rsidRPr="00C35EA7" w:rsidRDefault="00CA4D93" w:rsidP="00CE1E41">
            <w:pPr>
              <w:rPr>
                <w:sz w:val="20"/>
                <w:lang w:val="fr-FR"/>
              </w:rPr>
            </w:pPr>
          </w:p>
        </w:tc>
        <w:tc>
          <w:tcPr>
            <w:tcW w:w="1145" w:type="dxa"/>
          </w:tcPr>
          <w:p w14:paraId="11B83010" w14:textId="77777777" w:rsidR="00CA4D93" w:rsidRPr="00C35EA7" w:rsidRDefault="00CA4D93" w:rsidP="00CE1E41">
            <w:pPr>
              <w:rPr>
                <w:sz w:val="20"/>
                <w:lang w:val="fr-FR"/>
              </w:rPr>
            </w:pPr>
          </w:p>
        </w:tc>
        <w:tc>
          <w:tcPr>
            <w:tcW w:w="226" w:type="dxa"/>
          </w:tcPr>
          <w:p w14:paraId="62189E1E" w14:textId="77777777" w:rsidR="00CA4D93" w:rsidRPr="00C35EA7" w:rsidRDefault="00CA4D93" w:rsidP="00CE1E41">
            <w:pPr>
              <w:rPr>
                <w:sz w:val="20"/>
                <w:lang w:val="fr-FR"/>
              </w:rPr>
            </w:pPr>
          </w:p>
        </w:tc>
        <w:tc>
          <w:tcPr>
            <w:tcW w:w="226" w:type="dxa"/>
          </w:tcPr>
          <w:p w14:paraId="6576C99A" w14:textId="77777777" w:rsidR="00CA4D93" w:rsidRPr="00C35EA7" w:rsidRDefault="00CA4D93" w:rsidP="00CE1E41">
            <w:pPr>
              <w:rPr>
                <w:sz w:val="20"/>
                <w:lang w:val="fr-FR"/>
              </w:rPr>
            </w:pPr>
          </w:p>
        </w:tc>
        <w:tc>
          <w:tcPr>
            <w:tcW w:w="799" w:type="dxa"/>
          </w:tcPr>
          <w:p w14:paraId="1920F795" w14:textId="77777777" w:rsidR="00CA4D93" w:rsidRPr="00C35EA7" w:rsidRDefault="00CA4D93" w:rsidP="00CE1E41">
            <w:pPr>
              <w:rPr>
                <w:sz w:val="20"/>
                <w:lang w:val="fr-FR"/>
              </w:rPr>
            </w:pPr>
          </w:p>
        </w:tc>
        <w:tc>
          <w:tcPr>
            <w:tcW w:w="978" w:type="dxa"/>
          </w:tcPr>
          <w:p w14:paraId="20C6D26B" w14:textId="77777777" w:rsidR="00CA4D93" w:rsidRPr="00C35EA7" w:rsidRDefault="00CA4D93" w:rsidP="00CE1E41">
            <w:pPr>
              <w:rPr>
                <w:sz w:val="20"/>
                <w:lang w:val="fr-FR"/>
              </w:rPr>
            </w:pPr>
          </w:p>
        </w:tc>
        <w:tc>
          <w:tcPr>
            <w:tcW w:w="226" w:type="dxa"/>
          </w:tcPr>
          <w:p w14:paraId="06830AB2" w14:textId="77777777" w:rsidR="00CA4D93" w:rsidRPr="00C35EA7" w:rsidRDefault="00CA4D93" w:rsidP="00CE1E41">
            <w:pPr>
              <w:rPr>
                <w:sz w:val="20"/>
                <w:lang w:val="fr-FR"/>
              </w:rPr>
            </w:pPr>
          </w:p>
        </w:tc>
        <w:tc>
          <w:tcPr>
            <w:tcW w:w="910" w:type="dxa"/>
          </w:tcPr>
          <w:p w14:paraId="6C3E0E80" w14:textId="77777777" w:rsidR="00CA4D93" w:rsidRPr="00C35EA7" w:rsidRDefault="00CA4D93" w:rsidP="00CE1E41">
            <w:pPr>
              <w:rPr>
                <w:sz w:val="20"/>
                <w:lang w:val="fr-FR"/>
              </w:rPr>
            </w:pPr>
          </w:p>
        </w:tc>
        <w:tc>
          <w:tcPr>
            <w:tcW w:w="226" w:type="dxa"/>
          </w:tcPr>
          <w:p w14:paraId="23BF3B6A" w14:textId="77777777" w:rsidR="00CA4D93" w:rsidRPr="00C35EA7" w:rsidRDefault="00CA4D93" w:rsidP="00CE1E41">
            <w:pPr>
              <w:rPr>
                <w:sz w:val="20"/>
                <w:lang w:val="fr-FR"/>
              </w:rPr>
            </w:pPr>
          </w:p>
        </w:tc>
      </w:tr>
      <w:tr w:rsidR="005D10B6" w:rsidRPr="005D2D2C" w14:paraId="75D3CC4D" w14:textId="77777777" w:rsidTr="00C35EA7">
        <w:tc>
          <w:tcPr>
            <w:tcW w:w="1001" w:type="dxa"/>
          </w:tcPr>
          <w:p w14:paraId="78EDF7A1" w14:textId="77777777" w:rsidR="00CA4D93" w:rsidRPr="00C35EA7" w:rsidRDefault="00CA4D93" w:rsidP="00CE1E41">
            <w:pPr>
              <w:rPr>
                <w:sz w:val="20"/>
                <w:lang w:val="fr-FR"/>
              </w:rPr>
            </w:pPr>
          </w:p>
        </w:tc>
        <w:tc>
          <w:tcPr>
            <w:tcW w:w="228" w:type="dxa"/>
          </w:tcPr>
          <w:p w14:paraId="5C41C403" w14:textId="77777777" w:rsidR="00CA4D93" w:rsidRPr="00C35EA7" w:rsidRDefault="00CA4D93" w:rsidP="00CE1E41">
            <w:pPr>
              <w:rPr>
                <w:sz w:val="20"/>
                <w:lang w:val="fr-FR"/>
              </w:rPr>
            </w:pPr>
          </w:p>
        </w:tc>
        <w:tc>
          <w:tcPr>
            <w:tcW w:w="749" w:type="dxa"/>
          </w:tcPr>
          <w:p w14:paraId="62098FEA" w14:textId="77777777" w:rsidR="00CA4D93" w:rsidRPr="00C35EA7" w:rsidRDefault="00CA4D93" w:rsidP="00CE1E41">
            <w:pPr>
              <w:rPr>
                <w:sz w:val="20"/>
                <w:lang w:val="fr-FR"/>
              </w:rPr>
            </w:pPr>
          </w:p>
        </w:tc>
        <w:tc>
          <w:tcPr>
            <w:tcW w:w="994" w:type="dxa"/>
          </w:tcPr>
          <w:p w14:paraId="23E2E245" w14:textId="2F98817F" w:rsidR="00CA4D93" w:rsidRPr="00C35EA7" w:rsidRDefault="00000000" w:rsidP="00CE1E41">
            <w:pPr>
              <w:rPr>
                <w:sz w:val="20"/>
                <w:lang w:val="fr-FR"/>
              </w:rPr>
            </w:pPr>
            <w:hyperlink r:id="rId8389" w:anchor="Sit_Salinelles" w:history="1">
              <w:r w:rsidR="00CA4D93" w:rsidRPr="00C35EA7">
                <w:rPr>
                  <w:rStyle w:val="Hyperlink"/>
                  <w:sz w:val="20"/>
                  <w:lang w:val="fr-FR"/>
                </w:rPr>
                <w:t>Salinelles</w:t>
              </w:r>
            </w:hyperlink>
          </w:p>
        </w:tc>
        <w:tc>
          <w:tcPr>
            <w:tcW w:w="1094" w:type="dxa"/>
          </w:tcPr>
          <w:p w14:paraId="520F37DF" w14:textId="2B7D5935" w:rsidR="00CA4D93" w:rsidRPr="00C35EA7" w:rsidRDefault="00000000" w:rsidP="00CE1E41">
            <w:pPr>
              <w:rPr>
                <w:sz w:val="20"/>
                <w:lang w:val="fr-FR"/>
              </w:rPr>
            </w:pPr>
            <w:hyperlink r:id="rId8390" w:anchor="Sit_Collorgues" w:history="1">
              <w:r w:rsidR="00CA4D93" w:rsidRPr="00C35EA7">
                <w:rPr>
                  <w:rStyle w:val="Hyperlink"/>
                  <w:sz w:val="20"/>
                  <w:lang w:val="fr-FR"/>
                </w:rPr>
                <w:t>Collorgues</w:t>
              </w:r>
            </w:hyperlink>
          </w:p>
        </w:tc>
        <w:tc>
          <w:tcPr>
            <w:tcW w:w="1016" w:type="dxa"/>
          </w:tcPr>
          <w:p w14:paraId="2CDF58CE" w14:textId="263FE47E" w:rsidR="00CA4D93" w:rsidRPr="00C35EA7" w:rsidRDefault="00000000" w:rsidP="00CE1E41">
            <w:pPr>
              <w:rPr>
                <w:sz w:val="20"/>
                <w:lang w:val="fr-FR"/>
              </w:rPr>
            </w:pPr>
            <w:hyperlink r:id="rId8391" w:anchor="Sit_Mont_Ventoux" w:history="1">
              <w:r w:rsidR="00CA4D93" w:rsidRPr="00C35EA7">
                <w:rPr>
                  <w:rStyle w:val="Hyperlink"/>
                  <w:sz w:val="20"/>
                  <w:lang w:val="fr-FR"/>
                </w:rPr>
                <w:t>Mont Ventoux</w:t>
              </w:r>
            </w:hyperlink>
          </w:p>
        </w:tc>
        <w:tc>
          <w:tcPr>
            <w:tcW w:w="1145" w:type="dxa"/>
          </w:tcPr>
          <w:p w14:paraId="0F5E94CE" w14:textId="321980A9" w:rsidR="00CA4D93" w:rsidRPr="00C35EA7" w:rsidRDefault="00000000" w:rsidP="00CE1E41">
            <w:pPr>
              <w:rPr>
                <w:sz w:val="20"/>
                <w:lang w:val="fr-FR"/>
              </w:rPr>
            </w:pPr>
            <w:hyperlink r:id="rId8392" w:anchor="Sit_Forcalquier" w:history="1">
              <w:r w:rsidR="00CA4D93" w:rsidRPr="00C35EA7">
                <w:rPr>
                  <w:rStyle w:val="Hyperlink"/>
                  <w:sz w:val="20"/>
                  <w:lang w:val="fr-FR"/>
                </w:rPr>
                <w:t>Forcalquier</w:t>
              </w:r>
            </w:hyperlink>
          </w:p>
        </w:tc>
        <w:tc>
          <w:tcPr>
            <w:tcW w:w="226" w:type="dxa"/>
          </w:tcPr>
          <w:p w14:paraId="3A7F5EA1" w14:textId="77777777" w:rsidR="00CA4D93" w:rsidRPr="00C35EA7" w:rsidRDefault="00CA4D93" w:rsidP="00CE1E41">
            <w:pPr>
              <w:rPr>
                <w:sz w:val="20"/>
                <w:lang w:val="fr-FR"/>
              </w:rPr>
            </w:pPr>
          </w:p>
        </w:tc>
        <w:tc>
          <w:tcPr>
            <w:tcW w:w="226" w:type="dxa"/>
          </w:tcPr>
          <w:p w14:paraId="435E1E61" w14:textId="77777777" w:rsidR="00CA4D93" w:rsidRPr="00C35EA7" w:rsidRDefault="00CA4D93" w:rsidP="00CE1E41">
            <w:pPr>
              <w:rPr>
                <w:sz w:val="20"/>
                <w:lang w:val="fr-FR"/>
              </w:rPr>
            </w:pPr>
          </w:p>
        </w:tc>
        <w:tc>
          <w:tcPr>
            <w:tcW w:w="799" w:type="dxa"/>
          </w:tcPr>
          <w:p w14:paraId="0CC04B8E" w14:textId="77777777" w:rsidR="00CA4D93" w:rsidRPr="00C35EA7" w:rsidRDefault="00CA4D93" w:rsidP="00CE1E41">
            <w:pPr>
              <w:rPr>
                <w:sz w:val="20"/>
                <w:lang w:val="fr-FR"/>
              </w:rPr>
            </w:pPr>
          </w:p>
        </w:tc>
        <w:tc>
          <w:tcPr>
            <w:tcW w:w="978" w:type="dxa"/>
          </w:tcPr>
          <w:p w14:paraId="481F31AB" w14:textId="77777777" w:rsidR="00CA4D93" w:rsidRPr="00C35EA7" w:rsidRDefault="00CA4D93" w:rsidP="00CE1E41">
            <w:pPr>
              <w:rPr>
                <w:sz w:val="20"/>
                <w:lang w:val="fr-FR"/>
              </w:rPr>
            </w:pPr>
          </w:p>
        </w:tc>
        <w:tc>
          <w:tcPr>
            <w:tcW w:w="226" w:type="dxa"/>
          </w:tcPr>
          <w:p w14:paraId="6FC157F7" w14:textId="77777777" w:rsidR="00CA4D93" w:rsidRPr="00C35EA7" w:rsidRDefault="00CA4D93" w:rsidP="00CE1E41">
            <w:pPr>
              <w:rPr>
                <w:sz w:val="20"/>
                <w:lang w:val="fr-FR"/>
              </w:rPr>
            </w:pPr>
          </w:p>
        </w:tc>
        <w:tc>
          <w:tcPr>
            <w:tcW w:w="910" w:type="dxa"/>
          </w:tcPr>
          <w:p w14:paraId="67589FAE" w14:textId="77777777" w:rsidR="00CA4D93" w:rsidRPr="00C35EA7" w:rsidRDefault="00CA4D93" w:rsidP="00CE1E41">
            <w:pPr>
              <w:rPr>
                <w:sz w:val="20"/>
                <w:lang w:val="fr-FR"/>
              </w:rPr>
            </w:pPr>
          </w:p>
        </w:tc>
        <w:tc>
          <w:tcPr>
            <w:tcW w:w="226" w:type="dxa"/>
          </w:tcPr>
          <w:p w14:paraId="4DF2C747" w14:textId="77777777" w:rsidR="00CA4D93" w:rsidRPr="00C35EA7" w:rsidRDefault="00CA4D93" w:rsidP="00CE1E41">
            <w:pPr>
              <w:rPr>
                <w:sz w:val="20"/>
                <w:lang w:val="fr-FR"/>
              </w:rPr>
            </w:pPr>
          </w:p>
        </w:tc>
      </w:tr>
      <w:tr w:rsidR="005D10B6" w:rsidRPr="005D2D2C" w14:paraId="5DE5A513" w14:textId="77777777" w:rsidTr="00C35EA7">
        <w:tc>
          <w:tcPr>
            <w:tcW w:w="1001" w:type="dxa"/>
          </w:tcPr>
          <w:p w14:paraId="59519A2F" w14:textId="77777777" w:rsidR="00CA4D93" w:rsidRPr="00C35EA7" w:rsidRDefault="00CA4D93" w:rsidP="00CE1E41">
            <w:pPr>
              <w:rPr>
                <w:sz w:val="20"/>
                <w:lang w:val="fr-FR"/>
              </w:rPr>
            </w:pPr>
          </w:p>
        </w:tc>
        <w:tc>
          <w:tcPr>
            <w:tcW w:w="228" w:type="dxa"/>
          </w:tcPr>
          <w:p w14:paraId="2A94F2CA" w14:textId="77777777" w:rsidR="00CA4D93" w:rsidRPr="00C35EA7" w:rsidRDefault="00CA4D93" w:rsidP="00CE1E41">
            <w:pPr>
              <w:rPr>
                <w:sz w:val="20"/>
                <w:lang w:val="fr-FR"/>
              </w:rPr>
            </w:pPr>
          </w:p>
        </w:tc>
        <w:tc>
          <w:tcPr>
            <w:tcW w:w="749" w:type="dxa"/>
          </w:tcPr>
          <w:p w14:paraId="2F32F092" w14:textId="77777777" w:rsidR="00CA4D93" w:rsidRPr="00C35EA7" w:rsidRDefault="00CA4D93" w:rsidP="00CE1E41">
            <w:pPr>
              <w:rPr>
                <w:sz w:val="20"/>
                <w:lang w:val="fr-FR"/>
              </w:rPr>
            </w:pPr>
          </w:p>
        </w:tc>
        <w:tc>
          <w:tcPr>
            <w:tcW w:w="994" w:type="dxa"/>
          </w:tcPr>
          <w:p w14:paraId="5043EBED" w14:textId="77777777" w:rsidR="00CA4D93" w:rsidRPr="00C35EA7" w:rsidRDefault="00CA4D93" w:rsidP="00CE1E41">
            <w:pPr>
              <w:rPr>
                <w:sz w:val="20"/>
                <w:lang w:val="fr-FR"/>
              </w:rPr>
            </w:pPr>
          </w:p>
        </w:tc>
        <w:tc>
          <w:tcPr>
            <w:tcW w:w="1094" w:type="dxa"/>
          </w:tcPr>
          <w:p w14:paraId="58BEC999" w14:textId="77777777" w:rsidR="00CA4D93" w:rsidRPr="00C35EA7" w:rsidRDefault="00CA4D93" w:rsidP="00CE1E41">
            <w:pPr>
              <w:rPr>
                <w:sz w:val="20"/>
                <w:lang w:val="fr-FR"/>
              </w:rPr>
            </w:pPr>
          </w:p>
        </w:tc>
        <w:tc>
          <w:tcPr>
            <w:tcW w:w="1016" w:type="dxa"/>
          </w:tcPr>
          <w:p w14:paraId="2A48DF01" w14:textId="77777777" w:rsidR="00CA4D93" w:rsidRPr="00C35EA7" w:rsidRDefault="00CA4D93" w:rsidP="00CE1E41">
            <w:pPr>
              <w:rPr>
                <w:sz w:val="20"/>
                <w:lang w:val="fr-FR"/>
              </w:rPr>
            </w:pPr>
          </w:p>
        </w:tc>
        <w:tc>
          <w:tcPr>
            <w:tcW w:w="1145" w:type="dxa"/>
          </w:tcPr>
          <w:p w14:paraId="489FFCD5" w14:textId="77777777" w:rsidR="00CA4D93" w:rsidRPr="00C35EA7" w:rsidRDefault="00CA4D93" w:rsidP="00CE1E41">
            <w:pPr>
              <w:rPr>
                <w:sz w:val="20"/>
                <w:lang w:val="fr-FR"/>
              </w:rPr>
            </w:pPr>
          </w:p>
        </w:tc>
        <w:tc>
          <w:tcPr>
            <w:tcW w:w="226" w:type="dxa"/>
          </w:tcPr>
          <w:p w14:paraId="3CB35E8E" w14:textId="77777777" w:rsidR="00CA4D93" w:rsidRPr="00C35EA7" w:rsidRDefault="00CA4D93" w:rsidP="00CE1E41">
            <w:pPr>
              <w:rPr>
                <w:sz w:val="20"/>
                <w:lang w:val="fr-FR"/>
              </w:rPr>
            </w:pPr>
          </w:p>
        </w:tc>
        <w:tc>
          <w:tcPr>
            <w:tcW w:w="226" w:type="dxa"/>
          </w:tcPr>
          <w:p w14:paraId="483F4BFF" w14:textId="77777777" w:rsidR="00CA4D93" w:rsidRPr="00C35EA7" w:rsidRDefault="00CA4D93" w:rsidP="00CE1E41">
            <w:pPr>
              <w:rPr>
                <w:sz w:val="20"/>
                <w:lang w:val="fr-FR"/>
              </w:rPr>
            </w:pPr>
          </w:p>
        </w:tc>
        <w:tc>
          <w:tcPr>
            <w:tcW w:w="799" w:type="dxa"/>
          </w:tcPr>
          <w:p w14:paraId="3F534A62" w14:textId="77777777" w:rsidR="00CA4D93" w:rsidRPr="00C35EA7" w:rsidRDefault="00CA4D93" w:rsidP="00CE1E41">
            <w:pPr>
              <w:rPr>
                <w:sz w:val="20"/>
                <w:lang w:val="fr-FR"/>
              </w:rPr>
            </w:pPr>
          </w:p>
        </w:tc>
        <w:tc>
          <w:tcPr>
            <w:tcW w:w="978" w:type="dxa"/>
          </w:tcPr>
          <w:p w14:paraId="795955C8" w14:textId="77777777" w:rsidR="00CA4D93" w:rsidRPr="00C35EA7" w:rsidRDefault="00CA4D93" w:rsidP="00CE1E41">
            <w:pPr>
              <w:rPr>
                <w:sz w:val="20"/>
                <w:lang w:val="fr-FR"/>
              </w:rPr>
            </w:pPr>
          </w:p>
        </w:tc>
        <w:tc>
          <w:tcPr>
            <w:tcW w:w="226" w:type="dxa"/>
          </w:tcPr>
          <w:p w14:paraId="733CE518" w14:textId="77777777" w:rsidR="00CA4D93" w:rsidRPr="00C35EA7" w:rsidRDefault="00CA4D93" w:rsidP="00CE1E41">
            <w:pPr>
              <w:rPr>
                <w:sz w:val="20"/>
                <w:lang w:val="fr-FR"/>
              </w:rPr>
            </w:pPr>
          </w:p>
        </w:tc>
        <w:tc>
          <w:tcPr>
            <w:tcW w:w="910" w:type="dxa"/>
          </w:tcPr>
          <w:p w14:paraId="022DCB46" w14:textId="77777777" w:rsidR="00CA4D93" w:rsidRPr="00C35EA7" w:rsidRDefault="00CA4D93" w:rsidP="00CE1E41">
            <w:pPr>
              <w:rPr>
                <w:sz w:val="20"/>
                <w:lang w:val="fr-FR"/>
              </w:rPr>
            </w:pPr>
          </w:p>
        </w:tc>
        <w:tc>
          <w:tcPr>
            <w:tcW w:w="226" w:type="dxa"/>
          </w:tcPr>
          <w:p w14:paraId="31DBF228" w14:textId="77777777" w:rsidR="00CA4D93" w:rsidRPr="00C35EA7" w:rsidRDefault="00CA4D93" w:rsidP="00CE1E41">
            <w:pPr>
              <w:rPr>
                <w:sz w:val="20"/>
                <w:lang w:val="fr-FR"/>
              </w:rPr>
            </w:pPr>
          </w:p>
        </w:tc>
      </w:tr>
      <w:tr w:rsidR="005D10B6" w:rsidRPr="005D2D2C" w14:paraId="7F32EF1D" w14:textId="77777777" w:rsidTr="00C35EA7">
        <w:tc>
          <w:tcPr>
            <w:tcW w:w="1001" w:type="dxa"/>
          </w:tcPr>
          <w:p w14:paraId="4DFAB1C1" w14:textId="77777777" w:rsidR="00CA4D93" w:rsidRPr="00C35EA7" w:rsidRDefault="00CA4D93" w:rsidP="00CE1E41">
            <w:pPr>
              <w:rPr>
                <w:sz w:val="20"/>
                <w:lang w:val="fr-FR"/>
              </w:rPr>
            </w:pPr>
          </w:p>
        </w:tc>
        <w:tc>
          <w:tcPr>
            <w:tcW w:w="228" w:type="dxa"/>
          </w:tcPr>
          <w:p w14:paraId="25820983" w14:textId="77777777" w:rsidR="00CA4D93" w:rsidRPr="00C35EA7" w:rsidRDefault="00CA4D93" w:rsidP="00CE1E41">
            <w:pPr>
              <w:rPr>
                <w:sz w:val="20"/>
                <w:lang w:val="fr-FR"/>
              </w:rPr>
            </w:pPr>
          </w:p>
        </w:tc>
        <w:tc>
          <w:tcPr>
            <w:tcW w:w="749" w:type="dxa"/>
          </w:tcPr>
          <w:p w14:paraId="08B3BC9C" w14:textId="77777777" w:rsidR="00CA4D93" w:rsidRPr="00C35EA7" w:rsidRDefault="00CA4D93" w:rsidP="00CE1E41">
            <w:pPr>
              <w:rPr>
                <w:sz w:val="20"/>
                <w:lang w:val="fr-FR"/>
              </w:rPr>
            </w:pPr>
          </w:p>
        </w:tc>
        <w:tc>
          <w:tcPr>
            <w:tcW w:w="994" w:type="dxa"/>
          </w:tcPr>
          <w:p w14:paraId="7257743A" w14:textId="77777777" w:rsidR="00CA4D93" w:rsidRPr="00C35EA7" w:rsidRDefault="00CA4D93" w:rsidP="00CE1E41">
            <w:pPr>
              <w:rPr>
                <w:sz w:val="20"/>
                <w:lang w:val="fr-FR"/>
              </w:rPr>
            </w:pPr>
          </w:p>
        </w:tc>
        <w:tc>
          <w:tcPr>
            <w:tcW w:w="1094" w:type="dxa"/>
          </w:tcPr>
          <w:p w14:paraId="2012C0D2" w14:textId="77777777" w:rsidR="00CA4D93" w:rsidRPr="00C35EA7" w:rsidRDefault="00CA4D93" w:rsidP="00CE1E41">
            <w:pPr>
              <w:rPr>
                <w:sz w:val="20"/>
                <w:lang w:val="fr-FR"/>
              </w:rPr>
            </w:pPr>
          </w:p>
        </w:tc>
        <w:tc>
          <w:tcPr>
            <w:tcW w:w="1016" w:type="dxa"/>
          </w:tcPr>
          <w:p w14:paraId="0A7BF390" w14:textId="77777777" w:rsidR="00CA4D93" w:rsidRPr="00C35EA7" w:rsidRDefault="00CA4D93" w:rsidP="00CE1E41">
            <w:pPr>
              <w:rPr>
                <w:sz w:val="20"/>
                <w:lang w:val="fr-FR"/>
              </w:rPr>
            </w:pPr>
          </w:p>
        </w:tc>
        <w:tc>
          <w:tcPr>
            <w:tcW w:w="1145" w:type="dxa"/>
          </w:tcPr>
          <w:p w14:paraId="503B826D" w14:textId="77777777" w:rsidR="00CA4D93" w:rsidRPr="00C35EA7" w:rsidRDefault="00CA4D93" w:rsidP="00CE1E41">
            <w:pPr>
              <w:rPr>
                <w:sz w:val="20"/>
                <w:lang w:val="fr-FR"/>
              </w:rPr>
            </w:pPr>
          </w:p>
        </w:tc>
        <w:tc>
          <w:tcPr>
            <w:tcW w:w="226" w:type="dxa"/>
          </w:tcPr>
          <w:p w14:paraId="16076265" w14:textId="77777777" w:rsidR="00CA4D93" w:rsidRPr="00C35EA7" w:rsidRDefault="00CA4D93" w:rsidP="00CE1E41">
            <w:pPr>
              <w:rPr>
                <w:sz w:val="20"/>
                <w:lang w:val="fr-FR"/>
              </w:rPr>
            </w:pPr>
          </w:p>
        </w:tc>
        <w:tc>
          <w:tcPr>
            <w:tcW w:w="226" w:type="dxa"/>
          </w:tcPr>
          <w:p w14:paraId="34568B84" w14:textId="77777777" w:rsidR="00CA4D93" w:rsidRPr="00C35EA7" w:rsidRDefault="00CA4D93" w:rsidP="00CE1E41">
            <w:pPr>
              <w:rPr>
                <w:sz w:val="20"/>
                <w:lang w:val="fr-FR"/>
              </w:rPr>
            </w:pPr>
          </w:p>
        </w:tc>
        <w:tc>
          <w:tcPr>
            <w:tcW w:w="799" w:type="dxa"/>
          </w:tcPr>
          <w:p w14:paraId="77332416" w14:textId="77777777" w:rsidR="00CA4D93" w:rsidRPr="00C35EA7" w:rsidRDefault="00CA4D93" w:rsidP="00CE1E41">
            <w:pPr>
              <w:rPr>
                <w:sz w:val="20"/>
                <w:lang w:val="fr-FR"/>
              </w:rPr>
            </w:pPr>
          </w:p>
        </w:tc>
        <w:tc>
          <w:tcPr>
            <w:tcW w:w="978" w:type="dxa"/>
          </w:tcPr>
          <w:p w14:paraId="7FFC57B9" w14:textId="77777777" w:rsidR="00CA4D93" w:rsidRPr="00C35EA7" w:rsidRDefault="00CA4D93" w:rsidP="00CE1E41">
            <w:pPr>
              <w:rPr>
                <w:sz w:val="20"/>
                <w:lang w:val="fr-FR"/>
              </w:rPr>
            </w:pPr>
          </w:p>
        </w:tc>
        <w:tc>
          <w:tcPr>
            <w:tcW w:w="226" w:type="dxa"/>
          </w:tcPr>
          <w:p w14:paraId="0EBE5E9A" w14:textId="77777777" w:rsidR="00CA4D93" w:rsidRPr="00C35EA7" w:rsidRDefault="00CA4D93" w:rsidP="00CE1E41">
            <w:pPr>
              <w:rPr>
                <w:sz w:val="20"/>
                <w:lang w:val="fr-FR"/>
              </w:rPr>
            </w:pPr>
          </w:p>
        </w:tc>
        <w:tc>
          <w:tcPr>
            <w:tcW w:w="910" w:type="dxa"/>
          </w:tcPr>
          <w:p w14:paraId="3840004E" w14:textId="32B332A0" w:rsidR="00CA4D93" w:rsidRPr="00C35EA7" w:rsidRDefault="00000000" w:rsidP="00CE1E41">
            <w:pPr>
              <w:rPr>
                <w:sz w:val="20"/>
                <w:lang w:val="fr-FR"/>
              </w:rPr>
            </w:pPr>
            <w:hyperlink r:id="rId8393" w:anchor="Sit_Gargano" w:history="1">
              <w:r w:rsidR="00CA4D93" w:rsidRPr="00C35EA7">
                <w:rPr>
                  <w:rStyle w:val="Hyperlink"/>
                  <w:sz w:val="20"/>
                  <w:lang w:val="fr-FR"/>
                </w:rPr>
                <w:t>Gargano</w:t>
              </w:r>
            </w:hyperlink>
          </w:p>
        </w:tc>
        <w:tc>
          <w:tcPr>
            <w:tcW w:w="226" w:type="dxa"/>
          </w:tcPr>
          <w:p w14:paraId="0A587952" w14:textId="77777777" w:rsidR="00CA4D93" w:rsidRPr="00C35EA7" w:rsidRDefault="00CA4D93" w:rsidP="00CE1E41">
            <w:pPr>
              <w:rPr>
                <w:sz w:val="20"/>
                <w:lang w:val="fr-FR"/>
              </w:rPr>
            </w:pPr>
          </w:p>
        </w:tc>
      </w:tr>
      <w:tr w:rsidR="005D10B6" w:rsidRPr="005D2D2C" w14:paraId="0935C519" w14:textId="77777777" w:rsidTr="00C35EA7">
        <w:tc>
          <w:tcPr>
            <w:tcW w:w="1001" w:type="dxa"/>
          </w:tcPr>
          <w:p w14:paraId="600C31CE" w14:textId="77777777" w:rsidR="00CA4D93" w:rsidRPr="00C35EA7" w:rsidRDefault="00CA4D93" w:rsidP="00CE1E41">
            <w:pPr>
              <w:rPr>
                <w:sz w:val="20"/>
                <w:lang w:val="fr-FR"/>
              </w:rPr>
            </w:pPr>
          </w:p>
        </w:tc>
        <w:tc>
          <w:tcPr>
            <w:tcW w:w="228" w:type="dxa"/>
          </w:tcPr>
          <w:p w14:paraId="4EDF98DB" w14:textId="77777777" w:rsidR="00CA4D93" w:rsidRPr="00C35EA7" w:rsidRDefault="00CA4D93" w:rsidP="00CE1E41">
            <w:pPr>
              <w:rPr>
                <w:sz w:val="20"/>
                <w:lang w:val="fr-FR"/>
              </w:rPr>
            </w:pPr>
          </w:p>
        </w:tc>
        <w:tc>
          <w:tcPr>
            <w:tcW w:w="749" w:type="dxa"/>
          </w:tcPr>
          <w:p w14:paraId="72F7EE69" w14:textId="77777777" w:rsidR="00CA4D93" w:rsidRPr="00C35EA7" w:rsidRDefault="00CA4D93" w:rsidP="00CE1E41">
            <w:pPr>
              <w:rPr>
                <w:sz w:val="20"/>
                <w:lang w:val="fr-FR"/>
              </w:rPr>
            </w:pPr>
          </w:p>
        </w:tc>
        <w:tc>
          <w:tcPr>
            <w:tcW w:w="994" w:type="dxa"/>
          </w:tcPr>
          <w:p w14:paraId="2C821EB8" w14:textId="77777777" w:rsidR="00CA4D93" w:rsidRPr="00C35EA7" w:rsidRDefault="00CA4D93" w:rsidP="00CE1E41">
            <w:pPr>
              <w:rPr>
                <w:sz w:val="20"/>
                <w:lang w:val="fr-FR"/>
              </w:rPr>
            </w:pPr>
          </w:p>
        </w:tc>
        <w:tc>
          <w:tcPr>
            <w:tcW w:w="1094" w:type="dxa"/>
          </w:tcPr>
          <w:p w14:paraId="16E133F7" w14:textId="77777777" w:rsidR="00CA4D93" w:rsidRPr="00C35EA7" w:rsidRDefault="00CA4D93" w:rsidP="00CE1E41">
            <w:pPr>
              <w:rPr>
                <w:sz w:val="20"/>
                <w:lang w:val="fr-FR"/>
              </w:rPr>
            </w:pPr>
          </w:p>
        </w:tc>
        <w:tc>
          <w:tcPr>
            <w:tcW w:w="1016" w:type="dxa"/>
          </w:tcPr>
          <w:p w14:paraId="58934A45" w14:textId="77777777" w:rsidR="00CA4D93" w:rsidRPr="00C35EA7" w:rsidRDefault="00CA4D93" w:rsidP="00CE1E41">
            <w:pPr>
              <w:rPr>
                <w:sz w:val="20"/>
                <w:lang w:val="fr-FR"/>
              </w:rPr>
            </w:pPr>
          </w:p>
        </w:tc>
        <w:tc>
          <w:tcPr>
            <w:tcW w:w="1145" w:type="dxa"/>
          </w:tcPr>
          <w:p w14:paraId="2595141B" w14:textId="77777777" w:rsidR="00CA4D93" w:rsidRPr="00C35EA7" w:rsidRDefault="00CA4D93" w:rsidP="00CE1E41">
            <w:pPr>
              <w:rPr>
                <w:sz w:val="20"/>
                <w:lang w:val="fr-FR"/>
              </w:rPr>
            </w:pPr>
          </w:p>
        </w:tc>
        <w:tc>
          <w:tcPr>
            <w:tcW w:w="226" w:type="dxa"/>
          </w:tcPr>
          <w:p w14:paraId="63311DE2" w14:textId="77777777" w:rsidR="00CA4D93" w:rsidRPr="00C35EA7" w:rsidRDefault="00CA4D93" w:rsidP="00CE1E41">
            <w:pPr>
              <w:rPr>
                <w:sz w:val="20"/>
                <w:lang w:val="fr-FR"/>
              </w:rPr>
            </w:pPr>
          </w:p>
        </w:tc>
        <w:tc>
          <w:tcPr>
            <w:tcW w:w="226" w:type="dxa"/>
          </w:tcPr>
          <w:p w14:paraId="6E544B47" w14:textId="77777777" w:rsidR="00CA4D93" w:rsidRPr="00C35EA7" w:rsidRDefault="00CA4D93" w:rsidP="00CE1E41">
            <w:pPr>
              <w:rPr>
                <w:sz w:val="20"/>
                <w:lang w:val="fr-FR"/>
              </w:rPr>
            </w:pPr>
          </w:p>
        </w:tc>
        <w:tc>
          <w:tcPr>
            <w:tcW w:w="799" w:type="dxa"/>
          </w:tcPr>
          <w:p w14:paraId="32D8DD60" w14:textId="77777777" w:rsidR="00CA4D93" w:rsidRPr="00C35EA7" w:rsidRDefault="00CA4D93" w:rsidP="00CE1E41">
            <w:pPr>
              <w:rPr>
                <w:sz w:val="20"/>
                <w:lang w:val="fr-FR"/>
              </w:rPr>
            </w:pPr>
          </w:p>
        </w:tc>
        <w:tc>
          <w:tcPr>
            <w:tcW w:w="978" w:type="dxa"/>
          </w:tcPr>
          <w:p w14:paraId="44B18C02" w14:textId="77777777" w:rsidR="00CA4D93" w:rsidRPr="00C35EA7" w:rsidRDefault="00CA4D93" w:rsidP="00CE1E41">
            <w:pPr>
              <w:rPr>
                <w:sz w:val="20"/>
                <w:lang w:val="fr-FR"/>
              </w:rPr>
            </w:pPr>
          </w:p>
        </w:tc>
        <w:tc>
          <w:tcPr>
            <w:tcW w:w="226" w:type="dxa"/>
          </w:tcPr>
          <w:p w14:paraId="6A550449" w14:textId="77777777" w:rsidR="00CA4D93" w:rsidRPr="00C35EA7" w:rsidRDefault="00CA4D93" w:rsidP="00CE1E41">
            <w:pPr>
              <w:rPr>
                <w:sz w:val="20"/>
                <w:lang w:val="fr-FR"/>
              </w:rPr>
            </w:pPr>
          </w:p>
        </w:tc>
        <w:tc>
          <w:tcPr>
            <w:tcW w:w="910" w:type="dxa"/>
          </w:tcPr>
          <w:p w14:paraId="5A92635F" w14:textId="77777777" w:rsidR="00CA4D93" w:rsidRPr="00C35EA7" w:rsidRDefault="00CA4D93" w:rsidP="00CE1E41">
            <w:pPr>
              <w:rPr>
                <w:sz w:val="20"/>
                <w:lang w:val="fr-FR"/>
              </w:rPr>
            </w:pPr>
          </w:p>
        </w:tc>
        <w:tc>
          <w:tcPr>
            <w:tcW w:w="226" w:type="dxa"/>
          </w:tcPr>
          <w:p w14:paraId="3CFB2135" w14:textId="77777777" w:rsidR="00CA4D93" w:rsidRPr="00C35EA7" w:rsidRDefault="00CA4D93" w:rsidP="00CE1E41">
            <w:pPr>
              <w:rPr>
                <w:sz w:val="20"/>
                <w:lang w:val="fr-FR"/>
              </w:rPr>
            </w:pPr>
          </w:p>
        </w:tc>
      </w:tr>
      <w:tr w:rsidR="005D10B6" w:rsidRPr="005D2D2C" w14:paraId="6A866A90" w14:textId="77777777" w:rsidTr="00C35EA7">
        <w:tc>
          <w:tcPr>
            <w:tcW w:w="1001" w:type="dxa"/>
          </w:tcPr>
          <w:p w14:paraId="6ED71790" w14:textId="77777777" w:rsidR="00CA4D93" w:rsidRPr="00C35EA7" w:rsidRDefault="00CA4D93" w:rsidP="00CE1E41">
            <w:pPr>
              <w:rPr>
                <w:sz w:val="20"/>
                <w:lang w:val="fr-FR"/>
              </w:rPr>
            </w:pPr>
          </w:p>
        </w:tc>
        <w:tc>
          <w:tcPr>
            <w:tcW w:w="228" w:type="dxa"/>
          </w:tcPr>
          <w:p w14:paraId="4CAFD417" w14:textId="77777777" w:rsidR="00CA4D93" w:rsidRPr="00C35EA7" w:rsidRDefault="00CA4D93" w:rsidP="00CE1E41">
            <w:pPr>
              <w:rPr>
                <w:sz w:val="20"/>
                <w:lang w:val="fr-FR"/>
              </w:rPr>
            </w:pPr>
          </w:p>
        </w:tc>
        <w:tc>
          <w:tcPr>
            <w:tcW w:w="749" w:type="dxa"/>
          </w:tcPr>
          <w:p w14:paraId="10685C09" w14:textId="77777777" w:rsidR="00CA4D93" w:rsidRPr="00C35EA7" w:rsidRDefault="00CA4D93" w:rsidP="00CE1E41">
            <w:pPr>
              <w:rPr>
                <w:sz w:val="20"/>
                <w:lang w:val="fr-FR"/>
              </w:rPr>
            </w:pPr>
          </w:p>
        </w:tc>
        <w:tc>
          <w:tcPr>
            <w:tcW w:w="994" w:type="dxa"/>
          </w:tcPr>
          <w:p w14:paraId="0E9F8B68" w14:textId="77777777" w:rsidR="00CA4D93" w:rsidRPr="00C35EA7" w:rsidRDefault="00CA4D93" w:rsidP="00CE1E41">
            <w:pPr>
              <w:rPr>
                <w:sz w:val="20"/>
                <w:lang w:val="fr-FR"/>
              </w:rPr>
            </w:pPr>
          </w:p>
        </w:tc>
        <w:tc>
          <w:tcPr>
            <w:tcW w:w="1094" w:type="dxa"/>
          </w:tcPr>
          <w:p w14:paraId="19B3C8DC" w14:textId="77777777" w:rsidR="00CA4D93" w:rsidRPr="00C35EA7" w:rsidRDefault="00CA4D93" w:rsidP="00CE1E41">
            <w:pPr>
              <w:rPr>
                <w:sz w:val="20"/>
                <w:lang w:val="fr-FR"/>
              </w:rPr>
            </w:pPr>
          </w:p>
        </w:tc>
        <w:tc>
          <w:tcPr>
            <w:tcW w:w="1016" w:type="dxa"/>
          </w:tcPr>
          <w:p w14:paraId="212D5C9E" w14:textId="77777777" w:rsidR="00CA4D93" w:rsidRPr="00C35EA7" w:rsidRDefault="00CA4D93" w:rsidP="00CE1E41">
            <w:pPr>
              <w:rPr>
                <w:sz w:val="20"/>
                <w:lang w:val="fr-FR"/>
              </w:rPr>
            </w:pPr>
          </w:p>
        </w:tc>
        <w:tc>
          <w:tcPr>
            <w:tcW w:w="1145" w:type="dxa"/>
          </w:tcPr>
          <w:p w14:paraId="6446D1D1" w14:textId="77777777" w:rsidR="00CA4D93" w:rsidRPr="00C35EA7" w:rsidRDefault="00CA4D93" w:rsidP="00CE1E41">
            <w:pPr>
              <w:rPr>
                <w:sz w:val="20"/>
                <w:lang w:val="fr-FR"/>
              </w:rPr>
            </w:pPr>
          </w:p>
        </w:tc>
        <w:tc>
          <w:tcPr>
            <w:tcW w:w="226" w:type="dxa"/>
          </w:tcPr>
          <w:p w14:paraId="0BEC3684" w14:textId="77777777" w:rsidR="00CA4D93" w:rsidRPr="00C35EA7" w:rsidRDefault="00CA4D93" w:rsidP="00CE1E41">
            <w:pPr>
              <w:rPr>
                <w:sz w:val="20"/>
                <w:lang w:val="fr-FR"/>
              </w:rPr>
            </w:pPr>
          </w:p>
        </w:tc>
        <w:tc>
          <w:tcPr>
            <w:tcW w:w="226" w:type="dxa"/>
          </w:tcPr>
          <w:p w14:paraId="7FF41587" w14:textId="77777777" w:rsidR="00CA4D93" w:rsidRPr="00C35EA7" w:rsidRDefault="00CA4D93" w:rsidP="00CE1E41">
            <w:pPr>
              <w:rPr>
                <w:sz w:val="20"/>
                <w:lang w:val="fr-FR"/>
              </w:rPr>
            </w:pPr>
          </w:p>
        </w:tc>
        <w:tc>
          <w:tcPr>
            <w:tcW w:w="799" w:type="dxa"/>
          </w:tcPr>
          <w:p w14:paraId="51EAE95B" w14:textId="77777777" w:rsidR="00CA4D93" w:rsidRPr="00C35EA7" w:rsidRDefault="00CA4D93" w:rsidP="00CE1E41">
            <w:pPr>
              <w:rPr>
                <w:sz w:val="20"/>
                <w:lang w:val="fr-FR"/>
              </w:rPr>
            </w:pPr>
          </w:p>
        </w:tc>
        <w:tc>
          <w:tcPr>
            <w:tcW w:w="978" w:type="dxa"/>
          </w:tcPr>
          <w:p w14:paraId="3C073814" w14:textId="77777777" w:rsidR="00CA4D93" w:rsidRPr="00C35EA7" w:rsidRDefault="00CA4D93" w:rsidP="00CE1E41">
            <w:pPr>
              <w:rPr>
                <w:sz w:val="20"/>
                <w:lang w:val="fr-FR"/>
              </w:rPr>
            </w:pPr>
          </w:p>
        </w:tc>
        <w:tc>
          <w:tcPr>
            <w:tcW w:w="226" w:type="dxa"/>
          </w:tcPr>
          <w:p w14:paraId="7BFF1FF1" w14:textId="77777777" w:rsidR="00CA4D93" w:rsidRPr="00C35EA7" w:rsidRDefault="00CA4D93" w:rsidP="00CE1E41">
            <w:pPr>
              <w:rPr>
                <w:sz w:val="20"/>
                <w:lang w:val="fr-FR"/>
              </w:rPr>
            </w:pPr>
          </w:p>
        </w:tc>
        <w:tc>
          <w:tcPr>
            <w:tcW w:w="910" w:type="dxa"/>
          </w:tcPr>
          <w:p w14:paraId="0579681A" w14:textId="77777777" w:rsidR="00CA4D93" w:rsidRPr="00C35EA7" w:rsidRDefault="00CA4D93" w:rsidP="00CE1E41">
            <w:pPr>
              <w:rPr>
                <w:sz w:val="20"/>
                <w:lang w:val="fr-FR"/>
              </w:rPr>
            </w:pPr>
          </w:p>
        </w:tc>
        <w:tc>
          <w:tcPr>
            <w:tcW w:w="226" w:type="dxa"/>
          </w:tcPr>
          <w:p w14:paraId="1D9B5130" w14:textId="77777777" w:rsidR="00CA4D93" w:rsidRPr="00C35EA7" w:rsidRDefault="00CA4D93" w:rsidP="00CE1E41">
            <w:pPr>
              <w:rPr>
                <w:sz w:val="20"/>
                <w:lang w:val="fr-FR"/>
              </w:rPr>
            </w:pPr>
          </w:p>
        </w:tc>
      </w:tr>
    </w:tbl>
    <w:p w14:paraId="41B30522" w14:textId="77777777" w:rsidR="00CA4D93" w:rsidRPr="0032190F" w:rsidRDefault="005D2D2C" w:rsidP="00CA4D93">
      <w:pPr>
        <w:jc w:val="both"/>
        <w:rPr>
          <w:lang w:val="fr-FR"/>
        </w:rPr>
      </w:pPr>
      <w:r w:rsidRPr="005D2D2C">
        <w:rPr>
          <w:i/>
          <w:lang w:val="fr-FR"/>
        </w:rPr>
        <w:t>italique</w:t>
      </w:r>
      <w:r>
        <w:rPr>
          <w:lang w:val="fr-FR"/>
        </w:rPr>
        <w:t xml:space="preserve">: période à confirmer </w:t>
      </w:r>
      <w:r w:rsidR="00CA4D93" w:rsidRPr="0032190F">
        <w:rPr>
          <w:lang w:val="fr-FR"/>
        </w:rPr>
        <w:t>(BIB 63 et 64 et 1496</w:t>
      </w:r>
      <w:r w:rsidR="00CA4D93">
        <w:rPr>
          <w:lang w:val="fr-FR"/>
        </w:rPr>
        <w:t>, BIB 2651)</w:t>
      </w:r>
    </w:p>
    <w:p w14:paraId="0BD8B5A2" w14:textId="77777777" w:rsidR="00CA4D93" w:rsidRDefault="00CA4D93" w:rsidP="00242C0F">
      <w:pPr>
        <w:jc w:val="both"/>
        <w:rPr>
          <w:lang w:val="fr-FR"/>
        </w:rPr>
      </w:pPr>
    </w:p>
    <w:p w14:paraId="13BCB7E2" w14:textId="77777777" w:rsidR="00CA4D93" w:rsidRPr="0032190F" w:rsidRDefault="00CA4D93" w:rsidP="00242C0F">
      <w:pPr>
        <w:jc w:val="both"/>
        <w:rPr>
          <w:lang w:val="fr-FR"/>
        </w:rPr>
      </w:pPr>
    </w:p>
    <w:p w14:paraId="49E71D23" w14:textId="77777777" w:rsidR="00F70E68" w:rsidRPr="0032190F" w:rsidRDefault="00F70E68" w:rsidP="00242C0F">
      <w:pPr>
        <w:jc w:val="both"/>
        <w:rPr>
          <w:lang w:val="fr-FR"/>
        </w:rPr>
      </w:pPr>
    </w:p>
    <w:p w14:paraId="42559EDB" w14:textId="77777777" w:rsidR="00F70E68" w:rsidRDefault="00F70E68" w:rsidP="00242C0F">
      <w:pPr>
        <w:jc w:val="both"/>
        <w:rPr>
          <w:lang w:val="fr-FR"/>
        </w:rPr>
      </w:pPr>
      <w:r w:rsidRPr="0032190F">
        <w:rPr>
          <w:lang w:val="fr-FR"/>
        </w:rPr>
        <w:t>Le développement de ces ateliers se fait de manière congruente avec le développement de la métallurgie (que les lames peuvent imiter) et la baisse de production des gisements de pierres vertes</w:t>
      </w:r>
      <w:r w:rsidR="00CA4D93">
        <w:rPr>
          <w:lang w:val="fr-FR"/>
        </w:rPr>
        <w:t xml:space="preserve"> (BIB ?)</w:t>
      </w:r>
    </w:p>
    <w:p w14:paraId="69BC1AE9" w14:textId="77777777" w:rsidR="00A032E0" w:rsidRDefault="00A032E0" w:rsidP="00242C0F">
      <w:pPr>
        <w:jc w:val="both"/>
        <w:rPr>
          <w:lang w:val="fr-FR"/>
        </w:rPr>
      </w:pPr>
    </w:p>
    <w:p w14:paraId="7061574D" w14:textId="1A59C56B" w:rsidR="00A032E0" w:rsidRDefault="00A032E0" w:rsidP="00242C0F">
      <w:pPr>
        <w:jc w:val="both"/>
        <w:rPr>
          <w:lang w:val="fr-FR"/>
        </w:rPr>
      </w:pPr>
      <w:r>
        <w:rPr>
          <w:lang w:val="fr-FR"/>
        </w:rPr>
        <w:t xml:space="preserve">v. </w:t>
      </w:r>
      <w:hyperlink r:id="rId8394" w:anchor="Sit_Casa_Montero" w:history="1">
        <w:r w:rsidRPr="00A032E0">
          <w:rPr>
            <w:rStyle w:val="Hyperlink"/>
            <w:lang w:val="fr-FR"/>
          </w:rPr>
          <w:t>Casa Montero</w:t>
        </w:r>
      </w:hyperlink>
      <w:r>
        <w:rPr>
          <w:lang w:val="fr-FR"/>
        </w:rPr>
        <w:t xml:space="preserve">, </w:t>
      </w:r>
    </w:p>
    <w:p w14:paraId="615F0C13" w14:textId="77777777" w:rsidR="00CA4D93" w:rsidRDefault="00CA4D93" w:rsidP="00242C0F">
      <w:pPr>
        <w:jc w:val="both"/>
        <w:rPr>
          <w:lang w:val="fr-FR"/>
        </w:rPr>
      </w:pPr>
    </w:p>
    <w:p w14:paraId="165F0C59" w14:textId="77777777" w:rsidR="00CA4D93" w:rsidRDefault="00CA4D93" w:rsidP="00CA4D93">
      <w:pPr>
        <w:pStyle w:val="Heading3"/>
      </w:pPr>
      <w:r>
        <w:t>France</w:t>
      </w:r>
    </w:p>
    <w:p w14:paraId="576964D5" w14:textId="77777777" w:rsidR="00CA4D93" w:rsidRDefault="00CA4D93" w:rsidP="00242C0F">
      <w:pPr>
        <w:jc w:val="both"/>
        <w:rPr>
          <w:lang w:val="fr-FR"/>
        </w:rPr>
      </w:pPr>
    </w:p>
    <w:p w14:paraId="014E298E" w14:textId="77777777" w:rsidR="00CA4D93" w:rsidRPr="0032190F" w:rsidRDefault="00CA4D93" w:rsidP="00CA4D93">
      <w:pPr>
        <w:jc w:val="both"/>
        <w:rPr>
          <w:lang w:val="fr-FR"/>
        </w:rPr>
      </w:pPr>
      <w:r w:rsidRPr="0032190F">
        <w:rPr>
          <w:lang w:val="fr-FR"/>
        </w:rPr>
        <w:lastRenderedPageBreak/>
        <w:t>Dans le Midi, les gisements produits siliceux</w:t>
      </w:r>
      <w:r>
        <w:rPr>
          <w:lang w:val="fr-FR"/>
        </w:rPr>
        <w:t xml:space="preserve"> </w:t>
      </w:r>
      <w:r w:rsidRPr="0032190F">
        <w:rPr>
          <w:lang w:val="fr-FR"/>
        </w:rPr>
        <w:t>employés dans la production de grandes lames pour la fabrication de poignards :</w:t>
      </w:r>
      <w:r w:rsidRPr="00CA4D93">
        <w:rPr>
          <w:lang w:val="fr-FR"/>
        </w:rPr>
        <w:t xml:space="preserve"> </w:t>
      </w:r>
    </w:p>
    <w:p w14:paraId="2E9CEED3" w14:textId="77777777" w:rsidR="00CA4D93" w:rsidRPr="0032190F" w:rsidRDefault="00CA4D93" w:rsidP="00CA4D93">
      <w:pPr>
        <w:jc w:val="both"/>
        <w:rPr>
          <w:lang w:val="fr-FR"/>
        </w:rPr>
      </w:pPr>
    </w:p>
    <w:p w14:paraId="5582DE02" w14:textId="77777777" w:rsidR="00CA4D93" w:rsidRPr="0032190F" w:rsidRDefault="00CA4D93" w:rsidP="00CA4D93">
      <w:pPr>
        <w:jc w:val="both"/>
        <w:rPr>
          <w:lang w:val="fr-FR"/>
        </w:rPr>
      </w:pPr>
      <w:r w:rsidRPr="0032190F">
        <w:rPr>
          <w:lang w:val="fr-FR"/>
        </w:rPr>
        <w:tab/>
        <w:t xml:space="preserve">-gisement de </w:t>
      </w:r>
    </w:p>
    <w:p w14:paraId="188BD167" w14:textId="77777777" w:rsidR="00CA4D93" w:rsidRPr="0032190F" w:rsidRDefault="00CA4D93" w:rsidP="00CA4D93">
      <w:pPr>
        <w:jc w:val="both"/>
        <w:rPr>
          <w:lang w:val="fr-FR"/>
        </w:rPr>
      </w:pPr>
      <w:r w:rsidRPr="0032190F">
        <w:rPr>
          <w:lang w:val="fr-FR"/>
        </w:rPr>
        <w:tab/>
        <w:t>-gisements du Vaucluse ()</w:t>
      </w:r>
    </w:p>
    <w:p w14:paraId="46ED0FF8" w14:textId="7BCF4FD9" w:rsidR="00CA4D93" w:rsidRPr="0032190F" w:rsidRDefault="00CA4D93" w:rsidP="00CA4D93">
      <w:pPr>
        <w:jc w:val="both"/>
        <w:rPr>
          <w:lang w:val="fr-FR"/>
        </w:rPr>
      </w:pPr>
      <w:r w:rsidRPr="0032190F">
        <w:rPr>
          <w:lang w:val="fr-FR"/>
        </w:rPr>
        <w:tab/>
        <w:t xml:space="preserve">-gisement de </w:t>
      </w:r>
      <w:hyperlink r:id="rId8395" w:anchor="Sit_Forcalquier" w:history="1">
        <w:r w:rsidRPr="0032190F">
          <w:rPr>
            <w:rStyle w:val="Hyperlink"/>
            <w:lang w:val="fr-FR"/>
          </w:rPr>
          <w:t>Forcalquier</w:t>
        </w:r>
      </w:hyperlink>
    </w:p>
    <w:p w14:paraId="0F8A75BD" w14:textId="77777777" w:rsidR="00CA4D93" w:rsidRPr="0032190F" w:rsidRDefault="00CA4D93" w:rsidP="00CA4D93">
      <w:pPr>
        <w:jc w:val="both"/>
        <w:rPr>
          <w:lang w:val="fr-FR"/>
        </w:rPr>
      </w:pPr>
      <w:r w:rsidRPr="0032190F">
        <w:rPr>
          <w:lang w:val="fr-FR"/>
        </w:rPr>
        <w:tab/>
        <w:t xml:space="preserve">-gisement de </w:t>
      </w:r>
    </w:p>
    <w:p w14:paraId="4DD38291" w14:textId="77777777" w:rsidR="00CA4D93" w:rsidRPr="0032190F" w:rsidRDefault="00CA4D93" w:rsidP="00CA4D93">
      <w:pPr>
        <w:ind w:firstLine="709"/>
        <w:jc w:val="both"/>
        <w:rPr>
          <w:lang w:val="fr-FR"/>
        </w:rPr>
      </w:pPr>
      <w:r w:rsidRPr="0032190F">
        <w:rPr>
          <w:lang w:val="fr-FR"/>
        </w:rPr>
        <w:t xml:space="preserve">-gisement de </w:t>
      </w:r>
    </w:p>
    <w:p w14:paraId="4644C347" w14:textId="77777777" w:rsidR="00CA4D93" w:rsidRPr="0032190F" w:rsidRDefault="00CA4D93" w:rsidP="00CA4D93">
      <w:pPr>
        <w:ind w:firstLine="709"/>
        <w:jc w:val="both"/>
        <w:rPr>
          <w:lang w:val="fr-FR"/>
        </w:rPr>
      </w:pPr>
      <w:r w:rsidRPr="0032190F">
        <w:rPr>
          <w:lang w:val="fr-FR"/>
        </w:rPr>
        <w:t xml:space="preserve">-gisement de </w:t>
      </w:r>
    </w:p>
    <w:p w14:paraId="57044306" w14:textId="77777777" w:rsidR="00CA4D93" w:rsidRPr="0032190F" w:rsidRDefault="00CA4D93" w:rsidP="00CA4D93">
      <w:pPr>
        <w:jc w:val="both"/>
        <w:rPr>
          <w:lang w:val="fr-FR"/>
        </w:rPr>
      </w:pPr>
      <w:r w:rsidRPr="0032190F">
        <w:rPr>
          <w:lang w:val="fr-FR"/>
        </w:rPr>
        <w:t>(Jean Vaquer et al., C2, 2008).</w:t>
      </w:r>
    </w:p>
    <w:p w14:paraId="598C1AEA" w14:textId="77777777" w:rsidR="00CA4D93" w:rsidRPr="0032190F" w:rsidRDefault="00CA4D93" w:rsidP="00242C0F">
      <w:pPr>
        <w:jc w:val="both"/>
        <w:rPr>
          <w:lang w:val="fr-FR"/>
        </w:rPr>
      </w:pPr>
    </w:p>
    <w:p w14:paraId="6EF165C3" w14:textId="77777777" w:rsidR="00F70E68" w:rsidRPr="0032190F" w:rsidRDefault="00F70E68" w:rsidP="00242C0F">
      <w:pPr>
        <w:jc w:val="both"/>
        <w:rPr>
          <w:lang w:val="fr-FR"/>
        </w:rPr>
      </w:pPr>
    </w:p>
    <w:p w14:paraId="3DD9D31D" w14:textId="77777777" w:rsidR="00FB73F7" w:rsidRPr="0032190F" w:rsidRDefault="00C27F05" w:rsidP="00426FF9">
      <w:pPr>
        <w:pStyle w:val="Heading1"/>
      </w:pPr>
      <w:bookmarkStart w:id="3547" w:name="Sit_Pierres_Vertes"/>
      <w:r>
        <w:t>PIERRES VERTES</w:t>
      </w:r>
    </w:p>
    <w:bookmarkEnd w:id="3547"/>
    <w:p w14:paraId="6884E150" w14:textId="77777777" w:rsidR="00FB73F7" w:rsidRDefault="005D2D2C" w:rsidP="00242C0F">
      <w:pPr>
        <w:jc w:val="both"/>
        <w:rPr>
          <w:sz w:val="20"/>
          <w:lang w:val="fr-FR"/>
        </w:rPr>
      </w:pPr>
      <w:r w:rsidRPr="00C27F05">
        <w:rPr>
          <w:sz w:val="20"/>
          <w:lang w:val="fr-FR"/>
        </w:rPr>
        <w:t>haches alpines</w:t>
      </w:r>
      <w:r w:rsidR="00C27F05" w:rsidRPr="00C27F05">
        <w:rPr>
          <w:sz w:val="20"/>
          <w:lang w:val="fr-FR"/>
        </w:rPr>
        <w:t>, gisement de pierres vertes</w:t>
      </w:r>
    </w:p>
    <w:p w14:paraId="559E189C" w14:textId="77777777" w:rsidR="00700171" w:rsidRDefault="00700171" w:rsidP="00242C0F">
      <w:pPr>
        <w:jc w:val="both"/>
        <w:rPr>
          <w:sz w:val="20"/>
          <w:lang w:val="fr-FR"/>
        </w:rPr>
      </w:pPr>
    </w:p>
    <w:p w14:paraId="6508F79F" w14:textId="662F4842" w:rsidR="00700171" w:rsidRPr="00700171" w:rsidRDefault="00700171" w:rsidP="00242C0F">
      <w:pPr>
        <w:jc w:val="both"/>
        <w:rPr>
          <w:lang w:val="fr-FR"/>
        </w:rPr>
      </w:pPr>
      <w:r w:rsidRPr="00700171">
        <w:rPr>
          <w:lang w:val="fr-FR"/>
        </w:rPr>
        <w:t xml:space="preserve">Dans le </w:t>
      </w:r>
      <w:hyperlink r:id="rId8396" w:anchor="Sit_Pierres_Vertes_loc_NM" w:history="1">
        <w:r w:rsidRPr="00700171">
          <w:rPr>
            <w:rStyle w:val="Hyperlink"/>
            <w:lang w:val="fr-FR"/>
          </w:rPr>
          <w:t>NM</w:t>
        </w:r>
      </w:hyperlink>
    </w:p>
    <w:p w14:paraId="321A2D9D" w14:textId="77777777" w:rsidR="00700171" w:rsidRDefault="00700171" w:rsidP="00242C0F">
      <w:pPr>
        <w:jc w:val="both"/>
        <w:rPr>
          <w:sz w:val="20"/>
          <w:lang w:val="fr-FR"/>
        </w:rPr>
      </w:pPr>
    </w:p>
    <w:p w14:paraId="6C98316B" w14:textId="77777777" w:rsidR="00700171" w:rsidRDefault="00700171" w:rsidP="00242C0F">
      <w:pPr>
        <w:jc w:val="both"/>
        <w:rPr>
          <w:sz w:val="20"/>
          <w:lang w:val="fr-FR"/>
        </w:rPr>
      </w:pPr>
    </w:p>
    <w:p w14:paraId="60598AD7" w14:textId="77777777" w:rsidR="00700171" w:rsidRPr="00C13884" w:rsidRDefault="00700171" w:rsidP="00700171">
      <w:pPr>
        <w:pStyle w:val="Heading2"/>
      </w:pPr>
      <w:r w:rsidRPr="00C13884">
        <w:t>formation</w:t>
      </w:r>
    </w:p>
    <w:p w14:paraId="66304A1F" w14:textId="77777777" w:rsidR="00700171" w:rsidRPr="00C13884" w:rsidRDefault="00700171" w:rsidP="00700171">
      <w:pPr>
        <w:jc w:val="both"/>
        <w:rPr>
          <w:lang w:val="fr-FR"/>
        </w:rPr>
      </w:pPr>
    </w:p>
    <w:p w14:paraId="6598764E" w14:textId="77777777" w:rsidR="00700171" w:rsidRPr="00C13884" w:rsidRDefault="00700171" w:rsidP="00700171">
      <w:pPr>
        <w:jc w:val="both"/>
        <w:rPr>
          <w:lang w:val="fr-FR"/>
        </w:rPr>
      </w:pPr>
      <w:r w:rsidRPr="00C13884">
        <w:rPr>
          <w:i/>
          <w:lang w:val="fr-FR"/>
        </w:rPr>
        <w:t>high-pressure metaophiolithes</w:t>
      </w:r>
      <w:r w:rsidRPr="00C13884">
        <w:rPr>
          <w:iCs/>
          <w:lang w:val="fr-FR"/>
        </w:rPr>
        <w:t xml:space="preserve"> </w:t>
      </w:r>
      <w:r>
        <w:rPr>
          <w:lang w:val="it-IT"/>
        </w:rPr>
        <w:t>(</w:t>
      </w:r>
      <w:r w:rsidRPr="00784BEC">
        <w:rPr>
          <w:lang w:val="it-IT"/>
        </w:rPr>
        <w:t>BIB 304</w:t>
      </w:r>
      <w:r w:rsidRPr="00C13884">
        <w:rPr>
          <w:lang w:val="fr-FR"/>
        </w:rPr>
        <w:t xml:space="preserve"> p. 227, 229 et 338)</w:t>
      </w:r>
    </w:p>
    <w:p w14:paraId="6A07A40D" w14:textId="77777777" w:rsidR="00700171" w:rsidRPr="00C13884" w:rsidRDefault="00700171" w:rsidP="00700171">
      <w:pPr>
        <w:jc w:val="both"/>
        <w:rPr>
          <w:lang w:val="fr-FR"/>
        </w:rPr>
      </w:pPr>
    </w:p>
    <w:p w14:paraId="3DE34199" w14:textId="77777777" w:rsidR="00700171" w:rsidRDefault="00700171" w:rsidP="00700171">
      <w:pPr>
        <w:pStyle w:val="Heading2"/>
      </w:pPr>
      <w:r>
        <w:t>types</w:t>
      </w:r>
    </w:p>
    <w:p w14:paraId="52585330" w14:textId="77777777" w:rsidR="00700171" w:rsidRDefault="00700171" w:rsidP="00700171">
      <w:pPr>
        <w:rPr>
          <w:lang w:val="fr-FR"/>
        </w:rPr>
      </w:pPr>
    </w:p>
    <w:p w14:paraId="69587AD3" w14:textId="5380DF55" w:rsidR="00700171" w:rsidRPr="00700171" w:rsidRDefault="00000000" w:rsidP="00700171">
      <w:pPr>
        <w:rPr>
          <w:lang w:val="fr-FR"/>
        </w:rPr>
      </w:pPr>
      <w:hyperlink r:id="rId8397" w:anchor="Sit_Pierres_Vertes_typ_jade" w:history="1">
        <w:r w:rsidR="00700171" w:rsidRPr="00700171">
          <w:rPr>
            <w:rStyle w:val="Hyperlink"/>
            <w:lang w:val="fr-FR"/>
          </w:rPr>
          <w:t>jade</w:t>
        </w:r>
      </w:hyperlink>
    </w:p>
    <w:p w14:paraId="217C32A7" w14:textId="77777777" w:rsidR="00700171" w:rsidRDefault="00700171" w:rsidP="00700171">
      <w:pPr>
        <w:jc w:val="both"/>
        <w:rPr>
          <w:iCs/>
          <w:lang w:val="fr-FR"/>
        </w:rPr>
      </w:pPr>
    </w:p>
    <w:p w14:paraId="34AFFED2" w14:textId="77777777" w:rsidR="00700171" w:rsidRPr="00700171" w:rsidRDefault="00700171" w:rsidP="00700171">
      <w:pPr>
        <w:pStyle w:val="Heading3"/>
      </w:pPr>
      <w:bookmarkStart w:id="3548" w:name="Sit_Pierres_Vertes_typ_jade"/>
      <w:r>
        <w:t>jade</w:t>
      </w:r>
    </w:p>
    <w:bookmarkEnd w:id="3548"/>
    <w:p w14:paraId="5ECF8312" w14:textId="77777777" w:rsidR="00700171" w:rsidRPr="00700171" w:rsidRDefault="00700171" w:rsidP="00700171">
      <w:pPr>
        <w:jc w:val="both"/>
        <w:rPr>
          <w:iCs/>
          <w:sz w:val="20"/>
          <w:lang w:val="fr-FR"/>
        </w:rPr>
      </w:pPr>
      <w:r w:rsidRPr="00700171">
        <w:rPr>
          <w:iCs/>
          <w:sz w:val="20"/>
          <w:lang w:val="fr-FR"/>
        </w:rPr>
        <w:t>jade, éclogite, jadéitite, jadéïte</w:t>
      </w:r>
    </w:p>
    <w:p w14:paraId="7338AD34" w14:textId="77777777" w:rsidR="00700171" w:rsidRPr="00700171" w:rsidRDefault="00700171" w:rsidP="00242C0F">
      <w:pPr>
        <w:jc w:val="both"/>
        <w:rPr>
          <w:sz w:val="20"/>
          <w:lang w:val="fr-FR"/>
        </w:rPr>
      </w:pPr>
    </w:p>
    <w:p w14:paraId="4CC4BBD6" w14:textId="77777777" w:rsidR="005D2D2C" w:rsidRPr="00700171" w:rsidRDefault="005D2D2C" w:rsidP="00242C0F">
      <w:pPr>
        <w:jc w:val="both"/>
        <w:rPr>
          <w:lang w:val="fr-FR"/>
        </w:rPr>
      </w:pPr>
    </w:p>
    <w:p w14:paraId="79A35AFB" w14:textId="7C19DF9E" w:rsidR="00700171" w:rsidRDefault="00700171" w:rsidP="00700171">
      <w:pPr>
        <w:pStyle w:val="Heading2"/>
      </w:pPr>
      <w:bookmarkStart w:id="3549" w:name="Sit_Pierres_Vertes_loc"/>
      <w:r>
        <w:t>localisation</w:t>
      </w:r>
      <w:bookmarkEnd w:id="3549"/>
    </w:p>
    <w:p w14:paraId="2E562D6F" w14:textId="77777777" w:rsidR="00700171" w:rsidRDefault="00700171" w:rsidP="00700171">
      <w:pPr>
        <w:rPr>
          <w:lang w:val="fr-FR"/>
        </w:rPr>
      </w:pPr>
    </w:p>
    <w:p w14:paraId="1A5D38B2" w14:textId="520C6B59" w:rsidR="00700171" w:rsidRPr="00700171" w:rsidRDefault="00000000" w:rsidP="00700171">
      <w:pPr>
        <w:rPr>
          <w:color w:val="000000"/>
          <w:lang w:val="fr-FR"/>
        </w:rPr>
      </w:pPr>
      <w:hyperlink r:id="rId8398" w:anchor="Sit_Pierres_Vertes_loc_VM" w:history="1">
        <w:r w:rsidR="00700171" w:rsidRPr="00700171">
          <w:rPr>
            <w:rStyle w:val="Hyperlink"/>
            <w:lang w:val="fr-FR"/>
          </w:rPr>
          <w:t>VM</w:t>
        </w:r>
      </w:hyperlink>
      <w:r w:rsidR="00700171">
        <w:rPr>
          <w:color w:val="000000"/>
          <w:lang w:val="fr-FR"/>
        </w:rPr>
        <w:t xml:space="preserve">, </w:t>
      </w:r>
      <w:hyperlink r:id="rId8399" w:anchor="Sit_Pierres_Vertes_loc_NM" w:history="1">
        <w:r w:rsidR="00700171" w:rsidRPr="00700171">
          <w:rPr>
            <w:rStyle w:val="Hyperlink"/>
            <w:lang w:val="fr-FR"/>
          </w:rPr>
          <w:t>NM</w:t>
        </w:r>
      </w:hyperlink>
    </w:p>
    <w:p w14:paraId="24782082" w14:textId="77777777" w:rsidR="00700171" w:rsidRDefault="00700171" w:rsidP="00700171">
      <w:pPr>
        <w:rPr>
          <w:lang w:val="fr-FR"/>
        </w:rPr>
      </w:pPr>
    </w:p>
    <w:p w14:paraId="741861F3" w14:textId="3A061A24" w:rsidR="00700171" w:rsidRPr="00700171" w:rsidRDefault="00700171" w:rsidP="00700171">
      <w:pPr>
        <w:pStyle w:val="Heading3"/>
      </w:pPr>
      <w:bookmarkStart w:id="3550" w:name="Sit_Pierres_Vertes_loc_VM"/>
      <w:r>
        <w:t>Vieux Monde</w:t>
      </w:r>
    </w:p>
    <w:bookmarkEnd w:id="3550"/>
    <w:p w14:paraId="3DA63B90" w14:textId="77777777" w:rsidR="00700171" w:rsidRPr="0032190F" w:rsidRDefault="00700171" w:rsidP="00242C0F">
      <w:pPr>
        <w:jc w:val="both"/>
        <w:rPr>
          <w:lang w:val="fr-FR"/>
        </w:rPr>
      </w:pPr>
    </w:p>
    <w:p w14:paraId="3266F1A9" w14:textId="636C7BED" w:rsidR="00232282" w:rsidRDefault="005D2D2C" w:rsidP="00242C0F">
      <w:pPr>
        <w:jc w:val="both"/>
        <w:rPr>
          <w:lang w:val="fr-FR"/>
        </w:rPr>
      </w:pPr>
      <w:r>
        <w:rPr>
          <w:lang w:val="fr-FR"/>
        </w:rPr>
        <w:t>P</w:t>
      </w:r>
      <w:r w:rsidRPr="0032190F">
        <w:rPr>
          <w:lang w:val="fr-FR"/>
        </w:rPr>
        <w:t xml:space="preserve">lusieurs </w:t>
      </w:r>
      <w:r>
        <w:rPr>
          <w:lang w:val="fr-FR"/>
        </w:rPr>
        <w:t>gisements de pierres vertes d</w:t>
      </w:r>
      <w:r w:rsidR="00FB73F7" w:rsidRPr="0032190F">
        <w:rPr>
          <w:lang w:val="fr-FR"/>
        </w:rPr>
        <w:t>ans le nord-ouest de l’Italie</w:t>
      </w:r>
      <w:r w:rsidR="006C6675" w:rsidRPr="0032190F">
        <w:rPr>
          <w:lang w:val="fr-FR"/>
        </w:rPr>
        <w:t xml:space="preserve"> (</w:t>
      </w:r>
      <w:r w:rsidR="00FC569F" w:rsidRPr="0032190F">
        <w:rPr>
          <w:lang w:val="fr-FR"/>
        </w:rPr>
        <w:t>Piémont et Apennins liguriques</w:t>
      </w:r>
      <w:r w:rsidR="006C6675" w:rsidRPr="0032190F">
        <w:rPr>
          <w:lang w:val="fr-FR"/>
        </w:rPr>
        <w:t>)</w:t>
      </w:r>
      <w:r w:rsidR="00FB73F7" w:rsidRPr="0032190F">
        <w:rPr>
          <w:lang w:val="fr-FR"/>
        </w:rPr>
        <w:t xml:space="preserve"> ont approvisionnés des sites durant le Néolithique (particulièrement du </w:t>
      </w:r>
      <w:hyperlink r:id="rId8400" w:anchor="Cul_Neo_Moyen" w:history="1">
        <w:r>
          <w:rPr>
            <w:rStyle w:val="Hyperlink"/>
            <w:lang w:val="fr-FR"/>
          </w:rPr>
          <w:t>NM</w:t>
        </w:r>
      </w:hyperlink>
      <w:r w:rsidR="00FB73F7" w:rsidRPr="0032190F">
        <w:rPr>
          <w:lang w:val="fr-FR"/>
        </w:rPr>
        <w:t xml:space="preserve"> / </w:t>
      </w:r>
      <w:hyperlink r:id="rId8401" w:anchor="Cul_Chasseen" w:history="1">
        <w:r w:rsidR="00FB73F7" w:rsidRPr="0032190F">
          <w:rPr>
            <w:rStyle w:val="Hyperlink"/>
            <w:lang w:val="fr-FR"/>
          </w:rPr>
          <w:t>Chassé</w:t>
        </w:r>
        <w:r w:rsidR="00C15C61" w:rsidRPr="0032190F">
          <w:rPr>
            <w:rStyle w:val="Hyperlink"/>
            <w:lang w:val="fr-FR"/>
          </w:rPr>
          <w:t>en</w:t>
        </w:r>
      </w:hyperlink>
      <w:r w:rsidR="00FB73F7" w:rsidRPr="0032190F">
        <w:rPr>
          <w:lang w:val="fr-FR"/>
        </w:rPr>
        <w:t xml:space="preserve"> au </w:t>
      </w:r>
      <w:hyperlink r:id="rId8402" w:anchor="Cul_Neo_Final" w:history="1">
        <w:r>
          <w:rPr>
            <w:rStyle w:val="Hyperlink"/>
            <w:lang w:val="fr-FR"/>
          </w:rPr>
          <w:t>NF</w:t>
        </w:r>
      </w:hyperlink>
      <w:r w:rsidR="00FB73F7" w:rsidRPr="0032190F">
        <w:rPr>
          <w:lang w:val="fr-FR"/>
        </w:rPr>
        <w:t>) :</w:t>
      </w:r>
    </w:p>
    <w:p w14:paraId="3251AFF8" w14:textId="77777777" w:rsidR="00CA4D93" w:rsidRPr="003C70B4" w:rsidRDefault="00CA4D93" w:rsidP="00242C0F">
      <w:pPr>
        <w:jc w:val="both"/>
        <w:rPr>
          <w:lang w:val="fr-F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1"/>
        <w:gridCol w:w="1051"/>
        <w:gridCol w:w="1058"/>
        <w:gridCol w:w="991"/>
        <w:gridCol w:w="1062"/>
        <w:gridCol w:w="841"/>
        <w:gridCol w:w="841"/>
        <w:gridCol w:w="841"/>
        <w:gridCol w:w="841"/>
      </w:tblGrid>
      <w:tr w:rsidR="00700171" w14:paraId="78096D2B" w14:textId="77777777" w:rsidTr="00C35EA7">
        <w:trPr>
          <w:cantSplit/>
          <w:trHeight w:val="1134"/>
        </w:trPr>
        <w:tc>
          <w:tcPr>
            <w:tcW w:w="1451" w:type="dxa"/>
            <w:textDirection w:val="btLr"/>
            <w:vAlign w:val="center"/>
          </w:tcPr>
          <w:p w14:paraId="02D89331" w14:textId="77777777" w:rsidR="00700171" w:rsidRPr="00C35EA7" w:rsidRDefault="00700171" w:rsidP="00C35EA7">
            <w:pPr>
              <w:ind w:left="113" w:right="113"/>
              <w:rPr>
                <w:lang w:val="fr-FR"/>
              </w:rPr>
            </w:pPr>
          </w:p>
        </w:tc>
        <w:tc>
          <w:tcPr>
            <w:tcW w:w="1051" w:type="dxa"/>
            <w:textDirection w:val="btLr"/>
            <w:vAlign w:val="center"/>
          </w:tcPr>
          <w:p w14:paraId="499366F6" w14:textId="1ED27A82" w:rsidR="00700171" w:rsidRDefault="00000000" w:rsidP="00C35EA7">
            <w:pPr>
              <w:ind w:left="113" w:right="113"/>
            </w:pPr>
            <w:hyperlink r:id="rId8403" w:anchor="Sit_Mon_Viso" w:history="1">
              <w:r w:rsidR="00700171" w:rsidRPr="00C35EA7">
                <w:rPr>
                  <w:rStyle w:val="Hyperlink"/>
                  <w:lang w:val="fr-FR"/>
                </w:rPr>
                <w:t>Mont Viso</w:t>
              </w:r>
            </w:hyperlink>
          </w:p>
        </w:tc>
        <w:tc>
          <w:tcPr>
            <w:tcW w:w="1058" w:type="dxa"/>
            <w:textDirection w:val="btLr"/>
            <w:vAlign w:val="center"/>
          </w:tcPr>
          <w:p w14:paraId="36E1D2FF" w14:textId="49FD0448" w:rsidR="00700171" w:rsidRDefault="00000000" w:rsidP="00C35EA7">
            <w:pPr>
              <w:ind w:left="113" w:right="113"/>
            </w:pPr>
            <w:hyperlink r:id="rId8404" w:anchor="Sit_Voltri" w:history="1">
              <w:r w:rsidR="00700171" w:rsidRPr="00C35EA7">
                <w:rPr>
                  <w:rStyle w:val="Hyperlink"/>
                  <w:lang w:val="it-IT"/>
                </w:rPr>
                <w:t>Voltri</w:t>
              </w:r>
            </w:hyperlink>
          </w:p>
        </w:tc>
        <w:tc>
          <w:tcPr>
            <w:tcW w:w="991" w:type="dxa"/>
            <w:textDirection w:val="btLr"/>
            <w:vAlign w:val="center"/>
          </w:tcPr>
          <w:p w14:paraId="10685323" w14:textId="47C2A7EE" w:rsidR="00700171" w:rsidRDefault="00700171" w:rsidP="00C35EA7">
            <w:pPr>
              <w:ind w:left="113" w:right="113"/>
            </w:pPr>
            <w:r w:rsidRPr="00C35EA7">
              <w:rPr>
                <w:lang w:val="it-IT"/>
              </w:rPr>
              <w:t>Gran Paradis</w:t>
            </w:r>
            <w:r>
              <w:rPr>
                <w:lang w:val="it-IT"/>
              </w:rPr>
              <w:t>o</w:t>
            </w:r>
          </w:p>
        </w:tc>
        <w:tc>
          <w:tcPr>
            <w:tcW w:w="1062" w:type="dxa"/>
            <w:textDirection w:val="btLr"/>
            <w:vAlign w:val="center"/>
          </w:tcPr>
          <w:p w14:paraId="0D4A18AB" w14:textId="79FC445B" w:rsidR="00700171" w:rsidRDefault="00000000" w:rsidP="00C35EA7">
            <w:pPr>
              <w:ind w:left="113" w:right="113"/>
            </w:pPr>
            <w:hyperlink r:id="rId8405" w:anchor="Sit_Begoa" w:history="1">
              <w:r w:rsidR="00700171" w:rsidRPr="00C35EA7">
                <w:rPr>
                  <w:rStyle w:val="Hyperlink"/>
                  <w:lang w:val="it-IT"/>
                </w:rPr>
                <w:t>Begoa</w:t>
              </w:r>
            </w:hyperlink>
          </w:p>
        </w:tc>
        <w:tc>
          <w:tcPr>
            <w:tcW w:w="841" w:type="dxa"/>
            <w:textDirection w:val="btLr"/>
            <w:vAlign w:val="center"/>
          </w:tcPr>
          <w:p w14:paraId="6EA11F60" w14:textId="65163F91" w:rsidR="00700171" w:rsidRDefault="00700171" w:rsidP="00C35EA7">
            <w:pPr>
              <w:ind w:left="113" w:right="113"/>
            </w:pPr>
            <w:r>
              <w:t xml:space="preserve">Monte Rosa </w:t>
            </w:r>
          </w:p>
        </w:tc>
        <w:tc>
          <w:tcPr>
            <w:tcW w:w="841" w:type="dxa"/>
            <w:textDirection w:val="btLr"/>
            <w:vAlign w:val="center"/>
          </w:tcPr>
          <w:p w14:paraId="363D9C1D" w14:textId="77777777" w:rsidR="00700171" w:rsidRDefault="00700171" w:rsidP="00C35EA7">
            <w:pPr>
              <w:ind w:left="113" w:right="113"/>
            </w:pPr>
            <w:r w:rsidRPr="00C35EA7">
              <w:rPr>
                <w:lang w:val="it-IT"/>
              </w:rPr>
              <w:t>Susa</w:t>
            </w:r>
          </w:p>
        </w:tc>
        <w:tc>
          <w:tcPr>
            <w:tcW w:w="841" w:type="dxa"/>
            <w:textDirection w:val="btLr"/>
            <w:vAlign w:val="center"/>
          </w:tcPr>
          <w:p w14:paraId="749AD049" w14:textId="77777777" w:rsidR="00700171" w:rsidRDefault="00700171" w:rsidP="00C35EA7">
            <w:pPr>
              <w:ind w:left="113" w:right="113"/>
            </w:pPr>
            <w:r>
              <w:t>Plancher-Les-Mines</w:t>
            </w:r>
          </w:p>
        </w:tc>
        <w:tc>
          <w:tcPr>
            <w:tcW w:w="841" w:type="dxa"/>
            <w:textDirection w:val="btLr"/>
            <w:vAlign w:val="center"/>
          </w:tcPr>
          <w:p w14:paraId="723572DB" w14:textId="77777777" w:rsidR="00700171" w:rsidRDefault="00700171" w:rsidP="00C35EA7">
            <w:pPr>
              <w:ind w:left="113" w:right="113"/>
            </w:pPr>
            <w:r>
              <w:t>Piz Platta (Grisons)</w:t>
            </w:r>
          </w:p>
        </w:tc>
      </w:tr>
      <w:tr w:rsidR="00700171" w14:paraId="30A73BE2" w14:textId="77777777" w:rsidTr="00C35EA7">
        <w:tc>
          <w:tcPr>
            <w:tcW w:w="1451" w:type="dxa"/>
          </w:tcPr>
          <w:p w14:paraId="1CAE055B" w14:textId="77777777" w:rsidR="00700171" w:rsidRDefault="00700171" w:rsidP="00C35EA7">
            <w:pPr>
              <w:jc w:val="both"/>
            </w:pPr>
            <w:r>
              <w:t>éclogites</w:t>
            </w:r>
          </w:p>
        </w:tc>
        <w:tc>
          <w:tcPr>
            <w:tcW w:w="1051" w:type="dxa"/>
          </w:tcPr>
          <w:p w14:paraId="5B103BEA" w14:textId="77777777" w:rsidR="00700171" w:rsidRDefault="00700171" w:rsidP="00C35EA7">
            <w:pPr>
              <w:jc w:val="both"/>
            </w:pPr>
            <w:r>
              <w:t>x</w:t>
            </w:r>
          </w:p>
        </w:tc>
        <w:tc>
          <w:tcPr>
            <w:tcW w:w="1058" w:type="dxa"/>
          </w:tcPr>
          <w:p w14:paraId="18D76144" w14:textId="77777777" w:rsidR="00700171" w:rsidRDefault="00700171" w:rsidP="00C35EA7">
            <w:pPr>
              <w:jc w:val="both"/>
            </w:pPr>
            <w:r>
              <w:t>x</w:t>
            </w:r>
          </w:p>
        </w:tc>
        <w:tc>
          <w:tcPr>
            <w:tcW w:w="991" w:type="dxa"/>
          </w:tcPr>
          <w:p w14:paraId="19BB3EB4" w14:textId="77777777" w:rsidR="00700171" w:rsidRDefault="00700171" w:rsidP="00C35EA7">
            <w:pPr>
              <w:jc w:val="both"/>
            </w:pPr>
            <w:r>
              <w:t>x</w:t>
            </w:r>
          </w:p>
        </w:tc>
        <w:tc>
          <w:tcPr>
            <w:tcW w:w="1062" w:type="dxa"/>
          </w:tcPr>
          <w:p w14:paraId="3F61406E" w14:textId="77777777" w:rsidR="00700171" w:rsidRDefault="00700171" w:rsidP="00C35EA7">
            <w:pPr>
              <w:jc w:val="both"/>
            </w:pPr>
          </w:p>
        </w:tc>
        <w:tc>
          <w:tcPr>
            <w:tcW w:w="841" w:type="dxa"/>
          </w:tcPr>
          <w:p w14:paraId="10F188EA" w14:textId="77777777" w:rsidR="00700171" w:rsidRDefault="00700171" w:rsidP="00C35EA7">
            <w:pPr>
              <w:jc w:val="both"/>
            </w:pPr>
          </w:p>
        </w:tc>
        <w:tc>
          <w:tcPr>
            <w:tcW w:w="841" w:type="dxa"/>
          </w:tcPr>
          <w:p w14:paraId="1D1E4164" w14:textId="77777777" w:rsidR="00700171" w:rsidRDefault="00700171" w:rsidP="00C35EA7">
            <w:pPr>
              <w:jc w:val="both"/>
            </w:pPr>
          </w:p>
        </w:tc>
        <w:tc>
          <w:tcPr>
            <w:tcW w:w="841" w:type="dxa"/>
          </w:tcPr>
          <w:p w14:paraId="2CBF5EA3" w14:textId="77777777" w:rsidR="00700171" w:rsidRDefault="00700171" w:rsidP="00C35EA7">
            <w:pPr>
              <w:jc w:val="both"/>
            </w:pPr>
          </w:p>
        </w:tc>
        <w:tc>
          <w:tcPr>
            <w:tcW w:w="841" w:type="dxa"/>
          </w:tcPr>
          <w:p w14:paraId="449E6DBA" w14:textId="77777777" w:rsidR="00700171" w:rsidRDefault="00700171" w:rsidP="00C35EA7">
            <w:pPr>
              <w:jc w:val="both"/>
            </w:pPr>
          </w:p>
        </w:tc>
      </w:tr>
      <w:tr w:rsidR="00700171" w14:paraId="7B744877" w14:textId="77777777" w:rsidTr="00C35EA7">
        <w:tc>
          <w:tcPr>
            <w:tcW w:w="1451" w:type="dxa"/>
          </w:tcPr>
          <w:p w14:paraId="1AB11EB3" w14:textId="77777777" w:rsidR="00700171" w:rsidRDefault="00700171" w:rsidP="00C35EA7">
            <w:pPr>
              <w:jc w:val="both"/>
            </w:pPr>
            <w:r>
              <w:t>jadéïtes</w:t>
            </w:r>
          </w:p>
        </w:tc>
        <w:tc>
          <w:tcPr>
            <w:tcW w:w="1051" w:type="dxa"/>
          </w:tcPr>
          <w:p w14:paraId="17F38B74" w14:textId="77777777" w:rsidR="00700171" w:rsidRDefault="00700171" w:rsidP="00C35EA7">
            <w:pPr>
              <w:jc w:val="both"/>
            </w:pPr>
          </w:p>
        </w:tc>
        <w:tc>
          <w:tcPr>
            <w:tcW w:w="1058" w:type="dxa"/>
          </w:tcPr>
          <w:p w14:paraId="75398D1F" w14:textId="77777777" w:rsidR="00700171" w:rsidRDefault="00700171" w:rsidP="00C35EA7">
            <w:pPr>
              <w:jc w:val="both"/>
            </w:pPr>
          </w:p>
        </w:tc>
        <w:tc>
          <w:tcPr>
            <w:tcW w:w="991" w:type="dxa"/>
          </w:tcPr>
          <w:p w14:paraId="3BE7D001" w14:textId="77777777" w:rsidR="00700171" w:rsidRDefault="00700171" w:rsidP="00C35EA7">
            <w:pPr>
              <w:jc w:val="both"/>
            </w:pPr>
          </w:p>
        </w:tc>
        <w:tc>
          <w:tcPr>
            <w:tcW w:w="1062" w:type="dxa"/>
          </w:tcPr>
          <w:p w14:paraId="47238603" w14:textId="77777777" w:rsidR="00700171" w:rsidRDefault="00700171" w:rsidP="00C35EA7">
            <w:pPr>
              <w:jc w:val="both"/>
            </w:pPr>
            <w:r>
              <w:t>x</w:t>
            </w:r>
          </w:p>
        </w:tc>
        <w:tc>
          <w:tcPr>
            <w:tcW w:w="841" w:type="dxa"/>
          </w:tcPr>
          <w:p w14:paraId="38D8FE27" w14:textId="77777777" w:rsidR="00700171" w:rsidRDefault="00700171" w:rsidP="00C35EA7">
            <w:pPr>
              <w:jc w:val="both"/>
            </w:pPr>
          </w:p>
        </w:tc>
        <w:tc>
          <w:tcPr>
            <w:tcW w:w="841" w:type="dxa"/>
          </w:tcPr>
          <w:p w14:paraId="779AE892" w14:textId="77777777" w:rsidR="00700171" w:rsidRDefault="00700171" w:rsidP="00C35EA7">
            <w:pPr>
              <w:jc w:val="both"/>
            </w:pPr>
          </w:p>
        </w:tc>
        <w:tc>
          <w:tcPr>
            <w:tcW w:w="841" w:type="dxa"/>
          </w:tcPr>
          <w:p w14:paraId="0CD9110B" w14:textId="77777777" w:rsidR="00700171" w:rsidRDefault="00700171" w:rsidP="00C35EA7">
            <w:pPr>
              <w:jc w:val="both"/>
            </w:pPr>
          </w:p>
        </w:tc>
        <w:tc>
          <w:tcPr>
            <w:tcW w:w="841" w:type="dxa"/>
          </w:tcPr>
          <w:p w14:paraId="7E6F8AF7" w14:textId="77777777" w:rsidR="00700171" w:rsidRDefault="00700171" w:rsidP="00C35EA7">
            <w:pPr>
              <w:jc w:val="both"/>
            </w:pPr>
          </w:p>
        </w:tc>
      </w:tr>
      <w:tr w:rsidR="00700171" w14:paraId="23EE055C" w14:textId="77777777" w:rsidTr="00C35EA7">
        <w:tc>
          <w:tcPr>
            <w:tcW w:w="1451" w:type="dxa"/>
          </w:tcPr>
          <w:p w14:paraId="370CEFDF" w14:textId="77777777" w:rsidR="00700171" w:rsidRDefault="00700171" w:rsidP="00C35EA7">
            <w:pPr>
              <w:jc w:val="both"/>
            </w:pPr>
            <w:r>
              <w:t>ophiolithe</w:t>
            </w:r>
          </w:p>
        </w:tc>
        <w:tc>
          <w:tcPr>
            <w:tcW w:w="1051" w:type="dxa"/>
          </w:tcPr>
          <w:p w14:paraId="065B148F" w14:textId="77777777" w:rsidR="00700171" w:rsidRDefault="00700171" w:rsidP="00C35EA7">
            <w:pPr>
              <w:jc w:val="both"/>
            </w:pPr>
          </w:p>
        </w:tc>
        <w:tc>
          <w:tcPr>
            <w:tcW w:w="1058" w:type="dxa"/>
          </w:tcPr>
          <w:p w14:paraId="6F305D8E" w14:textId="77777777" w:rsidR="00700171" w:rsidRDefault="00700171" w:rsidP="00C35EA7">
            <w:pPr>
              <w:jc w:val="both"/>
            </w:pPr>
          </w:p>
        </w:tc>
        <w:tc>
          <w:tcPr>
            <w:tcW w:w="991" w:type="dxa"/>
          </w:tcPr>
          <w:p w14:paraId="2D8205DA" w14:textId="77777777" w:rsidR="00700171" w:rsidRDefault="00700171" w:rsidP="00C35EA7">
            <w:pPr>
              <w:jc w:val="both"/>
            </w:pPr>
          </w:p>
        </w:tc>
        <w:tc>
          <w:tcPr>
            <w:tcW w:w="1062" w:type="dxa"/>
          </w:tcPr>
          <w:p w14:paraId="70273A02" w14:textId="77777777" w:rsidR="00700171" w:rsidRDefault="00700171" w:rsidP="00C35EA7">
            <w:pPr>
              <w:jc w:val="both"/>
            </w:pPr>
          </w:p>
        </w:tc>
        <w:tc>
          <w:tcPr>
            <w:tcW w:w="841" w:type="dxa"/>
          </w:tcPr>
          <w:p w14:paraId="2BE95950" w14:textId="77777777" w:rsidR="00700171" w:rsidRDefault="00700171" w:rsidP="00C35EA7">
            <w:pPr>
              <w:jc w:val="both"/>
            </w:pPr>
          </w:p>
        </w:tc>
        <w:tc>
          <w:tcPr>
            <w:tcW w:w="841" w:type="dxa"/>
          </w:tcPr>
          <w:p w14:paraId="32140BD5" w14:textId="77777777" w:rsidR="00700171" w:rsidRDefault="00700171" w:rsidP="00C35EA7">
            <w:pPr>
              <w:jc w:val="both"/>
            </w:pPr>
          </w:p>
        </w:tc>
        <w:tc>
          <w:tcPr>
            <w:tcW w:w="841" w:type="dxa"/>
          </w:tcPr>
          <w:p w14:paraId="4616C5F1" w14:textId="77777777" w:rsidR="00700171" w:rsidRDefault="00700171" w:rsidP="00C35EA7">
            <w:pPr>
              <w:jc w:val="both"/>
            </w:pPr>
          </w:p>
        </w:tc>
        <w:tc>
          <w:tcPr>
            <w:tcW w:w="841" w:type="dxa"/>
          </w:tcPr>
          <w:p w14:paraId="72B4870A" w14:textId="77777777" w:rsidR="00700171" w:rsidRDefault="00700171" w:rsidP="00C35EA7">
            <w:pPr>
              <w:jc w:val="both"/>
            </w:pPr>
          </w:p>
        </w:tc>
      </w:tr>
      <w:tr w:rsidR="00700171" w14:paraId="6A658D84" w14:textId="77777777" w:rsidTr="00C35EA7">
        <w:tc>
          <w:tcPr>
            <w:tcW w:w="1451" w:type="dxa"/>
          </w:tcPr>
          <w:p w14:paraId="7D5061E6" w14:textId="77777777" w:rsidR="00700171" w:rsidRDefault="00700171" w:rsidP="00C35EA7">
            <w:pPr>
              <w:jc w:val="both"/>
            </w:pPr>
          </w:p>
        </w:tc>
        <w:tc>
          <w:tcPr>
            <w:tcW w:w="1051" w:type="dxa"/>
          </w:tcPr>
          <w:p w14:paraId="0FC8BFB3" w14:textId="77777777" w:rsidR="00700171" w:rsidRDefault="00700171" w:rsidP="00C35EA7">
            <w:pPr>
              <w:jc w:val="both"/>
            </w:pPr>
          </w:p>
        </w:tc>
        <w:tc>
          <w:tcPr>
            <w:tcW w:w="1058" w:type="dxa"/>
          </w:tcPr>
          <w:p w14:paraId="236EF558" w14:textId="77777777" w:rsidR="00700171" w:rsidRDefault="00700171" w:rsidP="00C35EA7">
            <w:pPr>
              <w:jc w:val="both"/>
            </w:pPr>
          </w:p>
        </w:tc>
        <w:tc>
          <w:tcPr>
            <w:tcW w:w="991" w:type="dxa"/>
          </w:tcPr>
          <w:p w14:paraId="72C6F719" w14:textId="77777777" w:rsidR="00700171" w:rsidRDefault="00700171" w:rsidP="00C35EA7">
            <w:pPr>
              <w:jc w:val="both"/>
            </w:pPr>
          </w:p>
        </w:tc>
        <w:tc>
          <w:tcPr>
            <w:tcW w:w="1062" w:type="dxa"/>
          </w:tcPr>
          <w:p w14:paraId="56027AE2" w14:textId="77777777" w:rsidR="00700171" w:rsidRDefault="00700171" w:rsidP="00C35EA7">
            <w:pPr>
              <w:jc w:val="both"/>
            </w:pPr>
          </w:p>
        </w:tc>
        <w:tc>
          <w:tcPr>
            <w:tcW w:w="841" w:type="dxa"/>
          </w:tcPr>
          <w:p w14:paraId="3831133C" w14:textId="77777777" w:rsidR="00700171" w:rsidRDefault="00700171" w:rsidP="00C35EA7">
            <w:pPr>
              <w:jc w:val="both"/>
            </w:pPr>
          </w:p>
        </w:tc>
        <w:tc>
          <w:tcPr>
            <w:tcW w:w="841" w:type="dxa"/>
          </w:tcPr>
          <w:p w14:paraId="4DBBA430" w14:textId="77777777" w:rsidR="00700171" w:rsidRDefault="00700171" w:rsidP="00C35EA7">
            <w:pPr>
              <w:jc w:val="both"/>
            </w:pPr>
          </w:p>
        </w:tc>
        <w:tc>
          <w:tcPr>
            <w:tcW w:w="841" w:type="dxa"/>
          </w:tcPr>
          <w:p w14:paraId="3296928A" w14:textId="77777777" w:rsidR="00700171" w:rsidRDefault="00700171" w:rsidP="00C35EA7">
            <w:pPr>
              <w:jc w:val="both"/>
            </w:pPr>
          </w:p>
        </w:tc>
        <w:tc>
          <w:tcPr>
            <w:tcW w:w="841" w:type="dxa"/>
          </w:tcPr>
          <w:p w14:paraId="55808E73" w14:textId="77777777" w:rsidR="00700171" w:rsidRDefault="00700171" w:rsidP="00C35EA7">
            <w:pPr>
              <w:jc w:val="both"/>
            </w:pPr>
          </w:p>
        </w:tc>
      </w:tr>
    </w:tbl>
    <w:p w14:paraId="54F2E3EF" w14:textId="77777777" w:rsidR="003C70B4" w:rsidRPr="001B3436" w:rsidRDefault="005D2D2C" w:rsidP="00242C0F">
      <w:pPr>
        <w:jc w:val="both"/>
        <w:rPr>
          <w:lang w:val="fr-FR"/>
        </w:rPr>
      </w:pPr>
      <w:r>
        <w:rPr>
          <w:lang w:val="it-IT"/>
        </w:rPr>
        <w:t>(</w:t>
      </w:r>
      <w:r w:rsidR="003C70B4" w:rsidRPr="00784BEC">
        <w:rPr>
          <w:lang w:val="it-IT"/>
        </w:rPr>
        <w:t>BIB 304</w:t>
      </w:r>
      <w:r w:rsidR="003C70B4" w:rsidRPr="001B3436">
        <w:rPr>
          <w:lang w:val="fr-FR"/>
        </w:rPr>
        <w:t xml:space="preserve"> p. 227, 229 et 338</w:t>
      </w:r>
      <w:r w:rsidRPr="001B3436">
        <w:rPr>
          <w:lang w:val="fr-FR"/>
        </w:rPr>
        <w:t>)</w:t>
      </w:r>
    </w:p>
    <w:p w14:paraId="051F1FA5" w14:textId="77777777" w:rsidR="003C70B4" w:rsidRPr="001B3436" w:rsidRDefault="003C70B4" w:rsidP="00242C0F">
      <w:pPr>
        <w:jc w:val="both"/>
        <w:rPr>
          <w:lang w:val="fr-FR"/>
        </w:rPr>
      </w:pPr>
    </w:p>
    <w:p w14:paraId="160DABED" w14:textId="0988C9E1" w:rsidR="00232282" w:rsidRPr="0032190F" w:rsidRDefault="00232282" w:rsidP="00242C0F">
      <w:pPr>
        <w:jc w:val="both"/>
        <w:rPr>
          <w:lang w:val="fr-FR"/>
        </w:rPr>
      </w:pPr>
      <w:r w:rsidRPr="0032190F">
        <w:rPr>
          <w:lang w:val="fr-FR"/>
        </w:rPr>
        <w:lastRenderedPageBreak/>
        <w:t xml:space="preserve">v. </w:t>
      </w:r>
      <w:hyperlink r:id="rId8406" w:anchor="Cul_Haches_Surpoli_Talon_Perfor" w:history="1">
        <w:r w:rsidRPr="0032190F">
          <w:rPr>
            <w:rStyle w:val="Hyperlink"/>
            <w:lang w:val="fr-FR"/>
          </w:rPr>
          <w:t>Groupe des haches surpolies à talon perforé</w:t>
        </w:r>
      </w:hyperlink>
      <w:r w:rsidRPr="0032190F">
        <w:rPr>
          <w:lang w:val="fr-FR"/>
        </w:rPr>
        <w:t xml:space="preserve"> (SS BIB) </w:t>
      </w:r>
    </w:p>
    <w:p w14:paraId="2589524E" w14:textId="77777777" w:rsidR="009A7D85" w:rsidRPr="0032190F" w:rsidRDefault="009A7D85" w:rsidP="00242C0F">
      <w:pPr>
        <w:jc w:val="both"/>
        <w:rPr>
          <w:lang w:val="fr-FR"/>
        </w:rPr>
      </w:pPr>
    </w:p>
    <w:p w14:paraId="20273E73" w14:textId="77777777" w:rsidR="00B700AE" w:rsidRPr="0032190F" w:rsidRDefault="00B700AE" w:rsidP="00242C0F">
      <w:pPr>
        <w:jc w:val="both"/>
        <w:rPr>
          <w:lang w:val="fr-FR"/>
        </w:rPr>
      </w:pPr>
      <w:r w:rsidRPr="0032190F">
        <w:rPr>
          <w:lang w:val="fr-FR"/>
        </w:rPr>
        <w:t>Une hache de pierre verte a été retrouvé</w:t>
      </w:r>
      <w:r w:rsidR="00665FB9" w:rsidRPr="0032190F">
        <w:rPr>
          <w:lang w:val="fr-FR"/>
        </w:rPr>
        <w:t>e</w:t>
      </w:r>
      <w:r w:rsidRPr="0032190F">
        <w:rPr>
          <w:lang w:val="fr-FR"/>
        </w:rPr>
        <w:t xml:space="preserve"> sur l’île de Gozo (BIB 170 p. 65). </w:t>
      </w:r>
    </w:p>
    <w:p w14:paraId="1C937987" w14:textId="77777777" w:rsidR="00B700AE" w:rsidRPr="0032190F" w:rsidRDefault="00B700AE" w:rsidP="00242C0F">
      <w:pPr>
        <w:jc w:val="both"/>
        <w:rPr>
          <w:lang w:val="fr-FR"/>
        </w:rPr>
      </w:pPr>
    </w:p>
    <w:p w14:paraId="60A9E8E9" w14:textId="77777777" w:rsidR="00B700AE" w:rsidRPr="0032190F" w:rsidRDefault="00B700AE" w:rsidP="00E22B26">
      <w:pPr>
        <w:jc w:val="both"/>
        <w:rPr>
          <w:lang w:val="fr-FR"/>
        </w:rPr>
      </w:pPr>
      <w:r w:rsidRPr="0032190F">
        <w:rPr>
          <w:lang w:val="fr-FR"/>
        </w:rPr>
        <w:t>Ces pierres vertes ont été utilisées pour la fabrication d’outils, particulièrement pour la fabrication de ciseaux et de haches (90 à 100% des réalisations) à partir des sources secondaires (galets de rivières, « </w:t>
      </w:r>
      <w:r w:rsidRPr="0032190F">
        <w:rPr>
          <w:i/>
          <w:lang w:val="fr-FR"/>
        </w:rPr>
        <w:t>cobble</w:t>
      </w:r>
      <w:r w:rsidRPr="0032190F">
        <w:rPr>
          <w:lang w:val="fr-FR"/>
        </w:rPr>
        <w:t> », et blocs) (BIB 319 p. 239 et 304 p. 227 et 331)</w:t>
      </w:r>
      <w:r w:rsidR="00E22B26" w:rsidRPr="0032190F">
        <w:rPr>
          <w:lang w:val="fr-FR"/>
        </w:rPr>
        <w:t xml:space="preserve"> Les échanges de haches en pierres vertes sont vraissemblablement en relation avec l’aménagement des milieux boisés (BIB 56 p. 550)</w:t>
      </w:r>
    </w:p>
    <w:p w14:paraId="71592DAD" w14:textId="77777777" w:rsidR="00B700AE" w:rsidRPr="0032190F" w:rsidRDefault="00B700AE" w:rsidP="00242C0F">
      <w:pPr>
        <w:jc w:val="both"/>
        <w:rPr>
          <w:lang w:val="fr-FR"/>
        </w:rPr>
      </w:pPr>
    </w:p>
    <w:p w14:paraId="053A296E" w14:textId="77777777" w:rsidR="00B700AE" w:rsidRPr="0032190F" w:rsidRDefault="00B700AE" w:rsidP="00242C0F">
      <w:pPr>
        <w:jc w:val="both"/>
        <w:rPr>
          <w:lang w:val="fr-FR"/>
        </w:rPr>
      </w:pPr>
      <w:r w:rsidRPr="0032190F">
        <w:rPr>
          <w:lang w:val="fr-FR"/>
        </w:rPr>
        <w:t>Glaucophanites ouest-alpines</w:t>
      </w:r>
    </w:p>
    <w:p w14:paraId="235423E0" w14:textId="77777777" w:rsidR="00FB73F7" w:rsidRPr="0032190F" w:rsidRDefault="00B700AE" w:rsidP="00242C0F">
      <w:pPr>
        <w:jc w:val="both"/>
        <w:rPr>
          <w:lang w:val="fr-FR"/>
        </w:rPr>
      </w:pPr>
      <w:r w:rsidRPr="0032190F">
        <w:rPr>
          <w:lang w:val="fr-FR"/>
        </w:rPr>
        <w:tab/>
        <w:t>-affluent de la Durance</w:t>
      </w:r>
    </w:p>
    <w:p w14:paraId="6DF103B7" w14:textId="77777777" w:rsidR="00B700AE" w:rsidRPr="0032190F" w:rsidRDefault="00B700AE" w:rsidP="00242C0F">
      <w:pPr>
        <w:jc w:val="both"/>
        <w:rPr>
          <w:lang w:val="fr-FR"/>
        </w:rPr>
      </w:pPr>
      <w:r w:rsidRPr="0032190F">
        <w:rPr>
          <w:lang w:val="fr-FR"/>
        </w:rPr>
        <w:t>Cornéennes pyrénéennes ou de la Montagne-Noire</w:t>
      </w:r>
    </w:p>
    <w:p w14:paraId="52287E4A" w14:textId="77777777" w:rsidR="00B700AE" w:rsidRPr="0032190F" w:rsidRDefault="00B700AE" w:rsidP="00242C0F">
      <w:pPr>
        <w:jc w:val="both"/>
        <w:rPr>
          <w:lang w:val="fr-FR"/>
        </w:rPr>
      </w:pPr>
    </w:p>
    <w:p w14:paraId="7681ABA1" w14:textId="77777777" w:rsidR="00713E3E" w:rsidRDefault="00713E3E" w:rsidP="00543CC3">
      <w:pPr>
        <w:jc w:val="both"/>
        <w:rPr>
          <w:lang w:val="fr-FR"/>
        </w:rPr>
      </w:pPr>
      <w:r w:rsidRPr="0032190F">
        <w:rPr>
          <w:lang w:val="fr-FR"/>
        </w:rPr>
        <w:t xml:space="preserve">De récentes études pétrographiques ont montré que les lames en pierre polie chasséennes du Sud du Dauphiné et du couloir rhodanien proviennent de la vallée de Cuneo et du Mercantour, </w:t>
      </w:r>
      <w:r w:rsidR="00543CC3" w:rsidRPr="0032190F">
        <w:rPr>
          <w:lang w:val="fr-FR"/>
        </w:rPr>
        <w:t>p</w:t>
      </w:r>
      <w:r w:rsidRPr="0032190F">
        <w:rPr>
          <w:lang w:val="fr-FR"/>
        </w:rPr>
        <w:t>robablement par le Mont-Genèvre ou le Queyras (BIB 571 p. 319)</w:t>
      </w:r>
    </w:p>
    <w:p w14:paraId="728261F0" w14:textId="77777777" w:rsidR="00700171" w:rsidRDefault="00700171" w:rsidP="00543CC3">
      <w:pPr>
        <w:jc w:val="both"/>
        <w:rPr>
          <w:lang w:val="fr-FR"/>
        </w:rPr>
      </w:pPr>
    </w:p>
    <w:p w14:paraId="0BFDE1DA" w14:textId="704A09F2" w:rsidR="00700171" w:rsidRPr="00C13884" w:rsidRDefault="00700171" w:rsidP="00543CC3">
      <w:pPr>
        <w:jc w:val="both"/>
        <w:rPr>
          <w:iCs/>
          <w:lang w:val="fr-FR"/>
        </w:rPr>
      </w:pPr>
    </w:p>
    <w:p w14:paraId="078496C6" w14:textId="77777777" w:rsidR="00700171" w:rsidRPr="00C13884" w:rsidRDefault="00700171" w:rsidP="00543CC3">
      <w:pPr>
        <w:jc w:val="both"/>
        <w:rPr>
          <w:iCs/>
          <w:lang w:val="fr-FR"/>
        </w:rPr>
      </w:pPr>
    </w:p>
    <w:p w14:paraId="6A934BC0" w14:textId="77777777" w:rsidR="00700171" w:rsidRDefault="00700171" w:rsidP="00543CC3">
      <w:pPr>
        <w:jc w:val="both"/>
        <w:rPr>
          <w:iCs/>
          <w:lang w:val="fr-FR"/>
        </w:rPr>
      </w:pPr>
    </w:p>
    <w:p w14:paraId="089ECFFF" w14:textId="77777777" w:rsidR="00700171" w:rsidRPr="00700171" w:rsidRDefault="00700171" w:rsidP="00543CC3">
      <w:pPr>
        <w:jc w:val="both"/>
        <w:rPr>
          <w:iCs/>
          <w:lang w:val="fr-FR"/>
        </w:rPr>
      </w:pPr>
    </w:p>
    <w:p w14:paraId="67A23C04" w14:textId="77777777" w:rsidR="008243C0" w:rsidRPr="00700171" w:rsidRDefault="008243C0" w:rsidP="00242C0F">
      <w:pPr>
        <w:jc w:val="both"/>
        <w:rPr>
          <w:lang w:val="fr-FR"/>
        </w:rPr>
      </w:pPr>
    </w:p>
    <w:p w14:paraId="55E56175" w14:textId="77777777" w:rsidR="00863644" w:rsidRPr="0032190F" w:rsidRDefault="00C27F05" w:rsidP="00700171">
      <w:pPr>
        <w:pStyle w:val="Heading4"/>
      </w:pPr>
      <w:bookmarkStart w:id="3551" w:name="Sit_Pierres_Vertes_out"/>
      <w:r>
        <w:t>o</w:t>
      </w:r>
      <w:r w:rsidR="001B3436">
        <w:t>utils</w:t>
      </w:r>
    </w:p>
    <w:bookmarkEnd w:id="3551"/>
    <w:p w14:paraId="5BD8B6F2" w14:textId="77777777" w:rsidR="001B3436" w:rsidRDefault="001B3436" w:rsidP="00242C0F">
      <w:pPr>
        <w:jc w:val="both"/>
        <w:rPr>
          <w:lang w:val="fr-FR"/>
        </w:rPr>
      </w:pPr>
    </w:p>
    <w:p w14:paraId="23EF3BE8" w14:textId="74FFFDA9" w:rsidR="00F45C1A" w:rsidRPr="0032190F" w:rsidRDefault="008243C0" w:rsidP="00242C0F">
      <w:pPr>
        <w:jc w:val="both"/>
        <w:rPr>
          <w:lang w:val="fr-FR"/>
        </w:rPr>
      </w:pPr>
      <w:r w:rsidRPr="0032190F">
        <w:rPr>
          <w:lang w:val="fr-FR"/>
        </w:rPr>
        <w:t xml:space="preserve">Typologiquement, les outils (haches ou ciseaux) en pierre verte retrouvés en Italie du Nord ou en Provence </w:t>
      </w:r>
      <w:r w:rsidR="001961E4" w:rsidRPr="0032190F">
        <w:rPr>
          <w:lang w:val="fr-FR"/>
        </w:rPr>
        <w:t xml:space="preserve">où les haches en éclogites prévalent sur les haches en jadéite </w:t>
      </w:r>
      <w:r w:rsidRPr="0032190F">
        <w:rPr>
          <w:lang w:val="fr-FR"/>
        </w:rPr>
        <w:t xml:space="preserve">n’ont pas les caractéristiques </w:t>
      </w:r>
      <w:r w:rsidR="00F45C1A" w:rsidRPr="0032190F">
        <w:rPr>
          <w:lang w:val="fr-FR"/>
        </w:rPr>
        <w:t>symboliques ou rituelles (polissage, allongement</w:t>
      </w:r>
      <w:r w:rsidR="00D2136D" w:rsidRPr="0032190F">
        <w:rPr>
          <w:lang w:val="fr-FR"/>
        </w:rPr>
        <w:t>, sans traces d’utilisation</w:t>
      </w:r>
      <w:r w:rsidR="00F45C1A" w:rsidRPr="0032190F">
        <w:rPr>
          <w:lang w:val="fr-FR"/>
        </w:rPr>
        <w:t xml:space="preserve">) que l’on connaît pour l’Europe du nord-ouest : les </w:t>
      </w:r>
      <w:r w:rsidR="00232282" w:rsidRPr="0032190F">
        <w:rPr>
          <w:i/>
          <w:lang w:val="fr-FR"/>
        </w:rPr>
        <w:t>j</w:t>
      </w:r>
      <w:r w:rsidR="00F45C1A" w:rsidRPr="0032190F">
        <w:rPr>
          <w:i/>
          <w:lang w:val="fr-FR"/>
        </w:rPr>
        <w:t>ade axes</w:t>
      </w:r>
      <w:r w:rsidR="00F45C1A" w:rsidRPr="0032190F">
        <w:rPr>
          <w:lang w:val="fr-FR"/>
        </w:rPr>
        <w:t xml:space="preserve"> d’Angleterre, les </w:t>
      </w:r>
      <w:r w:rsidR="00232282" w:rsidRPr="0032190F">
        <w:rPr>
          <w:i/>
          <w:lang w:val="fr-FR"/>
        </w:rPr>
        <w:t>p</w:t>
      </w:r>
      <w:r w:rsidR="00F45C1A" w:rsidRPr="0032190F">
        <w:rPr>
          <w:i/>
          <w:lang w:val="fr-FR"/>
        </w:rPr>
        <w:t>runkbeil</w:t>
      </w:r>
      <w:r w:rsidR="00F45C1A" w:rsidRPr="0032190F">
        <w:rPr>
          <w:lang w:val="fr-FR"/>
        </w:rPr>
        <w:t xml:space="preserve"> d’Allemagne et les </w:t>
      </w:r>
      <w:r w:rsidR="00F45C1A" w:rsidRPr="0032190F">
        <w:rPr>
          <w:i/>
          <w:lang w:val="fr-FR"/>
        </w:rPr>
        <w:t>haches d’apparat</w:t>
      </w:r>
      <w:r w:rsidR="00F45C1A" w:rsidRPr="0032190F">
        <w:rPr>
          <w:lang w:val="fr-FR"/>
        </w:rPr>
        <w:t xml:space="preserve"> de France</w:t>
      </w:r>
      <w:r w:rsidR="00232282" w:rsidRPr="0032190F">
        <w:rPr>
          <w:lang w:val="fr-FR"/>
        </w:rPr>
        <w:t xml:space="preserve"> </w:t>
      </w:r>
      <w:r w:rsidR="00F45C1A" w:rsidRPr="0032190F">
        <w:rPr>
          <w:lang w:val="fr-FR"/>
        </w:rPr>
        <w:t>(BIB 319 p. 239</w:t>
      </w:r>
      <w:r w:rsidR="001961E4" w:rsidRPr="0032190F">
        <w:rPr>
          <w:lang w:val="fr-FR"/>
        </w:rPr>
        <w:t>, 246</w:t>
      </w:r>
      <w:r w:rsidR="00F45C1A" w:rsidRPr="0032190F">
        <w:rPr>
          <w:lang w:val="fr-FR"/>
        </w:rPr>
        <w:t>)</w:t>
      </w:r>
      <w:r w:rsidR="001961E4" w:rsidRPr="0032190F">
        <w:rPr>
          <w:lang w:val="fr-FR"/>
        </w:rPr>
        <w:t xml:space="preserve">. L’observation des symboles propre au </w:t>
      </w:r>
      <w:hyperlink r:id="rId8407" w:anchor="Cul_Megalith" w:history="1">
        <w:r w:rsidR="001961E4" w:rsidRPr="0032190F">
          <w:rPr>
            <w:rStyle w:val="Hyperlink"/>
            <w:lang w:val="fr-FR"/>
          </w:rPr>
          <w:t>mégalithisme</w:t>
        </w:r>
      </w:hyperlink>
      <w:r w:rsidR="001961E4" w:rsidRPr="0032190F">
        <w:rPr>
          <w:lang w:val="fr-FR"/>
        </w:rPr>
        <w:t xml:space="preserve"> conduit aux mêmes constatations :</w:t>
      </w:r>
    </w:p>
    <w:p w14:paraId="2BD9EC87" w14:textId="77777777" w:rsidR="00E22B26" w:rsidRPr="0032190F" w:rsidRDefault="00E22B26"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8"/>
        <w:gridCol w:w="4057"/>
        <w:gridCol w:w="3677"/>
      </w:tblGrid>
      <w:tr w:rsidR="00A90E21" w14:paraId="00B2887F" w14:textId="77777777" w:rsidTr="00C35EA7">
        <w:trPr>
          <w:jc w:val="center"/>
        </w:trPr>
        <w:tc>
          <w:tcPr>
            <w:tcW w:w="1438" w:type="dxa"/>
          </w:tcPr>
          <w:p w14:paraId="6253C830" w14:textId="77777777" w:rsidR="00A90E21" w:rsidRDefault="00A90E21" w:rsidP="00C35EA7">
            <w:pPr>
              <w:jc w:val="center"/>
            </w:pPr>
            <w:r>
              <w:t>régions</w:t>
            </w:r>
          </w:p>
        </w:tc>
        <w:tc>
          <w:tcPr>
            <w:tcW w:w="4057" w:type="dxa"/>
          </w:tcPr>
          <w:p w14:paraId="4333CEC6" w14:textId="77777777" w:rsidR="00A90E21" w:rsidRDefault="00A90E21" w:rsidP="00C35EA7">
            <w:pPr>
              <w:jc w:val="center"/>
            </w:pPr>
            <w:r>
              <w:t>représentations</w:t>
            </w:r>
          </w:p>
        </w:tc>
        <w:tc>
          <w:tcPr>
            <w:tcW w:w="3677" w:type="dxa"/>
          </w:tcPr>
          <w:p w14:paraId="35906D01" w14:textId="77777777" w:rsidR="00A90E21" w:rsidRDefault="00A90E21" w:rsidP="00C35EA7">
            <w:pPr>
              <w:jc w:val="center"/>
            </w:pPr>
            <w:r>
              <w:t>dépôts</w:t>
            </w:r>
          </w:p>
        </w:tc>
      </w:tr>
      <w:tr w:rsidR="00A90E21" w:rsidRPr="006A329A" w14:paraId="5794BB05" w14:textId="77777777" w:rsidTr="00C35EA7">
        <w:trPr>
          <w:jc w:val="center"/>
        </w:trPr>
        <w:tc>
          <w:tcPr>
            <w:tcW w:w="1438" w:type="dxa"/>
            <w:vAlign w:val="center"/>
          </w:tcPr>
          <w:p w14:paraId="5C2B2E67" w14:textId="77777777" w:rsidR="00A90E21" w:rsidRDefault="00A90E21" w:rsidP="00C35EA7">
            <w:pPr>
              <w:jc w:val="center"/>
            </w:pPr>
            <w:r>
              <w:t>NO France</w:t>
            </w:r>
          </w:p>
        </w:tc>
        <w:tc>
          <w:tcPr>
            <w:tcW w:w="4057" w:type="dxa"/>
          </w:tcPr>
          <w:p w14:paraId="7F9FFD15" w14:textId="77777777" w:rsidR="00A90E21" w:rsidRDefault="00A90E21" w:rsidP="00C35EA7">
            <w:pPr>
              <w:jc w:val="both"/>
            </w:pPr>
            <w:r w:rsidRPr="00C35EA7">
              <w:rPr>
                <w:i/>
              </w:rPr>
              <w:t>haches d’apparat</w:t>
            </w:r>
            <w:r>
              <w:t xml:space="preserve"> : </w:t>
            </w:r>
            <w:hyperlink w:anchor="Sit_Barnenez" w:history="1">
              <w:r w:rsidRPr="00F45C1A">
                <w:rPr>
                  <w:rStyle w:val="Hyperlink"/>
                </w:rPr>
                <w:t>Barnenez</w:t>
              </w:r>
            </w:hyperlink>
            <w:r>
              <w:t xml:space="preserve">, </w:t>
            </w:r>
            <w:hyperlink w:anchor="Sit_Gavrinis" w:history="1">
              <w:r w:rsidRPr="00F45C1A">
                <w:rPr>
                  <w:rStyle w:val="Hyperlink"/>
                </w:rPr>
                <w:t>Gavrinis</w:t>
              </w:r>
            </w:hyperlink>
          </w:p>
        </w:tc>
        <w:tc>
          <w:tcPr>
            <w:tcW w:w="3677" w:type="dxa"/>
          </w:tcPr>
          <w:p w14:paraId="37BD07DD" w14:textId="732C9A44" w:rsidR="00A90E21" w:rsidRPr="00C35EA7" w:rsidRDefault="00000000" w:rsidP="00C35EA7">
            <w:pPr>
              <w:jc w:val="both"/>
              <w:rPr>
                <w:lang w:val="fr-FR"/>
              </w:rPr>
            </w:pPr>
            <w:hyperlink r:id="rId8408" w:anchor="Sit_Tumiac" w:history="1">
              <w:r w:rsidR="00A90E21" w:rsidRPr="00C35EA7">
                <w:rPr>
                  <w:rStyle w:val="Hyperlink"/>
                  <w:lang w:val="fr-FR"/>
                </w:rPr>
                <w:t>Tumiac</w:t>
              </w:r>
            </w:hyperlink>
            <w:r w:rsidR="00A90E21" w:rsidRPr="00C35EA7">
              <w:rPr>
                <w:lang w:val="fr-FR"/>
              </w:rPr>
              <w:t xml:space="preserve">, </w:t>
            </w:r>
            <w:hyperlink r:id="rId8409" w:anchor="Sit_Mane_Er_Horeck" w:history="1">
              <w:r w:rsidR="00A90E21" w:rsidRPr="00C35EA7">
                <w:rPr>
                  <w:rStyle w:val="Hyperlink"/>
                  <w:lang w:val="fr-FR"/>
                </w:rPr>
                <w:t>Mané er Hroëk</w:t>
              </w:r>
            </w:hyperlink>
            <w:r w:rsidR="00A90E21" w:rsidRPr="00C35EA7">
              <w:rPr>
                <w:lang w:val="fr-FR"/>
              </w:rPr>
              <w:t xml:space="preserve">, </w:t>
            </w:r>
            <w:hyperlink r:id="rId8410" w:anchor="Sit_Saint_Michel" w:history="1">
              <w:r w:rsidR="00A90E21" w:rsidRPr="00C35EA7">
                <w:rPr>
                  <w:rStyle w:val="Hyperlink"/>
                  <w:lang w:val="fr-FR"/>
                </w:rPr>
                <w:t>Saint-Michel</w:t>
              </w:r>
            </w:hyperlink>
            <w:r w:rsidR="00A90E21" w:rsidRPr="00C35EA7">
              <w:rPr>
                <w:lang w:val="fr-FR"/>
              </w:rPr>
              <w:t xml:space="preserve"> </w:t>
            </w:r>
          </w:p>
          <w:p w14:paraId="69E37F3A" w14:textId="77777777" w:rsidR="00A90E21" w:rsidRPr="00C35EA7" w:rsidRDefault="00A90E21" w:rsidP="00C35EA7">
            <w:pPr>
              <w:jc w:val="both"/>
              <w:rPr>
                <w:lang w:val="fr-FR"/>
              </w:rPr>
            </w:pPr>
          </w:p>
        </w:tc>
      </w:tr>
      <w:tr w:rsidR="00A90E21" w14:paraId="04424280" w14:textId="77777777" w:rsidTr="00C35EA7">
        <w:trPr>
          <w:jc w:val="center"/>
        </w:trPr>
        <w:tc>
          <w:tcPr>
            <w:tcW w:w="1438" w:type="dxa"/>
            <w:vAlign w:val="center"/>
          </w:tcPr>
          <w:p w14:paraId="7FD79EAE" w14:textId="77777777" w:rsidR="00A90E21" w:rsidRDefault="00A90E21" w:rsidP="00C35EA7">
            <w:pPr>
              <w:jc w:val="center"/>
            </w:pPr>
            <w:r>
              <w:t>Bourgogne</w:t>
            </w:r>
          </w:p>
        </w:tc>
        <w:tc>
          <w:tcPr>
            <w:tcW w:w="4057" w:type="dxa"/>
          </w:tcPr>
          <w:p w14:paraId="0DEF80AF" w14:textId="683099DF" w:rsidR="00A90E21" w:rsidRDefault="00A90E21" w:rsidP="00C35EA7">
            <w:pPr>
              <w:jc w:val="both"/>
            </w:pPr>
            <w:r>
              <w:t xml:space="preserve">associations </w:t>
            </w:r>
            <w:hyperlink r:id="rId8411" w:anchor="Cul_Art_TAC_T_t_hache" w:history="1">
              <w:r w:rsidR="001B3436" w:rsidRPr="001B3436">
                <w:rPr>
                  <w:rStyle w:val="Hyperlink"/>
                  <w:lang w:val="fr-FR"/>
                </w:rPr>
                <w:t>hache</w:t>
              </w:r>
            </w:hyperlink>
            <w:r w:rsidR="001B3436">
              <w:t xml:space="preserve"> </w:t>
            </w:r>
            <w:r>
              <w:t>/ « </w:t>
            </w:r>
            <w:hyperlink r:id="rId8412" w:anchor="Cul_Art_TAC_T_t_objet" w:history="1">
              <w:r w:rsidRPr="00E2091B">
                <w:rPr>
                  <w:rStyle w:val="Hyperlink"/>
                </w:rPr>
                <w:t>objet</w:t>
              </w:r>
            </w:hyperlink>
            <w:r>
              <w:t> »</w:t>
            </w:r>
          </w:p>
        </w:tc>
        <w:tc>
          <w:tcPr>
            <w:tcW w:w="3677" w:type="dxa"/>
          </w:tcPr>
          <w:p w14:paraId="38287CA3" w14:textId="77777777" w:rsidR="00A90E21" w:rsidRDefault="00A90E21" w:rsidP="00C35EA7">
            <w:pPr>
              <w:jc w:val="both"/>
            </w:pPr>
          </w:p>
        </w:tc>
      </w:tr>
      <w:tr w:rsidR="00A90E21" w:rsidRPr="006A329A" w14:paraId="04FD5EA6" w14:textId="77777777" w:rsidTr="00C35EA7">
        <w:trPr>
          <w:jc w:val="center"/>
        </w:trPr>
        <w:tc>
          <w:tcPr>
            <w:tcW w:w="1438" w:type="dxa"/>
            <w:vAlign w:val="center"/>
          </w:tcPr>
          <w:p w14:paraId="7CFDCE56" w14:textId="77777777" w:rsidR="00A90E21" w:rsidRDefault="00A90E21" w:rsidP="00C35EA7">
            <w:pPr>
              <w:jc w:val="center"/>
            </w:pPr>
            <w:r>
              <w:t xml:space="preserve">SE France, </w:t>
            </w:r>
          </w:p>
          <w:p w14:paraId="2FE1AF08" w14:textId="77777777" w:rsidR="00A90E21" w:rsidRDefault="00A90E21" w:rsidP="00C35EA7">
            <w:pPr>
              <w:jc w:val="center"/>
            </w:pPr>
            <w:r>
              <w:t>NO Italie</w:t>
            </w:r>
          </w:p>
        </w:tc>
        <w:tc>
          <w:tcPr>
            <w:tcW w:w="4057" w:type="dxa"/>
          </w:tcPr>
          <w:p w14:paraId="00048E11" w14:textId="70583671" w:rsidR="00A90E21" w:rsidRPr="00C35EA7" w:rsidRDefault="00A90E21" w:rsidP="001B3436">
            <w:pPr>
              <w:jc w:val="both"/>
              <w:rPr>
                <w:lang w:val="fr-FR"/>
              </w:rPr>
            </w:pPr>
            <w:r w:rsidRPr="00C35EA7">
              <w:rPr>
                <w:lang w:val="fr-FR"/>
              </w:rPr>
              <w:t>très peu de représentations de haches (</w:t>
            </w:r>
            <w:r w:rsidR="001B3436">
              <w:rPr>
                <w:lang w:val="fr-FR"/>
              </w:rPr>
              <w:t>SM</w:t>
            </w:r>
            <w:r w:rsidRPr="00C35EA7">
              <w:rPr>
                <w:lang w:val="fr-FR"/>
              </w:rPr>
              <w:t xml:space="preserve"> du </w:t>
            </w:r>
            <w:hyperlink r:id="rId8413" w:anchor="Cul_Saint_Ponien" w:history="1">
              <w:r w:rsidRPr="00C35EA7">
                <w:rPr>
                  <w:rStyle w:val="Hyperlink"/>
                  <w:lang w:val="fr-FR"/>
                </w:rPr>
                <w:t>Saint-Ponien</w:t>
              </w:r>
            </w:hyperlink>
            <w:r w:rsidRPr="00C35EA7">
              <w:rPr>
                <w:lang w:val="fr-FR"/>
              </w:rPr>
              <w:t xml:space="preserve"> et du </w:t>
            </w:r>
            <w:hyperlink r:id="rId8414" w:anchor="Cul_Rodezien" w:history="1">
              <w:r w:rsidRPr="00C35EA7">
                <w:rPr>
                  <w:rStyle w:val="Hyperlink"/>
                  <w:lang w:val="fr-FR"/>
                </w:rPr>
                <w:t>Rodezien</w:t>
              </w:r>
            </w:hyperlink>
            <w:r w:rsidRPr="00C35EA7">
              <w:rPr>
                <w:lang w:val="fr-FR"/>
              </w:rPr>
              <w:t xml:space="preserve">, </w:t>
            </w:r>
            <w:hyperlink w:anchor="Sit_Mont_Bego" w:history="1">
              <w:r w:rsidRPr="00C35EA7">
                <w:rPr>
                  <w:rStyle w:val="Hyperlink"/>
                  <w:lang w:val="fr-FR"/>
                </w:rPr>
                <w:t>mont Bego</w:t>
              </w:r>
            </w:hyperlink>
            <w:r w:rsidRPr="00C35EA7">
              <w:rPr>
                <w:lang w:val="fr-FR"/>
              </w:rPr>
              <w:t xml:space="preserve">, </w:t>
            </w:r>
            <w:hyperlink w:anchor="Sit_Valcamonica" w:history="1">
              <w:r w:rsidRPr="00C35EA7">
                <w:rPr>
                  <w:rStyle w:val="Hyperlink"/>
                  <w:lang w:val="fr-FR"/>
                </w:rPr>
                <w:t>Valcamonica</w:t>
              </w:r>
            </w:hyperlink>
            <w:r w:rsidRPr="00C35EA7">
              <w:rPr>
                <w:lang w:val="fr-FR"/>
              </w:rPr>
              <w:t>-</w:t>
            </w:r>
            <w:hyperlink w:anchor="Sit_Valtellina" w:history="1">
              <w:r w:rsidRPr="00C35EA7">
                <w:rPr>
                  <w:rStyle w:val="Hyperlink"/>
                  <w:lang w:val="fr-FR"/>
                </w:rPr>
                <w:t>Valtellina</w:t>
              </w:r>
            </w:hyperlink>
            <w:r w:rsidRPr="00C35EA7">
              <w:rPr>
                <w:lang w:val="fr-FR"/>
              </w:rPr>
              <w:t>)</w:t>
            </w:r>
          </w:p>
        </w:tc>
        <w:tc>
          <w:tcPr>
            <w:tcW w:w="3677" w:type="dxa"/>
          </w:tcPr>
          <w:p w14:paraId="49CAD294" w14:textId="77777777" w:rsidR="00A90E21" w:rsidRPr="00C35EA7" w:rsidRDefault="00A90E21" w:rsidP="00C35EA7">
            <w:pPr>
              <w:jc w:val="both"/>
              <w:rPr>
                <w:lang w:val="fr-FR"/>
              </w:rPr>
            </w:pPr>
          </w:p>
        </w:tc>
      </w:tr>
    </w:tbl>
    <w:p w14:paraId="0724B058" w14:textId="77777777" w:rsidR="00EB1159" w:rsidRPr="0032190F" w:rsidRDefault="00EB1159" w:rsidP="00242C0F">
      <w:pPr>
        <w:jc w:val="both"/>
        <w:rPr>
          <w:lang w:val="fr-FR"/>
        </w:rPr>
      </w:pPr>
      <w:r w:rsidRPr="0032190F">
        <w:rPr>
          <w:lang w:val="fr-FR"/>
        </w:rPr>
        <w:t>(SS BIB)</w:t>
      </w:r>
    </w:p>
    <w:p w14:paraId="258DCFA0" w14:textId="77777777" w:rsidR="00EB1159" w:rsidRPr="0032190F" w:rsidRDefault="00EB1159" w:rsidP="00242C0F">
      <w:pPr>
        <w:jc w:val="both"/>
        <w:rPr>
          <w:lang w:val="fr-FR"/>
        </w:rPr>
      </w:pPr>
    </w:p>
    <w:p w14:paraId="4C62F4AE" w14:textId="3ABDA5C3" w:rsidR="00E438B9" w:rsidRDefault="00E438B9" w:rsidP="00242C0F">
      <w:pPr>
        <w:jc w:val="both"/>
        <w:rPr>
          <w:lang w:val="fr-FR"/>
        </w:rPr>
      </w:pPr>
      <w:r w:rsidRPr="003C70B4">
        <w:rPr>
          <w:lang w:val="fr-FR"/>
        </w:rPr>
        <w:t xml:space="preserve">On remarque l’absence de grandes haches alpines en Italie centrale et méridionale. Cette absence est put-être à mettre sur le compte de la présence de </w:t>
      </w:r>
      <w:hyperlink r:id="rId8415" w:anchor="Sit_Cuivre" w:history="1">
        <w:r w:rsidR="009A36BA" w:rsidRPr="001E115E">
          <w:rPr>
            <w:rStyle w:val="Hyperlink"/>
            <w:lang w:val="fr-FR"/>
          </w:rPr>
          <w:t>cuivre</w:t>
        </w:r>
      </w:hyperlink>
      <w:r w:rsidR="009A36BA" w:rsidRPr="0032190F">
        <w:rPr>
          <w:lang w:val="fr-FR"/>
        </w:rPr>
        <w:t xml:space="preserve"> </w:t>
      </w:r>
      <w:r w:rsidRPr="003C70B4">
        <w:rPr>
          <w:lang w:val="fr-FR"/>
        </w:rPr>
        <w:t xml:space="preserve">[dès le NM] (BIB </w:t>
      </w:r>
      <w:r w:rsidRPr="003C70B4">
        <w:rPr>
          <w:szCs w:val="20"/>
          <w:lang w:val="fr-FR" w:eastAsia="en-GB"/>
        </w:rPr>
        <w:t>Binder</w:t>
      </w:r>
      <w:r w:rsidR="00E2091B" w:rsidRPr="003C70B4">
        <w:rPr>
          <w:szCs w:val="20"/>
          <w:lang w:val="fr-FR" w:eastAsia="en-GB"/>
        </w:rPr>
        <w:t xml:space="preserve"> </w:t>
      </w:r>
      <w:r w:rsidRPr="003C70B4">
        <w:rPr>
          <w:lang w:val="fr-FR"/>
        </w:rPr>
        <w:t>in BIB 1708)</w:t>
      </w:r>
    </w:p>
    <w:p w14:paraId="0B51A2F6" w14:textId="77777777" w:rsidR="001B3436" w:rsidRDefault="001B3436" w:rsidP="00242C0F">
      <w:pPr>
        <w:jc w:val="both"/>
        <w:rPr>
          <w:lang w:val="fr-FR"/>
        </w:rPr>
      </w:pPr>
    </w:p>
    <w:p w14:paraId="55E5727C" w14:textId="77777777" w:rsidR="001B3436" w:rsidRDefault="001B3436" w:rsidP="00700171">
      <w:pPr>
        <w:pStyle w:val="Heading5"/>
      </w:pPr>
      <w:bookmarkStart w:id="3552" w:name="Sit_Pierres_Vertes_out_hache"/>
      <w:r>
        <w:t>hache</w:t>
      </w:r>
    </w:p>
    <w:bookmarkEnd w:id="3552"/>
    <w:p w14:paraId="5E65E4F3" w14:textId="77777777" w:rsidR="001B3436" w:rsidRDefault="001B3436" w:rsidP="001B3436">
      <w:pPr>
        <w:jc w:val="both"/>
        <w:rPr>
          <w:lang w:val="fr-FR"/>
        </w:rPr>
      </w:pPr>
    </w:p>
    <w:p w14:paraId="060D1952" w14:textId="3C249369" w:rsidR="001B3436" w:rsidRDefault="001B3436" w:rsidP="001B3436">
      <w:pPr>
        <w:jc w:val="both"/>
        <w:rPr>
          <w:lang w:val="fr-FR"/>
        </w:rPr>
      </w:pPr>
      <w:r w:rsidRPr="001B3436">
        <w:rPr>
          <w:lang w:val="fr-FR"/>
        </w:rPr>
        <w:t xml:space="preserve">v. </w:t>
      </w:r>
      <w:hyperlink r:id="rId8416" w:anchor="OBJ_Prod_Img_Etude_struct" w:history="1">
        <w:r w:rsidRPr="001B3436">
          <w:rPr>
            <w:rStyle w:val="Hyperlink"/>
            <w:lang w:val="fr-FR"/>
          </w:rPr>
          <w:t>objet-signe</w:t>
        </w:r>
      </w:hyperlink>
      <w:r w:rsidRPr="001B3436">
        <w:rPr>
          <w:lang w:val="fr-FR"/>
        </w:rPr>
        <w:t xml:space="preserve"> (S. Cassen)</w:t>
      </w:r>
    </w:p>
    <w:p w14:paraId="3F910680" w14:textId="77777777" w:rsidR="001B3436" w:rsidRDefault="001B3436" w:rsidP="001B3436">
      <w:pPr>
        <w:jc w:val="both"/>
        <w:rPr>
          <w:lang w:val="fr-FR"/>
        </w:rPr>
      </w:pPr>
    </w:p>
    <w:p w14:paraId="39B340AE" w14:textId="77777777" w:rsidR="001B3436" w:rsidRDefault="001B3436" w:rsidP="00700171">
      <w:pPr>
        <w:pStyle w:val="Heading5"/>
      </w:pPr>
      <w:r>
        <w:lastRenderedPageBreak/>
        <w:t>ciseau</w:t>
      </w:r>
    </w:p>
    <w:p w14:paraId="2CC5276F" w14:textId="77777777" w:rsidR="001B3436" w:rsidRDefault="001B3436" w:rsidP="001B3436">
      <w:pPr>
        <w:jc w:val="both"/>
        <w:rPr>
          <w:lang w:val="fr-FR"/>
        </w:rPr>
      </w:pPr>
    </w:p>
    <w:p w14:paraId="22868719" w14:textId="77777777" w:rsidR="001B3436" w:rsidRPr="001B3436" w:rsidRDefault="001B3436" w:rsidP="001B3436">
      <w:pPr>
        <w:jc w:val="both"/>
        <w:rPr>
          <w:lang w:val="fr-FR"/>
        </w:rPr>
      </w:pPr>
    </w:p>
    <w:p w14:paraId="1DF97F49" w14:textId="77777777" w:rsidR="001B3436" w:rsidRPr="003C70B4" w:rsidRDefault="001B3436" w:rsidP="00242C0F">
      <w:pPr>
        <w:jc w:val="both"/>
        <w:rPr>
          <w:lang w:val="fr-FR"/>
        </w:rPr>
      </w:pPr>
    </w:p>
    <w:p w14:paraId="0794C5A6" w14:textId="77777777" w:rsidR="008243C0" w:rsidRPr="0032190F" w:rsidRDefault="008243C0" w:rsidP="00242C0F">
      <w:pPr>
        <w:jc w:val="both"/>
        <w:rPr>
          <w:lang w:val="fr-FR"/>
        </w:rPr>
      </w:pPr>
    </w:p>
    <w:p w14:paraId="716F38A2" w14:textId="77777777" w:rsidR="00863644" w:rsidRPr="0032190F" w:rsidRDefault="00C27F05" w:rsidP="00700171">
      <w:pPr>
        <w:pStyle w:val="Heading4"/>
      </w:pPr>
      <w:r>
        <w:t>f</w:t>
      </w:r>
      <w:r w:rsidR="005D2D2C">
        <w:t>in de l'exploitation</w:t>
      </w:r>
    </w:p>
    <w:p w14:paraId="52DC9C0E" w14:textId="77777777" w:rsidR="00863644" w:rsidRPr="0032190F" w:rsidRDefault="00863644" w:rsidP="00242C0F">
      <w:pPr>
        <w:jc w:val="both"/>
        <w:rPr>
          <w:lang w:val="fr-FR"/>
        </w:rPr>
      </w:pPr>
    </w:p>
    <w:p w14:paraId="745BB301" w14:textId="0F5F958F" w:rsidR="00B831CB" w:rsidRPr="0032190F" w:rsidRDefault="00DE490B" w:rsidP="00242C0F">
      <w:pPr>
        <w:jc w:val="both"/>
        <w:rPr>
          <w:lang w:val="fr-FR"/>
        </w:rPr>
      </w:pPr>
      <w:r w:rsidRPr="0032190F">
        <w:rPr>
          <w:lang w:val="fr-FR"/>
        </w:rPr>
        <w:t xml:space="preserve">Au </w:t>
      </w:r>
      <w:hyperlink r:id="rId8417" w:anchor="Cul_Neo_Final" w:history="1">
        <w:r w:rsidRPr="0032190F">
          <w:rPr>
            <w:rStyle w:val="Hyperlink"/>
            <w:lang w:val="fr-FR"/>
          </w:rPr>
          <w:t>N</w:t>
        </w:r>
        <w:r w:rsidR="00C27F05">
          <w:rPr>
            <w:rStyle w:val="Hyperlink"/>
            <w:lang w:val="fr-FR"/>
          </w:rPr>
          <w:t>F</w:t>
        </w:r>
      </w:hyperlink>
      <w:r w:rsidRPr="0032190F">
        <w:rPr>
          <w:lang w:val="fr-FR"/>
        </w:rPr>
        <w:t xml:space="preserve"> et à l’</w:t>
      </w:r>
      <w:hyperlink r:id="rId8418" w:anchor="Cul_Chalco" w:history="1">
        <w:r w:rsidRPr="0032190F">
          <w:rPr>
            <w:rStyle w:val="Hyperlink"/>
            <w:lang w:val="fr-FR"/>
          </w:rPr>
          <w:t>âge du Cuivre</w:t>
        </w:r>
      </w:hyperlink>
      <w:r w:rsidRPr="0032190F">
        <w:rPr>
          <w:lang w:val="fr-FR"/>
        </w:rPr>
        <w:t xml:space="preserve"> l’exploitation de ces gisements chute et on leur préfère des gis</w:t>
      </w:r>
      <w:r w:rsidR="00E04DE2" w:rsidRPr="0032190F">
        <w:rPr>
          <w:lang w:val="fr-FR"/>
        </w:rPr>
        <w:t>e</w:t>
      </w:r>
      <w:r w:rsidRPr="0032190F">
        <w:rPr>
          <w:lang w:val="fr-FR"/>
        </w:rPr>
        <w:t>ments locaux de serpentinite, chloritites et jadéites (BIB 337</w:t>
      </w:r>
      <w:r w:rsidR="00B700AE" w:rsidRPr="0032190F">
        <w:rPr>
          <w:lang w:val="fr-FR"/>
        </w:rPr>
        <w:t xml:space="preserve"> et 17 p. 100,101</w:t>
      </w:r>
      <w:r w:rsidRPr="0032190F">
        <w:rPr>
          <w:lang w:val="fr-FR"/>
        </w:rPr>
        <w:t>)</w:t>
      </w:r>
      <w:r w:rsidR="00B831CB" w:rsidRPr="0032190F">
        <w:rPr>
          <w:lang w:val="fr-FR"/>
        </w:rPr>
        <w:t xml:space="preserve"> voir site des </w:t>
      </w:r>
      <w:hyperlink r:id="rId8419" w:anchor="Sit_Lauzieres" w:history="1">
        <w:r w:rsidR="00B831CB" w:rsidRPr="0032190F">
          <w:rPr>
            <w:rStyle w:val="Hyperlink"/>
            <w:lang w:val="fr-FR"/>
          </w:rPr>
          <w:t>Lauzières</w:t>
        </w:r>
      </w:hyperlink>
      <w:r w:rsidR="00B831CB" w:rsidRPr="0032190F">
        <w:rPr>
          <w:lang w:val="fr-FR"/>
        </w:rPr>
        <w:t xml:space="preserve"> (SS BIB)</w:t>
      </w:r>
      <w:r w:rsidR="00863644" w:rsidRPr="0032190F">
        <w:rPr>
          <w:lang w:val="fr-FR"/>
        </w:rPr>
        <w:t xml:space="preserve">. </w:t>
      </w:r>
      <w:r w:rsidR="00B831CB" w:rsidRPr="0032190F">
        <w:rPr>
          <w:lang w:val="fr-FR"/>
        </w:rPr>
        <w:t xml:space="preserve">La diminution de l’exploitation des gisements de </w:t>
      </w:r>
      <w:hyperlink r:id="rId8420" w:anchor="Sit_Pierres_Vertes" w:history="1">
        <w:r w:rsidR="00700171" w:rsidRPr="002F7F3F">
          <w:rPr>
            <w:rStyle w:val="Hyperlink"/>
            <w:lang w:val="fr-FR"/>
          </w:rPr>
          <w:t>pierres vertes</w:t>
        </w:r>
      </w:hyperlink>
      <w:r w:rsidR="00700171" w:rsidRPr="00700171">
        <w:rPr>
          <w:rStyle w:val="Hyperlink"/>
          <w:color w:val="000000"/>
          <w:u w:val="none"/>
          <w:lang w:val="fr-FR"/>
        </w:rPr>
        <w:t xml:space="preserve"> </w:t>
      </w:r>
      <w:r w:rsidR="00B831CB" w:rsidRPr="0032190F">
        <w:rPr>
          <w:lang w:val="fr-FR"/>
        </w:rPr>
        <w:t xml:space="preserve">se fait en parallèle de l’augmentation des échanges de </w:t>
      </w:r>
      <w:hyperlink r:id="rId8421" w:anchor="Sit_Produits_siliceux" w:history="1">
        <w:r w:rsidR="00B831CB" w:rsidRPr="0032190F">
          <w:rPr>
            <w:rStyle w:val="Hyperlink"/>
            <w:lang w:val="fr-FR"/>
          </w:rPr>
          <w:t>produits siliceux</w:t>
        </w:r>
      </w:hyperlink>
      <w:r w:rsidR="00B831CB" w:rsidRPr="0032190F">
        <w:rPr>
          <w:lang w:val="fr-FR"/>
        </w:rPr>
        <w:t xml:space="preserve"> (poignard en silex de type </w:t>
      </w:r>
      <w:hyperlink r:id="rId8422" w:anchor="Cul_Remedello" w:history="1">
        <w:r w:rsidR="00B831CB" w:rsidRPr="0032190F">
          <w:rPr>
            <w:rStyle w:val="Hyperlink"/>
            <w:lang w:val="fr-FR"/>
          </w:rPr>
          <w:t>Remedello</w:t>
        </w:r>
      </w:hyperlink>
      <w:r w:rsidR="00B831CB" w:rsidRPr="0032190F">
        <w:rPr>
          <w:lang w:val="fr-FR"/>
        </w:rPr>
        <w:t>, pointes de flèches,…) (SS BIB)</w:t>
      </w:r>
    </w:p>
    <w:p w14:paraId="7CEF191B" w14:textId="77777777" w:rsidR="00B831CB" w:rsidRPr="0032190F" w:rsidRDefault="00B831CB" w:rsidP="00242C0F">
      <w:pPr>
        <w:jc w:val="both"/>
        <w:rPr>
          <w:lang w:val="fr-FR"/>
        </w:rPr>
      </w:pPr>
    </w:p>
    <w:p w14:paraId="7BA328CD" w14:textId="77777777" w:rsidR="00DE490B" w:rsidRPr="0032190F" w:rsidRDefault="00863644" w:rsidP="00242C0F">
      <w:pPr>
        <w:jc w:val="both"/>
        <w:rPr>
          <w:lang w:val="fr-FR"/>
        </w:rPr>
      </w:pPr>
      <w:r w:rsidRPr="0032190F">
        <w:rPr>
          <w:lang w:val="fr-FR"/>
        </w:rPr>
        <w:t>Le Néolithique final voit se développer le débitage par sciage et le polissage transversal donnant des outils facettés : cette morphologie imite probablement des outils en métal ma</w:t>
      </w:r>
      <w:r w:rsidR="00E2091B" w:rsidRPr="0032190F">
        <w:rPr>
          <w:lang w:val="fr-FR"/>
        </w:rPr>
        <w:t>r</w:t>
      </w:r>
      <w:r w:rsidRPr="0032190F">
        <w:rPr>
          <w:lang w:val="fr-FR"/>
        </w:rPr>
        <w:t>telés (BIB 63 p. 112(BIB 64)).</w:t>
      </w:r>
    </w:p>
    <w:p w14:paraId="3D613463" w14:textId="77777777" w:rsidR="0028273A" w:rsidRPr="0032190F" w:rsidRDefault="0028273A" w:rsidP="00242C0F">
      <w:pPr>
        <w:jc w:val="both"/>
        <w:rPr>
          <w:lang w:val="fr-FR"/>
        </w:rPr>
      </w:pPr>
    </w:p>
    <w:p w14:paraId="552393CE" w14:textId="10FC5155" w:rsidR="00FC287E" w:rsidRDefault="00FC287E" w:rsidP="00242C0F">
      <w:pPr>
        <w:jc w:val="both"/>
        <w:rPr>
          <w:lang w:val="fr-FR"/>
        </w:rPr>
      </w:pPr>
      <w:r w:rsidRPr="0032190F">
        <w:rPr>
          <w:lang w:val="fr-FR"/>
        </w:rPr>
        <w:t>Les réseaux de diffusion des produits siliceux</w:t>
      </w:r>
      <w:r w:rsidR="00E2091B" w:rsidRPr="0032190F">
        <w:rPr>
          <w:lang w:val="fr-FR"/>
        </w:rPr>
        <w:t xml:space="preserve"> </w:t>
      </w:r>
      <w:r w:rsidR="00A26B84" w:rsidRPr="0032190F">
        <w:rPr>
          <w:lang w:val="fr-FR"/>
        </w:rPr>
        <w:t>(</w:t>
      </w:r>
      <w:hyperlink r:id="rId8423" w:anchor="Sit_Monti_Lessini" w:history="1">
        <w:r w:rsidR="00A26B84" w:rsidRPr="0032190F">
          <w:rPr>
            <w:rStyle w:val="Hyperlink"/>
            <w:lang w:val="fr-FR"/>
          </w:rPr>
          <w:t>Monti Lessini</w:t>
        </w:r>
      </w:hyperlink>
      <w:r w:rsidR="00A26B84" w:rsidRPr="0032190F">
        <w:rPr>
          <w:lang w:val="fr-FR"/>
        </w:rPr>
        <w:t xml:space="preserve">) </w:t>
      </w:r>
      <w:r w:rsidR="0037532E" w:rsidRPr="0032190F">
        <w:rPr>
          <w:lang w:val="fr-FR"/>
        </w:rPr>
        <w:t>se substituent aux exportations à longue distance des haches polies d’origine alpine sauf dans les Alpes occidentales (Savoie, Tarentaise et Maurienne) où la production des haches polies pour l’exportation reste active. Il est intéressant de noter que cette dernière zone se situe à l’écart des centres de développement de la métallurgie et des zones où se rencontre l’art rupestre (gravures, compositions monumentales, stèles) comme s’il s’agissait d’une zone refractaire aux changements de l’époque (BIB 63 p. 107)</w:t>
      </w:r>
    </w:p>
    <w:p w14:paraId="42985B1B" w14:textId="77777777" w:rsidR="00700171" w:rsidRDefault="00700171" w:rsidP="00242C0F">
      <w:pPr>
        <w:jc w:val="both"/>
        <w:rPr>
          <w:lang w:val="fr-FR"/>
        </w:rPr>
      </w:pPr>
    </w:p>
    <w:p w14:paraId="1A5AA9E5" w14:textId="04D9EC55" w:rsidR="00700171" w:rsidRDefault="00700171" w:rsidP="00700171">
      <w:pPr>
        <w:pStyle w:val="Heading3"/>
      </w:pPr>
      <w:bookmarkStart w:id="3553" w:name="Sit_Pierres_Vertes_loc_NM"/>
      <w:r>
        <w:t>Nouveau Monde</w:t>
      </w:r>
    </w:p>
    <w:bookmarkEnd w:id="3553"/>
    <w:p w14:paraId="15C71B18" w14:textId="77777777" w:rsidR="00700171" w:rsidRDefault="00700171" w:rsidP="00242C0F">
      <w:pPr>
        <w:jc w:val="both"/>
        <w:rPr>
          <w:lang w:val="fr-FR"/>
        </w:rPr>
      </w:pPr>
    </w:p>
    <w:p w14:paraId="1C5C72DE" w14:textId="77777777" w:rsidR="00700171" w:rsidRDefault="00700171" w:rsidP="00242C0F">
      <w:pPr>
        <w:jc w:val="both"/>
        <w:rPr>
          <w:lang w:val="fr-FR"/>
        </w:rPr>
      </w:pPr>
    </w:p>
    <w:p w14:paraId="50EA1782" w14:textId="77777777" w:rsidR="00320346" w:rsidRDefault="00320346" w:rsidP="00242C0F">
      <w:pPr>
        <w:jc w:val="both"/>
        <w:rPr>
          <w:lang w:val="fr-FR"/>
        </w:rPr>
      </w:pPr>
    </w:p>
    <w:p w14:paraId="3F94AF9E" w14:textId="77777777" w:rsidR="00320346" w:rsidRDefault="00320346" w:rsidP="00426FF9">
      <w:pPr>
        <w:pStyle w:val="Heading1"/>
      </w:pPr>
      <w:bookmarkStart w:id="3554" w:name="Sit_Variscite"/>
      <w:r>
        <w:t>VARISCITE</w:t>
      </w:r>
    </w:p>
    <w:bookmarkEnd w:id="3554"/>
    <w:p w14:paraId="46220EA0" w14:textId="77777777" w:rsidR="00320346" w:rsidRDefault="00320346"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2"/>
      </w:tblGrid>
      <w:tr w:rsidR="00E13081" w14:paraId="13DB12B8" w14:textId="77777777" w:rsidTr="00C35EA7">
        <w:trPr>
          <w:jc w:val="center"/>
        </w:trPr>
        <w:tc>
          <w:tcPr>
            <w:tcW w:w="1762" w:type="dxa"/>
          </w:tcPr>
          <w:p w14:paraId="2397DBE1" w14:textId="43B5B7B3" w:rsidR="00E13081" w:rsidRDefault="00000000" w:rsidP="00C35EA7">
            <w:pPr>
              <w:jc w:val="both"/>
            </w:pPr>
            <w:hyperlink r:id="rId8424" w:anchor="Sit_Encinasola" w:history="1">
              <w:r w:rsidR="00E13081" w:rsidRPr="00E13081">
                <w:rPr>
                  <w:rStyle w:val="Hyperlink"/>
                </w:rPr>
                <w:t>Encinasola</w:t>
              </w:r>
            </w:hyperlink>
          </w:p>
        </w:tc>
      </w:tr>
      <w:tr w:rsidR="00E13081" w14:paraId="3577DF4E" w14:textId="77777777" w:rsidTr="00C35EA7">
        <w:trPr>
          <w:jc w:val="center"/>
        </w:trPr>
        <w:tc>
          <w:tcPr>
            <w:tcW w:w="1762" w:type="dxa"/>
          </w:tcPr>
          <w:p w14:paraId="5669D75D" w14:textId="7F7CAAC5" w:rsidR="00E13081" w:rsidRDefault="00000000" w:rsidP="00C35EA7">
            <w:pPr>
              <w:jc w:val="both"/>
            </w:pPr>
            <w:hyperlink r:id="rId8425" w:anchor="Sit_Gava" w:history="1">
              <w:r w:rsidR="00E13081" w:rsidRPr="00C13B64">
                <w:rPr>
                  <w:rStyle w:val="Hyperlink"/>
                </w:rPr>
                <w:t>Gavà</w:t>
              </w:r>
            </w:hyperlink>
          </w:p>
        </w:tc>
      </w:tr>
      <w:tr w:rsidR="00E13081" w14:paraId="7299D042" w14:textId="77777777" w:rsidTr="00C35EA7">
        <w:trPr>
          <w:jc w:val="center"/>
        </w:trPr>
        <w:tc>
          <w:tcPr>
            <w:tcW w:w="1762" w:type="dxa"/>
          </w:tcPr>
          <w:p w14:paraId="52BE88FA" w14:textId="25097F39" w:rsidR="00E13081" w:rsidRDefault="00000000" w:rsidP="00C35EA7">
            <w:pPr>
              <w:jc w:val="both"/>
            </w:pPr>
            <w:hyperlink r:id="rId8426" w:anchor="Sit_Pannace" w:history="1">
              <w:r w:rsidR="00E13081" w:rsidRPr="007050A9">
                <w:rPr>
                  <w:rStyle w:val="Hyperlink"/>
                </w:rPr>
                <w:t>Pannacé</w:t>
              </w:r>
            </w:hyperlink>
          </w:p>
        </w:tc>
      </w:tr>
    </w:tbl>
    <w:p w14:paraId="11D77455" w14:textId="77777777" w:rsidR="00320346" w:rsidRDefault="00E13081" w:rsidP="00242C0F">
      <w:pPr>
        <w:jc w:val="both"/>
      </w:pPr>
      <w:r>
        <w:t>(BIB 2371 p. 493, BIB 2981)</w:t>
      </w:r>
    </w:p>
    <w:p w14:paraId="11969A34" w14:textId="77777777" w:rsidR="00E13081" w:rsidRDefault="00E13081" w:rsidP="00242C0F">
      <w:pPr>
        <w:jc w:val="both"/>
        <w:rPr>
          <w:lang w:val="fr-FR"/>
        </w:rPr>
      </w:pPr>
    </w:p>
    <w:p w14:paraId="59A66EA4" w14:textId="77777777" w:rsidR="00320346" w:rsidRPr="00711104" w:rsidRDefault="00320346" w:rsidP="00320346">
      <w:pPr>
        <w:jc w:val="both"/>
        <w:rPr>
          <w:lang w:val="fr-FR"/>
        </w:rPr>
      </w:pPr>
      <w:r>
        <w:rPr>
          <w:lang w:val="fr-FR"/>
        </w:rPr>
        <w:t xml:space="preserve">Autres gisements: El Bostal, Palazuelo de las Cuevas, San Vicente de la Cabeza tos dans le Nord-Est de l'Espagne. Punta Corveiro sur la côte du Portugal. Montrebras en France (MC), Luxé, Chenon, Villefragnan (BIB CSIC, conf. </w:t>
      </w:r>
      <w:r w:rsidRPr="00711104">
        <w:rPr>
          <w:lang w:val="fr-FR"/>
        </w:rPr>
        <w:t>2018) Minho, Tras-o-Montes (BIB 2371)</w:t>
      </w:r>
    </w:p>
    <w:p w14:paraId="60EF7ACB" w14:textId="77777777" w:rsidR="00320346" w:rsidRPr="00AD6887" w:rsidRDefault="00320346" w:rsidP="00242C0F">
      <w:pPr>
        <w:jc w:val="both"/>
        <w:rPr>
          <w:lang w:val="fr-FR"/>
        </w:rPr>
      </w:pPr>
    </w:p>
    <w:p w14:paraId="5E46A931" w14:textId="77777777" w:rsidR="00E13081" w:rsidRDefault="00AD6887" w:rsidP="00AD6887">
      <w:pPr>
        <w:autoSpaceDE w:val="0"/>
        <w:autoSpaceDN w:val="0"/>
        <w:adjustRightInd w:val="0"/>
        <w:rPr>
          <w:szCs w:val="22"/>
          <w:lang w:val="fr-FR" w:eastAsia="en-GB"/>
        </w:rPr>
      </w:pPr>
      <w:r w:rsidRPr="00AD6887">
        <w:rPr>
          <w:lang w:val="fr-FR"/>
        </w:rPr>
        <w:t xml:space="preserve">Avec </w:t>
      </w:r>
      <w:r w:rsidR="00E13081">
        <w:rPr>
          <w:lang w:val="fr-FR"/>
        </w:rPr>
        <w:t>Gava</w:t>
      </w:r>
      <w:r w:rsidRPr="00AD6887">
        <w:rPr>
          <w:lang w:val="fr-FR"/>
        </w:rPr>
        <w:t xml:space="preserve">, les autres gisements d'Espagne sont : </w:t>
      </w:r>
      <w:r w:rsidRPr="00AD6887">
        <w:rPr>
          <w:szCs w:val="22"/>
          <w:lang w:val="fr-FR" w:eastAsia="en-GB"/>
        </w:rPr>
        <w:t xml:space="preserve">Palazuelos-Zamora, Punta Corveiro-Pontevedra, Bragança, Pico Centeno-Encinasola. La variscite ibérique parvient jusqu'en Bretagne (colliers des </w:t>
      </w:r>
      <w:r w:rsidRPr="00E13081">
        <w:rPr>
          <w:i/>
          <w:szCs w:val="22"/>
          <w:lang w:val="fr-FR" w:eastAsia="en-GB"/>
        </w:rPr>
        <w:t>tumuli</w:t>
      </w:r>
      <w:r w:rsidRPr="00AD6887">
        <w:rPr>
          <w:szCs w:val="22"/>
          <w:lang w:val="fr-FR" w:eastAsia="en-GB"/>
        </w:rPr>
        <w:t xml:space="preserve"> bretons  (Odriozola </w:t>
      </w:r>
      <w:r w:rsidRPr="00AD6887">
        <w:rPr>
          <w:i/>
          <w:iCs/>
          <w:szCs w:val="22"/>
          <w:lang w:val="fr-FR" w:eastAsia="en-GB"/>
        </w:rPr>
        <w:t xml:space="preserve">et al. </w:t>
      </w:r>
      <w:r w:rsidRPr="00AD6887">
        <w:rPr>
          <w:szCs w:val="22"/>
          <w:lang w:val="fr-FR" w:eastAsia="en-GB"/>
        </w:rPr>
        <w:t>2010) (BIB 2695)</w:t>
      </w:r>
    </w:p>
    <w:p w14:paraId="57D5A8C5" w14:textId="77777777" w:rsidR="00366760" w:rsidRDefault="00366760" w:rsidP="00AD6887">
      <w:pPr>
        <w:autoSpaceDE w:val="0"/>
        <w:autoSpaceDN w:val="0"/>
        <w:adjustRightInd w:val="0"/>
        <w:rPr>
          <w:szCs w:val="22"/>
          <w:lang w:val="fr-FR" w:eastAsia="en-GB"/>
        </w:rPr>
      </w:pPr>
    </w:p>
    <w:p w14:paraId="3AB883F4" w14:textId="77777777" w:rsidR="007B7120" w:rsidRDefault="007B7120" w:rsidP="00AD6887">
      <w:pPr>
        <w:autoSpaceDE w:val="0"/>
        <w:autoSpaceDN w:val="0"/>
        <w:adjustRightInd w:val="0"/>
        <w:rPr>
          <w:szCs w:val="22"/>
          <w:lang w:val="fr-FR" w:eastAsia="en-GB"/>
        </w:rPr>
      </w:pPr>
    </w:p>
    <w:p w14:paraId="53AB012E" w14:textId="77777777" w:rsidR="007B7120" w:rsidRDefault="007B7120" w:rsidP="00426FF9">
      <w:pPr>
        <w:pStyle w:val="Heading1"/>
      </w:pPr>
      <w:bookmarkStart w:id="3555" w:name="Sit_Ambre"/>
      <w:r>
        <w:t>AMBRE</w:t>
      </w:r>
      <w:r w:rsidR="00366760">
        <w:t xml:space="preserve"> (Gisements d')</w:t>
      </w:r>
    </w:p>
    <w:bookmarkEnd w:id="3555"/>
    <w:p w14:paraId="62591DDF" w14:textId="77777777" w:rsidR="00467DA3" w:rsidRPr="00467DA3" w:rsidRDefault="007B7120" w:rsidP="00467DA3">
      <w:pPr>
        <w:autoSpaceDE w:val="0"/>
        <w:autoSpaceDN w:val="0"/>
        <w:adjustRightInd w:val="0"/>
        <w:rPr>
          <w:sz w:val="20"/>
          <w:szCs w:val="22"/>
          <w:lang w:val="fr-FR" w:eastAsia="en-GB"/>
        </w:rPr>
      </w:pPr>
      <w:r w:rsidRPr="00467DA3">
        <w:rPr>
          <w:sz w:val="20"/>
          <w:szCs w:val="22"/>
          <w:lang w:val="fr-FR" w:eastAsia="en-GB"/>
        </w:rPr>
        <w:t xml:space="preserve">Ambre, </w:t>
      </w:r>
      <w:r w:rsidRPr="00467DA3">
        <w:rPr>
          <w:i/>
          <w:sz w:val="20"/>
          <w:szCs w:val="22"/>
          <w:lang w:val="fr-FR" w:eastAsia="en-GB"/>
        </w:rPr>
        <w:t>Amber</w:t>
      </w:r>
      <w:r w:rsidR="00366760" w:rsidRPr="00467DA3">
        <w:rPr>
          <w:sz w:val="20"/>
          <w:szCs w:val="22"/>
          <w:lang w:val="fr-FR" w:eastAsia="en-GB"/>
        </w:rPr>
        <w:t>, gîtes d'ambre</w:t>
      </w:r>
      <w:r w:rsidR="00B87DB7" w:rsidRPr="00467DA3">
        <w:rPr>
          <w:sz w:val="20"/>
          <w:szCs w:val="22"/>
          <w:lang w:val="fr-FR" w:eastAsia="en-GB"/>
        </w:rPr>
        <w:t>, ambre de la Baltique</w:t>
      </w:r>
      <w:r w:rsidR="00467DA3">
        <w:rPr>
          <w:sz w:val="20"/>
          <w:szCs w:val="22"/>
          <w:lang w:val="fr-FR" w:eastAsia="en-GB"/>
        </w:rPr>
        <w:t xml:space="preserve">, </w:t>
      </w:r>
      <w:r w:rsidR="00467DA3" w:rsidRPr="00467DA3">
        <w:rPr>
          <w:sz w:val="20"/>
          <w:szCs w:val="22"/>
          <w:lang w:val="fr-FR" w:eastAsia="en-GB"/>
        </w:rPr>
        <w:t>perles d'ambre de la Baltique</w:t>
      </w:r>
    </w:p>
    <w:p w14:paraId="0FDBDDE3" w14:textId="77777777" w:rsidR="007B7120" w:rsidRDefault="007B7120" w:rsidP="00AD6887">
      <w:pPr>
        <w:autoSpaceDE w:val="0"/>
        <w:autoSpaceDN w:val="0"/>
        <w:adjustRightInd w:val="0"/>
        <w:rPr>
          <w:szCs w:val="22"/>
          <w:lang w:val="fr-FR" w:eastAsia="en-GB"/>
        </w:rPr>
      </w:pPr>
    </w:p>
    <w:p w14:paraId="00DC1A32" w14:textId="77777777" w:rsidR="00B87DB7" w:rsidRDefault="00B87DB7" w:rsidP="00467DA3">
      <w:pPr>
        <w:autoSpaceDE w:val="0"/>
        <w:autoSpaceDN w:val="0"/>
        <w:adjustRightInd w:val="0"/>
        <w:jc w:val="both"/>
        <w:rPr>
          <w:szCs w:val="22"/>
          <w:lang w:val="fr-FR" w:eastAsia="en-GB"/>
        </w:rPr>
      </w:pPr>
      <w:r>
        <w:rPr>
          <w:szCs w:val="22"/>
          <w:lang w:val="fr-FR" w:eastAsia="en-GB"/>
        </w:rPr>
        <w:t>Ce qui atteste de sa valeur marchande est le fait que l'ambre, bien qu'elle en provienne, n'est jamais découverte en dépôt au Danemark</w:t>
      </w:r>
      <w:r w:rsidR="007F7EC9">
        <w:rPr>
          <w:szCs w:val="22"/>
          <w:lang w:val="fr-FR" w:eastAsia="en-GB"/>
        </w:rPr>
        <w:t xml:space="preserve"> à l'âge du Bronze</w:t>
      </w:r>
      <w:r>
        <w:rPr>
          <w:szCs w:val="22"/>
          <w:lang w:val="fr-FR" w:eastAsia="en-GB"/>
        </w:rPr>
        <w:t xml:space="preserve">. Elle n'a de valeur que sur un marché, en </w:t>
      </w:r>
      <w:r>
        <w:rPr>
          <w:szCs w:val="22"/>
          <w:lang w:val="fr-FR" w:eastAsia="en-GB"/>
        </w:rPr>
        <w:lastRenderedPageBreak/>
        <w:t>Scandinavie elle est trop commune pour être précieuse (Beck, Shennan 1991) (BIB 2292)</w:t>
      </w:r>
      <w:r w:rsidR="007F7EC9">
        <w:rPr>
          <w:szCs w:val="22"/>
          <w:lang w:val="fr-FR" w:eastAsia="en-GB"/>
        </w:rPr>
        <w:t xml:space="preserve"> L'ambre est abondante dans les sépultures de Scandinavie au Néolithique, mais très rares dans les dépôt funéraire du Bronze  en Scandinavie (BIB 2997)</w:t>
      </w:r>
    </w:p>
    <w:p w14:paraId="16E5A3A5" w14:textId="77777777" w:rsidR="00366760" w:rsidRDefault="00366760" w:rsidP="00366760">
      <w:pPr>
        <w:jc w:val="both"/>
        <w:rPr>
          <w:szCs w:val="22"/>
          <w:lang w:val="fr-FR" w:eastAsia="en-GB"/>
        </w:rPr>
      </w:pPr>
    </w:p>
    <w:p w14:paraId="254E2825" w14:textId="682CAB3A" w:rsidR="007B7120" w:rsidRPr="00B87DB7" w:rsidRDefault="007F7EC9" w:rsidP="00D612B1">
      <w:pPr>
        <w:jc w:val="both"/>
        <w:rPr>
          <w:lang w:val="fr-FR"/>
        </w:rPr>
      </w:pPr>
      <w:r>
        <w:rPr>
          <w:szCs w:val="22"/>
          <w:lang w:val="fr-FR" w:eastAsia="en-GB"/>
        </w:rPr>
        <w:t xml:space="preserve">v. art </w:t>
      </w:r>
      <w:hyperlink r:id="rId8427" w:anchor="Cul_Scandinavie_Art_inter" w:history="1">
        <w:r w:rsidRPr="007F7EC9">
          <w:rPr>
            <w:rStyle w:val="Hyperlink"/>
            <w:szCs w:val="22"/>
            <w:lang w:val="fr-FR" w:eastAsia="en-GB"/>
          </w:rPr>
          <w:t>gr. de Scandinavie</w:t>
        </w:r>
      </w:hyperlink>
      <w:r>
        <w:rPr>
          <w:szCs w:val="22"/>
          <w:lang w:val="fr-FR" w:eastAsia="en-GB"/>
        </w:rPr>
        <w:t xml:space="preserve">, </w:t>
      </w:r>
      <w:hyperlink r:id="rId8428" w:anchor="Cul_Precoloniale_Obj_ling_peau_boeuf" w:history="1">
        <w:r w:rsidR="00467DA3" w:rsidRPr="00467DA3">
          <w:rPr>
            <w:rStyle w:val="Hyperlink"/>
            <w:szCs w:val="22"/>
            <w:lang w:val="fr-FR" w:eastAsia="en-GB"/>
          </w:rPr>
          <w:t xml:space="preserve">lingots </w:t>
        </w:r>
        <w:r w:rsidR="00753DB9">
          <w:rPr>
            <w:rStyle w:val="Hyperlink"/>
            <w:szCs w:val="22"/>
            <w:lang w:val="fr-FR" w:eastAsia="en-GB"/>
          </w:rPr>
          <w:t>PDB</w:t>
        </w:r>
      </w:hyperlink>
      <w:r>
        <w:rPr>
          <w:szCs w:val="22"/>
          <w:lang w:val="fr-FR" w:eastAsia="en-GB"/>
        </w:rPr>
        <w:t>,</w:t>
      </w:r>
      <w:r w:rsidR="00C979B5">
        <w:rPr>
          <w:szCs w:val="22"/>
          <w:lang w:val="fr-FR" w:eastAsia="en-GB"/>
        </w:rPr>
        <w:t xml:space="preserve"> </w:t>
      </w:r>
      <w:hyperlink r:id="rId8429" w:anchor="Cul_Precoloniale_Obj_perle_ambre" w:history="1">
        <w:r w:rsidR="00C979B5" w:rsidRPr="00C979B5">
          <w:rPr>
            <w:rStyle w:val="Hyperlink"/>
            <w:szCs w:val="22"/>
            <w:lang w:val="fr-FR" w:eastAsia="en-GB"/>
          </w:rPr>
          <w:t>précolonial</w:t>
        </w:r>
      </w:hyperlink>
      <w:r w:rsidR="00D612B1" w:rsidRPr="00D612B1">
        <w:rPr>
          <w:rStyle w:val="Hyperlink"/>
          <w:color w:val="auto"/>
          <w:szCs w:val="22"/>
          <w:u w:val="none"/>
          <w:lang w:val="fr-FR" w:eastAsia="en-GB"/>
        </w:rPr>
        <w:t xml:space="preserve">, </w:t>
      </w:r>
      <w:hyperlink r:id="rId8430" w:anchor="Sit_Route_Ambre" w:history="1">
        <w:r w:rsidR="007B7120" w:rsidRPr="007B7120">
          <w:rPr>
            <w:rStyle w:val="Hyperlink"/>
            <w:szCs w:val="22"/>
            <w:lang w:val="fr-FR" w:eastAsia="en-GB"/>
          </w:rPr>
          <w:t>routes de l'ambre</w:t>
        </w:r>
      </w:hyperlink>
    </w:p>
    <w:p w14:paraId="4266C9F4" w14:textId="64F6CE48" w:rsidR="00366760" w:rsidRDefault="00D612B1" w:rsidP="00AD6887">
      <w:pPr>
        <w:autoSpaceDE w:val="0"/>
        <w:autoSpaceDN w:val="0"/>
        <w:adjustRightInd w:val="0"/>
        <w:rPr>
          <w:lang w:val="fr-FR"/>
        </w:rPr>
      </w:pPr>
      <w:r>
        <w:rPr>
          <w:lang w:val="fr-FR"/>
        </w:rPr>
        <w:t xml:space="preserve">v. </w:t>
      </w:r>
      <w:hyperlink r:id="rId8431" w:anchor="Aut_Herodote_Histoires_III_115" w:history="1">
        <w:r w:rsidRPr="00D612B1">
          <w:rPr>
            <w:rStyle w:val="Hyperlink"/>
            <w:lang w:val="fr-FR"/>
          </w:rPr>
          <w:t>Hérodote</w:t>
        </w:r>
      </w:hyperlink>
    </w:p>
    <w:p w14:paraId="1C8641A0" w14:textId="77777777" w:rsidR="00D612B1" w:rsidRDefault="00D612B1" w:rsidP="00AD6887">
      <w:pPr>
        <w:autoSpaceDE w:val="0"/>
        <w:autoSpaceDN w:val="0"/>
        <w:adjustRightInd w:val="0"/>
        <w:rPr>
          <w:lang w:val="fr-FR"/>
        </w:rPr>
      </w:pPr>
    </w:p>
    <w:p w14:paraId="7C5E78CE" w14:textId="77777777" w:rsidR="00C979B5" w:rsidRDefault="00C979B5" w:rsidP="00C979B5">
      <w:pPr>
        <w:pStyle w:val="Heading2"/>
      </w:pPr>
      <w:bookmarkStart w:id="3556" w:name="Sit_Ambre_src"/>
      <w:r>
        <w:t>gites</w:t>
      </w:r>
    </w:p>
    <w:bookmarkEnd w:id="3556"/>
    <w:p w14:paraId="4F4D7337" w14:textId="77777777" w:rsidR="00C979B5" w:rsidRDefault="00C979B5" w:rsidP="00AD6887">
      <w:pPr>
        <w:autoSpaceDE w:val="0"/>
        <w:autoSpaceDN w:val="0"/>
        <w:adjustRightInd w:val="0"/>
        <w:rPr>
          <w:lang w:val="fr-FR"/>
        </w:rPr>
      </w:pPr>
    </w:p>
    <w:p w14:paraId="6949F2E6" w14:textId="35493B0A" w:rsidR="00C979B5" w:rsidRDefault="00000000" w:rsidP="00AD6887">
      <w:pPr>
        <w:autoSpaceDE w:val="0"/>
        <w:autoSpaceDN w:val="0"/>
        <w:adjustRightInd w:val="0"/>
        <w:rPr>
          <w:lang w:val="fr-FR"/>
        </w:rPr>
      </w:pPr>
      <w:hyperlink r:id="rId8432" w:anchor="Sit_Ambre_src_Sicile" w:history="1">
        <w:r w:rsidR="00C979B5" w:rsidRPr="00C979B5">
          <w:rPr>
            <w:rStyle w:val="Hyperlink"/>
            <w:lang w:val="fr-FR"/>
          </w:rPr>
          <w:t>Sicile</w:t>
        </w:r>
      </w:hyperlink>
      <w:r w:rsidR="00C979B5">
        <w:rPr>
          <w:lang w:val="fr-FR"/>
        </w:rPr>
        <w:t xml:space="preserve">, </w:t>
      </w:r>
      <w:hyperlink r:id="rId8433" w:anchor="Sit_Ambre_src_Baltique" w:history="1">
        <w:r w:rsidR="00C979B5" w:rsidRPr="00C979B5">
          <w:rPr>
            <w:rStyle w:val="Hyperlink"/>
            <w:lang w:val="fr-FR"/>
          </w:rPr>
          <w:t>Baltique</w:t>
        </w:r>
      </w:hyperlink>
    </w:p>
    <w:p w14:paraId="54F84D4D" w14:textId="77777777" w:rsidR="00C979B5" w:rsidRDefault="00C979B5" w:rsidP="00AD6887">
      <w:pPr>
        <w:autoSpaceDE w:val="0"/>
        <w:autoSpaceDN w:val="0"/>
        <w:adjustRightInd w:val="0"/>
        <w:rPr>
          <w:lang w:val="fr-FR"/>
        </w:rPr>
      </w:pPr>
    </w:p>
    <w:p w14:paraId="54BA6474" w14:textId="77777777" w:rsidR="00C979B5" w:rsidRDefault="00C979B5" w:rsidP="00C979B5">
      <w:pPr>
        <w:pStyle w:val="Heading3"/>
      </w:pPr>
      <w:bookmarkStart w:id="3557" w:name="Sit_Ambre_src_Baltique"/>
      <w:r>
        <w:t>Baltique</w:t>
      </w:r>
    </w:p>
    <w:bookmarkEnd w:id="3557"/>
    <w:p w14:paraId="0DAC9C0C" w14:textId="40F5C3A4" w:rsidR="00C979B5" w:rsidRDefault="00C979B5" w:rsidP="00C979B5">
      <w:pPr>
        <w:autoSpaceDE w:val="0"/>
        <w:autoSpaceDN w:val="0"/>
        <w:adjustRightInd w:val="0"/>
        <w:rPr>
          <w:lang w:val="fr-FR"/>
        </w:rPr>
      </w:pPr>
      <w:r>
        <w:rPr>
          <w:lang w:val="fr-FR"/>
        </w:rPr>
        <w:t>Arrive dans la Péninsule ibérique dès le 2e millénaire aec (BIB 3268)</w:t>
      </w:r>
      <w:r w:rsidR="006B197F">
        <w:rPr>
          <w:lang w:val="fr-FR"/>
        </w:rPr>
        <w:t xml:space="preserve">, dans le monde égéen </w:t>
      </w:r>
      <w:hyperlink r:id="rId8434" w:anchor="Cul_Precoloniale_Com_Nord_Sud" w:history="1">
        <w:r w:rsidR="006B197F" w:rsidRPr="006B197F">
          <w:rPr>
            <w:rStyle w:val="Hyperlink"/>
            <w:lang w:val="fr-FR"/>
          </w:rPr>
          <w:t>[Nord -&gt; Sud</w:t>
        </w:r>
      </w:hyperlink>
      <w:r w:rsidR="006B197F">
        <w:rPr>
          <w:lang w:val="fr-FR"/>
        </w:rPr>
        <w:t xml:space="preserve">]  </w:t>
      </w:r>
      <w:hyperlink r:id="rId8435" w:anchor="Cul_Precoloniale_Obj_perle_ambre" w:history="1">
        <w:r w:rsidR="006B197F" w:rsidRPr="006B197F">
          <w:rPr>
            <w:rStyle w:val="Hyperlink"/>
            <w:lang w:val="fr-FR"/>
          </w:rPr>
          <w:t>Précolonial</w:t>
        </w:r>
      </w:hyperlink>
    </w:p>
    <w:p w14:paraId="31EB2D09" w14:textId="77777777" w:rsidR="006B197F" w:rsidRDefault="006B197F" w:rsidP="00C979B5">
      <w:pPr>
        <w:autoSpaceDE w:val="0"/>
        <w:autoSpaceDN w:val="0"/>
        <w:adjustRightInd w:val="0"/>
        <w:rPr>
          <w:lang w:val="fr-FR"/>
        </w:rPr>
      </w:pPr>
    </w:p>
    <w:p w14:paraId="262B8059" w14:textId="77777777" w:rsidR="00C979B5" w:rsidRDefault="00C979B5" w:rsidP="00AD6887">
      <w:pPr>
        <w:autoSpaceDE w:val="0"/>
        <w:autoSpaceDN w:val="0"/>
        <w:adjustRightInd w:val="0"/>
        <w:rPr>
          <w:lang w:val="fr-FR"/>
        </w:rPr>
      </w:pPr>
    </w:p>
    <w:p w14:paraId="6DE79425" w14:textId="77777777" w:rsidR="00C979B5" w:rsidRDefault="00C979B5" w:rsidP="00C979B5">
      <w:pPr>
        <w:pStyle w:val="Heading3"/>
      </w:pPr>
      <w:bookmarkStart w:id="3558" w:name="Sit_Ambre_src_Sicile"/>
      <w:r>
        <w:t>Sicile</w:t>
      </w:r>
    </w:p>
    <w:bookmarkEnd w:id="3558"/>
    <w:p w14:paraId="682B4A06" w14:textId="77777777" w:rsidR="00C979B5" w:rsidRDefault="00C979B5" w:rsidP="00AD6887">
      <w:pPr>
        <w:autoSpaceDE w:val="0"/>
        <w:autoSpaceDN w:val="0"/>
        <w:adjustRightInd w:val="0"/>
        <w:rPr>
          <w:lang w:val="fr-FR"/>
        </w:rPr>
      </w:pPr>
      <w:r>
        <w:rPr>
          <w:lang w:val="fr-FR"/>
        </w:rPr>
        <w:t>Arrive dans la Péninsule ibérique dès le 4e millénaire aec (BIB 3268)</w:t>
      </w:r>
    </w:p>
    <w:p w14:paraId="5FC3A850" w14:textId="77777777" w:rsidR="00366760" w:rsidRPr="0032190F" w:rsidRDefault="00366760" w:rsidP="00366760">
      <w:pPr>
        <w:rPr>
          <w:lang w:val="fr-FR"/>
        </w:rPr>
      </w:pPr>
    </w:p>
    <w:p w14:paraId="701CE09F" w14:textId="77777777" w:rsidR="00366760" w:rsidRPr="0032190F" w:rsidRDefault="007C2D96" w:rsidP="00366760">
      <w:pPr>
        <w:pStyle w:val="Heading2"/>
      </w:pPr>
      <w:bookmarkStart w:id="3559" w:name="Sit_Route_Ambre"/>
      <w:r>
        <w:t>routes</w:t>
      </w:r>
    </w:p>
    <w:bookmarkEnd w:id="3559"/>
    <w:p w14:paraId="1EE2329E" w14:textId="77777777" w:rsidR="00366760" w:rsidRPr="00BB155F" w:rsidRDefault="00366760" w:rsidP="00366760">
      <w:pPr>
        <w:rPr>
          <w:sz w:val="20"/>
          <w:lang w:val="fr-FR"/>
        </w:rPr>
      </w:pPr>
      <w:r w:rsidRPr="00BB155F">
        <w:rPr>
          <w:i/>
          <w:sz w:val="20"/>
          <w:lang w:val="fr-FR"/>
        </w:rPr>
        <w:t>Amber road</w:t>
      </w:r>
      <w:r w:rsidR="007C2D96" w:rsidRPr="00BB155F">
        <w:rPr>
          <w:i/>
          <w:sz w:val="20"/>
          <w:lang w:val="fr-FR"/>
        </w:rPr>
        <w:t xml:space="preserve">, </w:t>
      </w:r>
      <w:r w:rsidR="007C2D96" w:rsidRPr="00BB155F">
        <w:rPr>
          <w:sz w:val="20"/>
          <w:lang w:val="fr-FR"/>
        </w:rPr>
        <w:t>route de l'ambre, routes de l'ambre</w:t>
      </w:r>
    </w:p>
    <w:p w14:paraId="66BC9ECE" w14:textId="77777777" w:rsidR="00366760" w:rsidRPr="0032190F" w:rsidRDefault="00366760" w:rsidP="00366760">
      <w:pPr>
        <w:rPr>
          <w:lang w:val="fr-FR"/>
        </w:rPr>
      </w:pPr>
    </w:p>
    <w:p w14:paraId="6D2522A5" w14:textId="0BC1E509" w:rsidR="00366760" w:rsidRPr="0032190F" w:rsidRDefault="00366760" w:rsidP="00366760">
      <w:pPr>
        <w:jc w:val="both"/>
        <w:rPr>
          <w:lang w:val="fr-FR"/>
        </w:rPr>
      </w:pPr>
      <w:r>
        <w:rPr>
          <w:lang w:val="fr-FR"/>
        </w:rPr>
        <w:t xml:space="preserve">L'une des </w:t>
      </w:r>
      <w:hyperlink r:id="rId8436" w:anchor="Sit_Routes" w:history="1">
        <w:r w:rsidRPr="00366760">
          <w:rPr>
            <w:rStyle w:val="Hyperlink"/>
            <w:lang w:val="fr-FR"/>
          </w:rPr>
          <w:t>routes de commerce</w:t>
        </w:r>
      </w:hyperlink>
      <w:r>
        <w:rPr>
          <w:lang w:val="fr-FR"/>
        </w:rPr>
        <w:t xml:space="preserve"> international (SS BIB). </w:t>
      </w:r>
      <w:r w:rsidRPr="0032190F">
        <w:rPr>
          <w:lang w:val="fr-FR"/>
        </w:rPr>
        <w:t xml:space="preserve">Routes Nord-Sud </w:t>
      </w:r>
      <w:r>
        <w:rPr>
          <w:lang w:val="fr-FR"/>
        </w:rPr>
        <w:t xml:space="preserve">du commerce de l' </w:t>
      </w:r>
      <w:hyperlink r:id="rId8437" w:anchor="Sit_Ambre" w:history="1">
        <w:r w:rsidRPr="007B7120">
          <w:rPr>
            <w:rStyle w:val="Hyperlink"/>
            <w:lang w:val="fr-FR"/>
          </w:rPr>
          <w:t>ambre</w:t>
        </w:r>
      </w:hyperlink>
      <w:r>
        <w:rPr>
          <w:lang w:val="fr-FR"/>
        </w:rPr>
        <w:t xml:space="preserve"> </w:t>
      </w:r>
      <w:r w:rsidRPr="0032190F">
        <w:rPr>
          <w:lang w:val="fr-FR"/>
        </w:rPr>
        <w:t xml:space="preserve">(CTHS 2017, J. Schelling). Les représentations de la "chaussure étrusque", sous forme de rython, fibules, etc. , datées du 6e-5e jalonnent les routes NS de l'ambre (BIB Bagley 2011) (CTHS 2017, J. Schelling) v. fin des </w:t>
      </w:r>
      <w:hyperlink r:id="rId8438" w:anchor="Cul_Etrusques" w:history="1">
        <w:r w:rsidR="00A638A0" w:rsidRPr="00A638A0">
          <w:rPr>
            <w:rStyle w:val="Hyperlink"/>
            <w:lang w:val="fr-FR"/>
          </w:rPr>
          <w:t>Etrusques</w:t>
        </w:r>
      </w:hyperlink>
    </w:p>
    <w:p w14:paraId="44AEFDAA" w14:textId="77777777" w:rsidR="00366760" w:rsidRPr="0032190F" w:rsidRDefault="00366760" w:rsidP="00366760">
      <w:pPr>
        <w:jc w:val="both"/>
        <w:rPr>
          <w:lang w:val="fr-FR"/>
        </w:rPr>
      </w:pPr>
      <w:r w:rsidRPr="0032190F">
        <w:rPr>
          <w:lang w:val="fr-FR"/>
        </w:rPr>
        <w:t>Dans les sites de Hallstatt et de Halleim, on trouve une grande proportion d'ambre (CTHS 2017, J. Schelling)</w:t>
      </w:r>
    </w:p>
    <w:p w14:paraId="084647FD" w14:textId="41EA08C2" w:rsidR="00366760" w:rsidRDefault="00366760" w:rsidP="00366760">
      <w:pPr>
        <w:jc w:val="both"/>
        <w:rPr>
          <w:lang w:val="fr-FR"/>
        </w:rPr>
      </w:pPr>
      <w:r w:rsidRPr="0032190F">
        <w:rPr>
          <w:lang w:val="fr-FR"/>
        </w:rPr>
        <w:t xml:space="preserve">Sous la pression des </w:t>
      </w:r>
      <w:hyperlink r:id="rId8439" w:anchor="Cul_Scythes" w:history="1">
        <w:r w:rsidRPr="0032190F">
          <w:rPr>
            <w:rStyle w:val="Hyperlink"/>
            <w:lang w:val="fr-FR"/>
          </w:rPr>
          <w:t>Scythes</w:t>
        </w:r>
      </w:hyperlink>
      <w:r w:rsidRPr="0032190F">
        <w:rPr>
          <w:lang w:val="fr-FR"/>
        </w:rPr>
        <w:t xml:space="preserve"> dont on retrouve les pointes de flèches jalonnant la route orientale de l'ambre, cette dernière se déplace à l'est (CTHS 2017, J. Schelling)</w:t>
      </w:r>
      <w:r w:rsidR="00BB155F">
        <w:rPr>
          <w:lang w:val="fr-FR"/>
        </w:rPr>
        <w:t xml:space="preserve"> Au BM/BR elle devait passer par le Balkans, mais au 11e s. elle devait passer plus à l'ouest, vers </w:t>
      </w:r>
      <w:hyperlink r:id="rId8440" w:anchor="Sit_Fratessina_atel_verre" w:history="1">
        <w:r w:rsidR="00BB155F" w:rsidRPr="000A5794">
          <w:rPr>
            <w:rStyle w:val="Hyperlink"/>
            <w:lang w:val="fr-FR"/>
          </w:rPr>
          <w:t>Frattesina</w:t>
        </w:r>
      </w:hyperlink>
      <w:r w:rsidR="00BB155F">
        <w:rPr>
          <w:lang w:val="fr-FR"/>
        </w:rPr>
        <w:t xml:space="preserve"> (BIB 3050)</w:t>
      </w:r>
    </w:p>
    <w:p w14:paraId="0B44779A" w14:textId="77777777" w:rsidR="00366760" w:rsidRDefault="00366760" w:rsidP="00366760">
      <w:pPr>
        <w:jc w:val="both"/>
        <w:rPr>
          <w:lang w:val="fr-FR"/>
        </w:rPr>
      </w:pPr>
    </w:p>
    <w:p w14:paraId="5CACF562" w14:textId="126A6052" w:rsidR="00366760" w:rsidRDefault="00366760" w:rsidP="00366760">
      <w:pPr>
        <w:jc w:val="both"/>
        <w:rPr>
          <w:lang w:val="fr-FR"/>
        </w:rPr>
      </w:pPr>
      <w:r>
        <w:rPr>
          <w:lang w:val="fr-FR"/>
        </w:rPr>
        <w:t>Les routes de l'ambre joignent l'Euope du Nord à l'Europe du Sud et perdurent du Bronze au Fer 2 (Cunliffe 2003) voire jusqu'à l'avénement des chemin</w:t>
      </w:r>
      <w:r w:rsidR="006A7872">
        <w:rPr>
          <w:lang w:val="fr-FR"/>
        </w:rPr>
        <w:t>s</w:t>
      </w:r>
      <w:r>
        <w:rPr>
          <w:lang w:val="fr-FR"/>
        </w:rPr>
        <w:t xml:space="preserve"> de fer (BIB Clara Filet et al. com. pers.)</w:t>
      </w:r>
    </w:p>
    <w:p w14:paraId="724E9168" w14:textId="77777777" w:rsidR="007F7EC9" w:rsidRDefault="007F7EC9" w:rsidP="00366760">
      <w:pPr>
        <w:jc w:val="both"/>
        <w:rPr>
          <w:lang w:val="fr-FR"/>
        </w:rPr>
      </w:pPr>
    </w:p>
    <w:p w14:paraId="4B2D36B2" w14:textId="77777777" w:rsidR="007F7EC9" w:rsidRDefault="007F7EC9" w:rsidP="007F7EC9">
      <w:pPr>
        <w:pStyle w:val="Heading3"/>
      </w:pPr>
      <w:r>
        <w:t>maritime</w:t>
      </w:r>
    </w:p>
    <w:p w14:paraId="20982481" w14:textId="33082AC3" w:rsidR="007F7EC9" w:rsidRDefault="007F7EC9" w:rsidP="00366760">
      <w:pPr>
        <w:jc w:val="both"/>
        <w:rPr>
          <w:lang w:val="fr-FR"/>
        </w:rPr>
      </w:pPr>
      <w:r>
        <w:rPr>
          <w:lang w:val="fr-FR"/>
        </w:rPr>
        <w:t xml:space="preserve">échangée contre du </w:t>
      </w:r>
      <w:hyperlink r:id="rId8441" w:anchor="Sit_Cuivre" w:history="1">
        <w:r w:rsidR="009A36BA" w:rsidRPr="001E115E">
          <w:rPr>
            <w:rStyle w:val="Hyperlink"/>
            <w:lang w:val="fr-FR"/>
          </w:rPr>
          <w:t>cuivre</w:t>
        </w:r>
      </w:hyperlink>
      <w:r>
        <w:rPr>
          <w:lang w:val="fr-FR"/>
        </w:rPr>
        <w:t>:</w:t>
      </w:r>
    </w:p>
    <w:p w14:paraId="07BD3A8A" w14:textId="16AB1D72" w:rsidR="007F7EC9" w:rsidRDefault="007F7EC9" w:rsidP="00366760">
      <w:pPr>
        <w:jc w:val="both"/>
        <w:rPr>
          <w:lang w:val="fr-FR"/>
        </w:rPr>
      </w:pPr>
      <w:r>
        <w:rPr>
          <w:lang w:val="fr-FR"/>
        </w:rPr>
        <w:t xml:space="preserve">Possible: Chypre, Sud de la France, axe Rhone-Garonne [sic, plus certainement </w:t>
      </w:r>
      <w:hyperlink r:id="rId8442" w:anchor="Sit_Mediterranee_O__AudeGaronne" w:history="1">
        <w:r w:rsidR="0054261C" w:rsidRPr="0054261C">
          <w:rPr>
            <w:rStyle w:val="Hyperlink"/>
            <w:lang w:val="fr-FR"/>
          </w:rPr>
          <w:t>Aude-Garonne</w:t>
        </w:r>
      </w:hyperlink>
      <w:r>
        <w:rPr>
          <w:lang w:val="fr-FR"/>
        </w:rPr>
        <w:t>], îles britanniques, Scandiavie (BIB 2997)</w:t>
      </w:r>
    </w:p>
    <w:p w14:paraId="017B732A" w14:textId="77777777" w:rsidR="00366760" w:rsidRDefault="007F7EC9" w:rsidP="00366760">
      <w:pPr>
        <w:jc w:val="both"/>
        <w:rPr>
          <w:lang w:val="fr-FR"/>
        </w:rPr>
      </w:pPr>
      <w:r>
        <w:rPr>
          <w:lang w:val="fr-FR"/>
        </w:rPr>
        <w:t>Possible: Chypre, Sardaigne et Italie, péninsule ibérique (BIB 2997)</w:t>
      </w:r>
    </w:p>
    <w:p w14:paraId="77FDBA1E" w14:textId="77777777" w:rsidR="007F7EC9" w:rsidRDefault="007F7EC9" w:rsidP="00366760">
      <w:pPr>
        <w:jc w:val="both"/>
        <w:rPr>
          <w:lang w:val="fr-FR"/>
        </w:rPr>
      </w:pPr>
    </w:p>
    <w:p w14:paraId="5BDA0304" w14:textId="77777777" w:rsidR="00366760" w:rsidRDefault="007F7EC9" w:rsidP="00366760">
      <w:pPr>
        <w:pStyle w:val="Heading3"/>
      </w:pPr>
      <w:r>
        <w:t>terrestre</w:t>
      </w:r>
    </w:p>
    <w:p w14:paraId="55B2880B" w14:textId="77777777" w:rsidR="00366760" w:rsidRPr="00BB155F" w:rsidRDefault="00BB155F" w:rsidP="00366760">
      <w:r w:rsidRPr="00BB155F">
        <w:t>du Nord au Sud</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3"/>
      </w:tblGrid>
      <w:tr w:rsidR="00366760" w14:paraId="27D1180B" w14:textId="77777777" w:rsidTr="00C35EA7">
        <w:trPr>
          <w:jc w:val="center"/>
        </w:trPr>
        <w:tc>
          <w:tcPr>
            <w:tcW w:w="2043" w:type="dxa"/>
          </w:tcPr>
          <w:p w14:paraId="3D19F4CC" w14:textId="77777777" w:rsidR="00366760" w:rsidRDefault="00366760" w:rsidP="006E5D01">
            <w:r>
              <w:t>Zaviat</w:t>
            </w:r>
          </w:p>
        </w:tc>
      </w:tr>
      <w:tr w:rsidR="00366760" w14:paraId="1CC225DC" w14:textId="77777777" w:rsidTr="00C35EA7">
        <w:trPr>
          <w:jc w:val="center"/>
        </w:trPr>
        <w:tc>
          <w:tcPr>
            <w:tcW w:w="2043" w:type="dxa"/>
          </w:tcPr>
          <w:p w14:paraId="1B9420FC" w14:textId="77777777" w:rsidR="00366760" w:rsidRDefault="00366760" w:rsidP="006E5D01">
            <w:r>
              <w:t>Dürnberg</w:t>
            </w:r>
          </w:p>
        </w:tc>
      </w:tr>
      <w:tr w:rsidR="00366760" w14:paraId="4B27F4F0" w14:textId="77777777" w:rsidTr="00C35EA7">
        <w:trPr>
          <w:jc w:val="center"/>
        </w:trPr>
        <w:tc>
          <w:tcPr>
            <w:tcW w:w="2043" w:type="dxa"/>
          </w:tcPr>
          <w:p w14:paraId="5F33393E" w14:textId="3A2F347A" w:rsidR="00366760" w:rsidRDefault="00000000" w:rsidP="006E5D01">
            <w:hyperlink r:id="rId8443" w:anchor="Sit_Bagnola_San_Vito" w:history="1">
              <w:r w:rsidR="00366760" w:rsidRPr="005B6613">
                <w:rPr>
                  <w:rStyle w:val="Hyperlink"/>
                </w:rPr>
                <w:t>Bagnola San Vito</w:t>
              </w:r>
            </w:hyperlink>
          </w:p>
        </w:tc>
      </w:tr>
      <w:tr w:rsidR="00366760" w14:paraId="463317A8" w14:textId="77777777" w:rsidTr="00C35EA7">
        <w:trPr>
          <w:jc w:val="center"/>
        </w:trPr>
        <w:tc>
          <w:tcPr>
            <w:tcW w:w="2043" w:type="dxa"/>
          </w:tcPr>
          <w:p w14:paraId="56EC66DD" w14:textId="1B769B4B" w:rsidR="00366760" w:rsidRDefault="00000000" w:rsidP="006E5D01">
            <w:hyperlink r:id="rId8444" w:anchor="Sit_Felsina" w:history="1">
              <w:r w:rsidR="00366760" w:rsidRPr="007D744A">
                <w:rPr>
                  <w:rStyle w:val="Hyperlink"/>
                </w:rPr>
                <w:t>Felsina</w:t>
              </w:r>
            </w:hyperlink>
          </w:p>
        </w:tc>
      </w:tr>
      <w:tr w:rsidR="00BB155F" w14:paraId="1DA6C66B" w14:textId="77777777" w:rsidTr="00C35EA7">
        <w:trPr>
          <w:jc w:val="center"/>
        </w:trPr>
        <w:tc>
          <w:tcPr>
            <w:tcW w:w="2043" w:type="dxa"/>
          </w:tcPr>
          <w:p w14:paraId="311F6D09" w14:textId="38BF7A57" w:rsidR="00BB155F" w:rsidRDefault="00000000" w:rsidP="006E5D01">
            <w:hyperlink r:id="rId8445" w:anchor="Sit_Fratessina_atel_verre" w:history="1">
              <w:r w:rsidR="00BB155F" w:rsidRPr="000A5794">
                <w:rPr>
                  <w:rStyle w:val="Hyperlink"/>
                  <w:lang w:val="fr-FR"/>
                </w:rPr>
                <w:t>Frattesina</w:t>
              </w:r>
            </w:hyperlink>
          </w:p>
        </w:tc>
      </w:tr>
    </w:tbl>
    <w:p w14:paraId="2216A9AD" w14:textId="3DE2C48D" w:rsidR="00366760" w:rsidRDefault="00366760" w:rsidP="00366760">
      <w:pPr>
        <w:rPr>
          <w:lang w:val="fr-FR"/>
        </w:rPr>
      </w:pPr>
      <w:r w:rsidRPr="0098293D">
        <w:rPr>
          <w:lang w:val="fr-FR"/>
        </w:rPr>
        <w:lastRenderedPageBreak/>
        <w:t xml:space="preserve">v. </w:t>
      </w:r>
      <w:hyperlink w:anchor="Sit_Ulu_Burun" w:history="1">
        <w:r w:rsidR="00953963" w:rsidRPr="0032190F">
          <w:rPr>
            <w:rStyle w:val="Hyperlink"/>
            <w:lang w:val="fr-FR"/>
          </w:rPr>
          <w:t>Ulu Burun</w:t>
        </w:r>
      </w:hyperlink>
    </w:p>
    <w:p w14:paraId="5A780B2B" w14:textId="77777777" w:rsidR="00C979B5" w:rsidRDefault="00C979B5" w:rsidP="00366760">
      <w:pPr>
        <w:rPr>
          <w:lang w:val="fr-FR"/>
        </w:rPr>
      </w:pPr>
    </w:p>
    <w:p w14:paraId="4A5148BD" w14:textId="7379CEA3" w:rsidR="00366760" w:rsidRDefault="008660ED" w:rsidP="00366760">
      <w:pPr>
        <w:rPr>
          <w:lang w:val="fr-FR"/>
        </w:rPr>
      </w:pPr>
      <w:r>
        <w:rPr>
          <w:lang w:val="fr-FR"/>
        </w:rPr>
        <w:t xml:space="preserve">M. Vallée qui fait la cartographie des représentation d'oiseau produit une carte où durant le Bronze, les concentrations s'alignent du Danemark </w:t>
      </w:r>
      <w:r w:rsidR="00922DB1">
        <w:rPr>
          <w:lang w:val="fr-FR"/>
        </w:rPr>
        <w:t>à la Bulgarie</w:t>
      </w:r>
      <w:r>
        <w:rPr>
          <w:lang w:val="fr-FR"/>
        </w:rPr>
        <w:t xml:space="preserve"> (BIB 3478)</w:t>
      </w:r>
    </w:p>
    <w:p w14:paraId="65FF75BF" w14:textId="77777777" w:rsidR="00ED1F10" w:rsidRDefault="00ED1F10" w:rsidP="00366760">
      <w:pPr>
        <w:rPr>
          <w:lang w:val="fr-FR"/>
        </w:rPr>
      </w:pPr>
    </w:p>
    <w:p w14:paraId="487AC97F" w14:textId="694A595A" w:rsidR="00ED1F10" w:rsidRDefault="00ED1F10" w:rsidP="00ED1F10">
      <w:pPr>
        <w:pStyle w:val="Heading1"/>
      </w:pPr>
      <w:bookmarkStart w:id="3560" w:name="Sit_Andesite"/>
      <w:r>
        <w:t>ANDESITE</w:t>
      </w:r>
    </w:p>
    <w:bookmarkEnd w:id="3560"/>
    <w:p w14:paraId="48F6CDBC" w14:textId="061739D0" w:rsidR="00ED1F10" w:rsidRPr="00972278" w:rsidRDefault="00ED1F10" w:rsidP="00ED1F10">
      <w:pPr>
        <w:autoSpaceDE w:val="0"/>
        <w:autoSpaceDN w:val="0"/>
        <w:adjustRightInd w:val="0"/>
        <w:rPr>
          <w:sz w:val="20"/>
          <w:lang w:val="fr-FR"/>
        </w:rPr>
      </w:pPr>
      <w:r w:rsidRPr="00ED1F10">
        <w:rPr>
          <w:sz w:val="20"/>
          <w:lang w:val="fr-FR"/>
        </w:rPr>
        <w:t xml:space="preserve">andésite, </w:t>
      </w:r>
      <w:r w:rsidRPr="00ED1F10">
        <w:rPr>
          <w:i/>
          <w:iCs/>
          <w:sz w:val="20"/>
          <w:lang w:val="fr-FR"/>
        </w:rPr>
        <w:t>andesite</w:t>
      </w:r>
      <w:r w:rsidR="00972278">
        <w:rPr>
          <w:sz w:val="20"/>
          <w:lang w:val="fr-FR"/>
        </w:rPr>
        <w:t>, √Andes</w:t>
      </w:r>
    </w:p>
    <w:p w14:paraId="56850AA9" w14:textId="77777777" w:rsidR="00ED1F10" w:rsidRDefault="00ED1F10" w:rsidP="00366760">
      <w:pPr>
        <w:rPr>
          <w:lang w:val="fr-FR"/>
        </w:rPr>
      </w:pPr>
    </w:p>
    <w:p w14:paraId="5A2FAC49" w14:textId="4B033DDB" w:rsidR="00972278" w:rsidRDefault="00972278" w:rsidP="00972278">
      <w:pPr>
        <w:jc w:val="both"/>
        <w:rPr>
          <w:lang w:val="fr-FR"/>
        </w:rPr>
      </w:pPr>
      <w:r w:rsidRPr="00972278">
        <w:rPr>
          <w:lang w:val="fr-FR"/>
        </w:rPr>
        <w:t xml:space="preserve">Roche volcanique, de composition intermédiaire et généralement de couleur grise. L'andésite est la roche volcanique la plus courante après le basalte. Appartenant à la série magmatique calco-alcaline, elle est le produit le plus courant du volcanisme des zones de subduction. Elle est donc particulièrement caractéristique de l'arc antillais et de la ceinture de feu du Pacifique </w:t>
      </w:r>
      <w:r>
        <w:rPr>
          <w:lang w:val="fr-FR"/>
        </w:rPr>
        <w:t>(wiki)</w:t>
      </w:r>
    </w:p>
    <w:p w14:paraId="5019899C" w14:textId="77777777" w:rsidR="00972278" w:rsidRDefault="00972278" w:rsidP="00366760">
      <w:pPr>
        <w:rPr>
          <w:lang w:val="fr-FR"/>
        </w:rPr>
      </w:pPr>
    </w:p>
    <w:p w14:paraId="0D1A5240" w14:textId="4A5AA2B9" w:rsidR="00ED1F10" w:rsidRPr="00E079E1" w:rsidRDefault="00000000" w:rsidP="00366760">
      <w:pPr>
        <w:rPr>
          <w:lang w:val="fr-FR"/>
        </w:rPr>
      </w:pPr>
      <w:hyperlink r:id="rId8446" w:anchor="Sit_Metate" w:history="1">
        <w:r w:rsidR="00ED1F10" w:rsidRPr="00ED1F10">
          <w:rPr>
            <w:rStyle w:val="Hyperlink"/>
            <w:lang w:val="fr-FR"/>
          </w:rPr>
          <w:t>Metate</w:t>
        </w:r>
      </w:hyperlink>
    </w:p>
    <w:p w14:paraId="27579E0A" w14:textId="77777777" w:rsidR="00C979B5" w:rsidRPr="00C979B5" w:rsidRDefault="00C979B5" w:rsidP="00AD6887">
      <w:pPr>
        <w:autoSpaceDE w:val="0"/>
        <w:autoSpaceDN w:val="0"/>
        <w:adjustRightInd w:val="0"/>
        <w:rPr>
          <w:lang w:val="es-ES"/>
        </w:rPr>
      </w:pPr>
    </w:p>
    <w:p w14:paraId="6756AB3D" w14:textId="77777777" w:rsidR="00320346" w:rsidRPr="00AD6887" w:rsidRDefault="00320346" w:rsidP="00426FF9">
      <w:pPr>
        <w:pStyle w:val="Heading1"/>
      </w:pPr>
      <w:bookmarkStart w:id="3561" w:name="Sit_Sel"/>
      <w:r w:rsidRPr="00AD6887">
        <w:t>SEL</w:t>
      </w:r>
    </w:p>
    <w:bookmarkEnd w:id="3561"/>
    <w:p w14:paraId="02F4398D" w14:textId="012EFC51" w:rsidR="00320346" w:rsidRPr="00B9125B" w:rsidRDefault="00B9125B" w:rsidP="00242C0F">
      <w:pPr>
        <w:jc w:val="both"/>
        <w:rPr>
          <w:sz w:val="20"/>
          <w:lang w:val="fr-FR"/>
        </w:rPr>
      </w:pPr>
      <w:r w:rsidRPr="00B9125B">
        <w:rPr>
          <w:sz w:val="20"/>
          <w:lang w:val="fr-FR"/>
        </w:rPr>
        <w:t>salines, salifères</w:t>
      </w:r>
      <w:r w:rsidR="00B83309">
        <w:rPr>
          <w:sz w:val="20"/>
          <w:lang w:val="fr-FR"/>
        </w:rPr>
        <w:t xml:space="preserve">, </w:t>
      </w:r>
      <w:r w:rsidR="00B83309" w:rsidRPr="00B83309">
        <w:rPr>
          <w:i/>
          <w:iCs/>
          <w:sz w:val="20"/>
          <w:lang w:val="fr-FR"/>
        </w:rPr>
        <w:t>salt</w:t>
      </w:r>
    </w:p>
    <w:p w14:paraId="40D81E13" w14:textId="77777777" w:rsidR="00B83309" w:rsidRDefault="00B83309" w:rsidP="00242C0F">
      <w:pPr>
        <w:jc w:val="both"/>
        <w:rPr>
          <w:lang w:val="fr-FR"/>
        </w:rPr>
      </w:pPr>
    </w:p>
    <w:p w14:paraId="2B5448FE" w14:textId="1B7684D0" w:rsidR="00C70110" w:rsidRDefault="00C70110" w:rsidP="00242C0F">
      <w:pPr>
        <w:jc w:val="both"/>
        <w:rPr>
          <w:lang w:val="fr-FR"/>
        </w:rPr>
      </w:pPr>
      <w:r>
        <w:rPr>
          <w:lang w:val="fr-FR"/>
        </w:rPr>
        <w:t>Sel marin ou sel gemme (SS BIB)</w:t>
      </w:r>
    </w:p>
    <w:p w14:paraId="0F1BCF25" w14:textId="2F3F9ADA" w:rsidR="00C70110" w:rsidRDefault="00B83309" w:rsidP="00242C0F">
      <w:pPr>
        <w:jc w:val="both"/>
        <w:rPr>
          <w:lang w:val="fr-FR"/>
        </w:rPr>
      </w:pPr>
      <w:r w:rsidRPr="00B83309">
        <w:rPr>
          <w:lang w:val="fr-FR"/>
        </w:rPr>
        <w:t>Le sel servait aux transactions commerciales [</w:t>
      </w:r>
      <w:hyperlink r:id="rId8447" w:anchor="Cul_Homo_Econ_echang_premonn" w:history="1">
        <w:r w:rsidRPr="00B83309">
          <w:rPr>
            <w:rStyle w:val="Hyperlink"/>
            <w:lang w:val="fr-FR"/>
          </w:rPr>
          <w:t>pré-monétaire</w:t>
        </w:r>
      </w:hyperlink>
      <w:r w:rsidRPr="00B83309">
        <w:rPr>
          <w:lang w:val="fr-FR"/>
        </w:rPr>
        <w:t xml:space="preserve">]. La barre de sel servant d’étalon pesait 2 ou 3 livres, à titre d’exemple un bouc valait 2 unités de sel, une chèvre 4, un esclave 20. (BIB 3025). </w:t>
      </w:r>
    </w:p>
    <w:p w14:paraId="60677693" w14:textId="77777777" w:rsidR="00C70110" w:rsidRDefault="00C70110" w:rsidP="00242C0F">
      <w:pPr>
        <w:jc w:val="both"/>
        <w:rPr>
          <w:lang w:val="fr-FR"/>
        </w:rPr>
      </w:pPr>
    </w:p>
    <w:p w14:paraId="0D587937" w14:textId="77777777" w:rsidR="00C70110" w:rsidRDefault="00C70110" w:rsidP="00242C0F">
      <w:pPr>
        <w:jc w:val="both"/>
        <w:rPr>
          <w:lang w:val="fr-FR"/>
        </w:rPr>
      </w:pPr>
    </w:p>
    <w:p w14:paraId="73D0E432" w14:textId="0983DA7B" w:rsidR="00C70110" w:rsidRDefault="00C70110" w:rsidP="00C70110">
      <w:pPr>
        <w:pStyle w:val="Heading2"/>
      </w:pPr>
      <w:r>
        <w:t>périodisation</w:t>
      </w:r>
    </w:p>
    <w:p w14:paraId="2243FDBF" w14:textId="77777777" w:rsidR="00C70110" w:rsidRDefault="00C70110" w:rsidP="00242C0F">
      <w:pPr>
        <w:jc w:val="both"/>
        <w:rPr>
          <w:lang w:val="fr-FR"/>
        </w:rPr>
      </w:pPr>
    </w:p>
    <w:tbl>
      <w:tblPr>
        <w:tblStyle w:val="TableGrid"/>
        <w:tblW w:w="0" w:type="auto"/>
        <w:jc w:val="center"/>
        <w:tblLook w:val="04A0" w:firstRow="1" w:lastRow="0" w:firstColumn="1" w:lastColumn="0" w:noHBand="0" w:noVBand="1"/>
      </w:tblPr>
      <w:tblGrid>
        <w:gridCol w:w="2183"/>
        <w:gridCol w:w="2255"/>
      </w:tblGrid>
      <w:tr w:rsidR="00C70110" w14:paraId="23D485E8" w14:textId="77777777" w:rsidTr="003546E1">
        <w:trPr>
          <w:jc w:val="center"/>
        </w:trPr>
        <w:tc>
          <w:tcPr>
            <w:tcW w:w="2183" w:type="dxa"/>
          </w:tcPr>
          <w:p w14:paraId="02EF17EE" w14:textId="77777777" w:rsidR="00C70110" w:rsidRDefault="00C70110" w:rsidP="00242C0F">
            <w:pPr>
              <w:jc w:val="both"/>
              <w:rPr>
                <w:lang w:val="fr-FR"/>
              </w:rPr>
            </w:pPr>
          </w:p>
        </w:tc>
        <w:tc>
          <w:tcPr>
            <w:tcW w:w="2255" w:type="dxa"/>
          </w:tcPr>
          <w:p w14:paraId="2975B604" w14:textId="77777777" w:rsidR="00C70110" w:rsidRDefault="00C70110" w:rsidP="00242C0F">
            <w:pPr>
              <w:jc w:val="both"/>
              <w:rPr>
                <w:lang w:val="fr-FR"/>
              </w:rPr>
            </w:pPr>
          </w:p>
        </w:tc>
      </w:tr>
      <w:tr w:rsidR="00C70110" w14:paraId="28C907AE" w14:textId="77777777" w:rsidTr="003546E1">
        <w:trPr>
          <w:jc w:val="center"/>
        </w:trPr>
        <w:tc>
          <w:tcPr>
            <w:tcW w:w="2183" w:type="dxa"/>
          </w:tcPr>
          <w:p w14:paraId="2B21E694" w14:textId="6A9CE227" w:rsidR="00C70110" w:rsidRDefault="00000000" w:rsidP="00242C0F">
            <w:pPr>
              <w:jc w:val="both"/>
              <w:rPr>
                <w:lang w:val="fr-FR"/>
              </w:rPr>
            </w:pPr>
            <w:hyperlink r:id="rId8448" w:anchor="Cul_Neo_Moyen_Armoric_Atlant" w:history="1">
              <w:hyperlink r:id="rId8449" w:anchor="Cul_Neo_Moyen_Armoric_Atlant" w:history="1">
                <w:r w:rsidR="00C70110">
                  <w:rPr>
                    <w:rStyle w:val="Hyperlink"/>
                  </w:rPr>
                  <w:t>NMAA</w:t>
                </w:r>
              </w:hyperlink>
            </w:hyperlink>
          </w:p>
        </w:tc>
        <w:tc>
          <w:tcPr>
            <w:tcW w:w="2255" w:type="dxa"/>
          </w:tcPr>
          <w:p w14:paraId="4E9798AD" w14:textId="38811F11" w:rsidR="00C70110" w:rsidRDefault="00000000" w:rsidP="00242C0F">
            <w:pPr>
              <w:jc w:val="both"/>
              <w:rPr>
                <w:lang w:val="fr-FR"/>
              </w:rPr>
            </w:pPr>
            <w:hyperlink r:id="rId8450" w:anchor="Sit_Carnaceenne_Region" w:history="1">
              <w:r w:rsidR="00E37D9C">
                <w:rPr>
                  <w:rStyle w:val="Hyperlink"/>
                  <w:lang w:val="fr-FR"/>
                </w:rPr>
                <w:t>r</w:t>
              </w:r>
              <w:r w:rsidR="00E37D9C">
                <w:rPr>
                  <w:rStyle w:val="Hyperlink"/>
                </w:rPr>
                <w:t>égion c</w:t>
              </w:r>
              <w:r w:rsidR="00C70110" w:rsidRPr="00B83309">
                <w:rPr>
                  <w:rStyle w:val="Hyperlink"/>
                  <w:lang w:val="fr-FR"/>
                </w:rPr>
                <w:t>arnacéenne</w:t>
              </w:r>
            </w:hyperlink>
            <w:r w:rsidR="00C70110" w:rsidRPr="00B83309">
              <w:rPr>
                <w:lang w:val="fr-FR"/>
              </w:rPr>
              <w:t xml:space="preserve"> </w:t>
            </w:r>
          </w:p>
        </w:tc>
      </w:tr>
      <w:tr w:rsidR="00C70110" w14:paraId="5FE94D5E" w14:textId="77777777" w:rsidTr="003546E1">
        <w:trPr>
          <w:jc w:val="center"/>
        </w:trPr>
        <w:tc>
          <w:tcPr>
            <w:tcW w:w="2183" w:type="dxa"/>
          </w:tcPr>
          <w:p w14:paraId="43386817" w14:textId="5538CDED" w:rsidR="00C70110" w:rsidRDefault="00C70110" w:rsidP="00242C0F">
            <w:pPr>
              <w:jc w:val="both"/>
              <w:rPr>
                <w:lang w:val="fr-FR"/>
              </w:rPr>
            </w:pPr>
            <w:r>
              <w:rPr>
                <w:lang w:val="fr-FR"/>
              </w:rPr>
              <w:t>NR</w:t>
            </w:r>
          </w:p>
        </w:tc>
        <w:tc>
          <w:tcPr>
            <w:tcW w:w="2255" w:type="dxa"/>
          </w:tcPr>
          <w:p w14:paraId="65FE17F0" w14:textId="77777777" w:rsidR="00C70110" w:rsidRDefault="00C70110" w:rsidP="00242C0F">
            <w:pPr>
              <w:jc w:val="both"/>
              <w:rPr>
                <w:lang w:val="fr-FR"/>
              </w:rPr>
            </w:pPr>
          </w:p>
        </w:tc>
      </w:tr>
      <w:tr w:rsidR="00C70110" w14:paraId="398CF9F8" w14:textId="77777777" w:rsidTr="003546E1">
        <w:trPr>
          <w:jc w:val="center"/>
        </w:trPr>
        <w:tc>
          <w:tcPr>
            <w:tcW w:w="2183" w:type="dxa"/>
          </w:tcPr>
          <w:p w14:paraId="144A00AB" w14:textId="0D546F00" w:rsidR="00C70110" w:rsidRDefault="00000000" w:rsidP="00242C0F">
            <w:pPr>
              <w:jc w:val="both"/>
              <w:rPr>
                <w:lang w:val="fr-FR"/>
              </w:rPr>
            </w:pPr>
            <w:hyperlink r:id="rId8451" w:anchor="Cul_Campaniforme_set_gobelet" w:history="1">
              <w:r w:rsidR="00C70110" w:rsidRPr="00B9125B">
                <w:rPr>
                  <w:rStyle w:val="Hyperlink"/>
                  <w:lang w:val="fr-FR"/>
                </w:rPr>
                <w:t>Campaniforme</w:t>
              </w:r>
            </w:hyperlink>
          </w:p>
        </w:tc>
        <w:tc>
          <w:tcPr>
            <w:tcW w:w="2255" w:type="dxa"/>
          </w:tcPr>
          <w:p w14:paraId="76085AB6" w14:textId="77777777" w:rsidR="00C70110" w:rsidRDefault="00C70110" w:rsidP="00242C0F">
            <w:pPr>
              <w:jc w:val="both"/>
              <w:rPr>
                <w:lang w:val="fr-FR"/>
              </w:rPr>
            </w:pPr>
          </w:p>
        </w:tc>
      </w:tr>
      <w:tr w:rsidR="00C70110" w14:paraId="5259738D" w14:textId="77777777" w:rsidTr="003546E1">
        <w:trPr>
          <w:jc w:val="center"/>
        </w:trPr>
        <w:tc>
          <w:tcPr>
            <w:tcW w:w="2183" w:type="dxa"/>
          </w:tcPr>
          <w:p w14:paraId="705E70B0" w14:textId="5751FCEA" w:rsidR="00C70110" w:rsidRDefault="00000000" w:rsidP="00242C0F">
            <w:pPr>
              <w:jc w:val="both"/>
              <w:rPr>
                <w:lang w:val="fr-FR"/>
              </w:rPr>
            </w:pPr>
            <w:hyperlink r:id="rId8452" w:anchor="Cul_Cycladique_Ancien_cer_t_fryingpan" w:history="1">
              <w:r w:rsidR="00C70110" w:rsidRPr="00B9125B">
                <w:rPr>
                  <w:rStyle w:val="Hyperlink"/>
                  <w:lang w:val="fr-FR"/>
                </w:rPr>
                <w:t>Cycladique Ancien</w:t>
              </w:r>
            </w:hyperlink>
          </w:p>
        </w:tc>
        <w:tc>
          <w:tcPr>
            <w:tcW w:w="2255" w:type="dxa"/>
          </w:tcPr>
          <w:p w14:paraId="721608B8" w14:textId="77777777" w:rsidR="00C70110" w:rsidRDefault="00C70110" w:rsidP="00242C0F">
            <w:pPr>
              <w:jc w:val="both"/>
              <w:rPr>
                <w:lang w:val="fr-FR"/>
              </w:rPr>
            </w:pPr>
          </w:p>
        </w:tc>
      </w:tr>
      <w:tr w:rsidR="00C70110" w14:paraId="725E919B" w14:textId="77777777" w:rsidTr="003546E1">
        <w:trPr>
          <w:jc w:val="center"/>
        </w:trPr>
        <w:tc>
          <w:tcPr>
            <w:tcW w:w="2183" w:type="dxa"/>
          </w:tcPr>
          <w:p w14:paraId="5D405942" w14:textId="23D7AA87" w:rsidR="00C70110" w:rsidRDefault="00000000" w:rsidP="00242C0F">
            <w:pPr>
              <w:jc w:val="both"/>
            </w:pPr>
            <w:hyperlink r:id="rId8453" w:anchor="Cul_Fer_mat_sel" w:history="1">
              <w:r w:rsidR="00C70110" w:rsidRPr="008027EE">
                <w:rPr>
                  <w:rStyle w:val="Hyperlink"/>
                  <w:lang w:val="fr-FR"/>
                </w:rPr>
                <w:t>Précolonial</w:t>
              </w:r>
            </w:hyperlink>
          </w:p>
        </w:tc>
        <w:tc>
          <w:tcPr>
            <w:tcW w:w="2255" w:type="dxa"/>
          </w:tcPr>
          <w:p w14:paraId="08AD107F" w14:textId="77777777" w:rsidR="00C70110" w:rsidRDefault="00C70110" w:rsidP="00242C0F">
            <w:pPr>
              <w:jc w:val="both"/>
              <w:rPr>
                <w:lang w:val="fr-FR"/>
              </w:rPr>
            </w:pPr>
          </w:p>
        </w:tc>
      </w:tr>
    </w:tbl>
    <w:p w14:paraId="7AD19910" w14:textId="77777777" w:rsidR="00C70110" w:rsidRDefault="00C70110" w:rsidP="00242C0F">
      <w:pPr>
        <w:jc w:val="both"/>
        <w:rPr>
          <w:lang w:val="fr-FR"/>
        </w:rPr>
      </w:pPr>
    </w:p>
    <w:p w14:paraId="79F829B2" w14:textId="1664E937" w:rsidR="00C70110" w:rsidRDefault="00C70110" w:rsidP="00C70110">
      <w:pPr>
        <w:pStyle w:val="Heading2"/>
      </w:pPr>
      <w:r>
        <w:t>à classer</w:t>
      </w:r>
    </w:p>
    <w:p w14:paraId="218B8201" w14:textId="77777777" w:rsidR="00C70110" w:rsidRDefault="00C70110" w:rsidP="00C70110">
      <w:pPr>
        <w:jc w:val="both"/>
        <w:rPr>
          <w:lang w:val="fr-FR"/>
        </w:rPr>
      </w:pPr>
    </w:p>
    <w:p w14:paraId="7C82F85C" w14:textId="00073317" w:rsidR="00C70110" w:rsidRDefault="00C70110" w:rsidP="00242C0F">
      <w:pPr>
        <w:jc w:val="both"/>
        <w:rPr>
          <w:lang w:val="fr-FR"/>
        </w:rPr>
      </w:pPr>
      <w:r w:rsidRPr="00AD6887">
        <w:rPr>
          <w:lang w:val="fr-FR"/>
        </w:rPr>
        <w:t xml:space="preserve">La Vall Salina, etc. en </w:t>
      </w:r>
      <w:r>
        <w:rPr>
          <w:lang w:val="fr-FR"/>
        </w:rPr>
        <w:t>Espagne</w:t>
      </w:r>
      <w:r w:rsidRPr="00AD6887">
        <w:rPr>
          <w:lang w:val="fr-FR"/>
        </w:rPr>
        <w:t xml:space="preserve"> (BIB CSIC, conf. </w:t>
      </w:r>
      <w:r>
        <w:rPr>
          <w:lang w:val="fr-FR"/>
        </w:rPr>
        <w:t xml:space="preserve">2018) </w:t>
      </w:r>
    </w:p>
    <w:p w14:paraId="22B3EA39" w14:textId="77777777" w:rsidR="007C2D96" w:rsidRDefault="007C2D96" w:rsidP="00242C0F">
      <w:pPr>
        <w:jc w:val="both"/>
        <w:rPr>
          <w:lang w:val="fr-FR"/>
        </w:rPr>
      </w:pPr>
    </w:p>
    <w:p w14:paraId="6B2D40EE" w14:textId="77777777" w:rsidR="007C2D96" w:rsidRDefault="007C2D96" w:rsidP="00426FF9">
      <w:pPr>
        <w:pStyle w:val="Heading1"/>
      </w:pPr>
      <w:bookmarkStart w:id="3562" w:name="Sit_Verre"/>
      <w:r>
        <w:t>VERRE</w:t>
      </w:r>
    </w:p>
    <w:bookmarkEnd w:id="3562"/>
    <w:p w14:paraId="4220DB74" w14:textId="77777777" w:rsidR="00467DA3" w:rsidRPr="00467DA3" w:rsidRDefault="00467DA3" w:rsidP="00467DA3">
      <w:pPr>
        <w:jc w:val="both"/>
        <w:rPr>
          <w:sz w:val="20"/>
          <w:lang w:val="fr-FR"/>
        </w:rPr>
      </w:pPr>
      <w:r w:rsidRPr="00467DA3">
        <w:rPr>
          <w:sz w:val="20"/>
          <w:lang w:val="fr-FR"/>
        </w:rPr>
        <w:t>perles en pâte de verre</w:t>
      </w:r>
    </w:p>
    <w:p w14:paraId="018FC7B0" w14:textId="77777777" w:rsidR="007C2D96" w:rsidRDefault="007C2D96" w:rsidP="00242C0F">
      <w:pPr>
        <w:jc w:val="both"/>
        <w:rPr>
          <w:lang w:val="fr-FR"/>
        </w:rPr>
      </w:pPr>
    </w:p>
    <w:p w14:paraId="03EC568D" w14:textId="77777777" w:rsidR="000A5794" w:rsidRDefault="000A5794" w:rsidP="00242C0F">
      <w:pPr>
        <w:jc w:val="both"/>
        <w:rPr>
          <w:lang w:val="fr-FR"/>
        </w:rPr>
      </w:pPr>
      <w:r>
        <w:rPr>
          <w:lang w:val="fr-FR"/>
        </w:rPr>
        <w:t>Les objets en verre sont à clairement distinguer des perles en faïence (BIB 3050)</w:t>
      </w:r>
    </w:p>
    <w:p w14:paraId="1CC107C3" w14:textId="77777777" w:rsidR="000A5794" w:rsidRDefault="000A5794" w:rsidP="00242C0F">
      <w:pPr>
        <w:jc w:val="both"/>
        <w:rPr>
          <w:lang w:val="fr-FR"/>
        </w:rPr>
      </w:pPr>
    </w:p>
    <w:p w14:paraId="34538D14" w14:textId="77777777" w:rsidR="000A5794" w:rsidRDefault="000A5794" w:rsidP="000A5794">
      <w:pPr>
        <w:pStyle w:val="Heading2"/>
      </w:pPr>
      <w:r>
        <w:t>composition</w:t>
      </w:r>
    </w:p>
    <w:p w14:paraId="04580C87" w14:textId="77777777" w:rsidR="000A5794" w:rsidRDefault="000A5794" w:rsidP="00242C0F">
      <w:pPr>
        <w:jc w:val="both"/>
        <w:rPr>
          <w:lang w:val="fr-FR"/>
        </w:rPr>
      </w:pPr>
    </w:p>
    <w:p w14:paraId="40E5411E" w14:textId="77777777" w:rsidR="000A5794" w:rsidRDefault="000A5794" w:rsidP="00242C0F">
      <w:pPr>
        <w:jc w:val="both"/>
        <w:rPr>
          <w:lang w:val="fr-FR"/>
        </w:rPr>
      </w:pPr>
      <w:r>
        <w:rPr>
          <w:lang w:val="fr-FR"/>
        </w:rPr>
        <w:t>fusion d'un corps vitrifiant avec un fondant (BIB 3050)</w:t>
      </w:r>
    </w:p>
    <w:p w14:paraId="35FFE238" w14:textId="77777777" w:rsidR="000A5794" w:rsidRDefault="000A5794" w:rsidP="00242C0F">
      <w:pPr>
        <w:jc w:val="both"/>
        <w:rPr>
          <w:lang w:val="fr-FR"/>
        </w:rPr>
      </w:pPr>
    </w:p>
    <w:p w14:paraId="3496570F" w14:textId="77777777" w:rsidR="000A5794" w:rsidRDefault="000A5794" w:rsidP="000A5794">
      <w:pPr>
        <w:pStyle w:val="Heading2"/>
      </w:pPr>
      <w:r>
        <w:t>répartition spatiale</w:t>
      </w:r>
    </w:p>
    <w:p w14:paraId="0696B6B1" w14:textId="77777777" w:rsidR="000A5794" w:rsidRPr="000A5794" w:rsidRDefault="000A5794" w:rsidP="000A5794">
      <w:pPr>
        <w:rPr>
          <w:lang w:val="fr-FR"/>
        </w:rPr>
      </w:pPr>
    </w:p>
    <w:p w14:paraId="5EEB486A" w14:textId="77777777" w:rsidR="000A5794" w:rsidRDefault="000A5794" w:rsidP="000A5794">
      <w:pPr>
        <w:rPr>
          <w:lang w:val="fr-FR"/>
        </w:rPr>
      </w:pPr>
    </w:p>
    <w:p w14:paraId="0345F97B" w14:textId="77777777" w:rsidR="000A5794" w:rsidRPr="000A5794" w:rsidRDefault="000A5794" w:rsidP="000A5794">
      <w:pPr>
        <w:pStyle w:val="Heading3"/>
      </w:pPr>
      <w:r>
        <w:lastRenderedPageBreak/>
        <w:t>Méditerranée</w:t>
      </w:r>
    </w:p>
    <w:p w14:paraId="2E809789" w14:textId="77777777" w:rsidR="000A5794" w:rsidRDefault="000A5794" w:rsidP="00242C0F">
      <w:pPr>
        <w:jc w:val="both"/>
        <w:rPr>
          <w:lang w:val="fr-FR"/>
        </w:rPr>
      </w:pPr>
    </w:p>
    <w:p w14:paraId="164230ED" w14:textId="77777777" w:rsidR="000A5794" w:rsidRDefault="000A5794" w:rsidP="000A5794">
      <w:pPr>
        <w:pStyle w:val="Heading4"/>
      </w:pPr>
      <w:r w:rsidRPr="00467DA3">
        <w:t xml:space="preserve">Méditerranée </w:t>
      </w:r>
      <w:r>
        <w:t>centrale</w:t>
      </w:r>
    </w:p>
    <w:p w14:paraId="045BA987" w14:textId="77777777" w:rsidR="000A5794" w:rsidRDefault="000A5794" w:rsidP="000A5794">
      <w:pPr>
        <w:rPr>
          <w:lang w:val="fr-FR" w:eastAsia="fr-FR"/>
        </w:rPr>
      </w:pPr>
    </w:p>
    <w:p w14:paraId="4B8340B6" w14:textId="2B915089" w:rsidR="000A5794" w:rsidRPr="000A5794" w:rsidRDefault="00000000" w:rsidP="000A5794">
      <w:pPr>
        <w:rPr>
          <w:lang w:val="fr-FR" w:eastAsia="fr-FR"/>
        </w:rPr>
      </w:pPr>
      <w:hyperlink r:id="rId8454" w:anchor="Sit_Fratessina" w:history="1">
        <w:r w:rsidR="000A5794">
          <w:rPr>
            <w:rStyle w:val="Hyperlink"/>
            <w:lang w:val="fr-FR"/>
          </w:rPr>
          <w:t>Fratt</w:t>
        </w:r>
        <w:r w:rsidR="000A5794" w:rsidRPr="007C2D96">
          <w:rPr>
            <w:rStyle w:val="Hyperlink"/>
            <w:lang w:val="fr-FR"/>
          </w:rPr>
          <w:t>e</w:t>
        </w:r>
        <w:r w:rsidR="000A5794">
          <w:rPr>
            <w:rStyle w:val="Hyperlink"/>
            <w:lang w:val="fr-FR"/>
          </w:rPr>
          <w:t>s</w:t>
        </w:r>
        <w:r w:rsidR="000A5794" w:rsidRPr="007C2D96">
          <w:rPr>
            <w:rStyle w:val="Hyperlink"/>
            <w:lang w:val="fr-FR"/>
          </w:rPr>
          <w:t>ina</w:t>
        </w:r>
      </w:hyperlink>
    </w:p>
    <w:p w14:paraId="05566774" w14:textId="77777777" w:rsidR="000A5794" w:rsidRDefault="000A5794" w:rsidP="00242C0F">
      <w:pPr>
        <w:jc w:val="both"/>
        <w:rPr>
          <w:lang w:val="fr-FR"/>
        </w:rPr>
      </w:pPr>
    </w:p>
    <w:p w14:paraId="5ECB7EBE" w14:textId="77777777" w:rsidR="000A5794" w:rsidRDefault="000A5794" w:rsidP="000A5794">
      <w:pPr>
        <w:pStyle w:val="Heading4"/>
      </w:pPr>
      <w:r w:rsidRPr="00467DA3">
        <w:t>Méditerranée occidentale</w:t>
      </w:r>
    </w:p>
    <w:p w14:paraId="3FCA224E" w14:textId="77777777" w:rsidR="000A5794" w:rsidRDefault="000A5794" w:rsidP="000A5794">
      <w:pPr>
        <w:rPr>
          <w:lang w:val="fr-FR" w:eastAsia="fr-FR"/>
        </w:rPr>
      </w:pPr>
    </w:p>
    <w:p w14:paraId="4892D7A9" w14:textId="77777777" w:rsidR="000A5794" w:rsidRDefault="000A5794" w:rsidP="000A5794">
      <w:pPr>
        <w:jc w:val="both"/>
        <w:rPr>
          <w:lang w:val="fr-FR"/>
        </w:rPr>
      </w:pPr>
      <w:r w:rsidRPr="00467DA3">
        <w:rPr>
          <w:lang w:val="fr-FR"/>
        </w:rPr>
        <w:t>En Méditerranée occidentale, les ornements en pâte de verre sont d’ascendance présumée méditerranéenne  [orientale] (BIB 1995 p. 14). En Languedoc et Catalogne, toutes ces perles ne sont pas d’origine méditerranéenne orientale (BIB 1995 p. 14).</w:t>
      </w:r>
    </w:p>
    <w:p w14:paraId="4468599E" w14:textId="77777777" w:rsidR="000A5794" w:rsidRDefault="000A5794" w:rsidP="000A5794">
      <w:pPr>
        <w:pStyle w:val="Heading5"/>
        <w:rPr>
          <w:lang w:eastAsia="fr-FR"/>
        </w:rPr>
      </w:pPr>
      <w:r>
        <w:rPr>
          <w:lang w:eastAsia="fr-FR"/>
        </w:rPr>
        <w:t>France</w:t>
      </w:r>
    </w:p>
    <w:p w14:paraId="7242D976" w14:textId="77777777" w:rsidR="000A5794" w:rsidRDefault="000A5794" w:rsidP="000A5794">
      <w:pPr>
        <w:rPr>
          <w:lang w:val="fr-FR" w:eastAsia="fr-FR"/>
        </w:rPr>
      </w:pPr>
    </w:p>
    <w:p w14:paraId="099D869F" w14:textId="5179962B" w:rsidR="000A5794" w:rsidRDefault="000A5794" w:rsidP="000A5794">
      <w:pPr>
        <w:jc w:val="both"/>
        <w:rPr>
          <w:lang w:val="fr-FR"/>
        </w:rPr>
      </w:pPr>
      <w:r>
        <w:rPr>
          <w:lang w:val="fr-FR"/>
        </w:rPr>
        <w:t>Dès le BM en France (BIB 3050)</w:t>
      </w:r>
      <w:r w:rsidRPr="000A5794">
        <w:rPr>
          <w:lang w:val="fr-FR"/>
        </w:rPr>
        <w:t xml:space="preserve"> </w:t>
      </w:r>
      <w:r>
        <w:rPr>
          <w:lang w:val="fr-FR"/>
        </w:rPr>
        <w:t xml:space="preserve">En France, les premiers objets en verre existent surtout à la fin du BM. Toutes les provenances renvoient à </w:t>
      </w:r>
      <w:hyperlink r:id="rId8455" w:anchor="Sit_Fratessina" w:history="1">
        <w:r>
          <w:rPr>
            <w:rStyle w:val="Hyperlink"/>
            <w:lang w:val="fr-FR"/>
          </w:rPr>
          <w:t>Fratt</w:t>
        </w:r>
        <w:r w:rsidRPr="007C2D96">
          <w:rPr>
            <w:rStyle w:val="Hyperlink"/>
            <w:lang w:val="fr-FR"/>
          </w:rPr>
          <w:t>e</w:t>
        </w:r>
        <w:r>
          <w:rPr>
            <w:rStyle w:val="Hyperlink"/>
            <w:lang w:val="fr-FR"/>
          </w:rPr>
          <w:t>s</w:t>
        </w:r>
        <w:r w:rsidRPr="007C2D96">
          <w:rPr>
            <w:rStyle w:val="Hyperlink"/>
            <w:lang w:val="fr-FR"/>
          </w:rPr>
          <w:t>ina</w:t>
        </w:r>
      </w:hyperlink>
      <w:r>
        <w:rPr>
          <w:lang w:val="fr-FR"/>
        </w:rPr>
        <w:t xml:space="preserve"> (BIB 3009)</w:t>
      </w:r>
    </w:p>
    <w:p w14:paraId="7B4233E3" w14:textId="3CF8D1ED" w:rsidR="000A5794" w:rsidRPr="00467DA3" w:rsidRDefault="000A5794" w:rsidP="000A5794">
      <w:pPr>
        <w:jc w:val="both"/>
        <w:rPr>
          <w:lang w:val="fr-FR"/>
        </w:rPr>
      </w:pPr>
      <w:r w:rsidRPr="00467DA3">
        <w:rPr>
          <w:lang w:val="fr-FR"/>
        </w:rPr>
        <w:t xml:space="preserve">Ces sites ont livré des perles égyptiennes ou </w:t>
      </w:r>
      <w:hyperlink r:id="rId8456" w:anchor="Cul_Mycenien_echang_mob_perl_verre" w:history="1">
        <w:r w:rsidR="00EA4CA4" w:rsidRPr="00EA4CA4">
          <w:rPr>
            <w:rStyle w:val="Hyperlink"/>
            <w:lang w:val="fr-FR"/>
          </w:rPr>
          <w:t>mycénie</w:t>
        </w:r>
        <w:r w:rsidR="00EA4CA4">
          <w:rPr>
            <w:rStyle w:val="Hyperlink"/>
            <w:lang w:val="fr-FR"/>
          </w:rPr>
          <w:t>nnes</w:t>
        </w:r>
      </w:hyperlink>
      <w:r w:rsidR="00EA4CA4" w:rsidRPr="00661F91">
        <w:rPr>
          <w:lang w:val="fr-FR"/>
        </w:rPr>
        <w:t xml:space="preserve"> </w:t>
      </w:r>
      <w:r w:rsidRPr="00467DA3">
        <w:rPr>
          <w:lang w:val="fr-FR"/>
        </w:rPr>
        <w:t xml:space="preserve">en pâte de verre : </w:t>
      </w:r>
      <w:hyperlink r:id="rId8457" w:anchor="Sit_Collier" w:history="1">
        <w:r w:rsidRPr="00467DA3">
          <w:rPr>
            <w:rStyle w:val="Hyperlink"/>
            <w:lang w:val="fr-FR"/>
          </w:rPr>
          <w:t>Collier</w:t>
        </w:r>
      </w:hyperlink>
      <w:r w:rsidRPr="00467DA3">
        <w:rPr>
          <w:lang w:val="fr-FR"/>
        </w:rPr>
        <w:t xml:space="preserve">, </w:t>
      </w:r>
      <w:hyperlink r:id="rId8458" w:anchor="Sit_Treille" w:history="1">
        <w:r w:rsidRPr="00467DA3">
          <w:rPr>
            <w:rStyle w:val="Hyperlink"/>
            <w:lang w:val="fr-FR"/>
          </w:rPr>
          <w:t>Grotte de la Treille</w:t>
        </w:r>
      </w:hyperlink>
      <w:r w:rsidRPr="00467DA3">
        <w:rPr>
          <w:lang w:val="fr-FR"/>
        </w:rPr>
        <w:t xml:space="preserve">, </w:t>
      </w:r>
      <w:hyperlink r:id="rId8459" w:anchor="Sit_Hasard" w:history="1">
        <w:r w:rsidRPr="00467DA3">
          <w:rPr>
            <w:rStyle w:val="Hyperlink"/>
            <w:lang w:val="fr-FR"/>
          </w:rPr>
          <w:t>Hasard</w:t>
        </w:r>
      </w:hyperlink>
      <w:r w:rsidRPr="00467DA3">
        <w:rPr>
          <w:lang w:val="fr-FR"/>
        </w:rPr>
        <w:t>, Dolmens de Fournès II et de Lauriole (Siran, Hérault), Grotte basse de la Vigne-Perdue ou du Ruisseau (Narbonne, Aude), Grotte du Ravin des Arcs (N. -D. de Londres, Hérault), etc. (BIB Charles, Guilaine 1963, p. 159; Guilaine 1972, p. 161-162 ; Roudil 1972, p. 123 in BIB 2160)</w:t>
      </w:r>
      <w:r>
        <w:rPr>
          <w:lang w:val="fr-FR"/>
        </w:rPr>
        <w:t xml:space="preserve"> Duffaits, Haguenau [Hagueneau] (BIB 3050)</w:t>
      </w:r>
    </w:p>
    <w:p w14:paraId="35CD7929" w14:textId="77777777" w:rsidR="000A5794" w:rsidRDefault="000A5794" w:rsidP="00242C0F">
      <w:pPr>
        <w:jc w:val="both"/>
        <w:rPr>
          <w:lang w:val="fr-FR"/>
        </w:rPr>
      </w:pPr>
    </w:p>
    <w:p w14:paraId="26ADF0BD" w14:textId="77777777" w:rsidR="000A5794" w:rsidRDefault="000A5794" w:rsidP="00426FF9">
      <w:pPr>
        <w:pStyle w:val="Heading1"/>
      </w:pPr>
      <w:bookmarkStart w:id="3563" w:name="Sit_Faience"/>
      <w:r>
        <w:t>FAIENCE</w:t>
      </w:r>
    </w:p>
    <w:bookmarkEnd w:id="3563"/>
    <w:p w14:paraId="79F94A23" w14:textId="77777777" w:rsidR="000A5794" w:rsidRDefault="000A5794" w:rsidP="00242C0F">
      <w:pPr>
        <w:jc w:val="both"/>
        <w:rPr>
          <w:lang w:val="fr-FR"/>
        </w:rPr>
      </w:pPr>
    </w:p>
    <w:p w14:paraId="6B9E2BDB" w14:textId="77777777" w:rsidR="000A5794" w:rsidRDefault="000A5794" w:rsidP="000A5794">
      <w:pPr>
        <w:jc w:val="both"/>
        <w:rPr>
          <w:lang w:val="fr-FR"/>
        </w:rPr>
      </w:pPr>
      <w:r>
        <w:rPr>
          <w:lang w:val="fr-FR"/>
        </w:rPr>
        <w:t>Apparait dès le BA sinon avant (BIB 3050) Les objets en faïence sont à clairement distinguer des perles en verre (BIB 3050)</w:t>
      </w:r>
    </w:p>
    <w:p w14:paraId="2E05563D" w14:textId="77777777" w:rsidR="000A5794" w:rsidRDefault="000A5794" w:rsidP="00242C0F">
      <w:pPr>
        <w:jc w:val="both"/>
        <w:rPr>
          <w:lang w:val="fr-FR"/>
        </w:rPr>
      </w:pPr>
    </w:p>
    <w:p w14:paraId="1DCA285F" w14:textId="77777777" w:rsidR="000A5794" w:rsidRDefault="000A5794" w:rsidP="000A5794">
      <w:pPr>
        <w:pStyle w:val="Heading2"/>
      </w:pPr>
      <w:r>
        <w:t>composition</w:t>
      </w:r>
    </w:p>
    <w:p w14:paraId="6F7B7F8D" w14:textId="77777777" w:rsidR="000A5794" w:rsidRDefault="000A5794" w:rsidP="00242C0F">
      <w:pPr>
        <w:jc w:val="both"/>
        <w:rPr>
          <w:lang w:val="fr-FR"/>
        </w:rPr>
      </w:pPr>
    </w:p>
    <w:p w14:paraId="6FD94984" w14:textId="77777777" w:rsidR="000A5794" w:rsidRDefault="000A5794" w:rsidP="00242C0F">
      <w:pPr>
        <w:jc w:val="both"/>
        <w:rPr>
          <w:lang w:val="fr-FR"/>
        </w:rPr>
      </w:pPr>
      <w:r w:rsidRPr="000A5794">
        <w:rPr>
          <w:lang w:val="fr-FR"/>
        </w:rPr>
        <w:t>agglomérat de grains de quartz liés par une phase vitreuse</w:t>
      </w:r>
      <w:r>
        <w:rPr>
          <w:lang w:val="fr-FR"/>
        </w:rPr>
        <w:t xml:space="preserve"> (BIB 3050)</w:t>
      </w:r>
    </w:p>
    <w:p w14:paraId="7DE6528C" w14:textId="77777777" w:rsidR="003142E3" w:rsidRDefault="003142E3" w:rsidP="00242C0F">
      <w:pPr>
        <w:jc w:val="both"/>
        <w:rPr>
          <w:lang w:val="fr-FR"/>
        </w:rPr>
      </w:pPr>
    </w:p>
    <w:p w14:paraId="07F9BFF8" w14:textId="77777777" w:rsidR="003142E3" w:rsidRPr="00426FF9" w:rsidRDefault="003142E3" w:rsidP="00426FF9">
      <w:pPr>
        <w:pStyle w:val="Heading1"/>
        <w:rPr>
          <w:lang w:val="es-ES"/>
        </w:rPr>
      </w:pPr>
      <w:bookmarkStart w:id="3564" w:name="Sit_Arco_Asturiano"/>
      <w:r w:rsidRPr="00426FF9">
        <w:rPr>
          <w:lang w:val="es-ES"/>
        </w:rPr>
        <w:t>ARCO ASTURIANO</w:t>
      </w:r>
    </w:p>
    <w:bookmarkEnd w:id="3564"/>
    <w:p w14:paraId="1346515B" w14:textId="77777777" w:rsidR="003142E3" w:rsidRPr="00452E7D" w:rsidRDefault="003142E3" w:rsidP="00242C0F">
      <w:pPr>
        <w:jc w:val="both"/>
        <w:rPr>
          <w:lang w:val="es-ES"/>
        </w:rPr>
      </w:pPr>
    </w:p>
    <w:p w14:paraId="0BABD5BF" w14:textId="773AE4E0" w:rsidR="003142E3" w:rsidRPr="00452E7D" w:rsidRDefault="003142E3" w:rsidP="00242C0F">
      <w:pPr>
        <w:jc w:val="both"/>
        <w:rPr>
          <w:lang w:val="es-ES"/>
        </w:rPr>
      </w:pPr>
      <w:r w:rsidRPr="00452E7D">
        <w:rPr>
          <w:lang w:val="es-ES"/>
        </w:rPr>
        <w:t xml:space="preserve">Regroupe les mines de </w:t>
      </w:r>
      <w:hyperlink r:id="rId8460" w:anchor="Sit_Cuivre" w:history="1">
        <w:r w:rsidR="009A36BA" w:rsidRPr="00452E7D">
          <w:rPr>
            <w:rStyle w:val="Hyperlink"/>
            <w:lang w:val="es-ES"/>
          </w:rPr>
          <w:t>cuivre</w:t>
        </w:r>
      </w:hyperlink>
      <w:r w:rsidR="009A36BA" w:rsidRPr="00452E7D">
        <w:rPr>
          <w:lang w:val="es-ES"/>
        </w:rPr>
        <w:t xml:space="preserve"> </w:t>
      </w:r>
      <w:r w:rsidRPr="00452E7D">
        <w:rPr>
          <w:lang w:val="es-ES"/>
        </w:rPr>
        <w:t xml:space="preserve">de </w:t>
      </w:r>
      <w:hyperlink r:id="rId8461" w:anchor="Sit_Aramo" w:history="1">
        <w:r w:rsidRPr="00452E7D">
          <w:rPr>
            <w:rStyle w:val="Hyperlink"/>
            <w:lang w:val="es-ES"/>
          </w:rPr>
          <w:t>Aramo</w:t>
        </w:r>
      </w:hyperlink>
      <w:r w:rsidRPr="00452E7D">
        <w:rPr>
          <w:lang w:val="es-ES"/>
        </w:rPr>
        <w:t xml:space="preserve">, </w:t>
      </w:r>
      <w:hyperlink r:id="rId8462" w:anchor="Sit_Milagro" w:history="1">
        <w:r w:rsidRPr="00452E7D">
          <w:rPr>
            <w:rStyle w:val="Hyperlink"/>
            <w:lang w:val="es-ES"/>
          </w:rPr>
          <w:t>Milagro</w:t>
        </w:r>
      </w:hyperlink>
      <w:r w:rsidRPr="00452E7D">
        <w:rPr>
          <w:lang w:val="es-ES"/>
        </w:rPr>
        <w:t xml:space="preserve"> et </w:t>
      </w:r>
      <w:hyperlink r:id="rId8463" w:anchor="Sit_Profunda" w:history="1">
        <w:r w:rsidRPr="00452E7D">
          <w:rPr>
            <w:rStyle w:val="Hyperlink"/>
            <w:lang w:val="es-ES"/>
          </w:rPr>
          <w:t>Profunda</w:t>
        </w:r>
      </w:hyperlink>
      <w:r w:rsidRPr="00452E7D">
        <w:rPr>
          <w:lang w:val="es-ES"/>
        </w:rPr>
        <w:t xml:space="preserve"> (BIB 3017)</w:t>
      </w:r>
      <w:r w:rsidR="004C5A06">
        <w:rPr>
          <w:lang w:val="es-ES"/>
        </w:rPr>
        <w:t xml:space="preserve"> = </w:t>
      </w:r>
      <w:hyperlink r:id="rId8464" w:anchor="Sit_IPB_zone_GTMZ" w:history="1">
        <w:r w:rsidR="004C5A06" w:rsidRPr="004C5A06">
          <w:rPr>
            <w:rStyle w:val="Hyperlink"/>
            <w:lang w:val="es-ES"/>
          </w:rPr>
          <w:t>GTMZ</w:t>
        </w:r>
      </w:hyperlink>
      <w:r w:rsidR="004C5A06">
        <w:rPr>
          <w:lang w:val="es-ES"/>
        </w:rPr>
        <w:t xml:space="preserve"> ?</w:t>
      </w:r>
    </w:p>
    <w:p w14:paraId="5A33B104" w14:textId="77777777" w:rsidR="003D1108" w:rsidRPr="00452E7D" w:rsidRDefault="003D1108" w:rsidP="00242C0F">
      <w:pPr>
        <w:jc w:val="both"/>
        <w:rPr>
          <w:lang w:val="es-ES"/>
        </w:rPr>
      </w:pPr>
    </w:p>
    <w:p w14:paraId="0C1ABBE0" w14:textId="77777777" w:rsidR="003D1108" w:rsidRPr="00426FF9" w:rsidRDefault="003D1108" w:rsidP="00426FF9">
      <w:pPr>
        <w:pStyle w:val="Heading1"/>
        <w:rPr>
          <w:lang w:val="es-ES"/>
        </w:rPr>
      </w:pPr>
      <w:bookmarkStart w:id="3565" w:name="Sit_Aramo"/>
      <w:r w:rsidRPr="00426FF9">
        <w:rPr>
          <w:lang w:val="es-ES"/>
        </w:rPr>
        <w:t>ARAMO</w:t>
      </w:r>
    </w:p>
    <w:bookmarkEnd w:id="3565"/>
    <w:p w14:paraId="78A6368C" w14:textId="77777777" w:rsidR="003D1108" w:rsidRPr="00CD36B9" w:rsidRDefault="003D1108" w:rsidP="00242C0F">
      <w:pPr>
        <w:jc w:val="both"/>
        <w:rPr>
          <w:sz w:val="20"/>
          <w:lang w:val="es-ES"/>
        </w:rPr>
      </w:pPr>
      <w:r w:rsidRPr="00CD36B9">
        <w:rPr>
          <w:sz w:val="20"/>
          <w:lang w:val="es-ES"/>
        </w:rPr>
        <w:t>El Aramo</w:t>
      </w:r>
      <w:r w:rsidR="00892B9F" w:rsidRPr="00CD36B9">
        <w:rPr>
          <w:sz w:val="20"/>
          <w:lang w:val="es-ES"/>
        </w:rPr>
        <w:t>, mina d'El Armo</w:t>
      </w:r>
    </w:p>
    <w:p w14:paraId="1B877F37" w14:textId="77777777" w:rsidR="003D1108" w:rsidRPr="00CD36B9" w:rsidRDefault="003D1108" w:rsidP="00242C0F">
      <w:pPr>
        <w:jc w:val="both"/>
        <w:rPr>
          <w:lang w:val="es-ES"/>
        </w:rPr>
      </w:pPr>
    </w:p>
    <w:p w14:paraId="38281941" w14:textId="5CACEED5" w:rsidR="003D1108" w:rsidRDefault="00892B9F" w:rsidP="00242C0F">
      <w:pPr>
        <w:jc w:val="both"/>
        <w:rPr>
          <w:lang w:val="fr-FR"/>
        </w:rPr>
      </w:pPr>
      <w:r w:rsidRPr="007F3D5E">
        <w:rPr>
          <w:lang w:val="es-ES"/>
        </w:rPr>
        <w:t xml:space="preserve">Consejo de Riosa, </w:t>
      </w:r>
      <w:r w:rsidR="003D1108" w:rsidRPr="007F3D5E">
        <w:rPr>
          <w:lang w:val="es-ES"/>
        </w:rPr>
        <w:t>Asturie</w:t>
      </w:r>
      <w:r w:rsidR="00015812">
        <w:rPr>
          <w:lang w:val="es-ES"/>
        </w:rPr>
        <w:t>s</w:t>
      </w:r>
      <w:r w:rsidRPr="007F3D5E">
        <w:rPr>
          <w:lang w:val="es-ES"/>
        </w:rPr>
        <w:t xml:space="preserve"> (BIB 3019)</w:t>
      </w:r>
      <w:r w:rsidR="003142E3">
        <w:rPr>
          <w:lang w:val="es-ES"/>
        </w:rPr>
        <w:t xml:space="preserve">, fait partie de l' </w:t>
      </w:r>
      <w:bookmarkStart w:id="3566" w:name="_Hlk123928296"/>
      <w:r w:rsidR="008A4EC5">
        <w:fldChar w:fldCharType="begin"/>
      </w:r>
      <w:r w:rsidR="008A4EC5" w:rsidRPr="00CA2434">
        <w:rPr>
          <w:lang w:val="fr-FR"/>
        </w:rPr>
        <w:instrText>HYPERLINK "file:///C:\\Users\\Thomas%20Huet\\Desktop\\Documentation%20archéologique%20liée%20à%20la%20thèse\\Sites.docx" \l "Sit_Arco_Asturiano"</w:instrText>
      </w:r>
      <w:r w:rsidR="008A4EC5">
        <w:fldChar w:fldCharType="separate"/>
      </w:r>
      <w:r w:rsidR="003142E3" w:rsidRPr="003142E3">
        <w:rPr>
          <w:rStyle w:val="Hyperlink"/>
          <w:i/>
          <w:lang w:val="es-ES"/>
        </w:rPr>
        <w:t>Arco Asturiano</w:t>
      </w:r>
      <w:r w:rsidR="008A4EC5">
        <w:rPr>
          <w:rStyle w:val="Hyperlink"/>
          <w:i/>
          <w:lang w:val="es-ES"/>
        </w:rPr>
        <w:fldChar w:fldCharType="end"/>
      </w:r>
      <w:bookmarkEnd w:id="3566"/>
      <w:r w:rsidR="003142E3">
        <w:rPr>
          <w:lang w:val="es-ES"/>
        </w:rPr>
        <w:t xml:space="preserve"> (BIB 3017)</w:t>
      </w:r>
      <w:r w:rsidR="003D1108" w:rsidRPr="007F3D5E">
        <w:rPr>
          <w:lang w:val="es-ES"/>
        </w:rPr>
        <w:t xml:space="preserve">. </w:t>
      </w:r>
      <w:r w:rsidR="003D1108">
        <w:rPr>
          <w:lang w:val="fr-FR"/>
        </w:rPr>
        <w:t xml:space="preserve">Exploitation du </w:t>
      </w:r>
      <w:hyperlink r:id="rId8465" w:anchor="Sit_Cuivre" w:history="1">
        <w:r w:rsidR="009A36BA" w:rsidRPr="001E115E">
          <w:rPr>
            <w:rStyle w:val="Hyperlink"/>
            <w:lang w:val="fr-FR"/>
          </w:rPr>
          <w:t>cuivre</w:t>
        </w:r>
      </w:hyperlink>
      <w:r w:rsidR="009A36BA" w:rsidRPr="0032190F">
        <w:rPr>
          <w:lang w:val="fr-FR"/>
        </w:rPr>
        <w:t xml:space="preserve"> </w:t>
      </w:r>
      <w:r w:rsidR="003D1108">
        <w:rPr>
          <w:lang w:val="fr-FR"/>
        </w:rPr>
        <w:t>dès le BA (O'Brien 1994) (BIB 2994)</w:t>
      </w:r>
      <w:r w:rsidR="00A84D62">
        <w:rPr>
          <w:lang w:val="fr-FR"/>
        </w:rPr>
        <w:t xml:space="preserve"> forte activité minière au 2e millénaire aec </w:t>
      </w:r>
      <w:r w:rsidR="00A84D62" w:rsidRPr="00A84D62">
        <w:rPr>
          <w:lang w:val="fr-FR"/>
        </w:rPr>
        <w:t>(Blas et al. 2015)</w:t>
      </w:r>
      <w:r w:rsidR="00A84D62">
        <w:rPr>
          <w:lang w:val="fr-FR"/>
        </w:rPr>
        <w:t>(BIB 3080)</w:t>
      </w:r>
      <w:r>
        <w:rPr>
          <w:lang w:val="fr-FR"/>
        </w:rPr>
        <w:t>, Mine de cuivre 3e millénaire aec (BIB 3019)</w:t>
      </w:r>
      <w:r w:rsidR="003142E3">
        <w:rPr>
          <w:lang w:val="fr-FR"/>
        </w:rPr>
        <w:t xml:space="preserve"> NF: Mine, activité de transformation </w:t>
      </w:r>
      <w:r w:rsidR="003142E3" w:rsidRPr="003142E3">
        <w:rPr>
          <w:lang w:val="fr-FR"/>
        </w:rPr>
        <w:t xml:space="preserve">datation 14C </w:t>
      </w:r>
      <w:r w:rsidR="003142E3">
        <w:rPr>
          <w:lang w:val="fr-FR"/>
        </w:rPr>
        <w:t xml:space="preserve">entre 2800-1400 BC </w:t>
      </w:r>
      <w:r w:rsidR="003142E3" w:rsidRPr="003142E3">
        <w:rPr>
          <w:lang w:val="fr-FR"/>
        </w:rPr>
        <w:t>(BIB 3017)</w:t>
      </w:r>
      <w:r w:rsidR="003142E3">
        <w:rPr>
          <w:lang w:val="fr-FR"/>
        </w:rPr>
        <w:t xml:space="preserve"> On considère que plusieurs tonnes de cuivre ont été extraits de cette mine dépassant largement les besoins locaux </w:t>
      </w:r>
      <w:r w:rsidR="003142E3" w:rsidRPr="003142E3">
        <w:rPr>
          <w:lang w:val="fr-FR"/>
        </w:rPr>
        <w:t>(BIB 3017)</w:t>
      </w:r>
    </w:p>
    <w:p w14:paraId="755D95E5" w14:textId="1156B27E" w:rsidR="006E5D77" w:rsidRPr="00BE4758" w:rsidRDefault="00000000" w:rsidP="00A84D62">
      <w:pPr>
        <w:rPr>
          <w:lang w:val="es-ES"/>
        </w:rPr>
      </w:pPr>
      <w:hyperlink r:id="rId8466" w:anchor="Cul_Bronze_g_EuropeNord_ambre" w:history="1">
        <w:r w:rsidR="006E5D77" w:rsidRPr="006E5D77">
          <w:rPr>
            <w:rStyle w:val="Hyperlink"/>
            <w:lang w:val="fr-FR"/>
          </w:rPr>
          <w:t>Ambre de baltique</w:t>
        </w:r>
      </w:hyperlink>
      <w:r w:rsidR="006E5D77">
        <w:rPr>
          <w:lang w:val="fr-FR"/>
        </w:rPr>
        <w:t xml:space="preserve"> importée </w:t>
      </w:r>
      <w:r w:rsidR="006E5D77" w:rsidRPr="006E5D77">
        <w:rPr>
          <w:lang w:val="fr-FR"/>
        </w:rPr>
        <w:t>(BIB 2889)</w:t>
      </w:r>
      <w:r w:rsidR="00A84D62">
        <w:rPr>
          <w:lang w:val="fr-FR"/>
        </w:rPr>
        <w:t xml:space="preserve"> </w:t>
      </w:r>
      <w:r w:rsidR="00426FF9" w:rsidRPr="00574F96">
        <w:rPr>
          <w:rFonts w:ascii="Courier New" w:hAnsi="Courier New" w:cs="Courier New"/>
          <w:sz w:val="20"/>
          <w:lang w:val="fr-FR"/>
        </w:rPr>
        <w:t>-&gt;</w:t>
      </w:r>
      <w:r w:rsidR="00426FF9">
        <w:rPr>
          <w:lang w:val="fr-FR"/>
        </w:rPr>
        <w:t xml:space="preserve"> </w:t>
      </w:r>
      <w:hyperlink r:id="rId8467" w:anchor="Cul_Precoloniale_Obj_cuivre" w:history="1">
        <w:r w:rsidR="00426FF9" w:rsidRPr="00426FF9">
          <w:rPr>
            <w:rStyle w:val="Hyperlink"/>
            <w:lang w:val="fr-FR"/>
          </w:rPr>
          <w:t>cuivre</w:t>
        </w:r>
      </w:hyperlink>
      <w:r w:rsidR="00426FF9">
        <w:rPr>
          <w:lang w:val="fr-FR"/>
        </w:rPr>
        <w:t xml:space="preserve">, </w:t>
      </w:r>
      <w:r w:rsidR="00A84D62">
        <w:rPr>
          <w:lang w:val="fr-FR"/>
        </w:rPr>
        <w:t xml:space="preserve">v. </w:t>
      </w:r>
      <w:hyperlink r:id="rId8468" w:anchor="Sit_Odsmal" w:history="1">
        <w:r w:rsidR="00A84D62" w:rsidRPr="00BE4758">
          <w:rPr>
            <w:rStyle w:val="Hyperlink"/>
            <w:lang w:val="es-ES"/>
          </w:rPr>
          <w:t>Odsmal</w:t>
        </w:r>
      </w:hyperlink>
    </w:p>
    <w:p w14:paraId="224C76BE" w14:textId="77777777" w:rsidR="00892B9F" w:rsidRPr="00BE4758" w:rsidRDefault="00892B9F" w:rsidP="00242C0F">
      <w:pPr>
        <w:jc w:val="both"/>
        <w:rPr>
          <w:lang w:val="es-ES"/>
        </w:rPr>
      </w:pPr>
    </w:p>
    <w:p w14:paraId="6A7416EF" w14:textId="77777777" w:rsidR="00892B9F" w:rsidRPr="00426FF9" w:rsidRDefault="00892B9F" w:rsidP="00426FF9">
      <w:pPr>
        <w:pStyle w:val="Heading1"/>
        <w:rPr>
          <w:lang w:val="es-ES"/>
        </w:rPr>
      </w:pPr>
      <w:bookmarkStart w:id="3567" w:name="Sit_Milagro"/>
      <w:r w:rsidRPr="00426FF9">
        <w:rPr>
          <w:lang w:val="es-ES"/>
        </w:rPr>
        <w:t>MILAGRO</w:t>
      </w:r>
    </w:p>
    <w:bookmarkEnd w:id="3567"/>
    <w:p w14:paraId="02A0CCB5" w14:textId="77777777" w:rsidR="00892B9F" w:rsidRPr="00892B9F" w:rsidRDefault="00892B9F" w:rsidP="00242C0F">
      <w:pPr>
        <w:jc w:val="both"/>
        <w:rPr>
          <w:sz w:val="20"/>
          <w:lang w:val="es-ES"/>
        </w:rPr>
      </w:pPr>
      <w:r w:rsidRPr="00892B9F">
        <w:rPr>
          <w:sz w:val="20"/>
          <w:lang w:val="es-ES"/>
        </w:rPr>
        <w:t>El Milagro, mina d'El Milagro</w:t>
      </w:r>
    </w:p>
    <w:p w14:paraId="6DD9F539" w14:textId="77777777" w:rsidR="00892B9F" w:rsidRDefault="00892B9F" w:rsidP="00242C0F">
      <w:pPr>
        <w:jc w:val="both"/>
        <w:rPr>
          <w:lang w:val="es-ES"/>
        </w:rPr>
      </w:pPr>
    </w:p>
    <w:p w14:paraId="5DA171C3" w14:textId="58FCC96E" w:rsidR="00892B9F" w:rsidRPr="003142E3" w:rsidRDefault="00892B9F" w:rsidP="00242C0F">
      <w:pPr>
        <w:jc w:val="both"/>
        <w:rPr>
          <w:lang w:val="es-ES"/>
        </w:rPr>
      </w:pPr>
      <w:r w:rsidRPr="00892B9F">
        <w:rPr>
          <w:lang w:val="es-ES"/>
        </w:rPr>
        <w:lastRenderedPageBreak/>
        <w:t>Consejo de Onís Asturie (BIB 3019)</w:t>
      </w:r>
      <w:r w:rsidR="003142E3">
        <w:rPr>
          <w:lang w:val="es-ES"/>
        </w:rPr>
        <w:t xml:space="preserve">, fait partie de l' </w:t>
      </w:r>
      <w:hyperlink r:id="rId8469" w:anchor="Sit_Arco_Asturiano" w:history="1">
        <w:r w:rsidR="003142E3" w:rsidRPr="003142E3">
          <w:rPr>
            <w:rStyle w:val="Hyperlink"/>
            <w:i/>
            <w:lang w:val="es-ES"/>
          </w:rPr>
          <w:t>Arco Asturiano</w:t>
        </w:r>
      </w:hyperlink>
      <w:r w:rsidR="003142E3">
        <w:rPr>
          <w:lang w:val="es-ES"/>
        </w:rPr>
        <w:t xml:space="preserve"> (BIB 3017)</w:t>
      </w:r>
      <w:r w:rsidRPr="00892B9F">
        <w:rPr>
          <w:lang w:val="es-ES"/>
        </w:rPr>
        <w:t xml:space="preserve"> </w:t>
      </w:r>
      <w:r w:rsidRPr="003142E3">
        <w:rPr>
          <w:lang w:val="es-ES"/>
        </w:rPr>
        <w:t xml:space="preserve">Mine de </w:t>
      </w:r>
      <w:hyperlink r:id="rId8470" w:anchor="Sit_Cuivre" w:history="1">
        <w:r w:rsidR="009A36BA" w:rsidRPr="009A36BA">
          <w:rPr>
            <w:rStyle w:val="Hyperlink"/>
            <w:lang w:val="es-ES"/>
          </w:rPr>
          <w:t>cuivre</w:t>
        </w:r>
      </w:hyperlink>
      <w:r w:rsidR="009A36BA" w:rsidRPr="009A36BA">
        <w:rPr>
          <w:lang w:val="es-ES"/>
        </w:rPr>
        <w:t xml:space="preserve"> </w:t>
      </w:r>
      <w:r w:rsidRPr="003142E3">
        <w:rPr>
          <w:lang w:val="es-ES"/>
        </w:rPr>
        <w:t>3e millénaire aec (BIB 3019)</w:t>
      </w:r>
      <w:r w:rsidR="003142E3" w:rsidRPr="003142E3">
        <w:rPr>
          <w:lang w:val="es-ES"/>
        </w:rPr>
        <w:t xml:space="preserve"> </w:t>
      </w:r>
      <w:r w:rsidR="003142E3">
        <w:rPr>
          <w:lang w:val="es-ES"/>
        </w:rPr>
        <w:t xml:space="preserve">datation 14C </w:t>
      </w:r>
      <w:r w:rsidR="003142E3" w:rsidRPr="003142E3">
        <w:rPr>
          <w:lang w:val="es-ES"/>
        </w:rPr>
        <w:t>entre 2800-1400 BC (BIB 3017)</w:t>
      </w:r>
    </w:p>
    <w:p w14:paraId="15961F88" w14:textId="77777777" w:rsidR="003142E3" w:rsidRPr="003142E3" w:rsidRDefault="003142E3" w:rsidP="00242C0F">
      <w:pPr>
        <w:jc w:val="both"/>
        <w:rPr>
          <w:lang w:val="es-ES"/>
        </w:rPr>
      </w:pPr>
    </w:p>
    <w:p w14:paraId="3B446824" w14:textId="77777777" w:rsidR="003142E3" w:rsidRPr="00426FF9" w:rsidRDefault="003142E3" w:rsidP="00426FF9">
      <w:pPr>
        <w:pStyle w:val="Heading1"/>
        <w:rPr>
          <w:lang w:val="es-ES"/>
        </w:rPr>
      </w:pPr>
      <w:bookmarkStart w:id="3568" w:name="Sit_Profunda"/>
      <w:r w:rsidRPr="00426FF9">
        <w:rPr>
          <w:lang w:val="es-ES"/>
        </w:rPr>
        <w:t>PROFUNDA</w:t>
      </w:r>
    </w:p>
    <w:bookmarkEnd w:id="3568"/>
    <w:p w14:paraId="4A5C0EB6" w14:textId="77777777" w:rsidR="003142E3" w:rsidRPr="00CD36B9" w:rsidRDefault="003142E3" w:rsidP="00242C0F">
      <w:pPr>
        <w:jc w:val="both"/>
        <w:rPr>
          <w:lang w:val="es-ES"/>
        </w:rPr>
      </w:pPr>
    </w:p>
    <w:p w14:paraId="48AD2998" w14:textId="29DE0C9E" w:rsidR="003142E3" w:rsidRDefault="003142E3" w:rsidP="00242C0F">
      <w:pPr>
        <w:jc w:val="both"/>
        <w:rPr>
          <w:lang w:val="es-ES"/>
        </w:rPr>
      </w:pPr>
      <w:r w:rsidRPr="00CD36B9">
        <w:rPr>
          <w:lang w:val="es-ES"/>
        </w:rPr>
        <w:t xml:space="preserve">La Profunda, Mine de </w:t>
      </w:r>
      <w:hyperlink r:id="rId8471" w:anchor="Sit_Cuivre" w:history="1">
        <w:r w:rsidR="009A36BA" w:rsidRPr="00D74220">
          <w:rPr>
            <w:rStyle w:val="Hyperlink"/>
            <w:lang w:val="es-ES"/>
          </w:rPr>
          <w:t>cuivre</w:t>
        </w:r>
      </w:hyperlink>
      <w:r w:rsidR="009A36BA" w:rsidRPr="00D74220">
        <w:rPr>
          <w:lang w:val="es-ES"/>
        </w:rPr>
        <w:t xml:space="preserve"> </w:t>
      </w:r>
      <w:r>
        <w:rPr>
          <w:lang w:val="es-ES"/>
        </w:rPr>
        <w:t xml:space="preserve">fait partie de l' </w:t>
      </w:r>
      <w:hyperlink r:id="rId8472" w:anchor="Sit_Arco_Asturiano" w:history="1">
        <w:r w:rsidRPr="003142E3">
          <w:rPr>
            <w:rStyle w:val="Hyperlink"/>
            <w:i/>
            <w:lang w:val="es-ES"/>
          </w:rPr>
          <w:t>Arco Asturiano</w:t>
        </w:r>
      </w:hyperlink>
      <w:r>
        <w:rPr>
          <w:lang w:val="es-ES"/>
        </w:rPr>
        <w:t xml:space="preserve"> (BIB 3017) datation 14C </w:t>
      </w:r>
      <w:r w:rsidRPr="00CD36B9">
        <w:rPr>
          <w:lang w:val="es-ES"/>
        </w:rPr>
        <w:t>entre 2800-1400 BC (BIB 3017)</w:t>
      </w:r>
    </w:p>
    <w:p w14:paraId="36217F04" w14:textId="77777777" w:rsidR="003142E3" w:rsidRDefault="003142E3" w:rsidP="00242C0F">
      <w:pPr>
        <w:jc w:val="both"/>
        <w:rPr>
          <w:lang w:val="es-ES"/>
        </w:rPr>
      </w:pPr>
    </w:p>
    <w:p w14:paraId="3E128B47" w14:textId="77777777" w:rsidR="003142E3" w:rsidRPr="00426FF9" w:rsidRDefault="003142E3" w:rsidP="00426FF9">
      <w:pPr>
        <w:pStyle w:val="Heading1"/>
        <w:rPr>
          <w:lang w:val="es-ES"/>
        </w:rPr>
      </w:pPr>
      <w:r w:rsidRPr="00426FF9">
        <w:rPr>
          <w:lang w:val="es-ES"/>
        </w:rPr>
        <w:t>ALDEAGORDILLO</w:t>
      </w:r>
    </w:p>
    <w:p w14:paraId="6875FFED" w14:textId="77777777" w:rsidR="003142E3" w:rsidRDefault="003142E3" w:rsidP="00242C0F">
      <w:pPr>
        <w:jc w:val="both"/>
        <w:rPr>
          <w:lang w:val="es-ES"/>
        </w:rPr>
      </w:pPr>
    </w:p>
    <w:p w14:paraId="11E81ED6" w14:textId="77777777" w:rsidR="003142E3" w:rsidRDefault="003142E3" w:rsidP="00242C0F">
      <w:pPr>
        <w:jc w:val="both"/>
        <w:rPr>
          <w:lang w:val="fr-FR"/>
        </w:rPr>
      </w:pPr>
      <w:r w:rsidRPr="00CD36B9">
        <w:rPr>
          <w:lang w:val="es-ES"/>
        </w:rPr>
        <w:t xml:space="preserve">Avila. </w:t>
      </w:r>
      <w:r>
        <w:rPr>
          <w:lang w:val="fr-FR"/>
        </w:rPr>
        <w:t xml:space="preserve">NF, </w:t>
      </w:r>
      <w:r w:rsidRPr="003142E3">
        <w:rPr>
          <w:lang w:val="fr-FR"/>
        </w:rPr>
        <w:t>Utilise la malachite du Valles Amblés (BIB 3017)</w:t>
      </w:r>
    </w:p>
    <w:p w14:paraId="10F3B543" w14:textId="77777777" w:rsidR="003142E3" w:rsidRDefault="003142E3" w:rsidP="00242C0F">
      <w:pPr>
        <w:jc w:val="both"/>
        <w:rPr>
          <w:lang w:val="fr-FR"/>
        </w:rPr>
      </w:pPr>
    </w:p>
    <w:p w14:paraId="707D83AF" w14:textId="77777777" w:rsidR="003142E3" w:rsidRDefault="003142E3" w:rsidP="00426FF9">
      <w:pPr>
        <w:pStyle w:val="Heading1"/>
      </w:pPr>
      <w:bookmarkStart w:id="3569" w:name="Sit_Gamonedo"/>
      <w:r>
        <w:t>GAMONEDO</w:t>
      </w:r>
    </w:p>
    <w:bookmarkEnd w:id="3569"/>
    <w:p w14:paraId="1A31C132" w14:textId="77777777" w:rsidR="003142E3" w:rsidRDefault="003142E3" w:rsidP="00242C0F">
      <w:pPr>
        <w:jc w:val="both"/>
        <w:rPr>
          <w:lang w:val="fr-FR"/>
        </w:rPr>
      </w:pPr>
    </w:p>
    <w:p w14:paraId="01CD4EF2" w14:textId="4718555E" w:rsidR="003142E3" w:rsidRPr="00892B9F" w:rsidRDefault="003142E3" w:rsidP="00242C0F">
      <w:pPr>
        <w:jc w:val="both"/>
        <w:rPr>
          <w:lang w:val="fr-FR"/>
        </w:rPr>
      </w:pPr>
      <w:r>
        <w:rPr>
          <w:lang w:val="fr-FR"/>
        </w:rPr>
        <w:t>NF, présence de ling</w:t>
      </w:r>
      <w:r w:rsidR="009A36BA">
        <w:rPr>
          <w:lang w:val="fr-FR"/>
        </w:rPr>
        <w:t>o</w:t>
      </w:r>
      <w:r>
        <w:rPr>
          <w:lang w:val="fr-FR"/>
        </w:rPr>
        <w:t xml:space="preserve">ts de </w:t>
      </w:r>
      <w:hyperlink r:id="rId8473" w:anchor="Sit_Cuivre" w:history="1">
        <w:r w:rsidR="009A36BA" w:rsidRPr="001E115E">
          <w:rPr>
            <w:rStyle w:val="Hyperlink"/>
            <w:lang w:val="fr-FR"/>
          </w:rPr>
          <w:t>cuivre</w:t>
        </w:r>
      </w:hyperlink>
      <w:r w:rsidR="009A36BA" w:rsidRPr="0032190F">
        <w:rPr>
          <w:lang w:val="fr-FR"/>
        </w:rPr>
        <w:t xml:space="preserve"> </w:t>
      </w:r>
      <w:r w:rsidRPr="003142E3">
        <w:rPr>
          <w:lang w:val="fr-FR"/>
        </w:rPr>
        <w:t>(BIB 3017)</w:t>
      </w:r>
    </w:p>
    <w:p w14:paraId="3C5A3ABC" w14:textId="77777777" w:rsidR="00CD62C9" w:rsidRPr="00892B9F" w:rsidRDefault="00CD62C9" w:rsidP="00242C0F">
      <w:pPr>
        <w:jc w:val="both"/>
        <w:rPr>
          <w:lang w:val="fr-FR"/>
        </w:rPr>
      </w:pPr>
    </w:p>
    <w:p w14:paraId="6C8C0734" w14:textId="77777777" w:rsidR="00CD62C9" w:rsidRDefault="00CD62C9" w:rsidP="00426FF9">
      <w:pPr>
        <w:pStyle w:val="Heading1"/>
      </w:pPr>
      <w:bookmarkStart w:id="3570" w:name="Sit_Mas_If"/>
      <w:r>
        <w:t>MAS D'IF</w:t>
      </w:r>
    </w:p>
    <w:bookmarkEnd w:id="3570"/>
    <w:p w14:paraId="52FD3C9E" w14:textId="77777777" w:rsidR="00CD62C9" w:rsidRPr="00892B9F" w:rsidRDefault="00CD62C9" w:rsidP="00242C0F">
      <w:pPr>
        <w:jc w:val="both"/>
        <w:rPr>
          <w:sz w:val="20"/>
          <w:lang w:val="fr-FR"/>
        </w:rPr>
      </w:pPr>
      <w:r w:rsidRPr="00892B9F">
        <w:rPr>
          <w:sz w:val="20"/>
          <w:lang w:val="fr-FR"/>
        </w:rPr>
        <w:t>Mas d If</w:t>
      </w:r>
    </w:p>
    <w:p w14:paraId="580B546F" w14:textId="77777777" w:rsidR="00CD62C9" w:rsidRDefault="00CD62C9" w:rsidP="00242C0F">
      <w:pPr>
        <w:jc w:val="both"/>
        <w:rPr>
          <w:lang w:val="fr-FR"/>
        </w:rPr>
      </w:pPr>
    </w:p>
    <w:p w14:paraId="45B31AC3" w14:textId="77777777" w:rsidR="00CD62C9" w:rsidRDefault="00CD62C9" w:rsidP="00242C0F">
      <w:pPr>
        <w:jc w:val="both"/>
        <w:rPr>
          <w:lang w:val="fr-FR"/>
        </w:rPr>
      </w:pPr>
      <w:r>
        <w:rPr>
          <w:lang w:val="fr-FR"/>
        </w:rPr>
        <w:t xml:space="preserve">Présence d'une enceinte néolithique (BIB CSIC, conf. 2018) </w:t>
      </w:r>
    </w:p>
    <w:p w14:paraId="03168F06" w14:textId="77777777" w:rsidR="00320346" w:rsidRDefault="00320346" w:rsidP="00242C0F">
      <w:pPr>
        <w:jc w:val="both"/>
        <w:rPr>
          <w:lang w:val="fr-FR"/>
        </w:rPr>
      </w:pPr>
    </w:p>
    <w:p w14:paraId="1379870A" w14:textId="77777777" w:rsidR="00320346" w:rsidRDefault="00320346" w:rsidP="00426FF9">
      <w:pPr>
        <w:pStyle w:val="Heading1"/>
      </w:pPr>
      <w:bookmarkStart w:id="3571" w:name="Sit_Punta_Corveiro"/>
      <w:r>
        <w:t>PUNTA CORVEIRO</w:t>
      </w:r>
    </w:p>
    <w:bookmarkEnd w:id="3571"/>
    <w:p w14:paraId="383E4468" w14:textId="17A693B3" w:rsidR="00320346" w:rsidRPr="0032190F" w:rsidRDefault="00320346" w:rsidP="00242C0F">
      <w:pPr>
        <w:jc w:val="both"/>
        <w:rPr>
          <w:lang w:val="fr-FR"/>
        </w:rPr>
      </w:pPr>
      <w:r w:rsidRPr="0032190F">
        <w:rPr>
          <w:lang w:val="fr-FR"/>
        </w:rPr>
        <w:t xml:space="preserve">gisement de </w:t>
      </w:r>
      <w:hyperlink r:id="rId8474" w:anchor="Sit_Variscite" w:history="1">
        <w:r w:rsidRPr="00320346">
          <w:rPr>
            <w:rStyle w:val="Hyperlink"/>
            <w:lang w:val="fr-FR"/>
          </w:rPr>
          <w:t>variscite</w:t>
        </w:r>
      </w:hyperlink>
      <w:r>
        <w:rPr>
          <w:lang w:val="fr-FR"/>
        </w:rPr>
        <w:t xml:space="preserve"> (BIB CSIC, conf. 2018)</w:t>
      </w:r>
    </w:p>
    <w:p w14:paraId="47D315FC" w14:textId="77777777" w:rsidR="00B05AD9" w:rsidRPr="0032190F" w:rsidRDefault="00B05AD9" w:rsidP="00242C0F">
      <w:pPr>
        <w:jc w:val="both"/>
        <w:rPr>
          <w:lang w:val="fr-FR"/>
        </w:rPr>
      </w:pPr>
    </w:p>
    <w:p w14:paraId="07FF33FA" w14:textId="77777777" w:rsidR="00B05AD9" w:rsidRPr="0032190F" w:rsidRDefault="00B05AD9" w:rsidP="00426FF9">
      <w:pPr>
        <w:pStyle w:val="Heading1"/>
      </w:pPr>
      <w:bookmarkStart w:id="3572" w:name="Sit_Pannece"/>
      <w:r w:rsidRPr="0032190F">
        <w:t>PANN</w:t>
      </w:r>
      <w:r w:rsidR="005F3AA7" w:rsidRPr="0032190F">
        <w:t>E</w:t>
      </w:r>
      <w:r w:rsidRPr="0032190F">
        <w:t>CE</w:t>
      </w:r>
    </w:p>
    <w:bookmarkEnd w:id="3572"/>
    <w:p w14:paraId="64799F9C" w14:textId="69A6B4C4" w:rsidR="00B05AD9" w:rsidRPr="0032190F" w:rsidRDefault="00B05AD9" w:rsidP="00242C0F">
      <w:pPr>
        <w:jc w:val="both"/>
        <w:rPr>
          <w:lang w:val="fr-FR"/>
        </w:rPr>
      </w:pPr>
      <w:r w:rsidRPr="0032190F">
        <w:rPr>
          <w:lang w:val="fr-FR"/>
        </w:rPr>
        <w:t>Pann</w:t>
      </w:r>
      <w:r w:rsidR="005F3AA7" w:rsidRPr="0032190F">
        <w:rPr>
          <w:lang w:val="fr-FR"/>
        </w:rPr>
        <w:t>e</w:t>
      </w:r>
      <w:r w:rsidRPr="0032190F">
        <w:rPr>
          <w:lang w:val="fr-FR"/>
        </w:rPr>
        <w:t xml:space="preserve">cé (Loire-Atlantique). Un gisement de </w:t>
      </w:r>
      <w:hyperlink r:id="rId8475" w:anchor="Sit_Variscite" w:history="1">
        <w:r w:rsidRPr="00320346">
          <w:rPr>
            <w:rStyle w:val="Hyperlink"/>
            <w:lang w:val="fr-FR"/>
          </w:rPr>
          <w:t>variscite</w:t>
        </w:r>
      </w:hyperlink>
      <w:r w:rsidRPr="0032190F">
        <w:rPr>
          <w:lang w:val="fr-FR"/>
        </w:rPr>
        <w:t xml:space="preserve"> mais sans commune mesure avec celui de Gava (BIB 2547)</w:t>
      </w:r>
    </w:p>
    <w:p w14:paraId="28ED20CE" w14:textId="77777777" w:rsidR="00A26B84" w:rsidRPr="0032190F" w:rsidRDefault="00A26B84" w:rsidP="00242C0F">
      <w:pPr>
        <w:jc w:val="both"/>
        <w:rPr>
          <w:lang w:val="fr-FR"/>
        </w:rPr>
      </w:pPr>
    </w:p>
    <w:p w14:paraId="2C103F5A" w14:textId="77777777" w:rsidR="00143C7D" w:rsidRPr="0032190F" w:rsidRDefault="00143C7D" w:rsidP="00426FF9">
      <w:pPr>
        <w:pStyle w:val="Heading1"/>
      </w:pPr>
      <w:bookmarkStart w:id="3573" w:name="Sit_Mon_Viso"/>
      <w:r w:rsidRPr="0032190F">
        <w:t>MON</w:t>
      </w:r>
      <w:r w:rsidR="00647BC0">
        <w:t>T</w:t>
      </w:r>
      <w:r w:rsidRPr="0032190F">
        <w:t xml:space="preserve"> VISO</w:t>
      </w:r>
    </w:p>
    <w:bookmarkEnd w:id="3573"/>
    <w:p w14:paraId="065B223C" w14:textId="77777777" w:rsidR="00DF38AA" w:rsidRDefault="003C70B4" w:rsidP="00242C0F">
      <w:pPr>
        <w:jc w:val="both"/>
        <w:rPr>
          <w:lang w:val="fr-FR"/>
        </w:rPr>
      </w:pPr>
      <w:r>
        <w:rPr>
          <w:lang w:val="fr-FR"/>
        </w:rPr>
        <w:t xml:space="preserve">Gisements du Mont Viso, </w:t>
      </w:r>
      <w:r w:rsidR="00647BC0">
        <w:rPr>
          <w:lang w:val="fr-FR"/>
        </w:rPr>
        <w:t>Mon Viso, Viso</w:t>
      </w:r>
    </w:p>
    <w:p w14:paraId="713D16A9" w14:textId="77777777" w:rsidR="00647BC0" w:rsidRPr="0032190F" w:rsidRDefault="00647BC0" w:rsidP="00242C0F">
      <w:pPr>
        <w:jc w:val="both"/>
        <w:rPr>
          <w:lang w:val="fr-FR"/>
        </w:rPr>
      </w:pPr>
    </w:p>
    <w:p w14:paraId="4F9B3A72" w14:textId="77777777" w:rsidR="00143C7D" w:rsidRPr="0032190F" w:rsidRDefault="00143C7D" w:rsidP="00242C0F">
      <w:pPr>
        <w:jc w:val="both"/>
        <w:rPr>
          <w:lang w:val="fr-FR"/>
        </w:rPr>
      </w:pPr>
      <w:r w:rsidRPr="0032190F">
        <w:rPr>
          <w:lang w:val="fr-FR"/>
        </w:rPr>
        <w:t xml:space="preserve">Dans </w:t>
      </w:r>
      <w:r w:rsidR="00FC569F" w:rsidRPr="0032190F">
        <w:rPr>
          <w:lang w:val="fr-FR"/>
        </w:rPr>
        <w:t>le Piémont italien</w:t>
      </w:r>
      <w:r w:rsidR="00442A9A">
        <w:rPr>
          <w:lang w:val="fr-FR"/>
        </w:rPr>
        <w:t xml:space="preserve"> </w:t>
      </w:r>
      <w:r w:rsidR="00442A9A" w:rsidRPr="00442A9A">
        <w:rPr>
          <w:lang w:val="fr-FR"/>
        </w:rPr>
        <w:t>(Piémont)</w:t>
      </w:r>
      <w:r w:rsidRPr="0032190F">
        <w:rPr>
          <w:lang w:val="fr-FR"/>
        </w:rPr>
        <w:t xml:space="preserve">, </w:t>
      </w:r>
      <w:r w:rsidR="00DD15E7" w:rsidRPr="0032190F">
        <w:rPr>
          <w:lang w:val="fr-FR"/>
        </w:rPr>
        <w:t xml:space="preserve">sis à </w:t>
      </w:r>
      <w:smartTag w:uri="urn:schemas-microsoft-com:office:smarttags" w:element="metricconverter">
        <w:smartTagPr>
          <w:attr w:name="ProductID" w:val="3841 m"/>
        </w:smartTagPr>
        <w:r w:rsidR="00DD15E7" w:rsidRPr="0032190F">
          <w:rPr>
            <w:lang w:val="fr-FR"/>
          </w:rPr>
          <w:t>3841 m</w:t>
        </w:r>
      </w:smartTag>
      <w:r w:rsidR="00DD15E7" w:rsidRPr="0032190F">
        <w:rPr>
          <w:lang w:val="fr-FR"/>
        </w:rPr>
        <w:t xml:space="preserve">,  </w:t>
      </w:r>
      <w:r w:rsidRPr="0032190F">
        <w:rPr>
          <w:lang w:val="fr-FR"/>
        </w:rPr>
        <w:t xml:space="preserve">c’est l’un des principaux </w:t>
      </w:r>
      <w:hyperlink w:anchor="Sit_Pierres_Vertes" w:history="1">
        <w:r w:rsidR="00F16234" w:rsidRPr="0032190F">
          <w:rPr>
            <w:rStyle w:val="Hyperlink"/>
            <w:lang w:val="fr-FR"/>
          </w:rPr>
          <w:t xml:space="preserve">gisements de </w:t>
        </w:r>
        <w:r w:rsidR="006E4BA4" w:rsidRPr="0032190F">
          <w:rPr>
            <w:rStyle w:val="Hyperlink"/>
            <w:lang w:val="fr-FR"/>
          </w:rPr>
          <w:t>roches</w:t>
        </w:r>
        <w:r w:rsidRPr="0032190F">
          <w:rPr>
            <w:rStyle w:val="Hyperlink"/>
            <w:lang w:val="fr-FR"/>
          </w:rPr>
          <w:t xml:space="preserve"> vertes</w:t>
        </w:r>
      </w:hyperlink>
      <w:r w:rsidR="00442A9A" w:rsidRPr="00442A9A">
        <w:rPr>
          <w:lang w:val="fr-FR"/>
        </w:rPr>
        <w:t xml:space="preserve"> </w:t>
      </w:r>
      <w:r w:rsidR="00F16234" w:rsidRPr="0032190F">
        <w:rPr>
          <w:lang w:val="fr-FR"/>
        </w:rPr>
        <w:t xml:space="preserve">(jadéites, …) </w:t>
      </w:r>
      <w:r w:rsidRPr="0032190F">
        <w:rPr>
          <w:lang w:val="fr-FR"/>
        </w:rPr>
        <w:t xml:space="preserve">qui a fourni l’ensemble de la </w:t>
      </w:r>
      <w:r w:rsidR="00FC569F" w:rsidRPr="0032190F">
        <w:rPr>
          <w:lang w:val="fr-FR"/>
        </w:rPr>
        <w:t xml:space="preserve">France en jadéites et glaucophanites </w:t>
      </w:r>
      <w:r w:rsidR="006E4BA4" w:rsidRPr="0032190F">
        <w:rPr>
          <w:lang w:val="fr-FR"/>
        </w:rPr>
        <w:t>dès</w:t>
      </w:r>
      <w:r w:rsidR="00DD15E7" w:rsidRPr="0032190F">
        <w:rPr>
          <w:lang w:val="fr-FR"/>
        </w:rPr>
        <w:t xml:space="preserve"> le Néolithique </w:t>
      </w:r>
      <w:r w:rsidR="00FC569F" w:rsidRPr="0032190F">
        <w:rPr>
          <w:lang w:val="fr-FR"/>
        </w:rPr>
        <w:t>(BIB 331 et 332</w:t>
      </w:r>
      <w:r w:rsidR="006E4BA4" w:rsidRPr="0032190F">
        <w:rPr>
          <w:lang w:val="fr-FR"/>
        </w:rPr>
        <w:t xml:space="preserve"> et 365</w:t>
      </w:r>
      <w:r w:rsidR="00FC569F" w:rsidRPr="0032190F">
        <w:rPr>
          <w:lang w:val="fr-FR"/>
        </w:rPr>
        <w:t>)</w:t>
      </w:r>
      <w:r w:rsidRPr="0032190F">
        <w:rPr>
          <w:lang w:val="fr-FR"/>
        </w:rPr>
        <w:t xml:space="preserve">. </w:t>
      </w:r>
    </w:p>
    <w:p w14:paraId="111DF45E" w14:textId="77777777" w:rsidR="00253BC4" w:rsidRPr="0032190F" w:rsidRDefault="00253BC4" w:rsidP="00242C0F">
      <w:pPr>
        <w:jc w:val="both"/>
        <w:rPr>
          <w:lang w:val="fr-FR"/>
        </w:rPr>
      </w:pPr>
    </w:p>
    <w:p w14:paraId="45348287" w14:textId="77777777" w:rsidR="00F16234" w:rsidRPr="0032190F" w:rsidRDefault="00F16234" w:rsidP="00242C0F">
      <w:pPr>
        <w:jc w:val="both"/>
        <w:rPr>
          <w:lang w:val="fr-FR"/>
        </w:rPr>
      </w:pPr>
      <w:r w:rsidRPr="0032190F">
        <w:rPr>
          <w:lang w:val="fr-FR"/>
        </w:rPr>
        <w:t xml:space="preserve">Ce site d’altitude n’est exploitable que 3-4 mois par ans. (BIB </w:t>
      </w:r>
      <w:r w:rsidRPr="0032190F">
        <w:rPr>
          <w:sz w:val="20"/>
          <w:lang w:val="fr-FR"/>
        </w:rPr>
        <w:t>P. Petrequin, J. Vaquer</w:t>
      </w:r>
      <w:r w:rsidRPr="0032190F">
        <w:rPr>
          <w:lang w:val="fr-FR"/>
        </w:rPr>
        <w:t>in BIB 1708)</w:t>
      </w:r>
    </w:p>
    <w:p w14:paraId="0A8060B8" w14:textId="77777777" w:rsidR="00F16234" w:rsidRPr="0032190F" w:rsidRDefault="00F16234" w:rsidP="00242C0F">
      <w:pPr>
        <w:jc w:val="both"/>
        <w:rPr>
          <w:lang w:val="fr-FR"/>
        </w:rPr>
      </w:pPr>
    </w:p>
    <w:p w14:paraId="7A0B26FE" w14:textId="4AD786DA" w:rsidR="005F04EF" w:rsidRDefault="00000000" w:rsidP="00242C0F">
      <w:pPr>
        <w:jc w:val="both"/>
        <w:rPr>
          <w:lang w:val="fr-FR"/>
        </w:rPr>
      </w:pPr>
      <w:hyperlink r:id="rId8476" w:anchor="Sit_Tourettes" w:history="1">
        <w:r w:rsidR="005F04EF" w:rsidRPr="0032190F">
          <w:rPr>
            <w:rStyle w:val="Hyperlink"/>
            <w:lang w:val="fr-FR"/>
          </w:rPr>
          <w:t>Col des Tourettes</w:t>
        </w:r>
      </w:hyperlink>
      <w:r w:rsidR="00F16234" w:rsidRPr="0032190F">
        <w:rPr>
          <w:lang w:val="fr-FR"/>
        </w:rPr>
        <w:t xml:space="preserve">, </w:t>
      </w:r>
      <w:hyperlink r:id="rId8477" w:anchor="Sit_La_Begude" w:history="1">
        <w:r w:rsidR="00F16234" w:rsidRPr="0032190F">
          <w:rPr>
            <w:rStyle w:val="Hyperlink"/>
            <w:lang w:val="fr-FR"/>
          </w:rPr>
          <w:t>La Bégude</w:t>
        </w:r>
      </w:hyperlink>
      <w:r w:rsidR="00F16234" w:rsidRPr="0032190F">
        <w:rPr>
          <w:lang w:val="fr-FR"/>
        </w:rPr>
        <w:t>, Baudinard, Montpezat, Théodule</w:t>
      </w:r>
    </w:p>
    <w:p w14:paraId="3D786C6D" w14:textId="77777777" w:rsidR="00700171" w:rsidRDefault="00700171" w:rsidP="00242C0F">
      <w:pPr>
        <w:jc w:val="both"/>
        <w:rPr>
          <w:lang w:val="fr-FR"/>
        </w:rPr>
      </w:pPr>
    </w:p>
    <w:p w14:paraId="24C1AB73" w14:textId="2053755E" w:rsidR="00700171" w:rsidRDefault="00700171" w:rsidP="00700171">
      <w:pPr>
        <w:pStyle w:val="Heading1"/>
      </w:pPr>
      <w:r>
        <w:t>GRAN PARADISO</w:t>
      </w:r>
    </w:p>
    <w:p w14:paraId="08DDBAA8" w14:textId="3D4E74E8" w:rsidR="00700171" w:rsidRPr="00700171" w:rsidRDefault="00700171" w:rsidP="00242C0F">
      <w:pPr>
        <w:jc w:val="both"/>
        <w:rPr>
          <w:sz w:val="20"/>
          <w:lang w:val="fr-FR"/>
        </w:rPr>
      </w:pPr>
      <w:r w:rsidRPr="00700171">
        <w:rPr>
          <w:sz w:val="20"/>
          <w:lang w:val="it-IT"/>
        </w:rPr>
        <w:t>Gran Paradiso</w:t>
      </w:r>
    </w:p>
    <w:p w14:paraId="18E3C84D" w14:textId="77777777" w:rsidR="00143C7D" w:rsidRDefault="00143C7D" w:rsidP="00242C0F">
      <w:pPr>
        <w:jc w:val="both"/>
        <w:rPr>
          <w:lang w:val="fr-FR"/>
        </w:rPr>
      </w:pPr>
    </w:p>
    <w:p w14:paraId="4EEF0FA7" w14:textId="19A23BD6" w:rsidR="00700171" w:rsidRPr="00700171" w:rsidRDefault="00700171" w:rsidP="00242C0F">
      <w:pPr>
        <w:jc w:val="both"/>
        <w:rPr>
          <w:lang w:val="fr-FR"/>
        </w:rPr>
      </w:pPr>
      <w:r w:rsidRPr="00C35EA7">
        <w:rPr>
          <w:lang w:val="it-IT"/>
        </w:rPr>
        <w:t>vallée d’Aoste</w:t>
      </w:r>
      <w:r>
        <w:rPr>
          <w:lang w:val="it-IT"/>
        </w:rPr>
        <w:t>.</w:t>
      </w:r>
      <w:r w:rsidRPr="00700171">
        <w:rPr>
          <w:lang w:val="fr-FR"/>
        </w:rPr>
        <w:t xml:space="preserve"> </w:t>
      </w:r>
      <w:hyperlink w:anchor="Sit_Pierres_Vertes" w:history="1">
        <w:r w:rsidRPr="0032190F">
          <w:rPr>
            <w:rStyle w:val="Hyperlink"/>
            <w:lang w:val="fr-FR"/>
          </w:rPr>
          <w:t>gisements de roches vertes</w:t>
        </w:r>
      </w:hyperlink>
    </w:p>
    <w:p w14:paraId="413E8482" w14:textId="77777777" w:rsidR="00700171" w:rsidRDefault="00700171" w:rsidP="00242C0F">
      <w:pPr>
        <w:jc w:val="both"/>
        <w:rPr>
          <w:lang w:val="fr-FR"/>
        </w:rPr>
      </w:pPr>
    </w:p>
    <w:p w14:paraId="660464B7" w14:textId="5E926C4D" w:rsidR="00700171" w:rsidRDefault="00700171" w:rsidP="00700171">
      <w:pPr>
        <w:pStyle w:val="Heading1"/>
      </w:pPr>
      <w:r>
        <w:t>MONTE ROSA</w:t>
      </w:r>
    </w:p>
    <w:p w14:paraId="04385487" w14:textId="77777777" w:rsidR="00700171" w:rsidRDefault="00700171" w:rsidP="00242C0F">
      <w:pPr>
        <w:jc w:val="both"/>
        <w:rPr>
          <w:lang w:val="fr-FR"/>
        </w:rPr>
      </w:pPr>
    </w:p>
    <w:p w14:paraId="6ADA3A1E" w14:textId="0F845447" w:rsidR="00700171" w:rsidRDefault="00700171" w:rsidP="00242C0F">
      <w:pPr>
        <w:jc w:val="both"/>
        <w:rPr>
          <w:lang w:val="fr-FR"/>
        </w:rPr>
      </w:pPr>
      <w:r w:rsidRPr="008027EE">
        <w:rPr>
          <w:lang w:val="fr-FR"/>
        </w:rPr>
        <w:t xml:space="preserve">(Valais) </w:t>
      </w:r>
      <w:r>
        <w:rPr>
          <w:lang w:val="it-IT"/>
        </w:rPr>
        <w:t>.</w:t>
      </w:r>
      <w:r w:rsidRPr="00700171">
        <w:rPr>
          <w:lang w:val="fr-FR"/>
        </w:rPr>
        <w:t xml:space="preserve"> </w:t>
      </w:r>
      <w:hyperlink w:anchor="Sit_Pierres_Vertes" w:history="1">
        <w:r w:rsidRPr="0032190F">
          <w:rPr>
            <w:rStyle w:val="Hyperlink"/>
            <w:lang w:val="fr-FR"/>
          </w:rPr>
          <w:t>gisements de roches vertes</w:t>
        </w:r>
      </w:hyperlink>
    </w:p>
    <w:p w14:paraId="51D5A08E" w14:textId="77777777" w:rsidR="00700171" w:rsidRPr="0032190F" w:rsidRDefault="00700171" w:rsidP="00242C0F">
      <w:pPr>
        <w:jc w:val="both"/>
        <w:rPr>
          <w:lang w:val="fr-FR"/>
        </w:rPr>
      </w:pPr>
    </w:p>
    <w:p w14:paraId="7587E658" w14:textId="77777777" w:rsidR="00964617" w:rsidRPr="0032190F" w:rsidRDefault="00964617" w:rsidP="00426FF9">
      <w:pPr>
        <w:pStyle w:val="Heading1"/>
      </w:pPr>
      <w:bookmarkStart w:id="3574" w:name="Sit_Voltri"/>
      <w:r w:rsidRPr="0032190F">
        <w:t>VOLTRI (Gisements de)</w:t>
      </w:r>
    </w:p>
    <w:bookmarkEnd w:id="3574"/>
    <w:p w14:paraId="799CBCE5" w14:textId="77777777" w:rsidR="00964617" w:rsidRPr="0032190F" w:rsidRDefault="00964617" w:rsidP="00242C0F">
      <w:pPr>
        <w:jc w:val="both"/>
        <w:rPr>
          <w:lang w:val="fr-FR"/>
        </w:rPr>
      </w:pPr>
    </w:p>
    <w:p w14:paraId="0D079202" w14:textId="77777777" w:rsidR="00964617" w:rsidRPr="0032190F" w:rsidRDefault="00964617" w:rsidP="00242C0F">
      <w:pPr>
        <w:jc w:val="both"/>
        <w:rPr>
          <w:lang w:val="fr-FR"/>
        </w:rPr>
      </w:pPr>
      <w:r w:rsidRPr="0032190F">
        <w:rPr>
          <w:lang w:val="fr-FR"/>
        </w:rPr>
        <w:t>Dans les Alpes méridionales</w:t>
      </w:r>
      <w:r w:rsidR="00B16E44" w:rsidRPr="0032190F">
        <w:rPr>
          <w:lang w:val="fr-FR"/>
        </w:rPr>
        <w:t xml:space="preserve"> (Voltri, Gènes</w:t>
      </w:r>
      <w:r w:rsidR="00442A9A">
        <w:rPr>
          <w:lang w:val="fr-FR"/>
        </w:rPr>
        <w:t>, Ligurie</w:t>
      </w:r>
      <w:r w:rsidR="00B16E44" w:rsidRPr="0032190F">
        <w:rPr>
          <w:lang w:val="fr-FR"/>
        </w:rPr>
        <w:t>)</w:t>
      </w:r>
      <w:r w:rsidRPr="0032190F">
        <w:rPr>
          <w:lang w:val="fr-FR"/>
        </w:rPr>
        <w:t xml:space="preserve">, c’est l’un des principaux </w:t>
      </w:r>
      <w:hyperlink w:anchor="Sit_Pierres_Vertes" w:history="1">
        <w:r w:rsidRPr="0032190F">
          <w:rPr>
            <w:rStyle w:val="Hyperlink"/>
            <w:lang w:val="fr-FR"/>
          </w:rPr>
          <w:t>gisements de « </w:t>
        </w:r>
        <w:r w:rsidR="006E4BA4" w:rsidRPr="0032190F">
          <w:rPr>
            <w:rStyle w:val="Hyperlink"/>
            <w:lang w:val="fr-FR"/>
          </w:rPr>
          <w:t>roches</w:t>
        </w:r>
        <w:r w:rsidRPr="0032190F">
          <w:rPr>
            <w:rStyle w:val="Hyperlink"/>
            <w:lang w:val="fr-FR"/>
          </w:rPr>
          <w:t xml:space="preserve"> vertes »</w:t>
        </w:r>
      </w:hyperlink>
      <w:r w:rsidRPr="0032190F">
        <w:rPr>
          <w:lang w:val="fr-FR"/>
        </w:rPr>
        <w:t xml:space="preserve"> qui a</w:t>
      </w:r>
      <w:r w:rsidR="002316CF" w:rsidRPr="0032190F">
        <w:rPr>
          <w:lang w:val="fr-FR"/>
        </w:rPr>
        <w:t xml:space="preserve"> fourni l’ensemble de la France (SS BIB)</w:t>
      </w:r>
    </w:p>
    <w:p w14:paraId="76791118" w14:textId="77777777" w:rsidR="00F16234" w:rsidRPr="0032190F" w:rsidRDefault="00F16234" w:rsidP="00242C0F">
      <w:pPr>
        <w:jc w:val="both"/>
        <w:rPr>
          <w:lang w:val="fr-FR"/>
        </w:rPr>
      </w:pPr>
    </w:p>
    <w:p w14:paraId="1D91B2AB" w14:textId="77777777" w:rsidR="00F16234" w:rsidRPr="0032190F" w:rsidRDefault="00F16234" w:rsidP="00426FF9">
      <w:pPr>
        <w:pStyle w:val="Heading1"/>
      </w:pPr>
      <w:bookmarkStart w:id="3575" w:name="Sit_Begoa"/>
      <w:r w:rsidRPr="0032190F">
        <w:t>BEGOA</w:t>
      </w:r>
    </w:p>
    <w:bookmarkEnd w:id="3575"/>
    <w:p w14:paraId="798001CA" w14:textId="77777777" w:rsidR="00F16234" w:rsidRPr="0032190F" w:rsidRDefault="00F16234" w:rsidP="00242C0F">
      <w:pPr>
        <w:jc w:val="both"/>
        <w:rPr>
          <w:lang w:val="fr-FR"/>
        </w:rPr>
      </w:pPr>
    </w:p>
    <w:p w14:paraId="3ED1A103" w14:textId="14C7E6D9" w:rsidR="00F16234" w:rsidRPr="002F7F3F" w:rsidRDefault="00F16234" w:rsidP="00242C0F">
      <w:pPr>
        <w:jc w:val="both"/>
        <w:rPr>
          <w:lang w:val="fr-FR"/>
        </w:rPr>
      </w:pPr>
      <w:r w:rsidRPr="002F7F3F">
        <w:rPr>
          <w:lang w:val="fr-FR"/>
        </w:rPr>
        <w:t xml:space="preserve">Gîte alpin de jadéïte </w:t>
      </w:r>
      <w:r w:rsidR="00232282" w:rsidRPr="002F7F3F">
        <w:rPr>
          <w:lang w:val="fr-FR"/>
        </w:rPr>
        <w:t>[</w:t>
      </w:r>
      <w:hyperlink r:id="rId8478" w:anchor="Sit_Pierres_Vertes" w:history="1">
        <w:r w:rsidR="00232282" w:rsidRPr="002F7F3F">
          <w:rPr>
            <w:rStyle w:val="Hyperlink"/>
            <w:lang w:val="fr-FR"/>
          </w:rPr>
          <w:t>pierres vertes</w:t>
        </w:r>
      </w:hyperlink>
      <w:r w:rsidR="00232282" w:rsidRPr="002F7F3F">
        <w:rPr>
          <w:lang w:val="fr-FR"/>
        </w:rPr>
        <w:t xml:space="preserve">] </w:t>
      </w:r>
      <w:r w:rsidRPr="002F7F3F">
        <w:rPr>
          <w:lang w:val="fr-FR"/>
        </w:rPr>
        <w:t>dans la région de Gènes</w:t>
      </w:r>
      <w:r w:rsidR="00442A9A" w:rsidRPr="002F7F3F">
        <w:rPr>
          <w:lang w:val="fr-FR"/>
        </w:rPr>
        <w:t xml:space="preserve"> </w:t>
      </w:r>
      <w:r w:rsidR="00442A9A" w:rsidRPr="002F7F3F">
        <w:rPr>
          <w:lang w:val="it-IT"/>
        </w:rPr>
        <w:t>(Ligurie)</w:t>
      </w:r>
      <w:r w:rsidRPr="002F7F3F">
        <w:rPr>
          <w:lang w:val="fr-FR"/>
        </w:rPr>
        <w:t xml:space="preserve"> (BIB P. Petrequin, J. Vaquerin BIB 1708)</w:t>
      </w:r>
      <w:r w:rsidR="002F7F3F" w:rsidRPr="002F7F3F">
        <w:rPr>
          <w:lang w:val="fr-FR"/>
        </w:rPr>
        <w:t xml:space="preserve">. Jadéites du Begoa dès l'Impressa (BIB D. Binder CIMO 2019) </w:t>
      </w:r>
    </w:p>
    <w:p w14:paraId="0B1AC909" w14:textId="77777777" w:rsidR="00F16234" w:rsidRPr="0032190F" w:rsidRDefault="00F16234" w:rsidP="00242C0F">
      <w:pPr>
        <w:jc w:val="both"/>
        <w:rPr>
          <w:lang w:val="fr-FR"/>
        </w:rPr>
      </w:pPr>
    </w:p>
    <w:p w14:paraId="1D9F02B0" w14:textId="77777777" w:rsidR="00F16234" w:rsidRPr="0032190F" w:rsidRDefault="00F16234" w:rsidP="00426FF9">
      <w:pPr>
        <w:pStyle w:val="Heading1"/>
      </w:pPr>
      <w:bookmarkStart w:id="3576" w:name="Sit_Plancher_Mines"/>
      <w:r w:rsidRPr="0032190F">
        <w:t>PLANCHER-LES-MINES</w:t>
      </w:r>
    </w:p>
    <w:bookmarkEnd w:id="3576"/>
    <w:p w14:paraId="7836D80D" w14:textId="77777777" w:rsidR="00F16234" w:rsidRPr="0032190F" w:rsidRDefault="00F16234" w:rsidP="00242C0F">
      <w:pPr>
        <w:jc w:val="both"/>
        <w:rPr>
          <w:lang w:val="fr-FR"/>
        </w:rPr>
      </w:pPr>
    </w:p>
    <w:p w14:paraId="6B0B5AD0" w14:textId="63E186B2" w:rsidR="00F16234" w:rsidRPr="0032190F" w:rsidRDefault="00F16234" w:rsidP="00242C0F">
      <w:pPr>
        <w:jc w:val="both"/>
        <w:rPr>
          <w:lang w:val="fr-FR"/>
        </w:rPr>
      </w:pPr>
      <w:r w:rsidRPr="0032190F">
        <w:rPr>
          <w:lang w:val="fr-FR"/>
        </w:rPr>
        <w:t xml:space="preserve">Ce gîte de </w:t>
      </w:r>
      <w:hyperlink r:id="rId8479" w:anchor="Sit_Pierres_Vertes" w:history="1">
        <w:r w:rsidR="00232282" w:rsidRPr="0032190F">
          <w:rPr>
            <w:rStyle w:val="Hyperlink"/>
            <w:lang w:val="fr-FR"/>
          </w:rPr>
          <w:t>pierres vertes</w:t>
        </w:r>
      </w:hyperlink>
      <w:r w:rsidR="00232282" w:rsidRPr="0032190F">
        <w:rPr>
          <w:lang w:val="fr-FR"/>
        </w:rPr>
        <w:t xml:space="preserve"> </w:t>
      </w:r>
      <w:r w:rsidRPr="0032190F">
        <w:rPr>
          <w:lang w:val="fr-FR"/>
        </w:rPr>
        <w:t xml:space="preserve">situé en Haute-Saône est l’un des plus importants de France (BIB </w:t>
      </w:r>
      <w:r w:rsidRPr="0032190F">
        <w:rPr>
          <w:sz w:val="20"/>
          <w:lang w:val="fr-FR"/>
        </w:rPr>
        <w:t>P. Petrequin, J. Vaquer</w:t>
      </w:r>
      <w:r w:rsidRPr="0032190F">
        <w:rPr>
          <w:lang w:val="fr-FR"/>
        </w:rPr>
        <w:t>in BIB 1708)</w:t>
      </w:r>
    </w:p>
    <w:p w14:paraId="2DA7D393" w14:textId="77777777" w:rsidR="00F16234" w:rsidRPr="0032190F" w:rsidRDefault="00F16234" w:rsidP="00242C0F">
      <w:pPr>
        <w:jc w:val="both"/>
        <w:rPr>
          <w:lang w:val="fr-FR"/>
        </w:rPr>
      </w:pPr>
    </w:p>
    <w:p w14:paraId="1A6C8B8A" w14:textId="77777777" w:rsidR="00F16234" w:rsidRPr="0032190F" w:rsidRDefault="00F16234" w:rsidP="00426FF9">
      <w:pPr>
        <w:pStyle w:val="Heading1"/>
      </w:pPr>
      <w:bookmarkStart w:id="3577" w:name="Sit_Requista"/>
      <w:r w:rsidRPr="0032190F">
        <w:t>REQUISTA</w:t>
      </w:r>
    </w:p>
    <w:bookmarkEnd w:id="3577"/>
    <w:p w14:paraId="5131FE81" w14:textId="77777777" w:rsidR="00F16234" w:rsidRPr="0032190F" w:rsidRDefault="00F16234" w:rsidP="00242C0F">
      <w:pPr>
        <w:jc w:val="both"/>
        <w:rPr>
          <w:lang w:val="fr-FR"/>
        </w:rPr>
      </w:pPr>
    </w:p>
    <w:p w14:paraId="05FD7EBF" w14:textId="6F34BA5C" w:rsidR="00F16234" w:rsidRPr="0032190F" w:rsidRDefault="00F16234" w:rsidP="00242C0F">
      <w:pPr>
        <w:jc w:val="both"/>
        <w:rPr>
          <w:lang w:val="fr-FR"/>
        </w:rPr>
      </w:pPr>
      <w:r w:rsidRPr="0032190F">
        <w:rPr>
          <w:lang w:val="fr-FR"/>
        </w:rPr>
        <w:t>Le gîte de Requista (Aveyron, SO du Massif central) est un gîte important qui a livré des cinérites (</w:t>
      </w:r>
      <w:hyperlink r:id="rId8480" w:anchor="Sit_Pierres_Vertes" w:history="1">
        <w:r w:rsidR="00232282" w:rsidRPr="0032190F">
          <w:rPr>
            <w:rStyle w:val="Hyperlink"/>
            <w:lang w:val="fr-FR"/>
          </w:rPr>
          <w:t>pierres vertes</w:t>
        </w:r>
      </w:hyperlink>
      <w:r w:rsidRPr="0032190F">
        <w:rPr>
          <w:lang w:val="fr-FR"/>
        </w:rPr>
        <w:t xml:space="preserve">) (BIB </w:t>
      </w:r>
      <w:r w:rsidRPr="0032190F">
        <w:rPr>
          <w:sz w:val="20"/>
          <w:lang w:val="fr-FR"/>
        </w:rPr>
        <w:t>P. Petrequin, J. Vaquer</w:t>
      </w:r>
      <w:r w:rsidRPr="0032190F">
        <w:rPr>
          <w:lang w:val="fr-FR"/>
        </w:rPr>
        <w:t>in BIB 1708)</w:t>
      </w:r>
    </w:p>
    <w:p w14:paraId="68F41DBB" w14:textId="77777777" w:rsidR="009A7D85" w:rsidRPr="0032190F" w:rsidRDefault="009A7D85" w:rsidP="00242C0F">
      <w:pPr>
        <w:jc w:val="both"/>
        <w:rPr>
          <w:lang w:val="fr-FR"/>
        </w:rPr>
      </w:pPr>
    </w:p>
    <w:p w14:paraId="78257F8C" w14:textId="77777777" w:rsidR="00DF38AA" w:rsidRPr="0032190F" w:rsidRDefault="00DF38AA" w:rsidP="00426FF9">
      <w:pPr>
        <w:pStyle w:val="Heading1"/>
      </w:pPr>
      <w:bookmarkStart w:id="3578" w:name="Sit_Plussulien"/>
      <w:r w:rsidRPr="0032190F">
        <w:t>PLUSSULIEN (</w:t>
      </w:r>
      <w:r w:rsidR="001F4430" w:rsidRPr="0032190F">
        <w:t>Gisement et a</w:t>
      </w:r>
      <w:r w:rsidRPr="0032190F">
        <w:t>telier</w:t>
      </w:r>
      <w:r w:rsidR="00CE208F" w:rsidRPr="0032190F">
        <w:t>s</w:t>
      </w:r>
      <w:r w:rsidRPr="0032190F">
        <w:t xml:space="preserve"> du)</w:t>
      </w:r>
    </w:p>
    <w:bookmarkEnd w:id="3578"/>
    <w:p w14:paraId="519B1E49" w14:textId="77777777" w:rsidR="00C02C3A" w:rsidRPr="0032190F" w:rsidRDefault="00C02C3A" w:rsidP="00242C0F">
      <w:pPr>
        <w:jc w:val="both"/>
        <w:rPr>
          <w:lang w:val="fr-FR"/>
        </w:rPr>
      </w:pPr>
    </w:p>
    <w:p w14:paraId="46E5BD3F" w14:textId="33D7C3C5" w:rsidR="000107E1" w:rsidRPr="005D2D2C" w:rsidRDefault="000107E1" w:rsidP="00242C0F">
      <w:pPr>
        <w:rPr>
          <w:lang w:val="fr-FR"/>
        </w:rPr>
      </w:pPr>
      <w:r w:rsidRPr="005D2D2C">
        <w:rPr>
          <w:lang w:val="fr-FR"/>
        </w:rPr>
        <w:t>1</w:t>
      </w:r>
      <w:r w:rsidRPr="005D2D2C">
        <w:rPr>
          <w:vertAlign w:val="superscript"/>
          <w:lang w:val="fr-FR"/>
        </w:rPr>
        <w:t>ère</w:t>
      </w:r>
      <w:r w:rsidRPr="005D2D2C">
        <w:rPr>
          <w:lang w:val="fr-FR"/>
        </w:rPr>
        <w:t xml:space="preserve"> exploitation vers 4300/4200 calBC : dolérite pour les lames de haches </w:t>
      </w:r>
      <w:r w:rsidR="00232282" w:rsidRPr="005D2D2C">
        <w:rPr>
          <w:lang w:val="fr-FR"/>
        </w:rPr>
        <w:t>[</w:t>
      </w:r>
      <w:hyperlink r:id="rId8481" w:anchor="Sit_Pierres_Vertes" w:history="1">
        <w:r w:rsidR="00232282" w:rsidRPr="005D2D2C">
          <w:rPr>
            <w:rStyle w:val="Hyperlink"/>
            <w:lang w:val="fr-FR"/>
          </w:rPr>
          <w:t>pierres vertes</w:t>
        </w:r>
      </w:hyperlink>
      <w:r w:rsidR="00232282" w:rsidRPr="005D2D2C">
        <w:rPr>
          <w:lang w:val="fr-FR"/>
        </w:rPr>
        <w:t xml:space="preserve">] </w:t>
      </w:r>
      <w:r w:rsidRPr="005D2D2C">
        <w:rPr>
          <w:lang w:val="fr-FR"/>
        </w:rPr>
        <w:t xml:space="preserve">(BIB </w:t>
      </w:r>
      <w:r w:rsidRPr="005D2D2C">
        <w:rPr>
          <w:szCs w:val="20"/>
          <w:lang w:val="fr-FR" w:eastAsia="en-GB"/>
        </w:rPr>
        <w:t>J.Y. Guyodo</w:t>
      </w:r>
      <w:r w:rsidRPr="005D2D2C">
        <w:rPr>
          <w:lang w:val="fr-FR"/>
        </w:rPr>
        <w:t>in BIB 1708)</w:t>
      </w:r>
    </w:p>
    <w:p w14:paraId="7699F4D9" w14:textId="242B94BB" w:rsidR="00DF38AA" w:rsidRPr="0032190F" w:rsidRDefault="00DF38AA" w:rsidP="00242C0F">
      <w:pPr>
        <w:jc w:val="both"/>
        <w:rPr>
          <w:lang w:val="fr-FR"/>
        </w:rPr>
      </w:pPr>
      <w:r w:rsidRPr="0032190F">
        <w:rPr>
          <w:lang w:val="fr-FR"/>
        </w:rPr>
        <w:t xml:space="preserve">Gisement de métadolérite </w:t>
      </w:r>
      <w:r w:rsidR="00CE208F" w:rsidRPr="0032190F">
        <w:rPr>
          <w:lang w:val="fr-FR"/>
        </w:rPr>
        <w:t xml:space="preserve">(dite « dolérite du type A ») sur la colline de Sélédin </w:t>
      </w:r>
      <w:r w:rsidRPr="0032190F">
        <w:rPr>
          <w:lang w:val="fr-FR"/>
        </w:rPr>
        <w:t>et atelier</w:t>
      </w:r>
      <w:r w:rsidR="003C41DD" w:rsidRPr="0032190F">
        <w:rPr>
          <w:lang w:val="fr-FR"/>
        </w:rPr>
        <w:t>s</w:t>
      </w:r>
      <w:r w:rsidRPr="0032190F">
        <w:rPr>
          <w:lang w:val="fr-FR"/>
        </w:rPr>
        <w:t xml:space="preserve"> de préparation de haches polies </w:t>
      </w:r>
      <w:r w:rsidR="003C41DD" w:rsidRPr="0032190F">
        <w:rPr>
          <w:lang w:val="fr-FR"/>
        </w:rPr>
        <w:t xml:space="preserve">s’étalant sur plusieurs centaines d’hectares </w:t>
      </w:r>
      <w:r w:rsidRPr="0032190F">
        <w:rPr>
          <w:lang w:val="fr-FR"/>
        </w:rPr>
        <w:t xml:space="preserve">situé </w:t>
      </w:r>
      <w:r w:rsidR="003C41DD" w:rsidRPr="0032190F">
        <w:rPr>
          <w:lang w:val="fr-FR"/>
        </w:rPr>
        <w:t>au centre de la</w:t>
      </w:r>
      <w:r w:rsidRPr="0032190F">
        <w:rPr>
          <w:lang w:val="fr-FR"/>
        </w:rPr>
        <w:t xml:space="preserve"> Bretagne et daté entre 4200 et 2500/2200 qui le rattache au </w:t>
      </w:r>
      <w:hyperlink r:id="rId8482" w:anchor="Cul_Neo_Moyen" w:history="1">
        <w:r w:rsidRPr="0032190F">
          <w:rPr>
            <w:rStyle w:val="Hyperlink"/>
            <w:lang w:val="fr-FR"/>
          </w:rPr>
          <w:t>Néolithique moyen</w:t>
        </w:r>
      </w:hyperlink>
      <w:r w:rsidRPr="0032190F">
        <w:rPr>
          <w:lang w:val="fr-FR"/>
        </w:rPr>
        <w:t xml:space="preserve"> (moment ou la pierre dure rentre en concurrence avec le métal). </w:t>
      </w:r>
      <w:r w:rsidR="00CE208F" w:rsidRPr="0032190F">
        <w:rPr>
          <w:lang w:val="fr-FR"/>
        </w:rPr>
        <w:t xml:space="preserve">Les études ont montré que près de la moitié de tous les outils recoltés en Breatgne pour cette époque avaient comme unique provenance ce gisement. </w:t>
      </w:r>
      <w:r w:rsidRPr="0032190F">
        <w:rPr>
          <w:lang w:val="fr-FR"/>
        </w:rPr>
        <w:t>Les produits semi-finis de ce site sont abondant</w:t>
      </w:r>
      <w:r w:rsidR="0094797E" w:rsidRPr="0032190F">
        <w:rPr>
          <w:lang w:val="fr-FR"/>
        </w:rPr>
        <w:t>s</w:t>
      </w:r>
      <w:r w:rsidRPr="0032190F">
        <w:rPr>
          <w:lang w:val="fr-FR"/>
        </w:rPr>
        <w:t xml:space="preserve"> dans le Nord-Ouestde la France et ont essaimés en Angleterre, en Alsace et dans la vallée du Rhône (Le Roux</w:t>
      </w:r>
      <w:r w:rsidR="00CE208F" w:rsidRPr="0032190F">
        <w:rPr>
          <w:lang w:val="fr-FR"/>
        </w:rPr>
        <w:t xml:space="preserve"> et </w:t>
      </w:r>
      <w:r w:rsidR="0070027E" w:rsidRPr="0032190F">
        <w:rPr>
          <w:lang w:val="fr-FR"/>
        </w:rPr>
        <w:t>BIB</w:t>
      </w:r>
      <w:r w:rsidR="00CE208F" w:rsidRPr="0032190F">
        <w:rPr>
          <w:lang w:val="fr-FR"/>
        </w:rPr>
        <w:t xml:space="preserve"> 165 p. 152</w:t>
      </w:r>
      <w:r w:rsidRPr="0032190F">
        <w:rPr>
          <w:lang w:val="fr-FR"/>
        </w:rPr>
        <w:t>).</w:t>
      </w:r>
    </w:p>
    <w:p w14:paraId="0B53164E" w14:textId="77777777" w:rsidR="00DF38AA" w:rsidRPr="0032190F" w:rsidRDefault="00DF38AA" w:rsidP="00242C0F">
      <w:pPr>
        <w:jc w:val="both"/>
        <w:rPr>
          <w:lang w:val="fr-FR"/>
        </w:rPr>
      </w:pPr>
    </w:p>
    <w:p w14:paraId="0D8B705A" w14:textId="77777777" w:rsidR="00DF38AA" w:rsidRPr="0032190F" w:rsidRDefault="00DF38AA" w:rsidP="00242C0F">
      <w:pPr>
        <w:jc w:val="both"/>
        <w:rPr>
          <w:lang w:val="fr-FR"/>
        </w:rPr>
      </w:pPr>
      <w:r w:rsidRPr="0032190F">
        <w:rPr>
          <w:lang w:val="fr-FR"/>
        </w:rPr>
        <w:t>Le site montre les étapes préparatoires d’ébauche de haches destinée à l’exportation. Le fait que se soit des préformes qui soient exportées s’explique par les risques  des déchets lors de sa préparation et par la diversité des modes d’enmanchement des différents groupes culturels à qui elles sont destinées (modèle ethnographique de Pétrequin) (Le Roux).</w:t>
      </w:r>
    </w:p>
    <w:p w14:paraId="3961E125" w14:textId="77777777" w:rsidR="000107E1" w:rsidRPr="0032190F" w:rsidRDefault="000107E1" w:rsidP="00242C0F">
      <w:pPr>
        <w:jc w:val="both"/>
        <w:rPr>
          <w:lang w:val="fr-FR"/>
        </w:rPr>
      </w:pPr>
    </w:p>
    <w:p w14:paraId="7B0727F9" w14:textId="77777777" w:rsidR="000107E1" w:rsidRPr="0032190F" w:rsidRDefault="000107E1" w:rsidP="00242C0F">
      <w:pPr>
        <w:jc w:val="both"/>
        <w:rPr>
          <w:lang w:val="fr-FR"/>
        </w:rPr>
      </w:pPr>
      <w:r w:rsidRPr="0032190F">
        <w:rPr>
          <w:lang w:val="fr-FR"/>
        </w:rPr>
        <w:t>VION</w:t>
      </w:r>
    </w:p>
    <w:p w14:paraId="5C956BFF" w14:textId="77777777" w:rsidR="000107E1" w:rsidRPr="0032190F" w:rsidRDefault="000107E1" w:rsidP="00242C0F">
      <w:pPr>
        <w:jc w:val="both"/>
        <w:rPr>
          <w:lang w:val="fr-FR"/>
        </w:rPr>
      </w:pPr>
    </w:p>
    <w:p w14:paraId="6B5D0F3E" w14:textId="77777777" w:rsidR="000107E1" w:rsidRPr="0032190F" w:rsidRDefault="000107E1" w:rsidP="00232282">
      <w:pPr>
        <w:rPr>
          <w:lang w:val="fr-FR"/>
        </w:rPr>
      </w:pPr>
      <w:r w:rsidRPr="0032190F">
        <w:rPr>
          <w:lang w:val="fr-FR"/>
        </w:rPr>
        <w:t xml:space="preserve">La minière de Vion est exploitée dès 4600/4400 pour le silex (BIB </w:t>
      </w:r>
      <w:r w:rsidRPr="0032190F">
        <w:rPr>
          <w:rFonts w:ascii="TimesNewRomanPSMT" w:hAnsi="TimesNewRomanPSMT" w:cs="TimesNewRomanPSMT"/>
          <w:sz w:val="20"/>
          <w:szCs w:val="20"/>
          <w:lang w:val="fr-FR" w:eastAsia="en-GB"/>
        </w:rPr>
        <w:t>J.Y. Guyodo</w:t>
      </w:r>
      <w:r w:rsidRPr="0032190F">
        <w:rPr>
          <w:lang w:val="fr-FR"/>
        </w:rPr>
        <w:t>in BIB 1708)</w:t>
      </w:r>
    </w:p>
    <w:p w14:paraId="6C1EB628" w14:textId="77777777" w:rsidR="00DF38AA" w:rsidRPr="0032190F" w:rsidRDefault="00DF38AA" w:rsidP="00242C0F">
      <w:pPr>
        <w:jc w:val="both"/>
        <w:rPr>
          <w:lang w:val="fr-FR"/>
        </w:rPr>
      </w:pPr>
    </w:p>
    <w:p w14:paraId="713F0774" w14:textId="77777777" w:rsidR="00C02C3A" w:rsidRPr="0032190F" w:rsidRDefault="00C02C3A" w:rsidP="00426FF9">
      <w:pPr>
        <w:pStyle w:val="Heading1"/>
      </w:pPr>
      <w:bookmarkStart w:id="3579" w:name="Sit_Grand_Pressigny"/>
      <w:r w:rsidRPr="0032190F">
        <w:t>GRAND-PRESSIGNY (</w:t>
      </w:r>
      <w:r w:rsidR="00D3196F" w:rsidRPr="0032190F">
        <w:t>G</w:t>
      </w:r>
      <w:r w:rsidRPr="0032190F">
        <w:t xml:space="preserve">isement </w:t>
      </w:r>
      <w:r w:rsidR="001F4430" w:rsidRPr="0032190F">
        <w:t xml:space="preserve">et ateliers </w:t>
      </w:r>
      <w:r w:rsidRPr="0032190F">
        <w:t>du)</w:t>
      </w:r>
    </w:p>
    <w:bookmarkEnd w:id="3579"/>
    <w:p w14:paraId="1A0DCEC6" w14:textId="77777777" w:rsidR="00E615C5" w:rsidRPr="0032190F" w:rsidRDefault="00E615C5" w:rsidP="00242C0F">
      <w:pPr>
        <w:jc w:val="both"/>
        <w:rPr>
          <w:lang w:val="fr-FR"/>
        </w:rPr>
      </w:pPr>
    </w:p>
    <w:p w14:paraId="1EC24F7C" w14:textId="688D77E8" w:rsidR="00C02C3A" w:rsidRPr="0032190F" w:rsidRDefault="009A6DE5" w:rsidP="00242C0F">
      <w:pPr>
        <w:jc w:val="both"/>
        <w:rPr>
          <w:lang w:val="fr-FR"/>
        </w:rPr>
      </w:pPr>
      <w:r w:rsidRPr="0032190F">
        <w:rPr>
          <w:lang w:val="fr-FR"/>
        </w:rPr>
        <w:t xml:space="preserve">Le gisement </w:t>
      </w:r>
      <w:r w:rsidR="006C498B" w:rsidRPr="0032190F">
        <w:rPr>
          <w:lang w:val="fr-FR"/>
        </w:rPr>
        <w:t xml:space="preserve">de </w:t>
      </w:r>
      <w:r w:rsidR="00F70E68" w:rsidRPr="0032190F">
        <w:rPr>
          <w:lang w:val="fr-FR"/>
        </w:rPr>
        <w:t xml:space="preserve">silex et les ateliers de </w:t>
      </w:r>
      <w:hyperlink r:id="rId8483" w:anchor="Sit_Produits_siliceux" w:history="1">
        <w:r w:rsidR="00F70E68" w:rsidRPr="0032190F">
          <w:rPr>
            <w:rStyle w:val="Hyperlink"/>
            <w:lang w:val="fr-FR"/>
          </w:rPr>
          <w:t>produits siliceux</w:t>
        </w:r>
      </w:hyperlink>
      <w:r w:rsidRPr="0032190F">
        <w:rPr>
          <w:lang w:val="fr-FR"/>
        </w:rPr>
        <w:t xml:space="preserve">du Grand-Pressigny </w:t>
      </w:r>
      <w:r w:rsidR="006C498B" w:rsidRPr="0032190F">
        <w:rPr>
          <w:lang w:val="fr-FR"/>
        </w:rPr>
        <w:t xml:space="preserve">(Indre-et-Loire) </w:t>
      </w:r>
      <w:r w:rsidRPr="0032190F">
        <w:rPr>
          <w:lang w:val="fr-FR"/>
        </w:rPr>
        <w:t>s’étend sur plusieurs centaines d’hectares sur les plateaux et les versants qui dominent la vallée de la Creuse, de la Claise</w:t>
      </w:r>
      <w:r w:rsidR="00A4620C" w:rsidRPr="0032190F">
        <w:rPr>
          <w:lang w:val="fr-FR"/>
        </w:rPr>
        <w:t xml:space="preserve"> et du Brignon</w:t>
      </w:r>
      <w:r w:rsidRPr="0032190F">
        <w:rPr>
          <w:i/>
          <w:lang w:val="fr-FR"/>
        </w:rPr>
        <w:t>.</w:t>
      </w:r>
      <w:r w:rsidR="00C02C3A" w:rsidRPr="0032190F">
        <w:rPr>
          <w:lang w:val="fr-FR"/>
        </w:rPr>
        <w:t>De bonne qualité, ce silex jaune était extrait à ciel ouvert</w:t>
      </w:r>
      <w:r w:rsidR="00323B4E" w:rsidRPr="0032190F">
        <w:rPr>
          <w:lang w:val="fr-FR"/>
        </w:rPr>
        <w:t xml:space="preserve"> (</w:t>
      </w:r>
      <w:r w:rsidR="0070027E" w:rsidRPr="0032190F">
        <w:rPr>
          <w:lang w:val="fr-FR"/>
        </w:rPr>
        <w:t>BIB</w:t>
      </w:r>
      <w:r w:rsidR="00323B4E" w:rsidRPr="0032190F">
        <w:rPr>
          <w:lang w:val="fr-FR"/>
        </w:rPr>
        <w:t xml:space="preserve"> </w:t>
      </w:r>
      <w:r w:rsidR="00323B4E" w:rsidRPr="0032190F">
        <w:rPr>
          <w:lang w:val="fr-FR"/>
        </w:rPr>
        <w:lastRenderedPageBreak/>
        <w:t>165 p. 157)</w:t>
      </w:r>
      <w:r w:rsidR="00877E2E" w:rsidRPr="0032190F">
        <w:rPr>
          <w:lang w:val="fr-FR"/>
        </w:rPr>
        <w:t>.</w:t>
      </w:r>
      <w:r w:rsidR="00BC2C2E" w:rsidRPr="0032190F">
        <w:rPr>
          <w:lang w:val="fr-FR"/>
        </w:rPr>
        <w:t xml:space="preserve"> Silex à grain relativement grossier de couleur dans les tons roux ou « beige-cire » marquée par la présence de petits grains de quartz bien visibles en lumière rasante (BIB 579 p. 142)</w:t>
      </w:r>
    </w:p>
    <w:p w14:paraId="1F6FFB73" w14:textId="77777777" w:rsidR="00144A81" w:rsidRPr="0032190F" w:rsidRDefault="00144A81" w:rsidP="00242C0F">
      <w:pPr>
        <w:jc w:val="both"/>
        <w:rPr>
          <w:lang w:val="fr-FR"/>
        </w:rPr>
      </w:pPr>
    </w:p>
    <w:tbl>
      <w:tblPr>
        <w:tblpPr w:leftFromText="141" w:rightFromText="141" w:vertAnchor="text" w:horzAnchor="margin" w:tblpXSpec="center" w:tblpY="17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96"/>
        <w:gridCol w:w="2596"/>
      </w:tblGrid>
      <w:tr w:rsidR="00945DB4" w14:paraId="04038505" w14:textId="77777777">
        <w:tc>
          <w:tcPr>
            <w:tcW w:w="0" w:type="auto"/>
            <w:vAlign w:val="center"/>
          </w:tcPr>
          <w:p w14:paraId="260E357C" w14:textId="77777777" w:rsidR="00945DB4" w:rsidRDefault="00945DB4" w:rsidP="00242C0F">
            <w:pPr>
              <w:jc w:val="both"/>
            </w:pPr>
            <w:r>
              <w:t>3040</w:t>
            </w:r>
          </w:p>
        </w:tc>
        <w:tc>
          <w:tcPr>
            <w:tcW w:w="0" w:type="auto"/>
            <w:vAlign w:val="center"/>
          </w:tcPr>
          <w:p w14:paraId="0A268D33" w14:textId="0A30E5CC" w:rsidR="00945DB4" w:rsidRDefault="00945DB4" w:rsidP="00242C0F">
            <w:pPr>
              <w:jc w:val="both"/>
            </w:pPr>
            <w:r>
              <w:t xml:space="preserve">station 4 de </w:t>
            </w:r>
            <w:hyperlink r:id="rId8484" w:anchor="Sit_Chalain_19" w:history="1">
              <w:r w:rsidRPr="00D30806">
                <w:rPr>
                  <w:rStyle w:val="Hyperlink"/>
                </w:rPr>
                <w:t>Chalain</w:t>
              </w:r>
            </w:hyperlink>
          </w:p>
        </w:tc>
      </w:tr>
      <w:tr w:rsidR="00945DB4" w14:paraId="33A8B82E" w14:textId="77777777">
        <w:tc>
          <w:tcPr>
            <w:tcW w:w="0" w:type="auto"/>
            <w:vAlign w:val="center"/>
          </w:tcPr>
          <w:p w14:paraId="1612B9BB" w14:textId="77777777" w:rsidR="00945DB4" w:rsidRPr="00232282" w:rsidRDefault="00945DB4" w:rsidP="00242C0F">
            <w:pPr>
              <w:jc w:val="both"/>
            </w:pPr>
            <w:r w:rsidRPr="00232282">
              <w:t>2900</w:t>
            </w:r>
          </w:p>
        </w:tc>
        <w:tc>
          <w:tcPr>
            <w:tcW w:w="0" w:type="auto"/>
            <w:vMerge w:val="restart"/>
            <w:vAlign w:val="center"/>
          </w:tcPr>
          <w:p w14:paraId="676BF527" w14:textId="77777777" w:rsidR="00945DB4" w:rsidRDefault="00945DB4" w:rsidP="00242C0F">
            <w:pPr>
              <w:jc w:val="both"/>
            </w:pPr>
            <w:r>
              <w:t>Maximun de la diffusion</w:t>
            </w:r>
          </w:p>
        </w:tc>
      </w:tr>
      <w:tr w:rsidR="00945DB4" w14:paraId="2A89E8A2" w14:textId="77777777">
        <w:tc>
          <w:tcPr>
            <w:tcW w:w="0" w:type="auto"/>
            <w:vAlign w:val="center"/>
          </w:tcPr>
          <w:p w14:paraId="6AAE7C79" w14:textId="77777777" w:rsidR="00945DB4" w:rsidRPr="00232282" w:rsidRDefault="00945DB4" w:rsidP="00242C0F">
            <w:pPr>
              <w:jc w:val="both"/>
            </w:pPr>
            <w:r w:rsidRPr="00232282">
              <w:t>2400</w:t>
            </w:r>
          </w:p>
        </w:tc>
        <w:tc>
          <w:tcPr>
            <w:tcW w:w="0" w:type="auto"/>
            <w:vMerge/>
            <w:vAlign w:val="center"/>
          </w:tcPr>
          <w:p w14:paraId="42EA1DE6" w14:textId="77777777" w:rsidR="00945DB4" w:rsidRDefault="00945DB4" w:rsidP="00242C0F">
            <w:pPr>
              <w:jc w:val="both"/>
            </w:pPr>
          </w:p>
        </w:tc>
      </w:tr>
      <w:tr w:rsidR="00945DB4" w14:paraId="0D5FEE1A" w14:textId="77777777">
        <w:tc>
          <w:tcPr>
            <w:tcW w:w="0" w:type="auto"/>
            <w:vAlign w:val="center"/>
          </w:tcPr>
          <w:p w14:paraId="07AE4DCC" w14:textId="77777777" w:rsidR="00945DB4" w:rsidRDefault="00945DB4" w:rsidP="00242C0F">
            <w:pPr>
              <w:jc w:val="both"/>
            </w:pPr>
            <w:r>
              <w:t>2100</w:t>
            </w:r>
          </w:p>
        </w:tc>
        <w:tc>
          <w:tcPr>
            <w:tcW w:w="0" w:type="auto"/>
            <w:vAlign w:val="center"/>
          </w:tcPr>
          <w:p w14:paraId="44EB2E67" w14:textId="77777777" w:rsidR="00945DB4" w:rsidRDefault="00945DB4" w:rsidP="00242C0F">
            <w:pPr>
              <w:jc w:val="both"/>
            </w:pPr>
          </w:p>
        </w:tc>
      </w:tr>
    </w:tbl>
    <w:p w14:paraId="343E1644" w14:textId="77777777" w:rsidR="00BB643E" w:rsidRDefault="00BB643E" w:rsidP="00242C0F">
      <w:pPr>
        <w:jc w:val="both"/>
      </w:pPr>
    </w:p>
    <w:p w14:paraId="4CE8F8BB" w14:textId="77777777" w:rsidR="00945DB4" w:rsidRDefault="00945DB4" w:rsidP="00242C0F">
      <w:pPr>
        <w:jc w:val="both"/>
      </w:pPr>
    </w:p>
    <w:p w14:paraId="209B0975" w14:textId="77777777" w:rsidR="00945DB4" w:rsidRDefault="00945DB4" w:rsidP="00242C0F">
      <w:pPr>
        <w:jc w:val="both"/>
      </w:pPr>
    </w:p>
    <w:p w14:paraId="76C69A14" w14:textId="77777777" w:rsidR="00945DB4" w:rsidRDefault="00945DB4" w:rsidP="00242C0F">
      <w:pPr>
        <w:jc w:val="both"/>
      </w:pPr>
    </w:p>
    <w:p w14:paraId="3C11E388" w14:textId="77777777" w:rsidR="00945DB4" w:rsidRDefault="00945DB4" w:rsidP="00242C0F">
      <w:pPr>
        <w:jc w:val="both"/>
      </w:pPr>
    </w:p>
    <w:p w14:paraId="1552B266" w14:textId="77777777" w:rsidR="00945DB4" w:rsidRPr="00D30806" w:rsidRDefault="00945DB4" w:rsidP="00242C0F">
      <w:pPr>
        <w:jc w:val="both"/>
      </w:pPr>
      <w:r>
        <w:t>(BIB 579 p. 142)</w:t>
      </w:r>
    </w:p>
    <w:p w14:paraId="2092AC4D" w14:textId="77777777" w:rsidR="00945DB4" w:rsidRDefault="00945DB4" w:rsidP="00242C0F">
      <w:pPr>
        <w:jc w:val="both"/>
      </w:pPr>
    </w:p>
    <w:p w14:paraId="35E8D71F" w14:textId="77777777" w:rsidR="00945DB4" w:rsidRDefault="00945DB4" w:rsidP="00242C0F">
      <w:pPr>
        <w:pStyle w:val="Heading2"/>
      </w:pPr>
      <w:r>
        <w:t>Diffusion</w:t>
      </w:r>
    </w:p>
    <w:p w14:paraId="40918F3D" w14:textId="77777777" w:rsidR="00945DB4" w:rsidRDefault="00945DB4" w:rsidP="00242C0F">
      <w:pPr>
        <w:jc w:val="both"/>
      </w:pPr>
    </w:p>
    <w:p w14:paraId="2B30DBDF" w14:textId="105D4C76" w:rsidR="00BC2C2E" w:rsidRPr="0032190F" w:rsidRDefault="00BB643E" w:rsidP="00242C0F">
      <w:pPr>
        <w:jc w:val="both"/>
        <w:rPr>
          <w:lang w:val="fr-FR"/>
        </w:rPr>
      </w:pPr>
      <w:r w:rsidRPr="0032190F">
        <w:rPr>
          <w:lang w:val="fr-FR"/>
        </w:rPr>
        <w:t xml:space="preserve">La diffusion des poignards, d’outils, de lames montre une large diffusion au milieu du </w:t>
      </w:r>
      <w:r w:rsidR="005D2D2C">
        <w:rPr>
          <w:lang w:val="fr-FR"/>
        </w:rPr>
        <w:t>3e</w:t>
      </w:r>
      <w:r w:rsidRPr="0032190F">
        <w:rPr>
          <w:lang w:val="fr-FR"/>
        </w:rPr>
        <w:t xml:space="preserve"> millénaire : de la Loire aux Pays-Bas (fin du </w:t>
      </w:r>
      <w:hyperlink r:id="rId8485" w:anchor="Cul_Chalco" w:history="1">
        <w:r w:rsidRPr="0032190F">
          <w:rPr>
            <w:rStyle w:val="Hyperlink"/>
            <w:lang w:val="fr-FR"/>
          </w:rPr>
          <w:t>Chalcolithique</w:t>
        </w:r>
      </w:hyperlink>
      <w:r w:rsidRPr="0032190F">
        <w:rPr>
          <w:lang w:val="fr-FR"/>
        </w:rPr>
        <w:t>). (BIB 165 p. 157). Depuis la Tourraine, en Bretagne, en Aquitaine, dans la vallée du Rhône et dans le Jura, en Suisse, en Belgique et jusqu’aux Pays-Bas (BIB 579 p. 139</w:t>
      </w:r>
      <w:r w:rsidR="002C6FB7" w:rsidRPr="0032190F">
        <w:rPr>
          <w:lang w:val="fr-FR"/>
        </w:rPr>
        <w:t xml:space="preserve"> (</w:t>
      </w:r>
      <w:r w:rsidR="00A4620C" w:rsidRPr="0032190F">
        <w:rPr>
          <w:lang w:val="fr-FR"/>
        </w:rPr>
        <w:t>BIB 330 et 670 et 671 et 672 et 673</w:t>
      </w:r>
      <w:r w:rsidRPr="0032190F">
        <w:rPr>
          <w:lang w:val="fr-FR"/>
        </w:rPr>
        <w:t>)</w:t>
      </w:r>
      <w:r w:rsidR="00A4620C" w:rsidRPr="0032190F">
        <w:rPr>
          <w:lang w:val="fr-FR"/>
        </w:rPr>
        <w:t xml:space="preserve">). Les données dendrochronologiques fournies par les villages littoraux permet de situer précisément ces exportations dans une fourchette chronologique qui va de 3040 à 2100 av. avec un maximum de la diffusion entre 2900 et 2400 av. J.-C. (BIB 579 p. 140 (BIB 674)) </w:t>
      </w:r>
      <w:r w:rsidR="00A4620C" w:rsidRPr="0032190F">
        <w:rPr>
          <w:i/>
          <w:lang w:val="fr-FR"/>
        </w:rPr>
        <w:t>(3 000 - 2 300 av. J.-C.) (BIB 570 p. 173)</w:t>
      </w:r>
      <w:r w:rsidR="00BC2C2E" w:rsidRPr="0032190F">
        <w:rPr>
          <w:lang w:val="fr-FR"/>
        </w:rPr>
        <w:t>. Ces exportations se composent essentiellement des grandes lames tirées à partir de nucléus en « livre de beurre » (BIB 579 p. 142)</w:t>
      </w:r>
      <w:r w:rsidR="00C24278" w:rsidRPr="0032190F">
        <w:rPr>
          <w:lang w:val="fr-FR"/>
        </w:rPr>
        <w:t>.</w:t>
      </w:r>
    </w:p>
    <w:p w14:paraId="0C6FC325" w14:textId="77777777" w:rsidR="00FF58F1" w:rsidRPr="0032190F" w:rsidRDefault="00FF58F1" w:rsidP="00242C0F">
      <w:pPr>
        <w:jc w:val="both"/>
        <w:rPr>
          <w:lang w:val="fr-FR"/>
        </w:rPr>
      </w:pPr>
    </w:p>
    <w:p w14:paraId="369E20B5" w14:textId="77777777" w:rsidR="001C54A4" w:rsidRDefault="00FF58F1" w:rsidP="00242C0F">
      <w:pPr>
        <w:jc w:val="both"/>
      </w:pPr>
      <w:r w:rsidRPr="0032190F">
        <w:rPr>
          <w:lang w:val="fr-FR"/>
        </w:rPr>
        <w:t xml:space="preserve">L’exemplaire le plus ancien trouvé en Suisse occidentale a été retrouvé dans un niveau Ferrières de Chalain 4 et remonte vers 3040 av. </w:t>
      </w:r>
      <w:r>
        <w:t>J.-C. (BIB 827 p. 44 (BIB 828))</w:t>
      </w:r>
      <w:r w:rsidR="00886048">
        <w:t xml:space="preserve">. </w:t>
      </w:r>
    </w:p>
    <w:p w14:paraId="6B59976B" w14:textId="77777777" w:rsidR="001C54A4" w:rsidRDefault="001C54A4" w:rsidP="00242C0F">
      <w:pPr>
        <w:jc w:val="both"/>
      </w:pPr>
    </w:p>
    <w:p w14:paraId="6712D1A4" w14:textId="77777777" w:rsidR="001C54A4" w:rsidRDefault="001C54A4" w:rsidP="00242C0F">
      <w:pPr>
        <w:ind w:firstLine="709"/>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63"/>
        <w:gridCol w:w="1256"/>
        <w:gridCol w:w="1916"/>
      </w:tblGrid>
      <w:tr w:rsidR="001C54A4" w:rsidRPr="00DB5974" w14:paraId="592182A3" w14:textId="77777777">
        <w:trPr>
          <w:jc w:val="center"/>
        </w:trPr>
        <w:tc>
          <w:tcPr>
            <w:tcW w:w="0" w:type="auto"/>
          </w:tcPr>
          <w:p w14:paraId="58015E76" w14:textId="77777777" w:rsidR="001C54A4" w:rsidRPr="00DB5974" w:rsidRDefault="001C54A4" w:rsidP="00242C0F">
            <w:pPr>
              <w:jc w:val="center"/>
              <w:rPr>
                <w:b/>
              </w:rPr>
            </w:pPr>
          </w:p>
        </w:tc>
        <w:tc>
          <w:tcPr>
            <w:tcW w:w="0" w:type="auto"/>
          </w:tcPr>
          <w:p w14:paraId="4791C58F" w14:textId="77777777" w:rsidR="001C54A4" w:rsidRPr="00DB5974" w:rsidRDefault="001C54A4" w:rsidP="00242C0F">
            <w:pPr>
              <w:jc w:val="center"/>
              <w:rPr>
                <w:b/>
              </w:rPr>
            </w:pPr>
          </w:p>
        </w:tc>
        <w:tc>
          <w:tcPr>
            <w:tcW w:w="0" w:type="auto"/>
          </w:tcPr>
          <w:p w14:paraId="3E54DFFB" w14:textId="77777777" w:rsidR="001C54A4" w:rsidRPr="00DB5974" w:rsidRDefault="001C54A4" w:rsidP="00242C0F">
            <w:pPr>
              <w:jc w:val="center"/>
              <w:rPr>
                <w:b/>
              </w:rPr>
            </w:pPr>
            <w:r w:rsidRPr="00DB5974">
              <w:rPr>
                <w:b/>
              </w:rPr>
              <w:t>région des 3 lacs</w:t>
            </w:r>
          </w:p>
        </w:tc>
      </w:tr>
      <w:tr w:rsidR="001C54A4" w14:paraId="2AC21708" w14:textId="77777777">
        <w:trPr>
          <w:jc w:val="center"/>
        </w:trPr>
        <w:tc>
          <w:tcPr>
            <w:tcW w:w="0" w:type="auto"/>
          </w:tcPr>
          <w:p w14:paraId="759D9AFA" w14:textId="7E13BD35" w:rsidR="001C54A4" w:rsidRDefault="001C54A4" w:rsidP="00242C0F">
            <w:pPr>
              <w:jc w:val="both"/>
            </w:pPr>
            <w:r>
              <w:t xml:space="preserve">fin du </w:t>
            </w:r>
            <w:hyperlink r:id="rId8486" w:anchor="Cul_Horgen" w:history="1">
              <w:r w:rsidRPr="00284F3C">
                <w:rPr>
                  <w:rStyle w:val="Hyperlink"/>
                </w:rPr>
                <w:t>Horgen</w:t>
              </w:r>
            </w:hyperlink>
          </w:p>
        </w:tc>
        <w:tc>
          <w:tcPr>
            <w:tcW w:w="0" w:type="auto"/>
          </w:tcPr>
          <w:p w14:paraId="3A4F5B03" w14:textId="77777777" w:rsidR="001C54A4" w:rsidRDefault="001C54A4" w:rsidP="00242C0F">
            <w:pPr>
              <w:jc w:val="both"/>
            </w:pPr>
            <w:r>
              <w:t>31</w:t>
            </w:r>
            <w:r w:rsidRPr="00DB5974">
              <w:rPr>
                <w:vertAlign w:val="superscript"/>
              </w:rPr>
              <w:t>e</w:t>
            </w:r>
            <w:r>
              <w:t xml:space="preserve"> siècle</w:t>
            </w:r>
          </w:p>
        </w:tc>
        <w:tc>
          <w:tcPr>
            <w:tcW w:w="0" w:type="auto"/>
          </w:tcPr>
          <w:p w14:paraId="1163550A" w14:textId="77777777" w:rsidR="001C54A4" w:rsidRDefault="001C54A4" w:rsidP="00242C0F">
            <w:pPr>
              <w:jc w:val="both"/>
            </w:pPr>
            <w:r>
              <w:t>premiers modèles</w:t>
            </w:r>
          </w:p>
        </w:tc>
      </w:tr>
      <w:tr w:rsidR="001C54A4" w14:paraId="52DECCF2" w14:textId="77777777">
        <w:trPr>
          <w:jc w:val="center"/>
        </w:trPr>
        <w:tc>
          <w:tcPr>
            <w:tcW w:w="0" w:type="auto"/>
          </w:tcPr>
          <w:p w14:paraId="72FA62CC" w14:textId="64157BC8" w:rsidR="001C54A4" w:rsidRDefault="00000000" w:rsidP="00242C0F">
            <w:pPr>
              <w:jc w:val="both"/>
            </w:pPr>
            <w:hyperlink r:id="rId8487" w:anchor="Cul_Luscherz" w:history="1">
              <w:r w:rsidR="001C54A4" w:rsidRPr="001A381C">
                <w:rPr>
                  <w:rStyle w:val="Hyperlink"/>
                </w:rPr>
                <w:t>Lüscherz</w:t>
              </w:r>
            </w:hyperlink>
          </w:p>
        </w:tc>
        <w:tc>
          <w:tcPr>
            <w:tcW w:w="0" w:type="auto"/>
          </w:tcPr>
          <w:p w14:paraId="0AAD2499" w14:textId="77777777" w:rsidR="001C54A4" w:rsidRDefault="001C54A4" w:rsidP="00242C0F">
            <w:pPr>
              <w:jc w:val="both"/>
            </w:pPr>
            <w:r>
              <w:t>2900-2700</w:t>
            </w:r>
          </w:p>
        </w:tc>
        <w:tc>
          <w:tcPr>
            <w:tcW w:w="0" w:type="auto"/>
          </w:tcPr>
          <w:p w14:paraId="2F61B80E" w14:textId="77777777" w:rsidR="001C54A4" w:rsidRDefault="001C54A4" w:rsidP="00242C0F">
            <w:pPr>
              <w:jc w:val="both"/>
            </w:pPr>
            <w:r>
              <w:t>nombreux</w:t>
            </w:r>
          </w:p>
        </w:tc>
      </w:tr>
      <w:tr w:rsidR="001C54A4" w14:paraId="2AF40C27" w14:textId="77777777">
        <w:trPr>
          <w:jc w:val="center"/>
        </w:trPr>
        <w:tc>
          <w:tcPr>
            <w:tcW w:w="0" w:type="auto"/>
          </w:tcPr>
          <w:p w14:paraId="48695447" w14:textId="3D268B12" w:rsidR="001C54A4" w:rsidRDefault="00000000" w:rsidP="00242C0F">
            <w:pPr>
              <w:jc w:val="both"/>
            </w:pPr>
            <w:hyperlink r:id="rId8488" w:anchor="Cul_Auvernier_Corde" w:history="1">
              <w:r w:rsidR="001C54A4" w:rsidRPr="001C54A4">
                <w:rPr>
                  <w:rStyle w:val="Hyperlink"/>
                </w:rPr>
                <w:t>Auvernier</w:t>
              </w:r>
            </w:hyperlink>
          </w:p>
        </w:tc>
        <w:tc>
          <w:tcPr>
            <w:tcW w:w="0" w:type="auto"/>
          </w:tcPr>
          <w:p w14:paraId="0BD30502" w14:textId="77777777" w:rsidR="001C54A4" w:rsidRDefault="001C54A4" w:rsidP="00242C0F">
            <w:pPr>
              <w:jc w:val="both"/>
            </w:pPr>
            <w:r>
              <w:t>2700-2400</w:t>
            </w:r>
          </w:p>
        </w:tc>
        <w:tc>
          <w:tcPr>
            <w:tcW w:w="0" w:type="auto"/>
          </w:tcPr>
          <w:p w14:paraId="3973CFB4" w14:textId="77777777" w:rsidR="001C54A4" w:rsidRDefault="001C54A4" w:rsidP="00242C0F">
            <w:pPr>
              <w:jc w:val="both"/>
            </w:pPr>
            <w:r>
              <w:t>abondants</w:t>
            </w:r>
          </w:p>
        </w:tc>
      </w:tr>
    </w:tbl>
    <w:p w14:paraId="6F82ECE3" w14:textId="77777777" w:rsidR="001C54A4" w:rsidRPr="0032190F" w:rsidRDefault="001C54A4" w:rsidP="00242C0F">
      <w:pPr>
        <w:jc w:val="both"/>
        <w:rPr>
          <w:lang w:val="fr-FR"/>
        </w:rPr>
      </w:pPr>
      <w:r w:rsidRPr="0032190F">
        <w:rPr>
          <w:lang w:val="fr-FR"/>
        </w:rPr>
        <w:t>(BIB 812 p. 186 sig et BIB 379)</w:t>
      </w:r>
    </w:p>
    <w:p w14:paraId="0CC6AD90" w14:textId="77777777" w:rsidR="001C54A4" w:rsidRPr="0032190F" w:rsidRDefault="001C54A4" w:rsidP="00242C0F">
      <w:pPr>
        <w:jc w:val="both"/>
        <w:rPr>
          <w:lang w:val="fr-FR"/>
        </w:rPr>
      </w:pPr>
    </w:p>
    <w:p w14:paraId="3CFD32C6" w14:textId="345C0602" w:rsidR="00FF58F1" w:rsidRPr="0032190F" w:rsidRDefault="0068050E" w:rsidP="00242C0F">
      <w:pPr>
        <w:jc w:val="both"/>
        <w:rPr>
          <w:lang w:val="fr-FR"/>
        </w:rPr>
      </w:pPr>
      <w:r w:rsidRPr="0032190F">
        <w:rPr>
          <w:lang w:val="fr-FR"/>
        </w:rPr>
        <w:t xml:space="preserve">Vers 2700, c’est le maximum des importations de poignards pressigniens en même temps qu’apparaissent les premières imitations en silex d’origine régional. </w:t>
      </w:r>
      <w:r w:rsidR="00886048" w:rsidRPr="0032190F">
        <w:rPr>
          <w:lang w:val="fr-FR"/>
        </w:rPr>
        <w:t>En Suisse orientale, les exportations du Pressigny et plus généralement les poignards sont beaucoup moins importante</w:t>
      </w:r>
      <w:r w:rsidR="00381040" w:rsidRPr="0032190F">
        <w:rPr>
          <w:lang w:val="fr-FR"/>
        </w:rPr>
        <w:t>s</w:t>
      </w:r>
      <w:r w:rsidR="00886048" w:rsidRPr="0032190F">
        <w:rPr>
          <w:lang w:val="fr-FR"/>
        </w:rPr>
        <w:t xml:space="preserve"> (niveau </w:t>
      </w:r>
      <w:hyperlink r:id="rId8489" w:anchor="Cul_Cordée" w:history="1">
        <w:r w:rsidR="00886048" w:rsidRPr="0032190F">
          <w:rPr>
            <w:rStyle w:val="Hyperlink"/>
            <w:lang w:val="fr-FR"/>
          </w:rPr>
          <w:t>Cordé</w:t>
        </w:r>
      </w:hyperlink>
      <w:r w:rsidR="00886048" w:rsidRPr="0032190F">
        <w:rPr>
          <w:lang w:val="fr-FR"/>
        </w:rPr>
        <w:t xml:space="preserve"> de </w:t>
      </w:r>
      <w:hyperlink r:id="rId8490" w:anchor="Sit_Mozartstrasse" w:history="1">
        <w:r w:rsidR="00886048" w:rsidRPr="0032190F">
          <w:rPr>
            <w:rStyle w:val="Hyperlink"/>
            <w:lang w:val="fr-FR"/>
          </w:rPr>
          <w:t>Mozartstrasse</w:t>
        </w:r>
      </w:hyperlink>
      <w:r w:rsidR="00886048" w:rsidRPr="0032190F">
        <w:rPr>
          <w:lang w:val="fr-FR"/>
        </w:rPr>
        <w:t>, Cordé ancien du Seefeld) (BIB 827 p. 44</w:t>
      </w:r>
      <w:r w:rsidR="001C54A4" w:rsidRPr="0032190F">
        <w:rPr>
          <w:lang w:val="fr-FR"/>
        </w:rPr>
        <w:t xml:space="preserve"> et BIB 812 p. 189</w:t>
      </w:r>
      <w:r w:rsidR="00886048" w:rsidRPr="0032190F">
        <w:rPr>
          <w:lang w:val="fr-FR"/>
        </w:rPr>
        <w:t>)</w:t>
      </w:r>
    </w:p>
    <w:p w14:paraId="58919804" w14:textId="77777777" w:rsidR="00FF58F1" w:rsidRPr="0032190F" w:rsidRDefault="00FF58F1" w:rsidP="00242C0F">
      <w:pPr>
        <w:jc w:val="both"/>
        <w:rPr>
          <w:lang w:val="fr-FR"/>
        </w:rPr>
      </w:pPr>
    </w:p>
    <w:p w14:paraId="6481B33C" w14:textId="77777777" w:rsidR="00C24278" w:rsidRPr="0032190F" w:rsidRDefault="00C24278" w:rsidP="00242C0F">
      <w:pPr>
        <w:jc w:val="both"/>
        <w:rPr>
          <w:lang w:val="fr-FR"/>
        </w:rPr>
      </w:pPr>
      <w:r w:rsidRPr="0032190F">
        <w:rPr>
          <w:lang w:val="fr-FR"/>
        </w:rPr>
        <w:t xml:space="preserve">On note au cours du temps une évolution importante dans les quantités de produits importés. A </w:t>
      </w:r>
      <w:hyperlink w:anchor="Sit_Charavines" w:history="1">
        <w:r w:rsidRPr="0032190F">
          <w:rPr>
            <w:rStyle w:val="Hyperlink"/>
            <w:lang w:val="fr-FR"/>
          </w:rPr>
          <w:t>Charavines</w:t>
        </w:r>
      </w:hyperlink>
      <w:r w:rsidRPr="0032190F">
        <w:rPr>
          <w:lang w:val="fr-FR"/>
        </w:rPr>
        <w:t>, notamment (BIB 579 p. 145</w:t>
      </w:r>
      <w:r w:rsidR="00945DB4" w:rsidRPr="0032190F">
        <w:rPr>
          <w:lang w:val="fr-FR"/>
        </w:rPr>
        <w:t xml:space="preserve"> (BIB 672</w:t>
      </w:r>
      <w:r w:rsidRPr="0032190F">
        <w:rPr>
          <w:lang w:val="fr-FR"/>
        </w:rPr>
        <w:t>).</w:t>
      </w:r>
      <w:r w:rsidR="00945DB4" w:rsidRPr="0032190F">
        <w:rPr>
          <w:lang w:val="fr-FR"/>
        </w:rPr>
        <w:t xml:space="preserve"> A une échelle plus générale, selon A.-M. Pétrequin (1988), il y a entre 2900 et 2400 av. une accélération des importations. C’est aussi à ce moment là qu’un plus grand nombre de pièces de taille exceptionnelle se distingue clairement de la masse plus commune des petits poignards fortement affûtés (BIB 579 p. 145)</w:t>
      </w:r>
      <w:r w:rsidR="004F6A07" w:rsidRPr="0032190F">
        <w:rPr>
          <w:lang w:val="fr-FR"/>
        </w:rPr>
        <w:t xml:space="preserve">. </w:t>
      </w:r>
      <w:r w:rsidR="00D356C8" w:rsidRPr="0032190F">
        <w:rPr>
          <w:lang w:val="fr-FR"/>
        </w:rPr>
        <w:t xml:space="preserve">Les imitations de modèles métalliques à soie ne sont produites qu’à cette période (vers 2700-2670 av.) (BIB 827 p. 51). </w:t>
      </w:r>
      <w:r w:rsidR="004F6A07" w:rsidRPr="0032190F">
        <w:rPr>
          <w:lang w:val="fr-FR"/>
        </w:rPr>
        <w:t>En Suisse occidentale, dès les premiers siècles du 3</w:t>
      </w:r>
      <w:r w:rsidR="004F6A07" w:rsidRPr="0032190F">
        <w:rPr>
          <w:vertAlign w:val="superscript"/>
          <w:lang w:val="fr-FR"/>
        </w:rPr>
        <w:t>e</w:t>
      </w:r>
      <w:r w:rsidR="004F6A07" w:rsidRPr="0032190F">
        <w:rPr>
          <w:lang w:val="fr-FR"/>
        </w:rPr>
        <w:t xml:space="preserve"> millénaire, les lames de poignards pressigniens, présententes en particulier en contexte Auvernier-Cordé sont toujours plus fréquement réaffûtées et recyclées que pour les périodes plus anciennes. Cela indi</w:t>
      </w:r>
      <w:r w:rsidR="00886048" w:rsidRPr="0032190F">
        <w:rPr>
          <w:lang w:val="fr-FR"/>
        </w:rPr>
        <w:t>que que les poignards ont perdu</w:t>
      </w:r>
      <w:r w:rsidR="004F6A07" w:rsidRPr="0032190F">
        <w:rPr>
          <w:lang w:val="fr-FR"/>
        </w:rPr>
        <w:t xml:space="preserve"> une partie de leur valeur de prestige au cours de la période pendant laquelle les importations s’intensifient et où l’on commence à les imiter localement (BIB 788 p. 36(BIB 812 p.135-137))</w:t>
      </w:r>
    </w:p>
    <w:p w14:paraId="5EC5E035" w14:textId="77777777" w:rsidR="00D30806" w:rsidRPr="0032190F" w:rsidRDefault="00D30806" w:rsidP="00242C0F">
      <w:pPr>
        <w:jc w:val="both"/>
        <w:rPr>
          <w:i/>
          <w:lang w:val="fr-FR"/>
        </w:rPr>
      </w:pPr>
    </w:p>
    <w:p w14:paraId="6837422B" w14:textId="3E148E6F" w:rsidR="00A056EA" w:rsidRPr="0032190F" w:rsidRDefault="00A056EA" w:rsidP="00242C0F">
      <w:pPr>
        <w:jc w:val="both"/>
        <w:rPr>
          <w:lang w:val="fr-FR"/>
        </w:rPr>
      </w:pPr>
      <w:r w:rsidRPr="0032190F">
        <w:rPr>
          <w:lang w:val="fr-FR"/>
        </w:rPr>
        <w:lastRenderedPageBreak/>
        <w:t xml:space="preserve">En Suisse occidentale l’importation des poignards du Grand-Pressigny s’interrompt à partir du </w:t>
      </w:r>
      <w:hyperlink r:id="rId8491" w:anchor="Cul_Campaniforme" w:history="1">
        <w:r w:rsidRPr="0032190F">
          <w:rPr>
            <w:rStyle w:val="Hyperlink"/>
            <w:lang w:val="fr-FR"/>
          </w:rPr>
          <w:t>Campaniforme</w:t>
        </w:r>
      </w:hyperlink>
      <w:r w:rsidRPr="0032190F">
        <w:rPr>
          <w:lang w:val="fr-FR"/>
        </w:rPr>
        <w:t xml:space="preserve"> (BIB 812 p.191)</w:t>
      </w:r>
    </w:p>
    <w:p w14:paraId="2AF2618F" w14:textId="77777777" w:rsidR="00A056EA" w:rsidRPr="0032190F" w:rsidRDefault="00A056EA" w:rsidP="00242C0F">
      <w:pPr>
        <w:jc w:val="both"/>
        <w:rPr>
          <w:lang w:val="fr-FR"/>
        </w:rPr>
      </w:pPr>
    </w:p>
    <w:p w14:paraId="2F95810B" w14:textId="77777777" w:rsidR="00BB643E" w:rsidRPr="0032190F" w:rsidRDefault="00945DB4" w:rsidP="00242C0F">
      <w:pPr>
        <w:pStyle w:val="Heading2"/>
      </w:pPr>
      <w:r w:rsidRPr="0032190F">
        <w:t>Technologie</w:t>
      </w:r>
    </w:p>
    <w:p w14:paraId="15845186" w14:textId="77777777" w:rsidR="00945DB4" w:rsidRPr="0032190F" w:rsidRDefault="00945DB4" w:rsidP="00242C0F">
      <w:pPr>
        <w:jc w:val="both"/>
        <w:rPr>
          <w:lang w:val="fr-FR"/>
        </w:rPr>
      </w:pPr>
    </w:p>
    <w:p w14:paraId="103842F2" w14:textId="77777777" w:rsidR="00BC2C2E" w:rsidRPr="0032190F" w:rsidRDefault="00C24278" w:rsidP="00242C0F">
      <w:pPr>
        <w:jc w:val="both"/>
        <w:rPr>
          <w:lang w:val="fr-FR"/>
        </w:rPr>
      </w:pPr>
      <w:r w:rsidRPr="0032190F">
        <w:rPr>
          <w:lang w:val="fr-FR"/>
        </w:rPr>
        <w:t>Entre 3040 et 2800 av., avant les premiers specimens sur lames extarites de « livre de beurre », circulent des produits obtenus selon d’autres modalités de débitage. Il s’agit, entre autres de lames à talon lisse, de longueur moyenne, débitées par percussion indirecte (voir site de Chalain 4). Le silex du Grand-Pressigny a ainsi alimenté des réseaux de diffusion laminaire avant l’invention du mode de débitage qui fit sa renommée (BIB 579 p. 144)</w:t>
      </w:r>
    </w:p>
    <w:p w14:paraId="596CF968" w14:textId="77777777" w:rsidR="00BC2C2E" w:rsidRPr="0032190F" w:rsidRDefault="00BC2C2E" w:rsidP="00242C0F">
      <w:pPr>
        <w:jc w:val="both"/>
        <w:rPr>
          <w:lang w:val="fr-FR"/>
        </w:rPr>
      </w:pPr>
      <w:r w:rsidRPr="0032190F">
        <w:rPr>
          <w:lang w:val="fr-FR"/>
        </w:rPr>
        <w:t>A ce jour, les plus anciennes lames tirées de nucléus dits en « livre de beurre » ont été retrouvées en Suisse et dans le Jura dans les niveaux datés de 2800 av. J.-C. environ. C’est donc au cours du début du 3</w:t>
      </w:r>
      <w:r w:rsidRPr="0032190F">
        <w:rPr>
          <w:vertAlign w:val="superscript"/>
          <w:lang w:val="fr-FR"/>
        </w:rPr>
        <w:t>e</w:t>
      </w:r>
      <w:r w:rsidRPr="0032190F">
        <w:rPr>
          <w:lang w:val="fr-FR"/>
        </w:rPr>
        <w:t xml:space="preserve"> millénaire que peut-être située l’invention, dans la région du Grand-Pressigny, d’une méthode de débitage originale permettant d’obtenir des produits laminaires d’une longueur exceptionnelle (BIB 579 p. 142 (</w:t>
      </w:r>
      <w:r w:rsidR="00A51EDF" w:rsidRPr="0032190F">
        <w:rPr>
          <w:lang w:val="fr-FR"/>
        </w:rPr>
        <w:t>BIB 680 et 681 et 682 et 683 et 684</w:t>
      </w:r>
      <w:r w:rsidRPr="0032190F">
        <w:rPr>
          <w:lang w:val="fr-FR"/>
        </w:rPr>
        <w:t>)</w:t>
      </w:r>
      <w:r w:rsidR="000B5805" w:rsidRPr="0032190F">
        <w:rPr>
          <w:lang w:val="fr-FR"/>
        </w:rPr>
        <w:t xml:space="preserve"> : entre </w:t>
      </w:r>
      <w:smartTag w:uri="urn:schemas-microsoft-com:office:smarttags" w:element="metricconverter">
        <w:smartTagPr>
          <w:attr w:name="ProductID" w:val="40 cm"/>
        </w:smartTagPr>
        <w:r w:rsidR="000B5805" w:rsidRPr="0032190F">
          <w:rPr>
            <w:lang w:val="fr-FR"/>
          </w:rPr>
          <w:t>40 cm</w:t>
        </w:r>
      </w:smartTag>
      <w:r w:rsidR="000B5805" w:rsidRPr="0032190F">
        <w:rPr>
          <w:lang w:val="fr-FR"/>
        </w:rPr>
        <w:t xml:space="preserve"> et </w:t>
      </w:r>
      <w:smartTag w:uri="urn:schemas-microsoft-com:office:smarttags" w:element="metricconverter">
        <w:smartTagPr>
          <w:attr w:name="ProductID" w:val="24 cm"/>
        </w:smartTagPr>
        <w:r w:rsidR="000B5805" w:rsidRPr="0032190F">
          <w:rPr>
            <w:lang w:val="fr-FR"/>
          </w:rPr>
          <w:t>24 cm</w:t>
        </w:r>
      </w:smartTag>
      <w:r w:rsidR="000B5805" w:rsidRPr="0032190F">
        <w:rPr>
          <w:lang w:val="fr-FR"/>
        </w:rPr>
        <w:t>, seuil sous lequel les débitages ne furent pas poursuivis (BIB 579 p. 142(BIB 685 et 686))</w:t>
      </w:r>
    </w:p>
    <w:p w14:paraId="44A8ED2A" w14:textId="77777777" w:rsidR="00CA71D4" w:rsidRPr="0032190F" w:rsidRDefault="00CA71D4" w:rsidP="00242C0F">
      <w:pPr>
        <w:jc w:val="both"/>
        <w:rPr>
          <w:lang w:val="fr-FR"/>
        </w:rPr>
      </w:pPr>
    </w:p>
    <w:p w14:paraId="1F9F2AB1" w14:textId="77777777" w:rsidR="00CA71D4" w:rsidRPr="0032190F" w:rsidRDefault="00B177CA" w:rsidP="00242C0F">
      <w:pPr>
        <w:jc w:val="both"/>
        <w:rPr>
          <w:lang w:val="fr-FR"/>
        </w:rPr>
      </w:pPr>
      <w:r w:rsidRPr="0032190F">
        <w:rPr>
          <w:lang w:val="fr-FR"/>
        </w:rPr>
        <w:t>O</w:t>
      </w:r>
      <w:r w:rsidR="0062651E" w:rsidRPr="0032190F">
        <w:rPr>
          <w:lang w:val="fr-FR"/>
        </w:rPr>
        <w:t>n retrouve les même</w:t>
      </w:r>
      <w:r w:rsidR="007D0DD3" w:rsidRPr="0032190F">
        <w:rPr>
          <w:lang w:val="fr-FR"/>
        </w:rPr>
        <w:t>s</w:t>
      </w:r>
      <w:r w:rsidR="0062651E" w:rsidRPr="0032190F">
        <w:rPr>
          <w:lang w:val="fr-FR"/>
        </w:rPr>
        <w:t xml:space="preserve"> techniques </w:t>
      </w:r>
      <w:r w:rsidRPr="0032190F">
        <w:rPr>
          <w:lang w:val="fr-FR"/>
        </w:rPr>
        <w:t xml:space="preserve">du Grand-Pressigny </w:t>
      </w:r>
      <w:r w:rsidR="0062651E" w:rsidRPr="0032190F">
        <w:rPr>
          <w:lang w:val="fr-FR"/>
        </w:rPr>
        <w:t>employées dans les ateliers du Vercors (IIIe millén</w:t>
      </w:r>
      <w:r w:rsidR="00804234" w:rsidRPr="0032190F">
        <w:rPr>
          <w:lang w:val="fr-FR"/>
        </w:rPr>
        <w:t xml:space="preserve">aire) </w:t>
      </w:r>
      <w:r w:rsidRPr="0032190F">
        <w:rPr>
          <w:lang w:val="fr-FR"/>
        </w:rPr>
        <w:t xml:space="preserve">(BIB 1158 p. 27) ce qui </w:t>
      </w:r>
      <w:r w:rsidR="00804234" w:rsidRPr="0032190F">
        <w:rPr>
          <w:lang w:val="fr-FR"/>
        </w:rPr>
        <w:t>traduit des mouvements de</w:t>
      </w:r>
      <w:r w:rsidR="0062651E" w:rsidRPr="0032190F">
        <w:rPr>
          <w:lang w:val="fr-FR"/>
        </w:rPr>
        <w:t xml:space="preserve"> d’artisans </w:t>
      </w:r>
      <w:r w:rsidR="00804234" w:rsidRPr="0032190F">
        <w:rPr>
          <w:lang w:val="fr-FR"/>
        </w:rPr>
        <w:t>(BIB 63 p. 116(BIB 454))</w:t>
      </w:r>
    </w:p>
    <w:p w14:paraId="38359840" w14:textId="77777777" w:rsidR="00F70E68" w:rsidRPr="0032190F" w:rsidRDefault="00F70E68" w:rsidP="00242C0F">
      <w:pPr>
        <w:jc w:val="both"/>
        <w:rPr>
          <w:lang w:val="fr-FR"/>
        </w:rPr>
      </w:pPr>
    </w:p>
    <w:p w14:paraId="7B1EA1D1" w14:textId="77777777" w:rsidR="00C24278" w:rsidRPr="0032190F" w:rsidRDefault="00C24278" w:rsidP="00242C0F">
      <w:pPr>
        <w:pStyle w:val="Heading2"/>
      </w:pPr>
      <w:r w:rsidRPr="0032190F">
        <w:t>Etude tracéologique</w:t>
      </w:r>
    </w:p>
    <w:p w14:paraId="6132D592" w14:textId="77777777" w:rsidR="00C24278" w:rsidRPr="0032190F" w:rsidRDefault="00C24278" w:rsidP="00242C0F">
      <w:pPr>
        <w:jc w:val="both"/>
        <w:rPr>
          <w:lang w:val="fr-FR"/>
        </w:rPr>
      </w:pPr>
    </w:p>
    <w:p w14:paraId="76382B9C" w14:textId="77777777" w:rsidR="00C15C2D" w:rsidRPr="0032190F" w:rsidRDefault="007B7AA9" w:rsidP="00242C0F">
      <w:pPr>
        <w:autoSpaceDE w:val="0"/>
        <w:autoSpaceDN w:val="0"/>
        <w:adjustRightInd w:val="0"/>
        <w:jc w:val="both"/>
        <w:rPr>
          <w:lang w:val="fr-FR"/>
        </w:rPr>
      </w:pPr>
      <w:r w:rsidRPr="0032190F">
        <w:rPr>
          <w:lang w:val="fr-FR"/>
        </w:rPr>
        <w:t xml:space="preserve">Des études tracéologiques conduites sur près de 200 pièces </w:t>
      </w:r>
      <w:r w:rsidR="00C3199F" w:rsidRPr="0032190F">
        <w:rPr>
          <w:lang w:val="fr-FR"/>
        </w:rPr>
        <w:t>provena</w:t>
      </w:r>
      <w:r w:rsidR="004548C0" w:rsidRPr="0032190F">
        <w:rPr>
          <w:lang w:val="fr-FR"/>
        </w:rPr>
        <w:t>n</w:t>
      </w:r>
      <w:r w:rsidR="00C3199F" w:rsidRPr="0032190F">
        <w:rPr>
          <w:lang w:val="fr-FR"/>
        </w:rPr>
        <w:t>t de différents contextes montrent que ces instruments, dans leur forme initiale, ont servi à la récolte des végétaux et plus particulièrement des cérales (BIB 579 p. 139</w:t>
      </w:r>
      <w:r w:rsidR="009E00FC" w:rsidRPr="0032190F">
        <w:rPr>
          <w:lang w:val="fr-FR"/>
        </w:rPr>
        <w:t>, 147, 149</w:t>
      </w:r>
      <w:r w:rsidR="00C3199F" w:rsidRPr="0032190F">
        <w:rPr>
          <w:lang w:val="fr-FR"/>
        </w:rPr>
        <w:t xml:space="preserve">). </w:t>
      </w:r>
      <w:r w:rsidR="00C15C2D" w:rsidRPr="0032190F">
        <w:rPr>
          <w:lang w:val="fr-FR"/>
        </w:rPr>
        <w:t>Une étude de tracéologie menées sur ces poignards a révélé qu’il</w:t>
      </w:r>
      <w:r w:rsidR="00C15C2D" w:rsidRPr="0032190F">
        <w:rPr>
          <w:color w:val="141414"/>
          <w:lang w:val="fr-FR"/>
        </w:rPr>
        <w:t xml:space="preserve"> montrait une utilisation de ces pièces dans un travail de coupe de végétaux et parfois de découpe de viande, raclage et perçage de peaux sèches (BIB 570 p. 161 (</w:t>
      </w:r>
      <w:r w:rsidR="00FE5147" w:rsidRPr="0032190F">
        <w:rPr>
          <w:color w:val="141414"/>
          <w:lang w:val="fr-FR"/>
        </w:rPr>
        <w:t>BIB 579))</w:t>
      </w:r>
    </w:p>
    <w:p w14:paraId="63EDFD40" w14:textId="77777777" w:rsidR="00000AD0" w:rsidRPr="0032190F" w:rsidRDefault="00000AD0" w:rsidP="00242C0F">
      <w:pPr>
        <w:jc w:val="both"/>
        <w:rPr>
          <w:lang w:val="fr-FR"/>
        </w:rPr>
      </w:pPr>
    </w:p>
    <w:p w14:paraId="3C196A93" w14:textId="77777777" w:rsidR="00000AD0" w:rsidRPr="0032190F" w:rsidRDefault="00000AD0" w:rsidP="00242C0F">
      <w:pPr>
        <w:jc w:val="both"/>
        <w:rPr>
          <w:lang w:val="fr-FR"/>
        </w:rPr>
      </w:pPr>
      <w:r w:rsidRPr="0032190F">
        <w:rPr>
          <w:lang w:val="fr-FR"/>
        </w:rPr>
        <w:t>Rapportés aux durées d’occupation des habitats lacustre, les poignards sont représentés en trop faible quantité pour constituer un élément du système techniquede l’outillage (BIB 579 p. 144)</w:t>
      </w:r>
      <w:r w:rsidR="004548C0" w:rsidRPr="0032190F">
        <w:rPr>
          <w:lang w:val="fr-FR"/>
        </w:rPr>
        <w:t>. Leur « immersion » parmi les pièces lithiques lustrées par la coupe des céréales et des plantes non ligneuses (comme les couteaux à moissonner) relative beaucopu l’importance de leur utilité technique (BIB 579 p. 151)</w:t>
      </w:r>
    </w:p>
    <w:p w14:paraId="361A5994" w14:textId="77777777" w:rsidR="00C15C2D" w:rsidRPr="0032190F" w:rsidRDefault="00C15C2D" w:rsidP="00242C0F">
      <w:pPr>
        <w:jc w:val="both"/>
        <w:rPr>
          <w:lang w:val="fr-FR"/>
        </w:rPr>
      </w:pPr>
    </w:p>
    <w:p w14:paraId="2BEB43E1" w14:textId="77777777" w:rsidR="00000AD0" w:rsidRPr="0032190F" w:rsidRDefault="00000AD0" w:rsidP="00242C0F">
      <w:pPr>
        <w:pStyle w:val="Heading2"/>
      </w:pPr>
      <w:r w:rsidRPr="0032190F">
        <w:t>Aspects symboliques</w:t>
      </w:r>
    </w:p>
    <w:p w14:paraId="7B97E2A8" w14:textId="77777777" w:rsidR="00000AD0" w:rsidRPr="0032190F" w:rsidRDefault="00000AD0" w:rsidP="00242C0F">
      <w:pPr>
        <w:jc w:val="both"/>
        <w:rPr>
          <w:lang w:val="fr-FR"/>
        </w:rPr>
      </w:pPr>
    </w:p>
    <w:p w14:paraId="0CDF31A8" w14:textId="1E3A5675" w:rsidR="00C3199F" w:rsidRPr="0032190F" w:rsidRDefault="00C3199F" w:rsidP="00242C0F">
      <w:pPr>
        <w:jc w:val="both"/>
        <w:rPr>
          <w:lang w:val="fr-FR"/>
        </w:rPr>
      </w:pPr>
      <w:r w:rsidRPr="0032190F">
        <w:rPr>
          <w:lang w:val="fr-FR"/>
        </w:rPr>
        <w:t>Ces objets trouvent leur place das une symbolique générale mettant en scène l’anthropisation du milieu (BIB 579 p. 139).</w:t>
      </w:r>
      <w:r w:rsidR="00000AD0" w:rsidRPr="0032190F">
        <w:rPr>
          <w:lang w:val="fr-FR"/>
        </w:rPr>
        <w:t xml:space="preserve">Alors qu’à cette période (première moitié du IIIe millénaire) chacun paraît avopir accès aux nécropoles, seul un nombre restreint de defunt sont accompagnés de poignards (BIB 579 p. 144). </w:t>
      </w:r>
      <w:r w:rsidR="00E91965" w:rsidRPr="0032190F">
        <w:rPr>
          <w:lang w:val="fr-FR"/>
        </w:rPr>
        <w:t xml:space="preserve">Bien représentés en contexte funéraire, avec les flèches, ils semblent avoir eu pour fonction d’afficher le statut des hommes et plus particulièrement des guerriers (BIB 579 p. 140 (BIB 674)). </w:t>
      </w:r>
      <w:r w:rsidR="009E00FC" w:rsidRPr="0032190F">
        <w:rPr>
          <w:lang w:val="fr-FR"/>
        </w:rPr>
        <w:t>Les poignards déposés en contextes sépulcraux ne diffèrent pas de ceux abandonnés dans les habitats et correspondent à un stade moyen de la vie des objets (BIB 579 p. 150)</w:t>
      </w:r>
      <w:r w:rsidR="00CC60FF" w:rsidRPr="0032190F">
        <w:rPr>
          <w:lang w:val="fr-FR"/>
        </w:rPr>
        <w:t xml:space="preserve">. Par comparaison avec les nécropoles catalanes de </w:t>
      </w:r>
      <w:hyperlink r:id="rId8492" w:anchor="Sit_Bobila_Madurell" w:history="1">
        <w:r w:rsidR="00CC60FF" w:rsidRPr="000D230A">
          <w:rPr>
            <w:rStyle w:val="Hyperlink"/>
            <w:lang w:val="fr-FR"/>
          </w:rPr>
          <w:t>Bobila Madurell</w:t>
        </w:r>
      </w:hyperlink>
      <w:r w:rsidR="00CC60FF" w:rsidRPr="0032190F">
        <w:rPr>
          <w:lang w:val="fr-FR"/>
        </w:rPr>
        <w:t xml:space="preserve"> et de </w:t>
      </w:r>
      <w:hyperlink r:id="rId8493" w:anchor="Sit_Can_Grau" w:history="1">
        <w:r w:rsidR="00CC60FF" w:rsidRPr="000D230A">
          <w:rPr>
            <w:rStyle w:val="Hyperlink"/>
            <w:lang w:val="fr-FR"/>
          </w:rPr>
          <w:t>Cami de Can Grau</w:t>
        </w:r>
      </w:hyperlink>
      <w:r w:rsidR="00CC60FF" w:rsidRPr="0032190F">
        <w:rPr>
          <w:lang w:val="fr-FR"/>
        </w:rPr>
        <w:t>, attribuées au Néolith</w:t>
      </w:r>
      <w:r w:rsidR="00F16234" w:rsidRPr="0032190F">
        <w:rPr>
          <w:lang w:val="fr-FR"/>
        </w:rPr>
        <w:t>iq</w:t>
      </w:r>
      <w:r w:rsidR="00CC60FF" w:rsidRPr="0032190F">
        <w:rPr>
          <w:lang w:val="fr-FR"/>
        </w:rPr>
        <w:t>ue moyen</w:t>
      </w:r>
      <w:r w:rsidR="00C114DE" w:rsidRPr="0032190F">
        <w:rPr>
          <w:lang w:val="fr-FR"/>
        </w:rPr>
        <w:t xml:space="preserve"> [</w:t>
      </w:r>
      <w:hyperlink r:id="rId8494" w:anchor="Cul_Sepulcros" w:history="1">
        <w:r w:rsidR="00C114DE" w:rsidRPr="0032190F">
          <w:rPr>
            <w:rStyle w:val="Hyperlink"/>
            <w:lang w:val="fr-FR"/>
          </w:rPr>
          <w:t>Sepulcros de fossa</w:t>
        </w:r>
      </w:hyperlink>
      <w:r w:rsidR="00C114DE" w:rsidRPr="0032190F">
        <w:rPr>
          <w:lang w:val="fr-FR"/>
        </w:rPr>
        <w:t>]</w:t>
      </w:r>
      <w:r w:rsidR="00CC60FF" w:rsidRPr="0032190F">
        <w:rPr>
          <w:lang w:val="fr-FR"/>
        </w:rPr>
        <w:t>, au sein desquelles des lames de silex accompagnant les défunts sont usées et portent des traces relatives aux travaux de différents matériaux selon les sexes (BIB 579 p. 150 (BIB 687). Ainsi avant l’apparition de hiérachisations sociales marquées et de productions spécifiques pour les morts, le mobilier funéraire semble d’abord rendre compte de la catégorie socio-économique à laquelle le défunt appartenait du fait de son sexe et de son âge (BIB 579 p. 150)</w:t>
      </w:r>
    </w:p>
    <w:p w14:paraId="6980BFCA" w14:textId="77777777" w:rsidR="00C24278" w:rsidRPr="0032190F" w:rsidRDefault="00C24278" w:rsidP="00242C0F">
      <w:pPr>
        <w:jc w:val="both"/>
        <w:rPr>
          <w:lang w:val="fr-FR"/>
        </w:rPr>
      </w:pPr>
    </w:p>
    <w:p w14:paraId="0B4A8659" w14:textId="77777777" w:rsidR="00C24278" w:rsidRPr="0032190F" w:rsidRDefault="00C24278" w:rsidP="00242C0F">
      <w:pPr>
        <w:pStyle w:val="Heading2"/>
      </w:pPr>
      <w:r w:rsidRPr="0032190F">
        <w:t xml:space="preserve">Sites </w:t>
      </w:r>
      <w:r w:rsidR="001C54A4" w:rsidRPr="0032190F">
        <w:t>et</w:t>
      </w:r>
      <w:r w:rsidR="00CC0F7A" w:rsidRPr="0032190F">
        <w:t xml:space="preserve"> </w:t>
      </w:r>
      <w:r w:rsidR="001C54A4" w:rsidRPr="0032190F">
        <w:t>cultures</w:t>
      </w:r>
    </w:p>
    <w:p w14:paraId="4510AF44" w14:textId="77777777" w:rsidR="00C24278" w:rsidRPr="0032190F" w:rsidRDefault="00C24278" w:rsidP="00242C0F">
      <w:pPr>
        <w:rPr>
          <w:lang w:val="fr-FR"/>
        </w:rPr>
      </w:pPr>
    </w:p>
    <w:p w14:paraId="2C20A09E" w14:textId="195637F5" w:rsidR="00C24278" w:rsidRPr="0032190F" w:rsidRDefault="00000000" w:rsidP="00242C0F">
      <w:pPr>
        <w:ind w:firstLine="709"/>
        <w:jc w:val="both"/>
        <w:rPr>
          <w:lang w:val="fr-FR"/>
        </w:rPr>
      </w:pPr>
      <w:hyperlink r:id="rId8495" w:anchor="Sit_Petit_Chasseur" w:history="1">
        <w:r w:rsidR="00C24278" w:rsidRPr="0032190F">
          <w:rPr>
            <w:rStyle w:val="Hyperlink"/>
            <w:lang w:val="fr-FR"/>
          </w:rPr>
          <w:t>Petit-Chasseur</w:t>
        </w:r>
      </w:hyperlink>
      <w:r w:rsidR="00C24278" w:rsidRPr="0032190F">
        <w:rPr>
          <w:lang w:val="fr-FR"/>
        </w:rPr>
        <w:t xml:space="preserve"> à Sion,dolmen MVI</w:t>
      </w:r>
    </w:p>
    <w:p w14:paraId="7ABE89DD" w14:textId="419029E8" w:rsidR="00C24278" w:rsidRPr="0032190F" w:rsidRDefault="00000000" w:rsidP="00242C0F">
      <w:pPr>
        <w:ind w:firstLine="709"/>
        <w:jc w:val="both"/>
        <w:rPr>
          <w:lang w:val="fr-FR"/>
        </w:rPr>
      </w:pPr>
      <w:hyperlink r:id="rId8496" w:anchor="Sit_Delley_Portalban" w:history="1">
        <w:r w:rsidR="00C24278" w:rsidRPr="0032190F">
          <w:rPr>
            <w:rStyle w:val="Hyperlink"/>
            <w:lang w:val="fr-FR"/>
          </w:rPr>
          <w:t>Portalban</w:t>
        </w:r>
      </w:hyperlink>
    </w:p>
    <w:p w14:paraId="7ABBD386" w14:textId="77821ACE" w:rsidR="00C24278" w:rsidRPr="0032190F" w:rsidRDefault="00000000" w:rsidP="00242C0F">
      <w:pPr>
        <w:ind w:firstLine="709"/>
        <w:jc w:val="both"/>
        <w:rPr>
          <w:lang w:val="fr-FR"/>
        </w:rPr>
      </w:pPr>
      <w:hyperlink r:id="rId8497" w:anchor="Sit_Vinelz" w:history="1">
        <w:r w:rsidR="00C24278" w:rsidRPr="0032190F">
          <w:rPr>
            <w:rStyle w:val="Hyperlink"/>
            <w:lang w:val="fr-FR"/>
          </w:rPr>
          <w:t>Vinelz</w:t>
        </w:r>
      </w:hyperlink>
      <w:r w:rsidR="00C24278" w:rsidRPr="0032190F">
        <w:rPr>
          <w:lang w:val="fr-FR"/>
        </w:rPr>
        <w:t xml:space="preserve"> (Berne)</w:t>
      </w:r>
    </w:p>
    <w:p w14:paraId="12AEBFC8" w14:textId="5AB6EBC1" w:rsidR="00C24278" w:rsidRPr="0032190F" w:rsidRDefault="00000000" w:rsidP="00242C0F">
      <w:pPr>
        <w:ind w:firstLine="709"/>
        <w:jc w:val="both"/>
        <w:rPr>
          <w:lang w:val="fr-FR"/>
        </w:rPr>
      </w:pPr>
      <w:hyperlink r:id="rId8498" w:anchor="Sit_Auvernier" w:history="1">
        <w:r w:rsidR="00C24278" w:rsidRPr="0032190F">
          <w:rPr>
            <w:rStyle w:val="Hyperlink"/>
            <w:lang w:val="fr-FR"/>
          </w:rPr>
          <w:t>Auvernier</w:t>
        </w:r>
      </w:hyperlink>
      <w:r w:rsidR="00C24278" w:rsidRPr="0032190F">
        <w:rPr>
          <w:lang w:val="fr-FR"/>
        </w:rPr>
        <w:t xml:space="preserve"> (</w:t>
      </w:r>
      <w:r w:rsidR="0078188D" w:rsidRPr="0032190F">
        <w:rPr>
          <w:lang w:val="fr-FR"/>
        </w:rPr>
        <w:t xml:space="preserve">région de </w:t>
      </w:r>
      <w:hyperlink r:id="rId8499" w:anchor="Sit_Neuchatel_Lac" w:history="1">
        <w:r w:rsidR="0078188D" w:rsidRPr="0032190F">
          <w:rPr>
            <w:rStyle w:val="Hyperlink"/>
            <w:lang w:val="fr-FR"/>
          </w:rPr>
          <w:t>Neuchâtel</w:t>
        </w:r>
      </w:hyperlink>
      <w:r w:rsidR="00C24278" w:rsidRPr="0032190F">
        <w:rPr>
          <w:lang w:val="fr-FR"/>
        </w:rPr>
        <w:t>)</w:t>
      </w:r>
    </w:p>
    <w:p w14:paraId="5500181F" w14:textId="7EC19D0C" w:rsidR="00C24278" w:rsidRPr="0032190F" w:rsidRDefault="00000000" w:rsidP="00242C0F">
      <w:pPr>
        <w:ind w:firstLine="709"/>
        <w:jc w:val="both"/>
        <w:rPr>
          <w:lang w:val="fr-FR"/>
        </w:rPr>
      </w:pPr>
      <w:hyperlink r:id="rId8500" w:anchor="Sit_Concise" w:history="1">
        <w:r w:rsidR="00C24278" w:rsidRPr="0032190F">
          <w:rPr>
            <w:rStyle w:val="Hyperlink"/>
            <w:lang w:val="fr-FR"/>
          </w:rPr>
          <w:t>Concise</w:t>
        </w:r>
      </w:hyperlink>
    </w:p>
    <w:p w14:paraId="7FAA4D80" w14:textId="77777777" w:rsidR="005E3409" w:rsidRPr="0032190F" w:rsidRDefault="005E3409" w:rsidP="00242C0F">
      <w:pPr>
        <w:jc w:val="both"/>
        <w:rPr>
          <w:lang w:val="fr-FR"/>
        </w:rPr>
      </w:pPr>
      <w:r w:rsidRPr="0032190F">
        <w:rPr>
          <w:lang w:val="fr-FR"/>
        </w:rPr>
        <w:t>(BIB 579…)</w:t>
      </w:r>
    </w:p>
    <w:p w14:paraId="436C2B73" w14:textId="77777777" w:rsidR="001C54A4" w:rsidRPr="0032190F" w:rsidRDefault="001C54A4" w:rsidP="00242C0F">
      <w:pPr>
        <w:ind w:firstLine="709"/>
        <w:jc w:val="both"/>
        <w:rPr>
          <w:lang w:val="fr-FR"/>
        </w:rPr>
      </w:pPr>
    </w:p>
    <w:p w14:paraId="27CBAFAC" w14:textId="77777777" w:rsidR="00C24278" w:rsidRPr="0032190F" w:rsidRDefault="009E00FC" w:rsidP="00242C0F">
      <w:pPr>
        <w:ind w:firstLine="709"/>
        <w:rPr>
          <w:lang w:val="fr-FR"/>
        </w:rPr>
      </w:pPr>
      <w:r w:rsidRPr="0032190F">
        <w:rPr>
          <w:lang w:val="fr-FR"/>
        </w:rPr>
        <w:t>col d’</w:t>
      </w:r>
      <w:r w:rsidR="00C24278" w:rsidRPr="0032190F">
        <w:rPr>
          <w:lang w:val="fr-FR"/>
        </w:rPr>
        <w:t>Évolène (Suisse)</w:t>
      </w:r>
    </w:p>
    <w:p w14:paraId="4C1F2B9B" w14:textId="77777777" w:rsidR="00C24278" w:rsidRPr="0032190F" w:rsidRDefault="00000000" w:rsidP="00242C0F">
      <w:pPr>
        <w:ind w:firstLine="709"/>
        <w:jc w:val="both"/>
        <w:rPr>
          <w:lang w:val="fr-FR"/>
        </w:rPr>
      </w:pPr>
      <w:hyperlink w:anchor="Sit_Charavines" w:history="1">
        <w:r w:rsidR="00C24278" w:rsidRPr="0032190F">
          <w:rPr>
            <w:rStyle w:val="Hyperlink"/>
            <w:lang w:val="fr-FR"/>
          </w:rPr>
          <w:t>Charavines</w:t>
        </w:r>
      </w:hyperlink>
      <w:r w:rsidR="00C24278" w:rsidRPr="0032190F">
        <w:rPr>
          <w:lang w:val="fr-FR"/>
        </w:rPr>
        <w:t>, station du lac de Paladu,</w:t>
      </w:r>
    </w:p>
    <w:p w14:paraId="62D8B625" w14:textId="523571EF" w:rsidR="00C24278" w:rsidRPr="0032190F" w:rsidRDefault="00000000" w:rsidP="00242C0F">
      <w:pPr>
        <w:ind w:firstLine="709"/>
        <w:jc w:val="both"/>
        <w:rPr>
          <w:lang w:val="fr-FR"/>
        </w:rPr>
      </w:pPr>
      <w:hyperlink r:id="rId8501" w:anchor="Sit_Clairvaux" w:history="1">
        <w:r w:rsidR="00C24278" w:rsidRPr="0032190F">
          <w:rPr>
            <w:rStyle w:val="Hyperlink"/>
            <w:lang w:val="fr-FR"/>
          </w:rPr>
          <w:t>Clairvaux</w:t>
        </w:r>
      </w:hyperlink>
      <w:r w:rsidR="00C24278" w:rsidRPr="0032190F">
        <w:rPr>
          <w:lang w:val="fr-FR"/>
        </w:rPr>
        <w:t>, station du lac de</w:t>
      </w:r>
    </w:p>
    <w:p w14:paraId="2ED0854E" w14:textId="6BDCB903" w:rsidR="00C24278" w:rsidRPr="0032190F" w:rsidRDefault="00000000" w:rsidP="00242C0F">
      <w:pPr>
        <w:ind w:firstLine="709"/>
        <w:jc w:val="both"/>
        <w:rPr>
          <w:lang w:val="fr-FR"/>
        </w:rPr>
      </w:pPr>
      <w:hyperlink r:id="rId8502" w:anchor="Sit_Chalain_19" w:history="1">
        <w:r w:rsidR="00C24278" w:rsidRPr="0032190F">
          <w:rPr>
            <w:rStyle w:val="Hyperlink"/>
            <w:lang w:val="fr-FR"/>
          </w:rPr>
          <w:t>Chalain</w:t>
        </w:r>
      </w:hyperlink>
      <w:r w:rsidR="00C24278" w:rsidRPr="0032190F">
        <w:rPr>
          <w:lang w:val="fr-FR"/>
        </w:rPr>
        <w:t>, station du lac de</w:t>
      </w:r>
    </w:p>
    <w:p w14:paraId="1096CF57" w14:textId="77777777" w:rsidR="00C24278" w:rsidRPr="0032190F" w:rsidRDefault="00C24278" w:rsidP="00242C0F">
      <w:pPr>
        <w:ind w:firstLine="709"/>
        <w:jc w:val="both"/>
        <w:rPr>
          <w:lang w:val="fr-FR"/>
        </w:rPr>
      </w:pPr>
      <w:r w:rsidRPr="0032190F">
        <w:rPr>
          <w:lang w:val="fr-FR"/>
        </w:rPr>
        <w:t>La Creusette à Barrou (133 lames brutes).</w:t>
      </w:r>
    </w:p>
    <w:p w14:paraId="049CF375" w14:textId="37F7AB76" w:rsidR="00C24278" w:rsidRPr="0032190F" w:rsidRDefault="00387C1A" w:rsidP="00242C0F">
      <w:pPr>
        <w:ind w:firstLine="709"/>
        <w:jc w:val="both"/>
        <w:rPr>
          <w:lang w:val="fr-FR"/>
        </w:rPr>
      </w:pPr>
      <w:r w:rsidRPr="0032190F">
        <w:rPr>
          <w:lang w:val="fr-FR"/>
        </w:rPr>
        <w:t>a</w:t>
      </w:r>
      <w:r w:rsidR="00C24278" w:rsidRPr="0032190F">
        <w:rPr>
          <w:lang w:val="fr-FR"/>
        </w:rPr>
        <w:t xml:space="preserve">bri </w:t>
      </w:r>
      <w:hyperlink r:id="rId8503" w:anchor="Sit_Emile_Villard" w:history="1">
        <w:r w:rsidR="00C24278" w:rsidRPr="0032190F">
          <w:rPr>
            <w:rStyle w:val="Hyperlink"/>
            <w:lang w:val="fr-FR"/>
          </w:rPr>
          <w:t>Emile Villard</w:t>
        </w:r>
      </w:hyperlink>
      <w:r w:rsidR="00C24278" w:rsidRPr="0032190F">
        <w:rPr>
          <w:lang w:val="fr-FR"/>
        </w:rPr>
        <w:t xml:space="preserve"> (Bouches-du-Rhône)</w:t>
      </w:r>
    </w:p>
    <w:p w14:paraId="1434817C" w14:textId="120E56A8" w:rsidR="00C24278" w:rsidRPr="0032190F" w:rsidRDefault="00000000" w:rsidP="00242C0F">
      <w:pPr>
        <w:ind w:firstLine="709"/>
        <w:jc w:val="both"/>
        <w:rPr>
          <w:lang w:val="fr-FR"/>
        </w:rPr>
      </w:pPr>
      <w:hyperlink r:id="rId8504" w:anchor="Sit_Fees_Tharaux" w:history="1">
        <w:r w:rsidR="00C24278" w:rsidRPr="0032190F">
          <w:rPr>
            <w:rStyle w:val="Hyperlink"/>
            <w:lang w:val="fr-FR"/>
          </w:rPr>
          <w:t>Grotte des Fées</w:t>
        </w:r>
      </w:hyperlink>
      <w:r w:rsidR="00B34AC6" w:rsidRPr="0032190F">
        <w:rPr>
          <w:lang w:val="fr-FR"/>
        </w:rPr>
        <w:t xml:space="preserve"> à Tharaux</w:t>
      </w:r>
      <w:r w:rsidR="00C24278" w:rsidRPr="0032190F">
        <w:rPr>
          <w:lang w:val="fr-FR"/>
        </w:rPr>
        <w:t xml:space="preserve"> (Gard)</w:t>
      </w:r>
    </w:p>
    <w:p w14:paraId="3D582B71" w14:textId="77777777" w:rsidR="00C24278" w:rsidRPr="0032190F" w:rsidRDefault="00C24278" w:rsidP="00242C0F">
      <w:pPr>
        <w:ind w:firstLine="709"/>
        <w:jc w:val="both"/>
        <w:rPr>
          <w:lang w:val="fr-FR"/>
        </w:rPr>
      </w:pPr>
      <w:r w:rsidRPr="0032190F">
        <w:rPr>
          <w:lang w:val="fr-FR"/>
        </w:rPr>
        <w:t>Combes Fages (Lot)</w:t>
      </w:r>
    </w:p>
    <w:p w14:paraId="7A876D22" w14:textId="7EE1C1A0" w:rsidR="00C24278" w:rsidRPr="0032190F" w:rsidRDefault="00000000" w:rsidP="00242C0F">
      <w:pPr>
        <w:ind w:firstLine="709"/>
        <w:jc w:val="both"/>
        <w:rPr>
          <w:lang w:val="fr-FR"/>
        </w:rPr>
      </w:pPr>
      <w:hyperlink r:id="rId8505" w:anchor="Sit_Bazoches_Vesles" w:history="1">
        <w:r w:rsidR="00C24278" w:rsidRPr="0032190F">
          <w:rPr>
            <w:rStyle w:val="Hyperlink"/>
            <w:lang w:val="fr-FR"/>
          </w:rPr>
          <w:t>Bazoches-les-Bray</w:t>
        </w:r>
      </w:hyperlink>
      <w:r w:rsidR="00C24278" w:rsidRPr="0032190F">
        <w:rPr>
          <w:lang w:val="fr-FR"/>
        </w:rPr>
        <w:t xml:space="preserve"> (Seine-et-Marne)</w:t>
      </w:r>
    </w:p>
    <w:p w14:paraId="38729E73" w14:textId="77777777" w:rsidR="00C24278" w:rsidRPr="0032190F" w:rsidRDefault="00C24278" w:rsidP="00242C0F">
      <w:pPr>
        <w:ind w:firstLine="709"/>
        <w:jc w:val="both"/>
        <w:rPr>
          <w:lang w:val="fr-FR"/>
        </w:rPr>
      </w:pPr>
      <w:r w:rsidRPr="0032190F">
        <w:rPr>
          <w:lang w:val="fr-FR"/>
        </w:rPr>
        <w:t>Saint-Pey-les Bray (Seine-et-Marne)</w:t>
      </w:r>
    </w:p>
    <w:p w14:paraId="2035673D" w14:textId="77777777" w:rsidR="00C24278" w:rsidRPr="0032190F" w:rsidRDefault="00C24278" w:rsidP="00242C0F">
      <w:pPr>
        <w:ind w:firstLine="709"/>
        <w:jc w:val="both"/>
        <w:rPr>
          <w:lang w:val="fr-FR"/>
        </w:rPr>
      </w:pPr>
      <w:r w:rsidRPr="0032190F">
        <w:rPr>
          <w:lang w:val="fr-FR"/>
        </w:rPr>
        <w:t>…</w:t>
      </w:r>
    </w:p>
    <w:p w14:paraId="3BC6513F" w14:textId="77777777" w:rsidR="005E3409" w:rsidRPr="0032190F" w:rsidRDefault="005E3409" w:rsidP="00242C0F">
      <w:pPr>
        <w:jc w:val="both"/>
        <w:rPr>
          <w:lang w:val="fr-FR"/>
        </w:rPr>
      </w:pPr>
      <w:r w:rsidRPr="0032190F">
        <w:rPr>
          <w:lang w:val="fr-FR"/>
        </w:rPr>
        <w:t>(BIB 579…)</w:t>
      </w:r>
    </w:p>
    <w:p w14:paraId="4227BFAB" w14:textId="77777777" w:rsidR="00C24278" w:rsidRPr="0032190F" w:rsidRDefault="00C24278" w:rsidP="00242C0F">
      <w:pPr>
        <w:jc w:val="both"/>
        <w:rPr>
          <w:lang w:val="fr-FR"/>
        </w:rPr>
      </w:pPr>
    </w:p>
    <w:p w14:paraId="09F0DE8A" w14:textId="77777777" w:rsidR="008C0505" w:rsidRPr="0032190F" w:rsidRDefault="00DD1061" w:rsidP="00426FF9">
      <w:pPr>
        <w:pStyle w:val="Heading1"/>
      </w:pPr>
      <w:bookmarkStart w:id="3580" w:name="Sit_Spiennes"/>
      <w:r w:rsidRPr="0032190F">
        <w:t>SPIENNES</w:t>
      </w:r>
    </w:p>
    <w:bookmarkEnd w:id="3580"/>
    <w:p w14:paraId="7895F852" w14:textId="77777777" w:rsidR="008C0505" w:rsidRPr="0032190F" w:rsidRDefault="008C0505" w:rsidP="00242C0F">
      <w:pPr>
        <w:jc w:val="both"/>
        <w:rPr>
          <w:lang w:val="fr-FR"/>
        </w:rPr>
      </w:pPr>
    </w:p>
    <w:p w14:paraId="2C6457BA" w14:textId="5472A786" w:rsidR="008C0505" w:rsidRPr="0032190F" w:rsidRDefault="005D2D2C" w:rsidP="00DD1061">
      <w:pPr>
        <w:rPr>
          <w:lang w:val="fr-FR"/>
        </w:rPr>
      </w:pPr>
      <w:r>
        <w:rPr>
          <w:lang w:val="fr-FR"/>
        </w:rPr>
        <w:t>Spienne (</w:t>
      </w:r>
      <w:r w:rsidR="00DD1061" w:rsidRPr="0032190F">
        <w:rPr>
          <w:lang w:val="fr-FR"/>
        </w:rPr>
        <w:t>Belgique</w:t>
      </w:r>
      <w:r>
        <w:rPr>
          <w:lang w:val="fr-FR"/>
        </w:rPr>
        <w:t>)</w:t>
      </w:r>
      <w:r w:rsidR="00DD1061" w:rsidRPr="0032190F">
        <w:rPr>
          <w:lang w:val="fr-FR"/>
        </w:rPr>
        <w:t xml:space="preserve">. </w:t>
      </w:r>
      <w:r w:rsidR="008C0505" w:rsidRPr="0032190F">
        <w:rPr>
          <w:lang w:val="fr-FR"/>
        </w:rPr>
        <w:t xml:space="preserve">Gisement de </w:t>
      </w:r>
      <w:hyperlink r:id="rId8506" w:anchor="Sit_Produits_siliceux" w:history="1">
        <w:r w:rsidR="00FE3194" w:rsidRPr="0032190F">
          <w:rPr>
            <w:rStyle w:val="Hyperlink"/>
            <w:lang w:val="fr-FR"/>
          </w:rPr>
          <w:t>produits siliceux</w:t>
        </w:r>
      </w:hyperlink>
      <w:r w:rsidR="00FE3194" w:rsidRPr="00FE3194">
        <w:rPr>
          <w:lang w:val="fr-FR"/>
        </w:rPr>
        <w:t xml:space="preserve"> </w:t>
      </w:r>
      <w:r w:rsidR="008C0505" w:rsidRPr="0032190F">
        <w:rPr>
          <w:lang w:val="fr-FR"/>
        </w:rPr>
        <w:t>durant le Néolithique (BIB 252 p. 14)</w:t>
      </w:r>
      <w:r w:rsidR="00DD1061" w:rsidRPr="0032190F">
        <w:rPr>
          <w:lang w:val="fr-FR"/>
        </w:rPr>
        <w:t>, l'une des grandes mines de silex pour le Néolithique ancien ou moyen (BIB 2547)</w:t>
      </w:r>
    </w:p>
    <w:p w14:paraId="208650D1" w14:textId="77777777" w:rsidR="008C0505" w:rsidRPr="0032190F" w:rsidRDefault="008C0505" w:rsidP="00242C0F">
      <w:pPr>
        <w:jc w:val="both"/>
        <w:rPr>
          <w:lang w:val="fr-FR"/>
        </w:rPr>
      </w:pPr>
    </w:p>
    <w:p w14:paraId="5BD71806" w14:textId="77777777" w:rsidR="008C0505" w:rsidRPr="0032190F" w:rsidRDefault="008C0505" w:rsidP="00426FF9">
      <w:pPr>
        <w:pStyle w:val="Heading1"/>
      </w:pPr>
      <w:bookmarkStart w:id="3581" w:name="Sit_Salinelles"/>
      <w:r w:rsidRPr="0032190F">
        <w:t xml:space="preserve">SALINELLES </w:t>
      </w:r>
      <w:bookmarkEnd w:id="3581"/>
    </w:p>
    <w:p w14:paraId="65C17D90" w14:textId="77777777" w:rsidR="00DD1061" w:rsidRPr="0032190F" w:rsidRDefault="00DD1061" w:rsidP="00242C0F">
      <w:pPr>
        <w:jc w:val="both"/>
        <w:rPr>
          <w:lang w:val="fr-FR"/>
        </w:rPr>
      </w:pPr>
    </w:p>
    <w:p w14:paraId="4AFADFEB" w14:textId="7235FE38" w:rsidR="008C0505" w:rsidRPr="0032190F" w:rsidRDefault="00FF1AAA" w:rsidP="00242C0F">
      <w:pPr>
        <w:jc w:val="both"/>
        <w:rPr>
          <w:lang w:val="fr-FR"/>
        </w:rPr>
      </w:pPr>
      <w:r w:rsidRPr="0032190F">
        <w:rPr>
          <w:lang w:val="fr-FR"/>
        </w:rPr>
        <w:t xml:space="preserve">Durant le </w:t>
      </w:r>
      <w:hyperlink r:id="rId8507" w:anchor="Cul_Chalco" w:history="1">
        <w:r w:rsidRPr="0032190F">
          <w:rPr>
            <w:rStyle w:val="Hyperlink"/>
            <w:lang w:val="fr-FR"/>
          </w:rPr>
          <w:t>Chalcolithique</w:t>
        </w:r>
      </w:hyperlink>
      <w:r w:rsidRPr="0032190F">
        <w:rPr>
          <w:lang w:val="fr-FR"/>
        </w:rPr>
        <w:t xml:space="preserve">, l’atelier </w:t>
      </w:r>
      <w:r w:rsidR="002E5F3B" w:rsidRPr="0032190F">
        <w:rPr>
          <w:lang w:val="fr-FR"/>
        </w:rPr>
        <w:t xml:space="preserve">de </w:t>
      </w:r>
      <w:hyperlink r:id="rId8508" w:anchor="Sit_Produits_siliceux" w:history="1">
        <w:r w:rsidR="002E5F3B" w:rsidRPr="0032190F">
          <w:rPr>
            <w:rStyle w:val="Hyperlink"/>
            <w:lang w:val="fr-FR"/>
          </w:rPr>
          <w:t>produits siliceux</w:t>
        </w:r>
      </w:hyperlink>
      <w:r w:rsidR="00FE3194" w:rsidRPr="00FE3194">
        <w:rPr>
          <w:lang w:val="fr-FR"/>
        </w:rPr>
        <w:t xml:space="preserve"> </w:t>
      </w:r>
      <w:r w:rsidRPr="0032190F">
        <w:rPr>
          <w:lang w:val="fr-FR"/>
        </w:rPr>
        <w:t>de Salinelle</w:t>
      </w:r>
      <w:r w:rsidR="003A7711" w:rsidRPr="0032190F">
        <w:rPr>
          <w:lang w:val="fr-FR"/>
        </w:rPr>
        <w:t>s</w:t>
      </w:r>
      <w:r w:rsidRPr="0032190F">
        <w:rPr>
          <w:lang w:val="fr-FR"/>
        </w:rPr>
        <w:t xml:space="preserve"> dans le Midi de la France</w:t>
      </w:r>
      <w:r w:rsidR="00A54D8B" w:rsidRPr="0032190F">
        <w:rPr>
          <w:lang w:val="fr-FR"/>
        </w:rPr>
        <w:t xml:space="preserve">(Gard) </w:t>
      </w:r>
      <w:r w:rsidRPr="0032190F">
        <w:rPr>
          <w:lang w:val="fr-FR"/>
        </w:rPr>
        <w:t>exporte ses produits sur plaque au sud des Grands Causses (Jean Vaquer et al., C2, 2008). Gisement de silex durant le Néolithique (BIB 252 p. 14).</w:t>
      </w:r>
      <w:r w:rsidR="003A7711" w:rsidRPr="0032190F">
        <w:rPr>
          <w:lang w:val="fr-FR"/>
        </w:rPr>
        <w:t xml:space="preserve"> Le dolmen de </w:t>
      </w:r>
      <w:hyperlink r:id="rId8509" w:anchor="Sit_Rascassols" w:history="1">
        <w:r w:rsidR="003A7711" w:rsidRPr="0032190F">
          <w:rPr>
            <w:rStyle w:val="Hyperlink"/>
            <w:lang w:val="fr-FR"/>
          </w:rPr>
          <w:t>Rascassols</w:t>
        </w:r>
      </w:hyperlink>
      <w:r w:rsidR="003A7711" w:rsidRPr="0032190F">
        <w:rPr>
          <w:lang w:val="fr-FR"/>
        </w:rPr>
        <w:t xml:space="preserve"> a livré un poignard en silex provenant de Salinelles (BIB 17)</w:t>
      </w:r>
    </w:p>
    <w:p w14:paraId="156D15B6" w14:textId="77777777" w:rsidR="002E5F3B" w:rsidRPr="0032190F" w:rsidRDefault="002E5F3B" w:rsidP="00242C0F">
      <w:pPr>
        <w:jc w:val="both"/>
        <w:rPr>
          <w:lang w:val="fr-FR"/>
        </w:rPr>
      </w:pPr>
    </w:p>
    <w:p w14:paraId="14E6AAB5" w14:textId="77777777" w:rsidR="006B4C20" w:rsidRPr="0032190F" w:rsidRDefault="006B4C20" w:rsidP="00242C0F">
      <w:pPr>
        <w:jc w:val="both"/>
        <w:rPr>
          <w:lang w:val="fr-FR"/>
        </w:rPr>
      </w:pPr>
      <w:r w:rsidRPr="0032190F">
        <w:rPr>
          <w:lang w:val="fr-FR"/>
        </w:rPr>
        <w:t>Sur les stations-ateliers de Salinelles (Gard), on trouve de nombreuses ébauches et aussi pièces lithiques élaborées. Son exploitation a fonctionné pendant tout le Néolithique final (stades Ferrières et Fontbuisse) comme le montre les céramiques découvertes sur les sites d’extraction et le con</w:t>
      </w:r>
      <w:r w:rsidR="007330C8" w:rsidRPr="0032190F">
        <w:rPr>
          <w:lang w:val="fr-FR"/>
        </w:rPr>
        <w:t xml:space="preserve">texte de diffusion des produits. Il n’y a pour l’instant (1999) aucune trace d’exploitation antérieure à cette période </w:t>
      </w:r>
      <w:r w:rsidRPr="0032190F">
        <w:rPr>
          <w:lang w:val="fr-FR"/>
        </w:rPr>
        <w:t>(BIB 506 p. 247)</w:t>
      </w:r>
    </w:p>
    <w:p w14:paraId="702F8F15" w14:textId="77777777" w:rsidR="006B4C20" w:rsidRPr="0032190F" w:rsidRDefault="006B4C20" w:rsidP="00242C0F">
      <w:pPr>
        <w:jc w:val="both"/>
        <w:rPr>
          <w:lang w:val="fr-FR"/>
        </w:rPr>
      </w:pPr>
    </w:p>
    <w:p w14:paraId="6B9114B5" w14:textId="0EE61472" w:rsidR="00CC5FE6" w:rsidRPr="0032190F" w:rsidRDefault="002E5F3B" w:rsidP="00242C0F">
      <w:pPr>
        <w:jc w:val="both"/>
        <w:rPr>
          <w:lang w:val="fr-FR"/>
        </w:rPr>
      </w:pPr>
      <w:r w:rsidRPr="0032190F">
        <w:rPr>
          <w:lang w:val="fr-FR"/>
        </w:rPr>
        <w:t>Les pièces sur plaquettes de Salinelles se reconnaissent quan</w:t>
      </w:r>
      <w:r w:rsidR="0080027E" w:rsidRPr="0032190F">
        <w:rPr>
          <w:lang w:val="fr-FR"/>
        </w:rPr>
        <w:t xml:space="preserve">t à elles à leur cortex crayeux </w:t>
      </w:r>
      <w:r w:rsidRPr="0032190F">
        <w:rPr>
          <w:lang w:val="fr-FR"/>
        </w:rPr>
        <w:t>vacuolaire et leur coeur mal silicifi é, opaque, de couleur beige à café au lait, sans fossile, si cen’est des creux tubulaires interprétables comme des trous de racines. De nombreux poignards dezone caussenarde ont été réalisés dans ce silex (BIB 570 p. 170)</w:t>
      </w:r>
      <w:r w:rsidR="00CC5FE6" w:rsidRPr="0032190F">
        <w:rPr>
          <w:lang w:val="fr-FR"/>
        </w:rPr>
        <w:t xml:space="preserve">. C’est le cas du petitexemplaire ayant conservé un bout de son manche en os qui a été trouvé à la grotte du </w:t>
      </w:r>
      <w:hyperlink r:id="rId8510" w:anchor="Sit_Rajal_Saint_Esprit" w:history="1">
        <w:r w:rsidR="00CC5FE6" w:rsidRPr="0032190F">
          <w:rPr>
            <w:rStyle w:val="Hyperlink"/>
            <w:lang w:val="fr-FR"/>
          </w:rPr>
          <w:t>Rajal duSaint-Esprit</w:t>
        </w:r>
      </w:hyperlink>
      <w:r w:rsidR="00CC5FE6" w:rsidRPr="0032190F">
        <w:rPr>
          <w:lang w:val="fr-FR"/>
        </w:rPr>
        <w:t xml:space="preserve"> à La Bastide-Pradines (Aveyron) et des exemplaires du dolmen de </w:t>
      </w:r>
      <w:hyperlink r:id="rId8511" w:anchor="Sit_Lamalou" w:history="1">
        <w:r w:rsidR="00CC5FE6" w:rsidRPr="0032190F">
          <w:rPr>
            <w:rStyle w:val="Hyperlink"/>
            <w:lang w:val="fr-FR"/>
          </w:rPr>
          <w:t>Lamalou</w:t>
        </w:r>
      </w:hyperlink>
      <w:r w:rsidR="00CC5FE6" w:rsidRPr="0032190F">
        <w:rPr>
          <w:lang w:val="fr-FR"/>
        </w:rPr>
        <w:t xml:space="preserve"> (BIB 570 p. 170).Les plaquettes du « groupe A » qui se caractérisent par un cortex pelliculaire lisse et un coeur bien silicifié, brillant, translucide de couleur blond-gris avec comme inclusions des fi laments noirs de </w:t>
      </w:r>
      <w:r w:rsidR="00CC5FE6" w:rsidRPr="0032190F">
        <w:rPr>
          <w:lang w:val="fr-FR"/>
        </w:rPr>
        <w:lastRenderedPageBreak/>
        <w:t xml:space="preserve">matière organique n’ont pas d’origine déterminée mais se retrouvent assez fréquemment façonnées en poignard dans le sud-Ouest de la région caussenarde. Une bonne série provient dudolmen des Teulières à Cahuzac-sur-Vère (Tarn) où ils adoptent des morphologies diverses : foliacée, type Viala à encoches multiples, type </w:t>
      </w:r>
      <w:hyperlink r:id="rId8512" w:anchor="Sit_Cascades" w:history="1">
        <w:r w:rsidR="001903CE" w:rsidRPr="0032190F">
          <w:rPr>
            <w:rStyle w:val="Hyperlink"/>
            <w:lang w:val="fr-FR"/>
          </w:rPr>
          <w:t>Cascades</w:t>
        </w:r>
      </w:hyperlink>
      <w:r w:rsidR="00CC5FE6" w:rsidRPr="0032190F">
        <w:rPr>
          <w:lang w:val="fr-FR"/>
        </w:rPr>
        <w:t xml:space="preserve"> et type Bramabiau (BIB 570 p. 170)</w:t>
      </w:r>
    </w:p>
    <w:p w14:paraId="37D45C2A" w14:textId="77777777" w:rsidR="0009312F" w:rsidRPr="0032190F" w:rsidRDefault="0009312F" w:rsidP="00242C0F">
      <w:pPr>
        <w:jc w:val="both"/>
        <w:rPr>
          <w:lang w:val="fr-FR"/>
        </w:rPr>
      </w:pPr>
    </w:p>
    <w:p w14:paraId="68E08D33" w14:textId="77777777" w:rsidR="0009312F" w:rsidRPr="0032190F" w:rsidRDefault="0009312F" w:rsidP="00242C0F">
      <w:pPr>
        <w:jc w:val="both"/>
        <w:rPr>
          <w:lang w:val="fr-FR"/>
        </w:rPr>
      </w:pPr>
      <w:r w:rsidRPr="0032190F">
        <w:rPr>
          <w:lang w:val="fr-FR"/>
        </w:rPr>
        <w:t>Puits de la Vigne de Cade à Salinelles : mine de silex réemployées comme espace sépulcral collectif (BIB 1341 p. 166)</w:t>
      </w:r>
    </w:p>
    <w:p w14:paraId="0995C47C" w14:textId="77777777" w:rsidR="00F77AAE" w:rsidRPr="0032190F" w:rsidRDefault="00F77AAE" w:rsidP="00242C0F">
      <w:pPr>
        <w:jc w:val="both"/>
        <w:rPr>
          <w:lang w:val="fr-FR"/>
        </w:rPr>
      </w:pPr>
    </w:p>
    <w:p w14:paraId="519F6C30" w14:textId="77777777" w:rsidR="00F77AAE" w:rsidRPr="0032190F" w:rsidRDefault="00F77AAE" w:rsidP="00426FF9">
      <w:pPr>
        <w:pStyle w:val="Heading1"/>
      </w:pPr>
      <w:bookmarkStart w:id="3582" w:name="Sit_Rajal_Saint_Esprit"/>
      <w:r w:rsidRPr="0032190F">
        <w:t>RAJAL DU SAINT-ESPRIT (Grotte du)</w:t>
      </w:r>
    </w:p>
    <w:bookmarkEnd w:id="3582"/>
    <w:p w14:paraId="6C064E8B" w14:textId="77777777" w:rsidR="00F77AAE" w:rsidRPr="0032190F" w:rsidRDefault="00F77AAE" w:rsidP="00242C0F">
      <w:pPr>
        <w:tabs>
          <w:tab w:val="left" w:pos="2745"/>
        </w:tabs>
        <w:jc w:val="both"/>
        <w:rPr>
          <w:lang w:val="fr-FR"/>
        </w:rPr>
      </w:pPr>
    </w:p>
    <w:p w14:paraId="490013EC" w14:textId="3FC0E4EE" w:rsidR="00B45A92" w:rsidRPr="0032190F" w:rsidRDefault="00F77AAE" w:rsidP="00242C0F">
      <w:pPr>
        <w:autoSpaceDE w:val="0"/>
        <w:autoSpaceDN w:val="0"/>
        <w:adjustRightInd w:val="0"/>
        <w:jc w:val="both"/>
        <w:rPr>
          <w:lang w:val="fr-FR"/>
        </w:rPr>
      </w:pPr>
      <w:r w:rsidRPr="0032190F">
        <w:rPr>
          <w:lang w:val="fr-FR"/>
        </w:rPr>
        <w:t>La grotte du Rajal Saint-Esprit (Bastide Pradines</w:t>
      </w:r>
      <w:r w:rsidR="0089421A" w:rsidRPr="0032190F">
        <w:rPr>
          <w:lang w:val="fr-FR"/>
        </w:rPr>
        <w:t>, Aveyron</w:t>
      </w:r>
      <w:r w:rsidRPr="0032190F">
        <w:rPr>
          <w:lang w:val="fr-FR"/>
        </w:rPr>
        <w:t>)</w:t>
      </w:r>
      <w:r w:rsidR="00B45A92" w:rsidRPr="0032190F">
        <w:rPr>
          <w:lang w:val="fr-FR"/>
        </w:rPr>
        <w:t xml:space="preserve"> est un site à vocation sépulcral qui a fonctionné durant le Chalcolithique, sur les</w:t>
      </w:r>
      <w:r w:rsidR="00EF2636">
        <w:rPr>
          <w:lang w:val="fr-FR"/>
        </w:rPr>
        <w:t xml:space="preserve"> </w:t>
      </w:r>
      <w:r w:rsidR="00B45A92" w:rsidRPr="0032190F">
        <w:rPr>
          <w:lang w:val="fr-FR"/>
        </w:rPr>
        <w:t>phases moyenne</w:t>
      </w:r>
      <w:r w:rsidR="00EF2636">
        <w:rPr>
          <w:lang w:val="fr-FR"/>
        </w:rPr>
        <w:t>s</w:t>
      </w:r>
      <w:r w:rsidR="00B45A92" w:rsidRPr="0032190F">
        <w:rPr>
          <w:lang w:val="fr-FR"/>
        </w:rPr>
        <w:t xml:space="preserve"> et finale du</w:t>
      </w:r>
      <w:r w:rsidR="00EF2636">
        <w:rPr>
          <w:lang w:val="fr-FR"/>
        </w:rPr>
        <w:t xml:space="preserve"> </w:t>
      </w:r>
      <w:r w:rsidR="00B45A92" w:rsidRPr="0032190F">
        <w:rPr>
          <w:lang w:val="fr-FR"/>
        </w:rPr>
        <w:t xml:space="preserve">groupe culturel des </w:t>
      </w:r>
      <w:hyperlink r:id="rId8513" w:anchor="Cul_Treilles" w:history="1">
        <w:r w:rsidR="00247814" w:rsidRPr="0032190F">
          <w:rPr>
            <w:rStyle w:val="Hyperlink"/>
            <w:lang w:val="fr-FR"/>
          </w:rPr>
          <w:t>Treilles</w:t>
        </w:r>
      </w:hyperlink>
      <w:r w:rsidR="00B45A92" w:rsidRPr="0032190F">
        <w:rPr>
          <w:lang w:val="fr-FR"/>
        </w:rPr>
        <w:t>, et</w:t>
      </w:r>
      <w:r w:rsidR="00247814">
        <w:rPr>
          <w:lang w:val="fr-FR"/>
        </w:rPr>
        <w:t xml:space="preserve"> </w:t>
      </w:r>
      <w:r w:rsidR="00B45A92" w:rsidRPr="0032190F">
        <w:rPr>
          <w:lang w:val="fr-FR"/>
        </w:rPr>
        <w:t xml:space="preserve">au </w:t>
      </w:r>
      <w:r w:rsidR="00D4249E" w:rsidRPr="0032190F">
        <w:rPr>
          <w:lang w:val="fr-FR"/>
        </w:rPr>
        <w:t>B</w:t>
      </w:r>
      <w:r w:rsidR="00B45A92" w:rsidRPr="0032190F">
        <w:rPr>
          <w:lang w:val="fr-FR"/>
        </w:rPr>
        <w:t>ronze ancien. Elle comprend un abondant matériel archéologique dont une hache-marteau en bois de cerf et un poignard.</w:t>
      </w:r>
      <w:r w:rsidR="00E2128F" w:rsidRPr="0032190F">
        <w:rPr>
          <w:lang w:val="fr-FR"/>
        </w:rPr>
        <w:t>(BIB 969 p. 15-17)</w:t>
      </w:r>
    </w:p>
    <w:p w14:paraId="23090E17" w14:textId="77777777" w:rsidR="00B45A92" w:rsidRDefault="00B45A92" w:rsidP="00242C0F">
      <w:pPr>
        <w:autoSpaceDE w:val="0"/>
        <w:autoSpaceDN w:val="0"/>
        <w:adjustRightInd w:val="0"/>
        <w:rPr>
          <w:lang w:val="fr-FR"/>
        </w:rPr>
      </w:pPr>
    </w:p>
    <w:p w14:paraId="2D6E5B87" w14:textId="77777777" w:rsidR="00EF2636" w:rsidRDefault="00EF2636" w:rsidP="00EF2636">
      <w:pPr>
        <w:pStyle w:val="Heading2"/>
      </w:pPr>
      <w:r>
        <w:t>hache</w:t>
      </w:r>
    </w:p>
    <w:p w14:paraId="7DBA1558" w14:textId="7301FCF5" w:rsidR="00B45A92" w:rsidRPr="0032190F" w:rsidRDefault="004E79C6" w:rsidP="00242C0F">
      <w:pPr>
        <w:autoSpaceDE w:val="0"/>
        <w:autoSpaceDN w:val="0"/>
        <w:adjustRightInd w:val="0"/>
        <w:jc w:val="both"/>
        <w:rPr>
          <w:lang w:val="fr-FR"/>
        </w:rPr>
      </w:pPr>
      <w:r w:rsidRPr="0032190F">
        <w:rPr>
          <w:lang w:val="fr-FR"/>
        </w:rPr>
        <w:t>La hache</w:t>
      </w:r>
      <w:r w:rsidR="001F55A8" w:rsidRPr="0032190F">
        <w:rPr>
          <w:lang w:val="fr-FR"/>
        </w:rPr>
        <w:t xml:space="preserve"> en bois de cerf</w:t>
      </w:r>
      <w:r w:rsidRPr="0032190F">
        <w:rPr>
          <w:lang w:val="fr-FR"/>
        </w:rPr>
        <w:t xml:space="preserve"> est </w:t>
      </w:r>
      <w:r w:rsidR="00B45A92" w:rsidRPr="0032190F">
        <w:rPr>
          <w:lang w:val="fr-FR"/>
        </w:rPr>
        <w:t>poli</w:t>
      </w:r>
      <w:r w:rsidRPr="0032190F">
        <w:rPr>
          <w:lang w:val="fr-FR"/>
        </w:rPr>
        <w:t>e</w:t>
      </w:r>
      <w:r w:rsidR="00B45A92" w:rsidRPr="0032190F">
        <w:rPr>
          <w:lang w:val="fr-FR"/>
        </w:rPr>
        <w:t xml:space="preserve"> et ornée d’une frise, obtenue par gravure et bas relief. A perforation transversale unique, elle mesure </w:t>
      </w:r>
      <w:smartTag w:uri="urn:schemas-microsoft-com:office:smarttags" w:element="metricconverter">
        <w:smartTagPr>
          <w:attr w:name="ProductID" w:val="15,50 cm"/>
        </w:smartTagPr>
        <w:r w:rsidR="00B45A92" w:rsidRPr="0032190F">
          <w:rPr>
            <w:lang w:val="fr-FR"/>
          </w:rPr>
          <w:t>15,50 cm</w:t>
        </w:r>
      </w:smartTag>
      <w:r w:rsidR="00B45A92" w:rsidRPr="0032190F">
        <w:rPr>
          <w:lang w:val="fr-FR"/>
        </w:rPr>
        <w:t xml:space="preserve"> de long pour un poids de l’état de 70 grammes. Mise au jour dans l’unité stratigraphique 1003, qui correspond au niveau d’incinération,  trouvée en association</w:t>
      </w:r>
      <w:r w:rsidR="002E0B13" w:rsidRPr="0032190F">
        <w:rPr>
          <w:lang w:val="fr-FR"/>
        </w:rPr>
        <w:t xml:space="preserve"> avec une perle à ailettes considérée comme le fossile dire</w:t>
      </w:r>
      <w:r w:rsidR="00B45A92" w:rsidRPr="0032190F">
        <w:rPr>
          <w:lang w:val="fr-FR"/>
        </w:rPr>
        <w:t xml:space="preserve">cteur de la phase moyenne duGroupe des </w:t>
      </w:r>
      <w:hyperlink r:id="rId8514" w:anchor="Cul_Treilles" w:history="1">
        <w:r w:rsidR="00B45A92" w:rsidRPr="0032190F">
          <w:rPr>
            <w:rStyle w:val="Hyperlink"/>
            <w:lang w:val="fr-FR"/>
          </w:rPr>
          <w:t>Treilles</w:t>
        </w:r>
      </w:hyperlink>
      <w:r w:rsidR="00B45A92" w:rsidRPr="0032190F">
        <w:rPr>
          <w:lang w:val="fr-FR"/>
        </w:rPr>
        <w:t>, son décor semble lui aussi être un élément possible de référence chronologique. Le décor en zigzagrappelle celui du le vase découvert à l’ abri du Roc Troué, commune de S a i n t e - E u l a l i e - d e – Cernon (Maury et A</w:t>
      </w:r>
      <w:r w:rsidR="00B45A92" w:rsidRPr="0032190F">
        <w:rPr>
          <w:i/>
          <w:iCs/>
          <w:lang w:val="fr-FR"/>
        </w:rPr>
        <w:t xml:space="preserve">lii </w:t>
      </w:r>
      <w:r w:rsidR="00B45A92" w:rsidRPr="0032190F">
        <w:rPr>
          <w:lang w:val="fr-FR"/>
        </w:rPr>
        <w:t>1992, p. 206). La couche 4 d</w:t>
      </w:r>
      <w:r w:rsidR="002E0B13" w:rsidRPr="0032190F">
        <w:rPr>
          <w:lang w:val="fr-FR"/>
        </w:rPr>
        <w:t>ans laquelle il a été mis au jo</w:t>
      </w:r>
      <w:r w:rsidR="00B45A92" w:rsidRPr="0032190F">
        <w:rPr>
          <w:lang w:val="fr-FR"/>
        </w:rPr>
        <w:t>ur est parfaitement datée (GIF 7687 - 2880/2470 cal. BC) et la hache</w:t>
      </w:r>
      <w:r w:rsidR="001F55A8" w:rsidRPr="0032190F">
        <w:rPr>
          <w:lang w:val="fr-FR"/>
        </w:rPr>
        <w:t>-</w:t>
      </w:r>
      <w:r w:rsidR="00B45A92" w:rsidRPr="0032190F">
        <w:rPr>
          <w:lang w:val="fr-FR"/>
        </w:rPr>
        <w:t xml:space="preserve">marteau décorée de </w:t>
      </w:r>
      <w:hyperlink r:id="rId8515" w:anchor="Sit_Chalain_19" w:history="1">
        <w:r w:rsidR="00B45A92" w:rsidRPr="0032190F">
          <w:rPr>
            <w:rStyle w:val="Hyperlink"/>
            <w:lang w:val="fr-FR"/>
          </w:rPr>
          <w:t>Chalain</w:t>
        </w:r>
      </w:hyperlink>
      <w:r w:rsidR="00B45A92" w:rsidRPr="0032190F">
        <w:rPr>
          <w:lang w:val="fr-FR"/>
        </w:rPr>
        <w:t xml:space="preserve"> s’inscrit dans une séquence chronologique située dans la première moitié du 3</w:t>
      </w:r>
      <w:r w:rsidR="00B45A92" w:rsidRPr="0032190F">
        <w:rPr>
          <w:vertAlign w:val="superscript"/>
          <w:lang w:val="fr-FR"/>
        </w:rPr>
        <w:t>e</w:t>
      </w:r>
      <w:r w:rsidR="00B45A92" w:rsidRPr="0032190F">
        <w:rPr>
          <w:lang w:val="fr-FR"/>
        </w:rPr>
        <w:t xml:space="preserve"> millénaire.</w:t>
      </w:r>
      <w:r w:rsidR="00E2128F" w:rsidRPr="0032190F">
        <w:rPr>
          <w:lang w:val="fr-FR"/>
        </w:rPr>
        <w:t>(BIB 969 p. 15-17)</w:t>
      </w:r>
    </w:p>
    <w:p w14:paraId="66D1BFDC" w14:textId="30595F2A" w:rsidR="004E79C6" w:rsidRPr="0032190F" w:rsidRDefault="00E12B32" w:rsidP="00242C0F">
      <w:pPr>
        <w:autoSpaceDE w:val="0"/>
        <w:autoSpaceDN w:val="0"/>
        <w:adjustRightInd w:val="0"/>
        <w:rPr>
          <w:lang w:val="fr-FR"/>
        </w:rPr>
      </w:pPr>
      <w:r w:rsidRPr="0032190F">
        <w:rPr>
          <w:lang w:val="fr-FR"/>
        </w:rPr>
        <w:t xml:space="preserve">La </w:t>
      </w:r>
      <w:hyperlink r:id="rId8516" w:anchor="Typ_Arm_Hache_combat" w:history="1">
        <w:r w:rsidRPr="0032190F">
          <w:rPr>
            <w:rStyle w:val="Hyperlink"/>
            <w:lang w:val="fr-FR"/>
          </w:rPr>
          <w:t>hache-marteau</w:t>
        </w:r>
      </w:hyperlink>
      <w:r w:rsidRPr="0032190F">
        <w:rPr>
          <w:lang w:val="fr-FR"/>
        </w:rPr>
        <w:t xml:space="preserve"> de la grotte du Rajal du Saint-Esprit est attribuée à la phase moyenne des </w:t>
      </w:r>
      <w:hyperlink r:id="rId8517" w:anchor="Cul_Treilles" w:history="1">
        <w:r w:rsidRPr="0032190F">
          <w:rPr>
            <w:rStyle w:val="Hyperlink"/>
            <w:lang w:val="fr-FR"/>
          </w:rPr>
          <w:t>Treilles</w:t>
        </w:r>
      </w:hyperlink>
      <w:r w:rsidRPr="0032190F">
        <w:rPr>
          <w:lang w:val="fr-FR"/>
        </w:rPr>
        <w:t xml:space="preserve"> (BIB 969).</w:t>
      </w:r>
    </w:p>
    <w:p w14:paraId="17BA5489" w14:textId="77777777" w:rsidR="00E12B32" w:rsidRDefault="00E12B32" w:rsidP="00242C0F">
      <w:pPr>
        <w:autoSpaceDE w:val="0"/>
        <w:autoSpaceDN w:val="0"/>
        <w:adjustRightInd w:val="0"/>
        <w:rPr>
          <w:lang w:val="fr-FR"/>
        </w:rPr>
      </w:pPr>
    </w:p>
    <w:p w14:paraId="6249B7AD" w14:textId="77777777" w:rsidR="00EF2636" w:rsidRDefault="00EF2636" w:rsidP="00EF2636">
      <w:pPr>
        <w:pStyle w:val="Heading2"/>
      </w:pPr>
      <w:r>
        <w:t>poignard</w:t>
      </w:r>
    </w:p>
    <w:p w14:paraId="4118529F" w14:textId="0D2BFDB8" w:rsidR="004E79C6" w:rsidRPr="0032190F" w:rsidRDefault="004E79C6" w:rsidP="00242C0F">
      <w:pPr>
        <w:autoSpaceDE w:val="0"/>
        <w:autoSpaceDN w:val="0"/>
        <w:adjustRightInd w:val="0"/>
        <w:rPr>
          <w:lang w:val="fr-FR"/>
        </w:rPr>
      </w:pPr>
      <w:r w:rsidRPr="0032190F">
        <w:rPr>
          <w:lang w:val="fr-FR"/>
        </w:rPr>
        <w:t xml:space="preserve">Le poignard de </w:t>
      </w:r>
      <w:smartTag w:uri="urn:schemas-microsoft-com:office:smarttags" w:element="metricconverter">
        <w:smartTagPr>
          <w:attr w:name="ProductID" w:val="9,5 cm"/>
        </w:smartTagPr>
        <w:r w:rsidRPr="0032190F">
          <w:rPr>
            <w:lang w:val="fr-FR"/>
          </w:rPr>
          <w:t>9,5 cm</w:t>
        </w:r>
      </w:smartTag>
      <w:r w:rsidRPr="0032190F">
        <w:rPr>
          <w:lang w:val="fr-FR"/>
        </w:rPr>
        <w:t xml:space="preserve"> d’envergure, à retouches envahissantes, a été confectio nné à partir d’un silex en plaquette </w:t>
      </w:r>
      <w:r w:rsidR="0089421A" w:rsidRPr="0032190F">
        <w:rPr>
          <w:lang w:val="fr-FR"/>
        </w:rPr>
        <w:t xml:space="preserve">de </w:t>
      </w:r>
      <w:hyperlink r:id="rId8518" w:anchor="Sit_Collorgues" w:history="1">
        <w:r w:rsidR="0089421A" w:rsidRPr="0032190F">
          <w:rPr>
            <w:rStyle w:val="Hyperlink"/>
            <w:lang w:val="fr-FR"/>
          </w:rPr>
          <w:t>Collorgues</w:t>
        </w:r>
      </w:hyperlink>
      <w:r w:rsidR="0089421A" w:rsidRPr="0032190F">
        <w:rPr>
          <w:lang w:val="fr-FR"/>
        </w:rPr>
        <w:t xml:space="preserve"> (BIB 1157 p. 108) </w:t>
      </w:r>
      <w:r w:rsidRPr="0032190F">
        <w:rPr>
          <w:i/>
          <w:lang w:val="fr-FR"/>
        </w:rPr>
        <w:t xml:space="preserve">de type </w:t>
      </w:r>
      <w:hyperlink r:id="rId8519" w:anchor="Sit_Salinelles" w:history="1">
        <w:r w:rsidRPr="0032190F">
          <w:rPr>
            <w:rStyle w:val="Hyperlink"/>
            <w:i/>
            <w:lang w:val="fr-FR"/>
          </w:rPr>
          <w:t>Salinelles</w:t>
        </w:r>
      </w:hyperlink>
      <w:r w:rsidR="0089421A" w:rsidRPr="0032190F">
        <w:rPr>
          <w:lang w:val="fr-FR"/>
        </w:rPr>
        <w:t xml:space="preserve"> (BIB 969 p. 15-17)</w:t>
      </w:r>
      <w:r w:rsidRPr="0032190F">
        <w:rPr>
          <w:lang w:val="fr-FR"/>
        </w:rPr>
        <w:t>, avec traces de polissage sur une face et une plage de cortex sur l’autre. La lame est emmanchée dans une poignée fabriquée dans une côte animale, sans doute de bovidé (BIB 969 p. 15-17)</w:t>
      </w:r>
    </w:p>
    <w:p w14:paraId="5D267161" w14:textId="77777777" w:rsidR="00A60BCC" w:rsidRPr="0032190F" w:rsidRDefault="00A60BCC" w:rsidP="00242C0F">
      <w:pPr>
        <w:autoSpaceDE w:val="0"/>
        <w:autoSpaceDN w:val="0"/>
        <w:adjustRightInd w:val="0"/>
        <w:rPr>
          <w:sz w:val="20"/>
          <w:szCs w:val="20"/>
          <w:lang w:val="fr-FR"/>
        </w:rPr>
      </w:pPr>
    </w:p>
    <w:p w14:paraId="26D88B5A" w14:textId="77777777" w:rsidR="003A7711" w:rsidRPr="0032190F" w:rsidRDefault="003A7711" w:rsidP="00426FF9">
      <w:pPr>
        <w:pStyle w:val="Heading1"/>
      </w:pPr>
      <w:bookmarkStart w:id="3583" w:name="Sit_Rascassols"/>
      <w:r w:rsidRPr="0032190F">
        <w:t>RASCASSOLS (Dolmen de)</w:t>
      </w:r>
    </w:p>
    <w:bookmarkEnd w:id="3583"/>
    <w:p w14:paraId="5C66D1DD" w14:textId="77777777" w:rsidR="003A7711" w:rsidRPr="0032190F" w:rsidRDefault="003A7711" w:rsidP="00242C0F">
      <w:pPr>
        <w:jc w:val="both"/>
        <w:rPr>
          <w:lang w:val="fr-FR"/>
        </w:rPr>
      </w:pPr>
    </w:p>
    <w:p w14:paraId="6F8DE0C7" w14:textId="6276BED8" w:rsidR="003A7711" w:rsidRPr="0032190F" w:rsidRDefault="00F45414" w:rsidP="00242C0F">
      <w:pPr>
        <w:jc w:val="both"/>
        <w:rPr>
          <w:lang w:val="fr-FR"/>
        </w:rPr>
      </w:pPr>
      <w:r w:rsidRPr="0032190F">
        <w:rPr>
          <w:lang w:val="fr-FR"/>
        </w:rPr>
        <w:t>L</w:t>
      </w:r>
      <w:r w:rsidR="003A7711" w:rsidRPr="0032190F">
        <w:rPr>
          <w:lang w:val="fr-FR"/>
        </w:rPr>
        <w:t xml:space="preserve">e dolmen </w:t>
      </w:r>
      <w:r w:rsidRPr="0032190F">
        <w:rPr>
          <w:lang w:val="fr-FR"/>
        </w:rPr>
        <w:t xml:space="preserve">de Rascassols </w:t>
      </w:r>
      <w:r w:rsidR="002A74C3" w:rsidRPr="0032190F">
        <w:rPr>
          <w:lang w:val="fr-FR"/>
        </w:rPr>
        <w:t xml:space="preserve">(ou de </w:t>
      </w:r>
      <w:r w:rsidR="002A74C3" w:rsidRPr="0032190F">
        <w:rPr>
          <w:color w:val="141414"/>
          <w:lang w:val="fr-FR"/>
        </w:rPr>
        <w:t xml:space="preserve">la Galaberte) </w:t>
      </w:r>
      <w:r w:rsidR="00BA721F" w:rsidRPr="0032190F">
        <w:rPr>
          <w:lang w:val="fr-FR"/>
        </w:rPr>
        <w:t xml:space="preserve">à </w:t>
      </w:r>
      <w:r w:rsidR="00203F41" w:rsidRPr="0032190F">
        <w:rPr>
          <w:lang w:val="fr-FR"/>
        </w:rPr>
        <w:t xml:space="preserve">Saint-Hypolyte-du-Fort </w:t>
      </w:r>
      <w:r w:rsidR="002A74C3" w:rsidRPr="0032190F">
        <w:rPr>
          <w:lang w:val="fr-FR"/>
        </w:rPr>
        <w:t xml:space="preserve">dans le Gard </w:t>
      </w:r>
      <w:r w:rsidR="003A7711" w:rsidRPr="0032190F">
        <w:rPr>
          <w:lang w:val="fr-FR"/>
        </w:rPr>
        <w:t>a livré un poignard a</w:t>
      </w:r>
      <w:r w:rsidR="007A6DC4" w:rsidRPr="0032190F">
        <w:rPr>
          <w:lang w:val="fr-FR"/>
        </w:rPr>
        <w:t>vec une lame en silex en proven</w:t>
      </w:r>
      <w:r w:rsidR="003A7711" w:rsidRPr="0032190F">
        <w:rPr>
          <w:lang w:val="fr-FR"/>
        </w:rPr>
        <w:t xml:space="preserve">ande du gisement de </w:t>
      </w:r>
      <w:hyperlink r:id="rId8520" w:anchor="Sit_Salinelles" w:history="1">
        <w:r w:rsidR="003A7711" w:rsidRPr="0032190F">
          <w:rPr>
            <w:rStyle w:val="Hyperlink"/>
            <w:lang w:val="fr-FR"/>
          </w:rPr>
          <w:t>Salinelles</w:t>
        </w:r>
      </w:hyperlink>
      <w:r w:rsidR="003A7711" w:rsidRPr="0032190F">
        <w:rPr>
          <w:lang w:val="fr-FR"/>
        </w:rPr>
        <w:t xml:space="preserve"> (BIB 17)</w:t>
      </w:r>
    </w:p>
    <w:p w14:paraId="30F515CD" w14:textId="77777777" w:rsidR="002A74C3" w:rsidRPr="0032190F" w:rsidRDefault="002A74C3" w:rsidP="00242C0F">
      <w:pPr>
        <w:autoSpaceDE w:val="0"/>
        <w:autoSpaceDN w:val="0"/>
        <w:adjustRightInd w:val="0"/>
        <w:rPr>
          <w:color w:val="141414"/>
          <w:lang w:val="fr-FR"/>
        </w:rPr>
      </w:pPr>
    </w:p>
    <w:p w14:paraId="45521557" w14:textId="280C0A67" w:rsidR="002A74C3" w:rsidRPr="0032190F" w:rsidRDefault="002A74C3" w:rsidP="00242C0F">
      <w:pPr>
        <w:autoSpaceDE w:val="0"/>
        <w:autoSpaceDN w:val="0"/>
        <w:adjustRightInd w:val="0"/>
        <w:rPr>
          <w:color w:val="141414"/>
          <w:lang w:val="fr-FR"/>
        </w:rPr>
      </w:pPr>
      <w:r w:rsidRPr="0032190F">
        <w:rPr>
          <w:color w:val="141414"/>
          <w:lang w:val="fr-FR"/>
        </w:rPr>
        <w:t xml:space="preserve">Ce dolmen a livré un poignard (dague) attribué au </w:t>
      </w:r>
      <w:hyperlink r:id="rId8521" w:anchor="Cul_Campaniforme" w:history="1">
        <w:r w:rsidRPr="0032190F">
          <w:rPr>
            <w:rStyle w:val="Hyperlink"/>
            <w:lang w:val="fr-FR"/>
          </w:rPr>
          <w:t>Campaniforme</w:t>
        </w:r>
      </w:hyperlink>
      <w:r w:rsidRPr="0032190F">
        <w:rPr>
          <w:color w:val="141414"/>
          <w:lang w:val="fr-FR"/>
        </w:rPr>
        <w:t xml:space="preserve"> (BIB 972 p. 413)</w:t>
      </w:r>
    </w:p>
    <w:p w14:paraId="79098976" w14:textId="77777777" w:rsidR="00BD0C90" w:rsidRPr="0032190F" w:rsidRDefault="00BD0C90" w:rsidP="00242C0F">
      <w:pPr>
        <w:autoSpaceDE w:val="0"/>
        <w:autoSpaceDN w:val="0"/>
        <w:adjustRightInd w:val="0"/>
        <w:rPr>
          <w:color w:val="141414"/>
          <w:lang w:val="fr-FR"/>
        </w:rPr>
      </w:pPr>
    </w:p>
    <w:p w14:paraId="7DEB726B" w14:textId="77777777" w:rsidR="00BD0C90" w:rsidRPr="0032190F" w:rsidRDefault="00BD0C90" w:rsidP="00426FF9">
      <w:pPr>
        <w:pStyle w:val="Heading1"/>
      </w:pPr>
      <w:bookmarkStart w:id="3584" w:name="Sit_Treilles"/>
      <w:r w:rsidRPr="0032190F">
        <w:t>TREILLES</w:t>
      </w:r>
    </w:p>
    <w:bookmarkEnd w:id="3584"/>
    <w:p w14:paraId="4C916B21" w14:textId="65ED4242" w:rsidR="002A74C3" w:rsidRPr="0032190F" w:rsidRDefault="00D6168D" w:rsidP="00242C0F">
      <w:pPr>
        <w:autoSpaceDE w:val="0"/>
        <w:autoSpaceDN w:val="0"/>
        <w:adjustRightInd w:val="0"/>
        <w:rPr>
          <w:color w:val="141414"/>
          <w:lang w:val="fr-FR"/>
        </w:rPr>
      </w:pPr>
      <w:r>
        <w:rPr>
          <w:color w:val="141414"/>
          <w:lang w:val="fr-FR"/>
        </w:rPr>
        <w:t xml:space="preserve">v. </w:t>
      </w:r>
      <w:hyperlink r:id="rId8522" w:anchor="Cul_Rouergue_zArticle" w:history="1">
        <w:r w:rsidRPr="00D6168D">
          <w:rPr>
            <w:rStyle w:val="Hyperlink"/>
            <w:lang w:val="fr-FR"/>
          </w:rPr>
          <w:t>▲</w:t>
        </w:r>
      </w:hyperlink>
    </w:p>
    <w:p w14:paraId="01C7BF5D" w14:textId="77777777" w:rsidR="00D6168D" w:rsidRDefault="00D6168D" w:rsidP="00247814">
      <w:pPr>
        <w:autoSpaceDE w:val="0"/>
        <w:autoSpaceDN w:val="0"/>
        <w:adjustRightInd w:val="0"/>
        <w:jc w:val="both"/>
        <w:rPr>
          <w:color w:val="141414"/>
          <w:lang w:val="fr-FR"/>
        </w:rPr>
      </w:pPr>
    </w:p>
    <w:p w14:paraId="6704F540" w14:textId="2AB0042D" w:rsidR="00BD0C90" w:rsidRDefault="00247814" w:rsidP="00247814">
      <w:pPr>
        <w:autoSpaceDE w:val="0"/>
        <w:autoSpaceDN w:val="0"/>
        <w:adjustRightInd w:val="0"/>
        <w:jc w:val="both"/>
        <w:rPr>
          <w:color w:val="141414"/>
          <w:lang w:val="fr-FR"/>
        </w:rPr>
      </w:pPr>
      <w:r>
        <w:rPr>
          <w:color w:val="141414"/>
          <w:lang w:val="fr-FR"/>
        </w:rPr>
        <w:t xml:space="preserve">Les Treilles, </w:t>
      </w:r>
      <w:r w:rsidR="00BD0C90" w:rsidRPr="0032190F">
        <w:rPr>
          <w:color w:val="141414"/>
          <w:lang w:val="fr-FR"/>
        </w:rPr>
        <w:t xml:space="preserve">grotte éponyme du </w:t>
      </w:r>
      <w:hyperlink r:id="rId8523" w:anchor="Cul_Treilles" w:history="1">
        <w:r w:rsidR="00BD0C90" w:rsidRPr="0032190F">
          <w:rPr>
            <w:rStyle w:val="Hyperlink"/>
            <w:lang w:val="fr-FR"/>
          </w:rPr>
          <w:t>groupe des Treilles</w:t>
        </w:r>
      </w:hyperlink>
      <w:r w:rsidR="00BD0C90" w:rsidRPr="0032190F">
        <w:rPr>
          <w:color w:val="141414"/>
          <w:lang w:val="fr-FR"/>
        </w:rPr>
        <w:t xml:space="preserve"> (Saint-Jean-et-Saint-Paul, Aveyron) a livré des ossements humains pour lesquels des analyses </w:t>
      </w:r>
      <w:r>
        <w:rPr>
          <w:color w:val="141414"/>
          <w:lang w:val="fr-FR"/>
        </w:rPr>
        <w:t>génétiques</w:t>
      </w:r>
      <w:r w:rsidR="00BD0C90" w:rsidRPr="0032190F">
        <w:rPr>
          <w:color w:val="141414"/>
          <w:lang w:val="fr-FR"/>
        </w:rPr>
        <w:t xml:space="preserve"> ont été menées</w:t>
      </w:r>
      <w:r>
        <w:rPr>
          <w:color w:val="141414"/>
          <w:lang w:val="fr-FR"/>
        </w:rPr>
        <w:t xml:space="preserve"> </w:t>
      </w:r>
      <w:r w:rsidRPr="0032190F">
        <w:rPr>
          <w:color w:val="141414"/>
          <w:lang w:val="fr-FR"/>
        </w:rPr>
        <w:t>(BIB La dépêche, internet)</w:t>
      </w:r>
      <w:r w:rsidR="00BD0C90" w:rsidRPr="0032190F">
        <w:rPr>
          <w:color w:val="141414"/>
          <w:lang w:val="fr-FR"/>
        </w:rPr>
        <w:t xml:space="preserve">. </w:t>
      </w:r>
    </w:p>
    <w:p w14:paraId="4441875F" w14:textId="77777777" w:rsidR="007425EF" w:rsidRDefault="007425EF" w:rsidP="00247814">
      <w:pPr>
        <w:autoSpaceDE w:val="0"/>
        <w:autoSpaceDN w:val="0"/>
        <w:adjustRightInd w:val="0"/>
        <w:jc w:val="both"/>
        <w:rPr>
          <w:color w:val="141414"/>
          <w:lang w:val="fr-FR"/>
        </w:rPr>
      </w:pPr>
    </w:p>
    <w:p w14:paraId="20F3204E" w14:textId="77777777" w:rsidR="007425EF" w:rsidRDefault="007425EF" w:rsidP="007425EF">
      <w:pPr>
        <w:pStyle w:val="Heading2"/>
      </w:pPr>
      <w:r>
        <w:lastRenderedPageBreak/>
        <w:t>Funéraire</w:t>
      </w:r>
    </w:p>
    <w:p w14:paraId="2A2B0D2E" w14:textId="77777777" w:rsidR="007425EF" w:rsidRDefault="007425EF" w:rsidP="007425EF">
      <w:pPr>
        <w:rPr>
          <w:lang w:val="fr-FR"/>
        </w:rPr>
      </w:pPr>
    </w:p>
    <w:p w14:paraId="50A56411" w14:textId="77777777" w:rsidR="007425EF" w:rsidRPr="007425EF" w:rsidRDefault="007425EF" w:rsidP="007425EF">
      <w:pPr>
        <w:autoSpaceDE w:val="0"/>
        <w:autoSpaceDN w:val="0"/>
        <w:adjustRightInd w:val="0"/>
        <w:jc w:val="both"/>
        <w:rPr>
          <w:lang w:val="fr-FR"/>
        </w:rPr>
      </w:pPr>
      <w:r w:rsidRPr="0032190F">
        <w:rPr>
          <w:lang w:val="fr-FR"/>
        </w:rPr>
        <w:t xml:space="preserve">La sépulture de Treilles a été mise au jour dans les années 1930. Un minimum de 149 sujets ont été découverts : 63 enfants et sub-adultes et 86 adultes, inhumés sur une période de un à deux siècles </w:t>
      </w:r>
      <w:r w:rsidRPr="0032190F">
        <w:rPr>
          <w:color w:val="141414"/>
          <w:lang w:val="fr-FR"/>
        </w:rPr>
        <w:t>(BIB La dépêche, internet)</w:t>
      </w:r>
    </w:p>
    <w:p w14:paraId="73FCCF84" w14:textId="77777777" w:rsidR="00247814" w:rsidRDefault="00247814" w:rsidP="00247814">
      <w:pPr>
        <w:autoSpaceDE w:val="0"/>
        <w:autoSpaceDN w:val="0"/>
        <w:adjustRightInd w:val="0"/>
        <w:jc w:val="both"/>
        <w:rPr>
          <w:color w:val="141414"/>
          <w:lang w:val="fr-FR"/>
        </w:rPr>
      </w:pPr>
    </w:p>
    <w:p w14:paraId="44B1F802" w14:textId="77777777" w:rsidR="00247814" w:rsidRDefault="00247814" w:rsidP="007425EF">
      <w:pPr>
        <w:pStyle w:val="Heading3"/>
      </w:pPr>
      <w:r>
        <w:t>génétique</w:t>
      </w:r>
    </w:p>
    <w:p w14:paraId="7A8444B5" w14:textId="656FF2D3" w:rsidR="00247814" w:rsidRPr="0032190F" w:rsidRDefault="00000000" w:rsidP="00247814">
      <w:pPr>
        <w:rPr>
          <w:lang w:val="fr-FR"/>
        </w:rPr>
      </w:pPr>
      <w:hyperlink r:id="rId8524" w:anchor="Cul_Transition_Meso_Neo_gen" w:history="1">
        <w:r w:rsidR="00247814" w:rsidRPr="005E6C97">
          <w:rPr>
            <w:rStyle w:val="Hyperlink"/>
            <w:lang w:val="fr-FR"/>
          </w:rPr>
          <w:t>aDNA</w:t>
        </w:r>
      </w:hyperlink>
      <w:r w:rsidR="00247814">
        <w:rPr>
          <w:lang w:val="fr-FR"/>
        </w:rPr>
        <w:t xml:space="preserve"> (BIB 2822)</w:t>
      </w:r>
    </w:p>
    <w:p w14:paraId="3F4CC7BE" w14:textId="77777777" w:rsidR="00247814" w:rsidRDefault="00247814" w:rsidP="00247814">
      <w:pPr>
        <w:autoSpaceDE w:val="0"/>
        <w:autoSpaceDN w:val="0"/>
        <w:adjustRightInd w:val="0"/>
        <w:jc w:val="both"/>
        <w:rPr>
          <w:lang w:val="fr-FR"/>
        </w:rPr>
      </w:pPr>
    </w:p>
    <w:p w14:paraId="7F97A4C1" w14:textId="77777777" w:rsidR="00247814" w:rsidRDefault="00247814" w:rsidP="00247814">
      <w:pPr>
        <w:autoSpaceDE w:val="0"/>
        <w:autoSpaceDN w:val="0"/>
        <w:adjustRightInd w:val="0"/>
        <w:jc w:val="both"/>
        <w:rPr>
          <w:color w:val="141414"/>
          <w:lang w:val="fr-FR"/>
        </w:rPr>
      </w:pPr>
      <w:r w:rsidRPr="0032190F">
        <w:rPr>
          <w:lang w:val="fr-FR"/>
        </w:rPr>
        <w:t>L'analyse a montré que la majorité des sujets inhumés étaient des hommes descendant d'un seul et même ancêtre venant du Proche-Orient. Les études génétiques menées sur les dents de 24 personnes ont permis d'identifier 22 individus masculins, dont 3 étaient de très proches parents et 16 du même lignage paternel. Cela laisse penser qu'il s'agissait d'un clan. En revanche les deux femmes trouvées dans la sépulture sont originaires des Grands Causses, dont fait partie le Larzac</w:t>
      </w:r>
      <w:r w:rsidRPr="0032190F">
        <w:rPr>
          <w:color w:val="141414"/>
          <w:lang w:val="fr-FR"/>
        </w:rPr>
        <w:t xml:space="preserve"> </w:t>
      </w:r>
      <w:r>
        <w:rPr>
          <w:color w:val="141414"/>
          <w:lang w:val="fr-FR"/>
        </w:rPr>
        <w:t xml:space="preserve">[patrilocalité] </w:t>
      </w:r>
      <w:r w:rsidRPr="0032190F">
        <w:rPr>
          <w:color w:val="141414"/>
          <w:lang w:val="fr-FR"/>
        </w:rPr>
        <w:t>(BIB La dépêche, internet)</w:t>
      </w:r>
    </w:p>
    <w:p w14:paraId="77986D0E" w14:textId="77777777" w:rsidR="007425EF" w:rsidRDefault="007425EF" w:rsidP="00247814">
      <w:pPr>
        <w:autoSpaceDE w:val="0"/>
        <w:autoSpaceDN w:val="0"/>
        <w:adjustRightInd w:val="0"/>
        <w:jc w:val="both"/>
        <w:rPr>
          <w:color w:val="141414"/>
          <w:lang w:val="fr-FR"/>
        </w:rPr>
      </w:pPr>
      <w:r>
        <w:rPr>
          <w:color w:val="141414"/>
          <w:lang w:val="fr-FR"/>
        </w:rPr>
        <w:t>22 hommes et 2 femmes (BIB 2822) Plus de diversité génétiques sur les mtDNA que sur les Y-chromosome renvoyant a un système patrilocal (BIB 2822)</w:t>
      </w:r>
    </w:p>
    <w:p w14:paraId="2D9CB67C" w14:textId="77777777" w:rsidR="00247814" w:rsidRDefault="00247814" w:rsidP="00247814">
      <w:pPr>
        <w:rPr>
          <w:lang w:val="fr-FR"/>
        </w:rPr>
      </w:pPr>
    </w:p>
    <w:p w14:paraId="70118B62" w14:textId="77777777" w:rsidR="007425EF" w:rsidRPr="007425EF" w:rsidRDefault="007425EF" w:rsidP="007425EF">
      <w:pPr>
        <w:autoSpaceDE w:val="0"/>
        <w:autoSpaceDN w:val="0"/>
        <w:adjustRightInd w:val="0"/>
        <w:jc w:val="both"/>
      </w:pPr>
      <w:r w:rsidRPr="007425EF">
        <w:t xml:space="preserve">ADN Néolithique final ca 3000 BC / Treilles (BIB 2822) 53 échantillons analysés </w:t>
      </w:r>
      <w:r w:rsidRPr="007425EF">
        <w:rPr>
          <w:rFonts w:eastAsia="AdvNAst-R"/>
          <w:i/>
          <w:szCs w:val="18"/>
          <w:lang w:eastAsia="en-GB"/>
        </w:rPr>
        <w:t>allowed the study of short tandem repeats (STRs) and SNPs located in the nuclear (Y-chromosome and autosomes) and mitochondrial genomes</w:t>
      </w:r>
      <w:r w:rsidRPr="007425EF">
        <w:rPr>
          <w:rFonts w:eastAsia="AdvNAst-R"/>
          <w:szCs w:val="18"/>
          <w:lang w:eastAsia="en-GB"/>
        </w:rPr>
        <w:t xml:space="preserve"> (BIB 2822)</w:t>
      </w:r>
    </w:p>
    <w:p w14:paraId="6C1D34B9" w14:textId="77777777" w:rsidR="00BD0C90" w:rsidRPr="007425EF" w:rsidRDefault="00BD0C90" w:rsidP="00242C0F">
      <w:pPr>
        <w:autoSpaceDE w:val="0"/>
        <w:autoSpaceDN w:val="0"/>
        <w:adjustRightInd w:val="0"/>
        <w:rPr>
          <w:color w:val="141414"/>
        </w:rPr>
      </w:pPr>
    </w:p>
    <w:p w14:paraId="377C7C71" w14:textId="77777777" w:rsidR="00246D7B" w:rsidRPr="0032190F" w:rsidRDefault="00B50DAB" w:rsidP="00426FF9">
      <w:pPr>
        <w:pStyle w:val="Heading1"/>
      </w:pPr>
      <w:bookmarkStart w:id="3585" w:name="Sit_Cascades"/>
      <w:r>
        <w:t>CASCADES</w:t>
      </w:r>
    </w:p>
    <w:bookmarkEnd w:id="3585"/>
    <w:p w14:paraId="3DBECFCC" w14:textId="77777777" w:rsidR="00246D7B" w:rsidRPr="0032190F" w:rsidRDefault="00246D7B" w:rsidP="00242C0F">
      <w:pPr>
        <w:jc w:val="both"/>
        <w:rPr>
          <w:lang w:val="fr-FR"/>
        </w:rPr>
      </w:pPr>
    </w:p>
    <w:p w14:paraId="5C36894B" w14:textId="64B1589E" w:rsidR="00246D7B" w:rsidRPr="0032190F" w:rsidRDefault="001903CE" w:rsidP="00242C0F">
      <w:pPr>
        <w:jc w:val="both"/>
        <w:rPr>
          <w:lang w:val="fr-FR"/>
        </w:rPr>
      </w:pPr>
      <w:r w:rsidRPr="0032190F">
        <w:rPr>
          <w:lang w:val="fr-FR"/>
        </w:rPr>
        <w:t>La grotte des Cascades (Creissels, Aveyron)</w:t>
      </w:r>
      <w:r w:rsidR="00246D7B" w:rsidRPr="0032190F">
        <w:rPr>
          <w:lang w:val="fr-FR"/>
        </w:rPr>
        <w:t xml:space="preserve"> a livré un abondant matériel attribué au groupe des </w:t>
      </w:r>
      <w:hyperlink r:id="rId8525" w:anchor="Cul_Treilles" w:history="1">
        <w:r w:rsidR="00246D7B" w:rsidRPr="0032190F">
          <w:rPr>
            <w:rStyle w:val="Hyperlink"/>
            <w:lang w:val="fr-FR"/>
          </w:rPr>
          <w:t>Treilles</w:t>
        </w:r>
      </w:hyperlink>
      <w:r w:rsidR="00246D7B" w:rsidRPr="0032190F">
        <w:rPr>
          <w:lang w:val="fr-FR"/>
        </w:rPr>
        <w:t xml:space="preserve"> : lame de poignards en silex</w:t>
      </w:r>
      <w:r w:rsidR="00000917" w:rsidRPr="0032190F">
        <w:rPr>
          <w:lang w:val="fr-FR"/>
        </w:rPr>
        <w:t xml:space="preserve"> cachelonné (retouche bifaciales)</w:t>
      </w:r>
      <w:r w:rsidR="007513C0" w:rsidRPr="0032190F">
        <w:rPr>
          <w:lang w:val="fr-FR"/>
        </w:rPr>
        <w:t xml:space="preserve">, lame de poignard en </w:t>
      </w:r>
      <w:r w:rsidR="00246D7B" w:rsidRPr="0032190F">
        <w:rPr>
          <w:lang w:val="fr-FR"/>
        </w:rPr>
        <w:t>métal</w:t>
      </w:r>
      <w:r w:rsidR="007513C0" w:rsidRPr="0032190F">
        <w:rPr>
          <w:lang w:val="fr-FR"/>
        </w:rPr>
        <w:t xml:space="preserve"> à soie crantée et encoches multiples</w:t>
      </w:r>
      <w:r w:rsidR="00246D7B" w:rsidRPr="0032190F">
        <w:rPr>
          <w:lang w:val="fr-FR"/>
        </w:rPr>
        <w:t>, céramique à form</w:t>
      </w:r>
      <w:r w:rsidR="001719D5" w:rsidRPr="0032190F">
        <w:rPr>
          <w:lang w:val="fr-FR"/>
        </w:rPr>
        <w:t>e hemi</w:t>
      </w:r>
      <w:r w:rsidR="00B6743D" w:rsidRPr="0032190F">
        <w:rPr>
          <w:lang w:val="fr-FR"/>
        </w:rPr>
        <w:t>sphérique décorée de tri</w:t>
      </w:r>
      <w:r w:rsidR="00246D7B" w:rsidRPr="0032190F">
        <w:rPr>
          <w:lang w:val="fr-FR"/>
        </w:rPr>
        <w:t>a</w:t>
      </w:r>
      <w:r w:rsidR="00B6743D" w:rsidRPr="0032190F">
        <w:rPr>
          <w:lang w:val="fr-FR"/>
        </w:rPr>
        <w:t>n</w:t>
      </w:r>
      <w:r w:rsidR="00246D7B" w:rsidRPr="0032190F">
        <w:rPr>
          <w:lang w:val="fr-FR"/>
        </w:rPr>
        <w:t>gle hachurés disposés en double-bandeau sous la lèvre et cordon intercalé</w:t>
      </w:r>
      <w:r w:rsidRPr="0032190F">
        <w:rPr>
          <w:lang w:val="fr-FR"/>
        </w:rPr>
        <w:t>, une pendeloque en griffe</w:t>
      </w:r>
      <w:r w:rsidR="00246D7B" w:rsidRPr="0032190F">
        <w:rPr>
          <w:lang w:val="fr-FR"/>
        </w:rPr>
        <w:t xml:space="preserve"> (BIB 142)</w:t>
      </w:r>
    </w:p>
    <w:p w14:paraId="333DE753" w14:textId="77777777" w:rsidR="00C126C4" w:rsidRPr="0032190F" w:rsidRDefault="00C126C4" w:rsidP="00242C0F">
      <w:pPr>
        <w:jc w:val="both"/>
        <w:rPr>
          <w:lang w:val="fr-FR"/>
        </w:rPr>
      </w:pPr>
    </w:p>
    <w:p w14:paraId="68E03643" w14:textId="77777777" w:rsidR="00C126C4" w:rsidRPr="0032190F" w:rsidRDefault="00C126C4" w:rsidP="00242C0F">
      <w:pPr>
        <w:jc w:val="both"/>
        <w:rPr>
          <w:lang w:val="fr-FR"/>
        </w:rPr>
      </w:pPr>
      <w:r w:rsidRPr="0032190F">
        <w:rPr>
          <w:lang w:val="fr-FR"/>
        </w:rPr>
        <w:t xml:space="preserve">Le poignard donne son nom au type Creyssels </w:t>
      </w:r>
      <w:r w:rsidR="007318A6" w:rsidRPr="0032190F">
        <w:rPr>
          <w:lang w:val="fr-FR"/>
        </w:rPr>
        <w:t xml:space="preserve">(Creissels) </w:t>
      </w:r>
      <w:r w:rsidRPr="0032190F">
        <w:rPr>
          <w:lang w:val="fr-FR"/>
        </w:rPr>
        <w:t xml:space="preserve">(voir Néolithique final § </w:t>
      </w:r>
      <w:r w:rsidR="0024394A" w:rsidRPr="0032190F">
        <w:rPr>
          <w:lang w:val="fr-FR"/>
        </w:rPr>
        <w:t>Métallurgie et Industrie § Grands Causses) (SS BIB)</w:t>
      </w:r>
    </w:p>
    <w:p w14:paraId="7C8EA3BE" w14:textId="77777777" w:rsidR="00602E31" w:rsidRPr="0032190F" w:rsidRDefault="00602E31" w:rsidP="00242C0F">
      <w:pPr>
        <w:jc w:val="both"/>
        <w:rPr>
          <w:lang w:val="fr-FR"/>
        </w:rPr>
      </w:pPr>
    </w:p>
    <w:p w14:paraId="072CB673" w14:textId="77777777" w:rsidR="00602E31" w:rsidRPr="0032190F" w:rsidRDefault="00602E31" w:rsidP="00242C0F">
      <w:pPr>
        <w:jc w:val="both"/>
        <w:rPr>
          <w:lang w:val="fr-FR"/>
        </w:rPr>
      </w:pPr>
      <w:r w:rsidRPr="0032190F">
        <w:rPr>
          <w:lang w:val="fr-FR"/>
        </w:rPr>
        <w:t xml:space="preserve">Le poignard ainsi que les perles proviennent de la couche 6 </w:t>
      </w:r>
      <w:r w:rsidR="003B0EE6" w:rsidRPr="0032190F">
        <w:rPr>
          <w:lang w:val="fr-FR"/>
        </w:rPr>
        <w:t xml:space="preserve">qui comprend en plus d’ossements humains de beaucoup de matériel </w:t>
      </w:r>
      <w:r w:rsidRPr="0032190F">
        <w:rPr>
          <w:lang w:val="fr-FR"/>
        </w:rPr>
        <w:t>(BIB 1318</w:t>
      </w:r>
      <w:r w:rsidR="003B0EE6" w:rsidRPr="0032190F">
        <w:rPr>
          <w:lang w:val="fr-FR"/>
        </w:rPr>
        <w:t xml:space="preserve"> p. 652 et</w:t>
      </w:r>
      <w:r w:rsidRPr="0032190F">
        <w:rPr>
          <w:lang w:val="fr-FR"/>
        </w:rPr>
        <w:t xml:space="preserve"> fig. 3)</w:t>
      </w:r>
    </w:p>
    <w:p w14:paraId="59600828" w14:textId="77777777" w:rsidR="00DD1061" w:rsidRPr="0032190F" w:rsidRDefault="00DD1061" w:rsidP="00242C0F">
      <w:pPr>
        <w:jc w:val="both"/>
        <w:rPr>
          <w:lang w:val="fr-FR"/>
        </w:rPr>
      </w:pPr>
    </w:p>
    <w:p w14:paraId="5425D114" w14:textId="77777777" w:rsidR="00DD1061" w:rsidRPr="0032190F" w:rsidRDefault="00DD1061" w:rsidP="00426FF9">
      <w:pPr>
        <w:pStyle w:val="Heading1"/>
      </w:pPr>
      <w:bookmarkStart w:id="3586" w:name="Sit_Defensola"/>
      <w:r w:rsidRPr="0032190F">
        <w:t>DEFENSOLA</w:t>
      </w:r>
    </w:p>
    <w:bookmarkEnd w:id="3586"/>
    <w:p w14:paraId="49D2D158" w14:textId="4D359F68" w:rsidR="00DD1061" w:rsidRDefault="00DD1061" w:rsidP="00DD1061">
      <w:pPr>
        <w:rPr>
          <w:lang w:val="fr-FR"/>
        </w:rPr>
      </w:pPr>
      <w:r w:rsidRPr="0032190F">
        <w:rPr>
          <w:lang w:val="fr-FR"/>
        </w:rPr>
        <w:t>Defensola (</w:t>
      </w:r>
      <w:r w:rsidR="00442A9A" w:rsidRPr="00442A9A">
        <w:rPr>
          <w:rStyle w:val="st"/>
          <w:lang w:val="fr-FR"/>
        </w:rPr>
        <w:t>Vieste, Fg – Ital</w:t>
      </w:r>
      <w:r w:rsidR="00442A9A">
        <w:rPr>
          <w:rStyle w:val="st"/>
          <w:lang w:val="fr-FR"/>
        </w:rPr>
        <w:t>ie</w:t>
      </w:r>
      <w:r w:rsidR="00442A9A" w:rsidRPr="00442A9A">
        <w:rPr>
          <w:rStyle w:val="st"/>
          <w:lang w:val="fr-FR"/>
        </w:rPr>
        <w:t>)</w:t>
      </w:r>
      <w:r w:rsidRPr="0032190F">
        <w:rPr>
          <w:lang w:val="fr-FR"/>
        </w:rPr>
        <w:t xml:space="preserve"> est l'un des </w:t>
      </w:r>
      <w:hyperlink r:id="rId8526" w:anchor="Sit_Produits_siliceux" w:history="1">
        <w:r w:rsidRPr="0032190F">
          <w:rPr>
            <w:rStyle w:val="Hyperlink"/>
            <w:lang w:val="fr-FR"/>
          </w:rPr>
          <w:t>gisements de silex</w:t>
        </w:r>
      </w:hyperlink>
      <w:r w:rsidRPr="0032190F">
        <w:rPr>
          <w:lang w:val="fr-FR"/>
        </w:rPr>
        <w:t xml:space="preserve"> pour le Néolithique ancien ou moyen (BIB 2547)</w:t>
      </w:r>
      <w:r w:rsidR="00663B0C">
        <w:rPr>
          <w:lang w:val="fr-FR"/>
        </w:rPr>
        <w:t xml:space="preserve"> Gite de MP lithique (BIB Giovanna Paoli, Seminario (...) Impressa, Barcelona 2019)</w:t>
      </w:r>
    </w:p>
    <w:p w14:paraId="37B5F815" w14:textId="77777777" w:rsidR="00663B0C" w:rsidRDefault="00663B0C" w:rsidP="00DD1061">
      <w:pPr>
        <w:rPr>
          <w:lang w:val="fr-FR"/>
        </w:rPr>
      </w:pPr>
      <w:r>
        <w:rPr>
          <w:lang w:val="fr-FR"/>
        </w:rPr>
        <w:t>Zone de Gargano (SS BIB)</w:t>
      </w:r>
    </w:p>
    <w:p w14:paraId="5AFB12AC" w14:textId="77777777" w:rsidR="00671DC3" w:rsidRDefault="00671DC3" w:rsidP="00DD1061">
      <w:pPr>
        <w:rPr>
          <w:lang w:val="fr-FR"/>
        </w:rPr>
      </w:pPr>
    </w:p>
    <w:p w14:paraId="6D08308A" w14:textId="30B395FB" w:rsidR="008054D1" w:rsidRDefault="00000000" w:rsidP="008054D1">
      <w:pPr>
        <w:rPr>
          <w:lang w:val="fr-FR"/>
        </w:rPr>
      </w:pPr>
      <w:hyperlink r:id="rId8527" w:anchor="Cul_Impressa_Sud_Italie_archai" w:history="1">
        <w:r w:rsidR="00671DC3" w:rsidRPr="00671DC3">
          <w:rPr>
            <w:rStyle w:val="Hyperlink"/>
            <w:lang w:val="fr-FR"/>
          </w:rPr>
          <w:t>I. archaïque</w:t>
        </w:r>
      </w:hyperlink>
      <w:r w:rsidR="008054D1">
        <w:rPr>
          <w:lang w:val="fr-FR"/>
        </w:rPr>
        <w:t xml:space="preserve"> et </w:t>
      </w:r>
      <w:hyperlink r:id="rId8528" w:anchor="Cul_Impressa_Sud_Italie_evol" w:history="1">
        <w:r w:rsidR="008054D1" w:rsidRPr="00671DC3">
          <w:rPr>
            <w:rStyle w:val="Hyperlink"/>
            <w:lang w:val="fr-FR"/>
          </w:rPr>
          <w:t>I. évoluée</w:t>
        </w:r>
      </w:hyperlink>
      <w:r w:rsidR="008054D1">
        <w:rPr>
          <w:lang w:val="fr-FR"/>
        </w:rPr>
        <w:t xml:space="preserve">  (BIB 2901)</w:t>
      </w:r>
    </w:p>
    <w:p w14:paraId="6E3B1916" w14:textId="77777777" w:rsidR="00671DC3" w:rsidRPr="0032190F" w:rsidRDefault="00671DC3" w:rsidP="00DD1061">
      <w:pPr>
        <w:rPr>
          <w:lang w:val="fr-FR"/>
        </w:rPr>
      </w:pPr>
    </w:p>
    <w:p w14:paraId="6C3E640A" w14:textId="77777777" w:rsidR="00DD1061" w:rsidRPr="0032190F" w:rsidRDefault="00DD1061" w:rsidP="00DD1061">
      <w:pPr>
        <w:rPr>
          <w:lang w:val="fr-FR"/>
        </w:rPr>
      </w:pPr>
    </w:p>
    <w:p w14:paraId="3090C7FF" w14:textId="77777777" w:rsidR="00DD1061" w:rsidRPr="0032190F" w:rsidRDefault="00DD1061" w:rsidP="00426FF9">
      <w:pPr>
        <w:pStyle w:val="Heading1"/>
      </w:pPr>
      <w:bookmarkStart w:id="3587" w:name="Sit_Casa_Montero"/>
      <w:r w:rsidRPr="0032190F">
        <w:t>CASA MONTERO</w:t>
      </w:r>
    </w:p>
    <w:bookmarkEnd w:id="3587"/>
    <w:p w14:paraId="3D555EEC" w14:textId="5E1E5CCC" w:rsidR="00DD1061" w:rsidRPr="0032190F" w:rsidRDefault="00DD1061" w:rsidP="00DD1061">
      <w:pPr>
        <w:rPr>
          <w:lang w:val="fr-FR"/>
        </w:rPr>
      </w:pPr>
      <w:r w:rsidRPr="0032190F">
        <w:rPr>
          <w:lang w:val="fr-FR"/>
        </w:rPr>
        <w:t>Casa Montero (</w:t>
      </w:r>
      <w:r w:rsidR="00442A9A" w:rsidRPr="00442A9A">
        <w:rPr>
          <w:rStyle w:val="st"/>
          <w:lang w:val="fr-FR"/>
        </w:rPr>
        <w:t>Vicálvaro</w:t>
      </w:r>
      <w:r w:rsidR="00442A9A">
        <w:rPr>
          <w:lang w:val="fr-FR"/>
        </w:rPr>
        <w:t xml:space="preserve">, </w:t>
      </w:r>
      <w:r w:rsidRPr="0032190F">
        <w:rPr>
          <w:lang w:val="fr-FR"/>
        </w:rPr>
        <w:t xml:space="preserve">Espagne) est l'une des grandes </w:t>
      </w:r>
      <w:hyperlink r:id="rId8529" w:anchor="Sit_Produits_siliceux" w:history="1">
        <w:r w:rsidRPr="0032190F">
          <w:rPr>
            <w:rStyle w:val="Hyperlink"/>
            <w:lang w:val="fr-FR"/>
          </w:rPr>
          <w:t>gisements de silex</w:t>
        </w:r>
      </w:hyperlink>
      <w:r w:rsidRPr="0032190F">
        <w:rPr>
          <w:lang w:val="fr-FR"/>
        </w:rPr>
        <w:t xml:space="preserve"> pour le Néolithique ancien ou moyen (BIB 2547)</w:t>
      </w:r>
    </w:p>
    <w:p w14:paraId="0F27630C" w14:textId="77777777" w:rsidR="00DD1061" w:rsidRDefault="00DD1061" w:rsidP="00DD1061">
      <w:pPr>
        <w:rPr>
          <w:lang w:val="fr-FR"/>
        </w:rPr>
      </w:pPr>
    </w:p>
    <w:p w14:paraId="750F78A1" w14:textId="77777777" w:rsidR="00A032E0" w:rsidRPr="00B11413" w:rsidRDefault="00A032E0" w:rsidP="00442A9A">
      <w:pPr>
        <w:jc w:val="both"/>
        <w:rPr>
          <w:lang w:val="fr-FR"/>
        </w:rPr>
      </w:pPr>
      <w:r>
        <w:rPr>
          <w:lang w:val="fr-FR"/>
        </w:rPr>
        <w:lastRenderedPageBreak/>
        <w:t>Daté de 5337-5218 aec, dans la région de Madrid. Minière de silex puits peu profond avec de nombreux puits miniers (~4000) sur environ 3 ha avec 36 puits exploités en même temps durant le printemps</w:t>
      </w:r>
      <w:r w:rsidR="004D70EF">
        <w:rPr>
          <w:lang w:val="fr-FR"/>
        </w:rPr>
        <w:t>. Toutes les dates 14C convergent pour indiquer une durée courte</w:t>
      </w:r>
      <w:r>
        <w:rPr>
          <w:lang w:val="fr-FR"/>
        </w:rPr>
        <w:t xml:space="preserve"> (BIB X. Terradas, conf. 2018). Pour X. Terradas, cette intensité d'exploitation traduit une organisation collective de différents groupes et participe à la création d'une 'identité collective'</w:t>
      </w:r>
      <w:r w:rsidR="004D70EF">
        <w:rPr>
          <w:lang w:val="fr-FR"/>
        </w:rPr>
        <w:t xml:space="preserve"> </w:t>
      </w:r>
      <w:r>
        <w:rPr>
          <w:lang w:val="fr-FR"/>
        </w:rPr>
        <w:t xml:space="preserve">(BIB X. Terradas, conf. </w:t>
      </w:r>
      <w:r w:rsidRPr="00B11413">
        <w:rPr>
          <w:lang w:val="fr-FR"/>
        </w:rPr>
        <w:t>2018)</w:t>
      </w:r>
    </w:p>
    <w:p w14:paraId="6D93BE4F" w14:textId="77777777" w:rsidR="004D70EF" w:rsidRPr="00B11413" w:rsidRDefault="004D70EF" w:rsidP="00442A9A">
      <w:pPr>
        <w:jc w:val="both"/>
        <w:rPr>
          <w:lang w:val="fr-FR"/>
        </w:rPr>
      </w:pPr>
    </w:p>
    <w:p w14:paraId="57F8C66C" w14:textId="00D0685D" w:rsidR="004D70EF" w:rsidRPr="00B11413" w:rsidRDefault="004D70EF" w:rsidP="00442A9A">
      <w:pPr>
        <w:jc w:val="both"/>
        <w:rPr>
          <w:lang w:val="fr-FR"/>
        </w:rPr>
      </w:pPr>
      <w:r w:rsidRPr="00B11413">
        <w:rPr>
          <w:lang w:val="fr-FR"/>
        </w:rPr>
        <w:t xml:space="preserve">v. </w:t>
      </w:r>
      <w:hyperlink r:id="rId8530" w:anchor="Sit_Catal_Huyuk_lith_obs_prov" w:history="1">
        <w:r w:rsidRPr="00B11413">
          <w:rPr>
            <w:rStyle w:val="Hyperlink"/>
            <w:lang w:val="fr-FR"/>
          </w:rPr>
          <w:t>Catal Huyuk</w:t>
        </w:r>
      </w:hyperlink>
    </w:p>
    <w:p w14:paraId="7DE10276" w14:textId="77777777" w:rsidR="00C72065" w:rsidRPr="00C72065" w:rsidRDefault="00C72065" w:rsidP="00DD1061">
      <w:pPr>
        <w:rPr>
          <w:lang w:val="fr-FR"/>
        </w:rPr>
      </w:pPr>
    </w:p>
    <w:p w14:paraId="3C2851EB" w14:textId="77777777" w:rsidR="00C72065" w:rsidRPr="00C72065" w:rsidRDefault="00C72065" w:rsidP="00DD1061">
      <w:pPr>
        <w:rPr>
          <w:lang w:val="fr-FR"/>
        </w:rPr>
      </w:pPr>
    </w:p>
    <w:p w14:paraId="71DB7152" w14:textId="77777777" w:rsidR="00A032E0" w:rsidRPr="00B11413" w:rsidRDefault="00A032E0" w:rsidP="00426FF9">
      <w:pPr>
        <w:pStyle w:val="Heading1"/>
      </w:pPr>
      <w:bookmarkStart w:id="3588" w:name="Sit_Montvell"/>
      <w:r w:rsidRPr="00B11413">
        <w:t>MONTVELL</w:t>
      </w:r>
    </w:p>
    <w:bookmarkEnd w:id="3588"/>
    <w:p w14:paraId="0A974589" w14:textId="44A8A730" w:rsidR="00C714F2" w:rsidRDefault="00A032E0" w:rsidP="00DD1061">
      <w:pPr>
        <w:rPr>
          <w:lang w:val="fr-FR"/>
        </w:rPr>
      </w:pPr>
      <w:r>
        <w:rPr>
          <w:lang w:val="fr-FR"/>
        </w:rPr>
        <w:t xml:space="preserve">Monvell, daté entre 6600-4300 aec, est un </w:t>
      </w:r>
      <w:hyperlink r:id="rId8531" w:anchor="Sit_Produits_siliceux" w:history="1">
        <w:r w:rsidRPr="0032190F">
          <w:rPr>
            <w:rStyle w:val="Hyperlink"/>
            <w:lang w:val="fr-FR"/>
          </w:rPr>
          <w:t>gisements de silex</w:t>
        </w:r>
      </w:hyperlink>
      <w:r w:rsidRPr="00A032E0">
        <w:rPr>
          <w:lang w:val="fr-FR"/>
        </w:rPr>
        <w:t xml:space="preserve"> exploité par de petits groupes </w:t>
      </w:r>
      <w:r>
        <w:rPr>
          <w:lang w:val="fr-FR"/>
        </w:rPr>
        <w:t xml:space="preserve">néolithiques </w:t>
      </w:r>
      <w:r w:rsidRPr="00A032E0">
        <w:rPr>
          <w:lang w:val="fr-FR"/>
        </w:rPr>
        <w:t>(BIB X. Terradas, conf. 2018)</w:t>
      </w:r>
      <w:r w:rsidR="00C714F2">
        <w:rPr>
          <w:lang w:val="fr-FR"/>
        </w:rPr>
        <w:t xml:space="preserve"> (BIB </w:t>
      </w:r>
      <w:r w:rsidR="00C714F2" w:rsidRPr="00A032E0">
        <w:rPr>
          <w:lang w:val="fr-FR"/>
        </w:rPr>
        <w:t>X. Terradas</w:t>
      </w:r>
      <w:r w:rsidR="00C714F2">
        <w:rPr>
          <w:lang w:val="fr-FR"/>
        </w:rPr>
        <w:t xml:space="preserve"> in BIB 2613)</w:t>
      </w:r>
    </w:p>
    <w:p w14:paraId="68535E3A" w14:textId="77777777" w:rsidR="00C72065" w:rsidRDefault="00C72065" w:rsidP="00DD1061">
      <w:pPr>
        <w:rPr>
          <w:lang w:val="fr-FR"/>
        </w:rPr>
      </w:pPr>
    </w:p>
    <w:p w14:paraId="6152BF85" w14:textId="77777777" w:rsidR="00A032E0" w:rsidRDefault="00A032E0" w:rsidP="00DD1061">
      <w:pPr>
        <w:rPr>
          <w:lang w:val="fr-FR"/>
        </w:rPr>
      </w:pPr>
    </w:p>
    <w:p w14:paraId="3E8A3319" w14:textId="77777777" w:rsidR="00A032E0" w:rsidRDefault="00A032E0" w:rsidP="00426FF9">
      <w:pPr>
        <w:pStyle w:val="Heading1"/>
      </w:pPr>
      <w:bookmarkStart w:id="3589" w:name="Sit_Rijckholt"/>
      <w:r>
        <w:t>RIJCKHOLT</w:t>
      </w:r>
    </w:p>
    <w:bookmarkEnd w:id="3589"/>
    <w:p w14:paraId="56D7217E" w14:textId="34020832" w:rsidR="00DD1061" w:rsidRPr="0032190F" w:rsidRDefault="00A032E0" w:rsidP="00A032E0">
      <w:pPr>
        <w:rPr>
          <w:lang w:val="fr-FR"/>
        </w:rPr>
      </w:pPr>
      <w:r>
        <w:rPr>
          <w:lang w:val="fr-FR"/>
        </w:rPr>
        <w:t>Rijckholt, avec 610,000 tonnes de silex en 600 ans d'exploitation. C'est uns de</w:t>
      </w:r>
      <w:r w:rsidR="00442A9A">
        <w:rPr>
          <w:lang w:val="fr-FR"/>
        </w:rPr>
        <w:t>s</w:t>
      </w:r>
      <w:r>
        <w:rPr>
          <w:lang w:val="fr-FR"/>
        </w:rPr>
        <w:t xml:space="preserve"> grands </w:t>
      </w:r>
      <w:hyperlink r:id="rId8532" w:anchor="Sit_Produits_siliceux" w:history="1">
        <w:r w:rsidRPr="0032190F">
          <w:rPr>
            <w:rStyle w:val="Hyperlink"/>
            <w:lang w:val="fr-FR"/>
          </w:rPr>
          <w:t>gisements de silex</w:t>
        </w:r>
      </w:hyperlink>
      <w:r>
        <w:rPr>
          <w:lang w:val="fr-FR"/>
        </w:rPr>
        <w:t xml:space="preserve"> (BIB X. Terradas, conf. 2018)</w:t>
      </w:r>
    </w:p>
    <w:p w14:paraId="162CCFB1" w14:textId="77777777" w:rsidR="00246D7B" w:rsidRPr="0032190F" w:rsidRDefault="00246D7B" w:rsidP="00242C0F">
      <w:pPr>
        <w:jc w:val="both"/>
        <w:rPr>
          <w:lang w:val="fr-FR"/>
        </w:rPr>
      </w:pPr>
    </w:p>
    <w:p w14:paraId="502888E0" w14:textId="77777777" w:rsidR="00B97567" w:rsidRPr="0032190F" w:rsidRDefault="00CA4D93" w:rsidP="00426FF9">
      <w:pPr>
        <w:pStyle w:val="Heading1"/>
      </w:pPr>
      <w:bookmarkStart w:id="3590" w:name="Sit_Mur_Barrez"/>
      <w:r>
        <w:t>MUR-</w:t>
      </w:r>
      <w:r w:rsidR="00B97567" w:rsidRPr="0032190F">
        <w:t>DE</w:t>
      </w:r>
      <w:r>
        <w:t>-</w:t>
      </w:r>
      <w:r w:rsidR="00B97567" w:rsidRPr="0032190F">
        <w:t>BARREZ</w:t>
      </w:r>
    </w:p>
    <w:bookmarkEnd w:id="3590"/>
    <w:p w14:paraId="3E17CF78" w14:textId="77777777" w:rsidR="00B97567" w:rsidRPr="00CA4D93" w:rsidRDefault="00CA4D93" w:rsidP="00242C0F">
      <w:pPr>
        <w:jc w:val="both"/>
        <w:rPr>
          <w:i/>
          <w:lang w:val="fr-FR"/>
        </w:rPr>
      </w:pPr>
      <w:r w:rsidRPr="00CA4D93">
        <w:rPr>
          <w:i/>
          <w:lang w:val="fr-FR"/>
        </w:rPr>
        <w:t>Mur de Barrez</w:t>
      </w:r>
    </w:p>
    <w:p w14:paraId="327EFD1F" w14:textId="77777777" w:rsidR="00CA4D93" w:rsidRPr="0032190F" w:rsidRDefault="00CA4D93" w:rsidP="00242C0F">
      <w:pPr>
        <w:jc w:val="both"/>
        <w:rPr>
          <w:lang w:val="fr-FR"/>
        </w:rPr>
      </w:pPr>
    </w:p>
    <w:p w14:paraId="4CC14F86" w14:textId="095E66C8" w:rsidR="00B97567" w:rsidRPr="0032190F" w:rsidRDefault="00B97567" w:rsidP="00242C0F">
      <w:pPr>
        <w:jc w:val="both"/>
        <w:rPr>
          <w:lang w:val="fr-FR"/>
        </w:rPr>
      </w:pPr>
      <w:r w:rsidRPr="0032190F">
        <w:rPr>
          <w:lang w:val="fr-FR"/>
        </w:rPr>
        <w:t>Le Mur</w:t>
      </w:r>
      <w:r w:rsidR="00CA4D93">
        <w:rPr>
          <w:lang w:val="fr-FR"/>
        </w:rPr>
        <w:t>-</w:t>
      </w:r>
      <w:r w:rsidRPr="0032190F">
        <w:rPr>
          <w:lang w:val="fr-FR"/>
        </w:rPr>
        <w:t>de</w:t>
      </w:r>
      <w:r w:rsidR="00CA4D93">
        <w:rPr>
          <w:lang w:val="fr-FR"/>
        </w:rPr>
        <w:t>-</w:t>
      </w:r>
      <w:r w:rsidRPr="0032190F">
        <w:rPr>
          <w:lang w:val="fr-FR"/>
        </w:rPr>
        <w:t xml:space="preserve">Barrez </w:t>
      </w:r>
      <w:r w:rsidR="00CA4D93">
        <w:rPr>
          <w:lang w:val="fr-FR"/>
        </w:rPr>
        <w:t xml:space="preserve">(Aveyron) </w:t>
      </w:r>
      <w:r w:rsidRPr="0032190F">
        <w:rPr>
          <w:lang w:val="fr-FR"/>
        </w:rPr>
        <w:t xml:space="preserve">est un atelier de </w:t>
      </w:r>
      <w:hyperlink r:id="rId8533" w:anchor="Sit_Produits_siliceux" w:history="1">
        <w:r w:rsidRPr="0032190F">
          <w:rPr>
            <w:rStyle w:val="Hyperlink"/>
            <w:lang w:val="fr-FR"/>
          </w:rPr>
          <w:t>produits siliceux</w:t>
        </w:r>
      </w:hyperlink>
      <w:r w:rsidRPr="0032190F">
        <w:rPr>
          <w:lang w:val="fr-FR"/>
        </w:rPr>
        <w:t xml:space="preserve"> (SS BIB). Comme pour Collorgues, son exploitation a débutée avec la forte croissance de production de lames au Chalcolithique ancien 3200-2800 (BIB 1158 p. 29). Débitage de lame en débitage en pression indirecte </w:t>
      </w:r>
      <w:r w:rsidR="00A41051" w:rsidRPr="0032190F">
        <w:rPr>
          <w:color w:val="141414"/>
          <w:lang w:val="fr-FR"/>
        </w:rPr>
        <w:t>≠</w:t>
      </w:r>
      <w:hyperlink r:id="rId8534" w:anchor="Sit_Forcalquier" w:history="1">
        <w:r w:rsidR="00A41051" w:rsidRPr="0032190F">
          <w:rPr>
            <w:rStyle w:val="Hyperlink"/>
            <w:lang w:val="fr-FR"/>
          </w:rPr>
          <w:t>Forcalquier</w:t>
        </w:r>
      </w:hyperlink>
      <w:r w:rsidR="00CA4D93" w:rsidRPr="00CA4D93">
        <w:rPr>
          <w:lang w:val="fr-FR"/>
        </w:rPr>
        <w:t xml:space="preserve"> </w:t>
      </w:r>
      <w:hyperlink r:id="rId8535" w:anchor="Cul_Ateliers_Specialises" w:history="1">
        <w:r w:rsidR="00A41051" w:rsidRPr="0032190F">
          <w:rPr>
            <w:rStyle w:val="Hyperlink"/>
            <w:lang w:val="fr-FR"/>
          </w:rPr>
          <w:t>ateliers spécialisés</w:t>
        </w:r>
      </w:hyperlink>
      <w:r w:rsidRPr="0032190F">
        <w:rPr>
          <w:lang w:val="fr-FR"/>
        </w:rPr>
        <w:t>(BIB 1158 p. 29).</w:t>
      </w:r>
    </w:p>
    <w:p w14:paraId="2F14A98A" w14:textId="77777777" w:rsidR="00B97567" w:rsidRPr="0032190F" w:rsidRDefault="00B97567" w:rsidP="00242C0F">
      <w:pPr>
        <w:jc w:val="both"/>
        <w:rPr>
          <w:lang w:val="fr-FR"/>
        </w:rPr>
      </w:pPr>
    </w:p>
    <w:p w14:paraId="46B8CF26" w14:textId="77777777" w:rsidR="00FF1AAA" w:rsidRPr="0032190F" w:rsidRDefault="00FF1AAA" w:rsidP="00426FF9">
      <w:pPr>
        <w:pStyle w:val="Heading1"/>
      </w:pPr>
      <w:bookmarkStart w:id="3591" w:name="Sit_Collorgues"/>
      <w:r w:rsidRPr="0032190F">
        <w:t>COLLORGUES (Gisement de)</w:t>
      </w:r>
    </w:p>
    <w:bookmarkEnd w:id="3591"/>
    <w:p w14:paraId="3AEFD19A" w14:textId="77777777" w:rsidR="00BF454D" w:rsidRPr="0032190F" w:rsidRDefault="00BF454D" w:rsidP="00242C0F">
      <w:pPr>
        <w:rPr>
          <w:lang w:val="fr-FR"/>
        </w:rPr>
      </w:pPr>
    </w:p>
    <w:p w14:paraId="1D48D0E5" w14:textId="77777777" w:rsidR="00BF454D" w:rsidRPr="0032190F" w:rsidRDefault="00CA4D93" w:rsidP="00242C0F">
      <w:pPr>
        <w:rPr>
          <w:lang w:val="fr-FR"/>
        </w:rPr>
      </w:pPr>
      <w:r>
        <w:rPr>
          <w:lang w:val="fr-FR"/>
        </w:rPr>
        <w:t>Gisement de Collorgues (</w:t>
      </w:r>
      <w:r w:rsidR="00592D21" w:rsidRPr="0032190F">
        <w:rPr>
          <w:lang w:val="fr-FR"/>
        </w:rPr>
        <w:t xml:space="preserve">Gard. </w:t>
      </w:r>
      <w:r w:rsidR="00565F90" w:rsidRPr="0032190F">
        <w:rPr>
          <w:lang w:val="fr-FR"/>
        </w:rPr>
        <w:t>Hypogée de Teste I ; a</w:t>
      </w:r>
      <w:r w:rsidR="00BF454D" w:rsidRPr="0032190F">
        <w:rPr>
          <w:lang w:val="fr-FR"/>
        </w:rPr>
        <w:t>ncienne mine de silex réemployée comme hypogée (</w:t>
      </w:r>
      <w:r w:rsidR="00565F90" w:rsidRPr="0032190F">
        <w:rPr>
          <w:lang w:val="fr-FR"/>
        </w:rPr>
        <w:t>BIB 1341 p. 166</w:t>
      </w:r>
      <w:r w:rsidR="00BF454D" w:rsidRPr="0032190F">
        <w:rPr>
          <w:lang w:val="fr-FR"/>
        </w:rPr>
        <w:t>)</w:t>
      </w:r>
    </w:p>
    <w:p w14:paraId="0D82B3C4" w14:textId="77777777" w:rsidR="00BF454D" w:rsidRPr="0032190F" w:rsidRDefault="00BF454D" w:rsidP="00242C0F">
      <w:pPr>
        <w:rPr>
          <w:lang w:val="fr-FR"/>
        </w:rPr>
      </w:pPr>
    </w:p>
    <w:p w14:paraId="6A37201F" w14:textId="77777777" w:rsidR="00BF454D" w:rsidRPr="0032190F" w:rsidRDefault="00A4228F" w:rsidP="00242C0F">
      <w:pPr>
        <w:pStyle w:val="Heading2"/>
      </w:pPr>
      <w:r>
        <w:t>m</w:t>
      </w:r>
      <w:r w:rsidR="00BF454D" w:rsidRPr="0032190F">
        <w:t>ine</w:t>
      </w:r>
    </w:p>
    <w:p w14:paraId="5FD82EC2" w14:textId="77777777" w:rsidR="00BF454D" w:rsidRPr="0032190F" w:rsidRDefault="00BF454D" w:rsidP="00242C0F">
      <w:pPr>
        <w:rPr>
          <w:lang w:val="fr-FR"/>
        </w:rPr>
      </w:pPr>
    </w:p>
    <w:p w14:paraId="0386BF18" w14:textId="78929FE7" w:rsidR="00FE4CF3" w:rsidRPr="0032190F" w:rsidRDefault="00FF1AAA" w:rsidP="00242C0F">
      <w:pPr>
        <w:jc w:val="both"/>
        <w:rPr>
          <w:lang w:val="fr-FR"/>
        </w:rPr>
      </w:pPr>
      <w:r w:rsidRPr="0032190F">
        <w:rPr>
          <w:lang w:val="fr-FR"/>
        </w:rPr>
        <w:t xml:space="preserve">Durant le </w:t>
      </w:r>
      <w:hyperlink r:id="rId8536" w:anchor="Cul_Chalco" w:history="1">
        <w:r w:rsidRPr="0032190F">
          <w:rPr>
            <w:rStyle w:val="Hyperlink"/>
            <w:lang w:val="fr-FR"/>
          </w:rPr>
          <w:t>Chalcolithique</w:t>
        </w:r>
      </w:hyperlink>
      <w:r w:rsidRPr="0032190F">
        <w:rPr>
          <w:lang w:val="fr-FR"/>
        </w:rPr>
        <w:t xml:space="preserve">, le gisement et atelier </w:t>
      </w:r>
      <w:r w:rsidR="002E5F3B" w:rsidRPr="0032190F">
        <w:rPr>
          <w:lang w:val="fr-FR"/>
        </w:rPr>
        <w:t xml:space="preserve">de </w:t>
      </w:r>
      <w:hyperlink r:id="rId8537" w:anchor="Sit_Produits_siliceux" w:history="1">
        <w:r w:rsidR="002E5F3B" w:rsidRPr="0032190F">
          <w:rPr>
            <w:rStyle w:val="Hyperlink"/>
            <w:lang w:val="fr-FR"/>
          </w:rPr>
          <w:t>produits siliceux</w:t>
        </w:r>
      </w:hyperlink>
      <w:r w:rsidR="00CA4D93" w:rsidRPr="00CA4D93">
        <w:rPr>
          <w:lang w:val="fr-FR"/>
        </w:rPr>
        <w:t xml:space="preserve"> </w:t>
      </w:r>
      <w:r w:rsidRPr="0032190F">
        <w:rPr>
          <w:lang w:val="fr-FR"/>
        </w:rPr>
        <w:t>de Collorgues exporte ses productions dans le nord des Grands Causses (Jean Vaquer et al., C2, 2008)</w:t>
      </w:r>
      <w:r w:rsidR="00FE4CF3" w:rsidRPr="0032190F">
        <w:rPr>
          <w:lang w:val="fr-FR"/>
        </w:rPr>
        <w:t>. Son exploitation a fonctionné pendant tout le Néolithique final (stades Ferrières et Fontbuisse) comme le montre les céramiques découvertes sur les sites d’extraction et le contexte de diffusion des produits</w:t>
      </w:r>
      <w:r w:rsidR="007330C8" w:rsidRPr="0032190F">
        <w:rPr>
          <w:lang w:val="fr-FR"/>
        </w:rPr>
        <w:t>. Il n’y a pour l’instant (1999) aucune trace d’exploitation antérieure à cette période</w:t>
      </w:r>
      <w:r w:rsidR="00FE4CF3" w:rsidRPr="0032190F">
        <w:rPr>
          <w:lang w:val="fr-FR"/>
        </w:rPr>
        <w:t xml:space="preserve"> (BIB 506 p. 247)</w:t>
      </w:r>
    </w:p>
    <w:p w14:paraId="635D9D6F" w14:textId="77777777" w:rsidR="002E5F3B" w:rsidRPr="0032190F" w:rsidRDefault="002E5F3B" w:rsidP="00242C0F">
      <w:pPr>
        <w:rPr>
          <w:lang w:val="fr-FR"/>
        </w:rPr>
      </w:pPr>
    </w:p>
    <w:p w14:paraId="196DA17D" w14:textId="77777777" w:rsidR="002E5F3B" w:rsidRPr="0032190F" w:rsidRDefault="002E5F3B" w:rsidP="00242C0F">
      <w:pPr>
        <w:jc w:val="both"/>
        <w:rPr>
          <w:lang w:val="fr-FR"/>
        </w:rPr>
      </w:pPr>
      <w:r w:rsidRPr="0032190F">
        <w:rPr>
          <w:lang w:val="fr-FR"/>
        </w:rPr>
        <w:t>Les plaquettes de Collorgues, montrent un cortex crayeux, granuleux d’aspect scoriacé et un coeur bien silicifié, parfois opalescent qui laisse voir de nombreuses inclusions souvent bioclastiques (fossiles de gastéropodes). Les couleurs de ce silex sont variables selon les oxydations du fer et les matières organiques, il est généralement brun, voire orangé, il peut être gris ou noir (BIB 570 p. 167)</w:t>
      </w:r>
    </w:p>
    <w:p w14:paraId="1DD8FD0C" w14:textId="77777777" w:rsidR="00B97567" w:rsidRPr="0032190F" w:rsidRDefault="00B97567" w:rsidP="00242C0F">
      <w:pPr>
        <w:jc w:val="both"/>
        <w:rPr>
          <w:lang w:val="fr-FR"/>
        </w:rPr>
      </w:pPr>
    </w:p>
    <w:p w14:paraId="28707786" w14:textId="7695C0C8" w:rsidR="00B97567" w:rsidRPr="0032190F" w:rsidRDefault="00B97567" w:rsidP="00242C0F">
      <w:pPr>
        <w:jc w:val="both"/>
        <w:rPr>
          <w:lang w:val="fr-FR"/>
        </w:rPr>
      </w:pPr>
      <w:r w:rsidRPr="0032190F">
        <w:rPr>
          <w:lang w:val="fr-FR"/>
        </w:rPr>
        <w:t>Comme pour le Mur de Barrez, son exploitation a débutée avec la forte croissance de production de lames au Chalcolithique ancien 3200-2800 (BIB 1158 p. 29). Débitage de lame en</w:t>
      </w:r>
      <w:r w:rsidR="0080027E" w:rsidRPr="0032190F">
        <w:rPr>
          <w:lang w:val="fr-FR"/>
        </w:rPr>
        <w:t xml:space="preserve"> débitage en pression indirecte</w:t>
      </w:r>
      <w:r w:rsidR="00A41051" w:rsidRPr="0032190F">
        <w:rPr>
          <w:color w:val="141414"/>
          <w:lang w:val="fr-FR"/>
        </w:rPr>
        <w:t>≠</w:t>
      </w:r>
      <w:hyperlink r:id="rId8538" w:anchor="Sit_Forcalquier" w:history="1">
        <w:r w:rsidR="00A41051" w:rsidRPr="0032190F">
          <w:rPr>
            <w:rStyle w:val="Hyperlink"/>
            <w:lang w:val="fr-FR"/>
          </w:rPr>
          <w:t>Forcalquier</w:t>
        </w:r>
      </w:hyperlink>
      <w:r w:rsidR="00FE5ADD" w:rsidRPr="0032190F">
        <w:rPr>
          <w:lang w:val="fr-FR"/>
        </w:rPr>
        <w:t xml:space="preserve"> </w:t>
      </w:r>
      <w:hyperlink r:id="rId8539" w:anchor="Cul_Ateliers_Specialises" w:history="1">
        <w:r w:rsidR="00A41051" w:rsidRPr="0032190F">
          <w:rPr>
            <w:rStyle w:val="Hyperlink"/>
            <w:lang w:val="fr-FR"/>
          </w:rPr>
          <w:t>ateliers spécialisés</w:t>
        </w:r>
      </w:hyperlink>
      <w:r w:rsidRPr="0032190F">
        <w:rPr>
          <w:lang w:val="fr-FR"/>
        </w:rPr>
        <w:t>(BIB 1158 p. 29).</w:t>
      </w:r>
    </w:p>
    <w:p w14:paraId="7DA61210" w14:textId="77777777" w:rsidR="00FE5ADD" w:rsidRPr="0032190F" w:rsidRDefault="00FE5ADD" w:rsidP="00242C0F">
      <w:pPr>
        <w:jc w:val="both"/>
        <w:rPr>
          <w:lang w:val="fr-FR"/>
        </w:rPr>
      </w:pPr>
    </w:p>
    <w:p w14:paraId="670FED77" w14:textId="77777777" w:rsidR="00FE5ADD" w:rsidRPr="0032190F" w:rsidRDefault="00FE5ADD" w:rsidP="00242C0F">
      <w:pPr>
        <w:jc w:val="both"/>
        <w:rPr>
          <w:lang w:val="fr-FR"/>
        </w:rPr>
      </w:pPr>
      <w:r w:rsidRPr="0032190F">
        <w:rPr>
          <w:lang w:val="fr-FR"/>
        </w:rPr>
        <w:lastRenderedPageBreak/>
        <w:t>Collorgues (Gard) incisions produites par le passage du soc attribuées à la Protohistoire (BIB 1125 p. 63)</w:t>
      </w:r>
    </w:p>
    <w:p w14:paraId="6915DF98" w14:textId="77777777" w:rsidR="00FE5ADD" w:rsidRPr="0032190F" w:rsidRDefault="00FE5ADD" w:rsidP="00FE5ADD">
      <w:pPr>
        <w:jc w:val="both"/>
        <w:rPr>
          <w:lang w:val="fr-FR"/>
        </w:rPr>
      </w:pPr>
      <w:r w:rsidRPr="0032190F">
        <w:rPr>
          <w:rFonts w:eastAsia="Code2000"/>
          <w:lang w:val="fr-FR" w:eastAsia="en-GB"/>
        </w:rPr>
        <w:t>Deux dalles à cupules fermaient l'entrée de l'hypogée de Collorgues. Elles recouvraient une cavité en forme de puits pleine d'ossements humains, poteries, divers objets de silex, pierre polie. L'une des dalles était gravée de 7 cupules ronde et l'autre portait une grosse cupule sur chaque face  (BIB 1738 p. 167)</w:t>
      </w:r>
    </w:p>
    <w:p w14:paraId="072FC39B" w14:textId="77777777" w:rsidR="002E0B13" w:rsidRPr="0032190F" w:rsidRDefault="002E0B13" w:rsidP="00242C0F">
      <w:pPr>
        <w:jc w:val="both"/>
        <w:rPr>
          <w:lang w:val="fr-FR"/>
        </w:rPr>
      </w:pPr>
    </w:p>
    <w:p w14:paraId="4E6FCEAD" w14:textId="6F424375" w:rsidR="002E0B13" w:rsidRPr="0032190F" w:rsidRDefault="00000000" w:rsidP="00242C0F">
      <w:pPr>
        <w:jc w:val="both"/>
        <w:rPr>
          <w:lang w:val="fr-FR"/>
        </w:rPr>
      </w:pPr>
      <w:hyperlink r:id="rId8540" w:anchor="Sit_Rajal_Saint_Esprit" w:history="1">
        <w:r w:rsidR="002E0B13" w:rsidRPr="0032190F">
          <w:rPr>
            <w:rStyle w:val="Hyperlink"/>
            <w:lang w:val="fr-FR"/>
          </w:rPr>
          <w:t>Rajal Saint-Esprit</w:t>
        </w:r>
      </w:hyperlink>
      <w:r w:rsidR="00A07C0F" w:rsidRPr="0032190F">
        <w:rPr>
          <w:lang w:val="fr-FR"/>
        </w:rPr>
        <w:t xml:space="preserve">, </w:t>
      </w:r>
      <w:hyperlink r:id="rId8541" w:anchor="Sit_Dignas" w:history="1">
        <w:r w:rsidR="00A07C0F" w:rsidRPr="0032190F">
          <w:rPr>
            <w:rStyle w:val="Hyperlink"/>
            <w:lang w:val="fr-FR"/>
          </w:rPr>
          <w:t>Dignas</w:t>
        </w:r>
      </w:hyperlink>
    </w:p>
    <w:p w14:paraId="3258939F" w14:textId="77777777" w:rsidR="00542323" w:rsidRPr="0032190F" w:rsidRDefault="00542323" w:rsidP="00242C0F">
      <w:pPr>
        <w:jc w:val="both"/>
        <w:rPr>
          <w:lang w:val="fr-FR"/>
        </w:rPr>
      </w:pPr>
    </w:p>
    <w:p w14:paraId="0B240D43" w14:textId="77777777" w:rsidR="00542323" w:rsidRPr="0032190F" w:rsidRDefault="00A4228F" w:rsidP="00242C0F">
      <w:pPr>
        <w:pStyle w:val="Heading2"/>
      </w:pPr>
      <w:r>
        <w:t>s</w:t>
      </w:r>
      <w:r w:rsidR="00542323" w:rsidRPr="0032190F">
        <w:t>tèles</w:t>
      </w:r>
    </w:p>
    <w:p w14:paraId="011D764C" w14:textId="77777777" w:rsidR="00FE5ADD" w:rsidRPr="0032190F" w:rsidRDefault="00FE5ADD" w:rsidP="00242C0F">
      <w:pPr>
        <w:jc w:val="both"/>
        <w:rPr>
          <w:rFonts w:eastAsia="Code2000"/>
          <w:lang w:val="fr-FR" w:eastAsia="en-GB"/>
        </w:rPr>
      </w:pPr>
    </w:p>
    <w:p w14:paraId="624FE280" w14:textId="77777777" w:rsidR="00592D21" w:rsidRPr="0032190F" w:rsidRDefault="00BF454D" w:rsidP="00242C0F">
      <w:pPr>
        <w:jc w:val="both"/>
        <w:rPr>
          <w:rFonts w:eastAsia="Code2000"/>
          <w:lang w:val="fr-FR" w:eastAsia="en-GB"/>
        </w:rPr>
      </w:pPr>
      <w:r w:rsidRPr="0032190F">
        <w:rPr>
          <w:lang w:val="fr-FR"/>
        </w:rPr>
        <w:t xml:space="preserve">Dans l’hypogée II Teste ont été découvert les statues-menhirs (BIB 1293 p. 209) :  </w:t>
      </w:r>
      <w:r w:rsidR="00542323" w:rsidRPr="0032190F">
        <w:rPr>
          <w:lang w:val="fr-FR"/>
        </w:rPr>
        <w:t>2 stèles sont utilisées en réemploi</w:t>
      </w:r>
      <w:r w:rsidR="00520069" w:rsidRPr="0032190F">
        <w:rPr>
          <w:lang w:val="fr-FR"/>
        </w:rPr>
        <w:t xml:space="preserve"> [remploi]</w:t>
      </w:r>
      <w:r w:rsidR="00542323" w:rsidRPr="0032190F">
        <w:rPr>
          <w:lang w:val="fr-FR"/>
        </w:rPr>
        <w:t>, dont une forme la clé de voûte de l’hypogée (BIB 93 p. 35 (BIB 115)).</w:t>
      </w:r>
      <w:r w:rsidR="00F4509D" w:rsidRPr="0032190F">
        <w:rPr>
          <w:lang w:val="fr-FR"/>
        </w:rPr>
        <w:t xml:space="preserve"> </w:t>
      </w:r>
      <w:r w:rsidR="00520069" w:rsidRPr="0032190F">
        <w:rPr>
          <w:lang w:val="fr-FR"/>
        </w:rPr>
        <w:t>Réemployée</w:t>
      </w:r>
      <w:r w:rsidR="00FE5ADD" w:rsidRPr="0032190F">
        <w:rPr>
          <w:lang w:val="fr-FR"/>
        </w:rPr>
        <w:t>(s)</w:t>
      </w:r>
      <w:r w:rsidR="00520069" w:rsidRPr="0032190F">
        <w:rPr>
          <w:lang w:val="fr-FR"/>
        </w:rPr>
        <w:t xml:space="preserve"> dans des </w:t>
      </w:r>
      <w:r w:rsidR="00520069" w:rsidRPr="0032190F">
        <w:rPr>
          <w:rFonts w:eastAsia="Code2000"/>
          <w:lang w:val="fr-FR" w:eastAsia="en-GB"/>
        </w:rPr>
        <w:t>hypog</w:t>
      </w:r>
      <w:r w:rsidR="00520069" w:rsidRPr="0032190F">
        <w:rPr>
          <w:rFonts w:eastAsia="Code2000" w:hint="eastAsia"/>
          <w:lang w:val="fr-FR" w:eastAsia="en-GB"/>
        </w:rPr>
        <w:t>é</w:t>
      </w:r>
      <w:r w:rsidR="00520069" w:rsidRPr="0032190F">
        <w:rPr>
          <w:rFonts w:eastAsia="Code2000"/>
          <w:lang w:val="fr-FR" w:eastAsia="en-GB"/>
        </w:rPr>
        <w:t>es s</w:t>
      </w:r>
      <w:r w:rsidR="00520069" w:rsidRPr="0032190F">
        <w:rPr>
          <w:rFonts w:eastAsia="Code2000" w:hint="eastAsia"/>
          <w:lang w:val="fr-FR" w:eastAsia="en-GB"/>
        </w:rPr>
        <w:t>é</w:t>
      </w:r>
      <w:r w:rsidR="00520069" w:rsidRPr="0032190F">
        <w:rPr>
          <w:rFonts w:eastAsia="Code2000"/>
          <w:lang w:val="fr-FR" w:eastAsia="en-GB"/>
        </w:rPr>
        <w:t>pulcraux appartenant aux Fontbuxiens (BIB 2372 p. 53).</w:t>
      </w:r>
    </w:p>
    <w:p w14:paraId="2DB13EBD" w14:textId="77777777" w:rsidR="00FE5ADD" w:rsidRPr="0032190F" w:rsidRDefault="00FE5ADD" w:rsidP="00242C0F">
      <w:pPr>
        <w:jc w:val="both"/>
        <w:rPr>
          <w:rFonts w:eastAsia="Code2000"/>
          <w:lang w:val="fr-FR" w:eastAsia="en-GB"/>
        </w:rPr>
      </w:pPr>
    </w:p>
    <w:p w14:paraId="03C0AFBB" w14:textId="77777777" w:rsidR="00FE5ADD" w:rsidRPr="0032190F" w:rsidRDefault="00F0520A" w:rsidP="00FE5ADD">
      <w:pPr>
        <w:pStyle w:val="Heading3"/>
        <w:rPr>
          <w:rFonts w:eastAsia="Code2000"/>
          <w:lang w:eastAsia="en-GB"/>
        </w:rPr>
      </w:pPr>
      <w:r w:rsidRPr="0032190F">
        <w:rPr>
          <w:rFonts w:eastAsia="Code2000"/>
          <w:lang w:eastAsia="en-GB"/>
        </w:rPr>
        <w:t>Collorgues</w:t>
      </w:r>
      <w:r w:rsidR="00FE5ADD" w:rsidRPr="0032190F">
        <w:rPr>
          <w:rFonts w:eastAsia="Code2000"/>
          <w:lang w:eastAsia="en-GB"/>
        </w:rPr>
        <w:t xml:space="preserve"> 1</w:t>
      </w:r>
    </w:p>
    <w:p w14:paraId="12224EF6" w14:textId="1033902E" w:rsidR="00FE5ADD" w:rsidRPr="0032190F" w:rsidRDefault="00FE5ADD" w:rsidP="00242C0F">
      <w:pPr>
        <w:jc w:val="both"/>
        <w:rPr>
          <w:rFonts w:eastAsia="Code2000"/>
          <w:lang w:val="fr-FR" w:eastAsia="en-GB"/>
        </w:rPr>
      </w:pPr>
      <w:r w:rsidRPr="0032190F">
        <w:rPr>
          <w:lang w:val="fr-FR"/>
        </w:rPr>
        <w:t xml:space="preserve">Etroitement comparable à la SM de </w:t>
      </w:r>
      <w:hyperlink r:id="rId8542" w:anchor="Sit_Montaillon" w:history="1">
        <w:r w:rsidRPr="0032190F">
          <w:rPr>
            <w:rStyle w:val="Hyperlink"/>
            <w:lang w:val="fr-FR"/>
          </w:rPr>
          <w:t>Montaïon</w:t>
        </w:r>
      </w:hyperlink>
      <w:r w:rsidRPr="0032190F">
        <w:rPr>
          <w:lang w:val="fr-FR"/>
        </w:rPr>
        <w:t xml:space="preserve"> (BIB 2285 p. 250) Représentation d’un </w:t>
      </w:r>
      <w:hyperlink r:id="rId8543" w:anchor="Cul_Art_TAC_T_t_collier_2spirales" w:history="1">
        <w:r w:rsidR="007E4365">
          <w:rPr>
            <w:rStyle w:val="Hyperlink"/>
            <w:lang w:val="fr-FR"/>
          </w:rPr>
          <w:t>collier</w:t>
        </w:r>
        <w:r w:rsidRPr="007E4365">
          <w:rPr>
            <w:rStyle w:val="Hyperlink"/>
            <w:lang w:val="fr-FR"/>
          </w:rPr>
          <w:t xml:space="preserve"> à double spirale</w:t>
        </w:r>
      </w:hyperlink>
      <w:r w:rsidRPr="0032190F">
        <w:rPr>
          <w:lang w:val="fr-FR"/>
        </w:rPr>
        <w:t xml:space="preserve"> </w:t>
      </w:r>
      <w:r w:rsidRPr="0032190F">
        <w:rPr>
          <w:color w:val="141414"/>
          <w:lang w:val="fr-FR"/>
        </w:rPr>
        <w:t xml:space="preserve">(BIB 356 p. 45) comme pour le </w:t>
      </w:r>
      <w:hyperlink r:id="rId8544" w:anchor="Sit_Petit_Chasseur" w:history="1">
        <w:r w:rsidRPr="0032190F">
          <w:rPr>
            <w:rStyle w:val="Hyperlink"/>
            <w:lang w:val="fr-FR"/>
          </w:rPr>
          <w:t>Petit Chasseur</w:t>
        </w:r>
      </w:hyperlink>
      <w:r w:rsidRPr="0032190F">
        <w:rPr>
          <w:lang w:val="fr-FR"/>
        </w:rPr>
        <w:t xml:space="preserve"> , voir également </w:t>
      </w:r>
      <w:hyperlink r:id="rId8545" w:anchor="Sit_Maganosc" w:history="1">
        <w:r w:rsidRPr="0032190F">
          <w:rPr>
            <w:rStyle w:val="Hyperlink"/>
            <w:lang w:val="fr-FR"/>
          </w:rPr>
          <w:t>Magagnosc</w:t>
        </w:r>
      </w:hyperlink>
      <w:r w:rsidRPr="0032190F">
        <w:rPr>
          <w:lang w:val="fr-FR"/>
        </w:rPr>
        <w:t xml:space="preserve"> (SS BIB).</w:t>
      </w:r>
    </w:p>
    <w:p w14:paraId="493BE56B" w14:textId="77777777" w:rsidR="00542323" w:rsidRPr="0032190F" w:rsidRDefault="00F0520A" w:rsidP="00FE5ADD">
      <w:pPr>
        <w:pStyle w:val="Heading3"/>
        <w:rPr>
          <w:rFonts w:eastAsia="Code2000"/>
          <w:lang w:eastAsia="en-GB"/>
        </w:rPr>
      </w:pPr>
      <w:r w:rsidRPr="0032190F">
        <w:rPr>
          <w:rFonts w:eastAsia="Code2000"/>
          <w:lang w:eastAsia="en-GB"/>
        </w:rPr>
        <w:t>Collorgues 2</w:t>
      </w:r>
    </w:p>
    <w:p w14:paraId="19DD209A" w14:textId="77777777" w:rsidR="00FE5ADD" w:rsidRPr="0032190F" w:rsidRDefault="00FE5ADD" w:rsidP="00FE5ADD">
      <w:pPr>
        <w:rPr>
          <w:lang w:val="fr-FR" w:eastAsia="en-GB"/>
        </w:rPr>
      </w:pPr>
      <w:r w:rsidRPr="0032190F">
        <w:rPr>
          <w:lang w:val="fr-FR" w:eastAsia="en-GB"/>
        </w:rPr>
        <w:t>SM féminine munie d'une crosse (BIB 1738 fig. 45)</w:t>
      </w:r>
    </w:p>
    <w:p w14:paraId="5338688B" w14:textId="77777777" w:rsidR="00BF454D" w:rsidRPr="0032190F" w:rsidRDefault="00BF454D" w:rsidP="00242C0F">
      <w:pPr>
        <w:jc w:val="both"/>
        <w:rPr>
          <w:i/>
          <w:lang w:val="fr-FR"/>
        </w:rPr>
      </w:pPr>
    </w:p>
    <w:p w14:paraId="360F89F8" w14:textId="3B9B93D2" w:rsidR="00542323" w:rsidRDefault="00BF454D" w:rsidP="00242C0F">
      <w:pPr>
        <w:jc w:val="both"/>
        <w:rPr>
          <w:i/>
          <w:lang w:val="fr-FR"/>
        </w:rPr>
      </w:pPr>
      <w:r w:rsidRPr="0032190F">
        <w:rPr>
          <w:i/>
          <w:lang w:val="fr-FR"/>
        </w:rPr>
        <w:t xml:space="preserve">Deux dalles (7 cupules rondes sur l’une et 1 grosse cupule sur chacune des faces de la seconde) recouvrant une sépulture en puit remplit d’ossements, pot, objets en silex et pierre polie attribués à la culture de </w:t>
      </w:r>
      <w:hyperlink r:id="rId8546" w:anchor="Cul_Fontbuisse" w:history="1">
        <w:r w:rsidRPr="0032190F">
          <w:rPr>
            <w:rStyle w:val="Hyperlink"/>
            <w:i/>
            <w:lang w:val="fr-FR"/>
          </w:rPr>
          <w:t>Fontbuisse</w:t>
        </w:r>
      </w:hyperlink>
      <w:r w:rsidRPr="0032190F">
        <w:rPr>
          <w:i/>
          <w:lang w:val="fr-FR"/>
        </w:rPr>
        <w:t xml:space="preserve"> (BIB 361(BIB 448))</w:t>
      </w:r>
    </w:p>
    <w:p w14:paraId="0D2CB109" w14:textId="77777777" w:rsidR="001E7396" w:rsidRDefault="001E7396" w:rsidP="00242C0F">
      <w:pPr>
        <w:jc w:val="both"/>
        <w:rPr>
          <w:i/>
          <w:lang w:val="fr-FR"/>
        </w:rPr>
      </w:pPr>
    </w:p>
    <w:p w14:paraId="069053C1" w14:textId="77777777" w:rsidR="001E7396" w:rsidRPr="001E7396" w:rsidRDefault="001E7396" w:rsidP="00426FF9">
      <w:pPr>
        <w:pStyle w:val="Heading1"/>
      </w:pPr>
      <w:bookmarkStart w:id="3592" w:name="Sit_Roque_Escalpon"/>
      <w:r w:rsidRPr="001E7396">
        <w:t>ROQUE ESCALPON</w:t>
      </w:r>
    </w:p>
    <w:bookmarkEnd w:id="3592"/>
    <w:p w14:paraId="69E9D067" w14:textId="77777777" w:rsidR="001E7396" w:rsidRPr="00EF5F9F" w:rsidRDefault="005A1021" w:rsidP="00242C0F">
      <w:pPr>
        <w:jc w:val="both"/>
        <w:rPr>
          <w:lang w:val="fr-FR"/>
        </w:rPr>
      </w:pPr>
      <w:r w:rsidRPr="00EF5F9F">
        <w:rPr>
          <w:lang w:val="fr-FR"/>
        </w:rPr>
        <w:t>Fossé nord-varois (BIB 806)</w:t>
      </w:r>
    </w:p>
    <w:p w14:paraId="49ECEF96" w14:textId="77777777" w:rsidR="005A1021" w:rsidRPr="00EF5F9F" w:rsidRDefault="005A1021" w:rsidP="00242C0F">
      <w:pPr>
        <w:jc w:val="both"/>
        <w:rPr>
          <w:lang w:val="fr-FR"/>
        </w:rPr>
      </w:pPr>
    </w:p>
    <w:p w14:paraId="21B0241D" w14:textId="4B6B53E8" w:rsidR="001E7396" w:rsidRDefault="005A1021" w:rsidP="00242C0F">
      <w:pPr>
        <w:jc w:val="both"/>
        <w:rPr>
          <w:lang w:val="fr-FR"/>
        </w:rPr>
      </w:pPr>
      <w:r w:rsidRPr="005A1021">
        <w:rPr>
          <w:lang w:val="fr-FR"/>
        </w:rPr>
        <w:t xml:space="preserve">La Roque Escalpon (Haute-Provence), </w:t>
      </w:r>
      <w:r w:rsidR="001E7396" w:rsidRPr="001E7396">
        <w:rPr>
          <w:lang w:val="fr-FR"/>
        </w:rPr>
        <w:t>Gîte de silex turonien (BIB 2931)</w:t>
      </w:r>
      <w:r w:rsidR="00624E30">
        <w:rPr>
          <w:lang w:val="fr-FR"/>
        </w:rPr>
        <w:t xml:space="preserve"> v. </w:t>
      </w:r>
      <w:hyperlink r:id="rId8547" w:anchor="Sit_Bego_mob_lith" w:history="1">
        <w:r w:rsidR="00624E30" w:rsidRPr="00624E30">
          <w:rPr>
            <w:rStyle w:val="Hyperlink"/>
            <w:lang w:val="fr-FR"/>
          </w:rPr>
          <w:t>Bego</w:t>
        </w:r>
      </w:hyperlink>
      <w:r w:rsidR="00624E30">
        <w:rPr>
          <w:lang w:val="fr-FR"/>
        </w:rPr>
        <w:t xml:space="preserve"> (BIB 806)</w:t>
      </w:r>
      <w:r w:rsidR="009A0C25">
        <w:rPr>
          <w:lang w:val="fr-FR"/>
        </w:rPr>
        <w:t xml:space="preserve"> secteur de Mons (BIB 806)</w:t>
      </w:r>
    </w:p>
    <w:p w14:paraId="7D661F1C" w14:textId="77777777" w:rsidR="001E7396" w:rsidRDefault="001E7396" w:rsidP="00242C0F">
      <w:pPr>
        <w:jc w:val="both"/>
        <w:rPr>
          <w:lang w:val="fr-FR"/>
        </w:rPr>
      </w:pPr>
    </w:p>
    <w:p w14:paraId="51C46650" w14:textId="77777777" w:rsidR="001E7396" w:rsidRDefault="001E7396" w:rsidP="00426FF9">
      <w:pPr>
        <w:pStyle w:val="Heading1"/>
      </w:pPr>
      <w:bookmarkStart w:id="3593" w:name="Sit_Sisteron"/>
      <w:r>
        <w:t>SISTERON</w:t>
      </w:r>
    </w:p>
    <w:bookmarkEnd w:id="3593"/>
    <w:p w14:paraId="7695EFB0" w14:textId="77777777" w:rsidR="001E7396" w:rsidRDefault="001E7396" w:rsidP="00242C0F">
      <w:pPr>
        <w:jc w:val="both"/>
        <w:rPr>
          <w:lang w:val="fr-FR"/>
        </w:rPr>
      </w:pPr>
    </w:p>
    <w:p w14:paraId="711930F7" w14:textId="77777777" w:rsidR="001E7396" w:rsidRDefault="001E7396" w:rsidP="001E7396">
      <w:pPr>
        <w:jc w:val="both"/>
        <w:rPr>
          <w:lang w:val="fr-FR"/>
        </w:rPr>
      </w:pPr>
      <w:r w:rsidRPr="001E7396">
        <w:rPr>
          <w:lang w:val="fr-FR"/>
        </w:rPr>
        <w:t xml:space="preserve">Gîte de silex </w:t>
      </w:r>
      <w:r>
        <w:rPr>
          <w:lang w:val="fr-FR"/>
        </w:rPr>
        <w:t>bédoulien</w:t>
      </w:r>
      <w:r w:rsidRPr="001E7396">
        <w:rPr>
          <w:lang w:val="fr-FR"/>
        </w:rPr>
        <w:t xml:space="preserve"> (BIB 2931)</w:t>
      </w:r>
    </w:p>
    <w:p w14:paraId="6E7861A6" w14:textId="77777777" w:rsidR="001E7396" w:rsidRDefault="001E7396" w:rsidP="00242C0F">
      <w:pPr>
        <w:jc w:val="both"/>
        <w:rPr>
          <w:lang w:val="fr-FR"/>
        </w:rPr>
      </w:pPr>
    </w:p>
    <w:p w14:paraId="1B470921" w14:textId="77777777" w:rsidR="001E7396" w:rsidRDefault="001E7396" w:rsidP="00426FF9">
      <w:pPr>
        <w:pStyle w:val="Heading1"/>
      </w:pPr>
      <w:bookmarkStart w:id="3594" w:name="Sit_Aubenas_Alpes"/>
      <w:r>
        <w:t>AUBENAS-LES-ALPES</w:t>
      </w:r>
    </w:p>
    <w:bookmarkEnd w:id="3594"/>
    <w:p w14:paraId="0F35F927" w14:textId="77777777" w:rsidR="001E7396" w:rsidRDefault="001E7396" w:rsidP="00242C0F">
      <w:pPr>
        <w:jc w:val="both"/>
        <w:rPr>
          <w:lang w:val="fr-FR"/>
        </w:rPr>
      </w:pPr>
    </w:p>
    <w:p w14:paraId="24A40F8E" w14:textId="77777777" w:rsidR="001E7396" w:rsidRDefault="001E7396" w:rsidP="001E7396">
      <w:pPr>
        <w:jc w:val="both"/>
        <w:rPr>
          <w:lang w:val="fr-FR"/>
        </w:rPr>
      </w:pPr>
      <w:r w:rsidRPr="001E7396">
        <w:rPr>
          <w:lang w:val="fr-FR"/>
        </w:rPr>
        <w:t xml:space="preserve">Gîte de silex </w:t>
      </w:r>
      <w:r>
        <w:rPr>
          <w:lang w:val="fr-FR"/>
        </w:rPr>
        <w:t>Oligocène</w:t>
      </w:r>
      <w:r w:rsidRPr="001E7396">
        <w:rPr>
          <w:lang w:val="fr-FR"/>
        </w:rPr>
        <w:t xml:space="preserve"> (BIB 2931)</w:t>
      </w:r>
    </w:p>
    <w:p w14:paraId="44F591E1" w14:textId="77777777" w:rsidR="005A1021" w:rsidRDefault="005A1021" w:rsidP="001E7396">
      <w:pPr>
        <w:jc w:val="both"/>
        <w:rPr>
          <w:lang w:val="fr-FR"/>
        </w:rPr>
      </w:pPr>
    </w:p>
    <w:p w14:paraId="1BEA2FAB" w14:textId="77777777" w:rsidR="005A1021" w:rsidRPr="0032190F" w:rsidRDefault="005A1021" w:rsidP="005A1021">
      <w:pPr>
        <w:jc w:val="both"/>
        <w:rPr>
          <w:lang w:val="fr-FR"/>
        </w:rPr>
      </w:pPr>
    </w:p>
    <w:p w14:paraId="02337F2D" w14:textId="77777777" w:rsidR="005A1021" w:rsidRPr="0032190F" w:rsidRDefault="005A1021" w:rsidP="00426FF9">
      <w:pPr>
        <w:pStyle w:val="Heading1"/>
      </w:pPr>
      <w:bookmarkStart w:id="3595" w:name="Sit_Forcalquier"/>
      <w:r w:rsidRPr="0032190F">
        <w:t>FORCALQUIER</w:t>
      </w:r>
    </w:p>
    <w:bookmarkEnd w:id="3595"/>
    <w:p w14:paraId="0CA2A2D7" w14:textId="77777777" w:rsidR="005A1021" w:rsidRDefault="005A1021" w:rsidP="005A1021">
      <w:pPr>
        <w:rPr>
          <w:lang w:val="fr-FR"/>
        </w:rPr>
      </w:pPr>
      <w:r>
        <w:rPr>
          <w:lang w:val="fr-FR"/>
        </w:rPr>
        <w:t>silex de la Durance</w:t>
      </w:r>
    </w:p>
    <w:p w14:paraId="564DBC24" w14:textId="77777777" w:rsidR="005A1021" w:rsidRPr="0032190F" w:rsidRDefault="005A1021" w:rsidP="005A1021">
      <w:pPr>
        <w:rPr>
          <w:lang w:val="fr-FR"/>
        </w:rPr>
      </w:pPr>
    </w:p>
    <w:p w14:paraId="7F379E16" w14:textId="61081B62" w:rsidR="005A1021" w:rsidRPr="0032190F" w:rsidRDefault="005A1021" w:rsidP="005A1021">
      <w:pPr>
        <w:jc w:val="both"/>
        <w:rPr>
          <w:lang w:val="fr-FR"/>
        </w:rPr>
      </w:pPr>
      <w:r w:rsidRPr="0032190F">
        <w:rPr>
          <w:lang w:val="fr-FR"/>
        </w:rPr>
        <w:t>Dans les Alpes-de-Haute-Provence</w:t>
      </w:r>
      <w:r>
        <w:rPr>
          <w:lang w:val="fr-FR"/>
        </w:rPr>
        <w:t xml:space="preserve">, </w:t>
      </w:r>
      <w:r w:rsidRPr="0032190F">
        <w:rPr>
          <w:lang w:val="fr-FR"/>
        </w:rPr>
        <w:t xml:space="preserve">ce gisement de </w:t>
      </w:r>
      <w:hyperlink r:id="rId8548" w:anchor="Sit_Produits_siliceux" w:history="1">
        <w:r w:rsidRPr="0032190F">
          <w:rPr>
            <w:rStyle w:val="Hyperlink"/>
            <w:lang w:val="fr-FR"/>
          </w:rPr>
          <w:t>produits siliceux</w:t>
        </w:r>
      </w:hyperlink>
      <w:r w:rsidR="00624E30" w:rsidRPr="00624E30">
        <w:rPr>
          <w:lang w:val="fr-FR"/>
        </w:rPr>
        <w:t xml:space="preserve"> </w:t>
      </w:r>
      <w:r w:rsidRPr="0032190F">
        <w:rPr>
          <w:lang w:val="fr-FR"/>
        </w:rPr>
        <w:t xml:space="preserve">à proximité de la </w:t>
      </w:r>
      <w:hyperlink r:id="rId8549" w:anchor="Sit_La_Fare" w:history="1">
        <w:r w:rsidRPr="0032190F">
          <w:rPr>
            <w:rStyle w:val="Hyperlink"/>
            <w:lang w:val="fr-FR"/>
          </w:rPr>
          <w:t>Fare</w:t>
        </w:r>
      </w:hyperlink>
      <w:r w:rsidRPr="0032190F">
        <w:rPr>
          <w:lang w:val="fr-FR"/>
        </w:rPr>
        <w:t xml:space="preserve">a donné un « silex rubané » largement diffusé dans l’aire </w:t>
      </w:r>
      <w:hyperlink r:id="rId8550" w:anchor="Cul_Chasseen" w:history="1">
        <w:r w:rsidRPr="0032190F">
          <w:rPr>
            <w:rStyle w:val="Hyperlink"/>
            <w:lang w:val="fr-FR"/>
          </w:rPr>
          <w:t>chasséenne</w:t>
        </w:r>
      </w:hyperlink>
      <w:r w:rsidRPr="0032190F">
        <w:rPr>
          <w:lang w:val="fr-FR"/>
        </w:rPr>
        <w:t> : basse vallée du Rhône, Alpes du sud-</w:t>
      </w:r>
      <w:r w:rsidRPr="0032190F">
        <w:rPr>
          <w:lang w:val="fr-FR"/>
        </w:rPr>
        <w:lastRenderedPageBreak/>
        <w:t xml:space="preserve">ouest et de l’Ouest (BIB 304 p. 225). Durant le </w:t>
      </w:r>
      <w:hyperlink r:id="rId8551" w:anchor="Cul_Chalco" w:history="1">
        <w:r w:rsidRPr="0032190F">
          <w:rPr>
            <w:rStyle w:val="Hyperlink"/>
            <w:lang w:val="fr-FR"/>
          </w:rPr>
          <w:t>Chalcolithique</w:t>
        </w:r>
      </w:hyperlink>
      <w:r w:rsidRPr="0032190F">
        <w:rPr>
          <w:lang w:val="fr-FR"/>
        </w:rPr>
        <w:t>, ses productions couvrent tout le Midi (Jean Vaquer et al., C2, 2008)</w:t>
      </w:r>
    </w:p>
    <w:p w14:paraId="13B8ADED" w14:textId="77777777" w:rsidR="005A1021" w:rsidRPr="0032190F" w:rsidRDefault="005A1021" w:rsidP="005A1021">
      <w:pPr>
        <w:jc w:val="both"/>
        <w:rPr>
          <w:lang w:val="fr-FR"/>
        </w:rPr>
      </w:pPr>
    </w:p>
    <w:p w14:paraId="2EF5215C" w14:textId="77777777" w:rsidR="00624E30" w:rsidRDefault="00624E30" w:rsidP="005A1021">
      <w:pPr>
        <w:jc w:val="both"/>
        <w:rPr>
          <w:i/>
          <w:lang w:val="fr-FR"/>
        </w:rPr>
      </w:pPr>
    </w:p>
    <w:p w14:paraId="0D0D8C1C" w14:textId="77777777" w:rsidR="00624E30" w:rsidRDefault="00624E30" w:rsidP="00624E30">
      <w:pPr>
        <w:pStyle w:val="Heading2"/>
      </w:pPr>
      <w:r>
        <w:t>Technique</w:t>
      </w:r>
    </w:p>
    <w:p w14:paraId="5BC4BECD" w14:textId="77777777" w:rsidR="00624E30" w:rsidRDefault="00624E30" w:rsidP="00624E30">
      <w:pPr>
        <w:rPr>
          <w:color w:val="141414"/>
          <w:lang w:val="fr-FR"/>
        </w:rPr>
      </w:pPr>
    </w:p>
    <w:p w14:paraId="25D893E5" w14:textId="77777777" w:rsidR="00624E30" w:rsidRDefault="00624E30" w:rsidP="00624E30">
      <w:pPr>
        <w:rPr>
          <w:color w:val="141414"/>
          <w:lang w:val="fr-FR"/>
        </w:rPr>
      </w:pPr>
      <w:r>
        <w:rPr>
          <w:color w:val="141414"/>
          <w:lang w:val="fr-FR"/>
        </w:rPr>
        <w:t xml:space="preserve">Silex </w:t>
      </w:r>
      <w:r w:rsidRPr="0032190F">
        <w:rPr>
          <w:color w:val="141414"/>
          <w:lang w:val="fr-FR"/>
        </w:rPr>
        <w:t>apte au</w:t>
      </w:r>
      <w:r>
        <w:rPr>
          <w:color w:val="141414"/>
          <w:lang w:val="fr-FR"/>
        </w:rPr>
        <w:t xml:space="preserve"> </w:t>
      </w:r>
      <w:r w:rsidRPr="0032190F">
        <w:rPr>
          <w:color w:val="141414"/>
          <w:lang w:val="fr-FR"/>
        </w:rPr>
        <w:t>débitage de grandes lames par pression (BIB 570 p. 167 (BIB 550 et 580)</w:t>
      </w:r>
      <w:r>
        <w:rPr>
          <w:color w:val="141414"/>
          <w:lang w:val="fr-FR"/>
        </w:rPr>
        <w:t xml:space="preserve"> </w:t>
      </w:r>
      <w:r w:rsidRPr="0032190F">
        <w:rPr>
          <w:color w:val="141414"/>
          <w:lang w:val="fr-FR"/>
        </w:rPr>
        <w:t>débitage de</w:t>
      </w:r>
      <w:r w:rsidR="00B17F04">
        <w:rPr>
          <w:color w:val="141414"/>
          <w:lang w:val="fr-FR"/>
        </w:rPr>
        <w:t xml:space="preserve"> </w:t>
      </w:r>
    </w:p>
    <w:p w14:paraId="00AE6E5E" w14:textId="783978E5" w:rsidR="00624E30" w:rsidRPr="00624E30" w:rsidRDefault="00624E30" w:rsidP="00B17F04">
      <w:pPr>
        <w:jc w:val="both"/>
        <w:rPr>
          <w:lang w:val="fr-FR"/>
        </w:rPr>
      </w:pPr>
      <w:r w:rsidRPr="0032190F">
        <w:rPr>
          <w:color w:val="141414"/>
          <w:lang w:val="fr-FR"/>
        </w:rPr>
        <w:t>grandes lames par pression (BIB 570 p. 167 (BIB 550 et 580).</w:t>
      </w:r>
      <w:r>
        <w:rPr>
          <w:color w:val="141414"/>
          <w:lang w:val="fr-FR"/>
        </w:rPr>
        <w:t xml:space="preserve"> </w:t>
      </w:r>
      <w:hyperlink r:id="rId8552" w:anchor="CO_Pression" w:history="1">
        <w:r w:rsidR="00B17F04" w:rsidRPr="00B17F04">
          <w:rPr>
            <w:rStyle w:val="Hyperlink"/>
            <w:szCs w:val="22"/>
            <w:lang w:val="fr-FR" w:eastAsia="en-GB"/>
          </w:rPr>
          <w:t>débitage par pression</w:t>
        </w:r>
      </w:hyperlink>
      <w:r w:rsidR="00B17F04">
        <w:rPr>
          <w:szCs w:val="22"/>
          <w:lang w:val="fr-FR" w:eastAsia="en-GB"/>
        </w:rPr>
        <w:t xml:space="preserve"> </w:t>
      </w:r>
      <w:r w:rsidRPr="0032190F">
        <w:rPr>
          <w:color w:val="141414"/>
          <w:lang w:val="fr-FR"/>
        </w:rPr>
        <w:t xml:space="preserve">pour l’obtention de certains supports (BIB 550 p. 145) et probablement dans certians cas l’utilisation d’un compresseur de </w:t>
      </w:r>
      <w:hyperlink r:id="rId8553" w:anchor="Sit_Cuivre" w:history="1">
        <w:r w:rsidR="009A36BA" w:rsidRPr="001E115E">
          <w:rPr>
            <w:rStyle w:val="Hyperlink"/>
            <w:lang w:val="fr-FR"/>
          </w:rPr>
          <w:t>cuivre</w:t>
        </w:r>
      </w:hyperlink>
      <w:r w:rsidR="009A36BA" w:rsidRPr="0032190F">
        <w:rPr>
          <w:lang w:val="fr-FR"/>
        </w:rPr>
        <w:t xml:space="preserve"> </w:t>
      </w:r>
      <w:r w:rsidRPr="0032190F">
        <w:rPr>
          <w:color w:val="141414"/>
          <w:lang w:val="fr-FR"/>
        </w:rPr>
        <w:t xml:space="preserve">(BIB 550 p. 159 et 840 p. 74) ce qui en fait une spécificité des </w:t>
      </w:r>
      <w:hyperlink r:id="rId8554" w:anchor="Cul_Ateliers_Specialises" w:history="1">
        <w:r w:rsidRPr="0032190F">
          <w:rPr>
            <w:rStyle w:val="Hyperlink"/>
            <w:lang w:val="fr-FR"/>
          </w:rPr>
          <w:t>ateliers spécialisés</w:t>
        </w:r>
      </w:hyperlink>
      <w:r w:rsidRPr="0032190F">
        <w:rPr>
          <w:color w:val="141414"/>
          <w:lang w:val="fr-FR"/>
        </w:rPr>
        <w:t xml:space="preserve"> de l’Est du Rhône (≠ </w:t>
      </w:r>
      <w:hyperlink r:id="rId8555" w:anchor="Sit_Collorgues" w:history="1">
        <w:r w:rsidRPr="0032190F">
          <w:rPr>
            <w:rStyle w:val="Hyperlink"/>
            <w:lang w:val="fr-FR"/>
          </w:rPr>
          <w:t>Collorgues</w:t>
        </w:r>
      </w:hyperlink>
      <w:r w:rsidRPr="0032190F">
        <w:rPr>
          <w:color w:val="141414"/>
          <w:lang w:val="fr-FR"/>
        </w:rPr>
        <w:t xml:space="preserve"> et </w:t>
      </w:r>
      <w:hyperlink r:id="rId8556" w:anchor="Sit_Mur_Barrez" w:history="1">
        <w:r w:rsidRPr="0032190F">
          <w:rPr>
            <w:rStyle w:val="Hyperlink"/>
            <w:lang w:val="fr-FR"/>
          </w:rPr>
          <w:t>Mur de Barrez</w:t>
        </w:r>
      </w:hyperlink>
      <w:r w:rsidRPr="0032190F">
        <w:rPr>
          <w:color w:val="141414"/>
          <w:lang w:val="fr-FR"/>
        </w:rPr>
        <w:t>) (BIB 1158 p. 29).</w:t>
      </w:r>
    </w:p>
    <w:p w14:paraId="3ECCCC23" w14:textId="77777777" w:rsidR="00624E30" w:rsidRDefault="00624E30" w:rsidP="005A1021">
      <w:pPr>
        <w:jc w:val="both"/>
        <w:rPr>
          <w:i/>
          <w:lang w:val="fr-FR"/>
        </w:rPr>
      </w:pPr>
    </w:p>
    <w:p w14:paraId="51C03933" w14:textId="77777777" w:rsidR="00624E30" w:rsidRPr="00624E30" w:rsidRDefault="00624E30" w:rsidP="00624E30">
      <w:pPr>
        <w:pStyle w:val="Heading2"/>
      </w:pPr>
      <w:r>
        <w:t>MP</w:t>
      </w:r>
    </w:p>
    <w:p w14:paraId="565F40B4" w14:textId="77777777" w:rsidR="00624E30" w:rsidRDefault="00624E30" w:rsidP="005A1021">
      <w:pPr>
        <w:jc w:val="both"/>
        <w:rPr>
          <w:i/>
          <w:lang w:val="fr-FR"/>
        </w:rPr>
      </w:pPr>
    </w:p>
    <w:p w14:paraId="1F4217CD" w14:textId="302F0BB7" w:rsidR="005A1021" w:rsidRPr="0032190F" w:rsidRDefault="00624E30" w:rsidP="005A1021">
      <w:pPr>
        <w:jc w:val="both"/>
        <w:rPr>
          <w:color w:val="141414"/>
          <w:lang w:val="fr-FR"/>
        </w:rPr>
      </w:pPr>
      <w:r>
        <w:rPr>
          <w:color w:val="141414"/>
          <w:lang w:val="fr-FR"/>
        </w:rPr>
        <w:t>S</w:t>
      </w:r>
      <w:r w:rsidR="005A1021" w:rsidRPr="0032190F">
        <w:rPr>
          <w:color w:val="141414"/>
          <w:lang w:val="fr-FR"/>
        </w:rPr>
        <w:t>ilex brun ondé ou rubané du bassin oligocène (Tertiaire, Cattien et Stampien de l’Oligocène) de Forcalquier, dont les affleurements les plus importants se trouvent dans la vallée du Largue dans les Alpes-de-Haute-Provence</w:t>
      </w:r>
      <w:r>
        <w:rPr>
          <w:color w:val="141414"/>
          <w:lang w:val="fr-FR"/>
        </w:rPr>
        <w:t>. Il</w:t>
      </w:r>
      <w:r w:rsidR="005A1021" w:rsidRPr="0032190F">
        <w:rPr>
          <w:color w:val="141414"/>
          <w:lang w:val="fr-FR"/>
        </w:rPr>
        <w:t xml:space="preserve"> se présente en gîte sous forme de grosses galettes à cortex pelliculaire blanc avec une zone sous-corticale brune, ambrée, translucide et avec un coeur blanc, opaque, ceint de rubans larges concentriques,beiges, riches en restes de tiges de charophytes. C’est un matériau de très haute qualité</w:t>
      </w:r>
      <w:r>
        <w:rPr>
          <w:color w:val="141414"/>
          <w:lang w:val="fr-FR"/>
        </w:rPr>
        <w:t xml:space="preserve"> </w:t>
      </w:r>
      <w:r w:rsidRPr="0032190F">
        <w:rPr>
          <w:color w:val="141414"/>
          <w:lang w:val="fr-FR"/>
        </w:rPr>
        <w:t>(BIB 570 p. 167 (BIB 550 et 580)</w:t>
      </w:r>
      <w:r w:rsidR="005A1021" w:rsidRPr="0032190F">
        <w:rPr>
          <w:color w:val="141414"/>
          <w:lang w:val="fr-FR"/>
        </w:rPr>
        <w:t>, Cette région à également livré un silex brun noir et un</w:t>
      </w:r>
      <w:r w:rsidR="005A1021" w:rsidRPr="0032190F">
        <w:rPr>
          <w:lang w:val="fr-FR"/>
        </w:rPr>
        <w:t xml:space="preserve"> silex de couleur miel qui peut-être confondu avec les silex barrémo-bédoulien de la région du </w:t>
      </w:r>
      <w:hyperlink r:id="rId8557" w:anchor="Sit_Mont_Ventoux" w:history="1">
        <w:r w:rsidR="005A1021" w:rsidRPr="0032190F">
          <w:rPr>
            <w:rStyle w:val="Hyperlink"/>
            <w:lang w:val="fr-FR"/>
          </w:rPr>
          <w:t>mont Ventoux</w:t>
        </w:r>
      </w:hyperlink>
      <w:r w:rsidR="005A1021" w:rsidRPr="0032190F">
        <w:rPr>
          <w:color w:val="141414"/>
          <w:lang w:val="fr-FR"/>
        </w:rPr>
        <w:t>(BIB 842 p. 143).</w:t>
      </w:r>
    </w:p>
    <w:p w14:paraId="4597E837" w14:textId="77777777" w:rsidR="005A1021" w:rsidRPr="0032190F" w:rsidRDefault="005A1021" w:rsidP="005A1021">
      <w:pPr>
        <w:rPr>
          <w:lang w:val="fr-FR"/>
        </w:rPr>
      </w:pPr>
    </w:p>
    <w:p w14:paraId="6FB47087" w14:textId="77777777" w:rsidR="005A1021" w:rsidRPr="0032190F" w:rsidRDefault="005A1021" w:rsidP="005A1021">
      <w:pPr>
        <w:pStyle w:val="Heading2"/>
      </w:pPr>
      <w:r w:rsidRPr="0032190F">
        <w:t>Diffusion</w:t>
      </w:r>
    </w:p>
    <w:p w14:paraId="784DD01E" w14:textId="77777777" w:rsidR="005A1021" w:rsidRDefault="005A1021" w:rsidP="005A1021">
      <w:pPr>
        <w:rPr>
          <w:lang w:val="fr-FR"/>
        </w:rPr>
      </w:pPr>
    </w:p>
    <w:p w14:paraId="5C361073" w14:textId="77777777" w:rsidR="00624E30" w:rsidRPr="0032190F" w:rsidRDefault="00624E30" w:rsidP="00624E30">
      <w:pPr>
        <w:jc w:val="both"/>
        <w:rPr>
          <w:lang w:val="fr-FR"/>
        </w:rPr>
      </w:pPr>
      <w:r w:rsidRPr="0032190F">
        <w:rPr>
          <w:lang w:val="fr-FR"/>
        </w:rPr>
        <w:t>Les ateliers de la vallée du Largues ont diffusé leur produit pendant une période très longue (de 3200 à 2100 av. J.-C.) (BIB 774 p. 243 (BIB 550)) au Levante espagnol comme en Suisse (BIB 1158 p. 29)</w:t>
      </w:r>
    </w:p>
    <w:p w14:paraId="2121E7DE" w14:textId="77777777" w:rsidR="00624E30" w:rsidRPr="0032190F" w:rsidRDefault="00624E30" w:rsidP="00624E30">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8"/>
        <w:gridCol w:w="1080"/>
      </w:tblGrid>
      <w:tr w:rsidR="00624E30" w14:paraId="03658DC6" w14:textId="77777777" w:rsidTr="00196EAB">
        <w:trPr>
          <w:jc w:val="center"/>
        </w:trPr>
        <w:tc>
          <w:tcPr>
            <w:tcW w:w="1008" w:type="dxa"/>
            <w:vAlign w:val="center"/>
          </w:tcPr>
          <w:p w14:paraId="2CC8EC31" w14:textId="77777777" w:rsidR="00624E30" w:rsidRDefault="00624E30" w:rsidP="00196EAB">
            <w:pPr>
              <w:jc w:val="center"/>
            </w:pPr>
            <w:r>
              <w:t>3500</w:t>
            </w:r>
          </w:p>
        </w:tc>
        <w:tc>
          <w:tcPr>
            <w:tcW w:w="1080" w:type="dxa"/>
            <w:vAlign w:val="center"/>
          </w:tcPr>
          <w:p w14:paraId="3319E4A6" w14:textId="2517AA18" w:rsidR="00624E30" w:rsidRDefault="00000000" w:rsidP="00196EAB">
            <w:pPr>
              <w:jc w:val="center"/>
            </w:pPr>
            <w:hyperlink r:id="rId8558" w:anchor="Sit_Goulard" w:history="1">
              <w:r w:rsidR="00624E30" w:rsidRPr="00CF5608">
                <w:rPr>
                  <w:rStyle w:val="Hyperlink"/>
                </w:rPr>
                <w:t>Goulard</w:t>
              </w:r>
            </w:hyperlink>
          </w:p>
        </w:tc>
      </w:tr>
      <w:tr w:rsidR="00624E30" w14:paraId="12375950" w14:textId="77777777" w:rsidTr="00196EAB">
        <w:trPr>
          <w:jc w:val="center"/>
        </w:trPr>
        <w:tc>
          <w:tcPr>
            <w:tcW w:w="1008" w:type="dxa"/>
            <w:vAlign w:val="center"/>
          </w:tcPr>
          <w:p w14:paraId="69FC93C2" w14:textId="77777777" w:rsidR="00624E30" w:rsidRPr="00DB5974" w:rsidRDefault="00624E30" w:rsidP="00196EAB">
            <w:pPr>
              <w:jc w:val="center"/>
              <w:rPr>
                <w:b/>
              </w:rPr>
            </w:pPr>
            <w:r w:rsidRPr="00DB5974">
              <w:rPr>
                <w:b/>
              </w:rPr>
              <w:t>3200</w:t>
            </w:r>
          </w:p>
        </w:tc>
        <w:tc>
          <w:tcPr>
            <w:tcW w:w="1080" w:type="dxa"/>
            <w:vAlign w:val="center"/>
          </w:tcPr>
          <w:p w14:paraId="19BD6779" w14:textId="77777777" w:rsidR="00624E30" w:rsidRDefault="00624E30" w:rsidP="00196EAB">
            <w:pPr>
              <w:jc w:val="center"/>
            </w:pPr>
          </w:p>
        </w:tc>
      </w:tr>
      <w:tr w:rsidR="00624E30" w14:paraId="720D3929" w14:textId="77777777" w:rsidTr="00196EAB">
        <w:trPr>
          <w:jc w:val="center"/>
        </w:trPr>
        <w:tc>
          <w:tcPr>
            <w:tcW w:w="1008" w:type="dxa"/>
            <w:vAlign w:val="center"/>
          </w:tcPr>
          <w:p w14:paraId="706A090F" w14:textId="77777777" w:rsidR="00624E30" w:rsidRPr="00DB5974" w:rsidRDefault="00624E30" w:rsidP="00196EAB">
            <w:pPr>
              <w:jc w:val="center"/>
              <w:rPr>
                <w:b/>
              </w:rPr>
            </w:pPr>
            <w:r w:rsidRPr="00DB5974">
              <w:rPr>
                <w:b/>
              </w:rPr>
              <w:t>2100</w:t>
            </w:r>
          </w:p>
        </w:tc>
        <w:tc>
          <w:tcPr>
            <w:tcW w:w="1080" w:type="dxa"/>
            <w:vAlign w:val="center"/>
          </w:tcPr>
          <w:p w14:paraId="2EEA6ABA" w14:textId="77777777" w:rsidR="00624E30" w:rsidRDefault="00624E30" w:rsidP="00196EAB">
            <w:pPr>
              <w:jc w:val="center"/>
            </w:pPr>
          </w:p>
        </w:tc>
      </w:tr>
      <w:tr w:rsidR="00624E30" w14:paraId="67730691" w14:textId="77777777" w:rsidTr="00196EAB">
        <w:trPr>
          <w:jc w:val="center"/>
        </w:trPr>
        <w:tc>
          <w:tcPr>
            <w:tcW w:w="1008" w:type="dxa"/>
            <w:vAlign w:val="center"/>
          </w:tcPr>
          <w:p w14:paraId="0056C0B3" w14:textId="77777777" w:rsidR="00624E30" w:rsidRDefault="00624E30" w:rsidP="00196EAB">
            <w:pPr>
              <w:jc w:val="center"/>
            </w:pPr>
            <w:r>
              <w:t>1800</w:t>
            </w:r>
          </w:p>
        </w:tc>
        <w:tc>
          <w:tcPr>
            <w:tcW w:w="1080" w:type="dxa"/>
            <w:vAlign w:val="center"/>
          </w:tcPr>
          <w:p w14:paraId="1B2B4E99" w14:textId="5296B3A4" w:rsidR="00624E30" w:rsidRDefault="00000000" w:rsidP="00196EAB">
            <w:pPr>
              <w:jc w:val="center"/>
            </w:pPr>
            <w:hyperlink r:id="rId8559" w:anchor="Sit_Camp_Laure" w:history="1">
              <w:r w:rsidR="00624E30" w:rsidRPr="00CF5608">
                <w:rPr>
                  <w:rStyle w:val="Hyperlink"/>
                </w:rPr>
                <w:t>Camp de Laure</w:t>
              </w:r>
            </w:hyperlink>
          </w:p>
        </w:tc>
      </w:tr>
    </w:tbl>
    <w:p w14:paraId="42CFDFBD" w14:textId="77777777" w:rsidR="00624E30" w:rsidRDefault="00624E30" w:rsidP="00624E30">
      <w:r>
        <w:t>(BIB 774 p. 243 (BIB 550) et 922)</w:t>
      </w:r>
    </w:p>
    <w:p w14:paraId="3BC72130" w14:textId="77777777" w:rsidR="00624E30" w:rsidRDefault="00624E30" w:rsidP="00624E30"/>
    <w:p w14:paraId="61510BDF" w14:textId="77777777" w:rsidR="00624E30" w:rsidRDefault="00624E30" w:rsidP="00624E30">
      <w:pPr>
        <w:jc w:val="both"/>
        <w:rPr>
          <w:i/>
          <w:lang w:val="fr-FR"/>
        </w:rPr>
      </w:pPr>
      <w:r w:rsidRPr="0032190F">
        <w:rPr>
          <w:lang w:val="fr-FR"/>
        </w:rPr>
        <w:t xml:space="preserve">Durant le Néolithique final, le silex du Largues est diffusé en Languedoc et dans en Italie du Nord (BIB 549 p. 155 (BIB 550)). </w:t>
      </w:r>
      <w:r w:rsidRPr="0032190F">
        <w:rPr>
          <w:i/>
          <w:lang w:val="fr-FR"/>
        </w:rPr>
        <w:t>Dans la valée du Largue, le calcaire lacustre oligocène livrait un silex de bonne qualité, brun, interrompu de veines colorées (BIB 17 p. 99)</w:t>
      </w:r>
    </w:p>
    <w:p w14:paraId="7D415741" w14:textId="77777777" w:rsidR="00624E30" w:rsidRDefault="00624E30" w:rsidP="005A1021">
      <w:pPr>
        <w:rPr>
          <w:lang w:val="fr-FR"/>
        </w:rPr>
      </w:pPr>
    </w:p>
    <w:p w14:paraId="4EBD525F" w14:textId="77777777" w:rsidR="00624E30" w:rsidRDefault="00624E30" w:rsidP="005A1021">
      <w:pPr>
        <w:rPr>
          <w:lang w:val="fr-FR"/>
        </w:rPr>
      </w:pPr>
    </w:p>
    <w:p w14:paraId="500DE6CB" w14:textId="77777777" w:rsidR="00624E30" w:rsidRPr="0032190F" w:rsidRDefault="00624E30" w:rsidP="005A1021">
      <w:pPr>
        <w:rPr>
          <w:lang w:val="fr-FR"/>
        </w:rPr>
      </w:pPr>
      <w:r>
        <w:rPr>
          <w:color w:val="141414"/>
          <w:lang w:val="fr-FR"/>
        </w:rPr>
        <w:t>A</w:t>
      </w:r>
      <w:r w:rsidRPr="0032190F">
        <w:rPr>
          <w:color w:val="141414"/>
          <w:lang w:val="fr-FR"/>
        </w:rPr>
        <w:t>bondamment exploité et dont les produits ont été diff usés à grande échelle, puisqu’on les a signalés en Italie du Nord, en Suisse et en Espagne (BIB 570 p. 167 (BIB 550 et 580)</w:t>
      </w:r>
    </w:p>
    <w:p w14:paraId="405BE33F" w14:textId="0CB1D3DA" w:rsidR="005A1021" w:rsidRPr="0032190F" w:rsidRDefault="005A1021" w:rsidP="005A1021">
      <w:pPr>
        <w:rPr>
          <w:lang w:val="fr-FR"/>
        </w:rPr>
      </w:pPr>
      <w:r w:rsidRPr="0032190F">
        <w:rPr>
          <w:lang w:val="fr-FR"/>
        </w:rPr>
        <w:t xml:space="preserve">Les séries laminaires en silex tertiaire connues à ce jour se partagent entre différents groupes culturels provençaux : Couronnien, Fraischamp, </w:t>
      </w:r>
      <w:hyperlink r:id="rId8560" w:anchor="Cul_Rhone_Ouveze" w:history="1">
        <w:r w:rsidRPr="0032190F">
          <w:rPr>
            <w:rStyle w:val="Hyperlink"/>
            <w:lang w:val="fr-FR"/>
          </w:rPr>
          <w:t>Rhône-Ouvèze</w:t>
        </w:r>
      </w:hyperlink>
      <w:r w:rsidRPr="0032190F">
        <w:rPr>
          <w:lang w:val="fr-FR"/>
        </w:rPr>
        <w:t xml:space="preserve">, groupe du </w:t>
      </w:r>
      <w:hyperlink r:id="rId8561" w:anchor="Cul_Nord_Vaucluse" w:history="1">
        <w:r w:rsidRPr="0032190F">
          <w:rPr>
            <w:rStyle w:val="Hyperlink"/>
            <w:lang w:val="fr-FR"/>
          </w:rPr>
          <w:t>Nord-Vaucluse</w:t>
        </w:r>
      </w:hyperlink>
      <w:r w:rsidRPr="0032190F">
        <w:rPr>
          <w:lang w:val="fr-FR"/>
        </w:rPr>
        <w:t xml:space="preserve"> (BIB 840 p. 74)</w:t>
      </w:r>
    </w:p>
    <w:p w14:paraId="2029B823" w14:textId="77777777" w:rsidR="005A1021" w:rsidRPr="0032190F" w:rsidRDefault="005A1021" w:rsidP="005A1021">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09"/>
        <w:gridCol w:w="869"/>
        <w:gridCol w:w="2143"/>
        <w:gridCol w:w="2380"/>
      </w:tblGrid>
      <w:tr w:rsidR="005A1021" w:rsidRPr="00DB5974" w14:paraId="6FDCBBEF" w14:textId="77777777" w:rsidTr="00196EAB">
        <w:trPr>
          <w:jc w:val="center"/>
        </w:trPr>
        <w:tc>
          <w:tcPr>
            <w:tcW w:w="0" w:type="auto"/>
          </w:tcPr>
          <w:p w14:paraId="7B89DECB" w14:textId="77777777" w:rsidR="005A1021" w:rsidRPr="00DB5974" w:rsidRDefault="005A1021" w:rsidP="00196EAB">
            <w:pPr>
              <w:jc w:val="center"/>
              <w:rPr>
                <w:b/>
              </w:rPr>
            </w:pPr>
            <w:r w:rsidRPr="00DB5974">
              <w:rPr>
                <w:b/>
              </w:rPr>
              <w:t>Sites</w:t>
            </w:r>
          </w:p>
        </w:tc>
        <w:tc>
          <w:tcPr>
            <w:tcW w:w="0" w:type="auto"/>
          </w:tcPr>
          <w:p w14:paraId="733507E8" w14:textId="77777777" w:rsidR="005A1021" w:rsidRPr="00DB5974" w:rsidRDefault="005A1021" w:rsidP="00196EAB">
            <w:pPr>
              <w:jc w:val="center"/>
              <w:rPr>
                <w:b/>
              </w:rPr>
            </w:pPr>
            <w:r w:rsidRPr="00DB5974">
              <w:rPr>
                <w:b/>
              </w:rPr>
              <w:t>Pays</w:t>
            </w:r>
          </w:p>
        </w:tc>
        <w:tc>
          <w:tcPr>
            <w:tcW w:w="0" w:type="auto"/>
            <w:vAlign w:val="center"/>
          </w:tcPr>
          <w:p w14:paraId="547D3A5A" w14:textId="77777777" w:rsidR="005A1021" w:rsidRPr="00DB5974" w:rsidRDefault="005A1021" w:rsidP="00196EAB">
            <w:pPr>
              <w:jc w:val="center"/>
              <w:rPr>
                <w:b/>
              </w:rPr>
            </w:pPr>
            <w:r w:rsidRPr="00DB5974">
              <w:rPr>
                <w:b/>
              </w:rPr>
              <w:t>Culture</w:t>
            </w:r>
          </w:p>
        </w:tc>
        <w:tc>
          <w:tcPr>
            <w:tcW w:w="2380" w:type="dxa"/>
            <w:vAlign w:val="center"/>
          </w:tcPr>
          <w:p w14:paraId="63347E43" w14:textId="77777777" w:rsidR="005A1021" w:rsidRPr="00DB5974" w:rsidRDefault="005A1021" w:rsidP="00196EAB">
            <w:pPr>
              <w:jc w:val="center"/>
              <w:rPr>
                <w:b/>
              </w:rPr>
            </w:pPr>
            <w:r>
              <w:rPr>
                <w:b/>
              </w:rPr>
              <w:t>BIB</w:t>
            </w:r>
          </w:p>
        </w:tc>
      </w:tr>
      <w:tr w:rsidR="00624E30" w14:paraId="604DA6E7" w14:textId="77777777" w:rsidTr="00196EAB">
        <w:trPr>
          <w:jc w:val="center"/>
        </w:trPr>
        <w:tc>
          <w:tcPr>
            <w:tcW w:w="0" w:type="auto"/>
            <w:vAlign w:val="center"/>
          </w:tcPr>
          <w:p w14:paraId="0222B9BD" w14:textId="29DEF279" w:rsidR="00624E30" w:rsidRDefault="00000000" w:rsidP="00624E30">
            <w:pPr>
              <w:jc w:val="center"/>
            </w:pPr>
            <w:hyperlink r:id="rId8562" w:anchor="Sit_Bego_mob_lith" w:history="1">
              <w:r w:rsidR="00624E30" w:rsidRPr="00624E30">
                <w:rPr>
                  <w:rStyle w:val="Hyperlink"/>
                  <w:lang w:val="fr-FR"/>
                </w:rPr>
                <w:t>Bego</w:t>
              </w:r>
            </w:hyperlink>
          </w:p>
        </w:tc>
        <w:tc>
          <w:tcPr>
            <w:tcW w:w="0" w:type="auto"/>
          </w:tcPr>
          <w:p w14:paraId="093C2928" w14:textId="77777777" w:rsidR="00624E30" w:rsidRDefault="00624E30" w:rsidP="00196EAB">
            <w:pPr>
              <w:jc w:val="center"/>
            </w:pPr>
          </w:p>
        </w:tc>
        <w:tc>
          <w:tcPr>
            <w:tcW w:w="0" w:type="auto"/>
            <w:vAlign w:val="center"/>
          </w:tcPr>
          <w:p w14:paraId="64039E6D" w14:textId="77777777" w:rsidR="00624E30" w:rsidRDefault="00624E30" w:rsidP="00196EAB">
            <w:pPr>
              <w:jc w:val="center"/>
            </w:pPr>
          </w:p>
        </w:tc>
        <w:tc>
          <w:tcPr>
            <w:tcW w:w="2380" w:type="dxa"/>
            <w:vAlign w:val="center"/>
          </w:tcPr>
          <w:p w14:paraId="79E1A396" w14:textId="77777777" w:rsidR="00624E30" w:rsidRPr="00DB5974" w:rsidRDefault="00624E30" w:rsidP="00196EAB">
            <w:pPr>
              <w:jc w:val="center"/>
              <w:rPr>
                <w:sz w:val="20"/>
                <w:szCs w:val="20"/>
              </w:rPr>
            </w:pPr>
            <w:r>
              <w:rPr>
                <w:lang w:val="fr-FR"/>
              </w:rPr>
              <w:t>BIB 806</w:t>
            </w:r>
          </w:p>
        </w:tc>
      </w:tr>
      <w:tr w:rsidR="005A1021" w14:paraId="59DF63A2" w14:textId="77777777" w:rsidTr="00196EAB">
        <w:trPr>
          <w:jc w:val="center"/>
        </w:trPr>
        <w:tc>
          <w:tcPr>
            <w:tcW w:w="0" w:type="auto"/>
            <w:vAlign w:val="center"/>
          </w:tcPr>
          <w:p w14:paraId="1E08DE09" w14:textId="6E50B41D" w:rsidR="005A1021" w:rsidRDefault="00000000" w:rsidP="00196EAB">
            <w:pPr>
              <w:jc w:val="center"/>
            </w:pPr>
            <w:hyperlink r:id="rId8563" w:anchor="Sit_Goulard" w:history="1">
              <w:r w:rsidR="005A1021" w:rsidRPr="003B46A5">
                <w:rPr>
                  <w:rStyle w:val="Hyperlink"/>
                </w:rPr>
                <w:t>Goulard</w:t>
              </w:r>
            </w:hyperlink>
          </w:p>
        </w:tc>
        <w:tc>
          <w:tcPr>
            <w:tcW w:w="0" w:type="auto"/>
          </w:tcPr>
          <w:p w14:paraId="553ACB3F" w14:textId="77777777" w:rsidR="005A1021" w:rsidRDefault="005A1021" w:rsidP="00196EAB">
            <w:pPr>
              <w:jc w:val="center"/>
            </w:pPr>
            <w:r>
              <w:t>France</w:t>
            </w:r>
          </w:p>
        </w:tc>
        <w:tc>
          <w:tcPr>
            <w:tcW w:w="0" w:type="auto"/>
            <w:vAlign w:val="center"/>
          </w:tcPr>
          <w:p w14:paraId="4B9410C5" w14:textId="77777777" w:rsidR="005A1021" w:rsidRDefault="005A1021" w:rsidP="00196EAB">
            <w:pPr>
              <w:jc w:val="center"/>
            </w:pPr>
            <w:r>
              <w:t>Néolithique récent</w:t>
            </w:r>
          </w:p>
        </w:tc>
        <w:tc>
          <w:tcPr>
            <w:tcW w:w="2380" w:type="dxa"/>
            <w:vAlign w:val="center"/>
          </w:tcPr>
          <w:p w14:paraId="0A542A17" w14:textId="77777777" w:rsidR="005A1021" w:rsidRPr="00DB5974" w:rsidRDefault="005A1021" w:rsidP="00196EAB">
            <w:pPr>
              <w:jc w:val="center"/>
              <w:rPr>
                <w:sz w:val="20"/>
                <w:szCs w:val="20"/>
              </w:rPr>
            </w:pPr>
            <w:r w:rsidRPr="00DB5974">
              <w:rPr>
                <w:sz w:val="20"/>
                <w:szCs w:val="20"/>
              </w:rPr>
              <w:t>BIB 580</w:t>
            </w:r>
          </w:p>
        </w:tc>
      </w:tr>
      <w:tr w:rsidR="005A1021" w14:paraId="72D6DE82" w14:textId="77777777" w:rsidTr="00196EAB">
        <w:trPr>
          <w:jc w:val="center"/>
        </w:trPr>
        <w:tc>
          <w:tcPr>
            <w:tcW w:w="0" w:type="auto"/>
            <w:vAlign w:val="center"/>
          </w:tcPr>
          <w:p w14:paraId="69FE2F4A" w14:textId="67E02B77" w:rsidR="005A1021" w:rsidRDefault="00000000" w:rsidP="00196EAB">
            <w:pPr>
              <w:jc w:val="center"/>
            </w:pPr>
            <w:hyperlink r:id="rId8564" w:anchor="Sit_Sargel" w:history="1">
              <w:r w:rsidR="005A1021" w:rsidRPr="00A53829">
                <w:rPr>
                  <w:rStyle w:val="Hyperlink"/>
                </w:rPr>
                <w:t>Sargel 1</w:t>
              </w:r>
            </w:hyperlink>
          </w:p>
        </w:tc>
        <w:tc>
          <w:tcPr>
            <w:tcW w:w="0" w:type="auto"/>
          </w:tcPr>
          <w:p w14:paraId="57692A3C" w14:textId="77777777" w:rsidR="005A1021" w:rsidRDefault="005A1021" w:rsidP="00196EAB">
            <w:pPr>
              <w:jc w:val="center"/>
            </w:pPr>
            <w:r>
              <w:t>France</w:t>
            </w:r>
          </w:p>
        </w:tc>
        <w:tc>
          <w:tcPr>
            <w:tcW w:w="0" w:type="auto"/>
            <w:vAlign w:val="center"/>
          </w:tcPr>
          <w:p w14:paraId="78861F67" w14:textId="34DDE347" w:rsidR="005A1021" w:rsidRDefault="00000000" w:rsidP="00196EAB">
            <w:pPr>
              <w:jc w:val="center"/>
            </w:pPr>
            <w:hyperlink r:id="rId8565" w:anchor="Cul_Treilles" w:history="1">
              <w:r w:rsidR="005A1021" w:rsidRPr="00A53829">
                <w:rPr>
                  <w:rStyle w:val="Hyperlink"/>
                </w:rPr>
                <w:t>Treilles</w:t>
              </w:r>
            </w:hyperlink>
            <w:r w:rsidR="005A1021">
              <w:t xml:space="preserve"> ancien</w:t>
            </w:r>
          </w:p>
        </w:tc>
        <w:tc>
          <w:tcPr>
            <w:tcW w:w="2380" w:type="dxa"/>
            <w:vAlign w:val="center"/>
          </w:tcPr>
          <w:p w14:paraId="4C6FA9EE" w14:textId="77777777" w:rsidR="005A1021" w:rsidRPr="00DB5974" w:rsidRDefault="005A1021" w:rsidP="00196EAB">
            <w:pPr>
              <w:jc w:val="center"/>
              <w:rPr>
                <w:sz w:val="20"/>
                <w:szCs w:val="20"/>
              </w:rPr>
            </w:pPr>
            <w:r w:rsidRPr="00DB5974">
              <w:rPr>
                <w:sz w:val="20"/>
                <w:szCs w:val="20"/>
              </w:rPr>
              <w:t>BIB 570 p. 167, 174</w:t>
            </w:r>
          </w:p>
        </w:tc>
      </w:tr>
      <w:tr w:rsidR="005A1021" w14:paraId="6E0F7B2A" w14:textId="77777777" w:rsidTr="00196EAB">
        <w:trPr>
          <w:jc w:val="center"/>
        </w:trPr>
        <w:tc>
          <w:tcPr>
            <w:tcW w:w="0" w:type="auto"/>
            <w:vAlign w:val="center"/>
          </w:tcPr>
          <w:p w14:paraId="38231345" w14:textId="6A5F2EB4" w:rsidR="005A1021" w:rsidRDefault="00000000" w:rsidP="00196EAB">
            <w:pPr>
              <w:jc w:val="center"/>
            </w:pPr>
            <w:hyperlink r:id="rId8566" w:anchor="Sit_Camprafaud" w:history="1">
              <w:r w:rsidR="005A1021" w:rsidRPr="00A53829">
                <w:rPr>
                  <w:rStyle w:val="Hyperlink"/>
                </w:rPr>
                <w:t>Camprafaud</w:t>
              </w:r>
            </w:hyperlink>
          </w:p>
        </w:tc>
        <w:tc>
          <w:tcPr>
            <w:tcW w:w="0" w:type="auto"/>
          </w:tcPr>
          <w:p w14:paraId="34A7033A" w14:textId="77777777" w:rsidR="005A1021" w:rsidRDefault="005A1021" w:rsidP="00196EAB">
            <w:pPr>
              <w:jc w:val="center"/>
            </w:pPr>
            <w:r>
              <w:t>France</w:t>
            </w:r>
          </w:p>
        </w:tc>
        <w:tc>
          <w:tcPr>
            <w:tcW w:w="0" w:type="auto"/>
            <w:vAlign w:val="center"/>
          </w:tcPr>
          <w:p w14:paraId="063394A7" w14:textId="316797DE" w:rsidR="005A1021" w:rsidRDefault="00000000" w:rsidP="00196EAB">
            <w:pPr>
              <w:jc w:val="center"/>
            </w:pPr>
            <w:hyperlink r:id="rId8567" w:anchor="Cul_Saint_Ponien" w:history="1">
              <w:r w:rsidR="005A1021" w:rsidRPr="00A53829">
                <w:rPr>
                  <w:rStyle w:val="Hyperlink"/>
                </w:rPr>
                <w:t>Saintponien</w:t>
              </w:r>
            </w:hyperlink>
            <w:r w:rsidR="005A1021">
              <w:t xml:space="preserve"> ancien</w:t>
            </w:r>
          </w:p>
        </w:tc>
        <w:tc>
          <w:tcPr>
            <w:tcW w:w="2380" w:type="dxa"/>
            <w:vAlign w:val="center"/>
          </w:tcPr>
          <w:p w14:paraId="03DA7036" w14:textId="77777777" w:rsidR="005A1021" w:rsidRPr="00DB5974" w:rsidRDefault="005A1021" w:rsidP="00196EAB">
            <w:pPr>
              <w:jc w:val="center"/>
              <w:rPr>
                <w:sz w:val="20"/>
                <w:szCs w:val="20"/>
              </w:rPr>
            </w:pPr>
            <w:r w:rsidRPr="00DB5974">
              <w:rPr>
                <w:sz w:val="20"/>
                <w:szCs w:val="20"/>
              </w:rPr>
              <w:t>BIB 570 p. 167, 174</w:t>
            </w:r>
          </w:p>
        </w:tc>
      </w:tr>
      <w:tr w:rsidR="005A1021" w14:paraId="7113F8E4" w14:textId="77777777" w:rsidTr="00196EAB">
        <w:trPr>
          <w:jc w:val="center"/>
        </w:trPr>
        <w:tc>
          <w:tcPr>
            <w:tcW w:w="0" w:type="auto"/>
            <w:vAlign w:val="center"/>
          </w:tcPr>
          <w:p w14:paraId="62F4F942" w14:textId="41440753" w:rsidR="005A1021" w:rsidRDefault="00000000" w:rsidP="00196EAB">
            <w:pPr>
              <w:jc w:val="center"/>
            </w:pPr>
            <w:hyperlink r:id="rId8568" w:anchor="Sit_Tournier" w:history="1">
              <w:r w:rsidR="005A1021" w:rsidRPr="0087757D">
                <w:rPr>
                  <w:rStyle w:val="Hyperlink"/>
                </w:rPr>
                <w:t>Tournié</w:t>
              </w:r>
            </w:hyperlink>
          </w:p>
        </w:tc>
        <w:tc>
          <w:tcPr>
            <w:tcW w:w="0" w:type="auto"/>
          </w:tcPr>
          <w:p w14:paraId="6B0B54AE" w14:textId="77777777" w:rsidR="005A1021" w:rsidRDefault="005A1021" w:rsidP="00196EAB">
            <w:pPr>
              <w:jc w:val="center"/>
            </w:pPr>
            <w:r>
              <w:t>France</w:t>
            </w:r>
          </w:p>
        </w:tc>
        <w:tc>
          <w:tcPr>
            <w:tcW w:w="0" w:type="auto"/>
            <w:vAlign w:val="center"/>
          </w:tcPr>
          <w:p w14:paraId="2CBC9325" w14:textId="77777777" w:rsidR="005A1021" w:rsidRPr="0032190F" w:rsidRDefault="005A1021" w:rsidP="00196EAB">
            <w:pPr>
              <w:jc w:val="center"/>
              <w:rPr>
                <w:lang w:val="fr-FR"/>
              </w:rPr>
            </w:pPr>
            <w:r w:rsidRPr="0032190F">
              <w:rPr>
                <w:lang w:val="fr-FR"/>
              </w:rPr>
              <w:t>Saint-Ponien ancien</w:t>
            </w:r>
          </w:p>
          <w:p w14:paraId="5965B6B3" w14:textId="77777777" w:rsidR="005A1021" w:rsidRPr="0032190F" w:rsidRDefault="005A1021" w:rsidP="00196EAB">
            <w:pPr>
              <w:jc w:val="center"/>
              <w:rPr>
                <w:lang w:val="fr-FR"/>
              </w:rPr>
            </w:pPr>
            <w:r w:rsidRPr="0032190F">
              <w:rPr>
                <w:lang w:val="fr-FR"/>
              </w:rPr>
              <w:t>3670-3330 av. J.-C.</w:t>
            </w:r>
          </w:p>
        </w:tc>
        <w:tc>
          <w:tcPr>
            <w:tcW w:w="2380" w:type="dxa"/>
            <w:vAlign w:val="center"/>
          </w:tcPr>
          <w:p w14:paraId="2E1EDD13" w14:textId="77777777" w:rsidR="005A1021" w:rsidRPr="00DB5974" w:rsidRDefault="005A1021" w:rsidP="00196EAB">
            <w:pPr>
              <w:jc w:val="center"/>
              <w:rPr>
                <w:sz w:val="20"/>
                <w:szCs w:val="20"/>
              </w:rPr>
            </w:pPr>
            <w:r w:rsidRPr="00DB5974">
              <w:rPr>
                <w:sz w:val="20"/>
                <w:szCs w:val="20"/>
              </w:rPr>
              <w:t>BIB 570 et 1310</w:t>
            </w:r>
          </w:p>
        </w:tc>
      </w:tr>
      <w:tr w:rsidR="005A1021" w:rsidRPr="004978EC" w14:paraId="53B19D75" w14:textId="77777777" w:rsidTr="00196EAB">
        <w:trPr>
          <w:jc w:val="center"/>
        </w:trPr>
        <w:tc>
          <w:tcPr>
            <w:tcW w:w="0" w:type="auto"/>
            <w:vAlign w:val="center"/>
          </w:tcPr>
          <w:p w14:paraId="26403E9D" w14:textId="678FF492" w:rsidR="005A1021" w:rsidRDefault="005A1021" w:rsidP="00196EAB">
            <w:pPr>
              <w:jc w:val="center"/>
            </w:pPr>
            <w:r>
              <w:t xml:space="preserve">hypogée de </w:t>
            </w:r>
            <w:hyperlink r:id="rId8569" w:anchor="Sit_Roaix" w:history="1">
              <w:r w:rsidRPr="005E2A30">
                <w:rPr>
                  <w:rStyle w:val="Hyperlink"/>
                </w:rPr>
                <w:t>Roaix</w:t>
              </w:r>
            </w:hyperlink>
          </w:p>
        </w:tc>
        <w:tc>
          <w:tcPr>
            <w:tcW w:w="0" w:type="auto"/>
          </w:tcPr>
          <w:p w14:paraId="09AEC336" w14:textId="77777777" w:rsidR="005A1021" w:rsidRDefault="005A1021" w:rsidP="00196EAB">
            <w:pPr>
              <w:jc w:val="center"/>
            </w:pPr>
            <w:r>
              <w:t>France</w:t>
            </w:r>
          </w:p>
        </w:tc>
        <w:tc>
          <w:tcPr>
            <w:tcW w:w="0" w:type="auto"/>
            <w:vAlign w:val="center"/>
          </w:tcPr>
          <w:p w14:paraId="1083AE9C" w14:textId="77777777" w:rsidR="005A1021" w:rsidRDefault="005A1021" w:rsidP="00196EAB">
            <w:pPr>
              <w:jc w:val="center"/>
            </w:pPr>
          </w:p>
        </w:tc>
        <w:tc>
          <w:tcPr>
            <w:tcW w:w="2380" w:type="dxa"/>
            <w:vAlign w:val="center"/>
          </w:tcPr>
          <w:p w14:paraId="26CE4ECC" w14:textId="77777777" w:rsidR="005A1021" w:rsidRPr="00DB5974" w:rsidRDefault="005A1021" w:rsidP="00196EAB">
            <w:pPr>
              <w:jc w:val="center"/>
              <w:rPr>
                <w:sz w:val="20"/>
                <w:szCs w:val="20"/>
                <w:lang w:val="en-GB"/>
              </w:rPr>
            </w:pPr>
            <w:r w:rsidRPr="00DB5974">
              <w:rPr>
                <w:sz w:val="20"/>
                <w:szCs w:val="20"/>
                <w:lang w:val="en-GB"/>
              </w:rPr>
              <w:t>BIB 550 p. 148 (BIB 749 fig. 85, n°1)</w:t>
            </w:r>
          </w:p>
        </w:tc>
      </w:tr>
      <w:tr w:rsidR="005A1021" w14:paraId="2EFE8F68" w14:textId="77777777" w:rsidTr="00196EAB">
        <w:trPr>
          <w:jc w:val="center"/>
        </w:trPr>
        <w:tc>
          <w:tcPr>
            <w:tcW w:w="0" w:type="auto"/>
            <w:vAlign w:val="center"/>
          </w:tcPr>
          <w:p w14:paraId="5FF277EE" w14:textId="77777777" w:rsidR="005A1021" w:rsidRDefault="005A1021" w:rsidP="00196EAB">
            <w:pPr>
              <w:jc w:val="center"/>
            </w:pPr>
            <w:r>
              <w:t>Enco-de-Botte</w:t>
            </w:r>
          </w:p>
        </w:tc>
        <w:tc>
          <w:tcPr>
            <w:tcW w:w="0" w:type="auto"/>
          </w:tcPr>
          <w:p w14:paraId="73EFCAE9" w14:textId="77777777" w:rsidR="005A1021" w:rsidRDefault="005A1021" w:rsidP="00196EAB">
            <w:pPr>
              <w:jc w:val="center"/>
            </w:pPr>
            <w:r>
              <w:t>France</w:t>
            </w:r>
          </w:p>
        </w:tc>
        <w:tc>
          <w:tcPr>
            <w:tcW w:w="0" w:type="auto"/>
            <w:vAlign w:val="center"/>
          </w:tcPr>
          <w:p w14:paraId="51484A99" w14:textId="77777777" w:rsidR="005A1021" w:rsidRDefault="005A1021" w:rsidP="00196EAB">
            <w:pPr>
              <w:jc w:val="center"/>
            </w:pPr>
          </w:p>
        </w:tc>
        <w:tc>
          <w:tcPr>
            <w:tcW w:w="2380" w:type="dxa"/>
            <w:vAlign w:val="center"/>
          </w:tcPr>
          <w:p w14:paraId="5D62B675" w14:textId="77777777" w:rsidR="005A1021" w:rsidRPr="00DB5974" w:rsidRDefault="005A1021" w:rsidP="00196EAB">
            <w:pPr>
              <w:jc w:val="center"/>
              <w:rPr>
                <w:sz w:val="20"/>
                <w:szCs w:val="20"/>
              </w:rPr>
            </w:pPr>
          </w:p>
        </w:tc>
      </w:tr>
      <w:tr w:rsidR="005A1021" w14:paraId="0DE0C274" w14:textId="77777777" w:rsidTr="00196EAB">
        <w:trPr>
          <w:jc w:val="center"/>
        </w:trPr>
        <w:tc>
          <w:tcPr>
            <w:tcW w:w="0" w:type="auto"/>
            <w:vAlign w:val="center"/>
          </w:tcPr>
          <w:p w14:paraId="76D047A5" w14:textId="77777777" w:rsidR="005A1021" w:rsidRDefault="005A1021" w:rsidP="00196EAB">
            <w:pPr>
              <w:jc w:val="center"/>
            </w:pPr>
            <w:r>
              <w:t>Peicervier</w:t>
            </w:r>
          </w:p>
        </w:tc>
        <w:tc>
          <w:tcPr>
            <w:tcW w:w="0" w:type="auto"/>
          </w:tcPr>
          <w:p w14:paraId="2F596DFE" w14:textId="77777777" w:rsidR="005A1021" w:rsidRDefault="005A1021" w:rsidP="00196EAB">
            <w:pPr>
              <w:jc w:val="center"/>
            </w:pPr>
            <w:r>
              <w:t>France</w:t>
            </w:r>
          </w:p>
        </w:tc>
        <w:tc>
          <w:tcPr>
            <w:tcW w:w="0" w:type="auto"/>
            <w:vAlign w:val="center"/>
          </w:tcPr>
          <w:p w14:paraId="14DD763A" w14:textId="77777777" w:rsidR="005A1021" w:rsidRDefault="005A1021" w:rsidP="00196EAB">
            <w:pPr>
              <w:jc w:val="center"/>
            </w:pPr>
          </w:p>
        </w:tc>
        <w:tc>
          <w:tcPr>
            <w:tcW w:w="2380" w:type="dxa"/>
            <w:vAlign w:val="center"/>
          </w:tcPr>
          <w:p w14:paraId="0F0D5774" w14:textId="77777777" w:rsidR="005A1021" w:rsidRPr="00DB5974" w:rsidRDefault="005A1021" w:rsidP="00196EAB">
            <w:pPr>
              <w:jc w:val="center"/>
              <w:rPr>
                <w:sz w:val="20"/>
                <w:szCs w:val="20"/>
              </w:rPr>
            </w:pPr>
          </w:p>
        </w:tc>
      </w:tr>
      <w:tr w:rsidR="005A1021" w14:paraId="33FF0B2E" w14:textId="77777777" w:rsidTr="00196EAB">
        <w:trPr>
          <w:jc w:val="center"/>
        </w:trPr>
        <w:tc>
          <w:tcPr>
            <w:tcW w:w="0" w:type="auto"/>
            <w:vAlign w:val="center"/>
          </w:tcPr>
          <w:p w14:paraId="0290904B" w14:textId="37095ECD" w:rsidR="005A1021" w:rsidRDefault="005A1021" w:rsidP="00196EAB">
            <w:pPr>
              <w:jc w:val="center"/>
            </w:pPr>
            <w:r>
              <w:t xml:space="preserve">hypogée de </w:t>
            </w:r>
            <w:hyperlink r:id="rId8570" w:anchor="Sit_Perpetairi" w:history="1">
              <w:r w:rsidRPr="00BA75AE">
                <w:rPr>
                  <w:rStyle w:val="Hyperlink"/>
                </w:rPr>
                <w:t>Perpétairi</w:t>
              </w:r>
            </w:hyperlink>
          </w:p>
        </w:tc>
        <w:tc>
          <w:tcPr>
            <w:tcW w:w="0" w:type="auto"/>
          </w:tcPr>
          <w:p w14:paraId="7EFC50E7" w14:textId="77777777" w:rsidR="005A1021" w:rsidRDefault="005A1021" w:rsidP="00196EAB">
            <w:pPr>
              <w:jc w:val="center"/>
            </w:pPr>
            <w:r>
              <w:t>France</w:t>
            </w:r>
          </w:p>
        </w:tc>
        <w:tc>
          <w:tcPr>
            <w:tcW w:w="0" w:type="auto"/>
            <w:vAlign w:val="center"/>
          </w:tcPr>
          <w:p w14:paraId="30B8AEF3" w14:textId="77777777" w:rsidR="005A1021" w:rsidRDefault="005A1021" w:rsidP="00196EAB">
            <w:pPr>
              <w:jc w:val="center"/>
            </w:pPr>
          </w:p>
        </w:tc>
        <w:tc>
          <w:tcPr>
            <w:tcW w:w="2380" w:type="dxa"/>
            <w:vAlign w:val="center"/>
          </w:tcPr>
          <w:p w14:paraId="381C6297" w14:textId="77777777" w:rsidR="005A1021" w:rsidRPr="00DB5974" w:rsidRDefault="005A1021" w:rsidP="00196EAB">
            <w:pPr>
              <w:jc w:val="center"/>
              <w:rPr>
                <w:sz w:val="20"/>
                <w:szCs w:val="20"/>
              </w:rPr>
            </w:pPr>
            <w:r w:rsidRPr="00DB5974">
              <w:rPr>
                <w:sz w:val="20"/>
                <w:szCs w:val="20"/>
              </w:rPr>
              <w:t>BIB 840 p. 74</w:t>
            </w:r>
          </w:p>
        </w:tc>
      </w:tr>
      <w:tr w:rsidR="005A1021" w14:paraId="2BF5A4AD" w14:textId="77777777" w:rsidTr="00196EAB">
        <w:trPr>
          <w:jc w:val="center"/>
        </w:trPr>
        <w:tc>
          <w:tcPr>
            <w:tcW w:w="0" w:type="auto"/>
            <w:vAlign w:val="center"/>
          </w:tcPr>
          <w:p w14:paraId="5A5CB2C2" w14:textId="0F676907" w:rsidR="005A1021" w:rsidRDefault="00000000" w:rsidP="00196EAB">
            <w:pPr>
              <w:jc w:val="center"/>
            </w:pPr>
            <w:hyperlink r:id="rId8571" w:anchor="Sit_Bois_Marou" w:history="1">
              <w:r w:rsidR="005A1021" w:rsidRPr="00BD5E68">
                <w:rPr>
                  <w:rStyle w:val="Hyperlink"/>
                </w:rPr>
                <w:t xml:space="preserve">Bois </w:t>
              </w:r>
              <w:r w:rsidR="005A1021">
                <w:rPr>
                  <w:rStyle w:val="Hyperlink"/>
                </w:rPr>
                <w:t xml:space="preserve">de </w:t>
              </w:r>
              <w:r w:rsidR="005A1021" w:rsidRPr="00BD5E68">
                <w:rPr>
                  <w:rStyle w:val="Hyperlink"/>
                </w:rPr>
                <w:t>Marou</w:t>
              </w:r>
            </w:hyperlink>
          </w:p>
        </w:tc>
        <w:tc>
          <w:tcPr>
            <w:tcW w:w="0" w:type="auto"/>
          </w:tcPr>
          <w:p w14:paraId="3142AE85" w14:textId="77777777" w:rsidR="005A1021" w:rsidRDefault="005A1021" w:rsidP="00196EAB">
            <w:pPr>
              <w:jc w:val="center"/>
            </w:pPr>
            <w:r>
              <w:t>France</w:t>
            </w:r>
          </w:p>
        </w:tc>
        <w:tc>
          <w:tcPr>
            <w:tcW w:w="0" w:type="auto"/>
            <w:vAlign w:val="center"/>
          </w:tcPr>
          <w:p w14:paraId="662DE953" w14:textId="77777777" w:rsidR="005A1021" w:rsidRDefault="005A1021" w:rsidP="00196EAB">
            <w:pPr>
              <w:jc w:val="center"/>
            </w:pPr>
          </w:p>
        </w:tc>
        <w:tc>
          <w:tcPr>
            <w:tcW w:w="2380" w:type="dxa"/>
            <w:vAlign w:val="center"/>
          </w:tcPr>
          <w:p w14:paraId="0A5CFA29" w14:textId="77777777" w:rsidR="005A1021" w:rsidRPr="00DB5974" w:rsidRDefault="005A1021" w:rsidP="00196EAB">
            <w:pPr>
              <w:jc w:val="center"/>
              <w:rPr>
                <w:sz w:val="20"/>
                <w:szCs w:val="20"/>
              </w:rPr>
            </w:pPr>
            <w:r w:rsidRPr="00DB5974">
              <w:rPr>
                <w:sz w:val="20"/>
                <w:szCs w:val="20"/>
              </w:rPr>
              <w:t>BIB 570 p. 167, 174</w:t>
            </w:r>
          </w:p>
        </w:tc>
      </w:tr>
      <w:tr w:rsidR="005A1021" w14:paraId="661E9610" w14:textId="77777777" w:rsidTr="00196EAB">
        <w:trPr>
          <w:jc w:val="center"/>
        </w:trPr>
        <w:tc>
          <w:tcPr>
            <w:tcW w:w="0" w:type="auto"/>
            <w:vAlign w:val="center"/>
          </w:tcPr>
          <w:p w14:paraId="09BB5A04" w14:textId="6F6861ED" w:rsidR="005A1021" w:rsidRDefault="00000000" w:rsidP="00196EAB">
            <w:pPr>
              <w:jc w:val="center"/>
            </w:pPr>
            <w:hyperlink r:id="rId8572" w:anchor="Sit_Mourral" w:history="1">
              <w:r w:rsidR="005A1021" w:rsidRPr="00B959E4">
                <w:rPr>
                  <w:rStyle w:val="Hyperlink"/>
                </w:rPr>
                <w:t>Mourral</w:t>
              </w:r>
            </w:hyperlink>
          </w:p>
        </w:tc>
        <w:tc>
          <w:tcPr>
            <w:tcW w:w="0" w:type="auto"/>
          </w:tcPr>
          <w:p w14:paraId="737904C5" w14:textId="77777777" w:rsidR="005A1021" w:rsidRDefault="005A1021" w:rsidP="00196EAB">
            <w:pPr>
              <w:jc w:val="center"/>
            </w:pPr>
            <w:r>
              <w:t>France</w:t>
            </w:r>
          </w:p>
        </w:tc>
        <w:tc>
          <w:tcPr>
            <w:tcW w:w="0" w:type="auto"/>
            <w:vAlign w:val="center"/>
          </w:tcPr>
          <w:p w14:paraId="04B8F80D" w14:textId="77777777" w:rsidR="005A1021" w:rsidRDefault="005A1021" w:rsidP="00196EAB">
            <w:pPr>
              <w:jc w:val="center"/>
            </w:pPr>
            <w:r>
              <w:t>Vérazien ancien</w:t>
            </w:r>
          </w:p>
        </w:tc>
        <w:tc>
          <w:tcPr>
            <w:tcW w:w="2380" w:type="dxa"/>
            <w:vAlign w:val="center"/>
          </w:tcPr>
          <w:p w14:paraId="4710AF36" w14:textId="77777777" w:rsidR="005A1021" w:rsidRPr="00DB5974" w:rsidRDefault="005A1021" w:rsidP="00196EAB">
            <w:pPr>
              <w:jc w:val="center"/>
              <w:rPr>
                <w:sz w:val="20"/>
                <w:szCs w:val="20"/>
              </w:rPr>
            </w:pPr>
            <w:r w:rsidRPr="00DB5974">
              <w:rPr>
                <w:sz w:val="20"/>
                <w:szCs w:val="20"/>
              </w:rPr>
              <w:t>BIB 1310</w:t>
            </w:r>
          </w:p>
        </w:tc>
      </w:tr>
      <w:tr w:rsidR="005A1021" w14:paraId="0347EC57" w14:textId="77777777" w:rsidTr="00196EAB">
        <w:trPr>
          <w:jc w:val="center"/>
        </w:trPr>
        <w:tc>
          <w:tcPr>
            <w:tcW w:w="0" w:type="auto"/>
            <w:vAlign w:val="center"/>
          </w:tcPr>
          <w:p w14:paraId="3E6FCFC9" w14:textId="41FE4A1F" w:rsidR="005A1021" w:rsidRDefault="00000000" w:rsidP="00196EAB">
            <w:pPr>
              <w:jc w:val="center"/>
            </w:pPr>
            <w:hyperlink r:id="rId8573" w:anchor="Sit_Chalain_19" w:history="1">
              <w:r w:rsidR="005A1021" w:rsidRPr="00C60FDA">
                <w:rPr>
                  <w:rStyle w:val="Hyperlink"/>
                </w:rPr>
                <w:t>Chalain 19</w:t>
              </w:r>
            </w:hyperlink>
          </w:p>
        </w:tc>
        <w:tc>
          <w:tcPr>
            <w:tcW w:w="0" w:type="auto"/>
          </w:tcPr>
          <w:p w14:paraId="6283220B" w14:textId="77777777" w:rsidR="005A1021" w:rsidRDefault="005A1021" w:rsidP="00196EAB">
            <w:pPr>
              <w:jc w:val="center"/>
            </w:pPr>
            <w:r>
              <w:t>France</w:t>
            </w:r>
          </w:p>
        </w:tc>
        <w:tc>
          <w:tcPr>
            <w:tcW w:w="0" w:type="auto"/>
            <w:vAlign w:val="center"/>
          </w:tcPr>
          <w:p w14:paraId="5BBDD989" w14:textId="77777777" w:rsidR="005A1021" w:rsidRDefault="005A1021" w:rsidP="00196EAB">
            <w:pPr>
              <w:jc w:val="center"/>
            </w:pPr>
          </w:p>
        </w:tc>
        <w:tc>
          <w:tcPr>
            <w:tcW w:w="2380" w:type="dxa"/>
            <w:vAlign w:val="center"/>
          </w:tcPr>
          <w:p w14:paraId="1D4F38EF" w14:textId="77777777" w:rsidR="005A1021" w:rsidRPr="00DB5974" w:rsidRDefault="005A1021" w:rsidP="00196EAB">
            <w:pPr>
              <w:jc w:val="center"/>
              <w:rPr>
                <w:sz w:val="20"/>
                <w:szCs w:val="20"/>
              </w:rPr>
            </w:pPr>
          </w:p>
        </w:tc>
      </w:tr>
      <w:tr w:rsidR="005A1021" w14:paraId="39EE5EB4" w14:textId="77777777" w:rsidTr="00196EAB">
        <w:trPr>
          <w:jc w:val="center"/>
        </w:trPr>
        <w:tc>
          <w:tcPr>
            <w:tcW w:w="0" w:type="auto"/>
            <w:vAlign w:val="center"/>
          </w:tcPr>
          <w:p w14:paraId="79426BF7" w14:textId="1D466E58" w:rsidR="005A1021" w:rsidRDefault="00000000" w:rsidP="00196EAB">
            <w:pPr>
              <w:jc w:val="center"/>
            </w:pPr>
            <w:hyperlink r:id="rId8574" w:anchor="Sit_Collet_Redon" w:history="1">
              <w:r w:rsidR="005A1021" w:rsidRPr="00BA75AE">
                <w:rPr>
                  <w:rStyle w:val="Hyperlink"/>
                </w:rPr>
                <w:t>Collet-Redon</w:t>
              </w:r>
            </w:hyperlink>
          </w:p>
        </w:tc>
        <w:tc>
          <w:tcPr>
            <w:tcW w:w="0" w:type="auto"/>
          </w:tcPr>
          <w:p w14:paraId="0434E2F0" w14:textId="77777777" w:rsidR="005A1021" w:rsidRDefault="005A1021" w:rsidP="00196EAB">
            <w:pPr>
              <w:jc w:val="center"/>
            </w:pPr>
            <w:r>
              <w:t>France</w:t>
            </w:r>
          </w:p>
        </w:tc>
        <w:tc>
          <w:tcPr>
            <w:tcW w:w="0" w:type="auto"/>
            <w:vMerge w:val="restart"/>
            <w:vAlign w:val="center"/>
          </w:tcPr>
          <w:p w14:paraId="7BF2D37F" w14:textId="7190E66B" w:rsidR="005A1021" w:rsidRDefault="00000000" w:rsidP="00196EAB">
            <w:pPr>
              <w:jc w:val="center"/>
            </w:pPr>
            <w:hyperlink r:id="rId8575" w:anchor="Cul_Couronnien" w:history="1">
              <w:r w:rsidR="005A1021" w:rsidRPr="00D101D3">
                <w:rPr>
                  <w:rStyle w:val="Hyperlink"/>
                </w:rPr>
                <w:t>Couronnien</w:t>
              </w:r>
            </w:hyperlink>
          </w:p>
        </w:tc>
        <w:tc>
          <w:tcPr>
            <w:tcW w:w="2380" w:type="dxa"/>
            <w:vAlign w:val="center"/>
          </w:tcPr>
          <w:p w14:paraId="2DA8A5D3" w14:textId="77777777" w:rsidR="005A1021" w:rsidRPr="00DB5974" w:rsidRDefault="005A1021" w:rsidP="00196EAB">
            <w:pPr>
              <w:jc w:val="center"/>
              <w:rPr>
                <w:sz w:val="20"/>
                <w:szCs w:val="20"/>
              </w:rPr>
            </w:pPr>
            <w:r w:rsidRPr="00DB5974">
              <w:rPr>
                <w:sz w:val="20"/>
                <w:szCs w:val="20"/>
              </w:rPr>
              <w:t>BIB 840 p. 74</w:t>
            </w:r>
          </w:p>
        </w:tc>
      </w:tr>
      <w:tr w:rsidR="005A1021" w14:paraId="0CAA8421" w14:textId="77777777" w:rsidTr="00196EAB">
        <w:trPr>
          <w:jc w:val="center"/>
        </w:trPr>
        <w:tc>
          <w:tcPr>
            <w:tcW w:w="0" w:type="auto"/>
            <w:vAlign w:val="center"/>
          </w:tcPr>
          <w:p w14:paraId="08B3EB12" w14:textId="128F4C22" w:rsidR="005A1021" w:rsidRDefault="00000000" w:rsidP="00196EAB">
            <w:pPr>
              <w:jc w:val="center"/>
            </w:pPr>
            <w:hyperlink r:id="rId8576" w:anchor="Sit_Ponteau_Gare" w:history="1">
              <w:r w:rsidR="005A1021" w:rsidRPr="00DE1513">
                <w:rPr>
                  <w:rStyle w:val="Hyperlink"/>
                </w:rPr>
                <w:t>Ponteau-Gare</w:t>
              </w:r>
            </w:hyperlink>
          </w:p>
        </w:tc>
        <w:tc>
          <w:tcPr>
            <w:tcW w:w="0" w:type="auto"/>
          </w:tcPr>
          <w:p w14:paraId="794DD68B" w14:textId="77777777" w:rsidR="005A1021" w:rsidRDefault="005A1021" w:rsidP="00196EAB">
            <w:pPr>
              <w:jc w:val="center"/>
            </w:pPr>
            <w:r>
              <w:t>France</w:t>
            </w:r>
          </w:p>
        </w:tc>
        <w:tc>
          <w:tcPr>
            <w:tcW w:w="0" w:type="auto"/>
            <w:vMerge/>
            <w:vAlign w:val="center"/>
          </w:tcPr>
          <w:p w14:paraId="3A2C9DDD" w14:textId="77777777" w:rsidR="005A1021" w:rsidRDefault="005A1021" w:rsidP="00196EAB">
            <w:pPr>
              <w:jc w:val="center"/>
            </w:pPr>
          </w:p>
        </w:tc>
        <w:tc>
          <w:tcPr>
            <w:tcW w:w="2380" w:type="dxa"/>
            <w:vAlign w:val="center"/>
          </w:tcPr>
          <w:p w14:paraId="5CB0FB6E" w14:textId="77777777" w:rsidR="005A1021" w:rsidRPr="00DB5974" w:rsidRDefault="005A1021" w:rsidP="00196EAB">
            <w:pPr>
              <w:jc w:val="center"/>
              <w:rPr>
                <w:sz w:val="20"/>
                <w:szCs w:val="20"/>
              </w:rPr>
            </w:pPr>
            <w:r w:rsidRPr="00DB5974">
              <w:rPr>
                <w:sz w:val="20"/>
                <w:szCs w:val="20"/>
              </w:rPr>
              <w:t>BIB 840 p. 74</w:t>
            </w:r>
          </w:p>
        </w:tc>
      </w:tr>
      <w:tr w:rsidR="005A1021" w14:paraId="157D18A2" w14:textId="77777777" w:rsidTr="00196EAB">
        <w:trPr>
          <w:jc w:val="center"/>
        </w:trPr>
        <w:tc>
          <w:tcPr>
            <w:tcW w:w="0" w:type="auto"/>
            <w:vAlign w:val="center"/>
          </w:tcPr>
          <w:p w14:paraId="049B9F50" w14:textId="6A0492C2" w:rsidR="005A1021" w:rsidRDefault="00000000" w:rsidP="00196EAB">
            <w:pPr>
              <w:jc w:val="center"/>
            </w:pPr>
            <w:hyperlink r:id="rId8577" w:anchor="Sit_Orgon" w:history="1">
              <w:r w:rsidR="005A1021" w:rsidRPr="00642329">
                <w:rPr>
                  <w:rStyle w:val="Hyperlink"/>
                </w:rPr>
                <w:t>Orgon</w:t>
              </w:r>
            </w:hyperlink>
          </w:p>
        </w:tc>
        <w:tc>
          <w:tcPr>
            <w:tcW w:w="0" w:type="auto"/>
          </w:tcPr>
          <w:p w14:paraId="613B71D0" w14:textId="77777777" w:rsidR="005A1021" w:rsidRDefault="005A1021" w:rsidP="00196EAB">
            <w:pPr>
              <w:jc w:val="center"/>
            </w:pPr>
            <w:r>
              <w:t>France</w:t>
            </w:r>
          </w:p>
        </w:tc>
        <w:tc>
          <w:tcPr>
            <w:tcW w:w="0" w:type="auto"/>
            <w:vAlign w:val="center"/>
          </w:tcPr>
          <w:p w14:paraId="408A29C8" w14:textId="77777777" w:rsidR="005A1021" w:rsidRDefault="005A1021" w:rsidP="00196EAB">
            <w:pPr>
              <w:jc w:val="center"/>
            </w:pPr>
          </w:p>
        </w:tc>
        <w:tc>
          <w:tcPr>
            <w:tcW w:w="2380" w:type="dxa"/>
            <w:vAlign w:val="center"/>
          </w:tcPr>
          <w:p w14:paraId="0F71A2BE" w14:textId="77777777" w:rsidR="005A1021" w:rsidRPr="00DB5974" w:rsidRDefault="005A1021" w:rsidP="00196EAB">
            <w:pPr>
              <w:jc w:val="center"/>
              <w:rPr>
                <w:sz w:val="20"/>
                <w:szCs w:val="20"/>
              </w:rPr>
            </w:pPr>
          </w:p>
        </w:tc>
      </w:tr>
      <w:tr w:rsidR="005A1021" w14:paraId="5CD2A2C1" w14:textId="77777777" w:rsidTr="00196EAB">
        <w:trPr>
          <w:jc w:val="center"/>
        </w:trPr>
        <w:tc>
          <w:tcPr>
            <w:tcW w:w="0" w:type="auto"/>
            <w:vAlign w:val="center"/>
          </w:tcPr>
          <w:p w14:paraId="7B26CEDF" w14:textId="782CB2B7" w:rsidR="005A1021" w:rsidRDefault="00000000" w:rsidP="00196EAB">
            <w:pPr>
              <w:jc w:val="center"/>
            </w:pPr>
            <w:hyperlink r:id="rId8578" w:anchor="Sit_Fournet" w:history="1">
              <w:r w:rsidR="005A1021" w:rsidRPr="00EA704B">
                <w:rPr>
                  <w:rStyle w:val="Hyperlink"/>
                </w:rPr>
                <w:t>Fournet</w:t>
              </w:r>
            </w:hyperlink>
          </w:p>
        </w:tc>
        <w:tc>
          <w:tcPr>
            <w:tcW w:w="0" w:type="auto"/>
          </w:tcPr>
          <w:p w14:paraId="1ADB40EB" w14:textId="77777777" w:rsidR="005A1021" w:rsidRDefault="005A1021" w:rsidP="00196EAB">
            <w:pPr>
              <w:jc w:val="center"/>
            </w:pPr>
            <w:r>
              <w:t>France</w:t>
            </w:r>
          </w:p>
        </w:tc>
        <w:tc>
          <w:tcPr>
            <w:tcW w:w="0" w:type="auto"/>
            <w:vAlign w:val="center"/>
          </w:tcPr>
          <w:p w14:paraId="68562D3E" w14:textId="77777777" w:rsidR="005A1021" w:rsidRDefault="005A1021" w:rsidP="00196EAB">
            <w:pPr>
              <w:jc w:val="center"/>
            </w:pPr>
          </w:p>
        </w:tc>
        <w:tc>
          <w:tcPr>
            <w:tcW w:w="2380" w:type="dxa"/>
            <w:vAlign w:val="center"/>
          </w:tcPr>
          <w:p w14:paraId="4D12945D" w14:textId="77777777" w:rsidR="005A1021" w:rsidRPr="00DB5974" w:rsidRDefault="005A1021" w:rsidP="00196EAB">
            <w:pPr>
              <w:jc w:val="center"/>
              <w:rPr>
                <w:sz w:val="20"/>
                <w:szCs w:val="20"/>
              </w:rPr>
            </w:pPr>
            <w:r w:rsidRPr="00DB5974">
              <w:rPr>
                <w:sz w:val="20"/>
                <w:szCs w:val="20"/>
              </w:rPr>
              <w:t>BIB 774 p. 232, 242</w:t>
            </w:r>
          </w:p>
        </w:tc>
      </w:tr>
      <w:tr w:rsidR="005A1021" w14:paraId="0FB6057E" w14:textId="77777777" w:rsidTr="00196EAB">
        <w:trPr>
          <w:jc w:val="center"/>
        </w:trPr>
        <w:tc>
          <w:tcPr>
            <w:tcW w:w="0" w:type="auto"/>
            <w:vAlign w:val="center"/>
          </w:tcPr>
          <w:p w14:paraId="17BAA054" w14:textId="77777777" w:rsidR="005A1021" w:rsidRDefault="005A1021" w:rsidP="00196EAB">
            <w:pPr>
              <w:jc w:val="center"/>
            </w:pPr>
            <w:r>
              <w:t>LPC III</w:t>
            </w:r>
          </w:p>
        </w:tc>
        <w:tc>
          <w:tcPr>
            <w:tcW w:w="0" w:type="auto"/>
          </w:tcPr>
          <w:p w14:paraId="6DA584AA" w14:textId="77777777" w:rsidR="005A1021" w:rsidRDefault="005A1021" w:rsidP="00196EAB">
            <w:pPr>
              <w:jc w:val="center"/>
            </w:pPr>
            <w:r>
              <w:t>Suisse</w:t>
            </w:r>
          </w:p>
        </w:tc>
        <w:tc>
          <w:tcPr>
            <w:tcW w:w="0" w:type="auto"/>
            <w:vAlign w:val="center"/>
          </w:tcPr>
          <w:p w14:paraId="01DF58E9" w14:textId="77777777" w:rsidR="005A1021" w:rsidRDefault="005A1021" w:rsidP="00196EAB">
            <w:pPr>
              <w:jc w:val="center"/>
            </w:pPr>
            <w:r>
              <w:t>3000-2700 av. J.-C.</w:t>
            </w:r>
          </w:p>
        </w:tc>
        <w:tc>
          <w:tcPr>
            <w:tcW w:w="2380" w:type="dxa"/>
            <w:vAlign w:val="center"/>
          </w:tcPr>
          <w:p w14:paraId="70628C87" w14:textId="77777777" w:rsidR="005A1021" w:rsidRPr="00DB5974" w:rsidRDefault="005A1021" w:rsidP="00196EAB">
            <w:pPr>
              <w:jc w:val="center"/>
              <w:rPr>
                <w:sz w:val="20"/>
                <w:szCs w:val="20"/>
              </w:rPr>
            </w:pPr>
            <w:r w:rsidRPr="00DB5974">
              <w:rPr>
                <w:sz w:val="20"/>
                <w:szCs w:val="20"/>
              </w:rPr>
              <w:t>BIB 809, 812, 827, 1310</w:t>
            </w:r>
          </w:p>
        </w:tc>
      </w:tr>
      <w:tr w:rsidR="005A1021" w14:paraId="60AAEB27" w14:textId="77777777" w:rsidTr="00196EAB">
        <w:trPr>
          <w:jc w:val="center"/>
        </w:trPr>
        <w:tc>
          <w:tcPr>
            <w:tcW w:w="0" w:type="auto"/>
            <w:vAlign w:val="center"/>
          </w:tcPr>
          <w:p w14:paraId="54FD7349" w14:textId="72A041E7" w:rsidR="005A1021" w:rsidRDefault="00000000" w:rsidP="00196EAB">
            <w:pPr>
              <w:jc w:val="center"/>
            </w:pPr>
            <w:hyperlink r:id="rId8579" w:anchor="Sit_Delley_Portalban" w:history="1">
              <w:r w:rsidR="005A1021" w:rsidRPr="0087757D">
                <w:rPr>
                  <w:rStyle w:val="Hyperlink"/>
                </w:rPr>
                <w:t>Portalban</w:t>
              </w:r>
            </w:hyperlink>
          </w:p>
        </w:tc>
        <w:tc>
          <w:tcPr>
            <w:tcW w:w="0" w:type="auto"/>
          </w:tcPr>
          <w:p w14:paraId="1A3CA06C" w14:textId="77777777" w:rsidR="005A1021" w:rsidRDefault="005A1021" w:rsidP="00196EAB">
            <w:pPr>
              <w:jc w:val="center"/>
            </w:pPr>
            <w:r>
              <w:t>Suisse</w:t>
            </w:r>
          </w:p>
        </w:tc>
        <w:tc>
          <w:tcPr>
            <w:tcW w:w="0" w:type="auto"/>
            <w:vAlign w:val="center"/>
          </w:tcPr>
          <w:p w14:paraId="22E30E1A" w14:textId="77777777" w:rsidR="005A1021" w:rsidRDefault="005A1021" w:rsidP="00196EAB">
            <w:pPr>
              <w:jc w:val="center"/>
            </w:pPr>
            <w:r>
              <w:t>Horgen</w:t>
            </w:r>
          </w:p>
        </w:tc>
        <w:tc>
          <w:tcPr>
            <w:tcW w:w="2380" w:type="dxa"/>
            <w:vAlign w:val="center"/>
          </w:tcPr>
          <w:p w14:paraId="7BA0BE21" w14:textId="77777777" w:rsidR="005A1021" w:rsidRPr="00DB5974" w:rsidRDefault="005A1021" w:rsidP="00196EAB">
            <w:pPr>
              <w:jc w:val="center"/>
              <w:rPr>
                <w:sz w:val="20"/>
                <w:szCs w:val="20"/>
              </w:rPr>
            </w:pPr>
            <w:r w:rsidRPr="00DB5974">
              <w:rPr>
                <w:sz w:val="20"/>
                <w:szCs w:val="20"/>
              </w:rPr>
              <w:t>BIB 827 et 1310</w:t>
            </w:r>
          </w:p>
        </w:tc>
      </w:tr>
      <w:tr w:rsidR="005A1021" w14:paraId="5D551404" w14:textId="77777777" w:rsidTr="00196EAB">
        <w:trPr>
          <w:jc w:val="center"/>
        </w:trPr>
        <w:tc>
          <w:tcPr>
            <w:tcW w:w="0" w:type="auto"/>
            <w:vAlign w:val="center"/>
          </w:tcPr>
          <w:p w14:paraId="180C180E" w14:textId="1E31E42D" w:rsidR="005A1021" w:rsidRDefault="00000000" w:rsidP="00196EAB">
            <w:pPr>
              <w:jc w:val="center"/>
            </w:pPr>
            <w:hyperlink r:id="rId8580" w:anchor="Sit_Concise" w:history="1">
              <w:r w:rsidR="005A1021" w:rsidRPr="004956AA">
                <w:rPr>
                  <w:rStyle w:val="Hyperlink"/>
                </w:rPr>
                <w:t>Concise</w:t>
              </w:r>
            </w:hyperlink>
          </w:p>
        </w:tc>
        <w:tc>
          <w:tcPr>
            <w:tcW w:w="0" w:type="auto"/>
          </w:tcPr>
          <w:p w14:paraId="23037F3E" w14:textId="77777777" w:rsidR="005A1021" w:rsidRDefault="005A1021" w:rsidP="00196EAB">
            <w:pPr>
              <w:jc w:val="center"/>
            </w:pPr>
            <w:r>
              <w:t>Suisse</w:t>
            </w:r>
          </w:p>
        </w:tc>
        <w:tc>
          <w:tcPr>
            <w:tcW w:w="0" w:type="auto"/>
            <w:vAlign w:val="center"/>
          </w:tcPr>
          <w:p w14:paraId="5835432A" w14:textId="77777777" w:rsidR="005A1021" w:rsidRDefault="005A1021" w:rsidP="00196EAB">
            <w:pPr>
              <w:jc w:val="center"/>
            </w:pPr>
          </w:p>
        </w:tc>
        <w:tc>
          <w:tcPr>
            <w:tcW w:w="2380" w:type="dxa"/>
            <w:vAlign w:val="center"/>
          </w:tcPr>
          <w:p w14:paraId="0E5E93B4" w14:textId="77777777" w:rsidR="005A1021" w:rsidRPr="00DB5974" w:rsidRDefault="005A1021" w:rsidP="00196EAB">
            <w:pPr>
              <w:jc w:val="center"/>
              <w:rPr>
                <w:sz w:val="20"/>
                <w:szCs w:val="20"/>
              </w:rPr>
            </w:pPr>
            <w:r w:rsidRPr="00DB5974">
              <w:rPr>
                <w:sz w:val="20"/>
                <w:szCs w:val="20"/>
              </w:rPr>
              <w:t>BIB 842 p. 150 (BIB 809)</w:t>
            </w:r>
          </w:p>
        </w:tc>
      </w:tr>
      <w:tr w:rsidR="005A1021" w14:paraId="2F6CA729" w14:textId="77777777" w:rsidTr="00196EAB">
        <w:trPr>
          <w:jc w:val="center"/>
        </w:trPr>
        <w:tc>
          <w:tcPr>
            <w:tcW w:w="0" w:type="auto"/>
            <w:vAlign w:val="center"/>
          </w:tcPr>
          <w:p w14:paraId="23EDBD10" w14:textId="44A74BD7" w:rsidR="005A1021" w:rsidRDefault="00000000" w:rsidP="00196EAB">
            <w:pPr>
              <w:jc w:val="center"/>
            </w:pPr>
            <w:hyperlink r:id="rId8581" w:anchor="Sit_Loreto" w:history="1">
              <w:r w:rsidR="005A1021" w:rsidRPr="0035354D">
                <w:rPr>
                  <w:rStyle w:val="Hyperlink"/>
                </w:rPr>
                <w:t>Riparo Loreto</w:t>
              </w:r>
            </w:hyperlink>
          </w:p>
        </w:tc>
        <w:tc>
          <w:tcPr>
            <w:tcW w:w="0" w:type="auto"/>
          </w:tcPr>
          <w:p w14:paraId="727ADFF5" w14:textId="77777777" w:rsidR="005A1021" w:rsidRDefault="005A1021" w:rsidP="00196EAB">
            <w:pPr>
              <w:jc w:val="center"/>
            </w:pPr>
            <w:r>
              <w:t>Italie</w:t>
            </w:r>
          </w:p>
        </w:tc>
        <w:tc>
          <w:tcPr>
            <w:tcW w:w="0" w:type="auto"/>
            <w:vAlign w:val="center"/>
          </w:tcPr>
          <w:p w14:paraId="6EEEAF57" w14:textId="77777777" w:rsidR="005A1021" w:rsidRDefault="005A1021" w:rsidP="00196EAB">
            <w:pPr>
              <w:jc w:val="center"/>
            </w:pPr>
          </w:p>
        </w:tc>
        <w:tc>
          <w:tcPr>
            <w:tcW w:w="2380" w:type="dxa"/>
            <w:vAlign w:val="center"/>
          </w:tcPr>
          <w:p w14:paraId="55C987D4" w14:textId="77777777" w:rsidR="005A1021" w:rsidRPr="00DB5974" w:rsidRDefault="005A1021" w:rsidP="00196EAB">
            <w:pPr>
              <w:jc w:val="center"/>
              <w:rPr>
                <w:sz w:val="20"/>
                <w:szCs w:val="20"/>
              </w:rPr>
            </w:pPr>
            <w:r w:rsidRPr="00DB5974">
              <w:rPr>
                <w:sz w:val="20"/>
                <w:szCs w:val="20"/>
              </w:rPr>
              <w:t>BIB 935</w:t>
            </w:r>
          </w:p>
        </w:tc>
      </w:tr>
      <w:tr w:rsidR="005A1021" w14:paraId="5F710A02" w14:textId="77777777" w:rsidTr="00196EAB">
        <w:trPr>
          <w:jc w:val="center"/>
        </w:trPr>
        <w:tc>
          <w:tcPr>
            <w:tcW w:w="0" w:type="auto"/>
            <w:vAlign w:val="center"/>
          </w:tcPr>
          <w:p w14:paraId="76558CE2" w14:textId="777CE129" w:rsidR="005A1021" w:rsidRDefault="00000000" w:rsidP="00196EAB">
            <w:pPr>
              <w:jc w:val="center"/>
            </w:pPr>
            <w:hyperlink r:id="rId8582" w:anchor="Sit_Assona" w:history="1">
              <w:r w:rsidR="005A1021" w:rsidRPr="00B6646A">
                <w:rPr>
                  <w:rStyle w:val="Hyperlink"/>
                </w:rPr>
                <w:t>Assona</w:t>
              </w:r>
            </w:hyperlink>
          </w:p>
        </w:tc>
        <w:tc>
          <w:tcPr>
            <w:tcW w:w="0" w:type="auto"/>
          </w:tcPr>
          <w:p w14:paraId="4B0AB4C2" w14:textId="77777777" w:rsidR="005A1021" w:rsidRDefault="005A1021" w:rsidP="00196EAB">
            <w:pPr>
              <w:jc w:val="center"/>
            </w:pPr>
            <w:r>
              <w:t>Italie</w:t>
            </w:r>
          </w:p>
        </w:tc>
        <w:tc>
          <w:tcPr>
            <w:tcW w:w="0" w:type="auto"/>
            <w:shd w:val="clear" w:color="auto" w:fill="auto"/>
            <w:vAlign w:val="center"/>
          </w:tcPr>
          <w:p w14:paraId="74C55DA6" w14:textId="77777777" w:rsidR="005A1021" w:rsidRDefault="005A1021" w:rsidP="00196EAB">
            <w:pPr>
              <w:jc w:val="center"/>
            </w:pPr>
            <w:r>
              <w:t>Remedello</w:t>
            </w:r>
          </w:p>
        </w:tc>
        <w:tc>
          <w:tcPr>
            <w:tcW w:w="2380" w:type="dxa"/>
            <w:vAlign w:val="center"/>
          </w:tcPr>
          <w:p w14:paraId="52A6AE14" w14:textId="77777777" w:rsidR="005A1021" w:rsidRPr="00DB5974" w:rsidRDefault="005A1021" w:rsidP="00196EAB">
            <w:pPr>
              <w:jc w:val="center"/>
              <w:rPr>
                <w:sz w:val="20"/>
                <w:szCs w:val="20"/>
              </w:rPr>
            </w:pPr>
            <w:r w:rsidRPr="00DB5974">
              <w:rPr>
                <w:sz w:val="20"/>
                <w:szCs w:val="20"/>
              </w:rPr>
              <w:t>(BIB 254 p. 297 et 344))</w:t>
            </w:r>
          </w:p>
        </w:tc>
      </w:tr>
      <w:tr w:rsidR="005A1021" w14:paraId="244EFF5D" w14:textId="77777777" w:rsidTr="00196EAB">
        <w:trPr>
          <w:jc w:val="center"/>
        </w:trPr>
        <w:tc>
          <w:tcPr>
            <w:tcW w:w="0" w:type="auto"/>
            <w:vAlign w:val="center"/>
          </w:tcPr>
          <w:p w14:paraId="0E99D947" w14:textId="4725EA42" w:rsidR="005A1021" w:rsidRDefault="00000000" w:rsidP="00196EAB">
            <w:pPr>
              <w:jc w:val="center"/>
            </w:pPr>
            <w:hyperlink r:id="rId8583" w:anchor="Sit_Vigna" w:history="1">
              <w:r w:rsidR="005A1021" w:rsidRPr="0035354D">
                <w:rPr>
                  <w:rStyle w:val="Hyperlink"/>
                </w:rPr>
                <w:t>Arma della Vigna</w:t>
              </w:r>
            </w:hyperlink>
          </w:p>
        </w:tc>
        <w:tc>
          <w:tcPr>
            <w:tcW w:w="0" w:type="auto"/>
          </w:tcPr>
          <w:p w14:paraId="3F313782" w14:textId="77777777" w:rsidR="005A1021" w:rsidRDefault="005A1021" w:rsidP="00196EAB">
            <w:pPr>
              <w:jc w:val="center"/>
            </w:pPr>
            <w:r>
              <w:t>Italie</w:t>
            </w:r>
          </w:p>
        </w:tc>
        <w:tc>
          <w:tcPr>
            <w:tcW w:w="0" w:type="auto"/>
            <w:shd w:val="clear" w:color="auto" w:fill="auto"/>
            <w:vAlign w:val="center"/>
          </w:tcPr>
          <w:p w14:paraId="5E2B5156" w14:textId="77777777" w:rsidR="005A1021" w:rsidRDefault="005A1021" w:rsidP="00196EAB">
            <w:pPr>
              <w:jc w:val="center"/>
            </w:pPr>
          </w:p>
        </w:tc>
        <w:tc>
          <w:tcPr>
            <w:tcW w:w="2380" w:type="dxa"/>
            <w:vAlign w:val="center"/>
          </w:tcPr>
          <w:p w14:paraId="3EDC4BA6" w14:textId="77777777" w:rsidR="005A1021" w:rsidRPr="00DB5974" w:rsidRDefault="005A1021" w:rsidP="00196EAB">
            <w:pPr>
              <w:jc w:val="center"/>
              <w:rPr>
                <w:sz w:val="20"/>
                <w:szCs w:val="20"/>
              </w:rPr>
            </w:pPr>
            <w:r w:rsidRPr="00DB5974">
              <w:rPr>
                <w:sz w:val="20"/>
                <w:szCs w:val="20"/>
              </w:rPr>
              <w:t>BIB 935</w:t>
            </w:r>
          </w:p>
        </w:tc>
      </w:tr>
    </w:tbl>
    <w:p w14:paraId="05A76762" w14:textId="77777777" w:rsidR="005A1021" w:rsidRDefault="005A1021" w:rsidP="005A1021">
      <w:pPr>
        <w:jc w:val="both"/>
      </w:pPr>
    </w:p>
    <w:p w14:paraId="0235D0DB" w14:textId="068FF374" w:rsidR="005A1021" w:rsidRDefault="005A1021" w:rsidP="005A1021">
      <w:pPr>
        <w:jc w:val="both"/>
        <w:rPr>
          <w:lang w:val="fr-FR"/>
        </w:rPr>
      </w:pPr>
      <w:r w:rsidRPr="0032190F">
        <w:rPr>
          <w:lang w:val="fr-FR"/>
        </w:rPr>
        <w:t xml:space="preserve">Plus à l’est, c’est tout le domaine funéraire du Var et des Alpes-Maritimes (notamment le plateau de </w:t>
      </w:r>
      <w:hyperlink r:id="rId8584" w:anchor="Sit_Saint_Vallier_Thiey" w:history="1">
        <w:r w:rsidRPr="0032190F">
          <w:rPr>
            <w:rStyle w:val="Hyperlink"/>
            <w:lang w:val="fr-FR"/>
          </w:rPr>
          <w:t>Saint-Vallier</w:t>
        </w:r>
      </w:hyperlink>
      <w:r w:rsidRPr="0032190F">
        <w:rPr>
          <w:lang w:val="fr-FR"/>
        </w:rPr>
        <w:t xml:space="preserve">) qui est concerné par ce phénomène : par exemple le dolmen du Logis-Neuf à Nans-les-Pins (Var) a livré 12 lames et fragments (BIB 550 p. 158 (BIB 833)), la grotte sépulcrale des Pignolets à Saint-Julien (Var) qui présente une lame de </w:t>
      </w:r>
      <w:smartTag w:uri="urn:schemas-microsoft-com:office:smarttags" w:element="metricconverter">
        <w:smartTagPr>
          <w:attr w:name="ProductID" w:val="18 cm"/>
        </w:smartTagPr>
        <w:r w:rsidRPr="0032190F">
          <w:rPr>
            <w:lang w:val="fr-FR"/>
          </w:rPr>
          <w:t>18 cm</w:t>
        </w:r>
      </w:smartTag>
      <w:r w:rsidRPr="0032190F">
        <w:rPr>
          <w:lang w:val="fr-FR"/>
        </w:rPr>
        <w:t xml:space="preserve"> de long provenant d’une couche attribuée au Chalcolithique provençal (BIB 550 p. 158 (BIB 834))</w:t>
      </w:r>
    </w:p>
    <w:p w14:paraId="659A0227" w14:textId="77777777" w:rsidR="005A1021" w:rsidRDefault="005A1021" w:rsidP="005A1021">
      <w:pPr>
        <w:jc w:val="both"/>
        <w:rPr>
          <w:lang w:val="fr-FR"/>
        </w:rPr>
      </w:pPr>
    </w:p>
    <w:p w14:paraId="60516C88" w14:textId="77777777" w:rsidR="005A1021" w:rsidRPr="0032190F" w:rsidRDefault="005A1021" w:rsidP="005A1021">
      <w:pPr>
        <w:jc w:val="both"/>
        <w:rPr>
          <w:lang w:val="fr-FR"/>
        </w:rPr>
      </w:pPr>
      <w:r>
        <w:rPr>
          <w:lang w:val="fr-FR"/>
        </w:rPr>
        <w:t>Mont Bego, gias du Soleil ? (SS BIB)</w:t>
      </w:r>
    </w:p>
    <w:p w14:paraId="2EBD907F" w14:textId="77777777" w:rsidR="005A1021" w:rsidRDefault="005A1021" w:rsidP="001E7396">
      <w:pPr>
        <w:jc w:val="both"/>
        <w:rPr>
          <w:lang w:val="fr-FR"/>
        </w:rPr>
      </w:pPr>
    </w:p>
    <w:p w14:paraId="395D31FA" w14:textId="77777777" w:rsidR="001E7396" w:rsidRDefault="001E7396" w:rsidP="001E7396">
      <w:pPr>
        <w:jc w:val="both"/>
        <w:rPr>
          <w:lang w:val="fr-FR"/>
        </w:rPr>
      </w:pPr>
    </w:p>
    <w:p w14:paraId="4753157E" w14:textId="77777777" w:rsidR="001E7396" w:rsidRDefault="001E7396" w:rsidP="00426FF9">
      <w:pPr>
        <w:pStyle w:val="Heading1"/>
      </w:pPr>
      <w:bookmarkStart w:id="3596" w:name="Sit_Apt"/>
      <w:r>
        <w:t>APT</w:t>
      </w:r>
    </w:p>
    <w:bookmarkEnd w:id="3596"/>
    <w:p w14:paraId="596C5C29" w14:textId="77777777" w:rsidR="001E7396" w:rsidRDefault="001E7396" w:rsidP="001E7396">
      <w:pPr>
        <w:jc w:val="both"/>
        <w:rPr>
          <w:lang w:val="fr-FR"/>
        </w:rPr>
      </w:pPr>
    </w:p>
    <w:p w14:paraId="2D18857C" w14:textId="2F93E78A" w:rsidR="001E7396" w:rsidRDefault="001E7396" w:rsidP="001E7396">
      <w:pPr>
        <w:jc w:val="both"/>
        <w:rPr>
          <w:lang w:val="fr-FR"/>
        </w:rPr>
      </w:pPr>
      <w:r w:rsidRPr="001E7396">
        <w:rPr>
          <w:lang w:val="fr-FR"/>
        </w:rPr>
        <w:t xml:space="preserve">Gîte de silex </w:t>
      </w:r>
      <w:r>
        <w:rPr>
          <w:lang w:val="fr-FR"/>
        </w:rPr>
        <w:t>Oligocène</w:t>
      </w:r>
      <w:r w:rsidRPr="001E7396">
        <w:rPr>
          <w:lang w:val="fr-FR"/>
        </w:rPr>
        <w:t xml:space="preserve"> (BIB 2931)</w:t>
      </w:r>
      <w:r w:rsidR="005A1021">
        <w:rPr>
          <w:lang w:val="fr-FR"/>
        </w:rPr>
        <w:t xml:space="preserve"> Appartient à l'ensemble de gîte Apt-</w:t>
      </w:r>
      <w:hyperlink r:id="rId8585" w:anchor="Sit_Forcalquier" w:history="1">
        <w:r w:rsidR="005A1021" w:rsidRPr="005A1021">
          <w:rPr>
            <w:rStyle w:val="Hyperlink"/>
            <w:lang w:val="fr-FR"/>
          </w:rPr>
          <w:t>Forcalquier</w:t>
        </w:r>
      </w:hyperlink>
    </w:p>
    <w:p w14:paraId="20C5B1CD" w14:textId="77777777" w:rsidR="001E7396" w:rsidRDefault="001E7396" w:rsidP="001E7396">
      <w:pPr>
        <w:jc w:val="both"/>
        <w:rPr>
          <w:lang w:val="fr-FR"/>
        </w:rPr>
      </w:pPr>
    </w:p>
    <w:p w14:paraId="5B42D173" w14:textId="77777777" w:rsidR="001E7396" w:rsidRDefault="001E7396" w:rsidP="00242C0F">
      <w:pPr>
        <w:jc w:val="both"/>
        <w:rPr>
          <w:lang w:val="fr-FR"/>
        </w:rPr>
      </w:pPr>
    </w:p>
    <w:p w14:paraId="2D6A09A9" w14:textId="77777777" w:rsidR="001E7396" w:rsidRDefault="001E7396" w:rsidP="00426FF9">
      <w:pPr>
        <w:pStyle w:val="Heading1"/>
      </w:pPr>
      <w:bookmarkStart w:id="3597" w:name="Sit_Saint_Vincent_Barres"/>
      <w:r>
        <w:t>SAINT-VINCENT-DE-BARRES</w:t>
      </w:r>
    </w:p>
    <w:bookmarkEnd w:id="3597"/>
    <w:p w14:paraId="58016CEA" w14:textId="77777777" w:rsidR="001E7396" w:rsidRDefault="001E7396" w:rsidP="00242C0F">
      <w:pPr>
        <w:jc w:val="both"/>
        <w:rPr>
          <w:lang w:val="fr-FR"/>
        </w:rPr>
      </w:pPr>
      <w:r w:rsidRPr="001E7396">
        <w:rPr>
          <w:lang w:val="fr-FR"/>
        </w:rPr>
        <w:t>Saint-Vincent-de-Barr</w:t>
      </w:r>
      <w:r w:rsidR="005A1021">
        <w:rPr>
          <w:lang w:val="fr-FR"/>
        </w:rPr>
        <w:t>è</w:t>
      </w:r>
      <w:r w:rsidRPr="001E7396">
        <w:rPr>
          <w:lang w:val="fr-FR"/>
        </w:rPr>
        <w:t>s</w:t>
      </w:r>
    </w:p>
    <w:p w14:paraId="49BC22A7" w14:textId="77777777" w:rsidR="001E7396" w:rsidRDefault="001E7396" w:rsidP="00242C0F">
      <w:pPr>
        <w:jc w:val="both"/>
        <w:rPr>
          <w:lang w:val="fr-FR"/>
        </w:rPr>
      </w:pPr>
    </w:p>
    <w:p w14:paraId="518A2BBF" w14:textId="77777777" w:rsidR="001E7396" w:rsidRDefault="001E7396" w:rsidP="001E7396">
      <w:pPr>
        <w:jc w:val="both"/>
        <w:rPr>
          <w:lang w:val="fr-FR"/>
        </w:rPr>
      </w:pPr>
      <w:r w:rsidRPr="001E7396">
        <w:rPr>
          <w:lang w:val="fr-FR"/>
        </w:rPr>
        <w:t xml:space="preserve">Gîte de silex </w:t>
      </w:r>
      <w:r>
        <w:rPr>
          <w:lang w:val="fr-FR"/>
        </w:rPr>
        <w:t>bédoulien</w:t>
      </w:r>
      <w:r w:rsidRPr="001E7396">
        <w:rPr>
          <w:lang w:val="fr-FR"/>
        </w:rPr>
        <w:t xml:space="preserve"> (BIB 2931)</w:t>
      </w:r>
      <w:r w:rsidR="005A1021">
        <w:rPr>
          <w:lang w:val="fr-FR"/>
        </w:rPr>
        <w:t xml:space="preserve"> Site: Oullins (BIB 2931)</w:t>
      </w:r>
    </w:p>
    <w:p w14:paraId="3CBD1860" w14:textId="77777777" w:rsidR="001E7396" w:rsidRDefault="001E7396" w:rsidP="00242C0F">
      <w:pPr>
        <w:jc w:val="both"/>
        <w:rPr>
          <w:lang w:val="fr-FR"/>
        </w:rPr>
      </w:pPr>
    </w:p>
    <w:p w14:paraId="3D5CFA7C" w14:textId="77777777" w:rsidR="001E7396" w:rsidRDefault="001E7396" w:rsidP="00426FF9">
      <w:pPr>
        <w:pStyle w:val="Heading1"/>
      </w:pPr>
      <w:bookmarkStart w:id="3598" w:name="Sit_Chateauneuf_Pape"/>
      <w:r>
        <w:t>CHATEAUNEUF-DU-PAPE</w:t>
      </w:r>
    </w:p>
    <w:bookmarkEnd w:id="3598"/>
    <w:p w14:paraId="33023832" w14:textId="77777777" w:rsidR="001E7396" w:rsidRDefault="001E7396" w:rsidP="00242C0F">
      <w:pPr>
        <w:jc w:val="both"/>
        <w:rPr>
          <w:lang w:val="fr-FR"/>
        </w:rPr>
      </w:pPr>
    </w:p>
    <w:p w14:paraId="7732A523" w14:textId="77777777" w:rsidR="001E7396" w:rsidRDefault="001E7396" w:rsidP="001E7396">
      <w:pPr>
        <w:jc w:val="both"/>
        <w:rPr>
          <w:lang w:val="fr-FR"/>
        </w:rPr>
      </w:pPr>
      <w:r w:rsidRPr="001E7396">
        <w:rPr>
          <w:lang w:val="fr-FR"/>
        </w:rPr>
        <w:t xml:space="preserve">Gîte de silex </w:t>
      </w:r>
      <w:r>
        <w:rPr>
          <w:lang w:val="fr-FR"/>
        </w:rPr>
        <w:t>bédoulien</w:t>
      </w:r>
      <w:r w:rsidRPr="001E7396">
        <w:rPr>
          <w:lang w:val="fr-FR"/>
        </w:rPr>
        <w:t xml:space="preserve"> (BIB 2931)</w:t>
      </w:r>
    </w:p>
    <w:p w14:paraId="6CF61AC9" w14:textId="77777777" w:rsidR="001E7396" w:rsidRDefault="001E7396" w:rsidP="00242C0F">
      <w:pPr>
        <w:jc w:val="both"/>
        <w:rPr>
          <w:lang w:val="fr-FR"/>
        </w:rPr>
      </w:pPr>
    </w:p>
    <w:p w14:paraId="386E8097" w14:textId="77777777" w:rsidR="001E7396" w:rsidRDefault="001E7396" w:rsidP="00426FF9">
      <w:pPr>
        <w:pStyle w:val="Heading1"/>
      </w:pPr>
      <w:bookmarkStart w:id="3599" w:name="Sit_Veaux"/>
      <w:r>
        <w:t>VEAUX</w:t>
      </w:r>
    </w:p>
    <w:bookmarkEnd w:id="3599"/>
    <w:p w14:paraId="0247E62B" w14:textId="77777777" w:rsidR="001E7396" w:rsidRDefault="001E7396" w:rsidP="00242C0F">
      <w:pPr>
        <w:jc w:val="both"/>
        <w:rPr>
          <w:lang w:val="fr-FR"/>
        </w:rPr>
      </w:pPr>
    </w:p>
    <w:p w14:paraId="1B55B3C6" w14:textId="77777777" w:rsidR="001E7396" w:rsidRDefault="001E7396" w:rsidP="001E7396">
      <w:pPr>
        <w:jc w:val="both"/>
        <w:rPr>
          <w:lang w:val="fr-FR"/>
        </w:rPr>
      </w:pPr>
      <w:r w:rsidRPr="001E7396">
        <w:rPr>
          <w:lang w:val="fr-FR"/>
        </w:rPr>
        <w:lastRenderedPageBreak/>
        <w:t xml:space="preserve">Gîte de silex </w:t>
      </w:r>
      <w:r>
        <w:rPr>
          <w:lang w:val="fr-FR"/>
        </w:rPr>
        <w:t>bédoulien</w:t>
      </w:r>
      <w:r w:rsidRPr="001E7396">
        <w:rPr>
          <w:lang w:val="fr-FR"/>
        </w:rPr>
        <w:t xml:space="preserve"> (BIB 2931)</w:t>
      </w:r>
    </w:p>
    <w:p w14:paraId="41DE7698" w14:textId="77777777" w:rsidR="001E7396" w:rsidRDefault="001E7396" w:rsidP="00242C0F">
      <w:pPr>
        <w:jc w:val="both"/>
        <w:rPr>
          <w:lang w:val="fr-FR"/>
        </w:rPr>
      </w:pPr>
    </w:p>
    <w:p w14:paraId="0E787086" w14:textId="77777777" w:rsidR="001E7396" w:rsidRDefault="001E7396" w:rsidP="00426FF9">
      <w:pPr>
        <w:pStyle w:val="Heading1"/>
      </w:pPr>
      <w:bookmarkStart w:id="3600" w:name="Sit_Murs"/>
      <w:r>
        <w:t>MURS</w:t>
      </w:r>
    </w:p>
    <w:bookmarkEnd w:id="3600"/>
    <w:p w14:paraId="3D818D36" w14:textId="77777777" w:rsidR="001E7396" w:rsidRDefault="001E7396" w:rsidP="00242C0F">
      <w:pPr>
        <w:jc w:val="both"/>
        <w:rPr>
          <w:lang w:val="fr-FR"/>
        </w:rPr>
      </w:pPr>
    </w:p>
    <w:p w14:paraId="2E1323DD" w14:textId="208257A2" w:rsidR="001E7396" w:rsidRDefault="001E7396" w:rsidP="001E7396">
      <w:pPr>
        <w:jc w:val="both"/>
        <w:rPr>
          <w:lang w:val="fr-FR"/>
        </w:rPr>
      </w:pPr>
      <w:r w:rsidRPr="001E7396">
        <w:rPr>
          <w:lang w:val="fr-FR"/>
        </w:rPr>
        <w:t xml:space="preserve">Gîte de silex </w:t>
      </w:r>
      <w:r>
        <w:rPr>
          <w:lang w:val="fr-FR"/>
        </w:rPr>
        <w:t>bédoulien</w:t>
      </w:r>
      <w:r w:rsidRPr="001E7396">
        <w:rPr>
          <w:lang w:val="fr-FR"/>
        </w:rPr>
        <w:t xml:space="preserve"> (BIB 2931)</w:t>
      </w:r>
      <w:r w:rsidR="00934A22">
        <w:rPr>
          <w:lang w:val="fr-FR"/>
        </w:rPr>
        <w:t xml:space="preserve"> v. </w:t>
      </w:r>
      <w:hyperlink r:id="rId8586" w:anchor="Sit_Beyssan" w:history="1">
        <w:r w:rsidR="00934A22" w:rsidRPr="00934A22">
          <w:rPr>
            <w:rStyle w:val="Hyperlink"/>
            <w:lang w:val="fr-FR"/>
          </w:rPr>
          <w:t>Beyssan</w:t>
        </w:r>
      </w:hyperlink>
    </w:p>
    <w:p w14:paraId="2F53A78F" w14:textId="77777777" w:rsidR="001E7396" w:rsidRDefault="001E7396" w:rsidP="00242C0F">
      <w:pPr>
        <w:jc w:val="both"/>
        <w:rPr>
          <w:lang w:val="fr-FR"/>
        </w:rPr>
      </w:pPr>
    </w:p>
    <w:p w14:paraId="374FDD5C" w14:textId="77777777" w:rsidR="001E7396" w:rsidRDefault="001E7396" w:rsidP="00426FF9">
      <w:pPr>
        <w:pStyle w:val="Heading1"/>
      </w:pPr>
      <w:bookmarkStart w:id="3601" w:name="Sit_Sault"/>
      <w:r>
        <w:t>SAULT</w:t>
      </w:r>
    </w:p>
    <w:bookmarkEnd w:id="3601"/>
    <w:p w14:paraId="0DEBE60C" w14:textId="77777777" w:rsidR="001E7396" w:rsidRDefault="005A1021" w:rsidP="00242C0F">
      <w:pPr>
        <w:jc w:val="both"/>
        <w:rPr>
          <w:lang w:val="fr-FR"/>
        </w:rPr>
      </w:pPr>
      <w:r>
        <w:rPr>
          <w:lang w:val="fr-FR"/>
        </w:rPr>
        <w:t>Sault-de-Vaucluse</w:t>
      </w:r>
    </w:p>
    <w:p w14:paraId="2DE502BF" w14:textId="77777777" w:rsidR="005A1021" w:rsidRPr="001E7396" w:rsidRDefault="005A1021" w:rsidP="00242C0F">
      <w:pPr>
        <w:jc w:val="both"/>
        <w:rPr>
          <w:lang w:val="fr-FR"/>
        </w:rPr>
      </w:pPr>
    </w:p>
    <w:p w14:paraId="45A72F8E" w14:textId="77777777" w:rsidR="001E7396" w:rsidRDefault="001E7396" w:rsidP="001E7396">
      <w:pPr>
        <w:jc w:val="both"/>
        <w:rPr>
          <w:lang w:val="fr-FR"/>
        </w:rPr>
      </w:pPr>
      <w:r w:rsidRPr="001E7396">
        <w:rPr>
          <w:lang w:val="fr-FR"/>
        </w:rPr>
        <w:t xml:space="preserve">Gîte de silex </w:t>
      </w:r>
      <w:r>
        <w:rPr>
          <w:lang w:val="fr-FR"/>
        </w:rPr>
        <w:t>bédoulien</w:t>
      </w:r>
      <w:r w:rsidRPr="001E7396">
        <w:rPr>
          <w:lang w:val="fr-FR"/>
        </w:rPr>
        <w:t xml:space="preserve"> (BIB 2931)</w:t>
      </w:r>
      <w:r w:rsidR="005A1021">
        <w:rPr>
          <w:lang w:val="fr-FR"/>
        </w:rPr>
        <w:t xml:space="preserve"> Site: </w:t>
      </w:r>
      <w:hyperlink w:anchor="Sit_Giribaldi" w:history="1">
        <w:r w:rsidR="005A1021" w:rsidRPr="0032190F">
          <w:rPr>
            <w:rStyle w:val="Hyperlink"/>
            <w:lang w:val="fr-FR"/>
          </w:rPr>
          <w:t>Giribaldi</w:t>
        </w:r>
      </w:hyperlink>
      <w:r w:rsidR="005A1021">
        <w:rPr>
          <w:lang w:val="fr-FR"/>
        </w:rPr>
        <w:t xml:space="preserve"> (BIB 2931)</w:t>
      </w:r>
    </w:p>
    <w:p w14:paraId="39D83014" w14:textId="77777777" w:rsidR="001E7396" w:rsidRDefault="001E7396" w:rsidP="00242C0F">
      <w:pPr>
        <w:jc w:val="both"/>
        <w:rPr>
          <w:lang w:val="fr-FR"/>
        </w:rPr>
      </w:pPr>
    </w:p>
    <w:p w14:paraId="35B952C5" w14:textId="77777777" w:rsidR="001E7396" w:rsidRPr="001E7396" w:rsidRDefault="001E7396" w:rsidP="00242C0F">
      <w:pPr>
        <w:jc w:val="both"/>
        <w:rPr>
          <w:lang w:val="fr-FR"/>
        </w:rPr>
      </w:pPr>
    </w:p>
    <w:p w14:paraId="21A931CD" w14:textId="77777777" w:rsidR="008C0505" w:rsidRPr="0032190F" w:rsidRDefault="008C0505" w:rsidP="00426FF9">
      <w:pPr>
        <w:pStyle w:val="Heading1"/>
      </w:pPr>
      <w:bookmarkStart w:id="3602" w:name="Sit_Mont_Ventoux"/>
      <w:r w:rsidRPr="0032190F">
        <w:t>MONT VE</w:t>
      </w:r>
      <w:r w:rsidR="00647BC0">
        <w:t>NTOUX</w:t>
      </w:r>
    </w:p>
    <w:bookmarkEnd w:id="3602"/>
    <w:p w14:paraId="72E83DF7" w14:textId="77777777" w:rsidR="008C0505" w:rsidRPr="009A0C25" w:rsidRDefault="0077212E" w:rsidP="00242C0F">
      <w:pPr>
        <w:jc w:val="both"/>
        <w:rPr>
          <w:lang w:val="fr-FR"/>
        </w:rPr>
      </w:pPr>
      <w:r w:rsidRPr="009A0C25">
        <w:rPr>
          <w:lang w:val="fr-FR"/>
        </w:rPr>
        <w:t>g</w:t>
      </w:r>
      <w:r w:rsidR="00647BC0" w:rsidRPr="009A0C25">
        <w:rPr>
          <w:lang w:val="fr-FR"/>
        </w:rPr>
        <w:t>isements de la région du mont Ventoux</w:t>
      </w:r>
      <w:r w:rsidR="009A0C25" w:rsidRPr="009A0C25">
        <w:rPr>
          <w:lang w:val="fr-FR"/>
        </w:rPr>
        <w:t xml:space="preserve">, </w:t>
      </w:r>
      <w:r w:rsidR="009A0C25" w:rsidRPr="009A0C25">
        <w:rPr>
          <w:i/>
          <w:szCs w:val="25"/>
          <w:lang w:val="fr-FR"/>
        </w:rPr>
        <w:t>Bedoulian honey flint</w:t>
      </w:r>
    </w:p>
    <w:p w14:paraId="529E2B49" w14:textId="77777777" w:rsidR="00647BC0" w:rsidRPr="0032190F" w:rsidRDefault="00647BC0" w:rsidP="00242C0F">
      <w:pPr>
        <w:jc w:val="both"/>
        <w:rPr>
          <w:lang w:val="fr-FR"/>
        </w:rPr>
      </w:pPr>
    </w:p>
    <w:p w14:paraId="18EF616B" w14:textId="123809F9" w:rsidR="00381B67" w:rsidRPr="0032190F" w:rsidRDefault="00381B67" w:rsidP="00242C0F">
      <w:pPr>
        <w:jc w:val="both"/>
        <w:rPr>
          <w:lang w:val="fr-FR"/>
        </w:rPr>
      </w:pPr>
      <w:r w:rsidRPr="0032190F">
        <w:rPr>
          <w:lang w:val="fr-FR"/>
        </w:rPr>
        <w:t xml:space="preserve">Gisement de </w:t>
      </w:r>
      <w:hyperlink r:id="rId8587" w:anchor="Sit_Produits_siliceux" w:history="1">
        <w:r w:rsidRPr="0032190F">
          <w:rPr>
            <w:rStyle w:val="Hyperlink"/>
            <w:lang w:val="fr-FR"/>
          </w:rPr>
          <w:t>produits siliceux</w:t>
        </w:r>
      </w:hyperlink>
      <w:r w:rsidRPr="0032190F">
        <w:rPr>
          <w:lang w:val="fr-FR"/>
        </w:rPr>
        <w:t xml:space="preserve"> du nord Vaucluse </w:t>
      </w:r>
      <w:r w:rsidR="00B63E0B" w:rsidRPr="00B63E0B">
        <w:rPr>
          <w:lang w:val="fr-FR"/>
        </w:rPr>
        <w:t xml:space="preserve">(Alpes-de-Haute-Provence) </w:t>
      </w:r>
      <w:r w:rsidRPr="0032190F">
        <w:rPr>
          <w:lang w:val="fr-FR"/>
        </w:rPr>
        <w:t>qui a livré du silex blond et du silex gris-bleuté</w:t>
      </w:r>
      <w:r w:rsidR="0077212E">
        <w:rPr>
          <w:lang w:val="fr-FR"/>
        </w:rPr>
        <w:t xml:space="preserve">, </w:t>
      </w:r>
      <w:r w:rsidRPr="0032190F">
        <w:rPr>
          <w:lang w:val="fr-FR"/>
        </w:rPr>
        <w:t>(SS BIB)</w:t>
      </w:r>
      <w:r w:rsidR="00FC6286" w:rsidRPr="0032190F">
        <w:rPr>
          <w:lang w:val="fr-FR"/>
        </w:rPr>
        <w:t xml:space="preserve"> exploité entre le Paléolithique moyen et la production, à une époque récente, des pierres à fusils (V. Léa com. pers.)</w:t>
      </w:r>
      <w:r w:rsidRPr="0032190F">
        <w:rPr>
          <w:lang w:val="fr-FR"/>
        </w:rPr>
        <w:t xml:space="preserve">.  Les gîtes les plus caractéristiques se répartissent entre Rhône et Durance, à cheval entre le Vaucluse et les Alpes-de-Hautes-Provence, sur l’ensemble structural composé du mont Ventoux, du plateau du Sault et de la montagne de Lure </w:t>
      </w:r>
      <w:r w:rsidRPr="0032190F">
        <w:rPr>
          <w:color w:val="141414"/>
          <w:lang w:val="fr-FR"/>
        </w:rPr>
        <w:t>(BIB 842 p. 140).</w:t>
      </w:r>
    </w:p>
    <w:p w14:paraId="32790DCE" w14:textId="77777777" w:rsidR="00381B67" w:rsidRPr="0032190F" w:rsidRDefault="00381B67" w:rsidP="00242C0F">
      <w:pPr>
        <w:jc w:val="both"/>
        <w:rPr>
          <w:lang w:val="fr-FR"/>
        </w:rPr>
      </w:pPr>
    </w:p>
    <w:p w14:paraId="691359B2" w14:textId="591784B9" w:rsidR="003264C6" w:rsidRPr="0032190F" w:rsidRDefault="00381B67" w:rsidP="00242C0F">
      <w:pPr>
        <w:autoSpaceDE w:val="0"/>
        <w:autoSpaceDN w:val="0"/>
        <w:adjustRightInd w:val="0"/>
        <w:jc w:val="both"/>
        <w:rPr>
          <w:color w:val="141414"/>
          <w:lang w:val="fr-FR"/>
        </w:rPr>
      </w:pPr>
      <w:r w:rsidRPr="0032190F">
        <w:rPr>
          <w:lang w:val="fr-FR"/>
        </w:rPr>
        <w:t>Le</w:t>
      </w:r>
      <w:r w:rsidR="008C0505" w:rsidRPr="0032190F">
        <w:rPr>
          <w:lang w:val="fr-FR"/>
        </w:rPr>
        <w:t xml:space="preserve"> silex blond </w:t>
      </w:r>
      <w:r w:rsidR="002E5F3B" w:rsidRPr="0032190F">
        <w:rPr>
          <w:lang w:val="fr-FR"/>
        </w:rPr>
        <w:t>(silex bédoulien</w:t>
      </w:r>
      <w:r w:rsidRPr="0032190F">
        <w:rPr>
          <w:lang w:val="fr-FR"/>
        </w:rPr>
        <w:t>, Secondaire</w:t>
      </w:r>
      <w:r w:rsidR="002E5F3B" w:rsidRPr="0032190F">
        <w:rPr>
          <w:lang w:val="fr-FR"/>
        </w:rPr>
        <w:t xml:space="preserve">) </w:t>
      </w:r>
      <w:r w:rsidR="00400B89" w:rsidRPr="0032190F">
        <w:rPr>
          <w:lang w:val="fr-FR"/>
        </w:rPr>
        <w:t xml:space="preserve">sur lame </w:t>
      </w:r>
      <w:r w:rsidRPr="0032190F">
        <w:rPr>
          <w:lang w:val="fr-FR"/>
        </w:rPr>
        <w:t xml:space="preserve">est </w:t>
      </w:r>
      <w:r w:rsidR="008C0505" w:rsidRPr="0032190F">
        <w:rPr>
          <w:lang w:val="fr-FR"/>
        </w:rPr>
        <w:t xml:space="preserve">employé </w:t>
      </w:r>
      <w:r w:rsidR="008A02F3" w:rsidRPr="0032190F">
        <w:rPr>
          <w:lang w:val="fr-FR"/>
        </w:rPr>
        <w:t>au</w:t>
      </w:r>
      <w:r w:rsidR="003923DF">
        <w:rPr>
          <w:lang w:val="fr-FR"/>
        </w:rPr>
        <w:t xml:space="preserve"> </w:t>
      </w:r>
      <w:hyperlink r:id="rId8588" w:anchor="Sit_Mont_Ventoux_p_NeoAnc" w:history="1">
        <w:r w:rsidR="0077212E" w:rsidRPr="0077212E">
          <w:rPr>
            <w:rStyle w:val="Hyperlink"/>
            <w:lang w:val="fr-FR"/>
          </w:rPr>
          <w:t>NA</w:t>
        </w:r>
      </w:hyperlink>
      <w:r w:rsidR="007E5E0C" w:rsidRPr="0032190F">
        <w:rPr>
          <w:lang w:val="fr-FR"/>
        </w:rPr>
        <w:t xml:space="preserve"> (BIB 304 p. 231) et </w:t>
      </w:r>
      <w:r w:rsidR="008C0505" w:rsidRPr="0032190F">
        <w:rPr>
          <w:lang w:val="fr-FR"/>
        </w:rPr>
        <w:t xml:space="preserve">durant le </w:t>
      </w:r>
      <w:hyperlink r:id="rId8589" w:anchor="Sit_Mont_Ventoux_p_NeoMoy" w:history="1">
        <w:r w:rsidR="0077212E" w:rsidRPr="0077212E">
          <w:rPr>
            <w:rStyle w:val="Hyperlink"/>
            <w:lang w:val="fr-FR"/>
          </w:rPr>
          <w:t>NM</w:t>
        </w:r>
      </w:hyperlink>
      <w:r w:rsidR="008C0505" w:rsidRPr="0032190F">
        <w:rPr>
          <w:lang w:val="fr-FR"/>
        </w:rPr>
        <w:t xml:space="preserve"> / </w:t>
      </w:r>
      <w:r w:rsidR="008C0505" w:rsidRPr="003923DF">
        <w:rPr>
          <w:lang w:val="fr-FR"/>
        </w:rPr>
        <w:t>Chasséen</w:t>
      </w:r>
      <w:r w:rsidR="003923DF" w:rsidRPr="003923DF">
        <w:rPr>
          <w:lang w:val="fr-FR"/>
        </w:rPr>
        <w:t xml:space="preserve"> </w:t>
      </w:r>
      <w:r w:rsidR="00512E83" w:rsidRPr="0032190F">
        <w:rPr>
          <w:lang w:val="fr-FR"/>
        </w:rPr>
        <w:t>(</w:t>
      </w:r>
      <w:r w:rsidR="002909A1" w:rsidRPr="0032190F">
        <w:rPr>
          <w:lang w:val="fr-FR"/>
        </w:rPr>
        <w:t>basse vallée du Rhône, Alpes du sud-ouest et de l’Ouest</w:t>
      </w:r>
      <w:r w:rsidR="00295395" w:rsidRPr="0032190F">
        <w:rPr>
          <w:lang w:val="fr-FR"/>
        </w:rPr>
        <w:t xml:space="preserve">, jusqu’aux </w:t>
      </w:r>
      <w:hyperlink r:id="rId8590" w:anchor="Sit_Arene_Candide" w:history="1">
        <w:r w:rsidR="00295395" w:rsidRPr="0032190F">
          <w:rPr>
            <w:rStyle w:val="Hyperlink"/>
            <w:lang w:val="fr-FR"/>
          </w:rPr>
          <w:t>Arene Candide</w:t>
        </w:r>
      </w:hyperlink>
      <w:r w:rsidR="00295395" w:rsidRPr="0032190F">
        <w:rPr>
          <w:lang w:val="fr-FR"/>
        </w:rPr>
        <w:t xml:space="preserve"> et Ciomonte (Piemont)</w:t>
      </w:r>
      <w:r w:rsidR="00A72CEA" w:rsidRPr="0032190F">
        <w:rPr>
          <w:lang w:val="fr-FR"/>
        </w:rPr>
        <w:t xml:space="preserve"> (BIB </w:t>
      </w:r>
      <w:r w:rsidR="00FC569F" w:rsidRPr="0032190F">
        <w:rPr>
          <w:lang w:val="fr-FR"/>
        </w:rPr>
        <w:t>329 et 330)</w:t>
      </w:r>
      <w:r w:rsidR="00295395" w:rsidRPr="0032190F">
        <w:rPr>
          <w:lang w:val="fr-FR"/>
        </w:rPr>
        <w:t xml:space="preserve">. Le silex blond est aussi attesté dans le Valais à </w:t>
      </w:r>
      <w:hyperlink r:id="rId8591" w:anchor="Sit_Petit_Chasseur" w:history="1">
        <w:r w:rsidR="00295395" w:rsidRPr="0032190F">
          <w:rPr>
            <w:rStyle w:val="Hyperlink"/>
            <w:lang w:val="fr-FR"/>
          </w:rPr>
          <w:t>Sion</w:t>
        </w:r>
      </w:hyperlink>
      <w:r w:rsidR="00F85F02" w:rsidRPr="0032190F">
        <w:rPr>
          <w:lang w:val="fr-FR"/>
        </w:rPr>
        <w:t xml:space="preserve"> (dolmen XII ?)</w:t>
      </w:r>
      <w:r w:rsidR="00295395" w:rsidRPr="0032190F">
        <w:rPr>
          <w:lang w:val="fr-FR"/>
        </w:rPr>
        <w:t xml:space="preserve">, </w:t>
      </w:r>
      <w:hyperlink r:id="rId8592" w:anchor="Sit_Saint_Leonard" w:history="1">
        <w:r w:rsidR="00295395" w:rsidRPr="0032190F">
          <w:rPr>
            <w:rStyle w:val="Hyperlink"/>
            <w:lang w:val="fr-FR"/>
          </w:rPr>
          <w:t>Saint-Léonard</w:t>
        </w:r>
      </w:hyperlink>
      <w:r w:rsidR="00295395" w:rsidRPr="0032190F">
        <w:rPr>
          <w:lang w:val="fr-FR"/>
        </w:rPr>
        <w:t xml:space="preserve"> et sur le plateau Suisse à </w:t>
      </w:r>
      <w:hyperlink r:id="rId8593" w:anchor="Sit_Twann" w:history="1">
        <w:r w:rsidR="00295395" w:rsidRPr="0032190F">
          <w:rPr>
            <w:rStyle w:val="Hyperlink"/>
            <w:lang w:val="fr-FR"/>
          </w:rPr>
          <w:t>Twann</w:t>
        </w:r>
      </w:hyperlink>
      <w:r w:rsidR="00295395" w:rsidRPr="0032190F">
        <w:rPr>
          <w:lang w:val="fr-FR"/>
        </w:rPr>
        <w:t xml:space="preserve"> ou à </w:t>
      </w:r>
      <w:hyperlink r:id="rId8594" w:anchor="Sit_Delley_Portalban" w:history="1">
        <w:r w:rsidR="00295395" w:rsidRPr="0032190F">
          <w:rPr>
            <w:rStyle w:val="Hyperlink"/>
            <w:lang w:val="fr-FR"/>
          </w:rPr>
          <w:t>Po</w:t>
        </w:r>
        <w:r w:rsidR="003370E9" w:rsidRPr="0032190F">
          <w:rPr>
            <w:rStyle w:val="Hyperlink"/>
            <w:lang w:val="fr-FR"/>
          </w:rPr>
          <w:t>rt</w:t>
        </w:r>
        <w:r w:rsidR="00295395" w:rsidRPr="0032190F">
          <w:rPr>
            <w:rStyle w:val="Hyperlink"/>
            <w:lang w:val="fr-FR"/>
          </w:rPr>
          <w:t>alban</w:t>
        </w:r>
      </w:hyperlink>
      <w:r w:rsidR="00295395" w:rsidRPr="0032190F">
        <w:rPr>
          <w:lang w:val="fr-FR"/>
        </w:rPr>
        <w:t xml:space="preserve"> pour l’ensemble du IVe millénaire </w:t>
      </w:r>
      <w:r w:rsidR="002909A1" w:rsidRPr="0032190F">
        <w:rPr>
          <w:lang w:val="fr-FR"/>
        </w:rPr>
        <w:t>(BIB 304 p. 225</w:t>
      </w:r>
      <w:r w:rsidR="00FC569F" w:rsidRPr="0032190F">
        <w:rPr>
          <w:lang w:val="fr-FR"/>
        </w:rPr>
        <w:t xml:space="preserve"> et 323 fig 1</w:t>
      </w:r>
      <w:r w:rsidR="00FC7B20" w:rsidRPr="0032190F">
        <w:rPr>
          <w:lang w:val="fr-FR"/>
        </w:rPr>
        <w:t>)</w:t>
      </w:r>
      <w:r w:rsidR="003264C6" w:rsidRPr="0032190F">
        <w:rPr>
          <w:lang w:val="fr-FR"/>
        </w:rPr>
        <w:t xml:space="preserve">. </w:t>
      </w:r>
      <w:r w:rsidR="003264C6" w:rsidRPr="0032190F">
        <w:rPr>
          <w:color w:val="141414"/>
          <w:lang w:val="fr-FR"/>
        </w:rPr>
        <w:t>Le silex blond bédoulien du Vaucluse est rarement attesté pour les poignards sur lame du domaine caussenard et de ses marges (BIB 570 p. 167</w:t>
      </w:r>
      <w:r w:rsidR="0089421A" w:rsidRPr="0032190F">
        <w:rPr>
          <w:color w:val="141414"/>
          <w:lang w:val="fr-FR"/>
        </w:rPr>
        <w:t xml:space="preserve"> et BIB 1154 p. 6</w:t>
      </w:r>
      <w:r w:rsidR="003264C6" w:rsidRPr="0032190F">
        <w:rPr>
          <w:color w:val="141414"/>
          <w:lang w:val="fr-FR"/>
        </w:rPr>
        <w:t>)</w:t>
      </w:r>
      <w:r w:rsidR="00AA5D87" w:rsidRPr="0032190F">
        <w:rPr>
          <w:color w:val="141414"/>
          <w:lang w:val="fr-FR"/>
        </w:rPr>
        <w:t xml:space="preserve"> également au </w:t>
      </w:r>
      <w:hyperlink r:id="rId8595" w:anchor="Sit_Mont_Bego" w:history="1">
        <w:r w:rsidR="00AA5D87" w:rsidRPr="0032190F">
          <w:rPr>
            <w:rStyle w:val="Hyperlink"/>
            <w:lang w:val="fr-FR"/>
          </w:rPr>
          <w:t>mont Bego</w:t>
        </w:r>
      </w:hyperlink>
      <w:r w:rsidR="00AA5D87" w:rsidRPr="0032190F">
        <w:rPr>
          <w:color w:val="141414"/>
          <w:lang w:val="fr-FR"/>
        </w:rPr>
        <w:t xml:space="preserve"> (BIB 806 p.437)</w:t>
      </w:r>
      <w:r w:rsidRPr="0032190F">
        <w:rPr>
          <w:color w:val="141414"/>
          <w:lang w:val="fr-FR"/>
        </w:rPr>
        <w:t xml:space="preserve"> comme lamelle</w:t>
      </w:r>
      <w:r w:rsidR="00050739" w:rsidRPr="0032190F">
        <w:rPr>
          <w:color w:val="141414"/>
          <w:lang w:val="fr-FR"/>
        </w:rPr>
        <w:t xml:space="preserve"> (SS BIB)</w:t>
      </w:r>
      <w:r w:rsidRPr="0032190F">
        <w:rPr>
          <w:color w:val="141414"/>
          <w:lang w:val="fr-FR"/>
        </w:rPr>
        <w:t xml:space="preserve">. </w:t>
      </w:r>
    </w:p>
    <w:p w14:paraId="2664F4E8" w14:textId="77777777" w:rsidR="00F964A9" w:rsidRPr="0032190F" w:rsidRDefault="00F964A9" w:rsidP="00242C0F">
      <w:pPr>
        <w:rPr>
          <w:lang w:val="fr-FR"/>
        </w:rPr>
      </w:pPr>
    </w:p>
    <w:p w14:paraId="0A1429B3" w14:textId="77777777" w:rsidR="00050739" w:rsidRDefault="00050739" w:rsidP="00242C0F">
      <w:pPr>
        <w:rPr>
          <w:color w:val="141414"/>
          <w:lang w:val="fr-FR"/>
        </w:rPr>
      </w:pPr>
      <w:r w:rsidRPr="0032190F">
        <w:rPr>
          <w:lang w:val="fr-FR"/>
        </w:rPr>
        <w:t xml:space="preserve">Il arrive que les silex de couleur miel du Tertaire (Forcalquier) soient </w:t>
      </w:r>
      <w:r w:rsidR="00B2332E" w:rsidRPr="0032190F">
        <w:rPr>
          <w:lang w:val="fr-FR"/>
        </w:rPr>
        <w:t>confondus</w:t>
      </w:r>
      <w:r w:rsidRPr="0032190F">
        <w:rPr>
          <w:lang w:val="fr-FR"/>
        </w:rPr>
        <w:t xml:space="preserve"> avec les silex barrémo-bédoulien </w:t>
      </w:r>
      <w:r w:rsidR="006E1F69" w:rsidRPr="0032190F">
        <w:rPr>
          <w:lang w:val="fr-FR"/>
        </w:rPr>
        <w:t xml:space="preserve">du Secondaire </w:t>
      </w:r>
      <w:r w:rsidRPr="0032190F">
        <w:rPr>
          <w:color w:val="141414"/>
          <w:lang w:val="fr-FR"/>
        </w:rPr>
        <w:t>(BIB 842 p. 143).</w:t>
      </w:r>
    </w:p>
    <w:p w14:paraId="42905B18" w14:textId="77777777" w:rsidR="005A1021" w:rsidRDefault="005A1021" w:rsidP="00242C0F">
      <w:pPr>
        <w:rPr>
          <w:color w:val="141414"/>
          <w:lang w:val="fr-FR"/>
        </w:rPr>
      </w:pPr>
    </w:p>
    <w:p w14:paraId="370381DC" w14:textId="1A5A7C55" w:rsidR="005A1021" w:rsidRPr="0032190F" w:rsidRDefault="005A1021" w:rsidP="00242C0F">
      <w:pPr>
        <w:rPr>
          <w:color w:val="141414"/>
          <w:lang w:val="fr-FR"/>
        </w:rPr>
      </w:pPr>
      <w:r>
        <w:rPr>
          <w:color w:val="141414"/>
          <w:lang w:val="fr-FR"/>
        </w:rPr>
        <w:t xml:space="preserve">Regroupe les sources de </w:t>
      </w:r>
      <w:hyperlink r:id="rId8596" w:anchor="Sit_Saint_Vincent_Barres" w:history="1">
        <w:r w:rsidRPr="005A1021">
          <w:rPr>
            <w:rStyle w:val="Hyperlink"/>
            <w:lang w:val="fr-FR"/>
          </w:rPr>
          <w:t>Saint-Vincent-de-Barrès</w:t>
        </w:r>
      </w:hyperlink>
      <w:r>
        <w:rPr>
          <w:color w:val="141414"/>
          <w:lang w:val="fr-FR"/>
        </w:rPr>
        <w:t xml:space="preserve">, </w:t>
      </w:r>
      <w:hyperlink r:id="rId8597" w:anchor="Sit_Sault" w:history="1">
        <w:r w:rsidRPr="005A1021">
          <w:rPr>
            <w:rStyle w:val="Hyperlink"/>
            <w:lang w:val="fr-FR"/>
          </w:rPr>
          <w:t>Sault</w:t>
        </w:r>
      </w:hyperlink>
      <w:r>
        <w:rPr>
          <w:color w:val="141414"/>
          <w:lang w:val="fr-FR"/>
        </w:rPr>
        <w:t xml:space="preserve">, Sénanque et </w:t>
      </w:r>
      <w:hyperlink r:id="rId8598" w:anchor="Sit_Murs" w:history="1">
        <w:r w:rsidRPr="005A1021">
          <w:rPr>
            <w:rStyle w:val="Hyperlink"/>
            <w:lang w:val="fr-FR"/>
          </w:rPr>
          <w:t>Murs</w:t>
        </w:r>
      </w:hyperlink>
      <w:r>
        <w:rPr>
          <w:color w:val="141414"/>
          <w:lang w:val="fr-FR"/>
        </w:rPr>
        <w:t xml:space="preserve"> (BIB 2931)</w:t>
      </w:r>
    </w:p>
    <w:p w14:paraId="1C999C1B" w14:textId="77777777" w:rsidR="00910312" w:rsidRPr="0032190F" w:rsidRDefault="00910312" w:rsidP="00242C0F">
      <w:pPr>
        <w:rPr>
          <w:color w:val="141414"/>
          <w:lang w:val="fr-FR"/>
        </w:rPr>
      </w:pPr>
    </w:p>
    <w:p w14:paraId="4C0680B7" w14:textId="57892291" w:rsidR="00910312" w:rsidRDefault="00AD2A37" w:rsidP="00242C0F">
      <w:pPr>
        <w:rPr>
          <w:color w:val="141414"/>
          <w:lang w:val="fr-FR"/>
        </w:rPr>
      </w:pPr>
      <w:r w:rsidRPr="0032190F">
        <w:rPr>
          <w:color w:val="141414"/>
          <w:lang w:val="fr-FR"/>
        </w:rPr>
        <w:t xml:space="preserve">P. </w:t>
      </w:r>
      <w:r w:rsidR="00910312" w:rsidRPr="0032190F">
        <w:rPr>
          <w:color w:val="141414"/>
          <w:lang w:val="fr-FR"/>
        </w:rPr>
        <w:t>Hameau suppose qu’il existe un lien entre l’exp</w:t>
      </w:r>
      <w:r w:rsidR="00170B69" w:rsidRPr="0032190F">
        <w:rPr>
          <w:color w:val="141414"/>
          <w:lang w:val="fr-FR"/>
        </w:rPr>
        <w:t>l</w:t>
      </w:r>
      <w:r w:rsidR="00910312" w:rsidRPr="0032190F">
        <w:rPr>
          <w:color w:val="141414"/>
          <w:lang w:val="fr-FR"/>
        </w:rPr>
        <w:t xml:space="preserve">oitation du silex blond du mont Ventoux et </w:t>
      </w:r>
      <w:hyperlink r:id="rId8599" w:anchor="Cul_Schemat_France_inter_sit_silex" w:history="1">
        <w:r w:rsidR="00910312" w:rsidRPr="003F1D49">
          <w:rPr>
            <w:rStyle w:val="Hyperlink"/>
            <w:lang w:val="fr-FR"/>
          </w:rPr>
          <w:t>l’art schématique</w:t>
        </w:r>
      </w:hyperlink>
      <w:r w:rsidR="00910312" w:rsidRPr="0032190F">
        <w:rPr>
          <w:color w:val="141414"/>
          <w:lang w:val="fr-FR"/>
        </w:rPr>
        <w:t xml:space="preserve"> </w:t>
      </w:r>
      <w:r w:rsidR="00910312" w:rsidRPr="003F1D49">
        <w:rPr>
          <w:color w:val="141414"/>
          <w:lang w:val="fr-FR"/>
        </w:rPr>
        <w:t xml:space="preserve">(BIB 1400 p. 218) </w:t>
      </w:r>
    </w:p>
    <w:p w14:paraId="3084BC35" w14:textId="77777777" w:rsidR="003923DF" w:rsidRDefault="003923DF" w:rsidP="00242C0F">
      <w:pPr>
        <w:rPr>
          <w:color w:val="141414"/>
          <w:lang w:val="fr-FR"/>
        </w:rPr>
      </w:pPr>
    </w:p>
    <w:p w14:paraId="6F34FAEB" w14:textId="77777777" w:rsidR="003923DF" w:rsidRDefault="003923DF" w:rsidP="003923DF">
      <w:pPr>
        <w:pStyle w:val="Heading2"/>
      </w:pPr>
      <w:bookmarkStart w:id="3603" w:name="Sit_Mont_Ventoux_p"/>
      <w:r>
        <w:t>Exploitations</w:t>
      </w:r>
    </w:p>
    <w:bookmarkEnd w:id="3603"/>
    <w:p w14:paraId="5E8AF604" w14:textId="77777777" w:rsidR="003923DF" w:rsidRDefault="003923DF" w:rsidP="00242C0F">
      <w:pPr>
        <w:rPr>
          <w:color w:val="141414"/>
          <w:lang w:val="fr-FR"/>
        </w:rPr>
      </w:pPr>
    </w:p>
    <w:p w14:paraId="140CDFFB" w14:textId="77777777" w:rsidR="003923DF" w:rsidRDefault="003923DF" w:rsidP="00242C0F">
      <w:pPr>
        <w:rPr>
          <w:color w:val="141414"/>
          <w:lang w:val="fr-FR"/>
        </w:rPr>
      </w:pPr>
      <w:r>
        <w:rPr>
          <w:color w:val="141414"/>
          <w:lang w:val="fr-FR"/>
        </w:rPr>
        <w:t>Les périodes représentées:</w:t>
      </w:r>
    </w:p>
    <w:p w14:paraId="4CF96292" w14:textId="77777777" w:rsidR="003923DF" w:rsidRDefault="003923DF" w:rsidP="00242C0F">
      <w:pPr>
        <w:rPr>
          <w:color w:val="141414"/>
          <w:lang w:val="fr-FR"/>
        </w:rPr>
      </w:pPr>
    </w:p>
    <w:p w14:paraId="16475255" w14:textId="77777777" w:rsidR="003923DF" w:rsidRDefault="003923DF" w:rsidP="003923DF">
      <w:pPr>
        <w:pStyle w:val="Heading3"/>
      </w:pPr>
      <w:bookmarkStart w:id="3604" w:name="Sit_Mont_Ventoux_p_NeoAnc"/>
      <w:r>
        <w:t>Néolithique ancien</w:t>
      </w:r>
    </w:p>
    <w:bookmarkEnd w:id="3604"/>
    <w:p w14:paraId="492E51CF" w14:textId="00E23750" w:rsidR="003923DF" w:rsidRDefault="00911743" w:rsidP="003923DF">
      <w:pPr>
        <w:rPr>
          <w:lang w:val="fr-FR"/>
        </w:rPr>
      </w:pPr>
      <w:r>
        <w:fldChar w:fldCharType="begin"/>
      </w:r>
      <w:r w:rsidR="00E30F13" w:rsidRPr="006F6A73">
        <w:rPr>
          <w:lang w:val="fr-FR"/>
        </w:rPr>
        <w:instrText>HYPERLINK "C:\\Users\\Thomas Huet\\Desktop\\Documentation archéologique liée à la thèse\\Cultures.docx" \l "Cul_Neo_Ancien"</w:instrText>
      </w:r>
      <w:r>
        <w:fldChar w:fldCharType="separate"/>
      </w:r>
      <w:r w:rsidR="003923DF" w:rsidRPr="0032190F">
        <w:rPr>
          <w:rStyle w:val="Hyperlink"/>
          <w:lang w:val="fr-FR"/>
        </w:rPr>
        <w:t>N</w:t>
      </w:r>
      <w:r w:rsidR="00BE6107">
        <w:rPr>
          <w:rStyle w:val="Hyperlink"/>
          <w:lang w:val="fr-FR"/>
        </w:rPr>
        <w:t>A</w:t>
      </w:r>
      <w:r>
        <w:fldChar w:fldCharType="end"/>
      </w:r>
      <w:r w:rsidR="003923DF" w:rsidRPr="003923DF">
        <w:rPr>
          <w:lang w:val="fr-FR"/>
        </w:rPr>
        <w:t xml:space="preserve">, </w:t>
      </w:r>
      <w:r w:rsidR="003923DF">
        <w:rPr>
          <w:lang w:val="fr-FR"/>
        </w:rPr>
        <w:t>Cardial</w:t>
      </w:r>
    </w:p>
    <w:p w14:paraId="11053E41" w14:textId="77777777" w:rsidR="0077212E" w:rsidRDefault="0077212E" w:rsidP="003923DF">
      <w:pPr>
        <w:rPr>
          <w:lang w:val="fr-FR"/>
        </w:rPr>
      </w:pPr>
    </w:p>
    <w:p w14:paraId="1132051B" w14:textId="79C5B0F6" w:rsidR="0077212E" w:rsidRDefault="00000000" w:rsidP="003923DF">
      <w:pPr>
        <w:rPr>
          <w:lang w:val="fr-FR"/>
        </w:rPr>
      </w:pPr>
      <w:hyperlink r:id="rId8600" w:anchor="Sit_Oullins" w:history="1">
        <w:r w:rsidR="0077212E" w:rsidRPr="0032190F">
          <w:rPr>
            <w:rStyle w:val="Hyperlink"/>
            <w:lang w:val="fr-FR"/>
          </w:rPr>
          <w:t>Oullins</w:t>
        </w:r>
      </w:hyperlink>
    </w:p>
    <w:p w14:paraId="46FA86D8" w14:textId="77777777" w:rsidR="0077212E" w:rsidRDefault="0077212E" w:rsidP="003923DF">
      <w:pPr>
        <w:rPr>
          <w:lang w:val="fr-FR"/>
        </w:rPr>
      </w:pPr>
    </w:p>
    <w:p w14:paraId="1413E27D" w14:textId="77777777" w:rsidR="0077212E" w:rsidRPr="003923DF" w:rsidRDefault="0077212E" w:rsidP="0077212E">
      <w:pPr>
        <w:pStyle w:val="Heading4"/>
      </w:pPr>
      <w:bookmarkStart w:id="3605" w:name="Sit_Mont_Ventoux_p_NeoAnc_Imp"/>
      <w:r>
        <w:lastRenderedPageBreak/>
        <w:t>Impressa</w:t>
      </w:r>
    </w:p>
    <w:bookmarkEnd w:id="3605"/>
    <w:p w14:paraId="59E49CF7" w14:textId="77777777" w:rsidR="00AD2A37" w:rsidRDefault="00AD2A37" w:rsidP="00242C0F">
      <w:pPr>
        <w:rPr>
          <w:color w:val="141414"/>
          <w:lang w:val="fr-FR"/>
        </w:rPr>
      </w:pPr>
    </w:p>
    <w:p w14:paraId="32669B7A" w14:textId="738A4D64" w:rsidR="0077212E" w:rsidRDefault="00000000" w:rsidP="00242C0F">
      <w:pPr>
        <w:rPr>
          <w:color w:val="141414"/>
          <w:lang w:val="fr-FR"/>
        </w:rPr>
      </w:pPr>
      <w:hyperlink r:id="rId8601" w:anchor="Sit_Arene_Candide_p_Impressa" w:history="1">
        <w:r w:rsidR="0077212E" w:rsidRPr="0077212E">
          <w:rPr>
            <w:rStyle w:val="Hyperlink"/>
            <w:lang w:val="fr-FR"/>
          </w:rPr>
          <w:t>AC</w:t>
        </w:r>
      </w:hyperlink>
    </w:p>
    <w:p w14:paraId="256778CE" w14:textId="77777777" w:rsidR="0077212E" w:rsidRDefault="0077212E" w:rsidP="00242C0F">
      <w:pPr>
        <w:rPr>
          <w:color w:val="141414"/>
          <w:lang w:val="fr-FR"/>
        </w:rPr>
      </w:pPr>
    </w:p>
    <w:p w14:paraId="0D923661" w14:textId="77777777" w:rsidR="0077212E" w:rsidRDefault="0077212E" w:rsidP="0077212E">
      <w:pPr>
        <w:pStyle w:val="Heading4"/>
      </w:pPr>
      <w:bookmarkStart w:id="3606" w:name="Sit_Mont_Ventoux_p_NeoAnc_Cardial"/>
      <w:r>
        <w:t>Cardial</w:t>
      </w:r>
    </w:p>
    <w:bookmarkEnd w:id="3606"/>
    <w:p w14:paraId="3D3CDBEA" w14:textId="77777777" w:rsidR="0077212E" w:rsidRDefault="0077212E" w:rsidP="00242C0F">
      <w:pPr>
        <w:rPr>
          <w:color w:val="141414"/>
          <w:lang w:val="fr-FR"/>
        </w:rPr>
      </w:pPr>
    </w:p>
    <w:p w14:paraId="62CD6E15" w14:textId="2CD9730F" w:rsidR="0077212E" w:rsidRDefault="00000000" w:rsidP="00242C0F">
      <w:pPr>
        <w:rPr>
          <w:color w:val="141414"/>
          <w:lang w:val="fr-FR"/>
        </w:rPr>
      </w:pPr>
      <w:hyperlink r:id="rId8602" w:anchor="Sit_Fontbregoua_strat_C49_C40" w:history="1">
        <w:r w:rsidR="0077212E" w:rsidRPr="0077212E">
          <w:rPr>
            <w:rStyle w:val="Hyperlink"/>
            <w:lang w:val="fr-FR"/>
          </w:rPr>
          <w:t>Fontbrégoua</w:t>
        </w:r>
      </w:hyperlink>
      <w:r w:rsidR="0077212E">
        <w:rPr>
          <w:color w:val="141414"/>
          <w:lang w:val="fr-FR"/>
        </w:rPr>
        <w:t>, Ciari</w:t>
      </w:r>
    </w:p>
    <w:p w14:paraId="7E04FFCE" w14:textId="77777777" w:rsidR="003923DF" w:rsidRDefault="003923DF" w:rsidP="0077212E">
      <w:pPr>
        <w:pStyle w:val="Heading5"/>
      </w:pPr>
      <w:bookmarkStart w:id="3607" w:name="Sit_Mont_Ventoux_p_NeoAnc_Cardial_rec"/>
      <w:r>
        <w:t>C. récent</w:t>
      </w:r>
    </w:p>
    <w:bookmarkEnd w:id="3607"/>
    <w:p w14:paraId="20D67C6C" w14:textId="77777777" w:rsidR="003923DF" w:rsidRDefault="003923DF" w:rsidP="00242C0F">
      <w:pPr>
        <w:rPr>
          <w:color w:val="141414"/>
          <w:lang w:val="fr-FR"/>
        </w:rPr>
      </w:pPr>
    </w:p>
    <w:p w14:paraId="5F6FF501" w14:textId="01ED3A24" w:rsidR="003923DF" w:rsidRDefault="00000000" w:rsidP="00242C0F">
      <w:pPr>
        <w:rPr>
          <w:color w:val="141414"/>
          <w:lang w:val="fr-FR"/>
        </w:rPr>
      </w:pPr>
      <w:hyperlink r:id="rId8603" w:anchor="Sit_Lombard_lith" w:history="1">
        <w:r w:rsidR="003923DF" w:rsidRPr="003923DF">
          <w:rPr>
            <w:rStyle w:val="Hyperlink"/>
            <w:lang w:val="fr-FR"/>
          </w:rPr>
          <w:t>Lombard</w:t>
        </w:r>
      </w:hyperlink>
    </w:p>
    <w:p w14:paraId="651702EC" w14:textId="77777777" w:rsidR="003923DF" w:rsidRDefault="003923DF" w:rsidP="00242C0F">
      <w:pPr>
        <w:rPr>
          <w:color w:val="141414"/>
          <w:lang w:val="fr-FR"/>
        </w:rPr>
      </w:pPr>
    </w:p>
    <w:p w14:paraId="3ED81697" w14:textId="77777777" w:rsidR="003923DF" w:rsidRDefault="003923DF" w:rsidP="003923DF">
      <w:pPr>
        <w:pStyle w:val="Heading3"/>
      </w:pPr>
      <w:bookmarkStart w:id="3608" w:name="Sit_Mont_Ventoux_p_NeoMoy"/>
      <w:r>
        <w:t>Néolithique moyen</w:t>
      </w:r>
    </w:p>
    <w:bookmarkEnd w:id="3608"/>
    <w:p w14:paraId="02E76631" w14:textId="2864B94C" w:rsidR="003923DF" w:rsidRPr="00EF5F9F" w:rsidRDefault="00911743" w:rsidP="003923DF">
      <w:pPr>
        <w:rPr>
          <w:lang w:val="fr-FR"/>
        </w:rPr>
      </w:pPr>
      <w:r>
        <w:fldChar w:fldCharType="begin"/>
      </w:r>
      <w:r w:rsidR="00E30F13" w:rsidRPr="006F6A73">
        <w:rPr>
          <w:lang w:val="fr-FR"/>
        </w:rPr>
        <w:instrText>HYPERLINK "C:\\Users\\Thomas Huet\\Desktop\\Documentation archéologique liée à la thèse\\Cultures.docx" \l "Cul_Neo_Moyen"</w:instrText>
      </w:r>
      <w:r>
        <w:fldChar w:fldCharType="separate"/>
      </w:r>
      <w:r w:rsidR="003923DF" w:rsidRPr="0032190F">
        <w:rPr>
          <w:rStyle w:val="Hyperlink"/>
          <w:lang w:val="fr-FR"/>
        </w:rPr>
        <w:t>N</w:t>
      </w:r>
      <w:r w:rsidR="00BE6107">
        <w:rPr>
          <w:rStyle w:val="Hyperlink"/>
          <w:lang w:val="fr-FR"/>
        </w:rPr>
        <w:t>M</w:t>
      </w:r>
      <w:r>
        <w:fldChar w:fldCharType="end"/>
      </w:r>
    </w:p>
    <w:p w14:paraId="02481649" w14:textId="77777777" w:rsidR="0077212E" w:rsidRPr="00EF5F9F" w:rsidRDefault="0077212E" w:rsidP="003923DF">
      <w:pPr>
        <w:rPr>
          <w:lang w:val="fr-FR"/>
        </w:rPr>
      </w:pPr>
    </w:p>
    <w:p w14:paraId="228B8FA4" w14:textId="77777777" w:rsidR="0077212E" w:rsidRPr="003923DF" w:rsidRDefault="0077212E" w:rsidP="0077212E">
      <w:pPr>
        <w:pStyle w:val="Heading4"/>
      </w:pPr>
      <w:bookmarkStart w:id="3609" w:name="Sit_Mont_Ventoux_p_NeoMoy_SF"/>
      <w:r w:rsidRPr="00EF5F9F">
        <w:t>SF</w:t>
      </w:r>
    </w:p>
    <w:bookmarkEnd w:id="3609"/>
    <w:p w14:paraId="5F125BFD" w14:textId="121BBA19" w:rsidR="003923DF" w:rsidRPr="00EF5F9F" w:rsidRDefault="00911743" w:rsidP="00242C0F">
      <w:pPr>
        <w:rPr>
          <w:lang w:val="fr-FR"/>
        </w:rPr>
      </w:pPr>
      <w:r>
        <w:fldChar w:fldCharType="begin"/>
      </w:r>
      <w:r w:rsidR="00E30F13" w:rsidRPr="006F6A73">
        <w:rPr>
          <w:lang w:val="fr-FR"/>
        </w:rPr>
        <w:instrText>HYPERLINK "C:\\Users\\Thomas Huet\\Desktop\\Documentation archéologique liée à la thèse\\Cultures.docx" \l "Sepulcros"</w:instrText>
      </w:r>
      <w:r>
        <w:fldChar w:fldCharType="separate"/>
      </w:r>
      <w:r w:rsidR="0077212E" w:rsidRPr="0032190F">
        <w:rPr>
          <w:rStyle w:val="Hyperlink"/>
          <w:lang w:val="fr-FR"/>
        </w:rPr>
        <w:t>Seplucros de fossa</w:t>
      </w:r>
      <w:r>
        <w:fldChar w:fldCharType="end"/>
      </w:r>
    </w:p>
    <w:p w14:paraId="5E5FF42A" w14:textId="77777777" w:rsidR="0077212E" w:rsidRDefault="0077212E" w:rsidP="00242C0F">
      <w:pPr>
        <w:rPr>
          <w:color w:val="141414"/>
          <w:lang w:val="fr-FR"/>
        </w:rPr>
      </w:pPr>
    </w:p>
    <w:p w14:paraId="2226E7BF" w14:textId="77777777" w:rsidR="0077212E" w:rsidRDefault="0077212E" w:rsidP="00242C0F">
      <w:pPr>
        <w:rPr>
          <w:color w:val="141414"/>
          <w:lang w:val="fr-FR"/>
        </w:rPr>
      </w:pPr>
      <w:r>
        <w:rPr>
          <w:color w:val="141414"/>
          <w:lang w:val="fr-FR"/>
        </w:rPr>
        <w:t xml:space="preserve">Représenté dans les SF </w:t>
      </w:r>
      <w:r>
        <w:rPr>
          <w:lang w:val="fr-FR"/>
        </w:rPr>
        <w:t>(BIB 1708)</w:t>
      </w:r>
    </w:p>
    <w:p w14:paraId="499540DC" w14:textId="77777777" w:rsidR="0077212E" w:rsidRDefault="0077212E" w:rsidP="00242C0F">
      <w:pPr>
        <w:rPr>
          <w:color w:val="141414"/>
          <w:lang w:val="fr-FR"/>
        </w:rPr>
      </w:pPr>
      <w:r w:rsidRPr="0077212E">
        <w:rPr>
          <w:color w:val="141414"/>
          <w:lang w:val="fr-FR"/>
        </w:rPr>
        <w:t>Can Cambus, Bobila Madurell</w:t>
      </w:r>
    </w:p>
    <w:p w14:paraId="7DE613C8" w14:textId="77777777" w:rsidR="0077212E" w:rsidRDefault="0077212E" w:rsidP="00242C0F">
      <w:pPr>
        <w:rPr>
          <w:color w:val="141414"/>
          <w:lang w:val="fr-FR"/>
        </w:rPr>
      </w:pPr>
    </w:p>
    <w:p w14:paraId="7E91D404" w14:textId="77777777" w:rsidR="003923DF" w:rsidRDefault="003923DF" w:rsidP="003923DF">
      <w:pPr>
        <w:pStyle w:val="Heading4"/>
      </w:pPr>
      <w:bookmarkStart w:id="3610" w:name="Sit_Mont_Ventoux_p_NeoMoy_Chass"/>
      <w:r>
        <w:t>Chasséen</w:t>
      </w:r>
    </w:p>
    <w:bookmarkEnd w:id="3610"/>
    <w:p w14:paraId="3B7FA11A" w14:textId="44A0FB1D" w:rsidR="003923DF" w:rsidRPr="00EF5F9F" w:rsidRDefault="00911743" w:rsidP="003923DF">
      <w:pPr>
        <w:rPr>
          <w:lang w:val="fr-FR"/>
        </w:rPr>
      </w:pPr>
      <w:r>
        <w:fldChar w:fldCharType="begin"/>
      </w:r>
      <w:r w:rsidR="00E30F13" w:rsidRPr="006F6A73">
        <w:rPr>
          <w:lang w:val="fr-FR"/>
        </w:rPr>
        <w:instrText>HYPERLINK "C:\\Users\\Thomas Huet\\Desktop\\Documentation archéologique liée à la thèse\\Cultures.docx" \l "Cul_Chasseen"</w:instrText>
      </w:r>
      <w:r>
        <w:fldChar w:fldCharType="separate"/>
      </w:r>
      <w:r w:rsidR="003923DF" w:rsidRPr="0032190F">
        <w:rPr>
          <w:rStyle w:val="Hyperlink"/>
          <w:lang w:val="fr-FR"/>
        </w:rPr>
        <w:t>Chasséen</w:t>
      </w:r>
      <w:r>
        <w:fldChar w:fldCharType="end"/>
      </w:r>
    </w:p>
    <w:p w14:paraId="2A5441D5" w14:textId="77777777" w:rsidR="0077212E" w:rsidRPr="00EF5F9F" w:rsidRDefault="0077212E" w:rsidP="003923DF">
      <w:pPr>
        <w:rPr>
          <w:lang w:val="fr-FR"/>
        </w:rPr>
      </w:pPr>
    </w:p>
    <w:p w14:paraId="7D6E449E" w14:textId="77777777" w:rsidR="0077212E" w:rsidRPr="003923DF" w:rsidRDefault="0077212E" w:rsidP="003923DF">
      <w:pPr>
        <w:rPr>
          <w:lang w:val="fr-FR"/>
        </w:rPr>
      </w:pPr>
      <w:r w:rsidRPr="0077212E">
        <w:rPr>
          <w:lang w:val="fr-FR"/>
        </w:rPr>
        <w:t>Caucade, Pertus II, Saint-Michel-du-Touch, Auriac, gias du lac Mouton</w:t>
      </w:r>
    </w:p>
    <w:p w14:paraId="0A4B631A" w14:textId="77777777" w:rsidR="003923DF" w:rsidRDefault="003923DF" w:rsidP="00242C0F">
      <w:pPr>
        <w:rPr>
          <w:color w:val="141414"/>
          <w:lang w:val="fr-FR"/>
        </w:rPr>
      </w:pPr>
    </w:p>
    <w:p w14:paraId="0925A01C" w14:textId="77777777" w:rsidR="003923DF" w:rsidRDefault="003923DF" w:rsidP="003923DF">
      <w:pPr>
        <w:pStyle w:val="Heading3"/>
      </w:pPr>
      <w:r>
        <w:t>Néolithique récent/final</w:t>
      </w:r>
    </w:p>
    <w:p w14:paraId="037C067A" w14:textId="77777777" w:rsidR="00647BC0" w:rsidRPr="00647BC0" w:rsidRDefault="00647BC0" w:rsidP="00196EAB">
      <w:pPr>
        <w:jc w:val="both"/>
        <w:rPr>
          <w:color w:val="141414"/>
          <w:lang w:val="fr-FR"/>
        </w:rPr>
      </w:pPr>
      <w:r w:rsidRPr="0032190F">
        <w:rPr>
          <w:color w:val="141414"/>
          <w:lang w:val="fr-FR"/>
        </w:rPr>
        <w:t xml:space="preserve">Vers 3500, une rupture apparaît dans la production avec </w:t>
      </w:r>
      <w:r>
        <w:rPr>
          <w:color w:val="141414"/>
          <w:lang w:val="fr-FR"/>
        </w:rPr>
        <w:t>la quasi disparition de la diffus</w:t>
      </w:r>
      <w:r w:rsidRPr="0032190F">
        <w:rPr>
          <w:color w:val="141414"/>
          <w:lang w:val="fr-FR"/>
        </w:rPr>
        <w:t>ion des nucleus à lamelles du Chasséen au profit des seules lames. C’est la variété grise ou bleutée qui se trouve pourtant dans les mêmes formations géologiques que le silex blond qui va remplacer ce dernier (BIB 1158 p. 29)</w:t>
      </w:r>
      <w:r>
        <w:rPr>
          <w:color w:val="141414"/>
          <w:lang w:val="fr-FR"/>
        </w:rPr>
        <w:t xml:space="preserve"> </w:t>
      </w:r>
      <w:r w:rsidRPr="0032190F">
        <w:rPr>
          <w:color w:val="141414"/>
          <w:lang w:val="fr-FR"/>
        </w:rPr>
        <w:t>L’adoption de la variété gris bleuté vers 3500 peut indiquer une volonté de copier le mét</w:t>
      </w:r>
      <w:r>
        <w:rPr>
          <w:color w:val="141414"/>
          <w:lang w:val="fr-FR"/>
        </w:rPr>
        <w:t>al des premières armes (SS BIB)</w:t>
      </w:r>
    </w:p>
    <w:p w14:paraId="4811218E" w14:textId="77777777" w:rsidR="00647BC0" w:rsidRPr="00647BC0" w:rsidRDefault="00647BC0" w:rsidP="00647BC0">
      <w:pPr>
        <w:rPr>
          <w:lang w:val="fr-FR"/>
        </w:rPr>
      </w:pPr>
    </w:p>
    <w:p w14:paraId="54411702" w14:textId="6A932AFC" w:rsidR="003923DF" w:rsidRPr="0032190F" w:rsidRDefault="003923DF" w:rsidP="003923DF">
      <w:pPr>
        <w:autoSpaceDE w:val="0"/>
        <w:autoSpaceDN w:val="0"/>
        <w:adjustRightInd w:val="0"/>
        <w:jc w:val="both"/>
        <w:rPr>
          <w:color w:val="141414"/>
          <w:lang w:val="fr-FR"/>
        </w:rPr>
      </w:pPr>
      <w:r w:rsidRPr="0032190F">
        <w:rPr>
          <w:color w:val="141414"/>
          <w:lang w:val="fr-FR"/>
        </w:rPr>
        <w:t xml:space="preserve">Le silex bédoulien gris bleu du Ventoux ou du plateau de Sault est assez fréquemment attestésous forme de petites lames dans le </w:t>
      </w:r>
      <w:hyperlink r:id="rId8604" w:anchor="Cul_Saint_Ponien" w:history="1">
        <w:r w:rsidRPr="0032190F">
          <w:rPr>
            <w:rStyle w:val="Hyperlink"/>
            <w:lang w:val="fr-FR"/>
          </w:rPr>
          <w:t>Saint-Ponien</w:t>
        </w:r>
      </w:hyperlink>
      <w:r w:rsidRPr="0032190F">
        <w:rPr>
          <w:color w:val="141414"/>
          <w:lang w:val="fr-FR"/>
        </w:rPr>
        <w:t xml:space="preserve"> et les étapes anciennes du groupe des </w:t>
      </w:r>
      <w:hyperlink r:id="rId8605" w:anchor="Cul_Treilles" w:history="1">
        <w:r w:rsidRPr="0032190F">
          <w:rPr>
            <w:rStyle w:val="Hyperlink"/>
            <w:lang w:val="fr-FR"/>
          </w:rPr>
          <w:t>Treilles</w:t>
        </w:r>
      </w:hyperlink>
      <w:r w:rsidRPr="0032190F">
        <w:rPr>
          <w:color w:val="141414"/>
          <w:lang w:val="fr-FR"/>
        </w:rPr>
        <w:t xml:space="preserve">, mais rarement sous forme de poignard, hormis quelques exemplaires foliacés de petite taille comme celui du dolmen du Sot à La-Roque-Sainte-Marguerite en Aveyron (Musée Fenaille) ou ceux de </w:t>
      </w:r>
      <w:hyperlink r:id="rId8606" w:anchor="Sit_Camprafaud" w:history="1">
        <w:r w:rsidRPr="0032190F">
          <w:rPr>
            <w:rStyle w:val="Hyperlink"/>
            <w:lang w:val="fr-FR"/>
          </w:rPr>
          <w:t>Camprafaud</w:t>
        </w:r>
      </w:hyperlink>
      <w:r w:rsidRPr="0032190F">
        <w:rPr>
          <w:color w:val="141414"/>
          <w:lang w:val="fr-FR"/>
        </w:rPr>
        <w:t xml:space="preserve"> (BIB 570 p. 167).</w:t>
      </w:r>
    </w:p>
    <w:p w14:paraId="601C7A12" w14:textId="77777777" w:rsidR="003923DF" w:rsidRDefault="003923DF" w:rsidP="00242C0F">
      <w:pPr>
        <w:rPr>
          <w:color w:val="141414"/>
          <w:lang w:val="fr-FR"/>
        </w:rPr>
      </w:pPr>
    </w:p>
    <w:p w14:paraId="3F83F648" w14:textId="77777777" w:rsidR="003923DF" w:rsidRDefault="003923DF" w:rsidP="00242C0F">
      <w:pPr>
        <w:rPr>
          <w:color w:val="141414"/>
          <w:lang w:val="fr-FR"/>
        </w:rPr>
      </w:pPr>
    </w:p>
    <w:p w14:paraId="448BF7A8" w14:textId="77777777" w:rsidR="003923DF" w:rsidRDefault="003923DF" w:rsidP="003923DF">
      <w:pPr>
        <w:pStyle w:val="Heading3"/>
      </w:pPr>
      <w:r>
        <w:t>Néolithique final</w:t>
      </w:r>
    </w:p>
    <w:p w14:paraId="48A8B728" w14:textId="77777777" w:rsidR="003923DF" w:rsidRDefault="003923DF" w:rsidP="003923DF">
      <w:pPr>
        <w:jc w:val="both"/>
        <w:rPr>
          <w:color w:val="141414"/>
          <w:lang w:val="fr-FR"/>
        </w:rPr>
      </w:pPr>
      <w:r w:rsidRPr="0032190F">
        <w:rPr>
          <w:lang w:val="fr-FR"/>
        </w:rPr>
        <w:t>Au cours du Néolithique final, des lames plus courtes en silex gris bleuté (Secondaire, Mont Ventoux) que celles de Forcalquier et du Grand-Pressigny ont diffusé tant en Provence qu’en Languedoc depuis une ou quelques sources provençales (Mont Ventoux et Plateau de Sault) (BIB 840 p. 72 et 842 p. 148).</w:t>
      </w:r>
      <w:r w:rsidRPr="0032190F">
        <w:rPr>
          <w:color w:val="141414"/>
          <w:lang w:val="fr-FR"/>
        </w:rPr>
        <w:t>Au Néolithique final, les productions laminaires remarquable de silex blond du Secondaire n’est plus prédominant dans les assemblages, bien qu’encore utilisé pour la production de lamelles selon les modalités de débitage identiques à celles rencontrées antérieurement (BIB 842 p. 140). C’est essentiellement un silex de couleur gris-bleuté, issu des mêmes formations qui est exploité (BIB 842 p. 140)</w:t>
      </w:r>
      <w:r w:rsidRPr="0032190F">
        <w:rPr>
          <w:lang w:val="fr-FR"/>
        </w:rPr>
        <w:t xml:space="preserve">Des lames plus courtes en silex gris bleuté ont </w:t>
      </w:r>
      <w:r w:rsidRPr="0032190F">
        <w:rPr>
          <w:lang w:val="fr-FR"/>
        </w:rPr>
        <w:lastRenderedPageBreak/>
        <w:t>diffusé tant en Provence qu’en Languedoc depuis une ou quelques sources provençales (Mont Ventoux et Plateau de Sault) (BIB 840 p. 72).</w:t>
      </w:r>
    </w:p>
    <w:p w14:paraId="0B874C2E" w14:textId="77777777" w:rsidR="003923DF" w:rsidRPr="0032190F" w:rsidRDefault="003923DF" w:rsidP="003923DF">
      <w:pPr>
        <w:jc w:val="both"/>
        <w:rPr>
          <w:lang w:val="fr-FR"/>
        </w:rPr>
      </w:pPr>
      <w:r w:rsidRPr="0032190F">
        <w:rPr>
          <w:lang w:val="fr-FR"/>
        </w:rPr>
        <w:t>Dans les Causses et le Languedoc, la diffusion des poignards provençaux sur lames en silex bédoulien, il faut noter que la distribution des lames brutes ou retouchées dans ces matériaux est importante, tandis que les poignards sont très peu nombreux et peu typés. Il se pourraitque ce soit des lames brutes qui aient été diffusées et que les quelques petits poignards recensés, qui ne sont souvent que des lames appointées, sans languette bien différenciée aient été façonnés localement par les groupes récepteurs (BIB 570 p. 171).</w:t>
      </w:r>
    </w:p>
    <w:p w14:paraId="60824199" w14:textId="77777777" w:rsidR="003923DF" w:rsidRPr="0032190F" w:rsidRDefault="003923DF" w:rsidP="003923DF">
      <w:pPr>
        <w:jc w:val="both"/>
        <w:rPr>
          <w:lang w:val="fr-FR"/>
        </w:rPr>
      </w:pPr>
    </w:p>
    <w:p w14:paraId="001B6FF7" w14:textId="77777777" w:rsidR="003923DF" w:rsidRDefault="0077212E" w:rsidP="0077212E">
      <w:pPr>
        <w:pStyle w:val="Heading2"/>
      </w:pPr>
      <w:r>
        <w:t>Sites</w:t>
      </w:r>
    </w:p>
    <w:p w14:paraId="37A300FE" w14:textId="77777777" w:rsidR="0077212E" w:rsidRPr="0077212E" w:rsidRDefault="0077212E" w:rsidP="0077212E">
      <w:pPr>
        <w:rPr>
          <w:lang w:val="fr-FR"/>
        </w:rPr>
      </w:pPr>
      <w:r w:rsidRPr="0077212E">
        <w:rPr>
          <w:lang w:val="fr-FR"/>
        </w:rPr>
        <w:t>Levant de Leaunier, Onda, Clavelles, grotte Murée</w:t>
      </w:r>
    </w:p>
    <w:p w14:paraId="0369D4D7" w14:textId="77777777" w:rsidR="003923DF" w:rsidRDefault="003923DF" w:rsidP="00242C0F">
      <w:pPr>
        <w:rPr>
          <w:color w:val="141414"/>
          <w:lang w:val="fr-FR"/>
        </w:rPr>
      </w:pPr>
    </w:p>
    <w:p w14:paraId="0E16DF53" w14:textId="77777777" w:rsidR="00624E30" w:rsidRPr="006E3530" w:rsidRDefault="00624E30" w:rsidP="00426FF9">
      <w:pPr>
        <w:pStyle w:val="Heading1"/>
      </w:pPr>
      <w:bookmarkStart w:id="3611" w:name="Sit_Ciotti"/>
      <w:r>
        <w:t>CIOTTI</w:t>
      </w:r>
    </w:p>
    <w:bookmarkEnd w:id="3611"/>
    <w:p w14:paraId="1E8234DE" w14:textId="77777777" w:rsidR="00050739" w:rsidRDefault="00196EAB" w:rsidP="00242C0F">
      <w:pPr>
        <w:rPr>
          <w:lang w:val="fr-FR"/>
        </w:rPr>
      </w:pPr>
      <w:r w:rsidRPr="00196EAB">
        <w:rPr>
          <w:lang w:val="fr-FR"/>
        </w:rPr>
        <w:t>La Mortolà</w:t>
      </w:r>
      <w:r>
        <w:rPr>
          <w:lang w:val="fr-FR"/>
        </w:rPr>
        <w:t xml:space="preserve"> supérieur</w:t>
      </w:r>
      <w:r w:rsidR="007E7FC8">
        <w:rPr>
          <w:lang w:val="fr-FR"/>
        </w:rPr>
        <w:t>, Ichioti</w:t>
      </w:r>
    </w:p>
    <w:p w14:paraId="0432E798" w14:textId="77777777" w:rsidR="00196EAB" w:rsidRDefault="00196EAB" w:rsidP="00242C0F">
      <w:pPr>
        <w:rPr>
          <w:lang w:val="fr-FR"/>
        </w:rPr>
      </w:pPr>
    </w:p>
    <w:p w14:paraId="2FEB5583" w14:textId="096D4985" w:rsidR="00624E30" w:rsidRDefault="00624E30" w:rsidP="00242C0F">
      <w:pPr>
        <w:rPr>
          <w:lang w:val="fr-FR"/>
        </w:rPr>
      </w:pPr>
      <w:r>
        <w:rPr>
          <w:lang w:val="fr-FR"/>
        </w:rPr>
        <w:t xml:space="preserve">Ciotti </w:t>
      </w:r>
      <w:r w:rsidRPr="00624E30">
        <w:rPr>
          <w:lang w:val="fr-FR"/>
        </w:rPr>
        <w:t>(cap Mortola - Ligurie)</w:t>
      </w:r>
      <w:r>
        <w:rPr>
          <w:lang w:val="fr-FR"/>
        </w:rPr>
        <w:t xml:space="preserve">, gîte, </w:t>
      </w:r>
      <w:r w:rsidRPr="00624E30">
        <w:rPr>
          <w:lang w:val="fr-FR"/>
        </w:rPr>
        <w:t>matériaux calcédonieux de couleur gris clair, proviennent des formations de pudding à microcodium</w:t>
      </w:r>
      <w:r>
        <w:rPr>
          <w:lang w:val="fr-FR"/>
        </w:rPr>
        <w:t xml:space="preserve">, v. </w:t>
      </w:r>
      <w:hyperlink r:id="rId8607" w:anchor="Sit_Bego_mob_lith" w:history="1">
        <w:r w:rsidRPr="00624E30">
          <w:rPr>
            <w:rStyle w:val="Hyperlink"/>
            <w:lang w:val="fr-FR"/>
          </w:rPr>
          <w:t>Bego</w:t>
        </w:r>
      </w:hyperlink>
      <w:r w:rsidR="00196EAB" w:rsidRPr="00EB44AD">
        <w:rPr>
          <w:lang w:val="fr-FR"/>
        </w:rPr>
        <w:t xml:space="preserve">, </w:t>
      </w:r>
      <w:hyperlink r:id="rId8608" w:anchor="Sit_Pendimoun_p_ICC_Pendimoun3" w:history="1">
        <w:r w:rsidR="00196EAB" w:rsidRPr="00196EAB">
          <w:rPr>
            <w:rStyle w:val="Hyperlink"/>
            <w:lang w:val="fr-FR"/>
          </w:rPr>
          <w:t>Pendimoun 3</w:t>
        </w:r>
      </w:hyperlink>
      <w:r w:rsidR="007E7FC8">
        <w:rPr>
          <w:lang w:val="fr-FR"/>
        </w:rPr>
        <w:t>, Arene Candide</w:t>
      </w:r>
      <w:r w:rsidR="00196EAB">
        <w:rPr>
          <w:lang w:val="fr-FR"/>
        </w:rPr>
        <w:t xml:space="preserve"> </w:t>
      </w:r>
      <w:r>
        <w:rPr>
          <w:lang w:val="fr-FR"/>
        </w:rPr>
        <w:t xml:space="preserve">(BIB 806) </w:t>
      </w:r>
    </w:p>
    <w:p w14:paraId="723C4B44" w14:textId="77777777" w:rsidR="00624E30" w:rsidRDefault="00624E30" w:rsidP="00242C0F">
      <w:pPr>
        <w:rPr>
          <w:lang w:val="fr-FR"/>
        </w:rPr>
      </w:pPr>
    </w:p>
    <w:p w14:paraId="0E207740" w14:textId="77777777" w:rsidR="00624E30" w:rsidRDefault="00624E30" w:rsidP="00426FF9">
      <w:pPr>
        <w:pStyle w:val="Heading1"/>
      </w:pPr>
      <w:bookmarkStart w:id="3612" w:name="Sit_Quartz_hyalien"/>
      <w:r>
        <w:t>QUARTZ HYALIN</w:t>
      </w:r>
    </w:p>
    <w:bookmarkEnd w:id="3612"/>
    <w:p w14:paraId="0E8B9C5C" w14:textId="77777777" w:rsidR="00624E30" w:rsidRDefault="00624E30" w:rsidP="00242C0F">
      <w:pPr>
        <w:rPr>
          <w:lang w:val="fr-FR"/>
        </w:rPr>
      </w:pPr>
    </w:p>
    <w:p w14:paraId="1CFA1B30" w14:textId="19E318B4" w:rsidR="00624E30" w:rsidRDefault="00624E30" w:rsidP="00242C0F">
      <w:pPr>
        <w:rPr>
          <w:lang w:val="fr-FR"/>
        </w:rPr>
      </w:pPr>
      <w:r>
        <w:rPr>
          <w:lang w:val="fr-FR"/>
        </w:rPr>
        <w:t xml:space="preserve">L'exploitation de quartz filonien a été reconnue dans deux secteurs: 1) basse Maurienne et basse Tarentaise 2) Isère et Hautes-Alpes (région de Oisan) (BIB 2932)v. </w:t>
      </w:r>
      <w:hyperlink r:id="rId8609" w:anchor="Sit_Bego_mob_lith" w:history="1">
        <w:r w:rsidRPr="00624E30">
          <w:rPr>
            <w:rStyle w:val="Hyperlink"/>
            <w:lang w:val="fr-FR"/>
          </w:rPr>
          <w:t>Bego</w:t>
        </w:r>
      </w:hyperlink>
      <w:r>
        <w:rPr>
          <w:lang w:val="fr-FR"/>
        </w:rPr>
        <w:t xml:space="preserve"> (BIB 806) Impressa des </w:t>
      </w:r>
      <w:hyperlink r:id="rId8610" w:anchor="Sit_Arene_Candide_p_Impressa_mob_lith" w:history="1">
        <w:r w:rsidRPr="00624E30">
          <w:rPr>
            <w:rStyle w:val="Hyperlink"/>
            <w:lang w:val="fr-FR"/>
          </w:rPr>
          <w:t>Arene Candide</w:t>
        </w:r>
      </w:hyperlink>
      <w:r>
        <w:rPr>
          <w:lang w:val="fr-FR"/>
        </w:rPr>
        <w:t xml:space="preserve"> (SS BIB)</w:t>
      </w:r>
    </w:p>
    <w:p w14:paraId="41F1C8E5" w14:textId="77777777" w:rsidR="00624E30" w:rsidRDefault="00624E30" w:rsidP="00242C0F">
      <w:pPr>
        <w:rPr>
          <w:lang w:val="fr-FR"/>
        </w:rPr>
      </w:pPr>
    </w:p>
    <w:p w14:paraId="73B4C577" w14:textId="77777777" w:rsidR="00624E30" w:rsidRDefault="00624E30" w:rsidP="00624E30">
      <w:pPr>
        <w:jc w:val="both"/>
        <w:rPr>
          <w:lang w:val="fr-FR"/>
        </w:rPr>
      </w:pPr>
      <w:r w:rsidRPr="00624E30">
        <w:rPr>
          <w:lang w:val="fr-FR"/>
        </w:rPr>
        <w:t>Au Néolithique, mais surtout dans le Néolithique final de Provence et du Languedoc, certains cristaux sont utilisés comme éléments de parure. Il s’agit de petits cristaux, hyalins ou colorés, qui sont parfois façonnés en perle, mais le plus souvent, qui sont utilisés entiers, percés ou non. Dans ce cas, c’est bien la forme régulière du prisme surmonté de son pyramidion qui est recherchée, et les dimensions requises peuvent être faibles, moins de 1 cm de section (Barge et Carry, 1986).</w:t>
      </w:r>
      <w:r>
        <w:rPr>
          <w:lang w:val="fr-FR"/>
        </w:rPr>
        <w:t>(BIB 2932)</w:t>
      </w:r>
    </w:p>
    <w:p w14:paraId="790862FC" w14:textId="77777777" w:rsidR="00624E30" w:rsidRDefault="00624E30" w:rsidP="00624E30">
      <w:pPr>
        <w:jc w:val="both"/>
        <w:rPr>
          <w:lang w:val="fr-FR"/>
        </w:rPr>
      </w:pPr>
    </w:p>
    <w:p w14:paraId="51CA4805" w14:textId="77777777" w:rsidR="00624E30" w:rsidRDefault="00624E30" w:rsidP="00624E30">
      <w:pPr>
        <w:pStyle w:val="Heading2"/>
      </w:pPr>
      <w:r>
        <w:t>diffusion</w:t>
      </w:r>
    </w:p>
    <w:p w14:paraId="5839C600" w14:textId="77777777" w:rsidR="00624E30" w:rsidRDefault="00624E30" w:rsidP="00624E30">
      <w:pPr>
        <w:jc w:val="both"/>
        <w:rPr>
          <w:lang w:val="fr-FR"/>
        </w:rPr>
      </w:pPr>
    </w:p>
    <w:p w14:paraId="3B6DD434" w14:textId="77777777" w:rsidR="00624E30" w:rsidRDefault="00624E30" w:rsidP="00624E30">
      <w:pPr>
        <w:jc w:val="both"/>
        <w:rPr>
          <w:lang w:val="fr-FR"/>
        </w:rPr>
      </w:pPr>
      <w:r>
        <w:rPr>
          <w:lang w:val="fr-FR"/>
        </w:rPr>
        <w:t>L</w:t>
      </w:r>
      <w:r w:rsidRPr="00624E30">
        <w:rPr>
          <w:lang w:val="fr-FR"/>
        </w:rPr>
        <w:t xml:space="preserve">e quartz hyalin fait une apparition timide dans le Magdalénien supérieur des Alpes françaises, sur des sites des Préalpes ; il en est de même dans l’Épigravettien d’Italie centrale alpine ; – en Savoie, une industrie notable est attestée durant l’Azilien, surtout à La Balme-de-Thuy (Ginestet et al., 1984), sans doute en lien avec des ressources spécifiques ; – une véritable industrie se développe durant le « premier Mésolithique » dans les trois pays concernés : le fait est patent sur les sites implantés dans les Alpes cristallines ou à proximité. Il est également net sur les sites préalpins, avec des taux de présence bien moindres, mais qui témoignent de la vitalité des circulations de matériaux. La présence de débitage de lamelles montre la parfaite adaptation des tailleurs à ce matériau ; – au Mésolithique récent au contraire, la documentation semble faire défaut, mais l’enquête devrait être approfondie pour statuer sur ce point ; – au </w:t>
      </w:r>
      <w:r>
        <w:rPr>
          <w:lang w:val="fr-FR"/>
        </w:rPr>
        <w:t>NA</w:t>
      </w:r>
      <w:r w:rsidRPr="00624E30">
        <w:rPr>
          <w:lang w:val="fr-FR"/>
        </w:rPr>
        <w:t xml:space="preserve">, l’industrie du quartz hyalin semble se développer de nouveau, si on en croit les données acquises sur les sites préalpins ; mais la documentation manque pour les régions cristallines. Cependant, c’est à ce moment-là que le quartz hyalin apparait dans nombre de sites du Sud-Est de la France ; – au </w:t>
      </w:r>
      <w:r>
        <w:rPr>
          <w:lang w:val="fr-FR"/>
        </w:rPr>
        <w:t>NM</w:t>
      </w:r>
      <w:r w:rsidRPr="00624E30">
        <w:rPr>
          <w:lang w:val="fr-FR"/>
        </w:rPr>
        <w:t xml:space="preserve">, les données intra-alpines, tant en Valais qu’en Savoie, démontrent l’intensité de l’usage du quartz hyalin et sa mise en circulation loin des sources (Sud-Est de la France, plateau Suisse). Le débitage de lamelles et de petites lames, pour partie au moins par pression, atteste là encore l’adaptation des tailleurs au </w:t>
      </w:r>
      <w:r w:rsidRPr="00624E30">
        <w:rPr>
          <w:lang w:val="fr-FR"/>
        </w:rPr>
        <w:lastRenderedPageBreak/>
        <w:t>matériau. On relève cependant des méthodes de préparation et de détachement différentes selon les sites ; – après le Chasséen et le Cortaillod, la circulation et l’usage de ce matériau se restructurent en profondeur : usage pour le débitage dans les secteurs intra-alpins (Valais, Savoie) ; emploi comme parure ailleurs, dans les anciennes régions de circulation.</w:t>
      </w:r>
      <w:r>
        <w:rPr>
          <w:lang w:val="fr-FR"/>
        </w:rPr>
        <w:t>(BIB 2932)</w:t>
      </w:r>
    </w:p>
    <w:p w14:paraId="7F729F6F" w14:textId="77777777" w:rsidR="00624E30" w:rsidRDefault="00624E30" w:rsidP="00242C0F">
      <w:pPr>
        <w:rPr>
          <w:lang w:val="fr-FR"/>
        </w:rPr>
      </w:pPr>
    </w:p>
    <w:p w14:paraId="6B5B6FA4" w14:textId="77777777" w:rsidR="00624E30" w:rsidRDefault="00624E30" w:rsidP="00624E30">
      <w:pPr>
        <w:pStyle w:val="Heading2"/>
      </w:pPr>
      <w:r>
        <w:t>MP</w:t>
      </w:r>
    </w:p>
    <w:p w14:paraId="2DD6CC68" w14:textId="77777777" w:rsidR="00624E30" w:rsidRDefault="00624E30" w:rsidP="00242C0F">
      <w:pPr>
        <w:rPr>
          <w:lang w:val="fr-FR"/>
        </w:rPr>
      </w:pPr>
    </w:p>
    <w:p w14:paraId="246C85ED" w14:textId="77777777" w:rsidR="00624E30" w:rsidRDefault="00624E30" w:rsidP="00242C0F">
      <w:pPr>
        <w:rPr>
          <w:lang w:val="fr-FR"/>
        </w:rPr>
      </w:pPr>
      <w:r w:rsidRPr="00624E30">
        <w:rPr>
          <w:lang w:val="fr-FR"/>
        </w:rPr>
        <w:t>Le quartz hyalin est anisotrope et son aptitude à la taille varie selon l’orientation par rapport à l’axe du cristal. Globalement, l’aptitude à la taille est bonne, du fait, contrairement aux principaux minéraux silicatés, du clivage très difficile du quartz entraînant une cassure conchoïdale. Néanmoins, la conduite du débitage s’avère difficile et nombre d’éclats et de cassons démontrent la difficulté à contrôler le détachement</w:t>
      </w:r>
      <w:r>
        <w:rPr>
          <w:lang w:val="fr-FR"/>
        </w:rPr>
        <w:t xml:space="preserve"> (BIB 2932)</w:t>
      </w:r>
    </w:p>
    <w:p w14:paraId="725AAE42" w14:textId="77777777" w:rsidR="00624E30" w:rsidRPr="006E3530" w:rsidRDefault="00624E30" w:rsidP="00242C0F">
      <w:pPr>
        <w:rPr>
          <w:lang w:val="fr-FR"/>
        </w:rPr>
      </w:pPr>
    </w:p>
    <w:p w14:paraId="1BDC2007" w14:textId="77777777" w:rsidR="00B60288" w:rsidRDefault="00B60288" w:rsidP="00426FF9">
      <w:pPr>
        <w:pStyle w:val="Heading1"/>
      </w:pPr>
      <w:bookmarkStart w:id="3613" w:name="Sit_Monti_Lessini"/>
      <w:r>
        <w:t>MONTI LESSINI (Gisement de)</w:t>
      </w:r>
    </w:p>
    <w:bookmarkEnd w:id="3613"/>
    <w:p w14:paraId="66C55E5E" w14:textId="77777777" w:rsidR="00B60288" w:rsidRPr="006E3530" w:rsidRDefault="00B60288" w:rsidP="00242C0F">
      <w:pPr>
        <w:jc w:val="both"/>
        <w:rPr>
          <w:lang w:val="fr-FR"/>
        </w:rPr>
      </w:pPr>
    </w:p>
    <w:p w14:paraId="3CC23455" w14:textId="68B5BB84" w:rsidR="00EB39C6" w:rsidRPr="0032190F" w:rsidRDefault="00766526" w:rsidP="00242C0F">
      <w:pPr>
        <w:jc w:val="both"/>
        <w:rPr>
          <w:lang w:val="fr-FR"/>
        </w:rPr>
      </w:pPr>
      <w:r w:rsidRPr="0032190F">
        <w:rPr>
          <w:lang w:val="fr-FR"/>
        </w:rPr>
        <w:t>L</w:t>
      </w:r>
      <w:r w:rsidR="00800D08" w:rsidRPr="0032190F">
        <w:rPr>
          <w:lang w:val="fr-FR"/>
        </w:rPr>
        <w:t>e site</w:t>
      </w:r>
      <w:r w:rsidRPr="0032190F">
        <w:rPr>
          <w:lang w:val="fr-FR"/>
        </w:rPr>
        <w:t xml:space="preserve"> des Monti Lessini (ou Monts Lessins)</w:t>
      </w:r>
      <w:r w:rsidR="00800D08" w:rsidRPr="0032190F">
        <w:rPr>
          <w:lang w:val="fr-FR"/>
        </w:rPr>
        <w:t xml:space="preserve"> avec le Monte Baldo, dans les Préalpes de Vénétie et du Trentin, </w:t>
      </w:r>
      <w:r w:rsidR="00B60288" w:rsidRPr="0032190F">
        <w:rPr>
          <w:lang w:val="fr-FR"/>
        </w:rPr>
        <w:t>est l’une des plus important</w:t>
      </w:r>
      <w:r w:rsidR="007944F7" w:rsidRPr="0032190F">
        <w:rPr>
          <w:lang w:val="fr-FR"/>
        </w:rPr>
        <w:t>s</w:t>
      </w:r>
      <w:hyperlink r:id="rId8611" w:anchor="Sit_Produits_siliceux" w:history="1">
        <w:r w:rsidR="00800D08" w:rsidRPr="0032190F">
          <w:rPr>
            <w:rStyle w:val="Hyperlink"/>
            <w:lang w:val="fr-FR"/>
          </w:rPr>
          <w:t>gisements de silex</w:t>
        </w:r>
      </w:hyperlink>
      <w:r w:rsidR="00B60288" w:rsidRPr="0032190F">
        <w:rPr>
          <w:lang w:val="fr-FR"/>
        </w:rPr>
        <w:t>pour le silex de bonne qualité dans les Alpes du Sud</w:t>
      </w:r>
      <w:r w:rsidR="003F7463" w:rsidRPr="0032190F">
        <w:rPr>
          <w:lang w:val="fr-FR"/>
        </w:rPr>
        <w:t xml:space="preserve"> (formation du Biancone)</w:t>
      </w:r>
      <w:r w:rsidR="00B60288" w:rsidRPr="0032190F">
        <w:rPr>
          <w:lang w:val="fr-FR"/>
        </w:rPr>
        <w:t xml:space="preserve">. </w:t>
      </w:r>
      <w:r w:rsidR="00800D08" w:rsidRPr="0032190F">
        <w:rPr>
          <w:lang w:val="fr-FR"/>
        </w:rPr>
        <w:t>Les produits de ce site rentre dans des réseaux de diffusion nord-alpins dès la première moitié du 4</w:t>
      </w:r>
      <w:r w:rsidR="00800D08" w:rsidRPr="0032190F">
        <w:rPr>
          <w:vertAlign w:val="superscript"/>
          <w:lang w:val="fr-FR"/>
        </w:rPr>
        <w:t>e</w:t>
      </w:r>
      <w:r w:rsidR="00800D08" w:rsidRPr="0032190F">
        <w:rPr>
          <w:lang w:val="fr-FR"/>
        </w:rPr>
        <w:t xml:space="preserve"> millénaire av. J.-C. cal (BIB 788 p. 26)</w:t>
      </w:r>
      <w:r w:rsidR="00FF1CA0" w:rsidRPr="0032190F">
        <w:rPr>
          <w:lang w:val="fr-FR"/>
        </w:rPr>
        <w:t xml:space="preserve"> est particulièrement bien représenté dans la nécropole de </w:t>
      </w:r>
      <w:hyperlink r:id="rId8612" w:anchor="Sit_Remedello" w:history="1">
        <w:r w:rsidR="00FF1CA0" w:rsidRPr="0032190F">
          <w:rPr>
            <w:rStyle w:val="Hyperlink"/>
            <w:lang w:val="fr-FR"/>
          </w:rPr>
          <w:t>Remedello-Sotto</w:t>
        </w:r>
      </w:hyperlink>
      <w:r w:rsidR="00FF1CA0" w:rsidRPr="0032190F">
        <w:rPr>
          <w:lang w:val="fr-FR"/>
        </w:rPr>
        <w:t xml:space="preserve"> (SS BIB)</w:t>
      </w:r>
      <w:r w:rsidR="00800D08" w:rsidRPr="0032190F">
        <w:rPr>
          <w:lang w:val="fr-FR"/>
        </w:rPr>
        <w:t>.</w:t>
      </w:r>
      <w:r w:rsidR="00EB39C6" w:rsidRPr="0032190F">
        <w:rPr>
          <w:lang w:val="fr-FR"/>
        </w:rPr>
        <w:t xml:space="preserve">Certaines lames de poiganrds en provenance des Monti Lessini ont été attribuées à la culture de </w:t>
      </w:r>
      <w:hyperlink r:id="rId8613" w:anchor="Cul_Horgen" w:history="1">
        <w:r w:rsidR="00EB39C6" w:rsidRPr="0032190F">
          <w:rPr>
            <w:rStyle w:val="Hyperlink"/>
            <w:lang w:val="fr-FR"/>
          </w:rPr>
          <w:t>Horgen</w:t>
        </w:r>
      </w:hyperlink>
      <w:r w:rsidR="00EB39C6" w:rsidRPr="0032190F">
        <w:rPr>
          <w:lang w:val="fr-FR"/>
        </w:rPr>
        <w:t xml:space="preserve"> et sont attestées aussi bien en Suisse orientale qu’en Allemagne (BIB 788 p. 32 (BIB 811 et 812 p. 154 et 813 p. 15 fig. 4, p. 22 n. 18)Les sites de </w:t>
      </w:r>
      <w:hyperlink r:id="rId8614" w:anchor="Sit_Doss_Pipel" w:history="1">
        <w:r w:rsidR="009D43CA" w:rsidRPr="0032190F">
          <w:rPr>
            <w:rStyle w:val="Hyperlink"/>
            <w:lang w:val="fr-FR"/>
          </w:rPr>
          <w:t>Doss Pipel</w:t>
        </w:r>
      </w:hyperlink>
      <w:r w:rsidR="00DE25C5" w:rsidRPr="0032190F">
        <w:rPr>
          <w:lang w:val="fr-FR"/>
        </w:rPr>
        <w:t xml:space="preserve">(BIB 27 p. 258 (Barfiel 1970) </w:t>
      </w:r>
      <w:hyperlink r:id="rId8615" w:anchor="Sit_Wartau" w:history="1">
        <w:r w:rsidR="00EB39C6" w:rsidRPr="0032190F">
          <w:rPr>
            <w:rStyle w:val="Hyperlink"/>
            <w:lang w:val="fr-FR"/>
          </w:rPr>
          <w:t>Wartau</w:t>
        </w:r>
      </w:hyperlink>
      <w:r w:rsidR="00EB39C6" w:rsidRPr="0032190F">
        <w:rPr>
          <w:lang w:val="fr-FR"/>
        </w:rPr>
        <w:t xml:space="preserve">, </w:t>
      </w:r>
      <w:hyperlink r:id="rId8616" w:anchor="Sit_Arbon_Bleiche_3" w:history="1">
        <w:r w:rsidR="00EB39C6" w:rsidRPr="0032190F">
          <w:rPr>
            <w:rStyle w:val="Hyperlink"/>
            <w:lang w:val="fr-FR"/>
          </w:rPr>
          <w:t>Arbon-Bleiche 3</w:t>
        </w:r>
      </w:hyperlink>
      <w:r w:rsidR="00DE25C5" w:rsidRPr="0032190F">
        <w:rPr>
          <w:lang w:val="fr-FR"/>
        </w:rPr>
        <w:t>,</w:t>
      </w:r>
      <w:r w:rsidR="00EB39C6" w:rsidRPr="0032190F">
        <w:rPr>
          <w:lang w:val="fr-FR"/>
        </w:rPr>
        <w:t>ont livré des objets en silex du Monti Lessini (SS BIB)</w:t>
      </w:r>
      <w:r w:rsidR="00D30B89" w:rsidRPr="0032190F">
        <w:rPr>
          <w:lang w:val="fr-FR"/>
        </w:rPr>
        <w:t xml:space="preserve">. Les importations de silex lombard (e.g. Monte Lessini), avérées aux </w:t>
      </w:r>
      <w:hyperlink r:id="rId8617" w:anchor="Sit_Arene_Candide" w:history="1">
        <w:r w:rsidR="00D30B89" w:rsidRPr="0032190F">
          <w:rPr>
            <w:rStyle w:val="Hyperlink"/>
            <w:lang w:val="fr-FR"/>
          </w:rPr>
          <w:t>Arene Candide</w:t>
        </w:r>
      </w:hyperlink>
      <w:r w:rsidR="00D30B89" w:rsidRPr="0032190F">
        <w:rPr>
          <w:lang w:val="fr-FR"/>
        </w:rPr>
        <w:t xml:space="preserve"> dès l’</w:t>
      </w:r>
      <w:hyperlink r:id="rId8618" w:anchor="Cul_Impressa_Ligure_Provence" w:history="1">
        <w:r w:rsidR="00D30B89" w:rsidRPr="0032190F">
          <w:rPr>
            <w:rStyle w:val="Hyperlink"/>
            <w:lang w:val="fr-FR"/>
          </w:rPr>
          <w:t>Impresso-cardial</w:t>
        </w:r>
      </w:hyperlink>
      <w:r w:rsidR="00D30B89" w:rsidRPr="0032190F">
        <w:rPr>
          <w:lang w:val="fr-FR"/>
        </w:rPr>
        <w:t>, se développent particulièrement et atteignent la Provence orientale, renforçant l’idée d’un tropisme de ces populations vers les Alpes (BIB 1073 p. 54)</w:t>
      </w:r>
    </w:p>
    <w:p w14:paraId="015E8836" w14:textId="77777777" w:rsidR="00EA7ADF" w:rsidRPr="0032190F" w:rsidRDefault="00EA7ADF" w:rsidP="00242C0F">
      <w:pPr>
        <w:jc w:val="both"/>
        <w:rPr>
          <w:lang w:val="fr-FR"/>
        </w:rPr>
      </w:pPr>
    </w:p>
    <w:p w14:paraId="229C1F3D" w14:textId="7C9CAD1B" w:rsidR="00EA7ADF" w:rsidRPr="0032190F" w:rsidRDefault="00EA7ADF" w:rsidP="00242C0F">
      <w:pPr>
        <w:jc w:val="both"/>
        <w:rPr>
          <w:lang w:val="fr-FR"/>
        </w:rPr>
      </w:pPr>
      <w:r w:rsidRPr="0032190F">
        <w:rPr>
          <w:lang w:val="fr-FR"/>
        </w:rPr>
        <w:t>C’est dès la première moitié du 4</w:t>
      </w:r>
      <w:r w:rsidRPr="0032190F">
        <w:rPr>
          <w:vertAlign w:val="superscript"/>
          <w:lang w:val="fr-FR"/>
        </w:rPr>
        <w:t>e</w:t>
      </w:r>
      <w:r w:rsidRPr="0032190F">
        <w:rPr>
          <w:lang w:val="fr-FR"/>
        </w:rPr>
        <w:t xml:space="preserve"> millénaire que les lames à retouches bifaciales en silex provenant du sud des Alpes (Monti Lessini et/ou Monte Baldo) circulent sous la forme de produits finis au Nord des Alpes, en particulier en Allemagne méridionale et en Suisse (BIB 788 p. 32 (BIB 327 et 325 et 808 et 811)). La circulation des poignards à retouches bifaciales issus des gisements d’Italie du Nord (</w:t>
      </w:r>
      <w:hyperlink r:id="rId8619" w:anchor="Sit_Monti_Lessini" w:history="1">
        <w:r w:rsidRPr="0032190F">
          <w:rPr>
            <w:rStyle w:val="Hyperlink"/>
            <w:lang w:val="fr-FR"/>
          </w:rPr>
          <w:t>Monte Lessini</w:t>
        </w:r>
      </w:hyperlink>
      <w:r w:rsidRPr="0032190F">
        <w:rPr>
          <w:lang w:val="fr-FR"/>
        </w:rPr>
        <w:t xml:space="preserve"> et </w:t>
      </w:r>
      <w:hyperlink r:id="rId8620" w:anchor="Sit_Monte_Baldo" w:history="1">
        <w:r w:rsidRPr="0032190F">
          <w:rPr>
            <w:rStyle w:val="Hyperlink"/>
            <w:lang w:val="fr-FR"/>
          </w:rPr>
          <w:t>Monte Baldo</w:t>
        </w:r>
      </w:hyperlink>
      <w:r w:rsidRPr="0032190F">
        <w:rPr>
          <w:lang w:val="fr-FR"/>
        </w:rPr>
        <w:t>) vers le Nord, et ce dès la première moitité du 4</w:t>
      </w:r>
      <w:r w:rsidRPr="0032190F">
        <w:rPr>
          <w:vertAlign w:val="superscript"/>
          <w:lang w:val="fr-FR"/>
        </w:rPr>
        <w:t>e</w:t>
      </w:r>
      <w:r w:rsidRPr="0032190F">
        <w:rPr>
          <w:lang w:val="fr-FR"/>
        </w:rPr>
        <w:t>millénaire,  n’est pas à mettre en relation avec une migration des populations méridionales mais suppose plutôt des implications de type idéologiques qui se manifestent par l’importation de produits finis dotés d’une valeur symbolique (BIB 788 p. 32 (BIB 809)). On retrouve de telles p</w:t>
      </w:r>
      <w:r w:rsidR="00786CA9" w:rsidRPr="0032190F">
        <w:rPr>
          <w:lang w:val="fr-FR"/>
        </w:rPr>
        <w:t>roductions dans les cultures d’</w:t>
      </w:r>
      <w:hyperlink r:id="rId8621" w:anchor="Cul_Pfyn_Altheim" w:history="1">
        <w:r w:rsidRPr="0032190F">
          <w:rPr>
            <w:rStyle w:val="Hyperlink"/>
            <w:lang w:val="fr-FR"/>
          </w:rPr>
          <w:t>Altheim</w:t>
        </w:r>
      </w:hyperlink>
      <w:r w:rsidRPr="0032190F">
        <w:rPr>
          <w:lang w:val="fr-FR"/>
        </w:rPr>
        <w:t xml:space="preserve">, de </w:t>
      </w:r>
      <w:hyperlink r:id="rId8622" w:anchor="Cul_Cham" w:history="1">
        <w:r w:rsidRPr="0032190F">
          <w:rPr>
            <w:rStyle w:val="Hyperlink"/>
            <w:lang w:val="fr-FR"/>
          </w:rPr>
          <w:t>Cham</w:t>
        </w:r>
      </w:hyperlink>
      <w:r w:rsidRPr="0032190F">
        <w:rPr>
          <w:lang w:val="fr-FR"/>
        </w:rPr>
        <w:t xml:space="preserve"> (BIB 788 p. 32)</w:t>
      </w:r>
    </w:p>
    <w:p w14:paraId="5A6733A9" w14:textId="77777777" w:rsidR="00800D08" w:rsidRPr="0032190F" w:rsidRDefault="00800D08" w:rsidP="00242C0F">
      <w:pPr>
        <w:jc w:val="both"/>
        <w:rPr>
          <w:lang w:val="fr-FR"/>
        </w:rPr>
      </w:pPr>
    </w:p>
    <w:p w14:paraId="4435D132" w14:textId="77777777" w:rsidR="00800D08" w:rsidRPr="0032190F" w:rsidRDefault="00800D08"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72"/>
        <w:gridCol w:w="3315"/>
        <w:gridCol w:w="1233"/>
      </w:tblGrid>
      <w:tr w:rsidR="00F42FE8" w:rsidRPr="00A47413" w14:paraId="7B4B7834" w14:textId="77777777">
        <w:trPr>
          <w:jc w:val="center"/>
        </w:trPr>
        <w:tc>
          <w:tcPr>
            <w:tcW w:w="0" w:type="auto"/>
            <w:vAlign w:val="center"/>
          </w:tcPr>
          <w:p w14:paraId="5FA73172" w14:textId="77777777" w:rsidR="00F42FE8" w:rsidRPr="00DB5974" w:rsidRDefault="00F42FE8" w:rsidP="00242C0F">
            <w:pPr>
              <w:jc w:val="center"/>
              <w:rPr>
                <w:sz w:val="20"/>
                <w:szCs w:val="20"/>
              </w:rPr>
            </w:pPr>
            <w:r w:rsidRPr="00DB5974">
              <w:rPr>
                <w:sz w:val="20"/>
                <w:szCs w:val="20"/>
              </w:rPr>
              <w:t>3700</w:t>
            </w:r>
          </w:p>
        </w:tc>
        <w:tc>
          <w:tcPr>
            <w:tcW w:w="0" w:type="auto"/>
            <w:vAlign w:val="center"/>
          </w:tcPr>
          <w:p w14:paraId="2C20CACA" w14:textId="05D9B741" w:rsidR="00F42FE8" w:rsidRPr="00DB5974" w:rsidRDefault="00000000" w:rsidP="00242C0F">
            <w:pPr>
              <w:jc w:val="center"/>
              <w:rPr>
                <w:sz w:val="20"/>
                <w:szCs w:val="20"/>
                <w:lang w:val="en-GB"/>
              </w:rPr>
            </w:pPr>
            <w:hyperlink r:id="rId8623" w:anchor="Sit_Ergolding_Fischergasse" w:history="1">
              <w:r w:rsidR="00F42FE8" w:rsidRPr="00DB5974">
                <w:rPr>
                  <w:rStyle w:val="Hyperlink"/>
                  <w:sz w:val="20"/>
                  <w:szCs w:val="20"/>
                  <w:lang w:val="en-GB"/>
                </w:rPr>
                <w:t>Ergolding-Fischergasse</w:t>
              </w:r>
            </w:hyperlink>
            <w:r w:rsidR="00F42FE8" w:rsidRPr="00DB5974">
              <w:rPr>
                <w:sz w:val="20"/>
                <w:szCs w:val="20"/>
                <w:lang w:val="en-GB"/>
              </w:rPr>
              <w:t xml:space="preserve">, </w:t>
            </w:r>
            <w:hyperlink r:id="rId8624" w:anchor="Sit_Fiave" w:history="1">
              <w:r w:rsidR="00F42FE8" w:rsidRPr="00DB5974">
                <w:rPr>
                  <w:rStyle w:val="Hyperlink"/>
                  <w:sz w:val="20"/>
                  <w:szCs w:val="20"/>
                  <w:lang w:val="en-GB"/>
                </w:rPr>
                <w:t>Fiavè 1</w:t>
              </w:r>
            </w:hyperlink>
          </w:p>
          <w:p w14:paraId="01108233" w14:textId="77777777" w:rsidR="00F42FE8" w:rsidRPr="00DB5974" w:rsidRDefault="00F42FE8" w:rsidP="00242C0F">
            <w:pPr>
              <w:jc w:val="center"/>
              <w:rPr>
                <w:sz w:val="20"/>
                <w:szCs w:val="20"/>
                <w:lang w:val="en-GB"/>
              </w:rPr>
            </w:pPr>
            <w:r w:rsidRPr="00DB5974">
              <w:rPr>
                <w:sz w:val="20"/>
                <w:szCs w:val="20"/>
                <w:lang w:val="en-GB"/>
              </w:rPr>
              <w:t>Pfyn-Breitenloo</w:t>
            </w:r>
          </w:p>
        </w:tc>
        <w:tc>
          <w:tcPr>
            <w:tcW w:w="0" w:type="auto"/>
          </w:tcPr>
          <w:p w14:paraId="715F97B2" w14:textId="77777777" w:rsidR="00F42FE8" w:rsidRPr="00DB5974" w:rsidRDefault="00F42FE8" w:rsidP="00242C0F">
            <w:pPr>
              <w:jc w:val="center"/>
              <w:rPr>
                <w:sz w:val="20"/>
                <w:szCs w:val="20"/>
                <w:lang w:val="en-GB"/>
              </w:rPr>
            </w:pPr>
          </w:p>
        </w:tc>
      </w:tr>
      <w:tr w:rsidR="00066E5A" w:rsidRPr="00DB5974" w14:paraId="1585051D" w14:textId="77777777">
        <w:trPr>
          <w:jc w:val="center"/>
        </w:trPr>
        <w:tc>
          <w:tcPr>
            <w:tcW w:w="0" w:type="auto"/>
            <w:vAlign w:val="center"/>
          </w:tcPr>
          <w:p w14:paraId="194F67E4" w14:textId="77777777" w:rsidR="00066E5A" w:rsidRPr="00DB5974" w:rsidRDefault="00066E5A" w:rsidP="00242C0F">
            <w:pPr>
              <w:jc w:val="center"/>
              <w:rPr>
                <w:b/>
                <w:sz w:val="20"/>
                <w:szCs w:val="20"/>
              </w:rPr>
            </w:pPr>
            <w:r w:rsidRPr="00DB5974">
              <w:rPr>
                <w:b/>
                <w:sz w:val="20"/>
                <w:szCs w:val="20"/>
              </w:rPr>
              <w:t>3500/3400</w:t>
            </w:r>
          </w:p>
        </w:tc>
        <w:tc>
          <w:tcPr>
            <w:tcW w:w="0" w:type="auto"/>
            <w:vMerge w:val="restart"/>
            <w:vAlign w:val="center"/>
          </w:tcPr>
          <w:p w14:paraId="16515931" w14:textId="77777777" w:rsidR="00066E5A" w:rsidRPr="0032190F" w:rsidRDefault="00066E5A" w:rsidP="00242C0F">
            <w:pPr>
              <w:jc w:val="center"/>
              <w:rPr>
                <w:b/>
                <w:sz w:val="20"/>
                <w:szCs w:val="20"/>
                <w:lang w:val="fr-FR"/>
              </w:rPr>
            </w:pPr>
            <w:r w:rsidRPr="0032190F">
              <w:rPr>
                <w:b/>
                <w:sz w:val="20"/>
                <w:szCs w:val="20"/>
                <w:lang w:val="fr-FR"/>
              </w:rPr>
              <w:t>Maximum de la diffusion</w:t>
            </w:r>
          </w:p>
          <w:p w14:paraId="49D76B97" w14:textId="77777777" w:rsidR="00502F4A" w:rsidRPr="0032190F" w:rsidRDefault="00502F4A" w:rsidP="00242C0F">
            <w:pPr>
              <w:jc w:val="center"/>
              <w:rPr>
                <w:sz w:val="20"/>
                <w:szCs w:val="20"/>
                <w:lang w:val="fr-FR"/>
              </w:rPr>
            </w:pPr>
            <w:r w:rsidRPr="0032190F">
              <w:rPr>
                <w:sz w:val="20"/>
                <w:szCs w:val="20"/>
                <w:lang w:val="fr-FR"/>
              </w:rPr>
              <w:t xml:space="preserve">Arbon Bleiche III, </w:t>
            </w:r>
          </w:p>
        </w:tc>
        <w:tc>
          <w:tcPr>
            <w:tcW w:w="0" w:type="auto"/>
          </w:tcPr>
          <w:p w14:paraId="684761EF" w14:textId="77777777" w:rsidR="00066E5A" w:rsidRPr="00DB5974" w:rsidRDefault="00066E5A" w:rsidP="00242C0F">
            <w:pPr>
              <w:jc w:val="center"/>
              <w:rPr>
                <w:sz w:val="20"/>
                <w:szCs w:val="20"/>
              </w:rPr>
            </w:pPr>
            <w:r w:rsidRPr="00DB5974">
              <w:rPr>
                <w:sz w:val="20"/>
                <w:szCs w:val="20"/>
              </w:rPr>
              <w:t>Remedello 1</w:t>
            </w:r>
          </w:p>
        </w:tc>
      </w:tr>
      <w:tr w:rsidR="00066E5A" w:rsidRPr="00DB5974" w14:paraId="12357681" w14:textId="77777777">
        <w:trPr>
          <w:jc w:val="center"/>
        </w:trPr>
        <w:tc>
          <w:tcPr>
            <w:tcW w:w="0" w:type="auto"/>
            <w:vAlign w:val="center"/>
          </w:tcPr>
          <w:p w14:paraId="2B21E39B" w14:textId="77777777" w:rsidR="00066E5A" w:rsidRPr="00DB5974" w:rsidRDefault="00066E5A" w:rsidP="00242C0F">
            <w:pPr>
              <w:jc w:val="center"/>
              <w:rPr>
                <w:b/>
                <w:sz w:val="20"/>
                <w:szCs w:val="20"/>
              </w:rPr>
            </w:pPr>
            <w:r w:rsidRPr="00DB5974">
              <w:rPr>
                <w:b/>
                <w:sz w:val="20"/>
                <w:szCs w:val="20"/>
              </w:rPr>
              <w:t>2700/2600</w:t>
            </w:r>
          </w:p>
        </w:tc>
        <w:tc>
          <w:tcPr>
            <w:tcW w:w="0" w:type="auto"/>
            <w:vMerge/>
            <w:vAlign w:val="center"/>
          </w:tcPr>
          <w:p w14:paraId="4E258261" w14:textId="77777777" w:rsidR="00066E5A" w:rsidRPr="00DB5974" w:rsidRDefault="00066E5A" w:rsidP="00242C0F">
            <w:pPr>
              <w:jc w:val="center"/>
              <w:rPr>
                <w:sz w:val="20"/>
                <w:szCs w:val="20"/>
              </w:rPr>
            </w:pPr>
          </w:p>
        </w:tc>
        <w:tc>
          <w:tcPr>
            <w:tcW w:w="0" w:type="auto"/>
          </w:tcPr>
          <w:p w14:paraId="1007B19C" w14:textId="77777777" w:rsidR="00066E5A" w:rsidRPr="00DB5974" w:rsidRDefault="00066E5A" w:rsidP="00242C0F">
            <w:pPr>
              <w:jc w:val="center"/>
              <w:rPr>
                <w:sz w:val="20"/>
                <w:szCs w:val="20"/>
              </w:rPr>
            </w:pPr>
            <w:r w:rsidRPr="00DB5974">
              <w:rPr>
                <w:sz w:val="20"/>
                <w:szCs w:val="20"/>
              </w:rPr>
              <w:t>Remedello 2</w:t>
            </w:r>
          </w:p>
        </w:tc>
      </w:tr>
      <w:tr w:rsidR="00F42FE8" w:rsidRPr="00DB5974" w14:paraId="18D050FB" w14:textId="77777777">
        <w:trPr>
          <w:jc w:val="center"/>
        </w:trPr>
        <w:tc>
          <w:tcPr>
            <w:tcW w:w="0" w:type="auto"/>
            <w:vAlign w:val="center"/>
          </w:tcPr>
          <w:p w14:paraId="280FFB9F" w14:textId="77777777" w:rsidR="00F42FE8" w:rsidRPr="00DB5974" w:rsidRDefault="00F42FE8" w:rsidP="00242C0F">
            <w:pPr>
              <w:tabs>
                <w:tab w:val="left" w:pos="975"/>
              </w:tabs>
              <w:jc w:val="center"/>
              <w:rPr>
                <w:sz w:val="20"/>
                <w:szCs w:val="20"/>
              </w:rPr>
            </w:pPr>
            <w:r w:rsidRPr="00DB5974">
              <w:rPr>
                <w:sz w:val="20"/>
                <w:szCs w:val="20"/>
              </w:rPr>
              <w:t>~ 2200</w:t>
            </w:r>
          </w:p>
        </w:tc>
        <w:tc>
          <w:tcPr>
            <w:tcW w:w="0" w:type="auto"/>
            <w:vAlign w:val="center"/>
          </w:tcPr>
          <w:p w14:paraId="0834C48D" w14:textId="335B4399" w:rsidR="00F42FE8" w:rsidRPr="00DB5974" w:rsidRDefault="00000000" w:rsidP="00242C0F">
            <w:pPr>
              <w:jc w:val="center"/>
              <w:rPr>
                <w:sz w:val="20"/>
                <w:szCs w:val="20"/>
                <w:lang w:val="it-IT"/>
              </w:rPr>
            </w:pPr>
            <w:hyperlink r:id="rId8625" w:anchor="Sit_Lavagnone" w:history="1">
              <w:r w:rsidR="00F42FE8" w:rsidRPr="00DB5974">
                <w:rPr>
                  <w:rStyle w:val="Hyperlink"/>
                  <w:sz w:val="20"/>
                  <w:szCs w:val="20"/>
                  <w:lang w:val="it-IT"/>
                </w:rPr>
                <w:t>Lavagnone</w:t>
              </w:r>
            </w:hyperlink>
            <w:r w:rsidR="00F42FE8" w:rsidRPr="00DB5974">
              <w:rPr>
                <w:sz w:val="20"/>
                <w:szCs w:val="20"/>
                <w:lang w:val="it-IT"/>
              </w:rPr>
              <w:t xml:space="preserve">, </w:t>
            </w:r>
            <w:hyperlink r:id="rId8626" w:anchor="Sit_Polada" w:history="1">
              <w:r w:rsidR="00F42FE8" w:rsidRPr="00DB5974">
                <w:rPr>
                  <w:rStyle w:val="Hyperlink"/>
                  <w:sz w:val="20"/>
                  <w:szCs w:val="20"/>
                  <w:lang w:val="it-IT"/>
                </w:rPr>
                <w:t>La Polada</w:t>
              </w:r>
            </w:hyperlink>
            <w:r w:rsidR="00F42FE8" w:rsidRPr="00DB5974">
              <w:rPr>
                <w:sz w:val="20"/>
                <w:szCs w:val="20"/>
                <w:lang w:val="it-IT"/>
              </w:rPr>
              <w:t xml:space="preserve">, </w:t>
            </w:r>
            <w:hyperlink r:id="rId8627" w:anchor="Sit_Arqua_Petrarca" w:history="1">
              <w:r w:rsidR="00F42FE8" w:rsidRPr="00DB5974">
                <w:rPr>
                  <w:rStyle w:val="Hyperlink"/>
                  <w:sz w:val="20"/>
                  <w:szCs w:val="20"/>
                  <w:lang w:val="it-IT"/>
                </w:rPr>
                <w:t>Arquà Petrarca</w:t>
              </w:r>
            </w:hyperlink>
          </w:p>
          <w:p w14:paraId="6B651B21" w14:textId="1B4FCD5C" w:rsidR="00F42FE8" w:rsidRPr="00DB5974" w:rsidRDefault="00000000" w:rsidP="00242C0F">
            <w:pPr>
              <w:jc w:val="center"/>
              <w:rPr>
                <w:sz w:val="20"/>
                <w:szCs w:val="20"/>
                <w:lang w:val="it-IT"/>
              </w:rPr>
            </w:pPr>
            <w:hyperlink r:id="rId8628" w:anchor="Sit_Ledro" w:history="1">
              <w:r w:rsidR="00F42FE8" w:rsidRPr="00DB5974">
                <w:rPr>
                  <w:rStyle w:val="Hyperlink"/>
                  <w:sz w:val="20"/>
                  <w:szCs w:val="20"/>
                  <w:lang w:val="it-IT"/>
                </w:rPr>
                <w:t>Ledro</w:t>
              </w:r>
            </w:hyperlink>
            <w:r w:rsidR="00F42FE8" w:rsidRPr="00DB5974">
              <w:rPr>
                <w:sz w:val="20"/>
                <w:szCs w:val="20"/>
                <w:lang w:val="it-IT"/>
              </w:rPr>
              <w:t xml:space="preserve">, </w:t>
            </w:r>
            <w:hyperlink r:id="rId8629" w:anchor="Sit_Iseo" w:history="1">
              <w:r w:rsidR="00F42FE8" w:rsidRPr="00DB5974">
                <w:rPr>
                  <w:rStyle w:val="Hyperlink"/>
                  <w:sz w:val="20"/>
                  <w:szCs w:val="20"/>
                  <w:lang w:val="it-IT"/>
                </w:rPr>
                <w:t>Iseo</w:t>
              </w:r>
            </w:hyperlink>
            <w:r w:rsidR="00F42FE8" w:rsidRPr="00DB5974">
              <w:rPr>
                <w:sz w:val="20"/>
                <w:szCs w:val="20"/>
                <w:lang w:val="it-IT"/>
              </w:rPr>
              <w:t>,</w:t>
            </w:r>
          </w:p>
          <w:p w14:paraId="20CEACE3" w14:textId="1D6251AD" w:rsidR="00F42FE8" w:rsidRPr="00DB5974" w:rsidRDefault="00000000" w:rsidP="00242C0F">
            <w:pPr>
              <w:jc w:val="center"/>
              <w:rPr>
                <w:sz w:val="20"/>
                <w:szCs w:val="20"/>
                <w:lang w:val="it-IT"/>
              </w:rPr>
            </w:pPr>
            <w:hyperlink r:id="rId8630" w:anchor="Sit_Valsera_Gazzo_Veronese" w:history="1">
              <w:r w:rsidR="00F42FE8" w:rsidRPr="00DB5974">
                <w:rPr>
                  <w:rStyle w:val="Hyperlink"/>
                  <w:sz w:val="20"/>
                  <w:szCs w:val="20"/>
                  <w:lang w:val="it-IT"/>
                </w:rPr>
                <w:t>Valserà di Gazzo Veronese</w:t>
              </w:r>
            </w:hyperlink>
            <w:r w:rsidR="00F42FE8" w:rsidRPr="00DB5974">
              <w:rPr>
                <w:sz w:val="20"/>
                <w:szCs w:val="20"/>
                <w:lang w:val="it-IT"/>
              </w:rPr>
              <w:t>,</w:t>
            </w:r>
          </w:p>
        </w:tc>
        <w:tc>
          <w:tcPr>
            <w:tcW w:w="0" w:type="auto"/>
          </w:tcPr>
          <w:p w14:paraId="33CB4985" w14:textId="77777777" w:rsidR="00F42FE8" w:rsidRPr="00DB5974" w:rsidRDefault="00F42FE8" w:rsidP="00242C0F">
            <w:pPr>
              <w:jc w:val="center"/>
              <w:rPr>
                <w:sz w:val="20"/>
                <w:szCs w:val="20"/>
              </w:rPr>
            </w:pPr>
            <w:r w:rsidRPr="00DB5974">
              <w:rPr>
                <w:sz w:val="20"/>
                <w:szCs w:val="20"/>
              </w:rPr>
              <w:t>Bz A</w:t>
            </w:r>
          </w:p>
        </w:tc>
      </w:tr>
    </w:tbl>
    <w:p w14:paraId="0ABF629C" w14:textId="77777777" w:rsidR="00517BB3" w:rsidRPr="0032190F" w:rsidRDefault="00C371AA" w:rsidP="00242C0F">
      <w:pPr>
        <w:jc w:val="both"/>
        <w:rPr>
          <w:lang w:val="fr-FR"/>
        </w:rPr>
      </w:pPr>
      <w:r w:rsidRPr="0032190F">
        <w:rPr>
          <w:lang w:val="fr-FR"/>
        </w:rPr>
        <w:t>(BIB 827 et 788</w:t>
      </w:r>
      <w:r w:rsidR="001322E3" w:rsidRPr="0032190F">
        <w:rPr>
          <w:lang w:val="fr-FR"/>
        </w:rPr>
        <w:t xml:space="preserve"> et 27</w:t>
      </w:r>
      <w:r w:rsidR="0052115D" w:rsidRPr="0032190F">
        <w:rPr>
          <w:lang w:val="fr-FR"/>
        </w:rPr>
        <w:t xml:space="preserve"> p. 277</w:t>
      </w:r>
      <w:r w:rsidR="00F42FE8" w:rsidRPr="0032190F">
        <w:rPr>
          <w:lang w:val="fr-FR"/>
        </w:rPr>
        <w:t xml:space="preserve"> et 81</w:t>
      </w:r>
      <w:r w:rsidRPr="0032190F">
        <w:rPr>
          <w:lang w:val="fr-FR"/>
        </w:rPr>
        <w:t>)</w:t>
      </w:r>
    </w:p>
    <w:p w14:paraId="6B36C1B4" w14:textId="77777777" w:rsidR="00D01BA6" w:rsidRPr="0032190F" w:rsidRDefault="00D01BA6" w:rsidP="00242C0F">
      <w:pPr>
        <w:jc w:val="both"/>
        <w:rPr>
          <w:lang w:val="fr-FR"/>
        </w:rPr>
      </w:pPr>
    </w:p>
    <w:tbl>
      <w:tblPr>
        <w:tblW w:w="895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5"/>
        <w:gridCol w:w="1771"/>
        <w:gridCol w:w="2690"/>
        <w:gridCol w:w="2690"/>
      </w:tblGrid>
      <w:tr w:rsidR="0064313E" w:rsidRPr="006A329A" w14:paraId="1E475CB6" w14:textId="77777777">
        <w:trPr>
          <w:trHeight w:val="255"/>
          <w:jc w:val="center"/>
        </w:trPr>
        <w:tc>
          <w:tcPr>
            <w:tcW w:w="1805" w:type="dxa"/>
            <w:noWrap/>
            <w:vAlign w:val="center"/>
          </w:tcPr>
          <w:p w14:paraId="2EB1F7B9" w14:textId="77777777" w:rsidR="0064313E" w:rsidRPr="00DB5974" w:rsidRDefault="0064313E" w:rsidP="00242C0F">
            <w:pPr>
              <w:jc w:val="center"/>
              <w:rPr>
                <w:sz w:val="20"/>
                <w:szCs w:val="20"/>
              </w:rPr>
            </w:pPr>
            <w:r w:rsidRPr="00DB5974">
              <w:rPr>
                <w:sz w:val="20"/>
                <w:szCs w:val="20"/>
              </w:rPr>
              <w:t>Néolithique récent</w:t>
            </w:r>
          </w:p>
        </w:tc>
        <w:tc>
          <w:tcPr>
            <w:tcW w:w="1771" w:type="dxa"/>
            <w:noWrap/>
            <w:vAlign w:val="center"/>
          </w:tcPr>
          <w:p w14:paraId="7C794C3F" w14:textId="77777777" w:rsidR="0064313E" w:rsidRPr="0032190F" w:rsidRDefault="0064313E" w:rsidP="00242C0F">
            <w:pPr>
              <w:jc w:val="center"/>
              <w:rPr>
                <w:sz w:val="20"/>
                <w:szCs w:val="20"/>
                <w:lang w:val="fr-FR"/>
              </w:rPr>
            </w:pPr>
            <w:r w:rsidRPr="0032190F">
              <w:rPr>
                <w:sz w:val="20"/>
                <w:szCs w:val="20"/>
                <w:lang w:val="fr-FR"/>
              </w:rPr>
              <w:t>Première moitié du 4e millénaire</w:t>
            </w:r>
          </w:p>
        </w:tc>
        <w:tc>
          <w:tcPr>
            <w:tcW w:w="2690" w:type="dxa"/>
            <w:vAlign w:val="center"/>
          </w:tcPr>
          <w:p w14:paraId="546EF722" w14:textId="77777777" w:rsidR="0064313E" w:rsidRPr="0032190F" w:rsidRDefault="0064313E" w:rsidP="00242C0F">
            <w:pPr>
              <w:jc w:val="center"/>
              <w:rPr>
                <w:sz w:val="20"/>
                <w:szCs w:val="20"/>
                <w:lang w:val="fr-FR"/>
              </w:rPr>
            </w:pPr>
            <w:r w:rsidRPr="0032190F">
              <w:rPr>
                <w:sz w:val="20"/>
                <w:szCs w:val="20"/>
                <w:lang w:val="fr-FR"/>
              </w:rPr>
              <w:t>Début de la production et des échanges nord-alpins</w:t>
            </w:r>
          </w:p>
        </w:tc>
        <w:tc>
          <w:tcPr>
            <w:tcW w:w="2690" w:type="dxa"/>
          </w:tcPr>
          <w:p w14:paraId="400BC312" w14:textId="77777777" w:rsidR="0064313E" w:rsidRPr="0032190F" w:rsidRDefault="0064313E" w:rsidP="00242C0F">
            <w:pPr>
              <w:jc w:val="center"/>
              <w:rPr>
                <w:sz w:val="20"/>
                <w:szCs w:val="20"/>
                <w:lang w:val="fr-FR"/>
              </w:rPr>
            </w:pPr>
          </w:p>
        </w:tc>
      </w:tr>
      <w:tr w:rsidR="0064313E" w:rsidRPr="00DB5974" w14:paraId="53CEEF22" w14:textId="77777777">
        <w:trPr>
          <w:trHeight w:val="255"/>
          <w:jc w:val="center"/>
        </w:trPr>
        <w:tc>
          <w:tcPr>
            <w:tcW w:w="1805" w:type="dxa"/>
            <w:noWrap/>
            <w:vAlign w:val="center"/>
          </w:tcPr>
          <w:p w14:paraId="32BC7D6C" w14:textId="77777777" w:rsidR="0064313E" w:rsidRPr="00DB5974" w:rsidRDefault="0064313E" w:rsidP="00242C0F">
            <w:pPr>
              <w:jc w:val="center"/>
              <w:rPr>
                <w:b/>
                <w:sz w:val="20"/>
                <w:szCs w:val="20"/>
              </w:rPr>
            </w:pPr>
            <w:r w:rsidRPr="00DB5974">
              <w:rPr>
                <w:b/>
                <w:sz w:val="20"/>
                <w:szCs w:val="20"/>
              </w:rPr>
              <w:t xml:space="preserve">Néolithique récent </w:t>
            </w:r>
            <w:r w:rsidRPr="00DB5974">
              <w:rPr>
                <w:b/>
                <w:sz w:val="20"/>
                <w:szCs w:val="20"/>
              </w:rPr>
              <w:lastRenderedPageBreak/>
              <w:t>/ Remedello 1</w:t>
            </w:r>
          </w:p>
        </w:tc>
        <w:tc>
          <w:tcPr>
            <w:tcW w:w="1771" w:type="dxa"/>
            <w:noWrap/>
            <w:vAlign w:val="center"/>
          </w:tcPr>
          <w:p w14:paraId="042460C5" w14:textId="77777777" w:rsidR="0064313E" w:rsidRPr="0032190F" w:rsidRDefault="0064313E" w:rsidP="00242C0F">
            <w:pPr>
              <w:jc w:val="center"/>
              <w:rPr>
                <w:sz w:val="20"/>
                <w:szCs w:val="20"/>
                <w:lang w:val="fr-FR"/>
              </w:rPr>
            </w:pPr>
            <w:r w:rsidRPr="0032190F">
              <w:rPr>
                <w:sz w:val="20"/>
                <w:szCs w:val="20"/>
                <w:lang w:val="fr-FR"/>
              </w:rPr>
              <w:lastRenderedPageBreak/>
              <w:t xml:space="preserve">Seconde moitié du </w:t>
            </w:r>
            <w:r w:rsidRPr="0032190F">
              <w:rPr>
                <w:sz w:val="20"/>
                <w:szCs w:val="20"/>
                <w:lang w:val="fr-FR"/>
              </w:rPr>
              <w:lastRenderedPageBreak/>
              <w:t>4e millénaire</w:t>
            </w:r>
          </w:p>
        </w:tc>
        <w:tc>
          <w:tcPr>
            <w:tcW w:w="2690" w:type="dxa"/>
            <w:vMerge w:val="restart"/>
            <w:vAlign w:val="center"/>
          </w:tcPr>
          <w:p w14:paraId="02A11274" w14:textId="77777777" w:rsidR="0064313E" w:rsidRPr="0032190F" w:rsidRDefault="0064313E" w:rsidP="00242C0F">
            <w:pPr>
              <w:jc w:val="center"/>
              <w:rPr>
                <w:b/>
                <w:sz w:val="20"/>
                <w:szCs w:val="20"/>
                <w:lang w:val="fr-FR"/>
              </w:rPr>
            </w:pPr>
            <w:r w:rsidRPr="0032190F">
              <w:rPr>
                <w:b/>
                <w:sz w:val="20"/>
                <w:szCs w:val="20"/>
                <w:lang w:val="fr-FR"/>
              </w:rPr>
              <w:lastRenderedPageBreak/>
              <w:t xml:space="preserve">Maximum de la production </w:t>
            </w:r>
            <w:r w:rsidRPr="0032190F">
              <w:rPr>
                <w:b/>
                <w:sz w:val="20"/>
                <w:szCs w:val="20"/>
                <w:lang w:val="fr-FR"/>
              </w:rPr>
              <w:lastRenderedPageBreak/>
              <w:t>et des échanges.</w:t>
            </w:r>
          </w:p>
        </w:tc>
        <w:tc>
          <w:tcPr>
            <w:tcW w:w="2690" w:type="dxa"/>
          </w:tcPr>
          <w:p w14:paraId="784D980C" w14:textId="1ED22846" w:rsidR="0064313E" w:rsidRPr="00DB5974" w:rsidRDefault="0064313E" w:rsidP="00242C0F">
            <w:pPr>
              <w:jc w:val="center"/>
              <w:rPr>
                <w:sz w:val="20"/>
                <w:szCs w:val="20"/>
              </w:rPr>
            </w:pPr>
            <w:r w:rsidRPr="00DB5974">
              <w:rPr>
                <w:sz w:val="20"/>
                <w:szCs w:val="20"/>
              </w:rPr>
              <w:lastRenderedPageBreak/>
              <w:t xml:space="preserve">culture d’ </w:t>
            </w:r>
            <w:hyperlink r:id="rId8631" w:anchor="Cul_Pfyn_Altheim" w:history="1">
              <w:r w:rsidRPr="00DB5974">
                <w:rPr>
                  <w:rStyle w:val="Hyperlink"/>
                  <w:sz w:val="20"/>
                  <w:szCs w:val="20"/>
                </w:rPr>
                <w:t>Altheim</w:t>
              </w:r>
            </w:hyperlink>
            <w:r w:rsidRPr="00DB5974">
              <w:rPr>
                <w:sz w:val="20"/>
                <w:szCs w:val="20"/>
              </w:rPr>
              <w:t xml:space="preserve">, </w:t>
            </w:r>
            <w:hyperlink r:id="rId8632" w:anchor="Cul_Horgen" w:history="1">
              <w:r w:rsidRPr="00DB5974">
                <w:rPr>
                  <w:rStyle w:val="Hyperlink"/>
                  <w:sz w:val="20"/>
                  <w:szCs w:val="20"/>
                </w:rPr>
                <w:t>Horgen</w:t>
              </w:r>
            </w:hyperlink>
          </w:p>
        </w:tc>
      </w:tr>
      <w:tr w:rsidR="0064313E" w:rsidRPr="00DB5974" w14:paraId="35E08C5C" w14:textId="77777777">
        <w:trPr>
          <w:trHeight w:val="255"/>
          <w:jc w:val="center"/>
        </w:trPr>
        <w:tc>
          <w:tcPr>
            <w:tcW w:w="1805" w:type="dxa"/>
            <w:noWrap/>
            <w:vAlign w:val="center"/>
          </w:tcPr>
          <w:p w14:paraId="44B8D5F9" w14:textId="77777777" w:rsidR="0064313E" w:rsidRPr="00DB5974" w:rsidRDefault="0064313E" w:rsidP="00242C0F">
            <w:pPr>
              <w:jc w:val="center"/>
              <w:rPr>
                <w:b/>
                <w:sz w:val="20"/>
                <w:szCs w:val="20"/>
              </w:rPr>
            </w:pPr>
            <w:r w:rsidRPr="00DB5974">
              <w:rPr>
                <w:b/>
                <w:sz w:val="20"/>
                <w:szCs w:val="20"/>
              </w:rPr>
              <w:t>Cuivre / Remedello 2</w:t>
            </w:r>
          </w:p>
        </w:tc>
        <w:tc>
          <w:tcPr>
            <w:tcW w:w="1771" w:type="dxa"/>
            <w:noWrap/>
            <w:vAlign w:val="center"/>
          </w:tcPr>
          <w:p w14:paraId="01F59D82" w14:textId="77777777" w:rsidR="0064313E" w:rsidRPr="00DB5974" w:rsidRDefault="0064313E" w:rsidP="00242C0F">
            <w:pPr>
              <w:jc w:val="center"/>
              <w:rPr>
                <w:sz w:val="20"/>
                <w:szCs w:val="20"/>
              </w:rPr>
            </w:pPr>
            <w:r w:rsidRPr="00DB5974">
              <w:rPr>
                <w:sz w:val="20"/>
                <w:szCs w:val="20"/>
              </w:rPr>
              <w:t>2900 - 2400</w:t>
            </w:r>
          </w:p>
        </w:tc>
        <w:tc>
          <w:tcPr>
            <w:tcW w:w="2690" w:type="dxa"/>
            <w:vMerge/>
            <w:vAlign w:val="center"/>
          </w:tcPr>
          <w:p w14:paraId="46A834DB" w14:textId="77777777" w:rsidR="0064313E" w:rsidRPr="00DB5974" w:rsidRDefault="0064313E" w:rsidP="00242C0F">
            <w:pPr>
              <w:jc w:val="center"/>
              <w:rPr>
                <w:sz w:val="20"/>
                <w:szCs w:val="20"/>
              </w:rPr>
            </w:pPr>
          </w:p>
        </w:tc>
        <w:tc>
          <w:tcPr>
            <w:tcW w:w="2690" w:type="dxa"/>
          </w:tcPr>
          <w:p w14:paraId="3E008AFB" w14:textId="77777777" w:rsidR="0064313E" w:rsidRPr="00DB5974" w:rsidRDefault="0064313E" w:rsidP="00242C0F">
            <w:pPr>
              <w:jc w:val="center"/>
              <w:rPr>
                <w:sz w:val="20"/>
                <w:szCs w:val="20"/>
              </w:rPr>
            </w:pPr>
          </w:p>
        </w:tc>
      </w:tr>
      <w:tr w:rsidR="0064313E" w:rsidRPr="00DB5974" w14:paraId="6EAE54AA" w14:textId="77777777">
        <w:trPr>
          <w:trHeight w:val="255"/>
          <w:jc w:val="center"/>
        </w:trPr>
        <w:tc>
          <w:tcPr>
            <w:tcW w:w="1805" w:type="dxa"/>
            <w:noWrap/>
            <w:vAlign w:val="center"/>
          </w:tcPr>
          <w:p w14:paraId="027582B6" w14:textId="77777777" w:rsidR="0064313E" w:rsidRPr="00DB5974" w:rsidRDefault="0064313E" w:rsidP="00242C0F">
            <w:pPr>
              <w:jc w:val="center"/>
              <w:rPr>
                <w:sz w:val="20"/>
                <w:szCs w:val="20"/>
              </w:rPr>
            </w:pPr>
            <w:r w:rsidRPr="00DB5974">
              <w:rPr>
                <w:sz w:val="20"/>
                <w:szCs w:val="20"/>
              </w:rPr>
              <w:t>Campaniforme</w:t>
            </w:r>
          </w:p>
        </w:tc>
        <w:tc>
          <w:tcPr>
            <w:tcW w:w="1771" w:type="dxa"/>
            <w:noWrap/>
            <w:vAlign w:val="center"/>
          </w:tcPr>
          <w:p w14:paraId="7124390F" w14:textId="77777777" w:rsidR="0064313E" w:rsidRPr="00DB5974" w:rsidRDefault="0064313E" w:rsidP="00242C0F">
            <w:pPr>
              <w:jc w:val="center"/>
              <w:rPr>
                <w:sz w:val="20"/>
                <w:szCs w:val="20"/>
              </w:rPr>
            </w:pPr>
            <w:r w:rsidRPr="00DB5974">
              <w:rPr>
                <w:sz w:val="20"/>
                <w:szCs w:val="20"/>
              </w:rPr>
              <w:t>~ 2400</w:t>
            </w:r>
          </w:p>
        </w:tc>
        <w:tc>
          <w:tcPr>
            <w:tcW w:w="2690" w:type="dxa"/>
            <w:vAlign w:val="center"/>
          </w:tcPr>
          <w:p w14:paraId="15ADF674" w14:textId="77777777" w:rsidR="0064313E" w:rsidRPr="0032190F" w:rsidRDefault="0064313E" w:rsidP="00242C0F">
            <w:pPr>
              <w:jc w:val="center"/>
              <w:rPr>
                <w:sz w:val="20"/>
                <w:szCs w:val="20"/>
                <w:lang w:val="fr-FR"/>
              </w:rPr>
            </w:pPr>
            <w:r w:rsidRPr="0032190F">
              <w:rPr>
                <w:sz w:val="20"/>
                <w:szCs w:val="20"/>
                <w:lang w:val="fr-FR"/>
              </w:rPr>
              <w:t>Usage fonctionnel. Importance croissante du recyclage</w:t>
            </w:r>
          </w:p>
        </w:tc>
        <w:tc>
          <w:tcPr>
            <w:tcW w:w="2690" w:type="dxa"/>
          </w:tcPr>
          <w:p w14:paraId="4DD4903D" w14:textId="558ECF06" w:rsidR="0064313E" w:rsidRPr="00DB5974" w:rsidRDefault="00000000" w:rsidP="00242C0F">
            <w:pPr>
              <w:jc w:val="center"/>
              <w:rPr>
                <w:sz w:val="20"/>
                <w:szCs w:val="20"/>
              </w:rPr>
            </w:pPr>
            <w:hyperlink r:id="rId8633" w:anchor="Sit_Dalena" w:history="1">
              <w:r w:rsidR="0064313E" w:rsidRPr="00DB5974">
                <w:rPr>
                  <w:rStyle w:val="Hyperlink"/>
                  <w:sz w:val="20"/>
                  <w:szCs w:val="20"/>
                </w:rPr>
                <w:t>Dalena</w:t>
              </w:r>
            </w:hyperlink>
            <w:r w:rsidR="0064313E" w:rsidRPr="00DB5974">
              <w:rPr>
                <w:sz w:val="20"/>
                <w:szCs w:val="20"/>
              </w:rPr>
              <w:t xml:space="preserve"> (Allemagne du Nord)</w:t>
            </w:r>
          </w:p>
        </w:tc>
      </w:tr>
      <w:tr w:rsidR="0064313E" w:rsidRPr="006A329A" w14:paraId="08E17DA0" w14:textId="77777777">
        <w:trPr>
          <w:trHeight w:val="255"/>
          <w:jc w:val="center"/>
        </w:trPr>
        <w:tc>
          <w:tcPr>
            <w:tcW w:w="1805" w:type="dxa"/>
            <w:noWrap/>
            <w:vAlign w:val="center"/>
          </w:tcPr>
          <w:p w14:paraId="30F2FC2A" w14:textId="77777777" w:rsidR="0064313E" w:rsidRPr="00DB5974" w:rsidRDefault="0064313E" w:rsidP="00242C0F">
            <w:pPr>
              <w:jc w:val="center"/>
              <w:rPr>
                <w:sz w:val="20"/>
                <w:szCs w:val="20"/>
              </w:rPr>
            </w:pPr>
            <w:r w:rsidRPr="00DB5974">
              <w:rPr>
                <w:sz w:val="20"/>
                <w:szCs w:val="20"/>
              </w:rPr>
              <w:t>Bonze ancien</w:t>
            </w:r>
          </w:p>
        </w:tc>
        <w:tc>
          <w:tcPr>
            <w:tcW w:w="1771" w:type="dxa"/>
            <w:noWrap/>
            <w:vAlign w:val="center"/>
          </w:tcPr>
          <w:p w14:paraId="74C09B37" w14:textId="77777777" w:rsidR="0064313E" w:rsidRPr="00DB5974" w:rsidRDefault="0064313E" w:rsidP="00242C0F">
            <w:pPr>
              <w:jc w:val="center"/>
              <w:rPr>
                <w:sz w:val="20"/>
                <w:szCs w:val="20"/>
              </w:rPr>
            </w:pPr>
            <w:r w:rsidRPr="00DB5974">
              <w:rPr>
                <w:sz w:val="20"/>
                <w:szCs w:val="20"/>
              </w:rPr>
              <w:t>~2200</w:t>
            </w:r>
          </w:p>
        </w:tc>
        <w:tc>
          <w:tcPr>
            <w:tcW w:w="2690" w:type="dxa"/>
            <w:vAlign w:val="center"/>
          </w:tcPr>
          <w:p w14:paraId="1C0F8385" w14:textId="77777777" w:rsidR="0064313E" w:rsidRPr="0032190F" w:rsidRDefault="0064313E" w:rsidP="00242C0F">
            <w:pPr>
              <w:jc w:val="center"/>
              <w:rPr>
                <w:sz w:val="20"/>
                <w:szCs w:val="20"/>
                <w:lang w:val="fr-FR"/>
              </w:rPr>
            </w:pPr>
            <w:r w:rsidRPr="0032190F">
              <w:rPr>
                <w:sz w:val="20"/>
                <w:szCs w:val="20"/>
                <w:lang w:val="fr-FR"/>
              </w:rPr>
              <w:t>Usage fonctionnel. Recyclage puis abandon de la production de poignards lithiques à retouches bifaciales</w:t>
            </w:r>
          </w:p>
        </w:tc>
        <w:tc>
          <w:tcPr>
            <w:tcW w:w="2690" w:type="dxa"/>
          </w:tcPr>
          <w:p w14:paraId="1A354695" w14:textId="223D59B7" w:rsidR="0064313E" w:rsidRPr="00DB5974" w:rsidRDefault="00000000" w:rsidP="00242C0F">
            <w:pPr>
              <w:jc w:val="center"/>
              <w:rPr>
                <w:sz w:val="20"/>
                <w:szCs w:val="20"/>
                <w:lang w:val="it-IT"/>
              </w:rPr>
            </w:pPr>
            <w:hyperlink r:id="rId8634" w:anchor="Sit_Valsera_Gazzo_Veronese" w:history="1">
              <w:r w:rsidR="0064313E" w:rsidRPr="00DB5974">
                <w:rPr>
                  <w:rStyle w:val="Hyperlink"/>
                  <w:sz w:val="20"/>
                  <w:szCs w:val="20"/>
                  <w:lang w:val="it-IT"/>
                </w:rPr>
                <w:t>Valserà di Gazzo Veronese</w:t>
              </w:r>
            </w:hyperlink>
            <w:r w:rsidR="0064313E" w:rsidRPr="00DB5974">
              <w:rPr>
                <w:sz w:val="20"/>
                <w:szCs w:val="20"/>
                <w:lang w:val="it-IT"/>
              </w:rPr>
              <w:t xml:space="preserve"> (Italie du Nord)</w:t>
            </w:r>
          </w:p>
        </w:tc>
      </w:tr>
    </w:tbl>
    <w:p w14:paraId="4D9D1F24" w14:textId="77777777" w:rsidR="00D01BA6" w:rsidRPr="0032190F" w:rsidRDefault="00D01BA6" w:rsidP="00242C0F">
      <w:pPr>
        <w:rPr>
          <w:lang w:val="fr-FR"/>
        </w:rPr>
      </w:pPr>
      <w:r w:rsidRPr="0032190F">
        <w:rPr>
          <w:lang w:val="fr-FR"/>
        </w:rPr>
        <w:t>(BIB 788</w:t>
      </w:r>
      <w:r w:rsidR="00413E37" w:rsidRPr="0032190F">
        <w:rPr>
          <w:lang w:val="fr-FR"/>
        </w:rPr>
        <w:t xml:space="preserve"> et </w:t>
      </w:r>
      <w:r w:rsidRPr="0032190F">
        <w:rPr>
          <w:lang w:val="fr-FR"/>
        </w:rPr>
        <w:t>…)</w:t>
      </w:r>
    </w:p>
    <w:p w14:paraId="1FC094E0" w14:textId="77777777" w:rsidR="00EB39C6" w:rsidRPr="0032190F" w:rsidRDefault="00EB39C6" w:rsidP="00242C0F">
      <w:pPr>
        <w:jc w:val="both"/>
        <w:rPr>
          <w:lang w:val="fr-FR"/>
        </w:rPr>
      </w:pPr>
    </w:p>
    <w:p w14:paraId="3A1C2553" w14:textId="77777777" w:rsidR="007A43DF" w:rsidRPr="0032190F" w:rsidRDefault="007A43DF" w:rsidP="00242C0F">
      <w:pPr>
        <w:pStyle w:val="Heading2"/>
      </w:pPr>
      <w:r w:rsidRPr="0032190F">
        <w:t>Première moitié du 4</w:t>
      </w:r>
      <w:r w:rsidRPr="0032190F">
        <w:rPr>
          <w:vertAlign w:val="superscript"/>
        </w:rPr>
        <w:t>e</w:t>
      </w:r>
      <w:r w:rsidRPr="0032190F">
        <w:t xml:space="preserve"> millénaire</w:t>
      </w:r>
    </w:p>
    <w:p w14:paraId="64D0B3B9" w14:textId="77777777" w:rsidR="007A43DF" w:rsidRPr="0032190F" w:rsidRDefault="007A43DF" w:rsidP="00242C0F">
      <w:pPr>
        <w:jc w:val="both"/>
        <w:rPr>
          <w:lang w:val="fr-FR"/>
        </w:rPr>
      </w:pPr>
    </w:p>
    <w:p w14:paraId="358BA07E" w14:textId="341EF37C" w:rsidR="00531809" w:rsidRPr="0032190F" w:rsidRDefault="00B60288" w:rsidP="00242C0F">
      <w:pPr>
        <w:jc w:val="both"/>
        <w:rPr>
          <w:lang w:val="fr-FR"/>
        </w:rPr>
      </w:pPr>
      <w:r w:rsidRPr="0032190F">
        <w:rPr>
          <w:lang w:val="fr-FR"/>
        </w:rPr>
        <w:t xml:space="preserve">Son exploitation a débutée durant le </w:t>
      </w:r>
      <w:hyperlink r:id="rId8635" w:anchor="Cul_Neo_Ancien" w:history="1">
        <w:r w:rsidRPr="0032190F">
          <w:rPr>
            <w:rStyle w:val="Hyperlink"/>
            <w:lang w:val="fr-FR"/>
          </w:rPr>
          <w:t>Néolithique ancien</w:t>
        </w:r>
      </w:hyperlink>
      <w:r w:rsidRPr="0032190F">
        <w:rPr>
          <w:lang w:val="fr-FR"/>
        </w:rPr>
        <w:t xml:space="preserve"> (groupe de </w:t>
      </w:r>
      <w:hyperlink r:id="rId8636" w:anchor="Cul_Fiorano" w:history="1">
        <w:r w:rsidRPr="0032190F">
          <w:rPr>
            <w:rStyle w:val="Hyperlink"/>
            <w:lang w:val="fr-FR"/>
          </w:rPr>
          <w:t>Fiorano</w:t>
        </w:r>
      </w:hyperlink>
      <w:r w:rsidRPr="0032190F">
        <w:rPr>
          <w:lang w:val="fr-FR"/>
        </w:rPr>
        <w:t xml:space="preserve">). Une aire de de transformation-production </w:t>
      </w:r>
      <w:r w:rsidR="00F70E68" w:rsidRPr="0032190F">
        <w:rPr>
          <w:lang w:val="fr-FR"/>
        </w:rPr>
        <w:t xml:space="preserve">des </w:t>
      </w:r>
      <w:hyperlink r:id="rId8637" w:anchor="Sit_Produits_siliceux" w:history="1">
        <w:r w:rsidR="00F70E68" w:rsidRPr="0032190F">
          <w:rPr>
            <w:rStyle w:val="Hyperlink"/>
            <w:lang w:val="fr-FR"/>
          </w:rPr>
          <w:t>produits siliceux</w:t>
        </w:r>
      </w:hyperlink>
      <w:r w:rsidRPr="0032190F">
        <w:rPr>
          <w:lang w:val="fr-FR"/>
        </w:rPr>
        <w:t xml:space="preserve">a été reconnue à </w:t>
      </w:r>
      <w:hyperlink r:id="rId8638" w:anchor="Sit_Lugo_Grezzana" w:history="1">
        <w:r w:rsidR="00124823" w:rsidRPr="0032190F">
          <w:rPr>
            <w:rStyle w:val="Hyperlink"/>
            <w:lang w:val="fr-FR"/>
          </w:rPr>
          <w:t>Lugo di Grezzana</w:t>
        </w:r>
      </w:hyperlink>
      <w:r w:rsidR="00124823" w:rsidRPr="0032190F">
        <w:rPr>
          <w:lang w:val="fr-FR"/>
        </w:rPr>
        <w:t xml:space="preserve"> (nord de Vérone) (BIB 304 p. 224</w:t>
      </w:r>
      <w:r w:rsidR="007E5E0C" w:rsidRPr="0032190F">
        <w:rPr>
          <w:lang w:val="fr-FR"/>
        </w:rPr>
        <w:t>, 231</w:t>
      </w:r>
      <w:r w:rsidR="00124823" w:rsidRPr="0032190F">
        <w:rPr>
          <w:lang w:val="fr-FR"/>
        </w:rPr>
        <w:t>)</w:t>
      </w:r>
      <w:r w:rsidR="006D0C64" w:rsidRPr="0032190F">
        <w:rPr>
          <w:lang w:val="fr-FR"/>
        </w:rPr>
        <w:t xml:space="preserve">. Au </w:t>
      </w:r>
      <w:hyperlink r:id="rId8639" w:anchor="Cul_Neo_Moyen" w:history="1">
        <w:r w:rsidR="006D0C64" w:rsidRPr="0032190F">
          <w:rPr>
            <w:rStyle w:val="Hyperlink"/>
            <w:lang w:val="fr-FR"/>
          </w:rPr>
          <w:t>Néolithique moyen</w:t>
        </w:r>
      </w:hyperlink>
      <w:r w:rsidR="006D0C64" w:rsidRPr="0032190F">
        <w:rPr>
          <w:lang w:val="fr-FR"/>
        </w:rPr>
        <w:t xml:space="preserve">, les sites de </w:t>
      </w:r>
      <w:hyperlink r:id="rId8640" w:anchor="Sit_San_Ambrogio" w:history="1">
        <w:r w:rsidR="006D0C64" w:rsidRPr="0032190F">
          <w:rPr>
            <w:rStyle w:val="Hyperlink"/>
            <w:lang w:val="fr-FR"/>
          </w:rPr>
          <w:t>San Ambrogio</w:t>
        </w:r>
      </w:hyperlink>
      <w:r w:rsidR="006D0C64" w:rsidRPr="0032190F">
        <w:rPr>
          <w:lang w:val="fr-FR"/>
        </w:rPr>
        <w:t xml:space="preserve"> et de </w:t>
      </w:r>
      <w:hyperlink r:id="rId8641" w:anchor="Sit_Rivoli" w:history="1">
        <w:r w:rsidR="006D0C64" w:rsidRPr="0032190F">
          <w:rPr>
            <w:rStyle w:val="Hyperlink"/>
            <w:lang w:val="fr-FR"/>
          </w:rPr>
          <w:t>Rivoli</w:t>
        </w:r>
      </w:hyperlink>
      <w:r w:rsidR="006D0C64" w:rsidRPr="0032190F">
        <w:rPr>
          <w:lang w:val="fr-FR"/>
        </w:rPr>
        <w:t xml:space="preserve"> sont concenrnés par les produits du Monti Lessini</w:t>
      </w:r>
      <w:r w:rsidR="00800D08" w:rsidRPr="0032190F">
        <w:rPr>
          <w:lang w:val="fr-FR"/>
        </w:rPr>
        <w:t xml:space="preserve"> (SS BIB). </w:t>
      </w:r>
      <w:r w:rsidR="00DE25C5" w:rsidRPr="0032190F">
        <w:rPr>
          <w:lang w:val="fr-FR"/>
        </w:rPr>
        <w:t xml:space="preserve">Dans le Trentin les sites de </w:t>
      </w:r>
      <w:hyperlink r:id="rId8642" w:anchor="Sit_Doss_Pipel" w:history="1">
        <w:r w:rsidR="009D43CA" w:rsidRPr="0032190F">
          <w:rPr>
            <w:rStyle w:val="Hyperlink"/>
            <w:lang w:val="fr-FR"/>
          </w:rPr>
          <w:t>Doss Pipel</w:t>
        </w:r>
      </w:hyperlink>
      <w:r w:rsidR="00DE25C5" w:rsidRPr="0032190F">
        <w:rPr>
          <w:lang w:val="fr-FR"/>
        </w:rPr>
        <w:t xml:space="preserve">(BIB 27 p. 258). </w:t>
      </w:r>
      <w:r w:rsidR="00531809" w:rsidRPr="0032190F">
        <w:rPr>
          <w:lang w:val="fr-FR"/>
        </w:rPr>
        <w:t xml:space="preserve">Durant la phase d’occupation des </w:t>
      </w:r>
      <w:hyperlink r:id="rId8643" w:anchor="Cul_VBQ" w:history="1">
        <w:r w:rsidR="00531809" w:rsidRPr="0032190F">
          <w:rPr>
            <w:rStyle w:val="Hyperlink"/>
            <w:lang w:val="fr-FR"/>
          </w:rPr>
          <w:t>Vases à Bouches Carrée</w:t>
        </w:r>
      </w:hyperlink>
      <w:r w:rsidR="00531809" w:rsidRPr="0032190F">
        <w:rPr>
          <w:lang w:val="fr-FR"/>
        </w:rPr>
        <w:t>, son activité augmente et l’on retrouve des pièces dans tou</w:t>
      </w:r>
      <w:r w:rsidR="00964617" w:rsidRPr="0032190F">
        <w:rPr>
          <w:lang w:val="fr-FR"/>
        </w:rPr>
        <w:t xml:space="preserve">te la zone sud alpine ainsi qu’en Valais à </w:t>
      </w:r>
      <w:hyperlink r:id="rId8644" w:anchor="Sit_Petit_Chasseur" w:history="1">
        <w:r w:rsidR="007944F7" w:rsidRPr="0032190F">
          <w:rPr>
            <w:rStyle w:val="Hyperlink"/>
            <w:lang w:val="fr-FR"/>
          </w:rPr>
          <w:t>Sion</w:t>
        </w:r>
      </w:hyperlink>
      <w:r w:rsidR="00DB4ADF" w:rsidRPr="0032190F">
        <w:rPr>
          <w:lang w:val="fr-FR"/>
        </w:rPr>
        <w:t xml:space="preserve">, </w:t>
      </w:r>
      <w:r w:rsidR="00964617" w:rsidRPr="0032190F">
        <w:rPr>
          <w:lang w:val="fr-FR"/>
        </w:rPr>
        <w:t xml:space="preserve">à </w:t>
      </w:r>
      <w:hyperlink r:id="rId8645" w:anchor="Sit_Saint_Leonard" w:history="1">
        <w:r w:rsidR="006D0C64" w:rsidRPr="0032190F">
          <w:rPr>
            <w:rStyle w:val="Hyperlink"/>
            <w:lang w:val="fr-FR"/>
          </w:rPr>
          <w:t>Saint-Léonard</w:t>
        </w:r>
      </w:hyperlink>
      <w:r w:rsidR="00964617" w:rsidRPr="0032190F">
        <w:rPr>
          <w:lang w:val="fr-FR"/>
        </w:rPr>
        <w:t>(BIB 304 p. 255 et 323)</w:t>
      </w:r>
    </w:p>
    <w:p w14:paraId="4898C4E9" w14:textId="77777777" w:rsidR="00CD5FB8" w:rsidRPr="0032190F" w:rsidRDefault="00CD5FB8" w:rsidP="00242C0F">
      <w:pPr>
        <w:jc w:val="both"/>
        <w:rPr>
          <w:lang w:val="fr-FR"/>
        </w:rPr>
      </w:pPr>
    </w:p>
    <w:p w14:paraId="27C6EEE5" w14:textId="77777777" w:rsidR="00281461" w:rsidRPr="0032190F" w:rsidRDefault="00281461" w:rsidP="00242C0F">
      <w:pPr>
        <w:jc w:val="both"/>
        <w:rPr>
          <w:lang w:val="fr-FR"/>
        </w:rPr>
      </w:pPr>
      <w:r w:rsidRPr="0032190F">
        <w:rPr>
          <w:lang w:val="fr-FR"/>
        </w:rPr>
        <w:t>Un poignard réalisé dans un silex de ce site a été découverte à Pfyn-Breitenloo (TG) associé à une date de 3 706 av. J.-C. La lame du site d’Ergolding-Fischergasse (Bavière) remonte au 38</w:t>
      </w:r>
      <w:r w:rsidRPr="0032190F">
        <w:rPr>
          <w:vertAlign w:val="superscript"/>
          <w:lang w:val="fr-FR"/>
        </w:rPr>
        <w:t>e</w:t>
      </w:r>
      <w:r w:rsidRPr="0032190F">
        <w:rPr>
          <w:lang w:val="fr-FR"/>
        </w:rPr>
        <w:t xml:space="preserve"> siècle (BIB 827 p. 48 (BIB 814)).</w:t>
      </w:r>
      <w:r w:rsidR="00DE25C5" w:rsidRPr="0032190F">
        <w:rPr>
          <w:lang w:val="fr-FR"/>
        </w:rPr>
        <w:t xml:space="preserve"> Ergolding Fischergasse en</w:t>
      </w:r>
      <w:r w:rsidR="00706CCD" w:rsidRPr="0032190F">
        <w:rPr>
          <w:lang w:val="fr-FR"/>
        </w:rPr>
        <w:t>tre 3700-3400 (contexte Altheim)(BIB 27 p. 258).</w:t>
      </w:r>
    </w:p>
    <w:p w14:paraId="15C78F46" w14:textId="77777777" w:rsidR="00D30B86" w:rsidRPr="0032190F" w:rsidRDefault="00D30B86" w:rsidP="00242C0F">
      <w:pPr>
        <w:jc w:val="both"/>
        <w:rPr>
          <w:lang w:val="fr-FR"/>
        </w:rPr>
      </w:pPr>
    </w:p>
    <w:p w14:paraId="23D0403B" w14:textId="028FB9B9" w:rsidR="00D30B86" w:rsidRPr="0032190F" w:rsidRDefault="00D30B86" w:rsidP="00242C0F">
      <w:pPr>
        <w:jc w:val="both"/>
        <w:rPr>
          <w:lang w:val="fr-FR"/>
        </w:rPr>
      </w:pPr>
      <w:r w:rsidRPr="0032190F">
        <w:rPr>
          <w:lang w:val="fr-FR"/>
        </w:rPr>
        <w:t xml:space="preserve">Les lame </w:t>
      </w:r>
      <w:r w:rsidRPr="0032190F">
        <w:rPr>
          <w:i/>
          <w:lang w:val="fr-FR"/>
        </w:rPr>
        <w:t xml:space="preserve">en feuille de laurier </w:t>
      </w:r>
      <w:r w:rsidRPr="0032190F">
        <w:rPr>
          <w:lang w:val="fr-FR"/>
        </w:rPr>
        <w:t xml:space="preserve">en silex du Monti Lessini que l’on retrouve à </w:t>
      </w:r>
      <w:hyperlink r:id="rId8646" w:anchor="Sit_Isera_Torretta" w:history="1">
        <w:r w:rsidRPr="0032190F">
          <w:rPr>
            <w:rStyle w:val="Hyperlink"/>
            <w:lang w:val="fr-FR"/>
          </w:rPr>
          <w:t>Isera la Toretta</w:t>
        </w:r>
      </w:hyperlink>
      <w:r w:rsidRPr="0032190F">
        <w:rPr>
          <w:lang w:val="fr-FR"/>
        </w:rPr>
        <w:t xml:space="preserve">, </w:t>
      </w:r>
      <w:hyperlink r:id="rId8647" w:anchor="Sit_Doss_Pipel" w:history="1">
        <w:r w:rsidRPr="0032190F">
          <w:rPr>
            <w:rStyle w:val="Hyperlink"/>
            <w:lang w:val="fr-FR"/>
          </w:rPr>
          <w:t>Doss Pipel</w:t>
        </w:r>
      </w:hyperlink>
      <w:r w:rsidRPr="0032190F">
        <w:rPr>
          <w:lang w:val="fr-FR"/>
        </w:rPr>
        <w:t xml:space="preserve">, </w:t>
      </w:r>
      <w:hyperlink r:id="rId8648" w:anchor="Sit_Fiave" w:history="1">
        <w:r w:rsidRPr="0032190F">
          <w:rPr>
            <w:rStyle w:val="Hyperlink"/>
            <w:lang w:val="fr-FR"/>
          </w:rPr>
          <w:t>Fiavè 1</w:t>
        </w:r>
      </w:hyperlink>
      <w:r w:rsidRPr="0032190F">
        <w:rPr>
          <w:lang w:val="fr-FR"/>
        </w:rPr>
        <w:t xml:space="preserve">, </w:t>
      </w:r>
      <w:hyperlink r:id="rId8649" w:anchor="Sit_Ergolding_Fischergasse" w:history="1">
        <w:r w:rsidRPr="0032190F">
          <w:rPr>
            <w:rStyle w:val="Hyperlink"/>
            <w:lang w:val="fr-FR"/>
          </w:rPr>
          <w:t>Ergolding Fischergasse</w:t>
        </w:r>
      </w:hyperlink>
      <w:r w:rsidRPr="0032190F">
        <w:rPr>
          <w:lang w:val="fr-FR"/>
        </w:rPr>
        <w:t xml:space="preserve">, Castellaz di Cagnò, dans le niveau R de </w:t>
      </w:r>
      <w:hyperlink r:id="rId8650" w:anchor="Sit_Romagnano" w:history="1">
        <w:r w:rsidRPr="0032190F">
          <w:rPr>
            <w:rStyle w:val="Hyperlink"/>
            <w:lang w:val="fr-FR"/>
          </w:rPr>
          <w:t>Romagnano</w:t>
        </w:r>
      </w:hyperlink>
      <w:r w:rsidRPr="0032190F">
        <w:rPr>
          <w:lang w:val="fr-FR"/>
        </w:rPr>
        <w:t xml:space="preserve"> sont absents des nécropoles de </w:t>
      </w:r>
      <w:hyperlink r:id="rId8651" w:anchor="Sit_Remedello" w:history="1">
        <w:r w:rsidRPr="0032190F">
          <w:rPr>
            <w:rStyle w:val="Hyperlink"/>
            <w:lang w:val="fr-FR"/>
          </w:rPr>
          <w:t>Remedello</w:t>
        </w:r>
      </w:hyperlink>
      <w:r w:rsidRPr="0032190F">
        <w:rPr>
          <w:lang w:val="fr-FR"/>
        </w:rPr>
        <w:t xml:space="preserve">, </w:t>
      </w:r>
      <w:hyperlink r:id="rId8652" w:anchor="Sit_Fontanella_Mantovana" w:history="1">
        <w:r w:rsidRPr="0032190F">
          <w:rPr>
            <w:rStyle w:val="Hyperlink"/>
            <w:lang w:val="fr-FR"/>
          </w:rPr>
          <w:t>Fontanella Mantovana</w:t>
        </w:r>
      </w:hyperlink>
      <w:r w:rsidRPr="0032190F">
        <w:rPr>
          <w:lang w:val="fr-FR"/>
        </w:rPr>
        <w:t xml:space="preserve"> et </w:t>
      </w:r>
      <w:hyperlink r:id="rId8653" w:anchor="Sit_Volongo" w:history="1">
        <w:r w:rsidRPr="0032190F">
          <w:rPr>
            <w:rStyle w:val="Hyperlink"/>
            <w:lang w:val="fr-FR"/>
          </w:rPr>
          <w:t>Volongo</w:t>
        </w:r>
      </w:hyperlink>
      <w:r w:rsidRPr="0032190F">
        <w:rPr>
          <w:lang w:val="fr-FR"/>
        </w:rPr>
        <w:t xml:space="preserve"> cette forme aurait préexisté à la nécropole de Remedello (BIB 955 p. 43 et 27 p. 258). Comme le garanti la découverte d’un fragment </w:t>
      </w:r>
      <w:r w:rsidRPr="0032190F">
        <w:rPr>
          <w:i/>
          <w:lang w:val="fr-FR"/>
        </w:rPr>
        <w:t xml:space="preserve">en feuille de laurier </w:t>
      </w:r>
      <w:r w:rsidRPr="0032190F">
        <w:rPr>
          <w:lang w:val="fr-FR"/>
        </w:rPr>
        <w:t xml:space="preserve">d’un poignard trouvé à </w:t>
      </w:r>
      <w:hyperlink r:id="rId8654" w:anchor="Sit_Isera_Torretta" w:history="1">
        <w:r w:rsidRPr="0032190F">
          <w:rPr>
            <w:rStyle w:val="Hyperlink"/>
            <w:lang w:val="fr-FR"/>
          </w:rPr>
          <w:t>Isera la Toretta</w:t>
        </w:r>
      </w:hyperlink>
      <w:r w:rsidR="006E51AD" w:rsidRPr="0032190F">
        <w:rPr>
          <w:lang w:val="fr-FR"/>
        </w:rPr>
        <w:t xml:space="preserve">(Isera 4) </w:t>
      </w:r>
      <w:r w:rsidRPr="0032190F">
        <w:rPr>
          <w:lang w:val="fr-FR"/>
        </w:rPr>
        <w:t xml:space="preserve">dans une couche attribuée du </w:t>
      </w:r>
      <w:hyperlink r:id="rId8655" w:anchor="Cul_Neo_Final" w:history="1">
        <w:r w:rsidRPr="0032190F">
          <w:rPr>
            <w:rStyle w:val="Hyperlink"/>
            <w:lang w:val="fr-FR"/>
          </w:rPr>
          <w:t>Néolithique final</w:t>
        </w:r>
      </w:hyperlink>
      <w:r w:rsidRPr="0032190F">
        <w:rPr>
          <w:lang w:val="fr-FR"/>
        </w:rPr>
        <w:t xml:space="preserve">. Les dépôts de </w:t>
      </w:r>
      <w:hyperlink r:id="rId8656" w:anchor="Sit_Doss_Pipel" w:history="1">
        <w:r w:rsidRPr="0032190F">
          <w:rPr>
            <w:rStyle w:val="Hyperlink"/>
            <w:lang w:val="fr-FR"/>
          </w:rPr>
          <w:t>Doss Pipel</w:t>
        </w:r>
      </w:hyperlink>
      <w:r w:rsidRPr="0032190F">
        <w:rPr>
          <w:lang w:val="fr-FR"/>
        </w:rPr>
        <w:t xml:space="preserve"> près d’Isera et de </w:t>
      </w:r>
      <w:hyperlink r:id="rId8657" w:anchor="Sit_Calindasco" w:history="1">
        <w:r w:rsidRPr="0032190F">
          <w:rPr>
            <w:rStyle w:val="Hyperlink"/>
            <w:lang w:val="fr-FR"/>
          </w:rPr>
          <w:t>Calindasco</w:t>
        </w:r>
      </w:hyperlink>
      <w:r w:rsidRPr="0032190F">
        <w:rPr>
          <w:lang w:val="fr-FR"/>
        </w:rPr>
        <w:t xml:space="preserve"> près de Pienza, chacun pourvu de 7 lames correspondant toutes au type </w:t>
      </w:r>
      <w:r w:rsidRPr="0032190F">
        <w:rPr>
          <w:i/>
          <w:lang w:val="fr-FR"/>
        </w:rPr>
        <w:t>feuille de laurier</w:t>
      </w:r>
      <w:r w:rsidRPr="0032190F">
        <w:rPr>
          <w:lang w:val="fr-FR"/>
        </w:rPr>
        <w:t xml:space="preserve">. Ainsi qu’une courte lame en silex de la région du Monti Lessini, a été découverte à </w:t>
      </w:r>
      <w:hyperlink r:id="rId8658" w:anchor="Sit_Ergolding_Fischergasse" w:history="1">
        <w:r w:rsidRPr="0032190F">
          <w:rPr>
            <w:rStyle w:val="Hyperlink"/>
            <w:lang w:val="fr-FR"/>
          </w:rPr>
          <w:t>Ergolding Fischergasse</w:t>
        </w:r>
      </w:hyperlink>
      <w:r w:rsidRPr="0032190F">
        <w:rPr>
          <w:lang w:val="fr-FR"/>
        </w:rPr>
        <w:t xml:space="preserve"> (Niederbayern) un établissement </w:t>
      </w:r>
      <w:r w:rsidR="00532AF5" w:rsidRPr="0032190F">
        <w:rPr>
          <w:lang w:val="fr-FR"/>
        </w:rPr>
        <w:t>(BIB 955 p. 39)</w:t>
      </w:r>
    </w:p>
    <w:p w14:paraId="073CDC12" w14:textId="77777777" w:rsidR="00D30B86" w:rsidRPr="0032190F" w:rsidRDefault="00D30B86" w:rsidP="00242C0F">
      <w:pPr>
        <w:jc w:val="both"/>
        <w:rPr>
          <w:lang w:val="fr-FR"/>
        </w:rPr>
      </w:pPr>
    </w:p>
    <w:p w14:paraId="44D360B3" w14:textId="77777777" w:rsidR="00281461" w:rsidRPr="0032190F" w:rsidRDefault="00281461" w:rsidP="00242C0F">
      <w:pPr>
        <w:jc w:val="both"/>
        <w:rPr>
          <w:lang w:val="fr-FR"/>
        </w:rPr>
      </w:pPr>
    </w:p>
    <w:p w14:paraId="7C319BC6" w14:textId="77777777" w:rsidR="007A43DF" w:rsidRPr="0032190F" w:rsidRDefault="007A43DF" w:rsidP="00242C0F">
      <w:pPr>
        <w:pStyle w:val="Heading2"/>
      </w:pPr>
      <w:r w:rsidRPr="0032190F">
        <w:t>Seconde moitié du 4</w:t>
      </w:r>
      <w:r w:rsidRPr="0032190F">
        <w:rPr>
          <w:vertAlign w:val="superscript"/>
        </w:rPr>
        <w:t>e</w:t>
      </w:r>
      <w:r w:rsidRPr="0032190F">
        <w:t xml:space="preserve"> millénaire</w:t>
      </w:r>
      <w:r w:rsidR="00A949EC" w:rsidRPr="0032190F">
        <w:t>-première moitié du 3</w:t>
      </w:r>
      <w:r w:rsidR="00A949EC" w:rsidRPr="0032190F">
        <w:rPr>
          <w:vertAlign w:val="superscript"/>
        </w:rPr>
        <w:t>e</w:t>
      </w:r>
      <w:r w:rsidR="00A949EC" w:rsidRPr="0032190F">
        <w:t xml:space="preserve"> millénaire</w:t>
      </w:r>
    </w:p>
    <w:p w14:paraId="1631F896" w14:textId="77777777" w:rsidR="007A43DF" w:rsidRPr="0032190F" w:rsidRDefault="007A43DF" w:rsidP="00242C0F">
      <w:pPr>
        <w:jc w:val="both"/>
        <w:rPr>
          <w:lang w:val="fr-FR"/>
        </w:rPr>
      </w:pPr>
    </w:p>
    <w:p w14:paraId="161A5D80" w14:textId="1B331E8C" w:rsidR="00EB39C6" w:rsidRPr="0032190F" w:rsidRDefault="00EB39C6" w:rsidP="00242C0F">
      <w:pPr>
        <w:jc w:val="both"/>
        <w:rPr>
          <w:lang w:val="fr-FR"/>
        </w:rPr>
      </w:pPr>
      <w:r w:rsidRPr="0032190F">
        <w:rPr>
          <w:lang w:val="fr-FR"/>
        </w:rPr>
        <w:t xml:space="preserve">Les poignards à retouches bifaciales sur silex de bonne qualité extrait des </w:t>
      </w:r>
      <w:hyperlink r:id="rId8659" w:anchor="Sit_Monti_Lessini" w:history="1">
        <w:r w:rsidRPr="0032190F">
          <w:rPr>
            <w:rStyle w:val="Hyperlink"/>
            <w:lang w:val="fr-FR"/>
          </w:rPr>
          <w:t>Monte Lessini</w:t>
        </w:r>
      </w:hyperlink>
      <w:r w:rsidRPr="0032190F">
        <w:rPr>
          <w:lang w:val="fr-FR"/>
        </w:rPr>
        <w:t xml:space="preserve"> et </w:t>
      </w:r>
      <w:hyperlink r:id="rId8660" w:anchor="Sit_Monte_Baldo" w:history="1">
        <w:r w:rsidRPr="0032190F">
          <w:rPr>
            <w:rStyle w:val="Hyperlink"/>
            <w:lang w:val="fr-FR"/>
          </w:rPr>
          <w:t>Monte Baldo</w:t>
        </w:r>
      </w:hyperlink>
      <w:r w:rsidRPr="0032190F">
        <w:rPr>
          <w:lang w:val="fr-FR"/>
        </w:rPr>
        <w:t xml:space="preserve"> sont caractéristiques de la culture matérielle d’Italie septrentrionale dès la seconde moitié du 4</w:t>
      </w:r>
      <w:r w:rsidRPr="0032190F">
        <w:rPr>
          <w:vertAlign w:val="superscript"/>
          <w:lang w:val="fr-FR"/>
        </w:rPr>
        <w:t>e</w:t>
      </w:r>
      <w:r w:rsidRPr="0032190F">
        <w:rPr>
          <w:lang w:val="fr-FR"/>
        </w:rPr>
        <w:t xml:space="preserve"> millénaire (BIB 788 p. 26) (voir </w:t>
      </w:r>
      <w:hyperlink r:id="rId8661" w:anchor="Cul_Neo_Recent" w:history="1">
        <w:r w:rsidRPr="0032190F">
          <w:rPr>
            <w:rStyle w:val="Hyperlink"/>
            <w:lang w:val="fr-FR"/>
          </w:rPr>
          <w:t>Néolithique récent</w:t>
        </w:r>
      </w:hyperlink>
      <w:r w:rsidRPr="0032190F">
        <w:rPr>
          <w:lang w:val="fr-FR"/>
        </w:rPr>
        <w:t xml:space="preserve"> d’Italie du Nord). Dans un premier temps uniquement attribués à la culture de </w:t>
      </w:r>
      <w:hyperlink r:id="rId8662" w:anchor="Cul_Remedello" w:history="1">
        <w:r w:rsidRPr="0032190F">
          <w:rPr>
            <w:rStyle w:val="Hyperlink"/>
            <w:lang w:val="fr-FR"/>
          </w:rPr>
          <w:t>Remedello</w:t>
        </w:r>
      </w:hyperlink>
      <w:r w:rsidRPr="0032190F">
        <w:rPr>
          <w:lang w:val="fr-FR"/>
        </w:rPr>
        <w:t xml:space="preserve">, leur découverte dans des contextes plus anciens (horizon stratigraphique de </w:t>
      </w:r>
      <w:hyperlink r:id="rId8663" w:anchor="Sit_Fiave" w:history="1">
        <w:r w:rsidRPr="0032190F">
          <w:rPr>
            <w:rStyle w:val="Hyperlink"/>
            <w:lang w:val="fr-FR"/>
          </w:rPr>
          <w:t>Fiavè1</w:t>
        </w:r>
      </w:hyperlink>
      <w:r w:rsidRPr="0032190F">
        <w:rPr>
          <w:lang w:val="fr-FR"/>
        </w:rPr>
        <w:t xml:space="preserve">) (BIB 788 p. 27) montre que leur production n’a été que pousuivi et amplifiée avec cette culture (SS BIB). Ces poignards devaient être exportés sous la forme de produits finis ou semi-finis : traces de finitions sur le site de </w:t>
      </w:r>
      <w:hyperlink r:id="rId8664" w:anchor="Sit_Rocca_Manerba" w:history="1">
        <w:r w:rsidRPr="0032190F">
          <w:rPr>
            <w:rStyle w:val="Hyperlink"/>
            <w:lang w:val="fr-FR"/>
          </w:rPr>
          <w:t>Rocca di Manerba</w:t>
        </w:r>
      </w:hyperlink>
      <w:r w:rsidRPr="0032190F">
        <w:rPr>
          <w:lang w:val="fr-FR"/>
        </w:rPr>
        <w:t xml:space="preserve"> (BIB 788 p. 28). Alors qu’en Italie septentrionale, l’ensemble des poignards a été façonné à partir du silex de très bonne qualité des gisements du Monte Lessini et du Monte Baldo, en Ligurie, d’autres matériaux sont utilisé comme le jaspe (BIB 788 p. 28 (BIB 795)) </w:t>
      </w:r>
      <w:r w:rsidR="00A949EC" w:rsidRPr="0032190F">
        <w:rPr>
          <w:lang w:val="fr-FR"/>
        </w:rPr>
        <w:t xml:space="preserve">voir </w:t>
      </w:r>
      <w:hyperlink r:id="rId8665" w:anchor="Sit_Lagorara" w:history="1">
        <w:r w:rsidR="00A949EC" w:rsidRPr="0032190F">
          <w:rPr>
            <w:rStyle w:val="Hyperlink"/>
            <w:lang w:val="fr-FR"/>
          </w:rPr>
          <w:t>Lagorara</w:t>
        </w:r>
      </w:hyperlink>
      <w:r w:rsidR="00A949EC" w:rsidRPr="0032190F">
        <w:rPr>
          <w:lang w:val="fr-FR"/>
        </w:rPr>
        <w:t xml:space="preserve"> (SS BIB) </w:t>
      </w:r>
      <w:r w:rsidRPr="0032190F">
        <w:rPr>
          <w:lang w:val="fr-FR"/>
        </w:rPr>
        <w:t xml:space="preserve">ou le silex disponible sur place (BIB 788 p. 28 (BIB 177)). </w:t>
      </w:r>
      <w:r w:rsidR="003F7463" w:rsidRPr="0032190F">
        <w:rPr>
          <w:lang w:val="fr-FR"/>
        </w:rPr>
        <w:t xml:space="preserve">On retrouve des poignards de type Remedello en silex du Monte Lessini dans des établissements attribués à la culture de </w:t>
      </w:r>
      <w:hyperlink r:id="rId8666" w:anchor="Cul_Cham" w:history="1">
        <w:r w:rsidR="003F7463" w:rsidRPr="0032190F">
          <w:rPr>
            <w:rStyle w:val="Hyperlink"/>
            <w:lang w:val="fr-FR"/>
          </w:rPr>
          <w:t>Cham</w:t>
        </w:r>
      </w:hyperlink>
      <w:r w:rsidR="003F7463" w:rsidRPr="0032190F">
        <w:rPr>
          <w:lang w:val="fr-FR"/>
        </w:rPr>
        <w:t xml:space="preserve"> (BIB 27 p. 290)</w:t>
      </w:r>
    </w:p>
    <w:p w14:paraId="0C81A429" w14:textId="77777777" w:rsidR="00EB39C6" w:rsidRPr="0032190F" w:rsidRDefault="00EB39C6" w:rsidP="00242C0F">
      <w:pPr>
        <w:jc w:val="both"/>
        <w:rPr>
          <w:lang w:val="fr-FR"/>
        </w:rPr>
      </w:pPr>
    </w:p>
    <w:p w14:paraId="64837642" w14:textId="0F0D79D2" w:rsidR="00FD1504" w:rsidRPr="0032190F" w:rsidRDefault="007A43DF" w:rsidP="00242C0F">
      <w:pPr>
        <w:jc w:val="both"/>
        <w:rPr>
          <w:lang w:val="fr-FR"/>
        </w:rPr>
      </w:pPr>
      <w:r w:rsidRPr="0032190F">
        <w:rPr>
          <w:lang w:val="fr-FR"/>
        </w:rPr>
        <w:t>En Italie septentrionale, dès la seconde moitié du 4</w:t>
      </w:r>
      <w:r w:rsidRPr="0032190F">
        <w:rPr>
          <w:vertAlign w:val="superscript"/>
          <w:lang w:val="fr-FR"/>
        </w:rPr>
        <w:t>e</w:t>
      </w:r>
      <w:r w:rsidRPr="0032190F">
        <w:rPr>
          <w:lang w:val="fr-FR"/>
        </w:rPr>
        <w:t xml:space="preserve"> millénaire, on note un changement de l’industrie lithique avec une réduction de la production laminaire et le développement important du façonnage par retouches bifaciales (BIB 788 p. 26 (BIB 329 p. 247-248 et 789 p. 257-259 et 790 p. 318-323). Les mêmes tendances se manifestent également dans l’industrie lithique de l’Italie centrale (BIB 788 p. 26 (BIB 791 p. 162 et 792 p. 275). </w:t>
      </w:r>
      <w:r w:rsidR="00FD573E" w:rsidRPr="0032190F">
        <w:rPr>
          <w:lang w:val="fr-FR"/>
        </w:rPr>
        <w:t>En matière de possibles transferts technologiques, il a également été proposé de mettre en relation le fort développement de la retouche bifaciale, dès la seconde moitié du 4</w:t>
      </w:r>
      <w:r w:rsidR="00FD573E" w:rsidRPr="0032190F">
        <w:rPr>
          <w:vertAlign w:val="superscript"/>
          <w:lang w:val="fr-FR"/>
        </w:rPr>
        <w:t>e</w:t>
      </w:r>
      <w:r w:rsidR="00FD573E" w:rsidRPr="0032190F">
        <w:rPr>
          <w:lang w:val="fr-FR"/>
        </w:rPr>
        <w:t xml:space="preserve"> millénaire avec l’essor de la métallurgie du </w:t>
      </w:r>
      <w:hyperlink r:id="rId8667" w:anchor="Sit_Cuivre" w:history="1">
        <w:r w:rsidR="009A36BA" w:rsidRPr="001E115E">
          <w:rPr>
            <w:rStyle w:val="Hyperlink"/>
            <w:lang w:val="fr-FR"/>
          </w:rPr>
          <w:t>cuivre</w:t>
        </w:r>
      </w:hyperlink>
      <w:r w:rsidR="009A36BA" w:rsidRPr="0032190F">
        <w:rPr>
          <w:lang w:val="fr-FR"/>
        </w:rPr>
        <w:t xml:space="preserve"> </w:t>
      </w:r>
      <w:r w:rsidR="00FD573E" w:rsidRPr="0032190F">
        <w:rPr>
          <w:lang w:val="fr-FR"/>
        </w:rPr>
        <w:t>(BIB 827 p. 51 (</w:t>
      </w:r>
      <w:r w:rsidR="009D2B9F" w:rsidRPr="0032190F">
        <w:rPr>
          <w:lang w:val="fr-FR"/>
        </w:rPr>
        <w:t xml:space="preserve">BIB 329)). </w:t>
      </w:r>
      <w:r w:rsidRPr="0032190F">
        <w:rPr>
          <w:lang w:val="fr-FR"/>
        </w:rPr>
        <w:t>Dans une production lithique de mauvaise qualité (silex local), les productions spécialisées des pointes de flèches, les éléments de faucille et surtout les poignards à retouches bifaciales font exception (BIB 788 p. 26)</w:t>
      </w:r>
      <w:r w:rsidR="00EB39C6" w:rsidRPr="0032190F">
        <w:rPr>
          <w:lang w:val="fr-FR"/>
        </w:rPr>
        <w:t xml:space="preserve">. </w:t>
      </w:r>
      <w:r w:rsidR="00CD5FB8" w:rsidRPr="0032190F">
        <w:rPr>
          <w:lang w:val="fr-FR"/>
        </w:rPr>
        <w:t xml:space="preserve">Durant </w:t>
      </w:r>
      <w:r w:rsidR="00FC287E" w:rsidRPr="0032190F">
        <w:rPr>
          <w:lang w:val="fr-FR"/>
        </w:rPr>
        <w:t xml:space="preserve">le </w:t>
      </w:r>
      <w:hyperlink r:id="rId8668" w:anchor="Cul_Neo_Final" w:history="1">
        <w:r w:rsidR="00FC287E" w:rsidRPr="0032190F">
          <w:rPr>
            <w:rStyle w:val="Hyperlink"/>
            <w:lang w:val="fr-FR"/>
          </w:rPr>
          <w:t>Néolithique final</w:t>
        </w:r>
      </w:hyperlink>
      <w:r w:rsidR="00FC287E" w:rsidRPr="0032190F">
        <w:rPr>
          <w:lang w:val="fr-FR"/>
        </w:rPr>
        <w:t xml:space="preserve"> et </w:t>
      </w:r>
      <w:r w:rsidR="00CD5FB8" w:rsidRPr="0032190F">
        <w:rPr>
          <w:lang w:val="fr-FR"/>
        </w:rPr>
        <w:t>l’</w:t>
      </w:r>
      <w:hyperlink r:id="rId8669" w:anchor="Cul_Chalco" w:history="1">
        <w:r w:rsidR="00CD5FB8" w:rsidRPr="0032190F">
          <w:rPr>
            <w:rStyle w:val="Hyperlink"/>
            <w:lang w:val="fr-FR"/>
          </w:rPr>
          <w:t>âge du Cuivre</w:t>
        </w:r>
      </w:hyperlink>
      <w:r w:rsidR="00CD5FB8" w:rsidRPr="0032190F">
        <w:rPr>
          <w:lang w:val="fr-FR"/>
        </w:rPr>
        <w:t xml:space="preserve">, après 3400 BC, on note à Monti Lessini une réorientation de la production des industrie </w:t>
      </w:r>
      <w:r w:rsidR="00C147B7" w:rsidRPr="0032190F">
        <w:rPr>
          <w:lang w:val="fr-FR"/>
        </w:rPr>
        <w:t>lithique en silex vers la produc</w:t>
      </w:r>
      <w:r w:rsidR="00CD5FB8" w:rsidRPr="0032190F">
        <w:rPr>
          <w:lang w:val="fr-FR"/>
        </w:rPr>
        <w:t xml:space="preserve">tion de pointes de flèches bifaciales et de lame de poignards bifaciales (poignards de </w:t>
      </w:r>
      <w:hyperlink r:id="rId8670" w:anchor="Cul_Remedello" w:history="1">
        <w:r w:rsidR="00CD5FB8" w:rsidRPr="0032190F">
          <w:rPr>
            <w:rStyle w:val="Hyperlink"/>
            <w:lang w:val="fr-FR"/>
          </w:rPr>
          <w:t>Remedello</w:t>
        </w:r>
      </w:hyperlink>
      <w:r w:rsidR="00CD5FB8" w:rsidRPr="0032190F">
        <w:rPr>
          <w:lang w:val="fr-FR"/>
        </w:rPr>
        <w:t xml:space="preserve">) ainsi que la production d’éclats (« flakes ») pour les outils (faucilles ?) (BIB 304 p. 225 et </w:t>
      </w:r>
      <w:r w:rsidR="00FD1504" w:rsidRPr="0032190F">
        <w:rPr>
          <w:lang w:val="fr-FR"/>
        </w:rPr>
        <w:t xml:space="preserve">325 et </w:t>
      </w:r>
      <w:r w:rsidR="00CD5FB8" w:rsidRPr="0032190F">
        <w:rPr>
          <w:lang w:val="fr-FR"/>
        </w:rPr>
        <w:t>326 et 327</w:t>
      </w:r>
      <w:r w:rsidR="00FD1504" w:rsidRPr="0032190F">
        <w:rPr>
          <w:lang w:val="fr-FR"/>
        </w:rPr>
        <w:t xml:space="preserve"> et 788</w:t>
      </w:r>
      <w:r w:rsidR="00CD5FB8" w:rsidRPr="0032190F">
        <w:rPr>
          <w:lang w:val="fr-FR"/>
        </w:rPr>
        <w:t>)</w:t>
      </w:r>
      <w:r w:rsidR="00FC287E" w:rsidRPr="0032190F">
        <w:rPr>
          <w:lang w:val="fr-FR"/>
        </w:rPr>
        <w:t xml:space="preserve">. Cette réorientation des productions vers des armes se fait en parallèle de la diminution de l’exploitation des gisements de </w:t>
      </w:r>
      <w:hyperlink r:id="rId8671" w:anchor="Sit_Pierres_Vertes" w:history="1">
        <w:r w:rsidR="00FC287E" w:rsidRPr="0032190F">
          <w:rPr>
            <w:rStyle w:val="Hyperlink"/>
            <w:lang w:val="fr-FR"/>
          </w:rPr>
          <w:t>pierres vertes</w:t>
        </w:r>
      </w:hyperlink>
      <w:r w:rsidR="00FC287E" w:rsidRPr="0032190F">
        <w:rPr>
          <w:lang w:val="fr-FR"/>
        </w:rPr>
        <w:t xml:space="preserve"> (BIB 63</w:t>
      </w:r>
      <w:r w:rsidR="007D0DD3" w:rsidRPr="0032190F">
        <w:rPr>
          <w:lang w:val="fr-FR"/>
        </w:rPr>
        <w:t xml:space="preserve"> et 64 et 453</w:t>
      </w:r>
      <w:r w:rsidR="00FC287E" w:rsidRPr="0032190F">
        <w:rPr>
          <w:lang w:val="fr-FR"/>
        </w:rPr>
        <w:t>)</w:t>
      </w:r>
      <w:r w:rsidR="006D0C64" w:rsidRPr="0032190F">
        <w:rPr>
          <w:lang w:val="fr-FR"/>
        </w:rPr>
        <w:t xml:space="preserve">. </w:t>
      </w:r>
    </w:p>
    <w:p w14:paraId="225CB91D" w14:textId="77777777" w:rsidR="00800D08" w:rsidRPr="0032190F" w:rsidRDefault="00800D08" w:rsidP="00242C0F">
      <w:pPr>
        <w:jc w:val="both"/>
        <w:rPr>
          <w:lang w:val="fr-FR"/>
        </w:rPr>
      </w:pPr>
    </w:p>
    <w:p w14:paraId="5A366008" w14:textId="4C159497" w:rsidR="00812762" w:rsidRPr="0032190F" w:rsidRDefault="00812762" w:rsidP="00242C0F">
      <w:pPr>
        <w:jc w:val="both"/>
        <w:rPr>
          <w:lang w:val="fr-FR"/>
        </w:rPr>
      </w:pPr>
      <w:r w:rsidRPr="0032190F">
        <w:rPr>
          <w:lang w:val="fr-FR"/>
        </w:rPr>
        <w:t xml:space="preserve">Durant l’âge du Cuivre, après 3400 BC, on note à </w:t>
      </w:r>
      <w:hyperlink r:id="rId8672" w:anchor="Sit_Monti_Lessini" w:history="1">
        <w:r w:rsidRPr="0032190F">
          <w:rPr>
            <w:rStyle w:val="Hyperlink"/>
            <w:lang w:val="fr-FR"/>
          </w:rPr>
          <w:t>Monti Lessini</w:t>
        </w:r>
      </w:hyperlink>
      <w:r w:rsidRPr="0032190F">
        <w:rPr>
          <w:lang w:val="fr-FR"/>
        </w:rPr>
        <w:t xml:space="preserve"> une réorientation de la production des industrie lithique en silex vers la production de pointes de flèches bifaciales et de lame de poignards bifaciales (poignards de </w:t>
      </w:r>
      <w:hyperlink w:anchor="Cul_Remedello" w:history="1">
        <w:r w:rsidRPr="0032190F">
          <w:rPr>
            <w:rStyle w:val="Hyperlink"/>
            <w:lang w:val="fr-FR"/>
          </w:rPr>
          <w:t>Remedello</w:t>
        </w:r>
      </w:hyperlink>
      <w:r w:rsidRPr="0032190F">
        <w:rPr>
          <w:lang w:val="fr-FR"/>
        </w:rPr>
        <w:t xml:space="preserve">, poignards  du nord des Alpes, en Suisse, du sud de l’Allemagne et du site de </w:t>
      </w:r>
      <w:hyperlink r:id="rId8673" w:anchor="Sit_Arbon_Bleiche_3" w:history="1">
        <w:r w:rsidRPr="0032190F">
          <w:rPr>
            <w:rStyle w:val="Hyperlink"/>
            <w:lang w:val="fr-FR"/>
          </w:rPr>
          <w:t xml:space="preserve">Arbon </w:t>
        </w:r>
        <w:r w:rsidR="00A949EC" w:rsidRPr="0032190F">
          <w:rPr>
            <w:rStyle w:val="Hyperlink"/>
            <w:lang w:val="fr-FR"/>
          </w:rPr>
          <w:t>Bleiche III</w:t>
        </w:r>
      </w:hyperlink>
      <w:r w:rsidRPr="0032190F">
        <w:rPr>
          <w:lang w:val="fr-FR"/>
        </w:rPr>
        <w:t>sur le lac de Constance) (BIB 304 p. 225 et 328) ainsi que la production d’éclats (« flakes ») pour les outils (faucilles ?) (BIB 304 p. 225)</w:t>
      </w:r>
    </w:p>
    <w:p w14:paraId="730EEC38" w14:textId="77777777" w:rsidR="00812762" w:rsidRPr="0032190F" w:rsidRDefault="00812762" w:rsidP="00242C0F">
      <w:pPr>
        <w:jc w:val="both"/>
        <w:rPr>
          <w:lang w:val="fr-FR"/>
        </w:rPr>
      </w:pPr>
    </w:p>
    <w:p w14:paraId="1E890DF7" w14:textId="77777777" w:rsidR="00A949EC" w:rsidRPr="0032190F" w:rsidRDefault="00A949EC" w:rsidP="00242C0F">
      <w:pPr>
        <w:pStyle w:val="Heading2"/>
      </w:pPr>
      <w:r w:rsidRPr="0032190F">
        <w:t>Fin du 3</w:t>
      </w:r>
      <w:r w:rsidRPr="0032190F">
        <w:rPr>
          <w:vertAlign w:val="superscript"/>
        </w:rPr>
        <w:t>e</w:t>
      </w:r>
      <w:r w:rsidRPr="0032190F">
        <w:t xml:space="preserve"> millénaire</w:t>
      </w:r>
    </w:p>
    <w:p w14:paraId="0AE98CAF" w14:textId="77777777" w:rsidR="00A949EC" w:rsidRPr="0032190F" w:rsidRDefault="00A949EC" w:rsidP="00242C0F">
      <w:pPr>
        <w:jc w:val="both"/>
        <w:rPr>
          <w:lang w:val="fr-FR"/>
        </w:rPr>
      </w:pPr>
    </w:p>
    <w:p w14:paraId="3CC6C1C8" w14:textId="21CC6701" w:rsidR="00EB39C6" w:rsidRPr="0032190F" w:rsidRDefault="00EB39C6" w:rsidP="00242C0F">
      <w:pPr>
        <w:jc w:val="both"/>
        <w:rPr>
          <w:lang w:val="fr-FR"/>
        </w:rPr>
      </w:pPr>
      <w:r w:rsidRPr="0032190F">
        <w:rPr>
          <w:lang w:val="fr-FR"/>
        </w:rPr>
        <w:t>A partir des étapes finales de l’Âge su Cuivre (derniers siècles du 3</w:t>
      </w:r>
      <w:r w:rsidRPr="0032190F">
        <w:rPr>
          <w:vertAlign w:val="superscript"/>
          <w:lang w:val="fr-FR"/>
        </w:rPr>
        <w:t>e</w:t>
      </w:r>
      <w:r w:rsidRPr="0032190F">
        <w:rPr>
          <w:lang w:val="fr-FR"/>
        </w:rPr>
        <w:t xml:space="preserve"> millénaire), les lames de poignards à façonnage bifaciale en silex issu de la région du Monte Lessini, semblent perdre progessivement leur signification symbolique, peut-être parce qu’une plus grande importance etst desormais accordée aux objets en métal (BIB 788 p. 35). Ils continuent à être produits à proximité des sources d’approvisonnement des Préalpes du Trentin et de Vénétie ou dans les territoir</w:t>
      </w:r>
      <w:r w:rsidR="00710BF7" w:rsidRPr="0032190F">
        <w:rPr>
          <w:lang w:val="fr-FR"/>
        </w:rPr>
        <w:t>e</w:t>
      </w:r>
      <w:r w:rsidRPr="0032190F">
        <w:rPr>
          <w:lang w:val="fr-FR"/>
        </w:rPr>
        <w:t xml:space="preserve">s limitrophes (site de </w:t>
      </w:r>
      <w:hyperlink r:id="rId8674" w:anchor="Sit_Buongiovanna" w:history="1">
        <w:r w:rsidRPr="0032190F">
          <w:rPr>
            <w:rStyle w:val="Hyperlink"/>
            <w:lang w:val="fr-FR"/>
          </w:rPr>
          <w:t>Buongiovanna</w:t>
        </w:r>
      </w:hyperlink>
      <w:r w:rsidRPr="0032190F">
        <w:rPr>
          <w:lang w:val="fr-FR"/>
        </w:rPr>
        <w:t>) (BIB 788 p. 35)</w:t>
      </w:r>
    </w:p>
    <w:p w14:paraId="3004F5F1" w14:textId="77777777" w:rsidR="006301F2" w:rsidRPr="0032190F" w:rsidRDefault="006301F2" w:rsidP="00242C0F">
      <w:pPr>
        <w:rPr>
          <w:lang w:val="fr-FR"/>
        </w:rPr>
      </w:pPr>
    </w:p>
    <w:p w14:paraId="495BE1B0" w14:textId="42677D3A" w:rsidR="00383CA6" w:rsidRPr="0032190F" w:rsidRDefault="00383CA6" w:rsidP="00242C0F">
      <w:pPr>
        <w:jc w:val="both"/>
        <w:rPr>
          <w:lang w:val="fr-FR"/>
        </w:rPr>
      </w:pPr>
      <w:r w:rsidRPr="0032190F">
        <w:rPr>
          <w:lang w:val="fr-FR"/>
        </w:rPr>
        <w:t xml:space="preserve">L’étude de l’industrie lithique lessinienne des contextes sépulcraux de </w:t>
      </w:r>
      <w:hyperlink r:id="rId8675" w:anchor="Sit_Riparo_Cavallino" w:history="1">
        <w:r w:rsidRPr="0032190F">
          <w:rPr>
            <w:rStyle w:val="Hyperlink"/>
            <w:lang w:val="fr-FR"/>
          </w:rPr>
          <w:t>Riparo Cavallino</w:t>
        </w:r>
      </w:hyperlink>
      <w:r w:rsidRPr="0032190F">
        <w:rPr>
          <w:lang w:val="fr-FR"/>
        </w:rPr>
        <w:t xml:space="preserve"> (Brescia) (BIB 788 p. 33 (BIB 775 p. 30-31)), et de Corna Nibbia di Bione (Brescia) (BIB 788 p. 33 (BIB 817)) a permis de vérifier que le travail des lames de poignard à retouches bifaciales mais aussi les pointes de flèches destinnées à léquipement des défunts était parachevée sur le site. Pour les deux types d’objets, il est possible de supposer une production à des fins exclusivement funéraires (BIB 788 p. 33).Le fait de trouver dans ces deux traditions funéraires distinctes (groupe des </w:t>
      </w:r>
      <w:hyperlink r:id="rId8676" w:anchor="Cul_Grottes_Sepulcrales" w:history="1">
        <w:r w:rsidRPr="0032190F">
          <w:rPr>
            <w:rStyle w:val="Hyperlink"/>
            <w:lang w:val="fr-FR"/>
          </w:rPr>
          <w:t>grottes sépulcrales</w:t>
        </w:r>
      </w:hyperlink>
      <w:r w:rsidR="001C307D" w:rsidRPr="0032190F">
        <w:rPr>
          <w:lang w:val="fr-FR"/>
        </w:rPr>
        <w:t xml:space="preserve">de type </w:t>
      </w:r>
      <w:hyperlink r:id="rId8677" w:anchor="Sit_Riparo_Cavallino" w:history="1">
        <w:r w:rsidR="001C307D" w:rsidRPr="0032190F">
          <w:rPr>
            <w:rStyle w:val="Hyperlink"/>
            <w:lang w:val="fr-FR"/>
          </w:rPr>
          <w:t>Riparo Cavallino</w:t>
        </w:r>
      </w:hyperlink>
      <w:r w:rsidR="001C307D" w:rsidRPr="0032190F">
        <w:rPr>
          <w:lang w:val="fr-FR"/>
        </w:rPr>
        <w:t xml:space="preserve"> [?] </w:t>
      </w:r>
      <w:r w:rsidRPr="0032190F">
        <w:rPr>
          <w:lang w:val="fr-FR"/>
        </w:rPr>
        <w:t xml:space="preserve">et nécropoles à inhumations individuelles de type </w:t>
      </w:r>
      <w:hyperlink r:id="rId8678" w:anchor="Sit_Remedello" w:history="1">
        <w:r w:rsidRPr="0032190F">
          <w:rPr>
            <w:rStyle w:val="Hyperlink"/>
            <w:lang w:val="fr-FR"/>
          </w:rPr>
          <w:t>Remedello</w:t>
        </w:r>
      </w:hyperlink>
      <w:r w:rsidRPr="0032190F">
        <w:rPr>
          <w:lang w:val="fr-FR"/>
        </w:rPr>
        <w:t xml:space="preserve">) la présence de poignards lithique à façonnage bifacial en provenance des </w:t>
      </w:r>
      <w:hyperlink r:id="rId8679" w:anchor="Sit_Monti_Lessini" w:history="1">
        <w:r w:rsidRPr="0032190F">
          <w:rPr>
            <w:rStyle w:val="Hyperlink"/>
            <w:lang w:val="fr-FR"/>
          </w:rPr>
          <w:t>Monti Lessini</w:t>
        </w:r>
      </w:hyperlink>
      <w:r w:rsidRPr="0032190F">
        <w:rPr>
          <w:lang w:val="fr-FR"/>
        </w:rPr>
        <w:t xml:space="preserve"> ou du Monte Baldo donne un caratère supra-culturel à ces artefacts qui deviennent carctéristiques de l’Âge du Cuivre nord-italien (BIB 788 p. 33). </w:t>
      </w:r>
    </w:p>
    <w:p w14:paraId="64EDED2F" w14:textId="77777777" w:rsidR="00383CA6" w:rsidRPr="0032190F" w:rsidRDefault="00383CA6" w:rsidP="00242C0F">
      <w:pPr>
        <w:rPr>
          <w:lang w:val="fr-FR"/>
        </w:rPr>
      </w:pPr>
    </w:p>
    <w:p w14:paraId="16B11285" w14:textId="48B710CB" w:rsidR="006301F2" w:rsidRPr="0032190F" w:rsidRDefault="003F404D" w:rsidP="00242C0F">
      <w:pPr>
        <w:rPr>
          <w:lang w:val="fr-FR"/>
        </w:rPr>
      </w:pPr>
      <w:r w:rsidRPr="0032190F">
        <w:rPr>
          <w:lang w:val="fr-FR"/>
        </w:rPr>
        <w:t>Le poignard d’</w:t>
      </w:r>
      <w:hyperlink r:id="rId8680" w:anchor="Sit_Otzi" w:history="1">
        <w:r w:rsidR="006301F2" w:rsidRPr="0032190F">
          <w:rPr>
            <w:rStyle w:val="Hyperlink"/>
            <w:lang w:val="fr-FR"/>
          </w:rPr>
          <w:t>Ötzi </w:t>
        </w:r>
      </w:hyperlink>
      <w:r w:rsidRPr="0032190F">
        <w:rPr>
          <w:lang w:val="fr-FR"/>
        </w:rPr>
        <w:t>est en silex du Monti Lessini</w:t>
      </w:r>
      <w:r w:rsidR="006301F2" w:rsidRPr="0032190F">
        <w:rPr>
          <w:lang w:val="fr-FR"/>
        </w:rPr>
        <w:t xml:space="preserve"> (BIB</w:t>
      </w:r>
      <w:r w:rsidRPr="0032190F">
        <w:rPr>
          <w:lang w:val="fr-FR"/>
        </w:rPr>
        <w:t xml:space="preserve"> 943</w:t>
      </w:r>
      <w:r w:rsidR="006301F2" w:rsidRPr="0032190F">
        <w:rPr>
          <w:lang w:val="fr-FR"/>
        </w:rPr>
        <w:t>)</w:t>
      </w:r>
    </w:p>
    <w:p w14:paraId="2220481E" w14:textId="77777777" w:rsidR="00EB39C6" w:rsidRPr="0032190F" w:rsidRDefault="00EB39C6" w:rsidP="00242C0F">
      <w:pPr>
        <w:jc w:val="both"/>
        <w:rPr>
          <w:lang w:val="fr-FR"/>
        </w:rPr>
      </w:pPr>
    </w:p>
    <w:p w14:paraId="4B7B6B88" w14:textId="77777777" w:rsidR="00DC70E2" w:rsidRPr="0032190F" w:rsidRDefault="00DC70E2" w:rsidP="00242C0F">
      <w:pPr>
        <w:pStyle w:val="Heading2"/>
      </w:pPr>
      <w:r w:rsidRPr="0032190F">
        <w:t>Sites</w:t>
      </w:r>
    </w:p>
    <w:p w14:paraId="58D928EE" w14:textId="77777777" w:rsidR="00DC70E2" w:rsidRPr="0032190F" w:rsidRDefault="00DC70E2" w:rsidP="00242C0F">
      <w:pPr>
        <w:rPr>
          <w:lang w:val="fr-FR"/>
        </w:rPr>
      </w:pPr>
    </w:p>
    <w:p w14:paraId="1E041B37" w14:textId="77777777" w:rsidR="00DC70E2" w:rsidRPr="0032190F" w:rsidRDefault="00DC70E2" w:rsidP="00242C0F">
      <w:pPr>
        <w:rPr>
          <w:lang w:val="fr-FR"/>
        </w:rPr>
      </w:pPr>
      <w:r w:rsidRPr="0032190F">
        <w:rPr>
          <w:lang w:val="fr-FR"/>
        </w:rPr>
        <w:t>Sites pour lesquels ont été retrouvés du silex issu du Monti Lessini :</w:t>
      </w:r>
    </w:p>
    <w:p w14:paraId="1E94BDE9" w14:textId="77777777" w:rsidR="00DC70E2" w:rsidRPr="0032190F" w:rsidRDefault="00DC70E2"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99"/>
        <w:gridCol w:w="916"/>
        <w:gridCol w:w="1844"/>
      </w:tblGrid>
      <w:tr w:rsidR="002B0E86" w:rsidRPr="00DB5974" w14:paraId="50F7E6AC" w14:textId="77777777">
        <w:trPr>
          <w:jc w:val="center"/>
        </w:trPr>
        <w:tc>
          <w:tcPr>
            <w:tcW w:w="2499" w:type="dxa"/>
          </w:tcPr>
          <w:p w14:paraId="4B465E93" w14:textId="56CD565B" w:rsidR="002B0E86" w:rsidRPr="00DB5974" w:rsidRDefault="00000000" w:rsidP="00242C0F">
            <w:pPr>
              <w:jc w:val="both"/>
              <w:rPr>
                <w:sz w:val="20"/>
                <w:szCs w:val="20"/>
              </w:rPr>
            </w:pPr>
            <w:hyperlink r:id="rId8681" w:anchor="Sit_Arene_Candide" w:history="1">
              <w:r w:rsidR="002B0E86" w:rsidRPr="00DB5974">
                <w:rPr>
                  <w:rStyle w:val="Hyperlink"/>
                  <w:sz w:val="20"/>
                  <w:szCs w:val="20"/>
                </w:rPr>
                <w:t>Arene Candide</w:t>
              </w:r>
            </w:hyperlink>
          </w:p>
        </w:tc>
        <w:tc>
          <w:tcPr>
            <w:tcW w:w="916" w:type="dxa"/>
          </w:tcPr>
          <w:p w14:paraId="65A6F974" w14:textId="77777777" w:rsidR="002B0E86" w:rsidRPr="00DB5974" w:rsidRDefault="002B0E86" w:rsidP="00242C0F">
            <w:pPr>
              <w:jc w:val="both"/>
              <w:rPr>
                <w:sz w:val="20"/>
                <w:szCs w:val="20"/>
              </w:rPr>
            </w:pPr>
          </w:p>
        </w:tc>
        <w:tc>
          <w:tcPr>
            <w:tcW w:w="1844" w:type="dxa"/>
          </w:tcPr>
          <w:p w14:paraId="51BCBEFE" w14:textId="28C70E9E" w:rsidR="002B0E86" w:rsidRPr="00DB5974" w:rsidRDefault="00000000" w:rsidP="00242C0F">
            <w:pPr>
              <w:jc w:val="both"/>
              <w:rPr>
                <w:sz w:val="20"/>
                <w:szCs w:val="20"/>
              </w:rPr>
            </w:pPr>
            <w:hyperlink r:id="rId8682" w:anchor="Sit_Lugo_Grezzana" w:history="1">
              <w:r w:rsidR="002B0E86" w:rsidRPr="00DB5974">
                <w:rPr>
                  <w:rStyle w:val="Hyperlink"/>
                  <w:sz w:val="20"/>
                  <w:szCs w:val="20"/>
                </w:rPr>
                <w:t>Lugo di Grezzana</w:t>
              </w:r>
            </w:hyperlink>
          </w:p>
        </w:tc>
      </w:tr>
      <w:tr w:rsidR="002B0E86" w:rsidRPr="00DB5974" w14:paraId="035100E2" w14:textId="77777777">
        <w:trPr>
          <w:jc w:val="center"/>
        </w:trPr>
        <w:tc>
          <w:tcPr>
            <w:tcW w:w="2499" w:type="dxa"/>
          </w:tcPr>
          <w:p w14:paraId="51592A80" w14:textId="41CAD86F" w:rsidR="002B0E86" w:rsidRPr="00DB5974" w:rsidRDefault="00000000" w:rsidP="00242C0F">
            <w:pPr>
              <w:jc w:val="both"/>
              <w:rPr>
                <w:sz w:val="20"/>
                <w:szCs w:val="20"/>
              </w:rPr>
            </w:pPr>
            <w:hyperlink r:id="rId8683" w:anchor="Sit_Isera_Torretta" w:history="1">
              <w:r w:rsidR="002B0E86" w:rsidRPr="00DB5974">
                <w:rPr>
                  <w:rStyle w:val="Hyperlink"/>
                  <w:sz w:val="20"/>
                  <w:szCs w:val="20"/>
                </w:rPr>
                <w:t>Isera la Toretta</w:t>
              </w:r>
            </w:hyperlink>
          </w:p>
        </w:tc>
        <w:tc>
          <w:tcPr>
            <w:tcW w:w="916" w:type="dxa"/>
          </w:tcPr>
          <w:p w14:paraId="64C05E6B" w14:textId="77777777" w:rsidR="002B0E86" w:rsidRPr="00DB5974" w:rsidRDefault="002B0E86" w:rsidP="00242C0F">
            <w:pPr>
              <w:jc w:val="both"/>
              <w:rPr>
                <w:sz w:val="20"/>
                <w:szCs w:val="20"/>
              </w:rPr>
            </w:pPr>
          </w:p>
        </w:tc>
        <w:tc>
          <w:tcPr>
            <w:tcW w:w="1844" w:type="dxa"/>
          </w:tcPr>
          <w:p w14:paraId="42F31A9E" w14:textId="44A69156" w:rsidR="002B0E86" w:rsidRPr="00DB5974" w:rsidRDefault="00000000" w:rsidP="00242C0F">
            <w:pPr>
              <w:jc w:val="both"/>
              <w:rPr>
                <w:sz w:val="20"/>
                <w:szCs w:val="20"/>
              </w:rPr>
            </w:pPr>
            <w:hyperlink r:id="rId8684" w:anchor="Sit_San_Ambrogio" w:history="1">
              <w:r w:rsidR="002B0E86" w:rsidRPr="00DB5974">
                <w:rPr>
                  <w:rStyle w:val="Hyperlink"/>
                  <w:sz w:val="20"/>
                  <w:szCs w:val="20"/>
                </w:rPr>
                <w:t>San Ambrogio</w:t>
              </w:r>
            </w:hyperlink>
          </w:p>
        </w:tc>
      </w:tr>
      <w:tr w:rsidR="002B0E86" w:rsidRPr="00DB5974" w14:paraId="0F5F9C70" w14:textId="77777777">
        <w:trPr>
          <w:jc w:val="center"/>
        </w:trPr>
        <w:tc>
          <w:tcPr>
            <w:tcW w:w="2499" w:type="dxa"/>
          </w:tcPr>
          <w:p w14:paraId="559B9DA4" w14:textId="083E90AA" w:rsidR="002B0E86" w:rsidRPr="00DB5974" w:rsidRDefault="00000000" w:rsidP="00242C0F">
            <w:pPr>
              <w:jc w:val="both"/>
              <w:rPr>
                <w:sz w:val="20"/>
                <w:szCs w:val="20"/>
              </w:rPr>
            </w:pPr>
            <w:hyperlink r:id="rId8685" w:anchor="Sit_Riparo_Cavallino" w:history="1">
              <w:r w:rsidR="002B0E86" w:rsidRPr="00DB5974">
                <w:rPr>
                  <w:rStyle w:val="Hyperlink"/>
                  <w:sz w:val="20"/>
                  <w:szCs w:val="20"/>
                </w:rPr>
                <w:t>Riparo Cavallino</w:t>
              </w:r>
            </w:hyperlink>
          </w:p>
        </w:tc>
        <w:tc>
          <w:tcPr>
            <w:tcW w:w="916" w:type="dxa"/>
          </w:tcPr>
          <w:p w14:paraId="4DFB779E" w14:textId="77777777" w:rsidR="002B0E86" w:rsidRPr="00DB5974" w:rsidRDefault="002B0E86" w:rsidP="00242C0F">
            <w:pPr>
              <w:jc w:val="both"/>
              <w:rPr>
                <w:sz w:val="20"/>
                <w:szCs w:val="20"/>
              </w:rPr>
            </w:pPr>
            <w:r w:rsidRPr="00DB5974">
              <w:rPr>
                <w:sz w:val="20"/>
                <w:szCs w:val="20"/>
              </w:rPr>
              <w:t>Brescia</w:t>
            </w:r>
          </w:p>
        </w:tc>
        <w:tc>
          <w:tcPr>
            <w:tcW w:w="1844" w:type="dxa"/>
          </w:tcPr>
          <w:p w14:paraId="4328CD7A" w14:textId="6DDEFEB0" w:rsidR="002B0E86" w:rsidRPr="00DB5974" w:rsidRDefault="00000000" w:rsidP="00242C0F">
            <w:pPr>
              <w:jc w:val="both"/>
              <w:rPr>
                <w:sz w:val="20"/>
                <w:szCs w:val="20"/>
              </w:rPr>
            </w:pPr>
            <w:hyperlink r:id="rId8686" w:anchor="Sit_Petit_Chasseur" w:history="1">
              <w:r w:rsidR="002B0E86" w:rsidRPr="00DB5974">
                <w:rPr>
                  <w:rStyle w:val="Hyperlink"/>
                  <w:sz w:val="20"/>
                  <w:szCs w:val="20"/>
                </w:rPr>
                <w:t>Sion</w:t>
              </w:r>
            </w:hyperlink>
          </w:p>
        </w:tc>
      </w:tr>
      <w:tr w:rsidR="002B0E86" w:rsidRPr="00DB5974" w14:paraId="671DC771" w14:textId="77777777">
        <w:trPr>
          <w:jc w:val="center"/>
        </w:trPr>
        <w:tc>
          <w:tcPr>
            <w:tcW w:w="2499" w:type="dxa"/>
          </w:tcPr>
          <w:p w14:paraId="6201235E" w14:textId="41D77D01" w:rsidR="002B0E86" w:rsidRPr="00DB5974" w:rsidRDefault="00000000" w:rsidP="00242C0F">
            <w:pPr>
              <w:jc w:val="both"/>
              <w:rPr>
                <w:sz w:val="20"/>
                <w:szCs w:val="20"/>
              </w:rPr>
            </w:pPr>
            <w:hyperlink r:id="rId8687" w:anchor="Sit_Rocca_Manerba" w:history="1">
              <w:r w:rsidR="002B0E86" w:rsidRPr="00DB5974">
                <w:rPr>
                  <w:rStyle w:val="Hyperlink"/>
                  <w:sz w:val="20"/>
                  <w:szCs w:val="20"/>
                </w:rPr>
                <w:t>Rocca di Manerba</w:t>
              </w:r>
            </w:hyperlink>
          </w:p>
        </w:tc>
        <w:tc>
          <w:tcPr>
            <w:tcW w:w="916" w:type="dxa"/>
          </w:tcPr>
          <w:p w14:paraId="60B6AD34" w14:textId="77777777" w:rsidR="002B0E86" w:rsidRPr="00DB5974" w:rsidRDefault="002B0E86" w:rsidP="00242C0F">
            <w:pPr>
              <w:jc w:val="both"/>
              <w:rPr>
                <w:sz w:val="20"/>
                <w:szCs w:val="20"/>
              </w:rPr>
            </w:pPr>
            <w:r w:rsidRPr="00DB5974">
              <w:rPr>
                <w:sz w:val="20"/>
                <w:szCs w:val="20"/>
              </w:rPr>
              <w:t>Brescia</w:t>
            </w:r>
          </w:p>
        </w:tc>
        <w:tc>
          <w:tcPr>
            <w:tcW w:w="1844" w:type="dxa"/>
          </w:tcPr>
          <w:p w14:paraId="5B1F9ED9" w14:textId="2B010CF8" w:rsidR="002B0E86" w:rsidRPr="00DB5974" w:rsidRDefault="00000000" w:rsidP="00242C0F">
            <w:pPr>
              <w:jc w:val="both"/>
              <w:rPr>
                <w:sz w:val="20"/>
                <w:szCs w:val="20"/>
              </w:rPr>
            </w:pPr>
            <w:hyperlink r:id="rId8688" w:anchor="Sit_Saint_Leonard" w:history="1">
              <w:r w:rsidR="002B0E86" w:rsidRPr="00DB5974">
                <w:rPr>
                  <w:rStyle w:val="Hyperlink"/>
                  <w:sz w:val="20"/>
                  <w:szCs w:val="20"/>
                </w:rPr>
                <w:t>Saint-Léonard</w:t>
              </w:r>
            </w:hyperlink>
          </w:p>
        </w:tc>
      </w:tr>
      <w:tr w:rsidR="002B0E86" w:rsidRPr="00DB5974" w14:paraId="4A87F383" w14:textId="77777777">
        <w:trPr>
          <w:jc w:val="center"/>
        </w:trPr>
        <w:tc>
          <w:tcPr>
            <w:tcW w:w="2499" w:type="dxa"/>
          </w:tcPr>
          <w:p w14:paraId="7C79275E" w14:textId="0988B6D9" w:rsidR="002B0E86" w:rsidRPr="00DB5974" w:rsidRDefault="00000000" w:rsidP="00242C0F">
            <w:pPr>
              <w:jc w:val="both"/>
              <w:rPr>
                <w:sz w:val="20"/>
                <w:szCs w:val="20"/>
              </w:rPr>
            </w:pPr>
            <w:hyperlink r:id="rId8689" w:anchor="Sit_Fiave" w:history="1">
              <w:r w:rsidR="002B0E86" w:rsidRPr="00DB5974">
                <w:rPr>
                  <w:rStyle w:val="Hyperlink"/>
                  <w:sz w:val="20"/>
                  <w:szCs w:val="20"/>
                </w:rPr>
                <w:t>Fiavè 1</w:t>
              </w:r>
            </w:hyperlink>
          </w:p>
        </w:tc>
        <w:tc>
          <w:tcPr>
            <w:tcW w:w="916" w:type="dxa"/>
          </w:tcPr>
          <w:p w14:paraId="4EE841E0" w14:textId="77777777" w:rsidR="002B0E86" w:rsidRPr="00DB5974" w:rsidRDefault="002B0E86" w:rsidP="00242C0F">
            <w:pPr>
              <w:jc w:val="both"/>
              <w:rPr>
                <w:sz w:val="20"/>
                <w:szCs w:val="20"/>
              </w:rPr>
            </w:pPr>
          </w:p>
        </w:tc>
        <w:tc>
          <w:tcPr>
            <w:tcW w:w="1844" w:type="dxa"/>
          </w:tcPr>
          <w:p w14:paraId="3F340A9D" w14:textId="6B92A215" w:rsidR="002B0E86" w:rsidRPr="00DB5974" w:rsidRDefault="00000000" w:rsidP="00242C0F">
            <w:pPr>
              <w:jc w:val="both"/>
              <w:rPr>
                <w:sz w:val="20"/>
                <w:szCs w:val="20"/>
              </w:rPr>
            </w:pPr>
            <w:hyperlink r:id="rId8690" w:anchor="Sit_Rivoli" w:history="1">
              <w:r w:rsidR="002B0E86" w:rsidRPr="00DB5974">
                <w:rPr>
                  <w:rStyle w:val="Hyperlink"/>
                  <w:sz w:val="20"/>
                  <w:szCs w:val="20"/>
                </w:rPr>
                <w:t>Rivoli</w:t>
              </w:r>
            </w:hyperlink>
          </w:p>
        </w:tc>
      </w:tr>
      <w:tr w:rsidR="002B0E86" w:rsidRPr="00DB5974" w14:paraId="2FBA5101" w14:textId="77777777">
        <w:trPr>
          <w:jc w:val="center"/>
        </w:trPr>
        <w:tc>
          <w:tcPr>
            <w:tcW w:w="2499" w:type="dxa"/>
          </w:tcPr>
          <w:p w14:paraId="5C95D78F" w14:textId="54F202E4" w:rsidR="002B0E86" w:rsidRPr="00DB5974" w:rsidRDefault="00000000" w:rsidP="00242C0F">
            <w:pPr>
              <w:jc w:val="both"/>
              <w:rPr>
                <w:sz w:val="20"/>
                <w:szCs w:val="20"/>
              </w:rPr>
            </w:pPr>
            <w:hyperlink r:id="rId8691" w:anchor="Sit_Ergolding_Fischergasse" w:history="1">
              <w:r w:rsidR="002B0E86" w:rsidRPr="00DB5974">
                <w:rPr>
                  <w:rStyle w:val="Hyperlink"/>
                  <w:sz w:val="20"/>
                  <w:szCs w:val="20"/>
                </w:rPr>
                <w:t>Ergolding Fischergasse</w:t>
              </w:r>
            </w:hyperlink>
          </w:p>
        </w:tc>
        <w:tc>
          <w:tcPr>
            <w:tcW w:w="916" w:type="dxa"/>
          </w:tcPr>
          <w:p w14:paraId="7B7B6329" w14:textId="77777777" w:rsidR="002B0E86" w:rsidRPr="00DB5974" w:rsidRDefault="002B0E86" w:rsidP="00242C0F">
            <w:pPr>
              <w:jc w:val="both"/>
              <w:rPr>
                <w:sz w:val="20"/>
                <w:szCs w:val="20"/>
              </w:rPr>
            </w:pPr>
          </w:p>
        </w:tc>
        <w:tc>
          <w:tcPr>
            <w:tcW w:w="1844" w:type="dxa"/>
          </w:tcPr>
          <w:p w14:paraId="47981068" w14:textId="51CDD155" w:rsidR="002B0E86" w:rsidRPr="00DB5974" w:rsidRDefault="00000000" w:rsidP="00242C0F">
            <w:pPr>
              <w:jc w:val="both"/>
              <w:rPr>
                <w:sz w:val="20"/>
                <w:szCs w:val="20"/>
              </w:rPr>
            </w:pPr>
            <w:hyperlink r:id="rId8692" w:anchor="Sit_Buongiovanna" w:history="1">
              <w:r w:rsidR="002B0E86" w:rsidRPr="00DB5974">
                <w:rPr>
                  <w:rStyle w:val="Hyperlink"/>
                  <w:sz w:val="20"/>
                  <w:szCs w:val="20"/>
                </w:rPr>
                <w:t>Buongiovanna</w:t>
              </w:r>
            </w:hyperlink>
          </w:p>
        </w:tc>
      </w:tr>
      <w:tr w:rsidR="002B0E86" w:rsidRPr="00DB5974" w14:paraId="341E661D" w14:textId="77777777">
        <w:trPr>
          <w:jc w:val="center"/>
        </w:trPr>
        <w:tc>
          <w:tcPr>
            <w:tcW w:w="2499" w:type="dxa"/>
          </w:tcPr>
          <w:p w14:paraId="19C26A6F" w14:textId="13498901" w:rsidR="002B0E86" w:rsidRPr="00DB5974" w:rsidRDefault="00000000" w:rsidP="00242C0F">
            <w:pPr>
              <w:jc w:val="both"/>
              <w:rPr>
                <w:sz w:val="20"/>
                <w:szCs w:val="20"/>
              </w:rPr>
            </w:pPr>
            <w:hyperlink r:id="rId8693" w:anchor="Sit_Volongo" w:history="1">
              <w:r w:rsidR="002B0E86" w:rsidRPr="00DB5974">
                <w:rPr>
                  <w:rStyle w:val="Hyperlink"/>
                  <w:sz w:val="20"/>
                  <w:szCs w:val="20"/>
                </w:rPr>
                <w:t>Volongo</w:t>
              </w:r>
            </w:hyperlink>
          </w:p>
        </w:tc>
        <w:tc>
          <w:tcPr>
            <w:tcW w:w="916" w:type="dxa"/>
          </w:tcPr>
          <w:p w14:paraId="5279DA59" w14:textId="77777777" w:rsidR="002B0E86" w:rsidRPr="00DB5974" w:rsidRDefault="002B0E86" w:rsidP="00242C0F">
            <w:pPr>
              <w:jc w:val="both"/>
              <w:rPr>
                <w:sz w:val="20"/>
                <w:szCs w:val="20"/>
              </w:rPr>
            </w:pPr>
          </w:p>
        </w:tc>
        <w:tc>
          <w:tcPr>
            <w:tcW w:w="1844" w:type="dxa"/>
          </w:tcPr>
          <w:p w14:paraId="27BA60C0" w14:textId="36F5CCE1" w:rsidR="002B0E86" w:rsidRPr="00DB5974" w:rsidRDefault="00000000" w:rsidP="00242C0F">
            <w:pPr>
              <w:jc w:val="both"/>
              <w:rPr>
                <w:sz w:val="20"/>
                <w:szCs w:val="20"/>
              </w:rPr>
            </w:pPr>
            <w:hyperlink r:id="rId8694" w:anchor="Sit_Cumba_Rat" w:history="1">
              <w:r w:rsidR="002B0E86" w:rsidRPr="00DB5974">
                <w:rPr>
                  <w:rStyle w:val="Hyperlink"/>
                  <w:sz w:val="20"/>
                  <w:szCs w:val="20"/>
                </w:rPr>
                <w:t>La Cumba</w:t>
              </w:r>
            </w:hyperlink>
            <w:r w:rsidR="003B00EF" w:rsidRPr="00DB5974">
              <w:rPr>
                <w:sz w:val="20"/>
                <w:szCs w:val="20"/>
              </w:rPr>
              <w:t>*</w:t>
            </w:r>
          </w:p>
        </w:tc>
      </w:tr>
      <w:tr w:rsidR="002B0E86" w:rsidRPr="00DB5974" w14:paraId="0B523085" w14:textId="77777777">
        <w:trPr>
          <w:jc w:val="center"/>
        </w:trPr>
        <w:tc>
          <w:tcPr>
            <w:tcW w:w="2499" w:type="dxa"/>
          </w:tcPr>
          <w:p w14:paraId="0D404180" w14:textId="5FDA8C93" w:rsidR="002B0E86" w:rsidRPr="00DB5974" w:rsidRDefault="00000000" w:rsidP="00242C0F">
            <w:pPr>
              <w:jc w:val="both"/>
              <w:rPr>
                <w:sz w:val="20"/>
                <w:szCs w:val="20"/>
              </w:rPr>
            </w:pPr>
            <w:hyperlink r:id="rId8695" w:anchor="Sit_Fontanella_Mantovana" w:history="1">
              <w:r w:rsidR="002B0E86" w:rsidRPr="00DB5974">
                <w:rPr>
                  <w:rStyle w:val="Hyperlink"/>
                  <w:sz w:val="20"/>
                  <w:szCs w:val="20"/>
                </w:rPr>
                <w:t>Fontanella Mantovana</w:t>
              </w:r>
            </w:hyperlink>
          </w:p>
        </w:tc>
        <w:tc>
          <w:tcPr>
            <w:tcW w:w="916" w:type="dxa"/>
          </w:tcPr>
          <w:p w14:paraId="751D929B" w14:textId="77777777" w:rsidR="002B0E86" w:rsidRPr="00DB5974" w:rsidRDefault="002B0E86" w:rsidP="00242C0F">
            <w:pPr>
              <w:jc w:val="both"/>
              <w:rPr>
                <w:sz w:val="20"/>
                <w:szCs w:val="20"/>
              </w:rPr>
            </w:pPr>
          </w:p>
        </w:tc>
        <w:tc>
          <w:tcPr>
            <w:tcW w:w="1844" w:type="dxa"/>
          </w:tcPr>
          <w:p w14:paraId="0A8E2C9D" w14:textId="64E5CF82" w:rsidR="002B0E86" w:rsidRPr="00DB5974" w:rsidRDefault="00000000" w:rsidP="00242C0F">
            <w:pPr>
              <w:jc w:val="both"/>
              <w:rPr>
                <w:sz w:val="20"/>
                <w:szCs w:val="20"/>
              </w:rPr>
            </w:pPr>
            <w:hyperlink r:id="rId8696" w:anchor="Sit_Otzi" w:history="1">
              <w:r w:rsidR="002B0E86" w:rsidRPr="00DB5974">
                <w:rPr>
                  <w:rStyle w:val="Hyperlink"/>
                  <w:sz w:val="20"/>
                  <w:szCs w:val="20"/>
                </w:rPr>
                <w:t>Ötzi</w:t>
              </w:r>
            </w:hyperlink>
          </w:p>
        </w:tc>
      </w:tr>
      <w:tr w:rsidR="003C037F" w:rsidRPr="00DB5974" w14:paraId="3A011700" w14:textId="77777777">
        <w:trPr>
          <w:jc w:val="center"/>
        </w:trPr>
        <w:tc>
          <w:tcPr>
            <w:tcW w:w="2499" w:type="dxa"/>
          </w:tcPr>
          <w:p w14:paraId="6B1C1B9B" w14:textId="75CCDA93" w:rsidR="003C037F" w:rsidRPr="00DB5974" w:rsidRDefault="00000000" w:rsidP="00242C0F">
            <w:pPr>
              <w:jc w:val="both"/>
              <w:rPr>
                <w:sz w:val="20"/>
                <w:szCs w:val="20"/>
              </w:rPr>
            </w:pPr>
            <w:hyperlink r:id="rId8697" w:anchor="Sit_Remedello" w:history="1">
              <w:r w:rsidR="003C037F" w:rsidRPr="00DB5974">
                <w:rPr>
                  <w:rStyle w:val="Hyperlink"/>
                  <w:sz w:val="20"/>
                  <w:szCs w:val="20"/>
                </w:rPr>
                <w:t>Remedello-Sotto</w:t>
              </w:r>
            </w:hyperlink>
          </w:p>
        </w:tc>
        <w:tc>
          <w:tcPr>
            <w:tcW w:w="916" w:type="dxa"/>
          </w:tcPr>
          <w:p w14:paraId="305BF97A" w14:textId="77777777" w:rsidR="003C037F" w:rsidRPr="00DB5974" w:rsidRDefault="003C037F" w:rsidP="00242C0F">
            <w:pPr>
              <w:jc w:val="both"/>
              <w:rPr>
                <w:sz w:val="20"/>
                <w:szCs w:val="20"/>
              </w:rPr>
            </w:pPr>
          </w:p>
        </w:tc>
        <w:tc>
          <w:tcPr>
            <w:tcW w:w="1844" w:type="dxa"/>
          </w:tcPr>
          <w:p w14:paraId="537E9403" w14:textId="77777777" w:rsidR="003C037F" w:rsidRPr="00DB5974" w:rsidRDefault="00F42FE8" w:rsidP="00242C0F">
            <w:pPr>
              <w:jc w:val="both"/>
              <w:rPr>
                <w:sz w:val="20"/>
                <w:szCs w:val="20"/>
              </w:rPr>
            </w:pPr>
            <w:r w:rsidRPr="00DB5974">
              <w:rPr>
                <w:sz w:val="20"/>
                <w:szCs w:val="20"/>
              </w:rPr>
              <w:t>La Polada</w:t>
            </w:r>
          </w:p>
        </w:tc>
      </w:tr>
      <w:tr w:rsidR="003C037F" w:rsidRPr="00DB5974" w14:paraId="66A707E4" w14:textId="77777777">
        <w:trPr>
          <w:jc w:val="center"/>
        </w:trPr>
        <w:tc>
          <w:tcPr>
            <w:tcW w:w="2499" w:type="dxa"/>
          </w:tcPr>
          <w:p w14:paraId="56DC21A8" w14:textId="27F0B1F2" w:rsidR="003C037F" w:rsidRPr="00DB5974" w:rsidRDefault="00000000" w:rsidP="00242C0F">
            <w:pPr>
              <w:jc w:val="both"/>
              <w:rPr>
                <w:sz w:val="20"/>
                <w:szCs w:val="20"/>
              </w:rPr>
            </w:pPr>
            <w:hyperlink r:id="rId8698" w:anchor="Sit_Valsera_Gazzo_Veronese" w:history="1">
              <w:r w:rsidR="003C037F" w:rsidRPr="00DB5974">
                <w:rPr>
                  <w:rStyle w:val="Hyperlink"/>
                  <w:sz w:val="20"/>
                  <w:szCs w:val="20"/>
                </w:rPr>
                <w:t>Valserà di Gazzo Veronese</w:t>
              </w:r>
            </w:hyperlink>
          </w:p>
        </w:tc>
        <w:tc>
          <w:tcPr>
            <w:tcW w:w="916" w:type="dxa"/>
          </w:tcPr>
          <w:p w14:paraId="56040EE2" w14:textId="77777777" w:rsidR="003C037F" w:rsidRPr="00DB5974" w:rsidRDefault="003C037F" w:rsidP="00242C0F">
            <w:pPr>
              <w:jc w:val="both"/>
              <w:rPr>
                <w:sz w:val="20"/>
                <w:szCs w:val="20"/>
              </w:rPr>
            </w:pPr>
          </w:p>
        </w:tc>
        <w:tc>
          <w:tcPr>
            <w:tcW w:w="1844" w:type="dxa"/>
          </w:tcPr>
          <w:p w14:paraId="74BBE0AB" w14:textId="05DB9E66" w:rsidR="003C037F" w:rsidRPr="00DB5974" w:rsidRDefault="00000000" w:rsidP="00242C0F">
            <w:pPr>
              <w:jc w:val="both"/>
              <w:rPr>
                <w:sz w:val="20"/>
                <w:szCs w:val="20"/>
              </w:rPr>
            </w:pPr>
            <w:hyperlink r:id="rId8699" w:anchor="Sit_Seefeld" w:history="1">
              <w:r w:rsidR="003C037F" w:rsidRPr="00DB5974">
                <w:rPr>
                  <w:rStyle w:val="Hyperlink"/>
                  <w:sz w:val="20"/>
                  <w:szCs w:val="20"/>
                </w:rPr>
                <w:t>Seefeld</w:t>
              </w:r>
            </w:hyperlink>
          </w:p>
        </w:tc>
      </w:tr>
      <w:tr w:rsidR="003C037F" w:rsidRPr="00DB5974" w14:paraId="3921EFBB" w14:textId="77777777">
        <w:trPr>
          <w:jc w:val="center"/>
        </w:trPr>
        <w:tc>
          <w:tcPr>
            <w:tcW w:w="2499" w:type="dxa"/>
          </w:tcPr>
          <w:p w14:paraId="30E694C3" w14:textId="5A6F6479" w:rsidR="003C037F" w:rsidRPr="00DB5974" w:rsidRDefault="00000000" w:rsidP="00242C0F">
            <w:pPr>
              <w:jc w:val="both"/>
              <w:rPr>
                <w:sz w:val="20"/>
                <w:szCs w:val="20"/>
              </w:rPr>
            </w:pPr>
            <w:hyperlink r:id="rId8700" w:anchor="Sit_Doss_Pipel" w:history="1">
              <w:r w:rsidR="003C037F" w:rsidRPr="00DB5974">
                <w:rPr>
                  <w:rStyle w:val="Hyperlink"/>
                  <w:sz w:val="20"/>
                  <w:szCs w:val="20"/>
                </w:rPr>
                <w:t>Doss Pipel</w:t>
              </w:r>
            </w:hyperlink>
          </w:p>
        </w:tc>
        <w:tc>
          <w:tcPr>
            <w:tcW w:w="916" w:type="dxa"/>
          </w:tcPr>
          <w:p w14:paraId="18E5DC00" w14:textId="77777777" w:rsidR="003C037F" w:rsidRPr="00DB5974" w:rsidRDefault="003C037F" w:rsidP="00242C0F">
            <w:pPr>
              <w:jc w:val="both"/>
              <w:rPr>
                <w:sz w:val="20"/>
                <w:szCs w:val="20"/>
              </w:rPr>
            </w:pPr>
          </w:p>
        </w:tc>
        <w:tc>
          <w:tcPr>
            <w:tcW w:w="1844" w:type="dxa"/>
          </w:tcPr>
          <w:p w14:paraId="4535B9B3" w14:textId="7D3A74D2" w:rsidR="003C037F" w:rsidRPr="00DB5974" w:rsidRDefault="00000000" w:rsidP="00242C0F">
            <w:pPr>
              <w:jc w:val="both"/>
              <w:rPr>
                <w:sz w:val="20"/>
                <w:szCs w:val="20"/>
              </w:rPr>
            </w:pPr>
            <w:hyperlink r:id="rId8701" w:anchor="Sit_Allensbach_Strandbad" w:history="1">
              <w:r w:rsidR="003C037F" w:rsidRPr="00DB5974">
                <w:rPr>
                  <w:rStyle w:val="Hyperlink"/>
                  <w:sz w:val="20"/>
                  <w:szCs w:val="20"/>
                </w:rPr>
                <w:t>Allensbach</w:t>
              </w:r>
            </w:hyperlink>
          </w:p>
        </w:tc>
      </w:tr>
      <w:tr w:rsidR="003C037F" w:rsidRPr="00DB5974" w14:paraId="2BD9AA35" w14:textId="77777777">
        <w:trPr>
          <w:jc w:val="center"/>
        </w:trPr>
        <w:tc>
          <w:tcPr>
            <w:tcW w:w="2499" w:type="dxa"/>
          </w:tcPr>
          <w:p w14:paraId="65F69B65" w14:textId="29E2C226" w:rsidR="003C037F" w:rsidRPr="00DB5974" w:rsidRDefault="00000000" w:rsidP="00242C0F">
            <w:pPr>
              <w:jc w:val="both"/>
              <w:rPr>
                <w:sz w:val="20"/>
                <w:szCs w:val="20"/>
              </w:rPr>
            </w:pPr>
            <w:hyperlink r:id="rId8702" w:anchor="Sit_Mozartstrasse" w:history="1">
              <w:r w:rsidR="003C037F" w:rsidRPr="00DB5974">
                <w:rPr>
                  <w:rStyle w:val="Hyperlink"/>
                  <w:sz w:val="20"/>
                  <w:szCs w:val="20"/>
                </w:rPr>
                <w:t>Mozartstrasse</w:t>
              </w:r>
            </w:hyperlink>
          </w:p>
        </w:tc>
        <w:tc>
          <w:tcPr>
            <w:tcW w:w="916" w:type="dxa"/>
          </w:tcPr>
          <w:p w14:paraId="40B44FF4" w14:textId="77777777" w:rsidR="003C037F" w:rsidRPr="00DB5974" w:rsidRDefault="003C037F" w:rsidP="00242C0F">
            <w:pPr>
              <w:jc w:val="both"/>
              <w:rPr>
                <w:sz w:val="20"/>
                <w:szCs w:val="20"/>
              </w:rPr>
            </w:pPr>
          </w:p>
        </w:tc>
        <w:tc>
          <w:tcPr>
            <w:tcW w:w="1844" w:type="dxa"/>
          </w:tcPr>
          <w:p w14:paraId="606C0A72" w14:textId="1C59156D" w:rsidR="003C037F" w:rsidRPr="00DB5974" w:rsidRDefault="00000000" w:rsidP="00242C0F">
            <w:pPr>
              <w:jc w:val="both"/>
              <w:rPr>
                <w:sz w:val="20"/>
                <w:szCs w:val="20"/>
              </w:rPr>
            </w:pPr>
            <w:hyperlink r:id="rId8703" w:anchor="Sit_Lavagnone" w:history="1">
              <w:r w:rsidR="003C037F" w:rsidRPr="00DB5974">
                <w:rPr>
                  <w:rStyle w:val="Hyperlink"/>
                  <w:sz w:val="20"/>
                  <w:szCs w:val="20"/>
                </w:rPr>
                <w:t>Lavagnone</w:t>
              </w:r>
            </w:hyperlink>
          </w:p>
        </w:tc>
      </w:tr>
      <w:tr w:rsidR="003C037F" w:rsidRPr="00DB5974" w14:paraId="763D31B6" w14:textId="77777777">
        <w:trPr>
          <w:jc w:val="center"/>
        </w:trPr>
        <w:tc>
          <w:tcPr>
            <w:tcW w:w="2499" w:type="dxa"/>
          </w:tcPr>
          <w:p w14:paraId="58637138" w14:textId="1920262B" w:rsidR="003C037F" w:rsidRPr="00DB5974" w:rsidRDefault="00000000" w:rsidP="00242C0F">
            <w:pPr>
              <w:jc w:val="both"/>
              <w:rPr>
                <w:sz w:val="20"/>
                <w:szCs w:val="20"/>
              </w:rPr>
            </w:pPr>
            <w:hyperlink r:id="rId8704" w:anchor="Sit_Wartau" w:history="1">
              <w:r w:rsidR="003C037F" w:rsidRPr="00DB5974">
                <w:rPr>
                  <w:rStyle w:val="Hyperlink"/>
                  <w:sz w:val="20"/>
                  <w:szCs w:val="20"/>
                </w:rPr>
                <w:t>Wartau</w:t>
              </w:r>
            </w:hyperlink>
            <w:r w:rsidR="003C037F" w:rsidRPr="00DB5974">
              <w:rPr>
                <w:sz w:val="20"/>
                <w:szCs w:val="20"/>
              </w:rPr>
              <w:t>-Azmoos</w:t>
            </w:r>
          </w:p>
        </w:tc>
        <w:tc>
          <w:tcPr>
            <w:tcW w:w="916" w:type="dxa"/>
          </w:tcPr>
          <w:p w14:paraId="79FB537F" w14:textId="77777777" w:rsidR="003C037F" w:rsidRPr="00DB5974" w:rsidRDefault="003C037F" w:rsidP="00242C0F">
            <w:pPr>
              <w:jc w:val="both"/>
              <w:rPr>
                <w:sz w:val="20"/>
                <w:szCs w:val="20"/>
              </w:rPr>
            </w:pPr>
          </w:p>
        </w:tc>
        <w:tc>
          <w:tcPr>
            <w:tcW w:w="1844" w:type="dxa"/>
          </w:tcPr>
          <w:p w14:paraId="39BF2D64" w14:textId="673DC0AA" w:rsidR="003C037F" w:rsidRPr="00DB5974" w:rsidRDefault="00000000" w:rsidP="00242C0F">
            <w:pPr>
              <w:jc w:val="both"/>
              <w:rPr>
                <w:sz w:val="20"/>
                <w:szCs w:val="20"/>
              </w:rPr>
            </w:pPr>
            <w:hyperlink r:id="rId8705" w:anchor="Sit_Opfikon" w:history="1">
              <w:r w:rsidR="003C037F" w:rsidRPr="00DB5974">
                <w:rPr>
                  <w:rStyle w:val="Hyperlink"/>
                  <w:sz w:val="20"/>
                  <w:szCs w:val="20"/>
                </w:rPr>
                <w:t>Opfikon</w:t>
              </w:r>
            </w:hyperlink>
          </w:p>
        </w:tc>
      </w:tr>
      <w:tr w:rsidR="005067B6" w:rsidRPr="00DB5974" w14:paraId="2A7EB85A" w14:textId="77777777">
        <w:trPr>
          <w:jc w:val="center"/>
        </w:trPr>
        <w:tc>
          <w:tcPr>
            <w:tcW w:w="2499" w:type="dxa"/>
          </w:tcPr>
          <w:p w14:paraId="24A911E6" w14:textId="5F33BF85" w:rsidR="005067B6" w:rsidRPr="00DB5974" w:rsidRDefault="00000000" w:rsidP="00242C0F">
            <w:pPr>
              <w:jc w:val="both"/>
              <w:rPr>
                <w:sz w:val="20"/>
                <w:szCs w:val="20"/>
              </w:rPr>
            </w:pPr>
            <w:hyperlink r:id="rId8706" w:anchor="Sit_Pendimoun" w:history="1">
              <w:r w:rsidR="005067B6" w:rsidRPr="00DB5974">
                <w:rPr>
                  <w:rStyle w:val="Hyperlink"/>
                  <w:sz w:val="20"/>
                  <w:szCs w:val="20"/>
                </w:rPr>
                <w:t>Pendimoun</w:t>
              </w:r>
            </w:hyperlink>
            <w:r w:rsidR="005067B6" w:rsidRPr="00DB5974">
              <w:rPr>
                <w:sz w:val="20"/>
                <w:szCs w:val="20"/>
              </w:rPr>
              <w:t>*</w:t>
            </w:r>
          </w:p>
        </w:tc>
        <w:tc>
          <w:tcPr>
            <w:tcW w:w="916" w:type="dxa"/>
          </w:tcPr>
          <w:p w14:paraId="052064EC" w14:textId="77777777" w:rsidR="005067B6" w:rsidRPr="00DB5974" w:rsidRDefault="005067B6" w:rsidP="00242C0F">
            <w:pPr>
              <w:jc w:val="both"/>
              <w:rPr>
                <w:sz w:val="20"/>
                <w:szCs w:val="20"/>
              </w:rPr>
            </w:pPr>
          </w:p>
        </w:tc>
        <w:tc>
          <w:tcPr>
            <w:tcW w:w="1844" w:type="dxa"/>
          </w:tcPr>
          <w:p w14:paraId="46CC6655" w14:textId="37F5D5FF" w:rsidR="005067B6" w:rsidRPr="00DB5974" w:rsidRDefault="00000000" w:rsidP="00242C0F">
            <w:pPr>
              <w:jc w:val="both"/>
              <w:rPr>
                <w:sz w:val="20"/>
                <w:szCs w:val="20"/>
              </w:rPr>
            </w:pPr>
            <w:hyperlink r:id="rId8707" w:anchor="Sit_Cumba_Rat" w:history="1">
              <w:r w:rsidR="005067B6" w:rsidRPr="00DB5974">
                <w:rPr>
                  <w:rStyle w:val="Hyperlink"/>
                  <w:sz w:val="20"/>
                  <w:szCs w:val="20"/>
                </w:rPr>
                <w:t>grotte de la Cumba</w:t>
              </w:r>
            </w:hyperlink>
            <w:r w:rsidR="005067B6" w:rsidRPr="00DB5974">
              <w:rPr>
                <w:sz w:val="20"/>
                <w:szCs w:val="20"/>
              </w:rPr>
              <w:t>*</w:t>
            </w:r>
          </w:p>
        </w:tc>
      </w:tr>
      <w:tr w:rsidR="003C037F" w:rsidRPr="00DB5974" w14:paraId="419B3B98" w14:textId="77777777">
        <w:trPr>
          <w:jc w:val="center"/>
        </w:trPr>
        <w:tc>
          <w:tcPr>
            <w:tcW w:w="2499" w:type="dxa"/>
          </w:tcPr>
          <w:p w14:paraId="5A7316A2" w14:textId="773148C3" w:rsidR="003C037F" w:rsidRPr="00DB5974" w:rsidRDefault="00000000" w:rsidP="00242C0F">
            <w:pPr>
              <w:jc w:val="both"/>
              <w:rPr>
                <w:sz w:val="20"/>
                <w:szCs w:val="20"/>
              </w:rPr>
            </w:pPr>
            <w:hyperlink r:id="rId8708" w:anchor="Sit_Arbon_Bleiche_3" w:history="1">
              <w:r w:rsidR="003C037F" w:rsidRPr="00DB5974">
                <w:rPr>
                  <w:rStyle w:val="Hyperlink"/>
                  <w:sz w:val="20"/>
                  <w:szCs w:val="20"/>
                </w:rPr>
                <w:t>Arbon-Bleiche 3</w:t>
              </w:r>
            </w:hyperlink>
          </w:p>
        </w:tc>
        <w:tc>
          <w:tcPr>
            <w:tcW w:w="916" w:type="dxa"/>
          </w:tcPr>
          <w:p w14:paraId="0C3818B3" w14:textId="77777777" w:rsidR="003C037F" w:rsidRPr="00DB5974" w:rsidRDefault="003C037F" w:rsidP="00242C0F">
            <w:pPr>
              <w:jc w:val="both"/>
              <w:rPr>
                <w:sz w:val="20"/>
                <w:szCs w:val="20"/>
              </w:rPr>
            </w:pPr>
          </w:p>
        </w:tc>
        <w:tc>
          <w:tcPr>
            <w:tcW w:w="1844" w:type="dxa"/>
          </w:tcPr>
          <w:p w14:paraId="5F184851" w14:textId="630AF094" w:rsidR="003C037F" w:rsidRPr="00DB5974" w:rsidRDefault="00000000" w:rsidP="00242C0F">
            <w:pPr>
              <w:jc w:val="both"/>
              <w:rPr>
                <w:sz w:val="20"/>
                <w:szCs w:val="20"/>
              </w:rPr>
            </w:pPr>
            <w:hyperlink r:id="rId8709" w:anchor="Sit_Dalena" w:history="1">
              <w:r w:rsidR="003C037F" w:rsidRPr="00DB5974">
                <w:rPr>
                  <w:rStyle w:val="Hyperlink"/>
                  <w:sz w:val="20"/>
                  <w:szCs w:val="20"/>
                </w:rPr>
                <w:t>Dalena</w:t>
              </w:r>
            </w:hyperlink>
          </w:p>
        </w:tc>
      </w:tr>
    </w:tbl>
    <w:p w14:paraId="7B4A0CD5" w14:textId="77777777" w:rsidR="005067B6" w:rsidRDefault="005067B6" w:rsidP="00242C0F">
      <w:pPr>
        <w:jc w:val="both"/>
      </w:pPr>
      <w:r>
        <w:t>(*probable)</w:t>
      </w:r>
    </w:p>
    <w:p w14:paraId="62DB46AE" w14:textId="77777777" w:rsidR="00DC70E2" w:rsidRDefault="00DC70E2" w:rsidP="00242C0F">
      <w:pPr>
        <w:jc w:val="both"/>
      </w:pPr>
      <w:r>
        <w:t>(SS BIB)</w:t>
      </w:r>
    </w:p>
    <w:p w14:paraId="1133726E" w14:textId="77777777" w:rsidR="00DC70E2" w:rsidRDefault="00DC70E2" w:rsidP="00242C0F">
      <w:pPr>
        <w:jc w:val="both"/>
      </w:pPr>
    </w:p>
    <w:p w14:paraId="7DB9AB0B" w14:textId="77777777" w:rsidR="00800D08" w:rsidRDefault="00800D08" w:rsidP="00426FF9">
      <w:pPr>
        <w:pStyle w:val="Heading1"/>
      </w:pPr>
      <w:bookmarkStart w:id="3614" w:name="Sit_Monte_Baldo"/>
      <w:r>
        <w:t>MONTE BALDO</w:t>
      </w:r>
    </w:p>
    <w:bookmarkEnd w:id="3614"/>
    <w:p w14:paraId="56E3B0F7" w14:textId="77777777" w:rsidR="00CD5FB8" w:rsidRDefault="00CD5FB8" w:rsidP="00242C0F">
      <w:pPr>
        <w:jc w:val="both"/>
      </w:pPr>
    </w:p>
    <w:p w14:paraId="7808EA30" w14:textId="3234829C" w:rsidR="00800D08" w:rsidRDefault="00800D08" w:rsidP="00242C0F">
      <w:pPr>
        <w:jc w:val="both"/>
        <w:rPr>
          <w:lang w:val="fr-FR"/>
        </w:rPr>
      </w:pPr>
      <w:r w:rsidRPr="0032190F">
        <w:rPr>
          <w:lang w:val="fr-FR"/>
        </w:rPr>
        <w:t xml:space="preserve">Ce site, avec le </w:t>
      </w:r>
      <w:hyperlink r:id="rId8710" w:anchor="Sit_Monti_Lessini" w:history="1">
        <w:r w:rsidRPr="0032190F">
          <w:rPr>
            <w:rStyle w:val="Hyperlink"/>
            <w:lang w:val="fr-FR"/>
          </w:rPr>
          <w:t>Monte Lessini</w:t>
        </w:r>
      </w:hyperlink>
      <w:r w:rsidRPr="0032190F">
        <w:rPr>
          <w:lang w:val="fr-FR"/>
        </w:rPr>
        <w:t xml:space="preserve">, dans les Préalpes de Vénétie et du Trentin, est l’une des plus importants </w:t>
      </w:r>
      <w:hyperlink r:id="rId8711" w:anchor="Sit_Produits_siliceux" w:history="1">
        <w:r w:rsidRPr="0032190F">
          <w:rPr>
            <w:rStyle w:val="Hyperlink"/>
            <w:lang w:val="fr-FR"/>
          </w:rPr>
          <w:t>gisements de silex</w:t>
        </w:r>
      </w:hyperlink>
      <w:r w:rsidRPr="0032190F">
        <w:rPr>
          <w:lang w:val="fr-FR"/>
        </w:rPr>
        <w:t xml:space="preserve"> pour le silex de bonne qualité dans les Alpes du Sud. Les produits de ce site rentre dans des réseaux de diffusion nord-alpins dès la première moitié du 4</w:t>
      </w:r>
      <w:r w:rsidRPr="0032190F">
        <w:rPr>
          <w:vertAlign w:val="superscript"/>
          <w:lang w:val="fr-FR"/>
        </w:rPr>
        <w:t>e</w:t>
      </w:r>
      <w:r w:rsidRPr="0032190F">
        <w:rPr>
          <w:lang w:val="fr-FR"/>
        </w:rPr>
        <w:t xml:space="preserve"> millénaire av. J.-C. cal (BIB 788 p. 26).</w:t>
      </w:r>
    </w:p>
    <w:p w14:paraId="090D3A50" w14:textId="77777777" w:rsidR="00EC37CE" w:rsidRDefault="00EC37CE" w:rsidP="00242C0F">
      <w:pPr>
        <w:jc w:val="both"/>
        <w:rPr>
          <w:lang w:val="fr-FR"/>
        </w:rPr>
      </w:pPr>
    </w:p>
    <w:p w14:paraId="5B82C0BD" w14:textId="77777777" w:rsidR="00EC37CE" w:rsidRPr="0032190F" w:rsidRDefault="00EC37CE" w:rsidP="00426FF9">
      <w:pPr>
        <w:pStyle w:val="Heading1"/>
      </w:pPr>
      <w:bookmarkStart w:id="3615" w:name="Sit_Monts_Hybleens"/>
      <w:r>
        <w:t>MONTS HYBLEENS</w:t>
      </w:r>
    </w:p>
    <w:bookmarkEnd w:id="3615"/>
    <w:p w14:paraId="4228FCE9" w14:textId="77777777" w:rsidR="003637CF" w:rsidRDefault="003637CF" w:rsidP="00242C0F">
      <w:pPr>
        <w:jc w:val="both"/>
        <w:rPr>
          <w:lang w:val="fr-FR"/>
        </w:rPr>
      </w:pPr>
    </w:p>
    <w:p w14:paraId="397B3FDA" w14:textId="77777777" w:rsidR="003637CF" w:rsidRDefault="003637CF" w:rsidP="00242C0F">
      <w:pPr>
        <w:jc w:val="both"/>
        <w:rPr>
          <w:lang w:val="fr-FR"/>
        </w:rPr>
      </w:pPr>
    </w:p>
    <w:p w14:paraId="484D536E" w14:textId="15C7C6D0" w:rsidR="00B355F1" w:rsidRDefault="00EC37CE" w:rsidP="00242C0F">
      <w:pPr>
        <w:jc w:val="both"/>
        <w:rPr>
          <w:lang w:val="fr-FR"/>
        </w:rPr>
      </w:pPr>
      <w:r w:rsidRPr="00EC37CE">
        <w:rPr>
          <w:lang w:val="fr-FR"/>
        </w:rPr>
        <w:t>Monts Hybléens</w:t>
      </w:r>
      <w:r>
        <w:rPr>
          <w:lang w:val="fr-FR"/>
        </w:rPr>
        <w:t xml:space="preserve"> (Sicile) </w:t>
      </w:r>
      <w:hyperlink r:id="rId8712" w:anchor="Sit_Produits_siliceux" w:history="1">
        <w:r w:rsidRPr="0032190F">
          <w:rPr>
            <w:rStyle w:val="Hyperlink"/>
            <w:lang w:val="fr-FR"/>
          </w:rPr>
          <w:t>gisement de silex</w:t>
        </w:r>
      </w:hyperlink>
      <w:r w:rsidRPr="00EC37CE">
        <w:rPr>
          <w:lang w:val="fr-FR"/>
        </w:rPr>
        <w:t xml:space="preserve"> diffusés en contexte </w:t>
      </w:r>
      <w:hyperlink r:id="rId8713" w:anchor="Cul_Stentinello" w:history="1">
        <w:r w:rsidRPr="00EC37CE">
          <w:rPr>
            <w:rStyle w:val="Hyperlink"/>
            <w:lang w:val="fr-FR"/>
          </w:rPr>
          <w:t>Stentinello</w:t>
        </w:r>
      </w:hyperlink>
      <w:r w:rsidRPr="00EC37CE">
        <w:rPr>
          <w:lang w:val="fr-FR"/>
        </w:rPr>
        <w:t xml:space="preserve"> (BIB 2651)</w:t>
      </w:r>
      <w:r>
        <w:rPr>
          <w:lang w:val="fr-FR"/>
        </w:rPr>
        <w:t xml:space="preserve"> Probable productions laminaires par </w:t>
      </w:r>
      <w:hyperlink r:id="rId8714" w:anchor="CO_Pression_levier" w:history="1">
        <w:r w:rsidRPr="00EC37CE">
          <w:rPr>
            <w:rStyle w:val="Hyperlink"/>
            <w:lang w:val="fr-FR"/>
          </w:rPr>
          <w:t>pression au levier</w:t>
        </w:r>
      </w:hyperlink>
      <w:r>
        <w:rPr>
          <w:lang w:val="fr-FR"/>
        </w:rPr>
        <w:t xml:space="preserve"> (BIB 2651)</w:t>
      </w:r>
    </w:p>
    <w:p w14:paraId="59867681" w14:textId="65A38C8B" w:rsidR="00957158" w:rsidRPr="00EC37CE" w:rsidRDefault="00957158" w:rsidP="00242C0F">
      <w:pPr>
        <w:jc w:val="both"/>
        <w:rPr>
          <w:lang w:val="fr-FR"/>
        </w:rPr>
      </w:pPr>
      <w:r>
        <w:rPr>
          <w:lang w:val="fr-FR"/>
        </w:rPr>
        <w:t xml:space="preserve">Si on se fonde sur le lithique (grandes lames), l'exploitation du site relève du </w:t>
      </w:r>
      <w:hyperlink r:id="rId8715" w:anchor="Cul_Stentinello" w:history="1">
        <w:r w:rsidRPr="00EC37CE">
          <w:rPr>
            <w:rStyle w:val="Hyperlink"/>
            <w:lang w:val="fr-FR"/>
          </w:rPr>
          <w:t>Stentinello</w:t>
        </w:r>
      </w:hyperlink>
      <w:r w:rsidRPr="00EC37CE">
        <w:rPr>
          <w:lang w:val="fr-FR"/>
        </w:rPr>
        <w:t xml:space="preserve"> </w:t>
      </w:r>
      <w:r>
        <w:rPr>
          <w:lang w:val="fr-FR"/>
        </w:rPr>
        <w:t>(BIB 2651)</w:t>
      </w:r>
    </w:p>
    <w:p w14:paraId="167D2103" w14:textId="77777777" w:rsidR="00EC37CE" w:rsidRPr="0032190F" w:rsidRDefault="00EC37CE" w:rsidP="00242C0F">
      <w:pPr>
        <w:jc w:val="both"/>
        <w:rPr>
          <w:lang w:val="fr-FR"/>
        </w:rPr>
      </w:pPr>
    </w:p>
    <w:p w14:paraId="59682404" w14:textId="77777777" w:rsidR="00B355F1" w:rsidRPr="0032190F" w:rsidRDefault="00B355F1" w:rsidP="00426FF9">
      <w:pPr>
        <w:pStyle w:val="Heading1"/>
      </w:pPr>
      <w:bookmarkStart w:id="3616" w:name="Sit_Gargano"/>
      <w:r w:rsidRPr="0032190F">
        <w:t>GARGANO</w:t>
      </w:r>
    </w:p>
    <w:bookmarkEnd w:id="3616"/>
    <w:p w14:paraId="0B3A8293" w14:textId="77777777" w:rsidR="00B355F1" w:rsidRDefault="00957158" w:rsidP="00242C0F">
      <w:pPr>
        <w:jc w:val="both"/>
        <w:rPr>
          <w:lang w:val="fr-FR"/>
        </w:rPr>
      </w:pPr>
      <w:r>
        <w:rPr>
          <w:lang w:val="fr-FR"/>
        </w:rPr>
        <w:t>ateliers garganiques</w:t>
      </w:r>
    </w:p>
    <w:p w14:paraId="5EB00210" w14:textId="77777777" w:rsidR="00957158" w:rsidRPr="0032190F" w:rsidRDefault="00957158" w:rsidP="00242C0F">
      <w:pPr>
        <w:jc w:val="both"/>
        <w:rPr>
          <w:lang w:val="fr-FR"/>
        </w:rPr>
      </w:pPr>
    </w:p>
    <w:p w14:paraId="214C16A7" w14:textId="509FEFEA" w:rsidR="00B355F1" w:rsidRDefault="00442A9A" w:rsidP="00242C0F">
      <w:pPr>
        <w:jc w:val="both"/>
        <w:rPr>
          <w:lang w:val="fr-FR"/>
        </w:rPr>
      </w:pPr>
      <w:r>
        <w:rPr>
          <w:lang w:val="fr-FR"/>
        </w:rPr>
        <w:t xml:space="preserve">Promontoire des Pouilles qui se projette dans la mer Adriatique (wiki). Comprend les zones siliceuses </w:t>
      </w:r>
      <w:hyperlink r:id="rId8716" w:anchor="Sit_Produits_siliceux" w:history="1">
        <w:r w:rsidR="00EC37CE" w:rsidRPr="0032190F">
          <w:rPr>
            <w:rStyle w:val="Hyperlink"/>
            <w:lang w:val="fr-FR"/>
          </w:rPr>
          <w:t>gisement de silex</w:t>
        </w:r>
      </w:hyperlink>
      <w:r w:rsidR="00EC37CE" w:rsidRPr="00EC37CE">
        <w:rPr>
          <w:lang w:val="fr-FR"/>
        </w:rPr>
        <w:t xml:space="preserve"> </w:t>
      </w:r>
      <w:r>
        <w:rPr>
          <w:lang w:val="fr-FR"/>
        </w:rPr>
        <w:t xml:space="preserve">de </w:t>
      </w:r>
      <w:r w:rsidRPr="00442A9A">
        <w:rPr>
          <w:lang w:val="fr-FR"/>
        </w:rPr>
        <w:t xml:space="preserve">mines de silex identifiées dans la région de Peschici, de Vieste </w:t>
      </w:r>
      <w:r>
        <w:rPr>
          <w:lang w:val="fr-FR"/>
        </w:rPr>
        <w:t>[</w:t>
      </w:r>
      <w:hyperlink r:id="rId8717" w:anchor="Sit_Defensola" w:history="1">
        <w:r w:rsidRPr="00442A9A">
          <w:rPr>
            <w:rStyle w:val="Hyperlink"/>
            <w:lang w:val="fr-FR"/>
          </w:rPr>
          <w:t>Defensola</w:t>
        </w:r>
      </w:hyperlink>
      <w:r>
        <w:rPr>
          <w:lang w:val="fr-FR"/>
        </w:rPr>
        <w:t xml:space="preserve">] </w:t>
      </w:r>
      <w:r w:rsidRPr="00442A9A">
        <w:rPr>
          <w:lang w:val="fr-FR"/>
        </w:rPr>
        <w:t>et aussi de Mattinata</w:t>
      </w:r>
      <w:r w:rsidRPr="0032190F">
        <w:rPr>
          <w:lang w:val="fr-FR"/>
        </w:rPr>
        <w:t xml:space="preserve"> </w:t>
      </w:r>
      <w:r>
        <w:rPr>
          <w:lang w:val="fr-FR"/>
        </w:rPr>
        <w:t xml:space="preserve"> (wiki) </w:t>
      </w:r>
      <w:r w:rsidR="00B355F1" w:rsidRPr="0032190F">
        <w:rPr>
          <w:lang w:val="fr-FR"/>
        </w:rPr>
        <w:t>Ce silex a diffusé dans le sud-est de la Péninsule italienne (BIB 1496).</w:t>
      </w:r>
    </w:p>
    <w:p w14:paraId="7F0DBB4A" w14:textId="77777777" w:rsidR="00F14288" w:rsidRDefault="00F14288" w:rsidP="00242C0F">
      <w:pPr>
        <w:jc w:val="both"/>
        <w:rPr>
          <w:lang w:val="fr-FR"/>
        </w:rPr>
      </w:pPr>
    </w:p>
    <w:p w14:paraId="4CD6EFAE" w14:textId="77777777" w:rsidR="00F14288" w:rsidRDefault="00F14288" w:rsidP="00F14288">
      <w:pPr>
        <w:pStyle w:val="Heading2"/>
      </w:pPr>
      <w:bookmarkStart w:id="3617" w:name="Sit_Gargano_lith"/>
      <w:r>
        <w:t>lithique</w:t>
      </w:r>
    </w:p>
    <w:bookmarkEnd w:id="3617"/>
    <w:p w14:paraId="6CB5D254" w14:textId="77777777" w:rsidR="00F14288" w:rsidRDefault="00F14288" w:rsidP="00F14288">
      <w:pPr>
        <w:rPr>
          <w:lang w:val="fr-FR"/>
        </w:rPr>
      </w:pPr>
    </w:p>
    <w:p w14:paraId="1652E4D8" w14:textId="09F9B8EB" w:rsidR="00F14288" w:rsidRPr="00F14288" w:rsidRDefault="00F14288" w:rsidP="00F14288">
      <w:pPr>
        <w:autoSpaceDE w:val="0"/>
        <w:autoSpaceDN w:val="0"/>
        <w:adjustRightInd w:val="0"/>
        <w:jc w:val="both"/>
        <w:rPr>
          <w:szCs w:val="22"/>
          <w:lang w:val="fr-FR" w:eastAsia="en-GB"/>
        </w:rPr>
      </w:pPr>
      <w:r w:rsidRPr="004E5FFA">
        <w:rPr>
          <w:lang w:val="fr-FR"/>
        </w:rPr>
        <w:t xml:space="preserve">Circulation attestée dès 5900-5800 cal BC (BIB 2651) Si on se fonde sur la céramique, l'exploitation du site relève du </w:t>
      </w:r>
      <w:hyperlink r:id="rId8718" w:anchor="Cul_Guadone" w:history="1">
        <w:r w:rsidRPr="004E5FFA">
          <w:rPr>
            <w:rStyle w:val="Hyperlink"/>
            <w:lang w:val="fr-FR"/>
          </w:rPr>
          <w:t>Guadone</w:t>
        </w:r>
      </w:hyperlink>
      <w:r w:rsidRPr="004E5FFA">
        <w:rPr>
          <w:lang w:val="fr-FR"/>
        </w:rPr>
        <w:t xml:space="preserve"> (BIB 2651)</w:t>
      </w:r>
      <w:r>
        <w:rPr>
          <w:lang w:val="fr-FR"/>
        </w:rPr>
        <w:t xml:space="preserve"> </w:t>
      </w:r>
      <w:r>
        <w:rPr>
          <w:szCs w:val="22"/>
          <w:lang w:val="fr-FR" w:eastAsia="en-GB"/>
        </w:rPr>
        <w:t>L</w:t>
      </w:r>
      <w:r w:rsidRPr="004E5FFA">
        <w:rPr>
          <w:szCs w:val="22"/>
          <w:lang w:val="fr-FR" w:eastAsia="en-GB"/>
        </w:rPr>
        <w:t>e silex du Gargano commence à irriguer</w:t>
      </w:r>
      <w:r>
        <w:rPr>
          <w:szCs w:val="22"/>
          <w:lang w:val="fr-FR" w:eastAsia="en-GB"/>
        </w:rPr>
        <w:t xml:space="preserve"> </w:t>
      </w:r>
      <w:r w:rsidRPr="004E5FFA">
        <w:rPr>
          <w:szCs w:val="22"/>
          <w:lang w:val="fr-FR" w:eastAsia="en-GB"/>
        </w:rPr>
        <w:t>de lames obtenues par pression debout ou au levier</w:t>
      </w:r>
      <w:r>
        <w:rPr>
          <w:szCs w:val="22"/>
          <w:lang w:val="fr-FR" w:eastAsia="en-GB"/>
        </w:rPr>
        <w:t xml:space="preserve"> </w:t>
      </w:r>
      <w:r w:rsidRPr="004E5FFA">
        <w:rPr>
          <w:szCs w:val="22"/>
          <w:lang w:val="fr-FR" w:eastAsia="en-GB"/>
        </w:rPr>
        <w:t>les sites à impressa du Tavoliere (Galiberti 2005;</w:t>
      </w:r>
      <w:r>
        <w:rPr>
          <w:szCs w:val="22"/>
          <w:lang w:val="fr-FR" w:eastAsia="en-GB"/>
        </w:rPr>
        <w:t xml:space="preserve"> </w:t>
      </w:r>
      <w:r w:rsidRPr="004E5FFA">
        <w:rPr>
          <w:szCs w:val="22"/>
          <w:lang w:val="fr-FR" w:eastAsia="en-GB"/>
        </w:rPr>
        <w:t>Guilbaud 2010),(BIB 2695)</w:t>
      </w:r>
    </w:p>
    <w:p w14:paraId="0521DD8E" w14:textId="471B68B0" w:rsidR="00F14288" w:rsidRDefault="00F14288" w:rsidP="00F14288">
      <w:pPr>
        <w:autoSpaceDE w:val="0"/>
        <w:autoSpaceDN w:val="0"/>
        <w:adjustRightInd w:val="0"/>
        <w:jc w:val="both"/>
        <w:rPr>
          <w:lang w:val="fr-FR"/>
        </w:rPr>
      </w:pPr>
      <w:r>
        <w:rPr>
          <w:lang w:val="fr-FR"/>
        </w:rPr>
        <w:t xml:space="preserve">Au </w:t>
      </w:r>
      <w:hyperlink r:id="rId8719" w:anchor="Cul_Neo_Final" w:history="1">
        <w:r>
          <w:rPr>
            <w:rStyle w:val="Hyperlink"/>
            <w:lang w:val="fr-FR"/>
          </w:rPr>
          <w:t>Néolithique f</w:t>
        </w:r>
        <w:r w:rsidRPr="00AD6887">
          <w:rPr>
            <w:rStyle w:val="Hyperlink"/>
            <w:lang w:val="fr-FR"/>
          </w:rPr>
          <w:t>inal</w:t>
        </w:r>
      </w:hyperlink>
      <w:r>
        <w:rPr>
          <w:lang w:val="fr-FR"/>
        </w:rPr>
        <w:t xml:space="preserve"> et Chalcolithique, le silex de Gargano aliment la culture de Gaudo pour la fabrication de poignards (BIB 2695)</w:t>
      </w:r>
    </w:p>
    <w:p w14:paraId="7F3D5511" w14:textId="77777777" w:rsidR="00F14288" w:rsidRDefault="00F14288" w:rsidP="00242C0F">
      <w:pPr>
        <w:jc w:val="both"/>
        <w:rPr>
          <w:lang w:val="fr-FR"/>
        </w:rPr>
      </w:pPr>
    </w:p>
    <w:p w14:paraId="6EF56E20" w14:textId="77777777" w:rsidR="00F14288" w:rsidRDefault="00F14288" w:rsidP="00F14288">
      <w:pPr>
        <w:pStyle w:val="Heading3"/>
      </w:pPr>
      <w:bookmarkStart w:id="3618" w:name="Sit_Gargano_lith_GLDP"/>
      <w:r>
        <w:lastRenderedPageBreak/>
        <w:t>GLDP</w:t>
      </w:r>
    </w:p>
    <w:bookmarkEnd w:id="3618"/>
    <w:p w14:paraId="588EB2B1" w14:textId="69E18129" w:rsidR="00F14288" w:rsidRPr="00EC37CE" w:rsidRDefault="00EC37CE" w:rsidP="00F14288">
      <w:pPr>
        <w:autoSpaceDE w:val="0"/>
        <w:autoSpaceDN w:val="0"/>
        <w:adjustRightInd w:val="0"/>
        <w:jc w:val="both"/>
        <w:rPr>
          <w:lang w:val="fr-FR"/>
        </w:rPr>
      </w:pPr>
      <w:r>
        <w:rPr>
          <w:lang w:val="fr-FR"/>
        </w:rPr>
        <w:t xml:space="preserve">Productions laminaires par </w:t>
      </w:r>
      <w:hyperlink r:id="rId8720" w:anchor="CO_Pression_levier" w:history="1">
        <w:r w:rsidRPr="00EC37CE">
          <w:rPr>
            <w:rStyle w:val="Hyperlink"/>
            <w:lang w:val="fr-FR"/>
          </w:rPr>
          <w:t>pression au levier</w:t>
        </w:r>
      </w:hyperlink>
      <w:r>
        <w:rPr>
          <w:lang w:val="fr-FR"/>
        </w:rPr>
        <w:t xml:space="preserve"> (BIB 2651). </w:t>
      </w:r>
      <w:r w:rsidR="00F14288">
        <w:rPr>
          <w:lang w:val="fr-FR"/>
        </w:rPr>
        <w:t xml:space="preserve">Néolithique ancien: grandes lames débitées par pression au levier (GLDP) comme il en existe à </w:t>
      </w:r>
      <w:hyperlink r:id="rId8721" w:anchor="Sit_Ripa_Tetta" w:history="1">
        <w:r w:rsidR="00F14288" w:rsidRPr="00442A9A">
          <w:rPr>
            <w:rStyle w:val="Hyperlink"/>
            <w:lang w:val="fr-FR"/>
          </w:rPr>
          <w:t>Ripa Tetta</w:t>
        </w:r>
      </w:hyperlink>
      <w:r w:rsidR="00F14288" w:rsidRPr="00F14288">
        <w:rPr>
          <w:lang w:val="fr-FR"/>
        </w:rPr>
        <w:t xml:space="preserve"> </w:t>
      </w:r>
      <w:r w:rsidR="00F14288">
        <w:rPr>
          <w:lang w:val="fr-FR"/>
        </w:rPr>
        <w:t xml:space="preserve">dès le Néolithique ancien. La technique GLDP appartient au </w:t>
      </w:r>
      <w:hyperlink r:id="rId8722" w:anchor="Cul_Stentinello" w:history="1">
        <w:r w:rsidR="00F14288" w:rsidRPr="0032190F">
          <w:rPr>
            <w:rStyle w:val="Hyperlink"/>
            <w:lang w:val="fr-FR"/>
          </w:rPr>
          <w:t>Stentinello</w:t>
        </w:r>
      </w:hyperlink>
      <w:r w:rsidR="00F14288" w:rsidRPr="0032190F">
        <w:rPr>
          <w:lang w:val="fr-FR"/>
        </w:rPr>
        <w:t> </w:t>
      </w:r>
      <w:r w:rsidR="00F14288">
        <w:rPr>
          <w:lang w:val="fr-FR"/>
        </w:rPr>
        <w:t xml:space="preserve"> (BIB table-ronde ANR CIMO 2019)</w:t>
      </w:r>
    </w:p>
    <w:p w14:paraId="756A0DE2" w14:textId="0EA6DC59" w:rsidR="00B355F1" w:rsidRPr="0032190F" w:rsidRDefault="00B355F1" w:rsidP="00F14288">
      <w:pPr>
        <w:jc w:val="both"/>
        <w:rPr>
          <w:lang w:val="fr-FR"/>
        </w:rPr>
      </w:pPr>
      <w:r w:rsidRPr="0032190F">
        <w:rPr>
          <w:lang w:val="fr-FR"/>
        </w:rPr>
        <w:t xml:space="preserve">Des lames par pression au levier en silex du Gargano sont documentées à </w:t>
      </w:r>
      <w:hyperlink r:id="rId8723" w:anchor="Sit_Ripa_Tetta" w:history="1">
        <w:r w:rsidRPr="00442A9A">
          <w:rPr>
            <w:rStyle w:val="Hyperlink"/>
            <w:lang w:val="fr-FR"/>
          </w:rPr>
          <w:t>Ripa Tetta</w:t>
        </w:r>
      </w:hyperlink>
      <w:r w:rsidRPr="0032190F">
        <w:rPr>
          <w:lang w:val="fr-FR"/>
        </w:rPr>
        <w:t xml:space="preserve"> dans les  Pouilles vers 5800 BC, et des lames débitées selon la même technique en silex des </w:t>
      </w:r>
      <w:hyperlink r:id="rId8724" w:anchor="Sit_Monts_Hybleens" w:history="1">
        <w:r w:rsidRPr="00EC37CE">
          <w:rPr>
            <w:rStyle w:val="Hyperlink"/>
            <w:lang w:val="fr-FR"/>
          </w:rPr>
          <w:t>Monts Hybléens</w:t>
        </w:r>
      </w:hyperlink>
      <w:r w:rsidRPr="0032190F">
        <w:rPr>
          <w:lang w:val="fr-FR"/>
        </w:rPr>
        <w:t xml:space="preserve"> et sans doute de l’ouest de la Sicile sont recensées dans cette île au moins à partir de 5500 BC (BIB 1496).</w:t>
      </w:r>
    </w:p>
    <w:p w14:paraId="00A3924A" w14:textId="77777777" w:rsidR="00B355F1" w:rsidRPr="0032190F" w:rsidRDefault="00B355F1" w:rsidP="00242C0F">
      <w:pPr>
        <w:autoSpaceDE w:val="0"/>
        <w:autoSpaceDN w:val="0"/>
        <w:adjustRightInd w:val="0"/>
        <w:jc w:val="both"/>
        <w:rPr>
          <w:lang w:val="fr-FR"/>
        </w:rPr>
      </w:pPr>
    </w:p>
    <w:p w14:paraId="1E2FC5AD" w14:textId="77777777" w:rsidR="00B355F1" w:rsidRPr="00A6327D" w:rsidRDefault="00B355F1" w:rsidP="00242C0F">
      <w:pPr>
        <w:autoSpaceDE w:val="0"/>
        <w:autoSpaceDN w:val="0"/>
        <w:adjustRightInd w:val="0"/>
        <w:jc w:val="both"/>
        <w:rPr>
          <w:lang w:val="fr-FR"/>
        </w:rPr>
      </w:pPr>
    </w:p>
    <w:p w14:paraId="29BF3872" w14:textId="77777777" w:rsidR="00F14288" w:rsidRDefault="00F14288" w:rsidP="00242C0F">
      <w:pPr>
        <w:autoSpaceDE w:val="0"/>
        <w:autoSpaceDN w:val="0"/>
        <w:adjustRightInd w:val="0"/>
        <w:jc w:val="both"/>
        <w:rPr>
          <w:lang w:val="fr-FR"/>
        </w:rPr>
      </w:pPr>
    </w:p>
    <w:p w14:paraId="27E52E0B" w14:textId="77777777" w:rsidR="00F14288" w:rsidRDefault="00F14288" w:rsidP="00F14288">
      <w:pPr>
        <w:pStyle w:val="Heading2"/>
      </w:pPr>
      <w:r>
        <w:t>sites</w:t>
      </w:r>
    </w:p>
    <w:p w14:paraId="1E2415CE" w14:textId="77777777" w:rsidR="00F14288" w:rsidRDefault="00F14288" w:rsidP="00242C0F">
      <w:pPr>
        <w:autoSpaceDE w:val="0"/>
        <w:autoSpaceDN w:val="0"/>
        <w:adjustRightInd w:val="0"/>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82"/>
      </w:tblGrid>
      <w:tr w:rsidR="00F14288" w14:paraId="6E15FBA3" w14:textId="77777777" w:rsidTr="00F14288">
        <w:trPr>
          <w:jc w:val="center"/>
        </w:trPr>
        <w:tc>
          <w:tcPr>
            <w:tcW w:w="2882" w:type="dxa"/>
          </w:tcPr>
          <w:p w14:paraId="69654BB3" w14:textId="77777777" w:rsidR="00F14288" w:rsidRPr="00DB5974" w:rsidRDefault="00F14288" w:rsidP="00F14288">
            <w:pPr>
              <w:autoSpaceDE w:val="0"/>
              <w:autoSpaceDN w:val="0"/>
              <w:adjustRightInd w:val="0"/>
              <w:jc w:val="center"/>
              <w:rPr>
                <w:b/>
              </w:rPr>
            </w:pPr>
            <w:r w:rsidRPr="00DB5974">
              <w:rPr>
                <w:b/>
              </w:rPr>
              <w:t>sites</w:t>
            </w:r>
          </w:p>
        </w:tc>
      </w:tr>
      <w:tr w:rsidR="00F14288" w14:paraId="71B44660" w14:textId="77777777" w:rsidTr="00F14288">
        <w:trPr>
          <w:jc w:val="center"/>
        </w:trPr>
        <w:tc>
          <w:tcPr>
            <w:tcW w:w="2882" w:type="dxa"/>
          </w:tcPr>
          <w:p w14:paraId="5C638A0F" w14:textId="49E5DCC5" w:rsidR="00F14288" w:rsidRDefault="00000000" w:rsidP="00F14288">
            <w:pPr>
              <w:autoSpaceDE w:val="0"/>
              <w:autoSpaceDN w:val="0"/>
              <w:adjustRightInd w:val="0"/>
              <w:jc w:val="both"/>
            </w:pPr>
            <w:hyperlink r:id="rId8725" w:anchor="Sit_Passo_Corvo" w:history="1">
              <w:r w:rsidR="00F14288" w:rsidRPr="00B355F1">
                <w:rPr>
                  <w:rStyle w:val="Hyperlink"/>
                </w:rPr>
                <w:t>Passo di Corvo</w:t>
              </w:r>
            </w:hyperlink>
          </w:p>
        </w:tc>
      </w:tr>
      <w:tr w:rsidR="00F14288" w14:paraId="1B07F3F2" w14:textId="77777777" w:rsidTr="00F14288">
        <w:trPr>
          <w:jc w:val="center"/>
        </w:trPr>
        <w:tc>
          <w:tcPr>
            <w:tcW w:w="2882" w:type="dxa"/>
          </w:tcPr>
          <w:p w14:paraId="2BFCC46A" w14:textId="37B59966" w:rsidR="00F14288" w:rsidRDefault="00000000" w:rsidP="00F14288">
            <w:pPr>
              <w:autoSpaceDE w:val="0"/>
              <w:autoSpaceDN w:val="0"/>
              <w:adjustRightInd w:val="0"/>
              <w:jc w:val="both"/>
            </w:pPr>
            <w:hyperlink r:id="rId8726" w:anchor="Sit_Muri" w:history="1">
              <w:r w:rsidR="00F14288" w:rsidRPr="00B355F1">
                <w:rPr>
                  <w:rStyle w:val="Hyperlink"/>
                </w:rPr>
                <w:t>Li Muri</w:t>
              </w:r>
            </w:hyperlink>
          </w:p>
        </w:tc>
      </w:tr>
      <w:tr w:rsidR="00F14288" w14:paraId="281CD282" w14:textId="77777777" w:rsidTr="00F14288">
        <w:trPr>
          <w:jc w:val="center"/>
        </w:trPr>
        <w:tc>
          <w:tcPr>
            <w:tcW w:w="2882" w:type="dxa"/>
          </w:tcPr>
          <w:p w14:paraId="1B2651CC" w14:textId="47139507" w:rsidR="00F14288" w:rsidRDefault="00000000" w:rsidP="00F14288">
            <w:pPr>
              <w:autoSpaceDE w:val="0"/>
              <w:autoSpaceDN w:val="0"/>
              <w:adjustRightInd w:val="0"/>
              <w:jc w:val="both"/>
            </w:pPr>
            <w:hyperlink r:id="rId8727" w:anchor="Sit_Fossacesia" w:history="1">
              <w:r w:rsidR="00F14288" w:rsidRPr="00B355F1">
                <w:rPr>
                  <w:rStyle w:val="Hyperlink"/>
                </w:rPr>
                <w:t>Fossacesia</w:t>
              </w:r>
            </w:hyperlink>
          </w:p>
        </w:tc>
      </w:tr>
      <w:tr w:rsidR="00F14288" w14:paraId="314BB812" w14:textId="77777777" w:rsidTr="00F14288">
        <w:trPr>
          <w:jc w:val="center"/>
        </w:trPr>
        <w:tc>
          <w:tcPr>
            <w:tcW w:w="2882" w:type="dxa"/>
          </w:tcPr>
          <w:p w14:paraId="74C47F11" w14:textId="0FA7D02D" w:rsidR="00F14288" w:rsidRPr="00B355F1" w:rsidRDefault="00000000" w:rsidP="00F14288">
            <w:pPr>
              <w:autoSpaceDE w:val="0"/>
              <w:autoSpaceDN w:val="0"/>
              <w:adjustRightInd w:val="0"/>
              <w:jc w:val="both"/>
            </w:pPr>
            <w:hyperlink r:id="rId8728" w:anchor="Sit_Ripoli" w:history="1">
              <w:r w:rsidR="00F14288" w:rsidRPr="00442A9A">
                <w:rPr>
                  <w:rStyle w:val="Hyperlink"/>
                </w:rPr>
                <w:t>Ripoli</w:t>
              </w:r>
            </w:hyperlink>
          </w:p>
        </w:tc>
      </w:tr>
      <w:tr w:rsidR="00F14288" w14:paraId="2105B839" w14:textId="77777777" w:rsidTr="00F14288">
        <w:trPr>
          <w:jc w:val="center"/>
        </w:trPr>
        <w:tc>
          <w:tcPr>
            <w:tcW w:w="2882" w:type="dxa"/>
          </w:tcPr>
          <w:p w14:paraId="40E15EFC" w14:textId="08102FA7" w:rsidR="00F14288" w:rsidRDefault="00000000" w:rsidP="00F14288">
            <w:pPr>
              <w:autoSpaceDE w:val="0"/>
              <w:autoSpaceDN w:val="0"/>
              <w:adjustRightInd w:val="0"/>
              <w:jc w:val="both"/>
            </w:pPr>
            <w:hyperlink r:id="rId8729" w:anchor="Sit_Ripa_Tetta" w:history="1">
              <w:r w:rsidR="00F14288" w:rsidRPr="00442A9A">
                <w:rPr>
                  <w:rStyle w:val="Hyperlink"/>
                  <w:lang w:val="fr-FR"/>
                </w:rPr>
                <w:t>Ripa Tetta</w:t>
              </w:r>
            </w:hyperlink>
          </w:p>
        </w:tc>
      </w:tr>
      <w:tr w:rsidR="00F14288" w14:paraId="0B7C6AE6" w14:textId="77777777" w:rsidTr="00F14288">
        <w:trPr>
          <w:jc w:val="center"/>
        </w:trPr>
        <w:tc>
          <w:tcPr>
            <w:tcW w:w="2882" w:type="dxa"/>
          </w:tcPr>
          <w:p w14:paraId="737931E7" w14:textId="77777777" w:rsidR="00F14288" w:rsidRDefault="00F14288" w:rsidP="00F14288">
            <w:pPr>
              <w:autoSpaceDE w:val="0"/>
              <w:autoSpaceDN w:val="0"/>
              <w:adjustRightInd w:val="0"/>
              <w:jc w:val="both"/>
              <w:rPr>
                <w:lang w:val="fr-FR"/>
              </w:rPr>
            </w:pPr>
            <w:r>
              <w:rPr>
                <w:lang w:val="fr-FR"/>
              </w:rPr>
              <w:t>La Starza d'Arano d'Irpino</w:t>
            </w:r>
          </w:p>
        </w:tc>
      </w:tr>
    </w:tbl>
    <w:p w14:paraId="3F1DB652" w14:textId="77777777" w:rsidR="00F14288" w:rsidRDefault="00F14288" w:rsidP="00F14288">
      <w:pPr>
        <w:autoSpaceDE w:val="0"/>
        <w:autoSpaceDN w:val="0"/>
        <w:adjustRightInd w:val="0"/>
        <w:jc w:val="both"/>
      </w:pPr>
    </w:p>
    <w:p w14:paraId="71E84D8A" w14:textId="77777777" w:rsidR="00F14288" w:rsidRPr="00B355F1" w:rsidRDefault="00F14288" w:rsidP="00F14288">
      <w:pPr>
        <w:autoSpaceDE w:val="0"/>
        <w:autoSpaceDN w:val="0"/>
        <w:adjustRightInd w:val="0"/>
        <w:jc w:val="both"/>
      </w:pPr>
      <w:r w:rsidRPr="00B355F1">
        <w:t xml:space="preserve"> (BIB 1496</w:t>
      </w:r>
      <w:r>
        <w:t>, BIB 2651</w:t>
      </w:r>
      <w:r w:rsidRPr="00B355F1">
        <w:t>)</w:t>
      </w:r>
    </w:p>
    <w:p w14:paraId="77F39A98" w14:textId="77777777" w:rsidR="00F14288" w:rsidRDefault="00F14288" w:rsidP="00242C0F">
      <w:pPr>
        <w:autoSpaceDE w:val="0"/>
        <w:autoSpaceDN w:val="0"/>
        <w:adjustRightInd w:val="0"/>
        <w:jc w:val="both"/>
        <w:rPr>
          <w:lang w:val="fr-FR"/>
        </w:rPr>
      </w:pPr>
    </w:p>
    <w:p w14:paraId="577EB5F9" w14:textId="77777777" w:rsidR="00F14288" w:rsidRPr="00EC37CE" w:rsidRDefault="00F14288" w:rsidP="00242C0F">
      <w:pPr>
        <w:autoSpaceDE w:val="0"/>
        <w:autoSpaceDN w:val="0"/>
        <w:adjustRightInd w:val="0"/>
        <w:jc w:val="both"/>
        <w:rPr>
          <w:lang w:val="fr-FR"/>
        </w:rPr>
      </w:pPr>
    </w:p>
    <w:p w14:paraId="3317FBEE" w14:textId="77777777" w:rsidR="00FF4644" w:rsidRPr="001F0985" w:rsidRDefault="00FF4644" w:rsidP="00426FF9">
      <w:pPr>
        <w:pStyle w:val="Heading1"/>
      </w:pPr>
      <w:bookmarkStart w:id="3619" w:name="Sit_Ripoli"/>
      <w:r w:rsidRPr="001F0985">
        <w:t>RIPOLI</w:t>
      </w:r>
    </w:p>
    <w:bookmarkEnd w:id="3619"/>
    <w:p w14:paraId="3A28B792" w14:textId="77777777" w:rsidR="00FF4644" w:rsidRPr="001F0985" w:rsidRDefault="00FF4644" w:rsidP="00242C0F">
      <w:pPr>
        <w:autoSpaceDE w:val="0"/>
        <w:autoSpaceDN w:val="0"/>
        <w:adjustRightInd w:val="0"/>
        <w:jc w:val="both"/>
        <w:rPr>
          <w:lang w:val="fr-FR"/>
        </w:rPr>
      </w:pPr>
    </w:p>
    <w:p w14:paraId="47173B46" w14:textId="51AD658D" w:rsidR="00FF4644" w:rsidRDefault="00FF4644" w:rsidP="00242C0F">
      <w:pPr>
        <w:autoSpaceDE w:val="0"/>
        <w:autoSpaceDN w:val="0"/>
        <w:adjustRightInd w:val="0"/>
        <w:jc w:val="both"/>
        <w:rPr>
          <w:lang w:val="fr-FR"/>
        </w:rPr>
      </w:pPr>
      <w:r w:rsidRPr="0032190F">
        <w:rPr>
          <w:lang w:val="fr-FR"/>
        </w:rPr>
        <w:t>Italie centrale. Statuette anthropomorphe du Néolithique moyen (BIB 1457)</w:t>
      </w:r>
      <w:r w:rsidR="00921E1F">
        <w:rPr>
          <w:lang w:val="fr-FR"/>
        </w:rPr>
        <w:t xml:space="preserve"> A donné son nom à la culture de </w:t>
      </w:r>
      <w:hyperlink r:id="rId8730" w:anchor="Cul_Ripoli" w:history="1">
        <w:r w:rsidR="00921E1F" w:rsidRPr="00921E1F">
          <w:rPr>
            <w:rStyle w:val="Hyperlink"/>
            <w:lang w:val="fr-FR"/>
          </w:rPr>
          <w:t>Ripoli</w:t>
        </w:r>
      </w:hyperlink>
      <w:r w:rsidR="00921E1F">
        <w:rPr>
          <w:lang w:val="fr-FR"/>
        </w:rPr>
        <w:t xml:space="preserve"> (SS BIB)</w:t>
      </w:r>
    </w:p>
    <w:p w14:paraId="6149C119" w14:textId="77777777" w:rsidR="00921E1F" w:rsidRDefault="00921E1F" w:rsidP="00242C0F">
      <w:pPr>
        <w:autoSpaceDE w:val="0"/>
        <w:autoSpaceDN w:val="0"/>
        <w:adjustRightInd w:val="0"/>
        <w:jc w:val="both"/>
        <w:rPr>
          <w:lang w:val="fr-FR"/>
        </w:rPr>
      </w:pPr>
    </w:p>
    <w:p w14:paraId="6581BFA9" w14:textId="77777777" w:rsidR="00921E1F" w:rsidRDefault="00921E1F" w:rsidP="00426FF9">
      <w:pPr>
        <w:pStyle w:val="Heading1"/>
      </w:pPr>
      <w:bookmarkStart w:id="3620" w:name="Sit_Sette_Fonti"/>
      <w:r>
        <w:t>SETTE FONTI</w:t>
      </w:r>
    </w:p>
    <w:bookmarkEnd w:id="3620"/>
    <w:p w14:paraId="3DA29F98" w14:textId="77777777" w:rsidR="00921E1F" w:rsidRDefault="00921E1F" w:rsidP="00242C0F">
      <w:pPr>
        <w:autoSpaceDE w:val="0"/>
        <w:autoSpaceDN w:val="0"/>
        <w:adjustRightInd w:val="0"/>
        <w:jc w:val="both"/>
        <w:rPr>
          <w:lang w:val="fr-FR"/>
        </w:rPr>
      </w:pPr>
    </w:p>
    <w:p w14:paraId="22D164F6" w14:textId="5FBAAF6F" w:rsidR="00921E1F" w:rsidRPr="0032190F" w:rsidRDefault="00921E1F" w:rsidP="00242C0F">
      <w:pPr>
        <w:autoSpaceDE w:val="0"/>
        <w:autoSpaceDN w:val="0"/>
        <w:adjustRightInd w:val="0"/>
        <w:jc w:val="both"/>
        <w:rPr>
          <w:lang w:val="fr-FR"/>
        </w:rPr>
      </w:pPr>
      <w:r>
        <w:rPr>
          <w:lang w:val="fr-FR"/>
        </w:rPr>
        <w:t xml:space="preserve">Site de la culture de </w:t>
      </w:r>
      <w:hyperlink r:id="rId8731" w:anchor="Cul_Ripoli" w:history="1">
        <w:r w:rsidRPr="00921E1F">
          <w:rPr>
            <w:rStyle w:val="Hyperlink"/>
            <w:lang w:val="fr-FR"/>
          </w:rPr>
          <w:t>Ripoli</w:t>
        </w:r>
      </w:hyperlink>
      <w:r>
        <w:rPr>
          <w:lang w:val="fr-FR"/>
        </w:rPr>
        <w:t>. A livre des aiguilles à chas (BIB C. Cheval com. pers.)</w:t>
      </w:r>
    </w:p>
    <w:p w14:paraId="561AE391" w14:textId="77777777" w:rsidR="00800D08" w:rsidRPr="0032190F" w:rsidRDefault="00800D08" w:rsidP="00242C0F">
      <w:pPr>
        <w:jc w:val="both"/>
        <w:rPr>
          <w:lang w:val="fr-FR"/>
        </w:rPr>
      </w:pPr>
    </w:p>
    <w:p w14:paraId="60992656" w14:textId="77777777" w:rsidR="00AA5241" w:rsidRPr="0032190F" w:rsidRDefault="00AA5241" w:rsidP="00426FF9">
      <w:pPr>
        <w:pStyle w:val="Heading1"/>
      </w:pPr>
      <w:bookmarkStart w:id="3621" w:name="Sit_Buongiovanna"/>
      <w:r w:rsidRPr="0032190F">
        <w:t>BUONGIOVANNA</w:t>
      </w:r>
    </w:p>
    <w:bookmarkEnd w:id="3621"/>
    <w:p w14:paraId="6E60AA53" w14:textId="77777777" w:rsidR="00AA5241" w:rsidRPr="0032190F" w:rsidRDefault="00AA5241" w:rsidP="00242C0F">
      <w:pPr>
        <w:jc w:val="both"/>
        <w:rPr>
          <w:lang w:val="fr-FR"/>
        </w:rPr>
      </w:pPr>
    </w:p>
    <w:p w14:paraId="0D732060" w14:textId="5CE8EE1D" w:rsidR="00AA5241" w:rsidRPr="0032190F" w:rsidRDefault="00AA5241" w:rsidP="00242C0F">
      <w:pPr>
        <w:jc w:val="both"/>
        <w:rPr>
          <w:lang w:val="fr-FR"/>
        </w:rPr>
      </w:pPr>
      <w:r w:rsidRPr="0032190F">
        <w:rPr>
          <w:lang w:val="fr-FR"/>
        </w:rPr>
        <w:t xml:space="preserve">Le site de Buongiovanna, à l’embouchure de la Valpantena reliant l’altiplano de Lessini à la plaine Vénète, a livré de nombreux </w:t>
      </w:r>
      <w:r w:rsidRPr="0032190F">
        <w:rPr>
          <w:i/>
          <w:lang w:val="fr-FR"/>
        </w:rPr>
        <w:t>nuclei</w:t>
      </w:r>
      <w:r w:rsidRPr="0032190F">
        <w:rPr>
          <w:lang w:val="fr-FR"/>
        </w:rPr>
        <w:t xml:space="preserve"> et des déchets de taille indiquant des processus de transformation du silex sur le site même. Dans cet habitat, une splendide lame de poignard à façonnage bifacial et une préforme laissent penser que ce site abritait un lieu de production spécialisé dans cette catégorie d’arme</w:t>
      </w:r>
      <w:r w:rsidR="00227638" w:rsidRPr="0032190F">
        <w:rPr>
          <w:lang w:val="fr-FR"/>
        </w:rPr>
        <w:t xml:space="preserve"> (BIB 788 p. 35)</w:t>
      </w:r>
      <w:r w:rsidRPr="0032190F">
        <w:rPr>
          <w:lang w:val="fr-FR"/>
        </w:rPr>
        <w:t>. Quelques fragments de céramique à décors « barbelés »</w:t>
      </w:r>
      <w:r w:rsidR="00227638" w:rsidRPr="0032190F">
        <w:rPr>
          <w:lang w:val="fr-FR"/>
        </w:rPr>
        <w:t xml:space="preserve"> y ont également été découverts à l’instar de quelques sites italiens (BIB 788 p. 35 (BIB 823). L’attribution à la fin  de l’</w:t>
      </w:r>
      <w:hyperlink r:id="rId8732" w:anchor="Cul_Chalco" w:history="1">
        <w:r w:rsidR="00227638" w:rsidRPr="0032190F">
          <w:rPr>
            <w:rStyle w:val="Hyperlink"/>
            <w:lang w:val="fr-FR"/>
          </w:rPr>
          <w:t>Âge du Cuivre</w:t>
        </w:r>
      </w:hyperlink>
      <w:r w:rsidR="00227638" w:rsidRPr="0032190F">
        <w:rPr>
          <w:lang w:val="fr-FR"/>
        </w:rPr>
        <w:t xml:space="preserve"> est confirmée par deux mesures radiométriques : Hd-21648 : 3876 </w:t>
      </w:r>
      <w:r w:rsidR="00227638" w:rsidRPr="0032190F">
        <w:rPr>
          <w:rFonts w:ascii="Arial" w:hAnsi="Arial" w:cs="Arial"/>
          <w:lang w:val="fr-FR"/>
        </w:rPr>
        <w:t>±</w:t>
      </w:r>
      <w:r w:rsidR="00921E1F">
        <w:rPr>
          <w:rFonts w:ascii="Arial" w:hAnsi="Arial" w:cs="Arial"/>
          <w:lang w:val="fr-FR"/>
        </w:rPr>
        <w:t xml:space="preserve"> </w:t>
      </w:r>
      <w:r w:rsidR="00227638" w:rsidRPr="0032190F">
        <w:rPr>
          <w:lang w:val="fr-FR"/>
        </w:rPr>
        <w:t xml:space="preserve">22 BP correspondant à 2470-2280 av. J.-C. 2 sigmas ; Hd-21649 : 3839 ±26 BP correspondant à 2410-2190 av. J.-C. 2 sigmas (BIB 788 p. 35(BIB </w:t>
      </w:r>
      <w:r w:rsidR="004F6A07" w:rsidRPr="0032190F">
        <w:rPr>
          <w:lang w:val="fr-FR"/>
        </w:rPr>
        <w:t>824)) bien qu’elles soient assez anciennes pour ce complexe céramique (BIB 788 p. 35 (BIB 825))</w:t>
      </w:r>
    </w:p>
    <w:p w14:paraId="14ADBDD9" w14:textId="77777777" w:rsidR="00800D08" w:rsidRPr="0032190F" w:rsidRDefault="00D74B9C" w:rsidP="00426FF9">
      <w:pPr>
        <w:pStyle w:val="Heading1"/>
      </w:pPr>
      <w:bookmarkStart w:id="3622" w:name="Sit_Dalena"/>
      <w:r w:rsidRPr="0032190F">
        <w:t>DALENA</w:t>
      </w:r>
    </w:p>
    <w:bookmarkEnd w:id="3622"/>
    <w:p w14:paraId="6858DF6F" w14:textId="77777777" w:rsidR="00D74B9C" w:rsidRPr="0032190F" w:rsidRDefault="00D74B9C" w:rsidP="00242C0F">
      <w:pPr>
        <w:jc w:val="both"/>
        <w:rPr>
          <w:lang w:val="fr-FR"/>
        </w:rPr>
      </w:pPr>
    </w:p>
    <w:p w14:paraId="3480889B" w14:textId="3C0472FB" w:rsidR="00D74B9C" w:rsidRPr="0032190F" w:rsidRDefault="00D74B9C" w:rsidP="00242C0F">
      <w:pPr>
        <w:jc w:val="both"/>
        <w:rPr>
          <w:lang w:val="fr-FR"/>
        </w:rPr>
      </w:pPr>
      <w:r w:rsidRPr="0032190F">
        <w:rPr>
          <w:lang w:val="fr-FR"/>
        </w:rPr>
        <w:lastRenderedPageBreak/>
        <w:t xml:space="preserve">Une lame de poignard en silex à façonnage bifacial </w:t>
      </w:r>
      <w:r w:rsidR="00A745CD" w:rsidRPr="0032190F">
        <w:rPr>
          <w:lang w:val="fr-FR"/>
        </w:rPr>
        <w:t>(</w:t>
      </w:r>
      <w:r w:rsidRPr="0032190F">
        <w:rPr>
          <w:lang w:val="fr-FR"/>
        </w:rPr>
        <w:t>dont l’origine</w:t>
      </w:r>
      <w:r w:rsidR="00A745CD" w:rsidRPr="0032190F">
        <w:rPr>
          <w:lang w:val="fr-FR"/>
        </w:rPr>
        <w:t xml:space="preserve"> pétrologique</w:t>
      </w:r>
      <w:r w:rsidRPr="0032190F">
        <w:rPr>
          <w:lang w:val="fr-FR"/>
        </w:rPr>
        <w:t xml:space="preserve"> est inconnue</w:t>
      </w:r>
      <w:r w:rsidR="00A745CD" w:rsidRPr="0032190F">
        <w:rPr>
          <w:lang w:val="fr-FR"/>
        </w:rPr>
        <w:t>)</w:t>
      </w:r>
      <w:r w:rsidRPr="0032190F">
        <w:rPr>
          <w:lang w:val="fr-FR"/>
        </w:rPr>
        <w:t xml:space="preserve"> a été découverte dans une tombe en ciste lithique dans le site de Dalena (région de Saale, Allemagne du Nord) attribuée au </w:t>
      </w:r>
      <w:hyperlink r:id="rId8733" w:anchor="Cul_Campaniforme" w:history="1">
        <w:r w:rsidRPr="0032190F">
          <w:rPr>
            <w:rStyle w:val="Hyperlink"/>
            <w:lang w:val="fr-FR"/>
          </w:rPr>
          <w:t>Campaniforme</w:t>
        </w:r>
      </w:hyperlink>
      <w:r w:rsidRPr="0032190F">
        <w:rPr>
          <w:lang w:val="fr-FR"/>
        </w:rPr>
        <w:t xml:space="preserve"> (BIB 788 p. </w:t>
      </w:r>
      <w:r w:rsidR="00A745CD" w:rsidRPr="0032190F">
        <w:rPr>
          <w:lang w:val="fr-FR"/>
        </w:rPr>
        <w:t>35 (BIB 820 et 821 p. 260))</w:t>
      </w:r>
    </w:p>
    <w:p w14:paraId="42056FA3" w14:textId="77777777" w:rsidR="00D74B9C" w:rsidRPr="0032190F" w:rsidRDefault="00D74B9C" w:rsidP="00242C0F">
      <w:pPr>
        <w:jc w:val="both"/>
        <w:rPr>
          <w:lang w:val="fr-FR"/>
        </w:rPr>
      </w:pPr>
    </w:p>
    <w:p w14:paraId="65988512" w14:textId="77777777" w:rsidR="00FC569F" w:rsidRPr="0032190F" w:rsidRDefault="00FC569F" w:rsidP="00426FF9">
      <w:pPr>
        <w:pStyle w:val="Heading1"/>
      </w:pPr>
      <w:bookmarkStart w:id="3623" w:name="Sit_Hospental"/>
      <w:r w:rsidRPr="0032190F">
        <w:t>HOSPENTAL (Gisement d’)</w:t>
      </w:r>
    </w:p>
    <w:bookmarkEnd w:id="3623"/>
    <w:p w14:paraId="273600F9" w14:textId="77777777" w:rsidR="00FC569F" w:rsidRPr="0032190F" w:rsidRDefault="00FC569F" w:rsidP="00242C0F">
      <w:pPr>
        <w:jc w:val="both"/>
        <w:rPr>
          <w:lang w:val="fr-FR"/>
        </w:rPr>
      </w:pPr>
    </w:p>
    <w:p w14:paraId="5DD0067B" w14:textId="3E7B4D40" w:rsidR="003F7574" w:rsidRPr="0032190F" w:rsidRDefault="00FC569F" w:rsidP="00242C0F">
      <w:pPr>
        <w:jc w:val="both"/>
        <w:rPr>
          <w:lang w:val="fr-FR"/>
        </w:rPr>
      </w:pPr>
      <w:r w:rsidRPr="0032190F">
        <w:rPr>
          <w:lang w:val="fr-FR"/>
        </w:rPr>
        <w:t>Cette zone centrale du massif du Gotthard riche en cristaux de roches a été exploitée durant la dernière phase de l’</w:t>
      </w:r>
      <w:hyperlink r:id="rId8734" w:anchor="Cul_Chalco" w:history="1">
        <w:r w:rsidR="006A202E" w:rsidRPr="0032190F">
          <w:rPr>
            <w:rStyle w:val="Hyperlink"/>
            <w:lang w:val="fr-FR"/>
          </w:rPr>
          <w:t>âge du Cuivre</w:t>
        </w:r>
      </w:hyperlink>
      <w:r w:rsidRPr="0032190F">
        <w:rPr>
          <w:lang w:val="fr-FR"/>
        </w:rPr>
        <w:t xml:space="preserve"> et pendant le </w:t>
      </w:r>
      <w:hyperlink r:id="rId8735" w:anchor="Cul_Bronze_Ancien" w:history="1">
        <w:r w:rsidRPr="0032190F">
          <w:rPr>
            <w:rStyle w:val="Hyperlink"/>
            <w:lang w:val="fr-FR"/>
          </w:rPr>
          <w:t>Bronze ancien</w:t>
        </w:r>
      </w:hyperlink>
      <w:r w:rsidRPr="0032190F">
        <w:rPr>
          <w:lang w:val="fr-FR"/>
        </w:rPr>
        <w:t xml:space="preserve"> (BIB 304 p. 226)</w:t>
      </w:r>
    </w:p>
    <w:p w14:paraId="1095751A" w14:textId="77777777" w:rsidR="003F7574" w:rsidRPr="0032190F" w:rsidRDefault="003F7574" w:rsidP="00242C0F">
      <w:pPr>
        <w:jc w:val="both"/>
        <w:rPr>
          <w:lang w:val="fr-FR"/>
        </w:rPr>
      </w:pPr>
    </w:p>
    <w:p w14:paraId="50BA26CF" w14:textId="77777777" w:rsidR="005D78AA" w:rsidRPr="0032190F" w:rsidRDefault="00E74338" w:rsidP="00426FF9">
      <w:pPr>
        <w:pStyle w:val="Heading1"/>
      </w:pPr>
      <w:bookmarkStart w:id="3624" w:name="Sit_Guaita"/>
      <w:r>
        <w:t>A GUAITA</w:t>
      </w:r>
    </w:p>
    <w:bookmarkEnd w:id="3624"/>
    <w:p w14:paraId="106FAE2A" w14:textId="77777777" w:rsidR="005D78AA" w:rsidRPr="0032190F" w:rsidRDefault="005D78AA" w:rsidP="00242C0F">
      <w:pPr>
        <w:jc w:val="both"/>
        <w:rPr>
          <w:lang w:val="fr-FR"/>
        </w:rPr>
      </w:pPr>
    </w:p>
    <w:p w14:paraId="2779485E" w14:textId="7C1628C8" w:rsidR="005D78AA" w:rsidRPr="0032190F" w:rsidRDefault="002775D1" w:rsidP="00242C0F">
      <w:pPr>
        <w:jc w:val="both"/>
        <w:rPr>
          <w:lang w:val="fr-FR"/>
        </w:rPr>
      </w:pPr>
      <w:r w:rsidRPr="0032190F">
        <w:rPr>
          <w:lang w:val="fr-FR"/>
        </w:rPr>
        <w:t xml:space="preserve">‘A Guaita’ </w:t>
      </w:r>
      <w:r w:rsidR="006751AC">
        <w:rPr>
          <w:lang w:val="fr-FR"/>
        </w:rPr>
        <w:t xml:space="preserve">(Morsiglia, Cap Corse) </w:t>
      </w:r>
      <w:r w:rsidRPr="0032190F">
        <w:rPr>
          <w:lang w:val="fr-FR"/>
        </w:rPr>
        <w:t>est un gisement de plein air situé sur une colline littorale de faible relief (</w:t>
      </w:r>
      <w:smartTag w:uri="urn:schemas-microsoft-com:office:smarttags" w:element="metricconverter">
        <w:smartTagPr>
          <w:attr w:name="ProductID" w:val="107 m"/>
        </w:smartTagPr>
        <w:r w:rsidRPr="0032190F">
          <w:rPr>
            <w:lang w:val="fr-FR"/>
          </w:rPr>
          <w:t>107 m</w:t>
        </w:r>
      </w:smartTag>
      <w:r w:rsidRPr="0032190F">
        <w:rPr>
          <w:lang w:val="fr-FR"/>
        </w:rPr>
        <w:t xml:space="preserve">) au nord-ouest du Cap Corse. Deux terrasses aux occupations néolithique </w:t>
      </w:r>
      <w:r w:rsidR="00C42B07" w:rsidRPr="0032190F">
        <w:rPr>
          <w:lang w:val="fr-FR"/>
        </w:rPr>
        <w:t>évolué</w:t>
      </w:r>
      <w:r w:rsidRPr="0032190F">
        <w:rPr>
          <w:lang w:val="fr-FR"/>
        </w:rPr>
        <w:t xml:space="preserve"> (</w:t>
      </w:r>
      <w:hyperlink r:id="rId8736" w:anchor="Cul_Epicardial" w:history="1">
        <w:r w:rsidRPr="0032190F">
          <w:rPr>
            <w:rStyle w:val="Hyperlink"/>
            <w:lang w:val="fr-FR"/>
          </w:rPr>
          <w:t>Epicardial</w:t>
        </w:r>
      </w:hyperlink>
      <w:r w:rsidRPr="0032190F">
        <w:rPr>
          <w:lang w:val="fr-FR"/>
        </w:rPr>
        <w:t xml:space="preserve"> thyrrhénien) </w:t>
      </w:r>
      <w:r w:rsidR="00C42B07" w:rsidRPr="0032190F">
        <w:rPr>
          <w:lang w:val="fr-FR"/>
        </w:rPr>
        <w:t xml:space="preserve">et récent </w:t>
      </w:r>
      <w:r w:rsidR="00B6457E" w:rsidRPr="0032190F">
        <w:rPr>
          <w:lang w:val="fr-FR"/>
        </w:rPr>
        <w:t>ont été mises à jour (Françoise Lorenzi, C2, 2008)</w:t>
      </w:r>
    </w:p>
    <w:p w14:paraId="72DA0015" w14:textId="77777777" w:rsidR="00C42B07" w:rsidRPr="0032190F" w:rsidRDefault="00C42B07" w:rsidP="00242C0F">
      <w:pPr>
        <w:jc w:val="both"/>
        <w:rPr>
          <w:lang w:val="fr-FR"/>
        </w:rPr>
      </w:pPr>
    </w:p>
    <w:p w14:paraId="30421FD7" w14:textId="2FD4930A" w:rsidR="00C42B07" w:rsidRPr="0032190F" w:rsidRDefault="00C42B07" w:rsidP="00242C0F">
      <w:pPr>
        <w:jc w:val="both"/>
        <w:rPr>
          <w:lang w:val="fr-FR"/>
        </w:rPr>
      </w:pPr>
      <w:r w:rsidRPr="0032190F">
        <w:rPr>
          <w:lang w:val="fr-FR"/>
        </w:rPr>
        <w:t>Le matériel lithique non taillé se compose de fragments de haches, molettes et galets-lissoirs alors que les éléments taillés (plusieurs armatures tranchantes), l’</w:t>
      </w:r>
      <w:hyperlink r:id="rId8737" w:anchor="Sit_Obsidienne" w:history="1">
        <w:r w:rsidR="009F2A99" w:rsidRPr="009F2A99">
          <w:rPr>
            <w:rStyle w:val="Hyperlink"/>
            <w:szCs w:val="20"/>
            <w:lang w:val="fr-FR"/>
          </w:rPr>
          <w:t>obsidienne</w:t>
        </w:r>
      </w:hyperlink>
      <w:r w:rsidRPr="0032190F">
        <w:rPr>
          <w:lang w:val="fr-FR"/>
        </w:rPr>
        <w:t>, importée de Sardaigne est majoritaire. Pour le reste, il est probable que le silex et le jaspe proviennent de Toscane. La rhyolite, roche locale, inconnue dans le Cap Corse mais présente en Balagne a aussi était travaillée sur place. La présence d’îlots à proximité de l’île a peut-être fourni un lieu de mouillage intéressant pour les bateaux sardes. Le choix préférentiel de l’obsidienne traduit un choix culturel</w:t>
      </w:r>
      <w:r w:rsidR="00B6457E" w:rsidRPr="0032190F">
        <w:rPr>
          <w:lang w:val="fr-FR"/>
        </w:rPr>
        <w:t xml:space="preserve"> (Françoise Lorenzi, C2, 2008)</w:t>
      </w:r>
      <w:r w:rsidRPr="0032190F">
        <w:rPr>
          <w:lang w:val="fr-FR"/>
        </w:rPr>
        <w:t xml:space="preserve">. </w:t>
      </w:r>
    </w:p>
    <w:p w14:paraId="73CC3878" w14:textId="77777777" w:rsidR="00C42B07" w:rsidRPr="0032190F" w:rsidRDefault="00C42B07" w:rsidP="00242C0F">
      <w:pPr>
        <w:jc w:val="both"/>
        <w:rPr>
          <w:lang w:val="fr-FR"/>
        </w:rPr>
      </w:pPr>
    </w:p>
    <w:p w14:paraId="7C9F4ABA" w14:textId="77777777" w:rsidR="00C42B07" w:rsidRDefault="00C42B07" w:rsidP="00242C0F">
      <w:pPr>
        <w:jc w:val="both"/>
        <w:rPr>
          <w:lang w:val="fr-FR"/>
        </w:rPr>
      </w:pPr>
      <w:r w:rsidRPr="0032190F">
        <w:rPr>
          <w:lang w:val="fr-FR"/>
        </w:rPr>
        <w:t>Parmi les fragments c</w:t>
      </w:r>
      <w:r w:rsidR="00A73E83" w:rsidRPr="0032190F">
        <w:rPr>
          <w:lang w:val="fr-FR"/>
        </w:rPr>
        <w:t>é</w:t>
      </w:r>
      <w:r w:rsidRPr="0032190F">
        <w:rPr>
          <w:lang w:val="fr-FR"/>
        </w:rPr>
        <w:t xml:space="preserve">ramiques, les préhensions et décors mettent en évidence des caractéristique de l’Epicardial tyrrhénien. Par ailleurs un niveau a livré un décor incisé géométrique (traits cannelés) qui évoque sans conteste les faciès culturels de « ceramica lineare » présents en Toscane. </w:t>
      </w:r>
      <w:r w:rsidR="00B6457E" w:rsidRPr="0032190F">
        <w:rPr>
          <w:lang w:val="fr-FR"/>
        </w:rPr>
        <w:t>L’association des céramiques cardiales et linéaire, dans l’aire tyrrhénienne, n’est attestée que dans l’île de</w:t>
      </w:r>
      <w:r w:rsidRPr="0032190F">
        <w:rPr>
          <w:lang w:val="fr-FR"/>
        </w:rPr>
        <w:t xml:space="preserve"> Pianosa</w:t>
      </w:r>
      <w:r w:rsidR="00B6457E" w:rsidRPr="0032190F">
        <w:rPr>
          <w:lang w:val="fr-FR"/>
        </w:rPr>
        <w:t xml:space="preserve"> (Interreg II et III). La présence d’éléments comparables à ‘A Guaita’ renouvelle la recherhce d’une néolithisation du Cap Corse en provenance de l’archipel toscan (Françoise Lorenzi, C2, 2008)</w:t>
      </w:r>
      <w:r w:rsidR="007F1508" w:rsidRPr="0032190F">
        <w:rPr>
          <w:lang w:val="fr-FR"/>
        </w:rPr>
        <w:t>.</w:t>
      </w:r>
    </w:p>
    <w:p w14:paraId="0602BA95" w14:textId="77777777" w:rsidR="00EC57B9" w:rsidRDefault="00EC57B9" w:rsidP="00242C0F">
      <w:pPr>
        <w:jc w:val="both"/>
        <w:rPr>
          <w:lang w:val="fr-FR"/>
        </w:rPr>
      </w:pPr>
    </w:p>
    <w:p w14:paraId="31BCA718" w14:textId="77777777" w:rsidR="00EC57B9" w:rsidRDefault="00EC57B9" w:rsidP="00426FF9">
      <w:pPr>
        <w:pStyle w:val="Heading1"/>
      </w:pPr>
      <w:bookmarkStart w:id="3625" w:name="Sit_Lumaca"/>
      <w:r>
        <w:t>LUMACA</w:t>
      </w:r>
    </w:p>
    <w:bookmarkEnd w:id="3625"/>
    <w:p w14:paraId="2D6309B4" w14:textId="77777777" w:rsidR="00EC57B9" w:rsidRDefault="00EC57B9" w:rsidP="00242C0F">
      <w:pPr>
        <w:jc w:val="both"/>
        <w:rPr>
          <w:lang w:val="fr-FR"/>
        </w:rPr>
      </w:pPr>
    </w:p>
    <w:p w14:paraId="4B780AE4" w14:textId="3A2D68BE" w:rsidR="00EC57B9" w:rsidRPr="00EC57B9" w:rsidRDefault="00EC57B9" w:rsidP="00242C0F">
      <w:pPr>
        <w:jc w:val="both"/>
        <w:rPr>
          <w:lang w:val="fr-FR"/>
        </w:rPr>
      </w:pPr>
      <w:r w:rsidRPr="00EC57B9">
        <w:rPr>
          <w:lang w:val="fr-FR"/>
        </w:rPr>
        <w:t xml:space="preserve">Corse. Centuri. </w:t>
      </w:r>
      <w:hyperlink r:id="rId8738" w:anchor="Cul_Cardial_Zonation_Horiz" w:history="1">
        <w:r w:rsidRPr="00EC57B9">
          <w:rPr>
            <w:rStyle w:val="Hyperlink"/>
            <w:lang w:val="fr-FR"/>
          </w:rPr>
          <w:t>C. ZH</w:t>
        </w:r>
      </w:hyperlink>
      <w:r w:rsidRPr="00EC57B9">
        <w:rPr>
          <w:lang w:val="fr-FR"/>
        </w:rPr>
        <w:t xml:space="preserve"> (Binder com. pers.)</w:t>
      </w:r>
    </w:p>
    <w:p w14:paraId="5746B820" w14:textId="77777777" w:rsidR="005D78AA" w:rsidRPr="00EC57B9" w:rsidRDefault="005D78AA" w:rsidP="00242C0F">
      <w:pPr>
        <w:jc w:val="both"/>
        <w:rPr>
          <w:lang w:val="fr-FR"/>
        </w:rPr>
      </w:pPr>
    </w:p>
    <w:p w14:paraId="4F1281A9" w14:textId="77777777" w:rsidR="006D50E9" w:rsidRPr="0032190F" w:rsidRDefault="006D50E9" w:rsidP="00426FF9">
      <w:pPr>
        <w:pStyle w:val="Heading1"/>
      </w:pPr>
      <w:bookmarkStart w:id="3626" w:name="Sit_Presa"/>
      <w:r w:rsidRPr="0032190F">
        <w:t>PRESA</w:t>
      </w:r>
    </w:p>
    <w:bookmarkEnd w:id="3626"/>
    <w:p w14:paraId="140508AA" w14:textId="77777777" w:rsidR="006D50E9" w:rsidRPr="0032190F" w:rsidRDefault="006D50E9" w:rsidP="00242C0F">
      <w:pPr>
        <w:jc w:val="both"/>
        <w:rPr>
          <w:lang w:val="fr-FR"/>
        </w:rPr>
      </w:pPr>
    </w:p>
    <w:p w14:paraId="202A1430" w14:textId="1C39754D" w:rsidR="006D50E9" w:rsidRDefault="006D50E9" w:rsidP="00242C0F">
      <w:pPr>
        <w:rPr>
          <w:lang w:val="it-IT"/>
        </w:rPr>
      </w:pPr>
      <w:r w:rsidRPr="0032190F">
        <w:rPr>
          <w:lang w:val="fr-FR"/>
        </w:rPr>
        <w:t xml:space="preserve">Le site de Presa, dans la région de Porto Vecchio (Corse) est un site d’habitat contemporain du </w:t>
      </w:r>
      <w:hyperlink r:id="rId8739" w:anchor="Cul_Basien" w:history="1">
        <w:r w:rsidRPr="0032190F">
          <w:rPr>
            <w:rStyle w:val="Hyperlink"/>
            <w:lang w:val="fr-FR"/>
          </w:rPr>
          <w:t>Basien</w:t>
        </w:r>
      </w:hyperlink>
      <w:r w:rsidRPr="0032190F">
        <w:rPr>
          <w:lang w:val="fr-FR"/>
        </w:rPr>
        <w:t xml:space="preserve"> (</w:t>
      </w:r>
      <w:hyperlink r:id="rId8740" w:anchor="Cul_Neo_Moyen" w:history="1">
        <w:r w:rsidRPr="0032190F">
          <w:rPr>
            <w:rStyle w:val="Hyperlink"/>
            <w:lang w:val="fr-FR"/>
          </w:rPr>
          <w:t>Néolithique Moyen II</w:t>
        </w:r>
      </w:hyperlink>
      <w:r w:rsidRPr="0032190F">
        <w:rPr>
          <w:lang w:val="fr-FR"/>
        </w:rPr>
        <w:t xml:space="preserve">) </w:t>
      </w:r>
      <w:r>
        <w:rPr>
          <w:lang w:val="it-IT"/>
        </w:rPr>
        <w:t xml:space="preserve">(BIB </w:t>
      </w:r>
      <w:r w:rsidRPr="0032190F">
        <w:rPr>
          <w:rFonts w:ascii="TimesNewRomanPSMT" w:hAnsi="TimesNewRomanPSMT" w:cs="TimesNewRomanPSMT"/>
          <w:sz w:val="20"/>
          <w:szCs w:val="20"/>
          <w:lang w:val="fr-FR" w:eastAsia="en-GB"/>
        </w:rPr>
        <w:t xml:space="preserve">Tramoni Pascal, D’Anna </w:t>
      </w:r>
      <w:r w:rsidR="00B64961" w:rsidRPr="0032190F">
        <w:rPr>
          <w:rFonts w:ascii="TimesNewRomanPSMT" w:hAnsi="TimesNewRomanPSMT" w:cs="TimesNewRomanPSMT"/>
          <w:sz w:val="20"/>
          <w:szCs w:val="20"/>
          <w:lang w:val="fr-FR" w:eastAsia="en-GB"/>
        </w:rPr>
        <w:t>A.</w:t>
      </w:r>
      <w:r w:rsidRPr="0032190F">
        <w:rPr>
          <w:rFonts w:ascii="TimesNewRomanPSMT" w:hAnsi="TimesNewRomanPSMT" w:cs="TimesNewRomanPSMT"/>
          <w:sz w:val="20"/>
          <w:szCs w:val="20"/>
          <w:lang w:val="fr-FR" w:eastAsia="en-GB"/>
        </w:rPr>
        <w:t xml:space="preserve"> in </w:t>
      </w:r>
      <w:r>
        <w:rPr>
          <w:lang w:val="it-IT"/>
        </w:rPr>
        <w:t>BIB 1708)</w:t>
      </w:r>
    </w:p>
    <w:p w14:paraId="09553248" w14:textId="77777777" w:rsidR="006D50E9" w:rsidRPr="006D50E9" w:rsidRDefault="006D50E9" w:rsidP="00242C0F">
      <w:pPr>
        <w:jc w:val="both"/>
        <w:rPr>
          <w:lang w:val="it-IT"/>
        </w:rPr>
      </w:pPr>
    </w:p>
    <w:p w14:paraId="2476BA84" w14:textId="77777777" w:rsidR="006D50E9" w:rsidRPr="0032190F" w:rsidRDefault="006D50E9" w:rsidP="00426FF9">
      <w:pPr>
        <w:pStyle w:val="Heading1"/>
      </w:pPr>
      <w:bookmarkStart w:id="3627" w:name="Sit_Fose"/>
      <w:r w:rsidRPr="0032190F">
        <w:t>FOSE</w:t>
      </w:r>
    </w:p>
    <w:bookmarkEnd w:id="3627"/>
    <w:p w14:paraId="79DE22EE" w14:textId="49615CF5" w:rsidR="006D50E9" w:rsidRDefault="006D50E9" w:rsidP="00242C0F">
      <w:pPr>
        <w:rPr>
          <w:lang w:val="it-IT"/>
        </w:rPr>
      </w:pPr>
      <w:r w:rsidRPr="0032190F">
        <w:rPr>
          <w:lang w:val="fr-FR"/>
        </w:rPr>
        <w:t xml:space="preserve">Le site de Fose, dans la région de Porto Vecchio (Corse) est contemporain du </w:t>
      </w:r>
      <w:hyperlink r:id="rId8741" w:anchor="Cul_Basien" w:history="1">
        <w:r w:rsidRPr="0032190F">
          <w:rPr>
            <w:rStyle w:val="Hyperlink"/>
            <w:lang w:val="fr-FR"/>
          </w:rPr>
          <w:t>Basien</w:t>
        </w:r>
      </w:hyperlink>
      <w:r w:rsidRPr="0032190F">
        <w:rPr>
          <w:lang w:val="fr-FR"/>
        </w:rPr>
        <w:t xml:space="preserve"> (</w:t>
      </w:r>
      <w:hyperlink r:id="rId8742" w:anchor="Cul_Neo_Moyen_spat_Corse_per2" w:history="1">
        <w:r w:rsidR="00440361" w:rsidRPr="00440361">
          <w:rPr>
            <w:rStyle w:val="Hyperlink"/>
            <w:lang w:val="fr-FR"/>
          </w:rPr>
          <w:t>NM II</w:t>
        </w:r>
      </w:hyperlink>
      <w:r w:rsidRPr="0032190F">
        <w:rPr>
          <w:lang w:val="fr-FR"/>
        </w:rPr>
        <w:t xml:space="preserve">) </w:t>
      </w:r>
      <w:r>
        <w:rPr>
          <w:lang w:val="it-IT"/>
        </w:rPr>
        <w:t xml:space="preserve">(BIB </w:t>
      </w:r>
      <w:r w:rsidRPr="0032190F">
        <w:rPr>
          <w:rFonts w:ascii="TimesNewRomanPSMT" w:hAnsi="TimesNewRomanPSMT" w:cs="TimesNewRomanPSMT"/>
          <w:sz w:val="20"/>
          <w:szCs w:val="20"/>
          <w:lang w:val="fr-FR" w:eastAsia="en-GB"/>
        </w:rPr>
        <w:t xml:space="preserve">Tramoni Pascal, D’Anna </w:t>
      </w:r>
      <w:r w:rsidR="00B64961" w:rsidRPr="0032190F">
        <w:rPr>
          <w:rFonts w:ascii="TimesNewRomanPSMT" w:hAnsi="TimesNewRomanPSMT" w:cs="TimesNewRomanPSMT"/>
          <w:sz w:val="20"/>
          <w:szCs w:val="20"/>
          <w:lang w:val="fr-FR" w:eastAsia="en-GB"/>
        </w:rPr>
        <w:t>A.</w:t>
      </w:r>
      <w:r w:rsidRPr="0032190F">
        <w:rPr>
          <w:rFonts w:ascii="TimesNewRomanPSMT" w:hAnsi="TimesNewRomanPSMT" w:cs="TimesNewRomanPSMT"/>
          <w:sz w:val="20"/>
          <w:szCs w:val="20"/>
          <w:lang w:val="fr-FR" w:eastAsia="en-GB"/>
        </w:rPr>
        <w:t xml:space="preserve"> in </w:t>
      </w:r>
      <w:r>
        <w:rPr>
          <w:lang w:val="it-IT"/>
        </w:rPr>
        <w:t>BIB 1708)</w:t>
      </w:r>
    </w:p>
    <w:p w14:paraId="59EF0184" w14:textId="77777777" w:rsidR="006D50E9" w:rsidRDefault="006D50E9" w:rsidP="00242C0F">
      <w:pPr>
        <w:rPr>
          <w:lang w:val="it-IT"/>
        </w:rPr>
      </w:pPr>
    </w:p>
    <w:p w14:paraId="411A04F0" w14:textId="77777777" w:rsidR="006D50E9" w:rsidRPr="0032190F" w:rsidRDefault="006D50E9" w:rsidP="00426FF9">
      <w:pPr>
        <w:pStyle w:val="Heading1"/>
      </w:pPr>
      <w:r w:rsidRPr="0032190F">
        <w:t>TIVULAGHJU</w:t>
      </w:r>
    </w:p>
    <w:p w14:paraId="1E3C38D1" w14:textId="77777777" w:rsidR="006D50E9" w:rsidRDefault="006D50E9" w:rsidP="00242C0F">
      <w:pPr>
        <w:rPr>
          <w:lang w:val="it-IT"/>
        </w:rPr>
      </w:pPr>
      <w:r>
        <w:rPr>
          <w:lang w:val="it-IT"/>
        </w:rPr>
        <w:t xml:space="preserve">Mégalithe (Corse), tombe à coffre datée du NMII (BIB </w:t>
      </w:r>
      <w:r w:rsidRPr="0032190F">
        <w:rPr>
          <w:rFonts w:ascii="TimesNewRomanPSMT" w:hAnsi="TimesNewRomanPSMT" w:cs="TimesNewRomanPSMT"/>
          <w:sz w:val="20"/>
          <w:szCs w:val="20"/>
          <w:lang w:val="fr-FR" w:eastAsia="en-GB"/>
        </w:rPr>
        <w:t xml:space="preserve">Tramoni Pascal, D’Anna </w:t>
      </w:r>
      <w:r w:rsidR="00B64961" w:rsidRPr="0032190F">
        <w:rPr>
          <w:rFonts w:ascii="TimesNewRomanPSMT" w:hAnsi="TimesNewRomanPSMT" w:cs="TimesNewRomanPSMT"/>
          <w:sz w:val="20"/>
          <w:szCs w:val="20"/>
          <w:lang w:val="fr-FR" w:eastAsia="en-GB"/>
        </w:rPr>
        <w:t>A.</w:t>
      </w:r>
      <w:r w:rsidRPr="0032190F">
        <w:rPr>
          <w:rFonts w:ascii="TimesNewRomanPSMT" w:hAnsi="TimesNewRomanPSMT" w:cs="TimesNewRomanPSMT"/>
          <w:sz w:val="20"/>
          <w:szCs w:val="20"/>
          <w:lang w:val="fr-FR" w:eastAsia="en-GB"/>
        </w:rPr>
        <w:t xml:space="preserve"> in </w:t>
      </w:r>
      <w:r>
        <w:rPr>
          <w:lang w:val="it-IT"/>
        </w:rPr>
        <w:t>BIB 1708)</w:t>
      </w:r>
    </w:p>
    <w:p w14:paraId="075C644C" w14:textId="77777777" w:rsidR="006D50E9" w:rsidRDefault="006D50E9" w:rsidP="00242C0F">
      <w:pPr>
        <w:rPr>
          <w:lang w:val="it-IT"/>
        </w:rPr>
      </w:pPr>
    </w:p>
    <w:p w14:paraId="7E807E30" w14:textId="77777777" w:rsidR="006D50E9" w:rsidRDefault="006D50E9" w:rsidP="00242C0F">
      <w:pPr>
        <w:rPr>
          <w:lang w:val="it-IT"/>
        </w:rPr>
      </w:pPr>
      <w:r>
        <w:rPr>
          <w:lang w:val="it-IT"/>
        </w:rPr>
        <w:t>VASCULACCIU</w:t>
      </w:r>
    </w:p>
    <w:p w14:paraId="2275FBB0" w14:textId="77777777" w:rsidR="006D50E9" w:rsidRDefault="006D50E9" w:rsidP="00242C0F">
      <w:pPr>
        <w:rPr>
          <w:lang w:val="it-IT"/>
        </w:rPr>
      </w:pPr>
      <w:r>
        <w:rPr>
          <w:lang w:val="it-IT"/>
        </w:rPr>
        <w:lastRenderedPageBreak/>
        <w:t xml:space="preserve">Site de Corse ayant une production céramique très proche de celle du site de Cuccuru S’Arriu. Attribué au NMII (BIB </w:t>
      </w:r>
      <w:r w:rsidRPr="0032190F">
        <w:rPr>
          <w:rFonts w:ascii="TimesNewRomanPSMT" w:hAnsi="TimesNewRomanPSMT" w:cs="TimesNewRomanPSMT"/>
          <w:sz w:val="20"/>
          <w:szCs w:val="20"/>
          <w:lang w:val="fr-FR" w:eastAsia="en-GB"/>
        </w:rPr>
        <w:t xml:space="preserve">Tramoni Pascal, D’Anna </w:t>
      </w:r>
      <w:r w:rsidR="00B64961" w:rsidRPr="0032190F">
        <w:rPr>
          <w:rFonts w:ascii="TimesNewRomanPSMT" w:hAnsi="TimesNewRomanPSMT" w:cs="TimesNewRomanPSMT"/>
          <w:sz w:val="20"/>
          <w:szCs w:val="20"/>
          <w:lang w:val="fr-FR" w:eastAsia="en-GB"/>
        </w:rPr>
        <w:t>A.</w:t>
      </w:r>
      <w:r w:rsidRPr="0032190F">
        <w:rPr>
          <w:rFonts w:ascii="TimesNewRomanPSMT" w:hAnsi="TimesNewRomanPSMT" w:cs="TimesNewRomanPSMT"/>
          <w:sz w:val="20"/>
          <w:szCs w:val="20"/>
          <w:lang w:val="fr-FR" w:eastAsia="en-GB"/>
        </w:rPr>
        <w:t xml:space="preserve"> in </w:t>
      </w:r>
      <w:r>
        <w:rPr>
          <w:lang w:val="it-IT"/>
        </w:rPr>
        <w:t>BIB 1708)</w:t>
      </w:r>
    </w:p>
    <w:p w14:paraId="23455958" w14:textId="77777777" w:rsidR="006D50E9" w:rsidRDefault="006D50E9" w:rsidP="00242C0F">
      <w:pPr>
        <w:rPr>
          <w:lang w:val="it-IT"/>
        </w:rPr>
      </w:pPr>
      <w:r>
        <w:rPr>
          <w:lang w:val="it-IT"/>
        </w:rPr>
        <w:t>AZZACHENA</w:t>
      </w:r>
    </w:p>
    <w:p w14:paraId="3681469B" w14:textId="77777777" w:rsidR="006D50E9" w:rsidRPr="006D50E9" w:rsidRDefault="006D50E9" w:rsidP="00242C0F">
      <w:pPr>
        <w:rPr>
          <w:lang w:val="it-IT"/>
        </w:rPr>
      </w:pPr>
      <w:r>
        <w:rPr>
          <w:lang w:val="it-IT"/>
        </w:rPr>
        <w:t xml:space="preserve">Monuments funéraires corse. Attribué au NMII (BIB </w:t>
      </w:r>
      <w:r w:rsidRPr="0032190F">
        <w:rPr>
          <w:rFonts w:ascii="TimesNewRomanPSMT" w:hAnsi="TimesNewRomanPSMT" w:cs="TimesNewRomanPSMT"/>
          <w:sz w:val="20"/>
          <w:szCs w:val="20"/>
          <w:lang w:val="fr-FR" w:eastAsia="en-GB"/>
        </w:rPr>
        <w:t xml:space="preserve">Tramoni Pascal, D’Anna </w:t>
      </w:r>
      <w:r w:rsidR="00B64961" w:rsidRPr="0032190F">
        <w:rPr>
          <w:rFonts w:ascii="TimesNewRomanPSMT" w:hAnsi="TimesNewRomanPSMT" w:cs="TimesNewRomanPSMT"/>
          <w:sz w:val="20"/>
          <w:szCs w:val="20"/>
          <w:lang w:val="fr-FR" w:eastAsia="en-GB"/>
        </w:rPr>
        <w:t>A.</w:t>
      </w:r>
      <w:r w:rsidRPr="0032190F">
        <w:rPr>
          <w:rFonts w:ascii="TimesNewRomanPSMT" w:hAnsi="TimesNewRomanPSMT" w:cs="TimesNewRomanPSMT"/>
          <w:sz w:val="20"/>
          <w:szCs w:val="20"/>
          <w:lang w:val="fr-FR" w:eastAsia="en-GB"/>
        </w:rPr>
        <w:t xml:space="preserve"> in </w:t>
      </w:r>
      <w:r>
        <w:rPr>
          <w:lang w:val="it-IT"/>
        </w:rPr>
        <w:t>BIB 1708)</w:t>
      </w:r>
    </w:p>
    <w:p w14:paraId="187E86A5" w14:textId="77777777" w:rsidR="006D50E9" w:rsidRPr="006D50E9" w:rsidRDefault="006D50E9" w:rsidP="00242C0F">
      <w:pPr>
        <w:jc w:val="both"/>
        <w:rPr>
          <w:lang w:val="it-IT"/>
        </w:rPr>
      </w:pPr>
    </w:p>
    <w:p w14:paraId="490035B7" w14:textId="77777777" w:rsidR="009B007B" w:rsidRPr="0032190F" w:rsidRDefault="009B007B" w:rsidP="00426FF9">
      <w:pPr>
        <w:pStyle w:val="Heading1"/>
      </w:pPr>
      <w:bookmarkStart w:id="3628" w:name="Sit_Cuccuru_Arriu"/>
      <w:r w:rsidRPr="0032190F">
        <w:t>CUCCURU S’ARRIU (Site de)</w:t>
      </w:r>
    </w:p>
    <w:bookmarkEnd w:id="3628"/>
    <w:p w14:paraId="28199C27" w14:textId="77777777" w:rsidR="009B007B" w:rsidRPr="0032190F" w:rsidRDefault="009B007B" w:rsidP="00242C0F">
      <w:pPr>
        <w:jc w:val="both"/>
        <w:rPr>
          <w:lang w:val="fr-FR"/>
        </w:rPr>
      </w:pPr>
    </w:p>
    <w:p w14:paraId="79884281" w14:textId="4E46C853" w:rsidR="009B007B" w:rsidRPr="0032190F" w:rsidRDefault="00587517" w:rsidP="00242C0F">
      <w:pPr>
        <w:jc w:val="both"/>
        <w:rPr>
          <w:lang w:val="fr-FR"/>
        </w:rPr>
      </w:pPr>
      <w:r w:rsidRPr="0032190F">
        <w:rPr>
          <w:lang w:val="fr-FR"/>
        </w:rPr>
        <w:t>Le site de Cuccuru s’Arriu</w:t>
      </w:r>
      <w:r w:rsidR="007F1508" w:rsidRPr="0032190F">
        <w:rPr>
          <w:lang w:val="fr-FR"/>
        </w:rPr>
        <w:t>, dans le territoire de Cabras</w:t>
      </w:r>
      <w:r w:rsidRPr="0032190F">
        <w:rPr>
          <w:lang w:val="fr-FR"/>
        </w:rPr>
        <w:t xml:space="preserve"> (OR)</w:t>
      </w:r>
      <w:r w:rsidR="009B007B" w:rsidRPr="0032190F">
        <w:rPr>
          <w:lang w:val="fr-FR"/>
        </w:rPr>
        <w:t xml:space="preserve">, est un habitat de plein air associé à une nécropole d’hypogées occupé pendant les phases </w:t>
      </w:r>
      <w:hyperlink r:id="rId8743" w:anchor="Cul_Bonu_Ighinu" w:history="1">
        <w:r w:rsidR="00160076" w:rsidRPr="0032190F">
          <w:rPr>
            <w:rStyle w:val="Hyperlink"/>
            <w:lang w:val="fr-FR"/>
          </w:rPr>
          <w:t>Bonu Ighinu</w:t>
        </w:r>
      </w:hyperlink>
      <w:r w:rsidR="007F1508" w:rsidRPr="0032190F">
        <w:rPr>
          <w:lang w:val="fr-FR"/>
        </w:rPr>
        <w:t xml:space="preserve">(BIB 1452) </w:t>
      </w:r>
      <w:r w:rsidR="009B007B" w:rsidRPr="0032190F">
        <w:rPr>
          <w:lang w:val="fr-FR"/>
        </w:rPr>
        <w:t xml:space="preserve">et </w:t>
      </w:r>
      <w:hyperlink r:id="rId8744" w:anchor="Cul_Ozieri" w:history="1">
        <w:r w:rsidR="009B007B" w:rsidRPr="0032190F">
          <w:rPr>
            <w:rStyle w:val="Hyperlink"/>
            <w:lang w:val="fr-FR"/>
          </w:rPr>
          <w:t>Ozieri</w:t>
        </w:r>
      </w:hyperlink>
      <w:r w:rsidR="007F1508" w:rsidRPr="0032190F">
        <w:rPr>
          <w:lang w:val="fr-FR"/>
        </w:rPr>
        <w:t xml:space="preserve">(SS BIB). Culture de </w:t>
      </w:r>
      <w:hyperlink r:id="rId8745" w:anchor="Cul_San_Ciriaco" w:history="1">
        <w:r w:rsidR="007F1508" w:rsidRPr="0032190F">
          <w:rPr>
            <w:rStyle w:val="Hyperlink"/>
            <w:lang w:val="fr-FR"/>
          </w:rPr>
          <w:t>San Ciriaco</w:t>
        </w:r>
      </w:hyperlink>
      <w:r w:rsidR="007F1508" w:rsidRPr="0032190F">
        <w:rPr>
          <w:lang w:val="fr-FR"/>
        </w:rPr>
        <w:t xml:space="preserve"> (BIB 1452).</w:t>
      </w:r>
    </w:p>
    <w:p w14:paraId="7B6C53DC" w14:textId="77777777" w:rsidR="006721E7" w:rsidRPr="0032190F" w:rsidRDefault="006721E7" w:rsidP="00242C0F">
      <w:pPr>
        <w:jc w:val="both"/>
        <w:rPr>
          <w:lang w:val="fr-FR"/>
        </w:rPr>
      </w:pPr>
      <w:r w:rsidRPr="0032190F">
        <w:rPr>
          <w:lang w:val="fr-FR"/>
        </w:rPr>
        <w:t>Dans la  localité de Cuccurru s’Arriu à Cabras, une lame de poignard et plusieurs alènes à section rectangulaire proviennent d’habitations du secteur F de la fouille (BIB 103 p. 294).</w:t>
      </w:r>
    </w:p>
    <w:p w14:paraId="05DA08A6" w14:textId="51AA86C3" w:rsidR="00587517" w:rsidRPr="0032190F" w:rsidRDefault="00587517" w:rsidP="00242C0F">
      <w:pPr>
        <w:jc w:val="both"/>
        <w:rPr>
          <w:lang w:val="fr-FR"/>
        </w:rPr>
      </w:pPr>
      <w:r w:rsidRPr="0032190F">
        <w:rPr>
          <w:lang w:val="fr-FR"/>
        </w:rPr>
        <w:t xml:space="preserve">Poinçon  en </w:t>
      </w:r>
      <w:hyperlink r:id="rId8746" w:anchor="Sit_Cuivre" w:history="1">
        <w:r w:rsidR="009A36BA" w:rsidRPr="001E115E">
          <w:rPr>
            <w:rStyle w:val="Hyperlink"/>
            <w:lang w:val="fr-FR"/>
          </w:rPr>
          <w:t>cuivre</w:t>
        </w:r>
      </w:hyperlink>
      <w:r w:rsidR="009A36BA" w:rsidRPr="0032190F">
        <w:rPr>
          <w:lang w:val="fr-FR"/>
        </w:rPr>
        <w:t xml:space="preserve"> </w:t>
      </w:r>
      <w:r w:rsidRPr="0032190F">
        <w:rPr>
          <w:lang w:val="fr-FR"/>
        </w:rPr>
        <w:t>dans la structure 38 attribué au Sub-Ozieri (BIB 666 p. 356)</w:t>
      </w:r>
    </w:p>
    <w:p w14:paraId="188A872C" w14:textId="77777777" w:rsidR="00460B5F" w:rsidRPr="0032190F" w:rsidRDefault="00460B5F" w:rsidP="00242C0F">
      <w:pPr>
        <w:jc w:val="both"/>
        <w:rPr>
          <w:lang w:val="fr-FR"/>
        </w:rPr>
      </w:pPr>
      <w:r w:rsidRPr="0032190F">
        <w:rPr>
          <w:lang w:val="fr-FR"/>
        </w:rPr>
        <w:t>A donné son nom au style curasien, // NMI (BIB 1708)</w:t>
      </w:r>
    </w:p>
    <w:p w14:paraId="157065AC" w14:textId="77777777" w:rsidR="00465971" w:rsidRPr="0032190F" w:rsidRDefault="00465971" w:rsidP="00242C0F">
      <w:pPr>
        <w:jc w:val="both"/>
        <w:rPr>
          <w:lang w:val="fr-FR"/>
        </w:rPr>
      </w:pPr>
    </w:p>
    <w:p w14:paraId="13F9444A" w14:textId="77777777" w:rsidR="00465971" w:rsidRPr="0032190F" w:rsidRDefault="00465971" w:rsidP="00242C0F">
      <w:pPr>
        <w:jc w:val="both"/>
        <w:rPr>
          <w:lang w:val="fr-FR"/>
        </w:rPr>
      </w:pPr>
      <w:bookmarkStart w:id="3629" w:name="Sit_Selargius"/>
      <w:r w:rsidRPr="006337F6">
        <w:rPr>
          <w:rStyle w:val="Heading1Char"/>
        </w:rPr>
        <w:t>SELARGIUS</w:t>
      </w:r>
      <w:bookmarkEnd w:id="3629"/>
      <w:r w:rsidRPr="0032190F">
        <w:rPr>
          <w:lang w:val="fr-FR"/>
        </w:rPr>
        <w:br/>
      </w:r>
    </w:p>
    <w:p w14:paraId="5CBD8553" w14:textId="77777777" w:rsidR="00465971" w:rsidRPr="0032190F" w:rsidRDefault="00465971" w:rsidP="00242C0F">
      <w:pPr>
        <w:jc w:val="both"/>
        <w:rPr>
          <w:lang w:val="fr-FR"/>
        </w:rPr>
      </w:pPr>
      <w:r w:rsidRPr="0032190F">
        <w:rPr>
          <w:lang w:val="fr-FR"/>
        </w:rPr>
        <w:t>Le site d’habitat de Selargius (Sardaigne) a livré 11 objets métalliques attribuables au Sub-Ozieri et 1 attribuable à l’Ozieri (BIB 1829 p. 516). La découverte d’un creuset est la plus ancienne trace d’activité métallurgique de l’île  (BIB 1829 p. 517 (BIB Manunza 2005)).</w:t>
      </w:r>
    </w:p>
    <w:p w14:paraId="6DB0B510" w14:textId="77777777" w:rsidR="009B007B" w:rsidRPr="0032190F" w:rsidRDefault="009B007B" w:rsidP="00242C0F">
      <w:pPr>
        <w:jc w:val="both"/>
        <w:rPr>
          <w:lang w:val="fr-FR"/>
        </w:rPr>
      </w:pPr>
    </w:p>
    <w:p w14:paraId="2F1F26F1" w14:textId="77777777" w:rsidR="007F1508" w:rsidRPr="00426FF9" w:rsidRDefault="007F1508" w:rsidP="00426FF9">
      <w:pPr>
        <w:pStyle w:val="Heading1"/>
        <w:rPr>
          <w:lang w:val="es-ES"/>
        </w:rPr>
      </w:pPr>
      <w:bookmarkStart w:id="3630" w:name="Sit_Sa_Ucca_Tintirrolu"/>
      <w:r w:rsidRPr="00426FF9">
        <w:rPr>
          <w:lang w:val="es-ES"/>
        </w:rPr>
        <w:t>SA’ UCCA DE SU TINTIRROLU</w:t>
      </w:r>
    </w:p>
    <w:bookmarkEnd w:id="3630"/>
    <w:p w14:paraId="5925B667" w14:textId="77777777" w:rsidR="007F1508" w:rsidRPr="00CF0048" w:rsidRDefault="00743004" w:rsidP="00242C0F">
      <w:pPr>
        <w:jc w:val="both"/>
        <w:rPr>
          <w:lang w:val="es-ES"/>
        </w:rPr>
      </w:pPr>
      <w:r w:rsidRPr="00CF0048">
        <w:rPr>
          <w:lang w:val="es-ES"/>
        </w:rPr>
        <w:t>Sa Ucca de su Tintirriolu</w:t>
      </w:r>
    </w:p>
    <w:p w14:paraId="16D378DE" w14:textId="77777777" w:rsidR="00743004" w:rsidRPr="00CF0048" w:rsidRDefault="00743004" w:rsidP="00242C0F">
      <w:pPr>
        <w:jc w:val="both"/>
        <w:rPr>
          <w:lang w:val="es-ES"/>
        </w:rPr>
      </w:pPr>
    </w:p>
    <w:p w14:paraId="49D0A242" w14:textId="236CFA24" w:rsidR="007F1508" w:rsidRPr="0032190F" w:rsidRDefault="007F1508" w:rsidP="00242C0F">
      <w:pPr>
        <w:jc w:val="both"/>
        <w:rPr>
          <w:lang w:val="fr-FR"/>
        </w:rPr>
      </w:pPr>
      <w:r w:rsidRPr="0032190F">
        <w:rPr>
          <w:lang w:val="fr-FR"/>
        </w:rPr>
        <w:t xml:space="preserve">La grotte de Sa ‘Ucca de su Tintirriolu a livré du matériel attribué à la culture de </w:t>
      </w:r>
      <w:hyperlink r:id="rId8747" w:anchor="Cul_San_Ciriaco" w:history="1">
        <w:r w:rsidRPr="0032190F">
          <w:rPr>
            <w:rStyle w:val="Hyperlink"/>
            <w:lang w:val="fr-FR"/>
          </w:rPr>
          <w:t>San Ciriaco</w:t>
        </w:r>
      </w:hyperlink>
      <w:r w:rsidRPr="0032190F">
        <w:rPr>
          <w:lang w:val="fr-FR"/>
        </w:rPr>
        <w:t xml:space="preserve"> (BIB 1452)</w:t>
      </w:r>
      <w:r w:rsidR="00625FAE" w:rsidRPr="0032190F">
        <w:rPr>
          <w:lang w:val="fr-FR"/>
        </w:rPr>
        <w:t>.</w:t>
      </w:r>
    </w:p>
    <w:p w14:paraId="63ED8E00" w14:textId="77777777" w:rsidR="00625FAE" w:rsidRPr="0032190F" w:rsidRDefault="00625FAE"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94"/>
        <w:gridCol w:w="2269"/>
        <w:gridCol w:w="1350"/>
      </w:tblGrid>
      <w:tr w:rsidR="00625FAE" w:rsidRPr="00DB5974" w14:paraId="63B421FD" w14:textId="77777777">
        <w:trPr>
          <w:jc w:val="center"/>
        </w:trPr>
        <w:tc>
          <w:tcPr>
            <w:tcW w:w="2294" w:type="dxa"/>
          </w:tcPr>
          <w:p w14:paraId="2B6D6F8A" w14:textId="77777777" w:rsidR="00625FAE" w:rsidRPr="00DB5974" w:rsidRDefault="00625FAE" w:rsidP="00242C0F">
            <w:pPr>
              <w:rPr>
                <w:sz w:val="20"/>
                <w:szCs w:val="20"/>
              </w:rPr>
            </w:pPr>
            <w:r w:rsidRPr="00566234">
              <w:rPr>
                <w:sz w:val="20"/>
                <w:szCs w:val="20"/>
                <w:lang w:val="es-ES"/>
              </w:rPr>
              <w:t xml:space="preserve">Sa ‘Ucca de su Tintirrolu, Tr. </w:t>
            </w:r>
            <w:r w:rsidRPr="00DB5974">
              <w:rPr>
                <w:sz w:val="20"/>
                <w:szCs w:val="20"/>
              </w:rPr>
              <w:t>G str. 5</w:t>
            </w:r>
          </w:p>
        </w:tc>
        <w:tc>
          <w:tcPr>
            <w:tcW w:w="2269" w:type="dxa"/>
          </w:tcPr>
          <w:p w14:paraId="205CDD4C" w14:textId="77777777" w:rsidR="00625FAE" w:rsidRPr="00DB5974" w:rsidRDefault="00625FAE" w:rsidP="00242C0F">
            <w:pPr>
              <w:rPr>
                <w:sz w:val="20"/>
                <w:szCs w:val="20"/>
              </w:rPr>
            </w:pPr>
            <w:r w:rsidRPr="00DB5974">
              <w:rPr>
                <w:sz w:val="20"/>
                <w:szCs w:val="20"/>
              </w:rPr>
              <w:t>~ 4000-3800 calBC 1s.*</w:t>
            </w:r>
          </w:p>
        </w:tc>
        <w:tc>
          <w:tcPr>
            <w:tcW w:w="1350" w:type="dxa"/>
          </w:tcPr>
          <w:p w14:paraId="25A2701F" w14:textId="77777777" w:rsidR="00625FAE" w:rsidRPr="00DB5974" w:rsidRDefault="00625FAE" w:rsidP="00242C0F">
            <w:pPr>
              <w:rPr>
                <w:sz w:val="20"/>
                <w:szCs w:val="20"/>
              </w:rPr>
            </w:pPr>
            <w:r w:rsidRPr="00DB5974">
              <w:rPr>
                <w:sz w:val="20"/>
                <w:szCs w:val="20"/>
              </w:rPr>
              <w:t>R-884</w:t>
            </w:r>
            <w:r w:rsidRPr="00DB5974">
              <w:rPr>
                <w:rFonts w:ascii="Symbol" w:hAnsi="Symbol"/>
                <w:sz w:val="20"/>
                <w:szCs w:val="20"/>
              </w:rPr>
              <w:t></w:t>
            </w:r>
          </w:p>
        </w:tc>
      </w:tr>
      <w:tr w:rsidR="00625FAE" w:rsidRPr="00DB5974" w14:paraId="5DAEFF59" w14:textId="77777777">
        <w:trPr>
          <w:jc w:val="center"/>
        </w:trPr>
        <w:tc>
          <w:tcPr>
            <w:tcW w:w="2294" w:type="dxa"/>
          </w:tcPr>
          <w:p w14:paraId="1088C0C1" w14:textId="77777777" w:rsidR="00625FAE" w:rsidRPr="00DB5974" w:rsidRDefault="00625FAE" w:rsidP="00242C0F">
            <w:pPr>
              <w:rPr>
                <w:sz w:val="20"/>
                <w:szCs w:val="20"/>
              </w:rPr>
            </w:pPr>
            <w:r w:rsidRPr="00566234">
              <w:rPr>
                <w:sz w:val="20"/>
                <w:szCs w:val="20"/>
                <w:lang w:val="es-ES"/>
              </w:rPr>
              <w:t xml:space="preserve">Sa ‘Ucca de su Tintirrolu, Tr. </w:t>
            </w:r>
            <w:r w:rsidRPr="00DB5974">
              <w:rPr>
                <w:sz w:val="20"/>
                <w:szCs w:val="20"/>
              </w:rPr>
              <w:t>G str. 4</w:t>
            </w:r>
          </w:p>
        </w:tc>
        <w:tc>
          <w:tcPr>
            <w:tcW w:w="2269" w:type="dxa"/>
          </w:tcPr>
          <w:p w14:paraId="6957576B" w14:textId="77777777" w:rsidR="00625FAE" w:rsidRPr="00DB5974" w:rsidRDefault="00625FAE" w:rsidP="00242C0F">
            <w:pPr>
              <w:rPr>
                <w:sz w:val="20"/>
                <w:szCs w:val="20"/>
              </w:rPr>
            </w:pPr>
            <w:r w:rsidRPr="00DB5974">
              <w:rPr>
                <w:sz w:val="20"/>
                <w:szCs w:val="20"/>
              </w:rPr>
              <w:t>~ 3800-3600 calBC 1s.*</w:t>
            </w:r>
          </w:p>
        </w:tc>
        <w:tc>
          <w:tcPr>
            <w:tcW w:w="1350" w:type="dxa"/>
          </w:tcPr>
          <w:p w14:paraId="56C1A39F" w14:textId="77777777" w:rsidR="00625FAE" w:rsidRPr="00DB5974" w:rsidRDefault="00625FAE" w:rsidP="00242C0F">
            <w:pPr>
              <w:rPr>
                <w:sz w:val="20"/>
                <w:szCs w:val="20"/>
              </w:rPr>
            </w:pPr>
            <w:r w:rsidRPr="00DB5974">
              <w:rPr>
                <w:sz w:val="20"/>
                <w:szCs w:val="20"/>
              </w:rPr>
              <w:t>R-883</w:t>
            </w:r>
            <w:r w:rsidRPr="00DB5974">
              <w:rPr>
                <w:rFonts w:ascii="Symbol" w:hAnsi="Symbol"/>
                <w:sz w:val="20"/>
                <w:szCs w:val="20"/>
              </w:rPr>
              <w:t></w:t>
            </w:r>
          </w:p>
        </w:tc>
      </w:tr>
      <w:tr w:rsidR="00625FAE" w:rsidRPr="00DB5974" w14:paraId="08A33D29" w14:textId="77777777">
        <w:trPr>
          <w:jc w:val="center"/>
        </w:trPr>
        <w:tc>
          <w:tcPr>
            <w:tcW w:w="2294" w:type="dxa"/>
          </w:tcPr>
          <w:p w14:paraId="1D86EB73" w14:textId="77777777" w:rsidR="00625FAE" w:rsidRPr="00DB5974" w:rsidRDefault="00625FAE" w:rsidP="00242C0F">
            <w:pPr>
              <w:rPr>
                <w:sz w:val="20"/>
                <w:szCs w:val="20"/>
              </w:rPr>
            </w:pPr>
            <w:r w:rsidRPr="00566234">
              <w:rPr>
                <w:sz w:val="20"/>
                <w:szCs w:val="20"/>
                <w:lang w:val="es-ES"/>
              </w:rPr>
              <w:t xml:space="preserve">Sa ‘Ucca de su Tintirrolu, Tr. </w:t>
            </w:r>
            <w:r w:rsidRPr="00DB5974">
              <w:rPr>
                <w:sz w:val="20"/>
                <w:szCs w:val="20"/>
              </w:rPr>
              <w:t>F str. 4</w:t>
            </w:r>
          </w:p>
        </w:tc>
        <w:tc>
          <w:tcPr>
            <w:tcW w:w="2269" w:type="dxa"/>
          </w:tcPr>
          <w:p w14:paraId="5C0366C1" w14:textId="77777777" w:rsidR="00625FAE" w:rsidRPr="00DB5974" w:rsidRDefault="00625FAE" w:rsidP="00242C0F">
            <w:pPr>
              <w:rPr>
                <w:sz w:val="20"/>
                <w:szCs w:val="20"/>
              </w:rPr>
            </w:pPr>
            <w:r w:rsidRPr="00DB5974">
              <w:rPr>
                <w:sz w:val="20"/>
                <w:szCs w:val="20"/>
              </w:rPr>
              <w:t>~ 3700-3500 calBC 1s.*</w:t>
            </w:r>
          </w:p>
        </w:tc>
        <w:tc>
          <w:tcPr>
            <w:tcW w:w="1350" w:type="dxa"/>
          </w:tcPr>
          <w:p w14:paraId="0989DB00" w14:textId="77777777" w:rsidR="00625FAE" w:rsidRPr="00DB5974" w:rsidRDefault="00625FAE" w:rsidP="00242C0F">
            <w:pPr>
              <w:rPr>
                <w:sz w:val="20"/>
                <w:szCs w:val="20"/>
              </w:rPr>
            </w:pPr>
            <w:r w:rsidRPr="00DB5974">
              <w:rPr>
                <w:sz w:val="20"/>
                <w:szCs w:val="20"/>
              </w:rPr>
              <w:t>R-879</w:t>
            </w:r>
          </w:p>
        </w:tc>
      </w:tr>
    </w:tbl>
    <w:p w14:paraId="796DFD2C" w14:textId="77777777" w:rsidR="00625FAE" w:rsidRDefault="00625FAE" w:rsidP="00242C0F">
      <w:r>
        <w:t>(BIB 1467 ; * cf. fig. 11)</w:t>
      </w:r>
    </w:p>
    <w:p w14:paraId="0B96726E" w14:textId="77777777" w:rsidR="00625FAE" w:rsidRDefault="00625FAE" w:rsidP="00242C0F">
      <w:pPr>
        <w:jc w:val="both"/>
      </w:pPr>
    </w:p>
    <w:p w14:paraId="25B099BD" w14:textId="51C76A6F" w:rsidR="00625FAE" w:rsidRDefault="00625FAE" w:rsidP="00242C0F">
      <w:pPr>
        <w:jc w:val="both"/>
        <w:rPr>
          <w:lang w:val="fr-FR"/>
        </w:rPr>
      </w:pPr>
      <w:r w:rsidRPr="0032190F">
        <w:rPr>
          <w:lang w:val="fr-FR"/>
        </w:rPr>
        <w:t xml:space="preserve">La datation </w:t>
      </w:r>
      <w:smartTag w:uri="urn:schemas-microsoft-com:office:smarttags" w:element="metricconverter">
        <w:smartTagPr>
          <w:attr w:name="ProductID" w:val="14C"/>
        </w:smartTagPr>
        <w:r w:rsidRPr="0032190F">
          <w:rPr>
            <w:lang w:val="fr-FR"/>
          </w:rPr>
          <w:t>14C</w:t>
        </w:r>
      </w:smartTag>
      <w:r w:rsidRPr="0032190F">
        <w:rPr>
          <w:lang w:val="fr-FR"/>
        </w:rPr>
        <w:t xml:space="preserve"> de la str. 5 est très proche de celle de </w:t>
      </w:r>
      <w:hyperlink r:id="rId8748" w:anchor="Sit_Contraguda" w:history="1">
        <w:r w:rsidRPr="0032190F">
          <w:rPr>
            <w:rStyle w:val="Hyperlink"/>
            <w:lang w:val="fr-FR"/>
          </w:rPr>
          <w:t>Contraguda-Perfugas</w:t>
        </w:r>
      </w:hyperlink>
      <w:r w:rsidRPr="0032190F">
        <w:rPr>
          <w:lang w:val="fr-FR"/>
        </w:rPr>
        <w:t xml:space="preserve"> (str. 302) (SS BIB)</w:t>
      </w:r>
    </w:p>
    <w:p w14:paraId="0306AED9" w14:textId="77777777" w:rsidR="00743004" w:rsidRDefault="00743004" w:rsidP="00242C0F">
      <w:pPr>
        <w:jc w:val="both"/>
        <w:rPr>
          <w:lang w:val="fr-FR"/>
        </w:rPr>
      </w:pPr>
    </w:p>
    <w:p w14:paraId="326E5D60" w14:textId="77777777" w:rsidR="00743004" w:rsidRDefault="00743004" w:rsidP="00743004">
      <w:pPr>
        <w:pStyle w:val="Heading2"/>
      </w:pPr>
      <w:bookmarkStart w:id="3631" w:name="Sit_Sa_Ucca_Tintirrolu_cer"/>
      <w:r>
        <w:t>Céramiques</w:t>
      </w:r>
    </w:p>
    <w:bookmarkEnd w:id="3631"/>
    <w:p w14:paraId="4F00FB9A" w14:textId="77777777" w:rsidR="00743004" w:rsidRDefault="00743004" w:rsidP="00743004">
      <w:pPr>
        <w:rPr>
          <w:lang w:val="fr-FR"/>
        </w:rPr>
      </w:pPr>
    </w:p>
    <w:p w14:paraId="73C1179D" w14:textId="77777777" w:rsidR="00743004" w:rsidRDefault="00743004" w:rsidP="00743004">
      <w:pPr>
        <w:pStyle w:val="Heading3"/>
      </w:pPr>
      <w:bookmarkStart w:id="3632" w:name="Sit_Sa_Ucca_Tintirrolu_cer_item72"/>
      <w:r>
        <w:t>item 72</w:t>
      </w:r>
    </w:p>
    <w:bookmarkEnd w:id="3632"/>
    <w:p w14:paraId="51B3C59D" w14:textId="195DB2A1" w:rsidR="00743004" w:rsidRDefault="00911743" w:rsidP="00743004">
      <w:pPr>
        <w:rPr>
          <w:lang w:val="fr-FR"/>
        </w:rPr>
      </w:pPr>
      <w:r>
        <w:rPr>
          <w:lang w:val="fr-FR"/>
        </w:rPr>
        <w:fldChar w:fldCharType="begin"/>
      </w:r>
      <w:r w:rsidR="00E30F13">
        <w:rPr>
          <w:lang w:val="fr-FR"/>
        </w:rPr>
        <w:instrText>HYPERLINK "C:\\Users\\Thomas Huet\\Desktop\\Documentation archéologique liée à la thèse\\Cultures.docx" \l "Cul_Art_TAC_c_frise_personnages"</w:instrText>
      </w:r>
      <w:r>
        <w:rPr>
          <w:lang w:val="fr-FR"/>
        </w:rPr>
      </w:r>
      <w:r>
        <w:rPr>
          <w:lang w:val="fr-FR"/>
        </w:rPr>
        <w:fldChar w:fldCharType="separate"/>
      </w:r>
      <w:r w:rsidR="00743004" w:rsidRPr="00743004">
        <w:rPr>
          <w:rStyle w:val="Hyperlink"/>
          <w:lang w:val="fr-FR"/>
        </w:rPr>
        <w:t>frise de personnages</w:t>
      </w:r>
      <w:r>
        <w:rPr>
          <w:lang w:val="fr-FR"/>
        </w:rPr>
        <w:fldChar w:fldCharType="end"/>
      </w:r>
      <w:r w:rsidR="00743004">
        <w:rPr>
          <w:lang w:val="fr-FR"/>
        </w:rPr>
        <w:t xml:space="preserve"> schématiques (BIB 2793)</w:t>
      </w:r>
    </w:p>
    <w:p w14:paraId="78B1014E" w14:textId="77777777" w:rsidR="00743004" w:rsidRPr="00743004" w:rsidRDefault="00743004" w:rsidP="00743004">
      <w:pPr>
        <w:autoSpaceDE w:val="0"/>
        <w:autoSpaceDN w:val="0"/>
        <w:adjustRightInd w:val="0"/>
        <w:rPr>
          <w:lang w:val="fr-FR"/>
        </w:rPr>
      </w:pPr>
      <w:r w:rsidRPr="00743004">
        <w:rPr>
          <w:lang w:val="fr-FR" w:eastAsia="en-GB"/>
        </w:rPr>
        <w:t>Sur la partie supérieure d'une écuelle carénée sont incisés peints en blanc des personnages schématiques dont le corps, en forme de sablier, semble figurer un vêtement.(BIB 2793)</w:t>
      </w:r>
    </w:p>
    <w:p w14:paraId="398C1568" w14:textId="77777777" w:rsidR="007F1508" w:rsidRPr="0032190F" w:rsidRDefault="007F1508" w:rsidP="00242C0F">
      <w:pPr>
        <w:jc w:val="both"/>
        <w:rPr>
          <w:lang w:val="fr-FR"/>
        </w:rPr>
      </w:pPr>
    </w:p>
    <w:p w14:paraId="4E1E0B3A" w14:textId="77777777" w:rsidR="007F1508" w:rsidRPr="0032190F" w:rsidRDefault="007F1508" w:rsidP="00426FF9">
      <w:pPr>
        <w:pStyle w:val="Heading1"/>
      </w:pPr>
      <w:bookmarkStart w:id="3633" w:name="Sit_Filiestru"/>
      <w:r w:rsidRPr="0032190F">
        <w:t>FILIESTRU</w:t>
      </w:r>
    </w:p>
    <w:bookmarkEnd w:id="3633"/>
    <w:p w14:paraId="71A17EBE" w14:textId="77777777" w:rsidR="007F1508" w:rsidRPr="002B384B" w:rsidRDefault="002B384B" w:rsidP="00242C0F">
      <w:pPr>
        <w:jc w:val="both"/>
        <w:rPr>
          <w:i/>
          <w:lang w:val="fr-FR"/>
        </w:rPr>
      </w:pPr>
      <w:r w:rsidRPr="002B384B">
        <w:rPr>
          <w:i/>
          <w:lang w:val="fr-FR"/>
        </w:rPr>
        <w:t>Filiestru Cave</w:t>
      </w:r>
    </w:p>
    <w:p w14:paraId="5B883496" w14:textId="77777777" w:rsidR="002B384B" w:rsidRDefault="002B384B" w:rsidP="00242C0F">
      <w:pPr>
        <w:jc w:val="both"/>
        <w:rPr>
          <w:lang w:val="fr-FR"/>
        </w:rPr>
      </w:pPr>
    </w:p>
    <w:p w14:paraId="1356382F" w14:textId="1F2416A1" w:rsidR="002B384B" w:rsidRDefault="002B384B" w:rsidP="00242C0F">
      <w:pPr>
        <w:jc w:val="both"/>
        <w:rPr>
          <w:lang w:val="fr-FR"/>
        </w:rPr>
      </w:pPr>
      <w:r>
        <w:rPr>
          <w:lang w:val="fr-FR"/>
        </w:rPr>
        <w:t xml:space="preserve">Sardaigne, </w:t>
      </w:r>
      <w:hyperlink r:id="rId8749" w:anchor="Cul_Cardial_Tyrrhenien" w:history="1">
        <w:r w:rsidRPr="002B384B">
          <w:rPr>
            <w:rStyle w:val="Hyperlink"/>
            <w:lang w:val="fr-FR"/>
          </w:rPr>
          <w:t>Cardial Tyrrhénien</w:t>
        </w:r>
      </w:hyperlink>
      <w:r>
        <w:rPr>
          <w:lang w:val="fr-FR"/>
        </w:rPr>
        <w:t xml:space="preserve"> (BIB 2769)</w:t>
      </w:r>
    </w:p>
    <w:p w14:paraId="6DB626CF" w14:textId="651DF2C4" w:rsidR="007F1508" w:rsidRPr="0032190F" w:rsidRDefault="007F1508" w:rsidP="00242C0F">
      <w:pPr>
        <w:jc w:val="both"/>
        <w:rPr>
          <w:lang w:val="fr-FR"/>
        </w:rPr>
      </w:pPr>
      <w:r w:rsidRPr="0032190F">
        <w:rPr>
          <w:lang w:val="fr-FR"/>
        </w:rPr>
        <w:t>Grotte sarde</w:t>
      </w:r>
      <w:r w:rsidR="00625FAE" w:rsidRPr="0032190F">
        <w:rPr>
          <w:lang w:val="fr-FR"/>
        </w:rPr>
        <w:t xml:space="preserve"> attribuée à l’</w:t>
      </w:r>
      <w:hyperlink r:id="rId8750" w:anchor="Cul_Ozieri" w:history="1">
        <w:r w:rsidR="00625FAE" w:rsidRPr="0032190F">
          <w:rPr>
            <w:rStyle w:val="Hyperlink"/>
            <w:lang w:val="fr-FR"/>
          </w:rPr>
          <w:t>Ozieri</w:t>
        </w:r>
      </w:hyperlink>
      <w:r w:rsidR="00625FAE" w:rsidRPr="0032190F">
        <w:rPr>
          <w:lang w:val="fr-FR"/>
        </w:rPr>
        <w:t xml:space="preserve"> (BIB 1467)</w:t>
      </w:r>
    </w:p>
    <w:p w14:paraId="7FFBB4D4" w14:textId="77777777" w:rsidR="00625FAE" w:rsidRPr="0032190F" w:rsidRDefault="00625FAE"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94"/>
        <w:gridCol w:w="2269"/>
        <w:gridCol w:w="1350"/>
      </w:tblGrid>
      <w:tr w:rsidR="00625FAE" w:rsidRPr="00DB5974" w14:paraId="1898B234" w14:textId="77777777">
        <w:trPr>
          <w:jc w:val="center"/>
        </w:trPr>
        <w:tc>
          <w:tcPr>
            <w:tcW w:w="2294" w:type="dxa"/>
          </w:tcPr>
          <w:p w14:paraId="76551CED" w14:textId="77777777" w:rsidR="00625FAE" w:rsidRPr="00DB5974" w:rsidRDefault="00625FAE" w:rsidP="00242C0F">
            <w:pPr>
              <w:rPr>
                <w:sz w:val="20"/>
                <w:szCs w:val="20"/>
              </w:rPr>
            </w:pPr>
            <w:r w:rsidRPr="00DB5974">
              <w:rPr>
                <w:sz w:val="20"/>
                <w:szCs w:val="20"/>
              </w:rPr>
              <w:t>Filiestru, Tr. B5 t. 2</w:t>
            </w:r>
          </w:p>
        </w:tc>
        <w:tc>
          <w:tcPr>
            <w:tcW w:w="2269" w:type="dxa"/>
          </w:tcPr>
          <w:p w14:paraId="3A43B04D" w14:textId="77777777" w:rsidR="00625FAE" w:rsidRPr="00DB5974" w:rsidRDefault="00625FAE" w:rsidP="00242C0F">
            <w:pPr>
              <w:rPr>
                <w:sz w:val="20"/>
                <w:szCs w:val="20"/>
              </w:rPr>
            </w:pPr>
            <w:r w:rsidRPr="00DB5974">
              <w:rPr>
                <w:sz w:val="20"/>
                <w:szCs w:val="20"/>
              </w:rPr>
              <w:t>~ 3800-3600 calBC 1s.*</w:t>
            </w:r>
          </w:p>
        </w:tc>
        <w:tc>
          <w:tcPr>
            <w:tcW w:w="1350" w:type="dxa"/>
          </w:tcPr>
          <w:p w14:paraId="51CF4BB8" w14:textId="77777777" w:rsidR="00625FAE" w:rsidRPr="00DB5974" w:rsidRDefault="00625FAE" w:rsidP="00242C0F">
            <w:pPr>
              <w:rPr>
                <w:sz w:val="20"/>
                <w:szCs w:val="20"/>
              </w:rPr>
            </w:pPr>
            <w:r w:rsidRPr="00DB5974">
              <w:rPr>
                <w:sz w:val="20"/>
                <w:szCs w:val="20"/>
              </w:rPr>
              <w:t>Q-3028</w:t>
            </w:r>
          </w:p>
        </w:tc>
      </w:tr>
    </w:tbl>
    <w:p w14:paraId="34F93EFF" w14:textId="77777777" w:rsidR="00625FAE" w:rsidRDefault="00625FAE" w:rsidP="00242C0F">
      <w:r>
        <w:t>(BIB 1467 ; * cf. fig. 11)</w:t>
      </w:r>
    </w:p>
    <w:p w14:paraId="58F288C3" w14:textId="77777777" w:rsidR="008D5181" w:rsidRDefault="008D5181" w:rsidP="00242C0F"/>
    <w:p w14:paraId="6B758FA8" w14:textId="1A97725E" w:rsidR="008D5181" w:rsidRDefault="008D5181" w:rsidP="00242C0F">
      <w:pPr>
        <w:rPr>
          <w:lang w:val="fr-FR"/>
        </w:rPr>
      </w:pPr>
      <w:r w:rsidRPr="0032190F">
        <w:rPr>
          <w:lang w:val="fr-FR"/>
        </w:rPr>
        <w:t xml:space="preserve">La couche 7, datée au </w:t>
      </w:r>
      <w:smartTag w:uri="urn:schemas-microsoft-com:office:smarttags" w:element="metricconverter">
        <w:smartTagPr>
          <w:attr w:name="ProductID" w:val="14C"/>
        </w:smartTagPr>
        <w:r w:rsidRPr="0032190F">
          <w:rPr>
            <w:vertAlign w:val="superscript"/>
            <w:lang w:val="fr-FR"/>
          </w:rPr>
          <w:t>14</w:t>
        </w:r>
        <w:r w:rsidRPr="0032190F">
          <w:rPr>
            <w:lang w:val="fr-FR"/>
          </w:rPr>
          <w:t>C</w:t>
        </w:r>
      </w:smartTag>
      <w:r w:rsidRPr="0032190F">
        <w:rPr>
          <w:lang w:val="fr-FR"/>
        </w:rPr>
        <w:t xml:space="preserve"> (ca. 5700-5400 cal BC) a livré du </w:t>
      </w:r>
      <w:hyperlink r:id="rId8751" w:anchor="Cul_Filiestru_Basi_Pienza" w:history="1">
        <w:r w:rsidR="003A4C57" w:rsidRPr="0032190F">
          <w:rPr>
            <w:rStyle w:val="Hyperlink"/>
            <w:lang w:val="fr-FR"/>
          </w:rPr>
          <w:t>C</w:t>
        </w:r>
        <w:r w:rsidR="005C4DB3">
          <w:rPr>
            <w:rStyle w:val="Hyperlink"/>
            <w:lang w:val="fr-FR"/>
          </w:rPr>
          <w:t>.</w:t>
        </w:r>
        <w:r w:rsidR="003A4C57" w:rsidRPr="0032190F">
          <w:rPr>
            <w:rStyle w:val="Hyperlink"/>
            <w:lang w:val="fr-FR"/>
          </w:rPr>
          <w:t xml:space="preserve"> </w:t>
        </w:r>
        <w:r w:rsidR="00EC57B9">
          <w:rPr>
            <w:rStyle w:val="Hyperlink"/>
            <w:lang w:val="fr-FR"/>
          </w:rPr>
          <w:t>BFP</w:t>
        </w:r>
      </w:hyperlink>
      <w:r w:rsidR="00EC57B9" w:rsidRPr="00EC57B9">
        <w:rPr>
          <w:lang w:val="fr-FR"/>
        </w:rPr>
        <w:t xml:space="preserve"> </w:t>
      </w:r>
      <w:r w:rsidRPr="0032190F">
        <w:rPr>
          <w:lang w:val="fr-FR"/>
        </w:rPr>
        <w:t xml:space="preserve">(BIB 1544). </w:t>
      </w:r>
    </w:p>
    <w:p w14:paraId="181512AD" w14:textId="106EF8E2" w:rsidR="00426E65" w:rsidRPr="00426E65" w:rsidRDefault="00000000" w:rsidP="00426E65">
      <w:pPr>
        <w:autoSpaceDE w:val="0"/>
        <w:autoSpaceDN w:val="0"/>
        <w:adjustRightInd w:val="0"/>
        <w:rPr>
          <w:lang w:val="fr-FR"/>
        </w:rPr>
      </w:pPr>
      <w:hyperlink r:id="rId8752" w:anchor="Cul_Bronze_Moyen_Sardaigne" w:history="1">
        <w:r w:rsidR="00426E65" w:rsidRPr="00426E65">
          <w:rPr>
            <w:rStyle w:val="Hyperlink"/>
            <w:lang w:val="fr-FR"/>
          </w:rPr>
          <w:t>BM Sardaigne</w:t>
        </w:r>
      </w:hyperlink>
      <w:r w:rsidR="00426E65" w:rsidRPr="00426E65">
        <w:rPr>
          <w:lang w:val="fr-FR"/>
        </w:rPr>
        <w:t xml:space="preserve"> </w:t>
      </w:r>
      <w:r w:rsidR="00426E65" w:rsidRPr="00426E65">
        <w:rPr>
          <w:szCs w:val="22"/>
          <w:lang w:val="fr-FR" w:eastAsia="en-GB"/>
        </w:rPr>
        <w:t>: strate 2 de la tranchee B de Filiestru : Q-3031, 3440+-40 BP</w:t>
      </w:r>
      <w:r w:rsidR="00426E65" w:rsidRPr="00426E65">
        <w:rPr>
          <w:lang w:val="fr-FR"/>
        </w:rPr>
        <w:t xml:space="preserve"> (BIB 2972)</w:t>
      </w:r>
    </w:p>
    <w:p w14:paraId="7B7A2706" w14:textId="77777777" w:rsidR="00426E65" w:rsidRDefault="00426E65" w:rsidP="00242C0F">
      <w:pPr>
        <w:rPr>
          <w:lang w:val="fr-FR"/>
        </w:rPr>
      </w:pPr>
    </w:p>
    <w:p w14:paraId="18380984" w14:textId="77777777" w:rsidR="00426E65" w:rsidRPr="0032190F" w:rsidRDefault="00426E65" w:rsidP="00242C0F">
      <w:pPr>
        <w:rPr>
          <w:lang w:val="fr-FR"/>
        </w:rPr>
      </w:pPr>
    </w:p>
    <w:p w14:paraId="38D1DC01" w14:textId="77777777" w:rsidR="00625FAE" w:rsidRPr="0032190F" w:rsidRDefault="00625FAE" w:rsidP="00242C0F">
      <w:pPr>
        <w:jc w:val="both"/>
        <w:rPr>
          <w:lang w:val="fr-FR"/>
        </w:rPr>
      </w:pPr>
    </w:p>
    <w:p w14:paraId="65F1DE0A" w14:textId="77777777" w:rsidR="00625FAE" w:rsidRPr="0032190F" w:rsidRDefault="00625FAE" w:rsidP="00426FF9">
      <w:pPr>
        <w:pStyle w:val="Heading1"/>
      </w:pPr>
      <w:bookmarkStart w:id="3634" w:name="Sit_Guano"/>
      <w:r w:rsidRPr="0032190F">
        <w:t>GUANO (Grotta del)</w:t>
      </w:r>
    </w:p>
    <w:bookmarkEnd w:id="3634"/>
    <w:p w14:paraId="0AE01102" w14:textId="7086AF28" w:rsidR="00625FAE" w:rsidRPr="00FF5006" w:rsidRDefault="00625FAE" w:rsidP="00242C0F">
      <w:pPr>
        <w:jc w:val="both"/>
        <w:rPr>
          <w:lang w:val="it-IT"/>
        </w:rPr>
      </w:pPr>
      <w:r w:rsidRPr="00FF5006">
        <w:rPr>
          <w:lang w:val="it-IT"/>
        </w:rPr>
        <w:br/>
        <w:t>Grotte sarde attribuée à l’</w:t>
      </w:r>
      <w:hyperlink r:id="rId8753" w:anchor="Cul_Ozieri" w:history="1">
        <w:r w:rsidRPr="00FF5006">
          <w:rPr>
            <w:rStyle w:val="Hyperlink"/>
            <w:lang w:val="it-IT"/>
          </w:rPr>
          <w:t>Ozieri</w:t>
        </w:r>
      </w:hyperlink>
      <w:r w:rsidRPr="00FF5006">
        <w:rPr>
          <w:lang w:val="it-IT"/>
        </w:rPr>
        <w:t xml:space="preserve"> (BIB 1467)</w:t>
      </w:r>
    </w:p>
    <w:p w14:paraId="50F9385E" w14:textId="77777777" w:rsidR="00625FAE" w:rsidRPr="00FF5006" w:rsidRDefault="00625FAE" w:rsidP="00242C0F">
      <w:pPr>
        <w:jc w:val="both"/>
        <w:rPr>
          <w:lang w:val="it-IT"/>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94"/>
        <w:gridCol w:w="2269"/>
        <w:gridCol w:w="1350"/>
      </w:tblGrid>
      <w:tr w:rsidR="00625FAE" w:rsidRPr="00DB5974" w14:paraId="790F7C21" w14:textId="77777777">
        <w:trPr>
          <w:jc w:val="center"/>
        </w:trPr>
        <w:tc>
          <w:tcPr>
            <w:tcW w:w="2294" w:type="dxa"/>
          </w:tcPr>
          <w:p w14:paraId="03F4424C" w14:textId="77777777" w:rsidR="00625FAE" w:rsidRPr="00DB5974" w:rsidRDefault="00625FAE" w:rsidP="00242C0F">
            <w:pPr>
              <w:rPr>
                <w:sz w:val="20"/>
                <w:szCs w:val="20"/>
              </w:rPr>
            </w:pPr>
            <w:r w:rsidRPr="00DB5974">
              <w:rPr>
                <w:sz w:val="20"/>
                <w:szCs w:val="20"/>
              </w:rPr>
              <w:t>Grotta del Guano</w:t>
            </w:r>
          </w:p>
        </w:tc>
        <w:tc>
          <w:tcPr>
            <w:tcW w:w="2269" w:type="dxa"/>
          </w:tcPr>
          <w:p w14:paraId="4CA01069" w14:textId="77777777" w:rsidR="00625FAE" w:rsidRPr="00DB5974" w:rsidRDefault="00625FAE" w:rsidP="00242C0F">
            <w:pPr>
              <w:rPr>
                <w:sz w:val="20"/>
                <w:szCs w:val="20"/>
              </w:rPr>
            </w:pPr>
            <w:r w:rsidRPr="00DB5974">
              <w:rPr>
                <w:sz w:val="20"/>
                <w:szCs w:val="20"/>
              </w:rPr>
              <w:t>~ 3800-3600 calBC 1s.*</w:t>
            </w:r>
          </w:p>
        </w:tc>
        <w:tc>
          <w:tcPr>
            <w:tcW w:w="1350" w:type="dxa"/>
          </w:tcPr>
          <w:p w14:paraId="33A26BD4" w14:textId="77777777" w:rsidR="00625FAE" w:rsidRPr="00DB5974" w:rsidRDefault="00625FAE" w:rsidP="00242C0F">
            <w:pPr>
              <w:rPr>
                <w:sz w:val="20"/>
                <w:szCs w:val="20"/>
              </w:rPr>
            </w:pPr>
            <w:r w:rsidRPr="00DB5974">
              <w:rPr>
                <w:sz w:val="20"/>
                <w:szCs w:val="20"/>
              </w:rPr>
              <w:t>R-1784</w:t>
            </w:r>
          </w:p>
        </w:tc>
      </w:tr>
      <w:tr w:rsidR="00625FAE" w:rsidRPr="00DB5974" w14:paraId="38503BE5" w14:textId="77777777">
        <w:trPr>
          <w:jc w:val="center"/>
        </w:trPr>
        <w:tc>
          <w:tcPr>
            <w:tcW w:w="2294" w:type="dxa"/>
          </w:tcPr>
          <w:p w14:paraId="6219EF34" w14:textId="77777777" w:rsidR="00625FAE" w:rsidRPr="00DB5974" w:rsidRDefault="00625FAE" w:rsidP="00242C0F">
            <w:pPr>
              <w:rPr>
                <w:sz w:val="20"/>
                <w:szCs w:val="20"/>
                <w:lang w:val="it-IT"/>
              </w:rPr>
            </w:pPr>
            <w:r w:rsidRPr="00DB5974">
              <w:rPr>
                <w:sz w:val="20"/>
                <w:szCs w:val="20"/>
                <w:lang w:val="it-IT"/>
              </w:rPr>
              <w:t>Grotta del Guano, sotto liv. stalagmite</w:t>
            </w:r>
          </w:p>
        </w:tc>
        <w:tc>
          <w:tcPr>
            <w:tcW w:w="2269" w:type="dxa"/>
          </w:tcPr>
          <w:p w14:paraId="17FA896A" w14:textId="77777777" w:rsidR="00625FAE" w:rsidRPr="00DB5974" w:rsidRDefault="00625FAE" w:rsidP="00242C0F">
            <w:pPr>
              <w:rPr>
                <w:sz w:val="20"/>
                <w:szCs w:val="20"/>
              </w:rPr>
            </w:pPr>
            <w:r w:rsidRPr="00DB5974">
              <w:rPr>
                <w:sz w:val="20"/>
                <w:szCs w:val="20"/>
              </w:rPr>
              <w:t>~ 3800-3600 calBC 1s.*</w:t>
            </w:r>
          </w:p>
        </w:tc>
        <w:tc>
          <w:tcPr>
            <w:tcW w:w="1350" w:type="dxa"/>
          </w:tcPr>
          <w:p w14:paraId="01767417" w14:textId="77777777" w:rsidR="00625FAE" w:rsidRPr="00DB5974" w:rsidRDefault="00625FAE" w:rsidP="00242C0F">
            <w:pPr>
              <w:rPr>
                <w:sz w:val="20"/>
                <w:szCs w:val="20"/>
              </w:rPr>
            </w:pPr>
            <w:r w:rsidRPr="00DB5974">
              <w:rPr>
                <w:sz w:val="20"/>
                <w:szCs w:val="20"/>
              </w:rPr>
              <w:t>R-609</w:t>
            </w:r>
            <w:r w:rsidRPr="00DB5974">
              <w:rPr>
                <w:rFonts w:ascii="Symbol" w:hAnsi="Symbol"/>
                <w:sz w:val="20"/>
                <w:szCs w:val="20"/>
              </w:rPr>
              <w:t></w:t>
            </w:r>
          </w:p>
        </w:tc>
      </w:tr>
    </w:tbl>
    <w:p w14:paraId="79169A1A" w14:textId="77777777" w:rsidR="00625FAE" w:rsidRPr="00E949B1" w:rsidRDefault="00625FAE" w:rsidP="00242C0F">
      <w:pPr>
        <w:rPr>
          <w:lang w:val="fr-FR"/>
        </w:rPr>
      </w:pPr>
      <w:r w:rsidRPr="00E949B1">
        <w:rPr>
          <w:lang w:val="fr-FR"/>
        </w:rPr>
        <w:t>(BIB 1467 ; * cf. fig. 11)</w:t>
      </w:r>
    </w:p>
    <w:p w14:paraId="7322E1E9" w14:textId="77777777" w:rsidR="000E2D68" w:rsidRPr="00E949B1" w:rsidRDefault="000E2D68" w:rsidP="00242C0F">
      <w:pPr>
        <w:rPr>
          <w:lang w:val="fr-FR"/>
        </w:rPr>
      </w:pPr>
    </w:p>
    <w:p w14:paraId="1C419B43" w14:textId="77777777" w:rsidR="000E2D68" w:rsidRDefault="000E2D68" w:rsidP="00426FF9">
      <w:pPr>
        <w:pStyle w:val="Heading1"/>
      </w:pPr>
      <w:bookmarkStart w:id="3635" w:name="Sit_Campu_Fiorelli"/>
      <w:r>
        <w:t>CAMPU FIORELLI</w:t>
      </w:r>
    </w:p>
    <w:bookmarkEnd w:id="3635"/>
    <w:p w14:paraId="1BEE174F" w14:textId="77777777" w:rsidR="000E2D68" w:rsidRPr="00E949B1" w:rsidRDefault="000E2D68" w:rsidP="00242C0F">
      <w:pPr>
        <w:rPr>
          <w:color w:val="212121"/>
          <w:szCs w:val="15"/>
          <w:lang w:val="fr-FR" w:eastAsia="en-GB"/>
        </w:rPr>
      </w:pPr>
    </w:p>
    <w:p w14:paraId="1800ED7F" w14:textId="77777777" w:rsidR="000E2D68" w:rsidRPr="000E2D68" w:rsidRDefault="000E2D68" w:rsidP="00242C0F">
      <w:pPr>
        <w:rPr>
          <w:lang w:val="fr-FR"/>
        </w:rPr>
      </w:pPr>
      <w:r w:rsidRPr="000E2D68">
        <w:rPr>
          <w:color w:val="212121"/>
          <w:szCs w:val="15"/>
          <w:lang w:val="fr-FR" w:eastAsia="en-GB"/>
        </w:rPr>
        <w:t xml:space="preserve">Campu </w:t>
      </w:r>
      <w:r w:rsidRPr="000E2D68">
        <w:rPr>
          <w:color w:val="101010"/>
          <w:szCs w:val="15"/>
          <w:lang w:val="fr-FR" w:eastAsia="en-GB"/>
        </w:rPr>
        <w:t xml:space="preserve">Fiorelli (Grossa, </w:t>
      </w:r>
      <w:r w:rsidRPr="000E2D68">
        <w:rPr>
          <w:color w:val="212121"/>
          <w:szCs w:val="15"/>
          <w:lang w:val="fr-FR" w:eastAsia="en-GB"/>
        </w:rPr>
        <w:t>Corse), statuette n</w:t>
      </w:r>
      <w:r>
        <w:rPr>
          <w:color w:val="212121"/>
          <w:szCs w:val="15"/>
          <w:lang w:val="fr-FR" w:eastAsia="en-GB"/>
        </w:rPr>
        <w:t>éolithique ou chalcolithique (BIB 1457)</w:t>
      </w:r>
    </w:p>
    <w:p w14:paraId="76A3D2A9" w14:textId="77777777" w:rsidR="00625FAE" w:rsidRPr="000E2D68" w:rsidRDefault="00625FAE" w:rsidP="00242C0F">
      <w:pPr>
        <w:jc w:val="both"/>
        <w:rPr>
          <w:lang w:val="fr-FR"/>
        </w:rPr>
      </w:pPr>
    </w:p>
    <w:p w14:paraId="05D5A013" w14:textId="77777777" w:rsidR="00850EDD" w:rsidRDefault="00850EDD" w:rsidP="00426FF9">
      <w:pPr>
        <w:pStyle w:val="Heading1"/>
      </w:pPr>
      <w:bookmarkStart w:id="3636" w:name="Sit_Terrina"/>
      <w:r>
        <w:t>TERRINA (Site de)</w:t>
      </w:r>
    </w:p>
    <w:bookmarkEnd w:id="3636"/>
    <w:p w14:paraId="6F6AA3FC" w14:textId="77777777" w:rsidR="00C02C3A" w:rsidRPr="00B4701A" w:rsidRDefault="00C02C3A" w:rsidP="00242C0F">
      <w:pPr>
        <w:jc w:val="both"/>
        <w:rPr>
          <w:lang w:val="fr-FR"/>
        </w:rPr>
      </w:pPr>
    </w:p>
    <w:p w14:paraId="6921E564" w14:textId="2B79ED55" w:rsidR="00A86860" w:rsidRPr="0032190F" w:rsidRDefault="007E2F6B" w:rsidP="00242C0F">
      <w:pPr>
        <w:jc w:val="both"/>
        <w:rPr>
          <w:lang w:val="fr-FR"/>
        </w:rPr>
      </w:pPr>
      <w:r w:rsidRPr="0032190F">
        <w:rPr>
          <w:lang w:val="fr-FR"/>
        </w:rPr>
        <w:t xml:space="preserve">Terrina, site éponyme du </w:t>
      </w:r>
      <w:hyperlink r:id="rId8754" w:anchor="Cul_Terrinien" w:history="1">
        <w:r w:rsidRPr="0032190F">
          <w:rPr>
            <w:rStyle w:val="Hyperlink"/>
            <w:lang w:val="fr-FR"/>
          </w:rPr>
          <w:t>Terrinien</w:t>
        </w:r>
      </w:hyperlink>
      <w:r w:rsidRPr="0032190F">
        <w:rPr>
          <w:lang w:val="fr-FR"/>
        </w:rPr>
        <w:t xml:space="preserve">, </w:t>
      </w:r>
      <w:r w:rsidR="00850EDD" w:rsidRPr="0032190F">
        <w:rPr>
          <w:lang w:val="fr-FR"/>
        </w:rPr>
        <w:t xml:space="preserve">est situé entre Aleria et Casabianda en Corse. La fouille d’un dépotoir a montré les traces d’activités métallurgiques que 12 datations </w:t>
      </w:r>
      <w:smartTag w:uri="urn:schemas-microsoft-com:office:smarttags" w:element="metricconverter">
        <w:smartTagPr>
          <w:attr w:name="ProductID" w:val="14C"/>
        </w:smartTagPr>
        <w:r w:rsidR="00850EDD" w:rsidRPr="0032190F">
          <w:rPr>
            <w:vertAlign w:val="superscript"/>
            <w:lang w:val="fr-FR"/>
          </w:rPr>
          <w:t>14</w:t>
        </w:r>
        <w:r w:rsidR="00850EDD" w:rsidRPr="0032190F">
          <w:rPr>
            <w:lang w:val="fr-FR"/>
          </w:rPr>
          <w:t>C</w:t>
        </w:r>
      </w:smartTag>
      <w:r w:rsidR="00850EDD" w:rsidRPr="0032190F">
        <w:rPr>
          <w:lang w:val="fr-FR"/>
        </w:rPr>
        <w:t xml:space="preserve"> ont datées entre 3400 et 3000</w:t>
      </w:r>
      <w:r w:rsidR="00A86860" w:rsidRPr="0032190F">
        <w:rPr>
          <w:lang w:val="fr-FR"/>
        </w:rPr>
        <w:t xml:space="preserve"> BC (BIB 103 p.294)</w:t>
      </w:r>
      <w:r w:rsidR="002C1F05" w:rsidRPr="0032190F">
        <w:rPr>
          <w:i/>
          <w:lang w:val="fr-FR"/>
        </w:rPr>
        <w:t xml:space="preserve">entre 3000 et </w:t>
      </w:r>
      <w:smartTag w:uri="urn:schemas-microsoft-com:office:smarttags" w:element="metricconverter">
        <w:smartTagPr>
          <w:attr w:name="ProductID" w:val="2430 a"/>
        </w:smartTagPr>
        <w:r w:rsidR="002C1F05" w:rsidRPr="0032190F">
          <w:rPr>
            <w:i/>
            <w:lang w:val="fr-FR"/>
          </w:rPr>
          <w:t>2430 a</w:t>
        </w:r>
      </w:smartTag>
      <w:r w:rsidR="002C1F05" w:rsidRPr="0032190F">
        <w:rPr>
          <w:i/>
          <w:lang w:val="fr-FR"/>
        </w:rPr>
        <w:t>.C (BIB 1230 p. 201 (BIB 162))</w:t>
      </w:r>
      <w:r w:rsidR="00A86860" w:rsidRPr="0032190F">
        <w:rPr>
          <w:lang w:val="fr-FR"/>
        </w:rPr>
        <w:t xml:space="preserve">. La fosse dépotoir contenait des fragments d’une tuyère et de 25 creusets dont l’intérieur était recouvert d’une </w:t>
      </w:r>
      <w:r w:rsidR="003B5CF6" w:rsidRPr="0032190F">
        <w:rPr>
          <w:lang w:val="fr-FR"/>
        </w:rPr>
        <w:t>s</w:t>
      </w:r>
      <w:r w:rsidR="00A86860" w:rsidRPr="0032190F">
        <w:rPr>
          <w:lang w:val="fr-FR"/>
        </w:rPr>
        <w:t xml:space="preserve">pellicule vitrifiée due à la fonte du </w:t>
      </w:r>
      <w:hyperlink r:id="rId8755" w:anchor="Sit_Cuivre" w:history="1">
        <w:r w:rsidR="009A36BA" w:rsidRPr="001E115E">
          <w:rPr>
            <w:rStyle w:val="Hyperlink"/>
            <w:lang w:val="fr-FR"/>
          </w:rPr>
          <w:t>cuivre</w:t>
        </w:r>
      </w:hyperlink>
      <w:r w:rsidR="00A86860" w:rsidRPr="0032190F">
        <w:rPr>
          <w:lang w:val="fr-FR"/>
        </w:rPr>
        <w:t xml:space="preserve">, des fragments de torchis cuit devant appartenir au four, des scories, du métal fondu et une alêne à section carrée en cuivre arsenié. D’après les analyses, c’est la mine de Linguizetta à </w:t>
      </w:r>
      <w:smartTag w:uri="urn:schemas-microsoft-com:office:smarttags" w:element="metricconverter">
        <w:smartTagPr>
          <w:attr w:name="ProductID" w:val="15 km"/>
        </w:smartTagPr>
        <w:r w:rsidR="00A86860" w:rsidRPr="0032190F">
          <w:rPr>
            <w:lang w:val="fr-FR"/>
          </w:rPr>
          <w:t>15 km</w:t>
        </w:r>
      </w:smartTag>
      <w:r w:rsidR="00A86860" w:rsidRPr="0032190F">
        <w:rPr>
          <w:lang w:val="fr-FR"/>
        </w:rPr>
        <w:t xml:space="preserve"> qui aurait fourni le minerai bien qu’aucune trace d’exploitation minière préhistorique n’a pu être mise en évidence (BIB 96 p. 365-367</w:t>
      </w:r>
      <w:r w:rsidR="00FA31A8" w:rsidRPr="0032190F">
        <w:rPr>
          <w:lang w:val="fr-FR"/>
        </w:rPr>
        <w:t xml:space="preserve"> (BIB 1291)</w:t>
      </w:r>
      <w:r w:rsidR="00A86860" w:rsidRPr="0032190F">
        <w:rPr>
          <w:lang w:val="fr-FR"/>
        </w:rPr>
        <w:t>)</w:t>
      </w:r>
    </w:p>
    <w:p w14:paraId="546A2E6E" w14:textId="77777777" w:rsidR="00F81A52" w:rsidRPr="0032190F" w:rsidRDefault="00F81A52" w:rsidP="00242C0F">
      <w:pPr>
        <w:jc w:val="both"/>
        <w:rPr>
          <w:lang w:val="fr-FR"/>
        </w:rPr>
      </w:pPr>
    </w:p>
    <w:p w14:paraId="08840A88" w14:textId="77777777" w:rsidR="00850EDD" w:rsidRPr="0032190F" w:rsidRDefault="00850EDD" w:rsidP="00242C0F">
      <w:pPr>
        <w:jc w:val="both"/>
        <w:rPr>
          <w:lang w:val="fr-FR"/>
        </w:rPr>
      </w:pPr>
      <w:r w:rsidRPr="0032190F">
        <w:rPr>
          <w:lang w:val="fr-FR"/>
        </w:rPr>
        <w:t>On notera la présence de mines à une vingtaine de kilomètres (Matra, Tallone)</w:t>
      </w:r>
      <w:r w:rsidR="0066266D" w:rsidRPr="0032190F">
        <w:rPr>
          <w:lang w:val="fr-FR"/>
        </w:rPr>
        <w:t xml:space="preserve"> (</w:t>
      </w:r>
      <w:r w:rsidR="0070027E" w:rsidRPr="0032190F">
        <w:rPr>
          <w:lang w:val="fr-FR"/>
        </w:rPr>
        <w:t>BIB</w:t>
      </w:r>
      <w:r w:rsidR="0066266D" w:rsidRPr="0032190F">
        <w:rPr>
          <w:lang w:val="fr-FR"/>
        </w:rPr>
        <w:t xml:space="preserve"> 103 p.294).</w:t>
      </w:r>
    </w:p>
    <w:p w14:paraId="4C94AB58" w14:textId="77777777" w:rsidR="002F7BF1" w:rsidRPr="0032190F" w:rsidRDefault="002F7BF1" w:rsidP="00242C0F">
      <w:pPr>
        <w:jc w:val="both"/>
        <w:rPr>
          <w:lang w:val="fr-FR"/>
        </w:rPr>
      </w:pPr>
    </w:p>
    <w:p w14:paraId="7E7E21B0" w14:textId="77777777" w:rsidR="002F7BF1" w:rsidRPr="0032190F" w:rsidRDefault="002F7BF1" w:rsidP="00242C0F">
      <w:pPr>
        <w:jc w:val="both"/>
        <w:rPr>
          <w:lang w:val="fr-FR"/>
        </w:rPr>
      </w:pPr>
      <w:r w:rsidRPr="0032190F">
        <w:rPr>
          <w:lang w:val="fr-FR"/>
        </w:rPr>
        <w:t>A Terrina IV, l’étude des résidus métalliques, traces de fonderie (</w:t>
      </w:r>
      <w:r w:rsidRPr="0032190F">
        <w:rPr>
          <w:i/>
          <w:lang w:val="fr-FR"/>
        </w:rPr>
        <w:t>smelting</w:t>
      </w:r>
      <w:r w:rsidRPr="0032190F">
        <w:rPr>
          <w:lang w:val="fr-FR"/>
        </w:rPr>
        <w:t>), etc. remontent à la première moitié du 4</w:t>
      </w:r>
      <w:r w:rsidRPr="0032190F">
        <w:rPr>
          <w:vertAlign w:val="superscript"/>
          <w:lang w:val="fr-FR"/>
        </w:rPr>
        <w:t>e</w:t>
      </w:r>
      <w:r w:rsidRPr="0032190F">
        <w:rPr>
          <w:lang w:val="fr-FR"/>
        </w:rPr>
        <w:t xml:space="preserve"> millénaire (BIB 1712 p. 485 (Camps 1988))</w:t>
      </w:r>
    </w:p>
    <w:p w14:paraId="47DF4B28" w14:textId="77777777" w:rsidR="00850EDD" w:rsidRPr="0032190F" w:rsidRDefault="00850EDD" w:rsidP="00242C0F">
      <w:pPr>
        <w:jc w:val="both"/>
        <w:rPr>
          <w:lang w:val="fr-FR"/>
        </w:rPr>
      </w:pPr>
    </w:p>
    <w:p w14:paraId="5C531EDD" w14:textId="7C542652" w:rsidR="00A86860" w:rsidRPr="00CA4462" w:rsidRDefault="00000000" w:rsidP="00242C0F">
      <w:pPr>
        <w:jc w:val="both"/>
        <w:rPr>
          <w:lang w:val="fr-FR"/>
        </w:rPr>
      </w:pPr>
      <w:hyperlink r:id="rId8756" w:anchor="Cul_Chalco" w:history="1">
        <w:r w:rsidR="00A86860" w:rsidRPr="0032190F">
          <w:rPr>
            <w:rStyle w:val="Hyperlink"/>
            <w:lang w:val="fr-FR"/>
          </w:rPr>
          <w:t>Chalcolithique</w:t>
        </w:r>
      </w:hyperlink>
    </w:p>
    <w:p w14:paraId="7BD3DC3F" w14:textId="77777777" w:rsidR="00E40A21" w:rsidRPr="00CA4462" w:rsidRDefault="00E40A21" w:rsidP="00242C0F">
      <w:pPr>
        <w:jc w:val="both"/>
        <w:rPr>
          <w:lang w:val="fr-FR"/>
        </w:rPr>
      </w:pPr>
    </w:p>
    <w:p w14:paraId="09B56689" w14:textId="77777777" w:rsidR="00E40A21" w:rsidRDefault="00E40A21" w:rsidP="00426FF9">
      <w:pPr>
        <w:pStyle w:val="Heading1"/>
      </w:pPr>
      <w:bookmarkStart w:id="3637" w:name="Sit_Furcina"/>
      <w:r>
        <w:t>FURCINA</w:t>
      </w:r>
    </w:p>
    <w:bookmarkEnd w:id="3637"/>
    <w:p w14:paraId="0F2B3CCF" w14:textId="77777777" w:rsidR="00E40A21" w:rsidRPr="00CA4462" w:rsidRDefault="00E40A21" w:rsidP="00242C0F">
      <w:pPr>
        <w:jc w:val="both"/>
        <w:rPr>
          <w:lang w:val="fr-FR"/>
        </w:rPr>
      </w:pPr>
    </w:p>
    <w:p w14:paraId="08C89D08" w14:textId="1746129B" w:rsidR="00E40A21" w:rsidRPr="00E40A21" w:rsidRDefault="00000000" w:rsidP="00E40A21">
      <w:pPr>
        <w:jc w:val="both"/>
        <w:rPr>
          <w:lang w:val="fr-FR"/>
        </w:rPr>
      </w:pPr>
      <w:hyperlink r:id="rId8757" w:anchor="Cul_Turriformes" w:history="1">
        <w:r w:rsidR="00E40A21" w:rsidRPr="00E40A21">
          <w:rPr>
            <w:rStyle w:val="Hyperlink"/>
            <w:lang w:val="fr-FR"/>
          </w:rPr>
          <w:t>turriforme</w:t>
        </w:r>
      </w:hyperlink>
      <w:r w:rsidR="00E40A21" w:rsidRPr="00E40A21">
        <w:rPr>
          <w:lang w:val="fr-FR"/>
        </w:rPr>
        <w:t xml:space="preserve"> très bien conservé </w:t>
      </w:r>
      <w:r w:rsidR="00E40A21">
        <w:rPr>
          <w:lang w:val="fr-FR"/>
        </w:rPr>
        <w:t xml:space="preserve">en fonction au BM et BF </w:t>
      </w:r>
      <w:r w:rsidR="00E40A21" w:rsidRPr="00E40A21">
        <w:rPr>
          <w:lang w:val="fr-FR"/>
        </w:rPr>
        <w:t>(BIB 2956)</w:t>
      </w:r>
    </w:p>
    <w:p w14:paraId="133CE87E" w14:textId="77777777" w:rsidR="00E40A21" w:rsidRPr="0032190F" w:rsidRDefault="00E40A21" w:rsidP="00242C0F">
      <w:pPr>
        <w:jc w:val="both"/>
        <w:rPr>
          <w:rStyle w:val="Hyperlink"/>
          <w:lang w:val="fr-FR"/>
        </w:rPr>
      </w:pPr>
    </w:p>
    <w:p w14:paraId="22AFE02C" w14:textId="77777777" w:rsidR="00975F40" w:rsidRPr="0032190F" w:rsidRDefault="00975F40" w:rsidP="00242C0F">
      <w:pPr>
        <w:jc w:val="both"/>
        <w:rPr>
          <w:rStyle w:val="Hyperlink"/>
          <w:lang w:val="fr-FR"/>
        </w:rPr>
      </w:pPr>
    </w:p>
    <w:p w14:paraId="5037CCE1" w14:textId="77777777" w:rsidR="00975F40" w:rsidRPr="0032190F" w:rsidRDefault="00975F40" w:rsidP="00426FF9">
      <w:pPr>
        <w:pStyle w:val="Heading1"/>
      </w:pPr>
      <w:bookmarkStart w:id="3638" w:name="Sit_Castidetta_Pozzone"/>
      <w:r w:rsidRPr="0032190F">
        <w:t>POZZONE</w:t>
      </w:r>
    </w:p>
    <w:bookmarkEnd w:id="3638"/>
    <w:p w14:paraId="07BBA5DD" w14:textId="77777777" w:rsidR="00975F40" w:rsidRPr="00F170E8" w:rsidRDefault="008156B1" w:rsidP="00242C0F">
      <w:pPr>
        <w:jc w:val="both"/>
        <w:rPr>
          <w:sz w:val="20"/>
          <w:szCs w:val="22"/>
          <w:lang w:val="fr-FR" w:eastAsia="en-GB"/>
        </w:rPr>
      </w:pPr>
      <w:r w:rsidRPr="00F170E8">
        <w:rPr>
          <w:sz w:val="20"/>
          <w:szCs w:val="22"/>
          <w:lang w:val="fr-FR" w:eastAsia="en-GB"/>
        </w:rPr>
        <w:t xml:space="preserve">Pozzone, </w:t>
      </w:r>
      <w:r w:rsidR="004D73B0" w:rsidRPr="00F170E8">
        <w:rPr>
          <w:sz w:val="20"/>
          <w:szCs w:val="22"/>
          <w:lang w:val="fr-FR" w:eastAsia="en-GB"/>
        </w:rPr>
        <w:t>Castidetta-Pozzone, Castidetta Pozzone</w:t>
      </w:r>
    </w:p>
    <w:p w14:paraId="44D6C5C2" w14:textId="77777777" w:rsidR="008156B1" w:rsidRDefault="008156B1" w:rsidP="00242C0F">
      <w:pPr>
        <w:jc w:val="both"/>
        <w:rPr>
          <w:lang w:val="fr-FR"/>
        </w:rPr>
      </w:pPr>
    </w:p>
    <w:p w14:paraId="7E6D7F56" w14:textId="08E19336" w:rsidR="008156B1" w:rsidRDefault="006620BC" w:rsidP="00242C0F">
      <w:pPr>
        <w:jc w:val="both"/>
        <w:rPr>
          <w:lang w:val="fr-FR"/>
        </w:rPr>
      </w:pPr>
      <w:r>
        <w:rPr>
          <w:lang w:val="fr-FR"/>
        </w:rPr>
        <w:t xml:space="preserve">Pozzone (Sartène, </w:t>
      </w:r>
      <w:r w:rsidR="00F170E8" w:rsidRPr="00F170E8">
        <w:rPr>
          <w:lang w:val="fr-FR"/>
        </w:rPr>
        <w:t>Corse-du-Sud</w:t>
      </w:r>
      <w:r>
        <w:rPr>
          <w:lang w:val="fr-FR"/>
        </w:rPr>
        <w:t>)</w:t>
      </w:r>
      <w:r w:rsidR="00F170E8">
        <w:rPr>
          <w:lang w:val="fr-FR"/>
        </w:rPr>
        <w:t xml:space="preserve">. </w:t>
      </w:r>
      <w:r>
        <w:rPr>
          <w:lang w:val="fr-FR"/>
        </w:rPr>
        <w:t xml:space="preserve">Habitat et </w:t>
      </w:r>
      <w:hyperlink r:id="rId8758" w:anchor="Sit_Castidetta_Pozzone_stele" w:history="1">
        <w:r w:rsidRPr="006620BC">
          <w:rPr>
            <w:rStyle w:val="Hyperlink"/>
            <w:lang w:val="fr-FR"/>
          </w:rPr>
          <w:t>stèle</w:t>
        </w:r>
      </w:hyperlink>
      <w:r>
        <w:rPr>
          <w:lang w:val="fr-FR"/>
        </w:rPr>
        <w:t xml:space="preserve"> (SS BIB) </w:t>
      </w:r>
    </w:p>
    <w:p w14:paraId="49BAFA9B" w14:textId="77777777" w:rsidR="008156B1" w:rsidRDefault="008156B1" w:rsidP="00376AFE">
      <w:pPr>
        <w:jc w:val="both"/>
        <w:rPr>
          <w:lang w:val="fr-FR"/>
        </w:rPr>
      </w:pPr>
    </w:p>
    <w:p w14:paraId="252CE999" w14:textId="77777777" w:rsidR="00B46317" w:rsidRDefault="00B46317" w:rsidP="00B46317">
      <w:pPr>
        <w:pStyle w:val="Heading2"/>
      </w:pPr>
      <w:r>
        <w:t>habitat</w:t>
      </w:r>
    </w:p>
    <w:p w14:paraId="470A4B87" w14:textId="77777777" w:rsidR="00DD3B5C" w:rsidRDefault="00DD3B5C" w:rsidP="00DD3B5C">
      <w:pPr>
        <w:rPr>
          <w:lang w:val="fr-FR"/>
        </w:rPr>
      </w:pPr>
    </w:p>
    <w:p w14:paraId="710055AD" w14:textId="56153E64" w:rsidR="00DD3B5C" w:rsidRPr="00DD3B5C" w:rsidRDefault="00DD3B5C" w:rsidP="00DD3B5C">
      <w:pPr>
        <w:rPr>
          <w:lang w:val="fr-FR"/>
        </w:rPr>
      </w:pPr>
      <w:r>
        <w:rPr>
          <w:szCs w:val="22"/>
          <w:lang w:val="fr-FR" w:eastAsia="en-GB"/>
        </w:rPr>
        <w:t xml:space="preserve">Habitat dominé par un </w:t>
      </w:r>
      <w:hyperlink r:id="rId8759" w:anchor="Sit_Castidetta_Pozzone_turriforme" w:history="1">
        <w:r w:rsidRPr="00DD3B5C">
          <w:rPr>
            <w:rStyle w:val="Hyperlink"/>
            <w:szCs w:val="22"/>
            <w:lang w:val="fr-FR" w:eastAsia="en-GB"/>
          </w:rPr>
          <w:t>turriforme</w:t>
        </w:r>
      </w:hyperlink>
      <w:r>
        <w:rPr>
          <w:szCs w:val="22"/>
          <w:lang w:val="fr-FR" w:eastAsia="en-GB"/>
        </w:rPr>
        <w:t xml:space="preserve"> (BIB 3087)</w:t>
      </w:r>
    </w:p>
    <w:p w14:paraId="34E3D3AC" w14:textId="77777777" w:rsidR="008156B1" w:rsidRDefault="008156B1" w:rsidP="004D73B0">
      <w:pPr>
        <w:jc w:val="both"/>
        <w:rPr>
          <w:szCs w:val="22"/>
          <w:lang w:val="fr-FR" w:eastAsia="en-GB"/>
        </w:rPr>
      </w:pPr>
    </w:p>
    <w:p w14:paraId="233C30D9" w14:textId="77777777" w:rsidR="008156B1" w:rsidRDefault="008156B1" w:rsidP="00B46317">
      <w:pPr>
        <w:pStyle w:val="Heading3"/>
      </w:pPr>
      <w:bookmarkStart w:id="3639" w:name="Sit_Castidetta_Pozzone_turriforme"/>
      <w:r>
        <w:t>turriforme</w:t>
      </w:r>
    </w:p>
    <w:bookmarkEnd w:id="3639"/>
    <w:p w14:paraId="572AB39F" w14:textId="77777777" w:rsidR="00E40A21" w:rsidRDefault="00E40A21" w:rsidP="004D73B0">
      <w:pPr>
        <w:jc w:val="both"/>
        <w:rPr>
          <w:szCs w:val="22"/>
          <w:lang w:val="fr-FR" w:eastAsia="en-GB"/>
        </w:rPr>
      </w:pPr>
    </w:p>
    <w:p w14:paraId="1C39BCD8" w14:textId="49E6974F" w:rsidR="00E40A21" w:rsidRDefault="00000000" w:rsidP="00E40A21">
      <w:pPr>
        <w:jc w:val="both"/>
        <w:rPr>
          <w:szCs w:val="22"/>
          <w:lang w:val="fr-FR" w:eastAsia="en-GB"/>
        </w:rPr>
      </w:pPr>
      <w:hyperlink r:id="rId8760" w:anchor="Cul_Turriformes" w:history="1">
        <w:r w:rsidR="00E40A21" w:rsidRPr="00CA4462">
          <w:rPr>
            <w:rStyle w:val="Hyperlink"/>
            <w:lang w:val="fr-FR"/>
          </w:rPr>
          <w:t>turriforme</w:t>
        </w:r>
      </w:hyperlink>
      <w:r w:rsidR="00E40A21" w:rsidRPr="00CA4462">
        <w:rPr>
          <w:lang w:val="fr-FR"/>
        </w:rPr>
        <w:t xml:space="preserve"> </w:t>
      </w:r>
      <w:r w:rsidR="00E40A21" w:rsidRPr="00E40A21">
        <w:rPr>
          <w:lang w:val="fr-FR"/>
        </w:rPr>
        <w:t>(BIB 2956)</w:t>
      </w:r>
      <w:r w:rsidR="008156B1" w:rsidRPr="008156B1">
        <w:rPr>
          <w:szCs w:val="22"/>
          <w:lang w:val="fr-FR" w:eastAsia="en-GB"/>
        </w:rPr>
        <w:t xml:space="preserve"> </w:t>
      </w:r>
    </w:p>
    <w:p w14:paraId="6E0E7B64" w14:textId="77777777" w:rsidR="00B46317" w:rsidRDefault="00B46317" w:rsidP="00E40A21">
      <w:pPr>
        <w:jc w:val="both"/>
        <w:rPr>
          <w:szCs w:val="22"/>
          <w:lang w:val="fr-FR" w:eastAsia="en-GB"/>
        </w:rPr>
      </w:pPr>
      <w:r>
        <w:rPr>
          <w:szCs w:val="22"/>
          <w:lang w:val="fr-FR" w:eastAsia="en-GB"/>
        </w:rPr>
        <w:t>Construction circulaire de 9,5 m de diamètre remployant une carrière et profitant aussi bien de la surface régularisée que des matériaux de construction. Escalier hélicoïdal intérieur, chambre principale circulaire (BIB 3087)</w:t>
      </w:r>
    </w:p>
    <w:p w14:paraId="3CA08BC3" w14:textId="77777777" w:rsidR="00B46317" w:rsidRDefault="00B46317" w:rsidP="00E40A21">
      <w:pPr>
        <w:jc w:val="both"/>
        <w:rPr>
          <w:szCs w:val="22"/>
          <w:lang w:val="fr-FR" w:eastAsia="en-GB"/>
        </w:rPr>
      </w:pPr>
      <w:r>
        <w:rPr>
          <w:szCs w:val="22"/>
          <w:lang w:val="fr-FR" w:eastAsia="en-GB"/>
        </w:rPr>
        <w:t>Début de son édification à la fin du BA ou début du BM probable (BIB 3087)</w:t>
      </w:r>
    </w:p>
    <w:p w14:paraId="761E88FC" w14:textId="61C7D40C" w:rsidR="006620BC" w:rsidRDefault="006620BC" w:rsidP="006620BC">
      <w:pPr>
        <w:jc w:val="both"/>
        <w:rPr>
          <w:lang w:val="fr-FR"/>
        </w:rPr>
      </w:pPr>
      <w:r w:rsidRPr="00F170E8">
        <w:rPr>
          <w:i/>
          <w:lang w:val="fr-FR"/>
        </w:rPr>
        <w:t>Torre</w:t>
      </w:r>
      <w:r>
        <w:rPr>
          <w:lang w:val="fr-FR"/>
        </w:rPr>
        <w:t xml:space="preserve"> située sur un point stratégique et montrant une continuité d'occupation </w:t>
      </w:r>
      <w:hyperlink r:id="rId8761" w:anchor="Cul_Bronze_Moyen_Corse" w:history="1">
        <w:r w:rsidRPr="00F170E8">
          <w:rPr>
            <w:rStyle w:val="Hyperlink"/>
            <w:lang w:val="fr-FR"/>
          </w:rPr>
          <w:t>BM</w:t>
        </w:r>
      </w:hyperlink>
      <w:r>
        <w:rPr>
          <w:lang w:val="fr-FR"/>
        </w:rPr>
        <w:t>-</w:t>
      </w:r>
      <w:hyperlink r:id="rId8762" w:anchor="Cul_Bronze_Final_Corse" w:history="1">
        <w:r w:rsidRPr="00F170E8">
          <w:rPr>
            <w:rStyle w:val="Hyperlink"/>
            <w:lang w:val="fr-FR"/>
          </w:rPr>
          <w:t>BF</w:t>
        </w:r>
      </w:hyperlink>
      <w:r>
        <w:rPr>
          <w:lang w:val="fr-FR"/>
        </w:rPr>
        <w:t xml:space="preserve"> (BIB 3085)</w:t>
      </w:r>
    </w:p>
    <w:p w14:paraId="0C7A20E3" w14:textId="77777777" w:rsidR="006620BC" w:rsidRDefault="006620BC" w:rsidP="00E40A21">
      <w:pPr>
        <w:jc w:val="both"/>
        <w:rPr>
          <w:szCs w:val="22"/>
          <w:lang w:val="fr-FR" w:eastAsia="en-GB"/>
        </w:rPr>
      </w:pPr>
    </w:p>
    <w:p w14:paraId="444C6953" w14:textId="77777777" w:rsidR="00B46317" w:rsidRDefault="00B46317" w:rsidP="00E40A21">
      <w:pPr>
        <w:jc w:val="both"/>
        <w:rPr>
          <w:szCs w:val="22"/>
          <w:lang w:val="fr-FR" w:eastAsia="en-GB"/>
        </w:rPr>
      </w:pPr>
    </w:p>
    <w:p w14:paraId="42716C38" w14:textId="77777777" w:rsidR="00B46317" w:rsidRDefault="00B46317" w:rsidP="00B46317">
      <w:pPr>
        <w:pStyle w:val="Heading3"/>
      </w:pPr>
      <w:r>
        <w:t>maisons</w:t>
      </w:r>
    </w:p>
    <w:p w14:paraId="14517CBC" w14:textId="77777777" w:rsidR="00B46317" w:rsidRDefault="00B46317" w:rsidP="00E40A21">
      <w:pPr>
        <w:jc w:val="both"/>
        <w:rPr>
          <w:szCs w:val="22"/>
          <w:lang w:val="fr-FR" w:eastAsia="en-GB"/>
        </w:rPr>
      </w:pPr>
    </w:p>
    <w:p w14:paraId="152AEA5A" w14:textId="77777777" w:rsidR="00B46317" w:rsidRDefault="00B46317" w:rsidP="00E40A21">
      <w:pPr>
        <w:jc w:val="both"/>
        <w:rPr>
          <w:szCs w:val="22"/>
          <w:lang w:val="fr-FR" w:eastAsia="en-GB"/>
        </w:rPr>
      </w:pPr>
      <w:r>
        <w:rPr>
          <w:szCs w:val="22"/>
          <w:lang w:val="fr-FR" w:eastAsia="en-GB"/>
        </w:rPr>
        <w:t>Les numéros font référence au plan de BIB 3087</w:t>
      </w:r>
    </w:p>
    <w:p w14:paraId="2A6D3F0F" w14:textId="77777777" w:rsidR="00B46317" w:rsidRDefault="00B46317" w:rsidP="00E40A21">
      <w:pPr>
        <w:jc w:val="both"/>
        <w:rPr>
          <w:szCs w:val="22"/>
          <w:lang w:val="fr-FR" w:eastAsia="en-GB"/>
        </w:rPr>
      </w:pPr>
    </w:p>
    <w:p w14:paraId="3C18FD6A" w14:textId="77777777" w:rsidR="00B46317" w:rsidRDefault="00B46317" w:rsidP="00B46317">
      <w:pPr>
        <w:pStyle w:val="Heading4"/>
      </w:pPr>
      <w:r>
        <w:t>maison 3</w:t>
      </w:r>
    </w:p>
    <w:p w14:paraId="25BE929E" w14:textId="77777777" w:rsidR="00B46317" w:rsidRDefault="00B46317" w:rsidP="00E40A21">
      <w:pPr>
        <w:jc w:val="both"/>
        <w:rPr>
          <w:szCs w:val="22"/>
          <w:lang w:val="fr-FR" w:eastAsia="en-GB"/>
        </w:rPr>
      </w:pPr>
    </w:p>
    <w:p w14:paraId="1B0B7957" w14:textId="77777777" w:rsidR="006620BC" w:rsidRDefault="00B46317" w:rsidP="00B46317">
      <w:pPr>
        <w:jc w:val="both"/>
        <w:rPr>
          <w:szCs w:val="22"/>
          <w:lang w:val="fr-FR" w:eastAsia="en-GB"/>
        </w:rPr>
      </w:pPr>
      <w:r>
        <w:rPr>
          <w:szCs w:val="22"/>
          <w:lang w:val="fr-FR" w:eastAsia="en-GB"/>
        </w:rPr>
        <w:t xml:space="preserve">Attenante au turriforme (BIB 3087) </w:t>
      </w:r>
    </w:p>
    <w:p w14:paraId="223AAC17" w14:textId="77777777" w:rsidR="006620BC" w:rsidRDefault="006620BC" w:rsidP="00B46317">
      <w:pPr>
        <w:jc w:val="both"/>
        <w:rPr>
          <w:szCs w:val="22"/>
          <w:lang w:val="fr-FR" w:eastAsia="en-GB"/>
        </w:rPr>
      </w:pPr>
    </w:p>
    <w:p w14:paraId="3FE8ABA6" w14:textId="77777777" w:rsidR="006620BC" w:rsidRDefault="006620BC" w:rsidP="006620BC">
      <w:pPr>
        <w:pStyle w:val="Heading5"/>
        <w:rPr>
          <w:lang w:eastAsia="en-GB"/>
        </w:rPr>
      </w:pPr>
      <w:bookmarkStart w:id="3640" w:name="Sit_Castidetta_Pozzone_moule"/>
      <w:r>
        <w:rPr>
          <w:lang w:eastAsia="en-GB"/>
        </w:rPr>
        <w:t>moule</w:t>
      </w:r>
    </w:p>
    <w:bookmarkEnd w:id="3640"/>
    <w:p w14:paraId="5C0DC91C" w14:textId="78ECA5E0" w:rsidR="00B46317" w:rsidRDefault="00B46317" w:rsidP="00B46317">
      <w:pPr>
        <w:jc w:val="both"/>
        <w:rPr>
          <w:lang w:val="fr-FR"/>
        </w:rPr>
      </w:pPr>
      <w:r>
        <w:rPr>
          <w:szCs w:val="22"/>
          <w:lang w:val="fr-FR" w:eastAsia="en-GB"/>
        </w:rPr>
        <w:t>Découverte d'u</w:t>
      </w:r>
      <w:r w:rsidRPr="004D73B0">
        <w:rPr>
          <w:lang w:val="fr-FR"/>
        </w:rPr>
        <w:t>n moule (BIB 2874)</w:t>
      </w:r>
      <w:r>
        <w:rPr>
          <w:lang w:val="fr-FR"/>
        </w:rPr>
        <w:t xml:space="preserve"> </w:t>
      </w:r>
      <w:r w:rsidRPr="00E615DD">
        <w:rPr>
          <w:szCs w:val="22"/>
          <w:lang w:val="fr-FR" w:eastAsia="en-GB"/>
        </w:rPr>
        <w:t xml:space="preserve">La découverte à Pozzone d’une valve de moule qui permettait de couler un poignard disposant d’un </w:t>
      </w:r>
      <w:hyperlink r:id="rId8763" w:anchor="Cul_Steles_Corse_thm_pomm_demilune" w:history="1">
        <w:r w:rsidRPr="00E615DD">
          <w:rPr>
            <w:rStyle w:val="Hyperlink"/>
            <w:szCs w:val="22"/>
            <w:lang w:val="fr-FR" w:eastAsia="en-GB"/>
          </w:rPr>
          <w:t>pommeau en demi-lune</w:t>
        </w:r>
      </w:hyperlink>
      <w:r w:rsidRPr="00E615DD">
        <w:rPr>
          <w:szCs w:val="22"/>
          <w:lang w:val="fr-FR" w:eastAsia="en-GB"/>
        </w:rPr>
        <w:t xml:space="preserve"> a été déterminante (Cesari 1994 ; Cesari et Nebbia 1993).</w:t>
      </w:r>
      <w:r w:rsidRPr="00B46317">
        <w:rPr>
          <w:lang w:val="fr-FR"/>
        </w:rPr>
        <w:t xml:space="preserve"> </w:t>
      </w:r>
      <w:r w:rsidRPr="004D73B0">
        <w:rPr>
          <w:lang w:val="fr-FR"/>
        </w:rPr>
        <w:t>(BIB 2874)</w:t>
      </w:r>
      <w:r>
        <w:rPr>
          <w:lang w:val="fr-FR"/>
        </w:rPr>
        <w:t xml:space="preserve"> Moule de poignard très proche de ceux représentés sur les stèles (BIB 3087)</w:t>
      </w:r>
    </w:p>
    <w:p w14:paraId="17E90DCB" w14:textId="63727D0B" w:rsidR="006620BC" w:rsidRDefault="006620BC" w:rsidP="00B46317">
      <w:pPr>
        <w:jc w:val="both"/>
        <w:rPr>
          <w:szCs w:val="22"/>
          <w:lang w:val="fr-FR" w:eastAsia="en-GB"/>
        </w:rPr>
      </w:pPr>
      <w:r w:rsidRPr="006620BC">
        <w:rPr>
          <w:szCs w:val="22"/>
          <w:lang w:val="fr-FR" w:eastAsia="en-GB"/>
        </w:rPr>
        <w:t xml:space="preserve">Un moule de fusion d'une épée courte découvert dans une </w:t>
      </w:r>
      <w:r>
        <w:rPr>
          <w:szCs w:val="22"/>
          <w:lang w:val="fr-FR" w:eastAsia="en-GB"/>
        </w:rPr>
        <w:t>maison arasée</w:t>
      </w:r>
      <w:r w:rsidRPr="006620BC">
        <w:rPr>
          <w:szCs w:val="22"/>
          <w:lang w:val="fr-FR" w:eastAsia="en-GB"/>
        </w:rPr>
        <w:t xml:space="preserve">. L'un des niveaux de la maison arasée restitua des vestiges du </w:t>
      </w:r>
      <w:r>
        <w:rPr>
          <w:szCs w:val="22"/>
          <w:lang w:val="fr-FR" w:eastAsia="en-GB"/>
        </w:rPr>
        <w:t>BF</w:t>
      </w:r>
      <w:r w:rsidRPr="006620BC">
        <w:rPr>
          <w:szCs w:val="22"/>
          <w:lang w:val="fr-FR" w:eastAsia="en-GB"/>
        </w:rPr>
        <w:t>, parmi lesquels le fragment d'une "matrice de fusion d'un poignard à manche massif et à pommeau en demi-lune" (id. 1992). Les auteurs (Cesari et Nebbia, 1992)</w:t>
      </w:r>
      <w:r>
        <w:rPr>
          <w:szCs w:val="22"/>
          <w:lang w:val="fr-FR" w:eastAsia="en-GB"/>
        </w:rPr>
        <w:t xml:space="preserve"> </w:t>
      </w:r>
      <w:r w:rsidRPr="006620BC">
        <w:rPr>
          <w:szCs w:val="22"/>
          <w:lang w:val="fr-FR" w:eastAsia="en-GB"/>
        </w:rPr>
        <w:t xml:space="preserve">datèrent la couche de 1000-800 avant J.-C. L'arme coulée dans ce moule est absolument superposable à l'épée courte représentée en bas-relief sur la </w:t>
      </w:r>
      <w:hyperlink r:id="rId8764" w:anchor="Sit_Castidetta_Pozzone_stele" w:history="1">
        <w:r w:rsidRPr="006620BC">
          <w:rPr>
            <w:rStyle w:val="Hyperlink"/>
            <w:lang w:val="fr-FR"/>
          </w:rPr>
          <w:t>stèle</w:t>
        </w:r>
      </w:hyperlink>
      <w:r>
        <w:rPr>
          <w:lang w:val="fr-FR"/>
        </w:rPr>
        <w:t xml:space="preserve"> </w:t>
      </w:r>
      <w:r>
        <w:rPr>
          <w:szCs w:val="22"/>
          <w:lang w:val="fr-FR" w:eastAsia="en-GB"/>
        </w:rPr>
        <w:t xml:space="preserve">trouvée </w:t>
      </w:r>
      <w:r w:rsidRPr="006620BC">
        <w:rPr>
          <w:i/>
          <w:szCs w:val="22"/>
          <w:lang w:val="fr-FR" w:eastAsia="en-GB"/>
        </w:rPr>
        <w:t>in situ</w:t>
      </w:r>
      <w:r>
        <w:rPr>
          <w:szCs w:val="22"/>
          <w:lang w:val="fr-FR" w:eastAsia="en-GB"/>
        </w:rPr>
        <w:t xml:space="preserve"> (BIB 3088)</w:t>
      </w:r>
    </w:p>
    <w:p w14:paraId="62C2D752" w14:textId="77777777" w:rsidR="00DD3B5C" w:rsidRDefault="00DD3B5C" w:rsidP="00B46317">
      <w:pPr>
        <w:jc w:val="both"/>
        <w:rPr>
          <w:szCs w:val="22"/>
          <w:lang w:val="fr-FR" w:eastAsia="en-GB"/>
        </w:rPr>
      </w:pPr>
      <w:r w:rsidRPr="00E615DD">
        <w:rPr>
          <w:szCs w:val="22"/>
          <w:lang w:val="fr-FR" w:eastAsia="en-GB"/>
        </w:rPr>
        <w:t xml:space="preserve">Pour la première fois dans un site défensif du </w:t>
      </w:r>
      <w:r>
        <w:rPr>
          <w:szCs w:val="22"/>
          <w:lang w:val="fr-FR" w:eastAsia="en-GB"/>
        </w:rPr>
        <w:t>BF</w:t>
      </w:r>
      <w:r w:rsidRPr="00E615DD">
        <w:rPr>
          <w:szCs w:val="22"/>
          <w:lang w:val="fr-FR" w:eastAsia="en-GB"/>
        </w:rPr>
        <w:t xml:space="preserve"> apparaissait un élément indiscutable de l’armement figuré sur plusieurs statues-menhirs et statues-stèles</w:t>
      </w:r>
      <w:r>
        <w:rPr>
          <w:szCs w:val="22"/>
          <w:lang w:val="fr-FR" w:eastAsia="en-GB"/>
        </w:rPr>
        <w:t xml:space="preserve"> (BIB 2874)</w:t>
      </w:r>
    </w:p>
    <w:p w14:paraId="67CB55EE" w14:textId="35D84800" w:rsidR="0038409B" w:rsidRDefault="0038409B" w:rsidP="00B46317">
      <w:pPr>
        <w:jc w:val="both"/>
        <w:rPr>
          <w:szCs w:val="22"/>
          <w:lang w:val="fr-FR" w:eastAsia="en-GB"/>
        </w:rPr>
      </w:pPr>
      <w:r>
        <w:rPr>
          <w:szCs w:val="22"/>
          <w:lang w:val="fr-FR" w:eastAsia="en-GB"/>
        </w:rPr>
        <w:t xml:space="preserve">Moule du BF à rapprocher du poignard de </w:t>
      </w:r>
      <w:hyperlink r:id="rId8765" w:anchor="Sit_Pancheraccia" w:history="1">
        <w:r w:rsidRPr="0038409B">
          <w:rPr>
            <w:rStyle w:val="Hyperlink"/>
            <w:szCs w:val="22"/>
            <w:lang w:val="fr-FR" w:eastAsia="en-GB"/>
          </w:rPr>
          <w:t>Pancheraccia</w:t>
        </w:r>
      </w:hyperlink>
      <w:r>
        <w:rPr>
          <w:szCs w:val="22"/>
          <w:lang w:val="fr-FR" w:eastAsia="en-GB"/>
        </w:rPr>
        <w:t xml:space="preserve"> </w:t>
      </w:r>
      <w:r>
        <w:rPr>
          <w:lang w:val="fr-FR"/>
        </w:rPr>
        <w:t>(BIB Soula in BIB 3233)</w:t>
      </w:r>
    </w:p>
    <w:p w14:paraId="7EAC6FF0" w14:textId="77777777" w:rsidR="00B46317" w:rsidRDefault="00B46317" w:rsidP="00E40A21">
      <w:pPr>
        <w:jc w:val="both"/>
        <w:rPr>
          <w:szCs w:val="22"/>
          <w:lang w:val="fr-FR" w:eastAsia="en-GB"/>
        </w:rPr>
      </w:pPr>
    </w:p>
    <w:p w14:paraId="384F3A48" w14:textId="77777777" w:rsidR="006620BC" w:rsidRDefault="006620BC" w:rsidP="006620BC">
      <w:pPr>
        <w:pStyle w:val="Heading2"/>
      </w:pPr>
      <w:bookmarkStart w:id="3641" w:name="Sit_Castidetta_Pozzone_stele"/>
      <w:r>
        <w:t>stèle</w:t>
      </w:r>
    </w:p>
    <w:bookmarkEnd w:id="3641"/>
    <w:p w14:paraId="527BABCE" w14:textId="77777777" w:rsidR="006620BC" w:rsidRDefault="006620BC" w:rsidP="006620BC">
      <w:pPr>
        <w:jc w:val="both"/>
        <w:rPr>
          <w:lang w:val="fr-FR"/>
        </w:rPr>
      </w:pPr>
    </w:p>
    <w:p w14:paraId="6D7ADAE5" w14:textId="414217F7" w:rsidR="006620BC" w:rsidRPr="0032190F" w:rsidRDefault="00000000" w:rsidP="006620BC">
      <w:pPr>
        <w:jc w:val="both"/>
        <w:rPr>
          <w:lang w:val="fr-FR"/>
        </w:rPr>
      </w:pPr>
      <w:hyperlink r:id="rId8766" w:anchor="Cul_Steles_Corse" w:history="1">
        <w:r w:rsidR="006620BC" w:rsidRPr="0032190F">
          <w:rPr>
            <w:rStyle w:val="Hyperlink"/>
            <w:szCs w:val="20"/>
            <w:lang w:val="fr-FR"/>
          </w:rPr>
          <w:t>stèle(s) corse(s)</w:t>
        </w:r>
      </w:hyperlink>
      <w:r w:rsidR="006620BC" w:rsidRPr="008156B1">
        <w:rPr>
          <w:lang w:val="fr-FR"/>
        </w:rPr>
        <w:t xml:space="preserve"> liées au </w:t>
      </w:r>
      <w:hyperlink r:id="rId8767" w:anchor="Cul_Turriformes_ctxt_reg_sartene_ens_Nor" w:history="1">
        <w:r w:rsidR="006620BC" w:rsidRPr="008156B1">
          <w:rPr>
            <w:rStyle w:val="Hyperlink"/>
            <w:lang w:val="fr-FR"/>
          </w:rPr>
          <w:t>gr. des turriformes du nord-sarténais</w:t>
        </w:r>
      </w:hyperlink>
      <w:r w:rsidR="006620BC">
        <w:rPr>
          <w:lang w:val="fr-FR"/>
        </w:rPr>
        <w:t xml:space="preserve"> (BIB 2299) intégrée à un turriforme/habitat perché ou à proximité (BIB 2299)</w:t>
      </w:r>
    </w:p>
    <w:p w14:paraId="1D2C73F6" w14:textId="7D9DCEB7" w:rsidR="006620BC" w:rsidRDefault="00000000" w:rsidP="006620BC">
      <w:pPr>
        <w:jc w:val="both"/>
        <w:rPr>
          <w:lang w:val="fr-FR"/>
        </w:rPr>
      </w:pPr>
      <w:hyperlink r:id="rId8768" w:anchor="Cul_Steles_Corse" w:history="1">
        <w:r w:rsidR="006620BC" w:rsidRPr="0032190F">
          <w:rPr>
            <w:rStyle w:val="Hyperlink"/>
            <w:szCs w:val="20"/>
            <w:lang w:val="fr-FR"/>
          </w:rPr>
          <w:t>stèle(s) corse(s)</w:t>
        </w:r>
      </w:hyperlink>
      <w:r w:rsidR="006620BC" w:rsidRPr="00D732A2">
        <w:rPr>
          <w:lang w:val="fr-FR"/>
        </w:rPr>
        <w:t xml:space="preserve"> (Cesari 1993, 1994</w:t>
      </w:r>
      <w:r w:rsidR="006620BC">
        <w:rPr>
          <w:lang w:val="fr-FR"/>
        </w:rPr>
        <w:t>)</w:t>
      </w:r>
      <w:r w:rsidR="006620BC" w:rsidRPr="0032190F">
        <w:rPr>
          <w:szCs w:val="20"/>
          <w:lang w:val="fr-FR"/>
        </w:rPr>
        <w:t xml:space="preserve"> </w:t>
      </w:r>
      <w:r w:rsidR="006620BC" w:rsidRPr="0032190F">
        <w:rPr>
          <w:lang w:val="fr-FR"/>
        </w:rPr>
        <w:t xml:space="preserve">a livré une ou plusieurs </w:t>
      </w:r>
      <w:hyperlink r:id="rId8769" w:anchor="Cul_Art__GBT_statuaire_SM" w:history="1">
        <w:r w:rsidR="006620BC">
          <w:rPr>
            <w:rStyle w:val="Hyperlink"/>
            <w:lang w:val="fr-FR"/>
          </w:rPr>
          <w:t>SM</w:t>
        </w:r>
      </w:hyperlink>
      <w:r w:rsidR="006620BC">
        <w:rPr>
          <w:lang w:val="fr-FR"/>
        </w:rPr>
        <w:t xml:space="preserve"> (BIB 2285 p. 249) </w:t>
      </w:r>
      <w:r w:rsidR="006620BC" w:rsidRPr="004D73B0">
        <w:rPr>
          <w:lang w:val="fr-FR"/>
        </w:rPr>
        <w:t>statue-stèle (Cesari et Leandri 1998).(BIB 2874)</w:t>
      </w:r>
      <w:r w:rsidR="006620BC">
        <w:rPr>
          <w:lang w:val="fr-FR"/>
        </w:rPr>
        <w:t xml:space="preserve"> Située proche de l'accès à la plate-forme supérieure, située à l'extérieur de l'enceinte (v. BIB 3087)</w:t>
      </w:r>
    </w:p>
    <w:p w14:paraId="4D696614" w14:textId="77777777" w:rsidR="006620BC" w:rsidRDefault="006620BC" w:rsidP="006620BC">
      <w:pPr>
        <w:jc w:val="both"/>
        <w:rPr>
          <w:lang w:val="fr-FR"/>
        </w:rPr>
      </w:pPr>
    </w:p>
    <w:p w14:paraId="5F7DF291" w14:textId="77777777" w:rsidR="006620BC" w:rsidRDefault="006620BC" w:rsidP="006620BC">
      <w:pPr>
        <w:jc w:val="both"/>
        <w:rPr>
          <w:lang w:val="fr-FR"/>
        </w:rPr>
      </w:pPr>
      <w:r>
        <w:rPr>
          <w:lang w:val="fr-FR"/>
        </w:rPr>
        <w:t>épée en collier (SS BIB)</w:t>
      </w:r>
    </w:p>
    <w:p w14:paraId="7DCF94B1" w14:textId="77777777" w:rsidR="006620BC" w:rsidRDefault="006620BC" w:rsidP="006620BC">
      <w:pPr>
        <w:jc w:val="both"/>
        <w:rPr>
          <w:lang w:val="fr-FR"/>
        </w:rPr>
      </w:pPr>
    </w:p>
    <w:p w14:paraId="1F883959" w14:textId="77777777" w:rsidR="006620BC" w:rsidRDefault="006620BC" w:rsidP="00426FF9">
      <w:pPr>
        <w:pStyle w:val="Heading1"/>
      </w:pPr>
      <w:bookmarkStart w:id="3642" w:name="Sit_Pancheraccia"/>
      <w:r>
        <w:lastRenderedPageBreak/>
        <w:t>PANCHERACCIA</w:t>
      </w:r>
    </w:p>
    <w:bookmarkEnd w:id="3642"/>
    <w:p w14:paraId="480CC64D" w14:textId="77777777" w:rsidR="006620BC" w:rsidRDefault="006620BC" w:rsidP="006620BC">
      <w:pPr>
        <w:jc w:val="both"/>
        <w:rPr>
          <w:lang w:val="fr-FR"/>
        </w:rPr>
      </w:pPr>
    </w:p>
    <w:p w14:paraId="2D204FF1" w14:textId="77777777" w:rsidR="006620BC" w:rsidRDefault="006620BC" w:rsidP="006620BC">
      <w:pPr>
        <w:jc w:val="both"/>
        <w:rPr>
          <w:lang w:val="fr-FR"/>
        </w:rPr>
      </w:pPr>
      <w:r>
        <w:rPr>
          <w:lang w:val="fr-FR"/>
        </w:rPr>
        <w:t xml:space="preserve">Pancheraccia, Haute-Corse. </w:t>
      </w:r>
      <w:r w:rsidR="00E7246A">
        <w:rPr>
          <w:lang w:val="fr-FR"/>
        </w:rPr>
        <w:t xml:space="preserve">épée courte (BIB 3088) </w:t>
      </w:r>
      <w:r>
        <w:rPr>
          <w:lang w:val="fr-FR"/>
        </w:rPr>
        <w:t>épée courte/poignard long (SS BIB) lame à tranchant proximal concave, garde arrondie, poignée longue avec pommeau en T avec un aligenment de rivets (SS BIB)</w:t>
      </w:r>
    </w:p>
    <w:p w14:paraId="4BA78D78" w14:textId="5CD804B9" w:rsidR="006620BC" w:rsidRDefault="0038409B" w:rsidP="00E40A21">
      <w:pPr>
        <w:jc w:val="both"/>
        <w:rPr>
          <w:lang w:val="fr-FR"/>
        </w:rPr>
      </w:pPr>
      <w:r>
        <w:rPr>
          <w:lang w:val="fr-FR"/>
        </w:rPr>
        <w:t xml:space="preserve">Poignard (BF/Fer 1) a rapprocher du moule de </w:t>
      </w:r>
      <w:hyperlink r:id="rId8770" w:anchor="Sit_Castidetta_Pozzone_moule" w:history="1">
        <w:r w:rsidRPr="0038409B">
          <w:rPr>
            <w:rStyle w:val="Hyperlink"/>
            <w:lang w:val="fr-FR"/>
          </w:rPr>
          <w:t>Pozzone</w:t>
        </w:r>
      </w:hyperlink>
      <w:r>
        <w:rPr>
          <w:lang w:val="fr-FR"/>
        </w:rPr>
        <w:t xml:space="preserve"> (BIB Soula in BIB 3233)</w:t>
      </w:r>
    </w:p>
    <w:p w14:paraId="75EB01EB" w14:textId="77777777" w:rsidR="0038409B" w:rsidRDefault="0038409B" w:rsidP="00E40A21">
      <w:pPr>
        <w:jc w:val="both"/>
        <w:rPr>
          <w:lang w:val="fr-FR"/>
        </w:rPr>
      </w:pPr>
    </w:p>
    <w:p w14:paraId="53B57F98" w14:textId="77777777" w:rsidR="0038409B" w:rsidRDefault="0038409B" w:rsidP="00426FF9">
      <w:pPr>
        <w:pStyle w:val="Heading1"/>
      </w:pPr>
      <w:bookmarkStart w:id="3643" w:name="Sit_Cardettu"/>
      <w:r>
        <w:t>CARDETTU</w:t>
      </w:r>
    </w:p>
    <w:bookmarkEnd w:id="3643"/>
    <w:p w14:paraId="74ECC15C" w14:textId="77777777" w:rsidR="0038409B" w:rsidRDefault="0038409B" w:rsidP="00E40A21">
      <w:pPr>
        <w:jc w:val="both"/>
        <w:rPr>
          <w:lang w:val="fr-FR"/>
        </w:rPr>
      </w:pPr>
    </w:p>
    <w:p w14:paraId="39C2C9C7" w14:textId="24DD731C" w:rsidR="0038409B" w:rsidRPr="0038409B" w:rsidRDefault="0038409B" w:rsidP="00E40A21">
      <w:pPr>
        <w:jc w:val="both"/>
        <w:rPr>
          <w:lang w:val="fr-FR"/>
        </w:rPr>
      </w:pPr>
      <w:r>
        <w:rPr>
          <w:lang w:val="fr-FR"/>
        </w:rPr>
        <w:t xml:space="preserve">Corse. Moule pour pointe de </w:t>
      </w:r>
      <w:hyperlink r:id="rId8771" w:anchor="Typ_Arm_Lance" w:history="1">
        <w:r w:rsidR="00DE55E6" w:rsidRPr="00DE55E6">
          <w:rPr>
            <w:rStyle w:val="Hyperlink"/>
            <w:lang w:val="fr-FR"/>
          </w:rPr>
          <w:t>lance</w:t>
        </w:r>
      </w:hyperlink>
      <w:r w:rsidR="00DE55E6" w:rsidRPr="00DE55E6">
        <w:rPr>
          <w:lang w:val="fr-FR"/>
        </w:rPr>
        <w:t xml:space="preserve"> </w:t>
      </w:r>
      <w:r>
        <w:rPr>
          <w:lang w:val="fr-FR"/>
        </w:rPr>
        <w:t>à nervure centrale et à douille (BF/Fer 1) (BIB Soula in BIB 3233)</w:t>
      </w:r>
    </w:p>
    <w:p w14:paraId="00C3ABBE" w14:textId="77777777" w:rsidR="00F170E8" w:rsidRDefault="00F170E8" w:rsidP="00E40A21">
      <w:pPr>
        <w:jc w:val="both"/>
        <w:rPr>
          <w:szCs w:val="22"/>
          <w:lang w:val="fr-FR" w:eastAsia="en-GB"/>
        </w:rPr>
      </w:pPr>
    </w:p>
    <w:p w14:paraId="6DA04055" w14:textId="77777777" w:rsidR="00F170E8" w:rsidRDefault="00F170E8" w:rsidP="00426FF9">
      <w:pPr>
        <w:pStyle w:val="Heading1"/>
      </w:pPr>
      <w:bookmarkStart w:id="3644" w:name="Sit_Alo_Bisughje"/>
      <w:r>
        <w:t>ALO-BISUGHJE</w:t>
      </w:r>
    </w:p>
    <w:bookmarkEnd w:id="3644"/>
    <w:p w14:paraId="37D0F272" w14:textId="77777777" w:rsidR="00F170E8" w:rsidRPr="006620BC" w:rsidRDefault="00F170E8" w:rsidP="00E40A21">
      <w:pPr>
        <w:jc w:val="both"/>
        <w:rPr>
          <w:sz w:val="20"/>
          <w:szCs w:val="22"/>
          <w:lang w:val="fr-FR" w:eastAsia="en-GB"/>
        </w:rPr>
      </w:pPr>
      <w:r w:rsidRPr="006620BC">
        <w:rPr>
          <w:sz w:val="20"/>
          <w:szCs w:val="22"/>
          <w:lang w:val="fr-FR" w:eastAsia="en-GB"/>
        </w:rPr>
        <w:t>Alo-Bisughjè</w:t>
      </w:r>
    </w:p>
    <w:p w14:paraId="65F1BE47" w14:textId="77777777" w:rsidR="00E40A21" w:rsidRDefault="00E40A21" w:rsidP="004D73B0">
      <w:pPr>
        <w:jc w:val="both"/>
        <w:rPr>
          <w:szCs w:val="22"/>
          <w:lang w:val="fr-FR" w:eastAsia="en-GB"/>
        </w:rPr>
      </w:pPr>
    </w:p>
    <w:p w14:paraId="061D92D9" w14:textId="2806140B" w:rsidR="00F170E8" w:rsidRDefault="00F170E8" w:rsidP="004D73B0">
      <w:pPr>
        <w:jc w:val="both"/>
        <w:rPr>
          <w:szCs w:val="22"/>
          <w:lang w:val="fr-FR" w:eastAsia="en-GB"/>
        </w:rPr>
      </w:pPr>
      <w:r w:rsidRPr="00F170E8">
        <w:rPr>
          <w:szCs w:val="22"/>
          <w:lang w:val="fr-FR" w:eastAsia="en-GB"/>
        </w:rPr>
        <w:t>Bilia, Corse-du-Sud</w:t>
      </w:r>
      <w:r>
        <w:rPr>
          <w:szCs w:val="22"/>
          <w:lang w:val="fr-FR" w:eastAsia="en-GB"/>
        </w:rPr>
        <w:t xml:space="preserve">, </w:t>
      </w:r>
      <w:r w:rsidRPr="00F170E8">
        <w:rPr>
          <w:i/>
          <w:lang w:val="fr-FR"/>
        </w:rPr>
        <w:t>Torre</w:t>
      </w:r>
      <w:r>
        <w:rPr>
          <w:i/>
          <w:lang w:val="fr-FR"/>
        </w:rPr>
        <w:t xml:space="preserve">, </w:t>
      </w:r>
      <w:hyperlink r:id="rId8772" w:anchor="Cul_Turriformes" w:history="1">
        <w:r w:rsidRPr="00CA4462">
          <w:rPr>
            <w:rStyle w:val="Hyperlink"/>
            <w:lang w:val="fr-FR"/>
          </w:rPr>
          <w:t>turriforme</w:t>
        </w:r>
      </w:hyperlink>
      <w:r>
        <w:rPr>
          <w:lang w:val="fr-FR"/>
        </w:rPr>
        <w:t xml:space="preserve">, situé sur un point stratégique et montrant une continuité d'occupation </w:t>
      </w:r>
      <w:hyperlink r:id="rId8773" w:anchor="Cul_Bronze_Moyen_Corse" w:history="1">
        <w:r w:rsidRPr="00F170E8">
          <w:rPr>
            <w:rStyle w:val="Hyperlink"/>
            <w:lang w:val="fr-FR"/>
          </w:rPr>
          <w:t>BM</w:t>
        </w:r>
      </w:hyperlink>
      <w:r>
        <w:rPr>
          <w:lang w:val="fr-FR"/>
        </w:rPr>
        <w:t>-</w:t>
      </w:r>
      <w:hyperlink r:id="rId8774" w:anchor="Cul_Bronze_Final_Corse" w:history="1">
        <w:r w:rsidRPr="00F170E8">
          <w:rPr>
            <w:rStyle w:val="Hyperlink"/>
            <w:lang w:val="fr-FR"/>
          </w:rPr>
          <w:t>BF</w:t>
        </w:r>
      </w:hyperlink>
      <w:r>
        <w:rPr>
          <w:lang w:val="fr-FR"/>
        </w:rPr>
        <w:t xml:space="preserve"> (BIB 3085)</w:t>
      </w:r>
      <w:r w:rsidR="00E7246A">
        <w:rPr>
          <w:lang w:val="fr-FR"/>
        </w:rPr>
        <w:t xml:space="preserve"> moule d'arme métallique </w:t>
      </w:r>
      <w:r w:rsidR="00E7246A" w:rsidRPr="00E7246A">
        <w:rPr>
          <w:lang w:val="fr-FR"/>
        </w:rPr>
        <w:t>(BIB 2298 p. 32)</w:t>
      </w:r>
    </w:p>
    <w:p w14:paraId="37973545" w14:textId="77777777" w:rsidR="00F170E8" w:rsidRDefault="00F170E8" w:rsidP="004D73B0">
      <w:pPr>
        <w:jc w:val="both"/>
        <w:rPr>
          <w:szCs w:val="22"/>
          <w:lang w:val="fr-FR" w:eastAsia="en-GB"/>
        </w:rPr>
      </w:pPr>
    </w:p>
    <w:p w14:paraId="3EE378E0" w14:textId="77777777" w:rsidR="008156B1" w:rsidRDefault="008156B1" w:rsidP="00426FF9">
      <w:pPr>
        <w:pStyle w:val="Heading1"/>
      </w:pPr>
      <w:r>
        <w:t>RIZZANESE-POLMONA</w:t>
      </w:r>
    </w:p>
    <w:p w14:paraId="37A0F6ED" w14:textId="77777777" w:rsidR="008156B1" w:rsidRPr="00F170E8" w:rsidRDefault="008156B1" w:rsidP="004D73B0">
      <w:pPr>
        <w:jc w:val="both"/>
        <w:rPr>
          <w:sz w:val="20"/>
          <w:szCs w:val="22"/>
          <w:lang w:val="fr-FR" w:eastAsia="en-GB"/>
        </w:rPr>
      </w:pPr>
      <w:r w:rsidRPr="00F170E8">
        <w:rPr>
          <w:sz w:val="20"/>
          <w:szCs w:val="22"/>
          <w:lang w:val="fr-FR" w:eastAsia="en-GB"/>
        </w:rPr>
        <w:t>Rizzanese-Polmona</w:t>
      </w:r>
    </w:p>
    <w:p w14:paraId="352DBBDD" w14:textId="77777777" w:rsidR="008156B1" w:rsidRDefault="008156B1" w:rsidP="004D73B0">
      <w:pPr>
        <w:jc w:val="both"/>
        <w:rPr>
          <w:szCs w:val="22"/>
          <w:lang w:val="fr-FR" w:eastAsia="en-GB"/>
        </w:rPr>
      </w:pPr>
    </w:p>
    <w:p w14:paraId="368CD7FD" w14:textId="323885B1" w:rsidR="008156B1" w:rsidRDefault="00000000" w:rsidP="004D73B0">
      <w:pPr>
        <w:jc w:val="both"/>
        <w:rPr>
          <w:szCs w:val="22"/>
          <w:lang w:val="fr-FR" w:eastAsia="en-GB"/>
        </w:rPr>
      </w:pPr>
      <w:hyperlink r:id="rId8775" w:anchor="Cul_Steles_Corse" w:history="1">
        <w:r w:rsidR="008156B1" w:rsidRPr="0032190F">
          <w:rPr>
            <w:rStyle w:val="Hyperlink"/>
            <w:szCs w:val="20"/>
            <w:lang w:val="fr-FR"/>
          </w:rPr>
          <w:t>stèle corse</w:t>
        </w:r>
      </w:hyperlink>
      <w:r w:rsidR="008156B1" w:rsidRPr="008156B1">
        <w:rPr>
          <w:lang w:val="fr-FR"/>
        </w:rPr>
        <w:t xml:space="preserve"> </w:t>
      </w:r>
      <w:r w:rsidR="008156B1">
        <w:rPr>
          <w:lang w:val="fr-FR"/>
        </w:rPr>
        <w:t xml:space="preserve">qui </w:t>
      </w:r>
      <w:r w:rsidR="008156B1" w:rsidRPr="008156B1">
        <w:rPr>
          <w:szCs w:val="22"/>
          <w:lang w:val="fr-FR" w:eastAsia="en-GB"/>
        </w:rPr>
        <w:t>a disparu depuis longtemps et l’on ne dispose d’aucune information à son sujet</w:t>
      </w:r>
      <w:r w:rsidR="008156B1">
        <w:rPr>
          <w:szCs w:val="22"/>
          <w:lang w:val="fr-FR" w:eastAsia="en-GB"/>
        </w:rPr>
        <w:t xml:space="preserve"> (BIB 2299)</w:t>
      </w:r>
    </w:p>
    <w:p w14:paraId="5446E26B" w14:textId="77777777" w:rsidR="0038409B" w:rsidRDefault="0038409B" w:rsidP="004D73B0">
      <w:pPr>
        <w:jc w:val="both"/>
        <w:rPr>
          <w:szCs w:val="22"/>
          <w:lang w:val="fr-FR" w:eastAsia="en-GB"/>
        </w:rPr>
      </w:pPr>
    </w:p>
    <w:p w14:paraId="3E691716" w14:textId="77777777" w:rsidR="0038409B" w:rsidRDefault="0038409B" w:rsidP="00426FF9">
      <w:pPr>
        <w:pStyle w:val="Heading1"/>
      </w:pPr>
      <w:bookmarkStart w:id="3645" w:name="Sit_Castellu_Coscia"/>
      <w:r>
        <w:t>CASTELLU DI COSCIA</w:t>
      </w:r>
    </w:p>
    <w:bookmarkEnd w:id="3645"/>
    <w:p w14:paraId="60A77644" w14:textId="77777777" w:rsidR="0038409B" w:rsidRDefault="0038409B" w:rsidP="004D73B0">
      <w:pPr>
        <w:jc w:val="both"/>
        <w:rPr>
          <w:szCs w:val="22"/>
          <w:lang w:val="fr-FR" w:eastAsia="en-GB"/>
        </w:rPr>
      </w:pPr>
      <w:r>
        <w:rPr>
          <w:szCs w:val="22"/>
          <w:lang w:val="fr-FR" w:eastAsia="en-GB"/>
        </w:rPr>
        <w:t xml:space="preserve">Corse. Dans la vallée du Conca, habitat fortifié. Système de murs entravant les espaces entre les chaos rocheux. Niveau de terrasses, plate-formes permettant d'atteindre des points de vues, abris-sous-roches, structures de plein air </w:t>
      </w:r>
      <w:r w:rsidRPr="0038409B">
        <w:rPr>
          <w:szCs w:val="22"/>
          <w:lang w:val="fr-FR" w:eastAsia="en-GB"/>
        </w:rPr>
        <w:t>(BIB Soula in BIB 3233)</w:t>
      </w:r>
      <w:r w:rsidR="00422AE2">
        <w:rPr>
          <w:szCs w:val="22"/>
          <w:lang w:val="fr-FR" w:eastAsia="en-GB"/>
        </w:rPr>
        <w:t xml:space="preserve"> Au centre du site, dans la partie la plus fortifiée, des éléments scorifiés comprennent une goutte de bronze, les températures atteintes (~1200°) suggèrent l'utilisation de fours métallurgiques.</w:t>
      </w:r>
      <w:r w:rsidR="00422AE2" w:rsidRPr="00422AE2">
        <w:rPr>
          <w:szCs w:val="22"/>
          <w:lang w:val="fr-FR" w:eastAsia="en-GB"/>
        </w:rPr>
        <w:t xml:space="preserve"> </w:t>
      </w:r>
      <w:r w:rsidR="00422AE2" w:rsidRPr="0038409B">
        <w:rPr>
          <w:szCs w:val="22"/>
          <w:lang w:val="fr-FR" w:eastAsia="en-GB"/>
        </w:rPr>
        <w:t>(BIB Soula in BIB 3233)</w:t>
      </w:r>
    </w:p>
    <w:p w14:paraId="1370EF4A" w14:textId="606A4C74" w:rsidR="00422AE2" w:rsidRDefault="00422AE2" w:rsidP="004D73B0">
      <w:pPr>
        <w:jc w:val="both"/>
        <w:rPr>
          <w:szCs w:val="22"/>
          <w:lang w:val="fr-FR" w:eastAsia="en-GB"/>
        </w:rPr>
      </w:pPr>
      <w:r>
        <w:rPr>
          <w:szCs w:val="22"/>
          <w:lang w:val="fr-FR" w:eastAsia="en-GB"/>
        </w:rPr>
        <w:t xml:space="preserve">Le site est en intervisibilité avec </w:t>
      </w:r>
      <w:hyperlink r:id="rId8776" w:anchor="Sit_Punta_Apazzu" w:history="1">
        <w:r w:rsidRPr="002902A0">
          <w:rPr>
            <w:rStyle w:val="Hyperlink"/>
            <w:szCs w:val="20"/>
            <w:lang w:val="fr-FR"/>
          </w:rPr>
          <w:t>Punta d’Appazu</w:t>
        </w:r>
      </w:hyperlink>
      <w:r>
        <w:rPr>
          <w:szCs w:val="22"/>
          <w:lang w:val="fr-FR" w:eastAsia="en-GB"/>
        </w:rPr>
        <w:t xml:space="preserve">, Aravu, Vecchiu Castiddaciu, etc. </w:t>
      </w:r>
      <w:r w:rsidRPr="0038409B">
        <w:rPr>
          <w:szCs w:val="22"/>
          <w:lang w:val="fr-FR" w:eastAsia="en-GB"/>
        </w:rPr>
        <w:t>(BIB Soula in BIB 3233)</w:t>
      </w:r>
    </w:p>
    <w:p w14:paraId="6E98A287" w14:textId="77777777" w:rsidR="0038409B" w:rsidRDefault="0038409B" w:rsidP="004D73B0">
      <w:pPr>
        <w:jc w:val="both"/>
        <w:rPr>
          <w:szCs w:val="22"/>
          <w:lang w:val="fr-FR" w:eastAsia="en-GB"/>
        </w:rPr>
      </w:pPr>
      <w:r>
        <w:rPr>
          <w:szCs w:val="22"/>
          <w:lang w:val="fr-FR" w:eastAsia="en-GB"/>
        </w:rPr>
        <w:t xml:space="preserve">Abri XV: abri-sous-roche, datation de la sole foyère au 15e s. aec </w:t>
      </w:r>
      <w:r w:rsidRPr="0038409B">
        <w:rPr>
          <w:szCs w:val="22"/>
          <w:lang w:val="fr-FR" w:eastAsia="en-GB"/>
        </w:rPr>
        <w:t>(BIB Soula in BIB 3233)</w:t>
      </w:r>
    </w:p>
    <w:p w14:paraId="709FFB2B" w14:textId="77777777" w:rsidR="00422AE2" w:rsidRDefault="00422AE2" w:rsidP="004D73B0">
      <w:pPr>
        <w:jc w:val="both"/>
        <w:rPr>
          <w:szCs w:val="22"/>
          <w:lang w:val="fr-FR" w:eastAsia="en-GB"/>
        </w:rPr>
      </w:pPr>
    </w:p>
    <w:p w14:paraId="447390A4" w14:textId="77777777" w:rsidR="00E40A21" w:rsidRDefault="00E40A21" w:rsidP="004D73B0">
      <w:pPr>
        <w:jc w:val="both"/>
        <w:rPr>
          <w:szCs w:val="22"/>
          <w:lang w:val="fr-FR" w:eastAsia="en-GB"/>
        </w:rPr>
      </w:pPr>
    </w:p>
    <w:p w14:paraId="2080AC56" w14:textId="77777777" w:rsidR="00E40A21" w:rsidRPr="00260E80" w:rsidRDefault="00E40A21" w:rsidP="00426FF9">
      <w:pPr>
        <w:pStyle w:val="Heading1"/>
      </w:pPr>
      <w:bookmarkStart w:id="3646" w:name="Sit_Foce"/>
      <w:r w:rsidRPr="00260E80">
        <w:t>FOCE</w:t>
      </w:r>
    </w:p>
    <w:bookmarkEnd w:id="3646"/>
    <w:p w14:paraId="03602109" w14:textId="77777777" w:rsidR="00E40A21" w:rsidRPr="00260E80" w:rsidRDefault="00E40A21" w:rsidP="004D73B0">
      <w:pPr>
        <w:jc w:val="both"/>
        <w:rPr>
          <w:szCs w:val="22"/>
          <w:lang w:val="fr-FR" w:eastAsia="en-GB"/>
        </w:rPr>
      </w:pPr>
    </w:p>
    <w:p w14:paraId="19DFF5D1" w14:textId="6331DFA3" w:rsidR="00E40A21" w:rsidRPr="00260E80" w:rsidRDefault="00D33A06" w:rsidP="00E40A21">
      <w:pPr>
        <w:jc w:val="both"/>
        <w:rPr>
          <w:lang w:val="fr-FR"/>
        </w:rPr>
      </w:pPr>
      <w:r>
        <w:rPr>
          <w:lang w:val="fr-FR"/>
        </w:rPr>
        <w:t>Foce</w:t>
      </w:r>
      <w:r w:rsidR="00E40A21" w:rsidRPr="00260E80">
        <w:rPr>
          <w:lang w:val="fr-FR"/>
        </w:rPr>
        <w:t xml:space="preserve">, Aguista-Moriccio, </w:t>
      </w:r>
      <w:hyperlink r:id="rId8777" w:anchor="Cul_Turriformes" w:history="1">
        <w:r w:rsidR="00E40A21" w:rsidRPr="00260E80">
          <w:rPr>
            <w:rStyle w:val="Hyperlink"/>
            <w:lang w:val="fr-FR"/>
          </w:rPr>
          <w:t>turriforme</w:t>
        </w:r>
      </w:hyperlink>
      <w:r w:rsidR="00E40A21" w:rsidRPr="00260E80">
        <w:rPr>
          <w:lang w:val="fr-FR"/>
        </w:rPr>
        <w:t xml:space="preserve"> avec mobilier BM (BIB 2956)</w:t>
      </w:r>
      <w:r>
        <w:rPr>
          <w:lang w:val="fr-FR"/>
        </w:rPr>
        <w:t xml:space="preserve"> Matériel BM et Fer </w:t>
      </w:r>
      <w:r w:rsidRPr="00D33A06">
        <w:rPr>
          <w:lang w:val="fr-FR"/>
        </w:rPr>
        <w:t xml:space="preserve">(BIB </w:t>
      </w:r>
      <w:r>
        <w:rPr>
          <w:lang w:val="fr-FR"/>
        </w:rPr>
        <w:t>P. Tramoni</w:t>
      </w:r>
      <w:r w:rsidRPr="00D33A06">
        <w:rPr>
          <w:lang w:val="fr-FR"/>
        </w:rPr>
        <w:t xml:space="preserve"> in BIB 3233)</w:t>
      </w:r>
    </w:p>
    <w:p w14:paraId="3FE61876" w14:textId="77777777" w:rsidR="00E40A21" w:rsidRPr="00260E80" w:rsidRDefault="00E40A21" w:rsidP="004D73B0">
      <w:pPr>
        <w:jc w:val="both"/>
        <w:rPr>
          <w:szCs w:val="22"/>
          <w:lang w:val="fr-FR" w:eastAsia="en-GB"/>
        </w:rPr>
      </w:pPr>
    </w:p>
    <w:p w14:paraId="79452FEB" w14:textId="7233B2FB" w:rsidR="00675EEC" w:rsidRPr="00675EEC" w:rsidRDefault="00D33A06" w:rsidP="004D73B0">
      <w:pPr>
        <w:jc w:val="both"/>
        <w:rPr>
          <w:szCs w:val="22"/>
          <w:lang w:val="fr-FR" w:eastAsia="en-GB"/>
        </w:rPr>
      </w:pPr>
      <w:r>
        <w:rPr>
          <w:szCs w:val="22"/>
          <w:lang w:val="fr-FR" w:eastAsia="en-GB"/>
        </w:rPr>
        <w:t xml:space="preserve">Dans la torre, construite sur un replat, sur un filon de gabro et non pas dans un chaos granitique comme c'est généralement le cas, fait 16 m de Ø. Cette torre souvent comparée aux nuraghe mais différent dans le cas présent </w:t>
      </w:r>
      <w:r w:rsidRPr="00D33A06">
        <w:rPr>
          <w:lang w:val="fr-FR"/>
        </w:rPr>
        <w:t xml:space="preserve">(BIB </w:t>
      </w:r>
      <w:r>
        <w:rPr>
          <w:lang w:val="fr-FR"/>
        </w:rPr>
        <w:t>P. Tramoni</w:t>
      </w:r>
      <w:r w:rsidRPr="00D33A06">
        <w:rPr>
          <w:lang w:val="fr-FR"/>
        </w:rPr>
        <w:t xml:space="preserve"> in BIB 3233)</w:t>
      </w:r>
      <w:r>
        <w:rPr>
          <w:lang w:val="fr-FR"/>
        </w:rPr>
        <w:t xml:space="preserve"> Elle est proche typologiquement de la torre de Balestre </w:t>
      </w:r>
      <w:r w:rsidRPr="00D33A06">
        <w:rPr>
          <w:lang w:val="fr-FR"/>
        </w:rPr>
        <w:t xml:space="preserve">(BIB </w:t>
      </w:r>
      <w:r>
        <w:rPr>
          <w:lang w:val="fr-FR"/>
        </w:rPr>
        <w:t>P. Tramoni</w:t>
      </w:r>
      <w:r w:rsidRPr="00D33A06">
        <w:rPr>
          <w:lang w:val="fr-FR"/>
        </w:rPr>
        <w:t xml:space="preserve"> in BIB 3233)</w:t>
      </w:r>
      <w:r>
        <w:rPr>
          <w:lang w:val="fr-FR"/>
        </w:rPr>
        <w:t xml:space="preserve"> </w:t>
      </w:r>
      <w:r w:rsidR="00675EEC" w:rsidRPr="00675EEC">
        <w:rPr>
          <w:szCs w:val="22"/>
          <w:lang w:val="fr-FR" w:eastAsia="en-GB"/>
        </w:rPr>
        <w:t xml:space="preserve">La couche IIa de a chambre centrale et le diverticule d SU-Est livrent de l céramique du type de celui du </w:t>
      </w:r>
      <w:hyperlink r:id="rId8778" w:anchor="Sit_Filitosa_struct_Mcentral" w:history="1">
        <w:r w:rsidR="00675EEC" w:rsidRPr="00675EEC">
          <w:rPr>
            <w:rStyle w:val="Hyperlink"/>
            <w:szCs w:val="22"/>
            <w:lang w:val="fr-FR" w:eastAsia="en-GB"/>
          </w:rPr>
          <w:t>Monument central</w:t>
        </w:r>
      </w:hyperlink>
      <w:r w:rsidR="00675EEC" w:rsidRPr="00675EEC">
        <w:rPr>
          <w:szCs w:val="22"/>
          <w:lang w:val="fr-FR" w:eastAsia="en-GB"/>
        </w:rPr>
        <w:t xml:space="preserve"> de Fili</w:t>
      </w:r>
      <w:r w:rsidR="00163A08">
        <w:rPr>
          <w:szCs w:val="22"/>
          <w:lang w:val="fr-FR" w:eastAsia="en-GB"/>
        </w:rPr>
        <w:t>t</w:t>
      </w:r>
      <w:r w:rsidR="00675EEC" w:rsidRPr="00675EEC">
        <w:rPr>
          <w:szCs w:val="22"/>
          <w:lang w:val="fr-FR" w:eastAsia="en-GB"/>
        </w:rPr>
        <w:t>osa (BIB 2872)</w:t>
      </w:r>
    </w:p>
    <w:p w14:paraId="6E4C4E64" w14:textId="77777777" w:rsidR="00E615DD" w:rsidRDefault="00E615DD" w:rsidP="00E615DD">
      <w:pPr>
        <w:jc w:val="both"/>
        <w:rPr>
          <w:lang w:val="fr-FR"/>
        </w:rPr>
      </w:pPr>
    </w:p>
    <w:p w14:paraId="006854A2" w14:textId="77777777" w:rsidR="00422AE2" w:rsidRDefault="00422AE2" w:rsidP="00E615DD">
      <w:pPr>
        <w:jc w:val="both"/>
        <w:rPr>
          <w:szCs w:val="22"/>
          <w:lang w:val="fr-FR" w:eastAsia="en-GB"/>
        </w:rPr>
      </w:pPr>
    </w:p>
    <w:p w14:paraId="3D837988" w14:textId="77777777" w:rsidR="00422AE2" w:rsidRPr="00675EEC" w:rsidRDefault="00422AE2" w:rsidP="00426FF9">
      <w:pPr>
        <w:pStyle w:val="Heading1"/>
      </w:pPr>
      <w:bookmarkStart w:id="3647" w:name="Sit_Monte_Torra"/>
      <w:r>
        <w:lastRenderedPageBreak/>
        <w:t>MONTE DI A TORRA</w:t>
      </w:r>
    </w:p>
    <w:bookmarkEnd w:id="3647"/>
    <w:p w14:paraId="77DA3676" w14:textId="77777777" w:rsidR="00675EEC" w:rsidRDefault="00675EEC" w:rsidP="00E615DD">
      <w:pPr>
        <w:jc w:val="both"/>
        <w:rPr>
          <w:lang w:val="fr-FR"/>
        </w:rPr>
      </w:pPr>
    </w:p>
    <w:p w14:paraId="09685637" w14:textId="77777777" w:rsidR="00422AE2" w:rsidRPr="00422AE2" w:rsidRDefault="00422AE2" w:rsidP="00E615DD">
      <w:pPr>
        <w:jc w:val="both"/>
        <w:rPr>
          <w:lang w:val="fr-FR"/>
        </w:rPr>
      </w:pPr>
      <w:r>
        <w:rPr>
          <w:lang w:val="fr-FR"/>
        </w:rPr>
        <w:t>Corse-du-Sud, 548</w:t>
      </w:r>
      <w:r w:rsidRPr="00422AE2">
        <w:rPr>
          <w:lang w:val="fr-FR"/>
        </w:rPr>
        <w:t xml:space="preserve"> m.s.n.m. </w:t>
      </w:r>
      <w:r>
        <w:rPr>
          <w:lang w:val="fr-FR"/>
        </w:rPr>
        <w:t xml:space="preserve">Dans la basse vallée de la Gravonne. Epéron rocheux, les murs débouchent sur des terrasses (murs de soutainement) </w:t>
      </w:r>
      <w:r w:rsidRPr="00422AE2">
        <w:rPr>
          <w:szCs w:val="22"/>
          <w:lang w:val="fr-FR" w:eastAsia="en-GB"/>
        </w:rPr>
        <w:t>(</w:t>
      </w:r>
      <w:r w:rsidRPr="00422AE2">
        <w:rPr>
          <w:lang w:val="fr-FR"/>
        </w:rPr>
        <w:t xml:space="preserve">BIB  Paolini-Saez in </w:t>
      </w:r>
      <w:r w:rsidRPr="00422AE2">
        <w:rPr>
          <w:szCs w:val="22"/>
          <w:lang w:val="fr-FR" w:eastAsia="en-GB"/>
        </w:rPr>
        <w:t>in BIB 3233)</w:t>
      </w:r>
      <w:r>
        <w:rPr>
          <w:szCs w:val="22"/>
          <w:lang w:val="fr-FR" w:eastAsia="en-GB"/>
        </w:rPr>
        <w:t xml:space="preserve"> Occupation au BR  </w:t>
      </w:r>
      <w:r w:rsidRPr="00422AE2">
        <w:rPr>
          <w:szCs w:val="22"/>
          <w:lang w:val="fr-FR" w:eastAsia="en-GB"/>
        </w:rPr>
        <w:t>(</w:t>
      </w:r>
      <w:r w:rsidRPr="00422AE2">
        <w:rPr>
          <w:lang w:val="fr-FR"/>
        </w:rPr>
        <w:t xml:space="preserve">BIB  Paolini-Saez in </w:t>
      </w:r>
      <w:r w:rsidRPr="00422AE2">
        <w:rPr>
          <w:szCs w:val="22"/>
          <w:lang w:val="fr-FR" w:eastAsia="en-GB"/>
        </w:rPr>
        <w:t>in BIB 3233)</w:t>
      </w:r>
    </w:p>
    <w:p w14:paraId="02C02D83" w14:textId="77777777" w:rsidR="00422AE2" w:rsidRPr="00422AE2" w:rsidRDefault="00422AE2" w:rsidP="00E615DD">
      <w:pPr>
        <w:jc w:val="both"/>
        <w:rPr>
          <w:lang w:val="fr-FR"/>
        </w:rPr>
      </w:pPr>
    </w:p>
    <w:p w14:paraId="219EB08A" w14:textId="77777777" w:rsidR="00E40A21" w:rsidRPr="0032074E" w:rsidRDefault="00E40A21" w:rsidP="00426FF9">
      <w:pPr>
        <w:pStyle w:val="Heading1"/>
      </w:pPr>
      <w:bookmarkStart w:id="3648" w:name="Sit_Balestra"/>
      <w:r w:rsidRPr="0032074E">
        <w:t>BALESTRA</w:t>
      </w:r>
    </w:p>
    <w:bookmarkEnd w:id="3648"/>
    <w:p w14:paraId="5FE76F95" w14:textId="77777777" w:rsidR="00E40A21" w:rsidRPr="006620BC" w:rsidRDefault="00E40A21" w:rsidP="00E615DD">
      <w:pPr>
        <w:jc w:val="both"/>
        <w:rPr>
          <w:sz w:val="20"/>
          <w:lang w:val="fr-FR"/>
        </w:rPr>
      </w:pPr>
      <w:r w:rsidRPr="006620BC">
        <w:rPr>
          <w:sz w:val="20"/>
          <w:lang w:val="fr-FR"/>
        </w:rPr>
        <w:t>Balestra à Moca-Croce</w:t>
      </w:r>
    </w:p>
    <w:p w14:paraId="4CB0829E" w14:textId="77777777" w:rsidR="007721B3" w:rsidRPr="0032074E" w:rsidRDefault="007721B3" w:rsidP="00E615DD">
      <w:pPr>
        <w:jc w:val="both"/>
        <w:rPr>
          <w:lang w:val="fr-FR"/>
        </w:rPr>
      </w:pPr>
    </w:p>
    <w:p w14:paraId="2A8FB8EC" w14:textId="02F7A3BB" w:rsidR="007721B3" w:rsidRPr="0032074E" w:rsidRDefault="00000000" w:rsidP="00E615DD">
      <w:pPr>
        <w:jc w:val="both"/>
        <w:rPr>
          <w:lang w:val="fr-FR"/>
        </w:rPr>
      </w:pPr>
      <w:hyperlink r:id="rId8779" w:anchor="Cul_Turriformes" w:history="1">
        <w:r w:rsidR="007721B3" w:rsidRPr="0032074E">
          <w:rPr>
            <w:rStyle w:val="Hyperlink"/>
            <w:lang w:val="fr-FR"/>
          </w:rPr>
          <w:t>turriforme</w:t>
        </w:r>
      </w:hyperlink>
    </w:p>
    <w:p w14:paraId="66B6012F" w14:textId="77777777" w:rsidR="00E615DD" w:rsidRPr="0032074E" w:rsidRDefault="00E615DD" w:rsidP="00376AFE">
      <w:pPr>
        <w:jc w:val="both"/>
        <w:rPr>
          <w:lang w:val="fr-FR"/>
        </w:rPr>
      </w:pPr>
    </w:p>
    <w:p w14:paraId="6F5864E7" w14:textId="77777777" w:rsidR="00804636" w:rsidRPr="0032074E" w:rsidRDefault="00804636" w:rsidP="00426FF9">
      <w:pPr>
        <w:pStyle w:val="Heading1"/>
      </w:pPr>
      <w:bookmarkStart w:id="3649" w:name="Sit_Torre"/>
      <w:r w:rsidRPr="0032074E">
        <w:t>TORRE</w:t>
      </w:r>
      <w:bookmarkEnd w:id="3649"/>
    </w:p>
    <w:p w14:paraId="2D23E349" w14:textId="77777777" w:rsidR="00804636" w:rsidRPr="0032074E" w:rsidRDefault="00804636" w:rsidP="00376AFE">
      <w:pPr>
        <w:jc w:val="both"/>
        <w:rPr>
          <w:lang w:val="fr-FR"/>
        </w:rPr>
      </w:pPr>
    </w:p>
    <w:p w14:paraId="54D33A9D" w14:textId="6C6C9F45" w:rsidR="00E40A21" w:rsidRPr="0032074E" w:rsidRDefault="00000000" w:rsidP="00376AFE">
      <w:pPr>
        <w:jc w:val="both"/>
        <w:rPr>
          <w:lang w:val="fr-FR"/>
        </w:rPr>
      </w:pPr>
      <w:hyperlink r:id="rId8780" w:anchor="Cul_Steles_Corse" w:history="1">
        <w:r w:rsidR="00804636" w:rsidRPr="0032074E">
          <w:rPr>
            <w:rStyle w:val="Hyperlink"/>
            <w:szCs w:val="20"/>
            <w:lang w:val="fr-FR"/>
          </w:rPr>
          <w:t>stèle(s) corse(s)</w:t>
        </w:r>
      </w:hyperlink>
      <w:r w:rsidR="00804636" w:rsidRPr="0032074E">
        <w:rPr>
          <w:szCs w:val="20"/>
          <w:lang w:val="fr-FR"/>
        </w:rPr>
        <w:t xml:space="preserve"> </w:t>
      </w:r>
      <w:r w:rsidR="00804636" w:rsidRPr="0032074E">
        <w:rPr>
          <w:lang w:val="fr-FR"/>
        </w:rPr>
        <w:t>Torre (Porto-Vecchio</w:t>
      </w:r>
      <w:r w:rsidR="00F170E8" w:rsidRPr="0032074E">
        <w:rPr>
          <w:lang w:val="fr-FR"/>
        </w:rPr>
        <w:t xml:space="preserve">, </w:t>
      </w:r>
      <w:r w:rsidR="00F170E8" w:rsidRPr="00F170E8">
        <w:rPr>
          <w:lang w:val="fr-FR"/>
        </w:rPr>
        <w:t>Corse-du-Sud</w:t>
      </w:r>
      <w:r w:rsidR="00804636" w:rsidRPr="0032074E">
        <w:rPr>
          <w:lang w:val="fr-FR"/>
        </w:rPr>
        <w:t>)</w:t>
      </w:r>
      <w:r w:rsidR="00E40A21" w:rsidRPr="0032074E">
        <w:rPr>
          <w:lang w:val="fr-FR"/>
        </w:rPr>
        <w:t xml:space="preserve"> (SS BIB) </w:t>
      </w:r>
    </w:p>
    <w:p w14:paraId="467C83BC" w14:textId="77777777" w:rsidR="00E40A21" w:rsidRPr="0032074E" w:rsidRDefault="00E40A21" w:rsidP="00376AFE">
      <w:pPr>
        <w:jc w:val="both"/>
        <w:rPr>
          <w:lang w:val="fr-FR"/>
        </w:rPr>
      </w:pPr>
    </w:p>
    <w:p w14:paraId="31D68FF3" w14:textId="361A5AE3" w:rsidR="00E40A21" w:rsidRPr="00E40A21" w:rsidRDefault="00000000" w:rsidP="00E40A21">
      <w:pPr>
        <w:jc w:val="both"/>
        <w:rPr>
          <w:lang w:val="fr-FR"/>
        </w:rPr>
      </w:pPr>
      <w:hyperlink r:id="rId8781" w:anchor="Cul_Turriformes" w:history="1">
        <w:r w:rsidR="00E40A21" w:rsidRPr="00E40A21">
          <w:rPr>
            <w:rStyle w:val="Hyperlink"/>
            <w:lang w:val="fr-FR"/>
          </w:rPr>
          <w:t>turriforme</w:t>
        </w:r>
      </w:hyperlink>
      <w:r w:rsidR="00E40A21">
        <w:rPr>
          <w:lang w:val="fr-FR"/>
        </w:rPr>
        <w:t>, l</w:t>
      </w:r>
      <w:r w:rsidR="00E40A21" w:rsidRPr="00E40A21">
        <w:rPr>
          <w:lang w:val="fr-FR"/>
        </w:rPr>
        <w:t xml:space="preserve">e plafond de la première chambre est formé de dalles, faisant ressembler le monument aux </w:t>
      </w:r>
      <w:r w:rsidR="00E40A21" w:rsidRPr="00E40A21">
        <w:rPr>
          <w:i/>
          <w:lang w:val="fr-FR"/>
        </w:rPr>
        <w:t>protonuraghi</w:t>
      </w:r>
      <w:r w:rsidR="00E40A21" w:rsidRPr="00E40A21">
        <w:rPr>
          <w:lang w:val="fr-FR"/>
        </w:rPr>
        <w:t xml:space="preserve"> sardes contemporains</w:t>
      </w:r>
      <w:r w:rsidR="00E40A21">
        <w:rPr>
          <w:lang w:val="fr-FR"/>
        </w:rPr>
        <w:t>.</w:t>
      </w:r>
      <w:r w:rsidR="00E40A21" w:rsidRPr="00E40A21">
        <w:rPr>
          <w:lang w:val="fr-FR"/>
        </w:rPr>
        <w:t xml:space="preserve"> </w:t>
      </w:r>
      <w:r w:rsidR="00E40A21">
        <w:rPr>
          <w:lang w:val="fr-FR"/>
        </w:rPr>
        <w:t>L</w:t>
      </w:r>
      <w:r w:rsidR="00E40A21" w:rsidRPr="00E40A21">
        <w:rPr>
          <w:lang w:val="fr-FR"/>
        </w:rPr>
        <w:t xml:space="preserve">e mobilier de la </w:t>
      </w:r>
      <w:r w:rsidR="00E40A21" w:rsidRPr="000A0783">
        <w:rPr>
          <w:i/>
          <w:lang w:val="fr-FR"/>
        </w:rPr>
        <w:t>torra</w:t>
      </w:r>
      <w:r w:rsidR="00E40A21" w:rsidRPr="00E40A21">
        <w:rPr>
          <w:lang w:val="fr-FR"/>
        </w:rPr>
        <w:t xml:space="preserve"> a disparu. Les vestiges exhumés récemment sous la place du hameau actuel datent du </w:t>
      </w:r>
      <w:r w:rsidR="00F170E8">
        <w:rPr>
          <w:lang w:val="fr-FR"/>
        </w:rPr>
        <w:t>BF</w:t>
      </w:r>
      <w:r w:rsidR="00E40A21" w:rsidRPr="00E40A21">
        <w:rPr>
          <w:lang w:val="fr-FR"/>
        </w:rPr>
        <w:t xml:space="preserve"> (BIB 2956)</w:t>
      </w:r>
      <w:r w:rsidR="00F170E8">
        <w:rPr>
          <w:lang w:val="fr-FR"/>
        </w:rPr>
        <w:t xml:space="preserve"> </w:t>
      </w:r>
      <w:r w:rsidR="00F170E8" w:rsidRPr="00F170E8">
        <w:rPr>
          <w:i/>
          <w:lang w:val="fr-FR"/>
        </w:rPr>
        <w:t>Torre</w:t>
      </w:r>
      <w:r w:rsidR="00F170E8">
        <w:rPr>
          <w:lang w:val="fr-FR"/>
        </w:rPr>
        <w:t xml:space="preserve"> située sur un point stratégique et montrant une continuité d'occupation </w:t>
      </w:r>
      <w:hyperlink r:id="rId8782" w:anchor="Cul_Bronze_Moyen_Corse" w:history="1">
        <w:r w:rsidR="00F170E8" w:rsidRPr="00F170E8">
          <w:rPr>
            <w:rStyle w:val="Hyperlink"/>
            <w:lang w:val="fr-FR"/>
          </w:rPr>
          <w:t>BM</w:t>
        </w:r>
      </w:hyperlink>
      <w:r w:rsidR="00F170E8">
        <w:rPr>
          <w:lang w:val="fr-FR"/>
        </w:rPr>
        <w:t>-</w:t>
      </w:r>
      <w:hyperlink r:id="rId8783" w:anchor="Cul_Bronze_Final_Corse" w:history="1">
        <w:r w:rsidR="00F170E8" w:rsidRPr="00F170E8">
          <w:rPr>
            <w:rStyle w:val="Hyperlink"/>
            <w:lang w:val="fr-FR"/>
          </w:rPr>
          <w:t>BF</w:t>
        </w:r>
      </w:hyperlink>
      <w:r w:rsidR="00F170E8">
        <w:rPr>
          <w:lang w:val="fr-FR"/>
        </w:rPr>
        <w:t xml:space="preserve"> (BIB 3085)</w:t>
      </w:r>
    </w:p>
    <w:p w14:paraId="0F5D3027" w14:textId="77777777" w:rsidR="00804636" w:rsidRPr="00E40A21" w:rsidRDefault="00804636" w:rsidP="00376AFE">
      <w:pPr>
        <w:jc w:val="both"/>
        <w:rPr>
          <w:lang w:val="fr-FR"/>
        </w:rPr>
      </w:pPr>
    </w:p>
    <w:p w14:paraId="050CF79A" w14:textId="77777777" w:rsidR="00E615DD" w:rsidRPr="00E40A21" w:rsidRDefault="00E615DD" w:rsidP="00376AFE">
      <w:pPr>
        <w:jc w:val="both"/>
        <w:rPr>
          <w:lang w:val="fr-FR"/>
        </w:rPr>
      </w:pPr>
    </w:p>
    <w:p w14:paraId="5D838198" w14:textId="77777777" w:rsidR="004D73B0" w:rsidRPr="00E40A21" w:rsidRDefault="004D73B0" w:rsidP="00426FF9">
      <w:pPr>
        <w:pStyle w:val="Heading1"/>
      </w:pPr>
      <w:bookmarkStart w:id="3650" w:name="Sit_Muntagnola"/>
      <w:r w:rsidRPr="00E40A21">
        <w:t>MUNTAGNOLA</w:t>
      </w:r>
    </w:p>
    <w:bookmarkEnd w:id="3650"/>
    <w:p w14:paraId="190F9C55" w14:textId="77777777" w:rsidR="004D73B0" w:rsidRPr="00422AE2" w:rsidRDefault="004D73B0" w:rsidP="00376AFE">
      <w:pPr>
        <w:jc w:val="both"/>
        <w:rPr>
          <w:sz w:val="20"/>
          <w:lang w:val="fr-FR"/>
        </w:rPr>
      </w:pPr>
      <w:r w:rsidRPr="00422AE2">
        <w:rPr>
          <w:sz w:val="20"/>
          <w:lang w:val="fr-FR"/>
        </w:rPr>
        <w:t>Muntagnola</w:t>
      </w:r>
    </w:p>
    <w:p w14:paraId="06ED22E1" w14:textId="77777777" w:rsidR="004D73B0" w:rsidRPr="00E40A21" w:rsidRDefault="004D73B0" w:rsidP="00376AFE">
      <w:pPr>
        <w:jc w:val="both"/>
        <w:rPr>
          <w:lang w:val="fr-FR"/>
        </w:rPr>
      </w:pPr>
    </w:p>
    <w:p w14:paraId="525FB57A" w14:textId="146905B1" w:rsidR="004D73B0" w:rsidRPr="008156B1" w:rsidRDefault="00000000" w:rsidP="00376AFE">
      <w:pPr>
        <w:jc w:val="both"/>
        <w:rPr>
          <w:lang w:val="fr-FR"/>
        </w:rPr>
      </w:pPr>
      <w:hyperlink r:id="rId8784" w:anchor="Cul_Steles_Corse" w:history="1">
        <w:r w:rsidR="004D73B0" w:rsidRPr="0032190F">
          <w:rPr>
            <w:rStyle w:val="Hyperlink"/>
            <w:szCs w:val="20"/>
            <w:lang w:val="fr-FR"/>
          </w:rPr>
          <w:t>stèle(s) corse(s)</w:t>
        </w:r>
      </w:hyperlink>
      <w:r w:rsidR="008156B1" w:rsidRPr="008156B1">
        <w:rPr>
          <w:lang w:val="fr-FR"/>
        </w:rPr>
        <w:t xml:space="preserve"> liées au </w:t>
      </w:r>
      <w:hyperlink r:id="rId8785" w:anchor="Cul_Turriformes_ctxt_reg_sartene_ens_Nor" w:history="1">
        <w:r w:rsidR="008156B1" w:rsidRPr="008156B1">
          <w:rPr>
            <w:rStyle w:val="Hyperlink"/>
            <w:lang w:val="fr-FR"/>
          </w:rPr>
          <w:t>gr. des turriformes du nord-sarténais</w:t>
        </w:r>
      </w:hyperlink>
      <w:r w:rsidR="008156B1">
        <w:rPr>
          <w:lang w:val="fr-FR"/>
        </w:rPr>
        <w:t xml:space="preserve"> (BIB 2299)</w:t>
      </w:r>
      <w:r w:rsidR="008156B1" w:rsidRPr="008156B1">
        <w:rPr>
          <w:lang w:val="fr-FR"/>
        </w:rPr>
        <w:t xml:space="preserve"> </w:t>
      </w:r>
    </w:p>
    <w:p w14:paraId="3CC1FBD0" w14:textId="77777777" w:rsidR="004D73B0" w:rsidRDefault="004D73B0" w:rsidP="00376AFE">
      <w:pPr>
        <w:jc w:val="both"/>
        <w:rPr>
          <w:lang w:val="fr-FR"/>
        </w:rPr>
      </w:pPr>
    </w:p>
    <w:p w14:paraId="78E62304" w14:textId="77777777" w:rsidR="00E615DD" w:rsidRPr="00426FF9" w:rsidRDefault="00E615DD" w:rsidP="00426FF9">
      <w:pPr>
        <w:pStyle w:val="Heading1"/>
        <w:rPr>
          <w:lang w:val="es-ES"/>
        </w:rPr>
      </w:pPr>
      <w:bookmarkStart w:id="3651" w:name="Sit_Mamucci"/>
      <w:r w:rsidRPr="00426FF9">
        <w:rPr>
          <w:lang w:val="es-ES"/>
        </w:rPr>
        <w:t>MAMUCCI</w:t>
      </w:r>
    </w:p>
    <w:p w14:paraId="2FDA4318" w14:textId="77777777" w:rsidR="00E615DD" w:rsidRPr="00BA33F5" w:rsidRDefault="004D73B0" w:rsidP="004D73B0">
      <w:pPr>
        <w:rPr>
          <w:sz w:val="20"/>
          <w:lang w:val="es-ES"/>
        </w:rPr>
      </w:pPr>
      <w:bookmarkStart w:id="3652" w:name="Sit_Capu_Catsincu"/>
      <w:bookmarkEnd w:id="3651"/>
      <w:r w:rsidRPr="00BA33F5">
        <w:rPr>
          <w:sz w:val="20"/>
          <w:lang w:val="es-ES"/>
        </w:rPr>
        <w:t>CAPU CATSINCU</w:t>
      </w:r>
      <w:bookmarkEnd w:id="3652"/>
      <w:r w:rsidRPr="00BA33F5">
        <w:rPr>
          <w:sz w:val="20"/>
          <w:lang w:val="es-ES"/>
        </w:rPr>
        <w:t xml:space="preserve">, Mamucci-Castincu (BIB 2299), Capo-Castinco, Capu-Castincu </w:t>
      </w:r>
    </w:p>
    <w:p w14:paraId="634CC642" w14:textId="77777777" w:rsidR="004D73B0" w:rsidRPr="00BA33F5" w:rsidRDefault="004D73B0" w:rsidP="004D73B0">
      <w:pPr>
        <w:rPr>
          <w:sz w:val="20"/>
          <w:lang w:val="es-ES"/>
        </w:rPr>
      </w:pPr>
    </w:p>
    <w:p w14:paraId="135ECA50" w14:textId="590789B3" w:rsidR="00E615DD" w:rsidRDefault="00262C89" w:rsidP="00E615DD">
      <w:pPr>
        <w:autoSpaceDE w:val="0"/>
        <w:autoSpaceDN w:val="0"/>
        <w:adjustRightInd w:val="0"/>
        <w:jc w:val="both"/>
        <w:rPr>
          <w:szCs w:val="22"/>
          <w:lang w:val="fr-FR" w:eastAsia="en-GB"/>
        </w:rPr>
      </w:pPr>
      <w:r w:rsidRPr="00262C89">
        <w:rPr>
          <w:lang w:val="es-ES"/>
        </w:rPr>
        <w:t>San</w:t>
      </w:r>
      <w:r>
        <w:rPr>
          <w:lang w:val="es-ES"/>
        </w:rPr>
        <w:t xml:space="preserve">to-Pietro-di-Tenda, </w:t>
      </w:r>
      <w:r w:rsidRPr="00262C89">
        <w:rPr>
          <w:lang w:val="es-ES"/>
        </w:rPr>
        <w:t xml:space="preserve">Haute-Corse. </w:t>
      </w:r>
      <w:hyperlink r:id="rId8786" w:anchor="Cul_Steles_Corse" w:history="1">
        <w:r w:rsidR="00E615DD" w:rsidRPr="0032190F">
          <w:rPr>
            <w:rStyle w:val="Hyperlink"/>
            <w:szCs w:val="20"/>
            <w:lang w:val="fr-FR"/>
          </w:rPr>
          <w:t>stèle(s) corse(s)</w:t>
        </w:r>
      </w:hyperlink>
      <w:r w:rsidR="00E615DD" w:rsidRPr="00E615DD">
        <w:rPr>
          <w:szCs w:val="20"/>
          <w:lang w:val="fr-FR"/>
        </w:rPr>
        <w:t xml:space="preserve"> </w:t>
      </w:r>
      <w:r w:rsidR="00E615DD">
        <w:rPr>
          <w:szCs w:val="20"/>
          <w:lang w:val="fr-FR"/>
        </w:rPr>
        <w:t xml:space="preserve">(SS BIB) </w:t>
      </w:r>
      <w:r w:rsidR="00E615DD">
        <w:rPr>
          <w:lang w:val="fr-FR"/>
        </w:rPr>
        <w:t>Dans le</w:t>
      </w:r>
      <w:r w:rsidR="00E615DD" w:rsidRPr="00E615DD">
        <w:rPr>
          <w:lang w:val="fr-FR"/>
        </w:rPr>
        <w:t xml:space="preserve"> </w:t>
      </w:r>
      <w:hyperlink r:id="rId8787" w:anchor="Cul_Bronze_Final_Corse" w:history="1">
        <w:r w:rsidR="00E615DD" w:rsidRPr="00E615DD">
          <w:rPr>
            <w:rStyle w:val="Hyperlink"/>
            <w:lang w:val="fr-FR"/>
          </w:rPr>
          <w:t>B</w:t>
        </w:r>
        <w:r w:rsidR="00E615DD">
          <w:rPr>
            <w:rStyle w:val="Hyperlink"/>
            <w:lang w:val="fr-FR"/>
          </w:rPr>
          <w:t>F de Corse</w:t>
        </w:r>
      </w:hyperlink>
      <w:r w:rsidR="00E615DD" w:rsidRPr="00E615DD">
        <w:rPr>
          <w:lang w:val="fr-FR"/>
        </w:rPr>
        <w:t xml:space="preserve">, </w:t>
      </w:r>
      <w:r w:rsidR="00E615DD">
        <w:rPr>
          <w:szCs w:val="22"/>
          <w:lang w:val="fr-FR" w:eastAsia="en-GB"/>
        </w:rPr>
        <w:t>d</w:t>
      </w:r>
      <w:r w:rsidR="00E615DD" w:rsidRPr="00E615DD">
        <w:rPr>
          <w:szCs w:val="22"/>
          <w:lang w:val="fr-FR" w:eastAsia="en-GB"/>
        </w:rPr>
        <w:t>ans</w:t>
      </w:r>
      <w:r w:rsidR="00E615DD">
        <w:rPr>
          <w:szCs w:val="22"/>
          <w:lang w:val="fr-FR" w:eastAsia="en-GB"/>
        </w:rPr>
        <w:t xml:space="preserve"> </w:t>
      </w:r>
      <w:r w:rsidR="00E615DD" w:rsidRPr="00E615DD">
        <w:rPr>
          <w:szCs w:val="22"/>
          <w:lang w:val="fr-FR" w:eastAsia="en-GB"/>
        </w:rPr>
        <w:t xml:space="preserve">le nord de </w:t>
      </w:r>
      <w:r w:rsidR="00E615DD">
        <w:rPr>
          <w:szCs w:val="22"/>
          <w:lang w:val="fr-FR" w:eastAsia="en-GB"/>
        </w:rPr>
        <w:t>l'île</w:t>
      </w:r>
      <w:r w:rsidR="00E615DD" w:rsidRPr="00E615DD">
        <w:rPr>
          <w:szCs w:val="22"/>
          <w:lang w:val="fr-FR" w:eastAsia="en-GB"/>
        </w:rPr>
        <w:t>, les tombes de Mamucci pourraient</w:t>
      </w:r>
      <w:r w:rsidR="00E615DD">
        <w:rPr>
          <w:szCs w:val="22"/>
          <w:lang w:val="fr-FR" w:eastAsia="en-GB"/>
        </w:rPr>
        <w:t xml:space="preserve"> </w:t>
      </w:r>
      <w:r w:rsidR="00E615DD" w:rsidRPr="00E615DD">
        <w:rPr>
          <w:szCs w:val="22"/>
          <w:lang w:val="fr-FR" w:eastAsia="en-GB"/>
        </w:rPr>
        <w:t>également attester le rite crématoire, cette fois associé</w:t>
      </w:r>
      <w:r w:rsidR="00E615DD">
        <w:rPr>
          <w:szCs w:val="22"/>
          <w:lang w:val="fr-FR" w:eastAsia="en-GB"/>
        </w:rPr>
        <w:t xml:space="preserve"> </w:t>
      </w:r>
      <w:r w:rsidR="00E615DD" w:rsidRPr="00E615DD">
        <w:rPr>
          <w:szCs w:val="22"/>
          <w:lang w:val="fr-FR" w:eastAsia="en-GB"/>
        </w:rPr>
        <w:t>à des architectures mégalithiques (Gilabert et Leandri</w:t>
      </w:r>
      <w:r w:rsidR="00E615DD">
        <w:rPr>
          <w:szCs w:val="22"/>
          <w:lang w:val="fr-FR" w:eastAsia="en-GB"/>
        </w:rPr>
        <w:t xml:space="preserve"> </w:t>
      </w:r>
      <w:r w:rsidR="00E615DD" w:rsidRPr="00E615DD">
        <w:rPr>
          <w:szCs w:val="22"/>
          <w:lang w:val="fr-FR" w:eastAsia="en-GB"/>
        </w:rPr>
        <w:t>2004)</w:t>
      </w:r>
      <w:r w:rsidR="00E615DD">
        <w:rPr>
          <w:szCs w:val="22"/>
          <w:lang w:val="fr-FR" w:eastAsia="en-GB"/>
        </w:rPr>
        <w:t>(BIB 2874)</w:t>
      </w:r>
    </w:p>
    <w:p w14:paraId="36842DF7" w14:textId="77777777" w:rsidR="004D73B0" w:rsidRPr="004D73B0" w:rsidRDefault="004D73B0" w:rsidP="004D73B0">
      <w:pPr>
        <w:rPr>
          <w:lang w:val="fr-FR"/>
        </w:rPr>
      </w:pPr>
    </w:p>
    <w:p w14:paraId="07E41A7A" w14:textId="1CA434CE" w:rsidR="004D73B0" w:rsidRPr="004D73B0" w:rsidRDefault="004D73B0" w:rsidP="004D73B0">
      <w:pPr>
        <w:jc w:val="both"/>
      </w:pPr>
      <w:r w:rsidRPr="004D73B0">
        <w:t xml:space="preserve">10 </w:t>
      </w:r>
      <w:hyperlink r:id="rId8788" w:anchor="Cul_Steles_Corse" w:history="1">
        <w:r w:rsidRPr="004D73B0">
          <w:rPr>
            <w:rStyle w:val="Hyperlink"/>
            <w:szCs w:val="20"/>
          </w:rPr>
          <w:t>stèle(s) corse(s)</w:t>
        </w:r>
      </w:hyperlink>
      <w:r w:rsidRPr="004D73B0">
        <w:t xml:space="preserve"> (BIB 2299)</w:t>
      </w:r>
    </w:p>
    <w:p w14:paraId="54D86135" w14:textId="77777777" w:rsidR="004D73B0" w:rsidRPr="004D73B0" w:rsidRDefault="004D73B0" w:rsidP="004D73B0">
      <w:pPr>
        <w:jc w:val="both"/>
      </w:pPr>
    </w:p>
    <w:p w14:paraId="0C161283" w14:textId="77777777" w:rsidR="004D73B0" w:rsidRPr="00376AFE" w:rsidRDefault="004D73B0" w:rsidP="004D73B0">
      <w:pPr>
        <w:pStyle w:val="Heading2"/>
      </w:pPr>
      <w:r w:rsidRPr="00376AFE">
        <w:t>Capu Castincu [0]</w:t>
      </w:r>
    </w:p>
    <w:p w14:paraId="45D0E06A" w14:textId="77777777" w:rsidR="004D73B0" w:rsidRDefault="004D73B0" w:rsidP="004D73B0">
      <w:pPr>
        <w:rPr>
          <w:lang w:val="fr-FR"/>
        </w:rPr>
      </w:pPr>
    </w:p>
    <w:p w14:paraId="793E1E84" w14:textId="77777777" w:rsidR="004D73B0" w:rsidRPr="00376AFE" w:rsidRDefault="004D73B0" w:rsidP="004D73B0">
      <w:pPr>
        <w:rPr>
          <w:lang w:val="fr-FR"/>
        </w:rPr>
      </w:pPr>
      <w:r>
        <w:rPr>
          <w:lang w:val="fr-FR"/>
        </w:rPr>
        <w:t xml:space="preserve">casque, </w:t>
      </w:r>
      <w:r w:rsidRPr="00376AFE">
        <w:rPr>
          <w:lang w:val="fr-FR"/>
        </w:rPr>
        <w:t>visage</w:t>
      </w:r>
      <w:r>
        <w:rPr>
          <w:lang w:val="fr-FR"/>
        </w:rPr>
        <w:t>, bouche ouverte</w:t>
      </w:r>
      <w:r w:rsidRPr="00376AFE">
        <w:rPr>
          <w:lang w:val="fr-FR"/>
        </w:rPr>
        <w:t>, possible cuirasse (SS BIB)</w:t>
      </w:r>
    </w:p>
    <w:p w14:paraId="5F25B040" w14:textId="77777777" w:rsidR="004D73B0" w:rsidRPr="00376AFE" w:rsidRDefault="004D73B0" w:rsidP="004D73B0">
      <w:pPr>
        <w:jc w:val="both"/>
        <w:rPr>
          <w:lang w:val="fr-FR"/>
        </w:rPr>
      </w:pPr>
    </w:p>
    <w:p w14:paraId="43E782A8" w14:textId="77777777" w:rsidR="004D73B0" w:rsidRDefault="004D73B0" w:rsidP="004D73B0">
      <w:pPr>
        <w:pStyle w:val="Heading2"/>
      </w:pPr>
      <w:bookmarkStart w:id="3653" w:name="Sit_Mamucci_stele_1"/>
      <w:r w:rsidRPr="00376AFE">
        <w:t>Capu Castincu 1</w:t>
      </w:r>
    </w:p>
    <w:bookmarkEnd w:id="3653"/>
    <w:p w14:paraId="238C4717" w14:textId="77777777" w:rsidR="004D73B0" w:rsidRDefault="004D73B0" w:rsidP="004D73B0">
      <w:pPr>
        <w:rPr>
          <w:lang w:val="fr-FR"/>
        </w:rPr>
      </w:pPr>
    </w:p>
    <w:p w14:paraId="579011F3" w14:textId="77777777" w:rsidR="004D73B0" w:rsidRPr="00376AFE" w:rsidRDefault="004D73B0" w:rsidP="004D73B0">
      <w:pPr>
        <w:rPr>
          <w:lang w:val="fr-FR"/>
        </w:rPr>
      </w:pPr>
      <w:r w:rsidRPr="00376AFE">
        <w:rPr>
          <w:lang w:val="fr-FR"/>
        </w:rPr>
        <w:t>visage</w:t>
      </w:r>
      <w:r>
        <w:rPr>
          <w:lang w:val="fr-FR"/>
        </w:rPr>
        <w:t xml:space="preserve">, </w:t>
      </w:r>
      <w:r w:rsidR="007C501E">
        <w:rPr>
          <w:lang w:val="fr-FR"/>
        </w:rPr>
        <w:t xml:space="preserve">oreilles, </w:t>
      </w:r>
      <w:r>
        <w:rPr>
          <w:lang w:val="fr-FR"/>
        </w:rPr>
        <w:t>bouche</w:t>
      </w:r>
      <w:r w:rsidRPr="00376AFE">
        <w:rPr>
          <w:lang w:val="fr-FR"/>
        </w:rPr>
        <w:t>, possible cuirasse (SS BIB)</w:t>
      </w:r>
    </w:p>
    <w:p w14:paraId="4D0D73E3" w14:textId="77777777" w:rsidR="004D73B0" w:rsidRPr="00376AFE" w:rsidRDefault="004D73B0" w:rsidP="004D73B0">
      <w:pPr>
        <w:rPr>
          <w:lang w:val="fr-FR"/>
        </w:rPr>
      </w:pPr>
    </w:p>
    <w:p w14:paraId="1823B8CA" w14:textId="77777777" w:rsidR="004D73B0" w:rsidRPr="00804636" w:rsidRDefault="004D73B0" w:rsidP="004D73B0">
      <w:pPr>
        <w:pStyle w:val="Heading2"/>
        <w:rPr>
          <w:lang w:val="es-ES"/>
        </w:rPr>
      </w:pPr>
      <w:bookmarkStart w:id="3654" w:name="Sit_Mamucci_stele_2"/>
      <w:r w:rsidRPr="00804636">
        <w:rPr>
          <w:lang w:val="es-ES"/>
        </w:rPr>
        <w:t>Capu Castincu 2</w:t>
      </w:r>
    </w:p>
    <w:bookmarkEnd w:id="3654"/>
    <w:p w14:paraId="2D74D162" w14:textId="77777777" w:rsidR="004D73B0" w:rsidRPr="00804636" w:rsidRDefault="004D73B0" w:rsidP="004D73B0">
      <w:pPr>
        <w:rPr>
          <w:lang w:val="es-ES"/>
        </w:rPr>
      </w:pPr>
    </w:p>
    <w:p w14:paraId="759178AF" w14:textId="77777777" w:rsidR="004D73B0" w:rsidRPr="00804636" w:rsidRDefault="004D73B0" w:rsidP="004D73B0">
      <w:pPr>
        <w:pStyle w:val="Heading2"/>
        <w:rPr>
          <w:lang w:val="es-ES"/>
        </w:rPr>
      </w:pPr>
      <w:bookmarkStart w:id="3655" w:name="Sit_Mamucci_stele_3"/>
      <w:r w:rsidRPr="00804636">
        <w:rPr>
          <w:lang w:val="es-ES"/>
        </w:rPr>
        <w:t>Capu Castincu 3</w:t>
      </w:r>
    </w:p>
    <w:bookmarkEnd w:id="3655"/>
    <w:p w14:paraId="68CFDAD7" w14:textId="77777777" w:rsidR="004D73B0" w:rsidRPr="00804636" w:rsidRDefault="004D73B0" w:rsidP="004D73B0">
      <w:pPr>
        <w:rPr>
          <w:lang w:val="es-ES"/>
        </w:rPr>
      </w:pPr>
    </w:p>
    <w:p w14:paraId="090B6152" w14:textId="77777777" w:rsidR="004D73B0" w:rsidRPr="00804636" w:rsidRDefault="004D73B0" w:rsidP="004D73B0">
      <w:pPr>
        <w:pStyle w:val="Heading2"/>
        <w:rPr>
          <w:lang w:val="es-ES"/>
        </w:rPr>
      </w:pPr>
      <w:bookmarkStart w:id="3656" w:name="Sit_Mamucci_stele_4"/>
      <w:r w:rsidRPr="00804636">
        <w:rPr>
          <w:lang w:val="es-ES"/>
        </w:rPr>
        <w:t>Capu Castincu 4</w:t>
      </w:r>
    </w:p>
    <w:bookmarkEnd w:id="3656"/>
    <w:p w14:paraId="14A139E5" w14:textId="77777777" w:rsidR="004D73B0" w:rsidRDefault="004D73B0" w:rsidP="004D73B0">
      <w:pPr>
        <w:rPr>
          <w:lang w:val="es-ES"/>
        </w:rPr>
      </w:pPr>
    </w:p>
    <w:p w14:paraId="0836B506" w14:textId="77777777" w:rsidR="00B12809" w:rsidRPr="0054297E" w:rsidRDefault="00B12809" w:rsidP="004D73B0">
      <w:pPr>
        <w:rPr>
          <w:lang w:val="fr-FR"/>
        </w:rPr>
      </w:pPr>
      <w:r w:rsidRPr="0054297E">
        <w:rPr>
          <w:lang w:val="fr-FR"/>
        </w:rPr>
        <w:lastRenderedPageBreak/>
        <w:t>Tête et probable casque</w:t>
      </w:r>
    </w:p>
    <w:p w14:paraId="35CB6ED0" w14:textId="77777777" w:rsidR="00B12809" w:rsidRPr="0054297E" w:rsidRDefault="00B12809" w:rsidP="004D73B0">
      <w:pPr>
        <w:rPr>
          <w:lang w:val="fr-FR"/>
        </w:rPr>
      </w:pPr>
    </w:p>
    <w:p w14:paraId="5866EDEA" w14:textId="77777777" w:rsidR="004D73B0" w:rsidRPr="0054297E" w:rsidRDefault="004D73B0" w:rsidP="004D73B0">
      <w:pPr>
        <w:pStyle w:val="Heading2"/>
      </w:pPr>
      <w:bookmarkStart w:id="3657" w:name="Sit_Mamucci_stele_5"/>
      <w:r w:rsidRPr="0054297E">
        <w:t>Capu Castincu 5</w:t>
      </w:r>
    </w:p>
    <w:bookmarkEnd w:id="3657"/>
    <w:p w14:paraId="7FC2075D" w14:textId="77777777" w:rsidR="004D73B0" w:rsidRPr="0054297E" w:rsidRDefault="004D73B0" w:rsidP="004D73B0">
      <w:pPr>
        <w:rPr>
          <w:lang w:val="fr-FR"/>
        </w:rPr>
      </w:pPr>
    </w:p>
    <w:p w14:paraId="51A1876D" w14:textId="77777777" w:rsidR="004D73B0" w:rsidRPr="00D046E5" w:rsidRDefault="004D73B0" w:rsidP="004D73B0">
      <w:pPr>
        <w:rPr>
          <w:lang w:val="fr-FR"/>
        </w:rPr>
      </w:pPr>
      <w:r w:rsidRPr="00D046E5">
        <w:rPr>
          <w:lang w:val="fr-FR"/>
        </w:rPr>
        <w:t>Existe ?</w:t>
      </w:r>
    </w:p>
    <w:p w14:paraId="3CD53830" w14:textId="77777777" w:rsidR="004D73B0" w:rsidRPr="00D046E5" w:rsidRDefault="004D73B0" w:rsidP="004D73B0">
      <w:pPr>
        <w:rPr>
          <w:lang w:val="fr-FR"/>
        </w:rPr>
      </w:pPr>
    </w:p>
    <w:p w14:paraId="5AD9703D" w14:textId="77777777" w:rsidR="004D73B0" w:rsidRPr="00D046E5" w:rsidRDefault="004D73B0" w:rsidP="004D73B0">
      <w:pPr>
        <w:pStyle w:val="Heading2"/>
      </w:pPr>
      <w:bookmarkStart w:id="3658" w:name="Sit_Mamucci_stele_6"/>
      <w:r w:rsidRPr="00D046E5">
        <w:t>Capu Castincu 6</w:t>
      </w:r>
    </w:p>
    <w:bookmarkEnd w:id="3658"/>
    <w:p w14:paraId="62B3B617" w14:textId="77777777" w:rsidR="004D73B0" w:rsidRPr="00D046E5" w:rsidRDefault="004D73B0" w:rsidP="004D73B0">
      <w:pPr>
        <w:rPr>
          <w:lang w:val="fr-FR"/>
        </w:rPr>
      </w:pPr>
    </w:p>
    <w:p w14:paraId="235D79B5" w14:textId="77777777" w:rsidR="004D73B0" w:rsidRPr="00D046E5" w:rsidRDefault="004D73B0" w:rsidP="004D73B0">
      <w:pPr>
        <w:pStyle w:val="Heading2"/>
      </w:pPr>
      <w:bookmarkStart w:id="3659" w:name="Sit_Mamucci_stele_7"/>
      <w:r w:rsidRPr="00D046E5">
        <w:t>Capu Castincu 7</w:t>
      </w:r>
    </w:p>
    <w:bookmarkEnd w:id="3659"/>
    <w:p w14:paraId="5412D711" w14:textId="77777777" w:rsidR="004D73B0" w:rsidRPr="00D046E5" w:rsidRDefault="004D73B0" w:rsidP="004D73B0">
      <w:pPr>
        <w:rPr>
          <w:lang w:val="fr-FR"/>
        </w:rPr>
      </w:pPr>
    </w:p>
    <w:p w14:paraId="71D1777F" w14:textId="77777777" w:rsidR="00B12809" w:rsidRPr="00D046E5" w:rsidRDefault="00B12809" w:rsidP="004D73B0">
      <w:pPr>
        <w:rPr>
          <w:lang w:val="fr-FR"/>
        </w:rPr>
      </w:pPr>
      <w:r w:rsidRPr="00D046E5">
        <w:rPr>
          <w:lang w:val="fr-FR"/>
        </w:rPr>
        <w:t>Tête et visage uniquement</w:t>
      </w:r>
    </w:p>
    <w:p w14:paraId="0BE2388E" w14:textId="77777777" w:rsidR="00B12809" w:rsidRPr="00D046E5" w:rsidRDefault="00B12809" w:rsidP="004D73B0">
      <w:pPr>
        <w:rPr>
          <w:lang w:val="fr-FR"/>
        </w:rPr>
      </w:pPr>
    </w:p>
    <w:p w14:paraId="00A044FB" w14:textId="77777777" w:rsidR="004D73B0" w:rsidRPr="00D046E5" w:rsidRDefault="004D73B0" w:rsidP="004D73B0">
      <w:pPr>
        <w:pStyle w:val="Heading2"/>
      </w:pPr>
      <w:bookmarkStart w:id="3660" w:name="Sit_Mamucci_stele_8"/>
      <w:r w:rsidRPr="00D046E5">
        <w:t>Capu Castincu 8</w:t>
      </w:r>
    </w:p>
    <w:bookmarkEnd w:id="3660"/>
    <w:p w14:paraId="1F82F6CD" w14:textId="77777777" w:rsidR="004D73B0" w:rsidRPr="00D046E5" w:rsidRDefault="004D73B0" w:rsidP="004D73B0">
      <w:pPr>
        <w:rPr>
          <w:lang w:val="fr-FR"/>
        </w:rPr>
      </w:pPr>
    </w:p>
    <w:p w14:paraId="7E42D0FD" w14:textId="77777777" w:rsidR="00B12809" w:rsidRPr="0054297E" w:rsidRDefault="00B12809" w:rsidP="004D73B0">
      <w:pPr>
        <w:rPr>
          <w:lang w:val="fr-FR"/>
        </w:rPr>
      </w:pPr>
      <w:r w:rsidRPr="0054297E">
        <w:rPr>
          <w:lang w:val="fr-FR"/>
        </w:rPr>
        <w:t>Probable cuirasse</w:t>
      </w:r>
    </w:p>
    <w:p w14:paraId="6458804B" w14:textId="77777777" w:rsidR="00B12809" w:rsidRPr="0054297E" w:rsidRDefault="00B12809" w:rsidP="004D73B0">
      <w:pPr>
        <w:rPr>
          <w:lang w:val="fr-FR"/>
        </w:rPr>
      </w:pPr>
    </w:p>
    <w:p w14:paraId="323EA194" w14:textId="77777777" w:rsidR="004D73B0" w:rsidRPr="0054297E" w:rsidRDefault="004D73B0" w:rsidP="004D73B0">
      <w:pPr>
        <w:pStyle w:val="Heading2"/>
      </w:pPr>
      <w:bookmarkStart w:id="3661" w:name="Sit_Mamucci_stele_9"/>
      <w:r w:rsidRPr="0054297E">
        <w:t>Capu Castincu 9</w:t>
      </w:r>
    </w:p>
    <w:bookmarkEnd w:id="3661"/>
    <w:p w14:paraId="27C9668F" w14:textId="77777777" w:rsidR="004D73B0" w:rsidRPr="0054297E" w:rsidRDefault="004D73B0" w:rsidP="00E615DD">
      <w:pPr>
        <w:autoSpaceDE w:val="0"/>
        <w:autoSpaceDN w:val="0"/>
        <w:adjustRightInd w:val="0"/>
        <w:jc w:val="both"/>
        <w:rPr>
          <w:lang w:val="fr-FR"/>
        </w:rPr>
      </w:pPr>
    </w:p>
    <w:p w14:paraId="747053D6" w14:textId="77777777" w:rsidR="00B12809" w:rsidRPr="0054297E" w:rsidRDefault="00B12809" w:rsidP="00E615DD">
      <w:pPr>
        <w:autoSpaceDE w:val="0"/>
        <w:autoSpaceDN w:val="0"/>
        <w:adjustRightInd w:val="0"/>
        <w:jc w:val="both"/>
        <w:rPr>
          <w:lang w:val="fr-FR"/>
        </w:rPr>
      </w:pPr>
      <w:r w:rsidRPr="0054297E">
        <w:rPr>
          <w:lang w:val="fr-FR"/>
        </w:rPr>
        <w:t>Fragment, possible cou</w:t>
      </w:r>
    </w:p>
    <w:p w14:paraId="144D3B6C" w14:textId="77777777" w:rsidR="00E615DD" w:rsidRPr="0054297E" w:rsidRDefault="00E615DD" w:rsidP="00376AFE">
      <w:pPr>
        <w:jc w:val="both"/>
        <w:rPr>
          <w:lang w:val="fr-FR"/>
        </w:rPr>
      </w:pPr>
    </w:p>
    <w:p w14:paraId="71ED4951" w14:textId="77777777" w:rsidR="00376AFE" w:rsidRDefault="00E615DD" w:rsidP="00426FF9">
      <w:pPr>
        <w:pStyle w:val="Heading1"/>
      </w:pPr>
      <w:bookmarkStart w:id="3662" w:name="Sit_Coddu_Vecchiu"/>
      <w:r>
        <w:t>CODDU VECCHIU</w:t>
      </w:r>
    </w:p>
    <w:bookmarkEnd w:id="3662"/>
    <w:p w14:paraId="37229346" w14:textId="77777777" w:rsidR="00E615DD" w:rsidRDefault="00E615DD" w:rsidP="00376AFE">
      <w:pPr>
        <w:jc w:val="both"/>
        <w:rPr>
          <w:lang w:val="fr-FR"/>
        </w:rPr>
      </w:pPr>
    </w:p>
    <w:p w14:paraId="4478BF2B" w14:textId="701200C1" w:rsidR="00E615DD" w:rsidRDefault="00000000" w:rsidP="00376AFE">
      <w:pPr>
        <w:jc w:val="both"/>
        <w:rPr>
          <w:lang w:val="fr-FR"/>
        </w:rPr>
      </w:pPr>
      <w:hyperlink r:id="rId8789" w:anchor="Cul_Megalithisme_t_tombe_geant" w:history="1">
        <w:r w:rsidR="00365C5C" w:rsidRPr="00365C5C">
          <w:rPr>
            <w:rStyle w:val="Hyperlink"/>
            <w:lang w:val="fr-FR"/>
          </w:rPr>
          <w:t>tombe de géant</w:t>
        </w:r>
      </w:hyperlink>
      <w:r w:rsidR="00365C5C">
        <w:rPr>
          <w:lang w:val="fr-FR"/>
        </w:rPr>
        <w:t xml:space="preserve"> </w:t>
      </w:r>
      <w:r w:rsidR="0054297E" w:rsidRPr="0054297E">
        <w:rPr>
          <w:lang w:val="fr-FR"/>
        </w:rPr>
        <w:t xml:space="preserve">de </w:t>
      </w:r>
      <w:r w:rsidR="00E615DD" w:rsidRPr="00E615DD">
        <w:rPr>
          <w:lang w:val="fr-FR"/>
        </w:rPr>
        <w:t>Coddu Vecchiu</w:t>
      </w:r>
      <w:r w:rsidR="0054297E">
        <w:rPr>
          <w:lang w:val="fr-FR"/>
        </w:rPr>
        <w:t>, Sardaigne</w:t>
      </w:r>
    </w:p>
    <w:p w14:paraId="674AAD2F" w14:textId="77777777" w:rsidR="00E615DD" w:rsidRDefault="00E615DD" w:rsidP="00376AFE">
      <w:pPr>
        <w:jc w:val="both"/>
        <w:rPr>
          <w:lang w:val="fr-FR"/>
        </w:rPr>
      </w:pPr>
    </w:p>
    <w:p w14:paraId="36E2D8BD" w14:textId="77777777" w:rsidR="00E615DD" w:rsidRDefault="00E615DD" w:rsidP="00426FF9">
      <w:pPr>
        <w:pStyle w:val="Heading1"/>
      </w:pPr>
      <w:bookmarkStart w:id="3663" w:name="Sit_Li_Loghi"/>
      <w:r>
        <w:t>LI LOGHI</w:t>
      </w:r>
    </w:p>
    <w:bookmarkEnd w:id="3663"/>
    <w:p w14:paraId="37A19D62" w14:textId="77777777" w:rsidR="00E615DD" w:rsidRDefault="00E615DD" w:rsidP="00376AFE">
      <w:pPr>
        <w:jc w:val="both"/>
        <w:rPr>
          <w:lang w:val="fr-FR"/>
        </w:rPr>
      </w:pPr>
    </w:p>
    <w:p w14:paraId="4E1F8075" w14:textId="0B1E7914" w:rsidR="00E615DD" w:rsidRDefault="00000000" w:rsidP="00376AFE">
      <w:pPr>
        <w:jc w:val="both"/>
        <w:rPr>
          <w:lang w:val="fr-FR"/>
        </w:rPr>
      </w:pPr>
      <w:hyperlink r:id="rId8790" w:anchor="Cul_Megalithisme_t_tombe_geant" w:history="1">
        <w:r w:rsidR="00365C5C" w:rsidRPr="00365C5C">
          <w:rPr>
            <w:rStyle w:val="Hyperlink"/>
            <w:lang w:val="fr-FR"/>
          </w:rPr>
          <w:t>tombe de géant</w:t>
        </w:r>
      </w:hyperlink>
      <w:r w:rsidR="00365C5C">
        <w:rPr>
          <w:lang w:val="fr-FR"/>
        </w:rPr>
        <w:t xml:space="preserve"> </w:t>
      </w:r>
      <w:r w:rsidR="00E615DD" w:rsidRPr="00E615DD">
        <w:rPr>
          <w:lang w:val="fr-FR"/>
        </w:rPr>
        <w:t>Li Lolghi</w:t>
      </w:r>
      <w:r w:rsidR="00E615DD">
        <w:rPr>
          <w:lang w:val="fr-FR"/>
        </w:rPr>
        <w:t xml:space="preserve">, Sardaigne, </w:t>
      </w:r>
    </w:p>
    <w:p w14:paraId="298FE9C3" w14:textId="77777777" w:rsidR="0054297E" w:rsidRDefault="0054297E" w:rsidP="00376AFE">
      <w:pPr>
        <w:jc w:val="both"/>
        <w:rPr>
          <w:lang w:val="fr-FR"/>
        </w:rPr>
      </w:pPr>
    </w:p>
    <w:p w14:paraId="1107AED7" w14:textId="77777777" w:rsidR="0054297E" w:rsidRDefault="0054297E" w:rsidP="00426FF9">
      <w:pPr>
        <w:pStyle w:val="Heading1"/>
      </w:pPr>
      <w:bookmarkStart w:id="3664" w:name="Sit_Capichera"/>
      <w:r>
        <w:t>CAPICHERA</w:t>
      </w:r>
    </w:p>
    <w:bookmarkEnd w:id="3664"/>
    <w:p w14:paraId="6ECB2F24" w14:textId="77777777" w:rsidR="0054297E" w:rsidRDefault="0054297E" w:rsidP="00376AFE">
      <w:pPr>
        <w:jc w:val="both"/>
        <w:rPr>
          <w:lang w:val="fr-FR"/>
        </w:rPr>
      </w:pPr>
      <w:r w:rsidRPr="0054297E">
        <w:rPr>
          <w:lang w:val="fr-FR"/>
        </w:rPr>
        <w:t>Capichera</w:t>
      </w:r>
    </w:p>
    <w:p w14:paraId="03DC6B66" w14:textId="77777777" w:rsidR="0054297E" w:rsidRDefault="0054297E" w:rsidP="00376AFE">
      <w:pPr>
        <w:jc w:val="both"/>
        <w:rPr>
          <w:lang w:val="fr-FR"/>
        </w:rPr>
      </w:pPr>
      <w:r>
        <w:rPr>
          <w:lang w:val="fr-FR"/>
        </w:rPr>
        <w:br/>
        <w:t>Dolmen Sardaigne</w:t>
      </w:r>
    </w:p>
    <w:p w14:paraId="3A10CA26" w14:textId="77777777" w:rsidR="00E615DD" w:rsidRDefault="00E615DD" w:rsidP="00376AFE">
      <w:pPr>
        <w:jc w:val="both"/>
        <w:rPr>
          <w:lang w:val="fr-FR"/>
        </w:rPr>
      </w:pPr>
    </w:p>
    <w:p w14:paraId="3127E015" w14:textId="77777777" w:rsidR="0054297E" w:rsidRDefault="0054297E" w:rsidP="00426FF9">
      <w:pPr>
        <w:pStyle w:val="Heading1"/>
      </w:pPr>
      <w:bookmarkStart w:id="3665" w:name="Sit_Sa_Covedacca"/>
      <w:r>
        <w:t>SA COVEDACCA</w:t>
      </w:r>
    </w:p>
    <w:bookmarkEnd w:id="3665"/>
    <w:p w14:paraId="61CC5C05" w14:textId="77777777" w:rsidR="0054297E" w:rsidRDefault="0054297E" w:rsidP="00376AFE">
      <w:pPr>
        <w:jc w:val="both"/>
        <w:rPr>
          <w:lang w:val="fr-FR"/>
        </w:rPr>
      </w:pPr>
      <w:r w:rsidRPr="0054297E">
        <w:rPr>
          <w:lang w:val="fr-FR"/>
        </w:rPr>
        <w:t>Sa Covedacca</w:t>
      </w:r>
    </w:p>
    <w:p w14:paraId="77F31636" w14:textId="77777777" w:rsidR="0054297E" w:rsidRDefault="0054297E" w:rsidP="00376AFE">
      <w:pPr>
        <w:jc w:val="both"/>
        <w:rPr>
          <w:lang w:val="fr-FR"/>
        </w:rPr>
      </w:pPr>
    </w:p>
    <w:p w14:paraId="43A8131F" w14:textId="77777777" w:rsidR="0054297E" w:rsidRDefault="0054297E" w:rsidP="00376AFE">
      <w:pPr>
        <w:jc w:val="both"/>
        <w:rPr>
          <w:lang w:val="fr-FR"/>
        </w:rPr>
      </w:pPr>
      <w:r>
        <w:rPr>
          <w:lang w:val="fr-FR"/>
        </w:rPr>
        <w:t>Dolmen Sardaigne</w:t>
      </w:r>
    </w:p>
    <w:p w14:paraId="21F26FB2" w14:textId="77777777" w:rsidR="0054297E" w:rsidRPr="0032190F" w:rsidRDefault="0054297E" w:rsidP="00376AFE">
      <w:pPr>
        <w:jc w:val="both"/>
        <w:rPr>
          <w:lang w:val="fr-FR"/>
        </w:rPr>
      </w:pPr>
    </w:p>
    <w:p w14:paraId="6CB3B490" w14:textId="77777777" w:rsidR="00975F40" w:rsidRPr="0032190F" w:rsidRDefault="00975F40" w:rsidP="00426FF9">
      <w:pPr>
        <w:pStyle w:val="Heading1"/>
      </w:pPr>
      <w:bookmarkStart w:id="3666" w:name="Sit_Tramezzu"/>
      <w:r w:rsidRPr="0032190F">
        <w:t>TRAMEZZU</w:t>
      </w:r>
    </w:p>
    <w:bookmarkEnd w:id="3666"/>
    <w:p w14:paraId="4522DB4B" w14:textId="77777777" w:rsidR="00D732A2" w:rsidRDefault="00D732A2" w:rsidP="00242C0F">
      <w:pPr>
        <w:jc w:val="both"/>
        <w:rPr>
          <w:lang w:val="fr-FR"/>
        </w:rPr>
      </w:pPr>
    </w:p>
    <w:p w14:paraId="6543A423" w14:textId="17303921" w:rsidR="00975F40" w:rsidRPr="0032190F" w:rsidRDefault="00D732A2" w:rsidP="00242C0F">
      <w:pPr>
        <w:jc w:val="both"/>
        <w:rPr>
          <w:lang w:val="fr-FR"/>
        </w:rPr>
      </w:pPr>
      <w:r w:rsidRPr="0032190F">
        <w:rPr>
          <w:lang w:val="fr-FR"/>
        </w:rPr>
        <w:t xml:space="preserve">Tramezzu (Sollacaro) </w:t>
      </w:r>
      <w:hyperlink r:id="rId8791" w:anchor="Cul_Steles_Corse" w:history="1">
        <w:r w:rsidR="008D0C95" w:rsidRPr="0032190F">
          <w:rPr>
            <w:rStyle w:val="Hyperlink"/>
            <w:szCs w:val="20"/>
            <w:lang w:val="fr-FR"/>
          </w:rPr>
          <w:t>stèle(s) corse(s)</w:t>
        </w:r>
      </w:hyperlink>
      <w:r w:rsidRPr="00D732A2">
        <w:rPr>
          <w:szCs w:val="20"/>
          <w:lang w:val="fr-FR"/>
        </w:rPr>
        <w:t xml:space="preserve"> (Cesari 1993, 1994)</w:t>
      </w:r>
      <w:r>
        <w:rPr>
          <w:szCs w:val="20"/>
          <w:lang w:val="fr-FR"/>
        </w:rPr>
        <w:t xml:space="preserve"> </w:t>
      </w:r>
      <w:r w:rsidR="00975F40" w:rsidRPr="0032190F">
        <w:rPr>
          <w:lang w:val="fr-FR"/>
        </w:rPr>
        <w:t xml:space="preserve">a livré une ou plusieurs </w:t>
      </w:r>
      <w:hyperlink r:id="rId8792" w:anchor="Cul_Art__GBT_statuaire_SM" w:history="1">
        <w:r w:rsidR="00975F40" w:rsidRPr="0032190F">
          <w:rPr>
            <w:rStyle w:val="Hyperlink"/>
            <w:lang w:val="fr-FR"/>
          </w:rPr>
          <w:t>statues-menhirs</w:t>
        </w:r>
      </w:hyperlink>
      <w:r w:rsidR="00975F40" w:rsidRPr="0032190F">
        <w:rPr>
          <w:lang w:val="fr-FR"/>
        </w:rPr>
        <w:t xml:space="preserve"> (BIB 2285 p. 249)</w:t>
      </w:r>
      <w:r w:rsidR="007C501E">
        <w:rPr>
          <w:lang w:val="fr-FR"/>
        </w:rPr>
        <w:t xml:space="preserve"> Stèle anthropomorphe, visage, épée en collier (SS BIB)</w:t>
      </w:r>
    </w:p>
    <w:p w14:paraId="6EFCAF06" w14:textId="77777777" w:rsidR="00975F40" w:rsidRPr="0032190F" w:rsidRDefault="00975F40" w:rsidP="00242C0F">
      <w:pPr>
        <w:jc w:val="both"/>
        <w:rPr>
          <w:lang w:val="fr-FR"/>
        </w:rPr>
      </w:pPr>
    </w:p>
    <w:p w14:paraId="6ED370FD" w14:textId="77777777" w:rsidR="00975F40" w:rsidRPr="0032190F" w:rsidRDefault="00975F40" w:rsidP="00426FF9">
      <w:pPr>
        <w:pStyle w:val="Heading1"/>
      </w:pPr>
      <w:bookmarkStart w:id="3667" w:name="Sit_Cargese_U_Scumunicatu"/>
      <w:r w:rsidRPr="0032190F">
        <w:t>U SCUMUNICATU</w:t>
      </w:r>
    </w:p>
    <w:bookmarkEnd w:id="3667"/>
    <w:p w14:paraId="40A284D5" w14:textId="77777777" w:rsidR="00D732A2" w:rsidRPr="00595A21" w:rsidRDefault="00D732A2" w:rsidP="00975F40">
      <w:pPr>
        <w:jc w:val="both"/>
        <w:rPr>
          <w:szCs w:val="20"/>
          <w:lang w:val="fr-FR"/>
        </w:rPr>
      </w:pPr>
    </w:p>
    <w:p w14:paraId="35CEC103" w14:textId="2CB30833" w:rsidR="00975F40" w:rsidRDefault="00D732A2" w:rsidP="00975F40">
      <w:pPr>
        <w:jc w:val="both"/>
        <w:rPr>
          <w:lang w:val="fr-FR"/>
        </w:rPr>
      </w:pPr>
      <w:r w:rsidRPr="0032190F">
        <w:rPr>
          <w:lang w:val="fr-FR"/>
        </w:rPr>
        <w:t>Cargèse-U Scumunicatu</w:t>
      </w:r>
      <w:r>
        <w:rPr>
          <w:lang w:val="fr-FR"/>
        </w:rPr>
        <w:t>,</w:t>
      </w:r>
      <w:r w:rsidRPr="0032190F">
        <w:rPr>
          <w:lang w:val="fr-FR"/>
        </w:rPr>
        <w:t xml:space="preserve"> </w:t>
      </w:r>
      <w:hyperlink r:id="rId8793" w:anchor="Cul_Steles_Corse" w:history="1">
        <w:r w:rsidR="008D0C95" w:rsidRPr="0032190F">
          <w:rPr>
            <w:rStyle w:val="Hyperlink"/>
            <w:szCs w:val="20"/>
            <w:lang w:val="fr-FR"/>
          </w:rPr>
          <w:t>stèle(s) corse(s)</w:t>
        </w:r>
      </w:hyperlink>
      <w:r w:rsidRPr="00D732A2">
        <w:rPr>
          <w:szCs w:val="20"/>
          <w:lang w:val="fr-FR"/>
        </w:rPr>
        <w:t xml:space="preserve"> (Cesari 1993, 1994</w:t>
      </w:r>
      <w:r>
        <w:rPr>
          <w:szCs w:val="20"/>
          <w:lang w:val="fr-FR"/>
        </w:rPr>
        <w:t>)</w:t>
      </w:r>
      <w:r w:rsidR="008D0C95" w:rsidRPr="0032190F">
        <w:rPr>
          <w:szCs w:val="20"/>
          <w:lang w:val="fr-FR"/>
        </w:rPr>
        <w:t xml:space="preserve"> </w:t>
      </w:r>
      <w:r w:rsidR="005E3CD0">
        <w:rPr>
          <w:szCs w:val="20"/>
          <w:lang w:val="fr-FR"/>
        </w:rPr>
        <w:t xml:space="preserve">gr. du </w:t>
      </w:r>
      <w:hyperlink r:id="rId8794" w:anchor="Cul_Steles_Corse_ctxt_reg_CentreW" w:history="1">
        <w:r w:rsidR="005E3CD0" w:rsidRPr="005E3CD0">
          <w:rPr>
            <w:rStyle w:val="Hyperlink"/>
            <w:szCs w:val="20"/>
            <w:lang w:val="fr-FR"/>
          </w:rPr>
          <w:t>Centre-occ.</w:t>
        </w:r>
      </w:hyperlink>
      <w:r w:rsidR="005E3CD0">
        <w:rPr>
          <w:szCs w:val="20"/>
          <w:lang w:val="fr-FR"/>
        </w:rPr>
        <w:t xml:space="preserve"> </w:t>
      </w:r>
      <w:r w:rsidR="008A36B4" w:rsidRPr="008A36B4">
        <w:rPr>
          <w:szCs w:val="20"/>
          <w:lang w:val="fr-FR"/>
        </w:rPr>
        <w:t xml:space="preserve">(BIB 2299) </w:t>
      </w:r>
      <w:r w:rsidR="00975F40" w:rsidRPr="0032190F">
        <w:rPr>
          <w:lang w:val="fr-FR"/>
        </w:rPr>
        <w:t xml:space="preserve">a livré une ou plusieurs </w:t>
      </w:r>
      <w:hyperlink r:id="rId8795" w:anchor="Cul_Art__GBT_statuaire_SM" w:history="1">
        <w:r w:rsidR="00975F40" w:rsidRPr="0032190F">
          <w:rPr>
            <w:rStyle w:val="Hyperlink"/>
            <w:lang w:val="fr-FR"/>
          </w:rPr>
          <w:t>statues-menhirs</w:t>
        </w:r>
      </w:hyperlink>
      <w:r w:rsidR="00975F40" w:rsidRPr="0032190F">
        <w:rPr>
          <w:lang w:val="fr-FR"/>
        </w:rPr>
        <w:t xml:space="preserve"> (BIB 2285 p. 249)</w:t>
      </w:r>
      <w:r w:rsidR="00E615DD">
        <w:rPr>
          <w:lang w:val="fr-FR"/>
        </w:rPr>
        <w:t xml:space="preserve"> </w:t>
      </w:r>
      <w:r w:rsidR="007C501E">
        <w:rPr>
          <w:lang w:val="fr-FR"/>
        </w:rPr>
        <w:t>Stèle anthropomorphe, casque</w:t>
      </w:r>
      <w:r w:rsidR="005E3CD0">
        <w:rPr>
          <w:lang w:val="fr-FR"/>
        </w:rPr>
        <w:t xml:space="preserve"> à protections latérales</w:t>
      </w:r>
      <w:r w:rsidR="007C501E">
        <w:rPr>
          <w:lang w:val="fr-FR"/>
        </w:rPr>
        <w:t>, visage, probable cuirasse (SS BIB)</w:t>
      </w:r>
    </w:p>
    <w:p w14:paraId="57CF5D91" w14:textId="77777777" w:rsidR="005E3CD0" w:rsidRDefault="005E3CD0" w:rsidP="00975F40">
      <w:pPr>
        <w:jc w:val="both"/>
        <w:rPr>
          <w:lang w:val="fr-FR"/>
        </w:rPr>
      </w:pPr>
    </w:p>
    <w:p w14:paraId="49455679" w14:textId="77777777" w:rsidR="005E3CD0" w:rsidRDefault="005E3CD0" w:rsidP="005E3CD0">
      <w:pPr>
        <w:pStyle w:val="Heading2"/>
      </w:pPr>
      <w:bookmarkStart w:id="3668" w:name="Sit_Cargese_U_Scumunicatu_tek"/>
      <w:r>
        <w:t>technique</w:t>
      </w:r>
    </w:p>
    <w:bookmarkEnd w:id="3668"/>
    <w:p w14:paraId="04132EC9" w14:textId="77777777" w:rsidR="005E3CD0" w:rsidRDefault="005E3CD0" w:rsidP="00975F40">
      <w:pPr>
        <w:jc w:val="both"/>
        <w:rPr>
          <w:lang w:val="fr-FR"/>
        </w:rPr>
      </w:pPr>
    </w:p>
    <w:p w14:paraId="6EF68BCA" w14:textId="4095CC58" w:rsidR="005E3CD0" w:rsidRPr="00C21E3F" w:rsidRDefault="005E3CD0" w:rsidP="005E3CD0">
      <w:pPr>
        <w:rPr>
          <w:lang w:val="fr-FR"/>
        </w:rPr>
      </w:pPr>
      <w:r>
        <w:rPr>
          <w:lang w:val="fr-FR"/>
        </w:rPr>
        <w:t xml:space="preserve">Découverte d'une boucharde sur le site qui a peut-être était utilisée (BIB 2874) v. </w:t>
      </w:r>
      <w:hyperlink r:id="rId8796" w:anchor="Cul_Steles_Corse_tek" w:history="1">
        <w:r w:rsidRPr="00C21E3F">
          <w:rPr>
            <w:rStyle w:val="Hyperlink"/>
            <w:lang w:val="fr-FR"/>
          </w:rPr>
          <w:t>technique</w:t>
        </w:r>
      </w:hyperlink>
    </w:p>
    <w:p w14:paraId="035DBC1F" w14:textId="77777777" w:rsidR="00975F40" w:rsidRDefault="00975F40" w:rsidP="00975F40">
      <w:pPr>
        <w:jc w:val="both"/>
        <w:rPr>
          <w:lang w:val="fr-FR"/>
        </w:rPr>
      </w:pPr>
    </w:p>
    <w:p w14:paraId="3E06AEEE" w14:textId="77777777" w:rsidR="005E3CD0" w:rsidRDefault="005E3CD0" w:rsidP="00426FF9">
      <w:pPr>
        <w:pStyle w:val="Heading1"/>
      </w:pPr>
      <w:bookmarkStart w:id="3669" w:name="Sit_Sagone"/>
      <w:r>
        <w:t>SAGONE</w:t>
      </w:r>
    </w:p>
    <w:bookmarkEnd w:id="3669"/>
    <w:p w14:paraId="2171A6BF" w14:textId="77777777" w:rsidR="005E3CD0" w:rsidRDefault="005E3CD0" w:rsidP="00975F40">
      <w:pPr>
        <w:jc w:val="both"/>
        <w:rPr>
          <w:lang w:val="fr-FR"/>
        </w:rPr>
      </w:pPr>
    </w:p>
    <w:p w14:paraId="2016AF67" w14:textId="764DA049" w:rsidR="005E3CD0" w:rsidRDefault="00000000" w:rsidP="00975F40">
      <w:pPr>
        <w:jc w:val="both"/>
        <w:rPr>
          <w:szCs w:val="20"/>
          <w:lang w:val="fr-FR"/>
        </w:rPr>
      </w:pPr>
      <w:hyperlink r:id="rId8797" w:anchor="Cul_Steles_Corse" w:history="1">
        <w:r w:rsidR="005E3CD0" w:rsidRPr="0032190F">
          <w:rPr>
            <w:rStyle w:val="Hyperlink"/>
            <w:szCs w:val="20"/>
            <w:lang w:val="fr-FR"/>
          </w:rPr>
          <w:t>stèle(s) corse(s)</w:t>
        </w:r>
      </w:hyperlink>
      <w:r w:rsidR="005E3CD0">
        <w:rPr>
          <w:szCs w:val="20"/>
          <w:lang w:val="fr-FR"/>
        </w:rPr>
        <w:t xml:space="preserve">, gr. du </w:t>
      </w:r>
      <w:hyperlink r:id="rId8798" w:anchor="Cul_Steles_Corse_ctxt_reg_CentreW" w:history="1">
        <w:r w:rsidR="005E3CD0" w:rsidRPr="005E3CD0">
          <w:rPr>
            <w:rStyle w:val="Hyperlink"/>
            <w:szCs w:val="20"/>
            <w:lang w:val="fr-FR"/>
          </w:rPr>
          <w:t>Centre-occ.</w:t>
        </w:r>
      </w:hyperlink>
      <w:r w:rsidR="005E3CD0">
        <w:rPr>
          <w:szCs w:val="20"/>
          <w:lang w:val="fr-FR"/>
        </w:rPr>
        <w:t xml:space="preserve"> </w:t>
      </w:r>
      <w:r w:rsidR="008A36B4" w:rsidRPr="008A36B4">
        <w:rPr>
          <w:szCs w:val="20"/>
          <w:lang w:val="fr-FR"/>
        </w:rPr>
        <w:t>(BIB 2299)</w:t>
      </w:r>
    </w:p>
    <w:p w14:paraId="2153B6DF" w14:textId="77777777" w:rsidR="005E3CD0" w:rsidRDefault="005E3CD0" w:rsidP="00975F40">
      <w:pPr>
        <w:jc w:val="both"/>
        <w:rPr>
          <w:lang w:val="fr-FR"/>
        </w:rPr>
      </w:pPr>
    </w:p>
    <w:p w14:paraId="239B422F" w14:textId="77777777" w:rsidR="005E3CD0" w:rsidRDefault="005E3CD0" w:rsidP="005E3CD0">
      <w:pPr>
        <w:pStyle w:val="Heading2"/>
      </w:pPr>
      <w:bookmarkStart w:id="3670" w:name="Sit_Sagone_1"/>
      <w:r>
        <w:t>Sagone 1</w:t>
      </w:r>
    </w:p>
    <w:bookmarkEnd w:id="3670"/>
    <w:p w14:paraId="1646CF42" w14:textId="77777777" w:rsidR="005E3CD0" w:rsidRDefault="005E3CD0" w:rsidP="00975F40">
      <w:pPr>
        <w:jc w:val="both"/>
        <w:rPr>
          <w:lang w:val="fr-FR"/>
        </w:rPr>
      </w:pPr>
    </w:p>
    <w:p w14:paraId="3589C3B6" w14:textId="77777777" w:rsidR="005E3CD0" w:rsidRDefault="005E3CD0" w:rsidP="00975F40">
      <w:pPr>
        <w:jc w:val="both"/>
        <w:rPr>
          <w:lang w:val="fr-FR"/>
        </w:rPr>
      </w:pPr>
      <w:r>
        <w:rPr>
          <w:lang w:val="fr-FR"/>
        </w:rPr>
        <w:t xml:space="preserve">Stèle anthropomorphe à visage casqué à protections latérales, cuirasse </w:t>
      </w:r>
      <w:r>
        <w:rPr>
          <w:szCs w:val="20"/>
          <w:lang w:val="fr-FR"/>
        </w:rPr>
        <w:t>(SS BIB)</w:t>
      </w:r>
    </w:p>
    <w:p w14:paraId="0125E175" w14:textId="77777777" w:rsidR="005E3CD0" w:rsidRDefault="005E3CD0" w:rsidP="00975F40">
      <w:pPr>
        <w:jc w:val="both"/>
        <w:rPr>
          <w:lang w:val="fr-FR"/>
        </w:rPr>
      </w:pPr>
    </w:p>
    <w:p w14:paraId="2546EBCB" w14:textId="77777777" w:rsidR="005E3CD0" w:rsidRDefault="005E3CD0" w:rsidP="005E3CD0">
      <w:pPr>
        <w:pStyle w:val="Heading2"/>
      </w:pPr>
      <w:bookmarkStart w:id="3671" w:name="Sit_Sagone_2"/>
      <w:r>
        <w:t>Sagone 2</w:t>
      </w:r>
    </w:p>
    <w:bookmarkEnd w:id="3671"/>
    <w:p w14:paraId="2CD09D9F" w14:textId="77777777" w:rsidR="005E3CD0" w:rsidRDefault="005E3CD0" w:rsidP="00975F40">
      <w:pPr>
        <w:jc w:val="both"/>
        <w:rPr>
          <w:lang w:val="fr-FR"/>
        </w:rPr>
      </w:pPr>
    </w:p>
    <w:p w14:paraId="5A3B97B1" w14:textId="77777777" w:rsidR="005E3CD0" w:rsidRDefault="005E3CD0" w:rsidP="00975F40">
      <w:pPr>
        <w:jc w:val="both"/>
        <w:rPr>
          <w:lang w:val="fr-FR"/>
        </w:rPr>
      </w:pPr>
      <w:r>
        <w:rPr>
          <w:lang w:val="fr-FR"/>
        </w:rPr>
        <w:t xml:space="preserve">Stèle anthropomorphe à visage casqué à protections latérales </w:t>
      </w:r>
      <w:r>
        <w:rPr>
          <w:szCs w:val="20"/>
          <w:lang w:val="fr-FR"/>
        </w:rPr>
        <w:t>(SS BIB)</w:t>
      </w:r>
    </w:p>
    <w:p w14:paraId="3B3748F7" w14:textId="77777777" w:rsidR="005E3CD0" w:rsidRDefault="005E3CD0" w:rsidP="00975F40">
      <w:pPr>
        <w:jc w:val="both"/>
        <w:rPr>
          <w:lang w:val="fr-FR"/>
        </w:rPr>
      </w:pPr>
    </w:p>
    <w:p w14:paraId="52F6FDDA" w14:textId="77777777" w:rsidR="005E3CD0" w:rsidRDefault="005E3CD0" w:rsidP="00426FF9">
      <w:pPr>
        <w:pStyle w:val="Heading1"/>
      </w:pPr>
      <w:bookmarkStart w:id="3672" w:name="Sit_Renucciu"/>
      <w:r>
        <w:t>RENUCCIU</w:t>
      </w:r>
    </w:p>
    <w:bookmarkEnd w:id="3672"/>
    <w:p w14:paraId="68757108" w14:textId="77777777" w:rsidR="005E3CD0" w:rsidRDefault="005E3CD0" w:rsidP="00975F40">
      <w:pPr>
        <w:jc w:val="both"/>
        <w:rPr>
          <w:lang w:val="fr-FR"/>
        </w:rPr>
      </w:pPr>
      <w:r w:rsidRPr="005E3CD0">
        <w:rPr>
          <w:lang w:val="fr-FR"/>
        </w:rPr>
        <w:t>Renucciu</w:t>
      </w:r>
    </w:p>
    <w:p w14:paraId="7C7E1BC4" w14:textId="77777777" w:rsidR="005E3CD0" w:rsidRDefault="005E3CD0" w:rsidP="00975F40">
      <w:pPr>
        <w:jc w:val="both"/>
        <w:rPr>
          <w:lang w:val="fr-FR"/>
        </w:rPr>
      </w:pPr>
    </w:p>
    <w:p w14:paraId="0CFC2292" w14:textId="18CFA181" w:rsidR="005E3CD0" w:rsidRDefault="00000000" w:rsidP="00975F40">
      <w:pPr>
        <w:jc w:val="both"/>
        <w:rPr>
          <w:szCs w:val="20"/>
          <w:lang w:val="fr-FR"/>
        </w:rPr>
      </w:pPr>
      <w:hyperlink r:id="rId8799" w:anchor="Cul_Steles_Corse" w:history="1">
        <w:r w:rsidR="005E3CD0" w:rsidRPr="0032190F">
          <w:rPr>
            <w:rStyle w:val="Hyperlink"/>
            <w:szCs w:val="20"/>
            <w:lang w:val="fr-FR"/>
          </w:rPr>
          <w:t>stèle(s) corse(s)</w:t>
        </w:r>
      </w:hyperlink>
      <w:r w:rsidR="005E3CD0">
        <w:rPr>
          <w:szCs w:val="20"/>
          <w:lang w:val="fr-FR"/>
        </w:rPr>
        <w:t xml:space="preserve">, gr. du </w:t>
      </w:r>
      <w:hyperlink r:id="rId8800" w:anchor="Cul_Steles_Corse_ctxt_reg_CentreW" w:history="1">
        <w:r w:rsidR="005E3CD0" w:rsidRPr="005E3CD0">
          <w:rPr>
            <w:rStyle w:val="Hyperlink"/>
            <w:szCs w:val="20"/>
            <w:lang w:val="fr-FR"/>
          </w:rPr>
          <w:t>Centre-occ.</w:t>
        </w:r>
      </w:hyperlink>
      <w:r w:rsidR="005E3CD0">
        <w:rPr>
          <w:szCs w:val="20"/>
          <w:lang w:val="fr-FR"/>
        </w:rPr>
        <w:t xml:space="preserve"> </w:t>
      </w:r>
      <w:r w:rsidR="008A36B4" w:rsidRPr="008A36B4">
        <w:rPr>
          <w:szCs w:val="20"/>
          <w:lang w:val="fr-FR"/>
        </w:rPr>
        <w:t>(BIB 2299)</w:t>
      </w:r>
    </w:p>
    <w:p w14:paraId="3FC6F1F6" w14:textId="77777777" w:rsidR="008A36B4" w:rsidRDefault="008A36B4" w:rsidP="00975F40">
      <w:pPr>
        <w:jc w:val="both"/>
        <w:rPr>
          <w:lang w:val="fr-FR"/>
        </w:rPr>
      </w:pPr>
    </w:p>
    <w:p w14:paraId="4E3D49AD" w14:textId="77777777" w:rsidR="005E3CD0" w:rsidRPr="0032190F" w:rsidRDefault="005E3CD0" w:rsidP="00975F40">
      <w:pPr>
        <w:jc w:val="both"/>
        <w:rPr>
          <w:lang w:val="fr-FR"/>
        </w:rPr>
      </w:pPr>
    </w:p>
    <w:p w14:paraId="20404D7D" w14:textId="77777777" w:rsidR="00975F40" w:rsidRPr="00C21E3F" w:rsidRDefault="00975F40" w:rsidP="00426FF9">
      <w:pPr>
        <w:pStyle w:val="Heading1"/>
      </w:pPr>
      <w:bookmarkStart w:id="3673" w:name="Sit_Nuvaletta"/>
      <w:r w:rsidRPr="00C21E3F">
        <w:t>NUVALLELA</w:t>
      </w:r>
    </w:p>
    <w:bookmarkEnd w:id="3673"/>
    <w:p w14:paraId="5DE96D81" w14:textId="77777777" w:rsidR="00376AFE" w:rsidRPr="00C21E3F" w:rsidRDefault="00376AFE" w:rsidP="00376AFE">
      <w:pPr>
        <w:jc w:val="both"/>
        <w:rPr>
          <w:szCs w:val="20"/>
          <w:lang w:val="fr-FR"/>
        </w:rPr>
      </w:pPr>
    </w:p>
    <w:p w14:paraId="5F1AD770" w14:textId="1DFC6C77" w:rsidR="00376AFE" w:rsidRDefault="00000000" w:rsidP="00376AFE">
      <w:pPr>
        <w:jc w:val="both"/>
        <w:rPr>
          <w:lang w:val="fr-FR"/>
        </w:rPr>
      </w:pPr>
      <w:hyperlink r:id="rId8801" w:anchor="Cul_Steles_Corse" w:history="1">
        <w:r w:rsidR="008D0C95" w:rsidRPr="00C21E3F">
          <w:rPr>
            <w:rStyle w:val="Hyperlink"/>
            <w:szCs w:val="20"/>
            <w:lang w:val="fr-FR"/>
          </w:rPr>
          <w:t>stèle(s) corse(s)</w:t>
        </w:r>
      </w:hyperlink>
      <w:r w:rsidR="00D732A2" w:rsidRPr="00C21E3F">
        <w:rPr>
          <w:lang w:val="fr-FR"/>
        </w:rPr>
        <w:t xml:space="preserve"> (Weiss 1997)</w:t>
      </w:r>
      <w:r w:rsidR="007C501E" w:rsidRPr="00C21E3F">
        <w:rPr>
          <w:lang w:val="fr-FR"/>
        </w:rPr>
        <w:t xml:space="preserve">. </w:t>
      </w:r>
      <w:r w:rsidR="00975F40" w:rsidRPr="0032190F">
        <w:rPr>
          <w:lang w:val="fr-FR"/>
        </w:rPr>
        <w:t>Nuvallela (Santa-Lucia-di-Mercurio) en Corse</w:t>
      </w:r>
      <w:r w:rsidR="00E615DD">
        <w:rPr>
          <w:lang w:val="fr-FR"/>
        </w:rPr>
        <w:t>, dans la dépression de Corte,</w:t>
      </w:r>
      <w:r w:rsidR="00975F40" w:rsidRPr="0032190F">
        <w:rPr>
          <w:lang w:val="fr-FR"/>
        </w:rPr>
        <w:t xml:space="preserve"> a livré une ou plusieurs </w:t>
      </w:r>
      <w:hyperlink r:id="rId8802" w:anchor="Cul_Art__GBT_statuaire_SM" w:history="1">
        <w:r w:rsidR="00975F40" w:rsidRPr="0032190F">
          <w:rPr>
            <w:rStyle w:val="Hyperlink"/>
            <w:lang w:val="fr-FR"/>
          </w:rPr>
          <w:t>statues-menhirs</w:t>
        </w:r>
      </w:hyperlink>
      <w:r w:rsidR="00975F40" w:rsidRPr="0032190F">
        <w:rPr>
          <w:lang w:val="fr-FR"/>
        </w:rPr>
        <w:t xml:space="preserve"> (BIB 2285 p. 249)</w:t>
      </w:r>
      <w:r w:rsidR="00376AFE">
        <w:rPr>
          <w:lang w:val="fr-FR"/>
        </w:rPr>
        <w:t xml:space="preserve"> </w:t>
      </w:r>
      <w:hyperlink r:id="rId8803" w:anchor="Cul_Steles_Corse" w:history="1">
        <w:r w:rsidR="00376AFE" w:rsidRPr="00376AFE">
          <w:rPr>
            <w:rStyle w:val="Hyperlink"/>
            <w:szCs w:val="20"/>
            <w:lang w:val="fr-FR"/>
          </w:rPr>
          <w:t>stèle(s) corse(s)</w:t>
        </w:r>
      </w:hyperlink>
      <w:r w:rsidR="00376AFE" w:rsidRPr="00376AFE">
        <w:rPr>
          <w:lang w:val="fr-FR"/>
        </w:rPr>
        <w:t xml:space="preserve"> naturaliste: visage, yeux, nez, bouche, peut</w:t>
      </w:r>
      <w:r w:rsidR="00376AFE">
        <w:rPr>
          <w:lang w:val="fr-FR"/>
        </w:rPr>
        <w:t>-être oreilles (SS BIB)</w:t>
      </w:r>
    </w:p>
    <w:p w14:paraId="23C7BAE8" w14:textId="77777777" w:rsidR="00E615DD" w:rsidRDefault="00E615DD" w:rsidP="00376AFE">
      <w:pPr>
        <w:jc w:val="both"/>
        <w:rPr>
          <w:lang w:val="fr-FR"/>
        </w:rPr>
      </w:pPr>
    </w:p>
    <w:p w14:paraId="405A1A3E" w14:textId="77777777" w:rsidR="00D33A06" w:rsidRDefault="00D33A06" w:rsidP="00426FF9">
      <w:pPr>
        <w:pStyle w:val="Heading1"/>
      </w:pPr>
      <w:bookmarkStart w:id="3674" w:name="Sit_I_Casteddi"/>
      <w:r>
        <w:t>I CASTEDDI</w:t>
      </w:r>
    </w:p>
    <w:bookmarkEnd w:id="3674"/>
    <w:p w14:paraId="5BAD8CB2" w14:textId="77777777" w:rsidR="00D33A06" w:rsidRPr="00422AE2" w:rsidRDefault="00D33A06" w:rsidP="00D33A06">
      <w:pPr>
        <w:jc w:val="both"/>
        <w:rPr>
          <w:sz w:val="20"/>
          <w:lang w:val="fr-FR"/>
        </w:rPr>
      </w:pPr>
      <w:r>
        <w:rPr>
          <w:sz w:val="20"/>
          <w:lang w:val="fr-FR"/>
        </w:rPr>
        <w:t>I Casteddi</w:t>
      </w:r>
    </w:p>
    <w:p w14:paraId="2BFB7024" w14:textId="77777777" w:rsidR="00D33A06" w:rsidRDefault="00D33A06" w:rsidP="00D33A06">
      <w:pPr>
        <w:jc w:val="both"/>
        <w:rPr>
          <w:lang w:val="fr-FR"/>
        </w:rPr>
      </w:pPr>
    </w:p>
    <w:p w14:paraId="6809E8FF" w14:textId="2541A04C" w:rsidR="00D33A06" w:rsidRDefault="00D33A06" w:rsidP="00D33A06">
      <w:pPr>
        <w:jc w:val="both"/>
        <w:rPr>
          <w:szCs w:val="22"/>
          <w:lang w:val="fr-FR" w:eastAsia="en-GB"/>
        </w:rPr>
      </w:pPr>
      <w:r>
        <w:rPr>
          <w:lang w:val="fr-FR"/>
        </w:rPr>
        <w:t xml:space="preserve">Tavera, Corse-du-Sud. </w:t>
      </w:r>
      <w:r w:rsidRPr="00D33A06">
        <w:rPr>
          <w:lang w:val="fr-FR"/>
        </w:rPr>
        <w:t xml:space="preserve">423 m.s.n.m. ~1 ha de surface. </w:t>
      </w:r>
      <w:r>
        <w:rPr>
          <w:lang w:val="fr-FR"/>
        </w:rPr>
        <w:t>Situé entre la haute et moyenne de vallée de la Gravone, sur le col de Tayavar. En position dominante, mur en bloc cyclopéen, terrasses murée (</w:t>
      </w:r>
      <w:r>
        <w:rPr>
          <w:szCs w:val="22"/>
          <w:lang w:val="fr-FR" w:eastAsia="en-GB"/>
        </w:rPr>
        <w:t xml:space="preserve">. Présence d'une </w:t>
      </w:r>
      <w:hyperlink r:id="rId8804" w:anchor="Sit_Tavera" w:history="1">
        <w:r w:rsidRPr="00D33A06">
          <w:rPr>
            <w:rStyle w:val="Hyperlink"/>
            <w:szCs w:val="22"/>
            <w:lang w:val="fr-FR" w:eastAsia="en-GB"/>
          </w:rPr>
          <w:t>SM</w:t>
        </w:r>
      </w:hyperlink>
      <w:r>
        <w:rPr>
          <w:szCs w:val="22"/>
          <w:lang w:val="fr-FR" w:eastAsia="en-GB"/>
        </w:rPr>
        <w:t xml:space="preserve"> initialement située proche du col de Tayavar, </w:t>
      </w:r>
      <w:r>
        <w:rPr>
          <w:lang w:val="fr-FR"/>
        </w:rPr>
        <w:t>les murs débouchent sur des terrasses</w:t>
      </w:r>
      <w:r>
        <w:rPr>
          <w:szCs w:val="22"/>
          <w:lang w:val="fr-FR" w:eastAsia="en-GB"/>
        </w:rPr>
        <w:t xml:space="preserve"> </w:t>
      </w:r>
      <w:r>
        <w:rPr>
          <w:lang w:val="fr-FR"/>
        </w:rPr>
        <w:t xml:space="preserve">(murs de soutainement) (BIB  Paolini-Saez in </w:t>
      </w:r>
      <w:r w:rsidRPr="0038409B">
        <w:rPr>
          <w:szCs w:val="22"/>
          <w:lang w:val="fr-FR" w:eastAsia="en-GB"/>
        </w:rPr>
        <w:t>in BIB 3233</w:t>
      </w:r>
      <w:r>
        <w:rPr>
          <w:szCs w:val="22"/>
          <w:lang w:val="fr-FR" w:eastAsia="en-GB"/>
        </w:rPr>
        <w:t>). Stratigraphie "compressée", 1 m de puissance et 1500 ans d'occupation du BM jusqu'au Fer 2, un hiatus, une réoccupation au Moyen-Âge (</w:t>
      </w:r>
      <w:r>
        <w:rPr>
          <w:lang w:val="fr-FR"/>
        </w:rPr>
        <w:t xml:space="preserve">BIB  Paolini-Saez in </w:t>
      </w:r>
      <w:r w:rsidRPr="0038409B">
        <w:rPr>
          <w:szCs w:val="22"/>
          <w:lang w:val="fr-FR" w:eastAsia="en-GB"/>
        </w:rPr>
        <w:t>in BIB 3233</w:t>
      </w:r>
      <w:r>
        <w:rPr>
          <w:szCs w:val="22"/>
          <w:lang w:val="fr-FR" w:eastAsia="en-GB"/>
        </w:rPr>
        <w:t xml:space="preserve">) </w:t>
      </w:r>
    </w:p>
    <w:p w14:paraId="5F3C6942" w14:textId="77777777" w:rsidR="00D33A06" w:rsidRDefault="00D33A06" w:rsidP="00376AFE">
      <w:pPr>
        <w:jc w:val="both"/>
        <w:rPr>
          <w:lang w:val="fr-FR"/>
        </w:rPr>
      </w:pPr>
    </w:p>
    <w:p w14:paraId="2B9EF506" w14:textId="77777777" w:rsidR="00E615DD" w:rsidRPr="008642C3" w:rsidRDefault="00D33A06" w:rsidP="00D33A06">
      <w:pPr>
        <w:pStyle w:val="Heading2"/>
      </w:pPr>
      <w:bookmarkStart w:id="3675" w:name="Sit_Tavera"/>
      <w:r w:rsidRPr="008642C3">
        <w:t>statue-menhir</w:t>
      </w:r>
    </w:p>
    <w:bookmarkEnd w:id="3675"/>
    <w:p w14:paraId="0C2ABE2D" w14:textId="77777777" w:rsidR="004D73B0" w:rsidRPr="008642C3" w:rsidRDefault="004D73B0" w:rsidP="00E615DD">
      <w:pPr>
        <w:jc w:val="both"/>
        <w:rPr>
          <w:lang w:val="fr-FR"/>
        </w:rPr>
      </w:pPr>
    </w:p>
    <w:p w14:paraId="5ECE7367" w14:textId="010E8EAB" w:rsidR="00E615DD" w:rsidRPr="00D33A06" w:rsidRDefault="00000000" w:rsidP="00E615DD">
      <w:pPr>
        <w:jc w:val="both"/>
        <w:rPr>
          <w:lang w:val="fr-FR"/>
        </w:rPr>
      </w:pPr>
      <w:hyperlink r:id="rId8805" w:anchor="Cul_Steles_Corse" w:history="1">
        <w:r w:rsidR="00E615DD" w:rsidRPr="00D33A06">
          <w:rPr>
            <w:rStyle w:val="Hyperlink"/>
            <w:szCs w:val="20"/>
            <w:lang w:val="fr-FR"/>
          </w:rPr>
          <w:t>stèle(s) corse(s)</w:t>
        </w:r>
      </w:hyperlink>
      <w:r w:rsidR="00D33A06" w:rsidRPr="00D33A06">
        <w:rPr>
          <w:lang w:val="fr-FR"/>
        </w:rPr>
        <w:t xml:space="preserve">, bloc T facial arcade sourcillière-nez, </w:t>
      </w:r>
      <w:r w:rsidR="00D33A06">
        <w:rPr>
          <w:lang w:val="fr-FR"/>
        </w:rPr>
        <w:t xml:space="preserve">coiffe [casque], </w:t>
      </w:r>
      <w:r w:rsidR="00D33A06" w:rsidRPr="00D33A06">
        <w:rPr>
          <w:lang w:val="fr-FR"/>
        </w:rPr>
        <w:t xml:space="preserve">collier de barbe, </w:t>
      </w:r>
      <w:r w:rsidR="00D33A06">
        <w:rPr>
          <w:lang w:val="fr-FR"/>
        </w:rPr>
        <w:t>protections des oreilles</w:t>
      </w:r>
      <w:r w:rsidR="00D33A06" w:rsidRPr="00D33A06">
        <w:rPr>
          <w:lang w:val="fr-FR"/>
        </w:rPr>
        <w:t xml:space="preserve">, bouche </w:t>
      </w:r>
      <w:r w:rsidR="00D33A06">
        <w:rPr>
          <w:lang w:val="fr-FR"/>
        </w:rPr>
        <w:t xml:space="preserve">rectiligne, deux tétons légèrement marqués sur un élément pectoral </w:t>
      </w:r>
      <w:r w:rsidR="00D33A06" w:rsidRPr="00D33A06">
        <w:rPr>
          <w:szCs w:val="22"/>
          <w:lang w:val="fr-FR" w:eastAsia="en-GB"/>
        </w:rPr>
        <w:t>(</w:t>
      </w:r>
      <w:r w:rsidR="00D33A06" w:rsidRPr="00D33A06">
        <w:rPr>
          <w:lang w:val="fr-FR"/>
        </w:rPr>
        <w:t xml:space="preserve">BIB  Paolini-Saez in </w:t>
      </w:r>
      <w:r w:rsidR="00D33A06" w:rsidRPr="00D33A06">
        <w:rPr>
          <w:szCs w:val="22"/>
          <w:lang w:val="fr-FR" w:eastAsia="en-GB"/>
        </w:rPr>
        <w:t>in BIB 3233)</w:t>
      </w:r>
    </w:p>
    <w:p w14:paraId="312E12F5" w14:textId="77777777" w:rsidR="00E615DD" w:rsidRPr="00D33A06" w:rsidRDefault="00E615DD" w:rsidP="00376AFE">
      <w:pPr>
        <w:jc w:val="both"/>
        <w:rPr>
          <w:lang w:val="fr-FR"/>
        </w:rPr>
      </w:pPr>
    </w:p>
    <w:p w14:paraId="4F9A00FE" w14:textId="77777777" w:rsidR="00E615DD" w:rsidRPr="00426FF9" w:rsidRDefault="00E615DD" w:rsidP="00426FF9">
      <w:pPr>
        <w:pStyle w:val="Heading1"/>
        <w:rPr>
          <w:lang w:val="en-US"/>
        </w:rPr>
      </w:pPr>
      <w:bookmarkStart w:id="3676" w:name="Sit_Inzecca"/>
      <w:r w:rsidRPr="00426FF9">
        <w:rPr>
          <w:lang w:val="en-US"/>
        </w:rPr>
        <w:t>INZECCA</w:t>
      </w:r>
    </w:p>
    <w:bookmarkEnd w:id="3676"/>
    <w:p w14:paraId="6224EEC2" w14:textId="77777777" w:rsidR="00975F40" w:rsidRPr="00806EB4" w:rsidRDefault="00975F40" w:rsidP="00975F40">
      <w:pPr>
        <w:jc w:val="both"/>
      </w:pPr>
    </w:p>
    <w:p w14:paraId="3DE86430" w14:textId="7387BE15" w:rsidR="00975F40" w:rsidRDefault="00000000" w:rsidP="00242C0F">
      <w:pPr>
        <w:jc w:val="both"/>
      </w:pPr>
      <w:hyperlink r:id="rId8806" w:anchor="Cul_Steles_Corse" w:history="1">
        <w:r w:rsidR="00E615DD" w:rsidRPr="00806EB4">
          <w:rPr>
            <w:rStyle w:val="Hyperlink"/>
            <w:szCs w:val="20"/>
          </w:rPr>
          <w:t>stèle(s) corse(s)</w:t>
        </w:r>
      </w:hyperlink>
    </w:p>
    <w:p w14:paraId="17586BDE" w14:textId="77777777" w:rsidR="004D73B0" w:rsidRDefault="004D73B0" w:rsidP="00242C0F">
      <w:pPr>
        <w:jc w:val="both"/>
      </w:pPr>
    </w:p>
    <w:p w14:paraId="362EE2BD" w14:textId="77777777" w:rsidR="004D73B0" w:rsidRPr="00426FF9" w:rsidRDefault="004D73B0" w:rsidP="00426FF9">
      <w:pPr>
        <w:pStyle w:val="Heading1"/>
        <w:rPr>
          <w:lang w:val="en-US"/>
        </w:rPr>
      </w:pPr>
      <w:bookmarkStart w:id="3677" w:name="Sit_A_Parata"/>
      <w:r w:rsidRPr="00426FF9">
        <w:rPr>
          <w:lang w:val="en-US"/>
        </w:rPr>
        <w:t>A PARATA</w:t>
      </w:r>
    </w:p>
    <w:bookmarkEnd w:id="3677"/>
    <w:p w14:paraId="3FBD4440" w14:textId="77777777" w:rsidR="00E615DD" w:rsidRDefault="00E615DD" w:rsidP="00242C0F">
      <w:pPr>
        <w:jc w:val="both"/>
      </w:pPr>
    </w:p>
    <w:p w14:paraId="5AF0320D" w14:textId="151F87B1" w:rsidR="004D73B0" w:rsidRPr="00D732A2" w:rsidRDefault="00000000" w:rsidP="00242C0F">
      <w:pPr>
        <w:jc w:val="both"/>
      </w:pPr>
      <w:hyperlink r:id="rId8807" w:anchor="Cul_Steles_Corse" w:history="1">
        <w:r w:rsidR="004D73B0" w:rsidRPr="002D7E19">
          <w:rPr>
            <w:rStyle w:val="Hyperlink"/>
            <w:szCs w:val="20"/>
          </w:rPr>
          <w:t>stèle(s) corse(s)</w:t>
        </w:r>
      </w:hyperlink>
      <w:r w:rsidR="00D732A2">
        <w:t xml:space="preserve"> </w:t>
      </w:r>
      <w:r w:rsidR="00D732A2" w:rsidRPr="00D732A2">
        <w:t>Cesari, Leandri 1998</w:t>
      </w:r>
    </w:p>
    <w:p w14:paraId="4BBCFEA7" w14:textId="77777777" w:rsidR="004D73B0" w:rsidRDefault="004D73B0" w:rsidP="00242C0F">
      <w:pPr>
        <w:jc w:val="both"/>
      </w:pPr>
    </w:p>
    <w:p w14:paraId="2C823605" w14:textId="77777777" w:rsidR="00E615DD" w:rsidRDefault="00E615DD" w:rsidP="00426FF9">
      <w:pPr>
        <w:pStyle w:val="Heading1"/>
      </w:pPr>
      <w:bookmarkStart w:id="3678" w:name="Sit_Valle"/>
      <w:r>
        <w:t>VALLE</w:t>
      </w:r>
    </w:p>
    <w:bookmarkEnd w:id="3678"/>
    <w:p w14:paraId="1A5F2021" w14:textId="77777777" w:rsidR="00E615DD" w:rsidRPr="001578B1" w:rsidRDefault="007C501E" w:rsidP="00242C0F">
      <w:pPr>
        <w:jc w:val="both"/>
        <w:rPr>
          <w:sz w:val="20"/>
          <w:lang w:val="fr-FR"/>
        </w:rPr>
      </w:pPr>
      <w:r w:rsidRPr="001578B1">
        <w:rPr>
          <w:sz w:val="20"/>
          <w:lang w:val="fr-FR"/>
        </w:rPr>
        <w:t>Castello Valle</w:t>
      </w:r>
    </w:p>
    <w:p w14:paraId="4E606250" w14:textId="77777777" w:rsidR="007C501E" w:rsidRPr="00806EB4" w:rsidRDefault="007C501E" w:rsidP="00242C0F">
      <w:pPr>
        <w:jc w:val="both"/>
        <w:rPr>
          <w:lang w:val="fr-FR"/>
        </w:rPr>
      </w:pPr>
    </w:p>
    <w:p w14:paraId="62A8661C" w14:textId="217405C9" w:rsidR="00E615DD" w:rsidRDefault="00000000" w:rsidP="00242C0F">
      <w:pPr>
        <w:jc w:val="both"/>
        <w:rPr>
          <w:lang w:val="fr-FR"/>
        </w:rPr>
      </w:pPr>
      <w:hyperlink r:id="rId8808" w:anchor="Cul_Steles_Corse" w:history="1">
        <w:r w:rsidR="00E615DD" w:rsidRPr="0032190F">
          <w:rPr>
            <w:rStyle w:val="Hyperlink"/>
            <w:szCs w:val="20"/>
            <w:lang w:val="fr-FR"/>
          </w:rPr>
          <w:t>stèle(s) corse(s)</w:t>
        </w:r>
      </w:hyperlink>
      <w:r w:rsidR="00E615DD" w:rsidRPr="00E615DD">
        <w:rPr>
          <w:lang w:val="fr-FR"/>
        </w:rPr>
        <w:t>, absence de cou à</w:t>
      </w:r>
      <w:r w:rsidR="00E615DD">
        <w:rPr>
          <w:lang w:val="fr-FR"/>
        </w:rPr>
        <w:t xml:space="preserve"> comparer avec des exemplaires des rives de la Mer Noire (Landau 1977)(BIB 2874)</w:t>
      </w:r>
      <w:r w:rsidR="007C501E">
        <w:rPr>
          <w:lang w:val="fr-FR"/>
        </w:rPr>
        <w:t>. Epée (SS BIB)</w:t>
      </w:r>
      <w:r w:rsidR="00675EEC">
        <w:rPr>
          <w:lang w:val="fr-FR"/>
        </w:rPr>
        <w:t xml:space="preserve"> à 45 km à vol  d'oiseau de Filigosa (BIB 2872)</w:t>
      </w:r>
    </w:p>
    <w:p w14:paraId="71623236" w14:textId="77777777" w:rsidR="004D73B0" w:rsidRDefault="004D73B0" w:rsidP="00242C0F">
      <w:pPr>
        <w:jc w:val="both"/>
        <w:rPr>
          <w:lang w:val="fr-FR"/>
        </w:rPr>
      </w:pPr>
    </w:p>
    <w:p w14:paraId="5F2D2CFD" w14:textId="77777777" w:rsidR="004D73B0" w:rsidRPr="006702EA" w:rsidRDefault="004D73B0" w:rsidP="00426FF9">
      <w:pPr>
        <w:pStyle w:val="Heading1"/>
      </w:pPr>
      <w:bookmarkStart w:id="3679" w:name="Sit_U_Cantonu"/>
      <w:r w:rsidRPr="006702EA">
        <w:t>U CANTONU</w:t>
      </w:r>
    </w:p>
    <w:bookmarkEnd w:id="3679"/>
    <w:p w14:paraId="6323CAFD" w14:textId="77777777" w:rsidR="004D73B0" w:rsidRPr="006702EA" w:rsidRDefault="004D73B0" w:rsidP="00242C0F">
      <w:pPr>
        <w:jc w:val="both"/>
        <w:rPr>
          <w:lang w:val="fr-FR"/>
        </w:rPr>
      </w:pPr>
    </w:p>
    <w:p w14:paraId="6F2F2705" w14:textId="58EA6DCD" w:rsidR="004D73B0" w:rsidRPr="006702EA" w:rsidRDefault="00000000" w:rsidP="004D73B0">
      <w:pPr>
        <w:jc w:val="both"/>
        <w:rPr>
          <w:lang w:val="fr-FR"/>
        </w:rPr>
      </w:pPr>
      <w:hyperlink r:id="rId8809" w:anchor="Cul_Steles_Corse" w:history="1">
        <w:r w:rsidR="004D73B0" w:rsidRPr="006702EA">
          <w:rPr>
            <w:rStyle w:val="Hyperlink"/>
            <w:szCs w:val="20"/>
            <w:lang w:val="fr-FR"/>
          </w:rPr>
          <w:t>stèle(s) corse(s)</w:t>
        </w:r>
      </w:hyperlink>
      <w:r w:rsidR="007C501E" w:rsidRPr="006702EA">
        <w:rPr>
          <w:lang w:val="fr-FR"/>
        </w:rPr>
        <w:t xml:space="preserve">. Stèle anthropomorphe, visage, poignard ou épée (SS BIB) </w:t>
      </w:r>
    </w:p>
    <w:p w14:paraId="7EF8E638" w14:textId="77777777" w:rsidR="004D73B0" w:rsidRPr="006702EA" w:rsidRDefault="004D73B0" w:rsidP="00242C0F">
      <w:pPr>
        <w:jc w:val="both"/>
        <w:rPr>
          <w:lang w:val="fr-FR"/>
        </w:rPr>
      </w:pPr>
    </w:p>
    <w:p w14:paraId="2DA4F8D7" w14:textId="77777777" w:rsidR="004D73B0" w:rsidRPr="006702EA" w:rsidRDefault="004D73B0" w:rsidP="00426FF9">
      <w:pPr>
        <w:pStyle w:val="Heading1"/>
      </w:pPr>
      <w:bookmarkStart w:id="3680" w:name="Sit_U_Nativu"/>
      <w:r w:rsidRPr="006702EA">
        <w:t>U NATIVU</w:t>
      </w:r>
    </w:p>
    <w:bookmarkEnd w:id="3680"/>
    <w:p w14:paraId="2CEB2BBF" w14:textId="77777777" w:rsidR="004D73B0" w:rsidRPr="00260E80" w:rsidRDefault="00163A08" w:rsidP="00242C0F">
      <w:pPr>
        <w:jc w:val="both"/>
        <w:rPr>
          <w:sz w:val="20"/>
        </w:rPr>
      </w:pPr>
      <w:r w:rsidRPr="00260E80">
        <w:rPr>
          <w:sz w:val="20"/>
        </w:rPr>
        <w:t>Barbaggio</w:t>
      </w:r>
    </w:p>
    <w:p w14:paraId="54F9F77B" w14:textId="77777777" w:rsidR="00163A08" w:rsidRPr="00260E80" w:rsidRDefault="00163A08" w:rsidP="00242C0F">
      <w:pPr>
        <w:jc w:val="both"/>
      </w:pPr>
    </w:p>
    <w:p w14:paraId="14981343" w14:textId="470E7AB5" w:rsidR="004D73B0" w:rsidRPr="007C501E" w:rsidRDefault="00000000" w:rsidP="004D73B0">
      <w:pPr>
        <w:jc w:val="both"/>
        <w:rPr>
          <w:lang w:val="fr-FR"/>
        </w:rPr>
      </w:pPr>
      <w:hyperlink r:id="rId8810" w:anchor="Cul_Steles_Corse" w:history="1">
        <w:r w:rsidR="004D73B0" w:rsidRPr="00260E80">
          <w:rPr>
            <w:rStyle w:val="Hyperlink"/>
            <w:szCs w:val="20"/>
          </w:rPr>
          <w:t>stèle(s) corse(s)</w:t>
        </w:r>
      </w:hyperlink>
      <w:r w:rsidR="007C501E" w:rsidRPr="00260E80">
        <w:t xml:space="preserve">. </w:t>
      </w:r>
      <w:r w:rsidR="007C501E" w:rsidRPr="007C501E">
        <w:rPr>
          <w:lang w:val="fr-FR"/>
        </w:rPr>
        <w:t>Stèle anthropomorphe, visage, bouche ouverte, probable casque, épée (SS BIB)</w:t>
      </w:r>
      <w:r w:rsidR="00B949BE">
        <w:rPr>
          <w:lang w:val="fr-FR"/>
        </w:rPr>
        <w:t xml:space="preserve"> </w:t>
      </w:r>
      <w:r w:rsidR="00B949BE" w:rsidRPr="00B949BE">
        <w:rPr>
          <w:lang w:val="fr-FR"/>
        </w:rPr>
        <w:t xml:space="preserve">la bouche ouverte en ovale évoque la pratique d’un chant grave comme peut l’être un </w:t>
      </w:r>
      <w:r w:rsidR="00B949BE" w:rsidRPr="00B949BE">
        <w:rPr>
          <w:i/>
          <w:iCs/>
          <w:lang w:val="fr-FR"/>
        </w:rPr>
        <w:t xml:space="preserve">primu </w:t>
      </w:r>
      <w:r w:rsidR="00B949BE" w:rsidRPr="00B949BE">
        <w:rPr>
          <w:lang w:val="fr-FR"/>
        </w:rPr>
        <w:t>de basse, élément rythmique essentiel de la polyphonie corse.(BIB 2874)</w:t>
      </w:r>
      <w:r w:rsidR="00163A08">
        <w:rPr>
          <w:lang w:val="fr-FR"/>
        </w:rPr>
        <w:t xml:space="preserve"> en calcaire (BIB 2299)</w:t>
      </w:r>
    </w:p>
    <w:p w14:paraId="2927A232" w14:textId="77777777" w:rsidR="004D73B0" w:rsidRPr="007C501E" w:rsidRDefault="004D73B0" w:rsidP="00242C0F">
      <w:pPr>
        <w:jc w:val="both"/>
        <w:rPr>
          <w:lang w:val="fr-FR"/>
        </w:rPr>
      </w:pPr>
    </w:p>
    <w:p w14:paraId="70861C1F" w14:textId="77777777" w:rsidR="004D73B0" w:rsidRPr="006702EA" w:rsidRDefault="004D73B0" w:rsidP="00426FF9">
      <w:pPr>
        <w:pStyle w:val="Heading1"/>
      </w:pPr>
      <w:bookmarkStart w:id="3681" w:name="Sit_Luzzipeu"/>
      <w:r w:rsidRPr="006702EA">
        <w:t>LUZZIPEU</w:t>
      </w:r>
    </w:p>
    <w:bookmarkEnd w:id="3681"/>
    <w:p w14:paraId="63F1C7CC" w14:textId="77777777" w:rsidR="004D73B0" w:rsidRPr="006702EA" w:rsidRDefault="004D73B0" w:rsidP="00242C0F">
      <w:pPr>
        <w:jc w:val="both"/>
        <w:rPr>
          <w:lang w:val="fr-FR"/>
        </w:rPr>
      </w:pPr>
    </w:p>
    <w:p w14:paraId="4D8AC4BC" w14:textId="3F4002B4" w:rsidR="004D73B0" w:rsidRPr="006702EA" w:rsidRDefault="00000000" w:rsidP="00242C0F">
      <w:pPr>
        <w:jc w:val="both"/>
        <w:rPr>
          <w:lang w:val="fr-FR"/>
        </w:rPr>
      </w:pPr>
      <w:hyperlink r:id="rId8811" w:anchor="Cul_Steles_Corse" w:history="1">
        <w:r w:rsidR="004D73B0" w:rsidRPr="006702EA">
          <w:rPr>
            <w:rStyle w:val="Hyperlink"/>
            <w:szCs w:val="20"/>
            <w:lang w:val="fr-FR"/>
          </w:rPr>
          <w:t>stèle(s) corse(s)</w:t>
        </w:r>
      </w:hyperlink>
      <w:r w:rsidR="007C501E" w:rsidRPr="006702EA">
        <w:rPr>
          <w:lang w:val="fr-FR"/>
        </w:rPr>
        <w:t>, possible cuirasse (SS BIB)</w:t>
      </w:r>
    </w:p>
    <w:p w14:paraId="5FAA4227" w14:textId="77777777" w:rsidR="004D73B0" w:rsidRPr="006702EA" w:rsidRDefault="004D73B0" w:rsidP="00242C0F">
      <w:pPr>
        <w:jc w:val="both"/>
        <w:rPr>
          <w:lang w:val="fr-FR"/>
        </w:rPr>
      </w:pPr>
    </w:p>
    <w:p w14:paraId="21B8B48D" w14:textId="77777777" w:rsidR="004D73B0" w:rsidRPr="006702EA" w:rsidRDefault="004D73B0" w:rsidP="00426FF9">
      <w:pPr>
        <w:pStyle w:val="Heading1"/>
      </w:pPr>
      <w:bookmarkStart w:id="3682" w:name="Sit_Pinzuta"/>
      <w:r w:rsidRPr="006702EA">
        <w:t>PETRA PINZUTA</w:t>
      </w:r>
    </w:p>
    <w:bookmarkEnd w:id="3682"/>
    <w:p w14:paraId="45F34BA8" w14:textId="77777777" w:rsidR="004D73B0" w:rsidRPr="006702EA" w:rsidRDefault="004D73B0" w:rsidP="00242C0F">
      <w:pPr>
        <w:jc w:val="both"/>
        <w:rPr>
          <w:lang w:val="fr-FR"/>
        </w:rPr>
      </w:pPr>
    </w:p>
    <w:p w14:paraId="21AA3BFB" w14:textId="77777777" w:rsidR="002902A0" w:rsidRDefault="004D73B0" w:rsidP="002902A0">
      <w:pPr>
        <w:jc w:val="both"/>
        <w:rPr>
          <w:lang w:val="fr-FR"/>
        </w:rPr>
      </w:pPr>
      <w:r w:rsidRPr="006702EA">
        <w:rPr>
          <w:lang w:val="fr-FR"/>
        </w:rPr>
        <w:t xml:space="preserve">(Sartène) </w:t>
      </w:r>
    </w:p>
    <w:p w14:paraId="1ACBDEC2" w14:textId="77777777" w:rsidR="001D401A" w:rsidRDefault="001D401A" w:rsidP="002902A0">
      <w:pPr>
        <w:jc w:val="both"/>
        <w:rPr>
          <w:lang w:val="fr-FR"/>
        </w:rPr>
      </w:pPr>
    </w:p>
    <w:p w14:paraId="1A2D7266" w14:textId="77777777" w:rsidR="001D401A" w:rsidRPr="002902A0" w:rsidRDefault="001D401A" w:rsidP="001D401A">
      <w:pPr>
        <w:pStyle w:val="Heading2"/>
      </w:pPr>
      <w:r>
        <w:t>stèle</w:t>
      </w:r>
    </w:p>
    <w:p w14:paraId="5C8A7630" w14:textId="77777777" w:rsidR="001D401A" w:rsidRPr="00270CDF" w:rsidRDefault="001D401A" w:rsidP="004D73B0">
      <w:pPr>
        <w:jc w:val="both"/>
        <w:rPr>
          <w:lang w:val="fr-FR"/>
        </w:rPr>
      </w:pPr>
    </w:p>
    <w:p w14:paraId="46E5060D" w14:textId="3B5B4F49" w:rsidR="007C501E" w:rsidRPr="006702EA" w:rsidRDefault="00000000" w:rsidP="004D73B0">
      <w:pPr>
        <w:jc w:val="both"/>
        <w:rPr>
          <w:lang w:val="fr-FR"/>
        </w:rPr>
      </w:pPr>
      <w:hyperlink r:id="rId8812" w:anchor="Cul_Steles_Corse" w:history="1">
        <w:r w:rsidR="001D401A" w:rsidRPr="006702EA">
          <w:rPr>
            <w:rStyle w:val="Hyperlink"/>
            <w:szCs w:val="20"/>
            <w:lang w:val="fr-FR"/>
          </w:rPr>
          <w:t>stèle(s) corse(s)</w:t>
        </w:r>
      </w:hyperlink>
      <w:r w:rsidR="001D401A" w:rsidRPr="008156B1">
        <w:rPr>
          <w:lang w:val="fr-FR"/>
        </w:rPr>
        <w:t xml:space="preserve"> liées au </w:t>
      </w:r>
      <w:hyperlink r:id="rId8813" w:anchor="Cul_Turriformes_ctxt_reg_sartene_ens_MeO" w:history="1">
        <w:r w:rsidR="001D401A" w:rsidRPr="008156B1">
          <w:rPr>
            <w:rStyle w:val="Hyperlink"/>
            <w:lang w:val="fr-FR"/>
          </w:rPr>
          <w:t xml:space="preserve">gr. des turriformes </w:t>
        </w:r>
        <w:r w:rsidR="001D401A">
          <w:rPr>
            <w:rStyle w:val="Hyperlink"/>
            <w:lang w:val="fr-FR"/>
          </w:rPr>
          <w:t xml:space="preserve">médio-oriental </w:t>
        </w:r>
        <w:r w:rsidR="001D401A" w:rsidRPr="008156B1">
          <w:rPr>
            <w:rStyle w:val="Hyperlink"/>
            <w:lang w:val="fr-FR"/>
          </w:rPr>
          <w:t xml:space="preserve">du </w:t>
        </w:r>
        <w:r w:rsidR="001D401A">
          <w:rPr>
            <w:rStyle w:val="Hyperlink"/>
            <w:lang w:val="fr-FR"/>
          </w:rPr>
          <w:t>s</w:t>
        </w:r>
        <w:r w:rsidR="001D401A" w:rsidRPr="008156B1">
          <w:rPr>
            <w:rStyle w:val="Hyperlink"/>
            <w:lang w:val="fr-FR"/>
          </w:rPr>
          <w:t>arténais</w:t>
        </w:r>
      </w:hyperlink>
      <w:r w:rsidR="001D401A">
        <w:rPr>
          <w:lang w:val="fr-FR"/>
        </w:rPr>
        <w:t xml:space="preserve"> (BIB 2299)  à proximité d'un turriforme/habitat perché (BIB 2299)</w:t>
      </w:r>
    </w:p>
    <w:p w14:paraId="5B25E8CD" w14:textId="77777777" w:rsidR="007C501E" w:rsidRDefault="007C501E" w:rsidP="004D73B0">
      <w:pPr>
        <w:jc w:val="both"/>
        <w:rPr>
          <w:lang w:val="fr-FR"/>
        </w:rPr>
      </w:pPr>
      <w:r w:rsidRPr="007C501E">
        <w:rPr>
          <w:lang w:val="fr-FR"/>
        </w:rPr>
        <w:t>Buste, visage, probable cuirasse, épée (</w:t>
      </w:r>
      <w:r>
        <w:rPr>
          <w:lang w:val="fr-FR"/>
        </w:rPr>
        <w:t>SS BIB)</w:t>
      </w:r>
    </w:p>
    <w:p w14:paraId="5860F6A2" w14:textId="77777777" w:rsidR="001D401A" w:rsidRDefault="001D401A" w:rsidP="004D73B0">
      <w:pPr>
        <w:jc w:val="both"/>
        <w:rPr>
          <w:lang w:val="fr-FR"/>
        </w:rPr>
      </w:pPr>
    </w:p>
    <w:p w14:paraId="1AE28FDA" w14:textId="77777777" w:rsidR="001D401A" w:rsidRDefault="001D401A" w:rsidP="001D401A">
      <w:pPr>
        <w:pStyle w:val="Heading2"/>
      </w:pPr>
      <w:r>
        <w:t>turriforme</w:t>
      </w:r>
    </w:p>
    <w:p w14:paraId="00B5605C" w14:textId="1DA6EAF1" w:rsidR="001D401A" w:rsidRDefault="00000000" w:rsidP="004D73B0">
      <w:pPr>
        <w:jc w:val="both"/>
        <w:rPr>
          <w:lang w:val="fr-FR"/>
        </w:rPr>
      </w:pPr>
      <w:hyperlink r:id="rId8814" w:anchor="Cul_Turriformes" w:history="1">
        <w:r w:rsidR="001D401A" w:rsidRPr="002902A0">
          <w:rPr>
            <w:rStyle w:val="Hyperlink"/>
            <w:lang w:val="fr-FR"/>
          </w:rPr>
          <w:t>turriforme</w:t>
        </w:r>
      </w:hyperlink>
      <w:r w:rsidR="001D401A" w:rsidRPr="002902A0">
        <w:rPr>
          <w:lang w:val="fr-FR"/>
        </w:rPr>
        <w:t xml:space="preserve"> du gr. </w:t>
      </w:r>
      <w:hyperlink r:id="rId8815" w:anchor="Cul_Turriformes_ctxt_reg_sartene_ens_MeW" w:history="1">
        <w:r w:rsidR="001D401A" w:rsidRPr="002902A0">
          <w:rPr>
            <w:rStyle w:val="Hyperlink"/>
            <w:lang w:val="fr-FR"/>
          </w:rPr>
          <w:t>médio-occidental du Sarténais</w:t>
        </w:r>
      </w:hyperlink>
      <w:r w:rsidR="001D401A">
        <w:rPr>
          <w:lang w:val="fr-FR"/>
        </w:rPr>
        <w:t xml:space="preserve"> </w:t>
      </w:r>
      <w:r w:rsidR="001D401A" w:rsidRPr="002902A0">
        <w:rPr>
          <w:lang w:val="fr-FR"/>
        </w:rPr>
        <w:t>(BIB 2299)</w:t>
      </w:r>
      <w:r w:rsidR="001D401A">
        <w:rPr>
          <w:lang w:val="fr-FR"/>
        </w:rPr>
        <w:t xml:space="preserve"> site perché du </w:t>
      </w:r>
      <w:hyperlink r:id="rId8816" w:anchor="Cul_Bronze_Final_Corse" w:history="1">
        <w:r w:rsidR="001D401A" w:rsidRPr="00F170E8">
          <w:rPr>
            <w:rStyle w:val="Hyperlink"/>
            <w:lang w:val="fr-FR"/>
          </w:rPr>
          <w:t>BF</w:t>
        </w:r>
      </w:hyperlink>
      <w:r w:rsidR="001D401A">
        <w:rPr>
          <w:lang w:val="fr-FR"/>
        </w:rPr>
        <w:t xml:space="preserve"> </w:t>
      </w:r>
      <w:r w:rsidR="001D401A" w:rsidRPr="00F170E8">
        <w:rPr>
          <w:lang w:val="fr-FR"/>
        </w:rPr>
        <w:t>(BIB 2298 p. 29)</w:t>
      </w:r>
    </w:p>
    <w:p w14:paraId="493E6BCF" w14:textId="77777777" w:rsidR="004D73B0" w:rsidRPr="007C501E" w:rsidRDefault="004D73B0" w:rsidP="004D73B0">
      <w:pPr>
        <w:jc w:val="both"/>
        <w:rPr>
          <w:lang w:val="fr-FR"/>
        </w:rPr>
      </w:pPr>
    </w:p>
    <w:p w14:paraId="7ABABB7D" w14:textId="77777777" w:rsidR="004D73B0" w:rsidRPr="006702EA" w:rsidRDefault="004D73B0" w:rsidP="00426FF9">
      <w:pPr>
        <w:pStyle w:val="Heading1"/>
      </w:pPr>
      <w:bookmarkStart w:id="3683" w:name="Sit_Portigliolo"/>
      <w:r w:rsidRPr="006702EA">
        <w:t>PORTIGLIOLO</w:t>
      </w:r>
    </w:p>
    <w:bookmarkEnd w:id="3683"/>
    <w:p w14:paraId="68B7A72A" w14:textId="77777777" w:rsidR="004D73B0" w:rsidRPr="008156B1" w:rsidRDefault="004D73B0" w:rsidP="004D73B0">
      <w:pPr>
        <w:jc w:val="both"/>
        <w:rPr>
          <w:color w:val="000000" w:themeColor="text1"/>
          <w:szCs w:val="23"/>
          <w:lang w:val="fr-FR" w:eastAsia="en-GB"/>
        </w:rPr>
      </w:pPr>
      <w:r w:rsidRPr="008156B1">
        <w:rPr>
          <w:color w:val="000000" w:themeColor="text1"/>
          <w:szCs w:val="23"/>
          <w:lang w:val="fr-FR" w:eastAsia="en-GB"/>
        </w:rPr>
        <w:t>Portigliolo</w:t>
      </w:r>
    </w:p>
    <w:p w14:paraId="6894E0BB" w14:textId="77777777" w:rsidR="004D73B0" w:rsidRPr="006702EA" w:rsidRDefault="004D73B0" w:rsidP="004D73B0">
      <w:pPr>
        <w:jc w:val="both"/>
        <w:rPr>
          <w:lang w:val="fr-FR"/>
        </w:rPr>
      </w:pPr>
    </w:p>
    <w:p w14:paraId="327E440B" w14:textId="585E1A04" w:rsidR="004D73B0" w:rsidRPr="007C501E" w:rsidRDefault="004D73B0" w:rsidP="004D73B0">
      <w:pPr>
        <w:jc w:val="both"/>
        <w:rPr>
          <w:lang w:val="fr-FR"/>
        </w:rPr>
      </w:pPr>
      <w:r w:rsidRPr="006702EA">
        <w:rPr>
          <w:lang w:val="fr-FR"/>
        </w:rPr>
        <w:t xml:space="preserve">Coti-Chiavari. </w:t>
      </w:r>
      <w:hyperlink r:id="rId8817" w:anchor="Cul_Steles_Corse" w:history="1">
        <w:r w:rsidRPr="007C501E">
          <w:rPr>
            <w:rStyle w:val="Hyperlink"/>
            <w:szCs w:val="20"/>
            <w:lang w:val="fr-FR"/>
          </w:rPr>
          <w:t>stèle(s) corse(s)</w:t>
        </w:r>
      </w:hyperlink>
      <w:r w:rsidR="00D732A2" w:rsidRPr="00D732A2">
        <w:rPr>
          <w:lang w:val="fr-FR"/>
        </w:rPr>
        <w:t xml:space="preserve"> (Cesari, Leandri 1998)</w:t>
      </w:r>
      <w:r w:rsidR="007C501E" w:rsidRPr="007C501E">
        <w:rPr>
          <w:lang w:val="fr-FR"/>
        </w:rPr>
        <w:t xml:space="preserve">, Stèle anthropomorphe, </w:t>
      </w:r>
      <w:r w:rsidR="007C501E">
        <w:rPr>
          <w:lang w:val="fr-FR"/>
        </w:rPr>
        <w:t xml:space="preserve">casque, visage, </w:t>
      </w:r>
      <w:r w:rsidR="007C501E" w:rsidRPr="007C501E">
        <w:rPr>
          <w:lang w:val="fr-FR"/>
        </w:rPr>
        <w:t>probable cuirasse, épée/poignard en</w:t>
      </w:r>
      <w:r w:rsidR="007C501E">
        <w:rPr>
          <w:lang w:val="fr-FR"/>
        </w:rPr>
        <w:t xml:space="preserve"> collier, ceinture </w:t>
      </w:r>
      <w:r w:rsidR="007C501E" w:rsidRPr="007C501E">
        <w:rPr>
          <w:lang w:val="fr-FR"/>
        </w:rPr>
        <w:t>(</w:t>
      </w:r>
      <w:r w:rsidR="007C501E">
        <w:rPr>
          <w:lang w:val="fr-FR"/>
        </w:rPr>
        <w:t>SS BIB)</w:t>
      </w:r>
    </w:p>
    <w:p w14:paraId="3105393B" w14:textId="77777777" w:rsidR="004D73B0" w:rsidRPr="007C501E" w:rsidRDefault="004D73B0" w:rsidP="004D73B0">
      <w:pPr>
        <w:jc w:val="both"/>
        <w:rPr>
          <w:lang w:val="fr-FR"/>
        </w:rPr>
      </w:pPr>
    </w:p>
    <w:p w14:paraId="3071611B" w14:textId="77777777" w:rsidR="004D73B0" w:rsidRPr="00426FF9" w:rsidRDefault="004D73B0" w:rsidP="00426FF9">
      <w:pPr>
        <w:pStyle w:val="Heading1"/>
        <w:rPr>
          <w:lang w:val="es-ES"/>
        </w:rPr>
      </w:pPr>
      <w:bookmarkStart w:id="3684" w:name="Sit_San_Ghjuvani"/>
      <w:r w:rsidRPr="00426FF9">
        <w:rPr>
          <w:lang w:val="es-ES"/>
        </w:rPr>
        <w:t>SAN GHJUVANI</w:t>
      </w:r>
    </w:p>
    <w:bookmarkEnd w:id="3684"/>
    <w:p w14:paraId="08A70607" w14:textId="77777777" w:rsidR="00E23394" w:rsidRPr="00E23394" w:rsidRDefault="004D73B0" w:rsidP="00E23394">
      <w:pPr>
        <w:jc w:val="both"/>
        <w:rPr>
          <w:sz w:val="20"/>
          <w:lang w:val="es-ES"/>
        </w:rPr>
      </w:pPr>
      <w:r w:rsidRPr="00163A08">
        <w:rPr>
          <w:sz w:val="20"/>
          <w:lang w:val="es-ES"/>
        </w:rPr>
        <w:t>San Ghjuvani</w:t>
      </w:r>
      <w:r w:rsidR="00E23394">
        <w:rPr>
          <w:sz w:val="20"/>
          <w:lang w:val="es-ES"/>
        </w:rPr>
        <w:t>,</w:t>
      </w:r>
      <w:r w:rsidR="00E23394" w:rsidRPr="00E23394">
        <w:rPr>
          <w:sz w:val="20"/>
          <w:lang w:val="es-ES"/>
        </w:rPr>
        <w:t xml:space="preserve"> </w:t>
      </w:r>
      <w:r w:rsidR="00E23394" w:rsidRPr="00163A08">
        <w:rPr>
          <w:sz w:val="20"/>
          <w:lang w:val="es-ES"/>
        </w:rPr>
        <w:t>San Ghjuvan</w:t>
      </w:r>
      <w:r w:rsidR="00E23394">
        <w:rPr>
          <w:sz w:val="20"/>
          <w:lang w:val="es-ES"/>
        </w:rPr>
        <w:t>n</w:t>
      </w:r>
      <w:r w:rsidR="00E23394" w:rsidRPr="00163A08">
        <w:rPr>
          <w:sz w:val="20"/>
          <w:lang w:val="es-ES"/>
        </w:rPr>
        <w:t>i</w:t>
      </w:r>
      <w:r w:rsidR="00E23394">
        <w:rPr>
          <w:sz w:val="20"/>
          <w:lang w:val="es-ES"/>
        </w:rPr>
        <w:t xml:space="preserve"> Battista III, </w:t>
      </w:r>
      <w:r w:rsidR="00E23394" w:rsidRPr="00163A08">
        <w:rPr>
          <w:sz w:val="20"/>
          <w:lang w:val="es-ES"/>
        </w:rPr>
        <w:t>San Ghjuvan</w:t>
      </w:r>
      <w:r w:rsidR="00E23394">
        <w:rPr>
          <w:sz w:val="20"/>
          <w:lang w:val="es-ES"/>
        </w:rPr>
        <w:t>n</w:t>
      </w:r>
      <w:r w:rsidR="00E23394" w:rsidRPr="00163A08">
        <w:rPr>
          <w:sz w:val="20"/>
          <w:lang w:val="es-ES"/>
        </w:rPr>
        <w:t>i</w:t>
      </w:r>
      <w:r w:rsidR="00E23394">
        <w:rPr>
          <w:sz w:val="20"/>
          <w:lang w:val="es-ES"/>
        </w:rPr>
        <w:t xml:space="preserve"> Battista 3, </w:t>
      </w:r>
      <w:bookmarkStart w:id="3685" w:name="Sit_Calacuccia"/>
      <w:r w:rsidR="00E23394" w:rsidRPr="00E23394">
        <w:rPr>
          <w:sz w:val="20"/>
          <w:lang w:val="es-ES"/>
        </w:rPr>
        <w:t>CALACUCCIA</w:t>
      </w:r>
      <w:bookmarkEnd w:id="3685"/>
      <w:r w:rsidR="00E23394">
        <w:rPr>
          <w:sz w:val="20"/>
          <w:lang w:val="es-ES"/>
        </w:rPr>
        <w:t xml:space="preserve">, </w:t>
      </w:r>
      <w:r w:rsidR="00E23394" w:rsidRPr="00E23394">
        <w:rPr>
          <w:sz w:val="20"/>
          <w:lang w:val="es-ES"/>
        </w:rPr>
        <w:t>Calacuccia-San Giovanni</w:t>
      </w:r>
    </w:p>
    <w:p w14:paraId="0A9EFD62" w14:textId="77777777" w:rsidR="00E23394" w:rsidRPr="00E23394" w:rsidRDefault="00E23394" w:rsidP="00E23394">
      <w:pPr>
        <w:rPr>
          <w:lang w:val="es-ES"/>
        </w:rPr>
      </w:pPr>
    </w:p>
    <w:p w14:paraId="106B4CFB" w14:textId="5F9FCA4D" w:rsidR="00E23394" w:rsidRDefault="00E23394" w:rsidP="00E23394">
      <w:pPr>
        <w:jc w:val="both"/>
        <w:rPr>
          <w:lang w:val="fr-FR"/>
        </w:rPr>
      </w:pPr>
      <w:r w:rsidRPr="00E23394">
        <w:rPr>
          <w:lang w:val="fr-FR"/>
        </w:rPr>
        <w:t>Calacuccia, Haute-Corse</w:t>
      </w:r>
      <w:r>
        <w:rPr>
          <w:lang w:val="fr-FR"/>
        </w:rPr>
        <w:t xml:space="preserve">, </w:t>
      </w:r>
      <w:hyperlink r:id="rId8818" w:anchor="Cul_Steles_Corse" w:history="1">
        <w:r w:rsidRPr="00FE7CEA">
          <w:rPr>
            <w:rStyle w:val="Hyperlink"/>
            <w:szCs w:val="20"/>
            <w:lang w:val="fr-FR"/>
          </w:rPr>
          <w:t>stèle(s) corse(s)</w:t>
        </w:r>
      </w:hyperlink>
      <w:r w:rsidRPr="00FE7CEA">
        <w:rPr>
          <w:lang w:val="fr-FR"/>
        </w:rPr>
        <w:t xml:space="preserve"> (SS BIB) </w:t>
      </w:r>
      <w:r w:rsidRPr="004D73B0">
        <w:rPr>
          <w:lang w:val="fr-FR"/>
        </w:rPr>
        <w:t xml:space="preserve">La statue fragmentaire de Calacuccia, en provenance de la démolition de l’ancienne chapelle de San Giovanni, vient confirmer la présence d’une probable </w:t>
      </w:r>
      <w:hyperlink r:id="rId8819" w:anchor="Cul_Steles_Corse_thm_cuirasse" w:history="1">
        <w:r w:rsidRPr="004D73B0">
          <w:rPr>
            <w:rStyle w:val="Hyperlink"/>
            <w:lang w:val="fr-FR"/>
          </w:rPr>
          <w:t>cuirasse</w:t>
        </w:r>
      </w:hyperlink>
      <w:r w:rsidRPr="004D73B0">
        <w:rPr>
          <w:lang w:val="fr-FR"/>
        </w:rPr>
        <w:t xml:space="preserve"> en lanières et à </w:t>
      </w:r>
      <w:hyperlink r:id="rId8820" w:anchor="Cul_Steles_Corse_thm_cardioph" w:history="1">
        <w:r w:rsidRPr="004D73B0">
          <w:rPr>
            <w:rStyle w:val="Hyperlink"/>
            <w:lang w:val="fr-FR"/>
          </w:rPr>
          <w:t>cardiophylax</w:t>
        </w:r>
      </w:hyperlink>
      <w:r w:rsidRPr="004D73B0">
        <w:rPr>
          <w:lang w:val="fr-FR"/>
        </w:rPr>
        <w:t xml:space="preserve">, qui enveloppait l’intégralité du torse. Celle-ci trouverait peut-être des points de convergences avec celle figurée sur la </w:t>
      </w:r>
      <w:hyperlink r:id="rId8821" w:anchor="Sit_Capo_Acqua_stat_Capestrano" w:history="1">
        <w:r w:rsidRPr="004D73B0">
          <w:rPr>
            <w:rStyle w:val="Hyperlink"/>
            <w:lang w:val="fr-FR"/>
          </w:rPr>
          <w:t>statue du « guerrier de Capestrano »</w:t>
        </w:r>
      </w:hyperlink>
      <w:r>
        <w:rPr>
          <w:lang w:val="fr-FR"/>
        </w:rPr>
        <w:t xml:space="preserve">. </w:t>
      </w:r>
      <w:r w:rsidRPr="004D73B0">
        <w:rPr>
          <w:lang w:val="fr-FR"/>
        </w:rPr>
        <w:t>En ce qui concerne le deuxième monument, J. Cesari l’estime compatible avec l'attribut de la féminité (Cesari 1993, p. 115 ; 1994, p. 154).(BIB 2874)</w:t>
      </w:r>
    </w:p>
    <w:p w14:paraId="7F74EB62" w14:textId="77777777" w:rsidR="004D73B0" w:rsidRPr="00E23394" w:rsidRDefault="004D73B0" w:rsidP="004D73B0">
      <w:pPr>
        <w:jc w:val="both"/>
        <w:rPr>
          <w:lang w:val="fr-FR"/>
        </w:rPr>
      </w:pPr>
    </w:p>
    <w:p w14:paraId="43770344" w14:textId="3D356508" w:rsidR="004D73B0" w:rsidRPr="00C21E3F" w:rsidRDefault="00CD61EE" w:rsidP="004D73B0">
      <w:pPr>
        <w:jc w:val="both"/>
        <w:rPr>
          <w:lang w:val="fr-FR"/>
        </w:rPr>
      </w:pPr>
      <w:r w:rsidRPr="00E23394">
        <w:rPr>
          <w:lang w:val="fr-FR"/>
        </w:rPr>
        <w:t>cuirasse</w:t>
      </w:r>
      <w:r w:rsidR="00E23394" w:rsidRPr="00E23394">
        <w:rPr>
          <w:lang w:val="fr-FR"/>
        </w:rPr>
        <w:t xml:space="preserve"> de type </w:t>
      </w:r>
      <w:r w:rsidR="00E23394">
        <w:rPr>
          <w:lang w:val="fr-FR"/>
        </w:rPr>
        <w:t>p</w:t>
      </w:r>
      <w:r w:rsidR="00E23394" w:rsidRPr="00E23394">
        <w:rPr>
          <w:lang w:val="fr-FR"/>
        </w:rPr>
        <w:t xml:space="preserve">rotection à lanière qui enveloppait l’intégralité du torse et présente des affinités avec l’élément figuré sur la </w:t>
      </w:r>
      <w:hyperlink r:id="rId8822" w:anchor="Sit_Capo_Acqua_stat_Capestrano" w:history="1">
        <w:r w:rsidR="00E23394" w:rsidRPr="004D73B0">
          <w:rPr>
            <w:rStyle w:val="Hyperlink"/>
            <w:lang w:val="fr-FR"/>
          </w:rPr>
          <w:t xml:space="preserve">statue du </w:t>
        </w:r>
        <w:r w:rsidR="00E23394">
          <w:rPr>
            <w:rStyle w:val="Hyperlink"/>
            <w:lang w:val="fr-FR"/>
          </w:rPr>
          <w:t>"</w:t>
        </w:r>
        <w:r w:rsidR="00E23394" w:rsidRPr="004D73B0">
          <w:rPr>
            <w:rStyle w:val="Hyperlink"/>
            <w:lang w:val="fr-FR"/>
          </w:rPr>
          <w:t>guerrier de Capestrano</w:t>
        </w:r>
      </w:hyperlink>
      <w:r w:rsidR="00E23394" w:rsidRPr="00E23394">
        <w:rPr>
          <w:lang w:val="fr-FR"/>
        </w:rPr>
        <w:t>" (BIB 3085)</w:t>
      </w:r>
      <w:r w:rsidRPr="00E23394">
        <w:rPr>
          <w:lang w:val="fr-FR"/>
        </w:rPr>
        <w:t xml:space="preserve">, v. </w:t>
      </w:r>
      <w:hyperlink r:id="rId8823" w:anchor="Sit_Foggia_stele" w:history="1">
        <w:r w:rsidRPr="00C21E3F">
          <w:rPr>
            <w:rStyle w:val="Hyperlink"/>
            <w:lang w:val="fr-FR"/>
          </w:rPr>
          <w:t>Foggia</w:t>
        </w:r>
      </w:hyperlink>
    </w:p>
    <w:p w14:paraId="47C51A80" w14:textId="77777777" w:rsidR="004D73B0" w:rsidRPr="00C21E3F" w:rsidRDefault="004D73B0" w:rsidP="004D73B0">
      <w:pPr>
        <w:jc w:val="both"/>
        <w:rPr>
          <w:lang w:val="fr-FR"/>
        </w:rPr>
      </w:pPr>
    </w:p>
    <w:p w14:paraId="6F966F52" w14:textId="77777777" w:rsidR="004D73B0" w:rsidRPr="00C21E3F" w:rsidRDefault="004D73B0" w:rsidP="00426FF9">
      <w:pPr>
        <w:pStyle w:val="Heading1"/>
      </w:pPr>
      <w:bookmarkStart w:id="3686" w:name="Sit_Urtacciu"/>
      <w:r w:rsidRPr="00C21E3F">
        <w:t>URTACCIU</w:t>
      </w:r>
    </w:p>
    <w:bookmarkEnd w:id="3686"/>
    <w:p w14:paraId="7939A049" w14:textId="77777777" w:rsidR="004D73B0" w:rsidRPr="00C21E3F" w:rsidRDefault="004D73B0" w:rsidP="004D73B0">
      <w:pPr>
        <w:jc w:val="both"/>
        <w:rPr>
          <w:sz w:val="20"/>
          <w:lang w:val="fr-FR"/>
        </w:rPr>
      </w:pPr>
      <w:r w:rsidRPr="00C21E3F">
        <w:rPr>
          <w:sz w:val="20"/>
          <w:lang w:val="fr-FR"/>
        </w:rPr>
        <w:t>Urtacciu</w:t>
      </w:r>
    </w:p>
    <w:p w14:paraId="32C70855" w14:textId="77777777" w:rsidR="004D73B0" w:rsidRPr="00C21E3F" w:rsidRDefault="004D73B0" w:rsidP="004D73B0">
      <w:pPr>
        <w:jc w:val="both"/>
        <w:rPr>
          <w:lang w:val="fr-FR"/>
        </w:rPr>
      </w:pPr>
    </w:p>
    <w:p w14:paraId="18976971" w14:textId="40BC7262" w:rsidR="004D73B0" w:rsidRPr="002F70C9" w:rsidRDefault="004D73B0" w:rsidP="004D73B0">
      <w:pPr>
        <w:jc w:val="both"/>
        <w:rPr>
          <w:lang w:val="fr-FR"/>
        </w:rPr>
      </w:pPr>
      <w:r w:rsidRPr="00C21E3F">
        <w:rPr>
          <w:lang w:val="fr-FR"/>
        </w:rPr>
        <w:t xml:space="preserve">Galeria. </w:t>
      </w:r>
      <w:hyperlink r:id="rId8824" w:anchor="Cul_Steles_Corse" w:history="1">
        <w:r w:rsidRPr="00C21E3F">
          <w:rPr>
            <w:rStyle w:val="Hyperlink"/>
            <w:szCs w:val="20"/>
            <w:lang w:val="fr-FR"/>
          </w:rPr>
          <w:t>stèle(s) corse(s)</w:t>
        </w:r>
      </w:hyperlink>
      <w:r w:rsidR="007C501E" w:rsidRPr="00C21E3F">
        <w:rPr>
          <w:lang w:val="fr-FR"/>
        </w:rPr>
        <w:t xml:space="preserve">. </w:t>
      </w:r>
      <w:r w:rsidR="007C501E" w:rsidRPr="002F70C9">
        <w:rPr>
          <w:lang w:val="fr-FR"/>
        </w:rPr>
        <w:t>Stèle anthropomorphe</w:t>
      </w:r>
      <w:r w:rsidR="002F70C9">
        <w:rPr>
          <w:lang w:val="fr-FR"/>
        </w:rPr>
        <w:t xml:space="preserve"> cuirasse,</w:t>
      </w:r>
      <w:r w:rsidR="007C501E" w:rsidRPr="002F70C9">
        <w:rPr>
          <w:lang w:val="fr-FR"/>
        </w:rPr>
        <w:t xml:space="preserve"> </w:t>
      </w:r>
      <w:r w:rsidR="002F70C9">
        <w:rPr>
          <w:lang w:val="fr-FR"/>
        </w:rPr>
        <w:t xml:space="preserve">possible casque, </w:t>
      </w:r>
      <w:r w:rsidR="007C501E" w:rsidRPr="002F70C9">
        <w:rPr>
          <w:lang w:val="fr-FR"/>
        </w:rPr>
        <w:t>au visage expressif (SS BIB)</w:t>
      </w:r>
      <w:r w:rsidR="002F70C9" w:rsidRPr="002F70C9">
        <w:rPr>
          <w:lang w:val="fr-FR"/>
        </w:rPr>
        <w:t xml:space="preserve"> bouche ouverte (</w:t>
      </w:r>
      <w:r w:rsidR="002F70C9">
        <w:rPr>
          <w:lang w:val="fr-FR"/>
        </w:rPr>
        <w:t>BIB 2874</w:t>
      </w:r>
      <w:r w:rsidR="002F70C9" w:rsidRPr="002F70C9">
        <w:rPr>
          <w:lang w:val="fr-FR"/>
        </w:rPr>
        <w:t xml:space="preserve">) cf. </w:t>
      </w:r>
      <w:r w:rsidR="002F70C9">
        <w:rPr>
          <w:lang w:val="fr-FR"/>
        </w:rPr>
        <w:t>polyphonie corse (SS BIB)</w:t>
      </w:r>
    </w:p>
    <w:p w14:paraId="03B4CF40" w14:textId="77777777" w:rsidR="004D73B0" w:rsidRPr="002F70C9" w:rsidRDefault="004D73B0" w:rsidP="004D73B0">
      <w:pPr>
        <w:jc w:val="both"/>
        <w:rPr>
          <w:lang w:val="fr-FR"/>
        </w:rPr>
      </w:pPr>
    </w:p>
    <w:p w14:paraId="4A7F6A65" w14:textId="77777777" w:rsidR="004D73B0" w:rsidRPr="00426FF9" w:rsidRDefault="004D73B0" w:rsidP="00426FF9">
      <w:pPr>
        <w:pStyle w:val="Heading1"/>
        <w:rPr>
          <w:lang w:val="en-US"/>
        </w:rPr>
      </w:pPr>
      <w:bookmarkStart w:id="3687" w:name="Sit_Iesjola"/>
      <w:r w:rsidRPr="00426FF9">
        <w:rPr>
          <w:lang w:val="en-US"/>
        </w:rPr>
        <w:t>IESJOLA</w:t>
      </w:r>
    </w:p>
    <w:bookmarkEnd w:id="3687"/>
    <w:p w14:paraId="15217B9C" w14:textId="77777777" w:rsidR="004D73B0" w:rsidRPr="00163A08" w:rsidRDefault="004D73B0" w:rsidP="004D73B0">
      <w:pPr>
        <w:jc w:val="both"/>
        <w:rPr>
          <w:sz w:val="20"/>
        </w:rPr>
      </w:pPr>
      <w:r w:rsidRPr="00163A08">
        <w:rPr>
          <w:sz w:val="20"/>
        </w:rPr>
        <w:t>Iesjola</w:t>
      </w:r>
    </w:p>
    <w:p w14:paraId="408FDE1F" w14:textId="77777777" w:rsidR="004D73B0" w:rsidRPr="002D7E19" w:rsidRDefault="004D73B0" w:rsidP="004D73B0">
      <w:pPr>
        <w:jc w:val="both"/>
      </w:pPr>
    </w:p>
    <w:p w14:paraId="6A492BEB" w14:textId="049468D0" w:rsidR="004D73B0" w:rsidRDefault="00000000" w:rsidP="004D73B0">
      <w:pPr>
        <w:jc w:val="both"/>
      </w:pPr>
      <w:hyperlink r:id="rId8825" w:anchor="Cul_Steles_Corse" w:history="1">
        <w:r w:rsidR="004D73B0" w:rsidRPr="004D73B0">
          <w:rPr>
            <w:rStyle w:val="Hyperlink"/>
            <w:szCs w:val="20"/>
          </w:rPr>
          <w:t>stèle(s) corse(s)</w:t>
        </w:r>
      </w:hyperlink>
    </w:p>
    <w:p w14:paraId="1426BC5A" w14:textId="77777777" w:rsidR="004D73B0" w:rsidRDefault="004D73B0" w:rsidP="004D73B0">
      <w:pPr>
        <w:jc w:val="both"/>
      </w:pPr>
    </w:p>
    <w:p w14:paraId="2D148457" w14:textId="77777777" w:rsidR="004D73B0" w:rsidRDefault="004D73B0" w:rsidP="004D73B0">
      <w:pPr>
        <w:jc w:val="both"/>
      </w:pPr>
    </w:p>
    <w:p w14:paraId="0725C790" w14:textId="77777777" w:rsidR="004D73B0" w:rsidRPr="00426FF9" w:rsidRDefault="004D73B0" w:rsidP="00426FF9">
      <w:pPr>
        <w:pStyle w:val="Heading1"/>
        <w:rPr>
          <w:lang w:val="en-US"/>
        </w:rPr>
      </w:pPr>
      <w:bookmarkStart w:id="3688" w:name="Sit_Appietto"/>
      <w:r w:rsidRPr="00426FF9">
        <w:rPr>
          <w:lang w:val="en-US"/>
        </w:rPr>
        <w:t>APPIETTO</w:t>
      </w:r>
    </w:p>
    <w:bookmarkEnd w:id="3688"/>
    <w:p w14:paraId="4F659D81" w14:textId="77777777" w:rsidR="004D73B0" w:rsidRPr="00163A08" w:rsidRDefault="004D73B0" w:rsidP="004D73B0">
      <w:pPr>
        <w:jc w:val="both"/>
        <w:rPr>
          <w:sz w:val="20"/>
        </w:rPr>
      </w:pPr>
      <w:r w:rsidRPr="00163A08">
        <w:rPr>
          <w:sz w:val="20"/>
        </w:rPr>
        <w:t>Appietto</w:t>
      </w:r>
    </w:p>
    <w:p w14:paraId="08582E91" w14:textId="77777777" w:rsidR="004D73B0" w:rsidRPr="004D73B0" w:rsidRDefault="004D73B0" w:rsidP="004D73B0">
      <w:pPr>
        <w:jc w:val="both"/>
      </w:pPr>
    </w:p>
    <w:p w14:paraId="39FF15D7" w14:textId="0591A7CF" w:rsidR="004D73B0" w:rsidRPr="00D732A2" w:rsidRDefault="00000000" w:rsidP="004D73B0">
      <w:pPr>
        <w:jc w:val="both"/>
      </w:pPr>
      <w:hyperlink r:id="rId8826" w:anchor="Cul_Steles_Corse" w:history="1">
        <w:r w:rsidR="004D73B0" w:rsidRPr="004D73B0">
          <w:rPr>
            <w:rStyle w:val="Hyperlink"/>
            <w:szCs w:val="20"/>
          </w:rPr>
          <w:t>stèle(s) corse(s)</w:t>
        </w:r>
      </w:hyperlink>
      <w:r w:rsidR="00D732A2">
        <w:t xml:space="preserve"> </w:t>
      </w:r>
      <w:r w:rsidR="00D732A2" w:rsidRPr="00D732A2">
        <w:t>(BIB 2299)</w:t>
      </w:r>
    </w:p>
    <w:p w14:paraId="09F5B68B" w14:textId="77777777" w:rsidR="004D73B0" w:rsidRDefault="004D73B0" w:rsidP="004D73B0">
      <w:pPr>
        <w:jc w:val="both"/>
      </w:pPr>
    </w:p>
    <w:p w14:paraId="3268B961" w14:textId="77777777" w:rsidR="004D73B0" w:rsidRDefault="004D73B0" w:rsidP="00242C0F">
      <w:pPr>
        <w:jc w:val="both"/>
      </w:pPr>
    </w:p>
    <w:p w14:paraId="769C91A1" w14:textId="77777777" w:rsidR="004D73B0" w:rsidRPr="00426FF9" w:rsidRDefault="004D73B0" w:rsidP="00426FF9">
      <w:pPr>
        <w:pStyle w:val="Heading1"/>
        <w:rPr>
          <w:lang w:val="en-US"/>
        </w:rPr>
      </w:pPr>
      <w:bookmarkStart w:id="3689" w:name="Sit_Appriciani"/>
      <w:r w:rsidRPr="00426FF9">
        <w:rPr>
          <w:lang w:val="en-US"/>
        </w:rPr>
        <w:t>APPRICIANI</w:t>
      </w:r>
    </w:p>
    <w:bookmarkEnd w:id="3689"/>
    <w:p w14:paraId="6F8BD40F" w14:textId="77777777" w:rsidR="004D73B0" w:rsidRPr="00163A08" w:rsidRDefault="004D73B0" w:rsidP="00242C0F">
      <w:pPr>
        <w:jc w:val="both"/>
        <w:rPr>
          <w:sz w:val="20"/>
        </w:rPr>
      </w:pPr>
      <w:r w:rsidRPr="00163A08">
        <w:rPr>
          <w:sz w:val="20"/>
        </w:rPr>
        <w:t>Appriciani</w:t>
      </w:r>
      <w:r w:rsidR="00163A08">
        <w:rPr>
          <w:sz w:val="20"/>
        </w:rPr>
        <w:t>, Apricciani</w:t>
      </w:r>
    </w:p>
    <w:p w14:paraId="625325FA" w14:textId="77777777" w:rsidR="004D73B0" w:rsidRPr="004D73B0" w:rsidRDefault="004D73B0" w:rsidP="00242C0F">
      <w:pPr>
        <w:jc w:val="both"/>
      </w:pPr>
    </w:p>
    <w:p w14:paraId="2AE4E2A1" w14:textId="5A64FC0F" w:rsidR="004D73B0" w:rsidRPr="00C21E3F" w:rsidRDefault="00000000" w:rsidP="004D73B0">
      <w:pPr>
        <w:jc w:val="both"/>
        <w:rPr>
          <w:szCs w:val="20"/>
        </w:rPr>
      </w:pPr>
      <w:hyperlink r:id="rId8827" w:anchor="Cul_Steles_Corse" w:history="1">
        <w:r w:rsidR="004D73B0" w:rsidRPr="00C21E3F">
          <w:rPr>
            <w:rStyle w:val="Hyperlink"/>
            <w:szCs w:val="20"/>
          </w:rPr>
          <w:t>stèle(s) corse(s)</w:t>
        </w:r>
      </w:hyperlink>
      <w:r w:rsidR="00D732A2" w:rsidRPr="00C21E3F">
        <w:t xml:space="preserve"> (BIB 2299)</w:t>
      </w:r>
      <w:r w:rsidR="008A36B4" w:rsidRPr="00C21E3F">
        <w:t xml:space="preserve"> </w:t>
      </w:r>
      <w:r w:rsidR="008A36B4" w:rsidRPr="00C21E3F">
        <w:rPr>
          <w:szCs w:val="20"/>
        </w:rPr>
        <w:t xml:space="preserve">gr. du </w:t>
      </w:r>
      <w:hyperlink r:id="rId8828" w:anchor="Cul_Steles_Corse_ctxt_reg_CentreW" w:history="1">
        <w:r w:rsidR="008A36B4" w:rsidRPr="00C21E3F">
          <w:rPr>
            <w:rStyle w:val="Hyperlink"/>
            <w:szCs w:val="20"/>
          </w:rPr>
          <w:t>Centre-occ.</w:t>
        </w:r>
      </w:hyperlink>
      <w:r w:rsidR="008A36B4" w:rsidRPr="00C21E3F">
        <w:rPr>
          <w:szCs w:val="20"/>
        </w:rPr>
        <w:t xml:space="preserve"> (BIB 2299)</w:t>
      </w:r>
    </w:p>
    <w:p w14:paraId="29D7092A" w14:textId="77777777" w:rsidR="008A36B4" w:rsidRPr="00C21E3F" w:rsidRDefault="008A36B4" w:rsidP="004D73B0">
      <w:pPr>
        <w:jc w:val="both"/>
        <w:rPr>
          <w:szCs w:val="20"/>
        </w:rPr>
      </w:pPr>
    </w:p>
    <w:p w14:paraId="39875F75" w14:textId="77777777" w:rsidR="008A36B4" w:rsidRPr="00426FF9" w:rsidRDefault="008A36B4" w:rsidP="00426FF9">
      <w:pPr>
        <w:pStyle w:val="Heading1"/>
        <w:rPr>
          <w:lang w:val="en-US"/>
        </w:rPr>
      </w:pPr>
      <w:bookmarkStart w:id="3690" w:name="Sit_Renno"/>
      <w:r w:rsidRPr="00426FF9">
        <w:rPr>
          <w:lang w:val="en-US"/>
        </w:rPr>
        <w:t>RENNO</w:t>
      </w:r>
    </w:p>
    <w:bookmarkEnd w:id="3690"/>
    <w:p w14:paraId="1965E51F" w14:textId="77777777" w:rsidR="008A36B4" w:rsidRPr="00C21E3F" w:rsidRDefault="008A36B4" w:rsidP="004D73B0">
      <w:pPr>
        <w:jc w:val="both"/>
        <w:rPr>
          <w:szCs w:val="20"/>
        </w:rPr>
      </w:pPr>
    </w:p>
    <w:p w14:paraId="75139307" w14:textId="7D71CDD9" w:rsidR="008A36B4" w:rsidRPr="008A36B4" w:rsidRDefault="00000000" w:rsidP="004D73B0">
      <w:pPr>
        <w:jc w:val="both"/>
        <w:rPr>
          <w:szCs w:val="20"/>
          <w:lang w:val="fr-FR"/>
        </w:rPr>
      </w:pPr>
      <w:hyperlink r:id="rId8829" w:anchor="Cul_Steles_Corse" w:history="1">
        <w:r w:rsidR="008A36B4" w:rsidRPr="00C21E3F">
          <w:rPr>
            <w:rStyle w:val="Hyperlink"/>
            <w:szCs w:val="20"/>
          </w:rPr>
          <w:t>stèle(s) corse(s)</w:t>
        </w:r>
      </w:hyperlink>
      <w:r w:rsidR="008A36B4" w:rsidRPr="00C21E3F">
        <w:t xml:space="preserve"> (BIB 2299) </w:t>
      </w:r>
      <w:r w:rsidR="008A36B4" w:rsidRPr="00C21E3F">
        <w:rPr>
          <w:szCs w:val="20"/>
        </w:rPr>
        <w:t xml:space="preserve">gr. du </w:t>
      </w:r>
      <w:hyperlink r:id="rId8830" w:anchor="Cul_Steles_Corse_ctxt_reg_CentreW" w:history="1">
        <w:r w:rsidR="008A36B4" w:rsidRPr="00C21E3F">
          <w:rPr>
            <w:rStyle w:val="Hyperlink"/>
            <w:szCs w:val="20"/>
          </w:rPr>
          <w:t>Centre-occ.</w:t>
        </w:r>
      </w:hyperlink>
      <w:r w:rsidR="008A36B4" w:rsidRPr="00C21E3F">
        <w:rPr>
          <w:szCs w:val="20"/>
        </w:rPr>
        <w:t xml:space="preserve"> </w:t>
      </w:r>
      <w:r w:rsidR="008A36B4" w:rsidRPr="008A36B4">
        <w:rPr>
          <w:szCs w:val="20"/>
          <w:lang w:val="fr-FR"/>
        </w:rPr>
        <w:t>(BIB 2299)</w:t>
      </w:r>
    </w:p>
    <w:p w14:paraId="0AFC594D" w14:textId="77777777" w:rsidR="004D73B0" w:rsidRPr="00C21E3F" w:rsidRDefault="004D73B0" w:rsidP="00242C0F">
      <w:pPr>
        <w:jc w:val="both"/>
        <w:rPr>
          <w:lang w:val="fr-FR"/>
        </w:rPr>
      </w:pPr>
    </w:p>
    <w:p w14:paraId="0DFA85DD" w14:textId="77777777" w:rsidR="004D73B0" w:rsidRPr="00C21E3F" w:rsidRDefault="004D73B0" w:rsidP="00242C0F">
      <w:pPr>
        <w:jc w:val="both"/>
        <w:rPr>
          <w:lang w:val="fr-FR"/>
        </w:rPr>
      </w:pPr>
    </w:p>
    <w:p w14:paraId="5EEE2D2D" w14:textId="77777777" w:rsidR="004D73B0" w:rsidRPr="00C21E3F" w:rsidRDefault="004D73B0" w:rsidP="00426FF9">
      <w:pPr>
        <w:pStyle w:val="Heading1"/>
      </w:pPr>
      <w:bookmarkStart w:id="3691" w:name="Sit_Bocca_Pila"/>
      <w:r w:rsidRPr="00C21E3F">
        <w:t>BOCCA DI A PILA</w:t>
      </w:r>
    </w:p>
    <w:bookmarkEnd w:id="3691"/>
    <w:p w14:paraId="7247F288" w14:textId="77777777" w:rsidR="004D73B0" w:rsidRPr="00C21E3F" w:rsidRDefault="004D73B0" w:rsidP="00242C0F">
      <w:pPr>
        <w:jc w:val="both"/>
        <w:rPr>
          <w:sz w:val="20"/>
          <w:lang w:val="fr-FR"/>
        </w:rPr>
      </w:pPr>
      <w:r w:rsidRPr="00C21E3F">
        <w:rPr>
          <w:sz w:val="20"/>
          <w:lang w:val="fr-FR"/>
        </w:rPr>
        <w:t>Bocca di a Pila</w:t>
      </w:r>
    </w:p>
    <w:p w14:paraId="4D304DC8" w14:textId="77777777" w:rsidR="004D73B0" w:rsidRPr="00C21E3F" w:rsidRDefault="004D73B0" w:rsidP="00242C0F">
      <w:pPr>
        <w:jc w:val="both"/>
        <w:rPr>
          <w:lang w:val="fr-FR"/>
        </w:rPr>
      </w:pPr>
    </w:p>
    <w:p w14:paraId="5124CD98" w14:textId="0DEC3C1E" w:rsidR="004D73B0" w:rsidRPr="002902A0" w:rsidRDefault="002902A0" w:rsidP="004D73B0">
      <w:pPr>
        <w:jc w:val="both"/>
        <w:rPr>
          <w:lang w:val="fr-FR"/>
        </w:rPr>
      </w:pPr>
      <w:r w:rsidRPr="002902A0">
        <w:rPr>
          <w:lang w:val="fr-FR"/>
        </w:rPr>
        <w:t xml:space="preserve">Alignement de  </w:t>
      </w:r>
      <w:hyperlink r:id="rId8831" w:anchor="Cul_Steles_Corse" w:history="1">
        <w:r w:rsidRPr="002902A0">
          <w:rPr>
            <w:rStyle w:val="Hyperlink"/>
            <w:szCs w:val="20"/>
            <w:lang w:val="fr-FR"/>
          </w:rPr>
          <w:t>stèle(s) corse(s)</w:t>
        </w:r>
      </w:hyperlink>
      <w:r w:rsidRPr="002902A0">
        <w:rPr>
          <w:lang w:val="fr-FR"/>
        </w:rPr>
        <w:t xml:space="preserve"> qui marque vraisemblement l’accès à l’habitat et à la nécropole de </w:t>
      </w:r>
      <w:hyperlink r:id="rId8832" w:anchor="Sit_Casteddu" w:history="1">
        <w:r w:rsidRPr="002902A0">
          <w:rPr>
            <w:rStyle w:val="Hyperlink"/>
            <w:lang w:val="fr-FR"/>
          </w:rPr>
          <w:t>Punta di Casteddu</w:t>
        </w:r>
      </w:hyperlink>
      <w:r w:rsidRPr="002902A0">
        <w:rPr>
          <w:lang w:val="fr-FR"/>
        </w:rPr>
        <w:t xml:space="preserve"> depuis </w:t>
      </w:r>
      <w:hyperlink r:id="rId8833" w:anchor="Sit_Cauria" w:history="1">
        <w:r w:rsidRPr="002902A0">
          <w:rPr>
            <w:rStyle w:val="Hyperlink"/>
            <w:lang w:val="fr-FR"/>
          </w:rPr>
          <w:t>Cauria</w:t>
        </w:r>
      </w:hyperlink>
      <w:r w:rsidRPr="002902A0">
        <w:rPr>
          <w:lang w:val="fr-FR"/>
        </w:rPr>
        <w:t xml:space="preserve"> (BIB 2299)</w:t>
      </w:r>
    </w:p>
    <w:p w14:paraId="0BF01531" w14:textId="77777777" w:rsidR="004D73B0" w:rsidRDefault="004D73B0" w:rsidP="00242C0F">
      <w:pPr>
        <w:jc w:val="both"/>
        <w:rPr>
          <w:lang w:val="fr-FR"/>
        </w:rPr>
      </w:pPr>
    </w:p>
    <w:p w14:paraId="1469AB88" w14:textId="77777777" w:rsidR="002902A0" w:rsidRDefault="002902A0" w:rsidP="00426FF9">
      <w:pPr>
        <w:pStyle w:val="Heading1"/>
      </w:pPr>
      <w:bookmarkStart w:id="3692" w:name="Sit_Casteddu"/>
      <w:r>
        <w:t>CASTEDDU</w:t>
      </w:r>
    </w:p>
    <w:bookmarkEnd w:id="3692"/>
    <w:p w14:paraId="34E632C2" w14:textId="77777777" w:rsidR="002902A0" w:rsidRPr="002902A0" w:rsidRDefault="002902A0" w:rsidP="00242C0F">
      <w:pPr>
        <w:jc w:val="both"/>
        <w:rPr>
          <w:sz w:val="20"/>
          <w:lang w:val="fr-FR"/>
        </w:rPr>
      </w:pPr>
      <w:r w:rsidRPr="002902A0">
        <w:rPr>
          <w:sz w:val="20"/>
          <w:lang w:val="fr-FR"/>
        </w:rPr>
        <w:t>Punta di Casteddu</w:t>
      </w:r>
    </w:p>
    <w:p w14:paraId="7E3618B6" w14:textId="77777777" w:rsidR="002902A0" w:rsidRDefault="002902A0" w:rsidP="00242C0F">
      <w:pPr>
        <w:jc w:val="both"/>
        <w:rPr>
          <w:lang w:val="fr-FR"/>
        </w:rPr>
      </w:pPr>
    </w:p>
    <w:p w14:paraId="7C5EEEF5" w14:textId="48ECCDFA" w:rsidR="002902A0" w:rsidRDefault="002902A0" w:rsidP="00242C0F">
      <w:pPr>
        <w:jc w:val="both"/>
        <w:rPr>
          <w:lang w:val="fr-FR"/>
        </w:rPr>
      </w:pPr>
      <w:r>
        <w:rPr>
          <w:lang w:val="fr-FR"/>
        </w:rPr>
        <w:lastRenderedPageBreak/>
        <w:t xml:space="preserve">habitat et nécropole </w:t>
      </w:r>
      <w:r w:rsidRPr="002902A0">
        <w:rPr>
          <w:lang w:val="fr-FR"/>
        </w:rPr>
        <w:t>(BIB 2299)</w:t>
      </w:r>
      <w:r>
        <w:rPr>
          <w:lang w:val="fr-FR"/>
        </w:rPr>
        <w:t xml:space="preserve"> v. </w:t>
      </w:r>
      <w:hyperlink r:id="rId8834" w:anchor="Sit_Bocca_Pila" w:history="1">
        <w:r w:rsidRPr="002902A0">
          <w:rPr>
            <w:rStyle w:val="Hyperlink"/>
            <w:lang w:val="fr-FR"/>
          </w:rPr>
          <w:t>Bocca di a Pila</w:t>
        </w:r>
      </w:hyperlink>
    </w:p>
    <w:p w14:paraId="61021C1F" w14:textId="77777777" w:rsidR="002902A0" w:rsidRDefault="002902A0" w:rsidP="00242C0F">
      <w:pPr>
        <w:jc w:val="both"/>
        <w:rPr>
          <w:lang w:val="fr-FR"/>
        </w:rPr>
      </w:pPr>
    </w:p>
    <w:p w14:paraId="28FDB97D" w14:textId="77777777" w:rsidR="002902A0" w:rsidRPr="002902A0" w:rsidRDefault="002902A0" w:rsidP="00426FF9">
      <w:pPr>
        <w:pStyle w:val="Heading1"/>
      </w:pPr>
      <w:bookmarkStart w:id="3693" w:name="Sit_A_Villa"/>
      <w:r w:rsidRPr="002902A0">
        <w:t>A VILLA</w:t>
      </w:r>
    </w:p>
    <w:bookmarkEnd w:id="3693"/>
    <w:p w14:paraId="28C1BD4A" w14:textId="77777777" w:rsidR="002902A0" w:rsidRPr="00F170E8" w:rsidRDefault="002902A0" w:rsidP="00242C0F">
      <w:pPr>
        <w:jc w:val="both"/>
        <w:rPr>
          <w:sz w:val="20"/>
          <w:lang w:val="fr-FR"/>
        </w:rPr>
      </w:pPr>
      <w:r w:rsidRPr="00F170E8">
        <w:rPr>
          <w:sz w:val="20"/>
          <w:lang w:val="fr-FR"/>
        </w:rPr>
        <w:t>Punta di A Villa</w:t>
      </w:r>
    </w:p>
    <w:p w14:paraId="2B87814C" w14:textId="77777777" w:rsidR="002902A0" w:rsidRPr="00F170E8" w:rsidRDefault="002902A0" w:rsidP="00242C0F">
      <w:pPr>
        <w:jc w:val="both"/>
        <w:rPr>
          <w:sz w:val="20"/>
          <w:lang w:val="fr-FR"/>
        </w:rPr>
      </w:pPr>
    </w:p>
    <w:p w14:paraId="08780A0B" w14:textId="4650CB78" w:rsidR="002902A0" w:rsidRPr="002902A0" w:rsidRDefault="00000000" w:rsidP="002902A0">
      <w:pPr>
        <w:jc w:val="both"/>
        <w:rPr>
          <w:lang w:val="fr-FR"/>
        </w:rPr>
      </w:pPr>
      <w:hyperlink r:id="rId8835" w:anchor="Cul_Turriformes" w:history="1">
        <w:r w:rsidR="002902A0" w:rsidRPr="002902A0">
          <w:rPr>
            <w:rStyle w:val="Hyperlink"/>
            <w:lang w:val="fr-FR"/>
          </w:rPr>
          <w:t>turriforme</w:t>
        </w:r>
      </w:hyperlink>
      <w:r w:rsidR="002902A0" w:rsidRPr="002902A0">
        <w:rPr>
          <w:lang w:val="fr-FR"/>
        </w:rPr>
        <w:t xml:space="preserve"> du gr. </w:t>
      </w:r>
      <w:hyperlink r:id="rId8836" w:anchor="Cul_Turriformes_ctxt_reg_sartene_ens_MeW" w:history="1">
        <w:r w:rsidR="002902A0" w:rsidRPr="002902A0">
          <w:rPr>
            <w:rStyle w:val="Hyperlink"/>
            <w:lang w:val="fr-FR"/>
          </w:rPr>
          <w:t>médio-occidental du Sarténais</w:t>
        </w:r>
      </w:hyperlink>
      <w:r w:rsidR="002902A0">
        <w:rPr>
          <w:lang w:val="fr-FR"/>
        </w:rPr>
        <w:t xml:space="preserve"> </w:t>
      </w:r>
      <w:r w:rsidR="002902A0" w:rsidRPr="002902A0">
        <w:rPr>
          <w:lang w:val="fr-FR"/>
        </w:rPr>
        <w:t>(BIB 2299)</w:t>
      </w:r>
      <w:r w:rsidR="00F170E8">
        <w:rPr>
          <w:lang w:val="fr-FR"/>
        </w:rPr>
        <w:t xml:space="preserve"> site perché du </w:t>
      </w:r>
      <w:hyperlink r:id="rId8837" w:anchor="Cul_Bronze_Final_Corse" w:history="1">
        <w:r w:rsidR="00F170E8" w:rsidRPr="00F170E8">
          <w:rPr>
            <w:rStyle w:val="Hyperlink"/>
            <w:lang w:val="fr-FR"/>
          </w:rPr>
          <w:t>BF</w:t>
        </w:r>
      </w:hyperlink>
      <w:r w:rsidR="00F170E8">
        <w:rPr>
          <w:lang w:val="fr-FR"/>
        </w:rPr>
        <w:t xml:space="preserve"> </w:t>
      </w:r>
      <w:r w:rsidR="00F170E8" w:rsidRPr="00F170E8">
        <w:rPr>
          <w:lang w:val="fr-FR"/>
        </w:rPr>
        <w:t>(BIB 2298 p. 29)</w:t>
      </w:r>
    </w:p>
    <w:p w14:paraId="0025FBC7" w14:textId="77777777" w:rsidR="002902A0" w:rsidRPr="002902A0" w:rsidRDefault="002902A0" w:rsidP="00242C0F">
      <w:pPr>
        <w:jc w:val="both"/>
        <w:rPr>
          <w:sz w:val="20"/>
          <w:lang w:val="fr-FR"/>
        </w:rPr>
      </w:pPr>
    </w:p>
    <w:p w14:paraId="4C38A21C" w14:textId="77777777" w:rsidR="002902A0" w:rsidRDefault="002902A0" w:rsidP="00426FF9">
      <w:pPr>
        <w:pStyle w:val="Heading1"/>
      </w:pPr>
      <w:bookmarkStart w:id="3694" w:name="Sit_Turrione"/>
      <w:r>
        <w:t>TURRIONE</w:t>
      </w:r>
    </w:p>
    <w:bookmarkEnd w:id="3694"/>
    <w:p w14:paraId="33AFFB71" w14:textId="77777777" w:rsidR="002902A0" w:rsidRPr="00F170E8" w:rsidRDefault="002902A0" w:rsidP="00242C0F">
      <w:pPr>
        <w:jc w:val="both"/>
        <w:rPr>
          <w:sz w:val="20"/>
          <w:lang w:val="fr-FR"/>
        </w:rPr>
      </w:pPr>
    </w:p>
    <w:p w14:paraId="014DFC2A" w14:textId="3E150F07" w:rsidR="002902A0" w:rsidRPr="002902A0" w:rsidRDefault="00F170E8" w:rsidP="00242C0F">
      <w:pPr>
        <w:jc w:val="both"/>
        <w:rPr>
          <w:lang w:val="fr-FR"/>
        </w:rPr>
      </w:pPr>
      <w:r w:rsidRPr="008156B1">
        <w:rPr>
          <w:szCs w:val="20"/>
          <w:lang w:val="fr-FR"/>
        </w:rPr>
        <w:t>torre (BIB 2299)</w:t>
      </w:r>
      <w:r>
        <w:rPr>
          <w:szCs w:val="20"/>
          <w:lang w:val="fr-FR"/>
        </w:rPr>
        <w:t xml:space="preserve">, </w:t>
      </w:r>
      <w:hyperlink r:id="rId8838" w:anchor="Cul_Turriformes" w:history="1">
        <w:r w:rsidR="002902A0" w:rsidRPr="002902A0">
          <w:rPr>
            <w:rStyle w:val="Hyperlink"/>
            <w:lang w:val="fr-FR"/>
          </w:rPr>
          <w:t>turriforme</w:t>
        </w:r>
      </w:hyperlink>
      <w:r w:rsidR="002902A0" w:rsidRPr="002902A0">
        <w:rPr>
          <w:lang w:val="fr-FR"/>
        </w:rPr>
        <w:t xml:space="preserve"> du gr. </w:t>
      </w:r>
      <w:hyperlink r:id="rId8839" w:anchor="Cul_Turriformes_ctxt_reg_sartene_ens_MeW" w:history="1">
        <w:r w:rsidR="002902A0" w:rsidRPr="002902A0">
          <w:rPr>
            <w:rStyle w:val="Hyperlink"/>
            <w:lang w:val="fr-FR"/>
          </w:rPr>
          <w:t>médio-occidental du Sarténais</w:t>
        </w:r>
      </w:hyperlink>
      <w:r w:rsidR="002902A0">
        <w:rPr>
          <w:lang w:val="fr-FR"/>
        </w:rPr>
        <w:t xml:space="preserve"> </w:t>
      </w:r>
      <w:r w:rsidR="002902A0" w:rsidRPr="002902A0">
        <w:rPr>
          <w:lang w:val="fr-FR"/>
        </w:rPr>
        <w:t>(BIB 2299)</w:t>
      </w:r>
      <w:r>
        <w:rPr>
          <w:lang w:val="fr-FR"/>
        </w:rPr>
        <w:t xml:space="preserve"> site perché du </w:t>
      </w:r>
      <w:hyperlink r:id="rId8840" w:anchor="Cul_Bronze_Final_Corse" w:history="1">
        <w:r w:rsidRPr="00F170E8">
          <w:rPr>
            <w:rStyle w:val="Hyperlink"/>
            <w:lang w:val="fr-FR"/>
          </w:rPr>
          <w:t>BF</w:t>
        </w:r>
      </w:hyperlink>
      <w:r>
        <w:rPr>
          <w:lang w:val="fr-FR"/>
        </w:rPr>
        <w:t xml:space="preserve"> </w:t>
      </w:r>
      <w:r w:rsidRPr="00F170E8">
        <w:rPr>
          <w:lang w:val="fr-FR"/>
        </w:rPr>
        <w:t>(BIB 2298 p. 29)</w:t>
      </w:r>
    </w:p>
    <w:p w14:paraId="27CF9021" w14:textId="77777777" w:rsidR="004D73B0" w:rsidRPr="002902A0" w:rsidRDefault="004D73B0" w:rsidP="00242C0F">
      <w:pPr>
        <w:jc w:val="both"/>
        <w:rPr>
          <w:lang w:val="fr-FR"/>
        </w:rPr>
      </w:pPr>
    </w:p>
    <w:p w14:paraId="60D916A8" w14:textId="77777777" w:rsidR="00975F40" w:rsidRPr="00C21E3F" w:rsidRDefault="00975F40" w:rsidP="00426FF9">
      <w:pPr>
        <w:pStyle w:val="Heading1"/>
      </w:pPr>
      <w:bookmarkStart w:id="3695" w:name="Sit_Palasca_U_Zitellu"/>
      <w:r w:rsidRPr="00C21E3F">
        <w:t>U ZITELLU</w:t>
      </w:r>
    </w:p>
    <w:bookmarkEnd w:id="3695"/>
    <w:p w14:paraId="03471A1E" w14:textId="77777777" w:rsidR="004D73B0" w:rsidRPr="00C21E3F" w:rsidRDefault="004D73B0" w:rsidP="00242C0F">
      <w:pPr>
        <w:jc w:val="both"/>
        <w:rPr>
          <w:szCs w:val="20"/>
          <w:lang w:val="fr-FR"/>
        </w:rPr>
      </w:pPr>
    </w:p>
    <w:p w14:paraId="59C19C0E" w14:textId="3263899B" w:rsidR="00975F40" w:rsidRDefault="00D732A2" w:rsidP="00242C0F">
      <w:pPr>
        <w:jc w:val="both"/>
        <w:rPr>
          <w:lang w:val="fr-FR"/>
        </w:rPr>
      </w:pPr>
      <w:r w:rsidRPr="0032190F">
        <w:rPr>
          <w:lang w:val="fr-FR"/>
        </w:rPr>
        <w:t>Palasca/U Zitellu</w:t>
      </w:r>
      <w:r>
        <w:rPr>
          <w:lang w:val="fr-FR"/>
        </w:rPr>
        <w:t xml:space="preserve">, </w:t>
      </w:r>
      <w:hyperlink r:id="rId8841" w:anchor="Cul_Steles_Corse" w:history="1">
        <w:r w:rsidR="008D0C95" w:rsidRPr="0032190F">
          <w:rPr>
            <w:rStyle w:val="Hyperlink"/>
            <w:szCs w:val="20"/>
            <w:lang w:val="fr-FR"/>
          </w:rPr>
          <w:t>stèle(s) corse(s)</w:t>
        </w:r>
      </w:hyperlink>
      <w:r w:rsidRPr="00D732A2">
        <w:rPr>
          <w:lang w:val="fr-FR"/>
        </w:rPr>
        <w:t xml:space="preserve"> Cesari, Leandri 1998</w:t>
      </w:r>
      <w:r>
        <w:rPr>
          <w:lang w:val="fr-FR"/>
        </w:rPr>
        <w:t xml:space="preserve">) </w:t>
      </w:r>
      <w:r w:rsidR="00975F40" w:rsidRPr="0032190F">
        <w:rPr>
          <w:lang w:val="fr-FR"/>
        </w:rPr>
        <w:t xml:space="preserve">a livré une ou plusieurs </w:t>
      </w:r>
      <w:hyperlink r:id="rId8842" w:anchor="Cul_Art__GBT_statuaire_SM" w:history="1">
        <w:r w:rsidR="00975F40" w:rsidRPr="0032190F">
          <w:rPr>
            <w:rStyle w:val="Hyperlink"/>
            <w:lang w:val="fr-FR"/>
          </w:rPr>
          <w:t>statues-menhirs</w:t>
        </w:r>
      </w:hyperlink>
      <w:r w:rsidR="00975F40" w:rsidRPr="0032190F">
        <w:rPr>
          <w:lang w:val="fr-FR"/>
        </w:rPr>
        <w:t xml:space="preserve"> (BIB 2285 p. 249)</w:t>
      </w:r>
      <w:r w:rsidR="00E615DD">
        <w:rPr>
          <w:lang w:val="fr-FR"/>
        </w:rPr>
        <w:t xml:space="preserve"> Dans un granite de très bonne qualité dont l'origine n'est pas proche du site (BIB 2874)</w:t>
      </w:r>
    </w:p>
    <w:p w14:paraId="738CB6E7" w14:textId="77777777" w:rsidR="004D73B0" w:rsidRDefault="007C501E" w:rsidP="00242C0F">
      <w:pPr>
        <w:jc w:val="both"/>
        <w:rPr>
          <w:lang w:val="fr-FR"/>
        </w:rPr>
      </w:pPr>
      <w:r>
        <w:rPr>
          <w:lang w:val="fr-FR"/>
        </w:rPr>
        <w:t>Casque, probable cuirasse (SS BIB)</w:t>
      </w:r>
    </w:p>
    <w:p w14:paraId="7851A963" w14:textId="77777777" w:rsidR="007C501E" w:rsidRDefault="007C501E" w:rsidP="00242C0F">
      <w:pPr>
        <w:jc w:val="both"/>
        <w:rPr>
          <w:lang w:val="fr-FR"/>
        </w:rPr>
      </w:pPr>
    </w:p>
    <w:p w14:paraId="6FDC2356" w14:textId="77777777" w:rsidR="004D73B0" w:rsidRPr="00426FF9" w:rsidRDefault="004D73B0" w:rsidP="00426FF9">
      <w:pPr>
        <w:pStyle w:val="Heading1"/>
        <w:rPr>
          <w:lang w:val="es-ES"/>
        </w:rPr>
      </w:pPr>
      <w:bookmarkStart w:id="3696" w:name="Sit_Paccionitoli"/>
      <w:r w:rsidRPr="00426FF9">
        <w:rPr>
          <w:lang w:val="es-ES"/>
        </w:rPr>
        <w:t>PACCIONITOLI</w:t>
      </w:r>
    </w:p>
    <w:bookmarkEnd w:id="3696"/>
    <w:p w14:paraId="6B449B7E" w14:textId="77777777" w:rsidR="004D73B0" w:rsidRPr="002D7E19" w:rsidRDefault="004D73B0" w:rsidP="00242C0F">
      <w:pPr>
        <w:jc w:val="both"/>
        <w:rPr>
          <w:lang w:val="es-ES"/>
        </w:rPr>
      </w:pPr>
      <w:r w:rsidRPr="002D7E19">
        <w:rPr>
          <w:lang w:val="es-ES"/>
        </w:rPr>
        <w:t>Paccionitoli</w:t>
      </w:r>
    </w:p>
    <w:p w14:paraId="420E175A" w14:textId="77777777" w:rsidR="000415F3" w:rsidRPr="002D7E19" w:rsidRDefault="000415F3" w:rsidP="00242C0F">
      <w:pPr>
        <w:jc w:val="both"/>
        <w:rPr>
          <w:lang w:val="es-ES"/>
        </w:rPr>
      </w:pPr>
    </w:p>
    <w:p w14:paraId="31A2A4CC" w14:textId="5E77D290" w:rsidR="004D73B0" w:rsidRPr="002D7E19" w:rsidRDefault="00000000" w:rsidP="00242C0F">
      <w:pPr>
        <w:jc w:val="both"/>
        <w:rPr>
          <w:szCs w:val="20"/>
          <w:lang w:val="es-ES"/>
        </w:rPr>
      </w:pPr>
      <w:hyperlink r:id="rId8843" w:anchor="Cul_Steles_Corse" w:history="1">
        <w:r w:rsidR="004D73B0" w:rsidRPr="002D7E19">
          <w:rPr>
            <w:rStyle w:val="Hyperlink"/>
            <w:szCs w:val="20"/>
            <w:lang w:val="es-ES"/>
          </w:rPr>
          <w:t>stèle(s) corse(s)</w:t>
        </w:r>
      </w:hyperlink>
    </w:p>
    <w:p w14:paraId="4798FC6D" w14:textId="77777777" w:rsidR="004D73B0" w:rsidRPr="002D7E19" w:rsidRDefault="004D73B0" w:rsidP="00242C0F">
      <w:pPr>
        <w:jc w:val="both"/>
        <w:rPr>
          <w:szCs w:val="20"/>
          <w:lang w:val="es-ES"/>
        </w:rPr>
      </w:pPr>
    </w:p>
    <w:p w14:paraId="5318C507" w14:textId="77777777" w:rsidR="004D73B0" w:rsidRPr="00426FF9" w:rsidRDefault="004D73B0" w:rsidP="00426FF9">
      <w:pPr>
        <w:pStyle w:val="Heading1"/>
        <w:rPr>
          <w:lang w:val="es-ES"/>
        </w:rPr>
      </w:pPr>
      <w:bookmarkStart w:id="3697" w:name="Sit_U_Paladinu"/>
      <w:r w:rsidRPr="00426FF9">
        <w:rPr>
          <w:lang w:val="es-ES"/>
        </w:rPr>
        <w:t>U PALADINU</w:t>
      </w:r>
    </w:p>
    <w:bookmarkEnd w:id="3697"/>
    <w:p w14:paraId="784B78CD" w14:textId="77777777" w:rsidR="004D73B0" w:rsidRPr="002D7E19" w:rsidRDefault="004D73B0" w:rsidP="00242C0F">
      <w:pPr>
        <w:jc w:val="both"/>
        <w:rPr>
          <w:lang w:val="es-ES"/>
        </w:rPr>
      </w:pPr>
    </w:p>
    <w:p w14:paraId="026659D2" w14:textId="391DA4B1" w:rsidR="007C501E" w:rsidRPr="00A0014D" w:rsidRDefault="00000000" w:rsidP="007C501E">
      <w:pPr>
        <w:jc w:val="both"/>
        <w:rPr>
          <w:szCs w:val="20"/>
          <w:lang w:val="fr-FR"/>
        </w:rPr>
      </w:pPr>
      <w:hyperlink r:id="rId8844" w:anchor="Cul_Steles_Corse" w:history="1">
        <w:r w:rsidR="007C501E" w:rsidRPr="00A0014D">
          <w:rPr>
            <w:rStyle w:val="Hyperlink"/>
            <w:szCs w:val="20"/>
            <w:lang w:val="fr-FR"/>
          </w:rPr>
          <w:t>stèle(s) corse(s)</w:t>
        </w:r>
      </w:hyperlink>
      <w:r w:rsidR="007C501E" w:rsidRPr="00A0014D">
        <w:rPr>
          <w:lang w:val="fr-FR"/>
        </w:rPr>
        <w:t>. Stèle anthropomorphe (SS BIB)</w:t>
      </w:r>
    </w:p>
    <w:p w14:paraId="2B907ED1" w14:textId="77777777" w:rsidR="004D73B0" w:rsidRPr="00A0014D" w:rsidRDefault="004D73B0" w:rsidP="00242C0F">
      <w:pPr>
        <w:jc w:val="both"/>
        <w:rPr>
          <w:lang w:val="fr-FR"/>
        </w:rPr>
      </w:pPr>
    </w:p>
    <w:p w14:paraId="615DF43D" w14:textId="77777777" w:rsidR="004D73B0" w:rsidRPr="00A0014D" w:rsidRDefault="004D73B0" w:rsidP="00242C0F">
      <w:pPr>
        <w:jc w:val="both"/>
        <w:rPr>
          <w:lang w:val="fr-FR"/>
        </w:rPr>
      </w:pPr>
    </w:p>
    <w:p w14:paraId="6C6FB09C" w14:textId="77777777" w:rsidR="000415F3" w:rsidRPr="0032190F" w:rsidRDefault="000415F3" w:rsidP="00426FF9">
      <w:pPr>
        <w:pStyle w:val="Heading1"/>
      </w:pPr>
      <w:bookmarkStart w:id="3698" w:name="Sit_Cauria"/>
      <w:r w:rsidRPr="0032190F">
        <w:t>CAURIA</w:t>
      </w:r>
    </w:p>
    <w:bookmarkEnd w:id="3698"/>
    <w:p w14:paraId="13D73275" w14:textId="6120D54E" w:rsidR="000415F3" w:rsidRPr="0032190F" w:rsidRDefault="000415F3" w:rsidP="00242C0F">
      <w:pPr>
        <w:jc w:val="both"/>
        <w:rPr>
          <w:lang w:val="fr-FR"/>
        </w:rPr>
      </w:pPr>
      <w:r w:rsidRPr="0032190F">
        <w:rPr>
          <w:lang w:val="fr-FR"/>
        </w:rPr>
        <w:br/>
      </w:r>
      <w:r w:rsidR="00E536D4" w:rsidRPr="0032190F">
        <w:rPr>
          <w:lang w:val="fr-FR"/>
        </w:rPr>
        <w:t>Au sud-ouest de Sartène, dans le SO de la Corse, l</w:t>
      </w:r>
      <w:r w:rsidRPr="0032190F">
        <w:rPr>
          <w:lang w:val="fr-FR"/>
        </w:rPr>
        <w:t>e p</w:t>
      </w:r>
      <w:r w:rsidR="00E536D4" w:rsidRPr="0032190F">
        <w:rPr>
          <w:lang w:val="fr-FR"/>
        </w:rPr>
        <w:t xml:space="preserve">lateau granitique de Cauria constitue un espace de 15 x 5 km entre les vallées du Ortlo et de Navara, </w:t>
      </w:r>
      <w:r w:rsidRPr="0032190F">
        <w:rPr>
          <w:lang w:val="fr-FR"/>
        </w:rPr>
        <w:t xml:space="preserve">regroupe les sites de </w:t>
      </w:r>
      <w:hyperlink r:id="rId8845" w:anchor="Sit_I_Stantari" w:history="1">
        <w:r w:rsidRPr="0032190F">
          <w:rPr>
            <w:rStyle w:val="Hyperlink"/>
            <w:lang w:val="fr-FR"/>
          </w:rPr>
          <w:t>I Stantari</w:t>
        </w:r>
      </w:hyperlink>
      <w:r w:rsidRPr="0032190F">
        <w:rPr>
          <w:lang w:val="fr-FR"/>
        </w:rPr>
        <w:t xml:space="preserve"> et </w:t>
      </w:r>
      <w:hyperlink r:id="rId8846" w:anchor="Sit_Renaghju" w:history="1">
        <w:r w:rsidRPr="0032190F">
          <w:rPr>
            <w:rStyle w:val="Hyperlink"/>
            <w:lang w:val="fr-FR"/>
          </w:rPr>
          <w:t>Renaghju</w:t>
        </w:r>
      </w:hyperlink>
      <w:r w:rsidR="005C5B8F" w:rsidRPr="005C5B8F">
        <w:rPr>
          <w:lang w:val="fr-FR"/>
        </w:rPr>
        <w:t xml:space="preserve"> </w:t>
      </w:r>
      <w:r w:rsidR="007E41A2" w:rsidRPr="0032190F">
        <w:rPr>
          <w:lang w:val="fr-FR"/>
        </w:rPr>
        <w:t>(BIB 2298 p. 25)</w:t>
      </w:r>
      <w:r w:rsidR="002E6AE5" w:rsidRPr="0032190F">
        <w:rPr>
          <w:lang w:val="fr-FR"/>
        </w:rPr>
        <w:t xml:space="preserve">, </w:t>
      </w:r>
      <w:hyperlink r:id="rId8847" w:anchor="Sit_Stazzona" w:history="1">
        <w:r w:rsidR="002E6AE5" w:rsidRPr="007313A5">
          <w:rPr>
            <w:rStyle w:val="Hyperlink"/>
            <w:lang w:val="fr-FR"/>
          </w:rPr>
          <w:t>Stazzona</w:t>
        </w:r>
      </w:hyperlink>
      <w:r w:rsidR="002E6AE5" w:rsidRPr="0032190F">
        <w:rPr>
          <w:lang w:val="fr-FR"/>
        </w:rPr>
        <w:t xml:space="preserve"> (BIB 2298 p. 27) </w:t>
      </w:r>
      <w:r w:rsidR="008156B1" w:rsidRPr="008156B1">
        <w:rPr>
          <w:lang w:val="fr-FR"/>
        </w:rPr>
        <w:t xml:space="preserve">liées au </w:t>
      </w:r>
      <w:hyperlink r:id="rId8848" w:anchor="Cul_Turriformes_ctxt_reg_sartene_ens_MeO" w:history="1">
        <w:r w:rsidR="008156B1" w:rsidRPr="008156B1">
          <w:rPr>
            <w:rStyle w:val="Hyperlink"/>
            <w:lang w:val="fr-FR"/>
          </w:rPr>
          <w:t xml:space="preserve">gr. des turriformes </w:t>
        </w:r>
        <w:r w:rsidR="008156B1">
          <w:rPr>
            <w:rStyle w:val="Hyperlink"/>
            <w:lang w:val="fr-FR"/>
          </w:rPr>
          <w:t xml:space="preserve">médio-oriental </w:t>
        </w:r>
        <w:r w:rsidR="008156B1" w:rsidRPr="008156B1">
          <w:rPr>
            <w:rStyle w:val="Hyperlink"/>
            <w:lang w:val="fr-FR"/>
          </w:rPr>
          <w:t xml:space="preserve">du </w:t>
        </w:r>
        <w:r w:rsidR="008156B1">
          <w:rPr>
            <w:rStyle w:val="Hyperlink"/>
            <w:lang w:val="fr-FR"/>
          </w:rPr>
          <w:t>s</w:t>
        </w:r>
        <w:r w:rsidR="008156B1" w:rsidRPr="008156B1">
          <w:rPr>
            <w:rStyle w:val="Hyperlink"/>
            <w:lang w:val="fr-FR"/>
          </w:rPr>
          <w:t>arténais</w:t>
        </w:r>
      </w:hyperlink>
      <w:r w:rsidR="008156B1">
        <w:rPr>
          <w:lang w:val="fr-FR"/>
        </w:rPr>
        <w:t xml:space="preserve"> (BIB 2299)</w:t>
      </w:r>
      <w:r w:rsidR="00422AE2">
        <w:rPr>
          <w:lang w:val="fr-FR"/>
        </w:rPr>
        <w:t xml:space="preserve"> L'un des principal regroupement </w:t>
      </w:r>
      <w:r w:rsidR="00B94E32">
        <w:rPr>
          <w:lang w:val="fr-FR"/>
        </w:rPr>
        <w:t xml:space="preserve">de SM </w:t>
      </w:r>
      <w:r w:rsidR="00422AE2">
        <w:rPr>
          <w:lang w:val="fr-FR"/>
        </w:rPr>
        <w:t xml:space="preserve">avec Filitosa </w:t>
      </w:r>
      <w:r w:rsidR="00422AE2" w:rsidRPr="00422AE2">
        <w:rPr>
          <w:lang w:val="fr-FR"/>
        </w:rPr>
        <w:t>(BIB Ferraz in BIB 3233)</w:t>
      </w:r>
    </w:p>
    <w:p w14:paraId="41B767A1" w14:textId="0C1BC904" w:rsidR="006F2CE9" w:rsidRPr="0032190F" w:rsidRDefault="006F2CE9" w:rsidP="00242C0F">
      <w:pPr>
        <w:jc w:val="both"/>
        <w:rPr>
          <w:lang w:val="fr-FR"/>
        </w:rPr>
      </w:pPr>
      <w:r w:rsidRPr="0032190F">
        <w:rPr>
          <w:lang w:val="fr-FR"/>
        </w:rPr>
        <w:t>Pendant le Basien et le Terrinien (NR-NF), le peuplement de la zone de Cauria semble se densifier avec des modes d’occupations qui restent relativement extensifs. Les sites de pierres dressées [monolithes] ne semblent pas connaitre d’évolution particulière (BIB 2298 p. 27</w:t>
      </w:r>
      <w:r w:rsidR="004857EB" w:rsidRPr="0032190F">
        <w:rPr>
          <w:lang w:val="fr-FR"/>
        </w:rPr>
        <w:t xml:space="preserve">). Autour de Cauria et dans le Sartenais, le début de l’âge du Bronze est marqué par un accroissement du nombre de sites et l’apparition des habitats perchés fortifiés : </w:t>
      </w:r>
      <w:hyperlink r:id="rId8849" w:anchor="Sit_Grecu" w:history="1">
        <w:r w:rsidR="004857EB" w:rsidRPr="002902A0">
          <w:rPr>
            <w:rStyle w:val="Hyperlink"/>
            <w:lang w:val="fr-FR"/>
          </w:rPr>
          <w:t>Punta di Grecu</w:t>
        </w:r>
      </w:hyperlink>
      <w:r w:rsidR="004857EB" w:rsidRPr="0032190F">
        <w:rPr>
          <w:lang w:val="fr-FR"/>
        </w:rPr>
        <w:t xml:space="preserve">, Petra Nera, Tiresa, </w:t>
      </w:r>
      <w:hyperlink r:id="rId8850" w:anchor="Sit_A_Viccia" w:history="1">
        <w:r w:rsidR="004857EB" w:rsidRPr="002902A0">
          <w:rPr>
            <w:rStyle w:val="Hyperlink"/>
            <w:lang w:val="fr-FR"/>
          </w:rPr>
          <w:t>A Viccia</w:t>
        </w:r>
      </w:hyperlink>
      <w:r w:rsidR="004857EB" w:rsidRPr="0032190F">
        <w:rPr>
          <w:lang w:val="fr-FR"/>
        </w:rPr>
        <w:t xml:space="preserve">, Santa Barbara, Alo Bisughje (Pêche-Quilichini 2008) </w:t>
      </w:r>
      <w:r w:rsidR="002E6AE5" w:rsidRPr="0032190F">
        <w:rPr>
          <w:lang w:val="fr-FR"/>
        </w:rPr>
        <w:t>(BIB 2298 p. 27).</w:t>
      </w:r>
    </w:p>
    <w:p w14:paraId="340F5D03" w14:textId="77777777" w:rsidR="002E6AE5" w:rsidRDefault="002E6AE5" w:rsidP="00242C0F">
      <w:pPr>
        <w:jc w:val="both"/>
        <w:rPr>
          <w:lang w:val="fr-FR"/>
        </w:rPr>
      </w:pPr>
      <w:r w:rsidRPr="0032190F">
        <w:rPr>
          <w:lang w:val="fr-FR"/>
        </w:rPr>
        <w:t>Les pierres dressées sont installées en bordure sud du plateau, à la limite entre espaces humides (sources, système hydrographique) et secs (BIB 2298 p. 30)</w:t>
      </w:r>
    </w:p>
    <w:p w14:paraId="4C70078B" w14:textId="77777777" w:rsidR="00422AE2" w:rsidRPr="00422AE2" w:rsidRDefault="00422AE2" w:rsidP="00242C0F">
      <w:pPr>
        <w:jc w:val="both"/>
        <w:rPr>
          <w:lang w:val="fr-FR"/>
        </w:rPr>
      </w:pPr>
      <w:r w:rsidRPr="00422AE2">
        <w:rPr>
          <w:lang w:val="fr-FR"/>
        </w:rPr>
        <w:t>Les SM ont leur face orientale avec des visage, leur dos pourra</w:t>
      </w:r>
      <w:r>
        <w:rPr>
          <w:lang w:val="fr-FR"/>
        </w:rPr>
        <w:t xml:space="preserve">it représenter des verges circonsises </w:t>
      </w:r>
      <w:r w:rsidRPr="00422AE2">
        <w:rPr>
          <w:lang w:val="fr-FR"/>
        </w:rPr>
        <w:t>(BIB Ferraz in BIB 3233)</w:t>
      </w:r>
      <w:r>
        <w:rPr>
          <w:lang w:val="fr-FR"/>
        </w:rPr>
        <w:t xml:space="preserve"> </w:t>
      </w:r>
      <w:r w:rsidRPr="00422AE2">
        <w:rPr>
          <w:lang w:val="fr-FR"/>
        </w:rPr>
        <w:t>v. Ashkelon (BIB Ferraz in BIB 3233)</w:t>
      </w:r>
    </w:p>
    <w:p w14:paraId="00DE35F8" w14:textId="77777777" w:rsidR="00E615DD" w:rsidRPr="00422AE2" w:rsidRDefault="00E615DD" w:rsidP="00242C0F">
      <w:pPr>
        <w:jc w:val="both"/>
        <w:rPr>
          <w:lang w:val="fr-FR"/>
        </w:rPr>
      </w:pPr>
    </w:p>
    <w:p w14:paraId="67C90FBB" w14:textId="77777777" w:rsidR="002902A0" w:rsidRPr="00426FF9" w:rsidRDefault="002902A0" w:rsidP="00426FF9">
      <w:pPr>
        <w:pStyle w:val="Heading1"/>
        <w:rPr>
          <w:lang w:val="es-ES"/>
        </w:rPr>
      </w:pPr>
      <w:bookmarkStart w:id="3699" w:name="Sit_Grecu"/>
      <w:r w:rsidRPr="00426FF9">
        <w:rPr>
          <w:lang w:val="es-ES"/>
        </w:rPr>
        <w:lastRenderedPageBreak/>
        <w:t>GRECU</w:t>
      </w:r>
    </w:p>
    <w:bookmarkEnd w:id="3699"/>
    <w:p w14:paraId="276D7252" w14:textId="77777777" w:rsidR="002902A0" w:rsidRPr="008642C3" w:rsidRDefault="002902A0" w:rsidP="00242C0F">
      <w:pPr>
        <w:jc w:val="both"/>
        <w:rPr>
          <w:sz w:val="20"/>
          <w:lang w:val="es-ES"/>
        </w:rPr>
      </w:pPr>
      <w:r w:rsidRPr="008642C3">
        <w:rPr>
          <w:sz w:val="20"/>
          <w:lang w:val="es-ES"/>
        </w:rPr>
        <w:t>Punta di Grecu, Punta di u Grecu</w:t>
      </w:r>
    </w:p>
    <w:p w14:paraId="2CC77C9F" w14:textId="77777777" w:rsidR="002902A0" w:rsidRPr="008642C3" w:rsidRDefault="002902A0" w:rsidP="00242C0F">
      <w:pPr>
        <w:jc w:val="both"/>
        <w:rPr>
          <w:lang w:val="es-ES"/>
        </w:rPr>
      </w:pPr>
    </w:p>
    <w:p w14:paraId="7C04A884" w14:textId="77777777" w:rsidR="005A11EE" w:rsidRPr="005A11EE" w:rsidRDefault="005A11EE" w:rsidP="00242C0F">
      <w:pPr>
        <w:jc w:val="both"/>
        <w:rPr>
          <w:lang w:val="fr-FR"/>
        </w:rPr>
      </w:pPr>
      <w:r w:rsidRPr="005A11EE">
        <w:rPr>
          <w:lang w:val="fr-FR"/>
        </w:rPr>
        <w:t xml:space="preserve">Occupation dans la longue durée: </w:t>
      </w:r>
    </w:p>
    <w:p w14:paraId="59C1B81A" w14:textId="77777777" w:rsidR="005A11EE" w:rsidRDefault="005A11EE" w:rsidP="00242C0F">
      <w:pPr>
        <w:jc w:val="both"/>
        <w:rPr>
          <w:lang w:val="fr-FR"/>
        </w:rPr>
      </w:pPr>
      <w:r w:rsidRPr="00270CDF">
        <w:rPr>
          <w:lang w:val="fr-FR"/>
        </w:rPr>
        <w:t xml:space="preserve">Habitat Néolithique ancien </w:t>
      </w:r>
      <w:r>
        <w:rPr>
          <w:lang w:val="fr-FR"/>
        </w:rPr>
        <w:t>(BIB 2298)</w:t>
      </w:r>
    </w:p>
    <w:p w14:paraId="77C0A9DD" w14:textId="77777777" w:rsidR="005A11EE" w:rsidRPr="005A11EE" w:rsidRDefault="005A11EE" w:rsidP="005A11EE">
      <w:pPr>
        <w:jc w:val="both"/>
        <w:rPr>
          <w:lang w:val="fr-FR"/>
        </w:rPr>
      </w:pPr>
      <w:r w:rsidRPr="005A11EE">
        <w:rPr>
          <w:lang w:val="fr-FR"/>
        </w:rPr>
        <w:t xml:space="preserve">Habitat </w:t>
      </w:r>
      <w:r>
        <w:rPr>
          <w:lang w:val="fr-FR"/>
        </w:rPr>
        <w:t>Bronze</w:t>
      </w:r>
      <w:r w:rsidRPr="005A11EE">
        <w:rPr>
          <w:lang w:val="fr-FR"/>
        </w:rPr>
        <w:t xml:space="preserve"> ancien </w:t>
      </w:r>
      <w:r>
        <w:rPr>
          <w:lang w:val="fr-FR"/>
        </w:rPr>
        <w:t>(BIB 2298)</w:t>
      </w:r>
    </w:p>
    <w:p w14:paraId="35417D1F" w14:textId="77777777" w:rsidR="005A11EE" w:rsidRPr="005A11EE" w:rsidRDefault="005A11EE" w:rsidP="00242C0F">
      <w:pPr>
        <w:jc w:val="both"/>
        <w:rPr>
          <w:lang w:val="fr-FR"/>
        </w:rPr>
      </w:pPr>
    </w:p>
    <w:p w14:paraId="2C69CF3A" w14:textId="022C9166" w:rsidR="002902A0" w:rsidRPr="002902A0" w:rsidRDefault="00000000" w:rsidP="002902A0">
      <w:pPr>
        <w:jc w:val="both"/>
        <w:rPr>
          <w:lang w:val="fr-FR"/>
        </w:rPr>
      </w:pPr>
      <w:hyperlink r:id="rId8851" w:anchor="Cul_Turriformes" w:history="1">
        <w:r w:rsidR="002902A0" w:rsidRPr="002902A0">
          <w:rPr>
            <w:rStyle w:val="Hyperlink"/>
            <w:lang w:val="fr-FR"/>
          </w:rPr>
          <w:t>turriforme</w:t>
        </w:r>
      </w:hyperlink>
      <w:r w:rsidR="002902A0" w:rsidRPr="002902A0">
        <w:rPr>
          <w:lang w:val="fr-FR"/>
        </w:rPr>
        <w:t xml:space="preserve"> du gr. </w:t>
      </w:r>
      <w:hyperlink r:id="rId8852" w:anchor="Cul_Turriformes_ctxt_reg_sartene_ens_MeW" w:history="1">
        <w:r w:rsidR="002902A0" w:rsidRPr="002902A0">
          <w:rPr>
            <w:rStyle w:val="Hyperlink"/>
            <w:lang w:val="fr-FR"/>
          </w:rPr>
          <w:t>médio-occidental du Sarténais</w:t>
        </w:r>
      </w:hyperlink>
      <w:r w:rsidR="002902A0">
        <w:rPr>
          <w:lang w:val="fr-FR"/>
        </w:rPr>
        <w:t xml:space="preserve"> </w:t>
      </w:r>
      <w:r w:rsidR="002902A0" w:rsidRPr="002902A0">
        <w:rPr>
          <w:lang w:val="fr-FR"/>
        </w:rPr>
        <w:t>(BIB 2299)</w:t>
      </w:r>
      <w:r w:rsidR="00F170E8">
        <w:rPr>
          <w:lang w:val="fr-FR"/>
        </w:rPr>
        <w:t xml:space="preserve"> site perché du </w:t>
      </w:r>
      <w:hyperlink r:id="rId8853" w:anchor="Cul_Bronze_Final_Corse" w:history="1">
        <w:r w:rsidR="00F170E8" w:rsidRPr="00F170E8">
          <w:rPr>
            <w:rStyle w:val="Hyperlink"/>
            <w:lang w:val="fr-FR"/>
          </w:rPr>
          <w:t>BF</w:t>
        </w:r>
      </w:hyperlink>
      <w:r w:rsidR="00F170E8">
        <w:rPr>
          <w:lang w:val="fr-FR"/>
        </w:rPr>
        <w:t xml:space="preserve"> </w:t>
      </w:r>
      <w:r w:rsidR="00F170E8" w:rsidRPr="00F170E8">
        <w:rPr>
          <w:lang w:val="fr-FR"/>
        </w:rPr>
        <w:t>(BIB 2298 p. 29)</w:t>
      </w:r>
      <w:r w:rsidR="005A11EE">
        <w:rPr>
          <w:lang w:val="fr-FR"/>
        </w:rPr>
        <w:t xml:space="preserve"> </w:t>
      </w:r>
      <w:r w:rsidR="005A11EE" w:rsidRPr="005A11EE">
        <w:rPr>
          <w:lang w:val="fr-FR"/>
        </w:rPr>
        <w:t>U Grecu constitue probablement le principal établissement du secteur ; il a livré d’abondants vestiges : murs de petits moellons, sols, trous de poteaux, vase-silo, céramique modelée décorée au peigne, céramique d’importation, qui signent l’importance du site occupé jusqu’au début du IIIe s. av. J.-C (Tramoni, Chessa 1999)</w:t>
      </w:r>
      <w:r w:rsidR="005A11EE">
        <w:rPr>
          <w:lang w:val="fr-FR"/>
        </w:rPr>
        <w:t xml:space="preserve"> (BIB 2298)</w:t>
      </w:r>
    </w:p>
    <w:p w14:paraId="723FAA0D" w14:textId="77777777" w:rsidR="002902A0" w:rsidRPr="002902A0" w:rsidRDefault="002902A0" w:rsidP="00242C0F">
      <w:pPr>
        <w:jc w:val="both"/>
        <w:rPr>
          <w:lang w:val="fr-FR"/>
        </w:rPr>
      </w:pPr>
    </w:p>
    <w:p w14:paraId="0F6BA797" w14:textId="77777777" w:rsidR="002902A0" w:rsidRDefault="002902A0" w:rsidP="00426FF9">
      <w:pPr>
        <w:pStyle w:val="Heading1"/>
      </w:pPr>
      <w:bookmarkStart w:id="3700" w:name="Sit_A_Viccia"/>
      <w:r>
        <w:t>A VICCIA</w:t>
      </w:r>
    </w:p>
    <w:bookmarkEnd w:id="3700"/>
    <w:p w14:paraId="300910DE" w14:textId="77777777" w:rsidR="002902A0" w:rsidRPr="00F170E8" w:rsidRDefault="002902A0" w:rsidP="00242C0F">
      <w:pPr>
        <w:jc w:val="both"/>
        <w:rPr>
          <w:sz w:val="20"/>
          <w:lang w:val="fr-FR"/>
        </w:rPr>
      </w:pPr>
      <w:r w:rsidRPr="00F170E8">
        <w:rPr>
          <w:sz w:val="20"/>
          <w:lang w:val="fr-FR"/>
        </w:rPr>
        <w:t>A Viccia</w:t>
      </w:r>
    </w:p>
    <w:p w14:paraId="66D8D349" w14:textId="77777777" w:rsidR="002902A0" w:rsidRDefault="002902A0" w:rsidP="00242C0F">
      <w:pPr>
        <w:jc w:val="both"/>
        <w:rPr>
          <w:lang w:val="fr-FR"/>
        </w:rPr>
      </w:pPr>
    </w:p>
    <w:p w14:paraId="272E9207" w14:textId="77777777" w:rsidR="002902A0" w:rsidRPr="002902A0" w:rsidRDefault="002902A0" w:rsidP="002902A0">
      <w:pPr>
        <w:jc w:val="both"/>
        <w:rPr>
          <w:lang w:val="fr-FR"/>
        </w:rPr>
      </w:pPr>
      <w:r w:rsidRPr="002902A0">
        <w:rPr>
          <w:lang w:val="fr-FR"/>
        </w:rPr>
        <w:t>Le site perché d’ A Viccia domine globalement la plaine de l’Avena et ces différents sous-systèmes. (BIB 2299)</w:t>
      </w:r>
      <w:r>
        <w:rPr>
          <w:lang w:val="fr-FR"/>
        </w:rPr>
        <w:t xml:space="preserve"> </w:t>
      </w:r>
      <w:r w:rsidRPr="002902A0">
        <w:rPr>
          <w:lang w:val="fr-FR"/>
        </w:rPr>
        <w:t>turriforme/habitat fortifié (BIB 2299)</w:t>
      </w:r>
    </w:p>
    <w:p w14:paraId="40A4EFB5" w14:textId="77777777" w:rsidR="002902A0" w:rsidRPr="002902A0" w:rsidRDefault="002902A0" w:rsidP="00242C0F">
      <w:pPr>
        <w:jc w:val="both"/>
        <w:rPr>
          <w:lang w:val="fr-FR"/>
        </w:rPr>
      </w:pPr>
    </w:p>
    <w:p w14:paraId="128CD271" w14:textId="77777777" w:rsidR="00396148" w:rsidRPr="002902A0" w:rsidRDefault="00396148" w:rsidP="00242C0F">
      <w:pPr>
        <w:jc w:val="both"/>
        <w:rPr>
          <w:lang w:val="fr-FR"/>
        </w:rPr>
      </w:pPr>
    </w:p>
    <w:p w14:paraId="3F71EACE" w14:textId="77777777" w:rsidR="006337F3" w:rsidRPr="00804636" w:rsidRDefault="00993657" w:rsidP="00426FF9">
      <w:pPr>
        <w:pStyle w:val="Heading1"/>
      </w:pPr>
      <w:bookmarkStart w:id="3701" w:name="Sit_I_Stantari"/>
      <w:r w:rsidRPr="00804636">
        <w:t>I STANTARI</w:t>
      </w:r>
    </w:p>
    <w:bookmarkEnd w:id="3701"/>
    <w:p w14:paraId="1049ABB1" w14:textId="77777777" w:rsidR="00452E7D" w:rsidRPr="00452E7D" w:rsidRDefault="00D77338" w:rsidP="00452E7D">
      <w:pPr>
        <w:jc w:val="both"/>
        <w:rPr>
          <w:sz w:val="20"/>
          <w:lang w:val="fr-FR"/>
        </w:rPr>
      </w:pPr>
      <w:r w:rsidRPr="00D77338">
        <w:rPr>
          <w:i/>
          <w:sz w:val="20"/>
          <w:lang w:val="fr-FR"/>
        </w:rPr>
        <w:t>I Stantare</w:t>
      </w:r>
      <w:r w:rsidR="008156B1">
        <w:rPr>
          <w:sz w:val="20"/>
          <w:lang w:val="fr-FR"/>
        </w:rPr>
        <w:t>, Stantari-Sartène (BIB 2299)</w:t>
      </w:r>
      <w:r w:rsidR="00452E7D">
        <w:rPr>
          <w:sz w:val="20"/>
          <w:lang w:val="fr-FR"/>
        </w:rPr>
        <w:t xml:space="preserve"> </w:t>
      </w:r>
      <w:r w:rsidR="00452E7D" w:rsidRPr="00452E7D">
        <w:rPr>
          <w:sz w:val="20"/>
          <w:lang w:val="fr-FR"/>
        </w:rPr>
        <w:t>alignement de I Stantari</w:t>
      </w:r>
    </w:p>
    <w:p w14:paraId="754C6A62" w14:textId="77777777" w:rsidR="00993657" w:rsidRPr="008156B1" w:rsidRDefault="00993657" w:rsidP="00242C0F">
      <w:pPr>
        <w:jc w:val="both"/>
        <w:rPr>
          <w:sz w:val="20"/>
          <w:lang w:val="fr-FR"/>
        </w:rPr>
      </w:pPr>
    </w:p>
    <w:p w14:paraId="0F9A1D94" w14:textId="77777777" w:rsidR="00D77338" w:rsidRPr="00804636" w:rsidRDefault="00D77338" w:rsidP="00242C0F">
      <w:pPr>
        <w:jc w:val="both"/>
        <w:rPr>
          <w:lang w:val="fr-FR"/>
        </w:rPr>
      </w:pPr>
    </w:p>
    <w:p w14:paraId="266D6081" w14:textId="58732812" w:rsidR="008D0C95" w:rsidRDefault="004D73B0" w:rsidP="00242C0F">
      <w:pPr>
        <w:jc w:val="both"/>
        <w:rPr>
          <w:lang w:val="fr-FR"/>
        </w:rPr>
      </w:pPr>
      <w:r>
        <w:rPr>
          <w:lang w:val="fr-FR"/>
        </w:rPr>
        <w:t>S</w:t>
      </w:r>
      <w:r w:rsidRPr="0032190F">
        <w:rPr>
          <w:lang w:val="fr-FR"/>
        </w:rPr>
        <w:t xml:space="preserve">ur le plateau de </w:t>
      </w:r>
      <w:hyperlink r:id="rId8854" w:anchor="Sit_Cauria" w:history="1">
        <w:r w:rsidRPr="0032190F">
          <w:rPr>
            <w:rStyle w:val="Hyperlink"/>
            <w:lang w:val="fr-FR"/>
          </w:rPr>
          <w:t>Cauria</w:t>
        </w:r>
      </w:hyperlink>
      <w:r w:rsidRPr="0032190F">
        <w:rPr>
          <w:lang w:val="fr-FR"/>
        </w:rPr>
        <w:t xml:space="preserve"> (Sartène),</w:t>
      </w:r>
      <w:r w:rsidRPr="004D73B0">
        <w:rPr>
          <w:lang w:val="fr-FR"/>
        </w:rPr>
        <w:t xml:space="preserve"> </w:t>
      </w:r>
      <w:hyperlink r:id="rId8855" w:anchor="Cul_Steles_Corse" w:history="1">
        <w:r w:rsidR="008D0C95" w:rsidRPr="00FE7CEA">
          <w:rPr>
            <w:rStyle w:val="Hyperlink"/>
            <w:szCs w:val="20"/>
            <w:lang w:val="fr-FR"/>
          </w:rPr>
          <w:t>stèle(s) corse(s)</w:t>
        </w:r>
      </w:hyperlink>
      <w:r w:rsidR="00FE7CEA" w:rsidRPr="00FE7CEA">
        <w:rPr>
          <w:lang w:val="fr-FR"/>
        </w:rPr>
        <w:t xml:space="preserve"> (BIB </w:t>
      </w:r>
      <w:r w:rsidR="00FE7CEA">
        <w:rPr>
          <w:lang w:val="fr-FR"/>
        </w:rPr>
        <w:t>2298)</w:t>
      </w:r>
      <w:r w:rsidR="008156B1">
        <w:rPr>
          <w:lang w:val="fr-FR"/>
        </w:rPr>
        <w:t xml:space="preserve"> </w:t>
      </w:r>
      <w:r w:rsidR="00452E7D">
        <w:rPr>
          <w:lang w:val="fr-FR"/>
        </w:rPr>
        <w:t xml:space="preserve">disposées à l'Est de l'enceinte de </w:t>
      </w:r>
      <w:hyperlink r:id="rId8856" w:anchor="Sit_Stazzona" w:history="1">
        <w:r w:rsidR="00452E7D" w:rsidRPr="00452E7D">
          <w:rPr>
            <w:rStyle w:val="Hyperlink"/>
            <w:lang w:val="fr-FR"/>
          </w:rPr>
          <w:t>Stazzona</w:t>
        </w:r>
      </w:hyperlink>
      <w:r w:rsidR="00452E7D">
        <w:rPr>
          <w:lang w:val="fr-FR"/>
        </w:rPr>
        <w:t xml:space="preserve"> (SS BIB) </w:t>
      </w:r>
      <w:r w:rsidR="008156B1" w:rsidRPr="008156B1">
        <w:rPr>
          <w:lang w:val="fr-FR"/>
        </w:rPr>
        <w:t xml:space="preserve">liées au </w:t>
      </w:r>
      <w:hyperlink r:id="rId8857" w:anchor="Cul_Turriformes_ctxt_reg_sartene_ens_MeO" w:history="1">
        <w:r w:rsidR="008156B1" w:rsidRPr="008156B1">
          <w:rPr>
            <w:rStyle w:val="Hyperlink"/>
            <w:lang w:val="fr-FR"/>
          </w:rPr>
          <w:t xml:space="preserve">gr. des turriformes </w:t>
        </w:r>
        <w:r w:rsidR="008156B1">
          <w:rPr>
            <w:rStyle w:val="Hyperlink"/>
            <w:lang w:val="fr-FR"/>
          </w:rPr>
          <w:t xml:space="preserve">médio-oriental </w:t>
        </w:r>
        <w:r w:rsidR="008156B1" w:rsidRPr="008156B1">
          <w:rPr>
            <w:rStyle w:val="Hyperlink"/>
            <w:lang w:val="fr-FR"/>
          </w:rPr>
          <w:t xml:space="preserve">du </w:t>
        </w:r>
        <w:r w:rsidR="008156B1">
          <w:rPr>
            <w:rStyle w:val="Hyperlink"/>
            <w:lang w:val="fr-FR"/>
          </w:rPr>
          <w:t>s</w:t>
        </w:r>
        <w:r w:rsidR="008156B1" w:rsidRPr="008156B1">
          <w:rPr>
            <w:rStyle w:val="Hyperlink"/>
            <w:lang w:val="fr-FR"/>
          </w:rPr>
          <w:t>arténais</w:t>
        </w:r>
      </w:hyperlink>
      <w:r w:rsidR="008156B1">
        <w:rPr>
          <w:lang w:val="fr-FR"/>
        </w:rPr>
        <w:t xml:space="preserve"> (BIB 2299)</w:t>
      </w:r>
    </w:p>
    <w:p w14:paraId="4D1BEF02" w14:textId="77777777" w:rsidR="00FE7CEA" w:rsidRPr="00FE7CEA" w:rsidRDefault="00FE7CEA" w:rsidP="00242C0F">
      <w:pPr>
        <w:jc w:val="both"/>
        <w:rPr>
          <w:lang w:val="fr-FR"/>
        </w:rPr>
      </w:pPr>
    </w:p>
    <w:p w14:paraId="43ACF7C4" w14:textId="312CBC27" w:rsidR="006337F3" w:rsidRPr="0032190F" w:rsidRDefault="00CE0A57" w:rsidP="00242C0F">
      <w:pPr>
        <w:jc w:val="both"/>
        <w:rPr>
          <w:lang w:val="fr-FR"/>
        </w:rPr>
      </w:pPr>
      <w:r w:rsidRPr="0032190F">
        <w:rPr>
          <w:lang w:val="fr-FR"/>
        </w:rPr>
        <w:t>Avec</w:t>
      </w:r>
      <w:r w:rsidR="00F45081" w:rsidRPr="0032190F">
        <w:rPr>
          <w:lang w:val="fr-FR"/>
        </w:rPr>
        <w:t xml:space="preserve"> </w:t>
      </w:r>
      <w:r w:rsidRPr="0032190F">
        <w:rPr>
          <w:lang w:val="fr-FR"/>
        </w:rPr>
        <w:t xml:space="preserve">entre autres, </w:t>
      </w:r>
      <w:hyperlink r:id="rId8858" w:anchor="Sit_Palaghju" w:history="1">
        <w:r w:rsidR="00913ACE" w:rsidRPr="0032190F">
          <w:rPr>
            <w:rStyle w:val="Hyperlink"/>
            <w:lang w:val="fr-FR"/>
          </w:rPr>
          <w:t>Pallaghju</w:t>
        </w:r>
      </w:hyperlink>
      <w:r w:rsidRPr="0032190F">
        <w:rPr>
          <w:lang w:val="fr-FR"/>
        </w:rPr>
        <w:t xml:space="preserve"> et</w:t>
      </w:r>
      <w:r w:rsidR="00F45081" w:rsidRPr="0032190F">
        <w:rPr>
          <w:lang w:val="fr-FR"/>
        </w:rPr>
        <w:t xml:space="preserve"> </w:t>
      </w:r>
      <w:hyperlink r:id="rId8859" w:anchor="Sit_Renaghju" w:history="1">
        <w:r w:rsidRPr="0032190F">
          <w:rPr>
            <w:rStyle w:val="Hyperlink"/>
            <w:lang w:val="fr-FR"/>
          </w:rPr>
          <w:t>Renaghju</w:t>
        </w:r>
      </w:hyperlink>
      <w:r w:rsidRPr="0032190F">
        <w:rPr>
          <w:lang w:val="fr-FR"/>
        </w:rPr>
        <w:t xml:space="preserve">, c’est l’une des </w:t>
      </w:r>
      <w:r w:rsidR="00913ACE" w:rsidRPr="0032190F">
        <w:rPr>
          <w:lang w:val="fr-FR"/>
        </w:rPr>
        <w:t>concentration</w:t>
      </w:r>
      <w:r w:rsidR="00396148" w:rsidRPr="0032190F">
        <w:rPr>
          <w:lang w:val="fr-FR"/>
        </w:rPr>
        <w:t>s</w:t>
      </w:r>
      <w:r w:rsidR="00913ACE" w:rsidRPr="0032190F">
        <w:rPr>
          <w:lang w:val="fr-FR"/>
        </w:rPr>
        <w:t xml:space="preserve"> du sous-groupe </w:t>
      </w:r>
      <w:r w:rsidR="00CE7697" w:rsidRPr="0032190F">
        <w:rPr>
          <w:lang w:val="fr-FR"/>
        </w:rPr>
        <w:t xml:space="preserve">de statues-menhirs </w:t>
      </w:r>
      <w:r w:rsidR="00913ACE" w:rsidRPr="0032190F">
        <w:rPr>
          <w:lang w:val="fr-FR"/>
        </w:rPr>
        <w:t>du Sartenais</w:t>
      </w:r>
      <w:r w:rsidRPr="0032190F">
        <w:rPr>
          <w:lang w:val="fr-FR"/>
        </w:rPr>
        <w:t xml:space="preserve"> dans le Sud-Ouest de la Corse</w:t>
      </w:r>
      <w:r w:rsidR="00452E7D">
        <w:rPr>
          <w:lang w:val="fr-FR"/>
        </w:rPr>
        <w:t xml:space="preserve"> </w:t>
      </w:r>
      <w:r w:rsidR="00452E7D" w:rsidRPr="0032190F">
        <w:rPr>
          <w:lang w:val="fr-FR"/>
        </w:rPr>
        <w:t>(BIB 160)</w:t>
      </w:r>
      <w:r w:rsidR="00913ACE" w:rsidRPr="0032190F">
        <w:rPr>
          <w:lang w:val="fr-FR"/>
        </w:rPr>
        <w:t xml:space="preserve">. </w:t>
      </w:r>
    </w:p>
    <w:p w14:paraId="5DAA0473" w14:textId="77777777" w:rsidR="007E41A2" w:rsidRPr="0032190F" w:rsidRDefault="007E41A2" w:rsidP="007E41A2">
      <w:pPr>
        <w:jc w:val="both"/>
        <w:rPr>
          <w:lang w:val="fr-FR"/>
        </w:rPr>
      </w:pPr>
      <w:r w:rsidRPr="0032190F">
        <w:rPr>
          <w:lang w:val="fr-FR"/>
        </w:rPr>
        <w:t>Les stratigraph</w:t>
      </w:r>
      <w:r w:rsidR="00452E7D">
        <w:rPr>
          <w:lang w:val="fr-FR"/>
        </w:rPr>
        <w:t>i</w:t>
      </w:r>
      <w:r w:rsidRPr="0032190F">
        <w:rPr>
          <w:lang w:val="fr-FR"/>
        </w:rPr>
        <w:t>es des SM sont datées de la fin du Néolithique et du Bronze (BIB 2298 p. 25)</w:t>
      </w:r>
    </w:p>
    <w:p w14:paraId="5E799F58" w14:textId="77777777" w:rsidR="004C42A7" w:rsidRPr="0032190F" w:rsidRDefault="004C42A7" w:rsidP="004C42A7">
      <w:pPr>
        <w:jc w:val="both"/>
        <w:rPr>
          <w:lang w:val="fr-FR"/>
        </w:rPr>
      </w:pPr>
      <w:r w:rsidRPr="0032190F">
        <w:rPr>
          <w:lang w:val="fr-FR"/>
        </w:rPr>
        <w:t xml:space="preserve">L’alignement de </w:t>
      </w:r>
      <w:r w:rsidR="00993657" w:rsidRPr="0032190F">
        <w:rPr>
          <w:lang w:val="fr-FR"/>
        </w:rPr>
        <w:t xml:space="preserve">I </w:t>
      </w:r>
      <w:r w:rsidRPr="0032190F">
        <w:rPr>
          <w:lang w:val="fr-FR"/>
        </w:rPr>
        <w:t xml:space="preserve">Stantari montre des </w:t>
      </w:r>
      <w:r w:rsidR="00452E7D">
        <w:rPr>
          <w:lang w:val="fr-FR"/>
        </w:rPr>
        <w:t>SM</w:t>
      </w:r>
      <w:r w:rsidRPr="0032190F">
        <w:rPr>
          <w:lang w:val="fr-FR"/>
        </w:rPr>
        <w:t>, parmi les plus spectaculaires de la Corse, des stèles armées, des menhirs-stèles plus ou moins régularisés et des menhirs quasiment bruts</w:t>
      </w:r>
      <w:r w:rsidR="00452E7D">
        <w:rPr>
          <w:lang w:val="fr-FR"/>
        </w:rPr>
        <w:t xml:space="preserve"> </w:t>
      </w:r>
      <w:r w:rsidR="00452E7D" w:rsidRPr="0032190F">
        <w:rPr>
          <w:lang w:val="fr-FR"/>
        </w:rPr>
        <w:t>(BIB 2285 p. 250)</w:t>
      </w:r>
      <w:r w:rsidRPr="0032190F">
        <w:rPr>
          <w:lang w:val="fr-FR"/>
        </w:rPr>
        <w:t>. Cette association est-elle fortuite, le signe d’une érection progressive des individus ou le témoignage d’un même phénomène et de ces différentes formes d’expression associées dans une même architecture ? (BIB 2285 p. 250) Une telle évolution est perçue en Sardaigne (BIB 2285 p. 250)</w:t>
      </w:r>
    </w:p>
    <w:p w14:paraId="7AE2DE90" w14:textId="77777777" w:rsidR="00452E7D" w:rsidRDefault="00452E7D" w:rsidP="004C42A7">
      <w:pPr>
        <w:jc w:val="both"/>
        <w:rPr>
          <w:lang w:val="fr-FR"/>
        </w:rPr>
      </w:pPr>
    </w:p>
    <w:p w14:paraId="6C813438" w14:textId="77777777" w:rsidR="00452E7D" w:rsidRPr="0032190F" w:rsidRDefault="00452E7D" w:rsidP="00452E7D">
      <w:pPr>
        <w:pStyle w:val="Heading2"/>
      </w:pPr>
      <w:bookmarkStart w:id="3702" w:name="Sit_I_Stantari_per"/>
      <w:r>
        <w:t>périodisation</w:t>
      </w:r>
    </w:p>
    <w:bookmarkEnd w:id="3702"/>
    <w:p w14:paraId="33BD3690" w14:textId="77777777" w:rsidR="00136D91" w:rsidRPr="0032190F" w:rsidRDefault="00136D91" w:rsidP="006F2CE9">
      <w:pPr>
        <w:jc w:val="both"/>
        <w:rPr>
          <w:szCs w:val="20"/>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9"/>
      </w:tblGrid>
      <w:tr w:rsidR="00452E7D" w:rsidRPr="00452E7D" w14:paraId="2E7578E9" w14:textId="77777777" w:rsidTr="00C35EA7">
        <w:trPr>
          <w:jc w:val="center"/>
        </w:trPr>
        <w:tc>
          <w:tcPr>
            <w:tcW w:w="2689" w:type="dxa"/>
          </w:tcPr>
          <w:p w14:paraId="7CE313A4" w14:textId="77777777" w:rsidR="00452E7D" w:rsidRPr="00452E7D" w:rsidRDefault="00452E7D" w:rsidP="00833AE9">
            <w:pPr>
              <w:jc w:val="center"/>
              <w:rPr>
                <w:szCs w:val="20"/>
                <w:lang w:val="fr-FR"/>
              </w:rPr>
            </w:pPr>
            <w:r w:rsidRPr="00452E7D">
              <w:rPr>
                <w:szCs w:val="20"/>
                <w:lang w:val="fr-FR"/>
              </w:rPr>
              <w:t>phases</w:t>
            </w:r>
          </w:p>
        </w:tc>
      </w:tr>
      <w:tr w:rsidR="00452E7D" w14:paraId="4A150461" w14:textId="77777777" w:rsidTr="00C35EA7">
        <w:trPr>
          <w:jc w:val="center"/>
        </w:trPr>
        <w:tc>
          <w:tcPr>
            <w:tcW w:w="2689" w:type="dxa"/>
          </w:tcPr>
          <w:p w14:paraId="6BAC3FB5" w14:textId="45214192" w:rsidR="00452E7D" w:rsidRPr="00C35EA7" w:rsidRDefault="00000000" w:rsidP="00C35EA7">
            <w:pPr>
              <w:jc w:val="both"/>
              <w:rPr>
                <w:szCs w:val="20"/>
              </w:rPr>
            </w:pPr>
            <w:hyperlink r:id="rId8860" w:anchor="Sit_I_Stantari_per_Renag4" w:history="1">
              <w:r w:rsidR="00452E7D" w:rsidRPr="00452E7D">
                <w:rPr>
                  <w:rStyle w:val="Hyperlink"/>
                  <w:szCs w:val="20"/>
                </w:rPr>
                <w:t>Renaghju 4 / I Stantari 2</w:t>
              </w:r>
            </w:hyperlink>
          </w:p>
        </w:tc>
      </w:tr>
      <w:tr w:rsidR="00452E7D" w14:paraId="308D5BE7" w14:textId="77777777" w:rsidTr="00C35EA7">
        <w:trPr>
          <w:jc w:val="center"/>
        </w:trPr>
        <w:tc>
          <w:tcPr>
            <w:tcW w:w="2689" w:type="dxa"/>
          </w:tcPr>
          <w:p w14:paraId="2355E05F" w14:textId="1D761EC3" w:rsidR="00452E7D" w:rsidRDefault="00000000" w:rsidP="00C35EA7">
            <w:pPr>
              <w:jc w:val="both"/>
              <w:rPr>
                <w:szCs w:val="20"/>
              </w:rPr>
            </w:pPr>
            <w:hyperlink r:id="rId8861" w:anchor="Sites.docx" w:history="1">
              <w:r w:rsidR="00452E7D" w:rsidRPr="00452E7D">
                <w:rPr>
                  <w:rStyle w:val="Hyperlink"/>
                  <w:szCs w:val="20"/>
                  <w:lang w:val="fr-FR"/>
                </w:rPr>
                <w:t>Renaghju 3</w:t>
              </w:r>
            </w:hyperlink>
          </w:p>
        </w:tc>
      </w:tr>
    </w:tbl>
    <w:p w14:paraId="3A0B7A05" w14:textId="77777777" w:rsidR="006F2CE9" w:rsidRDefault="006F2CE9" w:rsidP="006F2CE9">
      <w:pPr>
        <w:jc w:val="both"/>
        <w:rPr>
          <w:szCs w:val="20"/>
        </w:rPr>
      </w:pPr>
      <w:r>
        <w:rPr>
          <w:szCs w:val="20"/>
        </w:rPr>
        <w:t xml:space="preserve">(BIB 2298) </w:t>
      </w:r>
    </w:p>
    <w:p w14:paraId="6554E822" w14:textId="77777777" w:rsidR="005A11EE" w:rsidRDefault="005A11EE" w:rsidP="006F2CE9">
      <w:pPr>
        <w:jc w:val="both"/>
        <w:rPr>
          <w:szCs w:val="20"/>
        </w:rPr>
      </w:pPr>
    </w:p>
    <w:p w14:paraId="055A43C9" w14:textId="77777777" w:rsidR="005A11EE" w:rsidRPr="005A11EE" w:rsidRDefault="005A11EE" w:rsidP="005A11EE">
      <w:pPr>
        <w:rPr>
          <w:lang w:val="fr-FR"/>
        </w:rPr>
      </w:pPr>
      <w:r>
        <w:rPr>
          <w:szCs w:val="20"/>
          <w:lang w:val="fr-FR"/>
        </w:rPr>
        <w:t xml:space="preserve">Les SM (1400-800 BC) serait le remploi des stèles (2200-1400 BC) </w:t>
      </w:r>
      <w:r w:rsidRPr="005A11EE">
        <w:rPr>
          <w:lang w:val="fr-FR"/>
        </w:rPr>
        <w:t>(BIB 2298 fig. 4)</w:t>
      </w:r>
    </w:p>
    <w:p w14:paraId="72E72AEB" w14:textId="77777777" w:rsidR="006F2CE9" w:rsidRPr="005A11EE" w:rsidRDefault="006F2CE9" w:rsidP="004C42A7">
      <w:pPr>
        <w:jc w:val="both"/>
        <w:rPr>
          <w:lang w:val="fr-FR"/>
        </w:rPr>
      </w:pPr>
    </w:p>
    <w:p w14:paraId="29665C5A" w14:textId="77777777" w:rsidR="002E6AE5" w:rsidRDefault="002E6AE5" w:rsidP="004C42A7">
      <w:pPr>
        <w:jc w:val="both"/>
        <w:rPr>
          <w:lang w:val="fr-FR"/>
        </w:rPr>
      </w:pPr>
    </w:p>
    <w:p w14:paraId="56F1C096" w14:textId="77777777" w:rsidR="00452E7D" w:rsidRDefault="00452E7D" w:rsidP="00452E7D">
      <w:pPr>
        <w:pStyle w:val="Heading3"/>
      </w:pPr>
      <w:bookmarkStart w:id="3703" w:name="Sit_I_Stantari_per_Renag3"/>
      <w:r>
        <w:t xml:space="preserve">phase </w:t>
      </w:r>
      <w:r w:rsidRPr="00452E7D">
        <w:t>Renaghju 3</w:t>
      </w:r>
    </w:p>
    <w:bookmarkEnd w:id="3703"/>
    <w:p w14:paraId="137616CF" w14:textId="710677BF" w:rsidR="00452E7D" w:rsidRPr="00270CDF" w:rsidRDefault="00911743" w:rsidP="00452E7D">
      <w:pPr>
        <w:rPr>
          <w:lang w:val="fr-FR"/>
        </w:rPr>
      </w:pPr>
      <w:r>
        <w:fldChar w:fldCharType="begin"/>
      </w:r>
      <w:r w:rsidR="00E30F13" w:rsidRPr="006F6A73">
        <w:rPr>
          <w:lang w:val="fr-FR"/>
        </w:rPr>
        <w:instrText>HYPERLINK "C:\\Users\\Thomas Huet\\Desktop\\Documentation archéologique liée à la thèse\\Cultures.docx" \l "Cul_Renaghju_3"</w:instrText>
      </w:r>
      <w:r>
        <w:fldChar w:fldCharType="separate"/>
      </w:r>
      <w:r w:rsidR="00452E7D" w:rsidRPr="00452E7D">
        <w:rPr>
          <w:rStyle w:val="Hyperlink"/>
          <w:szCs w:val="20"/>
          <w:lang w:val="fr-FR"/>
        </w:rPr>
        <w:t>Renaghju 3</w:t>
      </w:r>
      <w:r>
        <w:fldChar w:fldCharType="end"/>
      </w:r>
    </w:p>
    <w:p w14:paraId="3455AE49" w14:textId="77777777" w:rsidR="00452E7D" w:rsidRPr="00270CDF" w:rsidRDefault="00452E7D" w:rsidP="00452E7D">
      <w:pPr>
        <w:rPr>
          <w:lang w:val="fr-FR"/>
        </w:rPr>
      </w:pPr>
    </w:p>
    <w:p w14:paraId="560BEB01" w14:textId="77777777" w:rsidR="00452E7D" w:rsidRPr="00452E7D" w:rsidRDefault="00452E7D" w:rsidP="00452E7D">
      <w:pPr>
        <w:jc w:val="both"/>
        <w:rPr>
          <w:szCs w:val="20"/>
          <w:lang w:val="fr-FR"/>
        </w:rPr>
      </w:pPr>
      <w:r w:rsidRPr="00C35EA7">
        <w:rPr>
          <w:lang w:val="fr-FR"/>
        </w:rPr>
        <w:t xml:space="preserve">l’organisation des monolithes </w:t>
      </w:r>
      <w:r w:rsidRPr="00C35EA7">
        <w:rPr>
          <w:szCs w:val="20"/>
          <w:lang w:val="fr-FR"/>
        </w:rPr>
        <w:t>n’est pas décelable</w:t>
      </w:r>
      <w:r>
        <w:rPr>
          <w:szCs w:val="20"/>
          <w:lang w:val="fr-FR"/>
        </w:rPr>
        <w:t xml:space="preserve"> </w:t>
      </w:r>
      <w:r w:rsidRPr="00452E7D">
        <w:rPr>
          <w:szCs w:val="20"/>
          <w:lang w:val="fr-FR"/>
        </w:rPr>
        <w:t xml:space="preserve">(BIB 2298) </w:t>
      </w:r>
    </w:p>
    <w:p w14:paraId="22435FF4" w14:textId="77777777" w:rsidR="00452E7D" w:rsidRDefault="00452E7D" w:rsidP="004C42A7">
      <w:pPr>
        <w:jc w:val="both"/>
        <w:rPr>
          <w:szCs w:val="20"/>
          <w:lang w:val="fr-FR"/>
        </w:rPr>
      </w:pPr>
    </w:p>
    <w:p w14:paraId="0DC4DE46" w14:textId="77777777" w:rsidR="00452E7D" w:rsidRDefault="00452E7D" w:rsidP="00452E7D">
      <w:pPr>
        <w:pStyle w:val="Heading3"/>
      </w:pPr>
      <w:bookmarkStart w:id="3704" w:name="Sit_I_Stantari_per_Renag4"/>
      <w:r>
        <w:t xml:space="preserve">phase </w:t>
      </w:r>
      <w:r w:rsidRPr="00452E7D">
        <w:t>Renaghju 4</w:t>
      </w:r>
      <w:r w:rsidRPr="00C35EA7">
        <w:t xml:space="preserve"> / I Stantari 2</w:t>
      </w:r>
    </w:p>
    <w:bookmarkEnd w:id="3704"/>
    <w:p w14:paraId="548FD39C" w14:textId="78F25993" w:rsidR="00452E7D" w:rsidRPr="000124BC" w:rsidRDefault="00911743" w:rsidP="004C42A7">
      <w:pPr>
        <w:jc w:val="both"/>
        <w:rPr>
          <w:szCs w:val="20"/>
          <w:lang w:val="fr-FR"/>
        </w:rPr>
      </w:pPr>
      <w:r>
        <w:fldChar w:fldCharType="begin"/>
      </w:r>
      <w:r w:rsidR="00E30F13" w:rsidRPr="006F6A73">
        <w:rPr>
          <w:lang w:val="fr-FR"/>
        </w:rPr>
        <w:instrText>HYPERLINK "C:\\Users\\Thomas Huet\\Desktop\\Documentation archéologique liée à la thèse\\Cultures.docx" \l "Cul_Renaghju_4"</w:instrText>
      </w:r>
      <w:r>
        <w:fldChar w:fldCharType="separate"/>
      </w:r>
      <w:r w:rsidR="00452E7D" w:rsidRPr="000124BC">
        <w:rPr>
          <w:rStyle w:val="Hyperlink"/>
          <w:szCs w:val="20"/>
          <w:lang w:val="fr-FR"/>
        </w:rPr>
        <w:t>Renaghju 4</w:t>
      </w:r>
      <w:r>
        <w:fldChar w:fldCharType="end"/>
      </w:r>
      <w:r w:rsidR="00452E7D" w:rsidRPr="000124BC">
        <w:rPr>
          <w:szCs w:val="20"/>
          <w:lang w:val="fr-FR"/>
        </w:rPr>
        <w:t xml:space="preserve"> / I Stantari 2</w:t>
      </w:r>
    </w:p>
    <w:p w14:paraId="2CB5D9A5" w14:textId="77777777" w:rsidR="00452E7D" w:rsidRDefault="00452E7D" w:rsidP="004C42A7">
      <w:pPr>
        <w:jc w:val="both"/>
        <w:rPr>
          <w:lang w:val="fr-FR"/>
        </w:rPr>
      </w:pPr>
    </w:p>
    <w:p w14:paraId="576B5DD7" w14:textId="592F30BD" w:rsidR="00452E7D" w:rsidRPr="0032190F" w:rsidRDefault="00452E7D" w:rsidP="00452E7D">
      <w:pPr>
        <w:jc w:val="both"/>
        <w:rPr>
          <w:lang w:val="fr-FR"/>
        </w:rPr>
      </w:pPr>
      <w:r w:rsidRPr="00452E7D">
        <w:rPr>
          <w:szCs w:val="20"/>
          <w:lang w:val="fr-FR"/>
        </w:rPr>
        <w:t xml:space="preserve">réaménagement des monuments (BIB 2298) </w:t>
      </w:r>
      <w:r w:rsidRPr="0032190F">
        <w:rPr>
          <w:lang w:val="fr-FR"/>
        </w:rPr>
        <w:t xml:space="preserve">Sur les monolithes de la phase Renaghju 4 </w:t>
      </w:r>
      <w:r w:rsidRPr="0032190F">
        <w:rPr>
          <w:szCs w:val="20"/>
          <w:lang w:val="fr-FR"/>
        </w:rPr>
        <w:t>/ I Stantari 2</w:t>
      </w:r>
      <w:r w:rsidRPr="0032190F">
        <w:rPr>
          <w:lang w:val="fr-FR"/>
        </w:rPr>
        <w:t>, aucune figuration d’attributs. Les monolithes devaient être alignés sur deux files sensiblement parallèles, orientées NE/SO. Cela trouve des correspondances avec l’orientation des files du site d’</w:t>
      </w:r>
      <w:hyperlink r:id="rId8862" w:anchor="Sit_Apazzu" w:history="1">
        <w:r w:rsidRPr="0032190F">
          <w:rPr>
            <w:rStyle w:val="Hyperlink"/>
            <w:lang w:val="fr-FR"/>
          </w:rPr>
          <w:t>Apazzu</w:t>
        </w:r>
      </w:hyperlink>
      <w:r w:rsidRPr="008F3F4B">
        <w:rPr>
          <w:lang w:val="fr-FR"/>
        </w:rPr>
        <w:t xml:space="preserve"> </w:t>
      </w:r>
      <w:r w:rsidRPr="0032190F">
        <w:rPr>
          <w:lang w:val="fr-FR"/>
        </w:rPr>
        <w:t>(BIB 2298 p. 27)</w:t>
      </w:r>
    </w:p>
    <w:p w14:paraId="4CFBE536" w14:textId="77777777" w:rsidR="008F3F4B" w:rsidRPr="000124BC" w:rsidRDefault="008F3F4B" w:rsidP="00376AFE">
      <w:pPr>
        <w:jc w:val="both"/>
        <w:rPr>
          <w:szCs w:val="20"/>
          <w:lang w:val="fr-FR"/>
        </w:rPr>
      </w:pPr>
    </w:p>
    <w:p w14:paraId="769515DE" w14:textId="77777777" w:rsidR="00452E7D" w:rsidRDefault="00452E7D" w:rsidP="00376AFE">
      <w:pPr>
        <w:jc w:val="both"/>
        <w:rPr>
          <w:szCs w:val="22"/>
          <w:lang w:val="fr-FR" w:eastAsia="en-GB"/>
        </w:rPr>
      </w:pPr>
    </w:p>
    <w:p w14:paraId="5074C9E7" w14:textId="77777777" w:rsidR="008F3F4B" w:rsidRDefault="008F3F4B" w:rsidP="008F3F4B">
      <w:pPr>
        <w:pStyle w:val="Heading2"/>
        <w:rPr>
          <w:lang w:eastAsia="en-GB"/>
        </w:rPr>
      </w:pPr>
      <w:bookmarkStart w:id="3705" w:name="Sit_I_Stantari__alignts"/>
      <w:r>
        <w:rPr>
          <w:lang w:eastAsia="en-GB"/>
        </w:rPr>
        <w:t>alignements</w:t>
      </w:r>
    </w:p>
    <w:bookmarkEnd w:id="3705"/>
    <w:p w14:paraId="2B727E42" w14:textId="77777777" w:rsidR="008F3F4B" w:rsidRDefault="008F3F4B" w:rsidP="008F3F4B">
      <w:pPr>
        <w:jc w:val="both"/>
        <w:rPr>
          <w:lang w:val="fr-FR"/>
        </w:rPr>
      </w:pPr>
    </w:p>
    <w:p w14:paraId="62626D8F" w14:textId="357E2F9F" w:rsidR="008F3F4B" w:rsidRPr="0032190F" w:rsidRDefault="008F3F4B" w:rsidP="008F3F4B">
      <w:pPr>
        <w:jc w:val="both"/>
        <w:rPr>
          <w:lang w:val="fr-FR"/>
        </w:rPr>
      </w:pPr>
      <w:r w:rsidRPr="0032190F">
        <w:rPr>
          <w:lang w:val="fr-FR"/>
        </w:rPr>
        <w:t xml:space="preserve">L’ensemble monumental d’I Stantari comporte </w:t>
      </w:r>
      <w:r>
        <w:rPr>
          <w:lang w:val="fr-FR"/>
        </w:rPr>
        <w:t>3</w:t>
      </w:r>
      <w:r w:rsidRPr="0032190F">
        <w:rPr>
          <w:lang w:val="fr-FR"/>
        </w:rPr>
        <w:t xml:space="preserve"> files de pierres dressées : 2 </w:t>
      </w:r>
      <w:hyperlink r:id="rId8863" w:anchor="Sit_I_Stantari__alignts_NS" w:history="1">
        <w:r w:rsidR="00452E7D" w:rsidRPr="00452E7D">
          <w:rPr>
            <w:rStyle w:val="Hyperlink"/>
            <w:lang w:val="fr-FR"/>
          </w:rPr>
          <w:t>alignements</w:t>
        </w:r>
        <w:r w:rsidRPr="00452E7D">
          <w:rPr>
            <w:rStyle w:val="Hyperlink"/>
            <w:lang w:val="fr-FR"/>
          </w:rPr>
          <w:t xml:space="preserve"> NS</w:t>
        </w:r>
      </w:hyperlink>
      <w:r w:rsidRPr="0032190F">
        <w:rPr>
          <w:lang w:val="fr-FR"/>
        </w:rPr>
        <w:t>, la 3</w:t>
      </w:r>
      <w:r w:rsidRPr="0032190F">
        <w:rPr>
          <w:vertAlign w:val="superscript"/>
          <w:lang w:val="fr-FR"/>
        </w:rPr>
        <w:t>e</w:t>
      </w:r>
      <w:r w:rsidRPr="0032190F">
        <w:rPr>
          <w:lang w:val="fr-FR"/>
        </w:rPr>
        <w:t xml:space="preserve">, dite </w:t>
      </w:r>
      <w:hyperlink r:id="rId8864" w:anchor="Sit_I_Stantari__alignts_principal" w:history="1">
        <w:r w:rsidRPr="008F3F4B">
          <w:rPr>
            <w:rStyle w:val="Hyperlink"/>
            <w:lang w:val="fr-FR"/>
          </w:rPr>
          <w:t>file principale</w:t>
        </w:r>
      </w:hyperlink>
      <w:r w:rsidRPr="0032190F">
        <w:rPr>
          <w:lang w:val="fr-FR"/>
        </w:rPr>
        <w:t xml:space="preserve">,. Les 3 files sont adossées à l’enceinte de </w:t>
      </w:r>
      <w:hyperlink r:id="rId8865" w:anchor="Sit_Stazzona" w:history="1">
        <w:r w:rsidR="007313A5" w:rsidRPr="007313A5">
          <w:rPr>
            <w:rStyle w:val="Hyperlink"/>
            <w:lang w:val="fr-FR"/>
          </w:rPr>
          <w:t>Stazzona</w:t>
        </w:r>
      </w:hyperlink>
      <w:r w:rsidR="007313A5" w:rsidRPr="0032190F">
        <w:rPr>
          <w:lang w:val="fr-FR"/>
        </w:rPr>
        <w:t xml:space="preserve"> </w:t>
      </w:r>
      <w:r w:rsidRPr="0032190F">
        <w:rPr>
          <w:lang w:val="fr-FR"/>
        </w:rPr>
        <w:t xml:space="preserve">dont elles forment l’un des côtés (BIB 2298 p. 27). Face à l’Est, elles sont disposées sur un sol légèrement en pente aménagé par une « terrasse-podium » en gros blocs. (BIB 2298 p. 29). </w:t>
      </w:r>
      <w:r w:rsidRPr="00376AFE">
        <w:rPr>
          <w:szCs w:val="22"/>
          <w:lang w:val="fr-FR" w:eastAsia="en-GB"/>
        </w:rPr>
        <w:t>Le terrain a été adapté au monument avec l’édification sur la pente d’une « terrasse-podium » en gros blocs</w:t>
      </w:r>
      <w:r>
        <w:rPr>
          <w:szCs w:val="22"/>
          <w:lang w:val="fr-FR" w:eastAsia="en-GB"/>
        </w:rPr>
        <w:t xml:space="preserve"> (BIB 2298)</w:t>
      </w:r>
      <w:r w:rsidRPr="00376AFE">
        <w:rPr>
          <w:szCs w:val="22"/>
          <w:lang w:val="fr-FR" w:eastAsia="en-GB"/>
        </w:rPr>
        <w:t>. Ce dispositif constitue une mise en scène qui accentue la frontalité orientée du monument</w:t>
      </w:r>
      <w:r>
        <w:rPr>
          <w:szCs w:val="22"/>
          <w:lang w:val="fr-FR" w:eastAsia="en-GB"/>
        </w:rPr>
        <w:t xml:space="preserve"> (BIB 2298)</w:t>
      </w:r>
      <w:r w:rsidRPr="00376AFE">
        <w:rPr>
          <w:szCs w:val="22"/>
          <w:lang w:val="fr-FR" w:eastAsia="en-GB"/>
        </w:rPr>
        <w:t>..</w:t>
      </w:r>
    </w:p>
    <w:p w14:paraId="75120101" w14:textId="77777777" w:rsidR="008F3F4B" w:rsidRDefault="00452E7D" w:rsidP="008F3F4B">
      <w:pPr>
        <w:jc w:val="both"/>
        <w:rPr>
          <w:lang w:val="fr-FR"/>
        </w:rPr>
      </w:pPr>
      <w:r>
        <w:rPr>
          <w:lang w:val="fr-FR"/>
        </w:rPr>
        <w:t>Les SM</w:t>
      </w:r>
      <w:r w:rsidRPr="0032190F">
        <w:rPr>
          <w:lang w:val="fr-FR"/>
        </w:rPr>
        <w:t xml:space="preserve"> sont </w:t>
      </w:r>
      <w:r>
        <w:rPr>
          <w:lang w:val="fr-FR"/>
        </w:rPr>
        <w:t>toutes disposées dos au soleil (BIB ?)</w:t>
      </w:r>
    </w:p>
    <w:p w14:paraId="4EBD7F72" w14:textId="77777777" w:rsidR="00752AE4" w:rsidRDefault="00752AE4" w:rsidP="00376AFE">
      <w:pPr>
        <w:jc w:val="both"/>
        <w:rPr>
          <w:szCs w:val="22"/>
          <w:lang w:val="fr-FR" w:eastAsia="en-GB"/>
        </w:rPr>
      </w:pPr>
    </w:p>
    <w:p w14:paraId="56CF0A76" w14:textId="77777777" w:rsidR="00752AE4" w:rsidRPr="0054297E" w:rsidRDefault="00752AE4" w:rsidP="008F3F4B">
      <w:pPr>
        <w:pStyle w:val="Heading3"/>
      </w:pPr>
      <w:bookmarkStart w:id="3706" w:name="Sit_I_Stantari__alignts_principal"/>
      <w:r w:rsidRPr="0054297E">
        <w:t>file principale</w:t>
      </w:r>
    </w:p>
    <w:bookmarkEnd w:id="3706"/>
    <w:p w14:paraId="5FD126BC" w14:textId="64E3A2E5" w:rsidR="008F3F4B" w:rsidRDefault="008F3F4B" w:rsidP="008F3F4B">
      <w:pPr>
        <w:jc w:val="both"/>
        <w:rPr>
          <w:szCs w:val="22"/>
          <w:lang w:val="fr-FR" w:eastAsia="en-GB"/>
        </w:rPr>
      </w:pPr>
      <w:r w:rsidRPr="0032190F">
        <w:rPr>
          <w:lang w:val="fr-FR"/>
        </w:rPr>
        <w:t>La file prin</w:t>
      </w:r>
      <w:r w:rsidR="00452E7D">
        <w:rPr>
          <w:lang w:val="fr-FR"/>
        </w:rPr>
        <w:t>c</w:t>
      </w:r>
      <w:r w:rsidRPr="0032190F">
        <w:rPr>
          <w:lang w:val="fr-FR"/>
        </w:rPr>
        <w:t>ipale</w:t>
      </w:r>
      <w:r>
        <w:rPr>
          <w:lang w:val="fr-FR"/>
        </w:rPr>
        <w:t xml:space="preserve">, </w:t>
      </w:r>
      <w:r w:rsidRPr="00376AFE">
        <w:rPr>
          <w:lang w:val="fr-FR"/>
        </w:rPr>
        <w:t>à l’ouest, également sensiblement nord-sud, est en arc de cercle</w:t>
      </w:r>
      <w:r>
        <w:rPr>
          <w:lang w:val="fr-FR"/>
        </w:rPr>
        <w:t xml:space="preserve">, </w:t>
      </w:r>
      <w:r w:rsidRPr="0032190F">
        <w:rPr>
          <w:lang w:val="fr-FR"/>
        </w:rPr>
        <w:t>la plus longue</w:t>
      </w:r>
      <w:r>
        <w:rPr>
          <w:lang w:val="fr-FR"/>
        </w:rPr>
        <w:t>,</w:t>
      </w:r>
      <w:r w:rsidRPr="0032190F">
        <w:rPr>
          <w:lang w:val="fr-FR"/>
        </w:rPr>
        <w:t xml:space="preserve"> et aussi la plus haute est composée de monolithes plus grands que les deux autres, elle intègre des statues et des stèles armées (BIB 2298 p. 29). Les deux statues de la file principale [</w:t>
      </w:r>
      <w:hyperlink r:id="rId8866" w:anchor="Sit_I_Stantari_2" w:history="1">
        <w:r w:rsidRPr="0032190F">
          <w:rPr>
            <w:rStyle w:val="Hyperlink"/>
            <w:lang w:val="fr-FR"/>
          </w:rPr>
          <w:t>I Stantari 2</w:t>
        </w:r>
      </w:hyperlink>
      <w:r>
        <w:rPr>
          <w:lang w:val="fr-FR"/>
        </w:rPr>
        <w:t xml:space="preserve">, </w:t>
      </w:r>
      <w:hyperlink r:id="rId8867" w:anchor="Sit_I_Stantari_4" w:history="1">
        <w:r w:rsidRPr="0032190F">
          <w:rPr>
            <w:rStyle w:val="Hyperlink"/>
            <w:lang w:val="fr-FR"/>
          </w:rPr>
          <w:t>4</w:t>
        </w:r>
      </w:hyperlink>
      <w:r w:rsidRPr="0032190F">
        <w:rPr>
          <w:lang w:val="fr-FR"/>
        </w:rPr>
        <w:t xml:space="preserve">] sont de haute taille et figurent des guerriers barbus, casqués et cuirassés </w:t>
      </w:r>
      <w:r w:rsidR="00452E7D">
        <w:rPr>
          <w:szCs w:val="22"/>
          <w:lang w:val="fr-FR" w:eastAsia="en-GB"/>
        </w:rPr>
        <w:t>[</w:t>
      </w:r>
      <w:hyperlink r:id="rId8868" w:anchor="Cul_Art_TAC_T_t_cuirasse" w:history="1">
        <w:r w:rsidR="00452E7D" w:rsidRPr="00376AFE">
          <w:rPr>
            <w:rStyle w:val="Hyperlink"/>
            <w:szCs w:val="22"/>
            <w:lang w:val="fr-FR" w:eastAsia="en-GB"/>
          </w:rPr>
          <w:t>cuirasse</w:t>
        </w:r>
      </w:hyperlink>
      <w:r w:rsidR="00452E7D">
        <w:rPr>
          <w:szCs w:val="22"/>
          <w:lang w:val="fr-FR" w:eastAsia="en-GB"/>
        </w:rPr>
        <w:t>]</w:t>
      </w:r>
      <w:r w:rsidR="00452E7D" w:rsidRPr="0032190F">
        <w:rPr>
          <w:lang w:val="fr-FR"/>
        </w:rPr>
        <w:t xml:space="preserve"> </w:t>
      </w:r>
      <w:r w:rsidRPr="0032190F">
        <w:rPr>
          <w:lang w:val="fr-FR"/>
        </w:rPr>
        <w:t xml:space="preserve">( ?), armés de longues épées suspendues à un </w:t>
      </w:r>
      <w:hyperlink r:id="rId8869" w:anchor="Cul_Art_TAC_T_t_baudrier" w:history="1">
        <w:r w:rsidRPr="00D64745">
          <w:rPr>
            <w:rStyle w:val="Hyperlink"/>
            <w:lang w:val="fr-FR"/>
          </w:rPr>
          <w:t>baudrier</w:t>
        </w:r>
      </w:hyperlink>
      <w:r w:rsidRPr="00801BF1">
        <w:rPr>
          <w:lang w:val="fr-FR"/>
        </w:rPr>
        <w:t xml:space="preserve"> [en pende</w:t>
      </w:r>
      <w:r>
        <w:rPr>
          <w:lang w:val="fr-FR"/>
        </w:rPr>
        <w:t>n</w:t>
      </w:r>
      <w:r w:rsidRPr="00801BF1">
        <w:rPr>
          <w:lang w:val="fr-FR"/>
        </w:rPr>
        <w:t>tif]</w:t>
      </w:r>
      <w:r>
        <w:rPr>
          <w:lang w:val="fr-FR"/>
        </w:rPr>
        <w:t xml:space="preserve"> </w:t>
      </w:r>
      <w:r w:rsidRPr="0032190F">
        <w:rPr>
          <w:lang w:val="fr-FR"/>
        </w:rPr>
        <w:t>et portant un écu ou un pagne ( ?) d’après R. Grosjean (1964, 1966, 1968) (BIB 2298 p. 29) Les faces à l’est représentent un guerrier vu de face et les faces à l’ouest représentent une verge en érection vue du dessus, réaliste et explicite (BIB 2298 p. 29).</w:t>
      </w:r>
      <w:r w:rsidRPr="008F3F4B">
        <w:rPr>
          <w:lang w:val="fr-FR"/>
        </w:rPr>
        <w:t xml:space="preserve"> </w:t>
      </w:r>
      <w:r w:rsidRPr="0032190F">
        <w:rPr>
          <w:lang w:val="fr-FR"/>
        </w:rPr>
        <w:t xml:space="preserve">L’alignement principal </w:t>
      </w:r>
      <w:r w:rsidRPr="00376AFE">
        <w:rPr>
          <w:szCs w:val="22"/>
          <w:lang w:val="fr-FR" w:eastAsia="en-GB"/>
        </w:rPr>
        <w:t xml:space="preserve">constituée de monolithes plus grands est également la plus haute topographiquement, </w:t>
      </w:r>
      <w:r w:rsidRPr="0032190F">
        <w:rPr>
          <w:lang w:val="fr-FR"/>
        </w:rPr>
        <w:t>intègre différents types types de monolithes : menhirs bruts, stèles régula</w:t>
      </w:r>
      <w:r>
        <w:rPr>
          <w:lang w:val="fr-FR"/>
        </w:rPr>
        <w:t>risées, stèles armées, statues</w:t>
      </w:r>
      <w:r>
        <w:rPr>
          <w:szCs w:val="22"/>
          <w:lang w:val="fr-FR" w:eastAsia="en-GB"/>
        </w:rPr>
        <w:t xml:space="preserve"> (BIB 2298)</w:t>
      </w:r>
      <w:r w:rsidRPr="00376AFE">
        <w:rPr>
          <w:szCs w:val="22"/>
          <w:lang w:val="fr-FR" w:eastAsia="en-GB"/>
        </w:rPr>
        <w:t>.</w:t>
      </w:r>
      <w:r w:rsidRPr="008F3F4B">
        <w:rPr>
          <w:szCs w:val="22"/>
          <w:lang w:val="fr-FR" w:eastAsia="en-GB"/>
        </w:rPr>
        <w:t xml:space="preserve"> </w:t>
      </w:r>
      <w:r w:rsidRPr="00376AFE">
        <w:rPr>
          <w:szCs w:val="22"/>
          <w:lang w:val="fr-FR" w:eastAsia="en-GB"/>
        </w:rPr>
        <w:t>Les deux statues de la file principale sont de hautes tailles, un peu plus que celle d’un individu</w:t>
      </w:r>
      <w:r w:rsidR="00452E7D" w:rsidRPr="00376AFE">
        <w:rPr>
          <w:szCs w:val="22"/>
          <w:lang w:val="fr-FR" w:eastAsia="en-GB"/>
        </w:rPr>
        <w:t xml:space="preserve"> </w:t>
      </w:r>
      <w:r w:rsidR="00452E7D">
        <w:rPr>
          <w:szCs w:val="22"/>
          <w:lang w:val="fr-FR" w:eastAsia="en-GB"/>
        </w:rPr>
        <w:t>(BIB 2298)</w:t>
      </w:r>
      <w:r w:rsidRPr="00376AFE">
        <w:rPr>
          <w:szCs w:val="22"/>
          <w:lang w:val="fr-FR" w:eastAsia="en-GB"/>
        </w:rPr>
        <w:t xml:space="preserve"> </w:t>
      </w:r>
    </w:p>
    <w:p w14:paraId="75C7DA47" w14:textId="77777777" w:rsidR="00452E7D" w:rsidRDefault="00452E7D" w:rsidP="008F3F4B">
      <w:pPr>
        <w:jc w:val="both"/>
        <w:rPr>
          <w:lang w:val="fr-FR"/>
        </w:rPr>
      </w:pPr>
    </w:p>
    <w:p w14:paraId="0F0DC9C9" w14:textId="77777777" w:rsidR="008F3F4B" w:rsidRDefault="008F3F4B" w:rsidP="008F3F4B">
      <w:pPr>
        <w:pStyle w:val="Heading3"/>
      </w:pPr>
      <w:bookmarkStart w:id="3707" w:name="Sit_I_Stantari__alignts_NS"/>
      <w:r>
        <w:t>alignement</w:t>
      </w:r>
      <w:r w:rsidR="00452E7D">
        <w:t>s</w:t>
      </w:r>
      <w:r>
        <w:t xml:space="preserve"> N-S</w:t>
      </w:r>
    </w:p>
    <w:bookmarkEnd w:id="3707"/>
    <w:p w14:paraId="1F02DE64" w14:textId="77777777" w:rsidR="008F3F4B" w:rsidRDefault="008F3F4B" w:rsidP="008F3F4B">
      <w:pPr>
        <w:rPr>
          <w:lang w:val="fr-FR"/>
        </w:rPr>
      </w:pPr>
      <w:r w:rsidRPr="00376AFE">
        <w:rPr>
          <w:szCs w:val="22"/>
          <w:lang w:val="fr-FR" w:eastAsia="en-GB"/>
        </w:rPr>
        <w:t>Les deux files secondaires, vers l’est, sont donc plus basses et étagées sur la pente</w:t>
      </w:r>
      <w:r>
        <w:rPr>
          <w:szCs w:val="22"/>
          <w:lang w:val="fr-FR" w:eastAsia="en-GB"/>
        </w:rPr>
        <w:t xml:space="preserve"> (BIB 2298)</w:t>
      </w:r>
      <w:r w:rsidRPr="00376AFE">
        <w:rPr>
          <w:szCs w:val="22"/>
          <w:lang w:val="fr-FR" w:eastAsia="en-GB"/>
        </w:rPr>
        <w:t>.</w:t>
      </w:r>
    </w:p>
    <w:p w14:paraId="4C1A68E9" w14:textId="77777777" w:rsidR="008F3F4B" w:rsidRPr="008F3F4B" w:rsidRDefault="008F3F4B" w:rsidP="008F3F4B">
      <w:pPr>
        <w:rPr>
          <w:lang w:val="fr-FR"/>
        </w:rPr>
      </w:pPr>
    </w:p>
    <w:p w14:paraId="2C379088" w14:textId="77777777" w:rsidR="004D73B0" w:rsidRDefault="004D73B0" w:rsidP="00376AFE">
      <w:pPr>
        <w:jc w:val="both"/>
        <w:rPr>
          <w:szCs w:val="22"/>
          <w:lang w:val="fr-FR" w:eastAsia="en-GB"/>
        </w:rPr>
      </w:pPr>
    </w:p>
    <w:p w14:paraId="6AB07BBC" w14:textId="77777777" w:rsidR="004D73B0" w:rsidRDefault="004D73B0" w:rsidP="004D73B0">
      <w:pPr>
        <w:pStyle w:val="Heading3"/>
        <w:rPr>
          <w:lang w:eastAsia="en-GB"/>
        </w:rPr>
      </w:pPr>
      <w:r>
        <w:rPr>
          <w:lang w:eastAsia="en-GB"/>
        </w:rPr>
        <w:t>stèles</w:t>
      </w:r>
    </w:p>
    <w:p w14:paraId="0F87BC55" w14:textId="77777777" w:rsidR="007C501E" w:rsidRDefault="007C501E" w:rsidP="007C501E">
      <w:pPr>
        <w:rPr>
          <w:lang w:val="fr-FR" w:eastAsia="en-GB"/>
        </w:rPr>
      </w:pPr>
    </w:p>
    <w:p w14:paraId="6550C4F8" w14:textId="60B19A91" w:rsidR="007C501E" w:rsidRPr="007C501E" w:rsidRDefault="007C501E" w:rsidP="007C501E">
      <w:pPr>
        <w:rPr>
          <w:lang w:val="fr-FR" w:eastAsia="en-GB"/>
        </w:rPr>
      </w:pPr>
      <w:r>
        <w:rPr>
          <w:lang w:val="fr-FR" w:eastAsia="en-GB"/>
        </w:rPr>
        <w:t xml:space="preserve">A l'extrémité Nord de l'alignement, </w:t>
      </w:r>
      <w:hyperlink r:id="rId8870" w:anchor="Sit_I_Stantari_1" w:history="1">
        <w:r w:rsidR="008F3F4B">
          <w:rPr>
            <w:rStyle w:val="Hyperlink"/>
            <w:lang w:val="fr-FR" w:eastAsia="en-GB"/>
          </w:rPr>
          <w:t>I Stantari</w:t>
        </w:r>
        <w:r w:rsidRPr="007C501E">
          <w:rPr>
            <w:rStyle w:val="Hyperlink"/>
            <w:lang w:val="fr-FR" w:eastAsia="en-GB"/>
          </w:rPr>
          <w:t xml:space="preserve"> 1</w:t>
        </w:r>
      </w:hyperlink>
      <w:r>
        <w:rPr>
          <w:lang w:val="fr-FR" w:eastAsia="en-GB"/>
        </w:rPr>
        <w:t xml:space="preserve">, </w:t>
      </w:r>
      <w:hyperlink r:id="rId8871" w:anchor="Sit_I_Stantari_2" w:history="1">
        <w:r w:rsidRPr="007C501E">
          <w:rPr>
            <w:rStyle w:val="Hyperlink"/>
            <w:lang w:val="fr-FR" w:eastAsia="en-GB"/>
          </w:rPr>
          <w:t>2</w:t>
        </w:r>
      </w:hyperlink>
      <w:r>
        <w:rPr>
          <w:lang w:val="fr-FR" w:eastAsia="en-GB"/>
        </w:rPr>
        <w:t xml:space="preserve">, </w:t>
      </w:r>
      <w:hyperlink r:id="rId8872" w:anchor="Sit_I_Stantari_3" w:history="1">
        <w:r w:rsidRPr="007C501E">
          <w:rPr>
            <w:rStyle w:val="Hyperlink"/>
            <w:lang w:val="fr-FR" w:eastAsia="en-GB"/>
          </w:rPr>
          <w:t>3</w:t>
        </w:r>
      </w:hyperlink>
      <w:r>
        <w:rPr>
          <w:lang w:val="fr-FR" w:eastAsia="en-GB"/>
        </w:rPr>
        <w:t xml:space="preserve"> et </w:t>
      </w:r>
      <w:hyperlink r:id="rId8873" w:anchor="Sit_I_Stantari_4" w:history="1">
        <w:r w:rsidRPr="007C501E">
          <w:rPr>
            <w:rStyle w:val="Hyperlink"/>
            <w:lang w:val="fr-FR" w:eastAsia="en-GB"/>
          </w:rPr>
          <w:t>4</w:t>
        </w:r>
      </w:hyperlink>
      <w:r>
        <w:rPr>
          <w:lang w:val="fr-FR" w:eastAsia="en-GB"/>
        </w:rPr>
        <w:t xml:space="preserve"> sont alignées</w:t>
      </w:r>
    </w:p>
    <w:p w14:paraId="66A151DB" w14:textId="77777777" w:rsidR="00376AFE" w:rsidRPr="0032190F" w:rsidRDefault="008156B1" w:rsidP="00376AFE">
      <w:pPr>
        <w:jc w:val="both"/>
        <w:rPr>
          <w:lang w:val="fr-FR"/>
        </w:rPr>
      </w:pPr>
      <w:r>
        <w:rPr>
          <w:lang w:val="fr-FR"/>
        </w:rPr>
        <w:t xml:space="preserve">stèles </w:t>
      </w:r>
      <w:r w:rsidRPr="00FE7CEA">
        <w:rPr>
          <w:lang w:val="fr-FR"/>
        </w:rPr>
        <w:t xml:space="preserve">portant écu ou pagne (BIB </w:t>
      </w:r>
      <w:r>
        <w:rPr>
          <w:lang w:val="fr-FR"/>
        </w:rPr>
        <w:t>2298)</w:t>
      </w:r>
    </w:p>
    <w:p w14:paraId="55CE30C0" w14:textId="77777777" w:rsidR="002E6AE5" w:rsidRPr="0032190F" w:rsidRDefault="002E6AE5" w:rsidP="004C42A7">
      <w:pPr>
        <w:jc w:val="both"/>
        <w:rPr>
          <w:lang w:val="fr-FR"/>
        </w:rPr>
      </w:pPr>
    </w:p>
    <w:p w14:paraId="623108B2" w14:textId="77777777" w:rsidR="002E6AE5" w:rsidRPr="00804636" w:rsidRDefault="002E6AE5" w:rsidP="004D73B0">
      <w:pPr>
        <w:pStyle w:val="Heading4"/>
      </w:pPr>
      <w:bookmarkStart w:id="3708" w:name="Sit_I_Stantari_1"/>
      <w:r w:rsidRPr="00804636">
        <w:t>I Stantari 1</w:t>
      </w:r>
    </w:p>
    <w:bookmarkEnd w:id="3708"/>
    <w:p w14:paraId="0E27716E" w14:textId="77777777" w:rsidR="001576DC" w:rsidRPr="00752AE4" w:rsidRDefault="001576DC" w:rsidP="001576DC">
      <w:pPr>
        <w:rPr>
          <w:sz w:val="20"/>
          <w:lang w:val="fr-FR"/>
        </w:rPr>
      </w:pPr>
      <w:r w:rsidRPr="00752AE4">
        <w:rPr>
          <w:sz w:val="20"/>
          <w:lang w:val="fr-FR"/>
        </w:rPr>
        <w:t>M1</w:t>
      </w:r>
      <w:r w:rsidR="00FE7CEA" w:rsidRPr="00752AE4">
        <w:rPr>
          <w:sz w:val="20"/>
          <w:lang w:val="fr-FR"/>
        </w:rPr>
        <w:t>, Cauria 1</w:t>
      </w:r>
    </w:p>
    <w:p w14:paraId="1A37377E" w14:textId="77777777" w:rsidR="007C501E" w:rsidRPr="00804636" w:rsidRDefault="007C501E" w:rsidP="001576DC">
      <w:pPr>
        <w:rPr>
          <w:lang w:val="fr-FR"/>
        </w:rPr>
      </w:pPr>
    </w:p>
    <w:p w14:paraId="5358AEE5" w14:textId="77777777" w:rsidR="002E6AE5" w:rsidRPr="00804636" w:rsidRDefault="002E6AE5" w:rsidP="004D73B0">
      <w:pPr>
        <w:pStyle w:val="Heading4"/>
      </w:pPr>
      <w:bookmarkStart w:id="3709" w:name="Sit_I_Stantari_2"/>
      <w:r w:rsidRPr="00804636">
        <w:t>I Stantari 2</w:t>
      </w:r>
    </w:p>
    <w:bookmarkEnd w:id="3709"/>
    <w:p w14:paraId="0C3A6408" w14:textId="77777777" w:rsidR="001576DC" w:rsidRPr="00752AE4" w:rsidRDefault="001576DC" w:rsidP="001576DC">
      <w:pPr>
        <w:rPr>
          <w:sz w:val="20"/>
          <w:lang w:val="fr-FR"/>
        </w:rPr>
      </w:pPr>
      <w:r w:rsidRPr="00752AE4">
        <w:rPr>
          <w:sz w:val="20"/>
          <w:lang w:val="fr-FR"/>
        </w:rPr>
        <w:t>M2</w:t>
      </w:r>
      <w:r w:rsidR="00FE7CEA" w:rsidRPr="00752AE4">
        <w:rPr>
          <w:sz w:val="20"/>
          <w:lang w:val="fr-FR"/>
        </w:rPr>
        <w:t>, Cauria 2</w:t>
      </w:r>
    </w:p>
    <w:p w14:paraId="371C3C68" w14:textId="77777777" w:rsidR="00FE7CEA" w:rsidRPr="0032190F" w:rsidRDefault="00FE7CEA" w:rsidP="001576DC">
      <w:pPr>
        <w:rPr>
          <w:lang w:val="fr-FR"/>
        </w:rPr>
      </w:pPr>
    </w:p>
    <w:p w14:paraId="51462FC8" w14:textId="3963166C" w:rsidR="001576DC" w:rsidRDefault="00FE7CEA" w:rsidP="00136D91">
      <w:pPr>
        <w:autoSpaceDE w:val="0"/>
        <w:autoSpaceDN w:val="0"/>
        <w:adjustRightInd w:val="0"/>
        <w:jc w:val="both"/>
        <w:rPr>
          <w:lang w:val="fr-FR" w:eastAsia="en-GB"/>
        </w:rPr>
      </w:pPr>
      <w:r w:rsidRPr="0032190F">
        <w:rPr>
          <w:lang w:val="fr-FR"/>
        </w:rPr>
        <w:t xml:space="preserve">Stèle anthropomorphe, épée en </w:t>
      </w:r>
      <w:r>
        <w:rPr>
          <w:lang w:val="fr-FR"/>
        </w:rPr>
        <w:t xml:space="preserve">pendentif, </w:t>
      </w:r>
      <w:hyperlink r:id="rId8874" w:anchor="Cul_Steles_Corse_thm_cuirasse" w:history="1">
        <w:r w:rsidRPr="004D73B0">
          <w:rPr>
            <w:rStyle w:val="Hyperlink"/>
            <w:lang w:val="fr-FR"/>
          </w:rPr>
          <w:t>cuirasse</w:t>
        </w:r>
      </w:hyperlink>
      <w:r>
        <w:rPr>
          <w:lang w:val="fr-FR"/>
        </w:rPr>
        <w:t xml:space="preserve"> probable, casque </w:t>
      </w:r>
      <w:r w:rsidR="001576DC" w:rsidRPr="0032190F">
        <w:rPr>
          <w:lang w:val="fr-FR"/>
        </w:rPr>
        <w:t>(SS BIB)</w:t>
      </w:r>
      <w:r>
        <w:rPr>
          <w:lang w:val="fr-FR"/>
        </w:rPr>
        <w:t xml:space="preserve"> </w:t>
      </w:r>
      <w:r w:rsidRPr="00FE7CEA">
        <w:rPr>
          <w:lang w:val="fr-FR" w:eastAsia="en-GB"/>
        </w:rPr>
        <w:t>deux cupules so</w:t>
      </w:r>
      <w:r>
        <w:rPr>
          <w:lang w:val="fr-FR" w:eastAsia="en-GB"/>
        </w:rPr>
        <w:t xml:space="preserve">mmitales: </w:t>
      </w:r>
      <w:r w:rsidRPr="00FE7CEA">
        <w:rPr>
          <w:lang w:val="fr-FR" w:eastAsia="en-GB"/>
        </w:rPr>
        <w:t>plausible</w:t>
      </w:r>
      <w:r>
        <w:rPr>
          <w:lang w:val="fr-FR" w:eastAsia="en-GB"/>
        </w:rPr>
        <w:t>s</w:t>
      </w:r>
      <w:r w:rsidRPr="00FE7CEA">
        <w:rPr>
          <w:lang w:val="fr-FR" w:eastAsia="en-GB"/>
        </w:rPr>
        <w:t xml:space="preserve"> insertion de</w:t>
      </w:r>
      <w:r>
        <w:rPr>
          <w:lang w:val="fr-FR" w:eastAsia="en-GB"/>
        </w:rPr>
        <w:t xml:space="preserve"> </w:t>
      </w:r>
      <w:r w:rsidRPr="00FE7CEA">
        <w:rPr>
          <w:lang w:val="fr-FR" w:eastAsia="en-GB"/>
        </w:rPr>
        <w:t xml:space="preserve">cornes afin de représenter le casque des </w:t>
      </w:r>
      <w:hyperlink r:id="rId8875" w:anchor="Cul_Shardanes" w:history="1">
        <w:r w:rsidR="00136D91" w:rsidRPr="00136D91">
          <w:rPr>
            <w:rStyle w:val="Hyperlink"/>
            <w:lang w:val="fr-FR" w:eastAsia="en-GB"/>
          </w:rPr>
          <w:t>Shardanes</w:t>
        </w:r>
      </w:hyperlink>
      <w:r w:rsidR="00136D91" w:rsidRPr="00136D91">
        <w:rPr>
          <w:lang w:val="fr-FR" w:eastAsia="en-GB"/>
        </w:rPr>
        <w:t xml:space="preserve"> </w:t>
      </w:r>
      <w:r w:rsidRPr="00FE7CEA">
        <w:rPr>
          <w:lang w:val="fr-FR" w:eastAsia="en-GB"/>
        </w:rPr>
        <w:t>(Grosjean, R. 1959a, 1959b, 1962b, 1964,</w:t>
      </w:r>
      <w:r>
        <w:rPr>
          <w:lang w:val="fr-FR" w:eastAsia="en-GB"/>
        </w:rPr>
        <w:t xml:space="preserve"> </w:t>
      </w:r>
      <w:r w:rsidRPr="00FE7CEA">
        <w:rPr>
          <w:lang w:val="fr-FR" w:eastAsia="en-GB"/>
        </w:rPr>
        <w:t xml:space="preserve">1966a, 1971 ; D’Anna, A., Guendon, J.-L. </w:t>
      </w:r>
      <w:r w:rsidRPr="00FE7CEA">
        <w:rPr>
          <w:i/>
          <w:iCs/>
          <w:lang w:val="fr-FR" w:eastAsia="en-GB"/>
        </w:rPr>
        <w:t xml:space="preserve">et alii </w:t>
      </w:r>
      <w:r>
        <w:rPr>
          <w:lang w:val="fr-FR" w:eastAsia="en-GB"/>
        </w:rPr>
        <w:t>2007a) (BIB 2299)</w:t>
      </w:r>
    </w:p>
    <w:p w14:paraId="0CA3E8DF" w14:textId="6C1C09CB" w:rsidR="00FE7CEA" w:rsidRPr="00806EB4" w:rsidRDefault="00FE7CEA" w:rsidP="00136D91">
      <w:pPr>
        <w:autoSpaceDE w:val="0"/>
        <w:autoSpaceDN w:val="0"/>
        <w:adjustRightInd w:val="0"/>
        <w:jc w:val="both"/>
        <w:rPr>
          <w:lang w:val="fr-FR"/>
        </w:rPr>
      </w:pPr>
      <w:r w:rsidRPr="00806EB4">
        <w:rPr>
          <w:lang w:val="fr-FR" w:eastAsia="en-GB"/>
        </w:rPr>
        <w:t xml:space="preserve">v. </w:t>
      </w:r>
      <w:hyperlink r:id="rId8876" w:anchor="Sit_I_Stantari_4" w:history="1">
        <w:r w:rsidRPr="00806EB4">
          <w:rPr>
            <w:rStyle w:val="Hyperlink"/>
            <w:lang w:val="fr-FR" w:eastAsia="en-GB"/>
          </w:rPr>
          <w:t>I Stantari 4</w:t>
        </w:r>
      </w:hyperlink>
    </w:p>
    <w:p w14:paraId="072964FE" w14:textId="584D2C0A" w:rsidR="00E615DD" w:rsidRDefault="00E615DD" w:rsidP="005347D8">
      <w:pPr>
        <w:autoSpaceDE w:val="0"/>
        <w:autoSpaceDN w:val="0"/>
        <w:adjustRightInd w:val="0"/>
        <w:jc w:val="both"/>
        <w:rPr>
          <w:szCs w:val="22"/>
          <w:lang w:val="fr-FR" w:eastAsia="en-GB"/>
        </w:rPr>
      </w:pPr>
      <w:r w:rsidRPr="005347D8">
        <w:rPr>
          <w:lang w:val="fr-FR"/>
        </w:rPr>
        <w:t xml:space="preserve">La MP de Cauria 2 se prète plus que les autres à la sculpture (BIB 2874) </w:t>
      </w:r>
      <w:r w:rsidRPr="005347D8">
        <w:rPr>
          <w:szCs w:val="22"/>
          <w:lang w:val="fr-FR" w:eastAsia="en-GB"/>
        </w:rPr>
        <w:t>présente des gravures de part et d’autre du nez qui</w:t>
      </w:r>
      <w:r w:rsidR="005347D8" w:rsidRPr="005347D8">
        <w:rPr>
          <w:szCs w:val="22"/>
          <w:lang w:val="fr-FR" w:eastAsia="en-GB"/>
        </w:rPr>
        <w:t xml:space="preserve"> </w:t>
      </w:r>
      <w:r w:rsidRPr="005347D8">
        <w:rPr>
          <w:szCs w:val="22"/>
          <w:lang w:val="fr-FR" w:eastAsia="en-GB"/>
        </w:rPr>
        <w:t>pourraient être assimilées à des tatouages, des o</w:t>
      </w:r>
      <w:r w:rsidR="008B7062">
        <w:rPr>
          <w:szCs w:val="22"/>
          <w:lang w:val="fr-FR" w:eastAsia="en-GB"/>
        </w:rPr>
        <w:t>r</w:t>
      </w:r>
      <w:r w:rsidRPr="005347D8">
        <w:rPr>
          <w:szCs w:val="22"/>
          <w:lang w:val="fr-FR" w:eastAsia="en-GB"/>
        </w:rPr>
        <w:t>eillères</w:t>
      </w:r>
      <w:r w:rsidR="005347D8" w:rsidRPr="005347D8">
        <w:rPr>
          <w:szCs w:val="22"/>
          <w:lang w:val="fr-FR" w:eastAsia="en-GB"/>
        </w:rPr>
        <w:t xml:space="preserve"> </w:t>
      </w:r>
      <w:r w:rsidRPr="005347D8">
        <w:rPr>
          <w:szCs w:val="22"/>
          <w:lang w:val="fr-FR" w:eastAsia="en-GB"/>
        </w:rPr>
        <w:t xml:space="preserve">de casque à l’instar de certains </w:t>
      </w:r>
      <w:hyperlink r:id="rId8877" w:anchor="Cul_Bronzetti" w:history="1">
        <w:r w:rsidRPr="005347D8">
          <w:rPr>
            <w:rStyle w:val="Hyperlink"/>
            <w:szCs w:val="22"/>
            <w:lang w:val="fr-FR" w:eastAsia="en-GB"/>
          </w:rPr>
          <w:t>bronzetti</w:t>
        </w:r>
      </w:hyperlink>
      <w:r w:rsidRPr="005347D8">
        <w:rPr>
          <w:szCs w:val="22"/>
          <w:lang w:val="fr-FR" w:eastAsia="en-GB"/>
        </w:rPr>
        <w:t xml:space="preserve"> ou à des</w:t>
      </w:r>
      <w:r w:rsidR="005347D8" w:rsidRPr="005347D8">
        <w:rPr>
          <w:szCs w:val="22"/>
          <w:lang w:val="fr-FR" w:eastAsia="en-GB"/>
        </w:rPr>
        <w:t xml:space="preserve"> </w:t>
      </w:r>
      <w:r w:rsidRPr="005347D8">
        <w:rPr>
          <w:szCs w:val="22"/>
          <w:lang w:val="fr-FR" w:eastAsia="en-GB"/>
        </w:rPr>
        <w:t>scarifications rituelles comme sur quelques</w:t>
      </w:r>
      <w:r w:rsidR="005347D8" w:rsidRPr="005347D8">
        <w:rPr>
          <w:szCs w:val="22"/>
          <w:lang w:val="fr-FR" w:eastAsia="en-GB"/>
        </w:rPr>
        <w:t xml:space="preserve"> </w:t>
      </w:r>
      <w:r w:rsidRPr="005347D8">
        <w:rPr>
          <w:szCs w:val="22"/>
          <w:lang w:val="fr-FR" w:eastAsia="en-GB"/>
        </w:rPr>
        <w:t>exemplaires rouergats (Philippon 2002, p.63).(BIB 2874)</w:t>
      </w:r>
    </w:p>
    <w:p w14:paraId="5A141DAB" w14:textId="77777777" w:rsidR="00D77338" w:rsidRDefault="00D77338" w:rsidP="005347D8">
      <w:pPr>
        <w:autoSpaceDE w:val="0"/>
        <w:autoSpaceDN w:val="0"/>
        <w:adjustRightInd w:val="0"/>
        <w:jc w:val="both"/>
        <w:rPr>
          <w:szCs w:val="22"/>
          <w:lang w:val="fr-FR" w:eastAsia="en-GB"/>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6"/>
        <w:gridCol w:w="816"/>
        <w:gridCol w:w="696"/>
        <w:gridCol w:w="1376"/>
        <w:gridCol w:w="1650"/>
      </w:tblGrid>
      <w:tr w:rsidR="005D10B6" w:rsidRPr="007313A5" w14:paraId="1D3CA633" w14:textId="77777777" w:rsidTr="00C35EA7">
        <w:trPr>
          <w:jc w:val="center"/>
        </w:trPr>
        <w:tc>
          <w:tcPr>
            <w:tcW w:w="1356" w:type="dxa"/>
          </w:tcPr>
          <w:p w14:paraId="50C30834" w14:textId="77777777" w:rsidR="007313A5" w:rsidRPr="00C35EA7" w:rsidRDefault="007313A5" w:rsidP="00833AE9">
            <w:pPr>
              <w:jc w:val="center"/>
              <w:rPr>
                <w:lang w:val="fr-FR"/>
              </w:rPr>
            </w:pPr>
            <w:r w:rsidRPr="00C35EA7">
              <w:rPr>
                <w:lang w:val="fr-FR"/>
              </w:rPr>
              <w:t>n°</w:t>
            </w:r>
          </w:p>
        </w:tc>
        <w:tc>
          <w:tcPr>
            <w:tcW w:w="816" w:type="dxa"/>
          </w:tcPr>
          <w:p w14:paraId="651E9FFC" w14:textId="77777777" w:rsidR="007313A5" w:rsidRPr="00C35EA7" w:rsidRDefault="007313A5" w:rsidP="00833AE9">
            <w:pPr>
              <w:jc w:val="center"/>
              <w:rPr>
                <w:lang w:val="fr-FR"/>
              </w:rPr>
            </w:pPr>
            <w:r w:rsidRPr="00C35EA7">
              <w:rPr>
                <w:lang w:val="fr-FR"/>
              </w:rPr>
              <w:t>BP</w:t>
            </w:r>
          </w:p>
        </w:tc>
        <w:tc>
          <w:tcPr>
            <w:tcW w:w="696" w:type="dxa"/>
          </w:tcPr>
          <w:p w14:paraId="62EC725E" w14:textId="77777777" w:rsidR="007313A5" w:rsidRPr="00C35EA7" w:rsidRDefault="007313A5" w:rsidP="00833AE9">
            <w:pPr>
              <w:jc w:val="center"/>
              <w:rPr>
                <w:lang w:val="fr-FR"/>
              </w:rPr>
            </w:pPr>
            <w:r w:rsidRPr="00C35EA7">
              <w:rPr>
                <w:lang w:val="fr-FR"/>
              </w:rPr>
              <w:t>+/-</w:t>
            </w:r>
          </w:p>
        </w:tc>
        <w:tc>
          <w:tcPr>
            <w:tcW w:w="1376" w:type="dxa"/>
          </w:tcPr>
          <w:p w14:paraId="23EC689A" w14:textId="77777777" w:rsidR="007313A5" w:rsidRPr="00C35EA7" w:rsidRDefault="007313A5" w:rsidP="00833AE9">
            <w:pPr>
              <w:jc w:val="center"/>
              <w:rPr>
                <w:lang w:val="fr-FR"/>
              </w:rPr>
            </w:pPr>
            <w:r w:rsidRPr="00C35EA7">
              <w:rPr>
                <w:lang w:val="fr-FR"/>
              </w:rPr>
              <w:t>2s</w:t>
            </w:r>
          </w:p>
        </w:tc>
        <w:tc>
          <w:tcPr>
            <w:tcW w:w="1650" w:type="dxa"/>
          </w:tcPr>
          <w:p w14:paraId="3F75975D" w14:textId="77777777" w:rsidR="007313A5" w:rsidRPr="00C35EA7" w:rsidRDefault="007313A5" w:rsidP="00833AE9">
            <w:pPr>
              <w:jc w:val="center"/>
              <w:rPr>
                <w:lang w:val="fr-FR"/>
              </w:rPr>
            </w:pPr>
            <w:r w:rsidRPr="00C35EA7">
              <w:rPr>
                <w:lang w:val="fr-FR"/>
              </w:rPr>
              <w:t>notes</w:t>
            </w:r>
          </w:p>
        </w:tc>
      </w:tr>
      <w:tr w:rsidR="005D10B6" w:rsidRPr="007313A5" w14:paraId="6C54DF1D" w14:textId="77777777" w:rsidTr="00C35EA7">
        <w:trPr>
          <w:jc w:val="center"/>
        </w:trPr>
        <w:tc>
          <w:tcPr>
            <w:tcW w:w="1356" w:type="dxa"/>
          </w:tcPr>
          <w:p w14:paraId="3AC0BD15" w14:textId="77777777" w:rsidR="007313A5" w:rsidRPr="00C35EA7" w:rsidRDefault="007313A5" w:rsidP="007313A5">
            <w:pPr>
              <w:rPr>
                <w:lang w:val="fr-FR"/>
              </w:rPr>
            </w:pPr>
            <w:r w:rsidRPr="00C35EA7">
              <w:rPr>
                <w:szCs w:val="21"/>
                <w:lang w:eastAsia="en-GB"/>
              </w:rPr>
              <w:t>Poz 21142</w:t>
            </w:r>
          </w:p>
        </w:tc>
        <w:tc>
          <w:tcPr>
            <w:tcW w:w="816" w:type="dxa"/>
          </w:tcPr>
          <w:p w14:paraId="0F229E35" w14:textId="77777777" w:rsidR="007313A5" w:rsidRPr="00C35EA7" w:rsidRDefault="007313A5" w:rsidP="007313A5">
            <w:pPr>
              <w:rPr>
                <w:lang w:val="fr-FR"/>
              </w:rPr>
            </w:pPr>
            <w:r w:rsidRPr="00C35EA7">
              <w:rPr>
                <w:lang w:val="fr-FR"/>
              </w:rPr>
              <w:t>3305</w:t>
            </w:r>
          </w:p>
        </w:tc>
        <w:tc>
          <w:tcPr>
            <w:tcW w:w="696" w:type="dxa"/>
          </w:tcPr>
          <w:p w14:paraId="3E1C06FC" w14:textId="77777777" w:rsidR="007313A5" w:rsidRPr="00C35EA7" w:rsidRDefault="007313A5" w:rsidP="007313A5">
            <w:pPr>
              <w:rPr>
                <w:lang w:val="fr-FR"/>
              </w:rPr>
            </w:pPr>
            <w:r w:rsidRPr="00C35EA7">
              <w:rPr>
                <w:lang w:val="fr-FR"/>
              </w:rPr>
              <w:t>35</w:t>
            </w:r>
          </w:p>
        </w:tc>
        <w:tc>
          <w:tcPr>
            <w:tcW w:w="1376" w:type="dxa"/>
          </w:tcPr>
          <w:p w14:paraId="5444C012" w14:textId="77777777" w:rsidR="007313A5" w:rsidRPr="00C35EA7" w:rsidRDefault="007313A5" w:rsidP="007313A5">
            <w:pPr>
              <w:rPr>
                <w:lang w:val="fr-FR"/>
              </w:rPr>
            </w:pPr>
            <w:r w:rsidRPr="00C35EA7">
              <w:rPr>
                <w:lang w:val="fr-FR"/>
              </w:rPr>
              <w:t>1680-1503</w:t>
            </w:r>
          </w:p>
        </w:tc>
        <w:tc>
          <w:tcPr>
            <w:tcW w:w="1650" w:type="dxa"/>
          </w:tcPr>
          <w:p w14:paraId="6C895A2A" w14:textId="77777777" w:rsidR="007313A5" w:rsidRPr="00C35EA7" w:rsidRDefault="007313A5" w:rsidP="007313A5">
            <w:pPr>
              <w:rPr>
                <w:lang w:val="fr-FR"/>
              </w:rPr>
            </w:pPr>
            <w:r w:rsidRPr="00C35EA7">
              <w:rPr>
                <w:lang w:val="fr-FR"/>
              </w:rPr>
              <w:t>2e monument</w:t>
            </w:r>
          </w:p>
        </w:tc>
      </w:tr>
      <w:tr w:rsidR="005D10B6" w:rsidRPr="007313A5" w14:paraId="63F9E744" w14:textId="77777777" w:rsidTr="00C35EA7">
        <w:trPr>
          <w:jc w:val="center"/>
        </w:trPr>
        <w:tc>
          <w:tcPr>
            <w:tcW w:w="1356" w:type="dxa"/>
          </w:tcPr>
          <w:p w14:paraId="0F003E12" w14:textId="77777777" w:rsidR="007313A5" w:rsidRPr="00C35EA7" w:rsidRDefault="007313A5" w:rsidP="007313A5">
            <w:pPr>
              <w:rPr>
                <w:szCs w:val="21"/>
                <w:lang w:eastAsia="en-GB"/>
              </w:rPr>
            </w:pPr>
            <w:r w:rsidRPr="00C35EA7">
              <w:rPr>
                <w:szCs w:val="21"/>
                <w:lang w:eastAsia="en-GB"/>
              </w:rPr>
              <w:t>Poz 22818</w:t>
            </w:r>
          </w:p>
        </w:tc>
        <w:tc>
          <w:tcPr>
            <w:tcW w:w="816" w:type="dxa"/>
          </w:tcPr>
          <w:p w14:paraId="1759E69F" w14:textId="77777777" w:rsidR="007313A5" w:rsidRPr="00C35EA7" w:rsidRDefault="007313A5" w:rsidP="007313A5">
            <w:pPr>
              <w:rPr>
                <w:szCs w:val="21"/>
                <w:lang w:eastAsia="en-GB"/>
              </w:rPr>
            </w:pPr>
            <w:r w:rsidRPr="00C35EA7">
              <w:rPr>
                <w:szCs w:val="21"/>
                <w:lang w:eastAsia="en-GB"/>
              </w:rPr>
              <w:t>3315</w:t>
            </w:r>
          </w:p>
        </w:tc>
        <w:tc>
          <w:tcPr>
            <w:tcW w:w="696" w:type="dxa"/>
          </w:tcPr>
          <w:p w14:paraId="6EF1306F" w14:textId="77777777" w:rsidR="007313A5" w:rsidRPr="00C35EA7" w:rsidRDefault="007313A5" w:rsidP="007313A5">
            <w:pPr>
              <w:rPr>
                <w:lang w:val="fr-FR"/>
              </w:rPr>
            </w:pPr>
            <w:r w:rsidRPr="00C35EA7">
              <w:rPr>
                <w:lang w:val="fr-FR"/>
              </w:rPr>
              <w:t>36</w:t>
            </w:r>
          </w:p>
        </w:tc>
        <w:tc>
          <w:tcPr>
            <w:tcW w:w="1376" w:type="dxa"/>
          </w:tcPr>
          <w:p w14:paraId="35DC07E3" w14:textId="77777777" w:rsidR="007313A5" w:rsidRPr="00C35EA7" w:rsidRDefault="007313A5" w:rsidP="007313A5">
            <w:pPr>
              <w:rPr>
                <w:lang w:val="fr-FR"/>
              </w:rPr>
            </w:pPr>
            <w:r w:rsidRPr="00C35EA7">
              <w:rPr>
                <w:lang w:val="fr-FR"/>
              </w:rPr>
              <w:t>1687-1510</w:t>
            </w:r>
          </w:p>
        </w:tc>
        <w:tc>
          <w:tcPr>
            <w:tcW w:w="1650" w:type="dxa"/>
          </w:tcPr>
          <w:p w14:paraId="55276927" w14:textId="77777777" w:rsidR="007313A5" w:rsidRPr="00C35EA7" w:rsidRDefault="007313A5" w:rsidP="007313A5">
            <w:pPr>
              <w:rPr>
                <w:lang w:val="fr-FR"/>
              </w:rPr>
            </w:pPr>
            <w:r w:rsidRPr="00C35EA7">
              <w:rPr>
                <w:lang w:val="fr-FR"/>
              </w:rPr>
              <w:t>2e monument</w:t>
            </w:r>
          </w:p>
        </w:tc>
      </w:tr>
      <w:tr w:rsidR="005D10B6" w:rsidRPr="007313A5" w14:paraId="0E8B8909" w14:textId="77777777" w:rsidTr="00C35EA7">
        <w:trPr>
          <w:jc w:val="center"/>
        </w:trPr>
        <w:tc>
          <w:tcPr>
            <w:tcW w:w="1356" w:type="dxa"/>
          </w:tcPr>
          <w:p w14:paraId="0529FD57" w14:textId="77777777" w:rsidR="007313A5" w:rsidRPr="00C35EA7" w:rsidRDefault="007313A5" w:rsidP="007313A5">
            <w:pPr>
              <w:rPr>
                <w:szCs w:val="21"/>
                <w:lang w:eastAsia="en-GB"/>
              </w:rPr>
            </w:pPr>
            <w:r w:rsidRPr="00C35EA7">
              <w:rPr>
                <w:szCs w:val="21"/>
                <w:lang w:eastAsia="en-GB"/>
              </w:rPr>
              <w:t>Poz 22816</w:t>
            </w:r>
          </w:p>
        </w:tc>
        <w:tc>
          <w:tcPr>
            <w:tcW w:w="816" w:type="dxa"/>
          </w:tcPr>
          <w:p w14:paraId="36E899B8" w14:textId="77777777" w:rsidR="007313A5" w:rsidRPr="00C35EA7" w:rsidRDefault="007313A5" w:rsidP="007313A5">
            <w:pPr>
              <w:rPr>
                <w:szCs w:val="21"/>
                <w:lang w:eastAsia="en-GB"/>
              </w:rPr>
            </w:pPr>
            <w:r w:rsidRPr="00C35EA7">
              <w:rPr>
                <w:szCs w:val="21"/>
                <w:lang w:eastAsia="en-GB"/>
              </w:rPr>
              <w:t>3440</w:t>
            </w:r>
          </w:p>
        </w:tc>
        <w:tc>
          <w:tcPr>
            <w:tcW w:w="696" w:type="dxa"/>
          </w:tcPr>
          <w:p w14:paraId="145DFAA4" w14:textId="77777777" w:rsidR="007313A5" w:rsidRPr="00C35EA7" w:rsidRDefault="007313A5" w:rsidP="007313A5">
            <w:pPr>
              <w:rPr>
                <w:lang w:val="fr-FR"/>
              </w:rPr>
            </w:pPr>
            <w:r w:rsidRPr="00C35EA7">
              <w:rPr>
                <w:lang w:val="fr-FR"/>
              </w:rPr>
              <w:t>35</w:t>
            </w:r>
          </w:p>
        </w:tc>
        <w:tc>
          <w:tcPr>
            <w:tcW w:w="1376" w:type="dxa"/>
          </w:tcPr>
          <w:p w14:paraId="74653466" w14:textId="77777777" w:rsidR="007313A5" w:rsidRPr="00C35EA7" w:rsidRDefault="007313A5" w:rsidP="007313A5">
            <w:pPr>
              <w:rPr>
                <w:lang w:val="fr-FR"/>
              </w:rPr>
            </w:pPr>
            <w:r w:rsidRPr="00C35EA7">
              <w:rPr>
                <w:lang w:val="fr-FR"/>
              </w:rPr>
              <w:t>1880-1666</w:t>
            </w:r>
          </w:p>
        </w:tc>
        <w:tc>
          <w:tcPr>
            <w:tcW w:w="1650" w:type="dxa"/>
          </w:tcPr>
          <w:p w14:paraId="6998308D" w14:textId="77777777" w:rsidR="007313A5" w:rsidRPr="00C35EA7" w:rsidRDefault="007313A5" w:rsidP="007313A5">
            <w:pPr>
              <w:rPr>
                <w:lang w:val="fr-FR"/>
              </w:rPr>
            </w:pPr>
            <w:r w:rsidRPr="00C35EA7">
              <w:rPr>
                <w:lang w:val="fr-FR"/>
              </w:rPr>
              <w:t>2e monument</w:t>
            </w:r>
          </w:p>
        </w:tc>
      </w:tr>
    </w:tbl>
    <w:p w14:paraId="1A14E2C2" w14:textId="77777777" w:rsidR="007313A5" w:rsidRPr="007313A5" w:rsidRDefault="007313A5" w:rsidP="007313A5">
      <w:pPr>
        <w:rPr>
          <w:lang w:val="fr-FR"/>
        </w:rPr>
      </w:pPr>
      <w:r>
        <w:rPr>
          <w:lang w:val="fr-FR"/>
        </w:rPr>
        <w:t>(BIB 2298)</w:t>
      </w:r>
    </w:p>
    <w:p w14:paraId="2E4BE0B4" w14:textId="77777777" w:rsidR="00D77338" w:rsidRDefault="00D77338" w:rsidP="005347D8">
      <w:pPr>
        <w:autoSpaceDE w:val="0"/>
        <w:autoSpaceDN w:val="0"/>
        <w:adjustRightInd w:val="0"/>
        <w:jc w:val="both"/>
        <w:rPr>
          <w:szCs w:val="22"/>
          <w:lang w:val="fr-FR" w:eastAsia="en-GB"/>
        </w:rPr>
      </w:pPr>
    </w:p>
    <w:p w14:paraId="2FF82405" w14:textId="77777777" w:rsidR="005347D8" w:rsidRDefault="005347D8" w:rsidP="005347D8">
      <w:pPr>
        <w:autoSpaceDE w:val="0"/>
        <w:autoSpaceDN w:val="0"/>
        <w:adjustRightInd w:val="0"/>
        <w:rPr>
          <w:lang w:val="fr-FR"/>
        </w:rPr>
      </w:pPr>
    </w:p>
    <w:p w14:paraId="5D8AAA5B" w14:textId="77777777" w:rsidR="007C501E" w:rsidRDefault="007C501E" w:rsidP="007C501E">
      <w:pPr>
        <w:pStyle w:val="Heading4"/>
      </w:pPr>
      <w:bookmarkStart w:id="3710" w:name="Sit_I_Stantari_3"/>
      <w:r>
        <w:t>I Stantari 3</w:t>
      </w:r>
    </w:p>
    <w:bookmarkEnd w:id="3710"/>
    <w:p w14:paraId="2BB65D65" w14:textId="77777777" w:rsidR="007C501E" w:rsidRPr="00752AE4" w:rsidRDefault="007C501E" w:rsidP="005347D8">
      <w:pPr>
        <w:autoSpaceDE w:val="0"/>
        <w:autoSpaceDN w:val="0"/>
        <w:adjustRightInd w:val="0"/>
        <w:rPr>
          <w:sz w:val="20"/>
          <w:lang w:val="fr-FR"/>
        </w:rPr>
      </w:pPr>
      <w:r w:rsidRPr="00752AE4">
        <w:rPr>
          <w:sz w:val="20"/>
          <w:lang w:val="fr-FR"/>
        </w:rPr>
        <w:t>M3, Cauria 3</w:t>
      </w:r>
    </w:p>
    <w:p w14:paraId="0E29BA98" w14:textId="77777777" w:rsidR="001576DC" w:rsidRPr="00E615DD" w:rsidRDefault="001576DC" w:rsidP="001576DC">
      <w:pPr>
        <w:rPr>
          <w:lang w:val="fr-FR"/>
        </w:rPr>
      </w:pPr>
    </w:p>
    <w:p w14:paraId="71E816F5" w14:textId="77777777" w:rsidR="002E6AE5" w:rsidRPr="00806EB4" w:rsidRDefault="002E6AE5" w:rsidP="004D73B0">
      <w:pPr>
        <w:pStyle w:val="Heading4"/>
      </w:pPr>
      <w:bookmarkStart w:id="3711" w:name="Sit_I_Stantari_4"/>
      <w:r w:rsidRPr="00806EB4">
        <w:t>I Stantari 4</w:t>
      </w:r>
    </w:p>
    <w:bookmarkEnd w:id="3711"/>
    <w:p w14:paraId="6FC5A89E" w14:textId="77777777" w:rsidR="001576DC" w:rsidRPr="00752AE4" w:rsidRDefault="001576DC" w:rsidP="001576DC">
      <w:pPr>
        <w:rPr>
          <w:sz w:val="20"/>
          <w:lang w:val="fr-FR"/>
        </w:rPr>
      </w:pPr>
      <w:r w:rsidRPr="00752AE4">
        <w:rPr>
          <w:sz w:val="20"/>
          <w:lang w:val="fr-FR"/>
        </w:rPr>
        <w:t>M4</w:t>
      </w:r>
      <w:r w:rsidR="00FE7CEA" w:rsidRPr="00752AE4">
        <w:rPr>
          <w:sz w:val="20"/>
          <w:lang w:val="fr-FR"/>
        </w:rPr>
        <w:t>, Cauria 4</w:t>
      </w:r>
    </w:p>
    <w:p w14:paraId="0CE299BB" w14:textId="77777777" w:rsidR="00FE7CEA" w:rsidRPr="0032190F" w:rsidRDefault="00FE7CEA" w:rsidP="001576DC">
      <w:pPr>
        <w:rPr>
          <w:lang w:val="fr-FR"/>
        </w:rPr>
      </w:pPr>
    </w:p>
    <w:p w14:paraId="6C3056CD" w14:textId="53B1F3D9" w:rsidR="00FE7CEA" w:rsidRPr="00FE7CEA" w:rsidRDefault="001576DC" w:rsidP="00136D91">
      <w:pPr>
        <w:autoSpaceDE w:val="0"/>
        <w:autoSpaceDN w:val="0"/>
        <w:adjustRightInd w:val="0"/>
        <w:jc w:val="both"/>
        <w:rPr>
          <w:lang w:val="fr-FR"/>
        </w:rPr>
      </w:pPr>
      <w:r w:rsidRPr="0032190F">
        <w:rPr>
          <w:lang w:val="fr-FR"/>
        </w:rPr>
        <w:t xml:space="preserve">Stèle anthropomorphe, épée en </w:t>
      </w:r>
      <w:r w:rsidR="00FE7CEA">
        <w:rPr>
          <w:lang w:val="fr-FR"/>
        </w:rPr>
        <w:t xml:space="preserve">pendentif, </w:t>
      </w:r>
      <w:hyperlink r:id="rId8878" w:anchor="Cul_Steles_Corse_thm_cuirasse" w:history="1">
        <w:r w:rsidR="004D73B0" w:rsidRPr="004D73B0">
          <w:rPr>
            <w:rStyle w:val="Hyperlink"/>
            <w:lang w:val="fr-FR"/>
          </w:rPr>
          <w:t>cuirasse</w:t>
        </w:r>
      </w:hyperlink>
      <w:r w:rsidR="004D73B0">
        <w:rPr>
          <w:lang w:val="fr-FR"/>
        </w:rPr>
        <w:t xml:space="preserve"> </w:t>
      </w:r>
      <w:r w:rsidR="00FE7CEA">
        <w:rPr>
          <w:lang w:val="fr-FR"/>
        </w:rPr>
        <w:t xml:space="preserve">probable, casque </w:t>
      </w:r>
      <w:r w:rsidRPr="0032190F">
        <w:rPr>
          <w:lang w:val="fr-FR"/>
        </w:rPr>
        <w:t>(SS BIB)</w:t>
      </w:r>
      <w:r w:rsidR="00FE7CEA">
        <w:rPr>
          <w:lang w:val="fr-FR"/>
        </w:rPr>
        <w:t xml:space="preserve"> </w:t>
      </w:r>
      <w:r w:rsidR="00FE7CEA" w:rsidRPr="00FE7CEA">
        <w:rPr>
          <w:lang w:val="fr-FR" w:eastAsia="en-GB"/>
        </w:rPr>
        <w:t>deux cupules so</w:t>
      </w:r>
      <w:r w:rsidR="00FE7CEA">
        <w:rPr>
          <w:lang w:val="fr-FR" w:eastAsia="en-GB"/>
        </w:rPr>
        <w:t xml:space="preserve">mmitales: </w:t>
      </w:r>
      <w:r w:rsidR="00FE7CEA" w:rsidRPr="00FE7CEA">
        <w:rPr>
          <w:lang w:val="fr-FR" w:eastAsia="en-GB"/>
        </w:rPr>
        <w:t>plausible</w:t>
      </w:r>
      <w:r w:rsidR="00FE7CEA">
        <w:rPr>
          <w:lang w:val="fr-FR" w:eastAsia="en-GB"/>
        </w:rPr>
        <w:t>s</w:t>
      </w:r>
      <w:r w:rsidR="00FE7CEA" w:rsidRPr="00FE7CEA">
        <w:rPr>
          <w:lang w:val="fr-FR" w:eastAsia="en-GB"/>
        </w:rPr>
        <w:t xml:space="preserve"> insertion de</w:t>
      </w:r>
      <w:r w:rsidR="00FE7CEA">
        <w:rPr>
          <w:lang w:val="fr-FR" w:eastAsia="en-GB"/>
        </w:rPr>
        <w:t xml:space="preserve"> </w:t>
      </w:r>
      <w:r w:rsidR="00FE7CEA" w:rsidRPr="00FE7CEA">
        <w:rPr>
          <w:lang w:val="fr-FR" w:eastAsia="en-GB"/>
        </w:rPr>
        <w:t xml:space="preserve">cornes afin de représenter le casque des </w:t>
      </w:r>
      <w:hyperlink r:id="rId8879" w:anchor="Cul_Shardanes" w:history="1">
        <w:r w:rsidR="00136D91" w:rsidRPr="00136D91">
          <w:rPr>
            <w:rStyle w:val="Hyperlink"/>
            <w:lang w:val="fr-FR" w:eastAsia="en-GB"/>
          </w:rPr>
          <w:t>Shardanes</w:t>
        </w:r>
      </w:hyperlink>
      <w:r w:rsidR="00136D91" w:rsidRPr="00136D91">
        <w:rPr>
          <w:lang w:val="fr-FR" w:eastAsia="en-GB"/>
        </w:rPr>
        <w:t xml:space="preserve"> </w:t>
      </w:r>
      <w:r w:rsidR="00FE7CEA" w:rsidRPr="00FE7CEA">
        <w:rPr>
          <w:lang w:val="fr-FR" w:eastAsia="en-GB"/>
        </w:rPr>
        <w:t>(Grosjean, R. 1959a, 1959b, 1962b, 1964,</w:t>
      </w:r>
      <w:r w:rsidR="00FE7CEA">
        <w:rPr>
          <w:lang w:val="fr-FR" w:eastAsia="en-GB"/>
        </w:rPr>
        <w:t xml:space="preserve"> </w:t>
      </w:r>
      <w:r w:rsidR="00FE7CEA" w:rsidRPr="00FE7CEA">
        <w:rPr>
          <w:lang w:val="fr-FR" w:eastAsia="en-GB"/>
        </w:rPr>
        <w:t xml:space="preserve">1966a, 1971 ; D’Anna, A., Guendon, J.-L. </w:t>
      </w:r>
      <w:r w:rsidR="00FE7CEA" w:rsidRPr="00FE7CEA">
        <w:rPr>
          <w:i/>
          <w:iCs/>
          <w:lang w:val="fr-FR" w:eastAsia="en-GB"/>
        </w:rPr>
        <w:t xml:space="preserve">et alii </w:t>
      </w:r>
      <w:r w:rsidR="00FE7CEA">
        <w:rPr>
          <w:lang w:val="fr-FR" w:eastAsia="en-GB"/>
        </w:rPr>
        <w:t>2007a) (BIB 2299)</w:t>
      </w:r>
    </w:p>
    <w:p w14:paraId="157ED556" w14:textId="77777777" w:rsidR="00E615DD" w:rsidRPr="00E615DD" w:rsidRDefault="00E615DD" w:rsidP="00E615DD">
      <w:pPr>
        <w:autoSpaceDE w:val="0"/>
        <w:autoSpaceDN w:val="0"/>
        <w:adjustRightInd w:val="0"/>
        <w:jc w:val="both"/>
        <w:rPr>
          <w:lang w:val="fr-FR"/>
        </w:rPr>
      </w:pPr>
      <w:r w:rsidRPr="00E615DD">
        <w:rPr>
          <w:lang w:val="fr-FR"/>
        </w:rPr>
        <w:t xml:space="preserve">La MP de Cauria </w:t>
      </w:r>
      <w:r>
        <w:rPr>
          <w:lang w:val="fr-FR"/>
        </w:rPr>
        <w:t xml:space="preserve">4 </w:t>
      </w:r>
      <w:r w:rsidRPr="00E615DD">
        <w:rPr>
          <w:lang w:val="fr-FR"/>
        </w:rPr>
        <w:t>se prète plus que les autres à la sculpture (BIB 2874)</w:t>
      </w:r>
    </w:p>
    <w:p w14:paraId="3DCAF638" w14:textId="77777777" w:rsidR="001576DC" w:rsidRDefault="001576DC" w:rsidP="001576DC">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6"/>
        <w:gridCol w:w="816"/>
        <w:gridCol w:w="696"/>
        <w:gridCol w:w="1376"/>
        <w:gridCol w:w="2023"/>
      </w:tblGrid>
      <w:tr w:rsidR="005D10B6" w:rsidRPr="007313A5" w14:paraId="52E3B620" w14:textId="77777777" w:rsidTr="00C35EA7">
        <w:trPr>
          <w:jc w:val="center"/>
        </w:trPr>
        <w:tc>
          <w:tcPr>
            <w:tcW w:w="1356" w:type="dxa"/>
          </w:tcPr>
          <w:p w14:paraId="2E54A21A" w14:textId="77777777" w:rsidR="007313A5" w:rsidRPr="00C35EA7" w:rsidRDefault="007313A5" w:rsidP="00833AE9">
            <w:pPr>
              <w:jc w:val="center"/>
              <w:rPr>
                <w:lang w:val="fr-FR"/>
              </w:rPr>
            </w:pPr>
            <w:r w:rsidRPr="00C35EA7">
              <w:rPr>
                <w:lang w:val="fr-FR"/>
              </w:rPr>
              <w:t>n°</w:t>
            </w:r>
          </w:p>
        </w:tc>
        <w:tc>
          <w:tcPr>
            <w:tcW w:w="816" w:type="dxa"/>
          </w:tcPr>
          <w:p w14:paraId="7FDB9E87" w14:textId="77777777" w:rsidR="007313A5" w:rsidRPr="00C35EA7" w:rsidRDefault="007313A5" w:rsidP="00833AE9">
            <w:pPr>
              <w:jc w:val="center"/>
              <w:rPr>
                <w:lang w:val="fr-FR"/>
              </w:rPr>
            </w:pPr>
            <w:r w:rsidRPr="00C35EA7">
              <w:rPr>
                <w:lang w:val="fr-FR"/>
              </w:rPr>
              <w:t>BP</w:t>
            </w:r>
          </w:p>
        </w:tc>
        <w:tc>
          <w:tcPr>
            <w:tcW w:w="696" w:type="dxa"/>
          </w:tcPr>
          <w:p w14:paraId="275D8E24" w14:textId="77777777" w:rsidR="007313A5" w:rsidRPr="00C35EA7" w:rsidRDefault="007313A5" w:rsidP="00833AE9">
            <w:pPr>
              <w:jc w:val="center"/>
              <w:rPr>
                <w:lang w:val="fr-FR"/>
              </w:rPr>
            </w:pPr>
            <w:r w:rsidRPr="00C35EA7">
              <w:rPr>
                <w:lang w:val="fr-FR"/>
              </w:rPr>
              <w:t>+/-</w:t>
            </w:r>
          </w:p>
        </w:tc>
        <w:tc>
          <w:tcPr>
            <w:tcW w:w="1376" w:type="dxa"/>
          </w:tcPr>
          <w:p w14:paraId="4B22C089" w14:textId="77777777" w:rsidR="007313A5" w:rsidRPr="00C35EA7" w:rsidRDefault="007313A5" w:rsidP="00833AE9">
            <w:pPr>
              <w:jc w:val="center"/>
              <w:rPr>
                <w:lang w:val="fr-FR"/>
              </w:rPr>
            </w:pPr>
            <w:r w:rsidRPr="00C35EA7">
              <w:rPr>
                <w:lang w:val="fr-FR"/>
              </w:rPr>
              <w:t>2s</w:t>
            </w:r>
          </w:p>
        </w:tc>
        <w:tc>
          <w:tcPr>
            <w:tcW w:w="2023" w:type="dxa"/>
          </w:tcPr>
          <w:p w14:paraId="0F413039" w14:textId="77777777" w:rsidR="007313A5" w:rsidRPr="00C35EA7" w:rsidRDefault="007313A5" w:rsidP="00833AE9">
            <w:pPr>
              <w:jc w:val="center"/>
              <w:rPr>
                <w:lang w:val="fr-FR"/>
              </w:rPr>
            </w:pPr>
            <w:r w:rsidRPr="00C35EA7">
              <w:rPr>
                <w:lang w:val="fr-FR"/>
              </w:rPr>
              <w:t>notes</w:t>
            </w:r>
          </w:p>
        </w:tc>
      </w:tr>
      <w:tr w:rsidR="005D10B6" w:rsidRPr="007313A5" w14:paraId="2A9AAB28" w14:textId="77777777" w:rsidTr="00C35EA7">
        <w:trPr>
          <w:jc w:val="center"/>
        </w:trPr>
        <w:tc>
          <w:tcPr>
            <w:tcW w:w="1356" w:type="dxa"/>
          </w:tcPr>
          <w:p w14:paraId="04CEC50B" w14:textId="77777777" w:rsidR="007313A5" w:rsidRPr="00C35EA7" w:rsidRDefault="007313A5" w:rsidP="001576DC">
            <w:pPr>
              <w:rPr>
                <w:lang w:val="fr-FR"/>
              </w:rPr>
            </w:pPr>
            <w:r w:rsidRPr="00C35EA7">
              <w:rPr>
                <w:szCs w:val="21"/>
                <w:lang w:eastAsia="en-GB"/>
              </w:rPr>
              <w:t>Poz 21143</w:t>
            </w:r>
          </w:p>
        </w:tc>
        <w:tc>
          <w:tcPr>
            <w:tcW w:w="816" w:type="dxa"/>
          </w:tcPr>
          <w:p w14:paraId="0B69DB31" w14:textId="77777777" w:rsidR="007313A5" w:rsidRPr="00C35EA7" w:rsidRDefault="007313A5" w:rsidP="001576DC">
            <w:pPr>
              <w:rPr>
                <w:lang w:val="fr-FR"/>
              </w:rPr>
            </w:pPr>
            <w:r w:rsidRPr="00C35EA7">
              <w:rPr>
                <w:szCs w:val="21"/>
                <w:lang w:eastAsia="en-GB"/>
              </w:rPr>
              <w:t>2945</w:t>
            </w:r>
          </w:p>
        </w:tc>
        <w:tc>
          <w:tcPr>
            <w:tcW w:w="696" w:type="dxa"/>
          </w:tcPr>
          <w:p w14:paraId="770A9002" w14:textId="77777777" w:rsidR="007313A5" w:rsidRPr="00C35EA7" w:rsidRDefault="007313A5" w:rsidP="001576DC">
            <w:pPr>
              <w:rPr>
                <w:lang w:val="fr-FR"/>
              </w:rPr>
            </w:pPr>
            <w:r w:rsidRPr="00C35EA7">
              <w:rPr>
                <w:lang w:val="fr-FR"/>
              </w:rPr>
              <w:t>30</w:t>
            </w:r>
          </w:p>
        </w:tc>
        <w:tc>
          <w:tcPr>
            <w:tcW w:w="1376" w:type="dxa"/>
          </w:tcPr>
          <w:p w14:paraId="6B43992E" w14:textId="77777777" w:rsidR="007313A5" w:rsidRPr="00C35EA7" w:rsidRDefault="007313A5" w:rsidP="001576DC">
            <w:pPr>
              <w:rPr>
                <w:lang w:val="fr-FR"/>
              </w:rPr>
            </w:pPr>
            <w:r w:rsidRPr="00C35EA7">
              <w:rPr>
                <w:lang w:val="fr-FR"/>
              </w:rPr>
              <w:t>1265-1048</w:t>
            </w:r>
          </w:p>
        </w:tc>
        <w:tc>
          <w:tcPr>
            <w:tcW w:w="2023" w:type="dxa"/>
          </w:tcPr>
          <w:p w14:paraId="1B586EAD" w14:textId="77777777" w:rsidR="007313A5" w:rsidRPr="00C35EA7" w:rsidRDefault="007313A5" w:rsidP="001576DC">
            <w:pPr>
              <w:rPr>
                <w:lang w:val="fr-FR"/>
              </w:rPr>
            </w:pPr>
            <w:r w:rsidRPr="00C35EA7">
              <w:rPr>
                <w:lang w:val="fr-FR"/>
              </w:rPr>
              <w:t>Grand monument</w:t>
            </w:r>
          </w:p>
        </w:tc>
      </w:tr>
      <w:tr w:rsidR="005D10B6" w:rsidRPr="007313A5" w14:paraId="3143A513" w14:textId="77777777" w:rsidTr="00C35EA7">
        <w:trPr>
          <w:jc w:val="center"/>
        </w:trPr>
        <w:tc>
          <w:tcPr>
            <w:tcW w:w="1356" w:type="dxa"/>
          </w:tcPr>
          <w:p w14:paraId="0AA4DBE0" w14:textId="77777777" w:rsidR="007313A5" w:rsidRPr="00C35EA7" w:rsidRDefault="007313A5" w:rsidP="001576DC">
            <w:pPr>
              <w:rPr>
                <w:szCs w:val="21"/>
                <w:lang w:eastAsia="en-GB"/>
              </w:rPr>
            </w:pPr>
            <w:r w:rsidRPr="00C35EA7">
              <w:rPr>
                <w:szCs w:val="21"/>
                <w:lang w:eastAsia="en-GB"/>
              </w:rPr>
              <w:t>Gif 1396</w:t>
            </w:r>
          </w:p>
        </w:tc>
        <w:tc>
          <w:tcPr>
            <w:tcW w:w="816" w:type="dxa"/>
          </w:tcPr>
          <w:p w14:paraId="7193D8A5" w14:textId="77777777" w:rsidR="007313A5" w:rsidRPr="00C35EA7" w:rsidRDefault="007313A5" w:rsidP="001576DC">
            <w:pPr>
              <w:rPr>
                <w:szCs w:val="21"/>
                <w:lang w:eastAsia="en-GB"/>
              </w:rPr>
            </w:pPr>
            <w:r w:rsidRPr="00C35EA7">
              <w:rPr>
                <w:szCs w:val="21"/>
                <w:lang w:eastAsia="en-GB"/>
              </w:rPr>
              <w:t>2950</w:t>
            </w:r>
          </w:p>
        </w:tc>
        <w:tc>
          <w:tcPr>
            <w:tcW w:w="696" w:type="dxa"/>
          </w:tcPr>
          <w:p w14:paraId="4FEB1B97" w14:textId="77777777" w:rsidR="007313A5" w:rsidRPr="00C35EA7" w:rsidRDefault="007313A5" w:rsidP="001576DC">
            <w:pPr>
              <w:rPr>
                <w:lang w:val="fr-FR"/>
              </w:rPr>
            </w:pPr>
            <w:r w:rsidRPr="00C35EA7">
              <w:rPr>
                <w:lang w:val="fr-FR"/>
              </w:rPr>
              <w:t>110</w:t>
            </w:r>
          </w:p>
        </w:tc>
        <w:tc>
          <w:tcPr>
            <w:tcW w:w="1376" w:type="dxa"/>
          </w:tcPr>
          <w:p w14:paraId="098E4E32" w14:textId="77777777" w:rsidR="007313A5" w:rsidRPr="00C35EA7" w:rsidRDefault="007313A5" w:rsidP="001576DC">
            <w:pPr>
              <w:rPr>
                <w:lang w:val="fr-FR"/>
              </w:rPr>
            </w:pPr>
            <w:r w:rsidRPr="00C35EA7">
              <w:rPr>
                <w:lang w:val="fr-FR"/>
              </w:rPr>
              <w:t>1429-900</w:t>
            </w:r>
          </w:p>
        </w:tc>
        <w:tc>
          <w:tcPr>
            <w:tcW w:w="2023" w:type="dxa"/>
          </w:tcPr>
          <w:p w14:paraId="335A7B94" w14:textId="77777777" w:rsidR="007313A5" w:rsidRPr="00C35EA7" w:rsidRDefault="007313A5" w:rsidP="001576DC">
            <w:pPr>
              <w:rPr>
                <w:lang w:val="fr-FR"/>
              </w:rPr>
            </w:pPr>
            <w:r w:rsidRPr="00C35EA7">
              <w:rPr>
                <w:lang w:val="fr-FR"/>
              </w:rPr>
              <w:t>Grand monument</w:t>
            </w:r>
          </w:p>
        </w:tc>
      </w:tr>
    </w:tbl>
    <w:p w14:paraId="0B20883F" w14:textId="77777777" w:rsidR="00D77338" w:rsidRDefault="00D77338" w:rsidP="001576DC">
      <w:pPr>
        <w:rPr>
          <w:lang w:val="fr-FR"/>
        </w:rPr>
      </w:pPr>
      <w:r>
        <w:rPr>
          <w:lang w:val="fr-FR"/>
        </w:rPr>
        <w:t>(BIB 2298)</w:t>
      </w:r>
    </w:p>
    <w:p w14:paraId="7A179128" w14:textId="77777777" w:rsidR="007313A5" w:rsidRDefault="007313A5" w:rsidP="007313A5">
      <w:pPr>
        <w:autoSpaceDE w:val="0"/>
        <w:autoSpaceDN w:val="0"/>
        <w:adjustRightInd w:val="0"/>
        <w:rPr>
          <w:lang w:val="fr-FR" w:eastAsia="en-GB"/>
        </w:rPr>
      </w:pPr>
    </w:p>
    <w:p w14:paraId="7528952D" w14:textId="5AA3A1CA" w:rsidR="00D77338" w:rsidRPr="00E615DD" w:rsidRDefault="007313A5" w:rsidP="007313A5">
      <w:pPr>
        <w:autoSpaceDE w:val="0"/>
        <w:autoSpaceDN w:val="0"/>
        <w:adjustRightInd w:val="0"/>
        <w:rPr>
          <w:lang w:val="fr-FR"/>
        </w:rPr>
      </w:pPr>
      <w:r w:rsidRPr="00806EB4">
        <w:rPr>
          <w:lang w:val="fr-FR" w:eastAsia="en-GB"/>
        </w:rPr>
        <w:t xml:space="preserve">v. </w:t>
      </w:r>
      <w:hyperlink r:id="rId8880" w:anchor="Sit_I_Stantari_2" w:history="1">
        <w:r w:rsidRPr="00806EB4">
          <w:rPr>
            <w:rStyle w:val="Hyperlink"/>
            <w:lang w:val="fr-FR" w:eastAsia="en-GB"/>
          </w:rPr>
          <w:t>I Stantari 2</w:t>
        </w:r>
      </w:hyperlink>
    </w:p>
    <w:p w14:paraId="30EFE40C" w14:textId="77777777" w:rsidR="001576DC" w:rsidRPr="00E615DD" w:rsidRDefault="001576DC" w:rsidP="001576DC">
      <w:pPr>
        <w:rPr>
          <w:lang w:val="fr-FR"/>
        </w:rPr>
      </w:pPr>
    </w:p>
    <w:p w14:paraId="7E0C6E35" w14:textId="77777777" w:rsidR="002E6AE5" w:rsidRPr="00806EB4" w:rsidRDefault="002E6AE5" w:rsidP="004D73B0">
      <w:pPr>
        <w:pStyle w:val="Heading4"/>
      </w:pPr>
      <w:bookmarkStart w:id="3712" w:name="Sit_I_Stantari_5"/>
      <w:r w:rsidRPr="00806EB4">
        <w:t xml:space="preserve">I Stantari </w:t>
      </w:r>
      <w:r w:rsidR="001576DC" w:rsidRPr="00806EB4">
        <w:t>5</w:t>
      </w:r>
    </w:p>
    <w:bookmarkEnd w:id="3712"/>
    <w:p w14:paraId="3DECDCE4" w14:textId="77777777" w:rsidR="001576DC" w:rsidRPr="00752AE4" w:rsidRDefault="001576DC" w:rsidP="001576DC">
      <w:pPr>
        <w:rPr>
          <w:sz w:val="20"/>
          <w:lang w:val="fr-FR"/>
        </w:rPr>
      </w:pPr>
      <w:r w:rsidRPr="00752AE4">
        <w:rPr>
          <w:sz w:val="20"/>
          <w:lang w:val="fr-FR"/>
        </w:rPr>
        <w:t>M5</w:t>
      </w:r>
      <w:r w:rsidR="00FE7CEA" w:rsidRPr="00752AE4">
        <w:rPr>
          <w:sz w:val="20"/>
          <w:lang w:val="fr-FR"/>
        </w:rPr>
        <w:t>, Cauria 5</w:t>
      </w:r>
    </w:p>
    <w:p w14:paraId="42E2F790" w14:textId="77777777" w:rsidR="00FE7CEA" w:rsidRPr="00804636" w:rsidRDefault="00FE7CEA" w:rsidP="001576DC">
      <w:pPr>
        <w:rPr>
          <w:lang w:val="fr-FR"/>
        </w:rPr>
      </w:pPr>
    </w:p>
    <w:p w14:paraId="184015E6" w14:textId="77777777" w:rsidR="003A115C" w:rsidRDefault="003A115C" w:rsidP="001576DC">
      <w:pPr>
        <w:rPr>
          <w:lang w:val="fr-FR"/>
        </w:rPr>
      </w:pPr>
      <w:r w:rsidRPr="00804636">
        <w:rPr>
          <w:lang w:val="fr-FR"/>
        </w:rPr>
        <w:t>Epée (SS BIB)</w:t>
      </w:r>
    </w:p>
    <w:p w14:paraId="6D94D013" w14:textId="77777777" w:rsidR="007313A5" w:rsidRDefault="007313A5" w:rsidP="001576DC">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63"/>
        <w:gridCol w:w="816"/>
        <w:gridCol w:w="696"/>
        <w:gridCol w:w="1136"/>
        <w:gridCol w:w="2023"/>
      </w:tblGrid>
      <w:tr w:rsidR="005D10B6" w:rsidRPr="007313A5" w14:paraId="03C50662" w14:textId="77777777" w:rsidTr="00833AE9">
        <w:trPr>
          <w:jc w:val="center"/>
        </w:trPr>
        <w:tc>
          <w:tcPr>
            <w:tcW w:w="1263" w:type="dxa"/>
          </w:tcPr>
          <w:p w14:paraId="00FF5999" w14:textId="77777777" w:rsidR="007313A5" w:rsidRPr="00C35EA7" w:rsidRDefault="007313A5" w:rsidP="00833AE9">
            <w:pPr>
              <w:jc w:val="center"/>
              <w:rPr>
                <w:lang w:val="fr-FR"/>
              </w:rPr>
            </w:pPr>
            <w:r w:rsidRPr="00C35EA7">
              <w:rPr>
                <w:lang w:val="fr-FR"/>
              </w:rPr>
              <w:t>n°</w:t>
            </w:r>
          </w:p>
        </w:tc>
        <w:tc>
          <w:tcPr>
            <w:tcW w:w="816" w:type="dxa"/>
          </w:tcPr>
          <w:p w14:paraId="5F1CFD40" w14:textId="77777777" w:rsidR="007313A5" w:rsidRPr="00C35EA7" w:rsidRDefault="007313A5" w:rsidP="00833AE9">
            <w:pPr>
              <w:jc w:val="center"/>
              <w:rPr>
                <w:lang w:val="fr-FR"/>
              </w:rPr>
            </w:pPr>
            <w:r w:rsidRPr="00C35EA7">
              <w:rPr>
                <w:lang w:val="fr-FR"/>
              </w:rPr>
              <w:t>BP</w:t>
            </w:r>
          </w:p>
        </w:tc>
        <w:tc>
          <w:tcPr>
            <w:tcW w:w="696" w:type="dxa"/>
          </w:tcPr>
          <w:p w14:paraId="762C62B4" w14:textId="77777777" w:rsidR="007313A5" w:rsidRPr="00C35EA7" w:rsidRDefault="007313A5" w:rsidP="00833AE9">
            <w:pPr>
              <w:jc w:val="center"/>
              <w:rPr>
                <w:lang w:val="fr-FR"/>
              </w:rPr>
            </w:pPr>
            <w:r w:rsidRPr="00C35EA7">
              <w:rPr>
                <w:lang w:val="fr-FR"/>
              </w:rPr>
              <w:t>+/-</w:t>
            </w:r>
          </w:p>
        </w:tc>
        <w:tc>
          <w:tcPr>
            <w:tcW w:w="1136" w:type="dxa"/>
          </w:tcPr>
          <w:p w14:paraId="1FD3929F" w14:textId="77777777" w:rsidR="007313A5" w:rsidRPr="00C35EA7" w:rsidRDefault="007313A5" w:rsidP="00833AE9">
            <w:pPr>
              <w:jc w:val="center"/>
              <w:rPr>
                <w:lang w:val="fr-FR"/>
              </w:rPr>
            </w:pPr>
            <w:r w:rsidRPr="00C35EA7">
              <w:rPr>
                <w:lang w:val="fr-FR"/>
              </w:rPr>
              <w:t>2s</w:t>
            </w:r>
          </w:p>
        </w:tc>
        <w:tc>
          <w:tcPr>
            <w:tcW w:w="2023" w:type="dxa"/>
          </w:tcPr>
          <w:p w14:paraId="12ACA1BA" w14:textId="77777777" w:rsidR="007313A5" w:rsidRPr="00C35EA7" w:rsidRDefault="007313A5" w:rsidP="00833AE9">
            <w:pPr>
              <w:jc w:val="center"/>
              <w:rPr>
                <w:lang w:val="fr-FR"/>
              </w:rPr>
            </w:pPr>
            <w:r w:rsidRPr="00C35EA7">
              <w:rPr>
                <w:lang w:val="fr-FR"/>
              </w:rPr>
              <w:t>notes</w:t>
            </w:r>
          </w:p>
        </w:tc>
      </w:tr>
      <w:tr w:rsidR="005D10B6" w:rsidRPr="007313A5" w14:paraId="762BCF40" w14:textId="77777777" w:rsidTr="00833AE9">
        <w:trPr>
          <w:jc w:val="center"/>
        </w:trPr>
        <w:tc>
          <w:tcPr>
            <w:tcW w:w="1263" w:type="dxa"/>
          </w:tcPr>
          <w:p w14:paraId="38929EB7" w14:textId="77777777" w:rsidR="007313A5" w:rsidRPr="00C35EA7" w:rsidRDefault="007313A5" w:rsidP="007313A5">
            <w:pPr>
              <w:rPr>
                <w:lang w:val="fr-FR"/>
              </w:rPr>
            </w:pPr>
            <w:r w:rsidRPr="00C35EA7">
              <w:rPr>
                <w:lang w:val="fr-FR"/>
              </w:rPr>
              <w:t>Ly 12024</w:t>
            </w:r>
          </w:p>
        </w:tc>
        <w:tc>
          <w:tcPr>
            <w:tcW w:w="816" w:type="dxa"/>
          </w:tcPr>
          <w:p w14:paraId="6BDFA666" w14:textId="77777777" w:rsidR="007313A5" w:rsidRPr="00C35EA7" w:rsidRDefault="007313A5" w:rsidP="007313A5">
            <w:pPr>
              <w:rPr>
                <w:lang w:val="fr-FR"/>
              </w:rPr>
            </w:pPr>
            <w:r w:rsidRPr="00C35EA7">
              <w:rPr>
                <w:lang w:val="fr-FR"/>
              </w:rPr>
              <w:t>2720</w:t>
            </w:r>
          </w:p>
        </w:tc>
        <w:tc>
          <w:tcPr>
            <w:tcW w:w="696" w:type="dxa"/>
          </w:tcPr>
          <w:p w14:paraId="7DFF81AD" w14:textId="77777777" w:rsidR="007313A5" w:rsidRPr="00C35EA7" w:rsidRDefault="007313A5" w:rsidP="007313A5">
            <w:pPr>
              <w:rPr>
                <w:lang w:val="fr-FR"/>
              </w:rPr>
            </w:pPr>
            <w:r w:rsidRPr="00C35EA7">
              <w:rPr>
                <w:lang w:val="fr-FR"/>
              </w:rPr>
              <w:t>45</w:t>
            </w:r>
          </w:p>
        </w:tc>
        <w:tc>
          <w:tcPr>
            <w:tcW w:w="1136" w:type="dxa"/>
          </w:tcPr>
          <w:p w14:paraId="4E1EB5F8" w14:textId="77777777" w:rsidR="007313A5" w:rsidRPr="00C35EA7" w:rsidRDefault="007313A5" w:rsidP="007313A5">
            <w:pPr>
              <w:rPr>
                <w:lang w:val="fr-FR"/>
              </w:rPr>
            </w:pPr>
            <w:r w:rsidRPr="00C35EA7">
              <w:rPr>
                <w:lang w:val="fr-FR"/>
              </w:rPr>
              <w:t>974-802</w:t>
            </w:r>
          </w:p>
        </w:tc>
        <w:tc>
          <w:tcPr>
            <w:tcW w:w="2023" w:type="dxa"/>
          </w:tcPr>
          <w:p w14:paraId="0B37C922" w14:textId="77777777" w:rsidR="007313A5" w:rsidRPr="00C35EA7" w:rsidRDefault="007313A5" w:rsidP="007313A5">
            <w:pPr>
              <w:rPr>
                <w:lang w:val="fr-FR"/>
              </w:rPr>
            </w:pPr>
            <w:r w:rsidRPr="00C35EA7">
              <w:rPr>
                <w:lang w:val="fr-FR"/>
              </w:rPr>
              <w:t>Grand monument</w:t>
            </w:r>
          </w:p>
        </w:tc>
      </w:tr>
    </w:tbl>
    <w:p w14:paraId="09BAC968" w14:textId="77777777" w:rsidR="007313A5" w:rsidRDefault="007313A5" w:rsidP="007313A5">
      <w:pPr>
        <w:rPr>
          <w:lang w:val="fr-FR"/>
        </w:rPr>
      </w:pPr>
      <w:r>
        <w:rPr>
          <w:lang w:val="fr-FR"/>
        </w:rPr>
        <w:t>(BIB 2298)</w:t>
      </w:r>
    </w:p>
    <w:p w14:paraId="5DCD57B2" w14:textId="77777777" w:rsidR="007313A5" w:rsidRPr="00804636" w:rsidRDefault="007313A5" w:rsidP="001576DC">
      <w:pPr>
        <w:rPr>
          <w:lang w:val="fr-FR"/>
        </w:rPr>
      </w:pPr>
    </w:p>
    <w:p w14:paraId="29AA3B5B" w14:textId="77777777" w:rsidR="003A115C" w:rsidRPr="00804636" w:rsidRDefault="003A115C" w:rsidP="001576DC">
      <w:pPr>
        <w:rPr>
          <w:lang w:val="fr-FR"/>
        </w:rPr>
      </w:pPr>
    </w:p>
    <w:p w14:paraId="02B3D6EC" w14:textId="77777777" w:rsidR="001576DC" w:rsidRPr="00804636" w:rsidRDefault="001576DC" w:rsidP="004D73B0">
      <w:pPr>
        <w:pStyle w:val="Heading4"/>
      </w:pPr>
      <w:bookmarkStart w:id="3713" w:name="Sit_I_Stantari_6"/>
      <w:r w:rsidRPr="00804636">
        <w:t>I Stantari 6</w:t>
      </w:r>
    </w:p>
    <w:bookmarkEnd w:id="3713"/>
    <w:p w14:paraId="4848CC70" w14:textId="77777777" w:rsidR="001576DC" w:rsidRPr="00752AE4" w:rsidRDefault="001576DC" w:rsidP="001576DC">
      <w:pPr>
        <w:rPr>
          <w:sz w:val="20"/>
          <w:lang w:val="fr-FR"/>
        </w:rPr>
      </w:pPr>
      <w:r w:rsidRPr="00752AE4">
        <w:rPr>
          <w:sz w:val="20"/>
          <w:lang w:val="fr-FR"/>
        </w:rPr>
        <w:t>M6</w:t>
      </w:r>
      <w:r w:rsidR="00FE7CEA" w:rsidRPr="00752AE4">
        <w:rPr>
          <w:sz w:val="20"/>
          <w:lang w:val="fr-FR"/>
        </w:rPr>
        <w:t>, Cauria 6</w:t>
      </w:r>
    </w:p>
    <w:p w14:paraId="2BD7C114" w14:textId="77777777" w:rsidR="00FE7CEA" w:rsidRPr="00804636" w:rsidRDefault="00FE7CEA" w:rsidP="001576DC">
      <w:pPr>
        <w:rPr>
          <w:lang w:val="fr-FR"/>
        </w:rPr>
      </w:pPr>
    </w:p>
    <w:p w14:paraId="0F16E553" w14:textId="77777777" w:rsidR="001576DC" w:rsidRPr="00804636" w:rsidRDefault="001576DC" w:rsidP="004D73B0">
      <w:pPr>
        <w:pStyle w:val="Heading4"/>
      </w:pPr>
      <w:bookmarkStart w:id="3714" w:name="Sit_I_Stantari_7"/>
      <w:r w:rsidRPr="00804636">
        <w:t>I Stantari 7</w:t>
      </w:r>
    </w:p>
    <w:bookmarkEnd w:id="3714"/>
    <w:p w14:paraId="7C685872" w14:textId="77777777" w:rsidR="001576DC" w:rsidRPr="00752AE4" w:rsidRDefault="001576DC" w:rsidP="001576DC">
      <w:pPr>
        <w:rPr>
          <w:sz w:val="20"/>
          <w:lang w:val="fr-FR"/>
        </w:rPr>
      </w:pPr>
      <w:r w:rsidRPr="00752AE4">
        <w:rPr>
          <w:sz w:val="20"/>
          <w:lang w:val="fr-FR"/>
        </w:rPr>
        <w:t>M7</w:t>
      </w:r>
      <w:r w:rsidR="00FE7CEA" w:rsidRPr="00752AE4">
        <w:rPr>
          <w:sz w:val="20"/>
          <w:lang w:val="fr-FR"/>
        </w:rPr>
        <w:t>, Cauria 7</w:t>
      </w:r>
    </w:p>
    <w:p w14:paraId="4A160F90" w14:textId="77777777" w:rsidR="00FE7CEA" w:rsidRPr="0032190F" w:rsidRDefault="00FE7CEA" w:rsidP="001576DC">
      <w:pPr>
        <w:rPr>
          <w:lang w:val="fr-FR"/>
        </w:rPr>
      </w:pPr>
    </w:p>
    <w:p w14:paraId="4B5FF4C8" w14:textId="77777777" w:rsidR="001576DC" w:rsidRPr="0032190F" w:rsidRDefault="001576DC" w:rsidP="004D73B0">
      <w:pPr>
        <w:pStyle w:val="Heading4"/>
      </w:pPr>
      <w:bookmarkStart w:id="3715" w:name="Sit_I_Stantari_8"/>
      <w:r w:rsidRPr="0032190F">
        <w:lastRenderedPageBreak/>
        <w:t>I Stantari 8</w:t>
      </w:r>
    </w:p>
    <w:bookmarkEnd w:id="3715"/>
    <w:p w14:paraId="3B3E84F5" w14:textId="77777777" w:rsidR="001576DC" w:rsidRDefault="001576DC" w:rsidP="001576DC">
      <w:pPr>
        <w:rPr>
          <w:sz w:val="20"/>
          <w:lang w:val="fr-FR"/>
        </w:rPr>
      </w:pPr>
      <w:r w:rsidRPr="00752AE4">
        <w:rPr>
          <w:sz w:val="20"/>
          <w:lang w:val="fr-FR"/>
        </w:rPr>
        <w:t>M8</w:t>
      </w:r>
      <w:r w:rsidR="00FE7CEA" w:rsidRPr="00752AE4">
        <w:rPr>
          <w:sz w:val="20"/>
          <w:lang w:val="fr-FR"/>
        </w:rPr>
        <w:t>, Cauria 8</w:t>
      </w:r>
    </w:p>
    <w:p w14:paraId="687F7ED9" w14:textId="77777777" w:rsidR="008F3F4B" w:rsidRDefault="008F3F4B" w:rsidP="001576DC">
      <w:pPr>
        <w:rPr>
          <w:sz w:val="20"/>
          <w:lang w:val="fr-FR"/>
        </w:rPr>
      </w:pPr>
    </w:p>
    <w:p w14:paraId="7E322E7C" w14:textId="77777777" w:rsidR="00452E7D" w:rsidRDefault="00452E7D" w:rsidP="00452E7D">
      <w:pPr>
        <w:pStyle w:val="Heading3"/>
      </w:pPr>
      <w:r>
        <w:t>thèmes</w:t>
      </w:r>
    </w:p>
    <w:p w14:paraId="662E3B36" w14:textId="77777777" w:rsidR="00452E7D" w:rsidRDefault="00452E7D" w:rsidP="001576DC">
      <w:pPr>
        <w:rPr>
          <w:sz w:val="20"/>
          <w:lang w:val="fr-FR"/>
        </w:rPr>
      </w:pPr>
    </w:p>
    <w:p w14:paraId="16A283AD" w14:textId="77777777" w:rsidR="00452E7D" w:rsidRDefault="00452E7D" w:rsidP="00452E7D">
      <w:pPr>
        <w:pStyle w:val="Heading4"/>
      </w:pPr>
      <w:r>
        <w:t>casque</w:t>
      </w:r>
    </w:p>
    <w:p w14:paraId="73A23D64" w14:textId="77777777" w:rsidR="00452E7D" w:rsidRDefault="00452E7D" w:rsidP="001576DC">
      <w:pPr>
        <w:rPr>
          <w:sz w:val="20"/>
          <w:lang w:val="fr-FR"/>
        </w:rPr>
      </w:pPr>
    </w:p>
    <w:p w14:paraId="321A125A" w14:textId="77777777" w:rsidR="00452E7D" w:rsidRDefault="00452E7D" w:rsidP="00452E7D">
      <w:pPr>
        <w:jc w:val="both"/>
        <w:rPr>
          <w:lang w:val="fr-FR"/>
        </w:rPr>
      </w:pPr>
      <w:r w:rsidRPr="0032190F">
        <w:rPr>
          <w:lang w:val="fr-FR"/>
        </w:rPr>
        <w:t>Un casque est figuré avec des cavités latérales destinées à recevoir des cornes (SS BIB)</w:t>
      </w:r>
    </w:p>
    <w:p w14:paraId="2D3EC543" w14:textId="77777777" w:rsidR="00452E7D" w:rsidRDefault="00452E7D" w:rsidP="001576DC">
      <w:pPr>
        <w:rPr>
          <w:sz w:val="20"/>
          <w:lang w:val="fr-FR"/>
        </w:rPr>
      </w:pPr>
    </w:p>
    <w:p w14:paraId="5C226884" w14:textId="77777777" w:rsidR="00452E7D" w:rsidRDefault="00452E7D" w:rsidP="001576DC">
      <w:pPr>
        <w:rPr>
          <w:sz w:val="20"/>
          <w:lang w:val="fr-FR"/>
        </w:rPr>
      </w:pPr>
    </w:p>
    <w:p w14:paraId="2F106D3D" w14:textId="77777777" w:rsidR="008F3F4B" w:rsidRDefault="008F3F4B" w:rsidP="008F3F4B">
      <w:pPr>
        <w:pStyle w:val="Heading2"/>
      </w:pPr>
      <w:r>
        <w:t>datation</w:t>
      </w:r>
    </w:p>
    <w:p w14:paraId="243B9C79" w14:textId="77777777" w:rsidR="008F3F4B" w:rsidRDefault="008F3F4B" w:rsidP="008F3F4B">
      <w:pPr>
        <w:rPr>
          <w:lang w:val="fr-FR"/>
        </w:rPr>
      </w:pPr>
    </w:p>
    <w:p w14:paraId="1DEE833C" w14:textId="1CDADACC" w:rsidR="008F3F4B" w:rsidRPr="00833AE9" w:rsidRDefault="008F3F4B" w:rsidP="00452E7D">
      <w:pPr>
        <w:jc w:val="both"/>
        <w:rPr>
          <w:i/>
          <w:lang w:val="fr-FR"/>
        </w:rPr>
      </w:pPr>
      <w:r w:rsidRPr="0032190F">
        <w:rPr>
          <w:lang w:val="fr-FR"/>
        </w:rPr>
        <w:t>La statigraphie, le mobilier, les figurations d’armes et d’équipement, les datations radiométrique</w:t>
      </w:r>
      <w:r w:rsidR="0072537D">
        <w:rPr>
          <w:lang w:val="fr-FR"/>
        </w:rPr>
        <w:t>s</w:t>
      </w:r>
      <w:r w:rsidRPr="0032190F">
        <w:rPr>
          <w:lang w:val="fr-FR"/>
        </w:rPr>
        <w:t xml:space="preserve"> donnent une date, pour la phase majeure, du </w:t>
      </w:r>
      <w:r w:rsidR="00452E7D">
        <w:rPr>
          <w:lang w:val="fr-FR"/>
        </w:rPr>
        <w:t>BF</w:t>
      </w:r>
      <w:r w:rsidRPr="0032190F">
        <w:rPr>
          <w:lang w:val="fr-FR"/>
        </w:rPr>
        <w:t xml:space="preserve">, soit entre 1200-800 aec (BIB 2298 p. 29). </w:t>
      </w:r>
      <w:r w:rsidR="00452E7D" w:rsidRPr="00833AE9">
        <w:rPr>
          <w:i/>
          <w:lang w:val="fr-FR"/>
        </w:rPr>
        <w:t xml:space="preserve">Ces </w:t>
      </w:r>
      <w:hyperlink r:id="rId8881" w:anchor="Cul_Steles_Corse" w:history="1">
        <w:r w:rsidR="00833AE9" w:rsidRPr="00833AE9">
          <w:rPr>
            <w:rStyle w:val="Hyperlink"/>
            <w:i/>
            <w:lang w:val="fr-FR"/>
          </w:rPr>
          <w:t>SM</w:t>
        </w:r>
        <w:r w:rsidR="00452E7D" w:rsidRPr="00833AE9">
          <w:rPr>
            <w:rStyle w:val="Hyperlink"/>
            <w:i/>
            <w:lang w:val="fr-FR"/>
          </w:rPr>
          <w:t xml:space="preserve"> corses</w:t>
        </w:r>
      </w:hyperlink>
      <w:r w:rsidR="00452E7D" w:rsidRPr="00833AE9">
        <w:rPr>
          <w:i/>
          <w:lang w:val="fr-FR"/>
        </w:rPr>
        <w:t xml:space="preserve"> sont datées du début du 2e millénaire et se rattache au </w:t>
      </w:r>
      <w:hyperlink r:id="rId8882" w:anchor="Cul_Megalith" w:history="1">
        <w:r w:rsidR="00452E7D" w:rsidRPr="00833AE9">
          <w:rPr>
            <w:rStyle w:val="Hyperlink"/>
            <w:i/>
            <w:lang w:val="fr-FR"/>
          </w:rPr>
          <w:t>mégalithisme</w:t>
        </w:r>
      </w:hyperlink>
      <w:r w:rsidR="00452E7D" w:rsidRPr="00833AE9">
        <w:rPr>
          <w:i/>
          <w:lang w:val="fr-FR"/>
        </w:rPr>
        <w:t xml:space="preserve"> (BIB 160). </w:t>
      </w:r>
    </w:p>
    <w:p w14:paraId="622D4DE4" w14:textId="77777777" w:rsidR="004D73B0" w:rsidRDefault="004D73B0" w:rsidP="001576DC">
      <w:pPr>
        <w:rPr>
          <w:lang w:val="fr-FR"/>
        </w:rPr>
      </w:pPr>
    </w:p>
    <w:p w14:paraId="7F120D66" w14:textId="77777777" w:rsidR="004D73B0" w:rsidRPr="003363BE" w:rsidRDefault="004D73B0" w:rsidP="003363BE">
      <w:pPr>
        <w:pStyle w:val="Heading2"/>
      </w:pPr>
      <w:bookmarkStart w:id="3716" w:name="Sit_I_Stantari_inter"/>
      <w:r w:rsidRPr="003363BE">
        <w:t>interprétation</w:t>
      </w:r>
    </w:p>
    <w:bookmarkEnd w:id="3716"/>
    <w:p w14:paraId="7298FFA2" w14:textId="77777777" w:rsidR="003363BE" w:rsidRDefault="003363BE" w:rsidP="001576DC">
      <w:pPr>
        <w:rPr>
          <w:lang w:val="fr-FR"/>
        </w:rPr>
      </w:pPr>
    </w:p>
    <w:p w14:paraId="7293D42C" w14:textId="77777777" w:rsidR="00452E7D" w:rsidRDefault="004D73B0" w:rsidP="00452E7D">
      <w:pPr>
        <w:jc w:val="both"/>
        <w:rPr>
          <w:lang w:val="fr-FR"/>
        </w:rPr>
      </w:pPr>
      <w:r w:rsidRPr="004D73B0">
        <w:rPr>
          <w:lang w:val="fr-FR"/>
        </w:rPr>
        <w:t>L'alignement de I Stantari, serait plac</w:t>
      </w:r>
      <w:r w:rsidR="00452E7D">
        <w:rPr>
          <w:lang w:val="fr-FR"/>
        </w:rPr>
        <w:t>é</w:t>
      </w:r>
      <w:r w:rsidRPr="004D73B0">
        <w:rPr>
          <w:lang w:val="fr-FR"/>
        </w:rPr>
        <w:t xml:space="preserve"> de maniere a barrer les sediments et ainsi empecher les colmatages (D'Anna </w:t>
      </w:r>
      <w:r w:rsidRPr="004D73B0">
        <w:rPr>
          <w:i/>
          <w:iCs/>
          <w:lang w:val="fr-FR"/>
        </w:rPr>
        <w:t xml:space="preserve">et al. </w:t>
      </w:r>
      <w:r w:rsidRPr="004D73B0">
        <w:rPr>
          <w:lang w:val="fr-FR"/>
        </w:rPr>
        <w:t>2007) (BIB 2620)</w:t>
      </w:r>
      <w:r w:rsidR="00452E7D">
        <w:rPr>
          <w:lang w:val="fr-FR"/>
        </w:rPr>
        <w:t xml:space="preserve"> </w:t>
      </w:r>
      <w:r w:rsidR="00452E7D">
        <w:rPr>
          <w:szCs w:val="22"/>
          <w:lang w:val="fr-FR" w:eastAsia="en-GB"/>
        </w:rPr>
        <w:t>L</w:t>
      </w:r>
      <w:r w:rsidR="00452E7D" w:rsidRPr="00376AFE">
        <w:rPr>
          <w:szCs w:val="22"/>
          <w:lang w:val="fr-FR" w:eastAsia="en-GB"/>
        </w:rPr>
        <w:t>es statues n’ont jamais fait l’objet d’analyse prenant en compte ce double symbolisme viril et sa signification</w:t>
      </w:r>
      <w:r w:rsidR="00452E7D">
        <w:rPr>
          <w:szCs w:val="22"/>
          <w:lang w:val="fr-FR" w:eastAsia="en-GB"/>
        </w:rPr>
        <w:t xml:space="preserve"> [verge en érection et...]</w:t>
      </w:r>
      <w:r w:rsidR="00452E7D" w:rsidRPr="00376AFE">
        <w:rPr>
          <w:szCs w:val="22"/>
          <w:lang w:val="fr-FR" w:eastAsia="en-GB"/>
        </w:rPr>
        <w:t xml:space="preserve">. </w:t>
      </w:r>
      <w:r w:rsidR="00452E7D">
        <w:rPr>
          <w:szCs w:val="22"/>
          <w:lang w:val="fr-FR" w:eastAsia="en-GB"/>
        </w:rPr>
        <w:t>(BIB 2298)</w:t>
      </w:r>
    </w:p>
    <w:p w14:paraId="2C3F9299" w14:textId="77777777" w:rsidR="00452E7D" w:rsidRPr="00452E7D" w:rsidRDefault="00452E7D" w:rsidP="00452E7D">
      <w:pPr>
        <w:autoSpaceDE w:val="0"/>
        <w:autoSpaceDN w:val="0"/>
        <w:rPr>
          <w:rFonts w:eastAsia="AGaramondPro-Regular"/>
          <w:lang w:val="fr-FR" w:eastAsia="en-GB"/>
        </w:rPr>
      </w:pPr>
      <w:r w:rsidRPr="00452E7D">
        <w:rPr>
          <w:lang w:val="fr-FR"/>
        </w:rPr>
        <w:t>Pour D'Anna et Leandri, liens avec l'eau, les aquifères (BIB 2620).</w:t>
      </w:r>
    </w:p>
    <w:p w14:paraId="1DE7BFBE" w14:textId="77777777" w:rsidR="003363BE" w:rsidRDefault="003363BE" w:rsidP="001576DC">
      <w:pPr>
        <w:rPr>
          <w:lang w:val="fr-FR"/>
        </w:rPr>
      </w:pPr>
    </w:p>
    <w:p w14:paraId="5EB38C6D" w14:textId="44AC1BDC" w:rsidR="004D73B0" w:rsidRPr="0032190F" w:rsidRDefault="004D73B0" w:rsidP="001576DC">
      <w:pPr>
        <w:rPr>
          <w:lang w:val="fr-FR"/>
        </w:rPr>
      </w:pPr>
      <w:r>
        <w:rPr>
          <w:lang w:val="fr-FR"/>
        </w:rPr>
        <w:t xml:space="preserve">v. </w:t>
      </w:r>
      <w:hyperlink r:id="rId8883" w:anchor="Cul_Steles_Corse_inter" w:history="1">
        <w:r w:rsidRPr="004D73B0">
          <w:rPr>
            <w:rStyle w:val="Hyperlink"/>
            <w:lang w:val="fr-FR"/>
          </w:rPr>
          <w:t>stèles corses interprétation</w:t>
        </w:r>
      </w:hyperlink>
    </w:p>
    <w:p w14:paraId="291F187A" w14:textId="77777777" w:rsidR="002E6AE5" w:rsidRPr="0032190F" w:rsidRDefault="002E6AE5" w:rsidP="004C42A7">
      <w:pPr>
        <w:jc w:val="both"/>
        <w:rPr>
          <w:lang w:val="fr-FR"/>
        </w:rPr>
      </w:pPr>
    </w:p>
    <w:p w14:paraId="28FAC2DC" w14:textId="77777777" w:rsidR="002E6AE5" w:rsidRPr="0032190F" w:rsidRDefault="007313A5" w:rsidP="00426FF9">
      <w:pPr>
        <w:pStyle w:val="Heading1"/>
      </w:pPr>
      <w:bookmarkStart w:id="3717" w:name="Sit_Stazzona"/>
      <w:r>
        <w:t>STAZZONA</w:t>
      </w:r>
    </w:p>
    <w:bookmarkEnd w:id="3717"/>
    <w:p w14:paraId="371230CA" w14:textId="77777777" w:rsidR="002E6AE5" w:rsidRPr="00452E7D" w:rsidRDefault="007313A5" w:rsidP="002E6AE5">
      <w:pPr>
        <w:jc w:val="both"/>
        <w:rPr>
          <w:sz w:val="20"/>
          <w:szCs w:val="20"/>
          <w:lang w:val="fr-FR"/>
        </w:rPr>
      </w:pPr>
      <w:r w:rsidRPr="00452E7D">
        <w:rPr>
          <w:sz w:val="20"/>
          <w:szCs w:val="20"/>
          <w:lang w:val="fr-FR"/>
        </w:rPr>
        <w:t>enceinte de Stazzona</w:t>
      </w:r>
    </w:p>
    <w:p w14:paraId="4FE67811" w14:textId="77777777" w:rsidR="007313A5" w:rsidRPr="0032190F" w:rsidRDefault="007313A5" w:rsidP="002E6AE5">
      <w:pPr>
        <w:jc w:val="both"/>
        <w:rPr>
          <w:szCs w:val="20"/>
          <w:lang w:val="fr-FR"/>
        </w:rPr>
      </w:pPr>
    </w:p>
    <w:p w14:paraId="57991757" w14:textId="5635516F" w:rsidR="002E6AE5" w:rsidRDefault="007313A5" w:rsidP="002E6AE5">
      <w:pPr>
        <w:jc w:val="both"/>
        <w:rPr>
          <w:szCs w:val="20"/>
          <w:lang w:val="fr-FR"/>
        </w:rPr>
      </w:pPr>
      <w:r>
        <w:rPr>
          <w:szCs w:val="20"/>
          <w:lang w:val="fr-FR"/>
        </w:rPr>
        <w:t xml:space="preserve">Contigue à </w:t>
      </w:r>
      <w:hyperlink r:id="rId8884" w:anchor="Sit_I_Stantari" w:history="1">
        <w:r w:rsidRPr="007313A5">
          <w:rPr>
            <w:rStyle w:val="Hyperlink"/>
            <w:szCs w:val="20"/>
            <w:lang w:val="fr-FR"/>
          </w:rPr>
          <w:t>I Stantari</w:t>
        </w:r>
      </w:hyperlink>
      <w:r>
        <w:rPr>
          <w:szCs w:val="20"/>
          <w:lang w:val="fr-FR"/>
        </w:rPr>
        <w:t xml:space="preserve">. </w:t>
      </w:r>
      <w:r w:rsidR="002E6AE5" w:rsidRPr="0032190F">
        <w:rPr>
          <w:szCs w:val="20"/>
          <w:lang w:val="fr-FR"/>
        </w:rPr>
        <w:t xml:space="preserve">Edifiée à la fin du </w:t>
      </w:r>
      <w:r>
        <w:rPr>
          <w:szCs w:val="20"/>
          <w:lang w:val="fr-FR"/>
        </w:rPr>
        <w:t>BM</w:t>
      </w:r>
      <w:r w:rsidR="002E6AE5" w:rsidRPr="0032190F">
        <w:rPr>
          <w:szCs w:val="20"/>
          <w:lang w:val="fr-FR"/>
        </w:rPr>
        <w:t xml:space="preserve"> ou au début du </w:t>
      </w:r>
      <w:r>
        <w:rPr>
          <w:szCs w:val="20"/>
          <w:lang w:val="fr-FR"/>
        </w:rPr>
        <w:t>BF</w:t>
      </w:r>
      <w:r w:rsidR="002E6AE5" w:rsidRPr="0032190F">
        <w:rPr>
          <w:szCs w:val="20"/>
          <w:lang w:val="fr-FR"/>
        </w:rPr>
        <w:t>, vers 1400-1200 aec, un vaste mur de blocs de granite localment complété par des dalles, recevant également des matériaux de construction en matière périssable, est reccconu</w:t>
      </w:r>
      <w:r w:rsidR="00452E7D">
        <w:rPr>
          <w:szCs w:val="20"/>
          <w:lang w:val="fr-FR"/>
        </w:rPr>
        <w:t>e</w:t>
      </w:r>
      <w:r w:rsidR="002E6AE5" w:rsidRPr="0032190F">
        <w:rPr>
          <w:szCs w:val="20"/>
          <w:lang w:val="fr-FR"/>
        </w:rPr>
        <w:t xml:space="preserve"> sur quelque 300 m. Interprétée comme une </w:t>
      </w:r>
      <w:r>
        <w:rPr>
          <w:szCs w:val="20"/>
          <w:lang w:val="fr-FR"/>
        </w:rPr>
        <w:t>enceinte</w:t>
      </w:r>
      <w:r w:rsidR="002E6AE5" w:rsidRPr="0032190F">
        <w:rPr>
          <w:szCs w:val="20"/>
          <w:lang w:val="fr-FR"/>
        </w:rPr>
        <w:t>, elle pourrait avoir différentes fonctions</w:t>
      </w:r>
      <w:r w:rsidR="00B55DB9">
        <w:rPr>
          <w:szCs w:val="20"/>
          <w:lang w:val="fr-FR"/>
        </w:rPr>
        <w:t xml:space="preserve"> </w:t>
      </w:r>
      <w:r w:rsidR="00B55DB9" w:rsidRPr="0032190F">
        <w:rPr>
          <w:szCs w:val="20"/>
          <w:lang w:val="fr-FR"/>
        </w:rPr>
        <w:t>(BIB 2298 p. 27)</w:t>
      </w:r>
      <w:r w:rsidR="002E6AE5" w:rsidRPr="0032190F">
        <w:rPr>
          <w:szCs w:val="20"/>
          <w:lang w:val="fr-FR"/>
        </w:rPr>
        <w:t xml:space="preserve">. </w:t>
      </w:r>
    </w:p>
    <w:p w14:paraId="2721456A" w14:textId="77777777" w:rsidR="007313A5" w:rsidRDefault="007313A5" w:rsidP="002E6AE5">
      <w:pPr>
        <w:jc w:val="both"/>
        <w:rPr>
          <w:szCs w:val="20"/>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6"/>
        <w:gridCol w:w="816"/>
        <w:gridCol w:w="696"/>
        <w:gridCol w:w="1376"/>
        <w:gridCol w:w="2389"/>
      </w:tblGrid>
      <w:tr w:rsidR="005D10B6" w:rsidRPr="007313A5" w14:paraId="6ED8F9A2" w14:textId="77777777" w:rsidTr="0032074E">
        <w:trPr>
          <w:jc w:val="center"/>
        </w:trPr>
        <w:tc>
          <w:tcPr>
            <w:tcW w:w="1356" w:type="dxa"/>
          </w:tcPr>
          <w:p w14:paraId="4270C10F" w14:textId="77777777" w:rsidR="007313A5" w:rsidRPr="00C35EA7" w:rsidRDefault="007313A5" w:rsidP="007313A5">
            <w:pPr>
              <w:rPr>
                <w:lang w:val="fr-FR"/>
              </w:rPr>
            </w:pPr>
            <w:r w:rsidRPr="00C35EA7">
              <w:rPr>
                <w:lang w:val="fr-FR"/>
              </w:rPr>
              <w:t>n°</w:t>
            </w:r>
          </w:p>
        </w:tc>
        <w:tc>
          <w:tcPr>
            <w:tcW w:w="816" w:type="dxa"/>
          </w:tcPr>
          <w:p w14:paraId="7AAB3636" w14:textId="77777777" w:rsidR="007313A5" w:rsidRPr="00C35EA7" w:rsidRDefault="007313A5" w:rsidP="007313A5">
            <w:pPr>
              <w:rPr>
                <w:lang w:val="fr-FR"/>
              </w:rPr>
            </w:pPr>
            <w:r w:rsidRPr="00C35EA7">
              <w:rPr>
                <w:lang w:val="fr-FR"/>
              </w:rPr>
              <w:t>BP</w:t>
            </w:r>
          </w:p>
        </w:tc>
        <w:tc>
          <w:tcPr>
            <w:tcW w:w="696" w:type="dxa"/>
          </w:tcPr>
          <w:p w14:paraId="154BA6B0" w14:textId="77777777" w:rsidR="007313A5" w:rsidRPr="00C35EA7" w:rsidRDefault="007313A5" w:rsidP="007313A5">
            <w:pPr>
              <w:rPr>
                <w:lang w:val="fr-FR"/>
              </w:rPr>
            </w:pPr>
            <w:r w:rsidRPr="00C35EA7">
              <w:rPr>
                <w:lang w:val="fr-FR"/>
              </w:rPr>
              <w:t>+/-</w:t>
            </w:r>
          </w:p>
        </w:tc>
        <w:tc>
          <w:tcPr>
            <w:tcW w:w="1376" w:type="dxa"/>
          </w:tcPr>
          <w:p w14:paraId="1246652A" w14:textId="77777777" w:rsidR="007313A5" w:rsidRPr="00C35EA7" w:rsidRDefault="007313A5" w:rsidP="007313A5">
            <w:pPr>
              <w:rPr>
                <w:lang w:val="fr-FR"/>
              </w:rPr>
            </w:pPr>
            <w:r w:rsidRPr="00C35EA7">
              <w:rPr>
                <w:lang w:val="fr-FR"/>
              </w:rPr>
              <w:t>2s</w:t>
            </w:r>
          </w:p>
        </w:tc>
        <w:tc>
          <w:tcPr>
            <w:tcW w:w="2389" w:type="dxa"/>
          </w:tcPr>
          <w:p w14:paraId="31A3AAB7" w14:textId="77777777" w:rsidR="007313A5" w:rsidRPr="00C35EA7" w:rsidRDefault="007313A5" w:rsidP="007313A5">
            <w:pPr>
              <w:rPr>
                <w:lang w:val="fr-FR"/>
              </w:rPr>
            </w:pPr>
            <w:r w:rsidRPr="00C35EA7">
              <w:rPr>
                <w:lang w:val="fr-FR"/>
              </w:rPr>
              <w:t>notes</w:t>
            </w:r>
          </w:p>
        </w:tc>
      </w:tr>
      <w:tr w:rsidR="005D10B6" w:rsidRPr="007313A5" w14:paraId="2E4CDC80" w14:textId="77777777" w:rsidTr="0032074E">
        <w:trPr>
          <w:jc w:val="center"/>
        </w:trPr>
        <w:tc>
          <w:tcPr>
            <w:tcW w:w="1356" w:type="dxa"/>
          </w:tcPr>
          <w:p w14:paraId="14ED9CD0" w14:textId="77777777" w:rsidR="007313A5" w:rsidRPr="00C35EA7" w:rsidRDefault="007313A5" w:rsidP="007313A5">
            <w:pPr>
              <w:rPr>
                <w:lang w:val="fr-FR"/>
              </w:rPr>
            </w:pPr>
            <w:r w:rsidRPr="00C35EA7">
              <w:rPr>
                <w:lang w:val="fr-FR"/>
              </w:rPr>
              <w:t>Poz 16680</w:t>
            </w:r>
          </w:p>
        </w:tc>
        <w:tc>
          <w:tcPr>
            <w:tcW w:w="816" w:type="dxa"/>
          </w:tcPr>
          <w:p w14:paraId="7AA58CD5" w14:textId="77777777" w:rsidR="007313A5" w:rsidRPr="00C35EA7" w:rsidRDefault="007313A5" w:rsidP="007313A5">
            <w:pPr>
              <w:rPr>
                <w:lang w:val="fr-FR"/>
              </w:rPr>
            </w:pPr>
            <w:r w:rsidRPr="00C35EA7">
              <w:rPr>
                <w:lang w:val="fr-FR"/>
              </w:rPr>
              <w:t>3045</w:t>
            </w:r>
          </w:p>
        </w:tc>
        <w:tc>
          <w:tcPr>
            <w:tcW w:w="696" w:type="dxa"/>
          </w:tcPr>
          <w:p w14:paraId="3C18CD34" w14:textId="77777777" w:rsidR="007313A5" w:rsidRPr="00C35EA7" w:rsidRDefault="007313A5" w:rsidP="007313A5">
            <w:pPr>
              <w:rPr>
                <w:lang w:val="fr-FR"/>
              </w:rPr>
            </w:pPr>
            <w:r w:rsidRPr="00C35EA7">
              <w:rPr>
                <w:lang w:val="fr-FR"/>
              </w:rPr>
              <w:t>35</w:t>
            </w:r>
          </w:p>
        </w:tc>
        <w:tc>
          <w:tcPr>
            <w:tcW w:w="1376" w:type="dxa"/>
          </w:tcPr>
          <w:p w14:paraId="1E850741" w14:textId="77777777" w:rsidR="007313A5" w:rsidRPr="00C35EA7" w:rsidRDefault="007313A5" w:rsidP="007313A5">
            <w:pPr>
              <w:rPr>
                <w:lang w:val="fr-FR"/>
              </w:rPr>
            </w:pPr>
            <w:r w:rsidRPr="00C35EA7">
              <w:rPr>
                <w:lang w:val="fr-FR"/>
              </w:rPr>
              <w:t>1410-1212</w:t>
            </w:r>
          </w:p>
        </w:tc>
        <w:tc>
          <w:tcPr>
            <w:tcW w:w="2389" w:type="dxa"/>
          </w:tcPr>
          <w:p w14:paraId="70740767" w14:textId="77777777" w:rsidR="007313A5" w:rsidRPr="00C35EA7" w:rsidRDefault="007313A5" w:rsidP="007313A5">
            <w:pPr>
              <w:rPr>
                <w:lang w:val="fr-FR"/>
              </w:rPr>
            </w:pPr>
            <w:r w:rsidRPr="00C35EA7">
              <w:rPr>
                <w:lang w:val="fr-FR"/>
              </w:rPr>
              <w:t>Enceinte de Stazzona</w:t>
            </w:r>
          </w:p>
        </w:tc>
      </w:tr>
    </w:tbl>
    <w:p w14:paraId="55B3EB7F" w14:textId="77777777" w:rsidR="007313A5" w:rsidRDefault="007313A5" w:rsidP="007313A5">
      <w:pPr>
        <w:rPr>
          <w:lang w:val="fr-FR"/>
        </w:rPr>
      </w:pPr>
      <w:r>
        <w:rPr>
          <w:lang w:val="fr-FR"/>
        </w:rPr>
        <w:t>(BIB 2298)</w:t>
      </w:r>
    </w:p>
    <w:p w14:paraId="725E4E89" w14:textId="77777777" w:rsidR="007313A5" w:rsidRPr="0032190F" w:rsidRDefault="007313A5" w:rsidP="002E6AE5">
      <w:pPr>
        <w:jc w:val="both"/>
        <w:rPr>
          <w:szCs w:val="20"/>
          <w:lang w:val="fr-FR"/>
        </w:rPr>
      </w:pPr>
    </w:p>
    <w:p w14:paraId="26F7D116" w14:textId="37BE01A0" w:rsidR="002E6AE5" w:rsidRDefault="00B55DB9" w:rsidP="004C42A7">
      <w:pPr>
        <w:jc w:val="both"/>
        <w:rPr>
          <w:szCs w:val="20"/>
          <w:lang w:val="fr-FR"/>
        </w:rPr>
      </w:pPr>
      <w:r w:rsidRPr="0032190F">
        <w:rPr>
          <w:szCs w:val="20"/>
          <w:lang w:val="fr-FR"/>
        </w:rPr>
        <w:t xml:space="preserve">Cette structure précède les alignements de files de stèles et </w:t>
      </w:r>
      <w:r w:rsidR="00452E7D">
        <w:rPr>
          <w:szCs w:val="20"/>
          <w:lang w:val="fr-FR"/>
        </w:rPr>
        <w:t>SM</w:t>
      </w:r>
      <w:r w:rsidRPr="0032190F">
        <w:rPr>
          <w:szCs w:val="20"/>
          <w:lang w:val="fr-FR"/>
        </w:rPr>
        <w:t xml:space="preserve"> de </w:t>
      </w:r>
      <w:hyperlink r:id="rId8885" w:anchor="Sit_I_Stantari" w:history="1">
        <w:r w:rsidRPr="007313A5">
          <w:rPr>
            <w:rStyle w:val="Hyperlink"/>
            <w:szCs w:val="20"/>
            <w:lang w:val="fr-FR"/>
          </w:rPr>
          <w:t>I Stantari</w:t>
        </w:r>
      </w:hyperlink>
      <w:r>
        <w:rPr>
          <w:szCs w:val="20"/>
          <w:lang w:val="fr-FR"/>
        </w:rPr>
        <w:t xml:space="preserve"> </w:t>
      </w:r>
      <w:r w:rsidRPr="0032190F">
        <w:rPr>
          <w:szCs w:val="20"/>
          <w:lang w:val="fr-FR"/>
        </w:rPr>
        <w:t>bien que les deux (« enceinte » et files de monolithes) soient intégrés à un même contexte (BIB 2298 p. 27)</w:t>
      </w:r>
    </w:p>
    <w:p w14:paraId="0C1D0174" w14:textId="77777777" w:rsidR="008156B1" w:rsidRDefault="008156B1" w:rsidP="004C42A7">
      <w:pPr>
        <w:jc w:val="both"/>
        <w:rPr>
          <w:szCs w:val="20"/>
          <w:lang w:val="fr-FR"/>
        </w:rPr>
      </w:pPr>
    </w:p>
    <w:p w14:paraId="4FCD650E" w14:textId="131C2297" w:rsidR="008156B1" w:rsidRDefault="008156B1" w:rsidP="004C42A7">
      <w:pPr>
        <w:jc w:val="both"/>
        <w:rPr>
          <w:szCs w:val="20"/>
          <w:lang w:val="fr-FR"/>
        </w:rPr>
      </w:pPr>
      <w:r>
        <w:rPr>
          <w:szCs w:val="20"/>
          <w:lang w:val="fr-FR"/>
        </w:rPr>
        <w:t>L</w:t>
      </w:r>
      <w:r w:rsidRPr="008156B1">
        <w:rPr>
          <w:szCs w:val="20"/>
          <w:lang w:val="fr-FR"/>
        </w:rPr>
        <w:t xml:space="preserve">a construction de l'enceinte de Stazzona, entre 1400 et 1200 av. J.C., est en relation spatiale directe avec le monument de pierres dressées du </w:t>
      </w:r>
      <w:r w:rsidR="00452E7D">
        <w:rPr>
          <w:szCs w:val="20"/>
          <w:lang w:val="fr-FR"/>
        </w:rPr>
        <w:t>BA</w:t>
      </w:r>
      <w:r>
        <w:rPr>
          <w:szCs w:val="20"/>
          <w:lang w:val="fr-FR"/>
        </w:rPr>
        <w:t xml:space="preserve"> (BIB 2299) </w:t>
      </w:r>
      <w:r w:rsidRPr="008156B1">
        <w:rPr>
          <w:lang w:val="fr-FR"/>
        </w:rPr>
        <w:t xml:space="preserve">liées au </w:t>
      </w:r>
      <w:hyperlink r:id="rId8886" w:anchor="Cul_Turriformes_ctxt_reg_sartene_ens_MeO" w:history="1">
        <w:r w:rsidRPr="008156B1">
          <w:rPr>
            <w:rStyle w:val="Hyperlink"/>
            <w:lang w:val="fr-FR"/>
          </w:rPr>
          <w:t xml:space="preserve">gr. des turriformes </w:t>
        </w:r>
        <w:r>
          <w:rPr>
            <w:rStyle w:val="Hyperlink"/>
            <w:lang w:val="fr-FR"/>
          </w:rPr>
          <w:t xml:space="preserve">médio-oriental </w:t>
        </w:r>
        <w:r w:rsidRPr="008156B1">
          <w:rPr>
            <w:rStyle w:val="Hyperlink"/>
            <w:lang w:val="fr-FR"/>
          </w:rPr>
          <w:t xml:space="preserve">du </w:t>
        </w:r>
        <w:r>
          <w:rPr>
            <w:rStyle w:val="Hyperlink"/>
            <w:lang w:val="fr-FR"/>
          </w:rPr>
          <w:t>s</w:t>
        </w:r>
        <w:r w:rsidRPr="008156B1">
          <w:rPr>
            <w:rStyle w:val="Hyperlink"/>
            <w:lang w:val="fr-FR"/>
          </w:rPr>
          <w:t>arténais</w:t>
        </w:r>
      </w:hyperlink>
      <w:r>
        <w:rPr>
          <w:lang w:val="fr-FR"/>
        </w:rPr>
        <w:t xml:space="preserve"> (BIB 2299)</w:t>
      </w:r>
    </w:p>
    <w:p w14:paraId="15AAA07B" w14:textId="77777777" w:rsidR="008156B1" w:rsidRPr="0032190F" w:rsidRDefault="008156B1" w:rsidP="004C42A7">
      <w:pPr>
        <w:jc w:val="both"/>
        <w:rPr>
          <w:lang w:val="fr-FR"/>
        </w:rPr>
      </w:pPr>
    </w:p>
    <w:p w14:paraId="4DDB52B8" w14:textId="1953CBC7" w:rsidR="006C22B1" w:rsidRPr="00D046E5" w:rsidRDefault="00B55DB9" w:rsidP="00242C0F">
      <w:pPr>
        <w:jc w:val="both"/>
        <w:rPr>
          <w:lang w:val="fr-FR"/>
        </w:rPr>
      </w:pPr>
      <w:r>
        <w:rPr>
          <w:lang w:val="fr-FR"/>
        </w:rPr>
        <w:t xml:space="preserve">v. </w:t>
      </w:r>
      <w:hyperlink r:id="rId8887" w:anchor="Sit_I_Stantari_2" w:history="1">
        <w:r w:rsidRPr="0032190F">
          <w:rPr>
            <w:rStyle w:val="Hyperlink"/>
            <w:lang w:val="fr-FR"/>
          </w:rPr>
          <w:t>I Stantari 2</w:t>
        </w:r>
      </w:hyperlink>
      <w:r>
        <w:rPr>
          <w:lang w:val="fr-FR"/>
        </w:rPr>
        <w:t xml:space="preserve">, </w:t>
      </w:r>
      <w:hyperlink r:id="rId8888" w:anchor="Sit_I_Stantari_4" w:history="1">
        <w:r w:rsidRPr="0032190F">
          <w:rPr>
            <w:rStyle w:val="Hyperlink"/>
            <w:lang w:val="fr-FR"/>
          </w:rPr>
          <w:t>4</w:t>
        </w:r>
      </w:hyperlink>
    </w:p>
    <w:p w14:paraId="720133FC" w14:textId="77777777" w:rsidR="00B55DB9" w:rsidRPr="0032190F" w:rsidRDefault="00B55DB9" w:rsidP="00242C0F">
      <w:pPr>
        <w:jc w:val="both"/>
        <w:rPr>
          <w:lang w:val="fr-FR"/>
        </w:rPr>
      </w:pPr>
    </w:p>
    <w:p w14:paraId="33342DE7" w14:textId="77777777" w:rsidR="00CE7697" w:rsidRPr="0032190F" w:rsidRDefault="000415F3" w:rsidP="00426FF9">
      <w:pPr>
        <w:pStyle w:val="Heading1"/>
      </w:pPr>
      <w:bookmarkStart w:id="3718" w:name="Sit_Renaghju"/>
      <w:r w:rsidRPr="0032190F">
        <w:t>RENAGHJU</w:t>
      </w:r>
    </w:p>
    <w:bookmarkEnd w:id="3718"/>
    <w:p w14:paraId="73D1CB5C" w14:textId="77777777" w:rsidR="00F91E7E" w:rsidRPr="00833AE9" w:rsidRDefault="000415F3" w:rsidP="00F91E7E">
      <w:pPr>
        <w:jc w:val="both"/>
        <w:rPr>
          <w:iCs/>
          <w:sz w:val="20"/>
          <w:szCs w:val="20"/>
          <w:lang w:val="fr-FR"/>
        </w:rPr>
      </w:pPr>
      <w:r w:rsidRPr="00833AE9">
        <w:rPr>
          <w:sz w:val="20"/>
          <w:lang w:val="fr-FR"/>
        </w:rPr>
        <w:t>Rinaju, Renaju</w:t>
      </w:r>
      <w:r w:rsidR="00F91E7E" w:rsidRPr="00833AE9">
        <w:rPr>
          <w:sz w:val="20"/>
          <w:lang w:val="fr-FR"/>
        </w:rPr>
        <w:t xml:space="preserve">, </w:t>
      </w:r>
      <w:r w:rsidR="00F91E7E" w:rsidRPr="00833AE9">
        <w:rPr>
          <w:iCs/>
          <w:sz w:val="20"/>
          <w:szCs w:val="20"/>
          <w:lang w:val="fr-FR"/>
        </w:rPr>
        <w:t>Rinaghju</w:t>
      </w:r>
    </w:p>
    <w:p w14:paraId="52737D76" w14:textId="77777777" w:rsidR="00CE7697" w:rsidRPr="0032190F" w:rsidRDefault="00CE7697" w:rsidP="00242C0F">
      <w:pPr>
        <w:jc w:val="both"/>
        <w:rPr>
          <w:lang w:val="fr-FR"/>
        </w:rPr>
      </w:pPr>
    </w:p>
    <w:p w14:paraId="33A0E738" w14:textId="77777777" w:rsidR="000415F3" w:rsidRPr="0032190F" w:rsidRDefault="000415F3" w:rsidP="00242C0F">
      <w:pPr>
        <w:jc w:val="both"/>
        <w:rPr>
          <w:lang w:val="fr-FR"/>
        </w:rPr>
      </w:pPr>
    </w:p>
    <w:p w14:paraId="3ED31088" w14:textId="11E56D46" w:rsidR="007E41A2" w:rsidRPr="0032190F" w:rsidRDefault="002E1CAB" w:rsidP="00242C0F">
      <w:pPr>
        <w:jc w:val="both"/>
        <w:rPr>
          <w:lang w:val="fr-FR"/>
        </w:rPr>
      </w:pPr>
      <w:r w:rsidRPr="0032190F">
        <w:rPr>
          <w:lang w:val="fr-FR"/>
        </w:rPr>
        <w:lastRenderedPageBreak/>
        <w:t>L</w:t>
      </w:r>
      <w:r w:rsidR="00CE7697" w:rsidRPr="0032190F">
        <w:rPr>
          <w:lang w:val="fr-FR"/>
        </w:rPr>
        <w:t xml:space="preserve">e site </w:t>
      </w:r>
      <w:r w:rsidRPr="0032190F">
        <w:rPr>
          <w:lang w:val="fr-FR"/>
        </w:rPr>
        <w:t>de Renaghju</w:t>
      </w:r>
      <w:r w:rsidR="008D5181" w:rsidRPr="0032190F">
        <w:rPr>
          <w:lang w:val="fr-FR"/>
        </w:rPr>
        <w:t xml:space="preserve"> (Sartène)</w:t>
      </w:r>
      <w:r w:rsidRPr="0032190F">
        <w:rPr>
          <w:lang w:val="fr-FR"/>
        </w:rPr>
        <w:t xml:space="preserve"> en </w:t>
      </w:r>
      <w:r w:rsidR="00CE7697" w:rsidRPr="0032190F">
        <w:rPr>
          <w:lang w:val="fr-FR"/>
        </w:rPr>
        <w:t xml:space="preserve">Corse </w:t>
      </w:r>
      <w:r w:rsidRPr="0032190F">
        <w:rPr>
          <w:lang w:val="fr-FR"/>
        </w:rPr>
        <w:t xml:space="preserve">du Sud, </w:t>
      </w:r>
      <w:r w:rsidR="000415F3" w:rsidRPr="0032190F">
        <w:rPr>
          <w:lang w:val="fr-FR"/>
        </w:rPr>
        <w:t xml:space="preserve">sur le plateau de </w:t>
      </w:r>
      <w:hyperlink r:id="rId8889" w:anchor="Sit_Cauria" w:history="1">
        <w:r w:rsidR="000415F3" w:rsidRPr="0032190F">
          <w:rPr>
            <w:rStyle w:val="Hyperlink"/>
            <w:lang w:val="fr-FR"/>
          </w:rPr>
          <w:t>Cauria</w:t>
        </w:r>
      </w:hyperlink>
      <w:r w:rsidR="000415F3" w:rsidRPr="0032190F">
        <w:rPr>
          <w:lang w:val="fr-FR"/>
        </w:rPr>
        <w:t xml:space="preserve">, </w:t>
      </w:r>
      <w:r w:rsidRPr="0032190F">
        <w:rPr>
          <w:lang w:val="fr-FR"/>
        </w:rPr>
        <w:t xml:space="preserve">et </w:t>
      </w:r>
      <w:r w:rsidR="008D5181" w:rsidRPr="0032190F">
        <w:rPr>
          <w:lang w:val="fr-FR"/>
        </w:rPr>
        <w:t xml:space="preserve">à proximité immédiate de </w:t>
      </w:r>
      <w:hyperlink r:id="rId8890" w:anchor="Sit_I_Stantari" w:history="1">
        <w:r w:rsidR="000415F3" w:rsidRPr="0032190F">
          <w:rPr>
            <w:rStyle w:val="Hyperlink"/>
            <w:lang w:val="fr-FR"/>
          </w:rPr>
          <w:t>I Stantari</w:t>
        </w:r>
      </w:hyperlink>
      <w:r w:rsidR="008D5181" w:rsidRPr="0032190F">
        <w:rPr>
          <w:lang w:val="fr-FR"/>
        </w:rPr>
        <w:t xml:space="preserve">.Pour le </w:t>
      </w:r>
      <w:hyperlink r:id="rId8891" w:anchor="Cul_Impressa_Corse_Sardaigne" w:history="1">
        <w:r w:rsidR="008D5181" w:rsidRPr="0032190F">
          <w:rPr>
            <w:rStyle w:val="Hyperlink"/>
            <w:lang w:val="fr-FR"/>
          </w:rPr>
          <w:t>Cardial</w:t>
        </w:r>
      </w:hyperlink>
      <w:r w:rsidR="008D5181" w:rsidRPr="0032190F">
        <w:rPr>
          <w:lang w:val="fr-FR"/>
        </w:rPr>
        <w:t>, un assemblage céramique comparable (formes et motifs) a été trouvé à Basi (BIB 1544).</w:t>
      </w:r>
    </w:p>
    <w:p w14:paraId="422E0C4B" w14:textId="3F2945E6" w:rsidR="00CE7697" w:rsidRPr="0032190F" w:rsidRDefault="008D5181" w:rsidP="00242C0F">
      <w:pPr>
        <w:jc w:val="both"/>
        <w:rPr>
          <w:lang w:val="fr-FR"/>
        </w:rPr>
      </w:pPr>
      <w:r w:rsidRPr="0032190F">
        <w:rPr>
          <w:lang w:val="fr-FR"/>
        </w:rPr>
        <w:t xml:space="preserve">Ce site </w:t>
      </w:r>
      <w:r w:rsidR="00A01A60" w:rsidRPr="0032190F">
        <w:rPr>
          <w:lang w:val="fr-FR"/>
        </w:rPr>
        <w:t xml:space="preserve">montre l’une des premières manifestations du </w:t>
      </w:r>
      <w:hyperlink r:id="rId8892" w:anchor="Cul_Megalith" w:history="1">
        <w:r w:rsidR="00A01A60" w:rsidRPr="0032190F">
          <w:rPr>
            <w:rStyle w:val="Hyperlink"/>
            <w:lang w:val="fr-FR"/>
          </w:rPr>
          <w:t>mégalithisme</w:t>
        </w:r>
      </w:hyperlink>
      <w:r w:rsidR="00A01A60" w:rsidRPr="0032190F">
        <w:rPr>
          <w:lang w:val="fr-FR"/>
        </w:rPr>
        <w:t xml:space="preserve"> en disposant</w:t>
      </w:r>
      <w:r w:rsidR="00CE7697" w:rsidRPr="0032190F">
        <w:rPr>
          <w:lang w:val="fr-FR"/>
        </w:rPr>
        <w:t xml:space="preserve"> de menhirs datés du début du </w:t>
      </w:r>
      <w:hyperlink r:id="rId8893" w:anchor="Cul_Neo_Moyen" w:history="1">
        <w:r w:rsidR="00B12809">
          <w:rPr>
            <w:rStyle w:val="Hyperlink"/>
            <w:lang w:val="fr-FR"/>
          </w:rPr>
          <w:t>NM</w:t>
        </w:r>
      </w:hyperlink>
      <w:r w:rsidR="00CE7697" w:rsidRPr="0032190F">
        <w:rPr>
          <w:lang w:val="fr-FR"/>
        </w:rPr>
        <w:t xml:space="preserve"> (4500/4000 BC cal). Par ailleurs entre 2500 et 2000 sont mis en place de grands menhirs. Ce site regroupe l’une des concentrations majeur</w:t>
      </w:r>
      <w:r w:rsidR="002E1CAB" w:rsidRPr="0032190F">
        <w:rPr>
          <w:lang w:val="fr-FR"/>
        </w:rPr>
        <w:t>es</w:t>
      </w:r>
      <w:r w:rsidR="00CE7697" w:rsidRPr="0032190F">
        <w:rPr>
          <w:lang w:val="fr-FR"/>
        </w:rPr>
        <w:t xml:space="preserve"> de </w:t>
      </w:r>
      <w:hyperlink r:id="rId8894" w:anchor="Cul_Art__GBT_statuaire_SM" w:history="1">
        <w:r w:rsidR="00B12809">
          <w:rPr>
            <w:rStyle w:val="Hyperlink"/>
            <w:lang w:val="fr-FR"/>
          </w:rPr>
          <w:t>SM</w:t>
        </w:r>
      </w:hyperlink>
      <w:r w:rsidR="00B12809" w:rsidRPr="00B12809">
        <w:rPr>
          <w:lang w:val="fr-FR"/>
        </w:rPr>
        <w:t xml:space="preserve"> </w:t>
      </w:r>
      <w:r w:rsidR="00CE7697" w:rsidRPr="0032190F">
        <w:rPr>
          <w:lang w:val="fr-FR"/>
        </w:rPr>
        <w:t>du sous-groupe du Sartenais</w:t>
      </w:r>
      <w:r w:rsidRPr="0032190F">
        <w:rPr>
          <w:lang w:val="fr-FR"/>
        </w:rPr>
        <w:t xml:space="preserve"> (SS BIB)</w:t>
      </w:r>
      <w:r w:rsidR="00CE7697" w:rsidRPr="0032190F">
        <w:rPr>
          <w:lang w:val="fr-FR"/>
        </w:rPr>
        <w:t xml:space="preserve">.  </w:t>
      </w:r>
      <w:hyperlink r:id="rId8895" w:anchor="Cul_Steles_Corse" w:history="1">
        <w:r w:rsidR="008D0C95" w:rsidRPr="0032190F">
          <w:rPr>
            <w:rStyle w:val="Hyperlink"/>
            <w:szCs w:val="20"/>
            <w:lang w:val="fr-FR"/>
          </w:rPr>
          <w:t>stèle(s) corse(s)</w:t>
        </w:r>
      </w:hyperlink>
    </w:p>
    <w:p w14:paraId="7B9A7FBF" w14:textId="77777777" w:rsidR="007E41A2" w:rsidRPr="0032190F" w:rsidRDefault="007E41A2" w:rsidP="007E41A2">
      <w:pPr>
        <w:jc w:val="both"/>
        <w:rPr>
          <w:lang w:val="fr-FR"/>
        </w:rPr>
      </w:pPr>
      <w:r w:rsidRPr="0032190F">
        <w:rPr>
          <w:lang w:val="fr-FR"/>
        </w:rPr>
        <w:t>Les stratigraphes des SM sont datées de la fin du Néolithique et de l’âge du Bronze (BIB 2298 p. 25)</w:t>
      </w:r>
    </w:p>
    <w:p w14:paraId="7123AECE" w14:textId="77777777" w:rsidR="00956834" w:rsidRPr="0032190F" w:rsidRDefault="00956834" w:rsidP="00242C0F">
      <w:pPr>
        <w:jc w:val="both"/>
        <w:rPr>
          <w:szCs w:val="20"/>
          <w:lang w:val="fr-FR"/>
        </w:rPr>
      </w:pPr>
    </w:p>
    <w:p w14:paraId="00F60EC0" w14:textId="77777777" w:rsidR="007E41A2" w:rsidRPr="0032190F" w:rsidRDefault="00833AE9" w:rsidP="007E41A2">
      <w:pPr>
        <w:pStyle w:val="Heading2"/>
      </w:pPr>
      <w:r>
        <w:t>h</w:t>
      </w:r>
      <w:r w:rsidR="003A4C57" w:rsidRPr="0032190F">
        <w:t>abitat</w:t>
      </w:r>
    </w:p>
    <w:p w14:paraId="7AA07D3D" w14:textId="77777777" w:rsidR="007E41A2" w:rsidRPr="0032190F" w:rsidRDefault="007E41A2" w:rsidP="00242C0F">
      <w:pPr>
        <w:jc w:val="both"/>
        <w:rPr>
          <w:szCs w:val="20"/>
          <w:lang w:val="fr-FR"/>
        </w:rPr>
      </w:pPr>
    </w:p>
    <w:p w14:paraId="79F194C7" w14:textId="6B93849C" w:rsidR="00956834" w:rsidRDefault="003A4C57" w:rsidP="00242C0F">
      <w:pPr>
        <w:jc w:val="both"/>
        <w:rPr>
          <w:szCs w:val="20"/>
          <w:lang w:val="fr-FR"/>
        </w:rPr>
      </w:pPr>
      <w:r w:rsidRPr="0032190F">
        <w:rPr>
          <w:szCs w:val="20"/>
          <w:lang w:val="fr-FR"/>
        </w:rPr>
        <w:t xml:space="preserve">Phases </w:t>
      </w:r>
      <w:hyperlink r:id="rId8896" w:anchor="Cul_Renaghju_1_2" w:history="1">
        <w:r w:rsidRPr="0032190F">
          <w:rPr>
            <w:rStyle w:val="Hyperlink"/>
            <w:szCs w:val="20"/>
            <w:lang w:val="fr-FR"/>
          </w:rPr>
          <w:t>Renaghju 1-2</w:t>
        </w:r>
      </w:hyperlink>
      <w:r w:rsidRPr="0032190F">
        <w:rPr>
          <w:szCs w:val="20"/>
          <w:lang w:val="fr-FR"/>
        </w:rPr>
        <w:t>. I</w:t>
      </w:r>
      <w:r w:rsidR="007E41A2" w:rsidRPr="0032190F">
        <w:rPr>
          <w:szCs w:val="20"/>
          <w:lang w:val="fr-FR"/>
        </w:rPr>
        <w:t>mplantation d’un habitat en bordure sud du plateau de Cauria. L’habitat montre deux maisons de terre avec plusieurs foyers et braseros intérieurs en pierre  et de grandes structures extérieures matérialisées par des empierrements chauffés (D’Anna, Marchesi, Tramoni 2001) (BIB 2298 p. 25)</w:t>
      </w:r>
      <w:r w:rsidRPr="0032190F">
        <w:rPr>
          <w:szCs w:val="20"/>
          <w:lang w:val="fr-FR"/>
        </w:rPr>
        <w:t xml:space="preserve">. Les décors de la céramique cardiale se rattachent au </w:t>
      </w:r>
      <w:r w:rsidR="005C4DB3">
        <w:rPr>
          <w:szCs w:val="20"/>
          <w:lang w:val="fr-FR"/>
        </w:rPr>
        <w:t xml:space="preserve">C. </w:t>
      </w:r>
      <w:hyperlink r:id="rId8897" w:anchor="Cul_Filiestru_Basi_Pienza" w:history="1">
        <w:r w:rsidR="00EC57B9">
          <w:rPr>
            <w:rStyle w:val="Hyperlink"/>
            <w:lang w:val="fr-FR"/>
          </w:rPr>
          <w:t>BFP</w:t>
        </w:r>
      </w:hyperlink>
      <w:r w:rsidRPr="0032190F">
        <w:rPr>
          <w:szCs w:val="20"/>
          <w:lang w:val="fr-FR"/>
        </w:rPr>
        <w:t xml:space="preserve"> (BIB 2298 p. 26)</w:t>
      </w:r>
    </w:p>
    <w:p w14:paraId="43E59931" w14:textId="77777777" w:rsidR="001D401A" w:rsidRDefault="001D401A" w:rsidP="00242C0F">
      <w:pPr>
        <w:jc w:val="both"/>
        <w:rPr>
          <w:szCs w:val="20"/>
          <w:lang w:val="fr-FR"/>
        </w:rPr>
      </w:pPr>
    </w:p>
    <w:p w14:paraId="5A32D33A" w14:textId="77777777" w:rsidR="001D401A" w:rsidRDefault="001D401A" w:rsidP="001D401A">
      <w:pPr>
        <w:pStyle w:val="Heading2"/>
      </w:pPr>
      <w:bookmarkStart w:id="3719" w:name="Sit_Renaghju_per"/>
      <w:r>
        <w:t>périodisation</w:t>
      </w:r>
    </w:p>
    <w:bookmarkEnd w:id="3719"/>
    <w:p w14:paraId="6ADE3D85" w14:textId="77777777" w:rsidR="001D401A" w:rsidRDefault="001D401A" w:rsidP="001D401A">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63"/>
        <w:gridCol w:w="5761"/>
      </w:tblGrid>
      <w:tr w:rsidR="001D401A" w14:paraId="11C4AC87" w14:textId="77777777" w:rsidTr="001D401A">
        <w:trPr>
          <w:jc w:val="center"/>
        </w:trPr>
        <w:tc>
          <w:tcPr>
            <w:tcW w:w="1063" w:type="dxa"/>
          </w:tcPr>
          <w:p w14:paraId="6AEB1545" w14:textId="77777777" w:rsidR="001D401A" w:rsidRPr="00C35EA7" w:rsidRDefault="001D401A" w:rsidP="001D401A">
            <w:pPr>
              <w:jc w:val="center"/>
              <w:rPr>
                <w:szCs w:val="20"/>
              </w:rPr>
            </w:pPr>
            <w:r w:rsidRPr="00C35EA7">
              <w:rPr>
                <w:szCs w:val="20"/>
              </w:rPr>
              <w:t>phases</w:t>
            </w:r>
          </w:p>
        </w:tc>
        <w:tc>
          <w:tcPr>
            <w:tcW w:w="5761" w:type="dxa"/>
          </w:tcPr>
          <w:p w14:paraId="579BDEF1" w14:textId="77777777" w:rsidR="001D401A" w:rsidRPr="00C35EA7" w:rsidRDefault="001D401A" w:rsidP="001D401A">
            <w:pPr>
              <w:jc w:val="center"/>
              <w:rPr>
                <w:szCs w:val="20"/>
              </w:rPr>
            </w:pPr>
            <w:r>
              <w:rPr>
                <w:szCs w:val="20"/>
              </w:rPr>
              <w:t>description</w:t>
            </w:r>
          </w:p>
        </w:tc>
      </w:tr>
      <w:tr w:rsidR="001D401A" w:rsidRPr="006A329A" w14:paraId="4D9DB783" w14:textId="77777777" w:rsidTr="001D401A">
        <w:trPr>
          <w:jc w:val="center"/>
        </w:trPr>
        <w:tc>
          <w:tcPr>
            <w:tcW w:w="1063" w:type="dxa"/>
          </w:tcPr>
          <w:p w14:paraId="411B7CE0" w14:textId="257C442E" w:rsidR="001D401A" w:rsidRPr="00C35EA7" w:rsidRDefault="00000000" w:rsidP="001D401A">
            <w:pPr>
              <w:jc w:val="both"/>
              <w:rPr>
                <w:szCs w:val="20"/>
              </w:rPr>
            </w:pPr>
            <w:hyperlink r:id="rId8898" w:anchor="Sit_Renaghju_per1" w:history="1">
              <w:r w:rsidR="001D401A" w:rsidRPr="001D401A">
                <w:rPr>
                  <w:rStyle w:val="Hyperlink"/>
                </w:rPr>
                <w:t xml:space="preserve">phase </w:t>
              </w:r>
              <w:r w:rsidR="001D401A">
                <w:rPr>
                  <w:rStyle w:val="Hyperlink"/>
                </w:rPr>
                <w:t>1</w:t>
              </w:r>
            </w:hyperlink>
          </w:p>
        </w:tc>
        <w:tc>
          <w:tcPr>
            <w:tcW w:w="5761" w:type="dxa"/>
          </w:tcPr>
          <w:p w14:paraId="5692824D" w14:textId="77777777" w:rsidR="001D401A" w:rsidRPr="00C35EA7" w:rsidRDefault="001D401A" w:rsidP="001D401A">
            <w:pPr>
              <w:jc w:val="both"/>
              <w:rPr>
                <w:szCs w:val="20"/>
                <w:lang w:val="fr-FR"/>
              </w:rPr>
            </w:pPr>
            <w:r w:rsidRPr="00C35EA7">
              <w:rPr>
                <w:szCs w:val="20"/>
                <w:lang w:val="fr-FR"/>
              </w:rPr>
              <w:t xml:space="preserve">2 files de monolithes convergentes vers un arc de cercle </w:t>
            </w:r>
          </w:p>
        </w:tc>
      </w:tr>
      <w:tr w:rsidR="001D401A" w14:paraId="3B3B4636" w14:textId="77777777" w:rsidTr="001D401A">
        <w:trPr>
          <w:jc w:val="center"/>
        </w:trPr>
        <w:tc>
          <w:tcPr>
            <w:tcW w:w="1063" w:type="dxa"/>
          </w:tcPr>
          <w:p w14:paraId="3695F9E0" w14:textId="7D1AA833" w:rsidR="001D401A" w:rsidRPr="00C35EA7" w:rsidRDefault="00000000" w:rsidP="001D401A">
            <w:pPr>
              <w:jc w:val="both"/>
              <w:rPr>
                <w:szCs w:val="20"/>
              </w:rPr>
            </w:pPr>
            <w:hyperlink r:id="rId8899" w:anchor="Sit_Renaghju_per2" w:history="1">
              <w:r w:rsidR="001D401A" w:rsidRPr="001D401A">
                <w:rPr>
                  <w:rStyle w:val="Hyperlink"/>
                </w:rPr>
                <w:t xml:space="preserve">phase </w:t>
              </w:r>
              <w:r w:rsidR="001D401A">
                <w:rPr>
                  <w:rStyle w:val="Hyperlink"/>
                </w:rPr>
                <w:t>2</w:t>
              </w:r>
            </w:hyperlink>
          </w:p>
        </w:tc>
        <w:tc>
          <w:tcPr>
            <w:tcW w:w="5761" w:type="dxa"/>
          </w:tcPr>
          <w:p w14:paraId="329FE5AF" w14:textId="77777777" w:rsidR="001D401A" w:rsidRPr="00C35EA7" w:rsidRDefault="001D401A" w:rsidP="001D401A">
            <w:pPr>
              <w:jc w:val="both"/>
              <w:rPr>
                <w:szCs w:val="20"/>
              </w:rPr>
            </w:pPr>
            <w:r w:rsidRPr="00C35EA7">
              <w:rPr>
                <w:szCs w:val="20"/>
              </w:rPr>
              <w:t>réaménagement des monuments</w:t>
            </w:r>
          </w:p>
        </w:tc>
      </w:tr>
    </w:tbl>
    <w:p w14:paraId="6C016513" w14:textId="77777777" w:rsidR="001D401A" w:rsidRDefault="001D401A" w:rsidP="001D401A">
      <w:pPr>
        <w:jc w:val="both"/>
        <w:rPr>
          <w:szCs w:val="20"/>
        </w:rPr>
      </w:pPr>
      <w:r>
        <w:rPr>
          <w:szCs w:val="20"/>
        </w:rPr>
        <w:t xml:space="preserve">(BIB 2298) </w:t>
      </w:r>
    </w:p>
    <w:p w14:paraId="0C8F737B" w14:textId="77777777" w:rsidR="001D401A" w:rsidRDefault="001D401A" w:rsidP="001D401A">
      <w:pPr>
        <w:jc w:val="both"/>
        <w:rPr>
          <w:szCs w:val="20"/>
        </w:rPr>
      </w:pPr>
    </w:p>
    <w:p w14:paraId="764DE69C" w14:textId="77777777" w:rsidR="001D401A" w:rsidRPr="001D401A" w:rsidRDefault="001D401A" w:rsidP="001D401A">
      <w:pPr>
        <w:rPr>
          <w:lang w:val="fr-FR"/>
        </w:rPr>
      </w:pPr>
      <w:r>
        <w:rPr>
          <w:szCs w:val="20"/>
          <w:lang w:val="fr-FR"/>
        </w:rPr>
        <w:t xml:space="preserve">Les SM (1400-800 BC) serait le remploi des stèles (2200-1400 BC) </w:t>
      </w:r>
      <w:r>
        <w:rPr>
          <w:lang w:val="fr-FR"/>
        </w:rPr>
        <w:t>(BIB 2298 fig. 4)</w:t>
      </w:r>
    </w:p>
    <w:p w14:paraId="2594DFF7" w14:textId="77777777" w:rsidR="001D401A" w:rsidRPr="001D401A" w:rsidRDefault="001D401A" w:rsidP="001D401A">
      <w:pPr>
        <w:jc w:val="both"/>
        <w:rPr>
          <w:szCs w:val="20"/>
          <w:lang w:val="fr-FR"/>
        </w:rPr>
      </w:pPr>
    </w:p>
    <w:p w14:paraId="5B60D2C8" w14:textId="77777777" w:rsidR="001D401A" w:rsidRPr="00270CDF" w:rsidRDefault="001D401A" w:rsidP="001D401A">
      <w:pPr>
        <w:pStyle w:val="Heading3"/>
      </w:pPr>
      <w:bookmarkStart w:id="3720" w:name="Sit_Renaghju_per1"/>
      <w:r w:rsidRPr="00270CDF">
        <w:t>phase 1</w:t>
      </w:r>
    </w:p>
    <w:bookmarkEnd w:id="3720"/>
    <w:p w14:paraId="2C832A82" w14:textId="0E156182" w:rsidR="001D401A" w:rsidRPr="0032190F" w:rsidRDefault="00911743" w:rsidP="001D401A">
      <w:pPr>
        <w:jc w:val="both"/>
        <w:rPr>
          <w:szCs w:val="20"/>
          <w:lang w:val="fr-FR"/>
        </w:rPr>
      </w:pPr>
      <w:r>
        <w:fldChar w:fldCharType="begin"/>
      </w:r>
      <w:r w:rsidR="00E30F13" w:rsidRPr="006F6A73">
        <w:rPr>
          <w:lang w:val="fr-FR"/>
        </w:rPr>
        <w:instrText>HYPERLINK "C:\\Users\\Thomas Huet\\Desktop\\Documentation archéologique liée à la thèse\\Cultures.docx" \l "Cul_Renaghju_3"</w:instrText>
      </w:r>
      <w:r>
        <w:fldChar w:fldCharType="separate"/>
      </w:r>
      <w:r w:rsidR="001D401A" w:rsidRPr="001D401A">
        <w:rPr>
          <w:rStyle w:val="Hyperlink"/>
          <w:szCs w:val="20"/>
          <w:lang w:val="fr-FR"/>
        </w:rPr>
        <w:t>Renaghju 3</w:t>
      </w:r>
      <w:r>
        <w:fldChar w:fldCharType="end"/>
      </w:r>
      <w:r w:rsidR="001D401A" w:rsidRPr="001D401A">
        <w:rPr>
          <w:szCs w:val="20"/>
          <w:lang w:val="fr-FR"/>
        </w:rPr>
        <w:t xml:space="preserve"> / I Stantari 1 (BIB 2298) </w:t>
      </w:r>
      <w:r w:rsidR="001D401A" w:rsidRPr="0032190F">
        <w:rPr>
          <w:lang w:val="fr-FR"/>
        </w:rPr>
        <w:t>C’est le plus ancien groupe de statues-menhirs de Corse (</w:t>
      </w:r>
      <w:r w:rsidR="001D401A" w:rsidRPr="0032190F">
        <w:rPr>
          <w:szCs w:val="20"/>
          <w:lang w:val="fr-FR"/>
        </w:rPr>
        <w:t>BIB 1153)</w:t>
      </w:r>
    </w:p>
    <w:p w14:paraId="3F028DA0" w14:textId="31564CD3" w:rsidR="001D401A" w:rsidRPr="001D401A" w:rsidRDefault="00000000" w:rsidP="001D401A">
      <w:pPr>
        <w:jc w:val="both"/>
        <w:rPr>
          <w:szCs w:val="20"/>
          <w:lang w:val="fr-FR"/>
        </w:rPr>
      </w:pPr>
      <w:hyperlink r:id="rId8900" w:anchor="Cul_Steles_Corse_per1" w:history="1">
        <w:r w:rsidR="001D401A" w:rsidRPr="0032190F">
          <w:rPr>
            <w:rStyle w:val="Hyperlink"/>
            <w:szCs w:val="20"/>
            <w:lang w:val="fr-FR"/>
          </w:rPr>
          <w:t>Stade 1</w:t>
        </w:r>
      </w:hyperlink>
      <w:r w:rsidR="001D401A" w:rsidRPr="0032190F">
        <w:rPr>
          <w:szCs w:val="20"/>
          <w:lang w:val="fr-FR"/>
        </w:rPr>
        <w:t xml:space="preserve">. Les recherches à Renaghiu ont parallèlement montré que les plus anciennes pierres levées pouvaient déjà être dressées sous la forme d’alignements : plus de 60 monolithes bruts (hauts de 0,48 à 1,22 m) correspondent à un premier état du monument daté du milieu du </w:t>
      </w:r>
      <w:r w:rsidR="001D401A">
        <w:rPr>
          <w:szCs w:val="20"/>
          <w:lang w:val="fr-FR"/>
        </w:rPr>
        <w:t>5e</w:t>
      </w:r>
      <w:r w:rsidR="001D401A" w:rsidRPr="0032190F">
        <w:rPr>
          <w:szCs w:val="13"/>
          <w:lang w:val="fr-FR"/>
        </w:rPr>
        <w:t xml:space="preserve"> </w:t>
      </w:r>
      <w:r w:rsidR="001D401A" w:rsidRPr="0032190F">
        <w:rPr>
          <w:szCs w:val="20"/>
          <w:lang w:val="fr-FR"/>
        </w:rPr>
        <w:t>millénaire ou peu après un deuxième état, fort de 24 menhirs et menhirs-stèles et comportant deux files</w:t>
      </w:r>
      <w:r w:rsidR="001D401A">
        <w:rPr>
          <w:szCs w:val="20"/>
          <w:lang w:val="fr-FR"/>
        </w:rPr>
        <w:t xml:space="preserve"> </w:t>
      </w:r>
      <w:r w:rsidR="001D401A" w:rsidRPr="0032190F">
        <w:rPr>
          <w:szCs w:val="20"/>
          <w:lang w:val="fr-FR"/>
        </w:rPr>
        <w:t>principales rectilignes associées à une autre file légèrement courbe, est attribué par les fouilleurs</w:t>
      </w:r>
      <w:r w:rsidR="001D401A">
        <w:rPr>
          <w:szCs w:val="20"/>
          <w:lang w:val="fr-FR"/>
        </w:rPr>
        <w:t xml:space="preserve"> </w:t>
      </w:r>
      <w:r w:rsidR="001D401A" w:rsidRPr="0032190F">
        <w:rPr>
          <w:szCs w:val="20"/>
          <w:lang w:val="fr-FR"/>
        </w:rPr>
        <w:t>au Basien, peu ou prou synchrone de l’Ozieri sarde (4100–3500 BC) (BIB 2451)</w:t>
      </w:r>
    </w:p>
    <w:p w14:paraId="60000924" w14:textId="77777777" w:rsidR="001D401A" w:rsidRPr="001D401A" w:rsidRDefault="001D401A" w:rsidP="001D401A">
      <w:pPr>
        <w:jc w:val="both"/>
        <w:rPr>
          <w:szCs w:val="20"/>
          <w:lang w:val="fr-FR"/>
        </w:rPr>
      </w:pPr>
    </w:p>
    <w:p w14:paraId="7C6B97FF" w14:textId="77777777" w:rsidR="001D401A" w:rsidRPr="001D401A" w:rsidRDefault="001D401A" w:rsidP="001D401A">
      <w:pPr>
        <w:rPr>
          <w:lang w:val="fr-FR"/>
        </w:rPr>
      </w:pPr>
    </w:p>
    <w:p w14:paraId="46B2FD62" w14:textId="77777777" w:rsidR="001D401A" w:rsidRPr="00270CDF" w:rsidRDefault="001D401A" w:rsidP="001D401A">
      <w:pPr>
        <w:pStyle w:val="Heading3"/>
      </w:pPr>
      <w:bookmarkStart w:id="3721" w:name="Sit_Renaghju_per2"/>
      <w:r w:rsidRPr="00270CDF">
        <w:t>phase 2</w:t>
      </w:r>
    </w:p>
    <w:bookmarkEnd w:id="3721"/>
    <w:p w14:paraId="5BAF7A3B" w14:textId="3CED959B" w:rsidR="001D401A" w:rsidRDefault="001D401A" w:rsidP="001D401A">
      <w:pPr>
        <w:jc w:val="both"/>
        <w:rPr>
          <w:szCs w:val="20"/>
          <w:lang w:val="fr-FR"/>
        </w:rPr>
      </w:pPr>
      <w:r w:rsidRPr="0032190F">
        <w:rPr>
          <w:szCs w:val="20"/>
          <w:lang w:val="fr-FR"/>
        </w:rPr>
        <w:t xml:space="preserve">Durant la phase </w:t>
      </w:r>
      <w:hyperlink r:id="rId8901" w:anchor="Cul_Renaghju_4" w:history="1">
        <w:r w:rsidRPr="001D401A">
          <w:rPr>
            <w:rStyle w:val="Hyperlink"/>
            <w:szCs w:val="20"/>
            <w:lang w:val="fr-FR"/>
          </w:rPr>
          <w:t>Renaghju 4</w:t>
        </w:r>
      </w:hyperlink>
      <w:r w:rsidRPr="001D401A">
        <w:rPr>
          <w:szCs w:val="20"/>
          <w:lang w:val="fr-FR"/>
        </w:rPr>
        <w:t xml:space="preserve"> / I Stantari 2</w:t>
      </w:r>
      <w:r w:rsidRPr="0032190F">
        <w:rPr>
          <w:szCs w:val="20"/>
          <w:lang w:val="fr-FR"/>
        </w:rPr>
        <w:t>, au minimum 70 stèles et menhirs, en respectant la disposition des anciens monuments (Renaghju 3 / I Stantari 1). Ce sont 4 files orientées NS. La file la plus à l’ouest est aussi la plus grande avec environ 30 m. (BIB 2298 p. 27)</w:t>
      </w:r>
      <w:r>
        <w:rPr>
          <w:szCs w:val="20"/>
          <w:lang w:val="fr-FR"/>
        </w:rPr>
        <w:t xml:space="preserve"> </w:t>
      </w:r>
    </w:p>
    <w:p w14:paraId="75F11D45" w14:textId="77777777" w:rsidR="003A4C57" w:rsidRPr="0032190F" w:rsidRDefault="003A4C57" w:rsidP="00242C0F">
      <w:pPr>
        <w:jc w:val="both"/>
        <w:rPr>
          <w:szCs w:val="20"/>
          <w:lang w:val="fr-FR"/>
        </w:rPr>
      </w:pPr>
    </w:p>
    <w:p w14:paraId="3DFCD93A" w14:textId="77777777" w:rsidR="003A4C57" w:rsidRDefault="00833AE9" w:rsidP="003A4C57">
      <w:pPr>
        <w:pStyle w:val="Heading2"/>
      </w:pPr>
      <w:bookmarkStart w:id="3722" w:name="Sit_Renaghju_steles"/>
      <w:r>
        <w:t>s</w:t>
      </w:r>
      <w:r w:rsidR="008A29FD">
        <w:t>tèles</w:t>
      </w:r>
    </w:p>
    <w:bookmarkEnd w:id="3722"/>
    <w:p w14:paraId="282654F9" w14:textId="77777777" w:rsidR="003A4C57" w:rsidRPr="00BA33F5" w:rsidRDefault="003A4C57" w:rsidP="00242C0F">
      <w:pPr>
        <w:jc w:val="both"/>
        <w:rPr>
          <w:szCs w:val="20"/>
          <w:lang w:val="fr-FR"/>
        </w:rPr>
      </w:pPr>
    </w:p>
    <w:p w14:paraId="61969232" w14:textId="55191440" w:rsidR="003A4C57" w:rsidRPr="001D401A" w:rsidRDefault="008156B1" w:rsidP="00242C0F">
      <w:pPr>
        <w:jc w:val="both"/>
        <w:rPr>
          <w:lang w:val="fr-FR"/>
        </w:rPr>
      </w:pPr>
      <w:r w:rsidRPr="008156B1">
        <w:rPr>
          <w:lang w:val="fr-FR"/>
        </w:rPr>
        <w:t xml:space="preserve">liées au </w:t>
      </w:r>
      <w:hyperlink r:id="rId8902" w:anchor="Cul_Turriformes_ctxt_reg_sartene_ens_MeO" w:history="1">
        <w:r w:rsidRPr="008156B1">
          <w:rPr>
            <w:rStyle w:val="Hyperlink"/>
            <w:lang w:val="fr-FR"/>
          </w:rPr>
          <w:t xml:space="preserve">gr. des turriformes </w:t>
        </w:r>
        <w:r>
          <w:rPr>
            <w:rStyle w:val="Hyperlink"/>
            <w:lang w:val="fr-FR"/>
          </w:rPr>
          <w:t xml:space="preserve">médio-oriental </w:t>
        </w:r>
        <w:r w:rsidRPr="008156B1">
          <w:rPr>
            <w:rStyle w:val="Hyperlink"/>
            <w:lang w:val="fr-FR"/>
          </w:rPr>
          <w:t xml:space="preserve">du </w:t>
        </w:r>
        <w:r>
          <w:rPr>
            <w:rStyle w:val="Hyperlink"/>
            <w:lang w:val="fr-FR"/>
          </w:rPr>
          <w:t>s</w:t>
        </w:r>
        <w:r w:rsidRPr="008156B1">
          <w:rPr>
            <w:rStyle w:val="Hyperlink"/>
            <w:lang w:val="fr-FR"/>
          </w:rPr>
          <w:t>arténais</w:t>
        </w:r>
      </w:hyperlink>
      <w:r>
        <w:rPr>
          <w:lang w:val="fr-FR"/>
        </w:rPr>
        <w:t xml:space="preserve"> (BIB 2299)</w:t>
      </w:r>
    </w:p>
    <w:p w14:paraId="68737BC7" w14:textId="77777777" w:rsidR="005A11EE" w:rsidRDefault="005A11EE" w:rsidP="00242C0F">
      <w:pPr>
        <w:jc w:val="both"/>
        <w:rPr>
          <w:szCs w:val="20"/>
          <w:lang w:val="fr-FR"/>
        </w:rPr>
      </w:pPr>
    </w:p>
    <w:p w14:paraId="3160658C" w14:textId="77777777" w:rsidR="008A29FD" w:rsidRDefault="008A29FD" w:rsidP="00242C0F">
      <w:pPr>
        <w:jc w:val="both"/>
        <w:rPr>
          <w:szCs w:val="20"/>
          <w:lang w:val="fr-FR"/>
        </w:rPr>
      </w:pPr>
    </w:p>
    <w:p w14:paraId="5A24870C" w14:textId="77777777" w:rsidR="008A29FD" w:rsidRPr="0032190F" w:rsidRDefault="008A29FD" w:rsidP="008A29FD">
      <w:pPr>
        <w:pStyle w:val="Heading3"/>
      </w:pPr>
      <w:bookmarkStart w:id="3723" w:name="Sit_Renaghju_steles_1"/>
      <w:r>
        <w:lastRenderedPageBreak/>
        <w:t>Renaghju 1</w:t>
      </w:r>
    </w:p>
    <w:bookmarkEnd w:id="3723"/>
    <w:p w14:paraId="465DB35F" w14:textId="476B3E08" w:rsidR="008A29FD" w:rsidRDefault="006D28B6" w:rsidP="00242C0F">
      <w:pPr>
        <w:jc w:val="both"/>
        <w:rPr>
          <w:szCs w:val="20"/>
          <w:lang w:val="fr-FR"/>
        </w:rPr>
      </w:pPr>
      <w:r w:rsidRPr="00FE7CEA">
        <w:rPr>
          <w:lang w:val="fr-FR" w:eastAsia="en-GB"/>
        </w:rPr>
        <w:t>menhir-stèle armé (BIB 2299)</w:t>
      </w:r>
      <w:r>
        <w:rPr>
          <w:lang w:val="fr-FR" w:eastAsia="en-GB"/>
        </w:rPr>
        <w:t xml:space="preserve">. </w:t>
      </w:r>
      <w:r w:rsidRPr="0032190F">
        <w:rPr>
          <w:szCs w:val="20"/>
          <w:lang w:val="fr-FR"/>
        </w:rPr>
        <w:t xml:space="preserve">Isolée à l’extérieur de </w:t>
      </w:r>
      <w:r>
        <w:rPr>
          <w:szCs w:val="20"/>
          <w:lang w:val="fr-FR"/>
        </w:rPr>
        <w:t>l</w:t>
      </w:r>
      <w:r w:rsidRPr="0032190F">
        <w:rPr>
          <w:szCs w:val="20"/>
          <w:lang w:val="fr-FR"/>
        </w:rPr>
        <w:t>a file la plus à l’ouest, une stèle porte une épée verticale dégagée en faible relief ; il semble que soit ce monolithe ait été implanté tardivement, soit l’épée ait été rajoutée sur une stèle existante (BIB 2298 p. 27)</w:t>
      </w:r>
      <w:r>
        <w:rPr>
          <w:szCs w:val="20"/>
          <w:lang w:val="fr-FR"/>
        </w:rPr>
        <w:t xml:space="preserve"> </w:t>
      </w:r>
      <w:hyperlink r:id="rId8903" w:anchor="Cul_Art_TAC_T_t_epee_antennes" w:history="1">
        <w:r w:rsidR="00E51ED9">
          <w:rPr>
            <w:rStyle w:val="Hyperlink"/>
            <w:rFonts w:ascii="Times" w:hAnsi="Times"/>
            <w:lang w:val="fr-FR"/>
          </w:rPr>
          <w:t>épée</w:t>
        </w:r>
        <w:r w:rsidR="00E51ED9" w:rsidRPr="00E51ED9">
          <w:rPr>
            <w:rStyle w:val="Hyperlink"/>
            <w:rFonts w:ascii="Times" w:hAnsi="Times"/>
            <w:lang w:val="fr-FR"/>
          </w:rPr>
          <w:t xml:space="preserve"> à antennes</w:t>
        </w:r>
      </w:hyperlink>
      <w:r w:rsidR="00E51ED9">
        <w:rPr>
          <w:rFonts w:ascii="Times" w:hAnsi="Times"/>
          <w:lang w:val="fr-FR"/>
        </w:rPr>
        <w:t xml:space="preserve"> </w:t>
      </w:r>
      <w:r w:rsidR="008A29FD">
        <w:rPr>
          <w:szCs w:val="20"/>
          <w:lang w:val="fr-FR"/>
        </w:rPr>
        <w:t>pointe en bas (SS BIB)</w:t>
      </w:r>
    </w:p>
    <w:p w14:paraId="13B71F74" w14:textId="77777777" w:rsidR="003363BE" w:rsidRDefault="003363BE" w:rsidP="00242C0F">
      <w:pPr>
        <w:jc w:val="both"/>
        <w:rPr>
          <w:szCs w:val="20"/>
          <w:lang w:val="fr-FR"/>
        </w:rPr>
      </w:pPr>
    </w:p>
    <w:p w14:paraId="733E53BE" w14:textId="77777777" w:rsidR="003363BE" w:rsidRDefault="003363BE" w:rsidP="00242C0F">
      <w:pPr>
        <w:jc w:val="both"/>
        <w:rPr>
          <w:szCs w:val="20"/>
          <w:lang w:val="fr-FR"/>
        </w:rPr>
      </w:pPr>
    </w:p>
    <w:p w14:paraId="391F9F7A" w14:textId="77777777" w:rsidR="003363BE" w:rsidRDefault="003363BE" w:rsidP="001D401A">
      <w:pPr>
        <w:pStyle w:val="Heading3"/>
      </w:pPr>
      <w:r>
        <w:t>Renaghju 2</w:t>
      </w:r>
    </w:p>
    <w:p w14:paraId="0D35E41D" w14:textId="77777777" w:rsidR="003363BE" w:rsidRDefault="003363BE" w:rsidP="003363BE">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43"/>
        <w:gridCol w:w="816"/>
        <w:gridCol w:w="696"/>
        <w:gridCol w:w="1136"/>
        <w:gridCol w:w="1256"/>
      </w:tblGrid>
      <w:tr w:rsidR="005D10B6" w:rsidRPr="007313A5" w14:paraId="3F723716" w14:textId="77777777" w:rsidTr="00833AE9">
        <w:trPr>
          <w:jc w:val="center"/>
        </w:trPr>
        <w:tc>
          <w:tcPr>
            <w:tcW w:w="1143" w:type="dxa"/>
          </w:tcPr>
          <w:p w14:paraId="677CE960" w14:textId="77777777" w:rsidR="003363BE" w:rsidRPr="00C35EA7" w:rsidRDefault="003363BE" w:rsidP="00833AE9">
            <w:pPr>
              <w:jc w:val="center"/>
              <w:rPr>
                <w:lang w:val="fr-FR"/>
              </w:rPr>
            </w:pPr>
            <w:r w:rsidRPr="00C35EA7">
              <w:rPr>
                <w:lang w:val="fr-FR"/>
              </w:rPr>
              <w:t>n°</w:t>
            </w:r>
          </w:p>
        </w:tc>
        <w:tc>
          <w:tcPr>
            <w:tcW w:w="816" w:type="dxa"/>
          </w:tcPr>
          <w:p w14:paraId="3E11F499" w14:textId="77777777" w:rsidR="003363BE" w:rsidRPr="00C35EA7" w:rsidRDefault="003363BE" w:rsidP="00833AE9">
            <w:pPr>
              <w:jc w:val="center"/>
              <w:rPr>
                <w:lang w:val="fr-FR"/>
              </w:rPr>
            </w:pPr>
            <w:r w:rsidRPr="00C35EA7">
              <w:rPr>
                <w:lang w:val="fr-FR"/>
              </w:rPr>
              <w:t>BP</w:t>
            </w:r>
          </w:p>
        </w:tc>
        <w:tc>
          <w:tcPr>
            <w:tcW w:w="696" w:type="dxa"/>
          </w:tcPr>
          <w:p w14:paraId="51E15A90" w14:textId="77777777" w:rsidR="003363BE" w:rsidRPr="00C35EA7" w:rsidRDefault="003363BE" w:rsidP="00833AE9">
            <w:pPr>
              <w:jc w:val="center"/>
              <w:rPr>
                <w:lang w:val="fr-FR"/>
              </w:rPr>
            </w:pPr>
            <w:r w:rsidRPr="00C35EA7">
              <w:rPr>
                <w:lang w:val="fr-FR"/>
              </w:rPr>
              <w:t>+/-</w:t>
            </w:r>
          </w:p>
        </w:tc>
        <w:tc>
          <w:tcPr>
            <w:tcW w:w="1136" w:type="dxa"/>
          </w:tcPr>
          <w:p w14:paraId="4D5C1D01" w14:textId="77777777" w:rsidR="003363BE" w:rsidRPr="00C35EA7" w:rsidRDefault="003363BE" w:rsidP="00833AE9">
            <w:pPr>
              <w:jc w:val="center"/>
              <w:rPr>
                <w:lang w:val="fr-FR"/>
              </w:rPr>
            </w:pPr>
            <w:r w:rsidRPr="00C35EA7">
              <w:rPr>
                <w:lang w:val="fr-FR"/>
              </w:rPr>
              <w:t>2s</w:t>
            </w:r>
          </w:p>
        </w:tc>
        <w:tc>
          <w:tcPr>
            <w:tcW w:w="1256" w:type="dxa"/>
          </w:tcPr>
          <w:p w14:paraId="61D18F45" w14:textId="77777777" w:rsidR="003363BE" w:rsidRPr="00C35EA7" w:rsidRDefault="003363BE" w:rsidP="00833AE9">
            <w:pPr>
              <w:jc w:val="center"/>
              <w:rPr>
                <w:lang w:val="fr-FR"/>
              </w:rPr>
            </w:pPr>
            <w:r w:rsidRPr="00C35EA7">
              <w:rPr>
                <w:lang w:val="fr-FR"/>
              </w:rPr>
              <w:t>notes</w:t>
            </w:r>
          </w:p>
        </w:tc>
      </w:tr>
      <w:tr w:rsidR="005D10B6" w:rsidRPr="007313A5" w14:paraId="376D3172" w14:textId="77777777" w:rsidTr="00833AE9">
        <w:trPr>
          <w:jc w:val="center"/>
        </w:trPr>
        <w:tc>
          <w:tcPr>
            <w:tcW w:w="1143" w:type="dxa"/>
          </w:tcPr>
          <w:p w14:paraId="1BB82BD9" w14:textId="77777777" w:rsidR="003363BE" w:rsidRPr="00C35EA7" w:rsidRDefault="003363BE" w:rsidP="003363BE">
            <w:pPr>
              <w:rPr>
                <w:lang w:val="fr-FR"/>
              </w:rPr>
            </w:pPr>
            <w:r w:rsidRPr="00C35EA7">
              <w:rPr>
                <w:lang w:val="fr-FR"/>
              </w:rPr>
              <w:t>Ly 7694</w:t>
            </w:r>
          </w:p>
        </w:tc>
        <w:tc>
          <w:tcPr>
            <w:tcW w:w="816" w:type="dxa"/>
          </w:tcPr>
          <w:p w14:paraId="0376EA0B" w14:textId="77777777" w:rsidR="003363BE" w:rsidRPr="00C35EA7" w:rsidRDefault="003363BE" w:rsidP="003363BE">
            <w:pPr>
              <w:rPr>
                <w:lang w:val="fr-FR"/>
              </w:rPr>
            </w:pPr>
            <w:r w:rsidRPr="00C35EA7">
              <w:rPr>
                <w:lang w:val="fr-FR"/>
              </w:rPr>
              <w:t>2300</w:t>
            </w:r>
          </w:p>
        </w:tc>
        <w:tc>
          <w:tcPr>
            <w:tcW w:w="696" w:type="dxa"/>
          </w:tcPr>
          <w:p w14:paraId="03FD630B" w14:textId="77777777" w:rsidR="003363BE" w:rsidRPr="00C35EA7" w:rsidRDefault="003363BE" w:rsidP="003363BE">
            <w:pPr>
              <w:rPr>
                <w:lang w:val="fr-FR"/>
              </w:rPr>
            </w:pPr>
            <w:r w:rsidRPr="00C35EA7">
              <w:rPr>
                <w:lang w:val="fr-FR"/>
              </w:rPr>
              <w:t>60</w:t>
            </w:r>
          </w:p>
        </w:tc>
        <w:tc>
          <w:tcPr>
            <w:tcW w:w="1136" w:type="dxa"/>
          </w:tcPr>
          <w:p w14:paraId="2ACD5592" w14:textId="77777777" w:rsidR="003363BE" w:rsidRPr="00C35EA7" w:rsidRDefault="003363BE" w:rsidP="003363BE">
            <w:pPr>
              <w:rPr>
                <w:lang w:val="fr-FR"/>
              </w:rPr>
            </w:pPr>
            <w:r w:rsidRPr="00C35EA7">
              <w:rPr>
                <w:lang w:val="fr-FR"/>
              </w:rPr>
              <w:t>537-197</w:t>
            </w:r>
          </w:p>
        </w:tc>
        <w:tc>
          <w:tcPr>
            <w:tcW w:w="1256" w:type="dxa"/>
          </w:tcPr>
          <w:p w14:paraId="22587AD6" w14:textId="77777777" w:rsidR="003363BE" w:rsidRPr="00C35EA7" w:rsidRDefault="003363BE" w:rsidP="003363BE">
            <w:pPr>
              <w:rPr>
                <w:lang w:val="fr-FR"/>
              </w:rPr>
            </w:pPr>
            <w:r w:rsidRPr="00C35EA7">
              <w:rPr>
                <w:lang w:val="fr-FR"/>
              </w:rPr>
              <w:t>Sépulture</w:t>
            </w:r>
          </w:p>
        </w:tc>
      </w:tr>
    </w:tbl>
    <w:p w14:paraId="730EA3C0" w14:textId="77777777" w:rsidR="003363BE" w:rsidRPr="007313A5" w:rsidRDefault="003363BE" w:rsidP="003363BE">
      <w:pPr>
        <w:rPr>
          <w:lang w:val="fr-FR"/>
        </w:rPr>
      </w:pPr>
      <w:r>
        <w:rPr>
          <w:lang w:val="fr-FR"/>
        </w:rPr>
        <w:t>(BIB 2298)</w:t>
      </w:r>
    </w:p>
    <w:p w14:paraId="13ACE594" w14:textId="77777777" w:rsidR="003363BE" w:rsidRPr="003363BE" w:rsidRDefault="003363BE" w:rsidP="003363BE">
      <w:pPr>
        <w:rPr>
          <w:lang w:val="fr-FR"/>
        </w:rPr>
      </w:pPr>
    </w:p>
    <w:p w14:paraId="6AF016BC" w14:textId="77777777" w:rsidR="003363BE" w:rsidRDefault="003363BE" w:rsidP="00242C0F">
      <w:pPr>
        <w:jc w:val="both"/>
        <w:rPr>
          <w:szCs w:val="20"/>
          <w:lang w:val="fr-FR"/>
        </w:rPr>
      </w:pPr>
    </w:p>
    <w:p w14:paraId="17A51E70" w14:textId="77777777" w:rsidR="003363BE" w:rsidRDefault="003363BE" w:rsidP="001D401A">
      <w:pPr>
        <w:pStyle w:val="Heading3"/>
      </w:pPr>
      <w:r>
        <w:t>Renaghju 3</w:t>
      </w:r>
    </w:p>
    <w:p w14:paraId="348D7725" w14:textId="77777777" w:rsidR="003363BE" w:rsidRDefault="003363BE" w:rsidP="003363BE">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63"/>
        <w:gridCol w:w="816"/>
        <w:gridCol w:w="696"/>
        <w:gridCol w:w="1376"/>
        <w:gridCol w:w="2156"/>
      </w:tblGrid>
      <w:tr w:rsidR="005D10B6" w:rsidRPr="007313A5" w14:paraId="43E7E9BF" w14:textId="77777777" w:rsidTr="00833AE9">
        <w:trPr>
          <w:jc w:val="center"/>
        </w:trPr>
        <w:tc>
          <w:tcPr>
            <w:tcW w:w="1263" w:type="dxa"/>
          </w:tcPr>
          <w:p w14:paraId="322092B8" w14:textId="77777777" w:rsidR="003363BE" w:rsidRPr="00C35EA7" w:rsidRDefault="003363BE" w:rsidP="00833AE9">
            <w:pPr>
              <w:jc w:val="center"/>
              <w:rPr>
                <w:lang w:val="fr-FR"/>
              </w:rPr>
            </w:pPr>
            <w:r w:rsidRPr="00C35EA7">
              <w:rPr>
                <w:lang w:val="fr-FR"/>
              </w:rPr>
              <w:t>n°</w:t>
            </w:r>
          </w:p>
        </w:tc>
        <w:tc>
          <w:tcPr>
            <w:tcW w:w="816" w:type="dxa"/>
          </w:tcPr>
          <w:p w14:paraId="26A9733D" w14:textId="77777777" w:rsidR="003363BE" w:rsidRPr="00C35EA7" w:rsidRDefault="003363BE" w:rsidP="00833AE9">
            <w:pPr>
              <w:jc w:val="center"/>
              <w:rPr>
                <w:lang w:val="fr-FR"/>
              </w:rPr>
            </w:pPr>
            <w:r w:rsidRPr="00C35EA7">
              <w:rPr>
                <w:lang w:val="fr-FR"/>
              </w:rPr>
              <w:t>BP</w:t>
            </w:r>
          </w:p>
        </w:tc>
        <w:tc>
          <w:tcPr>
            <w:tcW w:w="696" w:type="dxa"/>
          </w:tcPr>
          <w:p w14:paraId="4DB6AF32" w14:textId="77777777" w:rsidR="003363BE" w:rsidRPr="00C35EA7" w:rsidRDefault="003363BE" w:rsidP="00833AE9">
            <w:pPr>
              <w:jc w:val="center"/>
              <w:rPr>
                <w:lang w:val="fr-FR"/>
              </w:rPr>
            </w:pPr>
            <w:r w:rsidRPr="00C35EA7">
              <w:rPr>
                <w:lang w:val="fr-FR"/>
              </w:rPr>
              <w:t>+/-</w:t>
            </w:r>
          </w:p>
        </w:tc>
        <w:tc>
          <w:tcPr>
            <w:tcW w:w="1376" w:type="dxa"/>
          </w:tcPr>
          <w:p w14:paraId="746BE84E" w14:textId="77777777" w:rsidR="003363BE" w:rsidRPr="00C35EA7" w:rsidRDefault="003363BE" w:rsidP="00833AE9">
            <w:pPr>
              <w:jc w:val="center"/>
              <w:rPr>
                <w:lang w:val="fr-FR"/>
              </w:rPr>
            </w:pPr>
            <w:r w:rsidRPr="00C35EA7">
              <w:rPr>
                <w:lang w:val="fr-FR"/>
              </w:rPr>
              <w:t>2s</w:t>
            </w:r>
          </w:p>
        </w:tc>
        <w:tc>
          <w:tcPr>
            <w:tcW w:w="2156" w:type="dxa"/>
          </w:tcPr>
          <w:p w14:paraId="6ABBDBB0" w14:textId="77777777" w:rsidR="003363BE" w:rsidRPr="00C35EA7" w:rsidRDefault="003363BE" w:rsidP="00833AE9">
            <w:pPr>
              <w:jc w:val="center"/>
              <w:rPr>
                <w:lang w:val="fr-FR"/>
              </w:rPr>
            </w:pPr>
            <w:r w:rsidRPr="00C35EA7">
              <w:rPr>
                <w:lang w:val="fr-FR"/>
              </w:rPr>
              <w:t>notes</w:t>
            </w:r>
          </w:p>
        </w:tc>
      </w:tr>
      <w:tr w:rsidR="005D10B6" w:rsidRPr="007313A5" w14:paraId="0FA497A5" w14:textId="77777777" w:rsidTr="00833AE9">
        <w:trPr>
          <w:jc w:val="center"/>
        </w:trPr>
        <w:tc>
          <w:tcPr>
            <w:tcW w:w="1263" w:type="dxa"/>
          </w:tcPr>
          <w:p w14:paraId="32FF1310" w14:textId="77777777" w:rsidR="003363BE" w:rsidRPr="00C35EA7" w:rsidRDefault="003363BE" w:rsidP="003363BE">
            <w:pPr>
              <w:rPr>
                <w:lang w:val="fr-FR"/>
              </w:rPr>
            </w:pPr>
            <w:r w:rsidRPr="00C35EA7">
              <w:rPr>
                <w:lang w:val="fr-FR"/>
              </w:rPr>
              <w:t>Ly 9520</w:t>
            </w:r>
          </w:p>
        </w:tc>
        <w:tc>
          <w:tcPr>
            <w:tcW w:w="816" w:type="dxa"/>
          </w:tcPr>
          <w:p w14:paraId="7E8B1C02" w14:textId="77777777" w:rsidR="003363BE" w:rsidRPr="00C35EA7" w:rsidRDefault="003363BE" w:rsidP="003363BE">
            <w:pPr>
              <w:rPr>
                <w:lang w:val="fr-FR"/>
              </w:rPr>
            </w:pPr>
            <w:r w:rsidRPr="00C35EA7">
              <w:rPr>
                <w:lang w:val="fr-FR"/>
              </w:rPr>
              <w:t>5621</w:t>
            </w:r>
          </w:p>
        </w:tc>
        <w:tc>
          <w:tcPr>
            <w:tcW w:w="696" w:type="dxa"/>
          </w:tcPr>
          <w:p w14:paraId="39BE78B4" w14:textId="77777777" w:rsidR="003363BE" w:rsidRPr="00C35EA7" w:rsidRDefault="003363BE" w:rsidP="003363BE">
            <w:pPr>
              <w:rPr>
                <w:lang w:val="fr-FR"/>
              </w:rPr>
            </w:pPr>
            <w:r w:rsidRPr="00C35EA7">
              <w:rPr>
                <w:lang w:val="fr-FR"/>
              </w:rPr>
              <w:t>55</w:t>
            </w:r>
          </w:p>
        </w:tc>
        <w:tc>
          <w:tcPr>
            <w:tcW w:w="1376" w:type="dxa"/>
          </w:tcPr>
          <w:p w14:paraId="5B297485" w14:textId="77777777" w:rsidR="003363BE" w:rsidRPr="00C35EA7" w:rsidRDefault="003363BE" w:rsidP="003363BE">
            <w:pPr>
              <w:rPr>
                <w:lang w:val="fr-FR"/>
              </w:rPr>
            </w:pPr>
            <w:r w:rsidRPr="00C35EA7">
              <w:rPr>
                <w:lang w:val="fr-FR"/>
              </w:rPr>
              <w:t>4577-4345</w:t>
            </w:r>
          </w:p>
        </w:tc>
        <w:tc>
          <w:tcPr>
            <w:tcW w:w="2156" w:type="dxa"/>
          </w:tcPr>
          <w:p w14:paraId="6067F811" w14:textId="77777777" w:rsidR="003363BE" w:rsidRPr="00C35EA7" w:rsidRDefault="003363BE" w:rsidP="003363BE">
            <w:pPr>
              <w:rPr>
                <w:lang w:val="fr-FR"/>
              </w:rPr>
            </w:pPr>
            <w:r w:rsidRPr="00C35EA7">
              <w:rPr>
                <w:lang w:val="fr-FR"/>
              </w:rPr>
              <w:t>NM, 1e monument</w:t>
            </w:r>
          </w:p>
        </w:tc>
      </w:tr>
      <w:tr w:rsidR="005D10B6" w:rsidRPr="007313A5" w14:paraId="4BA01F3E" w14:textId="77777777" w:rsidTr="00833AE9">
        <w:trPr>
          <w:jc w:val="center"/>
        </w:trPr>
        <w:tc>
          <w:tcPr>
            <w:tcW w:w="1263" w:type="dxa"/>
          </w:tcPr>
          <w:p w14:paraId="385A44E5" w14:textId="77777777" w:rsidR="003363BE" w:rsidRPr="00C35EA7" w:rsidRDefault="003363BE" w:rsidP="003363BE">
            <w:pPr>
              <w:rPr>
                <w:szCs w:val="21"/>
                <w:lang w:eastAsia="en-GB"/>
              </w:rPr>
            </w:pPr>
            <w:r w:rsidRPr="00C35EA7">
              <w:rPr>
                <w:szCs w:val="21"/>
                <w:lang w:eastAsia="en-GB"/>
              </w:rPr>
              <w:t>Ly 10229</w:t>
            </w:r>
          </w:p>
        </w:tc>
        <w:tc>
          <w:tcPr>
            <w:tcW w:w="816" w:type="dxa"/>
          </w:tcPr>
          <w:p w14:paraId="7A11E89E" w14:textId="77777777" w:rsidR="003363BE" w:rsidRPr="00C35EA7" w:rsidRDefault="003363BE" w:rsidP="003363BE">
            <w:pPr>
              <w:rPr>
                <w:szCs w:val="21"/>
                <w:lang w:eastAsia="en-GB"/>
              </w:rPr>
            </w:pPr>
            <w:r w:rsidRPr="00C35EA7">
              <w:rPr>
                <w:szCs w:val="21"/>
                <w:lang w:eastAsia="en-GB"/>
              </w:rPr>
              <w:t>5685</w:t>
            </w:r>
          </w:p>
        </w:tc>
        <w:tc>
          <w:tcPr>
            <w:tcW w:w="696" w:type="dxa"/>
          </w:tcPr>
          <w:p w14:paraId="1C15F707" w14:textId="77777777" w:rsidR="003363BE" w:rsidRPr="00C35EA7" w:rsidRDefault="003363BE" w:rsidP="003363BE">
            <w:pPr>
              <w:rPr>
                <w:lang w:val="fr-FR"/>
              </w:rPr>
            </w:pPr>
            <w:r w:rsidRPr="00C35EA7">
              <w:rPr>
                <w:lang w:val="fr-FR"/>
              </w:rPr>
              <w:t>55</w:t>
            </w:r>
          </w:p>
        </w:tc>
        <w:tc>
          <w:tcPr>
            <w:tcW w:w="1376" w:type="dxa"/>
          </w:tcPr>
          <w:p w14:paraId="11B28450" w14:textId="77777777" w:rsidR="003363BE" w:rsidRPr="00C35EA7" w:rsidRDefault="003363BE" w:rsidP="003363BE">
            <w:pPr>
              <w:rPr>
                <w:lang w:val="fr-FR"/>
              </w:rPr>
            </w:pPr>
            <w:r w:rsidRPr="00C35EA7">
              <w:rPr>
                <w:lang w:val="fr-FR"/>
              </w:rPr>
              <w:t>4685-4373</w:t>
            </w:r>
          </w:p>
        </w:tc>
        <w:tc>
          <w:tcPr>
            <w:tcW w:w="2156" w:type="dxa"/>
          </w:tcPr>
          <w:p w14:paraId="088AB075" w14:textId="77777777" w:rsidR="003363BE" w:rsidRPr="00C35EA7" w:rsidRDefault="003363BE" w:rsidP="003363BE">
            <w:pPr>
              <w:rPr>
                <w:lang w:val="fr-FR"/>
              </w:rPr>
            </w:pPr>
            <w:r w:rsidRPr="00C35EA7">
              <w:rPr>
                <w:lang w:val="fr-FR"/>
              </w:rPr>
              <w:t>NM, 1e monument</w:t>
            </w:r>
          </w:p>
        </w:tc>
      </w:tr>
    </w:tbl>
    <w:p w14:paraId="58DB63D7" w14:textId="77777777" w:rsidR="003363BE" w:rsidRPr="007313A5" w:rsidRDefault="003363BE" w:rsidP="003363BE">
      <w:pPr>
        <w:rPr>
          <w:lang w:val="fr-FR"/>
        </w:rPr>
      </w:pPr>
      <w:r>
        <w:rPr>
          <w:lang w:val="fr-FR"/>
        </w:rPr>
        <w:t>(BIB 2298)</w:t>
      </w:r>
    </w:p>
    <w:p w14:paraId="73921288" w14:textId="77777777" w:rsidR="003363BE" w:rsidRPr="003363BE" w:rsidRDefault="003363BE" w:rsidP="003363BE">
      <w:pPr>
        <w:rPr>
          <w:lang w:val="fr-FR"/>
        </w:rPr>
      </w:pPr>
    </w:p>
    <w:p w14:paraId="45DDED08" w14:textId="77777777" w:rsidR="003363BE" w:rsidRDefault="003363BE" w:rsidP="00242C0F">
      <w:pPr>
        <w:jc w:val="both"/>
        <w:rPr>
          <w:szCs w:val="20"/>
          <w:lang w:val="fr-FR"/>
        </w:rPr>
      </w:pPr>
    </w:p>
    <w:p w14:paraId="6DDB2F09" w14:textId="77777777" w:rsidR="003363BE" w:rsidRDefault="003363BE" w:rsidP="001D401A">
      <w:pPr>
        <w:pStyle w:val="Heading3"/>
      </w:pPr>
      <w:r>
        <w:t>Renaghju 5</w:t>
      </w:r>
    </w:p>
    <w:p w14:paraId="0CA85207" w14:textId="77777777" w:rsidR="003363BE" w:rsidRDefault="003363BE" w:rsidP="003363BE">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63"/>
        <w:gridCol w:w="816"/>
        <w:gridCol w:w="696"/>
        <w:gridCol w:w="1730"/>
        <w:gridCol w:w="883"/>
      </w:tblGrid>
      <w:tr w:rsidR="005D10B6" w:rsidRPr="007313A5" w14:paraId="60747F5A" w14:textId="77777777" w:rsidTr="00833AE9">
        <w:trPr>
          <w:jc w:val="center"/>
        </w:trPr>
        <w:tc>
          <w:tcPr>
            <w:tcW w:w="1263" w:type="dxa"/>
          </w:tcPr>
          <w:p w14:paraId="305F7D6F" w14:textId="77777777" w:rsidR="003363BE" w:rsidRPr="00C35EA7" w:rsidRDefault="003363BE" w:rsidP="00833AE9">
            <w:pPr>
              <w:jc w:val="center"/>
              <w:rPr>
                <w:lang w:val="fr-FR"/>
              </w:rPr>
            </w:pPr>
            <w:r w:rsidRPr="00C35EA7">
              <w:rPr>
                <w:lang w:val="fr-FR"/>
              </w:rPr>
              <w:t>n°</w:t>
            </w:r>
          </w:p>
        </w:tc>
        <w:tc>
          <w:tcPr>
            <w:tcW w:w="816" w:type="dxa"/>
          </w:tcPr>
          <w:p w14:paraId="5A5BC937" w14:textId="77777777" w:rsidR="003363BE" w:rsidRPr="00C35EA7" w:rsidRDefault="003363BE" w:rsidP="00833AE9">
            <w:pPr>
              <w:jc w:val="center"/>
              <w:rPr>
                <w:lang w:val="fr-FR"/>
              </w:rPr>
            </w:pPr>
            <w:r w:rsidRPr="00C35EA7">
              <w:rPr>
                <w:lang w:val="fr-FR"/>
              </w:rPr>
              <w:t>BP</w:t>
            </w:r>
          </w:p>
        </w:tc>
        <w:tc>
          <w:tcPr>
            <w:tcW w:w="696" w:type="dxa"/>
          </w:tcPr>
          <w:p w14:paraId="0E431E2C" w14:textId="77777777" w:rsidR="003363BE" w:rsidRPr="00C35EA7" w:rsidRDefault="003363BE" w:rsidP="00833AE9">
            <w:pPr>
              <w:jc w:val="center"/>
              <w:rPr>
                <w:lang w:val="fr-FR"/>
              </w:rPr>
            </w:pPr>
            <w:r w:rsidRPr="00C35EA7">
              <w:rPr>
                <w:lang w:val="fr-FR"/>
              </w:rPr>
              <w:t>+/-</w:t>
            </w:r>
          </w:p>
        </w:tc>
        <w:tc>
          <w:tcPr>
            <w:tcW w:w="1730" w:type="dxa"/>
          </w:tcPr>
          <w:p w14:paraId="3FE933A2" w14:textId="77777777" w:rsidR="003363BE" w:rsidRPr="00C35EA7" w:rsidRDefault="003363BE" w:rsidP="00833AE9">
            <w:pPr>
              <w:jc w:val="center"/>
              <w:rPr>
                <w:lang w:val="fr-FR"/>
              </w:rPr>
            </w:pPr>
            <w:r w:rsidRPr="00C35EA7">
              <w:rPr>
                <w:lang w:val="fr-FR"/>
              </w:rPr>
              <w:t>2s</w:t>
            </w:r>
          </w:p>
        </w:tc>
        <w:tc>
          <w:tcPr>
            <w:tcW w:w="883" w:type="dxa"/>
          </w:tcPr>
          <w:p w14:paraId="706EA9C9" w14:textId="77777777" w:rsidR="003363BE" w:rsidRPr="00C35EA7" w:rsidRDefault="003363BE" w:rsidP="00833AE9">
            <w:pPr>
              <w:jc w:val="center"/>
              <w:rPr>
                <w:lang w:val="fr-FR"/>
              </w:rPr>
            </w:pPr>
            <w:r w:rsidRPr="00C35EA7">
              <w:rPr>
                <w:lang w:val="fr-FR"/>
              </w:rPr>
              <w:t>notes</w:t>
            </w:r>
          </w:p>
        </w:tc>
      </w:tr>
      <w:tr w:rsidR="005D10B6" w:rsidRPr="007313A5" w14:paraId="37655DBC" w14:textId="77777777" w:rsidTr="00833AE9">
        <w:trPr>
          <w:jc w:val="center"/>
        </w:trPr>
        <w:tc>
          <w:tcPr>
            <w:tcW w:w="1263" w:type="dxa"/>
          </w:tcPr>
          <w:p w14:paraId="704678EF" w14:textId="77777777" w:rsidR="003363BE" w:rsidRPr="00C35EA7" w:rsidRDefault="003363BE" w:rsidP="003363BE">
            <w:pPr>
              <w:rPr>
                <w:lang w:val="fr-FR"/>
              </w:rPr>
            </w:pPr>
            <w:r w:rsidRPr="00C35EA7">
              <w:rPr>
                <w:lang w:val="fr-FR"/>
              </w:rPr>
              <w:t>Ly 10230</w:t>
            </w:r>
          </w:p>
        </w:tc>
        <w:tc>
          <w:tcPr>
            <w:tcW w:w="816" w:type="dxa"/>
          </w:tcPr>
          <w:p w14:paraId="5A9A4F7A" w14:textId="77777777" w:rsidR="003363BE" w:rsidRPr="00C35EA7" w:rsidRDefault="003363BE" w:rsidP="003363BE">
            <w:pPr>
              <w:rPr>
                <w:lang w:val="fr-FR"/>
              </w:rPr>
            </w:pPr>
            <w:r w:rsidRPr="00C35EA7">
              <w:rPr>
                <w:lang w:val="fr-FR"/>
              </w:rPr>
              <w:t>640</w:t>
            </w:r>
          </w:p>
        </w:tc>
        <w:tc>
          <w:tcPr>
            <w:tcW w:w="696" w:type="dxa"/>
          </w:tcPr>
          <w:p w14:paraId="6CE7CF76" w14:textId="77777777" w:rsidR="003363BE" w:rsidRPr="00C35EA7" w:rsidRDefault="003363BE" w:rsidP="003363BE">
            <w:pPr>
              <w:rPr>
                <w:lang w:val="fr-FR"/>
              </w:rPr>
            </w:pPr>
            <w:r w:rsidRPr="00C35EA7">
              <w:rPr>
                <w:lang w:val="fr-FR"/>
              </w:rPr>
              <w:t>30</w:t>
            </w:r>
          </w:p>
        </w:tc>
        <w:tc>
          <w:tcPr>
            <w:tcW w:w="1730" w:type="dxa"/>
          </w:tcPr>
          <w:p w14:paraId="140EE166" w14:textId="77777777" w:rsidR="003363BE" w:rsidRPr="00C35EA7" w:rsidRDefault="003363BE" w:rsidP="003363BE">
            <w:pPr>
              <w:rPr>
                <w:lang w:val="fr-FR"/>
              </w:rPr>
            </w:pPr>
            <w:r w:rsidRPr="00C35EA7">
              <w:rPr>
                <w:lang w:val="fr-FR"/>
              </w:rPr>
              <w:t>1283-1396 Ad</w:t>
            </w:r>
          </w:p>
        </w:tc>
        <w:tc>
          <w:tcPr>
            <w:tcW w:w="883" w:type="dxa"/>
          </w:tcPr>
          <w:p w14:paraId="19E9BF87" w14:textId="77777777" w:rsidR="003363BE" w:rsidRPr="00C35EA7" w:rsidRDefault="003363BE" w:rsidP="003363BE">
            <w:pPr>
              <w:rPr>
                <w:lang w:val="fr-FR"/>
              </w:rPr>
            </w:pPr>
            <w:r w:rsidRPr="00C35EA7">
              <w:rPr>
                <w:lang w:val="fr-FR"/>
              </w:rPr>
              <w:t>brulis</w:t>
            </w:r>
          </w:p>
        </w:tc>
      </w:tr>
    </w:tbl>
    <w:p w14:paraId="46C9B7E8" w14:textId="77777777" w:rsidR="003363BE" w:rsidRDefault="003363BE" w:rsidP="003363BE">
      <w:pPr>
        <w:rPr>
          <w:lang w:val="fr-FR"/>
        </w:rPr>
      </w:pPr>
      <w:r>
        <w:rPr>
          <w:lang w:val="fr-FR"/>
        </w:rPr>
        <w:t>(BIB 2298)</w:t>
      </w:r>
    </w:p>
    <w:p w14:paraId="43A12B7A" w14:textId="77777777" w:rsidR="00F170E8" w:rsidRDefault="00F170E8" w:rsidP="003363BE">
      <w:pPr>
        <w:rPr>
          <w:lang w:val="fr-FR"/>
        </w:rPr>
      </w:pPr>
    </w:p>
    <w:p w14:paraId="190DCC40" w14:textId="77777777" w:rsidR="00F170E8" w:rsidRDefault="00F170E8" w:rsidP="00426FF9">
      <w:pPr>
        <w:pStyle w:val="Heading1"/>
      </w:pPr>
      <w:bookmarkStart w:id="3724" w:name="Sit_Castidacciu"/>
      <w:r>
        <w:t>CASTIDACCIU</w:t>
      </w:r>
    </w:p>
    <w:bookmarkEnd w:id="3724"/>
    <w:p w14:paraId="4161806D" w14:textId="77777777" w:rsidR="00F170E8" w:rsidRPr="001D401A" w:rsidRDefault="00F170E8" w:rsidP="003363BE">
      <w:pPr>
        <w:rPr>
          <w:lang w:val="es-ES"/>
        </w:rPr>
      </w:pPr>
      <w:r w:rsidRPr="001D401A">
        <w:rPr>
          <w:lang w:val="es-ES"/>
        </w:rPr>
        <w:t>Castidacciu</w:t>
      </w:r>
    </w:p>
    <w:p w14:paraId="5488B2E2" w14:textId="77777777" w:rsidR="003363BE" w:rsidRDefault="003363BE" w:rsidP="003363BE">
      <w:pPr>
        <w:rPr>
          <w:lang w:val="es-ES"/>
        </w:rPr>
      </w:pPr>
    </w:p>
    <w:p w14:paraId="1B43676A" w14:textId="0EFDE988" w:rsidR="00F170E8" w:rsidRPr="00F170E8" w:rsidRDefault="00F170E8" w:rsidP="003363BE">
      <w:pPr>
        <w:rPr>
          <w:lang w:val="fr-FR"/>
        </w:rPr>
      </w:pPr>
      <w:r w:rsidRPr="008156B1">
        <w:rPr>
          <w:szCs w:val="20"/>
          <w:lang w:val="fr-FR"/>
        </w:rPr>
        <w:t>site fortifié (BIB 2299)</w:t>
      </w:r>
      <w:r>
        <w:rPr>
          <w:szCs w:val="20"/>
          <w:lang w:val="fr-FR"/>
        </w:rPr>
        <w:t xml:space="preserve">, </w:t>
      </w:r>
      <w:r>
        <w:rPr>
          <w:lang w:val="fr-FR"/>
        </w:rPr>
        <w:t xml:space="preserve">site perché du </w:t>
      </w:r>
      <w:hyperlink r:id="rId8904" w:anchor="Cul_Bronze_Final_Corse" w:history="1">
        <w:r w:rsidRPr="00F170E8">
          <w:rPr>
            <w:rStyle w:val="Hyperlink"/>
            <w:lang w:val="fr-FR"/>
          </w:rPr>
          <w:t>BF</w:t>
        </w:r>
      </w:hyperlink>
      <w:r>
        <w:rPr>
          <w:lang w:val="fr-FR"/>
        </w:rPr>
        <w:t xml:space="preserve"> </w:t>
      </w:r>
      <w:r w:rsidRPr="00F170E8">
        <w:rPr>
          <w:lang w:val="fr-FR"/>
        </w:rPr>
        <w:t>(BIB 2298 p. 29)</w:t>
      </w:r>
    </w:p>
    <w:p w14:paraId="03E302C9" w14:textId="77777777" w:rsidR="00F170E8" w:rsidRPr="00F170E8" w:rsidRDefault="00F170E8" w:rsidP="003363BE">
      <w:pPr>
        <w:rPr>
          <w:lang w:val="fr-FR"/>
        </w:rPr>
      </w:pPr>
    </w:p>
    <w:p w14:paraId="36EE921E" w14:textId="77777777" w:rsidR="002902A0" w:rsidRPr="00426FF9" w:rsidRDefault="002902A0" w:rsidP="00426FF9">
      <w:pPr>
        <w:pStyle w:val="Heading1"/>
        <w:rPr>
          <w:lang w:val="es-ES"/>
        </w:rPr>
      </w:pPr>
      <w:bookmarkStart w:id="3725" w:name="Sit_Punta_Apazzu"/>
      <w:r w:rsidRPr="00426FF9">
        <w:rPr>
          <w:lang w:val="es-ES"/>
        </w:rPr>
        <w:t>PUNTA DI APAZZU</w:t>
      </w:r>
    </w:p>
    <w:bookmarkEnd w:id="3725"/>
    <w:p w14:paraId="79684C1B" w14:textId="77777777" w:rsidR="002902A0" w:rsidRPr="00F170E8" w:rsidRDefault="002902A0" w:rsidP="002902A0">
      <w:pPr>
        <w:rPr>
          <w:sz w:val="20"/>
          <w:szCs w:val="20"/>
          <w:lang w:val="es-ES"/>
        </w:rPr>
      </w:pPr>
      <w:r w:rsidRPr="00F170E8">
        <w:rPr>
          <w:sz w:val="20"/>
          <w:szCs w:val="20"/>
          <w:lang w:val="es-ES"/>
        </w:rPr>
        <w:t>Punta di Apazzu</w:t>
      </w:r>
    </w:p>
    <w:p w14:paraId="313CA564" w14:textId="77777777" w:rsidR="002902A0" w:rsidRPr="00F170E8" w:rsidRDefault="002902A0" w:rsidP="003363BE">
      <w:pPr>
        <w:rPr>
          <w:lang w:val="es-ES"/>
        </w:rPr>
      </w:pPr>
    </w:p>
    <w:p w14:paraId="7EA1B149" w14:textId="790B7B34" w:rsidR="002902A0" w:rsidRPr="003363BE" w:rsidRDefault="002902A0" w:rsidP="002902A0">
      <w:pPr>
        <w:jc w:val="both"/>
        <w:rPr>
          <w:lang w:val="fr-FR"/>
        </w:rPr>
      </w:pPr>
      <w:r>
        <w:rPr>
          <w:lang w:val="fr-FR"/>
        </w:rPr>
        <w:t xml:space="preserve">Site fortifié dominant </w:t>
      </w:r>
      <w:hyperlink r:id="rId8905" w:anchor="Sit_Apazzu" w:history="1">
        <w:r w:rsidRPr="002902A0">
          <w:rPr>
            <w:rStyle w:val="Hyperlink"/>
            <w:lang w:val="fr-FR"/>
          </w:rPr>
          <w:t>Apazzu</w:t>
        </w:r>
      </w:hyperlink>
      <w:r>
        <w:rPr>
          <w:lang w:val="fr-FR"/>
        </w:rPr>
        <w:t xml:space="preserve"> (BIB 2299) </w:t>
      </w:r>
      <w:r w:rsidR="005A11EE">
        <w:rPr>
          <w:lang w:val="fr-FR"/>
        </w:rPr>
        <w:t xml:space="preserve">dont il est contemporain </w:t>
      </w:r>
      <w:r w:rsidR="005A11EE" w:rsidRPr="005A11EE">
        <w:rPr>
          <w:lang w:val="fr-FR"/>
        </w:rPr>
        <w:t>(BIB 2298)</w:t>
      </w:r>
      <w:r w:rsidR="005A11EE">
        <w:rPr>
          <w:lang w:val="fr-FR"/>
        </w:rPr>
        <w:t xml:space="preserve"> </w:t>
      </w:r>
      <w:hyperlink r:id="rId8906" w:anchor="Cul_Turriformes" w:history="1">
        <w:r w:rsidRPr="002902A0">
          <w:rPr>
            <w:rStyle w:val="Hyperlink"/>
            <w:lang w:val="fr-FR"/>
          </w:rPr>
          <w:t>turriforme</w:t>
        </w:r>
      </w:hyperlink>
      <w:r w:rsidRPr="002902A0">
        <w:rPr>
          <w:lang w:val="fr-FR"/>
        </w:rPr>
        <w:t xml:space="preserve"> du gr. </w:t>
      </w:r>
      <w:hyperlink r:id="rId8907" w:anchor="Cul_Turriformes_ctxt_reg_sartene_ens_MeW" w:history="1">
        <w:r w:rsidRPr="002902A0">
          <w:rPr>
            <w:rStyle w:val="Hyperlink"/>
            <w:lang w:val="fr-FR"/>
          </w:rPr>
          <w:t>médio-occidental du Sarténais</w:t>
        </w:r>
      </w:hyperlink>
      <w:r>
        <w:rPr>
          <w:lang w:val="fr-FR"/>
        </w:rPr>
        <w:t xml:space="preserve"> </w:t>
      </w:r>
      <w:r w:rsidRPr="002902A0">
        <w:rPr>
          <w:lang w:val="fr-FR"/>
        </w:rPr>
        <w:t>(BIB 2299)</w:t>
      </w:r>
      <w:r w:rsidR="00F170E8">
        <w:rPr>
          <w:lang w:val="fr-FR"/>
        </w:rPr>
        <w:t xml:space="preserve"> site perché du </w:t>
      </w:r>
      <w:hyperlink r:id="rId8908" w:anchor="Cul_Bronze_Final_Corse" w:history="1">
        <w:r w:rsidR="00F170E8" w:rsidRPr="00F170E8">
          <w:rPr>
            <w:rStyle w:val="Hyperlink"/>
            <w:lang w:val="fr-FR"/>
          </w:rPr>
          <w:t>BF</w:t>
        </w:r>
      </w:hyperlink>
      <w:r w:rsidR="00F170E8">
        <w:rPr>
          <w:lang w:val="fr-FR"/>
        </w:rPr>
        <w:t xml:space="preserve"> </w:t>
      </w:r>
      <w:r w:rsidR="00F170E8" w:rsidRPr="00F170E8">
        <w:rPr>
          <w:lang w:val="fr-FR"/>
        </w:rPr>
        <w:t>(BIB 2298 p. 29)</w:t>
      </w:r>
      <w:r w:rsidR="005A11EE">
        <w:rPr>
          <w:lang w:val="fr-FR"/>
        </w:rPr>
        <w:t xml:space="preserve"> Occupation dès 1800 BC </w:t>
      </w:r>
      <w:r w:rsidR="005A11EE" w:rsidRPr="005A11EE">
        <w:rPr>
          <w:lang w:val="fr-FR"/>
        </w:rPr>
        <w:t>(BIB 2298)</w:t>
      </w:r>
      <w:r w:rsidR="005A11EE">
        <w:rPr>
          <w:lang w:val="fr-FR"/>
        </w:rPr>
        <w:t xml:space="preserve"> </w:t>
      </w:r>
    </w:p>
    <w:p w14:paraId="1C1B340F" w14:textId="77777777" w:rsidR="002E6AE5" w:rsidRPr="0032190F" w:rsidRDefault="002E6AE5" w:rsidP="00242C0F">
      <w:pPr>
        <w:jc w:val="both"/>
        <w:rPr>
          <w:szCs w:val="20"/>
          <w:lang w:val="fr-FR"/>
        </w:rPr>
      </w:pPr>
    </w:p>
    <w:p w14:paraId="5AA8E4B6" w14:textId="77777777" w:rsidR="004857EB" w:rsidRPr="008156B1" w:rsidRDefault="004857EB" w:rsidP="00426FF9">
      <w:pPr>
        <w:pStyle w:val="Heading1"/>
      </w:pPr>
      <w:bookmarkStart w:id="3726" w:name="Sit_Apazzu"/>
      <w:r w:rsidRPr="008156B1">
        <w:t>APAZZU</w:t>
      </w:r>
    </w:p>
    <w:bookmarkEnd w:id="3726"/>
    <w:p w14:paraId="1C5AFBFA" w14:textId="768CA689" w:rsidR="008156B1" w:rsidRDefault="004857EB" w:rsidP="00B46317">
      <w:pPr>
        <w:rPr>
          <w:szCs w:val="20"/>
          <w:lang w:val="fr-FR"/>
        </w:rPr>
      </w:pPr>
      <w:r w:rsidRPr="008156B1">
        <w:rPr>
          <w:szCs w:val="20"/>
          <w:lang w:val="fr-FR"/>
        </w:rPr>
        <w:br/>
      </w:r>
      <w:r w:rsidR="00B46317">
        <w:rPr>
          <w:lang w:val="fr-FR"/>
        </w:rPr>
        <w:t xml:space="preserve">groupe de </w:t>
      </w:r>
      <w:hyperlink r:id="rId8909" w:anchor="Cul_Steles_Corse" w:history="1">
        <w:r w:rsidR="008D0C95" w:rsidRPr="008156B1">
          <w:rPr>
            <w:rStyle w:val="Hyperlink"/>
            <w:szCs w:val="20"/>
            <w:lang w:val="fr-FR"/>
          </w:rPr>
          <w:t>stèle(s) corse(s)</w:t>
        </w:r>
      </w:hyperlink>
      <w:r w:rsidR="008156B1" w:rsidRPr="008156B1">
        <w:rPr>
          <w:lang w:val="fr-FR"/>
        </w:rPr>
        <w:t xml:space="preserve"> liées au </w:t>
      </w:r>
      <w:hyperlink r:id="rId8910" w:anchor="Cul_Turriformes_ctxt_reg_sartene_ens_MeW" w:history="1">
        <w:r w:rsidR="008156B1" w:rsidRPr="008156B1">
          <w:rPr>
            <w:rStyle w:val="Hyperlink"/>
            <w:lang w:val="fr-FR"/>
          </w:rPr>
          <w:t xml:space="preserve">gr. des turriformes </w:t>
        </w:r>
        <w:r w:rsidR="008156B1">
          <w:rPr>
            <w:rStyle w:val="Hyperlink"/>
            <w:lang w:val="fr-FR"/>
          </w:rPr>
          <w:t xml:space="preserve">médio-occiental </w:t>
        </w:r>
        <w:r w:rsidR="008156B1" w:rsidRPr="008156B1">
          <w:rPr>
            <w:rStyle w:val="Hyperlink"/>
            <w:lang w:val="fr-FR"/>
          </w:rPr>
          <w:t xml:space="preserve">du </w:t>
        </w:r>
        <w:r w:rsidR="008156B1">
          <w:rPr>
            <w:rStyle w:val="Hyperlink"/>
            <w:lang w:val="fr-FR"/>
          </w:rPr>
          <w:t>s</w:t>
        </w:r>
        <w:r w:rsidR="008156B1" w:rsidRPr="008156B1">
          <w:rPr>
            <w:rStyle w:val="Hyperlink"/>
            <w:lang w:val="fr-FR"/>
          </w:rPr>
          <w:t>arténais</w:t>
        </w:r>
      </w:hyperlink>
      <w:r w:rsidR="008156B1">
        <w:rPr>
          <w:lang w:val="fr-FR"/>
        </w:rPr>
        <w:t xml:space="preserve"> (BIB 2299)</w:t>
      </w:r>
      <w:r w:rsidR="00B46317">
        <w:rPr>
          <w:lang w:val="fr-FR"/>
        </w:rPr>
        <w:t xml:space="preserve"> </w:t>
      </w:r>
      <w:r w:rsidR="008156B1" w:rsidRPr="008156B1">
        <w:rPr>
          <w:szCs w:val="20"/>
          <w:lang w:val="fr-FR"/>
        </w:rPr>
        <w:t xml:space="preserve">dominé par </w:t>
      </w:r>
      <w:r w:rsidR="005A11EE">
        <w:rPr>
          <w:szCs w:val="20"/>
          <w:lang w:val="fr-FR"/>
        </w:rPr>
        <w:t xml:space="preserve">le </w:t>
      </w:r>
      <w:hyperlink r:id="rId8911" w:anchor="Sit_Punta_Apazzu" w:history="1">
        <w:r w:rsidR="008156B1" w:rsidRPr="002902A0">
          <w:rPr>
            <w:rStyle w:val="Hyperlink"/>
            <w:szCs w:val="20"/>
            <w:lang w:val="fr-FR"/>
          </w:rPr>
          <w:t>Punta d’Appazu</w:t>
        </w:r>
      </w:hyperlink>
      <w:r w:rsidR="00B46317" w:rsidRPr="00B46317">
        <w:rPr>
          <w:lang w:val="fr-FR"/>
        </w:rPr>
        <w:t xml:space="preserve"> </w:t>
      </w:r>
      <w:r w:rsidR="00B46317" w:rsidRPr="008156B1">
        <w:rPr>
          <w:szCs w:val="20"/>
          <w:lang w:val="fr-FR"/>
        </w:rPr>
        <w:t>(BIB 2299)</w:t>
      </w:r>
      <w:r w:rsidR="008156B1" w:rsidRPr="008156B1">
        <w:rPr>
          <w:szCs w:val="20"/>
          <w:lang w:val="fr-FR"/>
        </w:rPr>
        <w:t xml:space="preserve">. La limite sud-ouest de cet ensemble est dominée par </w:t>
      </w:r>
      <w:hyperlink r:id="rId8912" w:anchor="Sit_Castidacciu" w:history="1">
        <w:r w:rsidR="008156B1" w:rsidRPr="00F170E8">
          <w:rPr>
            <w:rStyle w:val="Hyperlink"/>
            <w:szCs w:val="20"/>
            <w:lang w:val="fr-FR"/>
          </w:rPr>
          <w:t>Castidacciu</w:t>
        </w:r>
      </w:hyperlink>
      <w:r w:rsidR="008156B1" w:rsidRPr="008156B1">
        <w:rPr>
          <w:szCs w:val="20"/>
          <w:lang w:val="fr-FR"/>
        </w:rPr>
        <w:t xml:space="preserve"> et </w:t>
      </w:r>
      <w:hyperlink r:id="rId8913" w:anchor="Sit_Turrione" w:history="1">
        <w:r w:rsidR="008156B1" w:rsidRPr="00F170E8">
          <w:rPr>
            <w:rStyle w:val="Hyperlink"/>
            <w:szCs w:val="20"/>
            <w:lang w:val="fr-FR"/>
          </w:rPr>
          <w:t>Turrione</w:t>
        </w:r>
      </w:hyperlink>
      <w:r w:rsidR="008156B1" w:rsidRPr="008156B1">
        <w:rPr>
          <w:szCs w:val="20"/>
          <w:lang w:val="fr-FR"/>
        </w:rPr>
        <w:t xml:space="preserve"> (BIB 2299).</w:t>
      </w:r>
    </w:p>
    <w:p w14:paraId="698161D6" w14:textId="77777777" w:rsidR="008156B1" w:rsidRPr="008156B1" w:rsidRDefault="008156B1" w:rsidP="008D0C95">
      <w:pPr>
        <w:jc w:val="both"/>
        <w:rPr>
          <w:szCs w:val="20"/>
          <w:lang w:val="fr-FR"/>
        </w:rPr>
      </w:pPr>
    </w:p>
    <w:p w14:paraId="23933B8A" w14:textId="171A0C4C" w:rsidR="004857EB" w:rsidRDefault="00593F76" w:rsidP="00242C0F">
      <w:pPr>
        <w:jc w:val="both"/>
        <w:rPr>
          <w:lang w:val="fr-FR"/>
        </w:rPr>
      </w:pPr>
      <w:r w:rsidRPr="0032190F">
        <w:rPr>
          <w:szCs w:val="20"/>
          <w:lang w:val="fr-FR"/>
        </w:rPr>
        <w:lastRenderedPageBreak/>
        <w:t>Sartène.</w:t>
      </w:r>
      <w:r w:rsidR="008D0C95" w:rsidRPr="0032190F">
        <w:rPr>
          <w:szCs w:val="20"/>
          <w:lang w:val="fr-FR"/>
        </w:rPr>
        <w:t xml:space="preserve"> </w:t>
      </w:r>
      <w:r w:rsidR="004857EB" w:rsidRPr="0032190F">
        <w:rPr>
          <w:szCs w:val="20"/>
          <w:lang w:val="fr-FR"/>
        </w:rPr>
        <w:t xml:space="preserve">Alignement de menhirs-stèles de Corse attribué au </w:t>
      </w:r>
      <w:hyperlink r:id="rId8914" w:anchor="Cul_Renaghju_4" w:history="1">
        <w:r w:rsidR="004857EB" w:rsidRPr="0032190F">
          <w:rPr>
            <w:rStyle w:val="Hyperlink"/>
            <w:szCs w:val="20"/>
            <w:lang w:val="fr-FR"/>
          </w:rPr>
          <w:t>Renaghju 4 / I Stantari 2</w:t>
        </w:r>
      </w:hyperlink>
      <w:r w:rsidR="004857EB" w:rsidRPr="0032190F">
        <w:rPr>
          <w:szCs w:val="20"/>
          <w:lang w:val="fr-FR"/>
        </w:rPr>
        <w:t xml:space="preserve"> (BIB 2298 p. 27) </w:t>
      </w:r>
      <w:r w:rsidR="008F3F4B">
        <w:rPr>
          <w:szCs w:val="20"/>
          <w:lang w:val="fr-FR"/>
        </w:rPr>
        <w:t xml:space="preserve">Alignement NE/SO </w:t>
      </w:r>
      <w:r w:rsidR="008F3F4B" w:rsidRPr="0032190F">
        <w:rPr>
          <w:lang w:val="fr-FR"/>
        </w:rPr>
        <w:t>(BIB 2298 p. 27)</w:t>
      </w:r>
      <w:r w:rsidR="008156B1">
        <w:rPr>
          <w:lang w:val="fr-FR"/>
        </w:rPr>
        <w:t xml:space="preserve"> BM ou BF (BIB 2299)</w:t>
      </w:r>
    </w:p>
    <w:p w14:paraId="625FED14" w14:textId="77777777" w:rsidR="005A11EE" w:rsidRDefault="005A11EE" w:rsidP="00242C0F">
      <w:pPr>
        <w:jc w:val="both"/>
        <w:rPr>
          <w:lang w:val="fr-FR"/>
        </w:rPr>
      </w:pPr>
    </w:p>
    <w:p w14:paraId="15171134" w14:textId="77777777" w:rsidR="005A11EE" w:rsidRDefault="005A11EE" w:rsidP="005A11EE">
      <w:pPr>
        <w:pStyle w:val="Heading2"/>
      </w:pPr>
      <w:r>
        <w:t>stèles</w:t>
      </w:r>
    </w:p>
    <w:p w14:paraId="30FBB1D0" w14:textId="77777777" w:rsidR="005A11EE" w:rsidRDefault="005A11EE" w:rsidP="00242C0F">
      <w:pPr>
        <w:jc w:val="both"/>
        <w:rPr>
          <w:lang w:val="fr-FR"/>
        </w:rPr>
      </w:pPr>
    </w:p>
    <w:p w14:paraId="42E13BB3" w14:textId="77777777" w:rsidR="005A11EE" w:rsidRPr="005A11EE" w:rsidRDefault="005A11EE" w:rsidP="005A11EE">
      <w:pPr>
        <w:rPr>
          <w:lang w:val="fr-FR"/>
        </w:rPr>
      </w:pPr>
      <w:r>
        <w:rPr>
          <w:szCs w:val="20"/>
          <w:lang w:val="fr-FR"/>
        </w:rPr>
        <w:t xml:space="preserve">Les SM (1400-800 BC) serait le remploi des stèles (2200-1400 BC) </w:t>
      </w:r>
      <w:r w:rsidRPr="005A11EE">
        <w:rPr>
          <w:lang w:val="fr-FR"/>
        </w:rPr>
        <w:t>(BIB 2298 fig. 4)</w:t>
      </w:r>
    </w:p>
    <w:p w14:paraId="55BC1246" w14:textId="77777777" w:rsidR="0078097B" w:rsidRDefault="0078097B" w:rsidP="00242C0F">
      <w:pPr>
        <w:jc w:val="both"/>
        <w:rPr>
          <w:szCs w:val="20"/>
          <w:lang w:val="fr-FR"/>
        </w:rPr>
      </w:pPr>
    </w:p>
    <w:p w14:paraId="2B15F5E0" w14:textId="77777777" w:rsidR="0078097B" w:rsidRDefault="0078097B" w:rsidP="005A11EE">
      <w:pPr>
        <w:pStyle w:val="Heading3"/>
      </w:pPr>
      <w:bookmarkStart w:id="3727" w:name="Sit_Apazzu_1"/>
      <w:r>
        <w:t>Apazzu 1</w:t>
      </w:r>
    </w:p>
    <w:bookmarkEnd w:id="3727"/>
    <w:p w14:paraId="0486622D" w14:textId="77777777" w:rsidR="001578B1" w:rsidRDefault="001578B1" w:rsidP="00701B82">
      <w:pPr>
        <w:jc w:val="both"/>
        <w:rPr>
          <w:szCs w:val="20"/>
          <w:lang w:val="fr-FR"/>
        </w:rPr>
      </w:pPr>
    </w:p>
    <w:p w14:paraId="32711CFC" w14:textId="65F14AAD" w:rsidR="00701B82" w:rsidRDefault="00701B82" w:rsidP="00701B82">
      <w:pPr>
        <w:jc w:val="both"/>
        <w:rPr>
          <w:lang w:val="fr-FR"/>
        </w:rPr>
      </w:pPr>
      <w:r>
        <w:rPr>
          <w:szCs w:val="20"/>
          <w:lang w:val="fr-FR"/>
        </w:rPr>
        <w:t xml:space="preserve">Apazzu 1: </w:t>
      </w:r>
      <w:hyperlink r:id="rId8915" w:anchor="Cul_Art_TAC_T_t_epee" w:history="1">
        <w:r w:rsidRPr="00701B82">
          <w:rPr>
            <w:rStyle w:val="Hyperlink"/>
            <w:szCs w:val="20"/>
            <w:lang w:val="fr-FR"/>
          </w:rPr>
          <w:t>épée</w:t>
        </w:r>
      </w:hyperlink>
      <w:r w:rsidR="00071291" w:rsidRPr="00071291">
        <w:rPr>
          <w:lang w:val="fr-FR"/>
        </w:rPr>
        <w:t xml:space="preserve"> suspendue en collier, épaules dégagées</w:t>
      </w:r>
      <w:r w:rsidR="00D079B0">
        <w:rPr>
          <w:lang w:val="fr-FR"/>
        </w:rPr>
        <w:t xml:space="preserve"> (SS BIB)</w:t>
      </w:r>
    </w:p>
    <w:p w14:paraId="3871B1B6" w14:textId="618F7CD4" w:rsidR="00D079B0" w:rsidRDefault="00D079B0" w:rsidP="00701B82">
      <w:pPr>
        <w:jc w:val="both"/>
        <w:rPr>
          <w:lang w:val="fr-FR"/>
        </w:rPr>
      </w:pPr>
      <w:r>
        <w:rPr>
          <w:lang w:val="fr-FR"/>
        </w:rPr>
        <w:t>La morphologie de la stèle</w:t>
      </w:r>
      <w:r w:rsidR="001578B1">
        <w:rPr>
          <w:lang w:val="fr-FR"/>
        </w:rPr>
        <w:t>, notamment l'espace du visage,</w:t>
      </w:r>
      <w:r>
        <w:rPr>
          <w:lang w:val="fr-FR"/>
        </w:rPr>
        <w:t xml:space="preserve"> et l'épée font penser à </w:t>
      </w:r>
      <w:hyperlink r:id="rId8916" w:anchor="Sit_Tapada_Moita" w:history="1">
        <w:r w:rsidRPr="00D079B0">
          <w:rPr>
            <w:rStyle w:val="Hyperlink"/>
            <w:lang w:val="fr-FR"/>
          </w:rPr>
          <w:t>Tapada da Moita</w:t>
        </w:r>
      </w:hyperlink>
      <w:r>
        <w:rPr>
          <w:lang w:val="fr-FR"/>
        </w:rPr>
        <w:t xml:space="preserve"> (SS BIB)</w:t>
      </w:r>
    </w:p>
    <w:p w14:paraId="7CBB5580" w14:textId="77777777" w:rsidR="0078097B" w:rsidRDefault="0078097B" w:rsidP="00701B82">
      <w:pPr>
        <w:jc w:val="both"/>
        <w:rPr>
          <w:lang w:val="fr-FR"/>
        </w:rPr>
      </w:pPr>
    </w:p>
    <w:p w14:paraId="39CC0D28" w14:textId="77777777" w:rsidR="0078097B" w:rsidRDefault="0078097B" w:rsidP="005A11EE">
      <w:pPr>
        <w:pStyle w:val="Heading3"/>
      </w:pPr>
      <w:r>
        <w:t>Apazzu 2</w:t>
      </w:r>
    </w:p>
    <w:p w14:paraId="64218288" w14:textId="77777777" w:rsidR="0078097B" w:rsidRPr="00071291" w:rsidRDefault="0078097B" w:rsidP="00701B82">
      <w:pPr>
        <w:jc w:val="both"/>
        <w:rPr>
          <w:szCs w:val="20"/>
          <w:lang w:val="fr-FR"/>
        </w:rPr>
      </w:pPr>
    </w:p>
    <w:p w14:paraId="749994CA" w14:textId="41FB8AC3" w:rsidR="00701B82" w:rsidRDefault="00701B82" w:rsidP="00242C0F">
      <w:pPr>
        <w:jc w:val="both"/>
        <w:rPr>
          <w:lang w:val="fr-FR"/>
        </w:rPr>
      </w:pPr>
      <w:r>
        <w:rPr>
          <w:szCs w:val="20"/>
          <w:lang w:val="fr-FR"/>
        </w:rPr>
        <w:t xml:space="preserve">Apazzu 2: </w:t>
      </w:r>
      <w:hyperlink r:id="rId8917" w:anchor="Cul_Art_TAC_T_t_epee" w:history="1">
        <w:r w:rsidRPr="00701B82">
          <w:rPr>
            <w:rStyle w:val="Hyperlink"/>
            <w:szCs w:val="20"/>
            <w:lang w:val="fr-FR"/>
          </w:rPr>
          <w:t>épée</w:t>
        </w:r>
      </w:hyperlink>
      <w:r w:rsidR="00071291" w:rsidRPr="00376AFE">
        <w:rPr>
          <w:lang w:val="fr-FR"/>
        </w:rPr>
        <w:t xml:space="preserve"> suspendue en collier</w:t>
      </w:r>
    </w:p>
    <w:p w14:paraId="42EDED1D" w14:textId="77777777" w:rsidR="002419B5" w:rsidRDefault="002419B5" w:rsidP="00242C0F">
      <w:pPr>
        <w:jc w:val="both"/>
        <w:rPr>
          <w:lang w:val="fr-FR"/>
        </w:rPr>
      </w:pPr>
    </w:p>
    <w:p w14:paraId="3CAE4262" w14:textId="77777777" w:rsidR="002419B5" w:rsidRDefault="002419B5" w:rsidP="005A11EE">
      <w:pPr>
        <w:pStyle w:val="Heading3"/>
      </w:pPr>
      <w:r>
        <w:t>Apazzu 8</w:t>
      </w:r>
    </w:p>
    <w:p w14:paraId="04358312" w14:textId="77777777" w:rsidR="002419B5" w:rsidRDefault="002419B5" w:rsidP="00242C0F">
      <w:pPr>
        <w:jc w:val="both"/>
        <w:rPr>
          <w:lang w:val="fr-FR"/>
        </w:rPr>
      </w:pPr>
    </w:p>
    <w:p w14:paraId="13F1F85F" w14:textId="538BB9D1" w:rsidR="002419B5" w:rsidRDefault="00000000" w:rsidP="00242C0F">
      <w:pPr>
        <w:jc w:val="both"/>
        <w:rPr>
          <w:lang w:val="fr-FR"/>
        </w:rPr>
      </w:pPr>
      <w:hyperlink r:id="rId8918" w:anchor="Cul_Art_TAC_T_t_epee" w:history="1">
        <w:r w:rsidR="002419B5" w:rsidRPr="00701B82">
          <w:rPr>
            <w:rStyle w:val="Hyperlink"/>
            <w:szCs w:val="20"/>
            <w:lang w:val="fr-FR"/>
          </w:rPr>
          <w:t>épée</w:t>
        </w:r>
      </w:hyperlink>
      <w:r w:rsidR="002419B5" w:rsidRPr="00376AFE">
        <w:rPr>
          <w:lang w:val="fr-FR"/>
        </w:rPr>
        <w:t xml:space="preserve"> suspendue en collier</w:t>
      </w:r>
    </w:p>
    <w:p w14:paraId="44D21C25" w14:textId="77777777" w:rsidR="00163A08" w:rsidRDefault="00163A08" w:rsidP="00242C0F">
      <w:pPr>
        <w:jc w:val="both"/>
        <w:rPr>
          <w:lang w:val="fr-FR"/>
        </w:rPr>
      </w:pPr>
    </w:p>
    <w:p w14:paraId="4B8E83CB" w14:textId="77777777" w:rsidR="002419B5" w:rsidRDefault="002419B5" w:rsidP="005A11EE">
      <w:pPr>
        <w:pStyle w:val="Heading3"/>
      </w:pPr>
      <w:r>
        <w:t>Apazzu 10</w:t>
      </w:r>
    </w:p>
    <w:p w14:paraId="3562E01C" w14:textId="77777777" w:rsidR="002419B5" w:rsidRDefault="002419B5" w:rsidP="002419B5">
      <w:pPr>
        <w:rPr>
          <w:lang w:val="fr-FR"/>
        </w:rPr>
      </w:pPr>
    </w:p>
    <w:p w14:paraId="2D3C5216" w14:textId="5164BF9A" w:rsidR="002419B5" w:rsidRPr="002419B5" w:rsidRDefault="00000000" w:rsidP="002419B5">
      <w:pPr>
        <w:rPr>
          <w:lang w:val="fr-FR"/>
        </w:rPr>
      </w:pPr>
      <w:hyperlink r:id="rId8919" w:anchor="Cul_Art_TAC_T_t_epee" w:history="1">
        <w:r w:rsidR="002419B5" w:rsidRPr="00701B82">
          <w:rPr>
            <w:rStyle w:val="Hyperlink"/>
            <w:szCs w:val="20"/>
            <w:lang w:val="fr-FR"/>
          </w:rPr>
          <w:t>épée</w:t>
        </w:r>
      </w:hyperlink>
      <w:r w:rsidR="002419B5" w:rsidRPr="00376AFE">
        <w:rPr>
          <w:lang w:val="fr-FR"/>
        </w:rPr>
        <w:t xml:space="preserve"> suspendue en collier</w:t>
      </w:r>
    </w:p>
    <w:p w14:paraId="7E25ED81" w14:textId="77777777" w:rsidR="002419B5" w:rsidRDefault="002419B5" w:rsidP="002419B5">
      <w:pPr>
        <w:jc w:val="both"/>
        <w:rPr>
          <w:lang w:val="fr-FR"/>
        </w:rPr>
      </w:pPr>
    </w:p>
    <w:p w14:paraId="10157410" w14:textId="77777777" w:rsidR="002419B5" w:rsidRDefault="002419B5" w:rsidP="005A11EE">
      <w:pPr>
        <w:pStyle w:val="Heading3"/>
      </w:pPr>
      <w:bookmarkStart w:id="3728" w:name="Sit_Apazzu_13"/>
      <w:r>
        <w:t>Apazzu 13</w:t>
      </w:r>
    </w:p>
    <w:bookmarkEnd w:id="3728"/>
    <w:p w14:paraId="22124994" w14:textId="77777777" w:rsidR="002419B5" w:rsidRDefault="002419B5" w:rsidP="002419B5">
      <w:pPr>
        <w:rPr>
          <w:lang w:val="fr-FR"/>
        </w:rPr>
      </w:pPr>
    </w:p>
    <w:p w14:paraId="329D7C59" w14:textId="3ADE00B4" w:rsidR="002419B5" w:rsidRPr="002419B5" w:rsidRDefault="00000000" w:rsidP="002419B5">
      <w:pPr>
        <w:rPr>
          <w:lang w:val="fr-FR"/>
        </w:rPr>
      </w:pPr>
      <w:hyperlink r:id="rId8920" w:anchor="Cul_Art_TAC_T_t_epee" w:history="1">
        <w:r w:rsidR="002419B5" w:rsidRPr="00701B82">
          <w:rPr>
            <w:rStyle w:val="Hyperlink"/>
            <w:szCs w:val="20"/>
            <w:lang w:val="fr-FR"/>
          </w:rPr>
          <w:t>épée</w:t>
        </w:r>
      </w:hyperlink>
      <w:r w:rsidR="002419B5" w:rsidRPr="00376AFE">
        <w:rPr>
          <w:lang w:val="fr-FR"/>
        </w:rPr>
        <w:t xml:space="preserve"> suspendue en collier</w:t>
      </w:r>
    </w:p>
    <w:p w14:paraId="5EB8240B" w14:textId="77777777" w:rsidR="002419B5" w:rsidRDefault="002419B5" w:rsidP="002419B5">
      <w:pPr>
        <w:jc w:val="both"/>
        <w:rPr>
          <w:lang w:val="fr-FR"/>
        </w:rPr>
      </w:pPr>
    </w:p>
    <w:p w14:paraId="594B9F4C" w14:textId="77777777" w:rsidR="005A11EE" w:rsidRDefault="005A11EE" w:rsidP="005A11EE">
      <w:pPr>
        <w:pStyle w:val="Heading2"/>
      </w:pPr>
      <w:r>
        <w:t>interprétation</w:t>
      </w:r>
    </w:p>
    <w:p w14:paraId="452B16A1" w14:textId="77777777" w:rsidR="005A11EE" w:rsidRDefault="005A11EE" w:rsidP="005A11EE">
      <w:pPr>
        <w:rPr>
          <w:lang w:val="fr-FR"/>
        </w:rPr>
      </w:pPr>
    </w:p>
    <w:p w14:paraId="210FE72C" w14:textId="757853A7" w:rsidR="005A11EE" w:rsidRPr="005A11EE" w:rsidRDefault="005A11EE" w:rsidP="005A11EE">
      <w:pPr>
        <w:rPr>
          <w:lang w:val="fr-FR"/>
        </w:rPr>
      </w:pPr>
      <w:r>
        <w:rPr>
          <w:szCs w:val="20"/>
          <w:lang w:val="fr-FR"/>
        </w:rPr>
        <w:t xml:space="preserve">contemporain du turriforme </w:t>
      </w:r>
      <w:hyperlink r:id="rId8921" w:anchor="Sit_Punta_Apazzu" w:history="1">
        <w:r w:rsidRPr="002902A0">
          <w:rPr>
            <w:rStyle w:val="Hyperlink"/>
            <w:szCs w:val="20"/>
            <w:lang w:val="fr-FR"/>
          </w:rPr>
          <w:t>Punta d’Appazu</w:t>
        </w:r>
      </w:hyperlink>
      <w:r w:rsidRPr="005A11EE">
        <w:rPr>
          <w:lang w:val="fr-FR"/>
        </w:rPr>
        <w:t xml:space="preserve"> (BIB 2298)</w:t>
      </w:r>
    </w:p>
    <w:p w14:paraId="7A243DCD" w14:textId="77777777" w:rsidR="00376AFE" w:rsidRPr="00376AFE" w:rsidRDefault="00376AFE" w:rsidP="00242C0F">
      <w:pPr>
        <w:jc w:val="both"/>
        <w:rPr>
          <w:lang w:val="fr-FR"/>
        </w:rPr>
      </w:pPr>
    </w:p>
    <w:p w14:paraId="5B63D1DD" w14:textId="77777777" w:rsidR="00376AFE" w:rsidRPr="00A0014D" w:rsidRDefault="00376AFE" w:rsidP="00426FF9">
      <w:pPr>
        <w:pStyle w:val="Heading1"/>
      </w:pPr>
      <w:r w:rsidRPr="00A0014D">
        <w:t>APPRICIANI</w:t>
      </w:r>
    </w:p>
    <w:p w14:paraId="1F76F6CF" w14:textId="77777777" w:rsidR="00376AFE" w:rsidRPr="00A0014D" w:rsidRDefault="00376AFE" w:rsidP="00242C0F">
      <w:pPr>
        <w:jc w:val="both"/>
        <w:rPr>
          <w:lang w:val="fr-FR"/>
        </w:rPr>
      </w:pPr>
    </w:p>
    <w:p w14:paraId="31E72FC7" w14:textId="22367B56" w:rsidR="00376AFE" w:rsidRPr="00A0014D" w:rsidRDefault="00000000" w:rsidP="00242C0F">
      <w:pPr>
        <w:jc w:val="both"/>
        <w:rPr>
          <w:lang w:val="fr-FR"/>
        </w:rPr>
      </w:pPr>
      <w:hyperlink r:id="rId8922" w:anchor="Cul_Steles_Corse" w:history="1">
        <w:r w:rsidR="00376AFE" w:rsidRPr="00A0014D">
          <w:rPr>
            <w:rStyle w:val="Hyperlink"/>
            <w:szCs w:val="20"/>
            <w:lang w:val="fr-FR"/>
          </w:rPr>
          <w:t>stèle(s) corse(s)</w:t>
        </w:r>
      </w:hyperlink>
      <w:r w:rsidR="00376AFE" w:rsidRPr="00A0014D">
        <w:rPr>
          <w:lang w:val="fr-FR"/>
        </w:rPr>
        <w:t xml:space="preserve"> (BIB 2299), visage, oreilles, </w:t>
      </w:r>
      <w:hyperlink r:id="rId8923" w:anchor="Cul_Art_TAC_T_t_cuirasse" w:history="1">
        <w:r w:rsidR="00376AFE" w:rsidRPr="00A0014D">
          <w:rPr>
            <w:rStyle w:val="Hyperlink"/>
            <w:szCs w:val="22"/>
            <w:lang w:val="fr-FR" w:eastAsia="en-GB"/>
          </w:rPr>
          <w:t>cuirasse</w:t>
        </w:r>
      </w:hyperlink>
      <w:r w:rsidR="00376AFE" w:rsidRPr="00A0014D">
        <w:rPr>
          <w:lang w:val="fr-FR"/>
        </w:rPr>
        <w:t xml:space="preserve"> (SS BIB)</w:t>
      </w:r>
    </w:p>
    <w:p w14:paraId="0D20B133" w14:textId="77777777" w:rsidR="00376AFE" w:rsidRPr="00A0014D" w:rsidRDefault="00376AFE" w:rsidP="00242C0F">
      <w:pPr>
        <w:jc w:val="both"/>
        <w:rPr>
          <w:lang w:val="fr-FR"/>
        </w:rPr>
      </w:pPr>
    </w:p>
    <w:p w14:paraId="3A3AA514" w14:textId="77777777" w:rsidR="00376AFE" w:rsidRPr="00A0014D" w:rsidRDefault="00376AFE" w:rsidP="00376AFE">
      <w:pPr>
        <w:rPr>
          <w:lang w:val="fr-FR"/>
        </w:rPr>
      </w:pPr>
    </w:p>
    <w:p w14:paraId="76DBC8E7" w14:textId="77777777" w:rsidR="00376AFE" w:rsidRPr="00A0014D" w:rsidRDefault="00376AFE" w:rsidP="00426FF9">
      <w:pPr>
        <w:pStyle w:val="Heading1"/>
      </w:pPr>
      <w:r w:rsidRPr="00A0014D">
        <w:t>CURNADO</w:t>
      </w:r>
    </w:p>
    <w:p w14:paraId="68B7418C" w14:textId="77777777" w:rsidR="00376AFE" w:rsidRPr="00A0014D" w:rsidRDefault="00376AFE" w:rsidP="00376AFE">
      <w:pPr>
        <w:rPr>
          <w:color w:val="000000" w:themeColor="text1"/>
          <w:lang w:val="fr-FR"/>
        </w:rPr>
      </w:pPr>
      <w:bookmarkStart w:id="3729" w:name="Sit_Curnaghjola"/>
      <w:r w:rsidRPr="00A0014D">
        <w:rPr>
          <w:color w:val="000000" w:themeColor="text1"/>
          <w:sz w:val="23"/>
          <w:szCs w:val="23"/>
          <w:lang w:val="fr-FR" w:eastAsia="en-GB"/>
        </w:rPr>
        <w:t>Curnadoghja</w:t>
      </w:r>
      <w:bookmarkEnd w:id="3729"/>
      <w:r w:rsidRPr="00A0014D">
        <w:rPr>
          <w:color w:val="000000" w:themeColor="text1"/>
          <w:sz w:val="23"/>
          <w:szCs w:val="23"/>
          <w:lang w:val="fr-FR" w:eastAsia="en-GB"/>
        </w:rPr>
        <w:t>,</w:t>
      </w:r>
      <w:r w:rsidRPr="00A0014D">
        <w:rPr>
          <w:rFonts w:eastAsia="HelveticaNeue-Roman"/>
          <w:color w:val="000000" w:themeColor="text1"/>
          <w:szCs w:val="18"/>
          <w:lang w:val="fr-FR" w:eastAsia="en-GB"/>
        </w:rPr>
        <w:t xml:space="preserve"> </w:t>
      </w:r>
      <w:r w:rsidRPr="00A0014D">
        <w:rPr>
          <w:color w:val="000000" w:themeColor="text1"/>
          <w:sz w:val="23"/>
          <w:szCs w:val="23"/>
          <w:lang w:val="fr-FR" w:eastAsia="en-GB"/>
        </w:rPr>
        <w:t>Curnaghjola</w:t>
      </w:r>
    </w:p>
    <w:p w14:paraId="595A8CF9" w14:textId="77777777" w:rsidR="00376AFE" w:rsidRPr="00A0014D" w:rsidRDefault="00376AFE" w:rsidP="00376AFE">
      <w:pPr>
        <w:rPr>
          <w:lang w:val="fr-FR"/>
        </w:rPr>
      </w:pPr>
    </w:p>
    <w:p w14:paraId="01DF02A1" w14:textId="221324D1" w:rsidR="00376AFE" w:rsidRPr="00A0014D" w:rsidRDefault="00000000" w:rsidP="00D732A2">
      <w:pPr>
        <w:tabs>
          <w:tab w:val="left" w:pos="2478"/>
        </w:tabs>
        <w:rPr>
          <w:lang w:val="fr-FR"/>
        </w:rPr>
      </w:pPr>
      <w:hyperlink r:id="rId8924" w:anchor="Cul_Steles_Corse" w:history="1">
        <w:r w:rsidR="00376AFE" w:rsidRPr="00A0014D">
          <w:rPr>
            <w:rStyle w:val="Hyperlink"/>
            <w:szCs w:val="20"/>
            <w:lang w:val="fr-FR"/>
          </w:rPr>
          <w:t>stèle(s) corse(s)</w:t>
        </w:r>
      </w:hyperlink>
      <w:r w:rsidR="00D732A2" w:rsidRPr="00A0014D">
        <w:rPr>
          <w:lang w:val="fr-FR"/>
        </w:rPr>
        <w:t xml:space="preserve"> (BIB 2299)</w:t>
      </w:r>
    </w:p>
    <w:p w14:paraId="6374899E" w14:textId="77777777" w:rsidR="007C501E" w:rsidRPr="00A0014D" w:rsidRDefault="007C501E" w:rsidP="00376AFE">
      <w:pPr>
        <w:rPr>
          <w:lang w:val="fr-FR"/>
        </w:rPr>
      </w:pPr>
    </w:p>
    <w:p w14:paraId="08D055E9" w14:textId="77777777" w:rsidR="007C501E" w:rsidRPr="006702EA" w:rsidRDefault="007C501E" w:rsidP="00376AFE">
      <w:pPr>
        <w:rPr>
          <w:lang w:val="fr-FR"/>
        </w:rPr>
      </w:pPr>
      <w:r w:rsidRPr="006702EA">
        <w:rPr>
          <w:lang w:val="fr-FR"/>
        </w:rPr>
        <w:t>Stèle 1: oreilles (SS BIB)</w:t>
      </w:r>
    </w:p>
    <w:p w14:paraId="3B7C7827" w14:textId="77777777" w:rsidR="00376AFE" w:rsidRPr="006702EA" w:rsidRDefault="00376AFE" w:rsidP="00376AFE">
      <w:pPr>
        <w:rPr>
          <w:lang w:val="fr-FR"/>
        </w:rPr>
      </w:pPr>
    </w:p>
    <w:p w14:paraId="311A45F6" w14:textId="77777777" w:rsidR="00376AFE" w:rsidRDefault="00376AFE" w:rsidP="00426FF9">
      <w:pPr>
        <w:pStyle w:val="Heading1"/>
      </w:pPr>
      <w:r>
        <w:lastRenderedPageBreak/>
        <w:t>PORTIGLIOLO</w:t>
      </w:r>
    </w:p>
    <w:p w14:paraId="57FAC762" w14:textId="77777777" w:rsidR="00376AFE" w:rsidRDefault="00376AFE" w:rsidP="00376AFE">
      <w:pPr>
        <w:rPr>
          <w:lang w:val="fr-FR"/>
        </w:rPr>
      </w:pPr>
    </w:p>
    <w:p w14:paraId="4ABFCC59" w14:textId="4A8F1891" w:rsidR="00376AFE" w:rsidRDefault="00000000" w:rsidP="00376AFE">
      <w:pPr>
        <w:rPr>
          <w:lang w:val="fr-FR"/>
        </w:rPr>
      </w:pPr>
      <w:hyperlink r:id="rId8925" w:anchor="Cul_Steles_Corse" w:history="1">
        <w:r w:rsidR="00376AFE" w:rsidRPr="00376AFE">
          <w:rPr>
            <w:rStyle w:val="Hyperlink"/>
            <w:szCs w:val="20"/>
            <w:lang w:val="fr-FR"/>
          </w:rPr>
          <w:t>stèle(s) corse(s)</w:t>
        </w:r>
      </w:hyperlink>
      <w:r w:rsidR="00376AFE">
        <w:rPr>
          <w:lang w:val="fr-FR"/>
        </w:rPr>
        <w:t>, épée ou poignard porté en collier (SS BIB)</w:t>
      </w:r>
    </w:p>
    <w:p w14:paraId="3B0F52B1" w14:textId="77777777" w:rsidR="00E615DD" w:rsidRDefault="00E615DD" w:rsidP="00376AFE">
      <w:pPr>
        <w:rPr>
          <w:lang w:val="fr-FR"/>
        </w:rPr>
      </w:pPr>
    </w:p>
    <w:p w14:paraId="55E41A67" w14:textId="77777777" w:rsidR="00E615DD" w:rsidRPr="00426FF9" w:rsidRDefault="00E615DD" w:rsidP="00426FF9">
      <w:pPr>
        <w:pStyle w:val="Heading1"/>
        <w:rPr>
          <w:lang w:val="es-ES"/>
        </w:rPr>
      </w:pPr>
      <w:bookmarkStart w:id="3730" w:name="Sit_Joao_Ver"/>
      <w:r w:rsidRPr="00426FF9">
        <w:rPr>
          <w:lang w:val="es-ES"/>
        </w:rPr>
        <w:t>JOAO DE VER</w:t>
      </w:r>
    </w:p>
    <w:bookmarkEnd w:id="3730"/>
    <w:p w14:paraId="2AD5D3E9" w14:textId="77777777" w:rsidR="00CB6180" w:rsidRPr="00740B69" w:rsidRDefault="00CB6180" w:rsidP="00CB6180">
      <w:pPr>
        <w:jc w:val="both"/>
        <w:rPr>
          <w:sz w:val="20"/>
          <w:lang w:val="es-ES"/>
        </w:rPr>
      </w:pPr>
      <w:r w:rsidRPr="00AA2425">
        <w:rPr>
          <w:sz w:val="20"/>
          <w:lang w:val="es-ES"/>
        </w:rPr>
        <w:t>Sao Joâo de Ver</w:t>
      </w:r>
      <w:r w:rsidR="00454D6B" w:rsidRPr="00AA2425">
        <w:rPr>
          <w:sz w:val="20"/>
          <w:lang w:val="es-ES"/>
        </w:rPr>
        <w:t>, San Joao de Ver, Porto o Varzim</w:t>
      </w:r>
      <w:r w:rsidR="00740B69">
        <w:rPr>
          <w:sz w:val="20"/>
          <w:lang w:val="es-ES"/>
        </w:rPr>
        <w:t>, BIB=</w:t>
      </w:r>
      <w:r w:rsidR="00740B69" w:rsidRPr="00740B69">
        <w:rPr>
          <w:sz w:val="20"/>
          <w:lang w:val="es-ES"/>
        </w:rPr>
        <w:t>(Jorge et Jorge, 1990)</w:t>
      </w:r>
    </w:p>
    <w:p w14:paraId="682F5A19" w14:textId="77777777" w:rsidR="00E615DD" w:rsidRPr="00E51F67" w:rsidRDefault="00E615DD" w:rsidP="00376AFE">
      <w:pPr>
        <w:rPr>
          <w:lang w:val="es-ES"/>
        </w:rPr>
      </w:pPr>
    </w:p>
    <w:p w14:paraId="7BA063B8" w14:textId="07DFEABA" w:rsidR="00DE3F10" w:rsidRPr="00F170E8" w:rsidRDefault="00DE3F10" w:rsidP="00DE3F10">
      <w:pPr>
        <w:autoSpaceDE w:val="0"/>
        <w:autoSpaceDN w:val="0"/>
        <w:adjustRightInd w:val="0"/>
        <w:jc w:val="both"/>
        <w:rPr>
          <w:lang w:val="fr-FR"/>
        </w:rPr>
      </w:pPr>
      <w:r>
        <w:rPr>
          <w:lang w:val="fr-FR"/>
        </w:rPr>
        <w:t xml:space="preserve">Portugal. </w:t>
      </w:r>
      <w:r w:rsidR="00454D6B">
        <w:rPr>
          <w:lang w:val="fr-FR"/>
        </w:rPr>
        <w:t>Stèle anthropomorphe naturaliste</w:t>
      </w:r>
      <w:r>
        <w:rPr>
          <w:lang w:val="fr-FR"/>
        </w:rPr>
        <w:t xml:space="preserve"> </w:t>
      </w:r>
      <w:r w:rsidRPr="00DE3F10">
        <w:rPr>
          <w:lang w:val="fr-FR"/>
        </w:rPr>
        <w:t>(BIB 2172)</w:t>
      </w:r>
      <w:r w:rsidR="00454D6B">
        <w:rPr>
          <w:lang w:val="fr-FR"/>
        </w:rPr>
        <w:t xml:space="preserve"> </w:t>
      </w:r>
      <w:hyperlink r:id="rId8926" w:anchor="Cul_API_aclasser_gr_NO" w:history="1">
        <w:r w:rsidR="00740B69" w:rsidRPr="00740B69">
          <w:rPr>
            <w:rStyle w:val="Hyperlink"/>
            <w:lang w:val="fr-FR"/>
          </w:rPr>
          <w:t>gr. du NO ibérique</w:t>
        </w:r>
      </w:hyperlink>
      <w:r w:rsidR="00740B69" w:rsidRPr="00C771E4">
        <w:rPr>
          <w:lang w:val="fr-FR"/>
        </w:rPr>
        <w:t xml:space="preserve"> (BIB </w:t>
      </w:r>
      <w:r w:rsidR="00740B69">
        <w:rPr>
          <w:lang w:val="fr-FR"/>
        </w:rPr>
        <w:t>2962</w:t>
      </w:r>
      <w:r w:rsidR="00740B69" w:rsidRPr="00C771E4">
        <w:rPr>
          <w:lang w:val="fr-FR"/>
        </w:rPr>
        <w:t xml:space="preserve">) </w:t>
      </w:r>
      <w:r w:rsidRPr="00DE3F10">
        <w:rPr>
          <w:lang w:val="fr-FR"/>
        </w:rPr>
        <w:t xml:space="preserve">v. statuaire </w:t>
      </w:r>
      <w:hyperlink r:id="rId8927" w:anchor="Cul_Art_TAC_T_a_statuettes_p_Protohist" w:history="1">
        <w:r w:rsidRPr="00DE3F10">
          <w:rPr>
            <w:rStyle w:val="Hyperlink"/>
            <w:lang w:val="fr-FR"/>
          </w:rPr>
          <w:t>Protohistorique</w:t>
        </w:r>
      </w:hyperlink>
    </w:p>
    <w:p w14:paraId="531E8699" w14:textId="77777777" w:rsidR="00C21E3F" w:rsidRPr="00F170E8" w:rsidRDefault="00C21E3F" w:rsidP="00DE3F10">
      <w:pPr>
        <w:autoSpaceDE w:val="0"/>
        <w:autoSpaceDN w:val="0"/>
        <w:adjustRightInd w:val="0"/>
        <w:jc w:val="both"/>
        <w:rPr>
          <w:lang w:val="fr-FR"/>
        </w:rPr>
      </w:pPr>
    </w:p>
    <w:p w14:paraId="551E860E" w14:textId="4C503894" w:rsidR="00C21E3F" w:rsidRPr="00DE3F10" w:rsidRDefault="00C21E3F" w:rsidP="00DE3F10">
      <w:pPr>
        <w:autoSpaceDE w:val="0"/>
        <w:autoSpaceDN w:val="0"/>
        <w:adjustRightInd w:val="0"/>
        <w:jc w:val="both"/>
        <w:rPr>
          <w:lang w:val="fr-FR"/>
        </w:rPr>
      </w:pPr>
      <w:r w:rsidRPr="00C21E3F">
        <w:rPr>
          <w:lang w:val="fr-FR"/>
        </w:rPr>
        <w:t xml:space="preserve">II s 'agit de Ia piece formellement Ia plus evoluee de toutes celles qui ont ete presentees dans cette communication. Malheureusement sa provenance est inconnue. A un certain moment, elle a ete achetee a un antiquaire de P6voa de V arzim, dans le district de Porto, et finalement deposee dans un immeuble de Ia ville meme de Porto, ou nous I'avons etudiee; actuellement son proprietaire I' a installee dans sa maison de Guimaraes. D 'a pres une information de notre collegue Armando Coelho F. da Silva (publiquement communiquee au Colloque d' Archeologie du Nord-Ouest Peninsulaire, Porto, Septembre 1988), elle proviendrait de S. Joao de Ver, «concelho» de Feira, district de Aveiro (Douro Littoral). Hauteur: 1,73 m.; larg. max.: 0,414 m.; ep. max.: 0,27. Granit. Basiquement il s 'agit d 'un mono lithe de forme parallelepipedique, destine a etre fiche dans le sol, correspondant a Ia representation d'un personnage masculin arme. II a une tete ovo·ide de grandes dimensions, un casque a protections latterales de Ia face, un omement pectoral en forme de pendeloque triple, une epee dans sa gaine (longueur total: 55 em.) du cote gauche, et une probable stylisation d'un vetement ceremoniel sur Ie dos. Les bras sont reduits a des moignons; le cou est large, epais, et Ia tete presente des yeux, un nez et une bouche, et, laterallement, des oreilles. En tant que statue-menhir armee, cette piece reppele celles de Faioes et de Chaves, pour ne pas citer le cas de </w:t>
      </w:r>
      <w:hyperlink r:id="rId8928" w:anchor="Sit_Longroiva" w:history="1">
        <w:r w:rsidR="00B019F4" w:rsidRPr="00D31DDD">
          <w:rPr>
            <w:rStyle w:val="Hyperlink"/>
            <w:lang w:val="fr-FR"/>
          </w:rPr>
          <w:t>Longroiva</w:t>
        </w:r>
      </w:hyperlink>
      <w:r w:rsidRPr="00C21E3F">
        <w:rPr>
          <w:lang w:val="fr-FR"/>
        </w:rPr>
        <w:t>, monument de type et de chronologie certainement bien differents. Bien que feminine, Ia statue-menhir de Ermida a un traitement du cou et des epaules qui evoque cet exemplaire; et, comme lui, elle ales yeux, le nez et Ia bouche marques. De toute fa~on, et malgre son caractere fruste, Ia piece deS. Joao</w:t>
      </w:r>
      <w:r>
        <w:rPr>
          <w:lang w:val="fr-FR"/>
        </w:rPr>
        <w:t xml:space="preserve"> </w:t>
      </w:r>
      <w:r w:rsidRPr="00C21E3F">
        <w:rPr>
          <w:lang w:val="fr-FR"/>
        </w:rPr>
        <w:t>de Ver (?)a, dans sa conception, quelque chose de regulier, de soigneusement ~tylise, qui nous amene ala voir intuitivement, dans une certaine mesure, comme 1' aboutissement de toute cette diversite de representations pre et protohistoriqu</w:t>
      </w:r>
      <w:r>
        <w:rPr>
          <w:lang w:val="fr-FR"/>
        </w:rPr>
        <w:t>es que nous venons de presenter (BIB 3084)</w:t>
      </w:r>
    </w:p>
    <w:p w14:paraId="0F09A533" w14:textId="77777777" w:rsidR="00DE3F10" w:rsidRDefault="00DE3F10" w:rsidP="00454D6B">
      <w:pPr>
        <w:autoSpaceDE w:val="0"/>
        <w:autoSpaceDN w:val="0"/>
        <w:adjustRightInd w:val="0"/>
        <w:jc w:val="both"/>
        <w:rPr>
          <w:lang w:val="fr-FR"/>
        </w:rPr>
      </w:pPr>
    </w:p>
    <w:p w14:paraId="00134E67" w14:textId="77777777" w:rsidR="00DE3F10" w:rsidRDefault="00DE3F10" w:rsidP="00DE3F10">
      <w:pPr>
        <w:pStyle w:val="Heading2"/>
      </w:pPr>
      <w:r>
        <w:t>thèmes</w:t>
      </w:r>
    </w:p>
    <w:p w14:paraId="7FB373B8" w14:textId="77777777" w:rsidR="00DE3F10" w:rsidRDefault="00DE3F10" w:rsidP="00454D6B">
      <w:pPr>
        <w:autoSpaceDE w:val="0"/>
        <w:autoSpaceDN w:val="0"/>
        <w:adjustRightInd w:val="0"/>
        <w:jc w:val="both"/>
        <w:rPr>
          <w:lang w:val="fr-FR"/>
        </w:rPr>
      </w:pPr>
    </w:p>
    <w:p w14:paraId="226B63CA" w14:textId="77777777" w:rsidR="00DE3F10" w:rsidRDefault="00DE3F10" w:rsidP="00454D6B">
      <w:pPr>
        <w:autoSpaceDE w:val="0"/>
        <w:autoSpaceDN w:val="0"/>
        <w:adjustRightInd w:val="0"/>
        <w:jc w:val="both"/>
        <w:rPr>
          <w:lang w:val="fr-FR"/>
        </w:rPr>
      </w:pPr>
      <w:r>
        <w:rPr>
          <w:lang w:val="fr-FR"/>
        </w:rPr>
        <w:t>En ronde-bosse, se rapproche donc d'une sculpture (SS BIB)</w:t>
      </w:r>
    </w:p>
    <w:p w14:paraId="0CE00CEF" w14:textId="77777777" w:rsidR="00DE3F10" w:rsidRDefault="00DE3F10" w:rsidP="00454D6B">
      <w:pPr>
        <w:autoSpaceDE w:val="0"/>
        <w:autoSpaceDN w:val="0"/>
        <w:adjustRightInd w:val="0"/>
        <w:jc w:val="both"/>
        <w:rPr>
          <w:lang w:val="fr-FR"/>
        </w:rPr>
      </w:pPr>
    </w:p>
    <w:p w14:paraId="0A5CEA6B" w14:textId="77777777" w:rsidR="00AA2425" w:rsidRDefault="00DE3F10" w:rsidP="00DE3F10">
      <w:pPr>
        <w:pStyle w:val="Heading3"/>
      </w:pPr>
      <w:r>
        <w:t>casque</w:t>
      </w:r>
    </w:p>
    <w:p w14:paraId="2999CA30" w14:textId="57AB11DA" w:rsidR="00AA2425" w:rsidRPr="00454D6B" w:rsidRDefault="00AA2425" w:rsidP="00454D6B">
      <w:pPr>
        <w:autoSpaceDE w:val="0"/>
        <w:autoSpaceDN w:val="0"/>
        <w:adjustRightInd w:val="0"/>
        <w:jc w:val="both"/>
        <w:rPr>
          <w:lang w:val="fr-FR"/>
        </w:rPr>
      </w:pPr>
      <w:r>
        <w:rPr>
          <w:lang w:val="fr-FR"/>
        </w:rPr>
        <w:t>Casque à protections latérales (BIB 2874)</w:t>
      </w:r>
      <w:r w:rsidR="00DE3F10">
        <w:rPr>
          <w:lang w:val="fr-FR"/>
        </w:rPr>
        <w:t xml:space="preserve"> casque à protection temporal </w:t>
      </w:r>
      <w:r w:rsidR="00DE3F10" w:rsidRPr="00DE3F10">
        <w:rPr>
          <w:lang w:val="fr-FR"/>
        </w:rPr>
        <w:t>(BIB 2172)</w:t>
      </w:r>
      <w:r w:rsidR="00DE3F10">
        <w:rPr>
          <w:lang w:val="fr-FR"/>
        </w:rPr>
        <w:t xml:space="preserve"> S</w:t>
      </w:r>
      <w:r w:rsidR="00DE3F10">
        <w:rPr>
          <w:szCs w:val="22"/>
          <w:lang w:val="fr-FR" w:eastAsia="en-GB"/>
        </w:rPr>
        <w:t xml:space="preserve">oit disante </w:t>
      </w:r>
      <w:r w:rsidR="00DE3F10" w:rsidRPr="00E615DD">
        <w:rPr>
          <w:szCs w:val="22"/>
          <w:lang w:val="fr-FR" w:eastAsia="en-GB"/>
        </w:rPr>
        <w:t xml:space="preserve">oreilles bien marquées et proéminentes et le type de </w:t>
      </w:r>
      <w:hyperlink r:id="rId8929" w:anchor="Cul_Steles_Corse_thm_casque" w:history="1">
        <w:r w:rsidR="00DE3F10" w:rsidRPr="00E615DD">
          <w:rPr>
            <w:rStyle w:val="Hyperlink"/>
            <w:szCs w:val="22"/>
            <w:lang w:val="fr-FR" w:eastAsia="en-GB"/>
          </w:rPr>
          <w:t>casque</w:t>
        </w:r>
      </w:hyperlink>
      <w:r w:rsidR="00DE3F10" w:rsidRPr="00E615DD">
        <w:rPr>
          <w:szCs w:val="22"/>
          <w:lang w:val="fr-FR" w:eastAsia="en-GB"/>
        </w:rPr>
        <w:t xml:space="preserve"> est peut-être en cuir (Almagro-Gorbea 1993, p. 133)</w:t>
      </w:r>
      <w:r w:rsidR="00DE3F10">
        <w:rPr>
          <w:szCs w:val="22"/>
          <w:lang w:val="fr-FR" w:eastAsia="en-GB"/>
        </w:rPr>
        <w:t xml:space="preserve"> </w:t>
      </w:r>
      <w:r w:rsidR="00DE3F10">
        <w:rPr>
          <w:lang w:val="fr-FR"/>
        </w:rPr>
        <w:t>(BIB 2874)</w:t>
      </w:r>
      <w:r w:rsidR="00322A6F">
        <w:rPr>
          <w:lang w:val="fr-FR"/>
        </w:rPr>
        <w:t xml:space="preserve"> casque méditerranéen du 8/7e aec (Queiroga 2003) (BIB 3080)</w:t>
      </w:r>
    </w:p>
    <w:p w14:paraId="0BEE5993" w14:textId="77777777" w:rsidR="00CB6180" w:rsidRDefault="00CB6180" w:rsidP="00E615DD">
      <w:pPr>
        <w:autoSpaceDE w:val="0"/>
        <w:autoSpaceDN w:val="0"/>
        <w:adjustRightInd w:val="0"/>
        <w:rPr>
          <w:lang w:val="fr-FR"/>
        </w:rPr>
      </w:pPr>
    </w:p>
    <w:p w14:paraId="51EF107A" w14:textId="77777777" w:rsidR="00DE3F10" w:rsidRDefault="00DE3F10" w:rsidP="00DE3F10">
      <w:pPr>
        <w:pStyle w:val="Heading3"/>
      </w:pPr>
      <w:r>
        <w:t>visage</w:t>
      </w:r>
    </w:p>
    <w:p w14:paraId="5B57FB60" w14:textId="77777777" w:rsidR="00DE3F10" w:rsidRDefault="00DE3F10" w:rsidP="00DE3F10">
      <w:pPr>
        <w:rPr>
          <w:lang w:val="fr-FR" w:eastAsia="fr-FR"/>
        </w:rPr>
      </w:pPr>
    </w:p>
    <w:p w14:paraId="595370A8" w14:textId="77777777" w:rsidR="00DE3F10" w:rsidRPr="00DE3F10" w:rsidRDefault="00DE3F10" w:rsidP="00DE3F10">
      <w:pPr>
        <w:rPr>
          <w:lang w:val="fr-FR" w:eastAsia="fr-FR"/>
        </w:rPr>
      </w:pPr>
      <w:r>
        <w:rPr>
          <w:lang w:val="fr-FR"/>
        </w:rPr>
        <w:t xml:space="preserve">visage naturaliste </w:t>
      </w:r>
      <w:r w:rsidRPr="00DE3F10">
        <w:rPr>
          <w:lang w:val="fr-FR"/>
        </w:rPr>
        <w:t>(BIB 2172)</w:t>
      </w:r>
    </w:p>
    <w:p w14:paraId="7115D49D" w14:textId="77777777" w:rsidR="00DE3F10" w:rsidRDefault="00DE3F10" w:rsidP="00DE3F10">
      <w:pPr>
        <w:rPr>
          <w:lang w:val="fr-FR" w:eastAsia="fr-FR"/>
        </w:rPr>
      </w:pPr>
    </w:p>
    <w:p w14:paraId="6D8A8757" w14:textId="77777777" w:rsidR="00DE3F10" w:rsidRDefault="00DE3F10" w:rsidP="00DE3F10">
      <w:pPr>
        <w:pStyle w:val="Heading3"/>
      </w:pPr>
      <w:r>
        <w:t>collier et pendentif</w:t>
      </w:r>
    </w:p>
    <w:p w14:paraId="7676FBA1" w14:textId="77777777" w:rsidR="00DE3F10" w:rsidRPr="00DE3F10" w:rsidRDefault="00DE3F10" w:rsidP="00DE3F10">
      <w:pPr>
        <w:rPr>
          <w:lang w:val="fr-FR" w:eastAsia="fr-FR"/>
        </w:rPr>
      </w:pPr>
    </w:p>
    <w:p w14:paraId="4DA04666" w14:textId="77777777" w:rsidR="00DE3F10" w:rsidRPr="00DE3F10" w:rsidRDefault="00DE3F10" w:rsidP="00DE3F10">
      <w:pPr>
        <w:rPr>
          <w:lang w:val="fr-FR" w:eastAsia="fr-FR"/>
        </w:rPr>
      </w:pPr>
      <w:r>
        <w:rPr>
          <w:lang w:val="fr-FR"/>
        </w:rPr>
        <w:lastRenderedPageBreak/>
        <w:t xml:space="preserve">collier et pendentif </w:t>
      </w:r>
      <w:r w:rsidRPr="00DE3F10">
        <w:rPr>
          <w:lang w:val="fr-FR"/>
        </w:rPr>
        <w:t>(BIB 2172)</w:t>
      </w:r>
    </w:p>
    <w:p w14:paraId="18B99B16" w14:textId="77777777" w:rsidR="00DE3F10" w:rsidRDefault="00DE3F10" w:rsidP="00E615DD">
      <w:pPr>
        <w:autoSpaceDE w:val="0"/>
        <w:autoSpaceDN w:val="0"/>
        <w:adjustRightInd w:val="0"/>
        <w:rPr>
          <w:lang w:val="fr-FR"/>
        </w:rPr>
      </w:pPr>
    </w:p>
    <w:p w14:paraId="237F6147" w14:textId="77777777" w:rsidR="00DE3F10" w:rsidRDefault="00DE3F10" w:rsidP="00DE3F10">
      <w:pPr>
        <w:pStyle w:val="Heading3"/>
      </w:pPr>
      <w:r>
        <w:t>épée</w:t>
      </w:r>
    </w:p>
    <w:p w14:paraId="68C3A2CD" w14:textId="77777777" w:rsidR="00DE3F10" w:rsidRDefault="00DE3F10" w:rsidP="00DE3F10">
      <w:pPr>
        <w:rPr>
          <w:lang w:val="fr-FR" w:eastAsia="fr-FR"/>
        </w:rPr>
      </w:pPr>
      <w:r>
        <w:rPr>
          <w:lang w:val="fr-FR"/>
        </w:rPr>
        <w:t xml:space="preserve">Sur le flanc gauche une épée dans son foureau </w:t>
      </w:r>
      <w:r w:rsidRPr="00DE3F10">
        <w:rPr>
          <w:lang w:val="fr-FR"/>
        </w:rPr>
        <w:t>(BIB 2172)</w:t>
      </w:r>
    </w:p>
    <w:p w14:paraId="344993A6" w14:textId="77777777" w:rsidR="00DE3F10" w:rsidRDefault="00DE3F10" w:rsidP="00E615DD">
      <w:pPr>
        <w:autoSpaceDE w:val="0"/>
        <w:autoSpaceDN w:val="0"/>
        <w:adjustRightInd w:val="0"/>
        <w:rPr>
          <w:lang w:val="fr-FR"/>
        </w:rPr>
      </w:pPr>
    </w:p>
    <w:p w14:paraId="05B226D8" w14:textId="77777777" w:rsidR="00DE3F10" w:rsidRDefault="00DE3F10" w:rsidP="00DE3F10">
      <w:pPr>
        <w:pStyle w:val="Heading3"/>
      </w:pPr>
      <w:r>
        <w:t>carquois</w:t>
      </w:r>
    </w:p>
    <w:p w14:paraId="1E88D049" w14:textId="4EDF566A" w:rsidR="00DE3F10" w:rsidRDefault="00DE3F10" w:rsidP="00DE3F10">
      <w:pPr>
        <w:autoSpaceDE w:val="0"/>
        <w:autoSpaceDN w:val="0"/>
        <w:adjustRightInd w:val="0"/>
        <w:jc w:val="both"/>
        <w:rPr>
          <w:lang w:val="es-ES"/>
        </w:rPr>
      </w:pPr>
      <w:r>
        <w:rPr>
          <w:lang w:val="fr-FR"/>
        </w:rPr>
        <w:t>Sur l'arrière ce qui est probablement un carquois (SS BIB). P</w:t>
      </w:r>
      <w:r w:rsidRPr="00454D6B">
        <w:rPr>
          <w:lang w:val="fr-FR"/>
        </w:rPr>
        <w:t xml:space="preserve">our Diaz-Guardamino et Jorge &amp; Jorge (1983), un "emblème" </w:t>
      </w:r>
      <w:r>
        <w:rPr>
          <w:lang w:val="fr-FR"/>
        </w:rPr>
        <w:t xml:space="preserve">[v. </w:t>
      </w:r>
      <w:hyperlink r:id="rId8930" w:anchor="Cul_Art_TAC_T_x_MSRC" w:history="1">
        <w:r w:rsidRPr="00454D6B">
          <w:rPr>
            <w:rStyle w:val="Hyperlink"/>
            <w:lang w:val="es-ES"/>
          </w:rPr>
          <w:t>MSRC</w:t>
        </w:r>
      </w:hyperlink>
      <w:r w:rsidRPr="00454D6B">
        <w:rPr>
          <w:lang w:val="es-ES"/>
        </w:rPr>
        <w:t xml:space="preserve">] </w:t>
      </w:r>
      <w:r>
        <w:rPr>
          <w:lang w:val="es-ES"/>
        </w:rPr>
        <w:t>(</w:t>
      </w:r>
      <w:r w:rsidRPr="00454D6B">
        <w:rPr>
          <w:i/>
          <w:lang w:val="es-ES"/>
        </w:rPr>
        <w:t>elemento/emblema rectangular que, como en otras pieza similares, ha sido interpretado como elemento de adorno/ vestido y símbolo de poder</w:t>
      </w:r>
      <w:r>
        <w:rPr>
          <w:lang w:val="es-ES"/>
        </w:rPr>
        <w:t>) (BIB 2172)</w:t>
      </w:r>
    </w:p>
    <w:p w14:paraId="01AB539E" w14:textId="77777777" w:rsidR="00DE3F10" w:rsidRPr="00DE3F10" w:rsidRDefault="00DE3F10" w:rsidP="00DE3F10">
      <w:pPr>
        <w:rPr>
          <w:lang w:val="es-ES" w:eastAsia="fr-FR"/>
        </w:rPr>
      </w:pPr>
    </w:p>
    <w:p w14:paraId="24B398BC" w14:textId="77777777" w:rsidR="00DE3F10" w:rsidRPr="00DE3F10" w:rsidRDefault="00DE3F10" w:rsidP="00E615DD">
      <w:pPr>
        <w:autoSpaceDE w:val="0"/>
        <w:autoSpaceDN w:val="0"/>
        <w:adjustRightInd w:val="0"/>
        <w:rPr>
          <w:lang w:val="es-ES"/>
        </w:rPr>
      </w:pPr>
    </w:p>
    <w:p w14:paraId="18F730F4" w14:textId="77777777" w:rsidR="00DE3F10" w:rsidRDefault="00DE3F10" w:rsidP="00DE3F10">
      <w:pPr>
        <w:pStyle w:val="Heading2"/>
      </w:pPr>
      <w:r>
        <w:t>comparaison</w:t>
      </w:r>
    </w:p>
    <w:p w14:paraId="5E1DC426" w14:textId="77777777" w:rsidR="00DE3F10" w:rsidRPr="00DE3F10" w:rsidRDefault="00DE3F10" w:rsidP="00DE3F10">
      <w:pPr>
        <w:rPr>
          <w:lang w:val="fr-FR"/>
        </w:rPr>
      </w:pPr>
    </w:p>
    <w:p w14:paraId="36FAD8E5" w14:textId="4875F2FC" w:rsidR="00DE3F10" w:rsidRPr="00454D6B" w:rsidRDefault="00DE3F10" w:rsidP="00DE3F10">
      <w:pPr>
        <w:rPr>
          <w:lang w:val="fr-FR"/>
        </w:rPr>
      </w:pPr>
      <w:r w:rsidRPr="00454D6B">
        <w:rPr>
          <w:lang w:val="fr-FR"/>
        </w:rPr>
        <w:t xml:space="preserve">La disposition de l'épée dans son fourreau sur le flanc gauche est identique à </w:t>
      </w:r>
      <w:hyperlink r:id="rId8931" w:anchor="Sit_Chaves_Portugal" w:history="1">
        <w:r w:rsidRPr="00454D6B">
          <w:rPr>
            <w:rStyle w:val="Hyperlink"/>
            <w:lang w:val="fr-FR"/>
          </w:rPr>
          <w:t>Chaves (Portugal)</w:t>
        </w:r>
      </w:hyperlink>
      <w:r>
        <w:rPr>
          <w:lang w:val="fr-FR"/>
        </w:rPr>
        <w:t xml:space="preserve"> </w:t>
      </w:r>
      <w:r w:rsidRPr="00454D6B">
        <w:rPr>
          <w:lang w:val="fr-FR"/>
        </w:rPr>
        <w:t xml:space="preserve">et </w:t>
      </w:r>
      <w:hyperlink r:id="rId8932" w:anchor="Sit_Tremedal_Tormes" w:history="1">
        <w:r w:rsidRPr="00454D6B">
          <w:rPr>
            <w:rStyle w:val="Hyperlink"/>
            <w:lang w:val="fr-FR"/>
          </w:rPr>
          <w:t>Tremedal</w:t>
        </w:r>
      </w:hyperlink>
      <w:r w:rsidRPr="00454D6B">
        <w:rPr>
          <w:lang w:val="fr-FR"/>
        </w:rPr>
        <w:t xml:space="preserve"> (BIB 2172)</w:t>
      </w:r>
      <w:r w:rsidR="00BD0EBE">
        <w:rPr>
          <w:lang w:val="fr-FR"/>
        </w:rPr>
        <w:t xml:space="preserve"> Faioes (SS BIB)</w:t>
      </w:r>
      <w:r>
        <w:rPr>
          <w:lang w:val="fr-FR"/>
        </w:rPr>
        <w:t xml:space="preserve"> C</w:t>
      </w:r>
      <w:r w:rsidRPr="00E615DD">
        <w:rPr>
          <w:lang w:val="fr-FR"/>
        </w:rPr>
        <w:t xml:space="preserve">omparables à ceux des </w:t>
      </w:r>
      <w:hyperlink r:id="rId8933" w:anchor="Cul_Steles_Corse" w:history="1">
        <w:r w:rsidRPr="00E615DD">
          <w:rPr>
            <w:rStyle w:val="Hyperlink"/>
            <w:szCs w:val="20"/>
            <w:lang w:val="fr-FR"/>
          </w:rPr>
          <w:t>stèle(s) corse(s)</w:t>
        </w:r>
      </w:hyperlink>
      <w:r w:rsidRPr="00E615DD">
        <w:rPr>
          <w:lang w:val="fr-FR"/>
        </w:rPr>
        <w:t xml:space="preserve"> (BIB 2874)</w:t>
      </w:r>
    </w:p>
    <w:p w14:paraId="505FA308" w14:textId="77777777" w:rsidR="00DE3F10" w:rsidRPr="00DE3F10" w:rsidRDefault="00DE3F10" w:rsidP="00CB6180">
      <w:pPr>
        <w:jc w:val="both"/>
        <w:rPr>
          <w:lang w:val="fr-FR"/>
        </w:rPr>
      </w:pPr>
    </w:p>
    <w:p w14:paraId="7FFE3B93" w14:textId="77777777" w:rsidR="00DE3F10" w:rsidRDefault="00DE3F10" w:rsidP="00DE3F10">
      <w:pPr>
        <w:pStyle w:val="Heading2"/>
      </w:pPr>
      <w:r>
        <w:t>datation</w:t>
      </w:r>
    </w:p>
    <w:p w14:paraId="57407627" w14:textId="77777777" w:rsidR="00DE3F10" w:rsidRPr="00DE3F10" w:rsidRDefault="00DE3F10" w:rsidP="00CB6180">
      <w:pPr>
        <w:jc w:val="both"/>
        <w:rPr>
          <w:lang w:val="fr-FR"/>
        </w:rPr>
      </w:pPr>
    </w:p>
    <w:p w14:paraId="5F01AAD4" w14:textId="77777777" w:rsidR="00105893" w:rsidRPr="00105893" w:rsidRDefault="00DE3F10" w:rsidP="00105893">
      <w:pPr>
        <w:jc w:val="both"/>
        <w:rPr>
          <w:lang w:val="fr-FR"/>
        </w:rPr>
      </w:pPr>
      <w:r>
        <w:rPr>
          <w:lang w:val="fr-FR"/>
        </w:rPr>
        <w:t xml:space="preserve">~BF (BIB 2874) </w:t>
      </w:r>
      <w:r w:rsidRPr="00DE3F10">
        <w:rPr>
          <w:lang w:val="fr-FR"/>
        </w:rPr>
        <w:t>Peut-être Fer (Jorge et J</w:t>
      </w:r>
      <w:r>
        <w:rPr>
          <w:lang w:val="fr-FR"/>
        </w:rPr>
        <w:t xml:space="preserve">orge 1993)(BIB 3040) </w:t>
      </w:r>
      <w:r w:rsidR="00105893" w:rsidRPr="00105893">
        <w:rPr>
          <w:lang w:val="fr-FR"/>
        </w:rPr>
        <w:t xml:space="preserve">Fer 1 d'après le </w:t>
      </w:r>
      <w:r w:rsidR="00105893">
        <w:rPr>
          <w:lang w:val="fr-FR"/>
        </w:rPr>
        <w:t>casque</w:t>
      </w:r>
      <w:r w:rsidR="00105893" w:rsidRPr="00105893">
        <w:rPr>
          <w:lang w:val="fr-FR"/>
        </w:rPr>
        <w:t xml:space="preserve"> (Jorge y Jorge 1990: 309; Almagro-Gorbea 1993: 130-133; Jorge 1999: 121) (BIB 3079)</w:t>
      </w:r>
      <w:r w:rsidR="00105893">
        <w:rPr>
          <w:lang w:val="fr-FR"/>
        </w:rPr>
        <w:t xml:space="preserve"> 5e - 4e aec d'après Queiroga (2003) </w:t>
      </w:r>
      <w:r w:rsidR="00105893" w:rsidRPr="00105893">
        <w:rPr>
          <w:lang w:val="fr-FR"/>
        </w:rPr>
        <w:t>(BIB 3079)</w:t>
      </w:r>
    </w:p>
    <w:p w14:paraId="5E038019" w14:textId="77777777" w:rsidR="00DE3F10" w:rsidRPr="00DE3F10" w:rsidRDefault="00DE3F10" w:rsidP="00CB6180">
      <w:pPr>
        <w:jc w:val="both"/>
        <w:rPr>
          <w:lang w:val="fr-FR"/>
        </w:rPr>
      </w:pPr>
    </w:p>
    <w:p w14:paraId="47562D4D" w14:textId="77777777" w:rsidR="004D73B0" w:rsidRDefault="004D73B0" w:rsidP="00376AFE">
      <w:pPr>
        <w:rPr>
          <w:lang w:val="fr-FR"/>
        </w:rPr>
      </w:pPr>
    </w:p>
    <w:p w14:paraId="5014C43B" w14:textId="77777777" w:rsidR="004D73B0" w:rsidRPr="00E23394" w:rsidRDefault="004D73B0" w:rsidP="00426FF9">
      <w:pPr>
        <w:pStyle w:val="Heading1"/>
      </w:pPr>
      <w:bookmarkStart w:id="3731" w:name="Sit_Castellucio_Sauri"/>
      <w:r w:rsidRPr="00E23394">
        <w:t>CASTELLUCIO DEI SAURI</w:t>
      </w:r>
    </w:p>
    <w:bookmarkEnd w:id="3731"/>
    <w:p w14:paraId="47B8DC6E" w14:textId="77777777" w:rsidR="00E23394" w:rsidRPr="00E23394" w:rsidRDefault="004D73B0" w:rsidP="00E23394">
      <w:pPr>
        <w:rPr>
          <w:sz w:val="20"/>
          <w:lang w:val="fr-FR"/>
        </w:rPr>
      </w:pPr>
      <w:r w:rsidRPr="00E23394">
        <w:rPr>
          <w:sz w:val="20"/>
          <w:lang w:val="fr-FR"/>
        </w:rPr>
        <w:t>Castelluccio dei Sauri</w:t>
      </w:r>
      <w:r w:rsidR="008A36B4" w:rsidRPr="00E23394">
        <w:rPr>
          <w:sz w:val="20"/>
          <w:lang w:val="fr-FR"/>
        </w:rPr>
        <w:t xml:space="preserve">, </w:t>
      </w:r>
      <w:bookmarkStart w:id="3732" w:name="Sit_Foggia_stele"/>
      <w:r w:rsidR="00E23394" w:rsidRPr="00E23394">
        <w:rPr>
          <w:sz w:val="20"/>
          <w:lang w:val="fr-FR"/>
        </w:rPr>
        <w:t>FOGGIA (Stèles)</w:t>
      </w:r>
    </w:p>
    <w:bookmarkEnd w:id="3732"/>
    <w:p w14:paraId="19ED4F5D" w14:textId="77777777" w:rsidR="00E23394" w:rsidRPr="0032074E" w:rsidRDefault="00E23394" w:rsidP="00E23394">
      <w:pPr>
        <w:rPr>
          <w:lang w:val="fr-FR"/>
        </w:rPr>
      </w:pPr>
    </w:p>
    <w:p w14:paraId="400A6FBD" w14:textId="425DBB3F" w:rsidR="00E23394" w:rsidRDefault="001E3B7B" w:rsidP="00E23394">
      <w:pPr>
        <w:rPr>
          <w:lang w:val="fr-FR"/>
        </w:rPr>
      </w:pPr>
      <w:r>
        <w:rPr>
          <w:lang w:val="fr-FR"/>
        </w:rPr>
        <w:t xml:space="preserve">Foggia, Pouilles. </w:t>
      </w:r>
      <w:r w:rsidR="00E23394">
        <w:rPr>
          <w:lang w:val="fr-FR"/>
        </w:rPr>
        <w:t xml:space="preserve">2 Stèles avec cuirasses très proche de </w:t>
      </w:r>
      <w:hyperlink r:id="rId8934" w:anchor="Sit_San_Ghjuvani" w:history="1">
        <w:r w:rsidR="00E23394" w:rsidRPr="00CD61EE">
          <w:rPr>
            <w:rStyle w:val="Hyperlink"/>
            <w:lang w:val="fr-FR"/>
          </w:rPr>
          <w:t>San Ghjuvani</w:t>
        </w:r>
      </w:hyperlink>
      <w:r w:rsidR="00E23394">
        <w:rPr>
          <w:lang w:val="fr-FR"/>
        </w:rPr>
        <w:t xml:space="preserve"> et </w:t>
      </w:r>
      <w:hyperlink r:id="rId8935" w:anchor="Sit_Castaldu" w:history="1">
        <w:r w:rsidR="00E23394" w:rsidRPr="00D34A51">
          <w:rPr>
            <w:rStyle w:val="Hyperlink"/>
            <w:lang w:val="fr-FR"/>
          </w:rPr>
          <w:t>Castaldu</w:t>
        </w:r>
      </w:hyperlink>
      <w:r w:rsidR="00E23394" w:rsidRPr="00631E7C">
        <w:rPr>
          <w:lang w:val="fr-FR"/>
        </w:rPr>
        <w:t>, Serra-Is-Araus</w:t>
      </w:r>
      <w:r w:rsidR="00E23394">
        <w:rPr>
          <w:lang w:val="fr-FR"/>
        </w:rPr>
        <w:t xml:space="preserve">, </w:t>
      </w:r>
      <w:hyperlink r:id="rId8936" w:anchor="Sit_Filitosa_6" w:history="1">
        <w:r w:rsidR="00E23394" w:rsidRPr="00262C89">
          <w:rPr>
            <w:rStyle w:val="Hyperlink"/>
            <w:i/>
            <w:lang w:val="fr-FR"/>
          </w:rPr>
          <w:t>Filitosa 6</w:t>
        </w:r>
      </w:hyperlink>
      <w:r w:rsidR="00E23394">
        <w:rPr>
          <w:lang w:val="fr-FR"/>
        </w:rPr>
        <w:t>,</w:t>
      </w:r>
      <w:r w:rsidR="00E23394" w:rsidRPr="00D34A51">
        <w:rPr>
          <w:lang w:val="fr-FR"/>
        </w:rPr>
        <w:t xml:space="preserve"> </w:t>
      </w:r>
      <w:r w:rsidR="00E23394">
        <w:rPr>
          <w:lang w:val="fr-FR"/>
        </w:rPr>
        <w:t>(v. BIB 3083)</w:t>
      </w:r>
    </w:p>
    <w:p w14:paraId="6B6D6E0A" w14:textId="00366030" w:rsidR="004D73B0" w:rsidRPr="00262C89" w:rsidRDefault="004D73B0" w:rsidP="00376AFE">
      <w:pPr>
        <w:rPr>
          <w:lang w:val="fr-FR"/>
        </w:rPr>
      </w:pPr>
      <w:r>
        <w:rPr>
          <w:lang w:val="fr-FR"/>
        </w:rPr>
        <w:t xml:space="preserve">Statue avec un </w:t>
      </w:r>
      <w:hyperlink r:id="rId8937" w:anchor="Cul_Art_TAC_T_t_cardiophylax" w:history="1">
        <w:r w:rsidRPr="004D73B0">
          <w:rPr>
            <w:rStyle w:val="Hyperlink"/>
            <w:lang w:val="fr-FR"/>
          </w:rPr>
          <w:t>cardiophylax</w:t>
        </w:r>
      </w:hyperlink>
      <w:r w:rsidRPr="004D73B0">
        <w:rPr>
          <w:lang w:val="fr-FR"/>
        </w:rPr>
        <w:t xml:space="preserve"> </w:t>
      </w:r>
      <w:r>
        <w:rPr>
          <w:lang w:val="fr-FR"/>
        </w:rPr>
        <w:t xml:space="preserve">rudimentaire </w:t>
      </w:r>
      <w:r w:rsidRPr="004D73B0">
        <w:rPr>
          <w:lang w:val="fr-FR"/>
        </w:rPr>
        <w:t>(Nava 1982) (BIB 2874)</w:t>
      </w:r>
      <w:r w:rsidR="00951D91">
        <w:rPr>
          <w:lang w:val="fr-FR"/>
        </w:rPr>
        <w:t xml:space="preserve"> </w:t>
      </w:r>
      <w:hyperlink r:id="rId8938" w:anchor="Cul_Art_TAC_T_t_cuirasse_umbos" w:history="1">
        <w:r w:rsidR="00951D91" w:rsidRPr="00951D91">
          <w:rPr>
            <w:rStyle w:val="Hyperlink"/>
            <w:lang w:val="fr-FR"/>
          </w:rPr>
          <w:t xml:space="preserve">cuirasse à </w:t>
        </w:r>
        <w:r w:rsidR="00951D91" w:rsidRPr="00951D91">
          <w:rPr>
            <w:rStyle w:val="Hyperlink"/>
            <w:i/>
            <w:lang w:val="fr-FR"/>
          </w:rPr>
          <w:t>umbos</w:t>
        </w:r>
      </w:hyperlink>
      <w:r w:rsidR="00951D91">
        <w:rPr>
          <w:lang w:val="fr-FR"/>
        </w:rPr>
        <w:t xml:space="preserve"> (BIB 2874)</w:t>
      </w:r>
      <w:r w:rsidR="00B0042B">
        <w:rPr>
          <w:lang w:val="fr-FR"/>
        </w:rPr>
        <w:t xml:space="preserve"> v. </w:t>
      </w:r>
      <w:r w:rsidR="001E3B7B" w:rsidRPr="00262C89">
        <w:rPr>
          <w:lang w:val="fr-FR"/>
        </w:rPr>
        <w:t>Stèles attribuées au 3e millénaire (Acanfora 1960; Nava 1982) (BIB 3085)</w:t>
      </w:r>
    </w:p>
    <w:p w14:paraId="6023614E" w14:textId="77777777" w:rsidR="00262C89" w:rsidRDefault="00262C89" w:rsidP="00262C89">
      <w:pPr>
        <w:rPr>
          <w:lang w:val="fr-FR"/>
        </w:rPr>
      </w:pPr>
      <w:r w:rsidRPr="0032074E">
        <w:rPr>
          <w:lang w:val="fr-FR"/>
        </w:rPr>
        <w:t xml:space="preserve">statuette anthropomorphe [néolithique ?] </w:t>
      </w:r>
      <w:r>
        <w:rPr>
          <w:lang w:val="fr-FR"/>
        </w:rPr>
        <w:t>(BIB 1457)</w:t>
      </w:r>
    </w:p>
    <w:p w14:paraId="4858C7ED" w14:textId="77777777" w:rsidR="004D73B0" w:rsidRPr="0013547A" w:rsidRDefault="004D73B0" w:rsidP="00376AFE">
      <w:pPr>
        <w:rPr>
          <w:lang w:val="fr-FR"/>
        </w:rPr>
      </w:pPr>
    </w:p>
    <w:p w14:paraId="10FA99BB" w14:textId="77777777" w:rsidR="004D73B0" w:rsidRPr="0013547A" w:rsidRDefault="004D73B0" w:rsidP="00426FF9">
      <w:pPr>
        <w:pStyle w:val="Heading1"/>
      </w:pPr>
      <w:bookmarkStart w:id="3733" w:name="Sit_Capo_Acqua"/>
      <w:r w:rsidRPr="0013547A">
        <w:t>CAPO D'ACQUA</w:t>
      </w:r>
    </w:p>
    <w:bookmarkEnd w:id="3733"/>
    <w:p w14:paraId="78E84B1C" w14:textId="77777777" w:rsidR="004D73B0" w:rsidRPr="0013547A" w:rsidRDefault="004D73B0" w:rsidP="00376AFE">
      <w:pPr>
        <w:rPr>
          <w:sz w:val="20"/>
          <w:lang w:val="fr-FR"/>
        </w:rPr>
      </w:pPr>
      <w:r w:rsidRPr="0013547A">
        <w:rPr>
          <w:sz w:val="20"/>
          <w:lang w:val="fr-FR"/>
        </w:rPr>
        <w:t>Capo d’Acqua</w:t>
      </w:r>
    </w:p>
    <w:p w14:paraId="02966983" w14:textId="77777777" w:rsidR="004D73B0" w:rsidRPr="0013547A" w:rsidRDefault="004D73B0" w:rsidP="00376AFE">
      <w:pPr>
        <w:rPr>
          <w:lang w:val="fr-FR"/>
        </w:rPr>
      </w:pPr>
    </w:p>
    <w:p w14:paraId="5F5A6F46" w14:textId="77777777" w:rsidR="004D73B0" w:rsidRPr="0032074E" w:rsidRDefault="004D73B0" w:rsidP="00376AFE">
      <w:pPr>
        <w:rPr>
          <w:lang w:val="es-ES"/>
        </w:rPr>
      </w:pPr>
      <w:r w:rsidRPr="0032074E">
        <w:rPr>
          <w:lang w:val="fr-FR"/>
        </w:rPr>
        <w:t xml:space="preserve">Abruzzes. </w:t>
      </w:r>
      <w:r>
        <w:rPr>
          <w:lang w:val="fr-FR"/>
        </w:rPr>
        <w:t xml:space="preserve">Nécropole </w:t>
      </w:r>
      <w:r w:rsidRPr="004D73B0">
        <w:rPr>
          <w:lang w:val="fr-FR"/>
        </w:rPr>
        <w:t>datée des VIIe-Ve siècles av. J.-C. (BIB 2874)</w:t>
      </w:r>
      <w:r w:rsidR="00E23394">
        <w:rPr>
          <w:lang w:val="fr-FR"/>
        </w:rPr>
        <w:t xml:space="preserve"> </w:t>
      </w:r>
      <w:r w:rsidR="00E23394" w:rsidRPr="00E23394">
        <w:rPr>
          <w:lang w:val="fr-FR"/>
        </w:rPr>
        <w:t xml:space="preserve">nécropole de Capo d’Acqua dans les Abruzzes, datée des 7e-5e siècles av. </w:t>
      </w:r>
      <w:r w:rsidR="00E23394" w:rsidRPr="0032074E">
        <w:rPr>
          <w:lang w:val="es-ES"/>
        </w:rPr>
        <w:t>J.-C. (Salvia del Rosario 1982-1983; 1985; Basile 1993) (BIB 3085)</w:t>
      </w:r>
    </w:p>
    <w:p w14:paraId="2B6BC279" w14:textId="77777777" w:rsidR="004D73B0" w:rsidRPr="0032074E" w:rsidRDefault="004D73B0" w:rsidP="00376AFE">
      <w:pPr>
        <w:rPr>
          <w:lang w:val="es-ES"/>
        </w:rPr>
      </w:pPr>
    </w:p>
    <w:p w14:paraId="601077F8" w14:textId="77777777" w:rsidR="004D73B0" w:rsidRPr="0032074E" w:rsidRDefault="004D73B0" w:rsidP="004D73B0">
      <w:pPr>
        <w:pStyle w:val="Heading2"/>
        <w:rPr>
          <w:lang w:val="es-ES"/>
        </w:rPr>
      </w:pPr>
      <w:bookmarkStart w:id="3734" w:name="Sit_Capo_Acqua_stat_Capestrano"/>
      <w:r w:rsidRPr="0032074E">
        <w:rPr>
          <w:lang w:val="es-ES"/>
        </w:rPr>
        <w:t>statue du « guerrier de Capestrano »</w:t>
      </w:r>
    </w:p>
    <w:bookmarkEnd w:id="3734"/>
    <w:p w14:paraId="72D74107" w14:textId="77777777" w:rsidR="004D73B0" w:rsidRPr="0032074E" w:rsidRDefault="004D73B0" w:rsidP="00376AFE">
      <w:pPr>
        <w:rPr>
          <w:lang w:val="es-ES"/>
        </w:rPr>
      </w:pPr>
    </w:p>
    <w:p w14:paraId="46E6A4E0" w14:textId="5A36EFB7" w:rsidR="001B3402" w:rsidRPr="0032074E" w:rsidRDefault="00BE734E" w:rsidP="00376AFE">
      <w:pPr>
        <w:rPr>
          <w:lang w:val="fr-FR"/>
        </w:rPr>
      </w:pPr>
      <w:r>
        <w:rPr>
          <w:lang w:val="fr-FR"/>
        </w:rPr>
        <w:t>Statue avec un chapeau, cardiophylax, épée courte en baudrier, hache , collier, etc.</w:t>
      </w:r>
      <w:r w:rsidR="001B3402">
        <w:rPr>
          <w:lang w:val="fr-FR"/>
        </w:rPr>
        <w:t xml:space="preserve">(SS BIB) </w:t>
      </w:r>
      <w:r>
        <w:rPr>
          <w:lang w:val="fr-FR"/>
        </w:rPr>
        <w:t xml:space="preserve">daté de ca. 650-500 BC (BIB 2160) </w:t>
      </w:r>
      <w:r w:rsidR="001B3402">
        <w:rPr>
          <w:lang w:val="fr-FR"/>
        </w:rPr>
        <w:t>v.</w:t>
      </w:r>
      <w:r w:rsidR="00E23394" w:rsidRPr="00E23394">
        <w:rPr>
          <w:lang w:val="fr-FR" w:eastAsia="fr-FR"/>
        </w:rPr>
        <w:t xml:space="preserve"> </w:t>
      </w:r>
      <w:hyperlink r:id="rId8939" w:anchor="Sit_Scalsa_Murta" w:history="1">
        <w:r w:rsidR="00E23394" w:rsidRPr="00E23394">
          <w:rPr>
            <w:rStyle w:val="Hyperlink"/>
            <w:lang w:val="fr-FR"/>
          </w:rPr>
          <w:t>Scala Murta</w:t>
        </w:r>
      </w:hyperlink>
      <w:r w:rsidR="00E23394" w:rsidRPr="00E23394">
        <w:rPr>
          <w:lang w:val="fr-FR"/>
        </w:rPr>
        <w:t xml:space="preserve"> et </w:t>
      </w:r>
      <w:hyperlink r:id="rId8940" w:anchor="Sit_San_Ghjuvani" w:history="1">
        <w:r w:rsidR="00E23394" w:rsidRPr="00E23394">
          <w:rPr>
            <w:rStyle w:val="Hyperlink"/>
            <w:lang w:val="fr-FR"/>
          </w:rPr>
          <w:t>San Ghjuvani</w:t>
        </w:r>
      </w:hyperlink>
    </w:p>
    <w:p w14:paraId="194FFE9E" w14:textId="77777777" w:rsidR="001B3402" w:rsidRDefault="001B3402" w:rsidP="00376AFE">
      <w:pPr>
        <w:rPr>
          <w:lang w:val="fr-FR"/>
        </w:rPr>
      </w:pPr>
    </w:p>
    <w:p w14:paraId="2CE7B3B0" w14:textId="77777777" w:rsidR="004D73B0" w:rsidRPr="001B3402" w:rsidRDefault="004D73B0" w:rsidP="00426FF9">
      <w:pPr>
        <w:pStyle w:val="Heading1"/>
      </w:pPr>
      <w:bookmarkStart w:id="3735" w:name="Sit_Castaldu"/>
      <w:r w:rsidRPr="001B3402">
        <w:t>CASTALDU</w:t>
      </w:r>
    </w:p>
    <w:bookmarkEnd w:id="3735"/>
    <w:p w14:paraId="4FE53AEE" w14:textId="77777777" w:rsidR="004D73B0" w:rsidRPr="001B3402" w:rsidRDefault="004D73B0" w:rsidP="00376AFE">
      <w:pPr>
        <w:rPr>
          <w:lang w:val="fr-FR"/>
        </w:rPr>
      </w:pPr>
    </w:p>
    <w:p w14:paraId="2812AE0E" w14:textId="17511610" w:rsidR="00951D91" w:rsidRPr="00376AFE" w:rsidRDefault="00262C89" w:rsidP="00951D91">
      <w:pPr>
        <w:rPr>
          <w:lang w:val="fr-FR"/>
        </w:rPr>
      </w:pPr>
      <w:r>
        <w:rPr>
          <w:lang w:val="fr-FR"/>
        </w:rPr>
        <w:t xml:space="preserve">Ciammanacce, </w:t>
      </w:r>
      <w:r w:rsidRPr="00262C89">
        <w:rPr>
          <w:lang w:val="fr-FR"/>
        </w:rPr>
        <w:t xml:space="preserve">Corse-du-Sud. </w:t>
      </w:r>
      <w:hyperlink r:id="rId8941" w:anchor="Cul_Steles_Corse" w:history="1">
        <w:r w:rsidR="004D73B0" w:rsidRPr="00951D91">
          <w:rPr>
            <w:rStyle w:val="Hyperlink"/>
            <w:szCs w:val="20"/>
            <w:lang w:val="fr-FR"/>
          </w:rPr>
          <w:t>stèle(s) corse(s)</w:t>
        </w:r>
      </w:hyperlink>
      <w:r w:rsidR="00951D91" w:rsidRPr="00951D91">
        <w:rPr>
          <w:lang w:val="fr-FR"/>
        </w:rPr>
        <w:t xml:space="preserve">, </w:t>
      </w:r>
      <w:hyperlink r:id="rId8942" w:anchor="Cul_Art_TAC_T_t_cuirasse_umbos" w:history="1">
        <w:r w:rsidR="00951D91" w:rsidRPr="00951D91">
          <w:rPr>
            <w:rStyle w:val="Hyperlink"/>
            <w:lang w:val="fr-FR"/>
          </w:rPr>
          <w:t xml:space="preserve">cuirasse à </w:t>
        </w:r>
        <w:r w:rsidR="00951D91" w:rsidRPr="00951D91">
          <w:rPr>
            <w:rStyle w:val="Hyperlink"/>
            <w:i/>
            <w:lang w:val="fr-FR"/>
          </w:rPr>
          <w:t>umbos</w:t>
        </w:r>
      </w:hyperlink>
      <w:r w:rsidR="00951D91">
        <w:rPr>
          <w:lang w:val="fr-FR"/>
        </w:rPr>
        <w:t xml:space="preserve"> (BIB 2874) </w:t>
      </w:r>
      <w:r w:rsidR="00D34A51" w:rsidRPr="00D34A51">
        <w:rPr>
          <w:lang w:val="fr-FR"/>
        </w:rPr>
        <w:t xml:space="preserve">cuirasse, v. </w:t>
      </w:r>
      <w:hyperlink r:id="rId8943" w:anchor="Sit_Foggia_stele" w:history="1">
        <w:r w:rsidR="00D34A51" w:rsidRPr="00C21E3F">
          <w:rPr>
            <w:rStyle w:val="Hyperlink"/>
            <w:lang w:val="fr-FR"/>
          </w:rPr>
          <w:t>Foggia</w:t>
        </w:r>
      </w:hyperlink>
      <w:r w:rsidR="00D34A51" w:rsidRPr="00C21E3F">
        <w:rPr>
          <w:lang w:val="fr-FR"/>
        </w:rPr>
        <w:t xml:space="preserve"> (SS BIB) </w:t>
      </w:r>
      <w:r w:rsidR="00951D91" w:rsidRPr="00376AFE">
        <w:rPr>
          <w:lang w:val="fr-FR"/>
        </w:rPr>
        <w:t>et épée (BIB 2299)</w:t>
      </w:r>
    </w:p>
    <w:p w14:paraId="6FAC10A5" w14:textId="77777777" w:rsidR="004D73B0" w:rsidRPr="007C501E" w:rsidRDefault="004D73B0" w:rsidP="00376AFE">
      <w:pPr>
        <w:rPr>
          <w:lang w:val="fr-FR"/>
        </w:rPr>
      </w:pPr>
    </w:p>
    <w:p w14:paraId="370787AC" w14:textId="77777777" w:rsidR="004D73B0" w:rsidRPr="007C501E" w:rsidRDefault="004D73B0" w:rsidP="00376AFE">
      <w:pPr>
        <w:rPr>
          <w:lang w:val="fr-FR"/>
        </w:rPr>
      </w:pPr>
    </w:p>
    <w:p w14:paraId="36ECA388" w14:textId="77777777" w:rsidR="004D73B0" w:rsidRPr="006702EA" w:rsidRDefault="004D73B0" w:rsidP="00426FF9">
      <w:pPr>
        <w:pStyle w:val="Heading1"/>
      </w:pPr>
      <w:bookmarkStart w:id="3736" w:name="Sit_Scalsa_Murta"/>
      <w:r w:rsidRPr="006702EA">
        <w:t>SCALSA MURTA</w:t>
      </w:r>
    </w:p>
    <w:bookmarkEnd w:id="3736"/>
    <w:p w14:paraId="2F4A6E47" w14:textId="77777777" w:rsidR="004D73B0" w:rsidRPr="00E23394" w:rsidRDefault="004D73B0" w:rsidP="00376AFE">
      <w:pPr>
        <w:rPr>
          <w:sz w:val="20"/>
          <w:lang w:val="fr-FR"/>
        </w:rPr>
      </w:pPr>
      <w:r w:rsidRPr="00E23394">
        <w:rPr>
          <w:sz w:val="20"/>
          <w:lang w:val="fr-FR"/>
        </w:rPr>
        <w:t>Scalsa Murta</w:t>
      </w:r>
    </w:p>
    <w:p w14:paraId="55755369" w14:textId="77777777" w:rsidR="004D73B0" w:rsidRPr="006702EA" w:rsidRDefault="004D73B0" w:rsidP="00376AFE">
      <w:pPr>
        <w:rPr>
          <w:lang w:val="fr-FR"/>
        </w:rPr>
      </w:pPr>
    </w:p>
    <w:p w14:paraId="110DD723" w14:textId="5E605C58" w:rsidR="004D73B0" w:rsidRPr="00E23394" w:rsidRDefault="00E23394" w:rsidP="00376AFE">
      <w:pPr>
        <w:rPr>
          <w:lang w:val="fr-FR"/>
        </w:rPr>
      </w:pPr>
      <w:r>
        <w:rPr>
          <w:lang w:val="fr-FR"/>
        </w:rPr>
        <w:t>Olmeto, Corse du Sud.</w:t>
      </w:r>
      <w:r w:rsidR="004D73B0" w:rsidRPr="007C501E">
        <w:rPr>
          <w:lang w:val="fr-FR"/>
        </w:rPr>
        <w:t xml:space="preserve"> </w:t>
      </w:r>
      <w:hyperlink r:id="rId8944" w:anchor="Cul_Steles_Corse" w:history="1">
        <w:r w:rsidR="004D73B0" w:rsidRPr="007C501E">
          <w:rPr>
            <w:rStyle w:val="Hyperlink"/>
            <w:szCs w:val="20"/>
            <w:lang w:val="fr-FR"/>
          </w:rPr>
          <w:t>stèle(s) corse(s)</w:t>
        </w:r>
      </w:hyperlink>
      <w:r w:rsidR="007C501E" w:rsidRPr="007C501E">
        <w:rPr>
          <w:lang w:val="fr-FR"/>
        </w:rPr>
        <w:t>, visage casque, épée en collier, probable cuirasse (SS BIB)</w:t>
      </w:r>
      <w:r>
        <w:rPr>
          <w:lang w:val="fr-FR"/>
        </w:rPr>
        <w:t xml:space="preserve"> </w:t>
      </w:r>
      <w:r w:rsidRPr="00E23394">
        <w:rPr>
          <w:lang w:val="fr-FR"/>
        </w:rPr>
        <w:t xml:space="preserve">cuirasse de type </w:t>
      </w:r>
      <w:r>
        <w:rPr>
          <w:lang w:val="fr-FR"/>
        </w:rPr>
        <w:t>p</w:t>
      </w:r>
      <w:r w:rsidRPr="00E23394">
        <w:rPr>
          <w:lang w:val="fr-FR"/>
        </w:rPr>
        <w:t xml:space="preserve">rotection à lanière qui enveloppait l’intégralité du torse et présente des affinités avec l’élément figuré sur la </w:t>
      </w:r>
      <w:hyperlink r:id="rId8945" w:anchor="Sit_Capo_Acqua_stat_Capestrano" w:history="1">
        <w:r w:rsidRPr="004D73B0">
          <w:rPr>
            <w:rStyle w:val="Hyperlink"/>
            <w:lang w:val="fr-FR"/>
          </w:rPr>
          <w:t xml:space="preserve">statue du </w:t>
        </w:r>
        <w:r>
          <w:rPr>
            <w:rStyle w:val="Hyperlink"/>
            <w:lang w:val="fr-FR"/>
          </w:rPr>
          <w:t>"</w:t>
        </w:r>
        <w:r w:rsidRPr="004D73B0">
          <w:rPr>
            <w:rStyle w:val="Hyperlink"/>
            <w:lang w:val="fr-FR"/>
          </w:rPr>
          <w:t>guerrier de Capestrano</w:t>
        </w:r>
      </w:hyperlink>
      <w:r w:rsidRPr="00E23394">
        <w:rPr>
          <w:lang w:val="fr-FR"/>
        </w:rPr>
        <w:t>" (BIB 3085)</w:t>
      </w:r>
      <w:r>
        <w:rPr>
          <w:lang w:val="fr-FR"/>
        </w:rPr>
        <w:t xml:space="preserve"> possible </w:t>
      </w:r>
      <w:hyperlink r:id="rId8946" w:anchor="Cul_Steles_Corse_thm_cardioph" w:history="1">
        <w:r w:rsidRPr="004D73B0">
          <w:rPr>
            <w:rStyle w:val="Hyperlink"/>
            <w:lang w:val="fr-FR"/>
          </w:rPr>
          <w:t>cardiophylax</w:t>
        </w:r>
      </w:hyperlink>
      <w:r w:rsidRPr="00E23394">
        <w:rPr>
          <w:lang w:val="fr-FR"/>
        </w:rPr>
        <w:t xml:space="preserve"> (BIB ?)</w:t>
      </w:r>
    </w:p>
    <w:p w14:paraId="5B031415" w14:textId="77777777" w:rsidR="004D73B0" w:rsidRPr="007C501E" w:rsidRDefault="004D73B0" w:rsidP="00376AFE">
      <w:pPr>
        <w:rPr>
          <w:lang w:val="fr-FR"/>
        </w:rPr>
      </w:pPr>
    </w:p>
    <w:p w14:paraId="20265694" w14:textId="77777777" w:rsidR="00FE7CEA" w:rsidRPr="006702EA" w:rsidRDefault="00FE7CEA" w:rsidP="00426FF9">
      <w:pPr>
        <w:pStyle w:val="Heading1"/>
      </w:pPr>
      <w:bookmarkStart w:id="3737" w:name="Sit_Santa_Naria"/>
      <w:r w:rsidRPr="006702EA">
        <w:t>SANTA NARIA</w:t>
      </w:r>
    </w:p>
    <w:bookmarkEnd w:id="3737"/>
    <w:p w14:paraId="79D42349" w14:textId="77777777" w:rsidR="00FE7CEA" w:rsidRPr="00376AFE" w:rsidRDefault="00FE7CEA" w:rsidP="00376AFE">
      <w:pPr>
        <w:rPr>
          <w:lang w:val="fr-FR"/>
        </w:rPr>
      </w:pPr>
      <w:r>
        <w:rPr>
          <w:lang w:val="fr-FR"/>
        </w:rPr>
        <w:t>Santa-Naria</w:t>
      </w:r>
    </w:p>
    <w:p w14:paraId="5A5A9836" w14:textId="77777777" w:rsidR="00376AFE" w:rsidRDefault="00376AFE" w:rsidP="00242C0F">
      <w:pPr>
        <w:jc w:val="both"/>
        <w:rPr>
          <w:szCs w:val="20"/>
          <w:lang w:val="fr-FR"/>
        </w:rPr>
      </w:pPr>
    </w:p>
    <w:p w14:paraId="608E30A6" w14:textId="3D55B653" w:rsidR="00E615DD" w:rsidRDefault="00FE7CEA" w:rsidP="00242C0F">
      <w:pPr>
        <w:jc w:val="both"/>
        <w:rPr>
          <w:szCs w:val="19"/>
          <w:lang w:val="fr-FR" w:eastAsia="en-GB"/>
        </w:rPr>
      </w:pPr>
      <w:r w:rsidRPr="00FE7CEA">
        <w:rPr>
          <w:szCs w:val="20"/>
          <w:lang w:val="fr-FR"/>
        </w:rPr>
        <w:t xml:space="preserve">Santa Naria (Olmeto, Corse), </w:t>
      </w:r>
      <w:hyperlink r:id="rId8947" w:anchor="Cul_Steles_Corse" w:history="1">
        <w:r w:rsidRPr="00FE7CEA">
          <w:rPr>
            <w:rStyle w:val="Hyperlink"/>
            <w:szCs w:val="20"/>
            <w:lang w:val="fr-FR"/>
          </w:rPr>
          <w:t>stèle(s) corse(s)</w:t>
        </w:r>
      </w:hyperlink>
      <w:r w:rsidRPr="00FE7CEA">
        <w:rPr>
          <w:lang w:val="fr-FR"/>
        </w:rPr>
        <w:t xml:space="preserve"> (SS BIB) </w:t>
      </w:r>
      <w:r w:rsidR="00E615DD">
        <w:rPr>
          <w:szCs w:val="19"/>
          <w:lang w:val="fr-FR" w:eastAsia="en-GB"/>
        </w:rPr>
        <w:t>C'est la plus grande de l'île (BIB 2874)</w:t>
      </w:r>
    </w:p>
    <w:p w14:paraId="49ED32C3" w14:textId="77777777" w:rsidR="007C501E" w:rsidRDefault="007C501E" w:rsidP="00242C0F">
      <w:pPr>
        <w:jc w:val="both"/>
        <w:rPr>
          <w:lang w:val="fr-FR"/>
        </w:rPr>
      </w:pPr>
      <w:r>
        <w:rPr>
          <w:szCs w:val="19"/>
          <w:lang w:val="fr-FR" w:eastAsia="en-GB"/>
        </w:rPr>
        <w:t>Stèle anthropomorphe, casque, visage, épée, probable cuirasse (SS BIB)</w:t>
      </w:r>
    </w:p>
    <w:p w14:paraId="2BC1303E" w14:textId="77777777" w:rsidR="00E615DD" w:rsidRDefault="00E615DD" w:rsidP="00242C0F">
      <w:pPr>
        <w:jc w:val="both"/>
        <w:rPr>
          <w:lang w:val="fr-FR"/>
        </w:rPr>
      </w:pPr>
    </w:p>
    <w:p w14:paraId="2D64865A" w14:textId="77777777" w:rsidR="00E615DD" w:rsidRDefault="00E615DD" w:rsidP="00E615DD">
      <w:pPr>
        <w:pStyle w:val="Heading2"/>
      </w:pPr>
      <w:r>
        <w:t>épée</w:t>
      </w:r>
    </w:p>
    <w:p w14:paraId="0482FDA5" w14:textId="77777777" w:rsidR="00E615DD" w:rsidRDefault="00E615DD" w:rsidP="00242C0F">
      <w:pPr>
        <w:jc w:val="both"/>
        <w:rPr>
          <w:lang w:val="fr-FR"/>
        </w:rPr>
      </w:pPr>
    </w:p>
    <w:p w14:paraId="30495957" w14:textId="5F685F7A" w:rsidR="007C501E" w:rsidRDefault="007C501E" w:rsidP="007C501E">
      <w:pPr>
        <w:jc w:val="both"/>
        <w:rPr>
          <w:szCs w:val="19"/>
          <w:lang w:val="fr-FR" w:eastAsia="en-GB"/>
        </w:rPr>
      </w:pPr>
      <w:r>
        <w:rPr>
          <w:lang w:val="fr-FR"/>
        </w:rPr>
        <w:t xml:space="preserve">longue </w:t>
      </w:r>
      <w:r w:rsidR="00FE7CEA" w:rsidRPr="00FE7CEA">
        <w:rPr>
          <w:lang w:val="fr-FR"/>
        </w:rPr>
        <w:t xml:space="preserve">épée à </w:t>
      </w:r>
      <w:r w:rsidR="00FE7CEA" w:rsidRPr="00FE7CEA">
        <w:rPr>
          <w:szCs w:val="19"/>
          <w:lang w:val="fr-FR" w:eastAsia="en-GB"/>
        </w:rPr>
        <w:t>poignée au pommeau arqué et à la garde cornue (BIB 2870)</w:t>
      </w:r>
      <w:r w:rsidR="00FE7CEA">
        <w:rPr>
          <w:szCs w:val="19"/>
          <w:lang w:val="fr-FR" w:eastAsia="en-GB"/>
        </w:rPr>
        <w:t>. Pour Grosjean, cette ép</w:t>
      </w:r>
      <w:r w:rsidR="00EA4CA4">
        <w:rPr>
          <w:szCs w:val="19"/>
          <w:lang w:val="fr-FR" w:eastAsia="en-GB"/>
        </w:rPr>
        <w:t>é</w:t>
      </w:r>
      <w:r w:rsidR="00FE7CEA">
        <w:rPr>
          <w:szCs w:val="19"/>
          <w:lang w:val="fr-FR" w:eastAsia="en-GB"/>
        </w:rPr>
        <w:t xml:space="preserve">e est représentative de celles </w:t>
      </w:r>
      <w:r w:rsidR="00FE7CEA" w:rsidRPr="00FE7CEA">
        <w:rPr>
          <w:szCs w:val="19"/>
          <w:lang w:val="fr-FR" w:eastAsia="en-GB"/>
        </w:rPr>
        <w:t xml:space="preserve">portées par les </w:t>
      </w:r>
      <w:hyperlink r:id="rId8948" w:anchor="Cul_Shardanes" w:history="1">
        <w:r w:rsidR="00136D91" w:rsidRPr="00136D91">
          <w:rPr>
            <w:rStyle w:val="Hyperlink"/>
            <w:lang w:val="fr-FR" w:eastAsia="en-GB"/>
          </w:rPr>
          <w:t>Shardanes</w:t>
        </w:r>
      </w:hyperlink>
      <w:r w:rsidR="00136D91" w:rsidRPr="00136D91">
        <w:rPr>
          <w:lang w:val="fr-FR" w:eastAsia="en-GB"/>
        </w:rPr>
        <w:t xml:space="preserve"> </w:t>
      </w:r>
      <w:r w:rsidR="00FE7CEA" w:rsidRPr="00FE7CEA">
        <w:rPr>
          <w:szCs w:val="19"/>
          <w:lang w:val="fr-FR" w:eastAsia="en-GB"/>
        </w:rPr>
        <w:t>et caractéristique d'une</w:t>
      </w:r>
      <w:r w:rsidR="00FE7CEA">
        <w:rPr>
          <w:szCs w:val="19"/>
          <w:lang w:val="fr-FR" w:eastAsia="en-GB"/>
        </w:rPr>
        <w:t xml:space="preserve"> </w:t>
      </w:r>
      <w:r w:rsidR="00FE7CEA" w:rsidRPr="00FE7CEA">
        <w:rPr>
          <w:szCs w:val="19"/>
          <w:lang w:val="fr-FR" w:eastAsia="en-GB"/>
        </w:rPr>
        <w:t>période égéo-mycénienne comprise entre 1450 et 1350 av. J.-C</w:t>
      </w:r>
      <w:r w:rsidR="00FE7CEA">
        <w:rPr>
          <w:szCs w:val="19"/>
          <w:lang w:val="fr-FR" w:eastAsia="en-GB"/>
        </w:rPr>
        <w:t xml:space="preserve"> </w:t>
      </w:r>
      <w:r w:rsidR="00FE7CEA" w:rsidRPr="00FE7CEA">
        <w:rPr>
          <w:szCs w:val="19"/>
          <w:lang w:val="fr-FR" w:eastAsia="en-GB"/>
        </w:rPr>
        <w:t>(BIB 2870)</w:t>
      </w:r>
      <w:r>
        <w:rPr>
          <w:szCs w:val="19"/>
          <w:lang w:val="fr-FR" w:eastAsia="en-GB"/>
        </w:rPr>
        <w:t xml:space="preserve">. Epée interprétée comme un </w:t>
      </w:r>
      <w:r w:rsidRPr="0032190F">
        <w:rPr>
          <w:lang w:val="fr-FR"/>
        </w:rPr>
        <w:t>poignard</w:t>
      </w:r>
      <w:r>
        <w:rPr>
          <w:lang w:val="fr-FR"/>
        </w:rPr>
        <w:t xml:space="preserve"> à </w:t>
      </w:r>
      <w:hyperlink r:id="rId8949" w:anchor="Cul_Steles_Corse_thm_pomm_demilune" w:history="1">
        <w:r w:rsidRPr="00E615DD">
          <w:rPr>
            <w:rStyle w:val="Hyperlink"/>
            <w:szCs w:val="22"/>
            <w:lang w:val="fr-FR" w:eastAsia="en-GB"/>
          </w:rPr>
          <w:t>pommeau en demi-lune</w:t>
        </w:r>
      </w:hyperlink>
      <w:r>
        <w:rPr>
          <w:szCs w:val="22"/>
          <w:lang w:val="fr-FR" w:eastAsia="en-GB"/>
        </w:rPr>
        <w:t xml:space="preserve"> (BIB 2874)</w:t>
      </w:r>
    </w:p>
    <w:p w14:paraId="08F53381" w14:textId="77777777" w:rsidR="00E615DD" w:rsidRDefault="00E615DD" w:rsidP="00242C0F">
      <w:pPr>
        <w:jc w:val="both"/>
        <w:rPr>
          <w:szCs w:val="19"/>
          <w:lang w:val="fr-FR" w:eastAsia="en-GB"/>
        </w:rPr>
      </w:pPr>
    </w:p>
    <w:p w14:paraId="41C5879F" w14:textId="77777777" w:rsidR="00E615DD" w:rsidRDefault="00E615DD" w:rsidP="00242C0F">
      <w:pPr>
        <w:jc w:val="both"/>
        <w:rPr>
          <w:szCs w:val="19"/>
          <w:lang w:val="fr-FR" w:eastAsia="en-GB"/>
        </w:rPr>
      </w:pPr>
    </w:p>
    <w:p w14:paraId="51F0BB99" w14:textId="77777777" w:rsidR="00FE7CEA" w:rsidRPr="00FE7CEA" w:rsidRDefault="00FE7CEA" w:rsidP="00242C0F">
      <w:pPr>
        <w:jc w:val="both"/>
        <w:rPr>
          <w:szCs w:val="20"/>
          <w:lang w:val="fr-FR"/>
        </w:rPr>
      </w:pPr>
    </w:p>
    <w:p w14:paraId="1B59B872" w14:textId="77777777" w:rsidR="004857EB" w:rsidRPr="0032190F" w:rsidRDefault="004857EB" w:rsidP="00426FF9">
      <w:pPr>
        <w:pStyle w:val="Heading1"/>
      </w:pPr>
      <w:bookmarkStart w:id="3738" w:name="Sit_Palaghju"/>
      <w:r w:rsidRPr="0032190F">
        <w:t>PALAGHJU</w:t>
      </w:r>
    </w:p>
    <w:bookmarkEnd w:id="3738"/>
    <w:p w14:paraId="5C05BB6A" w14:textId="77777777" w:rsidR="004857EB" w:rsidRPr="00833AE9" w:rsidRDefault="007C501E" w:rsidP="004857EB">
      <w:pPr>
        <w:rPr>
          <w:sz w:val="20"/>
          <w:lang w:val="fr-FR"/>
        </w:rPr>
      </w:pPr>
      <w:r w:rsidRPr="00833AE9">
        <w:rPr>
          <w:sz w:val="20"/>
          <w:szCs w:val="20"/>
          <w:lang w:val="fr-FR"/>
        </w:rPr>
        <w:t xml:space="preserve">Palaggiu, </w:t>
      </w:r>
      <w:r w:rsidR="00181CC8" w:rsidRPr="00833AE9">
        <w:rPr>
          <w:sz w:val="20"/>
          <w:szCs w:val="20"/>
          <w:lang w:val="fr-FR"/>
        </w:rPr>
        <w:t>Palaghiu, (BIB 2451)</w:t>
      </w:r>
      <w:r w:rsidR="004857EB" w:rsidRPr="00833AE9">
        <w:rPr>
          <w:sz w:val="20"/>
          <w:szCs w:val="20"/>
          <w:lang w:val="fr-FR"/>
        </w:rPr>
        <w:t xml:space="preserve">, </w:t>
      </w:r>
      <w:r w:rsidR="004857EB" w:rsidRPr="00833AE9">
        <w:rPr>
          <w:sz w:val="20"/>
          <w:lang w:val="fr-FR"/>
        </w:rPr>
        <w:t>Paddaghju</w:t>
      </w:r>
      <w:r w:rsidR="004D73B0" w:rsidRPr="00833AE9">
        <w:rPr>
          <w:sz w:val="20"/>
          <w:lang w:val="fr-FR"/>
        </w:rPr>
        <w:t xml:space="preserve">, </w:t>
      </w:r>
      <w:r w:rsidR="004D73B0" w:rsidRPr="00833AE9">
        <w:rPr>
          <w:i/>
          <w:iCs/>
          <w:sz w:val="20"/>
          <w:lang w:val="fr-FR"/>
        </w:rPr>
        <w:t>Palaghju</w:t>
      </w:r>
    </w:p>
    <w:p w14:paraId="62F3AEB8" w14:textId="77777777" w:rsidR="004857EB" w:rsidRDefault="004857EB" w:rsidP="004857EB">
      <w:pPr>
        <w:rPr>
          <w:lang w:val="fr-FR"/>
        </w:rPr>
      </w:pPr>
    </w:p>
    <w:p w14:paraId="3982A12F" w14:textId="38CA72FE" w:rsidR="008156B1" w:rsidRDefault="008156B1" w:rsidP="004857EB">
      <w:pPr>
        <w:rPr>
          <w:lang w:val="fr-FR"/>
        </w:rPr>
      </w:pPr>
      <w:r w:rsidRPr="008156B1">
        <w:rPr>
          <w:lang w:val="fr-FR"/>
        </w:rPr>
        <w:t xml:space="preserve">liées au </w:t>
      </w:r>
      <w:hyperlink r:id="rId8950" w:anchor="Cul_Turriformes_ctxt_reg_sartene_ens_MeW" w:history="1">
        <w:r w:rsidRPr="008156B1">
          <w:rPr>
            <w:rStyle w:val="Hyperlink"/>
            <w:lang w:val="fr-FR"/>
          </w:rPr>
          <w:t xml:space="preserve">gr. des turriformes </w:t>
        </w:r>
        <w:r>
          <w:rPr>
            <w:rStyle w:val="Hyperlink"/>
            <w:lang w:val="fr-FR"/>
          </w:rPr>
          <w:t xml:space="preserve">médio-occiental </w:t>
        </w:r>
        <w:r w:rsidRPr="008156B1">
          <w:rPr>
            <w:rStyle w:val="Hyperlink"/>
            <w:lang w:val="fr-FR"/>
          </w:rPr>
          <w:t xml:space="preserve">du </w:t>
        </w:r>
        <w:r>
          <w:rPr>
            <w:rStyle w:val="Hyperlink"/>
            <w:lang w:val="fr-FR"/>
          </w:rPr>
          <w:t>s</w:t>
        </w:r>
        <w:r w:rsidRPr="008156B1">
          <w:rPr>
            <w:rStyle w:val="Hyperlink"/>
            <w:lang w:val="fr-FR"/>
          </w:rPr>
          <w:t>arténais</w:t>
        </w:r>
      </w:hyperlink>
      <w:r>
        <w:rPr>
          <w:lang w:val="fr-FR"/>
        </w:rPr>
        <w:t xml:space="preserve"> (BIB 2299)</w:t>
      </w:r>
    </w:p>
    <w:p w14:paraId="636E67D5" w14:textId="77777777" w:rsidR="008156B1" w:rsidRPr="0032190F" w:rsidRDefault="008156B1" w:rsidP="004857EB">
      <w:pPr>
        <w:rPr>
          <w:lang w:val="fr-FR"/>
        </w:rPr>
      </w:pPr>
    </w:p>
    <w:p w14:paraId="1D923577" w14:textId="6075F5C9" w:rsidR="004857EB" w:rsidRPr="0032190F" w:rsidRDefault="004857EB" w:rsidP="004857EB">
      <w:pPr>
        <w:jc w:val="both"/>
        <w:rPr>
          <w:lang w:val="fr-FR"/>
        </w:rPr>
      </w:pPr>
      <w:r w:rsidRPr="0032190F">
        <w:rPr>
          <w:lang w:val="fr-FR"/>
        </w:rPr>
        <w:t xml:space="preserve">Le site corse de Palaggiu a livré un coffre contenant 2 coupes à pied associées à un set </w:t>
      </w:r>
      <w:hyperlink r:id="rId8951" w:anchor="Cul_Campaniforme" w:history="1">
        <w:r w:rsidRPr="0032190F">
          <w:rPr>
            <w:rStyle w:val="Hyperlink"/>
            <w:lang w:val="fr-FR"/>
          </w:rPr>
          <w:t>campaniforme</w:t>
        </w:r>
      </w:hyperlink>
      <w:r w:rsidRPr="0032190F">
        <w:rPr>
          <w:lang w:val="fr-FR"/>
        </w:rPr>
        <w:t xml:space="preserve"> (Pascal Tramoni et al., C2, 2008)</w:t>
      </w:r>
    </w:p>
    <w:p w14:paraId="0D19DCF7" w14:textId="3F9A2C4E" w:rsidR="004857EB" w:rsidRPr="0032190F" w:rsidRDefault="00000000" w:rsidP="00242C0F">
      <w:pPr>
        <w:jc w:val="both"/>
        <w:rPr>
          <w:szCs w:val="20"/>
          <w:lang w:val="fr-FR"/>
        </w:rPr>
      </w:pPr>
      <w:hyperlink r:id="rId8952" w:anchor="Cul_Steles_Corse_per2" w:history="1">
        <w:r w:rsidR="00181CC8" w:rsidRPr="0032190F">
          <w:rPr>
            <w:rStyle w:val="Hyperlink"/>
            <w:szCs w:val="20"/>
            <w:lang w:val="fr-FR"/>
          </w:rPr>
          <w:t>Stade 2</w:t>
        </w:r>
      </w:hyperlink>
      <w:r w:rsidR="00181CC8" w:rsidRPr="0032190F">
        <w:rPr>
          <w:szCs w:val="20"/>
          <w:lang w:val="fr-FR"/>
        </w:rPr>
        <w:t xml:space="preserve">. </w:t>
      </w:r>
      <w:hyperlink r:id="rId8953" w:anchor="Cul_Steles_Corse" w:history="1">
        <w:r w:rsidR="008D0C95" w:rsidRPr="0032190F">
          <w:rPr>
            <w:rStyle w:val="Hyperlink"/>
            <w:szCs w:val="20"/>
            <w:lang w:val="fr-FR"/>
          </w:rPr>
          <w:t>stèle(s) corse(s)</w:t>
        </w:r>
      </w:hyperlink>
      <w:r w:rsidR="008D0C95" w:rsidRPr="0032190F">
        <w:rPr>
          <w:szCs w:val="20"/>
          <w:lang w:val="fr-FR"/>
        </w:rPr>
        <w:t xml:space="preserve"> </w:t>
      </w:r>
      <w:r w:rsidR="004857EB" w:rsidRPr="0032190F">
        <w:rPr>
          <w:szCs w:val="20"/>
          <w:lang w:val="fr-FR"/>
        </w:rPr>
        <w:t xml:space="preserve">Alignement de menhirs-stèles de Corse attribué au </w:t>
      </w:r>
      <w:hyperlink r:id="rId8954" w:anchor="Cul_Renaghju_4" w:history="1">
        <w:r w:rsidR="004857EB" w:rsidRPr="0032190F">
          <w:rPr>
            <w:rStyle w:val="Hyperlink"/>
            <w:szCs w:val="20"/>
            <w:lang w:val="fr-FR"/>
          </w:rPr>
          <w:t>Renaghju 4 / I Stantari 2</w:t>
        </w:r>
      </w:hyperlink>
      <w:r w:rsidR="004857EB" w:rsidRPr="0032190F">
        <w:rPr>
          <w:szCs w:val="20"/>
          <w:lang w:val="fr-FR"/>
        </w:rPr>
        <w:t xml:space="preserve"> (BIB 2298 p. 27) </w:t>
      </w:r>
      <w:r w:rsidR="008156B1">
        <w:rPr>
          <w:szCs w:val="20"/>
          <w:lang w:val="fr-FR"/>
        </w:rPr>
        <w:t xml:space="preserve"> </w:t>
      </w:r>
      <w:r w:rsidR="008156B1">
        <w:rPr>
          <w:lang w:val="fr-FR"/>
        </w:rPr>
        <w:t>BM ou BF (BIB 2299)</w:t>
      </w:r>
    </w:p>
    <w:p w14:paraId="343EB531" w14:textId="77777777" w:rsidR="00592D21" w:rsidRPr="0032190F" w:rsidRDefault="00592D21" w:rsidP="00242C0F">
      <w:pPr>
        <w:jc w:val="both"/>
        <w:rPr>
          <w:szCs w:val="20"/>
          <w:lang w:val="fr-FR"/>
        </w:rPr>
      </w:pPr>
    </w:p>
    <w:p w14:paraId="64B9DAE3" w14:textId="77777777" w:rsidR="00592D21" w:rsidRDefault="00592D21" w:rsidP="00242C0F">
      <w:pPr>
        <w:jc w:val="both"/>
        <w:rPr>
          <w:szCs w:val="20"/>
          <w:lang w:val="fr-FR"/>
        </w:rPr>
      </w:pPr>
      <w:r w:rsidRPr="0032190F">
        <w:rPr>
          <w:szCs w:val="20"/>
          <w:lang w:val="fr-FR"/>
        </w:rPr>
        <w:t xml:space="preserve">Un coffre dolmenique associé aux alignements de menhirs réutilisée [remploi] comme dalle latérale une pierre gravée montrant une forme de cartouche en creux, 3 lignes horizontales et parallèles de 12, 11 et 12 petites cupules. Comme le cartouche et les alignements de cupules sont coupés net, on comprend que cette dalle à été retravaillée pour être inclue dans la structure funéraire </w:t>
      </w:r>
      <w:r w:rsidR="00496A5F" w:rsidRPr="0032190F">
        <w:rPr>
          <w:szCs w:val="20"/>
          <w:lang w:val="fr-FR"/>
        </w:rPr>
        <w:t xml:space="preserve">dans laquelle un "brassard d'archer" a été decouvert et qui donne ainsi le </w:t>
      </w:r>
      <w:r w:rsidR="00496A5F" w:rsidRPr="0032190F">
        <w:rPr>
          <w:i/>
          <w:szCs w:val="20"/>
          <w:lang w:val="fr-FR"/>
        </w:rPr>
        <w:t>taq</w:t>
      </w:r>
      <w:r w:rsidR="00496A5F" w:rsidRPr="0032190F">
        <w:rPr>
          <w:szCs w:val="20"/>
          <w:lang w:val="fr-FR"/>
        </w:rPr>
        <w:t xml:space="preserve"> de la pierre à cupules </w:t>
      </w:r>
      <w:r w:rsidRPr="0032190F">
        <w:rPr>
          <w:szCs w:val="20"/>
          <w:lang w:val="fr-FR"/>
        </w:rPr>
        <w:t>(BIB 1738 p. 167)</w:t>
      </w:r>
    </w:p>
    <w:p w14:paraId="490F183F" w14:textId="77777777" w:rsidR="005A11EE" w:rsidRDefault="005A11EE" w:rsidP="00242C0F">
      <w:pPr>
        <w:jc w:val="both"/>
        <w:rPr>
          <w:szCs w:val="20"/>
          <w:lang w:val="fr-FR"/>
        </w:rPr>
      </w:pPr>
    </w:p>
    <w:p w14:paraId="6322044C" w14:textId="77777777" w:rsidR="005A11EE" w:rsidRPr="005A11EE" w:rsidRDefault="005A11EE" w:rsidP="005A11EE">
      <w:pPr>
        <w:rPr>
          <w:lang w:val="fr-FR"/>
        </w:rPr>
      </w:pPr>
      <w:r>
        <w:rPr>
          <w:szCs w:val="20"/>
          <w:lang w:val="fr-FR"/>
        </w:rPr>
        <w:t xml:space="preserve">Les SM (1400-800 BC) serait le remploi des stèles (2200-1400 BC) </w:t>
      </w:r>
      <w:r w:rsidRPr="005A11EE">
        <w:rPr>
          <w:lang w:val="fr-FR"/>
        </w:rPr>
        <w:t>(BIB 2298 fig. 4)</w:t>
      </w:r>
    </w:p>
    <w:p w14:paraId="2B0BC887" w14:textId="77777777" w:rsidR="005A11EE" w:rsidRDefault="005A11EE" w:rsidP="00242C0F">
      <w:pPr>
        <w:jc w:val="both"/>
        <w:rPr>
          <w:szCs w:val="20"/>
          <w:lang w:val="fr-FR"/>
        </w:rPr>
      </w:pPr>
    </w:p>
    <w:p w14:paraId="7E18B29D" w14:textId="77777777" w:rsidR="006D28B6" w:rsidRDefault="006D28B6" w:rsidP="006D28B6">
      <w:pPr>
        <w:pStyle w:val="Heading2"/>
      </w:pPr>
      <w:r>
        <w:t>Palaghju 1</w:t>
      </w:r>
    </w:p>
    <w:p w14:paraId="14892D7E" w14:textId="77777777" w:rsidR="006D28B6" w:rsidRDefault="006D28B6" w:rsidP="006D28B6">
      <w:pPr>
        <w:rPr>
          <w:lang w:val="fr-FR"/>
        </w:rPr>
      </w:pPr>
    </w:p>
    <w:p w14:paraId="6DA3095F" w14:textId="77777777" w:rsidR="006D28B6" w:rsidRPr="006D28B6" w:rsidRDefault="006D28B6" w:rsidP="006D28B6">
      <w:pPr>
        <w:rPr>
          <w:lang w:val="fr-FR"/>
        </w:rPr>
      </w:pPr>
      <w:r>
        <w:rPr>
          <w:lang w:val="fr-FR"/>
        </w:rPr>
        <w:t>épée</w:t>
      </w:r>
    </w:p>
    <w:p w14:paraId="22AB701C" w14:textId="77777777" w:rsidR="006D28B6" w:rsidRDefault="006D28B6" w:rsidP="006D28B6">
      <w:pPr>
        <w:pStyle w:val="Heading2"/>
      </w:pPr>
      <w:r>
        <w:t>Palaghju 2</w:t>
      </w:r>
    </w:p>
    <w:p w14:paraId="25F8998C" w14:textId="77777777" w:rsidR="006D28B6" w:rsidRDefault="006D28B6" w:rsidP="006D28B6">
      <w:pPr>
        <w:rPr>
          <w:lang w:val="fr-FR"/>
        </w:rPr>
      </w:pPr>
    </w:p>
    <w:p w14:paraId="4D274C40" w14:textId="77777777" w:rsidR="006D28B6" w:rsidRDefault="006D28B6" w:rsidP="006D28B6">
      <w:pPr>
        <w:rPr>
          <w:lang w:val="fr-FR"/>
        </w:rPr>
      </w:pPr>
      <w:r>
        <w:rPr>
          <w:lang w:val="fr-FR"/>
        </w:rPr>
        <w:lastRenderedPageBreak/>
        <w:t>épée en collier</w:t>
      </w:r>
    </w:p>
    <w:p w14:paraId="77A51C85" w14:textId="77777777" w:rsidR="006D28B6" w:rsidRPr="006D28B6" w:rsidRDefault="006D28B6" w:rsidP="006D28B6">
      <w:pPr>
        <w:rPr>
          <w:lang w:val="fr-FR"/>
        </w:rPr>
      </w:pPr>
    </w:p>
    <w:p w14:paraId="14442264" w14:textId="77777777" w:rsidR="006D28B6" w:rsidRDefault="006D28B6" w:rsidP="006D28B6">
      <w:pPr>
        <w:pStyle w:val="Heading2"/>
      </w:pPr>
      <w:r>
        <w:t>Palaghju 3</w:t>
      </w:r>
    </w:p>
    <w:p w14:paraId="14E80469" w14:textId="77777777" w:rsidR="006D28B6" w:rsidRDefault="006D28B6" w:rsidP="006D28B6">
      <w:pPr>
        <w:rPr>
          <w:lang w:val="fr-FR"/>
        </w:rPr>
      </w:pPr>
    </w:p>
    <w:p w14:paraId="23FDFED2" w14:textId="77777777" w:rsidR="006D28B6" w:rsidRDefault="006D28B6" w:rsidP="006D28B6">
      <w:pPr>
        <w:rPr>
          <w:lang w:val="fr-FR"/>
        </w:rPr>
      </w:pPr>
      <w:r>
        <w:rPr>
          <w:lang w:val="fr-FR"/>
        </w:rPr>
        <w:t>épée et probable poignard</w:t>
      </w:r>
    </w:p>
    <w:p w14:paraId="62258D7D" w14:textId="77777777" w:rsidR="006D28B6" w:rsidRPr="006D28B6" w:rsidRDefault="006D28B6" w:rsidP="006D28B6">
      <w:pPr>
        <w:rPr>
          <w:lang w:val="fr-FR"/>
        </w:rPr>
      </w:pPr>
    </w:p>
    <w:p w14:paraId="55B1CE06" w14:textId="77777777" w:rsidR="006D28B6" w:rsidRDefault="006D28B6" w:rsidP="006D28B6">
      <w:pPr>
        <w:pStyle w:val="Heading2"/>
      </w:pPr>
      <w:r>
        <w:t>Palaghju 20</w:t>
      </w:r>
    </w:p>
    <w:p w14:paraId="21399F50" w14:textId="77777777" w:rsidR="006D28B6" w:rsidRDefault="006D28B6" w:rsidP="006D28B6">
      <w:pPr>
        <w:rPr>
          <w:lang w:val="fr-FR"/>
        </w:rPr>
      </w:pPr>
    </w:p>
    <w:p w14:paraId="3AA17F74" w14:textId="77777777" w:rsidR="006D28B6" w:rsidRDefault="006D28B6" w:rsidP="006D28B6">
      <w:pPr>
        <w:rPr>
          <w:lang w:val="fr-FR"/>
        </w:rPr>
      </w:pPr>
      <w:r>
        <w:rPr>
          <w:lang w:val="fr-FR"/>
        </w:rPr>
        <w:t>épée</w:t>
      </w:r>
    </w:p>
    <w:p w14:paraId="60A3523D" w14:textId="77777777" w:rsidR="006D28B6" w:rsidRPr="006D28B6" w:rsidRDefault="006D28B6" w:rsidP="006D28B6">
      <w:pPr>
        <w:rPr>
          <w:lang w:val="fr-FR"/>
        </w:rPr>
      </w:pPr>
    </w:p>
    <w:p w14:paraId="7496EAD7" w14:textId="77777777" w:rsidR="006D28B6" w:rsidRDefault="006D28B6" w:rsidP="006D28B6">
      <w:pPr>
        <w:pStyle w:val="Heading2"/>
      </w:pPr>
      <w:r>
        <w:t>Palaghju 24</w:t>
      </w:r>
    </w:p>
    <w:p w14:paraId="5CBC1D89" w14:textId="77777777" w:rsidR="006D28B6" w:rsidRDefault="006D28B6" w:rsidP="006D28B6">
      <w:pPr>
        <w:rPr>
          <w:lang w:val="fr-FR"/>
        </w:rPr>
      </w:pPr>
    </w:p>
    <w:p w14:paraId="37C5EC1C" w14:textId="77777777" w:rsidR="006D28B6" w:rsidRPr="006D28B6" w:rsidRDefault="006D28B6" w:rsidP="006D28B6">
      <w:pPr>
        <w:rPr>
          <w:lang w:val="fr-FR"/>
        </w:rPr>
      </w:pPr>
      <w:r>
        <w:rPr>
          <w:lang w:val="fr-FR"/>
        </w:rPr>
        <w:t>épée peut-être en baudrier</w:t>
      </w:r>
    </w:p>
    <w:p w14:paraId="3EFFB1C2" w14:textId="77777777" w:rsidR="006D28B6" w:rsidRDefault="006D28B6" w:rsidP="006D28B6">
      <w:pPr>
        <w:rPr>
          <w:lang w:val="fr-FR"/>
        </w:rPr>
      </w:pPr>
    </w:p>
    <w:p w14:paraId="7253332B" w14:textId="77777777" w:rsidR="006D28B6" w:rsidRPr="006D28B6" w:rsidRDefault="006D28B6" w:rsidP="006D28B6">
      <w:pPr>
        <w:rPr>
          <w:lang w:val="fr-FR"/>
        </w:rPr>
      </w:pPr>
    </w:p>
    <w:p w14:paraId="7CDEF4B3" w14:textId="77777777" w:rsidR="004D73B0" w:rsidRPr="00DE1ED0" w:rsidRDefault="004D73B0" w:rsidP="00242C0F">
      <w:pPr>
        <w:jc w:val="both"/>
        <w:rPr>
          <w:szCs w:val="20"/>
          <w:lang w:val="fr-FR"/>
        </w:rPr>
      </w:pPr>
    </w:p>
    <w:p w14:paraId="105E6F71" w14:textId="77777777" w:rsidR="004D73B0" w:rsidRPr="00426FF9" w:rsidRDefault="004D73B0" w:rsidP="00426FF9">
      <w:pPr>
        <w:pStyle w:val="Heading1"/>
        <w:rPr>
          <w:lang w:val="en-US"/>
        </w:rPr>
      </w:pPr>
      <w:bookmarkStart w:id="3739" w:name="Sit_Buccentone"/>
      <w:r w:rsidRPr="00426FF9">
        <w:rPr>
          <w:lang w:val="en-US"/>
        </w:rPr>
        <w:t>BUCCENTONE</w:t>
      </w:r>
    </w:p>
    <w:bookmarkEnd w:id="3739"/>
    <w:p w14:paraId="11E5F1A2" w14:textId="77777777" w:rsidR="00E2180D" w:rsidRPr="00DE1ED0" w:rsidRDefault="00833AE9" w:rsidP="00242C0F">
      <w:pPr>
        <w:jc w:val="both"/>
        <w:rPr>
          <w:sz w:val="20"/>
          <w:szCs w:val="20"/>
        </w:rPr>
      </w:pPr>
      <w:r w:rsidRPr="00DE1ED0">
        <w:rPr>
          <w:sz w:val="20"/>
          <w:szCs w:val="20"/>
        </w:rPr>
        <w:t>Buccentone-Piève</w:t>
      </w:r>
    </w:p>
    <w:p w14:paraId="3D739471" w14:textId="77777777" w:rsidR="00833AE9" w:rsidRPr="002D7E19" w:rsidRDefault="00833AE9" w:rsidP="00242C0F">
      <w:pPr>
        <w:jc w:val="both"/>
        <w:rPr>
          <w:szCs w:val="20"/>
        </w:rPr>
      </w:pPr>
    </w:p>
    <w:p w14:paraId="16127C8F" w14:textId="2018B5A4" w:rsidR="004D73B0" w:rsidRPr="00D732A2" w:rsidRDefault="00000000" w:rsidP="004D73B0">
      <w:pPr>
        <w:jc w:val="both"/>
      </w:pPr>
      <w:hyperlink r:id="rId8955" w:anchor="Cul_Steles_Corse" w:history="1">
        <w:r w:rsidR="004D73B0" w:rsidRPr="00EB67BE">
          <w:rPr>
            <w:rStyle w:val="Hyperlink"/>
            <w:szCs w:val="20"/>
          </w:rPr>
          <w:t>stèle(s) corse(s)</w:t>
        </w:r>
      </w:hyperlink>
      <w:r w:rsidR="004D73B0">
        <w:t xml:space="preserve"> </w:t>
      </w:r>
      <w:r w:rsidR="004D73B0" w:rsidRPr="004D73B0">
        <w:t>(BIB 2299), visage (SS BIB)</w:t>
      </w:r>
    </w:p>
    <w:p w14:paraId="5E4134B1" w14:textId="77777777" w:rsidR="004D73B0" w:rsidRDefault="004D73B0" w:rsidP="00242C0F">
      <w:pPr>
        <w:jc w:val="both"/>
      </w:pPr>
    </w:p>
    <w:p w14:paraId="068F53BB" w14:textId="77777777" w:rsidR="004D73B0" w:rsidRDefault="004D73B0" w:rsidP="00242C0F">
      <w:pPr>
        <w:jc w:val="both"/>
      </w:pPr>
    </w:p>
    <w:p w14:paraId="438BCFDA" w14:textId="77777777" w:rsidR="00E2180D" w:rsidRPr="00426FF9" w:rsidRDefault="00E2180D" w:rsidP="00426FF9">
      <w:pPr>
        <w:pStyle w:val="Heading1"/>
        <w:rPr>
          <w:lang w:val="en-US"/>
        </w:rPr>
      </w:pPr>
      <w:bookmarkStart w:id="3740" w:name="Sit_Aravina"/>
      <w:r w:rsidRPr="00426FF9">
        <w:rPr>
          <w:lang w:val="en-US"/>
        </w:rPr>
        <w:t>ARAVINA</w:t>
      </w:r>
    </w:p>
    <w:bookmarkEnd w:id="3740"/>
    <w:p w14:paraId="65B1AA65" w14:textId="77777777" w:rsidR="00E2180D" w:rsidRPr="00EB67BE" w:rsidRDefault="00E2180D" w:rsidP="00242C0F">
      <w:pPr>
        <w:jc w:val="both"/>
        <w:rPr>
          <w:szCs w:val="20"/>
        </w:rPr>
      </w:pPr>
    </w:p>
    <w:p w14:paraId="6BE2DA7A" w14:textId="07DE2819" w:rsidR="007C501E" w:rsidRDefault="00000000" w:rsidP="00E2180D">
      <w:pPr>
        <w:jc w:val="both"/>
        <w:rPr>
          <w:szCs w:val="20"/>
          <w:lang w:val="fr-FR"/>
        </w:rPr>
      </w:pPr>
      <w:hyperlink r:id="rId8956" w:anchor="Cul_Steles_Corse" w:history="1">
        <w:r w:rsidR="007B3AC7" w:rsidRPr="006702EA">
          <w:rPr>
            <w:rStyle w:val="Hyperlink"/>
            <w:szCs w:val="20"/>
          </w:rPr>
          <w:t>stèle(s) corse(s)</w:t>
        </w:r>
      </w:hyperlink>
      <w:r w:rsidR="007B3AC7" w:rsidRPr="006702EA">
        <w:rPr>
          <w:szCs w:val="20"/>
        </w:rPr>
        <w:t xml:space="preserve">. </w:t>
      </w:r>
      <w:r w:rsidR="00E84FB7" w:rsidRPr="0032190F">
        <w:rPr>
          <w:szCs w:val="20"/>
          <w:lang w:val="fr-FR"/>
        </w:rPr>
        <w:t>La stèle d’Aravina (</w:t>
      </w:r>
      <w:r w:rsidR="00E2180D" w:rsidRPr="0032190F">
        <w:rPr>
          <w:szCs w:val="20"/>
          <w:lang w:val="fr-FR"/>
        </w:rPr>
        <w:t>Lévie</w:t>
      </w:r>
      <w:r w:rsidR="00E84FB7" w:rsidRPr="0032190F">
        <w:rPr>
          <w:szCs w:val="20"/>
          <w:lang w:val="fr-FR"/>
        </w:rPr>
        <w:t>, Corse-du-Sud)</w:t>
      </w:r>
      <w:r w:rsidR="00E2180D" w:rsidRPr="0032190F">
        <w:rPr>
          <w:szCs w:val="20"/>
          <w:lang w:val="fr-FR"/>
        </w:rPr>
        <w:t xml:space="preserve"> a été publiée à plusieurs reprises par F. de Lanfranchi (de</w:t>
      </w:r>
      <w:r w:rsidR="007B3AC7" w:rsidRPr="0032190F">
        <w:rPr>
          <w:szCs w:val="20"/>
          <w:lang w:val="fr-FR"/>
        </w:rPr>
        <w:t xml:space="preserve"> </w:t>
      </w:r>
      <w:r w:rsidR="00E2180D" w:rsidRPr="0032190F">
        <w:rPr>
          <w:szCs w:val="20"/>
          <w:lang w:val="fr-FR"/>
        </w:rPr>
        <w:t>Lanfranchi, 2006, p. 150–159 ; de Lanfranchi, 2008, p. 101). Elle est conservée au musée de</w:t>
      </w:r>
      <w:r w:rsidR="007B3AC7" w:rsidRPr="0032190F">
        <w:rPr>
          <w:szCs w:val="20"/>
          <w:lang w:val="fr-FR"/>
        </w:rPr>
        <w:t xml:space="preserve"> </w:t>
      </w:r>
      <w:r w:rsidR="00E2180D" w:rsidRPr="0032190F">
        <w:rPr>
          <w:szCs w:val="20"/>
          <w:lang w:val="fr-FR"/>
        </w:rPr>
        <w:t>Lévie. Comme l’a fort justement observé son inventeur, il s’agit non pas d’une statue-menhir</w:t>
      </w:r>
      <w:r w:rsidR="00E2180D" w:rsidRPr="0032190F">
        <w:rPr>
          <w:lang w:val="fr-FR"/>
        </w:rPr>
        <w:t xml:space="preserve"> </w:t>
      </w:r>
      <w:r w:rsidR="00E2180D" w:rsidRPr="0032190F">
        <w:rPr>
          <w:szCs w:val="20"/>
          <w:lang w:val="fr-FR"/>
        </w:rPr>
        <w:t>mais d’une stèle à deux faces, l’une plane, l’autre légèrement bombée. La partie supérieure</w:t>
      </w:r>
      <w:r w:rsidR="007B3AC7" w:rsidRPr="0032190F">
        <w:rPr>
          <w:szCs w:val="20"/>
          <w:lang w:val="fr-FR"/>
        </w:rPr>
        <w:t xml:space="preserve"> </w:t>
      </w:r>
      <w:r w:rsidR="00E2180D" w:rsidRPr="0032190F">
        <w:rPr>
          <w:szCs w:val="20"/>
          <w:lang w:val="fr-FR"/>
        </w:rPr>
        <w:t>comporte un léger rostre apical. Les motifs figurés font appel à deux techniques totalement</w:t>
      </w:r>
      <w:r w:rsidR="007B3AC7" w:rsidRPr="0032190F">
        <w:rPr>
          <w:szCs w:val="20"/>
          <w:lang w:val="fr-FR"/>
        </w:rPr>
        <w:t xml:space="preserve"> </w:t>
      </w:r>
      <w:r w:rsidR="00E2180D" w:rsidRPr="0032190F">
        <w:rPr>
          <w:szCs w:val="20"/>
          <w:lang w:val="fr-FR"/>
        </w:rPr>
        <w:t>distinctes (Fig. 5, haut). Il s’agit :</w:t>
      </w:r>
      <w:r w:rsidR="007B3AC7" w:rsidRPr="0032190F">
        <w:rPr>
          <w:szCs w:val="20"/>
          <w:lang w:val="fr-FR"/>
        </w:rPr>
        <w:t xml:space="preserve"> </w:t>
      </w:r>
    </w:p>
    <w:p w14:paraId="78E468D6" w14:textId="323454CB" w:rsidR="007C501E" w:rsidRDefault="007C501E" w:rsidP="00E2180D">
      <w:pPr>
        <w:jc w:val="both"/>
        <w:rPr>
          <w:szCs w:val="20"/>
          <w:lang w:val="fr-FR"/>
        </w:rPr>
      </w:pPr>
      <w:r>
        <w:rPr>
          <w:szCs w:val="20"/>
          <w:lang w:val="fr-FR"/>
        </w:rPr>
        <w:tab/>
        <w:t xml:space="preserve">- </w:t>
      </w:r>
      <w:r w:rsidR="00E2180D" w:rsidRPr="0032190F">
        <w:rPr>
          <w:szCs w:val="20"/>
          <w:lang w:val="fr-FR"/>
        </w:rPr>
        <w:t>d’une arme (</w:t>
      </w:r>
      <w:hyperlink r:id="rId8957" w:anchor="Cul_Art_TAC_T_t_epee" w:history="1">
        <w:r w:rsidR="00701B82" w:rsidRPr="00701B82">
          <w:rPr>
            <w:rStyle w:val="Hyperlink"/>
            <w:szCs w:val="20"/>
            <w:lang w:val="fr-FR"/>
          </w:rPr>
          <w:t>épée</w:t>
        </w:r>
      </w:hyperlink>
      <w:r w:rsidR="00E2180D" w:rsidRPr="0032190F">
        <w:rPr>
          <w:szCs w:val="20"/>
          <w:lang w:val="fr-FR"/>
        </w:rPr>
        <w:t>) sculptée en relief;</w:t>
      </w:r>
      <w:r w:rsidR="007B3AC7" w:rsidRPr="0032190F">
        <w:rPr>
          <w:szCs w:val="20"/>
          <w:lang w:val="fr-FR"/>
        </w:rPr>
        <w:t xml:space="preserve"> </w:t>
      </w:r>
    </w:p>
    <w:p w14:paraId="6D96D6F2" w14:textId="0E6A1EDD" w:rsidR="007C501E" w:rsidRDefault="007C501E" w:rsidP="00E2180D">
      <w:pPr>
        <w:jc w:val="both"/>
        <w:rPr>
          <w:szCs w:val="20"/>
          <w:lang w:val="fr-FR"/>
        </w:rPr>
      </w:pPr>
      <w:r>
        <w:rPr>
          <w:szCs w:val="20"/>
          <w:lang w:val="fr-FR"/>
        </w:rPr>
        <w:tab/>
        <w:t xml:space="preserve">- </w:t>
      </w:r>
      <w:r w:rsidR="00E2180D" w:rsidRPr="0032190F">
        <w:rPr>
          <w:szCs w:val="20"/>
          <w:lang w:val="fr-FR"/>
        </w:rPr>
        <w:t>d’un visage ovale obtenu par gravure associé à deux «</w:t>
      </w:r>
      <w:hyperlink r:id="rId8958" w:anchor="Cul_Art_TAC_T_a_yeux" w:history="1">
        <w:r w:rsidR="007B2122" w:rsidRPr="0032190F">
          <w:rPr>
            <w:rStyle w:val="Hyperlink"/>
            <w:lang w:val="fr-FR"/>
          </w:rPr>
          <w:t>yeux</w:t>
        </w:r>
      </w:hyperlink>
      <w:r w:rsidR="00E2180D" w:rsidRPr="0032190F">
        <w:rPr>
          <w:szCs w:val="20"/>
          <w:lang w:val="fr-FR"/>
        </w:rPr>
        <w:t>» formés par deux cupules.</w:t>
      </w:r>
    </w:p>
    <w:p w14:paraId="4EC0EFD5" w14:textId="77777777" w:rsidR="007C501E" w:rsidRDefault="00E2180D" w:rsidP="00E2180D">
      <w:pPr>
        <w:jc w:val="both"/>
        <w:rPr>
          <w:szCs w:val="20"/>
          <w:lang w:val="fr-FR"/>
        </w:rPr>
      </w:pPr>
      <w:r w:rsidRPr="0032190F">
        <w:rPr>
          <w:szCs w:val="20"/>
          <w:lang w:val="fr-FR"/>
        </w:rPr>
        <w:t>(BIB 2451)</w:t>
      </w:r>
      <w:r w:rsidR="007B3AC7" w:rsidRPr="0032190F">
        <w:rPr>
          <w:szCs w:val="20"/>
          <w:lang w:val="fr-FR"/>
        </w:rPr>
        <w:t xml:space="preserve"> </w:t>
      </w:r>
    </w:p>
    <w:p w14:paraId="5ABDAA33" w14:textId="77777777" w:rsidR="007C501E" w:rsidRDefault="007C501E" w:rsidP="00E2180D">
      <w:pPr>
        <w:jc w:val="both"/>
        <w:rPr>
          <w:szCs w:val="20"/>
          <w:lang w:val="fr-FR"/>
        </w:rPr>
      </w:pPr>
    </w:p>
    <w:p w14:paraId="39374EFA" w14:textId="0F841795" w:rsidR="00E50047" w:rsidRDefault="00E2180D" w:rsidP="00E2180D">
      <w:pPr>
        <w:jc w:val="both"/>
        <w:rPr>
          <w:szCs w:val="20"/>
          <w:lang w:val="fr-FR"/>
        </w:rPr>
      </w:pPr>
      <w:r w:rsidRPr="0032190F">
        <w:rPr>
          <w:szCs w:val="20"/>
          <w:lang w:val="fr-FR"/>
        </w:rPr>
        <w:t>Pour Guilaine: une première étape comportait une stèle à rostre apical sur laquelle avait été gravés un visage et</w:t>
      </w:r>
      <w:r w:rsidR="007B3AC7" w:rsidRPr="0032190F">
        <w:rPr>
          <w:szCs w:val="20"/>
          <w:lang w:val="fr-FR"/>
        </w:rPr>
        <w:t xml:space="preserve"> </w:t>
      </w:r>
      <w:r w:rsidRPr="0032190F">
        <w:rPr>
          <w:szCs w:val="20"/>
          <w:lang w:val="fr-FR"/>
        </w:rPr>
        <w:t>deux « yeux » (Fig. 5, bas) ;</w:t>
      </w:r>
      <w:r w:rsidR="007B3AC7" w:rsidRPr="0032190F">
        <w:rPr>
          <w:szCs w:val="20"/>
          <w:lang w:val="fr-FR"/>
        </w:rPr>
        <w:t xml:space="preserve"> </w:t>
      </w:r>
      <w:r w:rsidRPr="0032190F">
        <w:rPr>
          <w:szCs w:val="20"/>
          <w:lang w:val="fr-FR"/>
        </w:rPr>
        <w:t>dans un second temps, une épée a été rajoutée en sculptant la pierre, en donnant volontairement</w:t>
      </w:r>
      <w:r w:rsidR="007B3AC7" w:rsidRPr="0032190F">
        <w:rPr>
          <w:szCs w:val="20"/>
          <w:lang w:val="fr-FR"/>
        </w:rPr>
        <w:t xml:space="preserve"> </w:t>
      </w:r>
      <w:r w:rsidRPr="0032190F">
        <w:rPr>
          <w:szCs w:val="20"/>
          <w:lang w:val="fr-FR"/>
        </w:rPr>
        <w:t>du relief à l’arme par enlèvement de matière lithique (bien visible sur les deux côtés de la</w:t>
      </w:r>
      <w:r w:rsidR="007B3AC7" w:rsidRPr="0032190F">
        <w:rPr>
          <w:szCs w:val="20"/>
          <w:lang w:val="fr-FR"/>
        </w:rPr>
        <w:t xml:space="preserve"> </w:t>
      </w:r>
      <w:r w:rsidRPr="0032190F">
        <w:rPr>
          <w:szCs w:val="20"/>
          <w:lang w:val="fr-FR"/>
        </w:rPr>
        <w:t>lame). Le tracé curviligne du visage, sans doute amoindri par la mise en relief de l’arme, a été</w:t>
      </w:r>
      <w:r w:rsidR="007B3AC7" w:rsidRPr="0032190F">
        <w:rPr>
          <w:szCs w:val="20"/>
          <w:lang w:val="fr-FR"/>
        </w:rPr>
        <w:t xml:space="preserve"> </w:t>
      </w:r>
      <w:r w:rsidRPr="0032190F">
        <w:rPr>
          <w:szCs w:val="20"/>
          <w:lang w:val="fr-FR"/>
        </w:rPr>
        <w:t xml:space="preserve">repris et transformé en une sorte de </w:t>
      </w:r>
      <w:hyperlink r:id="rId8959" w:anchor="Cul_Art_TAC_T_t_baudrier" w:history="1">
        <w:r w:rsidR="00D64745" w:rsidRPr="00D64745">
          <w:rPr>
            <w:rStyle w:val="Hyperlink"/>
            <w:lang w:val="fr-FR"/>
          </w:rPr>
          <w:t>baudrier</w:t>
        </w:r>
      </w:hyperlink>
      <w:r w:rsidR="00D64745" w:rsidRPr="00D64745">
        <w:rPr>
          <w:lang w:val="fr-FR"/>
        </w:rPr>
        <w:t xml:space="preserve"> </w:t>
      </w:r>
      <w:r w:rsidRPr="0032190F">
        <w:rPr>
          <w:szCs w:val="20"/>
          <w:lang w:val="fr-FR"/>
        </w:rPr>
        <w:t>venant soutenir l’arme ou son fourreau à hauteur</w:t>
      </w:r>
      <w:r w:rsidR="007B3AC7" w:rsidRPr="0032190F">
        <w:rPr>
          <w:szCs w:val="20"/>
          <w:lang w:val="fr-FR"/>
        </w:rPr>
        <w:t xml:space="preserve"> </w:t>
      </w:r>
      <w:r w:rsidRPr="0032190F">
        <w:rPr>
          <w:szCs w:val="20"/>
          <w:lang w:val="fr-FR"/>
        </w:rPr>
        <w:t>de la garde (Fig. 5, haut). Sur le côté gauche du « visage » on peut voir la</w:t>
      </w:r>
      <w:r w:rsidR="007B3AC7" w:rsidRPr="0032190F">
        <w:rPr>
          <w:szCs w:val="20"/>
          <w:lang w:val="fr-FR"/>
        </w:rPr>
        <w:t xml:space="preserve"> </w:t>
      </w:r>
      <w:r w:rsidRPr="0032190F">
        <w:rPr>
          <w:szCs w:val="20"/>
          <w:lang w:val="fr-FR"/>
        </w:rPr>
        <w:t>« reprise » du trait de celui-ci, sans doute effectué lors de la transformation du contour de la</w:t>
      </w:r>
      <w:r w:rsidR="007B3AC7" w:rsidRPr="0032190F">
        <w:rPr>
          <w:szCs w:val="20"/>
          <w:lang w:val="fr-FR"/>
        </w:rPr>
        <w:t xml:space="preserve"> </w:t>
      </w:r>
      <w:r w:rsidRPr="0032190F">
        <w:rPr>
          <w:szCs w:val="20"/>
          <w:lang w:val="fr-FR"/>
        </w:rPr>
        <w:t>face en baudrier.(BIB 2451)</w:t>
      </w:r>
      <w:r w:rsidR="007B3AC7" w:rsidRPr="0032190F">
        <w:rPr>
          <w:szCs w:val="20"/>
          <w:lang w:val="fr-FR"/>
        </w:rPr>
        <w:t xml:space="preserve"> </w:t>
      </w:r>
    </w:p>
    <w:p w14:paraId="19DDAE9B" w14:textId="77777777" w:rsidR="007C501E" w:rsidRPr="0032190F" w:rsidRDefault="007C501E" w:rsidP="00E2180D">
      <w:pPr>
        <w:jc w:val="both"/>
        <w:rPr>
          <w:szCs w:val="20"/>
          <w:lang w:val="fr-FR"/>
        </w:rPr>
      </w:pPr>
      <w:r>
        <w:rPr>
          <w:szCs w:val="20"/>
          <w:lang w:val="fr-FR"/>
        </w:rPr>
        <w:t>Ce visage n'existe probablement pas, les soit-disant yeux sont en effet situés sur les épaule et la véritable tête est manquante (SS BIB)</w:t>
      </w:r>
    </w:p>
    <w:p w14:paraId="6880255B" w14:textId="77777777" w:rsidR="007B3AC7" w:rsidRPr="0032190F" w:rsidRDefault="007B3AC7" w:rsidP="00E2180D">
      <w:pPr>
        <w:jc w:val="both"/>
        <w:rPr>
          <w:szCs w:val="20"/>
          <w:lang w:val="fr-FR"/>
        </w:rPr>
      </w:pPr>
    </w:p>
    <w:p w14:paraId="172604FA" w14:textId="77777777" w:rsidR="00E50047" w:rsidRPr="0032190F" w:rsidRDefault="00E50047" w:rsidP="00E50047">
      <w:pPr>
        <w:pStyle w:val="Heading2"/>
      </w:pPr>
      <w:r w:rsidRPr="0032190F">
        <w:t>Datation</w:t>
      </w:r>
    </w:p>
    <w:p w14:paraId="2899BA65" w14:textId="77777777" w:rsidR="00E50047" w:rsidRPr="0032190F" w:rsidRDefault="00E50047" w:rsidP="00E50047">
      <w:pPr>
        <w:jc w:val="both"/>
        <w:rPr>
          <w:szCs w:val="20"/>
          <w:lang w:val="fr-FR"/>
        </w:rPr>
      </w:pPr>
      <w:r w:rsidRPr="0032190F">
        <w:rPr>
          <w:szCs w:val="20"/>
          <w:lang w:val="fr-FR"/>
        </w:rPr>
        <w:t>Guilaine et Leandri proposent  la « première » stèle d’Aravina a une datation du « Néolithique moyen » (au sens ouest européen de l’expression) ou récent (au sens de la chronologie sarde).</w:t>
      </w:r>
    </w:p>
    <w:p w14:paraId="2C908AC9" w14:textId="08A57164" w:rsidR="00DE1615" w:rsidRPr="0032190F" w:rsidRDefault="00E50047" w:rsidP="00242C0F">
      <w:pPr>
        <w:jc w:val="both"/>
        <w:rPr>
          <w:szCs w:val="20"/>
          <w:lang w:val="fr-FR"/>
        </w:rPr>
      </w:pPr>
      <w:r w:rsidRPr="0032190F">
        <w:rPr>
          <w:szCs w:val="20"/>
          <w:lang w:val="fr-FR"/>
        </w:rPr>
        <w:t>Guilaine et Leandri font de</w:t>
      </w:r>
      <w:r w:rsidR="006C639A" w:rsidRPr="0032190F">
        <w:rPr>
          <w:szCs w:val="20"/>
          <w:lang w:val="fr-FR"/>
        </w:rPr>
        <w:t>s</w:t>
      </w:r>
      <w:r w:rsidRPr="0032190F">
        <w:rPr>
          <w:szCs w:val="20"/>
          <w:lang w:val="fr-FR"/>
        </w:rPr>
        <w:t xml:space="preserve"> </w:t>
      </w:r>
      <w:r w:rsidR="006C639A" w:rsidRPr="0032190F">
        <w:rPr>
          <w:szCs w:val="20"/>
          <w:lang w:val="fr-FR"/>
        </w:rPr>
        <w:t>c</w:t>
      </w:r>
      <w:r w:rsidRPr="0032190F">
        <w:rPr>
          <w:szCs w:val="20"/>
          <w:lang w:val="fr-FR"/>
        </w:rPr>
        <w:t xml:space="preserve">omparaisons avec la stèle de </w:t>
      </w:r>
      <w:hyperlink r:id="rId8960" w:anchor="Sit_Travo" w:history="1">
        <w:r w:rsidR="006C639A" w:rsidRPr="0032190F">
          <w:rPr>
            <w:rStyle w:val="Hyperlink"/>
            <w:szCs w:val="20"/>
            <w:lang w:val="fr-FR"/>
          </w:rPr>
          <w:t>Sa</w:t>
        </w:r>
        <w:r w:rsidRPr="0032190F">
          <w:rPr>
            <w:rStyle w:val="Hyperlink"/>
            <w:szCs w:val="20"/>
            <w:lang w:val="fr-FR"/>
          </w:rPr>
          <w:t>n Andrea di Travo</w:t>
        </w:r>
      </w:hyperlink>
      <w:r w:rsidRPr="0032190F">
        <w:rPr>
          <w:szCs w:val="20"/>
          <w:lang w:val="fr-FR"/>
        </w:rPr>
        <w:t xml:space="preserve"> </w:t>
      </w:r>
      <w:r w:rsidR="00DE1615" w:rsidRPr="0032190F">
        <w:rPr>
          <w:szCs w:val="20"/>
          <w:lang w:val="fr-FR"/>
        </w:rPr>
        <w:t xml:space="preserve">à celle de </w:t>
      </w:r>
      <w:hyperlink r:id="rId8961" w:anchor="Sit_Ta_Trapna" w:history="1">
        <w:r w:rsidR="00DE1615" w:rsidRPr="0032190F">
          <w:rPr>
            <w:rStyle w:val="Hyperlink"/>
            <w:szCs w:val="20"/>
            <w:lang w:val="fr-FR"/>
          </w:rPr>
          <w:t>Ta Trapna</w:t>
        </w:r>
      </w:hyperlink>
      <w:r w:rsidR="00B53D31" w:rsidRPr="0032190F">
        <w:rPr>
          <w:szCs w:val="20"/>
          <w:lang w:val="fr-FR"/>
        </w:rPr>
        <w:t>, S</w:t>
      </w:r>
      <w:r w:rsidR="007B3AC7" w:rsidRPr="0032190F">
        <w:rPr>
          <w:szCs w:val="20"/>
          <w:lang w:val="fr-FR"/>
        </w:rPr>
        <w:t>a</w:t>
      </w:r>
      <w:r w:rsidR="00B53D31" w:rsidRPr="0032190F">
        <w:rPr>
          <w:szCs w:val="20"/>
          <w:lang w:val="fr-FR"/>
        </w:rPr>
        <w:t xml:space="preserve">  Mandara</w:t>
      </w:r>
      <w:r w:rsidR="007B3AC7" w:rsidRPr="0032190F">
        <w:rPr>
          <w:szCs w:val="20"/>
          <w:lang w:val="fr-FR"/>
        </w:rPr>
        <w:t xml:space="preserve">, </w:t>
      </w:r>
      <w:hyperlink w:anchor="Sit_Cercle_Brochtorff" w:history="1">
        <w:r w:rsidR="007B3AC7" w:rsidRPr="0032190F">
          <w:rPr>
            <w:rStyle w:val="Hyperlink"/>
            <w:lang w:val="fr-FR"/>
          </w:rPr>
          <w:t>Cercle Brochtorff </w:t>
        </w:r>
      </w:hyperlink>
      <w:r w:rsidR="007B3AC7" w:rsidRPr="0032190F">
        <w:rPr>
          <w:szCs w:val="20"/>
          <w:lang w:val="fr-FR"/>
        </w:rPr>
        <w:t xml:space="preserve"> </w:t>
      </w:r>
      <w:r w:rsidR="00DE1615" w:rsidRPr="0032190F">
        <w:rPr>
          <w:szCs w:val="20"/>
          <w:lang w:val="fr-FR"/>
        </w:rPr>
        <w:t>(BIB 2451)</w:t>
      </w:r>
    </w:p>
    <w:p w14:paraId="40290F8B" w14:textId="77777777" w:rsidR="006337F3" w:rsidRPr="0032190F" w:rsidRDefault="006337F3" w:rsidP="00242C0F">
      <w:pPr>
        <w:jc w:val="both"/>
        <w:rPr>
          <w:lang w:val="fr-FR"/>
        </w:rPr>
      </w:pPr>
    </w:p>
    <w:p w14:paraId="02462F20" w14:textId="77777777" w:rsidR="00292A6B" w:rsidRPr="0032190F" w:rsidRDefault="007721B3" w:rsidP="00426FF9">
      <w:pPr>
        <w:pStyle w:val="Heading1"/>
      </w:pPr>
      <w:bookmarkStart w:id="3741" w:name="Sit_Filitosa"/>
      <w:r>
        <w:t>FILITOSA</w:t>
      </w:r>
    </w:p>
    <w:bookmarkEnd w:id="3741"/>
    <w:p w14:paraId="598A9A1E" w14:textId="77777777" w:rsidR="00292A6B" w:rsidRPr="0032190F" w:rsidRDefault="00292A6B" w:rsidP="00242C0F">
      <w:pPr>
        <w:rPr>
          <w:lang w:val="fr-FR"/>
        </w:rPr>
      </w:pPr>
    </w:p>
    <w:p w14:paraId="35475348" w14:textId="6F152262" w:rsidR="002902A0" w:rsidRDefault="0076285D" w:rsidP="00242C0F">
      <w:pPr>
        <w:rPr>
          <w:lang w:val="fr-FR"/>
        </w:rPr>
      </w:pPr>
      <w:r w:rsidRPr="0032190F">
        <w:rPr>
          <w:lang w:val="fr-FR"/>
        </w:rPr>
        <w:t xml:space="preserve">Filitosa </w:t>
      </w:r>
      <w:r w:rsidR="00136D91">
        <w:rPr>
          <w:lang w:val="fr-FR"/>
        </w:rPr>
        <w:t xml:space="preserve">(Sollacaro, </w:t>
      </w:r>
      <w:r w:rsidR="00DA426B" w:rsidRPr="0032190F">
        <w:rPr>
          <w:lang w:val="fr-FR"/>
        </w:rPr>
        <w:t>Corse</w:t>
      </w:r>
      <w:r w:rsidR="00136D91">
        <w:rPr>
          <w:lang w:val="fr-FR"/>
        </w:rPr>
        <w:t xml:space="preserve"> Sud)</w:t>
      </w:r>
      <w:r w:rsidR="00DA426B" w:rsidRPr="0032190F">
        <w:rPr>
          <w:lang w:val="fr-FR"/>
        </w:rPr>
        <w:t xml:space="preserve"> montre l’occupation d’un abri au </w:t>
      </w:r>
      <w:hyperlink r:id="rId8962" w:anchor="Cul_Neo_Ancien" w:history="1">
        <w:r w:rsidR="00DA426B" w:rsidRPr="0032190F">
          <w:rPr>
            <w:rStyle w:val="Hyperlink"/>
            <w:lang w:val="fr-FR"/>
          </w:rPr>
          <w:t>N</w:t>
        </w:r>
        <w:r w:rsidR="00E40A21">
          <w:rPr>
            <w:rStyle w:val="Hyperlink"/>
            <w:lang w:val="fr-FR"/>
          </w:rPr>
          <w:t>A</w:t>
        </w:r>
      </w:hyperlink>
      <w:r w:rsidR="00460B5F" w:rsidRPr="0032190F">
        <w:rPr>
          <w:lang w:val="fr-FR"/>
        </w:rPr>
        <w:t xml:space="preserve"> (fouilles Atzeni, présence de Cardial) (BIB 1708)</w:t>
      </w:r>
      <w:r w:rsidR="00DA426B" w:rsidRPr="0032190F">
        <w:rPr>
          <w:lang w:val="fr-FR"/>
        </w:rPr>
        <w:t xml:space="preserve">. </w:t>
      </w:r>
    </w:p>
    <w:p w14:paraId="0C52CE98" w14:textId="1A2A7903" w:rsidR="004B33DE" w:rsidRPr="0032190F" w:rsidRDefault="004B33DE" w:rsidP="004B33DE">
      <w:pPr>
        <w:jc w:val="both"/>
        <w:rPr>
          <w:lang w:val="fr-FR"/>
        </w:rPr>
      </w:pPr>
      <w:r>
        <w:rPr>
          <w:lang w:val="fr-FR"/>
        </w:rPr>
        <w:t xml:space="preserve">v. </w:t>
      </w:r>
      <w:hyperlink r:id="rId8963" w:anchor="Sit_Basi" w:history="1">
        <w:r w:rsidRPr="006702EA">
          <w:rPr>
            <w:rStyle w:val="Hyperlink"/>
            <w:lang w:val="fr-FR"/>
          </w:rPr>
          <w:t>Basi</w:t>
        </w:r>
      </w:hyperlink>
    </w:p>
    <w:p w14:paraId="5FCC6419" w14:textId="77777777" w:rsidR="004B33DE" w:rsidRDefault="004B33DE" w:rsidP="00242C0F">
      <w:pPr>
        <w:rPr>
          <w:lang w:val="fr-FR"/>
        </w:rPr>
      </w:pPr>
    </w:p>
    <w:p w14:paraId="3F290CD7" w14:textId="77777777" w:rsidR="004B33DE" w:rsidRDefault="004B33DE" w:rsidP="004B33DE">
      <w:pPr>
        <w:pStyle w:val="Heading2"/>
      </w:pPr>
      <w:r>
        <w:t>monuments</w:t>
      </w:r>
    </w:p>
    <w:p w14:paraId="24DE7451" w14:textId="77777777" w:rsidR="004B33DE" w:rsidRPr="0032190F" w:rsidRDefault="004B33DE" w:rsidP="00242C0F">
      <w:pPr>
        <w:rPr>
          <w:lang w:val="fr-FR"/>
        </w:rPr>
      </w:pPr>
    </w:p>
    <w:p w14:paraId="05210399" w14:textId="382E8B17" w:rsidR="00071526" w:rsidRDefault="00DA426B" w:rsidP="00071526">
      <w:pPr>
        <w:jc w:val="both"/>
        <w:rPr>
          <w:lang w:val="fr-FR"/>
        </w:rPr>
      </w:pPr>
      <w:r w:rsidRPr="0032190F">
        <w:rPr>
          <w:lang w:val="fr-FR"/>
        </w:rPr>
        <w:t xml:space="preserve">Trois monuments circulaires du </w:t>
      </w:r>
      <w:hyperlink r:id="rId8964" w:anchor="Cul_Bronze_Recent_g_Corse" w:history="1">
        <w:r w:rsidRPr="0032190F">
          <w:rPr>
            <w:rStyle w:val="Hyperlink"/>
            <w:lang w:val="fr-FR"/>
          </w:rPr>
          <w:t>B</w:t>
        </w:r>
        <w:r w:rsidR="00E40A21">
          <w:rPr>
            <w:rStyle w:val="Hyperlink"/>
            <w:lang w:val="fr-FR"/>
          </w:rPr>
          <w:t>R</w:t>
        </w:r>
      </w:hyperlink>
      <w:r w:rsidRPr="0032190F">
        <w:rPr>
          <w:lang w:val="fr-FR"/>
        </w:rPr>
        <w:t xml:space="preserve"> (</w:t>
      </w:r>
      <w:hyperlink r:id="rId8965" w:anchor="Sit_Filitosa_struct_Mcentral" w:history="1">
        <w:r w:rsidR="00163A08">
          <w:rPr>
            <w:rStyle w:val="Hyperlink"/>
            <w:lang w:val="fr-FR"/>
          </w:rPr>
          <w:t>Monument</w:t>
        </w:r>
        <w:r w:rsidRPr="00163A08">
          <w:rPr>
            <w:rStyle w:val="Hyperlink"/>
            <w:lang w:val="fr-FR"/>
          </w:rPr>
          <w:t xml:space="preserve"> central</w:t>
        </w:r>
      </w:hyperlink>
      <w:r w:rsidRPr="0032190F">
        <w:rPr>
          <w:lang w:val="fr-FR"/>
        </w:rPr>
        <w:t xml:space="preserve">, </w:t>
      </w:r>
      <w:hyperlink r:id="rId8966" w:anchor="Sit_Filitosa_struct_Mocc" w:history="1">
        <w:r w:rsidR="00392CE3" w:rsidRPr="00392CE3">
          <w:rPr>
            <w:rStyle w:val="Hyperlink"/>
            <w:lang w:val="fr-FR"/>
          </w:rPr>
          <w:t>Monuments occidental</w:t>
        </w:r>
      </w:hyperlink>
      <w:r w:rsidR="00392CE3">
        <w:rPr>
          <w:lang w:val="fr-FR"/>
        </w:rPr>
        <w:t xml:space="preserve"> </w:t>
      </w:r>
      <w:r w:rsidRPr="0032190F">
        <w:rPr>
          <w:lang w:val="fr-FR"/>
        </w:rPr>
        <w:t xml:space="preserve">et </w:t>
      </w:r>
      <w:hyperlink r:id="rId8967" w:anchor="Sit_Filitosa_struct_Morient" w:history="1">
        <w:r w:rsidR="00392CE3" w:rsidRPr="00392CE3">
          <w:rPr>
            <w:rStyle w:val="Hyperlink"/>
            <w:lang w:val="fr-FR"/>
          </w:rPr>
          <w:t>Monument E</w:t>
        </w:r>
        <w:r w:rsidRPr="00392CE3">
          <w:rPr>
            <w:rStyle w:val="Hyperlink"/>
            <w:lang w:val="fr-FR"/>
          </w:rPr>
          <w:t>st</w:t>
        </w:r>
      </w:hyperlink>
      <w:r w:rsidRPr="0032190F">
        <w:rPr>
          <w:lang w:val="fr-FR"/>
        </w:rPr>
        <w:t xml:space="preserve">). Des restes de cabanes occupées </w:t>
      </w:r>
      <w:r w:rsidR="007721B3">
        <w:rPr>
          <w:lang w:val="fr-FR"/>
        </w:rPr>
        <w:t>au</w:t>
      </w:r>
      <w:r w:rsidRPr="0032190F">
        <w:rPr>
          <w:lang w:val="fr-FR"/>
        </w:rPr>
        <w:t xml:space="preserve"> Bronze et </w:t>
      </w:r>
      <w:r w:rsidR="007C501E">
        <w:rPr>
          <w:lang w:val="fr-FR"/>
        </w:rPr>
        <w:t>au</w:t>
      </w:r>
      <w:r w:rsidRPr="0032190F">
        <w:rPr>
          <w:lang w:val="fr-FR"/>
        </w:rPr>
        <w:t xml:space="preserve"> </w:t>
      </w:r>
      <w:hyperlink r:id="rId8968" w:anchor="Cul_Fer" w:history="1">
        <w:r w:rsidRPr="0032190F">
          <w:rPr>
            <w:rStyle w:val="Hyperlink"/>
            <w:lang w:val="fr-FR"/>
          </w:rPr>
          <w:t>Fer</w:t>
        </w:r>
      </w:hyperlink>
      <w:r w:rsidRPr="0032190F">
        <w:rPr>
          <w:lang w:val="fr-FR"/>
        </w:rPr>
        <w:t xml:space="preserve"> (</w:t>
      </w:r>
      <w:r w:rsidR="0070027E" w:rsidRPr="0032190F">
        <w:rPr>
          <w:lang w:val="fr-FR"/>
        </w:rPr>
        <w:t>BIB</w:t>
      </w:r>
      <w:r w:rsidR="00390C86" w:rsidRPr="0032190F">
        <w:rPr>
          <w:lang w:val="fr-FR"/>
        </w:rPr>
        <w:t xml:space="preserve"> 204 p. 89). </w:t>
      </w:r>
    </w:p>
    <w:p w14:paraId="5E93B296" w14:textId="77777777" w:rsidR="003957BD" w:rsidRDefault="003957BD" w:rsidP="00071526">
      <w:pPr>
        <w:jc w:val="both"/>
        <w:rPr>
          <w:lang w:val="fr-FR"/>
        </w:rPr>
      </w:pPr>
    </w:p>
    <w:p w14:paraId="6337128F" w14:textId="77777777" w:rsidR="003957BD" w:rsidRDefault="003957BD" w:rsidP="003957BD">
      <w:pPr>
        <w:pStyle w:val="Heading3"/>
      </w:pPr>
      <w:bookmarkStart w:id="3742" w:name="Sit_Filitosa_struct_Mcentral"/>
      <w:r>
        <w:t>Monument central</w:t>
      </w:r>
    </w:p>
    <w:bookmarkEnd w:id="3742"/>
    <w:p w14:paraId="52CFF1A2" w14:textId="77777777" w:rsidR="003957BD" w:rsidRPr="00392CE3" w:rsidRDefault="001D401A" w:rsidP="00071526">
      <w:pPr>
        <w:jc w:val="both"/>
        <w:rPr>
          <w:sz w:val="20"/>
          <w:lang w:val="fr-FR"/>
        </w:rPr>
      </w:pPr>
      <w:r>
        <w:rPr>
          <w:sz w:val="20"/>
          <w:lang w:val="fr-FR"/>
        </w:rPr>
        <w:t xml:space="preserve">MC, </w:t>
      </w:r>
      <w:r w:rsidR="00392CE3" w:rsidRPr="00392CE3">
        <w:rPr>
          <w:sz w:val="20"/>
          <w:lang w:val="fr-FR"/>
        </w:rPr>
        <w:t xml:space="preserve">torra centrale (2956), monument central </w:t>
      </w:r>
      <w:r w:rsidR="003957BD" w:rsidRPr="00392CE3">
        <w:rPr>
          <w:sz w:val="20"/>
          <w:lang w:val="fr-FR"/>
        </w:rPr>
        <w:t>(BIB 2872)</w:t>
      </w:r>
    </w:p>
    <w:p w14:paraId="0E75AD18" w14:textId="77777777" w:rsidR="003957BD" w:rsidRDefault="003957BD" w:rsidP="00071526">
      <w:pPr>
        <w:jc w:val="both"/>
        <w:rPr>
          <w:lang w:val="fr-FR"/>
        </w:rPr>
      </w:pPr>
    </w:p>
    <w:p w14:paraId="537E3202" w14:textId="1444512F" w:rsidR="00675EEC" w:rsidRDefault="00000000" w:rsidP="00675EEC">
      <w:pPr>
        <w:jc w:val="both"/>
        <w:rPr>
          <w:lang w:val="fr-FR"/>
        </w:rPr>
      </w:pPr>
      <w:hyperlink r:id="rId8969" w:anchor="Cul_Turriformes" w:history="1">
        <w:r w:rsidR="002902A0" w:rsidRPr="00E40A21">
          <w:rPr>
            <w:rStyle w:val="Hyperlink"/>
            <w:lang w:val="fr-FR"/>
          </w:rPr>
          <w:t>turriforme</w:t>
        </w:r>
      </w:hyperlink>
      <w:r w:rsidR="002902A0" w:rsidRPr="00E40A21">
        <w:rPr>
          <w:lang w:val="fr-FR"/>
        </w:rPr>
        <w:t xml:space="preserve"> </w:t>
      </w:r>
      <w:r w:rsidR="002902A0">
        <w:rPr>
          <w:lang w:val="fr-FR"/>
        </w:rPr>
        <w:t xml:space="preserve">(SS BIB) </w:t>
      </w:r>
      <w:r w:rsidR="00392CE3" w:rsidRPr="00E40A21">
        <w:rPr>
          <w:lang w:val="fr-FR"/>
        </w:rPr>
        <w:t xml:space="preserve">La </w:t>
      </w:r>
      <w:r w:rsidR="00392CE3" w:rsidRPr="000A0783">
        <w:rPr>
          <w:i/>
          <w:lang w:val="fr-FR"/>
        </w:rPr>
        <w:t>torra</w:t>
      </w:r>
      <w:r w:rsidR="00392CE3" w:rsidRPr="00E40A21">
        <w:rPr>
          <w:lang w:val="fr-FR"/>
        </w:rPr>
        <w:t xml:space="preserve"> centrale est probablement restructurée au </w:t>
      </w:r>
      <w:r w:rsidR="00392CE3">
        <w:rPr>
          <w:lang w:val="fr-FR"/>
        </w:rPr>
        <w:t>BR</w:t>
      </w:r>
      <w:r w:rsidR="00392CE3" w:rsidRPr="00E40A21">
        <w:rPr>
          <w:lang w:val="fr-FR"/>
        </w:rPr>
        <w:t xml:space="preserve"> ou </w:t>
      </w:r>
      <w:r w:rsidR="00392CE3">
        <w:rPr>
          <w:lang w:val="fr-FR"/>
        </w:rPr>
        <w:t>BF</w:t>
      </w:r>
      <w:r w:rsidR="00392CE3" w:rsidRPr="00E40A21">
        <w:rPr>
          <w:lang w:val="fr-FR"/>
        </w:rPr>
        <w:t xml:space="preserve"> avec un ravalement de façade incluant des tronçons de </w:t>
      </w:r>
      <w:r w:rsidR="00392CE3">
        <w:rPr>
          <w:lang w:val="fr-FR"/>
        </w:rPr>
        <w:t>SM</w:t>
      </w:r>
      <w:r w:rsidR="00392CE3" w:rsidRPr="00E40A21">
        <w:rPr>
          <w:lang w:val="fr-FR"/>
        </w:rPr>
        <w:t xml:space="preserve"> armées et l’aménagement d’une porte surélevée</w:t>
      </w:r>
      <w:r w:rsidR="00392CE3">
        <w:rPr>
          <w:lang w:val="fr-FR"/>
        </w:rPr>
        <w:t xml:space="preserve"> </w:t>
      </w:r>
      <w:r w:rsidR="00392CE3" w:rsidRPr="00E40A21">
        <w:rPr>
          <w:lang w:val="fr-FR"/>
        </w:rPr>
        <w:t>(BIB 2956).</w:t>
      </w:r>
      <w:r w:rsidR="00392CE3">
        <w:rPr>
          <w:lang w:val="fr-FR"/>
        </w:rPr>
        <w:t xml:space="preserve"> O</w:t>
      </w:r>
      <w:r w:rsidR="00392CE3" w:rsidRPr="00E40A21">
        <w:rPr>
          <w:lang w:val="fr-FR"/>
        </w:rPr>
        <w:t>ccupé</w:t>
      </w:r>
      <w:r w:rsidR="00392CE3">
        <w:rPr>
          <w:lang w:val="fr-FR"/>
        </w:rPr>
        <w:t>e</w:t>
      </w:r>
      <w:r w:rsidR="00392CE3" w:rsidRPr="00E40A21">
        <w:rPr>
          <w:lang w:val="fr-FR"/>
        </w:rPr>
        <w:t xml:space="preserve"> du </w:t>
      </w:r>
      <w:r w:rsidR="00392CE3">
        <w:rPr>
          <w:lang w:val="fr-FR"/>
        </w:rPr>
        <w:t>BA</w:t>
      </w:r>
      <w:r w:rsidR="00392CE3" w:rsidRPr="00E40A21">
        <w:rPr>
          <w:lang w:val="fr-FR"/>
        </w:rPr>
        <w:t xml:space="preserve"> au </w:t>
      </w:r>
      <w:r w:rsidR="00392CE3">
        <w:rPr>
          <w:lang w:val="fr-FR"/>
        </w:rPr>
        <w:t xml:space="preserve">BR </w:t>
      </w:r>
      <w:r w:rsidR="00392CE3" w:rsidRPr="00E40A21">
        <w:rPr>
          <w:lang w:val="fr-FR"/>
        </w:rPr>
        <w:t>(BIB 2956)</w:t>
      </w:r>
      <w:r w:rsidR="00392CE3">
        <w:rPr>
          <w:lang w:val="fr-FR"/>
        </w:rPr>
        <w:t xml:space="preserve"> </w:t>
      </w:r>
      <w:r w:rsidR="003957BD">
        <w:rPr>
          <w:lang w:val="fr-FR"/>
        </w:rPr>
        <w:t>D'abord de morphologie tumulaire</w:t>
      </w:r>
      <w:r w:rsidR="00675EEC">
        <w:rPr>
          <w:lang w:val="fr-FR"/>
        </w:rPr>
        <w:t xml:space="preserve"> (période B)</w:t>
      </w:r>
      <w:r w:rsidR="001D401A">
        <w:rPr>
          <w:lang w:val="fr-FR"/>
        </w:rPr>
        <w:t>, a été transformé en</w:t>
      </w:r>
      <w:r w:rsidR="003957BD">
        <w:rPr>
          <w:lang w:val="fr-FR"/>
        </w:rPr>
        <w:t xml:space="preserve">suite </w:t>
      </w:r>
      <w:r w:rsidR="005A11EE">
        <w:rPr>
          <w:lang w:val="fr-FR"/>
        </w:rPr>
        <w:t>à la période C</w:t>
      </w:r>
      <w:r w:rsidR="00675EEC">
        <w:rPr>
          <w:lang w:val="fr-FR"/>
        </w:rPr>
        <w:t xml:space="preserve"> </w:t>
      </w:r>
      <w:r w:rsidR="001D401A">
        <w:rPr>
          <w:lang w:val="fr-FR"/>
        </w:rPr>
        <w:t>[BM]</w:t>
      </w:r>
      <w:r w:rsidR="005A11EE">
        <w:rPr>
          <w:lang w:val="fr-FR"/>
        </w:rPr>
        <w:t xml:space="preserve"> </w:t>
      </w:r>
      <w:r w:rsidR="003957BD">
        <w:rPr>
          <w:lang w:val="fr-FR"/>
        </w:rPr>
        <w:t xml:space="preserve">avec le remploi des SM </w:t>
      </w:r>
      <w:r w:rsidR="00675EEC" w:rsidRPr="00675EEC">
        <w:rPr>
          <w:lang w:val="fr-FR"/>
        </w:rPr>
        <w:t xml:space="preserve"> </w:t>
      </w:r>
      <w:r w:rsidR="00675EEC">
        <w:rPr>
          <w:lang w:val="fr-FR"/>
        </w:rPr>
        <w:t>(BIB 2872)</w:t>
      </w:r>
      <w:r w:rsidR="00392CE3">
        <w:rPr>
          <w:lang w:val="fr-FR"/>
        </w:rPr>
        <w:t xml:space="preserve"> Le </w:t>
      </w:r>
      <w:hyperlink r:id="rId8970" w:anchor="Cul_Turriformes" w:history="1">
        <w:r w:rsidR="00392CE3" w:rsidRPr="00E40A21">
          <w:rPr>
            <w:rStyle w:val="Hyperlink"/>
            <w:lang w:val="fr-FR"/>
          </w:rPr>
          <w:t>turriforme</w:t>
        </w:r>
      </w:hyperlink>
      <w:r w:rsidR="00392CE3" w:rsidRPr="00E40A21">
        <w:rPr>
          <w:lang w:val="fr-FR"/>
        </w:rPr>
        <w:t xml:space="preserve"> remploi de</w:t>
      </w:r>
      <w:r w:rsidR="00392CE3">
        <w:rPr>
          <w:lang w:val="fr-FR"/>
        </w:rPr>
        <w:t xml:space="preserve">s SM dans sa contruction </w:t>
      </w:r>
      <w:r w:rsidR="00392CE3" w:rsidRPr="00E40A21">
        <w:rPr>
          <w:lang w:val="fr-FR"/>
        </w:rPr>
        <w:t>(BIB 2956).</w:t>
      </w:r>
      <w:r w:rsidR="00392CE3">
        <w:rPr>
          <w:lang w:val="fr-FR"/>
        </w:rPr>
        <w:t xml:space="preserve"> Des </w:t>
      </w:r>
      <w:r w:rsidR="00392CE3" w:rsidRPr="008156B1">
        <w:rPr>
          <w:lang w:val="fr-FR"/>
        </w:rPr>
        <w:t xml:space="preserve">fragments de </w:t>
      </w:r>
      <w:r w:rsidR="00392CE3">
        <w:rPr>
          <w:lang w:val="fr-FR"/>
        </w:rPr>
        <w:t>SM</w:t>
      </w:r>
      <w:r w:rsidR="00392CE3" w:rsidRPr="008156B1">
        <w:rPr>
          <w:lang w:val="fr-FR"/>
        </w:rPr>
        <w:t xml:space="preserve"> étaient réemployés comme matériaux de construction dans un monument dont l’occupation se termine vraisemblablement au </w:t>
      </w:r>
      <w:r w:rsidR="00392CE3">
        <w:rPr>
          <w:lang w:val="fr-FR"/>
        </w:rPr>
        <w:t>BF (BIB 2299)</w:t>
      </w:r>
    </w:p>
    <w:p w14:paraId="2B514AB9" w14:textId="77777777" w:rsidR="003957BD" w:rsidRDefault="003957BD" w:rsidP="00071526">
      <w:pPr>
        <w:jc w:val="both"/>
        <w:rPr>
          <w:lang w:val="fr-FR"/>
        </w:rPr>
      </w:pPr>
    </w:p>
    <w:p w14:paraId="68AC666F" w14:textId="77777777" w:rsidR="003957BD" w:rsidRDefault="003957BD" w:rsidP="00071526">
      <w:pPr>
        <w:jc w:val="both"/>
        <w:rPr>
          <w:lang w:val="fr-FR"/>
        </w:rPr>
      </w:pPr>
      <w:r>
        <w:rPr>
          <w:lang w:val="fr-FR"/>
        </w:rPr>
        <w:t>schéma du monument</w:t>
      </w:r>
    </w:p>
    <w:p w14:paraId="38E29840" w14:textId="77777777" w:rsidR="003957BD" w:rsidRDefault="003957BD" w:rsidP="00071526">
      <w:pPr>
        <w:jc w:val="both"/>
        <w:rPr>
          <w:lang w:val="fr-FR"/>
        </w:rPr>
      </w:pPr>
    </w:p>
    <w:p w14:paraId="67F7A69D" w14:textId="77777777" w:rsidR="003957BD" w:rsidRDefault="003957BD" w:rsidP="00071526">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3"/>
        <w:gridCol w:w="739"/>
        <w:gridCol w:w="845"/>
        <w:gridCol w:w="739"/>
        <w:gridCol w:w="739"/>
        <w:gridCol w:w="845"/>
        <w:gridCol w:w="739"/>
        <w:gridCol w:w="739"/>
        <w:gridCol w:w="845"/>
        <w:gridCol w:w="845"/>
        <w:gridCol w:w="689"/>
        <w:gridCol w:w="589"/>
      </w:tblGrid>
      <w:tr w:rsidR="005D10B6" w:rsidRPr="003957BD" w14:paraId="7C32E024" w14:textId="77777777" w:rsidTr="00C35EA7">
        <w:trPr>
          <w:jc w:val="center"/>
        </w:trPr>
        <w:tc>
          <w:tcPr>
            <w:tcW w:w="843" w:type="dxa"/>
            <w:tcBorders>
              <w:top w:val="nil"/>
              <w:left w:val="nil"/>
              <w:bottom w:val="nil"/>
              <w:right w:val="nil"/>
            </w:tcBorders>
          </w:tcPr>
          <w:p w14:paraId="22BFCD4C" w14:textId="77777777" w:rsidR="003957BD" w:rsidRPr="00C35EA7" w:rsidRDefault="003957BD" w:rsidP="00C35EA7">
            <w:pPr>
              <w:jc w:val="both"/>
              <w:rPr>
                <w:sz w:val="20"/>
                <w:lang w:val="fr-FR"/>
              </w:rPr>
            </w:pPr>
          </w:p>
        </w:tc>
        <w:tc>
          <w:tcPr>
            <w:tcW w:w="739" w:type="dxa"/>
            <w:tcBorders>
              <w:top w:val="nil"/>
              <w:left w:val="nil"/>
            </w:tcBorders>
          </w:tcPr>
          <w:p w14:paraId="3333A48B" w14:textId="77777777" w:rsidR="003957BD" w:rsidRPr="00C35EA7" w:rsidRDefault="003957BD" w:rsidP="00C35EA7">
            <w:pPr>
              <w:jc w:val="both"/>
              <w:rPr>
                <w:sz w:val="20"/>
                <w:lang w:val="fr-FR"/>
              </w:rPr>
            </w:pPr>
          </w:p>
        </w:tc>
        <w:tc>
          <w:tcPr>
            <w:tcW w:w="845" w:type="dxa"/>
          </w:tcPr>
          <w:p w14:paraId="5F3C2A5B" w14:textId="77777777" w:rsidR="003957BD" w:rsidRPr="00C35EA7" w:rsidRDefault="003957BD" w:rsidP="00C35EA7">
            <w:pPr>
              <w:jc w:val="both"/>
              <w:rPr>
                <w:sz w:val="20"/>
                <w:lang w:val="fr-FR"/>
              </w:rPr>
            </w:pPr>
          </w:p>
        </w:tc>
        <w:tc>
          <w:tcPr>
            <w:tcW w:w="739" w:type="dxa"/>
          </w:tcPr>
          <w:p w14:paraId="2231D84D" w14:textId="4C012EC0" w:rsidR="003957BD" w:rsidRPr="00C35EA7" w:rsidRDefault="00000000" w:rsidP="00C35EA7">
            <w:pPr>
              <w:jc w:val="both"/>
              <w:rPr>
                <w:sz w:val="20"/>
                <w:lang w:val="es-ES"/>
              </w:rPr>
            </w:pPr>
            <w:hyperlink r:id="rId8971" w:anchor="Sit_Filitosa_3" w:history="1">
              <w:r w:rsidR="003957BD" w:rsidRPr="005A11EE">
                <w:rPr>
                  <w:rStyle w:val="Hyperlink"/>
                  <w:sz w:val="20"/>
                  <w:lang w:val="es-ES"/>
                </w:rPr>
                <w:t>Fil.3</w:t>
              </w:r>
            </w:hyperlink>
          </w:p>
        </w:tc>
        <w:tc>
          <w:tcPr>
            <w:tcW w:w="739" w:type="dxa"/>
          </w:tcPr>
          <w:p w14:paraId="6D43C362" w14:textId="3F2B7840" w:rsidR="003957BD" w:rsidRPr="00C35EA7" w:rsidRDefault="00000000" w:rsidP="00C35EA7">
            <w:pPr>
              <w:jc w:val="both"/>
              <w:rPr>
                <w:sz w:val="20"/>
                <w:lang w:val="es-ES"/>
              </w:rPr>
            </w:pPr>
            <w:hyperlink r:id="rId8972" w:anchor="Sit_Filitosa_5" w:history="1">
              <w:r w:rsidR="003957BD" w:rsidRPr="005A11EE">
                <w:rPr>
                  <w:rStyle w:val="Hyperlink"/>
                  <w:sz w:val="20"/>
                  <w:lang w:val="fr-FR"/>
                </w:rPr>
                <w:t>Fil</w:t>
              </w:r>
              <w:r w:rsidR="003957BD" w:rsidRPr="005A11EE">
                <w:rPr>
                  <w:rStyle w:val="Hyperlink"/>
                  <w:sz w:val="20"/>
                  <w:lang w:val="es-ES"/>
                </w:rPr>
                <w:t>.5</w:t>
              </w:r>
            </w:hyperlink>
          </w:p>
        </w:tc>
        <w:tc>
          <w:tcPr>
            <w:tcW w:w="845" w:type="dxa"/>
          </w:tcPr>
          <w:p w14:paraId="5BAB7665" w14:textId="77777777" w:rsidR="003957BD" w:rsidRPr="00C35EA7" w:rsidRDefault="003957BD" w:rsidP="00C35EA7">
            <w:pPr>
              <w:jc w:val="both"/>
              <w:rPr>
                <w:sz w:val="20"/>
                <w:lang w:val="es-ES"/>
              </w:rPr>
            </w:pPr>
          </w:p>
        </w:tc>
        <w:tc>
          <w:tcPr>
            <w:tcW w:w="739" w:type="dxa"/>
          </w:tcPr>
          <w:p w14:paraId="5BE9DAD4" w14:textId="607E13EC" w:rsidR="003957BD" w:rsidRPr="00C35EA7" w:rsidRDefault="00000000" w:rsidP="00C35EA7">
            <w:pPr>
              <w:jc w:val="both"/>
              <w:rPr>
                <w:sz w:val="20"/>
                <w:lang w:val="fr-FR"/>
              </w:rPr>
            </w:pPr>
            <w:hyperlink r:id="rId8973" w:anchor="Sit_Filitosa_4" w:history="1">
              <w:r w:rsidR="003957BD" w:rsidRPr="005A11EE">
                <w:rPr>
                  <w:rStyle w:val="Hyperlink"/>
                  <w:sz w:val="20"/>
                  <w:lang w:val="fr-FR"/>
                </w:rPr>
                <w:t>Fil.4</w:t>
              </w:r>
            </w:hyperlink>
          </w:p>
        </w:tc>
        <w:tc>
          <w:tcPr>
            <w:tcW w:w="739" w:type="dxa"/>
          </w:tcPr>
          <w:p w14:paraId="357CE490" w14:textId="780615E8" w:rsidR="003957BD" w:rsidRPr="00C35EA7" w:rsidRDefault="00000000" w:rsidP="00C35EA7">
            <w:pPr>
              <w:jc w:val="both"/>
              <w:rPr>
                <w:sz w:val="20"/>
                <w:lang w:val="fr-FR"/>
              </w:rPr>
            </w:pPr>
            <w:hyperlink r:id="rId8974" w:anchor="Sit_Filitosa_1" w:history="1">
              <w:r w:rsidR="003957BD" w:rsidRPr="005A11EE">
                <w:rPr>
                  <w:rStyle w:val="Hyperlink"/>
                  <w:sz w:val="20"/>
                  <w:lang w:val="fr-FR"/>
                </w:rPr>
                <w:t>Fil.1</w:t>
              </w:r>
            </w:hyperlink>
          </w:p>
        </w:tc>
        <w:tc>
          <w:tcPr>
            <w:tcW w:w="845" w:type="dxa"/>
          </w:tcPr>
          <w:p w14:paraId="13593139" w14:textId="77777777" w:rsidR="003957BD" w:rsidRPr="00C35EA7" w:rsidRDefault="003957BD" w:rsidP="00C35EA7">
            <w:pPr>
              <w:jc w:val="both"/>
              <w:rPr>
                <w:sz w:val="20"/>
                <w:lang w:val="fr-FR"/>
              </w:rPr>
            </w:pPr>
          </w:p>
        </w:tc>
        <w:tc>
          <w:tcPr>
            <w:tcW w:w="845" w:type="dxa"/>
            <w:tcBorders>
              <w:top w:val="nil"/>
              <w:bottom w:val="nil"/>
              <w:right w:val="nil"/>
            </w:tcBorders>
          </w:tcPr>
          <w:p w14:paraId="5FC20111" w14:textId="77777777" w:rsidR="003957BD" w:rsidRPr="00C35EA7" w:rsidRDefault="003957BD" w:rsidP="00C35EA7">
            <w:pPr>
              <w:jc w:val="both"/>
              <w:rPr>
                <w:sz w:val="20"/>
                <w:lang w:val="fr-FR"/>
              </w:rPr>
            </w:pPr>
          </w:p>
        </w:tc>
        <w:tc>
          <w:tcPr>
            <w:tcW w:w="678" w:type="dxa"/>
            <w:tcBorders>
              <w:top w:val="nil"/>
              <w:left w:val="nil"/>
              <w:bottom w:val="nil"/>
              <w:right w:val="nil"/>
            </w:tcBorders>
          </w:tcPr>
          <w:p w14:paraId="30AFCD35" w14:textId="77777777" w:rsidR="003957BD" w:rsidRPr="00C35EA7" w:rsidRDefault="003957BD" w:rsidP="00C35EA7">
            <w:pPr>
              <w:jc w:val="both"/>
              <w:rPr>
                <w:sz w:val="20"/>
                <w:lang w:val="fr-FR"/>
              </w:rPr>
            </w:pPr>
          </w:p>
        </w:tc>
        <w:tc>
          <w:tcPr>
            <w:tcW w:w="578" w:type="dxa"/>
            <w:tcBorders>
              <w:top w:val="nil"/>
              <w:left w:val="nil"/>
              <w:bottom w:val="nil"/>
              <w:right w:val="nil"/>
            </w:tcBorders>
          </w:tcPr>
          <w:p w14:paraId="63603089" w14:textId="77777777" w:rsidR="003957BD" w:rsidRPr="00C35EA7" w:rsidRDefault="003957BD" w:rsidP="00C35EA7">
            <w:pPr>
              <w:jc w:val="both"/>
              <w:rPr>
                <w:sz w:val="20"/>
                <w:lang w:val="fr-FR"/>
              </w:rPr>
            </w:pPr>
          </w:p>
        </w:tc>
      </w:tr>
      <w:tr w:rsidR="005D10B6" w:rsidRPr="003957BD" w14:paraId="0A149D3B" w14:textId="77777777" w:rsidTr="00C35EA7">
        <w:trPr>
          <w:jc w:val="center"/>
        </w:trPr>
        <w:tc>
          <w:tcPr>
            <w:tcW w:w="843" w:type="dxa"/>
            <w:tcBorders>
              <w:top w:val="nil"/>
              <w:left w:val="nil"/>
            </w:tcBorders>
          </w:tcPr>
          <w:p w14:paraId="46CDC641" w14:textId="77777777" w:rsidR="003957BD" w:rsidRPr="00C35EA7" w:rsidRDefault="003957BD" w:rsidP="00C35EA7">
            <w:pPr>
              <w:jc w:val="both"/>
              <w:rPr>
                <w:sz w:val="20"/>
                <w:lang w:val="fr-FR"/>
              </w:rPr>
            </w:pPr>
          </w:p>
        </w:tc>
        <w:tc>
          <w:tcPr>
            <w:tcW w:w="739" w:type="dxa"/>
          </w:tcPr>
          <w:p w14:paraId="5F3B8B25" w14:textId="5FA30DAC" w:rsidR="003957BD" w:rsidRPr="00C35EA7" w:rsidRDefault="00000000" w:rsidP="00C35EA7">
            <w:pPr>
              <w:jc w:val="both"/>
              <w:rPr>
                <w:sz w:val="20"/>
                <w:lang w:val="fr-FR"/>
              </w:rPr>
            </w:pPr>
            <w:hyperlink r:id="rId8975" w:anchor="Sit_Filitosa_2" w:history="1">
              <w:r w:rsidR="003957BD" w:rsidRPr="005A11EE">
                <w:rPr>
                  <w:rStyle w:val="Hyperlink"/>
                  <w:sz w:val="20"/>
                  <w:lang w:val="fr-FR"/>
                </w:rPr>
                <w:t>Fil.2</w:t>
              </w:r>
            </w:hyperlink>
          </w:p>
        </w:tc>
        <w:tc>
          <w:tcPr>
            <w:tcW w:w="845" w:type="dxa"/>
          </w:tcPr>
          <w:p w14:paraId="0A55FAFD" w14:textId="77777777" w:rsidR="003957BD" w:rsidRPr="00C35EA7" w:rsidRDefault="003957BD" w:rsidP="00C35EA7">
            <w:pPr>
              <w:jc w:val="both"/>
              <w:rPr>
                <w:sz w:val="20"/>
                <w:lang w:val="fr-FR"/>
              </w:rPr>
            </w:pPr>
          </w:p>
        </w:tc>
        <w:tc>
          <w:tcPr>
            <w:tcW w:w="739" w:type="dxa"/>
          </w:tcPr>
          <w:p w14:paraId="1F8A68A5" w14:textId="77777777" w:rsidR="003957BD" w:rsidRPr="00C35EA7" w:rsidRDefault="003957BD" w:rsidP="00C35EA7">
            <w:pPr>
              <w:jc w:val="both"/>
              <w:rPr>
                <w:sz w:val="20"/>
                <w:lang w:val="fr-FR"/>
              </w:rPr>
            </w:pPr>
          </w:p>
        </w:tc>
        <w:tc>
          <w:tcPr>
            <w:tcW w:w="739" w:type="dxa"/>
          </w:tcPr>
          <w:p w14:paraId="1BDD4647" w14:textId="77777777" w:rsidR="003957BD" w:rsidRPr="00C35EA7" w:rsidRDefault="003957BD" w:rsidP="00C35EA7">
            <w:pPr>
              <w:jc w:val="both"/>
              <w:rPr>
                <w:sz w:val="20"/>
                <w:lang w:val="fr-FR"/>
              </w:rPr>
            </w:pPr>
          </w:p>
        </w:tc>
        <w:tc>
          <w:tcPr>
            <w:tcW w:w="845" w:type="dxa"/>
          </w:tcPr>
          <w:p w14:paraId="12DDDE73" w14:textId="77777777" w:rsidR="003957BD" w:rsidRPr="00C35EA7" w:rsidRDefault="003957BD" w:rsidP="00C35EA7">
            <w:pPr>
              <w:jc w:val="both"/>
              <w:rPr>
                <w:sz w:val="20"/>
                <w:lang w:val="fr-FR"/>
              </w:rPr>
            </w:pPr>
          </w:p>
        </w:tc>
        <w:tc>
          <w:tcPr>
            <w:tcW w:w="739" w:type="dxa"/>
          </w:tcPr>
          <w:p w14:paraId="64AB8E48" w14:textId="77777777" w:rsidR="003957BD" w:rsidRPr="00C35EA7" w:rsidRDefault="003957BD" w:rsidP="00C35EA7">
            <w:pPr>
              <w:jc w:val="both"/>
              <w:rPr>
                <w:sz w:val="20"/>
                <w:lang w:val="fr-FR"/>
              </w:rPr>
            </w:pPr>
          </w:p>
        </w:tc>
        <w:tc>
          <w:tcPr>
            <w:tcW w:w="739" w:type="dxa"/>
          </w:tcPr>
          <w:p w14:paraId="247E5C50" w14:textId="77777777" w:rsidR="003957BD" w:rsidRPr="00C35EA7" w:rsidRDefault="003957BD" w:rsidP="00C35EA7">
            <w:pPr>
              <w:jc w:val="both"/>
              <w:rPr>
                <w:sz w:val="20"/>
                <w:lang w:val="fr-FR"/>
              </w:rPr>
            </w:pPr>
          </w:p>
        </w:tc>
        <w:tc>
          <w:tcPr>
            <w:tcW w:w="845" w:type="dxa"/>
          </w:tcPr>
          <w:p w14:paraId="1EA84214" w14:textId="77777777" w:rsidR="003957BD" w:rsidRPr="00C35EA7" w:rsidRDefault="003957BD" w:rsidP="00C35EA7">
            <w:pPr>
              <w:jc w:val="both"/>
              <w:rPr>
                <w:sz w:val="20"/>
                <w:lang w:val="fr-FR"/>
              </w:rPr>
            </w:pPr>
          </w:p>
        </w:tc>
        <w:tc>
          <w:tcPr>
            <w:tcW w:w="845" w:type="dxa"/>
            <w:tcBorders>
              <w:top w:val="nil"/>
              <w:right w:val="nil"/>
            </w:tcBorders>
          </w:tcPr>
          <w:p w14:paraId="37FBCB03" w14:textId="77777777" w:rsidR="003957BD" w:rsidRPr="00C35EA7" w:rsidRDefault="003957BD" w:rsidP="00C35EA7">
            <w:pPr>
              <w:jc w:val="both"/>
              <w:rPr>
                <w:sz w:val="20"/>
                <w:lang w:val="fr-FR"/>
              </w:rPr>
            </w:pPr>
          </w:p>
        </w:tc>
        <w:tc>
          <w:tcPr>
            <w:tcW w:w="678" w:type="dxa"/>
            <w:tcBorders>
              <w:top w:val="nil"/>
              <w:left w:val="nil"/>
              <w:bottom w:val="nil"/>
              <w:right w:val="nil"/>
            </w:tcBorders>
          </w:tcPr>
          <w:p w14:paraId="51A81272" w14:textId="77777777" w:rsidR="003957BD" w:rsidRPr="00C35EA7" w:rsidRDefault="003957BD" w:rsidP="00C35EA7">
            <w:pPr>
              <w:jc w:val="both"/>
              <w:rPr>
                <w:sz w:val="20"/>
                <w:lang w:val="fr-FR"/>
              </w:rPr>
            </w:pPr>
          </w:p>
        </w:tc>
        <w:tc>
          <w:tcPr>
            <w:tcW w:w="578" w:type="dxa"/>
            <w:tcBorders>
              <w:top w:val="nil"/>
              <w:left w:val="nil"/>
              <w:bottom w:val="nil"/>
              <w:right w:val="nil"/>
            </w:tcBorders>
          </w:tcPr>
          <w:p w14:paraId="37D88FE2" w14:textId="77777777" w:rsidR="003957BD" w:rsidRPr="00C35EA7" w:rsidRDefault="003957BD" w:rsidP="00C35EA7">
            <w:pPr>
              <w:jc w:val="both"/>
              <w:rPr>
                <w:sz w:val="20"/>
                <w:lang w:val="fr-FR"/>
              </w:rPr>
            </w:pPr>
          </w:p>
        </w:tc>
      </w:tr>
      <w:tr w:rsidR="005D10B6" w:rsidRPr="003957BD" w14:paraId="5E20458E" w14:textId="77777777" w:rsidTr="00C35EA7">
        <w:trPr>
          <w:jc w:val="center"/>
        </w:trPr>
        <w:tc>
          <w:tcPr>
            <w:tcW w:w="843" w:type="dxa"/>
          </w:tcPr>
          <w:p w14:paraId="53E0A8E3" w14:textId="77777777" w:rsidR="003957BD" w:rsidRPr="00C35EA7" w:rsidRDefault="003957BD" w:rsidP="00C35EA7">
            <w:pPr>
              <w:jc w:val="both"/>
              <w:rPr>
                <w:sz w:val="20"/>
                <w:lang w:val="fr-FR"/>
              </w:rPr>
            </w:pPr>
          </w:p>
        </w:tc>
        <w:tc>
          <w:tcPr>
            <w:tcW w:w="739" w:type="dxa"/>
          </w:tcPr>
          <w:p w14:paraId="6CBBFF1A" w14:textId="77777777" w:rsidR="003957BD" w:rsidRPr="00C35EA7" w:rsidRDefault="003957BD" w:rsidP="00C35EA7">
            <w:pPr>
              <w:jc w:val="both"/>
              <w:rPr>
                <w:sz w:val="20"/>
                <w:lang w:val="fr-FR"/>
              </w:rPr>
            </w:pPr>
          </w:p>
        </w:tc>
        <w:tc>
          <w:tcPr>
            <w:tcW w:w="845" w:type="dxa"/>
          </w:tcPr>
          <w:p w14:paraId="03368534" w14:textId="77777777" w:rsidR="003957BD" w:rsidRPr="00C35EA7" w:rsidRDefault="003957BD" w:rsidP="00C35EA7">
            <w:pPr>
              <w:jc w:val="both"/>
              <w:rPr>
                <w:sz w:val="20"/>
                <w:lang w:val="fr-FR"/>
              </w:rPr>
            </w:pPr>
          </w:p>
        </w:tc>
        <w:tc>
          <w:tcPr>
            <w:tcW w:w="739" w:type="dxa"/>
          </w:tcPr>
          <w:p w14:paraId="5DA0E000" w14:textId="77777777" w:rsidR="003957BD" w:rsidRPr="00C35EA7" w:rsidRDefault="003957BD" w:rsidP="00C35EA7">
            <w:pPr>
              <w:jc w:val="both"/>
              <w:rPr>
                <w:sz w:val="20"/>
                <w:lang w:val="fr-FR"/>
              </w:rPr>
            </w:pPr>
          </w:p>
        </w:tc>
        <w:tc>
          <w:tcPr>
            <w:tcW w:w="739" w:type="dxa"/>
          </w:tcPr>
          <w:p w14:paraId="7FBE3E1C" w14:textId="77777777" w:rsidR="003957BD" w:rsidRPr="00C35EA7" w:rsidRDefault="003957BD" w:rsidP="00C35EA7">
            <w:pPr>
              <w:jc w:val="both"/>
              <w:rPr>
                <w:sz w:val="20"/>
                <w:lang w:val="fr-FR"/>
              </w:rPr>
            </w:pPr>
          </w:p>
        </w:tc>
        <w:tc>
          <w:tcPr>
            <w:tcW w:w="845" w:type="dxa"/>
          </w:tcPr>
          <w:p w14:paraId="4061AE69" w14:textId="77777777" w:rsidR="003957BD" w:rsidRPr="00C35EA7" w:rsidRDefault="003957BD" w:rsidP="00C35EA7">
            <w:pPr>
              <w:jc w:val="both"/>
              <w:rPr>
                <w:sz w:val="20"/>
                <w:lang w:val="fr-FR"/>
              </w:rPr>
            </w:pPr>
          </w:p>
        </w:tc>
        <w:tc>
          <w:tcPr>
            <w:tcW w:w="739" w:type="dxa"/>
          </w:tcPr>
          <w:p w14:paraId="7E6CBDE5" w14:textId="77777777" w:rsidR="003957BD" w:rsidRPr="00C35EA7" w:rsidRDefault="003957BD" w:rsidP="00C35EA7">
            <w:pPr>
              <w:jc w:val="both"/>
              <w:rPr>
                <w:sz w:val="20"/>
                <w:lang w:val="fr-FR"/>
              </w:rPr>
            </w:pPr>
          </w:p>
        </w:tc>
        <w:tc>
          <w:tcPr>
            <w:tcW w:w="739" w:type="dxa"/>
          </w:tcPr>
          <w:p w14:paraId="2CBDEC89" w14:textId="77777777" w:rsidR="003957BD" w:rsidRPr="00C35EA7" w:rsidRDefault="003957BD" w:rsidP="00C35EA7">
            <w:pPr>
              <w:jc w:val="both"/>
              <w:rPr>
                <w:sz w:val="20"/>
                <w:lang w:val="fr-FR"/>
              </w:rPr>
            </w:pPr>
          </w:p>
        </w:tc>
        <w:tc>
          <w:tcPr>
            <w:tcW w:w="845" w:type="dxa"/>
          </w:tcPr>
          <w:p w14:paraId="0D27FE71" w14:textId="77777777" w:rsidR="003957BD" w:rsidRPr="00C35EA7" w:rsidRDefault="003957BD" w:rsidP="00C35EA7">
            <w:pPr>
              <w:jc w:val="both"/>
              <w:rPr>
                <w:sz w:val="20"/>
                <w:lang w:val="fr-FR"/>
              </w:rPr>
            </w:pPr>
          </w:p>
        </w:tc>
        <w:tc>
          <w:tcPr>
            <w:tcW w:w="845" w:type="dxa"/>
          </w:tcPr>
          <w:p w14:paraId="5258F124" w14:textId="77777777" w:rsidR="003957BD" w:rsidRPr="00C35EA7" w:rsidRDefault="003957BD" w:rsidP="00C35EA7">
            <w:pPr>
              <w:jc w:val="both"/>
              <w:rPr>
                <w:sz w:val="20"/>
                <w:lang w:val="fr-FR"/>
              </w:rPr>
            </w:pPr>
          </w:p>
        </w:tc>
        <w:tc>
          <w:tcPr>
            <w:tcW w:w="678" w:type="dxa"/>
            <w:tcBorders>
              <w:top w:val="nil"/>
              <w:bottom w:val="nil"/>
              <w:right w:val="nil"/>
            </w:tcBorders>
          </w:tcPr>
          <w:p w14:paraId="3927E5D8" w14:textId="77777777" w:rsidR="003957BD" w:rsidRPr="00C35EA7" w:rsidRDefault="003957BD" w:rsidP="00C35EA7">
            <w:pPr>
              <w:jc w:val="both"/>
              <w:rPr>
                <w:sz w:val="20"/>
                <w:lang w:val="fr-FR"/>
              </w:rPr>
            </w:pPr>
          </w:p>
        </w:tc>
        <w:tc>
          <w:tcPr>
            <w:tcW w:w="578" w:type="dxa"/>
            <w:tcBorders>
              <w:top w:val="nil"/>
              <w:left w:val="nil"/>
              <w:bottom w:val="nil"/>
              <w:right w:val="nil"/>
            </w:tcBorders>
          </w:tcPr>
          <w:p w14:paraId="4AA95B4C" w14:textId="77777777" w:rsidR="003957BD" w:rsidRPr="00C35EA7" w:rsidRDefault="003957BD" w:rsidP="00C35EA7">
            <w:pPr>
              <w:jc w:val="both"/>
              <w:rPr>
                <w:sz w:val="20"/>
                <w:lang w:val="fr-FR"/>
              </w:rPr>
            </w:pPr>
          </w:p>
        </w:tc>
      </w:tr>
      <w:tr w:rsidR="005D10B6" w:rsidRPr="003957BD" w14:paraId="7DF73BC4" w14:textId="77777777" w:rsidTr="00C35EA7">
        <w:trPr>
          <w:jc w:val="center"/>
        </w:trPr>
        <w:tc>
          <w:tcPr>
            <w:tcW w:w="843" w:type="dxa"/>
          </w:tcPr>
          <w:p w14:paraId="1719355A" w14:textId="77777777" w:rsidR="003957BD" w:rsidRPr="00C35EA7" w:rsidRDefault="003957BD" w:rsidP="00C35EA7">
            <w:pPr>
              <w:jc w:val="both"/>
              <w:rPr>
                <w:sz w:val="20"/>
                <w:lang w:val="fr-FR"/>
              </w:rPr>
            </w:pPr>
          </w:p>
        </w:tc>
        <w:tc>
          <w:tcPr>
            <w:tcW w:w="739" w:type="dxa"/>
          </w:tcPr>
          <w:p w14:paraId="3D206C3A" w14:textId="77777777" w:rsidR="003957BD" w:rsidRPr="00C35EA7" w:rsidRDefault="003957BD" w:rsidP="00C35EA7">
            <w:pPr>
              <w:jc w:val="both"/>
              <w:rPr>
                <w:sz w:val="20"/>
                <w:lang w:val="fr-FR"/>
              </w:rPr>
            </w:pPr>
          </w:p>
        </w:tc>
        <w:tc>
          <w:tcPr>
            <w:tcW w:w="845" w:type="dxa"/>
          </w:tcPr>
          <w:p w14:paraId="1FE4BF32" w14:textId="77777777" w:rsidR="003957BD" w:rsidRPr="00C35EA7" w:rsidRDefault="003957BD" w:rsidP="00C35EA7">
            <w:pPr>
              <w:jc w:val="both"/>
              <w:rPr>
                <w:sz w:val="20"/>
                <w:lang w:val="fr-FR"/>
              </w:rPr>
            </w:pPr>
          </w:p>
        </w:tc>
        <w:tc>
          <w:tcPr>
            <w:tcW w:w="739" w:type="dxa"/>
          </w:tcPr>
          <w:p w14:paraId="258797A4" w14:textId="77777777" w:rsidR="003957BD" w:rsidRPr="00C35EA7" w:rsidRDefault="003957BD" w:rsidP="00C35EA7">
            <w:pPr>
              <w:jc w:val="both"/>
              <w:rPr>
                <w:sz w:val="20"/>
                <w:lang w:val="fr-FR"/>
              </w:rPr>
            </w:pPr>
          </w:p>
        </w:tc>
        <w:tc>
          <w:tcPr>
            <w:tcW w:w="739" w:type="dxa"/>
          </w:tcPr>
          <w:p w14:paraId="5DD12413" w14:textId="77777777" w:rsidR="003957BD" w:rsidRPr="00C35EA7" w:rsidRDefault="003957BD" w:rsidP="00C35EA7">
            <w:pPr>
              <w:jc w:val="both"/>
              <w:rPr>
                <w:sz w:val="20"/>
                <w:lang w:val="fr-FR"/>
              </w:rPr>
            </w:pPr>
          </w:p>
        </w:tc>
        <w:tc>
          <w:tcPr>
            <w:tcW w:w="845" w:type="dxa"/>
          </w:tcPr>
          <w:p w14:paraId="3B61E144" w14:textId="77777777" w:rsidR="003957BD" w:rsidRPr="00C35EA7" w:rsidRDefault="003957BD" w:rsidP="00C35EA7">
            <w:pPr>
              <w:jc w:val="both"/>
              <w:rPr>
                <w:sz w:val="20"/>
                <w:lang w:val="fr-FR"/>
              </w:rPr>
            </w:pPr>
          </w:p>
        </w:tc>
        <w:tc>
          <w:tcPr>
            <w:tcW w:w="739" w:type="dxa"/>
          </w:tcPr>
          <w:p w14:paraId="350BCAEA" w14:textId="77777777" w:rsidR="003957BD" w:rsidRPr="00C35EA7" w:rsidRDefault="003957BD" w:rsidP="00C35EA7">
            <w:pPr>
              <w:jc w:val="both"/>
              <w:rPr>
                <w:sz w:val="20"/>
                <w:lang w:val="fr-FR"/>
              </w:rPr>
            </w:pPr>
          </w:p>
        </w:tc>
        <w:tc>
          <w:tcPr>
            <w:tcW w:w="739" w:type="dxa"/>
          </w:tcPr>
          <w:p w14:paraId="20744B5A" w14:textId="77777777" w:rsidR="003957BD" w:rsidRPr="00C35EA7" w:rsidRDefault="003957BD" w:rsidP="00C35EA7">
            <w:pPr>
              <w:jc w:val="both"/>
              <w:rPr>
                <w:sz w:val="20"/>
                <w:lang w:val="fr-FR"/>
              </w:rPr>
            </w:pPr>
          </w:p>
        </w:tc>
        <w:tc>
          <w:tcPr>
            <w:tcW w:w="845" w:type="dxa"/>
          </w:tcPr>
          <w:p w14:paraId="287B7518" w14:textId="77777777" w:rsidR="003957BD" w:rsidRPr="00C35EA7" w:rsidRDefault="003957BD" w:rsidP="00C35EA7">
            <w:pPr>
              <w:jc w:val="both"/>
              <w:rPr>
                <w:sz w:val="20"/>
                <w:lang w:val="fr-FR"/>
              </w:rPr>
            </w:pPr>
          </w:p>
        </w:tc>
        <w:tc>
          <w:tcPr>
            <w:tcW w:w="845" w:type="dxa"/>
          </w:tcPr>
          <w:p w14:paraId="2347D271" w14:textId="77777777" w:rsidR="003957BD" w:rsidRPr="00C35EA7" w:rsidRDefault="003957BD" w:rsidP="00C35EA7">
            <w:pPr>
              <w:jc w:val="both"/>
              <w:rPr>
                <w:sz w:val="20"/>
                <w:lang w:val="fr-FR"/>
              </w:rPr>
            </w:pPr>
          </w:p>
        </w:tc>
        <w:tc>
          <w:tcPr>
            <w:tcW w:w="678" w:type="dxa"/>
            <w:tcBorders>
              <w:top w:val="nil"/>
              <w:bottom w:val="nil"/>
              <w:right w:val="nil"/>
            </w:tcBorders>
          </w:tcPr>
          <w:p w14:paraId="1560FFC9" w14:textId="77777777" w:rsidR="003957BD" w:rsidRPr="00C35EA7" w:rsidRDefault="003957BD" w:rsidP="00C35EA7">
            <w:pPr>
              <w:jc w:val="both"/>
              <w:rPr>
                <w:sz w:val="20"/>
                <w:lang w:val="fr-FR"/>
              </w:rPr>
            </w:pPr>
          </w:p>
        </w:tc>
        <w:tc>
          <w:tcPr>
            <w:tcW w:w="578" w:type="dxa"/>
            <w:tcBorders>
              <w:top w:val="nil"/>
              <w:left w:val="nil"/>
              <w:bottom w:val="nil"/>
              <w:right w:val="nil"/>
            </w:tcBorders>
          </w:tcPr>
          <w:p w14:paraId="4541877A" w14:textId="77777777" w:rsidR="003957BD" w:rsidRPr="00C35EA7" w:rsidRDefault="003957BD" w:rsidP="00C35EA7">
            <w:pPr>
              <w:jc w:val="both"/>
              <w:rPr>
                <w:sz w:val="20"/>
                <w:lang w:val="fr-FR"/>
              </w:rPr>
            </w:pPr>
          </w:p>
        </w:tc>
      </w:tr>
      <w:tr w:rsidR="005D10B6" w:rsidRPr="003957BD" w14:paraId="1F5C9A8A" w14:textId="77777777" w:rsidTr="00C35EA7">
        <w:trPr>
          <w:jc w:val="center"/>
        </w:trPr>
        <w:tc>
          <w:tcPr>
            <w:tcW w:w="843" w:type="dxa"/>
          </w:tcPr>
          <w:p w14:paraId="10BCD65A" w14:textId="77777777" w:rsidR="003957BD" w:rsidRPr="00C35EA7" w:rsidRDefault="003957BD" w:rsidP="00C35EA7">
            <w:pPr>
              <w:jc w:val="both"/>
              <w:rPr>
                <w:sz w:val="20"/>
                <w:lang w:val="fr-FR"/>
              </w:rPr>
            </w:pPr>
          </w:p>
        </w:tc>
        <w:tc>
          <w:tcPr>
            <w:tcW w:w="739" w:type="dxa"/>
          </w:tcPr>
          <w:p w14:paraId="3777EFD2" w14:textId="77777777" w:rsidR="003957BD" w:rsidRPr="00C35EA7" w:rsidRDefault="003957BD" w:rsidP="00C35EA7">
            <w:pPr>
              <w:jc w:val="both"/>
              <w:rPr>
                <w:sz w:val="20"/>
                <w:lang w:val="fr-FR"/>
              </w:rPr>
            </w:pPr>
          </w:p>
        </w:tc>
        <w:tc>
          <w:tcPr>
            <w:tcW w:w="845" w:type="dxa"/>
          </w:tcPr>
          <w:p w14:paraId="0F381CD0" w14:textId="77777777" w:rsidR="003957BD" w:rsidRPr="00C35EA7" w:rsidRDefault="003957BD" w:rsidP="00C35EA7">
            <w:pPr>
              <w:jc w:val="both"/>
              <w:rPr>
                <w:sz w:val="20"/>
                <w:lang w:val="fr-FR"/>
              </w:rPr>
            </w:pPr>
          </w:p>
        </w:tc>
        <w:tc>
          <w:tcPr>
            <w:tcW w:w="739" w:type="dxa"/>
          </w:tcPr>
          <w:p w14:paraId="76B62303" w14:textId="77777777" w:rsidR="003957BD" w:rsidRPr="00C35EA7" w:rsidRDefault="003957BD" w:rsidP="00C35EA7">
            <w:pPr>
              <w:jc w:val="both"/>
              <w:rPr>
                <w:sz w:val="20"/>
                <w:lang w:val="fr-FR"/>
              </w:rPr>
            </w:pPr>
          </w:p>
        </w:tc>
        <w:tc>
          <w:tcPr>
            <w:tcW w:w="739" w:type="dxa"/>
          </w:tcPr>
          <w:p w14:paraId="446A26EC" w14:textId="77777777" w:rsidR="003957BD" w:rsidRPr="00C35EA7" w:rsidRDefault="003957BD" w:rsidP="00C35EA7">
            <w:pPr>
              <w:jc w:val="both"/>
              <w:rPr>
                <w:sz w:val="20"/>
                <w:lang w:val="fr-FR"/>
              </w:rPr>
            </w:pPr>
          </w:p>
        </w:tc>
        <w:tc>
          <w:tcPr>
            <w:tcW w:w="845" w:type="dxa"/>
          </w:tcPr>
          <w:p w14:paraId="3763F6E3" w14:textId="77777777" w:rsidR="003957BD" w:rsidRPr="00C35EA7" w:rsidRDefault="003957BD" w:rsidP="00C35EA7">
            <w:pPr>
              <w:jc w:val="both"/>
              <w:rPr>
                <w:sz w:val="20"/>
                <w:lang w:val="fr-FR"/>
              </w:rPr>
            </w:pPr>
          </w:p>
        </w:tc>
        <w:tc>
          <w:tcPr>
            <w:tcW w:w="739" w:type="dxa"/>
          </w:tcPr>
          <w:p w14:paraId="1103436D" w14:textId="77777777" w:rsidR="003957BD" w:rsidRPr="00C35EA7" w:rsidRDefault="003957BD" w:rsidP="00C35EA7">
            <w:pPr>
              <w:jc w:val="both"/>
              <w:rPr>
                <w:sz w:val="20"/>
                <w:lang w:val="fr-FR"/>
              </w:rPr>
            </w:pPr>
          </w:p>
        </w:tc>
        <w:tc>
          <w:tcPr>
            <w:tcW w:w="739" w:type="dxa"/>
          </w:tcPr>
          <w:p w14:paraId="453E61B9" w14:textId="77777777" w:rsidR="003957BD" w:rsidRPr="00C35EA7" w:rsidRDefault="003957BD" w:rsidP="00C35EA7">
            <w:pPr>
              <w:jc w:val="both"/>
              <w:rPr>
                <w:sz w:val="20"/>
                <w:lang w:val="fr-FR"/>
              </w:rPr>
            </w:pPr>
          </w:p>
        </w:tc>
        <w:tc>
          <w:tcPr>
            <w:tcW w:w="845" w:type="dxa"/>
          </w:tcPr>
          <w:p w14:paraId="0537C7BC" w14:textId="77777777" w:rsidR="003957BD" w:rsidRPr="00C35EA7" w:rsidRDefault="003957BD" w:rsidP="00C35EA7">
            <w:pPr>
              <w:jc w:val="both"/>
              <w:rPr>
                <w:sz w:val="20"/>
                <w:lang w:val="fr-FR"/>
              </w:rPr>
            </w:pPr>
          </w:p>
        </w:tc>
        <w:tc>
          <w:tcPr>
            <w:tcW w:w="845" w:type="dxa"/>
          </w:tcPr>
          <w:p w14:paraId="47F61C63" w14:textId="77777777" w:rsidR="003957BD" w:rsidRPr="00C35EA7" w:rsidRDefault="003957BD" w:rsidP="00C35EA7">
            <w:pPr>
              <w:jc w:val="both"/>
              <w:rPr>
                <w:sz w:val="20"/>
                <w:lang w:val="fr-FR"/>
              </w:rPr>
            </w:pPr>
          </w:p>
        </w:tc>
        <w:tc>
          <w:tcPr>
            <w:tcW w:w="678" w:type="dxa"/>
            <w:tcBorders>
              <w:top w:val="nil"/>
              <w:bottom w:val="nil"/>
              <w:right w:val="nil"/>
            </w:tcBorders>
          </w:tcPr>
          <w:p w14:paraId="47ABD86F" w14:textId="77777777" w:rsidR="003957BD" w:rsidRPr="00C35EA7" w:rsidRDefault="003957BD" w:rsidP="00C35EA7">
            <w:pPr>
              <w:jc w:val="both"/>
              <w:rPr>
                <w:sz w:val="20"/>
                <w:lang w:val="fr-FR"/>
              </w:rPr>
            </w:pPr>
          </w:p>
        </w:tc>
        <w:tc>
          <w:tcPr>
            <w:tcW w:w="578" w:type="dxa"/>
            <w:tcBorders>
              <w:top w:val="nil"/>
              <w:left w:val="nil"/>
              <w:bottom w:val="nil"/>
              <w:right w:val="nil"/>
            </w:tcBorders>
          </w:tcPr>
          <w:p w14:paraId="269AE554" w14:textId="77777777" w:rsidR="003957BD" w:rsidRPr="00C35EA7" w:rsidRDefault="003957BD" w:rsidP="00C35EA7">
            <w:pPr>
              <w:jc w:val="both"/>
              <w:rPr>
                <w:sz w:val="20"/>
                <w:lang w:val="fr-FR"/>
              </w:rPr>
            </w:pPr>
          </w:p>
        </w:tc>
      </w:tr>
      <w:tr w:rsidR="005D10B6" w:rsidRPr="003957BD" w14:paraId="6F36EAD7" w14:textId="77777777" w:rsidTr="00C35EA7">
        <w:trPr>
          <w:jc w:val="center"/>
        </w:trPr>
        <w:tc>
          <w:tcPr>
            <w:tcW w:w="843" w:type="dxa"/>
          </w:tcPr>
          <w:p w14:paraId="3EA15D80" w14:textId="77777777" w:rsidR="003957BD" w:rsidRPr="00C35EA7" w:rsidRDefault="003957BD" w:rsidP="00C35EA7">
            <w:pPr>
              <w:jc w:val="both"/>
              <w:rPr>
                <w:sz w:val="20"/>
                <w:lang w:val="fr-FR"/>
              </w:rPr>
            </w:pPr>
          </w:p>
        </w:tc>
        <w:tc>
          <w:tcPr>
            <w:tcW w:w="739" w:type="dxa"/>
          </w:tcPr>
          <w:p w14:paraId="4F8CC846" w14:textId="77777777" w:rsidR="003957BD" w:rsidRPr="00C35EA7" w:rsidRDefault="003957BD" w:rsidP="00C35EA7">
            <w:pPr>
              <w:jc w:val="both"/>
              <w:rPr>
                <w:sz w:val="20"/>
                <w:lang w:val="fr-FR"/>
              </w:rPr>
            </w:pPr>
          </w:p>
        </w:tc>
        <w:tc>
          <w:tcPr>
            <w:tcW w:w="845" w:type="dxa"/>
          </w:tcPr>
          <w:p w14:paraId="66EBF7EC" w14:textId="77777777" w:rsidR="003957BD" w:rsidRPr="00C35EA7" w:rsidRDefault="003957BD" w:rsidP="00C35EA7">
            <w:pPr>
              <w:jc w:val="both"/>
              <w:rPr>
                <w:sz w:val="20"/>
                <w:lang w:val="fr-FR"/>
              </w:rPr>
            </w:pPr>
          </w:p>
        </w:tc>
        <w:tc>
          <w:tcPr>
            <w:tcW w:w="739" w:type="dxa"/>
          </w:tcPr>
          <w:p w14:paraId="0593186B" w14:textId="77777777" w:rsidR="003957BD" w:rsidRPr="00C35EA7" w:rsidRDefault="003957BD" w:rsidP="00C35EA7">
            <w:pPr>
              <w:jc w:val="both"/>
              <w:rPr>
                <w:sz w:val="20"/>
                <w:lang w:val="fr-FR"/>
              </w:rPr>
            </w:pPr>
          </w:p>
        </w:tc>
        <w:tc>
          <w:tcPr>
            <w:tcW w:w="739" w:type="dxa"/>
          </w:tcPr>
          <w:p w14:paraId="771C61C3" w14:textId="77777777" w:rsidR="003957BD" w:rsidRPr="00C35EA7" w:rsidRDefault="003957BD" w:rsidP="00C35EA7">
            <w:pPr>
              <w:jc w:val="both"/>
              <w:rPr>
                <w:sz w:val="20"/>
                <w:lang w:val="fr-FR"/>
              </w:rPr>
            </w:pPr>
          </w:p>
        </w:tc>
        <w:tc>
          <w:tcPr>
            <w:tcW w:w="845" w:type="dxa"/>
          </w:tcPr>
          <w:p w14:paraId="16DF6C14" w14:textId="77777777" w:rsidR="003957BD" w:rsidRPr="00C35EA7" w:rsidRDefault="003957BD" w:rsidP="00C35EA7">
            <w:pPr>
              <w:jc w:val="both"/>
              <w:rPr>
                <w:sz w:val="20"/>
                <w:lang w:val="fr-FR"/>
              </w:rPr>
            </w:pPr>
          </w:p>
        </w:tc>
        <w:tc>
          <w:tcPr>
            <w:tcW w:w="739" w:type="dxa"/>
          </w:tcPr>
          <w:p w14:paraId="14420705" w14:textId="77777777" w:rsidR="003957BD" w:rsidRPr="00C35EA7" w:rsidRDefault="003957BD" w:rsidP="00C35EA7">
            <w:pPr>
              <w:jc w:val="both"/>
              <w:rPr>
                <w:sz w:val="20"/>
                <w:lang w:val="fr-FR"/>
              </w:rPr>
            </w:pPr>
          </w:p>
        </w:tc>
        <w:tc>
          <w:tcPr>
            <w:tcW w:w="739" w:type="dxa"/>
          </w:tcPr>
          <w:p w14:paraId="441416CB" w14:textId="77777777" w:rsidR="003957BD" w:rsidRPr="00C35EA7" w:rsidRDefault="003957BD" w:rsidP="00C35EA7">
            <w:pPr>
              <w:jc w:val="both"/>
              <w:rPr>
                <w:sz w:val="20"/>
                <w:lang w:val="fr-FR"/>
              </w:rPr>
            </w:pPr>
          </w:p>
        </w:tc>
        <w:tc>
          <w:tcPr>
            <w:tcW w:w="845" w:type="dxa"/>
          </w:tcPr>
          <w:p w14:paraId="51BB4AA1" w14:textId="77777777" w:rsidR="003957BD" w:rsidRPr="00C35EA7" w:rsidRDefault="003957BD" w:rsidP="00C35EA7">
            <w:pPr>
              <w:jc w:val="both"/>
              <w:rPr>
                <w:sz w:val="20"/>
                <w:lang w:val="fr-FR"/>
              </w:rPr>
            </w:pPr>
          </w:p>
        </w:tc>
        <w:tc>
          <w:tcPr>
            <w:tcW w:w="845" w:type="dxa"/>
          </w:tcPr>
          <w:p w14:paraId="192AD703" w14:textId="50CF234D" w:rsidR="003957BD" w:rsidRPr="00C35EA7" w:rsidRDefault="00000000" w:rsidP="00C35EA7">
            <w:pPr>
              <w:jc w:val="both"/>
              <w:rPr>
                <w:sz w:val="20"/>
                <w:lang w:val="fr-FR"/>
              </w:rPr>
            </w:pPr>
            <w:hyperlink r:id="rId8976" w:anchor="Sit_Filitosa_12" w:history="1">
              <w:r w:rsidR="003957BD" w:rsidRPr="005A11EE">
                <w:rPr>
                  <w:rStyle w:val="Hyperlink"/>
                  <w:sz w:val="20"/>
                  <w:lang w:val="fr-FR"/>
                </w:rPr>
                <w:t>Fil.12</w:t>
              </w:r>
            </w:hyperlink>
          </w:p>
        </w:tc>
        <w:tc>
          <w:tcPr>
            <w:tcW w:w="678" w:type="dxa"/>
            <w:tcBorders>
              <w:top w:val="nil"/>
              <w:bottom w:val="nil"/>
              <w:right w:val="nil"/>
            </w:tcBorders>
          </w:tcPr>
          <w:p w14:paraId="1B873D5F" w14:textId="77777777" w:rsidR="003957BD" w:rsidRPr="00C35EA7" w:rsidRDefault="003957BD" w:rsidP="00C35EA7">
            <w:pPr>
              <w:jc w:val="both"/>
              <w:rPr>
                <w:sz w:val="20"/>
                <w:lang w:val="fr-FR"/>
              </w:rPr>
            </w:pPr>
          </w:p>
        </w:tc>
        <w:tc>
          <w:tcPr>
            <w:tcW w:w="578" w:type="dxa"/>
            <w:tcBorders>
              <w:top w:val="nil"/>
              <w:left w:val="nil"/>
              <w:bottom w:val="nil"/>
              <w:right w:val="nil"/>
            </w:tcBorders>
          </w:tcPr>
          <w:p w14:paraId="2E4A3097" w14:textId="77777777" w:rsidR="003957BD" w:rsidRPr="00C35EA7" w:rsidRDefault="003957BD" w:rsidP="00C35EA7">
            <w:pPr>
              <w:jc w:val="both"/>
              <w:rPr>
                <w:sz w:val="20"/>
                <w:lang w:val="fr-FR"/>
              </w:rPr>
            </w:pPr>
          </w:p>
        </w:tc>
      </w:tr>
      <w:tr w:rsidR="005D10B6" w:rsidRPr="003957BD" w14:paraId="1F7DAC9B" w14:textId="77777777" w:rsidTr="00C35EA7">
        <w:trPr>
          <w:jc w:val="center"/>
        </w:trPr>
        <w:tc>
          <w:tcPr>
            <w:tcW w:w="843" w:type="dxa"/>
          </w:tcPr>
          <w:p w14:paraId="28DC4014" w14:textId="77777777" w:rsidR="003957BD" w:rsidRPr="00C35EA7" w:rsidRDefault="003957BD" w:rsidP="00C35EA7">
            <w:pPr>
              <w:jc w:val="both"/>
              <w:rPr>
                <w:sz w:val="20"/>
                <w:lang w:val="fr-FR"/>
              </w:rPr>
            </w:pPr>
          </w:p>
        </w:tc>
        <w:tc>
          <w:tcPr>
            <w:tcW w:w="739" w:type="dxa"/>
          </w:tcPr>
          <w:p w14:paraId="2493106A" w14:textId="77777777" w:rsidR="003957BD" w:rsidRPr="00C35EA7" w:rsidRDefault="003957BD" w:rsidP="00C35EA7">
            <w:pPr>
              <w:jc w:val="both"/>
              <w:rPr>
                <w:sz w:val="20"/>
                <w:lang w:val="fr-FR"/>
              </w:rPr>
            </w:pPr>
          </w:p>
        </w:tc>
        <w:tc>
          <w:tcPr>
            <w:tcW w:w="845" w:type="dxa"/>
          </w:tcPr>
          <w:p w14:paraId="38E9817C" w14:textId="77777777" w:rsidR="003957BD" w:rsidRPr="00C35EA7" w:rsidRDefault="003957BD" w:rsidP="00C35EA7">
            <w:pPr>
              <w:jc w:val="both"/>
              <w:rPr>
                <w:sz w:val="20"/>
                <w:lang w:val="fr-FR"/>
              </w:rPr>
            </w:pPr>
          </w:p>
        </w:tc>
        <w:tc>
          <w:tcPr>
            <w:tcW w:w="739" w:type="dxa"/>
          </w:tcPr>
          <w:p w14:paraId="711936C1" w14:textId="77777777" w:rsidR="003957BD" w:rsidRPr="00C35EA7" w:rsidRDefault="003957BD" w:rsidP="00C35EA7">
            <w:pPr>
              <w:jc w:val="both"/>
              <w:rPr>
                <w:sz w:val="20"/>
                <w:lang w:val="fr-FR"/>
              </w:rPr>
            </w:pPr>
          </w:p>
        </w:tc>
        <w:tc>
          <w:tcPr>
            <w:tcW w:w="739" w:type="dxa"/>
          </w:tcPr>
          <w:p w14:paraId="6F56799B" w14:textId="77777777" w:rsidR="003957BD" w:rsidRPr="00C35EA7" w:rsidRDefault="003957BD" w:rsidP="00C35EA7">
            <w:pPr>
              <w:jc w:val="both"/>
              <w:rPr>
                <w:sz w:val="20"/>
                <w:lang w:val="fr-FR"/>
              </w:rPr>
            </w:pPr>
          </w:p>
        </w:tc>
        <w:tc>
          <w:tcPr>
            <w:tcW w:w="845" w:type="dxa"/>
          </w:tcPr>
          <w:p w14:paraId="638413EF" w14:textId="77777777" w:rsidR="003957BD" w:rsidRPr="00C35EA7" w:rsidRDefault="003957BD" w:rsidP="00C35EA7">
            <w:pPr>
              <w:jc w:val="both"/>
              <w:rPr>
                <w:sz w:val="20"/>
                <w:lang w:val="fr-FR"/>
              </w:rPr>
            </w:pPr>
          </w:p>
        </w:tc>
        <w:tc>
          <w:tcPr>
            <w:tcW w:w="739" w:type="dxa"/>
          </w:tcPr>
          <w:p w14:paraId="5CFDB5ED" w14:textId="77777777" w:rsidR="003957BD" w:rsidRPr="00C35EA7" w:rsidRDefault="003957BD" w:rsidP="00C35EA7">
            <w:pPr>
              <w:jc w:val="both"/>
              <w:rPr>
                <w:sz w:val="20"/>
                <w:lang w:val="fr-FR"/>
              </w:rPr>
            </w:pPr>
          </w:p>
        </w:tc>
        <w:tc>
          <w:tcPr>
            <w:tcW w:w="739" w:type="dxa"/>
          </w:tcPr>
          <w:p w14:paraId="0C3939D7" w14:textId="77777777" w:rsidR="003957BD" w:rsidRPr="00C35EA7" w:rsidRDefault="003957BD" w:rsidP="00C35EA7">
            <w:pPr>
              <w:jc w:val="both"/>
              <w:rPr>
                <w:sz w:val="20"/>
                <w:lang w:val="fr-FR"/>
              </w:rPr>
            </w:pPr>
          </w:p>
        </w:tc>
        <w:tc>
          <w:tcPr>
            <w:tcW w:w="845" w:type="dxa"/>
          </w:tcPr>
          <w:p w14:paraId="0A6CA06F" w14:textId="77777777" w:rsidR="003957BD" w:rsidRPr="00C35EA7" w:rsidRDefault="003957BD" w:rsidP="00C35EA7">
            <w:pPr>
              <w:jc w:val="both"/>
              <w:rPr>
                <w:sz w:val="20"/>
                <w:lang w:val="fr-FR"/>
              </w:rPr>
            </w:pPr>
          </w:p>
        </w:tc>
        <w:tc>
          <w:tcPr>
            <w:tcW w:w="845" w:type="dxa"/>
          </w:tcPr>
          <w:p w14:paraId="04538610" w14:textId="77777777" w:rsidR="003957BD" w:rsidRPr="00C35EA7" w:rsidRDefault="003957BD" w:rsidP="00C35EA7">
            <w:pPr>
              <w:jc w:val="both"/>
              <w:rPr>
                <w:sz w:val="20"/>
                <w:lang w:val="fr-FR"/>
              </w:rPr>
            </w:pPr>
          </w:p>
        </w:tc>
        <w:tc>
          <w:tcPr>
            <w:tcW w:w="678" w:type="dxa"/>
            <w:tcBorders>
              <w:top w:val="nil"/>
              <w:bottom w:val="nil"/>
              <w:right w:val="nil"/>
            </w:tcBorders>
          </w:tcPr>
          <w:p w14:paraId="134ACF15" w14:textId="77777777" w:rsidR="003957BD" w:rsidRPr="00C35EA7" w:rsidRDefault="003957BD" w:rsidP="00C35EA7">
            <w:pPr>
              <w:jc w:val="both"/>
              <w:rPr>
                <w:sz w:val="20"/>
                <w:lang w:val="fr-FR"/>
              </w:rPr>
            </w:pPr>
          </w:p>
        </w:tc>
        <w:tc>
          <w:tcPr>
            <w:tcW w:w="578" w:type="dxa"/>
            <w:tcBorders>
              <w:top w:val="nil"/>
              <w:left w:val="nil"/>
              <w:bottom w:val="nil"/>
              <w:right w:val="nil"/>
            </w:tcBorders>
          </w:tcPr>
          <w:p w14:paraId="37F7261B" w14:textId="77777777" w:rsidR="003957BD" w:rsidRPr="00C35EA7" w:rsidRDefault="003957BD" w:rsidP="00C35EA7">
            <w:pPr>
              <w:jc w:val="both"/>
              <w:rPr>
                <w:sz w:val="20"/>
                <w:lang w:val="fr-FR"/>
              </w:rPr>
            </w:pPr>
          </w:p>
        </w:tc>
      </w:tr>
      <w:tr w:rsidR="005D10B6" w:rsidRPr="003957BD" w14:paraId="282CD68D" w14:textId="77777777" w:rsidTr="00C35EA7">
        <w:trPr>
          <w:jc w:val="center"/>
        </w:trPr>
        <w:tc>
          <w:tcPr>
            <w:tcW w:w="843" w:type="dxa"/>
          </w:tcPr>
          <w:p w14:paraId="33538522" w14:textId="77777777" w:rsidR="003957BD" w:rsidRPr="00C35EA7" w:rsidRDefault="003957BD" w:rsidP="00C35EA7">
            <w:pPr>
              <w:jc w:val="both"/>
              <w:rPr>
                <w:sz w:val="20"/>
                <w:lang w:val="fr-FR"/>
              </w:rPr>
            </w:pPr>
          </w:p>
        </w:tc>
        <w:tc>
          <w:tcPr>
            <w:tcW w:w="739" w:type="dxa"/>
          </w:tcPr>
          <w:p w14:paraId="2627467D" w14:textId="77777777" w:rsidR="003957BD" w:rsidRPr="00C35EA7" w:rsidRDefault="003957BD" w:rsidP="00C35EA7">
            <w:pPr>
              <w:jc w:val="both"/>
              <w:rPr>
                <w:sz w:val="20"/>
                <w:lang w:val="fr-FR"/>
              </w:rPr>
            </w:pPr>
          </w:p>
        </w:tc>
        <w:tc>
          <w:tcPr>
            <w:tcW w:w="845" w:type="dxa"/>
          </w:tcPr>
          <w:p w14:paraId="4BC7FAC8" w14:textId="77777777" w:rsidR="003957BD" w:rsidRPr="00C35EA7" w:rsidRDefault="003957BD" w:rsidP="00C35EA7">
            <w:pPr>
              <w:jc w:val="both"/>
              <w:rPr>
                <w:sz w:val="20"/>
                <w:lang w:val="fr-FR"/>
              </w:rPr>
            </w:pPr>
          </w:p>
        </w:tc>
        <w:tc>
          <w:tcPr>
            <w:tcW w:w="739" w:type="dxa"/>
          </w:tcPr>
          <w:p w14:paraId="51ECAE89" w14:textId="77777777" w:rsidR="003957BD" w:rsidRPr="00C35EA7" w:rsidRDefault="003957BD" w:rsidP="00C35EA7">
            <w:pPr>
              <w:jc w:val="both"/>
              <w:rPr>
                <w:sz w:val="20"/>
                <w:lang w:val="fr-FR"/>
              </w:rPr>
            </w:pPr>
          </w:p>
        </w:tc>
        <w:tc>
          <w:tcPr>
            <w:tcW w:w="739" w:type="dxa"/>
          </w:tcPr>
          <w:p w14:paraId="7FF09C7A" w14:textId="77777777" w:rsidR="003957BD" w:rsidRPr="00C35EA7" w:rsidRDefault="003957BD" w:rsidP="00C35EA7">
            <w:pPr>
              <w:jc w:val="both"/>
              <w:rPr>
                <w:sz w:val="20"/>
                <w:lang w:val="fr-FR"/>
              </w:rPr>
            </w:pPr>
          </w:p>
        </w:tc>
        <w:tc>
          <w:tcPr>
            <w:tcW w:w="845" w:type="dxa"/>
          </w:tcPr>
          <w:p w14:paraId="4CAFE4F0" w14:textId="77777777" w:rsidR="003957BD" w:rsidRPr="00C35EA7" w:rsidRDefault="003957BD" w:rsidP="00C35EA7">
            <w:pPr>
              <w:jc w:val="both"/>
              <w:rPr>
                <w:sz w:val="20"/>
                <w:lang w:val="fr-FR"/>
              </w:rPr>
            </w:pPr>
          </w:p>
        </w:tc>
        <w:tc>
          <w:tcPr>
            <w:tcW w:w="739" w:type="dxa"/>
          </w:tcPr>
          <w:p w14:paraId="12EEA554" w14:textId="77777777" w:rsidR="003957BD" w:rsidRPr="00C35EA7" w:rsidRDefault="003957BD" w:rsidP="00C35EA7">
            <w:pPr>
              <w:jc w:val="both"/>
              <w:rPr>
                <w:sz w:val="20"/>
                <w:lang w:val="fr-FR"/>
              </w:rPr>
            </w:pPr>
          </w:p>
        </w:tc>
        <w:tc>
          <w:tcPr>
            <w:tcW w:w="739" w:type="dxa"/>
          </w:tcPr>
          <w:p w14:paraId="68494EB2" w14:textId="77777777" w:rsidR="003957BD" w:rsidRPr="00C35EA7" w:rsidRDefault="003957BD" w:rsidP="00C35EA7">
            <w:pPr>
              <w:jc w:val="both"/>
              <w:rPr>
                <w:sz w:val="20"/>
                <w:lang w:val="fr-FR"/>
              </w:rPr>
            </w:pPr>
          </w:p>
        </w:tc>
        <w:tc>
          <w:tcPr>
            <w:tcW w:w="845" w:type="dxa"/>
          </w:tcPr>
          <w:p w14:paraId="5F5CF1EE" w14:textId="77777777" w:rsidR="003957BD" w:rsidRPr="00C35EA7" w:rsidRDefault="003957BD" w:rsidP="00C35EA7">
            <w:pPr>
              <w:jc w:val="both"/>
              <w:rPr>
                <w:sz w:val="20"/>
                <w:lang w:val="fr-FR"/>
              </w:rPr>
            </w:pPr>
          </w:p>
        </w:tc>
        <w:tc>
          <w:tcPr>
            <w:tcW w:w="845" w:type="dxa"/>
          </w:tcPr>
          <w:p w14:paraId="0BBA2D8D" w14:textId="77777777" w:rsidR="003957BD" w:rsidRPr="00C35EA7" w:rsidRDefault="003957BD" w:rsidP="00C35EA7">
            <w:pPr>
              <w:jc w:val="both"/>
              <w:rPr>
                <w:sz w:val="20"/>
                <w:lang w:val="fr-FR"/>
              </w:rPr>
            </w:pPr>
          </w:p>
        </w:tc>
        <w:tc>
          <w:tcPr>
            <w:tcW w:w="678" w:type="dxa"/>
            <w:tcBorders>
              <w:top w:val="nil"/>
              <w:bottom w:val="nil"/>
              <w:right w:val="nil"/>
            </w:tcBorders>
          </w:tcPr>
          <w:p w14:paraId="007237E5" w14:textId="77777777" w:rsidR="003957BD" w:rsidRPr="00C35EA7" w:rsidRDefault="003957BD" w:rsidP="00C35EA7">
            <w:pPr>
              <w:jc w:val="both"/>
              <w:rPr>
                <w:sz w:val="20"/>
                <w:lang w:val="fr-FR"/>
              </w:rPr>
            </w:pPr>
          </w:p>
        </w:tc>
        <w:tc>
          <w:tcPr>
            <w:tcW w:w="578" w:type="dxa"/>
            <w:tcBorders>
              <w:top w:val="nil"/>
              <w:left w:val="nil"/>
              <w:bottom w:val="nil"/>
              <w:right w:val="nil"/>
            </w:tcBorders>
          </w:tcPr>
          <w:p w14:paraId="38D6EC1D" w14:textId="77777777" w:rsidR="003957BD" w:rsidRPr="00C35EA7" w:rsidRDefault="003957BD" w:rsidP="00C35EA7">
            <w:pPr>
              <w:jc w:val="both"/>
              <w:rPr>
                <w:sz w:val="20"/>
                <w:lang w:val="fr-FR"/>
              </w:rPr>
            </w:pPr>
          </w:p>
        </w:tc>
      </w:tr>
      <w:tr w:rsidR="005D10B6" w:rsidRPr="003957BD" w14:paraId="0A1A0FCB" w14:textId="77777777" w:rsidTr="00C35EA7">
        <w:trPr>
          <w:jc w:val="center"/>
        </w:trPr>
        <w:tc>
          <w:tcPr>
            <w:tcW w:w="843" w:type="dxa"/>
          </w:tcPr>
          <w:p w14:paraId="5B2F9F23" w14:textId="77777777" w:rsidR="003957BD" w:rsidRPr="00C35EA7" w:rsidRDefault="003957BD" w:rsidP="00C35EA7">
            <w:pPr>
              <w:jc w:val="both"/>
              <w:rPr>
                <w:sz w:val="20"/>
                <w:lang w:val="fr-FR"/>
              </w:rPr>
            </w:pPr>
          </w:p>
        </w:tc>
        <w:tc>
          <w:tcPr>
            <w:tcW w:w="739" w:type="dxa"/>
          </w:tcPr>
          <w:p w14:paraId="4CF8D93B" w14:textId="77777777" w:rsidR="003957BD" w:rsidRPr="00C35EA7" w:rsidRDefault="003957BD" w:rsidP="00C35EA7">
            <w:pPr>
              <w:jc w:val="both"/>
              <w:rPr>
                <w:sz w:val="20"/>
                <w:lang w:val="fr-FR"/>
              </w:rPr>
            </w:pPr>
          </w:p>
        </w:tc>
        <w:tc>
          <w:tcPr>
            <w:tcW w:w="845" w:type="dxa"/>
          </w:tcPr>
          <w:p w14:paraId="01B28C45" w14:textId="77777777" w:rsidR="003957BD" w:rsidRPr="00C35EA7" w:rsidRDefault="003957BD" w:rsidP="00C35EA7">
            <w:pPr>
              <w:jc w:val="both"/>
              <w:rPr>
                <w:sz w:val="20"/>
                <w:lang w:val="fr-FR"/>
              </w:rPr>
            </w:pPr>
          </w:p>
        </w:tc>
        <w:tc>
          <w:tcPr>
            <w:tcW w:w="739" w:type="dxa"/>
          </w:tcPr>
          <w:p w14:paraId="39BBF2C2" w14:textId="77777777" w:rsidR="003957BD" w:rsidRPr="00C35EA7" w:rsidRDefault="003957BD" w:rsidP="00C35EA7">
            <w:pPr>
              <w:jc w:val="both"/>
              <w:rPr>
                <w:sz w:val="20"/>
                <w:lang w:val="fr-FR"/>
              </w:rPr>
            </w:pPr>
          </w:p>
        </w:tc>
        <w:tc>
          <w:tcPr>
            <w:tcW w:w="739" w:type="dxa"/>
          </w:tcPr>
          <w:p w14:paraId="7A5CBF16" w14:textId="77777777" w:rsidR="003957BD" w:rsidRPr="00C35EA7" w:rsidRDefault="003957BD" w:rsidP="00C35EA7">
            <w:pPr>
              <w:jc w:val="both"/>
              <w:rPr>
                <w:sz w:val="20"/>
                <w:lang w:val="fr-FR"/>
              </w:rPr>
            </w:pPr>
          </w:p>
        </w:tc>
        <w:tc>
          <w:tcPr>
            <w:tcW w:w="845" w:type="dxa"/>
          </w:tcPr>
          <w:p w14:paraId="531BB231" w14:textId="77777777" w:rsidR="003957BD" w:rsidRPr="00C35EA7" w:rsidRDefault="003957BD" w:rsidP="00C35EA7">
            <w:pPr>
              <w:jc w:val="both"/>
              <w:rPr>
                <w:sz w:val="20"/>
                <w:lang w:val="fr-FR"/>
              </w:rPr>
            </w:pPr>
          </w:p>
        </w:tc>
        <w:tc>
          <w:tcPr>
            <w:tcW w:w="739" w:type="dxa"/>
          </w:tcPr>
          <w:p w14:paraId="688FDDBC" w14:textId="77777777" w:rsidR="003957BD" w:rsidRPr="00C35EA7" w:rsidRDefault="003957BD" w:rsidP="00C35EA7">
            <w:pPr>
              <w:jc w:val="both"/>
              <w:rPr>
                <w:sz w:val="20"/>
                <w:lang w:val="fr-FR"/>
              </w:rPr>
            </w:pPr>
          </w:p>
        </w:tc>
        <w:tc>
          <w:tcPr>
            <w:tcW w:w="739" w:type="dxa"/>
          </w:tcPr>
          <w:p w14:paraId="723A70A0" w14:textId="77777777" w:rsidR="003957BD" w:rsidRPr="00C35EA7" w:rsidRDefault="003957BD" w:rsidP="00C35EA7">
            <w:pPr>
              <w:jc w:val="both"/>
              <w:rPr>
                <w:sz w:val="20"/>
                <w:lang w:val="fr-FR"/>
              </w:rPr>
            </w:pPr>
          </w:p>
        </w:tc>
        <w:tc>
          <w:tcPr>
            <w:tcW w:w="845" w:type="dxa"/>
          </w:tcPr>
          <w:p w14:paraId="46FFA994" w14:textId="77777777" w:rsidR="003957BD" w:rsidRPr="00C35EA7" w:rsidRDefault="003957BD" w:rsidP="00C35EA7">
            <w:pPr>
              <w:jc w:val="both"/>
              <w:rPr>
                <w:sz w:val="20"/>
                <w:lang w:val="fr-FR"/>
              </w:rPr>
            </w:pPr>
          </w:p>
        </w:tc>
        <w:tc>
          <w:tcPr>
            <w:tcW w:w="845" w:type="dxa"/>
          </w:tcPr>
          <w:p w14:paraId="59196B8E" w14:textId="77777777" w:rsidR="003957BD" w:rsidRPr="00C35EA7" w:rsidRDefault="003957BD" w:rsidP="00C35EA7">
            <w:pPr>
              <w:jc w:val="both"/>
              <w:rPr>
                <w:sz w:val="20"/>
                <w:lang w:val="fr-FR"/>
              </w:rPr>
            </w:pPr>
          </w:p>
        </w:tc>
        <w:tc>
          <w:tcPr>
            <w:tcW w:w="678" w:type="dxa"/>
            <w:tcBorders>
              <w:top w:val="nil"/>
              <w:bottom w:val="nil"/>
              <w:right w:val="nil"/>
            </w:tcBorders>
          </w:tcPr>
          <w:p w14:paraId="3F4009CB" w14:textId="77777777" w:rsidR="003957BD" w:rsidRPr="00C35EA7" w:rsidRDefault="003957BD" w:rsidP="00C35EA7">
            <w:pPr>
              <w:jc w:val="both"/>
              <w:rPr>
                <w:sz w:val="20"/>
                <w:lang w:val="fr-FR"/>
              </w:rPr>
            </w:pPr>
          </w:p>
        </w:tc>
        <w:tc>
          <w:tcPr>
            <w:tcW w:w="578" w:type="dxa"/>
            <w:tcBorders>
              <w:top w:val="nil"/>
              <w:left w:val="nil"/>
              <w:bottom w:val="nil"/>
              <w:right w:val="nil"/>
            </w:tcBorders>
          </w:tcPr>
          <w:p w14:paraId="16C4771B" w14:textId="77777777" w:rsidR="003957BD" w:rsidRPr="00C35EA7" w:rsidRDefault="003957BD" w:rsidP="00C35EA7">
            <w:pPr>
              <w:jc w:val="both"/>
              <w:rPr>
                <w:sz w:val="20"/>
                <w:lang w:val="fr-FR"/>
              </w:rPr>
            </w:pPr>
          </w:p>
        </w:tc>
      </w:tr>
      <w:tr w:rsidR="005D10B6" w:rsidRPr="003957BD" w14:paraId="0294A950" w14:textId="77777777" w:rsidTr="00C35EA7">
        <w:trPr>
          <w:jc w:val="center"/>
        </w:trPr>
        <w:tc>
          <w:tcPr>
            <w:tcW w:w="843" w:type="dxa"/>
          </w:tcPr>
          <w:p w14:paraId="24DC8F14" w14:textId="77777777" w:rsidR="003957BD" w:rsidRPr="00C35EA7" w:rsidRDefault="003957BD" w:rsidP="00C35EA7">
            <w:pPr>
              <w:jc w:val="both"/>
              <w:rPr>
                <w:sz w:val="20"/>
                <w:lang w:val="fr-FR"/>
              </w:rPr>
            </w:pPr>
          </w:p>
        </w:tc>
        <w:tc>
          <w:tcPr>
            <w:tcW w:w="739" w:type="dxa"/>
          </w:tcPr>
          <w:p w14:paraId="3C69ABD0" w14:textId="77777777" w:rsidR="003957BD" w:rsidRPr="00C35EA7" w:rsidRDefault="003957BD" w:rsidP="00C35EA7">
            <w:pPr>
              <w:jc w:val="both"/>
              <w:rPr>
                <w:sz w:val="20"/>
                <w:lang w:val="fr-FR"/>
              </w:rPr>
            </w:pPr>
          </w:p>
        </w:tc>
        <w:tc>
          <w:tcPr>
            <w:tcW w:w="845" w:type="dxa"/>
          </w:tcPr>
          <w:p w14:paraId="3CF11138" w14:textId="77777777" w:rsidR="003957BD" w:rsidRPr="00C35EA7" w:rsidRDefault="003957BD" w:rsidP="00C35EA7">
            <w:pPr>
              <w:jc w:val="both"/>
              <w:rPr>
                <w:sz w:val="20"/>
                <w:lang w:val="fr-FR"/>
              </w:rPr>
            </w:pPr>
          </w:p>
        </w:tc>
        <w:tc>
          <w:tcPr>
            <w:tcW w:w="739" w:type="dxa"/>
          </w:tcPr>
          <w:p w14:paraId="072E7633" w14:textId="77777777" w:rsidR="003957BD" w:rsidRPr="00C35EA7" w:rsidRDefault="003957BD" w:rsidP="00C35EA7">
            <w:pPr>
              <w:jc w:val="both"/>
              <w:rPr>
                <w:sz w:val="20"/>
                <w:lang w:val="fr-FR"/>
              </w:rPr>
            </w:pPr>
          </w:p>
        </w:tc>
        <w:tc>
          <w:tcPr>
            <w:tcW w:w="739" w:type="dxa"/>
          </w:tcPr>
          <w:p w14:paraId="1C7948BD" w14:textId="77777777" w:rsidR="003957BD" w:rsidRPr="00C35EA7" w:rsidRDefault="003957BD" w:rsidP="00C35EA7">
            <w:pPr>
              <w:jc w:val="both"/>
              <w:rPr>
                <w:sz w:val="20"/>
                <w:lang w:val="fr-FR"/>
              </w:rPr>
            </w:pPr>
          </w:p>
        </w:tc>
        <w:tc>
          <w:tcPr>
            <w:tcW w:w="845" w:type="dxa"/>
          </w:tcPr>
          <w:p w14:paraId="73E835B3" w14:textId="77777777" w:rsidR="003957BD" w:rsidRPr="00C35EA7" w:rsidRDefault="003957BD" w:rsidP="00C35EA7">
            <w:pPr>
              <w:jc w:val="both"/>
              <w:rPr>
                <w:sz w:val="20"/>
                <w:lang w:val="fr-FR"/>
              </w:rPr>
            </w:pPr>
          </w:p>
        </w:tc>
        <w:tc>
          <w:tcPr>
            <w:tcW w:w="739" w:type="dxa"/>
          </w:tcPr>
          <w:p w14:paraId="2E611954" w14:textId="77777777" w:rsidR="003957BD" w:rsidRPr="00C35EA7" w:rsidRDefault="003957BD" w:rsidP="00C35EA7">
            <w:pPr>
              <w:jc w:val="both"/>
              <w:rPr>
                <w:sz w:val="20"/>
                <w:lang w:val="fr-FR"/>
              </w:rPr>
            </w:pPr>
          </w:p>
        </w:tc>
        <w:tc>
          <w:tcPr>
            <w:tcW w:w="739" w:type="dxa"/>
          </w:tcPr>
          <w:p w14:paraId="5E156462" w14:textId="77777777" w:rsidR="003957BD" w:rsidRPr="00C35EA7" w:rsidRDefault="003957BD" w:rsidP="00C35EA7">
            <w:pPr>
              <w:jc w:val="both"/>
              <w:rPr>
                <w:sz w:val="20"/>
                <w:lang w:val="fr-FR"/>
              </w:rPr>
            </w:pPr>
          </w:p>
        </w:tc>
        <w:tc>
          <w:tcPr>
            <w:tcW w:w="845" w:type="dxa"/>
          </w:tcPr>
          <w:p w14:paraId="75B8FEA2" w14:textId="77777777" w:rsidR="003957BD" w:rsidRPr="00C35EA7" w:rsidRDefault="003957BD" w:rsidP="00C35EA7">
            <w:pPr>
              <w:jc w:val="both"/>
              <w:rPr>
                <w:sz w:val="20"/>
                <w:lang w:val="fr-FR"/>
              </w:rPr>
            </w:pPr>
          </w:p>
        </w:tc>
        <w:tc>
          <w:tcPr>
            <w:tcW w:w="845" w:type="dxa"/>
          </w:tcPr>
          <w:p w14:paraId="550D706E" w14:textId="77777777" w:rsidR="003957BD" w:rsidRPr="00C35EA7" w:rsidRDefault="003957BD" w:rsidP="00C35EA7">
            <w:pPr>
              <w:jc w:val="both"/>
              <w:rPr>
                <w:sz w:val="20"/>
                <w:lang w:val="fr-FR"/>
              </w:rPr>
            </w:pPr>
          </w:p>
        </w:tc>
        <w:tc>
          <w:tcPr>
            <w:tcW w:w="678" w:type="dxa"/>
            <w:tcBorders>
              <w:top w:val="nil"/>
              <w:bottom w:val="nil"/>
              <w:right w:val="nil"/>
            </w:tcBorders>
          </w:tcPr>
          <w:p w14:paraId="7F9F153B" w14:textId="77777777" w:rsidR="003957BD" w:rsidRPr="00C35EA7" w:rsidRDefault="003957BD" w:rsidP="00C35EA7">
            <w:pPr>
              <w:jc w:val="both"/>
              <w:rPr>
                <w:sz w:val="20"/>
                <w:lang w:val="fr-FR"/>
              </w:rPr>
            </w:pPr>
          </w:p>
        </w:tc>
        <w:tc>
          <w:tcPr>
            <w:tcW w:w="578" w:type="dxa"/>
            <w:tcBorders>
              <w:top w:val="nil"/>
              <w:left w:val="nil"/>
              <w:bottom w:val="nil"/>
              <w:right w:val="nil"/>
            </w:tcBorders>
          </w:tcPr>
          <w:p w14:paraId="14FE8082" w14:textId="77777777" w:rsidR="003957BD" w:rsidRPr="00C35EA7" w:rsidRDefault="003957BD" w:rsidP="00C35EA7">
            <w:pPr>
              <w:jc w:val="both"/>
              <w:rPr>
                <w:sz w:val="20"/>
                <w:lang w:val="fr-FR"/>
              </w:rPr>
            </w:pPr>
          </w:p>
        </w:tc>
      </w:tr>
      <w:tr w:rsidR="005D10B6" w:rsidRPr="003957BD" w14:paraId="3313CE59" w14:textId="77777777" w:rsidTr="00C35EA7">
        <w:trPr>
          <w:jc w:val="center"/>
        </w:trPr>
        <w:tc>
          <w:tcPr>
            <w:tcW w:w="843" w:type="dxa"/>
          </w:tcPr>
          <w:p w14:paraId="1C300A60" w14:textId="77777777" w:rsidR="003957BD" w:rsidRPr="00C35EA7" w:rsidRDefault="003957BD" w:rsidP="00C35EA7">
            <w:pPr>
              <w:jc w:val="both"/>
              <w:rPr>
                <w:sz w:val="20"/>
                <w:lang w:val="fr-FR"/>
              </w:rPr>
            </w:pPr>
          </w:p>
        </w:tc>
        <w:tc>
          <w:tcPr>
            <w:tcW w:w="739" w:type="dxa"/>
          </w:tcPr>
          <w:p w14:paraId="7A0AD413" w14:textId="77777777" w:rsidR="003957BD" w:rsidRPr="00C35EA7" w:rsidRDefault="003957BD" w:rsidP="00C35EA7">
            <w:pPr>
              <w:jc w:val="both"/>
              <w:rPr>
                <w:sz w:val="20"/>
                <w:lang w:val="fr-FR"/>
              </w:rPr>
            </w:pPr>
          </w:p>
        </w:tc>
        <w:tc>
          <w:tcPr>
            <w:tcW w:w="845" w:type="dxa"/>
          </w:tcPr>
          <w:p w14:paraId="0C76CD86" w14:textId="77777777" w:rsidR="003957BD" w:rsidRPr="00C35EA7" w:rsidRDefault="003957BD" w:rsidP="00C35EA7">
            <w:pPr>
              <w:jc w:val="both"/>
              <w:rPr>
                <w:sz w:val="20"/>
                <w:lang w:val="fr-FR"/>
              </w:rPr>
            </w:pPr>
          </w:p>
        </w:tc>
        <w:tc>
          <w:tcPr>
            <w:tcW w:w="739" w:type="dxa"/>
          </w:tcPr>
          <w:p w14:paraId="44B74175" w14:textId="77777777" w:rsidR="003957BD" w:rsidRPr="00C35EA7" w:rsidRDefault="003957BD" w:rsidP="00C35EA7">
            <w:pPr>
              <w:jc w:val="both"/>
              <w:rPr>
                <w:sz w:val="20"/>
                <w:lang w:val="fr-FR"/>
              </w:rPr>
            </w:pPr>
          </w:p>
        </w:tc>
        <w:tc>
          <w:tcPr>
            <w:tcW w:w="739" w:type="dxa"/>
          </w:tcPr>
          <w:p w14:paraId="4556ECB0" w14:textId="77777777" w:rsidR="003957BD" w:rsidRPr="00C35EA7" w:rsidRDefault="003957BD" w:rsidP="00C35EA7">
            <w:pPr>
              <w:jc w:val="both"/>
              <w:rPr>
                <w:sz w:val="20"/>
                <w:lang w:val="fr-FR"/>
              </w:rPr>
            </w:pPr>
          </w:p>
        </w:tc>
        <w:tc>
          <w:tcPr>
            <w:tcW w:w="845" w:type="dxa"/>
          </w:tcPr>
          <w:p w14:paraId="32C2E4D8" w14:textId="77777777" w:rsidR="003957BD" w:rsidRPr="00C35EA7" w:rsidRDefault="003957BD" w:rsidP="00C35EA7">
            <w:pPr>
              <w:jc w:val="both"/>
              <w:rPr>
                <w:sz w:val="20"/>
                <w:lang w:val="fr-FR"/>
              </w:rPr>
            </w:pPr>
          </w:p>
        </w:tc>
        <w:tc>
          <w:tcPr>
            <w:tcW w:w="739" w:type="dxa"/>
          </w:tcPr>
          <w:p w14:paraId="79D20230" w14:textId="77777777" w:rsidR="003957BD" w:rsidRPr="00C35EA7" w:rsidRDefault="003957BD" w:rsidP="00C35EA7">
            <w:pPr>
              <w:jc w:val="both"/>
              <w:rPr>
                <w:sz w:val="20"/>
                <w:lang w:val="fr-FR"/>
              </w:rPr>
            </w:pPr>
          </w:p>
        </w:tc>
        <w:tc>
          <w:tcPr>
            <w:tcW w:w="739" w:type="dxa"/>
          </w:tcPr>
          <w:p w14:paraId="08AAF5D5" w14:textId="77777777" w:rsidR="003957BD" w:rsidRPr="00C35EA7" w:rsidRDefault="003957BD" w:rsidP="00C35EA7">
            <w:pPr>
              <w:jc w:val="both"/>
              <w:rPr>
                <w:sz w:val="20"/>
                <w:lang w:val="fr-FR"/>
              </w:rPr>
            </w:pPr>
          </w:p>
        </w:tc>
        <w:tc>
          <w:tcPr>
            <w:tcW w:w="845" w:type="dxa"/>
          </w:tcPr>
          <w:p w14:paraId="21A5B2BD" w14:textId="77777777" w:rsidR="003957BD" w:rsidRPr="00C35EA7" w:rsidRDefault="003957BD" w:rsidP="00C35EA7">
            <w:pPr>
              <w:jc w:val="both"/>
              <w:rPr>
                <w:sz w:val="20"/>
                <w:lang w:val="fr-FR"/>
              </w:rPr>
            </w:pPr>
          </w:p>
        </w:tc>
        <w:tc>
          <w:tcPr>
            <w:tcW w:w="845" w:type="dxa"/>
          </w:tcPr>
          <w:p w14:paraId="6CC6C5A3" w14:textId="79FE0CF6" w:rsidR="003957BD" w:rsidRPr="00C35EA7" w:rsidRDefault="00000000" w:rsidP="00C35EA7">
            <w:pPr>
              <w:jc w:val="both"/>
              <w:rPr>
                <w:sz w:val="20"/>
                <w:lang w:val="fr-FR"/>
              </w:rPr>
            </w:pPr>
            <w:hyperlink r:id="rId8977" w:anchor="Sit_Filitosa_9" w:history="1">
              <w:r w:rsidR="003957BD" w:rsidRPr="005A11EE">
                <w:rPr>
                  <w:rStyle w:val="Hyperlink"/>
                  <w:sz w:val="20"/>
                  <w:lang w:val="fr-FR"/>
                </w:rPr>
                <w:t>F</w:t>
              </w:r>
              <w:r w:rsidR="005A11EE" w:rsidRPr="005A11EE">
                <w:rPr>
                  <w:rStyle w:val="Hyperlink"/>
                  <w:sz w:val="20"/>
                  <w:lang w:val="fr-FR"/>
                </w:rPr>
                <w:t>il</w:t>
              </w:r>
              <w:r w:rsidR="003957BD" w:rsidRPr="005A11EE">
                <w:rPr>
                  <w:rStyle w:val="Hyperlink"/>
                  <w:sz w:val="20"/>
                  <w:lang w:val="fr-FR"/>
                </w:rPr>
                <w:t>.9</w:t>
              </w:r>
            </w:hyperlink>
          </w:p>
        </w:tc>
        <w:tc>
          <w:tcPr>
            <w:tcW w:w="678" w:type="dxa"/>
            <w:tcBorders>
              <w:top w:val="nil"/>
              <w:bottom w:val="nil"/>
              <w:right w:val="nil"/>
            </w:tcBorders>
          </w:tcPr>
          <w:p w14:paraId="2098FB46" w14:textId="77777777" w:rsidR="003957BD" w:rsidRPr="00C35EA7" w:rsidRDefault="003957BD" w:rsidP="00C35EA7">
            <w:pPr>
              <w:jc w:val="both"/>
              <w:rPr>
                <w:sz w:val="20"/>
                <w:lang w:val="fr-FR"/>
              </w:rPr>
            </w:pPr>
          </w:p>
        </w:tc>
        <w:tc>
          <w:tcPr>
            <w:tcW w:w="578" w:type="dxa"/>
            <w:tcBorders>
              <w:top w:val="nil"/>
              <w:left w:val="nil"/>
              <w:bottom w:val="nil"/>
              <w:right w:val="nil"/>
            </w:tcBorders>
          </w:tcPr>
          <w:p w14:paraId="27EC660D" w14:textId="77777777" w:rsidR="003957BD" w:rsidRPr="00C35EA7" w:rsidRDefault="003957BD" w:rsidP="00C35EA7">
            <w:pPr>
              <w:jc w:val="both"/>
              <w:rPr>
                <w:sz w:val="20"/>
                <w:lang w:val="fr-FR"/>
              </w:rPr>
            </w:pPr>
          </w:p>
        </w:tc>
      </w:tr>
      <w:tr w:rsidR="005D10B6" w:rsidRPr="003957BD" w14:paraId="2DEC4C2C" w14:textId="77777777" w:rsidTr="00C35EA7">
        <w:trPr>
          <w:jc w:val="center"/>
        </w:trPr>
        <w:tc>
          <w:tcPr>
            <w:tcW w:w="843" w:type="dxa"/>
          </w:tcPr>
          <w:p w14:paraId="19E00D11" w14:textId="77777777" w:rsidR="003957BD" w:rsidRPr="00C35EA7" w:rsidRDefault="003957BD" w:rsidP="00C35EA7">
            <w:pPr>
              <w:jc w:val="both"/>
              <w:rPr>
                <w:sz w:val="20"/>
                <w:lang w:val="fr-FR"/>
              </w:rPr>
            </w:pPr>
          </w:p>
        </w:tc>
        <w:tc>
          <w:tcPr>
            <w:tcW w:w="739" w:type="dxa"/>
          </w:tcPr>
          <w:p w14:paraId="43620BC2" w14:textId="77777777" w:rsidR="003957BD" w:rsidRPr="00C35EA7" w:rsidRDefault="003957BD" w:rsidP="00C35EA7">
            <w:pPr>
              <w:jc w:val="both"/>
              <w:rPr>
                <w:sz w:val="20"/>
                <w:lang w:val="fr-FR"/>
              </w:rPr>
            </w:pPr>
          </w:p>
        </w:tc>
        <w:tc>
          <w:tcPr>
            <w:tcW w:w="845" w:type="dxa"/>
          </w:tcPr>
          <w:p w14:paraId="2369EF5D" w14:textId="77777777" w:rsidR="003957BD" w:rsidRPr="00C35EA7" w:rsidRDefault="003957BD" w:rsidP="00C35EA7">
            <w:pPr>
              <w:jc w:val="both"/>
              <w:rPr>
                <w:sz w:val="20"/>
                <w:lang w:val="fr-FR"/>
              </w:rPr>
            </w:pPr>
          </w:p>
        </w:tc>
        <w:tc>
          <w:tcPr>
            <w:tcW w:w="739" w:type="dxa"/>
          </w:tcPr>
          <w:p w14:paraId="32108D1D" w14:textId="77777777" w:rsidR="003957BD" w:rsidRPr="00C35EA7" w:rsidRDefault="003957BD" w:rsidP="00C35EA7">
            <w:pPr>
              <w:jc w:val="both"/>
              <w:rPr>
                <w:sz w:val="20"/>
                <w:lang w:val="fr-FR"/>
              </w:rPr>
            </w:pPr>
          </w:p>
        </w:tc>
        <w:tc>
          <w:tcPr>
            <w:tcW w:w="739" w:type="dxa"/>
          </w:tcPr>
          <w:p w14:paraId="40027291" w14:textId="77777777" w:rsidR="003957BD" w:rsidRPr="00C35EA7" w:rsidRDefault="003957BD" w:rsidP="00C35EA7">
            <w:pPr>
              <w:jc w:val="both"/>
              <w:rPr>
                <w:sz w:val="20"/>
                <w:lang w:val="fr-FR"/>
              </w:rPr>
            </w:pPr>
          </w:p>
        </w:tc>
        <w:tc>
          <w:tcPr>
            <w:tcW w:w="845" w:type="dxa"/>
          </w:tcPr>
          <w:p w14:paraId="38F20722" w14:textId="77777777" w:rsidR="003957BD" w:rsidRPr="00C35EA7" w:rsidRDefault="003957BD" w:rsidP="00C35EA7">
            <w:pPr>
              <w:jc w:val="both"/>
              <w:rPr>
                <w:sz w:val="20"/>
                <w:lang w:val="fr-FR"/>
              </w:rPr>
            </w:pPr>
          </w:p>
        </w:tc>
        <w:tc>
          <w:tcPr>
            <w:tcW w:w="739" w:type="dxa"/>
          </w:tcPr>
          <w:p w14:paraId="380870C1" w14:textId="77777777" w:rsidR="003957BD" w:rsidRPr="00C35EA7" w:rsidRDefault="003957BD" w:rsidP="00C35EA7">
            <w:pPr>
              <w:jc w:val="both"/>
              <w:rPr>
                <w:sz w:val="20"/>
                <w:lang w:val="fr-FR"/>
              </w:rPr>
            </w:pPr>
          </w:p>
        </w:tc>
        <w:tc>
          <w:tcPr>
            <w:tcW w:w="739" w:type="dxa"/>
          </w:tcPr>
          <w:p w14:paraId="36DA67F1" w14:textId="77777777" w:rsidR="003957BD" w:rsidRPr="00C35EA7" w:rsidRDefault="003957BD" w:rsidP="00C35EA7">
            <w:pPr>
              <w:jc w:val="both"/>
              <w:rPr>
                <w:sz w:val="20"/>
                <w:lang w:val="fr-FR"/>
              </w:rPr>
            </w:pPr>
          </w:p>
        </w:tc>
        <w:tc>
          <w:tcPr>
            <w:tcW w:w="845" w:type="dxa"/>
          </w:tcPr>
          <w:p w14:paraId="73D25B7E" w14:textId="77777777" w:rsidR="003957BD" w:rsidRPr="00C35EA7" w:rsidRDefault="003957BD" w:rsidP="00C35EA7">
            <w:pPr>
              <w:jc w:val="both"/>
              <w:rPr>
                <w:sz w:val="20"/>
                <w:lang w:val="fr-FR"/>
              </w:rPr>
            </w:pPr>
          </w:p>
        </w:tc>
        <w:tc>
          <w:tcPr>
            <w:tcW w:w="845" w:type="dxa"/>
          </w:tcPr>
          <w:p w14:paraId="680CF3E5" w14:textId="77777777" w:rsidR="003957BD" w:rsidRPr="00C35EA7" w:rsidRDefault="003957BD" w:rsidP="00C35EA7">
            <w:pPr>
              <w:jc w:val="both"/>
              <w:rPr>
                <w:sz w:val="20"/>
                <w:lang w:val="fr-FR"/>
              </w:rPr>
            </w:pPr>
          </w:p>
        </w:tc>
        <w:tc>
          <w:tcPr>
            <w:tcW w:w="678" w:type="dxa"/>
            <w:tcBorders>
              <w:top w:val="nil"/>
              <w:bottom w:val="nil"/>
              <w:right w:val="nil"/>
            </w:tcBorders>
          </w:tcPr>
          <w:p w14:paraId="53F59399" w14:textId="4F8FF244" w:rsidR="003957BD" w:rsidRPr="00C35EA7" w:rsidRDefault="00000000" w:rsidP="00C35EA7">
            <w:pPr>
              <w:jc w:val="both"/>
              <w:rPr>
                <w:sz w:val="20"/>
                <w:lang w:val="fr-FR"/>
              </w:rPr>
            </w:pPr>
            <w:hyperlink r:id="rId8978" w:anchor="Sit_Filitosa_10" w:history="1">
              <w:r w:rsidR="003957BD" w:rsidRPr="005A11EE">
                <w:rPr>
                  <w:rStyle w:val="Hyperlink"/>
                  <w:sz w:val="20"/>
                  <w:lang w:val="fr-FR"/>
                </w:rPr>
                <w:t>F</w:t>
              </w:r>
              <w:r w:rsidR="005A11EE" w:rsidRPr="005A11EE">
                <w:rPr>
                  <w:rStyle w:val="Hyperlink"/>
                  <w:sz w:val="20"/>
                  <w:lang w:val="fr-FR"/>
                </w:rPr>
                <w:t>il</w:t>
              </w:r>
              <w:r w:rsidR="003957BD" w:rsidRPr="005A11EE">
                <w:rPr>
                  <w:rStyle w:val="Hyperlink"/>
                  <w:sz w:val="20"/>
                  <w:lang w:val="fr-FR"/>
                </w:rPr>
                <w:t>.10</w:t>
              </w:r>
            </w:hyperlink>
          </w:p>
        </w:tc>
        <w:tc>
          <w:tcPr>
            <w:tcW w:w="578" w:type="dxa"/>
            <w:tcBorders>
              <w:top w:val="nil"/>
              <w:left w:val="nil"/>
              <w:bottom w:val="nil"/>
              <w:right w:val="nil"/>
            </w:tcBorders>
          </w:tcPr>
          <w:p w14:paraId="0F2C34A5" w14:textId="77777777" w:rsidR="003957BD" w:rsidRPr="00C35EA7" w:rsidRDefault="003957BD" w:rsidP="00C35EA7">
            <w:pPr>
              <w:jc w:val="both"/>
              <w:rPr>
                <w:sz w:val="20"/>
                <w:lang w:val="fr-FR"/>
              </w:rPr>
            </w:pPr>
          </w:p>
        </w:tc>
      </w:tr>
      <w:tr w:rsidR="005D10B6" w:rsidRPr="003957BD" w14:paraId="1FEA57E7" w14:textId="77777777" w:rsidTr="00C35EA7">
        <w:trPr>
          <w:jc w:val="center"/>
        </w:trPr>
        <w:tc>
          <w:tcPr>
            <w:tcW w:w="843" w:type="dxa"/>
          </w:tcPr>
          <w:p w14:paraId="5D331098" w14:textId="77777777" w:rsidR="003957BD" w:rsidRPr="00C35EA7" w:rsidRDefault="003957BD" w:rsidP="00C35EA7">
            <w:pPr>
              <w:jc w:val="both"/>
              <w:rPr>
                <w:sz w:val="20"/>
                <w:lang w:val="fr-FR"/>
              </w:rPr>
            </w:pPr>
          </w:p>
        </w:tc>
        <w:tc>
          <w:tcPr>
            <w:tcW w:w="739" w:type="dxa"/>
          </w:tcPr>
          <w:p w14:paraId="0B10848B" w14:textId="77777777" w:rsidR="003957BD" w:rsidRPr="00C35EA7" w:rsidRDefault="003957BD" w:rsidP="00C35EA7">
            <w:pPr>
              <w:jc w:val="both"/>
              <w:rPr>
                <w:sz w:val="20"/>
                <w:lang w:val="fr-FR"/>
              </w:rPr>
            </w:pPr>
          </w:p>
        </w:tc>
        <w:tc>
          <w:tcPr>
            <w:tcW w:w="845" w:type="dxa"/>
          </w:tcPr>
          <w:p w14:paraId="13B97C80" w14:textId="77777777" w:rsidR="003957BD" w:rsidRPr="00C35EA7" w:rsidRDefault="003957BD" w:rsidP="00C35EA7">
            <w:pPr>
              <w:jc w:val="both"/>
              <w:rPr>
                <w:sz w:val="20"/>
                <w:lang w:val="fr-FR"/>
              </w:rPr>
            </w:pPr>
          </w:p>
        </w:tc>
        <w:tc>
          <w:tcPr>
            <w:tcW w:w="739" w:type="dxa"/>
          </w:tcPr>
          <w:p w14:paraId="4DE9F039" w14:textId="77777777" w:rsidR="003957BD" w:rsidRPr="00C35EA7" w:rsidRDefault="003957BD" w:rsidP="00C35EA7">
            <w:pPr>
              <w:jc w:val="both"/>
              <w:rPr>
                <w:sz w:val="20"/>
                <w:lang w:val="fr-FR"/>
              </w:rPr>
            </w:pPr>
          </w:p>
        </w:tc>
        <w:tc>
          <w:tcPr>
            <w:tcW w:w="739" w:type="dxa"/>
          </w:tcPr>
          <w:p w14:paraId="22B19D9D" w14:textId="77777777" w:rsidR="003957BD" w:rsidRPr="00C35EA7" w:rsidRDefault="003957BD" w:rsidP="00C35EA7">
            <w:pPr>
              <w:jc w:val="both"/>
              <w:rPr>
                <w:sz w:val="20"/>
                <w:lang w:val="fr-FR"/>
              </w:rPr>
            </w:pPr>
          </w:p>
        </w:tc>
        <w:tc>
          <w:tcPr>
            <w:tcW w:w="845" w:type="dxa"/>
          </w:tcPr>
          <w:p w14:paraId="12F860E3" w14:textId="77777777" w:rsidR="003957BD" w:rsidRPr="00C35EA7" w:rsidRDefault="003957BD" w:rsidP="00C35EA7">
            <w:pPr>
              <w:jc w:val="both"/>
              <w:rPr>
                <w:sz w:val="20"/>
                <w:lang w:val="fr-FR"/>
              </w:rPr>
            </w:pPr>
          </w:p>
        </w:tc>
        <w:tc>
          <w:tcPr>
            <w:tcW w:w="739" w:type="dxa"/>
          </w:tcPr>
          <w:p w14:paraId="5DA99791" w14:textId="77777777" w:rsidR="003957BD" w:rsidRPr="00C35EA7" w:rsidRDefault="003957BD" w:rsidP="00C35EA7">
            <w:pPr>
              <w:jc w:val="both"/>
              <w:rPr>
                <w:sz w:val="20"/>
                <w:lang w:val="fr-FR"/>
              </w:rPr>
            </w:pPr>
          </w:p>
        </w:tc>
        <w:tc>
          <w:tcPr>
            <w:tcW w:w="739" w:type="dxa"/>
          </w:tcPr>
          <w:p w14:paraId="4E286ADE" w14:textId="77777777" w:rsidR="003957BD" w:rsidRPr="00C35EA7" w:rsidRDefault="003957BD" w:rsidP="00C35EA7">
            <w:pPr>
              <w:jc w:val="both"/>
              <w:rPr>
                <w:sz w:val="20"/>
                <w:lang w:val="fr-FR"/>
              </w:rPr>
            </w:pPr>
          </w:p>
        </w:tc>
        <w:tc>
          <w:tcPr>
            <w:tcW w:w="845" w:type="dxa"/>
          </w:tcPr>
          <w:p w14:paraId="7F98B4A4" w14:textId="77777777" w:rsidR="003957BD" w:rsidRPr="00C35EA7" w:rsidRDefault="003957BD" w:rsidP="00C35EA7">
            <w:pPr>
              <w:jc w:val="both"/>
              <w:rPr>
                <w:sz w:val="20"/>
                <w:lang w:val="fr-FR"/>
              </w:rPr>
            </w:pPr>
          </w:p>
        </w:tc>
        <w:tc>
          <w:tcPr>
            <w:tcW w:w="845" w:type="dxa"/>
          </w:tcPr>
          <w:p w14:paraId="2056EA4C" w14:textId="77777777" w:rsidR="003957BD" w:rsidRPr="00C35EA7" w:rsidRDefault="003957BD" w:rsidP="00C35EA7">
            <w:pPr>
              <w:jc w:val="both"/>
              <w:rPr>
                <w:sz w:val="20"/>
                <w:lang w:val="fr-FR"/>
              </w:rPr>
            </w:pPr>
          </w:p>
        </w:tc>
        <w:tc>
          <w:tcPr>
            <w:tcW w:w="678" w:type="dxa"/>
            <w:tcBorders>
              <w:top w:val="nil"/>
              <w:bottom w:val="nil"/>
              <w:right w:val="nil"/>
            </w:tcBorders>
          </w:tcPr>
          <w:p w14:paraId="41671CAF" w14:textId="77777777" w:rsidR="003957BD" w:rsidRPr="00C35EA7" w:rsidRDefault="003957BD" w:rsidP="00C35EA7">
            <w:pPr>
              <w:jc w:val="both"/>
              <w:rPr>
                <w:sz w:val="20"/>
                <w:lang w:val="fr-FR"/>
              </w:rPr>
            </w:pPr>
          </w:p>
        </w:tc>
        <w:tc>
          <w:tcPr>
            <w:tcW w:w="578" w:type="dxa"/>
            <w:tcBorders>
              <w:top w:val="nil"/>
              <w:left w:val="nil"/>
              <w:bottom w:val="nil"/>
              <w:right w:val="nil"/>
            </w:tcBorders>
          </w:tcPr>
          <w:p w14:paraId="2BC42C75" w14:textId="4FA439B9" w:rsidR="003957BD" w:rsidRPr="00C35EA7" w:rsidRDefault="00000000" w:rsidP="00C35EA7">
            <w:pPr>
              <w:jc w:val="both"/>
              <w:rPr>
                <w:sz w:val="20"/>
                <w:lang w:val="fr-FR"/>
              </w:rPr>
            </w:pPr>
            <w:hyperlink r:id="rId8979" w:anchor="Sit_Filitosa_7" w:history="1">
              <w:r w:rsidR="003957BD" w:rsidRPr="005A11EE">
                <w:rPr>
                  <w:rStyle w:val="Hyperlink"/>
                  <w:sz w:val="20"/>
                  <w:lang w:val="fr-FR"/>
                </w:rPr>
                <w:t>F</w:t>
              </w:r>
              <w:r w:rsidR="005A11EE" w:rsidRPr="005A11EE">
                <w:rPr>
                  <w:rStyle w:val="Hyperlink"/>
                  <w:sz w:val="20"/>
                  <w:lang w:val="fr-FR"/>
                </w:rPr>
                <w:t>il</w:t>
              </w:r>
              <w:r w:rsidR="003957BD" w:rsidRPr="005A11EE">
                <w:rPr>
                  <w:rStyle w:val="Hyperlink"/>
                  <w:sz w:val="20"/>
                  <w:lang w:val="fr-FR"/>
                </w:rPr>
                <w:t>.7</w:t>
              </w:r>
            </w:hyperlink>
          </w:p>
        </w:tc>
      </w:tr>
      <w:tr w:rsidR="005D10B6" w:rsidRPr="003957BD" w14:paraId="094D4072" w14:textId="77777777" w:rsidTr="00C35EA7">
        <w:trPr>
          <w:jc w:val="center"/>
        </w:trPr>
        <w:tc>
          <w:tcPr>
            <w:tcW w:w="843" w:type="dxa"/>
          </w:tcPr>
          <w:p w14:paraId="7C3AF2C2" w14:textId="77777777" w:rsidR="003957BD" w:rsidRPr="00C35EA7" w:rsidRDefault="003957BD" w:rsidP="00C35EA7">
            <w:pPr>
              <w:jc w:val="both"/>
              <w:rPr>
                <w:sz w:val="20"/>
                <w:lang w:val="fr-FR"/>
              </w:rPr>
            </w:pPr>
          </w:p>
        </w:tc>
        <w:tc>
          <w:tcPr>
            <w:tcW w:w="739" w:type="dxa"/>
          </w:tcPr>
          <w:p w14:paraId="7C80055E" w14:textId="77777777" w:rsidR="003957BD" w:rsidRPr="00C35EA7" w:rsidRDefault="003957BD" w:rsidP="00C35EA7">
            <w:pPr>
              <w:jc w:val="both"/>
              <w:rPr>
                <w:sz w:val="20"/>
                <w:lang w:val="fr-FR"/>
              </w:rPr>
            </w:pPr>
          </w:p>
        </w:tc>
        <w:tc>
          <w:tcPr>
            <w:tcW w:w="845" w:type="dxa"/>
          </w:tcPr>
          <w:p w14:paraId="565AE1F4" w14:textId="77777777" w:rsidR="003957BD" w:rsidRPr="00C35EA7" w:rsidRDefault="003957BD" w:rsidP="00C35EA7">
            <w:pPr>
              <w:jc w:val="both"/>
              <w:rPr>
                <w:sz w:val="20"/>
                <w:lang w:val="fr-FR"/>
              </w:rPr>
            </w:pPr>
          </w:p>
        </w:tc>
        <w:tc>
          <w:tcPr>
            <w:tcW w:w="739" w:type="dxa"/>
          </w:tcPr>
          <w:p w14:paraId="779B42C0" w14:textId="77777777" w:rsidR="003957BD" w:rsidRPr="00C35EA7" w:rsidRDefault="003957BD" w:rsidP="00C35EA7">
            <w:pPr>
              <w:jc w:val="both"/>
              <w:rPr>
                <w:sz w:val="20"/>
                <w:lang w:val="fr-FR"/>
              </w:rPr>
            </w:pPr>
          </w:p>
        </w:tc>
        <w:tc>
          <w:tcPr>
            <w:tcW w:w="739" w:type="dxa"/>
          </w:tcPr>
          <w:p w14:paraId="1A5CBC49" w14:textId="77777777" w:rsidR="003957BD" w:rsidRPr="00C35EA7" w:rsidRDefault="003957BD" w:rsidP="00C35EA7">
            <w:pPr>
              <w:jc w:val="both"/>
              <w:rPr>
                <w:sz w:val="20"/>
                <w:lang w:val="fr-FR"/>
              </w:rPr>
            </w:pPr>
          </w:p>
        </w:tc>
        <w:tc>
          <w:tcPr>
            <w:tcW w:w="845" w:type="dxa"/>
          </w:tcPr>
          <w:p w14:paraId="72AFEBCC" w14:textId="77777777" w:rsidR="003957BD" w:rsidRPr="00C35EA7" w:rsidRDefault="003957BD" w:rsidP="00C35EA7">
            <w:pPr>
              <w:jc w:val="both"/>
              <w:rPr>
                <w:sz w:val="20"/>
                <w:lang w:val="fr-FR"/>
              </w:rPr>
            </w:pPr>
          </w:p>
        </w:tc>
        <w:tc>
          <w:tcPr>
            <w:tcW w:w="739" w:type="dxa"/>
          </w:tcPr>
          <w:p w14:paraId="61F5E28D" w14:textId="77777777" w:rsidR="003957BD" w:rsidRPr="00C35EA7" w:rsidRDefault="003957BD" w:rsidP="00C35EA7">
            <w:pPr>
              <w:jc w:val="both"/>
              <w:rPr>
                <w:sz w:val="20"/>
                <w:lang w:val="fr-FR"/>
              </w:rPr>
            </w:pPr>
          </w:p>
        </w:tc>
        <w:tc>
          <w:tcPr>
            <w:tcW w:w="739" w:type="dxa"/>
          </w:tcPr>
          <w:p w14:paraId="3101155D" w14:textId="77777777" w:rsidR="003957BD" w:rsidRPr="00C35EA7" w:rsidRDefault="003957BD" w:rsidP="00C35EA7">
            <w:pPr>
              <w:jc w:val="both"/>
              <w:rPr>
                <w:sz w:val="20"/>
                <w:lang w:val="fr-FR"/>
              </w:rPr>
            </w:pPr>
          </w:p>
        </w:tc>
        <w:tc>
          <w:tcPr>
            <w:tcW w:w="845" w:type="dxa"/>
          </w:tcPr>
          <w:p w14:paraId="119D57F8" w14:textId="77777777" w:rsidR="003957BD" w:rsidRPr="00C35EA7" w:rsidRDefault="003957BD" w:rsidP="00C35EA7">
            <w:pPr>
              <w:jc w:val="both"/>
              <w:rPr>
                <w:sz w:val="20"/>
                <w:lang w:val="fr-FR"/>
              </w:rPr>
            </w:pPr>
          </w:p>
        </w:tc>
        <w:tc>
          <w:tcPr>
            <w:tcW w:w="845" w:type="dxa"/>
          </w:tcPr>
          <w:p w14:paraId="5C448DFF" w14:textId="77777777" w:rsidR="003957BD" w:rsidRPr="00C35EA7" w:rsidRDefault="003957BD" w:rsidP="00C35EA7">
            <w:pPr>
              <w:jc w:val="both"/>
              <w:rPr>
                <w:sz w:val="20"/>
                <w:lang w:val="fr-FR"/>
              </w:rPr>
            </w:pPr>
          </w:p>
        </w:tc>
        <w:tc>
          <w:tcPr>
            <w:tcW w:w="678" w:type="dxa"/>
            <w:tcBorders>
              <w:top w:val="nil"/>
              <w:bottom w:val="nil"/>
              <w:right w:val="nil"/>
            </w:tcBorders>
          </w:tcPr>
          <w:p w14:paraId="4D0865B9" w14:textId="77777777" w:rsidR="003957BD" w:rsidRPr="00C35EA7" w:rsidRDefault="003957BD" w:rsidP="00C35EA7">
            <w:pPr>
              <w:jc w:val="both"/>
              <w:rPr>
                <w:sz w:val="20"/>
                <w:lang w:val="fr-FR"/>
              </w:rPr>
            </w:pPr>
          </w:p>
        </w:tc>
        <w:tc>
          <w:tcPr>
            <w:tcW w:w="578" w:type="dxa"/>
            <w:tcBorders>
              <w:top w:val="nil"/>
              <w:left w:val="nil"/>
              <w:bottom w:val="nil"/>
              <w:right w:val="nil"/>
            </w:tcBorders>
          </w:tcPr>
          <w:p w14:paraId="56334E3C" w14:textId="77777777" w:rsidR="003957BD" w:rsidRPr="00C35EA7" w:rsidRDefault="003957BD" w:rsidP="00C35EA7">
            <w:pPr>
              <w:jc w:val="both"/>
              <w:rPr>
                <w:sz w:val="20"/>
                <w:lang w:val="fr-FR"/>
              </w:rPr>
            </w:pPr>
          </w:p>
        </w:tc>
      </w:tr>
      <w:tr w:rsidR="005D10B6" w:rsidRPr="003957BD" w14:paraId="64D3DE28" w14:textId="77777777" w:rsidTr="00C35EA7">
        <w:trPr>
          <w:jc w:val="center"/>
        </w:trPr>
        <w:tc>
          <w:tcPr>
            <w:tcW w:w="843" w:type="dxa"/>
            <w:tcBorders>
              <w:bottom w:val="single" w:sz="4" w:space="0" w:color="auto"/>
            </w:tcBorders>
          </w:tcPr>
          <w:p w14:paraId="73AE176C" w14:textId="77777777" w:rsidR="003957BD" w:rsidRPr="00C35EA7" w:rsidRDefault="003957BD" w:rsidP="00C35EA7">
            <w:pPr>
              <w:jc w:val="both"/>
              <w:rPr>
                <w:sz w:val="20"/>
                <w:lang w:val="fr-FR"/>
              </w:rPr>
            </w:pPr>
          </w:p>
        </w:tc>
        <w:tc>
          <w:tcPr>
            <w:tcW w:w="739" w:type="dxa"/>
          </w:tcPr>
          <w:p w14:paraId="78C58B68" w14:textId="77777777" w:rsidR="003957BD" w:rsidRPr="00C35EA7" w:rsidRDefault="003957BD" w:rsidP="00C35EA7">
            <w:pPr>
              <w:jc w:val="both"/>
              <w:rPr>
                <w:sz w:val="20"/>
                <w:lang w:val="fr-FR"/>
              </w:rPr>
            </w:pPr>
          </w:p>
        </w:tc>
        <w:tc>
          <w:tcPr>
            <w:tcW w:w="845" w:type="dxa"/>
          </w:tcPr>
          <w:p w14:paraId="4D821AAD" w14:textId="77777777" w:rsidR="003957BD" w:rsidRPr="00C35EA7" w:rsidRDefault="003957BD" w:rsidP="00C35EA7">
            <w:pPr>
              <w:jc w:val="both"/>
              <w:rPr>
                <w:sz w:val="20"/>
                <w:lang w:val="fr-FR"/>
              </w:rPr>
            </w:pPr>
          </w:p>
        </w:tc>
        <w:tc>
          <w:tcPr>
            <w:tcW w:w="739" w:type="dxa"/>
          </w:tcPr>
          <w:p w14:paraId="13464F78" w14:textId="77777777" w:rsidR="003957BD" w:rsidRPr="00C35EA7" w:rsidRDefault="003957BD" w:rsidP="00C35EA7">
            <w:pPr>
              <w:jc w:val="both"/>
              <w:rPr>
                <w:sz w:val="20"/>
                <w:lang w:val="fr-FR"/>
              </w:rPr>
            </w:pPr>
          </w:p>
        </w:tc>
        <w:tc>
          <w:tcPr>
            <w:tcW w:w="739" w:type="dxa"/>
          </w:tcPr>
          <w:p w14:paraId="0B63624C" w14:textId="77777777" w:rsidR="003957BD" w:rsidRPr="00C35EA7" w:rsidRDefault="003957BD" w:rsidP="00C35EA7">
            <w:pPr>
              <w:jc w:val="both"/>
              <w:rPr>
                <w:sz w:val="20"/>
                <w:lang w:val="fr-FR"/>
              </w:rPr>
            </w:pPr>
          </w:p>
        </w:tc>
        <w:tc>
          <w:tcPr>
            <w:tcW w:w="845" w:type="dxa"/>
          </w:tcPr>
          <w:p w14:paraId="7EBEBDD2" w14:textId="77777777" w:rsidR="003957BD" w:rsidRPr="00C35EA7" w:rsidRDefault="003957BD" w:rsidP="00C35EA7">
            <w:pPr>
              <w:jc w:val="both"/>
              <w:rPr>
                <w:sz w:val="20"/>
                <w:lang w:val="fr-FR"/>
              </w:rPr>
            </w:pPr>
          </w:p>
        </w:tc>
        <w:tc>
          <w:tcPr>
            <w:tcW w:w="739" w:type="dxa"/>
          </w:tcPr>
          <w:p w14:paraId="768514AD" w14:textId="77777777" w:rsidR="003957BD" w:rsidRPr="00C35EA7" w:rsidRDefault="003957BD" w:rsidP="00C35EA7">
            <w:pPr>
              <w:jc w:val="both"/>
              <w:rPr>
                <w:sz w:val="20"/>
                <w:lang w:val="fr-FR"/>
              </w:rPr>
            </w:pPr>
          </w:p>
        </w:tc>
        <w:tc>
          <w:tcPr>
            <w:tcW w:w="739" w:type="dxa"/>
          </w:tcPr>
          <w:p w14:paraId="6A77268F" w14:textId="77777777" w:rsidR="003957BD" w:rsidRPr="00C35EA7" w:rsidRDefault="003957BD" w:rsidP="00C35EA7">
            <w:pPr>
              <w:jc w:val="both"/>
              <w:rPr>
                <w:sz w:val="20"/>
                <w:lang w:val="fr-FR"/>
              </w:rPr>
            </w:pPr>
          </w:p>
        </w:tc>
        <w:tc>
          <w:tcPr>
            <w:tcW w:w="845" w:type="dxa"/>
            <w:tcBorders>
              <w:bottom w:val="single" w:sz="4" w:space="0" w:color="auto"/>
            </w:tcBorders>
          </w:tcPr>
          <w:p w14:paraId="780F2392" w14:textId="77777777" w:rsidR="003957BD" w:rsidRPr="00C35EA7" w:rsidRDefault="003957BD" w:rsidP="00C35EA7">
            <w:pPr>
              <w:jc w:val="both"/>
              <w:rPr>
                <w:sz w:val="20"/>
                <w:lang w:val="fr-FR"/>
              </w:rPr>
            </w:pPr>
          </w:p>
        </w:tc>
        <w:tc>
          <w:tcPr>
            <w:tcW w:w="845" w:type="dxa"/>
            <w:tcBorders>
              <w:bottom w:val="single" w:sz="4" w:space="0" w:color="auto"/>
            </w:tcBorders>
          </w:tcPr>
          <w:p w14:paraId="77D4A041" w14:textId="77777777" w:rsidR="003957BD" w:rsidRPr="00C35EA7" w:rsidRDefault="003957BD" w:rsidP="00C35EA7">
            <w:pPr>
              <w:jc w:val="both"/>
              <w:rPr>
                <w:sz w:val="20"/>
                <w:lang w:val="fr-FR"/>
              </w:rPr>
            </w:pPr>
          </w:p>
        </w:tc>
        <w:tc>
          <w:tcPr>
            <w:tcW w:w="678" w:type="dxa"/>
            <w:tcBorders>
              <w:top w:val="nil"/>
              <w:bottom w:val="nil"/>
              <w:right w:val="nil"/>
            </w:tcBorders>
          </w:tcPr>
          <w:p w14:paraId="3314E682" w14:textId="77777777" w:rsidR="003957BD" w:rsidRPr="00C35EA7" w:rsidRDefault="003957BD" w:rsidP="00C35EA7">
            <w:pPr>
              <w:jc w:val="both"/>
              <w:rPr>
                <w:sz w:val="20"/>
                <w:lang w:val="fr-FR"/>
              </w:rPr>
            </w:pPr>
          </w:p>
        </w:tc>
        <w:tc>
          <w:tcPr>
            <w:tcW w:w="578" w:type="dxa"/>
            <w:tcBorders>
              <w:top w:val="nil"/>
              <w:left w:val="nil"/>
              <w:bottom w:val="nil"/>
              <w:right w:val="nil"/>
            </w:tcBorders>
          </w:tcPr>
          <w:p w14:paraId="43DBDDAC" w14:textId="77777777" w:rsidR="003957BD" w:rsidRPr="00C35EA7" w:rsidRDefault="003957BD" w:rsidP="00C35EA7">
            <w:pPr>
              <w:jc w:val="both"/>
              <w:rPr>
                <w:sz w:val="20"/>
                <w:lang w:val="fr-FR"/>
              </w:rPr>
            </w:pPr>
          </w:p>
        </w:tc>
      </w:tr>
      <w:tr w:rsidR="005D10B6" w:rsidRPr="003957BD" w14:paraId="2EDF3B22" w14:textId="77777777" w:rsidTr="00C35EA7">
        <w:trPr>
          <w:jc w:val="center"/>
        </w:trPr>
        <w:tc>
          <w:tcPr>
            <w:tcW w:w="843" w:type="dxa"/>
            <w:tcBorders>
              <w:left w:val="nil"/>
              <w:bottom w:val="nil"/>
            </w:tcBorders>
          </w:tcPr>
          <w:p w14:paraId="2EFE9A18" w14:textId="77777777" w:rsidR="003957BD" w:rsidRPr="00C35EA7" w:rsidRDefault="003957BD" w:rsidP="00C35EA7">
            <w:pPr>
              <w:jc w:val="both"/>
              <w:rPr>
                <w:sz w:val="20"/>
                <w:lang w:val="fr-FR"/>
              </w:rPr>
            </w:pPr>
          </w:p>
        </w:tc>
        <w:tc>
          <w:tcPr>
            <w:tcW w:w="739" w:type="dxa"/>
          </w:tcPr>
          <w:p w14:paraId="786A6454" w14:textId="77777777" w:rsidR="003957BD" w:rsidRPr="00C35EA7" w:rsidRDefault="003957BD" w:rsidP="00C35EA7">
            <w:pPr>
              <w:jc w:val="both"/>
              <w:rPr>
                <w:sz w:val="20"/>
                <w:lang w:val="fr-FR"/>
              </w:rPr>
            </w:pPr>
          </w:p>
        </w:tc>
        <w:tc>
          <w:tcPr>
            <w:tcW w:w="845" w:type="dxa"/>
          </w:tcPr>
          <w:p w14:paraId="2497F403" w14:textId="77777777" w:rsidR="003957BD" w:rsidRPr="00C35EA7" w:rsidRDefault="003957BD" w:rsidP="00C35EA7">
            <w:pPr>
              <w:jc w:val="both"/>
              <w:rPr>
                <w:sz w:val="20"/>
                <w:lang w:val="fr-FR"/>
              </w:rPr>
            </w:pPr>
          </w:p>
        </w:tc>
        <w:tc>
          <w:tcPr>
            <w:tcW w:w="739" w:type="dxa"/>
          </w:tcPr>
          <w:p w14:paraId="7478D68D" w14:textId="77777777" w:rsidR="003957BD" w:rsidRPr="00C35EA7" w:rsidRDefault="003957BD" w:rsidP="00C35EA7">
            <w:pPr>
              <w:jc w:val="both"/>
              <w:rPr>
                <w:sz w:val="20"/>
                <w:lang w:val="fr-FR"/>
              </w:rPr>
            </w:pPr>
          </w:p>
        </w:tc>
        <w:tc>
          <w:tcPr>
            <w:tcW w:w="739" w:type="dxa"/>
          </w:tcPr>
          <w:p w14:paraId="5ACBD9A7" w14:textId="77777777" w:rsidR="003957BD" w:rsidRPr="00C35EA7" w:rsidRDefault="003957BD" w:rsidP="00C35EA7">
            <w:pPr>
              <w:jc w:val="both"/>
              <w:rPr>
                <w:sz w:val="20"/>
                <w:lang w:val="fr-FR"/>
              </w:rPr>
            </w:pPr>
          </w:p>
        </w:tc>
        <w:tc>
          <w:tcPr>
            <w:tcW w:w="845" w:type="dxa"/>
          </w:tcPr>
          <w:p w14:paraId="5969D460" w14:textId="77777777" w:rsidR="003957BD" w:rsidRPr="00C35EA7" w:rsidRDefault="003957BD" w:rsidP="00C35EA7">
            <w:pPr>
              <w:jc w:val="both"/>
              <w:rPr>
                <w:sz w:val="20"/>
                <w:lang w:val="fr-FR"/>
              </w:rPr>
            </w:pPr>
          </w:p>
        </w:tc>
        <w:tc>
          <w:tcPr>
            <w:tcW w:w="739" w:type="dxa"/>
          </w:tcPr>
          <w:p w14:paraId="4C05589E" w14:textId="77777777" w:rsidR="003957BD" w:rsidRPr="00C35EA7" w:rsidRDefault="003957BD" w:rsidP="00C35EA7">
            <w:pPr>
              <w:jc w:val="both"/>
              <w:rPr>
                <w:sz w:val="20"/>
                <w:lang w:val="fr-FR"/>
              </w:rPr>
            </w:pPr>
          </w:p>
        </w:tc>
        <w:tc>
          <w:tcPr>
            <w:tcW w:w="739" w:type="dxa"/>
          </w:tcPr>
          <w:p w14:paraId="042574E7" w14:textId="77777777" w:rsidR="003957BD" w:rsidRPr="00C35EA7" w:rsidRDefault="003957BD" w:rsidP="00C35EA7">
            <w:pPr>
              <w:jc w:val="both"/>
              <w:rPr>
                <w:sz w:val="20"/>
                <w:lang w:val="fr-FR"/>
              </w:rPr>
            </w:pPr>
          </w:p>
        </w:tc>
        <w:tc>
          <w:tcPr>
            <w:tcW w:w="845" w:type="dxa"/>
            <w:tcBorders>
              <w:bottom w:val="nil"/>
              <w:right w:val="nil"/>
            </w:tcBorders>
          </w:tcPr>
          <w:p w14:paraId="2C026AAE" w14:textId="77777777" w:rsidR="003957BD" w:rsidRPr="00C35EA7" w:rsidRDefault="003957BD" w:rsidP="00C35EA7">
            <w:pPr>
              <w:jc w:val="both"/>
              <w:rPr>
                <w:sz w:val="20"/>
                <w:lang w:val="fr-FR"/>
              </w:rPr>
            </w:pPr>
          </w:p>
        </w:tc>
        <w:tc>
          <w:tcPr>
            <w:tcW w:w="845" w:type="dxa"/>
            <w:tcBorders>
              <w:left w:val="nil"/>
              <w:bottom w:val="nil"/>
              <w:right w:val="nil"/>
            </w:tcBorders>
          </w:tcPr>
          <w:p w14:paraId="73C367DB" w14:textId="77777777" w:rsidR="003957BD" w:rsidRPr="00C35EA7" w:rsidRDefault="003957BD" w:rsidP="00C35EA7">
            <w:pPr>
              <w:jc w:val="both"/>
              <w:rPr>
                <w:sz w:val="20"/>
                <w:lang w:val="fr-FR"/>
              </w:rPr>
            </w:pPr>
          </w:p>
        </w:tc>
        <w:tc>
          <w:tcPr>
            <w:tcW w:w="678" w:type="dxa"/>
            <w:tcBorders>
              <w:top w:val="nil"/>
              <w:left w:val="nil"/>
              <w:bottom w:val="nil"/>
              <w:right w:val="nil"/>
            </w:tcBorders>
          </w:tcPr>
          <w:p w14:paraId="2A7423D0" w14:textId="77777777" w:rsidR="003957BD" w:rsidRPr="00C35EA7" w:rsidRDefault="003957BD" w:rsidP="00C35EA7">
            <w:pPr>
              <w:jc w:val="both"/>
              <w:rPr>
                <w:sz w:val="20"/>
                <w:lang w:val="fr-FR"/>
              </w:rPr>
            </w:pPr>
          </w:p>
        </w:tc>
        <w:tc>
          <w:tcPr>
            <w:tcW w:w="578" w:type="dxa"/>
            <w:tcBorders>
              <w:top w:val="nil"/>
              <w:left w:val="nil"/>
              <w:bottom w:val="nil"/>
              <w:right w:val="nil"/>
            </w:tcBorders>
          </w:tcPr>
          <w:p w14:paraId="448EA1BA" w14:textId="77777777" w:rsidR="003957BD" w:rsidRPr="00C35EA7" w:rsidRDefault="003957BD" w:rsidP="00C35EA7">
            <w:pPr>
              <w:jc w:val="both"/>
              <w:rPr>
                <w:sz w:val="20"/>
                <w:lang w:val="fr-FR"/>
              </w:rPr>
            </w:pPr>
          </w:p>
        </w:tc>
      </w:tr>
      <w:tr w:rsidR="005D10B6" w:rsidRPr="003957BD" w14:paraId="0303EDA2" w14:textId="77777777" w:rsidTr="00C35EA7">
        <w:trPr>
          <w:jc w:val="center"/>
        </w:trPr>
        <w:tc>
          <w:tcPr>
            <w:tcW w:w="843" w:type="dxa"/>
            <w:tcBorders>
              <w:top w:val="nil"/>
              <w:left w:val="nil"/>
              <w:bottom w:val="nil"/>
            </w:tcBorders>
          </w:tcPr>
          <w:p w14:paraId="44EC43AB" w14:textId="77777777" w:rsidR="003957BD" w:rsidRPr="00C35EA7" w:rsidRDefault="003957BD" w:rsidP="00C35EA7">
            <w:pPr>
              <w:jc w:val="both"/>
              <w:rPr>
                <w:sz w:val="20"/>
                <w:lang w:val="fr-FR"/>
              </w:rPr>
            </w:pPr>
          </w:p>
        </w:tc>
        <w:tc>
          <w:tcPr>
            <w:tcW w:w="739" w:type="dxa"/>
          </w:tcPr>
          <w:p w14:paraId="36ECD96E" w14:textId="77777777" w:rsidR="003957BD" w:rsidRPr="00C35EA7" w:rsidRDefault="003957BD" w:rsidP="00C35EA7">
            <w:pPr>
              <w:jc w:val="both"/>
              <w:rPr>
                <w:sz w:val="20"/>
                <w:lang w:val="fr-FR"/>
              </w:rPr>
            </w:pPr>
          </w:p>
        </w:tc>
        <w:tc>
          <w:tcPr>
            <w:tcW w:w="845" w:type="dxa"/>
          </w:tcPr>
          <w:p w14:paraId="375E106D" w14:textId="77777777" w:rsidR="003957BD" w:rsidRPr="00C35EA7" w:rsidRDefault="003957BD" w:rsidP="00C35EA7">
            <w:pPr>
              <w:jc w:val="both"/>
              <w:rPr>
                <w:sz w:val="20"/>
                <w:lang w:val="fr-FR"/>
              </w:rPr>
            </w:pPr>
          </w:p>
        </w:tc>
        <w:tc>
          <w:tcPr>
            <w:tcW w:w="739" w:type="dxa"/>
          </w:tcPr>
          <w:p w14:paraId="2EA8F9AB" w14:textId="77777777" w:rsidR="003957BD" w:rsidRPr="00C35EA7" w:rsidRDefault="003957BD" w:rsidP="00C35EA7">
            <w:pPr>
              <w:jc w:val="both"/>
              <w:rPr>
                <w:sz w:val="20"/>
                <w:lang w:val="fr-FR"/>
              </w:rPr>
            </w:pPr>
          </w:p>
        </w:tc>
        <w:tc>
          <w:tcPr>
            <w:tcW w:w="739" w:type="dxa"/>
          </w:tcPr>
          <w:p w14:paraId="237EE752" w14:textId="77777777" w:rsidR="003957BD" w:rsidRPr="00C35EA7" w:rsidRDefault="003957BD" w:rsidP="00C35EA7">
            <w:pPr>
              <w:jc w:val="both"/>
              <w:rPr>
                <w:sz w:val="20"/>
                <w:lang w:val="fr-FR"/>
              </w:rPr>
            </w:pPr>
          </w:p>
        </w:tc>
        <w:tc>
          <w:tcPr>
            <w:tcW w:w="845" w:type="dxa"/>
          </w:tcPr>
          <w:p w14:paraId="567CF23B" w14:textId="77777777" w:rsidR="003957BD" w:rsidRPr="00C35EA7" w:rsidRDefault="003957BD" w:rsidP="00C35EA7">
            <w:pPr>
              <w:jc w:val="both"/>
              <w:rPr>
                <w:sz w:val="20"/>
                <w:lang w:val="fr-FR"/>
              </w:rPr>
            </w:pPr>
          </w:p>
        </w:tc>
        <w:tc>
          <w:tcPr>
            <w:tcW w:w="739" w:type="dxa"/>
          </w:tcPr>
          <w:p w14:paraId="1265992D" w14:textId="77777777" w:rsidR="003957BD" w:rsidRPr="00C35EA7" w:rsidRDefault="003957BD" w:rsidP="00C35EA7">
            <w:pPr>
              <w:jc w:val="both"/>
              <w:rPr>
                <w:sz w:val="20"/>
                <w:lang w:val="fr-FR"/>
              </w:rPr>
            </w:pPr>
          </w:p>
        </w:tc>
        <w:tc>
          <w:tcPr>
            <w:tcW w:w="739" w:type="dxa"/>
            <w:tcBorders>
              <w:bottom w:val="nil"/>
              <w:right w:val="nil"/>
            </w:tcBorders>
          </w:tcPr>
          <w:p w14:paraId="5EB221B9" w14:textId="77777777" w:rsidR="003957BD" w:rsidRPr="00C35EA7" w:rsidRDefault="003957BD" w:rsidP="00C35EA7">
            <w:pPr>
              <w:jc w:val="both"/>
              <w:rPr>
                <w:sz w:val="20"/>
                <w:lang w:val="fr-FR"/>
              </w:rPr>
            </w:pPr>
          </w:p>
        </w:tc>
        <w:tc>
          <w:tcPr>
            <w:tcW w:w="845" w:type="dxa"/>
            <w:tcBorders>
              <w:top w:val="nil"/>
              <w:left w:val="nil"/>
              <w:bottom w:val="nil"/>
              <w:right w:val="nil"/>
            </w:tcBorders>
          </w:tcPr>
          <w:p w14:paraId="72C48FE5" w14:textId="77777777" w:rsidR="003957BD" w:rsidRPr="00C35EA7" w:rsidRDefault="003957BD" w:rsidP="00C35EA7">
            <w:pPr>
              <w:jc w:val="both"/>
              <w:rPr>
                <w:sz w:val="20"/>
                <w:lang w:val="fr-FR"/>
              </w:rPr>
            </w:pPr>
          </w:p>
        </w:tc>
        <w:tc>
          <w:tcPr>
            <w:tcW w:w="845" w:type="dxa"/>
            <w:tcBorders>
              <w:top w:val="nil"/>
              <w:left w:val="nil"/>
              <w:bottom w:val="nil"/>
              <w:right w:val="nil"/>
            </w:tcBorders>
          </w:tcPr>
          <w:p w14:paraId="79D12E49" w14:textId="77777777" w:rsidR="003957BD" w:rsidRPr="00C35EA7" w:rsidRDefault="003957BD" w:rsidP="00C35EA7">
            <w:pPr>
              <w:jc w:val="both"/>
              <w:rPr>
                <w:sz w:val="20"/>
                <w:lang w:val="fr-FR"/>
              </w:rPr>
            </w:pPr>
          </w:p>
        </w:tc>
        <w:tc>
          <w:tcPr>
            <w:tcW w:w="678" w:type="dxa"/>
            <w:tcBorders>
              <w:top w:val="nil"/>
              <w:left w:val="nil"/>
              <w:bottom w:val="nil"/>
              <w:right w:val="nil"/>
            </w:tcBorders>
          </w:tcPr>
          <w:p w14:paraId="68E9AE83" w14:textId="77777777" w:rsidR="003957BD" w:rsidRPr="00C35EA7" w:rsidRDefault="003957BD" w:rsidP="00C35EA7">
            <w:pPr>
              <w:jc w:val="both"/>
              <w:rPr>
                <w:sz w:val="20"/>
                <w:lang w:val="fr-FR"/>
              </w:rPr>
            </w:pPr>
          </w:p>
        </w:tc>
        <w:tc>
          <w:tcPr>
            <w:tcW w:w="578" w:type="dxa"/>
            <w:tcBorders>
              <w:top w:val="nil"/>
              <w:left w:val="nil"/>
              <w:bottom w:val="nil"/>
              <w:right w:val="nil"/>
            </w:tcBorders>
          </w:tcPr>
          <w:p w14:paraId="67D8CB80" w14:textId="77777777" w:rsidR="003957BD" w:rsidRPr="00C35EA7" w:rsidRDefault="003957BD" w:rsidP="00C35EA7">
            <w:pPr>
              <w:jc w:val="both"/>
              <w:rPr>
                <w:sz w:val="20"/>
                <w:lang w:val="fr-FR"/>
              </w:rPr>
            </w:pPr>
          </w:p>
        </w:tc>
      </w:tr>
    </w:tbl>
    <w:p w14:paraId="48C00431" w14:textId="77777777" w:rsidR="003957BD" w:rsidRDefault="001D401A" w:rsidP="00071526">
      <w:pPr>
        <w:jc w:val="both"/>
        <w:rPr>
          <w:lang w:val="fr-FR"/>
        </w:rPr>
      </w:pPr>
      <w:r>
        <w:rPr>
          <w:lang w:val="fr-FR"/>
        </w:rPr>
        <w:t>(BIB 2872)</w:t>
      </w:r>
    </w:p>
    <w:p w14:paraId="096DA951" w14:textId="77777777" w:rsidR="001D401A" w:rsidRDefault="001D401A" w:rsidP="00071526">
      <w:pPr>
        <w:jc w:val="both"/>
        <w:rPr>
          <w:lang w:val="fr-FR"/>
        </w:rPr>
      </w:pPr>
    </w:p>
    <w:p w14:paraId="4F0546EA" w14:textId="77777777" w:rsidR="003957BD" w:rsidRDefault="003957BD" w:rsidP="00071526">
      <w:pPr>
        <w:jc w:val="both"/>
        <w:rPr>
          <w:lang w:val="fr-FR"/>
        </w:rPr>
      </w:pPr>
    </w:p>
    <w:p w14:paraId="187E6B95" w14:textId="77777777" w:rsidR="003957BD" w:rsidRPr="00260E80" w:rsidRDefault="003957BD" w:rsidP="003957BD">
      <w:pPr>
        <w:pStyle w:val="Heading4"/>
      </w:pPr>
      <w:r w:rsidRPr="00260E80">
        <w:t>parements</w:t>
      </w:r>
    </w:p>
    <w:p w14:paraId="44F1EE2C" w14:textId="77777777" w:rsidR="003957BD" w:rsidRDefault="003957BD" w:rsidP="00392CE3">
      <w:pPr>
        <w:pStyle w:val="Heading5"/>
      </w:pPr>
      <w:r w:rsidRPr="003957BD">
        <w:t>par</w:t>
      </w:r>
      <w:r>
        <w:t>ement Est</w:t>
      </w:r>
    </w:p>
    <w:p w14:paraId="104AECEC" w14:textId="77777777" w:rsidR="003957BD" w:rsidRDefault="003957BD" w:rsidP="00392CE3">
      <w:pPr>
        <w:jc w:val="both"/>
        <w:rPr>
          <w:lang w:val="fr-FR"/>
        </w:rPr>
      </w:pPr>
      <w:r>
        <w:rPr>
          <w:lang w:val="fr-FR"/>
        </w:rPr>
        <w:t>meules et stèle non décorées en remploi : Filitosa 9, 13 (BIB 2872)</w:t>
      </w:r>
    </w:p>
    <w:p w14:paraId="256FD288" w14:textId="77777777" w:rsidR="003957BD" w:rsidRDefault="003957BD" w:rsidP="00392CE3">
      <w:pPr>
        <w:jc w:val="both"/>
        <w:rPr>
          <w:lang w:val="fr-FR"/>
        </w:rPr>
      </w:pPr>
    </w:p>
    <w:p w14:paraId="4DEC791B" w14:textId="77777777" w:rsidR="003957BD" w:rsidRDefault="003957BD" w:rsidP="00392CE3">
      <w:pPr>
        <w:pStyle w:val="Heading5"/>
      </w:pPr>
      <w:r>
        <w:lastRenderedPageBreak/>
        <w:t>parement Nord</w:t>
      </w:r>
    </w:p>
    <w:p w14:paraId="03EEE883" w14:textId="77777777" w:rsidR="003957BD" w:rsidRDefault="003957BD" w:rsidP="00392CE3">
      <w:pPr>
        <w:jc w:val="both"/>
        <w:rPr>
          <w:lang w:val="fr-FR"/>
        </w:rPr>
      </w:pPr>
      <w:r>
        <w:rPr>
          <w:lang w:val="fr-FR"/>
        </w:rPr>
        <w:t>stèles en remploi: Filitosa 1, 2, 3, 4, 5 (BIB 2872)</w:t>
      </w:r>
    </w:p>
    <w:p w14:paraId="7F5AAC0C" w14:textId="77777777" w:rsidR="001D401A" w:rsidRDefault="001D401A" w:rsidP="00392CE3">
      <w:pPr>
        <w:jc w:val="both"/>
        <w:rPr>
          <w:lang w:val="fr-FR"/>
        </w:rPr>
      </w:pPr>
    </w:p>
    <w:p w14:paraId="54874CFB" w14:textId="77777777" w:rsidR="001D401A" w:rsidRDefault="001D401A" w:rsidP="001D401A">
      <w:pPr>
        <w:pStyle w:val="Heading4"/>
      </w:pPr>
      <w:r>
        <w:t>mobilier</w:t>
      </w:r>
    </w:p>
    <w:p w14:paraId="65A12681" w14:textId="77777777" w:rsidR="001D401A" w:rsidRDefault="001D401A" w:rsidP="001D401A">
      <w:pPr>
        <w:rPr>
          <w:lang w:val="fr-FR" w:eastAsia="fr-FR"/>
        </w:rPr>
      </w:pPr>
    </w:p>
    <w:p w14:paraId="724EFD39" w14:textId="78F73F25" w:rsidR="001D401A" w:rsidRDefault="001D401A" w:rsidP="001D401A">
      <w:pPr>
        <w:jc w:val="both"/>
        <w:rPr>
          <w:lang w:val="fr-FR"/>
        </w:rPr>
      </w:pPr>
      <w:r>
        <w:rPr>
          <w:lang w:val="fr-FR"/>
        </w:rPr>
        <w:t xml:space="preserve">La céramique recueillie dans la </w:t>
      </w:r>
      <w:r w:rsidRPr="003957BD">
        <w:rPr>
          <w:lang w:val="fr-FR"/>
        </w:rPr>
        <w:t xml:space="preserve">construction du parement et de la superstructure est l'oeuvre </w:t>
      </w:r>
      <w:r>
        <w:rPr>
          <w:lang w:val="fr-FR"/>
        </w:rPr>
        <w:t>de la période C</w:t>
      </w:r>
      <w:r w:rsidRPr="003957BD">
        <w:rPr>
          <w:lang w:val="fr-FR"/>
        </w:rPr>
        <w:t xml:space="preserve"> </w:t>
      </w:r>
      <w:r>
        <w:rPr>
          <w:lang w:val="fr-FR"/>
        </w:rPr>
        <w:t>[BM]</w:t>
      </w:r>
      <w:r w:rsidRPr="003957BD">
        <w:rPr>
          <w:lang w:val="fr-FR"/>
        </w:rPr>
        <w:t xml:space="preserve">: anses aux extrémités cornues tronquées et en appendice, paroi latérale d'un gobelet à anse en bouton perforée verticalement, du type des gobelets de la couche II a de la chambre centrale et du diverticule Sud-Est de </w:t>
      </w:r>
      <w:hyperlink r:id="rId8980" w:anchor="Sit_Foce" w:history="1">
        <w:r w:rsidRPr="00675EEC">
          <w:rPr>
            <w:rStyle w:val="Hyperlink"/>
            <w:lang w:val="fr-FR"/>
          </w:rPr>
          <w:t>Foce</w:t>
        </w:r>
      </w:hyperlink>
      <w:r>
        <w:rPr>
          <w:lang w:val="fr-FR"/>
        </w:rPr>
        <w:t xml:space="preserve"> (BIB 2872)</w:t>
      </w:r>
    </w:p>
    <w:p w14:paraId="5B557628" w14:textId="77777777" w:rsidR="001D401A" w:rsidRPr="001D401A" w:rsidRDefault="001D401A" w:rsidP="001D401A">
      <w:pPr>
        <w:rPr>
          <w:lang w:val="fr-FR" w:eastAsia="fr-FR"/>
        </w:rPr>
      </w:pPr>
    </w:p>
    <w:p w14:paraId="78A2BF82" w14:textId="77777777" w:rsidR="003957BD" w:rsidRDefault="003957BD" w:rsidP="00392CE3">
      <w:pPr>
        <w:jc w:val="both"/>
        <w:rPr>
          <w:lang w:val="fr-FR"/>
        </w:rPr>
      </w:pPr>
    </w:p>
    <w:p w14:paraId="1699DC69" w14:textId="77777777" w:rsidR="00163A08" w:rsidRDefault="00163A08" w:rsidP="00392CE3">
      <w:pPr>
        <w:pStyle w:val="Heading3"/>
        <w:spacing w:line="240" w:lineRule="auto"/>
      </w:pPr>
      <w:bookmarkStart w:id="3743" w:name="Sit_Filitosa_struct_Morient"/>
      <w:r>
        <w:t>Monument Est</w:t>
      </w:r>
    </w:p>
    <w:bookmarkEnd w:id="3743"/>
    <w:p w14:paraId="27A95720" w14:textId="77777777" w:rsidR="00163A08" w:rsidRPr="00163A08" w:rsidRDefault="00163A08" w:rsidP="00392CE3">
      <w:pPr>
        <w:jc w:val="both"/>
        <w:rPr>
          <w:sz w:val="20"/>
          <w:lang w:val="fr-FR"/>
        </w:rPr>
      </w:pPr>
      <w:r w:rsidRPr="00163A08">
        <w:rPr>
          <w:sz w:val="20"/>
          <w:lang w:val="fr-FR"/>
        </w:rPr>
        <w:t>Monument oriental</w:t>
      </w:r>
    </w:p>
    <w:p w14:paraId="26803C32" w14:textId="77777777" w:rsidR="00163A08" w:rsidRDefault="00163A08" w:rsidP="00392CE3">
      <w:pPr>
        <w:jc w:val="both"/>
        <w:rPr>
          <w:lang w:val="fr-FR"/>
        </w:rPr>
      </w:pPr>
    </w:p>
    <w:p w14:paraId="20920E47" w14:textId="77777777" w:rsidR="00163A08" w:rsidRDefault="00163A08" w:rsidP="00392CE3">
      <w:pPr>
        <w:jc w:val="both"/>
        <w:rPr>
          <w:lang w:val="fr-FR"/>
        </w:rPr>
      </w:pPr>
      <w:r>
        <w:rPr>
          <w:lang w:val="fr-FR"/>
        </w:rPr>
        <w:t>Sur l'endroit le plus haut du site (BIB 2872)</w:t>
      </w:r>
    </w:p>
    <w:p w14:paraId="1E3A718B" w14:textId="77777777" w:rsidR="00163A08" w:rsidRDefault="00163A08" w:rsidP="00392CE3">
      <w:pPr>
        <w:jc w:val="both"/>
        <w:rPr>
          <w:lang w:val="fr-FR"/>
        </w:rPr>
      </w:pPr>
    </w:p>
    <w:p w14:paraId="43229A5E" w14:textId="77777777" w:rsidR="00163A08" w:rsidRDefault="00163A08" w:rsidP="00392CE3">
      <w:pPr>
        <w:pStyle w:val="Heading3"/>
        <w:spacing w:line="240" w:lineRule="auto"/>
      </w:pPr>
      <w:bookmarkStart w:id="3744" w:name="Sit_Filitosa_struct_Mocc"/>
      <w:r>
        <w:t>Monument Ouest</w:t>
      </w:r>
    </w:p>
    <w:bookmarkEnd w:id="3744"/>
    <w:p w14:paraId="2188DCD2" w14:textId="77777777" w:rsidR="00163A08" w:rsidRDefault="00163A08" w:rsidP="00392CE3">
      <w:pPr>
        <w:jc w:val="both"/>
        <w:rPr>
          <w:sz w:val="20"/>
          <w:lang w:val="fr-FR"/>
        </w:rPr>
      </w:pPr>
      <w:r w:rsidRPr="00163A08">
        <w:rPr>
          <w:sz w:val="20"/>
          <w:lang w:val="fr-FR"/>
        </w:rPr>
        <w:t>complexe monumental Ouest</w:t>
      </w:r>
      <w:r w:rsidR="00392CE3">
        <w:rPr>
          <w:sz w:val="20"/>
          <w:lang w:val="fr-FR"/>
        </w:rPr>
        <w:t>, monument occidental</w:t>
      </w:r>
    </w:p>
    <w:p w14:paraId="1A8C2182" w14:textId="77777777" w:rsidR="00163A08" w:rsidRDefault="00163A08" w:rsidP="00392CE3">
      <w:pPr>
        <w:jc w:val="both"/>
        <w:rPr>
          <w:sz w:val="20"/>
          <w:lang w:val="fr-FR"/>
        </w:rPr>
      </w:pPr>
    </w:p>
    <w:p w14:paraId="0CEE3B11" w14:textId="77777777" w:rsidR="003957BD" w:rsidRDefault="00392CE3" w:rsidP="00392CE3">
      <w:pPr>
        <w:jc w:val="both"/>
        <w:rPr>
          <w:lang w:val="fr-FR"/>
        </w:rPr>
      </w:pPr>
      <w:r w:rsidRPr="00E40A21">
        <w:rPr>
          <w:lang w:val="fr-FR"/>
        </w:rPr>
        <w:t xml:space="preserve">occupés du </w:t>
      </w:r>
      <w:r>
        <w:rPr>
          <w:lang w:val="fr-FR"/>
        </w:rPr>
        <w:t>BA</w:t>
      </w:r>
      <w:r w:rsidRPr="00E40A21">
        <w:rPr>
          <w:lang w:val="fr-FR"/>
        </w:rPr>
        <w:t xml:space="preserve"> au </w:t>
      </w:r>
      <w:r>
        <w:rPr>
          <w:lang w:val="fr-FR"/>
        </w:rPr>
        <w:t xml:space="preserve">BR </w:t>
      </w:r>
      <w:r w:rsidRPr="00E40A21">
        <w:rPr>
          <w:lang w:val="fr-FR"/>
        </w:rPr>
        <w:t>(BIB 2956)</w:t>
      </w:r>
      <w:r>
        <w:rPr>
          <w:lang w:val="fr-FR"/>
        </w:rPr>
        <w:t xml:space="preserve"> </w:t>
      </w:r>
      <w:r w:rsidR="00163A08">
        <w:rPr>
          <w:lang w:val="fr-FR"/>
        </w:rPr>
        <w:t>Chambre, couloir, banquette, diverticule, etc. (BIB 2872)</w:t>
      </w:r>
    </w:p>
    <w:p w14:paraId="2A5CAF8D" w14:textId="77777777" w:rsidR="0076285D" w:rsidRDefault="0076285D" w:rsidP="00071526">
      <w:pPr>
        <w:jc w:val="both"/>
        <w:rPr>
          <w:lang w:val="fr-FR"/>
        </w:rPr>
      </w:pPr>
    </w:p>
    <w:p w14:paraId="40C78CCA" w14:textId="77777777" w:rsidR="004B33DE" w:rsidRDefault="004B33DE" w:rsidP="004B33DE">
      <w:pPr>
        <w:pStyle w:val="Heading2"/>
      </w:pPr>
      <w:bookmarkStart w:id="3745" w:name="Sit_Filitosa_steles"/>
      <w:r>
        <w:t>stèles</w:t>
      </w:r>
    </w:p>
    <w:bookmarkEnd w:id="3745"/>
    <w:p w14:paraId="4270EFAF" w14:textId="77777777" w:rsidR="004B33DE" w:rsidRDefault="004B33DE" w:rsidP="00071526">
      <w:pPr>
        <w:jc w:val="both"/>
        <w:rPr>
          <w:lang w:val="fr-FR"/>
        </w:rPr>
      </w:pPr>
    </w:p>
    <w:p w14:paraId="01A7DF4D" w14:textId="341239AD" w:rsidR="004B33DE" w:rsidRDefault="004B33DE" w:rsidP="00071526">
      <w:pPr>
        <w:jc w:val="both"/>
        <w:rPr>
          <w:lang w:val="fr-FR"/>
        </w:rPr>
      </w:pPr>
      <w:r w:rsidRPr="0032190F">
        <w:rPr>
          <w:lang w:val="fr-FR"/>
        </w:rPr>
        <w:t xml:space="preserve">C’est la plus grande </w:t>
      </w:r>
      <w:r w:rsidR="001D401A">
        <w:rPr>
          <w:lang w:val="fr-FR"/>
        </w:rPr>
        <w:t>concentration</w:t>
      </w:r>
      <w:r w:rsidRPr="0032190F">
        <w:rPr>
          <w:lang w:val="fr-FR"/>
        </w:rPr>
        <w:t xml:space="preserve"> de </w:t>
      </w:r>
      <w:hyperlink r:id="rId8981" w:anchor="Cul_Steles_Corse" w:history="1">
        <w:r w:rsidRPr="004B33DE">
          <w:rPr>
            <w:rStyle w:val="Hyperlink"/>
            <w:szCs w:val="20"/>
            <w:lang w:val="fr-FR"/>
          </w:rPr>
          <w:t>stèle(s) corse(s)</w:t>
        </w:r>
      </w:hyperlink>
      <w:r w:rsidRPr="0032190F">
        <w:rPr>
          <w:lang w:val="fr-FR"/>
        </w:rPr>
        <w:t xml:space="preserve"> (BIB 161 p. 223).</w:t>
      </w:r>
      <w:r w:rsidRPr="004B33DE">
        <w:rPr>
          <w:lang w:val="fr-FR"/>
        </w:rPr>
        <w:t xml:space="preserve"> </w:t>
      </w:r>
      <w:r w:rsidRPr="0032190F">
        <w:rPr>
          <w:lang w:val="fr-FR"/>
        </w:rPr>
        <w:t xml:space="preserve">On attribue à l’âge du </w:t>
      </w:r>
      <w:hyperlink r:id="rId8982" w:anchor="Cul_Bronze_Moyen_Corse" w:history="1">
        <w:r w:rsidRPr="0032190F">
          <w:rPr>
            <w:rStyle w:val="Hyperlink"/>
            <w:lang w:val="fr-FR"/>
          </w:rPr>
          <w:t>B</w:t>
        </w:r>
        <w:r>
          <w:rPr>
            <w:rStyle w:val="Hyperlink"/>
            <w:lang w:val="fr-FR"/>
          </w:rPr>
          <w:t>M</w:t>
        </w:r>
      </w:hyperlink>
      <w:r w:rsidRPr="0032190F">
        <w:rPr>
          <w:lang w:val="fr-FR"/>
        </w:rPr>
        <w:t xml:space="preserve"> les 19 </w:t>
      </w:r>
      <w:r w:rsidRPr="0032190F">
        <w:rPr>
          <w:i/>
          <w:lang w:val="fr-FR"/>
        </w:rPr>
        <w:t>stantare</w:t>
      </w:r>
      <w:r w:rsidRPr="0032190F">
        <w:rPr>
          <w:lang w:val="fr-FR"/>
        </w:rPr>
        <w:t xml:space="preserve"> (statues-menhirs) généralement anthropomorphes (BIB 204 p. 89).</w:t>
      </w:r>
    </w:p>
    <w:p w14:paraId="202E2E78" w14:textId="77777777" w:rsidR="004B33DE" w:rsidRPr="0032190F" w:rsidRDefault="004B33DE" w:rsidP="00071526">
      <w:pPr>
        <w:jc w:val="both"/>
        <w:rPr>
          <w:lang w:val="fr-FR"/>
        </w:rPr>
      </w:pPr>
    </w:p>
    <w:p w14:paraId="26B96C7E" w14:textId="77777777" w:rsidR="0076285D" w:rsidRPr="00260E80" w:rsidRDefault="0076285D" w:rsidP="004B33DE">
      <w:pPr>
        <w:pStyle w:val="Heading3"/>
      </w:pPr>
      <w:bookmarkStart w:id="3746" w:name="Sit_Filitosa_1"/>
      <w:r w:rsidRPr="00260E80">
        <w:t>Filitosa 1</w:t>
      </w:r>
    </w:p>
    <w:bookmarkEnd w:id="3746"/>
    <w:p w14:paraId="3283D3E9" w14:textId="77777777" w:rsidR="0076285D" w:rsidRPr="006702EA" w:rsidRDefault="0076285D" w:rsidP="00071526">
      <w:pPr>
        <w:jc w:val="both"/>
        <w:rPr>
          <w:lang w:val="fr-FR"/>
        </w:rPr>
      </w:pPr>
    </w:p>
    <w:p w14:paraId="06656156" w14:textId="77777777" w:rsidR="007C501E" w:rsidRPr="007C501E" w:rsidRDefault="007C501E" w:rsidP="00071526">
      <w:pPr>
        <w:jc w:val="both"/>
        <w:rPr>
          <w:lang w:val="fr-FR"/>
        </w:rPr>
      </w:pPr>
      <w:r w:rsidRPr="007C501E">
        <w:rPr>
          <w:lang w:val="fr-FR"/>
        </w:rPr>
        <w:t xml:space="preserve">Stèle anthropomorphe, </w:t>
      </w:r>
      <w:r>
        <w:rPr>
          <w:lang w:val="fr-FR"/>
        </w:rPr>
        <w:t xml:space="preserve">casque, visage, cuirasse, </w:t>
      </w:r>
      <w:r w:rsidRPr="007C501E">
        <w:rPr>
          <w:lang w:val="fr-FR"/>
        </w:rPr>
        <w:t>longue épée (SS BI</w:t>
      </w:r>
      <w:r>
        <w:rPr>
          <w:lang w:val="fr-FR"/>
        </w:rPr>
        <w:t>B)</w:t>
      </w:r>
    </w:p>
    <w:p w14:paraId="7A53C73D" w14:textId="77777777" w:rsidR="007C501E" w:rsidRPr="007C501E" w:rsidRDefault="007C501E" w:rsidP="00071526">
      <w:pPr>
        <w:jc w:val="both"/>
        <w:rPr>
          <w:lang w:val="fr-FR"/>
        </w:rPr>
      </w:pPr>
    </w:p>
    <w:p w14:paraId="7B0F710C" w14:textId="77777777" w:rsidR="000415F3" w:rsidRPr="00260E80" w:rsidRDefault="000415F3" w:rsidP="004B33DE">
      <w:pPr>
        <w:pStyle w:val="Heading3"/>
      </w:pPr>
      <w:bookmarkStart w:id="3747" w:name="Sit_Filitosa_2"/>
      <w:r w:rsidRPr="00260E80">
        <w:t>Filitosa 2</w:t>
      </w:r>
    </w:p>
    <w:bookmarkEnd w:id="3747"/>
    <w:p w14:paraId="1A70C196" w14:textId="77777777" w:rsidR="000415F3" w:rsidRPr="006702EA" w:rsidRDefault="000415F3" w:rsidP="00071526">
      <w:pPr>
        <w:jc w:val="both"/>
        <w:rPr>
          <w:lang w:val="fr-FR"/>
        </w:rPr>
      </w:pPr>
    </w:p>
    <w:p w14:paraId="72BF6471" w14:textId="77777777" w:rsidR="007C501E" w:rsidRPr="007C501E" w:rsidRDefault="007C501E" w:rsidP="007C501E">
      <w:pPr>
        <w:jc w:val="both"/>
        <w:rPr>
          <w:lang w:val="fr-FR"/>
        </w:rPr>
      </w:pPr>
      <w:r w:rsidRPr="007C501E">
        <w:rPr>
          <w:lang w:val="fr-FR"/>
        </w:rPr>
        <w:t xml:space="preserve">Stèle anthropomorphe, </w:t>
      </w:r>
      <w:r>
        <w:rPr>
          <w:lang w:val="fr-FR"/>
        </w:rPr>
        <w:t xml:space="preserve">casque possible, visage </w:t>
      </w:r>
      <w:r w:rsidRPr="007C501E">
        <w:rPr>
          <w:lang w:val="fr-FR"/>
        </w:rPr>
        <w:t>(SS BI</w:t>
      </w:r>
      <w:r>
        <w:rPr>
          <w:lang w:val="fr-FR"/>
        </w:rPr>
        <w:t>B)</w:t>
      </w:r>
    </w:p>
    <w:p w14:paraId="337D31CC" w14:textId="77777777" w:rsidR="007C501E" w:rsidRPr="007C501E" w:rsidRDefault="007C501E" w:rsidP="00071526">
      <w:pPr>
        <w:jc w:val="both"/>
        <w:rPr>
          <w:lang w:val="fr-FR"/>
        </w:rPr>
      </w:pPr>
    </w:p>
    <w:p w14:paraId="64EC2491" w14:textId="77777777" w:rsidR="0076285D" w:rsidRPr="00260E80" w:rsidRDefault="0076285D" w:rsidP="004B33DE">
      <w:pPr>
        <w:pStyle w:val="Heading3"/>
      </w:pPr>
      <w:bookmarkStart w:id="3748" w:name="Sit_Filitosa_3"/>
      <w:r w:rsidRPr="00260E80">
        <w:t>Filitosa 3</w:t>
      </w:r>
    </w:p>
    <w:bookmarkEnd w:id="3748"/>
    <w:p w14:paraId="5243B720" w14:textId="77777777" w:rsidR="0076285D" w:rsidRPr="006702EA" w:rsidRDefault="0076285D" w:rsidP="0076285D">
      <w:pPr>
        <w:rPr>
          <w:lang w:val="fr-FR"/>
        </w:rPr>
      </w:pPr>
    </w:p>
    <w:p w14:paraId="0AD52869" w14:textId="77777777" w:rsidR="007C501E" w:rsidRPr="007C501E" w:rsidRDefault="007C501E" w:rsidP="007C501E">
      <w:pPr>
        <w:jc w:val="both"/>
        <w:rPr>
          <w:lang w:val="fr-FR"/>
        </w:rPr>
      </w:pPr>
      <w:r w:rsidRPr="007C501E">
        <w:rPr>
          <w:lang w:val="fr-FR"/>
        </w:rPr>
        <w:t xml:space="preserve">Stèle anthropomorphe, </w:t>
      </w:r>
      <w:r>
        <w:rPr>
          <w:lang w:val="fr-FR"/>
        </w:rPr>
        <w:t>casque, visage, poignard</w:t>
      </w:r>
      <w:r w:rsidRPr="007C501E">
        <w:rPr>
          <w:lang w:val="fr-FR"/>
        </w:rPr>
        <w:t xml:space="preserve"> (SS BI</w:t>
      </w:r>
      <w:r>
        <w:rPr>
          <w:lang w:val="fr-FR"/>
        </w:rPr>
        <w:t>B)</w:t>
      </w:r>
    </w:p>
    <w:p w14:paraId="2E7BF932" w14:textId="77777777" w:rsidR="007C501E" w:rsidRPr="007C501E" w:rsidRDefault="007C501E" w:rsidP="0076285D">
      <w:pPr>
        <w:rPr>
          <w:lang w:val="fr-FR"/>
        </w:rPr>
      </w:pPr>
    </w:p>
    <w:p w14:paraId="6513BDB7" w14:textId="77777777" w:rsidR="0076285D" w:rsidRPr="00260E80" w:rsidRDefault="0076285D" w:rsidP="004B33DE">
      <w:pPr>
        <w:pStyle w:val="Heading3"/>
      </w:pPr>
      <w:bookmarkStart w:id="3749" w:name="Sit_Filitosa_4"/>
      <w:r w:rsidRPr="00260E80">
        <w:t>Filitosa 4</w:t>
      </w:r>
    </w:p>
    <w:bookmarkEnd w:id="3749"/>
    <w:p w14:paraId="41620B6B" w14:textId="77777777" w:rsidR="0076285D" w:rsidRPr="006702EA" w:rsidRDefault="0076285D" w:rsidP="0076285D">
      <w:pPr>
        <w:rPr>
          <w:lang w:val="fr-FR"/>
        </w:rPr>
      </w:pPr>
    </w:p>
    <w:p w14:paraId="695CDDF6" w14:textId="272F855E" w:rsidR="007C501E" w:rsidRPr="007C501E" w:rsidRDefault="007C501E" w:rsidP="0076285D">
      <w:pPr>
        <w:rPr>
          <w:lang w:val="fr-FR"/>
        </w:rPr>
      </w:pPr>
      <w:r w:rsidRPr="007C501E">
        <w:rPr>
          <w:lang w:val="fr-FR"/>
        </w:rPr>
        <w:t xml:space="preserve">Stèle anthropomorphe, </w:t>
      </w:r>
      <w:r>
        <w:rPr>
          <w:lang w:val="fr-FR"/>
        </w:rPr>
        <w:t>casque, visage, cuirasse, poignard</w:t>
      </w:r>
      <w:r w:rsidRPr="007C501E">
        <w:rPr>
          <w:lang w:val="fr-FR"/>
        </w:rPr>
        <w:t xml:space="preserve"> (SS BI</w:t>
      </w:r>
      <w:r>
        <w:rPr>
          <w:lang w:val="fr-FR"/>
        </w:rPr>
        <w:t>B)</w:t>
      </w:r>
      <w:r w:rsidR="007D60E4">
        <w:rPr>
          <w:lang w:val="fr-FR"/>
        </w:rPr>
        <w:t xml:space="preserve"> L'une des stèle de plus grande </w:t>
      </w:r>
      <w:hyperlink r:id="rId8983" w:anchor="Cul_Steles_Corse_dim" w:history="1">
        <w:r w:rsidR="007D60E4" w:rsidRPr="007D60E4">
          <w:rPr>
            <w:rStyle w:val="Hyperlink"/>
            <w:lang w:val="fr-FR"/>
          </w:rPr>
          <w:t>dimension</w:t>
        </w:r>
      </w:hyperlink>
      <w:r w:rsidR="007D60E4">
        <w:rPr>
          <w:lang w:val="fr-FR"/>
        </w:rPr>
        <w:t xml:space="preserve"> (SS BIB)</w:t>
      </w:r>
      <w:r w:rsidR="001D401A">
        <w:rPr>
          <w:lang w:val="fr-FR"/>
        </w:rPr>
        <w:t xml:space="preserve"> en remploi dans le </w:t>
      </w:r>
      <w:hyperlink r:id="rId8984" w:anchor="Sit_Filitosa_struct_Mcentral" w:history="1">
        <w:r w:rsidR="001D401A" w:rsidRPr="001D401A">
          <w:rPr>
            <w:rStyle w:val="Hyperlink"/>
            <w:lang w:val="fr-FR"/>
          </w:rPr>
          <w:t>MC</w:t>
        </w:r>
      </w:hyperlink>
      <w:r w:rsidR="001D401A">
        <w:rPr>
          <w:lang w:val="fr-FR"/>
        </w:rPr>
        <w:t xml:space="preserve"> (BIB 2872)</w:t>
      </w:r>
    </w:p>
    <w:p w14:paraId="2ABC1B42" w14:textId="77777777" w:rsidR="007C501E" w:rsidRPr="007C501E" w:rsidRDefault="007C501E" w:rsidP="0076285D">
      <w:pPr>
        <w:rPr>
          <w:lang w:val="fr-FR"/>
        </w:rPr>
      </w:pPr>
    </w:p>
    <w:p w14:paraId="0D6E743E" w14:textId="77777777" w:rsidR="0076285D" w:rsidRPr="00260E80" w:rsidRDefault="0076285D" w:rsidP="004B33DE">
      <w:pPr>
        <w:pStyle w:val="Heading3"/>
      </w:pPr>
      <w:bookmarkStart w:id="3750" w:name="Sit_Filitosa_5"/>
      <w:r w:rsidRPr="00260E80">
        <w:t>Filitosa 5</w:t>
      </w:r>
    </w:p>
    <w:bookmarkEnd w:id="3750"/>
    <w:p w14:paraId="616E2A04" w14:textId="77777777" w:rsidR="00131606" w:rsidRDefault="00131606" w:rsidP="0076285D">
      <w:pPr>
        <w:rPr>
          <w:lang w:val="fr-FR"/>
        </w:rPr>
      </w:pPr>
    </w:p>
    <w:p w14:paraId="5A4EBDD5" w14:textId="77777777" w:rsidR="00131606" w:rsidRDefault="00131606" w:rsidP="00131606">
      <w:pPr>
        <w:pStyle w:val="Heading4"/>
      </w:pPr>
      <w:r>
        <w:t>thèmes</w:t>
      </w:r>
    </w:p>
    <w:p w14:paraId="19D5812D" w14:textId="77777777" w:rsidR="00131606" w:rsidRDefault="00131606" w:rsidP="0076285D">
      <w:pPr>
        <w:rPr>
          <w:lang w:val="fr-FR"/>
        </w:rPr>
      </w:pPr>
    </w:p>
    <w:p w14:paraId="2EC96B4C" w14:textId="102F5CB6" w:rsidR="007D60E4" w:rsidRDefault="007D7CF9" w:rsidP="0076285D">
      <w:pPr>
        <w:rPr>
          <w:lang w:val="fr-FR"/>
        </w:rPr>
      </w:pPr>
      <w:r w:rsidRPr="0032190F">
        <w:rPr>
          <w:lang w:val="fr-FR"/>
        </w:rPr>
        <w:lastRenderedPageBreak/>
        <w:t>Visage, épée, poignard</w:t>
      </w:r>
      <w:r w:rsidR="001D401A">
        <w:rPr>
          <w:szCs w:val="22"/>
          <w:lang w:val="fr-FR" w:eastAsia="en-GB"/>
        </w:rPr>
        <w:t xml:space="preserve"> (BIB 2874)</w:t>
      </w:r>
      <w:r w:rsidR="001578B1" w:rsidRPr="001578B1">
        <w:rPr>
          <w:lang w:val="fr-FR"/>
        </w:rPr>
        <w:t>. Le dos est bien rendu, omoplates et colonne vertébrale</w:t>
      </w:r>
      <w:r w:rsidR="001578B1">
        <w:rPr>
          <w:lang w:val="fr-FR"/>
        </w:rPr>
        <w:t xml:space="preserve"> (BIB 2872)</w:t>
      </w:r>
      <w:r w:rsidR="005E3CD0">
        <w:rPr>
          <w:lang w:val="fr-FR"/>
        </w:rPr>
        <w:t xml:space="preserve"> </w:t>
      </w:r>
      <w:r w:rsidR="007D60E4">
        <w:rPr>
          <w:lang w:val="fr-FR"/>
        </w:rPr>
        <w:t xml:space="preserve">L'une des stèle de plus grande </w:t>
      </w:r>
      <w:hyperlink r:id="rId8985" w:anchor="Cul_Steles_Corse_dim" w:history="1">
        <w:r w:rsidR="007D60E4" w:rsidRPr="007D60E4">
          <w:rPr>
            <w:rStyle w:val="Hyperlink"/>
            <w:lang w:val="fr-FR"/>
          </w:rPr>
          <w:t>dimension</w:t>
        </w:r>
      </w:hyperlink>
      <w:r w:rsidR="007D60E4">
        <w:rPr>
          <w:lang w:val="fr-FR"/>
        </w:rPr>
        <w:t xml:space="preserve"> (SS BIB)</w:t>
      </w:r>
      <w:r w:rsidR="001D401A">
        <w:rPr>
          <w:lang w:val="fr-FR"/>
        </w:rPr>
        <w:t xml:space="preserve"> en remploi dans le </w:t>
      </w:r>
      <w:hyperlink r:id="rId8986" w:anchor="Sit_Filitosa_struct_Mcentral" w:history="1">
        <w:r w:rsidR="001D401A" w:rsidRPr="001D401A">
          <w:rPr>
            <w:rStyle w:val="Hyperlink"/>
            <w:lang w:val="fr-FR"/>
          </w:rPr>
          <w:t>MC</w:t>
        </w:r>
      </w:hyperlink>
      <w:r w:rsidR="001D401A">
        <w:rPr>
          <w:lang w:val="fr-FR"/>
        </w:rPr>
        <w:t xml:space="preserve"> (BIB 2872)</w:t>
      </w:r>
    </w:p>
    <w:p w14:paraId="0026152F" w14:textId="77777777" w:rsidR="004F3FB8" w:rsidRDefault="004F3FB8" w:rsidP="0076285D">
      <w:pPr>
        <w:rPr>
          <w:lang w:val="fr-FR"/>
        </w:rPr>
      </w:pPr>
    </w:p>
    <w:p w14:paraId="500765FE" w14:textId="77777777" w:rsidR="004F3FB8" w:rsidRDefault="004F3FB8" w:rsidP="00131606">
      <w:pPr>
        <w:pStyle w:val="Heading5"/>
      </w:pPr>
      <w:r>
        <w:t>visage</w:t>
      </w:r>
    </w:p>
    <w:p w14:paraId="46E0AAC6" w14:textId="77777777" w:rsidR="004F3FB8" w:rsidRDefault="004F3FB8" w:rsidP="0076285D">
      <w:pPr>
        <w:rPr>
          <w:lang w:val="fr-FR"/>
        </w:rPr>
      </w:pPr>
      <w:r>
        <w:rPr>
          <w:lang w:val="fr-FR"/>
        </w:rPr>
        <w:t xml:space="preserve">Le visage de Filitosa V </w:t>
      </w:r>
      <w:r w:rsidRPr="004F3FB8">
        <w:rPr>
          <w:lang w:val="fr-FR"/>
        </w:rPr>
        <w:t>est obtenu par enlèvement de matière à partir du plan ď épannelage qui devient ainsi un plan réservé</w:t>
      </w:r>
      <w:r>
        <w:rPr>
          <w:lang w:val="fr-FR"/>
        </w:rPr>
        <w:t xml:space="preserve"> (BIB 3088)</w:t>
      </w:r>
    </w:p>
    <w:p w14:paraId="34044C91" w14:textId="77777777" w:rsidR="005E3CD0" w:rsidRDefault="005E3CD0" w:rsidP="0076285D">
      <w:pPr>
        <w:rPr>
          <w:lang w:val="fr-FR"/>
        </w:rPr>
      </w:pPr>
    </w:p>
    <w:p w14:paraId="23FA19F7" w14:textId="77777777" w:rsidR="005E3CD0" w:rsidRDefault="005E3CD0" w:rsidP="00131606">
      <w:pPr>
        <w:pStyle w:val="Heading5"/>
      </w:pPr>
      <w:r>
        <w:t>épée</w:t>
      </w:r>
    </w:p>
    <w:p w14:paraId="4CC2D08D" w14:textId="2B158DF0" w:rsidR="005E3CD0" w:rsidRDefault="005E3CD0" w:rsidP="00EF7947">
      <w:pPr>
        <w:jc w:val="both"/>
        <w:rPr>
          <w:lang w:val="fr-FR"/>
        </w:rPr>
      </w:pPr>
      <w:r w:rsidRPr="0032190F">
        <w:rPr>
          <w:lang w:val="fr-FR"/>
        </w:rPr>
        <w:t xml:space="preserve">épée en </w:t>
      </w:r>
      <w:hyperlink r:id="rId8987" w:anchor="Typ_Arm_Epees_langue_carpe" w:history="1">
        <w:r w:rsidRPr="0032190F">
          <w:rPr>
            <w:rStyle w:val="Hyperlink"/>
            <w:lang w:val="fr-FR"/>
          </w:rPr>
          <w:t>langue de carpe</w:t>
        </w:r>
      </w:hyperlink>
      <w:r w:rsidRPr="0032190F">
        <w:rPr>
          <w:lang w:val="fr-FR"/>
        </w:rPr>
        <w:t xml:space="preserve"> (SS BIB)</w:t>
      </w:r>
      <w:r w:rsidRPr="005E3CD0">
        <w:rPr>
          <w:lang w:val="fr-FR"/>
        </w:rPr>
        <w:t xml:space="preserve"> </w:t>
      </w:r>
      <w:r w:rsidRPr="001578B1">
        <w:rPr>
          <w:lang w:val="fr-FR"/>
        </w:rPr>
        <w:t xml:space="preserve">épée verticale en bas-relief de </w:t>
      </w:r>
      <w:r>
        <w:rPr>
          <w:lang w:val="fr-FR"/>
        </w:rPr>
        <w:t>1,37</w:t>
      </w:r>
      <w:r w:rsidRPr="001578B1">
        <w:rPr>
          <w:lang w:val="fr-FR"/>
        </w:rPr>
        <w:t xml:space="preserve"> </w:t>
      </w:r>
      <w:r>
        <w:rPr>
          <w:lang w:val="fr-FR"/>
        </w:rPr>
        <w:t xml:space="preserve">m </w:t>
      </w:r>
      <w:r w:rsidRPr="001578B1">
        <w:rPr>
          <w:lang w:val="fr-FR"/>
        </w:rPr>
        <w:t xml:space="preserve">de long, à pommeau et garde parallèles </w:t>
      </w:r>
      <w:r>
        <w:rPr>
          <w:lang w:val="fr-FR"/>
        </w:rPr>
        <w:t>(BIB 2872)</w:t>
      </w:r>
      <w:r w:rsidR="006620BC">
        <w:rPr>
          <w:lang w:val="fr-FR"/>
        </w:rPr>
        <w:t xml:space="preserve"> </w:t>
      </w:r>
      <w:r w:rsidR="006620BC" w:rsidRPr="006620BC">
        <w:rPr>
          <w:lang w:val="fr-FR"/>
        </w:rPr>
        <w:t xml:space="preserve">longue de 1,37 m, a été comparée à celles de Zafer-Papoura, de même longueur et </w:t>
      </w:r>
      <w:r w:rsidR="006620BC">
        <w:rPr>
          <w:lang w:val="fr-FR"/>
        </w:rPr>
        <w:t>datées du Minoen récent II et Ш (Grosjean 1962)(BIB 3088)</w:t>
      </w:r>
    </w:p>
    <w:p w14:paraId="68C7976C" w14:textId="77777777" w:rsidR="005E3CD0" w:rsidRDefault="005E3CD0" w:rsidP="0076285D">
      <w:pPr>
        <w:rPr>
          <w:lang w:val="fr-FR"/>
        </w:rPr>
      </w:pPr>
    </w:p>
    <w:p w14:paraId="4C090125" w14:textId="77777777" w:rsidR="005E3CD0" w:rsidRDefault="005E3CD0" w:rsidP="00131606">
      <w:pPr>
        <w:pStyle w:val="Heading5"/>
      </w:pPr>
      <w:bookmarkStart w:id="3751" w:name="Sit_Filitosa_5_poign"/>
      <w:r>
        <w:t>poignard</w:t>
      </w:r>
    </w:p>
    <w:bookmarkEnd w:id="3751"/>
    <w:p w14:paraId="107DCC66" w14:textId="2EFE4DA4" w:rsidR="005E3CD0" w:rsidRDefault="005E3CD0" w:rsidP="005E3CD0">
      <w:pPr>
        <w:rPr>
          <w:szCs w:val="22"/>
          <w:lang w:val="fr-FR" w:eastAsia="en-GB"/>
        </w:rPr>
      </w:pPr>
      <w:r w:rsidRPr="0032190F">
        <w:rPr>
          <w:lang w:val="fr-FR"/>
        </w:rPr>
        <w:t>poignard</w:t>
      </w:r>
      <w:r>
        <w:rPr>
          <w:lang w:val="fr-FR"/>
        </w:rPr>
        <w:t xml:space="preserve"> à </w:t>
      </w:r>
      <w:r w:rsidR="00A56573" w:rsidRPr="001578B1">
        <w:rPr>
          <w:lang w:val="fr-FR"/>
        </w:rPr>
        <w:t>pommeau arqué</w:t>
      </w:r>
      <w:r w:rsidR="00A56573" w:rsidRPr="00A56573">
        <w:rPr>
          <w:lang w:val="fr-FR"/>
        </w:rPr>
        <w:t xml:space="preserve"> </w:t>
      </w:r>
      <w:r w:rsidR="00A56573">
        <w:rPr>
          <w:lang w:val="fr-FR"/>
        </w:rPr>
        <w:t xml:space="preserve">(BIB 2872) </w:t>
      </w:r>
      <w:hyperlink r:id="rId8988" w:anchor="Cul_Steles_Corse_thm_pomm_demilune" w:history="1">
        <w:r w:rsidRPr="00E615DD">
          <w:rPr>
            <w:rStyle w:val="Hyperlink"/>
            <w:szCs w:val="22"/>
            <w:lang w:val="fr-FR" w:eastAsia="en-GB"/>
          </w:rPr>
          <w:t>pommeau en demi-lune</w:t>
        </w:r>
      </w:hyperlink>
      <w:r>
        <w:rPr>
          <w:szCs w:val="22"/>
          <w:lang w:val="fr-FR" w:eastAsia="en-GB"/>
        </w:rPr>
        <w:t xml:space="preserve"> (BIB 2874)</w:t>
      </w:r>
      <w:r w:rsidRPr="005E3CD0">
        <w:rPr>
          <w:lang w:val="fr-FR"/>
        </w:rPr>
        <w:t xml:space="preserve"> </w:t>
      </w:r>
      <w:r w:rsidRPr="001578B1">
        <w:rPr>
          <w:lang w:val="fr-FR"/>
        </w:rPr>
        <w:t>poignard en biais, à dans son fourreau représenté par la bouterolle également arquée</w:t>
      </w:r>
      <w:r>
        <w:rPr>
          <w:lang w:val="fr-FR"/>
        </w:rPr>
        <w:t xml:space="preserve"> (BIB 2872)</w:t>
      </w:r>
    </w:p>
    <w:p w14:paraId="4517245E" w14:textId="5F8F4A20" w:rsidR="005E3CD0" w:rsidRDefault="005E3CD0" w:rsidP="005E3CD0">
      <w:pPr>
        <w:rPr>
          <w:lang w:val="fr-FR"/>
        </w:rPr>
      </w:pPr>
      <w:r>
        <w:rPr>
          <w:lang w:val="fr-FR"/>
        </w:rPr>
        <w:t xml:space="preserve">La forme de la bouterolle et plus généralement la forme du poignard est très proche de </w:t>
      </w:r>
      <w:hyperlink r:id="rId8989" w:anchor="Sit_Velturno_stele_poign" w:history="1">
        <w:r w:rsidRPr="005E3CD0">
          <w:rPr>
            <w:rStyle w:val="Hyperlink"/>
            <w:lang w:val="fr-FR"/>
          </w:rPr>
          <w:t>Velturno</w:t>
        </w:r>
      </w:hyperlink>
      <w:r w:rsidR="00131606">
        <w:rPr>
          <w:lang w:val="fr-FR"/>
        </w:rPr>
        <w:t xml:space="preserve"> (v. BIB 3083 annexe 44)</w:t>
      </w:r>
    </w:p>
    <w:p w14:paraId="23DB16A6" w14:textId="77777777" w:rsidR="00131606" w:rsidRDefault="00131606" w:rsidP="005E3CD0">
      <w:pPr>
        <w:rPr>
          <w:lang w:val="fr-FR"/>
        </w:rPr>
      </w:pPr>
    </w:p>
    <w:p w14:paraId="27009262" w14:textId="77777777" w:rsidR="00131606" w:rsidRDefault="00131606" w:rsidP="00131606">
      <w:pPr>
        <w:pStyle w:val="Heading4"/>
      </w:pPr>
      <w:r>
        <w:t>technique</w:t>
      </w:r>
    </w:p>
    <w:p w14:paraId="5BFC764B" w14:textId="77777777" w:rsidR="00131606" w:rsidRDefault="00131606" w:rsidP="005E3CD0">
      <w:pPr>
        <w:rPr>
          <w:lang w:val="fr-FR"/>
        </w:rPr>
      </w:pPr>
    </w:p>
    <w:p w14:paraId="7F52FA07" w14:textId="77777777" w:rsidR="00131606" w:rsidRPr="005E3CD0" w:rsidRDefault="00131606" w:rsidP="005E3CD0">
      <w:pPr>
        <w:rPr>
          <w:lang w:val="fr-FR"/>
        </w:rPr>
      </w:pPr>
      <w:r>
        <w:rPr>
          <w:lang w:val="fr-FR"/>
        </w:rPr>
        <w:t>granite (BIB 3083)</w:t>
      </w:r>
    </w:p>
    <w:p w14:paraId="2D4ED621" w14:textId="77777777" w:rsidR="005E3CD0" w:rsidRPr="0032190F" w:rsidRDefault="005E3CD0" w:rsidP="0076285D">
      <w:pPr>
        <w:rPr>
          <w:lang w:val="fr-FR"/>
        </w:rPr>
      </w:pPr>
    </w:p>
    <w:p w14:paraId="447985EE" w14:textId="77777777" w:rsidR="007D7CF9" w:rsidRPr="0032190F" w:rsidRDefault="007D7CF9" w:rsidP="0076285D">
      <w:pPr>
        <w:rPr>
          <w:lang w:val="fr-FR"/>
        </w:rPr>
      </w:pPr>
    </w:p>
    <w:p w14:paraId="0513E26B" w14:textId="77777777" w:rsidR="0076285D" w:rsidRPr="00260E80" w:rsidRDefault="0076285D" w:rsidP="004B33DE">
      <w:pPr>
        <w:pStyle w:val="Heading3"/>
      </w:pPr>
      <w:bookmarkStart w:id="3752" w:name="Sit_Filitosa_6"/>
      <w:r w:rsidRPr="00260E80">
        <w:t>Filitosa 6</w:t>
      </w:r>
    </w:p>
    <w:bookmarkEnd w:id="3752"/>
    <w:p w14:paraId="66E1C603" w14:textId="77777777" w:rsidR="0076285D" w:rsidRPr="006702EA" w:rsidRDefault="0076285D" w:rsidP="0076285D">
      <w:pPr>
        <w:rPr>
          <w:lang w:val="fr-FR"/>
        </w:rPr>
      </w:pPr>
    </w:p>
    <w:p w14:paraId="7E764232" w14:textId="538F9A2E" w:rsidR="007C501E" w:rsidRPr="00A0014D" w:rsidRDefault="007C501E" w:rsidP="0076285D">
      <w:pPr>
        <w:rPr>
          <w:lang w:val="fr-FR"/>
        </w:rPr>
      </w:pPr>
      <w:r w:rsidRPr="007C501E">
        <w:rPr>
          <w:lang w:val="fr-FR"/>
        </w:rPr>
        <w:t>Buste, cas</w:t>
      </w:r>
      <w:r>
        <w:rPr>
          <w:lang w:val="fr-FR"/>
        </w:rPr>
        <w:t>qu</w:t>
      </w:r>
      <w:r w:rsidRPr="007C501E">
        <w:rPr>
          <w:lang w:val="fr-FR"/>
        </w:rPr>
        <w:t xml:space="preserve">e, visage, </w:t>
      </w:r>
      <w:r>
        <w:rPr>
          <w:lang w:val="fr-FR"/>
        </w:rPr>
        <w:t xml:space="preserve">cuirasse, </w:t>
      </w:r>
      <w:r w:rsidRPr="007C501E">
        <w:rPr>
          <w:lang w:val="fr-FR"/>
        </w:rPr>
        <w:t>manche et po</w:t>
      </w:r>
      <w:r>
        <w:rPr>
          <w:lang w:val="fr-FR"/>
        </w:rPr>
        <w:t>mmeau d'une épée ou d'un poignard (SS BIB)</w:t>
      </w:r>
      <w:r w:rsidR="00392CE3">
        <w:rPr>
          <w:lang w:val="fr-FR"/>
        </w:rPr>
        <w:t xml:space="preserve"> le dos montre une cuirasse (SS BIB) </w:t>
      </w:r>
      <w:r w:rsidR="00392CE3" w:rsidRPr="00D34A51">
        <w:rPr>
          <w:lang w:val="fr-FR"/>
        </w:rPr>
        <w:t xml:space="preserve">, v. </w:t>
      </w:r>
      <w:hyperlink r:id="rId8990" w:anchor="Sit_Foggia_stele" w:history="1">
        <w:r w:rsidR="00392CE3" w:rsidRPr="00A0014D">
          <w:rPr>
            <w:rStyle w:val="Hyperlink"/>
            <w:lang w:val="fr-FR"/>
          </w:rPr>
          <w:t>Foggia</w:t>
        </w:r>
      </w:hyperlink>
      <w:r w:rsidR="00392CE3" w:rsidRPr="00A0014D">
        <w:rPr>
          <w:lang w:val="fr-FR"/>
        </w:rPr>
        <w:t xml:space="preserve"> (SS BIB)</w:t>
      </w:r>
    </w:p>
    <w:p w14:paraId="19D66197" w14:textId="77777777" w:rsidR="007C501E" w:rsidRPr="00A0014D" w:rsidRDefault="007C501E" w:rsidP="0076285D">
      <w:pPr>
        <w:rPr>
          <w:lang w:val="fr-FR"/>
        </w:rPr>
      </w:pPr>
    </w:p>
    <w:p w14:paraId="506AA736" w14:textId="77777777" w:rsidR="0076285D" w:rsidRPr="00A0014D" w:rsidRDefault="0076285D" w:rsidP="004B33DE">
      <w:pPr>
        <w:pStyle w:val="Heading3"/>
      </w:pPr>
      <w:bookmarkStart w:id="3753" w:name="Sit_Filitosa_7"/>
      <w:r w:rsidRPr="00A0014D">
        <w:t>Filitosa 7</w:t>
      </w:r>
    </w:p>
    <w:bookmarkEnd w:id="3753"/>
    <w:p w14:paraId="269D95CA" w14:textId="77777777" w:rsidR="0076285D" w:rsidRPr="00A0014D" w:rsidRDefault="0076285D" w:rsidP="0076285D">
      <w:pPr>
        <w:jc w:val="both"/>
        <w:rPr>
          <w:lang w:val="fr-FR"/>
        </w:rPr>
      </w:pPr>
    </w:p>
    <w:p w14:paraId="068831B1" w14:textId="77777777" w:rsidR="007C501E" w:rsidRPr="00A0014D" w:rsidRDefault="007C501E" w:rsidP="0076285D">
      <w:pPr>
        <w:jc w:val="both"/>
        <w:rPr>
          <w:lang w:val="fr-FR"/>
        </w:rPr>
      </w:pPr>
      <w:r w:rsidRPr="00A0014D">
        <w:rPr>
          <w:lang w:val="fr-FR"/>
        </w:rPr>
        <w:t>Buste, casque, visage (SS BIB)</w:t>
      </w:r>
    </w:p>
    <w:p w14:paraId="31E6F578" w14:textId="77777777" w:rsidR="007C501E" w:rsidRPr="00A0014D" w:rsidRDefault="007C501E" w:rsidP="0076285D">
      <w:pPr>
        <w:jc w:val="both"/>
        <w:rPr>
          <w:lang w:val="fr-FR"/>
        </w:rPr>
      </w:pPr>
    </w:p>
    <w:p w14:paraId="0463CFD8" w14:textId="77777777" w:rsidR="000415F3" w:rsidRPr="00A0014D" w:rsidRDefault="000415F3" w:rsidP="004B33DE">
      <w:pPr>
        <w:pStyle w:val="Heading3"/>
      </w:pPr>
      <w:bookmarkStart w:id="3754" w:name="Sit_Filitosa_8"/>
      <w:r w:rsidRPr="00A0014D">
        <w:t>Filitosa 8</w:t>
      </w:r>
    </w:p>
    <w:bookmarkEnd w:id="3754"/>
    <w:p w14:paraId="04293D61" w14:textId="77777777" w:rsidR="000415F3" w:rsidRPr="00A0014D" w:rsidRDefault="000415F3" w:rsidP="0076285D">
      <w:pPr>
        <w:jc w:val="both"/>
        <w:rPr>
          <w:lang w:val="fr-FR"/>
        </w:rPr>
      </w:pPr>
    </w:p>
    <w:p w14:paraId="3D2476A6" w14:textId="77777777" w:rsidR="007C501E" w:rsidRPr="00A0014D" w:rsidRDefault="007C501E" w:rsidP="007C501E">
      <w:pPr>
        <w:jc w:val="both"/>
        <w:rPr>
          <w:lang w:val="fr-FR"/>
        </w:rPr>
      </w:pPr>
      <w:r w:rsidRPr="00A0014D">
        <w:rPr>
          <w:lang w:val="fr-FR"/>
        </w:rPr>
        <w:t>Buste, casque, visage, cuirasse (SS BIB)</w:t>
      </w:r>
    </w:p>
    <w:p w14:paraId="3AE891ED" w14:textId="77777777" w:rsidR="007C501E" w:rsidRPr="00A0014D" w:rsidRDefault="007C501E" w:rsidP="0076285D">
      <w:pPr>
        <w:jc w:val="both"/>
        <w:rPr>
          <w:lang w:val="fr-FR"/>
        </w:rPr>
      </w:pPr>
    </w:p>
    <w:p w14:paraId="0732FFDA" w14:textId="77777777" w:rsidR="007C501E" w:rsidRPr="00A0014D" w:rsidRDefault="007C501E" w:rsidP="0076285D">
      <w:pPr>
        <w:jc w:val="both"/>
        <w:rPr>
          <w:lang w:val="fr-FR"/>
        </w:rPr>
      </w:pPr>
    </w:p>
    <w:p w14:paraId="4A8DFE00" w14:textId="77777777" w:rsidR="000415F3" w:rsidRPr="00A0014D" w:rsidRDefault="000415F3" w:rsidP="004B33DE">
      <w:pPr>
        <w:pStyle w:val="Heading3"/>
      </w:pPr>
      <w:bookmarkStart w:id="3755" w:name="Sit_Filitosa_9"/>
      <w:r w:rsidRPr="00A0014D">
        <w:t>Filitosa 9</w:t>
      </w:r>
    </w:p>
    <w:bookmarkEnd w:id="3755"/>
    <w:p w14:paraId="44561B7E" w14:textId="77777777" w:rsidR="007C501E" w:rsidRPr="00A0014D" w:rsidRDefault="007C501E" w:rsidP="00071526">
      <w:pPr>
        <w:jc w:val="both"/>
        <w:rPr>
          <w:lang w:val="fr-FR"/>
        </w:rPr>
      </w:pPr>
    </w:p>
    <w:p w14:paraId="36699447" w14:textId="77777777" w:rsidR="007C501E" w:rsidRPr="00A0014D" w:rsidRDefault="007C501E" w:rsidP="00071526">
      <w:pPr>
        <w:jc w:val="both"/>
        <w:rPr>
          <w:lang w:val="fr-FR"/>
        </w:rPr>
      </w:pPr>
      <w:r w:rsidRPr="00A0014D">
        <w:rPr>
          <w:lang w:val="fr-FR"/>
        </w:rPr>
        <w:t>Casque, visage (SS BIB)</w:t>
      </w:r>
    </w:p>
    <w:p w14:paraId="0B6A4A07" w14:textId="77777777" w:rsidR="007C501E" w:rsidRPr="00A0014D" w:rsidRDefault="007C501E" w:rsidP="00071526">
      <w:pPr>
        <w:jc w:val="both"/>
        <w:rPr>
          <w:lang w:val="fr-FR"/>
        </w:rPr>
      </w:pPr>
    </w:p>
    <w:p w14:paraId="07A6A70B" w14:textId="77777777" w:rsidR="007C501E" w:rsidRPr="00260E80" w:rsidRDefault="007C501E" w:rsidP="004B33DE">
      <w:pPr>
        <w:pStyle w:val="Heading3"/>
      </w:pPr>
      <w:r w:rsidRPr="00260E80">
        <w:t>Filigosa 11</w:t>
      </w:r>
    </w:p>
    <w:p w14:paraId="1F6302D3" w14:textId="77777777" w:rsidR="007C501E" w:rsidRPr="006702EA" w:rsidRDefault="007C501E" w:rsidP="00071526">
      <w:pPr>
        <w:jc w:val="both"/>
        <w:rPr>
          <w:lang w:val="fr-FR"/>
        </w:rPr>
      </w:pPr>
    </w:p>
    <w:p w14:paraId="34702A7A" w14:textId="77777777" w:rsidR="007C501E" w:rsidRPr="007C501E" w:rsidRDefault="007C501E" w:rsidP="007C501E">
      <w:pPr>
        <w:jc w:val="both"/>
        <w:rPr>
          <w:lang w:val="fr-FR"/>
        </w:rPr>
      </w:pPr>
      <w:r w:rsidRPr="007C501E">
        <w:rPr>
          <w:lang w:val="fr-FR"/>
        </w:rPr>
        <w:t>Buste, cas</w:t>
      </w:r>
      <w:r>
        <w:rPr>
          <w:lang w:val="fr-FR"/>
        </w:rPr>
        <w:t>qu</w:t>
      </w:r>
      <w:r w:rsidRPr="007C501E">
        <w:rPr>
          <w:lang w:val="fr-FR"/>
        </w:rPr>
        <w:t>e, visage</w:t>
      </w:r>
      <w:r>
        <w:rPr>
          <w:lang w:val="fr-FR"/>
        </w:rPr>
        <w:t xml:space="preserve"> (SS BIB)</w:t>
      </w:r>
    </w:p>
    <w:p w14:paraId="4E1A4B48" w14:textId="77777777" w:rsidR="007C501E" w:rsidRPr="007C501E" w:rsidRDefault="007C501E" w:rsidP="00071526">
      <w:pPr>
        <w:jc w:val="both"/>
        <w:rPr>
          <w:lang w:val="fr-FR"/>
        </w:rPr>
      </w:pPr>
    </w:p>
    <w:p w14:paraId="61C6F580" w14:textId="77777777" w:rsidR="007C501E" w:rsidRPr="00260E80" w:rsidRDefault="007C501E" w:rsidP="004B33DE">
      <w:pPr>
        <w:pStyle w:val="Heading3"/>
      </w:pPr>
      <w:r w:rsidRPr="00260E80">
        <w:t>Filigosa 12</w:t>
      </w:r>
    </w:p>
    <w:p w14:paraId="28C5225E" w14:textId="77777777" w:rsidR="007C501E" w:rsidRDefault="007C501E" w:rsidP="007C501E">
      <w:pPr>
        <w:rPr>
          <w:lang w:val="fr-FR"/>
        </w:rPr>
      </w:pPr>
    </w:p>
    <w:p w14:paraId="2DC43515" w14:textId="77777777" w:rsidR="007C501E" w:rsidRPr="007C501E" w:rsidRDefault="007C501E" w:rsidP="007C501E">
      <w:pPr>
        <w:rPr>
          <w:lang w:val="fr-FR"/>
        </w:rPr>
      </w:pPr>
      <w:r>
        <w:rPr>
          <w:lang w:val="fr-FR"/>
        </w:rPr>
        <w:t>Casque, visage (SS BIB)</w:t>
      </w:r>
    </w:p>
    <w:p w14:paraId="5B3544AA" w14:textId="77777777" w:rsidR="007C501E" w:rsidRDefault="007C501E" w:rsidP="00071526">
      <w:pPr>
        <w:jc w:val="both"/>
        <w:rPr>
          <w:lang w:val="fr-FR"/>
        </w:rPr>
      </w:pPr>
    </w:p>
    <w:p w14:paraId="25980606" w14:textId="77777777" w:rsidR="007C501E" w:rsidRPr="00260E80" w:rsidRDefault="007C501E" w:rsidP="004B33DE">
      <w:pPr>
        <w:pStyle w:val="Heading3"/>
      </w:pPr>
      <w:r w:rsidRPr="00260E80">
        <w:t>Filigosa 13</w:t>
      </w:r>
    </w:p>
    <w:p w14:paraId="542BECF8" w14:textId="77777777" w:rsidR="007C501E" w:rsidRPr="007C501E" w:rsidRDefault="007C501E" w:rsidP="007C501E">
      <w:pPr>
        <w:rPr>
          <w:lang w:val="fr-FR"/>
        </w:rPr>
      </w:pPr>
    </w:p>
    <w:p w14:paraId="342EC94D" w14:textId="77777777" w:rsidR="007C501E" w:rsidRPr="007C501E" w:rsidRDefault="007C501E" w:rsidP="007C501E">
      <w:pPr>
        <w:jc w:val="both"/>
        <w:rPr>
          <w:lang w:val="fr-FR"/>
        </w:rPr>
      </w:pPr>
      <w:r w:rsidRPr="007C501E">
        <w:rPr>
          <w:lang w:val="fr-FR"/>
        </w:rPr>
        <w:t>Buste, cas</w:t>
      </w:r>
      <w:r>
        <w:rPr>
          <w:lang w:val="fr-FR"/>
        </w:rPr>
        <w:t>qu</w:t>
      </w:r>
      <w:r w:rsidRPr="007C501E">
        <w:rPr>
          <w:lang w:val="fr-FR"/>
        </w:rPr>
        <w:t>e, visage</w:t>
      </w:r>
      <w:r>
        <w:rPr>
          <w:lang w:val="fr-FR"/>
        </w:rPr>
        <w:t>, cuirasse, poignard (SS BIB)</w:t>
      </w:r>
    </w:p>
    <w:p w14:paraId="01ED5556" w14:textId="77777777" w:rsidR="007C501E" w:rsidRDefault="007C501E" w:rsidP="00071526">
      <w:pPr>
        <w:jc w:val="both"/>
        <w:rPr>
          <w:lang w:val="fr-FR"/>
        </w:rPr>
      </w:pPr>
    </w:p>
    <w:p w14:paraId="08EF66DD" w14:textId="77777777" w:rsidR="00BA33F5" w:rsidRDefault="00BA33F5" w:rsidP="00071526">
      <w:pPr>
        <w:jc w:val="both"/>
        <w:rPr>
          <w:lang w:val="fr-FR"/>
        </w:rPr>
      </w:pPr>
    </w:p>
    <w:p w14:paraId="6349DC9D" w14:textId="77777777" w:rsidR="001D401A" w:rsidRDefault="001D401A" w:rsidP="001D401A">
      <w:pPr>
        <w:pStyle w:val="Heading2"/>
      </w:pPr>
      <w:r>
        <w:t>matière première</w:t>
      </w:r>
    </w:p>
    <w:p w14:paraId="23A169F0" w14:textId="77777777" w:rsidR="001D401A" w:rsidRDefault="001D401A" w:rsidP="00071526">
      <w:pPr>
        <w:jc w:val="both"/>
        <w:rPr>
          <w:lang w:val="fr-FR"/>
        </w:rPr>
      </w:pPr>
    </w:p>
    <w:p w14:paraId="0269F0DC" w14:textId="77777777" w:rsidR="001D401A" w:rsidRDefault="001D401A" w:rsidP="00071526">
      <w:pPr>
        <w:jc w:val="both"/>
        <w:rPr>
          <w:lang w:val="fr-FR"/>
        </w:rPr>
      </w:pPr>
      <w:r w:rsidRPr="0032190F">
        <w:rPr>
          <w:lang w:val="fr-FR"/>
        </w:rPr>
        <w:t>le granit</w:t>
      </w:r>
      <w:r>
        <w:rPr>
          <w:lang w:val="fr-FR"/>
        </w:rPr>
        <w:t>e</w:t>
      </w:r>
      <w:r w:rsidRPr="0032190F">
        <w:rPr>
          <w:lang w:val="fr-FR"/>
        </w:rPr>
        <w:t xml:space="preserve"> a été extrait à prox</w:t>
      </w:r>
      <w:r>
        <w:rPr>
          <w:lang w:val="fr-FR"/>
        </w:rPr>
        <w:t>i</w:t>
      </w:r>
      <w:r w:rsidRPr="0032190F">
        <w:rPr>
          <w:lang w:val="fr-FR"/>
        </w:rPr>
        <w:t>mité du site</w:t>
      </w:r>
      <w:r>
        <w:rPr>
          <w:lang w:val="fr-FR"/>
        </w:rPr>
        <w:t xml:space="preserve"> </w:t>
      </w:r>
      <w:r w:rsidRPr="0032190F">
        <w:rPr>
          <w:lang w:val="fr-FR"/>
        </w:rPr>
        <w:t>(BIB 204 p. 89)</w:t>
      </w:r>
    </w:p>
    <w:p w14:paraId="3549E524" w14:textId="77777777" w:rsidR="001D401A" w:rsidRDefault="001D401A" w:rsidP="00071526">
      <w:pPr>
        <w:jc w:val="both"/>
        <w:rPr>
          <w:lang w:val="fr-FR"/>
        </w:rPr>
      </w:pPr>
    </w:p>
    <w:p w14:paraId="6EE858EA" w14:textId="77777777" w:rsidR="00BA33F5" w:rsidRDefault="00BA33F5" w:rsidP="00426FF9">
      <w:pPr>
        <w:pStyle w:val="Heading1"/>
      </w:pPr>
      <w:bookmarkStart w:id="3756" w:name="Sit_Contorba"/>
      <w:r>
        <w:t>CONTORBA</w:t>
      </w:r>
    </w:p>
    <w:bookmarkEnd w:id="3756"/>
    <w:p w14:paraId="62A7FABF" w14:textId="77777777" w:rsidR="00BA33F5" w:rsidRPr="001C4045" w:rsidRDefault="001C4045" w:rsidP="00071526">
      <w:pPr>
        <w:jc w:val="both"/>
        <w:rPr>
          <w:sz w:val="20"/>
          <w:lang w:val="fr-FR"/>
        </w:rPr>
      </w:pPr>
      <w:r w:rsidRPr="001C4045">
        <w:rPr>
          <w:sz w:val="20"/>
          <w:lang w:val="fr-FR"/>
        </w:rPr>
        <w:t>Cuntorba</w:t>
      </w:r>
    </w:p>
    <w:p w14:paraId="614B6766" w14:textId="77777777" w:rsidR="001C4045" w:rsidRDefault="001C4045" w:rsidP="00071526">
      <w:pPr>
        <w:jc w:val="both"/>
        <w:rPr>
          <w:lang w:val="fr-FR"/>
        </w:rPr>
      </w:pPr>
    </w:p>
    <w:p w14:paraId="24CA911E" w14:textId="679F2837" w:rsidR="001C4045" w:rsidRDefault="00131606" w:rsidP="00071526">
      <w:pPr>
        <w:jc w:val="both"/>
        <w:rPr>
          <w:lang w:val="fr-FR"/>
        </w:rPr>
      </w:pPr>
      <w:r>
        <w:rPr>
          <w:lang w:val="fr-FR"/>
        </w:rPr>
        <w:t xml:space="preserve">Olmeto, </w:t>
      </w:r>
      <w:r w:rsidR="00BA33F5">
        <w:rPr>
          <w:lang w:val="fr-FR"/>
        </w:rPr>
        <w:t>Corse</w:t>
      </w:r>
      <w:r>
        <w:rPr>
          <w:lang w:val="fr-FR"/>
        </w:rPr>
        <w:t>-du-Sud</w:t>
      </w:r>
      <w:r w:rsidR="00BA33F5">
        <w:rPr>
          <w:lang w:val="fr-FR"/>
        </w:rPr>
        <w:t xml:space="preserve">. </w:t>
      </w:r>
      <w:r>
        <w:rPr>
          <w:lang w:val="fr-FR"/>
        </w:rPr>
        <w:t xml:space="preserve">Castellu avec une </w:t>
      </w:r>
      <w:r w:rsidRPr="00131606">
        <w:rPr>
          <w:i/>
          <w:lang w:val="fr-FR"/>
        </w:rPr>
        <w:t>torre</w:t>
      </w:r>
      <w:r>
        <w:rPr>
          <w:lang w:val="fr-FR"/>
        </w:rPr>
        <w:t xml:space="preserve"> </w:t>
      </w:r>
      <w:r w:rsidR="001C4045">
        <w:rPr>
          <w:lang w:val="fr-FR"/>
        </w:rPr>
        <w:t>[</w:t>
      </w:r>
      <w:hyperlink r:id="rId8991" w:anchor="Cul_Turriformes" w:history="1">
        <w:r w:rsidR="001C4045" w:rsidRPr="001C4045">
          <w:rPr>
            <w:rStyle w:val="Hyperlink"/>
            <w:lang w:val="fr-FR"/>
          </w:rPr>
          <w:t>turriforme</w:t>
        </w:r>
      </w:hyperlink>
      <w:r w:rsidR="001C4045">
        <w:rPr>
          <w:lang w:val="fr-FR"/>
        </w:rPr>
        <w:t xml:space="preserve">]. présence d'une "chambre d'entrée", ou anti-chambre, dont le plan évoque une tour tronquée verticalement et accolée à la torra centrale. Cela renvoit aux </w:t>
      </w:r>
      <w:hyperlink r:id="rId8992" w:anchor="Cul_Megalithisme_t_nuraghe_typ_thol_cplx" w:history="1">
        <w:r w:rsidR="001C4045" w:rsidRPr="001C4045">
          <w:rPr>
            <w:rStyle w:val="Hyperlink"/>
            <w:lang w:val="fr-FR"/>
          </w:rPr>
          <w:t>nuraghes complexes</w:t>
        </w:r>
      </w:hyperlink>
      <w:r w:rsidR="001C4045">
        <w:rPr>
          <w:lang w:val="fr-FR"/>
        </w:rPr>
        <w:t xml:space="preserve"> </w:t>
      </w:r>
      <w:r>
        <w:rPr>
          <w:lang w:val="fr-FR"/>
        </w:rPr>
        <w:t xml:space="preserve">(BIB 3089) </w:t>
      </w:r>
      <w:r w:rsidR="001C4045">
        <w:rPr>
          <w:lang w:val="fr-FR"/>
        </w:rPr>
        <w:t>Espace fonctionnel polyvalent avec un rôle important dans la transformation des céréales (BIB 3089). Une seule couche archéologique de fréquentation et abandon qui renvoit au BM (1650-1200 BC) et une destruction au BF (1200-850 BC) (BIB 3089)</w:t>
      </w:r>
      <w:r w:rsidR="001C4045" w:rsidRPr="001C4045">
        <w:rPr>
          <w:i/>
          <w:lang w:val="fr-FR"/>
        </w:rPr>
        <w:t xml:space="preserve"> stèle (BIB 2299)</w:t>
      </w:r>
    </w:p>
    <w:p w14:paraId="0A2DF64E" w14:textId="77777777" w:rsidR="001C4045" w:rsidRDefault="001C4045" w:rsidP="00071526">
      <w:pPr>
        <w:jc w:val="both"/>
        <w:rPr>
          <w:lang w:val="fr-FR"/>
        </w:rPr>
      </w:pPr>
    </w:p>
    <w:p w14:paraId="204ECFFA" w14:textId="77777777" w:rsidR="001C4045" w:rsidRDefault="001C4045" w:rsidP="001C4045">
      <w:pPr>
        <w:pStyle w:val="Heading2"/>
      </w:pPr>
      <w:r>
        <w:t>poignard</w:t>
      </w:r>
    </w:p>
    <w:p w14:paraId="0A8D61CC" w14:textId="77777777" w:rsidR="001C4045" w:rsidRDefault="001C4045" w:rsidP="00071526">
      <w:pPr>
        <w:jc w:val="both"/>
        <w:rPr>
          <w:lang w:val="fr-FR"/>
        </w:rPr>
      </w:pPr>
    </w:p>
    <w:p w14:paraId="6CED7685" w14:textId="77777777" w:rsidR="001C4045" w:rsidRDefault="001C4045" w:rsidP="00071526">
      <w:pPr>
        <w:jc w:val="both"/>
        <w:rPr>
          <w:lang w:val="fr-FR"/>
        </w:rPr>
      </w:pPr>
      <w:r>
        <w:rPr>
          <w:lang w:val="fr-FR"/>
        </w:rPr>
        <w:t xml:space="preserve">Petite lame de poignard à rivets (BIB 3089) Poignard </w:t>
      </w:r>
      <w:r w:rsidRPr="00BA33F5">
        <w:rPr>
          <w:lang w:val="fr-FR"/>
        </w:rPr>
        <w:t>(BIB 2298 p. 22)</w:t>
      </w:r>
    </w:p>
    <w:p w14:paraId="6CE8BAFC" w14:textId="77777777" w:rsidR="001C4045" w:rsidRPr="006702EA" w:rsidRDefault="001C4045" w:rsidP="00071526">
      <w:pPr>
        <w:jc w:val="both"/>
        <w:rPr>
          <w:lang w:val="fr-FR"/>
        </w:rPr>
      </w:pPr>
    </w:p>
    <w:p w14:paraId="375A3A54" w14:textId="77777777" w:rsidR="00837963" w:rsidRPr="006702EA" w:rsidRDefault="00837963" w:rsidP="00242C0F">
      <w:pPr>
        <w:rPr>
          <w:lang w:val="fr-FR"/>
        </w:rPr>
      </w:pPr>
    </w:p>
    <w:p w14:paraId="1B7C67D5" w14:textId="77777777" w:rsidR="000415F3" w:rsidRPr="00426FF9" w:rsidRDefault="000415F3" w:rsidP="00426FF9">
      <w:pPr>
        <w:pStyle w:val="Heading1"/>
        <w:rPr>
          <w:lang w:val="es-ES"/>
        </w:rPr>
      </w:pPr>
      <w:bookmarkStart w:id="3757" w:name="Sit_Tappa"/>
      <w:r w:rsidRPr="00426FF9">
        <w:rPr>
          <w:lang w:val="es-ES"/>
        </w:rPr>
        <w:t>TAPPA</w:t>
      </w:r>
    </w:p>
    <w:bookmarkEnd w:id="3757"/>
    <w:p w14:paraId="0EA81C84" w14:textId="25DF240D" w:rsidR="000415F3" w:rsidRPr="00D33A06" w:rsidRDefault="00D33A06" w:rsidP="00242C0F">
      <w:pPr>
        <w:rPr>
          <w:sz w:val="20"/>
          <w:lang w:val="es-ES"/>
        </w:rPr>
      </w:pPr>
      <w:r>
        <w:rPr>
          <w:sz w:val="20"/>
          <w:lang w:val="es-ES"/>
        </w:rPr>
        <w:t xml:space="preserve">Torre Tappa, </w:t>
      </w:r>
      <w:r w:rsidRPr="00D33A06">
        <w:rPr>
          <w:sz w:val="20"/>
          <w:lang w:val="es-ES"/>
        </w:rPr>
        <w:t xml:space="preserve">Torre de Tappa, </w:t>
      </w:r>
      <w:r w:rsidR="001C4045" w:rsidRPr="00D33A06">
        <w:rPr>
          <w:sz w:val="20"/>
          <w:lang w:val="es-ES"/>
        </w:rPr>
        <w:t xml:space="preserve">≠ </w:t>
      </w:r>
      <w:hyperlink r:id="rId8993" w:anchor="Sit_Tappa_Steles" w:history="1">
        <w:r w:rsidR="001C4045" w:rsidRPr="00D33A06">
          <w:rPr>
            <w:rStyle w:val="Hyperlink"/>
            <w:sz w:val="20"/>
            <w:lang w:val="es-ES"/>
          </w:rPr>
          <w:t>Tappa</w:t>
        </w:r>
      </w:hyperlink>
      <w:r w:rsidR="001C4045" w:rsidRPr="00D33A06">
        <w:rPr>
          <w:sz w:val="20"/>
          <w:lang w:val="es-ES"/>
        </w:rPr>
        <w:t>-Sollacaro</w:t>
      </w:r>
    </w:p>
    <w:p w14:paraId="625AA807" w14:textId="77777777" w:rsidR="001C4045" w:rsidRPr="00D33A06" w:rsidRDefault="001C4045" w:rsidP="00242C0F">
      <w:pPr>
        <w:rPr>
          <w:lang w:val="es-ES"/>
        </w:rPr>
      </w:pPr>
    </w:p>
    <w:p w14:paraId="4AECF799" w14:textId="03619211" w:rsidR="000415F3" w:rsidRDefault="000415F3" w:rsidP="001C4045">
      <w:pPr>
        <w:jc w:val="both"/>
        <w:rPr>
          <w:lang w:val="fr-FR"/>
        </w:rPr>
      </w:pPr>
      <w:r w:rsidRPr="0032190F">
        <w:rPr>
          <w:lang w:val="fr-FR"/>
        </w:rPr>
        <w:t>Le site de Tappa (Porto-Vecchio</w:t>
      </w:r>
      <w:r w:rsidR="001C4045">
        <w:rPr>
          <w:lang w:val="fr-FR"/>
        </w:rPr>
        <w:t xml:space="preserve">, </w:t>
      </w:r>
      <w:r w:rsidR="001C4045" w:rsidRPr="001C4045">
        <w:rPr>
          <w:lang w:val="fr-FR"/>
        </w:rPr>
        <w:t>Corse-du-Sud</w:t>
      </w:r>
      <w:r w:rsidRPr="0032190F">
        <w:rPr>
          <w:lang w:val="fr-FR"/>
        </w:rPr>
        <w:t xml:space="preserve">) </w:t>
      </w:r>
      <w:hyperlink r:id="rId8994" w:anchor="Cul_Turriformes" w:history="1">
        <w:r w:rsidR="001C4045" w:rsidRPr="001C4045">
          <w:rPr>
            <w:rStyle w:val="Hyperlink"/>
            <w:lang w:val="fr-FR"/>
          </w:rPr>
          <w:t>turriforme</w:t>
        </w:r>
      </w:hyperlink>
      <w:r w:rsidR="001C4045" w:rsidRPr="001C4045">
        <w:rPr>
          <w:lang w:val="fr-FR"/>
        </w:rPr>
        <w:t xml:space="preserve"> (BIB 2956)</w:t>
      </w:r>
      <w:r w:rsidRPr="0032190F">
        <w:rPr>
          <w:lang w:val="fr-FR"/>
        </w:rPr>
        <w:t xml:space="preserve"> montre l’apparition précoce d’habitats perchés et permettent de rechercher l’origine des fortifications avant le </w:t>
      </w:r>
      <w:r w:rsidR="000A0783">
        <w:rPr>
          <w:lang w:val="fr-FR"/>
        </w:rPr>
        <w:t>BM</w:t>
      </w:r>
      <w:r w:rsidRPr="0032190F">
        <w:rPr>
          <w:lang w:val="fr-FR"/>
        </w:rPr>
        <w:t>, et non pas en lien avec les « Peuples de la Mer » comme supposé par R. Grosjean (BIB 2298 p. 23)</w:t>
      </w:r>
    </w:p>
    <w:p w14:paraId="7FE3875D" w14:textId="77777777" w:rsidR="007C501E" w:rsidRDefault="001C4045" w:rsidP="007C501E">
      <w:pPr>
        <w:jc w:val="both"/>
        <w:rPr>
          <w:lang w:val="fr-FR"/>
        </w:rPr>
      </w:pPr>
      <w:r>
        <w:rPr>
          <w:lang w:val="fr-FR"/>
        </w:rPr>
        <w:t>2 petits poignards (BIB 3090) Céramique du BM  (BIB 3090)</w:t>
      </w:r>
      <w:r w:rsidR="00D33A06">
        <w:rPr>
          <w:lang w:val="fr-FR"/>
        </w:rPr>
        <w:t xml:space="preserve"> L'essentiel du mobilier des premières fouilles renvoie au BM 2 (~17e s. aec), les nouvelles fouilles: céramiques et 14C renvoie à 1850-1650 BC</w:t>
      </w:r>
      <w:r w:rsidR="004567D8">
        <w:rPr>
          <w:lang w:val="fr-FR"/>
        </w:rPr>
        <w:t>. Présenc d'un foyer central de 4 m2 dans un espace central de 16 m2</w:t>
      </w:r>
      <w:r w:rsidR="00D33A06">
        <w:rPr>
          <w:lang w:val="fr-FR"/>
        </w:rPr>
        <w:t xml:space="preserve"> </w:t>
      </w:r>
      <w:r w:rsidR="00D33A06" w:rsidRPr="00D33A06">
        <w:rPr>
          <w:lang w:val="fr-FR"/>
        </w:rPr>
        <w:t xml:space="preserve">(BIB </w:t>
      </w:r>
      <w:r w:rsidR="00D33A06">
        <w:rPr>
          <w:lang w:val="fr-FR"/>
        </w:rPr>
        <w:t>K. Peche-Quilichini</w:t>
      </w:r>
      <w:r w:rsidR="00D33A06" w:rsidRPr="00D33A06">
        <w:rPr>
          <w:lang w:val="fr-FR"/>
        </w:rPr>
        <w:t xml:space="preserve"> in BIB 3233)</w:t>
      </w:r>
    </w:p>
    <w:p w14:paraId="56CCF25F" w14:textId="77777777" w:rsidR="001C4045" w:rsidRDefault="001C4045" w:rsidP="007C501E">
      <w:pPr>
        <w:jc w:val="both"/>
        <w:rPr>
          <w:lang w:val="fr-FR"/>
        </w:rPr>
      </w:pPr>
    </w:p>
    <w:p w14:paraId="0F7AFC75" w14:textId="77777777" w:rsidR="001C4045" w:rsidRDefault="001C4045" w:rsidP="00426FF9">
      <w:pPr>
        <w:pStyle w:val="Heading1"/>
      </w:pPr>
      <w:bookmarkStart w:id="3758" w:name="Sit_Tappa_Steles"/>
      <w:r>
        <w:t>TAPPA (Steles)</w:t>
      </w:r>
    </w:p>
    <w:bookmarkEnd w:id="3758"/>
    <w:p w14:paraId="7C33D517" w14:textId="7FC1A24A" w:rsidR="001C4045" w:rsidRPr="004567D8" w:rsidRDefault="001C4045" w:rsidP="007C501E">
      <w:pPr>
        <w:jc w:val="both"/>
        <w:rPr>
          <w:sz w:val="20"/>
          <w:lang w:val="fr-FR"/>
        </w:rPr>
      </w:pPr>
      <w:r w:rsidRPr="004567D8">
        <w:rPr>
          <w:sz w:val="20"/>
          <w:lang w:val="fr-FR"/>
        </w:rPr>
        <w:t xml:space="preserve">≠ </w:t>
      </w:r>
      <w:hyperlink r:id="rId8995" w:anchor="Sit_Tappa" w:history="1">
        <w:r w:rsidRPr="004567D8">
          <w:rPr>
            <w:rStyle w:val="Hyperlink"/>
            <w:sz w:val="20"/>
            <w:lang w:val="fr-FR"/>
          </w:rPr>
          <w:t>Tappa</w:t>
        </w:r>
      </w:hyperlink>
      <w:r w:rsidRPr="004567D8">
        <w:rPr>
          <w:sz w:val="20"/>
          <w:lang w:val="fr-FR"/>
        </w:rPr>
        <w:t>-Porto-Vecchio</w:t>
      </w:r>
    </w:p>
    <w:p w14:paraId="6B82C339" w14:textId="77777777" w:rsidR="001C4045" w:rsidRDefault="001C4045" w:rsidP="007C501E">
      <w:pPr>
        <w:jc w:val="both"/>
        <w:rPr>
          <w:lang w:val="fr-FR"/>
        </w:rPr>
      </w:pPr>
    </w:p>
    <w:p w14:paraId="128842E4" w14:textId="2C2856AB" w:rsidR="007C501E" w:rsidRPr="001C4045" w:rsidRDefault="001C4045" w:rsidP="007C501E">
      <w:pPr>
        <w:jc w:val="both"/>
        <w:rPr>
          <w:lang w:val="fr-FR"/>
        </w:rPr>
      </w:pPr>
      <w:r>
        <w:rPr>
          <w:lang w:val="fr-FR"/>
        </w:rPr>
        <w:t xml:space="preserve">Les </w:t>
      </w:r>
      <w:hyperlink r:id="rId8996" w:anchor="Cul_Steles_Corse" w:history="1">
        <w:r w:rsidR="007C501E" w:rsidRPr="001C4045">
          <w:rPr>
            <w:rStyle w:val="Hyperlink"/>
            <w:szCs w:val="20"/>
            <w:lang w:val="fr-FR"/>
          </w:rPr>
          <w:t>stèle(s) corse(s)</w:t>
        </w:r>
      </w:hyperlink>
      <w:r w:rsidR="007C501E" w:rsidRPr="001C4045">
        <w:rPr>
          <w:lang w:val="fr-FR"/>
        </w:rPr>
        <w:t xml:space="preserve"> </w:t>
      </w:r>
      <w:r w:rsidRPr="001C4045">
        <w:rPr>
          <w:lang w:val="fr-FR"/>
        </w:rPr>
        <w:t xml:space="preserve">(Sollacaro, Corse-du-Sud) </w:t>
      </w:r>
      <w:r w:rsidR="007C501E" w:rsidRPr="001C4045">
        <w:rPr>
          <w:lang w:val="fr-FR"/>
        </w:rPr>
        <w:t>(SS BIB)</w:t>
      </w:r>
    </w:p>
    <w:p w14:paraId="107AEEEF" w14:textId="77777777" w:rsidR="000415F3" w:rsidRPr="001C4045" w:rsidRDefault="000415F3" w:rsidP="00242C0F">
      <w:pPr>
        <w:rPr>
          <w:lang w:val="fr-FR"/>
        </w:rPr>
      </w:pPr>
    </w:p>
    <w:p w14:paraId="572D12F3" w14:textId="77777777" w:rsidR="000415F3" w:rsidRPr="0032190F" w:rsidRDefault="000415F3" w:rsidP="00426FF9">
      <w:pPr>
        <w:pStyle w:val="Heading1"/>
      </w:pPr>
      <w:bookmarkStart w:id="3759" w:name="Sit_Calzola_Castellucciu"/>
      <w:r w:rsidRPr="0032190F">
        <w:t>CALZOLA-CASTELLUCCIU</w:t>
      </w:r>
    </w:p>
    <w:bookmarkEnd w:id="3759"/>
    <w:p w14:paraId="773CE318" w14:textId="77777777" w:rsidR="000415F3" w:rsidRPr="0032190F" w:rsidRDefault="000415F3" w:rsidP="00242C0F">
      <w:pPr>
        <w:rPr>
          <w:lang w:val="fr-FR"/>
        </w:rPr>
      </w:pPr>
    </w:p>
    <w:p w14:paraId="75E1025B" w14:textId="77777777" w:rsidR="000415F3" w:rsidRPr="0032190F" w:rsidRDefault="000415F3" w:rsidP="00242C0F">
      <w:pPr>
        <w:rPr>
          <w:lang w:val="fr-FR"/>
        </w:rPr>
      </w:pPr>
      <w:r w:rsidRPr="0032190F">
        <w:rPr>
          <w:lang w:val="fr-FR"/>
        </w:rPr>
        <w:lastRenderedPageBreak/>
        <w:t>Le Calzola-Castellucciu à Pila-Canale en Corse montre l’apparition précoce d’habitats perchés et permettent de rechercher l’origine des fortifications avant le Bronze moyen, et non pas en lien avec les « Peuples de la Mer » comme supposé par R. Grosjean (BIB 2298 p. 23)</w:t>
      </w:r>
    </w:p>
    <w:p w14:paraId="542459F7" w14:textId="77777777" w:rsidR="000415F3" w:rsidRPr="0032190F" w:rsidRDefault="000415F3" w:rsidP="00242C0F">
      <w:pPr>
        <w:rPr>
          <w:lang w:val="fr-FR"/>
        </w:rPr>
      </w:pPr>
    </w:p>
    <w:p w14:paraId="119C2AC8" w14:textId="77777777" w:rsidR="00292A6B" w:rsidRPr="0032190F" w:rsidRDefault="00292A6B" w:rsidP="00426FF9">
      <w:pPr>
        <w:pStyle w:val="Heading1"/>
      </w:pPr>
      <w:bookmarkStart w:id="3760" w:name="Sit_I_Calanchi"/>
      <w:r w:rsidRPr="0032190F">
        <w:t>I CALANCHI</w:t>
      </w:r>
    </w:p>
    <w:bookmarkEnd w:id="3760"/>
    <w:p w14:paraId="2F21EA2A" w14:textId="77777777" w:rsidR="00292A6B" w:rsidRPr="0032190F" w:rsidRDefault="00292A6B" w:rsidP="00242C0F">
      <w:pPr>
        <w:rPr>
          <w:lang w:val="fr-FR"/>
        </w:rPr>
      </w:pPr>
    </w:p>
    <w:p w14:paraId="432106E1" w14:textId="6BD46A9C" w:rsidR="00292A6B" w:rsidRPr="0032190F" w:rsidRDefault="00371038" w:rsidP="00242C0F">
      <w:pPr>
        <w:jc w:val="both"/>
        <w:rPr>
          <w:lang w:val="fr-FR"/>
        </w:rPr>
      </w:pPr>
      <w:r w:rsidRPr="0032190F">
        <w:rPr>
          <w:lang w:val="fr-FR"/>
        </w:rPr>
        <w:t>Le site des Calanchi-Sapar’</w:t>
      </w:r>
      <w:r w:rsidR="003C41DD" w:rsidRPr="0032190F">
        <w:rPr>
          <w:lang w:val="fr-FR"/>
        </w:rPr>
        <w:t xml:space="preserve">Alta </w:t>
      </w:r>
      <w:r w:rsidR="003D3B04" w:rsidRPr="0032190F">
        <w:rPr>
          <w:lang w:val="fr-FR"/>
        </w:rPr>
        <w:t xml:space="preserve">(ou I Calanchi) </w:t>
      </w:r>
      <w:r w:rsidR="006A202E" w:rsidRPr="0032190F">
        <w:rPr>
          <w:lang w:val="fr-FR"/>
        </w:rPr>
        <w:t>est</w:t>
      </w:r>
      <w:r w:rsidR="003C41DD" w:rsidRPr="0032190F">
        <w:rPr>
          <w:lang w:val="fr-FR"/>
        </w:rPr>
        <w:t xml:space="preserve"> situé sur la commune de Sollacaro dans la Corse du Sud et occupe une colline d’une vingtaine d’hectares. L’érosion du granite a fourni des abris</w:t>
      </w:r>
      <w:r w:rsidRPr="0032190F">
        <w:rPr>
          <w:lang w:val="fr-FR"/>
        </w:rPr>
        <w:t xml:space="preserve"> (</w:t>
      </w:r>
      <w:r w:rsidRPr="0032190F">
        <w:rPr>
          <w:i/>
          <w:lang w:val="fr-FR"/>
        </w:rPr>
        <w:t>tafoni</w:t>
      </w:r>
      <w:r w:rsidRPr="0032190F">
        <w:rPr>
          <w:lang w:val="fr-FR"/>
        </w:rPr>
        <w:t>, trou creusé par des agents atmosphérique dans la roche)</w:t>
      </w:r>
      <w:r w:rsidR="003C41DD" w:rsidRPr="0032190F">
        <w:rPr>
          <w:lang w:val="fr-FR"/>
        </w:rPr>
        <w:t xml:space="preserve">. La présence de terres fertiles dans la plaine, les glacis cultivables, la douceur du climat et la proximité de la mer, du fleuve, des sources et des étangs ont favorisés l’implantation humaine. Une première occupation datée du </w:t>
      </w:r>
      <w:hyperlink r:id="rId8997" w:anchor="Cul_Neo_Moyen" w:history="1">
        <w:r w:rsidR="003C41DD" w:rsidRPr="0032190F">
          <w:rPr>
            <w:rStyle w:val="Hyperlink"/>
            <w:lang w:val="fr-FR"/>
          </w:rPr>
          <w:t>N</w:t>
        </w:r>
        <w:r w:rsidR="004567D8">
          <w:rPr>
            <w:rStyle w:val="Hyperlink"/>
            <w:lang w:val="fr-FR"/>
          </w:rPr>
          <w:t>M</w:t>
        </w:r>
      </w:hyperlink>
      <w:r w:rsidR="003C41DD" w:rsidRPr="0032190F">
        <w:rPr>
          <w:lang w:val="fr-FR"/>
        </w:rPr>
        <w:t xml:space="preserve"> est rattaché au </w:t>
      </w:r>
      <w:hyperlink r:id="rId8998" w:anchor="Cul_Basien" w:history="1">
        <w:r w:rsidR="003C41DD" w:rsidRPr="0032190F">
          <w:rPr>
            <w:rStyle w:val="Hyperlink"/>
            <w:lang w:val="fr-FR"/>
          </w:rPr>
          <w:t>Basien</w:t>
        </w:r>
      </w:hyperlink>
      <w:r w:rsidR="003C41DD" w:rsidRPr="0032190F">
        <w:rPr>
          <w:lang w:val="fr-FR"/>
        </w:rPr>
        <w:t xml:space="preserve"> (</w:t>
      </w:r>
      <w:r w:rsidR="00837963" w:rsidRPr="0032190F">
        <w:rPr>
          <w:lang w:val="fr-FR"/>
        </w:rPr>
        <w:t>4</w:t>
      </w:r>
      <w:r w:rsidR="00837963" w:rsidRPr="0032190F">
        <w:rPr>
          <w:vertAlign w:val="superscript"/>
          <w:lang w:val="fr-FR"/>
        </w:rPr>
        <w:t>e</w:t>
      </w:r>
      <w:r w:rsidR="003C41DD" w:rsidRPr="0032190F">
        <w:rPr>
          <w:lang w:val="fr-FR"/>
        </w:rPr>
        <w:t>millénaire av.). Une seconde phase d’une plus grande expansion est attribuée au</w:t>
      </w:r>
      <w:r w:rsidR="004567D8">
        <w:rPr>
          <w:lang w:val="fr-FR"/>
        </w:rPr>
        <w:t xml:space="preserve"> </w:t>
      </w:r>
      <w:hyperlink r:id="rId8999" w:anchor="Cul_Chalco" w:history="1">
        <w:r w:rsidR="00292A6B" w:rsidRPr="0032190F">
          <w:rPr>
            <w:rStyle w:val="Hyperlink"/>
            <w:lang w:val="fr-FR"/>
          </w:rPr>
          <w:t>Chalcolithique</w:t>
        </w:r>
      </w:hyperlink>
      <w:r w:rsidR="003C41DD" w:rsidRPr="0032190F">
        <w:rPr>
          <w:lang w:val="fr-FR"/>
        </w:rPr>
        <w:t xml:space="preserve"> (faciès « </w:t>
      </w:r>
      <w:hyperlink r:id="rId9000" w:anchor="Cul_Terrinien" w:history="1">
        <w:r w:rsidR="003C41DD" w:rsidRPr="0032190F">
          <w:rPr>
            <w:rStyle w:val="Hyperlink"/>
            <w:lang w:val="fr-FR"/>
          </w:rPr>
          <w:t>Terrinien</w:t>
        </w:r>
      </w:hyperlink>
      <w:r w:rsidR="003C41DD" w:rsidRPr="0032190F">
        <w:rPr>
          <w:lang w:val="fr-FR"/>
        </w:rPr>
        <w:t> », IIIe-IIe millénaire av.)</w:t>
      </w:r>
      <w:r w:rsidR="00292A6B" w:rsidRPr="0032190F">
        <w:rPr>
          <w:lang w:val="fr-FR"/>
        </w:rPr>
        <w:t xml:space="preserve">. </w:t>
      </w:r>
      <w:r w:rsidR="003C41DD" w:rsidRPr="0032190F">
        <w:rPr>
          <w:lang w:val="fr-FR"/>
        </w:rPr>
        <w:t>L’</w:t>
      </w:r>
      <w:hyperlink r:id="rId9001" w:anchor="Sit_Obsidienne" w:history="1">
        <w:r w:rsidR="009F2A99" w:rsidRPr="009F2A99">
          <w:rPr>
            <w:rStyle w:val="Hyperlink"/>
            <w:szCs w:val="20"/>
            <w:lang w:val="fr-FR"/>
          </w:rPr>
          <w:t>obsidienne</w:t>
        </w:r>
      </w:hyperlink>
      <w:r w:rsidR="009F2A99">
        <w:rPr>
          <w:color w:val="211D1E"/>
          <w:szCs w:val="20"/>
          <w:lang w:val="fr-FR"/>
        </w:rPr>
        <w:t xml:space="preserve"> </w:t>
      </w:r>
      <w:r w:rsidR="003C41DD" w:rsidRPr="0032190F">
        <w:rPr>
          <w:lang w:val="fr-FR"/>
        </w:rPr>
        <w:t xml:space="preserve">dont la principale source est le </w:t>
      </w:r>
      <w:hyperlink w:anchor="Sit_Monte_Arci" w:history="1">
        <w:r w:rsidR="003C41DD" w:rsidRPr="0032190F">
          <w:rPr>
            <w:rStyle w:val="Hyperlink"/>
            <w:lang w:val="fr-FR"/>
          </w:rPr>
          <w:t>Monte d’Arci</w:t>
        </w:r>
      </w:hyperlink>
      <w:r w:rsidR="003C41DD" w:rsidRPr="0032190F">
        <w:rPr>
          <w:lang w:val="fr-FR"/>
        </w:rPr>
        <w:t xml:space="preserve"> en Sardaigne occupe une place importante dans les produits importés. </w:t>
      </w:r>
      <w:r w:rsidR="00292A6B" w:rsidRPr="0032190F">
        <w:rPr>
          <w:lang w:val="fr-FR"/>
        </w:rPr>
        <w:t xml:space="preserve">Selon J. Cesari les fortifications de ce site seraient du au commerce du </w:t>
      </w:r>
      <w:hyperlink r:id="rId9002" w:anchor="Sit_Cuivre" w:history="1">
        <w:r w:rsidR="009A36BA" w:rsidRPr="001E115E">
          <w:rPr>
            <w:rStyle w:val="Hyperlink"/>
            <w:lang w:val="fr-FR"/>
          </w:rPr>
          <w:t>cuivre</w:t>
        </w:r>
      </w:hyperlink>
      <w:r w:rsidR="00292A6B" w:rsidRPr="0032190F">
        <w:rPr>
          <w:lang w:val="fr-FR"/>
        </w:rPr>
        <w:t>. L’enceinte monumentale est défendue par des tours. Une lame de poignard en cuivre a été découverte.</w:t>
      </w:r>
    </w:p>
    <w:p w14:paraId="6511B35D" w14:textId="77777777" w:rsidR="00371038" w:rsidRPr="0032190F" w:rsidRDefault="00371038" w:rsidP="00242C0F">
      <w:pPr>
        <w:rPr>
          <w:lang w:val="fr-FR"/>
        </w:rPr>
      </w:pPr>
    </w:p>
    <w:p w14:paraId="731AD784" w14:textId="77777777" w:rsidR="00371038" w:rsidRPr="0032190F" w:rsidRDefault="00371038" w:rsidP="00242C0F">
      <w:pPr>
        <w:rPr>
          <w:lang w:val="fr-FR"/>
        </w:rPr>
      </w:pPr>
      <w:r w:rsidRPr="0032190F">
        <w:rPr>
          <w:lang w:val="fr-FR"/>
        </w:rPr>
        <w:t>Plusieurs secteurs sont identifiables :</w:t>
      </w:r>
    </w:p>
    <w:p w14:paraId="67CACFE6" w14:textId="77777777" w:rsidR="00371038" w:rsidRPr="0032190F" w:rsidRDefault="00371038" w:rsidP="00242C0F">
      <w:pPr>
        <w:rPr>
          <w:lang w:val="fr-FR"/>
        </w:rPr>
      </w:pPr>
    </w:p>
    <w:p w14:paraId="6A968896" w14:textId="77777777" w:rsidR="00371038" w:rsidRPr="0032190F" w:rsidRDefault="00371038" w:rsidP="00242C0F">
      <w:pPr>
        <w:rPr>
          <w:lang w:val="fr-FR"/>
        </w:rPr>
      </w:pPr>
      <w:r w:rsidRPr="0032190F">
        <w:rPr>
          <w:lang w:val="fr-FR"/>
        </w:rPr>
        <w:tab/>
        <w:t xml:space="preserve">-la partie sommitale ouest abrite un village fortifié. Ce </w:t>
      </w:r>
      <w:r w:rsidRPr="0032190F">
        <w:rPr>
          <w:i/>
          <w:lang w:val="fr-FR"/>
        </w:rPr>
        <w:t>catsellu</w:t>
      </w:r>
      <w:r w:rsidRPr="0032190F">
        <w:rPr>
          <w:lang w:val="fr-FR"/>
        </w:rPr>
        <w:t xml:space="preserve"> comprend une large enciente de blocs de granit d’un périmètre supérieur à </w:t>
      </w:r>
      <w:smartTag w:uri="urn:schemas-microsoft-com:office:smarttags" w:element="metricconverter">
        <w:smartTagPr>
          <w:attr w:name="ProductID" w:val="100 m"/>
        </w:smartTagPr>
        <w:r w:rsidRPr="0032190F">
          <w:rPr>
            <w:lang w:val="fr-FR"/>
          </w:rPr>
          <w:t>100 m</w:t>
        </w:r>
      </w:smartTag>
      <w:r w:rsidRPr="0032190F">
        <w:rPr>
          <w:lang w:val="fr-FR"/>
        </w:rPr>
        <w:t xml:space="preserve">. Barrant la colline, il est rnforcé par 2 tours. </w:t>
      </w:r>
      <w:r w:rsidR="00A93ABF" w:rsidRPr="0032190F">
        <w:rPr>
          <w:lang w:val="fr-FR"/>
        </w:rPr>
        <w:t>Au</w:t>
      </w:r>
      <w:r w:rsidRPr="0032190F">
        <w:rPr>
          <w:lang w:val="fr-FR"/>
        </w:rPr>
        <w:t xml:space="preserve"> Sud-Oues</w:t>
      </w:r>
      <w:r w:rsidR="00A93ABF" w:rsidRPr="0032190F">
        <w:rPr>
          <w:lang w:val="fr-FR"/>
        </w:rPr>
        <w:t>t</w:t>
      </w:r>
      <w:r w:rsidRPr="0032190F">
        <w:rPr>
          <w:lang w:val="fr-FR"/>
        </w:rPr>
        <w:t xml:space="preserve">, une autre torra de faible diamètre 8 à </w:t>
      </w:r>
      <w:smartTag w:uri="urn:schemas-microsoft-com:office:smarttags" w:element="metricconverter">
        <w:smartTagPr>
          <w:attr w:name="ProductID" w:val="9 m"/>
        </w:smartTagPr>
        <w:r w:rsidRPr="0032190F">
          <w:rPr>
            <w:lang w:val="fr-FR"/>
          </w:rPr>
          <w:t>9 m</w:t>
        </w:r>
      </w:smartTag>
      <w:r w:rsidRPr="0032190F">
        <w:rPr>
          <w:lang w:val="fr-FR"/>
        </w:rPr>
        <w:t xml:space="preserve"> occupe le haut du chaos rocheux central, au sommet d’un  apic rocheux d’une vingtaine de m assurant le contrôle de ka plaine et de l’embouchure du Taravu</w:t>
      </w:r>
    </w:p>
    <w:p w14:paraId="2C02E11F" w14:textId="77777777" w:rsidR="00371038" w:rsidRPr="0032190F" w:rsidRDefault="00371038" w:rsidP="00242C0F">
      <w:pPr>
        <w:rPr>
          <w:lang w:val="fr-FR"/>
        </w:rPr>
      </w:pPr>
      <w:r w:rsidRPr="0032190F">
        <w:rPr>
          <w:lang w:val="fr-FR"/>
        </w:rPr>
        <w:tab/>
        <w:t xml:space="preserve">-la terrasse nord e Sapar’Alta sur </w:t>
      </w:r>
      <w:smartTag w:uri="urn:schemas-microsoft-com:office:smarttags" w:element="metricconverter">
        <w:smartTagPr>
          <w:attr w:name="ProductID" w:val="300 m2"/>
        </w:smartTagPr>
        <w:r w:rsidRPr="0032190F">
          <w:rPr>
            <w:lang w:val="fr-FR"/>
          </w:rPr>
          <w:t>300 m</w:t>
        </w:r>
        <w:r w:rsidRPr="0032190F">
          <w:rPr>
            <w:vertAlign w:val="superscript"/>
            <w:lang w:val="fr-FR"/>
          </w:rPr>
          <w:t>2</w:t>
        </w:r>
      </w:smartTag>
      <w:r w:rsidRPr="0032190F">
        <w:rPr>
          <w:lang w:val="fr-FR"/>
        </w:rPr>
        <w:t xml:space="preserve"> reçoit des grandes habitations</w:t>
      </w:r>
    </w:p>
    <w:p w14:paraId="05833B0E" w14:textId="46F499A5" w:rsidR="00371038" w:rsidRPr="0032190F" w:rsidRDefault="00371038" w:rsidP="00242C0F">
      <w:pPr>
        <w:rPr>
          <w:lang w:val="fr-FR"/>
        </w:rPr>
      </w:pPr>
      <w:r w:rsidRPr="0032190F">
        <w:rPr>
          <w:lang w:val="fr-FR"/>
        </w:rPr>
        <w:tab/>
        <w:t xml:space="preserve">-l’abri de </w:t>
      </w:r>
      <w:r w:rsidR="001A16D8" w:rsidRPr="0032190F">
        <w:rPr>
          <w:lang w:val="fr-FR"/>
        </w:rPr>
        <w:t>S</w:t>
      </w:r>
      <w:r w:rsidRPr="0032190F">
        <w:rPr>
          <w:lang w:val="fr-FR"/>
        </w:rPr>
        <w:t xml:space="preserve">apar’Alta est une structure d’habita </w:t>
      </w:r>
      <w:r w:rsidR="001A16D8" w:rsidRPr="0032190F">
        <w:rPr>
          <w:lang w:val="fr-FR"/>
        </w:rPr>
        <w:t xml:space="preserve">englobant un </w:t>
      </w:r>
      <w:r w:rsidR="001A16D8" w:rsidRPr="0032190F">
        <w:rPr>
          <w:i/>
          <w:lang w:val="fr-FR"/>
        </w:rPr>
        <w:t>tafonu</w:t>
      </w:r>
      <w:r w:rsidR="001A16D8" w:rsidRPr="0032190F">
        <w:rPr>
          <w:lang w:val="fr-FR"/>
        </w:rPr>
        <w:t xml:space="preserve"> et </w:t>
      </w:r>
      <w:r w:rsidRPr="0032190F">
        <w:rPr>
          <w:lang w:val="fr-FR"/>
        </w:rPr>
        <w:t>datée du Néolithique terminal-</w:t>
      </w:r>
      <w:hyperlink r:id="rId9003" w:anchor="Cul_Chalco" w:history="1">
        <w:r w:rsidRPr="0032190F">
          <w:rPr>
            <w:rStyle w:val="Hyperlink"/>
            <w:lang w:val="fr-FR"/>
          </w:rPr>
          <w:t>Chalcolithique</w:t>
        </w:r>
      </w:hyperlink>
      <w:r w:rsidRPr="0032190F">
        <w:rPr>
          <w:lang w:val="fr-FR"/>
        </w:rPr>
        <w:t xml:space="preserve"> et de l’âge du Bronze</w:t>
      </w:r>
      <w:r w:rsidR="001A16D8" w:rsidRPr="0032190F">
        <w:rPr>
          <w:lang w:val="fr-FR"/>
        </w:rPr>
        <w:t xml:space="preserve">. Dans </w:t>
      </w:r>
      <w:r w:rsidR="00E04DE2" w:rsidRPr="0032190F">
        <w:rPr>
          <w:lang w:val="fr-FR"/>
        </w:rPr>
        <w:t>ce secteur 2 sépultures collect</w:t>
      </w:r>
      <w:r w:rsidR="001A16D8" w:rsidRPr="0032190F">
        <w:rPr>
          <w:lang w:val="fr-FR"/>
        </w:rPr>
        <w:t>ives ont livrées du matériel chalcolithique. Le sol des cavités était dalée et l’ouvertue murée. Devant l’entrée de tafonu II, un petit menhir semble indiquer l’emplacement de la sépulture</w:t>
      </w:r>
    </w:p>
    <w:p w14:paraId="167D44EE" w14:textId="77777777" w:rsidR="001A16D8" w:rsidRPr="0032190F" w:rsidRDefault="001A16D8" w:rsidP="00242C0F">
      <w:pPr>
        <w:rPr>
          <w:lang w:val="fr-FR"/>
        </w:rPr>
      </w:pPr>
      <w:r w:rsidRPr="0032190F">
        <w:rPr>
          <w:lang w:val="fr-FR"/>
        </w:rPr>
        <w:t>(</w:t>
      </w:r>
      <w:r w:rsidR="0070027E" w:rsidRPr="0032190F">
        <w:rPr>
          <w:lang w:val="fr-FR"/>
        </w:rPr>
        <w:t>BIB</w:t>
      </w:r>
      <w:r w:rsidRPr="0032190F">
        <w:rPr>
          <w:lang w:val="fr-FR"/>
        </w:rPr>
        <w:t xml:space="preserve"> 204 p. 93)</w:t>
      </w:r>
    </w:p>
    <w:p w14:paraId="5ECA24D1" w14:textId="77777777" w:rsidR="001A16D8" w:rsidRPr="0032190F" w:rsidRDefault="001A16D8" w:rsidP="00242C0F">
      <w:pPr>
        <w:rPr>
          <w:lang w:val="fr-FR"/>
        </w:rPr>
      </w:pPr>
    </w:p>
    <w:p w14:paraId="0BF35546" w14:textId="044F66B5" w:rsidR="001A16D8" w:rsidRPr="0032190F" w:rsidRDefault="001A16D8" w:rsidP="00242C0F">
      <w:pPr>
        <w:rPr>
          <w:lang w:val="fr-FR"/>
        </w:rPr>
      </w:pPr>
      <w:r w:rsidRPr="0032190F">
        <w:rPr>
          <w:lang w:val="fr-FR"/>
        </w:rPr>
        <w:t xml:space="preserve">Après la période du </w:t>
      </w:r>
      <w:hyperlink r:id="rId9004" w:anchor="Cul_Bronze_Ancien" w:history="1">
        <w:r w:rsidRPr="0032190F">
          <w:rPr>
            <w:rStyle w:val="Hyperlink"/>
            <w:lang w:val="fr-FR"/>
          </w:rPr>
          <w:t>B</w:t>
        </w:r>
        <w:r w:rsidR="00B94E32">
          <w:rPr>
            <w:rStyle w:val="Hyperlink"/>
            <w:lang w:val="fr-FR"/>
          </w:rPr>
          <w:t>A</w:t>
        </w:r>
      </w:hyperlink>
      <w:r w:rsidRPr="0032190F">
        <w:rPr>
          <w:lang w:val="fr-FR"/>
        </w:rPr>
        <w:t xml:space="preserve">, le site connaît une faible fréquentation au </w:t>
      </w:r>
      <w:hyperlink r:id="rId9005" w:anchor="Cul_Bronze_Moyen" w:history="1">
        <w:r w:rsidRPr="0032190F">
          <w:rPr>
            <w:rStyle w:val="Hyperlink"/>
            <w:lang w:val="fr-FR"/>
          </w:rPr>
          <w:t>Bronze moyen</w:t>
        </w:r>
      </w:hyperlink>
      <w:r w:rsidRPr="0032190F">
        <w:rPr>
          <w:lang w:val="fr-FR"/>
        </w:rPr>
        <w:t xml:space="preserve"> et final (</w:t>
      </w:r>
      <w:r w:rsidR="0070027E" w:rsidRPr="0032190F">
        <w:rPr>
          <w:lang w:val="fr-FR"/>
        </w:rPr>
        <w:t>BIB</w:t>
      </w:r>
      <w:r w:rsidRPr="0032190F">
        <w:rPr>
          <w:lang w:val="fr-FR"/>
        </w:rPr>
        <w:t xml:space="preserve"> 204 p. 93)</w:t>
      </w:r>
      <w:r w:rsidR="000415F3" w:rsidRPr="0032190F">
        <w:rPr>
          <w:lang w:val="fr-FR"/>
        </w:rPr>
        <w:t>. Ce site montre l’apparition précoce d’habitats perchés et permettent de rechercher l’origine des fortifications avant le Bronze moyen, et non pas en lien avec les « Peuples de la Mer » comme supposé par R. Grosjean (BIB 2298 p. 23)</w:t>
      </w:r>
    </w:p>
    <w:p w14:paraId="111B0EC3" w14:textId="77777777" w:rsidR="002E5CD4" w:rsidRPr="0032190F" w:rsidRDefault="002E5CD4" w:rsidP="00242C0F">
      <w:pPr>
        <w:rPr>
          <w:lang w:val="fr-FR"/>
        </w:rPr>
      </w:pPr>
    </w:p>
    <w:p w14:paraId="56120862" w14:textId="77777777" w:rsidR="00292A6B" w:rsidRPr="0032190F" w:rsidRDefault="00292A6B" w:rsidP="00426FF9">
      <w:pPr>
        <w:pStyle w:val="Heading1"/>
      </w:pPr>
      <w:bookmarkStart w:id="3761" w:name="Sit_Cuntorba"/>
      <w:r w:rsidRPr="0032190F">
        <w:t>CUNTORBA (Site de)</w:t>
      </w:r>
    </w:p>
    <w:bookmarkEnd w:id="3761"/>
    <w:p w14:paraId="0CD884A0" w14:textId="77777777" w:rsidR="00292A6B" w:rsidRPr="0032190F" w:rsidRDefault="00292A6B" w:rsidP="00242C0F">
      <w:pPr>
        <w:rPr>
          <w:lang w:val="fr-FR"/>
        </w:rPr>
      </w:pPr>
    </w:p>
    <w:p w14:paraId="6964AC9D" w14:textId="77777777" w:rsidR="00292A6B" w:rsidRPr="0032190F" w:rsidRDefault="00292A6B" w:rsidP="00242C0F">
      <w:pPr>
        <w:rPr>
          <w:lang w:val="fr-FR"/>
        </w:rPr>
      </w:pPr>
      <w:r w:rsidRPr="0032190F">
        <w:rPr>
          <w:lang w:val="fr-FR"/>
        </w:rPr>
        <w:t xml:space="preserve">Site de Corse. Site fortifié avec une tour de plus de </w:t>
      </w:r>
      <w:smartTag w:uri="urn:schemas-microsoft-com:office:smarttags" w:element="metricconverter">
        <w:smartTagPr>
          <w:attr w:name="ProductID" w:val="8 m"/>
        </w:smartTagPr>
        <w:r w:rsidRPr="0032190F">
          <w:rPr>
            <w:lang w:val="fr-FR"/>
          </w:rPr>
          <w:t>8 m</w:t>
        </w:r>
      </w:smartTag>
      <w:r w:rsidRPr="0032190F">
        <w:rPr>
          <w:lang w:val="fr-FR"/>
        </w:rPr>
        <w:t xml:space="preserve"> ( ?) de haut</w:t>
      </w:r>
      <w:r w:rsidR="001D2592" w:rsidRPr="0032190F">
        <w:rPr>
          <w:lang w:val="fr-FR"/>
        </w:rPr>
        <w:t>.</w:t>
      </w:r>
    </w:p>
    <w:p w14:paraId="563EEF9B" w14:textId="77777777" w:rsidR="001D2592" w:rsidRPr="0032190F" w:rsidRDefault="001D2592" w:rsidP="00242C0F">
      <w:pPr>
        <w:rPr>
          <w:lang w:val="fr-FR"/>
        </w:rPr>
      </w:pPr>
    </w:p>
    <w:p w14:paraId="477AEEB7" w14:textId="77777777" w:rsidR="001D2592" w:rsidRPr="0032190F" w:rsidRDefault="001D2592" w:rsidP="00426FF9">
      <w:pPr>
        <w:pStyle w:val="Heading1"/>
      </w:pPr>
      <w:bookmarkStart w:id="3762" w:name="Sit_Cuciurpula"/>
      <w:r w:rsidRPr="0032190F">
        <w:t>CUCIURPULA</w:t>
      </w:r>
      <w:bookmarkEnd w:id="3762"/>
    </w:p>
    <w:p w14:paraId="5224C16A" w14:textId="77777777" w:rsidR="00BC1508" w:rsidRPr="0032190F" w:rsidRDefault="00BC1508" w:rsidP="001D2592">
      <w:pPr>
        <w:rPr>
          <w:lang w:val="fr-FR"/>
        </w:rPr>
      </w:pPr>
    </w:p>
    <w:p w14:paraId="671CDEAA" w14:textId="3B85DDD8" w:rsidR="001D2592" w:rsidRPr="0032190F" w:rsidRDefault="001D2592" w:rsidP="001D2592">
      <w:pPr>
        <w:rPr>
          <w:lang w:val="fr-FR" w:eastAsia="en-GB"/>
        </w:rPr>
      </w:pPr>
      <w:r w:rsidRPr="0032190F">
        <w:rPr>
          <w:lang w:val="fr-FR"/>
        </w:rPr>
        <w:t xml:space="preserve">Sites d’habitat (18 maisons à plan ovoïde) de Corse </w:t>
      </w:r>
      <w:bookmarkStart w:id="3763" w:name="_Hlk124009450"/>
      <w:r w:rsidRPr="0032190F">
        <w:rPr>
          <w:lang w:val="fr-FR"/>
        </w:rPr>
        <w:t>su</w:t>
      </w:r>
      <w:r w:rsidR="00A148DE">
        <w:rPr>
          <w:lang w:val="fr-FR"/>
        </w:rPr>
        <w:t>d</w:t>
      </w:r>
      <w:r w:rsidRPr="0032190F">
        <w:rPr>
          <w:lang w:val="fr-FR"/>
        </w:rPr>
        <w:t xml:space="preserve">-occidentale </w:t>
      </w:r>
      <w:bookmarkEnd w:id="3763"/>
      <w:r w:rsidRPr="0032190F">
        <w:rPr>
          <w:lang w:val="fr-FR"/>
        </w:rPr>
        <w:t xml:space="preserve">installés sur le versant sud de la Punta Curciurpula. L’espace montre un déplacement des populations du haut (BF 1200-850) vers le bas (Fer 1b (700-550) en passant par le milieu (Fer 1a : 850-700) </w:t>
      </w:r>
      <w:r w:rsidRPr="0032190F">
        <w:rPr>
          <w:lang w:val="fr-FR" w:eastAsia="en-GB"/>
        </w:rPr>
        <w:t>(BIB T. Lachenal in réunion d’équipe ASM-SPP, 2015)</w:t>
      </w:r>
    </w:p>
    <w:p w14:paraId="599713D2" w14:textId="2A37EF8C" w:rsidR="001D2592" w:rsidRDefault="001D2592" w:rsidP="009A36BA">
      <w:pPr>
        <w:jc w:val="both"/>
        <w:rPr>
          <w:lang w:val="fr-FR" w:eastAsia="en-GB"/>
        </w:rPr>
      </w:pPr>
      <w:r w:rsidRPr="0032190F">
        <w:rPr>
          <w:lang w:val="fr-FR" w:eastAsia="en-GB"/>
        </w:rPr>
        <w:t xml:space="preserve">Découverte de pendeloques olivaire en bronze datées de l’âge du fer, d’un fragment probable de </w:t>
      </w:r>
      <w:hyperlink r:id="rId9006" w:anchor="Cul_Precoloniale_Obj_ling_peau_boeuf" w:history="1">
        <w:r w:rsidR="009A36BA" w:rsidRPr="00E615DD">
          <w:rPr>
            <w:rStyle w:val="Hyperlink"/>
            <w:lang w:val="fr-FR"/>
          </w:rPr>
          <w:t>ling</w:t>
        </w:r>
        <w:r w:rsidR="009A36BA">
          <w:rPr>
            <w:rStyle w:val="Hyperlink"/>
            <w:lang w:val="fr-FR"/>
          </w:rPr>
          <w:t xml:space="preserve">ots </w:t>
        </w:r>
        <w:r w:rsidR="00A148DE">
          <w:rPr>
            <w:rStyle w:val="Hyperlink"/>
            <w:lang w:val="fr-FR"/>
          </w:rPr>
          <w:t>PDB</w:t>
        </w:r>
      </w:hyperlink>
      <w:r w:rsidR="009A36BA" w:rsidRPr="0032190F">
        <w:rPr>
          <w:lang w:val="fr-FR" w:eastAsia="en-GB"/>
        </w:rPr>
        <w:t xml:space="preserve"> </w:t>
      </w:r>
      <w:r w:rsidRPr="0032190F">
        <w:rPr>
          <w:lang w:val="fr-FR" w:eastAsia="en-GB"/>
        </w:rPr>
        <w:t>(circulation en Méditerranée du 14</w:t>
      </w:r>
      <w:r w:rsidRPr="0032190F">
        <w:rPr>
          <w:vertAlign w:val="superscript"/>
          <w:lang w:val="fr-FR" w:eastAsia="en-GB"/>
        </w:rPr>
        <w:t>e</w:t>
      </w:r>
      <w:r w:rsidRPr="0032190F">
        <w:rPr>
          <w:lang w:val="fr-FR" w:eastAsia="en-GB"/>
        </w:rPr>
        <w:t xml:space="preserve"> au 11</w:t>
      </w:r>
      <w:r w:rsidRPr="0032190F">
        <w:rPr>
          <w:vertAlign w:val="superscript"/>
          <w:lang w:val="fr-FR" w:eastAsia="en-GB"/>
        </w:rPr>
        <w:t>e</w:t>
      </w:r>
      <w:r w:rsidRPr="0032190F">
        <w:rPr>
          <w:lang w:val="fr-FR" w:eastAsia="en-GB"/>
        </w:rPr>
        <w:t xml:space="preserve"> aec, v. </w:t>
      </w:r>
      <w:hyperlink r:id="rId9007" w:anchor="Sit_Sant_Anastasia" w:history="1">
        <w:r w:rsidRPr="00E615DD">
          <w:rPr>
            <w:rStyle w:val="Hyperlink"/>
            <w:lang w:val="fr-FR" w:eastAsia="en-GB"/>
          </w:rPr>
          <w:t>S</w:t>
        </w:r>
        <w:r w:rsidR="00E615DD" w:rsidRPr="00E615DD">
          <w:rPr>
            <w:rStyle w:val="Hyperlink"/>
            <w:lang w:val="fr-FR" w:eastAsia="en-GB"/>
          </w:rPr>
          <w:t>ant</w:t>
        </w:r>
        <w:r w:rsidRPr="00E615DD">
          <w:rPr>
            <w:rStyle w:val="Hyperlink"/>
            <w:lang w:val="fr-FR" w:eastAsia="en-GB"/>
          </w:rPr>
          <w:t xml:space="preserve"> Anastasia</w:t>
        </w:r>
      </w:hyperlink>
      <w:r w:rsidRPr="0032190F">
        <w:rPr>
          <w:lang w:val="fr-FR" w:eastAsia="en-GB"/>
        </w:rPr>
        <w:t>, Sète, Sardaigne où ils sont très nombreuux (BIB T. Lachenal in réunion d’équipe ASM-SPP, 2015)</w:t>
      </w:r>
    </w:p>
    <w:p w14:paraId="13E046FE" w14:textId="77777777" w:rsidR="00E615DD" w:rsidRDefault="00E615DD" w:rsidP="001D2592">
      <w:pPr>
        <w:rPr>
          <w:lang w:val="fr-FR" w:eastAsia="en-GB"/>
        </w:rPr>
      </w:pPr>
    </w:p>
    <w:p w14:paraId="1E1040BD" w14:textId="77777777" w:rsidR="00E615DD" w:rsidRPr="0032190F" w:rsidRDefault="00E615DD" w:rsidP="00426FF9">
      <w:pPr>
        <w:pStyle w:val="Heading1"/>
      </w:pPr>
      <w:bookmarkStart w:id="3764" w:name="Sit_Sant_Anastasia"/>
      <w:r>
        <w:t>SANT ANASTASIA</w:t>
      </w:r>
    </w:p>
    <w:bookmarkEnd w:id="3764"/>
    <w:p w14:paraId="70904A8E" w14:textId="77777777" w:rsidR="00365486" w:rsidRPr="009A36BA" w:rsidRDefault="00E615DD" w:rsidP="001D2592">
      <w:pPr>
        <w:rPr>
          <w:sz w:val="20"/>
          <w:lang w:val="fr-FR" w:eastAsia="en-GB"/>
        </w:rPr>
      </w:pPr>
      <w:r w:rsidRPr="009A36BA">
        <w:rPr>
          <w:sz w:val="20"/>
          <w:lang w:val="fr-FR" w:eastAsia="en-GB"/>
        </w:rPr>
        <w:t>Sant'Anastasia</w:t>
      </w:r>
    </w:p>
    <w:p w14:paraId="6A8916C1" w14:textId="77777777" w:rsidR="00E615DD" w:rsidRDefault="00E615DD" w:rsidP="001D2592">
      <w:pPr>
        <w:rPr>
          <w:lang w:val="fr-FR" w:eastAsia="en-GB"/>
        </w:rPr>
      </w:pPr>
    </w:p>
    <w:p w14:paraId="283ADCFB" w14:textId="46716F62" w:rsidR="00E615DD" w:rsidRDefault="004D73B0" w:rsidP="001D2592">
      <w:pPr>
        <w:rPr>
          <w:lang w:val="fr-FR" w:eastAsia="en-GB"/>
        </w:rPr>
      </w:pPr>
      <w:r>
        <w:rPr>
          <w:lang w:val="fr-FR" w:eastAsia="en-GB"/>
        </w:rPr>
        <w:t xml:space="preserve">Sant Anastasia </w:t>
      </w:r>
      <w:r w:rsidR="00E615DD" w:rsidRPr="0032190F">
        <w:rPr>
          <w:lang w:val="fr-FR" w:eastAsia="en-GB"/>
        </w:rPr>
        <w:t>(Borgo, Corse)</w:t>
      </w:r>
      <w:r w:rsidR="00E615DD">
        <w:rPr>
          <w:lang w:val="fr-FR" w:eastAsia="en-GB"/>
        </w:rPr>
        <w:t xml:space="preserve">, </w:t>
      </w:r>
      <w:r w:rsidR="00E615DD" w:rsidRPr="00E615DD">
        <w:rPr>
          <w:lang w:val="fr-FR" w:eastAsia="en-GB"/>
        </w:rPr>
        <w:t>sur la partie tyrrhénienne</w:t>
      </w:r>
      <w:r w:rsidR="00E615DD">
        <w:rPr>
          <w:lang w:val="fr-FR" w:eastAsia="en-GB"/>
        </w:rPr>
        <w:t xml:space="preserve">,  </w:t>
      </w:r>
      <w:hyperlink r:id="rId9008" w:anchor="Cul_Precoloniale_Obj_ling_peau_boeuf" w:history="1">
        <w:r w:rsidR="00E615DD" w:rsidRPr="00E615DD">
          <w:rPr>
            <w:rStyle w:val="Hyperlink"/>
            <w:lang w:val="fr-FR"/>
          </w:rPr>
          <w:t>ling</w:t>
        </w:r>
        <w:r w:rsidR="009A36BA">
          <w:rPr>
            <w:rStyle w:val="Hyperlink"/>
            <w:lang w:val="fr-FR"/>
          </w:rPr>
          <w:t xml:space="preserve">ots </w:t>
        </w:r>
        <w:r w:rsidR="00833AE9">
          <w:rPr>
            <w:rStyle w:val="Hyperlink"/>
            <w:lang w:val="fr-FR"/>
          </w:rPr>
          <w:t>PDB</w:t>
        </w:r>
      </w:hyperlink>
      <w:r w:rsidR="00E615DD">
        <w:rPr>
          <w:lang w:val="fr-FR" w:eastAsia="en-GB"/>
        </w:rPr>
        <w:t xml:space="preserve"> ~</w:t>
      </w:r>
      <w:r>
        <w:rPr>
          <w:lang w:val="fr-FR" w:eastAsia="en-GB"/>
        </w:rPr>
        <w:t xml:space="preserve"> </w:t>
      </w:r>
      <w:r w:rsidR="00E615DD">
        <w:rPr>
          <w:lang w:val="fr-FR" w:eastAsia="en-GB"/>
        </w:rPr>
        <w:t xml:space="preserve">monde </w:t>
      </w:r>
      <w:hyperlink r:id="rId9009" w:anchor="Cul_Mycenien" w:history="1">
        <w:r w:rsidR="00E615DD" w:rsidRPr="004D73B0">
          <w:rPr>
            <w:rStyle w:val="Hyperlink"/>
            <w:lang w:val="fr-FR" w:eastAsia="en-GB"/>
          </w:rPr>
          <w:t>mycénien</w:t>
        </w:r>
      </w:hyperlink>
      <w:r w:rsidR="00E615DD">
        <w:rPr>
          <w:lang w:val="fr-FR" w:eastAsia="en-GB"/>
        </w:rPr>
        <w:t xml:space="preserve"> (BIB 2874)</w:t>
      </w:r>
      <w:r w:rsidR="003119A6">
        <w:rPr>
          <w:lang w:val="fr-FR" w:eastAsia="en-GB"/>
        </w:rPr>
        <w:t xml:space="preserve"> </w:t>
      </w:r>
      <w:r w:rsidR="003119A6" w:rsidRPr="003119A6">
        <w:rPr>
          <w:lang w:val="fr-FR" w:eastAsia="en-GB"/>
        </w:rPr>
        <w:t xml:space="preserve">v. </w:t>
      </w:r>
      <w:hyperlink r:id="rId9010" w:anchor="Sit_Palavas" w:history="1">
        <w:r w:rsidR="003119A6" w:rsidRPr="003119A6">
          <w:rPr>
            <w:rStyle w:val="Hyperlink"/>
            <w:lang w:val="fr-FR" w:eastAsia="en-GB"/>
          </w:rPr>
          <w:t>Palavas</w:t>
        </w:r>
      </w:hyperlink>
      <w:r w:rsidR="003119A6" w:rsidRPr="003119A6">
        <w:rPr>
          <w:lang w:val="fr-FR" w:eastAsia="en-GB"/>
        </w:rPr>
        <w:t xml:space="preserve"> (SS BIB)</w:t>
      </w:r>
    </w:p>
    <w:p w14:paraId="753C4E1D" w14:textId="77777777" w:rsidR="00E615DD" w:rsidRDefault="00E615DD" w:rsidP="001D2592">
      <w:pPr>
        <w:rPr>
          <w:lang w:val="fr-FR" w:eastAsia="en-GB"/>
        </w:rPr>
      </w:pPr>
    </w:p>
    <w:p w14:paraId="258DB2EF" w14:textId="77777777" w:rsidR="00E615DD" w:rsidRDefault="00E615DD" w:rsidP="00426FF9">
      <w:pPr>
        <w:pStyle w:val="Heading1"/>
      </w:pPr>
      <w:bookmarkStart w:id="3765" w:name="Sit_Campo_Stefano"/>
      <w:r>
        <w:t>CAMPO STEFANO</w:t>
      </w:r>
    </w:p>
    <w:bookmarkEnd w:id="3765"/>
    <w:p w14:paraId="4816532A" w14:textId="77777777" w:rsidR="00E615DD" w:rsidRPr="00F514DA" w:rsidRDefault="0075124A" w:rsidP="001D2592">
      <w:pPr>
        <w:rPr>
          <w:sz w:val="20"/>
          <w:lang w:val="fr-FR" w:eastAsia="en-GB"/>
        </w:rPr>
      </w:pPr>
      <w:r w:rsidRPr="00F514DA">
        <w:rPr>
          <w:sz w:val="20"/>
          <w:lang w:val="fr-FR" w:eastAsia="en-GB"/>
        </w:rPr>
        <w:t>Campu Stefanu</w:t>
      </w:r>
    </w:p>
    <w:p w14:paraId="1B815205" w14:textId="77777777" w:rsidR="0075124A" w:rsidRDefault="0075124A" w:rsidP="001D2592">
      <w:pPr>
        <w:rPr>
          <w:lang w:val="fr-FR" w:eastAsia="en-GB"/>
        </w:rPr>
      </w:pPr>
    </w:p>
    <w:p w14:paraId="4B344289" w14:textId="4E382FDA" w:rsidR="0075124A" w:rsidRDefault="006E5D77" w:rsidP="001D2592">
      <w:pPr>
        <w:rPr>
          <w:lang w:val="fr-FR" w:eastAsia="en-GB"/>
        </w:rPr>
      </w:pPr>
      <w:r>
        <w:rPr>
          <w:lang w:val="fr-FR" w:eastAsia="en-GB"/>
        </w:rPr>
        <w:t xml:space="preserve">Corse. </w:t>
      </w:r>
      <w:r w:rsidR="00E615DD">
        <w:rPr>
          <w:lang w:val="fr-FR" w:eastAsia="en-GB"/>
        </w:rPr>
        <w:t xml:space="preserve">Sur la </w:t>
      </w:r>
      <w:r w:rsidR="00E615DD" w:rsidRPr="00E615DD">
        <w:rPr>
          <w:lang w:val="fr-FR" w:eastAsia="en-GB"/>
        </w:rPr>
        <w:t>côte occidentale</w:t>
      </w:r>
      <w:r w:rsidR="00E615DD">
        <w:rPr>
          <w:lang w:val="fr-FR" w:eastAsia="en-GB"/>
        </w:rPr>
        <w:t>,</w:t>
      </w:r>
      <w:r w:rsidR="00E615DD" w:rsidRPr="00E615DD">
        <w:rPr>
          <w:lang w:val="fr-FR" w:eastAsia="en-GB"/>
        </w:rPr>
        <w:t xml:space="preserve"> </w:t>
      </w:r>
      <w:r w:rsidR="0075124A">
        <w:rPr>
          <w:lang w:val="fr-FR" w:eastAsia="en-GB"/>
        </w:rPr>
        <w:t xml:space="preserve">Impressa </w:t>
      </w:r>
      <w:hyperlink r:id="rId9011" w:anchor="Cul_Impressa__cer_SPRWIT" w:history="1">
        <w:r w:rsidR="0043233D">
          <w:rPr>
            <w:rStyle w:val="Hyperlink"/>
            <w:lang w:val="fr-FR" w:eastAsia="en-GB"/>
          </w:rPr>
          <w:t>WIT</w:t>
        </w:r>
      </w:hyperlink>
      <w:r w:rsidR="0075124A">
        <w:rPr>
          <w:lang w:val="fr-FR" w:eastAsia="en-GB"/>
        </w:rPr>
        <w:t xml:space="preserve"> (BIB 2769)</w:t>
      </w:r>
    </w:p>
    <w:p w14:paraId="2EE96EDE" w14:textId="1E1A1AB6" w:rsidR="00E615DD" w:rsidRDefault="00000000" w:rsidP="001D2592">
      <w:pPr>
        <w:rPr>
          <w:lang w:val="fr-FR" w:eastAsia="en-GB"/>
        </w:rPr>
      </w:pPr>
      <w:hyperlink r:id="rId9012" w:anchor="Cul_Precoloniale_Obj_perle_ambre" w:history="1">
        <w:r w:rsidR="00E615DD" w:rsidRPr="00E615DD">
          <w:rPr>
            <w:rStyle w:val="Hyperlink"/>
            <w:lang w:val="fr-FR" w:eastAsia="en-GB"/>
          </w:rPr>
          <w:t>perles d'ambres de la Baltique</w:t>
        </w:r>
      </w:hyperlink>
      <w:r w:rsidR="0072537D">
        <w:rPr>
          <w:lang w:val="fr-FR" w:eastAsia="en-GB"/>
        </w:rPr>
        <w:t xml:space="preserve"> </w:t>
      </w:r>
      <w:r w:rsidR="00E615DD">
        <w:rPr>
          <w:lang w:val="fr-FR" w:eastAsia="en-GB"/>
        </w:rPr>
        <w:t>~</w:t>
      </w:r>
      <w:r w:rsidR="0072537D">
        <w:rPr>
          <w:lang w:val="fr-FR" w:eastAsia="en-GB"/>
        </w:rPr>
        <w:t xml:space="preserve"> </w:t>
      </w:r>
      <w:r w:rsidR="00E615DD">
        <w:rPr>
          <w:lang w:val="fr-FR" w:eastAsia="en-GB"/>
        </w:rPr>
        <w:t xml:space="preserve">monde </w:t>
      </w:r>
      <w:hyperlink r:id="rId9013" w:anchor="Cul_Mycenien" w:history="1">
        <w:r w:rsidR="004D73B0" w:rsidRPr="004D73B0">
          <w:rPr>
            <w:rStyle w:val="Hyperlink"/>
            <w:lang w:val="fr-FR" w:eastAsia="en-GB"/>
          </w:rPr>
          <w:t>mycénien</w:t>
        </w:r>
      </w:hyperlink>
      <w:r w:rsidR="004D73B0">
        <w:rPr>
          <w:lang w:val="fr-FR" w:eastAsia="en-GB"/>
        </w:rPr>
        <w:t xml:space="preserve"> </w:t>
      </w:r>
      <w:r w:rsidR="00E615DD">
        <w:rPr>
          <w:lang w:val="fr-FR" w:eastAsia="en-GB"/>
        </w:rPr>
        <w:t>(BIB 2874)</w:t>
      </w:r>
    </w:p>
    <w:p w14:paraId="4C4F001B" w14:textId="77777777" w:rsidR="00E615DD" w:rsidRPr="0032190F" w:rsidRDefault="00E615DD" w:rsidP="001D2592">
      <w:pPr>
        <w:rPr>
          <w:lang w:val="fr-FR" w:eastAsia="en-GB"/>
        </w:rPr>
      </w:pPr>
    </w:p>
    <w:p w14:paraId="0DC3F443" w14:textId="77777777" w:rsidR="00365486" w:rsidRPr="0032190F" w:rsidRDefault="00365486" w:rsidP="00426FF9">
      <w:pPr>
        <w:pStyle w:val="Heading1"/>
      </w:pPr>
      <w:bookmarkStart w:id="3766" w:name="Sit_Haute_Maurienne"/>
      <w:r w:rsidRPr="0032190F">
        <w:t>HAUTE-MAURIENNE</w:t>
      </w:r>
    </w:p>
    <w:bookmarkEnd w:id="3766"/>
    <w:p w14:paraId="317E69C2" w14:textId="77777777" w:rsidR="00365486" w:rsidRPr="0032190F" w:rsidRDefault="00365486" w:rsidP="001D2592">
      <w:pPr>
        <w:rPr>
          <w:lang w:val="fr-FR" w:eastAsia="en-GB"/>
        </w:rPr>
      </w:pPr>
    </w:p>
    <w:p w14:paraId="59AC12E3" w14:textId="27863346" w:rsidR="00FE7731" w:rsidRDefault="00365486" w:rsidP="00FE7731">
      <w:pPr>
        <w:jc w:val="both"/>
        <w:rPr>
          <w:szCs w:val="20"/>
          <w:lang w:val="fr-FR" w:eastAsia="en-GB"/>
        </w:rPr>
      </w:pPr>
      <w:r w:rsidRPr="0032190F">
        <w:rPr>
          <w:lang w:val="fr-FR" w:eastAsia="en-GB"/>
        </w:rPr>
        <w:t xml:space="preserve">Sites d’art rupestre : </w:t>
      </w:r>
      <w:hyperlink r:id="rId9014" w:anchor="Sit_Aussois" w:history="1">
        <w:r w:rsidRPr="0032190F">
          <w:rPr>
            <w:rStyle w:val="Hyperlink"/>
            <w:lang w:val="fr-FR" w:eastAsia="en-GB"/>
          </w:rPr>
          <w:t>Aussois</w:t>
        </w:r>
      </w:hyperlink>
      <w:r w:rsidRPr="0032190F">
        <w:rPr>
          <w:lang w:val="fr-FR" w:eastAsia="en-GB"/>
        </w:rPr>
        <w:t xml:space="preserve">, Arcelle Neuve, Chantelouve, </w:t>
      </w:r>
      <w:hyperlink r:id="rId9015" w:anchor="Sit_Rocher_Chateau" w:history="1">
        <w:r w:rsidRPr="0032190F">
          <w:rPr>
            <w:rStyle w:val="Hyperlink"/>
            <w:lang w:val="fr-FR" w:eastAsia="en-GB"/>
          </w:rPr>
          <w:t>Rocher du Chateau</w:t>
        </w:r>
      </w:hyperlink>
      <w:r w:rsidRPr="0032190F">
        <w:rPr>
          <w:lang w:val="fr-FR" w:eastAsia="en-GB"/>
        </w:rPr>
        <w:t>, Plan des Glières, La Fara, Pisselerand, Vallon de la Rocheure, etc. (BIB 2231 p. 102)</w:t>
      </w:r>
      <w:r w:rsidR="00FE7731" w:rsidRPr="0032190F">
        <w:rPr>
          <w:lang w:val="fr-FR" w:eastAsia="en-GB"/>
        </w:rPr>
        <w:t xml:space="preserve"> </w:t>
      </w:r>
      <w:hyperlink r:id="rId9016" w:anchor="Sit_Lanslevillard" w:history="1">
        <w:r w:rsidR="00FE7731" w:rsidRPr="0032190F">
          <w:rPr>
            <w:rStyle w:val="Hyperlink"/>
            <w:szCs w:val="20"/>
            <w:lang w:val="fr-FR" w:eastAsia="en-GB"/>
          </w:rPr>
          <w:t>Lanslevillard</w:t>
        </w:r>
      </w:hyperlink>
      <w:r w:rsidR="00FE7731" w:rsidRPr="0032190F">
        <w:rPr>
          <w:szCs w:val="20"/>
          <w:lang w:val="fr-FR" w:eastAsia="en-GB"/>
        </w:rPr>
        <w:t xml:space="preserve">, </w:t>
      </w:r>
      <w:hyperlink r:id="rId9017" w:anchor="Sit_Lanslebourg" w:history="1">
        <w:r w:rsidR="00FE7731" w:rsidRPr="0032190F">
          <w:rPr>
            <w:rStyle w:val="Hyperlink"/>
            <w:szCs w:val="20"/>
            <w:lang w:val="fr-FR" w:eastAsia="en-GB"/>
          </w:rPr>
          <w:t>Lanslebourg</w:t>
        </w:r>
      </w:hyperlink>
      <w:r w:rsidR="00FE7731" w:rsidRPr="0032190F">
        <w:rPr>
          <w:szCs w:val="20"/>
          <w:lang w:val="fr-FR" w:eastAsia="en-GB"/>
        </w:rPr>
        <w:t xml:space="preserve"> (SS BIB)</w:t>
      </w:r>
    </w:p>
    <w:p w14:paraId="395D7F62" w14:textId="77777777" w:rsidR="00FE7731" w:rsidRPr="0032190F" w:rsidRDefault="00FE7731" w:rsidP="00FE7731">
      <w:pPr>
        <w:rPr>
          <w:szCs w:val="20"/>
          <w:lang w:val="fr-FR" w:eastAsia="en-GB"/>
        </w:rPr>
      </w:pPr>
    </w:p>
    <w:p w14:paraId="52ECA22D" w14:textId="77777777" w:rsidR="00547CF5" w:rsidRPr="0032190F" w:rsidRDefault="00F30959" w:rsidP="00426FF9">
      <w:pPr>
        <w:pStyle w:val="Heading1"/>
      </w:pPr>
      <w:bookmarkStart w:id="3767" w:name="Sit_Aussois"/>
      <w:r w:rsidRPr="0032190F">
        <w:t>AUSSOIS</w:t>
      </w:r>
      <w:bookmarkEnd w:id="3767"/>
    </w:p>
    <w:p w14:paraId="5B166E70" w14:textId="77777777" w:rsidR="00F30959" w:rsidRPr="0032190F" w:rsidRDefault="00F30959" w:rsidP="00952EF5">
      <w:pPr>
        <w:jc w:val="both"/>
        <w:rPr>
          <w:lang w:val="fr-FR"/>
        </w:rPr>
      </w:pPr>
    </w:p>
    <w:p w14:paraId="0697B394" w14:textId="72C1B748" w:rsidR="00365486" w:rsidRDefault="00365486" w:rsidP="007D1B11">
      <w:pPr>
        <w:jc w:val="both"/>
        <w:rPr>
          <w:lang w:val="fr-FR"/>
        </w:rPr>
      </w:pPr>
      <w:r w:rsidRPr="0032190F">
        <w:rPr>
          <w:lang w:val="fr-FR"/>
        </w:rPr>
        <w:t>S</w:t>
      </w:r>
      <w:r w:rsidR="00547CF5" w:rsidRPr="0032190F">
        <w:rPr>
          <w:lang w:val="fr-FR"/>
        </w:rPr>
        <w:t xml:space="preserve">ite </w:t>
      </w:r>
      <w:r w:rsidRPr="0032190F">
        <w:rPr>
          <w:lang w:val="fr-FR"/>
        </w:rPr>
        <w:t xml:space="preserve">d’art rupestre </w:t>
      </w:r>
      <w:r w:rsidR="00547CF5" w:rsidRPr="0032190F">
        <w:rPr>
          <w:lang w:val="fr-FR"/>
        </w:rPr>
        <w:t xml:space="preserve">de </w:t>
      </w:r>
      <w:hyperlink r:id="rId9018" w:anchor="Sit_Haute_Maurienne" w:history="1">
        <w:r w:rsidR="00547CF5" w:rsidRPr="0032190F">
          <w:rPr>
            <w:rStyle w:val="Hyperlink"/>
            <w:lang w:val="fr-FR"/>
          </w:rPr>
          <w:t>Haute-Maurienne</w:t>
        </w:r>
      </w:hyperlink>
      <w:r w:rsidR="00547CF5" w:rsidRPr="0032190F">
        <w:rPr>
          <w:lang w:val="fr-FR"/>
        </w:rPr>
        <w:t xml:space="preserve"> </w:t>
      </w:r>
      <w:r w:rsidR="00022112" w:rsidRPr="0032190F">
        <w:rPr>
          <w:lang w:val="fr-FR"/>
        </w:rPr>
        <w:t xml:space="preserve">(Savoie) </w:t>
      </w:r>
      <w:r w:rsidRPr="0032190F">
        <w:rPr>
          <w:lang w:val="fr-FR"/>
        </w:rPr>
        <w:t xml:space="preserve">qui </w:t>
      </w:r>
      <w:r w:rsidR="00547CF5" w:rsidRPr="0032190F">
        <w:rPr>
          <w:lang w:val="fr-FR"/>
        </w:rPr>
        <w:t>regroupe des gravures du Fer</w:t>
      </w:r>
      <w:r w:rsidR="00022112" w:rsidRPr="0032190F">
        <w:rPr>
          <w:lang w:val="fr-FR"/>
        </w:rPr>
        <w:t xml:space="preserve"> dont des représentations de </w:t>
      </w:r>
      <w:hyperlink r:id="rId9019" w:anchor="Cul_Proto_Art_TAC_A_att" w:history="1">
        <w:r w:rsidR="00952EF5" w:rsidRPr="0032190F">
          <w:rPr>
            <w:rStyle w:val="Hyperlink"/>
            <w:lang w:val="fr-FR"/>
          </w:rPr>
          <w:t>char</w:t>
        </w:r>
      </w:hyperlink>
      <w:r w:rsidR="002411F8" w:rsidRPr="0032190F">
        <w:rPr>
          <w:lang w:val="fr-FR"/>
        </w:rPr>
        <w:t xml:space="preserve"> </w:t>
      </w:r>
      <w:r w:rsidR="00022112" w:rsidRPr="0032190F">
        <w:rPr>
          <w:lang w:val="fr-FR"/>
        </w:rPr>
        <w:t>(BIB 2045 p. 21)</w:t>
      </w:r>
      <w:r w:rsidRPr="0032190F">
        <w:rPr>
          <w:lang w:val="fr-FR"/>
        </w:rPr>
        <w:t>, des figures « méandro-spiraliques » (BIB 2231 p. 100)</w:t>
      </w:r>
      <w:r w:rsidR="007D1B11" w:rsidRPr="0032190F">
        <w:rPr>
          <w:lang w:val="fr-FR"/>
        </w:rPr>
        <w:t xml:space="preserve"> </w:t>
      </w:r>
      <w:r w:rsidRPr="0032190F">
        <w:rPr>
          <w:lang w:val="fr-FR"/>
        </w:rPr>
        <w:t>Les nombreuses figurations de guerrier présentent parfois des corps bitriangulaires comparables à ceux du style géométrique dérivé d’Italie (Sala Consilina) ou du pseudo-ionique (</w:t>
      </w:r>
      <w:hyperlink r:id="rId9020" w:anchor="Sit_Pegue" w:history="1">
        <w:r w:rsidR="0096466D">
          <w:rPr>
            <w:rStyle w:val="Hyperlink"/>
            <w:lang w:val="fr-FR"/>
          </w:rPr>
          <w:t>Saint-Marcel</w:t>
        </w:r>
      </w:hyperlink>
      <w:r w:rsidRPr="0032190F">
        <w:rPr>
          <w:lang w:val="fr-FR"/>
        </w:rPr>
        <w:t>) et indique une datation au 7</w:t>
      </w:r>
      <w:r w:rsidRPr="0032190F">
        <w:rPr>
          <w:vertAlign w:val="superscript"/>
          <w:lang w:val="fr-FR"/>
        </w:rPr>
        <w:t>e</w:t>
      </w:r>
      <w:r w:rsidRPr="0032190F">
        <w:rPr>
          <w:lang w:val="fr-FR"/>
        </w:rPr>
        <w:t>-4</w:t>
      </w:r>
      <w:r w:rsidRPr="0032190F">
        <w:rPr>
          <w:vertAlign w:val="superscript"/>
          <w:lang w:val="fr-FR"/>
        </w:rPr>
        <w:t>e</w:t>
      </w:r>
      <w:r w:rsidRPr="0032190F">
        <w:rPr>
          <w:lang w:val="fr-FR"/>
        </w:rPr>
        <w:t xml:space="preserve"> aec (BIB 2231 p. 102)</w:t>
      </w:r>
    </w:p>
    <w:p w14:paraId="04D0F608" w14:textId="77777777" w:rsidR="00115FED" w:rsidRDefault="00115FED" w:rsidP="007D1B11">
      <w:pPr>
        <w:jc w:val="both"/>
        <w:rPr>
          <w:lang w:val="fr-FR"/>
        </w:rPr>
      </w:pPr>
      <w:r>
        <w:rPr>
          <w:lang w:val="fr-FR"/>
        </w:rPr>
        <w:t>Entre 1300/1500 m et 2800 m d'altitude (BIB visite été 2019)</w:t>
      </w:r>
    </w:p>
    <w:p w14:paraId="5F7B4C66" w14:textId="77777777" w:rsidR="00F668C8" w:rsidRDefault="00F668C8" w:rsidP="00952EF5">
      <w:pPr>
        <w:jc w:val="both"/>
        <w:rPr>
          <w:lang w:val="fr-FR"/>
        </w:rPr>
      </w:pPr>
    </w:p>
    <w:p w14:paraId="182EC770" w14:textId="77777777" w:rsidR="00115FED" w:rsidRDefault="007460D6" w:rsidP="00115FED">
      <w:pPr>
        <w:pStyle w:val="Heading2"/>
      </w:pPr>
      <w:bookmarkStart w:id="3768" w:name="Sit_Aussois_thm"/>
      <w:r>
        <w:t>t</w:t>
      </w:r>
      <w:r w:rsidR="00115FED">
        <w:t>hém</w:t>
      </w:r>
      <w:r w:rsidR="00DE55E6">
        <w:t>es</w:t>
      </w:r>
    </w:p>
    <w:bookmarkEnd w:id="3768"/>
    <w:p w14:paraId="55A5DA1E" w14:textId="77777777" w:rsidR="00115FED" w:rsidRDefault="00115FED" w:rsidP="00952EF5">
      <w:pPr>
        <w:jc w:val="both"/>
        <w:rPr>
          <w:lang w:val="fr-FR"/>
        </w:rPr>
      </w:pPr>
    </w:p>
    <w:p w14:paraId="56ADA736" w14:textId="484C0299" w:rsidR="00115FED" w:rsidRDefault="00115FED" w:rsidP="00952EF5">
      <w:pPr>
        <w:jc w:val="both"/>
        <w:rPr>
          <w:lang w:val="fr-FR"/>
        </w:rPr>
      </w:pPr>
      <w:r>
        <w:rPr>
          <w:lang w:val="fr-FR"/>
        </w:rPr>
        <w:t>Généralement des anthropomorphes sexués et armés (</w:t>
      </w:r>
      <w:hyperlink r:id="rId9021" w:anchor="Cul_Art_TAC_T_t_lance" w:history="1">
        <w:r w:rsidR="00DE55E6">
          <w:rPr>
            <w:rStyle w:val="Hyperlink"/>
            <w:lang w:val="it-IT"/>
          </w:rPr>
          <w:t>lances</w:t>
        </w:r>
      </w:hyperlink>
      <w:r>
        <w:rPr>
          <w:lang w:val="fr-FR"/>
        </w:rPr>
        <w:t>, épées, etc.), des zoomorphes (principalement chiens et bouquetins) (BIB visite été 2019)</w:t>
      </w:r>
    </w:p>
    <w:p w14:paraId="5EF49530" w14:textId="77777777" w:rsidR="00115FED" w:rsidRDefault="00115FED" w:rsidP="00952EF5">
      <w:pPr>
        <w:jc w:val="both"/>
        <w:rPr>
          <w:lang w:val="fr-FR"/>
        </w:rPr>
      </w:pPr>
    </w:p>
    <w:p w14:paraId="680C32B8" w14:textId="77777777" w:rsidR="00115FED" w:rsidRDefault="007460D6" w:rsidP="00115FED">
      <w:pPr>
        <w:pStyle w:val="Heading2"/>
      </w:pPr>
      <w:r>
        <w:t>r</w:t>
      </w:r>
      <w:r w:rsidR="00115FED">
        <w:t>épartition spatiale</w:t>
      </w:r>
    </w:p>
    <w:p w14:paraId="3702A658" w14:textId="77777777" w:rsidR="00115FED" w:rsidRDefault="00115FED" w:rsidP="00115FED">
      <w:pPr>
        <w:jc w:val="both"/>
        <w:rPr>
          <w:lang w:val="fr-FR"/>
        </w:rPr>
      </w:pPr>
    </w:p>
    <w:p w14:paraId="7BB44E37" w14:textId="77777777" w:rsidR="00115FED" w:rsidRDefault="00115FED" w:rsidP="00115FED">
      <w:pPr>
        <w:jc w:val="both"/>
        <w:rPr>
          <w:lang w:val="fr-FR"/>
        </w:rPr>
      </w:pPr>
      <w:r>
        <w:rPr>
          <w:lang w:val="fr-FR"/>
        </w:rPr>
        <w:t>Parc archéologique des Lozes (BIB visite été 2019)</w:t>
      </w:r>
    </w:p>
    <w:p w14:paraId="4F29826D" w14:textId="77777777" w:rsidR="00115FED" w:rsidRDefault="00115FED" w:rsidP="00115FED">
      <w:pPr>
        <w:jc w:val="both"/>
        <w:rPr>
          <w:lang w:val="fr-FR"/>
        </w:rPr>
      </w:pPr>
    </w:p>
    <w:p w14:paraId="067D5F8D" w14:textId="77777777" w:rsidR="00115FED" w:rsidRDefault="00115FED" w:rsidP="00115FED">
      <w:pPr>
        <w:pStyle w:val="Heading3"/>
      </w:pPr>
      <w:r>
        <w:t>Zone 5</w:t>
      </w:r>
    </w:p>
    <w:p w14:paraId="12C7506F" w14:textId="77777777" w:rsidR="00115FED" w:rsidRPr="007460D6" w:rsidRDefault="00115FED" w:rsidP="00115FED">
      <w:pPr>
        <w:rPr>
          <w:sz w:val="20"/>
          <w:lang w:val="fr-FR"/>
        </w:rPr>
      </w:pPr>
      <w:r w:rsidRPr="007460D6">
        <w:rPr>
          <w:sz w:val="20"/>
          <w:lang w:val="fr-FR"/>
        </w:rPr>
        <w:t>Roche 5</w:t>
      </w:r>
    </w:p>
    <w:p w14:paraId="03656C3F" w14:textId="77777777" w:rsidR="00115FED" w:rsidRDefault="00115FED" w:rsidP="00115FED">
      <w:pPr>
        <w:rPr>
          <w:lang w:val="fr-FR"/>
        </w:rPr>
      </w:pPr>
    </w:p>
    <w:p w14:paraId="64F67005" w14:textId="77777777" w:rsidR="00115FED" w:rsidRDefault="00115FED" w:rsidP="00115FED">
      <w:pPr>
        <w:rPr>
          <w:lang w:val="fr-FR"/>
        </w:rPr>
      </w:pPr>
      <w:r>
        <w:rPr>
          <w:lang w:val="fr-FR"/>
        </w:rPr>
        <w:t>Superposition:</w:t>
      </w:r>
    </w:p>
    <w:p w14:paraId="5D34666D" w14:textId="77777777" w:rsidR="00115FED" w:rsidRDefault="00115FED" w:rsidP="00115FED">
      <w:pPr>
        <w:rPr>
          <w:lang w:val="fr-FR"/>
        </w:rPr>
      </w:pPr>
    </w:p>
    <w:p w14:paraId="3E4A520B" w14:textId="77777777" w:rsidR="00115FED" w:rsidRDefault="00115FED" w:rsidP="00115FED">
      <w:pPr>
        <w:rPr>
          <w:lang w:val="fr-FR"/>
        </w:rPr>
      </w:pPr>
      <w:r>
        <w:rPr>
          <w:lang w:val="fr-FR"/>
        </w:rPr>
        <w:t>Phase ancienne: bouquetin</w:t>
      </w:r>
    </w:p>
    <w:p w14:paraId="443A3FCB" w14:textId="458A43C7" w:rsidR="00115FED" w:rsidRDefault="00115FED" w:rsidP="00115FED">
      <w:pPr>
        <w:rPr>
          <w:lang w:val="fr-FR"/>
        </w:rPr>
      </w:pPr>
      <w:r>
        <w:rPr>
          <w:lang w:val="fr-FR"/>
        </w:rPr>
        <w:t xml:space="preserve">Phase récente: personnage avec </w:t>
      </w:r>
      <w:hyperlink r:id="rId9022" w:anchor="Cul_Art_TAC_T_t_lance" w:history="1">
        <w:r w:rsidR="00DE55E6">
          <w:rPr>
            <w:rStyle w:val="Hyperlink"/>
            <w:lang w:val="it-IT"/>
          </w:rPr>
          <w:t>lance</w:t>
        </w:r>
      </w:hyperlink>
      <w:r w:rsidR="00DE55E6">
        <w:rPr>
          <w:lang w:val="it-IT"/>
        </w:rPr>
        <w:t xml:space="preserve"> </w:t>
      </w:r>
      <w:r>
        <w:rPr>
          <w:lang w:val="fr-FR"/>
        </w:rPr>
        <w:t>portée à la hauteur de la taille (lancier)</w:t>
      </w:r>
    </w:p>
    <w:p w14:paraId="09AE39BF" w14:textId="77777777" w:rsidR="00115FED" w:rsidRDefault="00115FED" w:rsidP="00115FED">
      <w:pPr>
        <w:rPr>
          <w:lang w:val="fr-FR"/>
        </w:rPr>
      </w:pPr>
      <w:r>
        <w:rPr>
          <w:lang w:val="fr-FR"/>
        </w:rPr>
        <w:t>(BIB visite été 2019)</w:t>
      </w:r>
    </w:p>
    <w:p w14:paraId="7BEA168C" w14:textId="77777777" w:rsidR="00115FED" w:rsidRDefault="00115FED" w:rsidP="00115FED">
      <w:pPr>
        <w:rPr>
          <w:lang w:val="fr-FR"/>
        </w:rPr>
      </w:pPr>
    </w:p>
    <w:p w14:paraId="5E6FE19C" w14:textId="77777777" w:rsidR="00115FED" w:rsidRDefault="00115FED" w:rsidP="00115FED">
      <w:pPr>
        <w:pStyle w:val="Heading3"/>
      </w:pPr>
      <w:r>
        <w:t>Zone 9</w:t>
      </w:r>
    </w:p>
    <w:p w14:paraId="052EF51E" w14:textId="77777777" w:rsidR="00115FED" w:rsidRPr="007460D6" w:rsidRDefault="00115FED" w:rsidP="00115FED">
      <w:pPr>
        <w:rPr>
          <w:sz w:val="20"/>
          <w:lang w:val="fr-FR"/>
        </w:rPr>
      </w:pPr>
      <w:r w:rsidRPr="007460D6">
        <w:rPr>
          <w:sz w:val="20"/>
          <w:lang w:val="fr-FR"/>
        </w:rPr>
        <w:t>Roche 9</w:t>
      </w:r>
    </w:p>
    <w:p w14:paraId="757E3266" w14:textId="77777777" w:rsidR="00115FED" w:rsidRDefault="00115FED" w:rsidP="00115FED">
      <w:pPr>
        <w:rPr>
          <w:lang w:val="fr-FR"/>
        </w:rPr>
      </w:pPr>
    </w:p>
    <w:p w14:paraId="05605D3B" w14:textId="77777777" w:rsidR="00115FED" w:rsidRDefault="00115FED" w:rsidP="00115FED">
      <w:pPr>
        <w:rPr>
          <w:lang w:val="fr-FR"/>
        </w:rPr>
      </w:pPr>
      <w:r>
        <w:rPr>
          <w:lang w:val="fr-FR"/>
        </w:rPr>
        <w:t>Superposition d'un carré ponctué sur un lancier</w:t>
      </w:r>
    </w:p>
    <w:p w14:paraId="5CE562BE" w14:textId="77777777" w:rsidR="00115FED" w:rsidRDefault="00115FED" w:rsidP="00115FED">
      <w:pPr>
        <w:rPr>
          <w:lang w:val="fr-FR"/>
        </w:rPr>
      </w:pPr>
    </w:p>
    <w:p w14:paraId="670A09B5" w14:textId="77777777" w:rsidR="00115FED" w:rsidRDefault="00115FED" w:rsidP="00115FED">
      <w:pPr>
        <w:pStyle w:val="Heading3"/>
      </w:pPr>
      <w:r>
        <w:t>Zone 14</w:t>
      </w:r>
    </w:p>
    <w:p w14:paraId="07235A2C" w14:textId="77777777" w:rsidR="00115FED" w:rsidRDefault="00115FED" w:rsidP="00115FED">
      <w:pPr>
        <w:rPr>
          <w:lang w:val="fr-FR"/>
        </w:rPr>
      </w:pPr>
    </w:p>
    <w:p w14:paraId="7246EF4C" w14:textId="77777777" w:rsidR="00115FED" w:rsidRDefault="00115FED" w:rsidP="00115FED">
      <w:pPr>
        <w:rPr>
          <w:lang w:val="fr-FR"/>
        </w:rPr>
      </w:pPr>
      <w:r>
        <w:rPr>
          <w:lang w:val="fr-FR"/>
        </w:rPr>
        <w:t>Représentation d'une hache du Fer 2 (BIB visite été 2019)</w:t>
      </w:r>
    </w:p>
    <w:p w14:paraId="265721FC" w14:textId="77777777" w:rsidR="00115FED" w:rsidRDefault="00115FED" w:rsidP="00115FED">
      <w:pPr>
        <w:rPr>
          <w:lang w:val="fr-FR"/>
        </w:rPr>
      </w:pPr>
    </w:p>
    <w:p w14:paraId="77BF7F42" w14:textId="77777777" w:rsidR="006508E6" w:rsidRDefault="006508E6" w:rsidP="006508E6">
      <w:pPr>
        <w:pStyle w:val="Heading3"/>
      </w:pPr>
      <w:r>
        <w:t>Zone 17</w:t>
      </w:r>
    </w:p>
    <w:p w14:paraId="08820875" w14:textId="77777777" w:rsidR="006508E6" w:rsidRDefault="006508E6" w:rsidP="006508E6">
      <w:pPr>
        <w:rPr>
          <w:lang w:val="fr-FR"/>
        </w:rPr>
      </w:pPr>
    </w:p>
    <w:p w14:paraId="7F8B1F2E" w14:textId="6AFA6930" w:rsidR="006508E6" w:rsidRDefault="006508E6" w:rsidP="006508E6">
      <w:pPr>
        <w:rPr>
          <w:lang w:val="fr-FR"/>
        </w:rPr>
      </w:pPr>
      <w:r>
        <w:rPr>
          <w:lang w:val="fr-FR"/>
        </w:rPr>
        <w:t xml:space="preserve">Duel à la </w:t>
      </w:r>
      <w:hyperlink r:id="rId9023" w:anchor="Cul_Art_TAC_T_t_lance" w:history="1">
        <w:r w:rsidR="00DE55E6">
          <w:rPr>
            <w:rStyle w:val="Hyperlink"/>
            <w:lang w:val="it-IT"/>
          </w:rPr>
          <w:t>lance</w:t>
        </w:r>
      </w:hyperlink>
      <w:r w:rsidR="00DE55E6">
        <w:rPr>
          <w:lang w:val="it-IT"/>
        </w:rPr>
        <w:t xml:space="preserve"> </w:t>
      </w:r>
      <w:r>
        <w:rPr>
          <w:lang w:val="fr-FR"/>
        </w:rPr>
        <w:t>datée du Moyen-âge (BIB visite été 2019)</w:t>
      </w:r>
    </w:p>
    <w:p w14:paraId="17382E23" w14:textId="77777777" w:rsidR="006508E6" w:rsidRDefault="006508E6" w:rsidP="006508E6">
      <w:pPr>
        <w:rPr>
          <w:lang w:val="fr-FR"/>
        </w:rPr>
      </w:pPr>
    </w:p>
    <w:p w14:paraId="614EA318" w14:textId="77777777" w:rsidR="006508E6" w:rsidRPr="00BA1BC8" w:rsidRDefault="006508E6" w:rsidP="006508E6">
      <w:pPr>
        <w:pStyle w:val="Heading3"/>
      </w:pPr>
      <w:r w:rsidRPr="00BA1BC8">
        <w:t>Zone 18</w:t>
      </w:r>
    </w:p>
    <w:p w14:paraId="20D3BA45" w14:textId="77777777" w:rsidR="006508E6" w:rsidRDefault="006508E6" w:rsidP="006508E6">
      <w:pPr>
        <w:rPr>
          <w:lang w:val="fr-FR"/>
        </w:rPr>
      </w:pPr>
    </w:p>
    <w:p w14:paraId="759DA7C7" w14:textId="77777777" w:rsidR="006508E6" w:rsidRPr="006508E6" w:rsidRDefault="006508E6" w:rsidP="006508E6">
      <w:pPr>
        <w:rPr>
          <w:lang w:val="fr-FR"/>
        </w:rPr>
      </w:pPr>
      <w:r>
        <w:rPr>
          <w:lang w:val="fr-FR"/>
        </w:rPr>
        <w:t>Des comparaisons peuvent être faites avec les représentations sur céramique peinte de Daunie (Italie centrale) datée de la fin du 4e aec (Fer 2) dont une avec le dieu Mars accompagné d'un chien (BIB visite été 2019)</w:t>
      </w:r>
    </w:p>
    <w:p w14:paraId="3C3A7EC5" w14:textId="77777777" w:rsidR="006508E6" w:rsidRDefault="006508E6" w:rsidP="00115FED">
      <w:pPr>
        <w:rPr>
          <w:lang w:val="fr-FR"/>
        </w:rPr>
      </w:pPr>
    </w:p>
    <w:p w14:paraId="2B1E209D" w14:textId="77777777" w:rsidR="006508E6" w:rsidRDefault="006508E6" w:rsidP="006508E6">
      <w:pPr>
        <w:pStyle w:val="Heading3"/>
      </w:pPr>
      <w:r>
        <w:t>Zone 19</w:t>
      </w:r>
    </w:p>
    <w:p w14:paraId="3DD5E0BB" w14:textId="77777777" w:rsidR="006508E6" w:rsidRDefault="006508E6" w:rsidP="00115FED">
      <w:pPr>
        <w:rPr>
          <w:lang w:val="fr-FR"/>
        </w:rPr>
      </w:pPr>
    </w:p>
    <w:p w14:paraId="511B3A87" w14:textId="77777777" w:rsidR="006508E6" w:rsidRDefault="006508E6" w:rsidP="00115FED">
      <w:pPr>
        <w:rPr>
          <w:lang w:val="fr-FR"/>
        </w:rPr>
      </w:pPr>
      <w:r>
        <w:rPr>
          <w:lang w:val="fr-FR"/>
        </w:rPr>
        <w:t>Possible représentation de char à deux roues (BIB visite été 2019)</w:t>
      </w:r>
    </w:p>
    <w:p w14:paraId="1CA129A8" w14:textId="77777777" w:rsidR="00115FED" w:rsidRPr="0032190F" w:rsidRDefault="00115FED" w:rsidP="00952EF5">
      <w:pPr>
        <w:jc w:val="both"/>
        <w:rPr>
          <w:lang w:val="fr-FR"/>
        </w:rPr>
      </w:pPr>
    </w:p>
    <w:p w14:paraId="6DC7D8FC" w14:textId="77777777" w:rsidR="00F668C8" w:rsidRPr="0032190F" w:rsidRDefault="00F668C8" w:rsidP="00115FED">
      <w:pPr>
        <w:pStyle w:val="Heading3"/>
      </w:pPr>
      <w:r w:rsidRPr="0032190F">
        <w:t>Fort Charles-Albert</w:t>
      </w:r>
    </w:p>
    <w:p w14:paraId="26DC3C47" w14:textId="77777777" w:rsidR="00572705" w:rsidRPr="0032190F" w:rsidRDefault="00572705" w:rsidP="00572705">
      <w:pPr>
        <w:rPr>
          <w:lang w:val="fr-FR"/>
        </w:rPr>
      </w:pPr>
    </w:p>
    <w:p w14:paraId="6A0125AA" w14:textId="77777777" w:rsidR="00572705" w:rsidRPr="0032190F" w:rsidRDefault="00572705" w:rsidP="00572705">
      <w:pPr>
        <w:rPr>
          <w:lang w:val="fr-FR"/>
        </w:rPr>
      </w:pPr>
      <w:r w:rsidRPr="0032190F">
        <w:rPr>
          <w:lang w:val="fr-FR"/>
        </w:rPr>
        <w:t>Secteur gravé</w:t>
      </w:r>
    </w:p>
    <w:p w14:paraId="490EDB99" w14:textId="77777777" w:rsidR="00F668C8" w:rsidRPr="0032190F" w:rsidRDefault="00F668C8" w:rsidP="00F668C8">
      <w:pPr>
        <w:rPr>
          <w:lang w:val="fr-FR"/>
        </w:rPr>
      </w:pPr>
    </w:p>
    <w:p w14:paraId="5A0B6B8D" w14:textId="77777777" w:rsidR="00F668C8" w:rsidRPr="0032190F" w:rsidRDefault="00F668C8" w:rsidP="00115FED">
      <w:pPr>
        <w:pStyle w:val="Heading4"/>
      </w:pPr>
      <w:r w:rsidRPr="00BA1BC8">
        <w:t>Zone</w:t>
      </w:r>
      <w:r w:rsidRPr="0032190F">
        <w:t xml:space="preserve"> B</w:t>
      </w:r>
    </w:p>
    <w:p w14:paraId="0329DA71" w14:textId="77777777" w:rsidR="00F668C8" w:rsidRPr="0032190F" w:rsidRDefault="00F668C8" w:rsidP="00F668C8">
      <w:pPr>
        <w:rPr>
          <w:lang w:val="fr-FR"/>
        </w:rPr>
      </w:pPr>
    </w:p>
    <w:p w14:paraId="77ADC8D6" w14:textId="77777777" w:rsidR="00F668C8" w:rsidRPr="0032190F" w:rsidRDefault="00F668C8" w:rsidP="00115FED">
      <w:pPr>
        <w:pStyle w:val="Heading5"/>
      </w:pPr>
      <w:r w:rsidRPr="0032190F">
        <w:t xml:space="preserve">Roche 4 </w:t>
      </w:r>
    </w:p>
    <w:p w14:paraId="60FEA4E4" w14:textId="77777777" w:rsidR="00F668C8" w:rsidRPr="0032190F" w:rsidRDefault="00F668C8" w:rsidP="00F668C8">
      <w:pPr>
        <w:rPr>
          <w:lang w:val="fr-FR"/>
        </w:rPr>
      </w:pPr>
    </w:p>
    <w:p w14:paraId="2408A602" w14:textId="77777777" w:rsidR="00F668C8" w:rsidRPr="0032190F" w:rsidRDefault="00F668C8" w:rsidP="00F668C8">
      <w:pPr>
        <w:rPr>
          <w:lang w:val="fr-FR"/>
        </w:rPr>
      </w:pPr>
      <w:r w:rsidRPr="0032190F">
        <w:rPr>
          <w:lang w:val="fr-FR"/>
        </w:rPr>
        <w:t xml:space="preserve">Personnages sexués aux corps quadrangulaires. Datation incertaine, probablement fin de l’âge des métaux.  </w:t>
      </w:r>
      <w:r w:rsidR="00572705" w:rsidRPr="0032190F">
        <w:rPr>
          <w:lang w:val="fr-FR"/>
        </w:rPr>
        <w:t xml:space="preserve">(BIB 2409) Un personnage sexué à corps rectangulaire brandit une épée au pommeau bien marqué. Datation incertaine, probablement fin de l’âge des métaux </w:t>
      </w:r>
      <w:r w:rsidRPr="0032190F">
        <w:rPr>
          <w:lang w:val="fr-FR"/>
        </w:rPr>
        <w:t>(BIB 2409)</w:t>
      </w:r>
    </w:p>
    <w:p w14:paraId="7AD552C5" w14:textId="77777777" w:rsidR="00F668C8" w:rsidRPr="0032190F" w:rsidRDefault="00F668C8" w:rsidP="00F668C8">
      <w:pPr>
        <w:rPr>
          <w:lang w:val="fr-FR"/>
        </w:rPr>
      </w:pPr>
    </w:p>
    <w:p w14:paraId="64D54AAC" w14:textId="77777777" w:rsidR="00F668C8" w:rsidRPr="0032190F" w:rsidRDefault="00F668C8" w:rsidP="00115FED">
      <w:pPr>
        <w:pStyle w:val="Heading4"/>
      </w:pPr>
      <w:r w:rsidRPr="0032190F">
        <w:t>Zone D</w:t>
      </w:r>
    </w:p>
    <w:p w14:paraId="659E931B" w14:textId="77777777" w:rsidR="00572705" w:rsidRPr="0032190F" w:rsidRDefault="00572705" w:rsidP="00572705">
      <w:pPr>
        <w:rPr>
          <w:lang w:val="fr-FR"/>
        </w:rPr>
      </w:pPr>
    </w:p>
    <w:p w14:paraId="0F7E5EDC" w14:textId="77777777" w:rsidR="00572705" w:rsidRPr="0032190F" w:rsidRDefault="00572705" w:rsidP="00115FED">
      <w:pPr>
        <w:pStyle w:val="Heading5"/>
      </w:pPr>
      <w:r w:rsidRPr="0032190F">
        <w:t>Roche 1</w:t>
      </w:r>
    </w:p>
    <w:p w14:paraId="7E09CE8C" w14:textId="77777777" w:rsidR="00572705" w:rsidRPr="0032190F" w:rsidRDefault="00572705" w:rsidP="00572705">
      <w:pPr>
        <w:rPr>
          <w:lang w:val="fr-FR"/>
        </w:rPr>
      </w:pPr>
    </w:p>
    <w:p w14:paraId="5945CCA4" w14:textId="77777777" w:rsidR="00572705" w:rsidRPr="0032190F" w:rsidRDefault="00572705" w:rsidP="00572705">
      <w:pPr>
        <w:rPr>
          <w:lang w:val="fr-FR"/>
        </w:rPr>
      </w:pPr>
      <w:r w:rsidRPr="0032190F">
        <w:rPr>
          <w:lang w:val="fr-FR"/>
        </w:rPr>
        <w:t>Dans cette scène de chasse un personnage vise un animal, probablement un canidé, avec un trident. Datation incertaine, probablement fin de l’âge des métaux.  (BIB 2409) Scène de duel entre deux personnages aux corps longs et rectangulaires. Datation incertaine, probablement fin de l’âge des métaux  (BIB 2409)Personnage armé et sexué. Datation incertaine, probablement fin de l’âge des métaux (BIB 2409)</w:t>
      </w:r>
    </w:p>
    <w:p w14:paraId="65C88C1D" w14:textId="77777777" w:rsidR="00F668C8" w:rsidRDefault="00F668C8" w:rsidP="00F668C8">
      <w:pPr>
        <w:rPr>
          <w:lang w:val="fr-FR"/>
        </w:rPr>
      </w:pPr>
    </w:p>
    <w:p w14:paraId="59B41AE3" w14:textId="77777777" w:rsidR="00115FED" w:rsidRDefault="007460D6" w:rsidP="00115FED">
      <w:pPr>
        <w:pStyle w:val="Heading2"/>
      </w:pPr>
      <w:r>
        <w:t>d</w:t>
      </w:r>
      <w:r w:rsidR="00115FED">
        <w:t>atation</w:t>
      </w:r>
    </w:p>
    <w:p w14:paraId="6D7854F2" w14:textId="77777777" w:rsidR="00115FED" w:rsidRDefault="00115FED" w:rsidP="00F668C8">
      <w:pPr>
        <w:rPr>
          <w:lang w:val="fr-FR"/>
        </w:rPr>
      </w:pPr>
    </w:p>
    <w:p w14:paraId="3C5FC9FD" w14:textId="77777777" w:rsidR="00115FED" w:rsidRDefault="00115FED" w:rsidP="00F668C8">
      <w:pPr>
        <w:rPr>
          <w:lang w:val="fr-FR"/>
        </w:rPr>
      </w:pPr>
      <w:r>
        <w:rPr>
          <w:lang w:val="fr-FR"/>
        </w:rPr>
        <w:lastRenderedPageBreak/>
        <w:t>Par comparaison et au vu de la superposition d'éléménts du BF sur la Pierre à cupules du Coin, le début des gravures peut être placé au début vers 1000 aec (BIB visite été 2019). La principale phase de gravures se fait au 6e/3e aec (BIB visite été 2019)</w:t>
      </w:r>
    </w:p>
    <w:p w14:paraId="41D4D556" w14:textId="77777777" w:rsidR="00115FED" w:rsidRPr="0032190F" w:rsidRDefault="00115FED" w:rsidP="00F668C8">
      <w:pPr>
        <w:rPr>
          <w:lang w:val="fr-FR"/>
        </w:rPr>
      </w:pPr>
    </w:p>
    <w:p w14:paraId="1D0929B3" w14:textId="77777777" w:rsidR="009A5273" w:rsidRPr="0032190F" w:rsidRDefault="009A5273" w:rsidP="00952EF5">
      <w:pPr>
        <w:jc w:val="both"/>
        <w:rPr>
          <w:lang w:val="fr-FR"/>
        </w:rPr>
      </w:pPr>
    </w:p>
    <w:p w14:paraId="03916942" w14:textId="77777777" w:rsidR="009A5273" w:rsidRPr="0032190F" w:rsidRDefault="009A5273" w:rsidP="00426FF9">
      <w:pPr>
        <w:pStyle w:val="Heading1"/>
      </w:pPr>
      <w:bookmarkStart w:id="3769" w:name="Sit_Chenet_Pierres"/>
      <w:r w:rsidRPr="0032190F">
        <w:t>CHENET DES PIERRES</w:t>
      </w:r>
    </w:p>
    <w:bookmarkEnd w:id="3769"/>
    <w:p w14:paraId="7C7FC969" w14:textId="77777777" w:rsidR="009A5273" w:rsidRPr="0032190F" w:rsidRDefault="009A5273" w:rsidP="009A5273">
      <w:pPr>
        <w:jc w:val="both"/>
        <w:rPr>
          <w:lang w:val="fr-FR"/>
        </w:rPr>
      </w:pPr>
    </w:p>
    <w:p w14:paraId="4D5EC970" w14:textId="69600DA4" w:rsidR="009A5273" w:rsidRPr="0032190F" w:rsidRDefault="009A5273" w:rsidP="00952EF5">
      <w:pPr>
        <w:jc w:val="both"/>
        <w:rPr>
          <w:lang w:val="fr-FR"/>
        </w:rPr>
      </w:pPr>
      <w:r w:rsidRPr="0032190F">
        <w:rPr>
          <w:lang w:val="fr-FR"/>
        </w:rPr>
        <w:t>Le site du Chen</w:t>
      </w:r>
      <w:r w:rsidR="00693A86" w:rsidRPr="0032190F">
        <w:rPr>
          <w:lang w:val="fr-FR"/>
        </w:rPr>
        <w:t>ê</w:t>
      </w:r>
      <w:r w:rsidRPr="0032190F">
        <w:rPr>
          <w:lang w:val="fr-FR"/>
        </w:rPr>
        <w:t xml:space="preserve">t des Pierres </w:t>
      </w:r>
      <w:r w:rsidR="00A57DA0" w:rsidRPr="0032190F">
        <w:rPr>
          <w:lang w:val="fr-FR"/>
        </w:rPr>
        <w:t>(</w:t>
      </w:r>
      <w:r w:rsidRPr="0032190F">
        <w:rPr>
          <w:lang w:val="fr-FR"/>
        </w:rPr>
        <w:t>Bozel, Savoie</w:t>
      </w:r>
      <w:r w:rsidR="00A57DA0" w:rsidRPr="0032190F">
        <w:rPr>
          <w:lang w:val="fr-FR"/>
        </w:rPr>
        <w:t>)</w:t>
      </w:r>
      <w:r w:rsidRPr="0032190F">
        <w:rPr>
          <w:lang w:val="fr-FR"/>
        </w:rPr>
        <w:t>, à proximité de Fontaine-Le-Puits a livrés des petits objets de forme isocèle, plats, à bords équarris, en schiste ou plus rarement en roche verte ou en os (BIB 1431 p. 109). Les quelques exemplaires issus d’un contextearchéologique fiable proviennent d’un niveau du Néolithique moyen II, dont le sommet a été daté par C14 entre3790-3640 av. J.-C (Ly-3523 (GrA) : 4935 ± 35 BP) (BIB 1431 p. 109).</w:t>
      </w:r>
      <w:r w:rsidR="00073648" w:rsidRPr="0032190F">
        <w:rPr>
          <w:lang w:val="fr-FR"/>
        </w:rPr>
        <w:t xml:space="preserve"> Présence de </w:t>
      </w:r>
      <w:hyperlink r:id="rId9024" w:anchor="Cul_VBQ" w:history="1">
        <w:r w:rsidR="00073648" w:rsidRPr="0032190F">
          <w:rPr>
            <w:rStyle w:val="Hyperlink"/>
            <w:lang w:val="fr-FR"/>
          </w:rPr>
          <w:t>VBQ</w:t>
        </w:r>
      </w:hyperlink>
      <w:r w:rsidR="00073648" w:rsidRPr="0032190F">
        <w:rPr>
          <w:lang w:val="fr-FR"/>
        </w:rPr>
        <w:t xml:space="preserve">, comme au </w:t>
      </w:r>
      <w:hyperlink r:id="rId9025" w:anchor="Sit_Rocher_Chateau" w:history="1">
        <w:r w:rsidR="00073648" w:rsidRPr="0032190F">
          <w:rPr>
            <w:rStyle w:val="Hyperlink"/>
            <w:lang w:val="fr-FR"/>
          </w:rPr>
          <w:t>Rocher du Chateau</w:t>
        </w:r>
      </w:hyperlink>
      <w:r w:rsidR="00073648" w:rsidRPr="0032190F">
        <w:rPr>
          <w:lang w:val="fr-FR"/>
        </w:rPr>
        <w:t xml:space="preserve"> et aux </w:t>
      </w:r>
      <w:hyperlink r:id="rId9026" w:anchor="Sit_Moulins" w:history="1">
        <w:r w:rsidR="00073648" w:rsidRPr="0032190F">
          <w:rPr>
            <w:rStyle w:val="Hyperlink"/>
            <w:lang w:val="fr-FR"/>
          </w:rPr>
          <w:t>Moulins</w:t>
        </w:r>
      </w:hyperlink>
      <w:r w:rsidR="00073648" w:rsidRPr="0032190F">
        <w:rPr>
          <w:lang w:val="fr-FR"/>
        </w:rPr>
        <w:t xml:space="preserve"> (BIB 2379)</w:t>
      </w:r>
    </w:p>
    <w:p w14:paraId="4862B71D" w14:textId="77777777" w:rsidR="00693A86" w:rsidRPr="0032190F" w:rsidRDefault="00693A86" w:rsidP="00952EF5">
      <w:pPr>
        <w:jc w:val="both"/>
        <w:rPr>
          <w:lang w:val="fr-FR"/>
        </w:rPr>
      </w:pPr>
      <w:r w:rsidRPr="0032190F">
        <w:rPr>
          <w:lang w:val="fr-FR"/>
        </w:rPr>
        <w:t xml:space="preserve">Décor de soleil céramique chasséenne </w:t>
      </w:r>
      <w:r w:rsidRPr="0032190F">
        <w:rPr>
          <w:szCs w:val="20"/>
          <w:lang w:val="fr-FR" w:eastAsia="en-GB"/>
        </w:rPr>
        <w:t>(K. Gernigon com. pers.)</w:t>
      </w:r>
    </w:p>
    <w:p w14:paraId="0E179CD2" w14:textId="77777777" w:rsidR="009A5273" w:rsidRPr="0032190F" w:rsidRDefault="009A5273" w:rsidP="00952EF5">
      <w:pPr>
        <w:jc w:val="both"/>
        <w:rPr>
          <w:lang w:val="fr-FR"/>
        </w:rPr>
      </w:pPr>
    </w:p>
    <w:p w14:paraId="3AE7CA21" w14:textId="77777777" w:rsidR="009A5273" w:rsidRPr="0032190F" w:rsidRDefault="009A5273" w:rsidP="00426FF9">
      <w:pPr>
        <w:pStyle w:val="Heading1"/>
      </w:pPr>
      <w:bookmarkStart w:id="3770" w:name="Sit_Moulin_Bozel"/>
      <w:r w:rsidRPr="0032190F">
        <w:t>MOULINS (LES)</w:t>
      </w:r>
    </w:p>
    <w:bookmarkEnd w:id="3770"/>
    <w:p w14:paraId="69422369" w14:textId="77777777" w:rsidR="009E1C07" w:rsidRPr="0032190F" w:rsidRDefault="009E1C07" w:rsidP="00952EF5">
      <w:pPr>
        <w:jc w:val="both"/>
        <w:rPr>
          <w:lang w:val="fr-FR"/>
        </w:rPr>
      </w:pPr>
    </w:p>
    <w:p w14:paraId="295561AA" w14:textId="5ED30E5E" w:rsidR="009A5273" w:rsidRPr="0032190F" w:rsidRDefault="009A5273" w:rsidP="00952EF5">
      <w:pPr>
        <w:jc w:val="both"/>
        <w:rPr>
          <w:lang w:val="fr-FR"/>
        </w:rPr>
      </w:pPr>
      <w:r w:rsidRPr="0032190F">
        <w:rPr>
          <w:lang w:val="fr-FR"/>
        </w:rPr>
        <w:t xml:space="preserve">Bozel. Présence de </w:t>
      </w:r>
      <w:hyperlink r:id="rId9027" w:anchor="Cul_VBQ" w:history="1">
        <w:r w:rsidR="00073648" w:rsidRPr="0032190F">
          <w:rPr>
            <w:rStyle w:val="Hyperlink"/>
            <w:lang w:val="fr-FR"/>
          </w:rPr>
          <w:t>VBQ</w:t>
        </w:r>
      </w:hyperlink>
      <w:r w:rsidRPr="0032190F">
        <w:rPr>
          <w:lang w:val="fr-FR"/>
        </w:rPr>
        <w:t xml:space="preserve">, comme au </w:t>
      </w:r>
      <w:hyperlink r:id="rId9028" w:anchor="Sit_Rocher_Chateau" w:history="1">
        <w:r w:rsidRPr="0032190F">
          <w:rPr>
            <w:rStyle w:val="Hyperlink"/>
            <w:lang w:val="fr-FR"/>
          </w:rPr>
          <w:t>Rocher du Chateau</w:t>
        </w:r>
      </w:hyperlink>
      <w:r w:rsidRPr="0032190F">
        <w:rPr>
          <w:lang w:val="fr-FR"/>
        </w:rPr>
        <w:t xml:space="preserve"> et au </w:t>
      </w:r>
      <w:hyperlink r:id="rId9029" w:anchor="Sit_Chenet_Pierres" w:history="1">
        <w:r w:rsidRPr="0032190F">
          <w:rPr>
            <w:rStyle w:val="Hyperlink"/>
            <w:lang w:val="fr-FR"/>
          </w:rPr>
          <w:t>Chenet-des-Pierres</w:t>
        </w:r>
      </w:hyperlink>
      <w:r w:rsidRPr="0032190F">
        <w:rPr>
          <w:lang w:val="fr-FR"/>
        </w:rPr>
        <w:t xml:space="preserve"> (BIB 2379)</w:t>
      </w:r>
    </w:p>
    <w:p w14:paraId="4B908D86" w14:textId="77777777" w:rsidR="009A5273" w:rsidRPr="0032190F" w:rsidRDefault="009A5273" w:rsidP="00952EF5">
      <w:pPr>
        <w:jc w:val="both"/>
        <w:rPr>
          <w:lang w:val="fr-FR"/>
        </w:rPr>
      </w:pPr>
    </w:p>
    <w:p w14:paraId="0392348F" w14:textId="77777777" w:rsidR="009E1C07" w:rsidRPr="0032190F" w:rsidRDefault="009E1C07" w:rsidP="00426FF9">
      <w:pPr>
        <w:pStyle w:val="Heading1"/>
      </w:pPr>
      <w:bookmarkStart w:id="3771" w:name="Sit_Rocher_Chateau"/>
      <w:r w:rsidRPr="0032190F">
        <w:t>ROCHER DU CHATEAU</w:t>
      </w:r>
    </w:p>
    <w:bookmarkEnd w:id="3771"/>
    <w:p w14:paraId="1AF7147D" w14:textId="77777777" w:rsidR="009E1C07" w:rsidRPr="0032190F" w:rsidRDefault="009E1C07" w:rsidP="00952EF5">
      <w:pPr>
        <w:jc w:val="both"/>
        <w:rPr>
          <w:lang w:val="fr-FR"/>
        </w:rPr>
      </w:pPr>
    </w:p>
    <w:p w14:paraId="13D9BE47" w14:textId="0B4CC36B" w:rsidR="009E1C07" w:rsidRPr="0032190F" w:rsidRDefault="009E1C07" w:rsidP="009E1C07">
      <w:pPr>
        <w:jc w:val="both"/>
        <w:rPr>
          <w:lang w:val="fr-FR"/>
        </w:rPr>
      </w:pPr>
      <w:r w:rsidRPr="0032190F">
        <w:rPr>
          <w:lang w:val="fr-FR"/>
        </w:rPr>
        <w:t xml:space="preserve">Le </w:t>
      </w:r>
      <w:r w:rsidR="000602DE" w:rsidRPr="0032190F">
        <w:rPr>
          <w:lang w:val="fr-FR"/>
        </w:rPr>
        <w:t>Rocher du Ch</w:t>
      </w:r>
      <w:r w:rsidR="009A5273" w:rsidRPr="0032190F">
        <w:rPr>
          <w:lang w:val="fr-FR"/>
        </w:rPr>
        <w:t>â</w:t>
      </w:r>
      <w:r w:rsidR="000602DE" w:rsidRPr="0032190F">
        <w:rPr>
          <w:lang w:val="fr-FR"/>
        </w:rPr>
        <w:t>teau (Bessans, Savoie)</w:t>
      </w:r>
      <w:r w:rsidR="00815832" w:rsidRPr="0032190F">
        <w:rPr>
          <w:lang w:val="fr-FR"/>
        </w:rPr>
        <w:t>, à 1836 m d'altitude (BIB 2379)</w:t>
      </w:r>
      <w:r w:rsidR="003A76F8" w:rsidRPr="0032190F">
        <w:rPr>
          <w:lang w:val="fr-FR"/>
        </w:rPr>
        <w:t xml:space="preserve">, lieu d'extraction de la serpentinite et de production spécialisée d'armatures de flèches (Rye, Thirault, 1999) (BIB 2396 p. 148) </w:t>
      </w:r>
      <w:r w:rsidRPr="0032190F">
        <w:rPr>
          <w:lang w:val="fr-FR"/>
        </w:rPr>
        <w:t xml:space="preserve">présente des peintures représentant des </w:t>
      </w:r>
      <w:hyperlink r:id="rId9030" w:anchor="Cul_Art_TAC_T_z_cervide" w:history="1">
        <w:r w:rsidR="00C370D1" w:rsidRPr="0032190F">
          <w:rPr>
            <w:rStyle w:val="Hyperlink"/>
            <w:lang w:val="fr-FR"/>
          </w:rPr>
          <w:t>cerf</w:t>
        </w:r>
      </w:hyperlink>
      <w:r w:rsidR="00C370D1" w:rsidRPr="0032190F">
        <w:rPr>
          <w:rStyle w:val="st"/>
          <w:lang w:val="fr-FR"/>
        </w:rPr>
        <w:t xml:space="preserve">s </w:t>
      </w:r>
      <w:r w:rsidRPr="0032190F">
        <w:rPr>
          <w:lang w:val="fr-FR"/>
        </w:rPr>
        <w:t xml:space="preserve">aux bois arqués ainsi que des arboriformes (BIB 934). </w:t>
      </w:r>
    </w:p>
    <w:p w14:paraId="23656C7B" w14:textId="77777777" w:rsidR="004431B0" w:rsidRPr="0032190F" w:rsidRDefault="009A5273" w:rsidP="009A5273">
      <w:pPr>
        <w:pStyle w:val="Heading2"/>
      </w:pPr>
      <w:r w:rsidRPr="0032190F">
        <w:br/>
        <w:t>Sondages</w:t>
      </w:r>
      <w:r w:rsidR="000602DE" w:rsidRPr="0032190F">
        <w:t xml:space="preserve"> </w:t>
      </w:r>
    </w:p>
    <w:p w14:paraId="04FF777D" w14:textId="79C8B68E" w:rsidR="009A5273" w:rsidRPr="0032190F" w:rsidRDefault="009A5273" w:rsidP="00073648">
      <w:pPr>
        <w:jc w:val="both"/>
        <w:rPr>
          <w:lang w:val="fr-FR"/>
        </w:rPr>
      </w:pPr>
      <w:r w:rsidRPr="0032190F">
        <w:rPr>
          <w:lang w:val="fr-FR"/>
        </w:rPr>
        <w:t>5 sondages (BIB 2379)</w:t>
      </w:r>
      <w:r w:rsidR="00073648" w:rsidRPr="0032190F">
        <w:rPr>
          <w:lang w:val="fr-FR"/>
        </w:rPr>
        <w:t xml:space="preserve">. Les couches d'occupation sont échellonées entre le 5e et le 3e millénaires aec (BIB 2379) Le site est l'un des dix sites à peintures des Alpes occidentales attribué au Néolithique (BIB 2348). Présence de </w:t>
      </w:r>
      <w:hyperlink r:id="rId9031" w:anchor="Cul_VBQ" w:history="1">
        <w:r w:rsidR="00073648" w:rsidRPr="0032190F">
          <w:rPr>
            <w:rStyle w:val="Hyperlink"/>
            <w:lang w:val="fr-FR"/>
          </w:rPr>
          <w:t>VBQ</w:t>
        </w:r>
      </w:hyperlink>
      <w:r w:rsidR="00073648" w:rsidRPr="0032190F">
        <w:rPr>
          <w:lang w:val="fr-FR"/>
        </w:rPr>
        <w:t xml:space="preserve">, comme au </w:t>
      </w:r>
      <w:hyperlink r:id="rId9032" w:anchor="Sit_Chenet_Pierres" w:history="1">
        <w:r w:rsidR="00073648" w:rsidRPr="0032190F">
          <w:rPr>
            <w:rStyle w:val="Hyperlink"/>
            <w:lang w:val="fr-FR"/>
          </w:rPr>
          <w:t>Chenet-des-Pierres</w:t>
        </w:r>
      </w:hyperlink>
      <w:r w:rsidR="00073648" w:rsidRPr="0032190F">
        <w:rPr>
          <w:lang w:val="fr-FR"/>
        </w:rPr>
        <w:t xml:space="preserve"> et aux </w:t>
      </w:r>
      <w:hyperlink r:id="rId9033" w:anchor="Sit_Moulins" w:history="1">
        <w:r w:rsidR="00073648" w:rsidRPr="0032190F">
          <w:rPr>
            <w:rStyle w:val="Hyperlink"/>
            <w:lang w:val="fr-FR"/>
          </w:rPr>
          <w:t>Moulins</w:t>
        </w:r>
      </w:hyperlink>
      <w:r w:rsidR="00073648" w:rsidRPr="0032190F">
        <w:rPr>
          <w:lang w:val="fr-FR"/>
        </w:rPr>
        <w:t xml:space="preserve"> (BIB 2379)</w:t>
      </w:r>
      <w:r w:rsidR="00BE36E7" w:rsidRPr="0032190F">
        <w:rPr>
          <w:lang w:val="fr-FR"/>
        </w:rPr>
        <w:t xml:space="preserve">. Présence au </w:t>
      </w:r>
      <w:hyperlink r:id="rId9034" w:anchor="Cul_Chasseen" w:history="1">
        <w:r w:rsidR="005A06CE" w:rsidRPr="0032190F">
          <w:rPr>
            <w:rStyle w:val="Hyperlink"/>
            <w:lang w:val="fr-FR"/>
          </w:rPr>
          <w:t>Chasséen</w:t>
        </w:r>
      </w:hyperlink>
      <w:r w:rsidR="005A06CE" w:rsidRPr="0032190F">
        <w:rPr>
          <w:lang w:val="fr-FR"/>
        </w:rPr>
        <w:t xml:space="preserve"> </w:t>
      </w:r>
      <w:r w:rsidR="00BE36E7" w:rsidRPr="0032190F">
        <w:rPr>
          <w:lang w:val="fr-FR"/>
        </w:rPr>
        <w:t>attesté par le mobilier découvert en surface de l'ab</w:t>
      </w:r>
      <w:r w:rsidR="005A06CE" w:rsidRPr="0032190F">
        <w:rPr>
          <w:lang w:val="fr-FR"/>
        </w:rPr>
        <w:t>ri (BIB 2379)</w:t>
      </w:r>
    </w:p>
    <w:p w14:paraId="5797B0DA" w14:textId="77777777" w:rsidR="00C24034" w:rsidRPr="0032190F" w:rsidRDefault="00C24034" w:rsidP="00073648">
      <w:pPr>
        <w:jc w:val="both"/>
        <w:rPr>
          <w:lang w:val="fr-FR"/>
        </w:rPr>
      </w:pPr>
    </w:p>
    <w:p w14:paraId="71688F1B" w14:textId="77777777" w:rsidR="00BE13B8" w:rsidRPr="0032190F" w:rsidRDefault="00BE13B8" w:rsidP="009E1C07">
      <w:pPr>
        <w:jc w:val="both"/>
        <w:rPr>
          <w:lang w:val="fr-FR"/>
        </w:rPr>
      </w:pPr>
    </w:p>
    <w:p w14:paraId="5346FEEF" w14:textId="77777777" w:rsidR="00BE13B8" w:rsidRDefault="00BE13B8" w:rsidP="009A5273">
      <w:pPr>
        <w:pStyle w:val="Heading3"/>
      </w:pPr>
      <w:r>
        <w:t>Sondage 2</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56"/>
      </w:tblGrid>
      <w:tr w:rsidR="009A5273" w14:paraId="06D45315" w14:textId="77777777" w:rsidTr="00C35EA7">
        <w:trPr>
          <w:jc w:val="center"/>
        </w:trPr>
        <w:tc>
          <w:tcPr>
            <w:tcW w:w="3156" w:type="dxa"/>
          </w:tcPr>
          <w:p w14:paraId="65AF080A" w14:textId="77777777" w:rsidR="009A5273" w:rsidRDefault="009A5273" w:rsidP="00C35EA7">
            <w:pPr>
              <w:jc w:val="both"/>
            </w:pPr>
            <w:r>
              <w:t>contemporain Campaniforme</w:t>
            </w:r>
          </w:p>
        </w:tc>
      </w:tr>
      <w:tr w:rsidR="00815832" w14:paraId="57BC7E2F" w14:textId="77777777" w:rsidTr="00C35EA7">
        <w:trPr>
          <w:jc w:val="center"/>
        </w:trPr>
        <w:tc>
          <w:tcPr>
            <w:tcW w:w="3156" w:type="dxa"/>
          </w:tcPr>
          <w:p w14:paraId="1A84123D" w14:textId="77777777" w:rsidR="00815832" w:rsidRDefault="00815832" w:rsidP="00C35EA7">
            <w:pPr>
              <w:jc w:val="both"/>
            </w:pPr>
            <w:r>
              <w:t>Néolithique final</w:t>
            </w:r>
          </w:p>
        </w:tc>
      </w:tr>
      <w:tr w:rsidR="009A5273" w14:paraId="733B2532" w14:textId="77777777" w:rsidTr="00C35EA7">
        <w:trPr>
          <w:jc w:val="center"/>
        </w:trPr>
        <w:tc>
          <w:tcPr>
            <w:tcW w:w="3156" w:type="dxa"/>
          </w:tcPr>
          <w:p w14:paraId="7541AA9C" w14:textId="77777777" w:rsidR="009A5273" w:rsidRDefault="009A5273" w:rsidP="00C35EA7">
            <w:pPr>
              <w:jc w:val="both"/>
            </w:pPr>
            <w:r>
              <w:t>VBQ</w:t>
            </w:r>
          </w:p>
        </w:tc>
      </w:tr>
    </w:tbl>
    <w:p w14:paraId="3F0ED930" w14:textId="77777777" w:rsidR="00BE13B8" w:rsidRDefault="00BE13B8" w:rsidP="009E1C07">
      <w:pPr>
        <w:jc w:val="both"/>
      </w:pPr>
      <w:r>
        <w:t>(BIB 2379)</w:t>
      </w:r>
    </w:p>
    <w:p w14:paraId="37AEE12D" w14:textId="77777777" w:rsidR="00BE13B8" w:rsidRDefault="00BE13B8" w:rsidP="009E1C07">
      <w:pPr>
        <w:jc w:val="both"/>
      </w:pPr>
    </w:p>
    <w:p w14:paraId="4B0153EA" w14:textId="77777777" w:rsidR="00BE13B8" w:rsidRDefault="00BE13B8" w:rsidP="009A5273">
      <w:pPr>
        <w:pStyle w:val="Heading3"/>
      </w:pPr>
      <w:r>
        <w:t>Sondage 3</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56"/>
      </w:tblGrid>
      <w:tr w:rsidR="009A5273" w14:paraId="61E7D76B" w14:textId="77777777" w:rsidTr="00C35EA7">
        <w:trPr>
          <w:jc w:val="center"/>
        </w:trPr>
        <w:tc>
          <w:tcPr>
            <w:tcW w:w="3156" w:type="dxa"/>
          </w:tcPr>
          <w:p w14:paraId="0CFD0650" w14:textId="77777777" w:rsidR="009A5273" w:rsidRDefault="009A5273" w:rsidP="00C35EA7">
            <w:pPr>
              <w:jc w:val="both"/>
            </w:pPr>
            <w:r>
              <w:t>contemporain Campaniforme</w:t>
            </w:r>
          </w:p>
        </w:tc>
      </w:tr>
      <w:tr w:rsidR="00815832" w14:paraId="3302DD9D" w14:textId="77777777" w:rsidTr="00C35EA7">
        <w:trPr>
          <w:jc w:val="center"/>
        </w:trPr>
        <w:tc>
          <w:tcPr>
            <w:tcW w:w="3156" w:type="dxa"/>
          </w:tcPr>
          <w:p w14:paraId="16401218" w14:textId="77777777" w:rsidR="00815832" w:rsidRDefault="00815832" w:rsidP="00C35EA7">
            <w:pPr>
              <w:jc w:val="both"/>
            </w:pPr>
            <w:r>
              <w:t>Néolithique final</w:t>
            </w:r>
          </w:p>
        </w:tc>
      </w:tr>
      <w:tr w:rsidR="009A5273" w14:paraId="69BA974E" w14:textId="77777777" w:rsidTr="00C35EA7">
        <w:trPr>
          <w:jc w:val="center"/>
        </w:trPr>
        <w:tc>
          <w:tcPr>
            <w:tcW w:w="3156" w:type="dxa"/>
          </w:tcPr>
          <w:p w14:paraId="0FFCA109" w14:textId="77777777" w:rsidR="009A5273" w:rsidRDefault="009A5273" w:rsidP="00C35EA7">
            <w:pPr>
              <w:jc w:val="both"/>
            </w:pPr>
            <w:r>
              <w:t>VBQ</w:t>
            </w:r>
          </w:p>
        </w:tc>
      </w:tr>
    </w:tbl>
    <w:p w14:paraId="364B7EA7" w14:textId="77777777" w:rsidR="00BE13B8" w:rsidRDefault="00BE13B8" w:rsidP="00BE13B8">
      <w:pPr>
        <w:jc w:val="both"/>
      </w:pPr>
      <w:r>
        <w:t>(BIB 2379)</w:t>
      </w:r>
    </w:p>
    <w:p w14:paraId="0946950D" w14:textId="77777777" w:rsidR="00BE13B8" w:rsidRDefault="00BE13B8" w:rsidP="009E1C07">
      <w:pPr>
        <w:jc w:val="both"/>
      </w:pPr>
    </w:p>
    <w:p w14:paraId="73D0D907" w14:textId="77777777" w:rsidR="004431B0" w:rsidRDefault="004431B0" w:rsidP="009E1C07">
      <w:pPr>
        <w:jc w:val="both"/>
      </w:pPr>
    </w:p>
    <w:p w14:paraId="2E22E26C" w14:textId="684603A5" w:rsidR="004431B0" w:rsidRDefault="00BE740E" w:rsidP="009A5273">
      <w:pPr>
        <w:pStyle w:val="Heading2"/>
      </w:pPr>
      <w:r>
        <w:t>r</w:t>
      </w:r>
      <w:r w:rsidR="004431B0">
        <w:t>eprésentations</w:t>
      </w:r>
    </w:p>
    <w:p w14:paraId="0B550CE6" w14:textId="77777777" w:rsidR="00BE13B8" w:rsidRDefault="00BE13B8" w:rsidP="009E1C07">
      <w:pPr>
        <w:jc w:val="both"/>
      </w:pPr>
    </w:p>
    <w:p w14:paraId="58DC87DA" w14:textId="188B451E" w:rsidR="00AB07E3" w:rsidRPr="0032190F" w:rsidRDefault="00000000" w:rsidP="009E1C07">
      <w:pPr>
        <w:jc w:val="both"/>
        <w:rPr>
          <w:lang w:val="fr-FR"/>
        </w:rPr>
      </w:pPr>
      <w:hyperlink r:id="rId9035" w:anchor="Cul_Schemat_France" w:history="1">
        <w:r w:rsidR="003B0387" w:rsidRPr="0032190F">
          <w:rPr>
            <w:rStyle w:val="Hyperlink"/>
            <w:lang w:val="fr-FR"/>
          </w:rPr>
          <w:t>art schématique peint</w:t>
        </w:r>
      </w:hyperlink>
      <w:r w:rsidR="004F5D16" w:rsidRPr="0032190F">
        <w:rPr>
          <w:lang w:val="fr-FR"/>
        </w:rPr>
        <w:t xml:space="preserve"> (BIB 2396 fig. 1)</w:t>
      </w:r>
      <w:r w:rsidR="003B0387" w:rsidRPr="0032190F">
        <w:rPr>
          <w:lang w:val="fr-FR"/>
        </w:rPr>
        <w:t xml:space="preserve">. </w:t>
      </w:r>
      <w:r w:rsidR="00BE13B8" w:rsidRPr="0032190F">
        <w:rPr>
          <w:lang w:val="fr-FR"/>
        </w:rPr>
        <w:t>Composition peints en rouge sur 4 panneaux,</w:t>
      </w:r>
      <w:r w:rsidR="00AB07E3" w:rsidRPr="0032190F">
        <w:rPr>
          <w:lang w:val="fr-FR"/>
        </w:rPr>
        <w:t xml:space="preserve"> </w:t>
      </w:r>
      <w:r w:rsidR="00BE13B8" w:rsidRPr="0032190F">
        <w:rPr>
          <w:lang w:val="fr-FR"/>
        </w:rPr>
        <w:t>le secteur Sud correspond à l'extention du site néolithique (BIB 2379) Les peintures sont schématiques à l'exception du panneau des 8 cerfs mâles</w:t>
      </w:r>
      <w:r w:rsidR="00073648" w:rsidRPr="0032190F">
        <w:rPr>
          <w:lang w:val="fr-FR"/>
        </w:rPr>
        <w:t xml:space="preserve"> (BIB 2379)</w:t>
      </w:r>
      <w:r w:rsidR="00257F49" w:rsidRPr="0032190F">
        <w:rPr>
          <w:lang w:val="fr-FR"/>
        </w:rPr>
        <w:t xml:space="preserve"> </w:t>
      </w:r>
      <w:r w:rsidR="00AB07E3" w:rsidRPr="0032190F">
        <w:rPr>
          <w:lang w:val="fr-FR"/>
        </w:rPr>
        <w:t xml:space="preserve">Arboriformes à comparer avec ceux des </w:t>
      </w:r>
      <w:hyperlink r:id="rId9036" w:anchor="Sit_Roche_Poignards" w:history="1">
        <w:r w:rsidR="00AB07E3" w:rsidRPr="0032190F">
          <w:rPr>
            <w:rStyle w:val="Hyperlink"/>
            <w:lang w:val="fr-FR"/>
          </w:rPr>
          <w:t>Oullas</w:t>
        </w:r>
      </w:hyperlink>
      <w:r w:rsidR="00AB07E3" w:rsidRPr="0032190F">
        <w:rPr>
          <w:lang w:val="fr-FR"/>
        </w:rPr>
        <w:t xml:space="preserve"> (SS BIB)</w:t>
      </w:r>
    </w:p>
    <w:p w14:paraId="1F54AE28" w14:textId="77777777" w:rsidR="00BE13B8" w:rsidRPr="0032190F" w:rsidRDefault="00BE13B8" w:rsidP="009E1C07">
      <w:pPr>
        <w:jc w:val="both"/>
        <w:rPr>
          <w:lang w:val="fr-FR"/>
        </w:rPr>
      </w:pPr>
    </w:p>
    <w:p w14:paraId="0EAA06F5" w14:textId="3F49CCE7" w:rsidR="00073648" w:rsidRPr="0032190F" w:rsidRDefault="00BE740E" w:rsidP="00073648">
      <w:pPr>
        <w:pStyle w:val="Heading3"/>
      </w:pPr>
      <w:r>
        <w:t>p</w:t>
      </w:r>
      <w:r w:rsidR="00073648" w:rsidRPr="0032190F">
        <w:t xml:space="preserve">anneau </w:t>
      </w:r>
    </w:p>
    <w:p w14:paraId="2BD990FD" w14:textId="5E8116F4" w:rsidR="000602DE" w:rsidRPr="0032190F" w:rsidRDefault="000602DE" w:rsidP="009E1C07">
      <w:pPr>
        <w:jc w:val="both"/>
        <w:rPr>
          <w:lang w:val="fr-FR"/>
        </w:rPr>
      </w:pPr>
      <w:r w:rsidRPr="0032190F">
        <w:rPr>
          <w:lang w:val="fr-FR"/>
        </w:rPr>
        <w:t xml:space="preserve">Les figures schématiques et un groupe de </w:t>
      </w:r>
      <w:hyperlink r:id="rId9037" w:anchor="Cul_Art_TAC_T_z_cervide" w:history="1">
        <w:r w:rsidR="00C370D1" w:rsidRPr="0032190F">
          <w:rPr>
            <w:rStyle w:val="Hyperlink"/>
            <w:lang w:val="fr-FR"/>
          </w:rPr>
          <w:t>cerf</w:t>
        </w:r>
      </w:hyperlink>
      <w:r w:rsidR="00C370D1" w:rsidRPr="0032190F">
        <w:rPr>
          <w:rStyle w:val="st"/>
          <w:lang w:val="fr-FR"/>
        </w:rPr>
        <w:t xml:space="preserve">s </w:t>
      </w:r>
      <w:r w:rsidRPr="0032190F">
        <w:rPr>
          <w:lang w:val="fr-FR"/>
        </w:rPr>
        <w:t xml:space="preserve">se répartissent sur les quelques 80m de la paroi (BIB 2348). Rapprochement entre les figures anchoriformes, les figures en flèches, les ponctuations et le groupe de cerfs avec les figures des </w:t>
      </w:r>
      <w:hyperlink r:id="rId9038" w:anchor="Sit_Eissartenes" w:history="1">
        <w:r w:rsidRPr="0032190F">
          <w:rPr>
            <w:rStyle w:val="Hyperlink"/>
            <w:lang w:val="fr-FR"/>
          </w:rPr>
          <w:t>Eissartènes</w:t>
        </w:r>
      </w:hyperlink>
      <w:r w:rsidRPr="0032190F">
        <w:rPr>
          <w:lang w:val="fr-FR"/>
        </w:rPr>
        <w:t xml:space="preserve"> et particulièrement le </w:t>
      </w:r>
      <w:hyperlink r:id="rId9039" w:anchor="Cul_Art_TAC_T_z_bouquetin" w:history="1">
        <w:r w:rsidRPr="0032190F">
          <w:rPr>
            <w:rStyle w:val="Hyperlink"/>
            <w:lang w:val="fr-FR"/>
          </w:rPr>
          <w:t>bouquetin</w:t>
        </w:r>
      </w:hyperlink>
      <w:r w:rsidRPr="0032190F">
        <w:rPr>
          <w:lang w:val="fr-FR"/>
        </w:rPr>
        <w:t xml:space="preserve"> (BIB 2348)</w:t>
      </w:r>
      <w:r w:rsidR="00073648" w:rsidRPr="0032190F">
        <w:rPr>
          <w:lang w:val="fr-FR"/>
        </w:rPr>
        <w:t xml:space="preserve"> Ces derniers peuvent être comparés avec celui de l'abri </w:t>
      </w:r>
      <w:hyperlink r:id="rId9040" w:anchor="Sit_Faravel_Abri" w:history="1">
        <w:r w:rsidR="00073648" w:rsidRPr="0032190F">
          <w:rPr>
            <w:rStyle w:val="Hyperlink"/>
            <w:lang w:val="fr-FR"/>
          </w:rPr>
          <w:t>Faravel</w:t>
        </w:r>
      </w:hyperlink>
      <w:r w:rsidR="00073648" w:rsidRPr="0032190F">
        <w:rPr>
          <w:lang w:val="fr-FR"/>
        </w:rPr>
        <w:t xml:space="preserve"> (SS BIB)</w:t>
      </w:r>
    </w:p>
    <w:p w14:paraId="549C0549" w14:textId="77777777" w:rsidR="000602DE" w:rsidRPr="0032190F" w:rsidRDefault="005A06CE" w:rsidP="009E1C07">
      <w:pPr>
        <w:jc w:val="both"/>
        <w:rPr>
          <w:lang w:val="fr-FR"/>
        </w:rPr>
      </w:pPr>
      <w:r w:rsidRPr="0032190F">
        <w:rPr>
          <w:i/>
          <w:lang w:val="fr-FR"/>
        </w:rPr>
        <w:t>Mobilier Chasséen et Cardial (BIB 2396 p. 139) Mobilier Cardial (BIB 2396 p. 139)</w:t>
      </w:r>
      <w:r w:rsidRPr="0032190F">
        <w:rPr>
          <w:lang w:val="fr-FR"/>
        </w:rPr>
        <w:t xml:space="preserve"> </w:t>
      </w:r>
      <w:r w:rsidR="000602DE" w:rsidRPr="0032190F">
        <w:rPr>
          <w:lang w:val="fr-FR"/>
        </w:rPr>
        <w:t xml:space="preserve">Les niveaux VBQ ont livré des matières colorantes </w:t>
      </w:r>
      <w:r w:rsidR="00DF21A2" w:rsidRPr="0032190F">
        <w:rPr>
          <w:lang w:val="fr-FR"/>
        </w:rPr>
        <w:t xml:space="preserve">mais ces dernières semblent en première analyse "bien différents" bien qu'une phase apatitique ait été observée </w:t>
      </w:r>
      <w:r w:rsidR="000602DE" w:rsidRPr="0032190F">
        <w:rPr>
          <w:lang w:val="fr-FR"/>
        </w:rPr>
        <w:t>(BIB 2348)</w:t>
      </w:r>
    </w:p>
    <w:p w14:paraId="0083B763" w14:textId="761913C8" w:rsidR="00025745" w:rsidRPr="0032190F" w:rsidRDefault="00025745" w:rsidP="009E1C07">
      <w:pPr>
        <w:jc w:val="both"/>
        <w:rPr>
          <w:lang w:val="fr-FR"/>
        </w:rPr>
      </w:pPr>
      <w:r w:rsidRPr="0032190F">
        <w:rPr>
          <w:lang w:val="fr-FR"/>
        </w:rPr>
        <w:t>Représentation de huit cervidés (BIB 1165 p. 106)</w:t>
      </w:r>
      <w:r w:rsidR="00B80251" w:rsidRPr="0032190F">
        <w:rPr>
          <w:lang w:val="fr-FR"/>
        </w:rPr>
        <w:t xml:space="preserve"> à comparer avec </w:t>
      </w:r>
      <w:hyperlink r:id="rId9041" w:anchor="Sizz_Cemmo_2" w:history="1">
        <w:r w:rsidR="00B80251" w:rsidRPr="0032190F">
          <w:rPr>
            <w:rStyle w:val="Hyperlink"/>
            <w:lang w:val="fr-FR"/>
          </w:rPr>
          <w:t>Cemmo 2</w:t>
        </w:r>
      </w:hyperlink>
      <w:r w:rsidR="00B80251" w:rsidRPr="0032190F">
        <w:rPr>
          <w:lang w:val="fr-FR"/>
        </w:rPr>
        <w:t xml:space="preserve"> et </w:t>
      </w:r>
      <w:hyperlink r:id="rId9042" w:anchor="Sizz_Naquane_1" w:history="1">
        <w:r w:rsidR="00B80251" w:rsidRPr="0032190F">
          <w:rPr>
            <w:rStyle w:val="Hyperlink"/>
            <w:lang w:val="fr-FR"/>
          </w:rPr>
          <w:t>Naquane 1</w:t>
        </w:r>
      </w:hyperlink>
      <w:r w:rsidR="00B80251" w:rsidRPr="0032190F">
        <w:rPr>
          <w:lang w:val="fr-FR"/>
        </w:rPr>
        <w:t xml:space="preserve"> (SS BIB)</w:t>
      </w:r>
    </w:p>
    <w:p w14:paraId="581EF9BA" w14:textId="77777777" w:rsidR="000602DE" w:rsidRPr="0032190F" w:rsidRDefault="000602DE" w:rsidP="009E1C07">
      <w:pPr>
        <w:jc w:val="both"/>
        <w:rPr>
          <w:lang w:val="fr-FR"/>
        </w:rPr>
      </w:pPr>
    </w:p>
    <w:p w14:paraId="375F2738" w14:textId="7CB53056" w:rsidR="009E1C07" w:rsidRPr="0032190F" w:rsidRDefault="009E1C07" w:rsidP="009E1C07">
      <w:pPr>
        <w:jc w:val="both"/>
        <w:rPr>
          <w:lang w:val="fr-FR"/>
        </w:rPr>
      </w:pPr>
      <w:r w:rsidRPr="0032190F">
        <w:rPr>
          <w:lang w:val="fr-FR"/>
        </w:rPr>
        <w:t xml:space="preserve">v. </w:t>
      </w:r>
      <w:hyperlink r:id="rId9043" w:anchor="Sit_Bessans" w:history="1">
        <w:r w:rsidRPr="0032190F">
          <w:rPr>
            <w:rStyle w:val="Hyperlink"/>
            <w:lang w:val="fr-FR"/>
          </w:rPr>
          <w:t>Bessans</w:t>
        </w:r>
      </w:hyperlink>
    </w:p>
    <w:p w14:paraId="58705BB2" w14:textId="77777777" w:rsidR="009E1C07" w:rsidRPr="0032190F" w:rsidRDefault="009E1C07" w:rsidP="009E1C07">
      <w:pPr>
        <w:jc w:val="both"/>
        <w:rPr>
          <w:lang w:val="fr-FR"/>
        </w:rPr>
      </w:pPr>
    </w:p>
    <w:p w14:paraId="697A9906" w14:textId="77777777" w:rsidR="009E1C07" w:rsidRPr="0032190F" w:rsidRDefault="009E1C07" w:rsidP="00426FF9">
      <w:pPr>
        <w:pStyle w:val="Heading1"/>
      </w:pPr>
      <w:bookmarkStart w:id="3772" w:name="Sit_Bessans"/>
      <w:r w:rsidRPr="0032190F">
        <w:t>BESSANS (Site de)</w:t>
      </w:r>
    </w:p>
    <w:bookmarkEnd w:id="3772"/>
    <w:p w14:paraId="1F4D6176" w14:textId="77777777" w:rsidR="009E1C07" w:rsidRPr="0032190F" w:rsidRDefault="009E1C07" w:rsidP="009E1C07">
      <w:pPr>
        <w:rPr>
          <w:lang w:val="fr-FR"/>
        </w:rPr>
      </w:pPr>
    </w:p>
    <w:p w14:paraId="76A09D04" w14:textId="05A23D94" w:rsidR="009E1C07" w:rsidRPr="0032190F" w:rsidRDefault="009E1C07" w:rsidP="00AB07E3">
      <w:pPr>
        <w:jc w:val="both"/>
        <w:rPr>
          <w:lang w:val="fr-FR"/>
        </w:rPr>
      </w:pPr>
      <w:r w:rsidRPr="0032190F">
        <w:rPr>
          <w:lang w:val="fr-FR"/>
        </w:rPr>
        <w:t>Site de Maurienne (</w:t>
      </w:r>
      <w:smartTag w:uri="urn:schemas-microsoft-com:office:smarttags" w:element="metricconverter">
        <w:smartTagPr>
          <w:attr w:name="ProductID" w:val="1750 m"/>
        </w:smartTagPr>
        <w:r w:rsidRPr="0032190F">
          <w:rPr>
            <w:lang w:val="fr-FR"/>
          </w:rPr>
          <w:t>1750 m</w:t>
        </w:r>
      </w:smartTag>
      <w:r w:rsidRPr="0032190F">
        <w:rPr>
          <w:lang w:val="fr-FR"/>
        </w:rPr>
        <w:t xml:space="preserve"> d’altitude pour le village). Durant le Néolithique tardif et le </w:t>
      </w:r>
      <w:hyperlink r:id="rId9044" w:anchor="Cul_Chalco" w:history="1">
        <w:r w:rsidRPr="0032190F">
          <w:rPr>
            <w:rStyle w:val="Hyperlink"/>
            <w:lang w:val="fr-FR"/>
          </w:rPr>
          <w:t>Chalcolithique</w:t>
        </w:r>
      </w:hyperlink>
      <w:r w:rsidRPr="0032190F">
        <w:rPr>
          <w:lang w:val="fr-FR"/>
        </w:rPr>
        <w:t>, c’est un atelier de production  de pointes de flèches polies en serpentinite (BIB 304 p. 230 et 337)</w:t>
      </w:r>
      <w:r w:rsidR="00AB07E3" w:rsidRPr="0032190F">
        <w:rPr>
          <w:lang w:val="fr-FR"/>
        </w:rPr>
        <w:t xml:space="preserve"> </w:t>
      </w:r>
      <w:r w:rsidRPr="0032190F">
        <w:rPr>
          <w:lang w:val="fr-FR"/>
        </w:rPr>
        <w:t xml:space="preserve">v. </w:t>
      </w:r>
      <w:hyperlink r:id="rId9045" w:anchor="Sit_Rocher_Chateau" w:history="1">
        <w:r w:rsidRPr="0032190F">
          <w:rPr>
            <w:rStyle w:val="Hyperlink"/>
            <w:lang w:val="fr-FR"/>
          </w:rPr>
          <w:t>Rocher du Chateau</w:t>
        </w:r>
      </w:hyperlink>
    </w:p>
    <w:p w14:paraId="0AB4A8A7" w14:textId="77777777" w:rsidR="009E1C07" w:rsidRPr="0032190F" w:rsidRDefault="009E1C07" w:rsidP="00952EF5">
      <w:pPr>
        <w:jc w:val="both"/>
        <w:rPr>
          <w:lang w:val="fr-FR"/>
        </w:rPr>
      </w:pPr>
    </w:p>
    <w:p w14:paraId="4FB6CE6E" w14:textId="77777777" w:rsidR="009E1C07" w:rsidRPr="0032190F" w:rsidRDefault="009E1C07" w:rsidP="00426FF9">
      <w:pPr>
        <w:pStyle w:val="Heading1"/>
      </w:pPr>
      <w:bookmarkStart w:id="3773" w:name="Sit_Orco"/>
      <w:r w:rsidRPr="0032190F">
        <w:t>ORCO (Vallée d’)</w:t>
      </w:r>
    </w:p>
    <w:bookmarkEnd w:id="3773"/>
    <w:p w14:paraId="331A41E8" w14:textId="77777777" w:rsidR="009E1C07" w:rsidRPr="0032190F" w:rsidRDefault="009E1C07" w:rsidP="009E1C07">
      <w:pPr>
        <w:rPr>
          <w:lang w:val="fr-FR"/>
        </w:rPr>
      </w:pPr>
    </w:p>
    <w:p w14:paraId="115F22FF" w14:textId="77777777" w:rsidR="009E1C07" w:rsidRPr="0032190F" w:rsidRDefault="009E1C07" w:rsidP="009E1C07">
      <w:pPr>
        <w:rPr>
          <w:lang w:val="fr-FR"/>
        </w:rPr>
      </w:pPr>
      <w:r w:rsidRPr="0032190F">
        <w:rPr>
          <w:lang w:val="fr-FR"/>
        </w:rPr>
        <w:t>Ce site italien regroupe des gravures de l’âge du Fer</w:t>
      </w:r>
    </w:p>
    <w:p w14:paraId="09CE4F95" w14:textId="77777777" w:rsidR="009E1C07" w:rsidRPr="0032190F" w:rsidRDefault="009E1C07" w:rsidP="009E1C07">
      <w:pPr>
        <w:rPr>
          <w:lang w:val="fr-FR"/>
        </w:rPr>
      </w:pPr>
    </w:p>
    <w:p w14:paraId="4ACFAA6B" w14:textId="77777777" w:rsidR="009E1C07" w:rsidRPr="0032190F" w:rsidRDefault="009E1C07" w:rsidP="00426FF9">
      <w:pPr>
        <w:pStyle w:val="Heading1"/>
      </w:pPr>
      <w:bookmarkStart w:id="3774" w:name="Sit_Valcenishia"/>
      <w:r w:rsidRPr="0032190F">
        <w:t>VALCENISHIA (Site du)</w:t>
      </w:r>
    </w:p>
    <w:bookmarkEnd w:id="3774"/>
    <w:p w14:paraId="1BC9B9EB" w14:textId="77777777" w:rsidR="009E1C07" w:rsidRPr="0032190F" w:rsidRDefault="009E1C07" w:rsidP="009E1C07">
      <w:pPr>
        <w:rPr>
          <w:lang w:val="fr-FR"/>
        </w:rPr>
      </w:pPr>
    </w:p>
    <w:p w14:paraId="24EE2731" w14:textId="77777777" w:rsidR="009E1C07" w:rsidRPr="0032190F" w:rsidRDefault="009E1C07" w:rsidP="009E1C07">
      <w:pPr>
        <w:rPr>
          <w:lang w:val="fr-FR"/>
        </w:rPr>
      </w:pPr>
      <w:r w:rsidRPr="0032190F">
        <w:rPr>
          <w:lang w:val="fr-FR"/>
        </w:rPr>
        <w:t>Ce site italien regroupe des gravures de l’âge du Fer</w:t>
      </w:r>
    </w:p>
    <w:p w14:paraId="5F624CD4" w14:textId="77777777" w:rsidR="009E1C07" w:rsidRPr="0032190F" w:rsidRDefault="009E1C07" w:rsidP="009E1C07">
      <w:pPr>
        <w:rPr>
          <w:lang w:val="fr-FR"/>
        </w:rPr>
      </w:pPr>
    </w:p>
    <w:p w14:paraId="592A4C89" w14:textId="77777777" w:rsidR="009E1C07" w:rsidRPr="0032190F" w:rsidRDefault="009E1C07" w:rsidP="00426FF9">
      <w:pPr>
        <w:pStyle w:val="Heading1"/>
      </w:pPr>
      <w:bookmarkStart w:id="3775" w:name="Sit_Susa"/>
      <w:r w:rsidRPr="0032190F">
        <w:t>SUSA (Val de)</w:t>
      </w:r>
    </w:p>
    <w:bookmarkEnd w:id="3775"/>
    <w:p w14:paraId="46C716B6" w14:textId="77777777" w:rsidR="009E1C07" w:rsidRPr="0032190F" w:rsidRDefault="009E1C07" w:rsidP="009E1C07">
      <w:pPr>
        <w:rPr>
          <w:lang w:val="fr-FR"/>
        </w:rPr>
      </w:pPr>
    </w:p>
    <w:p w14:paraId="5EBF1005" w14:textId="77777777" w:rsidR="009E1C07" w:rsidRPr="0032190F" w:rsidRDefault="009E1C07" w:rsidP="009E1C07">
      <w:pPr>
        <w:rPr>
          <w:lang w:val="fr-FR"/>
        </w:rPr>
      </w:pPr>
      <w:r w:rsidRPr="0032190F">
        <w:rPr>
          <w:lang w:val="fr-FR"/>
        </w:rPr>
        <w:t>Ce site italien regroupe des gravures de l’âge du Fer (BIB 934)</w:t>
      </w:r>
    </w:p>
    <w:p w14:paraId="62D669BB" w14:textId="77777777" w:rsidR="00365486" w:rsidRPr="0032190F" w:rsidRDefault="00365486" w:rsidP="00952EF5">
      <w:pPr>
        <w:jc w:val="both"/>
        <w:rPr>
          <w:lang w:val="fr-FR"/>
        </w:rPr>
      </w:pPr>
    </w:p>
    <w:p w14:paraId="56A30393" w14:textId="77777777" w:rsidR="00365486" w:rsidRPr="0032190F" w:rsidRDefault="00365486" w:rsidP="00426FF9">
      <w:pPr>
        <w:pStyle w:val="Heading1"/>
      </w:pPr>
      <w:bookmarkStart w:id="3776" w:name="Sit_Lanslebourg"/>
      <w:r w:rsidRPr="0032190F">
        <w:t>LANSLEBOURG</w:t>
      </w:r>
    </w:p>
    <w:bookmarkEnd w:id="3776"/>
    <w:p w14:paraId="46CCF3AC" w14:textId="77777777" w:rsidR="00365486" w:rsidRPr="0032190F" w:rsidRDefault="00365486" w:rsidP="00952EF5">
      <w:pPr>
        <w:jc w:val="both"/>
        <w:rPr>
          <w:lang w:val="fr-FR"/>
        </w:rPr>
      </w:pPr>
    </w:p>
    <w:p w14:paraId="3FACDC16" w14:textId="55260AE5" w:rsidR="00365486" w:rsidRPr="0032190F" w:rsidRDefault="00365486" w:rsidP="00365486">
      <w:pPr>
        <w:jc w:val="both"/>
        <w:rPr>
          <w:lang w:val="fr-FR"/>
        </w:rPr>
      </w:pPr>
      <w:r w:rsidRPr="0032190F">
        <w:rPr>
          <w:lang w:val="fr-FR"/>
        </w:rPr>
        <w:t xml:space="preserve">Site d’art rupestre de </w:t>
      </w:r>
      <w:hyperlink r:id="rId9046" w:anchor="Sit_Haute_Maurienne" w:history="1">
        <w:r w:rsidR="00FE7731" w:rsidRPr="0032190F">
          <w:rPr>
            <w:rStyle w:val="Hyperlink"/>
            <w:lang w:val="fr-FR"/>
          </w:rPr>
          <w:t>Haute-Maurienne</w:t>
        </w:r>
      </w:hyperlink>
      <w:r w:rsidR="00FE7731" w:rsidRPr="0032190F">
        <w:rPr>
          <w:lang w:val="fr-FR"/>
        </w:rPr>
        <w:t xml:space="preserve"> </w:t>
      </w:r>
      <w:r w:rsidRPr="0032190F">
        <w:rPr>
          <w:lang w:val="fr-FR"/>
        </w:rPr>
        <w:t>(Savoie) qui regroupe des figures « méandro-spiraliques » (BIB 2231 p. 100)</w:t>
      </w:r>
    </w:p>
    <w:p w14:paraId="65840039" w14:textId="77777777" w:rsidR="00547CF5" w:rsidRPr="0032190F" w:rsidRDefault="00547CF5" w:rsidP="00242C0F">
      <w:pPr>
        <w:rPr>
          <w:rFonts w:ascii="TimesNewRomanPSMT" w:hAnsi="TimesNewRomanPSMT" w:cs="TimesNewRomanPSMT"/>
          <w:sz w:val="20"/>
          <w:szCs w:val="20"/>
          <w:lang w:val="fr-FR" w:eastAsia="en-GB"/>
        </w:rPr>
      </w:pPr>
    </w:p>
    <w:p w14:paraId="14096872" w14:textId="77777777" w:rsidR="00365486" w:rsidRPr="0032190F" w:rsidRDefault="00365486" w:rsidP="00426FF9">
      <w:pPr>
        <w:pStyle w:val="Heading1"/>
      </w:pPr>
      <w:bookmarkStart w:id="3777" w:name="Sit_Lanslevillard"/>
      <w:r w:rsidRPr="0032190F">
        <w:t>LANSLEVILLARD</w:t>
      </w:r>
    </w:p>
    <w:bookmarkEnd w:id="3777"/>
    <w:p w14:paraId="47F899CE" w14:textId="77777777" w:rsidR="00365486" w:rsidRPr="0032190F" w:rsidRDefault="00365486" w:rsidP="00242C0F">
      <w:pPr>
        <w:rPr>
          <w:szCs w:val="20"/>
          <w:lang w:val="fr-FR" w:eastAsia="en-GB"/>
        </w:rPr>
      </w:pPr>
    </w:p>
    <w:p w14:paraId="27315D1D" w14:textId="434D1E2F" w:rsidR="00365486" w:rsidRPr="0032190F" w:rsidRDefault="00365486" w:rsidP="00365486">
      <w:pPr>
        <w:jc w:val="both"/>
        <w:rPr>
          <w:lang w:val="fr-FR"/>
        </w:rPr>
      </w:pPr>
      <w:r w:rsidRPr="0032190F">
        <w:rPr>
          <w:lang w:val="fr-FR"/>
        </w:rPr>
        <w:t xml:space="preserve">Site d’art rupestre de </w:t>
      </w:r>
      <w:hyperlink r:id="rId9047" w:anchor="Sit_Haute_Maurienne" w:history="1">
        <w:r w:rsidR="00FE7731" w:rsidRPr="0032190F">
          <w:rPr>
            <w:rStyle w:val="Hyperlink"/>
            <w:lang w:val="fr-FR"/>
          </w:rPr>
          <w:t>Haute-Maurienne</w:t>
        </w:r>
      </w:hyperlink>
      <w:r w:rsidR="00FE7731" w:rsidRPr="0032190F">
        <w:rPr>
          <w:lang w:val="fr-FR"/>
        </w:rPr>
        <w:t xml:space="preserve"> </w:t>
      </w:r>
      <w:r w:rsidRPr="0032190F">
        <w:rPr>
          <w:lang w:val="fr-FR"/>
        </w:rPr>
        <w:t>(Savoie) qui regroupe des figures « méandro-spiraliques » (BIB 2231 p. 100)</w:t>
      </w:r>
    </w:p>
    <w:p w14:paraId="2BCDDCE1" w14:textId="77777777" w:rsidR="00365486" w:rsidRDefault="00365486" w:rsidP="00242C0F">
      <w:pPr>
        <w:rPr>
          <w:lang w:val="fr-FR"/>
        </w:rPr>
      </w:pPr>
    </w:p>
    <w:p w14:paraId="139F782F" w14:textId="77777777" w:rsidR="00B12A99" w:rsidRDefault="00B12A99" w:rsidP="00934D5E">
      <w:pPr>
        <w:pStyle w:val="Heading1"/>
      </w:pPr>
      <w:r>
        <w:lastRenderedPageBreak/>
        <w:t>PIERRE AUX PIEDS</w:t>
      </w:r>
    </w:p>
    <w:p w14:paraId="67D271BF" w14:textId="77777777" w:rsidR="00B12A99" w:rsidRPr="00934D5E" w:rsidRDefault="00B12A99" w:rsidP="00242C0F">
      <w:pPr>
        <w:rPr>
          <w:sz w:val="20"/>
          <w:lang w:val="fr-FR"/>
        </w:rPr>
      </w:pPr>
      <w:r w:rsidRPr="00934D5E">
        <w:rPr>
          <w:sz w:val="20"/>
          <w:lang w:val="fr-FR"/>
        </w:rPr>
        <w:t>Roche aux pieds</w:t>
      </w:r>
    </w:p>
    <w:p w14:paraId="0F62A1F4" w14:textId="77777777" w:rsidR="00B12A99" w:rsidRDefault="00B12A99" w:rsidP="00242C0F">
      <w:pPr>
        <w:rPr>
          <w:lang w:val="fr-FR"/>
        </w:rPr>
      </w:pPr>
    </w:p>
    <w:p w14:paraId="55EBC0E4" w14:textId="77777777" w:rsidR="00B12A99" w:rsidRDefault="00B12A99" w:rsidP="00242C0F">
      <w:pPr>
        <w:rPr>
          <w:lang w:val="fr-FR"/>
        </w:rPr>
      </w:pPr>
      <w:r>
        <w:rPr>
          <w:lang w:val="fr-FR"/>
        </w:rPr>
        <w:t>La Pierre aux pieds (Lanslevillard, Savoie), proche d'Aussois, roche gravée avec nombreuses empreintes de pieds et cupules (BIB visite été 2019)</w:t>
      </w:r>
    </w:p>
    <w:p w14:paraId="5053CDF5" w14:textId="77777777" w:rsidR="00B12A99" w:rsidRPr="0032190F" w:rsidRDefault="00B12A99" w:rsidP="00242C0F">
      <w:pPr>
        <w:rPr>
          <w:lang w:val="fr-FR"/>
        </w:rPr>
      </w:pPr>
    </w:p>
    <w:p w14:paraId="3A1115C2" w14:textId="77777777" w:rsidR="0053638A" w:rsidRPr="0032190F" w:rsidRDefault="0053638A" w:rsidP="00426FF9">
      <w:pPr>
        <w:pStyle w:val="Heading1"/>
      </w:pPr>
      <w:bookmarkStart w:id="3778" w:name="Sit_Sollieres"/>
      <w:r w:rsidRPr="0032190F">
        <w:t>SOLLIERES (Balme de)</w:t>
      </w:r>
    </w:p>
    <w:bookmarkEnd w:id="3778"/>
    <w:p w14:paraId="3C7C8094" w14:textId="77777777" w:rsidR="0053638A" w:rsidRPr="0032190F" w:rsidRDefault="0053638A" w:rsidP="00242C0F">
      <w:pPr>
        <w:rPr>
          <w:lang w:val="fr-FR"/>
        </w:rPr>
      </w:pPr>
    </w:p>
    <w:p w14:paraId="0F5D8416" w14:textId="230F4C6C" w:rsidR="0053638A" w:rsidRPr="0032190F" w:rsidRDefault="00885450" w:rsidP="00242C0F">
      <w:pPr>
        <w:jc w:val="both"/>
        <w:rPr>
          <w:lang w:val="fr-FR"/>
        </w:rPr>
      </w:pPr>
      <w:r w:rsidRPr="0032190F">
        <w:rPr>
          <w:lang w:val="fr-FR"/>
        </w:rPr>
        <w:t>L</w:t>
      </w:r>
      <w:r w:rsidR="00185C83" w:rsidRPr="0032190F">
        <w:rPr>
          <w:lang w:val="fr-FR"/>
        </w:rPr>
        <w:t xml:space="preserve">e site de </w:t>
      </w:r>
      <w:r w:rsidRPr="0032190F">
        <w:rPr>
          <w:lang w:val="fr-FR"/>
        </w:rPr>
        <w:t>la Balme de Sollières en Haute-Maurienne</w:t>
      </w:r>
      <w:r w:rsidR="00FE7731" w:rsidRPr="0032190F">
        <w:rPr>
          <w:lang w:val="fr-FR"/>
        </w:rPr>
        <w:t xml:space="preserve"> </w:t>
      </w:r>
      <w:r w:rsidRPr="0032190F">
        <w:rPr>
          <w:lang w:val="fr-FR"/>
        </w:rPr>
        <w:t>(</w:t>
      </w:r>
      <w:r w:rsidR="00185C83" w:rsidRPr="0032190F">
        <w:rPr>
          <w:lang w:val="fr-FR"/>
        </w:rPr>
        <w:t>Savoie</w:t>
      </w:r>
      <w:r w:rsidRPr="0032190F">
        <w:rPr>
          <w:lang w:val="fr-FR"/>
        </w:rPr>
        <w:t>)</w:t>
      </w:r>
      <w:r w:rsidR="00185C83" w:rsidRPr="0032190F">
        <w:rPr>
          <w:lang w:val="fr-FR"/>
        </w:rPr>
        <w:t xml:space="preserve">, </w:t>
      </w:r>
      <w:r w:rsidR="0053638A" w:rsidRPr="0032190F">
        <w:rPr>
          <w:lang w:val="fr-FR"/>
        </w:rPr>
        <w:t xml:space="preserve">a livré un vase à </w:t>
      </w:r>
      <w:hyperlink r:id="rId9048" w:anchor="Cul_Metopale" w:history="1">
        <w:r w:rsidR="0053638A" w:rsidRPr="0032190F">
          <w:rPr>
            <w:rStyle w:val="Hyperlink"/>
            <w:lang w:val="fr-FR"/>
          </w:rPr>
          <w:t>métope</w:t>
        </w:r>
      </w:hyperlink>
      <w:r w:rsidR="0053638A" w:rsidRPr="0032190F">
        <w:rPr>
          <w:lang w:val="fr-FR"/>
        </w:rPr>
        <w:t xml:space="preserve"> incisé </w:t>
      </w:r>
      <w:r w:rsidR="00760352" w:rsidRPr="0032190F">
        <w:rPr>
          <w:lang w:val="fr-FR"/>
        </w:rPr>
        <w:t>caractéristique</w:t>
      </w:r>
      <w:r w:rsidR="004900C0" w:rsidRPr="0032190F">
        <w:rPr>
          <w:lang w:val="fr-FR"/>
        </w:rPr>
        <w:t xml:space="preserve"> des produ</w:t>
      </w:r>
      <w:r w:rsidR="0053638A" w:rsidRPr="0032190F">
        <w:rPr>
          <w:lang w:val="fr-FR"/>
        </w:rPr>
        <w:t>c</w:t>
      </w:r>
      <w:r w:rsidR="004900C0" w:rsidRPr="0032190F">
        <w:rPr>
          <w:lang w:val="fr-FR"/>
        </w:rPr>
        <w:t>t</w:t>
      </w:r>
      <w:r w:rsidR="0053638A" w:rsidRPr="0032190F">
        <w:rPr>
          <w:lang w:val="fr-FR"/>
        </w:rPr>
        <w:t>ion</w:t>
      </w:r>
      <w:r w:rsidR="00456C59" w:rsidRPr="0032190F">
        <w:rPr>
          <w:lang w:val="fr-FR"/>
        </w:rPr>
        <w:t>s</w:t>
      </w:r>
      <w:r w:rsidR="0053638A" w:rsidRPr="0032190F">
        <w:rPr>
          <w:lang w:val="fr-FR"/>
        </w:rPr>
        <w:t xml:space="preserve"> du </w:t>
      </w:r>
      <w:hyperlink r:id="rId9049" w:anchor="Cul_Remedello" w:history="1">
        <w:r w:rsidR="00760352" w:rsidRPr="0032190F">
          <w:rPr>
            <w:rStyle w:val="Hyperlink"/>
            <w:lang w:val="fr-FR"/>
          </w:rPr>
          <w:t>Remedello</w:t>
        </w:r>
      </w:hyperlink>
      <w:r w:rsidR="0053638A" w:rsidRPr="0032190F">
        <w:rPr>
          <w:lang w:val="fr-FR"/>
        </w:rPr>
        <w:t>(BIB 92 p. 350</w:t>
      </w:r>
      <w:r w:rsidR="00A16339" w:rsidRPr="0032190F">
        <w:rPr>
          <w:lang w:val="fr-FR"/>
        </w:rPr>
        <w:t xml:space="preserve"> et 1150 p. 76 </w:t>
      </w:r>
      <w:r w:rsidR="0053638A" w:rsidRPr="0032190F">
        <w:rPr>
          <w:lang w:val="fr-FR"/>
        </w:rPr>
        <w:t>(BIB 571))</w:t>
      </w:r>
      <w:r w:rsidR="00760352" w:rsidRPr="0032190F">
        <w:rPr>
          <w:lang w:val="fr-FR"/>
        </w:rPr>
        <w:t xml:space="preserve"> mais également dans le Fontbuisse (BIB 92 p. 351(BIB 590))</w:t>
      </w:r>
      <w:r w:rsidR="005B48DD" w:rsidRPr="0032190F">
        <w:rPr>
          <w:lang w:val="fr-FR"/>
        </w:rPr>
        <w:t>.</w:t>
      </w:r>
    </w:p>
    <w:p w14:paraId="11A0FD10" w14:textId="77777777" w:rsidR="005B48DD" w:rsidRPr="0032190F" w:rsidRDefault="005B48DD" w:rsidP="00242C0F">
      <w:pPr>
        <w:rPr>
          <w:lang w:val="fr-FR"/>
        </w:rPr>
      </w:pPr>
    </w:p>
    <w:p w14:paraId="681903B6" w14:textId="77777777" w:rsidR="005B48DD" w:rsidRDefault="005B48DD" w:rsidP="00242C0F">
      <w:r w:rsidRPr="0032190F">
        <w:rPr>
          <w:lang w:val="fr-FR"/>
        </w:rPr>
        <w:t xml:space="preserve">La Balme comprend deux salles (BIB 1430). </w:t>
      </w:r>
      <w:r>
        <w:t>Stratigraphie :</w:t>
      </w:r>
    </w:p>
    <w:p w14:paraId="22B04019" w14:textId="77777777" w:rsidR="005B48DD" w:rsidRDefault="005B48DD" w:rsidP="00242C0F"/>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28"/>
        <w:gridCol w:w="1577"/>
        <w:gridCol w:w="1183"/>
        <w:gridCol w:w="2299"/>
        <w:gridCol w:w="1594"/>
      </w:tblGrid>
      <w:tr w:rsidR="00081961" w:rsidRPr="00DB5974" w14:paraId="304E254D" w14:textId="77777777">
        <w:trPr>
          <w:jc w:val="center"/>
        </w:trPr>
        <w:tc>
          <w:tcPr>
            <w:tcW w:w="0" w:type="auto"/>
            <w:vAlign w:val="center"/>
          </w:tcPr>
          <w:p w14:paraId="5E97D6E5" w14:textId="77777777" w:rsidR="00081961" w:rsidRPr="00DB5974" w:rsidRDefault="00081961" w:rsidP="00242C0F">
            <w:pPr>
              <w:jc w:val="center"/>
              <w:rPr>
                <w:sz w:val="20"/>
                <w:szCs w:val="20"/>
              </w:rPr>
            </w:pPr>
          </w:p>
        </w:tc>
        <w:tc>
          <w:tcPr>
            <w:tcW w:w="0" w:type="auto"/>
            <w:vAlign w:val="center"/>
          </w:tcPr>
          <w:p w14:paraId="021C0AE7" w14:textId="77777777" w:rsidR="00081961" w:rsidRPr="00DB5974" w:rsidRDefault="00081961" w:rsidP="00242C0F">
            <w:pPr>
              <w:jc w:val="center"/>
              <w:rPr>
                <w:sz w:val="20"/>
                <w:szCs w:val="20"/>
              </w:rPr>
            </w:pPr>
          </w:p>
        </w:tc>
        <w:tc>
          <w:tcPr>
            <w:tcW w:w="0" w:type="auto"/>
            <w:vAlign w:val="center"/>
          </w:tcPr>
          <w:p w14:paraId="08DAEF20" w14:textId="77777777" w:rsidR="00081961" w:rsidRPr="00DB5974" w:rsidRDefault="00081961" w:rsidP="00242C0F">
            <w:pPr>
              <w:jc w:val="center"/>
              <w:rPr>
                <w:sz w:val="20"/>
                <w:szCs w:val="20"/>
              </w:rPr>
            </w:pPr>
            <w:r w:rsidRPr="00DB5974">
              <w:rPr>
                <w:sz w:val="20"/>
                <w:szCs w:val="20"/>
              </w:rPr>
              <w:t>BC</w:t>
            </w:r>
          </w:p>
        </w:tc>
        <w:tc>
          <w:tcPr>
            <w:tcW w:w="0" w:type="auto"/>
            <w:vAlign w:val="center"/>
          </w:tcPr>
          <w:p w14:paraId="521462BD" w14:textId="77777777" w:rsidR="00081961" w:rsidRPr="00DB5974" w:rsidRDefault="00081961" w:rsidP="00242C0F">
            <w:pPr>
              <w:jc w:val="center"/>
              <w:rPr>
                <w:sz w:val="20"/>
                <w:szCs w:val="20"/>
              </w:rPr>
            </w:pPr>
            <w:r w:rsidRPr="00DB5974">
              <w:rPr>
                <w:sz w:val="20"/>
                <w:szCs w:val="20"/>
              </w:rPr>
              <w:t>BP</w:t>
            </w:r>
          </w:p>
        </w:tc>
        <w:tc>
          <w:tcPr>
            <w:tcW w:w="0" w:type="auto"/>
            <w:vAlign w:val="center"/>
          </w:tcPr>
          <w:p w14:paraId="731CBB66" w14:textId="77777777" w:rsidR="00081961" w:rsidRPr="00DB5974" w:rsidRDefault="00081961" w:rsidP="00242C0F">
            <w:pPr>
              <w:jc w:val="center"/>
              <w:rPr>
                <w:sz w:val="20"/>
                <w:szCs w:val="20"/>
              </w:rPr>
            </w:pPr>
            <w:r w:rsidRPr="00DB5974">
              <w:rPr>
                <w:sz w:val="20"/>
                <w:szCs w:val="20"/>
              </w:rPr>
              <w:t>Notes</w:t>
            </w:r>
          </w:p>
        </w:tc>
      </w:tr>
      <w:tr w:rsidR="005B48DD" w:rsidRPr="00DB5974" w14:paraId="5DF614ED" w14:textId="77777777">
        <w:trPr>
          <w:jc w:val="center"/>
        </w:trPr>
        <w:tc>
          <w:tcPr>
            <w:tcW w:w="0" w:type="auto"/>
            <w:vAlign w:val="center"/>
          </w:tcPr>
          <w:p w14:paraId="40F9CE85" w14:textId="77777777" w:rsidR="005B48DD" w:rsidRPr="00DB5974" w:rsidRDefault="005B48DD" w:rsidP="00242C0F">
            <w:pPr>
              <w:jc w:val="center"/>
              <w:rPr>
                <w:sz w:val="20"/>
                <w:szCs w:val="20"/>
              </w:rPr>
            </w:pPr>
          </w:p>
        </w:tc>
        <w:tc>
          <w:tcPr>
            <w:tcW w:w="0" w:type="auto"/>
            <w:vAlign w:val="center"/>
          </w:tcPr>
          <w:p w14:paraId="4A748C19" w14:textId="77777777" w:rsidR="005B48DD" w:rsidRPr="00DB5974" w:rsidRDefault="005B48DD" w:rsidP="00242C0F">
            <w:pPr>
              <w:jc w:val="center"/>
              <w:rPr>
                <w:sz w:val="20"/>
                <w:szCs w:val="20"/>
              </w:rPr>
            </w:pPr>
            <w:r w:rsidRPr="00DB5974">
              <w:rPr>
                <w:sz w:val="20"/>
                <w:szCs w:val="20"/>
              </w:rPr>
              <w:t>Néolithique final</w:t>
            </w:r>
          </w:p>
          <w:p w14:paraId="742F755E" w14:textId="77777777" w:rsidR="005B48DD" w:rsidRPr="00DB5974" w:rsidRDefault="005B48DD" w:rsidP="00242C0F">
            <w:pPr>
              <w:jc w:val="center"/>
              <w:rPr>
                <w:sz w:val="20"/>
                <w:szCs w:val="20"/>
              </w:rPr>
            </w:pPr>
            <w:r w:rsidRPr="00DB5974">
              <w:rPr>
                <w:sz w:val="20"/>
                <w:szCs w:val="20"/>
              </w:rPr>
              <w:t>supérieur</w:t>
            </w:r>
          </w:p>
        </w:tc>
        <w:tc>
          <w:tcPr>
            <w:tcW w:w="0" w:type="auto"/>
            <w:vAlign w:val="center"/>
          </w:tcPr>
          <w:p w14:paraId="5BB692A1" w14:textId="77777777" w:rsidR="005B48DD" w:rsidRPr="00DB5974" w:rsidRDefault="005B48DD" w:rsidP="00242C0F">
            <w:pPr>
              <w:jc w:val="center"/>
              <w:rPr>
                <w:sz w:val="20"/>
                <w:szCs w:val="20"/>
              </w:rPr>
            </w:pPr>
            <w:r w:rsidRPr="00DB5974">
              <w:rPr>
                <w:sz w:val="20"/>
                <w:szCs w:val="20"/>
              </w:rPr>
              <w:t>2550-2470</w:t>
            </w:r>
          </w:p>
          <w:p w14:paraId="06241185" w14:textId="77777777" w:rsidR="005B48DD" w:rsidRPr="00DB5974" w:rsidRDefault="005B48DD" w:rsidP="00242C0F">
            <w:pPr>
              <w:jc w:val="center"/>
              <w:rPr>
                <w:sz w:val="20"/>
                <w:szCs w:val="20"/>
              </w:rPr>
            </w:pPr>
            <w:r w:rsidRPr="00DB5974">
              <w:rPr>
                <w:sz w:val="20"/>
                <w:szCs w:val="20"/>
              </w:rPr>
              <w:t>22660-2575</w:t>
            </w:r>
          </w:p>
        </w:tc>
        <w:tc>
          <w:tcPr>
            <w:tcW w:w="0" w:type="auto"/>
            <w:vAlign w:val="center"/>
          </w:tcPr>
          <w:p w14:paraId="30C0C56D" w14:textId="77777777" w:rsidR="005B48DD" w:rsidRPr="00DB5974" w:rsidRDefault="005B48DD" w:rsidP="00242C0F">
            <w:pPr>
              <w:jc w:val="center"/>
              <w:rPr>
                <w:sz w:val="20"/>
                <w:szCs w:val="20"/>
              </w:rPr>
            </w:pPr>
          </w:p>
        </w:tc>
        <w:tc>
          <w:tcPr>
            <w:tcW w:w="0" w:type="auto"/>
            <w:vAlign w:val="center"/>
          </w:tcPr>
          <w:p w14:paraId="6E62C395" w14:textId="77777777" w:rsidR="005B48DD" w:rsidRPr="00DB5974" w:rsidRDefault="005B48DD" w:rsidP="00242C0F">
            <w:pPr>
              <w:jc w:val="center"/>
              <w:rPr>
                <w:sz w:val="20"/>
                <w:szCs w:val="20"/>
              </w:rPr>
            </w:pPr>
          </w:p>
        </w:tc>
      </w:tr>
      <w:tr w:rsidR="005B48DD" w:rsidRPr="00DB5974" w14:paraId="20BB2309" w14:textId="77777777">
        <w:trPr>
          <w:jc w:val="center"/>
        </w:trPr>
        <w:tc>
          <w:tcPr>
            <w:tcW w:w="0" w:type="auto"/>
            <w:vAlign w:val="center"/>
          </w:tcPr>
          <w:p w14:paraId="448DB438" w14:textId="77777777" w:rsidR="005B48DD" w:rsidRPr="00DB5974" w:rsidRDefault="005B48DD" w:rsidP="00242C0F">
            <w:pPr>
              <w:jc w:val="center"/>
              <w:rPr>
                <w:sz w:val="20"/>
                <w:szCs w:val="20"/>
              </w:rPr>
            </w:pPr>
            <w:r w:rsidRPr="00DB5974">
              <w:rPr>
                <w:sz w:val="20"/>
                <w:szCs w:val="20"/>
              </w:rPr>
              <w:t>c. NFI2</w:t>
            </w:r>
          </w:p>
        </w:tc>
        <w:tc>
          <w:tcPr>
            <w:tcW w:w="0" w:type="auto"/>
            <w:vAlign w:val="center"/>
          </w:tcPr>
          <w:p w14:paraId="0B47A64F" w14:textId="77777777" w:rsidR="005B48DD" w:rsidRPr="00DB5974" w:rsidRDefault="005B48DD" w:rsidP="00242C0F">
            <w:pPr>
              <w:jc w:val="center"/>
              <w:rPr>
                <w:sz w:val="20"/>
                <w:szCs w:val="20"/>
              </w:rPr>
            </w:pPr>
            <w:r w:rsidRPr="00DB5974">
              <w:rPr>
                <w:sz w:val="20"/>
                <w:szCs w:val="20"/>
              </w:rPr>
              <w:t>Néolithique final</w:t>
            </w:r>
          </w:p>
          <w:p w14:paraId="56C3CFA2" w14:textId="77777777" w:rsidR="005B48DD" w:rsidRPr="00DB5974" w:rsidRDefault="005B48DD" w:rsidP="00242C0F">
            <w:pPr>
              <w:jc w:val="center"/>
              <w:rPr>
                <w:sz w:val="20"/>
                <w:szCs w:val="20"/>
              </w:rPr>
            </w:pPr>
            <w:r w:rsidRPr="00DB5974">
              <w:rPr>
                <w:sz w:val="20"/>
                <w:szCs w:val="20"/>
              </w:rPr>
              <w:t>inférieur 2</w:t>
            </w:r>
          </w:p>
        </w:tc>
        <w:tc>
          <w:tcPr>
            <w:tcW w:w="0" w:type="auto"/>
            <w:vAlign w:val="center"/>
          </w:tcPr>
          <w:p w14:paraId="310156C4" w14:textId="77777777" w:rsidR="005B48DD" w:rsidRPr="00DB5974" w:rsidRDefault="005B48DD" w:rsidP="00242C0F">
            <w:pPr>
              <w:jc w:val="center"/>
              <w:rPr>
                <w:sz w:val="20"/>
                <w:szCs w:val="20"/>
              </w:rPr>
            </w:pPr>
            <w:r w:rsidRPr="00DB5974">
              <w:rPr>
                <w:sz w:val="20"/>
                <w:szCs w:val="20"/>
              </w:rPr>
              <w:t>2890/2880</w:t>
            </w:r>
          </w:p>
          <w:p w14:paraId="1B6A59AC" w14:textId="77777777" w:rsidR="005B48DD" w:rsidRPr="00DB5974" w:rsidRDefault="005B48DD" w:rsidP="00242C0F">
            <w:pPr>
              <w:jc w:val="center"/>
              <w:rPr>
                <w:sz w:val="20"/>
                <w:szCs w:val="20"/>
              </w:rPr>
            </w:pPr>
            <w:r w:rsidRPr="00DB5974">
              <w:rPr>
                <w:sz w:val="20"/>
                <w:szCs w:val="20"/>
              </w:rPr>
              <w:t>3010/2930</w:t>
            </w:r>
          </w:p>
        </w:tc>
        <w:tc>
          <w:tcPr>
            <w:tcW w:w="0" w:type="auto"/>
            <w:vAlign w:val="center"/>
          </w:tcPr>
          <w:p w14:paraId="59FEE55D" w14:textId="77777777" w:rsidR="00081961" w:rsidRPr="00DB5974" w:rsidRDefault="005B48DD" w:rsidP="00242C0F">
            <w:pPr>
              <w:jc w:val="center"/>
              <w:rPr>
                <w:sz w:val="20"/>
                <w:szCs w:val="20"/>
              </w:rPr>
            </w:pPr>
            <w:r w:rsidRPr="00DB5974">
              <w:rPr>
                <w:sz w:val="20"/>
                <w:szCs w:val="20"/>
              </w:rPr>
              <w:t>Ly-7507, 4245 ± 55 BP ;</w:t>
            </w:r>
          </w:p>
          <w:p w14:paraId="22B1FE5F" w14:textId="77777777" w:rsidR="005B48DD" w:rsidRPr="00DB5974" w:rsidRDefault="005B48DD" w:rsidP="00242C0F">
            <w:pPr>
              <w:jc w:val="center"/>
              <w:rPr>
                <w:sz w:val="20"/>
                <w:szCs w:val="20"/>
              </w:rPr>
            </w:pPr>
            <w:r w:rsidRPr="00DB5974">
              <w:rPr>
                <w:sz w:val="20"/>
                <w:szCs w:val="20"/>
              </w:rPr>
              <w:t>Ly-7508, 4245 ± 90 BP</w:t>
            </w:r>
          </w:p>
        </w:tc>
        <w:tc>
          <w:tcPr>
            <w:tcW w:w="0" w:type="auto"/>
            <w:vAlign w:val="center"/>
          </w:tcPr>
          <w:p w14:paraId="21785755" w14:textId="77777777" w:rsidR="005B48DD" w:rsidRPr="00DB5974" w:rsidRDefault="005B48DD" w:rsidP="00242C0F">
            <w:pPr>
              <w:jc w:val="center"/>
              <w:rPr>
                <w:sz w:val="20"/>
                <w:szCs w:val="20"/>
              </w:rPr>
            </w:pPr>
            <w:r w:rsidRPr="00DB5974">
              <w:rPr>
                <w:sz w:val="20"/>
                <w:szCs w:val="20"/>
              </w:rPr>
              <w:t>Frgt. « métopal »</w:t>
            </w:r>
          </w:p>
        </w:tc>
      </w:tr>
      <w:tr w:rsidR="005B48DD" w:rsidRPr="00DB5974" w14:paraId="3FAA4E57" w14:textId="77777777">
        <w:trPr>
          <w:jc w:val="center"/>
        </w:trPr>
        <w:tc>
          <w:tcPr>
            <w:tcW w:w="0" w:type="auto"/>
            <w:vAlign w:val="center"/>
          </w:tcPr>
          <w:p w14:paraId="463BCADD" w14:textId="77777777" w:rsidR="005B48DD" w:rsidRPr="00DB5974" w:rsidRDefault="005B48DD" w:rsidP="00242C0F">
            <w:pPr>
              <w:jc w:val="center"/>
              <w:rPr>
                <w:sz w:val="20"/>
                <w:szCs w:val="20"/>
              </w:rPr>
            </w:pPr>
            <w:r w:rsidRPr="00DB5974">
              <w:rPr>
                <w:sz w:val="20"/>
                <w:szCs w:val="20"/>
              </w:rPr>
              <w:t>c. NFI1</w:t>
            </w:r>
          </w:p>
        </w:tc>
        <w:tc>
          <w:tcPr>
            <w:tcW w:w="0" w:type="auto"/>
            <w:vAlign w:val="center"/>
          </w:tcPr>
          <w:p w14:paraId="7EE25BC5" w14:textId="77777777" w:rsidR="005B48DD" w:rsidRPr="00DB5974" w:rsidRDefault="005B48DD" w:rsidP="00242C0F">
            <w:pPr>
              <w:jc w:val="center"/>
              <w:rPr>
                <w:sz w:val="20"/>
                <w:szCs w:val="20"/>
              </w:rPr>
            </w:pPr>
            <w:r w:rsidRPr="00DB5974">
              <w:rPr>
                <w:sz w:val="20"/>
                <w:szCs w:val="20"/>
              </w:rPr>
              <w:t>Néolithique final</w:t>
            </w:r>
          </w:p>
          <w:p w14:paraId="4CE78C74" w14:textId="77777777" w:rsidR="005B48DD" w:rsidRPr="00DB5974" w:rsidRDefault="005B48DD" w:rsidP="00242C0F">
            <w:pPr>
              <w:jc w:val="center"/>
              <w:rPr>
                <w:sz w:val="20"/>
                <w:szCs w:val="20"/>
              </w:rPr>
            </w:pPr>
            <w:r w:rsidRPr="00DB5974">
              <w:rPr>
                <w:sz w:val="20"/>
                <w:szCs w:val="20"/>
              </w:rPr>
              <w:t>inférieur 1</w:t>
            </w:r>
          </w:p>
        </w:tc>
        <w:tc>
          <w:tcPr>
            <w:tcW w:w="0" w:type="auto"/>
            <w:vAlign w:val="center"/>
          </w:tcPr>
          <w:p w14:paraId="6A040997" w14:textId="77777777" w:rsidR="005B48DD" w:rsidRPr="00DB5974" w:rsidRDefault="005B48DD" w:rsidP="00242C0F">
            <w:pPr>
              <w:jc w:val="center"/>
              <w:rPr>
                <w:sz w:val="20"/>
                <w:szCs w:val="20"/>
              </w:rPr>
            </w:pPr>
            <w:r w:rsidRPr="00DB5974">
              <w:rPr>
                <w:sz w:val="20"/>
                <w:szCs w:val="20"/>
              </w:rPr>
              <w:t>3010/2930</w:t>
            </w:r>
          </w:p>
          <w:p w14:paraId="37F0E2B0" w14:textId="77777777" w:rsidR="005B48DD" w:rsidRPr="00DB5974" w:rsidRDefault="005B48DD" w:rsidP="00242C0F">
            <w:pPr>
              <w:jc w:val="center"/>
              <w:rPr>
                <w:sz w:val="20"/>
                <w:szCs w:val="20"/>
              </w:rPr>
            </w:pPr>
            <w:r w:rsidRPr="00DB5974">
              <w:rPr>
                <w:sz w:val="20"/>
                <w:szCs w:val="20"/>
              </w:rPr>
              <w:t>3300</w:t>
            </w:r>
          </w:p>
        </w:tc>
        <w:tc>
          <w:tcPr>
            <w:tcW w:w="0" w:type="auto"/>
            <w:vAlign w:val="center"/>
          </w:tcPr>
          <w:p w14:paraId="2F3544F1" w14:textId="77777777" w:rsidR="005B48DD" w:rsidRPr="00DB5974" w:rsidRDefault="005B48DD" w:rsidP="00242C0F">
            <w:pPr>
              <w:jc w:val="center"/>
              <w:rPr>
                <w:sz w:val="20"/>
                <w:szCs w:val="20"/>
              </w:rPr>
            </w:pPr>
            <w:r w:rsidRPr="00DB5974">
              <w:rPr>
                <w:sz w:val="20"/>
                <w:szCs w:val="20"/>
              </w:rPr>
              <w:t>CRG-1384, 4411 ± 80 BP</w:t>
            </w:r>
          </w:p>
          <w:p w14:paraId="29A2A493" w14:textId="77777777" w:rsidR="005B48DD" w:rsidRPr="00DB5974" w:rsidRDefault="005B48DD" w:rsidP="00242C0F">
            <w:pPr>
              <w:jc w:val="center"/>
              <w:rPr>
                <w:sz w:val="20"/>
                <w:szCs w:val="20"/>
              </w:rPr>
            </w:pPr>
          </w:p>
        </w:tc>
        <w:tc>
          <w:tcPr>
            <w:tcW w:w="0" w:type="auto"/>
            <w:vAlign w:val="center"/>
          </w:tcPr>
          <w:p w14:paraId="5F9058C4" w14:textId="77777777" w:rsidR="005B48DD" w:rsidRPr="00DB5974" w:rsidRDefault="005B48DD" w:rsidP="00242C0F">
            <w:pPr>
              <w:jc w:val="center"/>
              <w:rPr>
                <w:sz w:val="20"/>
                <w:szCs w:val="20"/>
              </w:rPr>
            </w:pPr>
          </w:p>
        </w:tc>
      </w:tr>
    </w:tbl>
    <w:p w14:paraId="038C321B" w14:textId="77777777" w:rsidR="005B48DD" w:rsidRDefault="005B48DD" w:rsidP="00242C0F">
      <w:r>
        <w:t>(BIB 1430 p. 239)</w:t>
      </w:r>
    </w:p>
    <w:p w14:paraId="346AE8C3" w14:textId="77777777" w:rsidR="005B48DD" w:rsidRDefault="005B48DD" w:rsidP="00242C0F"/>
    <w:p w14:paraId="0470481A" w14:textId="06E76746" w:rsidR="004900C0" w:rsidRPr="0032190F" w:rsidRDefault="004900C0" w:rsidP="00242C0F">
      <w:pPr>
        <w:jc w:val="both"/>
        <w:rPr>
          <w:lang w:val="fr-FR"/>
        </w:rPr>
      </w:pPr>
      <w:r w:rsidRPr="0032190F">
        <w:rPr>
          <w:lang w:val="fr-FR"/>
        </w:rPr>
        <w:t xml:space="preserve">Le fragment de gobelet à décor « métopal » de l’ensemble NFI2 est antérieur aux récipients à bords plats et aux marmites à damiers et bandeaux incisés de la grotte de la </w:t>
      </w:r>
      <w:hyperlink r:id="rId9050" w:anchor="Sit_Chauve_Souris" w:history="1">
        <w:r w:rsidRPr="0032190F">
          <w:rPr>
            <w:rStyle w:val="Hyperlink"/>
            <w:lang w:val="fr-FR"/>
          </w:rPr>
          <w:t>Chauve-Souris</w:t>
        </w:r>
      </w:hyperlink>
      <w:r w:rsidRPr="0032190F">
        <w:rPr>
          <w:lang w:val="fr-FR"/>
        </w:rPr>
        <w:t xml:space="preserve"> (BIB 1430 p. 241)</w:t>
      </w:r>
      <w:r w:rsidR="00081961" w:rsidRPr="0032190F">
        <w:rPr>
          <w:lang w:val="fr-FR"/>
        </w:rPr>
        <w:t xml:space="preserve">. </w:t>
      </w:r>
      <w:r w:rsidRPr="0032190F">
        <w:rPr>
          <w:lang w:val="fr-FR"/>
        </w:rPr>
        <w:t xml:space="preserve">La datation du style métopal à Sollières lui confère une position chronologique antérieure à celle du </w:t>
      </w:r>
      <w:hyperlink r:id="rId9051" w:anchor="Cul_Fontbuisse" w:history="1">
        <w:r w:rsidRPr="0032190F">
          <w:rPr>
            <w:rStyle w:val="Hyperlink"/>
            <w:lang w:val="fr-FR"/>
          </w:rPr>
          <w:t>Fontbuisse</w:t>
        </w:r>
      </w:hyperlink>
      <w:r w:rsidRPr="0032190F">
        <w:rPr>
          <w:lang w:val="fr-FR"/>
        </w:rPr>
        <w:t xml:space="preserve"> décoré de moyenne vallée du Rhône (BIB 1430 p. 241)</w:t>
      </w:r>
      <w:r w:rsidR="00081961" w:rsidRPr="0032190F">
        <w:rPr>
          <w:lang w:val="fr-FR"/>
        </w:rPr>
        <w:t>.</w:t>
      </w:r>
    </w:p>
    <w:p w14:paraId="628AB6F4" w14:textId="77777777" w:rsidR="0053638A" w:rsidRPr="0032190F" w:rsidRDefault="0053638A" w:rsidP="00242C0F">
      <w:pPr>
        <w:rPr>
          <w:lang w:val="fr-FR"/>
        </w:rPr>
      </w:pPr>
    </w:p>
    <w:p w14:paraId="7E99A09A" w14:textId="77777777" w:rsidR="00185C83" w:rsidRPr="0032190F" w:rsidRDefault="00EF5F9F" w:rsidP="00242C0F">
      <w:pPr>
        <w:rPr>
          <w:b/>
          <w:lang w:val="fr-FR"/>
        </w:rPr>
      </w:pPr>
      <w:r>
        <w:rPr>
          <w:b/>
          <w:lang w:val="fr-FR"/>
        </w:rPr>
        <w:t>g</w:t>
      </w:r>
      <w:r w:rsidR="00185C83" w:rsidRPr="0032190F">
        <w:rPr>
          <w:b/>
          <w:lang w:val="fr-FR"/>
        </w:rPr>
        <w:t>rotte-</w:t>
      </w:r>
      <w:r>
        <w:rPr>
          <w:b/>
          <w:lang w:val="fr-FR"/>
        </w:rPr>
        <w:t>b</w:t>
      </w:r>
      <w:r w:rsidR="00185C83" w:rsidRPr="0032190F">
        <w:rPr>
          <w:b/>
          <w:lang w:val="fr-FR"/>
        </w:rPr>
        <w:t>ergerie</w:t>
      </w:r>
    </w:p>
    <w:p w14:paraId="66B33EB6" w14:textId="77777777" w:rsidR="00185C83" w:rsidRPr="0032190F" w:rsidRDefault="00185C83" w:rsidP="00242C0F">
      <w:pPr>
        <w:rPr>
          <w:lang w:val="fr-FR"/>
        </w:rPr>
      </w:pPr>
    </w:p>
    <w:p w14:paraId="0579B53F" w14:textId="77777777" w:rsidR="00185C83" w:rsidRPr="0032190F" w:rsidRDefault="00185C83" w:rsidP="00242C0F">
      <w:pPr>
        <w:rPr>
          <w:lang w:val="fr-FR"/>
        </w:rPr>
      </w:pPr>
      <w:r w:rsidRPr="0032190F">
        <w:rPr>
          <w:lang w:val="fr-FR"/>
        </w:rPr>
        <w:t xml:space="preserve">Cette cavité s’ouvre à environ </w:t>
      </w:r>
      <w:smartTag w:uri="urn:schemas-microsoft-com:office:smarttags" w:element="metricconverter">
        <w:smartTagPr>
          <w:attr w:name="ProductID" w:val="1350 m"/>
        </w:smartTagPr>
        <w:r w:rsidRPr="0032190F">
          <w:rPr>
            <w:lang w:val="fr-FR"/>
          </w:rPr>
          <w:t>1350 m</w:t>
        </w:r>
      </w:smartTag>
      <w:r w:rsidRPr="0032190F">
        <w:rPr>
          <w:lang w:val="fr-FR"/>
        </w:rPr>
        <w:t xml:space="preserve"> d’altitude en rive gauche de l’Arc qu’elle domine d’une centaine de mètres. Les accès vers la Plaine padane se situent entre 2500 et </w:t>
      </w:r>
      <w:smartTag w:uri="urn:schemas-microsoft-com:office:smarttags" w:element="metricconverter">
        <w:smartTagPr>
          <w:attr w:name="ProductID" w:val="2000 m"/>
        </w:smartTagPr>
        <w:r w:rsidRPr="0032190F">
          <w:rPr>
            <w:lang w:val="fr-FR"/>
          </w:rPr>
          <w:t>2000 m</w:t>
        </w:r>
      </w:smartTag>
      <w:r w:rsidRPr="0032190F">
        <w:rPr>
          <w:lang w:val="fr-FR"/>
        </w:rPr>
        <w:t xml:space="preserve"> d’altitude environ (col du Mont-Cenis, de Sollières,…) dans un rayon d’une trentaine de km. La séquence stratigraphique :</w:t>
      </w:r>
    </w:p>
    <w:p w14:paraId="292ADF4C" w14:textId="0F5FDDD1" w:rsidR="00185C83" w:rsidRPr="0032190F" w:rsidRDefault="00185C83" w:rsidP="00242C0F">
      <w:pPr>
        <w:rPr>
          <w:lang w:val="fr-FR"/>
        </w:rPr>
      </w:pPr>
      <w:r w:rsidRPr="0032190F">
        <w:rPr>
          <w:lang w:val="fr-FR"/>
        </w:rPr>
        <w:tab/>
        <w:t>-</w:t>
      </w:r>
      <w:r w:rsidR="00EF5F9F">
        <w:rPr>
          <w:lang w:val="fr-FR"/>
        </w:rPr>
        <w:t>NM</w:t>
      </w:r>
      <w:r w:rsidRPr="0032190F">
        <w:rPr>
          <w:lang w:val="fr-FR"/>
        </w:rPr>
        <w:t xml:space="preserve"> </w:t>
      </w:r>
      <w:hyperlink r:id="rId9052" w:anchor="Cul_Chasseen" w:history="1">
        <w:r w:rsidRPr="0032190F">
          <w:rPr>
            <w:rStyle w:val="Hyperlink"/>
            <w:lang w:val="fr-FR"/>
          </w:rPr>
          <w:t>chasséen</w:t>
        </w:r>
      </w:hyperlink>
      <w:r w:rsidRPr="0032190F">
        <w:rPr>
          <w:lang w:val="fr-FR"/>
        </w:rPr>
        <w:t xml:space="preserve"> (très localisé)</w:t>
      </w:r>
    </w:p>
    <w:p w14:paraId="6CC51CEE" w14:textId="77777777" w:rsidR="00185C83" w:rsidRPr="0032190F" w:rsidRDefault="00185C83" w:rsidP="00242C0F">
      <w:pPr>
        <w:rPr>
          <w:lang w:val="fr-FR"/>
        </w:rPr>
      </w:pPr>
      <w:r w:rsidRPr="0032190F">
        <w:rPr>
          <w:lang w:val="fr-FR"/>
        </w:rPr>
        <w:tab/>
        <w:t>-</w:t>
      </w:r>
      <w:r w:rsidR="00EF5F9F">
        <w:rPr>
          <w:lang w:val="fr-FR"/>
        </w:rPr>
        <w:t>NF</w:t>
      </w:r>
      <w:r w:rsidR="008206B4" w:rsidRPr="0032190F">
        <w:rPr>
          <w:lang w:val="fr-FR"/>
        </w:rPr>
        <w:t> : sondage de la salle 1, faciès d’accumulation d’excéments</w:t>
      </w:r>
      <w:r w:rsidR="00EF5F9F">
        <w:rPr>
          <w:lang w:val="fr-FR"/>
        </w:rPr>
        <w:t xml:space="preserve">, céramique </w:t>
      </w:r>
      <w:r w:rsidR="007D6CA4" w:rsidRPr="0032190F">
        <w:rPr>
          <w:lang w:val="fr-FR"/>
        </w:rPr>
        <w:t>métopale</w:t>
      </w:r>
    </w:p>
    <w:p w14:paraId="60F3CABF" w14:textId="77777777" w:rsidR="00185C83" w:rsidRPr="0032190F" w:rsidRDefault="00185C83" w:rsidP="00242C0F">
      <w:pPr>
        <w:rPr>
          <w:lang w:val="fr-FR"/>
        </w:rPr>
      </w:pPr>
      <w:r w:rsidRPr="0032190F">
        <w:rPr>
          <w:lang w:val="fr-FR"/>
        </w:rPr>
        <w:tab/>
        <w:t>-</w:t>
      </w:r>
      <w:r w:rsidR="00EF5F9F">
        <w:rPr>
          <w:lang w:val="fr-FR"/>
        </w:rPr>
        <w:t>BF</w:t>
      </w:r>
    </w:p>
    <w:p w14:paraId="03B5FDFF" w14:textId="77777777" w:rsidR="00185C83" w:rsidRPr="0032190F" w:rsidRDefault="00185C83" w:rsidP="00242C0F">
      <w:pPr>
        <w:rPr>
          <w:lang w:val="fr-FR"/>
        </w:rPr>
      </w:pPr>
      <w:r w:rsidRPr="0032190F">
        <w:rPr>
          <w:lang w:val="fr-FR"/>
        </w:rPr>
        <w:t>(BIB 342 p. 95</w:t>
      </w:r>
      <w:r w:rsidR="007D6CA4" w:rsidRPr="0032190F">
        <w:rPr>
          <w:lang w:val="fr-FR"/>
        </w:rPr>
        <w:t xml:space="preserve"> et 571</w:t>
      </w:r>
      <w:r w:rsidRPr="0032190F">
        <w:rPr>
          <w:lang w:val="fr-FR"/>
        </w:rPr>
        <w:t>)</w:t>
      </w:r>
    </w:p>
    <w:p w14:paraId="77DDD5BB" w14:textId="77777777" w:rsidR="00185C83" w:rsidRPr="0032190F" w:rsidRDefault="00185C83" w:rsidP="00242C0F">
      <w:pPr>
        <w:rPr>
          <w:lang w:val="fr-FR"/>
        </w:rPr>
      </w:pPr>
    </w:p>
    <w:p w14:paraId="145D6CAF" w14:textId="77777777" w:rsidR="00185C83" w:rsidRPr="0032190F" w:rsidRDefault="00185C83" w:rsidP="00242C0F">
      <w:pPr>
        <w:rPr>
          <w:lang w:val="fr-FR"/>
        </w:rPr>
      </w:pPr>
      <w:r w:rsidRPr="0032190F">
        <w:rPr>
          <w:lang w:val="fr-FR"/>
        </w:rPr>
        <w:t>L’étude du remplissage indique l</w:t>
      </w:r>
      <w:r w:rsidR="008206B4" w:rsidRPr="0032190F">
        <w:rPr>
          <w:lang w:val="fr-FR"/>
        </w:rPr>
        <w:t>’accumulation de fumiers animaux (BIB 342 p. 95)</w:t>
      </w:r>
      <w:r w:rsidR="00081961" w:rsidRPr="0032190F">
        <w:rPr>
          <w:lang w:val="fr-FR"/>
        </w:rPr>
        <w:t>.</w:t>
      </w:r>
    </w:p>
    <w:p w14:paraId="5F1F31E4" w14:textId="77777777" w:rsidR="00ED71A7" w:rsidRPr="0032190F" w:rsidRDefault="00ED71A7" w:rsidP="00242C0F">
      <w:pPr>
        <w:jc w:val="both"/>
        <w:rPr>
          <w:lang w:val="fr-FR"/>
        </w:rPr>
      </w:pPr>
      <w:r w:rsidRPr="0032190F">
        <w:rPr>
          <w:lang w:val="fr-FR"/>
        </w:rPr>
        <w:t>Les niveaux datés de 3660-3400 BC livrent une pendeloque de type Port-Conty. Ces dates se rattachent au Cortaillod récent en accord chronologique avec la nécropole d’Aime et les dates du Valais (3800-3200) (BIB 571 p. 320)</w:t>
      </w:r>
    </w:p>
    <w:p w14:paraId="4AC9DA22" w14:textId="77777777" w:rsidR="00C613C9" w:rsidRPr="0032190F" w:rsidRDefault="00C613C9" w:rsidP="00242C0F">
      <w:pPr>
        <w:jc w:val="both"/>
        <w:rPr>
          <w:lang w:val="fr-FR"/>
        </w:rPr>
      </w:pPr>
    </w:p>
    <w:p w14:paraId="3CC2302E" w14:textId="77777777" w:rsidR="00C613C9" w:rsidRDefault="00C613C9" w:rsidP="00242C0F">
      <w:pPr>
        <w:jc w:val="both"/>
      </w:pPr>
      <w:r>
        <w:t xml:space="preserve">La grotte montre ces activités </w:t>
      </w:r>
    </w:p>
    <w:p w14:paraId="00BF28C9" w14:textId="77777777" w:rsidR="00C613C9" w:rsidRDefault="00C613C9" w:rsidP="00242C0F">
      <w:pPr>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69"/>
        <w:gridCol w:w="2178"/>
      </w:tblGrid>
      <w:tr w:rsidR="00C613C9" w:rsidRPr="00127E44" w14:paraId="328A3835" w14:textId="77777777" w:rsidTr="00127E44">
        <w:trPr>
          <w:jc w:val="center"/>
        </w:trPr>
        <w:tc>
          <w:tcPr>
            <w:tcW w:w="1969" w:type="dxa"/>
            <w:shd w:val="clear" w:color="auto" w:fill="auto"/>
          </w:tcPr>
          <w:p w14:paraId="408C52DA" w14:textId="77777777" w:rsidR="00C613C9" w:rsidRPr="00127E44" w:rsidRDefault="00C613C9" w:rsidP="00242C0F">
            <w:pPr>
              <w:jc w:val="both"/>
              <w:rPr>
                <w:b/>
              </w:rPr>
            </w:pPr>
            <w:r w:rsidRPr="00127E44">
              <w:rPr>
                <w:b/>
              </w:rPr>
              <w:t>Période</w:t>
            </w:r>
          </w:p>
        </w:tc>
        <w:tc>
          <w:tcPr>
            <w:tcW w:w="2178" w:type="dxa"/>
            <w:shd w:val="clear" w:color="auto" w:fill="auto"/>
          </w:tcPr>
          <w:p w14:paraId="62535900" w14:textId="77777777" w:rsidR="00C613C9" w:rsidRPr="00127E44" w:rsidRDefault="00C613C9" w:rsidP="00242C0F">
            <w:pPr>
              <w:jc w:val="both"/>
              <w:rPr>
                <w:b/>
              </w:rPr>
            </w:pPr>
            <w:r w:rsidRPr="00127E44">
              <w:rPr>
                <w:b/>
              </w:rPr>
              <w:t>Activités</w:t>
            </w:r>
          </w:p>
        </w:tc>
      </w:tr>
      <w:tr w:rsidR="00C613C9" w14:paraId="12F0474C" w14:textId="77777777" w:rsidTr="00127E44">
        <w:trPr>
          <w:jc w:val="center"/>
        </w:trPr>
        <w:tc>
          <w:tcPr>
            <w:tcW w:w="1969" w:type="dxa"/>
            <w:shd w:val="clear" w:color="auto" w:fill="auto"/>
          </w:tcPr>
          <w:p w14:paraId="7B9B0F9C" w14:textId="77777777" w:rsidR="00C613C9" w:rsidRDefault="00C613C9" w:rsidP="00242C0F">
            <w:pPr>
              <w:jc w:val="both"/>
            </w:pPr>
            <w:r>
              <w:t>Bronze Ancien</w:t>
            </w:r>
          </w:p>
        </w:tc>
        <w:tc>
          <w:tcPr>
            <w:tcW w:w="2178" w:type="dxa"/>
            <w:shd w:val="clear" w:color="auto" w:fill="auto"/>
          </w:tcPr>
          <w:p w14:paraId="06B2C305" w14:textId="77777777" w:rsidR="00C613C9" w:rsidRDefault="00C613C9" w:rsidP="00242C0F">
            <w:pPr>
              <w:jc w:val="both"/>
            </w:pPr>
            <w:r>
              <w:t>parcage + stockage</w:t>
            </w:r>
          </w:p>
        </w:tc>
      </w:tr>
      <w:tr w:rsidR="00C613C9" w14:paraId="2ACDBEF5" w14:textId="77777777" w:rsidTr="00127E44">
        <w:trPr>
          <w:jc w:val="center"/>
        </w:trPr>
        <w:tc>
          <w:tcPr>
            <w:tcW w:w="1969" w:type="dxa"/>
            <w:shd w:val="clear" w:color="auto" w:fill="auto"/>
          </w:tcPr>
          <w:p w14:paraId="26EBF618" w14:textId="77777777" w:rsidR="00C613C9" w:rsidRDefault="00C613C9" w:rsidP="00242C0F">
            <w:pPr>
              <w:jc w:val="both"/>
            </w:pPr>
            <w:r>
              <w:t>Néolithique final</w:t>
            </w:r>
          </w:p>
        </w:tc>
        <w:tc>
          <w:tcPr>
            <w:tcW w:w="2178" w:type="dxa"/>
            <w:shd w:val="clear" w:color="auto" w:fill="auto"/>
          </w:tcPr>
          <w:p w14:paraId="454CB522" w14:textId="77777777" w:rsidR="00C613C9" w:rsidRDefault="00C613C9" w:rsidP="00242C0F">
            <w:pPr>
              <w:jc w:val="both"/>
            </w:pPr>
            <w:r>
              <w:t>parcage</w:t>
            </w:r>
          </w:p>
        </w:tc>
      </w:tr>
    </w:tbl>
    <w:p w14:paraId="32237C2B" w14:textId="77777777" w:rsidR="00C613C9" w:rsidRDefault="00C613C9" w:rsidP="00242C0F">
      <w:pPr>
        <w:jc w:val="both"/>
      </w:pPr>
      <w:r>
        <w:t>(BIB 1646)</w:t>
      </w:r>
    </w:p>
    <w:p w14:paraId="165F5C2F" w14:textId="77777777" w:rsidR="00C613C9" w:rsidRDefault="00C613C9" w:rsidP="00242C0F">
      <w:pPr>
        <w:jc w:val="both"/>
      </w:pPr>
    </w:p>
    <w:p w14:paraId="63603364" w14:textId="77777777" w:rsidR="00ED71A7" w:rsidRDefault="00ED71A7" w:rsidP="00242C0F"/>
    <w:p w14:paraId="7CA065A1" w14:textId="77777777" w:rsidR="00185C83" w:rsidRPr="00185C83" w:rsidRDefault="00185C83" w:rsidP="00242C0F">
      <w:pPr>
        <w:rPr>
          <w:b/>
        </w:rPr>
      </w:pPr>
      <w:r w:rsidRPr="00185C83">
        <w:rPr>
          <w:b/>
        </w:rPr>
        <w:t>Atelier spécialisé</w:t>
      </w:r>
    </w:p>
    <w:p w14:paraId="3067DDAE" w14:textId="77777777" w:rsidR="00185C83" w:rsidRDefault="00185C83" w:rsidP="00242C0F"/>
    <w:p w14:paraId="1BB0305C" w14:textId="15602133" w:rsidR="00185C83" w:rsidRPr="0032190F" w:rsidRDefault="00185C83" w:rsidP="00242C0F">
      <w:pPr>
        <w:rPr>
          <w:lang w:val="fr-FR"/>
        </w:rPr>
      </w:pPr>
      <w:r w:rsidRPr="0032190F">
        <w:rPr>
          <w:lang w:val="fr-FR"/>
        </w:rPr>
        <w:t xml:space="preserve">Site de Maurienne. Durant le Néolithique </w:t>
      </w:r>
      <w:r w:rsidR="005669B9" w:rsidRPr="0032190F">
        <w:rPr>
          <w:lang w:val="fr-FR"/>
        </w:rPr>
        <w:t xml:space="preserve">tardif </w:t>
      </w:r>
      <w:r w:rsidRPr="0032190F">
        <w:rPr>
          <w:lang w:val="fr-FR"/>
        </w:rPr>
        <w:t xml:space="preserve">et le </w:t>
      </w:r>
      <w:hyperlink r:id="rId9053" w:anchor="Cul_Chalco" w:history="1">
        <w:r w:rsidRPr="0032190F">
          <w:rPr>
            <w:rStyle w:val="Hyperlink"/>
            <w:lang w:val="fr-FR"/>
          </w:rPr>
          <w:t>Chalcolithique</w:t>
        </w:r>
      </w:hyperlink>
      <w:r w:rsidRPr="0032190F">
        <w:rPr>
          <w:lang w:val="fr-FR"/>
        </w:rPr>
        <w:t xml:space="preserve">, c’est un </w:t>
      </w:r>
      <w:hyperlink r:id="rId9054" w:anchor="Cul_Ateliers_Specialises" w:history="1">
        <w:r w:rsidRPr="0032190F">
          <w:rPr>
            <w:rStyle w:val="Hyperlink"/>
            <w:lang w:val="fr-FR"/>
          </w:rPr>
          <w:t>atelier spécialisé</w:t>
        </w:r>
      </w:hyperlink>
      <w:r w:rsidRPr="0032190F">
        <w:rPr>
          <w:lang w:val="fr-FR"/>
        </w:rPr>
        <w:t xml:space="preserve"> de production  de pointes de flèches polies en serpentinite (BIB 304 p. 230 et 337). </w:t>
      </w:r>
    </w:p>
    <w:p w14:paraId="513BEC39" w14:textId="513B2B3F" w:rsidR="00185C83" w:rsidRPr="0032190F" w:rsidRDefault="00185C83" w:rsidP="00242C0F">
      <w:pPr>
        <w:jc w:val="both"/>
        <w:rPr>
          <w:lang w:val="fr-FR"/>
        </w:rPr>
      </w:pPr>
      <w:r w:rsidRPr="0032190F">
        <w:rPr>
          <w:lang w:val="fr-FR"/>
        </w:rPr>
        <w:t>Dans les grotte</w:t>
      </w:r>
      <w:r w:rsidR="00AA345B" w:rsidRPr="0032190F">
        <w:rPr>
          <w:lang w:val="fr-FR"/>
        </w:rPr>
        <w:t>s</w:t>
      </w:r>
      <w:r w:rsidRPr="0032190F">
        <w:rPr>
          <w:lang w:val="fr-FR"/>
        </w:rPr>
        <w:t xml:space="preserve"> de Les Balmes,  un atelier de production spécialisé a été observé (BIB 337): pour les réalisations de pendentifs en chloritite / serpentinite, l’ensemble de la </w:t>
      </w:r>
      <w:hyperlink r:id="rId9055" w:anchor="CO" w:history="1">
        <w:r w:rsidR="0094286C">
          <w:rPr>
            <w:rStyle w:val="Hyperlink"/>
            <w:lang w:val="fr-FR"/>
          </w:rPr>
          <w:t>CO</w:t>
        </w:r>
      </w:hyperlink>
      <w:r w:rsidR="0094286C">
        <w:rPr>
          <w:lang w:val="fr-FR"/>
        </w:rPr>
        <w:t xml:space="preserve"> </w:t>
      </w:r>
      <w:r w:rsidRPr="0032190F">
        <w:rPr>
          <w:lang w:val="fr-FR"/>
        </w:rPr>
        <w:t>(éclats, « blanks », pièces brisées) a été mis en évidence. Les ornements cylindriques, sphériques, ailés « limestone beads » se rattachent quant à eux aux productions du sud de la France (BIB 340) et du fait de leur ubiquité leur lieu de production ne peut être clairement déterminé (BIB 304 p. 230)</w:t>
      </w:r>
    </w:p>
    <w:p w14:paraId="02E22665" w14:textId="77777777" w:rsidR="009E1C07" w:rsidRPr="0032190F" w:rsidRDefault="009E1C07" w:rsidP="00242C0F">
      <w:pPr>
        <w:rPr>
          <w:lang w:val="fr-FR"/>
        </w:rPr>
      </w:pPr>
    </w:p>
    <w:p w14:paraId="38E7A272" w14:textId="77777777" w:rsidR="00C262F3" w:rsidRPr="0032190F" w:rsidRDefault="00C262F3" w:rsidP="00426FF9">
      <w:pPr>
        <w:pStyle w:val="Heading1"/>
      </w:pPr>
      <w:bookmarkStart w:id="3779" w:name="Sit_Aillevans"/>
      <w:r w:rsidRPr="0032190F">
        <w:t xml:space="preserve">AILLEVANS </w:t>
      </w:r>
    </w:p>
    <w:bookmarkEnd w:id="3779"/>
    <w:p w14:paraId="294FBA45" w14:textId="77777777" w:rsidR="00C262F3" w:rsidRPr="0032190F" w:rsidRDefault="00C262F3" w:rsidP="00242C0F">
      <w:pPr>
        <w:rPr>
          <w:lang w:val="fr-FR"/>
        </w:rPr>
      </w:pPr>
    </w:p>
    <w:p w14:paraId="72A9C527" w14:textId="702921A6" w:rsidR="00387D12" w:rsidRPr="0032190F" w:rsidRDefault="00C262F3" w:rsidP="00242C0F">
      <w:pPr>
        <w:rPr>
          <w:lang w:val="fr-FR"/>
        </w:rPr>
      </w:pPr>
      <w:r w:rsidRPr="0032190F">
        <w:rPr>
          <w:lang w:val="fr-FR"/>
        </w:rPr>
        <w:t xml:space="preserve">Ce site de Haute-Saône, proche de la limite occidentale du </w:t>
      </w:r>
      <w:hyperlink r:id="rId9056" w:anchor="Cul_Cordée" w:history="1">
        <w:r w:rsidRPr="0032190F">
          <w:rPr>
            <w:rStyle w:val="Hyperlink"/>
            <w:lang w:val="fr-FR"/>
          </w:rPr>
          <w:t>Cordé</w:t>
        </w:r>
      </w:hyperlink>
      <w:r w:rsidRPr="0032190F">
        <w:rPr>
          <w:lang w:val="fr-FR"/>
        </w:rPr>
        <w:t xml:space="preserve">, a livré </w:t>
      </w:r>
      <w:r w:rsidR="00387D12" w:rsidRPr="0032190F">
        <w:rPr>
          <w:lang w:val="fr-FR"/>
        </w:rPr>
        <w:t>trois dolmens à</w:t>
      </w:r>
      <w:hyperlink r:id="rId9057" w:anchor="Cul_Megalith" w:history="1">
        <w:r w:rsidR="00430619" w:rsidRPr="0032190F">
          <w:rPr>
            <w:rStyle w:val="Hyperlink"/>
            <w:lang w:val="fr-FR"/>
          </w:rPr>
          <w:t>podium trapézoïdal</w:t>
        </w:r>
      </w:hyperlink>
      <w:r w:rsidRPr="0032190F">
        <w:rPr>
          <w:lang w:val="fr-FR"/>
        </w:rPr>
        <w:t>daté du IIIe millénaire (</w:t>
      </w:r>
      <w:r w:rsidR="00387D12" w:rsidRPr="0032190F">
        <w:rPr>
          <w:lang w:val="fr-FR"/>
        </w:rPr>
        <w:t>BIB 498 p. 383 (BIB 504 et 505) et a donné son nom à un type de dolmen (type d’</w:t>
      </w:r>
      <w:hyperlink r:id="rId9058" w:anchor="Cul_Megalith" w:history="1">
        <w:r w:rsidR="00387D12" w:rsidRPr="0032190F">
          <w:rPr>
            <w:rStyle w:val="Hyperlink"/>
            <w:lang w:val="fr-FR"/>
          </w:rPr>
          <w:t>Aillevans</w:t>
        </w:r>
      </w:hyperlink>
      <w:r w:rsidR="00387D12" w:rsidRPr="0032190F">
        <w:rPr>
          <w:lang w:val="fr-FR"/>
        </w:rPr>
        <w:t>) (BIB 504 p. 367)</w:t>
      </w:r>
    </w:p>
    <w:p w14:paraId="75FD4C12" w14:textId="77777777" w:rsidR="001F1DDD" w:rsidRPr="0032190F" w:rsidRDefault="001F1DDD" w:rsidP="00242C0F">
      <w:pPr>
        <w:rPr>
          <w:lang w:val="fr-FR"/>
        </w:rPr>
      </w:pPr>
    </w:p>
    <w:p w14:paraId="115C45C1" w14:textId="77777777" w:rsidR="001F1DDD" w:rsidRPr="0032190F" w:rsidRDefault="001F1DDD" w:rsidP="00242C0F">
      <w:pPr>
        <w:rPr>
          <w:lang w:val="fr-FR"/>
        </w:rPr>
      </w:pPr>
      <w:r w:rsidRPr="0032190F">
        <w:rPr>
          <w:lang w:val="fr-FR"/>
        </w:rPr>
        <w:t>La tombe la plus ancienne serait la tombe 1 avec son tumulus circulaire puis la tombe 3 avec son pavage trapézoïdal puis la tombe 2 plus récent (BIB 504 p. 358)</w:t>
      </w:r>
    </w:p>
    <w:p w14:paraId="1BECB04B" w14:textId="77777777" w:rsidR="00C262F3" w:rsidRPr="0032190F" w:rsidRDefault="00C262F3" w:rsidP="00242C0F">
      <w:pPr>
        <w:rPr>
          <w:lang w:val="fr-FR"/>
        </w:rPr>
      </w:pPr>
    </w:p>
    <w:p w14:paraId="6233E30B" w14:textId="77777777" w:rsidR="00387D12" w:rsidRPr="0032190F" w:rsidRDefault="00387D12" w:rsidP="00242C0F">
      <w:pPr>
        <w:pStyle w:val="Heading2"/>
      </w:pPr>
      <w:r w:rsidRPr="0032190F">
        <w:t>Tombe 1</w:t>
      </w:r>
    </w:p>
    <w:p w14:paraId="7B9A06DE" w14:textId="77777777" w:rsidR="009D2D24" w:rsidRPr="0032190F" w:rsidRDefault="009D2D24" w:rsidP="00242C0F">
      <w:pPr>
        <w:rPr>
          <w:lang w:val="fr-FR"/>
        </w:rPr>
      </w:pPr>
    </w:p>
    <w:p w14:paraId="5F0665BD" w14:textId="77777777" w:rsidR="00D06419" w:rsidRPr="0032190F" w:rsidRDefault="009D2D24" w:rsidP="00242C0F">
      <w:pPr>
        <w:jc w:val="both"/>
        <w:rPr>
          <w:lang w:val="fr-FR"/>
        </w:rPr>
      </w:pPr>
      <w:r w:rsidRPr="0032190F">
        <w:rPr>
          <w:lang w:val="fr-FR"/>
        </w:rPr>
        <w:t xml:space="preserve">Dolmen à antennes avec chambre carrée (1,9 x </w:t>
      </w:r>
      <w:smartTag w:uri="urn:schemas-microsoft-com:office:smarttags" w:element="metricconverter">
        <w:smartTagPr>
          <w:attr w:name="ProductID" w:val="1,7 m"/>
        </w:smartTagPr>
        <w:r w:rsidRPr="0032190F">
          <w:rPr>
            <w:lang w:val="fr-FR"/>
          </w:rPr>
          <w:t>1,7 m</w:t>
        </w:r>
      </w:smartTag>
      <w:r w:rsidRPr="0032190F">
        <w:rPr>
          <w:lang w:val="fr-FR"/>
        </w:rPr>
        <w:t>) à l’est. Dans sa première phase le dolmen est recouvert d’un tumulu</w:t>
      </w:r>
      <w:r w:rsidR="00E04DE2" w:rsidRPr="0032190F">
        <w:rPr>
          <w:lang w:val="fr-FR"/>
        </w:rPr>
        <w:t>s circulaire. Dans sa seconde p</w:t>
      </w:r>
      <w:r w:rsidRPr="0032190F">
        <w:rPr>
          <w:lang w:val="fr-FR"/>
        </w:rPr>
        <w:t>h</w:t>
      </w:r>
      <w:r w:rsidR="00E04DE2" w:rsidRPr="0032190F">
        <w:rPr>
          <w:lang w:val="fr-FR"/>
        </w:rPr>
        <w:t>a</w:t>
      </w:r>
      <w:r w:rsidRPr="0032190F">
        <w:rPr>
          <w:lang w:val="fr-FR"/>
        </w:rPr>
        <w:t>se : un empierrage trapézoïdal (</w:t>
      </w:r>
      <w:smartTag w:uri="urn:schemas-microsoft-com:office:smarttags" w:element="metricconverter">
        <w:smartTagPr>
          <w:attr w:name="ProductID" w:val="18 m"/>
        </w:smartTagPr>
        <w:r w:rsidRPr="0032190F">
          <w:rPr>
            <w:lang w:val="fr-FR"/>
          </w:rPr>
          <w:t>18 m</w:t>
        </w:r>
      </w:smartTag>
      <w:r w:rsidRPr="0032190F">
        <w:rPr>
          <w:lang w:val="fr-FR"/>
        </w:rPr>
        <w:t xml:space="preserve"> x </w:t>
      </w:r>
      <w:smartTag w:uri="urn:schemas-microsoft-com:office:smarttags" w:element="metricconverter">
        <w:smartTagPr>
          <w:attr w:name="ProductID" w:val="9 m"/>
        </w:smartTagPr>
        <w:r w:rsidRPr="0032190F">
          <w:rPr>
            <w:lang w:val="fr-FR"/>
          </w:rPr>
          <w:t>9 m</w:t>
        </w:r>
      </w:smartTag>
      <w:r w:rsidRPr="0032190F">
        <w:rPr>
          <w:lang w:val="fr-FR"/>
        </w:rPr>
        <w:t xml:space="preserve"> pour la grande base et </w:t>
      </w:r>
      <w:smartTag w:uri="urn:schemas-microsoft-com:office:smarttags" w:element="metricconverter">
        <w:smartTagPr>
          <w:attr w:name="ProductID" w:val="4 m"/>
        </w:smartTagPr>
        <w:r w:rsidRPr="0032190F">
          <w:rPr>
            <w:lang w:val="fr-FR"/>
          </w:rPr>
          <w:t>4 m</w:t>
        </w:r>
      </w:smartTag>
      <w:r w:rsidRPr="0032190F">
        <w:rPr>
          <w:lang w:val="fr-FR"/>
        </w:rPr>
        <w:t xml:space="preserve"> pour la petite). La structure est de forme trapézoïdale, limitée latéralement par des poteaux de bois. « Il convient également d’insister sur l’utilisation peut-être accidentelle de la perspective monumentale : forme trapézoïdale de l’édifice, pente naturelle du sol dont l’altitude décroit d’ouest et est, épaisseur du podium qui augmente d’ouest en est. Cette construction va être en partie amputée durant la fin de l’âge d Bronze (BIB 504 p. 325-349).</w:t>
      </w:r>
    </w:p>
    <w:p w14:paraId="1379DD81" w14:textId="77777777" w:rsidR="009D2D24" w:rsidRPr="0032190F" w:rsidRDefault="009D2D24" w:rsidP="00242C0F">
      <w:pPr>
        <w:rPr>
          <w:lang w:val="fr-FR"/>
        </w:rPr>
      </w:pPr>
    </w:p>
    <w:p w14:paraId="4533492C" w14:textId="025591FB" w:rsidR="009D2D24" w:rsidRPr="0032190F" w:rsidRDefault="009D2D24" w:rsidP="00242C0F">
      <w:pPr>
        <w:rPr>
          <w:lang w:val="fr-FR"/>
        </w:rPr>
      </w:pPr>
      <w:r w:rsidRPr="0032190F">
        <w:rPr>
          <w:lang w:val="fr-FR"/>
        </w:rPr>
        <w:t xml:space="preserve">Un poignard en silex (G 5 I 1) et une pointe de flèche (F 5 II 1) sont connus tous deux pour l’extrême fin du Néolithique dans le gisement de la Motte-aux-Mangins à </w:t>
      </w:r>
      <w:hyperlink r:id="rId9059" w:anchor="Sit_Clairvaux" w:history="1">
        <w:r w:rsidRPr="0032190F">
          <w:rPr>
            <w:rStyle w:val="Hyperlink"/>
            <w:lang w:val="fr-FR"/>
          </w:rPr>
          <w:t>Clairvaux-les-Lacs</w:t>
        </w:r>
      </w:hyperlink>
      <w:r w:rsidRPr="0032190F">
        <w:rPr>
          <w:lang w:val="fr-FR"/>
        </w:rPr>
        <w:t xml:space="preserve"> (BIB 504 p. 346)</w:t>
      </w:r>
    </w:p>
    <w:p w14:paraId="5B8AF65F" w14:textId="77777777" w:rsidR="00D06419" w:rsidRPr="0032190F" w:rsidRDefault="00D06419" w:rsidP="00242C0F">
      <w:pPr>
        <w:rPr>
          <w:lang w:val="fr-FR"/>
        </w:rPr>
      </w:pPr>
    </w:p>
    <w:p w14:paraId="7D1A8F19" w14:textId="77777777" w:rsidR="00387D12" w:rsidRPr="0032190F" w:rsidRDefault="00387D12" w:rsidP="00242C0F">
      <w:pPr>
        <w:pStyle w:val="Heading2"/>
      </w:pPr>
      <w:r w:rsidRPr="0032190F">
        <w:t>Tombe 2</w:t>
      </w:r>
    </w:p>
    <w:p w14:paraId="7EF0A432" w14:textId="77777777" w:rsidR="009D2D24" w:rsidRPr="0032190F" w:rsidRDefault="009D2D24" w:rsidP="00242C0F">
      <w:pPr>
        <w:rPr>
          <w:lang w:val="fr-FR"/>
        </w:rPr>
      </w:pPr>
    </w:p>
    <w:p w14:paraId="70D80494" w14:textId="0BCBD0E5" w:rsidR="009D2D24" w:rsidRPr="0032190F" w:rsidRDefault="009D2D24" w:rsidP="00242C0F">
      <w:pPr>
        <w:jc w:val="both"/>
        <w:rPr>
          <w:lang w:val="fr-FR"/>
        </w:rPr>
      </w:pPr>
      <w:r w:rsidRPr="0032190F">
        <w:rPr>
          <w:lang w:val="fr-FR"/>
        </w:rPr>
        <w:t xml:space="preserve">A </w:t>
      </w:r>
      <w:smartTag w:uri="urn:schemas-microsoft-com:office:smarttags" w:element="metricconverter">
        <w:smartTagPr>
          <w:attr w:name="ProductID" w:val="650 m"/>
        </w:smartTagPr>
        <w:r w:rsidRPr="0032190F">
          <w:rPr>
            <w:lang w:val="fr-FR"/>
          </w:rPr>
          <w:t>650 m</w:t>
        </w:r>
      </w:smartTag>
      <w:r w:rsidRPr="0032190F">
        <w:rPr>
          <w:lang w:val="fr-FR"/>
        </w:rPr>
        <w:t xml:space="preserve"> de la tombe 1, la tombe 2 est construite sur le même modèle que la première tombe (presque carrée, entourée de dalles verticales, dallage trapézoïdal). Le mobilier funéraire compte une pointe de flèche pédonculée à retouche bifaciale. Le mobilier de la tombe 2 est beaucoup plus tardif que celui de la tombe 1 (céramique non décorée accompagnant habituellement les vases campaniformes, industrie lithique évoluées et objets en </w:t>
      </w:r>
      <w:hyperlink r:id="rId9060" w:anchor="Sit_Cuivre" w:history="1">
        <w:r w:rsidR="009A36BA" w:rsidRPr="009A36BA">
          <w:rPr>
            <w:rStyle w:val="Hyperlink"/>
            <w:lang w:val="fr-FR"/>
          </w:rPr>
          <w:t>cuivre</w:t>
        </w:r>
      </w:hyperlink>
      <w:r w:rsidR="009A36BA" w:rsidRPr="009A36BA">
        <w:rPr>
          <w:lang w:val="fr-FR"/>
        </w:rPr>
        <w:t xml:space="preserve"> </w:t>
      </w:r>
      <w:r w:rsidRPr="0032190F">
        <w:rPr>
          <w:lang w:val="fr-FR"/>
        </w:rPr>
        <w:t>ou en bronze) (BIB 504 p. 354)</w:t>
      </w:r>
    </w:p>
    <w:p w14:paraId="2A3489B1" w14:textId="77777777" w:rsidR="009D2D24" w:rsidRPr="0032190F" w:rsidRDefault="009D2D24" w:rsidP="00242C0F">
      <w:pPr>
        <w:rPr>
          <w:lang w:val="fr-FR"/>
        </w:rPr>
      </w:pPr>
    </w:p>
    <w:p w14:paraId="3C9322BE" w14:textId="77777777" w:rsidR="00387D12" w:rsidRPr="0032190F" w:rsidRDefault="00387D12" w:rsidP="00242C0F">
      <w:pPr>
        <w:pStyle w:val="Heading2"/>
      </w:pPr>
      <w:r w:rsidRPr="0032190F">
        <w:t>Tombe 3</w:t>
      </w:r>
    </w:p>
    <w:p w14:paraId="73A8ABE3" w14:textId="77777777" w:rsidR="00387D12" w:rsidRPr="0032190F" w:rsidRDefault="00387D12" w:rsidP="00242C0F">
      <w:pPr>
        <w:rPr>
          <w:lang w:val="fr-FR"/>
        </w:rPr>
      </w:pPr>
    </w:p>
    <w:p w14:paraId="28D70DA4" w14:textId="77777777" w:rsidR="001F1DDD" w:rsidRPr="0032190F" w:rsidRDefault="001F1DDD" w:rsidP="00242C0F">
      <w:pPr>
        <w:rPr>
          <w:lang w:val="fr-FR"/>
        </w:rPr>
      </w:pPr>
      <w:r w:rsidRPr="0032190F">
        <w:rPr>
          <w:lang w:val="fr-FR"/>
        </w:rPr>
        <w:t xml:space="preserve">A </w:t>
      </w:r>
      <w:smartTag w:uri="urn:schemas-microsoft-com:office:smarttags" w:element="metricconverter">
        <w:smartTagPr>
          <w:attr w:name="ProductID" w:val="275 m"/>
        </w:smartTagPr>
        <w:r w:rsidRPr="0032190F">
          <w:rPr>
            <w:lang w:val="fr-FR"/>
          </w:rPr>
          <w:t>275 m</w:t>
        </w:r>
      </w:smartTag>
      <w:r w:rsidRPr="0032190F">
        <w:rPr>
          <w:lang w:val="fr-FR"/>
        </w:rPr>
        <w:t>, à l’ouest de la tombe 2, à l’extrémité de la colline qui porte à sa pointe nord la tombe 1. Son plan de construction est identique à ceux des tombes 2 et 1. Matériel archéologique : fragment de vase du Néolithique final, des éléments indiquant également un remaniement durant l’âge du Bronze final (BIB 504 p. 356)</w:t>
      </w:r>
    </w:p>
    <w:p w14:paraId="5D330EE3" w14:textId="77777777" w:rsidR="001F1DDD" w:rsidRPr="0032190F" w:rsidRDefault="001F1DDD" w:rsidP="00242C0F">
      <w:pPr>
        <w:rPr>
          <w:lang w:val="fr-FR"/>
        </w:rPr>
      </w:pPr>
    </w:p>
    <w:p w14:paraId="0ACF1128" w14:textId="77777777" w:rsidR="00C262F3" w:rsidRPr="0032190F" w:rsidRDefault="00C262F3" w:rsidP="00426FF9">
      <w:pPr>
        <w:pStyle w:val="Heading1"/>
      </w:pPr>
      <w:bookmarkStart w:id="3780" w:name="Sit_Santoche"/>
      <w:r w:rsidRPr="0032190F">
        <w:lastRenderedPageBreak/>
        <w:t>SANTOCHE</w:t>
      </w:r>
    </w:p>
    <w:bookmarkEnd w:id="3780"/>
    <w:p w14:paraId="44D1D438" w14:textId="77777777" w:rsidR="00C262F3" w:rsidRPr="0032190F" w:rsidRDefault="00C262F3" w:rsidP="00242C0F">
      <w:pPr>
        <w:rPr>
          <w:lang w:val="fr-FR"/>
        </w:rPr>
      </w:pPr>
    </w:p>
    <w:p w14:paraId="40C73406" w14:textId="77777777" w:rsidR="00D06419" w:rsidRPr="0032190F" w:rsidRDefault="00547D2D" w:rsidP="00242C0F">
      <w:pPr>
        <w:rPr>
          <w:lang w:val="fr-FR"/>
        </w:rPr>
      </w:pPr>
      <w:r w:rsidRPr="0032190F">
        <w:rPr>
          <w:lang w:val="fr-FR"/>
        </w:rPr>
        <w:t xml:space="preserve">Le dolmen </w:t>
      </w:r>
      <w:r w:rsidR="00D06419" w:rsidRPr="0032190F">
        <w:rPr>
          <w:lang w:val="fr-FR"/>
        </w:rPr>
        <w:t xml:space="preserve">simple à dalle-hublot </w:t>
      </w:r>
      <w:r w:rsidRPr="0032190F">
        <w:rPr>
          <w:lang w:val="fr-FR"/>
        </w:rPr>
        <w:t xml:space="preserve">de Santôche, </w:t>
      </w:r>
      <w:r w:rsidR="00C262F3" w:rsidRPr="0032190F">
        <w:rPr>
          <w:lang w:val="fr-FR"/>
        </w:rPr>
        <w:t xml:space="preserve">Haute-Saône, </w:t>
      </w:r>
      <w:r w:rsidR="00D06419" w:rsidRPr="0032190F">
        <w:rPr>
          <w:lang w:val="fr-FR"/>
        </w:rPr>
        <w:t>montre 4 phases principales :</w:t>
      </w:r>
    </w:p>
    <w:p w14:paraId="35238F31" w14:textId="77777777" w:rsidR="00D06419" w:rsidRPr="0032190F" w:rsidRDefault="00D06419" w:rsidP="00242C0F">
      <w:pPr>
        <w:rPr>
          <w:lang w:val="fr-FR"/>
        </w:rPr>
      </w:pPr>
      <w:r w:rsidRPr="0032190F">
        <w:rPr>
          <w:lang w:val="fr-FR"/>
        </w:rPr>
        <w:tab/>
        <w:t>-construction du coffre et 1</w:t>
      </w:r>
      <w:r w:rsidRPr="0032190F">
        <w:rPr>
          <w:vertAlign w:val="superscript"/>
          <w:lang w:val="fr-FR"/>
        </w:rPr>
        <w:t>er</w:t>
      </w:r>
      <w:r w:rsidRPr="0032190F">
        <w:rPr>
          <w:lang w:val="fr-FR"/>
        </w:rPr>
        <w:t xml:space="preserve"> utilisation</w:t>
      </w:r>
      <w:r w:rsidR="00864405" w:rsidRPr="0032190F">
        <w:rPr>
          <w:lang w:val="fr-FR"/>
        </w:rPr>
        <w:t xml:space="preserve"> (phase 1)</w:t>
      </w:r>
    </w:p>
    <w:p w14:paraId="30390971" w14:textId="77777777" w:rsidR="00D06419" w:rsidRPr="0032190F" w:rsidRDefault="00864405" w:rsidP="00242C0F">
      <w:pPr>
        <w:rPr>
          <w:lang w:val="fr-FR"/>
        </w:rPr>
      </w:pPr>
      <w:r w:rsidRPr="0032190F">
        <w:rPr>
          <w:lang w:val="fr-FR"/>
        </w:rPr>
        <w:tab/>
        <w:t>-construction du dallage e</w:t>
      </w:r>
      <w:r w:rsidR="00D06419" w:rsidRPr="0032190F">
        <w:rPr>
          <w:lang w:val="fr-FR"/>
        </w:rPr>
        <w:t>t 2</w:t>
      </w:r>
      <w:r w:rsidR="00D06419" w:rsidRPr="0032190F">
        <w:rPr>
          <w:vertAlign w:val="superscript"/>
          <w:lang w:val="fr-FR"/>
        </w:rPr>
        <w:t>e</w:t>
      </w:r>
      <w:r w:rsidR="00D06419" w:rsidRPr="0032190F">
        <w:rPr>
          <w:lang w:val="fr-FR"/>
        </w:rPr>
        <w:t xml:space="preserve"> utilisation du coffre</w:t>
      </w:r>
      <w:r w:rsidRPr="0032190F">
        <w:rPr>
          <w:lang w:val="fr-FR"/>
        </w:rPr>
        <w:t xml:space="preserve"> (phase 2)</w:t>
      </w:r>
    </w:p>
    <w:p w14:paraId="172C0833" w14:textId="77777777" w:rsidR="00D06419" w:rsidRPr="0032190F" w:rsidRDefault="00D06419" w:rsidP="00242C0F">
      <w:pPr>
        <w:rPr>
          <w:lang w:val="fr-FR"/>
        </w:rPr>
      </w:pPr>
      <w:r w:rsidRPr="0032190F">
        <w:rPr>
          <w:lang w:val="fr-FR"/>
        </w:rPr>
        <w:tab/>
        <w:t>-réutilisations successives du coffre</w:t>
      </w:r>
    </w:p>
    <w:p w14:paraId="0F433F55" w14:textId="77777777" w:rsidR="00D06419" w:rsidRPr="0032190F" w:rsidRDefault="00D06419" w:rsidP="00242C0F">
      <w:pPr>
        <w:rPr>
          <w:lang w:val="fr-FR"/>
        </w:rPr>
      </w:pPr>
      <w:r w:rsidRPr="0032190F">
        <w:rPr>
          <w:lang w:val="fr-FR"/>
        </w:rPr>
        <w:tab/>
        <w:t xml:space="preserve">-destruction volontaire et murger </w:t>
      </w:r>
      <w:r w:rsidR="0053369F" w:rsidRPr="0032190F">
        <w:rPr>
          <w:lang w:val="fr-FR"/>
        </w:rPr>
        <w:t xml:space="preserve">(muret) </w:t>
      </w:r>
      <w:r w:rsidRPr="0032190F">
        <w:rPr>
          <w:lang w:val="fr-FR"/>
        </w:rPr>
        <w:t xml:space="preserve">d’épierrement </w:t>
      </w:r>
    </w:p>
    <w:p w14:paraId="21E15934" w14:textId="77777777" w:rsidR="00D06419" w:rsidRPr="0032190F" w:rsidRDefault="00D06419" w:rsidP="00242C0F">
      <w:pPr>
        <w:rPr>
          <w:lang w:val="fr-FR"/>
        </w:rPr>
      </w:pPr>
      <w:r w:rsidRPr="0032190F">
        <w:rPr>
          <w:lang w:val="fr-FR"/>
        </w:rPr>
        <w:t>(BIB 504 p. 291)</w:t>
      </w:r>
    </w:p>
    <w:p w14:paraId="5D27D1A4" w14:textId="77777777" w:rsidR="00D06419" w:rsidRPr="0032190F" w:rsidRDefault="00D06419" w:rsidP="00242C0F">
      <w:pPr>
        <w:rPr>
          <w:lang w:val="fr-FR"/>
        </w:rPr>
      </w:pPr>
    </w:p>
    <w:p w14:paraId="5BA271CB" w14:textId="04712312" w:rsidR="00C262F3" w:rsidRPr="0032190F" w:rsidRDefault="00D06419" w:rsidP="00242C0F">
      <w:pPr>
        <w:rPr>
          <w:lang w:val="fr-FR"/>
        </w:rPr>
      </w:pPr>
      <w:r w:rsidRPr="0032190F">
        <w:rPr>
          <w:lang w:val="fr-FR"/>
        </w:rPr>
        <w:t>P</w:t>
      </w:r>
      <w:r w:rsidR="00C262F3" w:rsidRPr="0032190F">
        <w:rPr>
          <w:lang w:val="fr-FR"/>
        </w:rPr>
        <w:t xml:space="preserve">roche de la limite occidentale du </w:t>
      </w:r>
      <w:hyperlink r:id="rId9061" w:anchor="Cul_Cordée" w:history="1">
        <w:r w:rsidR="00C262F3" w:rsidRPr="0032190F">
          <w:rPr>
            <w:rStyle w:val="Hyperlink"/>
            <w:lang w:val="fr-FR"/>
          </w:rPr>
          <w:t>Cordé</w:t>
        </w:r>
      </w:hyperlink>
      <w:r w:rsidR="00C262F3" w:rsidRPr="0032190F">
        <w:rPr>
          <w:lang w:val="fr-FR"/>
        </w:rPr>
        <w:t xml:space="preserve">,  a livré un </w:t>
      </w:r>
      <w:hyperlink r:id="rId9062" w:anchor="Cul_Megalith" w:history="1">
        <w:r w:rsidR="00C262F3" w:rsidRPr="0032190F">
          <w:rPr>
            <w:rStyle w:val="Hyperlink"/>
            <w:lang w:val="fr-FR"/>
          </w:rPr>
          <w:t>podium trapézoïdal</w:t>
        </w:r>
      </w:hyperlink>
      <w:r w:rsidR="00C262F3" w:rsidRPr="0032190F">
        <w:rPr>
          <w:lang w:val="fr-FR"/>
        </w:rPr>
        <w:t xml:space="preserve"> daté du </w:t>
      </w:r>
      <w:r w:rsidR="00566A6B" w:rsidRPr="0032190F">
        <w:rPr>
          <w:lang w:val="fr-FR"/>
        </w:rPr>
        <w:t>3</w:t>
      </w:r>
      <w:r w:rsidR="00566A6B" w:rsidRPr="0032190F">
        <w:rPr>
          <w:vertAlign w:val="superscript"/>
          <w:lang w:val="fr-FR"/>
        </w:rPr>
        <w:t>e</w:t>
      </w:r>
      <w:r w:rsidR="00C262F3" w:rsidRPr="0032190F">
        <w:rPr>
          <w:lang w:val="fr-FR"/>
        </w:rPr>
        <w:t xml:space="preserve">millénaire (BIB 498 p. 383 (BIB 504 et 505) </w:t>
      </w:r>
    </w:p>
    <w:p w14:paraId="01F46433" w14:textId="77777777" w:rsidR="00C262F3" w:rsidRPr="0032190F" w:rsidRDefault="00C262F3" w:rsidP="00242C0F">
      <w:pPr>
        <w:rPr>
          <w:lang w:val="fr-FR"/>
        </w:rPr>
      </w:pPr>
    </w:p>
    <w:p w14:paraId="17B497C6" w14:textId="50F94B4A" w:rsidR="005340AA" w:rsidRPr="0032190F" w:rsidRDefault="005340AA" w:rsidP="00242C0F">
      <w:pPr>
        <w:jc w:val="both"/>
        <w:rPr>
          <w:lang w:val="fr-FR"/>
        </w:rPr>
      </w:pPr>
      <w:r w:rsidRPr="0032190F">
        <w:rPr>
          <w:lang w:val="fr-FR"/>
        </w:rPr>
        <w:t>Le dolmen de Santôche, dans sa phase ancienne est un dolmen simple à dalle perforée, engagée probablement sous un tumulus circulaire. Après une période d’abandon, le monument est réaménagé et englobé dans un vaste dallage trapéoïdal du même type que celui d’</w:t>
      </w:r>
      <w:hyperlink r:id="rId9063" w:anchor="Sit_Aillevans" w:history="1">
        <w:r w:rsidR="00AF6FC2" w:rsidRPr="0032190F">
          <w:rPr>
            <w:rStyle w:val="Hyperlink"/>
            <w:lang w:val="fr-FR"/>
          </w:rPr>
          <w:t>Aillevans</w:t>
        </w:r>
      </w:hyperlink>
      <w:r w:rsidRPr="0032190F">
        <w:rPr>
          <w:lang w:val="fr-FR"/>
        </w:rPr>
        <w:t>, donc selon toute vraissemblance couvert d’un monument de bois (BIB 504 p. 364)</w:t>
      </w:r>
      <w:r w:rsidR="00D06419" w:rsidRPr="0032190F">
        <w:rPr>
          <w:lang w:val="fr-FR"/>
        </w:rPr>
        <w:t xml:space="preserve">. Probablement construit au début du </w:t>
      </w:r>
      <w:hyperlink r:id="rId9064" w:anchor="Cul_Neo_Final" w:history="1">
        <w:r w:rsidR="00D06419" w:rsidRPr="0032190F">
          <w:rPr>
            <w:rStyle w:val="Hyperlink"/>
            <w:lang w:val="fr-FR"/>
          </w:rPr>
          <w:t>Néolithique final</w:t>
        </w:r>
      </w:hyperlink>
      <w:r w:rsidR="00D06419" w:rsidRPr="0032190F">
        <w:rPr>
          <w:lang w:val="fr-FR"/>
        </w:rPr>
        <w:t xml:space="preserve"> et pourrait avoir été surmonté d’un tumulus circulaire. Au début de l’âge du </w:t>
      </w:r>
      <w:hyperlink r:id="rId9065" w:anchor="Cul_Bronze_Ancien" w:history="1">
        <w:r w:rsidR="00D06419" w:rsidRPr="0032190F">
          <w:rPr>
            <w:rStyle w:val="Hyperlink"/>
            <w:lang w:val="fr-FR"/>
          </w:rPr>
          <w:t>Bronze ancien</w:t>
        </w:r>
      </w:hyperlink>
      <w:r w:rsidR="00D06419" w:rsidRPr="0032190F">
        <w:rPr>
          <w:lang w:val="fr-FR"/>
        </w:rPr>
        <w:t>, le coffre est complété par une entrée avec antennes et un vaste empierrage trapézoïdal du type d’</w:t>
      </w:r>
      <w:hyperlink r:id="rId9066" w:anchor="Cul_Megalith" w:history="1">
        <w:r w:rsidR="00D06419" w:rsidRPr="0032190F">
          <w:rPr>
            <w:rStyle w:val="Hyperlink"/>
            <w:lang w:val="fr-FR"/>
          </w:rPr>
          <w:t>Aillevans</w:t>
        </w:r>
      </w:hyperlink>
      <w:r w:rsidR="00D06419" w:rsidRPr="0032190F">
        <w:rPr>
          <w:lang w:val="fr-FR"/>
        </w:rPr>
        <w:t xml:space="preserve"> (BIB 504 p. 305)</w:t>
      </w:r>
    </w:p>
    <w:p w14:paraId="062F56F6" w14:textId="77777777" w:rsidR="00D06419" w:rsidRPr="0032190F" w:rsidRDefault="00D06419" w:rsidP="00242C0F">
      <w:pPr>
        <w:rPr>
          <w:lang w:val="fr-FR"/>
        </w:rPr>
      </w:pPr>
    </w:p>
    <w:p w14:paraId="6127BF2E" w14:textId="77777777" w:rsidR="00C262F3" w:rsidRPr="0032190F" w:rsidRDefault="00C262F3" w:rsidP="00426FF9">
      <w:pPr>
        <w:pStyle w:val="Heading1"/>
      </w:pPr>
      <w:bookmarkStart w:id="3781" w:name="Sit_Brevilliers"/>
      <w:r w:rsidRPr="0032190F">
        <w:t>BREVILLIERS</w:t>
      </w:r>
    </w:p>
    <w:bookmarkEnd w:id="3781"/>
    <w:p w14:paraId="4CDE412B" w14:textId="77777777" w:rsidR="00C262F3" w:rsidRPr="0032190F" w:rsidRDefault="00C262F3" w:rsidP="00242C0F">
      <w:pPr>
        <w:rPr>
          <w:lang w:val="fr-FR"/>
        </w:rPr>
      </w:pPr>
    </w:p>
    <w:p w14:paraId="0576F953" w14:textId="11F509F9" w:rsidR="00C262F3" w:rsidRPr="0032190F" w:rsidRDefault="00C262F3" w:rsidP="00242C0F">
      <w:pPr>
        <w:rPr>
          <w:lang w:val="fr-FR"/>
        </w:rPr>
      </w:pPr>
      <w:r w:rsidRPr="0032190F">
        <w:rPr>
          <w:lang w:val="fr-FR"/>
        </w:rPr>
        <w:t xml:space="preserve">Ce site de Haute-Saône, proche de la limite occidentale du </w:t>
      </w:r>
      <w:hyperlink r:id="rId9067" w:anchor="Cul_Cordée" w:history="1">
        <w:r w:rsidRPr="0032190F">
          <w:rPr>
            <w:rStyle w:val="Hyperlink"/>
            <w:lang w:val="fr-FR"/>
          </w:rPr>
          <w:t>Cordé</w:t>
        </w:r>
      </w:hyperlink>
      <w:r w:rsidRPr="0032190F">
        <w:rPr>
          <w:lang w:val="fr-FR"/>
        </w:rPr>
        <w:t xml:space="preserve">,  a livré un </w:t>
      </w:r>
      <w:hyperlink r:id="rId9068" w:anchor="Cul_Megalith" w:history="1">
        <w:r w:rsidR="00430619" w:rsidRPr="0032190F">
          <w:rPr>
            <w:rStyle w:val="Hyperlink"/>
            <w:lang w:val="fr-FR"/>
          </w:rPr>
          <w:t>podium trapézoïdal</w:t>
        </w:r>
      </w:hyperlink>
      <w:r w:rsidRPr="0032190F">
        <w:rPr>
          <w:lang w:val="fr-FR"/>
        </w:rPr>
        <w:t xml:space="preserve">daté du </w:t>
      </w:r>
      <w:r w:rsidR="00566A6B" w:rsidRPr="0032190F">
        <w:rPr>
          <w:lang w:val="fr-FR"/>
        </w:rPr>
        <w:t>3</w:t>
      </w:r>
      <w:r w:rsidR="00566A6B" w:rsidRPr="0032190F">
        <w:rPr>
          <w:vertAlign w:val="superscript"/>
          <w:lang w:val="fr-FR"/>
        </w:rPr>
        <w:t>e</w:t>
      </w:r>
      <w:r w:rsidRPr="0032190F">
        <w:rPr>
          <w:lang w:val="fr-FR"/>
        </w:rPr>
        <w:t>millénaire (</w:t>
      </w:r>
      <w:r w:rsidR="00D06419" w:rsidRPr="0032190F">
        <w:rPr>
          <w:lang w:val="fr-FR"/>
        </w:rPr>
        <w:t>BIB 498 p. 383 (BIB 504 et 505).</w:t>
      </w:r>
    </w:p>
    <w:p w14:paraId="40478B71" w14:textId="605F18A2" w:rsidR="00D06419" w:rsidRPr="0032190F" w:rsidRDefault="00073C8E" w:rsidP="00242C0F">
      <w:pPr>
        <w:jc w:val="both"/>
        <w:rPr>
          <w:lang w:val="fr-FR"/>
        </w:rPr>
      </w:pPr>
      <w:r w:rsidRPr="0032190F">
        <w:rPr>
          <w:lang w:val="fr-FR"/>
        </w:rPr>
        <w:t>Dans sa première phase ;</w:t>
      </w:r>
      <w:r w:rsidR="00D06419" w:rsidRPr="0032190F">
        <w:rPr>
          <w:lang w:val="fr-FR"/>
        </w:rPr>
        <w:t xml:space="preserve"> installation d’un dallage soigné. Dans sa partie inférieure, le matériel lithique fait remonter son utilisation au moins au </w:t>
      </w:r>
      <w:hyperlink r:id="rId9069" w:anchor="Cul_Neo_Final" w:history="1">
        <w:r w:rsidR="00D06419" w:rsidRPr="0032190F">
          <w:rPr>
            <w:rStyle w:val="Hyperlink"/>
            <w:lang w:val="fr-FR"/>
          </w:rPr>
          <w:t>Néolithique final</w:t>
        </w:r>
      </w:hyperlink>
      <w:r w:rsidR="00D06419" w:rsidRPr="0032190F">
        <w:rPr>
          <w:lang w:val="fr-FR"/>
        </w:rPr>
        <w:t xml:space="preserve"> (on trouve également du matériel </w:t>
      </w:r>
      <w:hyperlink r:id="rId9070" w:anchor="Cul_Campaniforme" w:history="1">
        <w:r w:rsidR="00D06419" w:rsidRPr="0032190F">
          <w:rPr>
            <w:rStyle w:val="Hyperlink"/>
            <w:lang w:val="fr-FR"/>
          </w:rPr>
          <w:t>campaniforme</w:t>
        </w:r>
      </w:hyperlink>
      <w:r w:rsidR="00D06419" w:rsidRPr="0032190F">
        <w:rPr>
          <w:lang w:val="fr-FR"/>
        </w:rPr>
        <w:t>) (BIB 504 p. 322)</w:t>
      </w:r>
    </w:p>
    <w:p w14:paraId="13BD40ED" w14:textId="77777777" w:rsidR="00C262F3" w:rsidRPr="0032190F" w:rsidRDefault="00C262F3" w:rsidP="00242C0F">
      <w:pPr>
        <w:rPr>
          <w:lang w:val="fr-FR"/>
        </w:rPr>
      </w:pPr>
    </w:p>
    <w:p w14:paraId="5E707387" w14:textId="77777777" w:rsidR="00D75B18" w:rsidRPr="0032190F" w:rsidRDefault="00D75B18" w:rsidP="00426FF9">
      <w:pPr>
        <w:pStyle w:val="Heading1"/>
      </w:pPr>
      <w:bookmarkStart w:id="3782" w:name="Sit_Niederschworstadt"/>
      <w:r w:rsidRPr="0032190F">
        <w:t>NIEDERSCHWORSTADT</w:t>
      </w:r>
    </w:p>
    <w:bookmarkEnd w:id="3782"/>
    <w:p w14:paraId="1B0CDB0F" w14:textId="77777777" w:rsidR="00D75B18" w:rsidRPr="0032190F" w:rsidRDefault="00D75B18" w:rsidP="00242C0F">
      <w:pPr>
        <w:rPr>
          <w:lang w:val="fr-FR"/>
        </w:rPr>
      </w:pPr>
    </w:p>
    <w:p w14:paraId="573CA032" w14:textId="62992636" w:rsidR="00D75B18" w:rsidRPr="0032190F" w:rsidRDefault="00D75B18" w:rsidP="00242C0F">
      <w:pPr>
        <w:rPr>
          <w:lang w:val="fr-FR"/>
        </w:rPr>
      </w:pPr>
      <w:r w:rsidRPr="0032190F">
        <w:rPr>
          <w:lang w:val="fr-FR"/>
        </w:rPr>
        <w:t>Le dolmen de Niederschwörstadt</w:t>
      </w:r>
      <w:r w:rsidR="003C072C" w:rsidRPr="0032190F">
        <w:rPr>
          <w:lang w:val="fr-FR"/>
        </w:rPr>
        <w:t xml:space="preserve"> de type </w:t>
      </w:r>
      <w:hyperlink r:id="rId9071" w:anchor="Cul_Megalith" w:history="1">
        <w:r w:rsidR="003C072C" w:rsidRPr="0032190F">
          <w:rPr>
            <w:rStyle w:val="Hyperlink"/>
            <w:lang w:val="fr-FR"/>
          </w:rPr>
          <w:t>Schwörstadt</w:t>
        </w:r>
      </w:hyperlink>
      <w:r w:rsidR="003C072C" w:rsidRPr="0032190F">
        <w:rPr>
          <w:lang w:val="fr-FR"/>
        </w:rPr>
        <w:t xml:space="preserve"> , en Allemagne, près de Sächingen en rive droite du Rhin est comparable aux dolmens de Franche-Comté : </w:t>
      </w:r>
      <w:hyperlink r:id="rId9072" w:anchor="Sit_Santoche" w:history="1">
        <w:r w:rsidR="003C072C" w:rsidRPr="0032190F">
          <w:rPr>
            <w:rStyle w:val="Hyperlink"/>
            <w:lang w:val="fr-FR"/>
          </w:rPr>
          <w:t>Santoche</w:t>
        </w:r>
      </w:hyperlink>
      <w:r w:rsidR="003C072C" w:rsidRPr="0032190F">
        <w:rPr>
          <w:lang w:val="fr-FR"/>
        </w:rPr>
        <w:t xml:space="preserve">, </w:t>
      </w:r>
      <w:hyperlink r:id="rId9073" w:anchor="Sit_Brevilliers" w:history="1">
        <w:r w:rsidR="003C072C" w:rsidRPr="0032190F">
          <w:rPr>
            <w:rStyle w:val="Hyperlink"/>
            <w:lang w:val="fr-FR"/>
          </w:rPr>
          <w:t>Brévilliers</w:t>
        </w:r>
      </w:hyperlink>
      <w:r w:rsidR="003C072C" w:rsidRPr="0032190F">
        <w:rPr>
          <w:lang w:val="fr-FR"/>
        </w:rPr>
        <w:t xml:space="preserve"> (BIB 504 p. 367)</w:t>
      </w:r>
    </w:p>
    <w:p w14:paraId="4BDA7E85" w14:textId="77777777" w:rsidR="003C072C" w:rsidRPr="0032190F" w:rsidRDefault="003C072C" w:rsidP="00426FF9">
      <w:pPr>
        <w:pStyle w:val="Heading1"/>
      </w:pPr>
      <w:bookmarkStart w:id="3783" w:name="Sit_Degernau"/>
      <w:r w:rsidRPr="0032190F">
        <w:t>DEGERNAU</w:t>
      </w:r>
    </w:p>
    <w:bookmarkEnd w:id="3783"/>
    <w:p w14:paraId="1834A4C9" w14:textId="77777777" w:rsidR="003C072C" w:rsidRPr="0032190F" w:rsidRDefault="003C072C" w:rsidP="00242C0F">
      <w:pPr>
        <w:rPr>
          <w:lang w:val="fr-FR"/>
        </w:rPr>
      </w:pPr>
    </w:p>
    <w:p w14:paraId="36A27F26" w14:textId="0EEA8BF5" w:rsidR="00387D12" w:rsidRPr="0032190F" w:rsidRDefault="003C072C" w:rsidP="00242C0F">
      <w:pPr>
        <w:jc w:val="both"/>
        <w:rPr>
          <w:lang w:val="fr-FR"/>
        </w:rPr>
      </w:pPr>
      <w:r w:rsidRPr="0032190F">
        <w:rPr>
          <w:lang w:val="fr-FR"/>
        </w:rPr>
        <w:t xml:space="preserve">Le dolmen de Degernaude type </w:t>
      </w:r>
      <w:hyperlink r:id="rId9074" w:anchor="Cul_Megalith" w:history="1">
        <w:r w:rsidRPr="0032190F">
          <w:rPr>
            <w:rStyle w:val="Hyperlink"/>
            <w:lang w:val="fr-FR"/>
          </w:rPr>
          <w:t>Schwörstadt</w:t>
        </w:r>
      </w:hyperlink>
      <w:r w:rsidRPr="0032190F">
        <w:rPr>
          <w:lang w:val="fr-FR"/>
        </w:rPr>
        <w:t>, vers Waldshut, en Allemagne, a livré une dalle d’entrée de forme trapézoïdale munie d’une perforation à peu près circulaire de 37cm de di</w:t>
      </w:r>
      <w:r w:rsidR="002E1CAB" w:rsidRPr="0032190F">
        <w:rPr>
          <w:lang w:val="fr-FR"/>
        </w:rPr>
        <w:t>a</w:t>
      </w:r>
      <w:r w:rsidRPr="0032190F">
        <w:rPr>
          <w:lang w:val="fr-FR"/>
        </w:rPr>
        <w:t>mètre</w:t>
      </w:r>
      <w:r w:rsidR="00387D12" w:rsidRPr="0032190F">
        <w:rPr>
          <w:lang w:val="fr-FR"/>
        </w:rPr>
        <w:t>. Un bouchon de fremeture en pierre retrouvé à proximité de la dalle est comparab</w:t>
      </w:r>
      <w:r w:rsidR="002E1CAB" w:rsidRPr="0032190F">
        <w:rPr>
          <w:lang w:val="fr-FR"/>
        </w:rPr>
        <w:t xml:space="preserve">le </w:t>
      </w:r>
      <w:r w:rsidR="00387D12" w:rsidRPr="0032190F">
        <w:rPr>
          <w:lang w:val="fr-FR"/>
        </w:rPr>
        <w:t>à la découverte faite dans l’</w:t>
      </w:r>
      <w:hyperlink r:id="rId9075" w:anchor="Cul_Megalithisme_t_allee_couverte" w:history="1">
        <w:r w:rsidR="00215D0C" w:rsidRPr="0032190F">
          <w:rPr>
            <w:rStyle w:val="Hyperlink"/>
            <w:lang w:val="fr-FR"/>
          </w:rPr>
          <w:t>allée couverte</w:t>
        </w:r>
      </w:hyperlink>
      <w:r w:rsidR="00DC5D96" w:rsidRPr="0032190F">
        <w:rPr>
          <w:lang w:val="fr-FR"/>
        </w:rPr>
        <w:t xml:space="preserve"> </w:t>
      </w:r>
      <w:r w:rsidR="00387D12" w:rsidRPr="0032190F">
        <w:rPr>
          <w:lang w:val="fr-FR"/>
        </w:rPr>
        <w:t>de Conflans-Sainte-Honorine (Seine-et-Oise) (BIB 504 p. 367)</w:t>
      </w:r>
    </w:p>
    <w:p w14:paraId="12F49D43" w14:textId="77777777" w:rsidR="00F375A8" w:rsidRPr="0032190F" w:rsidRDefault="00F375A8" w:rsidP="00242C0F">
      <w:pPr>
        <w:jc w:val="both"/>
        <w:rPr>
          <w:lang w:val="fr-FR"/>
        </w:rPr>
      </w:pPr>
    </w:p>
    <w:p w14:paraId="4D41DF9E" w14:textId="77777777" w:rsidR="00F375A8" w:rsidRPr="0032190F" w:rsidRDefault="00F375A8" w:rsidP="00426FF9">
      <w:pPr>
        <w:pStyle w:val="Heading1"/>
      </w:pPr>
      <w:bookmarkStart w:id="3784" w:name="Sit_Trou_Anglais"/>
      <w:r w:rsidRPr="0032190F">
        <w:t>TROU-DES-ANGLAIS</w:t>
      </w:r>
    </w:p>
    <w:bookmarkEnd w:id="3784"/>
    <w:p w14:paraId="732C86CA" w14:textId="77777777" w:rsidR="00F375A8" w:rsidRPr="000D1F77" w:rsidRDefault="009F29A9" w:rsidP="00242C0F">
      <w:pPr>
        <w:jc w:val="both"/>
        <w:rPr>
          <w:sz w:val="20"/>
          <w:lang w:val="fr-FR"/>
        </w:rPr>
      </w:pPr>
      <w:r w:rsidRPr="000D1F77">
        <w:rPr>
          <w:sz w:val="20"/>
          <w:lang w:val="fr-FR"/>
        </w:rPr>
        <w:t>Trou-aux-Anglais (Aubergenville)</w:t>
      </w:r>
    </w:p>
    <w:p w14:paraId="0E3BDDC9" w14:textId="77777777" w:rsidR="009F29A9" w:rsidRPr="0032190F" w:rsidRDefault="009F29A9" w:rsidP="00242C0F">
      <w:pPr>
        <w:jc w:val="both"/>
        <w:rPr>
          <w:lang w:val="fr-FR"/>
        </w:rPr>
      </w:pPr>
    </w:p>
    <w:p w14:paraId="29B818CD" w14:textId="04C75B40" w:rsidR="00F375A8" w:rsidRPr="0011780E" w:rsidRDefault="00F375A8" w:rsidP="00242C0F">
      <w:pPr>
        <w:jc w:val="both"/>
        <w:rPr>
          <w:lang w:val="fr-FR"/>
        </w:rPr>
      </w:pPr>
      <w:r w:rsidRPr="0011780E">
        <w:rPr>
          <w:lang w:val="fr-FR"/>
        </w:rPr>
        <w:t>Sur le pilier de l'</w:t>
      </w:r>
      <w:hyperlink r:id="rId9076" w:anchor="Cul_Megalithisme_t_allee_couverte" w:history="1">
        <w:r w:rsidR="00DC5D96" w:rsidRPr="0011780E">
          <w:rPr>
            <w:rStyle w:val="Hyperlink"/>
            <w:lang w:val="fr-FR"/>
          </w:rPr>
          <w:t>allée couverte</w:t>
        </w:r>
      </w:hyperlink>
      <w:r w:rsidR="00DC5D96" w:rsidRPr="0011780E">
        <w:rPr>
          <w:lang w:val="fr-FR"/>
        </w:rPr>
        <w:t xml:space="preserve"> </w:t>
      </w:r>
      <w:r w:rsidRPr="0011780E">
        <w:rPr>
          <w:lang w:val="fr-FR"/>
        </w:rPr>
        <w:t>du Trou-des-Anglais (</w:t>
      </w:r>
      <w:r w:rsidRPr="0011780E">
        <w:rPr>
          <w:strike/>
          <w:lang w:val="fr-FR"/>
        </w:rPr>
        <w:t>Épône</w:t>
      </w:r>
      <w:r w:rsidR="00174FD8" w:rsidRPr="0011780E">
        <w:rPr>
          <w:strike/>
          <w:lang w:val="fr-FR"/>
        </w:rPr>
        <w:t xml:space="preserve"> [Epône]</w:t>
      </w:r>
      <w:r w:rsidRPr="0011780E">
        <w:rPr>
          <w:lang w:val="fr-FR"/>
        </w:rPr>
        <w:t xml:space="preserve">, </w:t>
      </w:r>
      <w:r w:rsidR="0011780E" w:rsidRPr="0011780E">
        <w:rPr>
          <w:lang w:val="fr-FR"/>
        </w:rPr>
        <w:t xml:space="preserve">Aubergenville, </w:t>
      </w:r>
      <w:r w:rsidRPr="0011780E">
        <w:rPr>
          <w:lang w:val="fr-FR"/>
        </w:rPr>
        <w:t xml:space="preserve">Yvelines), figuration d'un </w:t>
      </w:r>
      <w:hyperlink r:id="rId9077" w:anchor="Cul_Art_TAC_T_a_visage" w:history="1">
        <w:r w:rsidRPr="0011780E">
          <w:rPr>
            <w:rStyle w:val="Hyperlink"/>
            <w:lang w:val="fr-FR"/>
          </w:rPr>
          <w:t>visage</w:t>
        </w:r>
      </w:hyperlink>
      <w:r w:rsidRPr="0011780E">
        <w:rPr>
          <w:lang w:val="fr-FR"/>
        </w:rPr>
        <w:t xml:space="preserve"> en T, </w:t>
      </w:r>
      <w:hyperlink r:id="rId9078" w:anchor="Cul_Art_TAC_T_t_collier" w:history="1">
        <w:r w:rsidR="00045A6A" w:rsidRPr="0011780E">
          <w:rPr>
            <w:rStyle w:val="Hyperlink"/>
            <w:lang w:val="fr-FR"/>
          </w:rPr>
          <w:t>collier</w:t>
        </w:r>
      </w:hyperlink>
      <w:r w:rsidR="00045A6A" w:rsidRPr="0011780E">
        <w:rPr>
          <w:lang w:val="fr-FR"/>
        </w:rPr>
        <w:t xml:space="preserve"> </w:t>
      </w:r>
      <w:r w:rsidRPr="0011780E">
        <w:rPr>
          <w:lang w:val="fr-FR"/>
        </w:rPr>
        <w:t xml:space="preserve">à trois rangée, </w:t>
      </w:r>
      <w:hyperlink r:id="rId9079" w:anchor="Cul_Art_TAC_T_a_seins" w:history="1">
        <w:r w:rsidRPr="0011780E">
          <w:rPr>
            <w:rStyle w:val="Hyperlink"/>
            <w:lang w:val="fr-FR"/>
          </w:rPr>
          <w:t>seins</w:t>
        </w:r>
      </w:hyperlink>
      <w:r w:rsidRPr="0011780E">
        <w:rPr>
          <w:lang w:val="fr-FR"/>
        </w:rPr>
        <w:t xml:space="preserve"> en relief (BIB 1738 p. 187)</w:t>
      </w:r>
      <w:r w:rsidR="00822331" w:rsidRPr="0011780E">
        <w:rPr>
          <w:lang w:val="fr-FR"/>
        </w:rPr>
        <w:t xml:space="preserve"> représentation de </w:t>
      </w:r>
      <w:hyperlink r:id="rId9080" w:anchor="Cul_Art_TAC_T_t_hache" w:history="1">
        <w:r w:rsidR="00822331" w:rsidRPr="0011780E">
          <w:rPr>
            <w:rStyle w:val="Hyperlink"/>
            <w:lang w:val="fr-FR"/>
          </w:rPr>
          <w:t>hache</w:t>
        </w:r>
      </w:hyperlink>
      <w:r w:rsidR="00822331" w:rsidRPr="0011780E">
        <w:rPr>
          <w:lang w:val="fr-FR"/>
        </w:rPr>
        <w:t xml:space="preserve"> </w:t>
      </w:r>
      <w:r w:rsidR="00822331" w:rsidRPr="0011780E">
        <w:rPr>
          <w:szCs w:val="18"/>
          <w:lang w:val="fr-FR" w:eastAsia="en-GB"/>
        </w:rPr>
        <w:t xml:space="preserve">(Courty 1913b in </w:t>
      </w:r>
      <w:r w:rsidR="00822331" w:rsidRPr="0011780E">
        <w:rPr>
          <w:lang w:val="fr-FR"/>
        </w:rPr>
        <w:t>BIB 2274 )</w:t>
      </w:r>
    </w:p>
    <w:p w14:paraId="169C2D78" w14:textId="6E9932FD" w:rsidR="00215D0C" w:rsidRDefault="00215D0C" w:rsidP="00242C0F">
      <w:pPr>
        <w:jc w:val="both"/>
        <w:rPr>
          <w:lang w:val="fr-FR"/>
        </w:rPr>
      </w:pPr>
      <w:r w:rsidRPr="0032190F">
        <w:rPr>
          <w:lang w:val="fr-FR"/>
        </w:rPr>
        <w:t>La typologie de la hache est plutot métallique (tranchant légèrement convexe, forme triangulaire</w:t>
      </w:r>
      <w:r w:rsidR="003504BD" w:rsidRPr="0032190F">
        <w:rPr>
          <w:lang w:val="fr-FR"/>
        </w:rPr>
        <w:t>, flancs légèrement concaves</w:t>
      </w:r>
      <w:r w:rsidRPr="0032190F">
        <w:rPr>
          <w:lang w:val="fr-FR"/>
        </w:rPr>
        <w:t>)</w:t>
      </w:r>
      <w:r w:rsidR="005966A5" w:rsidRPr="0032190F">
        <w:rPr>
          <w:lang w:val="fr-FR"/>
        </w:rPr>
        <w:t xml:space="preserve"> v. </w:t>
      </w:r>
      <w:hyperlink r:id="rId9081" w:anchor="Sit_Spezet" w:history="1">
        <w:r w:rsidR="005966A5" w:rsidRPr="0032190F">
          <w:rPr>
            <w:rStyle w:val="Hyperlink"/>
            <w:lang w:val="fr-FR"/>
          </w:rPr>
          <w:t>Sp</w:t>
        </w:r>
        <w:r w:rsidR="009E217E">
          <w:rPr>
            <w:rStyle w:val="Hyperlink"/>
            <w:lang w:val="fr-FR"/>
          </w:rPr>
          <w:t>é</w:t>
        </w:r>
        <w:r w:rsidR="005966A5" w:rsidRPr="0032190F">
          <w:rPr>
            <w:rStyle w:val="Hyperlink"/>
            <w:lang w:val="fr-FR"/>
          </w:rPr>
          <w:t>zet</w:t>
        </w:r>
      </w:hyperlink>
      <w:r w:rsidR="005966A5" w:rsidRPr="0032190F">
        <w:rPr>
          <w:lang w:val="fr-FR"/>
        </w:rPr>
        <w:t xml:space="preserve">, </w:t>
      </w:r>
      <w:hyperlink r:id="rId9082" w:anchor="Sit_Roudouallec" w:history="1">
        <w:r w:rsidR="005966A5" w:rsidRPr="0032190F">
          <w:rPr>
            <w:rStyle w:val="Hyperlink"/>
            <w:lang w:val="fr-FR"/>
          </w:rPr>
          <w:t>Roudouallec</w:t>
        </w:r>
      </w:hyperlink>
      <w:r w:rsidR="005966A5" w:rsidRPr="0032190F">
        <w:rPr>
          <w:lang w:val="fr-FR"/>
        </w:rPr>
        <w:t xml:space="preserve"> </w:t>
      </w:r>
      <w:r w:rsidRPr="0032190F">
        <w:rPr>
          <w:lang w:val="fr-FR"/>
        </w:rPr>
        <w:t>(SS BIB)</w:t>
      </w:r>
    </w:p>
    <w:p w14:paraId="00890287" w14:textId="77777777" w:rsidR="000D1F77" w:rsidRDefault="000D1F77" w:rsidP="00242C0F">
      <w:pPr>
        <w:jc w:val="both"/>
        <w:rPr>
          <w:lang w:val="fr-FR"/>
        </w:rPr>
      </w:pPr>
    </w:p>
    <w:p w14:paraId="2332B5C8" w14:textId="77777777" w:rsidR="000D1F77" w:rsidRDefault="000D1F77" w:rsidP="000D1F77">
      <w:pPr>
        <w:pStyle w:val="Heading2"/>
      </w:pPr>
      <w:r>
        <w:lastRenderedPageBreak/>
        <w:t>dalles</w:t>
      </w:r>
    </w:p>
    <w:p w14:paraId="6B749119" w14:textId="77777777" w:rsidR="000D1F77" w:rsidRDefault="000D1F77" w:rsidP="00242C0F">
      <w:pPr>
        <w:jc w:val="both"/>
        <w:rPr>
          <w:lang w:val="fr-FR"/>
        </w:rPr>
      </w:pPr>
    </w:p>
    <w:p w14:paraId="71EF5072" w14:textId="77777777" w:rsidR="000D1F77" w:rsidRDefault="000D1F77" w:rsidP="000D1F77">
      <w:pPr>
        <w:pStyle w:val="Heading3"/>
      </w:pPr>
      <w:r>
        <w:t>L2</w:t>
      </w:r>
    </w:p>
    <w:p w14:paraId="04EE1E47" w14:textId="77777777" w:rsidR="000D1F77" w:rsidRPr="000D1F77" w:rsidRDefault="000D1F77" w:rsidP="000D1F77">
      <w:pPr>
        <w:jc w:val="both"/>
        <w:rPr>
          <w:lang w:val="fr-FR"/>
        </w:rPr>
      </w:pPr>
      <w:r w:rsidRPr="000D1F77">
        <w:rPr>
          <w:szCs w:val="18"/>
          <w:lang w:val="fr-FR"/>
        </w:rPr>
        <w:t xml:space="preserve">Située à gauche du vestibule de l’allée couverte, cette stèle est composée de deux motifs gravés. Dans la partie supérieure, un motif réticulé constitué de trois formes quadrangulaires alignées surmontées au milieu par une quatrième forme plus arrondie et interprété comme la figuration de champs. Dans la partie inférieure, on peut reconnaître une silhouette humaine piquetée, formée d’une tête et de cinq traits figurant le corps et les membres, tenant dans ses mains une arme ou un outil également piqueté, mais complété par deux incisions dont l’ancienneté est jugée douteuse par E. Shee Twohig (1981, p. 196 ; fig. 12, n° 8). L’outil en question pourrait éventuellement correspondre à un araire (Peek, 1975) et évoquerait ainsi les associations, bien qu’anachroniques, rencontrées dans les Alpes entre motifs topographiques et scènes de labours (cf. </w:t>
      </w:r>
      <w:r w:rsidRPr="000D1F77">
        <w:rPr>
          <w:i/>
          <w:iCs/>
          <w:szCs w:val="18"/>
          <w:lang w:val="fr-FR"/>
        </w:rPr>
        <w:t xml:space="preserve">supra </w:t>
      </w:r>
      <w:r w:rsidRPr="000D1F77">
        <w:rPr>
          <w:szCs w:val="18"/>
          <w:lang w:val="fr-FR"/>
        </w:rPr>
        <w:t>; Arcà, 2016).</w:t>
      </w:r>
      <w:r w:rsidRPr="000D1F77">
        <w:rPr>
          <w:lang w:val="fr-FR"/>
        </w:rPr>
        <w:t xml:space="preserve"> </w:t>
      </w:r>
      <w:r>
        <w:rPr>
          <w:lang w:val="fr-FR"/>
        </w:rPr>
        <w:t>(BIB 3244)</w:t>
      </w:r>
    </w:p>
    <w:p w14:paraId="3E0C3CD2" w14:textId="77777777" w:rsidR="000D1F77" w:rsidRPr="000D1F77" w:rsidRDefault="000D1F77" w:rsidP="000D1F77">
      <w:pPr>
        <w:rPr>
          <w:lang w:val="fr-FR" w:eastAsia="fr-FR"/>
        </w:rPr>
      </w:pPr>
    </w:p>
    <w:p w14:paraId="76861283" w14:textId="77777777" w:rsidR="000D1F77" w:rsidRDefault="000D1F77" w:rsidP="000D1F77">
      <w:pPr>
        <w:pStyle w:val="Heading2"/>
      </w:pPr>
      <w:r>
        <w:t>datation:</w:t>
      </w:r>
    </w:p>
    <w:p w14:paraId="10811DB5" w14:textId="77777777" w:rsidR="000D1F77" w:rsidRDefault="000D1F77" w:rsidP="00242C0F">
      <w:pPr>
        <w:jc w:val="both"/>
        <w:rPr>
          <w:lang w:val="fr-FR"/>
        </w:rPr>
      </w:pPr>
    </w:p>
    <w:p w14:paraId="445D74CE" w14:textId="77777777" w:rsidR="000D1F77" w:rsidRPr="0032190F" w:rsidRDefault="000D1F77" w:rsidP="00242C0F">
      <w:pPr>
        <w:jc w:val="both"/>
        <w:rPr>
          <w:lang w:val="fr-FR"/>
        </w:rPr>
      </w:pPr>
      <w:r>
        <w:rPr>
          <w:lang w:val="fr-FR"/>
        </w:rPr>
        <w:t xml:space="preserve"> NR ~3500-2900 BC d'après le mobilier, mais aussi un tesson Campaniforme (BIB 3244)</w:t>
      </w:r>
    </w:p>
    <w:p w14:paraId="5056EAB0" w14:textId="77777777" w:rsidR="00F375A8" w:rsidRPr="0032190F" w:rsidRDefault="00F375A8" w:rsidP="00242C0F">
      <w:pPr>
        <w:jc w:val="both"/>
        <w:rPr>
          <w:lang w:val="fr-FR"/>
        </w:rPr>
      </w:pPr>
    </w:p>
    <w:p w14:paraId="31763256" w14:textId="77777777" w:rsidR="00F375A8" w:rsidRPr="0032190F" w:rsidRDefault="00E21EB0" w:rsidP="00426FF9">
      <w:pPr>
        <w:pStyle w:val="Heading1"/>
      </w:pPr>
      <w:bookmarkStart w:id="3785" w:name="Sit_Bois_Couturier"/>
      <w:r w:rsidRPr="0032190F">
        <w:t>BOIS COUTURIER</w:t>
      </w:r>
    </w:p>
    <w:bookmarkEnd w:id="3785"/>
    <w:p w14:paraId="1E75E343" w14:textId="0EBD7348" w:rsidR="00F375A8" w:rsidRPr="0032190F" w:rsidRDefault="00F375A8" w:rsidP="00242C0F">
      <w:pPr>
        <w:jc w:val="both"/>
        <w:rPr>
          <w:lang w:val="fr-FR"/>
        </w:rPr>
      </w:pPr>
      <w:r w:rsidRPr="0032190F">
        <w:rPr>
          <w:lang w:val="fr-FR"/>
        </w:rPr>
        <w:t>L'</w:t>
      </w:r>
      <w:hyperlink r:id="rId9083" w:anchor="Cul_Megalithisme_t_allee_couverte" w:history="1">
        <w:r w:rsidR="00215D0C" w:rsidRPr="0032190F">
          <w:rPr>
            <w:rStyle w:val="Hyperlink"/>
            <w:lang w:val="fr-FR"/>
          </w:rPr>
          <w:t>allée couverte</w:t>
        </w:r>
      </w:hyperlink>
      <w:r w:rsidR="00DC5D96" w:rsidRPr="0032190F">
        <w:rPr>
          <w:lang w:val="fr-FR"/>
        </w:rPr>
        <w:t xml:space="preserve"> </w:t>
      </w:r>
      <w:r w:rsidRPr="0032190F">
        <w:rPr>
          <w:lang w:val="fr-FR"/>
        </w:rPr>
        <w:t>d</w:t>
      </w:r>
      <w:r w:rsidR="00E21EB0" w:rsidRPr="0032190F">
        <w:rPr>
          <w:lang w:val="fr-FR"/>
        </w:rPr>
        <w:t>u Bois Couturier</w:t>
      </w:r>
      <w:r w:rsidRPr="0032190F">
        <w:rPr>
          <w:lang w:val="fr-FR"/>
        </w:rPr>
        <w:t xml:space="preserve"> </w:t>
      </w:r>
      <w:r w:rsidR="00E21EB0" w:rsidRPr="0032190F">
        <w:rPr>
          <w:lang w:val="fr-FR"/>
        </w:rPr>
        <w:t>(</w:t>
      </w:r>
      <w:r w:rsidRPr="0032190F">
        <w:rPr>
          <w:lang w:val="fr-FR"/>
        </w:rPr>
        <w:t>Guiry</w:t>
      </w:r>
      <w:r w:rsidR="00E21EB0" w:rsidRPr="0032190F">
        <w:rPr>
          <w:lang w:val="fr-FR"/>
        </w:rPr>
        <w:t>-en-Vexin, Val d'Oise</w:t>
      </w:r>
      <w:r w:rsidRPr="0032190F">
        <w:rPr>
          <w:lang w:val="fr-FR"/>
        </w:rPr>
        <w:t xml:space="preserve">) montre deux paires de </w:t>
      </w:r>
      <w:hyperlink r:id="rId9084" w:anchor="Cul_Art_TAC_T_a_seins" w:history="1">
        <w:r w:rsidR="005141D5" w:rsidRPr="0032190F">
          <w:rPr>
            <w:rStyle w:val="Hyperlink"/>
            <w:lang w:val="fr-FR"/>
          </w:rPr>
          <w:t>seins</w:t>
        </w:r>
      </w:hyperlink>
      <w:r w:rsidR="005141D5" w:rsidRPr="0032190F">
        <w:rPr>
          <w:lang w:val="fr-FR"/>
        </w:rPr>
        <w:t xml:space="preserve"> </w:t>
      </w:r>
      <w:r w:rsidRPr="0032190F">
        <w:rPr>
          <w:lang w:val="fr-FR"/>
        </w:rPr>
        <w:t>se faisant face (BIB 1738 p. 187)</w:t>
      </w:r>
      <w:r w:rsidR="00F46D4B" w:rsidRPr="0032190F">
        <w:rPr>
          <w:lang w:val="fr-FR"/>
        </w:rPr>
        <w:t xml:space="preserve"> représentation de </w:t>
      </w:r>
      <w:hyperlink r:id="rId9085" w:anchor="Cul_Art_TAC_T_t_collier" w:history="1">
        <w:r w:rsidR="00C70667" w:rsidRPr="0032190F">
          <w:rPr>
            <w:rStyle w:val="Hyperlink"/>
            <w:lang w:val="fr-FR"/>
          </w:rPr>
          <w:t>collier</w:t>
        </w:r>
      </w:hyperlink>
      <w:r w:rsidR="00C70667" w:rsidRPr="0032190F">
        <w:rPr>
          <w:lang w:val="fr-FR"/>
        </w:rPr>
        <w:t xml:space="preserve"> </w:t>
      </w:r>
      <w:r w:rsidR="00F46D4B" w:rsidRPr="0032190F">
        <w:rPr>
          <w:lang w:val="fr-FR"/>
        </w:rPr>
        <w:t>(BIB 2403)</w:t>
      </w:r>
    </w:p>
    <w:p w14:paraId="2B9C48E6" w14:textId="77777777" w:rsidR="00A46E5F" w:rsidRPr="0032190F" w:rsidRDefault="00A46E5F" w:rsidP="00242C0F">
      <w:pPr>
        <w:jc w:val="both"/>
        <w:rPr>
          <w:lang w:val="fr-FR"/>
        </w:rPr>
      </w:pPr>
    </w:p>
    <w:p w14:paraId="25A564F1" w14:textId="77777777" w:rsidR="009F29A9" w:rsidRPr="0032190F" w:rsidRDefault="009F29A9" w:rsidP="00426FF9">
      <w:pPr>
        <w:pStyle w:val="Heading1"/>
      </w:pPr>
      <w:bookmarkStart w:id="3786" w:name="Sit_Mane_Croc_h"/>
      <w:r w:rsidRPr="0032190F">
        <w:t>MANE CROC'H</w:t>
      </w:r>
    </w:p>
    <w:bookmarkEnd w:id="3786"/>
    <w:p w14:paraId="551E2CAB" w14:textId="24CB27A8" w:rsidR="009F29A9" w:rsidRPr="0032190F" w:rsidRDefault="009F29A9" w:rsidP="00242C0F">
      <w:pPr>
        <w:jc w:val="both"/>
        <w:rPr>
          <w:lang w:val="fr-FR"/>
        </w:rPr>
      </w:pPr>
      <w:r w:rsidRPr="0032190F">
        <w:rPr>
          <w:lang w:val="fr-FR"/>
        </w:rPr>
        <w:t>Mané Croc’h</w:t>
      </w:r>
      <w:r w:rsidR="008928F9" w:rsidRPr="0032190F">
        <w:rPr>
          <w:lang w:val="fr-FR"/>
        </w:rPr>
        <w:t xml:space="preserve"> (Erdeven, Morbihan)</w:t>
      </w:r>
      <w:r w:rsidRPr="0032190F">
        <w:rPr>
          <w:lang w:val="fr-FR"/>
        </w:rPr>
        <w:t xml:space="preserve">, </w:t>
      </w:r>
      <w:hyperlink r:id="rId9086" w:anchor="Cul_Megalithisme_t_dolmen_couloir" w:history="1">
        <w:r w:rsidR="00DA4913" w:rsidRPr="0032190F">
          <w:rPr>
            <w:rStyle w:val="Hyperlink"/>
            <w:lang w:val="fr-FR"/>
          </w:rPr>
          <w:t>Tombe à couloir</w:t>
        </w:r>
      </w:hyperlink>
      <w:r w:rsidR="00DA4913" w:rsidRPr="0032190F">
        <w:rPr>
          <w:lang w:val="fr-FR"/>
        </w:rPr>
        <w:t xml:space="preserve"> et chambre compartimentée, </w:t>
      </w:r>
      <w:r w:rsidRPr="0032190F">
        <w:rPr>
          <w:lang w:val="fr-FR"/>
        </w:rPr>
        <w:t xml:space="preserve">représentations de </w:t>
      </w:r>
      <w:hyperlink r:id="rId9087" w:anchor="Cul_Art_TAC_T_a_seins" w:history="1">
        <w:r w:rsidR="005141D5" w:rsidRPr="0032190F">
          <w:rPr>
            <w:rStyle w:val="Hyperlink"/>
            <w:lang w:val="fr-FR"/>
          </w:rPr>
          <w:t>seins</w:t>
        </w:r>
      </w:hyperlink>
      <w:r w:rsidR="005141D5" w:rsidRPr="0032190F">
        <w:rPr>
          <w:lang w:val="fr-FR"/>
        </w:rPr>
        <w:t xml:space="preserve"> </w:t>
      </w:r>
      <w:r w:rsidRPr="0032190F">
        <w:rPr>
          <w:lang w:val="fr-FR"/>
        </w:rPr>
        <w:t>(BIB 2390)</w:t>
      </w:r>
      <w:r w:rsidR="00816DC6" w:rsidRPr="0032190F">
        <w:rPr>
          <w:lang w:val="fr-FR"/>
        </w:rPr>
        <w:t xml:space="preserve"> représentation de </w:t>
      </w:r>
      <w:hyperlink r:id="rId9088" w:anchor="Cul_Art_TAC_T_t_hache" w:history="1">
        <w:r w:rsidR="005141D5" w:rsidRPr="0032190F">
          <w:rPr>
            <w:rStyle w:val="Hyperlink"/>
            <w:lang w:val="fr-FR"/>
          </w:rPr>
          <w:t>hache</w:t>
        </w:r>
      </w:hyperlink>
      <w:r w:rsidR="005141D5" w:rsidRPr="0032190F">
        <w:rPr>
          <w:lang w:val="fr-FR"/>
        </w:rPr>
        <w:t xml:space="preserve"> </w:t>
      </w:r>
      <w:r w:rsidR="00816DC6" w:rsidRPr="0032190F">
        <w:rPr>
          <w:lang w:val="fr-FR"/>
        </w:rPr>
        <w:t>(BIB 2278 fig. 14)</w:t>
      </w:r>
    </w:p>
    <w:p w14:paraId="01A48207" w14:textId="77777777" w:rsidR="009F29A9" w:rsidRPr="0032190F" w:rsidRDefault="009F29A9" w:rsidP="00242C0F">
      <w:pPr>
        <w:jc w:val="both"/>
        <w:rPr>
          <w:lang w:val="fr-FR"/>
        </w:rPr>
      </w:pPr>
    </w:p>
    <w:p w14:paraId="1F1CFB38" w14:textId="77777777" w:rsidR="00A46E5F" w:rsidRPr="0032190F" w:rsidRDefault="00A46E5F" w:rsidP="00426FF9">
      <w:pPr>
        <w:pStyle w:val="Heading1"/>
      </w:pPr>
      <w:bookmarkStart w:id="3787" w:name="Sit_Pecq"/>
      <w:r w:rsidRPr="0032190F">
        <w:t>PECQ</w:t>
      </w:r>
    </w:p>
    <w:bookmarkEnd w:id="3787"/>
    <w:p w14:paraId="35DE616C" w14:textId="39F2FC49" w:rsidR="00A46E5F" w:rsidRPr="0032190F" w:rsidRDefault="00A46E5F" w:rsidP="00242C0F">
      <w:pPr>
        <w:jc w:val="both"/>
        <w:rPr>
          <w:lang w:val="fr-FR"/>
        </w:rPr>
      </w:pPr>
      <w:r w:rsidRPr="0032190F">
        <w:rPr>
          <w:lang w:val="fr-FR"/>
        </w:rPr>
        <w:t xml:space="preserve">A Pecq (Yvelines), hache de type </w:t>
      </w:r>
      <w:hyperlink r:id="rId9089" w:anchor="Typ_Arm_Hache_Altenstadt_Greenlaw" w:history="1">
        <w:r w:rsidR="00820CBE" w:rsidRPr="0032190F">
          <w:rPr>
            <w:rStyle w:val="Hyperlink"/>
            <w:lang w:val="fr-FR"/>
          </w:rPr>
          <w:t>Altenstadt/Greenlaw</w:t>
        </w:r>
      </w:hyperlink>
      <w:r w:rsidR="00820CBE" w:rsidRPr="0032190F">
        <w:rPr>
          <w:lang w:val="fr-FR"/>
        </w:rPr>
        <w:t xml:space="preserve"> </w:t>
      </w:r>
      <w:r w:rsidRPr="0032190F">
        <w:rPr>
          <w:lang w:val="fr-FR"/>
        </w:rPr>
        <w:t>(BIB 2274 p. 95)</w:t>
      </w:r>
    </w:p>
    <w:p w14:paraId="2F4C358E" w14:textId="77777777" w:rsidR="00A46E5F" w:rsidRPr="0032190F" w:rsidRDefault="00A46E5F" w:rsidP="00242C0F">
      <w:pPr>
        <w:jc w:val="both"/>
        <w:rPr>
          <w:lang w:val="fr-FR"/>
        </w:rPr>
      </w:pPr>
    </w:p>
    <w:p w14:paraId="19AF4521" w14:textId="77777777" w:rsidR="00A46E5F" w:rsidRPr="0032190F" w:rsidRDefault="00A46E5F" w:rsidP="00426FF9">
      <w:pPr>
        <w:pStyle w:val="Heading1"/>
      </w:pPr>
      <w:bookmarkStart w:id="3788" w:name="Sit_Lieusaint"/>
      <w:r w:rsidRPr="0032190F">
        <w:t>LIEUSAINT</w:t>
      </w:r>
    </w:p>
    <w:bookmarkEnd w:id="3788"/>
    <w:p w14:paraId="73FBD3D5" w14:textId="559238F4" w:rsidR="00A46E5F" w:rsidRPr="0032190F" w:rsidRDefault="00A46E5F" w:rsidP="00A46E5F">
      <w:pPr>
        <w:jc w:val="both"/>
        <w:rPr>
          <w:lang w:val="fr-FR"/>
        </w:rPr>
      </w:pPr>
      <w:r w:rsidRPr="0032190F">
        <w:rPr>
          <w:lang w:val="fr-FR"/>
        </w:rPr>
        <w:t xml:space="preserve">A Lieusaint (Seine-et-Marne), hache de type </w:t>
      </w:r>
      <w:hyperlink r:id="rId9090" w:anchor="Typ_Arm_Hache_Altenstadt_Greenlaw" w:history="1">
        <w:r w:rsidR="00820CBE" w:rsidRPr="0032190F">
          <w:rPr>
            <w:rStyle w:val="Hyperlink"/>
            <w:lang w:val="fr-FR"/>
          </w:rPr>
          <w:t>Altenstadt/Greenlaw</w:t>
        </w:r>
      </w:hyperlink>
      <w:r w:rsidR="00820CBE" w:rsidRPr="0032190F">
        <w:rPr>
          <w:lang w:val="fr-FR"/>
        </w:rPr>
        <w:t xml:space="preserve"> </w:t>
      </w:r>
      <w:r w:rsidRPr="0032190F">
        <w:rPr>
          <w:lang w:val="fr-FR"/>
        </w:rPr>
        <w:t>(BIB 2274 p. 95)</w:t>
      </w:r>
    </w:p>
    <w:p w14:paraId="1EFA9235" w14:textId="77777777" w:rsidR="00045A6A" w:rsidRPr="0032190F" w:rsidRDefault="00045A6A" w:rsidP="00426FF9">
      <w:pPr>
        <w:pStyle w:val="Heading1"/>
      </w:pPr>
      <w:r w:rsidRPr="0032190F">
        <w:br/>
      </w:r>
      <w:bookmarkStart w:id="3789" w:name="Sit_Dampont"/>
      <w:r w:rsidRPr="0032190F">
        <w:t>DAMPONT</w:t>
      </w:r>
      <w:bookmarkEnd w:id="3789"/>
    </w:p>
    <w:p w14:paraId="0DC7D09A" w14:textId="658CD319" w:rsidR="00045A6A" w:rsidRPr="0032190F" w:rsidRDefault="00045A6A" w:rsidP="00A46E5F">
      <w:pPr>
        <w:jc w:val="both"/>
        <w:rPr>
          <w:lang w:val="fr-FR"/>
        </w:rPr>
      </w:pPr>
      <w:r w:rsidRPr="0032190F">
        <w:rPr>
          <w:lang w:val="fr-FR"/>
        </w:rPr>
        <w:t xml:space="preserve">Dampont (Us, Val d'Oise) montre une représentation de </w:t>
      </w:r>
      <w:hyperlink r:id="rId9091" w:anchor="Cul_Art_TAC_T_t_collier" w:history="1">
        <w:r w:rsidRPr="0032190F">
          <w:rPr>
            <w:rStyle w:val="Hyperlink"/>
            <w:lang w:val="fr-FR"/>
          </w:rPr>
          <w:t>collier</w:t>
        </w:r>
      </w:hyperlink>
      <w:r w:rsidRPr="0032190F">
        <w:rPr>
          <w:lang w:val="fr-FR"/>
        </w:rPr>
        <w:t xml:space="preserve"> (BIB 2403)</w:t>
      </w:r>
    </w:p>
    <w:p w14:paraId="459A5326" w14:textId="77777777" w:rsidR="001E092A" w:rsidRPr="0032190F" w:rsidRDefault="001E092A" w:rsidP="00A46E5F">
      <w:pPr>
        <w:jc w:val="both"/>
        <w:rPr>
          <w:lang w:val="fr-FR"/>
        </w:rPr>
      </w:pPr>
    </w:p>
    <w:p w14:paraId="4C74C347" w14:textId="77777777" w:rsidR="00E03818" w:rsidRPr="0032190F" w:rsidRDefault="00E03818" w:rsidP="00426FF9">
      <w:pPr>
        <w:pStyle w:val="Heading1"/>
      </w:pPr>
      <w:bookmarkStart w:id="3790" w:name="Sit_Mississipi"/>
      <w:r w:rsidRPr="0032190F">
        <w:t>MISSISSIPI</w:t>
      </w:r>
    </w:p>
    <w:bookmarkEnd w:id="3790"/>
    <w:p w14:paraId="367458E7" w14:textId="77777777" w:rsidR="00E03818" w:rsidRPr="0032190F" w:rsidRDefault="00E03818" w:rsidP="00A46E5F">
      <w:pPr>
        <w:jc w:val="both"/>
        <w:rPr>
          <w:lang w:val="fr-FR"/>
        </w:rPr>
      </w:pPr>
    </w:p>
    <w:p w14:paraId="28837527" w14:textId="02639498" w:rsidR="00E03818" w:rsidRPr="0032190F" w:rsidRDefault="00000000" w:rsidP="00A46E5F">
      <w:pPr>
        <w:jc w:val="both"/>
        <w:rPr>
          <w:szCs w:val="20"/>
          <w:lang w:val="fr-FR" w:eastAsia="en-GB"/>
        </w:rPr>
      </w:pPr>
      <w:hyperlink r:id="rId9092" w:anchor="Cul_Megalithisme_t_allee_couverte" w:history="1">
        <w:r w:rsidR="00DC5D96" w:rsidRPr="0032190F">
          <w:rPr>
            <w:rStyle w:val="Hyperlink"/>
            <w:lang w:val="fr-FR"/>
          </w:rPr>
          <w:t>allée couverte</w:t>
        </w:r>
      </w:hyperlink>
      <w:r w:rsidR="00DC5D96" w:rsidRPr="0032190F">
        <w:rPr>
          <w:lang w:val="fr-FR"/>
        </w:rPr>
        <w:t xml:space="preserve"> </w:t>
      </w:r>
      <w:r w:rsidR="00E03818" w:rsidRPr="0032190F">
        <w:rPr>
          <w:szCs w:val="20"/>
          <w:lang w:val="fr-FR" w:eastAsia="en-GB"/>
        </w:rPr>
        <w:t>du Mississipi (Marly-le-Roi, Yvelines), art rupestre (BIB 2351)</w:t>
      </w:r>
      <w:r w:rsidR="0069608B" w:rsidRPr="0032190F">
        <w:rPr>
          <w:szCs w:val="20"/>
          <w:lang w:val="fr-FR" w:eastAsia="en-GB"/>
        </w:rPr>
        <w:t>. Dalle sculptée gravée, provenant  de l'allée couverte "Mississipi"</w:t>
      </w:r>
      <w:r w:rsidR="00DB1718" w:rsidRPr="0032190F">
        <w:rPr>
          <w:szCs w:val="20"/>
          <w:lang w:val="fr-FR" w:eastAsia="en-GB"/>
        </w:rPr>
        <w:t>. Dans le haut de la dalle ovoide, une représent</w:t>
      </w:r>
      <w:r w:rsidR="005664DF" w:rsidRPr="0032190F">
        <w:rPr>
          <w:szCs w:val="20"/>
          <w:lang w:val="fr-FR" w:eastAsia="en-GB"/>
        </w:rPr>
        <w:t>a</w:t>
      </w:r>
      <w:r w:rsidR="00DB1718" w:rsidRPr="0032190F">
        <w:rPr>
          <w:szCs w:val="20"/>
          <w:lang w:val="fr-FR" w:eastAsia="en-GB"/>
        </w:rPr>
        <w:t>tion de hache, dans le registre médian une grande figure carrée au contour  incisé. Le contour du carré est souligné par une ligne de ponctuations très régulières, dans le registre inférieur un rectangle incisé en partie effacé (BIB MAN, 2017)</w:t>
      </w:r>
    </w:p>
    <w:p w14:paraId="56322DD6" w14:textId="03AA5EA1" w:rsidR="009F29A9" w:rsidRPr="0032190F" w:rsidRDefault="009F29A9" w:rsidP="009F29A9">
      <w:pPr>
        <w:autoSpaceDE w:val="0"/>
        <w:autoSpaceDN w:val="0"/>
        <w:adjustRightInd w:val="0"/>
        <w:rPr>
          <w:lang w:val="fr-FR"/>
        </w:rPr>
      </w:pPr>
      <w:r w:rsidRPr="0032190F">
        <w:rPr>
          <w:rFonts w:eastAsia="Code2000"/>
          <w:lang w:val="fr-FR" w:eastAsia="en-GB"/>
        </w:rPr>
        <w:t xml:space="preserve">Représentation d'une hache </w:t>
      </w:r>
      <w:r w:rsidRPr="0032190F">
        <w:rPr>
          <w:rFonts w:eastAsia="Code2000" w:hint="eastAsia"/>
          <w:lang w:val="fr-FR" w:eastAsia="en-GB"/>
        </w:rPr>
        <w:t>à</w:t>
      </w:r>
      <w:r w:rsidRPr="0032190F">
        <w:rPr>
          <w:rFonts w:eastAsia="Code2000"/>
          <w:lang w:val="fr-FR" w:eastAsia="en-GB"/>
        </w:rPr>
        <w:t xml:space="preserve"> crosse, d'un carr</w:t>
      </w:r>
      <w:r w:rsidRPr="0032190F">
        <w:rPr>
          <w:rFonts w:eastAsia="Code2000" w:hint="eastAsia"/>
          <w:lang w:val="fr-FR" w:eastAsia="en-GB"/>
        </w:rPr>
        <w:t>é</w:t>
      </w:r>
      <w:r w:rsidRPr="0032190F">
        <w:rPr>
          <w:rFonts w:eastAsia="Code2000"/>
          <w:lang w:val="fr-FR" w:eastAsia="en-GB"/>
        </w:rPr>
        <w:t xml:space="preserve"> dont une rang</w:t>
      </w:r>
      <w:r w:rsidRPr="0032190F">
        <w:rPr>
          <w:rFonts w:eastAsia="Code2000" w:hint="eastAsia"/>
          <w:lang w:val="fr-FR" w:eastAsia="en-GB"/>
        </w:rPr>
        <w:t>é</w:t>
      </w:r>
      <w:r w:rsidRPr="0032190F">
        <w:rPr>
          <w:rFonts w:eastAsia="Code2000"/>
          <w:lang w:val="fr-FR" w:eastAsia="en-GB"/>
        </w:rPr>
        <w:t>e de points souligne int</w:t>
      </w:r>
      <w:r w:rsidRPr="0032190F">
        <w:rPr>
          <w:rFonts w:eastAsia="Code2000" w:hint="eastAsia"/>
          <w:lang w:val="fr-FR" w:eastAsia="en-GB"/>
        </w:rPr>
        <w:t>é</w:t>
      </w:r>
      <w:r w:rsidRPr="0032190F">
        <w:rPr>
          <w:rFonts w:eastAsia="Code2000"/>
          <w:lang w:val="fr-FR" w:eastAsia="en-GB"/>
        </w:rPr>
        <w:t xml:space="preserve">rieurement le contour et d'un rectangle. Cette composition a été rapproché des figurations armoricaines (allée couverte de </w:t>
      </w:r>
      <w:hyperlink r:id="rId9093" w:anchor="Sit_Prajou_Menhir" w:history="1">
        <w:r w:rsidRPr="0032190F">
          <w:rPr>
            <w:rStyle w:val="Hyperlink"/>
            <w:rFonts w:eastAsia="Code2000"/>
            <w:lang w:val="fr-FR" w:eastAsia="en-GB"/>
          </w:rPr>
          <w:t>Prajou-Menhir</w:t>
        </w:r>
      </w:hyperlink>
      <w:r w:rsidRPr="0032190F">
        <w:rPr>
          <w:rFonts w:eastAsia="Code2000"/>
          <w:lang w:val="fr-FR" w:eastAsia="en-GB"/>
        </w:rPr>
        <w:t xml:space="preserve"> notamment, cf. par exemple, Peek, 1975, p. 356-357) (BIB 2403)</w:t>
      </w:r>
    </w:p>
    <w:p w14:paraId="5E154E52" w14:textId="77777777" w:rsidR="0002683E" w:rsidRPr="0032190F" w:rsidRDefault="0002683E" w:rsidP="00A46E5F">
      <w:pPr>
        <w:jc w:val="both"/>
        <w:rPr>
          <w:lang w:val="fr-FR"/>
        </w:rPr>
      </w:pPr>
    </w:p>
    <w:p w14:paraId="726A88FC" w14:textId="77777777" w:rsidR="0002683E" w:rsidRPr="0032190F" w:rsidRDefault="0002683E" w:rsidP="00426FF9">
      <w:pPr>
        <w:pStyle w:val="Heading1"/>
      </w:pPr>
      <w:bookmarkStart w:id="3791" w:name="Sit_Bourgogne_Groupe"/>
      <w:r w:rsidRPr="0032190F">
        <w:lastRenderedPageBreak/>
        <w:t>BOURGOGNE</w:t>
      </w:r>
    </w:p>
    <w:bookmarkEnd w:id="3791"/>
    <w:p w14:paraId="7C162CA5" w14:textId="77777777" w:rsidR="00A46E5F" w:rsidRPr="0032190F" w:rsidRDefault="00A46E5F" w:rsidP="00242C0F">
      <w:pPr>
        <w:jc w:val="both"/>
        <w:rPr>
          <w:lang w:val="fr-FR"/>
        </w:rPr>
      </w:pPr>
    </w:p>
    <w:p w14:paraId="79BBB4F1" w14:textId="7D00A3C9" w:rsidR="009B0302" w:rsidRPr="0032190F" w:rsidRDefault="009B0302" w:rsidP="00242C0F">
      <w:pPr>
        <w:jc w:val="both"/>
        <w:rPr>
          <w:lang w:val="fr-FR"/>
        </w:rPr>
      </w:pPr>
      <w:r w:rsidRPr="0032190F">
        <w:rPr>
          <w:lang w:val="fr-FR"/>
        </w:rPr>
        <w:t xml:space="preserve">Ouche à L’Hôte, </w:t>
      </w:r>
      <w:hyperlink r:id="rId9094" w:anchor="Sit_Pierre_Fees" w:history="1">
        <w:r w:rsidRPr="0032190F">
          <w:rPr>
            <w:rStyle w:val="Hyperlink"/>
            <w:lang w:val="fr-FR"/>
          </w:rPr>
          <w:t>Pierre aux Fées</w:t>
        </w:r>
      </w:hyperlink>
      <w:r w:rsidRPr="0032190F">
        <w:rPr>
          <w:lang w:val="fr-FR"/>
        </w:rPr>
        <w:t xml:space="preserve">*, </w:t>
      </w:r>
      <w:hyperlink r:id="rId9095" w:anchor="Sit_Epoigny" w:history="1">
        <w:r w:rsidRPr="0032190F">
          <w:rPr>
            <w:rStyle w:val="Hyperlink"/>
            <w:lang w:val="fr-FR"/>
          </w:rPr>
          <w:t>Epoigny</w:t>
        </w:r>
      </w:hyperlink>
      <w:r w:rsidRPr="0032190F">
        <w:rPr>
          <w:lang w:val="fr-FR"/>
        </w:rPr>
        <w:t xml:space="preserve">*, </w:t>
      </w:r>
      <w:hyperlink r:id="rId9096" w:anchor="Sit_Vignats_Bourgogne" w:history="1">
        <w:r w:rsidRPr="0032190F">
          <w:rPr>
            <w:rStyle w:val="Hyperlink"/>
            <w:lang w:val="fr-FR"/>
          </w:rPr>
          <w:t>Les Vignats</w:t>
        </w:r>
      </w:hyperlink>
      <w:r w:rsidRPr="0032190F">
        <w:rPr>
          <w:lang w:val="fr-FR"/>
        </w:rPr>
        <w:t xml:space="preserve">*, </w:t>
      </w:r>
      <w:hyperlink r:id="rId9097" w:anchor="Sit_Pierre_Fees_1" w:history="1">
        <w:r w:rsidRPr="0032190F">
          <w:rPr>
            <w:rStyle w:val="Hyperlink"/>
            <w:lang w:val="fr-FR"/>
          </w:rPr>
          <w:t>Saint-Micaud</w:t>
        </w:r>
      </w:hyperlink>
      <w:r w:rsidRPr="0032190F">
        <w:rPr>
          <w:lang w:val="fr-FR"/>
        </w:rPr>
        <w:t>*, Ublaies. *: S. Cassen rapproche différents signes circulaires observés sur des GCM (BIB 2278)</w:t>
      </w:r>
    </w:p>
    <w:p w14:paraId="31197D42" w14:textId="77777777" w:rsidR="009B0302" w:rsidRPr="0032190F" w:rsidRDefault="009B0302" w:rsidP="00242C0F">
      <w:pPr>
        <w:jc w:val="both"/>
        <w:rPr>
          <w:lang w:val="fr-FR"/>
        </w:rPr>
      </w:pPr>
    </w:p>
    <w:p w14:paraId="39E7229F" w14:textId="77777777" w:rsidR="00EC4DBD" w:rsidRPr="0032190F" w:rsidRDefault="00EC4DBD" w:rsidP="00242C0F">
      <w:pPr>
        <w:jc w:val="both"/>
        <w:rPr>
          <w:lang w:val="fr-FR"/>
        </w:rPr>
      </w:pPr>
    </w:p>
    <w:p w14:paraId="7327F8D6" w14:textId="77777777" w:rsidR="00EC4DBD" w:rsidRPr="0032190F" w:rsidRDefault="00EC4DBD" w:rsidP="00426FF9">
      <w:pPr>
        <w:pStyle w:val="Heading1"/>
      </w:pPr>
      <w:bookmarkStart w:id="3792" w:name="Sit_Pierre_Fees"/>
      <w:r w:rsidRPr="0032190F">
        <w:t>PIERRE AUX FEES</w:t>
      </w:r>
    </w:p>
    <w:bookmarkEnd w:id="3792"/>
    <w:p w14:paraId="5F822A18" w14:textId="77777777" w:rsidR="0020721C" w:rsidRPr="00087941" w:rsidRDefault="0077212E" w:rsidP="00242C0F">
      <w:pPr>
        <w:jc w:val="both"/>
        <w:rPr>
          <w:sz w:val="20"/>
          <w:lang w:val="fr-FR"/>
        </w:rPr>
      </w:pPr>
      <w:r w:rsidRPr="00087941">
        <w:rPr>
          <w:sz w:val="20"/>
          <w:lang w:val="fr-FR"/>
        </w:rPr>
        <w:t xml:space="preserve">PaF, </w:t>
      </w:r>
      <w:r w:rsidR="00FF00ED" w:rsidRPr="00087941">
        <w:rPr>
          <w:sz w:val="20"/>
          <w:lang w:val="fr-FR"/>
        </w:rPr>
        <w:t>BIB 2463</w:t>
      </w:r>
    </w:p>
    <w:p w14:paraId="1F95BA68" w14:textId="77777777" w:rsidR="00DB62A2" w:rsidRPr="0032190F" w:rsidRDefault="00DB62A2" w:rsidP="007733D9">
      <w:pPr>
        <w:jc w:val="center"/>
        <w:rPr>
          <w:lang w:val="fr-FR"/>
        </w:rPr>
      </w:pPr>
    </w:p>
    <w:p w14:paraId="4E1CD988" w14:textId="0917C8C2" w:rsidR="00DB62A2" w:rsidRPr="0032190F" w:rsidRDefault="00EC4DBD" w:rsidP="00DB62A2">
      <w:pPr>
        <w:jc w:val="both"/>
        <w:rPr>
          <w:lang w:val="fr-FR"/>
        </w:rPr>
      </w:pPr>
      <w:r w:rsidRPr="0032190F">
        <w:rPr>
          <w:lang w:val="fr-FR"/>
        </w:rPr>
        <w:t>Pierre aux Fées</w:t>
      </w:r>
      <w:r w:rsidR="0020721C" w:rsidRPr="0032190F">
        <w:rPr>
          <w:lang w:val="fr-FR"/>
        </w:rPr>
        <w:t xml:space="preserve"> (Saint-Micaud, Saône-et-Loire)</w:t>
      </w:r>
      <w:r w:rsidRPr="0032190F">
        <w:rPr>
          <w:lang w:val="fr-FR"/>
        </w:rPr>
        <w:t xml:space="preserve">, </w:t>
      </w:r>
      <w:r w:rsidR="002F16D0" w:rsidRPr="0032190F">
        <w:rPr>
          <w:lang w:val="fr-FR"/>
        </w:rPr>
        <w:t xml:space="preserve">C’est une des </w:t>
      </w:r>
      <w:hyperlink r:id="rId9098" w:anchor="Cul_Art__GCM" w:history="1">
        <w:r w:rsidR="002F16D0" w:rsidRPr="0032190F">
          <w:rPr>
            <w:rStyle w:val="Hyperlink"/>
            <w:lang w:val="fr-FR"/>
          </w:rPr>
          <w:t>GCM</w:t>
        </w:r>
      </w:hyperlink>
      <w:r w:rsidR="002F16D0" w:rsidRPr="0032190F">
        <w:rPr>
          <w:lang w:val="fr-FR"/>
        </w:rPr>
        <w:t xml:space="preserve"> de Bourgogne (BIB 2278)</w:t>
      </w:r>
      <w:r w:rsidRPr="0032190F">
        <w:rPr>
          <w:lang w:val="fr-FR"/>
        </w:rPr>
        <w:t xml:space="preserve"> comparables à des éléments de la </w:t>
      </w:r>
      <w:hyperlink r:id="rId9099" w:anchor="Sit_Vallee_Noirs_6" w:history="1">
        <w:r w:rsidRPr="0032190F">
          <w:rPr>
            <w:rStyle w:val="Hyperlink"/>
            <w:lang w:val="fr-FR"/>
          </w:rPr>
          <w:t>Vallées aux Noirs 6</w:t>
        </w:r>
      </w:hyperlink>
      <w:r w:rsidRPr="0032190F">
        <w:rPr>
          <w:lang w:val="fr-FR"/>
        </w:rPr>
        <w:t xml:space="preserve"> (anneau, hache enmanchée, phallus) mais aussi vers les Alpes Occidentale (« idole » anthropomorphe)</w:t>
      </w:r>
      <w:r w:rsidR="00DF21A2" w:rsidRPr="0032190F">
        <w:rPr>
          <w:lang w:val="fr-FR"/>
        </w:rPr>
        <w:t xml:space="preserve"> </w:t>
      </w:r>
      <w:r w:rsidRPr="0032190F">
        <w:rPr>
          <w:lang w:val="fr-FR"/>
        </w:rPr>
        <w:t>(BIB 2278 p. 884)</w:t>
      </w:r>
      <w:r w:rsidR="00AB420C" w:rsidRPr="0032190F">
        <w:rPr>
          <w:lang w:val="fr-FR"/>
        </w:rPr>
        <w:t xml:space="preserve"> Etudiée dans BIB 2463.</w:t>
      </w:r>
    </w:p>
    <w:p w14:paraId="43D2279F" w14:textId="77777777" w:rsidR="00DB62A2" w:rsidRPr="0032190F" w:rsidRDefault="00DB62A2" w:rsidP="00DB62A2">
      <w:pPr>
        <w:jc w:val="both"/>
        <w:rPr>
          <w:lang w:val="fr-FR"/>
        </w:rPr>
      </w:pPr>
    </w:p>
    <w:p w14:paraId="7046EA35" w14:textId="77777777" w:rsidR="00DB62A2" w:rsidRPr="0032190F" w:rsidRDefault="00FF00ED" w:rsidP="00DB62A2">
      <w:pPr>
        <w:pStyle w:val="Heading2"/>
      </w:pPr>
      <w:r w:rsidRPr="0032190F">
        <w:t xml:space="preserve">  </w:t>
      </w:r>
      <w:bookmarkStart w:id="3793" w:name="Sit_Pierre_Fees_1"/>
      <w:r w:rsidR="0020721C" w:rsidRPr="0032190F">
        <w:t>Pierre aux Fées 1</w:t>
      </w:r>
      <w:r w:rsidRPr="0032190F">
        <w:t xml:space="preserve"> </w:t>
      </w:r>
      <w:bookmarkEnd w:id="3793"/>
      <w:r w:rsidRPr="0032190F">
        <w:t xml:space="preserve"> </w:t>
      </w:r>
    </w:p>
    <w:p w14:paraId="6B93DF39" w14:textId="77777777" w:rsidR="00DB62A2" w:rsidRDefault="0077212E" w:rsidP="00DB62A2">
      <w:pPr>
        <w:jc w:val="both"/>
        <w:rPr>
          <w:lang w:val="fr-FR"/>
        </w:rPr>
      </w:pPr>
      <w:r w:rsidRPr="0032190F">
        <w:rPr>
          <w:lang w:val="fr-FR"/>
        </w:rPr>
        <w:t>PF1</w:t>
      </w:r>
    </w:p>
    <w:p w14:paraId="22E7842C" w14:textId="77777777" w:rsidR="0077212E" w:rsidRPr="0032190F" w:rsidRDefault="0077212E" w:rsidP="00DB62A2">
      <w:pPr>
        <w:jc w:val="both"/>
        <w:rPr>
          <w:lang w:val="fr-FR"/>
        </w:rPr>
      </w:pPr>
    </w:p>
    <w:p w14:paraId="26C64635" w14:textId="1A2885A7" w:rsidR="00DB62A2" w:rsidRPr="0032190F" w:rsidRDefault="002F16D0" w:rsidP="00DB62A2">
      <w:pPr>
        <w:jc w:val="both"/>
        <w:rPr>
          <w:lang w:val="fr-FR"/>
        </w:rPr>
      </w:pPr>
      <w:r w:rsidRPr="0032190F">
        <w:rPr>
          <w:lang w:val="fr-FR"/>
        </w:rPr>
        <w:t xml:space="preserve">Haut de </w:t>
      </w:r>
      <w:smartTag w:uri="urn:schemas-microsoft-com:office:smarttags" w:element="metricconverter">
        <w:smartTagPr>
          <w:attr w:name="ProductID" w:val="6,35 m"/>
        </w:smartTagPr>
        <w:r w:rsidRPr="0032190F">
          <w:rPr>
            <w:lang w:val="fr-FR"/>
          </w:rPr>
          <w:t>6,35 m</w:t>
        </w:r>
      </w:smartTag>
      <w:r w:rsidR="007733D9" w:rsidRPr="0032190F">
        <w:rPr>
          <w:lang w:val="fr-FR"/>
        </w:rPr>
        <w:t xml:space="preserve">, le menhir </w:t>
      </w:r>
      <w:r w:rsidRPr="0032190F">
        <w:rPr>
          <w:lang w:val="fr-FR"/>
        </w:rPr>
        <w:t xml:space="preserve">montre la représentation d’une </w:t>
      </w:r>
      <w:hyperlink r:id="rId9100" w:anchor="Cul_Art_TAC_T_t_crosse" w:history="1">
        <w:r w:rsidRPr="0032190F">
          <w:rPr>
            <w:rStyle w:val="Hyperlink"/>
            <w:lang w:val="fr-FR"/>
          </w:rPr>
          <w:t>crosse</w:t>
        </w:r>
      </w:hyperlink>
      <w:r w:rsidRPr="0032190F">
        <w:rPr>
          <w:lang w:val="fr-FR"/>
        </w:rPr>
        <w:t xml:space="preserve">, d’un </w:t>
      </w:r>
      <w:hyperlink r:id="rId9101" w:anchor="Sit_Pierre_Fees_1_t_personnage" w:history="1">
        <w:r w:rsidR="007733D9" w:rsidRPr="0032190F">
          <w:rPr>
            <w:rStyle w:val="Hyperlink"/>
            <w:lang w:val="fr-FR"/>
          </w:rPr>
          <w:t>anthropomorphe</w:t>
        </w:r>
      </w:hyperlink>
      <w:r w:rsidR="007733D9" w:rsidRPr="0032190F">
        <w:rPr>
          <w:lang w:val="fr-FR"/>
        </w:rPr>
        <w:t xml:space="preserve"> </w:t>
      </w:r>
      <w:r w:rsidRPr="0032190F">
        <w:rPr>
          <w:lang w:val="fr-FR"/>
        </w:rPr>
        <w:t xml:space="preserve">surmonté d’un </w:t>
      </w:r>
      <w:hyperlink r:id="rId9102" w:anchor="Sit_Pierre_Fees_1_t_pseudo_idole" w:history="1">
        <w:r w:rsidRPr="0032190F">
          <w:rPr>
            <w:rStyle w:val="Hyperlink"/>
            <w:lang w:val="fr-FR"/>
          </w:rPr>
          <w:t>scutiforme</w:t>
        </w:r>
      </w:hyperlink>
      <w:r w:rsidRPr="0032190F">
        <w:rPr>
          <w:lang w:val="fr-FR"/>
        </w:rPr>
        <w:t xml:space="preserve"> et d’un grand serpent (BIB 400 p. 102,103)</w:t>
      </w:r>
      <w:r w:rsidR="00FF00ED" w:rsidRPr="0032190F">
        <w:rPr>
          <w:lang w:val="fr-FR"/>
        </w:rPr>
        <w:t xml:space="preserve"> Numérotation S. Cassen (BIB 2463)  </w:t>
      </w:r>
      <w:r w:rsidR="007733D9" w:rsidRPr="0032190F">
        <w:rPr>
          <w:lang w:val="fr-FR"/>
        </w:rPr>
        <w:t>Face sud</w:t>
      </w:r>
      <w:r w:rsidR="00FF00ED" w:rsidRPr="0032190F">
        <w:rPr>
          <w:lang w:val="fr-FR"/>
        </w:rPr>
        <w:t xml:space="preserve">  </w:t>
      </w:r>
      <w:r w:rsidR="007733D9" w:rsidRPr="0032190F">
        <w:rPr>
          <w:lang w:val="fr-FR"/>
        </w:rPr>
        <w:t>Schéma</w:t>
      </w:r>
      <w:r w:rsidR="00FF00ED" w:rsidRPr="0032190F">
        <w:rPr>
          <w:lang w:val="fr-FR"/>
        </w:rPr>
        <w:t xml:space="preserve">  </w:t>
      </w:r>
    </w:p>
    <w:p w14:paraId="1F8017E7" w14:textId="77777777" w:rsidR="00DB62A2" w:rsidRPr="0032190F" w:rsidRDefault="00DB62A2" w:rsidP="00DB62A2">
      <w:pPr>
        <w:jc w:val="both"/>
        <w:rPr>
          <w:lang w:val="fr-FR"/>
        </w:rPr>
      </w:pPr>
    </w:p>
    <w:p w14:paraId="1021B8AF" w14:textId="77777777" w:rsidR="007733D9" w:rsidRPr="007733D9" w:rsidRDefault="007733D9" w:rsidP="00DB62A2">
      <w:pPr>
        <w:jc w:val="center"/>
        <w:rPr>
          <w:i/>
        </w:rPr>
      </w:pPr>
      <w:r w:rsidRPr="007733D9">
        <w:rPr>
          <w:i/>
        </w:rPr>
        <w:t>hau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54"/>
        <w:gridCol w:w="1555"/>
      </w:tblGrid>
      <w:tr w:rsidR="007733D9" w:rsidRPr="007733D9" w14:paraId="65A6E2E6" w14:textId="77777777" w:rsidTr="00C35EA7">
        <w:trPr>
          <w:jc w:val="center"/>
        </w:trPr>
        <w:tc>
          <w:tcPr>
            <w:tcW w:w="1854" w:type="dxa"/>
            <w:vAlign w:val="center"/>
          </w:tcPr>
          <w:p w14:paraId="78B6DB27" w14:textId="77777777" w:rsidR="007733D9" w:rsidRPr="00C35EA7" w:rsidRDefault="007733D9" w:rsidP="00C35EA7">
            <w:pPr>
              <w:jc w:val="center"/>
              <w:rPr>
                <w:sz w:val="20"/>
              </w:rPr>
            </w:pPr>
            <w:r w:rsidRPr="00C35EA7">
              <w:rPr>
                <w:sz w:val="20"/>
              </w:rPr>
              <w:t>lignes en arc cercle</w:t>
            </w:r>
          </w:p>
        </w:tc>
        <w:tc>
          <w:tcPr>
            <w:tcW w:w="1555" w:type="dxa"/>
            <w:vAlign w:val="center"/>
          </w:tcPr>
          <w:p w14:paraId="1A024F3F" w14:textId="77777777" w:rsidR="007733D9" w:rsidRPr="00C35EA7" w:rsidRDefault="007733D9" w:rsidP="00C35EA7">
            <w:pPr>
              <w:jc w:val="center"/>
              <w:rPr>
                <w:sz w:val="20"/>
              </w:rPr>
            </w:pPr>
          </w:p>
        </w:tc>
      </w:tr>
      <w:tr w:rsidR="007733D9" w:rsidRPr="007733D9" w14:paraId="043F57A6" w14:textId="77777777" w:rsidTr="00C35EA7">
        <w:trPr>
          <w:jc w:val="center"/>
        </w:trPr>
        <w:tc>
          <w:tcPr>
            <w:tcW w:w="1854" w:type="dxa"/>
            <w:vAlign w:val="center"/>
          </w:tcPr>
          <w:p w14:paraId="4E5B888A" w14:textId="77777777" w:rsidR="007733D9" w:rsidRPr="00C35EA7" w:rsidRDefault="007733D9" w:rsidP="00C35EA7">
            <w:pPr>
              <w:jc w:val="center"/>
              <w:rPr>
                <w:sz w:val="20"/>
              </w:rPr>
            </w:pPr>
          </w:p>
        </w:tc>
        <w:tc>
          <w:tcPr>
            <w:tcW w:w="1555" w:type="dxa"/>
            <w:vMerge w:val="restart"/>
            <w:vAlign w:val="center"/>
          </w:tcPr>
          <w:p w14:paraId="2892010F" w14:textId="77777777" w:rsidR="007733D9" w:rsidRPr="00C35EA7" w:rsidRDefault="007733D9" w:rsidP="00C35EA7">
            <w:pPr>
              <w:jc w:val="center"/>
              <w:rPr>
                <w:sz w:val="20"/>
              </w:rPr>
            </w:pPr>
            <w:r w:rsidRPr="00C35EA7">
              <w:rPr>
                <w:sz w:val="20"/>
              </w:rPr>
              <w:t>ligne crénelée</w:t>
            </w:r>
          </w:p>
        </w:tc>
      </w:tr>
      <w:tr w:rsidR="007733D9" w:rsidRPr="007733D9" w14:paraId="31E6381D" w14:textId="77777777" w:rsidTr="00C35EA7">
        <w:trPr>
          <w:jc w:val="center"/>
        </w:trPr>
        <w:tc>
          <w:tcPr>
            <w:tcW w:w="1854" w:type="dxa"/>
            <w:vAlign w:val="center"/>
          </w:tcPr>
          <w:p w14:paraId="0D121B74" w14:textId="77777777" w:rsidR="007733D9" w:rsidRPr="00C35EA7" w:rsidRDefault="007733D9" w:rsidP="00C35EA7">
            <w:pPr>
              <w:jc w:val="center"/>
              <w:rPr>
                <w:sz w:val="20"/>
              </w:rPr>
            </w:pPr>
          </w:p>
        </w:tc>
        <w:tc>
          <w:tcPr>
            <w:tcW w:w="1555" w:type="dxa"/>
            <w:vMerge/>
            <w:vAlign w:val="center"/>
          </w:tcPr>
          <w:p w14:paraId="0AB3E1B3" w14:textId="77777777" w:rsidR="007733D9" w:rsidRPr="00C35EA7" w:rsidRDefault="007733D9" w:rsidP="00C35EA7">
            <w:pPr>
              <w:jc w:val="center"/>
              <w:rPr>
                <w:sz w:val="20"/>
              </w:rPr>
            </w:pPr>
          </w:p>
        </w:tc>
      </w:tr>
      <w:tr w:rsidR="007733D9" w:rsidRPr="007733D9" w14:paraId="6E6CB64C" w14:textId="77777777" w:rsidTr="00C35EA7">
        <w:trPr>
          <w:jc w:val="center"/>
        </w:trPr>
        <w:tc>
          <w:tcPr>
            <w:tcW w:w="1854" w:type="dxa"/>
            <w:vAlign w:val="center"/>
          </w:tcPr>
          <w:p w14:paraId="68039131" w14:textId="77777777" w:rsidR="007733D9" w:rsidRPr="00C35EA7" w:rsidRDefault="007733D9" w:rsidP="00C35EA7">
            <w:pPr>
              <w:jc w:val="center"/>
              <w:rPr>
                <w:sz w:val="20"/>
              </w:rPr>
            </w:pPr>
          </w:p>
        </w:tc>
        <w:tc>
          <w:tcPr>
            <w:tcW w:w="1555" w:type="dxa"/>
            <w:vMerge/>
            <w:vAlign w:val="center"/>
          </w:tcPr>
          <w:p w14:paraId="6BE5EAC7" w14:textId="77777777" w:rsidR="007733D9" w:rsidRPr="00C35EA7" w:rsidRDefault="007733D9" w:rsidP="00C35EA7">
            <w:pPr>
              <w:jc w:val="center"/>
              <w:rPr>
                <w:sz w:val="20"/>
              </w:rPr>
            </w:pPr>
          </w:p>
        </w:tc>
      </w:tr>
      <w:tr w:rsidR="007733D9" w:rsidRPr="007733D9" w14:paraId="6BDE383C" w14:textId="77777777" w:rsidTr="00C35EA7">
        <w:trPr>
          <w:jc w:val="center"/>
        </w:trPr>
        <w:tc>
          <w:tcPr>
            <w:tcW w:w="1854" w:type="dxa"/>
            <w:vAlign w:val="center"/>
          </w:tcPr>
          <w:p w14:paraId="5B9A71ED" w14:textId="7C91C3DA" w:rsidR="007733D9" w:rsidRPr="00C35EA7" w:rsidRDefault="00000000" w:rsidP="00C35EA7">
            <w:pPr>
              <w:jc w:val="center"/>
              <w:rPr>
                <w:sz w:val="20"/>
              </w:rPr>
            </w:pPr>
            <w:hyperlink r:id="rId9103" w:anchor="Sit_Pierre_Fees_1_t_Ncassen" w:history="1">
              <w:r w:rsidR="00B47B28" w:rsidRPr="00C35EA7">
                <w:rPr>
                  <w:rStyle w:val="Hyperlink"/>
                  <w:sz w:val="20"/>
                </w:rPr>
                <w:t>pseudo-idole</w:t>
              </w:r>
            </w:hyperlink>
          </w:p>
        </w:tc>
        <w:tc>
          <w:tcPr>
            <w:tcW w:w="1555" w:type="dxa"/>
            <w:vAlign w:val="center"/>
          </w:tcPr>
          <w:p w14:paraId="4F1175BA" w14:textId="77777777" w:rsidR="007733D9" w:rsidRPr="00C35EA7" w:rsidRDefault="007733D9" w:rsidP="00C35EA7">
            <w:pPr>
              <w:jc w:val="center"/>
              <w:rPr>
                <w:sz w:val="20"/>
              </w:rPr>
            </w:pPr>
            <w:r w:rsidRPr="00C35EA7">
              <w:rPr>
                <w:sz w:val="20"/>
              </w:rPr>
              <w:t>manche crossé</w:t>
            </w:r>
          </w:p>
        </w:tc>
      </w:tr>
      <w:tr w:rsidR="007733D9" w:rsidRPr="007733D9" w14:paraId="400F31A4" w14:textId="77777777" w:rsidTr="00C35EA7">
        <w:trPr>
          <w:jc w:val="center"/>
        </w:trPr>
        <w:tc>
          <w:tcPr>
            <w:tcW w:w="1854" w:type="dxa"/>
            <w:vAlign w:val="center"/>
          </w:tcPr>
          <w:p w14:paraId="47204391" w14:textId="77777777" w:rsidR="007733D9" w:rsidRPr="00C35EA7" w:rsidRDefault="007733D9" w:rsidP="00C35EA7">
            <w:pPr>
              <w:jc w:val="center"/>
              <w:rPr>
                <w:sz w:val="20"/>
              </w:rPr>
            </w:pPr>
            <w:r w:rsidRPr="00C35EA7">
              <w:rPr>
                <w:sz w:val="20"/>
              </w:rPr>
              <w:t>perso</w:t>
            </w:r>
            <w:r w:rsidR="00FF00ED" w:rsidRPr="00C35EA7">
              <w:rPr>
                <w:sz w:val="20"/>
              </w:rPr>
              <w:t>nnage</w:t>
            </w:r>
          </w:p>
        </w:tc>
        <w:tc>
          <w:tcPr>
            <w:tcW w:w="1555" w:type="dxa"/>
            <w:vAlign w:val="center"/>
          </w:tcPr>
          <w:p w14:paraId="3BCCEF90" w14:textId="77777777" w:rsidR="007733D9" w:rsidRPr="00C35EA7" w:rsidRDefault="007733D9" w:rsidP="00C35EA7">
            <w:pPr>
              <w:jc w:val="center"/>
              <w:rPr>
                <w:sz w:val="20"/>
              </w:rPr>
            </w:pPr>
            <w:r w:rsidRPr="00C35EA7">
              <w:rPr>
                <w:sz w:val="20"/>
              </w:rPr>
              <w:t>motif circulaire</w:t>
            </w:r>
          </w:p>
        </w:tc>
      </w:tr>
      <w:tr w:rsidR="007733D9" w:rsidRPr="007733D9" w14:paraId="5DD01F63" w14:textId="77777777" w:rsidTr="00C35EA7">
        <w:trPr>
          <w:jc w:val="center"/>
        </w:trPr>
        <w:tc>
          <w:tcPr>
            <w:tcW w:w="1854" w:type="dxa"/>
            <w:vAlign w:val="center"/>
          </w:tcPr>
          <w:p w14:paraId="21F0419D" w14:textId="77777777" w:rsidR="007733D9" w:rsidRPr="00C35EA7" w:rsidRDefault="007733D9" w:rsidP="00C35EA7">
            <w:pPr>
              <w:jc w:val="center"/>
              <w:rPr>
                <w:sz w:val="20"/>
              </w:rPr>
            </w:pPr>
          </w:p>
        </w:tc>
        <w:tc>
          <w:tcPr>
            <w:tcW w:w="1555" w:type="dxa"/>
            <w:vAlign w:val="center"/>
          </w:tcPr>
          <w:p w14:paraId="1911E021" w14:textId="77777777" w:rsidR="007733D9" w:rsidRPr="00C35EA7" w:rsidRDefault="007733D9" w:rsidP="00C35EA7">
            <w:pPr>
              <w:jc w:val="center"/>
              <w:rPr>
                <w:sz w:val="20"/>
              </w:rPr>
            </w:pPr>
          </w:p>
        </w:tc>
      </w:tr>
    </w:tbl>
    <w:p w14:paraId="14510B29" w14:textId="77777777" w:rsidR="00DB62A2" w:rsidRDefault="007733D9" w:rsidP="00DB62A2">
      <w:pPr>
        <w:jc w:val="center"/>
        <w:rPr>
          <w:i/>
        </w:rPr>
      </w:pPr>
      <w:r w:rsidRPr="007733D9">
        <w:rPr>
          <w:i/>
        </w:rPr>
        <w:t>bas</w:t>
      </w:r>
    </w:p>
    <w:p w14:paraId="0425D07B" w14:textId="77777777" w:rsidR="00DB62A2" w:rsidRDefault="00DB62A2" w:rsidP="00242C0F">
      <w:pPr>
        <w:jc w:val="both"/>
        <w:rPr>
          <w:i/>
        </w:rPr>
      </w:pPr>
    </w:p>
    <w:p w14:paraId="39BBB515" w14:textId="77777777" w:rsidR="00DB62A2" w:rsidRDefault="00FF00ED" w:rsidP="00242C0F">
      <w:pPr>
        <w:jc w:val="both"/>
      </w:pPr>
      <w:r>
        <w:rPr>
          <w:i/>
        </w:rPr>
        <w:t xml:space="preserve"> </w:t>
      </w:r>
      <w:r w:rsidR="00B47B28">
        <w:t>(SS BIB)</w:t>
      </w:r>
      <w:r>
        <w:t xml:space="preserve">  </w:t>
      </w:r>
    </w:p>
    <w:p w14:paraId="711EBB85" w14:textId="77777777" w:rsidR="00DB62A2" w:rsidRDefault="00DB62A2" w:rsidP="00242C0F">
      <w:pPr>
        <w:jc w:val="both"/>
      </w:pPr>
    </w:p>
    <w:p w14:paraId="430CD5CD" w14:textId="38DB08F5" w:rsidR="0002683E" w:rsidRPr="0032190F" w:rsidRDefault="0020721C" w:rsidP="00242C0F">
      <w:pPr>
        <w:jc w:val="both"/>
        <w:rPr>
          <w:lang w:val="fr-FR"/>
        </w:rPr>
      </w:pPr>
      <w:r w:rsidRPr="0032190F">
        <w:rPr>
          <w:lang w:val="fr-FR"/>
        </w:rPr>
        <w:t xml:space="preserve">Sur la face sud de la PF1, « sur une ligne horizontale naturellement inscrite dans la roche, trois motifs sont alignés à hauteur d’homme : un </w:t>
      </w:r>
      <w:hyperlink r:id="rId9104" w:anchor="Sit_Pierre_Fees_1_t_personnage" w:history="1">
        <w:r w:rsidRPr="0032190F">
          <w:rPr>
            <w:rStyle w:val="Hyperlink"/>
            <w:lang w:val="fr-FR"/>
          </w:rPr>
          <w:t>anthropomorphe mâle</w:t>
        </w:r>
      </w:hyperlink>
      <w:r w:rsidRPr="0032190F">
        <w:rPr>
          <w:lang w:val="fr-FR"/>
        </w:rPr>
        <w:t xml:space="preserve"> aux membres supérieurs arrondis en ailes d’oiseau, une hache à manche crossé, un signe circulaire de type anneau gravé à l’extrémité d’une sorte de « tige » ou manche (BIB 2278 p. 886)</w:t>
      </w:r>
    </w:p>
    <w:p w14:paraId="5E72F64F" w14:textId="77777777" w:rsidR="009B7F3B" w:rsidRPr="0032190F" w:rsidRDefault="009B7F3B" w:rsidP="009B7F3B">
      <w:pPr>
        <w:jc w:val="both"/>
        <w:rPr>
          <w:lang w:val="fr-FR"/>
        </w:rPr>
      </w:pPr>
      <w:r w:rsidRPr="0032190F">
        <w:rPr>
          <w:lang w:val="fr-FR"/>
        </w:rPr>
        <w:t>Le motif de Saint-Micaud peut être lu comme un reptile à cornes (BIB 2278 p. 899). Une crosse (à boucle basale) s’oppose en effet par sa partie active à l’animal « cornu », dans son prolongement même et alors que l’espace était disponible plus à gauche (BIB 2278 p. 899)</w:t>
      </w:r>
    </w:p>
    <w:p w14:paraId="7B60108F" w14:textId="77777777" w:rsidR="009B7F3B" w:rsidRPr="0032190F" w:rsidRDefault="009B7F3B" w:rsidP="00242C0F">
      <w:pPr>
        <w:jc w:val="both"/>
        <w:rPr>
          <w:lang w:val="fr-FR"/>
        </w:rPr>
      </w:pPr>
    </w:p>
    <w:p w14:paraId="2F683250" w14:textId="77777777" w:rsidR="001B3BA3" w:rsidRPr="0032190F" w:rsidRDefault="001B3BA3" w:rsidP="001B3BA3">
      <w:pPr>
        <w:pStyle w:val="Heading2"/>
      </w:pPr>
      <w:r w:rsidRPr="0032190F">
        <w:t>Face Est</w:t>
      </w:r>
    </w:p>
    <w:p w14:paraId="4B5F0459" w14:textId="77777777" w:rsidR="001B3BA3" w:rsidRPr="0032190F" w:rsidRDefault="001B3BA3" w:rsidP="00242C0F">
      <w:pPr>
        <w:jc w:val="both"/>
        <w:rPr>
          <w:lang w:val="fr-FR"/>
        </w:rPr>
      </w:pPr>
    </w:p>
    <w:p w14:paraId="1736A9A5" w14:textId="77777777" w:rsidR="009B7F3B" w:rsidRPr="0032190F" w:rsidRDefault="00FF00ED" w:rsidP="001B3BA3">
      <w:pPr>
        <w:pStyle w:val="Heading3"/>
      </w:pPr>
      <w:bookmarkStart w:id="3794" w:name="Sit_Pierre_Fees_1_t_Ncassen"/>
      <w:r w:rsidRPr="0032190F">
        <w:t>N</w:t>
      </w:r>
    </w:p>
    <w:bookmarkEnd w:id="3794"/>
    <w:p w14:paraId="2716D438" w14:textId="77777777" w:rsidR="007733D9" w:rsidRPr="0032190F" w:rsidRDefault="007733D9" w:rsidP="007733D9">
      <w:pPr>
        <w:rPr>
          <w:lang w:val="fr-FR"/>
        </w:rPr>
      </w:pPr>
      <w:r w:rsidRPr="0032190F">
        <w:rPr>
          <w:lang w:val="fr-FR"/>
        </w:rPr>
        <w:t>Pseudo-anthropomorphe</w:t>
      </w:r>
    </w:p>
    <w:p w14:paraId="31D82171" w14:textId="77777777" w:rsidR="007733D9" w:rsidRPr="0032190F" w:rsidRDefault="007733D9" w:rsidP="007733D9">
      <w:pPr>
        <w:rPr>
          <w:lang w:val="fr-FR"/>
        </w:rPr>
      </w:pPr>
    </w:p>
    <w:p w14:paraId="4B87AF43" w14:textId="7092939C" w:rsidR="007733D9" w:rsidRPr="0032190F" w:rsidRDefault="00000000" w:rsidP="007733D9">
      <w:pPr>
        <w:rPr>
          <w:lang w:val="fr-FR"/>
        </w:rPr>
      </w:pPr>
      <w:hyperlink r:id="rId9105" w:anchor="Cul_Art_TAC_T_a_idole_pseudo" w:history="1">
        <w:r w:rsidR="00B47B28" w:rsidRPr="0032190F">
          <w:rPr>
            <w:rStyle w:val="Hyperlink"/>
            <w:lang w:val="fr-FR"/>
          </w:rPr>
          <w:t>Pseudo-idole</w:t>
        </w:r>
      </w:hyperlink>
      <w:r w:rsidR="00B47B28" w:rsidRPr="0032190F">
        <w:rPr>
          <w:lang w:val="fr-FR"/>
        </w:rPr>
        <w:t xml:space="preserve"> (SS BIB) </w:t>
      </w:r>
      <w:r w:rsidR="007733D9" w:rsidRPr="0032190F">
        <w:rPr>
          <w:lang w:val="fr-FR"/>
        </w:rPr>
        <w:t>« idole », « </w:t>
      </w:r>
      <w:hyperlink r:id="rId9106" w:anchor="Cul_Art_TAC_T_a_idole_bret" w:history="1">
        <w:r w:rsidR="007733D9" w:rsidRPr="0032190F">
          <w:rPr>
            <w:rStyle w:val="Hyperlink"/>
            <w:lang w:val="fr-FR"/>
          </w:rPr>
          <w:t>idole en écusson </w:t>
        </w:r>
      </w:hyperlink>
      <w:r w:rsidR="007733D9" w:rsidRPr="0032190F">
        <w:rPr>
          <w:lang w:val="fr-FR"/>
        </w:rPr>
        <w:t xml:space="preserve">» (BIB 2278 p. 899). Un corps quadrangulaire, deux boucles latérales, un pointement sommital flanqué de deux excroissances courbes (BIB 2278 p. 899). Comparé au carré </w:t>
      </w:r>
      <w:hyperlink r:id="rId9107" w:anchor="Sit_Crete_Barmes_c_I24" w:history="1">
        <w:r w:rsidR="007733D9" w:rsidRPr="0032190F">
          <w:rPr>
            <w:rStyle w:val="Hyperlink"/>
            <w:lang w:val="fr-FR"/>
          </w:rPr>
          <w:t>I24</w:t>
        </w:r>
      </w:hyperlink>
      <w:r w:rsidR="007733D9" w:rsidRPr="0032190F">
        <w:rPr>
          <w:lang w:val="fr-FR"/>
        </w:rPr>
        <w:t xml:space="preserve"> de la Crête des Barmes  (BIB 2278 p. 888)</w:t>
      </w:r>
      <w:r w:rsidR="001B3BA3" w:rsidRPr="0032190F">
        <w:rPr>
          <w:lang w:val="fr-FR"/>
        </w:rPr>
        <w:t xml:space="preserve"> recoupé par O </w:t>
      </w:r>
      <w:r w:rsidR="001B3BA3" w:rsidRPr="0032190F">
        <w:rPr>
          <w:szCs w:val="18"/>
          <w:lang w:val="fr-FR" w:eastAsia="en-GB"/>
        </w:rPr>
        <w:t>(BIB 2463)</w:t>
      </w:r>
    </w:p>
    <w:p w14:paraId="2F5B748F" w14:textId="196ED470" w:rsidR="00B47B28" w:rsidRPr="0032190F" w:rsidRDefault="00FF00ED" w:rsidP="00FF00ED">
      <w:pPr>
        <w:jc w:val="both"/>
        <w:rPr>
          <w:lang w:val="fr-FR"/>
        </w:rPr>
      </w:pPr>
      <w:r w:rsidRPr="0032190F">
        <w:rPr>
          <w:lang w:val="fr-FR"/>
        </w:rPr>
        <w:lastRenderedPageBreak/>
        <w:t xml:space="preserve">Le motif N rassemble plusieurs tracés courbes et rectilignes symétriques qui donnent corps à une forme connue des registres armoricains et du Bassin parisien: (« idole », « écusson », etc.) (BIB 2463) </w:t>
      </w:r>
      <w:r w:rsidRPr="0032190F">
        <w:rPr>
          <w:szCs w:val="18"/>
          <w:lang w:val="fr-FR" w:eastAsia="en-GB"/>
        </w:rPr>
        <w:t>N1 est le signe sur lequel s’appuient tous les autres ; il leur est d’ailleurs antérieur. Légèrement trapézoïdal, il semble être partagé par le milieu depuis sa base inférieure  la plus large, ce qui pourrait en effet advenir. Mais les  éclairages tournants n’ont pas réussi à démontrer l’impression  visuelle, car des plis et fissures naturels coïncident  avec l’anomalie.  N2 s’appuie sur la petite base supérieure de N1 et en son  milieu. Le signe est flanqué à droite et à gauche de N3 et  N4, segments courbes à peu près symétriques.  Sur les deux côtés du motif, deux signes curvilignes N5  et N6 sont accrochés de façon similaire, mais leurs tracés  respectifs ne sont techniquement pas identiques : N5 est  étroit et relativement profond, touchant par ses deux extrémités  le signe N1 ; N6 est large et ne peut être suivi  en son extrémité supérieure. Il n’est pas impossible que  ce défaut de suivi soit imputable à l’érosion ou alors à la  présence d’un nouveau signe, O. (BIB 2463)</w:t>
      </w:r>
      <w:r w:rsidRPr="0032190F">
        <w:rPr>
          <w:rFonts w:ascii="Univers-Light" w:hAnsi="Univers-Light" w:cs="Univers-Light"/>
          <w:sz w:val="18"/>
          <w:szCs w:val="18"/>
          <w:lang w:val="fr-FR" w:eastAsia="en-GB"/>
        </w:rPr>
        <w:t xml:space="preserve"> </w:t>
      </w:r>
      <w:r w:rsidRPr="0032190F">
        <w:rPr>
          <w:lang w:val="fr-FR"/>
        </w:rPr>
        <w:t xml:space="preserve">  </w:t>
      </w:r>
      <w:r w:rsidR="00B47B28" w:rsidRPr="0032190F">
        <w:rPr>
          <w:lang w:val="fr-FR"/>
        </w:rPr>
        <w:t>v.</w:t>
      </w:r>
      <w:r w:rsidR="0077212E">
        <w:rPr>
          <w:lang w:val="fr-FR"/>
        </w:rPr>
        <w:t xml:space="preserve"> </w:t>
      </w:r>
      <w:hyperlink r:id="rId9108" w:anchor="Typ_Bego_Figures_Franges" w:history="1">
        <w:r w:rsidR="0077212E">
          <w:rPr>
            <w:rStyle w:val="Hyperlink"/>
            <w:szCs w:val="20"/>
            <w:lang w:val="fr-FR"/>
          </w:rPr>
          <w:t>FF</w:t>
        </w:r>
      </w:hyperlink>
    </w:p>
    <w:p w14:paraId="629355E8" w14:textId="77777777" w:rsidR="001B3BA3" w:rsidRPr="0032190F" w:rsidRDefault="001B3BA3" w:rsidP="00FF00ED">
      <w:pPr>
        <w:jc w:val="both"/>
        <w:rPr>
          <w:lang w:val="fr-FR"/>
        </w:rPr>
      </w:pPr>
    </w:p>
    <w:p w14:paraId="49539BD1" w14:textId="77777777" w:rsidR="001B3BA3" w:rsidRPr="0032190F" w:rsidRDefault="001B3BA3" w:rsidP="001B3BA3">
      <w:pPr>
        <w:pStyle w:val="Heading3"/>
      </w:pPr>
      <w:r w:rsidRPr="0032190F">
        <w:t>O</w:t>
      </w:r>
    </w:p>
    <w:p w14:paraId="278D8867" w14:textId="77777777" w:rsidR="001B3BA3" w:rsidRPr="0032190F" w:rsidRDefault="001B3BA3" w:rsidP="00FF00ED">
      <w:pPr>
        <w:jc w:val="both"/>
        <w:rPr>
          <w:lang w:val="fr-FR"/>
        </w:rPr>
      </w:pPr>
    </w:p>
    <w:p w14:paraId="7BB6AB56" w14:textId="77777777" w:rsidR="003E5C3F" w:rsidRPr="0032190F" w:rsidRDefault="001B3BA3" w:rsidP="00242C0F">
      <w:pPr>
        <w:jc w:val="both"/>
        <w:rPr>
          <w:lang w:val="fr-FR"/>
        </w:rPr>
      </w:pPr>
      <w:r w:rsidRPr="0032190F">
        <w:rPr>
          <w:szCs w:val="18"/>
          <w:lang w:val="fr-FR" w:eastAsia="en-GB"/>
        </w:rPr>
        <w:t>O est un signe que l’on doit détacher du motif précédent  [N],  bien qu’il le traverse postérieurement. Il est formé  du signe crosse, dans la version « canne » où le manche  est allongé et le crosseron retourné. Son extrémité proximale  vient mordre le crosseron du signe M2</w:t>
      </w:r>
      <w:r w:rsidRPr="0032190F">
        <w:rPr>
          <w:lang w:val="fr-FR"/>
        </w:rPr>
        <w:t xml:space="preserve">  </w:t>
      </w:r>
      <w:r w:rsidRPr="0032190F">
        <w:rPr>
          <w:szCs w:val="18"/>
          <w:lang w:val="fr-FR" w:eastAsia="en-GB"/>
        </w:rPr>
        <w:t>(BIB 2463)</w:t>
      </w:r>
    </w:p>
    <w:p w14:paraId="29D7ECDE" w14:textId="77777777" w:rsidR="001B3BA3" w:rsidRPr="0032190F" w:rsidRDefault="001B3BA3" w:rsidP="00242C0F">
      <w:pPr>
        <w:jc w:val="both"/>
        <w:rPr>
          <w:lang w:val="fr-FR"/>
        </w:rPr>
      </w:pPr>
    </w:p>
    <w:p w14:paraId="5BA6C668" w14:textId="77777777" w:rsidR="00946D2A" w:rsidRPr="0032190F" w:rsidRDefault="007733D9" w:rsidP="001B3BA3">
      <w:pPr>
        <w:pStyle w:val="Heading3"/>
      </w:pPr>
      <w:bookmarkStart w:id="3795" w:name="Sit_Pierre_Fees_1_t_personnage"/>
      <w:r w:rsidRPr="0032190F">
        <w:t>personnage</w:t>
      </w:r>
    </w:p>
    <w:bookmarkEnd w:id="3795"/>
    <w:p w14:paraId="281661BE" w14:textId="77777777" w:rsidR="00946D2A" w:rsidRPr="0032190F" w:rsidRDefault="007733D9" w:rsidP="00242C0F">
      <w:pPr>
        <w:jc w:val="both"/>
        <w:rPr>
          <w:lang w:val="fr-FR"/>
        </w:rPr>
      </w:pPr>
      <w:r w:rsidRPr="0032190F">
        <w:rPr>
          <w:lang w:val="fr-FR"/>
        </w:rPr>
        <w:t>Cet orant a été comparé à celui de l’abri Gaban par Van Berg (BIB 2278 p. 898)</w:t>
      </w:r>
    </w:p>
    <w:p w14:paraId="7DB08751" w14:textId="77777777" w:rsidR="003E5C3F" w:rsidRPr="0032190F" w:rsidRDefault="003E5C3F" w:rsidP="00242C0F">
      <w:pPr>
        <w:jc w:val="both"/>
        <w:rPr>
          <w:lang w:val="fr-FR"/>
        </w:rPr>
      </w:pPr>
    </w:p>
    <w:p w14:paraId="784431B2" w14:textId="77777777" w:rsidR="003E5C3F" w:rsidRPr="0032190F" w:rsidRDefault="007733D9" w:rsidP="001B3BA3">
      <w:pPr>
        <w:pStyle w:val="Heading3"/>
      </w:pPr>
      <w:r w:rsidRPr="0032190F">
        <w:t>m</w:t>
      </w:r>
      <w:r w:rsidR="003E5C3F" w:rsidRPr="0032190F">
        <w:t>otif circulaire</w:t>
      </w:r>
    </w:p>
    <w:p w14:paraId="6B3382DB" w14:textId="77777777" w:rsidR="007733D9" w:rsidRPr="0032190F" w:rsidRDefault="007733D9" w:rsidP="007733D9">
      <w:pPr>
        <w:rPr>
          <w:lang w:val="fr-FR"/>
        </w:rPr>
      </w:pPr>
      <w:r w:rsidRPr="0032190F">
        <w:rPr>
          <w:lang w:val="fr-FR"/>
        </w:rPr>
        <w:t>motif en trou de serrure (SS BIB)</w:t>
      </w:r>
    </w:p>
    <w:p w14:paraId="322FFBE1" w14:textId="77777777" w:rsidR="007733D9" w:rsidRPr="0032190F" w:rsidRDefault="007733D9" w:rsidP="007733D9">
      <w:pPr>
        <w:rPr>
          <w:lang w:val="fr-FR"/>
        </w:rPr>
      </w:pPr>
    </w:p>
    <w:p w14:paraId="75DEA500" w14:textId="0F847EEA" w:rsidR="00DC3352" w:rsidRPr="0032190F" w:rsidRDefault="00DC3352" w:rsidP="00DC3352">
      <w:pPr>
        <w:rPr>
          <w:lang w:val="fr-FR"/>
        </w:rPr>
      </w:pPr>
      <w:r w:rsidRPr="0032190F">
        <w:rPr>
          <w:lang w:val="fr-FR"/>
        </w:rPr>
        <w:t xml:space="preserve">S. Cassen rapproche entre eux différents signes circulaires observés sur des </w:t>
      </w:r>
      <w:hyperlink r:id="rId9109" w:anchor="Cul_Art__GCM" w:history="1">
        <w:r w:rsidRPr="0032190F">
          <w:rPr>
            <w:rStyle w:val="Hyperlink"/>
            <w:lang w:val="fr-FR"/>
          </w:rPr>
          <w:t>GCM</w:t>
        </w:r>
      </w:hyperlink>
      <w:r w:rsidRPr="0032190F">
        <w:rPr>
          <w:lang w:val="fr-FR"/>
        </w:rPr>
        <w:t xml:space="preserve"> (BIB 2278) </w:t>
      </w:r>
    </w:p>
    <w:p w14:paraId="796CEF07" w14:textId="77777777" w:rsidR="003E5C3F" w:rsidRPr="0032190F" w:rsidRDefault="0020721C" w:rsidP="00242C0F">
      <w:pPr>
        <w:jc w:val="both"/>
        <w:rPr>
          <w:lang w:val="fr-FR"/>
        </w:rPr>
      </w:pPr>
      <w:r w:rsidRPr="0032190F">
        <w:rPr>
          <w:lang w:val="fr-FR"/>
        </w:rPr>
        <w:t>Ce signe circulaire de type anneau est comparé à</w:t>
      </w:r>
      <w:r w:rsidR="003E5C3F" w:rsidRPr="0032190F">
        <w:rPr>
          <w:lang w:val="fr-FR"/>
        </w:rPr>
        <w:t> :</w:t>
      </w:r>
    </w:p>
    <w:p w14:paraId="631ACD76" w14:textId="77777777" w:rsidR="003E5C3F" w:rsidRPr="0032190F" w:rsidRDefault="003E5C3F"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3"/>
        <w:gridCol w:w="1937"/>
      </w:tblGrid>
      <w:tr w:rsidR="003E5C3F" w14:paraId="6C77CABE" w14:textId="77777777" w:rsidTr="00C35EA7">
        <w:trPr>
          <w:jc w:val="center"/>
        </w:trPr>
        <w:tc>
          <w:tcPr>
            <w:tcW w:w="2143" w:type="dxa"/>
          </w:tcPr>
          <w:p w14:paraId="164913B1" w14:textId="77777777" w:rsidR="003E5C3F" w:rsidRDefault="003E5C3F" w:rsidP="00C35EA7">
            <w:pPr>
              <w:jc w:val="both"/>
            </w:pPr>
            <w:r>
              <w:t>site</w:t>
            </w:r>
          </w:p>
        </w:tc>
        <w:tc>
          <w:tcPr>
            <w:tcW w:w="1937" w:type="dxa"/>
          </w:tcPr>
          <w:p w14:paraId="0C852F64" w14:textId="77777777" w:rsidR="003E5C3F" w:rsidRDefault="003E5C3F" w:rsidP="00C35EA7">
            <w:pPr>
              <w:jc w:val="both"/>
            </w:pPr>
            <w:r>
              <w:t>BIB</w:t>
            </w:r>
          </w:p>
        </w:tc>
      </w:tr>
      <w:tr w:rsidR="003E5C3F" w14:paraId="1A182F1F" w14:textId="77777777" w:rsidTr="00C35EA7">
        <w:trPr>
          <w:jc w:val="center"/>
        </w:trPr>
        <w:tc>
          <w:tcPr>
            <w:tcW w:w="2143" w:type="dxa"/>
          </w:tcPr>
          <w:p w14:paraId="4AA9DCCD" w14:textId="7F2B8C8B" w:rsidR="003E5C3F" w:rsidRDefault="00000000" w:rsidP="00C35EA7">
            <w:pPr>
              <w:jc w:val="both"/>
            </w:pPr>
            <w:hyperlink r:id="rId9110" w:anchor="Sit_Vallee_Noirs_6" w:history="1">
              <w:r w:rsidR="003E5C3F" w:rsidRPr="0020721C">
                <w:rPr>
                  <w:rStyle w:val="Hyperlink"/>
                </w:rPr>
                <w:t>Vallée aux Noirs 6</w:t>
              </w:r>
            </w:hyperlink>
          </w:p>
        </w:tc>
        <w:tc>
          <w:tcPr>
            <w:tcW w:w="1937" w:type="dxa"/>
          </w:tcPr>
          <w:p w14:paraId="71886F06" w14:textId="77777777" w:rsidR="003E5C3F" w:rsidRDefault="003E5C3F" w:rsidP="00C35EA7">
            <w:pPr>
              <w:jc w:val="both"/>
            </w:pPr>
            <w:r>
              <w:t>BIB 2278 p. 886</w:t>
            </w:r>
          </w:p>
        </w:tc>
      </w:tr>
    </w:tbl>
    <w:p w14:paraId="2CD46824" w14:textId="77777777" w:rsidR="003E5C3F" w:rsidRDefault="00F724C4" w:rsidP="001B3BA3">
      <w:pPr>
        <w:pStyle w:val="Heading3"/>
      </w:pPr>
      <w:r>
        <w:t>lignes ondulées</w:t>
      </w:r>
    </w:p>
    <w:p w14:paraId="6BAC098A" w14:textId="77777777" w:rsidR="00F724C4" w:rsidRPr="0032190F" w:rsidRDefault="00F724C4" w:rsidP="00F724C4">
      <w:pPr>
        <w:rPr>
          <w:lang w:val="fr-FR"/>
        </w:rPr>
      </w:pPr>
      <w:r w:rsidRPr="0032190F">
        <w:rPr>
          <w:lang w:val="fr-FR"/>
        </w:rPr>
        <w:t>Au sommet, en partie invisible pour un spéctateur [valeur de création] (SS BIB)</w:t>
      </w:r>
    </w:p>
    <w:p w14:paraId="41F6D284" w14:textId="77777777" w:rsidR="00B47B28" w:rsidRPr="0032190F" w:rsidRDefault="00B47B28" w:rsidP="00F724C4">
      <w:pPr>
        <w:rPr>
          <w:lang w:val="fr-FR"/>
        </w:rPr>
      </w:pPr>
    </w:p>
    <w:p w14:paraId="34F6F4A2" w14:textId="77777777" w:rsidR="00B47B28" w:rsidRPr="0032190F" w:rsidRDefault="00B47B28" w:rsidP="001B3BA3">
      <w:pPr>
        <w:pStyle w:val="Heading2"/>
      </w:pPr>
      <w:r w:rsidRPr="0032190F">
        <w:t xml:space="preserve">Face </w:t>
      </w:r>
      <w:r w:rsidR="001B3BA3" w:rsidRPr="0032190F">
        <w:t>Sud</w:t>
      </w:r>
    </w:p>
    <w:p w14:paraId="0113CD29" w14:textId="77777777" w:rsidR="00B47B28" w:rsidRPr="0032190F" w:rsidRDefault="00B47B28" w:rsidP="00F724C4">
      <w:pPr>
        <w:rPr>
          <w:lang w:val="fr-FR"/>
        </w:rPr>
      </w:pPr>
      <w:r w:rsidRPr="0032190F">
        <w:rPr>
          <w:lang w:val="fr-FR"/>
        </w:rPr>
        <w:t>Représentation de soleil dans le bas de la stèle (SS BIB)</w:t>
      </w:r>
    </w:p>
    <w:p w14:paraId="6FB25D5B" w14:textId="77777777" w:rsidR="00F724C4" w:rsidRPr="0032190F" w:rsidRDefault="00F724C4" w:rsidP="00242C0F">
      <w:pPr>
        <w:jc w:val="both"/>
        <w:rPr>
          <w:lang w:val="fr-FR"/>
        </w:rPr>
      </w:pPr>
    </w:p>
    <w:p w14:paraId="28B4667F" w14:textId="77777777" w:rsidR="0020721C" w:rsidRPr="0032190F" w:rsidRDefault="0020721C" w:rsidP="00426FF9">
      <w:pPr>
        <w:pStyle w:val="Heading1"/>
      </w:pPr>
      <w:bookmarkStart w:id="3796" w:name="Sit_Vignats_Bourgogne"/>
      <w:r w:rsidRPr="0032190F">
        <w:t>VIGNATS</w:t>
      </w:r>
    </w:p>
    <w:bookmarkEnd w:id="3796"/>
    <w:p w14:paraId="2BCCCD83" w14:textId="77777777" w:rsidR="0020721C" w:rsidRPr="0032190F" w:rsidRDefault="0020721C" w:rsidP="0020721C">
      <w:pPr>
        <w:rPr>
          <w:lang w:val="fr-FR"/>
        </w:rPr>
      </w:pPr>
    </w:p>
    <w:p w14:paraId="6AF4D6FB" w14:textId="24B4FBC6" w:rsidR="009B0302" w:rsidRPr="0032190F" w:rsidRDefault="0020721C" w:rsidP="0020721C">
      <w:pPr>
        <w:rPr>
          <w:lang w:val="fr-FR"/>
        </w:rPr>
      </w:pPr>
      <w:r w:rsidRPr="0032190F">
        <w:rPr>
          <w:lang w:val="fr-FR"/>
        </w:rPr>
        <w:t>Les Vignats (Saint-Cl</w:t>
      </w:r>
      <w:r w:rsidR="009B0302" w:rsidRPr="0032190F">
        <w:rPr>
          <w:lang w:val="fr-FR"/>
        </w:rPr>
        <w:t>ément-sur-Guye, Saône-et-Loire)</w:t>
      </w:r>
      <w:r w:rsidR="00723CD8" w:rsidRPr="0032190F">
        <w:rPr>
          <w:lang w:val="fr-FR"/>
        </w:rPr>
        <w:t xml:space="preserve"> </w:t>
      </w:r>
      <w:r w:rsidR="009B0302" w:rsidRPr="0032190F">
        <w:rPr>
          <w:lang w:val="fr-FR"/>
        </w:rPr>
        <w:t xml:space="preserve">S. Cassen rapproche entre eux différents signes circulaires observés sur des </w:t>
      </w:r>
      <w:hyperlink r:id="rId9111" w:anchor="Cul_Art__GCM" w:history="1">
        <w:r w:rsidR="009B0302" w:rsidRPr="0032190F">
          <w:rPr>
            <w:rStyle w:val="Hyperlink"/>
            <w:lang w:val="fr-FR"/>
          </w:rPr>
          <w:t>GCM</w:t>
        </w:r>
      </w:hyperlink>
      <w:r w:rsidR="009B0302" w:rsidRPr="0032190F">
        <w:rPr>
          <w:lang w:val="fr-FR"/>
        </w:rPr>
        <w:t xml:space="preserve"> (BIB 2278) </w:t>
      </w:r>
    </w:p>
    <w:p w14:paraId="4DE84475" w14:textId="77777777" w:rsidR="0020721C" w:rsidRPr="0032190F" w:rsidRDefault="0020721C" w:rsidP="0020721C">
      <w:pPr>
        <w:rPr>
          <w:lang w:val="fr-FR"/>
        </w:rPr>
      </w:pPr>
    </w:p>
    <w:p w14:paraId="62971E49" w14:textId="77777777" w:rsidR="0020721C" w:rsidRPr="0032190F" w:rsidRDefault="0020721C" w:rsidP="0020721C">
      <w:pPr>
        <w:pStyle w:val="Heading2"/>
      </w:pPr>
      <w:bookmarkStart w:id="3797" w:name="Sit_Vignats_Bourgogne_2"/>
      <w:r w:rsidRPr="0032190F">
        <w:t>Vignats 2</w:t>
      </w:r>
    </w:p>
    <w:bookmarkEnd w:id="3797"/>
    <w:p w14:paraId="5A71B1EE" w14:textId="77777777" w:rsidR="0020721C" w:rsidRPr="0032190F" w:rsidRDefault="0020721C" w:rsidP="0020721C">
      <w:pPr>
        <w:rPr>
          <w:lang w:val="fr-FR"/>
        </w:rPr>
      </w:pPr>
    </w:p>
    <w:p w14:paraId="56C3E860" w14:textId="77777777" w:rsidR="0020721C" w:rsidRPr="0032190F" w:rsidRDefault="0020721C" w:rsidP="0020721C">
      <w:pPr>
        <w:jc w:val="both"/>
        <w:rPr>
          <w:lang w:val="fr-FR"/>
        </w:rPr>
      </w:pPr>
      <w:r w:rsidRPr="0032190F">
        <w:rPr>
          <w:lang w:val="fr-FR"/>
        </w:rPr>
        <w:t>Sur la face ouest de la stèle Vignats 2 : un signe circulaire isolé est placé au bas de la stèle ; cupules et cuvettes de polissage sont postérieures à ce premier registre (BIB 2278 p. 886)</w:t>
      </w:r>
      <w:r w:rsidR="009B7F3B" w:rsidRPr="0032190F">
        <w:rPr>
          <w:lang w:val="fr-FR"/>
        </w:rPr>
        <w:t xml:space="preserve"> montre une association crosse / serpent (BIB 2278 p. 899)</w:t>
      </w:r>
    </w:p>
    <w:p w14:paraId="34B6A0D0" w14:textId="77777777" w:rsidR="0020721C" w:rsidRPr="0032190F" w:rsidRDefault="0020721C" w:rsidP="0020721C">
      <w:pPr>
        <w:rPr>
          <w:lang w:val="fr-FR"/>
        </w:rPr>
      </w:pPr>
    </w:p>
    <w:p w14:paraId="5D4421A7" w14:textId="77777777" w:rsidR="009B7F3B" w:rsidRPr="0032190F" w:rsidRDefault="009B7F3B" w:rsidP="00426FF9">
      <w:pPr>
        <w:pStyle w:val="Heading1"/>
      </w:pPr>
      <w:bookmarkStart w:id="3798" w:name="Sit_Bretelliere_Grande"/>
      <w:r w:rsidRPr="0032190F">
        <w:lastRenderedPageBreak/>
        <w:t>BRETELLIERE (GRANDE)</w:t>
      </w:r>
    </w:p>
    <w:bookmarkEnd w:id="3798"/>
    <w:p w14:paraId="19CBF88F" w14:textId="77777777" w:rsidR="009B7F3B" w:rsidRPr="0032190F" w:rsidRDefault="009B7F3B" w:rsidP="0020721C">
      <w:pPr>
        <w:rPr>
          <w:lang w:val="fr-FR"/>
        </w:rPr>
      </w:pPr>
    </w:p>
    <w:p w14:paraId="410B4736" w14:textId="77777777" w:rsidR="009B7F3B" w:rsidRPr="0032190F" w:rsidRDefault="009B7F3B" w:rsidP="009A2396">
      <w:pPr>
        <w:jc w:val="both"/>
        <w:rPr>
          <w:lang w:val="fr-FR"/>
        </w:rPr>
      </w:pPr>
      <w:r w:rsidRPr="0032190F">
        <w:rPr>
          <w:lang w:val="fr-FR"/>
        </w:rPr>
        <w:t>Le monolithe de la Grande Bretellière (Saint-Macaire-en-Mauges, Maine-et-Loire) fait partie du très lâche alignement de stèles en rive droite de La Moine. Il montre une association crosse / serpent (BIB 2278 p. 899). Une lame de hache en pierre polie a été découverte au pied du monolithe (BIB 2278 p. 899)</w:t>
      </w:r>
    </w:p>
    <w:p w14:paraId="68B7C479" w14:textId="77777777" w:rsidR="009B7F3B" w:rsidRPr="0032190F" w:rsidRDefault="009B7F3B" w:rsidP="0020721C">
      <w:pPr>
        <w:rPr>
          <w:lang w:val="fr-FR"/>
        </w:rPr>
      </w:pPr>
    </w:p>
    <w:p w14:paraId="6CF93856" w14:textId="77777777" w:rsidR="0020721C" w:rsidRPr="0032190F" w:rsidRDefault="0020721C" w:rsidP="00426FF9">
      <w:pPr>
        <w:pStyle w:val="Heading1"/>
      </w:pPr>
      <w:bookmarkStart w:id="3799" w:name="Sit_Epoigny"/>
      <w:r w:rsidRPr="0032190F">
        <w:t>EPOIGNY (Menhir d’)</w:t>
      </w:r>
    </w:p>
    <w:bookmarkEnd w:id="3799"/>
    <w:p w14:paraId="2FF3280A" w14:textId="77777777" w:rsidR="0020721C" w:rsidRPr="0032190F" w:rsidRDefault="002458E4" w:rsidP="0020721C">
      <w:pPr>
        <w:jc w:val="both"/>
        <w:rPr>
          <w:lang w:val="fr-FR"/>
        </w:rPr>
      </w:pPr>
      <w:r w:rsidRPr="0032190F">
        <w:rPr>
          <w:lang w:val="fr-FR"/>
        </w:rPr>
        <w:t>BIB 2463</w:t>
      </w:r>
    </w:p>
    <w:p w14:paraId="1E53D795" w14:textId="77777777" w:rsidR="002458E4" w:rsidRPr="0032190F" w:rsidRDefault="002458E4" w:rsidP="0020721C">
      <w:pPr>
        <w:jc w:val="both"/>
        <w:rPr>
          <w:lang w:val="fr-FR"/>
        </w:rPr>
      </w:pPr>
    </w:p>
    <w:p w14:paraId="118241B4" w14:textId="77777777" w:rsidR="0020721C" w:rsidRPr="0032190F" w:rsidRDefault="0020721C" w:rsidP="0020721C">
      <w:pPr>
        <w:jc w:val="both"/>
        <w:rPr>
          <w:lang w:val="fr-FR"/>
        </w:rPr>
      </w:pPr>
      <w:r w:rsidRPr="0032190F">
        <w:rPr>
          <w:lang w:val="fr-FR"/>
        </w:rPr>
        <w:t xml:space="preserve">Le menhir dressé au lieu-dit d’Epoigny, à Couches (Saône-et-Loire, Bourgogne) s’élève à </w:t>
      </w:r>
      <w:smartTag w:uri="urn:schemas-microsoft-com:office:smarttags" w:element="metricconverter">
        <w:smartTagPr>
          <w:attr w:name="ProductID" w:val="7,3 m"/>
        </w:smartTagPr>
        <w:r w:rsidRPr="0032190F">
          <w:rPr>
            <w:lang w:val="fr-FR"/>
          </w:rPr>
          <w:t>7,3 m</w:t>
        </w:r>
      </w:smartTag>
      <w:r w:rsidRPr="0032190F">
        <w:rPr>
          <w:lang w:val="fr-FR"/>
        </w:rPr>
        <w:t xml:space="preserve"> au-dessus du sol. Gravé, il montre une représentation d’anthropomorphe et celle d’une hache enmanchée (BIB 400 p. 102)</w:t>
      </w:r>
    </w:p>
    <w:p w14:paraId="4D1F504F" w14:textId="7883170B" w:rsidR="0020721C" w:rsidRPr="0032190F" w:rsidRDefault="0020721C" w:rsidP="0020721C">
      <w:pPr>
        <w:jc w:val="both"/>
        <w:rPr>
          <w:lang w:val="fr-FR"/>
        </w:rPr>
      </w:pPr>
      <w:r w:rsidRPr="0032190F">
        <w:rPr>
          <w:lang w:val="fr-FR"/>
        </w:rPr>
        <w:t xml:space="preserve">Epoigny (Couches, Saône et-Loire) C’est une des </w:t>
      </w:r>
      <w:hyperlink r:id="rId9112" w:anchor="Cul_Art__GCM" w:history="1">
        <w:r w:rsidRPr="0032190F">
          <w:rPr>
            <w:rStyle w:val="Hyperlink"/>
            <w:lang w:val="fr-FR"/>
          </w:rPr>
          <w:t>GCM</w:t>
        </w:r>
      </w:hyperlink>
      <w:r w:rsidRPr="0032190F">
        <w:rPr>
          <w:lang w:val="fr-FR"/>
        </w:rPr>
        <w:t xml:space="preserve"> de Bourgogne (BIB 2278 p. 886)</w:t>
      </w:r>
    </w:p>
    <w:p w14:paraId="4558D033" w14:textId="53AAE6CD" w:rsidR="009B0302" w:rsidRPr="0032190F" w:rsidRDefault="009B0302" w:rsidP="007E7852">
      <w:pPr>
        <w:rPr>
          <w:lang w:val="fr-FR"/>
        </w:rPr>
      </w:pPr>
      <w:r w:rsidRPr="0032190F">
        <w:rPr>
          <w:lang w:val="fr-FR"/>
        </w:rPr>
        <w:t xml:space="preserve">S. Cassen rapproche entre eux différents signes circulaires observés sur des </w:t>
      </w:r>
      <w:hyperlink r:id="rId9113" w:anchor="Cul_Art__GCM" w:history="1">
        <w:r w:rsidRPr="0032190F">
          <w:rPr>
            <w:rStyle w:val="Hyperlink"/>
            <w:lang w:val="fr-FR"/>
          </w:rPr>
          <w:t>GCM</w:t>
        </w:r>
      </w:hyperlink>
      <w:r w:rsidRPr="0032190F">
        <w:rPr>
          <w:lang w:val="fr-FR"/>
        </w:rPr>
        <w:t xml:space="preserve"> (BIB 2278) </w:t>
      </w:r>
    </w:p>
    <w:p w14:paraId="7B3804C6" w14:textId="77777777" w:rsidR="0020721C" w:rsidRPr="0032190F" w:rsidRDefault="0020721C" w:rsidP="0020721C">
      <w:pPr>
        <w:jc w:val="both"/>
        <w:rPr>
          <w:lang w:val="fr-FR"/>
        </w:rPr>
      </w:pPr>
    </w:p>
    <w:p w14:paraId="2F1C0E60" w14:textId="77777777" w:rsidR="0020721C" w:rsidRPr="0032190F" w:rsidRDefault="0020721C" w:rsidP="0020721C">
      <w:pPr>
        <w:pStyle w:val="Heading2"/>
      </w:pPr>
      <w:bookmarkStart w:id="3800" w:name="Sit_Epoigny_1"/>
      <w:r w:rsidRPr="0032190F">
        <w:t>Epoigny 1</w:t>
      </w:r>
    </w:p>
    <w:bookmarkEnd w:id="3800"/>
    <w:p w14:paraId="626048D2" w14:textId="77777777" w:rsidR="0020721C" w:rsidRPr="0032190F" w:rsidRDefault="0020721C" w:rsidP="0020721C">
      <w:pPr>
        <w:rPr>
          <w:lang w:val="fr-FR"/>
        </w:rPr>
      </w:pPr>
    </w:p>
    <w:p w14:paraId="22D6993A" w14:textId="77777777" w:rsidR="0020721C" w:rsidRPr="0032190F" w:rsidRDefault="0020721C" w:rsidP="0020721C">
      <w:pPr>
        <w:jc w:val="both"/>
        <w:rPr>
          <w:lang w:val="fr-FR"/>
        </w:rPr>
      </w:pPr>
      <w:r w:rsidRPr="0032190F">
        <w:rPr>
          <w:lang w:val="fr-FR"/>
        </w:rPr>
        <w:t>La face sud de la stèle 1 d’Epoigny montre un signe circulaire régulier est inscrit sous une hache emmanchée, elle-même recoupée par un grand signe circulaire, mais plus irrégulier (ovalaire) (BIB 2278 p. 886)</w:t>
      </w:r>
      <w:r w:rsidR="00BA575D" w:rsidRPr="0032190F">
        <w:rPr>
          <w:lang w:val="fr-FR"/>
        </w:rPr>
        <w:t>.</w:t>
      </w:r>
    </w:p>
    <w:p w14:paraId="1DC0FFFE" w14:textId="2D7DAF46" w:rsidR="00BA575D" w:rsidRPr="0032190F" w:rsidRDefault="00BA575D" w:rsidP="00BA575D">
      <w:pPr>
        <w:jc w:val="both"/>
        <w:rPr>
          <w:lang w:val="fr-FR"/>
        </w:rPr>
      </w:pPr>
      <w:r w:rsidRPr="0032190F">
        <w:rPr>
          <w:lang w:val="fr-FR"/>
        </w:rPr>
        <w:t>Le haut de la stèle 1 d’Epoigny est également marqué d’un motif à semblable succession de tracés [qui forme un arbo</w:t>
      </w:r>
      <w:r w:rsidR="007E7852" w:rsidRPr="0032190F">
        <w:rPr>
          <w:lang w:val="fr-FR"/>
        </w:rPr>
        <w:t>r</w:t>
      </w:r>
      <w:r w:rsidRPr="0032190F">
        <w:rPr>
          <w:lang w:val="fr-FR"/>
        </w:rPr>
        <w:t xml:space="preserve">iforme], que nous voyons plutôt comme deux anthropomorphes contigus, distinction établie grâce à l’étude chronologique des enlèvements. Notons par ailleurs, aux côtés de cet arboriforme, un signe cruciforme avec cupule à la tête qui est le pendant de la représentation humaine et centrale sur la </w:t>
      </w:r>
      <w:hyperlink r:id="rId9114" w:anchor="Sit_Gavrinis_d_C4" w:history="1">
        <w:r w:rsidRPr="0032190F">
          <w:rPr>
            <w:rStyle w:val="Hyperlink"/>
            <w:lang w:val="fr-FR"/>
          </w:rPr>
          <w:t>dalle C4 de Gavrinis</w:t>
        </w:r>
      </w:hyperlink>
      <w:r w:rsidRPr="0032190F">
        <w:rPr>
          <w:lang w:val="fr-FR"/>
        </w:rPr>
        <w:t xml:space="preserve"> (BIB 2278 p. 888)</w:t>
      </w:r>
    </w:p>
    <w:p w14:paraId="1029766A" w14:textId="77777777" w:rsidR="006A22C8" w:rsidRPr="0032190F" w:rsidRDefault="006A22C8" w:rsidP="00BA575D">
      <w:pPr>
        <w:jc w:val="both"/>
        <w:rPr>
          <w:lang w:val="fr-FR"/>
        </w:rPr>
      </w:pPr>
      <w:r w:rsidRPr="0032190F">
        <w:rPr>
          <w:lang w:val="fr-FR"/>
        </w:rPr>
        <w:t>Hache emmanchée (BIB 2278 fig. 1)</w:t>
      </w:r>
    </w:p>
    <w:p w14:paraId="21B06A65" w14:textId="77777777" w:rsidR="001369B7" w:rsidRPr="0032190F" w:rsidRDefault="001369B7" w:rsidP="00BA575D">
      <w:pPr>
        <w:jc w:val="both"/>
        <w:rPr>
          <w:lang w:val="fr-FR"/>
        </w:rPr>
      </w:pPr>
      <w:r w:rsidRPr="0032190F">
        <w:rPr>
          <w:lang w:val="fr-FR"/>
        </w:rPr>
        <w:t>Schéma:</w:t>
      </w:r>
    </w:p>
    <w:p w14:paraId="07EE6CC7" w14:textId="77777777" w:rsidR="002458E4" w:rsidRPr="0032190F" w:rsidRDefault="002458E4" w:rsidP="00BA575D">
      <w:pPr>
        <w:jc w:val="both"/>
        <w:rPr>
          <w:lang w:val="fr-FR"/>
        </w:rPr>
      </w:pPr>
    </w:p>
    <w:tbl>
      <w:tblPr>
        <w:tblW w:w="2610" w:type="dxa"/>
        <w:tblInd w:w="28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4"/>
        <w:gridCol w:w="1623"/>
        <w:gridCol w:w="613"/>
      </w:tblGrid>
      <w:tr w:rsidR="002458E4" w:rsidRPr="006A329A" w14:paraId="410AF147" w14:textId="77777777" w:rsidTr="00C35EA7">
        <w:tc>
          <w:tcPr>
            <w:tcW w:w="374" w:type="dxa"/>
            <w:vAlign w:val="center"/>
          </w:tcPr>
          <w:p w14:paraId="60CFB7BA" w14:textId="77777777" w:rsidR="002458E4" w:rsidRPr="00C35EA7" w:rsidRDefault="002458E4" w:rsidP="00C35EA7">
            <w:pPr>
              <w:jc w:val="center"/>
              <w:rPr>
                <w:lang w:val="fr-FR"/>
              </w:rPr>
            </w:pPr>
          </w:p>
        </w:tc>
        <w:tc>
          <w:tcPr>
            <w:tcW w:w="1623" w:type="dxa"/>
            <w:vAlign w:val="center"/>
          </w:tcPr>
          <w:p w14:paraId="1BC84592" w14:textId="77777777" w:rsidR="002458E4" w:rsidRPr="00C35EA7" w:rsidRDefault="002458E4" w:rsidP="00C35EA7">
            <w:pPr>
              <w:jc w:val="center"/>
              <w:rPr>
                <w:lang w:val="fr-FR"/>
              </w:rPr>
            </w:pPr>
          </w:p>
        </w:tc>
        <w:tc>
          <w:tcPr>
            <w:tcW w:w="613" w:type="dxa"/>
            <w:vAlign w:val="center"/>
          </w:tcPr>
          <w:p w14:paraId="6D21B433" w14:textId="77777777" w:rsidR="002458E4" w:rsidRPr="00C35EA7" w:rsidRDefault="002458E4" w:rsidP="00C35EA7">
            <w:pPr>
              <w:jc w:val="center"/>
              <w:rPr>
                <w:lang w:val="fr-FR"/>
              </w:rPr>
            </w:pPr>
          </w:p>
        </w:tc>
      </w:tr>
      <w:tr w:rsidR="002458E4" w14:paraId="6363BEA9" w14:textId="77777777" w:rsidTr="00C35EA7">
        <w:tc>
          <w:tcPr>
            <w:tcW w:w="2610" w:type="dxa"/>
            <w:gridSpan w:val="3"/>
            <w:vAlign w:val="center"/>
          </w:tcPr>
          <w:p w14:paraId="5BD7083C" w14:textId="77777777" w:rsidR="002458E4" w:rsidRDefault="002458E4" w:rsidP="00C35EA7">
            <w:pPr>
              <w:jc w:val="center"/>
            </w:pPr>
            <w:r>
              <w:t>trait 2</w:t>
            </w:r>
          </w:p>
        </w:tc>
      </w:tr>
      <w:tr w:rsidR="002458E4" w14:paraId="13AAFA47" w14:textId="77777777" w:rsidTr="00C35EA7">
        <w:tc>
          <w:tcPr>
            <w:tcW w:w="2610" w:type="dxa"/>
            <w:gridSpan w:val="3"/>
            <w:vAlign w:val="center"/>
          </w:tcPr>
          <w:p w14:paraId="04964392" w14:textId="77777777" w:rsidR="002458E4" w:rsidRDefault="002458E4" w:rsidP="00C35EA7">
            <w:pPr>
              <w:jc w:val="center"/>
            </w:pPr>
            <w:r>
              <w:t>trait 1</w:t>
            </w:r>
          </w:p>
        </w:tc>
      </w:tr>
      <w:tr w:rsidR="002458E4" w14:paraId="1FE66D28" w14:textId="77777777" w:rsidTr="00C35EA7">
        <w:tc>
          <w:tcPr>
            <w:tcW w:w="374" w:type="dxa"/>
            <w:vAlign w:val="center"/>
          </w:tcPr>
          <w:p w14:paraId="21503F26" w14:textId="77777777" w:rsidR="002458E4" w:rsidRDefault="002458E4" w:rsidP="00C35EA7">
            <w:pPr>
              <w:jc w:val="center"/>
            </w:pPr>
          </w:p>
        </w:tc>
        <w:tc>
          <w:tcPr>
            <w:tcW w:w="1623" w:type="dxa"/>
            <w:vAlign w:val="center"/>
          </w:tcPr>
          <w:p w14:paraId="1E9367FA" w14:textId="77777777" w:rsidR="002458E4" w:rsidRDefault="002458E4" w:rsidP="00C35EA7">
            <w:pPr>
              <w:jc w:val="center"/>
            </w:pPr>
          </w:p>
        </w:tc>
        <w:tc>
          <w:tcPr>
            <w:tcW w:w="613" w:type="dxa"/>
            <w:vAlign w:val="center"/>
          </w:tcPr>
          <w:p w14:paraId="1808AD20" w14:textId="77777777" w:rsidR="002458E4" w:rsidRDefault="002458E4" w:rsidP="00C35EA7">
            <w:pPr>
              <w:jc w:val="center"/>
            </w:pPr>
          </w:p>
        </w:tc>
      </w:tr>
      <w:tr w:rsidR="002458E4" w14:paraId="1FA1189D" w14:textId="77777777" w:rsidTr="00C35EA7">
        <w:tc>
          <w:tcPr>
            <w:tcW w:w="374" w:type="dxa"/>
            <w:vAlign w:val="center"/>
          </w:tcPr>
          <w:p w14:paraId="65F66AC6" w14:textId="77777777" w:rsidR="002458E4" w:rsidRDefault="002458E4" w:rsidP="00C35EA7">
            <w:pPr>
              <w:jc w:val="center"/>
            </w:pPr>
          </w:p>
        </w:tc>
        <w:tc>
          <w:tcPr>
            <w:tcW w:w="1623" w:type="dxa"/>
            <w:vAlign w:val="center"/>
          </w:tcPr>
          <w:p w14:paraId="396B2691" w14:textId="77777777" w:rsidR="002458E4" w:rsidRDefault="002458E4" w:rsidP="00C35EA7">
            <w:pPr>
              <w:jc w:val="center"/>
            </w:pPr>
            <w:r>
              <w:t>personnage</w:t>
            </w:r>
          </w:p>
        </w:tc>
        <w:tc>
          <w:tcPr>
            <w:tcW w:w="613" w:type="dxa"/>
            <w:vAlign w:val="center"/>
          </w:tcPr>
          <w:p w14:paraId="5EB34D15" w14:textId="77777777" w:rsidR="002458E4" w:rsidRDefault="002458E4" w:rsidP="00C35EA7">
            <w:pPr>
              <w:jc w:val="center"/>
            </w:pPr>
          </w:p>
        </w:tc>
      </w:tr>
      <w:tr w:rsidR="002458E4" w14:paraId="5D4070F5" w14:textId="77777777" w:rsidTr="00C35EA7">
        <w:tc>
          <w:tcPr>
            <w:tcW w:w="374" w:type="dxa"/>
            <w:vAlign w:val="center"/>
          </w:tcPr>
          <w:p w14:paraId="023A0DCA" w14:textId="77777777" w:rsidR="002458E4" w:rsidRDefault="002458E4" w:rsidP="00C35EA7">
            <w:pPr>
              <w:jc w:val="center"/>
            </w:pPr>
          </w:p>
        </w:tc>
        <w:tc>
          <w:tcPr>
            <w:tcW w:w="1623" w:type="dxa"/>
            <w:vAlign w:val="center"/>
          </w:tcPr>
          <w:p w14:paraId="082FAE31" w14:textId="77777777" w:rsidR="002458E4" w:rsidRDefault="002458E4" w:rsidP="00C35EA7">
            <w:pPr>
              <w:jc w:val="center"/>
            </w:pPr>
          </w:p>
        </w:tc>
        <w:tc>
          <w:tcPr>
            <w:tcW w:w="613" w:type="dxa"/>
            <w:vAlign w:val="center"/>
          </w:tcPr>
          <w:p w14:paraId="283A3CEF" w14:textId="77777777" w:rsidR="002458E4" w:rsidRDefault="002458E4" w:rsidP="00C35EA7">
            <w:pPr>
              <w:jc w:val="center"/>
            </w:pPr>
          </w:p>
        </w:tc>
      </w:tr>
      <w:tr w:rsidR="002458E4" w14:paraId="7AEC497D" w14:textId="77777777" w:rsidTr="00C35EA7">
        <w:tc>
          <w:tcPr>
            <w:tcW w:w="374" w:type="dxa"/>
            <w:vAlign w:val="center"/>
          </w:tcPr>
          <w:p w14:paraId="0C3A574A" w14:textId="77777777" w:rsidR="002458E4" w:rsidRDefault="002458E4" w:rsidP="00C35EA7">
            <w:pPr>
              <w:jc w:val="center"/>
            </w:pPr>
          </w:p>
        </w:tc>
        <w:tc>
          <w:tcPr>
            <w:tcW w:w="1623" w:type="dxa"/>
            <w:vAlign w:val="center"/>
          </w:tcPr>
          <w:p w14:paraId="35335972" w14:textId="77777777" w:rsidR="002458E4" w:rsidRDefault="002458E4" w:rsidP="00C35EA7">
            <w:pPr>
              <w:jc w:val="center"/>
            </w:pPr>
            <w:r>
              <w:t>grand anneau</w:t>
            </w:r>
          </w:p>
        </w:tc>
        <w:tc>
          <w:tcPr>
            <w:tcW w:w="613" w:type="dxa"/>
            <w:vAlign w:val="center"/>
          </w:tcPr>
          <w:p w14:paraId="0DFB40A9" w14:textId="77777777" w:rsidR="002458E4" w:rsidRDefault="002458E4" w:rsidP="00C35EA7">
            <w:pPr>
              <w:jc w:val="center"/>
            </w:pPr>
          </w:p>
        </w:tc>
      </w:tr>
      <w:tr w:rsidR="002458E4" w14:paraId="1561BF91" w14:textId="77777777" w:rsidTr="00C35EA7">
        <w:tc>
          <w:tcPr>
            <w:tcW w:w="374" w:type="dxa"/>
            <w:vAlign w:val="center"/>
          </w:tcPr>
          <w:p w14:paraId="55CC4628" w14:textId="77777777" w:rsidR="002458E4" w:rsidRDefault="002458E4" w:rsidP="00C35EA7">
            <w:pPr>
              <w:jc w:val="center"/>
            </w:pPr>
          </w:p>
        </w:tc>
        <w:tc>
          <w:tcPr>
            <w:tcW w:w="1623" w:type="dxa"/>
            <w:vAlign w:val="center"/>
          </w:tcPr>
          <w:p w14:paraId="18AC4F37" w14:textId="0218C709" w:rsidR="002458E4" w:rsidRDefault="00000000" w:rsidP="00C35EA7">
            <w:pPr>
              <w:jc w:val="center"/>
            </w:pPr>
            <w:hyperlink r:id="rId9115" w:anchor="Sit_Epoigny_1_g_Fcassen" w:history="1">
              <w:r w:rsidR="002458E4" w:rsidRPr="001369B7">
                <w:rPr>
                  <w:rStyle w:val="Hyperlink"/>
                </w:rPr>
                <w:t>hache</w:t>
              </w:r>
            </w:hyperlink>
          </w:p>
        </w:tc>
        <w:tc>
          <w:tcPr>
            <w:tcW w:w="613" w:type="dxa"/>
            <w:vAlign w:val="center"/>
          </w:tcPr>
          <w:p w14:paraId="2567ACED" w14:textId="77777777" w:rsidR="002458E4" w:rsidRDefault="002458E4" w:rsidP="00C35EA7">
            <w:pPr>
              <w:jc w:val="center"/>
            </w:pPr>
          </w:p>
        </w:tc>
      </w:tr>
      <w:tr w:rsidR="002458E4" w14:paraId="0CBEA9C1" w14:textId="77777777" w:rsidTr="00C35EA7">
        <w:tc>
          <w:tcPr>
            <w:tcW w:w="374" w:type="dxa"/>
            <w:vAlign w:val="center"/>
          </w:tcPr>
          <w:p w14:paraId="61FECB61" w14:textId="77777777" w:rsidR="002458E4" w:rsidRDefault="002458E4" w:rsidP="00C35EA7">
            <w:pPr>
              <w:jc w:val="center"/>
            </w:pPr>
          </w:p>
        </w:tc>
        <w:tc>
          <w:tcPr>
            <w:tcW w:w="1623" w:type="dxa"/>
            <w:vAlign w:val="center"/>
          </w:tcPr>
          <w:p w14:paraId="06CD40CD" w14:textId="539C650E" w:rsidR="002458E4" w:rsidRDefault="00000000" w:rsidP="00C35EA7">
            <w:pPr>
              <w:jc w:val="center"/>
            </w:pPr>
            <w:hyperlink r:id="rId9116" w:anchor="Sit_Epoigny_1_g_Gcassen" w:history="1">
              <w:r w:rsidR="002458E4" w:rsidRPr="00221120">
                <w:rPr>
                  <w:rStyle w:val="Hyperlink"/>
                </w:rPr>
                <w:t>anneau</w:t>
              </w:r>
            </w:hyperlink>
          </w:p>
        </w:tc>
        <w:tc>
          <w:tcPr>
            <w:tcW w:w="613" w:type="dxa"/>
            <w:vAlign w:val="center"/>
          </w:tcPr>
          <w:p w14:paraId="0B3BB5EB" w14:textId="77777777" w:rsidR="002458E4" w:rsidRDefault="002458E4" w:rsidP="00C35EA7">
            <w:pPr>
              <w:jc w:val="center"/>
            </w:pPr>
          </w:p>
        </w:tc>
      </w:tr>
      <w:tr w:rsidR="002458E4" w14:paraId="452B5B87" w14:textId="77777777" w:rsidTr="00C35EA7">
        <w:tc>
          <w:tcPr>
            <w:tcW w:w="374" w:type="dxa"/>
            <w:vAlign w:val="center"/>
          </w:tcPr>
          <w:p w14:paraId="0982F921" w14:textId="77777777" w:rsidR="002458E4" w:rsidRDefault="002458E4" w:rsidP="00C35EA7">
            <w:pPr>
              <w:jc w:val="center"/>
            </w:pPr>
          </w:p>
        </w:tc>
        <w:tc>
          <w:tcPr>
            <w:tcW w:w="1623" w:type="dxa"/>
            <w:vAlign w:val="center"/>
          </w:tcPr>
          <w:p w14:paraId="009C1A52" w14:textId="77777777" w:rsidR="002458E4" w:rsidRDefault="002458E4" w:rsidP="00C35EA7">
            <w:pPr>
              <w:jc w:val="center"/>
            </w:pPr>
          </w:p>
        </w:tc>
        <w:tc>
          <w:tcPr>
            <w:tcW w:w="613" w:type="dxa"/>
            <w:vAlign w:val="center"/>
          </w:tcPr>
          <w:p w14:paraId="7FAA5928" w14:textId="77777777" w:rsidR="002458E4" w:rsidRDefault="002458E4" w:rsidP="00C35EA7">
            <w:pPr>
              <w:jc w:val="center"/>
            </w:pPr>
          </w:p>
        </w:tc>
      </w:tr>
    </w:tbl>
    <w:p w14:paraId="2B632322" w14:textId="77777777" w:rsidR="002458E4" w:rsidRDefault="001369B7" w:rsidP="00BA575D">
      <w:pPr>
        <w:jc w:val="both"/>
      </w:pPr>
      <w:r>
        <w:t>(SS BIB)</w:t>
      </w:r>
    </w:p>
    <w:p w14:paraId="1547A812" w14:textId="77777777" w:rsidR="002458E4" w:rsidRDefault="002458E4" w:rsidP="00BA575D">
      <w:pPr>
        <w:jc w:val="both"/>
      </w:pPr>
    </w:p>
    <w:p w14:paraId="79077069" w14:textId="77777777" w:rsidR="002458E4" w:rsidRDefault="002458E4" w:rsidP="002458E4">
      <w:pPr>
        <w:pStyle w:val="Heading2"/>
      </w:pPr>
      <w:r>
        <w:t>Gravures</w:t>
      </w:r>
    </w:p>
    <w:p w14:paraId="2D705CFD" w14:textId="77777777" w:rsidR="002458E4" w:rsidRDefault="002458E4" w:rsidP="00BA575D">
      <w:pPr>
        <w:jc w:val="both"/>
      </w:pPr>
    </w:p>
    <w:p w14:paraId="4AAC1EAA" w14:textId="77777777" w:rsidR="002458E4" w:rsidRDefault="002458E4" w:rsidP="002458E4">
      <w:pPr>
        <w:pStyle w:val="Heading3"/>
      </w:pPr>
      <w:bookmarkStart w:id="3801" w:name="Sit_Epoigny_1_g_Fcassen"/>
      <w:r>
        <w:t>F</w:t>
      </w:r>
    </w:p>
    <w:bookmarkEnd w:id="3801"/>
    <w:p w14:paraId="482147E8" w14:textId="29B879C9" w:rsidR="002458E4" w:rsidRPr="0032190F" w:rsidRDefault="00911743" w:rsidP="002458E4">
      <w:pPr>
        <w:jc w:val="both"/>
        <w:rPr>
          <w:lang w:val="fr-FR"/>
        </w:rPr>
      </w:pPr>
      <w:r>
        <w:fldChar w:fldCharType="begin"/>
      </w:r>
      <w:r w:rsidR="00E30F13" w:rsidRPr="006F6A73">
        <w:rPr>
          <w:lang w:val="fr-FR"/>
        </w:rPr>
        <w:instrText>HYPERLINK "C:\\Users\\Thomas Huet\\Desktop\\Documentation archéologique liée à la thèse\\Cultures.docx" \l "Cul_Art_TAC_T_t_hache_lame_emmanchee"</w:instrText>
      </w:r>
      <w:r>
        <w:fldChar w:fldCharType="separate"/>
      </w:r>
      <w:r w:rsidR="001369B7" w:rsidRPr="0032190F">
        <w:rPr>
          <w:rStyle w:val="Hyperlink"/>
          <w:lang w:val="fr-FR"/>
        </w:rPr>
        <w:t>Hache emmanchée</w:t>
      </w:r>
      <w:r>
        <w:fldChar w:fldCharType="end"/>
      </w:r>
      <w:r w:rsidR="001369B7" w:rsidRPr="0032190F">
        <w:rPr>
          <w:lang w:val="fr-FR"/>
        </w:rPr>
        <w:t xml:space="preserve"> au manche crossé </w:t>
      </w:r>
      <w:r w:rsidR="002458E4" w:rsidRPr="0032190F">
        <w:rPr>
          <w:lang w:val="fr-FR"/>
        </w:rPr>
        <w:t>(F) Ce motif est la claire représentation d’une hache au manche crossé, sans pouvoir mieux définir le type de la lame polie, longue de 19 cm, sinon en constatant – sans pouvoir néanmoins en tirer un argument à toute épreuve - que les bords du tranchant étroit se raccordent sans angulation aux bords rectilignes (BIB 2463)</w:t>
      </w:r>
    </w:p>
    <w:p w14:paraId="3FD07B8E" w14:textId="77777777" w:rsidR="00221120" w:rsidRPr="0032190F" w:rsidRDefault="00221120" w:rsidP="002458E4">
      <w:pPr>
        <w:jc w:val="both"/>
        <w:rPr>
          <w:lang w:val="fr-FR"/>
        </w:rPr>
      </w:pPr>
    </w:p>
    <w:p w14:paraId="3C20BC1F" w14:textId="77777777" w:rsidR="00221120" w:rsidRPr="0032190F" w:rsidRDefault="00221120" w:rsidP="00221120">
      <w:pPr>
        <w:pStyle w:val="Heading3"/>
      </w:pPr>
      <w:bookmarkStart w:id="3802" w:name="Sit_Epoigny_1_g_Gcassen"/>
      <w:r w:rsidRPr="0032190F">
        <w:lastRenderedPageBreak/>
        <w:t>G</w:t>
      </w:r>
    </w:p>
    <w:bookmarkEnd w:id="3802"/>
    <w:p w14:paraId="4EDDBA51" w14:textId="596F82FC" w:rsidR="00221120" w:rsidRPr="0032190F" w:rsidRDefault="00911743" w:rsidP="002458E4">
      <w:pPr>
        <w:jc w:val="both"/>
        <w:rPr>
          <w:lang w:val="fr-FR"/>
        </w:rPr>
      </w:pPr>
      <w:r w:rsidRPr="00221120">
        <w:fldChar w:fldCharType="begin"/>
      </w:r>
      <w:r w:rsidR="00E30F13" w:rsidRPr="006F6A73">
        <w:rPr>
          <w:lang w:val="fr-FR"/>
        </w:rPr>
        <w:instrText>HYPERLINK "C:\\Users\\Thomas Huet\\Desktop\\Documentation archéologique liée à la thèse\\Cultures.docx" \l "Cul_Art_TAC_T_t_anneau"</w:instrText>
      </w:r>
      <w:r w:rsidRPr="00221120">
        <w:fldChar w:fldCharType="separate"/>
      </w:r>
      <w:r w:rsidR="00221120" w:rsidRPr="0032190F">
        <w:rPr>
          <w:rStyle w:val="Hyperlink"/>
          <w:lang w:val="fr-FR"/>
        </w:rPr>
        <w:t>anneau</w:t>
      </w:r>
      <w:r w:rsidRPr="00221120">
        <w:fldChar w:fldCharType="end"/>
      </w:r>
      <w:r w:rsidR="00221120" w:rsidRPr="0032190F">
        <w:rPr>
          <w:lang w:val="fr-FR"/>
        </w:rPr>
        <w:t xml:space="preserve"> (BIB 2463)</w:t>
      </w:r>
    </w:p>
    <w:p w14:paraId="2B419316" w14:textId="77777777" w:rsidR="0020721C" w:rsidRPr="0032190F" w:rsidRDefault="0020721C" w:rsidP="0020721C">
      <w:pPr>
        <w:pStyle w:val="Heading2"/>
      </w:pPr>
      <w:r w:rsidRPr="0032190F">
        <w:br/>
      </w:r>
      <w:bookmarkStart w:id="3803" w:name="Sit_Epoigny_2"/>
      <w:r w:rsidRPr="0032190F">
        <w:t>Epoigny 2</w:t>
      </w:r>
      <w:bookmarkEnd w:id="3803"/>
    </w:p>
    <w:p w14:paraId="0DB48EC8" w14:textId="77777777" w:rsidR="0020721C" w:rsidRPr="0032190F" w:rsidRDefault="0020721C" w:rsidP="0020721C">
      <w:pPr>
        <w:rPr>
          <w:lang w:val="fr-FR"/>
        </w:rPr>
      </w:pPr>
    </w:p>
    <w:p w14:paraId="62D655B0" w14:textId="77777777" w:rsidR="0020721C" w:rsidRPr="0032190F" w:rsidRDefault="0020721C" w:rsidP="0020721C">
      <w:pPr>
        <w:rPr>
          <w:lang w:val="fr-FR"/>
        </w:rPr>
      </w:pPr>
      <w:r w:rsidRPr="0032190F">
        <w:rPr>
          <w:lang w:val="fr-FR"/>
        </w:rPr>
        <w:t>La face sud de la stèle 2 d’Epoigny montre le signe circulaire est le seul de la série à être en relief, il n’est pas dégagé par un tracé étroit, mais par un large champlevé à l’extérieur (englobant une tige large solidaire et verticale) et par un enlèvement de type « cupule » à l’intérieur ; le motif est ici totalement déporté sur le bord droit de la stèle, apparemment isolé sur l’écran (BIB 2278 p. 886)</w:t>
      </w:r>
    </w:p>
    <w:p w14:paraId="53A22245" w14:textId="77777777" w:rsidR="0020721C" w:rsidRPr="0032190F" w:rsidRDefault="0020721C" w:rsidP="0020721C">
      <w:pPr>
        <w:jc w:val="both"/>
        <w:rPr>
          <w:lang w:val="fr-FR"/>
        </w:rPr>
      </w:pPr>
    </w:p>
    <w:p w14:paraId="0E098909" w14:textId="77777777" w:rsidR="00BA575D" w:rsidRPr="0032190F" w:rsidRDefault="00BA575D" w:rsidP="00426FF9">
      <w:pPr>
        <w:pStyle w:val="Heading1"/>
      </w:pPr>
      <w:bookmarkStart w:id="3804" w:name="Sit_Ublaies_1"/>
      <w:r w:rsidRPr="0032190F">
        <w:t>UBLAIES</w:t>
      </w:r>
      <w:r w:rsidR="006A22C8" w:rsidRPr="0032190F">
        <w:t xml:space="preserve"> 1</w:t>
      </w:r>
    </w:p>
    <w:bookmarkEnd w:id="3804"/>
    <w:p w14:paraId="1EDADB30" w14:textId="77777777" w:rsidR="00BA575D" w:rsidRPr="0032190F" w:rsidRDefault="005F370C" w:rsidP="0020721C">
      <w:pPr>
        <w:jc w:val="both"/>
        <w:rPr>
          <w:lang w:val="fr-FR"/>
        </w:rPr>
      </w:pPr>
      <w:r w:rsidRPr="0032190F">
        <w:rPr>
          <w:lang w:val="fr-FR"/>
        </w:rPr>
        <w:t>stèle des Ublaies 1</w:t>
      </w:r>
    </w:p>
    <w:p w14:paraId="4D178DC3" w14:textId="77777777" w:rsidR="005F370C" w:rsidRPr="0032190F" w:rsidRDefault="005F370C" w:rsidP="00CE613A">
      <w:pPr>
        <w:jc w:val="both"/>
        <w:rPr>
          <w:lang w:val="fr-FR"/>
        </w:rPr>
      </w:pPr>
    </w:p>
    <w:p w14:paraId="1BA65D11" w14:textId="35185F87" w:rsidR="00BA575D" w:rsidRPr="0032190F" w:rsidRDefault="00BA575D" w:rsidP="00CE613A">
      <w:pPr>
        <w:jc w:val="both"/>
        <w:rPr>
          <w:lang w:val="fr-FR"/>
        </w:rPr>
      </w:pPr>
      <w:r w:rsidRPr="0032190F">
        <w:rPr>
          <w:lang w:val="fr-FR"/>
        </w:rPr>
        <w:t xml:space="preserve">La stèle 1 d’Ublaies (Massy, Saône-et-Loire) montre des gravures. C’est une des </w:t>
      </w:r>
      <w:hyperlink r:id="rId9117" w:anchor="Cul_Art__GCM" w:history="1">
        <w:r w:rsidRPr="0032190F">
          <w:rPr>
            <w:rStyle w:val="Hyperlink"/>
            <w:lang w:val="fr-FR"/>
          </w:rPr>
          <w:t>GCM</w:t>
        </w:r>
      </w:hyperlink>
      <w:r w:rsidRPr="0032190F">
        <w:rPr>
          <w:lang w:val="fr-FR"/>
        </w:rPr>
        <w:t xml:space="preserve"> (BIB 2278)</w:t>
      </w:r>
      <w:r w:rsidR="009B7F3B" w:rsidRPr="0032190F">
        <w:rPr>
          <w:lang w:val="fr-FR"/>
        </w:rPr>
        <w:t xml:space="preserve">. </w:t>
      </w:r>
      <w:r w:rsidR="00AB420C" w:rsidRPr="0032190F">
        <w:rPr>
          <w:lang w:val="fr-FR"/>
        </w:rPr>
        <w:t>Etudiée dans BIB 2463</w:t>
      </w:r>
    </w:p>
    <w:p w14:paraId="584D05E1" w14:textId="77777777" w:rsidR="00DC6E40" w:rsidRPr="0032190F" w:rsidRDefault="00DC6E40" w:rsidP="00CE613A">
      <w:pPr>
        <w:jc w:val="both"/>
        <w:rPr>
          <w:lang w:val="fr-FR"/>
        </w:rPr>
      </w:pPr>
      <w:r w:rsidRPr="0032190F">
        <w:rPr>
          <w:lang w:val="fr-FR"/>
        </w:rPr>
        <w:t xml:space="preserve">en grès (BIB 2463) </w:t>
      </w:r>
    </w:p>
    <w:p w14:paraId="1DE76521" w14:textId="77777777" w:rsidR="007E6C3D" w:rsidRPr="0032190F" w:rsidRDefault="007E6C3D" w:rsidP="00CE613A">
      <w:pPr>
        <w:jc w:val="both"/>
        <w:rPr>
          <w:lang w:val="fr-FR"/>
        </w:rPr>
      </w:pPr>
    </w:p>
    <w:tbl>
      <w:tblPr>
        <w:tblW w:w="0" w:type="auto"/>
        <w:tblInd w:w="14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04"/>
        <w:gridCol w:w="1169"/>
        <w:gridCol w:w="936"/>
        <w:gridCol w:w="456"/>
        <w:gridCol w:w="856"/>
        <w:gridCol w:w="360"/>
      </w:tblGrid>
      <w:tr w:rsidR="005D10B6" w:rsidRPr="006A329A" w14:paraId="2B6BF26F" w14:textId="77777777" w:rsidTr="00C35EA7">
        <w:tc>
          <w:tcPr>
            <w:tcW w:w="504" w:type="dxa"/>
            <w:vAlign w:val="center"/>
          </w:tcPr>
          <w:p w14:paraId="511F550A" w14:textId="77777777" w:rsidR="005F370C" w:rsidRPr="00C35EA7" w:rsidRDefault="005F370C" w:rsidP="00C35EA7">
            <w:pPr>
              <w:jc w:val="center"/>
              <w:rPr>
                <w:lang w:val="fr-FR"/>
              </w:rPr>
            </w:pPr>
          </w:p>
        </w:tc>
        <w:tc>
          <w:tcPr>
            <w:tcW w:w="1169" w:type="dxa"/>
            <w:vAlign w:val="center"/>
          </w:tcPr>
          <w:p w14:paraId="3A0E475C" w14:textId="77777777" w:rsidR="005F370C" w:rsidRPr="00C35EA7" w:rsidRDefault="005F370C" w:rsidP="00C35EA7">
            <w:pPr>
              <w:jc w:val="center"/>
              <w:rPr>
                <w:lang w:val="fr-FR"/>
              </w:rPr>
            </w:pPr>
          </w:p>
        </w:tc>
        <w:tc>
          <w:tcPr>
            <w:tcW w:w="936" w:type="dxa"/>
            <w:vAlign w:val="center"/>
          </w:tcPr>
          <w:p w14:paraId="50D46F62" w14:textId="77777777" w:rsidR="005F370C" w:rsidRPr="00C35EA7" w:rsidRDefault="005F370C" w:rsidP="00C35EA7">
            <w:pPr>
              <w:jc w:val="center"/>
              <w:rPr>
                <w:lang w:val="fr-FR"/>
              </w:rPr>
            </w:pPr>
          </w:p>
        </w:tc>
        <w:tc>
          <w:tcPr>
            <w:tcW w:w="456" w:type="dxa"/>
          </w:tcPr>
          <w:p w14:paraId="00C1F013" w14:textId="77777777" w:rsidR="005F370C" w:rsidRPr="00C35EA7" w:rsidRDefault="005F370C" w:rsidP="00C35EA7">
            <w:pPr>
              <w:jc w:val="center"/>
              <w:rPr>
                <w:lang w:val="fr-FR"/>
              </w:rPr>
            </w:pPr>
          </w:p>
        </w:tc>
        <w:tc>
          <w:tcPr>
            <w:tcW w:w="856" w:type="dxa"/>
            <w:vAlign w:val="center"/>
          </w:tcPr>
          <w:p w14:paraId="2B23CAD7" w14:textId="77777777" w:rsidR="005F370C" w:rsidRPr="00C35EA7" w:rsidRDefault="005F370C" w:rsidP="00C35EA7">
            <w:pPr>
              <w:jc w:val="center"/>
              <w:rPr>
                <w:lang w:val="fr-FR"/>
              </w:rPr>
            </w:pPr>
          </w:p>
        </w:tc>
        <w:tc>
          <w:tcPr>
            <w:tcW w:w="360" w:type="dxa"/>
            <w:vAlign w:val="center"/>
          </w:tcPr>
          <w:p w14:paraId="17296DF4" w14:textId="77777777" w:rsidR="005F370C" w:rsidRPr="00C35EA7" w:rsidRDefault="005F370C" w:rsidP="00C35EA7">
            <w:pPr>
              <w:jc w:val="center"/>
              <w:rPr>
                <w:lang w:val="fr-FR"/>
              </w:rPr>
            </w:pPr>
          </w:p>
        </w:tc>
      </w:tr>
      <w:tr w:rsidR="005D10B6" w14:paraId="37A0D3E2" w14:textId="77777777" w:rsidTr="00C35EA7">
        <w:tc>
          <w:tcPr>
            <w:tcW w:w="504" w:type="dxa"/>
            <w:vAlign w:val="center"/>
          </w:tcPr>
          <w:p w14:paraId="674064C6" w14:textId="77777777" w:rsidR="005F370C" w:rsidRPr="00C35EA7" w:rsidRDefault="005F370C" w:rsidP="00C35EA7">
            <w:pPr>
              <w:jc w:val="center"/>
              <w:rPr>
                <w:lang w:val="fr-FR"/>
              </w:rPr>
            </w:pPr>
          </w:p>
        </w:tc>
        <w:tc>
          <w:tcPr>
            <w:tcW w:w="1169" w:type="dxa"/>
            <w:vAlign w:val="center"/>
          </w:tcPr>
          <w:p w14:paraId="2C66FD53" w14:textId="77777777" w:rsidR="005F370C" w:rsidRPr="00C35EA7" w:rsidRDefault="005F370C" w:rsidP="00C35EA7">
            <w:pPr>
              <w:jc w:val="center"/>
              <w:rPr>
                <w:lang w:val="fr-FR"/>
              </w:rPr>
            </w:pPr>
          </w:p>
        </w:tc>
        <w:tc>
          <w:tcPr>
            <w:tcW w:w="936" w:type="dxa"/>
            <w:vMerge w:val="restart"/>
            <w:vAlign w:val="center"/>
          </w:tcPr>
          <w:p w14:paraId="06111ED7" w14:textId="23DFDAA0" w:rsidR="005F370C" w:rsidRDefault="00000000" w:rsidP="00C35EA7">
            <w:pPr>
              <w:jc w:val="center"/>
            </w:pPr>
            <w:hyperlink r:id="rId9118" w:anchor="Sit_Ublaies_1_g_Bcassen" w:history="1">
              <w:r w:rsidR="005F370C" w:rsidRPr="007E6C3D">
                <w:rPr>
                  <w:rStyle w:val="Hyperlink"/>
                </w:rPr>
                <w:t>ps.-id</w:t>
              </w:r>
              <w:r w:rsidR="005F370C">
                <w:rPr>
                  <w:rStyle w:val="Hyperlink"/>
                </w:rPr>
                <w:t>.</w:t>
              </w:r>
            </w:hyperlink>
          </w:p>
        </w:tc>
        <w:tc>
          <w:tcPr>
            <w:tcW w:w="456" w:type="dxa"/>
          </w:tcPr>
          <w:p w14:paraId="59D8CEBC" w14:textId="77777777" w:rsidR="005F370C" w:rsidRDefault="005F370C" w:rsidP="00C35EA7">
            <w:pPr>
              <w:jc w:val="center"/>
            </w:pPr>
          </w:p>
        </w:tc>
        <w:tc>
          <w:tcPr>
            <w:tcW w:w="856" w:type="dxa"/>
            <w:vAlign w:val="center"/>
          </w:tcPr>
          <w:p w14:paraId="6D7FD7B6" w14:textId="77777777" w:rsidR="005F370C" w:rsidRDefault="005F370C" w:rsidP="00C35EA7">
            <w:pPr>
              <w:jc w:val="center"/>
            </w:pPr>
          </w:p>
        </w:tc>
        <w:tc>
          <w:tcPr>
            <w:tcW w:w="360" w:type="dxa"/>
            <w:vAlign w:val="center"/>
          </w:tcPr>
          <w:p w14:paraId="5C836404" w14:textId="77777777" w:rsidR="005F370C" w:rsidRDefault="005F370C" w:rsidP="00C35EA7">
            <w:pPr>
              <w:jc w:val="center"/>
            </w:pPr>
          </w:p>
        </w:tc>
      </w:tr>
      <w:tr w:rsidR="005D10B6" w14:paraId="60B090AE" w14:textId="77777777" w:rsidTr="00C35EA7">
        <w:tc>
          <w:tcPr>
            <w:tcW w:w="504" w:type="dxa"/>
            <w:vAlign w:val="center"/>
          </w:tcPr>
          <w:p w14:paraId="2FED4431" w14:textId="77777777" w:rsidR="005F370C" w:rsidRDefault="005F370C" w:rsidP="00C35EA7">
            <w:pPr>
              <w:jc w:val="center"/>
            </w:pPr>
          </w:p>
        </w:tc>
        <w:tc>
          <w:tcPr>
            <w:tcW w:w="1169" w:type="dxa"/>
            <w:vAlign w:val="center"/>
          </w:tcPr>
          <w:p w14:paraId="3C5DE364" w14:textId="7CEE418A" w:rsidR="005F370C" w:rsidRDefault="00000000" w:rsidP="00C35EA7">
            <w:pPr>
              <w:jc w:val="center"/>
            </w:pPr>
            <w:hyperlink r:id="rId9119" w:anchor="Sit_Ublaies_1_g_Acassen" w:history="1">
              <w:r w:rsidR="005F370C" w:rsidRPr="00DC69B9">
                <w:rPr>
                  <w:rStyle w:val="Hyperlink"/>
                </w:rPr>
                <w:t>rect. ros.</w:t>
              </w:r>
            </w:hyperlink>
          </w:p>
        </w:tc>
        <w:tc>
          <w:tcPr>
            <w:tcW w:w="936" w:type="dxa"/>
            <w:vMerge/>
            <w:vAlign w:val="center"/>
          </w:tcPr>
          <w:p w14:paraId="78E95A20" w14:textId="77777777" w:rsidR="005F370C" w:rsidRDefault="005F370C" w:rsidP="00C35EA7">
            <w:pPr>
              <w:jc w:val="center"/>
            </w:pPr>
          </w:p>
        </w:tc>
        <w:tc>
          <w:tcPr>
            <w:tcW w:w="456" w:type="dxa"/>
          </w:tcPr>
          <w:p w14:paraId="2B3385EC" w14:textId="77777777" w:rsidR="005F370C" w:rsidRDefault="005F370C" w:rsidP="00C35EA7">
            <w:pPr>
              <w:jc w:val="center"/>
            </w:pPr>
          </w:p>
        </w:tc>
        <w:tc>
          <w:tcPr>
            <w:tcW w:w="856" w:type="dxa"/>
            <w:vAlign w:val="center"/>
          </w:tcPr>
          <w:p w14:paraId="72A571CB" w14:textId="77777777" w:rsidR="005F370C" w:rsidRDefault="005F370C" w:rsidP="00C35EA7">
            <w:pPr>
              <w:jc w:val="center"/>
            </w:pPr>
          </w:p>
        </w:tc>
        <w:tc>
          <w:tcPr>
            <w:tcW w:w="360" w:type="dxa"/>
            <w:vAlign w:val="center"/>
          </w:tcPr>
          <w:p w14:paraId="500B6863" w14:textId="77777777" w:rsidR="005F370C" w:rsidRDefault="005F370C" w:rsidP="00C35EA7">
            <w:pPr>
              <w:jc w:val="center"/>
            </w:pPr>
          </w:p>
        </w:tc>
      </w:tr>
      <w:tr w:rsidR="005D10B6" w14:paraId="74E808BC" w14:textId="77777777" w:rsidTr="00C35EA7">
        <w:tc>
          <w:tcPr>
            <w:tcW w:w="504" w:type="dxa"/>
            <w:vAlign w:val="center"/>
          </w:tcPr>
          <w:p w14:paraId="70AB4092" w14:textId="77777777" w:rsidR="005F370C" w:rsidRDefault="005F370C" w:rsidP="00C35EA7">
            <w:pPr>
              <w:jc w:val="center"/>
            </w:pPr>
          </w:p>
        </w:tc>
        <w:tc>
          <w:tcPr>
            <w:tcW w:w="2105" w:type="dxa"/>
            <w:gridSpan w:val="2"/>
            <w:vMerge w:val="restart"/>
            <w:vAlign w:val="center"/>
          </w:tcPr>
          <w:p w14:paraId="74D90750" w14:textId="30D55039" w:rsidR="005F370C" w:rsidRDefault="00000000" w:rsidP="00C35EA7">
            <w:pPr>
              <w:jc w:val="center"/>
            </w:pPr>
            <w:hyperlink r:id="rId9120" w:anchor="Sit_Ublaies_1_g_Ecassen" w:history="1">
              <w:r w:rsidR="005F370C" w:rsidRPr="007B0840">
                <w:rPr>
                  <w:rStyle w:val="Hyperlink"/>
                </w:rPr>
                <w:t>rectangle</w:t>
              </w:r>
            </w:hyperlink>
          </w:p>
        </w:tc>
        <w:tc>
          <w:tcPr>
            <w:tcW w:w="456" w:type="dxa"/>
          </w:tcPr>
          <w:p w14:paraId="44FA8604" w14:textId="133C0336" w:rsidR="005F370C" w:rsidRDefault="00000000" w:rsidP="00C35EA7">
            <w:pPr>
              <w:jc w:val="center"/>
            </w:pPr>
            <w:hyperlink r:id="rId9121" w:anchor="Sit_Ublaies_1_g_Ccassen" w:history="1">
              <w:r w:rsidR="005F370C" w:rsidRPr="005F370C">
                <w:rPr>
                  <w:rStyle w:val="Hyperlink"/>
                </w:rPr>
                <w:t>h</w:t>
              </w:r>
            </w:hyperlink>
          </w:p>
        </w:tc>
        <w:tc>
          <w:tcPr>
            <w:tcW w:w="856" w:type="dxa"/>
            <w:vMerge w:val="restart"/>
            <w:vAlign w:val="center"/>
          </w:tcPr>
          <w:p w14:paraId="59F42E54" w14:textId="763C7D6C" w:rsidR="005F370C" w:rsidRDefault="00000000" w:rsidP="00C35EA7">
            <w:pPr>
              <w:jc w:val="center"/>
            </w:pPr>
            <w:hyperlink r:id="rId9122" w:anchor="Sit_Ublaies_1_g_Dcassen" w:history="1">
              <w:r w:rsidR="005F370C" w:rsidRPr="00DC6E40">
                <w:rPr>
                  <w:rStyle w:val="Hyperlink"/>
                </w:rPr>
                <w:t>perso</w:t>
              </w:r>
            </w:hyperlink>
            <w:r w:rsidR="005F370C" w:rsidRPr="00DC6E40">
              <w:t>.</w:t>
            </w:r>
          </w:p>
        </w:tc>
        <w:tc>
          <w:tcPr>
            <w:tcW w:w="360" w:type="dxa"/>
            <w:vAlign w:val="center"/>
          </w:tcPr>
          <w:p w14:paraId="07A2356B" w14:textId="77777777" w:rsidR="005F370C" w:rsidRDefault="005F370C" w:rsidP="00C35EA7">
            <w:pPr>
              <w:jc w:val="center"/>
            </w:pPr>
          </w:p>
        </w:tc>
      </w:tr>
      <w:tr w:rsidR="005D10B6" w14:paraId="4123DC27" w14:textId="77777777" w:rsidTr="00C35EA7">
        <w:tc>
          <w:tcPr>
            <w:tcW w:w="504" w:type="dxa"/>
            <w:vAlign w:val="center"/>
          </w:tcPr>
          <w:p w14:paraId="04A3FD5A" w14:textId="77777777" w:rsidR="005F370C" w:rsidRDefault="005F370C" w:rsidP="00C35EA7">
            <w:pPr>
              <w:jc w:val="center"/>
            </w:pPr>
          </w:p>
        </w:tc>
        <w:tc>
          <w:tcPr>
            <w:tcW w:w="2105" w:type="dxa"/>
            <w:gridSpan w:val="2"/>
            <w:vMerge/>
            <w:vAlign w:val="center"/>
          </w:tcPr>
          <w:p w14:paraId="223B0C49" w14:textId="77777777" w:rsidR="005F370C" w:rsidRDefault="005F370C" w:rsidP="00C35EA7">
            <w:pPr>
              <w:jc w:val="center"/>
            </w:pPr>
          </w:p>
        </w:tc>
        <w:tc>
          <w:tcPr>
            <w:tcW w:w="456" w:type="dxa"/>
          </w:tcPr>
          <w:p w14:paraId="4E5314E6" w14:textId="77777777" w:rsidR="005F370C" w:rsidRDefault="005F370C" w:rsidP="00C35EA7">
            <w:pPr>
              <w:jc w:val="center"/>
            </w:pPr>
          </w:p>
        </w:tc>
        <w:tc>
          <w:tcPr>
            <w:tcW w:w="856" w:type="dxa"/>
            <w:vMerge/>
            <w:vAlign w:val="center"/>
          </w:tcPr>
          <w:p w14:paraId="6455A73A" w14:textId="77777777" w:rsidR="005F370C" w:rsidRDefault="005F370C" w:rsidP="00C35EA7">
            <w:pPr>
              <w:jc w:val="center"/>
            </w:pPr>
          </w:p>
        </w:tc>
        <w:tc>
          <w:tcPr>
            <w:tcW w:w="360" w:type="dxa"/>
            <w:vAlign w:val="center"/>
          </w:tcPr>
          <w:p w14:paraId="44FD3695" w14:textId="77777777" w:rsidR="005F370C" w:rsidRDefault="005F370C" w:rsidP="00C35EA7">
            <w:pPr>
              <w:jc w:val="center"/>
            </w:pPr>
          </w:p>
        </w:tc>
      </w:tr>
      <w:tr w:rsidR="005D10B6" w14:paraId="470B5824" w14:textId="77777777" w:rsidTr="00C35EA7">
        <w:tc>
          <w:tcPr>
            <w:tcW w:w="504" w:type="dxa"/>
            <w:vAlign w:val="center"/>
          </w:tcPr>
          <w:p w14:paraId="17C19ED5" w14:textId="77777777" w:rsidR="005F370C" w:rsidRDefault="005F370C" w:rsidP="00C35EA7">
            <w:pPr>
              <w:jc w:val="center"/>
            </w:pPr>
          </w:p>
        </w:tc>
        <w:tc>
          <w:tcPr>
            <w:tcW w:w="1169" w:type="dxa"/>
            <w:vAlign w:val="center"/>
          </w:tcPr>
          <w:p w14:paraId="79F722F9" w14:textId="77777777" w:rsidR="005F370C" w:rsidRDefault="005F370C" w:rsidP="00C35EA7">
            <w:pPr>
              <w:jc w:val="center"/>
            </w:pPr>
          </w:p>
        </w:tc>
        <w:tc>
          <w:tcPr>
            <w:tcW w:w="936" w:type="dxa"/>
            <w:vAlign w:val="center"/>
          </w:tcPr>
          <w:p w14:paraId="1905A33E" w14:textId="77777777" w:rsidR="005F370C" w:rsidRDefault="005F370C" w:rsidP="00C35EA7">
            <w:pPr>
              <w:jc w:val="center"/>
            </w:pPr>
          </w:p>
        </w:tc>
        <w:tc>
          <w:tcPr>
            <w:tcW w:w="456" w:type="dxa"/>
          </w:tcPr>
          <w:p w14:paraId="085453E0" w14:textId="77777777" w:rsidR="005F370C" w:rsidRDefault="005F370C" w:rsidP="00C35EA7">
            <w:pPr>
              <w:jc w:val="center"/>
            </w:pPr>
          </w:p>
        </w:tc>
        <w:tc>
          <w:tcPr>
            <w:tcW w:w="856" w:type="dxa"/>
            <w:vMerge/>
            <w:vAlign w:val="center"/>
          </w:tcPr>
          <w:p w14:paraId="26225D64" w14:textId="77777777" w:rsidR="005F370C" w:rsidRDefault="005F370C" w:rsidP="00C35EA7">
            <w:pPr>
              <w:jc w:val="center"/>
            </w:pPr>
          </w:p>
        </w:tc>
        <w:tc>
          <w:tcPr>
            <w:tcW w:w="360" w:type="dxa"/>
            <w:vAlign w:val="center"/>
          </w:tcPr>
          <w:p w14:paraId="0F6594D5" w14:textId="77777777" w:rsidR="005F370C" w:rsidRDefault="005F370C" w:rsidP="00C35EA7">
            <w:pPr>
              <w:jc w:val="center"/>
            </w:pPr>
          </w:p>
        </w:tc>
      </w:tr>
      <w:tr w:rsidR="005D10B6" w14:paraId="476B9692" w14:textId="77777777" w:rsidTr="00C35EA7">
        <w:tc>
          <w:tcPr>
            <w:tcW w:w="504" w:type="dxa"/>
            <w:vAlign w:val="center"/>
          </w:tcPr>
          <w:p w14:paraId="19412FBA" w14:textId="77777777" w:rsidR="005F370C" w:rsidRDefault="005F370C" w:rsidP="00C35EA7">
            <w:pPr>
              <w:jc w:val="center"/>
            </w:pPr>
          </w:p>
        </w:tc>
        <w:tc>
          <w:tcPr>
            <w:tcW w:w="1169" w:type="dxa"/>
            <w:vAlign w:val="center"/>
          </w:tcPr>
          <w:p w14:paraId="74D0B375" w14:textId="77777777" w:rsidR="005F370C" w:rsidRDefault="005F370C" w:rsidP="00C35EA7">
            <w:pPr>
              <w:jc w:val="center"/>
            </w:pPr>
          </w:p>
        </w:tc>
        <w:tc>
          <w:tcPr>
            <w:tcW w:w="936" w:type="dxa"/>
            <w:vAlign w:val="center"/>
          </w:tcPr>
          <w:p w14:paraId="058174E3" w14:textId="77777777" w:rsidR="005F370C" w:rsidRDefault="005F370C" w:rsidP="00C35EA7">
            <w:pPr>
              <w:jc w:val="center"/>
            </w:pPr>
          </w:p>
        </w:tc>
        <w:tc>
          <w:tcPr>
            <w:tcW w:w="456" w:type="dxa"/>
          </w:tcPr>
          <w:p w14:paraId="526DD2CC" w14:textId="77777777" w:rsidR="005F370C" w:rsidRDefault="005F370C" w:rsidP="00C35EA7">
            <w:pPr>
              <w:jc w:val="center"/>
            </w:pPr>
          </w:p>
        </w:tc>
        <w:tc>
          <w:tcPr>
            <w:tcW w:w="856" w:type="dxa"/>
            <w:vAlign w:val="center"/>
          </w:tcPr>
          <w:p w14:paraId="5A3CCE00" w14:textId="77777777" w:rsidR="005F370C" w:rsidRDefault="005F370C" w:rsidP="00C35EA7">
            <w:pPr>
              <w:jc w:val="center"/>
            </w:pPr>
          </w:p>
        </w:tc>
        <w:tc>
          <w:tcPr>
            <w:tcW w:w="360" w:type="dxa"/>
            <w:vAlign w:val="center"/>
          </w:tcPr>
          <w:p w14:paraId="69B7B36F" w14:textId="77777777" w:rsidR="005F370C" w:rsidRDefault="005F370C" w:rsidP="00C35EA7">
            <w:pPr>
              <w:jc w:val="center"/>
            </w:pPr>
          </w:p>
        </w:tc>
      </w:tr>
    </w:tbl>
    <w:p w14:paraId="057C3270" w14:textId="77777777" w:rsidR="007E6C3D" w:rsidRDefault="005F370C" w:rsidP="00CE613A">
      <w:pPr>
        <w:jc w:val="both"/>
      </w:pPr>
      <w:r>
        <w:t>(SS BIB)</w:t>
      </w:r>
    </w:p>
    <w:p w14:paraId="08A7AC89" w14:textId="77777777" w:rsidR="00AB420C" w:rsidRDefault="00AB420C" w:rsidP="00CE613A">
      <w:pPr>
        <w:jc w:val="both"/>
      </w:pPr>
    </w:p>
    <w:p w14:paraId="2392BFF0" w14:textId="77777777" w:rsidR="00AB420C" w:rsidRDefault="00AB420C" w:rsidP="00CE613A">
      <w:pPr>
        <w:jc w:val="both"/>
      </w:pPr>
      <w:r>
        <w:t>(A): numérotation Cassen 2017 (BIB 2463)</w:t>
      </w:r>
    </w:p>
    <w:p w14:paraId="4FDA2E8E" w14:textId="77777777" w:rsidR="007E6C3D" w:rsidRDefault="007E6C3D" w:rsidP="00CE613A">
      <w:pPr>
        <w:jc w:val="both"/>
      </w:pPr>
    </w:p>
    <w:p w14:paraId="0038EBA9" w14:textId="77777777" w:rsidR="007E6C3D" w:rsidRDefault="005F370C" w:rsidP="007E6C3D">
      <w:pPr>
        <w:pStyle w:val="Heading2"/>
      </w:pPr>
      <w:r>
        <w:t>g</w:t>
      </w:r>
      <w:r w:rsidR="007E6C3D">
        <w:t>ravures</w:t>
      </w:r>
    </w:p>
    <w:p w14:paraId="22B55F5B" w14:textId="77777777" w:rsidR="007E6C3D" w:rsidRPr="007E6C3D" w:rsidRDefault="007E6C3D" w:rsidP="007E6C3D"/>
    <w:p w14:paraId="2317D8F0" w14:textId="77777777" w:rsidR="007E6C3D" w:rsidRDefault="00DC6E40" w:rsidP="007E6C3D">
      <w:pPr>
        <w:pStyle w:val="Heading3"/>
      </w:pPr>
      <w:bookmarkStart w:id="3805" w:name="Sit_Ublaies_1_g_Dcassen"/>
      <w:r>
        <w:t>D</w:t>
      </w:r>
    </w:p>
    <w:bookmarkEnd w:id="3805"/>
    <w:p w14:paraId="64EA3DDC" w14:textId="5C783EB0" w:rsidR="007E6C3D" w:rsidRPr="00DE55E6" w:rsidRDefault="005F370C" w:rsidP="007B7540">
      <w:pPr>
        <w:jc w:val="both"/>
        <w:rPr>
          <w:lang w:val="fr-FR"/>
        </w:rPr>
      </w:pPr>
      <w:r w:rsidRPr="00DE55E6">
        <w:rPr>
          <w:lang w:val="fr-FR"/>
        </w:rPr>
        <w:t xml:space="preserve">Proche ceux </w:t>
      </w:r>
      <w:hyperlink r:id="rId9123" w:anchor="Sit_Ouche_Beauce" w:history="1">
        <w:r w:rsidRPr="00DE55E6">
          <w:rPr>
            <w:rStyle w:val="Hyperlink"/>
            <w:lang w:val="fr-FR"/>
          </w:rPr>
          <w:t>Ouche de Beauce</w:t>
        </w:r>
      </w:hyperlink>
      <w:r w:rsidRPr="00DE55E6">
        <w:rPr>
          <w:lang w:val="fr-FR"/>
        </w:rPr>
        <w:t xml:space="preserve"> (SS BIB)</w:t>
      </w:r>
      <w:r w:rsidR="00DC6E40" w:rsidRPr="00DE55E6">
        <w:rPr>
          <w:lang w:val="fr-FR"/>
        </w:rPr>
        <w:t xml:space="preserve"> (D) </w:t>
      </w:r>
      <w:r w:rsidR="007B7540" w:rsidRPr="00DE55E6">
        <w:rPr>
          <w:szCs w:val="18"/>
          <w:lang w:val="fr-FR" w:eastAsia="en-GB"/>
        </w:rPr>
        <w:t xml:space="preserve">visage (deux </w:t>
      </w:r>
      <w:hyperlink r:id="rId9124" w:anchor="Cul_Art_TAC_T_a_yeux" w:history="1">
        <w:r w:rsidR="007B2122" w:rsidRPr="00DE55E6">
          <w:rPr>
            <w:rStyle w:val="Hyperlink"/>
            <w:lang w:val="fr-FR"/>
          </w:rPr>
          <w:t>yeux</w:t>
        </w:r>
      </w:hyperlink>
      <w:r w:rsidR="007B7540" w:rsidRPr="00DE55E6">
        <w:rPr>
          <w:szCs w:val="18"/>
          <w:lang w:val="fr-FR" w:eastAsia="en-GB"/>
        </w:rPr>
        <w:t xml:space="preserve">), deux membres inférieurs munis de pieds à quatre orteils, un phallus étonnamment exagéré et deux membres supérieurs droits plaqués au torse. Si la hache emmanchée peut être sans effort d’imagination associée à l’un des bras, on note qu’un segment supplémentaire est placé dans le prolongement de l’autre bras, et qu’il doit formuler un autre instrument que nous ne pouvons mieux qualifier dans l’état actuel de la documentation (bâton, </w:t>
      </w:r>
      <w:hyperlink r:id="rId9125" w:anchor="Cul_Art_TAC_T_t_lance" w:history="1">
        <w:r w:rsidR="00DE55E6">
          <w:rPr>
            <w:rStyle w:val="Hyperlink"/>
            <w:lang w:val="it-IT"/>
          </w:rPr>
          <w:t>lance</w:t>
        </w:r>
      </w:hyperlink>
      <w:r w:rsidR="007B7540" w:rsidRPr="00DE55E6">
        <w:rPr>
          <w:szCs w:val="18"/>
          <w:lang w:val="fr-FR" w:eastAsia="en-GB"/>
        </w:rPr>
        <w:t>).</w:t>
      </w:r>
      <w:r w:rsidR="00DC6E40" w:rsidRPr="00DE55E6">
        <w:rPr>
          <w:szCs w:val="18"/>
          <w:lang w:val="fr-FR" w:eastAsia="en-GB"/>
        </w:rPr>
        <w:t xml:space="preserve">clairement anthropomorphe, plutôt que zoomorphe comme l’avaient évalué nos prédécesseurs. Oblique par rapport à l’axe vertical (dans son implantation actuelle), il semble éviter l’implantation préalable des motifs A, B et C. D1 marque le haut du motif, le dessus de la « tête ». Tracé dans l’alignement du signe basal en B, il est mieux conservé à gauche qu’à droite où une arête naturelle gêne la lecture, en ayant affecté au surplus le piquetage. Dessous, le signe D2 est un demi-cercle irrégulier pouvant figurer le bas du « visage ». Les deux cupules D3 et D4 marquent les « yeux », D3 recoupant D2. On note que ces cupules sont centrées par rapport à D1, alors que D2 est décalé à droite, en évitant manifestement un pli naturel dans le grès. D5 et D6 sont deux tracés latéraux qui forment le contour de l’anthropomorphe, et mieux encore signifient les deux « bras » tendus. Chacun des signes est en effet interrompu, celui de droite (D5, face à l’observateur) s’arrêtant plus haut que son symétrique à gauche. D6 recoupe le manche de la hache contiguë. Cette interruption semble en rapport direct avec le tracé de D9, qui ne peut être considéré comme un des membres, supérieurs ou inférieurs. Ce tracé rectiligne est superposé à un autre, D7, </w:t>
      </w:r>
      <w:r w:rsidR="00DC6E40" w:rsidRPr="00DE55E6">
        <w:rPr>
          <w:szCs w:val="18"/>
          <w:lang w:val="fr-FR" w:eastAsia="en-GB"/>
        </w:rPr>
        <w:lastRenderedPageBreak/>
        <w:t xml:space="preserve">qui est le vrai contour de l’anthropomorphe. D7 pourrait effectivement être suivi sur l’ensemble du pourtour inférieur du motif D. Mais une interruption au niveau de la zone de contact avec D12 (érosion ou absence de piquetage) empêche d’être aussi affirmatif. On privilégiera par conséquent la désignation d’un tracé supplémentaire, D8, pour assurer ce contour. La partie inférieure du motif est à nouveau complexe, au sens où plusieurs signes s’accumulent à l’image de la partie supérieure. D12 et D16 marquent les « jambes », légèrement arquées à la différence des « bras ». D12 semble d’une réalisation plus moderne en raison d’une décoloration de la roche au creux de la gravure, peut-être sous l’action d’une circulation d’eau guidée par les cannelures dans la roche. Les deux segments recoupent D8. D14 et D15 forment les « mains », mais des mains à 4 doigts (et non 3 selon Lagrost et Buvot 1998). La chronographie est plus difficile à spécifier sur d’aussi petits détails relevés dans une roche aussi dure et irrégulière. D15 est clairement antérieur à la main D16, mais D14 semble postérieur au bras D12… À l’extrémité inférieure du motif se dégage un petit relief par enlèvement de matière D17 en sa périphérie, détail déjà relevé par nos collègues. 3 segments se superposent enfin à l’horizontale. D10 et D11, tout d’abord, sont inscrits au niveau sur lequel s’attachent les membres inférieurs ; ils sont antérieurs au contour D8 ; nous verrons qu’ils semblent correspondre au motif voisin sur la gauche. D13 est par contre réalisé après D8. Réunis, ces signes peuvent être interprétés sans risque comme l’hypertrophie d’un sexe masculin. Ils suivent une ligne graphique très proche des spécimens morbihannais. Ces derniers sont cependant orientés inversement, l’extrémité distale tournée vers le haut, et entièrement autonomes, autrement dit affranchis d’une représentation humaine. Pour en terminer avec la description de ce motif, il faut ajouter la présence de plis et cannelures naturels au contact et au-dessus de la tête du personnage. Pendant un temps – et notamment à propos d’un pseudotracé vertical au centre de D1 – nous avons pensé nous trouver en présence d’un développement de signes de type « plumes » ou « coiffe » tels qu’ils sont désormais inventoriés sur des anthropomorphes au sud de Paris (Tarrête 2001, Caldwell 2013, Cassen </w:t>
      </w:r>
      <w:r w:rsidR="00DC6E40" w:rsidRPr="00DE55E6">
        <w:rPr>
          <w:i/>
          <w:iCs/>
          <w:szCs w:val="18"/>
          <w:lang w:val="fr-FR" w:eastAsia="en-GB"/>
        </w:rPr>
        <w:t xml:space="preserve">et al. </w:t>
      </w:r>
      <w:r w:rsidR="00DC6E40" w:rsidRPr="00DE55E6">
        <w:rPr>
          <w:szCs w:val="18"/>
          <w:lang w:val="fr-FR" w:eastAsia="en-GB"/>
        </w:rPr>
        <w:t xml:space="preserve">2014a, 2014b et 2014c, Bénard </w:t>
      </w:r>
      <w:r w:rsidR="00DC6E40" w:rsidRPr="00DE55E6">
        <w:rPr>
          <w:i/>
          <w:iCs/>
          <w:szCs w:val="18"/>
          <w:lang w:val="fr-FR" w:eastAsia="en-GB"/>
        </w:rPr>
        <w:t xml:space="preserve">et al. </w:t>
      </w:r>
      <w:r w:rsidR="00DC6E40" w:rsidRPr="00DE55E6">
        <w:rPr>
          <w:szCs w:val="18"/>
          <w:lang w:val="fr-FR" w:eastAsia="en-GB"/>
        </w:rPr>
        <w:t xml:space="preserve">2015). Mais rien dans nos levés n’a pu corroborer l’impression visuelle et cette intuition première.(BIB 2463) </w:t>
      </w:r>
      <w:r w:rsidR="00DC6E40" w:rsidRPr="00DE55E6">
        <w:rPr>
          <w:lang w:val="fr-FR"/>
        </w:rPr>
        <w:t xml:space="preserve"> </w:t>
      </w:r>
    </w:p>
    <w:p w14:paraId="0954167D" w14:textId="77777777" w:rsidR="00DC6E40" w:rsidRPr="0032190F" w:rsidRDefault="00DC6E40" w:rsidP="00CE613A">
      <w:pPr>
        <w:jc w:val="both"/>
        <w:rPr>
          <w:lang w:val="fr-FR"/>
        </w:rPr>
      </w:pPr>
    </w:p>
    <w:p w14:paraId="79EF6CA8" w14:textId="77777777" w:rsidR="007E6C3D" w:rsidRPr="0032190F" w:rsidRDefault="007B0840" w:rsidP="007E6C3D">
      <w:pPr>
        <w:pStyle w:val="Heading3"/>
      </w:pPr>
      <w:bookmarkStart w:id="3806" w:name="Sit_Ublaies_1_g_Ccassen"/>
      <w:r w:rsidRPr="0032190F">
        <w:t>C</w:t>
      </w:r>
    </w:p>
    <w:bookmarkEnd w:id="3806"/>
    <w:p w14:paraId="71287286" w14:textId="77777777" w:rsidR="007B0840" w:rsidRPr="0032190F" w:rsidRDefault="005F370C" w:rsidP="00F20E6F">
      <w:pPr>
        <w:jc w:val="both"/>
        <w:rPr>
          <w:lang w:val="fr-FR"/>
        </w:rPr>
      </w:pPr>
      <w:r w:rsidRPr="0032190F">
        <w:rPr>
          <w:lang w:val="fr-FR"/>
        </w:rPr>
        <w:t>hache emmanchée (SS BIB)</w:t>
      </w:r>
      <w:r w:rsidR="007B0840" w:rsidRPr="0032190F">
        <w:rPr>
          <w:lang w:val="fr-FR"/>
        </w:rPr>
        <w:t xml:space="preserve"> (C) </w:t>
      </w:r>
      <w:r w:rsidR="00F20E6F" w:rsidRPr="0032190F">
        <w:rPr>
          <w:szCs w:val="18"/>
          <w:lang w:val="fr-FR" w:eastAsia="en-GB"/>
        </w:rPr>
        <w:t xml:space="preserve">une hache emmanchée vient au contact du signe précédent, assurant le lien avec un motif anthropomorphe gravé sur le côté droit de la stèle. Le tranchant de la lame vient également toucher le côté de la tête du personnage. Le manche n’est pas crossé et déborde à peine la lame polie à talon pointu et à tranchant large et arrondi. (BIB 2463) </w:t>
      </w:r>
      <w:r w:rsidR="00F20E6F" w:rsidRPr="0032190F">
        <w:rPr>
          <w:lang w:val="fr-FR"/>
        </w:rPr>
        <w:t xml:space="preserve"> </w:t>
      </w:r>
      <w:r w:rsidR="007B0840" w:rsidRPr="0032190F">
        <w:rPr>
          <w:szCs w:val="18"/>
          <w:lang w:val="fr-FR" w:eastAsia="en-GB"/>
        </w:rPr>
        <w:t xml:space="preserve">partiellement reconnu par L. Lagrost et P. Buvot, mais nous ajoutons un signe supplémentaire qui change radicalement son interprétation. C1 est en effet un creux aménagé en bordure de B1, sans le recouper. Il vient également tangenter le motif suivant D. Repris par dessus, le signe C2 vient cette fois mordre sur B1, assurant un rapport chronographique intéressant. Ces deux tracés se confondent par conséquent avec les deux signes qui assurent assez clairement le motif classique d’une hache emmanchée (la lame mesurant 8 cm de long, le manche 16 cm). Cette hache est exactement verticale, dans l’orientation actuelle du monolithe (BIB 2463) </w:t>
      </w:r>
      <w:r w:rsidR="007B0840" w:rsidRPr="0032190F">
        <w:rPr>
          <w:lang w:val="fr-FR"/>
        </w:rPr>
        <w:t xml:space="preserve"> </w:t>
      </w:r>
      <w:r w:rsidR="00F20E6F" w:rsidRPr="0032190F">
        <w:rPr>
          <w:lang w:val="fr-FR"/>
        </w:rPr>
        <w:t xml:space="preserve"> </w:t>
      </w:r>
    </w:p>
    <w:p w14:paraId="37BE6482" w14:textId="77777777" w:rsidR="00F20E6F" w:rsidRPr="0032190F" w:rsidRDefault="00F20E6F" w:rsidP="0020721C">
      <w:pPr>
        <w:rPr>
          <w:lang w:val="fr-FR"/>
        </w:rPr>
      </w:pPr>
    </w:p>
    <w:p w14:paraId="1E22A360" w14:textId="77777777" w:rsidR="007B0840" w:rsidRPr="0032190F" w:rsidRDefault="007B0840" w:rsidP="007B0840">
      <w:pPr>
        <w:pStyle w:val="Heading3"/>
      </w:pPr>
      <w:bookmarkStart w:id="3807" w:name="Sit_Ublaies_1_g_Ecassen"/>
      <w:r w:rsidRPr="0032190F">
        <w:t>E</w:t>
      </w:r>
    </w:p>
    <w:bookmarkEnd w:id="3807"/>
    <w:p w14:paraId="31E24CAD" w14:textId="77777777" w:rsidR="005F370C" w:rsidRPr="0032190F" w:rsidRDefault="007B0840" w:rsidP="00DC6E40">
      <w:pPr>
        <w:jc w:val="both"/>
        <w:rPr>
          <w:lang w:val="fr-FR"/>
        </w:rPr>
      </w:pPr>
      <w:r w:rsidRPr="0032190F">
        <w:rPr>
          <w:lang w:val="fr-FR"/>
        </w:rPr>
        <w:t>Rectangle à double base ? (SS BIB) (E)</w:t>
      </w:r>
      <w:r w:rsidR="00DC6E40" w:rsidRPr="0032190F">
        <w:rPr>
          <w:lang w:val="fr-FR"/>
        </w:rPr>
        <w:t xml:space="preserve"> </w:t>
      </w:r>
      <w:r w:rsidR="00DC6E40" w:rsidRPr="0032190F">
        <w:rPr>
          <w:szCs w:val="18"/>
          <w:lang w:val="fr-FR" w:eastAsia="en-GB"/>
        </w:rPr>
        <w:t xml:space="preserve">Occupant tout l’espace laissé vacant par la juxtaposition de ces quatre ensembles sémiotiques, un cinquième motif E est malheureusement amputé d’une large part de la surface originelle du support (écaille de grès détachée). On remarque cependant un tracé E1 qui est parallèle au bord gauche de la stèle et vient s’interrompre à l’angle du motif A, une correspondance spatiale qui plaide bien sûr en faveur de sa pertinence. Puis deux lignes horizontales et parallèles E2 et E3 établissent la base du motif, que l’on peut estimer de géométrie quadrangulaire. Il manque en effet les deux autres côtés pour assurer cette cohérence. Il est à noter </w:t>
      </w:r>
      <w:r w:rsidR="00DC6E40" w:rsidRPr="0032190F">
        <w:rPr>
          <w:szCs w:val="18"/>
          <w:lang w:val="fr-FR" w:eastAsia="en-GB"/>
        </w:rPr>
        <w:lastRenderedPageBreak/>
        <w:t xml:space="preserve">que ces deux lignes sont exactement en rapport avec les deux signes D10, D11 marquant la taille du personnage et l’attache de son phallus.(BIB 2463) </w:t>
      </w:r>
      <w:r w:rsidR="00DC6E40" w:rsidRPr="0032190F">
        <w:rPr>
          <w:lang w:val="fr-FR"/>
        </w:rPr>
        <w:t xml:space="preserve"> </w:t>
      </w:r>
    </w:p>
    <w:p w14:paraId="51A46888" w14:textId="77777777" w:rsidR="00DC6E40" w:rsidRPr="0032190F" w:rsidRDefault="00DC6E40" w:rsidP="0020721C">
      <w:pPr>
        <w:rPr>
          <w:lang w:val="fr-FR"/>
        </w:rPr>
      </w:pPr>
    </w:p>
    <w:p w14:paraId="2B4B0186" w14:textId="77777777" w:rsidR="007E6C3D" w:rsidRPr="0032190F" w:rsidRDefault="007B0840" w:rsidP="007E6C3D">
      <w:pPr>
        <w:pStyle w:val="Heading3"/>
      </w:pPr>
      <w:bookmarkStart w:id="3808" w:name="Sit_Ublaies_1_g_Bcassen"/>
      <w:r w:rsidRPr="0032190F">
        <w:t>B</w:t>
      </w:r>
    </w:p>
    <w:bookmarkEnd w:id="3808"/>
    <w:p w14:paraId="77863C88" w14:textId="32F72852" w:rsidR="00DC6E40" w:rsidRPr="0032190F" w:rsidRDefault="00911743" w:rsidP="00DC6E40">
      <w:pPr>
        <w:jc w:val="both"/>
        <w:rPr>
          <w:lang w:val="fr-FR"/>
        </w:rPr>
      </w:pPr>
      <w:r>
        <w:fldChar w:fldCharType="begin"/>
      </w:r>
      <w:r w:rsidR="00E30F13" w:rsidRPr="006F6A73">
        <w:rPr>
          <w:lang w:val="fr-FR"/>
        </w:rPr>
        <w:instrText>HYPERLINK "C:\\Users\\Thomas Huet\\Desktop\\Documentation archéologique liée à la thèse\\Cultures.docx" \l "Cul_Art_TAC_T_a_idole_pseudo"</w:instrText>
      </w:r>
      <w:r>
        <w:fldChar w:fldCharType="separate"/>
      </w:r>
      <w:r w:rsidR="007B0840" w:rsidRPr="0032190F">
        <w:rPr>
          <w:rStyle w:val="Hyperlink"/>
          <w:lang w:val="fr-FR"/>
        </w:rPr>
        <w:t>Pseudo-idole</w:t>
      </w:r>
      <w:r>
        <w:fldChar w:fldCharType="end"/>
      </w:r>
      <w:r w:rsidR="007B0840" w:rsidRPr="0032190F">
        <w:rPr>
          <w:lang w:val="fr-FR"/>
        </w:rPr>
        <w:t xml:space="preserve"> se rapprochant des idoles à </w:t>
      </w:r>
      <w:hyperlink r:id="rId9126" w:anchor="Cul_Art_TAC_T_a_idole_bret_rectang_2rost" w:history="1">
        <w:r w:rsidR="007B0840" w:rsidRPr="0032190F">
          <w:rPr>
            <w:rStyle w:val="Hyperlink"/>
            <w:lang w:val="fr-FR"/>
          </w:rPr>
          <w:t>deux rostres</w:t>
        </w:r>
      </w:hyperlink>
      <w:r w:rsidR="007B0840" w:rsidRPr="0032190F">
        <w:rPr>
          <w:lang w:val="fr-FR"/>
        </w:rPr>
        <w:t xml:space="preserve"> ou </w:t>
      </w:r>
      <w:hyperlink r:id="rId9127" w:anchor="Cul_Art_TAC_T_a_idole_bret_double_ar" w:history="1">
        <w:r w:rsidR="007B0840" w:rsidRPr="0032190F">
          <w:rPr>
            <w:rStyle w:val="Hyperlink"/>
            <w:lang w:val="fr-FR"/>
          </w:rPr>
          <w:t>double arceau</w:t>
        </w:r>
      </w:hyperlink>
      <w:r w:rsidR="007B0840" w:rsidRPr="0032190F">
        <w:rPr>
          <w:lang w:val="fr-FR"/>
        </w:rPr>
        <w:t xml:space="preserve"> </w:t>
      </w:r>
      <w:r w:rsidR="007E6C3D" w:rsidRPr="0032190F">
        <w:rPr>
          <w:lang w:val="fr-FR"/>
        </w:rPr>
        <w:t>(SS BIB)</w:t>
      </w:r>
      <w:r w:rsidR="00DC69B9" w:rsidRPr="0032190F">
        <w:rPr>
          <w:lang w:val="fr-FR"/>
        </w:rPr>
        <w:t xml:space="preserve"> </w:t>
      </w:r>
      <w:r w:rsidR="007B0840" w:rsidRPr="0032190F">
        <w:rPr>
          <w:lang w:val="fr-FR"/>
        </w:rPr>
        <w:t xml:space="preserve">(B) </w:t>
      </w:r>
      <w:r w:rsidR="00DC6E40" w:rsidRPr="0032190F">
        <w:rPr>
          <w:lang w:val="fr-FR"/>
        </w:rPr>
        <w:t>forme trapézoïdale, augmentée d’appendices sur le contour supérieur et peutêtre même sur les côtés. Il s’agit de «l'</w:t>
      </w:r>
      <w:hyperlink r:id="rId9128" w:anchor="Cul_Art_TAC_T_a_idole_bret" w:history="1">
        <w:r w:rsidR="00DC6E40" w:rsidRPr="0032190F">
          <w:rPr>
            <w:rStyle w:val="Hyperlink"/>
            <w:szCs w:val="18"/>
            <w:lang w:val="fr-FR" w:eastAsia="en-GB"/>
          </w:rPr>
          <w:t>idole</w:t>
        </w:r>
      </w:hyperlink>
      <w:r w:rsidR="00DC6E40" w:rsidRPr="0032190F">
        <w:rPr>
          <w:lang w:val="fr-FR"/>
        </w:rPr>
        <w:t xml:space="preserve">» néolithique des tombes armoricaines, mais aussi du motif connu dans la tombe à couloir du </w:t>
      </w:r>
      <w:hyperlink r:id="rId9129" w:anchor="Sit_Berceau" w:history="1">
        <w:r w:rsidR="00DC6E40" w:rsidRPr="0032190F">
          <w:rPr>
            <w:rStyle w:val="Hyperlink"/>
            <w:lang w:val="fr-FR"/>
          </w:rPr>
          <w:t>Berceau</w:t>
        </w:r>
      </w:hyperlink>
      <w:r w:rsidR="00DC6E40" w:rsidRPr="0032190F">
        <w:rPr>
          <w:lang w:val="fr-FR"/>
        </w:rPr>
        <w:t xml:space="preserve">, reprise encore sur la stèle bourguignonne et voisine de </w:t>
      </w:r>
      <w:hyperlink r:id="rId9130" w:anchor="Sit_Pierre_Fees_1" w:history="1">
        <w:r w:rsidR="00DC6E40" w:rsidRPr="0032190F">
          <w:rPr>
            <w:rStyle w:val="Hyperlink"/>
            <w:lang w:val="fr-FR"/>
          </w:rPr>
          <w:t>Saint-Micaud</w:t>
        </w:r>
      </w:hyperlink>
      <w:r w:rsidR="00DC6E40" w:rsidRPr="0032190F">
        <w:rPr>
          <w:lang w:val="fr-FR"/>
        </w:rPr>
        <w:t xml:space="preserve">. L’aspect anthropomorphe du motif est loin d’être évident. Le tracé périphérique montre qu’il est continu, excluant les signes de la partie supérieure. Si l’intention du sculpteur est ici perceptible, comme nous le pensons en recomposant cette chronographie relative, alors deux signes </w:t>
      </w:r>
      <w:hyperlink r:id="rId9131" w:anchor="Cul_Art_TAC_T_t_crosse" w:history="1">
        <w:r w:rsidR="00DC6E40" w:rsidRPr="0032190F">
          <w:rPr>
            <w:rStyle w:val="Hyperlink"/>
            <w:lang w:val="fr-FR"/>
          </w:rPr>
          <w:t>crosses</w:t>
        </w:r>
      </w:hyperlink>
      <w:r w:rsidR="00DC6E40" w:rsidRPr="0032190F">
        <w:rPr>
          <w:lang w:val="fr-FR"/>
        </w:rPr>
        <w:t xml:space="preserve"> paraissent s’opposer par leurs parties actives et se rejoindre ensuite par une base commune. </w:t>
      </w:r>
      <w:r w:rsidR="00DC6E40" w:rsidRPr="0032190F">
        <w:rPr>
          <w:szCs w:val="18"/>
          <w:lang w:val="fr-FR" w:eastAsia="en-GB"/>
        </w:rPr>
        <w:t xml:space="preserve">.(BIB 2463) </w:t>
      </w:r>
      <w:r w:rsidR="00DC6E40" w:rsidRPr="0032190F">
        <w:rPr>
          <w:lang w:val="fr-FR"/>
        </w:rPr>
        <w:t xml:space="preserve"> </w:t>
      </w:r>
    </w:p>
    <w:p w14:paraId="73CD18DA" w14:textId="3DF875ED" w:rsidR="007E6C3D" w:rsidRPr="0032190F" w:rsidRDefault="007B0840" w:rsidP="00DC6E40">
      <w:pPr>
        <w:jc w:val="both"/>
        <w:rPr>
          <w:lang w:val="fr-FR"/>
        </w:rPr>
      </w:pPr>
      <w:r w:rsidRPr="0032190F">
        <w:rPr>
          <w:lang w:val="fr-FR"/>
        </w:rPr>
        <w:t>B1 compose la majorité du contour: u</w:t>
      </w:r>
      <w:r w:rsidR="00DC69B9" w:rsidRPr="0032190F">
        <w:rPr>
          <w:szCs w:val="18"/>
          <w:lang w:val="fr-FR" w:eastAsia="en-GB"/>
        </w:rPr>
        <w:t xml:space="preserve">ne ligne périphérique B1 présente la particularité d’être tracée en continu, tout au moins à l’échelle d’observation maximale atteinte par nos outils du moment. Il n’y a pas de reprise au niveau des « cornes » placées aux angles supérieurs latéraux de la figure trapézoïdale. Cette façon de faire semblerait donc indiquer que l’intention du sculpteur était de vouloir articuler la figure générale autour d’une possible double crosse en symétrie axiale. Alors que, on le sait, nous reconnaissons par habitude un tout autre motif (« </w:t>
      </w:r>
      <w:hyperlink r:id="rId9132" w:anchor="Cul_Art_TAC_T_a_idole_bret" w:history="1">
        <w:r w:rsidR="00DC69B9" w:rsidRPr="0032190F">
          <w:rPr>
            <w:rStyle w:val="Hyperlink"/>
            <w:szCs w:val="18"/>
            <w:lang w:val="fr-FR" w:eastAsia="en-GB"/>
          </w:rPr>
          <w:t>idole</w:t>
        </w:r>
      </w:hyperlink>
      <w:r w:rsidR="00DC69B9" w:rsidRPr="0032190F">
        <w:rPr>
          <w:szCs w:val="18"/>
          <w:lang w:val="fr-FR" w:eastAsia="en-GB"/>
        </w:rPr>
        <w:t xml:space="preserve"> », « figure en écusson ») radicalement éloigné du concept sémiotique de la « double-crosse » armoricaine.</w:t>
      </w:r>
      <w:r w:rsidR="00DC69B9" w:rsidRPr="0032190F">
        <w:rPr>
          <w:sz w:val="20"/>
          <w:szCs w:val="18"/>
          <w:lang w:val="fr-FR" w:eastAsia="en-GB"/>
        </w:rPr>
        <w:t xml:space="preserve"> La ligne sommitale B2 recoupe la précédente. Elle n’est pas rectiligne, mais comme partagée en deux tracés courbes autour d’un axe vertical. Les segments B3 et B5 s’appuient sur B2 et se discernent mal dans les plis naturels de la roche. À tel point qu’un segment supplémentaire fut dénombré par L. Lagrost et P. Buvot ; nous n’avons pas pu en confirmer l’existence. Le segment B4 est au centre de cette composition et s’inscrit au milieu de B2 et à l’intérieur du motif. Juste en dessous, un pseudo signe circulaire a fait un temps illusion, mais trop peu de clichés concordants accréditent l’impression visuelle. De chaque côté de B1 et là où nous pouvions bien entendu les attendre, deux signes B6 et B7 semblaient en bonne position pour compléter le motif, en accord avec le modèle de « l’idole ». Mais si un creux sur la partie droite est suivi sur le contour externe, le contour interne n’a pu être vérifié. En ce qui concerne l’équivalent de gauche, un contour interne fut partiellement identifié, mais aucunement validé par les contours suivants ou opposés. Un passage à travers les filtres calculés par </w:t>
      </w:r>
      <w:r w:rsidR="00DC69B9" w:rsidRPr="0032190F">
        <w:rPr>
          <w:i/>
          <w:iCs/>
          <w:sz w:val="20"/>
          <w:szCs w:val="18"/>
          <w:lang w:val="fr-FR" w:eastAsia="en-GB"/>
        </w:rPr>
        <w:t xml:space="preserve">DStretch </w:t>
      </w:r>
      <w:r w:rsidR="00DC69B9" w:rsidRPr="0032190F">
        <w:rPr>
          <w:sz w:val="20"/>
          <w:szCs w:val="18"/>
          <w:lang w:val="fr-FR" w:eastAsia="en-GB"/>
        </w:rPr>
        <w:t>(fig. 32 ; voir ci-après : section 4.3) ont appuyé la présence d’anomalies chromatiques à cet endroit, mais sans contribuer à un diagnostic sûr quant à l’existence de véritables « boucles » latérales (voir également « oreilles »). Elles n’ont pas été vues non plus par nos collègues ; par prudence nous ne les ferons pas figurer dans la synthèse proposée. B8 est un segment vertical dans l’axe du motif. Il est même antérieur à B1. Il nous a semblé tout d’abord qu’il pouvait se poursuivre plus haut en divisant plus radicalement encore la figure, mais trop peu d’éléments ont pu être réunis pour assurer cette première impression ; nous avons donc abandonné le tracé et limitons le propos à cette marque basale</w:t>
      </w:r>
      <w:r w:rsidR="00DC69B9" w:rsidRPr="0032190F">
        <w:rPr>
          <w:szCs w:val="18"/>
          <w:lang w:val="fr-FR" w:eastAsia="en-GB"/>
        </w:rPr>
        <w:t xml:space="preserve">.(BIB 2463) </w:t>
      </w:r>
      <w:r w:rsidR="00DC69B9" w:rsidRPr="0032190F">
        <w:rPr>
          <w:lang w:val="fr-FR"/>
        </w:rPr>
        <w:t xml:space="preserve"> </w:t>
      </w:r>
    </w:p>
    <w:p w14:paraId="1E3F4F52" w14:textId="77777777" w:rsidR="007B0840" w:rsidRPr="0032190F" w:rsidRDefault="007B0840" w:rsidP="00DC69B9">
      <w:pPr>
        <w:jc w:val="both"/>
        <w:rPr>
          <w:lang w:val="fr-FR"/>
        </w:rPr>
      </w:pPr>
    </w:p>
    <w:p w14:paraId="7DD2B475" w14:textId="77777777" w:rsidR="00DC69B9" w:rsidRPr="0032190F" w:rsidRDefault="00DC69B9" w:rsidP="00DC69B9">
      <w:pPr>
        <w:pStyle w:val="Heading3"/>
      </w:pPr>
      <w:bookmarkStart w:id="3809" w:name="Sit_Ublaies_1_g_Acassen"/>
      <w:r w:rsidRPr="0032190F">
        <w:t>A</w:t>
      </w:r>
      <w:bookmarkEnd w:id="3809"/>
    </w:p>
    <w:p w14:paraId="1761EB23" w14:textId="77777777" w:rsidR="007E6C3D" w:rsidRPr="0032190F" w:rsidRDefault="00DC69B9" w:rsidP="00DC6E40">
      <w:pPr>
        <w:autoSpaceDE w:val="0"/>
        <w:autoSpaceDN w:val="0"/>
        <w:adjustRightInd w:val="0"/>
        <w:jc w:val="both"/>
        <w:rPr>
          <w:lang w:val="fr-FR"/>
        </w:rPr>
      </w:pPr>
      <w:r w:rsidRPr="0032190F">
        <w:rPr>
          <w:lang w:val="fr-FR"/>
        </w:rPr>
        <w:t xml:space="preserve">idole rectangulaire à double rostre (SS BIB) (A) </w:t>
      </w:r>
      <w:r w:rsidR="00DC6E40" w:rsidRPr="0032190F">
        <w:rPr>
          <w:szCs w:val="18"/>
          <w:lang w:val="fr-FR" w:eastAsia="en-GB"/>
        </w:rPr>
        <w:t>motif quadrangulaire aux angles supérieurs rehaussés voir pour comparaison la stèle gravée de la barre de stèle perpendiculaire dans l’ouvrage de Kerzerho en Erdeven) (Boujot et Cassen 2000) .(BIB 2463)</w:t>
      </w:r>
      <w:r w:rsidR="00DC6E40" w:rsidRPr="0032190F">
        <w:rPr>
          <w:lang w:val="fr-FR"/>
        </w:rPr>
        <w:t xml:space="preserve"> </w:t>
      </w:r>
      <w:r w:rsidRPr="0032190F">
        <w:rPr>
          <w:szCs w:val="18"/>
          <w:lang w:val="fr-FR" w:eastAsia="en-GB"/>
        </w:rPr>
        <w:t>endommagé par l’enlèvement ancien d’une écaille de roche en son angle supérieur gauche. Le tracé est unique et se confond donc avec le motif ; il s’agit d’une forme quadrangulaire, presque carrée, dont l’angle supérieur droit est rehaussé et curviligne. C’est cette partie latérale qui a été interprétée comme une crosse par L. Lagrost et P. Buvot. Elle est en effet la mieux conservée, mais le prolongement du pseudo-crosseron est indéniable et ce dessin ne peut accréditer l’interprétation antérieure. La base est mal renseignée, avec peu de contours</w:t>
      </w:r>
      <w:r w:rsidRPr="0032190F">
        <w:rPr>
          <w:lang w:val="fr-FR"/>
        </w:rPr>
        <w:t xml:space="preserve">  </w:t>
      </w:r>
      <w:r w:rsidRPr="0032190F">
        <w:rPr>
          <w:szCs w:val="18"/>
          <w:lang w:val="fr-FR" w:eastAsia="en-GB"/>
        </w:rPr>
        <w:t xml:space="preserve">récurrents, mais elle est en accord avec le reste des indices pour conclure </w:t>
      </w:r>
      <w:r w:rsidRPr="0032190F">
        <w:rPr>
          <w:i/>
          <w:iCs/>
          <w:szCs w:val="18"/>
          <w:lang w:val="fr-FR" w:eastAsia="en-GB"/>
        </w:rPr>
        <w:t xml:space="preserve">a minima </w:t>
      </w:r>
      <w:r w:rsidRPr="0032190F">
        <w:rPr>
          <w:szCs w:val="18"/>
          <w:lang w:val="fr-FR" w:eastAsia="en-GB"/>
        </w:rPr>
        <w:t>sur la géométrie du motif. Les deux segments entrevus par nos prédécesseurs, au centre de la figure, que nous avons durant un certain temps inscrits comme tracés, se révèlent être en réalité deux plis naturellement formés dans le grès.(BIB 2463)</w:t>
      </w:r>
      <w:r w:rsidRPr="0032190F">
        <w:rPr>
          <w:lang w:val="fr-FR"/>
        </w:rPr>
        <w:t xml:space="preserve"> </w:t>
      </w:r>
    </w:p>
    <w:p w14:paraId="2286504B" w14:textId="77777777" w:rsidR="005F370C" w:rsidRPr="0032190F" w:rsidRDefault="005F370C" w:rsidP="0020721C">
      <w:pPr>
        <w:rPr>
          <w:lang w:val="fr-FR"/>
        </w:rPr>
      </w:pPr>
    </w:p>
    <w:p w14:paraId="15C31807" w14:textId="77777777" w:rsidR="005F370C" w:rsidRPr="0032190F" w:rsidRDefault="005F370C" w:rsidP="005F370C">
      <w:pPr>
        <w:pStyle w:val="Heading2"/>
      </w:pPr>
      <w:r w:rsidRPr="0032190F">
        <w:t>interprétations</w:t>
      </w:r>
    </w:p>
    <w:p w14:paraId="787D82A8" w14:textId="77777777" w:rsidR="005F370C" w:rsidRPr="0032190F" w:rsidRDefault="005F370C" w:rsidP="005F370C">
      <w:pPr>
        <w:rPr>
          <w:lang w:val="fr-FR"/>
        </w:rPr>
      </w:pPr>
    </w:p>
    <w:p w14:paraId="020A5721" w14:textId="0A44DF8C" w:rsidR="005F370C" w:rsidRPr="0032190F" w:rsidRDefault="005F370C" w:rsidP="005F370C">
      <w:pPr>
        <w:jc w:val="both"/>
        <w:rPr>
          <w:lang w:val="fr-FR"/>
        </w:rPr>
      </w:pPr>
      <w:r w:rsidRPr="0032190F">
        <w:rPr>
          <w:lang w:val="fr-FR"/>
        </w:rPr>
        <w:lastRenderedPageBreak/>
        <w:t>L’anthropomorphe [</w:t>
      </w:r>
      <w:hyperlink r:id="rId9133" w:anchor="Sit_Ublaies_1_g_personnage" w:history="1">
        <w:r w:rsidRPr="0032190F">
          <w:rPr>
            <w:rStyle w:val="Hyperlink"/>
            <w:lang w:val="fr-FR"/>
          </w:rPr>
          <w:t>personnage</w:t>
        </w:r>
      </w:hyperlink>
      <w:r w:rsidRPr="0032190F">
        <w:rPr>
          <w:lang w:val="fr-FR"/>
        </w:rPr>
        <w:t>] gravé dont le phalus [</w:t>
      </w:r>
      <w:hyperlink r:id="rId9134" w:anchor="Sit_Ublaies_1_g_pseudo_idole" w:history="1">
        <w:r w:rsidRPr="0032190F">
          <w:rPr>
            <w:rStyle w:val="Hyperlink"/>
            <w:lang w:val="fr-FR"/>
          </w:rPr>
          <w:t>pseudo-idole</w:t>
        </w:r>
      </w:hyperlink>
      <w:r w:rsidRPr="0032190F">
        <w:rPr>
          <w:lang w:val="fr-FR"/>
        </w:rPr>
        <w:t>] énorme résume la ligne dynamique, mais renversée, de la fameuse « déesse-mère » armoricaine. Par conséquent, aux côtés de ce personnage au sexe encombrant, l’autre motif en « idole » ne peut pas (plus) être un représentant de la même famille sémiotique. « </w:t>
      </w:r>
      <w:hyperlink r:id="rId9135" w:anchor="Cul_Art_TAC_T_a_idole_bret" w:history="1">
        <w:r w:rsidRPr="0032190F">
          <w:rPr>
            <w:rStyle w:val="Hyperlink"/>
            <w:lang w:val="fr-FR"/>
          </w:rPr>
          <w:t>idole bretonne </w:t>
        </w:r>
      </w:hyperlink>
      <w:r w:rsidRPr="0032190F">
        <w:rPr>
          <w:lang w:val="fr-FR"/>
        </w:rPr>
        <w:t>» (BIB 2278 p. 899)</w:t>
      </w:r>
    </w:p>
    <w:p w14:paraId="61BD3646" w14:textId="77777777" w:rsidR="005F370C" w:rsidRPr="0032190F" w:rsidRDefault="005F370C" w:rsidP="0020721C">
      <w:pPr>
        <w:rPr>
          <w:lang w:val="fr-FR"/>
        </w:rPr>
      </w:pPr>
    </w:p>
    <w:p w14:paraId="32D7F87E" w14:textId="77777777" w:rsidR="00A46E5F" w:rsidRPr="0032190F" w:rsidRDefault="00A46E5F" w:rsidP="00426FF9">
      <w:pPr>
        <w:pStyle w:val="Heading1"/>
      </w:pPr>
      <w:bookmarkStart w:id="3810" w:name="Sit_Vallee_Noirs"/>
      <w:r w:rsidRPr="0032190F">
        <w:t>VALLEE AUX NOIRS</w:t>
      </w:r>
    </w:p>
    <w:bookmarkEnd w:id="3810"/>
    <w:p w14:paraId="2264DB2F" w14:textId="77777777" w:rsidR="004A0EC0" w:rsidRPr="0032190F" w:rsidRDefault="004A0EC0" w:rsidP="00242C0F">
      <w:pPr>
        <w:jc w:val="both"/>
        <w:rPr>
          <w:lang w:val="fr-FR"/>
        </w:rPr>
      </w:pPr>
    </w:p>
    <w:p w14:paraId="123952A6" w14:textId="77777777" w:rsidR="004A0EC0" w:rsidRPr="0032190F" w:rsidRDefault="00A46E5F" w:rsidP="00A46E5F">
      <w:pPr>
        <w:pStyle w:val="Heading2"/>
      </w:pPr>
      <w:bookmarkStart w:id="3811" w:name="Sit_Vallee_Noirs_1"/>
      <w:r w:rsidRPr="0032190F">
        <w:t>Vallee aux Noirs 1</w:t>
      </w:r>
    </w:p>
    <w:bookmarkEnd w:id="3811"/>
    <w:p w14:paraId="3C24631A" w14:textId="77777777" w:rsidR="003E7763" w:rsidRPr="0032190F" w:rsidRDefault="003E7763" w:rsidP="00242C0F">
      <w:pPr>
        <w:rPr>
          <w:lang w:val="fr-FR"/>
        </w:rPr>
      </w:pPr>
    </w:p>
    <w:p w14:paraId="5AFAAA25" w14:textId="77777777" w:rsidR="004A0EC0" w:rsidRPr="0032190F" w:rsidRDefault="004A0EC0" w:rsidP="00BE69D7">
      <w:pPr>
        <w:jc w:val="both"/>
        <w:rPr>
          <w:lang w:val="fr-FR"/>
        </w:rPr>
      </w:pPr>
      <w:r w:rsidRPr="0032190F">
        <w:rPr>
          <w:lang w:val="fr-FR"/>
        </w:rPr>
        <w:t>La grotte de la Vallée aux No</w:t>
      </w:r>
      <w:r w:rsidR="00851C87" w:rsidRPr="0032190F">
        <w:rPr>
          <w:lang w:val="fr-FR"/>
        </w:rPr>
        <w:t>irs 1 (« Grotte de la hache », « </w:t>
      </w:r>
      <w:r w:rsidRPr="0032190F">
        <w:rPr>
          <w:lang w:val="fr-FR"/>
        </w:rPr>
        <w:t xml:space="preserve">Abri Vaucelet 3 ») à Buthiers (Seine-et-Marne). C’est une cavité, une grotte « à platière ». une sorte d’anté-chambre, ouverte au nord-ouest, précède une salle (4x2m). </w:t>
      </w:r>
      <w:r w:rsidR="000725EB" w:rsidRPr="0032190F">
        <w:rPr>
          <w:lang w:val="fr-FR"/>
        </w:rPr>
        <w:t>(BIB Cassen InterNeo 2014)</w:t>
      </w:r>
    </w:p>
    <w:p w14:paraId="5D5E3524" w14:textId="77777777" w:rsidR="00813882" w:rsidRPr="0032190F" w:rsidRDefault="00813882" w:rsidP="00BE69D7">
      <w:pPr>
        <w:jc w:val="both"/>
        <w:rPr>
          <w:lang w:val="fr-FR"/>
        </w:rPr>
      </w:pPr>
    </w:p>
    <w:p w14:paraId="02298EE8" w14:textId="6C54B625" w:rsidR="00813882" w:rsidRPr="0032190F" w:rsidRDefault="00927EBD" w:rsidP="00813882">
      <w:pPr>
        <w:pStyle w:val="Heading3"/>
      </w:pPr>
      <w:r>
        <w:t>a</w:t>
      </w:r>
      <w:r w:rsidR="00813882" w:rsidRPr="0032190F">
        <w:t>rt rupestre</w:t>
      </w:r>
    </w:p>
    <w:p w14:paraId="0F5C122E" w14:textId="77777777" w:rsidR="00813882" w:rsidRPr="0032190F" w:rsidRDefault="00813882" w:rsidP="00BE69D7">
      <w:pPr>
        <w:jc w:val="both"/>
        <w:rPr>
          <w:lang w:val="fr-FR"/>
        </w:rPr>
      </w:pPr>
    </w:p>
    <w:p w14:paraId="5A323585" w14:textId="215D7D05" w:rsidR="00813882" w:rsidRPr="0032190F" w:rsidRDefault="00813882" w:rsidP="00BE69D7">
      <w:pPr>
        <w:jc w:val="both"/>
        <w:rPr>
          <w:lang w:val="fr-FR"/>
        </w:rPr>
      </w:pPr>
      <w:r w:rsidRPr="0032190F">
        <w:rPr>
          <w:lang w:val="fr-FR"/>
        </w:rPr>
        <w:t xml:space="preserve">Les gravures sont disposées sur une corniche en surplomb du sol aujourd’hui dénudé, dans la première partie de la grotte. Il y a 3 représentations de haches polies sur manches crossés et un signe de </w:t>
      </w:r>
      <w:hyperlink r:id="rId9136" w:anchor="Cul_Art_TAC_T_t_crosse" w:history="1">
        <w:r w:rsidRPr="0032190F">
          <w:rPr>
            <w:rStyle w:val="Hyperlink"/>
            <w:lang w:val="fr-FR"/>
          </w:rPr>
          <w:t>crosse</w:t>
        </w:r>
      </w:hyperlink>
      <w:r w:rsidRPr="0032190F">
        <w:rPr>
          <w:lang w:val="fr-FR"/>
        </w:rPr>
        <w:t xml:space="preserve"> muni d’une poignée habituellement accrochée aux signes précédents. Tous ces motifs sont inscrits « à plat », en repos en quelque sorte et non pas verticalisés sur le support si l’on adopte le sens naturel de lecture frontalement à la paroi (BIB Cassen InterNeo 2014)</w:t>
      </w:r>
    </w:p>
    <w:p w14:paraId="533C12BF" w14:textId="77777777" w:rsidR="00813882" w:rsidRPr="0032190F" w:rsidRDefault="00813882" w:rsidP="00813882">
      <w:pPr>
        <w:jc w:val="both"/>
        <w:rPr>
          <w:szCs w:val="18"/>
          <w:lang w:val="fr-FR" w:eastAsia="en-GB"/>
        </w:rPr>
      </w:pPr>
      <w:r w:rsidRPr="0032190F">
        <w:rPr>
          <w:szCs w:val="18"/>
          <w:lang w:val="fr-FR" w:eastAsia="en-GB"/>
        </w:rPr>
        <w:t>La cavité n° 1 dite « de la Hache », en bordure méridionale  de la Vallée aux Noirs, rassemble trois représentations de  haches polies sur manches crossés, et un signe crosse  muni d’une « poignée » habituellement accrochée aux signes  précédents (BIB 2274)</w:t>
      </w:r>
    </w:p>
    <w:p w14:paraId="42A804A6" w14:textId="77777777" w:rsidR="00813882" w:rsidRPr="0032190F" w:rsidRDefault="00813882" w:rsidP="00813882">
      <w:pPr>
        <w:jc w:val="both"/>
        <w:rPr>
          <w:szCs w:val="18"/>
          <w:lang w:val="fr-FR" w:eastAsia="en-GB"/>
        </w:rPr>
      </w:pPr>
      <w:r w:rsidRPr="0032190F">
        <w:rPr>
          <w:szCs w:val="18"/>
          <w:lang w:val="fr-FR" w:eastAsia="en-GB"/>
        </w:rPr>
        <w:t>Tous les motifs sont inscrits « à plat  en repos en quelque sorte, et non pas verticalisés sur le  support si l’on adopte le sens naturel de lecture frontalement  à la paroi (fig. 52).(BIB 2274)</w:t>
      </w:r>
    </w:p>
    <w:p w14:paraId="42C73749" w14:textId="77777777" w:rsidR="00813882" w:rsidRPr="0032190F" w:rsidRDefault="00813882" w:rsidP="00BE69D7">
      <w:pPr>
        <w:jc w:val="both"/>
        <w:rPr>
          <w:lang w:val="fr-FR"/>
        </w:rPr>
      </w:pPr>
    </w:p>
    <w:p w14:paraId="6FA0C355" w14:textId="11020715" w:rsidR="00813882" w:rsidRPr="0032190F" w:rsidRDefault="00813882" w:rsidP="00813882">
      <w:pPr>
        <w:jc w:val="both"/>
        <w:rPr>
          <w:lang w:val="fr-FR"/>
        </w:rPr>
      </w:pPr>
      <w:r w:rsidRPr="0032190F">
        <w:rPr>
          <w:lang w:val="fr-FR"/>
        </w:rPr>
        <w:t xml:space="preserve">Dans la « Grotte de la hache », c’est une hache de type </w:t>
      </w:r>
      <w:hyperlink r:id="rId9137" w:anchor="Typ_Arm_Hache_Altenstadt_Greenlaw" w:history="1">
        <w:r w:rsidRPr="0032190F">
          <w:rPr>
            <w:rStyle w:val="Hyperlink"/>
            <w:lang w:val="fr-FR"/>
          </w:rPr>
          <w:t>Altenstadt/Greenlaw</w:t>
        </w:r>
      </w:hyperlink>
      <w:r w:rsidRPr="0032190F">
        <w:rPr>
          <w:lang w:val="fr-FR"/>
        </w:rPr>
        <w:t xml:space="preserve"> qui est représentée (BIB 2274 p. 95, BIB 2278 p. 892) v. </w:t>
      </w:r>
      <w:hyperlink r:id="rId9138" w:anchor="Sit_Pecq" w:history="1">
        <w:r w:rsidRPr="0032190F">
          <w:rPr>
            <w:rStyle w:val="Hyperlink"/>
            <w:lang w:val="fr-FR"/>
          </w:rPr>
          <w:t>Pecq</w:t>
        </w:r>
      </w:hyperlink>
      <w:r w:rsidRPr="0032190F">
        <w:rPr>
          <w:lang w:val="fr-FR"/>
        </w:rPr>
        <w:t>, Lieusaint (BIB 2274 p. 95)</w:t>
      </w:r>
    </w:p>
    <w:p w14:paraId="05728F97" w14:textId="77777777" w:rsidR="00813882" w:rsidRPr="0032190F" w:rsidRDefault="00813882" w:rsidP="00BE69D7">
      <w:pPr>
        <w:jc w:val="both"/>
        <w:rPr>
          <w:lang w:val="fr-FR"/>
        </w:rPr>
      </w:pPr>
    </w:p>
    <w:p w14:paraId="16FB4323" w14:textId="77777777" w:rsidR="00813882" w:rsidRPr="0032190F" w:rsidRDefault="00813882" w:rsidP="00813882">
      <w:pPr>
        <w:pStyle w:val="Heading4"/>
      </w:pPr>
      <w:r w:rsidRPr="0032190F">
        <w:t>Hache 1</w:t>
      </w:r>
    </w:p>
    <w:p w14:paraId="404B60CB" w14:textId="77777777" w:rsidR="00813882" w:rsidRPr="0032190F" w:rsidRDefault="00813882" w:rsidP="00BE69D7">
      <w:pPr>
        <w:jc w:val="both"/>
        <w:rPr>
          <w:lang w:val="fr-FR"/>
        </w:rPr>
      </w:pPr>
    </w:p>
    <w:p w14:paraId="26CD25BD" w14:textId="77777777" w:rsidR="00813882" w:rsidRPr="0032190F" w:rsidRDefault="00A22BA6" w:rsidP="00BE69D7">
      <w:pPr>
        <w:jc w:val="both"/>
        <w:rPr>
          <w:szCs w:val="18"/>
          <w:lang w:val="fr-FR" w:eastAsia="en-GB"/>
        </w:rPr>
      </w:pPr>
      <w:r w:rsidRPr="0032190F">
        <w:rPr>
          <w:szCs w:val="18"/>
          <w:lang w:val="fr-FR" w:eastAsia="en-GB"/>
        </w:rPr>
        <w:t>La technique inhabituelle (et difficile sur le grès) de la  percussion posée indirecte est employée pour dégager  un champlevé autour de la hache 1 et de la crosse 1,  enlèvement qui n’est pas vraiment utile au dessin des  signes</w:t>
      </w:r>
      <w:r w:rsidR="00813882" w:rsidRPr="0032190F">
        <w:rPr>
          <w:szCs w:val="18"/>
          <w:lang w:val="fr-FR" w:eastAsia="en-GB"/>
        </w:rPr>
        <w:t xml:space="preserve"> (BIB 2274)</w:t>
      </w:r>
    </w:p>
    <w:p w14:paraId="272D7CE8" w14:textId="77777777" w:rsidR="00813882" w:rsidRPr="0032190F" w:rsidRDefault="00813882" w:rsidP="00BE69D7">
      <w:pPr>
        <w:jc w:val="both"/>
        <w:rPr>
          <w:szCs w:val="18"/>
          <w:lang w:val="fr-FR" w:eastAsia="en-GB"/>
        </w:rPr>
      </w:pPr>
    </w:p>
    <w:p w14:paraId="171DA16E" w14:textId="77777777" w:rsidR="00813882" w:rsidRPr="0032190F" w:rsidRDefault="00813882" w:rsidP="00813882">
      <w:pPr>
        <w:pStyle w:val="Heading4"/>
        <w:rPr>
          <w:lang w:eastAsia="en-GB"/>
        </w:rPr>
      </w:pPr>
      <w:r w:rsidRPr="0032190F">
        <w:rPr>
          <w:lang w:eastAsia="en-GB"/>
        </w:rPr>
        <w:t>Haches 2 et 3</w:t>
      </w:r>
    </w:p>
    <w:p w14:paraId="66C6C7EF" w14:textId="77777777" w:rsidR="00813882" w:rsidRPr="0032190F" w:rsidRDefault="00813882" w:rsidP="00BE69D7">
      <w:pPr>
        <w:jc w:val="both"/>
        <w:rPr>
          <w:szCs w:val="18"/>
          <w:lang w:val="fr-FR" w:eastAsia="en-GB"/>
        </w:rPr>
      </w:pPr>
    </w:p>
    <w:p w14:paraId="72F106E5" w14:textId="38F245A2" w:rsidR="00A22BA6" w:rsidRPr="0032190F" w:rsidRDefault="00A22BA6" w:rsidP="00BE69D7">
      <w:pPr>
        <w:jc w:val="both"/>
        <w:rPr>
          <w:lang w:val="fr-FR"/>
        </w:rPr>
      </w:pPr>
      <w:r w:rsidRPr="0032190F">
        <w:rPr>
          <w:szCs w:val="18"/>
          <w:lang w:val="fr-FR" w:eastAsia="en-GB"/>
        </w:rPr>
        <w:t xml:space="preserve">Pour les haches 2 et 3, ce piquetage est utilisé  pour inscrire les deux manches crossés, signes qui se  confondent ainsi avec leur tracé, alors que les deux lames  de haches demeurent en relief.  Le spécimen n° 3 présente la particularité d’avoir sa  lame comme « extraite » de son manche, ce qui répéterait  une observation faite dans l’abri de la </w:t>
      </w:r>
      <w:hyperlink r:id="rId9139" w:anchor="Sit_Bonde_1" w:history="1">
        <w:r w:rsidRPr="0032190F">
          <w:rPr>
            <w:rStyle w:val="Hyperlink"/>
            <w:szCs w:val="18"/>
            <w:lang w:val="fr-FR" w:eastAsia="en-GB"/>
          </w:rPr>
          <w:t>Bonde 1</w:t>
        </w:r>
      </w:hyperlink>
      <w:r w:rsidR="001C3360" w:rsidRPr="0032190F">
        <w:rPr>
          <w:szCs w:val="18"/>
          <w:lang w:val="fr-FR" w:eastAsia="en-GB"/>
        </w:rPr>
        <w:t xml:space="preserve">. </w:t>
      </w:r>
      <w:r w:rsidRPr="0032190F">
        <w:rPr>
          <w:szCs w:val="18"/>
          <w:lang w:val="fr-FR" w:eastAsia="en-GB"/>
        </w:rPr>
        <w:t>Les types pouvant être reconnus dans le corpus  européen des objets en jade se limitent au modèle dit  septentrional, à tranchant large et droit</w:t>
      </w:r>
      <w:r w:rsidR="00813882" w:rsidRPr="0032190F">
        <w:rPr>
          <w:szCs w:val="18"/>
          <w:lang w:val="fr-FR" w:eastAsia="en-GB"/>
        </w:rPr>
        <w:t xml:space="preserve"> [</w:t>
      </w:r>
      <w:hyperlink r:id="rId9140" w:anchor="Typ_Arm_Hache_Altenstadt_Greenlaw" w:history="1">
        <w:r w:rsidR="00813882" w:rsidRPr="0032190F">
          <w:rPr>
            <w:rStyle w:val="Hyperlink"/>
            <w:lang w:val="fr-FR"/>
          </w:rPr>
          <w:t>Altenstadt/Greenlaw</w:t>
        </w:r>
      </w:hyperlink>
      <w:r w:rsidR="00813882" w:rsidRPr="0032190F">
        <w:rPr>
          <w:lang w:val="fr-FR"/>
        </w:rPr>
        <w:t>]</w:t>
      </w:r>
      <w:r w:rsidRPr="0032190F">
        <w:rPr>
          <w:szCs w:val="18"/>
          <w:lang w:val="fr-FR" w:eastAsia="en-GB"/>
        </w:rPr>
        <w:t>.  Notons enfin que plusieurs incisions larges, censées appartenir  au « vieux fonds mésolithique » couvrant les parois  régionales, recoupent en réalité les signes néolithiques.  D’autres encore sont antérieures aux tracés des haches.(BIB 2274)</w:t>
      </w:r>
      <w:r w:rsidRPr="0032190F">
        <w:rPr>
          <w:lang w:val="fr-FR"/>
        </w:rPr>
        <w:t xml:space="preserve"> </w:t>
      </w:r>
    </w:p>
    <w:p w14:paraId="23A26EB0" w14:textId="77777777" w:rsidR="00A46E5F" w:rsidRPr="0032190F" w:rsidRDefault="00A22BA6" w:rsidP="00BE69D7">
      <w:pPr>
        <w:jc w:val="both"/>
        <w:rPr>
          <w:lang w:val="fr-FR"/>
        </w:rPr>
      </w:pPr>
      <w:r w:rsidRPr="0032190F">
        <w:rPr>
          <w:lang w:val="fr-FR"/>
        </w:rPr>
        <w:t xml:space="preserve"> </w:t>
      </w:r>
    </w:p>
    <w:p w14:paraId="297D1434" w14:textId="77777777" w:rsidR="00A46E5F" w:rsidRPr="0032190F" w:rsidRDefault="00A46E5F" w:rsidP="00A46E5F">
      <w:pPr>
        <w:pStyle w:val="Heading2"/>
      </w:pPr>
      <w:bookmarkStart w:id="3812" w:name="Sit_Vallee_Noirs_6"/>
      <w:r w:rsidRPr="0032190F">
        <w:t>Vallee aux Noirs 6</w:t>
      </w:r>
    </w:p>
    <w:bookmarkEnd w:id="3812"/>
    <w:p w14:paraId="3E7CE68F" w14:textId="77777777" w:rsidR="00B50F67" w:rsidRPr="0032190F" w:rsidRDefault="00B50F67" w:rsidP="00BE69D7">
      <w:pPr>
        <w:jc w:val="both"/>
        <w:rPr>
          <w:lang w:val="fr-FR"/>
        </w:rPr>
      </w:pPr>
    </w:p>
    <w:p w14:paraId="58A5C35B" w14:textId="77777777" w:rsidR="00F22DE5" w:rsidRDefault="00A46E5F" w:rsidP="00B50F67">
      <w:pPr>
        <w:jc w:val="both"/>
      </w:pPr>
      <w:r w:rsidRPr="0032190F">
        <w:rPr>
          <w:lang w:val="fr-FR"/>
        </w:rPr>
        <w:lastRenderedPageBreak/>
        <w:t>Rocher de la Vallée aux Noirs 6</w:t>
      </w:r>
      <w:r w:rsidR="00F22DE5" w:rsidRPr="0032190F">
        <w:rPr>
          <w:lang w:val="fr-FR"/>
        </w:rPr>
        <w:t xml:space="preserve"> </w:t>
      </w:r>
      <w:r w:rsidR="008103E8" w:rsidRPr="0032190F">
        <w:rPr>
          <w:lang w:val="fr-FR"/>
        </w:rPr>
        <w:t xml:space="preserve">à </w:t>
      </w:r>
      <w:r w:rsidR="00D227A6" w:rsidRPr="0032190F">
        <w:rPr>
          <w:lang w:val="fr-FR"/>
        </w:rPr>
        <w:t xml:space="preserve">(Buthiers, </w:t>
      </w:r>
      <w:r w:rsidR="00F22DE5" w:rsidRPr="0032190F">
        <w:rPr>
          <w:lang w:val="fr-FR"/>
        </w:rPr>
        <w:t xml:space="preserve">Seine-et-Marne) </w:t>
      </w:r>
      <w:r w:rsidRPr="0032190F">
        <w:rPr>
          <w:lang w:val="fr-FR"/>
        </w:rPr>
        <w:t xml:space="preserve">(BIB 2274 p. 94). </w:t>
      </w:r>
      <w:r w:rsidR="00C22525">
        <w:t xml:space="preserve">Le bloc </w:t>
      </w:r>
      <w:r w:rsidR="00F22DE5">
        <w:t xml:space="preserve">gravé </w:t>
      </w:r>
      <w:r w:rsidR="00C22525">
        <w:t>est composé de deux faces,</w:t>
      </w:r>
    </w:p>
    <w:p w14:paraId="6A4457DE" w14:textId="77777777" w:rsidR="00F22DE5" w:rsidRDefault="00F22DE5" w:rsidP="00B50F67">
      <w:pPr>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4629"/>
      </w:tblGrid>
      <w:tr w:rsidR="00F22DE5" w14:paraId="686D29D6" w14:textId="77777777" w:rsidTr="00C35EA7">
        <w:trPr>
          <w:jc w:val="center"/>
        </w:trPr>
        <w:tc>
          <w:tcPr>
            <w:tcW w:w="510" w:type="dxa"/>
          </w:tcPr>
          <w:p w14:paraId="5AEBC95F" w14:textId="329A6E5D" w:rsidR="00F22DE5" w:rsidRDefault="00000000" w:rsidP="00C35EA7">
            <w:pPr>
              <w:jc w:val="both"/>
            </w:pPr>
            <w:hyperlink r:id="rId9141" w:anchor="Sit_Vallee_Noirs_6_RA_faceA" w:history="1">
              <w:r w:rsidR="00F22DE5" w:rsidRPr="00F22DE5">
                <w:rPr>
                  <w:rStyle w:val="Hyperlink"/>
                </w:rPr>
                <w:t>A</w:t>
              </w:r>
            </w:hyperlink>
          </w:p>
        </w:tc>
        <w:tc>
          <w:tcPr>
            <w:tcW w:w="4629" w:type="dxa"/>
          </w:tcPr>
          <w:p w14:paraId="229926AB" w14:textId="77777777" w:rsidR="00F22DE5" w:rsidRDefault="00F22DE5" w:rsidP="00C35EA7">
            <w:pPr>
              <w:jc w:val="both"/>
            </w:pPr>
            <w:r>
              <w:t>hache en champs-levé</w:t>
            </w:r>
          </w:p>
        </w:tc>
      </w:tr>
      <w:tr w:rsidR="00F22DE5" w:rsidRPr="006A329A" w14:paraId="6A73E1E4" w14:textId="77777777" w:rsidTr="00C35EA7">
        <w:trPr>
          <w:jc w:val="center"/>
        </w:trPr>
        <w:tc>
          <w:tcPr>
            <w:tcW w:w="510" w:type="dxa"/>
          </w:tcPr>
          <w:p w14:paraId="3EEAEE07" w14:textId="19C1852F" w:rsidR="00F22DE5" w:rsidRDefault="00000000" w:rsidP="00C35EA7">
            <w:pPr>
              <w:jc w:val="both"/>
            </w:pPr>
            <w:hyperlink r:id="rId9142" w:anchor="Sit_Vallee_Noirs_6_RA_faceB" w:history="1">
              <w:r w:rsidR="00F22DE5" w:rsidRPr="00F22DE5">
                <w:rPr>
                  <w:rStyle w:val="Hyperlink"/>
                </w:rPr>
                <w:t>B</w:t>
              </w:r>
            </w:hyperlink>
          </w:p>
        </w:tc>
        <w:tc>
          <w:tcPr>
            <w:tcW w:w="4629" w:type="dxa"/>
          </w:tcPr>
          <w:p w14:paraId="55BA62FA" w14:textId="77777777" w:rsidR="00F22DE5" w:rsidRPr="00C35EA7" w:rsidRDefault="00F22DE5" w:rsidP="00C35EA7">
            <w:pPr>
              <w:jc w:val="both"/>
              <w:rPr>
                <w:lang w:val="fr-FR"/>
              </w:rPr>
            </w:pPr>
            <w:r w:rsidRPr="00C35EA7">
              <w:rPr>
                <w:lang w:val="fr-FR"/>
              </w:rPr>
              <w:t>grand anthropomorphe incisé et composition</w:t>
            </w:r>
          </w:p>
        </w:tc>
      </w:tr>
    </w:tbl>
    <w:p w14:paraId="7AADD632" w14:textId="77777777" w:rsidR="00C22525" w:rsidRPr="0032190F" w:rsidRDefault="00C22525" w:rsidP="00B50F67">
      <w:pPr>
        <w:jc w:val="both"/>
        <w:rPr>
          <w:lang w:val="fr-FR"/>
        </w:rPr>
      </w:pPr>
      <w:r w:rsidRPr="0032190F">
        <w:rPr>
          <w:lang w:val="fr-FR"/>
        </w:rPr>
        <w:t>(SS BIB)</w:t>
      </w:r>
    </w:p>
    <w:p w14:paraId="79FF2B5B" w14:textId="77777777" w:rsidR="00F22DE5" w:rsidRPr="0032190F" w:rsidRDefault="00F22DE5" w:rsidP="00B50F67">
      <w:pPr>
        <w:jc w:val="both"/>
        <w:rPr>
          <w:lang w:val="fr-FR"/>
        </w:rPr>
      </w:pPr>
    </w:p>
    <w:p w14:paraId="4D2F312D" w14:textId="26B9113A" w:rsidR="009B0302" w:rsidRPr="0032190F" w:rsidRDefault="00F22DE5" w:rsidP="00F22DE5">
      <w:pPr>
        <w:autoSpaceDE w:val="0"/>
        <w:autoSpaceDN w:val="0"/>
        <w:adjustRightInd w:val="0"/>
        <w:jc w:val="both"/>
        <w:rPr>
          <w:lang w:val="fr-FR"/>
        </w:rPr>
      </w:pPr>
      <w:r w:rsidRPr="0032190F">
        <w:rPr>
          <w:lang w:val="fr-FR"/>
        </w:rPr>
        <w:t xml:space="preserve">Les haches peuvent être clairement rapprochées du type de </w:t>
      </w:r>
      <w:hyperlink r:id="rId9143" w:anchor="Typ_Arm_Hache_Begude" w:history="1">
        <w:r w:rsidR="00820CBE" w:rsidRPr="0032190F">
          <w:rPr>
            <w:rStyle w:val="Hyperlink"/>
            <w:lang w:val="fr-FR"/>
          </w:rPr>
          <w:t>La Bégude</w:t>
        </w:r>
      </w:hyperlink>
      <w:r w:rsidRPr="0032190F">
        <w:rPr>
          <w:lang w:val="fr-FR"/>
        </w:rPr>
        <w:t xml:space="preserve"> (BIB 2272 et BIB 2274 p. 94). Haches crossée en relief très proche de celle du </w:t>
      </w:r>
      <w:hyperlink r:id="rId9144" w:anchor="Sit_Clouseau_12" w:history="1">
        <w:r w:rsidRPr="0032190F">
          <w:rPr>
            <w:rStyle w:val="Hyperlink"/>
            <w:lang w:val="fr-FR"/>
          </w:rPr>
          <w:t>Closeau</w:t>
        </w:r>
      </w:hyperlink>
      <w:r w:rsidRPr="0032190F">
        <w:rPr>
          <w:lang w:val="fr-FR"/>
        </w:rPr>
        <w:t xml:space="preserve"> (Bénard 2011a ; Caldwell 2013) (BIB 2271)</w:t>
      </w:r>
      <w:r w:rsidR="00510832" w:rsidRPr="0032190F">
        <w:rPr>
          <w:lang w:val="fr-FR"/>
        </w:rPr>
        <w:t xml:space="preserve">. </w:t>
      </w:r>
      <w:r w:rsidR="009B0302" w:rsidRPr="0032190F">
        <w:rPr>
          <w:lang w:val="fr-FR"/>
        </w:rPr>
        <w:t xml:space="preserve">S. Cassen rapproche entre eux différents signes circulaires observés sur des </w:t>
      </w:r>
      <w:hyperlink r:id="rId9145" w:anchor="Cul_Art__GCM" w:history="1">
        <w:r w:rsidR="009B0302" w:rsidRPr="0032190F">
          <w:rPr>
            <w:rStyle w:val="Hyperlink"/>
            <w:lang w:val="fr-FR"/>
          </w:rPr>
          <w:t>GCM</w:t>
        </w:r>
      </w:hyperlink>
      <w:r w:rsidR="009B0302" w:rsidRPr="0032190F">
        <w:rPr>
          <w:lang w:val="fr-FR"/>
        </w:rPr>
        <w:t xml:space="preserve"> (BIB 2278) </w:t>
      </w:r>
      <w:r w:rsidR="00C738D5" w:rsidRPr="0032190F">
        <w:rPr>
          <w:lang w:val="fr-FR"/>
        </w:rPr>
        <w:t xml:space="preserve">v. </w:t>
      </w:r>
      <w:hyperlink r:id="rId9146" w:anchor="Sit_Chemin_Malesherbes" w:history="1">
        <w:r w:rsidR="00C738D5" w:rsidRPr="0032190F">
          <w:rPr>
            <w:rStyle w:val="Hyperlink"/>
            <w:lang w:val="fr-FR"/>
          </w:rPr>
          <w:t>Chemin de Malesherbes</w:t>
        </w:r>
      </w:hyperlink>
      <w:r w:rsidR="00C738D5" w:rsidRPr="0032190F">
        <w:rPr>
          <w:lang w:val="fr-FR"/>
        </w:rPr>
        <w:t xml:space="preserve"> (SS BIB)</w:t>
      </w:r>
    </w:p>
    <w:p w14:paraId="267E7393" w14:textId="77777777" w:rsidR="00F22DE5" w:rsidRPr="0032190F" w:rsidRDefault="00F22DE5" w:rsidP="00B50F67">
      <w:pPr>
        <w:jc w:val="both"/>
        <w:rPr>
          <w:lang w:val="fr-FR"/>
        </w:rPr>
      </w:pPr>
    </w:p>
    <w:p w14:paraId="5C249B47" w14:textId="77777777" w:rsidR="00F22DE5" w:rsidRPr="0032190F" w:rsidRDefault="00F22DE5" w:rsidP="00F22DE5">
      <w:pPr>
        <w:pStyle w:val="Heading3"/>
      </w:pPr>
      <w:bookmarkStart w:id="3813" w:name="Sit_Vallee_Noirs_6_RA_faceA"/>
      <w:r w:rsidRPr="0032190F">
        <w:t>Face A</w:t>
      </w:r>
    </w:p>
    <w:bookmarkEnd w:id="3813"/>
    <w:p w14:paraId="0365DA93" w14:textId="77777777" w:rsidR="00F22DE5" w:rsidRPr="0032190F" w:rsidRDefault="00F22DE5" w:rsidP="00F22DE5">
      <w:pPr>
        <w:rPr>
          <w:lang w:val="fr-FR"/>
        </w:rPr>
      </w:pPr>
      <w:r w:rsidRPr="0032190F">
        <w:rPr>
          <w:lang w:val="fr-FR"/>
        </w:rPr>
        <w:t>Anciennent connue. Une hache gravée en champs-levé (BIB 2271)</w:t>
      </w:r>
    </w:p>
    <w:p w14:paraId="757EDC77" w14:textId="77777777" w:rsidR="00F22DE5" w:rsidRPr="0032190F" w:rsidRDefault="00F22DE5" w:rsidP="00F22DE5">
      <w:pPr>
        <w:rPr>
          <w:lang w:val="fr-FR"/>
        </w:rPr>
      </w:pPr>
    </w:p>
    <w:p w14:paraId="1EDCC1BC" w14:textId="77777777" w:rsidR="00F22DE5" w:rsidRPr="0032190F" w:rsidRDefault="00F22DE5" w:rsidP="003E6795">
      <w:pPr>
        <w:pStyle w:val="Heading3"/>
      </w:pPr>
      <w:bookmarkStart w:id="3814" w:name="Sit_Vallee_Noirs_6_RA_faceB"/>
      <w:r w:rsidRPr="0032190F">
        <w:t>Face B</w:t>
      </w:r>
      <w:bookmarkEnd w:id="3814"/>
    </w:p>
    <w:p w14:paraId="1601108E" w14:textId="77777777" w:rsidR="00F22DE5" w:rsidRPr="0032190F" w:rsidRDefault="00F22DE5" w:rsidP="00F22DE5">
      <w:pPr>
        <w:rPr>
          <w:lang w:val="fr-FR"/>
        </w:rPr>
      </w:pPr>
      <w:r w:rsidRPr="0032190F">
        <w:rPr>
          <w:lang w:val="fr-FR"/>
        </w:rPr>
        <w:t>C’est la face gravée découvert par S. Cassen en 2013 (BIB 2271)</w:t>
      </w:r>
    </w:p>
    <w:p w14:paraId="41E4E776" w14:textId="77777777" w:rsidR="00F22DE5" w:rsidRPr="0032190F" w:rsidRDefault="00F22DE5" w:rsidP="00F22DE5">
      <w:pPr>
        <w:rPr>
          <w:lang w:val="fr-FR"/>
        </w:rPr>
      </w:pPr>
    </w:p>
    <w:p w14:paraId="05906579" w14:textId="77777777" w:rsidR="005B6EF8" w:rsidRPr="0032190F" w:rsidRDefault="005B6EF8" w:rsidP="00F22DE5">
      <w:pPr>
        <w:pStyle w:val="Heading4"/>
      </w:pPr>
      <w:r w:rsidRPr="0032190F">
        <w:t>Composition</w:t>
      </w:r>
    </w:p>
    <w:p w14:paraId="0F919100" w14:textId="77777777" w:rsidR="005B6EF8" w:rsidRPr="0032190F" w:rsidRDefault="005B6EF8" w:rsidP="00F22DE5">
      <w:pPr>
        <w:rPr>
          <w:lang w:val="fr-FR"/>
        </w:rPr>
      </w:pPr>
    </w:p>
    <w:p w14:paraId="5E746FC2" w14:textId="77777777" w:rsidR="005B6EF8" w:rsidRPr="0032190F" w:rsidRDefault="00F22DE5" w:rsidP="00820CBE">
      <w:pPr>
        <w:rPr>
          <w:lang w:val="fr-FR"/>
        </w:rPr>
      </w:pPr>
      <w:r w:rsidRPr="0032190F">
        <w:rPr>
          <w:lang w:val="fr-FR"/>
        </w:rPr>
        <w:t>Les trois motifs principaux : hache emmanchée, personnage debout, bateaux sans équipage (BIB 2278 p. 884)</w:t>
      </w:r>
      <w:r w:rsidR="00820CBE" w:rsidRPr="0032190F">
        <w:rPr>
          <w:lang w:val="fr-FR"/>
        </w:rPr>
        <w:t xml:space="preserve"> </w:t>
      </w:r>
      <w:r w:rsidR="005B6EF8" w:rsidRPr="0032190F">
        <w:rPr>
          <w:lang w:val="fr-FR"/>
        </w:rPr>
        <w:t>La suite de motifs est dans le même ordre que ceux d’une stèle dressée en presqu’île de Rhuys (Kermaillard, Morbihan) (BIB 2274 p. 95)</w:t>
      </w:r>
    </w:p>
    <w:p w14:paraId="33F05F9C" w14:textId="77777777" w:rsidR="005B6EF8" w:rsidRPr="0032190F" w:rsidRDefault="005B6EF8" w:rsidP="00F22DE5">
      <w:pPr>
        <w:jc w:val="both"/>
        <w:rPr>
          <w:lang w:val="fr-FR"/>
        </w:rPr>
      </w:pPr>
    </w:p>
    <w:p w14:paraId="2790C05C" w14:textId="77777777" w:rsidR="005B6EF8" w:rsidRPr="0032190F" w:rsidRDefault="005B6EF8" w:rsidP="00647EA0">
      <w:pPr>
        <w:pStyle w:val="Heading5"/>
      </w:pPr>
      <w:r w:rsidRPr="0032190F">
        <w:t>Gravures</w:t>
      </w:r>
    </w:p>
    <w:p w14:paraId="77305758" w14:textId="77777777" w:rsidR="005B6EF8" w:rsidRPr="0032190F" w:rsidRDefault="005B6EF8" w:rsidP="00F22DE5">
      <w:pPr>
        <w:jc w:val="both"/>
        <w:rPr>
          <w:lang w:val="fr-FR"/>
        </w:rPr>
      </w:pPr>
    </w:p>
    <w:p w14:paraId="1493C794" w14:textId="77777777" w:rsidR="005B6EF8" w:rsidRPr="0032190F" w:rsidRDefault="009C4655" w:rsidP="00F22DE5">
      <w:pPr>
        <w:pStyle w:val="Heading6"/>
      </w:pPr>
      <w:bookmarkStart w:id="3815" w:name="Sit_Vallee_Noirs_6_RA_faceB_TAC_T_person"/>
      <w:r w:rsidRPr="0032190F">
        <w:t>personnage</w:t>
      </w:r>
    </w:p>
    <w:bookmarkEnd w:id="3815"/>
    <w:p w14:paraId="045C2EF1" w14:textId="77777777" w:rsidR="005B6EF8" w:rsidRPr="0032190F" w:rsidRDefault="005B6EF8" w:rsidP="00F22DE5">
      <w:pPr>
        <w:jc w:val="both"/>
        <w:rPr>
          <w:lang w:val="fr-FR"/>
        </w:rPr>
      </w:pPr>
    </w:p>
    <w:p w14:paraId="5F81938A" w14:textId="480878F9" w:rsidR="00EC4DBD" w:rsidRPr="0032190F" w:rsidRDefault="00EC4DBD" w:rsidP="00EC4DBD">
      <w:pPr>
        <w:jc w:val="both"/>
        <w:rPr>
          <w:szCs w:val="18"/>
          <w:lang w:val="fr-FR" w:eastAsia="en-GB"/>
        </w:rPr>
      </w:pPr>
      <w:r w:rsidRPr="0032190F">
        <w:rPr>
          <w:szCs w:val="18"/>
          <w:lang w:val="fr-FR" w:eastAsia="en-GB"/>
        </w:rPr>
        <w:t>en position dominante, un motif anthropomorphe combine</w:t>
      </w:r>
      <w:r w:rsidR="008A6A27" w:rsidRPr="0032190F">
        <w:rPr>
          <w:szCs w:val="18"/>
          <w:lang w:val="fr-FR" w:eastAsia="en-GB"/>
        </w:rPr>
        <w:t xml:space="preserve"> </w:t>
      </w:r>
      <w:r w:rsidRPr="0032190F">
        <w:rPr>
          <w:szCs w:val="18"/>
          <w:lang w:val="fr-FR" w:eastAsia="en-GB"/>
        </w:rPr>
        <w:t>un corps au contour rectiligne et un ensemble céphalique</w:t>
      </w:r>
      <w:r w:rsidR="008A6A27" w:rsidRPr="0032190F">
        <w:rPr>
          <w:szCs w:val="18"/>
          <w:lang w:val="fr-FR" w:eastAsia="en-GB"/>
        </w:rPr>
        <w:t xml:space="preserve"> </w:t>
      </w:r>
      <w:r w:rsidRPr="0032190F">
        <w:rPr>
          <w:szCs w:val="18"/>
          <w:lang w:val="fr-FR" w:eastAsia="en-GB"/>
        </w:rPr>
        <w:t>au dessin curviligne ; au-dessus de la tête qui est signifiéepar un frontal, deux yeux, un nez et une barbe, une« coiffe » constituée de dix signes courbes rayonne endeux ensembles arrangés en symétrie axiale ; plus bas, lecorps du personnage contient de façon « dispersée » six</w:t>
      </w:r>
      <w:r w:rsidR="006A7215" w:rsidRPr="0032190F">
        <w:rPr>
          <w:szCs w:val="18"/>
          <w:lang w:val="fr-FR" w:eastAsia="en-GB"/>
        </w:rPr>
        <w:t xml:space="preserve"> </w:t>
      </w:r>
      <w:r w:rsidRPr="0032190F">
        <w:rPr>
          <w:szCs w:val="18"/>
          <w:lang w:val="fr-FR" w:eastAsia="en-GB"/>
        </w:rPr>
        <w:t>anneaux se rapportant à deux diamètres constants ; sur</w:t>
      </w:r>
      <w:r w:rsidR="00820CBE" w:rsidRPr="0032190F">
        <w:rPr>
          <w:szCs w:val="18"/>
          <w:lang w:val="fr-FR" w:eastAsia="en-GB"/>
        </w:rPr>
        <w:t xml:space="preserve"> </w:t>
      </w:r>
      <w:r w:rsidRPr="0032190F">
        <w:rPr>
          <w:szCs w:val="18"/>
          <w:lang w:val="fr-FR" w:eastAsia="en-GB"/>
        </w:rPr>
        <w:t xml:space="preserve">la foi du modèle connu sur la stèle de </w:t>
      </w:r>
      <w:hyperlink r:id="rId9147" w:anchor="Sit_Rouville" w:history="1">
        <w:r w:rsidR="002F16D0" w:rsidRPr="0032190F">
          <w:rPr>
            <w:rStyle w:val="Hyperlink"/>
            <w:lang w:val="fr-FR"/>
          </w:rPr>
          <w:t>Rouville</w:t>
        </w:r>
      </w:hyperlink>
      <w:r w:rsidR="003E6795" w:rsidRPr="0032190F">
        <w:rPr>
          <w:lang w:val="fr-FR"/>
        </w:rPr>
        <w:t xml:space="preserve"> </w:t>
      </w:r>
      <w:r w:rsidRPr="0032190F">
        <w:rPr>
          <w:szCs w:val="18"/>
          <w:lang w:val="fr-FR" w:eastAsia="en-GB"/>
        </w:rPr>
        <w:t>(Devilliers2005, Bénard 2011a), les quatre appendices accrochésau corps ovoïde doivent figurer les bras et les jambes ; ensorte que le motif tripartite découvert à l’extrémité distaleest gravé au niveau des organes génitaux ; du point devue de la chronographie des tracés, on retiendra que lemotif quadrangulaire en dessous de la tête de l’anthropomorpheest le plus ancien tracé dans la composition ; (BIB 2278 p. 884)</w:t>
      </w:r>
    </w:p>
    <w:p w14:paraId="0905F39F" w14:textId="77777777" w:rsidR="00EC4DBD" w:rsidRPr="0032190F" w:rsidRDefault="00EC4DBD" w:rsidP="00EC4DBD">
      <w:pPr>
        <w:jc w:val="both"/>
        <w:rPr>
          <w:lang w:val="fr-FR"/>
        </w:rPr>
      </w:pPr>
    </w:p>
    <w:p w14:paraId="445FD01C" w14:textId="77777777" w:rsidR="005B6EF8" w:rsidRPr="0032190F" w:rsidRDefault="005B6EF8" w:rsidP="00F22DE5">
      <w:pPr>
        <w:jc w:val="both"/>
        <w:rPr>
          <w:lang w:val="fr-FR"/>
        </w:rPr>
      </w:pPr>
      <w:r w:rsidRPr="0032190F">
        <w:rPr>
          <w:lang w:val="fr-FR"/>
        </w:rPr>
        <w:t>Anthropomorphe incisé de quelque 3m de haut (BIB 2271), à la tête rayonnante en faisceau verticaux et dia</w:t>
      </w:r>
      <w:r w:rsidR="00152188" w:rsidRPr="0032190F">
        <w:rPr>
          <w:lang w:val="fr-FR"/>
        </w:rPr>
        <w:t>g</w:t>
      </w:r>
      <w:r w:rsidRPr="0032190F">
        <w:rPr>
          <w:lang w:val="fr-FR"/>
        </w:rPr>
        <w:t>onaux, de forme triangulaire pointe en bas, (SS BIB)</w:t>
      </w:r>
    </w:p>
    <w:p w14:paraId="2ABFA89A" w14:textId="3A5B4303" w:rsidR="0020721C" w:rsidRPr="0032190F" w:rsidRDefault="005B6EF8" w:rsidP="00F22DE5">
      <w:pPr>
        <w:autoSpaceDE w:val="0"/>
        <w:autoSpaceDN w:val="0"/>
        <w:adjustRightInd w:val="0"/>
        <w:jc w:val="both"/>
        <w:rPr>
          <w:lang w:val="fr-FR"/>
        </w:rPr>
      </w:pPr>
      <w:r w:rsidRPr="0032190F">
        <w:rPr>
          <w:lang w:val="fr-FR"/>
        </w:rPr>
        <w:t>L</w:t>
      </w:r>
      <w:r w:rsidR="00E33AEC" w:rsidRPr="0032190F">
        <w:rPr>
          <w:lang w:val="fr-FR"/>
        </w:rPr>
        <w:t xml:space="preserve">’anthropomorphe est proche de celui de </w:t>
      </w:r>
      <w:hyperlink r:id="rId9148" w:anchor="Sit_Ouche_Beauce" w:history="1">
        <w:r w:rsidR="00E33AEC" w:rsidRPr="0032190F">
          <w:rPr>
            <w:rStyle w:val="Hyperlink"/>
            <w:lang w:val="fr-FR"/>
          </w:rPr>
          <w:t>L’Ouche de Beauce</w:t>
        </w:r>
      </w:hyperlink>
      <w:r w:rsidR="00E33AEC" w:rsidRPr="0032190F">
        <w:rPr>
          <w:lang w:val="fr-FR"/>
        </w:rPr>
        <w:t xml:space="preserve"> (Tarrête 2001); </w:t>
      </w:r>
      <w:hyperlink r:id="rId9149" w:anchor="Sit_Rouville" w:history="1">
        <w:r w:rsidR="00E33AEC" w:rsidRPr="0032190F">
          <w:rPr>
            <w:rStyle w:val="Hyperlink"/>
            <w:lang w:val="fr-FR"/>
          </w:rPr>
          <w:t>Rouville</w:t>
        </w:r>
      </w:hyperlink>
      <w:r w:rsidR="00E33AEC" w:rsidRPr="0032190F">
        <w:rPr>
          <w:lang w:val="fr-FR"/>
        </w:rPr>
        <w:t xml:space="preserve"> (Devilliers 2005) (BIB 2272) </w:t>
      </w:r>
      <w:r w:rsidR="00B50F67" w:rsidRPr="0032190F">
        <w:rPr>
          <w:lang w:val="fr-FR"/>
        </w:rPr>
        <w:t xml:space="preserve">Pour Cassen : « Concernant l’anthropomorphe, le tracé périphérique reconnu en 2013 a bien été suivi sous terre et délimite le corps suivant un modèle similaire inventorié à </w:t>
      </w:r>
      <w:hyperlink r:id="rId9150" w:anchor="Sit_Rouville" w:history="1">
        <w:r w:rsidR="002F16D0" w:rsidRPr="0032190F">
          <w:rPr>
            <w:rStyle w:val="Hyperlink"/>
            <w:lang w:val="fr-FR"/>
          </w:rPr>
          <w:t>Rouville</w:t>
        </w:r>
      </w:hyperlink>
      <w:r w:rsidR="003E6795" w:rsidRPr="0032190F">
        <w:rPr>
          <w:lang w:val="fr-FR"/>
        </w:rPr>
        <w:t xml:space="preserve"> </w:t>
      </w:r>
      <w:r w:rsidR="00A46E5F" w:rsidRPr="0032190F">
        <w:rPr>
          <w:lang w:val="fr-FR"/>
        </w:rPr>
        <w:t>(</w:t>
      </w:r>
      <w:r w:rsidR="00B50F67" w:rsidRPr="0032190F">
        <w:rPr>
          <w:lang w:val="fr-FR"/>
        </w:rPr>
        <w:t>Devilliers 2005 ; Bénard 2011b). Selon cette norme de représentation, si des « bras » ont été identifiés à Rouville, des bras et des jambes semblent en effet pouvoir être reconnus de part et d’autre de l’exemplaire de la Vallée aux Noirs</w:t>
      </w:r>
      <w:r w:rsidR="00E33AEC" w:rsidRPr="0032190F">
        <w:rPr>
          <w:lang w:val="fr-FR"/>
        </w:rPr>
        <w:t>» (BIB 2271 p. 18)</w:t>
      </w:r>
    </w:p>
    <w:p w14:paraId="15B3DB0A" w14:textId="77777777" w:rsidR="0020721C" w:rsidRPr="0032190F" w:rsidRDefault="003E6795" w:rsidP="0020721C">
      <w:pPr>
        <w:pStyle w:val="Heading7"/>
        <w:rPr>
          <w:lang w:val="fr-FR"/>
        </w:rPr>
      </w:pPr>
      <w:r w:rsidRPr="0032190F">
        <w:rPr>
          <w:lang w:val="fr-FR"/>
        </w:rPr>
        <w:lastRenderedPageBreak/>
        <w:t>c</w:t>
      </w:r>
      <w:r w:rsidR="0020721C" w:rsidRPr="0032190F">
        <w:rPr>
          <w:lang w:val="fr-FR"/>
        </w:rPr>
        <w:t xml:space="preserve">ercles </w:t>
      </w:r>
    </w:p>
    <w:p w14:paraId="2FE6BFDD" w14:textId="77777777" w:rsidR="0020721C" w:rsidRPr="0032190F" w:rsidRDefault="0020721C" w:rsidP="00F22DE5">
      <w:pPr>
        <w:autoSpaceDE w:val="0"/>
        <w:autoSpaceDN w:val="0"/>
        <w:adjustRightInd w:val="0"/>
        <w:jc w:val="both"/>
        <w:rPr>
          <w:lang w:val="fr-FR"/>
        </w:rPr>
      </w:pPr>
      <w:r w:rsidRPr="0032190F">
        <w:rPr>
          <w:lang w:val="fr-FR"/>
        </w:rPr>
        <w:t>Au nombre de 7. Leur surface interne a été piquetée en faisan</w:t>
      </w:r>
      <w:r w:rsidR="007B42B8" w:rsidRPr="0032190F">
        <w:rPr>
          <w:lang w:val="fr-FR"/>
        </w:rPr>
        <w:t>t</w:t>
      </w:r>
      <w:r w:rsidRPr="0032190F">
        <w:rPr>
          <w:lang w:val="fr-FR"/>
        </w:rPr>
        <w:t xml:space="preserve"> des disques plutôt que des anneaux (BIB 2278 p. 886)</w:t>
      </w:r>
    </w:p>
    <w:p w14:paraId="425B41B9" w14:textId="77777777" w:rsidR="005B6EF8" w:rsidRPr="0032190F" w:rsidRDefault="005B6EF8" w:rsidP="00F22DE5">
      <w:pPr>
        <w:pStyle w:val="Heading7"/>
        <w:rPr>
          <w:lang w:val="fr-FR"/>
        </w:rPr>
      </w:pPr>
      <w:r w:rsidRPr="0032190F">
        <w:rPr>
          <w:lang w:val="fr-FR"/>
        </w:rPr>
        <w:t>« cache-sexe »</w:t>
      </w:r>
    </w:p>
    <w:p w14:paraId="41F53823" w14:textId="5BAE0FF8" w:rsidR="005B6EF8" w:rsidRPr="0032190F" w:rsidRDefault="005B6EF8" w:rsidP="00F22DE5">
      <w:pPr>
        <w:autoSpaceDE w:val="0"/>
        <w:autoSpaceDN w:val="0"/>
        <w:adjustRightInd w:val="0"/>
        <w:jc w:val="both"/>
        <w:rPr>
          <w:lang w:val="fr-FR"/>
        </w:rPr>
      </w:pPr>
      <w:r w:rsidRPr="0032190F">
        <w:rPr>
          <w:lang w:val="fr-FR"/>
        </w:rPr>
        <w:t xml:space="preserve">La partie inférieure de l’anthropomorphe qui montre trois appendices recourbé vers le bas est interprété comme un « cache-sexe » par S. Cassen (BIB 2278 p. 883) : « entre ces jambes vient s’accrocher un grand motif tripartite intrigant. Mais au « pagne » et au « sexe masculin » interprétés par nos collègues en partie basse de l’anthropomorphe à </w:t>
      </w:r>
      <w:hyperlink r:id="rId9151" w:anchor="Sit_Rouville" w:history="1">
        <w:r w:rsidRPr="0032190F">
          <w:rPr>
            <w:rStyle w:val="Hyperlink"/>
            <w:lang w:val="fr-FR"/>
          </w:rPr>
          <w:t>Rouville</w:t>
        </w:r>
      </w:hyperlink>
      <w:r w:rsidRPr="0032190F">
        <w:rPr>
          <w:lang w:val="fr-FR"/>
        </w:rPr>
        <w:t xml:space="preserve"> ne peut plus correspondre [à la représentation de Rouville] la composition semblable décrite à Buthiers. Nous proposons d’y reconnaître uniquement un cache-sexe en fourrure animale» (BIB 2271 p. 18)</w:t>
      </w:r>
    </w:p>
    <w:p w14:paraId="77778010" w14:textId="61AF476C" w:rsidR="00C22525" w:rsidRPr="0032190F" w:rsidRDefault="00C22525" w:rsidP="00F22DE5">
      <w:pPr>
        <w:autoSpaceDE w:val="0"/>
        <w:autoSpaceDN w:val="0"/>
        <w:adjustRightInd w:val="0"/>
        <w:jc w:val="both"/>
        <w:rPr>
          <w:lang w:val="fr-FR"/>
        </w:rPr>
      </w:pPr>
      <w:r w:rsidRPr="0032190F">
        <w:rPr>
          <w:lang w:val="fr-FR"/>
        </w:rPr>
        <w:t>S. Cassen précise qu’il peut s’agir d’un cache-sexe en « fourrure de chat sauvage » (BIB 2278 p. 883)</w:t>
      </w:r>
      <w:r w:rsidR="002F16D0" w:rsidRPr="0032190F">
        <w:rPr>
          <w:lang w:val="fr-FR"/>
        </w:rPr>
        <w:t xml:space="preserve"> qui renverrait à la découverte sur l’ilot d’</w:t>
      </w:r>
      <w:hyperlink r:id="rId9152" w:anchor="Sit_Er_Yoh" w:history="1">
        <w:r w:rsidR="002F16D0" w:rsidRPr="0032190F">
          <w:rPr>
            <w:rStyle w:val="Hyperlink"/>
            <w:lang w:val="fr-FR"/>
          </w:rPr>
          <w:t>Er Yoh</w:t>
        </w:r>
      </w:hyperlink>
      <w:r w:rsidR="002F16D0" w:rsidRPr="0032190F">
        <w:rPr>
          <w:lang w:val="fr-FR"/>
        </w:rPr>
        <w:t xml:space="preserve"> (BIB 2278 p. 898)</w:t>
      </w:r>
    </w:p>
    <w:p w14:paraId="3E78CE7D" w14:textId="77777777" w:rsidR="005B6EF8" w:rsidRPr="0032190F" w:rsidRDefault="005B6EF8" w:rsidP="00F22DE5">
      <w:pPr>
        <w:autoSpaceDE w:val="0"/>
        <w:autoSpaceDN w:val="0"/>
        <w:adjustRightInd w:val="0"/>
        <w:jc w:val="both"/>
        <w:rPr>
          <w:lang w:val="fr-FR"/>
        </w:rPr>
      </w:pPr>
    </w:p>
    <w:p w14:paraId="3B9661CF" w14:textId="77777777" w:rsidR="005B6EF8" w:rsidRPr="0032190F" w:rsidRDefault="005B6EF8" w:rsidP="00F22DE5">
      <w:pPr>
        <w:autoSpaceDE w:val="0"/>
        <w:autoSpaceDN w:val="0"/>
        <w:adjustRightInd w:val="0"/>
        <w:jc w:val="both"/>
        <w:rPr>
          <w:rStyle w:val="Hyperlink"/>
          <w:lang w:val="fr-FR"/>
        </w:rPr>
      </w:pPr>
      <w:r w:rsidRPr="0032190F">
        <w:rPr>
          <w:lang w:val="fr-FR"/>
        </w:rPr>
        <w:t xml:space="preserve">v. [tubercule, racine] </w:t>
      </w:r>
      <w:hyperlink w:anchor="Sit_Pla_Petracos" w:history="1">
        <w:r w:rsidRPr="0032190F">
          <w:rPr>
            <w:rStyle w:val="Hyperlink"/>
            <w:lang w:val="fr-FR"/>
          </w:rPr>
          <w:t>Pla de Petracos</w:t>
        </w:r>
      </w:hyperlink>
    </w:p>
    <w:p w14:paraId="13331838" w14:textId="77777777" w:rsidR="005B6EF8" w:rsidRPr="0032190F" w:rsidRDefault="005B6EF8" w:rsidP="00F22DE5">
      <w:pPr>
        <w:autoSpaceDE w:val="0"/>
        <w:autoSpaceDN w:val="0"/>
        <w:adjustRightInd w:val="0"/>
        <w:jc w:val="both"/>
        <w:rPr>
          <w:lang w:val="fr-FR"/>
        </w:rPr>
      </w:pPr>
    </w:p>
    <w:p w14:paraId="2A34E3E7" w14:textId="77777777" w:rsidR="005B6EF8" w:rsidRPr="0032190F" w:rsidRDefault="005B6EF8" w:rsidP="00F22DE5">
      <w:pPr>
        <w:pStyle w:val="Heading6"/>
      </w:pPr>
      <w:r w:rsidRPr="0032190F">
        <w:t>Hache</w:t>
      </w:r>
      <w:r w:rsidR="00221120" w:rsidRPr="0032190F">
        <w:t xml:space="preserve"> et anneau</w:t>
      </w:r>
    </w:p>
    <w:p w14:paraId="4A17DA4D" w14:textId="262579C2" w:rsidR="00221120" w:rsidRPr="0032190F" w:rsidRDefault="00000000" w:rsidP="00221120">
      <w:pPr>
        <w:rPr>
          <w:lang w:val="fr-FR"/>
        </w:rPr>
      </w:pPr>
      <w:hyperlink r:id="rId9153" w:anchor="Cul_Art_TAC_a_anneau_x_hache" w:history="1">
        <w:r w:rsidR="00221120" w:rsidRPr="0032190F">
          <w:rPr>
            <w:rStyle w:val="Hyperlink"/>
            <w:lang w:val="fr-FR"/>
          </w:rPr>
          <w:t>anneau / hache</w:t>
        </w:r>
      </w:hyperlink>
    </w:p>
    <w:p w14:paraId="101E9D75" w14:textId="77777777" w:rsidR="00221120" w:rsidRPr="0032190F" w:rsidRDefault="00221120" w:rsidP="00221120">
      <w:pPr>
        <w:rPr>
          <w:lang w:val="fr-FR"/>
        </w:rPr>
      </w:pPr>
    </w:p>
    <w:p w14:paraId="018B510C" w14:textId="23149658" w:rsidR="00221120" w:rsidRPr="0032190F" w:rsidRDefault="007B42B8" w:rsidP="00221120">
      <w:pPr>
        <w:rPr>
          <w:lang w:val="fr-FR"/>
        </w:rPr>
      </w:pPr>
      <w:r w:rsidRPr="0032190F">
        <w:rPr>
          <w:lang w:val="fr-FR"/>
        </w:rPr>
        <w:t>U</w:t>
      </w:r>
      <w:r w:rsidR="00EC4DBD" w:rsidRPr="0032190F">
        <w:rPr>
          <w:lang w:val="fr-FR"/>
        </w:rPr>
        <w:t>ne hache emmanchée néolithique est placée à la verticale,</w:t>
      </w:r>
      <w:r w:rsidR="00221120" w:rsidRPr="0032190F">
        <w:rPr>
          <w:lang w:val="fr-FR"/>
        </w:rPr>
        <w:t xml:space="preserve"> </w:t>
      </w:r>
      <w:r w:rsidR="00EC4DBD" w:rsidRPr="0032190F">
        <w:rPr>
          <w:lang w:val="fr-FR"/>
        </w:rPr>
        <w:t>tranchant de la lame orienté vers la droite, venant au</w:t>
      </w:r>
      <w:r w:rsidR="00152188" w:rsidRPr="0032190F">
        <w:rPr>
          <w:lang w:val="fr-FR"/>
        </w:rPr>
        <w:t xml:space="preserve"> </w:t>
      </w:r>
      <w:r w:rsidR="00EC4DBD" w:rsidRPr="0032190F">
        <w:rPr>
          <w:lang w:val="fr-FR"/>
        </w:rPr>
        <w:t>contact d’un personnage debout ; son manche est crossé</w:t>
      </w:r>
      <w:r w:rsidR="00221120" w:rsidRPr="0032190F">
        <w:rPr>
          <w:lang w:val="fr-FR"/>
        </w:rPr>
        <w:t xml:space="preserve"> </w:t>
      </w:r>
      <w:r w:rsidR="00EC4DBD" w:rsidRPr="0032190F">
        <w:rPr>
          <w:lang w:val="fr-FR"/>
        </w:rPr>
        <w:t>mais peu recourbé et son extrémité proximale est encerclée</w:t>
      </w:r>
      <w:r w:rsidR="006A7215" w:rsidRPr="0032190F">
        <w:rPr>
          <w:lang w:val="fr-FR"/>
        </w:rPr>
        <w:t xml:space="preserve"> </w:t>
      </w:r>
      <w:r w:rsidR="00EC4DBD" w:rsidRPr="0032190F">
        <w:rPr>
          <w:lang w:val="fr-FR"/>
        </w:rPr>
        <w:t xml:space="preserve">d’un </w:t>
      </w:r>
      <w:hyperlink r:id="rId9154" w:anchor="Cul_Art_TAC_T_t_anneau" w:history="1">
        <w:r w:rsidR="00EC4DBD" w:rsidRPr="0032190F">
          <w:rPr>
            <w:rStyle w:val="Hyperlink"/>
            <w:lang w:val="fr-FR"/>
          </w:rPr>
          <w:t>anneau</w:t>
        </w:r>
      </w:hyperlink>
      <w:r w:rsidR="00EC4DBD" w:rsidRPr="0032190F">
        <w:rPr>
          <w:lang w:val="fr-FR"/>
        </w:rPr>
        <w:t xml:space="preserve"> ; au-dessus de l’anneau, et comme accrochésau manche, quatre signes courbes « cornus » sonttemporairement interprétés comme un trophée de caninesde suidé, grès et défenses surperposés, par paires (BIB 2278 p. 884)</w:t>
      </w:r>
      <w:r w:rsidRPr="0032190F">
        <w:rPr>
          <w:lang w:val="fr-FR"/>
        </w:rPr>
        <w:t>.</w:t>
      </w:r>
      <w:r w:rsidR="00221120" w:rsidRPr="0032190F">
        <w:rPr>
          <w:lang w:val="fr-FR"/>
        </w:rPr>
        <w:t xml:space="preserve"> anneau interprété comme un objet réel (BIB 2278 p. 886)</w:t>
      </w:r>
    </w:p>
    <w:p w14:paraId="58B0EE08" w14:textId="6A238284" w:rsidR="0020721C" w:rsidRPr="0032190F" w:rsidRDefault="007B42B8" w:rsidP="00EC4DBD">
      <w:pPr>
        <w:autoSpaceDE w:val="0"/>
        <w:autoSpaceDN w:val="0"/>
        <w:adjustRightInd w:val="0"/>
        <w:jc w:val="both"/>
        <w:rPr>
          <w:lang w:val="fr-FR"/>
        </w:rPr>
      </w:pPr>
      <w:r w:rsidRPr="0032190F">
        <w:rPr>
          <w:szCs w:val="18"/>
          <w:lang w:val="fr-FR" w:eastAsia="en-GB"/>
        </w:rPr>
        <w:t xml:space="preserve">Le placement de l’anneau gravé à l’extrémité proximale du manche de la hache polie fait immédiatement penser à l’introduction de la pointe proximale de la hache extraordinaire du </w:t>
      </w:r>
      <w:hyperlink r:id="rId9155" w:anchor="Sit_Mane_Er_Horeck" w:history="1">
        <w:r w:rsidRPr="0032190F">
          <w:rPr>
            <w:rStyle w:val="Hyperlink"/>
            <w:szCs w:val="18"/>
            <w:lang w:val="fr-FR" w:eastAsia="en-GB"/>
          </w:rPr>
          <w:t>Mané-er-Hroëck</w:t>
        </w:r>
      </w:hyperlink>
      <w:r w:rsidRPr="0032190F">
        <w:rPr>
          <w:szCs w:val="18"/>
          <w:lang w:val="fr-FR" w:eastAsia="en-GB"/>
        </w:rPr>
        <w:t>, dans un anneau également en jade (Cassen 2012) (BIB 2278 p. 891)</w:t>
      </w:r>
      <w:r w:rsidR="003E6795" w:rsidRPr="0032190F">
        <w:rPr>
          <w:szCs w:val="18"/>
          <w:lang w:val="fr-FR" w:eastAsia="en-GB"/>
        </w:rPr>
        <w:t xml:space="preserve"> </w:t>
      </w:r>
      <w:r w:rsidRPr="0032190F">
        <w:rPr>
          <w:lang w:val="fr-FR"/>
        </w:rPr>
        <w:t xml:space="preserve">Une hache de type </w:t>
      </w:r>
      <w:hyperlink r:id="rId9156" w:anchor="Typ_Arm_Hache_Begude" w:history="1">
        <w:r w:rsidR="00820CBE" w:rsidRPr="0032190F">
          <w:rPr>
            <w:rStyle w:val="Hyperlink"/>
            <w:lang w:val="fr-FR"/>
          </w:rPr>
          <w:t>La Bégude</w:t>
        </w:r>
      </w:hyperlink>
      <w:r w:rsidR="00820CBE" w:rsidRPr="0032190F">
        <w:rPr>
          <w:lang w:val="fr-FR"/>
        </w:rPr>
        <w:t xml:space="preserve"> </w:t>
      </w:r>
      <w:r w:rsidRPr="0032190F">
        <w:rPr>
          <w:lang w:val="fr-FR"/>
        </w:rPr>
        <w:t>qui renvoie à un Néolithique plutôt ancien (BIB 2278 p. 890)</w:t>
      </w:r>
    </w:p>
    <w:p w14:paraId="16A89D59" w14:textId="60B12C6A" w:rsidR="007B42B8" w:rsidRPr="0032190F" w:rsidRDefault="007B42B8" w:rsidP="00EC4DBD">
      <w:pPr>
        <w:autoSpaceDE w:val="0"/>
        <w:autoSpaceDN w:val="0"/>
        <w:adjustRightInd w:val="0"/>
        <w:jc w:val="both"/>
        <w:rPr>
          <w:lang w:val="fr-FR"/>
        </w:rPr>
      </w:pPr>
      <w:r w:rsidRPr="0032190F">
        <w:rPr>
          <w:lang w:val="fr-FR"/>
        </w:rPr>
        <w:t xml:space="preserve">Les quatre signes courbes, deux et deux de part et d’autre du manche de la hache sont interprétés par S. Cassen comme des défenses de suidès, comme dans </w:t>
      </w:r>
      <w:r w:rsidR="00E42269" w:rsidRPr="0032190F">
        <w:rPr>
          <w:lang w:val="fr-FR"/>
        </w:rPr>
        <w:t>la nécropole</w:t>
      </w:r>
      <w:r w:rsidRPr="0032190F">
        <w:rPr>
          <w:lang w:val="fr-FR"/>
        </w:rPr>
        <w:t xml:space="preserve"> voisi</w:t>
      </w:r>
      <w:r w:rsidR="00E42269" w:rsidRPr="0032190F">
        <w:rPr>
          <w:lang w:val="fr-FR"/>
        </w:rPr>
        <w:t>ne</w:t>
      </w:r>
      <w:r w:rsidRPr="0032190F">
        <w:rPr>
          <w:lang w:val="fr-FR"/>
        </w:rPr>
        <w:t xml:space="preserve"> de </w:t>
      </w:r>
      <w:hyperlink r:id="rId9157" w:anchor="Sit_Fiefs" w:history="1">
        <w:r w:rsidRPr="0032190F">
          <w:rPr>
            <w:rStyle w:val="Hyperlink"/>
            <w:lang w:val="fr-FR"/>
          </w:rPr>
          <w:t>Fiefs</w:t>
        </w:r>
      </w:hyperlink>
      <w:r w:rsidRPr="0032190F">
        <w:rPr>
          <w:lang w:val="fr-FR"/>
        </w:rPr>
        <w:t xml:space="preserve"> (BIB 2278 p. 893)</w:t>
      </w:r>
    </w:p>
    <w:p w14:paraId="5DA9289C" w14:textId="77777777" w:rsidR="0020721C" w:rsidRPr="0032190F" w:rsidRDefault="00221120" w:rsidP="0020721C">
      <w:pPr>
        <w:pStyle w:val="Heading7"/>
        <w:rPr>
          <w:lang w:val="fr-FR"/>
        </w:rPr>
      </w:pPr>
      <w:r w:rsidRPr="0032190F">
        <w:rPr>
          <w:lang w:val="fr-FR"/>
        </w:rPr>
        <w:t>anneau</w:t>
      </w:r>
    </w:p>
    <w:p w14:paraId="3D87DB3D" w14:textId="77777777" w:rsidR="00EC4DBD" w:rsidRPr="0032190F" w:rsidRDefault="00EC4DBD" w:rsidP="00EC4DBD">
      <w:pPr>
        <w:pStyle w:val="Heading6"/>
      </w:pPr>
      <w:r w:rsidRPr="0032190F">
        <w:t>Barques</w:t>
      </w:r>
    </w:p>
    <w:p w14:paraId="1FF28296" w14:textId="77777777" w:rsidR="00A46E5F" w:rsidRPr="0032190F" w:rsidRDefault="00A46E5F" w:rsidP="00E33AEC">
      <w:pPr>
        <w:autoSpaceDE w:val="0"/>
        <w:autoSpaceDN w:val="0"/>
        <w:adjustRightInd w:val="0"/>
        <w:jc w:val="both"/>
        <w:rPr>
          <w:rStyle w:val="Hyperlink"/>
          <w:lang w:val="fr-FR"/>
        </w:rPr>
      </w:pPr>
    </w:p>
    <w:p w14:paraId="35887CA6" w14:textId="77777777" w:rsidR="00EC4DBD" w:rsidRPr="0032190F" w:rsidRDefault="003E6795" w:rsidP="00EC4DBD">
      <w:pPr>
        <w:pStyle w:val="Heading7"/>
        <w:rPr>
          <w:rStyle w:val="Hyperlink"/>
          <w:color w:val="000000" w:themeColor="text1"/>
          <w:u w:val="none"/>
          <w:lang w:val="fr-FR"/>
        </w:rPr>
      </w:pPr>
      <w:r w:rsidRPr="0032190F">
        <w:rPr>
          <w:rStyle w:val="Hyperlink"/>
          <w:color w:val="000000" w:themeColor="text1"/>
          <w:u w:val="none"/>
          <w:lang w:val="fr-FR"/>
        </w:rPr>
        <w:t>p</w:t>
      </w:r>
      <w:r w:rsidR="00EC4DBD" w:rsidRPr="0032190F">
        <w:rPr>
          <w:rStyle w:val="Hyperlink"/>
          <w:color w:val="000000" w:themeColor="text1"/>
          <w:u w:val="none"/>
          <w:lang w:val="fr-FR"/>
        </w:rPr>
        <w:t>etite barque</w:t>
      </w:r>
    </w:p>
    <w:p w14:paraId="5022C312" w14:textId="77777777" w:rsidR="003E6795" w:rsidRPr="0032190F" w:rsidRDefault="0020721C" w:rsidP="003E6795">
      <w:pPr>
        <w:rPr>
          <w:lang w:val="fr-FR" w:eastAsia="en-GB"/>
        </w:rPr>
      </w:pPr>
      <w:r w:rsidRPr="0032190F">
        <w:rPr>
          <w:lang w:val="fr-FR" w:eastAsia="en-GB"/>
        </w:rPr>
        <w:t>U</w:t>
      </w:r>
      <w:r w:rsidR="00EC4DBD" w:rsidRPr="0032190F">
        <w:rPr>
          <w:lang w:val="fr-FR" w:eastAsia="en-GB"/>
        </w:rPr>
        <w:t>n motif en croissant ouvert sur le haut vient s’accoler</w:t>
      </w:r>
      <w:r w:rsidR="003E6795" w:rsidRPr="0032190F">
        <w:rPr>
          <w:lang w:val="fr-FR" w:eastAsia="en-GB"/>
        </w:rPr>
        <w:t xml:space="preserve"> </w:t>
      </w:r>
      <w:r w:rsidR="00EC4DBD" w:rsidRPr="0032190F">
        <w:rPr>
          <w:lang w:val="fr-FR" w:eastAsia="en-GB"/>
        </w:rPr>
        <w:t>au personnage précédent, en vis-à-vis de la hache ; il</w:t>
      </w:r>
      <w:r w:rsidR="00B42557" w:rsidRPr="0032190F">
        <w:rPr>
          <w:lang w:val="fr-FR" w:eastAsia="en-GB"/>
        </w:rPr>
        <w:t xml:space="preserve"> </w:t>
      </w:r>
      <w:r w:rsidR="00EC4DBD" w:rsidRPr="0032190F">
        <w:rPr>
          <w:lang w:val="fr-FR" w:eastAsia="en-GB"/>
        </w:rPr>
        <w:t>est dissymétrique et, par analogie avec le motif suivant</w:t>
      </w:r>
      <w:r w:rsidR="00B42557" w:rsidRPr="0032190F">
        <w:rPr>
          <w:lang w:val="fr-FR" w:eastAsia="en-GB"/>
        </w:rPr>
        <w:t xml:space="preserve"> </w:t>
      </w:r>
      <w:r w:rsidR="00EC4DBD" w:rsidRPr="0032190F">
        <w:rPr>
          <w:lang w:val="fr-FR" w:eastAsia="en-GB"/>
        </w:rPr>
        <w:t>inscrit sur sa droite, est interprété comme une embarcation</w:t>
      </w:r>
      <w:r w:rsidR="00B42557" w:rsidRPr="0032190F">
        <w:rPr>
          <w:lang w:val="fr-FR" w:eastAsia="en-GB"/>
        </w:rPr>
        <w:t xml:space="preserve"> </w:t>
      </w:r>
      <w:r w:rsidR="00EC4DBD" w:rsidRPr="0032190F">
        <w:rPr>
          <w:lang w:val="fr-FR" w:eastAsia="en-GB"/>
        </w:rPr>
        <w:t xml:space="preserve">sans équipage, avec aviron de gouverne </w:t>
      </w:r>
      <w:r w:rsidR="003E6795" w:rsidRPr="0032190F">
        <w:rPr>
          <w:lang w:val="fr-FR" w:eastAsia="en-GB"/>
        </w:rPr>
        <w:t xml:space="preserve">courbé,placé sur le côté droit </w:t>
      </w:r>
      <w:r w:rsidR="00EC4DBD" w:rsidRPr="0032190F">
        <w:rPr>
          <w:lang w:val="fr-FR" w:eastAsia="en-GB"/>
        </w:rPr>
        <w:t>(BIB 2278 p. 884)</w:t>
      </w:r>
    </w:p>
    <w:p w14:paraId="60A2706A" w14:textId="77777777" w:rsidR="00EC4DBD" w:rsidRPr="0032190F" w:rsidRDefault="003E6795" w:rsidP="00EC4DBD">
      <w:pPr>
        <w:pStyle w:val="Heading7"/>
        <w:rPr>
          <w:lang w:val="fr-FR" w:eastAsia="en-GB"/>
        </w:rPr>
      </w:pPr>
      <w:r w:rsidRPr="0032190F">
        <w:rPr>
          <w:lang w:val="fr-FR" w:eastAsia="en-GB"/>
        </w:rPr>
        <w:t>g</w:t>
      </w:r>
      <w:r w:rsidR="00EC4DBD" w:rsidRPr="0032190F">
        <w:rPr>
          <w:lang w:val="fr-FR" w:eastAsia="en-GB"/>
        </w:rPr>
        <w:t>rande barque</w:t>
      </w:r>
    </w:p>
    <w:p w14:paraId="52BF7B68" w14:textId="77777777" w:rsidR="00EC4DBD" w:rsidRPr="0032190F" w:rsidRDefault="00EC4DBD" w:rsidP="00EC4DBD">
      <w:pPr>
        <w:autoSpaceDE w:val="0"/>
        <w:autoSpaceDN w:val="0"/>
        <w:adjustRightInd w:val="0"/>
        <w:jc w:val="both"/>
        <w:rPr>
          <w:rFonts w:ascii="Univers-Light" w:hAnsi="Univers-Light" w:cs="Univers-Light"/>
          <w:sz w:val="18"/>
          <w:szCs w:val="18"/>
          <w:lang w:val="fr-FR" w:eastAsia="en-GB"/>
        </w:rPr>
      </w:pPr>
    </w:p>
    <w:p w14:paraId="16EE2A03" w14:textId="77777777" w:rsidR="00EC4DBD" w:rsidRPr="0032190F" w:rsidRDefault="0020721C" w:rsidP="00EC4DBD">
      <w:pPr>
        <w:autoSpaceDE w:val="0"/>
        <w:autoSpaceDN w:val="0"/>
        <w:adjustRightInd w:val="0"/>
        <w:jc w:val="both"/>
        <w:rPr>
          <w:szCs w:val="18"/>
          <w:lang w:val="fr-FR" w:eastAsia="en-GB"/>
        </w:rPr>
      </w:pPr>
      <w:r w:rsidRPr="0032190F">
        <w:rPr>
          <w:szCs w:val="18"/>
          <w:lang w:val="fr-FR" w:eastAsia="en-GB"/>
        </w:rPr>
        <w:t>I</w:t>
      </w:r>
      <w:r w:rsidR="00EC4DBD" w:rsidRPr="0032190F">
        <w:rPr>
          <w:szCs w:val="18"/>
          <w:lang w:val="fr-FR" w:eastAsia="en-GB"/>
        </w:rPr>
        <w:t xml:space="preserve">nstallé sur un vaste pli naturel et arrondi dans le grès,trop proche d’une ondulation imageant une vague pourque cette coïncidence soit le résultat d’un simple hasard,un large motif en croissant présente deux extrémitésfort dissemblables ; à gauche une rupture de pente anguleusedégage une </w:t>
      </w:r>
      <w:r w:rsidR="00EC4DBD" w:rsidRPr="0032190F">
        <w:rPr>
          <w:szCs w:val="18"/>
          <w:lang w:val="fr-FR" w:eastAsia="en-GB"/>
        </w:rPr>
        <w:lastRenderedPageBreak/>
        <w:t>extrémité rectiligne et verticale, tandisqu’à droite la remontée de la ligne se fait sans pointd’inflexion, mais barrée d’un signe courbé vers le bas ; la</w:t>
      </w:r>
      <w:r w:rsidR="003E6795" w:rsidRPr="0032190F">
        <w:rPr>
          <w:szCs w:val="18"/>
          <w:lang w:val="fr-FR" w:eastAsia="en-GB"/>
        </w:rPr>
        <w:t xml:space="preserve"> </w:t>
      </w:r>
      <w:r w:rsidR="00EC4DBD" w:rsidRPr="0032190F">
        <w:rPr>
          <w:szCs w:val="18"/>
          <w:lang w:val="fr-FR" w:eastAsia="en-GB"/>
        </w:rPr>
        <w:t>morphologie de l’ensemble fait fortement penser à uneembarcation avec aviron de gouverne.(BIB 2278 p. 884)</w:t>
      </w:r>
    </w:p>
    <w:p w14:paraId="49CE77C7" w14:textId="77777777" w:rsidR="00C738D5" w:rsidRPr="0032190F" w:rsidRDefault="00C738D5" w:rsidP="00EC4DBD">
      <w:pPr>
        <w:autoSpaceDE w:val="0"/>
        <w:autoSpaceDN w:val="0"/>
        <w:adjustRightInd w:val="0"/>
        <w:jc w:val="both"/>
        <w:rPr>
          <w:szCs w:val="18"/>
          <w:lang w:val="fr-FR" w:eastAsia="en-GB"/>
        </w:rPr>
      </w:pPr>
    </w:p>
    <w:p w14:paraId="10D5DA19" w14:textId="77777777" w:rsidR="00C738D5" w:rsidRPr="0032190F" w:rsidRDefault="00C738D5" w:rsidP="00426FF9">
      <w:pPr>
        <w:pStyle w:val="Heading1"/>
      </w:pPr>
      <w:bookmarkStart w:id="3816" w:name="Sit_Chemin_Malesherbes"/>
      <w:r w:rsidRPr="0032190F">
        <w:t>CHEMIN DE MALESHERBES</w:t>
      </w:r>
    </w:p>
    <w:bookmarkEnd w:id="3816"/>
    <w:p w14:paraId="771CAB86" w14:textId="77777777" w:rsidR="00C738D5" w:rsidRPr="0032190F" w:rsidRDefault="00C738D5" w:rsidP="00EC4DBD">
      <w:pPr>
        <w:autoSpaceDE w:val="0"/>
        <w:autoSpaceDN w:val="0"/>
        <w:adjustRightInd w:val="0"/>
        <w:jc w:val="both"/>
        <w:rPr>
          <w:szCs w:val="18"/>
          <w:lang w:val="fr-FR" w:eastAsia="en-GB"/>
        </w:rPr>
      </w:pPr>
    </w:p>
    <w:p w14:paraId="21ED2799" w14:textId="5073C02D" w:rsidR="00C738D5" w:rsidRPr="0032190F" w:rsidRDefault="00C738D5" w:rsidP="00C738D5">
      <w:pPr>
        <w:autoSpaceDE w:val="0"/>
        <w:autoSpaceDN w:val="0"/>
        <w:adjustRightInd w:val="0"/>
        <w:jc w:val="both"/>
        <w:rPr>
          <w:szCs w:val="20"/>
          <w:lang w:val="fr-FR" w:eastAsia="en-GB"/>
        </w:rPr>
      </w:pPr>
      <w:r w:rsidRPr="0032190F">
        <w:rPr>
          <w:szCs w:val="18"/>
          <w:lang w:val="fr-FR" w:eastAsia="en-GB"/>
        </w:rPr>
        <w:t xml:space="preserve">Le Chemin de Malesherbes à </w:t>
      </w:r>
      <w:r w:rsidRPr="0032190F">
        <w:rPr>
          <w:szCs w:val="20"/>
          <w:lang w:val="fr-FR" w:eastAsia="en-GB"/>
        </w:rPr>
        <w:t>Buthiers-Boulancourt</w:t>
      </w:r>
      <w:r w:rsidR="005D2BD0" w:rsidRPr="0032190F">
        <w:rPr>
          <w:szCs w:val="20"/>
          <w:lang w:val="fr-FR" w:eastAsia="en-GB"/>
        </w:rPr>
        <w:t>, site d'habitat</w:t>
      </w:r>
      <w:r w:rsidRPr="0032190F">
        <w:rPr>
          <w:szCs w:val="20"/>
          <w:lang w:val="fr-FR" w:eastAsia="en-GB"/>
        </w:rPr>
        <w:t xml:space="preserve"> Une hache en schiste métamorphique et un long pic en silex ont été découverts dans une sépulture à inhumation, datée de 4906-4709 av. J.-C. Par son contexte culturel et la date radiocarbone, cette sépulture a été attribuée au </w:t>
      </w:r>
      <w:hyperlink r:id="rId9158" w:anchor="Cul_BVSG" w:history="1">
        <w:r w:rsidRPr="0032190F">
          <w:rPr>
            <w:rStyle w:val="Hyperlink"/>
            <w:szCs w:val="20"/>
            <w:lang w:val="fr-FR" w:eastAsia="en-GB"/>
          </w:rPr>
          <w:t>VSG</w:t>
        </w:r>
      </w:hyperlink>
      <w:r w:rsidRPr="0032190F">
        <w:rPr>
          <w:szCs w:val="20"/>
          <w:lang w:val="fr-FR" w:eastAsia="en-GB"/>
        </w:rPr>
        <w:t xml:space="preserve">. L’étude typologique de la hache permet de suggérer qu’il s’agit d’une imitation, en roche non alpine, d’une longue hache polie de type </w:t>
      </w:r>
      <w:hyperlink r:id="rId9159" w:anchor="Typ_Arm_Hache_Begude" w:history="1">
        <w:r w:rsidRPr="0032190F">
          <w:rPr>
            <w:rStyle w:val="Hyperlink"/>
            <w:szCs w:val="20"/>
            <w:lang w:val="fr-FR" w:eastAsia="en-GB"/>
          </w:rPr>
          <w:t>Bégude</w:t>
        </w:r>
      </w:hyperlink>
      <w:r w:rsidRPr="0032190F">
        <w:rPr>
          <w:szCs w:val="20"/>
          <w:lang w:val="fr-FR" w:eastAsia="en-GB"/>
        </w:rPr>
        <w:t xml:space="preserve"> (BIB 2521)</w:t>
      </w:r>
    </w:p>
    <w:p w14:paraId="2214CC0F" w14:textId="77777777" w:rsidR="005D2BD0" w:rsidRPr="0032190F" w:rsidRDefault="005D2BD0" w:rsidP="005D2BD0">
      <w:pPr>
        <w:autoSpaceDE w:val="0"/>
        <w:autoSpaceDN w:val="0"/>
        <w:adjustRightInd w:val="0"/>
        <w:jc w:val="both"/>
        <w:rPr>
          <w:szCs w:val="20"/>
          <w:lang w:val="fr-FR" w:eastAsia="en-GB"/>
        </w:rPr>
      </w:pPr>
      <w:r w:rsidRPr="0032190F">
        <w:rPr>
          <w:szCs w:val="20"/>
          <w:lang w:val="fr-FR" w:eastAsia="en-GB"/>
        </w:rPr>
        <w:t>proche Vallée aux Noirs (SS BIB)</w:t>
      </w:r>
    </w:p>
    <w:p w14:paraId="12E52D20" w14:textId="77777777" w:rsidR="005D2BD0" w:rsidRPr="0032190F" w:rsidRDefault="005D2BD0" w:rsidP="005D2BD0">
      <w:pPr>
        <w:autoSpaceDE w:val="0"/>
        <w:autoSpaceDN w:val="0"/>
        <w:adjustRightInd w:val="0"/>
        <w:jc w:val="both"/>
        <w:rPr>
          <w:szCs w:val="18"/>
          <w:lang w:val="fr-FR" w:eastAsia="en-GB"/>
        </w:rPr>
      </w:pPr>
      <w:r w:rsidRPr="0032190F">
        <w:rPr>
          <w:szCs w:val="20"/>
          <w:lang w:val="fr-FR" w:eastAsia="en-GB"/>
        </w:rPr>
        <w:t>Les résultats des datations radiocarbone réalisées sur quatre des sépultures (y compris l’incinération), s’échelonnent entre 5000 et 4600 cal. BC, confirmant leur attribution chronologique vraisemblable au VSG.(BIB 2521)</w:t>
      </w:r>
    </w:p>
    <w:p w14:paraId="7D00D7A6" w14:textId="77777777" w:rsidR="005D2BD0" w:rsidRPr="0032190F" w:rsidRDefault="005D2BD0" w:rsidP="00C738D5">
      <w:pPr>
        <w:autoSpaceDE w:val="0"/>
        <w:autoSpaceDN w:val="0"/>
        <w:adjustRightInd w:val="0"/>
        <w:jc w:val="both"/>
        <w:rPr>
          <w:szCs w:val="20"/>
          <w:lang w:val="fr-FR" w:eastAsia="en-GB"/>
        </w:rPr>
      </w:pPr>
    </w:p>
    <w:p w14:paraId="245DEFE5" w14:textId="77777777" w:rsidR="005D2BD0" w:rsidRPr="0032190F" w:rsidRDefault="005D2BD0" w:rsidP="005D2BD0">
      <w:pPr>
        <w:pStyle w:val="Heading2"/>
        <w:rPr>
          <w:lang w:eastAsia="en-GB"/>
        </w:rPr>
      </w:pPr>
      <w:r w:rsidRPr="0032190F">
        <w:rPr>
          <w:lang w:eastAsia="en-GB"/>
        </w:rPr>
        <w:t>tombe 416</w:t>
      </w:r>
    </w:p>
    <w:p w14:paraId="42C8EFF2" w14:textId="77777777" w:rsidR="00C738D5" w:rsidRPr="0032190F" w:rsidRDefault="005D2BD0" w:rsidP="005D2BD0">
      <w:pPr>
        <w:autoSpaceDE w:val="0"/>
        <w:autoSpaceDN w:val="0"/>
        <w:adjustRightInd w:val="0"/>
        <w:jc w:val="both"/>
        <w:rPr>
          <w:szCs w:val="20"/>
          <w:lang w:val="fr-FR" w:eastAsia="en-GB"/>
        </w:rPr>
      </w:pPr>
      <w:r w:rsidRPr="0032190F">
        <w:rPr>
          <w:szCs w:val="20"/>
          <w:lang w:val="fr-FR" w:eastAsia="en-GB"/>
        </w:rPr>
        <w:t>Une datation radiocarbone a été réalisée sur un fragment de fémur par le Center for Isotope Research à Groningue, GrA-30913 : 5920 ± 40 BP, soit 4906 av. J.-C. (calibration OxCal 2007).(BIB 2521)</w:t>
      </w:r>
    </w:p>
    <w:p w14:paraId="31A9E2E4" w14:textId="77777777" w:rsidR="00EC4DBD" w:rsidRPr="0032190F" w:rsidRDefault="00EC4DBD" w:rsidP="00EC4DBD">
      <w:pPr>
        <w:autoSpaceDE w:val="0"/>
        <w:autoSpaceDN w:val="0"/>
        <w:adjustRightInd w:val="0"/>
        <w:jc w:val="both"/>
        <w:rPr>
          <w:rStyle w:val="Hyperlink"/>
          <w:lang w:val="fr-FR"/>
        </w:rPr>
      </w:pPr>
    </w:p>
    <w:p w14:paraId="5D7225B5" w14:textId="77777777" w:rsidR="00A46E5F" w:rsidRPr="0032190F" w:rsidRDefault="00A46E5F" w:rsidP="00426FF9">
      <w:pPr>
        <w:pStyle w:val="Heading1"/>
        <w:rPr>
          <w:rStyle w:val="Hyperlink"/>
          <w:color w:val="000000" w:themeColor="text1"/>
          <w:u w:val="none"/>
        </w:rPr>
      </w:pPr>
      <w:bookmarkStart w:id="3817" w:name="Sit_Rouville"/>
      <w:r w:rsidRPr="0032190F">
        <w:rPr>
          <w:rStyle w:val="Hyperlink"/>
          <w:color w:val="000000" w:themeColor="text1"/>
          <w:u w:val="none"/>
        </w:rPr>
        <w:t>ROUVILLE</w:t>
      </w:r>
    </w:p>
    <w:bookmarkEnd w:id="3817"/>
    <w:p w14:paraId="7F1D8BA2" w14:textId="77777777" w:rsidR="00A46E5F" w:rsidRPr="0032190F" w:rsidRDefault="00A46E5F" w:rsidP="00A46E5F">
      <w:pPr>
        <w:rPr>
          <w:lang w:val="fr-FR"/>
        </w:rPr>
      </w:pPr>
    </w:p>
    <w:p w14:paraId="2B82C1DC" w14:textId="1B53E758" w:rsidR="00A46E5F" w:rsidRPr="0032190F" w:rsidRDefault="00A46E5F" w:rsidP="00A46E5F">
      <w:pPr>
        <w:rPr>
          <w:lang w:val="fr-FR"/>
        </w:rPr>
      </w:pPr>
      <w:r w:rsidRPr="0032190F">
        <w:rPr>
          <w:lang w:val="fr-FR"/>
        </w:rPr>
        <w:t xml:space="preserve">Rouville (Malesherbes, Loiret) a livré une stèle </w:t>
      </w:r>
      <w:r w:rsidR="00C70667" w:rsidRPr="0032190F">
        <w:rPr>
          <w:lang w:val="fr-FR"/>
        </w:rPr>
        <w:t>des</w:t>
      </w:r>
      <w:r w:rsidRPr="0032190F">
        <w:rPr>
          <w:lang w:val="fr-FR"/>
        </w:rPr>
        <w:t xml:space="preserve"> r</w:t>
      </w:r>
      <w:r w:rsidR="005141D5" w:rsidRPr="0032190F">
        <w:rPr>
          <w:lang w:val="fr-FR"/>
        </w:rPr>
        <w:t>e</w:t>
      </w:r>
      <w:r w:rsidRPr="0032190F">
        <w:rPr>
          <w:lang w:val="fr-FR"/>
        </w:rPr>
        <w:t>présentation</w:t>
      </w:r>
      <w:r w:rsidR="00C70667" w:rsidRPr="0032190F">
        <w:rPr>
          <w:lang w:val="fr-FR"/>
        </w:rPr>
        <w:t>s</w:t>
      </w:r>
      <w:r w:rsidRPr="0032190F">
        <w:rPr>
          <w:lang w:val="fr-FR"/>
        </w:rPr>
        <w:t xml:space="preserve"> anthropomorphe</w:t>
      </w:r>
      <w:r w:rsidR="00C70667" w:rsidRPr="0032190F">
        <w:rPr>
          <w:lang w:val="fr-FR"/>
        </w:rPr>
        <w:t>s</w:t>
      </w:r>
      <w:r w:rsidRPr="0032190F">
        <w:rPr>
          <w:lang w:val="fr-FR"/>
        </w:rPr>
        <w:t xml:space="preserve"> </w:t>
      </w:r>
      <w:r w:rsidR="00152188" w:rsidRPr="0032190F">
        <w:rPr>
          <w:lang w:val="fr-FR"/>
        </w:rPr>
        <w:t xml:space="preserve">[personnage] </w:t>
      </w:r>
      <w:r w:rsidRPr="0032190F">
        <w:rPr>
          <w:lang w:val="fr-FR"/>
        </w:rPr>
        <w:t xml:space="preserve">qui peut être comparée à celle de la </w:t>
      </w:r>
      <w:hyperlink r:id="rId9160" w:anchor="Sit_Vallee_Noirs_6" w:history="1">
        <w:r w:rsidRPr="0032190F">
          <w:rPr>
            <w:rStyle w:val="Hyperlink"/>
            <w:lang w:val="fr-FR"/>
          </w:rPr>
          <w:t>Vallée aux Noirs 6</w:t>
        </w:r>
      </w:hyperlink>
      <w:r w:rsidRPr="0032190F">
        <w:rPr>
          <w:lang w:val="fr-FR"/>
        </w:rPr>
        <w:t xml:space="preserve"> et du </w:t>
      </w:r>
      <w:hyperlink r:id="rId9161" w:anchor="Sit_Closeau_12" w:history="1">
        <w:r w:rsidRPr="0032190F">
          <w:rPr>
            <w:rStyle w:val="Hyperlink"/>
            <w:lang w:val="fr-FR"/>
          </w:rPr>
          <w:t>Closeau 12</w:t>
        </w:r>
      </w:hyperlink>
      <w:r w:rsidRPr="0032190F">
        <w:rPr>
          <w:lang w:val="fr-FR"/>
        </w:rPr>
        <w:t xml:space="preserve"> (BIB 2274 p. 94)</w:t>
      </w:r>
    </w:p>
    <w:p w14:paraId="5253E013" w14:textId="77777777" w:rsidR="00A46E5F" w:rsidRPr="0032190F" w:rsidRDefault="00A46E5F" w:rsidP="00E33AEC">
      <w:pPr>
        <w:autoSpaceDE w:val="0"/>
        <w:autoSpaceDN w:val="0"/>
        <w:adjustRightInd w:val="0"/>
        <w:jc w:val="both"/>
        <w:rPr>
          <w:rStyle w:val="Hyperlink"/>
          <w:lang w:val="fr-FR"/>
        </w:rPr>
      </w:pPr>
    </w:p>
    <w:p w14:paraId="76C819DB" w14:textId="77777777" w:rsidR="00A74894" w:rsidRPr="0032190F" w:rsidRDefault="00A74894" w:rsidP="00426FF9">
      <w:pPr>
        <w:pStyle w:val="Heading1"/>
      </w:pPr>
      <w:bookmarkStart w:id="3818" w:name="Sit_Ouche_Beauce"/>
      <w:r w:rsidRPr="0032190F">
        <w:rPr>
          <w:rStyle w:val="Hyperlink"/>
          <w:color w:val="000000" w:themeColor="text1"/>
          <w:u w:val="none"/>
        </w:rPr>
        <w:t>OUCHE DE BEAUCE (L’)</w:t>
      </w:r>
    </w:p>
    <w:bookmarkEnd w:id="3818"/>
    <w:p w14:paraId="7594E868" w14:textId="77777777" w:rsidR="004A0EC0" w:rsidRPr="0032190F" w:rsidRDefault="004A0EC0" w:rsidP="00242C0F">
      <w:pPr>
        <w:rPr>
          <w:lang w:val="fr-FR"/>
        </w:rPr>
      </w:pPr>
    </w:p>
    <w:p w14:paraId="6CA4D5BD" w14:textId="2A4BACC5" w:rsidR="00B61ED5" w:rsidRPr="0032190F" w:rsidRDefault="00A74894" w:rsidP="001364D0">
      <w:pPr>
        <w:jc w:val="both"/>
        <w:rPr>
          <w:szCs w:val="22"/>
          <w:lang w:val="fr-FR" w:eastAsia="en-GB"/>
        </w:rPr>
      </w:pPr>
      <w:r w:rsidRPr="0032190F">
        <w:rPr>
          <w:lang w:val="fr-FR"/>
        </w:rPr>
        <w:t>Ouche de Beauce (Maisse</w:t>
      </w:r>
      <w:r w:rsidR="001364D0" w:rsidRPr="0032190F">
        <w:rPr>
          <w:lang w:val="fr-FR"/>
        </w:rPr>
        <w:t>, Essonne</w:t>
      </w:r>
      <w:r w:rsidRPr="0032190F">
        <w:rPr>
          <w:lang w:val="fr-FR"/>
        </w:rPr>
        <w:t xml:space="preserve">). Représentation anthropomorphe attribuée au Néolithique moyen, 4600-4300 (BIB 2273 p. 13) v. </w:t>
      </w:r>
      <w:hyperlink r:id="rId9162" w:anchor="Sit_Vallee_Noirs_6" w:history="1">
        <w:r w:rsidRPr="0032190F">
          <w:rPr>
            <w:rStyle w:val="Hyperlink"/>
            <w:lang w:val="fr-FR"/>
          </w:rPr>
          <w:t>Vallée aux Noir</w:t>
        </w:r>
        <w:r w:rsidR="00A46E5F" w:rsidRPr="0032190F">
          <w:rPr>
            <w:rStyle w:val="Hyperlink"/>
            <w:lang w:val="fr-FR"/>
          </w:rPr>
          <w:t>s 6</w:t>
        </w:r>
      </w:hyperlink>
      <w:r w:rsidR="00B61ED5" w:rsidRPr="0032190F">
        <w:rPr>
          <w:lang w:val="fr-FR"/>
        </w:rPr>
        <w:t xml:space="preserve">. </w:t>
      </w:r>
      <w:r w:rsidR="00B61ED5" w:rsidRPr="0032190F">
        <w:rPr>
          <w:szCs w:val="22"/>
          <w:lang w:val="fr-FR" w:eastAsia="en-GB"/>
        </w:rPr>
        <w:t xml:space="preserve">Réemployée </w:t>
      </w:r>
      <w:r w:rsidR="00ED0A30" w:rsidRPr="0032190F">
        <w:rPr>
          <w:szCs w:val="22"/>
          <w:lang w:val="fr-FR" w:eastAsia="en-GB"/>
        </w:rPr>
        <w:t xml:space="preserve">[remploi] </w:t>
      </w:r>
      <w:r w:rsidR="00B61ED5" w:rsidRPr="0032190F">
        <w:rPr>
          <w:szCs w:val="22"/>
          <w:lang w:val="fr-FR" w:eastAsia="en-GB"/>
        </w:rPr>
        <w:t>dans un monument du Néolithique  récent,</w:t>
      </w:r>
      <w:r w:rsidR="00F5278B" w:rsidRPr="0032190F">
        <w:rPr>
          <w:szCs w:val="22"/>
          <w:lang w:val="fr-FR" w:eastAsia="en-GB"/>
        </w:rPr>
        <w:t xml:space="preserve"> la stèle de l’Ouche de Beauce </w:t>
      </w:r>
      <w:r w:rsidR="00B61ED5" w:rsidRPr="0032190F">
        <w:rPr>
          <w:szCs w:val="22"/>
          <w:lang w:val="fr-FR" w:eastAsia="en-GB"/>
        </w:rPr>
        <w:t>. En accord avec D. Simonin,  une datation remontant au V</w:t>
      </w:r>
      <w:r w:rsidR="00B61ED5" w:rsidRPr="0032190F">
        <w:rPr>
          <w:szCs w:val="13"/>
          <w:lang w:val="fr-FR" w:eastAsia="en-GB"/>
        </w:rPr>
        <w:t xml:space="preserve">e </w:t>
      </w:r>
      <w:r w:rsidR="00B61ED5" w:rsidRPr="0032190F">
        <w:rPr>
          <w:szCs w:val="22"/>
          <w:lang w:val="fr-FR" w:eastAsia="en-GB"/>
        </w:rPr>
        <w:t xml:space="preserve">millénaire est envisageable, 4600-4300 pouvant être une plage  temporaire recevable par analogie avec les individus  contextualisés décrits en Bretagne aussi bien  qu’en Suisse.  </w:t>
      </w:r>
      <w:r w:rsidR="00B61ED5" w:rsidRPr="0032190F">
        <w:rPr>
          <w:lang w:val="fr-FR"/>
        </w:rPr>
        <w:t>(BIB 2273 p. 13)</w:t>
      </w:r>
    </w:p>
    <w:p w14:paraId="0AA8AC86" w14:textId="77777777" w:rsidR="00B61ED5" w:rsidRPr="0032190F" w:rsidRDefault="00B61ED5" w:rsidP="00B61ED5">
      <w:pPr>
        <w:rPr>
          <w:lang w:val="fr-FR"/>
        </w:rPr>
      </w:pPr>
    </w:p>
    <w:p w14:paraId="03EF43B6" w14:textId="77777777" w:rsidR="00A07854" w:rsidRPr="0032190F" w:rsidRDefault="00A07854" w:rsidP="00242C0F">
      <w:pPr>
        <w:rPr>
          <w:lang w:val="fr-FR"/>
        </w:rPr>
      </w:pPr>
      <w:r w:rsidRPr="0032190F">
        <w:rPr>
          <w:lang w:val="fr-FR"/>
        </w:rPr>
        <w:t>2 faces gravées (BIB 2273)</w:t>
      </w:r>
    </w:p>
    <w:p w14:paraId="0D0544FC" w14:textId="77777777" w:rsidR="00A07854" w:rsidRPr="0032190F" w:rsidRDefault="00A07854" w:rsidP="00242C0F">
      <w:pPr>
        <w:rPr>
          <w:lang w:val="fr-FR"/>
        </w:rPr>
      </w:pPr>
    </w:p>
    <w:p w14:paraId="1E341CF0" w14:textId="77777777" w:rsidR="00A07854" w:rsidRPr="0032190F" w:rsidRDefault="00A07854" w:rsidP="00A07854">
      <w:pPr>
        <w:pStyle w:val="Heading2"/>
      </w:pPr>
      <w:r w:rsidRPr="0032190F">
        <w:t>Face 1</w:t>
      </w:r>
    </w:p>
    <w:p w14:paraId="5046EF2A" w14:textId="77777777" w:rsidR="00B61ED5" w:rsidRPr="0032190F" w:rsidRDefault="00A07854" w:rsidP="00242C0F">
      <w:pPr>
        <w:rPr>
          <w:lang w:val="fr-FR"/>
        </w:rPr>
      </w:pPr>
      <w:r w:rsidRPr="0032190F">
        <w:rPr>
          <w:lang w:val="fr-FR"/>
        </w:rPr>
        <w:t>Anthropomorphes (x2) (BIB 2273)</w:t>
      </w:r>
      <w:r w:rsidR="001364D0" w:rsidRPr="0032190F">
        <w:rPr>
          <w:lang w:val="fr-FR"/>
        </w:rPr>
        <w:t xml:space="preserve"> idole (SS BIB)</w:t>
      </w:r>
    </w:p>
    <w:p w14:paraId="4C51FF24" w14:textId="77777777" w:rsidR="00A07854" w:rsidRPr="0032190F" w:rsidRDefault="00A07854" w:rsidP="00242C0F">
      <w:pPr>
        <w:rPr>
          <w:lang w:val="fr-FR"/>
        </w:rPr>
      </w:pPr>
    </w:p>
    <w:p w14:paraId="00B5DC9A" w14:textId="77777777" w:rsidR="00A07854" w:rsidRPr="0032190F" w:rsidRDefault="00A07854" w:rsidP="00A07854">
      <w:pPr>
        <w:pStyle w:val="Heading2"/>
      </w:pPr>
      <w:r w:rsidRPr="0032190F">
        <w:t>Face 2</w:t>
      </w:r>
    </w:p>
    <w:p w14:paraId="5BDCAF39" w14:textId="2D63F198" w:rsidR="00B61ED5" w:rsidRPr="0032190F" w:rsidRDefault="00A07854" w:rsidP="00A07854">
      <w:pPr>
        <w:jc w:val="both"/>
        <w:rPr>
          <w:lang w:val="fr-FR"/>
        </w:rPr>
      </w:pPr>
      <w:r w:rsidRPr="0032190F">
        <w:rPr>
          <w:lang w:val="fr-FR"/>
        </w:rPr>
        <w:t>Pour Cassen, "</w:t>
      </w:r>
      <w:r w:rsidRPr="0032190F">
        <w:rPr>
          <w:szCs w:val="22"/>
          <w:lang w:val="fr-FR" w:eastAsia="en-GB"/>
        </w:rPr>
        <w:t xml:space="preserve">Il est hors de doute </w:t>
      </w:r>
      <w:r w:rsidR="00F5278B" w:rsidRPr="0032190F">
        <w:rPr>
          <w:szCs w:val="22"/>
          <w:lang w:val="fr-FR" w:eastAsia="en-GB"/>
        </w:rPr>
        <w:t>(...)</w:t>
      </w:r>
      <w:r w:rsidRPr="0032190F">
        <w:rPr>
          <w:szCs w:val="22"/>
          <w:lang w:val="fr-FR" w:eastAsia="en-GB"/>
        </w:rPr>
        <w:t xml:space="preserve"> que le motif  en question est celui historiquement identifié  comme “ hache-ch</w:t>
      </w:r>
      <w:r w:rsidR="00ED0A30" w:rsidRPr="0032190F">
        <w:rPr>
          <w:szCs w:val="22"/>
          <w:lang w:val="fr-FR" w:eastAsia="en-GB"/>
        </w:rPr>
        <w:t xml:space="preserve">arrue ”, que nous interprétons </w:t>
      </w:r>
      <w:r w:rsidRPr="0032190F">
        <w:rPr>
          <w:szCs w:val="22"/>
          <w:lang w:val="fr-FR" w:eastAsia="en-GB"/>
        </w:rPr>
        <w:t>comme cachalot en Bretagne (C</w:t>
      </w:r>
      <w:r w:rsidRPr="0032190F">
        <w:rPr>
          <w:szCs w:val="15"/>
          <w:lang w:val="fr-FR" w:eastAsia="en-GB"/>
        </w:rPr>
        <w:t xml:space="preserve">assen </w:t>
      </w:r>
      <w:r w:rsidRPr="0032190F">
        <w:rPr>
          <w:szCs w:val="22"/>
          <w:lang w:val="fr-FR" w:eastAsia="en-GB"/>
        </w:rPr>
        <w:t>et V</w:t>
      </w:r>
      <w:r w:rsidRPr="0032190F">
        <w:rPr>
          <w:szCs w:val="15"/>
          <w:lang w:val="fr-FR" w:eastAsia="en-GB"/>
        </w:rPr>
        <w:t xml:space="preserve">aquero  </w:t>
      </w:r>
      <w:r w:rsidRPr="0032190F">
        <w:rPr>
          <w:szCs w:val="22"/>
          <w:lang w:val="fr-FR" w:eastAsia="en-GB"/>
        </w:rPr>
        <w:t>L</w:t>
      </w:r>
      <w:r w:rsidRPr="0032190F">
        <w:rPr>
          <w:szCs w:val="15"/>
          <w:lang w:val="fr-FR" w:eastAsia="en-GB"/>
        </w:rPr>
        <w:t xml:space="preserve">astres </w:t>
      </w:r>
      <w:r w:rsidRPr="0032190F">
        <w:rPr>
          <w:szCs w:val="22"/>
          <w:lang w:val="fr-FR" w:eastAsia="en-GB"/>
        </w:rPr>
        <w:t xml:space="preserve">2000). Nos collègues ont bien vu cette  ressemblance morphologique (Bénard, Simonin et  Tarrête 2015) mais ne retiennent pas l’identité graphique  ni </w:t>
      </w:r>
      <w:r w:rsidRPr="0032190F">
        <w:rPr>
          <w:i/>
          <w:iCs/>
          <w:szCs w:val="22"/>
          <w:lang w:val="fr-FR" w:eastAsia="en-GB"/>
        </w:rPr>
        <w:t xml:space="preserve">a fortiori </w:t>
      </w:r>
      <w:r w:rsidRPr="0032190F">
        <w:rPr>
          <w:szCs w:val="22"/>
          <w:lang w:val="fr-FR" w:eastAsia="en-GB"/>
        </w:rPr>
        <w:t>l’interprétation. Dans le corpus  renouvelé de la région de Buthiers/Malesherbe, où  le registre iconographique armoricain semble partiellement  reproduit, cette représentation d’un cétacé  doit cependant être prise en considération</w:t>
      </w:r>
      <w:r w:rsidR="00ED0A30" w:rsidRPr="0032190F">
        <w:rPr>
          <w:szCs w:val="22"/>
          <w:lang w:val="fr-FR" w:eastAsia="en-GB"/>
        </w:rPr>
        <w:t>"</w:t>
      </w:r>
      <w:r w:rsidR="00F5278B" w:rsidRPr="0032190F">
        <w:rPr>
          <w:szCs w:val="22"/>
          <w:lang w:val="fr-FR" w:eastAsia="en-GB"/>
        </w:rPr>
        <w:t xml:space="preserve"> (BIB 2273)</w:t>
      </w:r>
      <w:r w:rsidR="00F5278B" w:rsidRPr="0032190F">
        <w:rPr>
          <w:lang w:val="fr-FR"/>
        </w:rPr>
        <w:t xml:space="preserve"> </w:t>
      </w:r>
      <w:hyperlink r:id="rId9163" w:anchor="Cul_Art_TAC_T_z_cachalot" w:history="1">
        <w:r w:rsidR="00F5278B" w:rsidRPr="0032190F">
          <w:rPr>
            <w:rStyle w:val="Hyperlink"/>
            <w:lang w:val="fr-FR"/>
          </w:rPr>
          <w:t>cachalot</w:t>
        </w:r>
      </w:hyperlink>
      <w:r w:rsidR="00F5278B" w:rsidRPr="0032190F">
        <w:rPr>
          <w:lang w:val="fr-FR"/>
        </w:rPr>
        <w:t xml:space="preserve"> (BIB 2273 p. 12)</w:t>
      </w:r>
      <w:r w:rsidRPr="0032190F">
        <w:rPr>
          <w:szCs w:val="22"/>
          <w:lang w:val="fr-FR" w:eastAsia="en-GB"/>
        </w:rPr>
        <w:t xml:space="preserve">.  La stèle/orthostate de </w:t>
      </w:r>
      <w:hyperlink r:id="rId9164" w:anchor="Sit_Pen_Hap" w:history="1">
        <w:r w:rsidRPr="0032190F">
          <w:rPr>
            <w:rStyle w:val="Hyperlink"/>
            <w:szCs w:val="22"/>
            <w:lang w:val="fr-FR" w:eastAsia="en-GB"/>
          </w:rPr>
          <w:t>Pen Hap</w:t>
        </w:r>
      </w:hyperlink>
      <w:r w:rsidRPr="0032190F">
        <w:rPr>
          <w:szCs w:val="22"/>
          <w:lang w:val="fr-FR" w:eastAsia="en-GB"/>
        </w:rPr>
        <w:t xml:space="preserve"> et celle du </w:t>
      </w:r>
      <w:hyperlink r:id="rId9165" w:anchor="Sit_Mane_Rutual" w:history="1">
        <w:r w:rsidRPr="0032190F">
          <w:rPr>
            <w:rStyle w:val="Hyperlink"/>
            <w:szCs w:val="22"/>
            <w:lang w:val="fr-FR" w:eastAsia="en-GB"/>
          </w:rPr>
          <w:t>Mané Rutual</w:t>
        </w:r>
      </w:hyperlink>
      <w:r w:rsidRPr="0032190F">
        <w:rPr>
          <w:szCs w:val="22"/>
          <w:lang w:val="fr-FR" w:eastAsia="en-GB"/>
        </w:rPr>
        <w:t xml:space="preserve"> sont les modèles de comparaison les plus  démonstratifs (S</w:t>
      </w:r>
      <w:r w:rsidRPr="0032190F">
        <w:rPr>
          <w:szCs w:val="15"/>
          <w:lang w:val="fr-FR" w:eastAsia="en-GB"/>
        </w:rPr>
        <w:t>hee</w:t>
      </w:r>
      <w:r w:rsidRPr="0032190F">
        <w:rPr>
          <w:szCs w:val="22"/>
          <w:lang w:val="fr-FR" w:eastAsia="en-GB"/>
        </w:rPr>
        <w:t>-T</w:t>
      </w:r>
      <w:r w:rsidRPr="0032190F">
        <w:rPr>
          <w:szCs w:val="15"/>
          <w:lang w:val="fr-FR" w:eastAsia="en-GB"/>
        </w:rPr>
        <w:t>wohig</w:t>
      </w:r>
      <w:r w:rsidRPr="0032190F">
        <w:rPr>
          <w:szCs w:val="22"/>
          <w:lang w:val="fr-FR" w:eastAsia="en-GB"/>
        </w:rPr>
        <w:t xml:space="preserve">1981). On se </w:t>
      </w:r>
      <w:r w:rsidRPr="0032190F">
        <w:rPr>
          <w:szCs w:val="22"/>
          <w:lang w:val="fr-FR" w:eastAsia="en-GB"/>
        </w:rPr>
        <w:lastRenderedPageBreak/>
        <w:t xml:space="preserve">souviendra  cependant qu’ils sont déjà éloignés des formes  plus naturalistes et réalistes comme au </w:t>
      </w:r>
      <w:hyperlink r:id="rId9166" w:anchor="Sit_Mane_Lud" w:history="1">
        <w:r w:rsidRPr="0032190F">
          <w:rPr>
            <w:rStyle w:val="Hyperlink"/>
            <w:szCs w:val="22"/>
            <w:lang w:val="fr-FR" w:eastAsia="en-GB"/>
          </w:rPr>
          <w:t>Mané Lud</w:t>
        </w:r>
      </w:hyperlink>
      <w:r w:rsidRPr="0032190F">
        <w:rPr>
          <w:szCs w:val="22"/>
          <w:lang w:val="fr-FR" w:eastAsia="en-GB"/>
        </w:rPr>
        <w:t xml:space="preserve"> et </w:t>
      </w:r>
      <w:hyperlink r:id="rId9167" w:anchor="Sit_Kermaillard" w:history="1">
        <w:r w:rsidRPr="0032190F">
          <w:rPr>
            <w:rStyle w:val="Hyperlink"/>
            <w:szCs w:val="22"/>
            <w:lang w:val="fr-FR" w:eastAsia="en-GB"/>
          </w:rPr>
          <w:t>Kermaillard</w:t>
        </w:r>
      </w:hyperlink>
      <w:r w:rsidRPr="0032190F">
        <w:rPr>
          <w:szCs w:val="22"/>
          <w:lang w:val="fr-FR" w:eastAsia="en-GB"/>
        </w:rPr>
        <w:t xml:space="preserve"> (</w:t>
      </w:r>
      <w:r w:rsidR="00F5278B" w:rsidRPr="0032190F">
        <w:rPr>
          <w:szCs w:val="22"/>
          <w:lang w:val="fr-FR" w:eastAsia="en-GB"/>
        </w:rPr>
        <w:t>...</w:t>
      </w:r>
      <w:r w:rsidRPr="0032190F">
        <w:rPr>
          <w:szCs w:val="22"/>
          <w:lang w:val="fr-FR" w:eastAsia="en-GB"/>
        </w:rPr>
        <w:t xml:space="preserve">). On ne doit donc pas s’étonner  de trouver à Maisse une nouvelle variante dans  un corpus aussi limité. La nouveauté vient ici des  “ bosses ” latérales qui ne prennent sens que grâce  à la chronographie des tracés : ce sont deux signes  “ crosse ”, très semblables par leur module mais  à la morphologie distincte au niveau du crosseron.  Ils flanquent le corps de l’animal-signe. Cette  association entre les deux entités est effective sur  deux stèles morbihannaises, par contact direct sur  la queue du cachalot inscrit sur le </w:t>
      </w:r>
      <w:hyperlink r:id="rId9168" w:anchor="Sit_Locmariaquer_Grand_Menhir" w:history="1">
        <w:r w:rsidRPr="0032190F">
          <w:rPr>
            <w:rStyle w:val="Hyperlink"/>
            <w:szCs w:val="22"/>
            <w:lang w:val="fr-FR" w:eastAsia="en-GB"/>
          </w:rPr>
          <w:t>Grand Menhir</w:t>
        </w:r>
      </w:hyperlink>
      <w:r w:rsidRPr="0032190F">
        <w:rPr>
          <w:szCs w:val="22"/>
          <w:lang w:val="fr-FR" w:eastAsia="en-GB"/>
        </w:rPr>
        <w:t xml:space="preserve"> (C</w:t>
      </w:r>
      <w:r w:rsidRPr="0032190F">
        <w:rPr>
          <w:szCs w:val="15"/>
          <w:lang w:val="fr-FR" w:eastAsia="en-GB"/>
        </w:rPr>
        <w:t xml:space="preserve">assen </w:t>
      </w:r>
      <w:r w:rsidRPr="0032190F">
        <w:rPr>
          <w:szCs w:val="22"/>
          <w:lang w:val="fr-FR" w:eastAsia="en-GB"/>
        </w:rPr>
        <w:t>et R</w:t>
      </w:r>
      <w:r w:rsidRPr="0032190F">
        <w:rPr>
          <w:szCs w:val="15"/>
          <w:lang w:val="fr-FR" w:eastAsia="en-GB"/>
        </w:rPr>
        <w:t xml:space="preserve">obin </w:t>
      </w:r>
      <w:r w:rsidRPr="0032190F">
        <w:rPr>
          <w:szCs w:val="22"/>
          <w:lang w:val="fr-FR" w:eastAsia="en-GB"/>
        </w:rPr>
        <w:t xml:space="preserve">2009), et par opposition  de placement des deux signes sur la stèle de  </w:t>
      </w:r>
      <w:hyperlink r:id="rId9169" w:anchor="Sit_Kermaillard" w:history="1">
        <w:r w:rsidR="00F5278B" w:rsidRPr="0032190F">
          <w:rPr>
            <w:rStyle w:val="Hyperlink"/>
            <w:szCs w:val="22"/>
            <w:lang w:val="fr-FR" w:eastAsia="en-GB"/>
          </w:rPr>
          <w:t>Kermaillard</w:t>
        </w:r>
      </w:hyperlink>
      <w:r w:rsidR="00F5278B" w:rsidRPr="0032190F">
        <w:rPr>
          <w:szCs w:val="22"/>
          <w:lang w:val="fr-FR" w:eastAsia="en-GB"/>
        </w:rPr>
        <w:t xml:space="preserve"> </w:t>
      </w:r>
      <w:r w:rsidRPr="0032190F">
        <w:rPr>
          <w:szCs w:val="22"/>
          <w:lang w:val="fr-FR" w:eastAsia="en-GB"/>
        </w:rPr>
        <w:t>(</w:t>
      </w:r>
      <w:r w:rsidR="00FB5248" w:rsidRPr="0032190F">
        <w:rPr>
          <w:szCs w:val="22"/>
          <w:lang w:val="fr-FR" w:eastAsia="en-GB"/>
        </w:rPr>
        <w:t>...</w:t>
      </w:r>
      <w:r w:rsidRPr="0032190F">
        <w:rPr>
          <w:szCs w:val="22"/>
          <w:lang w:val="fr-FR" w:eastAsia="en-GB"/>
        </w:rPr>
        <w:t>)."(BIB 2273)</w:t>
      </w:r>
      <w:r w:rsidRPr="0032190F">
        <w:rPr>
          <w:lang w:val="fr-FR"/>
        </w:rPr>
        <w:t xml:space="preserve">  </w:t>
      </w:r>
    </w:p>
    <w:p w14:paraId="3C3B0F26" w14:textId="77777777" w:rsidR="00A07854" w:rsidRPr="0032190F" w:rsidRDefault="00A07854" w:rsidP="00242C0F">
      <w:pPr>
        <w:rPr>
          <w:lang w:val="fr-FR"/>
        </w:rPr>
      </w:pPr>
    </w:p>
    <w:p w14:paraId="40C10A42" w14:textId="77777777" w:rsidR="00917FBA" w:rsidRPr="0032190F" w:rsidRDefault="00917FBA" w:rsidP="00426FF9">
      <w:pPr>
        <w:pStyle w:val="Heading1"/>
      </w:pPr>
      <w:bookmarkStart w:id="3819" w:name="Sit_Gatinais"/>
      <w:r w:rsidRPr="0032190F">
        <w:t>GATINAIS</w:t>
      </w:r>
    </w:p>
    <w:bookmarkEnd w:id="3819"/>
    <w:p w14:paraId="48B35D91" w14:textId="77777777" w:rsidR="00917FBA" w:rsidRPr="009713E1" w:rsidRDefault="00C45324" w:rsidP="00242C0F">
      <w:pPr>
        <w:rPr>
          <w:sz w:val="20"/>
          <w:lang w:val="fr-FR"/>
        </w:rPr>
      </w:pPr>
      <w:r w:rsidRPr="009713E1">
        <w:rPr>
          <w:sz w:val="20"/>
          <w:lang w:val="fr-FR"/>
        </w:rPr>
        <w:t xml:space="preserve">art rupestre dit de </w:t>
      </w:r>
      <w:r w:rsidR="00445617" w:rsidRPr="009713E1">
        <w:rPr>
          <w:sz w:val="20"/>
          <w:lang w:val="fr-FR"/>
        </w:rPr>
        <w:t>Fontainebleau</w:t>
      </w:r>
    </w:p>
    <w:p w14:paraId="24196A7B" w14:textId="77777777" w:rsidR="00445617" w:rsidRPr="0032190F" w:rsidRDefault="00445617" w:rsidP="00242C0F">
      <w:pPr>
        <w:rPr>
          <w:lang w:val="fr-FR"/>
        </w:rPr>
      </w:pPr>
    </w:p>
    <w:p w14:paraId="7E16AC40" w14:textId="73C246FD" w:rsidR="00445617" w:rsidRPr="0032190F" w:rsidRDefault="009B332C" w:rsidP="00445617">
      <w:pPr>
        <w:jc w:val="both"/>
        <w:rPr>
          <w:lang w:val="fr-FR"/>
        </w:rPr>
      </w:pPr>
      <w:r w:rsidRPr="0032190F">
        <w:rPr>
          <w:lang w:val="fr-FR"/>
        </w:rPr>
        <w:t>La</w:t>
      </w:r>
      <w:r w:rsidR="00445617" w:rsidRPr="0032190F">
        <w:rPr>
          <w:lang w:val="fr-FR"/>
        </w:rPr>
        <w:t xml:space="preserve"> zone</w:t>
      </w:r>
      <w:r w:rsidRPr="0032190F">
        <w:rPr>
          <w:lang w:val="fr-FR"/>
        </w:rPr>
        <w:t xml:space="preserve"> du Gâtinaix</w:t>
      </w:r>
      <w:r w:rsidR="00445617" w:rsidRPr="0032190F">
        <w:rPr>
          <w:lang w:val="fr-FR"/>
        </w:rPr>
        <w:t xml:space="preserve"> [Fontainebleau], en limite actelle ouest de la forêt de Fontainebleau est une des </w:t>
      </w:r>
      <w:hyperlink r:id="rId9170" w:anchor="Cul_Art__GCM" w:history="1">
        <w:r w:rsidR="00445617" w:rsidRPr="0032190F">
          <w:rPr>
            <w:rStyle w:val="Hyperlink"/>
            <w:lang w:val="fr-FR"/>
          </w:rPr>
          <w:t>GCM</w:t>
        </w:r>
      </w:hyperlink>
      <w:r w:rsidR="00445617" w:rsidRPr="0032190F">
        <w:rPr>
          <w:lang w:val="fr-FR"/>
        </w:rPr>
        <w:t xml:space="preserve"> (BIB 2278)</w:t>
      </w:r>
      <w:r w:rsidR="00C45324" w:rsidRPr="0032190F">
        <w:rPr>
          <w:lang w:val="fr-FR"/>
        </w:rPr>
        <w:t>. Par extension: l'ensemble des gravures de Fontainebleau, ... (SS BIB)</w:t>
      </w:r>
    </w:p>
    <w:p w14:paraId="46DAFC99" w14:textId="77777777" w:rsidR="005E5EA5" w:rsidRPr="0032190F" w:rsidRDefault="00917FBA" w:rsidP="00E03818">
      <w:pPr>
        <w:jc w:val="both"/>
        <w:rPr>
          <w:lang w:val="fr-FR"/>
        </w:rPr>
      </w:pPr>
      <w:r w:rsidRPr="0032190F">
        <w:rPr>
          <w:lang w:val="fr-FR"/>
        </w:rPr>
        <w:t>Le parc du Gâtinais compte plus</w:t>
      </w:r>
      <w:r w:rsidR="00445617" w:rsidRPr="0032190F">
        <w:rPr>
          <w:lang w:val="fr-FR"/>
        </w:rPr>
        <w:t xml:space="preserve"> </w:t>
      </w:r>
      <w:r w:rsidRPr="0032190F">
        <w:rPr>
          <w:lang w:val="fr-FR"/>
        </w:rPr>
        <w:t xml:space="preserve">de 1000 abris ornés dans des grès </w:t>
      </w:r>
      <w:r w:rsidR="00961973" w:rsidRPr="0032190F">
        <w:rPr>
          <w:lang w:val="fr-FR"/>
        </w:rPr>
        <w:t xml:space="preserve">entre Seine-et-Marne, Essone et Yvelines </w:t>
      </w:r>
      <w:r w:rsidRPr="0032190F">
        <w:rPr>
          <w:lang w:val="fr-FR"/>
        </w:rPr>
        <w:t>(internet)</w:t>
      </w:r>
      <w:r w:rsidR="00921D08" w:rsidRPr="0032190F">
        <w:rPr>
          <w:lang w:val="fr-FR"/>
        </w:rPr>
        <w:t>.</w:t>
      </w:r>
      <w:r w:rsidR="00C45324" w:rsidRPr="0032190F">
        <w:rPr>
          <w:lang w:val="fr-FR"/>
        </w:rPr>
        <w:t xml:space="preserve"> Signalés pour la première fois en 1864 à Ballancourt, les abris ornés dont environ 1200 ont été recensés à ce jour, sont dispersés de façon irrégulière dans l’ensemble</w:t>
      </w:r>
      <w:r w:rsidR="00E03818" w:rsidRPr="0032190F">
        <w:rPr>
          <w:lang w:val="fr-FR"/>
        </w:rPr>
        <w:t xml:space="preserve"> </w:t>
      </w:r>
      <w:r w:rsidR="00C45324" w:rsidRPr="0032190F">
        <w:rPr>
          <w:lang w:val="fr-FR"/>
        </w:rPr>
        <w:t>des formations gréseuses, sans situation préférentielle par rapport au relief ou à</w:t>
      </w:r>
      <w:r w:rsidR="00E03818" w:rsidRPr="0032190F">
        <w:rPr>
          <w:lang w:val="fr-FR"/>
        </w:rPr>
        <w:t xml:space="preserve"> </w:t>
      </w:r>
      <w:r w:rsidR="00C45324" w:rsidRPr="0032190F">
        <w:rPr>
          <w:lang w:val="fr-FR"/>
        </w:rPr>
        <w:t>l’orientation. Leur découverte est donc aléatoire.(BIB 2342)</w:t>
      </w:r>
      <w:r w:rsidR="00F12B72" w:rsidRPr="0032190F">
        <w:rPr>
          <w:lang w:val="fr-FR"/>
        </w:rPr>
        <w:t xml:space="preserve"> </w:t>
      </w:r>
      <w:r w:rsidR="005E5EA5" w:rsidRPr="0032190F">
        <w:rPr>
          <w:lang w:val="fr-FR"/>
        </w:rPr>
        <w:t>Grès stampiens de la forêt de Fontainebleau (BIB 1783 p. 21)</w:t>
      </w:r>
      <w:r w:rsidR="009713E1" w:rsidRPr="009713E1">
        <w:rPr>
          <w:lang w:val="fr-FR"/>
        </w:rPr>
        <w:t xml:space="preserve"> </w:t>
      </w:r>
    </w:p>
    <w:p w14:paraId="5A196268" w14:textId="77777777" w:rsidR="00917FBA" w:rsidRPr="0032190F" w:rsidRDefault="00917FBA" w:rsidP="00C45324">
      <w:pPr>
        <w:rPr>
          <w:lang w:val="fr-FR"/>
        </w:rPr>
      </w:pPr>
    </w:p>
    <w:p w14:paraId="1AE10E0B" w14:textId="77777777" w:rsidR="00C45324" w:rsidRPr="0032190F" w:rsidRDefault="00E81D7D" w:rsidP="00C45324">
      <w:pPr>
        <w:pStyle w:val="Heading2"/>
      </w:pPr>
      <w:r>
        <w:t>t</w:t>
      </w:r>
      <w:r w:rsidR="00C45324" w:rsidRPr="0032190F">
        <w:t>echniques</w:t>
      </w:r>
    </w:p>
    <w:p w14:paraId="46E482CE" w14:textId="77777777" w:rsidR="00C45324" w:rsidRPr="0032190F" w:rsidRDefault="00C45324" w:rsidP="00F12B72">
      <w:pPr>
        <w:jc w:val="both"/>
        <w:rPr>
          <w:lang w:val="fr-FR"/>
        </w:rPr>
      </w:pPr>
      <w:r w:rsidRPr="0032190F">
        <w:rPr>
          <w:lang w:val="fr-FR"/>
        </w:rPr>
        <w:t>La technique de gravure utilisée, le rainurage, estadaptée à la nature de la roche et à sa dureté. Elle</w:t>
      </w:r>
      <w:r w:rsidR="00F12B72" w:rsidRPr="0032190F">
        <w:rPr>
          <w:lang w:val="fr-FR"/>
        </w:rPr>
        <w:t xml:space="preserve"> </w:t>
      </w:r>
      <w:r w:rsidRPr="0032190F">
        <w:rPr>
          <w:lang w:val="fr-FR"/>
        </w:rPr>
        <w:t>favorise les tracés rectilignes et géométriques. Les outils à graver, dénommés gravoirs, sont de</w:t>
      </w:r>
      <w:r w:rsidR="00F12B72" w:rsidRPr="0032190F">
        <w:rPr>
          <w:lang w:val="fr-FR"/>
        </w:rPr>
        <w:t xml:space="preserve"> </w:t>
      </w:r>
      <w:r w:rsidRPr="0032190F">
        <w:rPr>
          <w:lang w:val="fr-FR"/>
        </w:rPr>
        <w:t>simples éclats de grès dont les arêtes présentent un émoussé caractéristique. Les autres techniques de gravures comme le tracé linéaire, le raclage ou le piquetage ont rarement été utilisées. Les peintures sont rarissimes (BIB 2342)</w:t>
      </w:r>
    </w:p>
    <w:p w14:paraId="477AE543" w14:textId="77777777" w:rsidR="00C45324" w:rsidRPr="0032190F" w:rsidRDefault="00C45324" w:rsidP="00C45324">
      <w:pPr>
        <w:rPr>
          <w:lang w:val="fr-FR"/>
        </w:rPr>
      </w:pPr>
    </w:p>
    <w:p w14:paraId="50BA1FAB" w14:textId="77777777" w:rsidR="00E87DE9" w:rsidRPr="0032190F" w:rsidRDefault="00E81D7D" w:rsidP="00E87DE9">
      <w:pPr>
        <w:pStyle w:val="Heading2"/>
      </w:pPr>
      <w:r>
        <w:t>l</w:t>
      </w:r>
      <w:r w:rsidR="00E87DE9" w:rsidRPr="0032190F">
        <w:t>ocus</w:t>
      </w:r>
    </w:p>
    <w:p w14:paraId="0F5DC548" w14:textId="77777777" w:rsidR="00E87DE9" w:rsidRPr="0032190F" w:rsidRDefault="00E87DE9" w:rsidP="00C45324">
      <w:pPr>
        <w:rPr>
          <w:lang w:val="fr-FR"/>
        </w:rPr>
      </w:pPr>
      <w:r w:rsidRPr="0032190F">
        <w:rPr>
          <w:lang w:val="fr-FR"/>
        </w:rPr>
        <w:t>On distingue 3 types d'abri: les géodes, les abri sous-platière ou sous-roche, les chambre (BIB 2342)</w:t>
      </w:r>
    </w:p>
    <w:p w14:paraId="1B660CB0" w14:textId="77777777" w:rsidR="00C45324" w:rsidRPr="0032190F" w:rsidRDefault="00C45324" w:rsidP="00C45324">
      <w:pPr>
        <w:rPr>
          <w:lang w:val="fr-FR"/>
        </w:rPr>
      </w:pPr>
    </w:p>
    <w:p w14:paraId="350171E3" w14:textId="77777777" w:rsidR="00C45324" w:rsidRPr="0032190F" w:rsidRDefault="00E81D7D" w:rsidP="00C45324">
      <w:pPr>
        <w:pStyle w:val="Heading2"/>
      </w:pPr>
      <w:r>
        <w:t>p</w:t>
      </w:r>
      <w:r w:rsidR="00C45324" w:rsidRPr="0032190F">
        <w:t>ériodes</w:t>
      </w:r>
    </w:p>
    <w:p w14:paraId="137AE2EA" w14:textId="77777777" w:rsidR="00E87DE9" w:rsidRPr="0032190F" w:rsidRDefault="00E87DE9" w:rsidP="00E87DE9">
      <w:pPr>
        <w:rPr>
          <w:lang w:val="fr-FR"/>
        </w:rPr>
      </w:pPr>
    </w:p>
    <w:p w14:paraId="6C5FEF7D" w14:textId="77777777" w:rsidR="00E87DE9" w:rsidRPr="0032190F" w:rsidRDefault="00E87DE9" w:rsidP="00E87DE9">
      <w:pPr>
        <w:pStyle w:val="Heading3"/>
      </w:pPr>
      <w:r w:rsidRPr="0032190F">
        <w:t>Paléolithique</w:t>
      </w:r>
    </w:p>
    <w:p w14:paraId="37738F5D" w14:textId="77777777" w:rsidR="009944B3" w:rsidRPr="0032190F" w:rsidRDefault="00921D08" w:rsidP="009944B3">
      <w:pPr>
        <w:jc w:val="both"/>
        <w:rPr>
          <w:lang w:val="fr-FR"/>
        </w:rPr>
      </w:pPr>
      <w:r w:rsidRPr="0032190F">
        <w:rPr>
          <w:lang w:val="fr-FR"/>
        </w:rPr>
        <w:t>Le Paléolithique est peu représenté</w:t>
      </w:r>
      <w:r w:rsidR="00240004" w:rsidRPr="0032190F">
        <w:rPr>
          <w:lang w:val="fr-FR"/>
        </w:rPr>
        <w:t xml:space="preserve"> (</w:t>
      </w:r>
      <w:r w:rsidRPr="0032190F">
        <w:rPr>
          <w:lang w:val="fr-FR"/>
        </w:rPr>
        <w:t>abri du cheval de Ségognole</w:t>
      </w:r>
      <w:r w:rsidR="00240004" w:rsidRPr="0032190F">
        <w:rPr>
          <w:lang w:val="fr-FR"/>
        </w:rPr>
        <w:t>)</w:t>
      </w:r>
      <w:r w:rsidRPr="0032190F">
        <w:rPr>
          <w:lang w:val="fr-FR"/>
        </w:rPr>
        <w:t xml:space="preserve"> (internet)</w:t>
      </w:r>
      <w:r w:rsidR="00E87DE9" w:rsidRPr="0032190F">
        <w:rPr>
          <w:lang w:val="fr-FR"/>
        </w:rPr>
        <w:t xml:space="preserve">. Seulement 2 </w:t>
      </w:r>
      <w:r w:rsidR="009944B3" w:rsidRPr="0032190F">
        <w:rPr>
          <w:lang w:val="fr-FR"/>
        </w:rPr>
        <w:t>représentations. Ces deux représentationssont attribuées au Magdalénienen fonction de leurscaractéristiques stylistiques.</w:t>
      </w:r>
      <w:r w:rsidR="00F12B72" w:rsidRPr="0032190F">
        <w:rPr>
          <w:lang w:val="fr-FR"/>
        </w:rPr>
        <w:t xml:space="preserve"> </w:t>
      </w:r>
      <w:r w:rsidR="009944B3" w:rsidRPr="0032190F">
        <w:rPr>
          <w:lang w:val="fr-FR"/>
        </w:rPr>
        <w:t>Nous pouvons situer leursréalisations autour de 12 000</w:t>
      </w:r>
      <w:r w:rsidR="00F12B72" w:rsidRPr="0032190F">
        <w:rPr>
          <w:lang w:val="fr-FR"/>
        </w:rPr>
        <w:t xml:space="preserve"> </w:t>
      </w:r>
      <w:r w:rsidR="009944B3" w:rsidRPr="0032190F">
        <w:rPr>
          <w:lang w:val="fr-FR"/>
        </w:rPr>
        <w:t>ans avant notre ère.(BIB 2342)</w:t>
      </w:r>
    </w:p>
    <w:p w14:paraId="674FAD7D" w14:textId="77777777" w:rsidR="00E87DE9" w:rsidRPr="0032190F" w:rsidRDefault="00E87DE9" w:rsidP="00E87DE9">
      <w:pPr>
        <w:rPr>
          <w:lang w:val="fr-FR"/>
        </w:rPr>
      </w:pPr>
      <w:r w:rsidRPr="0032190F">
        <w:rPr>
          <w:lang w:val="fr-FR"/>
        </w:rPr>
        <w:t xml:space="preserve">- une peinture de cheval découverte à Boutigny-sur-Essonne sur une plaque de grès débitée par les carriers et dont la tête est manquante, </w:t>
      </w:r>
      <w:r w:rsidR="00F12B72" w:rsidRPr="0032190F">
        <w:rPr>
          <w:lang w:val="fr-FR"/>
        </w:rPr>
        <w:t>(BIB 2342)</w:t>
      </w:r>
    </w:p>
    <w:p w14:paraId="76BF71EB" w14:textId="77777777" w:rsidR="00921D08" w:rsidRPr="0032190F" w:rsidRDefault="00E87DE9" w:rsidP="00E87DE9">
      <w:pPr>
        <w:rPr>
          <w:lang w:val="fr-FR"/>
        </w:rPr>
      </w:pPr>
      <w:r w:rsidRPr="0032190F">
        <w:rPr>
          <w:lang w:val="fr-FR"/>
        </w:rPr>
        <w:t>- une gravure de cheval dans un abri situé à Noisy-sur-École.(BIB 2342)</w:t>
      </w:r>
    </w:p>
    <w:p w14:paraId="29823896" w14:textId="77777777" w:rsidR="00E87DE9" w:rsidRPr="0032190F" w:rsidRDefault="00E87DE9" w:rsidP="00E87DE9">
      <w:pPr>
        <w:rPr>
          <w:lang w:val="fr-FR"/>
        </w:rPr>
      </w:pPr>
    </w:p>
    <w:p w14:paraId="03C1A1D8" w14:textId="77777777" w:rsidR="00E87DE9" w:rsidRPr="0032190F" w:rsidRDefault="00E87DE9" w:rsidP="00E87DE9">
      <w:pPr>
        <w:pStyle w:val="Heading3"/>
      </w:pPr>
      <w:r w:rsidRPr="0032190F">
        <w:t>Mésolithique</w:t>
      </w:r>
    </w:p>
    <w:p w14:paraId="366A9CA8" w14:textId="4E4AFDB8" w:rsidR="009944B3" w:rsidRPr="0032190F" w:rsidRDefault="00240004" w:rsidP="0069608B">
      <w:pPr>
        <w:jc w:val="both"/>
        <w:rPr>
          <w:lang w:val="fr-FR"/>
        </w:rPr>
      </w:pPr>
      <w:r w:rsidRPr="0032190F">
        <w:rPr>
          <w:lang w:val="fr-FR"/>
        </w:rPr>
        <w:t>Le Mésolithique est représenté par de nombreux signes géométriques faits à base de lignes droites par rainurage [technomorphes], principalement des quadrillages, mais aussi des cupules, sillons, abroriformes, cercles, etc. (internet)</w:t>
      </w:r>
      <w:r w:rsidR="00F12B72" w:rsidRPr="0032190F">
        <w:rPr>
          <w:lang w:val="fr-FR"/>
        </w:rPr>
        <w:t xml:space="preserve"> </w:t>
      </w:r>
      <w:r w:rsidR="009944B3" w:rsidRPr="0032190F">
        <w:rPr>
          <w:lang w:val="fr-FR"/>
        </w:rPr>
        <w:t xml:space="preserve">v. campements de </w:t>
      </w:r>
      <w:hyperlink r:id="rId9171" w:anchor="Sit_Larchant" w:history="1">
        <w:r w:rsidR="009944B3" w:rsidRPr="0032190F">
          <w:rPr>
            <w:rStyle w:val="Hyperlink"/>
            <w:lang w:val="fr-FR"/>
          </w:rPr>
          <w:t>Larchant</w:t>
        </w:r>
      </w:hyperlink>
      <w:r w:rsidR="009944B3" w:rsidRPr="0032190F">
        <w:rPr>
          <w:lang w:val="fr-FR"/>
        </w:rPr>
        <w:t xml:space="preserve">, Vaudoué, </w:t>
      </w:r>
      <w:r w:rsidR="006F5A26" w:rsidRPr="0032190F">
        <w:rPr>
          <w:lang w:val="fr-FR"/>
        </w:rPr>
        <w:t>(BIB 2342)</w:t>
      </w:r>
    </w:p>
    <w:p w14:paraId="3308B3EC" w14:textId="77777777" w:rsidR="009944B3" w:rsidRPr="0032190F" w:rsidRDefault="006F5A26" w:rsidP="0069608B">
      <w:pPr>
        <w:jc w:val="both"/>
        <w:rPr>
          <w:lang w:val="fr-FR"/>
        </w:rPr>
      </w:pPr>
      <w:r w:rsidRPr="0032190F">
        <w:rPr>
          <w:lang w:val="fr-FR"/>
        </w:rPr>
        <w:lastRenderedPageBreak/>
        <w:t>Aucune organisation des gravures sur les parois n’est</w:t>
      </w:r>
      <w:r w:rsidR="005E5EA5" w:rsidRPr="0032190F">
        <w:rPr>
          <w:lang w:val="fr-FR"/>
        </w:rPr>
        <w:t xml:space="preserve"> </w:t>
      </w:r>
      <w:r w:rsidRPr="0032190F">
        <w:rPr>
          <w:lang w:val="fr-FR"/>
        </w:rPr>
        <w:t>perceptible. Il semble que cet art rupestre soit de nature accumulative,</w:t>
      </w:r>
      <w:r w:rsidR="00F12B72" w:rsidRPr="0032190F">
        <w:rPr>
          <w:lang w:val="fr-FR"/>
        </w:rPr>
        <w:t xml:space="preserve"> </w:t>
      </w:r>
      <w:r w:rsidRPr="0032190F">
        <w:rPr>
          <w:lang w:val="fr-FR"/>
        </w:rPr>
        <w:t>par réalisations successives de gravures étaléesdans le temps sans volonté d’association ou de composition.Seuls quelques sous-ensembles apparaissent comme</w:t>
      </w:r>
      <w:r w:rsidR="00F12B72" w:rsidRPr="0032190F">
        <w:rPr>
          <w:lang w:val="fr-FR"/>
        </w:rPr>
        <w:t xml:space="preserve"> </w:t>
      </w:r>
      <w:r w:rsidRPr="0032190F">
        <w:rPr>
          <w:lang w:val="fr-FR"/>
        </w:rPr>
        <w:t>associés à des irrégularités de la paroi : corniches barrées,sillons alignés sur une fissure ou autour d’une cupule (BIB 2342)</w:t>
      </w:r>
    </w:p>
    <w:p w14:paraId="6FEB24DF" w14:textId="77777777" w:rsidR="006F5A26" w:rsidRDefault="008103E8" w:rsidP="0069608B">
      <w:pPr>
        <w:jc w:val="both"/>
        <w:rPr>
          <w:lang w:val="fr-FR"/>
        </w:rPr>
      </w:pPr>
      <w:r w:rsidRPr="0032190F">
        <w:rPr>
          <w:lang w:val="fr-FR"/>
        </w:rPr>
        <w:t>L’exiguïté de la majorité des abris ornés évoque des actions</w:t>
      </w:r>
      <w:r w:rsidR="00F12B72" w:rsidRPr="0032190F">
        <w:rPr>
          <w:lang w:val="fr-FR"/>
        </w:rPr>
        <w:t xml:space="preserve"> </w:t>
      </w:r>
      <w:r w:rsidRPr="0032190F">
        <w:rPr>
          <w:lang w:val="fr-FR"/>
        </w:rPr>
        <w:t>cultuelles individuelles, espacées dans le temps en fonction</w:t>
      </w:r>
      <w:r w:rsidR="00F12B72" w:rsidRPr="0032190F">
        <w:rPr>
          <w:lang w:val="fr-FR"/>
        </w:rPr>
        <w:t xml:space="preserve"> </w:t>
      </w:r>
      <w:r w:rsidRPr="0032190F">
        <w:rPr>
          <w:lang w:val="fr-FR"/>
        </w:rPr>
        <w:t>des besoins, consistant à réaliser une ou quelquesgravures indépendammentdes gravures préexistantes.</w:t>
      </w:r>
      <w:r w:rsidR="00F12B72" w:rsidRPr="0032190F">
        <w:rPr>
          <w:lang w:val="fr-FR"/>
        </w:rPr>
        <w:t xml:space="preserve"> </w:t>
      </w:r>
      <w:r w:rsidRPr="0032190F">
        <w:rPr>
          <w:lang w:val="fr-FR"/>
        </w:rPr>
        <w:t>Dans ce cadre, la cavité</w:t>
      </w:r>
      <w:r w:rsidR="00F12B72" w:rsidRPr="0032190F">
        <w:rPr>
          <w:lang w:val="fr-FR"/>
        </w:rPr>
        <w:t xml:space="preserve"> </w:t>
      </w:r>
      <w:r w:rsidRPr="0032190F">
        <w:rPr>
          <w:lang w:val="fr-FR"/>
        </w:rPr>
        <w:t>avait elle-même une signification</w:t>
      </w:r>
      <w:r w:rsidR="00F12B72" w:rsidRPr="0032190F">
        <w:rPr>
          <w:lang w:val="fr-FR"/>
        </w:rPr>
        <w:t xml:space="preserve"> </w:t>
      </w:r>
      <w:r w:rsidRPr="0032190F">
        <w:rPr>
          <w:lang w:val="fr-FR"/>
        </w:rPr>
        <w:t>et une importance</w:t>
      </w:r>
      <w:r w:rsidR="00F12B72" w:rsidRPr="0032190F">
        <w:rPr>
          <w:lang w:val="fr-FR"/>
        </w:rPr>
        <w:t xml:space="preserve"> </w:t>
      </w:r>
      <w:r w:rsidRPr="0032190F">
        <w:rPr>
          <w:lang w:val="fr-FR"/>
        </w:rPr>
        <w:t>primordiale puisque nous neconnaissons pas de gravures</w:t>
      </w:r>
      <w:r w:rsidR="00F12B72" w:rsidRPr="0032190F">
        <w:rPr>
          <w:lang w:val="fr-FR"/>
        </w:rPr>
        <w:t xml:space="preserve"> </w:t>
      </w:r>
      <w:r w:rsidRPr="0032190F">
        <w:rPr>
          <w:lang w:val="fr-FR"/>
        </w:rPr>
        <w:t>en plein air</w:t>
      </w:r>
      <w:r w:rsidR="00F12B72" w:rsidRPr="0032190F">
        <w:rPr>
          <w:lang w:val="fr-FR"/>
        </w:rPr>
        <w:t xml:space="preserve"> </w:t>
      </w:r>
      <w:r w:rsidRPr="0032190F">
        <w:rPr>
          <w:lang w:val="fr-FR"/>
        </w:rPr>
        <w:t>(BIB 2342)</w:t>
      </w:r>
    </w:p>
    <w:p w14:paraId="2AF26B6F" w14:textId="77777777" w:rsidR="0094542E" w:rsidRPr="0032190F" w:rsidRDefault="0094542E" w:rsidP="0069608B">
      <w:pPr>
        <w:jc w:val="both"/>
        <w:rPr>
          <w:lang w:val="fr-FR"/>
        </w:rPr>
      </w:pPr>
      <w:r>
        <w:rPr>
          <w:lang w:val="fr-FR"/>
        </w:rPr>
        <w:t>Au Mésolithique, la forêt de Fontainebleau était couverte de noisetiers et de boulots (BIB France cultures, C14)</w:t>
      </w:r>
    </w:p>
    <w:p w14:paraId="311054DF" w14:textId="77777777" w:rsidR="005E5EA5" w:rsidRPr="0032190F" w:rsidRDefault="005E5EA5" w:rsidP="0069608B">
      <w:pPr>
        <w:jc w:val="both"/>
        <w:rPr>
          <w:lang w:val="fr-FR"/>
        </w:rPr>
      </w:pPr>
    </w:p>
    <w:p w14:paraId="5A94B6CB" w14:textId="77777777" w:rsidR="005E5EA5" w:rsidRPr="0032190F" w:rsidRDefault="00E81D7D" w:rsidP="005E5EA5">
      <w:pPr>
        <w:pStyle w:val="Heading4"/>
      </w:pPr>
      <w:r>
        <w:t>t</w:t>
      </w:r>
      <w:r w:rsidR="005E5EA5" w:rsidRPr="0032190F">
        <w:t>hèmes</w:t>
      </w:r>
    </w:p>
    <w:p w14:paraId="1635640A" w14:textId="77777777" w:rsidR="005E5EA5" w:rsidRPr="0032190F" w:rsidRDefault="005E5EA5" w:rsidP="005E5EA5">
      <w:pPr>
        <w:jc w:val="both"/>
        <w:rPr>
          <w:lang w:val="fr-FR"/>
        </w:rPr>
      </w:pPr>
    </w:p>
    <w:p w14:paraId="194B8264" w14:textId="77777777" w:rsidR="005E5EA5" w:rsidRPr="0032190F" w:rsidRDefault="005E5EA5" w:rsidP="00647EA0">
      <w:pPr>
        <w:pStyle w:val="Heading5"/>
      </w:pPr>
      <w:r w:rsidRPr="0032190F">
        <w:t>géométriques</w:t>
      </w:r>
    </w:p>
    <w:p w14:paraId="00D5F6FF" w14:textId="77777777" w:rsidR="005E5EA5" w:rsidRPr="0032190F" w:rsidRDefault="005E5EA5" w:rsidP="005E5EA5">
      <w:pPr>
        <w:jc w:val="both"/>
        <w:rPr>
          <w:lang w:val="fr-FR"/>
        </w:rPr>
      </w:pPr>
      <w:r w:rsidRPr="0032190F">
        <w:rPr>
          <w:lang w:val="fr-FR"/>
        </w:rPr>
        <w:t>Quadrillages, chevrons, parallépipèdes, triangles, etc. (BIB 2342). Profondes incisions se coupant à angle droit ou en oblique et formant des signes élémentaires à tendance géométrique: grilles, rectangles à médianes et diagonales, losanges, échelles, échelles, signes en flèche, en croix, en forme d'arbre [arboriformes], etc. La ligne courbe est rare (BIB 1783 p. 21)</w:t>
      </w:r>
    </w:p>
    <w:p w14:paraId="2B713EBF" w14:textId="77777777" w:rsidR="005E5EA5" w:rsidRPr="0032190F" w:rsidRDefault="005E5EA5" w:rsidP="005E5EA5">
      <w:pPr>
        <w:jc w:val="both"/>
        <w:rPr>
          <w:lang w:val="fr-FR"/>
        </w:rPr>
      </w:pPr>
    </w:p>
    <w:p w14:paraId="32810260" w14:textId="77777777" w:rsidR="005E5EA5" w:rsidRPr="0032190F" w:rsidRDefault="005E5EA5" w:rsidP="00647EA0">
      <w:pPr>
        <w:pStyle w:val="Heading5"/>
      </w:pPr>
      <w:r w:rsidRPr="0032190F">
        <w:t>figuratifs</w:t>
      </w:r>
    </w:p>
    <w:p w14:paraId="1A44EBD1" w14:textId="77777777" w:rsidR="005E5EA5" w:rsidRPr="0032190F" w:rsidRDefault="005E5EA5" w:rsidP="005E5EA5">
      <w:pPr>
        <w:jc w:val="both"/>
        <w:rPr>
          <w:lang w:val="fr-FR"/>
        </w:rPr>
      </w:pPr>
      <w:r w:rsidRPr="0032190F">
        <w:rPr>
          <w:lang w:val="fr-FR"/>
        </w:rPr>
        <w:t>Quelques représentations de quadrupèdes (BIB 1783 p. 21) Il existe également, mais en petit nombre, quelques représentationssemi-figuratives, humaines ou animalières.Elles sont très hétérogènes par leurs styles. Elles ne sont pas présentes dans tous les abris et leurs positions n’indiquent aucune situation préférentielle par rapport auxautres gravures.(BIB 2342)</w:t>
      </w:r>
    </w:p>
    <w:p w14:paraId="61175EF8" w14:textId="77777777" w:rsidR="005E5EA5" w:rsidRPr="0032190F" w:rsidRDefault="005E5EA5" w:rsidP="005E5EA5">
      <w:pPr>
        <w:jc w:val="both"/>
        <w:rPr>
          <w:lang w:val="fr-FR"/>
        </w:rPr>
      </w:pPr>
    </w:p>
    <w:p w14:paraId="58A32E77" w14:textId="77777777" w:rsidR="005E5EA5" w:rsidRPr="0032190F" w:rsidRDefault="005E5EA5" w:rsidP="005E5EA5">
      <w:pPr>
        <w:rPr>
          <w:lang w:val="fr-FR"/>
        </w:rPr>
      </w:pPr>
    </w:p>
    <w:p w14:paraId="073A6FA3" w14:textId="77777777" w:rsidR="005E5EA5" w:rsidRPr="0032190F" w:rsidRDefault="00E81D7D" w:rsidP="005E5EA5">
      <w:pPr>
        <w:pStyle w:val="Heading4"/>
      </w:pPr>
      <w:r>
        <w:t>s</w:t>
      </w:r>
      <w:r w:rsidR="005E5EA5" w:rsidRPr="0032190F">
        <w:t>ites</w:t>
      </w:r>
    </w:p>
    <w:p w14:paraId="67D982F9" w14:textId="77777777" w:rsidR="008103E8" w:rsidRPr="0032190F" w:rsidRDefault="008103E8" w:rsidP="00242C0F">
      <w:pPr>
        <w:rPr>
          <w:lang w:val="fr-FR"/>
        </w:rPr>
      </w:pPr>
    </w:p>
    <w:p w14:paraId="1E828498" w14:textId="77777777" w:rsidR="009944B3" w:rsidRPr="0032190F" w:rsidRDefault="009944B3" w:rsidP="00242C0F">
      <w:pPr>
        <w:rPr>
          <w:lang w:val="fr-FR"/>
        </w:rPr>
      </w:pPr>
      <w:r w:rsidRPr="0032190F">
        <w:rPr>
          <w:lang w:val="fr-FR"/>
        </w:rPr>
        <w:t>Milly-la-Forêt</w:t>
      </w:r>
    </w:p>
    <w:p w14:paraId="1025718C" w14:textId="77777777" w:rsidR="009944B3" w:rsidRPr="0032190F" w:rsidRDefault="009944B3" w:rsidP="00242C0F">
      <w:pPr>
        <w:rPr>
          <w:lang w:val="fr-FR"/>
        </w:rPr>
      </w:pPr>
    </w:p>
    <w:p w14:paraId="0781AF6D" w14:textId="77777777" w:rsidR="009944B3" w:rsidRPr="0032190F" w:rsidRDefault="009944B3" w:rsidP="009944B3">
      <w:pPr>
        <w:pStyle w:val="Heading3"/>
      </w:pPr>
      <w:r w:rsidRPr="0032190F">
        <w:t>Néolithique</w:t>
      </w:r>
    </w:p>
    <w:p w14:paraId="1533987B" w14:textId="77777777" w:rsidR="00445617" w:rsidRPr="0032190F" w:rsidRDefault="00445617" w:rsidP="00242C0F">
      <w:pPr>
        <w:rPr>
          <w:lang w:val="fr-FR"/>
        </w:rPr>
      </w:pPr>
      <w:r w:rsidRPr="0032190F">
        <w:rPr>
          <w:lang w:val="fr-FR"/>
        </w:rPr>
        <w:t>Le Néolithique est représenté par une gravure d'idole, des haches néolithiques, mais généralement peu de gravures</w:t>
      </w:r>
      <w:r w:rsidR="00E44138" w:rsidRPr="0032190F">
        <w:rPr>
          <w:lang w:val="fr-FR"/>
        </w:rPr>
        <w:t xml:space="preserve"> (internet)</w:t>
      </w:r>
    </w:p>
    <w:p w14:paraId="776D5CC7" w14:textId="77777777" w:rsidR="009B332C" w:rsidRPr="0032190F" w:rsidRDefault="009B332C" w:rsidP="00242C0F">
      <w:pPr>
        <w:rPr>
          <w:lang w:val="fr-FR"/>
        </w:rPr>
      </w:pPr>
    </w:p>
    <w:p w14:paraId="398D440A" w14:textId="77777777" w:rsidR="009B332C" w:rsidRPr="0032190F" w:rsidRDefault="009B332C" w:rsidP="009B332C">
      <w:pPr>
        <w:pStyle w:val="Heading3"/>
      </w:pPr>
      <w:r w:rsidRPr="0032190F">
        <w:t>Protohistoire</w:t>
      </w:r>
    </w:p>
    <w:p w14:paraId="7B78164F" w14:textId="77777777" w:rsidR="009B332C" w:rsidRPr="0032190F" w:rsidRDefault="009B332C" w:rsidP="00242C0F">
      <w:pPr>
        <w:rPr>
          <w:lang w:val="fr-FR"/>
        </w:rPr>
      </w:pPr>
      <w:r w:rsidRPr="0032190F">
        <w:rPr>
          <w:lang w:val="fr-FR"/>
        </w:rPr>
        <w:t>Une gravure attribuée à l'âge du Bronze</w:t>
      </w:r>
    </w:p>
    <w:p w14:paraId="48FCDD5E" w14:textId="77777777" w:rsidR="009944B3" w:rsidRPr="0032190F" w:rsidRDefault="009944B3" w:rsidP="00242C0F">
      <w:pPr>
        <w:rPr>
          <w:lang w:val="fr-FR"/>
        </w:rPr>
      </w:pPr>
    </w:p>
    <w:p w14:paraId="27C544FA" w14:textId="77777777" w:rsidR="009944B3" w:rsidRPr="0032190F" w:rsidRDefault="009944B3" w:rsidP="009944B3">
      <w:pPr>
        <w:pStyle w:val="Heading3"/>
      </w:pPr>
      <w:r w:rsidRPr="0032190F">
        <w:t>Moyen-Age</w:t>
      </w:r>
    </w:p>
    <w:p w14:paraId="55F3FEE4" w14:textId="77777777" w:rsidR="00AE1F34" w:rsidRPr="0032190F" w:rsidRDefault="00AE1F34" w:rsidP="00242C0F">
      <w:pPr>
        <w:rPr>
          <w:lang w:val="fr-FR"/>
        </w:rPr>
      </w:pPr>
      <w:r w:rsidRPr="0032190F">
        <w:rPr>
          <w:lang w:val="fr-FR"/>
        </w:rPr>
        <w:t>Au Moyen-age: triple enceintes (internet)</w:t>
      </w:r>
    </w:p>
    <w:p w14:paraId="0C864307" w14:textId="77777777" w:rsidR="009B0302" w:rsidRPr="0032190F" w:rsidRDefault="009B0302" w:rsidP="00242C0F">
      <w:pPr>
        <w:rPr>
          <w:lang w:val="fr-FR"/>
        </w:rPr>
      </w:pPr>
    </w:p>
    <w:p w14:paraId="15C620FD" w14:textId="77777777" w:rsidR="009944B3" w:rsidRPr="0032190F" w:rsidRDefault="00E81D7D" w:rsidP="009944B3">
      <w:pPr>
        <w:pStyle w:val="Heading2"/>
      </w:pPr>
      <w:r>
        <w:t>s</w:t>
      </w:r>
      <w:r w:rsidR="009944B3" w:rsidRPr="0032190F">
        <w:t>ites</w:t>
      </w:r>
    </w:p>
    <w:p w14:paraId="6CEC3B49" w14:textId="77777777" w:rsidR="009944B3" w:rsidRPr="0032190F" w:rsidRDefault="009944B3" w:rsidP="00242C0F">
      <w:pPr>
        <w:rPr>
          <w:lang w:val="fr-FR"/>
        </w:rPr>
      </w:pPr>
    </w:p>
    <w:p w14:paraId="3DAB5442" w14:textId="6D7F4113" w:rsidR="009B0302" w:rsidRPr="0032190F" w:rsidRDefault="00000000" w:rsidP="00242C0F">
      <w:pPr>
        <w:rPr>
          <w:lang w:val="fr-FR"/>
        </w:rPr>
      </w:pPr>
      <w:hyperlink r:id="rId9172" w:anchor="Sit_Segognole" w:history="1">
        <w:r w:rsidR="00F12B72" w:rsidRPr="00BA0E2B">
          <w:rPr>
            <w:rStyle w:val="Hyperlink"/>
            <w:lang w:val="fr-FR"/>
          </w:rPr>
          <w:t>Segognole</w:t>
        </w:r>
      </w:hyperlink>
      <w:r w:rsidR="00F12B72" w:rsidRPr="0032190F">
        <w:rPr>
          <w:lang w:val="fr-FR"/>
        </w:rPr>
        <w:t xml:space="preserve">, </w:t>
      </w:r>
      <w:r w:rsidR="009B0302" w:rsidRPr="0032190F">
        <w:rPr>
          <w:lang w:val="fr-FR"/>
        </w:rPr>
        <w:t xml:space="preserve">Butte de Châtillon, La Bonde 1, Clozeau, </w:t>
      </w:r>
      <w:hyperlink r:id="rId9173" w:anchor="Sit_Bel_Air_13" w:history="1">
        <w:r w:rsidR="00AD083F" w:rsidRPr="0032190F">
          <w:rPr>
            <w:rStyle w:val="Hyperlink"/>
            <w:szCs w:val="18"/>
            <w:lang w:val="fr-FR" w:eastAsia="en-GB"/>
          </w:rPr>
          <w:t>Bel Air 13</w:t>
        </w:r>
      </w:hyperlink>
      <w:r w:rsidR="009B0302" w:rsidRPr="0032190F">
        <w:rPr>
          <w:lang w:val="fr-FR"/>
        </w:rPr>
        <w:t xml:space="preserve">, </w:t>
      </w:r>
      <w:hyperlink r:id="rId9174" w:anchor="Sit_Trezan" w:history="1">
        <w:r w:rsidR="009B0302" w:rsidRPr="0032190F">
          <w:rPr>
            <w:rStyle w:val="Hyperlink"/>
            <w:lang w:val="fr-FR"/>
          </w:rPr>
          <w:t>Trézan</w:t>
        </w:r>
      </w:hyperlink>
      <w:r w:rsidR="009B0302" w:rsidRPr="0032190F">
        <w:rPr>
          <w:lang w:val="fr-FR"/>
        </w:rPr>
        <w:t xml:space="preserve">, </w:t>
      </w:r>
      <w:hyperlink r:id="rId9175" w:anchor="Sit_Vallee_Noirs_6" w:history="1">
        <w:r w:rsidR="009B0302" w:rsidRPr="0032190F">
          <w:rPr>
            <w:rStyle w:val="Hyperlink"/>
            <w:lang w:val="fr-FR"/>
          </w:rPr>
          <w:t>Vallée aux Noirs 6</w:t>
        </w:r>
      </w:hyperlink>
      <w:r w:rsidR="009B0302" w:rsidRPr="0032190F">
        <w:rPr>
          <w:lang w:val="fr-FR"/>
        </w:rPr>
        <w:t>*</w:t>
      </w:r>
    </w:p>
    <w:p w14:paraId="70CC41D0" w14:textId="77777777" w:rsidR="00C45324" w:rsidRPr="0032190F" w:rsidRDefault="00C45324" w:rsidP="00242C0F">
      <w:pPr>
        <w:rPr>
          <w:lang w:val="fr-FR"/>
        </w:rPr>
      </w:pPr>
    </w:p>
    <w:p w14:paraId="6705C098" w14:textId="77777777" w:rsidR="00240004" w:rsidRPr="0032190F" w:rsidRDefault="009713E1" w:rsidP="00240004">
      <w:pPr>
        <w:pStyle w:val="Heading2"/>
      </w:pPr>
      <w:r>
        <w:lastRenderedPageBreak/>
        <w:t>s</w:t>
      </w:r>
      <w:r w:rsidR="00240004" w:rsidRPr="0032190F">
        <w:t>ignes</w:t>
      </w:r>
    </w:p>
    <w:p w14:paraId="62BA871F" w14:textId="77777777" w:rsidR="00240004" w:rsidRPr="0032190F" w:rsidRDefault="00240004" w:rsidP="00242C0F">
      <w:pPr>
        <w:rPr>
          <w:lang w:val="fr-FR"/>
        </w:rPr>
      </w:pPr>
    </w:p>
    <w:p w14:paraId="28DE8C6D" w14:textId="77777777" w:rsidR="00240004" w:rsidRPr="0032190F" w:rsidRDefault="009713E1" w:rsidP="00240004">
      <w:pPr>
        <w:pStyle w:val="Heading3"/>
      </w:pPr>
      <w:r>
        <w:t>q</w:t>
      </w:r>
      <w:r w:rsidR="00240004" w:rsidRPr="0032190F">
        <w:t>uadrillages</w:t>
      </w:r>
    </w:p>
    <w:p w14:paraId="7CBDF51B" w14:textId="77777777" w:rsidR="00240004" w:rsidRPr="0032190F" w:rsidRDefault="00240004" w:rsidP="00242C0F">
      <w:pPr>
        <w:rPr>
          <w:lang w:val="fr-FR"/>
        </w:rPr>
      </w:pPr>
    </w:p>
    <w:p w14:paraId="1E70FFE7" w14:textId="77777777" w:rsidR="00240004" w:rsidRPr="0032190F" w:rsidRDefault="00240004" w:rsidP="00242C0F">
      <w:pPr>
        <w:rPr>
          <w:lang w:val="fr-FR"/>
        </w:rPr>
      </w:pPr>
      <w:r w:rsidRPr="0032190F">
        <w:rPr>
          <w:lang w:val="fr-FR"/>
        </w:rPr>
        <w:t>Signes conventionnels, stéréotypé, répétitifs. Ce sont ces signes qui sont les plus abondants dans le Gâtinais. Ces formes montrent peu de variabilité, principalement dans les tailles. Interprétés comme des ex-votos (internet)</w:t>
      </w:r>
    </w:p>
    <w:p w14:paraId="7015F464" w14:textId="77777777" w:rsidR="004027E9" w:rsidRPr="0032190F" w:rsidRDefault="004027E9" w:rsidP="00242C0F">
      <w:pPr>
        <w:rPr>
          <w:lang w:val="fr-FR"/>
        </w:rPr>
      </w:pPr>
    </w:p>
    <w:p w14:paraId="154D985E" w14:textId="77777777" w:rsidR="004027E9" w:rsidRPr="0032190F" w:rsidRDefault="004027E9" w:rsidP="009713E1">
      <w:pPr>
        <w:pStyle w:val="Heading1"/>
      </w:pPr>
      <w:r w:rsidRPr="0032190F">
        <w:t>BATILLY-EN-GATINAIS</w:t>
      </w:r>
    </w:p>
    <w:p w14:paraId="5CDB0153" w14:textId="77777777" w:rsidR="004027E9" w:rsidRDefault="004027E9" w:rsidP="00242C0F">
      <w:pPr>
        <w:rPr>
          <w:lang w:val="fr-FR"/>
        </w:rPr>
      </w:pPr>
      <w:r w:rsidRPr="0032190F">
        <w:rPr>
          <w:lang w:val="fr-FR"/>
        </w:rPr>
        <w:t>Batilly-en-Gâtinais (Loiret) montre une construction monumentale pour le Fer 2. Les bâtiments C et D sont de grandes tailles et on des dimensions très proches : plan rectangulaire, 6 poteaux porteurs et deux entrées sur le spetits côtés</w:t>
      </w:r>
    </w:p>
    <w:p w14:paraId="58CEA950" w14:textId="77777777" w:rsidR="00E81D7D" w:rsidRDefault="00E81D7D" w:rsidP="00242C0F">
      <w:pPr>
        <w:rPr>
          <w:lang w:val="fr-FR"/>
        </w:rPr>
      </w:pPr>
    </w:p>
    <w:p w14:paraId="0B424BF1" w14:textId="77777777" w:rsidR="00E81D7D" w:rsidRDefault="00E81D7D" w:rsidP="00426FF9">
      <w:pPr>
        <w:pStyle w:val="Heading1"/>
      </w:pPr>
      <w:bookmarkStart w:id="3820" w:name="Sit_Prinvaux"/>
      <w:r>
        <w:t>PRINVAUX</w:t>
      </w:r>
    </w:p>
    <w:bookmarkEnd w:id="3820"/>
    <w:p w14:paraId="096802EB" w14:textId="77777777" w:rsidR="00E81D7D" w:rsidRPr="009713E1" w:rsidRDefault="00E81D7D" w:rsidP="00242C0F">
      <w:pPr>
        <w:rPr>
          <w:sz w:val="20"/>
          <w:lang w:val="fr-FR"/>
        </w:rPr>
      </w:pPr>
      <w:r w:rsidRPr="009713E1">
        <w:rPr>
          <w:sz w:val="20"/>
          <w:lang w:val="fr-FR"/>
        </w:rPr>
        <w:t>abri de Prinvaux</w:t>
      </w:r>
    </w:p>
    <w:p w14:paraId="7644A4D8" w14:textId="77777777" w:rsidR="00E81D7D" w:rsidRDefault="00E81D7D" w:rsidP="00242C0F">
      <w:pPr>
        <w:rPr>
          <w:lang w:val="fr-FR"/>
        </w:rPr>
      </w:pPr>
    </w:p>
    <w:p w14:paraId="4274EA81" w14:textId="77777777" w:rsidR="00E81D7D" w:rsidRDefault="00E81D7D" w:rsidP="00242C0F">
      <w:pPr>
        <w:rPr>
          <w:lang w:val="fr-FR"/>
        </w:rPr>
      </w:pPr>
      <w:r>
        <w:rPr>
          <w:lang w:val="fr-FR"/>
        </w:rPr>
        <w:t xml:space="preserve">Boigneville, Essone. Lignes, grilles et cupules gravées </w:t>
      </w:r>
      <w:r>
        <w:rPr>
          <w:color w:val="000000" w:themeColor="text1"/>
          <w:lang w:val="fr-FR"/>
        </w:rPr>
        <w:t xml:space="preserve"> (BIB 3254)</w:t>
      </w:r>
    </w:p>
    <w:p w14:paraId="1A553068" w14:textId="77777777" w:rsidR="00E81D7D" w:rsidRDefault="00E81D7D" w:rsidP="00242C0F">
      <w:pPr>
        <w:rPr>
          <w:lang w:val="fr-FR"/>
        </w:rPr>
      </w:pPr>
    </w:p>
    <w:p w14:paraId="512EBB94" w14:textId="77777777" w:rsidR="00E81D7D" w:rsidRDefault="00E81D7D" w:rsidP="00426FF9">
      <w:pPr>
        <w:pStyle w:val="Heading1"/>
      </w:pPr>
      <w:r>
        <w:t>JETON 5</w:t>
      </w:r>
    </w:p>
    <w:p w14:paraId="08DF06A5" w14:textId="77777777" w:rsidR="00E81D7D" w:rsidRPr="009713E1" w:rsidRDefault="00E81D7D" w:rsidP="00242C0F">
      <w:pPr>
        <w:rPr>
          <w:sz w:val="20"/>
          <w:lang w:val="fr-FR"/>
        </w:rPr>
      </w:pPr>
      <w:r w:rsidRPr="009713E1">
        <w:rPr>
          <w:sz w:val="20"/>
          <w:lang w:val="fr-FR"/>
        </w:rPr>
        <w:t xml:space="preserve">Abri de la vallée du Jeton 5 </w:t>
      </w:r>
    </w:p>
    <w:p w14:paraId="6F0E8E4D" w14:textId="77777777" w:rsidR="00E81D7D" w:rsidRDefault="00E81D7D" w:rsidP="00242C0F">
      <w:pPr>
        <w:rPr>
          <w:lang w:val="fr-FR"/>
        </w:rPr>
      </w:pPr>
    </w:p>
    <w:p w14:paraId="1C76202D" w14:textId="77777777" w:rsidR="00E81D7D" w:rsidRDefault="00E81D7D" w:rsidP="00242C0F">
      <w:pPr>
        <w:rPr>
          <w:color w:val="000000" w:themeColor="text1"/>
          <w:lang w:val="fr-FR"/>
        </w:rPr>
      </w:pPr>
      <w:r>
        <w:rPr>
          <w:lang w:val="fr-FR"/>
        </w:rPr>
        <w:t xml:space="preserve">(Boissy-aux-Caills, Seine-et-Marne). NOmbreuses grilles gravées </w:t>
      </w:r>
      <w:r>
        <w:rPr>
          <w:color w:val="000000" w:themeColor="text1"/>
          <w:lang w:val="fr-FR"/>
        </w:rPr>
        <w:t xml:space="preserve"> (BIB 3254)</w:t>
      </w:r>
    </w:p>
    <w:p w14:paraId="7ABD3017" w14:textId="77777777" w:rsidR="00E81D7D" w:rsidRDefault="00E81D7D" w:rsidP="00242C0F">
      <w:pPr>
        <w:rPr>
          <w:color w:val="000000" w:themeColor="text1"/>
          <w:lang w:val="fr-FR"/>
        </w:rPr>
      </w:pPr>
    </w:p>
    <w:p w14:paraId="46EAE914" w14:textId="77777777" w:rsidR="00E81D7D" w:rsidRDefault="00E81D7D" w:rsidP="00426FF9">
      <w:pPr>
        <w:pStyle w:val="Heading1"/>
      </w:pPr>
      <w:r>
        <w:t>SARRAZIN</w:t>
      </w:r>
    </w:p>
    <w:p w14:paraId="3CFC6E85" w14:textId="77777777" w:rsidR="00E81D7D" w:rsidRPr="009713E1" w:rsidRDefault="00E81D7D" w:rsidP="00242C0F">
      <w:pPr>
        <w:rPr>
          <w:color w:val="000000" w:themeColor="text1"/>
          <w:sz w:val="20"/>
          <w:lang w:val="fr-FR"/>
        </w:rPr>
      </w:pPr>
      <w:r w:rsidRPr="009713E1">
        <w:rPr>
          <w:color w:val="000000" w:themeColor="text1"/>
          <w:sz w:val="20"/>
          <w:lang w:val="fr-FR"/>
        </w:rPr>
        <w:t>Abri du trou du Sarrazin</w:t>
      </w:r>
    </w:p>
    <w:p w14:paraId="3B28BE61" w14:textId="77777777" w:rsidR="00E81D7D" w:rsidRDefault="00E81D7D" w:rsidP="00242C0F">
      <w:pPr>
        <w:rPr>
          <w:color w:val="000000" w:themeColor="text1"/>
          <w:lang w:val="fr-FR"/>
        </w:rPr>
      </w:pPr>
    </w:p>
    <w:p w14:paraId="251C75D1" w14:textId="77777777" w:rsidR="00E81D7D" w:rsidRPr="0032190F" w:rsidRDefault="00E81D7D" w:rsidP="00242C0F">
      <w:pPr>
        <w:rPr>
          <w:lang w:val="fr-FR"/>
        </w:rPr>
      </w:pPr>
      <w:r>
        <w:rPr>
          <w:color w:val="000000" w:themeColor="text1"/>
          <w:lang w:val="fr-FR"/>
        </w:rPr>
        <w:t>Villeneuve-sur-Auvers, Essone. Nombreuses grilles gravées (BIB 3254)</w:t>
      </w:r>
    </w:p>
    <w:p w14:paraId="4FE09FF4" w14:textId="77777777" w:rsidR="00240004" w:rsidRPr="0032190F" w:rsidRDefault="00240004" w:rsidP="00242C0F">
      <w:pPr>
        <w:rPr>
          <w:lang w:val="fr-FR"/>
        </w:rPr>
      </w:pPr>
    </w:p>
    <w:p w14:paraId="776522FD" w14:textId="77777777" w:rsidR="00921D08" w:rsidRPr="0032190F" w:rsidRDefault="00921D08" w:rsidP="00426FF9">
      <w:pPr>
        <w:pStyle w:val="Heading1"/>
        <w:rPr>
          <w:rStyle w:val="Hyperlink"/>
          <w:color w:val="auto"/>
          <w:u w:val="none"/>
        </w:rPr>
      </w:pPr>
      <w:bookmarkStart w:id="3821" w:name="Sit_Segognole"/>
      <w:r w:rsidRPr="0032190F">
        <w:rPr>
          <w:rStyle w:val="Hyperlink"/>
          <w:color w:val="auto"/>
          <w:u w:val="none"/>
        </w:rPr>
        <w:t>SEGOGNOLE</w:t>
      </w:r>
    </w:p>
    <w:bookmarkEnd w:id="3821"/>
    <w:p w14:paraId="7DFC2B75" w14:textId="77777777" w:rsidR="00A46E5F" w:rsidRPr="00E81D7D" w:rsidRDefault="0069608B" w:rsidP="00242C0F">
      <w:pPr>
        <w:rPr>
          <w:rStyle w:val="Hyperlink"/>
          <w:color w:val="000000" w:themeColor="text1"/>
          <w:sz w:val="20"/>
          <w:u w:val="none"/>
          <w:lang w:val="fr-FR"/>
        </w:rPr>
      </w:pPr>
      <w:r w:rsidRPr="00E81D7D">
        <w:rPr>
          <w:rStyle w:val="Hyperlink"/>
          <w:color w:val="000000" w:themeColor="text1"/>
          <w:sz w:val="20"/>
          <w:u w:val="none"/>
          <w:lang w:val="fr-FR"/>
        </w:rPr>
        <w:t>Segoniole</w:t>
      </w:r>
      <w:r w:rsidR="00E81D7D">
        <w:rPr>
          <w:rStyle w:val="Hyperlink"/>
          <w:color w:val="000000" w:themeColor="text1"/>
          <w:sz w:val="20"/>
          <w:u w:val="none"/>
          <w:lang w:val="fr-FR"/>
        </w:rPr>
        <w:t xml:space="preserve"> (SS BIB)</w:t>
      </w:r>
      <w:r w:rsidR="00E81D7D" w:rsidRPr="00E81D7D">
        <w:rPr>
          <w:rStyle w:val="Hyperlink"/>
          <w:color w:val="000000" w:themeColor="text1"/>
          <w:sz w:val="20"/>
          <w:u w:val="none"/>
          <w:lang w:val="fr-FR"/>
        </w:rPr>
        <w:t xml:space="preserve">, Segognole 3 (Noisy-sur-Ecole) </w:t>
      </w:r>
      <w:r w:rsidR="00E81D7D" w:rsidRPr="00E81D7D">
        <w:rPr>
          <w:color w:val="000000" w:themeColor="text1"/>
          <w:sz w:val="20"/>
          <w:lang w:val="fr-FR"/>
        </w:rPr>
        <w:t>(BIB 3255)</w:t>
      </w:r>
    </w:p>
    <w:p w14:paraId="4E1C28E8" w14:textId="77777777" w:rsidR="004C037F" w:rsidRPr="0032190F" w:rsidRDefault="004C037F" w:rsidP="00921D08">
      <w:pPr>
        <w:rPr>
          <w:color w:val="000000" w:themeColor="text1"/>
          <w:lang w:val="fr-FR"/>
        </w:rPr>
      </w:pPr>
    </w:p>
    <w:p w14:paraId="295A1A6F" w14:textId="14DD6E32" w:rsidR="00921D08" w:rsidRPr="0032190F" w:rsidRDefault="00921D08" w:rsidP="00921D08">
      <w:pPr>
        <w:rPr>
          <w:color w:val="000000" w:themeColor="text1"/>
          <w:lang w:val="fr-FR"/>
        </w:rPr>
      </w:pPr>
      <w:r w:rsidRPr="0032190F">
        <w:rPr>
          <w:color w:val="000000" w:themeColor="text1"/>
          <w:lang w:val="fr-FR"/>
        </w:rPr>
        <w:t>L'abri de Ségognole</w:t>
      </w:r>
      <w:r w:rsidR="0069608B" w:rsidRPr="0032190F">
        <w:rPr>
          <w:color w:val="000000" w:themeColor="text1"/>
          <w:lang w:val="fr-FR"/>
        </w:rPr>
        <w:t xml:space="preserve"> (</w:t>
      </w:r>
      <w:r w:rsidR="00EB6309" w:rsidRPr="0032190F">
        <w:rPr>
          <w:color w:val="000000" w:themeColor="text1"/>
          <w:lang w:val="fr-FR"/>
        </w:rPr>
        <w:t>Fontainebleau, Seine-et-Marne</w:t>
      </w:r>
      <w:r w:rsidR="0069608B" w:rsidRPr="0032190F">
        <w:rPr>
          <w:color w:val="000000" w:themeColor="text1"/>
          <w:lang w:val="fr-FR"/>
        </w:rPr>
        <w:t>)</w:t>
      </w:r>
      <w:r w:rsidRPr="0032190F">
        <w:rPr>
          <w:color w:val="000000" w:themeColor="text1"/>
          <w:lang w:val="fr-FR"/>
        </w:rPr>
        <w:t xml:space="preserve">, dans le </w:t>
      </w:r>
      <w:hyperlink r:id="rId9176" w:anchor="Sit_Gatinais" w:history="1">
        <w:r w:rsidRPr="0032190F">
          <w:rPr>
            <w:rStyle w:val="Hyperlink"/>
            <w:lang w:val="fr-FR"/>
          </w:rPr>
          <w:t>Gâtinais</w:t>
        </w:r>
      </w:hyperlink>
      <w:r w:rsidRPr="0032190F">
        <w:rPr>
          <w:color w:val="000000" w:themeColor="text1"/>
          <w:lang w:val="fr-FR"/>
        </w:rPr>
        <w:t xml:space="preserve">, montre une gravure de cheval incisé. Des réserves sont laissées entre les pattes et le ventre. </w:t>
      </w:r>
      <w:r w:rsidR="00240004" w:rsidRPr="0032190F">
        <w:rPr>
          <w:color w:val="000000" w:themeColor="text1"/>
          <w:lang w:val="fr-FR"/>
        </w:rPr>
        <w:t xml:space="preserve">Attribution au Magdalénien supérieur (internet) </w:t>
      </w:r>
    </w:p>
    <w:p w14:paraId="00B4D91D" w14:textId="52256F99" w:rsidR="0069608B" w:rsidRPr="0032190F" w:rsidRDefault="0069608B" w:rsidP="00921D08">
      <w:pPr>
        <w:rPr>
          <w:color w:val="000000" w:themeColor="text1"/>
          <w:lang w:val="fr-FR"/>
        </w:rPr>
      </w:pPr>
      <w:r w:rsidRPr="0032190F">
        <w:rPr>
          <w:color w:val="000000" w:themeColor="text1"/>
          <w:lang w:val="fr-FR"/>
        </w:rPr>
        <w:t xml:space="preserve">L'abri de Segoniole montre un </w:t>
      </w:r>
      <w:hyperlink r:id="rId9177" w:anchor="Cul_Art_TAC_T_z_cervide" w:history="1">
        <w:r w:rsidR="00C370D1" w:rsidRPr="0032190F">
          <w:rPr>
            <w:rStyle w:val="Hyperlink"/>
            <w:lang w:val="fr-FR"/>
          </w:rPr>
          <w:t>cerf</w:t>
        </w:r>
      </w:hyperlink>
      <w:r w:rsidR="00C370D1" w:rsidRPr="0032190F">
        <w:rPr>
          <w:rStyle w:val="st"/>
          <w:lang w:val="fr-FR"/>
        </w:rPr>
        <w:t xml:space="preserve"> </w:t>
      </w:r>
      <w:r w:rsidRPr="0032190F">
        <w:rPr>
          <w:color w:val="000000" w:themeColor="text1"/>
          <w:lang w:val="fr-FR"/>
        </w:rPr>
        <w:t>incisé composé de traits rectilignes associé à un quadrillage attribué au Mésolithique (BIB MAN, 2017)</w:t>
      </w:r>
    </w:p>
    <w:p w14:paraId="34F9D745" w14:textId="77777777" w:rsidR="004C037F" w:rsidRPr="0032190F" w:rsidRDefault="004C037F" w:rsidP="004C037F">
      <w:pPr>
        <w:rPr>
          <w:color w:val="000000" w:themeColor="text1"/>
          <w:lang w:val="fr-FR"/>
        </w:rPr>
      </w:pPr>
      <w:r w:rsidRPr="0032190F">
        <w:rPr>
          <w:color w:val="000000" w:themeColor="text1"/>
          <w:lang w:val="fr-FR"/>
        </w:rPr>
        <w:t xml:space="preserve">La scene des deux cervides de la grotte de la Segognole qui est la plus representative des gravures animalieres de cette epoque [Mesolithique] (BIB 2426) </w:t>
      </w:r>
    </w:p>
    <w:p w14:paraId="6FC45293" w14:textId="77777777" w:rsidR="00240004" w:rsidRDefault="00E81D7D" w:rsidP="00921D08">
      <w:pPr>
        <w:rPr>
          <w:color w:val="000000" w:themeColor="text1"/>
          <w:lang w:val="fr-FR"/>
        </w:rPr>
      </w:pPr>
      <w:r>
        <w:rPr>
          <w:color w:val="000000" w:themeColor="text1"/>
          <w:lang w:val="fr-FR"/>
        </w:rPr>
        <w:t>Cheval (BIB 3254)</w:t>
      </w:r>
    </w:p>
    <w:p w14:paraId="59A0B4F1" w14:textId="77777777" w:rsidR="00E81D7D" w:rsidRDefault="00E81D7D" w:rsidP="00921D08">
      <w:pPr>
        <w:rPr>
          <w:color w:val="000000" w:themeColor="text1"/>
          <w:lang w:val="fr-FR"/>
        </w:rPr>
      </w:pPr>
      <w:r>
        <w:rPr>
          <w:color w:val="000000" w:themeColor="text1"/>
          <w:lang w:val="fr-FR"/>
        </w:rPr>
        <w:t>Représentation d'une vulve avec trois importantes rainures. cette vulve est encadrée par deux chevaux. Cette représentation féminine est liée à l'écoulement de l'eau (BIB 3255)</w:t>
      </w:r>
    </w:p>
    <w:p w14:paraId="054A7A90" w14:textId="77777777" w:rsidR="00E81D7D" w:rsidRPr="0032190F" w:rsidRDefault="00E81D7D" w:rsidP="00921D08">
      <w:pPr>
        <w:rPr>
          <w:color w:val="000000" w:themeColor="text1"/>
          <w:lang w:val="fr-FR"/>
        </w:rPr>
      </w:pPr>
    </w:p>
    <w:p w14:paraId="154CA734" w14:textId="77777777" w:rsidR="00240004" w:rsidRPr="0032190F" w:rsidRDefault="00240004" w:rsidP="00426FF9">
      <w:pPr>
        <w:pStyle w:val="Heading1"/>
      </w:pPr>
      <w:bookmarkStart w:id="3822" w:name="Sit_Peinture_Grotte"/>
      <w:r w:rsidRPr="0032190F">
        <w:t>GROTTE A LA PEINTURE</w:t>
      </w:r>
    </w:p>
    <w:bookmarkEnd w:id="3822"/>
    <w:p w14:paraId="38B734E8" w14:textId="36251B37" w:rsidR="0053240A" w:rsidRPr="0032190F" w:rsidRDefault="0053240A" w:rsidP="0053240A">
      <w:pPr>
        <w:rPr>
          <w:lang w:val="fr-FR"/>
        </w:rPr>
      </w:pPr>
      <w:r w:rsidRPr="0032190F">
        <w:rPr>
          <w:lang w:val="fr-FR"/>
        </w:rPr>
        <w:t xml:space="preserve">= </w:t>
      </w:r>
      <w:hyperlink r:id="rId9178" w:anchor="Sit_Larchant" w:history="1">
        <w:r w:rsidRPr="0032190F">
          <w:rPr>
            <w:rStyle w:val="Hyperlink"/>
            <w:lang w:val="fr-FR"/>
          </w:rPr>
          <w:t>Larchant</w:t>
        </w:r>
      </w:hyperlink>
      <w:r w:rsidRPr="0032190F">
        <w:rPr>
          <w:lang w:val="fr-FR"/>
        </w:rPr>
        <w:t xml:space="preserve"> ?</w:t>
      </w:r>
    </w:p>
    <w:p w14:paraId="677578E7" w14:textId="77777777" w:rsidR="00240004" w:rsidRPr="0032190F" w:rsidRDefault="00240004" w:rsidP="00921D08">
      <w:pPr>
        <w:rPr>
          <w:color w:val="000000" w:themeColor="text1"/>
          <w:lang w:val="fr-FR"/>
        </w:rPr>
      </w:pPr>
    </w:p>
    <w:p w14:paraId="20AC20D8" w14:textId="77777777" w:rsidR="00240004" w:rsidRPr="0032190F" w:rsidRDefault="00240004" w:rsidP="005B3AC1">
      <w:pPr>
        <w:jc w:val="both"/>
        <w:rPr>
          <w:lang w:val="fr-FR"/>
        </w:rPr>
      </w:pPr>
      <w:r w:rsidRPr="0032190F">
        <w:rPr>
          <w:color w:val="000000" w:themeColor="text1"/>
          <w:lang w:val="fr-FR"/>
        </w:rPr>
        <w:t xml:space="preserve">La Grotte à la peinture est une grotte ornée </w:t>
      </w:r>
      <w:r w:rsidR="0053240A" w:rsidRPr="0032190F">
        <w:rPr>
          <w:color w:val="000000" w:themeColor="text1"/>
          <w:lang w:val="fr-FR"/>
        </w:rPr>
        <w:t>(</w:t>
      </w:r>
      <w:r w:rsidRPr="0032190F">
        <w:rPr>
          <w:color w:val="000000" w:themeColor="text1"/>
          <w:lang w:val="fr-FR"/>
        </w:rPr>
        <w:t>Larchant, Seine-et-Marne) sur le flanc Nord du massif de la Roche au Diable. C'est un exemple remarquable d'art rupestre dit « de Fontainebleau »</w:t>
      </w:r>
      <w:r w:rsidR="00445617" w:rsidRPr="0032190F">
        <w:rPr>
          <w:color w:val="000000" w:themeColor="text1"/>
          <w:lang w:val="fr-FR"/>
        </w:rPr>
        <w:t xml:space="preserve"> </w:t>
      </w:r>
      <w:r w:rsidR="00445617" w:rsidRPr="0032190F">
        <w:rPr>
          <w:color w:val="000000" w:themeColor="text1"/>
          <w:lang w:val="fr-FR"/>
        </w:rPr>
        <w:lastRenderedPageBreak/>
        <w:t>(internet)</w:t>
      </w:r>
      <w:r w:rsidR="0053240A" w:rsidRPr="0032190F">
        <w:rPr>
          <w:color w:val="000000" w:themeColor="text1"/>
          <w:lang w:val="fr-FR"/>
        </w:rPr>
        <w:t xml:space="preserve"> </w:t>
      </w:r>
      <w:r w:rsidR="0053240A" w:rsidRPr="0032190F">
        <w:rPr>
          <w:lang w:val="fr-FR"/>
        </w:rPr>
        <w:t xml:space="preserve">La grotte de Larcant est un site important pour la compréhension de l'art mésolithique (BIB 2426) </w:t>
      </w:r>
    </w:p>
    <w:p w14:paraId="0674B9AA" w14:textId="77777777" w:rsidR="005B3AC1" w:rsidRPr="0032190F" w:rsidRDefault="005B3AC1" w:rsidP="005B3AC1">
      <w:pPr>
        <w:jc w:val="both"/>
        <w:rPr>
          <w:lang w:val="fr-FR"/>
        </w:rPr>
      </w:pPr>
      <w:r w:rsidRPr="0032190F">
        <w:rPr>
          <w:szCs w:val="19"/>
          <w:lang w:val="fr-FR" w:eastAsia="en-GB"/>
        </w:rPr>
        <w:t xml:space="preserve">Au sud-est du massif de Fontainebleau. Gette fouille a livre </w:t>
      </w:r>
      <w:r w:rsidRPr="0032190F">
        <w:rPr>
          <w:szCs w:val="31"/>
          <w:lang w:val="fr-FR" w:eastAsia="en-GB"/>
        </w:rPr>
        <w:t xml:space="preserve">a </w:t>
      </w:r>
      <w:r w:rsidRPr="0032190F">
        <w:rPr>
          <w:szCs w:val="19"/>
          <w:lang w:val="fr-FR" w:eastAsia="en-GB"/>
        </w:rPr>
        <w:t>son auteur, J. Hinout, un fragment orne detache de Ia paroi voisine, reposant sur un niveau mesolithique et recouvert par d'autres niveaux mesolithiques et posterieurs (BIB 2509)</w:t>
      </w:r>
    </w:p>
    <w:p w14:paraId="47037544" w14:textId="6110782E" w:rsidR="00FF1923" w:rsidRPr="0032190F" w:rsidRDefault="00445617" w:rsidP="0053240A">
      <w:pPr>
        <w:jc w:val="both"/>
        <w:rPr>
          <w:color w:val="000000" w:themeColor="text1"/>
          <w:lang w:val="fr-FR"/>
        </w:rPr>
      </w:pPr>
      <w:r w:rsidRPr="0032190F">
        <w:rPr>
          <w:color w:val="000000" w:themeColor="text1"/>
          <w:lang w:val="fr-FR"/>
        </w:rPr>
        <w:t>Une paroi ornée de quadrillages s'est effondrée sur une couche archéologique, face ornée contre terre, contenant du mobilier et datée de 5500 aec (datation 14C sur une noisette). Sur le même bloc orné, mais sur les parties supérieures, des quadrillages similaires. Ces éléments permettent de dater ces gravures d'un même événement archéologique (BIB GERSAR)</w:t>
      </w:r>
      <w:r w:rsidR="0053240A" w:rsidRPr="0032190F">
        <w:rPr>
          <w:color w:val="000000" w:themeColor="text1"/>
          <w:lang w:val="fr-FR"/>
        </w:rPr>
        <w:t xml:space="preserve"> la Grotte «a la peinture» a Larchant est situee au lieu-dit «La Roche au Diable». Sur le plafond de l'abri, une peinture a l'ocre jaune est encore visible. D' autre part, de nombreuses gravures mesolithiques ornent les parois et les corniches. On y trouve nne forme en hutte tres longue, des sillons, des treillis quadrilles, des echelles et des harpons, ces derniers etant graves aussi sur des blocs de gres. Mais c'est surtout la face d'un monolithe deplace par les Mesolithiques et reposant sur la couche archeologique qui a permis, en le remettant dans sa position originelle, d' etudier les gravures mesolithiques pures de tout apport ulterieur. Par contre, sur le bloc reste en place, ces gravures sont obliterees ou meme surchargees par un ensemble de figurations d' epoques protohistorique et historique. Par ailleurs, dans le niveau </w:t>
      </w:r>
      <w:hyperlink r:id="rId9179" w:anchor="Cul_Sauveterrien" w:history="1">
        <w:r w:rsidR="00053195" w:rsidRPr="00F4437A">
          <w:rPr>
            <w:rStyle w:val="Hyperlink"/>
            <w:lang w:val="fr-FR"/>
          </w:rPr>
          <w:t>Sauveterrien</w:t>
        </w:r>
      </w:hyperlink>
      <w:r w:rsidR="00053195" w:rsidRPr="00053195">
        <w:rPr>
          <w:lang w:val="fr-FR"/>
        </w:rPr>
        <w:t xml:space="preserve"> </w:t>
      </w:r>
      <w:r w:rsidR="0053240A" w:rsidRPr="0032190F">
        <w:rPr>
          <w:color w:val="000000" w:themeColor="text1"/>
          <w:lang w:val="fr-FR"/>
        </w:rPr>
        <w:t xml:space="preserve">moyen, 223 traçoirs a gres ont ete recueillis. Ces traçoirs avaient ete choisis parmi les outils, les armatures et meme parmi les eclats bruts de taille, en silex ou en gres. Dans ce vaste abri, tons les elements etaient reunis pour attester !'utilisation de ces outils a graver. Ils servaient a tracer les nombreux symboles mesolithiques sur les parois tendres et sur le mobilier lithique de cet habitat. (BIB 2426) </w:t>
      </w:r>
    </w:p>
    <w:p w14:paraId="6AB6889E" w14:textId="77777777" w:rsidR="00FF1923" w:rsidRPr="0032190F" w:rsidRDefault="00FF1923" w:rsidP="00426FF9">
      <w:pPr>
        <w:pStyle w:val="Heading1"/>
      </w:pPr>
      <w:bookmarkStart w:id="3823" w:name="Sit_Larchant"/>
      <w:r w:rsidRPr="0032190F">
        <w:t>LARCHANT</w:t>
      </w:r>
    </w:p>
    <w:bookmarkEnd w:id="3823"/>
    <w:p w14:paraId="77A40A35" w14:textId="77777777" w:rsidR="00FF1923" w:rsidRPr="0032190F" w:rsidRDefault="00FF1923">
      <w:pPr>
        <w:rPr>
          <w:color w:val="000000" w:themeColor="text1"/>
          <w:lang w:val="fr-FR"/>
        </w:rPr>
      </w:pPr>
    </w:p>
    <w:p w14:paraId="6B289A46" w14:textId="7A052AA4" w:rsidR="009B332C" w:rsidRPr="0032190F" w:rsidRDefault="00FF1923" w:rsidP="00FF1923">
      <w:pPr>
        <w:jc w:val="both"/>
        <w:rPr>
          <w:color w:val="000000" w:themeColor="text1"/>
          <w:lang w:val="fr-FR"/>
        </w:rPr>
      </w:pPr>
      <w:r w:rsidRPr="0032190F">
        <w:rPr>
          <w:color w:val="000000" w:themeColor="text1"/>
          <w:szCs w:val="19"/>
          <w:lang w:val="fr-FR" w:eastAsia="en-GB"/>
        </w:rPr>
        <w:t>Larchant (Seine-et-Marne) un petit assemblage faunique daté du debut du 6e m.illenaire av. J.-C.</w:t>
      </w:r>
      <w:r w:rsidRPr="0032190F">
        <w:rPr>
          <w:color w:val="000000" w:themeColor="text1"/>
          <w:szCs w:val="15"/>
          <w:lang w:val="fr-FR" w:eastAsia="en-GB"/>
        </w:rPr>
        <w:t xml:space="preserve">, </w:t>
      </w:r>
      <w:r w:rsidRPr="0032190F">
        <w:rPr>
          <w:color w:val="000000" w:themeColor="text1"/>
          <w:szCs w:val="19"/>
          <w:lang w:val="fr-FR" w:eastAsia="en-GB"/>
        </w:rPr>
        <w:t xml:space="preserve">va le sens d'une discrétion des bovidés. L'assemblage est dominé par les restes de sanglier, cerf et chevreuil, les bovins (vraisemblablement </w:t>
      </w:r>
      <w:r w:rsidR="00F12B72" w:rsidRPr="0032190F">
        <w:rPr>
          <w:color w:val="000000" w:themeColor="text1"/>
          <w:szCs w:val="19"/>
          <w:lang w:val="fr-FR" w:eastAsia="en-GB"/>
        </w:rPr>
        <w:t>l</w:t>
      </w:r>
      <w:r w:rsidR="00F12B72" w:rsidRPr="0032190F">
        <w:rPr>
          <w:color w:val="000000" w:themeColor="text1"/>
          <w:szCs w:val="20"/>
          <w:lang w:val="fr-FR" w:eastAsia="en-GB"/>
        </w:rPr>
        <w:t>'</w:t>
      </w:r>
      <w:r w:rsidRPr="0032190F">
        <w:rPr>
          <w:color w:val="000000" w:themeColor="text1"/>
          <w:szCs w:val="19"/>
          <w:lang w:val="fr-FR" w:eastAsia="en-GB"/>
        </w:rPr>
        <w:t xml:space="preserve">aurochs) </w:t>
      </w:r>
      <w:r w:rsidR="00F12B72" w:rsidRPr="0032190F">
        <w:rPr>
          <w:color w:val="000000" w:themeColor="text1"/>
          <w:szCs w:val="19"/>
          <w:lang w:val="fr-FR" w:eastAsia="en-GB"/>
        </w:rPr>
        <w:t>é</w:t>
      </w:r>
      <w:r w:rsidRPr="0032190F">
        <w:rPr>
          <w:color w:val="000000" w:themeColor="text1"/>
          <w:szCs w:val="19"/>
          <w:lang w:val="fr-FR" w:eastAsia="en-GB"/>
        </w:rPr>
        <w:t>tant neanmoins represent</w:t>
      </w:r>
      <w:r w:rsidR="00F12B72" w:rsidRPr="0032190F">
        <w:rPr>
          <w:color w:val="000000" w:themeColor="text1"/>
          <w:szCs w:val="19"/>
          <w:lang w:val="fr-FR" w:eastAsia="en-GB"/>
        </w:rPr>
        <w:t>é</w:t>
      </w:r>
      <w:r w:rsidRPr="0032190F">
        <w:rPr>
          <w:color w:val="000000" w:themeColor="text1"/>
          <w:szCs w:val="19"/>
          <w:lang w:val="fr-FR" w:eastAsia="en-GB"/>
        </w:rPr>
        <w:t xml:space="preserve">s par quelques restes v. </w:t>
      </w:r>
      <w:hyperlink r:id="rId9180" w:anchor="Sit_Noyen_Seine" w:history="1">
        <w:r w:rsidRPr="0032190F">
          <w:rPr>
            <w:rStyle w:val="Hyperlink"/>
            <w:szCs w:val="19"/>
            <w:lang w:val="fr-FR" w:eastAsia="en-GB"/>
          </w:rPr>
          <w:t>Noyen-sur-Seine</w:t>
        </w:r>
      </w:hyperlink>
      <w:r w:rsidRPr="0032190F">
        <w:rPr>
          <w:color w:val="000000" w:themeColor="text1"/>
          <w:szCs w:val="19"/>
          <w:lang w:val="fr-FR" w:eastAsia="en-GB"/>
        </w:rPr>
        <w:t xml:space="preserve"> </w:t>
      </w:r>
      <w:r w:rsidRPr="0032190F">
        <w:rPr>
          <w:color w:val="000000" w:themeColor="text1"/>
          <w:lang w:val="fr-FR"/>
        </w:rPr>
        <w:t>(BIB 2383)</w:t>
      </w:r>
    </w:p>
    <w:p w14:paraId="0FB3558F" w14:textId="77777777" w:rsidR="00FF1923" w:rsidRPr="0032190F" w:rsidRDefault="00FF1923" w:rsidP="00921D08">
      <w:pPr>
        <w:rPr>
          <w:color w:val="000000" w:themeColor="text1"/>
          <w:lang w:val="fr-FR"/>
        </w:rPr>
      </w:pPr>
    </w:p>
    <w:p w14:paraId="6DE6189A" w14:textId="77777777" w:rsidR="009B332C" w:rsidRPr="0032190F" w:rsidRDefault="009B332C" w:rsidP="00426FF9">
      <w:pPr>
        <w:pStyle w:val="Heading1"/>
      </w:pPr>
      <w:r w:rsidRPr="0032190F">
        <w:t>MONTROUGET 2</w:t>
      </w:r>
    </w:p>
    <w:p w14:paraId="2F4ABAFE" w14:textId="77777777" w:rsidR="009B332C" w:rsidRPr="0032190F" w:rsidRDefault="009B332C" w:rsidP="009B332C">
      <w:pPr>
        <w:rPr>
          <w:lang w:val="fr-FR"/>
        </w:rPr>
      </w:pPr>
    </w:p>
    <w:p w14:paraId="60F45D3E" w14:textId="33B89CD2" w:rsidR="009B332C" w:rsidRPr="0032190F" w:rsidRDefault="009B332C" w:rsidP="009B332C">
      <w:pPr>
        <w:rPr>
          <w:lang w:val="fr-FR"/>
        </w:rPr>
      </w:pPr>
      <w:r w:rsidRPr="0032190F">
        <w:rPr>
          <w:lang w:val="fr-FR"/>
        </w:rPr>
        <w:t xml:space="preserve">L’abri orné du Montrouget 2 </w:t>
      </w:r>
      <w:r w:rsidRPr="0032190F">
        <w:rPr>
          <w:color w:val="000000" w:themeColor="text1"/>
          <w:lang w:val="fr-FR"/>
        </w:rPr>
        <w:t xml:space="preserve">(Milly-la-Forêt, Essonne) dans le </w:t>
      </w:r>
      <w:hyperlink r:id="rId9181" w:anchor="Sit_Gatinais" w:history="1">
        <w:r w:rsidRPr="0032190F">
          <w:rPr>
            <w:rStyle w:val="Hyperlink"/>
            <w:lang w:val="fr-FR"/>
          </w:rPr>
          <w:t>Gâtinais</w:t>
        </w:r>
      </w:hyperlink>
      <w:r w:rsidRPr="0032190F">
        <w:rPr>
          <w:lang w:val="fr-FR"/>
        </w:rPr>
        <w:t xml:space="preserve">, outre l’ensemble gravé non figuratif, présente un </w:t>
      </w:r>
      <w:hyperlink r:id="rId9182" w:anchor="Cul_Art_TAC_T_z_cervide" w:history="1">
        <w:r w:rsidR="00C370D1" w:rsidRPr="0032190F">
          <w:rPr>
            <w:rStyle w:val="Hyperlink"/>
            <w:lang w:val="fr-FR"/>
          </w:rPr>
          <w:t>cerf</w:t>
        </w:r>
      </w:hyperlink>
      <w:r w:rsidR="00C370D1" w:rsidRPr="0032190F">
        <w:rPr>
          <w:rStyle w:val="st"/>
          <w:lang w:val="fr-FR"/>
        </w:rPr>
        <w:t xml:space="preserve"> </w:t>
      </w:r>
      <w:r w:rsidRPr="0032190F">
        <w:rPr>
          <w:lang w:val="fr-FR"/>
        </w:rPr>
        <w:t>stylisé mais néanmoins bien identifiable.(BIB 2342)</w:t>
      </w:r>
    </w:p>
    <w:p w14:paraId="19A9EB7E" w14:textId="77777777" w:rsidR="009B332C" w:rsidRPr="0032190F" w:rsidRDefault="009B332C" w:rsidP="00921D08">
      <w:pPr>
        <w:rPr>
          <w:color w:val="000000" w:themeColor="text1"/>
          <w:lang w:val="fr-FR"/>
        </w:rPr>
      </w:pPr>
    </w:p>
    <w:p w14:paraId="26BBFDB1" w14:textId="77777777" w:rsidR="00AE1F34" w:rsidRPr="0032190F" w:rsidRDefault="00AE1F34" w:rsidP="00426FF9">
      <w:pPr>
        <w:pStyle w:val="Heading1"/>
      </w:pPr>
      <w:bookmarkStart w:id="3824" w:name="Sit_Coquibus_3"/>
      <w:r w:rsidRPr="0032190F">
        <w:t>COQUIBUS 3</w:t>
      </w:r>
      <w:bookmarkEnd w:id="3824"/>
    </w:p>
    <w:p w14:paraId="15003CA1" w14:textId="77777777" w:rsidR="00AE1F34" w:rsidRPr="00E81D7D" w:rsidRDefault="00AE1F34" w:rsidP="00921D08">
      <w:pPr>
        <w:rPr>
          <w:color w:val="000000" w:themeColor="text1"/>
          <w:sz w:val="20"/>
          <w:lang w:val="fr-FR"/>
        </w:rPr>
      </w:pPr>
      <w:r w:rsidRPr="00E81D7D">
        <w:rPr>
          <w:color w:val="000000" w:themeColor="text1"/>
          <w:sz w:val="20"/>
          <w:lang w:val="fr-FR"/>
        </w:rPr>
        <w:t>Abri du Cavalier</w:t>
      </w:r>
    </w:p>
    <w:p w14:paraId="4522B159" w14:textId="77777777" w:rsidR="00AE1F34" w:rsidRPr="0032190F" w:rsidRDefault="00AE1F34" w:rsidP="00921D08">
      <w:pPr>
        <w:rPr>
          <w:color w:val="000000" w:themeColor="text1"/>
          <w:lang w:val="fr-FR"/>
        </w:rPr>
      </w:pPr>
    </w:p>
    <w:p w14:paraId="5EFA7A66" w14:textId="6B18EB3B" w:rsidR="00AE1F34" w:rsidRDefault="00AE1F34" w:rsidP="00921D08">
      <w:pPr>
        <w:rPr>
          <w:color w:val="000000" w:themeColor="text1"/>
          <w:lang w:val="fr-FR"/>
        </w:rPr>
      </w:pPr>
      <w:r w:rsidRPr="0032190F">
        <w:rPr>
          <w:color w:val="000000" w:themeColor="text1"/>
          <w:lang w:val="fr-FR"/>
        </w:rPr>
        <w:t xml:space="preserve">Dans le </w:t>
      </w:r>
      <w:hyperlink r:id="rId9183" w:anchor="Sit_Gatinais" w:history="1">
        <w:r w:rsidRPr="0032190F">
          <w:rPr>
            <w:rStyle w:val="Hyperlink"/>
            <w:lang w:val="fr-FR"/>
          </w:rPr>
          <w:t>Gâtinais</w:t>
        </w:r>
      </w:hyperlink>
      <w:r w:rsidRPr="0032190F">
        <w:rPr>
          <w:color w:val="000000" w:themeColor="text1"/>
          <w:lang w:val="fr-FR"/>
        </w:rPr>
        <w:t xml:space="preserve">, l' abri orné du Coquibus 3 dit Abri du Cavalier (Milly-la-Forêt, Essonne) prend son nom d'une gravure médiévale de </w:t>
      </w:r>
      <w:hyperlink r:id="rId9184" w:anchor="Cul_Art_TAC_a_cheval_x_personnage" w:history="1">
        <w:r w:rsidR="00931159" w:rsidRPr="00931159">
          <w:rPr>
            <w:rStyle w:val="Hyperlink"/>
            <w:lang w:val="fr-FR"/>
          </w:rPr>
          <w:t>cavalier</w:t>
        </w:r>
      </w:hyperlink>
      <w:r w:rsidR="00931159">
        <w:rPr>
          <w:lang w:val="fr-FR"/>
        </w:rPr>
        <w:t xml:space="preserve"> </w:t>
      </w:r>
      <w:r w:rsidRPr="0032190F">
        <w:rPr>
          <w:color w:val="000000" w:themeColor="text1"/>
          <w:lang w:val="fr-FR"/>
        </w:rPr>
        <w:t>avec heaume et bouclier (internet)</w:t>
      </w:r>
    </w:p>
    <w:p w14:paraId="4A367771" w14:textId="77777777" w:rsidR="00E81D7D" w:rsidRPr="0032190F" w:rsidRDefault="00E81D7D" w:rsidP="00921D08">
      <w:pPr>
        <w:rPr>
          <w:color w:val="000000" w:themeColor="text1"/>
          <w:lang w:val="fr-FR"/>
        </w:rPr>
      </w:pPr>
      <w:r>
        <w:rPr>
          <w:color w:val="000000" w:themeColor="text1"/>
          <w:lang w:val="fr-FR"/>
        </w:rPr>
        <w:t>Cheval daté du Moyen-Age (BIB 3254)</w:t>
      </w:r>
    </w:p>
    <w:p w14:paraId="26910278" w14:textId="77777777" w:rsidR="00921D08" w:rsidRPr="0032190F" w:rsidRDefault="00921D08" w:rsidP="00242C0F">
      <w:pPr>
        <w:rPr>
          <w:rStyle w:val="Hyperlink"/>
          <w:lang w:val="fr-FR"/>
        </w:rPr>
      </w:pPr>
    </w:p>
    <w:p w14:paraId="241875F6" w14:textId="77777777" w:rsidR="00A46E5F" w:rsidRPr="0032190F" w:rsidRDefault="00A46E5F" w:rsidP="00426FF9">
      <w:pPr>
        <w:pStyle w:val="Heading1"/>
      </w:pPr>
      <w:bookmarkStart w:id="3825" w:name="Sit_Bonde_1"/>
      <w:r w:rsidRPr="0032190F">
        <w:t>BONDE 1</w:t>
      </w:r>
      <w:r w:rsidR="00EB1E00" w:rsidRPr="0032190F">
        <w:t xml:space="preserve"> (LA)</w:t>
      </w:r>
      <w:r w:rsidRPr="0032190F">
        <w:t xml:space="preserve"> </w:t>
      </w:r>
      <w:bookmarkEnd w:id="3825"/>
    </w:p>
    <w:p w14:paraId="597212F7" w14:textId="77777777" w:rsidR="00A46E5F" w:rsidRPr="00E81D7D" w:rsidRDefault="00A46E5F" w:rsidP="00A46E5F">
      <w:pPr>
        <w:rPr>
          <w:color w:val="000000" w:themeColor="text1"/>
          <w:sz w:val="20"/>
          <w:lang w:val="fr-FR"/>
        </w:rPr>
      </w:pPr>
      <w:r w:rsidRPr="00E81D7D">
        <w:rPr>
          <w:color w:val="000000" w:themeColor="text1"/>
          <w:sz w:val="20"/>
          <w:lang w:val="fr-FR"/>
        </w:rPr>
        <w:t>Larris des Boulins 1</w:t>
      </w:r>
    </w:p>
    <w:p w14:paraId="084E7B34" w14:textId="77777777" w:rsidR="00A46E5F" w:rsidRPr="0032190F" w:rsidRDefault="00A46E5F" w:rsidP="00A46E5F">
      <w:pPr>
        <w:rPr>
          <w:color w:val="000000" w:themeColor="text1"/>
          <w:lang w:val="fr-FR"/>
        </w:rPr>
      </w:pPr>
    </w:p>
    <w:p w14:paraId="45D93BD4" w14:textId="0483C994" w:rsidR="00EB1E00" w:rsidRPr="0032190F" w:rsidRDefault="00A46E5F" w:rsidP="00A46E5F">
      <w:pPr>
        <w:rPr>
          <w:lang w:val="fr-FR"/>
        </w:rPr>
      </w:pPr>
      <w:r w:rsidRPr="0032190F">
        <w:rPr>
          <w:color w:val="000000" w:themeColor="text1"/>
          <w:lang w:val="fr-FR"/>
        </w:rPr>
        <w:t xml:space="preserve">La cavité de La Bonde 1 (Buno-Bonnevaux, Essonne) </w:t>
      </w:r>
      <w:r w:rsidR="00917FBA" w:rsidRPr="0032190F">
        <w:rPr>
          <w:color w:val="000000" w:themeColor="text1"/>
          <w:lang w:val="fr-FR"/>
        </w:rPr>
        <w:t xml:space="preserve">dans le </w:t>
      </w:r>
      <w:hyperlink r:id="rId9185" w:anchor="Sit_Gatinais" w:history="1">
        <w:r w:rsidR="00917FBA" w:rsidRPr="0032190F">
          <w:rPr>
            <w:rStyle w:val="Hyperlink"/>
            <w:lang w:val="fr-FR"/>
          </w:rPr>
          <w:t>Gâtinais</w:t>
        </w:r>
      </w:hyperlink>
      <w:r w:rsidR="00917FBA" w:rsidRPr="0032190F">
        <w:rPr>
          <w:color w:val="000000" w:themeColor="text1"/>
          <w:lang w:val="fr-FR"/>
        </w:rPr>
        <w:t xml:space="preserve"> </w:t>
      </w:r>
      <w:r w:rsidRPr="0032190F">
        <w:rPr>
          <w:color w:val="000000" w:themeColor="text1"/>
          <w:lang w:val="fr-FR"/>
        </w:rPr>
        <w:t>(BIB 2274 p. 92)</w:t>
      </w:r>
      <w:r w:rsidR="00EB1E00" w:rsidRPr="0032190F">
        <w:rPr>
          <w:color w:val="000000" w:themeColor="text1"/>
          <w:lang w:val="fr-FR"/>
        </w:rPr>
        <w:t xml:space="preserve"> </w:t>
      </w:r>
      <w:r w:rsidR="00EB1E00" w:rsidRPr="0032190F">
        <w:rPr>
          <w:lang w:val="fr-FR"/>
        </w:rPr>
        <w:t>abri orné du Larris des Boulins dit "grotte de la Bonde". L'abri est constitué par une géode au cœur d'un rocher qui s'est fracturé (internet)</w:t>
      </w:r>
    </w:p>
    <w:p w14:paraId="39D907DC" w14:textId="77777777" w:rsidR="00EB1E00" w:rsidRPr="0032190F" w:rsidRDefault="00EB1E00" w:rsidP="00A46E5F">
      <w:pPr>
        <w:rPr>
          <w:lang w:val="fr-FR"/>
        </w:rPr>
      </w:pPr>
    </w:p>
    <w:p w14:paraId="560F6693" w14:textId="77777777" w:rsidR="00EB1E00" w:rsidRPr="0032190F" w:rsidRDefault="00EB1E00" w:rsidP="00EB1E00">
      <w:pPr>
        <w:pStyle w:val="Heading2"/>
      </w:pPr>
      <w:r w:rsidRPr="0032190F">
        <w:lastRenderedPageBreak/>
        <w:t>Art</w:t>
      </w:r>
    </w:p>
    <w:p w14:paraId="27DF0592" w14:textId="77777777" w:rsidR="00EB1E00" w:rsidRDefault="00EB1E00" w:rsidP="00103AEB">
      <w:pPr>
        <w:jc w:val="both"/>
        <w:rPr>
          <w:lang w:val="fr-FR"/>
        </w:rPr>
      </w:pPr>
      <w:r w:rsidRPr="0032190F">
        <w:rPr>
          <w:color w:val="000000" w:themeColor="text1"/>
          <w:lang w:val="fr-FR"/>
        </w:rPr>
        <w:t xml:space="preserve">Une dizaine de représentations de haches (BIB 2274 p. 92) </w:t>
      </w:r>
      <w:r w:rsidRPr="0032190F">
        <w:rPr>
          <w:lang w:val="fr-FR"/>
        </w:rPr>
        <w:t>De nombreux sillons (le plus long mesurant 70 cm) et cupules forment la majeure partie des gravures, il faux remarquer l'absence des quadrillages typiques de la région (internet)</w:t>
      </w:r>
    </w:p>
    <w:p w14:paraId="31E588A8" w14:textId="77777777" w:rsidR="00E81D7D" w:rsidRDefault="00E81D7D" w:rsidP="00103AEB">
      <w:pPr>
        <w:jc w:val="both"/>
        <w:rPr>
          <w:lang w:val="fr-FR"/>
        </w:rPr>
      </w:pPr>
    </w:p>
    <w:p w14:paraId="4DB86DF8" w14:textId="77777777" w:rsidR="00E81D7D" w:rsidRDefault="00E81D7D" w:rsidP="00426FF9">
      <w:pPr>
        <w:pStyle w:val="Heading1"/>
      </w:pPr>
      <w:r>
        <w:t>MOREAU</w:t>
      </w:r>
    </w:p>
    <w:p w14:paraId="375FB43C" w14:textId="77777777" w:rsidR="00E81D7D" w:rsidRDefault="00E81D7D" w:rsidP="00103AEB">
      <w:pPr>
        <w:jc w:val="both"/>
        <w:rPr>
          <w:lang w:val="fr-FR"/>
        </w:rPr>
      </w:pPr>
      <w:r>
        <w:rPr>
          <w:lang w:val="fr-FR"/>
        </w:rPr>
        <w:t>grotte Moreau</w:t>
      </w:r>
    </w:p>
    <w:p w14:paraId="6D924646" w14:textId="77777777" w:rsidR="00E81D7D" w:rsidRDefault="00E81D7D" w:rsidP="00103AEB">
      <w:pPr>
        <w:jc w:val="both"/>
        <w:rPr>
          <w:lang w:val="fr-FR"/>
        </w:rPr>
      </w:pPr>
    </w:p>
    <w:p w14:paraId="1F9EDB86" w14:textId="77777777" w:rsidR="00E81D7D" w:rsidRPr="0032190F" w:rsidRDefault="00E81D7D" w:rsidP="00103AEB">
      <w:pPr>
        <w:jc w:val="both"/>
        <w:rPr>
          <w:lang w:val="fr-FR"/>
        </w:rPr>
      </w:pPr>
      <w:r>
        <w:rPr>
          <w:lang w:val="fr-FR"/>
        </w:rPr>
        <w:t xml:space="preserve">Larchant, Seine-et-Marne. Triple enceinte </w:t>
      </w:r>
      <w:r>
        <w:rPr>
          <w:color w:val="000000" w:themeColor="text1"/>
          <w:lang w:val="fr-FR"/>
        </w:rPr>
        <w:t xml:space="preserve"> (BIB 3254)</w:t>
      </w:r>
    </w:p>
    <w:p w14:paraId="2C587354" w14:textId="77777777" w:rsidR="0053240A" w:rsidRPr="0032190F" w:rsidRDefault="0053240A" w:rsidP="00103AEB">
      <w:pPr>
        <w:jc w:val="both"/>
        <w:rPr>
          <w:lang w:val="fr-FR"/>
        </w:rPr>
      </w:pPr>
    </w:p>
    <w:p w14:paraId="584D3A93" w14:textId="77777777" w:rsidR="0053240A" w:rsidRPr="0032190F" w:rsidRDefault="0053240A" w:rsidP="00426FF9">
      <w:pPr>
        <w:pStyle w:val="Heading1"/>
      </w:pPr>
      <w:bookmarkStart w:id="3826" w:name="Sit_Canches"/>
      <w:r w:rsidRPr="0032190F">
        <w:t>CANCHES</w:t>
      </w:r>
    </w:p>
    <w:bookmarkEnd w:id="3826"/>
    <w:p w14:paraId="25CD0A2C" w14:textId="2CC703FA" w:rsidR="0053240A" w:rsidRPr="0032190F" w:rsidRDefault="0053240A" w:rsidP="0053240A">
      <w:pPr>
        <w:autoSpaceDE w:val="0"/>
        <w:autoSpaceDN w:val="0"/>
        <w:adjustRightInd w:val="0"/>
        <w:rPr>
          <w:color w:val="131313"/>
          <w:szCs w:val="22"/>
          <w:lang w:val="fr-FR" w:eastAsia="en-GB"/>
        </w:rPr>
      </w:pPr>
      <w:r w:rsidRPr="0032190F">
        <w:rPr>
          <w:lang w:val="fr-FR"/>
        </w:rPr>
        <w:t xml:space="preserve">L'abri des Canches </w:t>
      </w:r>
      <w:r w:rsidRPr="0032190F">
        <w:rPr>
          <w:color w:val="000000" w:themeColor="text1"/>
          <w:lang w:val="fr-FR"/>
        </w:rPr>
        <w:t xml:space="preserve">(Buno-Bonnevaux, Essonne) </w:t>
      </w:r>
      <w:r w:rsidRPr="0032190F">
        <w:rPr>
          <w:lang w:val="fr-FR"/>
        </w:rPr>
        <w:t xml:space="preserve">en rive droite de l'Essonne, présentait </w:t>
      </w:r>
      <w:r w:rsidRPr="0032190F">
        <w:rPr>
          <w:color w:val="131313"/>
          <w:szCs w:val="22"/>
          <w:lang w:val="fr-FR" w:eastAsia="en-GB"/>
        </w:rPr>
        <w:t xml:space="preserve">une large diaclase </w:t>
      </w:r>
      <w:r w:rsidRPr="0032190F">
        <w:rPr>
          <w:color w:val="131313"/>
          <w:szCs w:val="34"/>
          <w:lang w:val="fr-FR" w:eastAsia="en-GB"/>
        </w:rPr>
        <w:t xml:space="preserve">à </w:t>
      </w:r>
      <w:r w:rsidRPr="0032190F">
        <w:rPr>
          <w:color w:val="131313"/>
          <w:szCs w:val="25"/>
          <w:lang w:val="fr-FR" w:eastAsia="en-GB"/>
        </w:rPr>
        <w:t xml:space="preserve">1' </w:t>
      </w:r>
      <w:r w:rsidRPr="0032190F">
        <w:rPr>
          <w:color w:val="131313"/>
          <w:szCs w:val="22"/>
          <w:lang w:val="fr-FR" w:eastAsia="en-GB"/>
        </w:rPr>
        <w:t xml:space="preserve">aplomb des gravures recelant un niveau </w:t>
      </w:r>
      <w:hyperlink r:id="rId9186" w:anchor="Cul_Sauveterrien" w:history="1">
        <w:r w:rsidR="00053195" w:rsidRPr="00F4437A">
          <w:rPr>
            <w:rStyle w:val="Hyperlink"/>
            <w:lang w:val="fr-FR"/>
          </w:rPr>
          <w:t>Sauveterrien</w:t>
        </w:r>
      </w:hyperlink>
      <w:r w:rsidRPr="0032190F">
        <w:rPr>
          <w:color w:val="242424"/>
          <w:szCs w:val="22"/>
          <w:lang w:val="fr-FR" w:eastAsia="en-GB"/>
        </w:rPr>
        <w:t xml:space="preserve">. </w:t>
      </w:r>
      <w:r w:rsidRPr="0032190F">
        <w:rPr>
          <w:color w:val="131313"/>
          <w:szCs w:val="22"/>
          <w:lang w:val="fr-FR" w:eastAsia="en-GB"/>
        </w:rPr>
        <w:t xml:space="preserve">Dans cette couche archéologique furent decouverts des traçoirs obtenu à l'aide d'eclats et d'outils mesolithiques (BIB 2426) </w:t>
      </w:r>
    </w:p>
    <w:p w14:paraId="460BFB9F" w14:textId="77777777" w:rsidR="0053240A" w:rsidRPr="0032190F" w:rsidRDefault="0053240A" w:rsidP="00103AEB">
      <w:pPr>
        <w:jc w:val="both"/>
        <w:rPr>
          <w:color w:val="000000" w:themeColor="text1"/>
          <w:lang w:val="fr-FR"/>
        </w:rPr>
      </w:pPr>
    </w:p>
    <w:p w14:paraId="54C0E118" w14:textId="77777777" w:rsidR="0053240A" w:rsidRPr="0032190F" w:rsidRDefault="0053240A" w:rsidP="00103AEB">
      <w:pPr>
        <w:jc w:val="both"/>
        <w:rPr>
          <w:color w:val="000000" w:themeColor="text1"/>
          <w:lang w:val="fr-FR"/>
        </w:rPr>
      </w:pPr>
      <w:bookmarkStart w:id="3827" w:name="Sit_Konig"/>
      <w:r w:rsidRPr="0032190F">
        <w:rPr>
          <w:color w:val="000000" w:themeColor="text1"/>
          <w:lang w:val="fr-FR"/>
        </w:rPr>
        <w:t>KONIG</w:t>
      </w:r>
    </w:p>
    <w:bookmarkEnd w:id="3827"/>
    <w:p w14:paraId="068849DD" w14:textId="77777777" w:rsidR="0053240A" w:rsidRPr="0032190F" w:rsidRDefault="0053240A" w:rsidP="00103AEB">
      <w:pPr>
        <w:jc w:val="both"/>
        <w:rPr>
          <w:lang w:val="fr-FR"/>
        </w:rPr>
      </w:pPr>
      <w:r w:rsidRPr="0032190F">
        <w:rPr>
          <w:color w:val="000000" w:themeColor="text1"/>
          <w:lang w:val="fr-FR"/>
        </w:rPr>
        <w:t xml:space="preserve">La grotte König </w:t>
      </w:r>
      <w:r w:rsidRPr="0032190F">
        <w:rPr>
          <w:lang w:val="fr-FR"/>
        </w:rPr>
        <w:t xml:space="preserve">(Nanteau-sur-Essonne, Essonne) a livré de(s) grille(s) mésolithique interprétée(s) comme de(s) représentation(s) de hutte (BIB 2426) </w:t>
      </w:r>
    </w:p>
    <w:p w14:paraId="3586453B" w14:textId="77777777" w:rsidR="0053240A" w:rsidRPr="0032190F" w:rsidRDefault="0053240A" w:rsidP="00103AEB">
      <w:pPr>
        <w:jc w:val="both"/>
        <w:rPr>
          <w:lang w:val="fr-FR"/>
        </w:rPr>
      </w:pPr>
      <w:r w:rsidRPr="0032190F">
        <w:rPr>
          <w:lang w:val="fr-FR"/>
        </w:rPr>
        <w:br/>
      </w:r>
      <w:bookmarkStart w:id="3828" w:name="Sit_Villetard"/>
      <w:r w:rsidRPr="0032190F">
        <w:rPr>
          <w:lang w:val="fr-FR"/>
        </w:rPr>
        <w:t>VILLETARD</w:t>
      </w:r>
      <w:bookmarkEnd w:id="3828"/>
    </w:p>
    <w:p w14:paraId="7B1AA6C5" w14:textId="77777777" w:rsidR="0053240A" w:rsidRPr="0032190F" w:rsidRDefault="0053240A" w:rsidP="0053240A">
      <w:pPr>
        <w:jc w:val="both"/>
        <w:rPr>
          <w:color w:val="000000" w:themeColor="text1"/>
          <w:lang w:val="fr-FR"/>
        </w:rPr>
      </w:pPr>
      <w:r w:rsidRPr="0032190F">
        <w:rPr>
          <w:color w:val="000000" w:themeColor="text1"/>
          <w:lang w:val="fr-FR"/>
        </w:rPr>
        <w:t xml:space="preserve">La grotte de Villetard a Nanteau-sur-Essonne (Seine-et-Marne) </w:t>
      </w:r>
      <w:r w:rsidRPr="0032190F">
        <w:rPr>
          <w:lang w:val="fr-FR"/>
        </w:rPr>
        <w:t>a livré de(s) grille(s) mésolithique interprétée(s) comme de(s) représentation(s) de hutte (BIB 2426)</w:t>
      </w:r>
    </w:p>
    <w:p w14:paraId="487CD890" w14:textId="77777777" w:rsidR="00A46E5F" w:rsidRPr="0032190F" w:rsidRDefault="00A46E5F" w:rsidP="00A46E5F">
      <w:pPr>
        <w:rPr>
          <w:color w:val="000000" w:themeColor="text1"/>
          <w:lang w:val="fr-FR"/>
        </w:rPr>
      </w:pPr>
    </w:p>
    <w:p w14:paraId="788CF608" w14:textId="77777777" w:rsidR="00A46E5F" w:rsidRPr="0032190F" w:rsidRDefault="00A46E5F" w:rsidP="00426FF9">
      <w:pPr>
        <w:pStyle w:val="Heading1"/>
      </w:pPr>
      <w:bookmarkStart w:id="3829" w:name="Sit_Closeau_12"/>
      <w:r w:rsidRPr="0032190F">
        <w:t>CLOSEAU 12 (ROCHER DU)</w:t>
      </w:r>
    </w:p>
    <w:bookmarkEnd w:id="3829"/>
    <w:p w14:paraId="52C79C6C" w14:textId="77777777" w:rsidR="00A74894" w:rsidRPr="001B3436" w:rsidRDefault="00720D46" w:rsidP="00242C0F">
      <w:pPr>
        <w:rPr>
          <w:sz w:val="20"/>
          <w:lang w:val="fr-FR"/>
        </w:rPr>
      </w:pPr>
      <w:r w:rsidRPr="001B3436">
        <w:rPr>
          <w:sz w:val="20"/>
          <w:lang w:val="fr-FR"/>
        </w:rPr>
        <w:t>Clozeau</w:t>
      </w:r>
    </w:p>
    <w:p w14:paraId="4EC8BD77" w14:textId="77777777" w:rsidR="00720D46" w:rsidRPr="0032190F" w:rsidRDefault="00720D46" w:rsidP="00242C0F">
      <w:pPr>
        <w:rPr>
          <w:lang w:val="fr-FR"/>
        </w:rPr>
      </w:pPr>
    </w:p>
    <w:p w14:paraId="06195D18" w14:textId="4E67FFD8" w:rsidR="00A46E5F" w:rsidRPr="0032190F" w:rsidRDefault="00A46E5F" w:rsidP="00847D00">
      <w:pPr>
        <w:jc w:val="both"/>
        <w:rPr>
          <w:lang w:val="fr-FR"/>
        </w:rPr>
      </w:pPr>
      <w:r w:rsidRPr="0032190F">
        <w:rPr>
          <w:lang w:val="fr-FR"/>
        </w:rPr>
        <w:t xml:space="preserve">En rive droite de l’Essonne, le Closeau à </w:t>
      </w:r>
      <w:r w:rsidR="00C5167E" w:rsidRPr="0032190F">
        <w:rPr>
          <w:lang w:val="fr-FR"/>
        </w:rPr>
        <w:t>(</w:t>
      </w:r>
      <w:r w:rsidRPr="0032190F">
        <w:rPr>
          <w:lang w:val="fr-FR"/>
        </w:rPr>
        <w:t xml:space="preserve">Nanteau-sur-Essonne, </w:t>
      </w:r>
      <w:r w:rsidR="00C5167E" w:rsidRPr="0032190F">
        <w:rPr>
          <w:lang w:val="fr-FR"/>
        </w:rPr>
        <w:t xml:space="preserve">Essonne) </w:t>
      </w:r>
      <w:r w:rsidRPr="0032190F">
        <w:rPr>
          <w:lang w:val="fr-FR"/>
        </w:rPr>
        <w:t>le rocher montre une gravure par champlevé de hache e</w:t>
      </w:r>
      <w:r w:rsidR="00863D98" w:rsidRPr="0032190F">
        <w:rPr>
          <w:lang w:val="fr-FR"/>
        </w:rPr>
        <w:t>m</w:t>
      </w:r>
      <w:r w:rsidRPr="0032190F">
        <w:rPr>
          <w:lang w:val="fr-FR"/>
        </w:rPr>
        <w:t xml:space="preserve">manchée de type </w:t>
      </w:r>
      <w:hyperlink r:id="rId9187" w:anchor="Sit_La_Begude" w:history="1">
        <w:r w:rsidRPr="0032190F">
          <w:rPr>
            <w:rStyle w:val="Hyperlink"/>
            <w:lang w:val="fr-FR"/>
          </w:rPr>
          <w:t>La Bégude</w:t>
        </w:r>
      </w:hyperlink>
      <w:r w:rsidR="00F0390F" w:rsidRPr="0032190F">
        <w:rPr>
          <w:lang w:val="fr-FR"/>
        </w:rPr>
        <w:t xml:space="preserve"> </w:t>
      </w:r>
      <w:r w:rsidRPr="0032190F">
        <w:rPr>
          <w:lang w:val="fr-FR"/>
        </w:rPr>
        <w:t>accompagnée d’une représentation de  visage avec des « plumes » (BIB 2274 p. 93)</w:t>
      </w:r>
      <w:r w:rsidR="00C5167E" w:rsidRPr="0032190F">
        <w:rPr>
          <w:lang w:val="fr-FR"/>
        </w:rPr>
        <w:t>.</w:t>
      </w:r>
      <w:r w:rsidRPr="0032190F">
        <w:rPr>
          <w:lang w:val="fr-FR"/>
        </w:rPr>
        <w:t xml:space="preserve"> Les « plumes » sont proches de celles de la </w:t>
      </w:r>
      <w:hyperlink r:id="rId9188" w:anchor="Sit_Vallee_Noirs_6" w:history="1">
        <w:r w:rsidRPr="0032190F">
          <w:rPr>
            <w:rStyle w:val="Hyperlink"/>
            <w:lang w:val="fr-FR"/>
          </w:rPr>
          <w:t>Vallée aux Noirs 6</w:t>
        </w:r>
      </w:hyperlink>
      <w:r w:rsidRPr="0032190F">
        <w:rPr>
          <w:lang w:val="fr-FR"/>
        </w:rPr>
        <w:t xml:space="preserve"> (BIB 2274 p. 94)</w:t>
      </w:r>
    </w:p>
    <w:p w14:paraId="1615138D" w14:textId="77777777" w:rsidR="00A22BA6" w:rsidRPr="0032190F" w:rsidRDefault="00A22BA6" w:rsidP="00242C0F">
      <w:pPr>
        <w:rPr>
          <w:lang w:val="fr-FR"/>
        </w:rPr>
      </w:pPr>
    </w:p>
    <w:p w14:paraId="419BB3AE" w14:textId="77777777" w:rsidR="00847D00" w:rsidRPr="0032190F" w:rsidRDefault="00A22BA6" w:rsidP="00A22BA6">
      <w:pPr>
        <w:autoSpaceDE w:val="0"/>
        <w:autoSpaceDN w:val="0"/>
        <w:adjustRightInd w:val="0"/>
        <w:jc w:val="both"/>
        <w:rPr>
          <w:szCs w:val="18"/>
          <w:lang w:val="fr-FR" w:eastAsia="en-GB"/>
        </w:rPr>
      </w:pPr>
      <w:r w:rsidRPr="0032190F">
        <w:rPr>
          <w:szCs w:val="18"/>
          <w:lang w:val="fr-FR" w:eastAsia="en-GB"/>
        </w:rPr>
        <w:t>L</w:t>
      </w:r>
      <w:r w:rsidR="00C5167E" w:rsidRPr="0032190F">
        <w:rPr>
          <w:szCs w:val="18"/>
          <w:lang w:val="fr-FR" w:eastAsia="en-GB"/>
        </w:rPr>
        <w:t>e rocher du Closeau 12 est</w:t>
      </w:r>
      <w:r w:rsidRPr="0032190F">
        <w:rPr>
          <w:szCs w:val="18"/>
          <w:lang w:val="fr-FR" w:eastAsia="en-GB"/>
        </w:rPr>
        <w:t xml:space="preserve">  </w:t>
      </w:r>
      <w:r w:rsidR="00C5167E" w:rsidRPr="0032190F">
        <w:rPr>
          <w:szCs w:val="18"/>
          <w:lang w:val="fr-FR" w:eastAsia="en-GB"/>
        </w:rPr>
        <w:t>un bloc massif en grès de 4,5 m de haut, naturellement</w:t>
      </w:r>
      <w:r w:rsidRPr="0032190F">
        <w:rPr>
          <w:szCs w:val="18"/>
          <w:lang w:val="fr-FR" w:eastAsia="en-GB"/>
        </w:rPr>
        <w:t xml:space="preserve">  </w:t>
      </w:r>
      <w:r w:rsidR="00C5167E" w:rsidRPr="0032190F">
        <w:rPr>
          <w:szCs w:val="18"/>
          <w:lang w:val="fr-FR" w:eastAsia="en-GB"/>
        </w:rPr>
        <w:t>verticalisé, semble-t-il, et plutôt isolé dans une pente boisée</w:t>
      </w:r>
      <w:r w:rsidRPr="0032190F">
        <w:rPr>
          <w:szCs w:val="18"/>
          <w:lang w:val="fr-FR" w:eastAsia="en-GB"/>
        </w:rPr>
        <w:t xml:space="preserve">  </w:t>
      </w:r>
      <w:r w:rsidR="00C5167E" w:rsidRPr="0032190F">
        <w:rPr>
          <w:szCs w:val="18"/>
          <w:lang w:val="fr-FR" w:eastAsia="en-GB"/>
        </w:rPr>
        <w:t>assez prononcée, qui descend du plateau s’élevant</w:t>
      </w:r>
      <w:r w:rsidRPr="0032190F">
        <w:rPr>
          <w:szCs w:val="18"/>
          <w:lang w:val="fr-FR" w:eastAsia="en-GB"/>
        </w:rPr>
        <w:t xml:space="preserve">  </w:t>
      </w:r>
      <w:r w:rsidR="00C5167E" w:rsidRPr="0032190F">
        <w:rPr>
          <w:szCs w:val="18"/>
          <w:lang w:val="fr-FR" w:eastAsia="en-GB"/>
        </w:rPr>
        <w:t>au-dessus et au nord du village de Nanteau-sur-Essonne. Il est posé pour partie sur le substrat</w:t>
      </w:r>
      <w:r w:rsidRPr="0032190F">
        <w:rPr>
          <w:szCs w:val="18"/>
          <w:lang w:val="fr-FR" w:eastAsia="en-GB"/>
        </w:rPr>
        <w:t xml:space="preserve">  </w:t>
      </w:r>
      <w:r w:rsidR="00C5167E" w:rsidRPr="0032190F">
        <w:rPr>
          <w:szCs w:val="18"/>
          <w:lang w:val="fr-FR" w:eastAsia="en-GB"/>
        </w:rPr>
        <w:t>gréseux sous-jacent, une position qui permet une évaluation</w:t>
      </w:r>
      <w:r w:rsidRPr="0032190F">
        <w:rPr>
          <w:szCs w:val="18"/>
          <w:lang w:val="fr-FR" w:eastAsia="en-GB"/>
        </w:rPr>
        <w:t xml:space="preserve">  </w:t>
      </w:r>
      <w:r w:rsidR="00C5167E" w:rsidRPr="0032190F">
        <w:rPr>
          <w:i/>
          <w:iCs/>
          <w:szCs w:val="18"/>
          <w:lang w:val="fr-FR" w:eastAsia="en-GB"/>
        </w:rPr>
        <w:t xml:space="preserve">a minima </w:t>
      </w:r>
      <w:r w:rsidR="00C5167E" w:rsidRPr="0032190F">
        <w:rPr>
          <w:szCs w:val="18"/>
          <w:lang w:val="fr-FR" w:eastAsia="en-GB"/>
        </w:rPr>
        <w:t>du sol néolithique et de la hauteur à laquelle</w:t>
      </w:r>
      <w:r w:rsidRPr="0032190F">
        <w:rPr>
          <w:szCs w:val="18"/>
          <w:lang w:val="fr-FR" w:eastAsia="en-GB"/>
        </w:rPr>
        <w:t xml:space="preserve">  </w:t>
      </w:r>
      <w:r w:rsidR="00C5167E" w:rsidRPr="0032190F">
        <w:rPr>
          <w:szCs w:val="18"/>
          <w:lang w:val="fr-FR" w:eastAsia="en-GB"/>
        </w:rPr>
        <w:t>se faisait la lecture des signes (fig. 18). La section est</w:t>
      </w:r>
      <w:r w:rsidRPr="0032190F">
        <w:rPr>
          <w:szCs w:val="18"/>
          <w:lang w:val="fr-FR" w:eastAsia="en-GB"/>
        </w:rPr>
        <w:t xml:space="preserve">  </w:t>
      </w:r>
      <w:r w:rsidR="00C5167E" w:rsidRPr="0032190F">
        <w:rPr>
          <w:szCs w:val="18"/>
          <w:lang w:val="fr-FR" w:eastAsia="en-GB"/>
        </w:rPr>
        <w:t>grossièrement quadrangulaire ; de très fortes cannelures</w:t>
      </w:r>
      <w:r w:rsidRPr="0032190F">
        <w:rPr>
          <w:szCs w:val="18"/>
          <w:lang w:val="fr-FR" w:eastAsia="en-GB"/>
        </w:rPr>
        <w:t xml:space="preserve">  </w:t>
      </w:r>
      <w:r w:rsidR="00C5167E" w:rsidRPr="0032190F">
        <w:rPr>
          <w:szCs w:val="18"/>
          <w:lang w:val="fr-FR" w:eastAsia="en-GB"/>
        </w:rPr>
        <w:t>d’érosion se sont formées depuis que ce bloc est dressé,</w:t>
      </w:r>
      <w:r w:rsidRPr="0032190F">
        <w:rPr>
          <w:szCs w:val="18"/>
          <w:lang w:val="fr-FR" w:eastAsia="en-GB"/>
        </w:rPr>
        <w:t xml:space="preserve">  </w:t>
      </w:r>
      <w:r w:rsidR="00C5167E" w:rsidRPr="0032190F">
        <w:rPr>
          <w:szCs w:val="18"/>
          <w:lang w:val="fr-FR" w:eastAsia="en-GB"/>
        </w:rPr>
        <w:t>démontrant l’ancienneté de la position actuelle (fig. 19).</w:t>
      </w:r>
      <w:r w:rsidRPr="0032190F">
        <w:rPr>
          <w:szCs w:val="18"/>
          <w:lang w:val="fr-FR" w:eastAsia="en-GB"/>
        </w:rPr>
        <w:t xml:space="preserve">  </w:t>
      </w:r>
    </w:p>
    <w:p w14:paraId="0D49018A" w14:textId="77777777" w:rsidR="00847D00" w:rsidRPr="0032190F" w:rsidRDefault="00847D00" w:rsidP="00A22BA6">
      <w:pPr>
        <w:autoSpaceDE w:val="0"/>
        <w:autoSpaceDN w:val="0"/>
        <w:adjustRightInd w:val="0"/>
        <w:jc w:val="both"/>
        <w:rPr>
          <w:szCs w:val="18"/>
          <w:lang w:val="fr-FR" w:eastAsia="en-GB"/>
        </w:rPr>
      </w:pPr>
    </w:p>
    <w:p w14:paraId="44CCD11E" w14:textId="77777777" w:rsidR="00847D00" w:rsidRPr="0032190F" w:rsidRDefault="001B3436" w:rsidP="00847D00">
      <w:pPr>
        <w:pStyle w:val="Heading2"/>
        <w:rPr>
          <w:lang w:eastAsia="en-GB"/>
        </w:rPr>
      </w:pPr>
      <w:r>
        <w:rPr>
          <w:lang w:eastAsia="en-GB"/>
        </w:rPr>
        <w:t>a</w:t>
      </w:r>
      <w:r w:rsidR="00847D00" w:rsidRPr="0032190F">
        <w:rPr>
          <w:lang w:eastAsia="en-GB"/>
        </w:rPr>
        <w:t>rt rupestre</w:t>
      </w:r>
    </w:p>
    <w:p w14:paraId="007F3868" w14:textId="77777777" w:rsidR="00F32233" w:rsidRPr="0032190F" w:rsidRDefault="00C5167E" w:rsidP="00A22BA6">
      <w:pPr>
        <w:autoSpaceDE w:val="0"/>
        <w:autoSpaceDN w:val="0"/>
        <w:adjustRightInd w:val="0"/>
        <w:jc w:val="both"/>
        <w:rPr>
          <w:szCs w:val="18"/>
          <w:lang w:val="fr-FR" w:eastAsia="en-GB"/>
        </w:rPr>
      </w:pPr>
      <w:r w:rsidRPr="0032190F">
        <w:rPr>
          <w:szCs w:val="18"/>
          <w:lang w:val="fr-FR" w:eastAsia="en-GB"/>
        </w:rPr>
        <w:t>La paroi gravée est tournée à l’est, vers le cours amont de</w:t>
      </w:r>
      <w:r w:rsidR="00A22BA6" w:rsidRPr="0032190F">
        <w:rPr>
          <w:szCs w:val="18"/>
          <w:lang w:val="fr-FR" w:eastAsia="en-GB"/>
        </w:rPr>
        <w:t xml:space="preserve">  </w:t>
      </w:r>
      <w:r w:rsidRPr="0032190F">
        <w:rPr>
          <w:szCs w:val="18"/>
          <w:lang w:val="fr-FR" w:eastAsia="en-GB"/>
        </w:rPr>
        <w:t>la rivière ; elle est la face naturelle la plus plane du rocher.</w:t>
      </w:r>
      <w:r w:rsidR="00A22BA6" w:rsidRPr="0032190F">
        <w:rPr>
          <w:szCs w:val="18"/>
          <w:lang w:val="fr-FR" w:eastAsia="en-GB"/>
        </w:rPr>
        <w:t xml:space="preserve">  </w:t>
      </w:r>
      <w:r w:rsidRPr="0032190F">
        <w:rPr>
          <w:szCs w:val="18"/>
          <w:lang w:val="fr-FR" w:eastAsia="en-GB"/>
        </w:rPr>
        <w:t>Cette position tournant le dos aux vents dominants et aux</w:t>
      </w:r>
      <w:r w:rsidR="00A22BA6" w:rsidRPr="0032190F">
        <w:rPr>
          <w:szCs w:val="18"/>
          <w:lang w:val="fr-FR" w:eastAsia="en-GB"/>
        </w:rPr>
        <w:t xml:space="preserve">  </w:t>
      </w:r>
      <w:r w:rsidRPr="0032190F">
        <w:rPr>
          <w:szCs w:val="18"/>
          <w:lang w:val="fr-FR" w:eastAsia="en-GB"/>
        </w:rPr>
        <w:t>agents atmosphériques permet de comprendre que cette</w:t>
      </w:r>
      <w:r w:rsidR="00A22BA6" w:rsidRPr="0032190F">
        <w:rPr>
          <w:szCs w:val="18"/>
          <w:lang w:val="fr-FR" w:eastAsia="en-GB"/>
        </w:rPr>
        <w:t xml:space="preserve">  </w:t>
      </w:r>
      <w:r w:rsidRPr="0032190F">
        <w:rPr>
          <w:szCs w:val="18"/>
          <w:lang w:val="fr-FR" w:eastAsia="en-GB"/>
        </w:rPr>
        <w:t>surface, beaucoup moins marquée par la végétation que</w:t>
      </w:r>
      <w:r w:rsidR="00A22BA6" w:rsidRPr="0032190F">
        <w:rPr>
          <w:szCs w:val="18"/>
          <w:lang w:val="fr-FR" w:eastAsia="en-GB"/>
        </w:rPr>
        <w:t xml:space="preserve">  </w:t>
      </w:r>
      <w:r w:rsidRPr="0032190F">
        <w:rPr>
          <w:szCs w:val="18"/>
          <w:lang w:val="fr-FR" w:eastAsia="en-GB"/>
        </w:rPr>
        <w:t>la paroi orientée à l’ouest, a conservé des gravures, malgré</w:t>
      </w:r>
      <w:r w:rsidR="00A22BA6" w:rsidRPr="0032190F">
        <w:rPr>
          <w:szCs w:val="18"/>
          <w:lang w:val="fr-FR" w:eastAsia="en-GB"/>
        </w:rPr>
        <w:t xml:space="preserve">  </w:t>
      </w:r>
      <w:r w:rsidRPr="0032190F">
        <w:rPr>
          <w:szCs w:val="18"/>
          <w:lang w:val="fr-FR" w:eastAsia="en-GB"/>
        </w:rPr>
        <w:t>les nombreux signes d’une météorisation poussée.</w:t>
      </w:r>
      <w:r w:rsidR="00A22BA6" w:rsidRPr="0032190F">
        <w:rPr>
          <w:szCs w:val="18"/>
          <w:lang w:val="fr-FR" w:eastAsia="en-GB"/>
        </w:rPr>
        <w:t xml:space="preserve">  </w:t>
      </w:r>
      <w:r w:rsidRPr="0032190F">
        <w:rPr>
          <w:szCs w:val="18"/>
          <w:lang w:val="fr-FR" w:eastAsia="en-GB"/>
        </w:rPr>
        <w:t>La gravure d’une hache emmanchée fut découverte par M.</w:t>
      </w:r>
      <w:r w:rsidR="00A22BA6" w:rsidRPr="0032190F">
        <w:rPr>
          <w:szCs w:val="18"/>
          <w:lang w:val="fr-FR" w:eastAsia="en-GB"/>
        </w:rPr>
        <w:t xml:space="preserve">  </w:t>
      </w:r>
      <w:r w:rsidRPr="0032190F">
        <w:rPr>
          <w:szCs w:val="18"/>
          <w:lang w:val="fr-FR" w:eastAsia="en-GB"/>
        </w:rPr>
        <w:t>Rey (Bénard 2011), puis un visage en haut du monolithe fut</w:t>
      </w:r>
      <w:r w:rsidR="00A22BA6" w:rsidRPr="0032190F">
        <w:rPr>
          <w:szCs w:val="18"/>
          <w:lang w:val="fr-FR" w:eastAsia="en-GB"/>
        </w:rPr>
        <w:t xml:space="preserve">  </w:t>
      </w:r>
      <w:r w:rsidRPr="0032190F">
        <w:rPr>
          <w:szCs w:val="18"/>
          <w:lang w:val="fr-FR" w:eastAsia="en-GB"/>
        </w:rPr>
        <w:t xml:space="preserve">distingué par D. Caldwell (Caldwell 2013). </w:t>
      </w:r>
    </w:p>
    <w:p w14:paraId="2BA38C5B" w14:textId="77777777" w:rsidR="00F32233" w:rsidRPr="0032190F" w:rsidRDefault="00F32233" w:rsidP="00A22BA6">
      <w:pPr>
        <w:autoSpaceDE w:val="0"/>
        <w:autoSpaceDN w:val="0"/>
        <w:adjustRightInd w:val="0"/>
        <w:jc w:val="both"/>
        <w:rPr>
          <w:szCs w:val="18"/>
          <w:lang w:val="fr-FR" w:eastAsia="en-GB"/>
        </w:rPr>
      </w:pPr>
    </w:p>
    <w:p w14:paraId="3C4C36BB" w14:textId="77777777" w:rsidR="00F32233" w:rsidRPr="0032190F" w:rsidRDefault="00F32233" w:rsidP="00F32233">
      <w:pPr>
        <w:pStyle w:val="Heading3"/>
        <w:rPr>
          <w:lang w:eastAsia="en-GB"/>
        </w:rPr>
      </w:pPr>
      <w:r w:rsidRPr="0032190F">
        <w:rPr>
          <w:lang w:eastAsia="en-GB"/>
        </w:rPr>
        <w:t>Personnage</w:t>
      </w:r>
    </w:p>
    <w:p w14:paraId="52DC87B3" w14:textId="77777777" w:rsidR="00F32233" w:rsidRPr="0032190F" w:rsidRDefault="00F32233" w:rsidP="00F32233">
      <w:pPr>
        <w:rPr>
          <w:lang w:val="fr-FR" w:eastAsia="en-GB"/>
        </w:rPr>
      </w:pPr>
    </w:p>
    <w:p w14:paraId="714EC56D" w14:textId="75EF272B" w:rsidR="00F32233" w:rsidRPr="0032190F" w:rsidRDefault="00F32233" w:rsidP="001000B7">
      <w:pPr>
        <w:jc w:val="both"/>
        <w:rPr>
          <w:szCs w:val="18"/>
          <w:lang w:val="fr-FR" w:eastAsia="en-GB"/>
        </w:rPr>
      </w:pPr>
      <w:r w:rsidRPr="0032190F">
        <w:rPr>
          <w:szCs w:val="18"/>
          <w:lang w:val="fr-FR" w:eastAsia="en-GB"/>
        </w:rPr>
        <w:lastRenderedPageBreak/>
        <w:t>La plus importante en taille (3,2 m) restitue un assemblage  de signes d’apparence humaine, comprenant au sommet  un visage aisément reconnaissable (</w:t>
      </w:r>
      <w:hyperlink r:id="rId9189" w:anchor="Cul_Art_TAC_T_a_yeux" w:history="1">
        <w:r w:rsidR="007B2122" w:rsidRPr="0032190F">
          <w:rPr>
            <w:rStyle w:val="Hyperlink"/>
            <w:lang w:val="fr-FR"/>
          </w:rPr>
          <w:t>yeux</w:t>
        </w:r>
      </w:hyperlink>
      <w:r w:rsidRPr="0032190F">
        <w:rPr>
          <w:szCs w:val="18"/>
          <w:lang w:val="fr-FR" w:eastAsia="en-GB"/>
        </w:rPr>
        <w:t xml:space="preserve">, arcade sourcilière  et nez en relief), surmonté d’une sorte de coiffe rayonnante  partant d’une portion de disque. Huit éléments ovalaires  allongés sont symétriquement disposés de part et  d’autre de ce qui pourrait être leur support afin de former,  parmi d’autres hypothèses, un couvre-chef. La taille des  éléments varie entre partie droite et partie gauche, selon  que les extrémités de ces « plumes » vont venir effleurer  la limite de la surface plane disponible. Le visage triangulaire  semble souligné et encadré par une ligne courbe  dont le placement pourrait correspondre à un élément  de vêtement (plastron) ou de parure suspendue (collier).  Intégrant ces lignes identifiables comme « tête », une forme  trapézoïdale dessine l’aspect d’un « torse » par tracés  rectilignes. Si des « épaules » semblent se dégager sans  grande discussion et malgré le mauvais état de la documentation,  les « bras » sont plus difficiles à suivre, d’autant  plus qu’une dissymétrie est actuellement lisible entre les  deux bords droit et gauche, sans que l’on sache si l’information  est pertinente, se rattachant par conséquent à un  fait graphique semblable relevé sur le personnage de Vallée aux Noirs 6, ou s’il ne s’agit que d’un manque de tracés  en raison de l’altération de la paroi. Une ligne horizontale  de division est en tous cas présente, marquant la base rétrécie  de cette forme trapézoïdale. Au-dessous, les signes  sont difficilement traduisibles et nécessiteront à l’avenir  une investigation plus poussée pour tenter de compléter la  figure en son ensemble. Un contour courbe pourrait achever  le « corps », auquel sont postérieurement accrochés  trois segments rectilignes descendus vers le bas. Ces  quatre signes sont d’une plus grande largeur de réalisation  que tous les tracés de la partie haute. Par analogie avec  les personnages connus dans le registre de la vallée de  l’Essonne (Rouville, Maisse, Vallée aux Noirs 6) (Bénard  2011a, Bénard </w:t>
      </w:r>
      <w:r w:rsidRPr="0032190F">
        <w:rPr>
          <w:i/>
          <w:iCs/>
          <w:szCs w:val="18"/>
          <w:lang w:val="fr-FR" w:eastAsia="en-GB"/>
        </w:rPr>
        <w:t>et al</w:t>
      </w:r>
      <w:r w:rsidRPr="0032190F">
        <w:rPr>
          <w:szCs w:val="18"/>
          <w:lang w:val="fr-FR" w:eastAsia="en-GB"/>
        </w:rPr>
        <w:t xml:space="preserve">. 2015, Cassen </w:t>
      </w:r>
      <w:r w:rsidRPr="0032190F">
        <w:rPr>
          <w:i/>
          <w:iCs/>
          <w:szCs w:val="18"/>
          <w:lang w:val="fr-FR" w:eastAsia="en-GB"/>
        </w:rPr>
        <w:t>et al</w:t>
      </w:r>
      <w:r w:rsidRPr="0032190F">
        <w:rPr>
          <w:szCs w:val="18"/>
          <w:lang w:val="fr-FR" w:eastAsia="en-GB"/>
        </w:rPr>
        <w:t xml:space="preserve">. 2014b, Devilliers  2005, Tarrête 2001), les segments latéraux peuvent être  interprétés comme des « jambes » et le signe du milieu  soit comme pénis, soit comme élément d’un cache-sexe.  (BIB 2274) </w:t>
      </w:r>
    </w:p>
    <w:p w14:paraId="75F8D9E9" w14:textId="1B39D954" w:rsidR="00F32233" w:rsidRPr="0032190F" w:rsidRDefault="00F32233" w:rsidP="001000B7">
      <w:pPr>
        <w:jc w:val="both"/>
        <w:rPr>
          <w:szCs w:val="18"/>
          <w:lang w:val="fr-FR" w:eastAsia="en-GB"/>
        </w:rPr>
      </w:pPr>
      <w:r w:rsidRPr="0032190F">
        <w:rPr>
          <w:szCs w:val="18"/>
          <w:lang w:val="fr-FR" w:eastAsia="en-GB"/>
        </w:rPr>
        <w:t xml:space="preserve">Des « plumes »  seront notées à cette occasion, au-dessus de l’arcade  sourcilière ; nos clichés effectués la même année sous  un éclairage rasant, depuis le haut du rocher, reproduits  dans cette dernière publication, illustreront le développement  important de signes très comparables à ceux caractérisant  l’anthropomorphe du panneau </w:t>
      </w:r>
      <w:hyperlink r:id="rId9190" w:anchor="Sit_Vallee_Noirs_6" w:history="1">
        <w:r w:rsidRPr="0032190F">
          <w:rPr>
            <w:rStyle w:val="Hyperlink"/>
            <w:lang w:val="fr-FR"/>
          </w:rPr>
          <w:t>Vallée aux Noirs 6</w:t>
        </w:r>
      </w:hyperlink>
      <w:r w:rsidRPr="0032190F">
        <w:rPr>
          <w:szCs w:val="18"/>
          <w:lang w:val="fr-FR" w:eastAsia="en-GB"/>
        </w:rPr>
        <w:t xml:space="preserve">.  (BIB 2274)  </w:t>
      </w:r>
    </w:p>
    <w:p w14:paraId="66CCAE76" w14:textId="77777777" w:rsidR="00F32233" w:rsidRPr="0032190F" w:rsidRDefault="00F32233" w:rsidP="00F32233">
      <w:pPr>
        <w:rPr>
          <w:szCs w:val="18"/>
          <w:lang w:val="fr-FR" w:eastAsia="en-GB"/>
        </w:rPr>
      </w:pPr>
    </w:p>
    <w:p w14:paraId="554DD795" w14:textId="77777777" w:rsidR="00F32233" w:rsidRPr="0032190F" w:rsidRDefault="00F32233" w:rsidP="00F32233">
      <w:pPr>
        <w:pStyle w:val="Heading3"/>
        <w:rPr>
          <w:lang w:eastAsia="en-GB"/>
        </w:rPr>
      </w:pPr>
      <w:bookmarkStart w:id="3830" w:name="Sit_Closeau_12_art_hache"/>
      <w:r w:rsidRPr="0032190F">
        <w:rPr>
          <w:lang w:eastAsia="en-GB"/>
        </w:rPr>
        <w:t>Hache</w:t>
      </w:r>
    </w:p>
    <w:bookmarkEnd w:id="3830"/>
    <w:p w14:paraId="26544C7E" w14:textId="7B1E968A" w:rsidR="005C1B9E" w:rsidRPr="0032190F" w:rsidRDefault="005C1B9E" w:rsidP="00A22BA6">
      <w:pPr>
        <w:autoSpaceDE w:val="0"/>
        <w:autoSpaceDN w:val="0"/>
        <w:adjustRightInd w:val="0"/>
        <w:jc w:val="both"/>
        <w:rPr>
          <w:szCs w:val="18"/>
          <w:lang w:val="fr-FR" w:eastAsia="en-GB"/>
        </w:rPr>
      </w:pPr>
      <w:r w:rsidRPr="0032190F">
        <w:rPr>
          <w:szCs w:val="18"/>
          <w:lang w:val="fr-FR" w:eastAsia="en-GB"/>
        </w:rPr>
        <w:t>Recoupant la composition précédente [personnage], la figuration réaliste  d’une hache emm</w:t>
      </w:r>
      <w:r w:rsidR="007824B5" w:rsidRPr="0032190F">
        <w:rPr>
          <w:szCs w:val="18"/>
          <w:lang w:val="fr-FR" w:eastAsia="en-GB"/>
        </w:rPr>
        <w:t xml:space="preserve">anchée est placée sur la paroi </w:t>
      </w:r>
      <w:r w:rsidRPr="0032190F">
        <w:rPr>
          <w:szCs w:val="18"/>
          <w:lang w:val="fr-FR" w:eastAsia="en-GB"/>
        </w:rPr>
        <w:t xml:space="preserve">gauche du panneau. La lame polie, mesurée à 53,3 cm,  dépasse les dimensions des objets vrais inventoriés (la  plus grande lame européenne en roche alpine est celle  du Mané-er-Hroëck, avec 46,6 cm), mais reste d’une  taille inférieure au spécimen gravé de la Vallée aux Noirs  6 (60,5 cm). À l’image de cette dernière gravure, le dessin  de son contour plaide en faveur du type </w:t>
      </w:r>
      <w:hyperlink r:id="rId9191" w:anchor="Typ_Arm_Hache_Begude" w:history="1">
        <w:r w:rsidRPr="0032190F">
          <w:rPr>
            <w:rStyle w:val="Hyperlink"/>
            <w:lang w:val="fr-FR"/>
          </w:rPr>
          <w:t>La Bégude</w:t>
        </w:r>
      </w:hyperlink>
      <w:r w:rsidRPr="0032190F">
        <w:rPr>
          <w:lang w:val="fr-FR"/>
        </w:rPr>
        <w:t xml:space="preserve"> </w:t>
      </w:r>
      <w:r w:rsidRPr="0032190F">
        <w:rPr>
          <w:szCs w:val="18"/>
          <w:lang w:val="fr-FR" w:eastAsia="en-GB"/>
        </w:rPr>
        <w:t xml:space="preserve">dans la  classification européenne des haches en roches alpines  (Pétrequin </w:t>
      </w:r>
      <w:r w:rsidRPr="0032190F">
        <w:rPr>
          <w:i/>
          <w:iCs/>
          <w:szCs w:val="18"/>
          <w:lang w:val="fr-FR" w:eastAsia="en-GB"/>
        </w:rPr>
        <w:t>et al</w:t>
      </w:r>
      <w:r w:rsidRPr="0032190F">
        <w:rPr>
          <w:szCs w:val="18"/>
          <w:lang w:val="fr-FR" w:eastAsia="en-GB"/>
        </w:rPr>
        <w:t xml:space="preserve">. 2012). Le tranchant est dirigé vers l’intérieur  de la scène, à la jonction notée entre le « corps » et  une « jambe », et se superpose exactement au point de  convergence de quatre tracés figurant le côté du personnage.  Le manche crossé est peu recourbé à son extrémité  distale et se compare aisément aux armes de jet les plus  courantes du registre ethnographique (Cassen 2012). Sa  base est enrichie de plusieurs signes, qui n’auraient sans  doute pas trouvé de solution si nous n’avions découvert  l’assemblage de Buthiers (voir point 6). À la différence de  ce dernier site, les signes sont ici confondus avec les enlèvements  de matière et non pas dégagés par champlevé,  mais restituent pareillement à VN6 la superposition de  paires distinctes, formes courbes relevées vers le haut.  Nous proposons de voir, dans ces appariements, un trophée  assez classique rassemblant défenses (canines inférieures)  et grès (canines supérieures) de sanglier accrochés  au manche d’une hache, </w:t>
      </w:r>
      <w:hyperlink r:id="rId9192" w:anchor="OBJ_Prod_Img_Etude_struct" w:history="1">
        <w:r w:rsidR="001B3436" w:rsidRPr="001B3436">
          <w:rPr>
            <w:rStyle w:val="Hyperlink"/>
            <w:lang w:val="fr-FR"/>
          </w:rPr>
          <w:t>objet-signe</w:t>
        </w:r>
      </w:hyperlink>
      <w:r w:rsidRPr="0032190F">
        <w:rPr>
          <w:szCs w:val="18"/>
          <w:lang w:val="fr-FR" w:eastAsia="en-GB"/>
        </w:rPr>
        <w:t xml:space="preserve"> par excellence.  (BIB 2274)</w:t>
      </w:r>
    </w:p>
    <w:p w14:paraId="0B073DB1" w14:textId="77777777" w:rsidR="005C1B9E" w:rsidRPr="0032190F" w:rsidRDefault="005C1B9E" w:rsidP="00A22BA6">
      <w:pPr>
        <w:autoSpaceDE w:val="0"/>
        <w:autoSpaceDN w:val="0"/>
        <w:adjustRightInd w:val="0"/>
        <w:jc w:val="both"/>
        <w:rPr>
          <w:szCs w:val="18"/>
          <w:lang w:val="fr-FR" w:eastAsia="en-GB"/>
        </w:rPr>
      </w:pPr>
    </w:p>
    <w:p w14:paraId="2FD66074" w14:textId="77777777" w:rsidR="00C5167E" w:rsidRPr="0032190F" w:rsidRDefault="00C5167E" w:rsidP="00A22BA6">
      <w:pPr>
        <w:autoSpaceDE w:val="0"/>
        <w:autoSpaceDN w:val="0"/>
        <w:adjustRightInd w:val="0"/>
        <w:jc w:val="both"/>
        <w:rPr>
          <w:szCs w:val="18"/>
          <w:lang w:val="fr-FR" w:eastAsia="en-GB"/>
        </w:rPr>
      </w:pPr>
      <w:r w:rsidRPr="0032190F">
        <w:rPr>
          <w:szCs w:val="18"/>
          <w:lang w:val="fr-FR" w:eastAsia="en-GB"/>
        </w:rPr>
        <w:t>La hache emmanchée, bien visible même en plein jour, a</w:t>
      </w:r>
      <w:r w:rsidR="00A22BA6" w:rsidRPr="0032190F">
        <w:rPr>
          <w:szCs w:val="18"/>
          <w:lang w:val="fr-FR" w:eastAsia="en-GB"/>
        </w:rPr>
        <w:t xml:space="preserve">  </w:t>
      </w:r>
      <w:r w:rsidRPr="0032190F">
        <w:rPr>
          <w:szCs w:val="18"/>
          <w:lang w:val="fr-FR" w:eastAsia="en-GB"/>
        </w:rPr>
        <w:t>fait l’objet de notre plus grande attention dans le cadre du</w:t>
      </w:r>
      <w:r w:rsidR="00A22BA6" w:rsidRPr="0032190F">
        <w:rPr>
          <w:szCs w:val="18"/>
          <w:lang w:val="fr-FR" w:eastAsia="en-GB"/>
        </w:rPr>
        <w:t xml:space="preserve">  </w:t>
      </w:r>
      <w:r w:rsidRPr="0032190F">
        <w:rPr>
          <w:szCs w:val="18"/>
          <w:lang w:val="fr-FR" w:eastAsia="en-GB"/>
        </w:rPr>
        <w:t>programme Jade 2 (station 3 - (fig. 20). Mais une acquisition</w:t>
      </w:r>
      <w:r w:rsidR="00A22BA6" w:rsidRPr="0032190F">
        <w:rPr>
          <w:szCs w:val="18"/>
          <w:lang w:val="fr-FR" w:eastAsia="en-GB"/>
        </w:rPr>
        <w:t xml:space="preserve">  </w:t>
      </w:r>
      <w:r w:rsidRPr="0032190F">
        <w:rPr>
          <w:szCs w:val="18"/>
          <w:lang w:val="fr-FR" w:eastAsia="en-GB"/>
        </w:rPr>
        <w:t xml:space="preserve">du signe </w:t>
      </w:r>
      <w:r w:rsidRPr="0032190F">
        <w:rPr>
          <w:szCs w:val="18"/>
          <w:lang w:val="fr-FR" w:eastAsia="en-GB"/>
        </w:rPr>
        <w:lastRenderedPageBreak/>
        <w:t>anthropomorphe en haut du rocher, après un</w:t>
      </w:r>
      <w:r w:rsidR="00A22BA6" w:rsidRPr="0032190F">
        <w:rPr>
          <w:szCs w:val="18"/>
          <w:lang w:val="fr-FR" w:eastAsia="en-GB"/>
        </w:rPr>
        <w:t xml:space="preserve">  </w:t>
      </w:r>
      <w:r w:rsidRPr="0032190F">
        <w:rPr>
          <w:szCs w:val="18"/>
          <w:lang w:val="fr-FR" w:eastAsia="en-GB"/>
        </w:rPr>
        <w:t>dégagement de la végétation sommitale, nous a laissé percevoir</w:t>
      </w:r>
      <w:r w:rsidR="00A22BA6" w:rsidRPr="0032190F">
        <w:rPr>
          <w:szCs w:val="18"/>
          <w:lang w:val="fr-FR" w:eastAsia="en-GB"/>
        </w:rPr>
        <w:t xml:space="preserve">  </w:t>
      </w:r>
      <w:r w:rsidRPr="0032190F">
        <w:rPr>
          <w:szCs w:val="18"/>
          <w:lang w:val="fr-FR" w:eastAsia="en-GB"/>
        </w:rPr>
        <w:t>tout le développement insoupçonné des gravures</w:t>
      </w:r>
      <w:r w:rsidR="00A22BA6" w:rsidRPr="0032190F">
        <w:rPr>
          <w:szCs w:val="18"/>
          <w:lang w:val="fr-FR" w:eastAsia="en-GB"/>
        </w:rPr>
        <w:t xml:space="preserve">  </w:t>
      </w:r>
      <w:r w:rsidRPr="0032190F">
        <w:rPr>
          <w:szCs w:val="18"/>
          <w:lang w:val="fr-FR" w:eastAsia="en-GB"/>
        </w:rPr>
        <w:t>au-dessus de la tête figurée (cf. notre cliché dans Caldwell</w:t>
      </w:r>
      <w:r w:rsidR="00A22BA6" w:rsidRPr="0032190F">
        <w:rPr>
          <w:szCs w:val="18"/>
          <w:lang w:val="fr-FR" w:eastAsia="en-GB"/>
        </w:rPr>
        <w:t xml:space="preserve">  </w:t>
      </w:r>
      <w:r w:rsidRPr="0032190F">
        <w:rPr>
          <w:szCs w:val="18"/>
          <w:lang w:val="fr-FR" w:eastAsia="en-GB"/>
        </w:rPr>
        <w:t>2013). Un levé par éclairages tournants a tenté depuis le</w:t>
      </w:r>
      <w:r w:rsidR="00A22BA6" w:rsidRPr="0032190F">
        <w:rPr>
          <w:szCs w:val="18"/>
          <w:lang w:val="fr-FR" w:eastAsia="en-GB"/>
        </w:rPr>
        <w:t xml:space="preserve">  </w:t>
      </w:r>
      <w:r w:rsidRPr="0032190F">
        <w:rPr>
          <w:szCs w:val="18"/>
          <w:lang w:val="fr-FR" w:eastAsia="en-GB"/>
        </w:rPr>
        <w:t>sol d’inventorier les tracés (station 2), mais la trop grande</w:t>
      </w:r>
      <w:r w:rsidR="00A22BA6" w:rsidRPr="0032190F">
        <w:rPr>
          <w:szCs w:val="18"/>
          <w:lang w:val="fr-FR" w:eastAsia="en-GB"/>
        </w:rPr>
        <w:t xml:space="preserve">  </w:t>
      </w:r>
      <w:r w:rsidRPr="0032190F">
        <w:rPr>
          <w:szCs w:val="18"/>
          <w:lang w:val="fr-FR" w:eastAsia="en-GB"/>
        </w:rPr>
        <w:t>obliquité de la station, cumulée au faible nombre de clichés</w:t>
      </w:r>
      <w:r w:rsidR="00A22BA6" w:rsidRPr="0032190F">
        <w:rPr>
          <w:szCs w:val="18"/>
          <w:lang w:val="fr-FR" w:eastAsia="en-GB"/>
        </w:rPr>
        <w:t xml:space="preserve">  </w:t>
      </w:r>
      <w:r w:rsidRPr="0032190F">
        <w:rPr>
          <w:szCs w:val="18"/>
          <w:lang w:val="fr-FR" w:eastAsia="en-GB"/>
        </w:rPr>
        <w:t>au moyen d’un éclairage difficilement contrôlable, n’a pas</w:t>
      </w:r>
      <w:r w:rsidR="00A22BA6" w:rsidRPr="0032190F">
        <w:rPr>
          <w:szCs w:val="18"/>
          <w:lang w:val="fr-FR" w:eastAsia="en-GB"/>
        </w:rPr>
        <w:t xml:space="preserve">  </w:t>
      </w:r>
      <w:r w:rsidRPr="0032190F">
        <w:rPr>
          <w:szCs w:val="18"/>
          <w:lang w:val="fr-FR" w:eastAsia="en-GB"/>
        </w:rPr>
        <w:t>permis de présenter un résultat satisfaisant ; l’opération</w:t>
      </w:r>
      <w:r w:rsidR="00A22BA6" w:rsidRPr="0032190F">
        <w:rPr>
          <w:szCs w:val="18"/>
          <w:lang w:val="fr-FR" w:eastAsia="en-GB"/>
        </w:rPr>
        <w:t xml:space="preserve">  </w:t>
      </w:r>
      <w:r w:rsidRPr="0032190F">
        <w:rPr>
          <w:szCs w:val="18"/>
          <w:lang w:val="fr-FR" w:eastAsia="en-GB"/>
        </w:rPr>
        <w:t>sera donc reprise en 2014 (station 4). La totalité du rocher</w:t>
      </w:r>
      <w:r w:rsidR="00A22BA6" w:rsidRPr="0032190F">
        <w:rPr>
          <w:szCs w:val="18"/>
          <w:lang w:val="fr-FR" w:eastAsia="en-GB"/>
        </w:rPr>
        <w:t xml:space="preserve">  </w:t>
      </w:r>
      <w:r w:rsidRPr="0032190F">
        <w:rPr>
          <w:szCs w:val="18"/>
          <w:lang w:val="fr-FR" w:eastAsia="en-GB"/>
        </w:rPr>
        <w:t>sera acquise en 2013 (station 1) puis répétée en 2014 (station</w:t>
      </w:r>
      <w:r w:rsidR="00A22BA6" w:rsidRPr="0032190F">
        <w:rPr>
          <w:szCs w:val="18"/>
          <w:lang w:val="fr-FR" w:eastAsia="en-GB"/>
        </w:rPr>
        <w:t xml:space="preserve">  </w:t>
      </w:r>
      <w:r w:rsidRPr="0032190F">
        <w:rPr>
          <w:szCs w:val="18"/>
          <w:lang w:val="fr-FR" w:eastAsia="en-GB"/>
        </w:rPr>
        <w:t>5) avec un plus grand nombre de clichés, pour préciser</w:t>
      </w:r>
      <w:r w:rsidR="00A22BA6" w:rsidRPr="0032190F">
        <w:rPr>
          <w:szCs w:val="18"/>
          <w:lang w:val="fr-FR" w:eastAsia="en-GB"/>
        </w:rPr>
        <w:t xml:space="preserve">  </w:t>
      </w:r>
      <w:r w:rsidRPr="0032190F">
        <w:rPr>
          <w:szCs w:val="18"/>
          <w:lang w:val="fr-FR" w:eastAsia="en-GB"/>
        </w:rPr>
        <w:t>les motifs éventuellement présents dans la zone intermédiaire</w:t>
      </w:r>
      <w:r w:rsidR="00A22BA6" w:rsidRPr="0032190F">
        <w:rPr>
          <w:szCs w:val="18"/>
          <w:lang w:val="fr-FR" w:eastAsia="en-GB"/>
        </w:rPr>
        <w:t xml:space="preserve">  </w:t>
      </w:r>
      <w:r w:rsidRPr="0032190F">
        <w:rPr>
          <w:szCs w:val="18"/>
          <w:lang w:val="fr-FR" w:eastAsia="en-GB"/>
        </w:rPr>
        <w:t>entre visage et hache, puis sur la partie basse</w:t>
      </w:r>
      <w:r w:rsidR="00A22BA6" w:rsidRPr="0032190F">
        <w:rPr>
          <w:szCs w:val="18"/>
          <w:lang w:val="fr-FR" w:eastAsia="en-GB"/>
        </w:rPr>
        <w:t xml:space="preserve">  </w:t>
      </w:r>
      <w:r w:rsidRPr="0032190F">
        <w:rPr>
          <w:szCs w:val="18"/>
          <w:lang w:val="fr-FR" w:eastAsia="en-GB"/>
        </w:rPr>
        <w:t>de la paroi au moyen d’une station supplémentaire n° 6.</w:t>
      </w:r>
      <w:r w:rsidR="00A22BA6" w:rsidRPr="0032190F">
        <w:rPr>
          <w:szCs w:val="18"/>
          <w:lang w:val="fr-FR" w:eastAsia="en-GB"/>
        </w:rPr>
        <w:t xml:space="preserve">  </w:t>
      </w:r>
      <w:r w:rsidRPr="0032190F">
        <w:rPr>
          <w:szCs w:val="18"/>
          <w:lang w:val="fr-FR" w:eastAsia="en-GB"/>
        </w:rPr>
        <w:t>La morphologie du support (les trois faces accessibles</w:t>
      </w:r>
      <w:r w:rsidR="00A22BA6" w:rsidRPr="0032190F">
        <w:rPr>
          <w:szCs w:val="18"/>
          <w:lang w:val="fr-FR" w:eastAsia="en-GB"/>
        </w:rPr>
        <w:t xml:space="preserve">  </w:t>
      </w:r>
      <w:r w:rsidRPr="0032190F">
        <w:rPr>
          <w:szCs w:val="18"/>
          <w:lang w:val="fr-FR" w:eastAsia="en-GB"/>
        </w:rPr>
        <w:t>sans végétation, et spécialement la paroi gravée orientée</w:t>
      </w:r>
      <w:r w:rsidR="00A22BA6" w:rsidRPr="0032190F">
        <w:rPr>
          <w:szCs w:val="18"/>
          <w:lang w:val="fr-FR" w:eastAsia="en-GB"/>
        </w:rPr>
        <w:t xml:space="preserve">  </w:t>
      </w:r>
      <w:r w:rsidRPr="0032190F">
        <w:rPr>
          <w:szCs w:val="18"/>
          <w:lang w:val="fr-FR" w:eastAsia="en-GB"/>
        </w:rPr>
        <w:t>à l’est) a été rendue par une photomodélisation des surfaces</w:t>
      </w:r>
      <w:r w:rsidR="00A22BA6" w:rsidRPr="0032190F">
        <w:rPr>
          <w:szCs w:val="18"/>
          <w:lang w:val="fr-FR" w:eastAsia="en-GB"/>
        </w:rPr>
        <w:t xml:space="preserve">  </w:t>
      </w:r>
      <w:r w:rsidRPr="0032190F">
        <w:rPr>
          <w:szCs w:val="18"/>
          <w:lang w:val="fr-FR" w:eastAsia="en-GB"/>
        </w:rPr>
        <w:t>et le levé photographique des gravures par éclairages</w:t>
      </w:r>
      <w:r w:rsidR="00A22BA6" w:rsidRPr="0032190F">
        <w:rPr>
          <w:szCs w:val="18"/>
          <w:lang w:val="fr-FR" w:eastAsia="en-GB"/>
        </w:rPr>
        <w:t xml:space="preserve">  </w:t>
      </w:r>
      <w:r w:rsidRPr="0032190F">
        <w:rPr>
          <w:szCs w:val="18"/>
          <w:lang w:val="fr-FR" w:eastAsia="en-GB"/>
        </w:rPr>
        <w:t>tournants a été conduit avec deux objectifs DX Nikkor 18-</w:t>
      </w:r>
      <w:r w:rsidR="00A22BA6" w:rsidRPr="0032190F">
        <w:rPr>
          <w:szCs w:val="18"/>
          <w:lang w:val="fr-FR" w:eastAsia="en-GB"/>
        </w:rPr>
        <w:t xml:space="preserve">  </w:t>
      </w:r>
      <w:r w:rsidRPr="0032190F">
        <w:rPr>
          <w:szCs w:val="18"/>
          <w:lang w:val="fr-FR" w:eastAsia="en-GB"/>
        </w:rPr>
        <w:t>70mm AF-S et 10.5mm f/2.8G ED.</w:t>
      </w:r>
      <w:r w:rsidR="00A22BA6" w:rsidRPr="0032190F">
        <w:rPr>
          <w:szCs w:val="18"/>
          <w:lang w:val="fr-FR" w:eastAsia="en-GB"/>
        </w:rPr>
        <w:t xml:space="preserve"> (BIB 2274)  </w:t>
      </w:r>
    </w:p>
    <w:p w14:paraId="4E3F21F9" w14:textId="77777777" w:rsidR="005C1B9E" w:rsidRPr="0032190F" w:rsidRDefault="005C1B9E" w:rsidP="00A22BA6">
      <w:pPr>
        <w:autoSpaceDE w:val="0"/>
        <w:autoSpaceDN w:val="0"/>
        <w:adjustRightInd w:val="0"/>
        <w:jc w:val="both"/>
        <w:rPr>
          <w:szCs w:val="18"/>
          <w:lang w:val="fr-FR" w:eastAsia="en-GB"/>
        </w:rPr>
      </w:pPr>
    </w:p>
    <w:p w14:paraId="67073382" w14:textId="77777777" w:rsidR="00847D00" w:rsidRPr="0032190F" w:rsidRDefault="00847D00" w:rsidP="00A22BA6">
      <w:pPr>
        <w:autoSpaceDE w:val="0"/>
        <w:autoSpaceDN w:val="0"/>
        <w:adjustRightInd w:val="0"/>
        <w:jc w:val="both"/>
        <w:rPr>
          <w:szCs w:val="18"/>
          <w:lang w:val="fr-FR" w:eastAsia="en-GB"/>
        </w:rPr>
      </w:pPr>
    </w:p>
    <w:p w14:paraId="1A4FEB34" w14:textId="77777777" w:rsidR="00A22BA6" w:rsidRPr="0032190F" w:rsidRDefault="00A22BA6" w:rsidP="00A22BA6">
      <w:pPr>
        <w:autoSpaceDE w:val="0"/>
        <w:autoSpaceDN w:val="0"/>
        <w:adjustRightInd w:val="0"/>
        <w:jc w:val="both"/>
        <w:rPr>
          <w:szCs w:val="18"/>
          <w:lang w:val="fr-FR" w:eastAsia="en-GB"/>
        </w:rPr>
      </w:pPr>
    </w:p>
    <w:p w14:paraId="06FEEFBA" w14:textId="77777777" w:rsidR="00C5167E" w:rsidRPr="0032190F" w:rsidRDefault="00C5167E" w:rsidP="00A22BA6">
      <w:pPr>
        <w:pStyle w:val="Heading2"/>
        <w:rPr>
          <w:lang w:eastAsia="en-GB"/>
        </w:rPr>
      </w:pPr>
      <w:r w:rsidRPr="0032190F">
        <w:rPr>
          <w:lang w:eastAsia="en-GB"/>
        </w:rPr>
        <w:t>Station 1 : le panneau entier (vue frontale)</w:t>
      </w:r>
    </w:p>
    <w:p w14:paraId="7D3F7122" w14:textId="77777777" w:rsidR="00C5167E" w:rsidRPr="0032190F" w:rsidRDefault="00C5167E" w:rsidP="00A22BA6">
      <w:pPr>
        <w:autoSpaceDE w:val="0"/>
        <w:autoSpaceDN w:val="0"/>
        <w:adjustRightInd w:val="0"/>
        <w:jc w:val="both"/>
        <w:rPr>
          <w:szCs w:val="18"/>
          <w:lang w:val="fr-FR" w:eastAsia="en-GB"/>
        </w:rPr>
      </w:pPr>
    </w:p>
    <w:p w14:paraId="05E418E5" w14:textId="77777777" w:rsidR="00C5167E" w:rsidRPr="0032190F" w:rsidRDefault="00C5167E" w:rsidP="00A22BA6">
      <w:pPr>
        <w:autoSpaceDE w:val="0"/>
        <w:autoSpaceDN w:val="0"/>
        <w:adjustRightInd w:val="0"/>
        <w:jc w:val="both"/>
        <w:rPr>
          <w:szCs w:val="18"/>
          <w:lang w:val="fr-FR" w:eastAsia="en-GB"/>
        </w:rPr>
      </w:pPr>
      <w:r w:rsidRPr="0032190F">
        <w:rPr>
          <w:szCs w:val="18"/>
          <w:lang w:val="fr-FR" w:eastAsia="en-GB"/>
        </w:rPr>
        <w:t>Cette large fenêtre d’acquisition a permis en 2013 de situer</w:t>
      </w:r>
      <w:r w:rsidR="00A22BA6" w:rsidRPr="0032190F">
        <w:rPr>
          <w:szCs w:val="18"/>
          <w:lang w:val="fr-FR" w:eastAsia="en-GB"/>
        </w:rPr>
        <w:t xml:space="preserve">  </w:t>
      </w:r>
      <w:r w:rsidRPr="0032190F">
        <w:rPr>
          <w:szCs w:val="18"/>
          <w:lang w:val="fr-FR" w:eastAsia="en-GB"/>
        </w:rPr>
        <w:t>la représentation de la hache par rapport à la face anthropomorphe</w:t>
      </w:r>
      <w:r w:rsidR="00A22BA6" w:rsidRPr="0032190F">
        <w:rPr>
          <w:szCs w:val="18"/>
          <w:lang w:val="fr-FR" w:eastAsia="en-GB"/>
        </w:rPr>
        <w:t xml:space="preserve">  </w:t>
      </w:r>
      <w:r w:rsidRPr="0032190F">
        <w:rPr>
          <w:szCs w:val="18"/>
          <w:lang w:val="fr-FR" w:eastAsia="en-GB"/>
        </w:rPr>
        <w:t>découverte en haut du monolithe (fig. 21). Mais</w:t>
      </w:r>
      <w:r w:rsidR="00A22BA6" w:rsidRPr="0032190F">
        <w:rPr>
          <w:szCs w:val="18"/>
          <w:lang w:val="fr-FR" w:eastAsia="en-GB"/>
        </w:rPr>
        <w:t xml:space="preserve">  </w:t>
      </w:r>
      <w:r w:rsidRPr="0032190F">
        <w:rPr>
          <w:szCs w:val="18"/>
          <w:lang w:val="fr-FR" w:eastAsia="en-GB"/>
        </w:rPr>
        <w:t>plusieurs informations inattendues détectées dans l’intervalle</w:t>
      </w:r>
      <w:r w:rsidR="00A22BA6" w:rsidRPr="0032190F">
        <w:rPr>
          <w:szCs w:val="18"/>
          <w:lang w:val="fr-FR" w:eastAsia="en-GB"/>
        </w:rPr>
        <w:t xml:space="preserve">  </w:t>
      </w:r>
      <w:r w:rsidRPr="0032190F">
        <w:rPr>
          <w:szCs w:val="18"/>
          <w:lang w:val="fr-FR" w:eastAsia="en-GB"/>
        </w:rPr>
        <w:t>les séparant nous poussent à les décrire en priorité, en</w:t>
      </w:r>
      <w:r w:rsidR="00A22BA6" w:rsidRPr="0032190F">
        <w:rPr>
          <w:szCs w:val="18"/>
          <w:lang w:val="fr-FR" w:eastAsia="en-GB"/>
        </w:rPr>
        <w:t xml:space="preserve">  </w:t>
      </w:r>
      <w:r w:rsidRPr="0032190F">
        <w:rPr>
          <w:szCs w:val="18"/>
          <w:lang w:val="fr-FR" w:eastAsia="en-GB"/>
        </w:rPr>
        <w:t>laissant la description du « visage » et de la coiffe, ainsi que</w:t>
      </w:r>
      <w:r w:rsidR="00A22BA6" w:rsidRPr="0032190F">
        <w:rPr>
          <w:szCs w:val="18"/>
          <w:lang w:val="fr-FR" w:eastAsia="en-GB"/>
        </w:rPr>
        <w:t xml:space="preserve">  </w:t>
      </w:r>
      <w:r w:rsidRPr="0032190F">
        <w:rPr>
          <w:szCs w:val="18"/>
          <w:lang w:val="fr-FR" w:eastAsia="en-GB"/>
        </w:rPr>
        <w:t>le détail sur la hache emmanchée, pour les stations 3 et 4.</w:t>
      </w:r>
      <w:r w:rsidR="00A22BA6" w:rsidRPr="0032190F">
        <w:rPr>
          <w:szCs w:val="18"/>
          <w:lang w:val="fr-FR" w:eastAsia="en-GB"/>
        </w:rPr>
        <w:t xml:space="preserve">  </w:t>
      </w:r>
      <w:r w:rsidRPr="0032190F">
        <w:rPr>
          <w:szCs w:val="18"/>
          <w:lang w:val="fr-FR" w:eastAsia="en-GB"/>
        </w:rPr>
        <w:t>A- Deux tracés orthogonaux n’ont pu être dissociés à</w:t>
      </w:r>
      <w:r w:rsidR="00A22BA6" w:rsidRPr="0032190F">
        <w:rPr>
          <w:szCs w:val="18"/>
          <w:lang w:val="fr-FR" w:eastAsia="en-GB"/>
        </w:rPr>
        <w:t xml:space="preserve">  </w:t>
      </w:r>
      <w:r w:rsidRPr="0032190F">
        <w:rPr>
          <w:szCs w:val="18"/>
          <w:lang w:val="fr-FR" w:eastAsia="en-GB"/>
        </w:rPr>
        <w:t>cette échelle d’observation.</w:t>
      </w:r>
      <w:r w:rsidR="00A22BA6" w:rsidRPr="0032190F">
        <w:rPr>
          <w:szCs w:val="18"/>
          <w:lang w:val="fr-FR" w:eastAsia="en-GB"/>
        </w:rPr>
        <w:t xml:space="preserve">  </w:t>
      </w:r>
      <w:r w:rsidRPr="0032190F">
        <w:rPr>
          <w:szCs w:val="18"/>
          <w:lang w:val="fr-FR" w:eastAsia="en-GB"/>
        </w:rPr>
        <w:t>B- Très peu d’information ressort de ce secteur tourmenté</w:t>
      </w:r>
      <w:r w:rsidR="00A22BA6" w:rsidRPr="0032190F">
        <w:rPr>
          <w:szCs w:val="18"/>
          <w:lang w:val="fr-FR" w:eastAsia="en-GB"/>
        </w:rPr>
        <w:t xml:space="preserve">  </w:t>
      </w:r>
      <w:r w:rsidRPr="0032190F">
        <w:rPr>
          <w:szCs w:val="18"/>
          <w:lang w:val="fr-FR" w:eastAsia="en-GB"/>
        </w:rPr>
        <w:t>par le relief de la roche. Le tracé B1 est supposé se</w:t>
      </w:r>
      <w:r w:rsidR="00A22BA6" w:rsidRPr="0032190F">
        <w:rPr>
          <w:szCs w:val="18"/>
          <w:lang w:val="fr-FR" w:eastAsia="en-GB"/>
        </w:rPr>
        <w:t xml:space="preserve">  </w:t>
      </w:r>
      <w:r w:rsidRPr="0032190F">
        <w:rPr>
          <w:szCs w:val="18"/>
          <w:lang w:val="fr-FR" w:eastAsia="en-GB"/>
        </w:rPr>
        <w:t>prolonger en B2, notamment appuyé par le tracé C dans</w:t>
      </w:r>
      <w:r w:rsidR="00A22BA6" w:rsidRPr="0032190F">
        <w:rPr>
          <w:szCs w:val="18"/>
          <w:lang w:val="fr-FR" w:eastAsia="en-GB"/>
        </w:rPr>
        <w:t xml:space="preserve">  </w:t>
      </w:r>
      <w:r w:rsidRPr="0032190F">
        <w:rPr>
          <w:szCs w:val="18"/>
          <w:lang w:val="fr-FR" w:eastAsia="en-GB"/>
        </w:rPr>
        <w:t>le prolongement.</w:t>
      </w:r>
      <w:r w:rsidR="00A22BA6" w:rsidRPr="0032190F">
        <w:rPr>
          <w:szCs w:val="18"/>
          <w:lang w:val="fr-FR" w:eastAsia="en-GB"/>
        </w:rPr>
        <w:t xml:space="preserve">  </w:t>
      </w:r>
      <w:r w:rsidRPr="0032190F">
        <w:rPr>
          <w:szCs w:val="18"/>
          <w:lang w:val="fr-FR" w:eastAsia="en-GB"/>
        </w:rPr>
        <w:t>C- Ce signe n’a pas de contact avéré avec B, mais par</w:t>
      </w:r>
      <w:r w:rsidR="00A22BA6" w:rsidRPr="0032190F">
        <w:rPr>
          <w:szCs w:val="18"/>
          <w:lang w:val="fr-FR" w:eastAsia="en-GB"/>
        </w:rPr>
        <w:t xml:space="preserve">  </w:t>
      </w:r>
      <w:r w:rsidRPr="0032190F">
        <w:rPr>
          <w:szCs w:val="18"/>
          <w:lang w:val="fr-FR" w:eastAsia="en-GB"/>
        </w:rPr>
        <w:t>contre est postérieur au tracé horizontal J.</w:t>
      </w:r>
      <w:r w:rsidR="00A22BA6" w:rsidRPr="0032190F">
        <w:rPr>
          <w:szCs w:val="18"/>
          <w:lang w:val="fr-FR" w:eastAsia="en-GB"/>
        </w:rPr>
        <w:t xml:space="preserve">  </w:t>
      </w:r>
      <w:r w:rsidRPr="0032190F">
        <w:rPr>
          <w:szCs w:val="18"/>
          <w:lang w:val="fr-FR" w:eastAsia="en-GB"/>
        </w:rPr>
        <w:t>D et E- Deux larges segments sont inscrits à la verticale,</w:t>
      </w:r>
      <w:r w:rsidR="00A22BA6" w:rsidRPr="0032190F">
        <w:rPr>
          <w:szCs w:val="18"/>
          <w:lang w:val="fr-FR" w:eastAsia="en-GB"/>
        </w:rPr>
        <w:t xml:space="preserve">  </w:t>
      </w:r>
      <w:r w:rsidRPr="0032190F">
        <w:rPr>
          <w:szCs w:val="18"/>
          <w:lang w:val="fr-FR" w:eastAsia="en-GB"/>
        </w:rPr>
        <w:t>mais décalés par rapport à un axe longitudinal imaginaire</w:t>
      </w:r>
      <w:r w:rsidR="00A22BA6" w:rsidRPr="0032190F">
        <w:rPr>
          <w:szCs w:val="18"/>
          <w:lang w:val="fr-FR" w:eastAsia="en-GB"/>
        </w:rPr>
        <w:t xml:space="preserve">  </w:t>
      </w:r>
      <w:r w:rsidRPr="0032190F">
        <w:rPr>
          <w:szCs w:val="18"/>
          <w:lang w:val="fr-FR" w:eastAsia="en-GB"/>
        </w:rPr>
        <w:t>qui passerait par le centre du visage en haut du monolithe.</w:t>
      </w:r>
      <w:r w:rsidR="00A22BA6" w:rsidRPr="0032190F">
        <w:rPr>
          <w:szCs w:val="18"/>
          <w:lang w:val="fr-FR" w:eastAsia="en-GB"/>
        </w:rPr>
        <w:t xml:space="preserve">  </w:t>
      </w:r>
      <w:r w:rsidRPr="0032190F">
        <w:rPr>
          <w:szCs w:val="18"/>
          <w:lang w:val="fr-FR" w:eastAsia="en-GB"/>
        </w:rPr>
        <w:t>F et H- Ces anomalies à la base du manche de la hache seraient</w:t>
      </w:r>
      <w:r w:rsidR="00A22BA6" w:rsidRPr="0032190F">
        <w:rPr>
          <w:szCs w:val="18"/>
          <w:lang w:val="fr-FR" w:eastAsia="en-GB"/>
        </w:rPr>
        <w:t xml:space="preserve">  </w:t>
      </w:r>
      <w:r w:rsidRPr="0032190F">
        <w:rPr>
          <w:szCs w:val="18"/>
          <w:lang w:val="fr-FR" w:eastAsia="en-GB"/>
        </w:rPr>
        <w:t>restées dans l’ombre si la station rapprochée n° 3 n’avait</w:t>
      </w:r>
      <w:r w:rsidR="00A22BA6" w:rsidRPr="0032190F">
        <w:rPr>
          <w:szCs w:val="18"/>
          <w:lang w:val="fr-FR" w:eastAsia="en-GB"/>
        </w:rPr>
        <w:t xml:space="preserve">  </w:t>
      </w:r>
      <w:r w:rsidRPr="0032190F">
        <w:rPr>
          <w:szCs w:val="18"/>
          <w:lang w:val="fr-FR" w:eastAsia="en-GB"/>
        </w:rPr>
        <w:t>pas attestée leur existence comme tracés anthropiques.</w:t>
      </w:r>
      <w:r w:rsidR="00A22BA6" w:rsidRPr="0032190F">
        <w:rPr>
          <w:lang w:val="fr-FR"/>
        </w:rPr>
        <w:t xml:space="preserve">  </w:t>
      </w:r>
      <w:r w:rsidRPr="0032190F">
        <w:rPr>
          <w:szCs w:val="18"/>
          <w:lang w:val="fr-FR" w:eastAsia="en-GB"/>
        </w:rPr>
        <w:t>G- Cet enlèvement de matière fait partie du dispositif inscrit</w:t>
      </w:r>
      <w:r w:rsidR="00A22BA6" w:rsidRPr="0032190F">
        <w:rPr>
          <w:szCs w:val="18"/>
          <w:lang w:val="fr-FR" w:eastAsia="en-GB"/>
        </w:rPr>
        <w:t xml:space="preserve">  </w:t>
      </w:r>
      <w:r w:rsidRPr="0032190F">
        <w:rPr>
          <w:szCs w:val="18"/>
          <w:lang w:val="fr-FR" w:eastAsia="en-GB"/>
        </w:rPr>
        <w:t>à la base du manche, peu compréhensible à cette échelle ; il</w:t>
      </w:r>
      <w:r w:rsidR="00A22BA6" w:rsidRPr="0032190F">
        <w:rPr>
          <w:szCs w:val="18"/>
          <w:lang w:val="fr-FR" w:eastAsia="en-GB"/>
        </w:rPr>
        <w:t xml:space="preserve">  </w:t>
      </w:r>
      <w:r w:rsidRPr="0032190F">
        <w:rPr>
          <w:szCs w:val="18"/>
          <w:lang w:val="fr-FR" w:eastAsia="en-GB"/>
        </w:rPr>
        <w:t>est néanmoins clairement antérieur au contour de la hache.</w:t>
      </w:r>
      <w:r w:rsidR="00A22BA6" w:rsidRPr="0032190F">
        <w:rPr>
          <w:szCs w:val="18"/>
          <w:lang w:val="fr-FR" w:eastAsia="en-GB"/>
        </w:rPr>
        <w:t xml:space="preserve">  </w:t>
      </w:r>
      <w:r w:rsidRPr="0032190F">
        <w:rPr>
          <w:szCs w:val="18"/>
          <w:lang w:val="fr-FR" w:eastAsia="en-GB"/>
        </w:rPr>
        <w:t>I- Le champlevé autour du motif de la hache est ici uniquement</w:t>
      </w:r>
      <w:r w:rsidR="00A22BA6" w:rsidRPr="0032190F">
        <w:rPr>
          <w:szCs w:val="18"/>
          <w:lang w:val="fr-FR" w:eastAsia="en-GB"/>
        </w:rPr>
        <w:t xml:space="preserve">  </w:t>
      </w:r>
      <w:r w:rsidRPr="0032190F">
        <w:rPr>
          <w:szCs w:val="18"/>
          <w:lang w:val="fr-FR" w:eastAsia="en-GB"/>
        </w:rPr>
        <w:t>reconnu sous forme d’un tracé continu, ce</w:t>
      </w:r>
      <w:r w:rsidR="00A22BA6" w:rsidRPr="0032190F">
        <w:rPr>
          <w:szCs w:val="18"/>
          <w:lang w:val="fr-FR" w:eastAsia="en-GB"/>
        </w:rPr>
        <w:t xml:space="preserve">  </w:t>
      </w:r>
      <w:r w:rsidRPr="0032190F">
        <w:rPr>
          <w:szCs w:val="18"/>
          <w:lang w:val="fr-FR" w:eastAsia="en-GB"/>
        </w:rPr>
        <w:t>qu’infirmera la station 3.</w:t>
      </w:r>
      <w:r w:rsidR="00A22BA6" w:rsidRPr="0032190F">
        <w:rPr>
          <w:szCs w:val="18"/>
          <w:lang w:val="fr-FR" w:eastAsia="en-GB"/>
        </w:rPr>
        <w:t xml:space="preserve">  </w:t>
      </w:r>
      <w:r w:rsidRPr="0032190F">
        <w:rPr>
          <w:szCs w:val="18"/>
          <w:lang w:val="fr-FR" w:eastAsia="en-GB"/>
        </w:rPr>
        <w:t>J- Ce tracé horizontal est inscrit à mi-hauteur du panneau</w:t>
      </w:r>
      <w:r w:rsidR="00A22BA6" w:rsidRPr="0032190F">
        <w:rPr>
          <w:szCs w:val="18"/>
          <w:lang w:val="fr-FR" w:eastAsia="en-GB"/>
        </w:rPr>
        <w:t xml:space="preserve">  </w:t>
      </w:r>
      <w:r w:rsidRPr="0032190F">
        <w:rPr>
          <w:szCs w:val="18"/>
          <w:lang w:val="fr-FR" w:eastAsia="en-GB"/>
        </w:rPr>
        <w:t>gravé.</w:t>
      </w:r>
      <w:r w:rsidR="00A22BA6" w:rsidRPr="0032190F">
        <w:rPr>
          <w:szCs w:val="18"/>
          <w:lang w:val="fr-FR" w:eastAsia="en-GB"/>
        </w:rPr>
        <w:t xml:space="preserve">  </w:t>
      </w:r>
      <w:r w:rsidRPr="0032190F">
        <w:rPr>
          <w:szCs w:val="18"/>
          <w:lang w:val="fr-FR" w:eastAsia="en-GB"/>
        </w:rPr>
        <w:t>K- Deux tracés K1 et K2 ont été réunis de façon temporaire,</w:t>
      </w:r>
      <w:r w:rsidR="00A22BA6" w:rsidRPr="0032190F">
        <w:rPr>
          <w:szCs w:val="18"/>
          <w:lang w:val="fr-FR" w:eastAsia="en-GB"/>
        </w:rPr>
        <w:t xml:space="preserve">  </w:t>
      </w:r>
      <w:r w:rsidRPr="0032190F">
        <w:rPr>
          <w:szCs w:val="18"/>
          <w:lang w:val="fr-FR" w:eastAsia="en-GB"/>
        </w:rPr>
        <w:t>faute de pouvoir assurer un contact entre eux ; K2</w:t>
      </w:r>
      <w:r w:rsidR="00A22BA6" w:rsidRPr="0032190F">
        <w:rPr>
          <w:szCs w:val="18"/>
          <w:lang w:val="fr-FR" w:eastAsia="en-GB"/>
        </w:rPr>
        <w:t xml:space="preserve">  </w:t>
      </w:r>
      <w:r w:rsidRPr="0032190F">
        <w:rPr>
          <w:szCs w:val="18"/>
          <w:lang w:val="fr-FR" w:eastAsia="en-GB"/>
        </w:rPr>
        <w:t>forme par ailleurs l’angle supérieur gauche du « torse »</w:t>
      </w:r>
      <w:r w:rsidR="00A22BA6" w:rsidRPr="0032190F">
        <w:rPr>
          <w:szCs w:val="18"/>
          <w:lang w:val="fr-FR" w:eastAsia="en-GB"/>
        </w:rPr>
        <w:t xml:space="preserve">  </w:t>
      </w:r>
      <w:r w:rsidRPr="0032190F">
        <w:rPr>
          <w:szCs w:val="18"/>
          <w:lang w:val="fr-FR" w:eastAsia="en-GB"/>
        </w:rPr>
        <w:t>de l’anthropomorphe.</w:t>
      </w:r>
      <w:r w:rsidR="00A22BA6" w:rsidRPr="0032190F">
        <w:rPr>
          <w:szCs w:val="18"/>
          <w:lang w:val="fr-FR" w:eastAsia="en-GB"/>
        </w:rPr>
        <w:t xml:space="preserve">  </w:t>
      </w:r>
      <w:r w:rsidRPr="0032190F">
        <w:rPr>
          <w:szCs w:val="18"/>
          <w:lang w:val="fr-FR" w:eastAsia="en-GB"/>
        </w:rPr>
        <w:t>L- Trop peu d’indications permettent d’attester un vrai</w:t>
      </w:r>
      <w:r w:rsidR="00A22BA6" w:rsidRPr="0032190F">
        <w:rPr>
          <w:szCs w:val="18"/>
          <w:lang w:val="fr-FR" w:eastAsia="en-GB"/>
        </w:rPr>
        <w:t xml:space="preserve">  </w:t>
      </w:r>
      <w:r w:rsidRPr="0032190F">
        <w:rPr>
          <w:szCs w:val="18"/>
          <w:lang w:val="fr-FR" w:eastAsia="en-GB"/>
        </w:rPr>
        <w:t>tracé ; seule la logique symétrique de la composition</w:t>
      </w:r>
      <w:r w:rsidR="00A22BA6" w:rsidRPr="0032190F">
        <w:rPr>
          <w:szCs w:val="18"/>
          <w:lang w:val="fr-FR" w:eastAsia="en-GB"/>
        </w:rPr>
        <w:t xml:space="preserve">  </w:t>
      </w:r>
      <w:r w:rsidRPr="0032190F">
        <w:rPr>
          <w:szCs w:val="18"/>
          <w:lang w:val="fr-FR" w:eastAsia="en-GB"/>
        </w:rPr>
        <w:t>autorise cette estimation graphique.</w:t>
      </w:r>
      <w:r w:rsidR="00A22BA6" w:rsidRPr="0032190F">
        <w:rPr>
          <w:szCs w:val="18"/>
          <w:lang w:val="fr-FR" w:eastAsia="en-GB"/>
        </w:rPr>
        <w:t xml:space="preserve"> (BIB 2274)  </w:t>
      </w:r>
    </w:p>
    <w:p w14:paraId="1A9BC044" w14:textId="77777777" w:rsidR="00A22BA6" w:rsidRPr="0032190F" w:rsidRDefault="00A22BA6" w:rsidP="00A22BA6">
      <w:pPr>
        <w:autoSpaceDE w:val="0"/>
        <w:autoSpaceDN w:val="0"/>
        <w:adjustRightInd w:val="0"/>
        <w:jc w:val="both"/>
        <w:rPr>
          <w:i/>
          <w:iCs/>
          <w:szCs w:val="18"/>
          <w:lang w:val="fr-FR" w:eastAsia="en-GB"/>
        </w:rPr>
      </w:pPr>
    </w:p>
    <w:p w14:paraId="642BB795" w14:textId="77777777" w:rsidR="00C5167E" w:rsidRPr="0032190F" w:rsidRDefault="00C5167E" w:rsidP="00A22BA6">
      <w:pPr>
        <w:pStyle w:val="Heading3"/>
        <w:rPr>
          <w:lang w:eastAsia="en-GB"/>
        </w:rPr>
      </w:pPr>
      <w:r w:rsidRPr="0032190F">
        <w:rPr>
          <w:lang w:eastAsia="en-GB"/>
        </w:rPr>
        <w:t>Conclusion intermédiaire sur la composition d’ensemble :</w:t>
      </w:r>
    </w:p>
    <w:p w14:paraId="7C2EC8E2" w14:textId="77777777" w:rsidR="00C5167E" w:rsidRPr="0032190F" w:rsidRDefault="00C5167E" w:rsidP="00A22BA6">
      <w:pPr>
        <w:autoSpaceDE w:val="0"/>
        <w:autoSpaceDN w:val="0"/>
        <w:adjustRightInd w:val="0"/>
        <w:jc w:val="both"/>
        <w:rPr>
          <w:szCs w:val="18"/>
          <w:lang w:val="fr-FR" w:eastAsia="en-GB"/>
        </w:rPr>
      </w:pPr>
      <w:r w:rsidRPr="0032190F">
        <w:rPr>
          <w:szCs w:val="18"/>
          <w:lang w:val="fr-FR" w:eastAsia="en-GB"/>
        </w:rPr>
        <w:t>Considérant un premier axe vertical longitudinal passant</w:t>
      </w:r>
      <w:r w:rsidR="00A22BA6" w:rsidRPr="0032190F">
        <w:rPr>
          <w:szCs w:val="18"/>
          <w:lang w:val="fr-FR" w:eastAsia="en-GB"/>
        </w:rPr>
        <w:t xml:space="preserve">  </w:t>
      </w:r>
      <w:r w:rsidRPr="0032190F">
        <w:rPr>
          <w:szCs w:val="18"/>
          <w:lang w:val="fr-FR" w:eastAsia="en-GB"/>
        </w:rPr>
        <w:t>par le sommet du rocher, la composition gravée atteste</w:t>
      </w:r>
      <w:r w:rsidR="00A22BA6" w:rsidRPr="0032190F">
        <w:rPr>
          <w:szCs w:val="18"/>
          <w:lang w:val="fr-FR" w:eastAsia="en-GB"/>
        </w:rPr>
        <w:t xml:space="preserve">  </w:t>
      </w:r>
      <w:r w:rsidRPr="0032190F">
        <w:rPr>
          <w:szCs w:val="18"/>
          <w:lang w:val="fr-FR" w:eastAsia="en-GB"/>
        </w:rPr>
        <w:t>bien la présence d’une face anthropomorphe centrée,</w:t>
      </w:r>
      <w:r w:rsidR="00A22BA6" w:rsidRPr="0032190F">
        <w:rPr>
          <w:szCs w:val="18"/>
          <w:lang w:val="fr-FR" w:eastAsia="en-GB"/>
        </w:rPr>
        <w:t xml:space="preserve">  </w:t>
      </w:r>
      <w:r w:rsidRPr="0032190F">
        <w:rPr>
          <w:szCs w:val="18"/>
          <w:lang w:val="fr-FR" w:eastAsia="en-GB"/>
        </w:rPr>
        <w:t>surmontée de lignes divergentes, « visage » lui-même</w:t>
      </w:r>
      <w:r w:rsidR="00A22BA6" w:rsidRPr="0032190F">
        <w:rPr>
          <w:szCs w:val="18"/>
          <w:lang w:val="fr-FR" w:eastAsia="en-GB"/>
        </w:rPr>
        <w:t xml:space="preserve">  </w:t>
      </w:r>
      <w:r w:rsidRPr="0032190F">
        <w:rPr>
          <w:szCs w:val="18"/>
          <w:lang w:val="fr-FR" w:eastAsia="en-GB"/>
        </w:rPr>
        <w:t>inscrit dans un ensemble de tracés rectilignes formant un</w:t>
      </w:r>
      <w:r w:rsidR="00A22BA6" w:rsidRPr="0032190F">
        <w:rPr>
          <w:szCs w:val="18"/>
          <w:lang w:val="fr-FR" w:eastAsia="en-GB"/>
        </w:rPr>
        <w:t xml:space="preserve">  </w:t>
      </w:r>
      <w:r w:rsidRPr="0032190F">
        <w:rPr>
          <w:szCs w:val="18"/>
          <w:lang w:val="fr-FR" w:eastAsia="en-GB"/>
        </w:rPr>
        <w:t>« corps » éventuellement achevé au bas de la scène par</w:t>
      </w:r>
      <w:r w:rsidR="00A22BA6" w:rsidRPr="0032190F">
        <w:rPr>
          <w:szCs w:val="18"/>
          <w:lang w:val="fr-FR" w:eastAsia="en-GB"/>
        </w:rPr>
        <w:t xml:space="preserve">  </w:t>
      </w:r>
      <w:r w:rsidRPr="0032190F">
        <w:rPr>
          <w:szCs w:val="18"/>
          <w:lang w:val="fr-FR" w:eastAsia="en-GB"/>
        </w:rPr>
        <w:t>deux « membres » inférieurs. Décalée sur la partie gauche,</w:t>
      </w:r>
      <w:r w:rsidR="00A22BA6" w:rsidRPr="0032190F">
        <w:rPr>
          <w:szCs w:val="18"/>
          <w:lang w:val="fr-FR" w:eastAsia="en-GB"/>
        </w:rPr>
        <w:t xml:space="preserve">  </w:t>
      </w:r>
      <w:r w:rsidRPr="0032190F">
        <w:rPr>
          <w:szCs w:val="18"/>
          <w:lang w:val="fr-FR" w:eastAsia="en-GB"/>
        </w:rPr>
        <w:t>une hache emmanchée tourne sa partie active vers</w:t>
      </w:r>
      <w:r w:rsidR="00A22BA6" w:rsidRPr="0032190F">
        <w:rPr>
          <w:szCs w:val="18"/>
          <w:lang w:val="fr-FR" w:eastAsia="en-GB"/>
        </w:rPr>
        <w:t xml:space="preserve">  </w:t>
      </w:r>
      <w:r w:rsidRPr="0032190F">
        <w:rPr>
          <w:szCs w:val="18"/>
          <w:lang w:val="fr-FR" w:eastAsia="en-GB"/>
        </w:rPr>
        <w:t>cette représentation. Des anomalies détectées à la base</w:t>
      </w:r>
      <w:r w:rsidR="00A22BA6" w:rsidRPr="0032190F">
        <w:rPr>
          <w:szCs w:val="18"/>
          <w:lang w:val="fr-FR" w:eastAsia="en-GB"/>
        </w:rPr>
        <w:t xml:space="preserve">  </w:t>
      </w:r>
      <w:r w:rsidRPr="0032190F">
        <w:rPr>
          <w:szCs w:val="18"/>
          <w:lang w:val="fr-FR" w:eastAsia="en-GB"/>
        </w:rPr>
        <w:t>du manche doivent être précisées.</w:t>
      </w:r>
      <w:r w:rsidR="00A22BA6" w:rsidRPr="0032190F">
        <w:rPr>
          <w:szCs w:val="18"/>
          <w:lang w:val="fr-FR" w:eastAsia="en-GB"/>
        </w:rPr>
        <w:t xml:space="preserve"> (BIB 2274)</w:t>
      </w:r>
    </w:p>
    <w:p w14:paraId="29DD8CAD" w14:textId="77777777" w:rsidR="00C5167E" w:rsidRPr="0032190F" w:rsidRDefault="00C5167E" w:rsidP="00A22BA6">
      <w:pPr>
        <w:autoSpaceDE w:val="0"/>
        <w:autoSpaceDN w:val="0"/>
        <w:adjustRightInd w:val="0"/>
        <w:jc w:val="both"/>
        <w:rPr>
          <w:szCs w:val="18"/>
          <w:lang w:val="fr-FR" w:eastAsia="en-GB"/>
        </w:rPr>
      </w:pPr>
    </w:p>
    <w:p w14:paraId="336A8504" w14:textId="77777777" w:rsidR="00C5167E" w:rsidRPr="0032190F" w:rsidRDefault="00C5167E" w:rsidP="00A22BA6">
      <w:pPr>
        <w:pStyle w:val="Heading2"/>
        <w:rPr>
          <w:lang w:eastAsia="en-GB"/>
        </w:rPr>
      </w:pPr>
      <w:r w:rsidRPr="0032190F">
        <w:rPr>
          <w:lang w:eastAsia="en-GB"/>
        </w:rPr>
        <w:t>Station 2 :</w:t>
      </w:r>
      <w:r w:rsidR="00A22BA6" w:rsidRPr="0032190F">
        <w:rPr>
          <w:lang w:eastAsia="en-GB"/>
        </w:rPr>
        <w:t xml:space="preserve"> </w:t>
      </w:r>
      <w:r w:rsidRPr="0032190F">
        <w:rPr>
          <w:lang w:eastAsia="en-GB"/>
        </w:rPr>
        <w:t>le motif anthropomorphe (haut - vue oblique)</w:t>
      </w:r>
    </w:p>
    <w:p w14:paraId="187DBED3" w14:textId="77777777" w:rsidR="00C5167E" w:rsidRPr="0032190F" w:rsidRDefault="00C5167E" w:rsidP="00A22BA6">
      <w:pPr>
        <w:jc w:val="both"/>
        <w:rPr>
          <w:szCs w:val="18"/>
          <w:lang w:val="fr-FR" w:eastAsia="en-GB"/>
        </w:rPr>
      </w:pPr>
    </w:p>
    <w:p w14:paraId="2B0E6C5C" w14:textId="77777777" w:rsidR="00C5167E" w:rsidRPr="0032190F" w:rsidRDefault="00C5167E" w:rsidP="00A22BA6">
      <w:pPr>
        <w:autoSpaceDE w:val="0"/>
        <w:autoSpaceDN w:val="0"/>
        <w:adjustRightInd w:val="0"/>
        <w:jc w:val="both"/>
        <w:rPr>
          <w:szCs w:val="18"/>
          <w:lang w:val="fr-FR" w:eastAsia="en-GB"/>
        </w:rPr>
      </w:pPr>
      <w:r w:rsidRPr="0032190F">
        <w:rPr>
          <w:szCs w:val="18"/>
          <w:lang w:val="fr-FR" w:eastAsia="en-GB"/>
        </w:rPr>
        <w:lastRenderedPageBreak/>
        <w:t>Très proche en cela des techniques employées sur le</w:t>
      </w:r>
      <w:r w:rsidR="00A22BA6" w:rsidRPr="0032190F">
        <w:rPr>
          <w:szCs w:val="18"/>
          <w:lang w:val="fr-FR" w:eastAsia="en-GB"/>
        </w:rPr>
        <w:t xml:space="preserve">  </w:t>
      </w:r>
      <w:r w:rsidRPr="0032190F">
        <w:rPr>
          <w:szCs w:val="18"/>
          <w:lang w:val="fr-FR" w:eastAsia="en-GB"/>
        </w:rPr>
        <w:t>rocher Vallée aux Noirs 6, le frontal, les yeux et le nez de ce</w:t>
      </w:r>
      <w:r w:rsidR="00A22BA6" w:rsidRPr="0032190F">
        <w:rPr>
          <w:szCs w:val="18"/>
          <w:lang w:val="fr-FR" w:eastAsia="en-GB"/>
        </w:rPr>
        <w:t xml:space="preserve">  </w:t>
      </w:r>
      <w:r w:rsidRPr="0032190F">
        <w:rPr>
          <w:szCs w:val="18"/>
          <w:lang w:val="fr-FR" w:eastAsia="en-GB"/>
        </w:rPr>
        <w:t>motif anthropomorphe sont dégagés par enlèvement périphérique</w:t>
      </w:r>
      <w:r w:rsidR="00A22BA6" w:rsidRPr="0032190F">
        <w:rPr>
          <w:szCs w:val="18"/>
          <w:lang w:val="fr-FR" w:eastAsia="en-GB"/>
        </w:rPr>
        <w:t xml:space="preserve">  </w:t>
      </w:r>
      <w:r w:rsidRPr="0032190F">
        <w:rPr>
          <w:szCs w:val="18"/>
          <w:lang w:val="fr-FR" w:eastAsia="en-GB"/>
        </w:rPr>
        <w:t>de matière (fig. 22). Les yeux, particulièrement</w:t>
      </w:r>
      <w:r w:rsidR="00A22BA6" w:rsidRPr="0032190F">
        <w:rPr>
          <w:szCs w:val="18"/>
          <w:lang w:val="fr-FR" w:eastAsia="en-GB"/>
        </w:rPr>
        <w:t xml:space="preserve">  </w:t>
      </w:r>
      <w:r w:rsidRPr="0032190F">
        <w:rPr>
          <w:szCs w:val="18"/>
          <w:lang w:val="fr-FR" w:eastAsia="en-GB"/>
        </w:rPr>
        <w:t>proéminents malgré le long processus de météorisation,</w:t>
      </w:r>
      <w:r w:rsidR="00A22BA6" w:rsidRPr="0032190F">
        <w:rPr>
          <w:szCs w:val="18"/>
          <w:lang w:val="fr-FR" w:eastAsia="en-GB"/>
        </w:rPr>
        <w:t xml:space="preserve">  </w:t>
      </w:r>
      <w:r w:rsidRPr="0032190F">
        <w:rPr>
          <w:szCs w:val="18"/>
          <w:lang w:val="fr-FR" w:eastAsia="en-GB"/>
        </w:rPr>
        <w:t>devaient être nettement apparents au Néolithique.</w:t>
      </w:r>
      <w:r w:rsidR="00A22BA6" w:rsidRPr="0032190F">
        <w:rPr>
          <w:szCs w:val="18"/>
          <w:lang w:val="fr-FR" w:eastAsia="en-GB"/>
        </w:rPr>
        <w:t xml:space="preserve">  </w:t>
      </w:r>
      <w:r w:rsidRPr="0032190F">
        <w:rPr>
          <w:szCs w:val="18"/>
          <w:lang w:val="fr-FR" w:eastAsia="en-GB"/>
        </w:rPr>
        <w:t>Nous ne ferons pas ici le descriptif détaillé des tracés, ni</w:t>
      </w:r>
      <w:r w:rsidR="00A22BA6" w:rsidRPr="0032190F">
        <w:rPr>
          <w:szCs w:val="18"/>
          <w:lang w:val="fr-FR" w:eastAsia="en-GB"/>
        </w:rPr>
        <w:t xml:space="preserve">  </w:t>
      </w:r>
      <w:r w:rsidRPr="0032190F">
        <w:rPr>
          <w:i/>
          <w:iCs/>
          <w:szCs w:val="18"/>
          <w:lang w:val="fr-FR" w:eastAsia="en-GB"/>
        </w:rPr>
        <w:t xml:space="preserve">a fortiori </w:t>
      </w:r>
      <w:r w:rsidRPr="0032190F">
        <w:rPr>
          <w:szCs w:val="18"/>
          <w:lang w:val="fr-FR" w:eastAsia="en-GB"/>
        </w:rPr>
        <w:t>leur chronographie. Les résultats obtenus par</w:t>
      </w:r>
      <w:r w:rsidR="00A22BA6" w:rsidRPr="0032190F">
        <w:rPr>
          <w:szCs w:val="18"/>
          <w:lang w:val="fr-FR" w:eastAsia="en-GB"/>
        </w:rPr>
        <w:t xml:space="preserve">  </w:t>
      </w:r>
      <w:r w:rsidRPr="0032190F">
        <w:rPr>
          <w:szCs w:val="18"/>
          <w:lang w:val="fr-FR" w:eastAsia="en-GB"/>
        </w:rPr>
        <w:t>vues obliques sont certes encourageants, mais ne peuvent</w:t>
      </w:r>
      <w:r w:rsidR="00A22BA6" w:rsidRPr="0032190F">
        <w:rPr>
          <w:szCs w:val="18"/>
          <w:lang w:val="fr-FR" w:eastAsia="en-GB"/>
        </w:rPr>
        <w:t xml:space="preserve">  </w:t>
      </w:r>
      <w:r w:rsidRPr="0032190F">
        <w:rPr>
          <w:szCs w:val="18"/>
          <w:lang w:val="fr-FR" w:eastAsia="en-GB"/>
        </w:rPr>
        <w:t>servir à établir une synthèse fiable de la composition.</w:t>
      </w:r>
      <w:r w:rsidR="00A22BA6" w:rsidRPr="0032190F">
        <w:rPr>
          <w:szCs w:val="18"/>
          <w:lang w:val="fr-FR" w:eastAsia="en-GB"/>
        </w:rPr>
        <w:t xml:space="preserve">  </w:t>
      </w:r>
      <w:r w:rsidRPr="0032190F">
        <w:rPr>
          <w:szCs w:val="18"/>
          <w:lang w:val="fr-FR" w:eastAsia="en-GB"/>
        </w:rPr>
        <w:t>Les lignes émergentes et divergentes du couvrechef</w:t>
      </w:r>
      <w:r w:rsidR="00A22BA6" w:rsidRPr="0032190F">
        <w:rPr>
          <w:szCs w:val="18"/>
          <w:lang w:val="fr-FR" w:eastAsia="en-GB"/>
        </w:rPr>
        <w:t xml:space="preserve">  </w:t>
      </w:r>
      <w:r w:rsidRPr="0032190F">
        <w:rPr>
          <w:szCs w:val="18"/>
          <w:lang w:val="fr-FR" w:eastAsia="en-GB"/>
        </w:rPr>
        <w:t>sont trop incertaines à leur extrémité pour que la</w:t>
      </w:r>
      <w:r w:rsidR="00A22BA6" w:rsidRPr="0032190F">
        <w:rPr>
          <w:szCs w:val="18"/>
          <w:lang w:val="fr-FR" w:eastAsia="en-GB"/>
        </w:rPr>
        <w:t xml:space="preserve">  </w:t>
      </w:r>
      <w:r w:rsidRPr="0032190F">
        <w:rPr>
          <w:szCs w:val="18"/>
          <w:lang w:val="fr-FR" w:eastAsia="en-GB"/>
        </w:rPr>
        <w:t>proposition actuellement faite ne soit qu’une approximation</w:t>
      </w:r>
      <w:r w:rsidR="00A22BA6" w:rsidRPr="0032190F">
        <w:rPr>
          <w:szCs w:val="18"/>
          <w:lang w:val="fr-FR" w:eastAsia="en-GB"/>
        </w:rPr>
        <w:t xml:space="preserve">  </w:t>
      </w:r>
      <w:r w:rsidRPr="0032190F">
        <w:rPr>
          <w:szCs w:val="18"/>
          <w:lang w:val="fr-FR" w:eastAsia="en-GB"/>
        </w:rPr>
        <w:t>grossière, et seulement cela. Une station frontale à</w:t>
      </w:r>
      <w:r w:rsidR="00A22BA6" w:rsidRPr="0032190F">
        <w:rPr>
          <w:szCs w:val="18"/>
          <w:lang w:val="fr-FR" w:eastAsia="en-GB"/>
        </w:rPr>
        <w:t xml:space="preserve">  </w:t>
      </w:r>
      <w:r w:rsidRPr="0032190F">
        <w:rPr>
          <w:szCs w:val="18"/>
          <w:lang w:val="fr-FR" w:eastAsia="en-GB"/>
        </w:rPr>
        <w:t>hauteur du support est donc indispensable (voir station n°</w:t>
      </w:r>
      <w:r w:rsidR="00A22BA6" w:rsidRPr="0032190F">
        <w:rPr>
          <w:szCs w:val="18"/>
          <w:lang w:val="fr-FR" w:eastAsia="en-GB"/>
        </w:rPr>
        <w:t xml:space="preserve">  </w:t>
      </w:r>
      <w:r w:rsidRPr="0032190F">
        <w:rPr>
          <w:szCs w:val="18"/>
          <w:lang w:val="fr-FR" w:eastAsia="en-GB"/>
        </w:rPr>
        <w:t>4) pour établir un descriptif contrôlable.</w:t>
      </w:r>
      <w:r w:rsidR="00A22BA6" w:rsidRPr="0032190F">
        <w:rPr>
          <w:szCs w:val="18"/>
          <w:lang w:val="fr-FR" w:eastAsia="en-GB"/>
        </w:rPr>
        <w:t xml:space="preserve"> (BIB 2274)</w:t>
      </w:r>
    </w:p>
    <w:p w14:paraId="635FD8BE" w14:textId="77777777" w:rsidR="00C5167E" w:rsidRPr="0032190F" w:rsidRDefault="00C5167E" w:rsidP="00A22BA6">
      <w:pPr>
        <w:autoSpaceDE w:val="0"/>
        <w:autoSpaceDN w:val="0"/>
        <w:adjustRightInd w:val="0"/>
        <w:jc w:val="both"/>
        <w:rPr>
          <w:szCs w:val="18"/>
          <w:lang w:val="fr-FR" w:eastAsia="en-GB"/>
        </w:rPr>
      </w:pPr>
    </w:p>
    <w:p w14:paraId="6F0ACA43" w14:textId="77777777" w:rsidR="00C5167E" w:rsidRPr="0032190F" w:rsidRDefault="00C5167E" w:rsidP="00A22BA6">
      <w:pPr>
        <w:pStyle w:val="Heading2"/>
        <w:rPr>
          <w:lang w:eastAsia="en-GB"/>
        </w:rPr>
      </w:pPr>
      <w:r w:rsidRPr="0032190F">
        <w:rPr>
          <w:lang w:eastAsia="en-GB"/>
        </w:rPr>
        <w:t>Station 3 : la hache emmanchée</w:t>
      </w:r>
    </w:p>
    <w:p w14:paraId="0BFE52FF" w14:textId="77777777" w:rsidR="00C5167E" w:rsidRPr="0032190F" w:rsidRDefault="00C5167E" w:rsidP="00A22BA6">
      <w:pPr>
        <w:autoSpaceDE w:val="0"/>
        <w:autoSpaceDN w:val="0"/>
        <w:adjustRightInd w:val="0"/>
        <w:jc w:val="both"/>
        <w:rPr>
          <w:szCs w:val="18"/>
          <w:lang w:val="fr-FR" w:eastAsia="en-GB"/>
        </w:rPr>
      </w:pPr>
    </w:p>
    <w:p w14:paraId="36C2AE6B" w14:textId="77777777" w:rsidR="00C5167E" w:rsidRPr="0032190F" w:rsidRDefault="00C5167E" w:rsidP="00A22BA6">
      <w:pPr>
        <w:autoSpaceDE w:val="0"/>
        <w:autoSpaceDN w:val="0"/>
        <w:adjustRightInd w:val="0"/>
        <w:jc w:val="both"/>
        <w:rPr>
          <w:szCs w:val="18"/>
          <w:lang w:val="fr-FR" w:eastAsia="en-GB"/>
        </w:rPr>
      </w:pPr>
      <w:r w:rsidRPr="0032190F">
        <w:rPr>
          <w:szCs w:val="18"/>
          <w:lang w:val="fr-FR" w:eastAsia="en-GB"/>
        </w:rPr>
        <w:t>La gravure de hache est installée sur la partie basse et à</w:t>
      </w:r>
      <w:r w:rsidR="00A22BA6" w:rsidRPr="0032190F">
        <w:rPr>
          <w:szCs w:val="18"/>
          <w:lang w:val="fr-FR" w:eastAsia="en-GB"/>
        </w:rPr>
        <w:t xml:space="preserve">  </w:t>
      </w:r>
      <w:r w:rsidRPr="0032190F">
        <w:rPr>
          <w:szCs w:val="18"/>
          <w:lang w:val="fr-FR" w:eastAsia="en-GB"/>
        </w:rPr>
        <w:t>gauche de la paroi rocheuse, la lame étant à hauteur des</w:t>
      </w:r>
      <w:r w:rsidR="00A22BA6" w:rsidRPr="0032190F">
        <w:rPr>
          <w:szCs w:val="18"/>
          <w:lang w:val="fr-FR" w:eastAsia="en-GB"/>
        </w:rPr>
        <w:t xml:space="preserve">  </w:t>
      </w:r>
      <w:r w:rsidRPr="0032190F">
        <w:rPr>
          <w:szCs w:val="18"/>
          <w:lang w:val="fr-FR" w:eastAsia="en-GB"/>
        </w:rPr>
        <w:t>yeux. Son tranchant vient d’ailleurs toucher un pli naturel</w:t>
      </w:r>
      <w:r w:rsidR="00A22BA6" w:rsidRPr="0032190F">
        <w:rPr>
          <w:szCs w:val="18"/>
          <w:lang w:val="fr-FR" w:eastAsia="en-GB"/>
        </w:rPr>
        <w:t xml:space="preserve">  </w:t>
      </w:r>
      <w:r w:rsidRPr="0032190F">
        <w:rPr>
          <w:szCs w:val="18"/>
          <w:lang w:val="fr-FR" w:eastAsia="en-GB"/>
        </w:rPr>
        <w:t>dans la roche qui monte selon une courbe vers la gauche ;</w:t>
      </w:r>
      <w:r w:rsidR="00A22BA6" w:rsidRPr="0032190F">
        <w:rPr>
          <w:szCs w:val="18"/>
          <w:lang w:val="fr-FR" w:eastAsia="en-GB"/>
        </w:rPr>
        <w:t xml:space="preserve">  </w:t>
      </w:r>
      <w:r w:rsidRPr="0032190F">
        <w:rPr>
          <w:szCs w:val="18"/>
          <w:lang w:val="fr-FR" w:eastAsia="en-GB"/>
        </w:rPr>
        <w:t>un placement contraint qui doit être intentionnel puisqu’un</w:t>
      </w:r>
      <w:r w:rsidR="00A22BA6" w:rsidRPr="0032190F">
        <w:rPr>
          <w:szCs w:val="18"/>
          <w:lang w:val="fr-FR" w:eastAsia="en-GB"/>
        </w:rPr>
        <w:t xml:space="preserve">  </w:t>
      </w:r>
      <w:r w:rsidRPr="0032190F">
        <w:rPr>
          <w:szCs w:val="18"/>
          <w:lang w:val="fr-FR" w:eastAsia="en-GB"/>
        </w:rPr>
        <w:t>travail de percussion s’ajoute à la limitation de ce creux linéaire</w:t>
      </w:r>
      <w:r w:rsidR="00A22BA6" w:rsidRPr="0032190F">
        <w:rPr>
          <w:szCs w:val="18"/>
          <w:lang w:val="fr-FR" w:eastAsia="en-GB"/>
        </w:rPr>
        <w:t xml:space="preserve">  </w:t>
      </w:r>
      <w:r w:rsidRPr="0032190F">
        <w:rPr>
          <w:szCs w:val="18"/>
          <w:lang w:val="fr-FR" w:eastAsia="en-GB"/>
        </w:rPr>
        <w:t>pour former un probable côté au motif anthropomorphe.</w:t>
      </w:r>
      <w:r w:rsidR="00A22BA6" w:rsidRPr="0032190F">
        <w:rPr>
          <w:szCs w:val="18"/>
          <w:lang w:val="fr-FR" w:eastAsia="en-GB"/>
        </w:rPr>
        <w:t xml:space="preserve">  </w:t>
      </w:r>
      <w:r w:rsidRPr="0032190F">
        <w:rPr>
          <w:szCs w:val="18"/>
          <w:lang w:val="fr-FR" w:eastAsia="en-GB"/>
        </w:rPr>
        <w:t>De même, le talon semble bel et bien coïncider avec</w:t>
      </w:r>
      <w:r w:rsidR="00A22BA6" w:rsidRPr="0032190F">
        <w:rPr>
          <w:szCs w:val="18"/>
          <w:lang w:val="fr-FR" w:eastAsia="en-GB"/>
        </w:rPr>
        <w:t xml:space="preserve">  </w:t>
      </w:r>
      <w:r w:rsidRPr="0032190F">
        <w:rPr>
          <w:szCs w:val="18"/>
          <w:lang w:val="fr-FR" w:eastAsia="en-GB"/>
        </w:rPr>
        <w:t>une fissure horizontale dans le support qui a manifestement</w:t>
      </w:r>
      <w:r w:rsidR="00A22BA6" w:rsidRPr="0032190F">
        <w:rPr>
          <w:szCs w:val="18"/>
          <w:lang w:val="fr-FR" w:eastAsia="en-GB"/>
        </w:rPr>
        <w:t xml:space="preserve">  </w:t>
      </w:r>
      <w:r w:rsidRPr="0032190F">
        <w:rPr>
          <w:szCs w:val="18"/>
          <w:lang w:val="fr-FR" w:eastAsia="en-GB"/>
        </w:rPr>
        <w:t>été exploitée pour « caler » la représentation (fig. 23).</w:t>
      </w:r>
      <w:r w:rsidR="00A22BA6" w:rsidRPr="0032190F">
        <w:rPr>
          <w:szCs w:val="18"/>
          <w:lang w:val="fr-FR" w:eastAsia="en-GB"/>
        </w:rPr>
        <w:t xml:space="preserve">  </w:t>
      </w:r>
      <w:r w:rsidRPr="0032190F">
        <w:rPr>
          <w:szCs w:val="18"/>
          <w:lang w:val="fr-FR" w:eastAsia="en-GB"/>
        </w:rPr>
        <w:t>Si les contours supérieurs du motif sont assez prononcés</w:t>
      </w:r>
      <w:r w:rsidR="00A22BA6" w:rsidRPr="0032190F">
        <w:rPr>
          <w:szCs w:val="18"/>
          <w:lang w:val="fr-FR" w:eastAsia="en-GB"/>
        </w:rPr>
        <w:t xml:space="preserve">  </w:t>
      </w:r>
      <w:r w:rsidRPr="0032190F">
        <w:rPr>
          <w:szCs w:val="18"/>
          <w:lang w:val="fr-FR" w:eastAsia="en-GB"/>
        </w:rPr>
        <w:t>et visibles, l’extrémité proximale du manche est</w:t>
      </w:r>
      <w:r w:rsidR="00A22BA6" w:rsidRPr="0032190F">
        <w:rPr>
          <w:szCs w:val="18"/>
          <w:lang w:val="fr-FR" w:eastAsia="en-GB"/>
        </w:rPr>
        <w:t xml:space="preserve">  </w:t>
      </w:r>
      <w:r w:rsidRPr="0032190F">
        <w:rPr>
          <w:szCs w:val="18"/>
          <w:lang w:val="fr-FR" w:eastAsia="en-GB"/>
        </w:rPr>
        <w:t>très altérée et invisible à l’oeil nu. Les excroissances en</w:t>
      </w:r>
      <w:r w:rsidR="00A22BA6" w:rsidRPr="0032190F">
        <w:rPr>
          <w:szCs w:val="18"/>
          <w:lang w:val="fr-FR" w:eastAsia="en-GB"/>
        </w:rPr>
        <w:t xml:space="preserve">  </w:t>
      </w:r>
      <w:r w:rsidRPr="0032190F">
        <w:rPr>
          <w:szCs w:val="18"/>
          <w:lang w:val="fr-FR" w:eastAsia="en-GB"/>
        </w:rPr>
        <w:t>creux, de part et d’autre, ne sont d’ailleurs pas apparues</w:t>
      </w:r>
      <w:r w:rsidR="00A22BA6" w:rsidRPr="0032190F">
        <w:rPr>
          <w:szCs w:val="18"/>
          <w:lang w:val="fr-FR" w:eastAsia="en-GB"/>
        </w:rPr>
        <w:t xml:space="preserve">  </w:t>
      </w:r>
      <w:r w:rsidRPr="0032190F">
        <w:rPr>
          <w:szCs w:val="18"/>
          <w:lang w:val="fr-FR" w:eastAsia="en-GB"/>
        </w:rPr>
        <w:t>en première lecture et il faudra la découverte en 2014</w:t>
      </w:r>
      <w:r w:rsidR="00A22BA6" w:rsidRPr="0032190F">
        <w:rPr>
          <w:szCs w:val="18"/>
          <w:lang w:val="fr-FR" w:eastAsia="en-GB"/>
        </w:rPr>
        <w:t xml:space="preserve">  </w:t>
      </w:r>
      <w:r w:rsidRPr="0032190F">
        <w:rPr>
          <w:szCs w:val="18"/>
          <w:lang w:val="fr-FR" w:eastAsia="en-GB"/>
        </w:rPr>
        <w:t>d’une configuration semblable à Vallée aux Noirs 6 pour</w:t>
      </w:r>
      <w:r w:rsidR="00A22BA6" w:rsidRPr="0032190F">
        <w:rPr>
          <w:szCs w:val="18"/>
          <w:lang w:val="fr-FR" w:eastAsia="en-GB"/>
        </w:rPr>
        <w:t xml:space="preserve">  </w:t>
      </w:r>
      <w:r w:rsidRPr="0032190F">
        <w:rPr>
          <w:szCs w:val="18"/>
          <w:lang w:val="fr-FR" w:eastAsia="en-GB"/>
        </w:rPr>
        <w:t>que ces détails soient pleinement reconnus. Au terme</w:t>
      </w:r>
      <w:r w:rsidR="00A22BA6" w:rsidRPr="0032190F">
        <w:rPr>
          <w:szCs w:val="18"/>
          <w:lang w:val="fr-FR" w:eastAsia="en-GB"/>
        </w:rPr>
        <w:t xml:space="preserve">  </w:t>
      </w:r>
      <w:r w:rsidRPr="0032190F">
        <w:rPr>
          <w:szCs w:val="18"/>
          <w:lang w:val="fr-FR" w:eastAsia="en-GB"/>
        </w:rPr>
        <w:t>du levé, les dimensions obtenues (53,3 cm de longueur</w:t>
      </w:r>
      <w:r w:rsidR="00A22BA6" w:rsidRPr="0032190F">
        <w:rPr>
          <w:szCs w:val="18"/>
          <w:lang w:val="fr-FR" w:eastAsia="en-GB"/>
        </w:rPr>
        <w:t xml:space="preserve">  </w:t>
      </w:r>
      <w:r w:rsidRPr="0032190F">
        <w:rPr>
          <w:szCs w:val="18"/>
          <w:lang w:val="fr-FR" w:eastAsia="en-GB"/>
        </w:rPr>
        <w:t>de lame ; 81 cm de corde mesurée sur le manche depuis</w:t>
      </w:r>
      <w:r w:rsidR="00A22BA6" w:rsidRPr="0032190F">
        <w:rPr>
          <w:szCs w:val="18"/>
          <w:lang w:val="fr-FR" w:eastAsia="en-GB"/>
        </w:rPr>
        <w:t xml:space="preserve">  </w:t>
      </w:r>
      <w:r w:rsidRPr="0032190F">
        <w:rPr>
          <w:szCs w:val="18"/>
          <w:lang w:val="fr-FR" w:eastAsia="en-GB"/>
        </w:rPr>
        <w:t>le crosseron) se rapprochent de la taille extraordinaire</w:t>
      </w:r>
      <w:r w:rsidR="00A22BA6" w:rsidRPr="0032190F">
        <w:rPr>
          <w:szCs w:val="18"/>
          <w:lang w:val="fr-FR" w:eastAsia="en-GB"/>
        </w:rPr>
        <w:t xml:space="preserve">  </w:t>
      </w:r>
      <w:r w:rsidRPr="0032190F">
        <w:rPr>
          <w:szCs w:val="18"/>
          <w:lang w:val="fr-FR" w:eastAsia="en-GB"/>
        </w:rPr>
        <w:t>du spécimen de Vallée aux Noirs 6 (60,8 cm).</w:t>
      </w:r>
      <w:r w:rsidR="00A22BA6" w:rsidRPr="0032190F">
        <w:rPr>
          <w:szCs w:val="18"/>
          <w:lang w:val="fr-FR" w:eastAsia="en-GB"/>
        </w:rPr>
        <w:t xml:space="preserve">  </w:t>
      </w:r>
      <w:r w:rsidRPr="0032190F">
        <w:rPr>
          <w:szCs w:val="18"/>
          <w:lang w:val="fr-FR" w:eastAsia="en-GB"/>
        </w:rPr>
        <w:t>À la différence des observations faites dans les abris</w:t>
      </w:r>
      <w:r w:rsidR="00A22BA6" w:rsidRPr="0032190F">
        <w:rPr>
          <w:szCs w:val="18"/>
          <w:lang w:val="fr-FR" w:eastAsia="en-GB"/>
        </w:rPr>
        <w:t xml:space="preserve">  </w:t>
      </w:r>
      <w:r w:rsidRPr="0032190F">
        <w:rPr>
          <w:szCs w:val="18"/>
          <w:lang w:val="fr-FR" w:eastAsia="en-GB"/>
        </w:rPr>
        <w:t>régionaux protégés, peu d’information nous est parvenue</w:t>
      </w:r>
      <w:r w:rsidR="00A22BA6" w:rsidRPr="0032190F">
        <w:rPr>
          <w:szCs w:val="18"/>
          <w:lang w:val="fr-FR" w:eastAsia="en-GB"/>
        </w:rPr>
        <w:t xml:space="preserve">  </w:t>
      </w:r>
      <w:r w:rsidRPr="0032190F">
        <w:rPr>
          <w:szCs w:val="18"/>
          <w:lang w:val="fr-FR" w:eastAsia="en-GB"/>
        </w:rPr>
        <w:t>concernant les processus techniques de réalisation. Il est</w:t>
      </w:r>
      <w:r w:rsidR="00A22BA6" w:rsidRPr="0032190F">
        <w:rPr>
          <w:szCs w:val="18"/>
          <w:lang w:val="fr-FR" w:eastAsia="en-GB"/>
        </w:rPr>
        <w:t xml:space="preserve">  </w:t>
      </w:r>
      <w:r w:rsidRPr="0032190F">
        <w:rPr>
          <w:szCs w:val="18"/>
          <w:lang w:val="fr-FR" w:eastAsia="en-GB"/>
        </w:rPr>
        <w:t>clair cependant que les signes ont été dégagés par champlevé,</w:t>
      </w:r>
      <w:r w:rsidR="00A22BA6" w:rsidRPr="0032190F">
        <w:rPr>
          <w:szCs w:val="18"/>
          <w:lang w:val="fr-FR" w:eastAsia="en-GB"/>
        </w:rPr>
        <w:t xml:space="preserve">  </w:t>
      </w:r>
      <w:r w:rsidRPr="0032190F">
        <w:rPr>
          <w:szCs w:val="18"/>
          <w:lang w:val="fr-FR" w:eastAsia="en-GB"/>
        </w:rPr>
        <w:t>avec des surfaces dressées sur 15 cm de large</w:t>
      </w:r>
      <w:r w:rsidR="00A22BA6" w:rsidRPr="0032190F">
        <w:rPr>
          <w:szCs w:val="18"/>
          <w:lang w:val="fr-FR" w:eastAsia="en-GB"/>
        </w:rPr>
        <w:t xml:space="preserve">  </w:t>
      </w:r>
      <w:r w:rsidRPr="0032190F">
        <w:rPr>
          <w:szCs w:val="18"/>
          <w:lang w:val="fr-FR" w:eastAsia="en-GB"/>
        </w:rPr>
        <w:t>vers le crosseron et d’une manière générale par le biais</w:t>
      </w:r>
      <w:r w:rsidR="00A22BA6" w:rsidRPr="0032190F">
        <w:rPr>
          <w:szCs w:val="18"/>
          <w:lang w:val="fr-FR" w:eastAsia="en-GB"/>
        </w:rPr>
        <w:t xml:space="preserve">  </w:t>
      </w:r>
      <w:r w:rsidRPr="0032190F">
        <w:rPr>
          <w:szCs w:val="18"/>
          <w:lang w:val="fr-FR" w:eastAsia="en-GB"/>
        </w:rPr>
        <w:t>d’un contour évidé de 3 à 5 cm de large, laissant le signe</w:t>
      </w:r>
      <w:r w:rsidR="00A22BA6" w:rsidRPr="0032190F">
        <w:rPr>
          <w:szCs w:val="18"/>
          <w:lang w:val="fr-FR" w:eastAsia="en-GB"/>
        </w:rPr>
        <w:t xml:space="preserve">  </w:t>
      </w:r>
      <w:r w:rsidRPr="0032190F">
        <w:rPr>
          <w:szCs w:val="18"/>
          <w:lang w:val="fr-FR" w:eastAsia="en-GB"/>
        </w:rPr>
        <w:t>en relief. On note au surplus, à la périphérie du talon</w:t>
      </w:r>
      <w:r w:rsidR="00A22BA6" w:rsidRPr="0032190F">
        <w:rPr>
          <w:szCs w:val="18"/>
          <w:lang w:val="fr-FR" w:eastAsia="en-GB"/>
        </w:rPr>
        <w:t xml:space="preserve">  </w:t>
      </w:r>
      <w:r w:rsidRPr="0032190F">
        <w:rPr>
          <w:szCs w:val="18"/>
          <w:lang w:val="fr-FR" w:eastAsia="en-GB"/>
        </w:rPr>
        <w:t>de la lame, 11 impacts circulaires ou ovalaires allongés</w:t>
      </w:r>
      <w:r w:rsidR="00A22BA6" w:rsidRPr="0032190F">
        <w:rPr>
          <w:szCs w:val="18"/>
          <w:lang w:val="fr-FR" w:eastAsia="en-GB"/>
        </w:rPr>
        <w:t xml:space="preserve">  </w:t>
      </w:r>
      <w:r w:rsidRPr="0032190F">
        <w:rPr>
          <w:szCs w:val="18"/>
          <w:lang w:val="fr-FR" w:eastAsia="en-GB"/>
        </w:rPr>
        <w:t>qui témoignent d’enlèvements par percussion verticale</w:t>
      </w:r>
      <w:r w:rsidR="00A22BA6" w:rsidRPr="0032190F">
        <w:rPr>
          <w:szCs w:val="18"/>
          <w:lang w:val="fr-FR" w:eastAsia="en-GB"/>
        </w:rPr>
        <w:t xml:space="preserve">  </w:t>
      </w:r>
      <w:r w:rsidRPr="0032190F">
        <w:rPr>
          <w:szCs w:val="18"/>
          <w:lang w:val="fr-FR" w:eastAsia="en-GB"/>
        </w:rPr>
        <w:t>et oblique, que l’on ne saurait confondre avec de petites</w:t>
      </w:r>
      <w:r w:rsidR="00A22BA6" w:rsidRPr="0032190F">
        <w:rPr>
          <w:szCs w:val="18"/>
          <w:lang w:val="fr-FR" w:eastAsia="en-GB"/>
        </w:rPr>
        <w:t xml:space="preserve">  </w:t>
      </w:r>
      <w:r w:rsidRPr="0032190F">
        <w:rPr>
          <w:szCs w:val="18"/>
          <w:lang w:val="fr-FR" w:eastAsia="en-GB"/>
        </w:rPr>
        <w:t>dépressions naturellement développées sous l’effet de la</w:t>
      </w:r>
      <w:r w:rsidR="00A22BA6" w:rsidRPr="0032190F">
        <w:rPr>
          <w:szCs w:val="18"/>
          <w:lang w:val="fr-FR" w:eastAsia="en-GB"/>
        </w:rPr>
        <w:t xml:space="preserve">  </w:t>
      </w:r>
      <w:r w:rsidRPr="0032190F">
        <w:rPr>
          <w:szCs w:val="18"/>
          <w:lang w:val="fr-FR" w:eastAsia="en-GB"/>
        </w:rPr>
        <w:t>météorisation du grès.</w:t>
      </w:r>
      <w:r w:rsidR="00A22BA6" w:rsidRPr="0032190F">
        <w:rPr>
          <w:szCs w:val="18"/>
          <w:lang w:val="fr-FR" w:eastAsia="en-GB"/>
        </w:rPr>
        <w:t xml:space="preserve">  </w:t>
      </w:r>
      <w:r w:rsidRPr="0032190F">
        <w:rPr>
          <w:szCs w:val="18"/>
          <w:lang w:val="fr-FR" w:eastAsia="en-GB"/>
        </w:rPr>
        <w:t>Les signes et plages de travail identifiés seront désignés</w:t>
      </w:r>
      <w:r w:rsidR="00A22BA6" w:rsidRPr="0032190F">
        <w:rPr>
          <w:szCs w:val="18"/>
          <w:lang w:val="fr-FR" w:eastAsia="en-GB"/>
        </w:rPr>
        <w:t xml:space="preserve">  </w:t>
      </w:r>
      <w:r w:rsidRPr="0032190F">
        <w:rPr>
          <w:szCs w:val="18"/>
          <w:lang w:val="fr-FR" w:eastAsia="en-GB"/>
        </w:rPr>
        <w:t>par des lettres capitales, numérotées selon les étapes de</w:t>
      </w:r>
      <w:r w:rsidR="00A22BA6" w:rsidRPr="0032190F">
        <w:rPr>
          <w:szCs w:val="18"/>
          <w:lang w:val="fr-FR" w:eastAsia="en-GB"/>
        </w:rPr>
        <w:t xml:space="preserve">  </w:t>
      </w:r>
      <w:r w:rsidRPr="0032190F">
        <w:rPr>
          <w:szCs w:val="18"/>
          <w:lang w:val="fr-FR" w:eastAsia="en-GB"/>
        </w:rPr>
        <w:t>réalisation reconnues (fig. 24).</w:t>
      </w:r>
      <w:r w:rsidR="00A22BA6" w:rsidRPr="0032190F">
        <w:rPr>
          <w:szCs w:val="18"/>
          <w:lang w:val="fr-FR" w:eastAsia="en-GB"/>
        </w:rPr>
        <w:t xml:space="preserve">  </w:t>
      </w:r>
      <w:r w:rsidRPr="0032190F">
        <w:rPr>
          <w:szCs w:val="18"/>
          <w:lang w:val="fr-FR" w:eastAsia="en-GB"/>
        </w:rPr>
        <w:t>- Le sillon D (divisé en D1 et D2), dont on peut se demander</w:t>
      </w:r>
      <w:r w:rsidR="00A22BA6" w:rsidRPr="0032190F">
        <w:rPr>
          <w:szCs w:val="18"/>
          <w:lang w:val="fr-FR" w:eastAsia="en-GB"/>
        </w:rPr>
        <w:t xml:space="preserve">  </w:t>
      </w:r>
      <w:r w:rsidRPr="0032190F">
        <w:rPr>
          <w:szCs w:val="18"/>
          <w:lang w:val="fr-FR" w:eastAsia="en-GB"/>
        </w:rPr>
        <w:t>s’il n’est pas primitivement une cannelure d’érosion,</w:t>
      </w:r>
      <w:r w:rsidR="00A22BA6" w:rsidRPr="0032190F">
        <w:rPr>
          <w:szCs w:val="18"/>
          <w:lang w:val="fr-FR" w:eastAsia="en-GB"/>
        </w:rPr>
        <w:t xml:space="preserve">  </w:t>
      </w:r>
      <w:r w:rsidRPr="0032190F">
        <w:rPr>
          <w:szCs w:val="18"/>
          <w:lang w:val="fr-FR" w:eastAsia="en-GB"/>
        </w:rPr>
        <w:t>est le plus anciennement travaillé par percussion, recoupé</w:t>
      </w:r>
      <w:r w:rsidR="00A22BA6" w:rsidRPr="0032190F">
        <w:rPr>
          <w:szCs w:val="18"/>
          <w:lang w:val="fr-FR" w:eastAsia="en-GB"/>
        </w:rPr>
        <w:t xml:space="preserve">  </w:t>
      </w:r>
      <w:r w:rsidRPr="0032190F">
        <w:rPr>
          <w:szCs w:val="18"/>
          <w:lang w:val="fr-FR" w:eastAsia="en-GB"/>
        </w:rPr>
        <w:t>par le contour de la lame. Il est également antérieur au</w:t>
      </w:r>
      <w:r w:rsidR="00A22BA6" w:rsidRPr="0032190F">
        <w:rPr>
          <w:szCs w:val="18"/>
          <w:lang w:val="fr-FR" w:eastAsia="en-GB"/>
        </w:rPr>
        <w:t xml:space="preserve">  </w:t>
      </w:r>
      <w:r w:rsidRPr="0032190F">
        <w:rPr>
          <w:szCs w:val="18"/>
          <w:lang w:val="fr-FR" w:eastAsia="en-GB"/>
        </w:rPr>
        <w:t>tracé E. M lui est parallèle, recoupé par A1.</w:t>
      </w:r>
      <w:r w:rsidR="00A22BA6" w:rsidRPr="0032190F">
        <w:rPr>
          <w:szCs w:val="18"/>
          <w:lang w:val="fr-FR" w:eastAsia="en-GB"/>
        </w:rPr>
        <w:t xml:space="preserve">  </w:t>
      </w:r>
      <w:r w:rsidRPr="0032190F">
        <w:rPr>
          <w:szCs w:val="18"/>
          <w:lang w:val="fr-FR" w:eastAsia="en-GB"/>
        </w:rPr>
        <w:t>- Le secteur A est une plage d’enlèvements qui a préparé</w:t>
      </w:r>
      <w:r w:rsidR="00A22BA6" w:rsidRPr="0032190F">
        <w:rPr>
          <w:szCs w:val="18"/>
          <w:lang w:val="fr-FR" w:eastAsia="en-GB"/>
        </w:rPr>
        <w:t xml:space="preserve">  </w:t>
      </w:r>
      <w:r w:rsidRPr="0032190F">
        <w:rPr>
          <w:szCs w:val="18"/>
          <w:lang w:val="fr-FR" w:eastAsia="en-GB"/>
        </w:rPr>
        <w:t>le dessin de la hache. Il affecte la partie supérieure droite</w:t>
      </w:r>
      <w:r w:rsidR="00A22BA6" w:rsidRPr="0032190F">
        <w:rPr>
          <w:szCs w:val="18"/>
          <w:lang w:val="fr-FR" w:eastAsia="en-GB"/>
        </w:rPr>
        <w:t xml:space="preserve">  </w:t>
      </w:r>
      <w:r w:rsidRPr="0032190F">
        <w:rPr>
          <w:szCs w:val="18"/>
          <w:lang w:val="fr-FR" w:eastAsia="en-GB"/>
        </w:rPr>
        <w:t>du motif. A2 semble être une fraction sous l’extrémité</w:t>
      </w:r>
      <w:r w:rsidR="00A22BA6" w:rsidRPr="0032190F">
        <w:rPr>
          <w:szCs w:val="18"/>
          <w:lang w:val="fr-FR" w:eastAsia="en-GB"/>
        </w:rPr>
        <w:t xml:space="preserve">  </w:t>
      </w:r>
      <w:r w:rsidRPr="0032190F">
        <w:rPr>
          <w:szCs w:val="18"/>
          <w:lang w:val="fr-FR" w:eastAsia="en-GB"/>
        </w:rPr>
        <w:t>distale de la lame polie, à la suite d’une reprise du tracé E.</w:t>
      </w:r>
      <w:r w:rsidR="00A22BA6" w:rsidRPr="0032190F">
        <w:rPr>
          <w:szCs w:val="18"/>
          <w:lang w:val="fr-FR" w:eastAsia="en-GB"/>
        </w:rPr>
        <w:t xml:space="preserve">  </w:t>
      </w:r>
      <w:r w:rsidRPr="0032190F">
        <w:rPr>
          <w:szCs w:val="18"/>
          <w:lang w:val="fr-FR" w:eastAsia="en-GB"/>
        </w:rPr>
        <w:t>- Le tracé B reprend cette surface dressée et dessine le</w:t>
      </w:r>
      <w:r w:rsidR="00A22BA6" w:rsidRPr="0032190F">
        <w:rPr>
          <w:szCs w:val="18"/>
          <w:lang w:val="fr-FR" w:eastAsia="en-GB"/>
        </w:rPr>
        <w:t xml:space="preserve">  </w:t>
      </w:r>
      <w:r w:rsidRPr="0032190F">
        <w:rPr>
          <w:szCs w:val="18"/>
          <w:lang w:val="fr-FR" w:eastAsia="en-GB"/>
        </w:rPr>
        <w:t>crosseron et l’ensemble du talon de la lame. Le creux</w:t>
      </w:r>
      <w:r w:rsidR="00A22BA6" w:rsidRPr="0032190F">
        <w:rPr>
          <w:szCs w:val="18"/>
          <w:lang w:val="fr-FR" w:eastAsia="en-GB"/>
        </w:rPr>
        <w:t xml:space="preserve">  </w:t>
      </w:r>
      <w:r w:rsidRPr="0032190F">
        <w:rPr>
          <w:szCs w:val="18"/>
          <w:lang w:val="fr-FR" w:eastAsia="en-GB"/>
        </w:rPr>
        <w:t>est ici le plus profond de la composition et conséquemment</w:t>
      </w:r>
      <w:r w:rsidR="00A22BA6" w:rsidRPr="0032190F">
        <w:rPr>
          <w:szCs w:val="18"/>
          <w:lang w:val="fr-FR" w:eastAsia="en-GB"/>
        </w:rPr>
        <w:t xml:space="preserve">  </w:t>
      </w:r>
      <w:r w:rsidRPr="0032190F">
        <w:rPr>
          <w:szCs w:val="18"/>
          <w:lang w:val="fr-FR" w:eastAsia="en-GB"/>
        </w:rPr>
        <w:t>les traces d’impacts y sont les mieux conservées.</w:t>
      </w:r>
      <w:r w:rsidR="00A22BA6" w:rsidRPr="0032190F">
        <w:rPr>
          <w:szCs w:val="18"/>
          <w:lang w:val="fr-FR" w:eastAsia="en-GB"/>
        </w:rPr>
        <w:t xml:space="preserve">  </w:t>
      </w:r>
      <w:r w:rsidRPr="0032190F">
        <w:rPr>
          <w:szCs w:val="18"/>
          <w:lang w:val="fr-FR" w:eastAsia="en-GB"/>
        </w:rPr>
        <w:t>- Recoupant B, le tracé C prend le relais pour détourer</w:t>
      </w:r>
      <w:r w:rsidR="00A22BA6" w:rsidRPr="0032190F">
        <w:rPr>
          <w:szCs w:val="18"/>
          <w:lang w:val="fr-FR" w:eastAsia="en-GB"/>
        </w:rPr>
        <w:t xml:space="preserve">  </w:t>
      </w:r>
      <w:r w:rsidRPr="0032190F">
        <w:rPr>
          <w:szCs w:val="18"/>
          <w:lang w:val="fr-FR" w:eastAsia="en-GB"/>
        </w:rPr>
        <w:t>(C2) le manche d’une part, la partie droite de la lame polie</w:t>
      </w:r>
      <w:r w:rsidR="00A22BA6" w:rsidRPr="0032190F">
        <w:rPr>
          <w:szCs w:val="18"/>
          <w:lang w:val="fr-FR" w:eastAsia="en-GB"/>
        </w:rPr>
        <w:t xml:space="preserve">  </w:t>
      </w:r>
      <w:r w:rsidRPr="0032190F">
        <w:rPr>
          <w:szCs w:val="18"/>
          <w:lang w:val="fr-FR" w:eastAsia="en-GB"/>
        </w:rPr>
        <w:t>d’autre part. Nous n’avons pas été en mesure de segmenter</w:t>
      </w:r>
      <w:r w:rsidR="00A22BA6" w:rsidRPr="0032190F">
        <w:rPr>
          <w:szCs w:val="18"/>
          <w:lang w:val="fr-FR" w:eastAsia="en-GB"/>
        </w:rPr>
        <w:t xml:space="preserve">  </w:t>
      </w:r>
      <w:r w:rsidRPr="0032190F">
        <w:rPr>
          <w:szCs w:val="18"/>
          <w:lang w:val="fr-FR" w:eastAsia="en-GB"/>
        </w:rPr>
        <w:t>ce tracé, l’altération étant trop poussée par endroits.</w:t>
      </w:r>
      <w:r w:rsidR="00A22BA6" w:rsidRPr="0032190F">
        <w:rPr>
          <w:szCs w:val="18"/>
          <w:lang w:val="fr-FR" w:eastAsia="en-GB"/>
        </w:rPr>
        <w:t xml:space="preserve">  </w:t>
      </w:r>
      <w:r w:rsidRPr="0032190F">
        <w:rPr>
          <w:szCs w:val="18"/>
          <w:lang w:val="fr-FR" w:eastAsia="en-GB"/>
        </w:rPr>
        <w:t>On note cependant que le manche fut plus allongé</w:t>
      </w:r>
      <w:r w:rsidR="00A22BA6" w:rsidRPr="0032190F">
        <w:rPr>
          <w:szCs w:val="18"/>
          <w:lang w:val="fr-FR" w:eastAsia="en-GB"/>
        </w:rPr>
        <w:t xml:space="preserve">  </w:t>
      </w:r>
      <w:r w:rsidRPr="0032190F">
        <w:rPr>
          <w:szCs w:val="18"/>
          <w:lang w:val="fr-FR" w:eastAsia="en-GB"/>
        </w:rPr>
        <w:t>dans un premier temps (C1), un enlèvement qui s’inscrivait</w:t>
      </w:r>
      <w:r w:rsidR="00A22BA6" w:rsidRPr="0032190F">
        <w:rPr>
          <w:szCs w:val="18"/>
          <w:lang w:val="fr-FR" w:eastAsia="en-GB"/>
        </w:rPr>
        <w:t xml:space="preserve">  </w:t>
      </w:r>
      <w:r w:rsidRPr="0032190F">
        <w:rPr>
          <w:szCs w:val="18"/>
          <w:lang w:val="fr-FR" w:eastAsia="en-GB"/>
        </w:rPr>
        <w:t>déjà dans une partie naturelle fissurée dans la roche</w:t>
      </w:r>
      <w:r w:rsidR="00A22BA6" w:rsidRPr="0032190F">
        <w:rPr>
          <w:szCs w:val="18"/>
          <w:lang w:val="fr-FR" w:eastAsia="en-GB"/>
        </w:rPr>
        <w:t xml:space="preserve">  </w:t>
      </w:r>
      <w:r w:rsidRPr="0032190F">
        <w:rPr>
          <w:szCs w:val="18"/>
          <w:lang w:val="fr-FR" w:eastAsia="en-GB"/>
        </w:rPr>
        <w:t>qui aura pu dicter cette position un peu oblique de l’extrémité</w:t>
      </w:r>
      <w:r w:rsidR="00A22BA6" w:rsidRPr="0032190F">
        <w:rPr>
          <w:szCs w:val="18"/>
          <w:lang w:val="fr-FR" w:eastAsia="en-GB"/>
        </w:rPr>
        <w:t xml:space="preserve">  </w:t>
      </w:r>
      <w:r w:rsidRPr="0032190F">
        <w:rPr>
          <w:szCs w:val="18"/>
          <w:lang w:val="fr-FR" w:eastAsia="en-GB"/>
        </w:rPr>
        <w:t>proximale. Ou bien ce détail est partie intégrante</w:t>
      </w:r>
      <w:r w:rsidR="00A22BA6" w:rsidRPr="0032190F">
        <w:rPr>
          <w:szCs w:val="18"/>
          <w:lang w:val="fr-FR" w:eastAsia="en-GB"/>
        </w:rPr>
        <w:t xml:space="preserve">  </w:t>
      </w:r>
      <w:r w:rsidRPr="0032190F">
        <w:rPr>
          <w:szCs w:val="18"/>
          <w:lang w:val="fr-FR" w:eastAsia="en-GB"/>
        </w:rPr>
        <w:t>du dispositif « accroché » au bas du manche, comprenant</w:t>
      </w:r>
      <w:r w:rsidR="00A22BA6" w:rsidRPr="0032190F">
        <w:rPr>
          <w:szCs w:val="18"/>
          <w:lang w:val="fr-FR" w:eastAsia="en-GB"/>
        </w:rPr>
        <w:t xml:space="preserve">  </w:t>
      </w:r>
      <w:r w:rsidRPr="0032190F">
        <w:rPr>
          <w:szCs w:val="18"/>
          <w:lang w:val="fr-FR" w:eastAsia="en-GB"/>
        </w:rPr>
        <w:t>des tracés recourbés vers le haut (H, I et J) ; en ce cas, il</w:t>
      </w:r>
      <w:r w:rsidR="00A22BA6" w:rsidRPr="0032190F">
        <w:rPr>
          <w:szCs w:val="18"/>
          <w:lang w:val="fr-FR" w:eastAsia="en-GB"/>
        </w:rPr>
        <w:t xml:space="preserve">  </w:t>
      </w:r>
      <w:r w:rsidRPr="0032190F">
        <w:rPr>
          <w:szCs w:val="18"/>
          <w:lang w:val="fr-FR" w:eastAsia="en-GB"/>
        </w:rPr>
        <w:t>est difficile de pouvoir mieux interpréter la configuration</w:t>
      </w:r>
      <w:r w:rsidR="00A22BA6" w:rsidRPr="0032190F">
        <w:rPr>
          <w:szCs w:val="18"/>
          <w:lang w:val="fr-FR" w:eastAsia="en-GB"/>
        </w:rPr>
        <w:t xml:space="preserve">  </w:t>
      </w:r>
      <w:r w:rsidRPr="0032190F">
        <w:rPr>
          <w:szCs w:val="18"/>
          <w:lang w:val="fr-FR" w:eastAsia="en-GB"/>
        </w:rPr>
        <w:t>telle qu’elle nous est parvenue.</w:t>
      </w:r>
      <w:r w:rsidR="00A22BA6" w:rsidRPr="0032190F">
        <w:rPr>
          <w:szCs w:val="18"/>
          <w:lang w:val="fr-FR" w:eastAsia="en-GB"/>
        </w:rPr>
        <w:t xml:space="preserve">  </w:t>
      </w:r>
      <w:r w:rsidRPr="0032190F">
        <w:rPr>
          <w:szCs w:val="18"/>
          <w:lang w:val="fr-FR" w:eastAsia="en-GB"/>
        </w:rPr>
        <w:t>- On note deux enlèvements F et G, qui participent au</w:t>
      </w:r>
      <w:r w:rsidR="00A22BA6" w:rsidRPr="0032190F">
        <w:rPr>
          <w:szCs w:val="18"/>
          <w:lang w:val="fr-FR" w:eastAsia="en-GB"/>
        </w:rPr>
        <w:t xml:space="preserve">  </w:t>
      </w:r>
      <w:r w:rsidRPr="0032190F">
        <w:rPr>
          <w:szCs w:val="18"/>
          <w:lang w:val="fr-FR" w:eastAsia="en-GB"/>
        </w:rPr>
        <w:t>dessin du manche, mais sur un registre différent qu’en</w:t>
      </w:r>
      <w:r w:rsidR="00A22BA6" w:rsidRPr="0032190F">
        <w:rPr>
          <w:szCs w:val="18"/>
          <w:lang w:val="fr-FR" w:eastAsia="en-GB"/>
        </w:rPr>
        <w:t xml:space="preserve">  </w:t>
      </w:r>
      <w:r w:rsidRPr="0032190F">
        <w:rPr>
          <w:szCs w:val="18"/>
          <w:lang w:val="fr-FR" w:eastAsia="en-GB"/>
        </w:rPr>
        <w:t xml:space="preserve">C1 </w:t>
      </w:r>
      <w:r w:rsidRPr="0032190F">
        <w:rPr>
          <w:szCs w:val="18"/>
          <w:lang w:val="fr-FR" w:eastAsia="en-GB"/>
        </w:rPr>
        <w:lastRenderedPageBreak/>
        <w:t>et C2, puisqu’aucune réserve en relief n’est visible</w:t>
      </w:r>
      <w:r w:rsidR="00A22BA6" w:rsidRPr="0032190F">
        <w:rPr>
          <w:szCs w:val="18"/>
          <w:lang w:val="fr-FR" w:eastAsia="en-GB"/>
        </w:rPr>
        <w:t xml:space="preserve">  </w:t>
      </w:r>
      <w:r w:rsidRPr="0032190F">
        <w:rPr>
          <w:szCs w:val="18"/>
          <w:lang w:val="fr-FR" w:eastAsia="en-GB"/>
        </w:rPr>
        <w:t>au centre. Ces tracés sont peut-être directement reliés</w:t>
      </w:r>
      <w:r w:rsidR="00A22BA6" w:rsidRPr="0032190F">
        <w:rPr>
          <w:szCs w:val="18"/>
          <w:lang w:val="fr-FR" w:eastAsia="en-GB"/>
        </w:rPr>
        <w:t xml:space="preserve">  </w:t>
      </w:r>
      <w:r w:rsidRPr="0032190F">
        <w:rPr>
          <w:szCs w:val="18"/>
          <w:lang w:val="fr-FR" w:eastAsia="en-GB"/>
        </w:rPr>
        <w:t>aux signes H à J, selon un dispositif difficile à restituer.</w:t>
      </w:r>
      <w:r w:rsidR="00A22BA6" w:rsidRPr="0032190F">
        <w:rPr>
          <w:szCs w:val="18"/>
          <w:lang w:val="fr-FR" w:eastAsia="en-GB"/>
        </w:rPr>
        <w:t xml:space="preserve">  </w:t>
      </w:r>
      <w:r w:rsidRPr="0032190F">
        <w:rPr>
          <w:szCs w:val="18"/>
          <w:lang w:val="fr-FR" w:eastAsia="en-GB"/>
        </w:rPr>
        <w:t>- Ce dispositif devait être accolé au bas du manche. J</w:t>
      </w:r>
      <w:r w:rsidR="00A22BA6" w:rsidRPr="0032190F">
        <w:rPr>
          <w:szCs w:val="18"/>
          <w:lang w:val="fr-FR" w:eastAsia="en-GB"/>
        </w:rPr>
        <w:t xml:space="preserve">  </w:t>
      </w:r>
      <w:r w:rsidRPr="0032190F">
        <w:rPr>
          <w:szCs w:val="18"/>
          <w:lang w:val="fr-FR" w:eastAsia="en-GB"/>
        </w:rPr>
        <w:t>vient se superposer à F, H également. Par analogie avec</w:t>
      </w:r>
      <w:r w:rsidR="00A22BA6" w:rsidRPr="0032190F">
        <w:rPr>
          <w:szCs w:val="18"/>
          <w:lang w:val="fr-FR" w:eastAsia="en-GB"/>
        </w:rPr>
        <w:t xml:space="preserve">  </w:t>
      </w:r>
      <w:r w:rsidRPr="0032190F">
        <w:rPr>
          <w:szCs w:val="18"/>
          <w:lang w:val="fr-FR" w:eastAsia="en-GB"/>
        </w:rPr>
        <w:t>la composition révélée sur le panneau de Vallée aux Noirs</w:t>
      </w:r>
      <w:r w:rsidR="00A22BA6" w:rsidRPr="0032190F">
        <w:rPr>
          <w:szCs w:val="18"/>
          <w:lang w:val="fr-FR" w:eastAsia="en-GB"/>
        </w:rPr>
        <w:t xml:space="preserve">  </w:t>
      </w:r>
      <w:r w:rsidRPr="0032190F">
        <w:rPr>
          <w:szCs w:val="18"/>
          <w:lang w:val="fr-FR" w:eastAsia="en-GB"/>
        </w:rPr>
        <w:t>6, H qui est à peine perceptible (beaucoup moins marqué</w:t>
      </w:r>
      <w:r w:rsidR="00A22BA6" w:rsidRPr="0032190F">
        <w:rPr>
          <w:szCs w:val="18"/>
          <w:lang w:val="fr-FR" w:eastAsia="en-GB"/>
        </w:rPr>
        <w:t xml:space="preserve">  </w:t>
      </w:r>
      <w:r w:rsidRPr="0032190F">
        <w:rPr>
          <w:szCs w:val="18"/>
          <w:lang w:val="fr-FR" w:eastAsia="en-GB"/>
        </w:rPr>
        <w:t>que le bord du manche, plus profondément inscrit,</w:t>
      </w:r>
      <w:r w:rsidR="00A22BA6" w:rsidRPr="0032190F">
        <w:rPr>
          <w:szCs w:val="18"/>
          <w:lang w:val="fr-FR" w:eastAsia="en-GB"/>
        </w:rPr>
        <w:t xml:space="preserve">  </w:t>
      </w:r>
      <w:r w:rsidRPr="0032190F">
        <w:rPr>
          <w:szCs w:val="18"/>
          <w:lang w:val="fr-FR" w:eastAsia="en-GB"/>
        </w:rPr>
        <w:t>mieux conservé), devait être un élément symétrique de</w:t>
      </w:r>
      <w:r w:rsidR="00A22BA6" w:rsidRPr="0032190F">
        <w:rPr>
          <w:szCs w:val="18"/>
          <w:lang w:val="fr-FR" w:eastAsia="en-GB"/>
        </w:rPr>
        <w:t xml:space="preserve">  </w:t>
      </w:r>
      <w:r w:rsidRPr="0032190F">
        <w:rPr>
          <w:szCs w:val="18"/>
          <w:lang w:val="fr-FR" w:eastAsia="en-GB"/>
        </w:rPr>
        <w:t>J. Plus bas, le tracé I devrait en théorie se composer de</w:t>
      </w:r>
      <w:r w:rsidR="00A22BA6" w:rsidRPr="0032190F">
        <w:rPr>
          <w:szCs w:val="18"/>
          <w:lang w:val="fr-FR" w:eastAsia="en-GB"/>
        </w:rPr>
        <w:t xml:space="preserve">  </w:t>
      </w:r>
      <w:r w:rsidRPr="0032190F">
        <w:rPr>
          <w:szCs w:val="18"/>
          <w:lang w:val="fr-FR" w:eastAsia="en-GB"/>
        </w:rPr>
        <w:t>deux autres signes semblables (toujours par analogie</w:t>
      </w:r>
      <w:r w:rsidR="00A22BA6" w:rsidRPr="0032190F">
        <w:rPr>
          <w:szCs w:val="18"/>
          <w:lang w:val="fr-FR" w:eastAsia="en-GB"/>
        </w:rPr>
        <w:t xml:space="preserve">  </w:t>
      </w:r>
      <w:r w:rsidRPr="0032190F">
        <w:rPr>
          <w:szCs w:val="18"/>
          <w:lang w:val="fr-FR" w:eastAsia="en-GB"/>
        </w:rPr>
        <w:t>avec VN6), mais l’altération empêche de le confirmer.</w:t>
      </w:r>
      <w:r w:rsidR="00A22BA6" w:rsidRPr="0032190F">
        <w:rPr>
          <w:szCs w:val="18"/>
          <w:lang w:val="fr-FR" w:eastAsia="en-GB"/>
        </w:rPr>
        <w:t xml:space="preserve">  </w:t>
      </w:r>
      <w:r w:rsidRPr="0032190F">
        <w:rPr>
          <w:szCs w:val="18"/>
          <w:lang w:val="fr-FR" w:eastAsia="en-GB"/>
        </w:rPr>
        <w:t>- Une fois ces contours inventoriés, il est intéressant de</w:t>
      </w:r>
      <w:r w:rsidR="00A22BA6" w:rsidRPr="0032190F">
        <w:rPr>
          <w:szCs w:val="18"/>
          <w:lang w:val="fr-FR" w:eastAsia="en-GB"/>
        </w:rPr>
        <w:t xml:space="preserve">  </w:t>
      </w:r>
      <w:r w:rsidRPr="0032190F">
        <w:rPr>
          <w:szCs w:val="18"/>
          <w:lang w:val="fr-FR" w:eastAsia="en-GB"/>
        </w:rPr>
        <w:t>pouvoir enregistrer trois enlèvements supplémentaires</w:t>
      </w:r>
      <w:r w:rsidR="00A22BA6" w:rsidRPr="0032190F">
        <w:rPr>
          <w:szCs w:val="18"/>
          <w:lang w:val="fr-FR" w:eastAsia="en-GB"/>
        </w:rPr>
        <w:t xml:space="preserve">  </w:t>
      </w:r>
      <w:r w:rsidRPr="0032190F">
        <w:rPr>
          <w:szCs w:val="18"/>
          <w:lang w:val="fr-FR" w:eastAsia="en-GB"/>
        </w:rPr>
        <w:t>dans la zone de croisement de la lame et de son manche.</w:t>
      </w:r>
      <w:r w:rsidR="00A22BA6" w:rsidRPr="0032190F">
        <w:rPr>
          <w:szCs w:val="18"/>
          <w:lang w:val="fr-FR" w:eastAsia="en-GB"/>
        </w:rPr>
        <w:t xml:space="preserve">  </w:t>
      </w:r>
      <w:r w:rsidRPr="0032190F">
        <w:rPr>
          <w:szCs w:val="18"/>
          <w:lang w:val="fr-FR" w:eastAsia="en-GB"/>
        </w:rPr>
        <w:t>K1 et K2 tout d’abord, soulignent l’emprise du manche</w:t>
      </w:r>
      <w:r w:rsidR="00A22BA6" w:rsidRPr="0032190F">
        <w:rPr>
          <w:szCs w:val="18"/>
          <w:lang w:val="fr-FR" w:eastAsia="en-GB"/>
        </w:rPr>
        <w:t xml:space="preserve">  </w:t>
      </w:r>
      <w:r w:rsidRPr="0032190F">
        <w:rPr>
          <w:szCs w:val="18"/>
          <w:lang w:val="fr-FR" w:eastAsia="en-GB"/>
        </w:rPr>
        <w:t>au détriment de la lame polie, légèrement déprimée à</w:t>
      </w:r>
      <w:r w:rsidR="00A22BA6" w:rsidRPr="0032190F">
        <w:rPr>
          <w:szCs w:val="18"/>
          <w:lang w:val="fr-FR" w:eastAsia="en-GB"/>
        </w:rPr>
        <w:t xml:space="preserve">  </w:t>
      </w:r>
      <w:r w:rsidRPr="0032190F">
        <w:rPr>
          <w:szCs w:val="18"/>
          <w:lang w:val="fr-FR" w:eastAsia="en-GB"/>
        </w:rPr>
        <w:t>ces endroits. L ensuite, effectue l’inverse, en marquant</w:t>
      </w:r>
      <w:r w:rsidR="00A22BA6" w:rsidRPr="0032190F">
        <w:rPr>
          <w:szCs w:val="18"/>
          <w:lang w:val="fr-FR" w:eastAsia="en-GB"/>
        </w:rPr>
        <w:t xml:space="preserve">  </w:t>
      </w:r>
      <w:r w:rsidRPr="0032190F">
        <w:rPr>
          <w:szCs w:val="18"/>
          <w:lang w:val="fr-FR" w:eastAsia="en-GB"/>
        </w:rPr>
        <w:t>le bord inférieur de la lame, au détriment du manche.</w:t>
      </w:r>
      <w:r w:rsidR="00A22BA6" w:rsidRPr="0032190F">
        <w:rPr>
          <w:szCs w:val="18"/>
          <w:lang w:val="fr-FR" w:eastAsia="en-GB"/>
        </w:rPr>
        <w:t xml:space="preserve">  </w:t>
      </w:r>
      <w:r w:rsidRPr="0032190F">
        <w:rPr>
          <w:szCs w:val="18"/>
          <w:lang w:val="fr-FR" w:eastAsia="en-GB"/>
        </w:rPr>
        <w:t>Mais aucun enlèvement symétrique sur l’autre bord de</w:t>
      </w:r>
      <w:r w:rsidR="00A22BA6" w:rsidRPr="0032190F">
        <w:rPr>
          <w:szCs w:val="18"/>
          <w:lang w:val="fr-FR" w:eastAsia="en-GB"/>
        </w:rPr>
        <w:t xml:space="preserve">  </w:t>
      </w:r>
      <w:r w:rsidRPr="0032190F">
        <w:rPr>
          <w:szCs w:val="18"/>
          <w:lang w:val="fr-FR" w:eastAsia="en-GB"/>
        </w:rPr>
        <w:t>la lame n’est observable, sinon un creux triangulaire dû</w:t>
      </w:r>
      <w:r w:rsidR="00A22BA6" w:rsidRPr="0032190F">
        <w:rPr>
          <w:szCs w:val="18"/>
          <w:lang w:val="fr-FR" w:eastAsia="en-GB"/>
        </w:rPr>
        <w:t xml:space="preserve">  </w:t>
      </w:r>
      <w:r w:rsidRPr="0032190F">
        <w:rPr>
          <w:szCs w:val="18"/>
          <w:lang w:val="fr-FR" w:eastAsia="en-GB"/>
        </w:rPr>
        <w:t>à la météorisation et à la desquamation de la roche (en</w:t>
      </w:r>
      <w:r w:rsidR="00A22BA6" w:rsidRPr="0032190F">
        <w:rPr>
          <w:szCs w:val="18"/>
          <w:lang w:val="fr-FR" w:eastAsia="en-GB"/>
        </w:rPr>
        <w:t xml:space="preserve">  </w:t>
      </w:r>
      <w:r w:rsidRPr="0032190F">
        <w:rPr>
          <w:szCs w:val="18"/>
          <w:lang w:val="fr-FR" w:eastAsia="en-GB"/>
        </w:rPr>
        <w:t>gris sur le levé graphique).</w:t>
      </w:r>
      <w:r w:rsidR="00A22BA6" w:rsidRPr="0032190F">
        <w:rPr>
          <w:szCs w:val="18"/>
          <w:lang w:val="fr-FR" w:eastAsia="en-GB"/>
        </w:rPr>
        <w:t xml:space="preserve">  </w:t>
      </w:r>
      <w:r w:rsidRPr="0032190F">
        <w:rPr>
          <w:szCs w:val="18"/>
          <w:lang w:val="fr-FR" w:eastAsia="en-GB"/>
        </w:rPr>
        <w:t>À cette séquence chronographique, nous devons maintenant</w:t>
      </w:r>
      <w:r w:rsidR="00A22BA6" w:rsidRPr="0032190F">
        <w:rPr>
          <w:szCs w:val="18"/>
          <w:lang w:val="fr-FR" w:eastAsia="en-GB"/>
        </w:rPr>
        <w:t xml:space="preserve">  </w:t>
      </w:r>
      <w:r w:rsidRPr="0032190F">
        <w:rPr>
          <w:szCs w:val="18"/>
          <w:lang w:val="fr-FR" w:eastAsia="en-GB"/>
        </w:rPr>
        <w:t>ajouter un phénomène mêlant teinte et texture</w:t>
      </w:r>
      <w:r w:rsidR="00A22BA6" w:rsidRPr="0032190F">
        <w:rPr>
          <w:szCs w:val="18"/>
          <w:lang w:val="fr-FR" w:eastAsia="en-GB"/>
        </w:rPr>
        <w:t xml:space="preserve">  </w:t>
      </w:r>
      <w:r w:rsidRPr="0032190F">
        <w:rPr>
          <w:szCs w:val="18"/>
          <w:lang w:val="fr-FR" w:eastAsia="en-GB"/>
        </w:rPr>
        <w:t>qui nous semble en grande partie naturel, mais dont la</w:t>
      </w:r>
      <w:r w:rsidR="00A22BA6" w:rsidRPr="0032190F">
        <w:rPr>
          <w:szCs w:val="18"/>
          <w:lang w:val="fr-FR" w:eastAsia="en-GB"/>
        </w:rPr>
        <w:t xml:space="preserve">  </w:t>
      </w:r>
      <w:r w:rsidRPr="0032190F">
        <w:rPr>
          <w:szCs w:val="18"/>
          <w:lang w:val="fr-FR" w:eastAsia="en-GB"/>
        </w:rPr>
        <w:t>coïncidence avec la géométrie du motif paraît improbable</w:t>
      </w:r>
      <w:r w:rsidR="00A22BA6" w:rsidRPr="0032190F">
        <w:rPr>
          <w:szCs w:val="18"/>
          <w:lang w:val="fr-FR" w:eastAsia="en-GB"/>
        </w:rPr>
        <w:t xml:space="preserve">  </w:t>
      </w:r>
      <w:r w:rsidRPr="0032190F">
        <w:rPr>
          <w:szCs w:val="18"/>
          <w:lang w:val="fr-FR" w:eastAsia="en-GB"/>
        </w:rPr>
        <w:t>s’il n’y avait pas intention manifeste du graveur de</w:t>
      </w:r>
      <w:r w:rsidR="00A22BA6" w:rsidRPr="0032190F">
        <w:rPr>
          <w:szCs w:val="18"/>
          <w:lang w:val="fr-FR" w:eastAsia="en-GB"/>
        </w:rPr>
        <w:t xml:space="preserve">  </w:t>
      </w:r>
      <w:r w:rsidRPr="0032190F">
        <w:rPr>
          <w:szCs w:val="18"/>
          <w:lang w:val="fr-FR" w:eastAsia="en-GB"/>
        </w:rPr>
        <w:t>tirer partie de l’anomalie.</w:t>
      </w:r>
      <w:r w:rsidR="00A22BA6" w:rsidRPr="0032190F">
        <w:rPr>
          <w:szCs w:val="18"/>
          <w:lang w:val="fr-FR" w:eastAsia="en-GB"/>
        </w:rPr>
        <w:t xml:space="preserve">  </w:t>
      </w:r>
      <w:r w:rsidRPr="0032190F">
        <w:rPr>
          <w:szCs w:val="18"/>
          <w:lang w:val="fr-FR" w:eastAsia="en-GB"/>
        </w:rPr>
        <w:t>Partant de l’extrémité distale du manche, plusieurs clichés</w:t>
      </w:r>
      <w:r w:rsidR="00A22BA6" w:rsidRPr="0032190F">
        <w:rPr>
          <w:szCs w:val="18"/>
          <w:lang w:val="fr-FR" w:eastAsia="en-GB"/>
        </w:rPr>
        <w:t xml:space="preserve">  </w:t>
      </w:r>
      <w:r w:rsidRPr="0032190F">
        <w:rPr>
          <w:szCs w:val="18"/>
          <w:lang w:val="fr-FR" w:eastAsia="en-GB"/>
        </w:rPr>
        <w:t>ont en effet délivré des marques curvilignes régulières</w:t>
      </w:r>
      <w:r w:rsidR="00A22BA6" w:rsidRPr="0032190F">
        <w:rPr>
          <w:szCs w:val="18"/>
          <w:lang w:val="fr-FR" w:eastAsia="en-GB"/>
        </w:rPr>
        <w:t xml:space="preserve">  </w:t>
      </w:r>
      <w:r w:rsidRPr="0032190F">
        <w:rPr>
          <w:szCs w:val="18"/>
          <w:lang w:val="fr-FR" w:eastAsia="en-GB"/>
        </w:rPr>
        <w:t>dans le prolongement exact du crosseron (DSC_</w:t>
      </w:r>
      <w:r w:rsidR="00A22BA6" w:rsidRPr="0032190F">
        <w:rPr>
          <w:szCs w:val="18"/>
          <w:lang w:val="fr-FR" w:eastAsia="en-GB"/>
        </w:rPr>
        <w:t xml:space="preserve">  </w:t>
      </w:r>
      <w:r w:rsidRPr="0032190F">
        <w:rPr>
          <w:szCs w:val="18"/>
          <w:lang w:val="fr-FR" w:eastAsia="en-GB"/>
        </w:rPr>
        <w:t>0687 à DSC_0692). Mais ces bordures en relief, apparues</w:t>
      </w:r>
      <w:r w:rsidR="00A22BA6" w:rsidRPr="0032190F">
        <w:rPr>
          <w:szCs w:val="18"/>
          <w:lang w:val="fr-FR" w:eastAsia="en-GB"/>
        </w:rPr>
        <w:t xml:space="preserve">  </w:t>
      </w:r>
      <w:r w:rsidRPr="0032190F">
        <w:rPr>
          <w:szCs w:val="18"/>
          <w:lang w:val="fr-FR" w:eastAsia="en-GB"/>
        </w:rPr>
        <w:t>sous éclairages rasants, n’ont pas été vérifiées par leurs</w:t>
      </w:r>
      <w:r w:rsidR="00A22BA6" w:rsidRPr="0032190F">
        <w:rPr>
          <w:szCs w:val="18"/>
          <w:lang w:val="fr-FR" w:eastAsia="en-GB"/>
        </w:rPr>
        <w:t xml:space="preserve">  </w:t>
      </w:r>
      <w:r w:rsidRPr="0032190F">
        <w:rPr>
          <w:szCs w:val="18"/>
          <w:lang w:val="fr-FR" w:eastAsia="en-GB"/>
        </w:rPr>
        <w:t>symétriques qui auraient logiquement dû être restitués</w:t>
      </w:r>
      <w:r w:rsidR="00A22BA6" w:rsidRPr="0032190F">
        <w:rPr>
          <w:szCs w:val="18"/>
          <w:lang w:val="fr-FR" w:eastAsia="en-GB"/>
        </w:rPr>
        <w:t xml:space="preserve">  </w:t>
      </w:r>
      <w:r w:rsidRPr="0032190F">
        <w:rPr>
          <w:szCs w:val="18"/>
          <w:lang w:val="fr-FR" w:eastAsia="en-GB"/>
        </w:rPr>
        <w:t>par un éclairage opposé, comme le stipule la méthode.</w:t>
      </w:r>
      <w:r w:rsidR="00A22BA6" w:rsidRPr="0032190F">
        <w:rPr>
          <w:szCs w:val="18"/>
          <w:lang w:val="fr-FR" w:eastAsia="en-GB"/>
        </w:rPr>
        <w:t xml:space="preserve">  </w:t>
      </w:r>
      <w:r w:rsidRPr="0032190F">
        <w:rPr>
          <w:szCs w:val="18"/>
          <w:lang w:val="fr-FR" w:eastAsia="en-GB"/>
        </w:rPr>
        <w:t>Faute d’une telle validation, en règle générale le tracé est</w:t>
      </w:r>
      <w:r w:rsidR="00A22BA6" w:rsidRPr="0032190F">
        <w:rPr>
          <w:szCs w:val="18"/>
          <w:lang w:val="fr-FR" w:eastAsia="en-GB"/>
        </w:rPr>
        <w:t xml:space="preserve">  </w:t>
      </w:r>
      <w:r w:rsidRPr="0032190F">
        <w:rPr>
          <w:szCs w:val="18"/>
          <w:lang w:val="fr-FR" w:eastAsia="en-GB"/>
        </w:rPr>
        <w:t>abandonné. Mais cette parfaite coïncidence nous a poussé</w:t>
      </w:r>
      <w:r w:rsidR="00A22BA6" w:rsidRPr="0032190F">
        <w:rPr>
          <w:szCs w:val="18"/>
          <w:lang w:val="fr-FR" w:eastAsia="en-GB"/>
        </w:rPr>
        <w:t xml:space="preserve">  </w:t>
      </w:r>
      <w:r w:rsidRPr="0032190F">
        <w:rPr>
          <w:szCs w:val="18"/>
          <w:lang w:val="fr-FR" w:eastAsia="en-GB"/>
        </w:rPr>
        <w:t>à interroger trois photographies (DSC_ 0687, 0690,</w:t>
      </w:r>
      <w:r w:rsidR="00A22BA6" w:rsidRPr="0032190F">
        <w:rPr>
          <w:szCs w:val="18"/>
          <w:lang w:val="fr-FR" w:eastAsia="en-GB"/>
        </w:rPr>
        <w:t xml:space="preserve">  </w:t>
      </w:r>
      <w:r w:rsidRPr="0032190F">
        <w:rPr>
          <w:szCs w:val="18"/>
          <w:lang w:val="fr-FR" w:eastAsia="en-GB"/>
        </w:rPr>
        <w:t xml:space="preserve">0691) dans le </w:t>
      </w:r>
      <w:r w:rsidRPr="0032190F">
        <w:rPr>
          <w:i/>
          <w:iCs/>
          <w:szCs w:val="18"/>
          <w:lang w:val="fr-FR" w:eastAsia="en-GB"/>
        </w:rPr>
        <w:t xml:space="preserve">plug-in </w:t>
      </w:r>
      <w:r w:rsidRPr="0032190F">
        <w:rPr>
          <w:szCs w:val="18"/>
          <w:lang w:val="fr-FR" w:eastAsia="en-GB"/>
        </w:rPr>
        <w:t>DStretch du logiciel ImageJ (fig. 23).</w:t>
      </w:r>
      <w:r w:rsidR="00A22BA6" w:rsidRPr="0032190F">
        <w:rPr>
          <w:szCs w:val="18"/>
          <w:lang w:val="fr-FR" w:eastAsia="en-GB"/>
        </w:rPr>
        <w:t xml:space="preserve">  </w:t>
      </w:r>
      <w:r w:rsidRPr="0032190F">
        <w:rPr>
          <w:szCs w:val="18"/>
          <w:lang w:val="fr-FR" w:eastAsia="en-GB"/>
        </w:rPr>
        <w:t>Des tracés similaires sont apparus sans ambiguïté et ont</w:t>
      </w:r>
      <w:r w:rsidR="00A22BA6" w:rsidRPr="0032190F">
        <w:rPr>
          <w:szCs w:val="18"/>
          <w:lang w:val="fr-FR" w:eastAsia="en-GB"/>
        </w:rPr>
        <w:t xml:space="preserve">  </w:t>
      </w:r>
      <w:r w:rsidRPr="0032190F">
        <w:rPr>
          <w:szCs w:val="18"/>
          <w:lang w:val="fr-FR" w:eastAsia="en-GB"/>
        </w:rPr>
        <w:t>ainsi complété les précédents, plus précisément dans les</w:t>
      </w:r>
      <w:r w:rsidR="00A22BA6" w:rsidRPr="0032190F">
        <w:rPr>
          <w:szCs w:val="18"/>
          <w:lang w:val="fr-FR" w:eastAsia="en-GB"/>
        </w:rPr>
        <w:t xml:space="preserve">  </w:t>
      </w:r>
      <w:r w:rsidRPr="0032190F">
        <w:rPr>
          <w:szCs w:val="18"/>
          <w:lang w:val="fr-FR" w:eastAsia="en-GB"/>
        </w:rPr>
        <w:t>espaces de couleur YBK et LDS (échelle 20). Nous avons</w:t>
      </w:r>
      <w:r w:rsidR="00A22BA6" w:rsidRPr="0032190F">
        <w:rPr>
          <w:szCs w:val="18"/>
          <w:lang w:val="fr-FR" w:eastAsia="en-GB"/>
        </w:rPr>
        <w:t xml:space="preserve">  </w:t>
      </w:r>
      <w:r w:rsidRPr="0032190F">
        <w:rPr>
          <w:szCs w:val="18"/>
          <w:lang w:val="fr-FR" w:eastAsia="en-GB"/>
        </w:rPr>
        <w:t>par conséquent relevé les emprises de ces lignes teintées</w:t>
      </w:r>
      <w:r w:rsidR="00A22BA6" w:rsidRPr="0032190F">
        <w:rPr>
          <w:szCs w:val="18"/>
          <w:lang w:val="fr-FR" w:eastAsia="en-GB"/>
        </w:rPr>
        <w:t xml:space="preserve">  </w:t>
      </w:r>
      <w:r w:rsidRPr="0032190F">
        <w:rPr>
          <w:szCs w:val="18"/>
          <w:lang w:val="fr-FR" w:eastAsia="en-GB"/>
        </w:rPr>
        <w:t>– qui sont des différences de texture dans la roche</w:t>
      </w:r>
      <w:r w:rsidR="00A22BA6" w:rsidRPr="0032190F">
        <w:rPr>
          <w:szCs w:val="18"/>
          <w:lang w:val="fr-FR" w:eastAsia="en-GB"/>
        </w:rPr>
        <w:t xml:space="preserve">  </w:t>
      </w:r>
      <w:r w:rsidRPr="0032190F">
        <w:rPr>
          <w:szCs w:val="18"/>
          <w:lang w:val="fr-FR" w:eastAsia="en-GB"/>
        </w:rPr>
        <w:t>plutôt que des colorations nettement distinctes – en les</w:t>
      </w:r>
      <w:r w:rsidR="00A22BA6" w:rsidRPr="0032190F">
        <w:rPr>
          <w:szCs w:val="18"/>
          <w:lang w:val="fr-FR" w:eastAsia="en-GB"/>
        </w:rPr>
        <w:t xml:space="preserve">  </w:t>
      </w:r>
      <w:r w:rsidRPr="0032190F">
        <w:rPr>
          <w:szCs w:val="18"/>
          <w:lang w:val="fr-FR" w:eastAsia="en-GB"/>
        </w:rPr>
        <w:t>enregistrant comme des gravures, à l’image du processus</w:t>
      </w:r>
      <w:r w:rsidR="00A22BA6" w:rsidRPr="0032190F">
        <w:rPr>
          <w:szCs w:val="18"/>
          <w:lang w:val="fr-FR" w:eastAsia="en-GB"/>
        </w:rPr>
        <w:t xml:space="preserve">  </w:t>
      </w:r>
      <w:r w:rsidRPr="0032190F">
        <w:rPr>
          <w:szCs w:val="18"/>
          <w:lang w:val="fr-FR" w:eastAsia="en-GB"/>
        </w:rPr>
        <w:t>graphique adopté dans notre dernier travail sur les</w:t>
      </w:r>
      <w:r w:rsidR="00A22BA6" w:rsidRPr="0032190F">
        <w:rPr>
          <w:szCs w:val="18"/>
          <w:lang w:val="fr-FR" w:eastAsia="en-GB"/>
        </w:rPr>
        <w:t xml:space="preserve">  </w:t>
      </w:r>
      <w:r w:rsidRPr="0032190F">
        <w:rPr>
          <w:szCs w:val="18"/>
          <w:lang w:val="fr-FR" w:eastAsia="en-GB"/>
        </w:rPr>
        <w:t>orthostates de la tombe à couloir de Gavrinis (Morbihan</w:t>
      </w:r>
      <w:r w:rsidR="00A22BA6" w:rsidRPr="0032190F">
        <w:rPr>
          <w:szCs w:val="18"/>
          <w:lang w:val="fr-FR" w:eastAsia="en-GB"/>
        </w:rPr>
        <w:t xml:space="preserve">  </w:t>
      </w:r>
      <w:r w:rsidRPr="0032190F">
        <w:rPr>
          <w:szCs w:val="18"/>
          <w:lang w:val="fr-FR" w:eastAsia="en-GB"/>
        </w:rPr>
        <w:t xml:space="preserve">– Cassen </w:t>
      </w:r>
      <w:r w:rsidRPr="0032190F">
        <w:rPr>
          <w:i/>
          <w:iCs/>
          <w:szCs w:val="18"/>
          <w:lang w:val="fr-FR" w:eastAsia="en-GB"/>
        </w:rPr>
        <w:t>et al</w:t>
      </w:r>
      <w:r w:rsidRPr="0032190F">
        <w:rPr>
          <w:szCs w:val="18"/>
          <w:lang w:val="fr-FR" w:eastAsia="en-GB"/>
        </w:rPr>
        <w:t xml:space="preserve">. 2013 ; Lescop </w:t>
      </w:r>
      <w:r w:rsidRPr="0032190F">
        <w:rPr>
          <w:i/>
          <w:iCs/>
          <w:szCs w:val="18"/>
          <w:lang w:val="fr-FR" w:eastAsia="en-GB"/>
        </w:rPr>
        <w:t>et al</w:t>
      </w:r>
      <w:r w:rsidRPr="0032190F">
        <w:rPr>
          <w:szCs w:val="18"/>
          <w:lang w:val="fr-FR" w:eastAsia="en-GB"/>
        </w:rPr>
        <w:t>. 2013). Le résultat</w:t>
      </w:r>
      <w:r w:rsidR="00A22BA6" w:rsidRPr="0032190F">
        <w:rPr>
          <w:szCs w:val="18"/>
          <w:lang w:val="fr-FR" w:eastAsia="en-GB"/>
        </w:rPr>
        <w:t xml:space="preserve">  </w:t>
      </w:r>
      <w:r w:rsidRPr="0032190F">
        <w:rPr>
          <w:szCs w:val="18"/>
          <w:lang w:val="fr-FR" w:eastAsia="en-GB"/>
        </w:rPr>
        <w:t>n’est pas sans rapport avec les signes jaillissant des têtes</w:t>
      </w:r>
      <w:r w:rsidR="00A22BA6" w:rsidRPr="0032190F">
        <w:rPr>
          <w:szCs w:val="18"/>
          <w:lang w:val="fr-FR" w:eastAsia="en-GB"/>
        </w:rPr>
        <w:t xml:space="preserve">  </w:t>
      </w:r>
      <w:r w:rsidRPr="0032190F">
        <w:rPr>
          <w:szCs w:val="18"/>
          <w:lang w:val="fr-FR" w:eastAsia="en-GB"/>
        </w:rPr>
        <w:t>anthropomorphes régionales, ni d’ailleurs avec celles des</w:t>
      </w:r>
      <w:r w:rsidR="00A22BA6" w:rsidRPr="0032190F">
        <w:rPr>
          <w:szCs w:val="18"/>
          <w:lang w:val="fr-FR" w:eastAsia="en-GB"/>
        </w:rPr>
        <w:t xml:space="preserve">  </w:t>
      </w:r>
      <w:r w:rsidRPr="0032190F">
        <w:rPr>
          <w:szCs w:val="18"/>
          <w:lang w:val="fr-FR" w:eastAsia="en-GB"/>
        </w:rPr>
        <w:t>« jets » relatifs aux représentations de cachalot en Armorique,</w:t>
      </w:r>
      <w:r w:rsidR="00A22BA6" w:rsidRPr="0032190F">
        <w:rPr>
          <w:szCs w:val="18"/>
          <w:lang w:val="fr-FR" w:eastAsia="en-GB"/>
        </w:rPr>
        <w:t xml:space="preserve">  </w:t>
      </w:r>
      <w:r w:rsidRPr="0032190F">
        <w:rPr>
          <w:szCs w:val="18"/>
          <w:lang w:val="fr-FR" w:eastAsia="en-GB"/>
        </w:rPr>
        <w:t>pour ne pas ici évoquer les « cheveux » des figurations</w:t>
      </w:r>
      <w:r w:rsidR="00A22BA6" w:rsidRPr="0032190F">
        <w:rPr>
          <w:szCs w:val="18"/>
          <w:lang w:val="fr-FR" w:eastAsia="en-GB"/>
        </w:rPr>
        <w:t xml:space="preserve">  </w:t>
      </w:r>
      <w:r w:rsidRPr="0032190F">
        <w:rPr>
          <w:szCs w:val="18"/>
          <w:lang w:val="fr-FR" w:eastAsia="en-GB"/>
        </w:rPr>
        <w:t>phalliques ou encore les demi-cercles radiés du répertoire</w:t>
      </w:r>
      <w:r w:rsidR="00A22BA6" w:rsidRPr="0032190F">
        <w:rPr>
          <w:szCs w:val="18"/>
          <w:lang w:val="fr-FR" w:eastAsia="en-GB"/>
        </w:rPr>
        <w:t xml:space="preserve">  </w:t>
      </w:r>
      <w:r w:rsidRPr="0032190F">
        <w:rPr>
          <w:szCs w:val="18"/>
          <w:lang w:val="fr-FR" w:eastAsia="en-GB"/>
        </w:rPr>
        <w:t>Néolithique breton… Nous laisserons cependant</w:t>
      </w:r>
      <w:r w:rsidR="00A22BA6" w:rsidRPr="0032190F">
        <w:rPr>
          <w:szCs w:val="18"/>
          <w:lang w:val="fr-FR" w:eastAsia="en-GB"/>
        </w:rPr>
        <w:t xml:space="preserve">  </w:t>
      </w:r>
      <w:r w:rsidRPr="0032190F">
        <w:rPr>
          <w:szCs w:val="18"/>
          <w:lang w:val="fr-FR" w:eastAsia="en-GB"/>
        </w:rPr>
        <w:t>cette composante graphique en suspens dans l’inventaire</w:t>
      </w:r>
      <w:r w:rsidR="00A22BA6" w:rsidRPr="0032190F">
        <w:rPr>
          <w:szCs w:val="18"/>
          <w:lang w:val="fr-FR" w:eastAsia="en-GB"/>
        </w:rPr>
        <w:t xml:space="preserve">  </w:t>
      </w:r>
      <w:r w:rsidRPr="0032190F">
        <w:rPr>
          <w:szCs w:val="18"/>
          <w:lang w:val="fr-FR" w:eastAsia="en-GB"/>
        </w:rPr>
        <w:t>définitif des signes, dans l’attente d’une confirmation.</w:t>
      </w:r>
      <w:r w:rsidR="00A22BA6" w:rsidRPr="0032190F">
        <w:rPr>
          <w:szCs w:val="18"/>
          <w:lang w:val="fr-FR" w:eastAsia="en-GB"/>
        </w:rPr>
        <w:t xml:space="preserve"> (BIB 2274)</w:t>
      </w:r>
    </w:p>
    <w:p w14:paraId="65AA1809" w14:textId="77777777" w:rsidR="00C5167E" w:rsidRPr="0032190F" w:rsidRDefault="00C5167E" w:rsidP="00A22BA6">
      <w:pPr>
        <w:autoSpaceDE w:val="0"/>
        <w:autoSpaceDN w:val="0"/>
        <w:adjustRightInd w:val="0"/>
        <w:jc w:val="both"/>
        <w:rPr>
          <w:i/>
          <w:iCs/>
          <w:szCs w:val="18"/>
          <w:lang w:val="fr-FR" w:eastAsia="en-GB"/>
        </w:rPr>
      </w:pPr>
    </w:p>
    <w:p w14:paraId="4968F0F4" w14:textId="77777777" w:rsidR="00C5167E" w:rsidRPr="0032190F" w:rsidRDefault="00C5167E" w:rsidP="00A22BA6">
      <w:pPr>
        <w:pStyle w:val="Heading3"/>
        <w:rPr>
          <w:lang w:eastAsia="en-GB"/>
        </w:rPr>
      </w:pPr>
      <w:r w:rsidRPr="0032190F">
        <w:rPr>
          <w:lang w:eastAsia="en-GB"/>
        </w:rPr>
        <w:t xml:space="preserve">Conclusions sur le signe hache : </w:t>
      </w:r>
    </w:p>
    <w:p w14:paraId="59F098C1" w14:textId="0A55B19D" w:rsidR="00C5167E" w:rsidRPr="0032190F" w:rsidRDefault="00C5167E" w:rsidP="00A22BA6">
      <w:pPr>
        <w:autoSpaceDE w:val="0"/>
        <w:autoSpaceDN w:val="0"/>
        <w:adjustRightInd w:val="0"/>
        <w:jc w:val="both"/>
        <w:rPr>
          <w:szCs w:val="18"/>
          <w:lang w:val="fr-FR" w:eastAsia="en-GB"/>
        </w:rPr>
      </w:pPr>
      <w:r w:rsidRPr="0032190F">
        <w:rPr>
          <w:szCs w:val="18"/>
          <w:lang w:val="fr-FR" w:eastAsia="en-GB"/>
        </w:rPr>
        <w:t>Cette grande figuration</w:t>
      </w:r>
      <w:r w:rsidR="00A22BA6" w:rsidRPr="0032190F">
        <w:rPr>
          <w:szCs w:val="18"/>
          <w:lang w:val="fr-FR" w:eastAsia="en-GB"/>
        </w:rPr>
        <w:t xml:space="preserve">  </w:t>
      </w:r>
      <w:r w:rsidRPr="0032190F">
        <w:rPr>
          <w:szCs w:val="18"/>
          <w:lang w:val="fr-FR" w:eastAsia="en-GB"/>
        </w:rPr>
        <w:t>d’une hache emmanchée, dont la lame mesurée à 53,3</w:t>
      </w:r>
      <w:r w:rsidR="00A22BA6" w:rsidRPr="0032190F">
        <w:rPr>
          <w:szCs w:val="18"/>
          <w:lang w:val="fr-FR" w:eastAsia="en-GB"/>
        </w:rPr>
        <w:t xml:space="preserve">  </w:t>
      </w:r>
      <w:r w:rsidRPr="0032190F">
        <w:rPr>
          <w:szCs w:val="18"/>
          <w:lang w:val="fr-FR" w:eastAsia="en-GB"/>
        </w:rPr>
        <w:t>cm dépasse les dimensions des objets vrais, est placée</w:t>
      </w:r>
      <w:r w:rsidR="00A22BA6" w:rsidRPr="0032190F">
        <w:rPr>
          <w:szCs w:val="18"/>
          <w:lang w:val="fr-FR" w:eastAsia="en-GB"/>
        </w:rPr>
        <w:t xml:space="preserve">  </w:t>
      </w:r>
      <w:r w:rsidRPr="0032190F">
        <w:rPr>
          <w:szCs w:val="18"/>
          <w:lang w:val="fr-FR" w:eastAsia="en-GB"/>
        </w:rPr>
        <w:t>sur la partie droite de la paroi orientée à l’est. Dégagée</w:t>
      </w:r>
      <w:r w:rsidR="00A22BA6" w:rsidRPr="0032190F">
        <w:rPr>
          <w:szCs w:val="18"/>
          <w:lang w:val="fr-FR" w:eastAsia="en-GB"/>
        </w:rPr>
        <w:t xml:space="preserve">  </w:t>
      </w:r>
      <w:r w:rsidRPr="0032190F">
        <w:rPr>
          <w:szCs w:val="18"/>
          <w:lang w:val="fr-FR" w:eastAsia="en-GB"/>
        </w:rPr>
        <w:t>par champlevé, la lame est très altérée, mais son dessin</w:t>
      </w:r>
      <w:r w:rsidR="00A22BA6" w:rsidRPr="0032190F">
        <w:rPr>
          <w:szCs w:val="18"/>
          <w:lang w:val="fr-FR" w:eastAsia="en-GB"/>
        </w:rPr>
        <w:t xml:space="preserve">  </w:t>
      </w:r>
      <w:r w:rsidRPr="0032190F">
        <w:rPr>
          <w:szCs w:val="18"/>
          <w:lang w:val="fr-FR" w:eastAsia="en-GB"/>
        </w:rPr>
        <w:t>est parfaitement reconnaissable, avec un talon pointu</w:t>
      </w:r>
      <w:r w:rsidR="00A22BA6" w:rsidRPr="0032190F">
        <w:rPr>
          <w:szCs w:val="18"/>
          <w:lang w:val="fr-FR" w:eastAsia="en-GB"/>
        </w:rPr>
        <w:t xml:space="preserve">  </w:t>
      </w:r>
      <w:r w:rsidRPr="0032190F">
        <w:rPr>
          <w:szCs w:val="18"/>
          <w:lang w:val="fr-FR" w:eastAsia="en-GB"/>
        </w:rPr>
        <w:t>et un tranchant arrondi se raccordant progressivement</w:t>
      </w:r>
      <w:r w:rsidR="00A22BA6" w:rsidRPr="0032190F">
        <w:rPr>
          <w:szCs w:val="18"/>
          <w:lang w:val="fr-FR" w:eastAsia="en-GB"/>
        </w:rPr>
        <w:t xml:space="preserve">  </w:t>
      </w:r>
      <w:r w:rsidRPr="0032190F">
        <w:rPr>
          <w:szCs w:val="18"/>
          <w:lang w:val="fr-FR" w:eastAsia="en-GB"/>
        </w:rPr>
        <w:t>aux bords légèrement arqués : il s’agit probablement</w:t>
      </w:r>
      <w:r w:rsidR="00A22BA6" w:rsidRPr="0032190F">
        <w:rPr>
          <w:szCs w:val="18"/>
          <w:lang w:val="fr-FR" w:eastAsia="en-GB"/>
        </w:rPr>
        <w:t xml:space="preserve">  </w:t>
      </w:r>
      <w:r w:rsidRPr="0032190F">
        <w:rPr>
          <w:szCs w:val="18"/>
          <w:lang w:val="fr-FR" w:eastAsia="en-GB"/>
        </w:rPr>
        <w:t xml:space="preserve">du type </w:t>
      </w:r>
      <w:hyperlink r:id="rId9193" w:anchor="Typ_Arm_Hache_Begude" w:history="1">
        <w:r w:rsidR="00820CBE" w:rsidRPr="0032190F">
          <w:rPr>
            <w:rStyle w:val="Hyperlink"/>
            <w:lang w:val="fr-FR"/>
          </w:rPr>
          <w:t>La Bégude</w:t>
        </w:r>
      </w:hyperlink>
      <w:r w:rsidR="00820CBE" w:rsidRPr="0032190F">
        <w:rPr>
          <w:lang w:val="fr-FR"/>
        </w:rPr>
        <w:t xml:space="preserve"> </w:t>
      </w:r>
      <w:r w:rsidRPr="0032190F">
        <w:rPr>
          <w:szCs w:val="18"/>
          <w:lang w:val="fr-FR" w:eastAsia="en-GB"/>
        </w:rPr>
        <w:t>de la terminologie pan-européenne (Pétrequin</w:t>
      </w:r>
      <w:r w:rsidR="00A22BA6" w:rsidRPr="0032190F">
        <w:rPr>
          <w:szCs w:val="18"/>
          <w:lang w:val="fr-FR" w:eastAsia="en-GB"/>
        </w:rPr>
        <w:t xml:space="preserve">  </w:t>
      </w:r>
      <w:r w:rsidRPr="0032190F">
        <w:rPr>
          <w:i/>
          <w:iCs/>
          <w:szCs w:val="18"/>
          <w:lang w:val="fr-FR" w:eastAsia="en-GB"/>
        </w:rPr>
        <w:t>et al</w:t>
      </w:r>
      <w:r w:rsidRPr="0032190F">
        <w:rPr>
          <w:szCs w:val="18"/>
          <w:lang w:val="fr-FR" w:eastAsia="en-GB"/>
        </w:rPr>
        <w:t>. 2012). Le manche est crossé, mais peu</w:t>
      </w:r>
      <w:r w:rsidR="00A22BA6" w:rsidRPr="0032190F">
        <w:rPr>
          <w:szCs w:val="18"/>
          <w:lang w:val="fr-FR" w:eastAsia="en-GB"/>
        </w:rPr>
        <w:t xml:space="preserve">  </w:t>
      </w:r>
      <w:r w:rsidRPr="0032190F">
        <w:rPr>
          <w:szCs w:val="18"/>
          <w:lang w:val="fr-FR" w:eastAsia="en-GB"/>
        </w:rPr>
        <w:t>recourbé vers l’arrière ; il est au surplus détaché de la lame,</w:t>
      </w:r>
      <w:r w:rsidR="00A22BA6" w:rsidRPr="0032190F">
        <w:rPr>
          <w:szCs w:val="18"/>
          <w:lang w:val="fr-FR" w:eastAsia="en-GB"/>
        </w:rPr>
        <w:t xml:space="preserve">  </w:t>
      </w:r>
      <w:r w:rsidRPr="0032190F">
        <w:rPr>
          <w:szCs w:val="18"/>
          <w:lang w:val="fr-FR" w:eastAsia="en-GB"/>
        </w:rPr>
        <w:t>marquant de façon réaliste l’emmanchement ; un trait</w:t>
      </w:r>
      <w:r w:rsidR="00A22BA6" w:rsidRPr="0032190F">
        <w:rPr>
          <w:szCs w:val="18"/>
          <w:lang w:val="fr-FR" w:eastAsia="en-GB"/>
        </w:rPr>
        <w:t xml:space="preserve">  </w:t>
      </w:r>
      <w:r w:rsidRPr="0032190F">
        <w:rPr>
          <w:szCs w:val="18"/>
          <w:lang w:val="fr-FR" w:eastAsia="en-GB"/>
        </w:rPr>
        <w:t>technique des plus rares parmi les normes graphiques</w:t>
      </w:r>
      <w:r w:rsidR="00A22BA6" w:rsidRPr="0032190F">
        <w:rPr>
          <w:szCs w:val="18"/>
          <w:lang w:val="fr-FR" w:eastAsia="en-GB"/>
        </w:rPr>
        <w:t xml:space="preserve">  </w:t>
      </w:r>
      <w:r w:rsidRPr="0032190F">
        <w:rPr>
          <w:szCs w:val="18"/>
          <w:lang w:val="fr-FR" w:eastAsia="en-GB"/>
        </w:rPr>
        <w:t>en France, qui étonnamment n’est pas repris sur la hache</w:t>
      </w:r>
      <w:r w:rsidR="00A22BA6" w:rsidRPr="0032190F">
        <w:rPr>
          <w:szCs w:val="18"/>
          <w:lang w:val="fr-FR" w:eastAsia="en-GB"/>
        </w:rPr>
        <w:t xml:space="preserve">  </w:t>
      </w:r>
      <w:r w:rsidRPr="0032190F">
        <w:rPr>
          <w:szCs w:val="18"/>
          <w:lang w:val="fr-FR" w:eastAsia="en-GB"/>
        </w:rPr>
        <w:t>emmanchée voisine du panneau Vallée aux Noirs 6.</w:t>
      </w:r>
      <w:r w:rsidR="00A22BA6" w:rsidRPr="0032190F">
        <w:rPr>
          <w:szCs w:val="18"/>
          <w:lang w:val="fr-FR" w:eastAsia="en-GB"/>
        </w:rPr>
        <w:t xml:space="preserve">  </w:t>
      </w:r>
      <w:r w:rsidRPr="0032190F">
        <w:rPr>
          <w:szCs w:val="18"/>
          <w:lang w:val="fr-FR" w:eastAsia="en-GB"/>
        </w:rPr>
        <w:t>Très effacés, des signes courbes, disposés vraisemblablement</w:t>
      </w:r>
      <w:r w:rsidR="00A22BA6" w:rsidRPr="0032190F">
        <w:rPr>
          <w:szCs w:val="18"/>
          <w:lang w:val="fr-FR" w:eastAsia="en-GB"/>
        </w:rPr>
        <w:t xml:space="preserve">  </w:t>
      </w:r>
      <w:r w:rsidRPr="0032190F">
        <w:rPr>
          <w:szCs w:val="18"/>
          <w:lang w:val="fr-FR" w:eastAsia="en-GB"/>
        </w:rPr>
        <w:t>de façon symétrique de part et d’autre du manche,</w:t>
      </w:r>
      <w:r w:rsidR="00A22BA6" w:rsidRPr="0032190F">
        <w:rPr>
          <w:szCs w:val="18"/>
          <w:lang w:val="fr-FR" w:eastAsia="en-GB"/>
        </w:rPr>
        <w:t xml:space="preserve">  </w:t>
      </w:r>
      <w:r w:rsidRPr="0032190F">
        <w:rPr>
          <w:szCs w:val="18"/>
          <w:lang w:val="fr-FR" w:eastAsia="en-GB"/>
        </w:rPr>
        <w:t>se comparent directement à l’exemplaire de la Vallée aux</w:t>
      </w:r>
      <w:r w:rsidR="00A22BA6" w:rsidRPr="0032190F">
        <w:rPr>
          <w:szCs w:val="18"/>
          <w:lang w:val="fr-FR" w:eastAsia="en-GB"/>
        </w:rPr>
        <w:t xml:space="preserve">  </w:t>
      </w:r>
      <w:r w:rsidRPr="0032190F">
        <w:rPr>
          <w:szCs w:val="18"/>
          <w:lang w:val="fr-FR" w:eastAsia="en-GB"/>
        </w:rPr>
        <w:t xml:space="preserve">Noirs 6, ainsi qu’à un individu de </w:t>
      </w:r>
      <w:hyperlink r:id="rId9194" w:anchor="Sit_Trezan" w:history="1">
        <w:r w:rsidR="00847D00" w:rsidRPr="0032190F">
          <w:rPr>
            <w:rStyle w:val="Hyperlink"/>
            <w:lang w:val="fr-FR"/>
          </w:rPr>
          <w:t>Trézan</w:t>
        </w:r>
      </w:hyperlink>
      <w:r w:rsidRPr="0032190F">
        <w:rPr>
          <w:szCs w:val="18"/>
          <w:lang w:val="fr-FR" w:eastAsia="en-GB"/>
        </w:rPr>
        <w:t>. Nous proposons</w:t>
      </w:r>
      <w:r w:rsidR="00A22BA6" w:rsidRPr="0032190F">
        <w:rPr>
          <w:szCs w:val="18"/>
          <w:lang w:val="fr-FR" w:eastAsia="en-GB"/>
        </w:rPr>
        <w:t xml:space="preserve">  </w:t>
      </w:r>
      <w:r w:rsidRPr="0032190F">
        <w:rPr>
          <w:szCs w:val="18"/>
          <w:lang w:val="fr-FR" w:eastAsia="en-GB"/>
        </w:rPr>
        <w:t>de voir en ces graphismes la représentation de défenses</w:t>
      </w:r>
      <w:r w:rsidR="00A22BA6" w:rsidRPr="0032190F">
        <w:rPr>
          <w:szCs w:val="18"/>
          <w:lang w:val="fr-FR" w:eastAsia="en-GB"/>
        </w:rPr>
        <w:t xml:space="preserve">  </w:t>
      </w:r>
      <w:r w:rsidRPr="0032190F">
        <w:rPr>
          <w:szCs w:val="18"/>
          <w:lang w:val="fr-FR" w:eastAsia="en-GB"/>
        </w:rPr>
        <w:t>de sangliers accrochées au bas du manche de la hache.</w:t>
      </w:r>
      <w:r w:rsidR="00A22BA6" w:rsidRPr="0032190F">
        <w:rPr>
          <w:szCs w:val="18"/>
          <w:lang w:val="fr-FR" w:eastAsia="en-GB"/>
        </w:rPr>
        <w:t xml:space="preserve"> (BIB 2274)</w:t>
      </w:r>
    </w:p>
    <w:p w14:paraId="7E211554" w14:textId="77777777" w:rsidR="00C5167E" w:rsidRPr="0032190F" w:rsidRDefault="00C5167E" w:rsidP="00A22BA6">
      <w:pPr>
        <w:autoSpaceDE w:val="0"/>
        <w:autoSpaceDN w:val="0"/>
        <w:adjustRightInd w:val="0"/>
        <w:jc w:val="both"/>
        <w:rPr>
          <w:szCs w:val="18"/>
          <w:lang w:val="fr-FR" w:eastAsia="en-GB"/>
        </w:rPr>
      </w:pPr>
    </w:p>
    <w:p w14:paraId="563C22F6" w14:textId="77777777" w:rsidR="00C5167E" w:rsidRPr="0032190F" w:rsidRDefault="00C5167E" w:rsidP="00A22BA6">
      <w:pPr>
        <w:pStyle w:val="Heading2"/>
        <w:rPr>
          <w:lang w:eastAsia="en-GB"/>
        </w:rPr>
      </w:pPr>
      <w:r w:rsidRPr="0032190F">
        <w:rPr>
          <w:lang w:eastAsia="en-GB"/>
        </w:rPr>
        <w:lastRenderedPageBreak/>
        <w:t>Station 4 : le motif anthropomorphe</w:t>
      </w:r>
      <w:r w:rsidR="00A22BA6" w:rsidRPr="0032190F">
        <w:rPr>
          <w:lang w:eastAsia="en-GB"/>
        </w:rPr>
        <w:t xml:space="preserve"> </w:t>
      </w:r>
      <w:r w:rsidRPr="0032190F">
        <w:rPr>
          <w:lang w:eastAsia="en-GB"/>
        </w:rPr>
        <w:t>(haut – vue frontale)</w:t>
      </w:r>
    </w:p>
    <w:p w14:paraId="5C16237D" w14:textId="77777777" w:rsidR="00C5167E" w:rsidRPr="0032190F" w:rsidRDefault="00C5167E" w:rsidP="00A22BA6">
      <w:pPr>
        <w:autoSpaceDE w:val="0"/>
        <w:autoSpaceDN w:val="0"/>
        <w:adjustRightInd w:val="0"/>
        <w:jc w:val="both"/>
        <w:rPr>
          <w:szCs w:val="18"/>
          <w:lang w:val="fr-FR" w:eastAsia="en-GB"/>
        </w:rPr>
      </w:pPr>
    </w:p>
    <w:p w14:paraId="585C505E" w14:textId="77777777" w:rsidR="00C5167E" w:rsidRPr="0032190F" w:rsidRDefault="00C5167E" w:rsidP="00A22BA6">
      <w:pPr>
        <w:autoSpaceDE w:val="0"/>
        <w:autoSpaceDN w:val="0"/>
        <w:adjustRightInd w:val="0"/>
        <w:jc w:val="both"/>
        <w:rPr>
          <w:szCs w:val="18"/>
          <w:lang w:val="fr-FR" w:eastAsia="en-GB"/>
        </w:rPr>
      </w:pPr>
      <w:r w:rsidRPr="0032190F">
        <w:rPr>
          <w:szCs w:val="18"/>
          <w:lang w:val="fr-FR" w:eastAsia="en-GB"/>
        </w:rPr>
        <w:t>Cette station frontale, rendue possible en 2014 par l’installation</w:t>
      </w:r>
      <w:r w:rsidR="00A22BA6" w:rsidRPr="0032190F">
        <w:rPr>
          <w:szCs w:val="18"/>
          <w:lang w:val="fr-FR" w:eastAsia="en-GB"/>
        </w:rPr>
        <w:t xml:space="preserve">  </w:t>
      </w:r>
      <w:r w:rsidRPr="0032190F">
        <w:rPr>
          <w:szCs w:val="18"/>
          <w:lang w:val="fr-FR" w:eastAsia="en-GB"/>
        </w:rPr>
        <w:t>d’un échafaudage fixant l’appareil photographique</w:t>
      </w:r>
      <w:r w:rsidR="00A22BA6" w:rsidRPr="0032190F">
        <w:rPr>
          <w:szCs w:val="18"/>
          <w:lang w:val="fr-FR" w:eastAsia="en-GB"/>
        </w:rPr>
        <w:t xml:space="preserve">  </w:t>
      </w:r>
      <w:r w:rsidRPr="0032190F">
        <w:rPr>
          <w:szCs w:val="18"/>
          <w:lang w:val="fr-FR" w:eastAsia="en-GB"/>
        </w:rPr>
        <w:t>et par l’appoint d’échelles latérales portant l’éclairage</w:t>
      </w:r>
      <w:r w:rsidR="00A22BA6" w:rsidRPr="0032190F">
        <w:rPr>
          <w:szCs w:val="18"/>
          <w:lang w:val="fr-FR" w:eastAsia="en-GB"/>
        </w:rPr>
        <w:t xml:space="preserve">  </w:t>
      </w:r>
      <w:r w:rsidRPr="0032190F">
        <w:rPr>
          <w:szCs w:val="18"/>
          <w:lang w:val="fr-FR" w:eastAsia="en-GB"/>
        </w:rPr>
        <w:t>rasant, a permis de détailler les enlèvements de matière</w:t>
      </w:r>
      <w:r w:rsidR="00A22BA6" w:rsidRPr="0032190F">
        <w:rPr>
          <w:szCs w:val="18"/>
          <w:lang w:val="fr-FR" w:eastAsia="en-GB"/>
        </w:rPr>
        <w:t xml:space="preserve">  </w:t>
      </w:r>
      <w:r w:rsidRPr="0032190F">
        <w:rPr>
          <w:szCs w:val="18"/>
          <w:lang w:val="fr-FR" w:eastAsia="en-GB"/>
        </w:rPr>
        <w:t>(fig. 25). Il s’agissait de faire la part des reliefs et fissures</w:t>
      </w:r>
      <w:r w:rsidR="00A22BA6" w:rsidRPr="0032190F">
        <w:rPr>
          <w:szCs w:val="18"/>
          <w:lang w:val="fr-FR" w:eastAsia="en-GB"/>
        </w:rPr>
        <w:t xml:space="preserve">  </w:t>
      </w:r>
      <w:r w:rsidRPr="0032190F">
        <w:rPr>
          <w:szCs w:val="18"/>
          <w:lang w:val="fr-FR" w:eastAsia="en-GB"/>
        </w:rPr>
        <w:t>naturels qui opposent bien entendu le plus de difficulté à</w:t>
      </w:r>
      <w:r w:rsidR="00A22BA6" w:rsidRPr="0032190F">
        <w:rPr>
          <w:szCs w:val="18"/>
          <w:lang w:val="fr-FR" w:eastAsia="en-GB"/>
        </w:rPr>
        <w:t xml:space="preserve">  </w:t>
      </w:r>
      <w:r w:rsidRPr="0032190F">
        <w:rPr>
          <w:szCs w:val="18"/>
          <w:lang w:val="fr-FR" w:eastAsia="en-GB"/>
        </w:rPr>
        <w:t>la bonne reconnaissance des signes.</w:t>
      </w:r>
      <w:r w:rsidR="00A22BA6" w:rsidRPr="0032190F">
        <w:rPr>
          <w:szCs w:val="18"/>
          <w:lang w:val="fr-FR" w:eastAsia="en-GB"/>
        </w:rPr>
        <w:t xml:space="preserve">  </w:t>
      </w:r>
      <w:r w:rsidRPr="0032190F">
        <w:rPr>
          <w:szCs w:val="18"/>
          <w:lang w:val="fr-FR" w:eastAsia="en-GB"/>
        </w:rPr>
        <w:t>Plusieurs cupules circulaires (0,5 à 1 cm de diamètre) témoignent</w:t>
      </w:r>
      <w:r w:rsidR="00A22BA6" w:rsidRPr="0032190F">
        <w:rPr>
          <w:szCs w:val="18"/>
          <w:lang w:val="fr-FR" w:eastAsia="en-GB"/>
        </w:rPr>
        <w:t xml:space="preserve">  </w:t>
      </w:r>
      <w:r w:rsidRPr="0032190F">
        <w:rPr>
          <w:szCs w:val="18"/>
          <w:lang w:val="fr-FR" w:eastAsia="en-GB"/>
        </w:rPr>
        <w:t>à l’évidence d’une préparation de la paroi. Les</w:t>
      </w:r>
      <w:r w:rsidR="00A22BA6" w:rsidRPr="0032190F">
        <w:rPr>
          <w:szCs w:val="18"/>
          <w:lang w:val="fr-FR" w:eastAsia="en-GB"/>
        </w:rPr>
        <w:t xml:space="preserve">  </w:t>
      </w:r>
      <w:r w:rsidRPr="0032190F">
        <w:rPr>
          <w:szCs w:val="18"/>
          <w:lang w:val="fr-FR" w:eastAsia="en-GB"/>
        </w:rPr>
        <w:t>marques sont très prononcées sur un ressaut naturel</w:t>
      </w:r>
      <w:r w:rsidR="00A22BA6" w:rsidRPr="0032190F">
        <w:rPr>
          <w:szCs w:val="18"/>
          <w:lang w:val="fr-FR" w:eastAsia="en-GB"/>
        </w:rPr>
        <w:t xml:space="preserve">  </w:t>
      </w:r>
      <w:r w:rsidRPr="0032190F">
        <w:rPr>
          <w:szCs w:val="18"/>
          <w:lang w:val="fr-FR" w:eastAsia="en-GB"/>
        </w:rPr>
        <w:t>et courbe dans le grès, qui a dû être considérablement</w:t>
      </w:r>
      <w:r w:rsidR="00A22BA6" w:rsidRPr="0032190F">
        <w:rPr>
          <w:szCs w:val="18"/>
          <w:lang w:val="fr-FR" w:eastAsia="en-GB"/>
        </w:rPr>
        <w:t xml:space="preserve">  </w:t>
      </w:r>
      <w:r w:rsidRPr="0032190F">
        <w:rPr>
          <w:szCs w:val="18"/>
          <w:lang w:val="fr-FR" w:eastAsia="en-GB"/>
        </w:rPr>
        <w:t>réduit et adouci pour que la partie droite de la « coiffe »</w:t>
      </w:r>
      <w:r w:rsidR="00A22BA6" w:rsidRPr="0032190F">
        <w:rPr>
          <w:szCs w:val="18"/>
          <w:lang w:val="fr-FR" w:eastAsia="en-GB"/>
        </w:rPr>
        <w:t xml:space="preserve">  </w:t>
      </w:r>
      <w:r w:rsidRPr="0032190F">
        <w:rPr>
          <w:szCs w:val="18"/>
          <w:lang w:val="fr-FR" w:eastAsia="en-GB"/>
        </w:rPr>
        <w:t>de l’anthropomorphe puisse être déployée sans solution</w:t>
      </w:r>
      <w:r w:rsidR="00A22BA6" w:rsidRPr="0032190F">
        <w:rPr>
          <w:szCs w:val="18"/>
          <w:lang w:val="fr-FR" w:eastAsia="en-GB"/>
        </w:rPr>
        <w:t xml:space="preserve">  </w:t>
      </w:r>
      <w:r w:rsidRPr="0032190F">
        <w:rPr>
          <w:szCs w:val="18"/>
          <w:lang w:val="fr-FR" w:eastAsia="en-GB"/>
        </w:rPr>
        <w:t>de continuité.</w:t>
      </w:r>
      <w:r w:rsidR="00A22BA6" w:rsidRPr="0032190F">
        <w:rPr>
          <w:szCs w:val="18"/>
          <w:lang w:val="fr-FR" w:eastAsia="en-GB"/>
        </w:rPr>
        <w:t xml:space="preserve">  </w:t>
      </w:r>
      <w:r w:rsidRPr="0032190F">
        <w:rPr>
          <w:szCs w:val="18"/>
          <w:lang w:val="fr-FR" w:eastAsia="en-GB"/>
        </w:rPr>
        <w:t>- Le tracé A est certainement le plus aisé à identifier, sur</w:t>
      </w:r>
      <w:r w:rsidR="00A22BA6" w:rsidRPr="0032190F">
        <w:rPr>
          <w:szCs w:val="18"/>
          <w:lang w:val="fr-FR" w:eastAsia="en-GB"/>
        </w:rPr>
        <w:t xml:space="preserve">  </w:t>
      </w:r>
      <w:r w:rsidRPr="0032190F">
        <w:rPr>
          <w:szCs w:val="18"/>
          <w:lang w:val="fr-FR" w:eastAsia="en-GB"/>
        </w:rPr>
        <w:t>le terrain comme en laboratoire, excepté à son extrémité</w:t>
      </w:r>
      <w:r w:rsidR="00A22BA6" w:rsidRPr="0032190F">
        <w:rPr>
          <w:szCs w:val="18"/>
          <w:lang w:val="fr-FR" w:eastAsia="en-GB"/>
        </w:rPr>
        <w:t xml:space="preserve">  </w:t>
      </w:r>
      <w:r w:rsidRPr="0032190F">
        <w:rPr>
          <w:szCs w:val="18"/>
          <w:lang w:val="fr-FR" w:eastAsia="en-GB"/>
        </w:rPr>
        <w:t>distale où l’on manque d’occurrences en raison de la difficulté</w:t>
      </w:r>
      <w:r w:rsidR="00A22BA6" w:rsidRPr="0032190F">
        <w:rPr>
          <w:szCs w:val="18"/>
          <w:lang w:val="fr-FR" w:eastAsia="en-GB"/>
        </w:rPr>
        <w:t xml:space="preserve">  </w:t>
      </w:r>
      <w:r w:rsidRPr="0032190F">
        <w:rPr>
          <w:szCs w:val="18"/>
          <w:lang w:val="fr-FR" w:eastAsia="en-GB"/>
        </w:rPr>
        <w:t>à éclairer (fig. 26 et 27). Inscrit sur une surface plane</w:t>
      </w:r>
      <w:r w:rsidR="00A22BA6" w:rsidRPr="0032190F">
        <w:rPr>
          <w:szCs w:val="18"/>
          <w:lang w:val="fr-FR" w:eastAsia="en-GB"/>
        </w:rPr>
        <w:t xml:space="preserve">  </w:t>
      </w:r>
      <w:r w:rsidRPr="0032190F">
        <w:rPr>
          <w:szCs w:val="18"/>
          <w:lang w:val="fr-FR" w:eastAsia="en-GB"/>
        </w:rPr>
        <w:t>et manifestement travaillée en ce sens, il occupe la plus</w:t>
      </w:r>
      <w:r w:rsidR="00A22BA6" w:rsidRPr="0032190F">
        <w:rPr>
          <w:szCs w:val="18"/>
          <w:lang w:val="fr-FR" w:eastAsia="en-GB"/>
        </w:rPr>
        <w:t xml:space="preserve">  </w:t>
      </w:r>
      <w:r w:rsidRPr="0032190F">
        <w:rPr>
          <w:szCs w:val="18"/>
          <w:lang w:val="fr-FR" w:eastAsia="en-GB"/>
        </w:rPr>
        <w:t>grande superficie possible, alors que son symétrique en T</w:t>
      </w:r>
      <w:r w:rsidR="00A22BA6" w:rsidRPr="0032190F">
        <w:rPr>
          <w:szCs w:val="18"/>
          <w:lang w:val="fr-FR" w:eastAsia="en-GB"/>
        </w:rPr>
        <w:t xml:space="preserve">  </w:t>
      </w:r>
      <w:r w:rsidRPr="0032190F">
        <w:rPr>
          <w:szCs w:val="18"/>
          <w:lang w:val="fr-FR" w:eastAsia="en-GB"/>
        </w:rPr>
        <w:t>est contraint par le rebord de la paroi. T est postérieur à A.</w:t>
      </w:r>
      <w:r w:rsidR="00A22BA6" w:rsidRPr="0032190F">
        <w:rPr>
          <w:szCs w:val="18"/>
          <w:lang w:val="fr-FR" w:eastAsia="en-GB"/>
        </w:rPr>
        <w:t xml:space="preserve">  </w:t>
      </w:r>
      <w:r w:rsidRPr="0032190F">
        <w:rPr>
          <w:szCs w:val="18"/>
          <w:lang w:val="fr-FR" w:eastAsia="en-GB"/>
        </w:rPr>
        <w:t>- B est la « plume » la plus large, au point que des lignes</w:t>
      </w:r>
      <w:r w:rsidR="00A22BA6" w:rsidRPr="0032190F">
        <w:rPr>
          <w:szCs w:val="18"/>
          <w:lang w:val="fr-FR" w:eastAsia="en-GB"/>
        </w:rPr>
        <w:t xml:space="preserve">  </w:t>
      </w:r>
      <w:r w:rsidRPr="0032190F">
        <w:rPr>
          <w:szCs w:val="18"/>
          <w:lang w:val="fr-FR" w:eastAsia="en-GB"/>
        </w:rPr>
        <w:t>enregistrées en son milieu nous ont fait douter d’un seul</w:t>
      </w:r>
      <w:r w:rsidR="00A22BA6" w:rsidRPr="0032190F">
        <w:rPr>
          <w:szCs w:val="18"/>
          <w:lang w:val="fr-FR" w:eastAsia="en-GB"/>
        </w:rPr>
        <w:t xml:space="preserve">  </w:t>
      </w:r>
      <w:r w:rsidRPr="0032190F">
        <w:rPr>
          <w:szCs w:val="18"/>
          <w:lang w:val="fr-FR" w:eastAsia="en-GB"/>
        </w:rPr>
        <w:t>motif. Il est probable que cette indécision provient du ressaut</w:t>
      </w:r>
      <w:r w:rsidR="00A22BA6" w:rsidRPr="0032190F">
        <w:rPr>
          <w:szCs w:val="18"/>
          <w:lang w:val="fr-FR" w:eastAsia="en-GB"/>
        </w:rPr>
        <w:t xml:space="preserve">  </w:t>
      </w:r>
      <w:r w:rsidRPr="0032190F">
        <w:rPr>
          <w:szCs w:val="18"/>
          <w:lang w:val="fr-FR" w:eastAsia="en-GB"/>
        </w:rPr>
        <w:t>naturel dans la pierre, qui est le plus marqué à cet</w:t>
      </w:r>
      <w:r w:rsidR="00A22BA6" w:rsidRPr="0032190F">
        <w:rPr>
          <w:szCs w:val="18"/>
          <w:lang w:val="fr-FR" w:eastAsia="en-GB"/>
        </w:rPr>
        <w:t xml:space="preserve">  </w:t>
      </w:r>
      <w:r w:rsidRPr="0032190F">
        <w:rPr>
          <w:szCs w:val="18"/>
          <w:lang w:val="fr-FR" w:eastAsia="en-GB"/>
        </w:rPr>
        <w:t>endroit. Il semble donc que le sculpteur ait envisagé dans</w:t>
      </w:r>
      <w:r w:rsidR="00A22BA6" w:rsidRPr="0032190F">
        <w:rPr>
          <w:szCs w:val="18"/>
          <w:lang w:val="fr-FR" w:eastAsia="en-GB"/>
        </w:rPr>
        <w:t xml:space="preserve">  </w:t>
      </w:r>
      <w:r w:rsidRPr="0032190F">
        <w:rPr>
          <w:szCs w:val="18"/>
          <w:lang w:val="fr-FR" w:eastAsia="en-GB"/>
        </w:rPr>
        <w:t>un premier temps un contour plus étroit avant de l’élargir</w:t>
      </w:r>
      <w:r w:rsidR="00A22BA6" w:rsidRPr="0032190F">
        <w:rPr>
          <w:szCs w:val="18"/>
          <w:lang w:val="fr-FR" w:eastAsia="en-GB"/>
        </w:rPr>
        <w:t xml:space="preserve">  </w:t>
      </w:r>
      <w:r w:rsidRPr="0032190F">
        <w:rPr>
          <w:szCs w:val="18"/>
          <w:lang w:val="fr-FR" w:eastAsia="en-GB"/>
        </w:rPr>
        <w:t>devant la difficulté à réaliser le motif. B est antérieur à A.</w:t>
      </w:r>
      <w:r w:rsidR="00A22BA6" w:rsidRPr="0032190F">
        <w:rPr>
          <w:szCs w:val="18"/>
          <w:lang w:val="fr-FR" w:eastAsia="en-GB"/>
        </w:rPr>
        <w:t xml:space="preserve">  </w:t>
      </w:r>
      <w:r w:rsidRPr="0032190F">
        <w:rPr>
          <w:szCs w:val="18"/>
          <w:lang w:val="fr-FR" w:eastAsia="en-GB"/>
        </w:rPr>
        <w:t>- Les tracés C et D sont très altérés et interrompus au</w:t>
      </w:r>
      <w:r w:rsidR="00A22BA6" w:rsidRPr="0032190F">
        <w:rPr>
          <w:szCs w:val="18"/>
          <w:lang w:val="fr-FR" w:eastAsia="en-GB"/>
        </w:rPr>
        <w:t xml:space="preserve">  </w:t>
      </w:r>
      <w:r w:rsidRPr="0032190F">
        <w:rPr>
          <w:szCs w:val="18"/>
          <w:lang w:val="fr-FR" w:eastAsia="en-GB"/>
        </w:rPr>
        <w:t>niveau du ressaut dans la roche. Mais leurs identifications</w:t>
      </w:r>
      <w:r w:rsidR="00A22BA6" w:rsidRPr="0032190F">
        <w:rPr>
          <w:szCs w:val="18"/>
          <w:lang w:val="fr-FR" w:eastAsia="en-GB"/>
        </w:rPr>
        <w:t xml:space="preserve">  </w:t>
      </w:r>
      <w:r w:rsidRPr="0032190F">
        <w:rPr>
          <w:szCs w:val="18"/>
          <w:lang w:val="fr-FR" w:eastAsia="en-GB"/>
        </w:rPr>
        <w:t>et leurs emplacements ne font pas de doute et autorisent</w:t>
      </w:r>
      <w:r w:rsidR="00A22BA6" w:rsidRPr="0032190F">
        <w:rPr>
          <w:szCs w:val="18"/>
          <w:lang w:val="fr-FR" w:eastAsia="en-GB"/>
        </w:rPr>
        <w:t xml:space="preserve">  </w:t>
      </w:r>
      <w:r w:rsidRPr="0032190F">
        <w:rPr>
          <w:szCs w:val="18"/>
          <w:lang w:val="fr-FR" w:eastAsia="en-GB"/>
        </w:rPr>
        <w:t>l’estimation des parties manquantes avec beaucoup de</w:t>
      </w:r>
      <w:r w:rsidR="00A22BA6" w:rsidRPr="0032190F">
        <w:rPr>
          <w:szCs w:val="18"/>
          <w:lang w:val="fr-FR" w:eastAsia="en-GB"/>
        </w:rPr>
        <w:t xml:space="preserve">  </w:t>
      </w:r>
      <w:r w:rsidRPr="0032190F">
        <w:rPr>
          <w:szCs w:val="18"/>
          <w:lang w:val="fr-FR" w:eastAsia="en-GB"/>
        </w:rPr>
        <w:t>vraisemblance. Les relations d’antéro-postériorité sont</w:t>
      </w:r>
      <w:r w:rsidR="00A22BA6" w:rsidRPr="0032190F">
        <w:rPr>
          <w:szCs w:val="18"/>
          <w:lang w:val="fr-FR" w:eastAsia="en-GB"/>
        </w:rPr>
        <w:t xml:space="preserve">  </w:t>
      </w:r>
      <w:r w:rsidRPr="0032190F">
        <w:rPr>
          <w:szCs w:val="18"/>
          <w:lang w:val="fr-FR" w:eastAsia="en-GB"/>
        </w:rPr>
        <w:t>par contre impossibles à remonter.</w:t>
      </w:r>
      <w:r w:rsidR="00A22BA6" w:rsidRPr="0032190F">
        <w:rPr>
          <w:szCs w:val="18"/>
          <w:lang w:val="fr-FR" w:eastAsia="en-GB"/>
        </w:rPr>
        <w:t xml:space="preserve">  </w:t>
      </w:r>
      <w:r w:rsidRPr="0032190F">
        <w:rPr>
          <w:szCs w:val="18"/>
          <w:lang w:val="fr-FR" w:eastAsia="en-GB"/>
        </w:rPr>
        <w:t>- La partie gauche de la « coiffe » suit un ordre similaire,</w:t>
      </w:r>
      <w:r w:rsidR="00A22BA6" w:rsidRPr="0032190F">
        <w:rPr>
          <w:szCs w:val="18"/>
          <w:lang w:val="fr-FR" w:eastAsia="en-GB"/>
        </w:rPr>
        <w:t xml:space="preserve">  </w:t>
      </w:r>
      <w:r w:rsidRPr="0032190F">
        <w:rPr>
          <w:szCs w:val="18"/>
          <w:lang w:val="fr-FR" w:eastAsia="en-GB"/>
        </w:rPr>
        <w:t>avec quatre « plumes » symétriquement disposées, mais</w:t>
      </w:r>
      <w:r w:rsidR="00A22BA6" w:rsidRPr="0032190F">
        <w:rPr>
          <w:szCs w:val="18"/>
          <w:lang w:val="fr-FR" w:eastAsia="en-GB"/>
        </w:rPr>
        <w:t xml:space="preserve">  </w:t>
      </w:r>
      <w:r w:rsidRPr="0032190F">
        <w:rPr>
          <w:szCs w:val="18"/>
          <w:lang w:val="fr-FR" w:eastAsia="en-GB"/>
        </w:rPr>
        <w:t>dévoilant un plus court développement. P est postérieur</w:t>
      </w:r>
      <w:r w:rsidR="00A22BA6" w:rsidRPr="0032190F">
        <w:rPr>
          <w:szCs w:val="18"/>
          <w:lang w:val="fr-FR" w:eastAsia="en-GB"/>
        </w:rPr>
        <w:t xml:space="preserve">  </w:t>
      </w:r>
      <w:r w:rsidRPr="0032190F">
        <w:rPr>
          <w:szCs w:val="18"/>
          <w:lang w:val="fr-FR" w:eastAsia="en-GB"/>
        </w:rPr>
        <w:t>à Q qui lui même recoupe R, qui à son tour surmonte S, T</w:t>
      </w:r>
      <w:r w:rsidR="00A22BA6" w:rsidRPr="0032190F">
        <w:rPr>
          <w:szCs w:val="18"/>
          <w:lang w:val="fr-FR" w:eastAsia="en-GB"/>
        </w:rPr>
        <w:t xml:space="preserve">  </w:t>
      </w:r>
      <w:r w:rsidRPr="0032190F">
        <w:rPr>
          <w:szCs w:val="18"/>
          <w:lang w:val="fr-FR" w:eastAsia="en-GB"/>
        </w:rPr>
        <w:t>étant l’enlèvement le plus ancien. Le sens de réalisation</w:t>
      </w:r>
      <w:r w:rsidR="00A22BA6" w:rsidRPr="0032190F">
        <w:rPr>
          <w:szCs w:val="18"/>
          <w:lang w:val="fr-FR" w:eastAsia="en-GB"/>
        </w:rPr>
        <w:t xml:space="preserve">  </w:t>
      </w:r>
      <w:r w:rsidRPr="0032190F">
        <w:rPr>
          <w:szCs w:val="18"/>
          <w:lang w:val="fr-FR" w:eastAsia="en-GB"/>
        </w:rPr>
        <w:t>est donc bien orienté de la droite vers la gauche. On note</w:t>
      </w:r>
      <w:r w:rsidR="00A22BA6" w:rsidRPr="0032190F">
        <w:rPr>
          <w:szCs w:val="18"/>
          <w:lang w:val="fr-FR" w:eastAsia="en-GB"/>
        </w:rPr>
        <w:t xml:space="preserve">  </w:t>
      </w:r>
      <w:r w:rsidRPr="0032190F">
        <w:rPr>
          <w:szCs w:val="18"/>
          <w:lang w:val="fr-FR" w:eastAsia="en-GB"/>
        </w:rPr>
        <w:t>que l’extrémité proximale du motif réunissant R et Q est</w:t>
      </w:r>
      <w:r w:rsidR="00A22BA6" w:rsidRPr="0032190F">
        <w:rPr>
          <w:szCs w:val="18"/>
          <w:lang w:val="fr-FR" w:eastAsia="en-GB"/>
        </w:rPr>
        <w:t xml:space="preserve">  </w:t>
      </w:r>
      <w:r w:rsidRPr="0032190F">
        <w:rPr>
          <w:szCs w:val="18"/>
          <w:lang w:val="fr-FR" w:eastAsia="en-GB"/>
        </w:rPr>
        <w:t>la plus large de toutes les « plumes ».</w:t>
      </w:r>
      <w:r w:rsidR="00A22BA6" w:rsidRPr="0032190F">
        <w:rPr>
          <w:szCs w:val="18"/>
          <w:lang w:val="fr-FR" w:eastAsia="en-GB"/>
        </w:rPr>
        <w:t xml:space="preserve">  </w:t>
      </w:r>
      <w:r w:rsidRPr="0032190F">
        <w:rPr>
          <w:szCs w:val="18"/>
          <w:lang w:val="fr-FR" w:eastAsia="en-GB"/>
        </w:rPr>
        <w:t>- Cette « coiffe » est inscrite sur un motif en portion de</w:t>
      </w:r>
      <w:r w:rsidR="00A22BA6" w:rsidRPr="0032190F">
        <w:rPr>
          <w:szCs w:val="18"/>
          <w:lang w:val="fr-FR" w:eastAsia="en-GB"/>
        </w:rPr>
        <w:t xml:space="preserve">  </w:t>
      </w:r>
      <w:r w:rsidRPr="0032190F">
        <w:rPr>
          <w:szCs w:val="18"/>
          <w:lang w:val="fr-FR" w:eastAsia="en-GB"/>
        </w:rPr>
        <w:t>disque dégagé en champlevé et dont il est difficile de localiser</w:t>
      </w:r>
      <w:r w:rsidR="00A22BA6" w:rsidRPr="0032190F">
        <w:rPr>
          <w:szCs w:val="18"/>
          <w:lang w:val="fr-FR" w:eastAsia="en-GB"/>
        </w:rPr>
        <w:t xml:space="preserve">  </w:t>
      </w:r>
      <w:r w:rsidRPr="0032190F">
        <w:rPr>
          <w:szCs w:val="18"/>
          <w:lang w:val="fr-FR" w:eastAsia="en-GB"/>
        </w:rPr>
        <w:t>les enlèvements périphériques de matière. M et F</w:t>
      </w:r>
      <w:r w:rsidR="00A22BA6" w:rsidRPr="0032190F">
        <w:rPr>
          <w:szCs w:val="18"/>
          <w:lang w:val="fr-FR" w:eastAsia="en-GB"/>
        </w:rPr>
        <w:t xml:space="preserve">  </w:t>
      </w:r>
      <w:r w:rsidRPr="0032190F">
        <w:rPr>
          <w:szCs w:val="18"/>
          <w:lang w:val="fr-FR" w:eastAsia="en-GB"/>
        </w:rPr>
        <w:t>en font partie, ils sont antérieurs à toutes les « plumes ».</w:t>
      </w:r>
      <w:r w:rsidR="00A22BA6" w:rsidRPr="0032190F">
        <w:rPr>
          <w:szCs w:val="18"/>
          <w:lang w:val="fr-FR" w:eastAsia="en-GB"/>
        </w:rPr>
        <w:t xml:space="preserve">  </w:t>
      </w:r>
      <w:r w:rsidRPr="0032190F">
        <w:rPr>
          <w:szCs w:val="18"/>
          <w:lang w:val="fr-FR" w:eastAsia="en-GB"/>
        </w:rPr>
        <w:t>Le tracé H marque sa limite inférieure et dégage dans le</w:t>
      </w:r>
      <w:r w:rsidR="00A22BA6" w:rsidRPr="0032190F">
        <w:rPr>
          <w:szCs w:val="18"/>
          <w:lang w:val="fr-FR" w:eastAsia="en-GB"/>
        </w:rPr>
        <w:t xml:space="preserve">  </w:t>
      </w:r>
      <w:r w:rsidRPr="0032190F">
        <w:rPr>
          <w:szCs w:val="18"/>
          <w:lang w:val="fr-FR" w:eastAsia="en-GB"/>
        </w:rPr>
        <w:t>même temps une sorte d’arête frontale ou sourcilière. Le</w:t>
      </w:r>
      <w:r w:rsidR="00A22BA6" w:rsidRPr="0032190F">
        <w:rPr>
          <w:szCs w:val="18"/>
          <w:lang w:val="fr-FR" w:eastAsia="en-GB"/>
        </w:rPr>
        <w:t xml:space="preserve">  </w:t>
      </w:r>
      <w:r w:rsidRPr="0032190F">
        <w:rPr>
          <w:szCs w:val="18"/>
          <w:lang w:val="fr-FR" w:eastAsia="en-GB"/>
        </w:rPr>
        <w:t>haut de l’arête nasale est d’ailleurs souligné d’une petite</w:t>
      </w:r>
      <w:r w:rsidR="00A22BA6" w:rsidRPr="0032190F">
        <w:rPr>
          <w:szCs w:val="18"/>
          <w:lang w:val="fr-FR" w:eastAsia="en-GB"/>
        </w:rPr>
        <w:t xml:space="preserve">  </w:t>
      </w:r>
      <w:r w:rsidRPr="0032190F">
        <w:rPr>
          <w:szCs w:val="18"/>
          <w:lang w:val="fr-FR" w:eastAsia="en-GB"/>
        </w:rPr>
        <w:t>dépression I recoupée par H.</w:t>
      </w:r>
      <w:r w:rsidR="00A22BA6" w:rsidRPr="0032190F">
        <w:rPr>
          <w:szCs w:val="18"/>
          <w:lang w:val="fr-FR" w:eastAsia="en-GB"/>
        </w:rPr>
        <w:t xml:space="preserve">  </w:t>
      </w:r>
      <w:r w:rsidRPr="0032190F">
        <w:rPr>
          <w:szCs w:val="18"/>
          <w:lang w:val="fr-FR" w:eastAsia="en-GB"/>
        </w:rPr>
        <w:t>- Egalement dégagés par champlevé, les yeux et le nez</w:t>
      </w:r>
      <w:r w:rsidR="00A22BA6" w:rsidRPr="0032190F">
        <w:rPr>
          <w:szCs w:val="18"/>
          <w:lang w:val="fr-FR" w:eastAsia="en-GB"/>
        </w:rPr>
        <w:t xml:space="preserve">  </w:t>
      </w:r>
      <w:r w:rsidRPr="0032190F">
        <w:rPr>
          <w:szCs w:val="18"/>
          <w:lang w:val="fr-FR" w:eastAsia="en-GB"/>
        </w:rPr>
        <w:t>sont dessinés par l’enlèvement K. Il est certain que des</w:t>
      </w:r>
      <w:r w:rsidR="00A22BA6" w:rsidRPr="0032190F">
        <w:rPr>
          <w:szCs w:val="18"/>
          <w:lang w:val="fr-FR" w:eastAsia="en-GB"/>
        </w:rPr>
        <w:t xml:space="preserve">  </w:t>
      </w:r>
      <w:r w:rsidRPr="0032190F">
        <w:rPr>
          <w:szCs w:val="18"/>
          <w:lang w:val="fr-FR" w:eastAsia="en-GB"/>
        </w:rPr>
        <w:t>plages plus précises ont dû conduire à ces détails, mais</w:t>
      </w:r>
      <w:r w:rsidR="00A22BA6" w:rsidRPr="0032190F">
        <w:rPr>
          <w:szCs w:val="18"/>
          <w:lang w:val="fr-FR" w:eastAsia="en-GB"/>
        </w:rPr>
        <w:t xml:space="preserve">  </w:t>
      </w:r>
      <w:r w:rsidRPr="0032190F">
        <w:rPr>
          <w:szCs w:val="18"/>
          <w:lang w:val="fr-FR" w:eastAsia="en-GB"/>
        </w:rPr>
        <w:t>il est aujourd’hui impossible d’en retrouver les traces.</w:t>
      </w:r>
      <w:r w:rsidR="00A22BA6" w:rsidRPr="0032190F">
        <w:rPr>
          <w:szCs w:val="18"/>
          <w:lang w:val="fr-FR" w:eastAsia="en-GB"/>
        </w:rPr>
        <w:t xml:space="preserve">  </w:t>
      </w:r>
      <w:r w:rsidRPr="0032190F">
        <w:rPr>
          <w:szCs w:val="18"/>
          <w:lang w:val="fr-FR" w:eastAsia="en-GB"/>
        </w:rPr>
        <w:t>On relève cependant une petite dépression bien visible</w:t>
      </w:r>
      <w:r w:rsidR="00A22BA6" w:rsidRPr="0032190F">
        <w:rPr>
          <w:szCs w:val="18"/>
          <w:lang w:val="fr-FR" w:eastAsia="en-GB"/>
        </w:rPr>
        <w:t xml:space="preserve">  </w:t>
      </w:r>
      <w:r w:rsidRPr="0032190F">
        <w:rPr>
          <w:szCs w:val="18"/>
          <w:lang w:val="fr-FR" w:eastAsia="en-GB"/>
        </w:rPr>
        <w:t>à la base de l’arête nasale, qu’il est difficile d’interpréter</w:t>
      </w:r>
      <w:r w:rsidR="00A22BA6" w:rsidRPr="0032190F">
        <w:rPr>
          <w:szCs w:val="18"/>
          <w:lang w:val="fr-FR" w:eastAsia="en-GB"/>
        </w:rPr>
        <w:t xml:space="preserve">  </w:t>
      </w:r>
      <w:r w:rsidRPr="0032190F">
        <w:rPr>
          <w:szCs w:val="18"/>
          <w:lang w:val="fr-FR" w:eastAsia="en-GB"/>
        </w:rPr>
        <w:t>comme une reprise pour raccourcir le nez plutôt qu’un</w:t>
      </w:r>
      <w:r w:rsidR="00A22BA6" w:rsidRPr="0032190F">
        <w:rPr>
          <w:szCs w:val="18"/>
          <w:lang w:val="fr-FR" w:eastAsia="en-GB"/>
        </w:rPr>
        <w:t xml:space="preserve">  </w:t>
      </w:r>
      <w:r w:rsidRPr="0032190F">
        <w:rPr>
          <w:szCs w:val="18"/>
          <w:lang w:val="fr-FR" w:eastAsia="en-GB"/>
        </w:rPr>
        <w:t>élément de parure ajouté dans la pierre (fig. 26 et 27).</w:t>
      </w:r>
      <w:r w:rsidR="00A22BA6" w:rsidRPr="0032190F">
        <w:rPr>
          <w:szCs w:val="18"/>
          <w:lang w:val="fr-FR" w:eastAsia="en-GB"/>
        </w:rPr>
        <w:t xml:space="preserve">  </w:t>
      </w:r>
      <w:r w:rsidRPr="0032190F">
        <w:rPr>
          <w:szCs w:val="18"/>
          <w:lang w:val="fr-FR" w:eastAsia="en-GB"/>
        </w:rPr>
        <w:t>- K recoupe une première surface travaillée L qui donne</w:t>
      </w:r>
      <w:r w:rsidR="00A22BA6" w:rsidRPr="0032190F">
        <w:rPr>
          <w:szCs w:val="18"/>
          <w:lang w:val="fr-FR" w:eastAsia="en-GB"/>
        </w:rPr>
        <w:t xml:space="preserve">  </w:t>
      </w:r>
      <w:r w:rsidRPr="0032190F">
        <w:rPr>
          <w:szCs w:val="18"/>
          <w:lang w:val="fr-FR" w:eastAsia="en-GB"/>
        </w:rPr>
        <w:t>la forme triangulaire au visage. Cette morphologie est</w:t>
      </w:r>
      <w:r w:rsidR="00A22BA6" w:rsidRPr="0032190F">
        <w:rPr>
          <w:szCs w:val="18"/>
          <w:lang w:val="fr-FR" w:eastAsia="en-GB"/>
        </w:rPr>
        <w:t xml:space="preserve">  </w:t>
      </w:r>
      <w:r w:rsidRPr="0032190F">
        <w:rPr>
          <w:szCs w:val="18"/>
          <w:lang w:val="fr-FR" w:eastAsia="en-GB"/>
        </w:rPr>
        <w:t>accentuée par un contour G également triangulaire. L’ensemble</w:t>
      </w:r>
      <w:r w:rsidR="00A22BA6" w:rsidRPr="0032190F">
        <w:rPr>
          <w:szCs w:val="18"/>
          <w:lang w:val="fr-FR" w:eastAsia="en-GB"/>
        </w:rPr>
        <w:t xml:space="preserve">  </w:t>
      </w:r>
      <w:r w:rsidRPr="0032190F">
        <w:rPr>
          <w:szCs w:val="18"/>
          <w:lang w:val="fr-FR" w:eastAsia="en-GB"/>
        </w:rPr>
        <w:t>est encore limité par un tracé extérieur E et N</w:t>
      </w:r>
      <w:r w:rsidR="00A22BA6" w:rsidRPr="0032190F">
        <w:rPr>
          <w:szCs w:val="18"/>
          <w:lang w:val="fr-FR" w:eastAsia="en-GB"/>
        </w:rPr>
        <w:t xml:space="preserve">  </w:t>
      </w:r>
      <w:r w:rsidRPr="0032190F">
        <w:rPr>
          <w:szCs w:val="18"/>
          <w:lang w:val="fr-FR" w:eastAsia="en-GB"/>
        </w:rPr>
        <w:t>mieux visible sur la station 5.</w:t>
      </w:r>
      <w:r w:rsidR="00A22BA6" w:rsidRPr="0032190F">
        <w:rPr>
          <w:szCs w:val="18"/>
          <w:lang w:val="fr-FR" w:eastAsia="en-GB"/>
        </w:rPr>
        <w:t xml:space="preserve"> (BIB 2274)</w:t>
      </w:r>
    </w:p>
    <w:p w14:paraId="68841DCF" w14:textId="77777777" w:rsidR="00C5167E" w:rsidRPr="0032190F" w:rsidRDefault="00C5167E" w:rsidP="00A22BA6">
      <w:pPr>
        <w:autoSpaceDE w:val="0"/>
        <w:autoSpaceDN w:val="0"/>
        <w:adjustRightInd w:val="0"/>
        <w:jc w:val="both"/>
        <w:rPr>
          <w:i/>
          <w:iCs/>
          <w:szCs w:val="18"/>
          <w:lang w:val="fr-FR" w:eastAsia="en-GB"/>
        </w:rPr>
      </w:pPr>
    </w:p>
    <w:p w14:paraId="2F786B1D" w14:textId="77777777" w:rsidR="00C5167E" w:rsidRPr="0032190F" w:rsidRDefault="00C5167E" w:rsidP="00A22BA6">
      <w:pPr>
        <w:pStyle w:val="Heading3"/>
        <w:rPr>
          <w:lang w:eastAsia="en-GB"/>
        </w:rPr>
      </w:pPr>
      <w:r w:rsidRPr="0032190F">
        <w:rPr>
          <w:lang w:eastAsia="en-GB"/>
        </w:rPr>
        <w:t>Conclusions intermédiaires sur la partie haute de</w:t>
      </w:r>
      <w:r w:rsidR="00A22BA6" w:rsidRPr="0032190F">
        <w:rPr>
          <w:lang w:eastAsia="en-GB"/>
        </w:rPr>
        <w:t xml:space="preserve"> </w:t>
      </w:r>
      <w:r w:rsidRPr="0032190F">
        <w:rPr>
          <w:lang w:eastAsia="en-GB"/>
        </w:rPr>
        <w:t xml:space="preserve">l’anthropomorphe : </w:t>
      </w:r>
    </w:p>
    <w:p w14:paraId="39B1F401" w14:textId="77777777" w:rsidR="00C5167E" w:rsidRPr="0032190F" w:rsidRDefault="00C5167E" w:rsidP="00A22BA6">
      <w:pPr>
        <w:autoSpaceDE w:val="0"/>
        <w:autoSpaceDN w:val="0"/>
        <w:adjustRightInd w:val="0"/>
        <w:jc w:val="both"/>
        <w:rPr>
          <w:szCs w:val="18"/>
          <w:lang w:val="fr-FR" w:eastAsia="en-GB"/>
        </w:rPr>
      </w:pPr>
      <w:r w:rsidRPr="0032190F">
        <w:rPr>
          <w:szCs w:val="18"/>
          <w:lang w:val="fr-FR" w:eastAsia="en-GB"/>
        </w:rPr>
        <w:t>La partie supérieure du motif anthropomorphe</w:t>
      </w:r>
      <w:r w:rsidR="00A22BA6" w:rsidRPr="0032190F">
        <w:rPr>
          <w:szCs w:val="18"/>
          <w:lang w:val="fr-FR" w:eastAsia="en-GB"/>
        </w:rPr>
        <w:t xml:space="preserve">  </w:t>
      </w:r>
      <w:r w:rsidRPr="0032190F">
        <w:rPr>
          <w:szCs w:val="18"/>
          <w:lang w:val="fr-FR" w:eastAsia="en-GB"/>
        </w:rPr>
        <w:t>se compose d’une coiffe et d’un visage.</w:t>
      </w:r>
      <w:r w:rsidR="00A22BA6" w:rsidRPr="0032190F">
        <w:rPr>
          <w:szCs w:val="18"/>
          <w:lang w:val="fr-FR" w:eastAsia="en-GB"/>
        </w:rPr>
        <w:t xml:space="preserve">  </w:t>
      </w:r>
      <w:r w:rsidRPr="0032190F">
        <w:rPr>
          <w:szCs w:val="18"/>
          <w:lang w:val="fr-FR" w:eastAsia="en-GB"/>
        </w:rPr>
        <w:t>La coiffe est composée de deux registres à peu près</w:t>
      </w:r>
      <w:r w:rsidR="00A22BA6" w:rsidRPr="0032190F">
        <w:rPr>
          <w:szCs w:val="18"/>
          <w:lang w:val="fr-FR" w:eastAsia="en-GB"/>
        </w:rPr>
        <w:t xml:space="preserve">  </w:t>
      </w:r>
      <w:r w:rsidRPr="0032190F">
        <w:rPr>
          <w:szCs w:val="18"/>
          <w:lang w:val="fr-FR" w:eastAsia="en-GB"/>
        </w:rPr>
        <w:t>symétriques comprenant quatre éléments chacun, ovales</w:t>
      </w:r>
      <w:r w:rsidR="00A22BA6" w:rsidRPr="0032190F">
        <w:rPr>
          <w:szCs w:val="18"/>
          <w:lang w:val="fr-FR" w:eastAsia="en-GB"/>
        </w:rPr>
        <w:t xml:space="preserve">  </w:t>
      </w:r>
      <w:r w:rsidRPr="0032190F">
        <w:rPr>
          <w:szCs w:val="18"/>
          <w:lang w:val="fr-FR" w:eastAsia="en-GB"/>
        </w:rPr>
        <w:t>très allongés, leurs extrémités inférieures venant</w:t>
      </w:r>
      <w:r w:rsidR="00A22BA6" w:rsidRPr="0032190F">
        <w:rPr>
          <w:szCs w:val="18"/>
          <w:lang w:val="fr-FR" w:eastAsia="en-GB"/>
        </w:rPr>
        <w:t xml:space="preserve">  </w:t>
      </w:r>
      <w:r w:rsidRPr="0032190F">
        <w:rPr>
          <w:szCs w:val="18"/>
          <w:lang w:val="fr-FR" w:eastAsia="en-GB"/>
        </w:rPr>
        <w:t>s’accrocher sur une forme en portion de disque. Sans</w:t>
      </w:r>
      <w:r w:rsidR="00A22BA6" w:rsidRPr="0032190F">
        <w:rPr>
          <w:szCs w:val="18"/>
          <w:lang w:val="fr-FR" w:eastAsia="en-GB"/>
        </w:rPr>
        <w:t xml:space="preserve">  </w:t>
      </w:r>
      <w:r w:rsidRPr="0032190F">
        <w:rPr>
          <w:szCs w:val="18"/>
          <w:lang w:val="fr-FR" w:eastAsia="en-GB"/>
        </w:rPr>
        <w:t>être la tête proprement dite, ce support suggérant</w:t>
      </w:r>
      <w:r w:rsidR="00A22BA6" w:rsidRPr="0032190F">
        <w:rPr>
          <w:szCs w:val="18"/>
          <w:lang w:val="fr-FR" w:eastAsia="en-GB"/>
        </w:rPr>
        <w:t xml:space="preserve">  </w:t>
      </w:r>
      <w:r w:rsidRPr="0032190F">
        <w:rPr>
          <w:szCs w:val="18"/>
          <w:lang w:val="fr-FR" w:eastAsia="en-GB"/>
        </w:rPr>
        <w:t>un bandeau ou un couvre-chef est détaché de l’arête</w:t>
      </w:r>
      <w:r w:rsidR="00A22BA6" w:rsidRPr="0032190F">
        <w:rPr>
          <w:szCs w:val="18"/>
          <w:lang w:val="fr-FR" w:eastAsia="en-GB"/>
        </w:rPr>
        <w:t xml:space="preserve">  </w:t>
      </w:r>
      <w:r w:rsidRPr="0032190F">
        <w:rPr>
          <w:szCs w:val="18"/>
          <w:lang w:val="fr-FR" w:eastAsia="en-GB"/>
        </w:rPr>
        <w:t>sourcilière en dessous de laquelle sont dégagés en relief</w:t>
      </w:r>
      <w:r w:rsidR="00A22BA6" w:rsidRPr="0032190F">
        <w:rPr>
          <w:szCs w:val="18"/>
          <w:lang w:val="fr-FR" w:eastAsia="en-GB"/>
        </w:rPr>
        <w:t xml:space="preserve">  </w:t>
      </w:r>
      <w:r w:rsidRPr="0032190F">
        <w:rPr>
          <w:szCs w:val="18"/>
          <w:lang w:val="fr-FR" w:eastAsia="en-GB"/>
        </w:rPr>
        <w:t>le nez et les yeux au milieu d’un visage triangulaire.</w:t>
      </w:r>
      <w:r w:rsidR="00A22BA6" w:rsidRPr="0032190F">
        <w:rPr>
          <w:szCs w:val="18"/>
          <w:lang w:val="fr-FR" w:eastAsia="en-GB"/>
        </w:rPr>
        <w:t xml:space="preserve"> (BIB 2274)</w:t>
      </w:r>
    </w:p>
    <w:p w14:paraId="7AEA943D" w14:textId="77777777" w:rsidR="00C5167E" w:rsidRPr="0032190F" w:rsidRDefault="00C5167E" w:rsidP="00A22BA6">
      <w:pPr>
        <w:autoSpaceDE w:val="0"/>
        <w:autoSpaceDN w:val="0"/>
        <w:adjustRightInd w:val="0"/>
        <w:jc w:val="both"/>
        <w:rPr>
          <w:szCs w:val="18"/>
          <w:lang w:val="fr-FR" w:eastAsia="en-GB"/>
        </w:rPr>
      </w:pPr>
    </w:p>
    <w:p w14:paraId="1445EC1D" w14:textId="77777777" w:rsidR="00C5167E" w:rsidRPr="0032190F" w:rsidRDefault="00C5167E" w:rsidP="00A22BA6">
      <w:pPr>
        <w:pStyle w:val="Heading2"/>
        <w:rPr>
          <w:lang w:eastAsia="en-GB"/>
        </w:rPr>
      </w:pPr>
      <w:r w:rsidRPr="0032190F">
        <w:rPr>
          <w:lang w:eastAsia="en-GB"/>
        </w:rPr>
        <w:t>Station 5 : le panneau entier (vue oblique)</w:t>
      </w:r>
    </w:p>
    <w:p w14:paraId="597FC310" w14:textId="77777777" w:rsidR="00C5167E" w:rsidRPr="0032190F" w:rsidRDefault="00C5167E" w:rsidP="00A22BA6">
      <w:pPr>
        <w:autoSpaceDE w:val="0"/>
        <w:autoSpaceDN w:val="0"/>
        <w:adjustRightInd w:val="0"/>
        <w:jc w:val="both"/>
        <w:rPr>
          <w:szCs w:val="18"/>
          <w:lang w:val="fr-FR" w:eastAsia="en-GB"/>
        </w:rPr>
      </w:pPr>
    </w:p>
    <w:p w14:paraId="156B354D" w14:textId="77777777" w:rsidR="00C5167E" w:rsidRPr="0032190F" w:rsidRDefault="00C5167E" w:rsidP="00A22BA6">
      <w:pPr>
        <w:autoSpaceDE w:val="0"/>
        <w:autoSpaceDN w:val="0"/>
        <w:adjustRightInd w:val="0"/>
        <w:jc w:val="both"/>
        <w:rPr>
          <w:szCs w:val="18"/>
          <w:lang w:val="fr-FR" w:eastAsia="en-GB"/>
        </w:rPr>
      </w:pPr>
      <w:r w:rsidRPr="0032190F">
        <w:rPr>
          <w:szCs w:val="18"/>
          <w:lang w:val="fr-FR" w:eastAsia="en-GB"/>
        </w:rPr>
        <w:lastRenderedPageBreak/>
        <w:t>Cette large fenêtre d’acquisition, levée en 2014, complète</w:t>
      </w:r>
      <w:r w:rsidR="00A22BA6" w:rsidRPr="0032190F">
        <w:rPr>
          <w:szCs w:val="18"/>
          <w:lang w:val="fr-FR" w:eastAsia="en-GB"/>
        </w:rPr>
        <w:t xml:space="preserve">  </w:t>
      </w:r>
      <w:r w:rsidRPr="0032190F">
        <w:rPr>
          <w:szCs w:val="18"/>
          <w:lang w:val="fr-FR" w:eastAsia="en-GB"/>
        </w:rPr>
        <w:t>son homologue datée de 2013. La distance de prise</w:t>
      </w:r>
      <w:r w:rsidR="00A22BA6" w:rsidRPr="0032190F">
        <w:rPr>
          <w:szCs w:val="18"/>
          <w:lang w:val="fr-FR" w:eastAsia="en-GB"/>
        </w:rPr>
        <w:t xml:space="preserve">  </w:t>
      </w:r>
      <w:r w:rsidRPr="0032190F">
        <w:rPr>
          <w:szCs w:val="18"/>
          <w:lang w:val="fr-FR" w:eastAsia="en-GB"/>
        </w:rPr>
        <w:t>de vue étant rapprochée pour saisir plus de détails, la déformation</w:t>
      </w:r>
      <w:r w:rsidR="00A22BA6" w:rsidRPr="0032190F">
        <w:rPr>
          <w:szCs w:val="18"/>
          <w:lang w:val="fr-FR" w:eastAsia="en-GB"/>
        </w:rPr>
        <w:t xml:space="preserve">  </w:t>
      </w:r>
      <w:r w:rsidRPr="0032190F">
        <w:rPr>
          <w:szCs w:val="18"/>
          <w:lang w:val="fr-FR" w:eastAsia="en-GB"/>
        </w:rPr>
        <w:t>par l’objectif en est par conséquent augmentée</w:t>
      </w:r>
      <w:r w:rsidR="00A22BA6" w:rsidRPr="0032190F">
        <w:rPr>
          <w:szCs w:val="18"/>
          <w:lang w:val="fr-FR" w:eastAsia="en-GB"/>
        </w:rPr>
        <w:t xml:space="preserve">  </w:t>
      </w:r>
      <w:r w:rsidRPr="0032190F">
        <w:rPr>
          <w:szCs w:val="18"/>
          <w:lang w:val="fr-FR" w:eastAsia="en-GB"/>
        </w:rPr>
        <w:t>(fig. 28). Le but de cette session étant de préciser la</w:t>
      </w:r>
      <w:r w:rsidR="00A22BA6" w:rsidRPr="0032190F">
        <w:rPr>
          <w:szCs w:val="18"/>
          <w:lang w:val="fr-FR" w:eastAsia="en-GB"/>
        </w:rPr>
        <w:t xml:space="preserve">  </w:t>
      </w:r>
      <w:r w:rsidRPr="0032190F">
        <w:rPr>
          <w:szCs w:val="18"/>
          <w:lang w:val="fr-FR" w:eastAsia="en-GB"/>
        </w:rPr>
        <w:t>nature de l’éventuel « corps » de l’anthropomorphe, les</w:t>
      </w:r>
      <w:r w:rsidR="00A22BA6" w:rsidRPr="0032190F">
        <w:rPr>
          <w:szCs w:val="18"/>
          <w:lang w:val="fr-FR" w:eastAsia="en-GB"/>
        </w:rPr>
        <w:t xml:space="preserve">  </w:t>
      </w:r>
      <w:r w:rsidRPr="0032190F">
        <w:rPr>
          <w:szCs w:val="18"/>
          <w:lang w:val="fr-FR" w:eastAsia="en-GB"/>
        </w:rPr>
        <w:t>contours de la coiffe et de la hache emmanchée n’ont</w:t>
      </w:r>
      <w:r w:rsidR="00A22BA6" w:rsidRPr="0032190F">
        <w:rPr>
          <w:szCs w:val="18"/>
          <w:lang w:val="fr-FR" w:eastAsia="en-GB"/>
        </w:rPr>
        <w:t xml:space="preserve">  </w:t>
      </w:r>
      <w:r w:rsidRPr="0032190F">
        <w:rPr>
          <w:szCs w:val="18"/>
          <w:lang w:val="fr-FR" w:eastAsia="en-GB"/>
        </w:rPr>
        <w:t>pas été vraiment recherchés ; nous l’avons vu, les stations</w:t>
      </w:r>
      <w:r w:rsidR="00A22BA6" w:rsidRPr="0032190F">
        <w:rPr>
          <w:szCs w:val="18"/>
          <w:lang w:val="fr-FR" w:eastAsia="en-GB"/>
        </w:rPr>
        <w:t xml:space="preserve">  </w:t>
      </w:r>
      <w:r w:rsidRPr="0032190F">
        <w:rPr>
          <w:szCs w:val="18"/>
          <w:lang w:val="fr-FR" w:eastAsia="en-GB"/>
        </w:rPr>
        <w:t>3 et 4 ont relativement bien restitué leurs contours.</w:t>
      </w:r>
      <w:r w:rsidR="00A22BA6" w:rsidRPr="0032190F">
        <w:rPr>
          <w:szCs w:val="18"/>
          <w:lang w:val="fr-FR" w:eastAsia="en-GB"/>
        </w:rPr>
        <w:t xml:space="preserve">  </w:t>
      </w:r>
      <w:r w:rsidRPr="0032190F">
        <w:rPr>
          <w:szCs w:val="18"/>
          <w:lang w:val="fr-FR" w:eastAsia="en-GB"/>
        </w:rPr>
        <w:t>Par rapport à la station 1, les témoins du piquetage de</w:t>
      </w:r>
      <w:r w:rsidR="00A22BA6" w:rsidRPr="0032190F">
        <w:rPr>
          <w:szCs w:val="18"/>
          <w:lang w:val="fr-FR" w:eastAsia="en-GB"/>
        </w:rPr>
        <w:t xml:space="preserve">  </w:t>
      </w:r>
      <w:r w:rsidRPr="0032190F">
        <w:rPr>
          <w:szCs w:val="18"/>
          <w:lang w:val="fr-FR" w:eastAsia="en-GB"/>
        </w:rPr>
        <w:t>préparation de la paroi (négatifs d’éclats) ont été mieux</w:t>
      </w:r>
      <w:r w:rsidR="00A22BA6" w:rsidRPr="0032190F">
        <w:rPr>
          <w:szCs w:val="18"/>
          <w:lang w:val="fr-FR" w:eastAsia="en-GB"/>
        </w:rPr>
        <w:t xml:space="preserve">  </w:t>
      </w:r>
      <w:r w:rsidRPr="0032190F">
        <w:rPr>
          <w:szCs w:val="18"/>
          <w:lang w:val="fr-FR" w:eastAsia="en-GB"/>
        </w:rPr>
        <w:t>documentés ; nous avons reproduit les plus évidents et</w:t>
      </w:r>
      <w:r w:rsidR="00A22BA6" w:rsidRPr="0032190F">
        <w:rPr>
          <w:szCs w:val="18"/>
          <w:lang w:val="fr-FR" w:eastAsia="en-GB"/>
        </w:rPr>
        <w:t xml:space="preserve">  </w:t>
      </w:r>
      <w:r w:rsidRPr="0032190F">
        <w:rPr>
          <w:szCs w:val="18"/>
          <w:lang w:val="fr-FR" w:eastAsia="en-GB"/>
        </w:rPr>
        <w:t>les plus certains : ils plaident en faveur d’une attaque</w:t>
      </w:r>
      <w:r w:rsidR="00A22BA6" w:rsidRPr="0032190F">
        <w:rPr>
          <w:szCs w:val="18"/>
          <w:lang w:val="fr-FR" w:eastAsia="en-GB"/>
        </w:rPr>
        <w:t xml:space="preserve">  </w:t>
      </w:r>
      <w:r w:rsidRPr="0032190F">
        <w:rPr>
          <w:szCs w:val="18"/>
          <w:lang w:val="fr-FR" w:eastAsia="en-GB"/>
        </w:rPr>
        <w:t>frontale de la surface, notamment au niveau des ressauts</w:t>
      </w:r>
      <w:r w:rsidR="00A22BA6" w:rsidRPr="0032190F">
        <w:rPr>
          <w:szCs w:val="18"/>
          <w:lang w:val="fr-FR" w:eastAsia="en-GB"/>
        </w:rPr>
        <w:t xml:space="preserve">  </w:t>
      </w:r>
      <w:r w:rsidRPr="0032190F">
        <w:rPr>
          <w:szCs w:val="18"/>
          <w:lang w:val="fr-FR" w:eastAsia="en-GB"/>
        </w:rPr>
        <w:t>dans la roche. Une ligne assez nette de ponctuations, visible</w:t>
      </w:r>
      <w:r w:rsidR="00A22BA6" w:rsidRPr="0032190F">
        <w:rPr>
          <w:szCs w:val="18"/>
          <w:lang w:val="fr-FR" w:eastAsia="en-GB"/>
        </w:rPr>
        <w:t xml:space="preserve">  </w:t>
      </w:r>
      <w:r w:rsidRPr="0032190F">
        <w:rPr>
          <w:szCs w:val="18"/>
          <w:lang w:val="fr-FR" w:eastAsia="en-GB"/>
        </w:rPr>
        <w:t>en partie basse du « corps » représenté, suggère en</w:t>
      </w:r>
      <w:r w:rsidR="00A22BA6" w:rsidRPr="0032190F">
        <w:rPr>
          <w:szCs w:val="18"/>
          <w:lang w:val="fr-FR" w:eastAsia="en-GB"/>
        </w:rPr>
        <w:t xml:space="preserve">  </w:t>
      </w:r>
      <w:r w:rsidRPr="0032190F">
        <w:rPr>
          <w:szCs w:val="18"/>
          <w:lang w:val="fr-FR" w:eastAsia="en-GB"/>
        </w:rPr>
        <w:t>revanche un tracé en creux et non un dressage du grès ;</w:t>
      </w:r>
      <w:r w:rsidR="00A22BA6" w:rsidRPr="0032190F">
        <w:rPr>
          <w:szCs w:val="18"/>
          <w:lang w:val="fr-FR" w:eastAsia="en-GB"/>
        </w:rPr>
        <w:t xml:space="preserve">  </w:t>
      </w:r>
      <w:r w:rsidRPr="0032190F">
        <w:rPr>
          <w:szCs w:val="18"/>
          <w:lang w:val="fr-FR" w:eastAsia="en-GB"/>
        </w:rPr>
        <w:t>mais les deux bords de la gravure n’ont malheureusement</w:t>
      </w:r>
      <w:r w:rsidR="00A22BA6" w:rsidRPr="0032190F">
        <w:rPr>
          <w:szCs w:val="18"/>
          <w:lang w:val="fr-FR" w:eastAsia="en-GB"/>
        </w:rPr>
        <w:t xml:space="preserve">  </w:t>
      </w:r>
      <w:r w:rsidRPr="0032190F">
        <w:rPr>
          <w:szCs w:val="18"/>
          <w:lang w:val="fr-FR" w:eastAsia="en-GB"/>
        </w:rPr>
        <w:t>pas été détectés à cette échelle d’observation.</w:t>
      </w:r>
      <w:r w:rsidR="00A22BA6" w:rsidRPr="0032190F">
        <w:rPr>
          <w:szCs w:val="18"/>
          <w:lang w:val="fr-FR" w:eastAsia="en-GB"/>
        </w:rPr>
        <w:t xml:space="preserve">  </w:t>
      </w:r>
      <w:r w:rsidRPr="0032190F">
        <w:rPr>
          <w:szCs w:val="18"/>
          <w:lang w:val="fr-FR" w:eastAsia="en-GB"/>
        </w:rPr>
        <w:t>Encore une fois les cannelures d’érosion rectilignes,</w:t>
      </w:r>
      <w:r w:rsidR="00A22BA6" w:rsidRPr="0032190F">
        <w:rPr>
          <w:szCs w:val="18"/>
          <w:lang w:val="fr-FR" w:eastAsia="en-GB"/>
        </w:rPr>
        <w:t xml:space="preserve">  </w:t>
      </w:r>
      <w:r w:rsidRPr="0032190F">
        <w:rPr>
          <w:szCs w:val="18"/>
          <w:lang w:val="fr-FR" w:eastAsia="en-GB"/>
        </w:rPr>
        <w:t>en provenance du sommet et descendues quasiment</w:t>
      </w:r>
      <w:r w:rsidR="00A22BA6" w:rsidRPr="0032190F">
        <w:rPr>
          <w:szCs w:val="18"/>
          <w:lang w:val="fr-FR" w:eastAsia="en-GB"/>
        </w:rPr>
        <w:t xml:space="preserve">  </w:t>
      </w:r>
      <w:r w:rsidRPr="0032190F">
        <w:rPr>
          <w:szCs w:val="18"/>
          <w:lang w:val="fr-FR" w:eastAsia="en-GB"/>
        </w:rPr>
        <w:t>jusqu’à la base du monolithe, ont gêné la lecture des</w:t>
      </w:r>
      <w:r w:rsidR="00A22BA6" w:rsidRPr="0032190F">
        <w:rPr>
          <w:szCs w:val="18"/>
          <w:lang w:val="fr-FR" w:eastAsia="en-GB"/>
        </w:rPr>
        <w:t xml:space="preserve">  </w:t>
      </w:r>
      <w:r w:rsidRPr="0032190F">
        <w:rPr>
          <w:szCs w:val="18"/>
          <w:lang w:val="fr-FR" w:eastAsia="en-GB"/>
        </w:rPr>
        <w:t>enlèvements anthropiques d’ailleurs tout aussi météorisés.</w:t>
      </w:r>
      <w:r w:rsidR="00A22BA6" w:rsidRPr="0032190F">
        <w:rPr>
          <w:szCs w:val="18"/>
          <w:lang w:val="fr-FR" w:eastAsia="en-GB"/>
        </w:rPr>
        <w:t xml:space="preserve">  </w:t>
      </w:r>
      <w:r w:rsidRPr="0032190F">
        <w:rPr>
          <w:szCs w:val="18"/>
          <w:lang w:val="fr-FR" w:eastAsia="en-GB"/>
        </w:rPr>
        <w:t>En sorte que nous avons dû limiter l’interprétation</w:t>
      </w:r>
      <w:r w:rsidR="00A22BA6" w:rsidRPr="0032190F">
        <w:rPr>
          <w:szCs w:val="18"/>
          <w:lang w:val="fr-FR" w:eastAsia="en-GB"/>
        </w:rPr>
        <w:t xml:space="preserve">  </w:t>
      </w:r>
      <w:r w:rsidRPr="0032190F">
        <w:rPr>
          <w:szCs w:val="18"/>
          <w:lang w:val="fr-FR" w:eastAsia="en-GB"/>
        </w:rPr>
        <w:t>des tracés. D’autres possibilités de restitution de lignes</w:t>
      </w:r>
      <w:r w:rsidR="00A22BA6" w:rsidRPr="0032190F">
        <w:rPr>
          <w:szCs w:val="18"/>
          <w:lang w:val="fr-FR" w:eastAsia="en-GB"/>
        </w:rPr>
        <w:t xml:space="preserve">  </w:t>
      </w:r>
      <w:r w:rsidRPr="0032190F">
        <w:rPr>
          <w:szCs w:val="18"/>
          <w:lang w:val="fr-FR" w:eastAsia="en-GB"/>
        </w:rPr>
        <w:t>étaient possibles, mais nous avons préféré en rester là,</w:t>
      </w:r>
      <w:r w:rsidR="00A22BA6" w:rsidRPr="0032190F">
        <w:rPr>
          <w:szCs w:val="18"/>
          <w:lang w:val="fr-FR" w:eastAsia="en-GB"/>
        </w:rPr>
        <w:t xml:space="preserve">  </w:t>
      </w:r>
      <w:r w:rsidRPr="0032190F">
        <w:rPr>
          <w:szCs w:val="18"/>
          <w:lang w:val="fr-FR" w:eastAsia="en-GB"/>
        </w:rPr>
        <w:t>en attendant un enregistrement poussé par fenêtres</w:t>
      </w:r>
      <w:r w:rsidR="00A22BA6" w:rsidRPr="0032190F">
        <w:rPr>
          <w:szCs w:val="18"/>
          <w:lang w:val="fr-FR" w:eastAsia="en-GB"/>
        </w:rPr>
        <w:t xml:space="preserve">  </w:t>
      </w:r>
      <w:r w:rsidRPr="0032190F">
        <w:rPr>
          <w:szCs w:val="18"/>
          <w:lang w:val="fr-FR" w:eastAsia="en-GB"/>
        </w:rPr>
        <w:t>moins larges, autrement dit un travail de longue haleine…</w:t>
      </w:r>
      <w:r w:rsidR="00A22BA6" w:rsidRPr="0032190F">
        <w:rPr>
          <w:szCs w:val="18"/>
          <w:lang w:val="fr-FR" w:eastAsia="en-GB"/>
        </w:rPr>
        <w:t xml:space="preserve">  </w:t>
      </w:r>
      <w:r w:rsidRPr="0032190F">
        <w:rPr>
          <w:szCs w:val="18"/>
          <w:lang w:val="fr-FR" w:eastAsia="en-GB"/>
        </w:rPr>
        <w:t>Les enlèvements retenus seront ici encore décrits et</w:t>
      </w:r>
      <w:r w:rsidR="00A22BA6" w:rsidRPr="0032190F">
        <w:rPr>
          <w:szCs w:val="18"/>
          <w:lang w:val="fr-FR" w:eastAsia="en-GB"/>
        </w:rPr>
        <w:t xml:space="preserve">  </w:t>
      </w:r>
      <w:r w:rsidRPr="0032190F">
        <w:rPr>
          <w:szCs w:val="18"/>
          <w:lang w:val="fr-FR" w:eastAsia="en-GB"/>
        </w:rPr>
        <w:t>nommés depuis le haut du panneau (fig. 28).</w:t>
      </w:r>
      <w:r w:rsidR="00A22BA6" w:rsidRPr="0032190F">
        <w:rPr>
          <w:szCs w:val="18"/>
          <w:lang w:val="fr-FR" w:eastAsia="en-GB"/>
        </w:rPr>
        <w:t xml:space="preserve">  </w:t>
      </w:r>
      <w:r w:rsidRPr="0032190F">
        <w:rPr>
          <w:szCs w:val="18"/>
          <w:lang w:val="fr-FR" w:eastAsia="en-GB"/>
        </w:rPr>
        <w:t>A- Le motif de la « coiffe » est ici reconnu à travers neuf tracés</w:t>
      </w:r>
      <w:r w:rsidR="00A22BA6" w:rsidRPr="0032190F">
        <w:rPr>
          <w:szCs w:val="18"/>
          <w:lang w:val="fr-FR" w:eastAsia="en-GB"/>
        </w:rPr>
        <w:t xml:space="preserve">  </w:t>
      </w:r>
      <w:r w:rsidRPr="0032190F">
        <w:rPr>
          <w:szCs w:val="18"/>
          <w:lang w:val="fr-FR" w:eastAsia="en-GB"/>
        </w:rPr>
        <w:t>rectilignes et divergents, venant jusqu’à toucher le bord supérieur</w:t>
      </w:r>
      <w:r w:rsidR="00A22BA6" w:rsidRPr="0032190F">
        <w:rPr>
          <w:szCs w:val="18"/>
          <w:lang w:val="fr-FR" w:eastAsia="en-GB"/>
        </w:rPr>
        <w:t xml:space="preserve">  </w:t>
      </w:r>
      <w:r w:rsidRPr="0032190F">
        <w:rPr>
          <w:szCs w:val="18"/>
          <w:lang w:val="fr-FR" w:eastAsia="en-GB"/>
        </w:rPr>
        <w:t>gauche de la face gravée (en faisant face au rocher).</w:t>
      </w:r>
      <w:r w:rsidR="00A22BA6" w:rsidRPr="0032190F">
        <w:rPr>
          <w:szCs w:val="18"/>
          <w:lang w:val="fr-FR" w:eastAsia="en-GB"/>
        </w:rPr>
        <w:t xml:space="preserve">  </w:t>
      </w:r>
      <w:r w:rsidRPr="0032190F">
        <w:rPr>
          <w:szCs w:val="18"/>
          <w:lang w:val="fr-FR" w:eastAsia="en-GB"/>
        </w:rPr>
        <w:t>B- Cette ligne horizontale dégage l’arête frontale et s’établit</w:t>
      </w:r>
      <w:r w:rsidR="00A22BA6" w:rsidRPr="0032190F">
        <w:rPr>
          <w:szCs w:val="18"/>
          <w:lang w:val="fr-FR" w:eastAsia="en-GB"/>
        </w:rPr>
        <w:t xml:space="preserve">  </w:t>
      </w:r>
      <w:r w:rsidRPr="0032190F">
        <w:rPr>
          <w:szCs w:val="18"/>
          <w:lang w:val="fr-FR" w:eastAsia="en-GB"/>
        </w:rPr>
        <w:t>dans le prolongement de D et O.</w:t>
      </w:r>
      <w:r w:rsidR="00A22BA6" w:rsidRPr="0032190F">
        <w:rPr>
          <w:szCs w:val="18"/>
          <w:lang w:val="fr-FR" w:eastAsia="en-GB"/>
        </w:rPr>
        <w:t xml:space="preserve">  </w:t>
      </w:r>
      <w:r w:rsidRPr="0032190F">
        <w:rPr>
          <w:szCs w:val="18"/>
          <w:lang w:val="fr-FR" w:eastAsia="en-GB"/>
        </w:rPr>
        <w:t>C- Ce motif en V est antérieur au motif O qui l’entoure</w:t>
      </w:r>
      <w:r w:rsidR="00A22BA6" w:rsidRPr="0032190F">
        <w:rPr>
          <w:szCs w:val="18"/>
          <w:lang w:val="fr-FR" w:eastAsia="en-GB"/>
        </w:rPr>
        <w:t xml:space="preserve">  </w:t>
      </w:r>
      <w:r w:rsidRPr="0032190F">
        <w:rPr>
          <w:szCs w:val="18"/>
          <w:lang w:val="fr-FR" w:eastAsia="en-GB"/>
        </w:rPr>
        <w:t>vers le bas.</w:t>
      </w:r>
      <w:r w:rsidR="00A22BA6" w:rsidRPr="0032190F">
        <w:rPr>
          <w:szCs w:val="18"/>
          <w:lang w:val="fr-FR" w:eastAsia="en-GB"/>
        </w:rPr>
        <w:t xml:space="preserve">  </w:t>
      </w:r>
      <w:r w:rsidRPr="0032190F">
        <w:rPr>
          <w:szCs w:val="18"/>
          <w:lang w:val="fr-FR" w:eastAsia="en-GB"/>
        </w:rPr>
        <w:t>D- Plusieurs lignes sont ici rassemblées sous une même</w:t>
      </w:r>
      <w:r w:rsidR="00A22BA6" w:rsidRPr="0032190F">
        <w:rPr>
          <w:szCs w:val="18"/>
          <w:lang w:val="fr-FR" w:eastAsia="en-GB"/>
        </w:rPr>
        <w:t xml:space="preserve">  </w:t>
      </w:r>
      <w:r w:rsidRPr="0032190F">
        <w:rPr>
          <w:szCs w:val="18"/>
          <w:lang w:val="fr-FR" w:eastAsia="en-GB"/>
        </w:rPr>
        <w:t>dénomination, n’ayant pu les dissocier.</w:t>
      </w:r>
      <w:r w:rsidR="00A22BA6" w:rsidRPr="0032190F">
        <w:rPr>
          <w:szCs w:val="18"/>
          <w:lang w:val="fr-FR" w:eastAsia="en-GB"/>
        </w:rPr>
        <w:t xml:space="preserve">  </w:t>
      </w:r>
      <w:r w:rsidRPr="0032190F">
        <w:rPr>
          <w:szCs w:val="18"/>
          <w:lang w:val="fr-FR" w:eastAsia="en-GB"/>
        </w:rPr>
        <w:t>E- Le tracé E a été suivi sans interruption sur les deux côtés</w:t>
      </w:r>
      <w:r w:rsidR="00A22BA6" w:rsidRPr="0032190F">
        <w:rPr>
          <w:szCs w:val="18"/>
          <w:lang w:val="fr-FR" w:eastAsia="en-GB"/>
        </w:rPr>
        <w:t xml:space="preserve">  </w:t>
      </w:r>
      <w:r w:rsidRPr="0032190F">
        <w:rPr>
          <w:szCs w:val="18"/>
          <w:lang w:val="fr-FR" w:eastAsia="en-GB"/>
        </w:rPr>
        <w:t>du « torse » de l’anthropomorphe. Nous avons dissocié</w:t>
      </w:r>
      <w:r w:rsidR="00A22BA6" w:rsidRPr="0032190F">
        <w:rPr>
          <w:szCs w:val="18"/>
          <w:lang w:val="fr-FR" w:eastAsia="en-GB"/>
        </w:rPr>
        <w:t xml:space="preserve">  </w:t>
      </w:r>
      <w:r w:rsidRPr="0032190F">
        <w:rPr>
          <w:szCs w:val="18"/>
          <w:lang w:val="fr-FR" w:eastAsia="en-GB"/>
        </w:rPr>
        <w:t>E1 (vertical) de E2 (horizontal), faute de pouvoir mieux</w:t>
      </w:r>
      <w:r w:rsidR="00A22BA6" w:rsidRPr="0032190F">
        <w:rPr>
          <w:szCs w:val="18"/>
          <w:lang w:val="fr-FR" w:eastAsia="en-GB"/>
        </w:rPr>
        <w:t xml:space="preserve">  </w:t>
      </w:r>
      <w:r w:rsidRPr="0032190F">
        <w:rPr>
          <w:szCs w:val="18"/>
          <w:lang w:val="fr-FR" w:eastAsia="en-GB"/>
        </w:rPr>
        <w:t>conclure sur une éventuelle relation d’antéro-postériorité</w:t>
      </w:r>
      <w:r w:rsidR="00A22BA6" w:rsidRPr="0032190F">
        <w:rPr>
          <w:szCs w:val="18"/>
          <w:lang w:val="fr-FR" w:eastAsia="en-GB"/>
        </w:rPr>
        <w:t xml:space="preserve">  </w:t>
      </w:r>
      <w:r w:rsidRPr="0032190F">
        <w:rPr>
          <w:szCs w:val="18"/>
          <w:lang w:val="fr-FR" w:eastAsia="en-GB"/>
        </w:rPr>
        <w:t>à l’angle droit du motif.</w:t>
      </w:r>
      <w:r w:rsidR="00A22BA6" w:rsidRPr="0032190F">
        <w:rPr>
          <w:szCs w:val="18"/>
          <w:lang w:val="fr-FR" w:eastAsia="en-GB"/>
        </w:rPr>
        <w:t xml:space="preserve">  </w:t>
      </w:r>
      <w:r w:rsidRPr="0032190F">
        <w:rPr>
          <w:szCs w:val="18"/>
          <w:lang w:val="fr-FR" w:eastAsia="en-GB"/>
        </w:rPr>
        <w:t>F- Ce segment est dégagé du précédent tracé, mais</w:t>
      </w:r>
      <w:r w:rsidR="00A22BA6" w:rsidRPr="0032190F">
        <w:rPr>
          <w:szCs w:val="18"/>
          <w:lang w:val="fr-FR" w:eastAsia="en-GB"/>
        </w:rPr>
        <w:t xml:space="preserve">  </w:t>
      </w:r>
      <w:r w:rsidRPr="0032190F">
        <w:rPr>
          <w:szCs w:val="18"/>
          <w:lang w:val="fr-FR" w:eastAsia="en-GB"/>
        </w:rPr>
        <w:t>s’arrête sur une large fissure dans la roche et n’a pu</w:t>
      </w:r>
      <w:r w:rsidR="00A22BA6" w:rsidRPr="0032190F">
        <w:rPr>
          <w:szCs w:val="18"/>
          <w:lang w:val="fr-FR" w:eastAsia="en-GB"/>
        </w:rPr>
        <w:t xml:space="preserve">  </w:t>
      </w:r>
      <w:r w:rsidRPr="0032190F">
        <w:rPr>
          <w:szCs w:val="18"/>
          <w:lang w:val="fr-FR" w:eastAsia="en-GB"/>
        </w:rPr>
        <w:t>être suivi.</w:t>
      </w:r>
      <w:r w:rsidR="00A22BA6" w:rsidRPr="0032190F">
        <w:rPr>
          <w:szCs w:val="18"/>
          <w:lang w:val="fr-FR" w:eastAsia="en-GB"/>
        </w:rPr>
        <w:t xml:space="preserve">  </w:t>
      </w:r>
      <w:r w:rsidRPr="0032190F">
        <w:rPr>
          <w:szCs w:val="18"/>
          <w:lang w:val="fr-FR" w:eastAsia="en-GB"/>
        </w:rPr>
        <w:t>G- Le même défaut de reconnaissance affecte ce signe</w:t>
      </w:r>
      <w:r w:rsidR="00A22BA6" w:rsidRPr="0032190F">
        <w:rPr>
          <w:szCs w:val="18"/>
          <w:lang w:val="fr-FR" w:eastAsia="en-GB"/>
        </w:rPr>
        <w:t xml:space="preserve">  </w:t>
      </w:r>
      <w:r w:rsidRPr="0032190F">
        <w:rPr>
          <w:szCs w:val="18"/>
          <w:lang w:val="fr-FR" w:eastAsia="en-GB"/>
        </w:rPr>
        <w:t>oblique venant mourir sur la précédente fissure.</w:t>
      </w:r>
      <w:r w:rsidR="00A22BA6" w:rsidRPr="0032190F">
        <w:rPr>
          <w:szCs w:val="18"/>
          <w:lang w:val="fr-FR" w:eastAsia="en-GB"/>
        </w:rPr>
        <w:t xml:space="preserve">  </w:t>
      </w:r>
      <w:r w:rsidRPr="0032190F">
        <w:rPr>
          <w:szCs w:val="18"/>
          <w:lang w:val="fr-FR" w:eastAsia="en-GB"/>
        </w:rPr>
        <w:t>H- Ce large tracé dirigé vers le bas est postérieur à G.</w:t>
      </w:r>
      <w:r w:rsidR="00A22BA6" w:rsidRPr="0032190F">
        <w:rPr>
          <w:szCs w:val="18"/>
          <w:lang w:val="fr-FR" w:eastAsia="en-GB"/>
        </w:rPr>
        <w:t xml:space="preserve">  </w:t>
      </w:r>
      <w:r w:rsidRPr="0032190F">
        <w:rPr>
          <w:szCs w:val="18"/>
          <w:lang w:val="fr-FR" w:eastAsia="en-GB"/>
        </w:rPr>
        <w:t>I- Egalement postérieur à G, ce segment de longueur</w:t>
      </w:r>
      <w:r w:rsidR="00A22BA6" w:rsidRPr="0032190F">
        <w:rPr>
          <w:szCs w:val="18"/>
          <w:lang w:val="fr-FR" w:eastAsia="en-GB"/>
        </w:rPr>
        <w:t xml:space="preserve">  </w:t>
      </w:r>
      <w:r w:rsidRPr="0032190F">
        <w:rPr>
          <w:szCs w:val="18"/>
          <w:lang w:val="fr-FR" w:eastAsia="en-GB"/>
        </w:rPr>
        <w:t>équivalente à H est interrompu par une desquamation ou</w:t>
      </w:r>
      <w:r w:rsidR="00A22BA6" w:rsidRPr="0032190F">
        <w:rPr>
          <w:szCs w:val="18"/>
          <w:lang w:val="fr-FR" w:eastAsia="en-GB"/>
        </w:rPr>
        <w:t xml:space="preserve">  </w:t>
      </w:r>
      <w:r w:rsidRPr="0032190F">
        <w:rPr>
          <w:szCs w:val="18"/>
          <w:lang w:val="fr-FR" w:eastAsia="en-GB"/>
        </w:rPr>
        <w:t>une altération dans le grès. Il s’appuie sur le point d’inflexion</w:t>
      </w:r>
      <w:r w:rsidR="00A22BA6" w:rsidRPr="0032190F">
        <w:rPr>
          <w:szCs w:val="18"/>
          <w:lang w:val="fr-FR" w:eastAsia="en-GB"/>
        </w:rPr>
        <w:t xml:space="preserve">  </w:t>
      </w:r>
      <w:r w:rsidRPr="0032190F">
        <w:rPr>
          <w:szCs w:val="18"/>
          <w:lang w:val="fr-FR" w:eastAsia="en-GB"/>
        </w:rPr>
        <w:t>marquant G.</w:t>
      </w:r>
      <w:r w:rsidR="00A22BA6" w:rsidRPr="0032190F">
        <w:rPr>
          <w:szCs w:val="18"/>
          <w:lang w:val="fr-FR" w:eastAsia="en-GB"/>
        </w:rPr>
        <w:t xml:space="preserve">  </w:t>
      </w:r>
      <w:r w:rsidRPr="0032190F">
        <w:rPr>
          <w:szCs w:val="18"/>
          <w:lang w:val="fr-FR" w:eastAsia="en-GB"/>
        </w:rPr>
        <w:t>J- Ce signe semble être un équivalent graphique à H.</w:t>
      </w:r>
      <w:r w:rsidR="00A22BA6" w:rsidRPr="0032190F">
        <w:rPr>
          <w:szCs w:val="18"/>
          <w:lang w:val="fr-FR" w:eastAsia="en-GB"/>
        </w:rPr>
        <w:t xml:space="preserve">  </w:t>
      </w:r>
      <w:r w:rsidRPr="0032190F">
        <w:rPr>
          <w:szCs w:val="18"/>
          <w:lang w:val="fr-FR" w:eastAsia="en-GB"/>
        </w:rPr>
        <w:t>Parallèlement à J et sur la gauche, une ligne en creux</w:t>
      </w:r>
      <w:r w:rsidR="00A22BA6" w:rsidRPr="0032190F">
        <w:rPr>
          <w:szCs w:val="18"/>
          <w:lang w:val="fr-FR" w:eastAsia="en-GB"/>
        </w:rPr>
        <w:t xml:space="preserve">  </w:t>
      </w:r>
      <w:r w:rsidRPr="0032190F">
        <w:rPr>
          <w:szCs w:val="18"/>
          <w:lang w:val="fr-FR" w:eastAsia="en-GB"/>
        </w:rPr>
        <w:t>est interprétée comme une cannelure d’érosion, mais</w:t>
      </w:r>
      <w:r w:rsidR="00A22BA6" w:rsidRPr="0032190F">
        <w:rPr>
          <w:szCs w:val="18"/>
          <w:lang w:val="fr-FR" w:eastAsia="en-GB"/>
        </w:rPr>
        <w:t xml:space="preserve">  </w:t>
      </w:r>
      <w:r w:rsidRPr="0032190F">
        <w:rPr>
          <w:szCs w:val="18"/>
          <w:lang w:val="fr-FR" w:eastAsia="en-GB"/>
        </w:rPr>
        <w:t>un plausible prolongement de N, que semble indiquer la</w:t>
      </w:r>
      <w:r w:rsidR="00A22BA6" w:rsidRPr="0032190F">
        <w:rPr>
          <w:szCs w:val="18"/>
          <w:lang w:val="fr-FR" w:eastAsia="en-GB"/>
        </w:rPr>
        <w:t xml:space="preserve">  </w:t>
      </w:r>
      <w:r w:rsidRPr="0032190F">
        <w:rPr>
          <w:szCs w:val="18"/>
          <w:lang w:val="fr-FR" w:eastAsia="en-GB"/>
        </w:rPr>
        <w:t>synthèse graphique, restera une possibilité à vérifier pour</w:t>
      </w:r>
      <w:r w:rsidR="00A22BA6" w:rsidRPr="0032190F">
        <w:rPr>
          <w:szCs w:val="18"/>
          <w:lang w:val="fr-FR" w:eastAsia="en-GB"/>
        </w:rPr>
        <w:t xml:space="preserve">  </w:t>
      </w:r>
      <w:r w:rsidRPr="0032190F">
        <w:rPr>
          <w:szCs w:val="18"/>
          <w:lang w:val="fr-FR" w:eastAsia="en-GB"/>
        </w:rPr>
        <w:t>tout travail détaillé sur la paroi.</w:t>
      </w:r>
      <w:r w:rsidR="00A22BA6" w:rsidRPr="0032190F">
        <w:rPr>
          <w:szCs w:val="18"/>
          <w:lang w:val="fr-FR" w:eastAsia="en-GB"/>
        </w:rPr>
        <w:t xml:space="preserve">  </w:t>
      </w:r>
      <w:r w:rsidRPr="0032190F">
        <w:rPr>
          <w:szCs w:val="18"/>
          <w:lang w:val="fr-FR" w:eastAsia="en-GB"/>
        </w:rPr>
        <w:t>K et L- Un doute plane ici aussi sur la nature de ces deux</w:t>
      </w:r>
      <w:r w:rsidR="00A22BA6" w:rsidRPr="0032190F">
        <w:rPr>
          <w:szCs w:val="18"/>
          <w:lang w:val="fr-FR" w:eastAsia="en-GB"/>
        </w:rPr>
        <w:t xml:space="preserve">  </w:t>
      </w:r>
      <w:r w:rsidRPr="0032190F">
        <w:rPr>
          <w:szCs w:val="18"/>
          <w:lang w:val="fr-FR" w:eastAsia="en-GB"/>
        </w:rPr>
        <w:t>signes qui, s’ils semblent bien suivis en partie gauche,</w:t>
      </w:r>
      <w:r w:rsidR="00A22BA6" w:rsidRPr="0032190F">
        <w:rPr>
          <w:szCs w:val="18"/>
          <w:lang w:val="fr-FR" w:eastAsia="en-GB"/>
        </w:rPr>
        <w:t xml:space="preserve">  </w:t>
      </w:r>
      <w:r w:rsidRPr="0032190F">
        <w:rPr>
          <w:szCs w:val="18"/>
          <w:lang w:val="fr-FR" w:eastAsia="en-GB"/>
        </w:rPr>
        <w:t>sont au contraire désintégrés en partie droite. Une forme</w:t>
      </w:r>
      <w:r w:rsidR="00A22BA6" w:rsidRPr="0032190F">
        <w:rPr>
          <w:szCs w:val="18"/>
          <w:lang w:val="fr-FR" w:eastAsia="en-GB"/>
        </w:rPr>
        <w:t xml:space="preserve">  </w:t>
      </w:r>
      <w:r w:rsidRPr="0032190F">
        <w:rPr>
          <w:szCs w:val="18"/>
          <w:lang w:val="fr-FR" w:eastAsia="en-GB"/>
        </w:rPr>
        <w:t>curviligne en « croissant », ouvert sur le haut, est une</w:t>
      </w:r>
      <w:r w:rsidR="00A22BA6" w:rsidRPr="0032190F">
        <w:rPr>
          <w:szCs w:val="18"/>
          <w:lang w:val="fr-FR" w:eastAsia="en-GB"/>
        </w:rPr>
        <w:t xml:space="preserve">  </w:t>
      </w:r>
      <w:r w:rsidRPr="0032190F">
        <w:rPr>
          <w:szCs w:val="18"/>
          <w:lang w:val="fr-FR" w:eastAsia="en-GB"/>
        </w:rPr>
        <w:t xml:space="preserve">possibilité d’interprétation, </w:t>
      </w:r>
      <w:r w:rsidRPr="0032190F">
        <w:rPr>
          <w:i/>
          <w:iCs/>
          <w:szCs w:val="18"/>
          <w:lang w:val="fr-FR" w:eastAsia="en-GB"/>
        </w:rPr>
        <w:t xml:space="preserve">a fortiori </w:t>
      </w:r>
      <w:r w:rsidRPr="0032190F">
        <w:rPr>
          <w:szCs w:val="18"/>
          <w:lang w:val="fr-FR" w:eastAsia="en-GB"/>
        </w:rPr>
        <w:t>quand un rapprochement</w:t>
      </w:r>
      <w:r w:rsidR="00A22BA6" w:rsidRPr="0032190F">
        <w:rPr>
          <w:szCs w:val="18"/>
          <w:lang w:val="fr-FR" w:eastAsia="en-GB"/>
        </w:rPr>
        <w:t xml:space="preserve">  </w:t>
      </w:r>
      <w:r w:rsidRPr="0032190F">
        <w:rPr>
          <w:szCs w:val="18"/>
          <w:lang w:val="fr-FR" w:eastAsia="en-GB"/>
        </w:rPr>
        <w:t>est envisagé avec la composition de Vallée aux</w:t>
      </w:r>
      <w:r w:rsidR="00A22BA6" w:rsidRPr="0032190F">
        <w:rPr>
          <w:szCs w:val="18"/>
          <w:lang w:val="fr-FR" w:eastAsia="en-GB"/>
        </w:rPr>
        <w:t xml:space="preserve">  </w:t>
      </w:r>
      <w:r w:rsidRPr="0032190F">
        <w:rPr>
          <w:szCs w:val="18"/>
          <w:lang w:val="fr-FR" w:eastAsia="en-GB"/>
        </w:rPr>
        <w:t>Noirs 6, en lieu et place d’un bateau.</w:t>
      </w:r>
      <w:r w:rsidR="00A22BA6" w:rsidRPr="0032190F">
        <w:rPr>
          <w:szCs w:val="18"/>
          <w:lang w:val="fr-FR" w:eastAsia="en-GB"/>
        </w:rPr>
        <w:t xml:space="preserve">  </w:t>
      </w:r>
      <w:r w:rsidRPr="0032190F">
        <w:rPr>
          <w:szCs w:val="18"/>
          <w:lang w:val="fr-FR" w:eastAsia="en-GB"/>
        </w:rPr>
        <w:t>M- Un seul contour a été recherché pour désigner le motif</w:t>
      </w:r>
      <w:r w:rsidR="00A22BA6" w:rsidRPr="0032190F">
        <w:rPr>
          <w:szCs w:val="18"/>
          <w:lang w:val="fr-FR" w:eastAsia="en-GB"/>
        </w:rPr>
        <w:t xml:space="preserve">  </w:t>
      </w:r>
      <w:r w:rsidRPr="0032190F">
        <w:rPr>
          <w:szCs w:val="18"/>
          <w:lang w:val="fr-FR" w:eastAsia="en-GB"/>
        </w:rPr>
        <w:t>de la hache emmanchée et les signes accrochés à sa</w:t>
      </w:r>
      <w:r w:rsidR="00A22BA6" w:rsidRPr="0032190F">
        <w:rPr>
          <w:szCs w:val="18"/>
          <w:lang w:val="fr-FR" w:eastAsia="en-GB"/>
        </w:rPr>
        <w:t xml:space="preserve">  </w:t>
      </w:r>
      <w:r w:rsidRPr="0032190F">
        <w:rPr>
          <w:szCs w:val="18"/>
          <w:lang w:val="fr-FR" w:eastAsia="en-GB"/>
        </w:rPr>
        <w:t>base n’ont pas été détectés. Il est néanmoins vérifié que</w:t>
      </w:r>
      <w:r w:rsidR="00A22BA6" w:rsidRPr="0032190F">
        <w:rPr>
          <w:szCs w:val="18"/>
          <w:lang w:val="fr-FR" w:eastAsia="en-GB"/>
        </w:rPr>
        <w:t xml:space="preserve">  </w:t>
      </w:r>
      <w:r w:rsidRPr="0032190F">
        <w:rPr>
          <w:szCs w:val="18"/>
          <w:lang w:val="fr-FR" w:eastAsia="en-GB"/>
        </w:rPr>
        <w:t>les enlèvements autour de la lame polie recoupent bien</w:t>
      </w:r>
      <w:r w:rsidR="00A22BA6" w:rsidRPr="0032190F">
        <w:rPr>
          <w:szCs w:val="18"/>
          <w:lang w:val="fr-FR" w:eastAsia="en-GB"/>
        </w:rPr>
        <w:t xml:space="preserve">  </w:t>
      </w:r>
      <w:r w:rsidRPr="0032190F">
        <w:rPr>
          <w:szCs w:val="18"/>
          <w:lang w:val="fr-FR" w:eastAsia="en-GB"/>
        </w:rPr>
        <w:t>les tracés verticaux N et O.</w:t>
      </w:r>
      <w:r w:rsidR="00A22BA6" w:rsidRPr="0032190F">
        <w:rPr>
          <w:szCs w:val="18"/>
          <w:lang w:val="fr-FR" w:eastAsia="en-GB"/>
        </w:rPr>
        <w:t xml:space="preserve">  </w:t>
      </w:r>
      <w:r w:rsidRPr="0032190F">
        <w:rPr>
          <w:szCs w:val="18"/>
          <w:lang w:val="fr-FR" w:eastAsia="en-GB"/>
        </w:rPr>
        <w:t>N- Il n’est pas douteux que ce tracé profond a également</w:t>
      </w:r>
      <w:r w:rsidR="00A22BA6" w:rsidRPr="0032190F">
        <w:rPr>
          <w:szCs w:val="18"/>
          <w:lang w:val="fr-FR" w:eastAsia="en-GB"/>
        </w:rPr>
        <w:t xml:space="preserve">  </w:t>
      </w:r>
      <w:r w:rsidRPr="0032190F">
        <w:rPr>
          <w:szCs w:val="18"/>
          <w:lang w:val="fr-FR" w:eastAsia="en-GB"/>
        </w:rPr>
        <w:t>facilité la circulation de l’eau depuis des millénaires,</w:t>
      </w:r>
      <w:r w:rsidR="00A22BA6" w:rsidRPr="0032190F">
        <w:rPr>
          <w:szCs w:val="18"/>
          <w:lang w:val="fr-FR" w:eastAsia="en-GB"/>
        </w:rPr>
        <w:t xml:space="preserve">  </w:t>
      </w:r>
      <w:r w:rsidRPr="0032190F">
        <w:rPr>
          <w:szCs w:val="18"/>
          <w:lang w:val="fr-FR" w:eastAsia="en-GB"/>
        </w:rPr>
        <w:t xml:space="preserve">accentuant </w:t>
      </w:r>
      <w:r w:rsidRPr="0032190F">
        <w:rPr>
          <w:i/>
          <w:iCs/>
          <w:szCs w:val="18"/>
          <w:lang w:val="fr-FR" w:eastAsia="en-GB"/>
        </w:rPr>
        <w:t>de fact</w:t>
      </w:r>
      <w:r w:rsidRPr="0032190F">
        <w:rPr>
          <w:szCs w:val="18"/>
          <w:lang w:val="fr-FR" w:eastAsia="en-GB"/>
        </w:rPr>
        <w:t>o la confusion avec une cannelure naturelle</w:t>
      </w:r>
      <w:r w:rsidR="00A22BA6" w:rsidRPr="0032190F">
        <w:rPr>
          <w:szCs w:val="18"/>
          <w:lang w:val="fr-FR" w:eastAsia="en-GB"/>
        </w:rPr>
        <w:t xml:space="preserve">  </w:t>
      </w:r>
      <w:r w:rsidRPr="0032190F">
        <w:rPr>
          <w:szCs w:val="18"/>
          <w:lang w:val="fr-FR" w:eastAsia="en-GB"/>
        </w:rPr>
        <w:t>due à la météorisation. L’angle supérieur de N</w:t>
      </w:r>
      <w:r w:rsidR="00A22BA6" w:rsidRPr="0032190F">
        <w:rPr>
          <w:szCs w:val="18"/>
          <w:lang w:val="fr-FR" w:eastAsia="en-GB"/>
        </w:rPr>
        <w:t xml:space="preserve">  </w:t>
      </w:r>
      <w:r w:rsidRPr="0032190F">
        <w:rPr>
          <w:szCs w:val="18"/>
          <w:lang w:val="fr-FR" w:eastAsia="en-GB"/>
        </w:rPr>
        <w:t>est mal suivi.</w:t>
      </w:r>
      <w:r w:rsidR="00A22BA6" w:rsidRPr="0032190F">
        <w:rPr>
          <w:szCs w:val="18"/>
          <w:lang w:val="fr-FR" w:eastAsia="en-GB"/>
        </w:rPr>
        <w:t xml:space="preserve">  </w:t>
      </w:r>
      <w:r w:rsidRPr="0032190F">
        <w:rPr>
          <w:szCs w:val="18"/>
          <w:lang w:val="fr-FR" w:eastAsia="en-GB"/>
        </w:rPr>
        <w:t>O- Le signe semble être un équivalent symétrique à D.</w:t>
      </w:r>
      <w:r w:rsidR="00A22BA6" w:rsidRPr="0032190F">
        <w:rPr>
          <w:szCs w:val="18"/>
          <w:lang w:val="fr-FR" w:eastAsia="en-GB"/>
        </w:rPr>
        <w:t xml:space="preserve">  </w:t>
      </w:r>
      <w:r w:rsidRPr="0032190F">
        <w:rPr>
          <w:szCs w:val="18"/>
          <w:lang w:val="fr-FR" w:eastAsia="en-GB"/>
        </w:rPr>
        <w:t>P- Ce tracé courbe, distingué du « visage » tout en lui</w:t>
      </w:r>
      <w:r w:rsidR="00A22BA6" w:rsidRPr="0032190F">
        <w:rPr>
          <w:szCs w:val="18"/>
          <w:lang w:val="fr-FR" w:eastAsia="en-GB"/>
        </w:rPr>
        <w:t xml:space="preserve">  </w:t>
      </w:r>
      <w:r w:rsidRPr="0032190F">
        <w:rPr>
          <w:szCs w:val="18"/>
          <w:lang w:val="fr-FR" w:eastAsia="en-GB"/>
        </w:rPr>
        <w:t>étant concentrique, recoupe la ligne O.</w:t>
      </w:r>
      <w:r w:rsidR="00A22BA6" w:rsidRPr="0032190F">
        <w:rPr>
          <w:szCs w:val="18"/>
          <w:lang w:val="fr-FR" w:eastAsia="en-GB"/>
        </w:rPr>
        <w:t xml:space="preserve">  </w:t>
      </w:r>
      <w:r w:rsidRPr="0032190F">
        <w:rPr>
          <w:szCs w:val="18"/>
          <w:lang w:val="fr-FR" w:eastAsia="en-GB"/>
        </w:rPr>
        <w:t>Q- Toute la plage piquetée dégage, par champlevé, les caractères</w:t>
      </w:r>
      <w:r w:rsidR="00A22BA6" w:rsidRPr="0032190F">
        <w:rPr>
          <w:szCs w:val="18"/>
          <w:lang w:val="fr-FR" w:eastAsia="en-GB"/>
        </w:rPr>
        <w:t xml:space="preserve">  </w:t>
      </w:r>
      <w:r w:rsidRPr="0032190F">
        <w:rPr>
          <w:szCs w:val="18"/>
          <w:lang w:val="fr-FR" w:eastAsia="en-GB"/>
        </w:rPr>
        <w:t>singuliers d’un visage : le nez, les yeux, l’arcade</w:t>
      </w:r>
      <w:r w:rsidR="00A22BA6" w:rsidRPr="0032190F">
        <w:rPr>
          <w:szCs w:val="18"/>
          <w:lang w:val="fr-FR" w:eastAsia="en-GB"/>
        </w:rPr>
        <w:t xml:space="preserve">  </w:t>
      </w:r>
      <w:r w:rsidRPr="0032190F">
        <w:rPr>
          <w:szCs w:val="18"/>
          <w:lang w:val="fr-FR" w:eastAsia="en-GB"/>
        </w:rPr>
        <w:t>sourcilière. Sur le côté droit, Q est recoupé par C.</w:t>
      </w:r>
      <w:r w:rsidR="00A22BA6" w:rsidRPr="0032190F">
        <w:rPr>
          <w:szCs w:val="18"/>
          <w:lang w:val="fr-FR" w:eastAsia="en-GB"/>
        </w:rPr>
        <w:t xml:space="preserve">  </w:t>
      </w:r>
      <w:r w:rsidRPr="0032190F">
        <w:rPr>
          <w:i/>
          <w:iCs/>
          <w:szCs w:val="18"/>
          <w:lang w:val="fr-FR" w:eastAsia="en-GB"/>
        </w:rPr>
        <w:t xml:space="preserve">Conclusions intermédiaires sur l’anthropomorphe entier </w:t>
      </w:r>
      <w:r w:rsidRPr="0032190F">
        <w:rPr>
          <w:szCs w:val="18"/>
          <w:lang w:val="fr-FR" w:eastAsia="en-GB"/>
        </w:rPr>
        <w:t>:</w:t>
      </w:r>
      <w:r w:rsidR="00A22BA6" w:rsidRPr="0032190F">
        <w:rPr>
          <w:szCs w:val="18"/>
          <w:lang w:val="fr-FR" w:eastAsia="en-GB"/>
        </w:rPr>
        <w:t xml:space="preserve">  </w:t>
      </w:r>
      <w:r w:rsidRPr="0032190F">
        <w:rPr>
          <w:szCs w:val="18"/>
          <w:lang w:val="fr-FR" w:eastAsia="en-GB"/>
        </w:rPr>
        <w:t>Complétant la station 1, cette fenêtre a permis de confirmer</w:t>
      </w:r>
      <w:r w:rsidR="00A22BA6" w:rsidRPr="0032190F">
        <w:rPr>
          <w:szCs w:val="18"/>
          <w:lang w:val="fr-FR" w:eastAsia="en-GB"/>
        </w:rPr>
        <w:t xml:space="preserve">  </w:t>
      </w:r>
      <w:r w:rsidRPr="0032190F">
        <w:rPr>
          <w:szCs w:val="18"/>
          <w:lang w:val="fr-FR" w:eastAsia="en-GB"/>
        </w:rPr>
        <w:t>la nature trapézoïdale du « torse » formant la partie</w:t>
      </w:r>
      <w:r w:rsidR="00A22BA6" w:rsidRPr="0032190F">
        <w:rPr>
          <w:szCs w:val="18"/>
          <w:lang w:val="fr-FR" w:eastAsia="en-GB"/>
        </w:rPr>
        <w:t xml:space="preserve">  </w:t>
      </w:r>
      <w:r w:rsidRPr="0032190F">
        <w:rPr>
          <w:szCs w:val="18"/>
          <w:lang w:val="fr-FR" w:eastAsia="en-GB"/>
        </w:rPr>
        <w:t>haute d’un motif clairement anthropomorphe. Si les</w:t>
      </w:r>
      <w:r w:rsidR="00A22BA6" w:rsidRPr="0032190F">
        <w:rPr>
          <w:szCs w:val="18"/>
          <w:lang w:val="fr-FR" w:eastAsia="en-GB"/>
        </w:rPr>
        <w:t xml:space="preserve">  </w:t>
      </w:r>
      <w:r w:rsidRPr="0032190F">
        <w:rPr>
          <w:szCs w:val="18"/>
          <w:lang w:val="fr-FR" w:eastAsia="en-GB"/>
        </w:rPr>
        <w:t>lignes supérieures semblent bien symétriques, le tracé</w:t>
      </w:r>
      <w:r w:rsidR="00A22BA6" w:rsidRPr="0032190F">
        <w:rPr>
          <w:szCs w:val="18"/>
          <w:lang w:val="fr-FR" w:eastAsia="en-GB"/>
        </w:rPr>
        <w:t xml:space="preserve">  </w:t>
      </w:r>
      <w:r w:rsidRPr="0032190F">
        <w:rPr>
          <w:szCs w:val="18"/>
          <w:lang w:val="fr-FR" w:eastAsia="en-GB"/>
        </w:rPr>
        <w:t>extérieur gauche ne suit pas la même dynamique que</w:t>
      </w:r>
      <w:r w:rsidR="00A22BA6" w:rsidRPr="0032190F">
        <w:rPr>
          <w:szCs w:val="18"/>
          <w:lang w:val="fr-FR" w:eastAsia="en-GB"/>
        </w:rPr>
        <w:t xml:space="preserve">  </w:t>
      </w:r>
      <w:r w:rsidRPr="0032190F">
        <w:rPr>
          <w:szCs w:val="18"/>
          <w:lang w:val="fr-FR" w:eastAsia="en-GB"/>
        </w:rPr>
        <w:t>son équivalent à droite, n’étant pas connecté à la ligne</w:t>
      </w:r>
      <w:r w:rsidR="00A22BA6" w:rsidRPr="0032190F">
        <w:rPr>
          <w:szCs w:val="18"/>
          <w:lang w:val="fr-FR" w:eastAsia="en-GB"/>
        </w:rPr>
        <w:t xml:space="preserve">  </w:t>
      </w:r>
      <w:r w:rsidRPr="0032190F">
        <w:rPr>
          <w:szCs w:val="18"/>
          <w:lang w:val="fr-FR" w:eastAsia="en-GB"/>
        </w:rPr>
        <w:t>horizontale formant « ceinture » ou division du personnage</w:t>
      </w:r>
      <w:r w:rsidR="00A22BA6" w:rsidRPr="0032190F">
        <w:rPr>
          <w:szCs w:val="18"/>
          <w:lang w:val="fr-FR" w:eastAsia="en-GB"/>
        </w:rPr>
        <w:t xml:space="preserve">  </w:t>
      </w:r>
      <w:r w:rsidRPr="0032190F">
        <w:rPr>
          <w:szCs w:val="18"/>
          <w:lang w:val="fr-FR" w:eastAsia="en-GB"/>
        </w:rPr>
        <w:t>représenté.</w:t>
      </w:r>
      <w:r w:rsidR="00A22BA6" w:rsidRPr="0032190F">
        <w:rPr>
          <w:szCs w:val="18"/>
          <w:lang w:val="fr-FR" w:eastAsia="en-GB"/>
        </w:rPr>
        <w:t xml:space="preserve">  </w:t>
      </w:r>
      <w:r w:rsidRPr="0032190F">
        <w:rPr>
          <w:szCs w:val="18"/>
          <w:lang w:val="fr-FR" w:eastAsia="en-GB"/>
        </w:rPr>
        <w:t>Un motif quadrangulaire qui, en station 1, semblait apparaître</w:t>
      </w:r>
      <w:r w:rsidR="00A22BA6" w:rsidRPr="0032190F">
        <w:rPr>
          <w:szCs w:val="18"/>
          <w:lang w:val="fr-FR" w:eastAsia="en-GB"/>
        </w:rPr>
        <w:t xml:space="preserve">  </w:t>
      </w:r>
      <w:r w:rsidRPr="0032190F">
        <w:rPr>
          <w:szCs w:val="18"/>
          <w:lang w:val="fr-FR" w:eastAsia="en-GB"/>
        </w:rPr>
        <w:t xml:space="preserve">à l’intérieur de cette </w:t>
      </w:r>
      <w:r w:rsidRPr="0032190F">
        <w:rPr>
          <w:szCs w:val="18"/>
          <w:lang w:val="fr-FR" w:eastAsia="en-GB"/>
        </w:rPr>
        <w:lastRenderedPageBreak/>
        <w:t>surface, n’a pas été validé.</w:t>
      </w:r>
      <w:r w:rsidR="00A22BA6" w:rsidRPr="0032190F">
        <w:rPr>
          <w:szCs w:val="18"/>
          <w:lang w:val="fr-FR" w:eastAsia="en-GB"/>
        </w:rPr>
        <w:t xml:space="preserve">  </w:t>
      </w:r>
      <w:r w:rsidRPr="0032190F">
        <w:rPr>
          <w:szCs w:val="18"/>
          <w:lang w:val="fr-FR" w:eastAsia="en-GB"/>
        </w:rPr>
        <w:t>Par contre, deux signes semblables dirigés vers le sol, en</w:t>
      </w:r>
      <w:r w:rsidR="00A22BA6" w:rsidRPr="0032190F">
        <w:rPr>
          <w:szCs w:val="18"/>
          <w:lang w:val="fr-FR" w:eastAsia="en-GB"/>
        </w:rPr>
        <w:t xml:space="preserve">  </w:t>
      </w:r>
      <w:r w:rsidRPr="0032190F">
        <w:rPr>
          <w:szCs w:val="18"/>
          <w:lang w:val="fr-FR" w:eastAsia="en-GB"/>
        </w:rPr>
        <w:t>partie basse du motif, sont bien reproduits et pourraient</w:t>
      </w:r>
      <w:r w:rsidR="00A22BA6" w:rsidRPr="0032190F">
        <w:rPr>
          <w:szCs w:val="18"/>
          <w:lang w:val="fr-FR" w:eastAsia="en-GB"/>
        </w:rPr>
        <w:t xml:space="preserve">  </w:t>
      </w:r>
      <w:r w:rsidRPr="0032190F">
        <w:rPr>
          <w:szCs w:val="18"/>
          <w:lang w:val="fr-FR" w:eastAsia="en-GB"/>
        </w:rPr>
        <w:t>alors représenter deux membres inférieurs. En sorte que</w:t>
      </w:r>
      <w:r w:rsidR="00A22BA6" w:rsidRPr="0032190F">
        <w:rPr>
          <w:szCs w:val="18"/>
          <w:lang w:val="fr-FR" w:eastAsia="en-GB"/>
        </w:rPr>
        <w:t xml:space="preserve">  </w:t>
      </w:r>
      <w:r w:rsidRPr="0032190F">
        <w:rPr>
          <w:szCs w:val="18"/>
          <w:lang w:val="fr-FR" w:eastAsia="en-GB"/>
        </w:rPr>
        <w:t>le signe placé dans l’intervalle les séparant marquerait un</w:t>
      </w:r>
      <w:r w:rsidR="00A22BA6" w:rsidRPr="0032190F">
        <w:rPr>
          <w:szCs w:val="18"/>
          <w:lang w:val="fr-FR" w:eastAsia="en-GB"/>
        </w:rPr>
        <w:t xml:space="preserve">  </w:t>
      </w:r>
      <w:r w:rsidRPr="0032190F">
        <w:rPr>
          <w:szCs w:val="18"/>
          <w:lang w:val="fr-FR" w:eastAsia="en-GB"/>
        </w:rPr>
        <w:t>sexe mâle, ou un cache-sexe si l’on se réfère à la composition</w:t>
      </w:r>
      <w:r w:rsidR="00A22BA6" w:rsidRPr="0032190F">
        <w:rPr>
          <w:szCs w:val="18"/>
          <w:lang w:val="fr-FR" w:eastAsia="en-GB"/>
        </w:rPr>
        <w:t xml:space="preserve">  </w:t>
      </w:r>
      <w:r w:rsidRPr="0032190F">
        <w:rPr>
          <w:szCs w:val="18"/>
          <w:lang w:val="fr-FR" w:eastAsia="en-GB"/>
        </w:rPr>
        <w:t>très réaliste de la Vallée aux Noirs 6.</w:t>
      </w:r>
      <w:r w:rsidR="00A22BA6" w:rsidRPr="0032190F">
        <w:rPr>
          <w:szCs w:val="18"/>
          <w:lang w:val="fr-FR" w:eastAsia="en-GB"/>
        </w:rPr>
        <w:t xml:space="preserve"> (BIB 2274)</w:t>
      </w:r>
    </w:p>
    <w:p w14:paraId="4CE88172" w14:textId="77777777" w:rsidR="00C5167E" w:rsidRPr="0032190F" w:rsidRDefault="00C5167E" w:rsidP="00A22BA6">
      <w:pPr>
        <w:autoSpaceDE w:val="0"/>
        <w:autoSpaceDN w:val="0"/>
        <w:adjustRightInd w:val="0"/>
        <w:jc w:val="both"/>
        <w:rPr>
          <w:szCs w:val="18"/>
          <w:lang w:val="fr-FR" w:eastAsia="en-GB"/>
        </w:rPr>
      </w:pPr>
    </w:p>
    <w:p w14:paraId="0EBACE48" w14:textId="77777777" w:rsidR="00C5167E" w:rsidRPr="0032190F" w:rsidRDefault="00C5167E" w:rsidP="00A22BA6">
      <w:pPr>
        <w:pStyle w:val="Heading2"/>
        <w:rPr>
          <w:lang w:eastAsia="en-GB"/>
        </w:rPr>
      </w:pPr>
      <w:r w:rsidRPr="0032190F">
        <w:rPr>
          <w:lang w:eastAsia="en-GB"/>
        </w:rPr>
        <w:t>Station 6 : centre-bas du rocher (vue frontale)</w:t>
      </w:r>
    </w:p>
    <w:p w14:paraId="2F8847CB" w14:textId="77777777" w:rsidR="00C5167E" w:rsidRPr="0032190F" w:rsidRDefault="00C5167E" w:rsidP="00A22BA6">
      <w:pPr>
        <w:autoSpaceDE w:val="0"/>
        <w:autoSpaceDN w:val="0"/>
        <w:adjustRightInd w:val="0"/>
        <w:jc w:val="both"/>
        <w:rPr>
          <w:szCs w:val="18"/>
          <w:lang w:val="fr-FR" w:eastAsia="en-GB"/>
        </w:rPr>
      </w:pPr>
    </w:p>
    <w:p w14:paraId="1A3713F6" w14:textId="77777777" w:rsidR="00C5167E" w:rsidRPr="0032190F" w:rsidRDefault="00C5167E" w:rsidP="00A22BA6">
      <w:pPr>
        <w:autoSpaceDE w:val="0"/>
        <w:autoSpaceDN w:val="0"/>
        <w:adjustRightInd w:val="0"/>
        <w:jc w:val="both"/>
        <w:rPr>
          <w:szCs w:val="18"/>
          <w:lang w:val="fr-FR" w:eastAsia="en-GB"/>
        </w:rPr>
      </w:pPr>
      <w:r w:rsidRPr="0032190F">
        <w:rPr>
          <w:szCs w:val="18"/>
          <w:lang w:val="fr-FR" w:eastAsia="en-GB"/>
        </w:rPr>
        <w:t>Cette station menée en 2014 visait l’enregistrement des</w:t>
      </w:r>
      <w:r w:rsidR="00A22BA6" w:rsidRPr="0032190F">
        <w:rPr>
          <w:szCs w:val="18"/>
          <w:lang w:val="fr-FR" w:eastAsia="en-GB"/>
        </w:rPr>
        <w:t xml:space="preserve">  </w:t>
      </w:r>
      <w:r w:rsidRPr="0032190F">
        <w:rPr>
          <w:szCs w:val="18"/>
          <w:lang w:val="fr-FR" w:eastAsia="en-GB"/>
        </w:rPr>
        <w:t>parties basses sous l’anthropomorphe. Deux lignes profondément</w:t>
      </w:r>
      <w:r w:rsidR="00A22BA6" w:rsidRPr="0032190F">
        <w:rPr>
          <w:szCs w:val="18"/>
          <w:lang w:val="fr-FR" w:eastAsia="en-GB"/>
        </w:rPr>
        <w:t xml:space="preserve">  </w:t>
      </w:r>
      <w:r w:rsidRPr="0032190F">
        <w:rPr>
          <w:szCs w:val="18"/>
          <w:lang w:val="fr-FR" w:eastAsia="en-GB"/>
        </w:rPr>
        <w:t>gravées laissaient en effet penser qu’un motif</w:t>
      </w:r>
      <w:r w:rsidR="00A22BA6" w:rsidRPr="0032190F">
        <w:rPr>
          <w:szCs w:val="18"/>
          <w:lang w:val="fr-FR" w:eastAsia="en-GB"/>
        </w:rPr>
        <w:t xml:space="preserve">  </w:t>
      </w:r>
      <w:r w:rsidRPr="0032190F">
        <w:rPr>
          <w:szCs w:val="18"/>
          <w:lang w:val="fr-FR" w:eastAsia="en-GB"/>
        </w:rPr>
        <w:t>plus important pouvait marquer la base du monolithe.</w:t>
      </w:r>
      <w:r w:rsidR="00A22BA6" w:rsidRPr="0032190F">
        <w:rPr>
          <w:szCs w:val="18"/>
          <w:lang w:val="fr-FR" w:eastAsia="en-GB"/>
        </w:rPr>
        <w:t xml:space="preserve">  </w:t>
      </w:r>
      <w:r w:rsidRPr="0032190F">
        <w:rPr>
          <w:szCs w:val="18"/>
          <w:lang w:val="fr-FR" w:eastAsia="en-GB"/>
        </w:rPr>
        <w:t>La figure 29 restitue une majorité des anomalies détectées.</w:t>
      </w:r>
      <w:r w:rsidR="00A22BA6" w:rsidRPr="0032190F">
        <w:rPr>
          <w:szCs w:val="18"/>
          <w:lang w:val="fr-FR" w:eastAsia="en-GB"/>
        </w:rPr>
        <w:t xml:space="preserve">  </w:t>
      </w:r>
      <w:r w:rsidRPr="0032190F">
        <w:rPr>
          <w:szCs w:val="18"/>
          <w:lang w:val="fr-FR" w:eastAsia="en-GB"/>
        </w:rPr>
        <w:t>Malgré un travail poussé sur tous les clichés, il n’a</w:t>
      </w:r>
      <w:r w:rsidR="00A22BA6" w:rsidRPr="0032190F">
        <w:rPr>
          <w:szCs w:val="18"/>
          <w:lang w:val="fr-FR" w:eastAsia="en-GB"/>
        </w:rPr>
        <w:t xml:space="preserve">  </w:t>
      </w:r>
      <w:r w:rsidRPr="0032190F">
        <w:rPr>
          <w:szCs w:val="18"/>
          <w:lang w:val="fr-FR" w:eastAsia="en-GB"/>
        </w:rPr>
        <w:t>malheureusement pas été possible de bien distinguer les</w:t>
      </w:r>
      <w:r w:rsidR="00A22BA6" w:rsidRPr="0032190F">
        <w:rPr>
          <w:szCs w:val="18"/>
          <w:lang w:val="fr-FR" w:eastAsia="en-GB"/>
        </w:rPr>
        <w:t xml:space="preserve">  </w:t>
      </w:r>
      <w:r w:rsidRPr="0032190F">
        <w:rPr>
          <w:szCs w:val="18"/>
          <w:lang w:val="fr-FR" w:eastAsia="en-GB"/>
        </w:rPr>
        <w:t>arêtes naturellement générées par la météorisation, ou</w:t>
      </w:r>
      <w:r w:rsidR="00A22BA6" w:rsidRPr="0032190F">
        <w:rPr>
          <w:szCs w:val="18"/>
          <w:lang w:val="fr-FR" w:eastAsia="en-GB"/>
        </w:rPr>
        <w:t xml:space="preserve">  </w:t>
      </w:r>
      <w:r w:rsidRPr="0032190F">
        <w:rPr>
          <w:szCs w:val="18"/>
          <w:lang w:val="fr-FR" w:eastAsia="en-GB"/>
        </w:rPr>
        <w:t>intrinsèques à la roche, des tracés anthropiques très altérés.</w:t>
      </w:r>
      <w:r w:rsidR="00A22BA6" w:rsidRPr="0032190F">
        <w:rPr>
          <w:szCs w:val="18"/>
          <w:lang w:val="fr-FR" w:eastAsia="en-GB"/>
        </w:rPr>
        <w:t xml:space="preserve">  </w:t>
      </w:r>
      <w:r w:rsidRPr="0032190F">
        <w:rPr>
          <w:szCs w:val="18"/>
          <w:lang w:val="fr-FR" w:eastAsia="en-GB"/>
        </w:rPr>
        <w:t>L’intuition que les deux lignes parallèles, au côté droit</w:t>
      </w:r>
      <w:r w:rsidR="00A22BA6" w:rsidRPr="0032190F">
        <w:rPr>
          <w:szCs w:val="18"/>
          <w:lang w:val="fr-FR" w:eastAsia="en-GB"/>
        </w:rPr>
        <w:t xml:space="preserve">  </w:t>
      </w:r>
      <w:r w:rsidRPr="0032190F">
        <w:rPr>
          <w:szCs w:val="18"/>
          <w:lang w:val="fr-FR" w:eastAsia="en-GB"/>
        </w:rPr>
        <w:t>du manche de la hache, aient pu appartenir à un motif</w:t>
      </w:r>
      <w:r w:rsidR="00A22BA6" w:rsidRPr="0032190F">
        <w:rPr>
          <w:szCs w:val="18"/>
          <w:lang w:val="fr-FR" w:eastAsia="en-GB"/>
        </w:rPr>
        <w:t xml:space="preserve">  </w:t>
      </w:r>
      <w:r w:rsidRPr="0032190F">
        <w:rPr>
          <w:szCs w:val="18"/>
          <w:lang w:val="fr-FR" w:eastAsia="en-GB"/>
        </w:rPr>
        <w:t>d’embarcation n’a pu être vérifiée. Nous maintenons temporairement</w:t>
      </w:r>
      <w:r w:rsidR="00A22BA6" w:rsidRPr="0032190F">
        <w:rPr>
          <w:szCs w:val="18"/>
          <w:lang w:val="fr-FR" w:eastAsia="en-GB"/>
        </w:rPr>
        <w:t xml:space="preserve">  </w:t>
      </w:r>
      <w:r w:rsidRPr="0032190F">
        <w:rPr>
          <w:szCs w:val="18"/>
          <w:lang w:val="fr-FR" w:eastAsia="en-GB"/>
        </w:rPr>
        <w:t>l’hypothèse interprétative, fondée bien entendu</w:t>
      </w:r>
      <w:r w:rsidR="00A22BA6" w:rsidRPr="0032190F">
        <w:rPr>
          <w:szCs w:val="18"/>
          <w:lang w:val="fr-FR" w:eastAsia="en-GB"/>
        </w:rPr>
        <w:t xml:space="preserve">  </w:t>
      </w:r>
      <w:r w:rsidRPr="0032190F">
        <w:rPr>
          <w:szCs w:val="18"/>
          <w:lang w:val="fr-FR" w:eastAsia="en-GB"/>
        </w:rPr>
        <w:t>sur la scène voisine de Buthiers (VN6), en attendant</w:t>
      </w:r>
      <w:r w:rsidR="00A22BA6" w:rsidRPr="0032190F">
        <w:rPr>
          <w:szCs w:val="18"/>
          <w:lang w:val="fr-FR" w:eastAsia="en-GB"/>
        </w:rPr>
        <w:t xml:space="preserve">  </w:t>
      </w:r>
      <w:r w:rsidRPr="0032190F">
        <w:rPr>
          <w:szCs w:val="18"/>
          <w:lang w:val="fr-FR" w:eastAsia="en-GB"/>
        </w:rPr>
        <w:t>qu’un enregistrement conjoint à une tracéologie des creux</w:t>
      </w:r>
      <w:r w:rsidR="00A22BA6" w:rsidRPr="0032190F">
        <w:rPr>
          <w:szCs w:val="18"/>
          <w:lang w:val="fr-FR" w:eastAsia="en-GB"/>
        </w:rPr>
        <w:t xml:space="preserve">  </w:t>
      </w:r>
      <w:r w:rsidRPr="0032190F">
        <w:rPr>
          <w:szCs w:val="18"/>
          <w:lang w:val="fr-FR" w:eastAsia="en-GB"/>
        </w:rPr>
        <w:t>puisse un jour mieux documenter ce secteur du support,</w:t>
      </w:r>
      <w:r w:rsidR="00A22BA6" w:rsidRPr="0032190F">
        <w:rPr>
          <w:szCs w:val="18"/>
          <w:lang w:val="fr-FR" w:eastAsia="en-GB"/>
        </w:rPr>
        <w:t xml:space="preserve">  </w:t>
      </w:r>
      <w:r w:rsidRPr="0032190F">
        <w:rPr>
          <w:szCs w:val="18"/>
          <w:lang w:val="fr-FR" w:eastAsia="en-GB"/>
        </w:rPr>
        <w:t>au même titre que le centre du motif anthropomorphe.</w:t>
      </w:r>
      <w:r w:rsidR="00A22BA6" w:rsidRPr="0032190F">
        <w:rPr>
          <w:szCs w:val="18"/>
          <w:lang w:val="fr-FR" w:eastAsia="en-GB"/>
        </w:rPr>
        <w:t xml:space="preserve"> (BIB 2274)</w:t>
      </w:r>
    </w:p>
    <w:p w14:paraId="4E057658" w14:textId="77777777" w:rsidR="00C5167E" w:rsidRPr="0032190F" w:rsidRDefault="00C5167E" w:rsidP="00A22BA6">
      <w:pPr>
        <w:autoSpaceDE w:val="0"/>
        <w:autoSpaceDN w:val="0"/>
        <w:adjustRightInd w:val="0"/>
        <w:jc w:val="both"/>
        <w:rPr>
          <w:szCs w:val="18"/>
          <w:lang w:val="fr-FR" w:eastAsia="en-GB"/>
        </w:rPr>
      </w:pPr>
    </w:p>
    <w:p w14:paraId="4299EDBA" w14:textId="77777777" w:rsidR="00C5167E" w:rsidRPr="0032190F" w:rsidRDefault="00A22BA6" w:rsidP="00A22BA6">
      <w:pPr>
        <w:pStyle w:val="Heading2"/>
        <w:rPr>
          <w:lang w:eastAsia="en-GB"/>
        </w:rPr>
      </w:pPr>
      <w:r w:rsidRPr="0032190F">
        <w:rPr>
          <w:lang w:eastAsia="en-GB"/>
        </w:rPr>
        <w:t>Conclusions générales</w:t>
      </w:r>
    </w:p>
    <w:p w14:paraId="2641D7A8" w14:textId="77777777" w:rsidR="00C5167E" w:rsidRPr="0032190F" w:rsidRDefault="00C5167E" w:rsidP="00A22BA6">
      <w:pPr>
        <w:autoSpaceDE w:val="0"/>
        <w:autoSpaceDN w:val="0"/>
        <w:adjustRightInd w:val="0"/>
        <w:jc w:val="both"/>
        <w:rPr>
          <w:szCs w:val="18"/>
          <w:lang w:val="fr-FR" w:eastAsia="en-GB"/>
        </w:rPr>
      </w:pPr>
    </w:p>
    <w:p w14:paraId="46FB0EC3" w14:textId="48E8A1C8" w:rsidR="00C5167E" w:rsidRPr="0032190F" w:rsidRDefault="00C5167E" w:rsidP="00A22BA6">
      <w:pPr>
        <w:autoSpaceDE w:val="0"/>
        <w:autoSpaceDN w:val="0"/>
        <w:adjustRightInd w:val="0"/>
        <w:jc w:val="both"/>
        <w:rPr>
          <w:szCs w:val="18"/>
          <w:lang w:val="fr-FR" w:eastAsia="en-GB"/>
        </w:rPr>
      </w:pPr>
      <w:r w:rsidRPr="0032190F">
        <w:rPr>
          <w:szCs w:val="18"/>
          <w:lang w:val="fr-FR" w:eastAsia="en-GB"/>
        </w:rPr>
        <w:t>Le monolithe du Closeau semble posé sur la pente dominant</w:t>
      </w:r>
      <w:r w:rsidR="00A22BA6" w:rsidRPr="0032190F">
        <w:rPr>
          <w:szCs w:val="18"/>
          <w:lang w:val="fr-FR" w:eastAsia="en-GB"/>
        </w:rPr>
        <w:t xml:space="preserve">  </w:t>
      </w:r>
      <w:r w:rsidRPr="0032190F">
        <w:rPr>
          <w:szCs w:val="18"/>
          <w:lang w:val="fr-FR" w:eastAsia="en-GB"/>
        </w:rPr>
        <w:t>la vallée marécageuse de l’Essonne. Il est probablement</w:t>
      </w:r>
      <w:r w:rsidR="00A22BA6" w:rsidRPr="0032190F">
        <w:rPr>
          <w:szCs w:val="18"/>
          <w:lang w:val="fr-FR" w:eastAsia="en-GB"/>
        </w:rPr>
        <w:t xml:space="preserve">  </w:t>
      </w:r>
      <w:r w:rsidRPr="0032190F">
        <w:rPr>
          <w:szCs w:val="18"/>
          <w:lang w:val="fr-FR" w:eastAsia="en-GB"/>
        </w:rPr>
        <w:t>issu d’un démantèlement du banc gréseux présent</w:t>
      </w:r>
      <w:r w:rsidR="00A22BA6" w:rsidRPr="0032190F">
        <w:rPr>
          <w:szCs w:val="18"/>
          <w:lang w:val="fr-FR" w:eastAsia="en-GB"/>
        </w:rPr>
        <w:t xml:space="preserve">  </w:t>
      </w:r>
      <w:r w:rsidRPr="0032190F">
        <w:rPr>
          <w:szCs w:val="18"/>
          <w:lang w:val="fr-FR" w:eastAsia="en-GB"/>
        </w:rPr>
        <w:t>en haut de pente et s’est naturellement verticalisé</w:t>
      </w:r>
      <w:r w:rsidR="00A22BA6" w:rsidRPr="0032190F">
        <w:rPr>
          <w:szCs w:val="18"/>
          <w:lang w:val="fr-FR" w:eastAsia="en-GB"/>
        </w:rPr>
        <w:t xml:space="preserve">  </w:t>
      </w:r>
      <w:r w:rsidRPr="0032190F">
        <w:rPr>
          <w:szCs w:val="18"/>
          <w:lang w:val="fr-FR" w:eastAsia="en-GB"/>
        </w:rPr>
        <w:t>dans cette position, arrêté sur un ressaut du substrat. La</w:t>
      </w:r>
      <w:r w:rsidR="00A22BA6" w:rsidRPr="0032190F">
        <w:rPr>
          <w:szCs w:val="18"/>
          <w:lang w:val="fr-FR" w:eastAsia="en-GB"/>
        </w:rPr>
        <w:t xml:space="preserve">  </w:t>
      </w:r>
      <w:r w:rsidRPr="0032190F">
        <w:rPr>
          <w:szCs w:val="18"/>
          <w:lang w:val="fr-FR" w:eastAsia="en-GB"/>
        </w:rPr>
        <w:t>paroi gravée est orientée à l’est, elle est aussi la plus plane</w:t>
      </w:r>
      <w:r w:rsidR="00A22BA6" w:rsidRPr="0032190F">
        <w:rPr>
          <w:szCs w:val="18"/>
          <w:lang w:val="fr-FR" w:eastAsia="en-GB"/>
        </w:rPr>
        <w:t xml:space="preserve">  </w:t>
      </w:r>
      <w:r w:rsidRPr="0032190F">
        <w:rPr>
          <w:szCs w:val="18"/>
          <w:lang w:val="fr-FR" w:eastAsia="en-GB"/>
        </w:rPr>
        <w:t>et la moins attaquée par les agents atmosphériques</w:t>
      </w:r>
      <w:r w:rsidR="00A22BA6" w:rsidRPr="0032190F">
        <w:rPr>
          <w:szCs w:val="18"/>
          <w:lang w:val="fr-FR" w:eastAsia="en-GB"/>
        </w:rPr>
        <w:t xml:space="preserve">  </w:t>
      </w:r>
      <w:r w:rsidRPr="0032190F">
        <w:rPr>
          <w:szCs w:val="18"/>
          <w:lang w:val="fr-FR" w:eastAsia="en-GB"/>
        </w:rPr>
        <w:t>et par conséquent par la végétation. Sans la couverture</w:t>
      </w:r>
      <w:r w:rsidR="00A22BA6" w:rsidRPr="0032190F">
        <w:rPr>
          <w:szCs w:val="18"/>
          <w:lang w:val="fr-FR" w:eastAsia="en-GB"/>
        </w:rPr>
        <w:t xml:space="preserve">  </w:t>
      </w:r>
      <w:r w:rsidRPr="0032190F">
        <w:rPr>
          <w:szCs w:val="18"/>
          <w:lang w:val="fr-FR" w:eastAsia="en-GB"/>
        </w:rPr>
        <w:t>forestière actuelle, le rocher serait remarquablement visible</w:t>
      </w:r>
      <w:r w:rsidR="00A22BA6" w:rsidRPr="0032190F">
        <w:rPr>
          <w:szCs w:val="18"/>
          <w:lang w:val="fr-FR" w:eastAsia="en-GB"/>
        </w:rPr>
        <w:t xml:space="preserve">  </w:t>
      </w:r>
      <w:r w:rsidRPr="0032190F">
        <w:rPr>
          <w:szCs w:val="18"/>
          <w:lang w:val="fr-FR" w:eastAsia="en-GB"/>
        </w:rPr>
        <w:t>avec ses 5 m de hauteur ; du chaos rocheux supérieur,</w:t>
      </w:r>
      <w:r w:rsidR="00A22BA6" w:rsidRPr="0032190F">
        <w:rPr>
          <w:szCs w:val="18"/>
          <w:lang w:val="fr-FR" w:eastAsia="en-GB"/>
        </w:rPr>
        <w:t xml:space="preserve">  </w:t>
      </w:r>
      <w:r w:rsidRPr="0032190F">
        <w:rPr>
          <w:szCs w:val="18"/>
          <w:lang w:val="fr-FR" w:eastAsia="en-GB"/>
        </w:rPr>
        <w:t>il est le dernier de cette dimension à être présent</w:t>
      </w:r>
      <w:r w:rsidR="00A22BA6" w:rsidRPr="0032190F">
        <w:rPr>
          <w:szCs w:val="18"/>
          <w:lang w:val="fr-FR" w:eastAsia="en-GB"/>
        </w:rPr>
        <w:t xml:space="preserve">  </w:t>
      </w:r>
      <w:r w:rsidRPr="0032190F">
        <w:rPr>
          <w:szCs w:val="18"/>
          <w:lang w:val="fr-FR" w:eastAsia="en-GB"/>
        </w:rPr>
        <w:t>vers le bas de la pente, au plus près du cheminement</w:t>
      </w:r>
      <w:r w:rsidR="00A22BA6" w:rsidRPr="0032190F">
        <w:rPr>
          <w:szCs w:val="18"/>
          <w:lang w:val="fr-FR" w:eastAsia="en-GB"/>
        </w:rPr>
        <w:t xml:space="preserve">  </w:t>
      </w:r>
      <w:r w:rsidRPr="0032190F">
        <w:rPr>
          <w:szCs w:val="18"/>
          <w:lang w:val="fr-FR" w:eastAsia="en-GB"/>
        </w:rPr>
        <w:t>naturel au long de la vallée. Sans végétation encore, le</w:t>
      </w:r>
      <w:r w:rsidR="00A22BA6" w:rsidRPr="0032190F">
        <w:rPr>
          <w:szCs w:val="18"/>
          <w:lang w:val="fr-FR" w:eastAsia="en-GB"/>
        </w:rPr>
        <w:t xml:space="preserve">  </w:t>
      </w:r>
      <w:r w:rsidRPr="0032190F">
        <w:rPr>
          <w:szCs w:val="18"/>
          <w:lang w:val="fr-FR" w:eastAsia="en-GB"/>
        </w:rPr>
        <w:t>site serait en parfaite intervisibilité avec les hauteurs de</w:t>
      </w:r>
      <w:r w:rsidR="00A22BA6" w:rsidRPr="0032190F">
        <w:rPr>
          <w:szCs w:val="18"/>
          <w:lang w:val="fr-FR" w:eastAsia="en-GB"/>
        </w:rPr>
        <w:t xml:space="preserve">  </w:t>
      </w:r>
      <w:hyperlink r:id="rId9195" w:anchor="sit_Rouville" w:history="1">
        <w:r w:rsidRPr="0032190F">
          <w:rPr>
            <w:rStyle w:val="Hyperlink"/>
            <w:szCs w:val="18"/>
            <w:lang w:val="fr-FR" w:eastAsia="en-GB"/>
          </w:rPr>
          <w:t>Rouville</w:t>
        </w:r>
      </w:hyperlink>
      <w:r w:rsidRPr="0032190F">
        <w:rPr>
          <w:szCs w:val="18"/>
          <w:lang w:val="fr-FR" w:eastAsia="en-GB"/>
        </w:rPr>
        <w:t>, sur l’autre rive de l’Essonne.</w:t>
      </w:r>
      <w:r w:rsidR="00A22BA6" w:rsidRPr="0032190F">
        <w:rPr>
          <w:szCs w:val="18"/>
          <w:lang w:val="fr-FR" w:eastAsia="en-GB"/>
        </w:rPr>
        <w:t xml:space="preserve">  </w:t>
      </w:r>
      <w:r w:rsidRPr="0032190F">
        <w:rPr>
          <w:szCs w:val="18"/>
          <w:lang w:val="fr-FR" w:eastAsia="en-GB"/>
        </w:rPr>
        <w:t>Plusieurs négatifs d’impacts conservés témoignent d’un</w:t>
      </w:r>
      <w:r w:rsidR="00A22BA6" w:rsidRPr="0032190F">
        <w:rPr>
          <w:szCs w:val="18"/>
          <w:lang w:val="fr-FR" w:eastAsia="en-GB"/>
        </w:rPr>
        <w:t xml:space="preserve">  </w:t>
      </w:r>
      <w:r w:rsidRPr="0032190F">
        <w:rPr>
          <w:szCs w:val="18"/>
          <w:lang w:val="fr-FR" w:eastAsia="en-GB"/>
        </w:rPr>
        <w:t>traitement de la surface du rocher, soit pour réduire des</w:t>
      </w:r>
      <w:r w:rsidR="00A22BA6" w:rsidRPr="0032190F">
        <w:rPr>
          <w:szCs w:val="18"/>
          <w:lang w:val="fr-FR" w:eastAsia="en-GB"/>
        </w:rPr>
        <w:t xml:space="preserve">  </w:t>
      </w:r>
      <w:r w:rsidRPr="0032190F">
        <w:rPr>
          <w:szCs w:val="18"/>
          <w:lang w:val="fr-FR" w:eastAsia="en-GB"/>
        </w:rPr>
        <w:t>modelés saillants dans le grès et aplanir ainsi le panneau,</w:t>
      </w:r>
      <w:r w:rsidR="00A22BA6" w:rsidRPr="0032190F">
        <w:rPr>
          <w:szCs w:val="18"/>
          <w:lang w:val="fr-FR" w:eastAsia="en-GB"/>
        </w:rPr>
        <w:t xml:space="preserve">  </w:t>
      </w:r>
      <w:r w:rsidRPr="0032190F">
        <w:rPr>
          <w:szCs w:val="18"/>
          <w:lang w:val="fr-FR" w:eastAsia="en-GB"/>
        </w:rPr>
        <w:t>soit pour éliminer la première « peau » altérée qui risque</w:t>
      </w:r>
      <w:r w:rsidR="00A22BA6" w:rsidRPr="0032190F">
        <w:rPr>
          <w:szCs w:val="18"/>
          <w:lang w:val="fr-FR" w:eastAsia="en-GB"/>
        </w:rPr>
        <w:t xml:space="preserve">  </w:t>
      </w:r>
      <w:r w:rsidRPr="0032190F">
        <w:rPr>
          <w:szCs w:val="18"/>
          <w:lang w:val="fr-FR" w:eastAsia="en-GB"/>
        </w:rPr>
        <w:t>d’entraîner des accidents de gravure par desquamation</w:t>
      </w:r>
      <w:r w:rsidR="00A22BA6" w:rsidRPr="0032190F">
        <w:rPr>
          <w:szCs w:val="18"/>
          <w:lang w:val="fr-FR" w:eastAsia="en-GB"/>
        </w:rPr>
        <w:t xml:space="preserve">  </w:t>
      </w:r>
      <w:r w:rsidRPr="0032190F">
        <w:rPr>
          <w:szCs w:val="18"/>
          <w:lang w:val="fr-FR" w:eastAsia="en-GB"/>
        </w:rPr>
        <w:t xml:space="preserve">et écaillures au cours de la percussion (Vourc’h </w:t>
      </w:r>
      <w:r w:rsidRPr="0032190F">
        <w:rPr>
          <w:i/>
          <w:iCs/>
          <w:szCs w:val="18"/>
          <w:lang w:val="fr-FR" w:eastAsia="en-GB"/>
        </w:rPr>
        <w:t>et al.</w:t>
      </w:r>
      <w:r w:rsidR="00A22BA6" w:rsidRPr="0032190F">
        <w:rPr>
          <w:i/>
          <w:iCs/>
          <w:szCs w:val="18"/>
          <w:lang w:val="fr-FR" w:eastAsia="en-GB"/>
        </w:rPr>
        <w:t xml:space="preserve">  </w:t>
      </w:r>
      <w:r w:rsidRPr="0032190F">
        <w:rPr>
          <w:szCs w:val="18"/>
          <w:lang w:val="fr-FR" w:eastAsia="en-GB"/>
        </w:rPr>
        <w:t>2014). Le diamètre des éclats au niveau des tracés laisse</w:t>
      </w:r>
      <w:r w:rsidR="00A22BA6" w:rsidRPr="0032190F">
        <w:rPr>
          <w:szCs w:val="18"/>
          <w:lang w:val="fr-FR" w:eastAsia="en-GB"/>
        </w:rPr>
        <w:t xml:space="preserve">  </w:t>
      </w:r>
      <w:r w:rsidRPr="0032190F">
        <w:rPr>
          <w:szCs w:val="18"/>
          <w:lang w:val="fr-FR" w:eastAsia="en-GB"/>
        </w:rPr>
        <w:t>entendre qu’une percussion indirecte fut nécessairement</w:t>
      </w:r>
      <w:r w:rsidR="00A22BA6" w:rsidRPr="0032190F">
        <w:rPr>
          <w:szCs w:val="18"/>
          <w:lang w:val="fr-FR" w:eastAsia="en-GB"/>
        </w:rPr>
        <w:t xml:space="preserve">  </w:t>
      </w:r>
      <w:r w:rsidRPr="0032190F">
        <w:rPr>
          <w:szCs w:val="18"/>
          <w:lang w:val="fr-FR" w:eastAsia="en-GB"/>
        </w:rPr>
        <w:t>employée pour le travail de précision au niveau</w:t>
      </w:r>
      <w:r w:rsidR="00A22BA6" w:rsidRPr="0032190F">
        <w:rPr>
          <w:szCs w:val="18"/>
          <w:lang w:val="fr-FR" w:eastAsia="en-GB"/>
        </w:rPr>
        <w:t xml:space="preserve">  </w:t>
      </w:r>
      <w:r w:rsidRPr="0032190F">
        <w:rPr>
          <w:szCs w:val="18"/>
          <w:lang w:val="fr-FR" w:eastAsia="en-GB"/>
        </w:rPr>
        <w:t>des signes. Ces signes sont révélés par deux méthodes,</w:t>
      </w:r>
      <w:r w:rsidR="00A22BA6" w:rsidRPr="0032190F">
        <w:rPr>
          <w:szCs w:val="18"/>
          <w:lang w:val="fr-FR" w:eastAsia="en-GB"/>
        </w:rPr>
        <w:t xml:space="preserve">  </w:t>
      </w:r>
      <w:r w:rsidRPr="0032190F">
        <w:rPr>
          <w:szCs w:val="18"/>
          <w:lang w:val="fr-FR" w:eastAsia="en-GB"/>
        </w:rPr>
        <w:t>d’une part par simple enlèvement de matière et la</w:t>
      </w:r>
      <w:r w:rsidR="00A22BA6" w:rsidRPr="0032190F">
        <w:rPr>
          <w:szCs w:val="18"/>
          <w:lang w:val="fr-FR" w:eastAsia="en-GB"/>
        </w:rPr>
        <w:t xml:space="preserve">  </w:t>
      </w:r>
      <w:r w:rsidRPr="0032190F">
        <w:rPr>
          <w:szCs w:val="18"/>
          <w:lang w:val="fr-FR" w:eastAsia="en-GB"/>
        </w:rPr>
        <w:t>figure se confond alors avec le creux, d’autre part par</w:t>
      </w:r>
      <w:r w:rsidR="00A22BA6" w:rsidRPr="0032190F">
        <w:rPr>
          <w:szCs w:val="18"/>
          <w:lang w:val="fr-FR" w:eastAsia="en-GB"/>
        </w:rPr>
        <w:t xml:space="preserve">  </w:t>
      </w:r>
      <w:r w:rsidRPr="0032190F">
        <w:rPr>
          <w:szCs w:val="18"/>
          <w:lang w:val="fr-FR" w:eastAsia="en-GB"/>
        </w:rPr>
        <w:t>champlevé et le signe est dégagé en pseudo-relief par</w:t>
      </w:r>
      <w:r w:rsidR="00A22BA6" w:rsidRPr="0032190F">
        <w:rPr>
          <w:szCs w:val="18"/>
          <w:lang w:val="fr-FR" w:eastAsia="en-GB"/>
        </w:rPr>
        <w:t xml:space="preserve">  </w:t>
      </w:r>
      <w:r w:rsidRPr="0032190F">
        <w:rPr>
          <w:szCs w:val="18"/>
          <w:lang w:val="fr-FR" w:eastAsia="en-GB"/>
        </w:rPr>
        <w:t>enlèvement du grès à la périphérie.</w:t>
      </w:r>
      <w:r w:rsidR="00A22BA6" w:rsidRPr="0032190F">
        <w:rPr>
          <w:szCs w:val="18"/>
          <w:lang w:val="fr-FR" w:eastAsia="en-GB"/>
        </w:rPr>
        <w:t xml:space="preserve">  </w:t>
      </w:r>
      <w:r w:rsidRPr="0032190F">
        <w:rPr>
          <w:szCs w:val="18"/>
          <w:lang w:val="fr-FR" w:eastAsia="en-GB"/>
        </w:rPr>
        <w:t>Deux grandes entités sémiotiques ont été identifiées</w:t>
      </w:r>
      <w:r w:rsidR="00A22BA6" w:rsidRPr="0032190F">
        <w:rPr>
          <w:szCs w:val="18"/>
          <w:lang w:val="fr-FR" w:eastAsia="en-GB"/>
        </w:rPr>
        <w:t xml:space="preserve">  </w:t>
      </w:r>
      <w:r w:rsidRPr="0032190F">
        <w:rPr>
          <w:szCs w:val="18"/>
          <w:lang w:val="fr-FR" w:eastAsia="en-GB"/>
        </w:rPr>
        <w:t>sans ambigüité, une hache emmanchée et une représentation</w:t>
      </w:r>
      <w:r w:rsidR="00A22BA6" w:rsidRPr="0032190F">
        <w:rPr>
          <w:szCs w:val="18"/>
          <w:lang w:val="fr-FR" w:eastAsia="en-GB"/>
        </w:rPr>
        <w:t xml:space="preserve">  </w:t>
      </w:r>
      <w:r w:rsidRPr="0032190F">
        <w:rPr>
          <w:szCs w:val="18"/>
          <w:lang w:val="fr-FR" w:eastAsia="en-GB"/>
        </w:rPr>
        <w:t>anthropomorphe (fig. 30).</w:t>
      </w:r>
      <w:r w:rsidR="00A22BA6" w:rsidRPr="0032190F">
        <w:rPr>
          <w:szCs w:val="18"/>
          <w:lang w:val="fr-FR" w:eastAsia="en-GB"/>
        </w:rPr>
        <w:t xml:space="preserve">  </w:t>
      </w:r>
      <w:r w:rsidRPr="0032190F">
        <w:rPr>
          <w:szCs w:val="18"/>
          <w:lang w:val="fr-FR" w:eastAsia="en-GB"/>
        </w:rPr>
        <w:t>Au contact de la « défense » droite appartenant au trophée</w:t>
      </w:r>
      <w:r w:rsidR="00A22BA6" w:rsidRPr="0032190F">
        <w:rPr>
          <w:szCs w:val="18"/>
          <w:lang w:val="fr-FR" w:eastAsia="en-GB"/>
        </w:rPr>
        <w:t xml:space="preserve">  </w:t>
      </w:r>
      <w:r w:rsidRPr="0032190F">
        <w:rPr>
          <w:szCs w:val="18"/>
          <w:lang w:val="fr-FR" w:eastAsia="en-GB"/>
        </w:rPr>
        <w:t>en question, un tracé incomplet n’a pu être suivi</w:t>
      </w:r>
      <w:r w:rsidR="00A22BA6" w:rsidRPr="0032190F">
        <w:rPr>
          <w:szCs w:val="18"/>
          <w:lang w:val="fr-FR" w:eastAsia="en-GB"/>
        </w:rPr>
        <w:t xml:space="preserve">  </w:t>
      </w:r>
      <w:r w:rsidRPr="0032190F">
        <w:rPr>
          <w:szCs w:val="18"/>
          <w:lang w:val="fr-FR" w:eastAsia="en-GB"/>
        </w:rPr>
        <w:t>vers le centre-bas du panneau. Il semble avoir fonctionné</w:t>
      </w:r>
      <w:r w:rsidR="00A22BA6" w:rsidRPr="0032190F">
        <w:rPr>
          <w:szCs w:val="18"/>
          <w:lang w:val="fr-FR" w:eastAsia="en-GB"/>
        </w:rPr>
        <w:t xml:space="preserve">  </w:t>
      </w:r>
      <w:r w:rsidRPr="0032190F">
        <w:rPr>
          <w:szCs w:val="18"/>
          <w:lang w:val="fr-FR" w:eastAsia="en-GB"/>
        </w:rPr>
        <w:t>avec un autre tracé de même courbure, lui aussi tronqué</w:t>
      </w:r>
      <w:r w:rsidR="00A22BA6" w:rsidRPr="0032190F">
        <w:rPr>
          <w:szCs w:val="18"/>
          <w:lang w:val="fr-FR" w:eastAsia="en-GB"/>
        </w:rPr>
        <w:t xml:space="preserve">  </w:t>
      </w:r>
      <w:r w:rsidRPr="0032190F">
        <w:rPr>
          <w:szCs w:val="18"/>
          <w:lang w:val="fr-FR" w:eastAsia="en-GB"/>
        </w:rPr>
        <w:t>par l’érosion. Une plausible morphologie en « croissant »</w:t>
      </w:r>
      <w:r w:rsidR="00A22BA6" w:rsidRPr="0032190F">
        <w:rPr>
          <w:szCs w:val="18"/>
          <w:lang w:val="fr-FR" w:eastAsia="en-GB"/>
        </w:rPr>
        <w:t xml:space="preserve">  </w:t>
      </w:r>
      <w:r w:rsidRPr="0032190F">
        <w:rPr>
          <w:szCs w:val="18"/>
          <w:lang w:val="fr-FR" w:eastAsia="en-GB"/>
        </w:rPr>
        <w:t>du motif originel laisserait supposer le dessin d’une embarcation,</w:t>
      </w:r>
      <w:r w:rsidR="00A22BA6" w:rsidRPr="0032190F">
        <w:rPr>
          <w:szCs w:val="18"/>
          <w:lang w:val="fr-FR" w:eastAsia="en-GB"/>
        </w:rPr>
        <w:t xml:space="preserve">  </w:t>
      </w:r>
      <w:r w:rsidRPr="0032190F">
        <w:rPr>
          <w:szCs w:val="18"/>
          <w:lang w:val="fr-FR" w:eastAsia="en-GB"/>
        </w:rPr>
        <w:t>si nous suivons là encore l’information bien enregistrée</w:t>
      </w:r>
      <w:r w:rsidR="00A22BA6" w:rsidRPr="0032190F">
        <w:rPr>
          <w:szCs w:val="18"/>
          <w:lang w:val="fr-FR" w:eastAsia="en-GB"/>
        </w:rPr>
        <w:t xml:space="preserve"> </w:t>
      </w:r>
      <w:r w:rsidRPr="0032190F">
        <w:rPr>
          <w:szCs w:val="18"/>
          <w:lang w:val="fr-FR" w:eastAsia="en-GB"/>
        </w:rPr>
        <w:t>sur le site de Vallée aux Noirs 6.</w:t>
      </w:r>
      <w:r w:rsidR="00A22BA6" w:rsidRPr="0032190F">
        <w:rPr>
          <w:szCs w:val="18"/>
          <w:lang w:val="fr-FR" w:eastAsia="en-GB"/>
        </w:rPr>
        <w:t>(BIB 2274)</w:t>
      </w:r>
    </w:p>
    <w:p w14:paraId="28723AAA" w14:textId="77777777" w:rsidR="00C5167E" w:rsidRPr="0032190F" w:rsidRDefault="00C5167E" w:rsidP="00C5167E">
      <w:pPr>
        <w:rPr>
          <w:lang w:val="fr-FR"/>
        </w:rPr>
      </w:pPr>
    </w:p>
    <w:p w14:paraId="41414DD8" w14:textId="77777777" w:rsidR="00A46E5F" w:rsidRPr="0032190F" w:rsidRDefault="00A46E5F" w:rsidP="00426FF9">
      <w:pPr>
        <w:pStyle w:val="Heading1"/>
      </w:pPr>
      <w:bookmarkStart w:id="3831" w:name="Sit_Bel_Air_13"/>
      <w:r w:rsidRPr="0032190F">
        <w:t>BEL AIR 13 (GROTTE DE)</w:t>
      </w:r>
    </w:p>
    <w:bookmarkEnd w:id="3831"/>
    <w:p w14:paraId="01543941" w14:textId="77777777" w:rsidR="00720D46" w:rsidRPr="0032190F" w:rsidRDefault="00F657E1" w:rsidP="00F12B72">
      <w:pPr>
        <w:jc w:val="both"/>
        <w:rPr>
          <w:lang w:val="fr-FR"/>
        </w:rPr>
      </w:pPr>
      <w:r w:rsidRPr="0032190F">
        <w:rPr>
          <w:lang w:val="fr-FR"/>
        </w:rPr>
        <w:t>BIB 2278</w:t>
      </w:r>
    </w:p>
    <w:p w14:paraId="172527AA" w14:textId="77777777" w:rsidR="00F657E1" w:rsidRPr="0032190F" w:rsidRDefault="00F657E1" w:rsidP="00F12B72">
      <w:pPr>
        <w:jc w:val="both"/>
        <w:rPr>
          <w:lang w:val="fr-FR"/>
        </w:rPr>
      </w:pPr>
    </w:p>
    <w:p w14:paraId="076F6F51" w14:textId="77777777" w:rsidR="003707AA" w:rsidRPr="0032190F" w:rsidRDefault="003707AA" w:rsidP="00F12B72">
      <w:pPr>
        <w:jc w:val="both"/>
        <w:rPr>
          <w:lang w:val="fr-FR"/>
        </w:rPr>
      </w:pPr>
      <w:r w:rsidRPr="0032190F">
        <w:rPr>
          <w:lang w:val="fr-FR"/>
        </w:rPr>
        <w:lastRenderedPageBreak/>
        <w:t xml:space="preserve">La grotte de Bel Air 13 « Grotte à deux étages » (Buthiers, Seine-et-Marne), </w:t>
      </w:r>
      <w:r w:rsidRPr="0032190F">
        <w:rPr>
          <w:szCs w:val="18"/>
          <w:lang w:val="fr-FR" w:eastAsia="en-GB"/>
        </w:rPr>
        <w:t>G. Courty désigne la grotte comme « Roche aux deux cavités superposées » (</w:t>
      </w:r>
      <w:r w:rsidRPr="0032190F">
        <w:rPr>
          <w:lang w:val="fr-FR"/>
        </w:rPr>
        <w:t xml:space="preserve">BIB 2274 ) </w:t>
      </w:r>
      <w:r w:rsidRPr="0032190F">
        <w:rPr>
          <w:szCs w:val="18"/>
          <w:lang w:val="fr-FR" w:eastAsia="en-GB"/>
        </w:rPr>
        <w:t xml:space="preserve">).  La « Grotte à deux étages » est ainsi nommée par J.L. Baudet  (Baudet 1950, fig. 2).  (BIB 2274 )  </w:t>
      </w:r>
    </w:p>
    <w:p w14:paraId="590E2B23" w14:textId="77777777" w:rsidR="000406A9" w:rsidRPr="0032190F" w:rsidRDefault="000406A9" w:rsidP="00720D46">
      <w:pPr>
        <w:jc w:val="both"/>
        <w:rPr>
          <w:lang w:val="fr-FR"/>
        </w:rPr>
      </w:pPr>
    </w:p>
    <w:p w14:paraId="0F99C276" w14:textId="77777777" w:rsidR="000406A9" w:rsidRPr="0032190F" w:rsidRDefault="000406A9" w:rsidP="000406A9">
      <w:pPr>
        <w:pStyle w:val="Heading2"/>
      </w:pPr>
      <w:r w:rsidRPr="0032190F">
        <w:t>Art rupestre</w:t>
      </w:r>
    </w:p>
    <w:p w14:paraId="18C5D17B" w14:textId="77777777" w:rsidR="003707AA" w:rsidRPr="0032190F" w:rsidRDefault="003707AA" w:rsidP="00720D46">
      <w:pPr>
        <w:jc w:val="both"/>
        <w:rPr>
          <w:lang w:val="fr-FR"/>
        </w:rPr>
      </w:pPr>
    </w:p>
    <w:p w14:paraId="78022064" w14:textId="5257B3AE" w:rsidR="000406A9" w:rsidRPr="0032190F" w:rsidRDefault="003707AA" w:rsidP="00720D46">
      <w:pPr>
        <w:jc w:val="both"/>
        <w:rPr>
          <w:lang w:val="fr-FR"/>
        </w:rPr>
      </w:pPr>
      <w:r w:rsidRPr="0032190F">
        <w:rPr>
          <w:lang w:val="fr-FR"/>
        </w:rPr>
        <w:t xml:space="preserve">Représentations de haches néolithiques dont la disposition rappelle celle de la </w:t>
      </w:r>
      <w:hyperlink r:id="rId9196" w:anchor="Sit_Vallee_Noirs_1" w:history="1">
        <w:r w:rsidRPr="0032190F">
          <w:rPr>
            <w:rStyle w:val="Hyperlink"/>
            <w:szCs w:val="18"/>
            <w:lang w:val="fr-FR" w:eastAsia="en-GB"/>
          </w:rPr>
          <w:t>Vallée aux Noirs 1</w:t>
        </w:r>
      </w:hyperlink>
      <w:r w:rsidRPr="0032190F">
        <w:rPr>
          <w:lang w:val="fr-FR"/>
        </w:rPr>
        <w:t xml:space="preserve"> (BIB 2274 p. 93). Il y a aussi </w:t>
      </w:r>
      <w:r w:rsidR="00431111" w:rsidRPr="0032190F">
        <w:rPr>
          <w:lang w:val="fr-FR"/>
        </w:rPr>
        <w:t>la</w:t>
      </w:r>
      <w:r w:rsidRPr="0032190F">
        <w:rPr>
          <w:lang w:val="fr-FR"/>
        </w:rPr>
        <w:t xml:space="preserve"> représentation</w:t>
      </w:r>
      <w:r w:rsidR="00431111" w:rsidRPr="0032190F">
        <w:rPr>
          <w:lang w:val="fr-FR"/>
        </w:rPr>
        <w:t xml:space="preserve"> d'un </w:t>
      </w:r>
      <w:r w:rsidRPr="0032190F">
        <w:rPr>
          <w:lang w:val="fr-FR"/>
        </w:rPr>
        <w:t xml:space="preserve">arc </w:t>
      </w:r>
      <w:r w:rsidR="00431111" w:rsidRPr="0032190F">
        <w:rPr>
          <w:lang w:val="fr-FR"/>
        </w:rPr>
        <w:t xml:space="preserve">avec sa flèche </w:t>
      </w:r>
      <w:r w:rsidRPr="0032190F">
        <w:rPr>
          <w:lang w:val="fr-FR"/>
        </w:rPr>
        <w:t xml:space="preserve"> (tranchante). L’organisation (orientation de l’arc, de la flèche, juxtaposition des lames nues en symétrie inverse) est similaire à celui de </w:t>
      </w:r>
      <w:hyperlink r:id="rId9197" w:anchor="Sit_Gavrinis_d_L6" w:history="1">
        <w:r w:rsidRPr="0032190F">
          <w:rPr>
            <w:rStyle w:val="Hyperlink"/>
            <w:lang w:val="fr-FR"/>
          </w:rPr>
          <w:t>Gavrinis L6</w:t>
        </w:r>
      </w:hyperlink>
      <w:r w:rsidRPr="0032190F">
        <w:rPr>
          <w:lang w:val="fr-FR"/>
        </w:rPr>
        <w:t xml:space="preserve"> (BIB 2274 p. 93)</w:t>
      </w:r>
    </w:p>
    <w:p w14:paraId="04A18BD3" w14:textId="77777777" w:rsidR="003707AA" w:rsidRPr="0032190F" w:rsidRDefault="003707AA" w:rsidP="00720D46">
      <w:pPr>
        <w:jc w:val="both"/>
        <w:rPr>
          <w:lang w:val="fr-FR"/>
        </w:rPr>
      </w:pPr>
      <w:r w:rsidRPr="0032190F">
        <w:rPr>
          <w:szCs w:val="18"/>
          <w:lang w:val="fr-FR" w:eastAsia="en-GB"/>
        </w:rPr>
        <w:t>Courty dénombre « trois haches polies, non  emmanchées. La plus grande n'a pas moins de 0,50 m  de longueur ; il en est une autre, dont deux traits verticaux,  situés sur le talon, semblent simuler une sorte d'emmanchement  » (Courty 1913a, p. 53). C’est bien entendu cet  exemplaire qu’avait dessiné A. Mallet (fig. 32). La dimension  de l’autre est exagérée (en réalité 43,5 cm). (BIB 2274 )</w:t>
      </w:r>
    </w:p>
    <w:p w14:paraId="447DDBEB" w14:textId="079FEB75" w:rsidR="003707AA" w:rsidRPr="0032190F" w:rsidRDefault="003707AA" w:rsidP="003707AA">
      <w:pPr>
        <w:jc w:val="both"/>
        <w:rPr>
          <w:lang w:val="fr-FR"/>
        </w:rPr>
      </w:pPr>
      <w:r w:rsidRPr="0032190F">
        <w:rPr>
          <w:szCs w:val="18"/>
          <w:lang w:val="fr-FR" w:eastAsia="en-GB"/>
        </w:rPr>
        <w:t>Les gravures identifiées comme néolithiques dans la grotte de Bel Air 13 sont localisées sur un rebord plan de corniche,  auprès de la paroi orientale de la grotte, vers son entrée  naturellement éclairée. Leur position horizontale en  bordure de la roche en surplomb n’est pas sans rappeler  celle de la grande hache de l’abri (</w:t>
      </w:r>
      <w:hyperlink r:id="rId9198" w:anchor="Sit_Vallee_Noirs_1" w:history="1">
        <w:r w:rsidRPr="0032190F">
          <w:rPr>
            <w:rStyle w:val="Hyperlink"/>
            <w:szCs w:val="18"/>
            <w:lang w:val="fr-FR" w:eastAsia="en-GB"/>
          </w:rPr>
          <w:t>Vallée aux Noirs 1</w:t>
        </w:r>
      </w:hyperlink>
      <w:r w:rsidRPr="0032190F">
        <w:rPr>
          <w:szCs w:val="18"/>
          <w:lang w:val="fr-FR" w:eastAsia="en-GB"/>
        </w:rPr>
        <w:t>) implantée  en face, sur l’autre versant de cette vallée sèche.  La composition est formée de deux ensembles techniques  et sémiotiques (fig. 40). D’une part, plus proches  de l’entrée, deux lames polies sont opposées par leur talon,  le contour gravé dégage le signe ; d’autre part, vers  la paroi, deux signes arc et flèche placés côte-à-côte se  confondent avec leurs tracés.  L’agencement structural (orientation de l’arc, orientation  de la flèche tranchante, juxtaposition de lames nues en  symétrie inverse) est similaire à celui relevé sur l’</w:t>
      </w:r>
      <w:hyperlink r:id="rId9199" w:anchor="Sit_Gavrinis_d_L6" w:history="1">
        <w:r w:rsidRPr="0032190F">
          <w:rPr>
            <w:rStyle w:val="Hyperlink"/>
            <w:lang w:val="fr-FR"/>
          </w:rPr>
          <w:t>orthostate L6 de Gavrinis</w:t>
        </w:r>
      </w:hyperlink>
      <w:r w:rsidRPr="0032190F">
        <w:rPr>
          <w:szCs w:val="18"/>
          <w:lang w:val="fr-FR" w:eastAsia="en-GB"/>
        </w:rPr>
        <w:t>.</w:t>
      </w:r>
      <w:r w:rsidRPr="0032190F">
        <w:rPr>
          <w:lang w:val="fr-FR"/>
        </w:rPr>
        <w:t xml:space="preserve">  </w:t>
      </w:r>
      <w:r w:rsidRPr="0032190F">
        <w:rPr>
          <w:szCs w:val="18"/>
          <w:lang w:val="fr-FR" w:eastAsia="en-GB"/>
        </w:rPr>
        <w:t>(</w:t>
      </w:r>
      <w:r w:rsidRPr="0032190F">
        <w:rPr>
          <w:lang w:val="fr-FR"/>
        </w:rPr>
        <w:t>BIB 2274 )</w:t>
      </w:r>
    </w:p>
    <w:p w14:paraId="2B6A9E0A" w14:textId="45CD9576" w:rsidR="003707AA" w:rsidRPr="0032190F" w:rsidRDefault="003707AA" w:rsidP="003707AA">
      <w:pPr>
        <w:jc w:val="both"/>
        <w:rPr>
          <w:szCs w:val="18"/>
          <w:lang w:val="fr-FR" w:eastAsia="en-GB"/>
        </w:rPr>
      </w:pPr>
      <w:r w:rsidRPr="0032190F">
        <w:rPr>
          <w:szCs w:val="18"/>
          <w:lang w:val="fr-FR" w:eastAsia="en-GB"/>
        </w:rPr>
        <w:t xml:space="preserve">Des rapports  analogiques que Courty entrevoit, il conclut que « les haches  polies figurées de Malesherbes, rappellent celles des  dolmens de </w:t>
      </w:r>
      <w:hyperlink r:id="rId9200" w:anchor="Sit_Gavrinis" w:history="1">
        <w:r w:rsidRPr="0032190F">
          <w:rPr>
            <w:rStyle w:val="Hyperlink"/>
            <w:szCs w:val="18"/>
            <w:lang w:val="fr-FR" w:eastAsia="en-GB"/>
          </w:rPr>
          <w:t>Gavrinis</w:t>
        </w:r>
      </w:hyperlink>
      <w:r w:rsidRPr="0032190F">
        <w:rPr>
          <w:szCs w:val="18"/>
          <w:lang w:val="fr-FR" w:eastAsia="en-GB"/>
        </w:rPr>
        <w:t>, d'</w:t>
      </w:r>
      <w:hyperlink r:id="rId9201" w:anchor="Sit_Trou_Anglais" w:history="1">
        <w:r w:rsidRPr="0032190F">
          <w:rPr>
            <w:rStyle w:val="Hyperlink"/>
            <w:szCs w:val="18"/>
            <w:lang w:val="fr-FR" w:eastAsia="en-GB"/>
          </w:rPr>
          <w:t>Epône</w:t>
        </w:r>
      </w:hyperlink>
      <w:r w:rsidRPr="0032190F">
        <w:rPr>
          <w:szCs w:val="18"/>
          <w:lang w:val="fr-FR" w:eastAsia="en-GB"/>
        </w:rPr>
        <w:t xml:space="preserve"> et de </w:t>
      </w:r>
      <w:hyperlink r:id="rId9202" w:anchor="Sit_Grosse_Perotte" w:history="1">
        <w:r w:rsidRPr="0032190F">
          <w:rPr>
            <w:rStyle w:val="Hyperlink"/>
            <w:szCs w:val="18"/>
            <w:lang w:val="fr-FR" w:eastAsia="en-GB"/>
          </w:rPr>
          <w:t>Fontenille</w:t>
        </w:r>
      </w:hyperlink>
      <w:r w:rsidRPr="0032190F">
        <w:rPr>
          <w:szCs w:val="18"/>
          <w:lang w:val="fr-FR" w:eastAsia="en-GB"/>
        </w:rPr>
        <w:t xml:space="preserve">» [ et qu’il ] « est rationnel d'admettre  que nous avons affaire à des pétroglyphes de l'âge  de la pierre polie. » (Courty 1913b). « Ces haches apparaissent en relief, par suite d'une usure  intentionnelle de la roche gréseuse » (Courty 1913b,  p. 171). Les procédés sont d’ailleurs précisés, distingués  entre « frottement » et « piquage » : « Il semble que le  premier mode ait été le plus anciennement employé  car les dessins par piquage se rapprochent de ceux de  Bretagne et du </w:t>
      </w:r>
      <w:hyperlink r:id="rId9203" w:anchor="Sit_Bego" w:history="1">
        <w:r w:rsidRPr="0032190F">
          <w:rPr>
            <w:rStyle w:val="Hyperlink"/>
            <w:szCs w:val="18"/>
            <w:lang w:val="fr-FR" w:eastAsia="en-GB"/>
          </w:rPr>
          <w:t>lac des Merveilles</w:t>
        </w:r>
      </w:hyperlink>
      <w:r w:rsidRPr="0032190F">
        <w:rPr>
          <w:szCs w:val="18"/>
          <w:lang w:val="fr-FR" w:eastAsia="en-GB"/>
        </w:rPr>
        <w:t xml:space="preserve"> » (Courty 1913c, p. 173) Baudet restitue un levé graphique assez précis des lames  1 et 2 (Baudet 1950, fig. 2). et décrit en 1982  trois représentations de haches non emmanchées dont  l’exemplaire central (notre n° 1) pourrait, selon lui, figurer  un manche. Mais les deux traits qui le constituent faisant  partie d’une série de traits parallèles gravés sur le bord  du support, l’auteur doute de cette intention. Sa figure  (n° 4) du panneau en question est le premier levé partiel  de la banquette avec une échelle bien marquée, dessin  qui sera d’ailleurs repris tel quel par la suite (Bénard 2009).. (</w:t>
      </w:r>
      <w:r w:rsidRPr="0032190F">
        <w:rPr>
          <w:lang w:val="fr-FR"/>
        </w:rPr>
        <w:t>BIB 2274 )</w:t>
      </w:r>
      <w:r w:rsidRPr="0032190F">
        <w:rPr>
          <w:szCs w:val="18"/>
          <w:lang w:val="fr-FR" w:eastAsia="en-GB"/>
        </w:rPr>
        <w:t xml:space="preserve"> </w:t>
      </w:r>
    </w:p>
    <w:p w14:paraId="343DAD0A" w14:textId="77777777" w:rsidR="003707AA" w:rsidRPr="0032190F" w:rsidRDefault="003707AA" w:rsidP="003707AA">
      <w:pPr>
        <w:jc w:val="both"/>
        <w:rPr>
          <w:lang w:val="fr-FR"/>
        </w:rPr>
      </w:pPr>
    </w:p>
    <w:p w14:paraId="3D243672" w14:textId="77777777" w:rsidR="00720D46" w:rsidRPr="0032190F" w:rsidRDefault="00720D46" w:rsidP="00720D46">
      <w:pPr>
        <w:jc w:val="both"/>
        <w:rPr>
          <w:lang w:val="fr-FR"/>
        </w:rPr>
      </w:pPr>
    </w:p>
    <w:p w14:paraId="314976C7" w14:textId="77777777" w:rsidR="00720D46" w:rsidRPr="0032190F" w:rsidRDefault="00720D46" w:rsidP="000406A9">
      <w:pPr>
        <w:pStyle w:val="Heading3"/>
      </w:pPr>
      <w:r w:rsidRPr="0032190F">
        <w:t>Hache 1</w:t>
      </w:r>
    </w:p>
    <w:p w14:paraId="6A5E6F15" w14:textId="7D0556B4" w:rsidR="000406A9" w:rsidRPr="0032190F" w:rsidRDefault="00720D46" w:rsidP="00720D46">
      <w:pPr>
        <w:jc w:val="both"/>
        <w:rPr>
          <w:szCs w:val="18"/>
          <w:lang w:val="fr-FR" w:eastAsia="en-GB"/>
        </w:rPr>
      </w:pPr>
      <w:r w:rsidRPr="0032190F">
        <w:rPr>
          <w:szCs w:val="18"/>
          <w:lang w:val="fr-FR" w:eastAsia="en-GB"/>
        </w:rPr>
        <w:t xml:space="preserve">Le support est une plateforme gréseuse horizontale, en surplomb  d’un plancher rocheux sous-jacent sur lequel il était  possible de se positionner pour graver la tranche de cette  table, ou sa surface (fig. 34). La position est inconfortable,  mais tenable. Un autre placement est possible sur le support  lui-même (le sol de cette cavité), mais en s’affranchissant  du bloc qui gêne actuellement l’installation d’un graveur  et qui, d’ailleurs, a pu s’effondrer depuis le Néolithique.  Il n’apparaît pas de différence de patine flagrante entre  les sillons gravés sur le bord du support, répertoire classique  dans la région, et le contour de la lame. La largeur  de son tracé est cependant inférieure, car plus soignée,  que les larges incisions parallèles.  Le rapport chronologique entre ces deux ensembles de  réalisations peut être établi grâce à deux observations,  l’une directe, l’autre indirecte </w:t>
      </w:r>
      <w:r w:rsidRPr="0032190F">
        <w:rPr>
          <w:szCs w:val="18"/>
          <w:lang w:val="fr-FR" w:eastAsia="en-GB"/>
        </w:rPr>
        <w:lastRenderedPageBreak/>
        <w:t xml:space="preserve">(fig. 35) :  - le tracé a est recoupé par le bord de la lame (qui contredit  par conséquent une première conclusion – Bénard  2009, p. 18) ;  - le corps central de la lame est déformé, et simultanément  sur ses deux bords, en quelque sorte « dévié » par  ces deux longs tracés parallèles, parfois assimilés, mais  avec prudence, à un manche (Courty 1913, Baudet 1950) ;  cet évitement peut se comprendre si le corps ne devait  pas être brouillé par les extrémités des deux segments  Techniquement, le contour A1 est donc obtenu par gravure,  frottement longitudinal à l’aide d’une pointe ou  d’une plaquette (« scie ») en pierre, dont on sait que la  courbe n’est pas aisée à obtenir sur ces surfaces en grès  relativement dures. On note, au surplus, que deux tracés  moins profonds et moins larges, en A2 et A3, parallèles à  A1, sont très probablement une première tentative d’inscrire  la limite. Ces deux tracés, mais également A1 à leur  niveau, disparaissent presque sous l’action d’un piquetage  du support en d et e.  Cette seconde technique d’enlèvement de la matière  affecte principalement la partie horizontale du support,  d’un seul côté du signe hache. Le résultat visuel est une  surface qui n’est plus unie, qui conserve de nombreux  points d’impact, et qui est bien entendu plus basse que  le sol naturellement érodé et uni. C’est en somme un  véritable champlevé, à l’image de ce que nous pouvons  observer dans la grotte « Vallée aux Noirs 1 », sur le versant  opposé et au sud-est de cette même vallée sèche.  Mais il est patent que le travail ne semble pas avoir été  mené jusqu’au bout, puisque une petite moitié du bord  de la lame est ainsi dégagée. Toute la question réside  dans cette alternative :  - est-ce un travail inachevé, qui aurait dû dégager tout ce  bord ou même toute la périphérie de la lame ?  - ou est-ce un évitement volontaire, puisque la surface  préservée le long du talon de la lame est aussi celle qui  conserve un petit ensemble de tracés sécants peu spectaculaires,  en en faisant le tour ?  Il est en tout cas loisible de déceler, dans les phases de  piquetage détectées, un élément de réponse. En effet, si  le champ b est en gros parallèle au bord du support, on  remarque que le champ d’enlèvement c qui lui succède,  plus avancé et donc légèrement plus profond, contourne  manifestement ce secteur gravé plus ancien.  Enfin, toujours au registre technique des enlèvements  de matière, l’attention est attirée par une série de  quatre tracés linéaires (de f à i) sur ces surfaces martelées,  qui furent tout d’abord pris pour des signes à  part entière, seulement moins marqués. Mais l’emploi  des foyers d’éclairage opposés durant l’enregistrement  photographique a vite démenti cette impression de  terrain en ne restituant que des arêtes et non les bords  d’un tracé en creux. L’explication ne pouvant provenir  de nervures naturelles qui seraient inscrites dans le  grès, nous proposons de reconnaître différentes étapes  de réalisation, par un ou plusieurs opérateurs. Une expérimentation  sur un support gréseux pourrait valider  cette hypothèse. En sorte que les plages parallèles f  à i illustreraient autant de phases de travail, sans pour  autant que le sens de réalisation puisse être donné.  Le dessin du motif est finalement dissymétrique, bien que  sa reconnaissance en tant que lame polie ne fasse pas de  doute. Le talon est bien pointu, mais le tranchant se raccorde  d’un côté par un angle marqué, de l’autre par une  courbe régulière, en sorte que cette dernière morphologie  pourrait assurément figurer un type </w:t>
      </w:r>
      <w:hyperlink r:id="rId9204" w:anchor="Typ_Arm_Hache_Begude" w:history="1">
        <w:r w:rsidR="00820CBE" w:rsidRPr="0032190F">
          <w:rPr>
            <w:rStyle w:val="Hyperlink"/>
            <w:lang w:val="fr-FR"/>
          </w:rPr>
          <w:t>La Bégude</w:t>
        </w:r>
      </w:hyperlink>
      <w:r w:rsidRPr="0032190F">
        <w:rPr>
          <w:szCs w:val="18"/>
          <w:lang w:val="fr-FR" w:eastAsia="en-GB"/>
        </w:rPr>
        <w:t xml:space="preserve">, alors que la  première pourrait illustrer </w:t>
      </w:r>
      <w:r w:rsidR="00FF0E1D" w:rsidRPr="0032190F">
        <w:rPr>
          <w:szCs w:val="18"/>
          <w:lang w:val="fr-FR" w:eastAsia="en-GB"/>
        </w:rPr>
        <w:t xml:space="preserve">un type </w:t>
      </w:r>
      <w:bookmarkStart w:id="3832" w:name="_Hlk155020531"/>
      <w:r>
        <w:fldChar w:fldCharType="begin"/>
      </w:r>
      <w:r w:rsidRPr="008D292D">
        <w:rPr>
          <w:lang w:val="fr-FR"/>
        </w:rPr>
        <w:instrText>HYPERLINK "file:///C:\\Users\\Thomas%20Huet\\Desktop\\Documentation%20archéologique%20liée%20à%20la%20thèse\\Cultures.docx" \l "Typ_Arm_Hache_Bernon"</w:instrText>
      </w:r>
      <w:r>
        <w:fldChar w:fldCharType="separate"/>
      </w:r>
      <w:r w:rsidR="00FF0E1D" w:rsidRPr="0032190F">
        <w:rPr>
          <w:rStyle w:val="Hyperlink"/>
          <w:szCs w:val="18"/>
          <w:lang w:val="fr-FR" w:eastAsia="en-GB"/>
        </w:rPr>
        <w:t>Bernon</w:t>
      </w:r>
      <w:r>
        <w:rPr>
          <w:rStyle w:val="Hyperlink"/>
          <w:szCs w:val="18"/>
          <w:lang w:val="fr-FR" w:eastAsia="en-GB"/>
        </w:rPr>
        <w:fldChar w:fldCharType="end"/>
      </w:r>
      <w:r w:rsidR="00FF0E1D" w:rsidRPr="0032190F">
        <w:rPr>
          <w:szCs w:val="18"/>
          <w:lang w:val="fr-FR" w:eastAsia="en-GB"/>
        </w:rPr>
        <w:t xml:space="preserve"> </w:t>
      </w:r>
      <w:bookmarkEnd w:id="3832"/>
      <w:r w:rsidR="00FF0E1D" w:rsidRPr="0032190F">
        <w:rPr>
          <w:szCs w:val="18"/>
          <w:lang w:val="fr-FR" w:eastAsia="en-GB"/>
        </w:rPr>
        <w:t xml:space="preserve">allongé (et non </w:t>
      </w:r>
      <w:r w:rsidRPr="0032190F">
        <w:rPr>
          <w:szCs w:val="18"/>
          <w:lang w:val="fr-FR" w:eastAsia="en-GB"/>
        </w:rPr>
        <w:t xml:space="preserve">pas Puy tant l’extrémité proximale est pointue). Il n’y a  pourtant pas d’erreur, le soin apporté de part et d’autre au  contour démontre bien l’intention du graveur. Sans trop  solliciter l’exercice, on proposera une ressemblance typographique  avec la hache trouvée à Reims (120 km de Buthiers),  marquée d’une dissymétrie au niveau du tranchant  et d’un corps étroit aux bords parallèles non symétriques  (la nature de la roche « diorite » serait à reconsidérer).  On notera que de nombreuses cupules de percussion  affectent la surface du support, entre le bord de la corniche  et la lame de hache, et entre les larges incisions  parallèles. Elles sont de même calibre et profondeur que  les dernières préservées sur les surfaces dressées sur  l’autre côté de la hache, et nous semblent pour cela plutôt  contemporaines.  </w:t>
      </w:r>
    </w:p>
    <w:p w14:paraId="43D85AB6" w14:textId="77777777" w:rsidR="000406A9" w:rsidRPr="0032190F" w:rsidRDefault="000406A9" w:rsidP="00720D46">
      <w:pPr>
        <w:jc w:val="both"/>
        <w:rPr>
          <w:szCs w:val="18"/>
          <w:lang w:val="fr-FR" w:eastAsia="en-GB"/>
        </w:rPr>
      </w:pPr>
    </w:p>
    <w:p w14:paraId="5E1CC90A" w14:textId="77777777" w:rsidR="00720D46" w:rsidRPr="0032190F" w:rsidRDefault="00720D46" w:rsidP="00720D46">
      <w:pPr>
        <w:jc w:val="both"/>
        <w:rPr>
          <w:szCs w:val="18"/>
          <w:lang w:val="fr-FR" w:eastAsia="en-GB"/>
        </w:rPr>
      </w:pPr>
    </w:p>
    <w:p w14:paraId="11596512" w14:textId="77777777" w:rsidR="00720D46" w:rsidRPr="0032190F" w:rsidRDefault="00720D46" w:rsidP="000406A9">
      <w:pPr>
        <w:pStyle w:val="Heading3"/>
        <w:rPr>
          <w:lang w:eastAsia="en-GB"/>
        </w:rPr>
      </w:pPr>
      <w:r w:rsidRPr="0032190F">
        <w:rPr>
          <w:lang w:eastAsia="en-GB"/>
        </w:rPr>
        <w:t>Hache 2</w:t>
      </w:r>
    </w:p>
    <w:p w14:paraId="2D870E40" w14:textId="77777777" w:rsidR="00720D46" w:rsidRPr="0032190F" w:rsidRDefault="00720D46" w:rsidP="00720D46">
      <w:pPr>
        <w:jc w:val="both"/>
        <w:rPr>
          <w:szCs w:val="18"/>
          <w:lang w:val="fr-FR" w:eastAsia="en-GB"/>
        </w:rPr>
      </w:pPr>
    </w:p>
    <w:p w14:paraId="313A7542" w14:textId="77777777" w:rsidR="000406A9" w:rsidRPr="0032190F" w:rsidRDefault="00720D46" w:rsidP="00720D46">
      <w:pPr>
        <w:jc w:val="both"/>
        <w:rPr>
          <w:szCs w:val="18"/>
          <w:lang w:val="fr-FR" w:eastAsia="en-GB"/>
        </w:rPr>
      </w:pPr>
      <w:r w:rsidRPr="0032190F">
        <w:rPr>
          <w:szCs w:val="18"/>
          <w:lang w:val="fr-FR" w:eastAsia="en-GB"/>
        </w:rPr>
        <w:lastRenderedPageBreak/>
        <w:t xml:space="preserve">Cet individu plus petit en taille, le premier en réalité à  avoir été signalé en tant qu’instrument poli par A. Mallet  en 1910, est placé en symétrie miroir par rapport à la hache  1, presqu’en opposition par le talon. La surface est  en partie endommagée par un décollement superficiel  de la roche (fig. 36).  Phases et détails de réalisation seront décrits au moyen  de lettres capitales relativement au signe, de lettres minuscules  pour le travail périphérique (fig. 37).  La gravure de la lame polie est déterminée par frottements  longitudinaux profondément inscrits :  - le bord A2, dont l’extrémité vers le tranchant est  manquant à la suite d’une desquamation, laisse apparaître  un tracé sous-jacent A1 qui donne la direction originale  du bord, sans pour autant que la jonction puisse  être suivie jusqu’à l’angle du tranchant ;  - cette partie active de l’arme est décelable à travers trois  inscriptions, sans malheureusement qu’une chronologie  interne puisse être donnée à leur réalisation : B1 est le  plus large et se termine, à gauche du tranchant (orienté  en bas selon les normes JADE), par un amincissement  qui trahit une intervention différente du large tracé B1  mais que nous n’avons pu délimiter ; B2 marque, à la  base du tracé, la direction originale du tranchant abîmé  par la desquamation, tranchant qui se courbait légèrement  ; B3 est une incision plus profonde témoignant  de la mise en forme de l’autre angle du tranchant ;  - C dessine l’autre bord de la lame, et l’on note que l’extrémité  vers le tranchant, qui aurait pu être directement  reliée à B1, laisse une petite angulation dont il faut tenir  compte dans l’analyse du type représenté ;  - les deux bords A2 et C sont interrompus par deux  segments parallèles D1 et D2 ; ces deux enlèvements  frottés (percussion posée sans percuteur) recèlent  en réalité 2 tracés de largeur distincte, mais qu’il  est impossible de bien délimiter et de hiérarchiser ;  - enfin, au-dessus de l’inscription du signe, la surface  du grès est piquetée et dressée en deux plages (a et b)  conformes à celles précédemment décrites au contact  de la hache 1.  Concernant les larges traits incisés sur l’arête arrondie  de la plateforme-support, on notera simplement que le  tracé perpendiculaire à la série est postérieur tout en  présentant la même patine. </w:t>
      </w:r>
    </w:p>
    <w:p w14:paraId="2AB12DCF" w14:textId="77777777" w:rsidR="000406A9" w:rsidRPr="0032190F" w:rsidRDefault="000406A9" w:rsidP="00720D46">
      <w:pPr>
        <w:jc w:val="both"/>
        <w:rPr>
          <w:szCs w:val="18"/>
          <w:lang w:val="fr-FR" w:eastAsia="en-GB"/>
        </w:rPr>
      </w:pPr>
    </w:p>
    <w:p w14:paraId="6A3726F4" w14:textId="77777777" w:rsidR="00720D46" w:rsidRPr="0032190F" w:rsidRDefault="00720D46" w:rsidP="000406A9">
      <w:pPr>
        <w:pStyle w:val="Heading3"/>
        <w:rPr>
          <w:lang w:eastAsia="en-GB"/>
        </w:rPr>
      </w:pPr>
      <w:r w:rsidRPr="0032190F">
        <w:rPr>
          <w:lang w:eastAsia="en-GB"/>
        </w:rPr>
        <w:t>Composition 3</w:t>
      </w:r>
    </w:p>
    <w:p w14:paraId="60DE46CA" w14:textId="565FF604" w:rsidR="00720D46" w:rsidRPr="0032190F" w:rsidRDefault="00720D46" w:rsidP="00720D46">
      <w:pPr>
        <w:jc w:val="both"/>
        <w:rPr>
          <w:szCs w:val="18"/>
          <w:lang w:val="fr-FR" w:eastAsia="en-GB"/>
        </w:rPr>
      </w:pPr>
      <w:r w:rsidRPr="0032190F">
        <w:rPr>
          <w:szCs w:val="18"/>
          <w:lang w:val="fr-FR" w:eastAsia="en-GB"/>
        </w:rPr>
        <w:t xml:space="preserve">Les plus récentes descriptions des gravures (Beaux  1982, Bénard 2009) n’ont jamais démenti le diagnostic  d’une troisième lame polie, introduit par G. Courty en  1913. On devra cependant distinguer, grâce aux relations  d’antéro-postériorité, la première phase d’inscription sur  ce support (le répertoire régional classique, majoritairement  illustré par les segments parallèles et croisés) de  celle qui lui succède à travers ces signes néolithiques.  Phases et détails de réalisation seront décrits au moyen  de lettres capitales relativement aux signes considérés,  de lettres minuscules pour les signes antérieurs compris  comme une étape distincte d’intervention dans la  grotte (fig. 38 et 39).  - Sous la hache 1, un segment légèrement courbe A2  (27 cm de long) se termine par une sorte de crochet,  tandis qu’à son autre extrémité deux petits segments  de 2 cm sont symétriquement disposés de part et  d’autre et à une égale distance de A2. L’interprétation  du signe longiligne va dépendre de la manière de lire ce  « crochet » : ou bien nous prenons en compte le dessin  du tracé en creux et l’on visualise un retour qui ne vient  pas se refermer en touchant le segment, en sorte que  le signe forme une sorte de canne crossée ; ou bien  l’enlèvement périphérique n’est là que pour mettre en  exergue la matière réservée, qui conserve dans cette  éventualité une forme triangulaire.  La décision quant à l’interprétation du signe A dans sa  totalité (A3 compris) est en réalité dépendante de la résolution  du signe voisin.  - Un tracé curviligne B recoupe pour une part un large segment  c et vient s’arrêter sur le rebord de la plateforme naturelle  servant de support. Une observation attentive des  clichés permet de  déceler un premier tracé en B1, recouvert par B2.  - Un tracé C2, cette fois rectiligne, s’appuie sur ce précédent  segment  et vient s’arrêter sur la courbure de l’extrémité de B. On  note à cet endroit qu’un premier enlèvement C1 refermait  davantage avant d’être repris. C2 recoupe par ailleurs un  segment D parallèle au bord du support, lui-même venant recouper le large  tracé b.  Ce sont les tracés D, b et C2 qui furent considérés par  les auteurs précités comme le contour d’une lame de  hache polie. Or, nous constatons un changement manifeste  de nature de tracé entre b et C2, qui empêche  de les considérer comme </w:t>
      </w:r>
      <w:r w:rsidRPr="0032190F">
        <w:rPr>
          <w:szCs w:val="18"/>
          <w:lang w:val="fr-FR" w:eastAsia="en-GB"/>
        </w:rPr>
        <w:lastRenderedPageBreak/>
        <w:t>contemporains, ce que ne  dément pas la patine différentielle des creux. D nous  semble également faire partie intégrante de la composition  primitive, à l’image de l’autre tracé parallèle au  bord qui fut décrit avec la station 2, limitant et recoupant  partiellement la séquence des segments larges. D est  d’ailleurs recoupé par C2. Par conséquent, l’hypothèse  d’une troisième lame de hache ne semble plus fondée.  Dans cette reformulation des tracés, B et C sont à considérer  ensemble, qui s’évitent et se rejoignent, et nous suggérons,  en les fusionnant, d’y voir la représentation d’un arc  de 40 cm de long. Un arc à simple courbure, mais dissymétrique,  dont une poupée est bien visible mais dont l’autre  se confond avec le tracé ancien ou bien n’est pas signifiée.  On remarque que le signe ainsi perçu occupe l’espace laissé  vacant par le registre le plus ancien, en s’appuyant sur c, en  évitant b par une tangente et en venant s’arrêter en limite du  support. Ainsi pourrait s’expliquer l’obliquité de l’instrument.  Entre la hache 1 et cet arc, le signe A peut alors être reconstruit,  et tout naturellement être investi de la fonction de flèche,  avec pointe (le « crochet ») et empennage (les deux segments  parallèles et détachés en A3). Dans cette hypothèse,  la morphologie de la partie active devient prépondérante. La  fonction de « crochet » devenant inopérante, seule la partie  réservée en relief reflètera la pointe. On comprend aussi  pourquoi elle n’est pas « détachée » de la hampe, ce que le  graveur aurait pu obtenir en achevant le pourtour du signe.  Cette morphologie triangulaire, ou trapézoïdale, de  l’armature ne s’est pas immédiatement imposée  puisqu’un</w:t>
      </w:r>
      <w:r w:rsidR="00E77E3A" w:rsidRPr="0032190F">
        <w:rPr>
          <w:szCs w:val="18"/>
          <w:lang w:val="fr-FR" w:eastAsia="en-GB"/>
        </w:rPr>
        <w:t>e partie des éclairages rasants</w:t>
      </w:r>
      <w:r w:rsidRPr="0032190F">
        <w:rPr>
          <w:szCs w:val="18"/>
          <w:lang w:val="fr-FR" w:eastAsia="en-GB"/>
        </w:rPr>
        <w:t xml:space="preserve"> fait ressortir une sorte  de pointe dans l’axe de la hampe. Dans ce cas, une  armature perçante pouvait être envisagée. Mais la  validation n’est pas venue des éclairages opposés et  seuls les clichés offrent un retour  similaire, mais sans raccord et à une distance trop importante  pour signifier la pointe. Nous voyons dans  cette forme quadrangulaire générale du pourtour le  reflet de cette difficulté à détourer une forme sur 2 à  3 cm de côté, sinon en traçant des segments rectilignes.  Le tranchant de l’armature est cependant bien  rendu, mais légèrement courbe. Certaines armatures  à tranchant transversal intact trouvées régionalement  en contexte funéraire </w:t>
      </w:r>
      <w:hyperlink r:id="rId9205" w:anchor="Cul_Cerny" w:history="1">
        <w:r w:rsidR="0043440A" w:rsidRPr="0032190F">
          <w:rPr>
            <w:rStyle w:val="Hyperlink"/>
            <w:szCs w:val="20"/>
            <w:lang w:val="fr-FR" w:eastAsia="en-GB"/>
          </w:rPr>
          <w:t>Cerny</w:t>
        </w:r>
      </w:hyperlink>
      <w:r w:rsidR="0043440A" w:rsidRPr="0032190F">
        <w:rPr>
          <w:color w:val="000000" w:themeColor="text1"/>
          <w:szCs w:val="20"/>
          <w:lang w:val="fr-FR" w:eastAsia="en-GB"/>
        </w:rPr>
        <w:t xml:space="preserve"> </w:t>
      </w:r>
      <w:r w:rsidRPr="0032190F">
        <w:rPr>
          <w:szCs w:val="18"/>
          <w:lang w:val="fr-FR" w:eastAsia="en-GB"/>
        </w:rPr>
        <w:t xml:space="preserve">reproduisent un tel dessin.  Avant d’achever ce descriptif, une mention doit être faite  au sujet d’un tracé énigmatique a, recoupé par le signe  B2. Il n’apparaît pas à l’oeil nu et seuls les éclairages  rasants l’ont posé en évidence. Sa géométrie régulière  semble </w:t>
      </w:r>
      <w:r w:rsidRPr="0032190F">
        <w:rPr>
          <w:i/>
          <w:iCs/>
          <w:szCs w:val="18"/>
          <w:lang w:val="fr-FR" w:eastAsia="en-GB"/>
        </w:rPr>
        <w:t xml:space="preserve">a priori </w:t>
      </w:r>
      <w:r w:rsidRPr="0032190F">
        <w:rPr>
          <w:szCs w:val="18"/>
          <w:lang w:val="fr-FR" w:eastAsia="en-GB"/>
        </w:rPr>
        <w:t xml:space="preserve">lui conférer un statut anthropique indéniable,  mais trop peu de tracés récurrents en éclairage  opposé permettent de valider son existence. Le creux  ne présente aucun des critères de forme, couleur et texture  rencontrés sur les signes voisins, et la coïncidence  avec un changement d’état de conservation de la surface  de la pierre à cet endroit nous fait finalement douter.  Une observation spécifique devra donc être portée sur  ce pseudo-chevron pour conclure. </w:t>
      </w:r>
    </w:p>
    <w:p w14:paraId="4A4E9FA7" w14:textId="77777777" w:rsidR="00720D46" w:rsidRPr="0032190F" w:rsidRDefault="00720D46" w:rsidP="00720D46">
      <w:pPr>
        <w:jc w:val="both"/>
        <w:rPr>
          <w:szCs w:val="18"/>
          <w:lang w:val="fr-FR" w:eastAsia="en-GB"/>
        </w:rPr>
      </w:pPr>
    </w:p>
    <w:p w14:paraId="454FB591" w14:textId="77777777" w:rsidR="00CC4F07" w:rsidRPr="0032190F" w:rsidRDefault="00CC4F07" w:rsidP="00720D46">
      <w:pPr>
        <w:jc w:val="both"/>
        <w:rPr>
          <w:lang w:val="fr-FR"/>
        </w:rPr>
      </w:pPr>
    </w:p>
    <w:p w14:paraId="1DF544BC" w14:textId="77777777" w:rsidR="00CC4F07" w:rsidRPr="0032190F" w:rsidRDefault="00CC4F07" w:rsidP="00CC4F07">
      <w:pPr>
        <w:pStyle w:val="Heading2"/>
      </w:pPr>
      <w:r w:rsidRPr="0032190F">
        <w:t>Conclusion</w:t>
      </w:r>
    </w:p>
    <w:p w14:paraId="655A9798" w14:textId="77777777" w:rsidR="00CC4F07" w:rsidRPr="0032190F" w:rsidRDefault="00CC4F07" w:rsidP="00720D46">
      <w:pPr>
        <w:jc w:val="both"/>
        <w:rPr>
          <w:lang w:val="fr-FR"/>
        </w:rPr>
      </w:pPr>
    </w:p>
    <w:p w14:paraId="5F767E01" w14:textId="07A28D0C" w:rsidR="00CC4F07" w:rsidRPr="0032190F" w:rsidRDefault="00CC4F07" w:rsidP="00CC4F07">
      <w:pPr>
        <w:jc w:val="both"/>
        <w:rPr>
          <w:lang w:val="fr-FR"/>
        </w:rPr>
      </w:pPr>
      <w:r w:rsidRPr="0032190F">
        <w:rPr>
          <w:szCs w:val="18"/>
          <w:lang w:val="fr-FR" w:eastAsia="en-GB"/>
        </w:rPr>
        <w:t xml:space="preserve">La hache 1 est plus grande lame de la  composition est réalisée après une série de traits incisés  marquant le support horizontal ; elle est disposée parallèlement  à ce dernier, tranchant dirigé vers l’intérieur de  la grotte. Bien que son contour gravé soit très visible, un  enlèvement de matière affecte une moitié de son bord,  pour la poser en champlevé. Ce dégagement n’a pas été  poursuivi et semble s’arrêter sur la surface conservant  quelques incisions sécantes plus anciennes. Aucun manche  ne la maintient. La forme atypique rend difficile un  diagnostic. La morphologie du tranchant et son raccord  avec les bords étant distincts pour chaque côté, ils peuvent  tout aussi bien faire pencher en faveur du type </w:t>
      </w:r>
      <w:hyperlink r:id="rId9206" w:anchor="Typ_Arm_Hache_Begude" w:history="1">
        <w:r w:rsidRPr="0032190F">
          <w:rPr>
            <w:rStyle w:val="Hyperlink"/>
            <w:lang w:val="fr-FR"/>
          </w:rPr>
          <w:t>La Bégude</w:t>
        </w:r>
      </w:hyperlink>
      <w:r w:rsidRPr="0032190F">
        <w:rPr>
          <w:lang w:val="fr-FR"/>
        </w:rPr>
        <w:t xml:space="preserve"> </w:t>
      </w:r>
      <w:r w:rsidRPr="0032190F">
        <w:rPr>
          <w:szCs w:val="18"/>
          <w:lang w:val="fr-FR" w:eastAsia="en-GB"/>
        </w:rPr>
        <w:t xml:space="preserve">que </w:t>
      </w:r>
      <w:hyperlink r:id="rId9207" w:anchor="Typ_Arm_Hache_Bernon" w:history="1">
        <w:r w:rsidRPr="0032190F">
          <w:rPr>
            <w:rStyle w:val="Hyperlink"/>
            <w:szCs w:val="18"/>
            <w:lang w:val="fr-FR" w:eastAsia="en-GB"/>
          </w:rPr>
          <w:t>Bernon</w:t>
        </w:r>
      </w:hyperlink>
      <w:r w:rsidRPr="0032190F">
        <w:rPr>
          <w:szCs w:val="18"/>
          <w:lang w:val="fr-FR" w:eastAsia="en-GB"/>
        </w:rPr>
        <w:t xml:space="preserve"> long, voire même du côté des haches ciseaux  à la chronologie plus lâche en Europe.  (</w:t>
      </w:r>
      <w:r w:rsidRPr="0032190F">
        <w:rPr>
          <w:lang w:val="fr-FR"/>
        </w:rPr>
        <w:t>BIB 2274 )</w:t>
      </w:r>
    </w:p>
    <w:p w14:paraId="5FCCD9C2" w14:textId="34550DEE" w:rsidR="00CC4F07" w:rsidRPr="0032190F" w:rsidRDefault="00CC4F07" w:rsidP="00CC4F07">
      <w:pPr>
        <w:jc w:val="both"/>
        <w:rPr>
          <w:szCs w:val="18"/>
          <w:lang w:val="fr-FR" w:eastAsia="en-GB"/>
        </w:rPr>
      </w:pPr>
      <w:r w:rsidRPr="0032190F">
        <w:rPr>
          <w:szCs w:val="18"/>
          <w:lang w:val="fr-FR" w:eastAsia="en-GB"/>
        </w:rPr>
        <w:t xml:space="preserve">La hache 2, opposée par le talon à la  hache 1, présente son tranchant vers  l’extérieur de la grotte. Bien qu’altérés par une desquamation  sur un côté, les tracés des bords sont suffisamment  profonds pour permettre de reconnaître le dessin  général, qui se rapproche des instruments marqués  d’une « ouverture » du tranchant, à l’image des types  </w:t>
      </w:r>
      <w:hyperlink r:id="rId9208" w:anchor="Sit_Saint_Michel" w:history="1">
        <w:r w:rsidRPr="0032190F">
          <w:rPr>
            <w:rStyle w:val="Hyperlink"/>
            <w:szCs w:val="18"/>
            <w:lang w:val="fr-FR" w:eastAsia="en-GB"/>
          </w:rPr>
          <w:t>Saint-Michel</w:t>
        </w:r>
      </w:hyperlink>
      <w:r w:rsidRPr="0032190F">
        <w:rPr>
          <w:szCs w:val="18"/>
          <w:lang w:val="fr-FR" w:eastAsia="en-GB"/>
        </w:rPr>
        <w:t xml:space="preserve">, Pauilhac, Rarogne et Krk parmi </w:t>
      </w:r>
      <w:r w:rsidRPr="0032190F">
        <w:rPr>
          <w:szCs w:val="18"/>
          <w:lang w:val="fr-FR" w:eastAsia="en-GB"/>
        </w:rPr>
        <w:lastRenderedPageBreak/>
        <w:t>lesquels il  sera difficile de décider ; le bord convexe éliminerait en  toute logique les Saint-Michel et Pauilhac.  (</w:t>
      </w:r>
      <w:r w:rsidRPr="0032190F">
        <w:rPr>
          <w:lang w:val="fr-FR"/>
        </w:rPr>
        <w:t>BIB 2274 )</w:t>
      </w:r>
    </w:p>
    <w:p w14:paraId="50CAC8CF" w14:textId="28B77731" w:rsidR="00CC4F07" w:rsidRPr="0032190F" w:rsidRDefault="00CC4F07" w:rsidP="00720D46">
      <w:pPr>
        <w:jc w:val="both"/>
        <w:rPr>
          <w:lang w:val="fr-FR"/>
        </w:rPr>
      </w:pPr>
      <w:r w:rsidRPr="0032190F">
        <w:rPr>
          <w:szCs w:val="18"/>
          <w:lang w:val="fr-FR" w:eastAsia="en-GB"/>
        </w:rPr>
        <w:t xml:space="preserve">Les arcs et flèches qui forment la composition 3. Après avoir pris en  compte la chronographie des tracés et leur état de conservation,  la réalité d’une troisième lame de hache gravée  doit être abandonnée sur ce support commun, plateforme  en surplomb. En revanche, des tracés juxtaposés  postérieurs se répartissent en deux motifs cohérents.  D’une part un arc non armé de 40 cm de long, qui occupe  l’espace laissé vacant par la composition antérieure  formée d’une séquence de larges segments parallèles,  inscrits sur le rebord du ressaut rocheux ; d’autre part une  flèche comprenant une hampe de 24 cm, un empennage  et une armature tranchante (22 mm de long), qui vient  s’inscrire entre l’arc et la hache n° 1, et dont la courbure  d’ensemble suit celle donnée par l’arc. Cette structure  d’assemblage – arc détendu à poupées dissymétriques, flèche du côté du manche de l’arc, puis lame polie non emmanchée orientée suivant un même axe – est identique  à celle décrite sur l’orthostate </w:t>
      </w:r>
      <w:hyperlink r:id="rId9209" w:anchor="Sit_Gavrinis_d_L6" w:history="1">
        <w:r w:rsidR="00D91BF7" w:rsidRPr="0032190F">
          <w:rPr>
            <w:rStyle w:val="Hyperlink"/>
            <w:lang w:val="fr-FR"/>
          </w:rPr>
          <w:t>Gavrinis L6</w:t>
        </w:r>
      </w:hyperlink>
      <w:r w:rsidRPr="0032190F">
        <w:rPr>
          <w:szCs w:val="18"/>
          <w:lang w:val="fr-FR" w:eastAsia="en-GB"/>
        </w:rPr>
        <w:t>. (</w:t>
      </w:r>
      <w:r w:rsidRPr="0032190F">
        <w:rPr>
          <w:lang w:val="fr-FR"/>
        </w:rPr>
        <w:t xml:space="preserve">BIB 2274 </w:t>
      </w:r>
    </w:p>
    <w:p w14:paraId="0E86852B" w14:textId="77777777" w:rsidR="00720D46" w:rsidRPr="0032190F" w:rsidRDefault="00720D46" w:rsidP="00720D46">
      <w:pPr>
        <w:jc w:val="both"/>
        <w:rPr>
          <w:lang w:val="fr-FR"/>
        </w:rPr>
      </w:pPr>
    </w:p>
    <w:p w14:paraId="59AF7F89" w14:textId="77777777" w:rsidR="00FB3326" w:rsidRPr="0032190F" w:rsidRDefault="00FB3326" w:rsidP="00426FF9">
      <w:pPr>
        <w:pStyle w:val="Heading1"/>
      </w:pPr>
      <w:bookmarkStart w:id="3833" w:name="Sit_Butte_Chatillon_5"/>
      <w:r w:rsidRPr="0032190F">
        <w:t>BUTTE DE CHATILLON</w:t>
      </w:r>
      <w:r w:rsidR="003D5161" w:rsidRPr="0032190F">
        <w:t xml:space="preserve"> 5</w:t>
      </w:r>
    </w:p>
    <w:bookmarkEnd w:id="3833"/>
    <w:p w14:paraId="3CBC9E76" w14:textId="77777777" w:rsidR="00FB3326" w:rsidRPr="0032190F" w:rsidRDefault="00FB3326" w:rsidP="00242C0F">
      <w:pPr>
        <w:rPr>
          <w:lang w:val="fr-FR"/>
        </w:rPr>
      </w:pPr>
    </w:p>
    <w:p w14:paraId="2B17D9BA" w14:textId="4AD0E0FA" w:rsidR="00FB3326" w:rsidRPr="0032190F" w:rsidRDefault="00FB3326" w:rsidP="00242C0F">
      <w:pPr>
        <w:rPr>
          <w:lang w:val="fr-FR"/>
        </w:rPr>
      </w:pPr>
      <w:r w:rsidRPr="0032190F">
        <w:rPr>
          <w:lang w:val="fr-FR"/>
        </w:rPr>
        <w:t>L’abri gravé de la Butte de Châtillon 5 (Milly-la-Forêt, Essonne) montre des gravres de haches</w:t>
      </w:r>
      <w:r w:rsidR="00A46E5F" w:rsidRPr="0032190F">
        <w:rPr>
          <w:lang w:val="fr-FR"/>
        </w:rPr>
        <w:t xml:space="preserve"> et de </w:t>
      </w:r>
      <w:hyperlink r:id="rId9210" w:anchor="Cul_Art_TAC_T_t_crosse" w:history="1">
        <w:r w:rsidR="00F22DE5" w:rsidRPr="0032190F">
          <w:rPr>
            <w:rStyle w:val="Hyperlink"/>
            <w:lang w:val="fr-FR"/>
          </w:rPr>
          <w:t>crosses</w:t>
        </w:r>
      </w:hyperlink>
      <w:r w:rsidR="0051181C" w:rsidRPr="0032190F">
        <w:rPr>
          <w:lang w:val="fr-FR"/>
        </w:rPr>
        <w:t xml:space="preserve"> </w:t>
      </w:r>
      <w:r w:rsidRPr="0032190F">
        <w:rPr>
          <w:lang w:val="fr-FR"/>
        </w:rPr>
        <w:t>(BIB 2274 p. 90)</w:t>
      </w:r>
    </w:p>
    <w:p w14:paraId="4D088BA3" w14:textId="77777777" w:rsidR="0053240A" w:rsidRPr="0032190F" w:rsidRDefault="0053240A" w:rsidP="00242C0F">
      <w:pPr>
        <w:rPr>
          <w:lang w:val="fr-FR"/>
        </w:rPr>
      </w:pPr>
    </w:p>
    <w:p w14:paraId="5BE1C89A" w14:textId="77777777" w:rsidR="0053240A" w:rsidRPr="0032190F" w:rsidRDefault="0053240A" w:rsidP="00426FF9">
      <w:pPr>
        <w:pStyle w:val="Heading1"/>
      </w:pPr>
      <w:bookmarkStart w:id="3834" w:name="Sit_Chateaubriand"/>
      <w:r w:rsidRPr="0032190F">
        <w:t xml:space="preserve">CHATEAUBRIAND </w:t>
      </w:r>
    </w:p>
    <w:bookmarkEnd w:id="3834"/>
    <w:p w14:paraId="7FD9945B" w14:textId="77777777" w:rsidR="0053240A" w:rsidRPr="0032190F" w:rsidRDefault="0053240A" w:rsidP="0053240A">
      <w:pPr>
        <w:jc w:val="both"/>
        <w:rPr>
          <w:lang w:val="fr-FR"/>
        </w:rPr>
      </w:pPr>
      <w:r w:rsidRPr="0032190F">
        <w:rPr>
          <w:lang w:val="fr-FR"/>
        </w:rPr>
        <w:t xml:space="preserve">La grotte Chateaubriand (Buthiers) est un site important pour la compréhension de l'art mésolithique (BIB 2426) La Grotte de Chateaubriand a livre un niveau mesolithique ancien. De plus, cette enorme geode presentait sur les parois et sur les planchers des centaines de sillons et quelques grilles. Mais surtout, elle recelait soixante-dix traçoirs a gres et sept blocs ou plaques de gres graves dont certains se raccordaient au plancher du fond de l'abri (BIB 2426) </w:t>
      </w:r>
    </w:p>
    <w:p w14:paraId="591D7426" w14:textId="77777777" w:rsidR="00E42269" w:rsidRPr="0032190F" w:rsidRDefault="00E42269" w:rsidP="00242C0F">
      <w:pPr>
        <w:rPr>
          <w:lang w:val="fr-FR"/>
        </w:rPr>
      </w:pPr>
    </w:p>
    <w:p w14:paraId="59FDB0D7" w14:textId="77777777" w:rsidR="00E42269" w:rsidRPr="0032190F" w:rsidRDefault="00E42269" w:rsidP="00426FF9">
      <w:pPr>
        <w:pStyle w:val="Heading1"/>
      </w:pPr>
      <w:bookmarkStart w:id="3835" w:name="Sit_Trezan"/>
      <w:r w:rsidRPr="0032190F">
        <w:t>TREZAN</w:t>
      </w:r>
    </w:p>
    <w:bookmarkEnd w:id="3835"/>
    <w:p w14:paraId="74761C8B" w14:textId="77777777" w:rsidR="00E42269" w:rsidRPr="0032190F" w:rsidRDefault="00E42269" w:rsidP="00242C0F">
      <w:pPr>
        <w:rPr>
          <w:lang w:val="fr-FR"/>
        </w:rPr>
      </w:pPr>
    </w:p>
    <w:p w14:paraId="7231E4AC" w14:textId="77777777" w:rsidR="00E42269" w:rsidRPr="0032190F" w:rsidRDefault="00E42269" w:rsidP="00242C0F">
      <w:pPr>
        <w:rPr>
          <w:lang w:val="fr-FR"/>
        </w:rPr>
      </w:pPr>
      <w:r w:rsidRPr="0032190F">
        <w:rPr>
          <w:lang w:val="fr-FR"/>
        </w:rPr>
        <w:t xml:space="preserve">La </w:t>
      </w:r>
      <w:r w:rsidR="006D0803" w:rsidRPr="0032190F">
        <w:rPr>
          <w:lang w:val="fr-FR"/>
        </w:rPr>
        <w:t>dalle</w:t>
      </w:r>
      <w:r w:rsidRPr="0032190F">
        <w:rPr>
          <w:lang w:val="fr-FR"/>
        </w:rPr>
        <w:t xml:space="preserve"> de Trézan (Malesherbes, Loiret) montre une représe</w:t>
      </w:r>
      <w:r w:rsidR="00B61ED5" w:rsidRPr="0032190F">
        <w:rPr>
          <w:lang w:val="fr-FR"/>
        </w:rPr>
        <w:t>n</w:t>
      </w:r>
      <w:r w:rsidRPr="0032190F">
        <w:rPr>
          <w:lang w:val="fr-FR"/>
        </w:rPr>
        <w:t>tation de hache (E) (BIB 2278 p. 893)</w:t>
      </w:r>
      <w:r w:rsidR="006D0803" w:rsidRPr="0032190F">
        <w:rPr>
          <w:lang w:val="fr-FR"/>
        </w:rPr>
        <w:t xml:space="preserve"> Plusieurs représentation de haches (BIB 2274)</w:t>
      </w:r>
    </w:p>
    <w:p w14:paraId="7F1E9523" w14:textId="27AFA2AF" w:rsidR="00FB3326" w:rsidRPr="0032190F" w:rsidRDefault="006D0803" w:rsidP="006D0803">
      <w:pPr>
        <w:jc w:val="both"/>
        <w:rPr>
          <w:lang w:val="fr-FR"/>
        </w:rPr>
      </w:pPr>
      <w:r w:rsidRPr="0032190F">
        <w:rPr>
          <w:szCs w:val="18"/>
          <w:lang w:val="fr-FR" w:eastAsia="en-GB"/>
        </w:rPr>
        <w:t xml:space="preserve">La dalle dite de Trézan est une plaque en grès stampien, découverte allongée en début de pente sur la rive gauche de l’Essonne qu’elle domine d’une trentaine de mètres. Sans végétation arbustive dans la parcelle actuelle, l’entrée de la </w:t>
      </w:r>
      <w:hyperlink r:id="rId9211" w:anchor="Sit_Vallee_Noirs" w:history="1">
        <w:r w:rsidRPr="0032190F">
          <w:rPr>
            <w:rStyle w:val="Hyperlink"/>
            <w:szCs w:val="18"/>
            <w:lang w:val="fr-FR" w:eastAsia="en-GB"/>
          </w:rPr>
          <w:t>Vallée aux Noirs</w:t>
        </w:r>
      </w:hyperlink>
      <w:r w:rsidRPr="0032190F">
        <w:rPr>
          <w:szCs w:val="18"/>
          <w:lang w:val="fr-FR" w:eastAsia="en-GB"/>
        </w:rPr>
        <w:t xml:space="preserve"> serait visible à 2 km au nord-ouest, sur l’autre rive. Le bloc de 6,5 m de long n’est pas géologiquement rattaché au substrat et ne semble pas s’être déplacé sur ce haut de pente par simple gravité. Brisé en trois fragments nets, encore en connexion mais affectés de décalages décimétriques, un tel monolithe ne peut se casser non plus par porte-à-faux dans l’encaissant limoneux (sauf mouvements sismiques). L’hypothèse d’une pierre dressée puis chutée, suggérée par les premiers inventeurs, semble par conséquent recevable et testable si une fouille pouvait être conduite vers l’extrémité distale, lieu de la probable fosse de fondation (fig. 78). L’implantation d’une stèle à cet endroit serait tout à fait en accord avec d’autres logiques de placement topographique, à l’image de la stèle Pierre Droite à Prunay-sur- Essonne (Essonne), sur cette même rive gauche à 10 km plus au nord, qui n’est pas érigée en sommet et bordure du plateau, d’où elle serait invisible pour un observateur cheminant au bas de la vallée, mais bien sur la pente pour assurer cette co-visibilité. Dans cette hypothèse, les gravures ici commentées seraient tournées vers l’ouest et le dégagement du plateau. Une fouille permettrait aussi, à l’évidence, de retourner le premier bloc occidental et savoir s’il est gravé sur l’autre face. La scène se compose en définitive de quatre haches à manches crossés : deux seraient verticales, tranchants dirigés à gauche, dans l’éventualité d’une stèle redressée vers l’ouest ; une serait renversée à presque 180° entre ces dernières ; enfin, et alors que les trois spécimens précédents sont </w:t>
      </w:r>
      <w:r w:rsidRPr="0032190F">
        <w:rPr>
          <w:szCs w:val="18"/>
          <w:lang w:val="fr-FR" w:eastAsia="en-GB"/>
        </w:rPr>
        <w:lastRenderedPageBreak/>
        <w:t xml:space="preserve">hauts de 35-37 cm, une petite hache également crossée d’une douzaine de centimètres seulement vient en oblique au contact de la gravure de hache la plus occidentale. Celle-ci est assez soigneusement inscrite dans la pierre, au point que le tranchant évasé permet de proposer le type </w:t>
      </w:r>
      <w:hyperlink r:id="rId9212" w:anchor="Sit_Saint_Michel" w:history="1">
        <w:r w:rsidRPr="0032190F">
          <w:rPr>
            <w:rStyle w:val="Hyperlink"/>
            <w:szCs w:val="18"/>
            <w:lang w:val="fr-FR" w:eastAsia="en-GB"/>
          </w:rPr>
          <w:t>Saint-Michel</w:t>
        </w:r>
      </w:hyperlink>
      <w:r w:rsidRPr="0032190F">
        <w:rPr>
          <w:szCs w:val="18"/>
          <w:lang w:val="fr-FR" w:eastAsia="en-GB"/>
        </w:rPr>
        <w:t xml:space="preserve"> comme modèle le plus acceptable, avant les types Pauilhac et Rarogne du tableau européen des objets en jade socialement valorisés. Ce type d’instrument est rare en dehors de l’épicentre morbihannais ; ainsi un exemplaire découvert à Zermatt (Valais, Suisse) ne manque pas de souligner la proximité des carrières du </w:t>
      </w:r>
      <w:hyperlink r:id="rId9213" w:anchor="Sit_Mon_Viso" w:history="1">
        <w:r w:rsidR="00647BC0" w:rsidRPr="00647BC0">
          <w:rPr>
            <w:rStyle w:val="Hyperlink"/>
            <w:lang w:val="fr-FR"/>
          </w:rPr>
          <w:t>Mont Viso</w:t>
        </w:r>
      </w:hyperlink>
      <w:r w:rsidRPr="0032190F">
        <w:rPr>
          <w:szCs w:val="18"/>
          <w:lang w:val="fr-FR" w:eastAsia="en-GB"/>
        </w:rPr>
        <w:t xml:space="preserve">, d’où il est originaire ; quant aux deux exemplaires signalés en Allemagne, ils sont très probablement originaires de Bretagne (Pétrequin </w:t>
      </w:r>
      <w:r w:rsidRPr="0032190F">
        <w:rPr>
          <w:i/>
          <w:iCs/>
          <w:szCs w:val="18"/>
          <w:lang w:val="fr-FR" w:eastAsia="en-GB"/>
        </w:rPr>
        <w:t xml:space="preserve">et al. </w:t>
      </w:r>
      <w:r w:rsidRPr="0032190F">
        <w:rPr>
          <w:szCs w:val="18"/>
          <w:lang w:val="fr-FR" w:eastAsia="en-GB"/>
        </w:rPr>
        <w:t xml:space="preserve">2012, tome 1, p. 646). S’ajoute à Buthiers, et sur cette hache en particulier, la représentation d’objets recourbés au bas du manche qui assure la liaison avec la scène décrite en Vallée aux Noirs 6 ; ici comme là-bas, nous maintenons la possibilité d’y reconnaître un trophée de défenses de sanglier. Les trois autres spécimens sur la dalle de Trézan n’offrent pas de signes aussi bien reproduits. Accompagnant ces quatre motifs très cohérents, deux assemblages de signes difficiles à interpréter bordent le côté gauche de la dalle, rectilignes pour les uns, curvilignes pour les autres. Les deux propositions de lecture nous ont porté, à chaque fois, vers une embarcation, avec et sans équipage, opposées par le fond des coques. Une troisième voie peut être mentionnée qui, en fusionnant ces deux images jusqu’ici séparées, retrouve la même idée d’un mobile par le fait que le motif en croissant serait l’embarcation et que l’autre, à segments parallèles, illustrerait les rames de la propulsion, à l’instar de bien des représentations de par le monde. Dans ce cas, les deux extrémités relevés et parallèles seraient l’exacte réplique des proue et poupe de la petite embarcation dans la scène figurée en Vallée aux Noirs 6. La reprise des motifs dans la micro-topographie du support gréseux permet enfin d’expliquer leur disposition, qui semble curieusement se limiter à un seul côté de la dalle et à la hauteur d’un homme dans l’hypothèse où elle aurait été dressée. En réalité, la hache finement gravée, du type </w:t>
      </w:r>
      <w:hyperlink r:id="rId9214" w:anchor="Sit_Saint_Michel" w:history="1">
        <w:r w:rsidR="005141D5" w:rsidRPr="0032190F">
          <w:rPr>
            <w:rStyle w:val="Hyperlink"/>
            <w:szCs w:val="18"/>
            <w:lang w:val="fr-FR" w:eastAsia="en-GB"/>
          </w:rPr>
          <w:t>Saint-Michel</w:t>
        </w:r>
      </w:hyperlink>
      <w:r w:rsidRPr="0032190F">
        <w:rPr>
          <w:szCs w:val="18"/>
          <w:lang w:val="fr-FR" w:eastAsia="en-GB"/>
        </w:rPr>
        <w:t>, est à cheval sur l’arête sommitale du bloc, tandis que les deux autres haches de taille similaire se répartissent de part et d’autre de cette ligne de relief. Enfin les « bateaux » verticaux et la hache renversée sont distribués à égale distance d’une large cupule naturelle et profonde dans la pierre (diamètre 10 cm). Il semble que cet arrangement soit par conséquent étroitement dépendant de la morphologie et des accidents naturels, sans souci d’une plus large occupation de la surface de la pierre (BIB 2274)</w:t>
      </w:r>
      <w:r w:rsidRPr="0032190F">
        <w:rPr>
          <w:lang w:val="fr-FR"/>
        </w:rPr>
        <w:t xml:space="preserve"> </w:t>
      </w:r>
    </w:p>
    <w:p w14:paraId="534C6D41" w14:textId="77777777" w:rsidR="006D0803" w:rsidRPr="0032190F" w:rsidRDefault="006D0803" w:rsidP="006D0803">
      <w:pPr>
        <w:jc w:val="both"/>
        <w:rPr>
          <w:lang w:val="fr-FR"/>
        </w:rPr>
      </w:pPr>
    </w:p>
    <w:p w14:paraId="36083519" w14:textId="77777777" w:rsidR="00D6798A" w:rsidRPr="0032190F" w:rsidRDefault="00D6798A" w:rsidP="00426FF9">
      <w:pPr>
        <w:pStyle w:val="Heading1"/>
      </w:pPr>
      <w:bookmarkStart w:id="3836" w:name="Sit_Jura_Nord"/>
      <w:r w:rsidRPr="0032190F">
        <w:t>JURA NORD (Gîtes du)</w:t>
      </w:r>
    </w:p>
    <w:bookmarkEnd w:id="3836"/>
    <w:p w14:paraId="73E9DBCB" w14:textId="77777777" w:rsidR="00D6798A" w:rsidRPr="0032190F" w:rsidRDefault="00CA4D93" w:rsidP="00242C0F">
      <w:pPr>
        <w:rPr>
          <w:lang w:val="fr-FR"/>
        </w:rPr>
      </w:pPr>
      <w:r w:rsidRPr="0032190F">
        <w:rPr>
          <w:lang w:val="fr-FR"/>
        </w:rPr>
        <w:t xml:space="preserve">ateliers du </w:t>
      </w:r>
      <w:r w:rsidRPr="00CA4D93">
        <w:rPr>
          <w:lang w:val="fr-FR"/>
        </w:rPr>
        <w:t>Jura Nord</w:t>
      </w:r>
    </w:p>
    <w:p w14:paraId="6DA1E12C" w14:textId="77777777" w:rsidR="00CA4D93" w:rsidRDefault="00CA4D93" w:rsidP="00242C0F">
      <w:pPr>
        <w:rPr>
          <w:lang w:val="fr-FR"/>
        </w:rPr>
      </w:pPr>
    </w:p>
    <w:p w14:paraId="76483A82" w14:textId="5145A187" w:rsidR="00D6798A" w:rsidRPr="0032190F" w:rsidRDefault="00D6798A" w:rsidP="00242C0F">
      <w:pPr>
        <w:rPr>
          <w:lang w:val="fr-FR"/>
        </w:rPr>
      </w:pPr>
      <w:r w:rsidRPr="0032190F">
        <w:rPr>
          <w:lang w:val="fr-FR"/>
        </w:rPr>
        <w:t xml:space="preserve">Les formations du nord du Jura fournissent la majorité des sites suisses en </w:t>
      </w:r>
      <w:hyperlink r:id="rId9215" w:anchor="Sit_Produits_siliceux" w:history="1">
        <w:r w:rsidRPr="0032190F">
          <w:rPr>
            <w:rStyle w:val="Hyperlink"/>
            <w:lang w:val="fr-FR"/>
          </w:rPr>
          <w:t>produits siliceux</w:t>
        </w:r>
      </w:hyperlink>
      <w:r w:rsidRPr="0032190F">
        <w:rPr>
          <w:lang w:val="fr-FR"/>
        </w:rPr>
        <w:t xml:space="preserve"> (silex) : principalement trouvés dans les calcaires du Malm et de l’Eocène du nord du Jura (BIB 812 p. 71)</w:t>
      </w:r>
    </w:p>
    <w:p w14:paraId="4BF99239" w14:textId="77777777" w:rsidR="00D6798A" w:rsidRPr="0032190F" w:rsidRDefault="00D6798A" w:rsidP="00242C0F">
      <w:pPr>
        <w:rPr>
          <w:lang w:val="fr-FR"/>
        </w:rPr>
      </w:pPr>
    </w:p>
    <w:p w14:paraId="406B7E6E" w14:textId="77777777" w:rsidR="003E7763" w:rsidRPr="0032190F" w:rsidRDefault="003E7763" w:rsidP="00426FF9">
      <w:pPr>
        <w:pStyle w:val="Heading1"/>
      </w:pPr>
      <w:bookmarkStart w:id="3837" w:name="Sit_Salins_Bains"/>
      <w:r w:rsidRPr="0032190F">
        <w:t>SALINS-LES-BAINS</w:t>
      </w:r>
      <w:r w:rsidR="00543881" w:rsidRPr="0032190F">
        <w:t xml:space="preserve"> (Tumulus</w:t>
      </w:r>
      <w:bookmarkEnd w:id="3837"/>
      <w:r w:rsidR="00543881" w:rsidRPr="0032190F">
        <w:t>)</w:t>
      </w:r>
    </w:p>
    <w:p w14:paraId="76DE271C" w14:textId="5DC11B4A" w:rsidR="003E7763" w:rsidRPr="00A638A0" w:rsidRDefault="00000000" w:rsidP="00242C0F">
      <w:pPr>
        <w:rPr>
          <w:lang w:val="fr-FR"/>
        </w:rPr>
      </w:pPr>
      <w:hyperlink r:id="rId9216" w:anchor="Cul_Proto_Soc_Elites" w:history="1">
        <w:r w:rsidR="00817A76">
          <w:rPr>
            <w:rStyle w:val="Hyperlink"/>
            <w:lang w:val="fr-FR"/>
          </w:rPr>
          <w:t>s</w:t>
        </w:r>
        <w:r w:rsidR="00817A76" w:rsidRPr="0032190F">
          <w:rPr>
            <w:rStyle w:val="Hyperlink"/>
            <w:lang w:val="fr-FR"/>
          </w:rPr>
          <w:t>ite princier</w:t>
        </w:r>
      </w:hyperlink>
    </w:p>
    <w:p w14:paraId="438F659E" w14:textId="77777777" w:rsidR="00817A76" w:rsidRPr="0032190F" w:rsidRDefault="00817A76" w:rsidP="00242C0F">
      <w:pPr>
        <w:rPr>
          <w:lang w:val="fr-FR"/>
        </w:rPr>
      </w:pPr>
    </w:p>
    <w:p w14:paraId="6F3A2F65" w14:textId="0249FB3A" w:rsidR="00EC2453" w:rsidRPr="0032190F" w:rsidRDefault="0051548A" w:rsidP="00EC2453">
      <w:pPr>
        <w:rPr>
          <w:lang w:val="fr-FR"/>
        </w:rPr>
      </w:pPr>
      <w:r w:rsidRPr="0032190F">
        <w:rPr>
          <w:lang w:val="fr-FR"/>
        </w:rPr>
        <w:t xml:space="preserve">Statuette(s) </w:t>
      </w:r>
      <w:r w:rsidR="0084727D" w:rsidRPr="0032190F">
        <w:rPr>
          <w:color w:val="000000" w:themeColor="text1"/>
          <w:sz w:val="22"/>
          <w:szCs w:val="22"/>
          <w:lang w:val="fr-FR"/>
        </w:rPr>
        <w:t>[</w:t>
      </w:r>
      <w:hyperlink r:id="rId9217" w:anchor="Cul_Art_TAC_T_a_statuettes" w:history="1">
        <w:r w:rsidR="0084727D" w:rsidRPr="0032190F">
          <w:rPr>
            <w:rStyle w:val="Hyperlink"/>
            <w:color w:val="000000" w:themeColor="text1"/>
            <w:sz w:val="22"/>
            <w:szCs w:val="22"/>
            <w:lang w:val="fr-FR"/>
          </w:rPr>
          <w:t>statuette</w:t>
        </w:r>
      </w:hyperlink>
      <w:r w:rsidR="0084727D" w:rsidRPr="0032190F">
        <w:rPr>
          <w:color w:val="000000" w:themeColor="text1"/>
          <w:sz w:val="22"/>
          <w:szCs w:val="22"/>
          <w:lang w:val="fr-FR"/>
        </w:rPr>
        <w:t xml:space="preserve">] </w:t>
      </w:r>
      <w:r w:rsidRPr="0032190F">
        <w:rPr>
          <w:lang w:val="fr-FR"/>
        </w:rPr>
        <w:t xml:space="preserve">chasséenne(s) </w:t>
      </w:r>
      <w:r w:rsidR="00EC2453" w:rsidRPr="0032190F">
        <w:rPr>
          <w:lang w:val="fr-FR"/>
        </w:rPr>
        <w:t xml:space="preserve">dans l'aire du NMB </w:t>
      </w:r>
      <w:r w:rsidRPr="0032190F">
        <w:rPr>
          <w:lang w:val="fr-FR"/>
        </w:rPr>
        <w:t>(BIB 1457)</w:t>
      </w:r>
      <w:r w:rsidR="00EC2453" w:rsidRPr="0032190F">
        <w:rPr>
          <w:lang w:val="fr-FR"/>
        </w:rPr>
        <w:t xml:space="preserve">) </w:t>
      </w:r>
    </w:p>
    <w:p w14:paraId="26391D18" w14:textId="77777777" w:rsidR="0051548A" w:rsidRPr="0032190F" w:rsidRDefault="0051548A" w:rsidP="00242C0F">
      <w:pPr>
        <w:rPr>
          <w:lang w:val="fr-FR"/>
        </w:rPr>
      </w:pPr>
    </w:p>
    <w:p w14:paraId="781DEEAB" w14:textId="3B0FB19C" w:rsidR="00EC2453" w:rsidRPr="0032190F" w:rsidRDefault="00BD1687" w:rsidP="00EC2453">
      <w:pPr>
        <w:rPr>
          <w:lang w:val="fr-FR"/>
        </w:rPr>
      </w:pPr>
      <w:r w:rsidRPr="0032190F">
        <w:rPr>
          <w:lang w:val="fr-FR"/>
        </w:rPr>
        <w:t>Le tumulus</w:t>
      </w:r>
      <w:r w:rsidR="003E7763" w:rsidRPr="0032190F">
        <w:rPr>
          <w:lang w:val="fr-FR"/>
        </w:rPr>
        <w:t xml:space="preserve"> de Salins-les-Bains</w:t>
      </w:r>
      <w:r w:rsidRPr="0032190F">
        <w:rPr>
          <w:lang w:val="fr-FR"/>
        </w:rPr>
        <w:t xml:space="preserve"> (Jura</w:t>
      </w:r>
      <w:r w:rsidR="009E6199" w:rsidRPr="0032190F">
        <w:rPr>
          <w:lang w:val="fr-FR"/>
        </w:rPr>
        <w:t>, France</w:t>
      </w:r>
      <w:r w:rsidRPr="0032190F">
        <w:rPr>
          <w:lang w:val="fr-FR"/>
        </w:rPr>
        <w:t>)</w:t>
      </w:r>
      <w:r w:rsidR="003E7763" w:rsidRPr="0032190F">
        <w:rPr>
          <w:lang w:val="fr-FR"/>
        </w:rPr>
        <w:t>. Style de poignards en partie isomorphe avec les poignards de Remedello 2. Il re</w:t>
      </w:r>
      <w:r w:rsidR="00664B1F" w:rsidRPr="0032190F">
        <w:rPr>
          <w:lang w:val="fr-FR"/>
        </w:rPr>
        <w:t>groupe les poignards trouvés à S</w:t>
      </w:r>
      <w:r w:rsidR="003E7763" w:rsidRPr="0032190F">
        <w:rPr>
          <w:lang w:val="fr-FR"/>
        </w:rPr>
        <w:t>alins les Bains</w:t>
      </w:r>
      <w:r w:rsidR="00664B1F" w:rsidRPr="0032190F">
        <w:rPr>
          <w:lang w:val="fr-FR"/>
        </w:rPr>
        <w:t xml:space="preserve"> et p</w:t>
      </w:r>
      <w:r w:rsidR="003E7763" w:rsidRPr="0032190F">
        <w:rPr>
          <w:lang w:val="fr-FR"/>
        </w:rPr>
        <w:t xml:space="preserve">eut-être de </w:t>
      </w:r>
      <w:hyperlink r:id="rId9218" w:anchor="Sit_Saint_Blaise" w:history="1">
        <w:r w:rsidR="003E7763" w:rsidRPr="0032190F">
          <w:rPr>
            <w:rStyle w:val="Hyperlink"/>
            <w:lang w:val="fr-FR"/>
          </w:rPr>
          <w:t>Saint-Blaise</w:t>
        </w:r>
      </w:hyperlink>
      <w:r w:rsidR="003E7763" w:rsidRPr="0032190F">
        <w:rPr>
          <w:lang w:val="fr-FR"/>
        </w:rPr>
        <w:t xml:space="preserve"> et de </w:t>
      </w:r>
      <w:hyperlink r:id="rId9219" w:anchor="Sit_Luscherz" w:history="1">
        <w:r w:rsidR="003E7763" w:rsidRPr="0032190F">
          <w:rPr>
            <w:rStyle w:val="Hyperlink"/>
            <w:lang w:val="fr-FR"/>
          </w:rPr>
          <w:t>Lüzerch</w:t>
        </w:r>
      </w:hyperlink>
      <w:r w:rsidR="003E7763" w:rsidRPr="0032190F">
        <w:rPr>
          <w:lang w:val="fr-FR"/>
        </w:rPr>
        <w:t xml:space="preserve"> (BIB 917)</w:t>
      </w:r>
      <w:r w:rsidR="00EC2453" w:rsidRPr="0032190F">
        <w:rPr>
          <w:lang w:val="fr-FR"/>
        </w:rPr>
        <w:t xml:space="preserve"> </w:t>
      </w:r>
      <w:r w:rsidR="00C90989" w:rsidRPr="0032190F">
        <w:rPr>
          <w:lang w:val="fr-FR"/>
        </w:rPr>
        <w:t xml:space="preserve">Ils peuvent être comparés avec les poignards du </w:t>
      </w:r>
      <w:hyperlink r:id="rId9220" w:anchor="Sit_Mont_Bego" w:history="1">
        <w:r w:rsidR="00C90989" w:rsidRPr="0032190F">
          <w:rPr>
            <w:rStyle w:val="Hyperlink"/>
            <w:lang w:val="fr-FR"/>
          </w:rPr>
          <w:t>mont Bego</w:t>
        </w:r>
      </w:hyperlink>
      <w:r w:rsidR="00C90989" w:rsidRPr="0032190F">
        <w:rPr>
          <w:lang w:val="fr-FR"/>
        </w:rPr>
        <w:t xml:space="preserve"> (BIB 917)</w:t>
      </w:r>
      <w:r w:rsidR="00EC2453" w:rsidRPr="0032190F">
        <w:rPr>
          <w:lang w:val="fr-FR"/>
        </w:rPr>
        <w:t xml:space="preserve"> Le poignard de Salin-les-Bains, à nervure axiale languette et base rectiligne serait en fait issu de la nécropole de Cumarola (BIB 525 p. 267) </w:t>
      </w:r>
    </w:p>
    <w:p w14:paraId="2F5A04DE" w14:textId="77777777" w:rsidR="00F86EDD" w:rsidRPr="0032190F" w:rsidRDefault="00F86EDD" w:rsidP="00242C0F">
      <w:pPr>
        <w:rPr>
          <w:lang w:val="fr-FR"/>
        </w:rPr>
      </w:pPr>
    </w:p>
    <w:p w14:paraId="2B797E1C" w14:textId="77777777" w:rsidR="00F86EDD" w:rsidRPr="0032190F" w:rsidRDefault="00F86EDD" w:rsidP="00242C0F">
      <w:pPr>
        <w:rPr>
          <w:lang w:val="fr-FR"/>
        </w:rPr>
      </w:pPr>
      <w:r w:rsidRPr="0032190F">
        <w:rPr>
          <w:lang w:val="fr-FR"/>
        </w:rPr>
        <w:t xml:space="preserve">Sources </w:t>
      </w:r>
      <w:r w:rsidR="004D0BDF" w:rsidRPr="0032190F">
        <w:rPr>
          <w:lang w:val="fr-FR"/>
        </w:rPr>
        <w:t xml:space="preserve">salées </w:t>
      </w:r>
      <w:r w:rsidRPr="0032190F">
        <w:rPr>
          <w:lang w:val="fr-FR"/>
        </w:rPr>
        <w:t>(Musée de Bibracte)</w:t>
      </w:r>
    </w:p>
    <w:p w14:paraId="6EE7BA42" w14:textId="77777777" w:rsidR="00EC6EE6" w:rsidRPr="0032190F" w:rsidRDefault="00EC6EE6" w:rsidP="00242C0F">
      <w:pPr>
        <w:rPr>
          <w:lang w:val="fr-FR"/>
        </w:rPr>
      </w:pPr>
    </w:p>
    <w:p w14:paraId="4AE157C2" w14:textId="77777777" w:rsidR="00EC6EE6" w:rsidRPr="0032190F" w:rsidRDefault="00EC6EE6" w:rsidP="00EC6EE6">
      <w:pPr>
        <w:jc w:val="both"/>
        <w:rPr>
          <w:sz w:val="23"/>
          <w:szCs w:val="23"/>
          <w:lang w:val="fr-FR"/>
        </w:rPr>
      </w:pPr>
      <w:r w:rsidRPr="0032190F">
        <w:rPr>
          <w:sz w:val="23"/>
          <w:szCs w:val="23"/>
          <w:lang w:val="fr-FR"/>
        </w:rPr>
        <w:lastRenderedPageBreak/>
        <w:t>habitat de hauteur fortifié de Salins-les-Bains, au lieu-dit Camp du Château, établissement complexe du Ha D3 (BIB 2288 p. 341). Une pendeloque en forme de panier variante C (GIIIA1) et deux fibules serpentiformes sont les seuls éléments métalliques qui relient l’habitat au monde sud-alpin. La pendeloque, issue de la couche A2, est associée cinq des dix fibules de type S1 présentes sur le site et à une fibule de type S4. Cela daterait la couche du Ha D2, (vers -520/-500 d’après J.-F. Piningre) en raison des fibules S1. Cependant, la pendeloque appartient à un horizon un peu plus récent G IIIA1(Ha D3 ou Tessin C).(BIB 2288 p. 249)</w:t>
      </w:r>
    </w:p>
    <w:p w14:paraId="41F088F7" w14:textId="77777777" w:rsidR="006B7366" w:rsidRPr="0032190F" w:rsidRDefault="006B7366" w:rsidP="00EC6EE6">
      <w:pPr>
        <w:jc w:val="both"/>
        <w:rPr>
          <w:sz w:val="23"/>
          <w:szCs w:val="23"/>
          <w:lang w:val="fr-FR"/>
        </w:rPr>
      </w:pPr>
    </w:p>
    <w:p w14:paraId="43C33D41" w14:textId="629D9A25" w:rsidR="006B7366" w:rsidRPr="0032190F" w:rsidRDefault="006B7366" w:rsidP="00EC6EE6">
      <w:pPr>
        <w:jc w:val="both"/>
        <w:rPr>
          <w:sz w:val="23"/>
          <w:szCs w:val="23"/>
          <w:lang w:val="fr-FR"/>
        </w:rPr>
      </w:pPr>
      <w:r w:rsidRPr="0032190F">
        <w:rPr>
          <w:sz w:val="23"/>
          <w:szCs w:val="23"/>
          <w:lang w:val="fr-FR"/>
        </w:rPr>
        <w:t>Activités artisananle spécialisées pour le Fer 1, présence d'amphores massaliètes, d'attique [</w:t>
      </w:r>
      <w:hyperlink r:id="rId9221" w:anchor="Typ_Cera_G_monochrome" w:history="1">
        <w:r w:rsidR="00376BCC" w:rsidRPr="0032190F">
          <w:rPr>
            <w:rStyle w:val="Hyperlink"/>
            <w:lang w:val="fr-FR"/>
          </w:rPr>
          <w:t>grise monochrome</w:t>
        </w:r>
      </w:hyperlink>
      <w:r w:rsidRPr="0032190F">
        <w:rPr>
          <w:sz w:val="23"/>
          <w:szCs w:val="23"/>
          <w:lang w:val="fr-FR"/>
        </w:rPr>
        <w:t>?] (BIB MAN 2017)</w:t>
      </w:r>
    </w:p>
    <w:p w14:paraId="3411B211" w14:textId="77777777" w:rsidR="00EC6EE6" w:rsidRPr="0032190F" w:rsidRDefault="00EC6EE6" w:rsidP="00EC6EE6">
      <w:pPr>
        <w:jc w:val="both"/>
        <w:rPr>
          <w:sz w:val="23"/>
          <w:szCs w:val="23"/>
          <w:lang w:val="fr-FR"/>
        </w:rPr>
      </w:pPr>
    </w:p>
    <w:p w14:paraId="25E90CA5" w14:textId="77777777" w:rsidR="00EC6EE6" w:rsidRPr="0032190F" w:rsidRDefault="00EC6EE6" w:rsidP="00EC6EE6">
      <w:pPr>
        <w:jc w:val="both"/>
        <w:rPr>
          <w:lang w:val="fr-FR"/>
        </w:rPr>
      </w:pPr>
      <w:r w:rsidRPr="0032190F">
        <w:rPr>
          <w:lang w:val="fr-FR"/>
        </w:rPr>
        <w:t>IPSACH</w:t>
      </w:r>
    </w:p>
    <w:p w14:paraId="7896E0F1" w14:textId="77777777" w:rsidR="00EC6EE6" w:rsidRPr="0032190F" w:rsidRDefault="00EC6EE6" w:rsidP="00EC6EE6">
      <w:pPr>
        <w:jc w:val="both"/>
        <w:rPr>
          <w:lang w:val="fr-FR"/>
        </w:rPr>
      </w:pPr>
      <w:r w:rsidRPr="0032190F">
        <w:rPr>
          <w:lang w:val="fr-FR"/>
        </w:rPr>
        <w:t xml:space="preserve">lieu-dit Ipsachmoos (canton de Berne). Découvert à proximité d’une zone marécageuse entre la Thielle et le lac de Bienne, le dépôt se compose d’une hache à douille villanovienne de type Cortona (IXe-VIIIe siècle av. J.-C.) et d’une grande fibule </w:t>
      </w:r>
      <w:r w:rsidRPr="0032190F">
        <w:rPr>
          <w:i/>
          <w:lang w:val="fr-FR"/>
        </w:rPr>
        <w:t>a navicella</w:t>
      </w:r>
      <w:r w:rsidRPr="0032190F">
        <w:rPr>
          <w:lang w:val="fr-FR"/>
        </w:rPr>
        <w:t xml:space="preserve"> villanovienne d’Italie centrale, prototype des fibules connues au VIIe siècle à Este et à Golasecca (BIB 2288 p. 323)</w:t>
      </w:r>
    </w:p>
    <w:p w14:paraId="4F4076EF" w14:textId="77777777" w:rsidR="0057212A" w:rsidRPr="0032190F" w:rsidRDefault="0057212A" w:rsidP="00242C0F">
      <w:pPr>
        <w:rPr>
          <w:lang w:val="fr-FR"/>
        </w:rPr>
      </w:pPr>
    </w:p>
    <w:p w14:paraId="771F928D" w14:textId="77777777" w:rsidR="0057212A" w:rsidRPr="0032190F" w:rsidRDefault="0057212A" w:rsidP="00426FF9">
      <w:pPr>
        <w:pStyle w:val="Heading1"/>
      </w:pPr>
      <w:r w:rsidRPr="0032190F">
        <w:t>COURGENAY</w:t>
      </w:r>
    </w:p>
    <w:p w14:paraId="1146225D" w14:textId="77777777" w:rsidR="0057212A" w:rsidRPr="0032190F" w:rsidRDefault="0057212A" w:rsidP="00242C0F">
      <w:pPr>
        <w:rPr>
          <w:lang w:val="fr-FR"/>
        </w:rPr>
      </w:pPr>
      <w:r w:rsidRPr="0032190F">
        <w:rPr>
          <w:lang w:val="fr-FR"/>
        </w:rPr>
        <w:t xml:space="preserve">« Pierre celtique » (Expo Musée du Romantisme, Paris 2014) « monument druidique de la Pierre-Percée » de Courgenay liée aux Séquanes (wiki). </w:t>
      </w:r>
    </w:p>
    <w:p w14:paraId="4AA0F611" w14:textId="77777777" w:rsidR="00483494" w:rsidRPr="0032190F" w:rsidRDefault="00483494" w:rsidP="00242C0F">
      <w:pPr>
        <w:rPr>
          <w:lang w:val="fr-FR"/>
        </w:rPr>
      </w:pPr>
    </w:p>
    <w:p w14:paraId="1C0CD16E" w14:textId="77777777" w:rsidR="00483494" w:rsidRPr="0032190F" w:rsidRDefault="00483494" w:rsidP="00426FF9">
      <w:pPr>
        <w:pStyle w:val="Heading1"/>
      </w:pPr>
      <w:r w:rsidRPr="0032190F">
        <w:t>MOIDONS (NECROPOLE)</w:t>
      </w:r>
    </w:p>
    <w:p w14:paraId="32CB27FA" w14:textId="77777777" w:rsidR="00483494" w:rsidRPr="0032190F" w:rsidRDefault="00483494" w:rsidP="00242C0F">
      <w:pPr>
        <w:rPr>
          <w:lang w:val="fr-FR"/>
        </w:rPr>
      </w:pPr>
    </w:p>
    <w:p w14:paraId="36C97272" w14:textId="77777777" w:rsidR="00483494" w:rsidRPr="0032190F" w:rsidRDefault="00483494" w:rsidP="00242C0F">
      <w:pPr>
        <w:rPr>
          <w:lang w:val="fr-FR"/>
        </w:rPr>
      </w:pPr>
      <w:r w:rsidRPr="0032190F">
        <w:rPr>
          <w:lang w:val="fr-FR"/>
        </w:rPr>
        <w:t xml:space="preserve">La nécropole de Moidons, à proximité de Salins, et proche du Camp du Château est une nécropole de l’âge du Bronze (SS BIB) </w:t>
      </w:r>
    </w:p>
    <w:p w14:paraId="693843F9" w14:textId="77777777" w:rsidR="00483494" w:rsidRPr="0032190F" w:rsidRDefault="00483494" w:rsidP="00242C0F">
      <w:pPr>
        <w:rPr>
          <w:lang w:val="fr-FR"/>
        </w:rPr>
      </w:pPr>
    </w:p>
    <w:p w14:paraId="2E948904" w14:textId="77777777" w:rsidR="0070491B" w:rsidRPr="0032190F" w:rsidRDefault="00BD1687" w:rsidP="00426FF9">
      <w:pPr>
        <w:pStyle w:val="Heading1"/>
      </w:pPr>
      <w:bookmarkStart w:id="3838" w:name="Sit_Jurassiens"/>
      <w:r w:rsidRPr="0032190F">
        <w:t>JURASSIENS (Sites</w:t>
      </w:r>
      <w:r w:rsidR="0070491B" w:rsidRPr="0032190F">
        <w:t>)</w:t>
      </w:r>
    </w:p>
    <w:bookmarkEnd w:id="3838"/>
    <w:p w14:paraId="135924F7" w14:textId="77777777" w:rsidR="0070491B" w:rsidRPr="0032190F" w:rsidRDefault="0070491B" w:rsidP="00242C0F">
      <w:pPr>
        <w:rPr>
          <w:lang w:val="fr-FR"/>
        </w:rPr>
      </w:pPr>
    </w:p>
    <w:p w14:paraId="5DEBC848" w14:textId="02204BCC" w:rsidR="0070491B" w:rsidRPr="0032190F" w:rsidRDefault="0070491B" w:rsidP="00242C0F">
      <w:pPr>
        <w:rPr>
          <w:lang w:val="fr-FR"/>
        </w:rPr>
      </w:pPr>
      <w:r w:rsidRPr="0032190F">
        <w:rPr>
          <w:lang w:val="fr-FR"/>
        </w:rPr>
        <w:t>Les site</w:t>
      </w:r>
      <w:r w:rsidR="009077BF" w:rsidRPr="0032190F">
        <w:rPr>
          <w:lang w:val="fr-FR"/>
        </w:rPr>
        <w:t>s jurassiens regroupent les habit</w:t>
      </w:r>
      <w:r w:rsidRPr="0032190F">
        <w:rPr>
          <w:lang w:val="fr-FR"/>
        </w:rPr>
        <w:t>ats palafittique</w:t>
      </w:r>
      <w:r w:rsidR="00AE6ECF" w:rsidRPr="0032190F">
        <w:rPr>
          <w:lang w:val="fr-FR"/>
        </w:rPr>
        <w:t>s</w:t>
      </w:r>
      <w:r w:rsidRPr="0032190F">
        <w:rPr>
          <w:lang w:val="fr-FR"/>
        </w:rPr>
        <w:t xml:space="preserve"> de </w:t>
      </w:r>
      <w:hyperlink r:id="rId9222" w:anchor="Sit_Clairvaux" w:history="1">
        <w:r w:rsidR="00AE6ECF" w:rsidRPr="0032190F">
          <w:rPr>
            <w:rStyle w:val="Hyperlink"/>
            <w:lang w:val="fr-FR"/>
          </w:rPr>
          <w:t>Clairvaux</w:t>
        </w:r>
      </w:hyperlink>
      <w:r w:rsidR="009077BF" w:rsidRPr="0032190F">
        <w:rPr>
          <w:lang w:val="fr-FR"/>
        </w:rPr>
        <w:t xml:space="preserve">(groupe de </w:t>
      </w:r>
      <w:hyperlink r:id="rId9223" w:anchor="Cul_Clairvaux" w:history="1">
        <w:r w:rsidR="009077BF" w:rsidRPr="0032190F">
          <w:rPr>
            <w:rStyle w:val="Hyperlink"/>
            <w:lang w:val="fr-FR"/>
          </w:rPr>
          <w:t>Clairvaux</w:t>
        </w:r>
      </w:hyperlink>
      <w:r w:rsidR="009077BF" w:rsidRPr="0032190F">
        <w:rPr>
          <w:lang w:val="fr-FR"/>
        </w:rPr>
        <w:t xml:space="preserve">) </w:t>
      </w:r>
      <w:r w:rsidRPr="0032190F">
        <w:rPr>
          <w:lang w:val="fr-FR"/>
        </w:rPr>
        <w:t xml:space="preserve">et </w:t>
      </w:r>
      <w:r w:rsidR="009077BF" w:rsidRPr="0032190F">
        <w:rPr>
          <w:lang w:val="fr-FR"/>
        </w:rPr>
        <w:t xml:space="preserve">de </w:t>
      </w:r>
      <w:hyperlink r:id="rId9224" w:anchor="Sit_Chalain_19" w:history="1">
        <w:r w:rsidR="00AE6ECF" w:rsidRPr="0032190F">
          <w:rPr>
            <w:rStyle w:val="Hyperlink"/>
            <w:lang w:val="fr-FR"/>
          </w:rPr>
          <w:t>Chalain</w:t>
        </w:r>
      </w:hyperlink>
      <w:r w:rsidR="009077BF" w:rsidRPr="0032190F">
        <w:rPr>
          <w:lang w:val="fr-FR"/>
        </w:rPr>
        <w:t xml:space="preserve">(groupe de </w:t>
      </w:r>
      <w:hyperlink r:id="rId9225" w:anchor="Cul_Chalain" w:history="1">
        <w:r w:rsidR="00AE6ECF" w:rsidRPr="0032190F">
          <w:rPr>
            <w:rStyle w:val="Hyperlink"/>
            <w:lang w:val="fr-FR"/>
          </w:rPr>
          <w:t>Chalain</w:t>
        </w:r>
      </w:hyperlink>
      <w:r w:rsidR="009077BF" w:rsidRPr="0032190F">
        <w:rPr>
          <w:lang w:val="fr-FR"/>
        </w:rPr>
        <w:t>)</w:t>
      </w:r>
    </w:p>
    <w:p w14:paraId="396F66F8" w14:textId="77777777" w:rsidR="0070491B" w:rsidRPr="0032190F" w:rsidRDefault="0070491B" w:rsidP="00242C0F">
      <w:pPr>
        <w:rPr>
          <w:lang w:val="fr-FR"/>
        </w:rPr>
      </w:pPr>
    </w:p>
    <w:p w14:paraId="01CE18C1" w14:textId="77777777" w:rsidR="00D76BD1" w:rsidRPr="0032190F" w:rsidRDefault="0070491B" w:rsidP="00242C0F">
      <w:pPr>
        <w:jc w:val="both"/>
        <w:rPr>
          <w:lang w:val="fr-FR"/>
        </w:rPr>
      </w:pPr>
      <w:r w:rsidRPr="0032190F">
        <w:rPr>
          <w:lang w:val="fr-FR"/>
        </w:rPr>
        <w:t xml:space="preserve">A Chalain et </w:t>
      </w:r>
      <w:r w:rsidR="00AE0DA0" w:rsidRPr="0032190F">
        <w:rPr>
          <w:lang w:val="fr-FR"/>
        </w:rPr>
        <w:t>Clai</w:t>
      </w:r>
      <w:r w:rsidRPr="0032190F">
        <w:rPr>
          <w:lang w:val="fr-FR"/>
        </w:rPr>
        <w:t>rvaux, après la déprise des 34</w:t>
      </w:r>
      <w:r w:rsidRPr="0032190F">
        <w:rPr>
          <w:vertAlign w:val="superscript"/>
          <w:lang w:val="fr-FR"/>
        </w:rPr>
        <w:t>e</w:t>
      </w:r>
      <w:r w:rsidRPr="0032190F">
        <w:rPr>
          <w:lang w:val="fr-FR"/>
        </w:rPr>
        <w:t xml:space="preserve"> et 33</w:t>
      </w:r>
      <w:r w:rsidRPr="0032190F">
        <w:rPr>
          <w:vertAlign w:val="superscript"/>
          <w:lang w:val="fr-FR"/>
        </w:rPr>
        <w:t>e</w:t>
      </w:r>
      <w:r w:rsidRPr="0032190F">
        <w:rPr>
          <w:lang w:val="fr-FR"/>
        </w:rPr>
        <w:t xml:space="preserve"> siècles, on note des apports venus du Horgen au début du 32</w:t>
      </w:r>
      <w:r w:rsidRPr="0032190F">
        <w:rPr>
          <w:vertAlign w:val="superscript"/>
          <w:lang w:val="fr-FR"/>
        </w:rPr>
        <w:t>e</w:t>
      </w:r>
      <w:r w:rsidRPr="0032190F">
        <w:rPr>
          <w:lang w:val="fr-FR"/>
        </w:rPr>
        <w:t xml:space="preserve"> et du Ferrières au début du 31</w:t>
      </w:r>
      <w:r w:rsidRPr="0032190F">
        <w:rPr>
          <w:vertAlign w:val="superscript"/>
          <w:lang w:val="fr-FR"/>
        </w:rPr>
        <w:t>e</w:t>
      </w:r>
      <w:r w:rsidRPr="0032190F">
        <w:rPr>
          <w:lang w:val="fr-FR"/>
        </w:rPr>
        <w:t xml:space="preserve">. Le nombre d’habitats se trouve multiplié par 4 ou 5 ce qui représente une concentration unique dans le Jura (BIB 467 p. 116 (BIB 430)). </w:t>
      </w:r>
    </w:p>
    <w:p w14:paraId="5A9863BA" w14:textId="77777777" w:rsidR="00D76BD1" w:rsidRPr="0032190F" w:rsidRDefault="00D76BD1" w:rsidP="00242C0F">
      <w:pPr>
        <w:jc w:val="both"/>
        <w:rPr>
          <w:lang w:val="fr-FR"/>
        </w:rPr>
      </w:pPr>
      <w:r w:rsidRPr="0032190F">
        <w:rPr>
          <w:lang w:val="fr-FR"/>
        </w:rPr>
        <w:t>Cette augementation démographique, qui au début du 30</w:t>
      </w:r>
      <w:r w:rsidRPr="0032190F">
        <w:rPr>
          <w:vertAlign w:val="superscript"/>
          <w:lang w:val="fr-FR"/>
        </w:rPr>
        <w:t>e</w:t>
      </w:r>
      <w:r w:rsidRPr="0032190F">
        <w:rPr>
          <w:lang w:val="fr-FR"/>
        </w:rPr>
        <w:t xml:space="preserve"> siècle fait passer </w:t>
      </w:r>
      <w:r w:rsidR="0073619D" w:rsidRPr="0032190F">
        <w:rPr>
          <w:lang w:val="fr-FR"/>
        </w:rPr>
        <w:t xml:space="preserve">en l’espace de 30 ans </w:t>
      </w:r>
      <w:r w:rsidRPr="0032190F">
        <w:rPr>
          <w:lang w:val="fr-FR"/>
        </w:rPr>
        <w:t>les villages [de Chalain ?] de 2 à 10 ne peut être compris que comme l’arrivée de migrants probablement issus du Ferrières méridional</w:t>
      </w:r>
      <w:r w:rsidR="0073619D" w:rsidRPr="0032190F">
        <w:rPr>
          <w:lang w:val="fr-FR"/>
        </w:rPr>
        <w:t xml:space="preserve"> (BIB 1033 (BIB 432))</w:t>
      </w:r>
      <w:r w:rsidRPr="0032190F">
        <w:rPr>
          <w:lang w:val="fr-FR"/>
        </w:rPr>
        <w:t>. L’hypothèse de cet influx méridional est d’ailleurs étayé par la présence de plans à 4 rangées de poteaux et 3 nefs qui ne sont pas connus dans l’aire nord Alpine (BIB 1033 (BIB 1034 et BIB 1035 et BIB 1036))</w:t>
      </w:r>
    </w:p>
    <w:p w14:paraId="2336B895" w14:textId="77777777" w:rsidR="00D76BD1" w:rsidRPr="0032190F" w:rsidRDefault="00D76BD1" w:rsidP="00242C0F">
      <w:pPr>
        <w:jc w:val="both"/>
        <w:rPr>
          <w:lang w:val="fr-FR"/>
        </w:rPr>
      </w:pPr>
    </w:p>
    <w:p w14:paraId="0553E6BA" w14:textId="77777777" w:rsidR="0070491B" w:rsidRPr="0032190F" w:rsidRDefault="00D76BD1" w:rsidP="00242C0F">
      <w:pPr>
        <w:jc w:val="both"/>
        <w:rPr>
          <w:lang w:val="fr-FR"/>
        </w:rPr>
      </w:pPr>
      <w:r w:rsidRPr="0032190F">
        <w:rPr>
          <w:lang w:val="fr-FR"/>
        </w:rPr>
        <w:t>Cette a</w:t>
      </w:r>
      <w:r w:rsidR="0070491B" w:rsidRPr="0032190F">
        <w:rPr>
          <w:lang w:val="fr-FR"/>
        </w:rPr>
        <w:t>ugmentation démographique aggravera la crise au cours du 30</w:t>
      </w:r>
      <w:r w:rsidR="0070491B" w:rsidRPr="0032190F">
        <w:rPr>
          <w:vertAlign w:val="superscript"/>
          <w:lang w:val="fr-FR"/>
        </w:rPr>
        <w:t>e</w:t>
      </w:r>
      <w:r w:rsidR="0070491B" w:rsidRPr="0032190F">
        <w:rPr>
          <w:lang w:val="fr-FR"/>
        </w:rPr>
        <w:t xml:space="preserve"> qui voit une partie de la population disparaître avant une dégradation climatique du 29</w:t>
      </w:r>
      <w:r w:rsidR="0070491B" w:rsidRPr="0032190F">
        <w:rPr>
          <w:vertAlign w:val="superscript"/>
          <w:lang w:val="fr-FR"/>
        </w:rPr>
        <w:t>e</w:t>
      </w:r>
      <w:r w:rsidR="0070491B" w:rsidRPr="0032190F">
        <w:rPr>
          <w:lang w:val="fr-FR"/>
        </w:rPr>
        <w:t xml:space="preserve"> ((BIB 467 p. 116 (BIB 431))</w:t>
      </w:r>
    </w:p>
    <w:p w14:paraId="7EC722B1" w14:textId="77777777" w:rsidR="0070491B" w:rsidRPr="0032190F" w:rsidRDefault="0070491B" w:rsidP="00242C0F">
      <w:pPr>
        <w:rPr>
          <w:lang w:val="fr-FR"/>
        </w:rPr>
      </w:pPr>
    </w:p>
    <w:p w14:paraId="388AD830" w14:textId="77777777" w:rsidR="0070491B" w:rsidRPr="0032190F" w:rsidRDefault="0070491B" w:rsidP="00426FF9">
      <w:pPr>
        <w:pStyle w:val="Heading1"/>
      </w:pPr>
      <w:bookmarkStart w:id="3839" w:name="Sit_Clairvaux"/>
      <w:r w:rsidRPr="0032190F">
        <w:t>CLAIRVAUX (Site palafitique de)</w:t>
      </w:r>
    </w:p>
    <w:bookmarkEnd w:id="3839"/>
    <w:p w14:paraId="419474E4" w14:textId="77777777" w:rsidR="0070491B" w:rsidRPr="0032190F" w:rsidRDefault="0070491B" w:rsidP="00242C0F">
      <w:pPr>
        <w:rPr>
          <w:lang w:val="fr-FR"/>
        </w:rPr>
      </w:pPr>
    </w:p>
    <w:p w14:paraId="7755254B" w14:textId="74583586" w:rsidR="0070491B" w:rsidRDefault="00C1239F" w:rsidP="00242C0F">
      <w:r w:rsidRPr="0032190F">
        <w:rPr>
          <w:lang w:val="fr-FR"/>
        </w:rPr>
        <w:t xml:space="preserve">Clairvaux-les-Lacs (Jura) </w:t>
      </w:r>
      <w:r w:rsidR="0070491B" w:rsidRPr="0032190F">
        <w:rPr>
          <w:lang w:val="fr-FR"/>
        </w:rPr>
        <w:t xml:space="preserve">Site </w:t>
      </w:r>
      <w:hyperlink r:id="rId9226" w:anchor="Sit_Jurassiens" w:history="1">
        <w:r w:rsidR="0070491B" w:rsidRPr="0032190F">
          <w:rPr>
            <w:rStyle w:val="Hyperlink"/>
            <w:lang w:val="fr-FR"/>
          </w:rPr>
          <w:t>jurassien</w:t>
        </w:r>
      </w:hyperlink>
      <w:r w:rsidR="0070491B" w:rsidRPr="0032190F">
        <w:rPr>
          <w:lang w:val="fr-FR"/>
        </w:rPr>
        <w:t xml:space="preserve"> du Néolithique final</w:t>
      </w:r>
      <w:r w:rsidR="008635D2" w:rsidRPr="0032190F">
        <w:rPr>
          <w:lang w:val="fr-FR"/>
        </w:rPr>
        <w:t xml:space="preserve"> qui a donné son nom au groupe de </w:t>
      </w:r>
      <w:hyperlink r:id="rId9227" w:anchor="Cul_Clairvaux" w:history="1">
        <w:r w:rsidR="008635D2" w:rsidRPr="0032190F">
          <w:rPr>
            <w:rStyle w:val="Hyperlink"/>
            <w:lang w:val="fr-FR"/>
          </w:rPr>
          <w:t>Clairvaux</w:t>
        </w:r>
      </w:hyperlink>
      <w:r w:rsidR="00692007" w:rsidRPr="0032190F">
        <w:rPr>
          <w:lang w:val="fr-FR"/>
        </w:rPr>
        <w:t>.</w:t>
      </w:r>
      <w:r w:rsidR="00AE0DA0" w:rsidRPr="0032190F">
        <w:rPr>
          <w:lang w:val="fr-FR"/>
        </w:rPr>
        <w:t xml:space="preserve"> </w:t>
      </w:r>
      <w:r w:rsidR="00AE0DA0">
        <w:t>Petits villages de bord de lac :</w:t>
      </w:r>
    </w:p>
    <w:p w14:paraId="18849F9E" w14:textId="77777777" w:rsidR="00A930FA" w:rsidRDefault="00A930FA" w:rsidP="00242C0F"/>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0"/>
        <w:gridCol w:w="6089"/>
      </w:tblGrid>
      <w:tr w:rsidR="00A930FA" w:rsidRPr="00A930FA" w14:paraId="0717DD98" w14:textId="77777777" w:rsidTr="00C35EA7">
        <w:trPr>
          <w:jc w:val="center"/>
        </w:trPr>
        <w:tc>
          <w:tcPr>
            <w:tcW w:w="1810" w:type="dxa"/>
          </w:tcPr>
          <w:p w14:paraId="32EC1D22" w14:textId="77777777" w:rsidR="00A930FA" w:rsidRPr="00C35EA7" w:rsidRDefault="00C1239F" w:rsidP="00C35EA7">
            <w:pPr>
              <w:jc w:val="center"/>
              <w:rPr>
                <w:b/>
              </w:rPr>
            </w:pPr>
            <w:r w:rsidRPr="00C35EA7">
              <w:rPr>
                <w:b/>
              </w:rPr>
              <w:t>niveaux</w:t>
            </w:r>
          </w:p>
        </w:tc>
        <w:tc>
          <w:tcPr>
            <w:tcW w:w="6089" w:type="dxa"/>
          </w:tcPr>
          <w:p w14:paraId="272665B0" w14:textId="77777777" w:rsidR="00A930FA" w:rsidRPr="00C35EA7" w:rsidRDefault="00A930FA" w:rsidP="00C35EA7">
            <w:pPr>
              <w:jc w:val="center"/>
              <w:rPr>
                <w:b/>
              </w:rPr>
            </w:pPr>
            <w:r w:rsidRPr="00C35EA7">
              <w:rPr>
                <w:b/>
              </w:rPr>
              <w:t>datation</w:t>
            </w:r>
          </w:p>
        </w:tc>
      </w:tr>
      <w:tr w:rsidR="00A930FA" w14:paraId="3A9E25CD" w14:textId="77777777" w:rsidTr="00C35EA7">
        <w:trPr>
          <w:jc w:val="center"/>
        </w:trPr>
        <w:tc>
          <w:tcPr>
            <w:tcW w:w="1810" w:type="dxa"/>
          </w:tcPr>
          <w:p w14:paraId="399CBCBA" w14:textId="77777777" w:rsidR="00A930FA" w:rsidRDefault="00C1239F" w:rsidP="00425C43">
            <w:r>
              <w:lastRenderedPageBreak/>
              <w:t>MaM</w:t>
            </w:r>
            <w:r w:rsidR="00A930FA">
              <w:t xml:space="preserve">, </w:t>
            </w:r>
            <w:r w:rsidR="00425C43">
              <w:t>c.</w:t>
            </w:r>
            <w:r w:rsidR="00A930FA">
              <w:t xml:space="preserve"> 1 </w:t>
            </w:r>
          </w:p>
        </w:tc>
        <w:tc>
          <w:tcPr>
            <w:tcW w:w="6089" w:type="dxa"/>
            <w:vAlign w:val="center"/>
          </w:tcPr>
          <w:p w14:paraId="4D01015D" w14:textId="0E1C7E21" w:rsidR="00A930FA" w:rsidRDefault="00000000" w:rsidP="00C35EA7">
            <w:pPr>
              <w:jc w:val="center"/>
            </w:pPr>
            <w:hyperlink r:id="rId9228" w:anchor="Cul_Bronze_Ancien" w:history="1">
              <w:r w:rsidR="00A930FA" w:rsidRPr="008E0CAD">
                <w:rPr>
                  <w:rStyle w:val="Hyperlink"/>
                </w:rPr>
                <w:t>Bronze ancien</w:t>
              </w:r>
            </w:hyperlink>
            <w:r w:rsidR="00A930FA">
              <w:t xml:space="preserve"> vers 1850 BC</w:t>
            </w:r>
          </w:p>
        </w:tc>
      </w:tr>
      <w:tr w:rsidR="00C1239F" w14:paraId="3B098A7F" w14:textId="77777777" w:rsidTr="00C35EA7">
        <w:trPr>
          <w:jc w:val="center"/>
        </w:trPr>
        <w:tc>
          <w:tcPr>
            <w:tcW w:w="1810" w:type="dxa"/>
          </w:tcPr>
          <w:p w14:paraId="601CFB38" w14:textId="77777777" w:rsidR="00C1239F" w:rsidRDefault="00C1239F" w:rsidP="00C1239F">
            <w:r>
              <w:t>station III</w:t>
            </w:r>
          </w:p>
        </w:tc>
        <w:tc>
          <w:tcPr>
            <w:tcW w:w="6089" w:type="dxa"/>
            <w:vMerge w:val="restart"/>
            <w:vAlign w:val="center"/>
          </w:tcPr>
          <w:p w14:paraId="52DE73B3" w14:textId="24F2D29D" w:rsidR="00C1239F" w:rsidRDefault="00000000" w:rsidP="00C35EA7">
            <w:pPr>
              <w:jc w:val="center"/>
            </w:pPr>
            <w:hyperlink r:id="rId9229" w:anchor="Cul_Saone_Rhone" w:history="1">
              <w:r w:rsidR="00C1239F" w:rsidRPr="008E0CAD">
                <w:rPr>
                  <w:rStyle w:val="Hyperlink"/>
                </w:rPr>
                <w:t>Saône-Rhône</w:t>
              </w:r>
            </w:hyperlink>
            <w:r w:rsidR="00C1239F">
              <w:t xml:space="preserve"> vers 2400-2200 BC</w:t>
            </w:r>
          </w:p>
        </w:tc>
      </w:tr>
      <w:tr w:rsidR="00C1239F" w14:paraId="2BE28C3F" w14:textId="77777777" w:rsidTr="00C35EA7">
        <w:trPr>
          <w:jc w:val="center"/>
        </w:trPr>
        <w:tc>
          <w:tcPr>
            <w:tcW w:w="1810" w:type="dxa"/>
          </w:tcPr>
          <w:p w14:paraId="7812F643" w14:textId="77777777" w:rsidR="00C1239F" w:rsidRDefault="00C1239F" w:rsidP="00425C43">
            <w:r>
              <w:t>MaM, c. 3 et 2 </w:t>
            </w:r>
          </w:p>
        </w:tc>
        <w:tc>
          <w:tcPr>
            <w:tcW w:w="6089" w:type="dxa"/>
            <w:vMerge/>
            <w:vAlign w:val="center"/>
          </w:tcPr>
          <w:p w14:paraId="0A7E572A" w14:textId="77777777" w:rsidR="00C1239F" w:rsidRDefault="00C1239F" w:rsidP="00C35EA7">
            <w:pPr>
              <w:jc w:val="center"/>
            </w:pPr>
          </w:p>
        </w:tc>
      </w:tr>
      <w:tr w:rsidR="00C1239F" w14:paraId="6E00B7C6" w14:textId="77777777" w:rsidTr="00C35EA7">
        <w:trPr>
          <w:jc w:val="center"/>
        </w:trPr>
        <w:tc>
          <w:tcPr>
            <w:tcW w:w="1810" w:type="dxa"/>
          </w:tcPr>
          <w:p w14:paraId="2D2B2A40" w14:textId="77777777" w:rsidR="00C1239F" w:rsidRDefault="00C1239F" w:rsidP="00C1239F">
            <w:r>
              <w:t>station II</w:t>
            </w:r>
          </w:p>
        </w:tc>
        <w:tc>
          <w:tcPr>
            <w:tcW w:w="6089" w:type="dxa"/>
            <w:vMerge w:val="restart"/>
            <w:vAlign w:val="center"/>
          </w:tcPr>
          <w:p w14:paraId="6C009929" w14:textId="62CFC113" w:rsidR="00C1239F" w:rsidRDefault="00000000" w:rsidP="00C35EA7">
            <w:pPr>
              <w:jc w:val="center"/>
            </w:pPr>
            <w:hyperlink r:id="rId9230" w:anchor="Cul_NMB" w:history="1">
              <w:r w:rsidR="00C1239F" w:rsidRPr="00C1239F">
                <w:rPr>
                  <w:rStyle w:val="Hyperlink"/>
                </w:rPr>
                <w:t>NMB</w:t>
              </w:r>
            </w:hyperlink>
            <w:r w:rsidR="00C1239F">
              <w:t xml:space="preserve"> </w:t>
            </w:r>
            <w:r w:rsidR="00C1239F" w:rsidRPr="00C35EA7">
              <w:rPr>
                <w:strike/>
              </w:rPr>
              <w:t>vers 3000BC</w:t>
            </w:r>
          </w:p>
        </w:tc>
      </w:tr>
      <w:tr w:rsidR="00C1239F" w14:paraId="35F48FAD" w14:textId="77777777" w:rsidTr="00C35EA7">
        <w:trPr>
          <w:jc w:val="center"/>
        </w:trPr>
        <w:tc>
          <w:tcPr>
            <w:tcW w:w="1810" w:type="dxa"/>
          </w:tcPr>
          <w:p w14:paraId="2C9706C4" w14:textId="77777777" w:rsidR="00C1239F" w:rsidRDefault="00C1239F" w:rsidP="00425C43">
            <w:r>
              <w:t>MaM, c. 5</w:t>
            </w:r>
          </w:p>
        </w:tc>
        <w:tc>
          <w:tcPr>
            <w:tcW w:w="6089" w:type="dxa"/>
            <w:vMerge/>
            <w:vAlign w:val="center"/>
          </w:tcPr>
          <w:p w14:paraId="38EB4CF8" w14:textId="77777777" w:rsidR="00C1239F" w:rsidRDefault="00C1239F" w:rsidP="00C35EA7">
            <w:pPr>
              <w:jc w:val="center"/>
            </w:pPr>
          </w:p>
        </w:tc>
      </w:tr>
      <w:tr w:rsidR="00A930FA" w14:paraId="3B341745" w14:textId="77777777" w:rsidTr="00C35EA7">
        <w:trPr>
          <w:jc w:val="center"/>
        </w:trPr>
        <w:tc>
          <w:tcPr>
            <w:tcW w:w="1810" w:type="dxa"/>
          </w:tcPr>
          <w:p w14:paraId="0238A190" w14:textId="77777777" w:rsidR="00A930FA" w:rsidRDefault="00C1239F" w:rsidP="00242C0F">
            <w:r>
              <w:t xml:space="preserve">station </w:t>
            </w:r>
            <w:r w:rsidR="00A930FA">
              <w:t>II bis</w:t>
            </w:r>
          </w:p>
        </w:tc>
        <w:tc>
          <w:tcPr>
            <w:tcW w:w="6089" w:type="dxa"/>
            <w:vAlign w:val="center"/>
          </w:tcPr>
          <w:p w14:paraId="519AD040" w14:textId="77777777" w:rsidR="00A930FA" w:rsidRDefault="00A930FA" w:rsidP="00C35EA7">
            <w:pPr>
              <w:jc w:val="center"/>
            </w:pPr>
            <w:r w:rsidRPr="00C35EA7">
              <w:rPr>
                <w:lang w:val="fr-FR"/>
              </w:rPr>
              <w:t xml:space="preserve">plan du village </w:t>
            </w:r>
            <w:r w:rsidR="00C1239F" w:rsidRPr="00C35EA7">
              <w:rPr>
                <w:lang w:val="fr-FR"/>
              </w:rPr>
              <w:t>r</w:t>
            </w:r>
            <w:r w:rsidRPr="00C35EA7">
              <w:rPr>
                <w:lang w:val="fr-FR"/>
              </w:rPr>
              <w:t xml:space="preserve">econstituable mais peu de mobilier datable. </w:t>
            </w:r>
            <w:r>
              <w:t xml:space="preserve">Datation </w:t>
            </w:r>
            <w:r w:rsidRPr="00C35EA7">
              <w:rPr>
                <w:vertAlign w:val="superscript"/>
              </w:rPr>
              <w:t>14</w:t>
            </w:r>
            <w:r>
              <w:t>C : 3750 BC</w:t>
            </w:r>
          </w:p>
        </w:tc>
      </w:tr>
    </w:tbl>
    <w:p w14:paraId="586D91C0" w14:textId="77777777" w:rsidR="00AE0DA0" w:rsidRPr="0032190F" w:rsidRDefault="00C1239F" w:rsidP="00242C0F">
      <w:pPr>
        <w:rPr>
          <w:lang w:val="fr-FR"/>
        </w:rPr>
      </w:pPr>
      <w:r w:rsidRPr="0032190F">
        <w:rPr>
          <w:lang w:val="fr-FR"/>
        </w:rPr>
        <w:t xml:space="preserve">MaM: Motte-aux-Magnins </w:t>
      </w:r>
      <w:r w:rsidR="00AE0DA0" w:rsidRPr="0032190F">
        <w:rPr>
          <w:lang w:val="fr-FR"/>
        </w:rPr>
        <w:t>(BIB 56 p. 46)</w:t>
      </w:r>
    </w:p>
    <w:p w14:paraId="7E7D4ADD" w14:textId="77777777" w:rsidR="00AE0DA0" w:rsidRPr="0032190F" w:rsidRDefault="00AE0DA0" w:rsidP="00242C0F">
      <w:pPr>
        <w:rPr>
          <w:lang w:val="fr-FR"/>
        </w:rPr>
      </w:pPr>
    </w:p>
    <w:p w14:paraId="27ADF181" w14:textId="5BC5DC3F" w:rsidR="00000AD0" w:rsidRPr="0032190F" w:rsidRDefault="00BB643E" w:rsidP="00242C0F">
      <w:pPr>
        <w:jc w:val="both"/>
        <w:rPr>
          <w:lang w:val="fr-FR"/>
        </w:rPr>
      </w:pPr>
      <w:r w:rsidRPr="0032190F">
        <w:rPr>
          <w:lang w:val="fr-FR"/>
        </w:rPr>
        <w:t xml:space="preserve">Sur ce site des poignards du </w:t>
      </w:r>
      <w:hyperlink r:id="rId9231" w:anchor="Sit_Grand_Pressigny" w:history="1">
        <w:r w:rsidRPr="0032190F">
          <w:rPr>
            <w:rStyle w:val="Hyperlink"/>
            <w:lang w:val="fr-FR"/>
          </w:rPr>
          <w:t>Grand-Pressigny</w:t>
        </w:r>
      </w:hyperlink>
      <w:r w:rsidRPr="0032190F">
        <w:rPr>
          <w:lang w:val="fr-FR"/>
        </w:rPr>
        <w:t xml:space="preserve"> ont été découverts (BIB 579 p. 142)</w:t>
      </w:r>
      <w:r w:rsidR="004548C0" w:rsidRPr="0032190F">
        <w:rPr>
          <w:lang w:val="fr-FR"/>
        </w:rPr>
        <w:t>. A la Motte-aux-Magnins, niveaux HJ, p</w:t>
      </w:r>
      <w:r w:rsidR="00000AD0" w:rsidRPr="0032190F">
        <w:rPr>
          <w:lang w:val="fr-FR"/>
        </w:rPr>
        <w:t>résence de très grands poignards pressigniens, faiblement retouchés, abandonnés dans les maisons ou les dépotoirs des villages qui, au vue de leur fréquence, ne peuvent avoir étaient perdus fortuitement (BIB 579 p. 143</w:t>
      </w:r>
      <w:r w:rsidR="004548C0" w:rsidRPr="0032190F">
        <w:rPr>
          <w:lang w:val="fr-FR"/>
        </w:rPr>
        <w:t>, 151, 152</w:t>
      </w:r>
      <w:r w:rsidR="00000AD0" w:rsidRPr="0032190F">
        <w:rPr>
          <w:lang w:val="fr-FR"/>
        </w:rPr>
        <w:t>)</w:t>
      </w:r>
    </w:p>
    <w:p w14:paraId="5716A705" w14:textId="77777777" w:rsidR="008A6010" w:rsidRPr="0032190F" w:rsidRDefault="008A6010" w:rsidP="00242C0F">
      <w:pPr>
        <w:jc w:val="both"/>
        <w:rPr>
          <w:lang w:val="fr-FR"/>
        </w:rPr>
      </w:pPr>
    </w:p>
    <w:p w14:paraId="1B125DC2" w14:textId="77777777" w:rsidR="00630175" w:rsidRPr="0032190F" w:rsidRDefault="00630175" w:rsidP="00242C0F">
      <w:pPr>
        <w:jc w:val="both"/>
        <w:rPr>
          <w:lang w:val="fr-FR"/>
        </w:rPr>
      </w:pPr>
      <w:r w:rsidRPr="0032190F">
        <w:rPr>
          <w:lang w:val="fr-FR"/>
        </w:rPr>
        <w:t>La couche 4 de Clairvaux 3 montre l’impact des influences de décors méridionnaux (BIB 1708)</w:t>
      </w:r>
    </w:p>
    <w:p w14:paraId="2AA3A761" w14:textId="77777777" w:rsidR="008A6010" w:rsidRPr="0032190F" w:rsidRDefault="008A6010" w:rsidP="00242C0F">
      <w:pPr>
        <w:jc w:val="both"/>
        <w:rPr>
          <w:lang w:val="fr-FR"/>
        </w:rPr>
      </w:pPr>
      <w:r w:rsidRPr="0032190F">
        <w:rPr>
          <w:lang w:val="fr-FR"/>
        </w:rPr>
        <w:t>Le niveau 5 de la Motte aux Magnins appartient au NMB est daté aux environs de 3700-3600 av. J.-C. (BIB 1266)</w:t>
      </w:r>
    </w:p>
    <w:p w14:paraId="63590E27" w14:textId="77777777" w:rsidR="00FE4934" w:rsidRPr="0032190F" w:rsidRDefault="00FE4934" w:rsidP="00242C0F">
      <w:pPr>
        <w:jc w:val="both"/>
        <w:rPr>
          <w:lang w:val="fr-FR"/>
        </w:rPr>
      </w:pPr>
    </w:p>
    <w:p w14:paraId="6A80C6CE" w14:textId="77777777" w:rsidR="00FE4934" w:rsidRPr="0032190F" w:rsidRDefault="00FE4934" w:rsidP="00242C0F">
      <w:pPr>
        <w:jc w:val="both"/>
        <w:rPr>
          <w:lang w:val="fr-FR"/>
        </w:rPr>
      </w:pPr>
      <w:r w:rsidRPr="0032190F">
        <w:rPr>
          <w:lang w:val="fr-FR"/>
        </w:rPr>
        <w:t>Clairvaux II (3470-3445 av.) (BIB 1033)</w:t>
      </w:r>
    </w:p>
    <w:p w14:paraId="6957C877" w14:textId="77777777" w:rsidR="001E41EC" w:rsidRPr="0032190F" w:rsidRDefault="001E41EC" w:rsidP="00242C0F">
      <w:pPr>
        <w:jc w:val="both"/>
        <w:rPr>
          <w:lang w:val="fr-FR"/>
        </w:rPr>
      </w:pPr>
    </w:p>
    <w:p w14:paraId="67B27231" w14:textId="77777777" w:rsidR="001E41EC" w:rsidRPr="0032190F" w:rsidRDefault="001E41EC" w:rsidP="00426FF9">
      <w:pPr>
        <w:pStyle w:val="Heading1"/>
      </w:pPr>
      <w:bookmarkStart w:id="3840" w:name="Sit_Clairvaux_Lac"/>
      <w:r w:rsidRPr="0032190F">
        <w:t>CLAIRVAUX (Lac de)</w:t>
      </w:r>
    </w:p>
    <w:bookmarkEnd w:id="3840"/>
    <w:p w14:paraId="43D3B065" w14:textId="77777777" w:rsidR="001E41EC" w:rsidRPr="0032190F" w:rsidRDefault="001E41EC" w:rsidP="00242C0F">
      <w:pPr>
        <w:jc w:val="both"/>
        <w:rPr>
          <w:lang w:val="fr-FR"/>
        </w:rPr>
      </w:pPr>
    </w:p>
    <w:p w14:paraId="2B22F06E" w14:textId="26B71F3E" w:rsidR="006879C3" w:rsidRPr="0032190F" w:rsidRDefault="006879C3" w:rsidP="00242C0F">
      <w:pPr>
        <w:jc w:val="both"/>
        <w:rPr>
          <w:lang w:val="fr-FR"/>
        </w:rPr>
      </w:pPr>
      <w:r w:rsidRPr="0032190F">
        <w:rPr>
          <w:lang w:val="fr-FR"/>
        </w:rPr>
        <w:t xml:space="preserve">L’étude de ce lac a montré des phases de transgression entre (1) vers 3440 (cf. </w:t>
      </w:r>
      <w:hyperlink r:id="rId9232" w:anchor="Text_Piora_II" w:history="1">
        <w:r w:rsidRPr="0032190F">
          <w:rPr>
            <w:rStyle w:val="Hyperlink"/>
            <w:lang w:val="fr-FR"/>
          </w:rPr>
          <w:t>Piora II</w:t>
        </w:r>
      </w:hyperlink>
      <w:r w:rsidRPr="0032190F">
        <w:rPr>
          <w:lang w:val="fr-FR"/>
        </w:rPr>
        <w:t xml:space="preserve">) et (2) 2942 et 2800 av. J.-C parallélisable avec celle du </w:t>
      </w:r>
      <w:hyperlink r:id="rId9233" w:anchor="Sit_Neuchatel_Lac" w:history="1">
        <w:r w:rsidRPr="0032190F">
          <w:rPr>
            <w:rStyle w:val="Hyperlink"/>
            <w:lang w:val="fr-FR"/>
          </w:rPr>
          <w:t>lac de Neuchâtel</w:t>
        </w:r>
      </w:hyperlink>
      <w:r w:rsidRPr="0032190F">
        <w:rPr>
          <w:lang w:val="fr-FR"/>
        </w:rPr>
        <w:t xml:space="preserve"> et du </w:t>
      </w:r>
      <w:hyperlink r:id="rId9234" w:anchor="Sit_Chalain_Lac" w:history="1">
        <w:r w:rsidRPr="0032190F">
          <w:rPr>
            <w:rStyle w:val="Hyperlink"/>
            <w:lang w:val="fr-FR"/>
          </w:rPr>
          <w:t>lac de Chalain</w:t>
        </w:r>
      </w:hyperlink>
      <w:r w:rsidRPr="0032190F">
        <w:rPr>
          <w:lang w:val="fr-FR"/>
        </w:rPr>
        <w:t xml:space="preserve"> (BIB 374).</w:t>
      </w:r>
    </w:p>
    <w:p w14:paraId="766E685A" w14:textId="77777777" w:rsidR="006879C3" w:rsidRPr="0032190F" w:rsidRDefault="006879C3" w:rsidP="00242C0F">
      <w:pPr>
        <w:jc w:val="both"/>
        <w:rPr>
          <w:lang w:val="fr-FR"/>
        </w:rPr>
      </w:pPr>
    </w:p>
    <w:p w14:paraId="04A62DF9" w14:textId="77777777" w:rsidR="001E41EC" w:rsidRPr="0032190F" w:rsidRDefault="001E41EC" w:rsidP="00242C0F">
      <w:pPr>
        <w:jc w:val="both"/>
        <w:rPr>
          <w:lang w:val="fr-FR"/>
        </w:rPr>
      </w:pPr>
      <w:r w:rsidRPr="0032190F">
        <w:rPr>
          <w:lang w:val="fr-FR"/>
        </w:rPr>
        <w:t>Ce lac peut servir de référence pour comprendre la dynamique lacustre (Magny 1995 = BIB 374).</w:t>
      </w:r>
    </w:p>
    <w:p w14:paraId="763E64DF" w14:textId="77777777" w:rsidR="004548C0" w:rsidRPr="0032190F" w:rsidRDefault="004548C0" w:rsidP="00242C0F">
      <w:pPr>
        <w:jc w:val="both"/>
        <w:rPr>
          <w:lang w:val="fr-FR"/>
        </w:rPr>
      </w:pPr>
    </w:p>
    <w:p w14:paraId="52B0C0C9" w14:textId="77777777" w:rsidR="00BB08BE" w:rsidRPr="0032190F" w:rsidRDefault="00523EE1" w:rsidP="00426FF9">
      <w:pPr>
        <w:pStyle w:val="Heading1"/>
      </w:pPr>
      <w:bookmarkStart w:id="3841" w:name="Sit_Chalain"/>
      <w:r w:rsidRPr="0032190F">
        <w:t>CHALAIN</w:t>
      </w:r>
      <w:r w:rsidR="00A26A69" w:rsidRPr="0032190F">
        <w:t xml:space="preserve"> (Site palafitique de)</w:t>
      </w:r>
    </w:p>
    <w:bookmarkEnd w:id="3841"/>
    <w:p w14:paraId="61E0CFEF" w14:textId="77777777" w:rsidR="00523EE1" w:rsidRPr="0032190F" w:rsidRDefault="00523EE1" w:rsidP="00242C0F">
      <w:pPr>
        <w:jc w:val="both"/>
        <w:rPr>
          <w:lang w:val="fr-FR"/>
        </w:rPr>
      </w:pPr>
    </w:p>
    <w:p w14:paraId="0895F9C4" w14:textId="6EC98963" w:rsidR="00523EE1" w:rsidRPr="0032190F" w:rsidRDefault="00AE6ECF" w:rsidP="00242C0F">
      <w:pPr>
        <w:jc w:val="both"/>
        <w:rPr>
          <w:lang w:val="fr-FR"/>
        </w:rPr>
      </w:pPr>
      <w:r w:rsidRPr="0032190F">
        <w:rPr>
          <w:lang w:val="fr-FR"/>
        </w:rPr>
        <w:t xml:space="preserve">Le site </w:t>
      </w:r>
      <w:hyperlink r:id="rId9235" w:anchor="Sit_Jurassiens" w:history="1">
        <w:r w:rsidRPr="0032190F">
          <w:rPr>
            <w:rStyle w:val="Hyperlink"/>
            <w:lang w:val="fr-FR"/>
          </w:rPr>
          <w:t>jurassien</w:t>
        </w:r>
      </w:hyperlink>
      <w:r w:rsidRPr="0032190F">
        <w:rPr>
          <w:lang w:val="fr-FR"/>
        </w:rPr>
        <w:t xml:space="preserve"> de Chalain, l</w:t>
      </w:r>
      <w:r w:rsidR="00523EE1" w:rsidRPr="0032190F">
        <w:rPr>
          <w:lang w:val="fr-FR"/>
        </w:rPr>
        <w:t>e long de la Combe d’Ain, sur le plateau du Jura</w:t>
      </w:r>
      <w:r w:rsidR="00AF75C5" w:rsidRPr="0032190F">
        <w:rPr>
          <w:lang w:val="fr-FR"/>
        </w:rPr>
        <w:t xml:space="preserve"> (Fontenu, Jura)</w:t>
      </w:r>
      <w:r w:rsidRPr="0032190F">
        <w:rPr>
          <w:lang w:val="fr-FR"/>
        </w:rPr>
        <w:t xml:space="preserve"> a donné son nom au groupe de </w:t>
      </w:r>
      <w:hyperlink r:id="rId9236" w:anchor="Cul_Chalain" w:history="1">
        <w:r w:rsidRPr="0032190F">
          <w:rPr>
            <w:rStyle w:val="Hyperlink"/>
            <w:lang w:val="fr-FR"/>
          </w:rPr>
          <w:t>Chalain</w:t>
        </w:r>
      </w:hyperlink>
      <w:r w:rsidR="00523EE1" w:rsidRPr="0032190F">
        <w:rPr>
          <w:lang w:val="fr-FR"/>
        </w:rPr>
        <w:t>. Sur un axe de circulation.Recherches archéologiques entreprise en 1870 par Jules Le Mire sur le Lac de Clairvaux. Depuis 1980 par Anne-Marie et Pierre Pétrequin.Actuellement, les lacs de Clairvaux et Chalain comportent 50 sites en bord de lac ou de tourbières.</w:t>
      </w:r>
    </w:p>
    <w:p w14:paraId="7C9B83EE" w14:textId="77777777" w:rsidR="00523EE1" w:rsidRPr="0032190F" w:rsidRDefault="00523EE1"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3"/>
        <w:gridCol w:w="1365"/>
        <w:gridCol w:w="6265"/>
      </w:tblGrid>
      <w:tr w:rsidR="00425C43" w14:paraId="403DE52C" w14:textId="77777777" w:rsidTr="00C35EA7">
        <w:trPr>
          <w:jc w:val="center"/>
        </w:trPr>
        <w:tc>
          <w:tcPr>
            <w:tcW w:w="1383" w:type="dxa"/>
          </w:tcPr>
          <w:p w14:paraId="75213659" w14:textId="77777777" w:rsidR="00425C43" w:rsidRDefault="00425C43" w:rsidP="00C35EA7">
            <w:pPr>
              <w:jc w:val="center"/>
            </w:pPr>
            <w:r>
              <w:t>phases</w:t>
            </w:r>
          </w:p>
        </w:tc>
        <w:tc>
          <w:tcPr>
            <w:tcW w:w="1365" w:type="dxa"/>
          </w:tcPr>
          <w:p w14:paraId="162EDBF6" w14:textId="77777777" w:rsidR="00425C43" w:rsidRDefault="00425C43" w:rsidP="00C35EA7">
            <w:pPr>
              <w:jc w:val="center"/>
            </w:pPr>
            <w:r>
              <w:t>datation</w:t>
            </w:r>
          </w:p>
        </w:tc>
        <w:tc>
          <w:tcPr>
            <w:tcW w:w="6265" w:type="dxa"/>
          </w:tcPr>
          <w:p w14:paraId="1EB927F0" w14:textId="77777777" w:rsidR="00425C43" w:rsidRDefault="00905803" w:rsidP="00C35EA7">
            <w:pPr>
              <w:jc w:val="center"/>
            </w:pPr>
            <w:r>
              <w:t>description</w:t>
            </w:r>
          </w:p>
        </w:tc>
      </w:tr>
      <w:tr w:rsidR="00425C43" w:rsidRPr="006A329A" w14:paraId="2DBFB506" w14:textId="77777777" w:rsidTr="00C35EA7">
        <w:trPr>
          <w:jc w:val="center"/>
        </w:trPr>
        <w:tc>
          <w:tcPr>
            <w:tcW w:w="1383" w:type="dxa"/>
            <w:vAlign w:val="center"/>
          </w:tcPr>
          <w:p w14:paraId="218DB1A9" w14:textId="77777777" w:rsidR="00425C43" w:rsidRDefault="00425C43" w:rsidP="00C35EA7">
            <w:pPr>
              <w:jc w:val="center"/>
            </w:pPr>
            <w:r>
              <w:t>Clairvaux 2</w:t>
            </w:r>
          </w:p>
        </w:tc>
        <w:tc>
          <w:tcPr>
            <w:tcW w:w="1365" w:type="dxa"/>
            <w:vAlign w:val="center"/>
          </w:tcPr>
          <w:p w14:paraId="53E570B7" w14:textId="77777777" w:rsidR="00905803" w:rsidRDefault="00425C43" w:rsidP="00C35EA7">
            <w:pPr>
              <w:jc w:val="center"/>
            </w:pPr>
            <w:r>
              <w:t xml:space="preserve">vers </w:t>
            </w:r>
          </w:p>
          <w:p w14:paraId="242211E5" w14:textId="77777777" w:rsidR="00425C43" w:rsidRDefault="00905803" w:rsidP="00C35EA7">
            <w:pPr>
              <w:jc w:val="center"/>
            </w:pPr>
            <w:r>
              <w:t>3</w:t>
            </w:r>
            <w:r w:rsidR="00425C43">
              <w:t>500 aec</w:t>
            </w:r>
          </w:p>
        </w:tc>
        <w:tc>
          <w:tcPr>
            <w:tcW w:w="6265" w:type="dxa"/>
          </w:tcPr>
          <w:p w14:paraId="4A1549DE" w14:textId="63E10060" w:rsidR="00425C43" w:rsidRPr="00C35EA7" w:rsidRDefault="00425C43" w:rsidP="00C35EA7">
            <w:pPr>
              <w:jc w:val="both"/>
              <w:rPr>
                <w:lang w:val="fr-FR"/>
              </w:rPr>
            </w:pPr>
            <w:r w:rsidRPr="00C35EA7">
              <w:rPr>
                <w:lang w:val="fr-FR"/>
              </w:rPr>
              <w:t xml:space="preserve">tradition culturelle du </w:t>
            </w:r>
            <w:hyperlink r:id="rId9237" w:anchor="Cul_Cortaillod" w:history="1">
              <w:r w:rsidRPr="00C35EA7">
                <w:rPr>
                  <w:rStyle w:val="Hyperlink"/>
                  <w:lang w:val="fr-FR"/>
                </w:rPr>
                <w:t>Cortaillod</w:t>
              </w:r>
            </w:hyperlink>
            <w:r w:rsidRPr="00C35EA7">
              <w:rPr>
                <w:lang w:val="fr-FR"/>
              </w:rPr>
              <w:t xml:space="preserve"> (sud) avec des maisons parallèle au rivage et deux passerelles vers les greniers.</w:t>
            </w:r>
          </w:p>
        </w:tc>
      </w:tr>
      <w:tr w:rsidR="00425C43" w:rsidRPr="006A329A" w14:paraId="7D4B0393" w14:textId="77777777" w:rsidTr="00C35EA7">
        <w:trPr>
          <w:jc w:val="center"/>
        </w:trPr>
        <w:tc>
          <w:tcPr>
            <w:tcW w:w="1383" w:type="dxa"/>
            <w:vAlign w:val="center"/>
          </w:tcPr>
          <w:p w14:paraId="2E9065D2" w14:textId="77777777" w:rsidR="00425C43" w:rsidRDefault="00425C43" w:rsidP="00C35EA7">
            <w:pPr>
              <w:jc w:val="center"/>
            </w:pPr>
            <w:r>
              <w:t>Chalains 3</w:t>
            </w:r>
          </w:p>
        </w:tc>
        <w:tc>
          <w:tcPr>
            <w:tcW w:w="1365" w:type="dxa"/>
            <w:vAlign w:val="center"/>
          </w:tcPr>
          <w:p w14:paraId="749EFD6E" w14:textId="77777777" w:rsidR="00905803" w:rsidRDefault="00425C43" w:rsidP="00C35EA7">
            <w:pPr>
              <w:jc w:val="center"/>
            </w:pPr>
            <w:r>
              <w:t xml:space="preserve">vers </w:t>
            </w:r>
          </w:p>
          <w:p w14:paraId="126D647E" w14:textId="77777777" w:rsidR="00425C43" w:rsidRDefault="00905803" w:rsidP="00C35EA7">
            <w:pPr>
              <w:jc w:val="center"/>
            </w:pPr>
            <w:r>
              <w:t>3</w:t>
            </w:r>
            <w:r w:rsidR="00425C43">
              <w:t>200 aec</w:t>
            </w:r>
          </w:p>
        </w:tc>
        <w:tc>
          <w:tcPr>
            <w:tcW w:w="6265" w:type="dxa"/>
          </w:tcPr>
          <w:p w14:paraId="09B4EF3F" w14:textId="5B53DFE5" w:rsidR="00425C43" w:rsidRPr="00C35EA7" w:rsidRDefault="00425C43" w:rsidP="00C35EA7">
            <w:pPr>
              <w:jc w:val="both"/>
              <w:rPr>
                <w:lang w:val="fr-FR"/>
              </w:rPr>
            </w:pPr>
            <w:r w:rsidRPr="00C35EA7">
              <w:rPr>
                <w:lang w:val="fr-FR"/>
              </w:rPr>
              <w:t xml:space="preserve">tradition culturelle de </w:t>
            </w:r>
            <w:hyperlink r:id="rId9238" w:anchor="Cul_Horgen" w:history="1">
              <w:r w:rsidRPr="00C35EA7">
                <w:rPr>
                  <w:rStyle w:val="Hyperlink"/>
                  <w:lang w:val="fr-FR"/>
                </w:rPr>
                <w:t>Horgen</w:t>
              </w:r>
            </w:hyperlink>
            <w:r w:rsidRPr="00C35EA7">
              <w:rPr>
                <w:lang w:val="fr-FR"/>
              </w:rPr>
              <w:t xml:space="preserve"> (nord et est) avec des maisons perpendiculaires au rivage selon un grand axe. Des vestiges de céramiques d’Horgen, (proche Zurich), de céramiques de Ferrières, Clairvaux (</w:t>
            </w:r>
            <w:smartTag w:uri="urn:schemas-microsoft-com:office:smarttags" w:element="metricconverter">
              <w:smartTagPr>
                <w:attr w:name="ProductID" w:val="400 km"/>
              </w:smartTagPr>
              <w:r w:rsidRPr="00C35EA7">
                <w:rPr>
                  <w:lang w:val="fr-FR"/>
                </w:rPr>
                <w:t>400 km</w:t>
              </w:r>
            </w:smartTag>
            <w:r w:rsidRPr="00C35EA7">
              <w:rPr>
                <w:lang w:val="fr-FR"/>
              </w:rPr>
              <w:t xml:space="preserve"> sud-ouest), de céramique de </w:t>
            </w:r>
            <w:hyperlink r:id="rId9239" w:anchor="Cul_Remedello" w:history="1">
              <w:r w:rsidRPr="00C35EA7">
                <w:rPr>
                  <w:rStyle w:val="Hyperlink"/>
                  <w:lang w:val="fr-FR"/>
                </w:rPr>
                <w:t>Remedello</w:t>
              </w:r>
            </w:hyperlink>
            <w:r w:rsidRPr="00C35EA7">
              <w:rPr>
                <w:lang w:val="fr-FR"/>
              </w:rPr>
              <w:t xml:space="preserve"> et Rivaldore (Italie). Tradition culturelle méridionale assimilable à la culture </w:t>
            </w:r>
            <w:hyperlink r:id="rId9240" w:anchor="Cul_Saone_Rhone" w:history="1">
              <w:r w:rsidRPr="00C35EA7">
                <w:rPr>
                  <w:rStyle w:val="Hyperlink"/>
                  <w:lang w:val="fr-FR"/>
                </w:rPr>
                <w:t>Saône-Rhône</w:t>
              </w:r>
            </w:hyperlink>
            <w:r w:rsidRPr="00C35EA7">
              <w:rPr>
                <w:lang w:val="fr-FR"/>
              </w:rPr>
              <w:t>. Jusqu’à 8 villages autour du lac. Ensemble de type septentrional ( ?). Le niveau 8 de Chalain montre une cohabitation entre Horgen et Ferrières (SS BIB)</w:t>
            </w:r>
          </w:p>
        </w:tc>
      </w:tr>
      <w:tr w:rsidR="00425C43" w:rsidRPr="006A329A" w14:paraId="0CDE37AA" w14:textId="77777777" w:rsidTr="00C35EA7">
        <w:trPr>
          <w:jc w:val="center"/>
        </w:trPr>
        <w:tc>
          <w:tcPr>
            <w:tcW w:w="1383" w:type="dxa"/>
            <w:vAlign w:val="center"/>
          </w:tcPr>
          <w:p w14:paraId="41D50761" w14:textId="77777777" w:rsidR="00425C43" w:rsidRDefault="00425C43" w:rsidP="00C35EA7">
            <w:pPr>
              <w:jc w:val="center"/>
            </w:pPr>
            <w:r>
              <w:t xml:space="preserve">Chalain </w:t>
            </w:r>
            <w:smartTag w:uri="urn:schemas-microsoft-com:office:smarttags" w:element="metricconverter">
              <w:smartTagPr>
                <w:attr w:name="ProductID" w:val="2 AC"/>
              </w:smartTagPr>
              <w:r>
                <w:t>2 AC</w:t>
              </w:r>
            </w:smartTag>
          </w:p>
        </w:tc>
        <w:tc>
          <w:tcPr>
            <w:tcW w:w="1365" w:type="dxa"/>
            <w:vAlign w:val="center"/>
          </w:tcPr>
          <w:p w14:paraId="2488DA26" w14:textId="77777777" w:rsidR="00425C43" w:rsidRDefault="00905803" w:rsidP="00C35EA7">
            <w:pPr>
              <w:jc w:val="center"/>
            </w:pPr>
            <w:r>
              <w:t>3</w:t>
            </w:r>
            <w:r w:rsidR="00425C43">
              <w:t>000</w:t>
            </w:r>
          </w:p>
        </w:tc>
        <w:tc>
          <w:tcPr>
            <w:tcW w:w="6265" w:type="dxa"/>
          </w:tcPr>
          <w:p w14:paraId="3125A957" w14:textId="77777777" w:rsidR="00425C43" w:rsidRPr="00C35EA7" w:rsidRDefault="00425C43" w:rsidP="00C35EA7">
            <w:pPr>
              <w:jc w:val="both"/>
              <w:rPr>
                <w:lang w:val="fr-FR"/>
              </w:rPr>
            </w:pPr>
            <w:r w:rsidRPr="00C35EA7">
              <w:rPr>
                <w:lang w:val="fr-FR"/>
              </w:rPr>
              <w:t>bipartition et regroupement -&gt; contrôle et pouvoir centralisé</w:t>
            </w:r>
          </w:p>
        </w:tc>
      </w:tr>
      <w:tr w:rsidR="00425C43" w:rsidRPr="006A329A" w14:paraId="5A5A3380" w14:textId="77777777" w:rsidTr="00C35EA7">
        <w:trPr>
          <w:jc w:val="center"/>
        </w:trPr>
        <w:tc>
          <w:tcPr>
            <w:tcW w:w="1383" w:type="dxa"/>
            <w:vAlign w:val="center"/>
          </w:tcPr>
          <w:p w14:paraId="440A2C0E" w14:textId="3EC311EE" w:rsidR="00425C43" w:rsidRDefault="00000000" w:rsidP="00C35EA7">
            <w:pPr>
              <w:jc w:val="center"/>
            </w:pPr>
            <w:hyperlink r:id="rId9241" w:anchor="Sit_Chalain_19" w:history="1">
              <w:r w:rsidR="00425C43" w:rsidRPr="00E141C4">
                <w:rPr>
                  <w:rStyle w:val="Hyperlink"/>
                </w:rPr>
                <w:t>Chalain 19</w:t>
              </w:r>
            </w:hyperlink>
          </w:p>
        </w:tc>
        <w:tc>
          <w:tcPr>
            <w:tcW w:w="1365" w:type="dxa"/>
            <w:vAlign w:val="center"/>
          </w:tcPr>
          <w:p w14:paraId="5548F0DF" w14:textId="77777777" w:rsidR="00905803" w:rsidRDefault="00425C43" w:rsidP="00C35EA7">
            <w:pPr>
              <w:jc w:val="center"/>
            </w:pPr>
            <w:r>
              <w:t>3200-2900</w:t>
            </w:r>
          </w:p>
          <w:p w14:paraId="6A4D8868" w14:textId="77777777" w:rsidR="00425C43" w:rsidRDefault="00425C43" w:rsidP="00C35EA7">
            <w:pPr>
              <w:jc w:val="center"/>
            </w:pPr>
            <w:r>
              <w:t>environ</w:t>
            </w:r>
          </w:p>
        </w:tc>
        <w:tc>
          <w:tcPr>
            <w:tcW w:w="6265" w:type="dxa"/>
          </w:tcPr>
          <w:p w14:paraId="3B76DF1D" w14:textId="77777777" w:rsidR="00425C43" w:rsidRPr="00C35EA7" w:rsidRDefault="00425C43" w:rsidP="00C35EA7">
            <w:pPr>
              <w:jc w:val="both"/>
              <w:rPr>
                <w:lang w:val="fr-FR"/>
              </w:rPr>
            </w:pPr>
            <w:r w:rsidRPr="00C35EA7">
              <w:rPr>
                <w:lang w:val="fr-FR"/>
              </w:rPr>
              <w:t>Présence de très grands poignards pressigniens, faiblement retouchés, abandonnés dans les maisons ou les dépotoirs des villages qui, au vue de leur fréquence, ne peuvent avoir étaient perdu</w:t>
            </w:r>
            <w:r w:rsidR="00E141C4" w:rsidRPr="00C35EA7">
              <w:rPr>
                <w:lang w:val="fr-FR"/>
              </w:rPr>
              <w:t>s fortuitement (BIB 579 p. 143)</w:t>
            </w:r>
          </w:p>
        </w:tc>
      </w:tr>
    </w:tbl>
    <w:p w14:paraId="517698C7" w14:textId="77777777" w:rsidR="00425C43" w:rsidRPr="0032190F" w:rsidRDefault="00425C43" w:rsidP="00242C0F">
      <w:pPr>
        <w:jc w:val="both"/>
        <w:rPr>
          <w:lang w:val="fr-FR"/>
        </w:rPr>
      </w:pPr>
    </w:p>
    <w:p w14:paraId="4DCFFDFB" w14:textId="77777777" w:rsidR="00000AD0" w:rsidRPr="0032190F" w:rsidRDefault="00000AD0" w:rsidP="00242C0F">
      <w:pPr>
        <w:jc w:val="both"/>
        <w:rPr>
          <w:lang w:val="fr-FR"/>
        </w:rPr>
      </w:pPr>
    </w:p>
    <w:p w14:paraId="3F4F7168" w14:textId="77777777" w:rsidR="00F57AF4" w:rsidRPr="0032190F" w:rsidRDefault="00F57AF4" w:rsidP="00242C0F">
      <w:pPr>
        <w:pStyle w:val="Heading2"/>
      </w:pPr>
      <w:bookmarkStart w:id="3842" w:name="Sit_Chalain_2_3_5"/>
      <w:r w:rsidRPr="0032190F">
        <w:t>Chalain 2/3-5</w:t>
      </w:r>
    </w:p>
    <w:bookmarkEnd w:id="3842"/>
    <w:p w14:paraId="65BE79D9" w14:textId="77777777" w:rsidR="00F57AF4" w:rsidRPr="0032190F" w:rsidRDefault="00F57AF4" w:rsidP="00242C0F">
      <w:pPr>
        <w:rPr>
          <w:lang w:val="fr-FR"/>
        </w:rPr>
      </w:pPr>
    </w:p>
    <w:p w14:paraId="57555638" w14:textId="098AF6EA" w:rsidR="00F57AF4" w:rsidRPr="0032190F" w:rsidRDefault="00F57AF4" w:rsidP="00242C0F">
      <w:pPr>
        <w:jc w:val="both"/>
        <w:rPr>
          <w:lang w:val="fr-FR"/>
        </w:rPr>
      </w:pPr>
      <w:r w:rsidRPr="0032190F">
        <w:rPr>
          <w:lang w:val="fr-FR"/>
        </w:rPr>
        <w:t>Enfin on notera un joug trouvé à l’extr</w:t>
      </w:r>
      <w:r w:rsidR="00216FE8" w:rsidRPr="0032190F">
        <w:rPr>
          <w:lang w:val="fr-FR"/>
        </w:rPr>
        <w:t>é</w:t>
      </w:r>
      <w:r w:rsidRPr="0032190F">
        <w:rPr>
          <w:lang w:val="fr-FR"/>
        </w:rPr>
        <w:t>mité de l’actuelle presqu’île de Chalain 2/3-5 (anciennement fouille de l’Ilôt des Roseaux) dans une séquence archéologique postérieure au 27</w:t>
      </w:r>
      <w:r w:rsidRPr="0032190F">
        <w:rPr>
          <w:vertAlign w:val="superscript"/>
          <w:lang w:val="fr-FR"/>
        </w:rPr>
        <w:t>e</w:t>
      </w:r>
      <w:r w:rsidRPr="0032190F">
        <w:rPr>
          <w:lang w:val="fr-FR"/>
        </w:rPr>
        <w:t xml:space="preserve"> siècle. Ce joug très différent de celui (le grand ?) de Chalain 19 est plus éloboré : il s’agit d’un modèle a double perforations verticales afin d’y glisser les liteaux pour séparer les bœufs et une encoche médiane pour fixer l’extrémité d’un timon. Bien que de f</w:t>
      </w:r>
      <w:r w:rsidR="00345967" w:rsidRPr="0032190F">
        <w:rPr>
          <w:lang w:val="fr-FR"/>
        </w:rPr>
        <w:t>o</w:t>
      </w:r>
      <w:r w:rsidRPr="0032190F">
        <w:rPr>
          <w:lang w:val="fr-FR"/>
        </w:rPr>
        <w:t>rme générale idendi</w:t>
      </w:r>
      <w:r w:rsidR="00345967" w:rsidRPr="0032190F">
        <w:rPr>
          <w:lang w:val="fr-FR"/>
        </w:rPr>
        <w:t>qu</w:t>
      </w:r>
      <w:r w:rsidRPr="0032190F">
        <w:rPr>
          <w:lang w:val="fr-FR"/>
        </w:rPr>
        <w:t xml:space="preserve">e au joug d’Ezerovo (Bulgaire, rive nord-ouest du lac de Varna) daté dès la fin du IVe millénaire et attribué à </w:t>
      </w:r>
      <w:hyperlink r:id="rId9242" w:anchor="Cul_Cernavoda" w:history="1">
        <w:r w:rsidRPr="0032190F">
          <w:rPr>
            <w:rStyle w:val="Hyperlink"/>
            <w:lang w:val="fr-FR"/>
          </w:rPr>
          <w:t>Cernavod</w:t>
        </w:r>
        <w:r w:rsidR="00A325C5" w:rsidRPr="0032190F">
          <w:rPr>
            <w:rStyle w:val="Hyperlink"/>
            <w:lang w:val="fr-FR"/>
          </w:rPr>
          <w:t>a III</w:t>
        </w:r>
      </w:hyperlink>
      <w:r w:rsidRPr="0032190F">
        <w:rPr>
          <w:lang w:val="fr-FR"/>
        </w:rPr>
        <w:t>, l’exemplaire de Chalain 2/3-5 montre une évolution technique remarquablement rapide (BIB 433 et 411 p. 98-99)</w:t>
      </w:r>
    </w:p>
    <w:p w14:paraId="7FD97AC1" w14:textId="77777777" w:rsidR="00F57AF4" w:rsidRPr="0032190F" w:rsidRDefault="00F57AF4" w:rsidP="00242C0F">
      <w:pPr>
        <w:rPr>
          <w:lang w:val="fr-FR"/>
        </w:rPr>
      </w:pPr>
    </w:p>
    <w:p w14:paraId="55474B34" w14:textId="77777777" w:rsidR="00F57AF4" w:rsidRPr="0032190F" w:rsidRDefault="00F57AF4" w:rsidP="00242C0F">
      <w:pPr>
        <w:jc w:val="both"/>
        <w:rPr>
          <w:lang w:val="fr-FR"/>
        </w:rPr>
      </w:pPr>
      <w:r w:rsidRPr="0032190F">
        <w:rPr>
          <w:lang w:val="fr-FR"/>
        </w:rPr>
        <w:t>Grand bol de Chalain 3 / couche VIII à poignée zoomorphe. Cette tradition des bols à figuration animale en Suisse occidentale et dans le Jura français se poursuivra d’ailleurs jusqu’à la fin du 31</w:t>
      </w:r>
      <w:r w:rsidRPr="0032190F">
        <w:rPr>
          <w:vertAlign w:val="superscript"/>
          <w:lang w:val="fr-FR"/>
        </w:rPr>
        <w:t>e</w:t>
      </w:r>
      <w:r w:rsidRPr="0032190F">
        <w:rPr>
          <w:lang w:val="fr-FR"/>
        </w:rPr>
        <w:t xml:space="preserve"> siècle tandis que les figurations deviendront de plus en plus schématiques (BIB 411 p. 103)</w:t>
      </w:r>
    </w:p>
    <w:p w14:paraId="2B1CE4EE" w14:textId="77777777" w:rsidR="00F57AF4" w:rsidRPr="0032190F" w:rsidRDefault="00F57AF4" w:rsidP="00242C0F">
      <w:pPr>
        <w:rPr>
          <w:lang w:val="fr-FR"/>
        </w:rPr>
      </w:pPr>
    </w:p>
    <w:p w14:paraId="0E874C8A" w14:textId="77777777" w:rsidR="00F57AF4" w:rsidRPr="0032190F" w:rsidRDefault="00F57AF4" w:rsidP="00242C0F">
      <w:pPr>
        <w:jc w:val="both"/>
        <w:rPr>
          <w:lang w:val="fr-FR"/>
        </w:rPr>
      </w:pPr>
      <w:r w:rsidRPr="0032190F">
        <w:rPr>
          <w:lang w:val="fr-FR"/>
        </w:rPr>
        <w:t>Les données ostéologiques montre un bœuf d’allure modeste (</w:t>
      </w:r>
      <w:smartTag w:uri="urn:schemas-microsoft-com:office:smarttags" w:element="metricconverter">
        <w:smartTagPr>
          <w:attr w:name="ProductID" w:val="1,16 m"/>
        </w:smartTagPr>
        <w:r w:rsidRPr="0032190F">
          <w:rPr>
            <w:lang w:val="fr-FR"/>
          </w:rPr>
          <w:t>1,16 m</w:t>
        </w:r>
      </w:smartTag>
      <w:r w:rsidRPr="0032190F">
        <w:rPr>
          <w:lang w:val="fr-FR"/>
        </w:rPr>
        <w:t xml:space="preserve"> à </w:t>
      </w:r>
      <w:smartTag w:uri="urn:schemas-microsoft-com:office:smarttags" w:element="metricconverter">
        <w:smartTagPr>
          <w:attr w:name="ProductID" w:val="1,32 m"/>
        </w:smartTagPr>
        <w:r w:rsidRPr="0032190F">
          <w:rPr>
            <w:lang w:val="fr-FR"/>
          </w:rPr>
          <w:t>1,32 m</w:t>
        </w:r>
      </w:smartTag>
      <w:r w:rsidRPr="0032190F">
        <w:rPr>
          <w:lang w:val="fr-FR"/>
        </w:rPr>
        <w:t xml:space="preserve"> au garrot). Les femmelles sont surreprésentées et font l’objet d’une exploitation de type mixte. Celle-ci concerne principalement l’exploitation du lait (BIB 411 p. 100)</w:t>
      </w:r>
    </w:p>
    <w:p w14:paraId="779007F2" w14:textId="77777777" w:rsidR="004E5E87" w:rsidRPr="0032190F" w:rsidRDefault="004E5E87" w:rsidP="00242C0F">
      <w:pPr>
        <w:jc w:val="both"/>
        <w:rPr>
          <w:lang w:val="fr-FR"/>
        </w:rPr>
      </w:pPr>
    </w:p>
    <w:p w14:paraId="6B8DC97F" w14:textId="10E603BF" w:rsidR="004E5E87" w:rsidRPr="0032190F" w:rsidRDefault="004E5E87" w:rsidP="00242C0F">
      <w:pPr>
        <w:jc w:val="both"/>
        <w:rPr>
          <w:lang w:val="fr-FR"/>
        </w:rPr>
      </w:pPr>
      <w:r w:rsidRPr="0032190F">
        <w:rPr>
          <w:lang w:val="fr-FR"/>
        </w:rPr>
        <w:t xml:space="preserve">La station 2/5 a livré 3 poignards </w:t>
      </w:r>
      <w:hyperlink r:id="rId9243" w:anchor="Sit_Grand_Pressigny" w:history="1">
        <w:r w:rsidRPr="0032190F">
          <w:rPr>
            <w:rStyle w:val="Hyperlink"/>
            <w:lang w:val="fr-FR"/>
          </w:rPr>
          <w:t>pressigniens</w:t>
        </w:r>
      </w:hyperlink>
      <w:r w:rsidRPr="0032190F">
        <w:rPr>
          <w:lang w:val="fr-FR"/>
        </w:rPr>
        <w:t xml:space="preserve"> attribués entre 2700-2450 av. J.-C (BIB 579 fig. 2)</w:t>
      </w:r>
    </w:p>
    <w:p w14:paraId="3977ED45" w14:textId="77777777" w:rsidR="00DD0FF8" w:rsidRPr="0032190F" w:rsidRDefault="00DD0FF8" w:rsidP="00242C0F">
      <w:pPr>
        <w:jc w:val="both"/>
        <w:rPr>
          <w:lang w:val="fr-FR"/>
        </w:rPr>
      </w:pPr>
    </w:p>
    <w:p w14:paraId="48D64BB4" w14:textId="77777777" w:rsidR="00DD0FF8" w:rsidRPr="0032190F" w:rsidRDefault="00DD0FF8" w:rsidP="00242C0F">
      <w:pPr>
        <w:pStyle w:val="Heading2"/>
      </w:pPr>
      <w:r w:rsidRPr="0032190F">
        <w:t>Chalain 4</w:t>
      </w:r>
    </w:p>
    <w:p w14:paraId="602317D9" w14:textId="77777777" w:rsidR="00DD0FF8" w:rsidRPr="0032190F" w:rsidRDefault="00DD0FF8" w:rsidP="00242C0F">
      <w:pPr>
        <w:jc w:val="both"/>
        <w:rPr>
          <w:lang w:val="fr-FR"/>
        </w:rPr>
      </w:pPr>
    </w:p>
    <w:p w14:paraId="3D56C968" w14:textId="7B4CCA60" w:rsidR="008617EE" w:rsidRPr="0032190F" w:rsidRDefault="008617EE" w:rsidP="00242C0F">
      <w:pPr>
        <w:jc w:val="both"/>
        <w:rPr>
          <w:lang w:val="fr-FR"/>
        </w:rPr>
      </w:pPr>
      <w:r w:rsidRPr="0032190F">
        <w:rPr>
          <w:lang w:val="fr-FR"/>
        </w:rPr>
        <w:t xml:space="preserve">La station </w:t>
      </w:r>
      <w:smartTag w:uri="urn:schemas-microsoft-com:office:smarttags" w:element="metricconverter">
        <w:smartTagPr>
          <w:attr w:name="ProductID" w:val="4 a"/>
        </w:smartTagPr>
        <w:r w:rsidRPr="0032190F">
          <w:rPr>
            <w:lang w:val="fr-FR"/>
          </w:rPr>
          <w:t>4 a</w:t>
        </w:r>
      </w:smartTag>
      <w:r w:rsidRPr="0032190F">
        <w:rPr>
          <w:lang w:val="fr-FR"/>
        </w:rPr>
        <w:t xml:space="preserve"> livré 11 poignards </w:t>
      </w:r>
      <w:hyperlink r:id="rId9244" w:anchor="Sit_Grand_Pressigny" w:history="1">
        <w:r w:rsidRPr="0032190F">
          <w:rPr>
            <w:rStyle w:val="Hyperlink"/>
            <w:lang w:val="fr-FR"/>
          </w:rPr>
          <w:t>pressigniens</w:t>
        </w:r>
      </w:hyperlink>
      <w:r w:rsidRPr="0032190F">
        <w:rPr>
          <w:lang w:val="fr-FR"/>
        </w:rPr>
        <w:t xml:space="preserve"> attribués entre 3040-2980 av. J.-C (BIB 579 fig. 2)</w:t>
      </w:r>
    </w:p>
    <w:p w14:paraId="457971FF" w14:textId="77777777" w:rsidR="00F57AF4" w:rsidRPr="0032190F" w:rsidRDefault="00F57AF4" w:rsidP="00242C0F">
      <w:pPr>
        <w:jc w:val="both"/>
        <w:rPr>
          <w:lang w:val="fr-FR"/>
        </w:rPr>
      </w:pPr>
    </w:p>
    <w:p w14:paraId="5F172DF5" w14:textId="77777777" w:rsidR="00F57AF4" w:rsidRPr="0032190F" w:rsidRDefault="00F57AF4" w:rsidP="00242C0F">
      <w:pPr>
        <w:pStyle w:val="Heading2"/>
      </w:pPr>
      <w:bookmarkStart w:id="3843" w:name="Sit_Chalain_19"/>
      <w:r w:rsidRPr="0032190F">
        <w:t>Chalain 19</w:t>
      </w:r>
    </w:p>
    <w:bookmarkEnd w:id="3843"/>
    <w:p w14:paraId="174B068B" w14:textId="77777777" w:rsidR="00F57AF4" w:rsidRPr="0032190F" w:rsidRDefault="00F57AF4" w:rsidP="00242C0F">
      <w:pPr>
        <w:jc w:val="both"/>
        <w:rPr>
          <w:lang w:val="fr-FR"/>
        </w:rPr>
      </w:pPr>
    </w:p>
    <w:p w14:paraId="3446C39C" w14:textId="77777777" w:rsidR="00BB08BE" w:rsidRDefault="00523EE1" w:rsidP="00242C0F">
      <w:pPr>
        <w:jc w:val="both"/>
      </w:pPr>
      <w:r w:rsidRPr="0032190F">
        <w:rPr>
          <w:lang w:val="fr-FR"/>
        </w:rPr>
        <w:t>Chalain 19 est l’un des villages comtemporains qui, entre les 32</w:t>
      </w:r>
      <w:r w:rsidRPr="0032190F">
        <w:rPr>
          <w:vertAlign w:val="superscript"/>
          <w:lang w:val="fr-FR"/>
        </w:rPr>
        <w:t>e</w:t>
      </w:r>
      <w:r w:rsidRPr="0032190F">
        <w:rPr>
          <w:lang w:val="fr-FR"/>
        </w:rPr>
        <w:t xml:space="preserve"> et 30</w:t>
      </w:r>
      <w:r w:rsidRPr="0032190F">
        <w:rPr>
          <w:vertAlign w:val="superscript"/>
          <w:lang w:val="fr-FR"/>
        </w:rPr>
        <w:t>e</w:t>
      </w:r>
      <w:r w:rsidR="00216FE8" w:rsidRPr="0032190F">
        <w:rPr>
          <w:lang w:val="fr-FR"/>
        </w:rPr>
        <w:t xml:space="preserve"> siècles, s’égrè</w:t>
      </w:r>
      <w:r w:rsidRPr="0032190F">
        <w:rPr>
          <w:lang w:val="fr-FR"/>
        </w:rPr>
        <w:t xml:space="preserve">nent tous les 80 à </w:t>
      </w:r>
      <w:smartTag w:uri="urn:schemas-microsoft-com:office:smarttags" w:element="metricconverter">
        <w:smartTagPr>
          <w:attr w:name="ProductID" w:val="120 m"/>
        </w:smartTagPr>
        <w:r w:rsidRPr="0032190F">
          <w:rPr>
            <w:lang w:val="fr-FR"/>
          </w:rPr>
          <w:t>120 m</w:t>
        </w:r>
      </w:smartTag>
      <w:r w:rsidRPr="0032190F">
        <w:rPr>
          <w:lang w:val="fr-FR"/>
        </w:rPr>
        <w:t xml:space="preserve"> le long de la rive occidentale du lac. D</w:t>
      </w:r>
      <w:r w:rsidR="00BB08BE" w:rsidRPr="0032190F">
        <w:rPr>
          <w:lang w:val="fr-FR"/>
        </w:rPr>
        <w:t>e 1995 à 2002, 1500m</w:t>
      </w:r>
      <w:r w:rsidR="00BB08BE" w:rsidRPr="0032190F">
        <w:rPr>
          <w:vertAlign w:val="superscript"/>
          <w:lang w:val="fr-FR"/>
        </w:rPr>
        <w:t>2</w:t>
      </w:r>
      <w:r w:rsidR="00BB08BE" w:rsidRPr="0032190F">
        <w:rPr>
          <w:lang w:val="fr-FR"/>
        </w:rPr>
        <w:t xml:space="preserve"> ont été décapés qui couvrent approximativement 1/3 de la surface du village, 2/3 du système de plaissade et la totalité du chemin de planche qui assure la liason entre la terre ferme et le village (</w:t>
      </w:r>
      <w:smartTag w:uri="urn:schemas-microsoft-com:office:smarttags" w:element="metricconverter">
        <w:smartTagPr>
          <w:attr w:name="ProductID" w:val="115 m"/>
        </w:smartTagPr>
        <w:r w:rsidR="00BB08BE" w:rsidRPr="0032190F">
          <w:rPr>
            <w:lang w:val="fr-FR"/>
          </w:rPr>
          <w:t>115 m</w:t>
        </w:r>
      </w:smartTag>
      <w:r w:rsidR="00BB08BE" w:rsidRPr="0032190F">
        <w:rPr>
          <w:lang w:val="fr-FR"/>
        </w:rPr>
        <w:t xml:space="preserve"> de long). </w:t>
      </w:r>
      <w:r w:rsidR="00BB08BE">
        <w:t>Deux phases d’occupatio</w:t>
      </w:r>
      <w:r w:rsidR="00027619">
        <w:t xml:space="preserve">ns sont signalées pour Chalain </w:t>
      </w:r>
      <w:r w:rsidR="00BB08BE">
        <w:t>19 :</w:t>
      </w:r>
    </w:p>
    <w:p w14:paraId="19CB0B98" w14:textId="77777777" w:rsidR="00E141C4" w:rsidRDefault="00E141C4" w:rsidP="00242C0F">
      <w:pPr>
        <w:jc w:val="both"/>
      </w:pPr>
    </w:p>
    <w:tbl>
      <w:tblPr>
        <w:tblW w:w="69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6"/>
        <w:gridCol w:w="1946"/>
        <w:gridCol w:w="4110"/>
      </w:tblGrid>
      <w:tr w:rsidR="00E141C4" w14:paraId="1166D980" w14:textId="77777777" w:rsidTr="00C35EA7">
        <w:trPr>
          <w:jc w:val="center"/>
        </w:trPr>
        <w:tc>
          <w:tcPr>
            <w:tcW w:w="856" w:type="dxa"/>
          </w:tcPr>
          <w:p w14:paraId="1D888A7B" w14:textId="77777777" w:rsidR="00E141C4" w:rsidRDefault="00E141C4" w:rsidP="00C35EA7">
            <w:pPr>
              <w:jc w:val="center"/>
            </w:pPr>
            <w:r>
              <w:t>phases</w:t>
            </w:r>
          </w:p>
        </w:tc>
        <w:tc>
          <w:tcPr>
            <w:tcW w:w="1946" w:type="dxa"/>
          </w:tcPr>
          <w:p w14:paraId="1A35565F" w14:textId="77777777" w:rsidR="00E141C4" w:rsidRDefault="00E141C4" w:rsidP="00C35EA7">
            <w:pPr>
              <w:jc w:val="center"/>
            </w:pPr>
            <w:r>
              <w:t>datation (BC)</w:t>
            </w:r>
          </w:p>
        </w:tc>
        <w:tc>
          <w:tcPr>
            <w:tcW w:w="4110" w:type="dxa"/>
          </w:tcPr>
          <w:p w14:paraId="0B3F2B25" w14:textId="77777777" w:rsidR="00E141C4" w:rsidRDefault="00E141C4" w:rsidP="00C35EA7">
            <w:pPr>
              <w:jc w:val="center"/>
            </w:pPr>
            <w:r>
              <w:t>description</w:t>
            </w:r>
          </w:p>
        </w:tc>
      </w:tr>
      <w:tr w:rsidR="00E141C4" w:rsidRPr="006A329A" w14:paraId="6C6765C8" w14:textId="77777777" w:rsidTr="00C35EA7">
        <w:trPr>
          <w:jc w:val="center"/>
        </w:trPr>
        <w:tc>
          <w:tcPr>
            <w:tcW w:w="856" w:type="dxa"/>
          </w:tcPr>
          <w:p w14:paraId="31B2B9AD" w14:textId="77777777" w:rsidR="00E141C4" w:rsidRDefault="00E141C4" w:rsidP="00C35EA7">
            <w:pPr>
              <w:jc w:val="center"/>
            </w:pPr>
            <w:r>
              <w:t>2</w:t>
            </w:r>
          </w:p>
        </w:tc>
        <w:tc>
          <w:tcPr>
            <w:tcW w:w="1946" w:type="dxa"/>
          </w:tcPr>
          <w:p w14:paraId="3089E1D6" w14:textId="77777777" w:rsidR="00E141C4" w:rsidRDefault="00E141C4" w:rsidP="00C35EA7">
            <w:pPr>
              <w:jc w:val="both"/>
            </w:pPr>
            <w:r>
              <w:t>3015-2975</w:t>
            </w:r>
          </w:p>
        </w:tc>
        <w:tc>
          <w:tcPr>
            <w:tcW w:w="4110" w:type="dxa"/>
          </w:tcPr>
          <w:p w14:paraId="34A9AD3A" w14:textId="32B61930" w:rsidR="00E141C4" w:rsidRPr="00C35EA7" w:rsidRDefault="00E141C4" w:rsidP="00C35EA7">
            <w:pPr>
              <w:jc w:val="both"/>
              <w:rPr>
                <w:sz w:val="20"/>
                <w:lang w:val="fr-FR"/>
              </w:rPr>
            </w:pPr>
            <w:r w:rsidRPr="00C35EA7">
              <w:rPr>
                <w:sz w:val="20"/>
                <w:lang w:val="fr-FR"/>
              </w:rPr>
              <w:t xml:space="preserve">datée du </w:t>
            </w:r>
            <w:hyperlink r:id="rId9245" w:anchor="Cul_Clairvaux" w:history="1">
              <w:r w:rsidRPr="00C35EA7">
                <w:rPr>
                  <w:rStyle w:val="Hyperlink"/>
                  <w:sz w:val="20"/>
                  <w:lang w:val="fr-FR"/>
                </w:rPr>
                <w:t>Clairvaux ancien</w:t>
              </w:r>
            </w:hyperlink>
            <w:r w:rsidRPr="00C35EA7">
              <w:rPr>
                <w:sz w:val="20"/>
                <w:lang w:val="fr-FR"/>
              </w:rPr>
              <w:t xml:space="preserve"> (BIB 63 p. 114)</w:t>
            </w:r>
          </w:p>
        </w:tc>
      </w:tr>
      <w:tr w:rsidR="00E141C4" w:rsidRPr="006A329A" w14:paraId="247C5B29" w14:textId="77777777" w:rsidTr="00C35EA7">
        <w:trPr>
          <w:jc w:val="center"/>
        </w:trPr>
        <w:tc>
          <w:tcPr>
            <w:tcW w:w="6912" w:type="dxa"/>
            <w:gridSpan w:val="3"/>
          </w:tcPr>
          <w:p w14:paraId="55B89015" w14:textId="77777777" w:rsidR="00E141C4" w:rsidRPr="00C35EA7" w:rsidRDefault="00E141C4" w:rsidP="00C35EA7">
            <w:pPr>
              <w:jc w:val="center"/>
              <w:rPr>
                <w:lang w:val="fr-FR"/>
              </w:rPr>
            </w:pPr>
            <w:r w:rsidRPr="00C35EA7">
              <w:rPr>
                <w:lang w:val="fr-FR"/>
              </w:rPr>
              <w:t>hiatus jusqu’aux environs de 3015 av.</w:t>
            </w:r>
          </w:p>
        </w:tc>
      </w:tr>
      <w:tr w:rsidR="00E141C4" w:rsidRPr="006A329A" w14:paraId="08AE6C82" w14:textId="77777777" w:rsidTr="00C35EA7">
        <w:trPr>
          <w:jc w:val="center"/>
        </w:trPr>
        <w:tc>
          <w:tcPr>
            <w:tcW w:w="856" w:type="dxa"/>
          </w:tcPr>
          <w:p w14:paraId="51C1EC17" w14:textId="77777777" w:rsidR="00E141C4" w:rsidRDefault="00E141C4" w:rsidP="00C35EA7">
            <w:pPr>
              <w:jc w:val="center"/>
            </w:pPr>
            <w:r>
              <w:t>1</w:t>
            </w:r>
          </w:p>
        </w:tc>
        <w:tc>
          <w:tcPr>
            <w:tcW w:w="1946" w:type="dxa"/>
          </w:tcPr>
          <w:p w14:paraId="178B110A" w14:textId="77777777" w:rsidR="00E141C4" w:rsidRDefault="00E141C4" w:rsidP="00C35EA7">
            <w:pPr>
              <w:jc w:val="both"/>
            </w:pPr>
            <w:r>
              <w:t xml:space="preserve">première moitié </w:t>
            </w:r>
          </w:p>
          <w:p w14:paraId="4D196893" w14:textId="77777777" w:rsidR="00E141C4" w:rsidRDefault="00E141C4" w:rsidP="00C35EA7">
            <w:pPr>
              <w:jc w:val="both"/>
            </w:pPr>
            <w:r>
              <w:t>du 32</w:t>
            </w:r>
            <w:r w:rsidRPr="00C35EA7">
              <w:rPr>
                <w:vertAlign w:val="superscript"/>
              </w:rPr>
              <w:t>e</w:t>
            </w:r>
          </w:p>
        </w:tc>
        <w:tc>
          <w:tcPr>
            <w:tcW w:w="4110" w:type="dxa"/>
          </w:tcPr>
          <w:p w14:paraId="62CDB53A" w14:textId="7BA2EB1B" w:rsidR="00E141C4" w:rsidRPr="00C35EA7" w:rsidRDefault="00E141C4" w:rsidP="00C35EA7">
            <w:pPr>
              <w:jc w:val="both"/>
              <w:rPr>
                <w:sz w:val="20"/>
                <w:lang w:val="fr-FR"/>
              </w:rPr>
            </w:pPr>
            <w:r w:rsidRPr="00C35EA7">
              <w:rPr>
                <w:sz w:val="20"/>
                <w:lang w:val="fr-FR"/>
              </w:rPr>
              <w:t>culture d’</w:t>
            </w:r>
            <w:hyperlink r:id="rId9246" w:anchor="Cul_Horgen" w:history="1">
              <w:r w:rsidRPr="00C35EA7">
                <w:rPr>
                  <w:rStyle w:val="Hyperlink"/>
                  <w:sz w:val="20"/>
                  <w:lang w:val="fr-FR"/>
                </w:rPr>
                <w:t>Horgen</w:t>
              </w:r>
            </w:hyperlink>
            <w:r w:rsidRPr="00C35EA7">
              <w:rPr>
                <w:sz w:val="20"/>
                <w:lang w:val="fr-FR"/>
              </w:rPr>
              <w:t xml:space="preserve"> avec des contacts développés avec la culture de </w:t>
            </w:r>
            <w:hyperlink r:id="rId9247" w:anchor="Cul_Ferrières" w:history="1">
              <w:r w:rsidRPr="00C35EA7">
                <w:rPr>
                  <w:rStyle w:val="Hyperlink"/>
                  <w:sz w:val="20"/>
                  <w:lang w:val="fr-FR"/>
                </w:rPr>
                <w:t>Ferrières</w:t>
              </w:r>
            </w:hyperlink>
          </w:p>
        </w:tc>
      </w:tr>
    </w:tbl>
    <w:p w14:paraId="26856310" w14:textId="77777777" w:rsidR="00BB08BE" w:rsidRPr="0032190F" w:rsidRDefault="00BB08BE" w:rsidP="00242C0F">
      <w:pPr>
        <w:rPr>
          <w:lang w:val="fr-FR"/>
        </w:rPr>
      </w:pPr>
      <w:r w:rsidRPr="0032190F">
        <w:rPr>
          <w:lang w:val="fr-FR"/>
        </w:rPr>
        <w:t>(BIB 411 p. 88)</w:t>
      </w:r>
    </w:p>
    <w:p w14:paraId="66361A40" w14:textId="77777777" w:rsidR="00A526A5" w:rsidRPr="0032190F" w:rsidRDefault="00A526A5" w:rsidP="00242C0F">
      <w:pPr>
        <w:rPr>
          <w:lang w:val="fr-FR"/>
        </w:rPr>
      </w:pPr>
    </w:p>
    <w:p w14:paraId="449A075B" w14:textId="310A389A" w:rsidR="00A526A5" w:rsidRPr="0032190F" w:rsidRDefault="00027619" w:rsidP="00242C0F">
      <w:pPr>
        <w:jc w:val="both"/>
        <w:rPr>
          <w:lang w:val="fr-FR"/>
        </w:rPr>
      </w:pPr>
      <w:r w:rsidRPr="0032190F">
        <w:rPr>
          <w:lang w:val="fr-FR"/>
        </w:rPr>
        <w:t xml:space="preserve">Première phase : </w:t>
      </w:r>
      <w:r w:rsidR="00A526A5" w:rsidRPr="0032190F">
        <w:rPr>
          <w:lang w:val="fr-FR"/>
        </w:rPr>
        <w:t>Après une longue période d’abandon des rives de Chalain et de Clairvaux, une nouvelle colonisation atteint ces deux lacs au tou début du 32</w:t>
      </w:r>
      <w:r w:rsidR="00A526A5" w:rsidRPr="0032190F">
        <w:rPr>
          <w:vertAlign w:val="superscript"/>
          <w:lang w:val="fr-FR"/>
        </w:rPr>
        <w:t>e</w:t>
      </w:r>
      <w:r w:rsidR="00A526A5" w:rsidRPr="0032190F">
        <w:rPr>
          <w:lang w:val="fr-FR"/>
        </w:rPr>
        <w:t xml:space="preserve"> siécle avec l’arrivée de groupes issus, pour une part, de la culture de Horgen. L’organisation du village </w:t>
      </w:r>
      <w:r w:rsidRPr="0032190F">
        <w:rPr>
          <w:lang w:val="fr-FR"/>
        </w:rPr>
        <w:t xml:space="preserve">précedemment de type </w:t>
      </w:r>
      <w:hyperlink r:id="rId9248" w:anchor="Cul_Cortaillod" w:history="1">
        <w:r w:rsidRPr="0032190F">
          <w:rPr>
            <w:rStyle w:val="Hyperlink"/>
            <w:lang w:val="fr-FR"/>
          </w:rPr>
          <w:t>Cortaillod</w:t>
        </w:r>
      </w:hyperlink>
      <w:r w:rsidR="00A526A5" w:rsidRPr="0032190F">
        <w:rPr>
          <w:lang w:val="fr-FR"/>
        </w:rPr>
        <w:t>change et les maisons viennent s’organiser en deux rangées de part etd’autre d’une rue centrale perpendiculaire à la rive</w:t>
      </w:r>
      <w:r w:rsidRPr="0032190F">
        <w:rPr>
          <w:lang w:val="fr-FR"/>
        </w:rPr>
        <w:t xml:space="preserve"> (BIB 432 et 411 p. 101)</w:t>
      </w:r>
    </w:p>
    <w:p w14:paraId="6418FC6F" w14:textId="77777777" w:rsidR="00A526A5" w:rsidRPr="0032190F" w:rsidRDefault="00A526A5" w:rsidP="00242C0F">
      <w:pPr>
        <w:rPr>
          <w:lang w:val="fr-FR"/>
        </w:rPr>
      </w:pPr>
    </w:p>
    <w:p w14:paraId="2D990804" w14:textId="77777777" w:rsidR="00A26A69" w:rsidRPr="0032190F" w:rsidRDefault="00996DD0" w:rsidP="00242C0F">
      <w:pPr>
        <w:jc w:val="both"/>
        <w:rPr>
          <w:lang w:val="fr-FR"/>
        </w:rPr>
      </w:pPr>
      <w:r w:rsidRPr="0032190F">
        <w:rPr>
          <w:lang w:val="fr-FR"/>
        </w:rPr>
        <w:t>Cette succession stratigraphique voit également un changement culturel brutal aux environ de 3040 av. (BIB 428)</w:t>
      </w:r>
      <w:r w:rsidR="008204C3" w:rsidRPr="0032190F">
        <w:rPr>
          <w:lang w:val="fr-FR"/>
        </w:rPr>
        <w:t xml:space="preserve"> et qui provoque en moins de 10 ans une transformation complèt</w:t>
      </w:r>
      <w:r w:rsidR="006C2661" w:rsidRPr="0032190F">
        <w:rPr>
          <w:lang w:val="fr-FR"/>
        </w:rPr>
        <w:t>e des techniques et des styles c</w:t>
      </w:r>
      <w:r w:rsidR="004513B5" w:rsidRPr="0032190F">
        <w:rPr>
          <w:lang w:val="fr-FR"/>
        </w:rPr>
        <w:t>é</w:t>
      </w:r>
      <w:r w:rsidR="008204C3" w:rsidRPr="0032190F">
        <w:rPr>
          <w:lang w:val="fr-FR"/>
        </w:rPr>
        <w:t>ramiques (BIB 429), la mise en place de nouvelles traditions dans le domaine de la parure (BIB 341), une réorientation des circuits d’approvisonnement du silex (BIB 429), et une croissance</w:t>
      </w:r>
      <w:r w:rsidR="004513B5" w:rsidRPr="0032190F">
        <w:rPr>
          <w:lang w:val="fr-FR"/>
        </w:rPr>
        <w:t xml:space="preserve"> démographique rapide où rapidement </w:t>
      </w:r>
      <w:r w:rsidR="008204C3" w:rsidRPr="0032190F">
        <w:rPr>
          <w:lang w:val="fr-FR"/>
        </w:rPr>
        <w:t xml:space="preserve">du nombre de villages construits et occupés en même temps passe de 4 à plus de 15 (BIB 430 et 431) (BIB </w:t>
      </w:r>
      <w:r w:rsidR="00A26A69" w:rsidRPr="0032190F">
        <w:rPr>
          <w:lang w:val="fr-FR"/>
        </w:rPr>
        <w:t>411 p. 88)</w:t>
      </w:r>
    </w:p>
    <w:p w14:paraId="62D54530" w14:textId="77777777" w:rsidR="00A26A69" w:rsidRPr="0032190F" w:rsidRDefault="00A26A69" w:rsidP="00242C0F">
      <w:pPr>
        <w:rPr>
          <w:lang w:val="fr-FR"/>
        </w:rPr>
      </w:pPr>
    </w:p>
    <w:p w14:paraId="2ACC2412" w14:textId="5A039D3C" w:rsidR="006C2661" w:rsidRPr="0032190F" w:rsidRDefault="006C2661" w:rsidP="00242C0F">
      <w:pPr>
        <w:jc w:val="both"/>
        <w:rPr>
          <w:lang w:val="fr-FR"/>
        </w:rPr>
      </w:pPr>
      <w:r w:rsidRPr="0032190F">
        <w:rPr>
          <w:lang w:val="fr-FR"/>
        </w:rPr>
        <w:t>Vers 3040, au moment d’une colonisation partielle du Jura par des populations d’origine méridionale (</w:t>
      </w:r>
      <w:hyperlink r:id="rId9249" w:anchor="Cul_Ferrières" w:history="1">
        <w:r w:rsidRPr="0032190F">
          <w:rPr>
            <w:rStyle w:val="Hyperlink"/>
            <w:lang w:val="fr-FR"/>
          </w:rPr>
          <w:t>Ferrières</w:t>
        </w:r>
      </w:hyperlink>
      <w:r w:rsidRPr="0032190F">
        <w:rPr>
          <w:lang w:val="fr-FR"/>
        </w:rPr>
        <w:t xml:space="preserve">) et de l’introduction de la traction animale, on note un changement dans l’approvisonnement des bois de construction. Dès lors, les bois sont selectionnés dans la forêt primaire de </w:t>
      </w:r>
      <w:hyperlink r:id="rId9250" w:anchor="Eco_Quercus" w:history="1">
        <w:r w:rsidRPr="0032190F">
          <w:rPr>
            <w:rStyle w:val="Hyperlink"/>
            <w:i/>
            <w:lang w:val="fr-FR"/>
          </w:rPr>
          <w:t>Quercus</w:t>
        </w:r>
      </w:hyperlink>
      <w:r w:rsidRPr="0032190F">
        <w:rPr>
          <w:lang w:val="fr-FR"/>
        </w:rPr>
        <w:t xml:space="preserve"> (en remplacement de </w:t>
      </w:r>
      <w:hyperlink r:id="rId9251" w:anchor="Eco_Fraxinus" w:history="1">
        <w:r w:rsidRPr="0032190F">
          <w:rPr>
            <w:rStyle w:val="Hyperlink"/>
            <w:i/>
            <w:lang w:val="fr-FR"/>
          </w:rPr>
          <w:t>Fraxinus</w:t>
        </w:r>
      </w:hyperlink>
      <w:r w:rsidRPr="0032190F">
        <w:rPr>
          <w:lang w:val="fr-FR"/>
        </w:rPr>
        <w:t>) et tirés par des bœufs jusqu’au village (BIB 498 p. 373)</w:t>
      </w:r>
    </w:p>
    <w:p w14:paraId="74909403" w14:textId="77777777" w:rsidR="006C2661" w:rsidRPr="0032190F" w:rsidRDefault="006C2661" w:rsidP="00242C0F">
      <w:pPr>
        <w:rPr>
          <w:lang w:val="fr-FR"/>
        </w:rPr>
      </w:pPr>
    </w:p>
    <w:p w14:paraId="698B303F" w14:textId="49AC67E0" w:rsidR="00FC22C6" w:rsidRPr="0032190F" w:rsidRDefault="00A26A69" w:rsidP="00242C0F">
      <w:pPr>
        <w:jc w:val="both"/>
        <w:rPr>
          <w:lang w:val="fr-FR"/>
        </w:rPr>
      </w:pPr>
      <w:r w:rsidRPr="0032190F">
        <w:rPr>
          <w:lang w:val="fr-FR"/>
        </w:rPr>
        <w:t xml:space="preserve">L’isolement du site (chemin d’accès et entrée unique, palissade, bordure du lac) de la seconde phase d’occupation (3 015-2975) montre une volonté défensive (BIB 411 p. 88). L’espace villageois </w:t>
      </w:r>
      <w:r w:rsidR="00965F69" w:rsidRPr="0032190F">
        <w:rPr>
          <w:lang w:val="fr-FR"/>
        </w:rPr>
        <w:t>se présente sous la forme de quelques maisons rectangulaires inégalement réparties de part et d’autre d’une rue centrale. Les plans des constructions avace 4 rangée longitudinales de pieux-porteurs, permet de suggérer des toitures en croupe d’un modèle inhabtulle au nord-ouest des Alpes : les comparaisons iraient vers le sud avec le villa</w:t>
      </w:r>
      <w:r w:rsidR="004513B5" w:rsidRPr="0032190F">
        <w:rPr>
          <w:lang w:val="fr-FR"/>
        </w:rPr>
        <w:t>g</w:t>
      </w:r>
      <w:r w:rsidR="00965F69" w:rsidRPr="0032190F">
        <w:rPr>
          <w:lang w:val="fr-FR"/>
        </w:rPr>
        <w:t xml:space="preserve">e de </w:t>
      </w:r>
      <w:hyperlink r:id="rId9252" w:anchor="Sit_Charavines" w:history="1">
        <w:r w:rsidR="00965F69" w:rsidRPr="0032190F">
          <w:rPr>
            <w:rStyle w:val="Hyperlink"/>
            <w:lang w:val="fr-FR"/>
          </w:rPr>
          <w:t>Charavines / Les Baigneurs</w:t>
        </w:r>
      </w:hyperlink>
      <w:r w:rsidR="00965F69" w:rsidRPr="0032190F">
        <w:rPr>
          <w:lang w:val="fr-FR"/>
        </w:rPr>
        <w:t xml:space="preserve"> (Isère) et peut-être au-delà du côté du Languedoc (BIB 432). </w:t>
      </w:r>
    </w:p>
    <w:p w14:paraId="1BC6D627" w14:textId="77777777" w:rsidR="004E5E87" w:rsidRPr="0032190F" w:rsidRDefault="004E5E87" w:rsidP="00242C0F">
      <w:pPr>
        <w:jc w:val="both"/>
        <w:rPr>
          <w:lang w:val="fr-FR"/>
        </w:rPr>
      </w:pPr>
    </w:p>
    <w:p w14:paraId="361253E9" w14:textId="35899F50" w:rsidR="004E5E87" w:rsidRPr="0032190F" w:rsidRDefault="004E5E87" w:rsidP="00242C0F">
      <w:pPr>
        <w:jc w:val="both"/>
        <w:rPr>
          <w:lang w:val="fr-FR"/>
        </w:rPr>
      </w:pPr>
      <w:r w:rsidRPr="0032190F">
        <w:rPr>
          <w:lang w:val="fr-FR"/>
        </w:rPr>
        <w:t xml:space="preserve">La station </w:t>
      </w:r>
      <w:smartTag w:uri="urn:schemas-microsoft-com:office:smarttags" w:element="metricconverter">
        <w:smartTagPr>
          <w:attr w:name="ProductID" w:val="19 a"/>
        </w:smartTagPr>
        <w:r w:rsidRPr="0032190F">
          <w:rPr>
            <w:lang w:val="fr-FR"/>
          </w:rPr>
          <w:t>19 a</w:t>
        </w:r>
      </w:smartTag>
      <w:r w:rsidRPr="0032190F">
        <w:rPr>
          <w:lang w:val="fr-FR"/>
        </w:rPr>
        <w:t xml:space="preserve"> livré 1 poignard </w:t>
      </w:r>
      <w:hyperlink r:id="rId9253" w:anchor="Sit_Grand_Pressigny" w:history="1">
        <w:r w:rsidRPr="0032190F">
          <w:rPr>
            <w:rStyle w:val="Hyperlink"/>
            <w:lang w:val="fr-FR"/>
          </w:rPr>
          <w:t>pressignien</w:t>
        </w:r>
      </w:hyperlink>
      <w:r w:rsidRPr="0032190F">
        <w:rPr>
          <w:lang w:val="fr-FR"/>
        </w:rPr>
        <w:t xml:space="preserve"> attribué à environ 3008 av. J.-C. (BIB 579 fig. 2)</w:t>
      </w:r>
    </w:p>
    <w:p w14:paraId="7829DEE4" w14:textId="77777777" w:rsidR="00FC22C6" w:rsidRPr="0032190F" w:rsidRDefault="00FC22C6" w:rsidP="00242C0F">
      <w:pPr>
        <w:rPr>
          <w:lang w:val="fr-FR"/>
        </w:rPr>
      </w:pPr>
    </w:p>
    <w:p w14:paraId="7958DB71" w14:textId="77777777" w:rsidR="004655BD" w:rsidRPr="0032190F" w:rsidRDefault="004655BD" w:rsidP="00242C0F">
      <w:pPr>
        <w:pStyle w:val="Heading3"/>
        <w:spacing w:line="240" w:lineRule="auto"/>
      </w:pPr>
      <w:r w:rsidRPr="0032190F">
        <w:t>La maison isolée de Chalain 19</w:t>
      </w:r>
    </w:p>
    <w:p w14:paraId="60E77FC0" w14:textId="77777777" w:rsidR="004655BD" w:rsidRPr="0032190F" w:rsidRDefault="004B292A" w:rsidP="00242C0F">
      <w:pPr>
        <w:rPr>
          <w:lang w:val="fr-FR"/>
        </w:rPr>
      </w:pPr>
      <w:r w:rsidRPr="0032190F">
        <w:rPr>
          <w:lang w:val="fr-FR"/>
        </w:rPr>
        <w:t>Datée par dendrochronologie entre 3004 et 2976 BC  (BIB 1033)</w:t>
      </w:r>
    </w:p>
    <w:p w14:paraId="2C1CD2C6" w14:textId="77777777" w:rsidR="004B292A" w:rsidRPr="0032190F" w:rsidRDefault="004B292A" w:rsidP="00242C0F">
      <w:pPr>
        <w:rPr>
          <w:lang w:val="fr-FR"/>
        </w:rPr>
      </w:pPr>
    </w:p>
    <w:p w14:paraId="68CED097" w14:textId="77777777" w:rsidR="00A26A69" w:rsidRPr="0032190F" w:rsidRDefault="00A45E1B" w:rsidP="00242C0F">
      <w:pPr>
        <w:jc w:val="both"/>
        <w:rPr>
          <w:lang w:val="fr-FR"/>
        </w:rPr>
      </w:pPr>
      <w:r w:rsidRPr="0032190F">
        <w:rPr>
          <w:lang w:val="fr-FR"/>
        </w:rPr>
        <w:t>Dans la couche H-K, e</w:t>
      </w:r>
      <w:r w:rsidR="00965F69" w:rsidRPr="0032190F">
        <w:rPr>
          <w:lang w:val="fr-FR"/>
        </w:rPr>
        <w:t xml:space="preserve">ntre cet espace densément bâti et le lac, on remarque une construction de même type mais isolée au milieu d’un espace complétement vide. Cette maison rectangulaire à 3 nefs, longue d’une huitaine de m pour 4,5 de large est d’architecture comparable à celles du village. Sa fonction d’habitat est établit mais elle montre une concentrartion anormalement faible d’activités de boucherie et de fabrication de petits outillages en comparaison des autres maisons. </w:t>
      </w:r>
      <w:r w:rsidR="00FC22C6" w:rsidRPr="0032190F">
        <w:rPr>
          <w:lang w:val="fr-FR"/>
        </w:rPr>
        <w:t xml:space="preserve">D’énormes accumulations de paléo-semences flottés et lessivées où dominent </w:t>
      </w:r>
      <w:r w:rsidR="00FC22C6" w:rsidRPr="0032190F">
        <w:rPr>
          <w:i/>
          <w:lang w:val="fr-FR"/>
        </w:rPr>
        <w:t>Papaver somniferum</w:t>
      </w:r>
      <w:r w:rsidR="00FC22C6" w:rsidRPr="0032190F">
        <w:rPr>
          <w:lang w:val="fr-FR"/>
        </w:rPr>
        <w:t xml:space="preserve"> (53%), </w:t>
      </w:r>
      <w:r w:rsidR="00FC22C6" w:rsidRPr="0032190F">
        <w:rPr>
          <w:i/>
          <w:lang w:val="fr-FR"/>
        </w:rPr>
        <w:t>Rubus fructicosus</w:t>
      </w:r>
      <w:r w:rsidR="00FC22C6" w:rsidRPr="0032190F">
        <w:rPr>
          <w:lang w:val="fr-FR"/>
        </w:rPr>
        <w:t xml:space="preserve"> (17,5%), </w:t>
      </w:r>
      <w:r w:rsidR="00FC22C6" w:rsidRPr="0032190F">
        <w:rPr>
          <w:i/>
          <w:lang w:val="fr-FR"/>
        </w:rPr>
        <w:t>Fragia vesca</w:t>
      </w:r>
      <w:r w:rsidR="00FC22C6" w:rsidRPr="0032190F">
        <w:rPr>
          <w:lang w:val="fr-FR"/>
        </w:rPr>
        <w:t xml:space="preserve"> (17%) et </w:t>
      </w:r>
      <w:r w:rsidR="00FC22C6" w:rsidRPr="0032190F">
        <w:rPr>
          <w:i/>
          <w:lang w:val="fr-FR"/>
        </w:rPr>
        <w:t>Physalis Alkekengi</w:t>
      </w:r>
      <w:r w:rsidR="00FC22C6" w:rsidRPr="0032190F">
        <w:rPr>
          <w:lang w:val="fr-FR"/>
        </w:rPr>
        <w:t xml:space="preserve"> (13%) représentent un cas unique pour Chalain 19</w:t>
      </w:r>
      <w:r w:rsidR="00504499" w:rsidRPr="0032190F">
        <w:rPr>
          <w:lang w:val="fr-FR"/>
        </w:rPr>
        <w:t xml:space="preserve"> (plantes tinctoriales ?)</w:t>
      </w:r>
      <w:r w:rsidR="00FC22C6" w:rsidRPr="0032190F">
        <w:rPr>
          <w:lang w:val="fr-FR"/>
        </w:rPr>
        <w:t xml:space="preserve">. </w:t>
      </w:r>
      <w:r w:rsidR="00965F69" w:rsidRPr="0032190F">
        <w:rPr>
          <w:lang w:val="fr-FR"/>
        </w:rPr>
        <w:t xml:space="preserve">De même que l’ensemble des poids </w:t>
      </w:r>
      <w:r w:rsidR="00FC22C6" w:rsidRPr="0032190F">
        <w:rPr>
          <w:lang w:val="fr-FR"/>
        </w:rPr>
        <w:t xml:space="preserve">en argile pour Chalain 19 et Clairvaux (environ </w:t>
      </w:r>
      <w:smartTag w:uri="urn:schemas-microsoft-com:office:smarttags" w:element="metricconverter">
        <w:smartTagPr>
          <w:attr w:name="ProductID" w:val="3000 m2"/>
        </w:smartTagPr>
        <w:r w:rsidR="00FC22C6" w:rsidRPr="0032190F">
          <w:rPr>
            <w:lang w:val="fr-FR"/>
          </w:rPr>
          <w:t>3000 m</w:t>
        </w:r>
        <w:r w:rsidR="00FC22C6" w:rsidRPr="0032190F">
          <w:rPr>
            <w:vertAlign w:val="superscript"/>
            <w:lang w:val="fr-FR"/>
          </w:rPr>
          <w:t>2</w:t>
        </w:r>
      </w:smartTag>
      <w:r w:rsidR="00FC22C6" w:rsidRPr="0032190F">
        <w:rPr>
          <w:lang w:val="fr-FR"/>
        </w:rPr>
        <w:t xml:space="preserve"> décapés sur 6 sites d’habitats) a été trouvé dans ou à proximité immédiate de cette maison. A l’intérieur de la maison, un groupe de 8 pesons peut-être interprété comme l’emplacement d’un métier à tisser disparu. Enfin, un énorme dépôt de grosses pierres chauffées devant la maison suggère des cuissons collectives (et peut-être la consommation de pièces de viandes) (BIB 411 p. 91)</w:t>
      </w:r>
    </w:p>
    <w:p w14:paraId="612528D0" w14:textId="77777777" w:rsidR="0052431F" w:rsidRPr="0032190F" w:rsidRDefault="0052431F" w:rsidP="00242C0F">
      <w:pPr>
        <w:rPr>
          <w:lang w:val="fr-FR"/>
        </w:rPr>
      </w:pPr>
    </w:p>
    <w:p w14:paraId="699BAC58" w14:textId="4BECD73C" w:rsidR="004655BD" w:rsidRPr="0032190F" w:rsidRDefault="0052431F" w:rsidP="00242C0F">
      <w:pPr>
        <w:jc w:val="both"/>
        <w:rPr>
          <w:lang w:val="fr-FR"/>
        </w:rPr>
      </w:pPr>
      <w:r w:rsidRPr="0032190F">
        <w:rPr>
          <w:lang w:val="fr-FR"/>
        </w:rPr>
        <w:t>Des propositions ont été faites quant à l’interprétation de cette maison : dans une communauté à structure sociale inégalitaire, cette maison aurait abrité un personnage ou une unité sociale élémentaire au statut particulier ainsi qu’en témoigne les activités spécialisées (le métier à tisser vertical à pesons, alors seulement en voie d’introduction dans le Jura) ou réservées (</w:t>
      </w:r>
      <w:r w:rsidR="006C47DB" w:rsidRPr="0032190F">
        <w:rPr>
          <w:lang w:val="fr-FR"/>
        </w:rPr>
        <w:t xml:space="preserve">cuissons collectives) et certains marqueurs de statut comme une longue lame </w:t>
      </w:r>
      <w:r w:rsidR="00A006B8" w:rsidRPr="0032190F">
        <w:rPr>
          <w:lang w:val="fr-FR"/>
        </w:rPr>
        <w:t xml:space="preserve">de poignard </w:t>
      </w:r>
      <w:r w:rsidR="006C47DB" w:rsidRPr="0032190F">
        <w:rPr>
          <w:lang w:val="fr-FR"/>
        </w:rPr>
        <w:t xml:space="preserve">en silex de </w:t>
      </w:r>
      <w:hyperlink r:id="rId9254" w:anchor="Sit_Forcalquier" w:history="1">
        <w:r w:rsidR="006C47DB" w:rsidRPr="0032190F">
          <w:rPr>
            <w:rStyle w:val="Hyperlink"/>
            <w:lang w:val="fr-FR"/>
          </w:rPr>
          <w:t>Forcalquier</w:t>
        </w:r>
      </w:hyperlink>
      <w:r w:rsidR="00A06B42" w:rsidRPr="0032190F">
        <w:rPr>
          <w:lang w:val="fr-FR"/>
        </w:rPr>
        <w:t>.</w:t>
      </w:r>
    </w:p>
    <w:p w14:paraId="142FA4AE" w14:textId="77777777" w:rsidR="004655BD" w:rsidRPr="0032190F" w:rsidRDefault="004655BD" w:rsidP="00242C0F">
      <w:pPr>
        <w:rPr>
          <w:lang w:val="fr-FR"/>
        </w:rPr>
      </w:pPr>
    </w:p>
    <w:p w14:paraId="02CD7298" w14:textId="77777777" w:rsidR="004655BD" w:rsidRPr="0032190F" w:rsidRDefault="004655BD" w:rsidP="00242C0F">
      <w:pPr>
        <w:pStyle w:val="Heading3"/>
        <w:spacing w:line="240" w:lineRule="auto"/>
      </w:pPr>
      <w:r w:rsidRPr="0032190F">
        <w:lastRenderedPageBreak/>
        <w:t xml:space="preserve">Traction animale </w:t>
      </w:r>
      <w:r w:rsidR="00330DDC" w:rsidRPr="0032190F">
        <w:t xml:space="preserve">et exploitation des produits de l’élevage </w:t>
      </w:r>
      <w:r w:rsidR="007A1BD9" w:rsidRPr="0032190F">
        <w:t>à Chalain 19</w:t>
      </w:r>
    </w:p>
    <w:p w14:paraId="1EB1DA5B" w14:textId="77777777" w:rsidR="006C47DB" w:rsidRPr="0032190F" w:rsidRDefault="006C47DB" w:rsidP="00242C0F">
      <w:pPr>
        <w:rPr>
          <w:lang w:val="fr-FR"/>
        </w:rPr>
      </w:pPr>
      <w:r w:rsidRPr="0032190F">
        <w:rPr>
          <w:lang w:val="fr-FR"/>
        </w:rPr>
        <w:t>Devant cet atelier / grenier</w:t>
      </w:r>
      <w:r w:rsidR="00C97F7B" w:rsidRPr="0032190F">
        <w:rPr>
          <w:lang w:val="fr-FR"/>
        </w:rPr>
        <w:t xml:space="preserve"> a été découvert un travois tri</w:t>
      </w:r>
      <w:r w:rsidRPr="0032190F">
        <w:rPr>
          <w:lang w:val="fr-FR"/>
        </w:rPr>
        <w:t>a</w:t>
      </w:r>
      <w:r w:rsidR="00C97F7B" w:rsidRPr="0032190F">
        <w:rPr>
          <w:lang w:val="fr-FR"/>
        </w:rPr>
        <w:t>n</w:t>
      </w:r>
      <w:r w:rsidRPr="0032190F">
        <w:rPr>
          <w:lang w:val="fr-FR"/>
        </w:rPr>
        <w:t>gluaire volontairement bloqué au sol par un piquet (BIB 411 p. 91).Ce dernier à été daté entre 3015 et 3004 av. J.-C. (BIB 411 p. 92)</w:t>
      </w:r>
      <w:r w:rsidR="001B517E" w:rsidRPr="0032190F">
        <w:rPr>
          <w:lang w:val="fr-FR"/>
        </w:rPr>
        <w:t>. Un fragment de joug de cornes qui était fixé à l’avant du travois a également été découvert (BIB 411 p. 92)</w:t>
      </w:r>
    </w:p>
    <w:p w14:paraId="2812A430" w14:textId="77777777" w:rsidR="00A26A69" w:rsidRPr="0032190F" w:rsidRDefault="00A26A69" w:rsidP="00242C0F">
      <w:pPr>
        <w:rPr>
          <w:lang w:val="fr-FR"/>
        </w:rPr>
      </w:pPr>
    </w:p>
    <w:p w14:paraId="6E3188B8" w14:textId="370BD20E" w:rsidR="001B517E" w:rsidRPr="0032190F" w:rsidRDefault="001B517E" w:rsidP="00242C0F">
      <w:pPr>
        <w:jc w:val="both"/>
        <w:rPr>
          <w:lang w:val="fr-FR"/>
        </w:rPr>
      </w:pPr>
      <w:r w:rsidRPr="0032190F">
        <w:rPr>
          <w:lang w:val="fr-FR"/>
        </w:rPr>
        <w:t xml:space="preserve">Le joug d’approximativement </w:t>
      </w:r>
      <w:smartTag w:uri="urn:schemas-microsoft-com:office:smarttags" w:element="metricconverter">
        <w:smartTagPr>
          <w:attr w:name="ProductID" w:val="2,70 m"/>
        </w:smartTagPr>
        <w:r w:rsidRPr="0032190F">
          <w:rPr>
            <w:lang w:val="fr-FR"/>
          </w:rPr>
          <w:t>2,70 m</w:t>
        </w:r>
      </w:smartTag>
      <w:r w:rsidRPr="0032190F">
        <w:rPr>
          <w:lang w:val="fr-FR"/>
        </w:rPr>
        <w:t xml:space="preserve"> de long (longueur des patins)</w:t>
      </w:r>
      <w:r w:rsidR="00A45E1B" w:rsidRPr="0032190F">
        <w:rPr>
          <w:lang w:val="fr-FR"/>
        </w:rPr>
        <w:t xml:space="preserve"> pour </w:t>
      </w:r>
      <w:smartTag w:uri="urn:schemas-microsoft-com:office:smarttags" w:element="metricconverter">
        <w:smartTagPr>
          <w:attr w:name="ProductID" w:val="130 cm"/>
        </w:smartTagPr>
        <w:r w:rsidR="00A45E1B" w:rsidRPr="0032190F">
          <w:rPr>
            <w:lang w:val="fr-FR"/>
          </w:rPr>
          <w:t>130 cm</w:t>
        </w:r>
      </w:smartTag>
      <w:r w:rsidR="00A45E1B" w:rsidRPr="0032190F">
        <w:rPr>
          <w:lang w:val="fr-FR"/>
        </w:rPr>
        <w:t xml:space="preserve"> à la base. L’étude des traces d’usure des patins attestent d’une utilisation du joug selon une inclinaison moyenne de 90 à </w:t>
      </w:r>
      <w:smartTag w:uri="urn:schemas-microsoft-com:office:smarttags" w:element="metricconverter">
        <w:smartTagPr>
          <w:attr w:name="ProductID" w:val="50 cm"/>
        </w:smartTagPr>
        <w:r w:rsidR="00A45E1B" w:rsidRPr="0032190F">
          <w:rPr>
            <w:lang w:val="fr-FR"/>
          </w:rPr>
          <w:t>50 cm</w:t>
        </w:r>
      </w:smartTag>
      <w:r w:rsidR="00A45E1B" w:rsidRPr="0032190F">
        <w:rPr>
          <w:lang w:val="fr-FR"/>
        </w:rPr>
        <w:t xml:space="preserve"> et induit que celui-ci n’était pas directement attaché au joug de cornes (trop haut)</w:t>
      </w:r>
      <w:r w:rsidR="00682B24" w:rsidRPr="0032190F">
        <w:rPr>
          <w:lang w:val="fr-FR"/>
        </w:rPr>
        <w:t xml:space="preserve">. Le système de fixation des patins entre eux diffère notablement de celui du fragment de </w:t>
      </w:r>
      <w:hyperlink r:id="rId9255" w:anchor="Sit_Reute_Schorrenried" w:history="1">
        <w:r w:rsidR="00682B24" w:rsidRPr="0032190F">
          <w:rPr>
            <w:rStyle w:val="Hyperlink"/>
            <w:lang w:val="fr-FR"/>
          </w:rPr>
          <w:t>Reute/Scor</w:t>
        </w:r>
        <w:r w:rsidR="00820459" w:rsidRPr="0032190F">
          <w:rPr>
            <w:rStyle w:val="Hyperlink"/>
            <w:lang w:val="fr-FR"/>
          </w:rPr>
          <w:t>r</w:t>
        </w:r>
        <w:r w:rsidR="00682B24" w:rsidRPr="0032190F">
          <w:rPr>
            <w:rStyle w:val="Hyperlink"/>
            <w:lang w:val="fr-FR"/>
          </w:rPr>
          <w:t>enried</w:t>
        </w:r>
      </w:hyperlink>
      <w:r w:rsidR="00682B24" w:rsidRPr="0032190F">
        <w:rPr>
          <w:lang w:val="fr-FR"/>
        </w:rPr>
        <w:t xml:space="preserve"> en contexte </w:t>
      </w:r>
      <w:hyperlink r:id="rId9256" w:anchor="Cul_Pfynn" w:history="1">
        <w:r w:rsidR="00682B24" w:rsidRPr="0032190F">
          <w:rPr>
            <w:rStyle w:val="Hyperlink"/>
            <w:lang w:val="fr-FR"/>
          </w:rPr>
          <w:t>Pfyn</w:t>
        </w:r>
      </w:hyperlink>
      <w:r w:rsidR="00682B24" w:rsidRPr="0032190F">
        <w:rPr>
          <w:lang w:val="fr-FR"/>
        </w:rPr>
        <w:t>-Altheim et daté du 38</w:t>
      </w:r>
      <w:r w:rsidR="00682B24" w:rsidRPr="0032190F">
        <w:rPr>
          <w:vertAlign w:val="superscript"/>
          <w:lang w:val="fr-FR"/>
        </w:rPr>
        <w:t>e</w:t>
      </w:r>
      <w:r w:rsidR="00820459" w:rsidRPr="0032190F">
        <w:rPr>
          <w:lang w:val="fr-FR"/>
        </w:rPr>
        <w:t>siècle (BIB 411 p. 93-98)</w:t>
      </w:r>
    </w:p>
    <w:p w14:paraId="7D56FF63" w14:textId="77777777" w:rsidR="00052609" w:rsidRPr="0032190F" w:rsidRDefault="00052609" w:rsidP="00242C0F">
      <w:pPr>
        <w:jc w:val="both"/>
        <w:rPr>
          <w:lang w:val="fr-FR"/>
        </w:rPr>
      </w:pPr>
      <w:r w:rsidRPr="0032190F">
        <w:rPr>
          <w:lang w:val="fr-FR"/>
        </w:rPr>
        <w:t>métier à tisser + joug + travois = « signes ostentatoires de différentiation sociale » (BIB 498 p. 390)</w:t>
      </w:r>
    </w:p>
    <w:p w14:paraId="0D90859C" w14:textId="77777777" w:rsidR="001B517E" w:rsidRPr="0032190F" w:rsidRDefault="001B517E" w:rsidP="00242C0F">
      <w:pPr>
        <w:rPr>
          <w:lang w:val="fr-FR"/>
        </w:rPr>
      </w:pPr>
    </w:p>
    <w:p w14:paraId="7C6262E5" w14:textId="4E2A2B69" w:rsidR="00682B24" w:rsidRPr="0032190F" w:rsidRDefault="00682B24" w:rsidP="00242C0F">
      <w:pPr>
        <w:jc w:val="both"/>
        <w:rPr>
          <w:lang w:val="fr-FR"/>
        </w:rPr>
      </w:pPr>
      <w:r w:rsidRPr="0032190F">
        <w:rPr>
          <w:lang w:val="fr-FR"/>
        </w:rPr>
        <w:t xml:space="preserve">Un autre travois (dit petit travois) a été retrouvé dans le site dans une couche de bois flottés associé à quelques tessons du groupe de </w:t>
      </w:r>
      <w:hyperlink r:id="rId9257" w:anchor="Cul_Chalain" w:history="1">
        <w:r w:rsidRPr="0032190F">
          <w:rPr>
            <w:rStyle w:val="Hyperlink"/>
            <w:lang w:val="fr-FR"/>
          </w:rPr>
          <w:t>Chalain</w:t>
        </w:r>
      </w:hyperlink>
      <w:r w:rsidRPr="0032190F">
        <w:rPr>
          <w:lang w:val="fr-FR"/>
        </w:rPr>
        <w:t xml:space="preserve"> (BIB 428), hors du village, et le situe probablement pendant les 27</w:t>
      </w:r>
      <w:r w:rsidRPr="0032190F">
        <w:rPr>
          <w:vertAlign w:val="superscript"/>
          <w:lang w:val="fr-FR"/>
        </w:rPr>
        <w:t>e</w:t>
      </w:r>
      <w:r w:rsidRPr="0032190F">
        <w:rPr>
          <w:lang w:val="fr-FR"/>
        </w:rPr>
        <w:t xml:space="preserve"> et 26</w:t>
      </w:r>
      <w:r w:rsidRPr="0032190F">
        <w:rPr>
          <w:vertAlign w:val="superscript"/>
          <w:lang w:val="fr-FR"/>
        </w:rPr>
        <w:t>e</w:t>
      </w:r>
      <w:r w:rsidRPr="0032190F">
        <w:rPr>
          <w:lang w:val="fr-FR"/>
        </w:rPr>
        <w:t xml:space="preserve"> siècles avant. Ses dimensions : </w:t>
      </w:r>
      <w:smartTag w:uri="urn:schemas-microsoft-com:office:smarttags" w:element="metricconverter">
        <w:smartTagPr>
          <w:attr w:name="ProductID" w:val="2,04 m"/>
        </w:smartTagPr>
        <w:r w:rsidRPr="0032190F">
          <w:rPr>
            <w:lang w:val="fr-FR"/>
          </w:rPr>
          <w:t>2,04 m</w:t>
        </w:r>
      </w:smartTag>
      <w:r w:rsidRPr="0032190F">
        <w:rPr>
          <w:lang w:val="fr-FR"/>
        </w:rPr>
        <w:t xml:space="preserve"> de long</w:t>
      </w:r>
      <w:r w:rsidR="00820459" w:rsidRPr="0032190F">
        <w:rPr>
          <w:lang w:val="fr-FR"/>
        </w:rPr>
        <w:t>. Monoxyle, le renflement du tronc a été aménagé en demi-sphère compacte (</w:t>
      </w:r>
      <w:r w:rsidR="00820459" w:rsidRPr="0032190F">
        <w:rPr>
          <w:i/>
          <w:lang w:val="fr-FR"/>
        </w:rPr>
        <w:t>bombenförming</w:t>
      </w:r>
      <w:r w:rsidR="00820459" w:rsidRPr="0032190F">
        <w:rPr>
          <w:lang w:val="fr-FR"/>
        </w:rPr>
        <w:t xml:space="preserve"> des auteurs allemands) quant les deux branches ont été écartées en fourche et scandées tous les </w:t>
      </w:r>
      <w:smartTag w:uri="urn:schemas-microsoft-com:office:smarttags" w:element="metricconverter">
        <w:smartTagPr>
          <w:attr w:name="ProductID" w:val="25 cm"/>
        </w:smartTagPr>
        <w:r w:rsidR="00820459" w:rsidRPr="0032190F">
          <w:rPr>
            <w:lang w:val="fr-FR"/>
          </w:rPr>
          <w:t>25 cm</w:t>
        </w:r>
      </w:smartTag>
      <w:r w:rsidR="00820459" w:rsidRPr="0032190F">
        <w:rPr>
          <w:lang w:val="fr-FR"/>
        </w:rPr>
        <w:t xml:space="preserve"> par des petites encoches ou des traces de compression liées probablement à la fixation des barreaux transversaux. Ce travois est tout a fait comparable aux « objets en bois en forme de bombe » (bien que plus petit et en frêne) d’Aulendorf/Steeger  et de </w:t>
      </w:r>
      <w:hyperlink r:id="rId9258" w:anchor="Sit_Reute_Schorrenried" w:history="1">
        <w:r w:rsidR="00820459" w:rsidRPr="0032190F">
          <w:rPr>
            <w:rStyle w:val="Hyperlink"/>
            <w:lang w:val="fr-FR"/>
          </w:rPr>
          <w:t>Reute/Scorrenried</w:t>
        </w:r>
      </w:hyperlink>
      <w:r w:rsidR="00820459" w:rsidRPr="0032190F">
        <w:rPr>
          <w:lang w:val="fr-FR"/>
        </w:rPr>
        <w:t xml:space="preserve"> trouvés en contexte </w:t>
      </w:r>
      <w:hyperlink r:id="rId9259" w:anchor="Cul_Pfyn_Altheim" w:history="1">
        <w:r w:rsidR="00820459" w:rsidRPr="0032190F">
          <w:rPr>
            <w:rStyle w:val="Hyperlink"/>
            <w:lang w:val="fr-FR"/>
          </w:rPr>
          <w:t>Pfyn-Altheim</w:t>
        </w:r>
      </w:hyperlink>
      <w:r w:rsidR="00820459" w:rsidRPr="0032190F">
        <w:rPr>
          <w:lang w:val="fr-FR"/>
        </w:rPr>
        <w:t xml:space="preserve"> (BIB 411 p. 98)</w:t>
      </w:r>
      <w:r w:rsidR="004E776F" w:rsidRPr="0032190F">
        <w:rPr>
          <w:lang w:val="fr-FR"/>
        </w:rPr>
        <w:t>.</w:t>
      </w:r>
    </w:p>
    <w:p w14:paraId="6578F85B" w14:textId="77777777" w:rsidR="00523EE1" w:rsidRPr="0032190F" w:rsidRDefault="00523EE1" w:rsidP="00242C0F">
      <w:pPr>
        <w:jc w:val="both"/>
        <w:rPr>
          <w:lang w:val="fr-FR"/>
        </w:rPr>
      </w:pPr>
    </w:p>
    <w:p w14:paraId="6CDC9CFD" w14:textId="77777777" w:rsidR="00523EE1" w:rsidRPr="0032190F" w:rsidRDefault="00523EE1" w:rsidP="00242C0F">
      <w:pPr>
        <w:pStyle w:val="Heading2"/>
      </w:pPr>
      <w:r w:rsidRPr="0032190F">
        <w:t>Echanges commerciaux</w:t>
      </w:r>
    </w:p>
    <w:p w14:paraId="667F7F42" w14:textId="77777777" w:rsidR="00523EE1" w:rsidRPr="0032190F" w:rsidRDefault="00523EE1" w:rsidP="00242C0F">
      <w:pPr>
        <w:jc w:val="both"/>
        <w:rPr>
          <w:lang w:val="fr-FR"/>
        </w:rPr>
      </w:pPr>
    </w:p>
    <w:p w14:paraId="4441EFCD" w14:textId="311195AD" w:rsidR="00523EE1" w:rsidRPr="0032190F" w:rsidRDefault="00523EE1" w:rsidP="00242C0F">
      <w:pPr>
        <w:jc w:val="both"/>
        <w:rPr>
          <w:lang w:val="fr-FR"/>
        </w:rPr>
      </w:pPr>
      <w:r w:rsidRPr="0032190F">
        <w:rPr>
          <w:lang w:val="fr-FR"/>
        </w:rPr>
        <w:t xml:space="preserve">Pour Chalains et Clairvaux, on note l’importation de haches néolithiques depuis le </w:t>
      </w:r>
      <w:hyperlink r:id="rId9260" w:anchor="Sit_Mon_Viso" w:history="1">
        <w:r w:rsidR="00647BC0" w:rsidRPr="00647BC0">
          <w:rPr>
            <w:rStyle w:val="Hyperlink"/>
            <w:lang w:val="fr-FR"/>
          </w:rPr>
          <w:t>Mont Viso</w:t>
        </w:r>
      </w:hyperlink>
      <w:r w:rsidRPr="0032190F">
        <w:rPr>
          <w:lang w:val="fr-FR"/>
        </w:rPr>
        <w:t xml:space="preserve"> (sud est), de silex de Forcalquier (AHP), de l’Yonne (</w:t>
      </w:r>
      <w:r w:rsidR="004513B5" w:rsidRPr="0032190F">
        <w:rPr>
          <w:lang w:val="fr-FR"/>
        </w:rPr>
        <w:t>SS</w:t>
      </w:r>
      <w:r w:rsidRPr="0032190F">
        <w:rPr>
          <w:lang w:val="fr-FR"/>
        </w:rPr>
        <w:t xml:space="preserve"> BIB) du </w:t>
      </w:r>
      <w:hyperlink w:anchor="Sit_Grand_Pressigny" w:history="1">
        <w:r w:rsidRPr="0032190F">
          <w:rPr>
            <w:rStyle w:val="Hyperlink"/>
            <w:lang w:val="fr-FR"/>
          </w:rPr>
          <w:t>Grand-Pressigny</w:t>
        </w:r>
      </w:hyperlink>
      <w:r w:rsidRPr="0032190F">
        <w:rPr>
          <w:lang w:val="fr-FR"/>
        </w:rPr>
        <w:t xml:space="preserve"> (Tourraine) au 32</w:t>
      </w:r>
      <w:r w:rsidRPr="0032190F">
        <w:rPr>
          <w:vertAlign w:val="superscript"/>
          <w:lang w:val="fr-FR"/>
        </w:rPr>
        <w:t>e</w:t>
      </w:r>
      <w:r w:rsidRPr="0032190F">
        <w:rPr>
          <w:lang w:val="fr-FR"/>
        </w:rPr>
        <w:t xml:space="preserve"> siècle (BIB 62 p. 527).Durant le Néolithique </w:t>
      </w:r>
      <w:r w:rsidR="005669B9" w:rsidRPr="0032190F">
        <w:rPr>
          <w:lang w:val="fr-FR"/>
        </w:rPr>
        <w:t xml:space="preserve">tardif </w:t>
      </w:r>
      <w:r w:rsidRPr="0032190F">
        <w:rPr>
          <w:lang w:val="fr-FR"/>
        </w:rPr>
        <w:t xml:space="preserve">et le </w:t>
      </w:r>
      <w:hyperlink r:id="rId9261" w:anchor="Cul_Chalco" w:history="1">
        <w:r w:rsidRPr="0032190F">
          <w:rPr>
            <w:rStyle w:val="Hyperlink"/>
            <w:lang w:val="fr-FR"/>
          </w:rPr>
          <w:t>Chalcolithique</w:t>
        </w:r>
      </w:hyperlink>
      <w:r w:rsidRPr="0032190F">
        <w:rPr>
          <w:lang w:val="fr-FR"/>
        </w:rPr>
        <w:t>, c’est un atelier de production  de pointes de flèches polies en serpentinite (BIB 304 p. 230)</w:t>
      </w:r>
    </w:p>
    <w:p w14:paraId="309969BC" w14:textId="77777777" w:rsidR="004655BD" w:rsidRPr="0032190F" w:rsidRDefault="004655BD" w:rsidP="00242C0F">
      <w:pPr>
        <w:rPr>
          <w:lang w:val="fr-FR"/>
        </w:rPr>
      </w:pPr>
    </w:p>
    <w:p w14:paraId="087A181C" w14:textId="77777777" w:rsidR="006879C3" w:rsidRPr="0032190F" w:rsidRDefault="006879C3" w:rsidP="00426FF9">
      <w:pPr>
        <w:pStyle w:val="Heading1"/>
      </w:pPr>
      <w:bookmarkStart w:id="3844" w:name="Sit_Chalain_Lac"/>
      <w:r w:rsidRPr="0032190F">
        <w:t xml:space="preserve">CHALAIN </w:t>
      </w:r>
      <w:bookmarkEnd w:id="3844"/>
      <w:r w:rsidRPr="0032190F">
        <w:t>(Lac de)</w:t>
      </w:r>
    </w:p>
    <w:p w14:paraId="4EFB903C" w14:textId="77777777" w:rsidR="006879C3" w:rsidRPr="0032190F" w:rsidRDefault="006879C3" w:rsidP="00242C0F">
      <w:pPr>
        <w:rPr>
          <w:lang w:val="fr-FR"/>
        </w:rPr>
      </w:pPr>
    </w:p>
    <w:p w14:paraId="23D93221" w14:textId="4D776825" w:rsidR="006879C3" w:rsidRPr="0032190F" w:rsidRDefault="006879C3" w:rsidP="00242C0F">
      <w:pPr>
        <w:jc w:val="both"/>
        <w:rPr>
          <w:lang w:val="fr-FR"/>
        </w:rPr>
      </w:pPr>
      <w:r w:rsidRPr="0032190F">
        <w:rPr>
          <w:lang w:val="fr-FR"/>
        </w:rPr>
        <w:t xml:space="preserve">L’étude de ce lac a montré des phases de transgression entre (1) 3600/3550 et 3240 av. J.-C (cf. </w:t>
      </w:r>
      <w:hyperlink r:id="rId9262" w:anchor="Text_Piora_II" w:history="1">
        <w:r w:rsidRPr="0032190F">
          <w:rPr>
            <w:rStyle w:val="Hyperlink"/>
            <w:lang w:val="fr-FR"/>
          </w:rPr>
          <w:t>Piora II</w:t>
        </w:r>
      </w:hyperlink>
      <w:r w:rsidR="00B71448" w:rsidRPr="0032190F">
        <w:rPr>
          <w:lang w:val="fr-FR"/>
        </w:rPr>
        <w:t>, phase de Chalain</w:t>
      </w:r>
      <w:r w:rsidRPr="0032190F">
        <w:rPr>
          <w:lang w:val="fr-FR"/>
        </w:rPr>
        <w:t xml:space="preserve">) et (2) entre 2920 et ca. 2800 av. J.-C. parallélisables avec celle du </w:t>
      </w:r>
      <w:hyperlink r:id="rId9263" w:anchor="Sit_Clairvaux_Lac" w:history="1">
        <w:r w:rsidRPr="0032190F">
          <w:rPr>
            <w:rStyle w:val="Hyperlink"/>
            <w:lang w:val="fr-FR"/>
          </w:rPr>
          <w:t>lac de Clairvaux</w:t>
        </w:r>
      </w:hyperlink>
      <w:r w:rsidRPr="0032190F">
        <w:rPr>
          <w:lang w:val="fr-FR"/>
        </w:rPr>
        <w:t xml:space="preserve"> et du </w:t>
      </w:r>
      <w:hyperlink r:id="rId9264" w:anchor="Sit_Neuchatel_Lac" w:history="1">
        <w:r w:rsidRPr="0032190F">
          <w:rPr>
            <w:rStyle w:val="Hyperlink"/>
            <w:lang w:val="fr-FR"/>
          </w:rPr>
          <w:t>lac de Neuchâtel</w:t>
        </w:r>
      </w:hyperlink>
      <w:r w:rsidRPr="0032190F">
        <w:rPr>
          <w:lang w:val="fr-FR"/>
        </w:rPr>
        <w:t xml:space="preserve"> (BIB 374).</w:t>
      </w:r>
    </w:p>
    <w:p w14:paraId="5E64D7C8" w14:textId="77777777" w:rsidR="006879C3" w:rsidRPr="0032190F" w:rsidRDefault="006879C3" w:rsidP="00242C0F">
      <w:pPr>
        <w:jc w:val="both"/>
        <w:rPr>
          <w:lang w:val="fr-FR"/>
        </w:rPr>
      </w:pPr>
    </w:p>
    <w:p w14:paraId="5DB6EB8C" w14:textId="77777777" w:rsidR="00AD701A" w:rsidRPr="0032190F" w:rsidRDefault="00AD701A" w:rsidP="00426FF9">
      <w:pPr>
        <w:pStyle w:val="Heading1"/>
      </w:pPr>
      <w:bookmarkStart w:id="3845" w:name="Sit_Charavines"/>
      <w:r w:rsidRPr="0032190F">
        <w:t>CHARAVINES</w:t>
      </w:r>
      <w:r w:rsidR="004513B5" w:rsidRPr="0032190F">
        <w:t>-LES-BAIGNEURS</w:t>
      </w:r>
      <w:r w:rsidRPr="0032190F">
        <w:t xml:space="preserve"> (Site de)</w:t>
      </w:r>
    </w:p>
    <w:bookmarkEnd w:id="3845"/>
    <w:p w14:paraId="4D77362C" w14:textId="77777777" w:rsidR="00520DE1" w:rsidRPr="0032190F" w:rsidRDefault="00520DE1" w:rsidP="00242C0F">
      <w:pPr>
        <w:rPr>
          <w:lang w:val="fr-FR"/>
        </w:rPr>
      </w:pPr>
    </w:p>
    <w:p w14:paraId="7166076E" w14:textId="2E84F064" w:rsidR="004522DF" w:rsidRPr="0032190F" w:rsidRDefault="004522DF" w:rsidP="00242C0F">
      <w:pPr>
        <w:jc w:val="both"/>
        <w:rPr>
          <w:lang w:val="fr-FR"/>
        </w:rPr>
      </w:pPr>
      <w:r w:rsidRPr="0032190F">
        <w:rPr>
          <w:lang w:val="fr-FR"/>
        </w:rPr>
        <w:t>Le site de Charavines</w:t>
      </w:r>
      <w:r w:rsidR="00873FCC" w:rsidRPr="0032190F">
        <w:rPr>
          <w:lang w:val="fr-FR"/>
        </w:rPr>
        <w:t xml:space="preserve"> (Charavines</w:t>
      </w:r>
      <w:r w:rsidR="00B0663A" w:rsidRPr="0032190F">
        <w:rPr>
          <w:lang w:val="fr-FR"/>
        </w:rPr>
        <w:t xml:space="preserve">, à </w:t>
      </w:r>
      <w:smartTag w:uri="urn:schemas-microsoft-com:office:smarttags" w:element="metricconverter">
        <w:smartTagPr>
          <w:attr w:name="ProductID" w:val="495 m"/>
        </w:smartTagPr>
        <w:r w:rsidR="00B0663A" w:rsidRPr="0032190F">
          <w:rPr>
            <w:lang w:val="fr-FR"/>
          </w:rPr>
          <w:t>495 m</w:t>
        </w:r>
      </w:smartTag>
      <w:r w:rsidR="00B0663A" w:rsidRPr="0032190F">
        <w:rPr>
          <w:lang w:val="fr-FR"/>
        </w:rPr>
        <w:t>.s.n.m.</w:t>
      </w:r>
      <w:r w:rsidRPr="0032190F">
        <w:rPr>
          <w:lang w:val="fr-FR"/>
        </w:rPr>
        <w:t xml:space="preserve"> est situé dans l’aire du groupe </w:t>
      </w:r>
      <w:hyperlink r:id="rId9265" w:anchor="Cul_Saone_Rhone" w:history="1">
        <w:r w:rsidRPr="0032190F">
          <w:rPr>
            <w:rStyle w:val="Hyperlink"/>
            <w:lang w:val="fr-FR"/>
          </w:rPr>
          <w:t>Saône-Rhône</w:t>
        </w:r>
      </w:hyperlink>
      <w:r w:rsidRPr="0032190F">
        <w:rPr>
          <w:lang w:val="fr-FR"/>
        </w:rPr>
        <w:t xml:space="preserve"> (BIB 579 p. 141</w:t>
      </w:r>
      <w:r w:rsidR="002308A7" w:rsidRPr="0032190F">
        <w:rPr>
          <w:lang w:val="fr-FR"/>
        </w:rPr>
        <w:t xml:space="preserve"> et 571 p. 307</w:t>
      </w:r>
      <w:r w:rsidRPr="0032190F">
        <w:rPr>
          <w:lang w:val="fr-FR"/>
        </w:rPr>
        <w:t>)</w:t>
      </w:r>
      <w:r w:rsidR="00F47278" w:rsidRPr="0032190F">
        <w:rPr>
          <w:lang w:val="fr-FR"/>
        </w:rPr>
        <w:t xml:space="preserve"> et son industrie lithique et sa céramique sont proches de celle du groupe de </w:t>
      </w:r>
      <w:hyperlink r:id="rId9266" w:anchor="Cul_Chalain" w:history="1">
        <w:r w:rsidR="00F47278" w:rsidRPr="0032190F">
          <w:rPr>
            <w:rStyle w:val="Hyperlink"/>
            <w:lang w:val="fr-FR"/>
          </w:rPr>
          <w:t>Chalain</w:t>
        </w:r>
      </w:hyperlink>
      <w:r w:rsidR="00F47278" w:rsidRPr="0032190F">
        <w:rPr>
          <w:lang w:val="fr-FR"/>
        </w:rPr>
        <w:t xml:space="preserve"> (BIB 571 p. 307)</w:t>
      </w:r>
      <w:r w:rsidR="00744DDD" w:rsidRPr="0032190F">
        <w:rPr>
          <w:lang w:val="fr-FR"/>
        </w:rPr>
        <w:t>Les études dendrochronologiques permettent de dater les premiers abattages de 2669 av.J.-C. et les derniers</w:t>
      </w:r>
      <w:r w:rsidR="00032CC4" w:rsidRPr="0032190F">
        <w:rPr>
          <w:lang w:val="fr-FR"/>
        </w:rPr>
        <w:t xml:space="preserve"> de 2647 av. J.-C. (Orcel et al.</w:t>
      </w:r>
      <w:r w:rsidR="00744DDD" w:rsidRPr="0032190F">
        <w:rPr>
          <w:lang w:val="fr-FR"/>
        </w:rPr>
        <w:t>, 1993). La durée minimale du premier village estdonc de 23 ans (BIB 1150 p. 229)</w:t>
      </w:r>
    </w:p>
    <w:p w14:paraId="7237F1CE" w14:textId="77777777" w:rsidR="00CA13A9" w:rsidRPr="0032190F" w:rsidRDefault="00CA13A9" w:rsidP="00242C0F">
      <w:pPr>
        <w:jc w:val="both"/>
        <w:rPr>
          <w:lang w:val="fr-FR"/>
        </w:rPr>
      </w:pPr>
      <w:r w:rsidRPr="0032190F">
        <w:rPr>
          <w:lang w:val="fr-FR"/>
        </w:rPr>
        <w:t>La stratigraphie de la station est simple. Deux couches de fumiers (couche B.3 et coucheB.1) montrent que deux villages se sont succédés avec une période intermédiaire d’abandoninférieure à 30 ans (BIB 1150 p. 229)</w:t>
      </w:r>
    </w:p>
    <w:p w14:paraId="67446CEF" w14:textId="77777777" w:rsidR="00744DDD" w:rsidRPr="0032190F" w:rsidRDefault="00744DDD"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57"/>
        <w:gridCol w:w="1676"/>
      </w:tblGrid>
      <w:tr w:rsidR="00744DDD" w14:paraId="6903541E" w14:textId="77777777">
        <w:trPr>
          <w:jc w:val="center"/>
        </w:trPr>
        <w:tc>
          <w:tcPr>
            <w:tcW w:w="0" w:type="auto"/>
            <w:vAlign w:val="center"/>
          </w:tcPr>
          <w:p w14:paraId="47140BD4" w14:textId="77777777" w:rsidR="00744DDD" w:rsidRDefault="00744DDD" w:rsidP="00242C0F">
            <w:pPr>
              <w:jc w:val="center"/>
            </w:pPr>
            <w:r>
              <w:t>B.1</w:t>
            </w:r>
          </w:p>
        </w:tc>
        <w:tc>
          <w:tcPr>
            <w:tcW w:w="0" w:type="auto"/>
            <w:vAlign w:val="center"/>
          </w:tcPr>
          <w:p w14:paraId="67169948" w14:textId="77777777" w:rsidR="00744DDD" w:rsidRDefault="00744DDD" w:rsidP="00242C0F">
            <w:pPr>
              <w:jc w:val="center"/>
            </w:pPr>
            <w:r>
              <w:t>second village</w:t>
            </w:r>
          </w:p>
        </w:tc>
      </w:tr>
      <w:tr w:rsidR="00744DDD" w14:paraId="7FDAF9FA" w14:textId="77777777">
        <w:trPr>
          <w:jc w:val="center"/>
        </w:trPr>
        <w:tc>
          <w:tcPr>
            <w:tcW w:w="0" w:type="auto"/>
            <w:vAlign w:val="center"/>
          </w:tcPr>
          <w:p w14:paraId="3FBEF17E" w14:textId="77777777" w:rsidR="00744DDD" w:rsidRDefault="00744DDD" w:rsidP="00242C0F">
            <w:pPr>
              <w:jc w:val="center"/>
            </w:pPr>
            <w:r>
              <w:t>B.3</w:t>
            </w:r>
          </w:p>
        </w:tc>
        <w:tc>
          <w:tcPr>
            <w:tcW w:w="0" w:type="auto"/>
            <w:vAlign w:val="center"/>
          </w:tcPr>
          <w:p w14:paraId="1B434C83" w14:textId="77777777" w:rsidR="00744DDD" w:rsidRDefault="00744DDD" w:rsidP="00242C0F">
            <w:pPr>
              <w:jc w:val="center"/>
            </w:pPr>
            <w:r>
              <w:t>premier village</w:t>
            </w:r>
          </w:p>
        </w:tc>
      </w:tr>
    </w:tbl>
    <w:p w14:paraId="0EB4FB76" w14:textId="77777777" w:rsidR="00744DDD" w:rsidRDefault="00961BFD" w:rsidP="00242C0F">
      <w:r>
        <w:t>(BIB 1150)</w:t>
      </w:r>
    </w:p>
    <w:p w14:paraId="501F9949" w14:textId="77777777" w:rsidR="00CA13A9" w:rsidRDefault="00CA13A9" w:rsidP="00242C0F"/>
    <w:p w14:paraId="674860EE" w14:textId="77777777" w:rsidR="00CA13A9" w:rsidRPr="0032190F" w:rsidRDefault="00CA13A9" w:rsidP="00242C0F">
      <w:pPr>
        <w:rPr>
          <w:lang w:val="fr-FR"/>
        </w:rPr>
      </w:pPr>
      <w:r w:rsidRPr="0032190F">
        <w:rPr>
          <w:lang w:val="fr-FR"/>
        </w:rPr>
        <w:tab/>
        <w:t xml:space="preserve">-phase 1 : une communauté 50 à 60 personnes venue des environs proche se fixe sur la rive </w:t>
      </w:r>
      <w:r w:rsidRPr="0032190F">
        <w:rPr>
          <w:lang w:val="fr-FR"/>
        </w:rPr>
        <w:tab/>
        <w:t xml:space="preserve">méridionale du lac vers -2670 BC. </w:t>
      </w:r>
    </w:p>
    <w:p w14:paraId="5EBB7B60" w14:textId="77777777" w:rsidR="00CA13A9" w:rsidRPr="0032190F" w:rsidRDefault="00CA13A9" w:rsidP="00242C0F">
      <w:pPr>
        <w:rPr>
          <w:lang w:val="fr-FR"/>
        </w:rPr>
      </w:pPr>
      <w:r w:rsidRPr="0032190F">
        <w:rPr>
          <w:lang w:val="fr-FR"/>
        </w:rPr>
        <w:tab/>
        <w:t>-phase 2 : 4 ans plus tard, 3 maisons ne viennent se rajouter aux 2 premières</w:t>
      </w:r>
    </w:p>
    <w:p w14:paraId="597907D0" w14:textId="77777777" w:rsidR="00CA13A9" w:rsidRPr="0032190F" w:rsidRDefault="00CA13A9" w:rsidP="00242C0F">
      <w:pPr>
        <w:rPr>
          <w:lang w:val="fr-FR"/>
        </w:rPr>
      </w:pPr>
      <w:r w:rsidRPr="0032190F">
        <w:rPr>
          <w:lang w:val="fr-FR"/>
        </w:rPr>
        <w:tab/>
        <w:t>-phase 3 : 7 familles au maximum vivent sur le site pendant 15 à 18 ans</w:t>
      </w:r>
    </w:p>
    <w:p w14:paraId="132D8CA8" w14:textId="77777777" w:rsidR="00CA13A9" w:rsidRPr="0032190F" w:rsidRDefault="00CA13A9" w:rsidP="00242C0F">
      <w:pPr>
        <w:rPr>
          <w:lang w:val="fr-FR"/>
        </w:rPr>
      </w:pPr>
      <w:r w:rsidRPr="0032190F">
        <w:rPr>
          <w:lang w:val="fr-FR"/>
        </w:rPr>
        <w:tab/>
        <w:t>-phase 4 : Il ne reste que 4 familles dans le village</w:t>
      </w:r>
    </w:p>
    <w:p w14:paraId="5579D78E" w14:textId="77777777" w:rsidR="00CA13A9" w:rsidRPr="0032190F" w:rsidRDefault="00CA13A9" w:rsidP="00242C0F">
      <w:pPr>
        <w:rPr>
          <w:lang w:val="fr-FR"/>
        </w:rPr>
      </w:pPr>
      <w:r w:rsidRPr="0032190F">
        <w:rPr>
          <w:lang w:val="fr-FR"/>
        </w:rPr>
        <w:tab/>
        <w:t>-phase 5 : le site est abandonné vers 2650 BC</w:t>
      </w:r>
    </w:p>
    <w:p w14:paraId="3E4F4A36" w14:textId="77777777" w:rsidR="00CA13A9" w:rsidRPr="0032190F" w:rsidRDefault="00CA13A9" w:rsidP="00242C0F">
      <w:pPr>
        <w:rPr>
          <w:lang w:val="fr-FR"/>
        </w:rPr>
      </w:pPr>
      <w:r w:rsidRPr="0032190F">
        <w:rPr>
          <w:lang w:val="fr-FR"/>
        </w:rPr>
        <w:tab/>
        <w:t>-phase 6 : Un nouveau village émerge en 2613 moins de 40 ans après l’abandon</w:t>
      </w:r>
    </w:p>
    <w:p w14:paraId="02DEDB7A" w14:textId="77777777" w:rsidR="00CA13A9" w:rsidRPr="0032190F" w:rsidRDefault="00CA13A9" w:rsidP="00242C0F">
      <w:pPr>
        <w:rPr>
          <w:lang w:val="fr-FR"/>
        </w:rPr>
      </w:pPr>
      <w:r w:rsidRPr="0032190F">
        <w:rPr>
          <w:lang w:val="fr-FR"/>
        </w:rPr>
        <w:tab/>
        <w:t>-phase 7 : La seconde occupatio</w:t>
      </w:r>
      <w:r w:rsidR="00EB0766" w:rsidRPr="0032190F">
        <w:rPr>
          <w:lang w:val="fr-FR"/>
        </w:rPr>
        <w:t>n</w:t>
      </w:r>
      <w:r w:rsidRPr="0032190F">
        <w:rPr>
          <w:lang w:val="fr-FR"/>
        </w:rPr>
        <w:t xml:space="preserve"> dure 20 à 22 ans</w:t>
      </w:r>
    </w:p>
    <w:p w14:paraId="3A969357" w14:textId="77777777" w:rsidR="00CA13A9" w:rsidRPr="0032190F" w:rsidRDefault="00CA13A9" w:rsidP="00242C0F">
      <w:pPr>
        <w:rPr>
          <w:lang w:val="fr-FR"/>
        </w:rPr>
      </w:pPr>
      <w:r w:rsidRPr="0032190F">
        <w:rPr>
          <w:lang w:val="fr-FR"/>
        </w:rPr>
        <w:t>(BIB 571 p. 307)</w:t>
      </w:r>
    </w:p>
    <w:p w14:paraId="3D9F370A" w14:textId="77777777" w:rsidR="00CA13A9" w:rsidRPr="0032190F" w:rsidRDefault="00CA13A9" w:rsidP="00242C0F">
      <w:pPr>
        <w:rPr>
          <w:lang w:val="fr-FR"/>
        </w:rPr>
      </w:pPr>
    </w:p>
    <w:p w14:paraId="200F6196" w14:textId="5EAB3DCF" w:rsidR="00713E3E" w:rsidRPr="0032190F" w:rsidRDefault="00F47278" w:rsidP="00242C0F">
      <w:pPr>
        <w:jc w:val="both"/>
        <w:rPr>
          <w:lang w:val="fr-FR"/>
        </w:rPr>
      </w:pPr>
      <w:r w:rsidRPr="0032190F">
        <w:rPr>
          <w:lang w:val="fr-FR"/>
        </w:rPr>
        <w:t>L’analyse des pollens montre que la région du site est cultivée dès vers 3500 BC (BIB 571 p. 307)</w:t>
      </w:r>
      <w:r w:rsidR="00713E3E" w:rsidRPr="0032190F">
        <w:rPr>
          <w:lang w:val="fr-FR"/>
        </w:rPr>
        <w:t xml:space="preserve">. Le premier </w:t>
      </w:r>
      <w:hyperlink r:id="rId9267" w:anchor="Sit_Cuivre" w:history="1">
        <w:r w:rsidR="009A36BA" w:rsidRPr="009A36BA">
          <w:rPr>
            <w:rStyle w:val="Hyperlink"/>
            <w:lang w:val="fr-FR"/>
          </w:rPr>
          <w:t>cuivre</w:t>
        </w:r>
      </w:hyperlink>
      <w:r w:rsidR="009A36BA" w:rsidRPr="009A36BA">
        <w:rPr>
          <w:lang w:val="fr-FR"/>
        </w:rPr>
        <w:t xml:space="preserve"> </w:t>
      </w:r>
      <w:r w:rsidR="00713E3E" w:rsidRPr="0032190F">
        <w:rPr>
          <w:lang w:val="fr-FR"/>
        </w:rPr>
        <w:t>du site sous la forme de 2 perles dont une est en cuivre stibié d’origine languedocienne et 2 petits poinçons bipointes (BIB 571 p. 317)</w:t>
      </w:r>
    </w:p>
    <w:p w14:paraId="091F8100" w14:textId="77777777" w:rsidR="00F47278" w:rsidRPr="0032190F" w:rsidRDefault="00F47278" w:rsidP="00242C0F">
      <w:pPr>
        <w:rPr>
          <w:lang w:val="fr-FR"/>
        </w:rPr>
      </w:pPr>
    </w:p>
    <w:p w14:paraId="18A497BF" w14:textId="2489E18B" w:rsidR="00AD701A" w:rsidRPr="0032190F" w:rsidRDefault="003B666F" w:rsidP="00242C0F">
      <w:pPr>
        <w:jc w:val="both"/>
        <w:rPr>
          <w:lang w:val="fr-FR"/>
        </w:rPr>
      </w:pPr>
      <w:r w:rsidRPr="0032190F">
        <w:rPr>
          <w:lang w:val="fr-FR"/>
        </w:rPr>
        <w:t xml:space="preserve">Site périlacustre (lac de Paladru) daté d’une période allant du </w:t>
      </w:r>
      <w:hyperlink r:id="rId9268" w:anchor="Cul_Neo_Recent" w:history="1">
        <w:r w:rsidRPr="0032190F">
          <w:rPr>
            <w:rStyle w:val="Hyperlink"/>
            <w:lang w:val="fr-FR"/>
          </w:rPr>
          <w:t>Néolithique récent</w:t>
        </w:r>
      </w:hyperlink>
      <w:r w:rsidRPr="0032190F">
        <w:rPr>
          <w:lang w:val="fr-FR"/>
        </w:rPr>
        <w:t xml:space="preserve"> à la phase ancienne de la culture </w:t>
      </w:r>
      <w:hyperlink r:id="rId9269" w:anchor="Cul_Saone_Rhone" w:history="1">
        <w:r w:rsidRPr="0032190F">
          <w:rPr>
            <w:rStyle w:val="Hyperlink"/>
            <w:lang w:val="fr-FR"/>
          </w:rPr>
          <w:t>Saône-Rhône</w:t>
        </w:r>
      </w:hyperlink>
      <w:r w:rsidRPr="0032190F">
        <w:rPr>
          <w:lang w:val="fr-FR"/>
        </w:rPr>
        <w:t>.</w:t>
      </w:r>
      <w:r w:rsidR="007B7F7D" w:rsidRPr="0032190F">
        <w:rPr>
          <w:lang w:val="fr-FR"/>
        </w:rPr>
        <w:t xml:space="preserve"> Dans un environnement forestier dense entre 2750 et 2730 (la précision tient à la dendrochronologie), un promontoire mis à découvert par une baisse du lac offre un espace dégagé. S’en suit l’installation d’un village sur une superficie de </w:t>
      </w:r>
      <w:smartTag w:uri="urn:schemas-microsoft-com:office:smarttags" w:element="metricconverter">
        <w:smartTagPr>
          <w:attr w:name="ProductID" w:val="1500 m2"/>
        </w:smartTagPr>
        <w:r w:rsidR="007B7F7D" w:rsidRPr="0032190F">
          <w:rPr>
            <w:lang w:val="fr-FR"/>
          </w:rPr>
          <w:t>1500 m2</w:t>
        </w:r>
      </w:smartTag>
      <w:r w:rsidR="007B7F7D" w:rsidRPr="0032190F">
        <w:rPr>
          <w:lang w:val="fr-FR"/>
        </w:rPr>
        <w:t xml:space="preserve"> entouré d’une palissade légère. Sur la terre ferme 6 à 7 maisons sont mis en place longues de 1à à </w:t>
      </w:r>
      <w:smartTag w:uri="urn:schemas-microsoft-com:office:smarttags" w:element="metricconverter">
        <w:smartTagPr>
          <w:attr w:name="ProductID" w:val="15 m"/>
        </w:smartTagPr>
        <w:r w:rsidR="007B7F7D" w:rsidRPr="0032190F">
          <w:rPr>
            <w:lang w:val="fr-FR"/>
          </w:rPr>
          <w:t>15 m</w:t>
        </w:r>
      </w:smartTag>
      <w:r w:rsidR="007B7F7D" w:rsidRPr="0032190F">
        <w:rPr>
          <w:lang w:val="fr-FR"/>
        </w:rPr>
        <w:t xml:space="preserve"> et large de 3 à </w:t>
      </w:r>
      <w:smartTag w:uri="urn:schemas-microsoft-com:office:smarttags" w:element="metricconverter">
        <w:smartTagPr>
          <w:attr w:name="ProductID" w:val="4 m"/>
        </w:smartTagPr>
        <w:r w:rsidR="007B7F7D" w:rsidRPr="0032190F">
          <w:rPr>
            <w:lang w:val="fr-FR"/>
          </w:rPr>
          <w:t>4 m</w:t>
        </w:r>
      </w:smartTag>
      <w:r w:rsidR="007B7F7D" w:rsidRPr="0032190F">
        <w:rPr>
          <w:lang w:val="fr-FR"/>
        </w:rPr>
        <w:t xml:space="preserve">. Après 20 ans d’occupation et, le site est recouvert par les eaux durant une quarantaien d’année puis réoccupé 57 </w:t>
      </w:r>
      <w:r w:rsidR="00115F81" w:rsidRPr="0032190F">
        <w:rPr>
          <w:lang w:val="fr-FR"/>
        </w:rPr>
        <w:t xml:space="preserve">ans </w:t>
      </w:r>
      <w:r w:rsidR="007B7F7D" w:rsidRPr="0032190F">
        <w:rPr>
          <w:lang w:val="fr-FR"/>
        </w:rPr>
        <w:t xml:space="preserve">après l’arrivée des premiers colons. Le mobilier conservé dans la craie lacutsre montre </w:t>
      </w:r>
      <w:r w:rsidR="004522DF" w:rsidRPr="0032190F">
        <w:rPr>
          <w:lang w:val="fr-FR"/>
        </w:rPr>
        <w:t>une connaissance</w:t>
      </w:r>
      <w:r w:rsidR="004A304D" w:rsidRPr="0032190F">
        <w:rPr>
          <w:lang w:val="fr-FR"/>
        </w:rPr>
        <w:t xml:space="preserve"> certaines des différentes essences de bois. On obsevre également </w:t>
      </w:r>
      <w:r w:rsidR="007B7F7D" w:rsidRPr="0032190F">
        <w:rPr>
          <w:lang w:val="fr-FR"/>
        </w:rPr>
        <w:t xml:space="preserve">des échanges avec des régions éloignées comme la Tourraine (silex du </w:t>
      </w:r>
      <w:hyperlink w:anchor="Sit_Grand_Pressigny" w:history="1">
        <w:r w:rsidR="007B7F7D" w:rsidRPr="0032190F">
          <w:rPr>
            <w:rStyle w:val="Hyperlink"/>
            <w:lang w:val="fr-FR"/>
          </w:rPr>
          <w:t>Grand-Pressigny</w:t>
        </w:r>
      </w:hyperlink>
      <w:r w:rsidR="007B7F7D" w:rsidRPr="0032190F">
        <w:rPr>
          <w:lang w:val="fr-FR"/>
        </w:rPr>
        <w:t>), les rives de la Baltique (ambre)</w:t>
      </w:r>
      <w:r w:rsidR="006B47D2" w:rsidRPr="0032190F">
        <w:rPr>
          <w:lang w:val="fr-FR"/>
        </w:rPr>
        <w:t xml:space="preserve"> [</w:t>
      </w:r>
      <w:hyperlink r:id="rId9270" w:anchor="Sit_Route_Ambre" w:history="1">
        <w:r w:rsidR="006B47D2" w:rsidRPr="0032190F">
          <w:rPr>
            <w:rStyle w:val="Hyperlink"/>
            <w:lang w:val="fr-FR"/>
          </w:rPr>
          <w:t>route de l'ambre</w:t>
        </w:r>
      </w:hyperlink>
      <w:r w:rsidR="006B47D2" w:rsidRPr="0032190F">
        <w:rPr>
          <w:lang w:val="fr-FR"/>
        </w:rPr>
        <w:t>]</w:t>
      </w:r>
      <w:r w:rsidR="007B7F7D" w:rsidRPr="0032190F">
        <w:rPr>
          <w:lang w:val="fr-FR"/>
        </w:rPr>
        <w:t xml:space="preserve">, Piémont (roches dures et cuivre), Suisse (roches dures) et le Languedoc (cuivre)   </w:t>
      </w:r>
      <w:r w:rsidR="004A304D" w:rsidRPr="0032190F">
        <w:rPr>
          <w:lang w:val="fr-FR"/>
        </w:rPr>
        <w:t>(</w:t>
      </w:r>
      <w:r w:rsidR="0070027E" w:rsidRPr="0032190F">
        <w:rPr>
          <w:lang w:val="fr-FR"/>
        </w:rPr>
        <w:t>BIB</w:t>
      </w:r>
      <w:r w:rsidR="004A304D" w:rsidRPr="0032190F">
        <w:rPr>
          <w:lang w:val="fr-FR"/>
        </w:rPr>
        <w:t xml:space="preserve"> 165 p. 140)</w:t>
      </w:r>
    </w:p>
    <w:p w14:paraId="7D5E3D72" w14:textId="77777777" w:rsidR="0012283D" w:rsidRPr="0032190F" w:rsidRDefault="0012283D" w:rsidP="00242C0F">
      <w:pPr>
        <w:rPr>
          <w:lang w:val="fr-FR"/>
        </w:rPr>
      </w:pPr>
    </w:p>
    <w:p w14:paraId="23682E0F" w14:textId="5294C811" w:rsidR="0012283D" w:rsidRPr="0032190F" w:rsidRDefault="0012283D" w:rsidP="00242C0F">
      <w:pPr>
        <w:jc w:val="both"/>
        <w:rPr>
          <w:lang w:val="fr-FR"/>
        </w:rPr>
      </w:pPr>
      <w:r w:rsidRPr="0032190F">
        <w:rPr>
          <w:lang w:val="fr-FR"/>
        </w:rPr>
        <w:t xml:space="preserve">Deux poignards attribués à la phase ancienne de la culture Saône-Rhône, contemporaine des niveaux de la culture de </w:t>
      </w:r>
      <w:hyperlink r:id="rId9271" w:anchor="Cul_Luscherz" w:history="1">
        <w:r w:rsidRPr="0032190F">
          <w:rPr>
            <w:rStyle w:val="Hyperlink"/>
            <w:lang w:val="fr-FR"/>
          </w:rPr>
          <w:t>Lüscherz</w:t>
        </w:r>
      </w:hyperlink>
      <w:r w:rsidRPr="0032190F">
        <w:rPr>
          <w:lang w:val="fr-FR"/>
        </w:rPr>
        <w:t xml:space="preserve"> (pour la Suisse). Ils sont datés de 4350-4250 BP (non calibré) et proviennent tous deux de la couche supérieure (« fumier lacustre ») de la station des Baigneurs comme une perle en cuivre (BIB 252 p.8,13).</w:t>
      </w:r>
    </w:p>
    <w:p w14:paraId="6EBBC1CC" w14:textId="77777777" w:rsidR="00091617" w:rsidRPr="0032190F" w:rsidRDefault="00091617" w:rsidP="00242C0F">
      <w:pPr>
        <w:rPr>
          <w:lang w:val="fr-FR"/>
        </w:rPr>
      </w:pPr>
    </w:p>
    <w:p w14:paraId="3406B2D6" w14:textId="77777777" w:rsidR="00CC1D0C" w:rsidRPr="0032190F" w:rsidRDefault="00CC1D0C" w:rsidP="00242C0F">
      <w:pPr>
        <w:rPr>
          <w:lang w:val="fr-FR"/>
        </w:rPr>
      </w:pPr>
      <w:r w:rsidRPr="0032190F">
        <w:rPr>
          <w:lang w:val="fr-FR"/>
        </w:rPr>
        <w:t>Un peigne pour le filage de la laine y a été découvert et daté par dendrochronologie de 2750-</w:t>
      </w:r>
      <w:smartTag w:uri="urn:schemas-microsoft-com:office:smarttags" w:element="metricconverter">
        <w:smartTagPr>
          <w:attr w:name="ProductID" w:val="2730 a"/>
        </w:smartTagPr>
        <w:r w:rsidRPr="0032190F">
          <w:rPr>
            <w:lang w:val="fr-FR"/>
          </w:rPr>
          <w:t>2730 a</w:t>
        </w:r>
      </w:smartTag>
      <w:r w:rsidRPr="0032190F">
        <w:rPr>
          <w:lang w:val="fr-FR"/>
        </w:rPr>
        <w:t>.C. (BIB 285)</w:t>
      </w:r>
    </w:p>
    <w:p w14:paraId="00077BCF" w14:textId="77777777" w:rsidR="00CC1D0C" w:rsidRPr="0032190F" w:rsidRDefault="00CC1D0C" w:rsidP="00242C0F">
      <w:pPr>
        <w:rPr>
          <w:lang w:val="fr-FR"/>
        </w:rPr>
      </w:pPr>
    </w:p>
    <w:p w14:paraId="3A25734A" w14:textId="77777777" w:rsidR="00091617" w:rsidRPr="0032190F" w:rsidRDefault="004522DF" w:rsidP="00242C0F">
      <w:pPr>
        <w:jc w:val="both"/>
        <w:rPr>
          <w:lang w:val="fr-FR"/>
        </w:rPr>
      </w:pPr>
      <w:r w:rsidRPr="0032190F">
        <w:rPr>
          <w:lang w:val="fr-FR"/>
        </w:rPr>
        <w:t xml:space="preserve">Le site a livré 15 poignards du </w:t>
      </w:r>
      <w:hyperlink w:anchor="Sit_Grand_Pressigny" w:history="1">
        <w:r w:rsidRPr="0032190F">
          <w:rPr>
            <w:rStyle w:val="Hyperlink"/>
            <w:lang w:val="fr-FR"/>
          </w:rPr>
          <w:t>Grand-Pressigny</w:t>
        </w:r>
      </w:hyperlink>
      <w:r w:rsidRPr="0032190F">
        <w:rPr>
          <w:lang w:val="fr-FR"/>
        </w:rPr>
        <w:t xml:space="preserve"> dans son niveau supérieur </w:t>
      </w:r>
      <w:r w:rsidR="00C24278" w:rsidRPr="0032190F">
        <w:rPr>
          <w:lang w:val="fr-FR"/>
        </w:rPr>
        <w:t>(ca</w:t>
      </w:r>
      <w:r w:rsidR="004513B5" w:rsidRPr="0032190F">
        <w:rPr>
          <w:lang w:val="fr-FR"/>
        </w:rPr>
        <w:t>.</w:t>
      </w:r>
      <w:r w:rsidR="00C24278" w:rsidRPr="0032190F">
        <w:rPr>
          <w:lang w:val="fr-FR"/>
        </w:rPr>
        <w:t xml:space="preserve"> 2690 av) </w:t>
      </w:r>
      <w:r w:rsidRPr="0032190F">
        <w:rPr>
          <w:lang w:val="fr-FR"/>
        </w:rPr>
        <w:t>et 1 dans son niveau inférieur (2740 av.) (BIB 579 p. 142</w:t>
      </w:r>
      <w:r w:rsidR="00C24278" w:rsidRPr="0032190F">
        <w:rPr>
          <w:lang w:val="fr-FR"/>
        </w:rPr>
        <w:t>, 145</w:t>
      </w:r>
      <w:r w:rsidRPr="0032190F">
        <w:rPr>
          <w:lang w:val="fr-FR"/>
        </w:rPr>
        <w:t xml:space="preserve">). </w:t>
      </w:r>
    </w:p>
    <w:p w14:paraId="49C4B57A" w14:textId="77777777" w:rsidR="00AD701A" w:rsidRPr="0032190F" w:rsidRDefault="00AD701A" w:rsidP="00242C0F">
      <w:pPr>
        <w:rPr>
          <w:lang w:val="fr-FR"/>
        </w:rPr>
      </w:pPr>
    </w:p>
    <w:p w14:paraId="1A72D766" w14:textId="2A5BC0F3" w:rsidR="00731F0B" w:rsidRPr="00366760" w:rsidRDefault="00731F0B" w:rsidP="00242C0F">
      <w:pPr>
        <w:autoSpaceDE w:val="0"/>
        <w:autoSpaceDN w:val="0"/>
        <w:adjustRightInd w:val="0"/>
        <w:jc w:val="both"/>
        <w:rPr>
          <w:color w:val="000000"/>
          <w:lang w:val="fr-FR"/>
        </w:rPr>
      </w:pPr>
      <w:r w:rsidRPr="00366760">
        <w:rPr>
          <w:color w:val="000000"/>
          <w:lang w:val="fr-FR"/>
        </w:rPr>
        <w:t xml:space="preserve">Les fouilles de la cité néolithique et chalcolithique de </w:t>
      </w:r>
      <w:hyperlink r:id="rId9272" w:anchor="Sit_Charavines" w:history="1">
        <w:r w:rsidRPr="00366760">
          <w:rPr>
            <w:rStyle w:val="Hyperlink"/>
            <w:lang w:val="fr-FR"/>
          </w:rPr>
          <w:t>Charavines</w:t>
        </w:r>
      </w:hyperlink>
      <w:r w:rsidRPr="00366760">
        <w:rPr>
          <w:color w:val="000000"/>
          <w:lang w:val="fr-FR"/>
        </w:rPr>
        <w:t xml:space="preserve">, en bordure du lac de Paladru, ont permis de suivre avec précision l’évolution du climat dans les Alpes occidentales entre 2700 et 2600 ans avant J.-C. Des analyses  dendroclimatologiques et de l’oxygène 18, effectuées sur les cernes d’un tronc de sapin enfoui dans l’argile lacustre par </w:t>
      </w:r>
      <w:r w:rsidR="00B64961" w:rsidRPr="00366760">
        <w:rPr>
          <w:color w:val="000000"/>
          <w:lang w:val="fr-FR"/>
        </w:rPr>
        <w:t>A.</w:t>
      </w:r>
      <w:r w:rsidRPr="00366760">
        <w:rPr>
          <w:color w:val="000000"/>
          <w:lang w:val="fr-FR"/>
        </w:rPr>
        <w:t xml:space="preserve"> Ferhi, ont mis en évidence un réchauffement climatique et surtout une importante réduction des précipitations moyennes annuelles entre 2760 et 2650 avant J.-C (BIB 897 (BIB 893-896))</w:t>
      </w:r>
    </w:p>
    <w:p w14:paraId="42BE21DF" w14:textId="77777777" w:rsidR="00183986" w:rsidRPr="0032190F" w:rsidRDefault="00183986" w:rsidP="00242C0F">
      <w:pPr>
        <w:rPr>
          <w:lang w:val="fr-FR"/>
        </w:rPr>
      </w:pPr>
    </w:p>
    <w:p w14:paraId="13263C3C" w14:textId="77777777" w:rsidR="00183986" w:rsidRPr="0032190F" w:rsidRDefault="00183986" w:rsidP="00426FF9">
      <w:pPr>
        <w:pStyle w:val="Heading1"/>
      </w:pPr>
      <w:r w:rsidRPr="0032190F">
        <w:t>VERNAS</w:t>
      </w:r>
    </w:p>
    <w:p w14:paraId="3CE18391" w14:textId="77777777" w:rsidR="00183986" w:rsidRPr="0032190F" w:rsidRDefault="00183986" w:rsidP="00242C0F">
      <w:pPr>
        <w:rPr>
          <w:lang w:val="fr-FR"/>
        </w:rPr>
      </w:pPr>
    </w:p>
    <w:p w14:paraId="32812D3D" w14:textId="3F413649" w:rsidR="00183986" w:rsidRPr="0032190F" w:rsidRDefault="00183986" w:rsidP="00242C0F">
      <w:pPr>
        <w:jc w:val="both"/>
        <w:rPr>
          <w:lang w:val="fr-FR"/>
        </w:rPr>
      </w:pPr>
      <w:r w:rsidRPr="0032190F">
        <w:rPr>
          <w:lang w:val="fr-FR"/>
        </w:rPr>
        <w:t xml:space="preserve">A Vernas (Nord-Dauphiné), dans une </w:t>
      </w:r>
      <w:hyperlink r:id="rId9273" w:anchor="Cul_Megalith_t_allee_couverte" w:history="1">
        <w:r w:rsidR="00DC5D96" w:rsidRPr="0032190F">
          <w:rPr>
            <w:rStyle w:val="Hyperlink"/>
            <w:lang w:val="fr-FR"/>
          </w:rPr>
          <w:t>allée couverte</w:t>
        </w:r>
      </w:hyperlink>
      <w:r w:rsidR="00DC5D96" w:rsidRPr="0032190F">
        <w:rPr>
          <w:lang w:val="fr-FR"/>
        </w:rPr>
        <w:t xml:space="preserve"> </w:t>
      </w:r>
      <w:r w:rsidRPr="0032190F">
        <w:rPr>
          <w:lang w:val="fr-FR"/>
        </w:rPr>
        <w:t>proche du Rhône</w:t>
      </w:r>
      <w:r w:rsidR="00713E3E" w:rsidRPr="0032190F">
        <w:rPr>
          <w:lang w:val="fr-FR"/>
        </w:rPr>
        <w:t xml:space="preserve">, qui a subit 3 agrandissements successifs de la chambre funéraire, </w:t>
      </w:r>
      <w:r w:rsidRPr="0032190F">
        <w:rPr>
          <w:lang w:val="fr-FR"/>
        </w:rPr>
        <w:t xml:space="preserve"> a été découvert un poignard en cuivre à mince </w:t>
      </w:r>
      <w:r w:rsidRPr="0032190F">
        <w:rPr>
          <w:lang w:val="fr-FR"/>
        </w:rPr>
        <w:lastRenderedPageBreak/>
        <w:t>languette de type « occidental »</w:t>
      </w:r>
      <w:r w:rsidR="00713E3E" w:rsidRPr="0032190F">
        <w:rPr>
          <w:lang w:val="fr-FR"/>
        </w:rPr>
        <w:t xml:space="preserve">, un gobelet pan-européen </w:t>
      </w:r>
      <w:hyperlink r:id="rId9274" w:anchor="Cul_Campaniforme" w:history="1">
        <w:r w:rsidR="00713E3E" w:rsidRPr="0032190F">
          <w:rPr>
            <w:rStyle w:val="Hyperlink"/>
            <w:lang w:val="fr-FR"/>
          </w:rPr>
          <w:t>campaniforme</w:t>
        </w:r>
      </w:hyperlink>
      <w:r w:rsidR="00713E3E" w:rsidRPr="0032190F">
        <w:rPr>
          <w:lang w:val="fr-FR"/>
        </w:rPr>
        <w:t xml:space="preserve">, une tasse du Bronze ancien </w:t>
      </w:r>
      <w:r w:rsidRPr="0032190F">
        <w:rPr>
          <w:lang w:val="fr-FR"/>
        </w:rPr>
        <w:t>(BIB 571 p. 313)</w:t>
      </w:r>
    </w:p>
    <w:p w14:paraId="20B155A7" w14:textId="77777777" w:rsidR="00183986" w:rsidRPr="0032190F" w:rsidRDefault="00183986" w:rsidP="00242C0F">
      <w:pPr>
        <w:rPr>
          <w:lang w:val="fr-FR"/>
        </w:rPr>
      </w:pPr>
    </w:p>
    <w:p w14:paraId="4E2FAF00" w14:textId="77777777" w:rsidR="00183986" w:rsidRPr="0032190F" w:rsidRDefault="00183986" w:rsidP="00426FF9">
      <w:pPr>
        <w:pStyle w:val="Heading1"/>
      </w:pPr>
      <w:bookmarkStart w:id="3846" w:name="Sit_Lauzet"/>
      <w:r w:rsidRPr="0032190F">
        <w:t>LAUZET</w:t>
      </w:r>
    </w:p>
    <w:bookmarkEnd w:id="3846"/>
    <w:p w14:paraId="165969D8" w14:textId="77777777" w:rsidR="00183986" w:rsidRPr="0032190F" w:rsidRDefault="00183986" w:rsidP="00242C0F">
      <w:pPr>
        <w:rPr>
          <w:lang w:val="fr-FR"/>
        </w:rPr>
      </w:pPr>
    </w:p>
    <w:p w14:paraId="7F3E4AF2" w14:textId="62279291" w:rsidR="00183986" w:rsidRPr="0032190F" w:rsidRDefault="00183986" w:rsidP="00242C0F">
      <w:pPr>
        <w:rPr>
          <w:lang w:val="fr-FR"/>
        </w:rPr>
      </w:pPr>
      <w:r w:rsidRPr="0032190F">
        <w:rPr>
          <w:lang w:val="fr-FR"/>
        </w:rPr>
        <w:t xml:space="preserve">Au Lauzet (Ubaye) dans un dolmen et associé à certains os datés de 2510 BC, un poignard en </w:t>
      </w:r>
      <w:hyperlink r:id="rId9275" w:anchor="Sit_Cuivre" w:history="1">
        <w:r w:rsidR="009A36BA" w:rsidRPr="009A36BA">
          <w:rPr>
            <w:rStyle w:val="Hyperlink"/>
            <w:lang w:val="fr-FR"/>
          </w:rPr>
          <w:t>cuivre</w:t>
        </w:r>
      </w:hyperlink>
      <w:r w:rsidR="009A36BA" w:rsidRPr="009A36BA">
        <w:rPr>
          <w:lang w:val="fr-FR"/>
        </w:rPr>
        <w:t xml:space="preserve"> </w:t>
      </w:r>
      <w:r w:rsidRPr="0032190F">
        <w:rPr>
          <w:lang w:val="fr-FR"/>
        </w:rPr>
        <w:t>de type « occidental » a été retrouvé (BIB 571 p. 313)</w:t>
      </w:r>
    </w:p>
    <w:p w14:paraId="13CE310F" w14:textId="77777777" w:rsidR="006E2EA6" w:rsidRPr="0032190F" w:rsidRDefault="006E2EA6" w:rsidP="00242C0F">
      <w:pPr>
        <w:rPr>
          <w:lang w:val="fr-FR"/>
        </w:rPr>
      </w:pPr>
    </w:p>
    <w:p w14:paraId="683CCBC3" w14:textId="77777777" w:rsidR="006E2EA6" w:rsidRPr="0032190F" w:rsidRDefault="006E2EA6" w:rsidP="00426FF9">
      <w:pPr>
        <w:pStyle w:val="Heading1"/>
      </w:pPr>
      <w:bookmarkStart w:id="3847" w:name="Sit_Derriere_Chateau"/>
      <w:r w:rsidRPr="0032190F">
        <w:t>DERRIERE-LE-CHATEAU</w:t>
      </w:r>
    </w:p>
    <w:bookmarkEnd w:id="3847"/>
    <w:p w14:paraId="7F61E455" w14:textId="77777777" w:rsidR="006E2EA6" w:rsidRPr="0032190F" w:rsidRDefault="006E2EA6" w:rsidP="00242C0F">
      <w:pPr>
        <w:rPr>
          <w:lang w:val="fr-FR"/>
        </w:rPr>
      </w:pPr>
    </w:p>
    <w:p w14:paraId="698191AE" w14:textId="3C272C9E" w:rsidR="006E2EA6" w:rsidRPr="0032190F" w:rsidRDefault="006E2EA6" w:rsidP="00242C0F">
      <w:pPr>
        <w:jc w:val="both"/>
        <w:rPr>
          <w:lang w:val="fr-FR"/>
        </w:rPr>
      </w:pPr>
      <w:r w:rsidRPr="0032190F">
        <w:rPr>
          <w:lang w:val="fr-FR"/>
        </w:rPr>
        <w:t xml:space="preserve">Le site de Derrière-le-Château à Géovreissiat et Montréal-la-Cluse (Ain), est très bien intégré dans le </w:t>
      </w:r>
      <w:hyperlink r:id="rId9276" w:anchor="Cul_Rhodano_Rhenan" w:history="1">
        <w:r w:rsidRPr="0032190F">
          <w:rPr>
            <w:rStyle w:val="Hyperlink"/>
            <w:lang w:val="fr-FR"/>
          </w:rPr>
          <w:t>complexe Rhone-Rhin</w:t>
        </w:r>
      </w:hyperlink>
      <w:r w:rsidRPr="0032190F">
        <w:rPr>
          <w:lang w:val="fr-FR"/>
        </w:rPr>
        <w:t xml:space="preserve"> (ou RR). La céramique commune est composée de large jarres avec cordons sous la lèvre et perforation travesant la paroi entre cordon et lèvre, lèvre  avec impressions au doigt et cordons, et préhension (</w:t>
      </w:r>
      <w:r w:rsidRPr="0032190F">
        <w:rPr>
          <w:i/>
          <w:lang w:val="fr-FR"/>
        </w:rPr>
        <w:t>lug</w:t>
      </w:r>
      <w:r w:rsidRPr="0032190F">
        <w:rPr>
          <w:lang w:val="fr-FR"/>
        </w:rPr>
        <w:t>) avec décoration imprimée (BIB 1254 p. 285</w:t>
      </w:r>
      <w:r w:rsidR="008A5F37" w:rsidRPr="0032190F">
        <w:rPr>
          <w:lang w:val="fr-FR"/>
        </w:rPr>
        <w:t xml:space="preserve"> (BIB 1257)</w:t>
      </w:r>
      <w:r w:rsidRPr="0032190F">
        <w:rPr>
          <w:lang w:val="fr-FR"/>
        </w:rPr>
        <w:t>)</w:t>
      </w:r>
    </w:p>
    <w:p w14:paraId="2ABEA358" w14:textId="77777777" w:rsidR="006E2EA6" w:rsidRPr="0032190F" w:rsidRDefault="006E2EA6" w:rsidP="00242C0F">
      <w:pPr>
        <w:jc w:val="both"/>
        <w:rPr>
          <w:lang w:val="fr-FR"/>
        </w:rPr>
      </w:pPr>
    </w:p>
    <w:p w14:paraId="6E8D265B" w14:textId="77777777" w:rsidR="006E2EA6" w:rsidRPr="0032190F" w:rsidRDefault="006E2EA6" w:rsidP="00426FF9">
      <w:pPr>
        <w:pStyle w:val="Heading1"/>
      </w:pPr>
      <w:bookmarkStart w:id="3848" w:name="Sit_Noir_Bois"/>
      <w:r w:rsidRPr="0032190F">
        <w:t>NOIR</w:t>
      </w:r>
      <w:r w:rsidR="007E2D78" w:rsidRPr="0032190F">
        <w:t xml:space="preserve"> BOIS</w:t>
      </w:r>
    </w:p>
    <w:bookmarkEnd w:id="3848"/>
    <w:p w14:paraId="38056486" w14:textId="77777777" w:rsidR="006E2EA6" w:rsidRPr="0032190F" w:rsidRDefault="006E2EA6" w:rsidP="00242C0F">
      <w:pPr>
        <w:jc w:val="both"/>
        <w:rPr>
          <w:lang w:val="fr-FR"/>
        </w:rPr>
      </w:pPr>
    </w:p>
    <w:p w14:paraId="41EE3F12" w14:textId="43B6DFE3" w:rsidR="006E2EA6" w:rsidRPr="0032190F" w:rsidRDefault="006E2EA6" w:rsidP="00242C0F">
      <w:pPr>
        <w:jc w:val="both"/>
        <w:rPr>
          <w:lang w:val="fr-FR"/>
        </w:rPr>
      </w:pPr>
      <w:r w:rsidRPr="0032190F">
        <w:rPr>
          <w:lang w:val="fr-FR"/>
        </w:rPr>
        <w:t xml:space="preserve">Le site de Noir </w:t>
      </w:r>
      <w:r w:rsidR="007E2D78" w:rsidRPr="0032190F">
        <w:rPr>
          <w:lang w:val="fr-FR"/>
        </w:rPr>
        <w:t xml:space="preserve">Bois </w:t>
      </w:r>
      <w:r w:rsidRPr="0032190F">
        <w:rPr>
          <w:lang w:val="fr-FR"/>
        </w:rPr>
        <w:t xml:space="preserve">à Alle (Jura suisse) est tout-à-fait intégré dans le </w:t>
      </w:r>
      <w:hyperlink r:id="rId9277" w:anchor="Cul_Rhodano_Rhenan" w:history="1">
        <w:r w:rsidRPr="0032190F">
          <w:rPr>
            <w:rStyle w:val="Hyperlink"/>
            <w:lang w:val="fr-FR"/>
          </w:rPr>
          <w:t>complexe Rhone-Rhin</w:t>
        </w:r>
      </w:hyperlink>
      <w:r w:rsidRPr="0032190F">
        <w:rPr>
          <w:lang w:val="fr-FR"/>
        </w:rPr>
        <w:t> ; 190 vaisselles dont de nombreuses jarres à cordon imprimé, flat-bottomed bowls and a single handle jugs (BIB 1254 p. 285)</w:t>
      </w:r>
    </w:p>
    <w:p w14:paraId="6BF67FEF" w14:textId="77777777" w:rsidR="00183986" w:rsidRPr="0032190F" w:rsidRDefault="00183986" w:rsidP="00242C0F">
      <w:pPr>
        <w:rPr>
          <w:lang w:val="fr-FR"/>
        </w:rPr>
      </w:pPr>
    </w:p>
    <w:p w14:paraId="6A96F154" w14:textId="77777777" w:rsidR="00E76F12" w:rsidRPr="0032190F" w:rsidRDefault="00724F82" w:rsidP="00426FF9">
      <w:pPr>
        <w:pStyle w:val="Heading1"/>
      </w:pPr>
      <w:bookmarkStart w:id="3849" w:name="Sit_Concise"/>
      <w:r w:rsidRPr="0032190F">
        <w:t>CONCISE (Station palafittique de</w:t>
      </w:r>
      <w:r w:rsidR="00E76F12" w:rsidRPr="0032190F">
        <w:t>)</w:t>
      </w:r>
    </w:p>
    <w:bookmarkEnd w:id="3849"/>
    <w:p w14:paraId="3BB506F2" w14:textId="77777777" w:rsidR="00E76F12" w:rsidRPr="0032190F" w:rsidRDefault="00E76F12" w:rsidP="00242C0F">
      <w:pPr>
        <w:rPr>
          <w:lang w:val="fr-FR"/>
        </w:rPr>
      </w:pPr>
    </w:p>
    <w:p w14:paraId="2AD84D2E" w14:textId="4ECC7A72" w:rsidR="00035EB5" w:rsidRPr="0032190F" w:rsidRDefault="00E76F12" w:rsidP="00242C0F">
      <w:pPr>
        <w:rPr>
          <w:lang w:val="fr-FR"/>
        </w:rPr>
      </w:pPr>
      <w:r w:rsidRPr="0032190F">
        <w:rPr>
          <w:lang w:val="fr-FR"/>
        </w:rPr>
        <w:t xml:space="preserve">Les habitats de Concise sont établis à proximité de la rive nord du lac de </w:t>
      </w:r>
      <w:hyperlink r:id="rId9278" w:anchor="Sit_Neuchatel_Lac" w:history="1">
        <w:r w:rsidR="00D604C9" w:rsidRPr="0032190F">
          <w:rPr>
            <w:rStyle w:val="Hyperlink"/>
            <w:lang w:val="fr-FR"/>
          </w:rPr>
          <w:t>Neuchâtel</w:t>
        </w:r>
      </w:hyperlink>
      <w:r w:rsidRPr="0032190F">
        <w:rPr>
          <w:lang w:val="fr-FR"/>
        </w:rPr>
        <w:t xml:space="preserve">(Suisse). 25 villages ont été individualisés entre le </w:t>
      </w:r>
      <w:hyperlink r:id="rId9279" w:anchor="Cul_Neo_Moyen" w:history="1">
        <w:r w:rsidR="0054261C">
          <w:rPr>
            <w:rStyle w:val="Hyperlink"/>
            <w:lang w:val="fr-FR"/>
          </w:rPr>
          <w:t>NM</w:t>
        </w:r>
      </w:hyperlink>
      <w:r w:rsidRPr="0032190F">
        <w:rPr>
          <w:lang w:val="fr-FR"/>
        </w:rPr>
        <w:t xml:space="preserve"> (vers 4300) et l’âge du Bronze ancien (vers 1700).</w:t>
      </w:r>
      <w:r w:rsidR="00035EB5" w:rsidRPr="0032190F">
        <w:rPr>
          <w:lang w:val="fr-FR"/>
        </w:rPr>
        <w:t>(Elena Burri, C2, 2008)</w:t>
      </w:r>
    </w:p>
    <w:p w14:paraId="47159A54" w14:textId="77777777" w:rsidR="00E76F12" w:rsidRPr="0032190F" w:rsidRDefault="00E76F12" w:rsidP="00242C0F">
      <w:pPr>
        <w:rPr>
          <w:lang w:val="fr-FR"/>
        </w:rPr>
      </w:pPr>
    </w:p>
    <w:p w14:paraId="22CE6055" w14:textId="77777777" w:rsidR="00554B96" w:rsidRPr="0032190F" w:rsidRDefault="00554B96" w:rsidP="00242C0F">
      <w:pPr>
        <w:jc w:val="both"/>
        <w:rPr>
          <w:lang w:val="fr-FR"/>
        </w:rPr>
      </w:pPr>
      <w:r w:rsidRPr="0032190F">
        <w:rPr>
          <w:lang w:val="fr-FR"/>
        </w:rPr>
        <w:t xml:space="preserve">Le village de Concise est de petite taille, en zone humide. Il se caractérise par des maisons généralement rectangualires au rivage. Les maisonnées sont autonomes les unes des autres. Le rythme </w:t>
      </w:r>
      <w:r w:rsidR="00917B5D" w:rsidRPr="0032190F">
        <w:rPr>
          <w:lang w:val="fr-FR"/>
        </w:rPr>
        <w:t>de reconstruction du village</w:t>
      </w:r>
      <w:r w:rsidRPr="0032190F">
        <w:rPr>
          <w:lang w:val="fr-FR"/>
        </w:rPr>
        <w:t xml:space="preserve"> est ~10 ans (BIB </w:t>
      </w:r>
      <w:r w:rsidRPr="0032190F">
        <w:rPr>
          <w:rFonts w:ascii="TimesNewRomanPSMT" w:hAnsi="TimesNewRomanPSMT" w:cs="TimesNewRomanPSMT"/>
          <w:sz w:val="20"/>
          <w:szCs w:val="20"/>
          <w:lang w:val="fr-FR" w:eastAsia="en-GB"/>
        </w:rPr>
        <w:t xml:space="preserve">Burri-Wyser Elena </w:t>
      </w:r>
      <w:r w:rsidRPr="0032190F">
        <w:rPr>
          <w:lang w:val="fr-FR"/>
        </w:rPr>
        <w:t>in BIB 1708)</w:t>
      </w:r>
    </w:p>
    <w:p w14:paraId="62527238" w14:textId="77777777" w:rsidR="00554B96" w:rsidRPr="0032190F" w:rsidRDefault="00554B96" w:rsidP="00242C0F">
      <w:pPr>
        <w:rPr>
          <w:lang w:val="fr-FR"/>
        </w:rPr>
      </w:pPr>
    </w:p>
    <w:p w14:paraId="0FF4CA47" w14:textId="3BCA502F" w:rsidR="00035EB5" w:rsidRPr="0032190F" w:rsidRDefault="00E76F12" w:rsidP="00242C0F">
      <w:pPr>
        <w:jc w:val="both"/>
        <w:rPr>
          <w:lang w:val="fr-FR"/>
        </w:rPr>
      </w:pPr>
      <w:r w:rsidRPr="0032190F">
        <w:rPr>
          <w:lang w:val="fr-FR"/>
        </w:rPr>
        <w:t>Au cours du Néolithique moyen</w:t>
      </w:r>
      <w:r w:rsidR="00035EB5" w:rsidRPr="0032190F">
        <w:rPr>
          <w:lang w:val="fr-FR"/>
        </w:rPr>
        <w:t xml:space="preserve"> (précisément daté entre 3868 et 3516 av. J.-C.</w:t>
      </w:r>
      <w:r w:rsidRPr="0032190F">
        <w:rPr>
          <w:lang w:val="fr-FR"/>
        </w:rPr>
        <w:t>, ce site est à l’intersection des aires NMB (</w:t>
      </w:r>
      <w:hyperlink r:id="rId9280" w:anchor="Cul_NMB" w:history="1">
        <w:r w:rsidRPr="0032190F">
          <w:rPr>
            <w:rStyle w:val="Hyperlink"/>
            <w:lang w:val="fr-FR"/>
          </w:rPr>
          <w:t>Néolithique Moyen Bourguignon</w:t>
        </w:r>
      </w:hyperlink>
      <w:r w:rsidRPr="0032190F">
        <w:rPr>
          <w:lang w:val="fr-FR"/>
        </w:rPr>
        <w:t xml:space="preserve">) à l’ouest du Jura et </w:t>
      </w:r>
      <w:hyperlink r:id="rId9281" w:anchor="Cul_Cortaillod" w:history="1">
        <w:r w:rsidRPr="0032190F">
          <w:rPr>
            <w:rStyle w:val="Hyperlink"/>
            <w:lang w:val="fr-FR"/>
          </w:rPr>
          <w:t>Cortaillod</w:t>
        </w:r>
      </w:hyperlink>
      <w:r w:rsidRPr="0032190F">
        <w:rPr>
          <w:lang w:val="fr-FR"/>
        </w:rPr>
        <w:t xml:space="preserve"> à l’est</w:t>
      </w:r>
      <w:r w:rsidR="00035EB5" w:rsidRPr="0032190F">
        <w:rPr>
          <w:lang w:val="fr-FR"/>
        </w:rPr>
        <w:t xml:space="preserve"> sur le Plateau suisse</w:t>
      </w:r>
      <w:r w:rsidRPr="0032190F">
        <w:rPr>
          <w:lang w:val="fr-FR"/>
        </w:rPr>
        <w:t xml:space="preserve">.  A Concise les occupations NMB se caractérisent par la présence de suidés, de silex sur éclats alors que chez les porteurs de Cortaillod les bovidés et les silex sur lames sont plus fréquents. Génétiquement ces deux populations sont différentes. </w:t>
      </w:r>
      <w:r w:rsidR="00035EB5" w:rsidRPr="0032190F">
        <w:rPr>
          <w:lang w:val="fr-FR"/>
        </w:rPr>
        <w:t xml:space="preserve">Selon le modèle de Pétrequin et Pétrequin (la potière) et les assemblages de vestiges (céramique, industries lithiques, faunes,…) on remarque l’existence de mouvements de populations. Les variations d’ordre culturelle ne sont pas toujours parallèles à celles des styles céramiques. </w:t>
      </w:r>
      <w:r w:rsidRPr="0032190F">
        <w:rPr>
          <w:lang w:val="fr-FR"/>
        </w:rPr>
        <w:t xml:space="preserve">La succession des villages E2, E3B et E5 montrent des éléments du Cortaillod et </w:t>
      </w:r>
      <w:r w:rsidR="00035EB5" w:rsidRPr="0032190F">
        <w:rPr>
          <w:lang w:val="fr-FR"/>
        </w:rPr>
        <w:t>du NMB (Elena Burri, C2, 2008)</w:t>
      </w:r>
    </w:p>
    <w:p w14:paraId="3D00C9E7" w14:textId="77777777" w:rsidR="00E76F12" w:rsidRPr="0032190F" w:rsidRDefault="00E76F12" w:rsidP="00242C0F">
      <w:pPr>
        <w:rPr>
          <w:lang w:val="fr-FR"/>
        </w:rPr>
      </w:pPr>
    </w:p>
    <w:p w14:paraId="624E8107" w14:textId="26044827" w:rsidR="00BB643E" w:rsidRPr="0032190F" w:rsidRDefault="00BB643E" w:rsidP="00242C0F">
      <w:pPr>
        <w:rPr>
          <w:lang w:val="fr-FR"/>
        </w:rPr>
      </w:pPr>
      <w:r w:rsidRPr="0032190F">
        <w:rPr>
          <w:lang w:val="fr-FR"/>
        </w:rPr>
        <w:t xml:space="preserve">Des poignards du </w:t>
      </w:r>
      <w:hyperlink r:id="rId9282" w:anchor="Sit_Grand_Pressigny" w:history="1">
        <w:r w:rsidRPr="0032190F">
          <w:rPr>
            <w:rStyle w:val="Hyperlink"/>
            <w:lang w:val="fr-FR"/>
          </w:rPr>
          <w:t>Grand-Pressigny</w:t>
        </w:r>
      </w:hyperlink>
      <w:r w:rsidRPr="0032190F">
        <w:rPr>
          <w:lang w:val="fr-FR"/>
        </w:rPr>
        <w:t xml:space="preserve"> y ont été découverts (BIB 579 p. 142)</w:t>
      </w:r>
    </w:p>
    <w:p w14:paraId="78B8C8C6" w14:textId="77777777" w:rsidR="00BB643E" w:rsidRPr="0032190F" w:rsidRDefault="00BB643E" w:rsidP="00242C0F">
      <w:pPr>
        <w:rPr>
          <w:lang w:val="fr-FR"/>
        </w:rPr>
      </w:pPr>
    </w:p>
    <w:p w14:paraId="63FB4EF6" w14:textId="77777777" w:rsidR="00E76F12" w:rsidRPr="0032190F" w:rsidRDefault="00E76F12" w:rsidP="00242C0F">
      <w:pPr>
        <w:rPr>
          <w:lang w:val="fr-FR"/>
        </w:rPr>
      </w:pPr>
      <w:r w:rsidRPr="0032190F">
        <w:rPr>
          <w:lang w:val="fr-FR"/>
        </w:rPr>
        <w:t>Village E4A ;</w:t>
      </w:r>
    </w:p>
    <w:p w14:paraId="3B111719" w14:textId="77777777" w:rsidR="00E76F12" w:rsidRPr="0032190F" w:rsidRDefault="00724F82" w:rsidP="00242C0F">
      <w:pPr>
        <w:ind w:left="705"/>
        <w:jc w:val="both"/>
        <w:rPr>
          <w:lang w:val="fr-FR"/>
        </w:rPr>
      </w:pPr>
      <w:r w:rsidRPr="0032190F">
        <w:rPr>
          <w:lang w:val="fr-FR"/>
        </w:rPr>
        <w:t>L’analyse des productions domestiques céramiques (typologie et utilisation d’un type de dégraissant calcaire ou cristallin) montre qu’elle est caractéristique de chacune des maisons</w:t>
      </w:r>
    </w:p>
    <w:p w14:paraId="19AFEADB" w14:textId="77777777" w:rsidR="00724F82" w:rsidRPr="0032190F" w:rsidRDefault="00724F82" w:rsidP="00242C0F">
      <w:pPr>
        <w:rPr>
          <w:lang w:val="fr-FR"/>
        </w:rPr>
      </w:pPr>
      <w:r w:rsidRPr="0032190F">
        <w:rPr>
          <w:lang w:val="fr-FR"/>
        </w:rPr>
        <w:t>(</w:t>
      </w:r>
      <w:r w:rsidR="00035EB5" w:rsidRPr="0032190F">
        <w:rPr>
          <w:lang w:val="fr-FR"/>
        </w:rPr>
        <w:t>Elena Burri, C2, 2008)</w:t>
      </w:r>
    </w:p>
    <w:p w14:paraId="0CD1A60F" w14:textId="77777777" w:rsidR="00D04D1D" w:rsidRPr="0032190F" w:rsidRDefault="00D04D1D" w:rsidP="00242C0F">
      <w:pPr>
        <w:rPr>
          <w:lang w:val="fr-FR"/>
        </w:rPr>
      </w:pPr>
    </w:p>
    <w:p w14:paraId="61DC4066" w14:textId="77777777" w:rsidR="00554B96" w:rsidRPr="0032190F" w:rsidRDefault="00554B96" w:rsidP="00242C0F">
      <w:pPr>
        <w:rPr>
          <w:lang w:val="fr-FR"/>
        </w:rPr>
      </w:pPr>
      <w:r w:rsidRPr="0032190F">
        <w:rPr>
          <w:lang w:val="fr-FR"/>
        </w:rPr>
        <w:lastRenderedPageBreak/>
        <w:t xml:space="preserve">La « salle des fêtes » est une maison du village E4 qui a montré des types de rejets différents de toutes les autres maisons (BIB </w:t>
      </w:r>
      <w:r w:rsidRPr="0032190F">
        <w:rPr>
          <w:rFonts w:ascii="TimesNewRomanPSMT" w:hAnsi="TimesNewRomanPSMT" w:cs="TimesNewRomanPSMT"/>
          <w:sz w:val="20"/>
          <w:szCs w:val="20"/>
          <w:lang w:val="fr-FR" w:eastAsia="en-GB"/>
        </w:rPr>
        <w:t xml:space="preserve">Burri-Wyser Elena </w:t>
      </w:r>
      <w:r w:rsidRPr="0032190F">
        <w:rPr>
          <w:lang w:val="fr-FR"/>
        </w:rPr>
        <w:t>in BIB 1708)</w:t>
      </w:r>
    </w:p>
    <w:p w14:paraId="599F76AC" w14:textId="77777777" w:rsidR="00554B96" w:rsidRPr="0032190F" w:rsidRDefault="00554B96" w:rsidP="00242C0F">
      <w:pPr>
        <w:rPr>
          <w:lang w:val="fr-FR"/>
        </w:rPr>
      </w:pPr>
    </w:p>
    <w:p w14:paraId="55989AB8" w14:textId="77777777" w:rsidR="00630175" w:rsidRPr="0032190F" w:rsidRDefault="00630175" w:rsidP="00242C0F">
      <w:pPr>
        <w:rPr>
          <w:lang w:val="fr-FR"/>
        </w:rPr>
      </w:pPr>
      <w:r w:rsidRPr="0032190F">
        <w:rPr>
          <w:lang w:val="fr-FR"/>
        </w:rPr>
        <w:t>Concordance Cortaillod et NMB (BIB 1708)</w:t>
      </w:r>
    </w:p>
    <w:p w14:paraId="5A7476CF" w14:textId="77777777" w:rsidR="00630175" w:rsidRPr="0032190F" w:rsidRDefault="00630175" w:rsidP="00242C0F">
      <w:pPr>
        <w:rPr>
          <w:lang w:val="fr-FR"/>
        </w:rPr>
      </w:pPr>
    </w:p>
    <w:p w14:paraId="40FEC79A" w14:textId="7555938E" w:rsidR="004956AA" w:rsidRPr="0032190F" w:rsidRDefault="004956AA" w:rsidP="00242C0F">
      <w:pPr>
        <w:jc w:val="both"/>
        <w:rPr>
          <w:lang w:val="fr-FR"/>
        </w:rPr>
      </w:pPr>
      <w:r w:rsidRPr="0032190F">
        <w:rPr>
          <w:lang w:val="fr-FR"/>
        </w:rPr>
        <w:t xml:space="preserve">Découvert sur ce site, un poignard en silex vraissemblablement de </w:t>
      </w:r>
      <w:hyperlink r:id="rId9283" w:anchor="Sit_Forcalquier" w:history="1">
        <w:r w:rsidRPr="0032190F">
          <w:rPr>
            <w:rStyle w:val="Hyperlink"/>
            <w:lang w:val="fr-FR"/>
          </w:rPr>
          <w:t>Forcalquier</w:t>
        </w:r>
      </w:hyperlink>
      <w:r w:rsidRPr="0032190F">
        <w:rPr>
          <w:lang w:val="fr-FR"/>
        </w:rPr>
        <w:t xml:space="preserve"> a été débité selon la technique de la pression à levier et compresseur en bois animal ou en métal (</w:t>
      </w:r>
      <w:hyperlink r:id="rId9284" w:anchor="Sit_Cuivre" w:history="1">
        <w:r w:rsidR="009A36BA" w:rsidRPr="009A36BA">
          <w:rPr>
            <w:rStyle w:val="Hyperlink"/>
            <w:lang w:val="fr-FR"/>
          </w:rPr>
          <w:t>cuivre</w:t>
        </w:r>
      </w:hyperlink>
      <w:r w:rsidRPr="0032190F">
        <w:rPr>
          <w:lang w:val="fr-FR"/>
        </w:rPr>
        <w:t>) (BIB 842 p. 150 (BIB 809)</w:t>
      </w:r>
    </w:p>
    <w:p w14:paraId="093C4813" w14:textId="77777777" w:rsidR="009A1962" w:rsidRPr="0032190F" w:rsidRDefault="009A1962" w:rsidP="00242C0F">
      <w:pPr>
        <w:jc w:val="both"/>
        <w:rPr>
          <w:lang w:val="fr-FR"/>
        </w:rPr>
      </w:pPr>
    </w:p>
    <w:p w14:paraId="68A5AE4F" w14:textId="77777777" w:rsidR="009A1962" w:rsidRPr="0032190F" w:rsidRDefault="009A1962" w:rsidP="00242C0F">
      <w:pPr>
        <w:jc w:val="both"/>
        <w:rPr>
          <w:lang w:val="fr-FR"/>
        </w:rPr>
      </w:pPr>
      <w:r w:rsidRPr="0032190F">
        <w:rPr>
          <w:lang w:val="fr-FR"/>
        </w:rPr>
        <w:t xml:space="preserve">M3: "maison" avec un foyer (BIB Chiquet et al., colloque Habitat Dijon 2015) </w:t>
      </w:r>
    </w:p>
    <w:p w14:paraId="371CE963" w14:textId="77777777" w:rsidR="009A1962" w:rsidRPr="0032190F" w:rsidRDefault="009A1962" w:rsidP="00242C0F">
      <w:pPr>
        <w:jc w:val="both"/>
        <w:rPr>
          <w:lang w:val="fr-FR"/>
        </w:rPr>
      </w:pPr>
      <w:r w:rsidRPr="0032190F">
        <w:rPr>
          <w:lang w:val="fr-FR"/>
        </w:rPr>
        <w:t xml:space="preserve">M6: accolé au chemin, sans foyer, plate-forme (BIB Chiquet et al., colloque Habitat Dijon 2015) </w:t>
      </w:r>
    </w:p>
    <w:p w14:paraId="6B3248E3" w14:textId="77777777" w:rsidR="009A1962" w:rsidRPr="0032190F" w:rsidRDefault="009A1962"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23"/>
        <w:gridCol w:w="1376"/>
      </w:tblGrid>
      <w:tr w:rsidR="009A1962" w14:paraId="41D0E342" w14:textId="77777777" w:rsidTr="00C35EA7">
        <w:trPr>
          <w:jc w:val="center"/>
        </w:trPr>
        <w:tc>
          <w:tcPr>
            <w:tcW w:w="2023" w:type="dxa"/>
          </w:tcPr>
          <w:p w14:paraId="03232913" w14:textId="77777777" w:rsidR="009A1962" w:rsidRDefault="009A36BA" w:rsidP="00C35EA7">
            <w:pPr>
              <w:jc w:val="both"/>
            </w:pPr>
            <w:r>
              <w:t>NM</w:t>
            </w:r>
          </w:p>
        </w:tc>
        <w:tc>
          <w:tcPr>
            <w:tcW w:w="1376" w:type="dxa"/>
          </w:tcPr>
          <w:p w14:paraId="76EB7413" w14:textId="77777777" w:rsidR="009A1962" w:rsidRDefault="009A1962" w:rsidP="00C35EA7">
            <w:pPr>
              <w:jc w:val="both"/>
            </w:pPr>
            <w:r>
              <w:t>3570-3675</w:t>
            </w:r>
          </w:p>
        </w:tc>
      </w:tr>
      <w:tr w:rsidR="009A1962" w14:paraId="011F9580" w14:textId="77777777" w:rsidTr="00C35EA7">
        <w:trPr>
          <w:jc w:val="center"/>
        </w:trPr>
        <w:tc>
          <w:tcPr>
            <w:tcW w:w="2023" w:type="dxa"/>
          </w:tcPr>
          <w:p w14:paraId="05AB2A2E" w14:textId="77777777" w:rsidR="009A1962" w:rsidRDefault="009A1962" w:rsidP="00C35EA7">
            <w:pPr>
              <w:jc w:val="both"/>
            </w:pPr>
            <w:r>
              <w:t>Cortaillod tardif</w:t>
            </w:r>
          </w:p>
        </w:tc>
        <w:tc>
          <w:tcPr>
            <w:tcW w:w="1376" w:type="dxa"/>
          </w:tcPr>
          <w:p w14:paraId="127DD9F7" w14:textId="77777777" w:rsidR="009A1962" w:rsidRDefault="009A1962" w:rsidP="00C35EA7">
            <w:pPr>
              <w:jc w:val="both"/>
            </w:pPr>
            <w:r>
              <w:t>3645-3635</w:t>
            </w:r>
          </w:p>
        </w:tc>
      </w:tr>
      <w:tr w:rsidR="009A1962" w14:paraId="25FA4548" w14:textId="77777777" w:rsidTr="00C35EA7">
        <w:trPr>
          <w:jc w:val="center"/>
        </w:trPr>
        <w:tc>
          <w:tcPr>
            <w:tcW w:w="2023" w:type="dxa"/>
          </w:tcPr>
          <w:p w14:paraId="33B70EE4" w14:textId="77777777" w:rsidR="009A1962" w:rsidRDefault="009A1962" w:rsidP="00C35EA7">
            <w:pPr>
              <w:jc w:val="both"/>
            </w:pPr>
            <w:r>
              <w:t>Cortaillod moyen</w:t>
            </w:r>
          </w:p>
        </w:tc>
        <w:tc>
          <w:tcPr>
            <w:tcW w:w="1376" w:type="dxa"/>
          </w:tcPr>
          <w:p w14:paraId="10C30DEF" w14:textId="77777777" w:rsidR="009A1962" w:rsidRDefault="009A1962" w:rsidP="00C35EA7">
            <w:pPr>
              <w:jc w:val="both"/>
            </w:pPr>
            <w:r>
              <w:t>3666-3655</w:t>
            </w:r>
          </w:p>
        </w:tc>
      </w:tr>
    </w:tbl>
    <w:p w14:paraId="0D40A6E0" w14:textId="77777777" w:rsidR="009A1962" w:rsidRPr="0032190F" w:rsidRDefault="009A1962" w:rsidP="00242C0F">
      <w:pPr>
        <w:jc w:val="both"/>
        <w:rPr>
          <w:lang w:val="fr-FR"/>
        </w:rPr>
      </w:pPr>
      <w:r w:rsidRPr="0032190F">
        <w:rPr>
          <w:lang w:val="fr-FR"/>
        </w:rPr>
        <w:t xml:space="preserve">(BIB Chiquet et al., colloque Habitat Dijon 2015) </w:t>
      </w:r>
    </w:p>
    <w:p w14:paraId="044E94B1" w14:textId="77777777" w:rsidR="00554B96" w:rsidRPr="0032190F" w:rsidRDefault="00554B96" w:rsidP="00242C0F">
      <w:pPr>
        <w:jc w:val="both"/>
        <w:rPr>
          <w:lang w:val="fr-FR"/>
        </w:rPr>
      </w:pPr>
    </w:p>
    <w:p w14:paraId="55AAF3B3" w14:textId="77777777" w:rsidR="00434050" w:rsidRPr="0032190F" w:rsidRDefault="00434050" w:rsidP="00426FF9">
      <w:pPr>
        <w:pStyle w:val="Heading1"/>
      </w:pPr>
      <w:bookmarkStart w:id="3850" w:name="Sit_Auvernier"/>
      <w:r w:rsidRPr="0032190F">
        <w:t>AUVERNIER</w:t>
      </w:r>
      <w:r w:rsidR="00D40171" w:rsidRPr="0032190F">
        <w:t xml:space="preserve"> (Site d’)</w:t>
      </w:r>
    </w:p>
    <w:bookmarkEnd w:id="3850"/>
    <w:p w14:paraId="1A53EE5D" w14:textId="77777777" w:rsidR="00434050" w:rsidRPr="0032190F" w:rsidRDefault="00434050" w:rsidP="00242C0F">
      <w:pPr>
        <w:rPr>
          <w:lang w:val="fr-FR"/>
        </w:rPr>
      </w:pPr>
    </w:p>
    <w:p w14:paraId="20EC16CA" w14:textId="79FE2DE1" w:rsidR="00640E0B" w:rsidRPr="0032190F" w:rsidRDefault="00434050" w:rsidP="00242C0F">
      <w:pPr>
        <w:rPr>
          <w:lang w:val="fr-FR"/>
        </w:rPr>
      </w:pPr>
      <w:r w:rsidRPr="0032190F">
        <w:rPr>
          <w:lang w:val="fr-FR"/>
        </w:rPr>
        <w:t xml:space="preserve">Près du Lac de </w:t>
      </w:r>
      <w:hyperlink r:id="rId9285" w:anchor="Sit_Neuchatel_Lac" w:history="1">
        <w:r w:rsidR="00D604C9" w:rsidRPr="0032190F">
          <w:rPr>
            <w:rStyle w:val="Hyperlink"/>
            <w:lang w:val="fr-FR"/>
          </w:rPr>
          <w:t>Neuchâtel</w:t>
        </w:r>
      </w:hyperlink>
      <w:r w:rsidR="00AF6FC2" w:rsidRPr="0032190F">
        <w:rPr>
          <w:lang w:val="fr-FR"/>
        </w:rPr>
        <w:t>, Suisse</w:t>
      </w:r>
      <w:r w:rsidRPr="0032190F">
        <w:rPr>
          <w:lang w:val="fr-FR"/>
        </w:rPr>
        <w:t>, c’est un ensemble de villages conservés grâce au milieu humide qui a donné son nom à l’</w:t>
      </w:r>
      <w:hyperlink r:id="rId9286" w:anchor="Cul_Auvernier_Corde" w:history="1">
        <w:r w:rsidRPr="0032190F">
          <w:rPr>
            <w:rStyle w:val="Hyperlink"/>
            <w:lang w:val="fr-FR"/>
          </w:rPr>
          <w:t>Auvernier</w:t>
        </w:r>
        <w:r w:rsidR="00D40171" w:rsidRPr="0032190F">
          <w:rPr>
            <w:rStyle w:val="Hyperlink"/>
            <w:lang w:val="fr-FR"/>
          </w:rPr>
          <w:t>-Cordé</w:t>
        </w:r>
      </w:hyperlink>
      <w:r w:rsidRPr="0032190F">
        <w:rPr>
          <w:lang w:val="fr-FR"/>
        </w:rPr>
        <w:t xml:space="preserve"> (</w:t>
      </w:r>
      <w:r w:rsidR="0070027E" w:rsidRPr="0032190F">
        <w:rPr>
          <w:lang w:val="fr-FR"/>
        </w:rPr>
        <w:t>BIB</w:t>
      </w:r>
      <w:r w:rsidRPr="0032190F">
        <w:rPr>
          <w:lang w:val="fr-FR"/>
        </w:rPr>
        <w:t xml:space="preserve"> 125 p. 321)</w:t>
      </w:r>
      <w:r w:rsidR="00D40171" w:rsidRPr="0032190F">
        <w:rPr>
          <w:lang w:val="fr-FR"/>
        </w:rPr>
        <w:t>.</w:t>
      </w:r>
      <w:r w:rsidR="00AF6FC2" w:rsidRPr="0032190F">
        <w:rPr>
          <w:lang w:val="fr-FR"/>
        </w:rPr>
        <w:t>Le site connaît une –longue- période d’abandon (SS BIB)</w:t>
      </w:r>
    </w:p>
    <w:p w14:paraId="1C331548" w14:textId="77777777" w:rsidR="00B71D85" w:rsidRPr="0032190F" w:rsidRDefault="00B71D85" w:rsidP="00242C0F">
      <w:pPr>
        <w:jc w:val="both"/>
        <w:rPr>
          <w:lang w:val="fr-FR"/>
        </w:rPr>
      </w:pPr>
    </w:p>
    <w:p w14:paraId="6EC43316" w14:textId="645AFA06" w:rsidR="00B71D85" w:rsidRPr="0032190F" w:rsidRDefault="00B71D85" w:rsidP="00242C0F">
      <w:pPr>
        <w:rPr>
          <w:lang w:val="fr-FR"/>
        </w:rPr>
      </w:pPr>
      <w:r w:rsidRPr="0032190F">
        <w:rPr>
          <w:lang w:val="fr-FR"/>
        </w:rPr>
        <w:t xml:space="preserve">Un poignard du </w:t>
      </w:r>
      <w:hyperlink r:id="rId9287" w:anchor="Sit_Grand_Pressigny" w:history="1">
        <w:r w:rsidRPr="0032190F">
          <w:rPr>
            <w:rStyle w:val="Hyperlink"/>
            <w:lang w:val="fr-FR"/>
          </w:rPr>
          <w:t>Grand-Pressigny</w:t>
        </w:r>
      </w:hyperlink>
      <w:r w:rsidRPr="0032190F">
        <w:rPr>
          <w:lang w:val="fr-FR"/>
        </w:rPr>
        <w:t xml:space="preserve"> y a été découvert avec son manche fait de bois et de fibres végétales (BIB 579 p. 140 (BIB 677 et 672</w:t>
      </w:r>
      <w:r w:rsidR="009077BF" w:rsidRPr="0032190F">
        <w:rPr>
          <w:lang w:val="fr-FR"/>
        </w:rPr>
        <w:t xml:space="preserve"> et 678</w:t>
      </w:r>
      <w:r w:rsidRPr="0032190F">
        <w:rPr>
          <w:lang w:val="fr-FR"/>
        </w:rPr>
        <w:t>))</w:t>
      </w:r>
    </w:p>
    <w:p w14:paraId="77E8BB37" w14:textId="77777777" w:rsidR="00AF6FC2" w:rsidRPr="0032190F" w:rsidRDefault="00AF6FC2" w:rsidP="00242C0F">
      <w:pPr>
        <w:jc w:val="both"/>
        <w:rPr>
          <w:lang w:val="fr-FR"/>
        </w:rPr>
      </w:pPr>
    </w:p>
    <w:p w14:paraId="3663204C" w14:textId="77777777" w:rsidR="00AF6FC2" w:rsidRPr="0032190F" w:rsidRDefault="00AF6FC2" w:rsidP="00242C0F">
      <w:pPr>
        <w:jc w:val="both"/>
        <w:rPr>
          <w:b/>
          <w:lang w:val="fr-FR"/>
        </w:rPr>
      </w:pPr>
      <w:r w:rsidRPr="0032190F">
        <w:rPr>
          <w:b/>
          <w:lang w:val="fr-FR"/>
        </w:rPr>
        <w:t>Dolmen d’Auvernier</w:t>
      </w:r>
    </w:p>
    <w:p w14:paraId="13DACC11" w14:textId="77777777" w:rsidR="008E0CAD" w:rsidRPr="0032190F" w:rsidRDefault="008E0CAD" w:rsidP="00242C0F">
      <w:pPr>
        <w:jc w:val="both"/>
        <w:rPr>
          <w:lang w:val="fr-FR"/>
        </w:rPr>
      </w:pPr>
    </w:p>
    <w:p w14:paraId="4BD37474" w14:textId="3E2275D3" w:rsidR="00AF6FC2" w:rsidRPr="0032190F" w:rsidRDefault="00AF6FC2" w:rsidP="00242C0F">
      <w:pPr>
        <w:jc w:val="both"/>
        <w:rPr>
          <w:lang w:val="fr-FR"/>
        </w:rPr>
      </w:pPr>
      <w:r w:rsidRPr="0032190F">
        <w:rPr>
          <w:lang w:val="fr-FR"/>
        </w:rPr>
        <w:t xml:space="preserve">Découvert en 1876. Dolmen à chambre rectangulaire, dalle d’accès échancrée et antennes de part et d’autre de l’entrée. Orienté SO-NE, l’entrée vers le SO. La chambre (~1,6 x </w:t>
      </w:r>
      <w:smartTag w:uri="urn:schemas-microsoft-com:office:smarttags" w:element="metricconverter">
        <w:smartTagPr>
          <w:attr w:name="ProductID" w:val="1,2 m"/>
        </w:smartTagPr>
        <w:r w:rsidRPr="0032190F">
          <w:rPr>
            <w:lang w:val="fr-FR"/>
          </w:rPr>
          <w:t>1,2 m</w:t>
        </w:r>
      </w:smartTag>
      <w:r w:rsidRPr="0032190F">
        <w:rPr>
          <w:lang w:val="fr-FR"/>
        </w:rPr>
        <w:t xml:space="preserve">) était recouvert d’une large dalle (1,6 x </w:t>
      </w:r>
      <w:smartTag w:uri="urn:schemas-microsoft-com:office:smarttags" w:element="metricconverter">
        <w:smartTagPr>
          <w:attr w:name="ProductID" w:val="1,3 m"/>
        </w:smartTagPr>
        <w:r w:rsidRPr="0032190F">
          <w:rPr>
            <w:lang w:val="fr-FR"/>
          </w:rPr>
          <w:t>1,3 m</w:t>
        </w:r>
      </w:smartTag>
      <w:r w:rsidRPr="0032190F">
        <w:rPr>
          <w:lang w:val="fr-FR"/>
        </w:rPr>
        <w:t>). D’un point de vue typologique, très semblables aux dolmens à antennes d’</w:t>
      </w:r>
      <w:hyperlink r:id="rId9288" w:anchor="Sit_Aillevans" w:history="1">
        <w:r w:rsidRPr="0032190F">
          <w:rPr>
            <w:rStyle w:val="Hyperlink"/>
            <w:lang w:val="fr-FR"/>
          </w:rPr>
          <w:t>Aillevans</w:t>
        </w:r>
      </w:hyperlink>
      <w:r w:rsidRPr="0032190F">
        <w:rPr>
          <w:lang w:val="fr-FR"/>
        </w:rPr>
        <w:t xml:space="preserve"> ou de Corboux-Pennessières et pourrait être contemporain, sinon appartenir au même groupe culturel (BIB 504 p. 364). L’étude du matériel archéologique le rattache à la seconde moitié du </w:t>
      </w:r>
      <w:hyperlink r:id="rId9289" w:anchor="Cul_Neo_Final" w:history="1">
        <w:r w:rsidRPr="0032190F">
          <w:rPr>
            <w:rStyle w:val="Hyperlink"/>
            <w:lang w:val="fr-FR"/>
          </w:rPr>
          <w:t>Néolithique final</w:t>
        </w:r>
      </w:hyperlink>
      <w:r w:rsidRPr="0032190F">
        <w:rPr>
          <w:lang w:val="fr-FR"/>
        </w:rPr>
        <w:t xml:space="preserve"> (BIB 504 p. 364).</w:t>
      </w:r>
    </w:p>
    <w:p w14:paraId="0A275C89" w14:textId="77777777" w:rsidR="00AF6FC2" w:rsidRPr="0032190F" w:rsidRDefault="00AF6FC2" w:rsidP="00242C0F">
      <w:pPr>
        <w:jc w:val="both"/>
        <w:rPr>
          <w:lang w:val="fr-FR"/>
        </w:rPr>
      </w:pPr>
    </w:p>
    <w:p w14:paraId="2315B7CE" w14:textId="7FE04078" w:rsidR="00AF6FC2" w:rsidRPr="0032190F" w:rsidRDefault="00AF6FC2" w:rsidP="00242C0F">
      <w:pPr>
        <w:jc w:val="both"/>
        <w:rPr>
          <w:lang w:val="fr-FR"/>
        </w:rPr>
      </w:pPr>
      <w:r w:rsidRPr="0032190F">
        <w:rPr>
          <w:lang w:val="fr-FR"/>
        </w:rPr>
        <w:t xml:space="preserve">Un important dépôt d’objets en bronze attribué à la culture </w:t>
      </w:r>
      <w:hyperlink r:id="rId9290" w:anchor="Cul_Rhin_Suisse_France_Orientale" w:history="1">
        <w:r w:rsidRPr="0032190F">
          <w:rPr>
            <w:rStyle w:val="Hyperlink"/>
            <w:lang w:val="fr-FR"/>
          </w:rPr>
          <w:t>Rhin-Suisse-France orientale</w:t>
        </w:r>
      </w:hyperlink>
      <w:r w:rsidRPr="0032190F">
        <w:rPr>
          <w:lang w:val="fr-FR"/>
        </w:rPr>
        <w:t xml:space="preserve"> (Bronze moyen ou Bronze récent) a été découvert dans ce site et provient probablement de l’intérieur d’un habitat (BIB 133 p. 280).</w:t>
      </w:r>
    </w:p>
    <w:p w14:paraId="133930FB" w14:textId="77777777" w:rsidR="00434050" w:rsidRPr="0032190F" w:rsidRDefault="00434050" w:rsidP="00242C0F">
      <w:pPr>
        <w:rPr>
          <w:lang w:val="fr-FR"/>
        </w:rPr>
      </w:pPr>
    </w:p>
    <w:p w14:paraId="1418CA2E" w14:textId="77777777" w:rsidR="008413D2" w:rsidRPr="0032190F" w:rsidRDefault="008413D2" w:rsidP="00426FF9">
      <w:pPr>
        <w:pStyle w:val="Heading1"/>
      </w:pPr>
      <w:bookmarkStart w:id="3851" w:name="Sit_Luscherz"/>
      <w:r w:rsidRPr="0032190F">
        <w:t>LUSCHERZ</w:t>
      </w:r>
    </w:p>
    <w:bookmarkEnd w:id="3851"/>
    <w:p w14:paraId="1610F4A5" w14:textId="77777777" w:rsidR="008413D2" w:rsidRPr="0032190F" w:rsidRDefault="008413D2" w:rsidP="00242C0F">
      <w:pPr>
        <w:rPr>
          <w:lang w:val="fr-FR"/>
        </w:rPr>
      </w:pPr>
    </w:p>
    <w:p w14:paraId="23861EAE" w14:textId="77E997E2" w:rsidR="008413D2" w:rsidRPr="0032190F" w:rsidRDefault="008413D2" w:rsidP="00242C0F">
      <w:pPr>
        <w:rPr>
          <w:lang w:val="fr-FR"/>
        </w:rPr>
      </w:pPr>
      <w:r w:rsidRPr="0032190F">
        <w:rPr>
          <w:lang w:val="fr-FR"/>
        </w:rPr>
        <w:t xml:space="preserve">Le site de Lüscherz sur le lac de Bienne (Suisse) est le site éponyme de la culture de </w:t>
      </w:r>
      <w:hyperlink r:id="rId9291" w:anchor="Cul_Luscherz" w:history="1">
        <w:r w:rsidRPr="0032190F">
          <w:rPr>
            <w:rStyle w:val="Hyperlink"/>
            <w:lang w:val="fr-FR"/>
          </w:rPr>
          <w:t>Lüscherz</w:t>
        </w:r>
      </w:hyperlink>
      <w:r w:rsidRPr="0032190F">
        <w:rPr>
          <w:lang w:val="fr-FR"/>
        </w:rPr>
        <w:t xml:space="preserve">. Il a livré un poignard </w:t>
      </w:r>
      <w:r w:rsidR="00A36A75" w:rsidRPr="0032190F">
        <w:rPr>
          <w:lang w:val="fr-FR"/>
        </w:rPr>
        <w:t xml:space="preserve">en </w:t>
      </w:r>
      <w:hyperlink r:id="rId9292" w:anchor="Sit_Cuivre" w:history="1">
        <w:r w:rsidR="009A36BA" w:rsidRPr="009A36BA">
          <w:rPr>
            <w:rStyle w:val="Hyperlink"/>
            <w:lang w:val="fr-FR"/>
          </w:rPr>
          <w:t>cuivre</w:t>
        </w:r>
      </w:hyperlink>
      <w:r w:rsidR="009A36BA" w:rsidRPr="009A36BA">
        <w:rPr>
          <w:lang w:val="fr-FR"/>
        </w:rPr>
        <w:t xml:space="preserve"> </w:t>
      </w:r>
      <w:r w:rsidR="00A36A75" w:rsidRPr="0032190F">
        <w:rPr>
          <w:lang w:val="fr-FR"/>
        </w:rPr>
        <w:t xml:space="preserve">à arète axiale peu accentuée </w:t>
      </w:r>
      <w:r w:rsidR="00212BBB" w:rsidRPr="0032190F">
        <w:rPr>
          <w:lang w:val="fr-FR"/>
        </w:rPr>
        <w:t>que l’analyse des composantes descriptives exclu du type de poignard Remedello 2 (BIB 525 fig. 3)</w:t>
      </w:r>
      <w:r w:rsidR="00212BBB" w:rsidRPr="0032190F">
        <w:rPr>
          <w:i/>
          <w:lang w:val="fr-FR"/>
        </w:rPr>
        <w:t xml:space="preserve"> de type </w:t>
      </w:r>
      <w:hyperlink r:id="rId9293" w:anchor="Cul_Remedello" w:history="1">
        <w:r w:rsidR="00212BBB" w:rsidRPr="0032190F">
          <w:rPr>
            <w:rStyle w:val="Hyperlink"/>
            <w:i/>
            <w:lang w:val="fr-FR"/>
          </w:rPr>
          <w:t>Remedello 2</w:t>
        </w:r>
      </w:hyperlink>
      <w:r w:rsidR="00212BBB" w:rsidRPr="0032190F">
        <w:rPr>
          <w:i/>
          <w:lang w:val="fr-FR"/>
        </w:rPr>
        <w:t xml:space="preserve"> (BIB 92 p. 350 (BIB 74)</w:t>
      </w:r>
    </w:p>
    <w:p w14:paraId="6B53D0A6" w14:textId="77777777" w:rsidR="002D1F6E" w:rsidRPr="0032190F" w:rsidRDefault="002D1F6E" w:rsidP="00426FF9">
      <w:pPr>
        <w:pStyle w:val="Heading1"/>
      </w:pPr>
      <w:bookmarkStart w:id="3852" w:name="Sit_Saint_Blaise"/>
      <w:r w:rsidRPr="0032190F">
        <w:t>SAINT-BLAISE</w:t>
      </w:r>
    </w:p>
    <w:bookmarkEnd w:id="3852"/>
    <w:p w14:paraId="09786F89" w14:textId="77777777" w:rsidR="002D1F6E" w:rsidRPr="0032190F" w:rsidRDefault="002D1F6E" w:rsidP="00242C0F">
      <w:pPr>
        <w:rPr>
          <w:lang w:val="fr-FR"/>
        </w:rPr>
      </w:pPr>
    </w:p>
    <w:p w14:paraId="6C5B9EBA" w14:textId="7A154426" w:rsidR="008D4A7C" w:rsidRPr="0032190F" w:rsidRDefault="002D1F6E" w:rsidP="00242C0F">
      <w:pPr>
        <w:jc w:val="both"/>
        <w:rPr>
          <w:lang w:val="fr-FR"/>
        </w:rPr>
      </w:pPr>
      <w:r w:rsidRPr="0032190F">
        <w:rPr>
          <w:lang w:val="fr-FR"/>
        </w:rPr>
        <w:t>En Suis</w:t>
      </w:r>
      <w:r w:rsidR="00FF58F1" w:rsidRPr="0032190F">
        <w:rPr>
          <w:lang w:val="fr-FR"/>
        </w:rPr>
        <w:t>se, sur le site de Saint-Blaise</w:t>
      </w:r>
      <w:r w:rsidR="008D4A7C" w:rsidRPr="0032190F">
        <w:rPr>
          <w:lang w:val="fr-FR"/>
        </w:rPr>
        <w:t>/Bains des Dames</w:t>
      </w:r>
      <w:r w:rsidRPr="0032190F">
        <w:rPr>
          <w:lang w:val="fr-FR"/>
        </w:rPr>
        <w:t xml:space="preserve">(lac de </w:t>
      </w:r>
      <w:hyperlink r:id="rId9294" w:anchor="Sit_Neuchatel_Lac" w:history="1">
        <w:r w:rsidR="00D604C9" w:rsidRPr="0032190F">
          <w:rPr>
            <w:rStyle w:val="Hyperlink"/>
            <w:lang w:val="fr-FR"/>
          </w:rPr>
          <w:t>Neuchâtel</w:t>
        </w:r>
      </w:hyperlink>
      <w:r w:rsidRPr="0032190F">
        <w:rPr>
          <w:lang w:val="fr-FR"/>
        </w:rPr>
        <w:t xml:space="preserve">), </w:t>
      </w:r>
      <w:r w:rsidR="008D4A7C" w:rsidRPr="0032190F">
        <w:rPr>
          <w:lang w:val="fr-FR"/>
        </w:rPr>
        <w:t>la stra</w:t>
      </w:r>
      <w:r w:rsidR="006E2EDA" w:rsidRPr="0032190F">
        <w:rPr>
          <w:lang w:val="fr-FR"/>
        </w:rPr>
        <w:t>t</w:t>
      </w:r>
      <w:r w:rsidR="008D4A7C" w:rsidRPr="0032190F">
        <w:rPr>
          <w:lang w:val="fr-FR"/>
        </w:rPr>
        <w:t>igraphie révèle un occupation qui débute au Néolithique tardif (</w:t>
      </w:r>
      <w:hyperlink r:id="rId9295" w:anchor="Cul_Horgen" w:history="1">
        <w:r w:rsidR="008D4A7C" w:rsidRPr="0032190F">
          <w:rPr>
            <w:rStyle w:val="Hyperlink"/>
            <w:lang w:val="fr-FR"/>
          </w:rPr>
          <w:t>Horgen</w:t>
        </w:r>
      </w:hyperlink>
      <w:r w:rsidR="008D4A7C" w:rsidRPr="0032190F">
        <w:rPr>
          <w:lang w:val="fr-FR"/>
        </w:rPr>
        <w:t xml:space="preserve">, 3139-3124 BC) jusqu’au Néolithique final </w:t>
      </w:r>
      <w:r w:rsidR="008D4A7C" w:rsidRPr="0032190F">
        <w:rPr>
          <w:lang w:val="fr-FR"/>
        </w:rPr>
        <w:lastRenderedPageBreak/>
        <w:t>(</w:t>
      </w:r>
      <w:hyperlink r:id="rId9296" w:anchor="Cul_Luscherz" w:history="1">
        <w:r w:rsidR="008D4A7C" w:rsidRPr="0032190F">
          <w:rPr>
            <w:rStyle w:val="Hyperlink"/>
            <w:lang w:val="fr-FR"/>
          </w:rPr>
          <w:t>Lüscherz</w:t>
        </w:r>
      </w:hyperlink>
      <w:r w:rsidR="008D4A7C" w:rsidRPr="0032190F">
        <w:rPr>
          <w:lang w:val="fr-FR"/>
        </w:rPr>
        <w:t xml:space="preserve"> tardif, 2786-2702 BC et </w:t>
      </w:r>
      <w:hyperlink r:id="rId9297" w:anchor="Cul_Auvernier_Corde" w:history="1">
        <w:r w:rsidR="008D4A7C" w:rsidRPr="0032190F">
          <w:rPr>
            <w:rStyle w:val="Hyperlink"/>
            <w:lang w:val="fr-FR"/>
          </w:rPr>
          <w:t>Auvernier-Cordé</w:t>
        </w:r>
      </w:hyperlink>
      <w:r w:rsidR="008D4A7C" w:rsidRPr="0032190F">
        <w:rPr>
          <w:lang w:val="fr-FR"/>
        </w:rPr>
        <w:t>, 2702-2540 BC) (BIB 1335). Le site a livré une centaine d’objets métalliques attribués au Néolithique final (BIB 1335)</w:t>
      </w:r>
    </w:p>
    <w:p w14:paraId="11E53C1C" w14:textId="77777777" w:rsidR="008D4A7C" w:rsidRPr="0032190F" w:rsidRDefault="008D4A7C" w:rsidP="00242C0F">
      <w:pPr>
        <w:jc w:val="both"/>
        <w:rPr>
          <w:lang w:val="fr-FR"/>
        </w:rPr>
      </w:pPr>
    </w:p>
    <w:p w14:paraId="223FBF70" w14:textId="47C43C3A" w:rsidR="00AD73B3" w:rsidRPr="0032190F" w:rsidRDefault="00AD73B3" w:rsidP="00242C0F">
      <w:pPr>
        <w:jc w:val="both"/>
        <w:rPr>
          <w:lang w:val="fr-FR"/>
        </w:rPr>
      </w:pPr>
      <w:r w:rsidRPr="0032190F">
        <w:rPr>
          <w:lang w:val="fr-FR"/>
        </w:rPr>
        <w:t xml:space="preserve">A Saint-Blaise, un poignard métallique en </w:t>
      </w:r>
      <w:hyperlink r:id="rId9298" w:anchor="Sit_Cuivre" w:history="1">
        <w:r w:rsidR="009A36BA" w:rsidRPr="009A36BA">
          <w:rPr>
            <w:rStyle w:val="Hyperlink"/>
            <w:lang w:val="fr-FR"/>
          </w:rPr>
          <w:t>cuivre</w:t>
        </w:r>
      </w:hyperlink>
      <w:r w:rsidR="009A36BA" w:rsidRPr="009A36BA">
        <w:rPr>
          <w:lang w:val="fr-FR"/>
        </w:rPr>
        <w:t xml:space="preserve"> </w:t>
      </w:r>
      <w:r w:rsidRPr="0032190F">
        <w:rPr>
          <w:lang w:val="fr-FR"/>
        </w:rPr>
        <w:t xml:space="preserve">à lame triangulaire et nervure centrale, un moment attribué au modèle Remedello 2 (Strahm 1971) a été retrouvé en contexte </w:t>
      </w:r>
      <w:hyperlink r:id="rId9299" w:anchor="Cul_Cordée" w:history="1">
        <w:r w:rsidRPr="0032190F">
          <w:rPr>
            <w:rStyle w:val="Hyperlink"/>
            <w:i/>
            <w:lang w:val="fr-FR"/>
          </w:rPr>
          <w:t>Snurkeramik</w:t>
        </w:r>
      </w:hyperlink>
      <w:r w:rsidR="009A766D" w:rsidRPr="0032190F">
        <w:rPr>
          <w:lang w:val="fr-FR"/>
        </w:rPr>
        <w:t xml:space="preserve"> (BIB 1303 p. 442) ou Auvernier-Cordé (SS BIB)</w:t>
      </w:r>
      <w:r w:rsidR="00905D28" w:rsidRPr="0032190F">
        <w:rPr>
          <w:lang w:val="fr-FR"/>
        </w:rPr>
        <w:t>.</w:t>
      </w:r>
      <w:r w:rsidR="00951912" w:rsidRPr="0032190F">
        <w:rPr>
          <w:rStyle w:val="apple-style-span"/>
          <w:lang w:val="fr-FR"/>
        </w:rPr>
        <w:t>Numéro d'inventaire actuel SB 39, ancien numéro St BL. 422. Il est issu des découvertes de surface des ramassages durant les années 1879-1882, donc "hors contexte" (Cattin com. pers.)</w:t>
      </w:r>
    </w:p>
    <w:p w14:paraId="029FE72F" w14:textId="77777777" w:rsidR="009A766D" w:rsidRPr="0032190F" w:rsidRDefault="009A766D" w:rsidP="00242C0F">
      <w:pPr>
        <w:jc w:val="both"/>
        <w:rPr>
          <w:lang w:val="fr-FR"/>
        </w:rPr>
      </w:pPr>
    </w:p>
    <w:p w14:paraId="4B74B217" w14:textId="0F3B406D" w:rsidR="00642329" w:rsidRPr="0032190F" w:rsidRDefault="00AD73B3" w:rsidP="00242C0F">
      <w:pPr>
        <w:jc w:val="both"/>
        <w:rPr>
          <w:lang w:val="fr-FR"/>
        </w:rPr>
      </w:pPr>
      <w:r w:rsidRPr="0032190F">
        <w:rPr>
          <w:lang w:val="fr-FR"/>
        </w:rPr>
        <w:t>O</w:t>
      </w:r>
      <w:r w:rsidR="002D1F6E" w:rsidRPr="0032190F">
        <w:rPr>
          <w:lang w:val="fr-FR"/>
        </w:rPr>
        <w:t xml:space="preserve">n a trouvé un poignard en cuivre, qui bien que sans nervure mais seulement avec une arête centrale se rapproche très fort des types de </w:t>
      </w:r>
      <w:hyperlink r:id="rId9300" w:anchor="Cul_Remedello" w:history="1">
        <w:r w:rsidR="002D1F6E" w:rsidRPr="0032190F">
          <w:rPr>
            <w:rStyle w:val="Hyperlink"/>
            <w:lang w:val="fr-FR"/>
          </w:rPr>
          <w:t>Remedello</w:t>
        </w:r>
      </w:hyperlink>
      <w:r w:rsidR="002D1F6E" w:rsidRPr="0032190F">
        <w:rPr>
          <w:lang w:val="fr-FR"/>
        </w:rPr>
        <w:t xml:space="preserve"> (H. Müller-Karpe 1974) (BIB 252 p. 14</w:t>
      </w:r>
      <w:r w:rsidR="008413D2" w:rsidRPr="0032190F">
        <w:rPr>
          <w:lang w:val="fr-FR"/>
        </w:rPr>
        <w:t xml:space="preserve"> et BIB 92 p. 350 (BIB 74</w:t>
      </w:r>
      <w:r w:rsidR="002D1F6E" w:rsidRPr="0032190F">
        <w:rPr>
          <w:lang w:val="fr-FR"/>
        </w:rPr>
        <w:t>)</w:t>
      </w:r>
      <w:r w:rsidR="008413D2" w:rsidRPr="0032190F">
        <w:rPr>
          <w:lang w:val="fr-FR"/>
        </w:rPr>
        <w:t>)</w:t>
      </w:r>
      <w:r w:rsidR="00F0645A" w:rsidRPr="0032190F">
        <w:rPr>
          <w:lang w:val="fr-FR"/>
        </w:rPr>
        <w:t xml:space="preserve">. L’analyse </w:t>
      </w:r>
      <w:r w:rsidR="00A1757F" w:rsidRPr="0032190F">
        <w:rPr>
          <w:lang w:val="fr-FR"/>
        </w:rPr>
        <w:t xml:space="preserve">typologique </w:t>
      </w:r>
      <w:r w:rsidR="00F0645A" w:rsidRPr="0032190F">
        <w:rPr>
          <w:lang w:val="fr-FR"/>
        </w:rPr>
        <w:t xml:space="preserve">de dispertion des composantes </w:t>
      </w:r>
      <w:r w:rsidR="00A1757F" w:rsidRPr="0032190F">
        <w:rPr>
          <w:lang w:val="fr-FR"/>
        </w:rPr>
        <w:t xml:space="preserve">dimensionnelles de cette lame (L/l et L/longueur de la soie) ne permet </w:t>
      </w:r>
      <w:r w:rsidR="006E7E34" w:rsidRPr="0032190F">
        <w:rPr>
          <w:lang w:val="fr-FR"/>
        </w:rPr>
        <w:t xml:space="preserve">pourtant </w:t>
      </w:r>
      <w:r w:rsidR="00A1757F" w:rsidRPr="0032190F">
        <w:rPr>
          <w:lang w:val="fr-FR"/>
        </w:rPr>
        <w:t>pas de l’attribu</w:t>
      </w:r>
      <w:r w:rsidR="006E7E34" w:rsidRPr="0032190F">
        <w:rPr>
          <w:lang w:val="fr-FR"/>
        </w:rPr>
        <w:t>er</w:t>
      </w:r>
      <w:r w:rsidR="00A1757F" w:rsidRPr="0032190F">
        <w:rPr>
          <w:lang w:val="fr-FR"/>
        </w:rPr>
        <w:t xml:space="preserve"> aux productions caractériqtiques de Remedello (BIB 525 p. 269)</w:t>
      </w:r>
      <w:r w:rsidR="00642329" w:rsidRPr="0032190F">
        <w:rPr>
          <w:lang w:val="fr-FR"/>
        </w:rPr>
        <w:t xml:space="preserve">. </w:t>
      </w:r>
    </w:p>
    <w:p w14:paraId="56E10927" w14:textId="77777777" w:rsidR="00642329" w:rsidRPr="0032190F" w:rsidRDefault="00642329" w:rsidP="00242C0F">
      <w:pPr>
        <w:jc w:val="both"/>
        <w:rPr>
          <w:lang w:val="fr-FR"/>
        </w:rPr>
      </w:pPr>
    </w:p>
    <w:p w14:paraId="1229041F" w14:textId="77777777" w:rsidR="002D1F6E" w:rsidRPr="0032190F" w:rsidRDefault="00642329" w:rsidP="00242C0F">
      <w:pPr>
        <w:jc w:val="both"/>
        <w:rPr>
          <w:lang w:val="fr-FR"/>
        </w:rPr>
      </w:pPr>
      <w:r w:rsidRPr="0032190F">
        <w:rPr>
          <w:lang w:val="fr-FR"/>
        </w:rPr>
        <w:t>Poignard de Saint-Blaise (Neuchâtel</w:t>
      </w:r>
      <w:r w:rsidR="006E2EDA" w:rsidRPr="0032190F">
        <w:rPr>
          <w:lang w:val="fr-FR"/>
        </w:rPr>
        <w:t>,</w:t>
      </w:r>
      <w:r w:rsidRPr="0032190F">
        <w:rPr>
          <w:lang w:val="fr-FR"/>
        </w:rPr>
        <w:t xml:space="preserve"> CH) qui présente des restes incomplets de manche (publié par C. Strahm) (Vaquer com. pers.)</w:t>
      </w:r>
    </w:p>
    <w:p w14:paraId="4A8FE2C4" w14:textId="77777777" w:rsidR="00A10712" w:rsidRPr="0032190F" w:rsidRDefault="00A10712" w:rsidP="00242C0F">
      <w:pPr>
        <w:rPr>
          <w:lang w:val="fr-FR"/>
        </w:rPr>
      </w:pPr>
    </w:p>
    <w:p w14:paraId="0CFB5A50" w14:textId="410227A5" w:rsidR="000D7516" w:rsidRPr="0032190F" w:rsidRDefault="000D7516" w:rsidP="00242C0F">
      <w:pPr>
        <w:rPr>
          <w:lang w:val="fr-FR"/>
        </w:rPr>
      </w:pPr>
      <w:r w:rsidRPr="0032190F">
        <w:rPr>
          <w:lang w:val="fr-FR"/>
        </w:rPr>
        <w:t xml:space="preserve">Durant le Néolithique </w:t>
      </w:r>
      <w:r w:rsidR="005669B9" w:rsidRPr="0032190F">
        <w:rPr>
          <w:lang w:val="fr-FR"/>
        </w:rPr>
        <w:t xml:space="preserve">tardif </w:t>
      </w:r>
      <w:r w:rsidRPr="0032190F">
        <w:rPr>
          <w:lang w:val="fr-FR"/>
        </w:rPr>
        <w:t xml:space="preserve">et le </w:t>
      </w:r>
      <w:hyperlink r:id="rId9301" w:anchor="Cul_Chalco" w:history="1">
        <w:r w:rsidRPr="0032190F">
          <w:rPr>
            <w:rStyle w:val="Hyperlink"/>
            <w:lang w:val="fr-FR"/>
          </w:rPr>
          <w:t>Chalcolithique</w:t>
        </w:r>
      </w:hyperlink>
      <w:r w:rsidRPr="0032190F">
        <w:rPr>
          <w:lang w:val="fr-FR"/>
        </w:rPr>
        <w:t>, c’est - site défini comme « Neuchâtel »- un atelier de production  de pointes de flèches polies en serpentinite (BIB 304 p. 230)</w:t>
      </w:r>
    </w:p>
    <w:p w14:paraId="21C47220" w14:textId="77777777" w:rsidR="000D7516" w:rsidRPr="0032190F" w:rsidRDefault="000D7516" w:rsidP="00242C0F">
      <w:pPr>
        <w:rPr>
          <w:lang w:val="fr-FR"/>
        </w:rPr>
      </w:pPr>
    </w:p>
    <w:p w14:paraId="085AFEE9" w14:textId="26F38EF7" w:rsidR="00FF58F1" w:rsidRPr="0032190F" w:rsidRDefault="00FF58F1" w:rsidP="00242C0F">
      <w:pPr>
        <w:jc w:val="both"/>
        <w:rPr>
          <w:lang w:val="fr-FR"/>
        </w:rPr>
      </w:pPr>
      <w:r w:rsidRPr="0032190F">
        <w:rPr>
          <w:lang w:val="fr-FR"/>
        </w:rPr>
        <w:t xml:space="preserve">Dans la station littorales de Saint-Blaise/Bains-des-Dames (NE), les grandes lames du </w:t>
      </w:r>
      <w:hyperlink r:id="rId9302" w:anchor="Sit_Grand_Pressigny" w:history="1">
        <w:r w:rsidRPr="0032190F">
          <w:rPr>
            <w:rStyle w:val="Hyperlink"/>
            <w:lang w:val="fr-FR"/>
          </w:rPr>
          <w:t>Grand-Pressigny</w:t>
        </w:r>
      </w:hyperlink>
      <w:r w:rsidRPr="0032190F">
        <w:rPr>
          <w:lang w:val="fr-FR"/>
        </w:rPr>
        <w:t xml:space="preserve"> trouvées en contexte s’élèvent à 80 unités alors que 13 seulement sont dans d’autres variétés de silex (BIB 827 p. 44)</w:t>
      </w:r>
      <w:r w:rsidR="00631F8B" w:rsidRPr="0032190F">
        <w:rPr>
          <w:lang w:val="fr-FR"/>
        </w:rPr>
        <w:t>. L’Auvernier-Cordé de ce site (2640-2526 av. J.-C.) livre 72 lames de poignards dont 62 proviennent de Tourraine, sur un total de 1156 outils (BIB 827 p. 46, fig. 2)</w:t>
      </w:r>
    </w:p>
    <w:p w14:paraId="25F1D67C" w14:textId="77777777" w:rsidR="000C4C83" w:rsidRPr="0032190F" w:rsidRDefault="000C4C83" w:rsidP="00242C0F">
      <w:pPr>
        <w:jc w:val="both"/>
        <w:rPr>
          <w:lang w:val="fr-FR"/>
        </w:rPr>
      </w:pPr>
    </w:p>
    <w:p w14:paraId="49BE2278" w14:textId="77777777" w:rsidR="00DC2BD5" w:rsidRPr="0032190F" w:rsidRDefault="00DC2BD5" w:rsidP="00426FF9">
      <w:pPr>
        <w:pStyle w:val="Heading1"/>
      </w:pPr>
      <w:bookmarkStart w:id="3853" w:name="Sit_Delley_Portalban"/>
      <w:r w:rsidRPr="0032190F">
        <w:t>DELLEY-PORTALBAN (Site de)</w:t>
      </w:r>
    </w:p>
    <w:bookmarkEnd w:id="3853"/>
    <w:p w14:paraId="1E3D441E" w14:textId="77777777" w:rsidR="00DC2BD5" w:rsidRPr="0032190F" w:rsidRDefault="00DC2BD5" w:rsidP="00242C0F">
      <w:pPr>
        <w:rPr>
          <w:lang w:val="fr-FR"/>
        </w:rPr>
      </w:pPr>
    </w:p>
    <w:p w14:paraId="2F6AE34E" w14:textId="77777777" w:rsidR="000E0621" w:rsidRPr="0032190F" w:rsidRDefault="000E0621" w:rsidP="00242C0F">
      <w:pPr>
        <w:rPr>
          <w:lang w:val="fr-FR"/>
        </w:rPr>
      </w:pPr>
      <w:r w:rsidRPr="0032190F">
        <w:rPr>
          <w:lang w:val="fr-FR"/>
        </w:rPr>
        <w:t xml:space="preserve">fouillé sur </w:t>
      </w:r>
      <w:smartTag w:uri="urn:schemas-microsoft-com:office:smarttags" w:element="metricconverter">
        <w:smartTagPr>
          <w:attr w:name="ProductID" w:val="3500 m2"/>
        </w:smartTagPr>
        <w:r w:rsidRPr="0032190F">
          <w:rPr>
            <w:lang w:val="fr-FR"/>
          </w:rPr>
          <w:t>3500 m2</w:t>
        </w:r>
      </w:smartTag>
    </w:p>
    <w:p w14:paraId="329EE7DA" w14:textId="77777777" w:rsidR="00450ABD" w:rsidRPr="0032190F" w:rsidRDefault="00450ABD" w:rsidP="00242C0F">
      <w:pPr>
        <w:jc w:val="both"/>
        <w:rPr>
          <w:lang w:val="fr-FR"/>
        </w:rPr>
      </w:pPr>
    </w:p>
    <w:p w14:paraId="153158BC" w14:textId="2BCC8FD9" w:rsidR="00450ABD" w:rsidRPr="0032190F" w:rsidRDefault="00B56B73" w:rsidP="00242C0F">
      <w:pPr>
        <w:jc w:val="both"/>
        <w:rPr>
          <w:lang w:val="fr-FR"/>
        </w:rPr>
      </w:pPr>
      <w:r w:rsidRPr="0032190F">
        <w:rPr>
          <w:lang w:val="fr-FR"/>
        </w:rPr>
        <w:t>A Delley-Portalban II</w:t>
      </w:r>
      <w:r w:rsidR="003166D6" w:rsidRPr="0032190F">
        <w:rPr>
          <w:lang w:val="fr-FR"/>
        </w:rPr>
        <w:t xml:space="preserve"> (Fribourg, Suisse)</w:t>
      </w:r>
      <w:r w:rsidRPr="0032190F">
        <w:rPr>
          <w:lang w:val="fr-FR"/>
        </w:rPr>
        <w:t xml:space="preserve"> une lame en </w:t>
      </w:r>
      <w:hyperlink r:id="rId9303" w:anchor="Sit_Cuivre" w:history="1">
        <w:r w:rsidR="009A36BA" w:rsidRPr="009A36BA">
          <w:rPr>
            <w:rStyle w:val="Hyperlink"/>
            <w:lang w:val="fr-FR"/>
          </w:rPr>
          <w:t>cuivre</w:t>
        </w:r>
      </w:hyperlink>
      <w:r w:rsidR="009A36BA" w:rsidRPr="009A36BA">
        <w:rPr>
          <w:lang w:val="fr-FR"/>
        </w:rPr>
        <w:t xml:space="preserve"> </w:t>
      </w:r>
      <w:r w:rsidRPr="0032190F">
        <w:rPr>
          <w:lang w:val="fr-FR"/>
        </w:rPr>
        <w:t xml:space="preserve">à un rivet est datée de 3270-3090 av. J.-C. (BIB 827 p. 48 (BIB 524 p. 202-205)de type </w:t>
      </w:r>
      <w:hyperlink r:id="rId9304" w:anchor="Cul_Spilamberto" w:history="1">
        <w:r w:rsidRPr="0032190F">
          <w:rPr>
            <w:rStyle w:val="Hyperlink"/>
            <w:lang w:val="fr-FR"/>
          </w:rPr>
          <w:t>Spilamberto</w:t>
        </w:r>
      </w:hyperlink>
      <w:r w:rsidRPr="0032190F">
        <w:rPr>
          <w:lang w:val="fr-FR"/>
        </w:rPr>
        <w:t xml:space="preserve"> bien daté du troisième quart du 4</w:t>
      </w:r>
      <w:r w:rsidRPr="0032190F">
        <w:rPr>
          <w:vertAlign w:val="superscript"/>
          <w:lang w:val="fr-FR"/>
        </w:rPr>
        <w:t>e</w:t>
      </w:r>
      <w:r w:rsidRPr="0032190F">
        <w:rPr>
          <w:lang w:val="fr-FR"/>
        </w:rPr>
        <w:t xml:space="preserve"> millénaire en contexte </w:t>
      </w:r>
      <w:hyperlink r:id="rId9305" w:anchor="Cul_Horgen" w:history="1">
        <w:r w:rsidRPr="0032190F">
          <w:rPr>
            <w:rStyle w:val="Hyperlink"/>
            <w:lang w:val="fr-FR"/>
          </w:rPr>
          <w:t>Horgen</w:t>
        </w:r>
      </w:hyperlink>
      <w:r w:rsidRPr="0032190F">
        <w:rPr>
          <w:lang w:val="fr-FR"/>
        </w:rPr>
        <w:t xml:space="preserve"> (BIB 570 p. 159)</w:t>
      </w:r>
    </w:p>
    <w:p w14:paraId="2125E32A" w14:textId="77777777" w:rsidR="00BB643E" w:rsidRPr="0032190F" w:rsidRDefault="00BB643E" w:rsidP="00242C0F">
      <w:pPr>
        <w:jc w:val="both"/>
        <w:rPr>
          <w:lang w:val="fr-FR"/>
        </w:rPr>
      </w:pPr>
    </w:p>
    <w:p w14:paraId="458884F2" w14:textId="04488D8C" w:rsidR="00000AD0" w:rsidRPr="0032190F" w:rsidRDefault="000E0621" w:rsidP="00242C0F">
      <w:pPr>
        <w:jc w:val="both"/>
        <w:rPr>
          <w:lang w:val="fr-FR"/>
        </w:rPr>
      </w:pPr>
      <w:r w:rsidRPr="0032190F">
        <w:rPr>
          <w:lang w:val="fr-FR"/>
        </w:rPr>
        <w:t>Entre 2787 et 2451 av., d</w:t>
      </w:r>
      <w:r w:rsidR="00BB643E" w:rsidRPr="0032190F">
        <w:rPr>
          <w:lang w:val="fr-FR"/>
        </w:rPr>
        <w:t xml:space="preserve">ans </w:t>
      </w:r>
      <w:r w:rsidRPr="0032190F">
        <w:rPr>
          <w:lang w:val="fr-FR"/>
        </w:rPr>
        <w:t>s</w:t>
      </w:r>
      <w:r w:rsidR="00BB643E" w:rsidRPr="0032190F">
        <w:rPr>
          <w:lang w:val="fr-FR"/>
        </w:rPr>
        <w:t xml:space="preserve">a phase ancienne, </w:t>
      </w:r>
      <w:hyperlink r:id="rId9306" w:anchor="Cul_Luscherz" w:history="1">
        <w:r w:rsidR="00BB643E" w:rsidRPr="0032190F">
          <w:rPr>
            <w:rStyle w:val="Hyperlink"/>
            <w:lang w:val="fr-FR"/>
          </w:rPr>
          <w:t>Lüscherz</w:t>
        </w:r>
      </w:hyperlink>
      <w:r w:rsidR="00BB643E" w:rsidRPr="0032190F">
        <w:rPr>
          <w:lang w:val="fr-FR"/>
        </w:rPr>
        <w:t xml:space="preserve">, et dans </w:t>
      </w:r>
      <w:r w:rsidRPr="0032190F">
        <w:rPr>
          <w:lang w:val="fr-FR"/>
        </w:rPr>
        <w:t>s</w:t>
      </w:r>
      <w:r w:rsidR="00BB643E" w:rsidRPr="0032190F">
        <w:rPr>
          <w:lang w:val="fr-FR"/>
        </w:rPr>
        <w:t xml:space="preserve">a phase récente, </w:t>
      </w:r>
      <w:hyperlink r:id="rId9307" w:anchor="Cul_Auvernier_Corde" w:history="1">
        <w:r w:rsidR="00BB643E" w:rsidRPr="0032190F">
          <w:rPr>
            <w:rStyle w:val="Hyperlink"/>
            <w:lang w:val="fr-FR"/>
          </w:rPr>
          <w:t>Auvernier-Cordé</w:t>
        </w:r>
      </w:hyperlink>
      <w:r w:rsidR="00BB643E" w:rsidRPr="0032190F">
        <w:rPr>
          <w:lang w:val="fr-FR"/>
        </w:rPr>
        <w:t xml:space="preserve">, de nombreux poignards en silex du </w:t>
      </w:r>
      <w:hyperlink r:id="rId9308" w:anchor="Sit_Grand_Pressigny" w:history="1">
        <w:r w:rsidR="00BB643E" w:rsidRPr="0032190F">
          <w:rPr>
            <w:rStyle w:val="Hyperlink"/>
            <w:lang w:val="fr-FR"/>
          </w:rPr>
          <w:t>Grand-Pressigny</w:t>
        </w:r>
      </w:hyperlink>
      <w:r w:rsidR="00BB643E" w:rsidRPr="0032190F">
        <w:rPr>
          <w:lang w:val="fr-FR"/>
        </w:rPr>
        <w:t xml:space="preserve"> ont été découverts </w:t>
      </w:r>
      <w:r w:rsidRPr="0032190F">
        <w:rPr>
          <w:lang w:val="fr-FR"/>
        </w:rPr>
        <w:t xml:space="preserve">(respectivement 21 et 102 pièces) </w:t>
      </w:r>
      <w:r w:rsidR="00BB643E" w:rsidRPr="0032190F">
        <w:rPr>
          <w:lang w:val="fr-FR"/>
        </w:rPr>
        <w:t xml:space="preserve">(BIB 579 p. </w:t>
      </w:r>
      <w:r w:rsidRPr="0032190F">
        <w:rPr>
          <w:lang w:val="fr-FR"/>
        </w:rPr>
        <w:t xml:space="preserve">140, </w:t>
      </w:r>
      <w:r w:rsidR="00BB643E" w:rsidRPr="0032190F">
        <w:rPr>
          <w:lang w:val="fr-FR"/>
        </w:rPr>
        <w:t xml:space="preserve">142) </w:t>
      </w:r>
      <w:r w:rsidR="00000AD0" w:rsidRPr="0032190F">
        <w:rPr>
          <w:lang w:val="fr-FR"/>
        </w:rPr>
        <w:t>Présence de très grands poignards pressigniens, faiblement retouchés, abandonnés dans les maisons ou les dépotoirs des villages qui, au vue de leur fréquence, ne peuvent avoir étaient perdus fortuitement (BIB 579 p. 143)</w:t>
      </w:r>
    </w:p>
    <w:p w14:paraId="216104B8" w14:textId="77777777" w:rsidR="002A7559" w:rsidRPr="0032190F" w:rsidRDefault="002A7559" w:rsidP="00242C0F">
      <w:pPr>
        <w:jc w:val="both"/>
        <w:rPr>
          <w:lang w:val="fr-FR"/>
        </w:rPr>
      </w:pPr>
    </w:p>
    <w:p w14:paraId="21FEC14A" w14:textId="25C64FB0" w:rsidR="00FF58F1" w:rsidRPr="0032190F" w:rsidRDefault="00FF58F1" w:rsidP="00242C0F">
      <w:pPr>
        <w:jc w:val="both"/>
        <w:rPr>
          <w:lang w:val="fr-FR"/>
        </w:rPr>
      </w:pPr>
      <w:r w:rsidRPr="0032190F">
        <w:rPr>
          <w:lang w:val="fr-FR"/>
        </w:rPr>
        <w:t>A Delley-Portalban II (FR), pour 75 lames du Grand-Pressigny situées en stratigraphie, le nombre de poignards réalisés dans d’autres variétés de silex n’atteint que 26 exemplaires (BIB 827 p. 44)</w:t>
      </w:r>
      <w:r w:rsidR="00FC6299" w:rsidRPr="0032190F">
        <w:rPr>
          <w:lang w:val="fr-FR"/>
        </w:rPr>
        <w:t xml:space="preserve">. </w:t>
      </w:r>
      <w:hyperlink r:id="rId9309" w:anchor="Sit_Mont_Ventoux" w:history="1">
        <w:r w:rsidR="0077212E" w:rsidRPr="0077212E">
          <w:rPr>
            <w:rStyle w:val="Hyperlink"/>
            <w:lang w:val="fr-FR"/>
          </w:rPr>
          <w:t>blond bédoulien</w:t>
        </w:r>
      </w:hyperlink>
    </w:p>
    <w:p w14:paraId="454A016F" w14:textId="77777777" w:rsidR="00FC6299" w:rsidRPr="0032190F" w:rsidRDefault="00FC6299" w:rsidP="00242C0F">
      <w:pPr>
        <w:jc w:val="both"/>
        <w:rPr>
          <w:lang w:val="fr-FR"/>
        </w:rPr>
      </w:pPr>
    </w:p>
    <w:p w14:paraId="4325D917" w14:textId="77777777" w:rsidR="005220E8" w:rsidRPr="0032190F" w:rsidRDefault="005220E8" w:rsidP="00426FF9">
      <w:pPr>
        <w:pStyle w:val="Heading1"/>
      </w:pPr>
      <w:bookmarkStart w:id="3854" w:name="Sit_Leventine"/>
      <w:r w:rsidRPr="0032190F">
        <w:t>LEVENTINE (Vallée de la)</w:t>
      </w:r>
    </w:p>
    <w:bookmarkEnd w:id="3854"/>
    <w:p w14:paraId="1E061210" w14:textId="77777777" w:rsidR="005220E8" w:rsidRPr="0032190F" w:rsidRDefault="005220E8" w:rsidP="00242C0F">
      <w:pPr>
        <w:rPr>
          <w:lang w:val="fr-FR"/>
        </w:rPr>
      </w:pPr>
    </w:p>
    <w:p w14:paraId="69EFA6F5" w14:textId="77777777" w:rsidR="005220E8" w:rsidRPr="0032190F" w:rsidRDefault="005220E8" w:rsidP="00242C0F">
      <w:pPr>
        <w:jc w:val="both"/>
        <w:rPr>
          <w:lang w:val="fr-FR"/>
        </w:rPr>
      </w:pPr>
      <w:r w:rsidRPr="0032190F">
        <w:rPr>
          <w:lang w:val="fr-FR"/>
        </w:rPr>
        <w:t>La vallée de la Leventine (</w:t>
      </w:r>
      <w:r w:rsidR="006F1826" w:rsidRPr="0032190F">
        <w:rPr>
          <w:lang w:val="fr-FR"/>
        </w:rPr>
        <w:t>vallée alpine du</w:t>
      </w:r>
      <w:r w:rsidRPr="0032190F">
        <w:rPr>
          <w:lang w:val="fr-FR"/>
        </w:rPr>
        <w:t xml:space="preserve"> Ticino, Suisse) a fait l’</w:t>
      </w:r>
      <w:r w:rsidR="002E1CAB" w:rsidRPr="0032190F">
        <w:rPr>
          <w:lang w:val="fr-FR"/>
        </w:rPr>
        <w:t>objet d’une étude pluridiscipli</w:t>
      </w:r>
      <w:r w:rsidRPr="0032190F">
        <w:rPr>
          <w:lang w:val="fr-FR"/>
        </w:rPr>
        <w:t>naire sur différents étages écologiques : fonds de vallée, premières terraseses (800-</w:t>
      </w:r>
      <w:r w:rsidRPr="0032190F">
        <w:rPr>
          <w:lang w:val="fr-FR"/>
        </w:rPr>
        <w:lastRenderedPageBreak/>
        <w:t>1250m), moyenne montagne (1400-1700m) alpine « meadows » (1800-2300m)</w:t>
      </w:r>
      <w:r w:rsidR="004126BA" w:rsidRPr="0032190F">
        <w:rPr>
          <w:lang w:val="fr-FR"/>
        </w:rPr>
        <w:t>. L’occupation humaine y semble particulièrement soutenue durant l’âge du Bronze et du Fer (Christiane Jacquat, Philippe Della Casa 2008)</w:t>
      </w:r>
    </w:p>
    <w:p w14:paraId="29E4F938" w14:textId="77777777" w:rsidR="00F259D3" w:rsidRPr="0032190F" w:rsidRDefault="00F259D3" w:rsidP="00242C0F">
      <w:pPr>
        <w:jc w:val="both"/>
        <w:rPr>
          <w:lang w:val="fr-F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65"/>
        <w:gridCol w:w="6571"/>
      </w:tblGrid>
      <w:tr w:rsidR="00F259D3" w:rsidRPr="00452C18" w14:paraId="4AB49D31" w14:textId="77777777" w:rsidTr="00452C18">
        <w:tc>
          <w:tcPr>
            <w:tcW w:w="2465" w:type="dxa"/>
            <w:shd w:val="clear" w:color="auto" w:fill="auto"/>
          </w:tcPr>
          <w:p w14:paraId="5039A89E" w14:textId="77777777" w:rsidR="00F259D3" w:rsidRPr="00452C18" w:rsidRDefault="00F259D3" w:rsidP="00242C0F">
            <w:pPr>
              <w:jc w:val="center"/>
              <w:rPr>
                <w:b/>
              </w:rPr>
            </w:pPr>
            <w:r w:rsidRPr="00452C18">
              <w:rPr>
                <w:b/>
              </w:rPr>
              <w:t>sites</w:t>
            </w:r>
          </w:p>
        </w:tc>
        <w:tc>
          <w:tcPr>
            <w:tcW w:w="6571" w:type="dxa"/>
            <w:shd w:val="clear" w:color="auto" w:fill="auto"/>
          </w:tcPr>
          <w:p w14:paraId="4F0695FB" w14:textId="77777777" w:rsidR="00F259D3" w:rsidRPr="00452C18" w:rsidRDefault="00F259D3" w:rsidP="00242C0F">
            <w:pPr>
              <w:jc w:val="center"/>
              <w:rPr>
                <w:b/>
              </w:rPr>
            </w:pPr>
            <w:r w:rsidRPr="00452C18">
              <w:rPr>
                <w:b/>
              </w:rPr>
              <w:t>description</w:t>
            </w:r>
          </w:p>
        </w:tc>
      </w:tr>
      <w:tr w:rsidR="00F259D3" w:rsidRPr="006A329A" w14:paraId="2408E20F" w14:textId="77777777" w:rsidTr="00452C18">
        <w:tc>
          <w:tcPr>
            <w:tcW w:w="2465" w:type="dxa"/>
            <w:shd w:val="clear" w:color="auto" w:fill="auto"/>
          </w:tcPr>
          <w:p w14:paraId="0DFF46EE" w14:textId="77777777" w:rsidR="00F259D3" w:rsidRDefault="00F259D3" w:rsidP="00242C0F">
            <w:pPr>
              <w:jc w:val="both"/>
            </w:pPr>
            <w:r>
              <w:t xml:space="preserve">Airolo-Madrano </w:t>
            </w:r>
          </w:p>
          <w:p w14:paraId="1550E20B" w14:textId="77777777" w:rsidR="00F259D3" w:rsidRDefault="00F259D3" w:rsidP="00242C0F">
            <w:pPr>
              <w:jc w:val="both"/>
            </w:pPr>
            <w:r>
              <w:t>(1150m)</w:t>
            </w:r>
          </w:p>
        </w:tc>
        <w:tc>
          <w:tcPr>
            <w:tcW w:w="6571" w:type="dxa"/>
            <w:shd w:val="clear" w:color="auto" w:fill="auto"/>
          </w:tcPr>
          <w:p w14:paraId="5AFC81B5" w14:textId="61351D83" w:rsidR="00F259D3" w:rsidRPr="0032190F" w:rsidRDefault="00F259D3" w:rsidP="00242C0F">
            <w:pPr>
              <w:jc w:val="both"/>
              <w:rPr>
                <w:lang w:val="fr-FR"/>
              </w:rPr>
            </w:pPr>
            <w:r w:rsidRPr="0032190F">
              <w:rPr>
                <w:lang w:val="fr-FR"/>
              </w:rPr>
              <w:t xml:space="preserve">situé dans le fond de vallée livre les vestiges d’une occupation dattée du </w:t>
            </w:r>
            <w:hyperlink r:id="rId9310" w:anchor="Cul_Bronze_Moyen" w:history="1">
              <w:r w:rsidRPr="0032190F">
                <w:rPr>
                  <w:rStyle w:val="Hyperlink"/>
                  <w:lang w:val="fr-FR"/>
                </w:rPr>
                <w:t>Bronze moyen</w:t>
              </w:r>
            </w:hyperlink>
            <w:r w:rsidRPr="0032190F">
              <w:rPr>
                <w:lang w:val="fr-FR"/>
              </w:rPr>
              <w:t xml:space="preserve"> / final et du Fer</w:t>
            </w:r>
          </w:p>
        </w:tc>
      </w:tr>
      <w:tr w:rsidR="00F259D3" w:rsidRPr="006A329A" w14:paraId="6F03603F" w14:textId="77777777" w:rsidTr="00452C18">
        <w:tc>
          <w:tcPr>
            <w:tcW w:w="2465" w:type="dxa"/>
            <w:shd w:val="clear" w:color="auto" w:fill="auto"/>
          </w:tcPr>
          <w:p w14:paraId="03D5231C" w14:textId="77777777" w:rsidR="00F259D3" w:rsidRPr="00566234" w:rsidRDefault="00F259D3" w:rsidP="00242C0F">
            <w:pPr>
              <w:jc w:val="both"/>
              <w:rPr>
                <w:lang w:val="es-ES"/>
              </w:rPr>
            </w:pPr>
            <w:r w:rsidRPr="00566234">
              <w:rPr>
                <w:lang w:val="es-ES"/>
              </w:rPr>
              <w:t xml:space="preserve">Quinto-Alpe di Pinett </w:t>
            </w:r>
          </w:p>
          <w:p w14:paraId="22B08B7E" w14:textId="77777777" w:rsidR="00F259D3" w:rsidRPr="00566234" w:rsidRDefault="00F259D3" w:rsidP="00242C0F">
            <w:pPr>
              <w:jc w:val="both"/>
              <w:rPr>
                <w:lang w:val="es-ES"/>
              </w:rPr>
            </w:pPr>
            <w:r w:rsidRPr="00566234">
              <w:rPr>
                <w:lang w:val="es-ES"/>
              </w:rPr>
              <w:t>(</w:t>
            </w:r>
            <w:smartTag w:uri="urn:schemas-microsoft-com:office:smarttags" w:element="metricconverter">
              <w:smartTagPr>
                <w:attr w:name="ProductID" w:val="2050 m"/>
              </w:smartTagPr>
              <w:r w:rsidRPr="00566234">
                <w:rPr>
                  <w:lang w:val="es-ES"/>
                </w:rPr>
                <w:t>2050 m</w:t>
              </w:r>
            </w:smartTag>
            <w:r w:rsidRPr="00566234">
              <w:rPr>
                <w:lang w:val="es-ES"/>
              </w:rPr>
              <w:t>)</w:t>
            </w:r>
          </w:p>
        </w:tc>
        <w:tc>
          <w:tcPr>
            <w:tcW w:w="6571" w:type="dxa"/>
            <w:shd w:val="clear" w:color="auto" w:fill="auto"/>
          </w:tcPr>
          <w:p w14:paraId="69E41B97" w14:textId="77777777" w:rsidR="00F259D3" w:rsidRPr="0032190F" w:rsidRDefault="00F259D3" w:rsidP="00242C0F">
            <w:pPr>
              <w:jc w:val="both"/>
              <w:rPr>
                <w:lang w:val="fr-FR"/>
              </w:rPr>
            </w:pPr>
            <w:r w:rsidRPr="0032190F">
              <w:rPr>
                <w:lang w:val="fr-FR"/>
              </w:rPr>
              <w:t>a livré un foyer domestique daté du Bronze ancien et un second, accolé au tombant d’un promontoire rocheux daté du Bronze moyen</w:t>
            </w:r>
          </w:p>
        </w:tc>
      </w:tr>
      <w:tr w:rsidR="00F259D3" w:rsidRPr="006A329A" w14:paraId="0943E90F" w14:textId="77777777" w:rsidTr="00452C18">
        <w:tc>
          <w:tcPr>
            <w:tcW w:w="2465" w:type="dxa"/>
            <w:shd w:val="clear" w:color="auto" w:fill="auto"/>
          </w:tcPr>
          <w:p w14:paraId="6F903C68" w14:textId="77777777" w:rsidR="00F259D3" w:rsidRPr="00452C18" w:rsidRDefault="00F259D3" w:rsidP="00242C0F">
            <w:pPr>
              <w:jc w:val="both"/>
              <w:rPr>
                <w:lang w:val="en-GB"/>
              </w:rPr>
            </w:pPr>
            <w:r>
              <w:t>Alpe di Rodont</w:t>
            </w:r>
          </w:p>
        </w:tc>
        <w:tc>
          <w:tcPr>
            <w:tcW w:w="6571" w:type="dxa"/>
            <w:shd w:val="clear" w:color="auto" w:fill="auto"/>
          </w:tcPr>
          <w:p w14:paraId="0B6A54CD" w14:textId="77777777" w:rsidR="00F259D3" w:rsidRPr="0032190F" w:rsidRDefault="00F259D3" w:rsidP="00242C0F">
            <w:pPr>
              <w:jc w:val="both"/>
              <w:rPr>
                <w:lang w:val="fr-FR"/>
              </w:rPr>
            </w:pPr>
            <w:r w:rsidRPr="0032190F">
              <w:rPr>
                <w:lang w:val="fr-FR"/>
              </w:rPr>
              <w:t>livre des témoins de l’âge du Bronze</w:t>
            </w:r>
          </w:p>
        </w:tc>
      </w:tr>
    </w:tbl>
    <w:p w14:paraId="0D509ADA" w14:textId="77777777" w:rsidR="004126BA" w:rsidRPr="0032190F" w:rsidRDefault="004126BA" w:rsidP="00242C0F">
      <w:pPr>
        <w:rPr>
          <w:lang w:val="fr-FR"/>
        </w:rPr>
      </w:pPr>
      <w:r w:rsidRPr="0032190F">
        <w:rPr>
          <w:lang w:val="fr-FR"/>
        </w:rPr>
        <w:t>(Christiane Jacquat, Philippe Della Casa 2008)</w:t>
      </w:r>
    </w:p>
    <w:p w14:paraId="68514BB9" w14:textId="77777777" w:rsidR="004126BA" w:rsidRPr="0032190F" w:rsidRDefault="004126BA" w:rsidP="00242C0F">
      <w:pPr>
        <w:rPr>
          <w:lang w:val="fr-FR"/>
        </w:rPr>
      </w:pPr>
    </w:p>
    <w:p w14:paraId="11D2F0B2" w14:textId="77777777" w:rsidR="002E1CAB" w:rsidRPr="0032190F" w:rsidRDefault="004126BA" w:rsidP="00242C0F">
      <w:pPr>
        <w:rPr>
          <w:lang w:val="fr-FR"/>
        </w:rPr>
      </w:pPr>
      <w:r w:rsidRPr="0032190F">
        <w:rPr>
          <w:lang w:val="fr-FR"/>
        </w:rPr>
        <w:t>L’analyse pollinique de différents site</w:t>
      </w:r>
      <w:r w:rsidR="002E1CAB" w:rsidRPr="0032190F">
        <w:rPr>
          <w:lang w:val="fr-FR"/>
        </w:rPr>
        <w:t>s</w:t>
      </w:r>
      <w:r w:rsidRPr="0032190F">
        <w:rPr>
          <w:lang w:val="fr-FR"/>
        </w:rPr>
        <w:t xml:space="preserve"> de la vallée (Foppe, Bedrina, M</w:t>
      </w:r>
      <w:r w:rsidR="002E1CAB" w:rsidRPr="0032190F">
        <w:rPr>
          <w:lang w:val="fr-FR"/>
        </w:rPr>
        <w:t>a</w:t>
      </w:r>
      <w:r w:rsidRPr="0032190F">
        <w:rPr>
          <w:lang w:val="fr-FR"/>
        </w:rPr>
        <w:t>drano, …). Le diagramme pollinique de Bedrina (fond de vallée) montre les signes d’une anthropisation du milieu dès le Néolithique et une culture céréalière au Bronze</w:t>
      </w:r>
      <w:r w:rsidR="002E1CAB" w:rsidRPr="0032190F">
        <w:rPr>
          <w:lang w:val="fr-FR"/>
        </w:rPr>
        <w:t xml:space="preserve"> (Christiane Jacquat, Philippe Della Casa 2008)</w:t>
      </w:r>
    </w:p>
    <w:p w14:paraId="64689323" w14:textId="77777777" w:rsidR="004126BA" w:rsidRPr="0032190F" w:rsidRDefault="004126BA" w:rsidP="00242C0F">
      <w:pPr>
        <w:jc w:val="both"/>
        <w:rPr>
          <w:lang w:val="fr-FR"/>
        </w:rPr>
      </w:pPr>
      <w:r w:rsidRPr="0032190F">
        <w:rPr>
          <w:lang w:val="fr-FR"/>
        </w:rPr>
        <w:t>.</w:t>
      </w:r>
    </w:p>
    <w:p w14:paraId="1AE18194" w14:textId="5EC1DA13" w:rsidR="002B6BE1" w:rsidRPr="0032190F" w:rsidRDefault="002B6BE1" w:rsidP="00242C0F">
      <w:pPr>
        <w:jc w:val="both"/>
        <w:rPr>
          <w:lang w:val="fr-FR"/>
        </w:rPr>
      </w:pPr>
      <w:r w:rsidRPr="0032190F">
        <w:rPr>
          <w:lang w:val="fr-FR"/>
        </w:rPr>
        <w:t xml:space="preserve">Voir également </w:t>
      </w:r>
      <w:hyperlink r:id="rId9311" w:anchor="Sit_Arolle" w:history="1">
        <w:r w:rsidRPr="0032190F">
          <w:rPr>
            <w:rStyle w:val="Hyperlink"/>
            <w:lang w:val="fr-FR"/>
          </w:rPr>
          <w:t>Arolle</w:t>
        </w:r>
      </w:hyperlink>
      <w:r w:rsidRPr="0032190F">
        <w:rPr>
          <w:lang w:val="fr-FR"/>
        </w:rPr>
        <w:t xml:space="preserve"> (SS BIB)</w:t>
      </w:r>
    </w:p>
    <w:p w14:paraId="5834D8C4" w14:textId="77777777" w:rsidR="00181BF6" w:rsidRPr="0032190F" w:rsidRDefault="00181BF6" w:rsidP="00242C0F">
      <w:pPr>
        <w:rPr>
          <w:lang w:val="fr-FR"/>
        </w:rPr>
      </w:pPr>
    </w:p>
    <w:p w14:paraId="7E6CB469" w14:textId="77777777" w:rsidR="00181BF6" w:rsidRPr="0032190F" w:rsidRDefault="00181BF6" w:rsidP="00242C0F">
      <w:pPr>
        <w:rPr>
          <w:lang w:val="fr-FR"/>
        </w:rPr>
      </w:pPr>
      <w:r w:rsidRPr="0032190F">
        <w:rPr>
          <w:lang w:val="fr-FR"/>
        </w:rPr>
        <w:t>SAVOGNIN</w:t>
      </w:r>
    </w:p>
    <w:p w14:paraId="2B521EDA" w14:textId="77777777" w:rsidR="00181BF6" w:rsidRPr="0032190F" w:rsidRDefault="00181BF6" w:rsidP="00242C0F">
      <w:pPr>
        <w:rPr>
          <w:lang w:val="fr-FR"/>
        </w:rPr>
      </w:pPr>
      <w:r w:rsidRPr="0032190F">
        <w:rPr>
          <w:lang w:val="fr-FR"/>
        </w:rPr>
        <w:br/>
        <w:t>A Savognin (Grisons) l’horizon E est daté par 6 analyses dont les résultats sont très nettement tranchés entre deux ensembles :</w:t>
      </w:r>
    </w:p>
    <w:p w14:paraId="08764AAB" w14:textId="77777777" w:rsidR="00181BF6" w:rsidRPr="0032190F" w:rsidRDefault="00181BF6" w:rsidP="00242C0F">
      <w:pPr>
        <w:rPr>
          <w:lang w:val="fr-FR"/>
        </w:rPr>
      </w:pPr>
      <w:r w:rsidRPr="0032190F">
        <w:rPr>
          <w:lang w:val="fr-FR"/>
        </w:rPr>
        <w:tab/>
        <w:t>-ca. 2200-2100</w:t>
      </w:r>
    </w:p>
    <w:p w14:paraId="3D1B41D0" w14:textId="77777777" w:rsidR="00181BF6" w:rsidRPr="0032190F" w:rsidRDefault="00181BF6" w:rsidP="00242C0F">
      <w:pPr>
        <w:rPr>
          <w:lang w:val="fr-FR"/>
        </w:rPr>
      </w:pPr>
      <w:r w:rsidRPr="0032190F">
        <w:rPr>
          <w:lang w:val="fr-FR"/>
        </w:rPr>
        <w:tab/>
        <w:t>-ca. 1900-1800</w:t>
      </w:r>
    </w:p>
    <w:p w14:paraId="59B88B2C" w14:textId="77777777" w:rsidR="004E0E87" w:rsidRPr="0032190F" w:rsidRDefault="004E0E87" w:rsidP="00242C0F">
      <w:pPr>
        <w:rPr>
          <w:lang w:val="fr-FR"/>
        </w:rPr>
      </w:pPr>
      <w:r w:rsidRPr="0032190F">
        <w:rPr>
          <w:lang w:val="fr-FR"/>
        </w:rPr>
        <w:t>(BIB 26 p. 113-115)</w:t>
      </w:r>
    </w:p>
    <w:p w14:paraId="17C0032F" w14:textId="77777777" w:rsidR="004C20D1" w:rsidRPr="0032190F" w:rsidRDefault="004C20D1" w:rsidP="00242C0F">
      <w:pPr>
        <w:rPr>
          <w:lang w:val="fr-FR"/>
        </w:rPr>
      </w:pPr>
    </w:p>
    <w:p w14:paraId="3C46E0A4" w14:textId="77777777" w:rsidR="004C20D1" w:rsidRPr="0032190F" w:rsidRDefault="004C20D1" w:rsidP="00426FF9">
      <w:pPr>
        <w:pStyle w:val="Heading1"/>
      </w:pPr>
      <w:bookmarkStart w:id="3855" w:name="Sit_Nebra"/>
      <w:r w:rsidRPr="0032190F">
        <w:t>NEBRA</w:t>
      </w:r>
    </w:p>
    <w:bookmarkEnd w:id="3855"/>
    <w:p w14:paraId="0624C0C2" w14:textId="77777777" w:rsidR="004C20D1" w:rsidRPr="0032190F" w:rsidRDefault="004C20D1" w:rsidP="00242C0F">
      <w:pPr>
        <w:rPr>
          <w:lang w:val="fr-FR"/>
        </w:rPr>
      </w:pPr>
    </w:p>
    <w:p w14:paraId="4B038966" w14:textId="77777777" w:rsidR="004C1911" w:rsidRPr="00BA23B0" w:rsidRDefault="004C1911" w:rsidP="00382A85">
      <w:pPr>
        <w:autoSpaceDE w:val="0"/>
        <w:autoSpaceDN w:val="0"/>
        <w:adjustRightInd w:val="0"/>
        <w:jc w:val="both"/>
        <w:rPr>
          <w:lang w:val="fr-FR"/>
        </w:rPr>
      </w:pPr>
      <w:r w:rsidRPr="00BA23B0">
        <w:rPr>
          <w:lang w:val="fr-FR"/>
        </w:rPr>
        <w:t xml:space="preserve">Dépôt non-funéraire </w:t>
      </w:r>
      <w:r w:rsidRPr="00BA23B0">
        <w:rPr>
          <w:lang w:val="fr-FR" w:eastAsia="en-GB"/>
        </w:rPr>
        <w:t xml:space="preserve">proche du village de Nebra-sur-Unstrup, en Saxe-Anhalt(Allemagne) </w:t>
      </w:r>
      <w:r w:rsidRPr="00BA23B0">
        <w:rPr>
          <w:lang w:val="fr-FR"/>
        </w:rPr>
        <w:t>(BIB 1693)</w:t>
      </w:r>
    </w:p>
    <w:p w14:paraId="61BAED5D" w14:textId="77777777" w:rsidR="004C1911" w:rsidRPr="0032190F" w:rsidRDefault="004C1911" w:rsidP="00382A85">
      <w:pPr>
        <w:jc w:val="both"/>
        <w:rPr>
          <w:lang w:val="fr-FR"/>
        </w:rPr>
      </w:pPr>
    </w:p>
    <w:p w14:paraId="5B30E46C" w14:textId="77777777" w:rsidR="004C20D1" w:rsidRPr="0032190F" w:rsidRDefault="004C20D1" w:rsidP="00382A85">
      <w:pPr>
        <w:jc w:val="both"/>
        <w:rPr>
          <w:lang w:val="fr-FR"/>
        </w:rPr>
      </w:pPr>
      <w:r w:rsidRPr="0032190F">
        <w:rPr>
          <w:lang w:val="fr-FR"/>
        </w:rPr>
        <w:t xml:space="preserve">Le disque de Nebra, au sein d’un dépôt associé avec des épées coulées dans des moules monovalves (et de fait n’ayant qu’une seule face) montre l’importance du caractère représentatif. Ce dépôt a été découvert dans un site central </w:t>
      </w:r>
      <w:r w:rsidR="009A36BA">
        <w:rPr>
          <w:lang w:val="fr-FR"/>
        </w:rPr>
        <w:t xml:space="preserve">(central place) </w:t>
      </w:r>
      <w:r w:rsidRPr="0032190F">
        <w:rPr>
          <w:lang w:val="fr-FR"/>
        </w:rPr>
        <w:t>qui domine un territoire bien délimité, qu’il serait justifié de considérer comme celui d’un chef.</w:t>
      </w:r>
    </w:p>
    <w:p w14:paraId="7DB7E2B1" w14:textId="77777777" w:rsidR="004C20D1" w:rsidRPr="0032190F" w:rsidRDefault="004C20D1" w:rsidP="00382A85">
      <w:pPr>
        <w:jc w:val="both"/>
        <w:rPr>
          <w:lang w:val="fr-FR"/>
        </w:rPr>
      </w:pPr>
      <w:r w:rsidRPr="0032190F">
        <w:rPr>
          <w:lang w:val="fr-FR"/>
        </w:rPr>
        <w:t>Le disque de Nebra montre un modèle de représentation dualiste (Soleil/Lune) que l’on retrouve dans certains aspects de la culture de la céramique cordée et du Campaniforme.</w:t>
      </w:r>
      <w:r w:rsidR="008264D5" w:rsidRPr="0032190F">
        <w:rPr>
          <w:lang w:val="fr-FR"/>
        </w:rPr>
        <w:t>(BIB ?)</w:t>
      </w:r>
    </w:p>
    <w:p w14:paraId="128089E1" w14:textId="77777777" w:rsidR="00FA601D" w:rsidRPr="0032190F" w:rsidRDefault="00FA601D" w:rsidP="00242C0F">
      <w:pPr>
        <w:jc w:val="both"/>
        <w:rPr>
          <w:lang w:val="fr-FR"/>
        </w:rPr>
      </w:pPr>
    </w:p>
    <w:p w14:paraId="68362DAA" w14:textId="598E4060" w:rsidR="00FA601D" w:rsidRPr="006C13E3" w:rsidRDefault="004C1911" w:rsidP="00242C0F">
      <w:pPr>
        <w:autoSpaceDE w:val="0"/>
        <w:autoSpaceDN w:val="0"/>
        <w:adjustRightInd w:val="0"/>
        <w:rPr>
          <w:lang w:val="fr-FR"/>
        </w:rPr>
      </w:pPr>
      <w:r w:rsidRPr="006C13E3">
        <w:rPr>
          <w:lang w:val="fr-FR"/>
        </w:rPr>
        <w:t xml:space="preserve">Daté de 1600 aec, </w:t>
      </w:r>
      <w:r w:rsidRPr="006C13E3">
        <w:rPr>
          <w:lang w:val="fr-FR" w:eastAsia="en-GB"/>
        </w:rPr>
        <w:t>à la transition entre le Bronze A (</w:t>
      </w:r>
      <w:hyperlink r:id="rId9312" w:anchor="Cul_Bronze_Ancien" w:history="1">
        <w:r w:rsidRPr="006C13E3">
          <w:rPr>
            <w:rStyle w:val="Hyperlink"/>
            <w:lang w:val="fr-FR" w:eastAsia="en-GB"/>
          </w:rPr>
          <w:t>B</w:t>
        </w:r>
        <w:r w:rsidR="009A36BA">
          <w:rPr>
            <w:rStyle w:val="Hyperlink"/>
            <w:lang w:val="fr-FR" w:eastAsia="en-GB"/>
          </w:rPr>
          <w:t>A</w:t>
        </w:r>
      </w:hyperlink>
      <w:r w:rsidRPr="006C13E3">
        <w:rPr>
          <w:lang w:val="fr-FR" w:eastAsia="en-GB"/>
        </w:rPr>
        <w:t xml:space="preserve">) et le Bronze B1 (début du </w:t>
      </w:r>
      <w:hyperlink r:id="rId9313" w:anchor="Cul_Bronze_Moyen" w:history="1">
        <w:r w:rsidRPr="006C13E3">
          <w:rPr>
            <w:rStyle w:val="Hyperlink"/>
            <w:lang w:val="fr-FR" w:eastAsia="en-GB"/>
          </w:rPr>
          <w:t>B</w:t>
        </w:r>
        <w:r w:rsidR="009A36BA">
          <w:rPr>
            <w:rStyle w:val="Hyperlink"/>
            <w:lang w:val="fr-FR" w:eastAsia="en-GB"/>
          </w:rPr>
          <w:t>M</w:t>
        </w:r>
      </w:hyperlink>
      <w:r w:rsidRPr="006C13E3">
        <w:rPr>
          <w:lang w:val="fr-FR" w:eastAsia="en-GB"/>
        </w:rPr>
        <w:t>)</w:t>
      </w:r>
      <w:r w:rsidRPr="006C13E3">
        <w:rPr>
          <w:lang w:val="fr-FR"/>
        </w:rPr>
        <w:t xml:space="preserve"> (BIB 1693) </w:t>
      </w:r>
      <w:r w:rsidR="00FA601D" w:rsidRPr="006C13E3">
        <w:rPr>
          <w:lang w:val="fr-FR"/>
        </w:rPr>
        <w:t xml:space="preserve">Motif crescentiforme ; </w:t>
      </w:r>
      <w:r w:rsidR="00DB7A7C" w:rsidRPr="006C13E3">
        <w:rPr>
          <w:lang w:val="fr-FR"/>
        </w:rPr>
        <w:t xml:space="preserve">rosace </w:t>
      </w:r>
      <w:r w:rsidR="00FA601D" w:rsidRPr="006C13E3">
        <w:rPr>
          <w:lang w:val="fr-FR"/>
        </w:rPr>
        <w:t>de 7 pastilles d’or (BIB 1693)</w:t>
      </w:r>
      <w:r w:rsidR="00EB348E" w:rsidRPr="006C13E3">
        <w:rPr>
          <w:lang w:val="fr-FR"/>
        </w:rPr>
        <w:t xml:space="preserve"> Daté de 1600 ; rosace = Pléiades (BIB 2091)</w:t>
      </w:r>
    </w:p>
    <w:p w14:paraId="0182C40E" w14:textId="116FF865" w:rsidR="008264D5" w:rsidRPr="0032190F" w:rsidRDefault="008264D5" w:rsidP="009A36BA">
      <w:pPr>
        <w:autoSpaceDE w:val="0"/>
        <w:autoSpaceDN w:val="0"/>
        <w:adjustRightInd w:val="0"/>
        <w:jc w:val="both"/>
        <w:rPr>
          <w:lang w:val="fr-FR"/>
        </w:rPr>
      </w:pPr>
      <w:r w:rsidRPr="0032190F">
        <w:rPr>
          <w:lang w:val="fr-FR"/>
        </w:rPr>
        <w:t>Représentation des Pléiades. Ces dernières disparaissent à l'époque ou commencent les semailles. L'</w:t>
      </w:r>
      <w:r w:rsidR="00934A22">
        <w:rPr>
          <w:lang w:val="fr-FR"/>
        </w:rPr>
        <w:t xml:space="preserve"> </w:t>
      </w:r>
      <w:hyperlink r:id="rId9314" w:anchor="Sit_Etain" w:history="1">
        <w:r w:rsidRPr="009A36BA">
          <w:rPr>
            <w:rStyle w:val="Hyperlink"/>
            <w:lang w:val="fr-FR"/>
          </w:rPr>
          <w:t>étain</w:t>
        </w:r>
      </w:hyperlink>
      <w:r w:rsidRPr="0032190F">
        <w:rPr>
          <w:lang w:val="fr-FR"/>
        </w:rPr>
        <w:t xml:space="preserve"> q</w:t>
      </w:r>
      <w:r w:rsidR="006C13E3">
        <w:rPr>
          <w:lang w:val="fr-FR"/>
        </w:rPr>
        <w:t xml:space="preserve">ui compose le bronze, </w:t>
      </w:r>
      <w:r w:rsidR="00934A22">
        <w:rPr>
          <w:lang w:val="fr-FR"/>
        </w:rPr>
        <w:t xml:space="preserve">[et] </w:t>
      </w:r>
      <w:r w:rsidR="006C13E3">
        <w:rPr>
          <w:lang w:val="fr-FR"/>
        </w:rPr>
        <w:t>l'or, ven</w:t>
      </w:r>
      <w:r w:rsidRPr="0032190F">
        <w:rPr>
          <w:lang w:val="fr-FR"/>
        </w:rPr>
        <w:t xml:space="preserve">aient des </w:t>
      </w:r>
      <w:hyperlink r:id="rId9315" w:anchor="Sit_Cornouailles" w:history="1">
        <w:r w:rsidRPr="006C13E3">
          <w:rPr>
            <w:rStyle w:val="Hyperlink"/>
            <w:lang w:val="fr-FR"/>
          </w:rPr>
          <w:t>Cornouailles</w:t>
        </w:r>
      </w:hyperlink>
      <w:r w:rsidRPr="0032190F">
        <w:rPr>
          <w:lang w:val="fr-FR"/>
        </w:rPr>
        <w:t xml:space="preserve">, le </w:t>
      </w:r>
      <w:hyperlink r:id="rId9316" w:anchor="Sit_Cuivre" w:history="1">
        <w:r w:rsidR="009A36BA" w:rsidRPr="009A36BA">
          <w:rPr>
            <w:rStyle w:val="Hyperlink"/>
            <w:lang w:val="fr-FR"/>
          </w:rPr>
          <w:t>cuivre</w:t>
        </w:r>
      </w:hyperlink>
      <w:r w:rsidR="009A36BA" w:rsidRPr="009A36BA">
        <w:rPr>
          <w:lang w:val="fr-FR"/>
        </w:rPr>
        <w:t xml:space="preserve"> </w:t>
      </w:r>
      <w:r w:rsidRPr="0032190F">
        <w:rPr>
          <w:lang w:val="fr-FR"/>
        </w:rPr>
        <w:t>venait des Alpes (BIB Arte, Le Pompéi britannique de l'âge du bronze, 2017)</w:t>
      </w:r>
    </w:p>
    <w:p w14:paraId="10A7F2C7" w14:textId="77777777" w:rsidR="003A44B8" w:rsidRPr="0032190F" w:rsidRDefault="003A44B8" w:rsidP="00242C0F">
      <w:pPr>
        <w:autoSpaceDE w:val="0"/>
        <w:autoSpaceDN w:val="0"/>
        <w:adjustRightInd w:val="0"/>
        <w:rPr>
          <w:lang w:val="fr-FR"/>
        </w:rPr>
      </w:pPr>
    </w:p>
    <w:p w14:paraId="16197DC9" w14:textId="5A601859" w:rsidR="003A44B8" w:rsidRPr="0032190F" w:rsidRDefault="003A44B8" w:rsidP="00242C0F">
      <w:pPr>
        <w:autoSpaceDE w:val="0"/>
        <w:autoSpaceDN w:val="0"/>
        <w:adjustRightInd w:val="0"/>
        <w:rPr>
          <w:lang w:val="fr-FR"/>
        </w:rPr>
      </w:pPr>
      <w:r w:rsidRPr="0032190F">
        <w:rPr>
          <w:lang w:val="fr-FR"/>
        </w:rPr>
        <w:t xml:space="preserve">v. </w:t>
      </w:r>
      <w:hyperlink r:id="rId9317" w:anchor="Sit_Trundholm" w:history="1">
        <w:r w:rsidRPr="0032190F">
          <w:rPr>
            <w:rStyle w:val="Hyperlink"/>
            <w:lang w:val="fr-FR"/>
          </w:rPr>
          <w:t>Trundhlom</w:t>
        </w:r>
      </w:hyperlink>
    </w:p>
    <w:p w14:paraId="6AFB3D8E" w14:textId="77777777" w:rsidR="004C20D1" w:rsidRPr="0032190F" w:rsidRDefault="004C20D1" w:rsidP="00242C0F">
      <w:pPr>
        <w:rPr>
          <w:lang w:val="fr-FR"/>
        </w:rPr>
      </w:pPr>
    </w:p>
    <w:p w14:paraId="43755541" w14:textId="77777777" w:rsidR="00A10712" w:rsidRPr="0032190F" w:rsidRDefault="00A10712" w:rsidP="00426FF9">
      <w:pPr>
        <w:pStyle w:val="Heading1"/>
      </w:pPr>
      <w:bookmarkStart w:id="3856" w:name="Sit_Wartau"/>
      <w:r w:rsidRPr="0032190F">
        <w:lastRenderedPageBreak/>
        <w:t>WARTAU (Site de)</w:t>
      </w:r>
    </w:p>
    <w:bookmarkEnd w:id="3856"/>
    <w:p w14:paraId="075466A0" w14:textId="77777777" w:rsidR="002D1F6E" w:rsidRPr="0032190F" w:rsidRDefault="002D1F6E" w:rsidP="00242C0F">
      <w:pPr>
        <w:rPr>
          <w:lang w:val="fr-FR"/>
        </w:rPr>
      </w:pPr>
    </w:p>
    <w:p w14:paraId="4BF1AA97" w14:textId="35588216" w:rsidR="00A10712" w:rsidRPr="0032190F" w:rsidRDefault="0074518F" w:rsidP="00242C0F">
      <w:pPr>
        <w:rPr>
          <w:lang w:val="fr-FR"/>
        </w:rPr>
      </w:pPr>
      <w:r w:rsidRPr="0032190F">
        <w:rPr>
          <w:lang w:val="fr-FR"/>
        </w:rPr>
        <w:t xml:space="preserve">Le site de Wartau (Oschenberg, CH) </w:t>
      </w:r>
      <w:r w:rsidR="00A10712" w:rsidRPr="0032190F">
        <w:rPr>
          <w:lang w:val="fr-FR"/>
        </w:rPr>
        <w:t xml:space="preserve">dans la région suisse de de la vallée du Rhin, situé sur la voie de passage du centre alpin, témoigne d’une occupation </w:t>
      </w:r>
      <w:hyperlink r:id="rId9318" w:anchor="Cul_Horgen" w:history="1">
        <w:r w:rsidR="00A10712" w:rsidRPr="0032190F">
          <w:rPr>
            <w:rStyle w:val="Hyperlink"/>
            <w:lang w:val="fr-FR"/>
          </w:rPr>
          <w:t>Horgen</w:t>
        </w:r>
      </w:hyperlink>
      <w:r w:rsidR="00A10712" w:rsidRPr="0032190F">
        <w:rPr>
          <w:lang w:val="fr-FR"/>
        </w:rPr>
        <w:t xml:space="preserve"> (3300-3000 BC) spécialisée dans la production de silex et la serpentine et des bois de cerf. Il a livré pour l’ </w:t>
      </w:r>
      <w:hyperlink r:id="rId9319" w:anchor="Cul_Chalco" w:history="1">
        <w:r w:rsidR="00A10712" w:rsidRPr="0032190F">
          <w:rPr>
            <w:rStyle w:val="Hyperlink"/>
            <w:lang w:val="fr-FR"/>
          </w:rPr>
          <w:t>âge du Cuivre</w:t>
        </w:r>
      </w:hyperlink>
      <w:r w:rsidR="00A10712" w:rsidRPr="0032190F">
        <w:rPr>
          <w:lang w:val="fr-FR"/>
        </w:rPr>
        <w:t xml:space="preserve"> un fragment de silex provenant du </w:t>
      </w:r>
      <w:hyperlink r:id="rId9320" w:anchor="Sit_Monti_Lessini" w:history="1">
        <w:r w:rsidR="00A10712" w:rsidRPr="0032190F">
          <w:rPr>
            <w:rStyle w:val="Hyperlink"/>
            <w:lang w:val="fr-FR"/>
          </w:rPr>
          <w:t>Monti Lessini</w:t>
        </w:r>
      </w:hyperlink>
      <w:r w:rsidR="00A10712" w:rsidRPr="0032190F">
        <w:rPr>
          <w:lang w:val="fr-FR"/>
        </w:rPr>
        <w:t xml:space="preserve"> et témoigne des échanges alpins (BIB 304 p. 225 et )</w:t>
      </w:r>
      <w:r w:rsidRPr="0032190F">
        <w:rPr>
          <w:lang w:val="fr-FR"/>
        </w:rPr>
        <w:t>.</w:t>
      </w:r>
      <w:r w:rsidRPr="0032190F">
        <w:rPr>
          <w:lang w:val="fr-FR"/>
        </w:rPr>
        <w:br/>
      </w:r>
    </w:p>
    <w:p w14:paraId="112A51FA" w14:textId="77777777" w:rsidR="0074518F" w:rsidRPr="0032190F" w:rsidRDefault="0074518F" w:rsidP="00242C0F">
      <w:pPr>
        <w:rPr>
          <w:lang w:val="fr-FR"/>
        </w:rPr>
      </w:pPr>
      <w:r w:rsidRPr="0032190F">
        <w:rPr>
          <w:lang w:val="fr-FR"/>
        </w:rPr>
        <w:t>Par ailleurs la production de « flat cylindrical limestone beads » a été mise en évidence en même temps que l’ensemble de la châine opréartoire dans cet atelier. Les deux « winged beads » renvoit à un type connu en France pour le premier âge du Cuivre (BIB 340). Type aussi connu dans les lacs du Jura français, à l’ouest et à l’est du Plateau suisse où il montre des variations de forme et de taille (BIB 341)</w:t>
      </w:r>
    </w:p>
    <w:p w14:paraId="1F97A59C" w14:textId="77777777" w:rsidR="008C418D" w:rsidRPr="0032190F" w:rsidRDefault="008C418D" w:rsidP="00242C0F">
      <w:pPr>
        <w:rPr>
          <w:lang w:val="fr-FR"/>
        </w:rPr>
      </w:pPr>
    </w:p>
    <w:p w14:paraId="17B91795" w14:textId="77777777" w:rsidR="008C418D" w:rsidRPr="0032190F" w:rsidRDefault="008C418D" w:rsidP="00426FF9">
      <w:pPr>
        <w:pStyle w:val="Heading1"/>
      </w:pPr>
      <w:r w:rsidRPr="0032190F">
        <w:t>ILLZACH</w:t>
      </w:r>
    </w:p>
    <w:p w14:paraId="32CA74AA" w14:textId="77777777" w:rsidR="008C418D" w:rsidRPr="0032190F" w:rsidRDefault="008C418D" w:rsidP="00242C0F">
      <w:pPr>
        <w:rPr>
          <w:lang w:val="fr-FR"/>
        </w:rPr>
      </w:pPr>
    </w:p>
    <w:p w14:paraId="1BEA66D1" w14:textId="77777777" w:rsidR="008C418D" w:rsidRPr="0032190F" w:rsidRDefault="008C418D" w:rsidP="00242C0F">
      <w:pPr>
        <w:rPr>
          <w:lang w:val="fr-FR"/>
        </w:rPr>
      </w:pPr>
      <w:r w:rsidRPr="0032190F">
        <w:rPr>
          <w:lang w:val="fr-FR"/>
        </w:rPr>
        <w:t>Le site de Illzach (Haut-Rhin) a livré, entres autres céramiques Campaniforme les types Besse 5 (cordon triangulaire) et Besse 8 (BIB 1175 planche 20)</w:t>
      </w:r>
    </w:p>
    <w:p w14:paraId="0A77173A" w14:textId="77777777" w:rsidR="00A10712" w:rsidRPr="0032190F" w:rsidRDefault="00A10712" w:rsidP="00242C0F">
      <w:pPr>
        <w:rPr>
          <w:lang w:val="fr-FR"/>
        </w:rPr>
      </w:pPr>
    </w:p>
    <w:p w14:paraId="15C2C17F" w14:textId="77777777" w:rsidR="00A915F2" w:rsidRPr="0032190F" w:rsidRDefault="00A915F2" w:rsidP="00426FF9">
      <w:pPr>
        <w:pStyle w:val="Heading1"/>
      </w:pPr>
      <w:bookmarkStart w:id="3857" w:name="Sit_Opfikon"/>
      <w:r w:rsidRPr="0032190F">
        <w:t>OPFIKON (Site d’)</w:t>
      </w:r>
    </w:p>
    <w:bookmarkEnd w:id="3857"/>
    <w:p w14:paraId="6B85EC2B" w14:textId="77777777" w:rsidR="00A915F2" w:rsidRPr="0032190F" w:rsidRDefault="00A915F2" w:rsidP="00242C0F">
      <w:pPr>
        <w:rPr>
          <w:lang w:val="fr-FR"/>
        </w:rPr>
      </w:pPr>
    </w:p>
    <w:p w14:paraId="0BC20EF5" w14:textId="1A8F3956" w:rsidR="00A915F2" w:rsidRPr="0032190F" w:rsidRDefault="00A915F2" w:rsidP="00242C0F">
      <w:pPr>
        <w:jc w:val="both"/>
        <w:rPr>
          <w:lang w:val="fr-FR"/>
        </w:rPr>
      </w:pPr>
      <w:r w:rsidRPr="0032190F">
        <w:rPr>
          <w:lang w:val="fr-FR"/>
        </w:rPr>
        <w:t>La double sépulture du site d’Opfikon, près de Zürich</w:t>
      </w:r>
      <w:r w:rsidR="00880FBD" w:rsidRPr="0032190F">
        <w:rPr>
          <w:lang w:val="fr-FR"/>
        </w:rPr>
        <w:t xml:space="preserve"> (Suisse)</w:t>
      </w:r>
      <w:r w:rsidRPr="0032190F">
        <w:rPr>
          <w:lang w:val="fr-FR"/>
        </w:rPr>
        <w:t xml:space="preserve">, attribué à l’âge du Cuivre « rémedellien », contenait plusieurs pointes de flèches bifaciales en silex et une lame de poignard </w:t>
      </w:r>
      <w:r w:rsidR="00E04DE2" w:rsidRPr="0032190F">
        <w:rPr>
          <w:lang w:val="fr-FR"/>
        </w:rPr>
        <w:t>foliacé</w:t>
      </w:r>
      <w:r w:rsidRPr="0032190F">
        <w:rPr>
          <w:lang w:val="fr-FR"/>
        </w:rPr>
        <w:t xml:space="preserve"> d’origine sud-alpine </w:t>
      </w:r>
      <w:r w:rsidR="00E04DE2" w:rsidRPr="0032190F">
        <w:rPr>
          <w:lang w:val="fr-FR"/>
        </w:rPr>
        <w:t>[</w:t>
      </w:r>
      <w:hyperlink r:id="rId9321" w:anchor="Sit_Monti_Lessini" w:history="1">
        <w:r w:rsidR="00E04DE2" w:rsidRPr="0032190F">
          <w:rPr>
            <w:rStyle w:val="Hyperlink"/>
            <w:lang w:val="fr-FR"/>
          </w:rPr>
          <w:t>Monti Lessini </w:t>
        </w:r>
      </w:hyperlink>
      <w:r w:rsidR="00E04DE2" w:rsidRPr="0032190F">
        <w:rPr>
          <w:lang w:val="fr-FR"/>
        </w:rPr>
        <w:t xml:space="preserve">?] </w:t>
      </w:r>
      <w:r w:rsidRPr="0032190F">
        <w:rPr>
          <w:lang w:val="fr-FR"/>
        </w:rPr>
        <w:t xml:space="preserve">traduit la mobilité des techniques et des idées à la fin du Néolithique (BIB 304 p. 231 et </w:t>
      </w:r>
      <w:r w:rsidR="00A12655" w:rsidRPr="0032190F">
        <w:rPr>
          <w:lang w:val="fr-FR"/>
        </w:rPr>
        <w:t>343)</w:t>
      </w:r>
    </w:p>
    <w:p w14:paraId="2EC47EAF" w14:textId="77777777" w:rsidR="00A915F2" w:rsidRPr="0032190F" w:rsidRDefault="00A915F2" w:rsidP="00242C0F">
      <w:pPr>
        <w:rPr>
          <w:lang w:val="fr-FR"/>
        </w:rPr>
      </w:pPr>
    </w:p>
    <w:p w14:paraId="433CC376" w14:textId="77777777" w:rsidR="00EA66E8" w:rsidRPr="0032190F" w:rsidRDefault="00EA66E8" w:rsidP="00426FF9">
      <w:pPr>
        <w:pStyle w:val="Heading1"/>
      </w:pPr>
      <w:bookmarkStart w:id="3858" w:name="Sit_Alp_Hermetji"/>
      <w:r w:rsidRPr="0032190F">
        <w:t>ALP HERMETJI (Halte d’)</w:t>
      </w:r>
    </w:p>
    <w:bookmarkEnd w:id="3858"/>
    <w:p w14:paraId="0D234F13" w14:textId="77777777" w:rsidR="00EA66E8" w:rsidRPr="0032190F" w:rsidRDefault="00EA66E8" w:rsidP="00242C0F">
      <w:pPr>
        <w:rPr>
          <w:lang w:val="fr-FR"/>
        </w:rPr>
      </w:pPr>
    </w:p>
    <w:p w14:paraId="1E9D5123" w14:textId="77777777" w:rsidR="000E0F2D" w:rsidRPr="0032190F" w:rsidRDefault="000E0F2D" w:rsidP="00242C0F">
      <w:pPr>
        <w:jc w:val="both"/>
        <w:rPr>
          <w:lang w:val="fr-FR"/>
        </w:rPr>
      </w:pPr>
      <w:r w:rsidRPr="0032190F">
        <w:rPr>
          <w:lang w:val="fr-FR"/>
        </w:rPr>
        <w:t>Dans les Alpes valaisiennes</w:t>
      </w:r>
      <w:r w:rsidR="009C5B5A" w:rsidRPr="0032190F">
        <w:rPr>
          <w:lang w:val="fr-FR"/>
        </w:rPr>
        <w:t xml:space="preserve"> (Suisse)</w:t>
      </w:r>
      <w:r w:rsidRPr="0032190F">
        <w:rPr>
          <w:lang w:val="fr-FR"/>
        </w:rPr>
        <w:t xml:space="preserve">, </w:t>
      </w:r>
      <w:r w:rsidR="008A25CE" w:rsidRPr="0032190F">
        <w:rPr>
          <w:lang w:val="fr-FR"/>
        </w:rPr>
        <w:t xml:space="preserve">la halte d’Alp Hermetji, </w:t>
      </w:r>
      <w:r w:rsidRPr="0032190F">
        <w:rPr>
          <w:lang w:val="fr-FR"/>
        </w:rPr>
        <w:t xml:space="preserve">près de Zermatt, un campement d’altitude sous abri, a été découvert à 2600m, près du col de Théodule. Les aires decombustion fouillées et datées par le </w:t>
      </w:r>
      <w:smartTag w:uri="urn:schemas-microsoft-com:office:smarttags" w:element="metricconverter">
        <w:smartTagPr>
          <w:attr w:name="ProductID" w:val="14C"/>
        </w:smartTagPr>
        <w:r w:rsidRPr="0032190F">
          <w:rPr>
            <w:lang w:val="fr-FR"/>
          </w:rPr>
          <w:t>14C</w:t>
        </w:r>
      </w:smartTag>
      <w:r w:rsidRPr="0032190F">
        <w:rPr>
          <w:lang w:val="fr-FR"/>
        </w:rPr>
        <w:t xml:space="preserve"> témoignet de la fréquentation de l’abri à partir du Mésolithique  (il y a 9000 ans) pendant tout le Néolithique et à l’âge du Bronze (BIB 612 p. 244(BIB 613 et 614)</w:t>
      </w:r>
    </w:p>
    <w:p w14:paraId="143E7F43" w14:textId="77777777" w:rsidR="000E0F2D" w:rsidRPr="0032190F" w:rsidRDefault="000E0F2D" w:rsidP="00242C0F">
      <w:pPr>
        <w:jc w:val="both"/>
        <w:rPr>
          <w:lang w:val="fr-FR"/>
        </w:rPr>
      </w:pPr>
    </w:p>
    <w:p w14:paraId="3CA4F51F" w14:textId="77777777" w:rsidR="00EA66E8" w:rsidRPr="0032190F" w:rsidRDefault="00EA66E8" w:rsidP="00242C0F">
      <w:pPr>
        <w:jc w:val="both"/>
        <w:rPr>
          <w:lang w:val="fr-FR"/>
        </w:rPr>
      </w:pPr>
      <w:r w:rsidRPr="0032190F">
        <w:rPr>
          <w:lang w:val="fr-FR"/>
        </w:rPr>
        <w:t>Au-dessu du Schwarzsee, au pied du Cervin,</w:t>
      </w:r>
      <w:r w:rsidR="00CF46C0" w:rsidRPr="0032190F">
        <w:rPr>
          <w:lang w:val="fr-FR"/>
        </w:rPr>
        <w:t xml:space="preserve"> dans les Alpes suisses</w:t>
      </w:r>
      <w:r w:rsidRPr="0032190F">
        <w:rPr>
          <w:lang w:val="fr-FR"/>
        </w:rPr>
        <w:t xml:space="preserve"> ce campement est situé sur un replat au pied d’une paroi rocheuses à environ </w:t>
      </w:r>
      <w:smartTag w:uri="urn:schemas-microsoft-com:office:smarttags" w:element="metricconverter">
        <w:smartTagPr>
          <w:attr w:name="ProductID" w:val="2600 m"/>
        </w:smartTagPr>
        <w:r w:rsidRPr="0032190F">
          <w:rPr>
            <w:lang w:val="fr-FR"/>
          </w:rPr>
          <w:t>2600 m</w:t>
        </w:r>
      </w:smartTag>
      <w:r w:rsidR="00207C42" w:rsidRPr="0032190F">
        <w:rPr>
          <w:lang w:val="fr-FR"/>
        </w:rPr>
        <w:t>. O</w:t>
      </w:r>
      <w:r w:rsidRPr="0032190F">
        <w:rPr>
          <w:lang w:val="fr-FR"/>
        </w:rPr>
        <w:t xml:space="preserve">ccupé au Néolithique final (ca 3000 aec), a une époque où la limite supérieure de la forêt était proche (seul quelques maigres arolles isolés sont visibles), plusieurs occupations de courte durée ont été enegistrées. Les raisons possibles d’occupation peuvent être l’estivage du troupeau, une halte de chasse, la collecte de matières premières (roches vertes et cristaux de roches), un relais dans un parcours interalpin </w:t>
      </w:r>
      <w:r w:rsidR="00FE40DE" w:rsidRPr="0032190F">
        <w:rPr>
          <w:lang w:val="fr-FR"/>
        </w:rPr>
        <w:t>vers l’Italie via le col de Théodule (</w:t>
      </w:r>
      <w:smartTag w:uri="urn:schemas-microsoft-com:office:smarttags" w:element="metricconverter">
        <w:smartTagPr>
          <w:attr w:name="ProductID" w:val="3301 m"/>
        </w:smartTagPr>
        <w:r w:rsidR="00FE40DE" w:rsidRPr="0032190F">
          <w:rPr>
            <w:lang w:val="fr-FR"/>
          </w:rPr>
          <w:t>3301 m</w:t>
        </w:r>
      </w:smartTag>
      <w:r w:rsidR="00FE40DE" w:rsidRPr="0032190F">
        <w:rPr>
          <w:lang w:val="fr-FR"/>
        </w:rPr>
        <w:t>) ou bien le val d’Herens via le col du même nom (BIB 358 p. 138-142)</w:t>
      </w:r>
    </w:p>
    <w:p w14:paraId="1F5C808D" w14:textId="77777777" w:rsidR="00F16234" w:rsidRPr="0032190F" w:rsidRDefault="00F16234" w:rsidP="00242C0F">
      <w:pPr>
        <w:jc w:val="both"/>
        <w:rPr>
          <w:lang w:val="fr-FR"/>
        </w:rPr>
      </w:pPr>
    </w:p>
    <w:p w14:paraId="3ABC7658" w14:textId="77777777" w:rsidR="00F16234" w:rsidRPr="0032190F" w:rsidRDefault="00F16234" w:rsidP="00426FF9">
      <w:pPr>
        <w:pStyle w:val="Heading1"/>
      </w:pPr>
      <w:r w:rsidRPr="0032190F">
        <w:t>THEODULE (Col)</w:t>
      </w:r>
    </w:p>
    <w:p w14:paraId="6B14CEA1" w14:textId="77777777" w:rsidR="00F16234" w:rsidRPr="0032190F" w:rsidRDefault="00F16234" w:rsidP="00242C0F">
      <w:pPr>
        <w:jc w:val="both"/>
        <w:rPr>
          <w:lang w:val="fr-FR"/>
        </w:rPr>
      </w:pPr>
    </w:p>
    <w:p w14:paraId="1847ED54" w14:textId="2EA48A92" w:rsidR="00F16234" w:rsidRPr="0032190F" w:rsidRDefault="00F16234" w:rsidP="00242C0F">
      <w:pPr>
        <w:jc w:val="both"/>
        <w:rPr>
          <w:lang w:val="fr-FR"/>
        </w:rPr>
      </w:pPr>
      <w:r w:rsidRPr="0032190F">
        <w:rPr>
          <w:lang w:val="fr-FR"/>
        </w:rPr>
        <w:t>L’une des grandes (</w:t>
      </w:r>
      <w:smartTag w:uri="urn:schemas-microsoft-com:office:smarttags" w:element="metricconverter">
        <w:smartTagPr>
          <w:attr w:name="ProductID" w:val="34,3 cm"/>
        </w:smartTagPr>
        <w:r w:rsidRPr="0032190F">
          <w:rPr>
            <w:lang w:val="fr-FR"/>
          </w:rPr>
          <w:t>34,3 cm</w:t>
        </w:r>
      </w:smartTag>
      <w:r w:rsidRPr="0032190F">
        <w:rPr>
          <w:lang w:val="fr-FR"/>
        </w:rPr>
        <w:t xml:space="preserve"> de long) lames en pierre verte du </w:t>
      </w:r>
      <w:hyperlink r:id="rId9322" w:anchor="Sit_Mon_Viso" w:history="1">
        <w:r w:rsidR="00647BC0" w:rsidRPr="00647BC0">
          <w:rPr>
            <w:rStyle w:val="Hyperlink"/>
            <w:lang w:val="fr-FR"/>
          </w:rPr>
          <w:t>Mont Viso</w:t>
        </w:r>
      </w:hyperlink>
      <w:r w:rsidR="00647BC0" w:rsidRPr="00647BC0">
        <w:rPr>
          <w:lang w:val="fr-FR"/>
        </w:rPr>
        <w:t xml:space="preserve"> </w:t>
      </w:r>
      <w:r w:rsidRPr="0032190F">
        <w:rPr>
          <w:lang w:val="fr-FR"/>
        </w:rPr>
        <w:t xml:space="preserve">de type La Bédugue retrouvée au Col de Théodule près de Zermatt (Valais, CH) a une altitude de </w:t>
      </w:r>
      <w:smartTag w:uri="urn:schemas-microsoft-com:office:smarttags" w:element="metricconverter">
        <w:smartTagPr>
          <w:attr w:name="ProductID" w:val="2400 m"/>
        </w:smartTagPr>
        <w:r w:rsidRPr="0032190F">
          <w:rPr>
            <w:lang w:val="fr-FR"/>
          </w:rPr>
          <w:t>2400 m</w:t>
        </w:r>
      </w:smartTag>
      <w:r w:rsidRPr="0032190F">
        <w:rPr>
          <w:lang w:val="fr-FR"/>
        </w:rPr>
        <w:t>. indique une route interalpine possible pour le 5</w:t>
      </w:r>
      <w:r w:rsidRPr="0032190F">
        <w:rPr>
          <w:vertAlign w:val="superscript"/>
          <w:lang w:val="fr-FR"/>
        </w:rPr>
        <w:t>e</w:t>
      </w:r>
      <w:r w:rsidRPr="0032190F">
        <w:rPr>
          <w:lang w:val="fr-FR"/>
        </w:rPr>
        <w:t xml:space="preserve"> millénaire (BIB 304 p. 227 et 333 et 334).</w:t>
      </w:r>
    </w:p>
    <w:p w14:paraId="1A68664A" w14:textId="77777777" w:rsidR="00CF46C0" w:rsidRPr="0032190F" w:rsidRDefault="00CF46C0" w:rsidP="00242C0F">
      <w:pPr>
        <w:jc w:val="both"/>
        <w:rPr>
          <w:lang w:val="fr-FR"/>
        </w:rPr>
      </w:pPr>
    </w:p>
    <w:p w14:paraId="3228F642" w14:textId="77777777" w:rsidR="00CF46C0" w:rsidRPr="0032190F" w:rsidRDefault="00CF46C0" w:rsidP="00426FF9">
      <w:pPr>
        <w:pStyle w:val="Heading1"/>
      </w:pPr>
      <w:bookmarkStart w:id="3859" w:name="Sit_Opschensee"/>
      <w:r w:rsidRPr="0032190F">
        <w:t>OPSCHENSEE (Site)</w:t>
      </w:r>
    </w:p>
    <w:bookmarkEnd w:id="3859"/>
    <w:p w14:paraId="687BFF7E" w14:textId="77777777" w:rsidR="00CF46C0" w:rsidRPr="0032190F" w:rsidRDefault="00CF46C0" w:rsidP="00242C0F">
      <w:pPr>
        <w:jc w:val="both"/>
        <w:rPr>
          <w:lang w:val="fr-FR"/>
        </w:rPr>
      </w:pPr>
    </w:p>
    <w:p w14:paraId="7805637B" w14:textId="0393A472" w:rsidR="00CF46C0" w:rsidRPr="0032190F" w:rsidRDefault="00CF46C0" w:rsidP="00242C0F">
      <w:pPr>
        <w:jc w:val="both"/>
        <w:rPr>
          <w:lang w:val="fr-FR"/>
        </w:rPr>
      </w:pPr>
      <w:r w:rsidRPr="0032190F">
        <w:rPr>
          <w:lang w:val="fr-FR"/>
        </w:rPr>
        <w:lastRenderedPageBreak/>
        <w:t>Sur le Simplon (</w:t>
      </w:r>
      <w:smartTag w:uri="urn:schemas-microsoft-com:office:smarttags" w:element="metricconverter">
        <w:smartTagPr>
          <w:attr w:name="ProductID" w:val="2017 m"/>
        </w:smartTagPr>
        <w:r w:rsidRPr="0032190F">
          <w:rPr>
            <w:lang w:val="fr-FR"/>
          </w:rPr>
          <w:t>2017 m</w:t>
        </w:r>
      </w:smartTag>
      <w:r w:rsidRPr="0032190F">
        <w:rPr>
          <w:lang w:val="fr-FR"/>
        </w:rPr>
        <w:t>) dans les Alpes suisses, on signale dès la fin du 5</w:t>
      </w:r>
      <w:r w:rsidRPr="0032190F">
        <w:rPr>
          <w:vertAlign w:val="superscript"/>
          <w:lang w:val="fr-FR"/>
        </w:rPr>
        <w:t>e</w:t>
      </w:r>
      <w:r w:rsidRPr="0032190F">
        <w:rPr>
          <w:lang w:val="fr-FR"/>
        </w:rPr>
        <w:t xml:space="preserve"> millénaire une régression du mélèze </w:t>
      </w:r>
      <w:r w:rsidR="003E5F60" w:rsidRPr="0032190F">
        <w:rPr>
          <w:lang w:val="fr-FR"/>
        </w:rPr>
        <w:t>(</w:t>
      </w:r>
      <w:hyperlink r:id="rId9323" w:anchor="Eco_Larix" w:history="1">
        <w:r w:rsidR="003E5F60" w:rsidRPr="0032190F">
          <w:rPr>
            <w:rStyle w:val="Hyperlink"/>
            <w:i/>
            <w:lang w:val="fr-FR"/>
          </w:rPr>
          <w:t>Larix</w:t>
        </w:r>
      </w:hyperlink>
      <w:r w:rsidR="003E5F60" w:rsidRPr="0032190F">
        <w:rPr>
          <w:lang w:val="fr-FR"/>
        </w:rPr>
        <w:t xml:space="preserve">) </w:t>
      </w:r>
      <w:r w:rsidRPr="0032190F">
        <w:rPr>
          <w:lang w:val="fr-FR"/>
        </w:rPr>
        <w:t xml:space="preserve">et de l’arolle suivie par un développement de l’aulne </w:t>
      </w:r>
      <w:r w:rsidR="003E5F60" w:rsidRPr="0032190F">
        <w:rPr>
          <w:lang w:val="fr-FR"/>
        </w:rPr>
        <w:t>(</w:t>
      </w:r>
      <w:hyperlink r:id="rId9324" w:anchor="Eco_Alnus" w:history="1">
        <w:r w:rsidR="003E5F60" w:rsidRPr="0032190F">
          <w:rPr>
            <w:rStyle w:val="Hyperlink"/>
            <w:i/>
            <w:lang w:val="fr-FR"/>
          </w:rPr>
          <w:t>Alnus</w:t>
        </w:r>
      </w:hyperlink>
      <w:r w:rsidR="003E5F60" w:rsidRPr="0032190F">
        <w:rPr>
          <w:lang w:val="fr-FR"/>
        </w:rPr>
        <w:t xml:space="preserve">) </w:t>
      </w:r>
      <w:r w:rsidRPr="0032190F">
        <w:rPr>
          <w:lang w:val="fr-FR"/>
        </w:rPr>
        <w:t>vert (BIB 358 p. 138)</w:t>
      </w:r>
    </w:p>
    <w:p w14:paraId="01C6564E" w14:textId="77777777" w:rsidR="00CF46C0" w:rsidRPr="0032190F" w:rsidRDefault="00CF46C0" w:rsidP="00242C0F">
      <w:pPr>
        <w:jc w:val="both"/>
        <w:rPr>
          <w:lang w:val="fr-FR"/>
        </w:rPr>
      </w:pPr>
    </w:p>
    <w:p w14:paraId="30E9A21D" w14:textId="77777777" w:rsidR="00CF46C0" w:rsidRPr="0032190F" w:rsidRDefault="00CF46C0" w:rsidP="00426FF9">
      <w:pPr>
        <w:pStyle w:val="Heading1"/>
      </w:pPr>
      <w:bookmarkStart w:id="3860" w:name="Sit_Bonigsee"/>
      <w:r w:rsidRPr="0032190F">
        <w:t>BONIGSEE (Site de)</w:t>
      </w:r>
    </w:p>
    <w:bookmarkEnd w:id="3860"/>
    <w:p w14:paraId="0DFCF9B9" w14:textId="77777777" w:rsidR="00EA66E8" w:rsidRPr="0032190F" w:rsidRDefault="00EA66E8" w:rsidP="00242C0F">
      <w:pPr>
        <w:rPr>
          <w:lang w:val="fr-FR"/>
        </w:rPr>
      </w:pPr>
    </w:p>
    <w:p w14:paraId="3D04E7C1" w14:textId="77777777" w:rsidR="00CF46C0" w:rsidRPr="0032190F" w:rsidRDefault="00CF46C0" w:rsidP="00242C0F">
      <w:pPr>
        <w:rPr>
          <w:lang w:val="fr-FR"/>
        </w:rPr>
      </w:pPr>
      <w:r w:rsidRPr="0032190F">
        <w:rPr>
          <w:lang w:val="fr-FR"/>
        </w:rPr>
        <w:t xml:space="preserve">Le site de Bönigsee situé à </w:t>
      </w:r>
      <w:smartTag w:uri="urn:schemas-microsoft-com:office:smarttags" w:element="metricconverter">
        <w:smartTagPr>
          <w:attr w:name="ProductID" w:val="2090 m"/>
        </w:smartTagPr>
        <w:r w:rsidRPr="0032190F">
          <w:rPr>
            <w:lang w:val="fr-FR"/>
          </w:rPr>
          <w:t>2090 m</w:t>
        </w:r>
      </w:smartTag>
      <w:r w:rsidRPr="0032190F">
        <w:rPr>
          <w:lang w:val="fr-FR"/>
        </w:rPr>
        <w:t xml:space="preserve">  dans les Alpes suisses montre plusieurs traces d’incendie qui peuvent être d’origine humaine (datation ?) (BIB 358)</w:t>
      </w:r>
    </w:p>
    <w:p w14:paraId="003B9DC6" w14:textId="77777777" w:rsidR="00CF46C0" w:rsidRPr="0032190F" w:rsidRDefault="00CF46C0" w:rsidP="00242C0F">
      <w:pPr>
        <w:rPr>
          <w:lang w:val="fr-FR"/>
        </w:rPr>
      </w:pPr>
    </w:p>
    <w:p w14:paraId="0A20736C" w14:textId="77777777" w:rsidR="00CF46C0" w:rsidRPr="0032190F" w:rsidRDefault="00CF46C0" w:rsidP="00426FF9">
      <w:pPr>
        <w:pStyle w:val="Heading1"/>
      </w:pPr>
      <w:bookmarkStart w:id="3861" w:name="Sit_Arolle"/>
      <w:r w:rsidRPr="0032190F">
        <w:t>AROLLE (Site d’)</w:t>
      </w:r>
    </w:p>
    <w:bookmarkEnd w:id="3861"/>
    <w:p w14:paraId="19F8BC72" w14:textId="77777777" w:rsidR="00CF46C0" w:rsidRPr="0032190F" w:rsidRDefault="00CF46C0" w:rsidP="00242C0F">
      <w:pPr>
        <w:rPr>
          <w:lang w:val="fr-FR"/>
        </w:rPr>
      </w:pPr>
    </w:p>
    <w:p w14:paraId="76622AD5" w14:textId="77777777" w:rsidR="00CF46C0" w:rsidRPr="0032190F" w:rsidRDefault="00CF46C0" w:rsidP="00242C0F">
      <w:pPr>
        <w:rPr>
          <w:lang w:val="fr-FR"/>
        </w:rPr>
      </w:pPr>
      <w:r w:rsidRPr="0032190F">
        <w:rPr>
          <w:lang w:val="fr-FR"/>
        </w:rPr>
        <w:t xml:space="preserve">Au-dessus d’Arolle, à </w:t>
      </w:r>
      <w:smartTag w:uri="urn:schemas-microsoft-com:office:smarttags" w:element="metricconverter">
        <w:smartTagPr>
          <w:attr w:name="ProductID" w:val="1920 m"/>
        </w:smartTagPr>
        <w:r w:rsidRPr="0032190F">
          <w:rPr>
            <w:lang w:val="fr-FR"/>
          </w:rPr>
          <w:t>1920 m</w:t>
        </w:r>
      </w:smartTag>
      <w:r w:rsidRPr="0032190F">
        <w:rPr>
          <w:lang w:val="fr-FR"/>
        </w:rPr>
        <w:t>, dans les Alpes suisses, un petit abri est occupé vers 2800-2500 peut-être pour l’exploitation des affleureuements de Cu avoisinnants (BIB 358 p. 138-142)</w:t>
      </w:r>
    </w:p>
    <w:p w14:paraId="2F121EA2" w14:textId="77777777" w:rsidR="004D41E2" w:rsidRPr="0032190F" w:rsidRDefault="004D41E2" w:rsidP="00426FF9">
      <w:pPr>
        <w:pStyle w:val="Heading1"/>
      </w:pPr>
      <w:r w:rsidRPr="0032190F">
        <w:br/>
      </w:r>
      <w:bookmarkStart w:id="3862" w:name="Sit_Vallon_Vaux"/>
      <w:r w:rsidRPr="0032190F">
        <w:t>VALLON DES VAUX</w:t>
      </w:r>
      <w:bookmarkEnd w:id="3862"/>
    </w:p>
    <w:p w14:paraId="652E08A3" w14:textId="77777777" w:rsidR="004D41E2" w:rsidRPr="0032190F" w:rsidRDefault="004D41E2" w:rsidP="00242C0F">
      <w:pPr>
        <w:rPr>
          <w:lang w:val="fr-FR"/>
        </w:rPr>
      </w:pPr>
    </w:p>
    <w:p w14:paraId="320E429C" w14:textId="76D239A4" w:rsidR="004D41E2" w:rsidRDefault="004D41E2" w:rsidP="004D41E2">
      <w:pPr>
        <w:rPr>
          <w:lang w:val="fr-FR"/>
        </w:rPr>
      </w:pPr>
      <w:r w:rsidRPr="0032190F">
        <w:rPr>
          <w:lang w:val="fr-FR"/>
        </w:rPr>
        <w:t>Vallon des Vaux (Vaud, Suisse) ecuelle a decor en etoile [</w:t>
      </w:r>
      <w:hyperlink r:id="rId9325" w:anchor="Cul_Art_TAC_T_g_soleil" w:history="1">
        <w:r w:rsidRPr="0032190F">
          <w:rPr>
            <w:rStyle w:val="Hyperlink"/>
            <w:lang w:val="fr-FR"/>
          </w:rPr>
          <w:t>solaire</w:t>
        </w:r>
      </w:hyperlink>
      <w:r w:rsidRPr="0032190F">
        <w:rPr>
          <w:lang w:val="fr-FR"/>
        </w:rPr>
        <w:t xml:space="preserve">] incise a cru, publiée par M.R. SAUTER (BIB 2504) </w:t>
      </w:r>
    </w:p>
    <w:p w14:paraId="681E3C00" w14:textId="77777777" w:rsidR="009F73E5" w:rsidRDefault="009F73E5" w:rsidP="004D41E2">
      <w:pPr>
        <w:rPr>
          <w:lang w:val="fr-FR"/>
        </w:rPr>
      </w:pPr>
    </w:p>
    <w:p w14:paraId="6AF0CA54" w14:textId="77777777" w:rsidR="009F73E5" w:rsidRDefault="009F73E5" w:rsidP="00426FF9">
      <w:pPr>
        <w:pStyle w:val="Heading1"/>
      </w:pPr>
      <w:bookmarkStart w:id="3863" w:name="Sit_Avranches"/>
      <w:r>
        <w:t>AVRANCHES</w:t>
      </w:r>
    </w:p>
    <w:bookmarkEnd w:id="3863"/>
    <w:p w14:paraId="328EDBCC" w14:textId="77777777" w:rsidR="009F73E5" w:rsidRDefault="009F73E5" w:rsidP="004D41E2">
      <w:pPr>
        <w:rPr>
          <w:lang w:val="fr-FR"/>
        </w:rPr>
      </w:pPr>
    </w:p>
    <w:p w14:paraId="2D92EE83" w14:textId="77777777" w:rsidR="009F73E5" w:rsidRDefault="009F73E5" w:rsidP="004D41E2">
      <w:pPr>
        <w:rPr>
          <w:lang w:val="fr-FR"/>
        </w:rPr>
      </w:pPr>
      <w:r>
        <w:rPr>
          <w:lang w:val="fr-FR"/>
        </w:rPr>
        <w:t>Le parangon des "trésors monétaires armoricains" est le trésor d'Avranches qui appartient aux trésors coriosolites. Il comporte de nombreuses pièces issues des mêmes coins qui n'ont donc pas circulées et ont été prélevées dès la frappe (BIB expo ENS 2019, Réinventer les Celtes)</w:t>
      </w:r>
    </w:p>
    <w:p w14:paraId="78D4E36A" w14:textId="77777777" w:rsidR="009F73E5" w:rsidRDefault="009F73E5" w:rsidP="004D41E2">
      <w:pPr>
        <w:rPr>
          <w:lang w:val="fr-FR"/>
        </w:rPr>
      </w:pPr>
    </w:p>
    <w:p w14:paraId="1A2552D2" w14:textId="1C9BBAC5" w:rsidR="009F73E5" w:rsidRPr="0032190F" w:rsidRDefault="009F73E5" w:rsidP="004D41E2">
      <w:pPr>
        <w:rPr>
          <w:lang w:val="fr-FR"/>
        </w:rPr>
      </w:pPr>
      <w:r>
        <w:rPr>
          <w:lang w:val="fr-FR"/>
        </w:rPr>
        <w:t xml:space="preserve">v. </w:t>
      </w:r>
      <w:hyperlink r:id="rId9326" w:anchor="Sit_Saint_Leonard_gue" w:history="1">
        <w:r w:rsidRPr="009F73E5">
          <w:rPr>
            <w:rStyle w:val="Hyperlink"/>
            <w:lang w:val="fr-FR"/>
          </w:rPr>
          <w:t>Saint-Léonard</w:t>
        </w:r>
      </w:hyperlink>
    </w:p>
    <w:p w14:paraId="24E6F8C4" w14:textId="77777777" w:rsidR="00816A65" w:rsidRPr="0032190F" w:rsidRDefault="00816A65" w:rsidP="00242C0F">
      <w:pPr>
        <w:rPr>
          <w:lang w:val="fr-FR"/>
        </w:rPr>
      </w:pPr>
    </w:p>
    <w:p w14:paraId="4BE22CB4" w14:textId="77777777" w:rsidR="00B54392" w:rsidRPr="0032190F" w:rsidRDefault="00643BB8" w:rsidP="00426FF9">
      <w:pPr>
        <w:pStyle w:val="Heading1"/>
      </w:pPr>
      <w:bookmarkStart w:id="3864" w:name="Sit_Saint_Leonard"/>
      <w:r w:rsidRPr="0032190F">
        <w:t>SAINT-</w:t>
      </w:r>
      <w:r w:rsidR="00B54392" w:rsidRPr="0032190F">
        <w:t>LEONARD (Sites)</w:t>
      </w:r>
    </w:p>
    <w:bookmarkEnd w:id="3864"/>
    <w:p w14:paraId="3ED9C364" w14:textId="77777777" w:rsidR="00B54392" w:rsidRPr="0032190F" w:rsidRDefault="00B54392" w:rsidP="00242C0F">
      <w:pPr>
        <w:rPr>
          <w:lang w:val="fr-FR"/>
        </w:rPr>
      </w:pPr>
    </w:p>
    <w:p w14:paraId="4329B08A" w14:textId="77777777" w:rsidR="00B54392" w:rsidRPr="0032190F" w:rsidRDefault="00B54392" w:rsidP="00242C0F">
      <w:pPr>
        <w:rPr>
          <w:lang w:val="fr-FR"/>
        </w:rPr>
      </w:pPr>
      <w:r w:rsidRPr="0032190F">
        <w:rPr>
          <w:lang w:val="fr-FR"/>
        </w:rPr>
        <w:t xml:space="preserve">Situé sur le cône alluvial de la Lienne, </w:t>
      </w:r>
      <w:r w:rsidR="0099754D" w:rsidRPr="0032190F">
        <w:rPr>
          <w:lang w:val="fr-FR"/>
        </w:rPr>
        <w:t>la</w:t>
      </w:r>
      <w:r w:rsidRPr="0032190F">
        <w:rPr>
          <w:lang w:val="fr-FR"/>
        </w:rPr>
        <w:t xml:space="preserve"> zone </w:t>
      </w:r>
      <w:r w:rsidR="0099754D" w:rsidRPr="0032190F">
        <w:rPr>
          <w:lang w:val="fr-FR"/>
        </w:rPr>
        <w:t xml:space="preserve">de Saint-Léonard </w:t>
      </w:r>
      <w:r w:rsidR="00CB5DE5" w:rsidRPr="0032190F">
        <w:rPr>
          <w:lang w:val="fr-FR"/>
        </w:rPr>
        <w:t xml:space="preserve">(Valais, </w:t>
      </w:r>
      <w:r w:rsidR="004D41E2" w:rsidRPr="0032190F">
        <w:rPr>
          <w:lang w:val="fr-FR"/>
        </w:rPr>
        <w:t>Suisse</w:t>
      </w:r>
      <w:r w:rsidR="00CB5DE5" w:rsidRPr="0032190F">
        <w:rPr>
          <w:lang w:val="fr-FR"/>
        </w:rPr>
        <w:t xml:space="preserve">) </w:t>
      </w:r>
      <w:r w:rsidRPr="0032190F">
        <w:rPr>
          <w:lang w:val="fr-FR"/>
        </w:rPr>
        <w:t>a livré plusieurs vestig</w:t>
      </w:r>
      <w:r w:rsidR="00661ECA" w:rsidRPr="0032190F">
        <w:rPr>
          <w:lang w:val="fr-FR"/>
        </w:rPr>
        <w:t>es notamment pour le Néoliothique</w:t>
      </w:r>
      <w:r w:rsidRPr="0032190F">
        <w:rPr>
          <w:lang w:val="fr-FR"/>
        </w:rPr>
        <w:t xml:space="preserve"> moyen :</w:t>
      </w:r>
    </w:p>
    <w:p w14:paraId="31667679" w14:textId="2789C15A" w:rsidR="00B54392" w:rsidRPr="0032190F" w:rsidRDefault="00B54392" w:rsidP="00242C0F">
      <w:pPr>
        <w:rPr>
          <w:lang w:val="fr-FR"/>
        </w:rPr>
      </w:pPr>
      <w:r w:rsidRPr="0032190F">
        <w:rPr>
          <w:lang w:val="fr-FR"/>
        </w:rPr>
        <w:tab/>
        <w:t xml:space="preserve">-le site de </w:t>
      </w:r>
      <w:hyperlink r:id="rId9327" w:anchor="Sit_Sur_Grand_Pre" w:history="1">
        <w:r w:rsidRPr="0032190F">
          <w:rPr>
            <w:rStyle w:val="Hyperlink"/>
            <w:lang w:val="fr-FR"/>
          </w:rPr>
          <w:t>Sur-le-Grand-Pré</w:t>
        </w:r>
      </w:hyperlink>
    </w:p>
    <w:p w14:paraId="42DBDFB7" w14:textId="74CAEF11" w:rsidR="00B54392" w:rsidRPr="0032190F" w:rsidRDefault="00B54392" w:rsidP="00242C0F">
      <w:pPr>
        <w:rPr>
          <w:lang w:val="fr-FR"/>
        </w:rPr>
      </w:pPr>
      <w:r w:rsidRPr="0032190F">
        <w:rPr>
          <w:lang w:val="fr-FR"/>
        </w:rPr>
        <w:tab/>
        <w:t xml:space="preserve">-la </w:t>
      </w:r>
      <w:hyperlink r:id="rId9328" w:anchor="Sit_Crete_Barmes" w:history="1">
        <w:r w:rsidRPr="0032190F">
          <w:rPr>
            <w:rStyle w:val="Hyperlink"/>
            <w:lang w:val="fr-FR"/>
          </w:rPr>
          <w:t>roche gravée de la Cr</w:t>
        </w:r>
        <w:r w:rsidR="00B40F24" w:rsidRPr="0032190F">
          <w:rPr>
            <w:rStyle w:val="Hyperlink"/>
            <w:lang w:val="fr-FR"/>
          </w:rPr>
          <w:t>ê</w:t>
        </w:r>
        <w:r w:rsidRPr="0032190F">
          <w:rPr>
            <w:rStyle w:val="Hyperlink"/>
            <w:lang w:val="fr-FR"/>
          </w:rPr>
          <w:t>te-des-Barmes</w:t>
        </w:r>
      </w:hyperlink>
    </w:p>
    <w:p w14:paraId="08224E91" w14:textId="77777777" w:rsidR="00B54392" w:rsidRPr="0032190F" w:rsidRDefault="00415D78" w:rsidP="00242C0F">
      <w:pPr>
        <w:rPr>
          <w:lang w:val="fr-FR"/>
        </w:rPr>
      </w:pPr>
      <w:r w:rsidRPr="0032190F">
        <w:rPr>
          <w:lang w:val="fr-FR"/>
        </w:rPr>
        <w:t>(BIB 38 p. 108)</w:t>
      </w:r>
    </w:p>
    <w:p w14:paraId="272CD769" w14:textId="77777777" w:rsidR="00FF0B0A" w:rsidRPr="0032190F" w:rsidRDefault="00FF0B0A" w:rsidP="00242C0F">
      <w:pPr>
        <w:rPr>
          <w:lang w:val="fr-FR"/>
        </w:rPr>
      </w:pPr>
    </w:p>
    <w:p w14:paraId="7E509C99" w14:textId="339E81D6" w:rsidR="00DC575F" w:rsidRPr="0032190F" w:rsidRDefault="00DC575F" w:rsidP="00242C0F">
      <w:pPr>
        <w:rPr>
          <w:lang w:val="fr-FR"/>
        </w:rPr>
      </w:pPr>
      <w:r w:rsidRPr="0032190F">
        <w:rPr>
          <w:lang w:val="fr-FR"/>
        </w:rPr>
        <w:t xml:space="preserve">A Saint-Léonard, on assiste tout à fait à une hybridation entre les céramiques arrondies de tradition Cortaillod locale et décorations de type </w:t>
      </w:r>
      <w:hyperlink r:id="rId9329" w:anchor="Cul_Baden" w:history="1">
        <w:r w:rsidRPr="0032190F">
          <w:rPr>
            <w:rStyle w:val="Hyperlink"/>
            <w:lang w:val="fr-FR"/>
          </w:rPr>
          <w:t>Baden</w:t>
        </w:r>
      </w:hyperlink>
      <w:r w:rsidRPr="0032190F">
        <w:rPr>
          <w:lang w:val="fr-FR"/>
        </w:rPr>
        <w:t xml:space="preserve"> de la même tradition exécutées avec des cannelures et des cupules (BIB 93 p. 49)</w:t>
      </w:r>
      <w:r w:rsidR="0099754D" w:rsidRPr="0032190F">
        <w:rPr>
          <w:lang w:val="fr-FR"/>
        </w:rPr>
        <w:t xml:space="preserve"> voir  </w:t>
      </w:r>
      <w:hyperlink r:id="rId9330" w:anchor="Cul_Saint_Leonard" w:history="1">
        <w:r w:rsidR="0099754D" w:rsidRPr="0032190F">
          <w:rPr>
            <w:rStyle w:val="Hyperlink"/>
            <w:lang w:val="fr-FR"/>
          </w:rPr>
          <w:t>Cortaillod de type Saint-Léonard</w:t>
        </w:r>
      </w:hyperlink>
      <w:r w:rsidR="0099754D" w:rsidRPr="0032190F">
        <w:rPr>
          <w:lang w:val="fr-FR"/>
        </w:rPr>
        <w:t xml:space="preserve"> (BIB 812 p. 183)</w:t>
      </w:r>
    </w:p>
    <w:p w14:paraId="7594A864" w14:textId="77777777" w:rsidR="00DE0FC0" w:rsidRPr="0032190F" w:rsidRDefault="00DE0FC0" w:rsidP="00242C0F">
      <w:pPr>
        <w:rPr>
          <w:lang w:val="fr-FR"/>
        </w:rPr>
      </w:pPr>
    </w:p>
    <w:p w14:paraId="630D0C9F" w14:textId="2EE72A50" w:rsidR="00DE0FC0" w:rsidRPr="0032190F" w:rsidRDefault="00DE0FC0" w:rsidP="00DE0FC0">
      <w:pPr>
        <w:rPr>
          <w:lang w:val="fr-FR"/>
        </w:rPr>
      </w:pPr>
      <w:r w:rsidRPr="0032190F">
        <w:rPr>
          <w:lang w:val="fr-FR"/>
        </w:rPr>
        <w:t xml:space="preserve">L'écuelle ombiliquée de la </w:t>
      </w:r>
      <w:r w:rsidR="004D41E2" w:rsidRPr="0032190F">
        <w:rPr>
          <w:lang w:val="fr-FR"/>
        </w:rPr>
        <w:t>s</w:t>
      </w:r>
      <w:r w:rsidRPr="0032190F">
        <w:rPr>
          <w:lang w:val="fr-FR"/>
        </w:rPr>
        <w:t xml:space="preserve">tation néolithique de St-Léonard  presente un decor </w:t>
      </w:r>
      <w:hyperlink r:id="rId9331" w:anchor="Cul_Art_TAC_T_g_soleil" w:history="1">
        <w:r w:rsidRPr="0032190F">
          <w:rPr>
            <w:rStyle w:val="Hyperlink"/>
            <w:lang w:val="fr-FR"/>
          </w:rPr>
          <w:t>solaire</w:t>
        </w:r>
      </w:hyperlink>
      <w:r w:rsidRPr="0032190F">
        <w:rPr>
          <w:lang w:val="fr-FR"/>
        </w:rPr>
        <w:t xml:space="preserve"> incise a cru a 1 1interieur et a 1 1exterieur du vase (BIB 2504) </w:t>
      </w:r>
    </w:p>
    <w:p w14:paraId="06AA1931" w14:textId="77777777" w:rsidR="00A949EC" w:rsidRPr="0032190F" w:rsidRDefault="00A949EC" w:rsidP="00242C0F">
      <w:pPr>
        <w:rPr>
          <w:lang w:val="fr-FR"/>
        </w:rPr>
      </w:pPr>
    </w:p>
    <w:p w14:paraId="46950FB8" w14:textId="6758D476" w:rsidR="00A949EC" w:rsidRDefault="00A949EC" w:rsidP="00242C0F">
      <w:pPr>
        <w:rPr>
          <w:lang w:val="fr-FR"/>
        </w:rPr>
      </w:pPr>
      <w:r w:rsidRPr="0032190F">
        <w:rPr>
          <w:lang w:val="fr-FR"/>
        </w:rPr>
        <w:t xml:space="preserve">Silex du </w:t>
      </w:r>
      <w:hyperlink r:id="rId9332" w:anchor="Sit_Monti_Lessini" w:history="1">
        <w:r w:rsidRPr="0032190F">
          <w:rPr>
            <w:rStyle w:val="Hyperlink"/>
            <w:lang w:val="fr-FR"/>
          </w:rPr>
          <w:t>Monti Lessini</w:t>
        </w:r>
      </w:hyperlink>
      <w:r w:rsidRPr="0032190F">
        <w:rPr>
          <w:lang w:val="fr-FR"/>
        </w:rPr>
        <w:t xml:space="preserve"> (BIB 304 p. 255 et 323)</w:t>
      </w:r>
      <w:r w:rsidR="0077212E">
        <w:rPr>
          <w:lang w:val="fr-FR"/>
        </w:rPr>
        <w:t xml:space="preserve"> </w:t>
      </w:r>
      <w:hyperlink r:id="rId9333" w:anchor="Sit_Mont_Ventoux" w:history="1">
        <w:r w:rsidR="0077212E" w:rsidRPr="0077212E">
          <w:rPr>
            <w:rStyle w:val="Hyperlink"/>
            <w:lang w:val="fr-FR"/>
          </w:rPr>
          <w:t>blond bédoulien</w:t>
        </w:r>
      </w:hyperlink>
    </w:p>
    <w:p w14:paraId="5F88D20B" w14:textId="77777777" w:rsidR="005B508A" w:rsidRDefault="005B508A" w:rsidP="00242C0F">
      <w:pPr>
        <w:rPr>
          <w:lang w:val="fr-FR"/>
        </w:rPr>
      </w:pPr>
    </w:p>
    <w:p w14:paraId="1EEEE5C9" w14:textId="77777777" w:rsidR="005B508A" w:rsidRPr="0032190F" w:rsidRDefault="005B508A" w:rsidP="00426FF9">
      <w:pPr>
        <w:pStyle w:val="Heading1"/>
      </w:pPr>
      <w:bookmarkStart w:id="3865" w:name="Sit_Jublains"/>
      <w:r w:rsidRPr="0032190F">
        <w:t>JUBLAINS</w:t>
      </w:r>
    </w:p>
    <w:bookmarkEnd w:id="3865"/>
    <w:p w14:paraId="4DF2182D" w14:textId="77777777" w:rsidR="005B508A" w:rsidRDefault="009F73E5" w:rsidP="005B508A">
      <w:pPr>
        <w:rPr>
          <w:lang w:val="fr-FR"/>
        </w:rPr>
      </w:pPr>
      <w:r>
        <w:rPr>
          <w:lang w:val="fr-FR"/>
        </w:rPr>
        <w:t>Jublain</w:t>
      </w:r>
    </w:p>
    <w:p w14:paraId="5B964D1D" w14:textId="77777777" w:rsidR="009F73E5" w:rsidRDefault="009F73E5" w:rsidP="005B508A">
      <w:pPr>
        <w:rPr>
          <w:lang w:val="fr-FR"/>
        </w:rPr>
      </w:pPr>
    </w:p>
    <w:p w14:paraId="3019386A" w14:textId="57CB1764" w:rsidR="005B508A" w:rsidRPr="0032190F" w:rsidRDefault="005B508A" w:rsidP="005B508A">
      <w:pPr>
        <w:rPr>
          <w:lang w:val="fr-FR"/>
        </w:rPr>
      </w:pPr>
      <w:r w:rsidRPr="0032190F">
        <w:rPr>
          <w:lang w:val="fr-FR"/>
        </w:rPr>
        <w:t>agglomération non fortifiée de LT C2-LT D2 (E. Le Goff in BIB 2540)</w:t>
      </w:r>
      <w:r w:rsidR="009F73E5">
        <w:rPr>
          <w:lang w:val="fr-FR"/>
        </w:rPr>
        <w:t xml:space="preserve"> v. </w:t>
      </w:r>
      <w:hyperlink r:id="rId9334" w:anchor="Sit_Saint_Leonard_gue" w:history="1">
        <w:r w:rsidR="009F73E5" w:rsidRPr="009F73E5">
          <w:rPr>
            <w:rStyle w:val="Hyperlink"/>
            <w:lang w:val="fr-FR"/>
          </w:rPr>
          <w:t>Saint-Léonard</w:t>
        </w:r>
      </w:hyperlink>
    </w:p>
    <w:p w14:paraId="5295FD0B" w14:textId="77777777" w:rsidR="005B508A" w:rsidRDefault="005B508A" w:rsidP="00242C0F">
      <w:pPr>
        <w:rPr>
          <w:lang w:val="fr-FR"/>
        </w:rPr>
      </w:pPr>
    </w:p>
    <w:p w14:paraId="5F197439" w14:textId="77777777" w:rsidR="005B508A" w:rsidRPr="009F73E5" w:rsidRDefault="005B508A" w:rsidP="005B508A">
      <w:pPr>
        <w:pStyle w:val="Heading2"/>
      </w:pPr>
      <w:bookmarkStart w:id="3866" w:name="Sit_Noviodunum"/>
      <w:r w:rsidRPr="009F73E5">
        <w:t>Noviodunum</w:t>
      </w:r>
    </w:p>
    <w:bookmarkEnd w:id="3866"/>
    <w:p w14:paraId="6E8C97C1" w14:textId="77777777" w:rsidR="005B508A" w:rsidRPr="009F73E5" w:rsidRDefault="005B508A" w:rsidP="005B508A">
      <w:pPr>
        <w:rPr>
          <w:lang w:val="fr-FR"/>
        </w:rPr>
      </w:pPr>
    </w:p>
    <w:p w14:paraId="22A6BA48" w14:textId="2B7860AE" w:rsidR="005B508A" w:rsidRPr="005B508A" w:rsidRDefault="005B508A" w:rsidP="005B508A">
      <w:pPr>
        <w:rPr>
          <w:lang w:val="fr-FR"/>
        </w:rPr>
      </w:pPr>
      <w:r w:rsidRPr="005B508A">
        <w:rPr>
          <w:lang w:val="fr-FR"/>
        </w:rPr>
        <w:t xml:space="preserve">Cité gauloise </w:t>
      </w:r>
      <w:r>
        <w:rPr>
          <w:lang w:val="fr-FR"/>
        </w:rPr>
        <w:t xml:space="preserve">des </w:t>
      </w:r>
      <w:hyperlink r:id="rId9335" w:anchor="Cul_Diablintes" w:history="1">
        <w:r w:rsidRPr="005B508A">
          <w:rPr>
            <w:rStyle w:val="Hyperlink"/>
            <w:lang w:val="fr-FR"/>
          </w:rPr>
          <w:t>Aulerques Diablintes</w:t>
        </w:r>
      </w:hyperlink>
      <w:r>
        <w:rPr>
          <w:lang w:val="fr-FR"/>
        </w:rPr>
        <w:t xml:space="preserve"> </w:t>
      </w:r>
      <w:r w:rsidRPr="005B508A">
        <w:rPr>
          <w:lang w:val="fr-FR"/>
        </w:rPr>
        <w:t>(BIB 2880)</w:t>
      </w:r>
      <w:r>
        <w:rPr>
          <w:lang w:val="fr-FR"/>
        </w:rPr>
        <w:t xml:space="preserve"> Inscription à </w:t>
      </w:r>
      <w:hyperlink r:id="rId9336" w:anchor="Cul_Gallo_Romain_rel_Dieux_Mars_Mullo" w:history="1">
        <w:r w:rsidRPr="005B508A">
          <w:rPr>
            <w:rStyle w:val="Hyperlink"/>
            <w:lang w:val="fr-FR"/>
          </w:rPr>
          <w:t>Mars Mullo</w:t>
        </w:r>
      </w:hyperlink>
      <w:r>
        <w:rPr>
          <w:lang w:val="fr-FR"/>
        </w:rPr>
        <w:t xml:space="preserve"> (BIB 2880)</w:t>
      </w:r>
    </w:p>
    <w:p w14:paraId="714516AC" w14:textId="77777777" w:rsidR="00643BB8" w:rsidRPr="0032190F" w:rsidRDefault="00643BB8" w:rsidP="00242C0F">
      <w:pPr>
        <w:rPr>
          <w:lang w:val="fr-FR"/>
        </w:rPr>
      </w:pPr>
    </w:p>
    <w:p w14:paraId="0283BF5F" w14:textId="77777777" w:rsidR="00643BB8" w:rsidRPr="0032190F" w:rsidRDefault="00643BB8" w:rsidP="00426FF9">
      <w:pPr>
        <w:pStyle w:val="Heading1"/>
      </w:pPr>
      <w:bookmarkStart w:id="3867" w:name="Sit_Saint_Leonard_gue"/>
      <w:r w:rsidRPr="0032190F">
        <w:t>SAINT-LEONARD (Gué)</w:t>
      </w:r>
    </w:p>
    <w:bookmarkEnd w:id="3867"/>
    <w:p w14:paraId="13514ECB" w14:textId="77777777" w:rsidR="00643BB8" w:rsidRPr="0032190F" w:rsidRDefault="00643BB8" w:rsidP="00242C0F">
      <w:pPr>
        <w:rPr>
          <w:lang w:val="fr-FR"/>
        </w:rPr>
      </w:pPr>
    </w:p>
    <w:p w14:paraId="31488CD4" w14:textId="64DA1048" w:rsidR="00643BB8" w:rsidRPr="0032190F" w:rsidRDefault="00643BB8" w:rsidP="00242C0F">
      <w:pPr>
        <w:jc w:val="both"/>
        <w:rPr>
          <w:lang w:val="fr-FR"/>
        </w:rPr>
      </w:pPr>
      <w:r w:rsidRPr="0032190F">
        <w:rPr>
          <w:lang w:val="fr-FR"/>
        </w:rPr>
        <w:t xml:space="preserve">Situé à moins d’un kilomètre au nord de la ville de Mayenne Saint-Léonard (Mayenne). Près du lieu-dit « Brives » </w:t>
      </w:r>
      <w:r w:rsidRPr="0032190F">
        <w:rPr>
          <w:i/>
          <w:lang w:val="fr-FR"/>
        </w:rPr>
        <w:t>(-briva</w:t>
      </w:r>
      <w:r w:rsidRPr="0032190F">
        <w:rPr>
          <w:lang w:val="fr-FR"/>
        </w:rPr>
        <w:t xml:space="preserve">, celt. « pont » in Guéguen 1986). La tradition ayant conservée la mémoire d’un gué utilisé jusqu’au XIIe. Proximité du gué et de la ville de </w:t>
      </w:r>
      <w:hyperlink r:id="rId9337" w:anchor="Sit_Jublains" w:history="1">
        <w:r w:rsidRPr="009F73E5">
          <w:rPr>
            <w:rStyle w:val="Hyperlink"/>
            <w:lang w:val="fr-FR"/>
          </w:rPr>
          <w:t>Jublain</w:t>
        </w:r>
        <w:r w:rsidR="009F73E5" w:rsidRPr="009F73E5">
          <w:rPr>
            <w:rStyle w:val="Hyperlink"/>
            <w:lang w:val="fr-FR"/>
          </w:rPr>
          <w:t>s</w:t>
        </w:r>
      </w:hyperlink>
      <w:r w:rsidRPr="0032190F">
        <w:rPr>
          <w:lang w:val="fr-FR"/>
        </w:rPr>
        <w:t xml:space="preserve">. Situé sur la voie </w:t>
      </w:r>
      <w:hyperlink r:id="rId9338" w:anchor="Sit_Jublains" w:history="1">
        <w:r w:rsidR="009F73E5" w:rsidRPr="009F73E5">
          <w:rPr>
            <w:rStyle w:val="Hyperlink"/>
            <w:lang w:val="fr-FR"/>
          </w:rPr>
          <w:t>Jublains</w:t>
        </w:r>
      </w:hyperlink>
      <w:r w:rsidRPr="0032190F">
        <w:rPr>
          <w:lang w:val="fr-FR"/>
        </w:rPr>
        <w:t>-</w:t>
      </w:r>
      <w:hyperlink r:id="rId9339" w:anchor="Sit_Avranches" w:history="1">
        <w:r w:rsidRPr="009F73E5">
          <w:rPr>
            <w:rStyle w:val="Hyperlink"/>
            <w:lang w:val="fr-FR"/>
          </w:rPr>
          <w:t>Avranches</w:t>
        </w:r>
      </w:hyperlink>
    </w:p>
    <w:p w14:paraId="474F6BA5" w14:textId="77777777" w:rsidR="00643BB8" w:rsidRPr="0032190F" w:rsidRDefault="00643BB8" w:rsidP="00242C0F">
      <w:pPr>
        <w:rPr>
          <w:lang w:val="fr-FR"/>
        </w:rPr>
      </w:pPr>
    </w:p>
    <w:p w14:paraId="4CE16F7C" w14:textId="77777777" w:rsidR="00643BB8" w:rsidRPr="0032190F" w:rsidRDefault="00643BB8" w:rsidP="00242C0F">
      <w:pPr>
        <w:rPr>
          <w:lang w:val="fr-FR"/>
        </w:rPr>
      </w:pPr>
      <w:r w:rsidRPr="0032190F">
        <w:rPr>
          <w:lang w:val="fr-FR"/>
        </w:rPr>
        <w:t xml:space="preserve">2 gués : en amont : bâti en bois disloqué par le courant ; en aval une borne milliaire attribuée au règne de Valérien (253-260) ou de Victorin (269-271). </w:t>
      </w:r>
    </w:p>
    <w:p w14:paraId="7F7EBA04" w14:textId="77777777" w:rsidR="00643BB8" w:rsidRPr="0032190F" w:rsidRDefault="00643BB8" w:rsidP="00242C0F">
      <w:pPr>
        <w:rPr>
          <w:lang w:val="fr-FR"/>
        </w:rPr>
      </w:pPr>
    </w:p>
    <w:p w14:paraId="3BB320B7" w14:textId="77777777" w:rsidR="00643BB8" w:rsidRPr="0032190F" w:rsidRDefault="00643BB8" w:rsidP="00242C0F">
      <w:pPr>
        <w:rPr>
          <w:lang w:val="fr-FR"/>
        </w:rPr>
      </w:pPr>
      <w:r w:rsidRPr="0032190F">
        <w:rPr>
          <w:szCs w:val="28"/>
          <w:lang w:val="fr-FR"/>
        </w:rPr>
        <w:t>1863</w:t>
      </w:r>
      <w:r w:rsidRPr="0032190F">
        <w:rPr>
          <w:lang w:val="fr-FR"/>
        </w:rPr>
        <w:t xml:space="preserve"> – Travaux d’approfondissement du lit de la Mayenne.</w:t>
      </w:r>
    </w:p>
    <w:p w14:paraId="61FAF0A8" w14:textId="77777777" w:rsidR="00643BB8" w:rsidRPr="0032190F" w:rsidRDefault="00643BB8" w:rsidP="00242C0F">
      <w:pPr>
        <w:rPr>
          <w:lang w:val="fr-FR"/>
        </w:rPr>
      </w:pPr>
      <w:r w:rsidRPr="0032190F">
        <w:rPr>
          <w:szCs w:val="28"/>
          <w:lang w:val="fr-FR"/>
        </w:rPr>
        <w:t>1864</w:t>
      </w:r>
      <w:r w:rsidRPr="0032190F">
        <w:rPr>
          <w:lang w:val="fr-FR"/>
        </w:rPr>
        <w:t>- Publication d’un inventaire avec quelques 16 000 monnaies.</w:t>
      </w:r>
    </w:p>
    <w:p w14:paraId="72EF579C" w14:textId="77777777" w:rsidR="00643BB8" w:rsidRPr="0032190F" w:rsidRDefault="00643BB8" w:rsidP="00242C0F">
      <w:pPr>
        <w:rPr>
          <w:lang w:val="fr-FR"/>
        </w:rPr>
      </w:pPr>
      <w:r w:rsidRPr="0032190F">
        <w:rPr>
          <w:szCs w:val="28"/>
          <w:lang w:val="fr-FR"/>
        </w:rPr>
        <w:t>1960/1995</w:t>
      </w:r>
      <w:r w:rsidRPr="0032190F">
        <w:rPr>
          <w:lang w:val="fr-FR"/>
        </w:rPr>
        <w:t>- Réévaluation du catalogue</w:t>
      </w:r>
    </w:p>
    <w:p w14:paraId="6301022B" w14:textId="77777777" w:rsidR="00643BB8" w:rsidRPr="0032190F" w:rsidRDefault="00643BB8" w:rsidP="00242C0F">
      <w:pPr>
        <w:rPr>
          <w:lang w:val="fr-FR"/>
        </w:rPr>
      </w:pPr>
    </w:p>
    <w:p w14:paraId="38BD0742" w14:textId="77777777" w:rsidR="00643BB8" w:rsidRPr="0032190F" w:rsidRDefault="00643BB8" w:rsidP="00242C0F">
      <w:pPr>
        <w:pStyle w:val="Heading2"/>
      </w:pPr>
      <w:r w:rsidRPr="0032190F">
        <w:t>Dépôt monétaire</w:t>
      </w:r>
    </w:p>
    <w:p w14:paraId="46CC4E6F" w14:textId="77777777" w:rsidR="00643BB8" w:rsidRPr="0032190F" w:rsidRDefault="00643BB8" w:rsidP="00242C0F">
      <w:pPr>
        <w:rPr>
          <w:sz w:val="28"/>
          <w:szCs w:val="28"/>
          <w:lang w:val="fr-FR"/>
        </w:rPr>
      </w:pPr>
    </w:p>
    <w:p w14:paraId="26E9E1E6" w14:textId="77777777" w:rsidR="00643BB8" w:rsidRPr="0032190F" w:rsidRDefault="00643BB8" w:rsidP="00242C0F">
      <w:pPr>
        <w:rPr>
          <w:lang w:val="fr-FR"/>
        </w:rPr>
      </w:pPr>
      <w:r w:rsidRPr="0032190F">
        <w:rPr>
          <w:lang w:val="fr-FR"/>
        </w:rPr>
        <w:t>« Les 22 … monnaies de S-L étaient accompagnée d’un certain nb d’objets manifestement des ex-votos (armes miniatures,statuettes de déesses mères) comparabless à ceux qui ont été retrouvés dans les sables de la Vilaine avec des dizaines de milliers de monnaies. Les monnaies de S-L sont donc des offrandes dédiées aux eaux de la Mayenne par les Gallo-Romains qui traversaient le gué.» p.3</w:t>
      </w:r>
    </w:p>
    <w:p w14:paraId="758C0BC5" w14:textId="77777777" w:rsidR="00643BB8" w:rsidRPr="0032190F" w:rsidRDefault="00643BB8" w:rsidP="00242C0F">
      <w:pPr>
        <w:rPr>
          <w:lang w:val="fr-FR"/>
        </w:rPr>
      </w:pPr>
    </w:p>
    <w:p w14:paraId="18AC6EE4" w14:textId="77777777" w:rsidR="00643BB8" w:rsidRPr="0032190F" w:rsidRDefault="00643BB8" w:rsidP="00242C0F">
      <w:pPr>
        <w:rPr>
          <w:lang w:val="fr-FR"/>
        </w:rPr>
      </w:pPr>
      <w:r w:rsidRPr="0032190F">
        <w:rPr>
          <w:lang w:val="fr-FR"/>
        </w:rPr>
        <w:t>Plutôt de faible valeur (as de bronze pour 80% soit 17 994)</w:t>
      </w:r>
    </w:p>
    <w:p w14:paraId="2A26F114" w14:textId="77777777" w:rsidR="00643BB8" w:rsidRPr="0032190F" w:rsidRDefault="00643BB8" w:rsidP="00242C0F">
      <w:pPr>
        <w:rPr>
          <w:lang w:val="fr-FR"/>
        </w:rPr>
      </w:pPr>
    </w:p>
    <w:p w14:paraId="32FB5459" w14:textId="77777777" w:rsidR="00643BB8" w:rsidRPr="0032190F" w:rsidRDefault="00643BB8" w:rsidP="00242C0F">
      <w:pPr>
        <w:pStyle w:val="Heading3"/>
        <w:spacing w:line="240" w:lineRule="auto"/>
      </w:pPr>
      <w:r w:rsidRPr="0032190F">
        <w:t>Comparaison</w:t>
      </w:r>
    </w:p>
    <w:p w14:paraId="6EDFAA21" w14:textId="77777777" w:rsidR="00643BB8" w:rsidRPr="0032190F" w:rsidRDefault="00643BB8" w:rsidP="00242C0F">
      <w:pPr>
        <w:rPr>
          <w:sz w:val="28"/>
          <w:szCs w:val="28"/>
          <w:lang w:val="fr-FR"/>
        </w:rPr>
      </w:pPr>
    </w:p>
    <w:p w14:paraId="158E9EFD" w14:textId="77777777" w:rsidR="00643BB8" w:rsidRPr="0032190F" w:rsidRDefault="00643BB8" w:rsidP="00242C0F">
      <w:pPr>
        <w:rPr>
          <w:lang w:val="fr-FR"/>
        </w:rPr>
      </w:pPr>
      <w:r w:rsidRPr="0032190F">
        <w:rPr>
          <w:lang w:val="fr-FR"/>
        </w:rPr>
        <w:t>1) Vilaine (Rennes, Ille-et-Vilaine) dépôt situé au niveau d’un important point de franchissment, probalblement un pont à la sortie de la ville romaine de Condate (Rennes). Forte représentativité romaine et quasi absence gauloise confirmée par les fouilles de Condate.</w:t>
      </w:r>
    </w:p>
    <w:p w14:paraId="1B761213" w14:textId="77777777" w:rsidR="00643BB8" w:rsidRPr="0032190F" w:rsidRDefault="00643BB8" w:rsidP="00242C0F">
      <w:pPr>
        <w:rPr>
          <w:lang w:val="fr-FR"/>
        </w:rPr>
      </w:pPr>
      <w:r w:rsidRPr="0032190F">
        <w:rPr>
          <w:lang w:val="fr-FR"/>
        </w:rPr>
        <w:t>Férel (Morbihan)</w:t>
      </w:r>
    </w:p>
    <w:p w14:paraId="1BA0254B" w14:textId="77777777" w:rsidR="00643BB8" w:rsidRPr="0032190F" w:rsidRDefault="00643BB8" w:rsidP="00242C0F">
      <w:pPr>
        <w:rPr>
          <w:lang w:val="fr-FR"/>
        </w:rPr>
      </w:pPr>
      <w:r w:rsidRPr="0032190F">
        <w:rPr>
          <w:lang w:val="fr-FR"/>
        </w:rPr>
        <w:t>Saint-Mars-de-Coutais (Loire-Atlantique)</w:t>
      </w:r>
    </w:p>
    <w:p w14:paraId="69C35F2C" w14:textId="77777777" w:rsidR="00643BB8" w:rsidRPr="0032190F" w:rsidRDefault="00643BB8" w:rsidP="00242C0F">
      <w:pPr>
        <w:rPr>
          <w:lang w:val="fr-FR"/>
        </w:rPr>
      </w:pPr>
      <w:r w:rsidRPr="0032190F">
        <w:rPr>
          <w:lang w:val="fr-FR"/>
        </w:rPr>
        <w:t>Pontaubault (Manche) : 300 monnaies romaines</w:t>
      </w:r>
    </w:p>
    <w:p w14:paraId="07270C48" w14:textId="77777777" w:rsidR="00643BB8" w:rsidRPr="0032190F" w:rsidRDefault="00643BB8" w:rsidP="00242C0F">
      <w:pPr>
        <w:rPr>
          <w:lang w:val="fr-FR"/>
        </w:rPr>
      </w:pPr>
      <w:r w:rsidRPr="0032190F">
        <w:rPr>
          <w:lang w:val="fr-FR"/>
        </w:rPr>
        <w:t>2) Condé-sur-Aisne (Aisne) à proximité de la ville de Soissons sur l’axe Reims-Amiens. Avec une imortante représentation des monnaies gauloise traduisant un substrat gaulois et une implantation romaine tardive (p. 6)</w:t>
      </w:r>
    </w:p>
    <w:p w14:paraId="000ECBD9" w14:textId="77777777" w:rsidR="00643BB8" w:rsidRPr="0032190F" w:rsidRDefault="00643BB8" w:rsidP="00242C0F">
      <w:pPr>
        <w:rPr>
          <w:lang w:val="fr-FR"/>
        </w:rPr>
      </w:pPr>
      <w:r w:rsidRPr="0032190F">
        <w:rPr>
          <w:lang w:val="fr-FR"/>
        </w:rPr>
        <w:t>3) Montereau (Seine-et-Marne) au confluent de la Seine t de l’Yonne sur la voie reliant Melun à Sens.</w:t>
      </w:r>
    </w:p>
    <w:p w14:paraId="52AF0552" w14:textId="77777777" w:rsidR="00643BB8" w:rsidRPr="0032190F" w:rsidRDefault="00643BB8" w:rsidP="00242C0F">
      <w:pPr>
        <w:rPr>
          <w:lang w:val="fr-FR"/>
        </w:rPr>
      </w:pPr>
      <w:r w:rsidRPr="0032190F">
        <w:rPr>
          <w:lang w:val="fr-FR"/>
        </w:rPr>
        <w:t>Jaulnes (Seine-et-Marne) : 4000 monnaies</w:t>
      </w:r>
    </w:p>
    <w:p w14:paraId="1F6BEB31" w14:textId="77777777" w:rsidR="00643BB8" w:rsidRPr="0032190F" w:rsidRDefault="00643BB8" w:rsidP="00242C0F">
      <w:pPr>
        <w:rPr>
          <w:lang w:val="fr-FR"/>
        </w:rPr>
      </w:pPr>
      <w:r w:rsidRPr="0032190F">
        <w:rPr>
          <w:lang w:val="fr-FR"/>
        </w:rPr>
        <w:t>Melun : 100 monnaies gauloises et romaines</w:t>
      </w:r>
    </w:p>
    <w:p w14:paraId="0A2A7419" w14:textId="77777777" w:rsidR="00643BB8" w:rsidRPr="0032190F" w:rsidRDefault="00643BB8" w:rsidP="00242C0F">
      <w:pPr>
        <w:rPr>
          <w:lang w:val="fr-FR"/>
        </w:rPr>
      </w:pPr>
      <w:r w:rsidRPr="0032190F">
        <w:rPr>
          <w:lang w:val="fr-FR"/>
        </w:rPr>
        <w:t>Nocret (gué traversant la Cure, voie Agrippa, Yonne) : 540 moannies tardives de Gallien à la fin du IVe s.</w:t>
      </w:r>
    </w:p>
    <w:p w14:paraId="19B48687" w14:textId="77777777" w:rsidR="00643BB8" w:rsidRPr="0032190F" w:rsidRDefault="00643BB8" w:rsidP="00242C0F">
      <w:pPr>
        <w:rPr>
          <w:i/>
          <w:lang w:val="fr-FR"/>
        </w:rPr>
      </w:pPr>
      <w:r w:rsidRPr="0032190F">
        <w:rPr>
          <w:i/>
          <w:lang w:val="fr-FR"/>
        </w:rPr>
        <w:t>1),2),3) et le gué de S-L sont rapprochés par les auteurs</w:t>
      </w:r>
    </w:p>
    <w:p w14:paraId="3D99994C" w14:textId="77777777" w:rsidR="00643BB8" w:rsidRPr="0032190F" w:rsidRDefault="00643BB8" w:rsidP="00242C0F">
      <w:pPr>
        <w:rPr>
          <w:lang w:val="fr-FR"/>
        </w:rPr>
      </w:pPr>
    </w:p>
    <w:p w14:paraId="489AD18D" w14:textId="77777777" w:rsidR="00643BB8" w:rsidRPr="0032190F" w:rsidRDefault="00643BB8" w:rsidP="00242C0F">
      <w:pPr>
        <w:rPr>
          <w:lang w:val="fr-FR"/>
        </w:rPr>
      </w:pPr>
      <w:r w:rsidRPr="0032190F">
        <w:rPr>
          <w:lang w:val="fr-FR"/>
        </w:rPr>
        <w:lastRenderedPageBreak/>
        <w:t>Pour les gués de la Saône la nature du dépôt est différente :céramiques, outils, armes, vaisselle métallique, mais peu de monnaies.</w:t>
      </w:r>
    </w:p>
    <w:p w14:paraId="7665D900" w14:textId="77777777" w:rsidR="00643BB8" w:rsidRPr="0032190F" w:rsidRDefault="00643BB8" w:rsidP="00242C0F">
      <w:pPr>
        <w:rPr>
          <w:lang w:val="fr-FR"/>
        </w:rPr>
      </w:pPr>
    </w:p>
    <w:p w14:paraId="3C42B97B" w14:textId="77777777" w:rsidR="00643BB8" w:rsidRPr="0032190F" w:rsidRDefault="00643BB8" w:rsidP="00242C0F">
      <w:pPr>
        <w:rPr>
          <w:lang w:val="fr-FR"/>
        </w:rPr>
      </w:pPr>
      <w:r w:rsidRPr="0032190F">
        <w:rPr>
          <w:lang w:val="fr-FR"/>
        </w:rPr>
        <w:t>Dans le Sud-Ouest, gué de Bazacle (Toulouse)</w:t>
      </w:r>
    </w:p>
    <w:p w14:paraId="66D26D7C" w14:textId="77777777" w:rsidR="00643BB8" w:rsidRPr="0032190F" w:rsidRDefault="00643BB8" w:rsidP="00242C0F">
      <w:pPr>
        <w:rPr>
          <w:lang w:val="fr-FR"/>
        </w:rPr>
      </w:pPr>
    </w:p>
    <w:p w14:paraId="31BF2B07" w14:textId="77777777" w:rsidR="00643BB8" w:rsidRPr="0032190F" w:rsidRDefault="00643BB8" w:rsidP="00242C0F">
      <w:pPr>
        <w:rPr>
          <w:lang w:val="fr-FR"/>
        </w:rPr>
      </w:pPr>
      <w:r w:rsidRPr="0032190F">
        <w:rPr>
          <w:lang w:val="fr-FR"/>
        </w:rPr>
        <w:t xml:space="preserve">En Italie, dans le Garigliano. </w:t>
      </w:r>
    </w:p>
    <w:p w14:paraId="0DE2847C" w14:textId="77777777" w:rsidR="00643BB8" w:rsidRPr="0032190F" w:rsidRDefault="00643BB8" w:rsidP="00242C0F">
      <w:pPr>
        <w:rPr>
          <w:lang w:val="fr-FR"/>
        </w:rPr>
      </w:pPr>
    </w:p>
    <w:p w14:paraId="460153D3" w14:textId="77777777" w:rsidR="00643BB8" w:rsidRDefault="00643BB8" w:rsidP="00242C0F">
      <w:pPr>
        <w:pStyle w:val="Heading3"/>
        <w:spacing w:line="240" w:lineRule="auto"/>
      </w:pPr>
      <w:r w:rsidRPr="00EF7882">
        <w:t xml:space="preserve">Synthèse </w:t>
      </w:r>
    </w:p>
    <w:p w14:paraId="3BF9AA22" w14:textId="77777777" w:rsidR="00643BB8" w:rsidRPr="0032190F" w:rsidRDefault="00643BB8" w:rsidP="00242C0F">
      <w:pPr>
        <w:numPr>
          <w:ilvl w:val="0"/>
          <w:numId w:val="25"/>
        </w:numPr>
        <w:rPr>
          <w:lang w:val="fr-FR"/>
        </w:rPr>
      </w:pPr>
      <w:r w:rsidRPr="0032190F">
        <w:rPr>
          <w:lang w:val="fr-FR"/>
        </w:rPr>
        <w:t>Absence presque totale de monnaies gauloises</w:t>
      </w:r>
    </w:p>
    <w:p w14:paraId="7400A414" w14:textId="77777777" w:rsidR="00643BB8" w:rsidRPr="0032190F" w:rsidRDefault="00643BB8" w:rsidP="00242C0F">
      <w:pPr>
        <w:numPr>
          <w:ilvl w:val="0"/>
          <w:numId w:val="25"/>
        </w:numPr>
        <w:rPr>
          <w:lang w:val="fr-FR"/>
        </w:rPr>
      </w:pPr>
      <w:r w:rsidRPr="0032190F">
        <w:rPr>
          <w:lang w:val="fr-FR"/>
        </w:rPr>
        <w:t>Présence massive de monnaies de Claude Ier</w:t>
      </w:r>
    </w:p>
    <w:p w14:paraId="57A38947" w14:textId="77777777" w:rsidR="00643BB8" w:rsidRPr="0032190F" w:rsidRDefault="00643BB8" w:rsidP="00242C0F">
      <w:pPr>
        <w:numPr>
          <w:ilvl w:val="0"/>
          <w:numId w:val="25"/>
        </w:numPr>
        <w:rPr>
          <w:lang w:val="fr-FR"/>
        </w:rPr>
      </w:pPr>
      <w:r w:rsidRPr="0032190F">
        <w:rPr>
          <w:lang w:val="fr-FR"/>
        </w:rPr>
        <w:t>Rupture très nette ds l’approvisionnement du site en monnaies à partir du début du règne de Trajan</w:t>
      </w:r>
    </w:p>
    <w:p w14:paraId="37D645EE" w14:textId="77777777" w:rsidR="00643BB8" w:rsidRPr="0032190F" w:rsidRDefault="00643BB8" w:rsidP="00242C0F">
      <w:pPr>
        <w:numPr>
          <w:ilvl w:val="0"/>
          <w:numId w:val="25"/>
        </w:numPr>
        <w:rPr>
          <w:lang w:val="fr-FR"/>
        </w:rPr>
      </w:pPr>
      <w:r w:rsidRPr="0032190F">
        <w:rPr>
          <w:lang w:val="fr-FR"/>
        </w:rPr>
        <w:t>Arrêt de la série monétaire dès le IIIe s.</w:t>
      </w:r>
    </w:p>
    <w:p w14:paraId="32458CD6" w14:textId="77777777" w:rsidR="00643BB8" w:rsidRPr="0032190F" w:rsidRDefault="00643BB8" w:rsidP="00242C0F">
      <w:pPr>
        <w:rPr>
          <w:lang w:val="fr-FR"/>
        </w:rPr>
      </w:pPr>
    </w:p>
    <w:p w14:paraId="3138AB42" w14:textId="77777777" w:rsidR="0099754D" w:rsidRPr="0032190F" w:rsidRDefault="0099754D" w:rsidP="00242C0F">
      <w:pPr>
        <w:rPr>
          <w:lang w:val="fr-FR"/>
        </w:rPr>
      </w:pPr>
    </w:p>
    <w:p w14:paraId="660EE1AF" w14:textId="77777777" w:rsidR="00B54392" w:rsidRPr="0032190F" w:rsidRDefault="00B54392" w:rsidP="00426FF9">
      <w:pPr>
        <w:pStyle w:val="Heading1"/>
      </w:pPr>
      <w:bookmarkStart w:id="3868" w:name="Sit_Sur_Grand_Pre"/>
      <w:r w:rsidRPr="0032190F">
        <w:t>SUR-LE-GRAND-PRE (</w:t>
      </w:r>
      <w:r w:rsidR="00415D78" w:rsidRPr="0032190F">
        <w:t>Sites de</w:t>
      </w:r>
      <w:r w:rsidRPr="0032190F">
        <w:t>)</w:t>
      </w:r>
    </w:p>
    <w:bookmarkEnd w:id="3868"/>
    <w:p w14:paraId="63F4E731" w14:textId="77777777" w:rsidR="00B54392" w:rsidRPr="0032190F" w:rsidRDefault="00B54392" w:rsidP="00242C0F">
      <w:pPr>
        <w:rPr>
          <w:lang w:val="fr-FR"/>
        </w:rPr>
      </w:pPr>
    </w:p>
    <w:p w14:paraId="45561CDD" w14:textId="2CC69592" w:rsidR="00B54392" w:rsidRPr="0032190F" w:rsidRDefault="00B54392" w:rsidP="00242C0F">
      <w:pPr>
        <w:rPr>
          <w:lang w:val="fr-FR"/>
        </w:rPr>
      </w:pPr>
      <w:r w:rsidRPr="0032190F">
        <w:rPr>
          <w:lang w:val="fr-FR"/>
        </w:rPr>
        <w:t xml:space="preserve">Cette zone de carrières appartient à l’ensemble de </w:t>
      </w:r>
      <w:hyperlink r:id="rId9340" w:anchor="Sit_Saint_Leonard" w:history="1">
        <w:r w:rsidRPr="0032190F">
          <w:rPr>
            <w:rStyle w:val="Hyperlink"/>
            <w:lang w:val="fr-FR"/>
          </w:rPr>
          <w:t>Saint-Léonard</w:t>
        </w:r>
      </w:hyperlink>
      <w:r w:rsidRPr="0032190F">
        <w:rPr>
          <w:lang w:val="fr-FR"/>
        </w:rPr>
        <w:t xml:space="preserve"> dans les Alpes suisses. Il regroupe plusieurs habitats et sépultures :</w:t>
      </w:r>
    </w:p>
    <w:p w14:paraId="139E30DD" w14:textId="77777777" w:rsidR="00B54392" w:rsidRPr="0032190F" w:rsidRDefault="00B54392" w:rsidP="00242C0F">
      <w:pPr>
        <w:rPr>
          <w:lang w:val="fr-FR"/>
        </w:rPr>
      </w:pPr>
    </w:p>
    <w:p w14:paraId="36C55B50" w14:textId="77777777" w:rsidR="00B54392" w:rsidRPr="0032190F" w:rsidRDefault="00B54392" w:rsidP="00242C0F">
      <w:pPr>
        <w:rPr>
          <w:lang w:val="fr-FR"/>
        </w:rPr>
      </w:pPr>
      <w:r w:rsidRPr="0032190F">
        <w:rPr>
          <w:lang w:val="fr-FR"/>
        </w:rPr>
        <w:t>Ensellure 1 : habitat de hauteur présentant une série de 53 fosses. L’horizon supérieur perturbé par les vignes regroupe les niveaux de l’âgedu Bronze, du Fer et de l’époque romaine. L’horizon inférieur, recouvert par un lambeau de couche attribué au Bronze final, eest lui attribué au Néolithique de 3785 et 3350 aec. On note aussi, à l’écart sur un replat rocheux, une couche attribuée au Bronze ancien.</w:t>
      </w:r>
      <w:r w:rsidR="00415D78" w:rsidRPr="0032190F">
        <w:rPr>
          <w:lang w:val="fr-FR"/>
        </w:rPr>
        <w:t>(BIB 38 p. 108)</w:t>
      </w:r>
    </w:p>
    <w:p w14:paraId="4C4CDB69" w14:textId="77777777" w:rsidR="00B54392" w:rsidRPr="0032190F" w:rsidRDefault="00B54392" w:rsidP="00242C0F">
      <w:pPr>
        <w:rPr>
          <w:lang w:val="fr-FR"/>
        </w:rPr>
      </w:pPr>
    </w:p>
    <w:p w14:paraId="3B8A32B2" w14:textId="12968FC7" w:rsidR="00B54392" w:rsidRPr="0032190F" w:rsidRDefault="00B54392" w:rsidP="00242C0F">
      <w:pPr>
        <w:rPr>
          <w:lang w:val="fr-FR"/>
        </w:rPr>
      </w:pPr>
      <w:r w:rsidRPr="0032190F">
        <w:rPr>
          <w:lang w:val="fr-FR"/>
        </w:rPr>
        <w:t xml:space="preserve">Ensellure 2 : sur le versant est d’une colline, à </w:t>
      </w:r>
      <w:smartTag w:uri="urn:schemas-microsoft-com:office:smarttags" w:element="metricconverter">
        <w:smartTagPr>
          <w:attr w:name="ProductID" w:val="25 m"/>
        </w:smartTagPr>
        <w:r w:rsidRPr="0032190F">
          <w:rPr>
            <w:lang w:val="fr-FR"/>
          </w:rPr>
          <w:t>25 m</w:t>
        </w:r>
      </w:smartTag>
      <w:r w:rsidRPr="0032190F">
        <w:rPr>
          <w:lang w:val="fr-FR"/>
        </w:rPr>
        <w:t xml:space="preserve"> en edssous du sommet,. Dans l’horizon inférieur : un habitat montrant 6 phases d’occupations. La plus ancienne (4321 et 4000 aec) est attribuable au </w:t>
      </w:r>
      <w:hyperlink r:id="rId9341" w:anchor="Cul_Chasseen" w:history="1">
        <w:r w:rsidRPr="0032190F">
          <w:rPr>
            <w:rStyle w:val="Hyperlink"/>
            <w:lang w:val="fr-FR"/>
          </w:rPr>
          <w:t>Chasséen</w:t>
        </w:r>
      </w:hyperlink>
      <w:r w:rsidRPr="0032190F">
        <w:rPr>
          <w:lang w:val="fr-FR"/>
        </w:rPr>
        <w:t xml:space="preserve"> et au </w:t>
      </w:r>
      <w:hyperlink r:id="rId9342" w:anchor="Cul_Saint_Leonard" w:history="1">
        <w:r w:rsidR="005E0C17" w:rsidRPr="0032190F">
          <w:rPr>
            <w:rStyle w:val="Hyperlink"/>
            <w:lang w:val="fr-FR"/>
          </w:rPr>
          <w:t>Cortaillod de type Saint-Léonard</w:t>
        </w:r>
      </w:hyperlink>
      <w:r w:rsidRPr="0032190F">
        <w:rPr>
          <w:lang w:val="fr-FR"/>
        </w:rPr>
        <w:t xml:space="preserve">. Trois tombes d’enfants ont été creusées </w:t>
      </w:r>
      <w:r w:rsidR="00207C42" w:rsidRPr="0032190F">
        <w:rPr>
          <w:lang w:val="fr-FR"/>
        </w:rPr>
        <w:t>dans le sol d’habitation. A pro</w:t>
      </w:r>
      <w:r w:rsidRPr="0032190F">
        <w:rPr>
          <w:lang w:val="fr-FR"/>
        </w:rPr>
        <w:t>ximité, 2 sépultures en fosses : 1 adulte avec 360 boutons de type</w:t>
      </w:r>
      <w:r w:rsidR="00415D78" w:rsidRPr="0032190F">
        <w:rPr>
          <w:lang w:val="fr-FR"/>
        </w:rPr>
        <w:t xml:space="preserve"> Glis et 1 enfant avec un fragment de hache polie, un bracelet de coqulle de triton (</w:t>
      </w:r>
      <w:r w:rsidR="00415D78" w:rsidRPr="0032190F">
        <w:rPr>
          <w:i/>
          <w:lang w:val="fr-FR"/>
        </w:rPr>
        <w:t>Charonia nodifera</w:t>
      </w:r>
      <w:r w:rsidR="00415D78" w:rsidRPr="0032190F">
        <w:rPr>
          <w:lang w:val="fr-FR"/>
        </w:rPr>
        <w:t xml:space="preserve">) et des perles (de corail ?) datées entre 4340 et 4050 aec. Dans l’horizon supérieur se trouvait une petite nécropole de type </w:t>
      </w:r>
      <w:hyperlink r:id="rId9343" w:anchor="Sit_Chamblandes" w:history="1">
        <w:r w:rsidR="00415D78" w:rsidRPr="0032190F">
          <w:rPr>
            <w:rStyle w:val="Hyperlink"/>
            <w:lang w:val="fr-FR"/>
          </w:rPr>
          <w:t>Chamblandes</w:t>
        </w:r>
      </w:hyperlink>
      <w:r w:rsidR="00415D78" w:rsidRPr="0032190F">
        <w:rPr>
          <w:lang w:val="fr-FR"/>
        </w:rPr>
        <w:t>, presqu’entièrement boulversée datée entre 3780 et 3540 aec.(BIB 38 p. 108)</w:t>
      </w:r>
    </w:p>
    <w:p w14:paraId="3FC7B18D" w14:textId="77777777" w:rsidR="00415D78" w:rsidRPr="0032190F" w:rsidRDefault="00415D78" w:rsidP="00242C0F">
      <w:pPr>
        <w:rPr>
          <w:lang w:val="fr-FR"/>
        </w:rPr>
      </w:pPr>
    </w:p>
    <w:p w14:paraId="6AF354B9" w14:textId="7FC9B587" w:rsidR="00415D78" w:rsidRPr="0032190F" w:rsidRDefault="00415D78" w:rsidP="00242C0F">
      <w:pPr>
        <w:rPr>
          <w:lang w:val="fr-FR"/>
        </w:rPr>
      </w:pPr>
      <w:r w:rsidRPr="0032190F">
        <w:rPr>
          <w:lang w:val="fr-FR"/>
        </w:rPr>
        <w:t xml:space="preserve">Ensellure 3 : Versant sud de la colline, </w:t>
      </w:r>
      <w:smartTag w:uri="urn:schemas-microsoft-com:office:smarttags" w:element="metricconverter">
        <w:smartTagPr>
          <w:attr w:name="ProductID" w:val="10 m"/>
        </w:smartTagPr>
        <w:r w:rsidRPr="0032190F">
          <w:rPr>
            <w:lang w:val="fr-FR"/>
          </w:rPr>
          <w:t>10 m</w:t>
        </w:r>
      </w:smartTag>
      <w:r w:rsidRPr="0032190F">
        <w:rPr>
          <w:lang w:val="fr-FR"/>
        </w:rPr>
        <w:t xml:space="preserve"> en contrebas de Ensellure 2,. L’horizon inférieur comprende de nombreuses fosses signalant 1 habitat daté de 4320-4000 (Chasséen et au </w:t>
      </w:r>
      <w:hyperlink r:id="rId9344" w:anchor="Cul_Saint_Leonard" w:history="1">
        <w:r w:rsidR="005E0C17" w:rsidRPr="0032190F">
          <w:rPr>
            <w:rStyle w:val="Hyperlink"/>
            <w:lang w:val="fr-FR"/>
          </w:rPr>
          <w:t>Cortaillod de type Saint-Léonard</w:t>
        </w:r>
      </w:hyperlink>
      <w:r w:rsidRPr="0032190F">
        <w:rPr>
          <w:lang w:val="fr-FR"/>
        </w:rPr>
        <w:t>). Da</w:t>
      </w:r>
      <w:r w:rsidR="00661ECA" w:rsidRPr="0032190F">
        <w:rPr>
          <w:lang w:val="fr-FR"/>
        </w:rPr>
        <w:t>n</w:t>
      </w:r>
      <w:r w:rsidRPr="0032190F">
        <w:rPr>
          <w:lang w:val="fr-FR"/>
        </w:rPr>
        <w:t>s l’horizon inférieur, une tombe à inhumation en coffre de bois (position repliée sans mobilier) datée de 2340-2040 aec.(BIB 38 p. 108)</w:t>
      </w:r>
    </w:p>
    <w:p w14:paraId="140629A2" w14:textId="77777777" w:rsidR="00415D78" w:rsidRPr="0032190F" w:rsidRDefault="00415D78" w:rsidP="00242C0F">
      <w:pPr>
        <w:rPr>
          <w:lang w:val="fr-FR"/>
        </w:rPr>
      </w:pPr>
    </w:p>
    <w:p w14:paraId="4B77D908" w14:textId="77777777" w:rsidR="00BA575D" w:rsidRPr="0032190F" w:rsidRDefault="00DA2675" w:rsidP="00426FF9">
      <w:pPr>
        <w:pStyle w:val="Heading1"/>
      </w:pPr>
      <w:bookmarkStart w:id="3869" w:name="Sit_Crete_Barmes"/>
      <w:r w:rsidRPr="0032190F">
        <w:t>CRETE-DES-BARMES</w:t>
      </w:r>
      <w:bookmarkEnd w:id="3869"/>
    </w:p>
    <w:p w14:paraId="4FCDF60D" w14:textId="77777777" w:rsidR="00E2157B" w:rsidRPr="0032190F" w:rsidRDefault="00E2157B" w:rsidP="00BA575D">
      <w:pPr>
        <w:jc w:val="both"/>
        <w:rPr>
          <w:lang w:val="fr-FR"/>
        </w:rPr>
      </w:pPr>
    </w:p>
    <w:p w14:paraId="2B652B03" w14:textId="213109DE" w:rsidR="00BA575D" w:rsidRPr="0032190F" w:rsidRDefault="00BA575D" w:rsidP="00BA575D">
      <w:pPr>
        <w:jc w:val="both"/>
        <w:rPr>
          <w:lang w:val="fr-FR"/>
        </w:rPr>
      </w:pPr>
      <w:r w:rsidRPr="0032190F">
        <w:rPr>
          <w:lang w:val="fr-FR"/>
        </w:rPr>
        <w:t xml:space="preserve">La roche gravée </w:t>
      </w:r>
      <w:r w:rsidR="009071B9" w:rsidRPr="0032190F">
        <w:rPr>
          <w:lang w:val="fr-FR"/>
        </w:rPr>
        <w:t xml:space="preserve">de la Crête des Barmes </w:t>
      </w:r>
      <w:r w:rsidRPr="0032190F">
        <w:rPr>
          <w:lang w:val="fr-FR"/>
        </w:rPr>
        <w:t xml:space="preserve">est située sur un replat rocheux, au sommet d’une colline de calcaire dolomitique polie par le glacier en contrebas des habitats de </w:t>
      </w:r>
      <w:hyperlink r:id="rId9345" w:anchor="Sit_Saint_Leonard" w:history="1">
        <w:r w:rsidRPr="0032190F">
          <w:rPr>
            <w:rStyle w:val="Hyperlink"/>
            <w:lang w:val="fr-FR"/>
          </w:rPr>
          <w:t>Saint-Léonard</w:t>
        </w:r>
      </w:hyperlink>
      <w:r w:rsidRPr="0032190F">
        <w:rPr>
          <w:lang w:val="fr-FR"/>
        </w:rPr>
        <w:t xml:space="preserve"> (Suisse). </w:t>
      </w:r>
    </w:p>
    <w:p w14:paraId="632FE735" w14:textId="77777777" w:rsidR="00BA575D" w:rsidRPr="0032190F" w:rsidRDefault="00BA575D" w:rsidP="00242C0F">
      <w:pPr>
        <w:rPr>
          <w:lang w:val="fr-FR"/>
        </w:rPr>
      </w:pPr>
    </w:p>
    <w:p w14:paraId="3FC5C348" w14:textId="77777777" w:rsidR="00BA575D" w:rsidRPr="0032190F" w:rsidRDefault="00BA575D" w:rsidP="00BA575D">
      <w:pPr>
        <w:pStyle w:val="Heading2"/>
      </w:pPr>
      <w:r w:rsidRPr="0032190F">
        <w:t>Roche gravée</w:t>
      </w:r>
    </w:p>
    <w:p w14:paraId="20E171A2" w14:textId="77777777" w:rsidR="00BA575D" w:rsidRPr="0032190F" w:rsidRDefault="00BA575D" w:rsidP="00BA575D">
      <w:pPr>
        <w:rPr>
          <w:lang w:val="fr-FR"/>
        </w:rPr>
      </w:pPr>
    </w:p>
    <w:p w14:paraId="03D10A7A" w14:textId="77777777" w:rsidR="00EC2171" w:rsidRPr="0032190F" w:rsidRDefault="00E217FE" w:rsidP="00BA575D">
      <w:pPr>
        <w:rPr>
          <w:lang w:val="fr-FR"/>
        </w:rPr>
      </w:pPr>
      <w:r w:rsidRPr="0032190F">
        <w:rPr>
          <w:lang w:val="fr-FR"/>
        </w:rPr>
        <w:t xml:space="preserve">La roche est principalement gravée sur sa bordure. </w:t>
      </w:r>
    </w:p>
    <w:p w14:paraId="058BADC2" w14:textId="77777777" w:rsidR="009071B9" w:rsidRPr="0032190F" w:rsidRDefault="009071B9" w:rsidP="00BA575D">
      <w:pPr>
        <w:rPr>
          <w:lang w:val="fr-FR"/>
        </w:rPr>
      </w:pPr>
    </w:p>
    <w:p w14:paraId="5A95B13C" w14:textId="77777777" w:rsidR="00BA575D" w:rsidRPr="0032190F" w:rsidRDefault="00BA575D" w:rsidP="00BA575D">
      <w:pPr>
        <w:pStyle w:val="Heading3"/>
      </w:pPr>
      <w:r w:rsidRPr="0032190F">
        <w:lastRenderedPageBreak/>
        <w:t>Carrés</w:t>
      </w:r>
    </w:p>
    <w:p w14:paraId="3BBD28C2" w14:textId="77777777" w:rsidR="00BA575D" w:rsidRPr="0032190F" w:rsidRDefault="00BA575D" w:rsidP="00BA575D">
      <w:pPr>
        <w:rPr>
          <w:lang w:val="fr-FR"/>
        </w:rPr>
      </w:pPr>
    </w:p>
    <w:p w14:paraId="62D16BC6" w14:textId="77777777" w:rsidR="00BA575D" w:rsidRPr="0032190F" w:rsidRDefault="00BA575D" w:rsidP="00BA575D">
      <w:pPr>
        <w:rPr>
          <w:lang w:val="fr-FR"/>
        </w:rPr>
      </w:pPr>
      <w:r w:rsidRPr="0032190F">
        <w:rPr>
          <w:lang w:val="fr-FR"/>
        </w:rPr>
        <w:t>Le plan est un carroyage alphanumérique</w:t>
      </w:r>
      <w:r w:rsidR="00EC2171" w:rsidRPr="0032190F">
        <w:rPr>
          <w:lang w:val="fr-FR"/>
        </w:rPr>
        <w:t xml:space="preserve"> de 1 x 1 m</w:t>
      </w:r>
      <w:r w:rsidRPr="0032190F">
        <w:rPr>
          <w:lang w:val="fr-FR"/>
        </w:rPr>
        <w:t xml:space="preserve">. </w:t>
      </w:r>
      <w:r w:rsidR="00E217FE" w:rsidRPr="0032190F">
        <w:rPr>
          <w:lang w:val="fr-FR"/>
        </w:rPr>
        <w:t xml:space="preserve">Nous présentons les </w:t>
      </w:r>
      <w:r w:rsidRPr="0032190F">
        <w:rPr>
          <w:lang w:val="fr-FR"/>
        </w:rPr>
        <w:t>carrés dans cet ordre : de 20 à 38</w:t>
      </w:r>
      <w:r w:rsidR="00E217FE" w:rsidRPr="0032190F">
        <w:rPr>
          <w:lang w:val="fr-FR"/>
        </w:rPr>
        <w:t xml:space="preserve"> (d’est en ouest)</w:t>
      </w:r>
      <w:r w:rsidRPr="0032190F">
        <w:rPr>
          <w:lang w:val="fr-FR"/>
        </w:rPr>
        <w:t xml:space="preserve"> puis de F à L</w:t>
      </w:r>
      <w:r w:rsidR="00E217FE" w:rsidRPr="0032190F">
        <w:rPr>
          <w:lang w:val="fr-FR"/>
        </w:rPr>
        <w:t xml:space="preserve"> (du nord au sud)</w:t>
      </w:r>
      <w:r w:rsidRPr="0032190F">
        <w:rPr>
          <w:lang w:val="fr-FR"/>
        </w:rPr>
        <w:t xml:space="preserve"> (SS BIB)</w:t>
      </w:r>
    </w:p>
    <w:p w14:paraId="172067D8" w14:textId="77777777" w:rsidR="00EC2171" w:rsidRPr="0032190F" w:rsidRDefault="00EC2171" w:rsidP="00BA575D">
      <w:pPr>
        <w:rPr>
          <w:lang w:val="fr-FR"/>
        </w:rPr>
      </w:pPr>
    </w:p>
    <w:p w14:paraId="513C85EF" w14:textId="77777777" w:rsidR="00EC2171" w:rsidRPr="0032190F" w:rsidRDefault="00EC2171" w:rsidP="00EC2171">
      <w:pPr>
        <w:rPr>
          <w:lang w:val="fr-FR"/>
        </w:rPr>
      </w:pPr>
      <w:r w:rsidRPr="0032190F">
        <w:rPr>
          <w:lang w:val="fr-FR"/>
        </w:rPr>
        <w:t>Le plan de la roche (d’après BIB 1184)</w:t>
      </w:r>
    </w:p>
    <w:p w14:paraId="19EB1212" w14:textId="77777777" w:rsidR="00EC2171" w:rsidRPr="0032190F" w:rsidRDefault="00EC2171" w:rsidP="00EC2171">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7"/>
        <w:gridCol w:w="485"/>
        <w:gridCol w:w="484"/>
        <w:gridCol w:w="494"/>
        <w:gridCol w:w="482"/>
        <w:gridCol w:w="490"/>
        <w:gridCol w:w="481"/>
        <w:gridCol w:w="481"/>
        <w:gridCol w:w="561"/>
        <w:gridCol w:w="561"/>
        <w:gridCol w:w="481"/>
        <w:gridCol w:w="481"/>
        <w:gridCol w:w="481"/>
        <w:gridCol w:w="481"/>
        <w:gridCol w:w="481"/>
        <w:gridCol w:w="481"/>
        <w:gridCol w:w="481"/>
        <w:gridCol w:w="481"/>
        <w:gridCol w:w="482"/>
        <w:gridCol w:w="482"/>
      </w:tblGrid>
      <w:tr w:rsidR="005D10B6" w:rsidRPr="00BA575D" w14:paraId="494ACC93" w14:textId="77777777" w:rsidTr="00C35EA7">
        <w:trPr>
          <w:jc w:val="center"/>
        </w:trPr>
        <w:tc>
          <w:tcPr>
            <w:tcW w:w="493" w:type="dxa"/>
          </w:tcPr>
          <w:p w14:paraId="6A20F3C2" w14:textId="77777777" w:rsidR="00EC2171" w:rsidRPr="00C35EA7" w:rsidRDefault="00EC2171" w:rsidP="00E42269">
            <w:pPr>
              <w:rPr>
                <w:b/>
                <w:sz w:val="20"/>
              </w:rPr>
            </w:pPr>
            <w:r w:rsidRPr="00C35EA7">
              <w:rPr>
                <w:b/>
                <w:sz w:val="20"/>
              </w:rPr>
              <w:t>↑</w:t>
            </w:r>
            <w:r w:rsidRPr="00C35EA7">
              <w:rPr>
                <w:b/>
                <w:smallCaps/>
                <w:sz w:val="20"/>
              </w:rPr>
              <w:t>n</w:t>
            </w:r>
          </w:p>
        </w:tc>
        <w:tc>
          <w:tcPr>
            <w:tcW w:w="494" w:type="dxa"/>
          </w:tcPr>
          <w:p w14:paraId="0D3454A9" w14:textId="77777777" w:rsidR="00EC2171" w:rsidRPr="00C35EA7" w:rsidRDefault="00EC2171" w:rsidP="00C35EA7">
            <w:pPr>
              <w:jc w:val="center"/>
              <w:rPr>
                <w:sz w:val="20"/>
              </w:rPr>
            </w:pPr>
            <w:r w:rsidRPr="00C35EA7">
              <w:rPr>
                <w:sz w:val="20"/>
              </w:rPr>
              <w:t>20</w:t>
            </w:r>
          </w:p>
        </w:tc>
        <w:tc>
          <w:tcPr>
            <w:tcW w:w="493" w:type="dxa"/>
          </w:tcPr>
          <w:p w14:paraId="2BA0A28D" w14:textId="77777777" w:rsidR="00EC2171" w:rsidRPr="00C35EA7" w:rsidRDefault="00EC2171" w:rsidP="00C35EA7">
            <w:pPr>
              <w:jc w:val="center"/>
              <w:rPr>
                <w:sz w:val="20"/>
              </w:rPr>
            </w:pPr>
            <w:r w:rsidRPr="00C35EA7">
              <w:rPr>
                <w:sz w:val="20"/>
              </w:rPr>
              <w:t>21</w:t>
            </w:r>
          </w:p>
        </w:tc>
        <w:tc>
          <w:tcPr>
            <w:tcW w:w="494" w:type="dxa"/>
          </w:tcPr>
          <w:p w14:paraId="4C88B5D1" w14:textId="77777777" w:rsidR="00EC2171" w:rsidRPr="00C35EA7" w:rsidRDefault="00EC2171" w:rsidP="00C35EA7">
            <w:pPr>
              <w:jc w:val="center"/>
              <w:rPr>
                <w:sz w:val="20"/>
              </w:rPr>
            </w:pPr>
            <w:r w:rsidRPr="00C35EA7">
              <w:rPr>
                <w:sz w:val="20"/>
              </w:rPr>
              <w:t>22</w:t>
            </w:r>
          </w:p>
        </w:tc>
        <w:tc>
          <w:tcPr>
            <w:tcW w:w="491" w:type="dxa"/>
          </w:tcPr>
          <w:p w14:paraId="33B3EE6A" w14:textId="77777777" w:rsidR="00EC2171" w:rsidRPr="00C35EA7" w:rsidRDefault="00EC2171" w:rsidP="00C35EA7">
            <w:pPr>
              <w:jc w:val="center"/>
              <w:rPr>
                <w:sz w:val="20"/>
              </w:rPr>
            </w:pPr>
            <w:r w:rsidRPr="00C35EA7">
              <w:rPr>
                <w:sz w:val="20"/>
              </w:rPr>
              <w:t>23</w:t>
            </w:r>
          </w:p>
        </w:tc>
        <w:tc>
          <w:tcPr>
            <w:tcW w:w="491" w:type="dxa"/>
          </w:tcPr>
          <w:p w14:paraId="18CE2A08" w14:textId="77777777" w:rsidR="00EC2171" w:rsidRPr="00C35EA7" w:rsidRDefault="00EC2171" w:rsidP="00C35EA7">
            <w:pPr>
              <w:jc w:val="center"/>
              <w:rPr>
                <w:sz w:val="20"/>
              </w:rPr>
            </w:pPr>
            <w:r w:rsidRPr="00C35EA7">
              <w:rPr>
                <w:sz w:val="20"/>
              </w:rPr>
              <w:t>24</w:t>
            </w:r>
          </w:p>
        </w:tc>
        <w:tc>
          <w:tcPr>
            <w:tcW w:w="490" w:type="dxa"/>
          </w:tcPr>
          <w:p w14:paraId="382F405C" w14:textId="77777777" w:rsidR="00EC2171" w:rsidRPr="00C35EA7" w:rsidRDefault="00EC2171" w:rsidP="00C35EA7">
            <w:pPr>
              <w:jc w:val="center"/>
              <w:rPr>
                <w:sz w:val="20"/>
              </w:rPr>
            </w:pPr>
            <w:r w:rsidRPr="00C35EA7">
              <w:rPr>
                <w:sz w:val="20"/>
              </w:rPr>
              <w:t>25</w:t>
            </w:r>
          </w:p>
        </w:tc>
        <w:tc>
          <w:tcPr>
            <w:tcW w:w="490" w:type="dxa"/>
          </w:tcPr>
          <w:p w14:paraId="07C4DFE5" w14:textId="77777777" w:rsidR="00EC2171" w:rsidRPr="00C35EA7" w:rsidRDefault="00EC2171" w:rsidP="00C35EA7">
            <w:pPr>
              <w:jc w:val="center"/>
              <w:rPr>
                <w:sz w:val="20"/>
              </w:rPr>
            </w:pPr>
            <w:r w:rsidRPr="00C35EA7">
              <w:rPr>
                <w:sz w:val="20"/>
              </w:rPr>
              <w:t>26</w:t>
            </w:r>
          </w:p>
        </w:tc>
        <w:tc>
          <w:tcPr>
            <w:tcW w:w="490" w:type="dxa"/>
          </w:tcPr>
          <w:p w14:paraId="26CDF8D5" w14:textId="77777777" w:rsidR="00EC2171" w:rsidRPr="00C35EA7" w:rsidRDefault="00EC2171" w:rsidP="00C35EA7">
            <w:pPr>
              <w:jc w:val="center"/>
              <w:rPr>
                <w:sz w:val="20"/>
              </w:rPr>
            </w:pPr>
            <w:r w:rsidRPr="00C35EA7">
              <w:rPr>
                <w:sz w:val="20"/>
              </w:rPr>
              <w:t>27</w:t>
            </w:r>
          </w:p>
        </w:tc>
        <w:tc>
          <w:tcPr>
            <w:tcW w:w="490" w:type="dxa"/>
          </w:tcPr>
          <w:p w14:paraId="46CFD666" w14:textId="77777777" w:rsidR="00EC2171" w:rsidRPr="00C35EA7" w:rsidRDefault="00EC2171" w:rsidP="00C35EA7">
            <w:pPr>
              <w:jc w:val="center"/>
              <w:rPr>
                <w:sz w:val="20"/>
              </w:rPr>
            </w:pPr>
            <w:r w:rsidRPr="00C35EA7">
              <w:rPr>
                <w:sz w:val="20"/>
              </w:rPr>
              <w:t>28</w:t>
            </w:r>
          </w:p>
        </w:tc>
        <w:tc>
          <w:tcPr>
            <w:tcW w:w="490" w:type="dxa"/>
          </w:tcPr>
          <w:p w14:paraId="2E60EAC9" w14:textId="77777777" w:rsidR="00EC2171" w:rsidRPr="00C35EA7" w:rsidRDefault="00EC2171" w:rsidP="00C35EA7">
            <w:pPr>
              <w:jc w:val="center"/>
              <w:rPr>
                <w:sz w:val="20"/>
              </w:rPr>
            </w:pPr>
            <w:r w:rsidRPr="00C35EA7">
              <w:rPr>
                <w:sz w:val="20"/>
              </w:rPr>
              <w:t>29</w:t>
            </w:r>
          </w:p>
        </w:tc>
        <w:tc>
          <w:tcPr>
            <w:tcW w:w="490" w:type="dxa"/>
          </w:tcPr>
          <w:p w14:paraId="571BF1CB" w14:textId="77777777" w:rsidR="00EC2171" w:rsidRPr="00C35EA7" w:rsidRDefault="00EC2171" w:rsidP="00C35EA7">
            <w:pPr>
              <w:jc w:val="center"/>
              <w:rPr>
                <w:sz w:val="20"/>
              </w:rPr>
            </w:pPr>
            <w:r w:rsidRPr="00C35EA7">
              <w:rPr>
                <w:sz w:val="20"/>
              </w:rPr>
              <w:t>30</w:t>
            </w:r>
          </w:p>
        </w:tc>
        <w:tc>
          <w:tcPr>
            <w:tcW w:w="490" w:type="dxa"/>
            <w:tcBorders>
              <w:bottom w:val="single" w:sz="4" w:space="0" w:color="auto"/>
            </w:tcBorders>
          </w:tcPr>
          <w:p w14:paraId="6617CB3D" w14:textId="77777777" w:rsidR="00EC2171" w:rsidRPr="00C35EA7" w:rsidRDefault="00EC2171" w:rsidP="00C35EA7">
            <w:pPr>
              <w:jc w:val="center"/>
              <w:rPr>
                <w:sz w:val="20"/>
              </w:rPr>
            </w:pPr>
            <w:r w:rsidRPr="00C35EA7">
              <w:rPr>
                <w:sz w:val="20"/>
              </w:rPr>
              <w:t>31</w:t>
            </w:r>
          </w:p>
        </w:tc>
        <w:tc>
          <w:tcPr>
            <w:tcW w:w="490" w:type="dxa"/>
            <w:tcBorders>
              <w:bottom w:val="single" w:sz="4" w:space="0" w:color="auto"/>
            </w:tcBorders>
          </w:tcPr>
          <w:p w14:paraId="39DCE2D7" w14:textId="77777777" w:rsidR="00EC2171" w:rsidRPr="00C35EA7" w:rsidRDefault="00EC2171" w:rsidP="00C35EA7">
            <w:pPr>
              <w:jc w:val="center"/>
              <w:rPr>
                <w:sz w:val="20"/>
              </w:rPr>
            </w:pPr>
            <w:r w:rsidRPr="00C35EA7">
              <w:rPr>
                <w:sz w:val="20"/>
              </w:rPr>
              <w:t>32</w:t>
            </w:r>
          </w:p>
        </w:tc>
        <w:tc>
          <w:tcPr>
            <w:tcW w:w="490" w:type="dxa"/>
            <w:tcBorders>
              <w:bottom w:val="single" w:sz="4" w:space="0" w:color="auto"/>
            </w:tcBorders>
          </w:tcPr>
          <w:p w14:paraId="69F7195C" w14:textId="77777777" w:rsidR="00EC2171" w:rsidRPr="00C35EA7" w:rsidRDefault="00EC2171" w:rsidP="00C35EA7">
            <w:pPr>
              <w:jc w:val="center"/>
              <w:rPr>
                <w:sz w:val="20"/>
              </w:rPr>
            </w:pPr>
            <w:r w:rsidRPr="00C35EA7">
              <w:rPr>
                <w:sz w:val="20"/>
              </w:rPr>
              <w:t>33</w:t>
            </w:r>
          </w:p>
        </w:tc>
        <w:tc>
          <w:tcPr>
            <w:tcW w:w="490" w:type="dxa"/>
            <w:tcBorders>
              <w:bottom w:val="single" w:sz="4" w:space="0" w:color="auto"/>
            </w:tcBorders>
          </w:tcPr>
          <w:p w14:paraId="4794D4A9" w14:textId="77777777" w:rsidR="00EC2171" w:rsidRPr="00C35EA7" w:rsidRDefault="00EC2171" w:rsidP="00C35EA7">
            <w:pPr>
              <w:jc w:val="center"/>
              <w:rPr>
                <w:sz w:val="20"/>
              </w:rPr>
            </w:pPr>
            <w:r w:rsidRPr="00C35EA7">
              <w:rPr>
                <w:sz w:val="20"/>
              </w:rPr>
              <w:t>34</w:t>
            </w:r>
          </w:p>
        </w:tc>
        <w:tc>
          <w:tcPr>
            <w:tcW w:w="490" w:type="dxa"/>
            <w:tcBorders>
              <w:bottom w:val="single" w:sz="4" w:space="0" w:color="auto"/>
            </w:tcBorders>
          </w:tcPr>
          <w:p w14:paraId="33AF2300" w14:textId="77777777" w:rsidR="00EC2171" w:rsidRPr="00C35EA7" w:rsidRDefault="00EC2171" w:rsidP="00C35EA7">
            <w:pPr>
              <w:jc w:val="center"/>
              <w:rPr>
                <w:sz w:val="20"/>
              </w:rPr>
            </w:pPr>
            <w:r w:rsidRPr="00C35EA7">
              <w:rPr>
                <w:sz w:val="20"/>
              </w:rPr>
              <w:t>35</w:t>
            </w:r>
          </w:p>
        </w:tc>
        <w:tc>
          <w:tcPr>
            <w:tcW w:w="490" w:type="dxa"/>
            <w:tcBorders>
              <w:bottom w:val="single" w:sz="4" w:space="0" w:color="auto"/>
            </w:tcBorders>
          </w:tcPr>
          <w:p w14:paraId="60DE750A" w14:textId="77777777" w:rsidR="00EC2171" w:rsidRPr="00C35EA7" w:rsidRDefault="00EC2171" w:rsidP="00C35EA7">
            <w:pPr>
              <w:jc w:val="center"/>
              <w:rPr>
                <w:sz w:val="20"/>
              </w:rPr>
            </w:pPr>
            <w:r w:rsidRPr="00C35EA7">
              <w:rPr>
                <w:sz w:val="20"/>
              </w:rPr>
              <w:t>36</w:t>
            </w:r>
          </w:p>
        </w:tc>
        <w:tc>
          <w:tcPr>
            <w:tcW w:w="491" w:type="dxa"/>
            <w:tcBorders>
              <w:bottom w:val="single" w:sz="4" w:space="0" w:color="auto"/>
            </w:tcBorders>
          </w:tcPr>
          <w:p w14:paraId="513CE9C2" w14:textId="77777777" w:rsidR="00EC2171" w:rsidRPr="00C35EA7" w:rsidRDefault="00EC2171" w:rsidP="00C35EA7">
            <w:pPr>
              <w:jc w:val="center"/>
              <w:rPr>
                <w:sz w:val="20"/>
              </w:rPr>
            </w:pPr>
            <w:r w:rsidRPr="00C35EA7">
              <w:rPr>
                <w:sz w:val="20"/>
              </w:rPr>
              <w:t>37</w:t>
            </w:r>
          </w:p>
        </w:tc>
        <w:tc>
          <w:tcPr>
            <w:tcW w:w="491" w:type="dxa"/>
            <w:tcBorders>
              <w:bottom w:val="single" w:sz="4" w:space="0" w:color="auto"/>
            </w:tcBorders>
          </w:tcPr>
          <w:p w14:paraId="28E08B40" w14:textId="77777777" w:rsidR="00EC2171" w:rsidRPr="00C35EA7" w:rsidRDefault="00EC2171" w:rsidP="00C35EA7">
            <w:pPr>
              <w:jc w:val="center"/>
              <w:rPr>
                <w:sz w:val="20"/>
              </w:rPr>
            </w:pPr>
            <w:r w:rsidRPr="00C35EA7">
              <w:rPr>
                <w:sz w:val="20"/>
              </w:rPr>
              <w:t>38</w:t>
            </w:r>
          </w:p>
        </w:tc>
      </w:tr>
      <w:tr w:rsidR="005D10B6" w:rsidRPr="00BA575D" w14:paraId="40EB44BF" w14:textId="77777777" w:rsidTr="00C35EA7">
        <w:trPr>
          <w:jc w:val="center"/>
        </w:trPr>
        <w:tc>
          <w:tcPr>
            <w:tcW w:w="493" w:type="dxa"/>
          </w:tcPr>
          <w:p w14:paraId="5596F154" w14:textId="77777777" w:rsidR="00EC2171" w:rsidRPr="00C35EA7" w:rsidRDefault="00EC2171" w:rsidP="00E42269">
            <w:pPr>
              <w:rPr>
                <w:sz w:val="20"/>
              </w:rPr>
            </w:pPr>
            <w:r w:rsidRPr="00C35EA7">
              <w:rPr>
                <w:sz w:val="20"/>
              </w:rPr>
              <w:t>F</w:t>
            </w:r>
          </w:p>
        </w:tc>
        <w:tc>
          <w:tcPr>
            <w:tcW w:w="494" w:type="dxa"/>
          </w:tcPr>
          <w:p w14:paraId="1AB4F9C3" w14:textId="77777777" w:rsidR="00EC2171" w:rsidRPr="00C35EA7" w:rsidRDefault="00EC2171" w:rsidP="00C35EA7">
            <w:pPr>
              <w:jc w:val="center"/>
              <w:rPr>
                <w:sz w:val="20"/>
              </w:rPr>
            </w:pPr>
          </w:p>
        </w:tc>
        <w:tc>
          <w:tcPr>
            <w:tcW w:w="493" w:type="dxa"/>
          </w:tcPr>
          <w:p w14:paraId="2BDE63F1" w14:textId="77777777" w:rsidR="00EC2171" w:rsidRPr="00C35EA7" w:rsidRDefault="00EC2171" w:rsidP="00C35EA7">
            <w:pPr>
              <w:jc w:val="center"/>
              <w:rPr>
                <w:sz w:val="20"/>
              </w:rPr>
            </w:pPr>
          </w:p>
        </w:tc>
        <w:tc>
          <w:tcPr>
            <w:tcW w:w="494" w:type="dxa"/>
          </w:tcPr>
          <w:p w14:paraId="0DACCD93" w14:textId="77777777" w:rsidR="00EC2171" w:rsidRPr="00C35EA7" w:rsidRDefault="00EC2171" w:rsidP="00C35EA7">
            <w:pPr>
              <w:jc w:val="center"/>
              <w:rPr>
                <w:sz w:val="20"/>
              </w:rPr>
            </w:pPr>
          </w:p>
        </w:tc>
        <w:tc>
          <w:tcPr>
            <w:tcW w:w="491" w:type="dxa"/>
          </w:tcPr>
          <w:p w14:paraId="39573CA5" w14:textId="77777777" w:rsidR="00EC2171" w:rsidRPr="00C35EA7" w:rsidRDefault="00EC2171" w:rsidP="00C35EA7">
            <w:pPr>
              <w:jc w:val="center"/>
              <w:rPr>
                <w:sz w:val="20"/>
              </w:rPr>
            </w:pPr>
          </w:p>
        </w:tc>
        <w:tc>
          <w:tcPr>
            <w:tcW w:w="491" w:type="dxa"/>
          </w:tcPr>
          <w:p w14:paraId="62BE6147" w14:textId="77777777" w:rsidR="00EC2171" w:rsidRPr="00C35EA7" w:rsidRDefault="00EC2171" w:rsidP="00C35EA7">
            <w:pPr>
              <w:jc w:val="center"/>
              <w:rPr>
                <w:sz w:val="20"/>
              </w:rPr>
            </w:pPr>
          </w:p>
        </w:tc>
        <w:tc>
          <w:tcPr>
            <w:tcW w:w="490" w:type="dxa"/>
          </w:tcPr>
          <w:p w14:paraId="3CA6CABE" w14:textId="77777777" w:rsidR="00EC2171" w:rsidRPr="00C35EA7" w:rsidRDefault="00EC2171" w:rsidP="00C35EA7">
            <w:pPr>
              <w:jc w:val="center"/>
              <w:rPr>
                <w:sz w:val="20"/>
              </w:rPr>
            </w:pPr>
          </w:p>
        </w:tc>
        <w:tc>
          <w:tcPr>
            <w:tcW w:w="490" w:type="dxa"/>
          </w:tcPr>
          <w:p w14:paraId="65BCAEB7" w14:textId="77777777" w:rsidR="00EC2171" w:rsidRPr="00C35EA7" w:rsidRDefault="00EC2171" w:rsidP="00C35EA7">
            <w:pPr>
              <w:jc w:val="center"/>
              <w:rPr>
                <w:sz w:val="20"/>
              </w:rPr>
            </w:pPr>
          </w:p>
        </w:tc>
        <w:tc>
          <w:tcPr>
            <w:tcW w:w="490" w:type="dxa"/>
          </w:tcPr>
          <w:p w14:paraId="12879E91" w14:textId="77777777" w:rsidR="00EC2171" w:rsidRPr="00C35EA7" w:rsidRDefault="00EC2171" w:rsidP="00C35EA7">
            <w:pPr>
              <w:jc w:val="center"/>
              <w:rPr>
                <w:sz w:val="20"/>
              </w:rPr>
            </w:pPr>
          </w:p>
        </w:tc>
        <w:tc>
          <w:tcPr>
            <w:tcW w:w="490" w:type="dxa"/>
          </w:tcPr>
          <w:p w14:paraId="77DACC5B" w14:textId="77777777" w:rsidR="00EC2171" w:rsidRPr="00C35EA7" w:rsidRDefault="00EC2171" w:rsidP="00C35EA7">
            <w:pPr>
              <w:jc w:val="center"/>
              <w:rPr>
                <w:sz w:val="20"/>
              </w:rPr>
            </w:pPr>
          </w:p>
        </w:tc>
        <w:tc>
          <w:tcPr>
            <w:tcW w:w="490" w:type="dxa"/>
          </w:tcPr>
          <w:p w14:paraId="1FDEBB4B" w14:textId="77777777" w:rsidR="00EC2171" w:rsidRPr="00C35EA7" w:rsidRDefault="00EC2171" w:rsidP="00C35EA7">
            <w:pPr>
              <w:jc w:val="center"/>
              <w:rPr>
                <w:sz w:val="20"/>
              </w:rPr>
            </w:pPr>
          </w:p>
        </w:tc>
        <w:tc>
          <w:tcPr>
            <w:tcW w:w="490" w:type="dxa"/>
            <w:tcBorders>
              <w:bottom w:val="single" w:sz="4" w:space="0" w:color="auto"/>
            </w:tcBorders>
          </w:tcPr>
          <w:p w14:paraId="3EC3E604" w14:textId="77777777" w:rsidR="00EC2171" w:rsidRPr="00C35EA7" w:rsidRDefault="00EC2171" w:rsidP="00C35EA7">
            <w:pPr>
              <w:jc w:val="center"/>
              <w:rPr>
                <w:sz w:val="20"/>
              </w:rPr>
            </w:pPr>
          </w:p>
        </w:tc>
        <w:tc>
          <w:tcPr>
            <w:tcW w:w="490" w:type="dxa"/>
            <w:shd w:val="pct10" w:color="auto" w:fill="auto"/>
          </w:tcPr>
          <w:p w14:paraId="7C5C0303" w14:textId="77777777" w:rsidR="00EC2171" w:rsidRPr="00C35EA7" w:rsidRDefault="00EC2171" w:rsidP="00C35EA7">
            <w:pPr>
              <w:jc w:val="center"/>
              <w:rPr>
                <w:sz w:val="20"/>
              </w:rPr>
            </w:pPr>
          </w:p>
        </w:tc>
        <w:tc>
          <w:tcPr>
            <w:tcW w:w="490" w:type="dxa"/>
            <w:shd w:val="pct10" w:color="auto" w:fill="auto"/>
          </w:tcPr>
          <w:p w14:paraId="70EC88F1" w14:textId="77777777" w:rsidR="00EC2171" w:rsidRPr="00C35EA7" w:rsidRDefault="00EC2171" w:rsidP="00C35EA7">
            <w:pPr>
              <w:jc w:val="center"/>
              <w:rPr>
                <w:sz w:val="20"/>
              </w:rPr>
            </w:pPr>
          </w:p>
        </w:tc>
        <w:tc>
          <w:tcPr>
            <w:tcW w:w="490" w:type="dxa"/>
            <w:shd w:val="pct10" w:color="auto" w:fill="auto"/>
          </w:tcPr>
          <w:p w14:paraId="3D4E7352" w14:textId="77777777" w:rsidR="00EC2171" w:rsidRPr="00C35EA7" w:rsidRDefault="00EC2171" w:rsidP="00C35EA7">
            <w:pPr>
              <w:jc w:val="center"/>
              <w:rPr>
                <w:sz w:val="20"/>
              </w:rPr>
            </w:pPr>
          </w:p>
        </w:tc>
        <w:tc>
          <w:tcPr>
            <w:tcW w:w="490" w:type="dxa"/>
            <w:shd w:val="pct10" w:color="auto" w:fill="auto"/>
          </w:tcPr>
          <w:p w14:paraId="05AAEEAE" w14:textId="77777777" w:rsidR="00EC2171" w:rsidRPr="00C35EA7" w:rsidRDefault="00EC2171" w:rsidP="00C35EA7">
            <w:pPr>
              <w:jc w:val="center"/>
              <w:rPr>
                <w:sz w:val="20"/>
              </w:rPr>
            </w:pPr>
          </w:p>
        </w:tc>
        <w:tc>
          <w:tcPr>
            <w:tcW w:w="490" w:type="dxa"/>
            <w:shd w:val="pct10" w:color="auto" w:fill="auto"/>
          </w:tcPr>
          <w:p w14:paraId="09932D2E" w14:textId="77777777" w:rsidR="00EC2171" w:rsidRPr="00C35EA7" w:rsidRDefault="00EC2171" w:rsidP="00C35EA7">
            <w:pPr>
              <w:jc w:val="center"/>
              <w:rPr>
                <w:sz w:val="20"/>
              </w:rPr>
            </w:pPr>
          </w:p>
        </w:tc>
        <w:tc>
          <w:tcPr>
            <w:tcW w:w="490" w:type="dxa"/>
            <w:shd w:val="pct10" w:color="auto" w:fill="auto"/>
          </w:tcPr>
          <w:p w14:paraId="6E38F861" w14:textId="77777777" w:rsidR="00EC2171" w:rsidRPr="00C35EA7" w:rsidRDefault="00EC2171" w:rsidP="00C35EA7">
            <w:pPr>
              <w:jc w:val="center"/>
              <w:rPr>
                <w:sz w:val="20"/>
              </w:rPr>
            </w:pPr>
          </w:p>
        </w:tc>
        <w:tc>
          <w:tcPr>
            <w:tcW w:w="491" w:type="dxa"/>
            <w:shd w:val="pct10" w:color="auto" w:fill="auto"/>
          </w:tcPr>
          <w:p w14:paraId="1A9D83B2" w14:textId="77777777" w:rsidR="00EC2171" w:rsidRPr="00C35EA7" w:rsidRDefault="00EC2171" w:rsidP="00C35EA7">
            <w:pPr>
              <w:jc w:val="center"/>
              <w:rPr>
                <w:sz w:val="20"/>
              </w:rPr>
            </w:pPr>
          </w:p>
        </w:tc>
        <w:tc>
          <w:tcPr>
            <w:tcW w:w="491" w:type="dxa"/>
            <w:shd w:val="pct10" w:color="auto" w:fill="auto"/>
          </w:tcPr>
          <w:p w14:paraId="27D21137" w14:textId="77777777" w:rsidR="00EC2171" w:rsidRPr="00C35EA7" w:rsidRDefault="00EC2171" w:rsidP="00C35EA7">
            <w:pPr>
              <w:jc w:val="center"/>
              <w:rPr>
                <w:sz w:val="20"/>
              </w:rPr>
            </w:pPr>
          </w:p>
        </w:tc>
      </w:tr>
      <w:tr w:rsidR="005D10B6" w:rsidRPr="00BA575D" w14:paraId="04C817E2" w14:textId="77777777" w:rsidTr="00C35EA7">
        <w:trPr>
          <w:jc w:val="center"/>
        </w:trPr>
        <w:tc>
          <w:tcPr>
            <w:tcW w:w="493" w:type="dxa"/>
          </w:tcPr>
          <w:p w14:paraId="1CB91E18" w14:textId="77777777" w:rsidR="00EC2171" w:rsidRPr="00C35EA7" w:rsidRDefault="00EC2171" w:rsidP="00E42269">
            <w:pPr>
              <w:rPr>
                <w:sz w:val="20"/>
              </w:rPr>
            </w:pPr>
            <w:r w:rsidRPr="00C35EA7">
              <w:rPr>
                <w:sz w:val="20"/>
              </w:rPr>
              <w:t>G</w:t>
            </w:r>
          </w:p>
        </w:tc>
        <w:tc>
          <w:tcPr>
            <w:tcW w:w="494" w:type="dxa"/>
          </w:tcPr>
          <w:p w14:paraId="04C435DF" w14:textId="77777777" w:rsidR="00EC2171" w:rsidRPr="00C35EA7" w:rsidRDefault="00EC2171" w:rsidP="00C35EA7">
            <w:pPr>
              <w:jc w:val="center"/>
              <w:rPr>
                <w:sz w:val="20"/>
              </w:rPr>
            </w:pPr>
          </w:p>
        </w:tc>
        <w:tc>
          <w:tcPr>
            <w:tcW w:w="493" w:type="dxa"/>
          </w:tcPr>
          <w:p w14:paraId="7653537F" w14:textId="77777777" w:rsidR="00EC2171" w:rsidRPr="00C35EA7" w:rsidRDefault="00EC2171" w:rsidP="00C35EA7">
            <w:pPr>
              <w:jc w:val="center"/>
              <w:rPr>
                <w:sz w:val="20"/>
              </w:rPr>
            </w:pPr>
          </w:p>
        </w:tc>
        <w:tc>
          <w:tcPr>
            <w:tcW w:w="494" w:type="dxa"/>
          </w:tcPr>
          <w:p w14:paraId="75B724C5" w14:textId="77777777" w:rsidR="00EC2171" w:rsidRPr="00C35EA7" w:rsidRDefault="00EC2171" w:rsidP="00C35EA7">
            <w:pPr>
              <w:jc w:val="center"/>
              <w:rPr>
                <w:sz w:val="20"/>
              </w:rPr>
            </w:pPr>
          </w:p>
        </w:tc>
        <w:tc>
          <w:tcPr>
            <w:tcW w:w="491" w:type="dxa"/>
          </w:tcPr>
          <w:p w14:paraId="0E0AA0AA" w14:textId="77777777" w:rsidR="00EC2171" w:rsidRPr="00C35EA7" w:rsidRDefault="00EC2171" w:rsidP="00C35EA7">
            <w:pPr>
              <w:jc w:val="center"/>
              <w:rPr>
                <w:sz w:val="20"/>
              </w:rPr>
            </w:pPr>
          </w:p>
        </w:tc>
        <w:tc>
          <w:tcPr>
            <w:tcW w:w="491" w:type="dxa"/>
          </w:tcPr>
          <w:p w14:paraId="48C2606A" w14:textId="77777777" w:rsidR="00EC2171" w:rsidRPr="00C35EA7" w:rsidRDefault="00EC2171" w:rsidP="00C35EA7">
            <w:pPr>
              <w:jc w:val="center"/>
              <w:rPr>
                <w:sz w:val="20"/>
              </w:rPr>
            </w:pPr>
          </w:p>
        </w:tc>
        <w:tc>
          <w:tcPr>
            <w:tcW w:w="490" w:type="dxa"/>
          </w:tcPr>
          <w:p w14:paraId="63F9A75C" w14:textId="77777777" w:rsidR="00EC2171" w:rsidRPr="00C35EA7" w:rsidRDefault="00EC2171" w:rsidP="00C35EA7">
            <w:pPr>
              <w:jc w:val="center"/>
              <w:rPr>
                <w:sz w:val="20"/>
              </w:rPr>
            </w:pPr>
          </w:p>
        </w:tc>
        <w:tc>
          <w:tcPr>
            <w:tcW w:w="490" w:type="dxa"/>
            <w:tcBorders>
              <w:bottom w:val="single" w:sz="4" w:space="0" w:color="auto"/>
            </w:tcBorders>
          </w:tcPr>
          <w:p w14:paraId="7B9660FD" w14:textId="77777777" w:rsidR="00EC2171" w:rsidRPr="00C35EA7" w:rsidRDefault="00EC2171" w:rsidP="00C35EA7">
            <w:pPr>
              <w:jc w:val="center"/>
              <w:rPr>
                <w:sz w:val="20"/>
              </w:rPr>
            </w:pPr>
          </w:p>
        </w:tc>
        <w:tc>
          <w:tcPr>
            <w:tcW w:w="490" w:type="dxa"/>
            <w:tcBorders>
              <w:bottom w:val="single" w:sz="4" w:space="0" w:color="auto"/>
            </w:tcBorders>
          </w:tcPr>
          <w:p w14:paraId="5313D1AE" w14:textId="77777777" w:rsidR="00EC2171" w:rsidRPr="00C35EA7" w:rsidRDefault="00EC2171" w:rsidP="00C35EA7">
            <w:pPr>
              <w:jc w:val="center"/>
              <w:rPr>
                <w:sz w:val="20"/>
              </w:rPr>
            </w:pPr>
          </w:p>
        </w:tc>
        <w:tc>
          <w:tcPr>
            <w:tcW w:w="490" w:type="dxa"/>
            <w:tcBorders>
              <w:bottom w:val="single" w:sz="4" w:space="0" w:color="auto"/>
            </w:tcBorders>
          </w:tcPr>
          <w:p w14:paraId="3A5FDF25" w14:textId="77777777" w:rsidR="00EC2171" w:rsidRPr="00C35EA7" w:rsidRDefault="00EC2171" w:rsidP="00C35EA7">
            <w:pPr>
              <w:jc w:val="center"/>
              <w:rPr>
                <w:sz w:val="20"/>
              </w:rPr>
            </w:pPr>
          </w:p>
        </w:tc>
        <w:tc>
          <w:tcPr>
            <w:tcW w:w="490" w:type="dxa"/>
            <w:tcBorders>
              <w:bottom w:val="single" w:sz="4" w:space="0" w:color="auto"/>
            </w:tcBorders>
          </w:tcPr>
          <w:p w14:paraId="0B006D9B" w14:textId="77777777" w:rsidR="00EC2171" w:rsidRPr="00C35EA7" w:rsidRDefault="00EC2171" w:rsidP="00C35EA7">
            <w:pPr>
              <w:jc w:val="center"/>
              <w:rPr>
                <w:sz w:val="20"/>
              </w:rPr>
            </w:pPr>
          </w:p>
        </w:tc>
        <w:tc>
          <w:tcPr>
            <w:tcW w:w="490" w:type="dxa"/>
            <w:tcBorders>
              <w:bottom w:val="single" w:sz="4" w:space="0" w:color="auto"/>
            </w:tcBorders>
            <w:shd w:val="pct10" w:color="auto" w:fill="auto"/>
          </w:tcPr>
          <w:p w14:paraId="2A797AA6" w14:textId="77777777" w:rsidR="00EC2171" w:rsidRPr="00C35EA7" w:rsidRDefault="00EC2171" w:rsidP="00C35EA7">
            <w:pPr>
              <w:jc w:val="center"/>
              <w:rPr>
                <w:sz w:val="20"/>
              </w:rPr>
            </w:pPr>
          </w:p>
        </w:tc>
        <w:tc>
          <w:tcPr>
            <w:tcW w:w="490" w:type="dxa"/>
            <w:shd w:val="pct10" w:color="auto" w:fill="auto"/>
          </w:tcPr>
          <w:p w14:paraId="1162F3A5" w14:textId="77777777" w:rsidR="00EC2171" w:rsidRPr="00C35EA7" w:rsidRDefault="00EC2171" w:rsidP="00C35EA7">
            <w:pPr>
              <w:jc w:val="center"/>
              <w:rPr>
                <w:sz w:val="20"/>
              </w:rPr>
            </w:pPr>
          </w:p>
        </w:tc>
        <w:tc>
          <w:tcPr>
            <w:tcW w:w="490" w:type="dxa"/>
            <w:shd w:val="pct10" w:color="auto" w:fill="auto"/>
          </w:tcPr>
          <w:p w14:paraId="1C29C368" w14:textId="77777777" w:rsidR="00EC2171" w:rsidRPr="00C35EA7" w:rsidRDefault="00EC2171" w:rsidP="00C35EA7">
            <w:pPr>
              <w:jc w:val="center"/>
              <w:rPr>
                <w:sz w:val="20"/>
              </w:rPr>
            </w:pPr>
          </w:p>
        </w:tc>
        <w:tc>
          <w:tcPr>
            <w:tcW w:w="490" w:type="dxa"/>
            <w:shd w:val="pct10" w:color="auto" w:fill="auto"/>
          </w:tcPr>
          <w:p w14:paraId="093A24AE" w14:textId="77777777" w:rsidR="00EC2171" w:rsidRPr="00C35EA7" w:rsidRDefault="00EC2171" w:rsidP="00C35EA7">
            <w:pPr>
              <w:jc w:val="center"/>
              <w:rPr>
                <w:sz w:val="20"/>
              </w:rPr>
            </w:pPr>
          </w:p>
        </w:tc>
        <w:tc>
          <w:tcPr>
            <w:tcW w:w="490" w:type="dxa"/>
            <w:shd w:val="pct10" w:color="auto" w:fill="auto"/>
          </w:tcPr>
          <w:p w14:paraId="169DEE05" w14:textId="77777777" w:rsidR="00EC2171" w:rsidRPr="00C35EA7" w:rsidRDefault="00EC2171" w:rsidP="00C35EA7">
            <w:pPr>
              <w:jc w:val="center"/>
              <w:rPr>
                <w:sz w:val="20"/>
              </w:rPr>
            </w:pPr>
          </w:p>
        </w:tc>
        <w:tc>
          <w:tcPr>
            <w:tcW w:w="490" w:type="dxa"/>
            <w:shd w:val="pct10" w:color="auto" w:fill="auto"/>
          </w:tcPr>
          <w:p w14:paraId="43C1023E" w14:textId="77777777" w:rsidR="00EC2171" w:rsidRPr="00C35EA7" w:rsidRDefault="00EC2171" w:rsidP="00C35EA7">
            <w:pPr>
              <w:jc w:val="center"/>
              <w:rPr>
                <w:sz w:val="20"/>
              </w:rPr>
            </w:pPr>
          </w:p>
        </w:tc>
        <w:tc>
          <w:tcPr>
            <w:tcW w:w="490" w:type="dxa"/>
            <w:shd w:val="pct10" w:color="auto" w:fill="auto"/>
          </w:tcPr>
          <w:p w14:paraId="5E7FE8DA" w14:textId="77777777" w:rsidR="00EC2171" w:rsidRPr="00C35EA7" w:rsidRDefault="00EC2171" w:rsidP="00C35EA7">
            <w:pPr>
              <w:jc w:val="center"/>
              <w:rPr>
                <w:sz w:val="20"/>
              </w:rPr>
            </w:pPr>
          </w:p>
        </w:tc>
        <w:tc>
          <w:tcPr>
            <w:tcW w:w="491" w:type="dxa"/>
            <w:shd w:val="pct10" w:color="auto" w:fill="auto"/>
          </w:tcPr>
          <w:p w14:paraId="6C14D559" w14:textId="77777777" w:rsidR="00EC2171" w:rsidRPr="00C35EA7" w:rsidRDefault="00EC2171" w:rsidP="00C35EA7">
            <w:pPr>
              <w:jc w:val="center"/>
              <w:rPr>
                <w:sz w:val="20"/>
              </w:rPr>
            </w:pPr>
          </w:p>
        </w:tc>
        <w:tc>
          <w:tcPr>
            <w:tcW w:w="491" w:type="dxa"/>
            <w:shd w:val="pct10" w:color="auto" w:fill="auto"/>
          </w:tcPr>
          <w:p w14:paraId="7649B595" w14:textId="77777777" w:rsidR="00EC2171" w:rsidRPr="00C35EA7" w:rsidRDefault="00EC2171" w:rsidP="00C35EA7">
            <w:pPr>
              <w:jc w:val="center"/>
              <w:rPr>
                <w:sz w:val="20"/>
              </w:rPr>
            </w:pPr>
          </w:p>
        </w:tc>
      </w:tr>
      <w:tr w:rsidR="005D10B6" w:rsidRPr="00BA575D" w14:paraId="1623D77D" w14:textId="77777777" w:rsidTr="00C35EA7">
        <w:trPr>
          <w:jc w:val="center"/>
        </w:trPr>
        <w:tc>
          <w:tcPr>
            <w:tcW w:w="493" w:type="dxa"/>
          </w:tcPr>
          <w:p w14:paraId="0B48EB3B" w14:textId="77777777" w:rsidR="00EC2171" w:rsidRPr="00C35EA7" w:rsidRDefault="00EC2171" w:rsidP="00E42269">
            <w:pPr>
              <w:rPr>
                <w:sz w:val="20"/>
              </w:rPr>
            </w:pPr>
            <w:r w:rsidRPr="00C35EA7">
              <w:rPr>
                <w:sz w:val="20"/>
              </w:rPr>
              <w:t>H</w:t>
            </w:r>
          </w:p>
        </w:tc>
        <w:tc>
          <w:tcPr>
            <w:tcW w:w="494" w:type="dxa"/>
          </w:tcPr>
          <w:p w14:paraId="0774FDC5" w14:textId="77777777" w:rsidR="00EC2171" w:rsidRPr="00C35EA7" w:rsidRDefault="00EC2171" w:rsidP="00C35EA7">
            <w:pPr>
              <w:jc w:val="center"/>
              <w:rPr>
                <w:sz w:val="20"/>
              </w:rPr>
            </w:pPr>
          </w:p>
        </w:tc>
        <w:tc>
          <w:tcPr>
            <w:tcW w:w="493" w:type="dxa"/>
            <w:tcBorders>
              <w:bottom w:val="single" w:sz="4" w:space="0" w:color="auto"/>
            </w:tcBorders>
          </w:tcPr>
          <w:p w14:paraId="2E381F0C" w14:textId="77777777" w:rsidR="00EC2171" w:rsidRPr="00C35EA7" w:rsidRDefault="00EC2171" w:rsidP="00C35EA7">
            <w:pPr>
              <w:jc w:val="center"/>
              <w:rPr>
                <w:sz w:val="20"/>
              </w:rPr>
            </w:pPr>
          </w:p>
        </w:tc>
        <w:tc>
          <w:tcPr>
            <w:tcW w:w="494" w:type="dxa"/>
            <w:tcBorders>
              <w:bottom w:val="single" w:sz="4" w:space="0" w:color="auto"/>
            </w:tcBorders>
          </w:tcPr>
          <w:p w14:paraId="3A0BD6D7" w14:textId="77777777" w:rsidR="00EC2171" w:rsidRPr="00C35EA7" w:rsidRDefault="00EC2171" w:rsidP="00C35EA7">
            <w:pPr>
              <w:jc w:val="center"/>
              <w:rPr>
                <w:sz w:val="20"/>
              </w:rPr>
            </w:pPr>
          </w:p>
        </w:tc>
        <w:tc>
          <w:tcPr>
            <w:tcW w:w="491" w:type="dxa"/>
            <w:tcBorders>
              <w:bottom w:val="single" w:sz="4" w:space="0" w:color="auto"/>
            </w:tcBorders>
          </w:tcPr>
          <w:p w14:paraId="733DDAE2" w14:textId="77777777" w:rsidR="00EC2171" w:rsidRPr="00C35EA7" w:rsidRDefault="00EC2171" w:rsidP="00C35EA7">
            <w:pPr>
              <w:jc w:val="center"/>
              <w:rPr>
                <w:sz w:val="20"/>
              </w:rPr>
            </w:pPr>
          </w:p>
        </w:tc>
        <w:tc>
          <w:tcPr>
            <w:tcW w:w="491" w:type="dxa"/>
            <w:tcBorders>
              <w:bottom w:val="single" w:sz="4" w:space="0" w:color="auto"/>
            </w:tcBorders>
          </w:tcPr>
          <w:p w14:paraId="2702F5B5" w14:textId="77777777" w:rsidR="00EC2171" w:rsidRPr="00C35EA7" w:rsidRDefault="00EC2171" w:rsidP="00C35EA7">
            <w:pPr>
              <w:jc w:val="center"/>
              <w:rPr>
                <w:sz w:val="20"/>
              </w:rPr>
            </w:pPr>
          </w:p>
        </w:tc>
        <w:tc>
          <w:tcPr>
            <w:tcW w:w="490" w:type="dxa"/>
            <w:tcBorders>
              <w:bottom w:val="single" w:sz="4" w:space="0" w:color="auto"/>
            </w:tcBorders>
          </w:tcPr>
          <w:p w14:paraId="3798DFEB" w14:textId="77777777" w:rsidR="00EC2171" w:rsidRPr="00C35EA7" w:rsidRDefault="00EC2171" w:rsidP="00C35EA7">
            <w:pPr>
              <w:jc w:val="center"/>
              <w:rPr>
                <w:sz w:val="20"/>
              </w:rPr>
            </w:pPr>
          </w:p>
        </w:tc>
        <w:tc>
          <w:tcPr>
            <w:tcW w:w="490" w:type="dxa"/>
            <w:tcBorders>
              <w:bottom w:val="single" w:sz="4" w:space="0" w:color="auto"/>
            </w:tcBorders>
            <w:shd w:val="pct10" w:color="auto" w:fill="auto"/>
          </w:tcPr>
          <w:p w14:paraId="7ED318ED" w14:textId="77777777" w:rsidR="00EC2171" w:rsidRPr="00C35EA7" w:rsidRDefault="00EC2171" w:rsidP="00C35EA7">
            <w:pPr>
              <w:jc w:val="center"/>
              <w:rPr>
                <w:sz w:val="20"/>
              </w:rPr>
            </w:pPr>
          </w:p>
        </w:tc>
        <w:tc>
          <w:tcPr>
            <w:tcW w:w="490" w:type="dxa"/>
            <w:shd w:val="pct10" w:color="auto" w:fill="auto"/>
          </w:tcPr>
          <w:p w14:paraId="03704525" w14:textId="71E1633C" w:rsidR="00EC2171" w:rsidRPr="00C35EA7" w:rsidRDefault="00000000" w:rsidP="00C35EA7">
            <w:pPr>
              <w:jc w:val="center"/>
              <w:rPr>
                <w:sz w:val="20"/>
              </w:rPr>
            </w:pPr>
            <w:hyperlink r:id="rId9346" w:anchor="Sit_Crete_Barmes_c_H27" w:history="1">
              <w:r w:rsidR="00EC2171" w:rsidRPr="00C35EA7">
                <w:rPr>
                  <w:rStyle w:val="Hyperlink"/>
                  <w:sz w:val="20"/>
                </w:rPr>
                <w:t>H27</w:t>
              </w:r>
            </w:hyperlink>
          </w:p>
        </w:tc>
        <w:tc>
          <w:tcPr>
            <w:tcW w:w="490" w:type="dxa"/>
            <w:shd w:val="pct10" w:color="auto" w:fill="auto"/>
          </w:tcPr>
          <w:p w14:paraId="05195877" w14:textId="364210C9" w:rsidR="00EC2171" w:rsidRPr="00C35EA7" w:rsidRDefault="00000000" w:rsidP="00C35EA7">
            <w:pPr>
              <w:jc w:val="center"/>
              <w:rPr>
                <w:sz w:val="20"/>
              </w:rPr>
            </w:pPr>
            <w:hyperlink r:id="rId9347" w:anchor="Sit_Crete_Barmes_c_H22" w:history="1">
              <w:r w:rsidR="00EC2171" w:rsidRPr="00C35EA7">
                <w:rPr>
                  <w:rStyle w:val="Hyperlink"/>
                  <w:sz w:val="20"/>
                </w:rPr>
                <w:t>H28</w:t>
              </w:r>
            </w:hyperlink>
          </w:p>
        </w:tc>
        <w:tc>
          <w:tcPr>
            <w:tcW w:w="490" w:type="dxa"/>
            <w:shd w:val="pct10" w:color="auto" w:fill="auto"/>
          </w:tcPr>
          <w:p w14:paraId="38636D4D" w14:textId="77777777" w:rsidR="00EC2171" w:rsidRPr="00C35EA7" w:rsidRDefault="00EC2171" w:rsidP="00C35EA7">
            <w:pPr>
              <w:jc w:val="center"/>
              <w:rPr>
                <w:sz w:val="20"/>
              </w:rPr>
            </w:pPr>
          </w:p>
        </w:tc>
        <w:tc>
          <w:tcPr>
            <w:tcW w:w="490" w:type="dxa"/>
            <w:shd w:val="pct10" w:color="auto" w:fill="auto"/>
          </w:tcPr>
          <w:p w14:paraId="5964F2EB" w14:textId="77777777" w:rsidR="00EC2171" w:rsidRPr="00C35EA7" w:rsidRDefault="00EC2171" w:rsidP="00C35EA7">
            <w:pPr>
              <w:jc w:val="center"/>
              <w:rPr>
                <w:sz w:val="20"/>
              </w:rPr>
            </w:pPr>
          </w:p>
        </w:tc>
        <w:tc>
          <w:tcPr>
            <w:tcW w:w="490" w:type="dxa"/>
            <w:shd w:val="pct10" w:color="auto" w:fill="auto"/>
          </w:tcPr>
          <w:p w14:paraId="10C81A4F" w14:textId="77777777" w:rsidR="00EC2171" w:rsidRPr="00C35EA7" w:rsidRDefault="00EC2171" w:rsidP="00C35EA7">
            <w:pPr>
              <w:jc w:val="center"/>
              <w:rPr>
                <w:sz w:val="20"/>
              </w:rPr>
            </w:pPr>
          </w:p>
        </w:tc>
        <w:tc>
          <w:tcPr>
            <w:tcW w:w="490" w:type="dxa"/>
            <w:shd w:val="pct10" w:color="auto" w:fill="auto"/>
          </w:tcPr>
          <w:p w14:paraId="67A6029E" w14:textId="77777777" w:rsidR="00EC2171" w:rsidRPr="00C35EA7" w:rsidRDefault="00EC2171" w:rsidP="00C35EA7">
            <w:pPr>
              <w:jc w:val="center"/>
              <w:rPr>
                <w:sz w:val="20"/>
              </w:rPr>
            </w:pPr>
          </w:p>
        </w:tc>
        <w:tc>
          <w:tcPr>
            <w:tcW w:w="490" w:type="dxa"/>
            <w:shd w:val="pct10" w:color="auto" w:fill="auto"/>
          </w:tcPr>
          <w:p w14:paraId="66BF50E5" w14:textId="77777777" w:rsidR="00EC2171" w:rsidRPr="00C35EA7" w:rsidRDefault="00EC2171" w:rsidP="00C35EA7">
            <w:pPr>
              <w:jc w:val="center"/>
              <w:rPr>
                <w:sz w:val="20"/>
              </w:rPr>
            </w:pPr>
          </w:p>
        </w:tc>
        <w:tc>
          <w:tcPr>
            <w:tcW w:w="490" w:type="dxa"/>
            <w:shd w:val="pct10" w:color="auto" w:fill="auto"/>
          </w:tcPr>
          <w:p w14:paraId="548F57CD" w14:textId="77777777" w:rsidR="00EC2171" w:rsidRPr="00C35EA7" w:rsidRDefault="00EC2171" w:rsidP="00C35EA7">
            <w:pPr>
              <w:jc w:val="center"/>
              <w:rPr>
                <w:sz w:val="20"/>
              </w:rPr>
            </w:pPr>
          </w:p>
        </w:tc>
        <w:tc>
          <w:tcPr>
            <w:tcW w:w="490" w:type="dxa"/>
            <w:shd w:val="pct10" w:color="auto" w:fill="auto"/>
          </w:tcPr>
          <w:p w14:paraId="1A2841EB" w14:textId="77777777" w:rsidR="00EC2171" w:rsidRPr="00C35EA7" w:rsidRDefault="00EC2171" w:rsidP="00C35EA7">
            <w:pPr>
              <w:jc w:val="center"/>
              <w:rPr>
                <w:sz w:val="20"/>
              </w:rPr>
            </w:pPr>
          </w:p>
        </w:tc>
        <w:tc>
          <w:tcPr>
            <w:tcW w:w="490" w:type="dxa"/>
            <w:shd w:val="pct10" w:color="auto" w:fill="auto"/>
          </w:tcPr>
          <w:p w14:paraId="1575A42C" w14:textId="77777777" w:rsidR="00EC2171" w:rsidRPr="00C35EA7" w:rsidRDefault="00EC2171" w:rsidP="00C35EA7">
            <w:pPr>
              <w:jc w:val="center"/>
              <w:rPr>
                <w:sz w:val="20"/>
              </w:rPr>
            </w:pPr>
          </w:p>
        </w:tc>
        <w:tc>
          <w:tcPr>
            <w:tcW w:w="491" w:type="dxa"/>
            <w:shd w:val="pct10" w:color="auto" w:fill="auto"/>
          </w:tcPr>
          <w:p w14:paraId="5D27F09E" w14:textId="77777777" w:rsidR="00EC2171" w:rsidRPr="00C35EA7" w:rsidRDefault="00EC2171" w:rsidP="00C35EA7">
            <w:pPr>
              <w:jc w:val="center"/>
              <w:rPr>
                <w:sz w:val="20"/>
              </w:rPr>
            </w:pPr>
          </w:p>
        </w:tc>
        <w:tc>
          <w:tcPr>
            <w:tcW w:w="491" w:type="dxa"/>
            <w:shd w:val="pct10" w:color="auto" w:fill="auto"/>
          </w:tcPr>
          <w:p w14:paraId="6046C5EC" w14:textId="77777777" w:rsidR="00EC2171" w:rsidRPr="00C35EA7" w:rsidRDefault="00EC2171" w:rsidP="00C35EA7">
            <w:pPr>
              <w:jc w:val="center"/>
              <w:rPr>
                <w:sz w:val="20"/>
              </w:rPr>
            </w:pPr>
          </w:p>
        </w:tc>
      </w:tr>
      <w:tr w:rsidR="005D10B6" w:rsidRPr="00BA575D" w14:paraId="63C824A0" w14:textId="77777777" w:rsidTr="00C35EA7">
        <w:trPr>
          <w:jc w:val="center"/>
        </w:trPr>
        <w:tc>
          <w:tcPr>
            <w:tcW w:w="493" w:type="dxa"/>
          </w:tcPr>
          <w:p w14:paraId="780E8756" w14:textId="77777777" w:rsidR="00EC2171" w:rsidRPr="00C35EA7" w:rsidRDefault="00EC2171" w:rsidP="00E42269">
            <w:pPr>
              <w:rPr>
                <w:sz w:val="20"/>
              </w:rPr>
            </w:pPr>
            <w:r w:rsidRPr="00C35EA7">
              <w:rPr>
                <w:sz w:val="20"/>
              </w:rPr>
              <w:t>I</w:t>
            </w:r>
          </w:p>
        </w:tc>
        <w:tc>
          <w:tcPr>
            <w:tcW w:w="494" w:type="dxa"/>
          </w:tcPr>
          <w:p w14:paraId="606ADF88" w14:textId="77777777" w:rsidR="00EC2171" w:rsidRPr="00C35EA7" w:rsidRDefault="00EC2171" w:rsidP="00C35EA7">
            <w:pPr>
              <w:jc w:val="center"/>
              <w:rPr>
                <w:sz w:val="20"/>
              </w:rPr>
            </w:pPr>
          </w:p>
        </w:tc>
        <w:tc>
          <w:tcPr>
            <w:tcW w:w="493" w:type="dxa"/>
            <w:tcBorders>
              <w:bottom w:val="single" w:sz="4" w:space="0" w:color="auto"/>
            </w:tcBorders>
            <w:shd w:val="pct10" w:color="auto" w:fill="auto"/>
          </w:tcPr>
          <w:p w14:paraId="7F0E56D1" w14:textId="77777777" w:rsidR="00EC2171" w:rsidRPr="00C35EA7" w:rsidRDefault="00EC2171" w:rsidP="00C35EA7">
            <w:pPr>
              <w:jc w:val="center"/>
              <w:rPr>
                <w:sz w:val="20"/>
              </w:rPr>
            </w:pPr>
          </w:p>
        </w:tc>
        <w:tc>
          <w:tcPr>
            <w:tcW w:w="494" w:type="dxa"/>
            <w:vMerge w:val="restart"/>
            <w:shd w:val="pct10" w:color="auto" w:fill="auto"/>
          </w:tcPr>
          <w:p w14:paraId="64259E23" w14:textId="05BA76C9" w:rsidR="00EC2171" w:rsidRPr="00C35EA7" w:rsidRDefault="00000000" w:rsidP="00C35EA7">
            <w:pPr>
              <w:jc w:val="center"/>
              <w:rPr>
                <w:sz w:val="20"/>
              </w:rPr>
            </w:pPr>
            <w:hyperlink r:id="rId9348" w:anchor="Sit_Crete_Barmes_c_I_J22" w:history="1">
              <w:r w:rsidR="00EC2171" w:rsidRPr="00C35EA7">
                <w:rPr>
                  <w:rStyle w:val="Hyperlink"/>
                  <w:sz w:val="20"/>
                </w:rPr>
                <w:t>I-J22</w:t>
              </w:r>
            </w:hyperlink>
          </w:p>
        </w:tc>
        <w:tc>
          <w:tcPr>
            <w:tcW w:w="491" w:type="dxa"/>
            <w:tcBorders>
              <w:bottom w:val="single" w:sz="4" w:space="0" w:color="auto"/>
            </w:tcBorders>
            <w:shd w:val="pct10" w:color="auto" w:fill="auto"/>
          </w:tcPr>
          <w:p w14:paraId="12309BA1" w14:textId="77777777" w:rsidR="00EC2171" w:rsidRPr="00C35EA7" w:rsidRDefault="00EC2171" w:rsidP="00C35EA7">
            <w:pPr>
              <w:jc w:val="center"/>
              <w:rPr>
                <w:sz w:val="20"/>
              </w:rPr>
            </w:pPr>
          </w:p>
        </w:tc>
        <w:tc>
          <w:tcPr>
            <w:tcW w:w="491" w:type="dxa"/>
            <w:tcBorders>
              <w:bottom w:val="single" w:sz="4" w:space="0" w:color="auto"/>
            </w:tcBorders>
            <w:shd w:val="pct10" w:color="auto" w:fill="auto"/>
          </w:tcPr>
          <w:p w14:paraId="6DCF2D14" w14:textId="3C9562FD" w:rsidR="00EC2171" w:rsidRPr="00C35EA7" w:rsidRDefault="00000000" w:rsidP="00C35EA7">
            <w:pPr>
              <w:jc w:val="center"/>
              <w:rPr>
                <w:sz w:val="20"/>
              </w:rPr>
            </w:pPr>
            <w:hyperlink r:id="rId9349" w:anchor="Sit_Crete_Barmes_c_I24" w:history="1">
              <w:r w:rsidR="00EC2171" w:rsidRPr="00C35EA7">
                <w:rPr>
                  <w:rStyle w:val="Hyperlink"/>
                  <w:sz w:val="20"/>
                </w:rPr>
                <w:t>I24</w:t>
              </w:r>
            </w:hyperlink>
          </w:p>
        </w:tc>
        <w:tc>
          <w:tcPr>
            <w:tcW w:w="980" w:type="dxa"/>
            <w:gridSpan w:val="2"/>
            <w:shd w:val="pct10" w:color="auto" w:fill="auto"/>
          </w:tcPr>
          <w:p w14:paraId="40013DF2" w14:textId="7DB01B5E" w:rsidR="00EC2171" w:rsidRPr="00C35EA7" w:rsidRDefault="00000000" w:rsidP="00C35EA7">
            <w:pPr>
              <w:jc w:val="center"/>
              <w:rPr>
                <w:sz w:val="20"/>
              </w:rPr>
            </w:pPr>
            <w:hyperlink r:id="rId9350" w:anchor="Sit_Crete_Barmes_c_I25_26" w:history="1">
              <w:r w:rsidR="00EC2171" w:rsidRPr="00C35EA7">
                <w:rPr>
                  <w:rStyle w:val="Hyperlink"/>
                  <w:sz w:val="20"/>
                </w:rPr>
                <w:t>I25-26</w:t>
              </w:r>
            </w:hyperlink>
          </w:p>
        </w:tc>
        <w:tc>
          <w:tcPr>
            <w:tcW w:w="490" w:type="dxa"/>
            <w:shd w:val="pct10" w:color="auto" w:fill="auto"/>
          </w:tcPr>
          <w:p w14:paraId="0AB23320" w14:textId="77777777" w:rsidR="00EC2171" w:rsidRPr="00C35EA7" w:rsidRDefault="00EC2171" w:rsidP="00C35EA7">
            <w:pPr>
              <w:jc w:val="center"/>
              <w:rPr>
                <w:sz w:val="20"/>
              </w:rPr>
            </w:pPr>
          </w:p>
        </w:tc>
        <w:tc>
          <w:tcPr>
            <w:tcW w:w="490" w:type="dxa"/>
            <w:shd w:val="pct10" w:color="auto" w:fill="auto"/>
          </w:tcPr>
          <w:p w14:paraId="71600DAA" w14:textId="77777777" w:rsidR="00EC2171" w:rsidRPr="00C35EA7" w:rsidRDefault="00EC2171" w:rsidP="00C35EA7">
            <w:pPr>
              <w:jc w:val="center"/>
              <w:rPr>
                <w:sz w:val="20"/>
              </w:rPr>
            </w:pPr>
          </w:p>
        </w:tc>
        <w:tc>
          <w:tcPr>
            <w:tcW w:w="490" w:type="dxa"/>
            <w:shd w:val="pct10" w:color="auto" w:fill="auto"/>
          </w:tcPr>
          <w:p w14:paraId="0CF9380F" w14:textId="77777777" w:rsidR="00EC2171" w:rsidRPr="00C35EA7" w:rsidRDefault="00EC2171" w:rsidP="00C35EA7">
            <w:pPr>
              <w:jc w:val="center"/>
              <w:rPr>
                <w:sz w:val="20"/>
              </w:rPr>
            </w:pPr>
          </w:p>
        </w:tc>
        <w:tc>
          <w:tcPr>
            <w:tcW w:w="490" w:type="dxa"/>
            <w:shd w:val="pct10" w:color="auto" w:fill="auto"/>
          </w:tcPr>
          <w:p w14:paraId="4FE85052" w14:textId="77777777" w:rsidR="00EC2171" w:rsidRPr="00C35EA7" w:rsidRDefault="00EC2171" w:rsidP="00C35EA7">
            <w:pPr>
              <w:jc w:val="center"/>
              <w:rPr>
                <w:sz w:val="20"/>
              </w:rPr>
            </w:pPr>
          </w:p>
        </w:tc>
        <w:tc>
          <w:tcPr>
            <w:tcW w:w="490" w:type="dxa"/>
            <w:shd w:val="pct10" w:color="auto" w:fill="auto"/>
          </w:tcPr>
          <w:p w14:paraId="1E5E2E76" w14:textId="77777777" w:rsidR="00EC2171" w:rsidRPr="00C35EA7" w:rsidRDefault="00EC2171" w:rsidP="00C35EA7">
            <w:pPr>
              <w:jc w:val="center"/>
              <w:rPr>
                <w:sz w:val="20"/>
              </w:rPr>
            </w:pPr>
          </w:p>
        </w:tc>
        <w:tc>
          <w:tcPr>
            <w:tcW w:w="490" w:type="dxa"/>
            <w:shd w:val="pct10" w:color="auto" w:fill="auto"/>
          </w:tcPr>
          <w:p w14:paraId="1E292216" w14:textId="77777777" w:rsidR="00EC2171" w:rsidRPr="00C35EA7" w:rsidRDefault="00EC2171" w:rsidP="00C35EA7">
            <w:pPr>
              <w:jc w:val="center"/>
              <w:rPr>
                <w:sz w:val="20"/>
              </w:rPr>
            </w:pPr>
          </w:p>
        </w:tc>
        <w:tc>
          <w:tcPr>
            <w:tcW w:w="490" w:type="dxa"/>
            <w:shd w:val="pct10" w:color="auto" w:fill="auto"/>
          </w:tcPr>
          <w:p w14:paraId="2B0D68D4" w14:textId="77777777" w:rsidR="00EC2171" w:rsidRPr="00C35EA7" w:rsidRDefault="00EC2171" w:rsidP="00C35EA7">
            <w:pPr>
              <w:jc w:val="center"/>
              <w:rPr>
                <w:sz w:val="20"/>
              </w:rPr>
            </w:pPr>
          </w:p>
        </w:tc>
        <w:tc>
          <w:tcPr>
            <w:tcW w:w="490" w:type="dxa"/>
            <w:shd w:val="pct10" w:color="auto" w:fill="auto"/>
          </w:tcPr>
          <w:p w14:paraId="3C7B67C1" w14:textId="77777777" w:rsidR="00EC2171" w:rsidRPr="00C35EA7" w:rsidRDefault="00EC2171" w:rsidP="00C35EA7">
            <w:pPr>
              <w:jc w:val="center"/>
              <w:rPr>
                <w:sz w:val="20"/>
              </w:rPr>
            </w:pPr>
          </w:p>
        </w:tc>
        <w:tc>
          <w:tcPr>
            <w:tcW w:w="490" w:type="dxa"/>
            <w:shd w:val="pct10" w:color="auto" w:fill="auto"/>
          </w:tcPr>
          <w:p w14:paraId="65482FAD" w14:textId="77777777" w:rsidR="00EC2171" w:rsidRPr="00C35EA7" w:rsidRDefault="00EC2171" w:rsidP="00C35EA7">
            <w:pPr>
              <w:jc w:val="center"/>
              <w:rPr>
                <w:sz w:val="20"/>
              </w:rPr>
            </w:pPr>
          </w:p>
        </w:tc>
        <w:tc>
          <w:tcPr>
            <w:tcW w:w="490" w:type="dxa"/>
            <w:shd w:val="pct10" w:color="auto" w:fill="auto"/>
          </w:tcPr>
          <w:p w14:paraId="1D59F483" w14:textId="77777777" w:rsidR="00EC2171" w:rsidRPr="00C35EA7" w:rsidRDefault="00EC2171" w:rsidP="00C35EA7">
            <w:pPr>
              <w:jc w:val="center"/>
              <w:rPr>
                <w:sz w:val="20"/>
              </w:rPr>
            </w:pPr>
          </w:p>
        </w:tc>
        <w:tc>
          <w:tcPr>
            <w:tcW w:w="491" w:type="dxa"/>
            <w:shd w:val="pct10" w:color="auto" w:fill="auto"/>
          </w:tcPr>
          <w:p w14:paraId="1F061850" w14:textId="77777777" w:rsidR="00EC2171" w:rsidRPr="00C35EA7" w:rsidRDefault="00EC2171" w:rsidP="00C35EA7">
            <w:pPr>
              <w:jc w:val="center"/>
              <w:rPr>
                <w:sz w:val="20"/>
              </w:rPr>
            </w:pPr>
          </w:p>
        </w:tc>
        <w:tc>
          <w:tcPr>
            <w:tcW w:w="491" w:type="dxa"/>
            <w:shd w:val="pct10" w:color="auto" w:fill="auto"/>
          </w:tcPr>
          <w:p w14:paraId="47DF7CEB" w14:textId="77777777" w:rsidR="00EC2171" w:rsidRPr="00C35EA7" w:rsidRDefault="00EC2171" w:rsidP="00C35EA7">
            <w:pPr>
              <w:jc w:val="center"/>
              <w:rPr>
                <w:sz w:val="20"/>
              </w:rPr>
            </w:pPr>
          </w:p>
        </w:tc>
      </w:tr>
      <w:tr w:rsidR="005D10B6" w:rsidRPr="00BA575D" w14:paraId="2B5D142E" w14:textId="77777777" w:rsidTr="00C35EA7">
        <w:trPr>
          <w:jc w:val="center"/>
        </w:trPr>
        <w:tc>
          <w:tcPr>
            <w:tcW w:w="493" w:type="dxa"/>
          </w:tcPr>
          <w:p w14:paraId="1032057D" w14:textId="77777777" w:rsidR="00EC2171" w:rsidRPr="00C35EA7" w:rsidRDefault="00EC2171" w:rsidP="00E42269">
            <w:pPr>
              <w:rPr>
                <w:sz w:val="20"/>
              </w:rPr>
            </w:pPr>
            <w:r w:rsidRPr="00C35EA7">
              <w:rPr>
                <w:sz w:val="20"/>
              </w:rPr>
              <w:t>J</w:t>
            </w:r>
          </w:p>
        </w:tc>
        <w:tc>
          <w:tcPr>
            <w:tcW w:w="494" w:type="dxa"/>
            <w:tcBorders>
              <w:bottom w:val="single" w:sz="4" w:space="0" w:color="auto"/>
            </w:tcBorders>
          </w:tcPr>
          <w:p w14:paraId="6A094D72" w14:textId="77777777" w:rsidR="00EC2171" w:rsidRPr="00C35EA7" w:rsidRDefault="00EC2171" w:rsidP="00C35EA7">
            <w:pPr>
              <w:jc w:val="center"/>
              <w:rPr>
                <w:sz w:val="20"/>
              </w:rPr>
            </w:pPr>
          </w:p>
        </w:tc>
        <w:tc>
          <w:tcPr>
            <w:tcW w:w="493" w:type="dxa"/>
            <w:tcBorders>
              <w:bottom w:val="single" w:sz="4" w:space="0" w:color="auto"/>
            </w:tcBorders>
            <w:shd w:val="pct10" w:color="auto" w:fill="auto"/>
          </w:tcPr>
          <w:p w14:paraId="01ED01BC" w14:textId="77777777" w:rsidR="00EC2171" w:rsidRPr="00C35EA7" w:rsidRDefault="00EC2171" w:rsidP="00C35EA7">
            <w:pPr>
              <w:jc w:val="center"/>
              <w:rPr>
                <w:sz w:val="20"/>
              </w:rPr>
            </w:pPr>
          </w:p>
        </w:tc>
        <w:tc>
          <w:tcPr>
            <w:tcW w:w="494" w:type="dxa"/>
            <w:vMerge/>
            <w:tcBorders>
              <w:top w:val="nil"/>
              <w:bottom w:val="single" w:sz="4" w:space="0" w:color="auto"/>
            </w:tcBorders>
            <w:shd w:val="pct10" w:color="auto" w:fill="auto"/>
          </w:tcPr>
          <w:p w14:paraId="7C682B50" w14:textId="77777777" w:rsidR="00EC2171" w:rsidRPr="00C35EA7" w:rsidRDefault="00EC2171" w:rsidP="00C35EA7">
            <w:pPr>
              <w:jc w:val="center"/>
              <w:rPr>
                <w:sz w:val="20"/>
              </w:rPr>
            </w:pPr>
          </w:p>
        </w:tc>
        <w:tc>
          <w:tcPr>
            <w:tcW w:w="491" w:type="dxa"/>
            <w:tcBorders>
              <w:bottom w:val="single" w:sz="4" w:space="0" w:color="auto"/>
            </w:tcBorders>
            <w:shd w:val="pct10" w:color="auto" w:fill="auto"/>
          </w:tcPr>
          <w:p w14:paraId="435287BD" w14:textId="77777777" w:rsidR="00EC2171" w:rsidRPr="00C35EA7" w:rsidRDefault="00EC2171" w:rsidP="00C35EA7">
            <w:pPr>
              <w:jc w:val="center"/>
              <w:rPr>
                <w:sz w:val="20"/>
              </w:rPr>
            </w:pPr>
          </w:p>
        </w:tc>
        <w:tc>
          <w:tcPr>
            <w:tcW w:w="491" w:type="dxa"/>
            <w:tcBorders>
              <w:bottom w:val="single" w:sz="4" w:space="0" w:color="auto"/>
            </w:tcBorders>
            <w:shd w:val="pct10" w:color="auto" w:fill="auto"/>
          </w:tcPr>
          <w:p w14:paraId="502E28D0" w14:textId="77777777" w:rsidR="00EC2171" w:rsidRPr="00C35EA7" w:rsidRDefault="00EC2171" w:rsidP="00C35EA7">
            <w:pPr>
              <w:jc w:val="center"/>
              <w:rPr>
                <w:sz w:val="20"/>
              </w:rPr>
            </w:pPr>
          </w:p>
        </w:tc>
        <w:tc>
          <w:tcPr>
            <w:tcW w:w="490" w:type="dxa"/>
            <w:tcBorders>
              <w:bottom w:val="single" w:sz="4" w:space="0" w:color="auto"/>
            </w:tcBorders>
            <w:shd w:val="pct10" w:color="auto" w:fill="auto"/>
          </w:tcPr>
          <w:p w14:paraId="15E09486" w14:textId="77777777" w:rsidR="00EC2171" w:rsidRPr="00C35EA7" w:rsidRDefault="00EC2171" w:rsidP="00C35EA7">
            <w:pPr>
              <w:jc w:val="center"/>
              <w:rPr>
                <w:sz w:val="20"/>
              </w:rPr>
            </w:pPr>
          </w:p>
        </w:tc>
        <w:tc>
          <w:tcPr>
            <w:tcW w:w="490" w:type="dxa"/>
            <w:tcBorders>
              <w:bottom w:val="single" w:sz="4" w:space="0" w:color="auto"/>
            </w:tcBorders>
            <w:shd w:val="pct10" w:color="auto" w:fill="auto"/>
          </w:tcPr>
          <w:p w14:paraId="63AE8DCD" w14:textId="77777777" w:rsidR="00EC2171" w:rsidRPr="00C35EA7" w:rsidRDefault="00EC2171" w:rsidP="00C35EA7">
            <w:pPr>
              <w:jc w:val="center"/>
              <w:rPr>
                <w:sz w:val="20"/>
              </w:rPr>
            </w:pPr>
          </w:p>
        </w:tc>
        <w:tc>
          <w:tcPr>
            <w:tcW w:w="490" w:type="dxa"/>
            <w:shd w:val="pct10" w:color="auto" w:fill="auto"/>
          </w:tcPr>
          <w:p w14:paraId="3A82E95C" w14:textId="77777777" w:rsidR="00EC2171" w:rsidRPr="00C35EA7" w:rsidRDefault="00EC2171" w:rsidP="00C35EA7">
            <w:pPr>
              <w:jc w:val="center"/>
              <w:rPr>
                <w:sz w:val="20"/>
              </w:rPr>
            </w:pPr>
          </w:p>
        </w:tc>
        <w:tc>
          <w:tcPr>
            <w:tcW w:w="490" w:type="dxa"/>
            <w:shd w:val="pct10" w:color="auto" w:fill="auto"/>
          </w:tcPr>
          <w:p w14:paraId="4B3F39E0" w14:textId="77777777" w:rsidR="00EC2171" w:rsidRPr="00C35EA7" w:rsidRDefault="00EC2171" w:rsidP="00C35EA7">
            <w:pPr>
              <w:jc w:val="center"/>
              <w:rPr>
                <w:sz w:val="20"/>
              </w:rPr>
            </w:pPr>
          </w:p>
        </w:tc>
        <w:tc>
          <w:tcPr>
            <w:tcW w:w="490" w:type="dxa"/>
            <w:shd w:val="pct10" w:color="auto" w:fill="auto"/>
          </w:tcPr>
          <w:p w14:paraId="539C1CD7" w14:textId="77777777" w:rsidR="00EC2171" w:rsidRPr="00C35EA7" w:rsidRDefault="00EC2171" w:rsidP="00C35EA7">
            <w:pPr>
              <w:jc w:val="center"/>
              <w:rPr>
                <w:sz w:val="20"/>
              </w:rPr>
            </w:pPr>
          </w:p>
        </w:tc>
        <w:tc>
          <w:tcPr>
            <w:tcW w:w="490" w:type="dxa"/>
            <w:shd w:val="pct10" w:color="auto" w:fill="auto"/>
          </w:tcPr>
          <w:p w14:paraId="270B5579" w14:textId="77777777" w:rsidR="00EC2171" w:rsidRPr="00C35EA7" w:rsidRDefault="00EC2171" w:rsidP="00C35EA7">
            <w:pPr>
              <w:jc w:val="center"/>
              <w:rPr>
                <w:sz w:val="20"/>
              </w:rPr>
            </w:pPr>
          </w:p>
        </w:tc>
        <w:tc>
          <w:tcPr>
            <w:tcW w:w="490" w:type="dxa"/>
            <w:shd w:val="pct10" w:color="auto" w:fill="auto"/>
          </w:tcPr>
          <w:p w14:paraId="78DAD5F9" w14:textId="77777777" w:rsidR="00EC2171" w:rsidRPr="00C35EA7" w:rsidRDefault="00EC2171" w:rsidP="00C35EA7">
            <w:pPr>
              <w:jc w:val="center"/>
              <w:rPr>
                <w:sz w:val="20"/>
              </w:rPr>
            </w:pPr>
          </w:p>
        </w:tc>
        <w:tc>
          <w:tcPr>
            <w:tcW w:w="490" w:type="dxa"/>
            <w:shd w:val="pct10" w:color="auto" w:fill="auto"/>
          </w:tcPr>
          <w:p w14:paraId="7E4FBB8C" w14:textId="77777777" w:rsidR="00EC2171" w:rsidRPr="00C35EA7" w:rsidRDefault="00EC2171" w:rsidP="00C35EA7">
            <w:pPr>
              <w:jc w:val="center"/>
              <w:rPr>
                <w:sz w:val="20"/>
              </w:rPr>
            </w:pPr>
          </w:p>
        </w:tc>
        <w:tc>
          <w:tcPr>
            <w:tcW w:w="490" w:type="dxa"/>
            <w:shd w:val="pct10" w:color="auto" w:fill="auto"/>
          </w:tcPr>
          <w:p w14:paraId="53DAE112" w14:textId="77777777" w:rsidR="00EC2171" w:rsidRPr="00C35EA7" w:rsidRDefault="00EC2171" w:rsidP="00C35EA7">
            <w:pPr>
              <w:jc w:val="center"/>
              <w:rPr>
                <w:sz w:val="20"/>
              </w:rPr>
            </w:pPr>
          </w:p>
        </w:tc>
        <w:tc>
          <w:tcPr>
            <w:tcW w:w="490" w:type="dxa"/>
            <w:shd w:val="pct10" w:color="auto" w:fill="auto"/>
          </w:tcPr>
          <w:p w14:paraId="0EF94915" w14:textId="77777777" w:rsidR="00EC2171" w:rsidRPr="00C35EA7" w:rsidRDefault="00EC2171" w:rsidP="00C35EA7">
            <w:pPr>
              <w:jc w:val="center"/>
              <w:rPr>
                <w:sz w:val="20"/>
              </w:rPr>
            </w:pPr>
          </w:p>
        </w:tc>
        <w:tc>
          <w:tcPr>
            <w:tcW w:w="490" w:type="dxa"/>
            <w:shd w:val="pct10" w:color="auto" w:fill="auto"/>
          </w:tcPr>
          <w:p w14:paraId="0C75606E" w14:textId="77777777" w:rsidR="00EC2171" w:rsidRPr="00C35EA7" w:rsidRDefault="00EC2171" w:rsidP="00C35EA7">
            <w:pPr>
              <w:jc w:val="center"/>
              <w:rPr>
                <w:sz w:val="20"/>
              </w:rPr>
            </w:pPr>
          </w:p>
        </w:tc>
        <w:tc>
          <w:tcPr>
            <w:tcW w:w="490" w:type="dxa"/>
            <w:shd w:val="pct10" w:color="auto" w:fill="auto"/>
          </w:tcPr>
          <w:p w14:paraId="0E011F7A" w14:textId="77777777" w:rsidR="00EC2171" w:rsidRPr="00C35EA7" w:rsidRDefault="00EC2171" w:rsidP="00C35EA7">
            <w:pPr>
              <w:jc w:val="center"/>
              <w:rPr>
                <w:sz w:val="20"/>
              </w:rPr>
            </w:pPr>
          </w:p>
        </w:tc>
        <w:tc>
          <w:tcPr>
            <w:tcW w:w="491" w:type="dxa"/>
            <w:shd w:val="pct10" w:color="auto" w:fill="auto"/>
          </w:tcPr>
          <w:p w14:paraId="5C2131AF" w14:textId="77777777" w:rsidR="00EC2171" w:rsidRPr="00C35EA7" w:rsidRDefault="00EC2171" w:rsidP="00C35EA7">
            <w:pPr>
              <w:jc w:val="center"/>
              <w:rPr>
                <w:sz w:val="20"/>
              </w:rPr>
            </w:pPr>
          </w:p>
        </w:tc>
        <w:tc>
          <w:tcPr>
            <w:tcW w:w="491" w:type="dxa"/>
            <w:shd w:val="pct10" w:color="auto" w:fill="auto"/>
          </w:tcPr>
          <w:p w14:paraId="007BE06B" w14:textId="77777777" w:rsidR="00EC2171" w:rsidRPr="00C35EA7" w:rsidRDefault="00EC2171" w:rsidP="00C35EA7">
            <w:pPr>
              <w:jc w:val="center"/>
              <w:rPr>
                <w:sz w:val="20"/>
              </w:rPr>
            </w:pPr>
          </w:p>
        </w:tc>
      </w:tr>
      <w:tr w:rsidR="005D10B6" w:rsidRPr="00BA575D" w14:paraId="398A4A7A" w14:textId="77777777" w:rsidTr="00C35EA7">
        <w:trPr>
          <w:jc w:val="center"/>
        </w:trPr>
        <w:tc>
          <w:tcPr>
            <w:tcW w:w="493" w:type="dxa"/>
          </w:tcPr>
          <w:p w14:paraId="2CDC021A" w14:textId="77777777" w:rsidR="00EC2171" w:rsidRPr="00C35EA7" w:rsidRDefault="00EC2171" w:rsidP="00E42269">
            <w:pPr>
              <w:rPr>
                <w:sz w:val="20"/>
              </w:rPr>
            </w:pPr>
            <w:r w:rsidRPr="00C35EA7">
              <w:rPr>
                <w:sz w:val="20"/>
              </w:rPr>
              <w:t>K</w:t>
            </w:r>
          </w:p>
        </w:tc>
        <w:tc>
          <w:tcPr>
            <w:tcW w:w="494" w:type="dxa"/>
            <w:tcBorders>
              <w:bottom w:val="single" w:sz="4" w:space="0" w:color="auto"/>
            </w:tcBorders>
            <w:shd w:val="pct10" w:color="auto" w:fill="auto"/>
          </w:tcPr>
          <w:p w14:paraId="0F49792D" w14:textId="77777777" w:rsidR="00EC2171" w:rsidRPr="00C35EA7" w:rsidRDefault="00EC2171" w:rsidP="00C35EA7">
            <w:pPr>
              <w:jc w:val="center"/>
              <w:rPr>
                <w:sz w:val="20"/>
              </w:rPr>
            </w:pPr>
          </w:p>
        </w:tc>
        <w:tc>
          <w:tcPr>
            <w:tcW w:w="493" w:type="dxa"/>
            <w:tcBorders>
              <w:bottom w:val="single" w:sz="4" w:space="0" w:color="auto"/>
            </w:tcBorders>
            <w:shd w:val="pct10" w:color="auto" w:fill="auto"/>
          </w:tcPr>
          <w:p w14:paraId="10BA6763" w14:textId="77777777" w:rsidR="00EC2171" w:rsidRPr="00C35EA7" w:rsidRDefault="00EC2171" w:rsidP="00C35EA7">
            <w:pPr>
              <w:jc w:val="center"/>
              <w:rPr>
                <w:sz w:val="20"/>
              </w:rPr>
            </w:pPr>
          </w:p>
        </w:tc>
        <w:tc>
          <w:tcPr>
            <w:tcW w:w="494" w:type="dxa"/>
            <w:tcBorders>
              <w:bottom w:val="single" w:sz="4" w:space="0" w:color="auto"/>
            </w:tcBorders>
            <w:shd w:val="pct10" w:color="auto" w:fill="auto"/>
          </w:tcPr>
          <w:p w14:paraId="5A1D0D5A" w14:textId="77777777" w:rsidR="00EC2171" w:rsidRPr="00C35EA7" w:rsidRDefault="00EC2171" w:rsidP="00C35EA7">
            <w:pPr>
              <w:jc w:val="center"/>
              <w:rPr>
                <w:sz w:val="20"/>
              </w:rPr>
            </w:pPr>
          </w:p>
        </w:tc>
        <w:tc>
          <w:tcPr>
            <w:tcW w:w="491" w:type="dxa"/>
            <w:tcBorders>
              <w:bottom w:val="single" w:sz="4" w:space="0" w:color="auto"/>
            </w:tcBorders>
            <w:shd w:val="pct10" w:color="auto" w:fill="auto"/>
          </w:tcPr>
          <w:p w14:paraId="279629B9" w14:textId="77777777" w:rsidR="00EC2171" w:rsidRPr="00C35EA7" w:rsidRDefault="00EC2171" w:rsidP="00C35EA7">
            <w:pPr>
              <w:jc w:val="center"/>
              <w:rPr>
                <w:sz w:val="20"/>
              </w:rPr>
            </w:pPr>
          </w:p>
        </w:tc>
        <w:tc>
          <w:tcPr>
            <w:tcW w:w="491" w:type="dxa"/>
            <w:tcBorders>
              <w:bottom w:val="single" w:sz="4" w:space="0" w:color="auto"/>
            </w:tcBorders>
            <w:shd w:val="pct10" w:color="auto" w:fill="auto"/>
          </w:tcPr>
          <w:p w14:paraId="46CB6F48" w14:textId="77777777" w:rsidR="00EC2171" w:rsidRPr="00C35EA7" w:rsidRDefault="00EC2171" w:rsidP="00C35EA7">
            <w:pPr>
              <w:jc w:val="center"/>
              <w:rPr>
                <w:sz w:val="20"/>
              </w:rPr>
            </w:pPr>
          </w:p>
        </w:tc>
        <w:tc>
          <w:tcPr>
            <w:tcW w:w="490" w:type="dxa"/>
            <w:tcBorders>
              <w:bottom w:val="single" w:sz="4" w:space="0" w:color="auto"/>
            </w:tcBorders>
            <w:shd w:val="pct10" w:color="auto" w:fill="auto"/>
          </w:tcPr>
          <w:p w14:paraId="0578E52B" w14:textId="77777777" w:rsidR="00EC2171" w:rsidRPr="00C35EA7" w:rsidRDefault="00EC2171" w:rsidP="00C35EA7">
            <w:pPr>
              <w:jc w:val="center"/>
              <w:rPr>
                <w:sz w:val="20"/>
              </w:rPr>
            </w:pPr>
          </w:p>
        </w:tc>
        <w:tc>
          <w:tcPr>
            <w:tcW w:w="490" w:type="dxa"/>
            <w:tcBorders>
              <w:bottom w:val="single" w:sz="4" w:space="0" w:color="auto"/>
            </w:tcBorders>
            <w:shd w:val="pct10" w:color="auto" w:fill="auto"/>
          </w:tcPr>
          <w:p w14:paraId="09FC4517" w14:textId="77777777" w:rsidR="00EC2171" w:rsidRPr="00C35EA7" w:rsidRDefault="00EC2171" w:rsidP="00C35EA7">
            <w:pPr>
              <w:jc w:val="center"/>
              <w:rPr>
                <w:sz w:val="20"/>
              </w:rPr>
            </w:pPr>
          </w:p>
        </w:tc>
        <w:tc>
          <w:tcPr>
            <w:tcW w:w="490" w:type="dxa"/>
            <w:shd w:val="pct10" w:color="auto" w:fill="auto"/>
          </w:tcPr>
          <w:p w14:paraId="2DF34C1D" w14:textId="77777777" w:rsidR="00EC2171" w:rsidRPr="00C35EA7" w:rsidRDefault="00EC2171" w:rsidP="00C35EA7">
            <w:pPr>
              <w:jc w:val="center"/>
              <w:rPr>
                <w:sz w:val="20"/>
              </w:rPr>
            </w:pPr>
          </w:p>
        </w:tc>
        <w:tc>
          <w:tcPr>
            <w:tcW w:w="490" w:type="dxa"/>
            <w:shd w:val="pct10" w:color="auto" w:fill="auto"/>
          </w:tcPr>
          <w:p w14:paraId="69BBB652" w14:textId="77777777" w:rsidR="00EC2171" w:rsidRPr="00C35EA7" w:rsidRDefault="00EC2171" w:rsidP="00C35EA7">
            <w:pPr>
              <w:jc w:val="center"/>
              <w:rPr>
                <w:sz w:val="20"/>
              </w:rPr>
            </w:pPr>
          </w:p>
        </w:tc>
        <w:tc>
          <w:tcPr>
            <w:tcW w:w="490" w:type="dxa"/>
            <w:shd w:val="pct10" w:color="auto" w:fill="auto"/>
          </w:tcPr>
          <w:p w14:paraId="614E540F" w14:textId="77777777" w:rsidR="00EC2171" w:rsidRPr="00C35EA7" w:rsidRDefault="00EC2171" w:rsidP="00C35EA7">
            <w:pPr>
              <w:jc w:val="center"/>
              <w:rPr>
                <w:sz w:val="20"/>
              </w:rPr>
            </w:pPr>
          </w:p>
        </w:tc>
        <w:tc>
          <w:tcPr>
            <w:tcW w:w="490" w:type="dxa"/>
            <w:shd w:val="pct10" w:color="auto" w:fill="auto"/>
          </w:tcPr>
          <w:p w14:paraId="14FBAF59" w14:textId="77777777" w:rsidR="00EC2171" w:rsidRPr="00C35EA7" w:rsidRDefault="00EC2171" w:rsidP="00C35EA7">
            <w:pPr>
              <w:jc w:val="center"/>
              <w:rPr>
                <w:sz w:val="20"/>
              </w:rPr>
            </w:pPr>
          </w:p>
        </w:tc>
        <w:tc>
          <w:tcPr>
            <w:tcW w:w="490" w:type="dxa"/>
            <w:shd w:val="pct10" w:color="auto" w:fill="auto"/>
          </w:tcPr>
          <w:p w14:paraId="1682B264" w14:textId="77777777" w:rsidR="00EC2171" w:rsidRPr="00C35EA7" w:rsidRDefault="00EC2171" w:rsidP="00C35EA7">
            <w:pPr>
              <w:jc w:val="center"/>
              <w:rPr>
                <w:sz w:val="20"/>
              </w:rPr>
            </w:pPr>
          </w:p>
        </w:tc>
        <w:tc>
          <w:tcPr>
            <w:tcW w:w="490" w:type="dxa"/>
            <w:shd w:val="pct10" w:color="auto" w:fill="auto"/>
          </w:tcPr>
          <w:p w14:paraId="2F025DA0" w14:textId="77777777" w:rsidR="00EC2171" w:rsidRPr="00C35EA7" w:rsidRDefault="00EC2171" w:rsidP="00C35EA7">
            <w:pPr>
              <w:jc w:val="center"/>
              <w:rPr>
                <w:sz w:val="20"/>
              </w:rPr>
            </w:pPr>
          </w:p>
        </w:tc>
        <w:tc>
          <w:tcPr>
            <w:tcW w:w="490" w:type="dxa"/>
            <w:shd w:val="pct10" w:color="auto" w:fill="auto"/>
          </w:tcPr>
          <w:p w14:paraId="08CE9EEA" w14:textId="77777777" w:rsidR="00EC2171" w:rsidRPr="00C35EA7" w:rsidRDefault="00EC2171" w:rsidP="00C35EA7">
            <w:pPr>
              <w:jc w:val="center"/>
              <w:rPr>
                <w:sz w:val="20"/>
              </w:rPr>
            </w:pPr>
          </w:p>
        </w:tc>
        <w:tc>
          <w:tcPr>
            <w:tcW w:w="490" w:type="dxa"/>
            <w:shd w:val="pct10" w:color="auto" w:fill="auto"/>
          </w:tcPr>
          <w:p w14:paraId="79B33E09" w14:textId="77777777" w:rsidR="00EC2171" w:rsidRPr="00C35EA7" w:rsidRDefault="00EC2171" w:rsidP="00C35EA7">
            <w:pPr>
              <w:jc w:val="center"/>
              <w:rPr>
                <w:sz w:val="20"/>
              </w:rPr>
            </w:pPr>
          </w:p>
        </w:tc>
        <w:tc>
          <w:tcPr>
            <w:tcW w:w="490" w:type="dxa"/>
            <w:shd w:val="pct10" w:color="auto" w:fill="auto"/>
          </w:tcPr>
          <w:p w14:paraId="6C5FE6F6" w14:textId="77777777" w:rsidR="00EC2171" w:rsidRPr="00C35EA7" w:rsidRDefault="00EC2171" w:rsidP="00C35EA7">
            <w:pPr>
              <w:jc w:val="center"/>
              <w:rPr>
                <w:sz w:val="20"/>
              </w:rPr>
            </w:pPr>
          </w:p>
        </w:tc>
        <w:tc>
          <w:tcPr>
            <w:tcW w:w="490" w:type="dxa"/>
            <w:shd w:val="pct10" w:color="auto" w:fill="auto"/>
          </w:tcPr>
          <w:p w14:paraId="362C69C6" w14:textId="77777777" w:rsidR="00EC2171" w:rsidRPr="00C35EA7" w:rsidRDefault="00EC2171" w:rsidP="00C35EA7">
            <w:pPr>
              <w:jc w:val="center"/>
              <w:rPr>
                <w:sz w:val="20"/>
              </w:rPr>
            </w:pPr>
          </w:p>
        </w:tc>
        <w:tc>
          <w:tcPr>
            <w:tcW w:w="491" w:type="dxa"/>
            <w:shd w:val="pct10" w:color="auto" w:fill="auto"/>
          </w:tcPr>
          <w:p w14:paraId="60E294E3" w14:textId="77777777" w:rsidR="00EC2171" w:rsidRPr="00C35EA7" w:rsidRDefault="00EC2171" w:rsidP="00C35EA7">
            <w:pPr>
              <w:jc w:val="center"/>
              <w:rPr>
                <w:sz w:val="20"/>
              </w:rPr>
            </w:pPr>
          </w:p>
        </w:tc>
        <w:tc>
          <w:tcPr>
            <w:tcW w:w="491" w:type="dxa"/>
            <w:shd w:val="pct10" w:color="auto" w:fill="auto"/>
          </w:tcPr>
          <w:p w14:paraId="6F76BF00" w14:textId="77777777" w:rsidR="00EC2171" w:rsidRPr="00C35EA7" w:rsidRDefault="00EC2171" w:rsidP="00C35EA7">
            <w:pPr>
              <w:jc w:val="center"/>
              <w:rPr>
                <w:sz w:val="20"/>
              </w:rPr>
            </w:pPr>
          </w:p>
        </w:tc>
      </w:tr>
      <w:tr w:rsidR="005D10B6" w:rsidRPr="00BA575D" w14:paraId="13D314C8" w14:textId="77777777" w:rsidTr="00C35EA7">
        <w:trPr>
          <w:jc w:val="center"/>
        </w:trPr>
        <w:tc>
          <w:tcPr>
            <w:tcW w:w="493" w:type="dxa"/>
          </w:tcPr>
          <w:p w14:paraId="0957FE52" w14:textId="77777777" w:rsidR="00EC2171" w:rsidRPr="00C35EA7" w:rsidRDefault="00EC2171" w:rsidP="00E42269">
            <w:pPr>
              <w:rPr>
                <w:sz w:val="20"/>
              </w:rPr>
            </w:pPr>
            <w:r w:rsidRPr="00C35EA7">
              <w:rPr>
                <w:sz w:val="20"/>
              </w:rPr>
              <w:t>L</w:t>
            </w:r>
          </w:p>
        </w:tc>
        <w:tc>
          <w:tcPr>
            <w:tcW w:w="987" w:type="dxa"/>
            <w:gridSpan w:val="2"/>
            <w:shd w:val="pct10" w:color="auto" w:fill="auto"/>
          </w:tcPr>
          <w:p w14:paraId="0FC434A8" w14:textId="1DEDAE94" w:rsidR="00EC2171" w:rsidRPr="00C35EA7" w:rsidRDefault="00000000" w:rsidP="00C35EA7">
            <w:pPr>
              <w:jc w:val="center"/>
              <w:rPr>
                <w:sz w:val="20"/>
              </w:rPr>
            </w:pPr>
            <w:hyperlink r:id="rId9351" w:anchor="Sit_Crete_Barmes_c_L20_21" w:history="1">
              <w:r w:rsidR="00EC2171" w:rsidRPr="00C35EA7">
                <w:rPr>
                  <w:rStyle w:val="Hyperlink"/>
                  <w:sz w:val="20"/>
                </w:rPr>
                <w:t>L20-21</w:t>
              </w:r>
            </w:hyperlink>
          </w:p>
        </w:tc>
        <w:tc>
          <w:tcPr>
            <w:tcW w:w="494" w:type="dxa"/>
            <w:shd w:val="pct10" w:color="auto" w:fill="auto"/>
          </w:tcPr>
          <w:p w14:paraId="7524D297" w14:textId="77777777" w:rsidR="00EC2171" w:rsidRPr="00C35EA7" w:rsidRDefault="00EC2171" w:rsidP="00C35EA7">
            <w:pPr>
              <w:jc w:val="center"/>
              <w:rPr>
                <w:sz w:val="20"/>
              </w:rPr>
            </w:pPr>
          </w:p>
        </w:tc>
        <w:tc>
          <w:tcPr>
            <w:tcW w:w="491" w:type="dxa"/>
            <w:shd w:val="pct10" w:color="auto" w:fill="auto"/>
          </w:tcPr>
          <w:p w14:paraId="20AFE896" w14:textId="77777777" w:rsidR="00EC2171" w:rsidRPr="00C35EA7" w:rsidRDefault="00EC2171" w:rsidP="00C35EA7">
            <w:pPr>
              <w:jc w:val="center"/>
              <w:rPr>
                <w:sz w:val="20"/>
              </w:rPr>
            </w:pPr>
          </w:p>
        </w:tc>
        <w:tc>
          <w:tcPr>
            <w:tcW w:w="491" w:type="dxa"/>
            <w:shd w:val="pct10" w:color="auto" w:fill="auto"/>
          </w:tcPr>
          <w:p w14:paraId="177A948B" w14:textId="77777777" w:rsidR="00EC2171" w:rsidRPr="00C35EA7" w:rsidRDefault="00EC2171" w:rsidP="00C35EA7">
            <w:pPr>
              <w:jc w:val="center"/>
              <w:rPr>
                <w:sz w:val="20"/>
              </w:rPr>
            </w:pPr>
          </w:p>
        </w:tc>
        <w:tc>
          <w:tcPr>
            <w:tcW w:w="490" w:type="dxa"/>
            <w:shd w:val="pct10" w:color="auto" w:fill="auto"/>
          </w:tcPr>
          <w:p w14:paraId="54A14800" w14:textId="77777777" w:rsidR="00EC2171" w:rsidRPr="00C35EA7" w:rsidRDefault="00EC2171" w:rsidP="00C35EA7">
            <w:pPr>
              <w:jc w:val="center"/>
              <w:rPr>
                <w:sz w:val="20"/>
              </w:rPr>
            </w:pPr>
          </w:p>
        </w:tc>
        <w:tc>
          <w:tcPr>
            <w:tcW w:w="490" w:type="dxa"/>
            <w:shd w:val="pct10" w:color="auto" w:fill="auto"/>
          </w:tcPr>
          <w:p w14:paraId="4A5407FC" w14:textId="77777777" w:rsidR="00EC2171" w:rsidRPr="00C35EA7" w:rsidRDefault="00EC2171" w:rsidP="00C35EA7">
            <w:pPr>
              <w:jc w:val="center"/>
              <w:rPr>
                <w:sz w:val="20"/>
              </w:rPr>
            </w:pPr>
          </w:p>
        </w:tc>
        <w:tc>
          <w:tcPr>
            <w:tcW w:w="490" w:type="dxa"/>
            <w:shd w:val="pct10" w:color="auto" w:fill="auto"/>
          </w:tcPr>
          <w:p w14:paraId="14C31C2D" w14:textId="77777777" w:rsidR="00EC2171" w:rsidRPr="00C35EA7" w:rsidRDefault="00EC2171" w:rsidP="00C35EA7">
            <w:pPr>
              <w:jc w:val="center"/>
              <w:rPr>
                <w:sz w:val="20"/>
              </w:rPr>
            </w:pPr>
          </w:p>
        </w:tc>
        <w:tc>
          <w:tcPr>
            <w:tcW w:w="490" w:type="dxa"/>
            <w:shd w:val="pct10" w:color="auto" w:fill="auto"/>
          </w:tcPr>
          <w:p w14:paraId="1C1CA4B8" w14:textId="77777777" w:rsidR="00EC2171" w:rsidRPr="00C35EA7" w:rsidRDefault="00EC2171" w:rsidP="00C35EA7">
            <w:pPr>
              <w:jc w:val="center"/>
              <w:rPr>
                <w:sz w:val="20"/>
              </w:rPr>
            </w:pPr>
          </w:p>
        </w:tc>
        <w:tc>
          <w:tcPr>
            <w:tcW w:w="490" w:type="dxa"/>
            <w:shd w:val="pct10" w:color="auto" w:fill="auto"/>
          </w:tcPr>
          <w:p w14:paraId="11E7ED6E" w14:textId="77777777" w:rsidR="00EC2171" w:rsidRPr="00C35EA7" w:rsidRDefault="00EC2171" w:rsidP="00C35EA7">
            <w:pPr>
              <w:jc w:val="center"/>
              <w:rPr>
                <w:sz w:val="20"/>
              </w:rPr>
            </w:pPr>
          </w:p>
        </w:tc>
        <w:tc>
          <w:tcPr>
            <w:tcW w:w="490" w:type="dxa"/>
            <w:shd w:val="pct10" w:color="auto" w:fill="auto"/>
          </w:tcPr>
          <w:p w14:paraId="098C4C7D" w14:textId="77777777" w:rsidR="00EC2171" w:rsidRPr="00C35EA7" w:rsidRDefault="00EC2171" w:rsidP="00C35EA7">
            <w:pPr>
              <w:jc w:val="center"/>
              <w:rPr>
                <w:sz w:val="20"/>
              </w:rPr>
            </w:pPr>
          </w:p>
        </w:tc>
        <w:tc>
          <w:tcPr>
            <w:tcW w:w="490" w:type="dxa"/>
            <w:shd w:val="pct10" w:color="auto" w:fill="auto"/>
          </w:tcPr>
          <w:p w14:paraId="665EFB60" w14:textId="77777777" w:rsidR="00EC2171" w:rsidRPr="00C35EA7" w:rsidRDefault="00EC2171" w:rsidP="00C35EA7">
            <w:pPr>
              <w:jc w:val="center"/>
              <w:rPr>
                <w:sz w:val="20"/>
              </w:rPr>
            </w:pPr>
          </w:p>
        </w:tc>
        <w:tc>
          <w:tcPr>
            <w:tcW w:w="490" w:type="dxa"/>
            <w:shd w:val="pct10" w:color="auto" w:fill="auto"/>
          </w:tcPr>
          <w:p w14:paraId="64DE72E8" w14:textId="77777777" w:rsidR="00EC2171" w:rsidRPr="00C35EA7" w:rsidRDefault="00EC2171" w:rsidP="00C35EA7">
            <w:pPr>
              <w:jc w:val="center"/>
              <w:rPr>
                <w:sz w:val="20"/>
              </w:rPr>
            </w:pPr>
          </w:p>
        </w:tc>
        <w:tc>
          <w:tcPr>
            <w:tcW w:w="490" w:type="dxa"/>
            <w:shd w:val="pct10" w:color="auto" w:fill="auto"/>
          </w:tcPr>
          <w:p w14:paraId="44EB10BD" w14:textId="77777777" w:rsidR="00EC2171" w:rsidRPr="00C35EA7" w:rsidRDefault="00EC2171" w:rsidP="00C35EA7">
            <w:pPr>
              <w:jc w:val="center"/>
              <w:rPr>
                <w:sz w:val="20"/>
              </w:rPr>
            </w:pPr>
          </w:p>
        </w:tc>
        <w:tc>
          <w:tcPr>
            <w:tcW w:w="490" w:type="dxa"/>
            <w:shd w:val="pct10" w:color="auto" w:fill="auto"/>
          </w:tcPr>
          <w:p w14:paraId="08EDF011" w14:textId="77777777" w:rsidR="00EC2171" w:rsidRPr="00C35EA7" w:rsidRDefault="00EC2171" w:rsidP="00C35EA7">
            <w:pPr>
              <w:jc w:val="center"/>
              <w:rPr>
                <w:sz w:val="20"/>
              </w:rPr>
            </w:pPr>
          </w:p>
        </w:tc>
        <w:tc>
          <w:tcPr>
            <w:tcW w:w="490" w:type="dxa"/>
            <w:shd w:val="pct10" w:color="auto" w:fill="auto"/>
          </w:tcPr>
          <w:p w14:paraId="2B1F61A4" w14:textId="77777777" w:rsidR="00EC2171" w:rsidRPr="00C35EA7" w:rsidRDefault="00EC2171" w:rsidP="00C35EA7">
            <w:pPr>
              <w:jc w:val="center"/>
              <w:rPr>
                <w:sz w:val="20"/>
              </w:rPr>
            </w:pPr>
          </w:p>
        </w:tc>
        <w:tc>
          <w:tcPr>
            <w:tcW w:w="490" w:type="dxa"/>
            <w:shd w:val="pct10" w:color="auto" w:fill="auto"/>
          </w:tcPr>
          <w:p w14:paraId="6DF1A385" w14:textId="77777777" w:rsidR="00EC2171" w:rsidRPr="00C35EA7" w:rsidRDefault="00EC2171" w:rsidP="00C35EA7">
            <w:pPr>
              <w:jc w:val="center"/>
              <w:rPr>
                <w:sz w:val="20"/>
              </w:rPr>
            </w:pPr>
          </w:p>
        </w:tc>
        <w:tc>
          <w:tcPr>
            <w:tcW w:w="491" w:type="dxa"/>
            <w:shd w:val="pct10" w:color="auto" w:fill="auto"/>
          </w:tcPr>
          <w:p w14:paraId="6A1B2870" w14:textId="77777777" w:rsidR="00EC2171" w:rsidRPr="00C35EA7" w:rsidRDefault="00EC2171" w:rsidP="00C35EA7">
            <w:pPr>
              <w:jc w:val="center"/>
              <w:rPr>
                <w:sz w:val="20"/>
              </w:rPr>
            </w:pPr>
          </w:p>
        </w:tc>
        <w:tc>
          <w:tcPr>
            <w:tcW w:w="491" w:type="dxa"/>
            <w:shd w:val="pct10" w:color="auto" w:fill="auto"/>
          </w:tcPr>
          <w:p w14:paraId="2EEB4C19" w14:textId="77777777" w:rsidR="00EC2171" w:rsidRPr="00C35EA7" w:rsidRDefault="00EC2171" w:rsidP="00C35EA7">
            <w:pPr>
              <w:jc w:val="center"/>
              <w:rPr>
                <w:sz w:val="20"/>
              </w:rPr>
            </w:pPr>
          </w:p>
        </w:tc>
      </w:tr>
    </w:tbl>
    <w:p w14:paraId="23D0EAE4" w14:textId="77777777" w:rsidR="00BA575D" w:rsidRDefault="00BA575D" w:rsidP="00BA575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pct10" w:color="auto" w:fill="auto"/>
        <w:tblLook w:val="04A0" w:firstRow="1" w:lastRow="0" w:firstColumn="1" w:lastColumn="0" w:noHBand="0" w:noVBand="1"/>
      </w:tblPr>
      <w:tblGrid>
        <w:gridCol w:w="661"/>
      </w:tblGrid>
      <w:tr w:rsidR="002F0AEA" w:rsidRPr="002F0AEA" w14:paraId="62473D39" w14:textId="77777777" w:rsidTr="00C35EA7">
        <w:tc>
          <w:tcPr>
            <w:tcW w:w="378" w:type="dxa"/>
            <w:shd w:val="pct10" w:color="auto" w:fill="auto"/>
          </w:tcPr>
          <w:p w14:paraId="20CFE314" w14:textId="77777777" w:rsidR="002F0AEA" w:rsidRPr="00C35EA7" w:rsidRDefault="002F0AEA" w:rsidP="00BA575D">
            <w:pPr>
              <w:rPr>
                <w:sz w:val="20"/>
              </w:rPr>
            </w:pPr>
            <w:r w:rsidRPr="00C35EA7">
              <w:rPr>
                <w:sz w:val="20"/>
              </w:rPr>
              <w:t>roche</w:t>
            </w:r>
          </w:p>
        </w:tc>
      </w:tr>
    </w:tbl>
    <w:p w14:paraId="62048E12" w14:textId="77777777" w:rsidR="002F0AEA" w:rsidRPr="00BA575D" w:rsidRDefault="002F0AEA" w:rsidP="00BA575D"/>
    <w:p w14:paraId="63CB24A0" w14:textId="77777777" w:rsidR="00BA575D" w:rsidRDefault="00BA575D" w:rsidP="00BA575D"/>
    <w:p w14:paraId="0348F109" w14:textId="77777777" w:rsidR="00E217FE" w:rsidRDefault="00E217FE" w:rsidP="00E217FE">
      <w:pPr>
        <w:pStyle w:val="Heading4"/>
        <w:rPr>
          <w:lang w:eastAsia="en-GB"/>
        </w:rPr>
      </w:pPr>
      <w:bookmarkStart w:id="3870" w:name="Sit_Crete_Barmes_c_L20_21"/>
      <w:r>
        <w:rPr>
          <w:lang w:eastAsia="en-GB"/>
        </w:rPr>
        <w:t>L20-21</w:t>
      </w:r>
    </w:p>
    <w:bookmarkEnd w:id="3870"/>
    <w:p w14:paraId="205390C2" w14:textId="77777777" w:rsidR="00E217FE" w:rsidRPr="0032190F" w:rsidRDefault="00E217FE" w:rsidP="00E217FE">
      <w:pPr>
        <w:autoSpaceDE w:val="0"/>
        <w:autoSpaceDN w:val="0"/>
        <w:adjustRightInd w:val="0"/>
        <w:jc w:val="both"/>
        <w:rPr>
          <w:szCs w:val="18"/>
          <w:lang w:val="fr-FR" w:eastAsia="en-GB"/>
        </w:rPr>
      </w:pPr>
      <w:r w:rsidRPr="0032190F">
        <w:rPr>
          <w:szCs w:val="18"/>
          <w:lang w:val="fr-FR" w:eastAsia="en-GB"/>
        </w:rPr>
        <w:t>Le « motif arboriforme », interprétécomme une paire de jambes avec sexe apparent ettrois paires de bras superposés (Corboud 2003, p. 303).(BIB 2278 p. 888)</w:t>
      </w:r>
    </w:p>
    <w:p w14:paraId="40E51595" w14:textId="77777777" w:rsidR="00E217FE" w:rsidRPr="0032190F" w:rsidRDefault="00E217FE" w:rsidP="00E217FE">
      <w:pPr>
        <w:autoSpaceDE w:val="0"/>
        <w:autoSpaceDN w:val="0"/>
        <w:adjustRightInd w:val="0"/>
        <w:jc w:val="both"/>
        <w:rPr>
          <w:szCs w:val="18"/>
          <w:lang w:val="fr-FR" w:eastAsia="en-GB"/>
        </w:rPr>
      </w:pPr>
    </w:p>
    <w:p w14:paraId="2F79BAF7" w14:textId="77777777" w:rsidR="00BA575D" w:rsidRPr="0032190F" w:rsidRDefault="00BA575D" w:rsidP="00BA575D">
      <w:pPr>
        <w:pStyle w:val="Heading4"/>
      </w:pPr>
      <w:bookmarkStart w:id="3871" w:name="Sit_Crete_Barmes_c_I_J22"/>
      <w:r w:rsidRPr="0032190F">
        <w:t>I-J22</w:t>
      </w:r>
    </w:p>
    <w:bookmarkEnd w:id="3871"/>
    <w:p w14:paraId="6C06544B" w14:textId="77777777" w:rsidR="00BA575D" w:rsidRPr="0032190F" w:rsidRDefault="00BA575D" w:rsidP="00BA575D">
      <w:pPr>
        <w:rPr>
          <w:lang w:val="fr-FR"/>
        </w:rPr>
      </w:pPr>
    </w:p>
    <w:p w14:paraId="49DCB4C9" w14:textId="77777777" w:rsidR="00BA575D" w:rsidRPr="0032190F" w:rsidRDefault="00E217FE" w:rsidP="00BA575D">
      <w:pPr>
        <w:autoSpaceDE w:val="0"/>
        <w:autoSpaceDN w:val="0"/>
        <w:adjustRightInd w:val="0"/>
        <w:jc w:val="both"/>
        <w:rPr>
          <w:szCs w:val="18"/>
          <w:lang w:val="fr-FR" w:eastAsia="en-GB"/>
        </w:rPr>
      </w:pPr>
      <w:r w:rsidRPr="0032190F">
        <w:rPr>
          <w:szCs w:val="18"/>
          <w:lang w:val="fr-FR" w:eastAsia="en-GB"/>
        </w:rPr>
        <w:t>U</w:t>
      </w:r>
      <w:r w:rsidR="00BA575D" w:rsidRPr="0032190F">
        <w:rPr>
          <w:szCs w:val="18"/>
          <w:lang w:val="fr-FR" w:eastAsia="en-GB"/>
        </w:rPr>
        <w:t>ne « grande ligne […] terminée parune boucle » (Corboud 2003, p. 307)n’est pas éloignéedu motif de la stèle 5 à Sion, bien que la boucle soit moinscirculaire, empêchant de conclure (BIB 2278 p. 888)</w:t>
      </w:r>
    </w:p>
    <w:p w14:paraId="33106075" w14:textId="77777777" w:rsidR="00BA575D" w:rsidRPr="0032190F" w:rsidRDefault="00BA575D" w:rsidP="00BA575D">
      <w:pPr>
        <w:autoSpaceDE w:val="0"/>
        <w:autoSpaceDN w:val="0"/>
        <w:adjustRightInd w:val="0"/>
        <w:jc w:val="both"/>
        <w:rPr>
          <w:szCs w:val="18"/>
          <w:lang w:val="fr-FR" w:eastAsia="en-GB"/>
        </w:rPr>
      </w:pPr>
    </w:p>
    <w:p w14:paraId="16512F64" w14:textId="77777777" w:rsidR="00BA575D" w:rsidRPr="0032190F" w:rsidRDefault="00BA575D" w:rsidP="00BA575D">
      <w:pPr>
        <w:pStyle w:val="Heading4"/>
        <w:rPr>
          <w:lang w:eastAsia="en-GB"/>
        </w:rPr>
      </w:pPr>
      <w:bookmarkStart w:id="3872" w:name="Sit_Crete_Barmes_c_I24"/>
      <w:r w:rsidRPr="0032190F">
        <w:rPr>
          <w:lang w:eastAsia="en-GB"/>
        </w:rPr>
        <w:t>I24</w:t>
      </w:r>
    </w:p>
    <w:bookmarkEnd w:id="3872"/>
    <w:p w14:paraId="4393BC5C" w14:textId="77777777" w:rsidR="00BA575D" w:rsidRPr="0032190F" w:rsidRDefault="00BA575D" w:rsidP="00BA575D">
      <w:pPr>
        <w:autoSpaceDE w:val="0"/>
        <w:autoSpaceDN w:val="0"/>
        <w:adjustRightInd w:val="0"/>
        <w:jc w:val="both"/>
        <w:rPr>
          <w:szCs w:val="18"/>
          <w:lang w:val="fr-FR" w:eastAsia="en-GB"/>
        </w:rPr>
      </w:pPr>
    </w:p>
    <w:p w14:paraId="15ADF5A2" w14:textId="6EB71339" w:rsidR="00BA575D" w:rsidRPr="0032190F" w:rsidRDefault="00000000" w:rsidP="00BA575D">
      <w:pPr>
        <w:autoSpaceDE w:val="0"/>
        <w:autoSpaceDN w:val="0"/>
        <w:adjustRightInd w:val="0"/>
        <w:jc w:val="both"/>
        <w:rPr>
          <w:szCs w:val="18"/>
          <w:lang w:val="fr-FR" w:eastAsia="en-GB"/>
        </w:rPr>
      </w:pPr>
      <w:hyperlink r:id="rId9352" w:anchor="Cul_Art_TAC_T_a_idole_pseudo" w:history="1">
        <w:r w:rsidR="00523F5C" w:rsidRPr="0032190F">
          <w:rPr>
            <w:rStyle w:val="Hyperlink"/>
            <w:lang w:val="fr-FR"/>
          </w:rPr>
          <w:t>Pseudo-idole</w:t>
        </w:r>
      </w:hyperlink>
      <w:r w:rsidR="00523F5C" w:rsidRPr="0032190F">
        <w:rPr>
          <w:lang w:val="fr-FR"/>
        </w:rPr>
        <w:t xml:space="preserve"> (SS BIB) </w:t>
      </w:r>
      <w:r w:rsidR="009B7F3B" w:rsidRPr="0032190F">
        <w:rPr>
          <w:lang w:val="fr-FR"/>
        </w:rPr>
        <w:t>« </w:t>
      </w:r>
      <w:hyperlink r:id="rId9353" w:anchor="Cul_Art_TAC_T_a_idole_bret" w:history="1">
        <w:r w:rsidR="009B7F3B" w:rsidRPr="0032190F">
          <w:rPr>
            <w:rStyle w:val="Hyperlink"/>
            <w:lang w:val="fr-FR"/>
          </w:rPr>
          <w:t>idole en écusson </w:t>
        </w:r>
      </w:hyperlink>
      <w:r w:rsidR="009B7F3B" w:rsidRPr="0032190F">
        <w:rPr>
          <w:lang w:val="fr-FR"/>
        </w:rPr>
        <w:t xml:space="preserve">» (BIB 2278 p. 899). </w:t>
      </w:r>
      <w:r w:rsidR="00E217FE" w:rsidRPr="0032190F">
        <w:rPr>
          <w:szCs w:val="18"/>
          <w:lang w:val="fr-FR" w:eastAsia="en-GB"/>
        </w:rPr>
        <w:t>U</w:t>
      </w:r>
      <w:r w:rsidR="00BA575D" w:rsidRPr="0032190F">
        <w:rPr>
          <w:szCs w:val="18"/>
          <w:lang w:val="fr-FR" w:eastAsia="en-GB"/>
        </w:rPr>
        <w:t xml:space="preserve">n rectangle à 3 angles marqués decrosserons (peut-être une peau animale pour Corboud2003, p. 308) est analogue aux figurations découvertessur paroi rocheuse à </w:t>
      </w:r>
      <w:hyperlink r:id="rId9354" w:anchor="Sit_Chenal" w:history="1">
        <w:r w:rsidR="00BA575D" w:rsidRPr="0032190F">
          <w:rPr>
            <w:rStyle w:val="Hyperlink"/>
            <w:szCs w:val="18"/>
            <w:lang w:val="fr-FR" w:eastAsia="en-GB"/>
          </w:rPr>
          <w:t>Chenal</w:t>
        </w:r>
      </w:hyperlink>
      <w:r w:rsidR="00BA575D" w:rsidRPr="0032190F">
        <w:rPr>
          <w:szCs w:val="18"/>
          <w:lang w:val="fr-FR" w:eastAsia="en-GB"/>
        </w:rPr>
        <w:t>, à</w:t>
      </w:r>
      <w:r w:rsidR="00523F5C" w:rsidRPr="0032190F">
        <w:rPr>
          <w:szCs w:val="18"/>
          <w:lang w:val="fr-FR" w:eastAsia="en-GB"/>
        </w:rPr>
        <w:t xml:space="preserve"> </w:t>
      </w:r>
      <w:r w:rsidR="00BA575D" w:rsidRPr="0032190F">
        <w:rPr>
          <w:szCs w:val="18"/>
          <w:lang w:val="fr-FR" w:eastAsia="en-GB"/>
        </w:rPr>
        <w:t>60 km au sud de Sion, figurations que les auteurs comparent</w:t>
      </w:r>
      <w:r w:rsidR="00523F5C" w:rsidRPr="0032190F">
        <w:rPr>
          <w:szCs w:val="18"/>
          <w:lang w:val="fr-FR" w:eastAsia="en-GB"/>
        </w:rPr>
        <w:t xml:space="preserve"> </w:t>
      </w:r>
      <w:r w:rsidR="00BA575D" w:rsidRPr="0032190F">
        <w:rPr>
          <w:szCs w:val="18"/>
          <w:lang w:val="fr-FR" w:eastAsia="en-GB"/>
        </w:rPr>
        <w:t xml:space="preserve">avec « l’écusson » du corpus breton (Arcà </w:t>
      </w:r>
      <w:r w:rsidR="00BA575D" w:rsidRPr="0032190F">
        <w:rPr>
          <w:i/>
          <w:iCs/>
          <w:szCs w:val="18"/>
          <w:lang w:val="fr-FR" w:eastAsia="en-GB"/>
        </w:rPr>
        <w:t>et al.</w:t>
      </w:r>
      <w:r w:rsidR="00BA575D" w:rsidRPr="0032190F">
        <w:rPr>
          <w:szCs w:val="18"/>
          <w:lang w:val="fr-FR" w:eastAsia="en-GB"/>
        </w:rPr>
        <w:t>2014, 2015).Ajoutons sans hésiter plusieurs individuscomparables dans la belle série du Mont Bego (Huet2012). Nous le savons (voir chapitre 28), une morphologie</w:t>
      </w:r>
      <w:r w:rsidR="00523F5C" w:rsidRPr="0032190F">
        <w:rPr>
          <w:szCs w:val="18"/>
          <w:lang w:val="fr-FR" w:eastAsia="en-GB"/>
        </w:rPr>
        <w:t xml:space="preserve"> </w:t>
      </w:r>
      <w:r w:rsidR="00BA575D" w:rsidRPr="0032190F">
        <w:rPr>
          <w:szCs w:val="18"/>
          <w:lang w:val="fr-FR" w:eastAsia="en-GB"/>
        </w:rPr>
        <w:t xml:space="preserve">très approchante fut relevée sur la </w:t>
      </w:r>
      <w:hyperlink r:id="rId9355" w:anchor="Sit_Pierre_Fees_1" w:history="1">
        <w:r w:rsidR="00BA575D" w:rsidRPr="0032190F">
          <w:rPr>
            <w:rStyle w:val="Hyperlink"/>
            <w:szCs w:val="18"/>
            <w:lang w:val="fr-FR" w:eastAsia="en-GB"/>
          </w:rPr>
          <w:t xml:space="preserve">stèle 1 de la </w:t>
        </w:r>
        <w:r w:rsidR="0077212E">
          <w:rPr>
            <w:rStyle w:val="Hyperlink"/>
            <w:szCs w:val="18"/>
            <w:lang w:val="fr-FR" w:eastAsia="en-GB"/>
          </w:rPr>
          <w:t>PaF</w:t>
        </w:r>
      </w:hyperlink>
      <w:r w:rsidR="0077212E" w:rsidRPr="0077212E">
        <w:rPr>
          <w:lang w:val="fr-FR"/>
        </w:rPr>
        <w:t xml:space="preserve"> </w:t>
      </w:r>
      <w:r w:rsidR="00BA575D" w:rsidRPr="0032190F">
        <w:rPr>
          <w:szCs w:val="18"/>
          <w:lang w:val="fr-FR" w:eastAsia="en-GB"/>
        </w:rPr>
        <w:t>(</w:t>
      </w:r>
      <w:r w:rsidR="00523F5C" w:rsidRPr="0032190F">
        <w:rPr>
          <w:szCs w:val="18"/>
          <w:lang w:val="fr-FR" w:eastAsia="en-GB"/>
        </w:rPr>
        <w:t xml:space="preserve"> </w:t>
      </w:r>
      <w:r w:rsidR="00BA575D" w:rsidRPr="0032190F">
        <w:rPr>
          <w:szCs w:val="18"/>
          <w:lang w:val="fr-FR" w:eastAsia="en-GB"/>
        </w:rPr>
        <w:t>BIB 2278 p. 888)</w:t>
      </w:r>
    </w:p>
    <w:p w14:paraId="4DB50405" w14:textId="77777777" w:rsidR="00BA575D" w:rsidRPr="0032190F" w:rsidRDefault="00BA575D" w:rsidP="00BA575D">
      <w:pPr>
        <w:autoSpaceDE w:val="0"/>
        <w:autoSpaceDN w:val="0"/>
        <w:adjustRightInd w:val="0"/>
        <w:jc w:val="both"/>
        <w:rPr>
          <w:szCs w:val="18"/>
          <w:lang w:val="fr-FR" w:eastAsia="en-GB"/>
        </w:rPr>
      </w:pPr>
    </w:p>
    <w:p w14:paraId="34680830" w14:textId="77777777" w:rsidR="00E217FE" w:rsidRPr="0032190F" w:rsidRDefault="00E217FE" w:rsidP="00E217FE">
      <w:pPr>
        <w:pStyle w:val="Heading4"/>
        <w:rPr>
          <w:lang w:eastAsia="en-GB"/>
        </w:rPr>
      </w:pPr>
      <w:bookmarkStart w:id="3873" w:name="Sit_Crete_Barmes_c_I25_26"/>
      <w:r w:rsidRPr="0032190F">
        <w:rPr>
          <w:lang w:eastAsia="en-GB"/>
        </w:rPr>
        <w:t>I25-26</w:t>
      </w:r>
    </w:p>
    <w:bookmarkEnd w:id="3873"/>
    <w:p w14:paraId="160EE126" w14:textId="77777777" w:rsidR="00E217FE" w:rsidRPr="0032190F" w:rsidRDefault="00E217FE" w:rsidP="00E217FE">
      <w:pPr>
        <w:autoSpaceDE w:val="0"/>
        <w:autoSpaceDN w:val="0"/>
        <w:adjustRightInd w:val="0"/>
        <w:jc w:val="both"/>
        <w:rPr>
          <w:szCs w:val="18"/>
          <w:lang w:val="fr-FR" w:eastAsia="en-GB"/>
        </w:rPr>
      </w:pPr>
    </w:p>
    <w:p w14:paraId="53E01BC3" w14:textId="77777777" w:rsidR="00E217FE" w:rsidRPr="0032190F" w:rsidRDefault="00E217FE" w:rsidP="00E217FE">
      <w:pPr>
        <w:autoSpaceDE w:val="0"/>
        <w:autoSpaceDN w:val="0"/>
        <w:adjustRightInd w:val="0"/>
        <w:jc w:val="both"/>
        <w:rPr>
          <w:szCs w:val="18"/>
          <w:lang w:val="fr-FR" w:eastAsia="en-GB"/>
        </w:rPr>
      </w:pPr>
      <w:r w:rsidRPr="0032190F">
        <w:rPr>
          <w:szCs w:val="18"/>
          <w:lang w:val="fr-FR" w:eastAsia="en-GB"/>
        </w:rPr>
        <w:t>L’inscription d’une</w:t>
      </w:r>
      <w:r w:rsidR="00AD2742" w:rsidRPr="0032190F">
        <w:rPr>
          <w:szCs w:val="18"/>
          <w:lang w:val="fr-FR" w:eastAsia="en-GB"/>
        </w:rPr>
        <w:t xml:space="preserve"> </w:t>
      </w:r>
      <w:r w:rsidRPr="0032190F">
        <w:rPr>
          <w:szCs w:val="18"/>
          <w:lang w:val="fr-FR" w:eastAsia="en-GB"/>
        </w:rPr>
        <w:t>lame de hache à manche crossé,dont la morphologie, rare en Europe, ne trouve de correspondanceiconographique sur paroi rocheuse qu’en Bretagne,</w:t>
      </w:r>
      <w:r w:rsidR="00AD2742" w:rsidRPr="0032190F">
        <w:rPr>
          <w:szCs w:val="18"/>
          <w:lang w:val="fr-FR" w:eastAsia="en-GB"/>
        </w:rPr>
        <w:t xml:space="preserve"> </w:t>
      </w:r>
      <w:r w:rsidRPr="0032190F">
        <w:rPr>
          <w:szCs w:val="18"/>
          <w:lang w:val="fr-FR" w:eastAsia="en-GB"/>
        </w:rPr>
        <w:t>Ile-de-France et Bourgogne (BIB 2278 p. 888)</w:t>
      </w:r>
    </w:p>
    <w:p w14:paraId="5795E114" w14:textId="77777777" w:rsidR="00E217FE" w:rsidRPr="0032190F" w:rsidRDefault="00E217FE" w:rsidP="00E217FE">
      <w:pPr>
        <w:autoSpaceDE w:val="0"/>
        <w:autoSpaceDN w:val="0"/>
        <w:adjustRightInd w:val="0"/>
        <w:jc w:val="both"/>
        <w:rPr>
          <w:szCs w:val="18"/>
          <w:lang w:val="fr-FR" w:eastAsia="en-GB"/>
        </w:rPr>
      </w:pPr>
    </w:p>
    <w:p w14:paraId="2BE8A2EB" w14:textId="77777777" w:rsidR="00E217FE" w:rsidRPr="0032190F" w:rsidRDefault="00E217FE" w:rsidP="00E217FE">
      <w:pPr>
        <w:pStyle w:val="Heading4"/>
      </w:pPr>
      <w:bookmarkStart w:id="3874" w:name="Sit_Crete_Barmes_c_H27"/>
      <w:r w:rsidRPr="0032190F">
        <w:rPr>
          <w:lang w:eastAsia="en-GB"/>
        </w:rPr>
        <w:t>H27</w:t>
      </w:r>
    </w:p>
    <w:bookmarkEnd w:id="3874"/>
    <w:p w14:paraId="16BEE55E" w14:textId="55C8599E" w:rsidR="00E217FE" w:rsidRPr="0032190F" w:rsidRDefault="00E217FE" w:rsidP="00E217FE">
      <w:pPr>
        <w:jc w:val="both"/>
        <w:rPr>
          <w:lang w:val="fr-FR"/>
        </w:rPr>
      </w:pPr>
      <w:r w:rsidRPr="0032190F">
        <w:rPr>
          <w:lang w:val="fr-FR"/>
        </w:rPr>
        <w:t xml:space="preserve">Un motif réticulé (« sorte de peigne, formé de 11 traits parallèles rattachés à un segment de cercle » - Corboud 2003, p. 304) alerte l’attention. Le rendu graphique, très précis, montre bien un signe en « croissant » ou en portion de disque, surmonté de segments rectilignes. On remarque qu’une extrémité du croissant est prolongée par un signe supplémentaire, entrainant une dissymétrie de la figure. Même sans cet ajout, qui implique une orientation (selon la poupe et la proue), nous </w:t>
      </w:r>
      <w:r w:rsidRPr="0032190F">
        <w:rPr>
          <w:lang w:val="fr-FR"/>
        </w:rPr>
        <w:lastRenderedPageBreak/>
        <w:t xml:space="preserve">considérons l’ensemble ainsi dessiné comme la représentation vraisemblable d’une embarcation avec équipage telle qu’elle peut être justement reconnue sur la </w:t>
      </w:r>
      <w:hyperlink r:id="rId9356" w:anchor="Sit_Gavrinis_d_C4" w:history="1">
        <w:r w:rsidRPr="0032190F">
          <w:rPr>
            <w:rStyle w:val="Hyperlink"/>
            <w:lang w:val="fr-FR"/>
          </w:rPr>
          <w:t>dalle C4 de Gavrinis</w:t>
        </w:r>
      </w:hyperlink>
      <w:r w:rsidRPr="0032190F">
        <w:rPr>
          <w:lang w:val="fr-FR"/>
        </w:rPr>
        <w:t xml:space="preserve"> (mais aussi sur L6, L9 et L11 dans ce monument, pour ne pas citer les spécimens présents sur les parois du couloir de la tombe du </w:t>
      </w:r>
      <w:hyperlink r:id="rId9357" w:anchor="Sit_Mane_Lud" w:history="1">
        <w:r w:rsidR="00DC39FA" w:rsidRPr="0032190F">
          <w:rPr>
            <w:rStyle w:val="Hyperlink"/>
            <w:szCs w:val="22"/>
            <w:lang w:val="fr-FR" w:eastAsia="en-GB"/>
          </w:rPr>
          <w:t>Mané Lud</w:t>
        </w:r>
      </w:hyperlink>
      <w:r w:rsidR="00DC39FA" w:rsidRPr="0032190F">
        <w:rPr>
          <w:lang w:val="fr-FR"/>
        </w:rPr>
        <w:t xml:space="preserve"> </w:t>
      </w:r>
      <w:r w:rsidRPr="0032190F">
        <w:rPr>
          <w:lang w:val="fr-FR"/>
        </w:rPr>
        <w:t>(Cassen 2007). (BIB 2278 p. 888)</w:t>
      </w:r>
    </w:p>
    <w:p w14:paraId="34721261" w14:textId="77777777" w:rsidR="00E217FE" w:rsidRPr="0032190F" w:rsidRDefault="00E217FE" w:rsidP="00E217FE">
      <w:pPr>
        <w:rPr>
          <w:lang w:val="fr-FR"/>
        </w:rPr>
      </w:pPr>
    </w:p>
    <w:p w14:paraId="1737D4CE" w14:textId="77777777" w:rsidR="00BA575D" w:rsidRPr="0032190F" w:rsidRDefault="00BA575D" w:rsidP="00BA575D">
      <w:pPr>
        <w:pStyle w:val="Heading4"/>
        <w:rPr>
          <w:lang w:eastAsia="en-GB"/>
        </w:rPr>
      </w:pPr>
      <w:bookmarkStart w:id="3875" w:name="Sit_Crete_Barmes_c_H28"/>
      <w:r w:rsidRPr="0032190F">
        <w:rPr>
          <w:lang w:eastAsia="en-GB"/>
        </w:rPr>
        <w:t>H28</w:t>
      </w:r>
    </w:p>
    <w:bookmarkEnd w:id="3875"/>
    <w:p w14:paraId="53EB93D7" w14:textId="77777777" w:rsidR="00BA575D" w:rsidRPr="0032190F" w:rsidRDefault="00E217FE" w:rsidP="00BA575D">
      <w:pPr>
        <w:autoSpaceDE w:val="0"/>
        <w:autoSpaceDN w:val="0"/>
        <w:adjustRightInd w:val="0"/>
        <w:jc w:val="both"/>
        <w:rPr>
          <w:szCs w:val="18"/>
          <w:lang w:val="fr-FR" w:eastAsia="en-GB"/>
        </w:rPr>
      </w:pPr>
      <w:r w:rsidRPr="0032190F">
        <w:rPr>
          <w:szCs w:val="18"/>
          <w:lang w:val="fr-FR" w:eastAsia="en-GB"/>
        </w:rPr>
        <w:t>L</w:t>
      </w:r>
      <w:r w:rsidR="00BA575D" w:rsidRPr="0032190F">
        <w:rPr>
          <w:szCs w:val="18"/>
          <w:lang w:val="fr-FR" w:eastAsia="en-GB"/>
        </w:rPr>
        <w:t>e signe en méandre</w:t>
      </w:r>
      <w:r w:rsidR="009071B9" w:rsidRPr="0032190F">
        <w:rPr>
          <w:szCs w:val="18"/>
          <w:lang w:val="fr-FR" w:eastAsia="en-GB"/>
        </w:rPr>
        <w:t xml:space="preserve"> </w:t>
      </w:r>
      <w:r w:rsidR="00BA575D" w:rsidRPr="0032190F">
        <w:rPr>
          <w:szCs w:val="18"/>
          <w:lang w:val="fr-FR" w:eastAsia="en-GB"/>
        </w:rPr>
        <w:t>gravé peut en effet être qualifié de« serpent » (Corboud 2003, p. 305) ; la force de la correspondanceest cependant moindre, ce motif animalierétant assez répandu et de surcroît ubiquiste.(BIB 2278 p. 888)</w:t>
      </w:r>
    </w:p>
    <w:p w14:paraId="0F937101" w14:textId="77777777" w:rsidR="00BA575D" w:rsidRPr="0032190F" w:rsidRDefault="00BA575D" w:rsidP="00BA575D">
      <w:pPr>
        <w:autoSpaceDE w:val="0"/>
        <w:autoSpaceDN w:val="0"/>
        <w:adjustRightInd w:val="0"/>
        <w:jc w:val="both"/>
        <w:rPr>
          <w:szCs w:val="18"/>
          <w:lang w:val="fr-FR" w:eastAsia="en-GB"/>
        </w:rPr>
      </w:pPr>
    </w:p>
    <w:p w14:paraId="2662FB4C" w14:textId="77777777" w:rsidR="00BA575D" w:rsidRPr="0032190F" w:rsidRDefault="00BA575D" w:rsidP="00BA575D">
      <w:pPr>
        <w:pStyle w:val="Heading2"/>
      </w:pPr>
      <w:r w:rsidRPr="0032190F">
        <w:t>Datation</w:t>
      </w:r>
    </w:p>
    <w:p w14:paraId="3E4F5479" w14:textId="77777777" w:rsidR="00BA575D" w:rsidRPr="0032190F" w:rsidRDefault="00BA575D" w:rsidP="00242C0F">
      <w:pPr>
        <w:jc w:val="both"/>
        <w:rPr>
          <w:lang w:val="fr-FR"/>
        </w:rPr>
      </w:pPr>
    </w:p>
    <w:p w14:paraId="046872D6" w14:textId="6553046B" w:rsidR="00415D78" w:rsidRDefault="00415D78" w:rsidP="00242C0F">
      <w:pPr>
        <w:jc w:val="both"/>
      </w:pPr>
      <w:r w:rsidRPr="0032190F">
        <w:rPr>
          <w:lang w:val="fr-FR"/>
        </w:rPr>
        <w:t>De nombreuses gravures sont réparties en 4 séquences chronologiques </w:t>
      </w:r>
      <w:r w:rsidR="00DE2EC9" w:rsidRPr="0032190F">
        <w:rPr>
          <w:lang w:val="fr-FR"/>
        </w:rPr>
        <w:t>établies en 1974 par les données archéologiques obtenue</w:t>
      </w:r>
      <w:r w:rsidR="00207C42" w:rsidRPr="0032190F">
        <w:rPr>
          <w:lang w:val="fr-FR"/>
        </w:rPr>
        <w:t>s</w:t>
      </w:r>
      <w:r w:rsidR="00DE2EC9" w:rsidRPr="0032190F">
        <w:rPr>
          <w:lang w:val="fr-FR"/>
        </w:rPr>
        <w:t xml:space="preserve"> dans la région de Saint-Léonard et de Sion ainsi que par la conservation différentielle des gravures</w:t>
      </w:r>
      <w:r w:rsidR="00756792" w:rsidRPr="0032190F">
        <w:rPr>
          <w:lang w:val="fr-FR"/>
        </w:rPr>
        <w:t xml:space="preserve"> (voir patine)</w:t>
      </w:r>
      <w:r w:rsidR="00DE2EC9" w:rsidRPr="0032190F">
        <w:rPr>
          <w:lang w:val="fr-FR"/>
        </w:rPr>
        <w:t xml:space="preserve">. </w:t>
      </w:r>
      <w:r w:rsidR="00DE2EC9">
        <w:t>Cette  séquence</w:t>
      </w:r>
      <w:r>
        <w:t xml:space="preserve"> rappelle celle de </w:t>
      </w:r>
      <w:hyperlink r:id="rId9358" w:anchor="Sit_Valcamonica" w:history="1">
        <w:r w:rsidRPr="002C2E33">
          <w:rPr>
            <w:rStyle w:val="Hyperlink"/>
          </w:rPr>
          <w:t>Valcamonica</w:t>
        </w:r>
      </w:hyperlink>
      <w:r>
        <w:t xml:space="preserve"> (BIB 38 p. 108</w:t>
      </w:r>
      <w:r w:rsidR="00DE2EC9">
        <w:t>, 156</w:t>
      </w:r>
      <w:r>
        <w:t>)</w:t>
      </w:r>
      <w:r w:rsidR="00DE2EC9">
        <w:t> :</w:t>
      </w:r>
    </w:p>
    <w:p w14:paraId="360A3D28" w14:textId="77777777" w:rsidR="00756792" w:rsidRDefault="00756792" w:rsidP="00242C0F">
      <w:pPr>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90"/>
        <w:gridCol w:w="6678"/>
      </w:tblGrid>
      <w:tr w:rsidR="00756792" w14:paraId="49DE2D68" w14:textId="77777777">
        <w:trPr>
          <w:jc w:val="center"/>
        </w:trPr>
        <w:tc>
          <w:tcPr>
            <w:tcW w:w="990" w:type="dxa"/>
          </w:tcPr>
          <w:p w14:paraId="41D8F0F6" w14:textId="77777777" w:rsidR="00756792" w:rsidRPr="00DB5974" w:rsidRDefault="00756792" w:rsidP="00242C0F">
            <w:pPr>
              <w:jc w:val="center"/>
              <w:rPr>
                <w:b/>
              </w:rPr>
            </w:pPr>
            <w:r w:rsidRPr="00DB5974">
              <w:rPr>
                <w:b/>
              </w:rPr>
              <w:t>Phases</w:t>
            </w:r>
          </w:p>
        </w:tc>
        <w:tc>
          <w:tcPr>
            <w:tcW w:w="6678" w:type="dxa"/>
          </w:tcPr>
          <w:p w14:paraId="3AA0E782" w14:textId="77777777" w:rsidR="00756792" w:rsidRPr="00DB5974" w:rsidRDefault="00756792" w:rsidP="00242C0F">
            <w:pPr>
              <w:jc w:val="center"/>
              <w:rPr>
                <w:b/>
              </w:rPr>
            </w:pPr>
            <w:r w:rsidRPr="00DB5974">
              <w:rPr>
                <w:b/>
              </w:rPr>
              <w:t>Description</w:t>
            </w:r>
          </w:p>
        </w:tc>
      </w:tr>
      <w:tr w:rsidR="00756792" w:rsidRPr="006A329A" w14:paraId="4E5AC171" w14:textId="77777777">
        <w:trPr>
          <w:jc w:val="center"/>
        </w:trPr>
        <w:tc>
          <w:tcPr>
            <w:tcW w:w="990" w:type="dxa"/>
            <w:vAlign w:val="center"/>
          </w:tcPr>
          <w:p w14:paraId="6B80DE0C" w14:textId="77777777" w:rsidR="00756792" w:rsidRDefault="00756792" w:rsidP="00242C0F">
            <w:pPr>
              <w:jc w:val="center"/>
            </w:pPr>
            <w:r>
              <w:t>I</w:t>
            </w:r>
          </w:p>
        </w:tc>
        <w:tc>
          <w:tcPr>
            <w:tcW w:w="6678" w:type="dxa"/>
          </w:tcPr>
          <w:p w14:paraId="49D36872" w14:textId="2B46F3E9" w:rsidR="00756792" w:rsidRPr="0032190F" w:rsidRDefault="00756792" w:rsidP="00242C0F">
            <w:pPr>
              <w:jc w:val="both"/>
              <w:rPr>
                <w:sz w:val="20"/>
                <w:szCs w:val="20"/>
                <w:lang w:val="fr-FR"/>
              </w:rPr>
            </w:pPr>
            <w:r w:rsidRPr="0032190F">
              <w:rPr>
                <w:sz w:val="20"/>
                <w:szCs w:val="20"/>
                <w:lang w:val="fr-FR"/>
              </w:rPr>
              <w:t xml:space="preserve">datée entre le début du </w:t>
            </w:r>
            <w:hyperlink r:id="rId9359" w:anchor="Cul_Neo_Moyen" w:history="1">
              <w:r w:rsidRPr="0032190F">
                <w:rPr>
                  <w:rStyle w:val="Hyperlink"/>
                  <w:sz w:val="20"/>
                  <w:szCs w:val="20"/>
                  <w:lang w:val="fr-FR"/>
                </w:rPr>
                <w:t>Néolithique moyen</w:t>
              </w:r>
            </w:hyperlink>
            <w:r w:rsidRPr="0032190F">
              <w:rPr>
                <w:sz w:val="20"/>
                <w:szCs w:val="20"/>
                <w:lang w:val="fr-FR"/>
              </w:rPr>
              <w:t xml:space="preserve"> 1 (4800-4000 aec) et milieu du Néolithique moyen 2 (4000-3400) caractérisée par des cercles concentriques autour de cupules et des orants nombreux</w:t>
            </w:r>
          </w:p>
        </w:tc>
      </w:tr>
      <w:tr w:rsidR="00756792" w:rsidRPr="006A329A" w14:paraId="143B3373" w14:textId="77777777">
        <w:trPr>
          <w:jc w:val="center"/>
        </w:trPr>
        <w:tc>
          <w:tcPr>
            <w:tcW w:w="990" w:type="dxa"/>
            <w:vAlign w:val="center"/>
          </w:tcPr>
          <w:p w14:paraId="0ABBF8B3" w14:textId="77777777" w:rsidR="00756792" w:rsidRDefault="00756792" w:rsidP="00242C0F">
            <w:pPr>
              <w:jc w:val="center"/>
            </w:pPr>
            <w:r>
              <w:t>II</w:t>
            </w:r>
          </w:p>
        </w:tc>
        <w:tc>
          <w:tcPr>
            <w:tcW w:w="6678" w:type="dxa"/>
          </w:tcPr>
          <w:p w14:paraId="6840AD09" w14:textId="34F2DB8B" w:rsidR="00756792" w:rsidRPr="0032190F" w:rsidRDefault="00756792" w:rsidP="00242C0F">
            <w:pPr>
              <w:jc w:val="both"/>
              <w:rPr>
                <w:sz w:val="20"/>
                <w:szCs w:val="20"/>
                <w:lang w:val="fr-FR"/>
              </w:rPr>
            </w:pPr>
            <w:r w:rsidRPr="0032190F">
              <w:rPr>
                <w:sz w:val="20"/>
                <w:szCs w:val="20"/>
                <w:lang w:val="fr-FR"/>
              </w:rPr>
              <w:t xml:space="preserve">pourrait s’étendre jusqu’au </w:t>
            </w:r>
            <w:hyperlink r:id="rId9360" w:anchor="Cul_Neo_Final" w:history="1">
              <w:r w:rsidRPr="0032190F">
                <w:rPr>
                  <w:rStyle w:val="Hyperlink"/>
                  <w:sz w:val="20"/>
                  <w:szCs w:val="20"/>
                  <w:lang w:val="fr-FR"/>
                </w:rPr>
                <w:t>Néolithique final</w:t>
              </w:r>
            </w:hyperlink>
            <w:r w:rsidRPr="0032190F">
              <w:rPr>
                <w:sz w:val="20"/>
                <w:szCs w:val="20"/>
                <w:lang w:val="fr-FR"/>
              </w:rPr>
              <w:t xml:space="preserve"> avec des méandriformes (labyrinthes ?), un arboriforme, des pédiformes et des motifs cornus. Cet épisode pourrait correspondre à l’occupation de l’habitat de la colline de </w:t>
            </w:r>
            <w:hyperlink r:id="rId9361" w:anchor="Sit_Sur_Grand_Pre" w:history="1">
              <w:r w:rsidRPr="0032190F">
                <w:rPr>
                  <w:rStyle w:val="Hyperlink"/>
                  <w:sz w:val="20"/>
                  <w:szCs w:val="20"/>
                  <w:lang w:val="fr-FR"/>
                </w:rPr>
                <w:t>Sur-le-Grand-Pré</w:t>
              </w:r>
            </w:hyperlink>
          </w:p>
        </w:tc>
      </w:tr>
      <w:tr w:rsidR="00756792" w:rsidRPr="006A329A" w14:paraId="6B5ED299" w14:textId="77777777">
        <w:trPr>
          <w:jc w:val="center"/>
        </w:trPr>
        <w:tc>
          <w:tcPr>
            <w:tcW w:w="990" w:type="dxa"/>
            <w:vAlign w:val="center"/>
          </w:tcPr>
          <w:p w14:paraId="3E317BF3" w14:textId="77777777" w:rsidR="00756792" w:rsidRDefault="00756792" w:rsidP="00242C0F">
            <w:pPr>
              <w:jc w:val="center"/>
            </w:pPr>
            <w:r>
              <w:t>III</w:t>
            </w:r>
          </w:p>
        </w:tc>
        <w:tc>
          <w:tcPr>
            <w:tcW w:w="6678" w:type="dxa"/>
          </w:tcPr>
          <w:p w14:paraId="0B6CE376" w14:textId="77777777" w:rsidR="00756792" w:rsidRPr="0032190F" w:rsidRDefault="00756792" w:rsidP="00242C0F">
            <w:pPr>
              <w:jc w:val="both"/>
              <w:rPr>
                <w:sz w:val="20"/>
                <w:szCs w:val="20"/>
                <w:lang w:val="fr-FR"/>
              </w:rPr>
            </w:pPr>
            <w:r w:rsidRPr="0032190F">
              <w:rPr>
                <w:sz w:val="20"/>
                <w:szCs w:val="20"/>
                <w:lang w:val="fr-FR"/>
              </w:rPr>
              <w:t>datée de la seconde moitié du Néolithique final (Campaniforme 2450-2200) avec deux représentations de stèles anthropomorphes et des orants schématisés entourés de points</w:t>
            </w:r>
          </w:p>
        </w:tc>
      </w:tr>
      <w:tr w:rsidR="00756792" w:rsidRPr="006A329A" w14:paraId="23880812" w14:textId="77777777">
        <w:trPr>
          <w:jc w:val="center"/>
        </w:trPr>
        <w:tc>
          <w:tcPr>
            <w:tcW w:w="990" w:type="dxa"/>
            <w:vAlign w:val="center"/>
          </w:tcPr>
          <w:p w14:paraId="2FC22248" w14:textId="77777777" w:rsidR="00756792" w:rsidRDefault="00756792" w:rsidP="00242C0F">
            <w:pPr>
              <w:jc w:val="center"/>
            </w:pPr>
            <w:r>
              <w:t>IV</w:t>
            </w:r>
          </w:p>
        </w:tc>
        <w:tc>
          <w:tcPr>
            <w:tcW w:w="6678" w:type="dxa"/>
          </w:tcPr>
          <w:p w14:paraId="45A9F0CF" w14:textId="5C9A2687" w:rsidR="00756792" w:rsidRPr="0032190F" w:rsidRDefault="00756792" w:rsidP="00242C0F">
            <w:pPr>
              <w:jc w:val="both"/>
              <w:rPr>
                <w:sz w:val="20"/>
                <w:szCs w:val="20"/>
                <w:lang w:val="fr-FR"/>
              </w:rPr>
            </w:pPr>
            <w:r w:rsidRPr="0032190F">
              <w:rPr>
                <w:sz w:val="20"/>
                <w:szCs w:val="20"/>
                <w:lang w:val="fr-FR"/>
              </w:rPr>
              <w:t>d’attribution difficile elle pourrait se dérouler du Bronze ancien au Bronze final et se caractérise par des surf</w:t>
            </w:r>
            <w:r w:rsidR="00B40F24" w:rsidRPr="0032190F">
              <w:rPr>
                <w:sz w:val="20"/>
                <w:szCs w:val="20"/>
                <w:lang w:val="fr-FR"/>
              </w:rPr>
              <w:t>a</w:t>
            </w:r>
            <w:r w:rsidRPr="0032190F">
              <w:rPr>
                <w:sz w:val="20"/>
                <w:szCs w:val="20"/>
                <w:lang w:val="fr-FR"/>
              </w:rPr>
              <w:t xml:space="preserve">ces piquetées et motifs de houe ou de hache et des </w:t>
            </w:r>
            <w:hyperlink r:id="rId9362" w:anchor="Cul_Proto_Art_TAC_T_a_orant" w:history="1">
              <w:r w:rsidR="00017B49" w:rsidRPr="0032190F">
                <w:rPr>
                  <w:rStyle w:val="Hyperlink"/>
                  <w:sz w:val="20"/>
                  <w:lang w:val="fr-FR" w:eastAsia="en-GB"/>
                </w:rPr>
                <w:t>orants</w:t>
              </w:r>
            </w:hyperlink>
            <w:r w:rsidRPr="0032190F">
              <w:rPr>
                <w:sz w:val="20"/>
                <w:szCs w:val="20"/>
                <w:lang w:val="fr-FR"/>
              </w:rPr>
              <w:t>schématisés.</w:t>
            </w:r>
          </w:p>
        </w:tc>
      </w:tr>
    </w:tbl>
    <w:p w14:paraId="34AA7055" w14:textId="77777777" w:rsidR="00AE1C52" w:rsidRPr="0032190F" w:rsidRDefault="00AE1C52" w:rsidP="00242C0F">
      <w:pPr>
        <w:rPr>
          <w:lang w:val="fr-FR"/>
        </w:rPr>
      </w:pPr>
      <w:r w:rsidRPr="0032190F">
        <w:rPr>
          <w:lang w:val="fr-FR"/>
        </w:rPr>
        <w:t>(BIB 358 p. 156</w:t>
      </w:r>
      <w:r w:rsidR="00CB5DE5" w:rsidRPr="0032190F">
        <w:rPr>
          <w:lang w:val="fr-FR"/>
        </w:rPr>
        <w:t xml:space="preserve"> et BIB 1184</w:t>
      </w:r>
      <w:r w:rsidRPr="0032190F">
        <w:rPr>
          <w:lang w:val="fr-FR"/>
        </w:rPr>
        <w:t>)</w:t>
      </w:r>
    </w:p>
    <w:p w14:paraId="09A445E6" w14:textId="77777777" w:rsidR="008801CC" w:rsidRPr="0032190F" w:rsidRDefault="008801CC" w:rsidP="00242C0F">
      <w:pPr>
        <w:rPr>
          <w:lang w:val="fr-FR"/>
        </w:rPr>
      </w:pPr>
    </w:p>
    <w:p w14:paraId="7E1A33EF" w14:textId="77777777" w:rsidR="008801CC" w:rsidRPr="0032190F" w:rsidRDefault="008801CC" w:rsidP="00242C0F">
      <w:pPr>
        <w:rPr>
          <w:lang w:val="fr-FR"/>
        </w:rPr>
      </w:pPr>
      <w:r w:rsidRPr="0032190F">
        <w:rPr>
          <w:lang w:val="fr-FR"/>
        </w:rPr>
        <w:t xml:space="preserve">S. Cassen, n’accepte pas la datation de </w:t>
      </w:r>
      <w:r w:rsidR="004F0148" w:rsidRPr="0032190F">
        <w:rPr>
          <w:lang w:val="fr-FR"/>
        </w:rPr>
        <w:t>la hache à manche crossé à la phase 4, elle est pour lui trop semblable aux exemplaires breton (Néolithique) pour cela (BIB 2278 p. 888)</w:t>
      </w:r>
    </w:p>
    <w:p w14:paraId="4E475E8B" w14:textId="77777777" w:rsidR="008801CC" w:rsidRPr="0032190F" w:rsidRDefault="008801CC" w:rsidP="008801CC">
      <w:pPr>
        <w:rPr>
          <w:lang w:val="fr-FR"/>
        </w:rPr>
      </w:pPr>
    </w:p>
    <w:p w14:paraId="2302EB1E" w14:textId="77777777" w:rsidR="00DE5693" w:rsidRPr="0032190F" w:rsidRDefault="00DE5693" w:rsidP="00426FF9">
      <w:pPr>
        <w:pStyle w:val="Heading1"/>
      </w:pPr>
      <w:bookmarkStart w:id="3876" w:name="Sit_Carschenna"/>
      <w:r w:rsidRPr="0032190F">
        <w:t>CARSCHENNA</w:t>
      </w:r>
    </w:p>
    <w:bookmarkEnd w:id="3876"/>
    <w:p w14:paraId="42029199" w14:textId="77777777" w:rsidR="00DE5693" w:rsidRPr="0032190F" w:rsidRDefault="00DE5693" w:rsidP="00242C0F">
      <w:pPr>
        <w:rPr>
          <w:lang w:val="fr-FR"/>
        </w:rPr>
      </w:pPr>
    </w:p>
    <w:p w14:paraId="77988128" w14:textId="07680DF2" w:rsidR="00DE5693" w:rsidRPr="0032190F" w:rsidRDefault="00DE5693" w:rsidP="00242C0F">
      <w:pPr>
        <w:jc w:val="both"/>
        <w:rPr>
          <w:lang w:val="fr-FR"/>
        </w:rPr>
      </w:pPr>
      <w:r w:rsidRPr="0032190F">
        <w:rPr>
          <w:lang w:val="fr-FR"/>
        </w:rPr>
        <w:t>Le site de Carschenna, dans les Alpes Rethiques, en Suisse est un site d’art rupestre montrant des cercles concentriques, des cupules (</w:t>
      </w:r>
      <w:r w:rsidRPr="0032190F">
        <w:rPr>
          <w:i/>
          <w:lang w:val="fr-FR"/>
        </w:rPr>
        <w:t>cup-marks</w:t>
      </w:r>
      <w:r w:rsidRPr="0032190F">
        <w:rPr>
          <w:lang w:val="fr-FR"/>
        </w:rPr>
        <w:t xml:space="preserve">) et des </w:t>
      </w:r>
      <w:hyperlink r:id="rId9363" w:history="1">
        <w:r w:rsidR="002372BC" w:rsidRPr="0032190F">
          <w:rPr>
            <w:rStyle w:val="Hyperlink"/>
            <w:lang w:val="fr-FR" w:eastAsia="en-GB"/>
          </w:rPr>
          <w:t>chevaux</w:t>
        </w:r>
      </w:hyperlink>
      <w:r w:rsidRPr="0032190F">
        <w:rPr>
          <w:lang w:val="fr-FR"/>
        </w:rPr>
        <w:t xml:space="preserve">stylisés (www.rupestre.net). Certaines de ces figures peuvent donc être comparées aux </w:t>
      </w:r>
      <w:hyperlink r:id="rId9364" w:anchor="Cul_Art__Cups_Rings" w:history="1">
        <w:r w:rsidRPr="0032190F">
          <w:rPr>
            <w:rStyle w:val="Hyperlink"/>
            <w:i/>
            <w:lang w:val="fr-FR"/>
          </w:rPr>
          <w:t>cups-and-rings</w:t>
        </w:r>
      </w:hyperlink>
      <w:r w:rsidRPr="0032190F">
        <w:rPr>
          <w:lang w:val="fr-FR"/>
        </w:rPr>
        <w:t>, particulièrement les roches II, III et VIII, comme pour le site de Teleno (BIB jury de la bourse FB).</w:t>
      </w:r>
    </w:p>
    <w:p w14:paraId="309FCEEC" w14:textId="77777777" w:rsidR="00210CC9" w:rsidRPr="0032190F" w:rsidRDefault="00210CC9" w:rsidP="00242C0F">
      <w:pPr>
        <w:jc w:val="both"/>
        <w:rPr>
          <w:lang w:val="fr-FR"/>
        </w:rPr>
      </w:pPr>
    </w:p>
    <w:p w14:paraId="7DD20314" w14:textId="77777777" w:rsidR="00210CC9" w:rsidRPr="000B4B4E" w:rsidRDefault="00210CC9" w:rsidP="00242C0F">
      <w:pPr>
        <w:pStyle w:val="Heading2"/>
        <w:rPr>
          <w:lang w:val="en-GB"/>
        </w:rPr>
      </w:pPr>
      <w:r w:rsidRPr="000B4B4E">
        <w:rPr>
          <w:lang w:val="en-GB"/>
        </w:rPr>
        <w:t>Carschenna III</w:t>
      </w:r>
    </w:p>
    <w:p w14:paraId="7CCD242D" w14:textId="77777777" w:rsidR="00210CC9" w:rsidRPr="000B4B4E" w:rsidRDefault="00210CC9" w:rsidP="00242C0F">
      <w:pPr>
        <w:jc w:val="both"/>
        <w:rPr>
          <w:lang w:val="en-GB"/>
        </w:rPr>
      </w:pPr>
    </w:p>
    <w:p w14:paraId="64F1D3BF" w14:textId="77777777" w:rsidR="00210CC9" w:rsidRDefault="00210CC9" w:rsidP="00242C0F">
      <w:pPr>
        <w:jc w:val="both"/>
        <w:rPr>
          <w:lang w:val="en-GB"/>
        </w:rPr>
      </w:pPr>
      <w:r w:rsidRPr="00210CC9">
        <w:rPr>
          <w:lang w:val="en-GB"/>
        </w:rPr>
        <w:t>Carschenna rock n. 3, concentric circles cut by grooves, and cup-marks</w:t>
      </w:r>
      <w:r w:rsidRPr="00DE5693">
        <w:rPr>
          <w:lang w:val="en-GB"/>
        </w:rPr>
        <w:t>(</w:t>
      </w:r>
      <w:r w:rsidRPr="004661B8">
        <w:rPr>
          <w:lang w:val="en-GB"/>
        </w:rPr>
        <w:t>www.rupestre.net</w:t>
      </w:r>
      <w:r w:rsidRPr="00DE5693">
        <w:rPr>
          <w:lang w:val="en-GB"/>
        </w:rPr>
        <w:t>).</w:t>
      </w:r>
    </w:p>
    <w:p w14:paraId="2C553AE7" w14:textId="77777777" w:rsidR="00210CC9" w:rsidRPr="00210CC9" w:rsidRDefault="00210CC9" w:rsidP="00242C0F">
      <w:pPr>
        <w:jc w:val="both"/>
        <w:rPr>
          <w:lang w:val="en-GB"/>
        </w:rPr>
      </w:pPr>
    </w:p>
    <w:p w14:paraId="5CC174B3" w14:textId="77777777" w:rsidR="00DE5693" w:rsidRPr="000B4B4E" w:rsidRDefault="00DE5693" w:rsidP="00242C0F">
      <w:pPr>
        <w:pStyle w:val="Heading2"/>
        <w:rPr>
          <w:lang w:val="en-GB"/>
        </w:rPr>
      </w:pPr>
      <w:r w:rsidRPr="000B4B4E">
        <w:rPr>
          <w:lang w:val="en-GB"/>
        </w:rPr>
        <w:t>Superpositions</w:t>
      </w:r>
    </w:p>
    <w:p w14:paraId="04A6ED7E" w14:textId="77777777" w:rsidR="00DE5693" w:rsidRPr="000B4B4E" w:rsidRDefault="00DE5693" w:rsidP="00242C0F">
      <w:pPr>
        <w:jc w:val="both"/>
        <w:rPr>
          <w:lang w:val="en-GB"/>
        </w:rPr>
      </w:pPr>
    </w:p>
    <w:p w14:paraId="12F1B4EC" w14:textId="7BFBBCB9" w:rsidR="00DE5693" w:rsidRPr="00DE5693" w:rsidRDefault="00DE5693" w:rsidP="00242C0F">
      <w:pPr>
        <w:jc w:val="both"/>
        <w:rPr>
          <w:lang w:val="en-GB"/>
        </w:rPr>
      </w:pPr>
      <w:r w:rsidRPr="00DE5693">
        <w:rPr>
          <w:i/>
          <w:lang w:val="en-GB"/>
        </w:rPr>
        <w:t xml:space="preserve">Regarding cup-marks and grooves, it must be noticed that long grooves relied with cup-marks often cut concentric circles So cup-marks and grooves are more recent, probably first Iron Age. The same occurs at </w:t>
      </w:r>
      <w:hyperlink r:id="rId9365" w:anchor="Sizz_Rupe_Magna" w:history="1">
        <w:r w:rsidRPr="00DE5693">
          <w:rPr>
            <w:rStyle w:val="Hyperlink"/>
            <w:i/>
            <w:lang w:val="en-GB"/>
          </w:rPr>
          <w:t>Grosio Rupe Magna</w:t>
        </w:r>
      </w:hyperlink>
      <w:r>
        <w:rPr>
          <w:lang w:val="en-GB"/>
        </w:rPr>
        <w:t xml:space="preserve">[Ruppe Magna] </w:t>
      </w:r>
      <w:r>
        <w:rPr>
          <w:i/>
          <w:lang w:val="en-GB"/>
        </w:rPr>
        <w:t xml:space="preserve">(Valtellina) </w:t>
      </w:r>
      <w:r w:rsidRPr="00DE5693">
        <w:rPr>
          <w:lang w:val="en-GB"/>
        </w:rPr>
        <w:t>(</w:t>
      </w:r>
      <w:r w:rsidRPr="004661B8">
        <w:rPr>
          <w:lang w:val="en-GB"/>
        </w:rPr>
        <w:t>www.rupestre.net</w:t>
      </w:r>
      <w:r w:rsidRPr="00DE5693">
        <w:rPr>
          <w:lang w:val="en-GB"/>
        </w:rPr>
        <w:t>).</w:t>
      </w:r>
    </w:p>
    <w:p w14:paraId="5DB67369" w14:textId="77777777" w:rsidR="00FC6C33" w:rsidRPr="00DE5693" w:rsidRDefault="00FC6C33" w:rsidP="00242C0F">
      <w:pPr>
        <w:rPr>
          <w:lang w:val="en-GB"/>
        </w:rPr>
      </w:pPr>
    </w:p>
    <w:p w14:paraId="3B766D65" w14:textId="77777777" w:rsidR="00FC6C33" w:rsidRPr="0032190F" w:rsidRDefault="00FC6C33" w:rsidP="00426FF9">
      <w:pPr>
        <w:pStyle w:val="Heading1"/>
      </w:pPr>
      <w:bookmarkStart w:id="3877" w:name="Sit_Chamblandes"/>
      <w:r w:rsidRPr="0032190F">
        <w:t>CHAMBLANDES (Nécropole de)</w:t>
      </w:r>
    </w:p>
    <w:bookmarkEnd w:id="3877"/>
    <w:p w14:paraId="494F84E5" w14:textId="77777777" w:rsidR="00FC6C33" w:rsidRPr="0032190F" w:rsidRDefault="00FC6C33" w:rsidP="00242C0F">
      <w:pPr>
        <w:rPr>
          <w:lang w:val="fr-FR"/>
        </w:rPr>
      </w:pPr>
    </w:p>
    <w:p w14:paraId="0AAA30CB" w14:textId="4F6064BC" w:rsidR="00E85FB4" w:rsidRPr="0032190F" w:rsidRDefault="00E654D6" w:rsidP="00242C0F">
      <w:pPr>
        <w:jc w:val="both"/>
        <w:rPr>
          <w:lang w:val="fr-FR"/>
        </w:rPr>
      </w:pPr>
      <w:r w:rsidRPr="0032190F">
        <w:rPr>
          <w:lang w:val="fr-FR"/>
        </w:rPr>
        <w:t xml:space="preserve">La nécropole de Chamblandes près de Pully (Vaud), dans les Alpes suisses a été fouillée dès la fin du XIXe siècle. Située sur une terrasse glacio-lacustre à </w:t>
      </w:r>
      <w:smartTag w:uri="urn:schemas-microsoft-com:office:smarttags" w:element="metricconverter">
        <w:smartTagPr>
          <w:attr w:name="ProductID" w:val="404 m"/>
        </w:smartTagPr>
        <w:r w:rsidRPr="0032190F">
          <w:rPr>
            <w:lang w:val="fr-FR"/>
          </w:rPr>
          <w:t>404 m</w:t>
        </w:r>
      </w:smartTag>
      <w:r w:rsidRPr="0032190F">
        <w:rPr>
          <w:lang w:val="fr-FR"/>
        </w:rPr>
        <w:t xml:space="preserve"> d’altitude. Les datations </w:t>
      </w:r>
      <w:smartTag w:uri="urn:schemas-microsoft-com:office:smarttags" w:element="metricconverter">
        <w:smartTagPr>
          <w:attr w:name="ProductID" w:val="14C"/>
        </w:smartTagPr>
        <w:r w:rsidRPr="0032190F">
          <w:rPr>
            <w:vertAlign w:val="superscript"/>
            <w:lang w:val="fr-FR"/>
          </w:rPr>
          <w:t>14</w:t>
        </w:r>
        <w:r w:rsidRPr="0032190F">
          <w:rPr>
            <w:lang w:val="fr-FR"/>
          </w:rPr>
          <w:t>C</w:t>
        </w:r>
      </w:smartTag>
      <w:r w:rsidRPr="0032190F">
        <w:rPr>
          <w:lang w:val="fr-FR"/>
        </w:rPr>
        <w:t xml:space="preserve"> obtenues situe son occupation entre 4300 et 4000 </w:t>
      </w:r>
      <w:r w:rsidR="002C2E33" w:rsidRPr="0032190F">
        <w:rPr>
          <w:lang w:val="fr-FR"/>
        </w:rPr>
        <w:t>(</w:t>
      </w:r>
      <w:hyperlink r:id="rId9366" w:anchor="Cul_Neo_Moyen" w:history="1">
        <w:r w:rsidR="002C2E33" w:rsidRPr="0032190F">
          <w:rPr>
            <w:rStyle w:val="Hyperlink"/>
            <w:lang w:val="fr-FR"/>
          </w:rPr>
          <w:t>Néolithique moyen</w:t>
        </w:r>
      </w:hyperlink>
      <w:r w:rsidR="002C2E33" w:rsidRPr="0032190F">
        <w:rPr>
          <w:lang w:val="fr-FR"/>
        </w:rPr>
        <w:t xml:space="preserve">) </w:t>
      </w:r>
      <w:r w:rsidRPr="0032190F">
        <w:rPr>
          <w:lang w:val="fr-FR"/>
        </w:rPr>
        <w:t>ce qui est relativement bref par raport aux autres nécropoles de la région. Elle comprend 70 tombes inventoriées (</w:t>
      </w:r>
      <w:r w:rsidR="00A0709A" w:rsidRPr="0032190F">
        <w:rPr>
          <w:lang w:val="fr-FR"/>
        </w:rPr>
        <w:t>on estime le total à une centai</w:t>
      </w:r>
      <w:r w:rsidRPr="0032190F">
        <w:rPr>
          <w:lang w:val="fr-FR"/>
        </w:rPr>
        <w:t>n</w:t>
      </w:r>
      <w:r w:rsidR="00A0709A" w:rsidRPr="0032190F">
        <w:rPr>
          <w:lang w:val="fr-FR"/>
        </w:rPr>
        <w:t>e</w:t>
      </w:r>
      <w:r w:rsidRPr="0032190F">
        <w:rPr>
          <w:lang w:val="fr-FR"/>
        </w:rPr>
        <w:t xml:space="preserve"> de tombes). Quelques vestiges associés aux sépultures ont été retrouvés in situ : une pierre couchée entre les tombes 2 et 3, de nombreuses structures en creux, des trous de poteaux à rpoximité des tombes se</w:t>
      </w:r>
      <w:r w:rsidR="00E85FB4" w:rsidRPr="0032190F">
        <w:rPr>
          <w:lang w:val="fr-FR"/>
        </w:rPr>
        <w:t>rvant peut-être à les signaler (BIB 358 p. 144-153)</w:t>
      </w:r>
    </w:p>
    <w:p w14:paraId="3E1E88EE" w14:textId="77777777" w:rsidR="00E85FB4" w:rsidRPr="0032190F" w:rsidRDefault="00E85FB4" w:rsidP="00242C0F">
      <w:pPr>
        <w:jc w:val="both"/>
        <w:rPr>
          <w:lang w:val="fr-FR"/>
        </w:rPr>
      </w:pPr>
    </w:p>
    <w:p w14:paraId="3477DA3E" w14:textId="69A542D4" w:rsidR="00E85FB4" w:rsidRPr="0032190F" w:rsidRDefault="00E654D6" w:rsidP="00242C0F">
      <w:pPr>
        <w:jc w:val="both"/>
        <w:rPr>
          <w:lang w:val="fr-FR"/>
        </w:rPr>
      </w:pPr>
      <w:r w:rsidRPr="0032190F">
        <w:rPr>
          <w:lang w:val="fr-FR"/>
        </w:rPr>
        <w:t>Il est p</w:t>
      </w:r>
      <w:r w:rsidR="000E09A5" w:rsidRPr="0032190F">
        <w:rPr>
          <w:lang w:val="fr-FR"/>
        </w:rPr>
        <w:t>ossible que certaines dalles dé</w:t>
      </w:r>
      <w:r w:rsidRPr="0032190F">
        <w:rPr>
          <w:lang w:val="fr-FR"/>
        </w:rPr>
        <w:t xml:space="preserve">couvertures soient en fait des </w:t>
      </w:r>
      <w:r w:rsidR="008B4481" w:rsidRPr="0032190F">
        <w:rPr>
          <w:lang w:val="fr-FR"/>
        </w:rPr>
        <w:t>réemploi</w:t>
      </w:r>
      <w:r w:rsidR="00D67807" w:rsidRPr="0032190F">
        <w:rPr>
          <w:lang w:val="fr-FR"/>
        </w:rPr>
        <w:t xml:space="preserve">s de stèles (d’après une photographie de A. Naef au début du XXe siècle). Cela suggère l’existence d’un alignement à proximité de la nécropole comparable à celui de </w:t>
      </w:r>
      <w:hyperlink r:id="rId9367" w:anchor="Sit_Lutry" w:history="1">
        <w:r w:rsidR="00D67807" w:rsidRPr="0032190F">
          <w:rPr>
            <w:rStyle w:val="Hyperlink"/>
            <w:lang w:val="fr-FR"/>
          </w:rPr>
          <w:t>Lutry</w:t>
        </w:r>
      </w:hyperlink>
      <w:r w:rsidR="00D67807" w:rsidRPr="0032190F">
        <w:rPr>
          <w:lang w:val="fr-FR"/>
        </w:rPr>
        <w:t xml:space="preserve"> avant l’installation des première</w:t>
      </w:r>
      <w:r w:rsidR="00FF7B97" w:rsidRPr="0032190F">
        <w:rPr>
          <w:lang w:val="fr-FR"/>
        </w:rPr>
        <w:t>s tombes ou pendant la première</w:t>
      </w:r>
      <w:r w:rsidR="00D67807" w:rsidRPr="0032190F">
        <w:rPr>
          <w:lang w:val="fr-FR"/>
        </w:rPr>
        <w:t xml:space="preserve"> phase</w:t>
      </w:r>
      <w:r w:rsidR="00E85FB4" w:rsidRPr="0032190F">
        <w:rPr>
          <w:lang w:val="fr-FR"/>
        </w:rPr>
        <w:t xml:space="preserve"> d’utilisation de la nécropole (BIB 358 p. 144-153)</w:t>
      </w:r>
    </w:p>
    <w:p w14:paraId="74FC56CF" w14:textId="77777777" w:rsidR="00E85FB4" w:rsidRPr="0032190F" w:rsidRDefault="00E85FB4" w:rsidP="00242C0F">
      <w:pPr>
        <w:jc w:val="both"/>
        <w:rPr>
          <w:lang w:val="fr-FR"/>
        </w:rPr>
      </w:pPr>
    </w:p>
    <w:p w14:paraId="0F9B3EAF" w14:textId="77777777" w:rsidR="00E654D6" w:rsidRPr="0032190F" w:rsidRDefault="00D67807" w:rsidP="00242C0F">
      <w:pPr>
        <w:jc w:val="both"/>
        <w:rPr>
          <w:lang w:val="fr-FR"/>
        </w:rPr>
      </w:pPr>
      <w:r w:rsidRPr="0032190F">
        <w:rPr>
          <w:lang w:val="fr-FR"/>
        </w:rPr>
        <w:t xml:space="preserve">Toutes les tombes sont des cistes en dalles. Les inhuamations sont toutes en position contractées, l’orientation est-ouest est la rêgle. La majorité sont occupées par 2 individus adultes ou encore 2 adultes et 1 enfant. La configuration finale des squelettes traduit un intervalle de déposition court avec peu de remaniements. Lorsque les individus sont plus nombreux, les remaniements restent limités. On ne connaît que deux réductions (fouilles A. Naef). Deux classes d’objets funéraires sont bien représentés : les pectoraux en dents de sanglier, les coquilles de </w:t>
      </w:r>
      <w:r w:rsidRPr="0032190F">
        <w:rPr>
          <w:i/>
          <w:lang w:val="fr-FR"/>
        </w:rPr>
        <w:t>Charonia nodifer</w:t>
      </w:r>
      <w:r w:rsidRPr="0032190F">
        <w:rPr>
          <w:lang w:val="fr-FR"/>
        </w:rPr>
        <w:t xml:space="preserve"> en provenance de Méditerrannée ou du sud du golfe de Gascogne façonnées en pendeloques. Par ailleurs on note la présence d’une petite idole en pierre (</w:t>
      </w:r>
      <w:smartTag w:uri="urn:schemas-microsoft-com:office:smarttags" w:element="metricconverter">
        <w:smartTagPr>
          <w:attr w:name="ProductID" w:val="14,5 cm"/>
        </w:smartTagPr>
        <w:r w:rsidRPr="0032190F">
          <w:rPr>
            <w:lang w:val="fr-FR"/>
          </w:rPr>
          <w:t>14,5 cm</w:t>
        </w:r>
      </w:smartTag>
      <w:r w:rsidRPr="0032190F">
        <w:rPr>
          <w:lang w:val="fr-FR"/>
        </w:rPr>
        <w:t>) avec un rostre, des pierres parfaitement circulaires dans 2 tombes d’enfatns, deux fragments de crânes humains retravaillés, des coquillages (Cnus et Colombella) portés en bracelets ou en résille.</w:t>
      </w:r>
      <w:r w:rsidR="00A67F9A" w:rsidRPr="0032190F">
        <w:rPr>
          <w:lang w:val="fr-FR"/>
        </w:rPr>
        <w:t>(BIB 358 p. 144-153)</w:t>
      </w:r>
    </w:p>
    <w:p w14:paraId="51C0803D" w14:textId="77777777" w:rsidR="00E654D6" w:rsidRPr="0032190F" w:rsidRDefault="00E654D6" w:rsidP="00242C0F">
      <w:pPr>
        <w:rPr>
          <w:lang w:val="fr-FR"/>
        </w:rPr>
      </w:pPr>
    </w:p>
    <w:p w14:paraId="610474A2" w14:textId="3DC86C29" w:rsidR="00E654D6" w:rsidRPr="0032190F" w:rsidRDefault="00D67807" w:rsidP="00242C0F">
      <w:pPr>
        <w:jc w:val="both"/>
        <w:rPr>
          <w:lang w:val="fr-FR"/>
        </w:rPr>
      </w:pPr>
      <w:r w:rsidRPr="0032190F">
        <w:rPr>
          <w:lang w:val="fr-FR"/>
        </w:rPr>
        <w:t>Le type d’inhuamation dit Chamblandes caractérise une inhumation</w:t>
      </w:r>
      <w:r w:rsidR="00FC6C33" w:rsidRPr="0032190F">
        <w:rPr>
          <w:lang w:val="fr-FR"/>
        </w:rPr>
        <w:t xml:space="preserve"> en ciste que l’on retrouve dans la Haute vallée du Rhône, le Bassin lémanique (période courte), le val d’Aoste, la vallée de l’Orco (Italie), la Tarentaise et la Maurienne (France). Les premières cistes de ce type apparaissenent en Valais au début du 5</w:t>
      </w:r>
      <w:r w:rsidR="00FC6C33" w:rsidRPr="0032190F">
        <w:rPr>
          <w:vertAlign w:val="superscript"/>
          <w:lang w:val="fr-FR"/>
        </w:rPr>
        <w:t>e</w:t>
      </w:r>
      <w:r w:rsidR="00FC6C33" w:rsidRPr="0032190F">
        <w:rPr>
          <w:lang w:val="fr-FR"/>
        </w:rPr>
        <w:t xml:space="preserve"> millénaire, vers 4 700 aec. A Sion, les sites de l’</w:t>
      </w:r>
      <w:hyperlink r:id="rId9368" w:anchor="Sit_Ritz" w:history="1">
        <w:r w:rsidR="00FC6C33" w:rsidRPr="0032190F">
          <w:rPr>
            <w:rStyle w:val="Hyperlink"/>
            <w:lang w:val="fr-FR"/>
          </w:rPr>
          <w:t>av</w:t>
        </w:r>
        <w:r w:rsidR="006023D6" w:rsidRPr="0032190F">
          <w:rPr>
            <w:rStyle w:val="Hyperlink"/>
            <w:lang w:val="fr-FR"/>
          </w:rPr>
          <w:t>e</w:t>
        </w:r>
        <w:r w:rsidR="00FC6C33" w:rsidRPr="0032190F">
          <w:rPr>
            <w:rStyle w:val="Hyperlink"/>
            <w:lang w:val="fr-FR"/>
          </w:rPr>
          <w:t>nue du Ritz</w:t>
        </w:r>
      </w:hyperlink>
      <w:r w:rsidR="00FC6C33" w:rsidRPr="0032190F">
        <w:rPr>
          <w:lang w:val="fr-FR"/>
        </w:rPr>
        <w:t xml:space="preserve"> et de la rue des Collines ont livrés des nécropoles de ce type. Vers 4500, le rituel s’étend au Bassin lémanique où les tombes en pleine terre dominent largement. Vers 4300-4000, différents indices montrent une hiérachisation croissante dans cette même zone : dans les sépultures doubles, un individu occupe le centre quand le second est déplacé sur le côté de la ciste. Ces inhuations (en coffre de bois ou plus souvent en ciste</w:t>
      </w:r>
      <w:r w:rsidR="00E654D6" w:rsidRPr="0032190F">
        <w:rPr>
          <w:lang w:val="fr-FR"/>
        </w:rPr>
        <w:t xml:space="preserve">) rappellent celles de la Drôme pour la période chasséenne. </w:t>
      </w:r>
      <w:r w:rsidR="00FC6C33" w:rsidRPr="0032190F">
        <w:rPr>
          <w:lang w:val="fr-FR"/>
        </w:rPr>
        <w:t>Les dotations augmentent et concernent des outils et des armes (</w:t>
      </w:r>
      <w:hyperlink r:id="rId9369" w:anchor="Typ_Hache_talon" w:history="1">
        <w:r w:rsidR="00724725" w:rsidRPr="00661F91">
          <w:rPr>
            <w:rStyle w:val="Hyperlink"/>
            <w:lang w:val="fr-FR"/>
          </w:rPr>
          <w:t>hache à talon</w:t>
        </w:r>
      </w:hyperlink>
      <w:r w:rsidR="00724725" w:rsidRPr="00661F91">
        <w:rPr>
          <w:lang w:val="fr-FR"/>
        </w:rPr>
        <w:t xml:space="preserve"> </w:t>
      </w:r>
      <w:r w:rsidR="00FC6C33" w:rsidRPr="0032190F">
        <w:rPr>
          <w:lang w:val="fr-FR"/>
        </w:rPr>
        <w:t xml:space="preserve">pointu, </w:t>
      </w:r>
      <w:hyperlink r:id="rId9370" w:anchor="Typ_Arm_Hache_combat" w:history="1">
        <w:r w:rsidR="00413AA1" w:rsidRPr="0032190F">
          <w:rPr>
            <w:rStyle w:val="Hyperlink"/>
            <w:lang w:val="fr-FR"/>
          </w:rPr>
          <w:t>hache-marteau</w:t>
        </w:r>
      </w:hyperlink>
      <w:r w:rsidR="00FC6C33" w:rsidRPr="0032190F">
        <w:rPr>
          <w:lang w:val="fr-FR"/>
        </w:rPr>
        <w:t>) ou, de manière plus importante, des céramiques pointes de flèches, parures composées de dents perforées, coquilles méditerrannéenne ou de perles en pierre</w:t>
      </w:r>
      <w:r w:rsidR="00E654D6" w:rsidRPr="0032190F">
        <w:rPr>
          <w:lang w:val="fr-FR"/>
        </w:rPr>
        <w:t>. Entre 4000 et 3500, une tendance accrue à la collectivisation des sépultures est lisible : 3 à 4 corps peuvent intégrer la ciste. L’utilisation du même espace sépulcral semble dévolu à la famille (homme+femme+enfant(s)). Certaines sépultures sont utilisées durant des périodes plus longues avec 2 ou 3 niveaux d’inhumation et présentent des remaniements liés à la gestion de l’espace funéraire. La construction des coffres s’est améliorée et la dalle de couverture devient visible en surface. Le pectoral en défenses de sanglier est encore présent dans les ofradnes associé au personnage central (homme ou femme ?) des inhumations doubles.</w:t>
      </w:r>
      <w:r w:rsidR="00A67F9A" w:rsidRPr="0032190F">
        <w:rPr>
          <w:lang w:val="fr-FR"/>
        </w:rPr>
        <w:t>(BIB 358 p. 144-153)</w:t>
      </w:r>
    </w:p>
    <w:p w14:paraId="02FB47D7" w14:textId="77777777" w:rsidR="00FF7B97" w:rsidRPr="0032190F" w:rsidRDefault="00FF7B97" w:rsidP="00242C0F">
      <w:pPr>
        <w:jc w:val="both"/>
        <w:rPr>
          <w:lang w:val="fr-FR"/>
        </w:rPr>
      </w:pPr>
    </w:p>
    <w:p w14:paraId="7CFFC68A" w14:textId="58454D94" w:rsidR="00FF7B97" w:rsidRPr="0032190F" w:rsidRDefault="00FF7B97" w:rsidP="00242C0F">
      <w:pPr>
        <w:jc w:val="both"/>
        <w:rPr>
          <w:lang w:val="fr-FR"/>
        </w:rPr>
      </w:pPr>
      <w:r w:rsidRPr="0032190F">
        <w:rPr>
          <w:lang w:val="fr-FR"/>
        </w:rPr>
        <w:t xml:space="preserve">L’étude anthropologique des squelettes tend à rapprocher ces populations de celles représentées dans le dolmen M XII du </w:t>
      </w:r>
      <w:hyperlink r:id="rId9371" w:anchor="Sit_Petit_Chasseur" w:history="1">
        <w:r w:rsidRPr="0032190F">
          <w:rPr>
            <w:rStyle w:val="Hyperlink"/>
            <w:lang w:val="fr-FR"/>
          </w:rPr>
          <w:t>Petit-Chasseur</w:t>
        </w:r>
      </w:hyperlink>
      <w:r w:rsidRPr="0032190F">
        <w:rPr>
          <w:lang w:val="fr-FR"/>
        </w:rPr>
        <w:t xml:space="preserve"> (BIB 358 p. 157)</w:t>
      </w:r>
    </w:p>
    <w:p w14:paraId="7B708841" w14:textId="77777777" w:rsidR="00FC6C33" w:rsidRPr="0032190F" w:rsidRDefault="00FC6C33" w:rsidP="00242C0F">
      <w:pPr>
        <w:rPr>
          <w:lang w:val="fr-FR"/>
        </w:rPr>
      </w:pPr>
    </w:p>
    <w:p w14:paraId="27281A94" w14:textId="17A8BE8B" w:rsidR="00D67807" w:rsidRPr="0032190F" w:rsidRDefault="00D67807" w:rsidP="00242C0F">
      <w:pPr>
        <w:rPr>
          <w:lang w:val="fr-FR"/>
        </w:rPr>
      </w:pPr>
      <w:r w:rsidRPr="0032190F">
        <w:rPr>
          <w:lang w:val="fr-FR"/>
        </w:rPr>
        <w:lastRenderedPageBreak/>
        <w:t xml:space="preserve">Le site comprend en outre des tombes à incinération datée du </w:t>
      </w:r>
      <w:hyperlink r:id="rId9372" w:anchor="Cul_Bronze_Final" w:history="1">
        <w:r w:rsidRPr="0032190F">
          <w:rPr>
            <w:rStyle w:val="Hyperlink"/>
            <w:lang w:val="fr-FR"/>
          </w:rPr>
          <w:t>Bronze final</w:t>
        </w:r>
      </w:hyperlink>
      <w:r w:rsidR="00A67F9A" w:rsidRPr="0032190F">
        <w:rPr>
          <w:lang w:val="fr-FR"/>
        </w:rPr>
        <w:t xml:space="preserve"> (BIB 358 p. 144-153)</w:t>
      </w:r>
    </w:p>
    <w:p w14:paraId="48906812" w14:textId="77777777" w:rsidR="00917B5D" w:rsidRPr="0032190F" w:rsidRDefault="00917B5D" w:rsidP="00242C0F">
      <w:pPr>
        <w:rPr>
          <w:lang w:val="fr-FR"/>
        </w:rPr>
      </w:pPr>
    </w:p>
    <w:p w14:paraId="66F55F3E" w14:textId="77777777" w:rsidR="00917B5D" w:rsidRPr="0032190F" w:rsidRDefault="00917B5D" w:rsidP="00242C0F">
      <w:pPr>
        <w:jc w:val="both"/>
        <w:rPr>
          <w:lang w:val="fr-FR"/>
        </w:rPr>
      </w:pPr>
      <w:r w:rsidRPr="0032190F">
        <w:rPr>
          <w:lang w:val="fr-FR"/>
        </w:rPr>
        <w:t xml:space="preserve">Le type emblématique des coffres (pendant le Chasséen et dans les cultures contemporaines) est le type de Chamblandes (BIB </w:t>
      </w:r>
      <w:r w:rsidRPr="0032190F">
        <w:rPr>
          <w:sz w:val="20"/>
          <w:szCs w:val="20"/>
          <w:lang w:val="fr-FR"/>
        </w:rPr>
        <w:t>P. Chambon</w:t>
      </w:r>
      <w:r w:rsidRPr="0032190F">
        <w:rPr>
          <w:lang w:val="fr-FR"/>
        </w:rPr>
        <w:t xml:space="preserve"> in BIB 1708)</w:t>
      </w:r>
    </w:p>
    <w:p w14:paraId="6E53AC28" w14:textId="77777777" w:rsidR="0026345B" w:rsidRPr="0032190F" w:rsidRDefault="0026345B" w:rsidP="00242C0F">
      <w:pPr>
        <w:jc w:val="both"/>
        <w:rPr>
          <w:lang w:val="fr-FR"/>
        </w:rPr>
      </w:pPr>
    </w:p>
    <w:p w14:paraId="1B00642F" w14:textId="77777777" w:rsidR="0026345B" w:rsidRPr="0032190F" w:rsidRDefault="0026345B" w:rsidP="00242C0F">
      <w:pPr>
        <w:jc w:val="both"/>
        <w:rPr>
          <w:lang w:val="fr-FR"/>
        </w:rPr>
      </w:pPr>
      <w:r w:rsidRPr="0032190F">
        <w:rPr>
          <w:lang w:val="fr-FR"/>
        </w:rPr>
        <w:t xml:space="preserve">Gravures </w:t>
      </w:r>
      <w:r w:rsidRPr="0032190F">
        <w:rPr>
          <w:i/>
          <w:lang w:val="fr-FR"/>
        </w:rPr>
        <w:t>maculae</w:t>
      </w:r>
      <w:r w:rsidRPr="0032190F">
        <w:rPr>
          <w:lang w:val="fr-FR"/>
        </w:rPr>
        <w:t> ? (Arcà com. pers.)</w:t>
      </w:r>
    </w:p>
    <w:p w14:paraId="7910170B" w14:textId="77777777" w:rsidR="00917B5D" w:rsidRPr="0032190F" w:rsidRDefault="00917B5D" w:rsidP="00242C0F">
      <w:pPr>
        <w:rPr>
          <w:lang w:val="fr-FR"/>
        </w:rPr>
      </w:pPr>
    </w:p>
    <w:p w14:paraId="7950F522" w14:textId="77777777" w:rsidR="003E5C3F" w:rsidRPr="0032190F" w:rsidRDefault="003E5C3F" w:rsidP="00426FF9">
      <w:pPr>
        <w:pStyle w:val="Heading1"/>
      </w:pPr>
      <w:bookmarkStart w:id="3878" w:name="Sit_Chenal"/>
      <w:r w:rsidRPr="0032190F">
        <w:t>CHENAL</w:t>
      </w:r>
    </w:p>
    <w:bookmarkEnd w:id="3878"/>
    <w:p w14:paraId="31D9082C" w14:textId="77777777" w:rsidR="0007429D" w:rsidRPr="0032190F" w:rsidRDefault="0007429D" w:rsidP="0007429D">
      <w:pPr>
        <w:rPr>
          <w:lang w:val="fr-FR"/>
        </w:rPr>
      </w:pPr>
      <w:r w:rsidRPr="0032190F">
        <w:rPr>
          <w:lang w:val="fr-FR"/>
        </w:rPr>
        <w:t>Riparo di Chenal</w:t>
      </w:r>
    </w:p>
    <w:p w14:paraId="6E1B4C55" w14:textId="51E8F980" w:rsidR="003E5C3F" w:rsidRPr="0032190F" w:rsidRDefault="003E5C3F" w:rsidP="003F3816">
      <w:pPr>
        <w:rPr>
          <w:lang w:val="fr-FR"/>
        </w:rPr>
      </w:pPr>
      <w:r w:rsidRPr="0032190F">
        <w:rPr>
          <w:lang w:val="fr-FR"/>
        </w:rPr>
        <w:br/>
      </w:r>
      <w:r w:rsidR="003F3816" w:rsidRPr="0032190F">
        <w:rPr>
          <w:lang w:val="fr-FR"/>
        </w:rPr>
        <w:t xml:space="preserve">Chenal en </w:t>
      </w:r>
      <w:r w:rsidRPr="0032190F">
        <w:rPr>
          <w:lang w:val="fr-FR"/>
        </w:rPr>
        <w:t>Val d’Aoste (Italie)</w:t>
      </w:r>
      <w:r w:rsidR="003F3816" w:rsidRPr="0032190F">
        <w:rPr>
          <w:lang w:val="fr-FR"/>
        </w:rPr>
        <w:t>, commune de Montjovet, à 60 km au sud de Sion</w:t>
      </w:r>
      <w:r w:rsidRPr="0032190F">
        <w:rPr>
          <w:lang w:val="fr-FR"/>
        </w:rPr>
        <w:t xml:space="preserve">. </w:t>
      </w:r>
      <w:r w:rsidR="003F3816" w:rsidRPr="0032190F">
        <w:rPr>
          <w:lang w:val="fr-FR"/>
        </w:rPr>
        <w:t xml:space="preserve">Paroi rocheuse avec figurations que les auteurs comparent avec « l’écusson » du corpus breton (Arcà et al. 2014, 2015 (BIB 2278 p. 899) </w:t>
      </w:r>
      <w:r w:rsidRPr="0032190F">
        <w:rPr>
          <w:lang w:val="fr-FR"/>
        </w:rPr>
        <w:t>A livré une représentation semblable à celle sur le carré I24 de la Crête des Barmes  (BIB 2278 p. 888)</w:t>
      </w:r>
      <w:r w:rsidR="009B7F3B" w:rsidRPr="0032190F">
        <w:rPr>
          <w:lang w:val="fr-FR"/>
        </w:rPr>
        <w:t>. « </w:t>
      </w:r>
      <w:hyperlink r:id="rId9373" w:anchor="Cul_Art_TAC_T_a_idole_bret" w:history="1">
        <w:r w:rsidR="009B7F3B" w:rsidRPr="0032190F">
          <w:rPr>
            <w:rStyle w:val="Hyperlink"/>
            <w:lang w:val="fr-FR"/>
          </w:rPr>
          <w:t>idole en écusson </w:t>
        </w:r>
      </w:hyperlink>
      <w:r w:rsidR="009B7F3B" w:rsidRPr="0032190F">
        <w:rPr>
          <w:lang w:val="fr-FR"/>
        </w:rPr>
        <w:t>» (BIB 2278 p. 899)</w:t>
      </w:r>
    </w:p>
    <w:p w14:paraId="284C5C9B" w14:textId="77777777" w:rsidR="0007429D" w:rsidRPr="0032190F" w:rsidRDefault="0007429D" w:rsidP="0007429D">
      <w:pPr>
        <w:rPr>
          <w:lang w:val="fr-FR"/>
        </w:rPr>
      </w:pPr>
      <w:r w:rsidRPr="0032190F">
        <w:rPr>
          <w:lang w:val="fr-FR"/>
        </w:rPr>
        <w:t>Site lié au Valcamonica. Topographiques (Arcà com. pers) :</w:t>
      </w:r>
    </w:p>
    <w:p w14:paraId="14896660" w14:textId="77777777" w:rsidR="0007429D" w:rsidRPr="0032190F" w:rsidRDefault="0007429D" w:rsidP="0007429D">
      <w:pPr>
        <w:rPr>
          <w:i/>
          <w:lang w:val="fr-FR"/>
        </w:rPr>
      </w:pPr>
    </w:p>
    <w:p w14:paraId="76292FF6" w14:textId="77777777" w:rsidR="0007429D" w:rsidRPr="00566234" w:rsidRDefault="0007429D" w:rsidP="0007429D">
      <w:pPr>
        <w:jc w:val="both"/>
        <w:rPr>
          <w:lang w:val="es-ES"/>
        </w:rPr>
      </w:pPr>
      <w:r w:rsidRPr="00566234">
        <w:rPr>
          <w:i/>
          <w:lang w:val="es-ES"/>
        </w:rPr>
        <w:t>Infine, considerando la mancanza di un terminus post quem per le topografiche, faccio fatica a "tirare su" (vieillir) l'inizio della seriazione topografica al V millennio, in quanto le incisioni di Chenal (è tutto online su sito SVAPA archeosvapa.eu e su TRACCE), che hanno parecchi punti in comune con l'iconografia megalitica bretone (on peut dater cette iconographie au 4300-4200 BC cal, "phase stèles", selon Cassen), e che testimoniano bene i rapporti transalpini della cultura di Neolitico medio - Neolitico recente (in termini sudalpini) legata alle necropoli tipo Chamblandes, non presentano un palese fase topografica; le poche figure interpretabili in tal senso (qualche macula e un reticolo) sono numericamente poco consistenti e di difficile riconoscimento. E' solo un indizio, ma a mio parere significativo dal punto di vista tematico.</w:t>
      </w:r>
      <w:r w:rsidRPr="00566234">
        <w:rPr>
          <w:lang w:val="es-ES"/>
        </w:rPr>
        <w:t>(Arcà com. pers) </w:t>
      </w:r>
    </w:p>
    <w:p w14:paraId="2521EE53" w14:textId="77777777" w:rsidR="003E5C3F" w:rsidRPr="00566234" w:rsidRDefault="003E5C3F" w:rsidP="00242C0F">
      <w:pPr>
        <w:rPr>
          <w:lang w:val="es-ES"/>
        </w:rPr>
      </w:pPr>
    </w:p>
    <w:p w14:paraId="21C0A6AB" w14:textId="134CA714" w:rsidR="00034932" w:rsidRPr="0032190F" w:rsidRDefault="003E5C3F" w:rsidP="00242C0F">
      <w:pPr>
        <w:rPr>
          <w:rStyle w:val="Hyperlink"/>
          <w:lang w:val="fr-FR"/>
        </w:rPr>
      </w:pPr>
      <w:r w:rsidRPr="0032190F">
        <w:rPr>
          <w:lang w:val="fr-FR"/>
        </w:rPr>
        <w:t xml:space="preserve">v. </w:t>
      </w:r>
      <w:hyperlink r:id="rId9374" w:anchor="Sit_Jaillance" w:history="1">
        <w:r w:rsidR="009B7F3B" w:rsidRPr="0032190F">
          <w:rPr>
            <w:rStyle w:val="Hyperlink"/>
            <w:lang w:val="fr-FR"/>
          </w:rPr>
          <w:t>Jaillance</w:t>
        </w:r>
      </w:hyperlink>
    </w:p>
    <w:p w14:paraId="76C6B0A8" w14:textId="77777777" w:rsidR="00343640" w:rsidRPr="0032190F" w:rsidRDefault="00343640" w:rsidP="00242C0F">
      <w:pPr>
        <w:rPr>
          <w:lang w:val="fr-FR"/>
        </w:rPr>
      </w:pPr>
    </w:p>
    <w:p w14:paraId="3F740242" w14:textId="77777777" w:rsidR="00495AA2" w:rsidRPr="0032190F" w:rsidRDefault="00495AA2" w:rsidP="00426FF9">
      <w:pPr>
        <w:pStyle w:val="Heading1"/>
      </w:pPr>
      <w:bookmarkStart w:id="3879" w:name="Sit_Lutry"/>
      <w:r w:rsidRPr="0032190F">
        <w:t>LUTRY</w:t>
      </w:r>
      <w:r w:rsidR="00216782" w:rsidRPr="0032190F">
        <w:t xml:space="preserve"> (Alignement de)</w:t>
      </w:r>
    </w:p>
    <w:bookmarkEnd w:id="3879"/>
    <w:p w14:paraId="60878719" w14:textId="77777777" w:rsidR="00495AA2" w:rsidRPr="0032190F" w:rsidRDefault="00495AA2" w:rsidP="00242C0F">
      <w:pPr>
        <w:rPr>
          <w:lang w:val="fr-FR"/>
        </w:rPr>
      </w:pPr>
    </w:p>
    <w:p w14:paraId="4A56C437" w14:textId="35C18B05" w:rsidR="00034932" w:rsidRPr="0032190F" w:rsidRDefault="00034932" w:rsidP="00242C0F">
      <w:pPr>
        <w:rPr>
          <w:lang w:val="fr-FR"/>
        </w:rPr>
      </w:pPr>
      <w:r w:rsidRPr="0032190F">
        <w:rPr>
          <w:lang w:val="fr-FR"/>
        </w:rPr>
        <w:t xml:space="preserve">Appartient au groupe de </w:t>
      </w:r>
      <w:hyperlink r:id="rId9375" w:anchor="Cul_Lutry_Clendy" w:history="1">
        <w:r w:rsidRPr="0032190F">
          <w:rPr>
            <w:rStyle w:val="Hyperlink"/>
            <w:lang w:val="fr-FR"/>
          </w:rPr>
          <w:t>Lutry/Clendy</w:t>
        </w:r>
      </w:hyperlink>
      <w:r w:rsidRPr="0032190F">
        <w:rPr>
          <w:lang w:val="fr-FR"/>
        </w:rPr>
        <w:t xml:space="preserve"> (SS BIB)</w:t>
      </w:r>
    </w:p>
    <w:p w14:paraId="7DB24EAA" w14:textId="77777777" w:rsidR="00034932" w:rsidRPr="0032190F" w:rsidRDefault="00034932" w:rsidP="00242C0F">
      <w:pPr>
        <w:rPr>
          <w:lang w:val="fr-FR"/>
        </w:rPr>
      </w:pPr>
    </w:p>
    <w:p w14:paraId="3C80C40C" w14:textId="3D952C39" w:rsidR="00495AA2" w:rsidRPr="0032190F" w:rsidRDefault="00495AA2" w:rsidP="00242C0F">
      <w:pPr>
        <w:jc w:val="both"/>
        <w:rPr>
          <w:lang w:val="fr-FR"/>
        </w:rPr>
      </w:pPr>
      <w:r w:rsidRPr="0032190F">
        <w:rPr>
          <w:lang w:val="fr-FR"/>
        </w:rPr>
        <w:t xml:space="preserve">L’alignement </w:t>
      </w:r>
      <w:hyperlink r:id="rId9376" w:anchor="Cul_Megalith" w:history="1">
        <w:r w:rsidR="0095151C" w:rsidRPr="0032190F">
          <w:rPr>
            <w:rStyle w:val="Hyperlink"/>
            <w:lang w:val="fr-FR"/>
          </w:rPr>
          <w:t>mégalithique</w:t>
        </w:r>
      </w:hyperlink>
      <w:r w:rsidR="009B0302" w:rsidRPr="0032190F">
        <w:rPr>
          <w:lang w:val="fr-FR"/>
        </w:rPr>
        <w:t xml:space="preserve"> </w:t>
      </w:r>
      <w:r w:rsidRPr="0032190F">
        <w:rPr>
          <w:lang w:val="fr-FR"/>
        </w:rPr>
        <w:t>de</w:t>
      </w:r>
      <w:r w:rsidR="0020721C" w:rsidRPr="0032190F">
        <w:rPr>
          <w:lang w:val="fr-FR"/>
        </w:rPr>
        <w:t xml:space="preserve"> La Possession à </w:t>
      </w:r>
      <w:r w:rsidRPr="0032190F">
        <w:rPr>
          <w:lang w:val="fr-FR"/>
        </w:rPr>
        <w:t>Lutry, près de Lausanne (canton de Vaud, Suisse) comprend 23 éléments</w:t>
      </w:r>
      <w:r w:rsidR="00216782" w:rsidRPr="0032190F">
        <w:rPr>
          <w:lang w:val="fr-FR"/>
        </w:rPr>
        <w:t> ; pour la plupart des menhirs en forme de dalle de dimensions variées dont certains présentent une extrémité supérieure légèrement convexe qui fait penser à des stèles anthropomorphes archaïques (BIB 93 p. 29)</w:t>
      </w:r>
      <w:r w:rsidR="000964BF" w:rsidRPr="0032190F">
        <w:rPr>
          <w:lang w:val="fr-FR"/>
        </w:rPr>
        <w:t>.</w:t>
      </w:r>
    </w:p>
    <w:p w14:paraId="32EDD69A" w14:textId="77777777" w:rsidR="00216782" w:rsidRPr="0032190F" w:rsidRDefault="00216782" w:rsidP="00242C0F">
      <w:pPr>
        <w:rPr>
          <w:lang w:val="fr-FR"/>
        </w:rPr>
      </w:pPr>
    </w:p>
    <w:p w14:paraId="694EAE68" w14:textId="77777777" w:rsidR="00B254A6" w:rsidRPr="0032190F" w:rsidRDefault="00B254A6" w:rsidP="00242C0F">
      <w:pPr>
        <w:rPr>
          <w:lang w:val="fr-FR"/>
        </w:rPr>
      </w:pPr>
      <w:r w:rsidRPr="0032190F">
        <w:rPr>
          <w:lang w:val="fr-FR"/>
        </w:rPr>
        <w:t xml:space="preserve">Antérieur à une couche adjacente contenant des </w:t>
      </w:r>
      <w:r w:rsidR="00DC575F" w:rsidRPr="0032190F">
        <w:rPr>
          <w:lang w:val="fr-FR"/>
        </w:rPr>
        <w:t>céramiques de l’</w:t>
      </w:r>
      <w:r w:rsidRPr="0032190F">
        <w:rPr>
          <w:lang w:val="fr-FR"/>
        </w:rPr>
        <w:t>âge du Bronze ancien (BIB 93 p. 49 (</w:t>
      </w:r>
      <w:r w:rsidR="00E33011" w:rsidRPr="0032190F">
        <w:rPr>
          <w:lang w:val="fr-FR"/>
        </w:rPr>
        <w:t>BIB 708 et 709 et 710))</w:t>
      </w:r>
    </w:p>
    <w:p w14:paraId="0A85AB2B" w14:textId="77777777" w:rsidR="00DC575F" w:rsidRPr="0032190F" w:rsidRDefault="00DC575F" w:rsidP="00242C0F">
      <w:pPr>
        <w:rPr>
          <w:lang w:val="fr-FR"/>
        </w:rPr>
      </w:pPr>
    </w:p>
    <w:p w14:paraId="45044CDD" w14:textId="3C6D229C" w:rsidR="00F81A52" w:rsidRPr="0032190F" w:rsidRDefault="00F81A52" w:rsidP="00242C0F">
      <w:pPr>
        <w:rPr>
          <w:lang w:val="fr-FR"/>
        </w:rPr>
      </w:pPr>
      <w:r w:rsidRPr="0032190F">
        <w:rPr>
          <w:lang w:val="fr-FR"/>
        </w:rPr>
        <w:t>Les alignements de Lutry et d’</w:t>
      </w:r>
      <w:hyperlink r:id="rId9377" w:anchor="Sit_Yverdon" w:history="1">
        <w:r w:rsidR="00FF7278" w:rsidRPr="0032190F">
          <w:rPr>
            <w:rStyle w:val="Hyperlink"/>
            <w:lang w:val="fr-FR"/>
          </w:rPr>
          <w:t>Yver</w:t>
        </w:r>
        <w:r w:rsidR="00DF5F1D" w:rsidRPr="0032190F">
          <w:rPr>
            <w:rStyle w:val="Hyperlink"/>
            <w:lang w:val="fr-FR"/>
          </w:rPr>
          <w:t>d</w:t>
        </w:r>
        <w:r w:rsidR="00FF7278" w:rsidRPr="0032190F">
          <w:rPr>
            <w:rStyle w:val="Hyperlink"/>
            <w:lang w:val="fr-FR"/>
          </w:rPr>
          <w:t>on</w:t>
        </w:r>
      </w:hyperlink>
      <w:r w:rsidRPr="0032190F">
        <w:rPr>
          <w:lang w:val="fr-FR"/>
        </w:rPr>
        <w:t xml:space="preserve"> (site de </w:t>
      </w:r>
      <w:hyperlink r:id="rId9378" w:anchor="Sit_Clendy" w:history="1">
        <w:r w:rsidRPr="0032190F">
          <w:rPr>
            <w:rStyle w:val="Hyperlink"/>
            <w:lang w:val="fr-FR"/>
          </w:rPr>
          <w:t>Clendy</w:t>
        </w:r>
      </w:hyperlink>
      <w:r w:rsidRPr="0032190F">
        <w:rPr>
          <w:lang w:val="fr-FR"/>
        </w:rPr>
        <w:t>)  seraient antérieurs à 3300 BC (BIB 1016 p. 13 (BIB 1017)) et préfigureraient, tant dans la statuaire que dans les rituels associés,  les stèles de Sion et d’Aoste (BIB 1016 p. 13)</w:t>
      </w:r>
    </w:p>
    <w:p w14:paraId="5105959F" w14:textId="77777777" w:rsidR="007B42B8" w:rsidRPr="0032190F" w:rsidRDefault="007B42B8" w:rsidP="00242C0F">
      <w:pPr>
        <w:rPr>
          <w:lang w:val="fr-FR"/>
        </w:rPr>
      </w:pPr>
    </w:p>
    <w:p w14:paraId="5E49DEB5" w14:textId="77777777" w:rsidR="007B42B8" w:rsidRPr="0032190F" w:rsidRDefault="007B42B8" w:rsidP="007B42B8">
      <w:pPr>
        <w:autoSpaceDE w:val="0"/>
        <w:autoSpaceDN w:val="0"/>
        <w:adjustRightInd w:val="0"/>
        <w:jc w:val="both"/>
        <w:rPr>
          <w:szCs w:val="18"/>
          <w:lang w:val="fr-FR" w:eastAsia="en-GB"/>
        </w:rPr>
      </w:pPr>
      <w:r w:rsidRPr="0032190F">
        <w:rPr>
          <w:szCs w:val="18"/>
          <w:lang w:val="fr-FR" w:eastAsia="en-GB"/>
        </w:rPr>
        <w:t>La barre de stèle de La Possession, au moins dans sa première phase constructive, ne serait plus datée des débuts du IV</w:t>
      </w:r>
      <w:r w:rsidRPr="0032190F">
        <w:rPr>
          <w:szCs w:val="10"/>
          <w:lang w:val="fr-FR" w:eastAsia="en-GB"/>
        </w:rPr>
        <w:t xml:space="preserve">e </w:t>
      </w:r>
      <w:r w:rsidRPr="0032190F">
        <w:rPr>
          <w:szCs w:val="18"/>
          <w:lang w:val="fr-FR" w:eastAsia="en-GB"/>
        </w:rPr>
        <w:t xml:space="preserve">millénaire (Masserey 1985, Voruz 1992), mais de la fin du Néolithique final sur la foi de datations concordantes et des relations stratigraphiques (Burri-Wyser </w:t>
      </w:r>
      <w:r w:rsidRPr="0032190F">
        <w:rPr>
          <w:i/>
          <w:iCs/>
          <w:szCs w:val="18"/>
          <w:lang w:val="fr-FR" w:eastAsia="en-GB"/>
        </w:rPr>
        <w:t xml:space="preserve">et al. </w:t>
      </w:r>
      <w:r w:rsidRPr="0032190F">
        <w:rPr>
          <w:szCs w:val="18"/>
          <w:lang w:val="fr-FR" w:eastAsia="en-GB"/>
        </w:rPr>
        <w:t>2016b).(BIB 2278 p. 890)</w:t>
      </w:r>
    </w:p>
    <w:p w14:paraId="52F1BFD0" w14:textId="6D108282" w:rsidR="009B0302" w:rsidRPr="0032190F" w:rsidRDefault="009B0302" w:rsidP="009B0302">
      <w:pPr>
        <w:rPr>
          <w:lang w:val="fr-FR"/>
        </w:rPr>
      </w:pPr>
      <w:r w:rsidRPr="0032190F">
        <w:rPr>
          <w:lang w:val="fr-FR"/>
        </w:rPr>
        <w:t xml:space="preserve">S. Cassen rapproche entre eux différents signes circulaires observés sur des </w:t>
      </w:r>
      <w:hyperlink r:id="rId9379" w:anchor="Cul_Art__GCM" w:history="1">
        <w:r w:rsidRPr="0032190F">
          <w:rPr>
            <w:rStyle w:val="Hyperlink"/>
            <w:lang w:val="fr-FR"/>
          </w:rPr>
          <w:t>GCM</w:t>
        </w:r>
      </w:hyperlink>
      <w:r w:rsidRPr="0032190F">
        <w:rPr>
          <w:lang w:val="fr-FR"/>
        </w:rPr>
        <w:t xml:space="preserve"> (BIB 2278) </w:t>
      </w:r>
    </w:p>
    <w:p w14:paraId="1F586448" w14:textId="77777777" w:rsidR="009B0302" w:rsidRPr="0032190F" w:rsidRDefault="009B0302" w:rsidP="007B42B8">
      <w:pPr>
        <w:autoSpaceDE w:val="0"/>
        <w:autoSpaceDN w:val="0"/>
        <w:adjustRightInd w:val="0"/>
        <w:jc w:val="both"/>
        <w:rPr>
          <w:szCs w:val="18"/>
          <w:lang w:val="fr-FR" w:eastAsia="en-GB"/>
        </w:rPr>
      </w:pPr>
    </w:p>
    <w:p w14:paraId="1D0BF035" w14:textId="77777777" w:rsidR="007B42B8" w:rsidRPr="0032190F" w:rsidRDefault="007B42B8" w:rsidP="007B42B8">
      <w:pPr>
        <w:autoSpaceDE w:val="0"/>
        <w:autoSpaceDN w:val="0"/>
        <w:adjustRightInd w:val="0"/>
        <w:jc w:val="both"/>
        <w:rPr>
          <w:lang w:val="fr-FR"/>
        </w:rPr>
      </w:pPr>
    </w:p>
    <w:p w14:paraId="6E0AD0C2" w14:textId="77777777" w:rsidR="0020721C" w:rsidRPr="0032190F" w:rsidRDefault="0020721C" w:rsidP="00242C0F">
      <w:pPr>
        <w:rPr>
          <w:lang w:val="fr-FR"/>
        </w:rPr>
      </w:pPr>
    </w:p>
    <w:p w14:paraId="2FF78276" w14:textId="77777777" w:rsidR="0020721C" w:rsidRPr="0032190F" w:rsidRDefault="0020721C" w:rsidP="0020721C">
      <w:pPr>
        <w:pStyle w:val="Heading2"/>
      </w:pPr>
      <w:bookmarkStart w:id="3880" w:name="Sit_Lutry_M15"/>
      <w:r w:rsidRPr="0032190F">
        <w:t>M 15</w:t>
      </w:r>
    </w:p>
    <w:bookmarkEnd w:id="3880"/>
    <w:p w14:paraId="4554B691" w14:textId="77777777" w:rsidR="0020721C" w:rsidRPr="0032190F" w:rsidRDefault="0020721C" w:rsidP="00242C0F">
      <w:pPr>
        <w:rPr>
          <w:lang w:val="fr-FR"/>
        </w:rPr>
      </w:pPr>
    </w:p>
    <w:p w14:paraId="5DECC060" w14:textId="657A276E" w:rsidR="006D50E9" w:rsidRPr="0032190F" w:rsidRDefault="0020721C" w:rsidP="0020721C">
      <w:pPr>
        <w:jc w:val="both"/>
        <w:rPr>
          <w:lang w:val="fr-FR"/>
        </w:rPr>
      </w:pPr>
      <w:r w:rsidRPr="0032190F">
        <w:rPr>
          <w:lang w:val="fr-FR"/>
        </w:rPr>
        <w:t xml:space="preserve">La face sud du monolithe M15 de l’ouvrage de stèles : ce petit monolithe fut érigé dans l’extension ouest d’une barre de stèles tout d’abord datée des débuts du IVe millénaire (Masserey 1985), puis récemment placée à l’aide du radiocarbone à la fin du Néolithique final (Burri-Wyser et al. 2016a) ; la face tournée vers le lac Léman présente cinq signes circulaires (interprétés comme des seins : Voruz 1990, Burri-Wyser et al. 2016a, voire des yeux Burri-Wyser et al. 2016b), répartis sur deux lignes selon deux diamètres distincts ; s’ajoutent deux tracés rectilignes croisés, une ligne en chevron et un motif associant un petit anneau à une tige, motif rapproché du fameux « </w:t>
      </w:r>
      <w:hyperlink r:id="rId9380" w:anchor="Cul_Art_TAC_T_t_objet" w:history="1">
        <w:r w:rsidRPr="0032190F">
          <w:rPr>
            <w:rStyle w:val="Hyperlink"/>
            <w:lang w:val="fr-FR"/>
          </w:rPr>
          <w:t>objet</w:t>
        </w:r>
      </w:hyperlink>
      <w:r w:rsidRPr="0032190F">
        <w:rPr>
          <w:lang w:val="fr-FR"/>
        </w:rPr>
        <w:t xml:space="preserve"> » inventorié sur les stèles anthropomorphes du sud de la France (BIB 2278 p. 886)</w:t>
      </w:r>
    </w:p>
    <w:p w14:paraId="5E9D0BB3" w14:textId="77777777" w:rsidR="003E5C3F" w:rsidRPr="0032190F" w:rsidRDefault="003E5C3F" w:rsidP="0020721C">
      <w:pPr>
        <w:jc w:val="both"/>
        <w:rPr>
          <w:lang w:val="fr-FR"/>
        </w:rPr>
      </w:pPr>
      <w:r w:rsidRPr="0032190F">
        <w:rPr>
          <w:lang w:val="fr-FR"/>
        </w:rPr>
        <w:t>Pour S. Cassen il y aurait peut-être au moins deux phases de réalisation des gravures (BIB 2278 p. 889)</w:t>
      </w:r>
    </w:p>
    <w:p w14:paraId="49D6B049" w14:textId="77777777" w:rsidR="003E5C3F" w:rsidRPr="0032190F" w:rsidRDefault="003E5C3F" w:rsidP="0020721C">
      <w:pPr>
        <w:jc w:val="both"/>
        <w:rPr>
          <w:lang w:val="fr-FR"/>
        </w:rPr>
      </w:pPr>
    </w:p>
    <w:p w14:paraId="4C35CDB1" w14:textId="77777777" w:rsidR="003E5C3F" w:rsidRPr="0032190F" w:rsidRDefault="003E5C3F" w:rsidP="003E5C3F">
      <w:pPr>
        <w:pStyle w:val="Heading3"/>
      </w:pPr>
      <w:r w:rsidRPr="0032190F">
        <w:t>« objet »</w:t>
      </w:r>
    </w:p>
    <w:p w14:paraId="4720CBBA" w14:textId="28E09EEA" w:rsidR="003E5C3F" w:rsidRPr="0032190F" w:rsidRDefault="003E5C3F" w:rsidP="003E5C3F">
      <w:pPr>
        <w:rPr>
          <w:lang w:val="fr-FR"/>
        </w:rPr>
      </w:pPr>
      <w:r w:rsidRPr="0032190F">
        <w:rPr>
          <w:lang w:val="fr-FR"/>
        </w:rPr>
        <w:t xml:space="preserve">Réalisé dans la même technique que le </w:t>
      </w:r>
      <w:hyperlink r:id="rId9381" w:anchor="Cul_Art_TAC_T_t_baudrier" w:history="1">
        <w:r w:rsidR="00D64745" w:rsidRPr="00D64745">
          <w:rPr>
            <w:rStyle w:val="Hyperlink"/>
            <w:lang w:val="fr-FR"/>
          </w:rPr>
          <w:t>baudrier</w:t>
        </w:r>
      </w:hyperlink>
      <w:r w:rsidRPr="0032190F">
        <w:rPr>
          <w:lang w:val="fr-FR"/>
        </w:rPr>
        <w:t xml:space="preserve"> et dans une technique différente que celle des cinq anneaux  (BIB 2278 p. 889)</w:t>
      </w:r>
    </w:p>
    <w:p w14:paraId="503482E6" w14:textId="19AF8509" w:rsidR="003E5C3F" w:rsidRPr="0032190F" w:rsidRDefault="00074F48" w:rsidP="003E5C3F">
      <w:pPr>
        <w:jc w:val="both"/>
        <w:rPr>
          <w:lang w:val="fr-FR"/>
        </w:rPr>
      </w:pPr>
      <w:r w:rsidRPr="0032190F">
        <w:rPr>
          <w:lang w:val="fr-FR"/>
        </w:rPr>
        <w:t>L’unique stèle clairement anthropomorphe de l’alignement, plutôt petite et irrégulière, porte un « </w:t>
      </w:r>
      <w:hyperlink r:id="rId9382" w:anchor="Cul_Art_TAC_T_t_objet" w:history="1">
        <w:r w:rsidR="004C42A7" w:rsidRPr="0032190F">
          <w:rPr>
            <w:rStyle w:val="Hyperlink"/>
            <w:lang w:val="fr-FR"/>
          </w:rPr>
          <w:t>objet </w:t>
        </w:r>
      </w:hyperlink>
      <w:r w:rsidRPr="0032190F">
        <w:rPr>
          <w:lang w:val="fr-FR"/>
        </w:rPr>
        <w:t>» perforé caractéristique, identique à celui des stèles du sud de la France (BIB 93 p. 29 (BIB 698)</w:t>
      </w:r>
      <w:r w:rsidR="004C42A7" w:rsidRPr="0032190F">
        <w:rPr>
          <w:lang w:val="fr-FR"/>
        </w:rPr>
        <w:t xml:space="preserve">. </w:t>
      </w:r>
      <w:r w:rsidR="003E5C3F" w:rsidRPr="0032190F">
        <w:rPr>
          <w:lang w:val="fr-FR"/>
        </w:rPr>
        <w:t>La figure très oblique de « l’objet », régulièrement comparée aux motifs semblables gravés sur certaines stèles du sud de la France (Voruz 1992, Burri- Wyser et al. 2016a). Cette figuration triangulaire, surmontée d’un anneau ou d’une cupule, souvent raccordée à une sorte de baudrier passant sur l’épaule d’un personnage, est généralement interprétée comme un poignard (en silex) dans un fourreau (Vaquer et Maillé 2011)  (BIB 2278 p. 888). S. Cassen doute de cette interprétation  (BIB 2278 p. 888).</w:t>
      </w:r>
    </w:p>
    <w:p w14:paraId="098E93B7" w14:textId="77777777" w:rsidR="0020721C" w:rsidRPr="0032190F" w:rsidRDefault="0020721C" w:rsidP="00242C0F">
      <w:pPr>
        <w:rPr>
          <w:lang w:val="fr-FR"/>
        </w:rPr>
      </w:pPr>
    </w:p>
    <w:p w14:paraId="3DC58502" w14:textId="77777777" w:rsidR="006D50E9" w:rsidRPr="0032190F" w:rsidRDefault="006D50E9" w:rsidP="00426FF9">
      <w:pPr>
        <w:pStyle w:val="Heading1"/>
      </w:pPr>
      <w:r w:rsidRPr="0032190F">
        <w:t>VAUD (VALLON DES)</w:t>
      </w:r>
    </w:p>
    <w:p w14:paraId="5D8C7A09" w14:textId="77777777" w:rsidR="006D50E9" w:rsidRPr="0032190F" w:rsidRDefault="006D50E9" w:rsidP="00242C0F">
      <w:pPr>
        <w:rPr>
          <w:lang w:val="fr-FR"/>
        </w:rPr>
      </w:pPr>
      <w:r w:rsidRPr="0032190F">
        <w:rPr>
          <w:lang w:val="fr-FR"/>
        </w:rPr>
        <w:t>Site Cortaillon de suisse, Vallon des Vaud (BIB 1708)</w:t>
      </w:r>
    </w:p>
    <w:p w14:paraId="7132A314" w14:textId="77777777" w:rsidR="00BD564E" w:rsidRPr="0032190F" w:rsidRDefault="00BD564E" w:rsidP="00242C0F">
      <w:pPr>
        <w:rPr>
          <w:lang w:val="fr-FR"/>
        </w:rPr>
      </w:pPr>
    </w:p>
    <w:p w14:paraId="3EA7211D" w14:textId="77777777" w:rsidR="00BD564E" w:rsidRPr="0032190F" w:rsidRDefault="00BD564E" w:rsidP="00426FF9">
      <w:pPr>
        <w:pStyle w:val="Heading1"/>
      </w:pPr>
      <w:bookmarkStart w:id="3881" w:name="Sit_Ranzes"/>
      <w:r w:rsidRPr="0032190F">
        <w:t>RANZES</w:t>
      </w:r>
    </w:p>
    <w:bookmarkEnd w:id="3881"/>
    <w:p w14:paraId="2CAE3046" w14:textId="77777777" w:rsidR="00BD564E" w:rsidRPr="0032190F" w:rsidRDefault="00BD564E" w:rsidP="00242C0F">
      <w:pPr>
        <w:rPr>
          <w:lang w:val="fr-FR"/>
        </w:rPr>
      </w:pPr>
    </w:p>
    <w:p w14:paraId="317EC5FF" w14:textId="14960557" w:rsidR="00BD564E" w:rsidRPr="0032190F" w:rsidRDefault="00BD564E" w:rsidP="00242C0F">
      <w:pPr>
        <w:jc w:val="both"/>
        <w:rPr>
          <w:lang w:val="fr-FR"/>
        </w:rPr>
      </w:pPr>
      <w:r w:rsidRPr="0032190F">
        <w:rPr>
          <w:lang w:val="fr-FR"/>
        </w:rPr>
        <w:t>Le site stratifié de Ran</w:t>
      </w:r>
      <w:r w:rsidR="00A12A7F" w:rsidRPr="0032190F">
        <w:rPr>
          <w:lang w:val="fr-FR"/>
        </w:rPr>
        <w:t>c</w:t>
      </w:r>
      <w:r w:rsidRPr="0032190F">
        <w:rPr>
          <w:lang w:val="fr-FR"/>
        </w:rPr>
        <w:t xml:space="preserve">es </w:t>
      </w:r>
      <w:r w:rsidR="00A12A7F" w:rsidRPr="0032190F">
        <w:rPr>
          <w:lang w:val="fr-FR"/>
        </w:rPr>
        <w:t xml:space="preserve">ou Ranzes </w:t>
      </w:r>
      <w:r w:rsidRPr="0032190F">
        <w:rPr>
          <w:lang w:val="fr-FR"/>
        </w:rPr>
        <w:t xml:space="preserve">(Vaud, Suisse) </w:t>
      </w:r>
      <w:r w:rsidR="007E2D78" w:rsidRPr="0032190F">
        <w:rPr>
          <w:lang w:val="fr-FR"/>
        </w:rPr>
        <w:t>illustre la place du</w:t>
      </w:r>
      <w:hyperlink r:id="rId9383" w:anchor="Cul_Campaniforme" w:history="1">
        <w:r w:rsidRPr="0032190F">
          <w:rPr>
            <w:rStyle w:val="Hyperlink"/>
            <w:lang w:val="fr-FR"/>
          </w:rPr>
          <w:t>Campaniforme</w:t>
        </w:r>
      </w:hyperlink>
      <w:r w:rsidRPr="0032190F">
        <w:rPr>
          <w:lang w:val="fr-FR"/>
        </w:rPr>
        <w:t xml:space="preserve"> de Suisse occidentale. Les gobelets maritimes et linéaires précèdent les gobelets géométriques (évolution des c. 4b2 à 4b1) (BIB 26 p. 113 (BIB 1112))</w:t>
      </w:r>
    </w:p>
    <w:p w14:paraId="677E95EF" w14:textId="77777777" w:rsidR="00BA33C1" w:rsidRPr="0032190F" w:rsidRDefault="00BA33C1" w:rsidP="00242C0F">
      <w:pPr>
        <w:jc w:val="both"/>
        <w:rPr>
          <w:lang w:val="fr-FR"/>
        </w:rPr>
      </w:pPr>
    </w:p>
    <w:p w14:paraId="7E4AEAE8" w14:textId="77777777" w:rsidR="00BA33C1" w:rsidRDefault="00BA33C1" w:rsidP="00242C0F">
      <w:pPr>
        <w:jc w:val="both"/>
      </w:pPr>
      <w:r w:rsidRPr="0032190F">
        <w:rPr>
          <w:lang w:val="fr-FR"/>
        </w:rPr>
        <w:t>Situé au pied du Jura dans l’arrière-pays d’Yver</w:t>
      </w:r>
      <w:r w:rsidR="00DF5F1D" w:rsidRPr="0032190F">
        <w:rPr>
          <w:lang w:val="fr-FR"/>
        </w:rPr>
        <w:t>d</w:t>
      </w:r>
      <w:r w:rsidRPr="0032190F">
        <w:rPr>
          <w:lang w:val="fr-FR"/>
        </w:rPr>
        <w:t xml:space="preserve">on. </w:t>
      </w:r>
      <w:r>
        <w:t>La stratigraphie :</w:t>
      </w:r>
    </w:p>
    <w:p w14:paraId="1B22B481" w14:textId="77777777" w:rsidR="00521C86" w:rsidRDefault="00521C86" w:rsidP="00242C0F">
      <w:pPr>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55"/>
        <w:gridCol w:w="2412"/>
        <w:gridCol w:w="1377"/>
        <w:gridCol w:w="1138"/>
      </w:tblGrid>
      <w:tr w:rsidR="00F2263A" w:rsidRPr="00DB5974" w14:paraId="115DC380" w14:textId="77777777">
        <w:trPr>
          <w:jc w:val="center"/>
        </w:trPr>
        <w:tc>
          <w:tcPr>
            <w:tcW w:w="1855" w:type="dxa"/>
            <w:vAlign w:val="center"/>
          </w:tcPr>
          <w:p w14:paraId="1D7373D6" w14:textId="77777777" w:rsidR="00F2263A" w:rsidRPr="00DB5974" w:rsidRDefault="00F2263A" w:rsidP="00242C0F">
            <w:pPr>
              <w:jc w:val="center"/>
              <w:rPr>
                <w:sz w:val="20"/>
                <w:szCs w:val="20"/>
              </w:rPr>
            </w:pPr>
            <w:r w:rsidRPr="00DB5974">
              <w:rPr>
                <w:sz w:val="20"/>
                <w:szCs w:val="20"/>
              </w:rPr>
              <w:t>Néolithique moyen</w:t>
            </w:r>
          </w:p>
        </w:tc>
        <w:tc>
          <w:tcPr>
            <w:tcW w:w="2412" w:type="dxa"/>
            <w:vAlign w:val="center"/>
          </w:tcPr>
          <w:p w14:paraId="712F8A58" w14:textId="1425DF05" w:rsidR="00F2263A" w:rsidRPr="0032190F" w:rsidRDefault="00F2263A" w:rsidP="00242C0F">
            <w:pPr>
              <w:jc w:val="center"/>
              <w:rPr>
                <w:sz w:val="20"/>
                <w:szCs w:val="20"/>
                <w:lang w:val="fr-FR"/>
              </w:rPr>
            </w:pPr>
            <w:r w:rsidRPr="0032190F">
              <w:rPr>
                <w:sz w:val="20"/>
                <w:szCs w:val="20"/>
                <w:lang w:val="fr-FR"/>
              </w:rPr>
              <w:t xml:space="preserve">complexe </w:t>
            </w:r>
            <w:hyperlink r:id="rId9384" w:anchor="Cul_Rhodano_Rhenan" w:history="1">
              <w:r w:rsidR="000C24FC" w:rsidRPr="0032190F">
                <w:rPr>
                  <w:rStyle w:val="Hyperlink"/>
                  <w:sz w:val="20"/>
                  <w:szCs w:val="20"/>
                  <w:lang w:val="fr-FR"/>
                </w:rPr>
                <w:t>RR</w:t>
              </w:r>
            </w:hyperlink>
            <w:r w:rsidRPr="0032190F">
              <w:rPr>
                <w:sz w:val="20"/>
                <w:szCs w:val="20"/>
                <w:lang w:val="fr-FR"/>
              </w:rPr>
              <w:t>, gobelets de type Monsheim et Ilvesheim</w:t>
            </w:r>
          </w:p>
        </w:tc>
        <w:tc>
          <w:tcPr>
            <w:tcW w:w="1377" w:type="dxa"/>
            <w:vAlign w:val="center"/>
          </w:tcPr>
          <w:p w14:paraId="47DB3540" w14:textId="77777777" w:rsidR="00F2263A" w:rsidRPr="00DB5974" w:rsidRDefault="00F2263A" w:rsidP="00242C0F">
            <w:pPr>
              <w:jc w:val="center"/>
              <w:rPr>
                <w:sz w:val="20"/>
                <w:szCs w:val="20"/>
              </w:rPr>
            </w:pPr>
            <w:r w:rsidRPr="00DB5974">
              <w:rPr>
                <w:sz w:val="20"/>
                <w:szCs w:val="20"/>
              </w:rPr>
              <w:t>CRG 354 : 1750 ± 85 BC</w:t>
            </w:r>
          </w:p>
        </w:tc>
        <w:tc>
          <w:tcPr>
            <w:tcW w:w="1138" w:type="dxa"/>
            <w:vAlign w:val="center"/>
          </w:tcPr>
          <w:p w14:paraId="3F96A5A7" w14:textId="77777777" w:rsidR="00F2263A" w:rsidRPr="00DB5974" w:rsidRDefault="00F2263A" w:rsidP="00242C0F">
            <w:pPr>
              <w:jc w:val="center"/>
              <w:rPr>
                <w:sz w:val="20"/>
                <w:szCs w:val="20"/>
              </w:rPr>
            </w:pPr>
            <w:r w:rsidRPr="00DB5974">
              <w:rPr>
                <w:sz w:val="20"/>
                <w:szCs w:val="20"/>
              </w:rPr>
              <w:t>c. 4b2</w:t>
            </w:r>
          </w:p>
        </w:tc>
      </w:tr>
      <w:tr w:rsidR="00F2263A" w:rsidRPr="00DB5974" w14:paraId="2097C10F" w14:textId="77777777">
        <w:trPr>
          <w:jc w:val="center"/>
        </w:trPr>
        <w:tc>
          <w:tcPr>
            <w:tcW w:w="1855" w:type="dxa"/>
            <w:vAlign w:val="center"/>
          </w:tcPr>
          <w:p w14:paraId="5521B215" w14:textId="77777777" w:rsidR="0006696F" w:rsidRPr="00DB5974" w:rsidRDefault="00F2263A" w:rsidP="00242C0F">
            <w:pPr>
              <w:jc w:val="center"/>
              <w:rPr>
                <w:sz w:val="20"/>
                <w:szCs w:val="20"/>
              </w:rPr>
            </w:pPr>
            <w:r w:rsidRPr="00DB5974">
              <w:rPr>
                <w:sz w:val="20"/>
                <w:szCs w:val="20"/>
              </w:rPr>
              <w:t>Campaniforme-</w:t>
            </w:r>
          </w:p>
          <w:p w14:paraId="08B9AC65" w14:textId="77777777" w:rsidR="00F2263A" w:rsidRPr="00DB5974" w:rsidRDefault="00F2263A" w:rsidP="00242C0F">
            <w:pPr>
              <w:jc w:val="center"/>
              <w:rPr>
                <w:sz w:val="20"/>
                <w:szCs w:val="20"/>
              </w:rPr>
            </w:pPr>
            <w:r w:rsidRPr="00DB5974">
              <w:rPr>
                <w:sz w:val="20"/>
                <w:szCs w:val="20"/>
              </w:rPr>
              <w:t>Bronze ancien</w:t>
            </w:r>
          </w:p>
        </w:tc>
        <w:tc>
          <w:tcPr>
            <w:tcW w:w="2412" w:type="dxa"/>
            <w:vAlign w:val="center"/>
          </w:tcPr>
          <w:p w14:paraId="56174D39" w14:textId="77777777" w:rsidR="00F2263A" w:rsidRPr="0032190F" w:rsidRDefault="00F2263A" w:rsidP="00242C0F">
            <w:pPr>
              <w:jc w:val="center"/>
              <w:rPr>
                <w:sz w:val="20"/>
                <w:szCs w:val="20"/>
                <w:lang w:val="fr-FR"/>
              </w:rPr>
            </w:pPr>
            <w:r w:rsidRPr="0032190F">
              <w:rPr>
                <w:i/>
                <w:sz w:val="20"/>
                <w:szCs w:val="20"/>
                <w:lang w:val="fr-FR"/>
              </w:rPr>
              <w:t>id. c. 4b2</w:t>
            </w:r>
            <w:r w:rsidRPr="0032190F">
              <w:rPr>
                <w:sz w:val="20"/>
                <w:szCs w:val="20"/>
                <w:lang w:val="fr-FR"/>
              </w:rPr>
              <w:t xml:space="preserve"> + gobelet à décor géométrique</w:t>
            </w:r>
          </w:p>
        </w:tc>
        <w:tc>
          <w:tcPr>
            <w:tcW w:w="1377" w:type="dxa"/>
            <w:vAlign w:val="center"/>
          </w:tcPr>
          <w:p w14:paraId="56FA55D4" w14:textId="77777777" w:rsidR="00F2263A" w:rsidRPr="00DB5974" w:rsidRDefault="00F2263A" w:rsidP="00242C0F">
            <w:pPr>
              <w:jc w:val="center"/>
              <w:rPr>
                <w:sz w:val="20"/>
                <w:szCs w:val="20"/>
              </w:rPr>
            </w:pPr>
            <w:r w:rsidRPr="00DB5974">
              <w:rPr>
                <w:sz w:val="20"/>
                <w:szCs w:val="20"/>
              </w:rPr>
              <w:t>CRG 355 : 1960 ± 60 BC</w:t>
            </w:r>
          </w:p>
        </w:tc>
        <w:tc>
          <w:tcPr>
            <w:tcW w:w="1138" w:type="dxa"/>
            <w:vAlign w:val="center"/>
          </w:tcPr>
          <w:p w14:paraId="5CBB82DA" w14:textId="77777777" w:rsidR="00F2263A" w:rsidRPr="00DB5974" w:rsidRDefault="00F2263A" w:rsidP="00242C0F">
            <w:pPr>
              <w:jc w:val="center"/>
              <w:rPr>
                <w:sz w:val="20"/>
                <w:szCs w:val="20"/>
              </w:rPr>
            </w:pPr>
            <w:r w:rsidRPr="00DB5974">
              <w:rPr>
                <w:sz w:val="20"/>
                <w:szCs w:val="20"/>
              </w:rPr>
              <w:t>c. 4b1</w:t>
            </w:r>
          </w:p>
        </w:tc>
      </w:tr>
      <w:tr w:rsidR="00F2263A" w:rsidRPr="00DB5974" w14:paraId="0CB9444C" w14:textId="77777777">
        <w:trPr>
          <w:jc w:val="center"/>
        </w:trPr>
        <w:tc>
          <w:tcPr>
            <w:tcW w:w="1855" w:type="dxa"/>
            <w:vAlign w:val="center"/>
          </w:tcPr>
          <w:p w14:paraId="78D62A72" w14:textId="77777777" w:rsidR="0006696F" w:rsidRPr="00DB5974" w:rsidRDefault="00F2263A" w:rsidP="00242C0F">
            <w:pPr>
              <w:jc w:val="center"/>
              <w:rPr>
                <w:sz w:val="20"/>
                <w:szCs w:val="20"/>
              </w:rPr>
            </w:pPr>
            <w:r w:rsidRPr="00DB5974">
              <w:rPr>
                <w:sz w:val="20"/>
                <w:szCs w:val="20"/>
              </w:rPr>
              <w:t>Campaniforme-</w:t>
            </w:r>
          </w:p>
          <w:p w14:paraId="4B275AFD" w14:textId="77777777" w:rsidR="00F2263A" w:rsidRPr="00DB5974" w:rsidRDefault="00F2263A" w:rsidP="00242C0F">
            <w:pPr>
              <w:jc w:val="center"/>
              <w:rPr>
                <w:sz w:val="20"/>
                <w:szCs w:val="20"/>
              </w:rPr>
            </w:pPr>
            <w:r w:rsidRPr="00DB5974">
              <w:rPr>
                <w:sz w:val="20"/>
                <w:szCs w:val="20"/>
              </w:rPr>
              <w:t>Bronze ancien</w:t>
            </w:r>
          </w:p>
        </w:tc>
        <w:tc>
          <w:tcPr>
            <w:tcW w:w="2412" w:type="dxa"/>
            <w:vAlign w:val="center"/>
          </w:tcPr>
          <w:p w14:paraId="3FDA7440" w14:textId="77777777" w:rsidR="00F2263A" w:rsidRPr="0032190F" w:rsidRDefault="00F2263A" w:rsidP="00242C0F">
            <w:pPr>
              <w:jc w:val="center"/>
              <w:rPr>
                <w:sz w:val="20"/>
                <w:szCs w:val="20"/>
                <w:lang w:val="fr-FR"/>
              </w:rPr>
            </w:pPr>
            <w:r w:rsidRPr="0032190F">
              <w:rPr>
                <w:i/>
                <w:sz w:val="20"/>
                <w:szCs w:val="20"/>
                <w:lang w:val="fr-FR"/>
              </w:rPr>
              <w:t>id. c. 4b1</w:t>
            </w:r>
            <w:r w:rsidRPr="0032190F">
              <w:rPr>
                <w:sz w:val="20"/>
                <w:szCs w:val="20"/>
                <w:lang w:val="fr-FR"/>
              </w:rPr>
              <w:t xml:space="preserve"> + céramique grise comportant des bols de type Roseaux rattachables au Bronze ancien</w:t>
            </w:r>
            <w:r w:rsidR="004409A4" w:rsidRPr="0032190F">
              <w:rPr>
                <w:sz w:val="20"/>
                <w:szCs w:val="20"/>
                <w:lang w:val="fr-FR"/>
              </w:rPr>
              <w:t xml:space="preserve"> (liaison ténue)</w:t>
            </w:r>
          </w:p>
        </w:tc>
        <w:tc>
          <w:tcPr>
            <w:tcW w:w="1377" w:type="dxa"/>
            <w:vAlign w:val="center"/>
          </w:tcPr>
          <w:p w14:paraId="3AAA9B02" w14:textId="77777777" w:rsidR="00F2263A" w:rsidRPr="00DB5974" w:rsidRDefault="00F2263A" w:rsidP="00242C0F">
            <w:pPr>
              <w:jc w:val="center"/>
              <w:rPr>
                <w:sz w:val="20"/>
                <w:szCs w:val="20"/>
              </w:rPr>
            </w:pPr>
            <w:r w:rsidRPr="00DB5974">
              <w:rPr>
                <w:sz w:val="20"/>
                <w:szCs w:val="20"/>
              </w:rPr>
              <w:t>CRG 351 : 2330 ± 190 BC ; B-3380 355 : 1800 ± 80 BC</w:t>
            </w:r>
          </w:p>
        </w:tc>
        <w:tc>
          <w:tcPr>
            <w:tcW w:w="1138" w:type="dxa"/>
            <w:vAlign w:val="center"/>
          </w:tcPr>
          <w:p w14:paraId="3E097AD0" w14:textId="77777777" w:rsidR="00F2263A" w:rsidRPr="00DB5974" w:rsidRDefault="00F2263A" w:rsidP="00242C0F">
            <w:pPr>
              <w:jc w:val="center"/>
              <w:rPr>
                <w:sz w:val="20"/>
                <w:szCs w:val="20"/>
              </w:rPr>
            </w:pPr>
            <w:r w:rsidRPr="00DB5974">
              <w:rPr>
                <w:sz w:val="20"/>
                <w:szCs w:val="20"/>
              </w:rPr>
              <w:t>c. 4a1/4a2</w:t>
            </w:r>
          </w:p>
        </w:tc>
      </w:tr>
      <w:tr w:rsidR="00F2263A" w:rsidRPr="00DB5974" w14:paraId="63C7D9EA" w14:textId="77777777">
        <w:trPr>
          <w:jc w:val="center"/>
        </w:trPr>
        <w:tc>
          <w:tcPr>
            <w:tcW w:w="1855" w:type="dxa"/>
            <w:vAlign w:val="center"/>
          </w:tcPr>
          <w:p w14:paraId="3A7DDD12" w14:textId="77777777" w:rsidR="0006696F" w:rsidRPr="00DB5974" w:rsidRDefault="00F2263A" w:rsidP="00242C0F">
            <w:pPr>
              <w:jc w:val="center"/>
              <w:rPr>
                <w:sz w:val="20"/>
                <w:szCs w:val="20"/>
              </w:rPr>
            </w:pPr>
            <w:r w:rsidRPr="00DB5974">
              <w:rPr>
                <w:sz w:val="20"/>
                <w:szCs w:val="20"/>
              </w:rPr>
              <w:t>Campaniforme-</w:t>
            </w:r>
          </w:p>
          <w:p w14:paraId="0996BDA1" w14:textId="77777777" w:rsidR="00F2263A" w:rsidRPr="00DB5974" w:rsidRDefault="00F2263A" w:rsidP="00242C0F">
            <w:pPr>
              <w:jc w:val="center"/>
              <w:rPr>
                <w:sz w:val="20"/>
                <w:szCs w:val="20"/>
              </w:rPr>
            </w:pPr>
            <w:r w:rsidRPr="00DB5974">
              <w:rPr>
                <w:sz w:val="20"/>
                <w:szCs w:val="20"/>
              </w:rPr>
              <w:t>Bronze ancien</w:t>
            </w:r>
          </w:p>
        </w:tc>
        <w:tc>
          <w:tcPr>
            <w:tcW w:w="2412" w:type="dxa"/>
            <w:vAlign w:val="center"/>
          </w:tcPr>
          <w:p w14:paraId="76F584E7" w14:textId="77777777" w:rsidR="00F2263A" w:rsidRPr="00DB5974" w:rsidRDefault="00F2263A" w:rsidP="00242C0F">
            <w:pPr>
              <w:jc w:val="center"/>
              <w:rPr>
                <w:sz w:val="20"/>
                <w:szCs w:val="20"/>
              </w:rPr>
            </w:pPr>
          </w:p>
        </w:tc>
        <w:tc>
          <w:tcPr>
            <w:tcW w:w="1377" w:type="dxa"/>
            <w:vAlign w:val="center"/>
          </w:tcPr>
          <w:p w14:paraId="43F893B2" w14:textId="77777777" w:rsidR="00F2263A" w:rsidRPr="00DB5974" w:rsidRDefault="00F2263A" w:rsidP="00242C0F">
            <w:pPr>
              <w:jc w:val="center"/>
              <w:rPr>
                <w:sz w:val="20"/>
                <w:szCs w:val="20"/>
              </w:rPr>
            </w:pPr>
          </w:p>
        </w:tc>
        <w:tc>
          <w:tcPr>
            <w:tcW w:w="1138" w:type="dxa"/>
            <w:vAlign w:val="center"/>
          </w:tcPr>
          <w:p w14:paraId="3246DE38" w14:textId="77777777" w:rsidR="00F2263A" w:rsidRPr="00DB5974" w:rsidRDefault="00F2263A" w:rsidP="00242C0F">
            <w:pPr>
              <w:jc w:val="center"/>
              <w:rPr>
                <w:sz w:val="20"/>
                <w:szCs w:val="20"/>
              </w:rPr>
            </w:pPr>
          </w:p>
        </w:tc>
      </w:tr>
      <w:tr w:rsidR="00F2263A" w:rsidRPr="00DB5974" w14:paraId="5134EA7C" w14:textId="77777777">
        <w:trPr>
          <w:jc w:val="center"/>
        </w:trPr>
        <w:tc>
          <w:tcPr>
            <w:tcW w:w="1855" w:type="dxa"/>
            <w:vAlign w:val="center"/>
          </w:tcPr>
          <w:p w14:paraId="04FFE278" w14:textId="77777777" w:rsidR="00F2263A" w:rsidRPr="00DB5974" w:rsidRDefault="00F2263A" w:rsidP="00242C0F">
            <w:pPr>
              <w:jc w:val="center"/>
              <w:rPr>
                <w:sz w:val="20"/>
                <w:szCs w:val="20"/>
              </w:rPr>
            </w:pPr>
            <w:r w:rsidRPr="00DB5974">
              <w:rPr>
                <w:sz w:val="20"/>
                <w:szCs w:val="20"/>
              </w:rPr>
              <w:lastRenderedPageBreak/>
              <w:t>Bronze moyen</w:t>
            </w:r>
          </w:p>
        </w:tc>
        <w:tc>
          <w:tcPr>
            <w:tcW w:w="2412" w:type="dxa"/>
            <w:vAlign w:val="center"/>
          </w:tcPr>
          <w:p w14:paraId="679FBDC1" w14:textId="77777777" w:rsidR="00F2263A" w:rsidRPr="00DB5974" w:rsidRDefault="00F2263A" w:rsidP="00242C0F">
            <w:pPr>
              <w:jc w:val="center"/>
              <w:rPr>
                <w:sz w:val="20"/>
                <w:szCs w:val="20"/>
              </w:rPr>
            </w:pPr>
          </w:p>
        </w:tc>
        <w:tc>
          <w:tcPr>
            <w:tcW w:w="1377" w:type="dxa"/>
            <w:vAlign w:val="center"/>
          </w:tcPr>
          <w:p w14:paraId="763F7CBC" w14:textId="77777777" w:rsidR="00F2263A" w:rsidRPr="00DB5974" w:rsidRDefault="00F2263A" w:rsidP="00242C0F">
            <w:pPr>
              <w:jc w:val="center"/>
              <w:rPr>
                <w:sz w:val="20"/>
                <w:szCs w:val="20"/>
              </w:rPr>
            </w:pPr>
          </w:p>
        </w:tc>
        <w:tc>
          <w:tcPr>
            <w:tcW w:w="1138" w:type="dxa"/>
            <w:vAlign w:val="center"/>
          </w:tcPr>
          <w:p w14:paraId="7CA14083" w14:textId="77777777" w:rsidR="00F2263A" w:rsidRPr="00DB5974" w:rsidRDefault="00F2263A" w:rsidP="00242C0F">
            <w:pPr>
              <w:jc w:val="center"/>
              <w:rPr>
                <w:sz w:val="20"/>
                <w:szCs w:val="20"/>
              </w:rPr>
            </w:pPr>
          </w:p>
        </w:tc>
      </w:tr>
    </w:tbl>
    <w:p w14:paraId="76146B7D" w14:textId="77777777" w:rsidR="00BA33C1" w:rsidRDefault="00521C86" w:rsidP="00242C0F">
      <w:pPr>
        <w:jc w:val="both"/>
      </w:pPr>
      <w:r>
        <w:t>(BIB 1112 p. 434,435)</w:t>
      </w:r>
    </w:p>
    <w:p w14:paraId="086C8F74" w14:textId="77777777" w:rsidR="0006696F" w:rsidRDefault="0006696F" w:rsidP="00242C0F">
      <w:pPr>
        <w:jc w:val="both"/>
      </w:pPr>
    </w:p>
    <w:p w14:paraId="47C7FE20" w14:textId="7AB33029" w:rsidR="0006696F" w:rsidRPr="0032190F" w:rsidRDefault="0006696F" w:rsidP="00242C0F">
      <w:pPr>
        <w:jc w:val="both"/>
        <w:rPr>
          <w:lang w:val="fr-FR"/>
        </w:rPr>
      </w:pPr>
      <w:r w:rsidRPr="0032190F">
        <w:rPr>
          <w:lang w:val="fr-FR"/>
        </w:rPr>
        <w:t xml:space="preserve">Par ailleurs, dans le dépôt de Champ-Vully Est à Rances,  la répartition des vases campaniformes et de la </w:t>
      </w:r>
      <w:hyperlink r:id="rId9385" w:anchor="Cul_Begleitkeramik" w:history="1">
        <w:r w:rsidR="007431B0" w:rsidRPr="0032190F">
          <w:rPr>
            <w:rStyle w:val="Hyperlink"/>
            <w:i/>
            <w:lang w:val="fr-FR"/>
          </w:rPr>
          <w:t>Begleitkeramik</w:t>
        </w:r>
      </w:hyperlink>
      <w:r w:rsidRPr="0032190F">
        <w:rPr>
          <w:lang w:val="fr-FR"/>
        </w:rPr>
        <w:t xml:space="preserve">(i.e. </w:t>
      </w:r>
      <w:r w:rsidRPr="0032190F">
        <w:rPr>
          <w:i/>
          <w:lang w:val="fr-FR"/>
        </w:rPr>
        <w:t>common ware</w:t>
      </w:r>
      <w:r w:rsidRPr="0032190F">
        <w:rPr>
          <w:lang w:val="fr-FR"/>
        </w:rPr>
        <w:t>, céramique d’accompagnement) montre que ces dernières sont séparées au sein du site (BIB 1254 p. 280)</w:t>
      </w:r>
    </w:p>
    <w:p w14:paraId="5E6CF92D" w14:textId="77777777" w:rsidR="009668F0" w:rsidRPr="0032190F" w:rsidRDefault="009668F0" w:rsidP="00242C0F">
      <w:pPr>
        <w:jc w:val="both"/>
        <w:rPr>
          <w:lang w:val="fr-FR"/>
        </w:rPr>
      </w:pPr>
    </w:p>
    <w:p w14:paraId="15A00E3D" w14:textId="77777777" w:rsidR="009668F0" w:rsidRPr="0032190F" w:rsidRDefault="009668F0" w:rsidP="00426FF9">
      <w:pPr>
        <w:pStyle w:val="Heading1"/>
      </w:pPr>
      <w:bookmarkStart w:id="3882" w:name="Sit_Scey_Varais"/>
      <w:r w:rsidRPr="0032190F">
        <w:t>SCEY-EN-VARAIS</w:t>
      </w:r>
    </w:p>
    <w:bookmarkEnd w:id="3882"/>
    <w:p w14:paraId="384EFA4D" w14:textId="77777777" w:rsidR="009668F0" w:rsidRPr="0032190F" w:rsidRDefault="009668F0" w:rsidP="00242C0F">
      <w:pPr>
        <w:jc w:val="both"/>
        <w:rPr>
          <w:lang w:val="fr-FR"/>
        </w:rPr>
      </w:pPr>
    </w:p>
    <w:p w14:paraId="48E52208" w14:textId="6251C39A" w:rsidR="009668F0" w:rsidRPr="002932B0" w:rsidRDefault="009668F0" w:rsidP="00242C0F">
      <w:pPr>
        <w:jc w:val="both"/>
        <w:rPr>
          <w:color w:val="000000" w:themeColor="text1"/>
          <w:lang w:val="fr-FR" w:eastAsia="en-GB"/>
        </w:rPr>
      </w:pPr>
      <w:r w:rsidRPr="0032190F">
        <w:rPr>
          <w:lang w:val="fr-FR"/>
        </w:rPr>
        <w:t>A Scey-en-Varais (</w:t>
      </w:r>
      <w:r w:rsidR="002932B0">
        <w:rPr>
          <w:lang w:val="fr-FR"/>
        </w:rPr>
        <w:t xml:space="preserve">Douds, </w:t>
      </w:r>
      <w:r w:rsidR="00664B1F" w:rsidRPr="0032190F">
        <w:rPr>
          <w:lang w:val="fr-FR"/>
        </w:rPr>
        <w:t>Jura</w:t>
      </w:r>
      <w:r w:rsidRPr="0032190F">
        <w:rPr>
          <w:lang w:val="fr-FR"/>
        </w:rPr>
        <w:t xml:space="preserve">), on trouve des </w:t>
      </w:r>
      <w:hyperlink r:id="rId9386" w:anchor="Cul_Proto_Art_TAC_T_g_carres_emboit" w:history="1">
        <w:r w:rsidRPr="0032190F">
          <w:rPr>
            <w:rStyle w:val="Hyperlink"/>
            <w:lang w:val="fr-FR"/>
          </w:rPr>
          <w:t>carrés emboités</w:t>
        </w:r>
      </w:hyperlink>
      <w:r w:rsidRPr="0032190F">
        <w:rPr>
          <w:lang w:val="fr-FR" w:eastAsia="en-GB"/>
        </w:rPr>
        <w:t xml:space="preserve"> (classe I) et </w:t>
      </w:r>
      <w:hyperlink r:id="rId9387" w:anchor="Cul_Proto_Art_TAC_T_g_barbele_tige" w:history="1">
        <w:r w:rsidRPr="0032190F">
          <w:rPr>
            <w:rStyle w:val="Hyperlink"/>
            <w:lang w:val="fr-FR"/>
          </w:rPr>
          <w:t>motifs barbelés</w:t>
        </w:r>
      </w:hyperlink>
      <w:r w:rsidRPr="0032190F">
        <w:rPr>
          <w:lang w:val="fr-FR" w:eastAsia="en-GB"/>
        </w:rPr>
        <w:t xml:space="preserve"> (classe </w:t>
      </w:r>
      <w:r w:rsidRPr="002932B0">
        <w:rPr>
          <w:color w:val="000000" w:themeColor="text1"/>
          <w:lang w:val="fr-FR" w:eastAsia="en-GB"/>
        </w:rPr>
        <w:t xml:space="preserve">XVI) emplissant les cases en damier d’un plat </w:t>
      </w:r>
      <w:r w:rsidR="002411F8" w:rsidRPr="002932B0">
        <w:rPr>
          <w:color w:val="000000" w:themeColor="text1"/>
          <w:lang w:val="fr-FR"/>
        </w:rPr>
        <w:t xml:space="preserve">daté entre le </w:t>
      </w:r>
      <w:hyperlink r:id="rId9388" w:anchor="Cul_Hallstatt_A2" w:history="1">
        <w:r w:rsidR="002411F8" w:rsidRPr="002932B0">
          <w:rPr>
            <w:rStyle w:val="Hyperlink"/>
            <w:color w:val="000000" w:themeColor="text1"/>
            <w:lang w:val="fr-FR"/>
          </w:rPr>
          <w:t>Ha A2</w:t>
        </w:r>
      </w:hyperlink>
      <w:r w:rsidR="002411F8" w:rsidRPr="002932B0">
        <w:rPr>
          <w:color w:val="000000" w:themeColor="text1"/>
          <w:lang w:val="fr-FR"/>
        </w:rPr>
        <w:t>/</w:t>
      </w:r>
      <w:hyperlink r:id="rId9389" w:anchor="Cul_Hallstatt_B1" w:history="1">
        <w:r w:rsidR="002411F8" w:rsidRPr="002932B0">
          <w:rPr>
            <w:rStyle w:val="Hyperlink"/>
            <w:color w:val="000000" w:themeColor="text1"/>
            <w:lang w:val="fr-FR"/>
          </w:rPr>
          <w:t>B1</w:t>
        </w:r>
      </w:hyperlink>
      <w:r w:rsidR="002411F8" w:rsidRPr="002932B0">
        <w:rPr>
          <w:color w:val="000000" w:themeColor="text1"/>
          <w:lang w:val="fr-FR"/>
        </w:rPr>
        <w:t xml:space="preserve"> et le </w:t>
      </w:r>
      <w:hyperlink r:id="rId9390" w:anchor="Cul_Hallstatt_D" w:history="1">
        <w:r w:rsidR="002411F8" w:rsidRPr="002932B0">
          <w:rPr>
            <w:rStyle w:val="Hyperlink"/>
            <w:color w:val="000000" w:themeColor="text1"/>
            <w:lang w:val="fr-FR"/>
          </w:rPr>
          <w:t>Ha D</w:t>
        </w:r>
      </w:hyperlink>
      <w:r w:rsidR="002411F8" w:rsidRPr="002932B0">
        <w:rPr>
          <w:color w:val="000000" w:themeColor="text1"/>
          <w:lang w:val="fr-FR" w:eastAsia="en-GB"/>
        </w:rPr>
        <w:t xml:space="preserve"> </w:t>
      </w:r>
      <w:r w:rsidRPr="002932B0">
        <w:rPr>
          <w:color w:val="000000" w:themeColor="text1"/>
          <w:lang w:val="fr-FR" w:eastAsia="en-GB"/>
        </w:rPr>
        <w:t>(BIB 2045 p. 20)</w:t>
      </w:r>
    </w:p>
    <w:p w14:paraId="19576061" w14:textId="77777777" w:rsidR="002932B0" w:rsidRPr="002932B0" w:rsidRDefault="002932B0" w:rsidP="002932B0">
      <w:pPr>
        <w:autoSpaceDE w:val="0"/>
        <w:autoSpaceDN w:val="0"/>
        <w:adjustRightInd w:val="0"/>
        <w:jc w:val="both"/>
        <w:rPr>
          <w:color w:val="000000" w:themeColor="text1"/>
          <w:lang w:val="fr-FR" w:eastAsia="en-GB"/>
        </w:rPr>
      </w:pPr>
      <w:r w:rsidRPr="002932B0">
        <w:rPr>
          <w:color w:val="000000" w:themeColor="text1"/>
          <w:szCs w:val="20"/>
          <w:lang w:val="fr-FR" w:eastAsia="en-GB"/>
        </w:rPr>
        <w:t>A Scey-en-Varais n'ont été utilisés que deux signes, carrés imbriqués sur un registre, signes barbelés sur l'autre (BIB 1827)</w:t>
      </w:r>
    </w:p>
    <w:p w14:paraId="48192A0D" w14:textId="77777777" w:rsidR="007E2D78" w:rsidRPr="0032190F" w:rsidRDefault="007E2D78" w:rsidP="00242C0F">
      <w:pPr>
        <w:jc w:val="both"/>
        <w:rPr>
          <w:lang w:val="fr-FR"/>
        </w:rPr>
      </w:pPr>
    </w:p>
    <w:p w14:paraId="086F1323" w14:textId="77777777" w:rsidR="00343640" w:rsidRPr="0032190F" w:rsidRDefault="006B4BDF" w:rsidP="00426FF9">
      <w:pPr>
        <w:pStyle w:val="Heading1"/>
      </w:pPr>
      <w:bookmarkStart w:id="3883" w:name="Sit_Vidy"/>
      <w:r>
        <w:t>VIDY</w:t>
      </w:r>
    </w:p>
    <w:bookmarkEnd w:id="3883"/>
    <w:p w14:paraId="283DD419" w14:textId="77777777" w:rsidR="00343640" w:rsidRPr="0032190F" w:rsidRDefault="00343640" w:rsidP="00242C0F">
      <w:pPr>
        <w:rPr>
          <w:lang w:val="fr-FR"/>
        </w:rPr>
      </w:pPr>
    </w:p>
    <w:p w14:paraId="66FE8744" w14:textId="77777777" w:rsidR="00343640" w:rsidRPr="0032190F" w:rsidRDefault="00E04DE2" w:rsidP="00242C0F">
      <w:pPr>
        <w:jc w:val="both"/>
        <w:rPr>
          <w:lang w:val="fr-FR"/>
        </w:rPr>
      </w:pPr>
      <w:r w:rsidRPr="0032190F">
        <w:rPr>
          <w:lang w:val="fr-FR"/>
        </w:rPr>
        <w:t>La nécropole de Vidy</w:t>
      </w:r>
      <w:r w:rsidR="00935B27" w:rsidRPr="0032190F">
        <w:rPr>
          <w:lang w:val="fr-FR"/>
        </w:rPr>
        <w:t xml:space="preserve"> (Lausanne)</w:t>
      </w:r>
      <w:r w:rsidRPr="0032190F">
        <w:rPr>
          <w:lang w:val="fr-FR"/>
        </w:rPr>
        <w:t>, i</w:t>
      </w:r>
      <w:r w:rsidR="00343640" w:rsidRPr="0032190F">
        <w:rPr>
          <w:lang w:val="fr-FR"/>
        </w:rPr>
        <w:t>mplantée sur une terrasse plane, 115 tombes ont été fouillées mais on peut estimer leur nombre à plus de 230. Fréquenté entre 4500 et 3300 aec. Durant cette période les tombes en dalles remplacent les tombes en fosse, les pectoraux en dents de sanglier étant présant tout au long de cette occupation. Les architectures funéraires sont très variées :</w:t>
      </w:r>
    </w:p>
    <w:p w14:paraId="4D9820C8" w14:textId="77777777" w:rsidR="00343640" w:rsidRPr="0032190F" w:rsidRDefault="00343640" w:rsidP="00242C0F">
      <w:pPr>
        <w:rPr>
          <w:lang w:val="fr-FR"/>
        </w:rPr>
      </w:pPr>
      <w:r w:rsidRPr="0032190F">
        <w:rPr>
          <w:lang w:val="fr-FR"/>
        </w:rPr>
        <w:tab/>
        <w:t>-tombe en fosse (simple)</w:t>
      </w:r>
    </w:p>
    <w:p w14:paraId="602E73C4" w14:textId="77777777" w:rsidR="00343640" w:rsidRPr="0032190F" w:rsidRDefault="00343640" w:rsidP="00242C0F">
      <w:pPr>
        <w:rPr>
          <w:lang w:val="fr-FR"/>
        </w:rPr>
      </w:pPr>
      <w:r w:rsidRPr="0032190F">
        <w:rPr>
          <w:lang w:val="fr-FR"/>
        </w:rPr>
        <w:tab/>
        <w:t>-tombe en coffre de bois (simple ou double)</w:t>
      </w:r>
    </w:p>
    <w:p w14:paraId="711C219B" w14:textId="77777777" w:rsidR="00343640" w:rsidRPr="0032190F" w:rsidRDefault="00343640" w:rsidP="00242C0F">
      <w:pPr>
        <w:rPr>
          <w:lang w:val="fr-FR"/>
        </w:rPr>
      </w:pPr>
      <w:r w:rsidRPr="0032190F">
        <w:rPr>
          <w:lang w:val="fr-FR"/>
        </w:rPr>
        <w:tab/>
        <w:t>-tombe en ciste (simple ou multiple)</w:t>
      </w:r>
    </w:p>
    <w:p w14:paraId="5F423DBA" w14:textId="77777777" w:rsidR="00343640" w:rsidRPr="0032190F" w:rsidRDefault="00343640" w:rsidP="00242C0F">
      <w:pPr>
        <w:rPr>
          <w:lang w:val="fr-FR"/>
        </w:rPr>
      </w:pPr>
      <w:r w:rsidRPr="0032190F">
        <w:rPr>
          <w:lang w:val="fr-FR"/>
        </w:rPr>
        <w:tab/>
        <w:t>-tombe individuelle avec dallage de fond</w:t>
      </w:r>
    </w:p>
    <w:p w14:paraId="0B4703AE" w14:textId="77777777" w:rsidR="00343640" w:rsidRPr="0032190F" w:rsidRDefault="00917B5D" w:rsidP="00242C0F">
      <w:pPr>
        <w:rPr>
          <w:lang w:val="fr-FR"/>
        </w:rPr>
      </w:pPr>
      <w:r w:rsidRPr="0032190F">
        <w:rPr>
          <w:lang w:val="fr-FR"/>
        </w:rPr>
        <w:tab/>
        <w:t>-t</w:t>
      </w:r>
      <w:r w:rsidR="00343640" w:rsidRPr="0032190F">
        <w:rPr>
          <w:lang w:val="fr-FR"/>
        </w:rPr>
        <w:t>ombe collective en fosse avec couverture de gros galets</w:t>
      </w:r>
    </w:p>
    <w:p w14:paraId="3E64EE65" w14:textId="77777777" w:rsidR="00343640" w:rsidRPr="0032190F" w:rsidRDefault="00343640" w:rsidP="00242C0F">
      <w:pPr>
        <w:rPr>
          <w:lang w:val="fr-FR"/>
        </w:rPr>
      </w:pPr>
      <w:r w:rsidRPr="0032190F">
        <w:rPr>
          <w:lang w:val="fr-FR"/>
        </w:rPr>
        <w:tab/>
        <w:t>-tombe collective sur grande dalle de fond avec coffre probable</w:t>
      </w:r>
    </w:p>
    <w:p w14:paraId="411A7DC5" w14:textId="77777777" w:rsidR="00343640" w:rsidRPr="0032190F" w:rsidRDefault="00A67F9A" w:rsidP="00242C0F">
      <w:pPr>
        <w:rPr>
          <w:lang w:val="fr-FR"/>
        </w:rPr>
      </w:pPr>
      <w:r w:rsidRPr="0032190F">
        <w:rPr>
          <w:lang w:val="fr-FR"/>
        </w:rPr>
        <w:t>(BIB 358 p. 144-153)</w:t>
      </w:r>
    </w:p>
    <w:p w14:paraId="3057C9AE" w14:textId="77777777" w:rsidR="00A67F9A" w:rsidRPr="0032190F" w:rsidRDefault="00A67F9A" w:rsidP="00242C0F">
      <w:pPr>
        <w:rPr>
          <w:lang w:val="fr-FR"/>
        </w:rPr>
      </w:pPr>
    </w:p>
    <w:p w14:paraId="32E0ED41" w14:textId="41C7E7B6" w:rsidR="00343640" w:rsidRPr="0032190F" w:rsidRDefault="00343640" w:rsidP="00242C0F">
      <w:pPr>
        <w:jc w:val="both"/>
        <w:rPr>
          <w:lang w:val="fr-FR"/>
        </w:rPr>
      </w:pPr>
      <w:r w:rsidRPr="0032190F">
        <w:rPr>
          <w:lang w:val="fr-FR"/>
        </w:rPr>
        <w:t xml:space="preserve">Au total 2/3 des tombes en pleine terre et 1/3 de tombe en ciste. Le recrutement de la nécropole concenrne un nombre élevé d’enfants (36% des inhuamations). Les dotations de ces derniers sont des petits caillous blancs dans une céramique, des parures sur métapodes, des perles en </w:t>
      </w:r>
      <w:hyperlink r:id="rId9391" w:anchor="Sit_Cuivre" w:history="1">
        <w:r w:rsidR="009A36BA" w:rsidRPr="009A36BA">
          <w:rPr>
            <w:rStyle w:val="Hyperlink"/>
            <w:lang w:val="fr-FR"/>
          </w:rPr>
          <w:t>cuivre</w:t>
        </w:r>
      </w:hyperlink>
      <w:r w:rsidRPr="0032190F">
        <w:rPr>
          <w:lang w:val="fr-FR"/>
        </w:rPr>
        <w:t xml:space="preserve">, des imitations en pierre </w:t>
      </w:r>
      <w:r w:rsidR="00E04DE2" w:rsidRPr="0032190F">
        <w:rPr>
          <w:lang w:val="fr-FR"/>
        </w:rPr>
        <w:t>de pendeloques en coquille mari</w:t>
      </w:r>
      <w:r w:rsidRPr="0032190F">
        <w:rPr>
          <w:lang w:val="fr-FR"/>
        </w:rPr>
        <w:t>n</w:t>
      </w:r>
      <w:r w:rsidR="00E04DE2" w:rsidRPr="0032190F">
        <w:rPr>
          <w:lang w:val="fr-FR"/>
        </w:rPr>
        <w:t>e</w:t>
      </w:r>
      <w:r w:rsidRPr="0032190F">
        <w:rPr>
          <w:lang w:val="fr-FR"/>
        </w:rPr>
        <w:t xml:space="preserve">,… Les dotations de céramiques ne concernent pas les adultes. Le reste des offfrandes concenre des pectoraux en dents de sanglier (2 sépultures), des coquillages dont on ne conserve que la trace, les boutons lenticulaire à perforation droite de type Glis en petit nombre sous forme de bandeuax ou à proximité du front, des croches de cerfs (ou leurs imitations), des boulettes d’ocre, des ossements d’animaux dans et autour des tombes (dans la fosse), des céramiques, des perles,… Une grande lame de hache, une </w:t>
      </w:r>
      <w:hyperlink r:id="rId9392" w:anchor="Typ_Arm_Hache_combat" w:history="1">
        <w:r w:rsidR="00413AA1" w:rsidRPr="0032190F">
          <w:rPr>
            <w:rStyle w:val="Hyperlink"/>
            <w:lang w:val="fr-FR"/>
          </w:rPr>
          <w:t>hache-marteau</w:t>
        </w:r>
      </w:hyperlink>
      <w:r w:rsidRPr="0032190F">
        <w:rPr>
          <w:lang w:val="fr-FR"/>
        </w:rPr>
        <w:t>, un anneau disque</w:t>
      </w:r>
      <w:r w:rsidR="00E635CE" w:rsidRPr="0032190F">
        <w:rPr>
          <w:lang w:val="fr-FR"/>
        </w:rPr>
        <w:t xml:space="preserve"> en p</w:t>
      </w:r>
      <w:r w:rsidR="00E04DE2" w:rsidRPr="0032190F">
        <w:rPr>
          <w:lang w:val="fr-FR"/>
        </w:rPr>
        <w:t>i</w:t>
      </w:r>
      <w:r w:rsidR="00E635CE" w:rsidRPr="0032190F">
        <w:rPr>
          <w:lang w:val="fr-FR"/>
        </w:rPr>
        <w:t>erre verte, toutes brisées (BIB 358 p. 144-153)</w:t>
      </w:r>
    </w:p>
    <w:p w14:paraId="79FAB6AB" w14:textId="77777777" w:rsidR="00935B27" w:rsidRPr="0032190F" w:rsidRDefault="00935B27" w:rsidP="00242C0F">
      <w:pPr>
        <w:jc w:val="both"/>
        <w:rPr>
          <w:lang w:val="fr-FR"/>
        </w:rPr>
      </w:pPr>
    </w:p>
    <w:p w14:paraId="223EB915" w14:textId="77777777" w:rsidR="00935B27" w:rsidRDefault="00935B27" w:rsidP="00935B27">
      <w:pPr>
        <w:pStyle w:val="Default"/>
        <w:rPr>
          <w:color w:val="211D1E"/>
          <w:szCs w:val="20"/>
          <w:lang w:val="fr-FR"/>
        </w:rPr>
      </w:pPr>
      <w:r w:rsidRPr="00935B27">
        <w:rPr>
          <w:lang w:val="fr-FR"/>
        </w:rPr>
        <w:t xml:space="preserve">Perle en cuivre datée du 4e millénaire aec  </w:t>
      </w:r>
      <w:r w:rsidRPr="00935B27">
        <w:rPr>
          <w:color w:val="211D1E"/>
          <w:szCs w:val="20"/>
          <w:lang w:val="fr-FR"/>
        </w:rPr>
        <w:t xml:space="preserve">(Stöckli </w:t>
      </w:r>
      <w:r w:rsidRPr="00935B27">
        <w:rPr>
          <w:i/>
          <w:iCs/>
          <w:color w:val="211D1E"/>
          <w:szCs w:val="20"/>
          <w:lang w:val="fr-FR"/>
        </w:rPr>
        <w:t>et al</w:t>
      </w:r>
      <w:r w:rsidRPr="00935B27">
        <w:rPr>
          <w:color w:val="211D1E"/>
          <w:szCs w:val="20"/>
          <w:lang w:val="fr-FR"/>
        </w:rPr>
        <w:t xml:space="preserve">., 1995) (BIB 2468) </w:t>
      </w:r>
      <w:r>
        <w:rPr>
          <w:color w:val="211D1E"/>
          <w:szCs w:val="20"/>
          <w:lang w:val="fr-FR"/>
        </w:rPr>
        <w:t>v. métallurgie chasséenne (SS BIB)</w:t>
      </w:r>
    </w:p>
    <w:p w14:paraId="5B4F10F3" w14:textId="77777777" w:rsidR="00935B27" w:rsidRDefault="00935B27" w:rsidP="00935B27">
      <w:pPr>
        <w:pStyle w:val="Default"/>
        <w:rPr>
          <w:color w:val="211D1E"/>
          <w:szCs w:val="20"/>
          <w:lang w:val="fr-FR"/>
        </w:rPr>
      </w:pPr>
    </w:p>
    <w:p w14:paraId="034A2E92" w14:textId="77777777" w:rsidR="009353A3" w:rsidRDefault="009353A3" w:rsidP="00935B27">
      <w:pPr>
        <w:pStyle w:val="Default"/>
        <w:rPr>
          <w:color w:val="211D1E"/>
          <w:szCs w:val="20"/>
          <w:lang w:val="fr-FR"/>
        </w:rPr>
      </w:pPr>
      <w:r>
        <w:rPr>
          <w:color w:val="211D1E"/>
          <w:szCs w:val="20"/>
          <w:lang w:val="fr-FR"/>
        </w:rPr>
        <w:t>Nécropole de Vidy (Vaud, Suisse), 31 sépultures du 2e aec. La tombe 124 montre une femme dans un tronc évidé associée à de la monnaiesur sa poitrine (// nécropoles de Berne et Sion) (BIB expo Monnaies! Monnaies! Bibracte 2018)</w:t>
      </w:r>
    </w:p>
    <w:p w14:paraId="4FE946EB" w14:textId="77777777" w:rsidR="009353A3" w:rsidRDefault="009353A3" w:rsidP="00935B27">
      <w:pPr>
        <w:pStyle w:val="Default"/>
        <w:rPr>
          <w:color w:val="211D1E"/>
          <w:szCs w:val="20"/>
          <w:lang w:val="fr-FR"/>
        </w:rPr>
      </w:pPr>
    </w:p>
    <w:p w14:paraId="435281D6" w14:textId="77777777" w:rsidR="009353A3" w:rsidRDefault="009353A3" w:rsidP="00426FF9">
      <w:pPr>
        <w:pStyle w:val="Heading1"/>
      </w:pPr>
      <w:bookmarkStart w:id="3884" w:name="Sit_Saint_Sulpice"/>
      <w:r>
        <w:t>SAINT-SULPICE</w:t>
      </w:r>
    </w:p>
    <w:bookmarkEnd w:id="3884"/>
    <w:p w14:paraId="4F4BBEC4" w14:textId="77777777" w:rsidR="009353A3" w:rsidRDefault="009353A3" w:rsidP="00935B27">
      <w:pPr>
        <w:pStyle w:val="Default"/>
        <w:rPr>
          <w:color w:val="211D1E"/>
          <w:szCs w:val="20"/>
          <w:lang w:val="fr-FR"/>
        </w:rPr>
      </w:pPr>
    </w:p>
    <w:p w14:paraId="27E23EBF" w14:textId="77777777" w:rsidR="009353A3" w:rsidRDefault="009353A3" w:rsidP="00935B27">
      <w:pPr>
        <w:pStyle w:val="Default"/>
        <w:rPr>
          <w:color w:val="211D1E"/>
          <w:szCs w:val="20"/>
          <w:lang w:val="fr-FR"/>
        </w:rPr>
      </w:pPr>
      <w:r>
        <w:rPr>
          <w:color w:val="211D1E"/>
          <w:szCs w:val="20"/>
          <w:lang w:val="fr-FR"/>
        </w:rPr>
        <w:lastRenderedPageBreak/>
        <w:t>Saint-Sulpice, Yonne, tombe datée du 2e aec montrant l'association d'une femme associée à de la monnaie (BIB expo Monnaies! Monnaies! Bibracte 2018)</w:t>
      </w:r>
    </w:p>
    <w:p w14:paraId="2D8DDB30" w14:textId="77777777" w:rsidR="009353A3" w:rsidRDefault="009353A3" w:rsidP="00935B27">
      <w:pPr>
        <w:pStyle w:val="Default"/>
        <w:rPr>
          <w:color w:val="211D1E"/>
          <w:szCs w:val="20"/>
          <w:lang w:val="fr-FR"/>
        </w:rPr>
      </w:pPr>
    </w:p>
    <w:p w14:paraId="361E83F3" w14:textId="77777777" w:rsidR="00935B27" w:rsidRPr="0032190F" w:rsidRDefault="00935B27" w:rsidP="00426FF9">
      <w:pPr>
        <w:pStyle w:val="Heading1"/>
      </w:pPr>
      <w:r w:rsidRPr="0032190F">
        <w:t>BURGASCHISEE-SUD</w:t>
      </w:r>
    </w:p>
    <w:p w14:paraId="4BB8CE01" w14:textId="25796337" w:rsidR="00935B27" w:rsidRDefault="00935B27" w:rsidP="00935B27">
      <w:pPr>
        <w:pStyle w:val="Default"/>
        <w:rPr>
          <w:color w:val="211D1E"/>
          <w:szCs w:val="20"/>
          <w:lang w:val="fr-FR"/>
        </w:rPr>
      </w:pPr>
      <w:r w:rsidRPr="00935B27">
        <w:rPr>
          <w:lang w:val="fr-FR"/>
        </w:rPr>
        <w:t xml:space="preserve">Burgäschisee-Süd à Berne, Suisse </w:t>
      </w:r>
      <w:r>
        <w:rPr>
          <w:lang w:val="fr-FR"/>
        </w:rPr>
        <w:t xml:space="preserve">, collier en </w:t>
      </w:r>
      <w:hyperlink r:id="rId9393" w:anchor="Sit_Cuivre" w:history="1">
        <w:r w:rsidR="009A36BA" w:rsidRPr="009A36BA">
          <w:rPr>
            <w:rStyle w:val="Hyperlink"/>
            <w:lang w:val="fr-FR"/>
          </w:rPr>
          <w:t>cuivre</w:t>
        </w:r>
      </w:hyperlink>
      <w:r w:rsidR="009A36BA" w:rsidRPr="009A36BA">
        <w:rPr>
          <w:lang w:val="fr-FR"/>
        </w:rPr>
        <w:t xml:space="preserve"> </w:t>
      </w:r>
      <w:r w:rsidRPr="00935B27">
        <w:rPr>
          <w:lang w:val="fr-FR"/>
        </w:rPr>
        <w:t xml:space="preserve">datée du 4e millénaire aec  </w:t>
      </w:r>
      <w:r w:rsidRPr="00935B27">
        <w:rPr>
          <w:color w:val="211D1E"/>
          <w:szCs w:val="20"/>
          <w:lang w:val="fr-FR"/>
        </w:rPr>
        <w:t xml:space="preserve">(BIB 2468) </w:t>
      </w:r>
      <w:r>
        <w:rPr>
          <w:color w:val="211D1E"/>
          <w:szCs w:val="20"/>
          <w:lang w:val="fr-FR"/>
        </w:rPr>
        <w:t>v. métallurgie chasséenne (SS BIB)</w:t>
      </w:r>
    </w:p>
    <w:p w14:paraId="0BC3D635" w14:textId="77777777" w:rsidR="00935B27" w:rsidRDefault="00935B27" w:rsidP="00935B27">
      <w:pPr>
        <w:pStyle w:val="Default"/>
        <w:rPr>
          <w:lang w:val="fr-FR"/>
        </w:rPr>
      </w:pPr>
    </w:p>
    <w:p w14:paraId="72FD5A8F" w14:textId="77777777" w:rsidR="00935B27" w:rsidRPr="0032190F" w:rsidRDefault="00935B27" w:rsidP="00426FF9">
      <w:pPr>
        <w:pStyle w:val="Heading1"/>
      </w:pPr>
      <w:r w:rsidRPr="0032190F">
        <w:t>COLMAR</w:t>
      </w:r>
    </w:p>
    <w:p w14:paraId="7C881FB3" w14:textId="05EC5FED" w:rsidR="00434F64" w:rsidRPr="0032190F" w:rsidRDefault="00935B27" w:rsidP="00935B27">
      <w:pPr>
        <w:jc w:val="both"/>
        <w:rPr>
          <w:lang w:val="fr-FR"/>
        </w:rPr>
      </w:pPr>
      <w:r w:rsidRPr="0032190F">
        <w:rPr>
          <w:color w:val="211D1E"/>
          <w:szCs w:val="20"/>
          <w:lang w:val="fr-FR"/>
        </w:rPr>
        <w:t xml:space="preserve">Plus récemment, des perles similaires, en </w:t>
      </w:r>
      <w:hyperlink r:id="rId9394" w:anchor="Sit_Cuivre" w:history="1">
        <w:r w:rsidR="009A36BA" w:rsidRPr="009A36BA">
          <w:rPr>
            <w:rStyle w:val="Hyperlink"/>
            <w:lang w:val="fr-FR"/>
          </w:rPr>
          <w:t>cuivre</w:t>
        </w:r>
      </w:hyperlink>
      <w:r w:rsidR="009A36BA" w:rsidRPr="009A36BA">
        <w:rPr>
          <w:lang w:val="fr-FR"/>
        </w:rPr>
        <w:t xml:space="preserve"> </w:t>
      </w:r>
      <w:r w:rsidRPr="0032190F">
        <w:rPr>
          <w:color w:val="211D1E"/>
          <w:szCs w:val="20"/>
          <w:lang w:val="fr-FR"/>
        </w:rPr>
        <w:t xml:space="preserve">arsenié, ont été retrouvées à Colmar, en Alsace </w:t>
      </w:r>
      <w:r w:rsidRPr="0032190F">
        <w:rPr>
          <w:rStyle w:val="A3"/>
          <w:sz w:val="24"/>
          <w:lang w:val="fr-FR"/>
        </w:rPr>
        <w:t>1</w:t>
      </w:r>
      <w:r w:rsidRPr="0032190F">
        <w:rPr>
          <w:color w:val="211D1E"/>
          <w:szCs w:val="20"/>
          <w:lang w:val="fr-FR"/>
        </w:rPr>
        <w:t xml:space="preserve">. Il s’agit de deux lots de perles trouvés dans un contexte attribué au groupe de Munzingen, qui appartient à la culture du Michelsberg. Lors de cette fouille dirigée par P. Lefranc, deux colliers en cuivre ont été retrouvés dans un silo céréalier désaffecté réutilisé, associés à un squelette. Ce sont les objets métalliques les plus anciens jamais découverts jusqu’à ce jour en France. L’ensemble du site est daté entre 4200 et 3500 avant notre ère (datations obtenues sur des ossements). Les analyses réalisées par le laboratoire de Zurich montrent que les perles de Colmar ont été façonnées dans un cuivre riche en arsenic (de type Mondsee), probablement importé des Alpes autrichiennes et qui a aussi servi de base à la métallurgie précoce de Suisse orientale (Lefranc 2008)  (BIB 2468) </w:t>
      </w:r>
      <w:r w:rsidRPr="0032190F">
        <w:rPr>
          <w:lang w:val="fr-FR"/>
        </w:rPr>
        <w:t xml:space="preserve"> </w:t>
      </w:r>
      <w:r w:rsidRPr="0032190F">
        <w:rPr>
          <w:color w:val="211D1E"/>
          <w:szCs w:val="20"/>
          <w:lang w:val="fr-FR"/>
        </w:rPr>
        <w:t>v. métallurgie chasséenne (SS BIB)</w:t>
      </w:r>
    </w:p>
    <w:p w14:paraId="0D350AB2" w14:textId="77777777" w:rsidR="00935B27" w:rsidRPr="0032190F" w:rsidRDefault="00935B27" w:rsidP="00242C0F">
      <w:pPr>
        <w:rPr>
          <w:lang w:val="fr-FR"/>
        </w:rPr>
      </w:pPr>
    </w:p>
    <w:p w14:paraId="46E7FB19" w14:textId="77777777" w:rsidR="00434F64" w:rsidRPr="0032190F" w:rsidRDefault="00434F64" w:rsidP="00426FF9">
      <w:pPr>
        <w:pStyle w:val="Heading1"/>
      </w:pPr>
      <w:bookmarkStart w:id="3885" w:name="Sit_Barmaz"/>
      <w:r w:rsidRPr="0032190F">
        <w:t>BARMAZ (Sites de)</w:t>
      </w:r>
    </w:p>
    <w:bookmarkEnd w:id="3885"/>
    <w:p w14:paraId="4C98BCE8" w14:textId="77777777" w:rsidR="00434F64" w:rsidRPr="0032190F" w:rsidRDefault="00434F64" w:rsidP="00242C0F">
      <w:pPr>
        <w:rPr>
          <w:lang w:val="fr-FR"/>
        </w:rPr>
      </w:pPr>
    </w:p>
    <w:p w14:paraId="1A93ED6B" w14:textId="77777777" w:rsidR="00434F64" w:rsidRPr="0032190F" w:rsidRDefault="00434F64" w:rsidP="00242C0F">
      <w:pPr>
        <w:jc w:val="both"/>
        <w:rPr>
          <w:lang w:val="fr-FR"/>
        </w:rPr>
      </w:pPr>
      <w:r w:rsidRPr="0032190F">
        <w:rPr>
          <w:lang w:val="fr-FR"/>
        </w:rPr>
        <w:t>Le site de Barmaz</w:t>
      </w:r>
      <w:r w:rsidR="004777D0" w:rsidRPr="0032190F">
        <w:rPr>
          <w:lang w:val="fr-FR"/>
        </w:rPr>
        <w:t xml:space="preserve"> (Collombey-Muraz, Valais</w:t>
      </w:r>
      <w:r w:rsidR="00130809" w:rsidRPr="0032190F">
        <w:rPr>
          <w:lang w:val="fr-FR"/>
        </w:rPr>
        <w:t>, Suisse</w:t>
      </w:r>
      <w:r w:rsidR="004777D0" w:rsidRPr="0032190F">
        <w:rPr>
          <w:lang w:val="fr-FR"/>
        </w:rPr>
        <w:t>)</w:t>
      </w:r>
      <w:r w:rsidRPr="0032190F">
        <w:rPr>
          <w:lang w:val="fr-FR"/>
        </w:rPr>
        <w:t>, sur les premiers conterforts de la pointes de Bellevue, dominent la plaine du Rhône à une altitude moyenne de 460 m : on distingue les cimetières de Barmaz I et Barmaz II et les niveaux d’occ</w:t>
      </w:r>
      <w:r w:rsidR="00F92E32" w:rsidRPr="0032190F">
        <w:rPr>
          <w:lang w:val="fr-FR"/>
        </w:rPr>
        <w:t>upation de la colline du Refuge (BIB 358 p. 146)</w:t>
      </w:r>
    </w:p>
    <w:p w14:paraId="3807F33E" w14:textId="77777777" w:rsidR="00434F64" w:rsidRPr="0032190F" w:rsidRDefault="00434F64" w:rsidP="00242C0F">
      <w:pPr>
        <w:rPr>
          <w:lang w:val="fr-FR"/>
        </w:rPr>
      </w:pPr>
    </w:p>
    <w:p w14:paraId="240B7568" w14:textId="2C0506B3" w:rsidR="00130809" w:rsidRPr="0032190F" w:rsidRDefault="00130809" w:rsidP="00242C0F">
      <w:pPr>
        <w:jc w:val="both"/>
        <w:rPr>
          <w:lang w:val="fr-FR"/>
        </w:rPr>
      </w:pPr>
      <w:r w:rsidRPr="0032190F">
        <w:rPr>
          <w:lang w:val="fr-FR"/>
        </w:rPr>
        <w:t xml:space="preserve">Le gisement de Barmaz en marge du domaine valaisan livre de la céramique Cortaillod de type </w:t>
      </w:r>
      <w:hyperlink r:id="rId9395" w:anchor="Cul_Port_Conty" w:history="1">
        <w:r w:rsidRPr="0032190F">
          <w:rPr>
            <w:rStyle w:val="Hyperlink"/>
            <w:lang w:val="fr-FR"/>
          </w:rPr>
          <w:t>Port-Conty</w:t>
        </w:r>
      </w:hyperlink>
      <w:r w:rsidRPr="0032190F">
        <w:rPr>
          <w:lang w:val="fr-FR"/>
        </w:rPr>
        <w:t xml:space="preserve"> accompagné d’un tesson de type </w:t>
      </w:r>
      <w:hyperlink r:id="rId9396" w:anchor="Cul_Saint_Leonard" w:history="1">
        <w:r w:rsidRPr="0032190F">
          <w:rPr>
            <w:rStyle w:val="Hyperlink"/>
            <w:lang w:val="fr-FR"/>
          </w:rPr>
          <w:t>Saint-Léonard</w:t>
        </w:r>
      </w:hyperlink>
      <w:r w:rsidRPr="0032190F">
        <w:rPr>
          <w:lang w:val="fr-FR"/>
        </w:rPr>
        <w:t>. Dans son industrie, le cristal de roche reste dominant et sert à la confection de lame</w:t>
      </w:r>
      <w:r w:rsidR="007D1C8C" w:rsidRPr="0032190F">
        <w:rPr>
          <w:lang w:val="fr-FR"/>
        </w:rPr>
        <w:t>s</w:t>
      </w:r>
      <w:r w:rsidRPr="0032190F">
        <w:rPr>
          <w:lang w:val="fr-FR"/>
        </w:rPr>
        <w:t xml:space="preserve"> ou lamelles peu régulières.</w:t>
      </w:r>
      <w:r w:rsidR="007D1C8C" w:rsidRPr="0032190F">
        <w:rPr>
          <w:lang w:val="fr-FR"/>
        </w:rPr>
        <w:t xml:space="preserve"> Les silex allocthones sont bien représentés et fournissent l’essentiel des productions laminaires, tandis que les roches du </w:t>
      </w:r>
      <w:hyperlink r:id="rId9397" w:anchor="Sit_Jura_Nord" w:history="1">
        <w:r w:rsidR="00D6798A" w:rsidRPr="0032190F">
          <w:rPr>
            <w:rStyle w:val="Hyperlink"/>
            <w:lang w:val="fr-FR"/>
          </w:rPr>
          <w:t>Jura Nord</w:t>
        </w:r>
      </w:hyperlink>
      <w:r w:rsidR="007D1C8C" w:rsidRPr="0032190F">
        <w:rPr>
          <w:lang w:val="fr-FR"/>
        </w:rPr>
        <w:t>sont rares.</w:t>
      </w:r>
    </w:p>
    <w:p w14:paraId="66A3CF20" w14:textId="77777777" w:rsidR="00130809" w:rsidRPr="0032190F" w:rsidRDefault="00130809" w:rsidP="00242C0F">
      <w:pPr>
        <w:rPr>
          <w:lang w:val="fr-FR"/>
        </w:rPr>
      </w:pPr>
    </w:p>
    <w:p w14:paraId="354DEF3E" w14:textId="19675403" w:rsidR="00434F64" w:rsidRPr="0032190F" w:rsidRDefault="00434F64" w:rsidP="00242C0F">
      <w:pPr>
        <w:rPr>
          <w:lang w:val="fr-FR"/>
        </w:rPr>
      </w:pPr>
      <w:r w:rsidRPr="0032190F">
        <w:rPr>
          <w:lang w:val="fr-FR"/>
        </w:rPr>
        <w:t xml:space="preserve">Nécopole de Barmaz I daté du </w:t>
      </w:r>
      <w:hyperlink r:id="rId9398" w:anchor="Cul_Neo_Moyen" w:history="1">
        <w:r w:rsidR="002C2E33" w:rsidRPr="0032190F">
          <w:rPr>
            <w:rStyle w:val="Hyperlink"/>
            <w:lang w:val="fr-FR"/>
          </w:rPr>
          <w:t>Néolithique moyen</w:t>
        </w:r>
      </w:hyperlink>
      <w:r w:rsidRPr="0032190F">
        <w:rPr>
          <w:lang w:val="fr-FR"/>
        </w:rPr>
        <w:t xml:space="preserve">comprend 35 cistes du type </w:t>
      </w:r>
      <w:hyperlink r:id="rId9399" w:anchor="Sit_Chamblandes" w:history="1">
        <w:r w:rsidRPr="0032190F">
          <w:rPr>
            <w:rStyle w:val="Hyperlink"/>
            <w:lang w:val="fr-FR"/>
          </w:rPr>
          <w:t>Chamblandes</w:t>
        </w:r>
      </w:hyperlink>
      <w:r w:rsidRPr="0032190F">
        <w:rPr>
          <w:lang w:val="fr-FR"/>
        </w:rPr>
        <w:t xml:space="preserve">. </w:t>
      </w:r>
      <w:r w:rsidR="00F92E32" w:rsidRPr="0032190F">
        <w:rPr>
          <w:lang w:val="fr-FR"/>
        </w:rPr>
        <w:t xml:space="preserve">Trois dates </w:t>
      </w:r>
      <w:smartTag w:uri="urn:schemas-microsoft-com:office:smarttags" w:element="metricconverter">
        <w:smartTagPr>
          <w:attr w:name="ProductID" w:val="14C"/>
        </w:smartTagPr>
        <w:r w:rsidR="00F92E32" w:rsidRPr="0032190F">
          <w:rPr>
            <w:vertAlign w:val="superscript"/>
            <w:lang w:val="fr-FR"/>
          </w:rPr>
          <w:t>14</w:t>
        </w:r>
        <w:r w:rsidR="00F92E32" w:rsidRPr="0032190F">
          <w:rPr>
            <w:lang w:val="fr-FR"/>
          </w:rPr>
          <w:t>C</w:t>
        </w:r>
      </w:smartTag>
      <w:r w:rsidR="00F92E32" w:rsidRPr="0032190F">
        <w:rPr>
          <w:lang w:val="fr-FR"/>
        </w:rPr>
        <w:t xml:space="preserve"> le datent de (4540-3776 aec) </w:t>
      </w:r>
      <w:r w:rsidRPr="0032190F">
        <w:rPr>
          <w:lang w:val="fr-FR"/>
        </w:rPr>
        <w:t xml:space="preserve">La </w:t>
      </w:r>
      <w:r w:rsidR="00F92E32" w:rsidRPr="0032190F">
        <w:rPr>
          <w:lang w:val="fr-FR"/>
        </w:rPr>
        <w:t xml:space="preserve">plupart </w:t>
      </w:r>
      <w:r w:rsidR="0007648D" w:rsidRPr="0032190F">
        <w:rPr>
          <w:lang w:val="fr-FR"/>
        </w:rPr>
        <w:t>n</w:t>
      </w:r>
      <w:r w:rsidR="00F92E32" w:rsidRPr="0032190F">
        <w:rPr>
          <w:lang w:val="fr-FR"/>
        </w:rPr>
        <w:t>e contiennent qu’un seul individu. Six tombes en comprennent 2 mais dans ces derniers cas, seuls quelques fragments osseux sont représentatifs du second individu. Aux cistes s’ajoutent 3 inhumation</w:t>
      </w:r>
      <w:r w:rsidR="0020473A">
        <w:rPr>
          <w:lang w:val="fr-FR"/>
        </w:rPr>
        <w:t>s</w:t>
      </w:r>
      <w:r w:rsidR="00F92E32" w:rsidRPr="0032190F">
        <w:rPr>
          <w:lang w:val="fr-FR"/>
        </w:rPr>
        <w:t xml:space="preserve"> en pleine terre avec jambes repliées sous le bassin, peut-être plus anciennes. Peu ou aucun mobilier d’accompagnement a été mis au jour. L’utilisation de la nécropole à la fin du </w:t>
      </w:r>
      <w:hyperlink r:id="rId9400" w:anchor="Cul_Bronze_Ancien" w:history="1">
        <w:r w:rsidR="00F92E32" w:rsidRPr="0032190F">
          <w:rPr>
            <w:rStyle w:val="Hyperlink"/>
            <w:lang w:val="fr-FR"/>
          </w:rPr>
          <w:t>B</w:t>
        </w:r>
        <w:r w:rsidR="0020473A">
          <w:rPr>
            <w:rStyle w:val="Hyperlink"/>
            <w:lang w:val="fr-FR"/>
          </w:rPr>
          <w:t>A</w:t>
        </w:r>
      </w:hyperlink>
      <w:r w:rsidR="00F92E32" w:rsidRPr="0032190F">
        <w:rPr>
          <w:lang w:val="fr-FR"/>
        </w:rPr>
        <w:t>, se compose de 15 sépultures individuelles en pleine terre. Les inhumés sont allongés sur le dos la tête dirigée vers l’est/sud-est (BIB 358 p. 146)</w:t>
      </w:r>
    </w:p>
    <w:p w14:paraId="09DFF797" w14:textId="77777777" w:rsidR="00F92E32" w:rsidRPr="0032190F" w:rsidRDefault="00F92E32" w:rsidP="00242C0F">
      <w:pPr>
        <w:rPr>
          <w:lang w:val="fr-FR"/>
        </w:rPr>
      </w:pPr>
    </w:p>
    <w:p w14:paraId="702A1C11" w14:textId="77777777" w:rsidR="00F92E32" w:rsidRPr="0032190F" w:rsidRDefault="00F92E32" w:rsidP="00242C0F">
      <w:pPr>
        <w:rPr>
          <w:lang w:val="fr-FR"/>
        </w:rPr>
      </w:pPr>
      <w:r w:rsidRPr="0032190F">
        <w:rPr>
          <w:lang w:val="fr-FR"/>
        </w:rPr>
        <w:t xml:space="preserve">Nécorpole de Barmaz II avec 20 cistes et un seul individu en position fortement replié. Hormis une faucille de silex, une pointe de silex et une boule d’ocre on ne trouve pas de matériel funéraire. Une datation </w:t>
      </w:r>
      <w:smartTag w:uri="urn:schemas-microsoft-com:office:smarttags" w:element="metricconverter">
        <w:smartTagPr>
          <w:attr w:name="ProductID" w:val="14C"/>
        </w:smartTagPr>
        <w:r w:rsidRPr="0032190F">
          <w:rPr>
            <w:lang w:val="fr-FR"/>
          </w:rPr>
          <w:t>14C</w:t>
        </w:r>
      </w:smartTag>
      <w:r w:rsidRPr="0032190F">
        <w:rPr>
          <w:lang w:val="fr-FR"/>
        </w:rPr>
        <w:t xml:space="preserve"> (4467-3989 aec) place ce cimetière dans la même fourchette chrnologique que Barmaz I (BIB 358 p. 146).</w:t>
      </w:r>
    </w:p>
    <w:p w14:paraId="1A83AB91" w14:textId="77777777" w:rsidR="00F92E32" w:rsidRPr="0032190F" w:rsidRDefault="00F92E32" w:rsidP="00242C0F">
      <w:pPr>
        <w:rPr>
          <w:lang w:val="fr-FR"/>
        </w:rPr>
      </w:pPr>
    </w:p>
    <w:p w14:paraId="4859A906" w14:textId="77777777" w:rsidR="00130809" w:rsidRPr="0032190F" w:rsidRDefault="00F92E32" w:rsidP="00242C0F">
      <w:pPr>
        <w:rPr>
          <w:lang w:val="fr-FR"/>
        </w:rPr>
      </w:pPr>
      <w:r w:rsidRPr="0032190F">
        <w:rPr>
          <w:lang w:val="fr-FR"/>
        </w:rPr>
        <w:t>Les analyses dentaires et craniens montrent des populations très proches génétiquement pour ces deux sites (BIB 358 p. 146).</w:t>
      </w:r>
    </w:p>
    <w:p w14:paraId="32B632BB" w14:textId="77777777" w:rsidR="00F92E32" w:rsidRPr="0032190F" w:rsidRDefault="00F92E32" w:rsidP="00242C0F">
      <w:pPr>
        <w:rPr>
          <w:lang w:val="fr-FR"/>
        </w:rPr>
      </w:pPr>
    </w:p>
    <w:p w14:paraId="12C50AD3" w14:textId="084275E0" w:rsidR="001A381C" w:rsidRPr="0032190F" w:rsidRDefault="001A381C" w:rsidP="00242C0F">
      <w:pPr>
        <w:rPr>
          <w:lang w:val="fr-FR"/>
        </w:rPr>
      </w:pPr>
      <w:r w:rsidRPr="0032190F">
        <w:rPr>
          <w:lang w:val="fr-FR"/>
        </w:rPr>
        <w:lastRenderedPageBreak/>
        <w:t xml:space="preserve">Le site de Barmaz montre, vers 2800, l’occupation du bassin lémanique par le groupe du </w:t>
      </w:r>
      <w:hyperlink r:id="rId9401" w:anchor="Cul_Clairvaux" w:history="1">
        <w:r w:rsidRPr="0032190F">
          <w:rPr>
            <w:rStyle w:val="Hyperlink"/>
            <w:lang w:val="fr-FR"/>
          </w:rPr>
          <w:t>Clairvaux</w:t>
        </w:r>
      </w:hyperlink>
      <w:r w:rsidRPr="0032190F">
        <w:rPr>
          <w:lang w:val="fr-FR"/>
        </w:rPr>
        <w:t xml:space="preserve"> récent (BIB 812 p. 187)</w:t>
      </w:r>
    </w:p>
    <w:p w14:paraId="2C3D00CB" w14:textId="77777777" w:rsidR="001A381C" w:rsidRPr="0032190F" w:rsidRDefault="001A381C" w:rsidP="00242C0F">
      <w:pPr>
        <w:rPr>
          <w:lang w:val="fr-FR"/>
        </w:rPr>
      </w:pPr>
    </w:p>
    <w:p w14:paraId="3B5431CE" w14:textId="77777777" w:rsidR="006023D6" w:rsidRPr="0032190F" w:rsidRDefault="006023D6" w:rsidP="00426FF9">
      <w:pPr>
        <w:pStyle w:val="Heading1"/>
      </w:pPr>
      <w:bookmarkStart w:id="3886" w:name="Sit_Sion"/>
      <w:r w:rsidRPr="0032190F">
        <w:t>SION (Sites de)</w:t>
      </w:r>
    </w:p>
    <w:bookmarkEnd w:id="3886"/>
    <w:p w14:paraId="28077F4F" w14:textId="77777777" w:rsidR="006023D6" w:rsidRPr="0032190F" w:rsidRDefault="006023D6" w:rsidP="00242C0F">
      <w:pPr>
        <w:rPr>
          <w:lang w:val="fr-FR"/>
        </w:rPr>
      </w:pPr>
    </w:p>
    <w:p w14:paraId="42ABBA83" w14:textId="77777777" w:rsidR="006023D6" w:rsidRPr="0032190F" w:rsidRDefault="006F38DF" w:rsidP="00242C0F">
      <w:pPr>
        <w:rPr>
          <w:lang w:val="fr-FR"/>
        </w:rPr>
      </w:pPr>
      <w:r w:rsidRPr="0032190F">
        <w:rPr>
          <w:lang w:val="fr-FR"/>
        </w:rPr>
        <w:t>Pour le Néolithique, l</w:t>
      </w:r>
      <w:r w:rsidR="006023D6" w:rsidRPr="0032190F">
        <w:rPr>
          <w:lang w:val="fr-FR"/>
        </w:rPr>
        <w:t xml:space="preserve">es </w:t>
      </w:r>
      <w:r w:rsidRPr="0032190F">
        <w:rPr>
          <w:lang w:val="fr-FR"/>
        </w:rPr>
        <w:t>p</w:t>
      </w:r>
      <w:r w:rsidR="006023D6" w:rsidRPr="0032190F">
        <w:rPr>
          <w:lang w:val="fr-FR"/>
        </w:rPr>
        <w:t>rincipaux sites de la région de Sion sont :</w:t>
      </w:r>
    </w:p>
    <w:p w14:paraId="511F1200" w14:textId="77777777" w:rsidR="006023D6" w:rsidRPr="0032190F" w:rsidRDefault="006023D6" w:rsidP="00242C0F">
      <w:pPr>
        <w:rPr>
          <w:lang w:val="fr-FR"/>
        </w:rPr>
      </w:pPr>
      <w:r w:rsidRPr="0032190F">
        <w:rPr>
          <w:lang w:val="fr-FR"/>
        </w:rPr>
        <w:tab/>
        <w:t xml:space="preserve">-l’avenue du </w:t>
      </w:r>
      <w:hyperlink w:anchor="Sit_Petit_Chasseur" w:history="1">
        <w:r w:rsidRPr="0032190F">
          <w:rPr>
            <w:rStyle w:val="Hyperlink"/>
            <w:lang w:val="fr-FR"/>
          </w:rPr>
          <w:t>Petit-Chasseur</w:t>
        </w:r>
      </w:hyperlink>
      <w:r w:rsidRPr="0032190F">
        <w:rPr>
          <w:lang w:val="fr-FR"/>
        </w:rPr>
        <w:t xml:space="preserve"> (nécropole)</w:t>
      </w:r>
    </w:p>
    <w:p w14:paraId="30025EBF" w14:textId="7BD130E7" w:rsidR="006023D6" w:rsidRPr="0032190F" w:rsidRDefault="006023D6" w:rsidP="00242C0F">
      <w:pPr>
        <w:rPr>
          <w:lang w:val="fr-FR"/>
        </w:rPr>
      </w:pPr>
      <w:r w:rsidRPr="0032190F">
        <w:rPr>
          <w:lang w:val="fr-FR"/>
        </w:rPr>
        <w:tab/>
        <w:t xml:space="preserve">-l’avenue </w:t>
      </w:r>
      <w:hyperlink r:id="rId9402" w:anchor="Sit_Ritz" w:history="1">
        <w:r w:rsidRPr="0032190F">
          <w:rPr>
            <w:rStyle w:val="Hyperlink"/>
            <w:lang w:val="fr-FR"/>
          </w:rPr>
          <w:t>Ritz</w:t>
        </w:r>
      </w:hyperlink>
      <w:r w:rsidRPr="0032190F">
        <w:rPr>
          <w:lang w:val="fr-FR"/>
        </w:rPr>
        <w:t xml:space="preserve"> (nécropole)</w:t>
      </w:r>
    </w:p>
    <w:p w14:paraId="65F98992" w14:textId="10FE1406" w:rsidR="006023D6" w:rsidRPr="0032190F" w:rsidRDefault="006023D6" w:rsidP="00242C0F">
      <w:pPr>
        <w:rPr>
          <w:lang w:val="fr-FR"/>
        </w:rPr>
      </w:pPr>
      <w:r w:rsidRPr="0032190F">
        <w:rPr>
          <w:lang w:val="fr-FR"/>
        </w:rPr>
        <w:tab/>
        <w:t xml:space="preserve">-le </w:t>
      </w:r>
      <w:hyperlink r:id="rId9403" w:anchor="Sit_Chemin_Collines" w:history="1">
        <w:r w:rsidR="0020721C" w:rsidRPr="0032190F">
          <w:rPr>
            <w:rStyle w:val="Hyperlink"/>
            <w:lang w:val="fr-FR"/>
          </w:rPr>
          <w:t>C</w:t>
        </w:r>
        <w:r w:rsidRPr="0032190F">
          <w:rPr>
            <w:rStyle w:val="Hyperlink"/>
            <w:lang w:val="fr-FR"/>
          </w:rPr>
          <w:t>hemin des Collines</w:t>
        </w:r>
      </w:hyperlink>
      <w:r w:rsidRPr="0032190F">
        <w:rPr>
          <w:lang w:val="fr-FR"/>
        </w:rPr>
        <w:t xml:space="preserve"> (menhirs et nécropole)</w:t>
      </w:r>
    </w:p>
    <w:p w14:paraId="311F8B1E" w14:textId="77777777" w:rsidR="006F38DF" w:rsidRPr="0032190F" w:rsidRDefault="006F38DF" w:rsidP="00242C0F">
      <w:pPr>
        <w:rPr>
          <w:lang w:val="fr-FR"/>
        </w:rPr>
      </w:pPr>
    </w:p>
    <w:p w14:paraId="2228D903" w14:textId="77777777" w:rsidR="006F38DF" w:rsidRPr="0032190F" w:rsidRDefault="006F38DF" w:rsidP="00242C0F">
      <w:pPr>
        <w:rPr>
          <w:lang w:val="fr-FR"/>
        </w:rPr>
      </w:pPr>
      <w:r w:rsidRPr="0032190F">
        <w:rPr>
          <w:lang w:val="fr-FR"/>
        </w:rPr>
        <w:t>De la céramique de type Canegrate y a été découverte (BIB 2288 p. 202)</w:t>
      </w:r>
    </w:p>
    <w:p w14:paraId="141A1D23" w14:textId="77777777" w:rsidR="009A2396" w:rsidRPr="0032190F" w:rsidRDefault="009A2396" w:rsidP="00242C0F">
      <w:pPr>
        <w:rPr>
          <w:lang w:val="fr-FR"/>
        </w:rPr>
      </w:pPr>
    </w:p>
    <w:p w14:paraId="48DC8169" w14:textId="77777777" w:rsidR="009A2396" w:rsidRPr="0032190F" w:rsidRDefault="009A2396" w:rsidP="00426FF9">
      <w:pPr>
        <w:pStyle w:val="Heading1"/>
      </w:pPr>
      <w:bookmarkStart w:id="3887" w:name="Sit_Valais"/>
      <w:r w:rsidRPr="0032190F">
        <w:t>VALAIS</w:t>
      </w:r>
    </w:p>
    <w:bookmarkEnd w:id="3887"/>
    <w:p w14:paraId="4E5D6DBD" w14:textId="77777777" w:rsidR="009A2396" w:rsidRPr="0032190F" w:rsidRDefault="009A2396" w:rsidP="00242C0F">
      <w:pPr>
        <w:rPr>
          <w:lang w:val="fr-FR"/>
        </w:rPr>
      </w:pPr>
    </w:p>
    <w:p w14:paraId="7147C845" w14:textId="51607029" w:rsidR="009A2396" w:rsidRPr="0032190F" w:rsidRDefault="009A2396" w:rsidP="009A2396">
      <w:pPr>
        <w:jc w:val="both"/>
        <w:rPr>
          <w:lang w:val="fr-FR"/>
        </w:rPr>
      </w:pPr>
      <w:r w:rsidRPr="0032190F">
        <w:rPr>
          <w:lang w:val="fr-FR"/>
        </w:rPr>
        <w:t xml:space="preserve">Le groupe du Valais comprend les sites d'art rupestre de </w:t>
      </w:r>
      <w:hyperlink r:id="rId9404" w:anchor="Sit_Chemin_Collines" w:history="1">
        <w:r w:rsidRPr="0032190F">
          <w:rPr>
            <w:rStyle w:val="Hyperlink"/>
            <w:lang w:val="fr-FR"/>
          </w:rPr>
          <w:t>Chemin des Collines</w:t>
        </w:r>
      </w:hyperlink>
      <w:r w:rsidRPr="0032190F">
        <w:rPr>
          <w:rStyle w:val="Hyperlink"/>
          <w:lang w:val="fr-FR"/>
        </w:rPr>
        <w:t xml:space="preserve">*, </w:t>
      </w:r>
      <w:hyperlink r:id="rId9405" w:anchor="Sit_Lutry" w:history="1">
        <w:r w:rsidRPr="0032190F">
          <w:rPr>
            <w:rStyle w:val="Hyperlink"/>
            <w:lang w:val="fr-FR"/>
          </w:rPr>
          <w:t>Lutry</w:t>
        </w:r>
      </w:hyperlink>
      <w:r w:rsidRPr="0032190F">
        <w:rPr>
          <w:rStyle w:val="Hyperlink"/>
          <w:lang w:val="fr-FR"/>
        </w:rPr>
        <w:t xml:space="preserve">*. </w:t>
      </w:r>
      <w:r w:rsidRPr="0032190F">
        <w:rPr>
          <w:lang w:val="fr-FR"/>
        </w:rPr>
        <w:t>*: S. Cassen rapproche différents signes circulaires observés sur des GCM (BIB 2278)</w:t>
      </w:r>
    </w:p>
    <w:p w14:paraId="69DAEC62" w14:textId="77777777" w:rsidR="009A2396" w:rsidRPr="0032190F" w:rsidRDefault="009A2396" w:rsidP="00242C0F">
      <w:pPr>
        <w:rPr>
          <w:lang w:val="fr-FR"/>
        </w:rPr>
      </w:pPr>
    </w:p>
    <w:p w14:paraId="0EAB6C68" w14:textId="77777777" w:rsidR="006F38DF" w:rsidRPr="0032190F" w:rsidRDefault="006F38DF" w:rsidP="00242C0F">
      <w:pPr>
        <w:rPr>
          <w:lang w:val="fr-FR"/>
        </w:rPr>
      </w:pPr>
    </w:p>
    <w:p w14:paraId="616A8E79" w14:textId="77777777" w:rsidR="006F38DF" w:rsidRPr="0032190F" w:rsidRDefault="006F38DF" w:rsidP="00242C0F">
      <w:pPr>
        <w:rPr>
          <w:lang w:val="fr-FR"/>
        </w:rPr>
      </w:pPr>
      <w:bookmarkStart w:id="3888" w:name="Sit_Viege"/>
      <w:r w:rsidRPr="0032190F">
        <w:rPr>
          <w:lang w:val="fr-FR"/>
        </w:rPr>
        <w:t>VIEGE</w:t>
      </w:r>
    </w:p>
    <w:bookmarkEnd w:id="3888"/>
    <w:p w14:paraId="4FE896BE" w14:textId="77777777" w:rsidR="006F38DF" w:rsidRPr="0032190F" w:rsidRDefault="006F38DF" w:rsidP="00242C0F">
      <w:pPr>
        <w:rPr>
          <w:lang w:val="fr-FR"/>
        </w:rPr>
      </w:pPr>
    </w:p>
    <w:p w14:paraId="28EBC83F" w14:textId="77777777" w:rsidR="006F38DF" w:rsidRPr="0032190F" w:rsidRDefault="006F38DF" w:rsidP="006F38DF">
      <w:pPr>
        <w:rPr>
          <w:lang w:val="fr-FR"/>
        </w:rPr>
      </w:pPr>
      <w:r w:rsidRPr="0032190F">
        <w:rPr>
          <w:lang w:val="fr-FR"/>
        </w:rPr>
        <w:t>Viège, dans les Alpes. De la céramique de type Canegrate y a été découverte (BIB 2288 p. 202)</w:t>
      </w:r>
    </w:p>
    <w:p w14:paraId="786DEED4" w14:textId="77777777" w:rsidR="006F38DF" w:rsidRPr="0032190F" w:rsidRDefault="006F38DF" w:rsidP="00242C0F">
      <w:pPr>
        <w:rPr>
          <w:lang w:val="fr-FR"/>
        </w:rPr>
      </w:pPr>
    </w:p>
    <w:p w14:paraId="2C7021F8" w14:textId="77777777" w:rsidR="006023D6" w:rsidRPr="0032190F" w:rsidRDefault="006023D6" w:rsidP="00242C0F">
      <w:pPr>
        <w:rPr>
          <w:lang w:val="fr-FR"/>
        </w:rPr>
      </w:pPr>
    </w:p>
    <w:p w14:paraId="64D3F0BF" w14:textId="77777777" w:rsidR="006023D6" w:rsidRPr="0032190F" w:rsidRDefault="006023D6" w:rsidP="00426FF9">
      <w:pPr>
        <w:pStyle w:val="Heading1"/>
      </w:pPr>
      <w:bookmarkStart w:id="3889" w:name="Sit_Ritz"/>
      <w:r w:rsidRPr="0032190F">
        <w:t>RITZ (Habitat de l’avenue du)</w:t>
      </w:r>
    </w:p>
    <w:bookmarkEnd w:id="3889"/>
    <w:p w14:paraId="31C7BE6E" w14:textId="77777777" w:rsidR="006023D6" w:rsidRPr="0032190F" w:rsidRDefault="006023D6" w:rsidP="00242C0F">
      <w:pPr>
        <w:rPr>
          <w:lang w:val="fr-FR"/>
        </w:rPr>
      </w:pPr>
    </w:p>
    <w:p w14:paraId="56E16324" w14:textId="7977AA3D" w:rsidR="006023D6" w:rsidRPr="0032190F" w:rsidRDefault="006023D6" w:rsidP="00242C0F">
      <w:pPr>
        <w:jc w:val="both"/>
        <w:rPr>
          <w:lang w:val="fr-FR"/>
        </w:rPr>
      </w:pPr>
      <w:r w:rsidRPr="0032190F">
        <w:rPr>
          <w:lang w:val="fr-FR"/>
        </w:rPr>
        <w:t xml:space="preserve">A </w:t>
      </w:r>
      <w:hyperlink r:id="rId9406" w:anchor="Sit_Sion" w:history="1">
        <w:r w:rsidRPr="0032190F">
          <w:rPr>
            <w:rStyle w:val="Hyperlink"/>
            <w:lang w:val="fr-FR"/>
          </w:rPr>
          <w:t>Sion</w:t>
        </w:r>
      </w:hyperlink>
      <w:r w:rsidRPr="0032190F">
        <w:rPr>
          <w:lang w:val="fr-FR"/>
        </w:rPr>
        <w:t xml:space="preserve"> (Valais), ce site du </w:t>
      </w:r>
      <w:hyperlink r:id="rId9407" w:anchor="Cul_Neo_Moyen" w:history="1">
        <w:r w:rsidRPr="0032190F">
          <w:rPr>
            <w:rStyle w:val="Hyperlink"/>
            <w:lang w:val="fr-FR"/>
          </w:rPr>
          <w:t>Néolithique moyen</w:t>
        </w:r>
      </w:hyperlink>
      <w:r w:rsidRPr="0032190F">
        <w:rPr>
          <w:lang w:val="fr-FR"/>
        </w:rPr>
        <w:t xml:space="preserve"> a livré une fosse contenant les restes de 15 caprinés dont 6 ont été identifiés comme mouton et aucun comme chèvre. Les animaux, tous très jeunes, ont été jetés dans la fosse après avoir subi une crémation partielle au printemps. Ils sont probablement tous morts en même temps à la suite d’une épizootie survenue duran l’hivernage (maladie du charbon ?) (BIB 358 p. 126)</w:t>
      </w:r>
    </w:p>
    <w:p w14:paraId="1FA54C79" w14:textId="77777777" w:rsidR="006023D6" w:rsidRPr="0032190F" w:rsidRDefault="006023D6" w:rsidP="00242C0F">
      <w:pPr>
        <w:rPr>
          <w:lang w:val="fr-FR"/>
        </w:rPr>
      </w:pPr>
    </w:p>
    <w:p w14:paraId="2373831E" w14:textId="77777777" w:rsidR="006023D6" w:rsidRPr="0032190F" w:rsidRDefault="006023D6" w:rsidP="00426FF9">
      <w:pPr>
        <w:pStyle w:val="Heading1"/>
      </w:pPr>
      <w:bookmarkStart w:id="3890" w:name="Sit_Chemin_Collines"/>
      <w:r w:rsidRPr="0032190F">
        <w:t>CHEMIN DES COLLINES (</w:t>
      </w:r>
      <w:r w:rsidR="00DC1F07" w:rsidRPr="0032190F">
        <w:t>Alignement du</w:t>
      </w:r>
      <w:r w:rsidRPr="0032190F">
        <w:t>)</w:t>
      </w:r>
    </w:p>
    <w:bookmarkEnd w:id="3890"/>
    <w:p w14:paraId="2179E27A" w14:textId="77777777" w:rsidR="006023D6" w:rsidRPr="0032190F" w:rsidRDefault="006023D6" w:rsidP="00242C0F">
      <w:pPr>
        <w:rPr>
          <w:lang w:val="fr-FR"/>
        </w:rPr>
      </w:pPr>
    </w:p>
    <w:p w14:paraId="5BF22E39" w14:textId="2FC2CD7E" w:rsidR="006023D6" w:rsidRPr="0032190F" w:rsidRDefault="007B42B8" w:rsidP="0020721C">
      <w:pPr>
        <w:jc w:val="both"/>
        <w:rPr>
          <w:lang w:val="fr-FR"/>
        </w:rPr>
      </w:pPr>
      <w:r w:rsidRPr="0032190F">
        <w:rPr>
          <w:lang w:val="fr-FR"/>
        </w:rPr>
        <w:t>L</w:t>
      </w:r>
      <w:r w:rsidR="006023D6" w:rsidRPr="0032190F">
        <w:rPr>
          <w:lang w:val="fr-FR"/>
        </w:rPr>
        <w:t xml:space="preserve">e site </w:t>
      </w:r>
      <w:r w:rsidRPr="0032190F">
        <w:rPr>
          <w:lang w:val="fr-FR"/>
        </w:rPr>
        <w:t>du Chemin des Collines (</w:t>
      </w:r>
      <w:hyperlink r:id="rId9408" w:anchor="Sit_Sion" w:history="1">
        <w:r w:rsidR="00AE77CC" w:rsidRPr="0032190F">
          <w:rPr>
            <w:rStyle w:val="Hyperlink"/>
            <w:lang w:val="fr-FR"/>
          </w:rPr>
          <w:t>Sion</w:t>
        </w:r>
      </w:hyperlink>
      <w:r w:rsidRPr="0032190F">
        <w:rPr>
          <w:rStyle w:val="Hyperlink"/>
          <w:color w:val="auto"/>
          <w:u w:val="none"/>
          <w:lang w:val="fr-FR"/>
        </w:rPr>
        <w:t xml:space="preserve">, </w:t>
      </w:r>
      <w:r w:rsidR="0020721C" w:rsidRPr="0032190F">
        <w:rPr>
          <w:rStyle w:val="Hyperlink"/>
          <w:color w:val="auto"/>
          <w:u w:val="none"/>
          <w:lang w:val="fr-FR"/>
        </w:rPr>
        <w:t>Valais)</w:t>
      </w:r>
      <w:r w:rsidR="00DC1F07" w:rsidRPr="0032190F">
        <w:rPr>
          <w:lang w:val="fr-FR"/>
        </w:rPr>
        <w:t xml:space="preserve">, à proximité immédaite du site du </w:t>
      </w:r>
      <w:hyperlink r:id="rId9409" w:anchor="Sit_Petit_Chasseur" w:history="1">
        <w:r w:rsidR="00DC1F07" w:rsidRPr="0032190F">
          <w:rPr>
            <w:rStyle w:val="Hyperlink"/>
            <w:lang w:val="fr-FR"/>
          </w:rPr>
          <w:t>Petit-Chasseur</w:t>
        </w:r>
      </w:hyperlink>
      <w:r w:rsidR="00DC1F07" w:rsidRPr="0032190F">
        <w:rPr>
          <w:lang w:val="fr-FR"/>
        </w:rPr>
        <w:t xml:space="preserve">, </w:t>
      </w:r>
      <w:r w:rsidR="006023D6" w:rsidRPr="0032190F">
        <w:rPr>
          <w:lang w:val="fr-FR"/>
        </w:rPr>
        <w:t xml:space="preserve">comprend un alignement de 9 menhirs dont 5 portent des traces de gravures en relation probable avec la nécropole. Cette dernière à donnée une datation </w:t>
      </w:r>
      <w:smartTag w:uri="urn:schemas-microsoft-com:office:smarttags" w:element="metricconverter">
        <w:smartTagPr>
          <w:attr w:name="ProductID" w:val="14C"/>
        </w:smartTagPr>
        <w:r w:rsidR="006023D6" w:rsidRPr="0032190F">
          <w:rPr>
            <w:lang w:val="fr-FR"/>
          </w:rPr>
          <w:t>14C</w:t>
        </w:r>
      </w:smartTag>
      <w:r w:rsidR="006023D6" w:rsidRPr="0032190F">
        <w:rPr>
          <w:lang w:val="fr-FR"/>
        </w:rPr>
        <w:t xml:space="preserve"> de vers 6200 aec, avec une occupation Mésolithique </w:t>
      </w:r>
      <w:r w:rsidR="00AE77CC" w:rsidRPr="0032190F">
        <w:rPr>
          <w:lang w:val="fr-FR"/>
        </w:rPr>
        <w:t xml:space="preserve">récent </w:t>
      </w:r>
      <w:r w:rsidR="006023D6" w:rsidRPr="0032190F">
        <w:rPr>
          <w:lang w:val="fr-FR"/>
        </w:rPr>
        <w:t xml:space="preserve">sans matériel archéologique associé. </w:t>
      </w:r>
      <w:r w:rsidR="00AE77CC" w:rsidRPr="0032190F">
        <w:rPr>
          <w:lang w:val="fr-FR"/>
        </w:rPr>
        <w:t xml:space="preserve">La nécropole comprend 25 tombes de type </w:t>
      </w:r>
      <w:hyperlink r:id="rId9410" w:anchor="Sit_Chamblandes" w:history="1">
        <w:r w:rsidR="00AE77CC" w:rsidRPr="0032190F">
          <w:rPr>
            <w:rStyle w:val="Hyperlink"/>
            <w:lang w:val="fr-FR"/>
          </w:rPr>
          <w:t>Chamblandes</w:t>
        </w:r>
      </w:hyperlink>
      <w:r w:rsidR="00AE77CC" w:rsidRPr="0032190F">
        <w:rPr>
          <w:lang w:val="fr-FR"/>
        </w:rPr>
        <w:t xml:space="preserve"> avec différents niveaux d’occupation. Sépultures individuelles à l’exception d’une sépultrue double d’enfants dans des cofffr</w:t>
      </w:r>
      <w:r w:rsidR="00222C5C" w:rsidRPr="0032190F">
        <w:rPr>
          <w:lang w:val="fr-FR"/>
        </w:rPr>
        <w:t>e</w:t>
      </w:r>
      <w:r w:rsidR="00AE77CC" w:rsidRPr="0032190F">
        <w:rPr>
          <w:lang w:val="fr-FR"/>
        </w:rPr>
        <w:t>s de dalles en pierre. Une sépulture exceptionnelle présentait le straces d’un coffre de bois carbonisé. Le cimetière se rattache au Néolithique moyen I (deuxième moitié du 5</w:t>
      </w:r>
      <w:r w:rsidR="00AE77CC" w:rsidRPr="0032190F">
        <w:rPr>
          <w:vertAlign w:val="superscript"/>
          <w:lang w:val="fr-FR"/>
        </w:rPr>
        <w:t>e</w:t>
      </w:r>
      <w:r w:rsidR="00AE77CC" w:rsidRPr="0032190F">
        <w:rPr>
          <w:lang w:val="fr-FR"/>
        </w:rPr>
        <w:t xml:space="preserve"> millénaire) (BIB 358 p. 336)</w:t>
      </w:r>
    </w:p>
    <w:p w14:paraId="74E41A9E" w14:textId="7CE9276F" w:rsidR="009B0302" w:rsidRPr="0032190F" w:rsidRDefault="0020721C" w:rsidP="009B0302">
      <w:pPr>
        <w:rPr>
          <w:lang w:val="fr-FR"/>
        </w:rPr>
      </w:pPr>
      <w:r w:rsidRPr="0032190F">
        <w:rPr>
          <w:lang w:val="fr-FR"/>
        </w:rPr>
        <w:t>C’est un des GCM (SS BIB)</w:t>
      </w:r>
      <w:r w:rsidR="009B0302" w:rsidRPr="0032190F">
        <w:rPr>
          <w:lang w:val="fr-FR"/>
        </w:rPr>
        <w:t xml:space="preserve"> S. Cassen rapproche entre eux différents signes circulaires observés sur des </w:t>
      </w:r>
      <w:hyperlink r:id="rId9411" w:anchor="Cul_Art__GCM" w:history="1">
        <w:r w:rsidR="009B0302" w:rsidRPr="0032190F">
          <w:rPr>
            <w:rStyle w:val="Hyperlink"/>
            <w:lang w:val="fr-FR"/>
          </w:rPr>
          <w:t>GCM</w:t>
        </w:r>
      </w:hyperlink>
      <w:r w:rsidR="009B0302" w:rsidRPr="0032190F">
        <w:rPr>
          <w:lang w:val="fr-FR"/>
        </w:rPr>
        <w:t xml:space="preserve"> (BIB 2278) </w:t>
      </w:r>
    </w:p>
    <w:p w14:paraId="6DDE1E66" w14:textId="77777777" w:rsidR="006023D6" w:rsidRPr="0032190F" w:rsidRDefault="006023D6" w:rsidP="00242C0F">
      <w:pPr>
        <w:rPr>
          <w:lang w:val="fr-FR"/>
        </w:rPr>
      </w:pPr>
    </w:p>
    <w:p w14:paraId="7D412AC2" w14:textId="77777777" w:rsidR="0020721C" w:rsidRPr="0032190F" w:rsidRDefault="0020721C" w:rsidP="00242C0F">
      <w:pPr>
        <w:rPr>
          <w:lang w:val="fr-FR"/>
        </w:rPr>
      </w:pPr>
    </w:p>
    <w:p w14:paraId="4812507C" w14:textId="77777777" w:rsidR="007B42B8" w:rsidRPr="0032190F" w:rsidRDefault="007B42B8" w:rsidP="00E42269">
      <w:pPr>
        <w:autoSpaceDE w:val="0"/>
        <w:autoSpaceDN w:val="0"/>
        <w:adjustRightInd w:val="0"/>
        <w:rPr>
          <w:szCs w:val="18"/>
          <w:lang w:val="fr-FR" w:eastAsia="en-GB"/>
        </w:rPr>
      </w:pPr>
      <w:r w:rsidRPr="0032190F">
        <w:rPr>
          <w:szCs w:val="18"/>
          <w:lang w:val="fr-FR" w:eastAsia="en-GB"/>
        </w:rPr>
        <w:t xml:space="preserve">L’important ouvrage de stèles n’est pas daté directement, mais fut érigé sur un sol situé à la même altitude que la couche de la zone d’habitat remontant à l’intervalle -4600/-4350 aec (Moinat </w:t>
      </w:r>
      <w:r w:rsidRPr="0032190F">
        <w:rPr>
          <w:i/>
          <w:iCs/>
          <w:szCs w:val="18"/>
          <w:lang w:val="fr-FR" w:eastAsia="en-GB"/>
        </w:rPr>
        <w:t xml:space="preserve">et al. </w:t>
      </w:r>
      <w:r w:rsidRPr="0032190F">
        <w:rPr>
          <w:szCs w:val="18"/>
          <w:lang w:val="fr-FR" w:eastAsia="en-GB"/>
        </w:rPr>
        <w:t>2007).(BIB 2278 p. 890</w:t>
      </w:r>
      <w:r w:rsidR="00E42269" w:rsidRPr="0032190F">
        <w:rPr>
          <w:szCs w:val="18"/>
          <w:lang w:val="fr-FR" w:eastAsia="en-GB"/>
        </w:rPr>
        <w:t>, p. 893)</w:t>
      </w:r>
    </w:p>
    <w:p w14:paraId="01A67034" w14:textId="77777777" w:rsidR="007B42B8" w:rsidRPr="0032190F" w:rsidRDefault="007B42B8" w:rsidP="007B42B8">
      <w:pPr>
        <w:rPr>
          <w:lang w:val="fr-FR"/>
        </w:rPr>
      </w:pPr>
    </w:p>
    <w:p w14:paraId="692B357B" w14:textId="77777777" w:rsidR="0020721C" w:rsidRPr="0032190F" w:rsidRDefault="0020721C" w:rsidP="0020721C">
      <w:pPr>
        <w:pStyle w:val="Heading2"/>
      </w:pPr>
      <w:bookmarkStart w:id="3891" w:name="Sit_Chemin_Collines_5"/>
      <w:r w:rsidRPr="0032190F">
        <w:lastRenderedPageBreak/>
        <w:t>Chemin des Collines 5</w:t>
      </w:r>
    </w:p>
    <w:bookmarkEnd w:id="3891"/>
    <w:p w14:paraId="39AFB189" w14:textId="77777777" w:rsidR="0020721C" w:rsidRPr="0032190F" w:rsidRDefault="0020721C" w:rsidP="00242C0F">
      <w:pPr>
        <w:rPr>
          <w:lang w:val="fr-FR"/>
        </w:rPr>
      </w:pPr>
    </w:p>
    <w:p w14:paraId="243AB1C2" w14:textId="77777777" w:rsidR="0020721C" w:rsidRPr="0032190F" w:rsidRDefault="0020721C" w:rsidP="0020721C">
      <w:pPr>
        <w:jc w:val="both"/>
        <w:rPr>
          <w:lang w:val="fr-FR"/>
        </w:rPr>
      </w:pPr>
      <w:r w:rsidRPr="0032190F">
        <w:rPr>
          <w:lang w:val="fr-FR"/>
        </w:rPr>
        <w:t>La face sud du monolithe 5 de l’ouvrage de stèles du Chemin des Collines (Sion, Valais) : cette stèle fait partie d’une des trois files parallèles de pierres dressées (Bocksberger et Weidmann 1964, Cassen 2014) ; une ligne peu ou prou horizontale divise la surface au tiers inférieur ; une hache en pierre est interprétée (Blain 1975, Curdy et Favre 1995) en lieu et place de ce qui nous apparaît être, à l’issue d’un levé, un signe circulaire à l’extrémité d’un segment rectiligne ; trois motifs anthropomorphes accompagnent la composition (Corboud 2003), un seul est bien identifiable ; (BIB 2278 p. 886)</w:t>
      </w:r>
    </w:p>
    <w:p w14:paraId="7AC222E9" w14:textId="77777777" w:rsidR="0020721C" w:rsidRPr="0032190F" w:rsidRDefault="0020721C" w:rsidP="00242C0F">
      <w:pPr>
        <w:rPr>
          <w:lang w:val="fr-FR"/>
        </w:rPr>
      </w:pPr>
    </w:p>
    <w:p w14:paraId="04C230C5" w14:textId="77777777" w:rsidR="00520DE1" w:rsidRPr="0032190F" w:rsidRDefault="00BA2477" w:rsidP="00426FF9">
      <w:pPr>
        <w:pStyle w:val="Heading1"/>
      </w:pPr>
      <w:bookmarkStart w:id="3892" w:name="Sit_Petit_Chasseur"/>
      <w:r w:rsidRPr="0032190F">
        <w:t>PETIT-CHASSEUR</w:t>
      </w:r>
    </w:p>
    <w:bookmarkEnd w:id="3892"/>
    <w:p w14:paraId="28D5AD3D" w14:textId="77777777" w:rsidR="00520DE1" w:rsidRPr="0032190F" w:rsidRDefault="00520DE1" w:rsidP="00242C0F">
      <w:pPr>
        <w:rPr>
          <w:b/>
          <w:lang w:val="fr-FR"/>
        </w:rPr>
      </w:pPr>
    </w:p>
    <w:p w14:paraId="2863D56D" w14:textId="278D3C88" w:rsidR="0077487C" w:rsidRPr="0032190F" w:rsidRDefault="0077487C" w:rsidP="00242C0F">
      <w:pPr>
        <w:jc w:val="both"/>
        <w:rPr>
          <w:lang w:val="fr-FR"/>
        </w:rPr>
      </w:pPr>
      <w:r w:rsidRPr="0032190F">
        <w:rPr>
          <w:lang w:val="fr-FR"/>
        </w:rPr>
        <w:t>L</w:t>
      </w:r>
      <w:r w:rsidR="009B23F9" w:rsidRPr="0032190F">
        <w:rPr>
          <w:lang w:val="fr-FR"/>
        </w:rPr>
        <w:t xml:space="preserve">a nécropole </w:t>
      </w:r>
      <w:r w:rsidR="00520DE1" w:rsidRPr="0032190F">
        <w:rPr>
          <w:lang w:val="fr-FR"/>
        </w:rPr>
        <w:t xml:space="preserve">du Petit-Chasseur </w:t>
      </w:r>
      <w:r w:rsidR="00DB2547" w:rsidRPr="0032190F">
        <w:rPr>
          <w:lang w:val="fr-FR"/>
        </w:rPr>
        <w:t>(</w:t>
      </w:r>
      <w:hyperlink r:id="rId9412" w:anchor="Sit_Sion" w:history="1">
        <w:r w:rsidR="00AE77CC" w:rsidRPr="0032190F">
          <w:rPr>
            <w:rStyle w:val="Hyperlink"/>
            <w:lang w:val="fr-FR"/>
          </w:rPr>
          <w:t>Sion</w:t>
        </w:r>
      </w:hyperlink>
      <w:r w:rsidR="00DB2547" w:rsidRPr="0032190F">
        <w:rPr>
          <w:lang w:val="fr-FR"/>
        </w:rPr>
        <w:t xml:space="preserve">, </w:t>
      </w:r>
      <w:r w:rsidR="00520DE1" w:rsidRPr="0032190F">
        <w:rPr>
          <w:lang w:val="fr-FR"/>
        </w:rPr>
        <w:t>Valais)</w:t>
      </w:r>
      <w:r w:rsidR="00F07082" w:rsidRPr="0032190F">
        <w:rPr>
          <w:lang w:val="fr-FR"/>
        </w:rPr>
        <w:t xml:space="preserve">, </w:t>
      </w:r>
      <w:smartTag w:uri="urn:schemas-microsoft-com:office:smarttags" w:element="metricconverter">
        <w:smartTagPr>
          <w:attr w:name="ProductID" w:val="512 m"/>
        </w:smartTagPr>
        <w:r w:rsidR="00F07082" w:rsidRPr="0032190F">
          <w:rPr>
            <w:lang w:val="fr-FR"/>
          </w:rPr>
          <w:t>512 m</w:t>
        </w:r>
      </w:smartTag>
      <w:r w:rsidR="00F07082" w:rsidRPr="0032190F">
        <w:rPr>
          <w:lang w:val="fr-FR"/>
        </w:rPr>
        <w:t xml:space="preserve"> d’altitude</w:t>
      </w:r>
      <w:r w:rsidR="00832EAF" w:rsidRPr="0032190F">
        <w:rPr>
          <w:lang w:val="fr-FR"/>
        </w:rPr>
        <w:t>,</w:t>
      </w:r>
      <w:r w:rsidR="00DC1F07" w:rsidRPr="0032190F">
        <w:rPr>
          <w:lang w:val="fr-FR"/>
        </w:rPr>
        <w:t xml:space="preserve">située à proximité </w:t>
      </w:r>
      <w:r w:rsidR="00832EAF" w:rsidRPr="0032190F">
        <w:rPr>
          <w:lang w:val="fr-FR"/>
        </w:rPr>
        <w:t xml:space="preserve">du </w:t>
      </w:r>
      <w:hyperlink r:id="rId9413" w:anchor="Sit_Chemin_Collines" w:history="1">
        <w:r w:rsidR="00832EAF" w:rsidRPr="0032190F">
          <w:rPr>
            <w:rStyle w:val="Hyperlink"/>
            <w:lang w:val="fr-FR"/>
          </w:rPr>
          <w:t>chemin des Collines</w:t>
        </w:r>
      </w:hyperlink>
      <w:r w:rsidR="00832EAF" w:rsidRPr="0032190F">
        <w:rPr>
          <w:lang w:val="fr-FR"/>
        </w:rPr>
        <w:t>,</w:t>
      </w:r>
      <w:r w:rsidR="009B23F9" w:rsidRPr="0032190F">
        <w:rPr>
          <w:lang w:val="fr-FR"/>
        </w:rPr>
        <w:t>offre</w:t>
      </w:r>
      <w:r w:rsidRPr="0032190F">
        <w:rPr>
          <w:lang w:val="fr-FR"/>
        </w:rPr>
        <w:t xml:space="preserve"> avec </w:t>
      </w:r>
      <w:r w:rsidR="009B23F9" w:rsidRPr="0032190F">
        <w:rPr>
          <w:lang w:val="fr-FR"/>
        </w:rPr>
        <w:t xml:space="preserve">la nécropole de </w:t>
      </w:r>
      <w:hyperlink w:anchor="Sit_Saint_Martin_Corleans" w:history="1">
        <w:r w:rsidRPr="0032190F">
          <w:rPr>
            <w:rStyle w:val="Hyperlink"/>
            <w:lang w:val="fr-FR"/>
          </w:rPr>
          <w:t>Saint-Martin-de-Corléans</w:t>
        </w:r>
      </w:hyperlink>
      <w:r w:rsidR="00166184" w:rsidRPr="0032190F">
        <w:rPr>
          <w:lang w:val="fr-FR"/>
        </w:rPr>
        <w:t xml:space="preserve">, </w:t>
      </w:r>
      <w:r w:rsidR="00302ABB" w:rsidRPr="0032190F">
        <w:rPr>
          <w:lang w:val="fr-FR"/>
        </w:rPr>
        <w:t xml:space="preserve">de l’autre côté du col du Grand </w:t>
      </w:r>
      <w:r w:rsidR="00166184" w:rsidRPr="0032190F">
        <w:rPr>
          <w:lang w:val="fr-FR"/>
        </w:rPr>
        <w:t>Saint-Bernard,</w:t>
      </w:r>
      <w:r w:rsidR="009B23F9" w:rsidRPr="0032190F">
        <w:rPr>
          <w:lang w:val="fr-FR"/>
        </w:rPr>
        <w:t xml:space="preserve">une séquence archéologique allant de -2700 à -2200, soit du </w:t>
      </w:r>
      <w:hyperlink r:id="rId9414" w:anchor="Cul_Neo_Final" w:history="1">
        <w:r w:rsidR="009B23F9" w:rsidRPr="0032190F">
          <w:rPr>
            <w:rStyle w:val="Hyperlink"/>
            <w:lang w:val="fr-FR"/>
          </w:rPr>
          <w:t>Néolithique final</w:t>
        </w:r>
      </w:hyperlink>
      <w:r w:rsidR="009B23F9" w:rsidRPr="0032190F">
        <w:rPr>
          <w:lang w:val="fr-FR"/>
        </w:rPr>
        <w:t xml:space="preserve"> au Bronze ancien (BIB 393 p. 144,151) et </w:t>
      </w:r>
      <w:r w:rsidR="003525AA" w:rsidRPr="0032190F">
        <w:rPr>
          <w:lang w:val="fr-FR"/>
        </w:rPr>
        <w:t>acquiert une valeur paradigmatique pour la compréhension des transformations idéologiques du 3</w:t>
      </w:r>
      <w:r w:rsidR="003525AA" w:rsidRPr="0032190F">
        <w:rPr>
          <w:vertAlign w:val="superscript"/>
          <w:lang w:val="fr-FR"/>
        </w:rPr>
        <w:t>e</w:t>
      </w:r>
      <w:r w:rsidR="003525AA" w:rsidRPr="0032190F">
        <w:rPr>
          <w:lang w:val="fr-FR"/>
        </w:rPr>
        <w:t xml:space="preserve"> mill</w:t>
      </w:r>
      <w:r w:rsidR="002C1B9C" w:rsidRPr="0032190F">
        <w:rPr>
          <w:lang w:val="fr-FR"/>
        </w:rPr>
        <w:t>é</w:t>
      </w:r>
      <w:r w:rsidR="003525AA" w:rsidRPr="0032190F">
        <w:rPr>
          <w:lang w:val="fr-FR"/>
        </w:rPr>
        <w:t>naire (BIB 393 p. 143)</w:t>
      </w:r>
      <w:r w:rsidRPr="0032190F">
        <w:rPr>
          <w:lang w:val="fr-FR"/>
        </w:rPr>
        <w:t>.</w:t>
      </w:r>
    </w:p>
    <w:p w14:paraId="18FF8F64" w14:textId="77777777" w:rsidR="0077487C" w:rsidRPr="0032190F" w:rsidRDefault="0077487C" w:rsidP="00242C0F">
      <w:pPr>
        <w:rPr>
          <w:lang w:val="fr-FR"/>
        </w:rPr>
      </w:pPr>
    </w:p>
    <w:tbl>
      <w:tblPr>
        <w:tblW w:w="0" w:type="auto"/>
        <w:tblInd w:w="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0"/>
        <w:gridCol w:w="1750"/>
        <w:gridCol w:w="3600"/>
        <w:gridCol w:w="1094"/>
        <w:gridCol w:w="1066"/>
      </w:tblGrid>
      <w:tr w:rsidR="000E09A5" w:rsidRPr="00DB5974" w14:paraId="5130A105" w14:textId="77777777">
        <w:trPr>
          <w:cantSplit/>
          <w:trHeight w:val="163"/>
        </w:trPr>
        <w:tc>
          <w:tcPr>
            <w:tcW w:w="950" w:type="dxa"/>
            <w:vAlign w:val="center"/>
          </w:tcPr>
          <w:p w14:paraId="1F2CAC2C" w14:textId="77777777" w:rsidR="000E09A5" w:rsidRPr="00DB5974" w:rsidRDefault="000E09A5" w:rsidP="00242C0F">
            <w:pPr>
              <w:jc w:val="center"/>
              <w:rPr>
                <w:sz w:val="20"/>
                <w:szCs w:val="20"/>
              </w:rPr>
            </w:pPr>
            <w:r w:rsidRPr="00DB5974">
              <w:rPr>
                <w:sz w:val="20"/>
                <w:szCs w:val="20"/>
              </w:rPr>
              <w:t>Phase 1</w:t>
            </w:r>
          </w:p>
        </w:tc>
        <w:tc>
          <w:tcPr>
            <w:tcW w:w="1750" w:type="dxa"/>
            <w:vAlign w:val="center"/>
          </w:tcPr>
          <w:p w14:paraId="0FD5DA58" w14:textId="468729C3" w:rsidR="000E09A5" w:rsidRPr="00DB5974" w:rsidRDefault="00000000" w:rsidP="00242C0F">
            <w:pPr>
              <w:jc w:val="center"/>
              <w:rPr>
                <w:sz w:val="20"/>
                <w:szCs w:val="20"/>
              </w:rPr>
            </w:pPr>
            <w:hyperlink r:id="rId9415" w:anchor="Sit_Petit_Chasseur_dolmens_MXII" w:history="1">
              <w:r w:rsidR="000E09A5" w:rsidRPr="00222C5C">
                <w:rPr>
                  <w:rStyle w:val="Hyperlink"/>
                  <w:sz w:val="20"/>
                  <w:szCs w:val="20"/>
                </w:rPr>
                <w:t>dolmen M XII</w:t>
              </w:r>
            </w:hyperlink>
          </w:p>
        </w:tc>
        <w:tc>
          <w:tcPr>
            <w:tcW w:w="3600" w:type="dxa"/>
            <w:textDirection w:val="tbRl"/>
            <w:vAlign w:val="center"/>
          </w:tcPr>
          <w:p w14:paraId="1A262AF4" w14:textId="77777777" w:rsidR="000E09A5" w:rsidRPr="00DB5974" w:rsidRDefault="000E09A5" w:rsidP="00242C0F">
            <w:pPr>
              <w:ind w:left="113" w:right="113"/>
              <w:jc w:val="center"/>
              <w:rPr>
                <w:sz w:val="20"/>
                <w:szCs w:val="20"/>
              </w:rPr>
            </w:pPr>
          </w:p>
        </w:tc>
        <w:tc>
          <w:tcPr>
            <w:tcW w:w="1094" w:type="dxa"/>
            <w:shd w:val="clear" w:color="auto" w:fill="auto"/>
            <w:vAlign w:val="center"/>
          </w:tcPr>
          <w:p w14:paraId="454A82F8" w14:textId="77777777" w:rsidR="000E09A5" w:rsidRPr="00DB5974" w:rsidRDefault="000E09A5" w:rsidP="00242C0F">
            <w:pPr>
              <w:jc w:val="center"/>
              <w:rPr>
                <w:sz w:val="18"/>
                <w:szCs w:val="18"/>
              </w:rPr>
            </w:pPr>
          </w:p>
        </w:tc>
        <w:tc>
          <w:tcPr>
            <w:tcW w:w="1066" w:type="dxa"/>
            <w:vMerge w:val="restart"/>
            <w:shd w:val="clear" w:color="auto" w:fill="auto"/>
            <w:vAlign w:val="center"/>
          </w:tcPr>
          <w:p w14:paraId="568F4400" w14:textId="77777777" w:rsidR="000E09A5" w:rsidRPr="00DB5974" w:rsidRDefault="000E09A5" w:rsidP="00242C0F">
            <w:pPr>
              <w:jc w:val="center"/>
              <w:rPr>
                <w:sz w:val="22"/>
                <w:szCs w:val="22"/>
              </w:rPr>
            </w:pPr>
            <w:r w:rsidRPr="00DB5974">
              <w:rPr>
                <w:sz w:val="22"/>
                <w:szCs w:val="22"/>
              </w:rPr>
              <w:t>NF</w:t>
            </w:r>
          </w:p>
        </w:tc>
      </w:tr>
      <w:tr w:rsidR="000E09A5" w:rsidRPr="00DB5974" w14:paraId="2642B9C9" w14:textId="77777777">
        <w:trPr>
          <w:cantSplit/>
          <w:trHeight w:val="172"/>
        </w:trPr>
        <w:tc>
          <w:tcPr>
            <w:tcW w:w="950" w:type="dxa"/>
            <w:vAlign w:val="center"/>
          </w:tcPr>
          <w:p w14:paraId="519E21AB" w14:textId="77777777" w:rsidR="000E09A5" w:rsidRPr="00DB5974" w:rsidRDefault="000E09A5" w:rsidP="00242C0F">
            <w:pPr>
              <w:jc w:val="center"/>
              <w:rPr>
                <w:sz w:val="20"/>
                <w:szCs w:val="20"/>
              </w:rPr>
            </w:pPr>
            <w:r w:rsidRPr="00DB5974">
              <w:rPr>
                <w:sz w:val="20"/>
                <w:szCs w:val="20"/>
              </w:rPr>
              <w:t>Phase 2</w:t>
            </w:r>
          </w:p>
        </w:tc>
        <w:tc>
          <w:tcPr>
            <w:tcW w:w="1750" w:type="dxa"/>
            <w:vAlign w:val="center"/>
          </w:tcPr>
          <w:p w14:paraId="3A7E89B1" w14:textId="5BA9E73A" w:rsidR="000E09A5" w:rsidRPr="00DB5974" w:rsidRDefault="00000000" w:rsidP="00242C0F">
            <w:pPr>
              <w:jc w:val="center"/>
              <w:rPr>
                <w:sz w:val="20"/>
                <w:szCs w:val="20"/>
              </w:rPr>
            </w:pPr>
            <w:hyperlink r:id="rId9416" w:anchor="Sit_Petit_Chasseur_dolmens_MVI" w:history="1">
              <w:r w:rsidR="000E09A5" w:rsidRPr="00222C5C">
                <w:rPr>
                  <w:rStyle w:val="Hyperlink"/>
                  <w:sz w:val="20"/>
                  <w:szCs w:val="20"/>
                </w:rPr>
                <w:t>dolmen M VI</w:t>
              </w:r>
            </w:hyperlink>
          </w:p>
        </w:tc>
        <w:tc>
          <w:tcPr>
            <w:tcW w:w="3600" w:type="dxa"/>
            <w:vAlign w:val="center"/>
          </w:tcPr>
          <w:p w14:paraId="23752CB6" w14:textId="77777777" w:rsidR="000E09A5" w:rsidRPr="00DB5974" w:rsidRDefault="000E09A5" w:rsidP="00242C0F">
            <w:pPr>
              <w:jc w:val="center"/>
              <w:rPr>
                <w:sz w:val="20"/>
                <w:szCs w:val="20"/>
              </w:rPr>
            </w:pPr>
            <w:r w:rsidRPr="00DB5974">
              <w:rPr>
                <w:sz w:val="20"/>
                <w:szCs w:val="20"/>
              </w:rPr>
              <w:t>surface de c. 6</w:t>
            </w:r>
          </w:p>
        </w:tc>
        <w:tc>
          <w:tcPr>
            <w:tcW w:w="1094" w:type="dxa"/>
            <w:shd w:val="clear" w:color="auto" w:fill="auto"/>
            <w:vAlign w:val="center"/>
          </w:tcPr>
          <w:p w14:paraId="6140FAB0" w14:textId="6F603F41" w:rsidR="000E09A5" w:rsidRPr="00DB5974" w:rsidRDefault="00000000" w:rsidP="00242C0F">
            <w:pPr>
              <w:jc w:val="center"/>
              <w:rPr>
                <w:sz w:val="20"/>
                <w:szCs w:val="20"/>
              </w:rPr>
            </w:pPr>
            <w:hyperlink r:id="rId9417" w:anchor="Cul_Auvernier_Corde" w:history="1">
              <w:r w:rsidR="000E09A5" w:rsidRPr="001B2DF8">
                <w:rPr>
                  <w:rStyle w:val="Hyperlink"/>
                  <w:sz w:val="20"/>
                  <w:szCs w:val="20"/>
                </w:rPr>
                <w:t>Auvernier-Cordé</w:t>
              </w:r>
            </w:hyperlink>
          </w:p>
        </w:tc>
        <w:tc>
          <w:tcPr>
            <w:tcW w:w="1066" w:type="dxa"/>
            <w:vMerge/>
            <w:shd w:val="clear" w:color="auto" w:fill="auto"/>
            <w:vAlign w:val="center"/>
          </w:tcPr>
          <w:p w14:paraId="14DE1119" w14:textId="77777777" w:rsidR="000E09A5" w:rsidRPr="00DB5974" w:rsidRDefault="000E09A5" w:rsidP="00242C0F">
            <w:pPr>
              <w:jc w:val="center"/>
              <w:rPr>
                <w:sz w:val="18"/>
                <w:szCs w:val="18"/>
              </w:rPr>
            </w:pPr>
          </w:p>
        </w:tc>
      </w:tr>
      <w:tr w:rsidR="000A1A2F" w:rsidRPr="00DB5974" w14:paraId="743829A5" w14:textId="77777777">
        <w:tc>
          <w:tcPr>
            <w:tcW w:w="950" w:type="dxa"/>
            <w:vAlign w:val="center"/>
          </w:tcPr>
          <w:p w14:paraId="68DE155B" w14:textId="77777777" w:rsidR="000A1A2F" w:rsidRPr="00DB5974" w:rsidRDefault="000A1A2F" w:rsidP="00242C0F">
            <w:pPr>
              <w:jc w:val="center"/>
              <w:rPr>
                <w:sz w:val="20"/>
                <w:szCs w:val="20"/>
              </w:rPr>
            </w:pPr>
            <w:r w:rsidRPr="00DB5974">
              <w:rPr>
                <w:sz w:val="20"/>
                <w:szCs w:val="20"/>
              </w:rPr>
              <w:t>Phase 3</w:t>
            </w:r>
          </w:p>
        </w:tc>
        <w:tc>
          <w:tcPr>
            <w:tcW w:w="1750" w:type="dxa"/>
            <w:vAlign w:val="center"/>
          </w:tcPr>
          <w:p w14:paraId="2AE62CE3" w14:textId="77777777" w:rsidR="000A1A2F" w:rsidRPr="00DB5974" w:rsidRDefault="000A1A2F" w:rsidP="00242C0F">
            <w:pPr>
              <w:jc w:val="center"/>
              <w:rPr>
                <w:sz w:val="20"/>
                <w:szCs w:val="20"/>
              </w:rPr>
            </w:pPr>
            <w:r w:rsidRPr="00DB5974">
              <w:rPr>
                <w:sz w:val="20"/>
                <w:szCs w:val="20"/>
              </w:rPr>
              <w:t>dolmens MI, MV, MXI</w:t>
            </w:r>
          </w:p>
        </w:tc>
        <w:tc>
          <w:tcPr>
            <w:tcW w:w="3600" w:type="dxa"/>
            <w:textDirection w:val="tbRl"/>
            <w:vAlign w:val="center"/>
          </w:tcPr>
          <w:p w14:paraId="5B54B85C" w14:textId="77777777" w:rsidR="000A1A2F" w:rsidRPr="00DB5974" w:rsidRDefault="000A1A2F" w:rsidP="00242C0F">
            <w:pPr>
              <w:ind w:left="113" w:right="113"/>
              <w:jc w:val="center"/>
              <w:rPr>
                <w:sz w:val="20"/>
                <w:szCs w:val="20"/>
              </w:rPr>
            </w:pPr>
          </w:p>
        </w:tc>
        <w:tc>
          <w:tcPr>
            <w:tcW w:w="2160" w:type="dxa"/>
            <w:gridSpan w:val="2"/>
            <w:vMerge w:val="restart"/>
            <w:shd w:val="clear" w:color="auto" w:fill="auto"/>
            <w:vAlign w:val="center"/>
          </w:tcPr>
          <w:p w14:paraId="5C318E97" w14:textId="513E8077" w:rsidR="000A1A2F" w:rsidRPr="00DB5974" w:rsidRDefault="000A1A2F" w:rsidP="00242C0F">
            <w:pPr>
              <w:jc w:val="center"/>
              <w:rPr>
                <w:sz w:val="18"/>
                <w:szCs w:val="18"/>
              </w:rPr>
            </w:pPr>
            <w:r w:rsidRPr="00DB5974">
              <w:rPr>
                <w:sz w:val="18"/>
                <w:szCs w:val="18"/>
              </w:rPr>
              <w:t xml:space="preserve">deb. </w:t>
            </w:r>
            <w:hyperlink r:id="rId9418" w:anchor="Cul_Campaniforme" w:history="1">
              <w:r w:rsidRPr="00DB5974">
                <w:rPr>
                  <w:rStyle w:val="Hyperlink"/>
                  <w:sz w:val="18"/>
                  <w:szCs w:val="18"/>
                </w:rPr>
                <w:t>Campaniforme</w:t>
              </w:r>
            </w:hyperlink>
          </w:p>
        </w:tc>
      </w:tr>
      <w:tr w:rsidR="000A1A2F" w:rsidRPr="006A329A" w14:paraId="767AAC4E" w14:textId="77777777">
        <w:trPr>
          <w:trHeight w:val="458"/>
        </w:trPr>
        <w:tc>
          <w:tcPr>
            <w:tcW w:w="950" w:type="dxa"/>
            <w:vMerge w:val="restart"/>
            <w:vAlign w:val="center"/>
          </w:tcPr>
          <w:p w14:paraId="29A28346" w14:textId="77777777" w:rsidR="000A1A2F" w:rsidRPr="00DB5974" w:rsidRDefault="000A1A2F" w:rsidP="00242C0F">
            <w:pPr>
              <w:jc w:val="center"/>
              <w:rPr>
                <w:sz w:val="20"/>
                <w:szCs w:val="20"/>
              </w:rPr>
            </w:pPr>
            <w:r w:rsidRPr="00DB5974">
              <w:rPr>
                <w:sz w:val="20"/>
                <w:szCs w:val="20"/>
              </w:rPr>
              <w:t>Phase 4</w:t>
            </w:r>
          </w:p>
        </w:tc>
        <w:tc>
          <w:tcPr>
            <w:tcW w:w="1750" w:type="dxa"/>
            <w:vMerge w:val="restart"/>
            <w:vAlign w:val="center"/>
          </w:tcPr>
          <w:p w14:paraId="5A92D04C" w14:textId="77777777" w:rsidR="000A1A2F" w:rsidRPr="0032190F" w:rsidRDefault="000A1A2F" w:rsidP="00242C0F">
            <w:pPr>
              <w:jc w:val="center"/>
              <w:rPr>
                <w:sz w:val="20"/>
                <w:szCs w:val="20"/>
                <w:lang w:val="fr-FR"/>
              </w:rPr>
            </w:pPr>
            <w:r w:rsidRPr="0032190F">
              <w:rPr>
                <w:sz w:val="20"/>
                <w:szCs w:val="20"/>
                <w:lang w:val="fr-FR"/>
              </w:rPr>
              <w:t>violation du dolmen M XI</w:t>
            </w:r>
          </w:p>
        </w:tc>
        <w:tc>
          <w:tcPr>
            <w:tcW w:w="3600" w:type="dxa"/>
            <w:vMerge w:val="restart"/>
            <w:vAlign w:val="center"/>
          </w:tcPr>
          <w:p w14:paraId="4D4DD278" w14:textId="77777777" w:rsidR="000A1A2F" w:rsidRPr="0032190F" w:rsidRDefault="000A1A2F" w:rsidP="00242C0F">
            <w:pPr>
              <w:jc w:val="center"/>
              <w:rPr>
                <w:sz w:val="20"/>
                <w:szCs w:val="20"/>
                <w:lang w:val="fr-FR"/>
              </w:rPr>
            </w:pPr>
            <w:r w:rsidRPr="0032190F">
              <w:rPr>
                <w:sz w:val="20"/>
                <w:szCs w:val="20"/>
                <w:lang w:val="fr-FR"/>
              </w:rPr>
              <w:t>Evacuation des anciennes sépultures.</w:t>
            </w:r>
          </w:p>
          <w:p w14:paraId="3D901DC9" w14:textId="77777777" w:rsidR="000A1A2F" w:rsidRPr="0032190F" w:rsidRDefault="000A1A2F" w:rsidP="00242C0F">
            <w:pPr>
              <w:jc w:val="center"/>
              <w:rPr>
                <w:sz w:val="20"/>
                <w:szCs w:val="20"/>
                <w:lang w:val="fr-FR"/>
              </w:rPr>
            </w:pPr>
            <w:r w:rsidRPr="0032190F">
              <w:rPr>
                <w:sz w:val="20"/>
                <w:szCs w:val="20"/>
                <w:lang w:val="fr-FR"/>
              </w:rPr>
              <w:t>Alignement des crânes (c. 5B).</w:t>
            </w:r>
          </w:p>
          <w:p w14:paraId="5CD379D7" w14:textId="77777777" w:rsidR="000A1A2F" w:rsidRPr="0032190F" w:rsidRDefault="000A1A2F" w:rsidP="00242C0F">
            <w:pPr>
              <w:jc w:val="center"/>
              <w:rPr>
                <w:sz w:val="20"/>
                <w:szCs w:val="20"/>
                <w:lang w:val="fr-FR"/>
              </w:rPr>
            </w:pPr>
            <w:r w:rsidRPr="0032190F">
              <w:rPr>
                <w:sz w:val="20"/>
                <w:szCs w:val="20"/>
                <w:lang w:val="fr-FR"/>
              </w:rPr>
              <w:t>Dépôt des individus campaniformes id. phase 3</w:t>
            </w:r>
          </w:p>
        </w:tc>
        <w:tc>
          <w:tcPr>
            <w:tcW w:w="2160" w:type="dxa"/>
            <w:gridSpan w:val="2"/>
            <w:vMerge/>
            <w:shd w:val="clear" w:color="auto" w:fill="auto"/>
            <w:vAlign w:val="center"/>
          </w:tcPr>
          <w:p w14:paraId="37F6146F" w14:textId="77777777" w:rsidR="000A1A2F" w:rsidRPr="0032190F" w:rsidRDefault="000A1A2F" w:rsidP="00242C0F">
            <w:pPr>
              <w:jc w:val="center"/>
              <w:rPr>
                <w:sz w:val="18"/>
                <w:szCs w:val="18"/>
                <w:lang w:val="fr-FR"/>
              </w:rPr>
            </w:pPr>
          </w:p>
        </w:tc>
      </w:tr>
      <w:tr w:rsidR="000A1A2F" w:rsidRPr="00DB5974" w14:paraId="0A1BC1F6" w14:textId="77777777">
        <w:trPr>
          <w:trHeight w:val="457"/>
        </w:trPr>
        <w:tc>
          <w:tcPr>
            <w:tcW w:w="950" w:type="dxa"/>
            <w:vMerge/>
            <w:vAlign w:val="center"/>
          </w:tcPr>
          <w:p w14:paraId="5B311F33" w14:textId="77777777" w:rsidR="000A1A2F" w:rsidRPr="0032190F" w:rsidRDefault="000A1A2F" w:rsidP="00242C0F">
            <w:pPr>
              <w:jc w:val="center"/>
              <w:rPr>
                <w:sz w:val="20"/>
                <w:szCs w:val="20"/>
                <w:lang w:val="fr-FR"/>
              </w:rPr>
            </w:pPr>
          </w:p>
        </w:tc>
        <w:tc>
          <w:tcPr>
            <w:tcW w:w="1750" w:type="dxa"/>
            <w:vMerge/>
            <w:vAlign w:val="center"/>
          </w:tcPr>
          <w:p w14:paraId="0686D2E7" w14:textId="77777777" w:rsidR="000A1A2F" w:rsidRPr="0032190F" w:rsidRDefault="000A1A2F" w:rsidP="00242C0F">
            <w:pPr>
              <w:jc w:val="center"/>
              <w:rPr>
                <w:sz w:val="20"/>
                <w:szCs w:val="20"/>
                <w:lang w:val="fr-FR"/>
              </w:rPr>
            </w:pPr>
          </w:p>
        </w:tc>
        <w:tc>
          <w:tcPr>
            <w:tcW w:w="3600" w:type="dxa"/>
            <w:vMerge/>
            <w:vAlign w:val="center"/>
          </w:tcPr>
          <w:p w14:paraId="7D55A68E" w14:textId="77777777" w:rsidR="000A1A2F" w:rsidRPr="0032190F" w:rsidRDefault="000A1A2F" w:rsidP="00242C0F">
            <w:pPr>
              <w:jc w:val="center"/>
              <w:rPr>
                <w:sz w:val="20"/>
                <w:szCs w:val="20"/>
                <w:lang w:val="fr-FR"/>
              </w:rPr>
            </w:pPr>
          </w:p>
        </w:tc>
        <w:tc>
          <w:tcPr>
            <w:tcW w:w="2160" w:type="dxa"/>
            <w:gridSpan w:val="2"/>
            <w:vMerge w:val="restart"/>
            <w:shd w:val="clear" w:color="auto" w:fill="auto"/>
            <w:vAlign w:val="center"/>
          </w:tcPr>
          <w:p w14:paraId="59E39018" w14:textId="3E64E7C8" w:rsidR="000A1A2F" w:rsidRPr="00DB5974" w:rsidRDefault="000A1A2F" w:rsidP="00242C0F">
            <w:pPr>
              <w:jc w:val="center"/>
              <w:rPr>
                <w:sz w:val="18"/>
                <w:szCs w:val="18"/>
              </w:rPr>
            </w:pPr>
            <w:r w:rsidRPr="00DB5974">
              <w:rPr>
                <w:sz w:val="18"/>
                <w:szCs w:val="18"/>
              </w:rPr>
              <w:t xml:space="preserve">fin </w:t>
            </w:r>
            <w:hyperlink r:id="rId9419" w:anchor="Cul_Campaniforme" w:history="1">
              <w:r w:rsidRPr="00DB5974">
                <w:rPr>
                  <w:rStyle w:val="Hyperlink"/>
                  <w:sz w:val="18"/>
                  <w:szCs w:val="18"/>
                </w:rPr>
                <w:t>Campaniforme</w:t>
              </w:r>
            </w:hyperlink>
          </w:p>
        </w:tc>
      </w:tr>
      <w:tr w:rsidR="000A1A2F" w:rsidRPr="00DB5974" w14:paraId="1543DCC1" w14:textId="77777777">
        <w:tc>
          <w:tcPr>
            <w:tcW w:w="950" w:type="dxa"/>
            <w:vAlign w:val="center"/>
          </w:tcPr>
          <w:p w14:paraId="65ECBAA7" w14:textId="77777777" w:rsidR="000A1A2F" w:rsidRPr="00DB5974" w:rsidRDefault="000A1A2F" w:rsidP="00242C0F">
            <w:pPr>
              <w:jc w:val="center"/>
              <w:rPr>
                <w:sz w:val="20"/>
                <w:szCs w:val="20"/>
              </w:rPr>
            </w:pPr>
            <w:r w:rsidRPr="00DB5974">
              <w:rPr>
                <w:sz w:val="20"/>
                <w:szCs w:val="20"/>
              </w:rPr>
              <w:t>Phase 5</w:t>
            </w:r>
          </w:p>
        </w:tc>
        <w:tc>
          <w:tcPr>
            <w:tcW w:w="1750" w:type="dxa"/>
            <w:vAlign w:val="center"/>
          </w:tcPr>
          <w:p w14:paraId="45C19307" w14:textId="77777777" w:rsidR="000A1A2F" w:rsidRPr="00DB5974" w:rsidRDefault="000A1A2F" w:rsidP="00242C0F">
            <w:pPr>
              <w:jc w:val="center"/>
              <w:rPr>
                <w:sz w:val="20"/>
                <w:szCs w:val="20"/>
              </w:rPr>
            </w:pPr>
            <w:r w:rsidRPr="00DB5974">
              <w:rPr>
                <w:sz w:val="20"/>
                <w:szCs w:val="20"/>
              </w:rPr>
              <w:t>M II, M III, M VII, M IX, M X</w:t>
            </w:r>
          </w:p>
        </w:tc>
        <w:tc>
          <w:tcPr>
            <w:tcW w:w="3600" w:type="dxa"/>
            <w:vAlign w:val="center"/>
          </w:tcPr>
          <w:p w14:paraId="2E323EC6" w14:textId="77777777" w:rsidR="000A1A2F" w:rsidRPr="0032190F" w:rsidRDefault="000A1A2F" w:rsidP="00242C0F">
            <w:pPr>
              <w:jc w:val="center"/>
              <w:rPr>
                <w:sz w:val="20"/>
                <w:szCs w:val="20"/>
                <w:lang w:val="fr-FR"/>
              </w:rPr>
            </w:pPr>
            <w:r w:rsidRPr="0032190F">
              <w:rPr>
                <w:sz w:val="20"/>
                <w:szCs w:val="20"/>
                <w:lang w:val="fr-FR"/>
              </w:rPr>
              <w:t>Constructions de petites cistes (&gt; c. 5B, c. 5C1).</w:t>
            </w:r>
          </w:p>
          <w:p w14:paraId="589EF37E" w14:textId="77777777" w:rsidR="000A1A2F" w:rsidRPr="0032190F" w:rsidRDefault="000A1A2F" w:rsidP="00242C0F">
            <w:pPr>
              <w:jc w:val="center"/>
              <w:rPr>
                <w:sz w:val="20"/>
                <w:szCs w:val="20"/>
                <w:lang w:val="fr-FR"/>
              </w:rPr>
            </w:pPr>
            <w:r w:rsidRPr="0032190F">
              <w:rPr>
                <w:sz w:val="20"/>
                <w:szCs w:val="20"/>
                <w:lang w:val="fr-FR"/>
              </w:rPr>
              <w:t>Réemploi des stèles (type B).</w:t>
            </w:r>
          </w:p>
          <w:p w14:paraId="64F00023" w14:textId="77777777" w:rsidR="000A1A2F" w:rsidRPr="00DB5974" w:rsidRDefault="000A1A2F" w:rsidP="00242C0F">
            <w:pPr>
              <w:jc w:val="center"/>
              <w:rPr>
                <w:sz w:val="20"/>
                <w:szCs w:val="20"/>
              </w:rPr>
            </w:pPr>
            <w:r w:rsidRPr="00DB5974">
              <w:rPr>
                <w:sz w:val="20"/>
                <w:szCs w:val="20"/>
              </w:rPr>
              <w:t>Dépôts campaniformes id. phase 3</w:t>
            </w:r>
          </w:p>
        </w:tc>
        <w:tc>
          <w:tcPr>
            <w:tcW w:w="2160" w:type="dxa"/>
            <w:gridSpan w:val="2"/>
            <w:vMerge/>
            <w:shd w:val="clear" w:color="auto" w:fill="auto"/>
            <w:vAlign w:val="center"/>
          </w:tcPr>
          <w:p w14:paraId="664236F9" w14:textId="77777777" w:rsidR="000A1A2F" w:rsidRPr="00DB5974" w:rsidRDefault="000A1A2F" w:rsidP="00242C0F">
            <w:pPr>
              <w:jc w:val="center"/>
              <w:rPr>
                <w:sz w:val="18"/>
                <w:szCs w:val="18"/>
              </w:rPr>
            </w:pPr>
          </w:p>
        </w:tc>
      </w:tr>
      <w:tr w:rsidR="005B4AC2" w:rsidRPr="00DB5974" w14:paraId="32CC41D6" w14:textId="77777777">
        <w:trPr>
          <w:cantSplit/>
          <w:trHeight w:val="558"/>
        </w:trPr>
        <w:tc>
          <w:tcPr>
            <w:tcW w:w="950" w:type="dxa"/>
            <w:vAlign w:val="center"/>
          </w:tcPr>
          <w:p w14:paraId="677899F9" w14:textId="77777777" w:rsidR="005B4AC2" w:rsidRPr="00DB5974" w:rsidRDefault="005B4AC2" w:rsidP="00242C0F">
            <w:pPr>
              <w:jc w:val="center"/>
              <w:rPr>
                <w:sz w:val="20"/>
                <w:szCs w:val="20"/>
              </w:rPr>
            </w:pPr>
            <w:r w:rsidRPr="00DB5974">
              <w:rPr>
                <w:sz w:val="20"/>
                <w:szCs w:val="20"/>
              </w:rPr>
              <w:t>Phase 6</w:t>
            </w:r>
          </w:p>
        </w:tc>
        <w:tc>
          <w:tcPr>
            <w:tcW w:w="1750" w:type="dxa"/>
            <w:vAlign w:val="center"/>
          </w:tcPr>
          <w:p w14:paraId="18B7D8B3" w14:textId="77777777" w:rsidR="005B4AC2" w:rsidRPr="00DB5974" w:rsidRDefault="005B4AC2" w:rsidP="00242C0F">
            <w:pPr>
              <w:jc w:val="center"/>
              <w:rPr>
                <w:sz w:val="20"/>
                <w:szCs w:val="20"/>
              </w:rPr>
            </w:pPr>
          </w:p>
        </w:tc>
        <w:tc>
          <w:tcPr>
            <w:tcW w:w="3600" w:type="dxa"/>
            <w:vAlign w:val="center"/>
          </w:tcPr>
          <w:p w14:paraId="60010C70" w14:textId="77777777" w:rsidR="004B7479" w:rsidRPr="0032190F" w:rsidRDefault="005B4AC2" w:rsidP="00242C0F">
            <w:pPr>
              <w:jc w:val="center"/>
              <w:rPr>
                <w:sz w:val="20"/>
                <w:szCs w:val="20"/>
                <w:lang w:val="fr-FR"/>
              </w:rPr>
            </w:pPr>
            <w:r w:rsidRPr="0032190F">
              <w:rPr>
                <w:sz w:val="20"/>
                <w:szCs w:val="20"/>
                <w:lang w:val="fr-FR"/>
              </w:rPr>
              <w:t>violation des tombes d’enfants (c. 5A).</w:t>
            </w:r>
          </w:p>
          <w:p w14:paraId="2347147C" w14:textId="77777777" w:rsidR="005B4AC2" w:rsidRPr="00DB5974" w:rsidRDefault="005B4AC2" w:rsidP="00242C0F">
            <w:pPr>
              <w:jc w:val="center"/>
              <w:rPr>
                <w:sz w:val="20"/>
                <w:szCs w:val="20"/>
              </w:rPr>
            </w:pPr>
            <w:r w:rsidRPr="0032190F">
              <w:rPr>
                <w:sz w:val="20"/>
                <w:szCs w:val="20"/>
                <w:lang w:val="fr-FR"/>
              </w:rPr>
              <w:t xml:space="preserve">Erections des dernières stèles (type B) construction d’autels dallés devant M VI et M XI. </w:t>
            </w:r>
            <w:r w:rsidRPr="00DB5974">
              <w:rPr>
                <w:sz w:val="20"/>
                <w:szCs w:val="20"/>
              </w:rPr>
              <w:t>Inhumations</w:t>
            </w:r>
          </w:p>
        </w:tc>
        <w:tc>
          <w:tcPr>
            <w:tcW w:w="2160" w:type="dxa"/>
            <w:gridSpan w:val="2"/>
            <w:vAlign w:val="center"/>
          </w:tcPr>
          <w:p w14:paraId="78E98CD2" w14:textId="77777777" w:rsidR="005B4AC2" w:rsidRPr="00DB5974" w:rsidRDefault="005B4AC2" w:rsidP="00242C0F">
            <w:pPr>
              <w:jc w:val="center"/>
              <w:rPr>
                <w:sz w:val="18"/>
                <w:szCs w:val="18"/>
              </w:rPr>
            </w:pPr>
            <w:r w:rsidRPr="00DB5974">
              <w:rPr>
                <w:sz w:val="18"/>
                <w:szCs w:val="18"/>
              </w:rPr>
              <w:t>BzA 1</w:t>
            </w:r>
          </w:p>
        </w:tc>
      </w:tr>
      <w:tr w:rsidR="005B4AC2" w:rsidRPr="006A329A" w14:paraId="000150B1" w14:textId="77777777">
        <w:trPr>
          <w:cantSplit/>
          <w:trHeight w:val="328"/>
        </w:trPr>
        <w:tc>
          <w:tcPr>
            <w:tcW w:w="950" w:type="dxa"/>
            <w:vAlign w:val="center"/>
          </w:tcPr>
          <w:p w14:paraId="610677CC" w14:textId="77777777" w:rsidR="005B4AC2" w:rsidRPr="00DB5974" w:rsidRDefault="005B4AC2" w:rsidP="00242C0F">
            <w:pPr>
              <w:jc w:val="center"/>
              <w:rPr>
                <w:sz w:val="20"/>
                <w:szCs w:val="20"/>
              </w:rPr>
            </w:pPr>
            <w:r w:rsidRPr="00DB5974">
              <w:rPr>
                <w:sz w:val="20"/>
                <w:szCs w:val="20"/>
              </w:rPr>
              <w:t>Phase 7</w:t>
            </w:r>
          </w:p>
        </w:tc>
        <w:tc>
          <w:tcPr>
            <w:tcW w:w="1750" w:type="dxa"/>
            <w:vAlign w:val="center"/>
          </w:tcPr>
          <w:p w14:paraId="502EAAC5" w14:textId="77777777" w:rsidR="005B4AC2" w:rsidRPr="00DB5974" w:rsidRDefault="005B4AC2" w:rsidP="00242C0F">
            <w:pPr>
              <w:jc w:val="center"/>
              <w:rPr>
                <w:sz w:val="20"/>
                <w:szCs w:val="20"/>
              </w:rPr>
            </w:pPr>
          </w:p>
        </w:tc>
        <w:tc>
          <w:tcPr>
            <w:tcW w:w="3600" w:type="dxa"/>
            <w:vAlign w:val="center"/>
          </w:tcPr>
          <w:p w14:paraId="295A235B" w14:textId="77777777" w:rsidR="005B4AC2" w:rsidRPr="0032190F" w:rsidRDefault="005B4AC2" w:rsidP="00242C0F">
            <w:pPr>
              <w:jc w:val="center"/>
              <w:rPr>
                <w:sz w:val="20"/>
                <w:szCs w:val="20"/>
                <w:lang w:val="fr-FR"/>
              </w:rPr>
            </w:pPr>
            <w:r w:rsidRPr="0032190F">
              <w:rPr>
                <w:sz w:val="20"/>
                <w:szCs w:val="20"/>
                <w:lang w:val="fr-FR"/>
              </w:rPr>
              <w:t>Cairns et dépôts de jarres</w:t>
            </w:r>
          </w:p>
        </w:tc>
        <w:tc>
          <w:tcPr>
            <w:tcW w:w="2160" w:type="dxa"/>
            <w:gridSpan w:val="2"/>
            <w:vAlign w:val="center"/>
          </w:tcPr>
          <w:p w14:paraId="020B2118" w14:textId="77777777" w:rsidR="005B4AC2" w:rsidRPr="0032190F" w:rsidRDefault="005B4AC2" w:rsidP="00242C0F">
            <w:pPr>
              <w:jc w:val="center"/>
              <w:rPr>
                <w:sz w:val="18"/>
                <w:szCs w:val="18"/>
                <w:lang w:val="fr-FR"/>
              </w:rPr>
            </w:pPr>
            <w:r w:rsidRPr="0032190F">
              <w:rPr>
                <w:sz w:val="18"/>
                <w:szCs w:val="18"/>
                <w:lang w:val="fr-FR"/>
              </w:rPr>
              <w:t>BzA 2 et 3 (c. 5A) et 4 (c. 4C-4D)</w:t>
            </w:r>
          </w:p>
        </w:tc>
      </w:tr>
      <w:tr w:rsidR="005B4AC2" w:rsidRPr="00DB5974" w14:paraId="74523187" w14:textId="77777777">
        <w:trPr>
          <w:cantSplit/>
          <w:trHeight w:val="342"/>
        </w:trPr>
        <w:tc>
          <w:tcPr>
            <w:tcW w:w="950" w:type="dxa"/>
            <w:vAlign w:val="center"/>
          </w:tcPr>
          <w:p w14:paraId="4D8147E8" w14:textId="77777777" w:rsidR="005B4AC2" w:rsidRPr="00DB5974" w:rsidRDefault="005B4AC2" w:rsidP="00242C0F">
            <w:pPr>
              <w:jc w:val="center"/>
              <w:rPr>
                <w:sz w:val="20"/>
                <w:szCs w:val="20"/>
              </w:rPr>
            </w:pPr>
            <w:r w:rsidRPr="00DB5974">
              <w:rPr>
                <w:sz w:val="20"/>
                <w:szCs w:val="20"/>
              </w:rPr>
              <w:t>Phase 8</w:t>
            </w:r>
          </w:p>
        </w:tc>
        <w:tc>
          <w:tcPr>
            <w:tcW w:w="1750" w:type="dxa"/>
            <w:vAlign w:val="center"/>
          </w:tcPr>
          <w:p w14:paraId="73B06331" w14:textId="77777777" w:rsidR="005B4AC2" w:rsidRPr="00DB5974" w:rsidRDefault="003A0317" w:rsidP="00242C0F">
            <w:pPr>
              <w:jc w:val="center"/>
              <w:rPr>
                <w:sz w:val="20"/>
                <w:szCs w:val="20"/>
              </w:rPr>
            </w:pPr>
            <w:r w:rsidRPr="00DB5974">
              <w:rPr>
                <w:sz w:val="20"/>
                <w:szCs w:val="20"/>
              </w:rPr>
              <w:t>Cabane</w:t>
            </w:r>
          </w:p>
        </w:tc>
        <w:tc>
          <w:tcPr>
            <w:tcW w:w="3600" w:type="dxa"/>
            <w:vAlign w:val="center"/>
          </w:tcPr>
          <w:p w14:paraId="50DA4F01" w14:textId="77777777" w:rsidR="005B4AC2" w:rsidRPr="00DB5974" w:rsidRDefault="005B4AC2" w:rsidP="00242C0F">
            <w:pPr>
              <w:jc w:val="center"/>
              <w:rPr>
                <w:sz w:val="20"/>
                <w:szCs w:val="20"/>
              </w:rPr>
            </w:pPr>
          </w:p>
        </w:tc>
        <w:tc>
          <w:tcPr>
            <w:tcW w:w="2160" w:type="dxa"/>
            <w:gridSpan w:val="2"/>
            <w:vAlign w:val="center"/>
          </w:tcPr>
          <w:p w14:paraId="6215AB1C" w14:textId="77777777" w:rsidR="005B4AC2" w:rsidRPr="00DB5974" w:rsidRDefault="003A0317" w:rsidP="00242C0F">
            <w:pPr>
              <w:jc w:val="center"/>
              <w:rPr>
                <w:sz w:val="18"/>
                <w:szCs w:val="18"/>
              </w:rPr>
            </w:pPr>
            <w:r w:rsidRPr="00DB5974">
              <w:rPr>
                <w:sz w:val="18"/>
                <w:szCs w:val="18"/>
              </w:rPr>
              <w:t>BzA 4 (c. 4B)</w:t>
            </w:r>
          </w:p>
        </w:tc>
      </w:tr>
      <w:tr w:rsidR="005B4AC2" w:rsidRPr="00DB5974" w14:paraId="021B07D9" w14:textId="77777777">
        <w:trPr>
          <w:cantSplit/>
          <w:trHeight w:val="454"/>
        </w:trPr>
        <w:tc>
          <w:tcPr>
            <w:tcW w:w="950" w:type="dxa"/>
            <w:vAlign w:val="center"/>
          </w:tcPr>
          <w:p w14:paraId="1042F883" w14:textId="77777777" w:rsidR="005B4AC2" w:rsidRPr="00DB5974" w:rsidRDefault="005B4AC2" w:rsidP="00242C0F">
            <w:pPr>
              <w:jc w:val="center"/>
              <w:rPr>
                <w:sz w:val="20"/>
                <w:szCs w:val="20"/>
              </w:rPr>
            </w:pPr>
            <w:r w:rsidRPr="00DB5974">
              <w:rPr>
                <w:sz w:val="20"/>
                <w:szCs w:val="20"/>
              </w:rPr>
              <w:t>Phase 9</w:t>
            </w:r>
          </w:p>
        </w:tc>
        <w:tc>
          <w:tcPr>
            <w:tcW w:w="1750" w:type="dxa"/>
            <w:vAlign w:val="center"/>
          </w:tcPr>
          <w:p w14:paraId="744485CA" w14:textId="77777777" w:rsidR="005B4AC2" w:rsidRPr="00DB5974" w:rsidRDefault="003A0317" w:rsidP="00242C0F">
            <w:pPr>
              <w:jc w:val="center"/>
              <w:rPr>
                <w:sz w:val="20"/>
                <w:szCs w:val="20"/>
              </w:rPr>
            </w:pPr>
            <w:r w:rsidRPr="00DB5974">
              <w:rPr>
                <w:sz w:val="20"/>
                <w:szCs w:val="20"/>
              </w:rPr>
              <w:t>Tombes en pleine terre</w:t>
            </w:r>
          </w:p>
        </w:tc>
        <w:tc>
          <w:tcPr>
            <w:tcW w:w="3600" w:type="dxa"/>
            <w:vAlign w:val="center"/>
          </w:tcPr>
          <w:p w14:paraId="03CD8C2D" w14:textId="77777777" w:rsidR="005B4AC2" w:rsidRPr="0032190F" w:rsidRDefault="003A0317" w:rsidP="00242C0F">
            <w:pPr>
              <w:jc w:val="center"/>
              <w:rPr>
                <w:sz w:val="20"/>
                <w:szCs w:val="20"/>
                <w:lang w:val="fr-FR"/>
              </w:rPr>
            </w:pPr>
            <w:r w:rsidRPr="0032190F">
              <w:rPr>
                <w:sz w:val="20"/>
                <w:szCs w:val="20"/>
                <w:lang w:val="fr-FR"/>
              </w:rPr>
              <w:t>Tombe 1, Tombe 2, Tombe 3 : jeune homme deux poignards de bronze dont 1 à manche massif, hache spatule,…Tombe 4</w:t>
            </w:r>
          </w:p>
        </w:tc>
        <w:tc>
          <w:tcPr>
            <w:tcW w:w="2160" w:type="dxa"/>
            <w:gridSpan w:val="2"/>
            <w:vAlign w:val="center"/>
          </w:tcPr>
          <w:p w14:paraId="7F873C23" w14:textId="77777777" w:rsidR="005B4AC2" w:rsidRPr="00DB5974" w:rsidRDefault="003A0317" w:rsidP="00242C0F">
            <w:pPr>
              <w:jc w:val="center"/>
              <w:rPr>
                <w:sz w:val="18"/>
                <w:szCs w:val="18"/>
              </w:rPr>
            </w:pPr>
            <w:r w:rsidRPr="00DB5974">
              <w:rPr>
                <w:sz w:val="18"/>
                <w:szCs w:val="18"/>
              </w:rPr>
              <w:t>BzA 4 (c. 4A)</w:t>
            </w:r>
          </w:p>
        </w:tc>
      </w:tr>
      <w:tr w:rsidR="005B4AC2" w:rsidRPr="00DB5974" w14:paraId="76759891" w14:textId="77777777">
        <w:trPr>
          <w:cantSplit/>
          <w:trHeight w:val="1134"/>
        </w:trPr>
        <w:tc>
          <w:tcPr>
            <w:tcW w:w="950" w:type="dxa"/>
            <w:vAlign w:val="center"/>
          </w:tcPr>
          <w:p w14:paraId="6208D07E" w14:textId="77777777" w:rsidR="005B4AC2" w:rsidRPr="00DB5974" w:rsidRDefault="005B4AC2" w:rsidP="00242C0F">
            <w:pPr>
              <w:jc w:val="center"/>
              <w:rPr>
                <w:sz w:val="20"/>
                <w:szCs w:val="20"/>
              </w:rPr>
            </w:pPr>
            <w:r w:rsidRPr="00DB5974">
              <w:rPr>
                <w:sz w:val="20"/>
                <w:szCs w:val="20"/>
              </w:rPr>
              <w:t>Phase inconnue</w:t>
            </w:r>
          </w:p>
        </w:tc>
        <w:tc>
          <w:tcPr>
            <w:tcW w:w="1750" w:type="dxa"/>
            <w:vAlign w:val="center"/>
          </w:tcPr>
          <w:p w14:paraId="0733689E" w14:textId="77777777" w:rsidR="005B4AC2" w:rsidRPr="00DB5974" w:rsidRDefault="005B4AC2" w:rsidP="00242C0F">
            <w:pPr>
              <w:jc w:val="center"/>
              <w:rPr>
                <w:sz w:val="20"/>
                <w:szCs w:val="20"/>
              </w:rPr>
            </w:pPr>
            <w:r w:rsidRPr="00DB5974">
              <w:rPr>
                <w:sz w:val="20"/>
                <w:szCs w:val="20"/>
              </w:rPr>
              <w:t>M XIII (campaniforme ?)</w:t>
            </w:r>
          </w:p>
        </w:tc>
        <w:tc>
          <w:tcPr>
            <w:tcW w:w="3600" w:type="dxa"/>
            <w:vAlign w:val="center"/>
          </w:tcPr>
          <w:p w14:paraId="5A411CA9" w14:textId="77777777" w:rsidR="005B4AC2" w:rsidRPr="00DB5974" w:rsidRDefault="005B4AC2" w:rsidP="00242C0F">
            <w:pPr>
              <w:jc w:val="center"/>
              <w:rPr>
                <w:sz w:val="20"/>
                <w:szCs w:val="20"/>
              </w:rPr>
            </w:pPr>
          </w:p>
        </w:tc>
        <w:tc>
          <w:tcPr>
            <w:tcW w:w="2160" w:type="dxa"/>
            <w:gridSpan w:val="2"/>
            <w:vAlign w:val="center"/>
          </w:tcPr>
          <w:p w14:paraId="0EF56021" w14:textId="77777777" w:rsidR="005B4AC2" w:rsidRPr="00DB5974" w:rsidRDefault="005B4AC2" w:rsidP="00242C0F">
            <w:pPr>
              <w:jc w:val="center"/>
              <w:rPr>
                <w:sz w:val="18"/>
                <w:szCs w:val="18"/>
              </w:rPr>
            </w:pPr>
          </w:p>
        </w:tc>
      </w:tr>
    </w:tbl>
    <w:p w14:paraId="186AF6ED" w14:textId="77777777" w:rsidR="006C34E7" w:rsidRDefault="0077013E" w:rsidP="00242C0F">
      <w:r>
        <w:t>(BIB 4</w:t>
      </w:r>
      <w:r w:rsidR="000E09A5">
        <w:t xml:space="preserve"> et 358</w:t>
      </w:r>
      <w:r>
        <w:t>)</w:t>
      </w:r>
    </w:p>
    <w:p w14:paraId="5A8FAC80" w14:textId="77777777" w:rsidR="0077013E" w:rsidRDefault="0077013E" w:rsidP="00242C0F"/>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2"/>
        <w:gridCol w:w="1723"/>
        <w:gridCol w:w="1958"/>
      </w:tblGrid>
      <w:tr w:rsidR="00EC4A96" w14:paraId="258CC2DE" w14:textId="77777777">
        <w:trPr>
          <w:jc w:val="center"/>
        </w:trPr>
        <w:tc>
          <w:tcPr>
            <w:tcW w:w="0" w:type="auto"/>
            <w:vMerge w:val="restart"/>
            <w:vAlign w:val="center"/>
          </w:tcPr>
          <w:p w14:paraId="54D99280" w14:textId="77777777" w:rsidR="00EC4A96" w:rsidRPr="0032190F" w:rsidRDefault="00EC4A96" w:rsidP="00242C0F">
            <w:pPr>
              <w:jc w:val="both"/>
              <w:rPr>
                <w:lang w:val="fr-FR"/>
              </w:rPr>
            </w:pPr>
            <w:r w:rsidRPr="0032190F">
              <w:rPr>
                <w:lang w:val="fr-FR"/>
              </w:rPr>
              <w:t xml:space="preserve">Grands dolmens à </w:t>
            </w:r>
          </w:p>
          <w:p w14:paraId="39D616D6" w14:textId="77777777" w:rsidR="00EC4A96" w:rsidRPr="0032190F" w:rsidRDefault="00EC4A96" w:rsidP="00242C0F">
            <w:pPr>
              <w:jc w:val="both"/>
              <w:rPr>
                <w:lang w:val="fr-FR"/>
              </w:rPr>
            </w:pPr>
            <w:r w:rsidRPr="0032190F">
              <w:rPr>
                <w:lang w:val="fr-FR"/>
              </w:rPr>
              <w:t>plate-forme funéraire</w:t>
            </w:r>
          </w:p>
        </w:tc>
        <w:tc>
          <w:tcPr>
            <w:tcW w:w="0" w:type="auto"/>
            <w:vAlign w:val="center"/>
          </w:tcPr>
          <w:p w14:paraId="6536DD84" w14:textId="77777777" w:rsidR="00EC4A96" w:rsidRDefault="00A81EA9" w:rsidP="00242C0F">
            <w:pPr>
              <w:jc w:val="both"/>
            </w:pPr>
            <w:r>
              <w:t>MXII (LPC III)</w:t>
            </w:r>
          </w:p>
        </w:tc>
        <w:tc>
          <w:tcPr>
            <w:tcW w:w="1958" w:type="dxa"/>
            <w:vMerge w:val="restart"/>
            <w:vAlign w:val="center"/>
          </w:tcPr>
          <w:p w14:paraId="04DCFFA0" w14:textId="77777777" w:rsidR="00EC4A96" w:rsidRDefault="00EC4A96" w:rsidP="00242C0F">
            <w:pPr>
              <w:jc w:val="center"/>
            </w:pPr>
            <w:r>
              <w:t>Néolithique final</w:t>
            </w:r>
          </w:p>
          <w:p w14:paraId="2D475B78" w14:textId="77777777" w:rsidR="00EC4A96" w:rsidRDefault="00EC4A96" w:rsidP="00242C0F">
            <w:pPr>
              <w:jc w:val="center"/>
            </w:pPr>
            <w:r>
              <w:t>ca. 2700</w:t>
            </w:r>
          </w:p>
        </w:tc>
      </w:tr>
      <w:tr w:rsidR="00EC4A96" w14:paraId="0C2A9103" w14:textId="77777777">
        <w:trPr>
          <w:jc w:val="center"/>
        </w:trPr>
        <w:tc>
          <w:tcPr>
            <w:tcW w:w="0" w:type="auto"/>
            <w:vMerge/>
            <w:vAlign w:val="center"/>
          </w:tcPr>
          <w:p w14:paraId="241C81F0" w14:textId="77777777" w:rsidR="00EC4A96" w:rsidRDefault="00EC4A96" w:rsidP="00242C0F">
            <w:pPr>
              <w:jc w:val="both"/>
            </w:pPr>
          </w:p>
        </w:tc>
        <w:tc>
          <w:tcPr>
            <w:tcW w:w="0" w:type="auto"/>
            <w:vAlign w:val="center"/>
          </w:tcPr>
          <w:p w14:paraId="74B18C02" w14:textId="77777777" w:rsidR="00EC4A96" w:rsidRDefault="00A81EA9" w:rsidP="00242C0F">
            <w:pPr>
              <w:jc w:val="both"/>
            </w:pPr>
            <w:r>
              <w:t>M VI (LPC I)</w:t>
            </w:r>
          </w:p>
        </w:tc>
        <w:tc>
          <w:tcPr>
            <w:tcW w:w="1958" w:type="dxa"/>
            <w:vMerge/>
            <w:vAlign w:val="center"/>
          </w:tcPr>
          <w:p w14:paraId="5A550EED" w14:textId="77777777" w:rsidR="00EC4A96" w:rsidRDefault="00EC4A96" w:rsidP="00242C0F">
            <w:pPr>
              <w:jc w:val="center"/>
            </w:pPr>
          </w:p>
        </w:tc>
      </w:tr>
      <w:tr w:rsidR="00EC4A96" w14:paraId="614E969C" w14:textId="77777777">
        <w:trPr>
          <w:jc w:val="center"/>
        </w:trPr>
        <w:tc>
          <w:tcPr>
            <w:tcW w:w="0" w:type="auto"/>
            <w:vMerge w:val="restart"/>
            <w:vAlign w:val="center"/>
          </w:tcPr>
          <w:p w14:paraId="5809DDAE" w14:textId="77777777" w:rsidR="00EC4A96" w:rsidRDefault="00EC4A96" w:rsidP="00242C0F">
            <w:pPr>
              <w:jc w:val="both"/>
            </w:pPr>
            <w:r>
              <w:t>Grandes cistes</w:t>
            </w:r>
          </w:p>
          <w:p w14:paraId="0D8A41E4" w14:textId="77777777" w:rsidR="00EC4A96" w:rsidRDefault="00EC4A96" w:rsidP="00242C0F">
            <w:pPr>
              <w:jc w:val="both"/>
            </w:pPr>
            <w:r>
              <w:t xml:space="preserve"> familiales</w:t>
            </w:r>
          </w:p>
        </w:tc>
        <w:tc>
          <w:tcPr>
            <w:tcW w:w="0" w:type="auto"/>
            <w:vAlign w:val="center"/>
          </w:tcPr>
          <w:p w14:paraId="0C0E8DF7" w14:textId="77777777" w:rsidR="00EC4A96" w:rsidRDefault="00EC4A96" w:rsidP="00242C0F">
            <w:pPr>
              <w:jc w:val="both"/>
            </w:pPr>
            <w:r>
              <w:t>M I</w:t>
            </w:r>
          </w:p>
        </w:tc>
        <w:tc>
          <w:tcPr>
            <w:tcW w:w="1958" w:type="dxa"/>
            <w:vMerge w:val="restart"/>
            <w:vAlign w:val="center"/>
          </w:tcPr>
          <w:p w14:paraId="2568F0CF" w14:textId="77777777" w:rsidR="00EC4A96" w:rsidRDefault="00EC4A96" w:rsidP="00242C0F">
            <w:pPr>
              <w:jc w:val="center"/>
            </w:pPr>
            <w:r>
              <w:t>Campaniforme</w:t>
            </w:r>
          </w:p>
          <w:p w14:paraId="45EAF1E4" w14:textId="77777777" w:rsidR="00EC4A96" w:rsidRDefault="00EC4A96" w:rsidP="00242C0F">
            <w:pPr>
              <w:jc w:val="center"/>
            </w:pPr>
            <w:r>
              <w:t>(apogée)</w:t>
            </w:r>
          </w:p>
        </w:tc>
      </w:tr>
      <w:tr w:rsidR="00EC4A96" w14:paraId="766C8EA7" w14:textId="77777777">
        <w:trPr>
          <w:jc w:val="center"/>
        </w:trPr>
        <w:tc>
          <w:tcPr>
            <w:tcW w:w="0" w:type="auto"/>
            <w:vMerge/>
            <w:vAlign w:val="center"/>
          </w:tcPr>
          <w:p w14:paraId="1EF4D643" w14:textId="77777777" w:rsidR="00EC4A96" w:rsidRDefault="00EC4A96" w:rsidP="00242C0F">
            <w:pPr>
              <w:jc w:val="both"/>
            </w:pPr>
          </w:p>
        </w:tc>
        <w:tc>
          <w:tcPr>
            <w:tcW w:w="0" w:type="auto"/>
            <w:vAlign w:val="center"/>
          </w:tcPr>
          <w:p w14:paraId="31CC77EC" w14:textId="77777777" w:rsidR="00EC4A96" w:rsidRDefault="00EC4A96" w:rsidP="00242C0F">
            <w:pPr>
              <w:jc w:val="both"/>
            </w:pPr>
            <w:r>
              <w:t>M V</w:t>
            </w:r>
          </w:p>
        </w:tc>
        <w:tc>
          <w:tcPr>
            <w:tcW w:w="1958" w:type="dxa"/>
            <w:vMerge/>
            <w:vAlign w:val="center"/>
          </w:tcPr>
          <w:p w14:paraId="0C215953" w14:textId="77777777" w:rsidR="00EC4A96" w:rsidRDefault="00EC4A96" w:rsidP="00242C0F">
            <w:pPr>
              <w:jc w:val="center"/>
            </w:pPr>
          </w:p>
        </w:tc>
      </w:tr>
      <w:tr w:rsidR="00EC4A96" w14:paraId="0CC2E7A1" w14:textId="77777777">
        <w:trPr>
          <w:jc w:val="center"/>
        </w:trPr>
        <w:tc>
          <w:tcPr>
            <w:tcW w:w="0" w:type="auto"/>
            <w:vMerge/>
            <w:vAlign w:val="center"/>
          </w:tcPr>
          <w:p w14:paraId="3DA9A424" w14:textId="77777777" w:rsidR="00EC4A96" w:rsidRDefault="00EC4A96" w:rsidP="00242C0F">
            <w:pPr>
              <w:jc w:val="both"/>
            </w:pPr>
          </w:p>
        </w:tc>
        <w:tc>
          <w:tcPr>
            <w:tcW w:w="0" w:type="auto"/>
            <w:vAlign w:val="center"/>
          </w:tcPr>
          <w:p w14:paraId="300ABC24" w14:textId="77777777" w:rsidR="00EC4A96" w:rsidRDefault="00EC4A96" w:rsidP="00242C0F">
            <w:pPr>
              <w:jc w:val="both"/>
            </w:pPr>
            <w:r>
              <w:t>M VIII</w:t>
            </w:r>
          </w:p>
        </w:tc>
        <w:tc>
          <w:tcPr>
            <w:tcW w:w="1958" w:type="dxa"/>
            <w:vMerge/>
            <w:vAlign w:val="center"/>
          </w:tcPr>
          <w:p w14:paraId="26E07A5C" w14:textId="77777777" w:rsidR="00EC4A96" w:rsidRDefault="00EC4A96" w:rsidP="00242C0F">
            <w:pPr>
              <w:jc w:val="center"/>
            </w:pPr>
          </w:p>
        </w:tc>
      </w:tr>
      <w:tr w:rsidR="00EC4A96" w14:paraId="57B3623D" w14:textId="77777777">
        <w:trPr>
          <w:jc w:val="center"/>
        </w:trPr>
        <w:tc>
          <w:tcPr>
            <w:tcW w:w="0" w:type="auto"/>
            <w:vMerge/>
            <w:vAlign w:val="center"/>
          </w:tcPr>
          <w:p w14:paraId="2C3CB48D" w14:textId="77777777" w:rsidR="00EC4A96" w:rsidRDefault="00EC4A96" w:rsidP="00242C0F">
            <w:pPr>
              <w:jc w:val="both"/>
            </w:pPr>
          </w:p>
        </w:tc>
        <w:tc>
          <w:tcPr>
            <w:tcW w:w="0" w:type="auto"/>
            <w:vAlign w:val="center"/>
          </w:tcPr>
          <w:p w14:paraId="2FE74D61" w14:textId="77777777" w:rsidR="00EC4A96" w:rsidRDefault="00EC4A96" w:rsidP="00242C0F">
            <w:pPr>
              <w:jc w:val="both"/>
            </w:pPr>
            <w:r>
              <w:t>M XI</w:t>
            </w:r>
          </w:p>
        </w:tc>
        <w:tc>
          <w:tcPr>
            <w:tcW w:w="1958" w:type="dxa"/>
            <w:vMerge/>
            <w:vAlign w:val="center"/>
          </w:tcPr>
          <w:p w14:paraId="57905901" w14:textId="77777777" w:rsidR="00EC4A96" w:rsidRDefault="00EC4A96" w:rsidP="00242C0F">
            <w:pPr>
              <w:jc w:val="center"/>
            </w:pPr>
          </w:p>
        </w:tc>
      </w:tr>
      <w:tr w:rsidR="00EC4A96" w:rsidRPr="006A329A" w14:paraId="5598D64B" w14:textId="77777777">
        <w:trPr>
          <w:jc w:val="center"/>
        </w:trPr>
        <w:tc>
          <w:tcPr>
            <w:tcW w:w="0" w:type="auto"/>
            <w:vMerge w:val="restart"/>
            <w:vAlign w:val="center"/>
          </w:tcPr>
          <w:p w14:paraId="17CCA710" w14:textId="77777777" w:rsidR="00EC4A96" w:rsidRPr="0032190F" w:rsidRDefault="00EC4A96" w:rsidP="00242C0F">
            <w:pPr>
              <w:jc w:val="both"/>
              <w:rPr>
                <w:lang w:val="fr-FR"/>
              </w:rPr>
            </w:pPr>
            <w:r w:rsidRPr="0032190F">
              <w:rPr>
                <w:lang w:val="fr-FR"/>
              </w:rPr>
              <w:t xml:space="preserve">Cistes de tailles plus </w:t>
            </w:r>
          </w:p>
          <w:p w14:paraId="2131CFAE" w14:textId="77777777" w:rsidR="00EC4A96" w:rsidRPr="0032190F" w:rsidRDefault="00EC4A96" w:rsidP="00242C0F">
            <w:pPr>
              <w:jc w:val="both"/>
              <w:rPr>
                <w:lang w:val="fr-FR"/>
              </w:rPr>
            </w:pPr>
            <w:r w:rsidRPr="0032190F">
              <w:rPr>
                <w:lang w:val="fr-FR"/>
              </w:rPr>
              <w:t>réduites</w:t>
            </w:r>
          </w:p>
        </w:tc>
        <w:tc>
          <w:tcPr>
            <w:tcW w:w="0" w:type="auto"/>
            <w:vAlign w:val="center"/>
          </w:tcPr>
          <w:p w14:paraId="0EF908E7" w14:textId="77777777" w:rsidR="00EC4A96" w:rsidRDefault="00EC4A96" w:rsidP="00242C0F">
            <w:pPr>
              <w:jc w:val="both"/>
            </w:pPr>
            <w:r>
              <w:t>M II</w:t>
            </w:r>
          </w:p>
        </w:tc>
        <w:tc>
          <w:tcPr>
            <w:tcW w:w="1958" w:type="dxa"/>
            <w:vMerge w:val="restart"/>
            <w:vAlign w:val="center"/>
          </w:tcPr>
          <w:p w14:paraId="02D72C5C" w14:textId="77777777" w:rsidR="00EC4A96" w:rsidRPr="0032190F" w:rsidRDefault="00EC4A96" w:rsidP="00242C0F">
            <w:pPr>
              <w:jc w:val="center"/>
              <w:rPr>
                <w:lang w:val="fr-FR"/>
              </w:rPr>
            </w:pPr>
            <w:r w:rsidRPr="0032190F">
              <w:rPr>
                <w:lang w:val="fr-FR"/>
              </w:rPr>
              <w:t>Campaniforme</w:t>
            </w:r>
          </w:p>
          <w:p w14:paraId="13CD7FDE" w14:textId="77777777" w:rsidR="00EC4A96" w:rsidRPr="0032190F" w:rsidRDefault="00EC4A96" w:rsidP="00242C0F">
            <w:pPr>
              <w:jc w:val="center"/>
              <w:rPr>
                <w:lang w:val="fr-FR"/>
              </w:rPr>
            </w:pPr>
            <w:r w:rsidRPr="0032190F">
              <w:rPr>
                <w:lang w:val="fr-FR"/>
              </w:rPr>
              <w:t>(fin de la</w:t>
            </w:r>
          </w:p>
          <w:p w14:paraId="4DAF3533" w14:textId="77777777" w:rsidR="00EC4A96" w:rsidRPr="0032190F" w:rsidRDefault="00EC4A96" w:rsidP="00242C0F">
            <w:pPr>
              <w:jc w:val="center"/>
              <w:rPr>
                <w:lang w:val="fr-FR"/>
              </w:rPr>
            </w:pPr>
            <w:r w:rsidRPr="0032190F">
              <w:rPr>
                <w:lang w:val="fr-FR"/>
              </w:rPr>
              <w:t>phase moyenne)</w:t>
            </w:r>
          </w:p>
        </w:tc>
      </w:tr>
      <w:tr w:rsidR="00EC4A96" w14:paraId="4E08CB5A" w14:textId="77777777">
        <w:trPr>
          <w:jc w:val="center"/>
        </w:trPr>
        <w:tc>
          <w:tcPr>
            <w:tcW w:w="0" w:type="auto"/>
            <w:vMerge/>
            <w:vAlign w:val="center"/>
          </w:tcPr>
          <w:p w14:paraId="6361E33F" w14:textId="77777777" w:rsidR="00EC4A96" w:rsidRPr="0032190F" w:rsidRDefault="00EC4A96" w:rsidP="00242C0F">
            <w:pPr>
              <w:jc w:val="both"/>
              <w:rPr>
                <w:lang w:val="fr-FR"/>
              </w:rPr>
            </w:pPr>
          </w:p>
        </w:tc>
        <w:tc>
          <w:tcPr>
            <w:tcW w:w="0" w:type="auto"/>
            <w:vAlign w:val="center"/>
          </w:tcPr>
          <w:p w14:paraId="3D57C639" w14:textId="77777777" w:rsidR="00EC4A96" w:rsidRDefault="00EC4A96" w:rsidP="00242C0F">
            <w:pPr>
              <w:jc w:val="both"/>
            </w:pPr>
            <w:r>
              <w:t>M III</w:t>
            </w:r>
          </w:p>
        </w:tc>
        <w:tc>
          <w:tcPr>
            <w:tcW w:w="1958" w:type="dxa"/>
            <w:vMerge/>
            <w:vAlign w:val="center"/>
          </w:tcPr>
          <w:p w14:paraId="6B5C467B" w14:textId="77777777" w:rsidR="00EC4A96" w:rsidRDefault="00EC4A96" w:rsidP="00242C0F">
            <w:pPr>
              <w:jc w:val="center"/>
            </w:pPr>
          </w:p>
        </w:tc>
      </w:tr>
      <w:tr w:rsidR="00EC4A96" w14:paraId="30976CE2" w14:textId="77777777">
        <w:trPr>
          <w:jc w:val="center"/>
        </w:trPr>
        <w:tc>
          <w:tcPr>
            <w:tcW w:w="0" w:type="auto"/>
            <w:vMerge/>
            <w:vAlign w:val="center"/>
          </w:tcPr>
          <w:p w14:paraId="426E2079" w14:textId="77777777" w:rsidR="00EC4A96" w:rsidRDefault="00EC4A96" w:rsidP="00242C0F">
            <w:pPr>
              <w:jc w:val="both"/>
            </w:pPr>
          </w:p>
        </w:tc>
        <w:tc>
          <w:tcPr>
            <w:tcW w:w="0" w:type="auto"/>
            <w:vAlign w:val="center"/>
          </w:tcPr>
          <w:p w14:paraId="15E0A790" w14:textId="77777777" w:rsidR="00EC4A96" w:rsidRDefault="00EC4A96" w:rsidP="00242C0F">
            <w:pPr>
              <w:jc w:val="both"/>
            </w:pPr>
            <w:r>
              <w:t>M VII</w:t>
            </w:r>
          </w:p>
        </w:tc>
        <w:tc>
          <w:tcPr>
            <w:tcW w:w="1958" w:type="dxa"/>
            <w:vMerge/>
            <w:vAlign w:val="center"/>
          </w:tcPr>
          <w:p w14:paraId="6688FE7A" w14:textId="77777777" w:rsidR="00EC4A96" w:rsidRDefault="00EC4A96" w:rsidP="00242C0F">
            <w:pPr>
              <w:jc w:val="center"/>
            </w:pPr>
          </w:p>
        </w:tc>
      </w:tr>
      <w:tr w:rsidR="00EC4A96" w14:paraId="4A0DD77E" w14:textId="77777777">
        <w:trPr>
          <w:jc w:val="center"/>
        </w:trPr>
        <w:tc>
          <w:tcPr>
            <w:tcW w:w="0" w:type="auto"/>
            <w:vMerge/>
            <w:vAlign w:val="center"/>
          </w:tcPr>
          <w:p w14:paraId="3C38D66B" w14:textId="77777777" w:rsidR="00EC4A96" w:rsidRDefault="00EC4A96" w:rsidP="00242C0F">
            <w:pPr>
              <w:jc w:val="both"/>
            </w:pPr>
          </w:p>
        </w:tc>
        <w:tc>
          <w:tcPr>
            <w:tcW w:w="0" w:type="auto"/>
            <w:vAlign w:val="center"/>
          </w:tcPr>
          <w:p w14:paraId="6B86A92D" w14:textId="77777777" w:rsidR="00EC4A96" w:rsidRDefault="00EC4A96" w:rsidP="00242C0F">
            <w:pPr>
              <w:jc w:val="both"/>
            </w:pPr>
            <w:r>
              <w:t>M IX</w:t>
            </w:r>
          </w:p>
        </w:tc>
        <w:tc>
          <w:tcPr>
            <w:tcW w:w="1958" w:type="dxa"/>
            <w:vMerge/>
            <w:vAlign w:val="center"/>
          </w:tcPr>
          <w:p w14:paraId="2815092D" w14:textId="77777777" w:rsidR="00EC4A96" w:rsidRDefault="00EC4A96" w:rsidP="00242C0F">
            <w:pPr>
              <w:jc w:val="center"/>
            </w:pPr>
          </w:p>
        </w:tc>
      </w:tr>
      <w:tr w:rsidR="00EC4A96" w14:paraId="6FE442D7" w14:textId="77777777">
        <w:trPr>
          <w:jc w:val="center"/>
        </w:trPr>
        <w:tc>
          <w:tcPr>
            <w:tcW w:w="0" w:type="auto"/>
            <w:vMerge/>
            <w:vAlign w:val="center"/>
          </w:tcPr>
          <w:p w14:paraId="1010D5F1" w14:textId="77777777" w:rsidR="00EC4A96" w:rsidRDefault="00EC4A96" w:rsidP="00242C0F">
            <w:pPr>
              <w:jc w:val="both"/>
            </w:pPr>
          </w:p>
        </w:tc>
        <w:tc>
          <w:tcPr>
            <w:tcW w:w="0" w:type="auto"/>
            <w:vAlign w:val="center"/>
          </w:tcPr>
          <w:p w14:paraId="70EC37DE" w14:textId="77777777" w:rsidR="00EC4A96" w:rsidRDefault="00EC4A96" w:rsidP="00242C0F">
            <w:pPr>
              <w:jc w:val="both"/>
            </w:pPr>
            <w:r>
              <w:t>M X</w:t>
            </w:r>
          </w:p>
        </w:tc>
        <w:tc>
          <w:tcPr>
            <w:tcW w:w="1958" w:type="dxa"/>
            <w:vMerge/>
            <w:vAlign w:val="center"/>
          </w:tcPr>
          <w:p w14:paraId="31283E21" w14:textId="77777777" w:rsidR="00EC4A96" w:rsidRDefault="00EC4A96" w:rsidP="00242C0F">
            <w:pPr>
              <w:jc w:val="center"/>
            </w:pPr>
          </w:p>
        </w:tc>
      </w:tr>
    </w:tbl>
    <w:p w14:paraId="22E51D8E" w14:textId="77777777" w:rsidR="00E91965" w:rsidRDefault="00EC4A96" w:rsidP="00242C0F">
      <w:pPr>
        <w:jc w:val="both"/>
      </w:pPr>
      <w:r>
        <w:t>(BIB 393 p. 151, 152, 157)</w:t>
      </w:r>
    </w:p>
    <w:p w14:paraId="4AAB9658" w14:textId="77777777" w:rsidR="006913A3" w:rsidRDefault="006913A3" w:rsidP="00242C0F">
      <w:pPr>
        <w:jc w:val="both"/>
      </w:pPr>
    </w:p>
    <w:p w14:paraId="33B38BEE" w14:textId="70B24405" w:rsidR="006913A3" w:rsidRPr="0032190F" w:rsidRDefault="006913A3" w:rsidP="00242C0F">
      <w:pPr>
        <w:jc w:val="both"/>
        <w:rPr>
          <w:lang w:val="fr-FR"/>
        </w:rPr>
      </w:pPr>
      <w:r w:rsidRPr="0032190F">
        <w:rPr>
          <w:lang w:val="fr-FR"/>
        </w:rPr>
        <w:t xml:space="preserve">Le site qui devait s’étendre sur plus de </w:t>
      </w:r>
      <w:smartTag w:uri="urn:schemas-microsoft-com:office:smarttags" w:element="metricconverter">
        <w:smartTagPr>
          <w:attr w:name="ProductID" w:val="150 m"/>
        </w:smartTagPr>
        <w:r w:rsidRPr="0032190F">
          <w:rPr>
            <w:lang w:val="fr-FR"/>
          </w:rPr>
          <w:t>150 m</w:t>
        </w:r>
      </w:smartTag>
      <w:r w:rsidRPr="0032190F">
        <w:rPr>
          <w:lang w:val="fr-FR"/>
        </w:rPr>
        <w:t xml:space="preserve"> de long et montre un alignement des plate-formes triangulaires (</w:t>
      </w:r>
      <w:hyperlink r:id="rId9420" w:anchor="Cul_Megalith_Alpes" w:history="1">
        <w:r w:rsidRPr="0032190F">
          <w:rPr>
            <w:rStyle w:val="Hyperlink"/>
            <w:lang w:val="fr-FR"/>
          </w:rPr>
          <w:t>mégalithisme alpin</w:t>
        </w:r>
      </w:hyperlink>
      <w:r w:rsidRPr="0032190F">
        <w:rPr>
          <w:lang w:val="fr-FR"/>
        </w:rPr>
        <w:t>) des sous-ensembles :</w:t>
      </w:r>
    </w:p>
    <w:p w14:paraId="0A0BFAC3" w14:textId="77777777" w:rsidR="006913A3" w:rsidRPr="0032190F" w:rsidRDefault="006913A3" w:rsidP="00242C0F">
      <w:pPr>
        <w:ind w:firstLine="709"/>
        <w:jc w:val="both"/>
        <w:rPr>
          <w:lang w:val="fr-FR"/>
        </w:rPr>
      </w:pPr>
      <w:r w:rsidRPr="0032190F">
        <w:rPr>
          <w:lang w:val="fr-FR"/>
        </w:rPr>
        <w:t>-LPC I (M VI) et LPC III (M XII) selon un axe NE-SO (BIB 393 p. 144). Par ailleurs les structures plus anciennes telles certaines cistes (grandes et petites) ; M VI, MVII, M VIII, M V et M IX montre également un alignement comme l’était à l’origine la stèle érigée en face de la tombe la plus grande (M VI). L’ensemble f</w:t>
      </w:r>
      <w:r w:rsidR="002C1B9C" w:rsidRPr="0032190F">
        <w:rPr>
          <w:lang w:val="fr-FR"/>
        </w:rPr>
        <w:t>o</w:t>
      </w:r>
      <w:r w:rsidRPr="0032190F">
        <w:rPr>
          <w:lang w:val="fr-FR"/>
        </w:rPr>
        <w:t>rmait donc une disposition intégrée suivant un axe (peut-être une voie cérémonielle) (BIB 393 p. 144)</w:t>
      </w:r>
    </w:p>
    <w:p w14:paraId="089FC164" w14:textId="77777777" w:rsidR="006913A3" w:rsidRPr="0032190F" w:rsidRDefault="006913A3" w:rsidP="00242C0F">
      <w:pPr>
        <w:jc w:val="both"/>
        <w:rPr>
          <w:lang w:val="fr-FR"/>
        </w:rPr>
      </w:pPr>
    </w:p>
    <w:p w14:paraId="73CAD5CB" w14:textId="77777777" w:rsidR="006913A3" w:rsidRDefault="006913A3" w:rsidP="00242C0F">
      <w:pPr>
        <w:jc w:val="both"/>
        <w:rPr>
          <w:lang w:val="fr-FR"/>
        </w:rPr>
      </w:pPr>
      <w:r w:rsidRPr="0032190F">
        <w:rPr>
          <w:lang w:val="fr-FR"/>
        </w:rPr>
        <w:t>Les sous-ensembles LPC II et LPC IV plus au sud, pour lesquels on a trouvé ni tombes ni monuments de rentraient pas dans l’aire cérémonielle (BIB 393 p. 145)</w:t>
      </w:r>
    </w:p>
    <w:p w14:paraId="4778BCFD" w14:textId="77777777" w:rsidR="0077212E" w:rsidRDefault="0077212E" w:rsidP="00242C0F">
      <w:pPr>
        <w:jc w:val="both"/>
        <w:rPr>
          <w:lang w:val="fr-FR"/>
        </w:rPr>
      </w:pPr>
    </w:p>
    <w:p w14:paraId="7DF713A4" w14:textId="1703A4CD" w:rsidR="0077212E" w:rsidRPr="0032190F" w:rsidRDefault="00000000" w:rsidP="00242C0F">
      <w:pPr>
        <w:jc w:val="both"/>
        <w:rPr>
          <w:lang w:val="fr-FR"/>
        </w:rPr>
      </w:pPr>
      <w:hyperlink r:id="rId9421" w:anchor="Sit_Mont_Ventoux" w:history="1">
        <w:r w:rsidR="0077212E" w:rsidRPr="0077212E">
          <w:rPr>
            <w:rStyle w:val="Hyperlink"/>
            <w:lang w:val="fr-FR"/>
          </w:rPr>
          <w:t>blond bédoulien</w:t>
        </w:r>
      </w:hyperlink>
    </w:p>
    <w:p w14:paraId="0AB983B3" w14:textId="77777777" w:rsidR="00301B41" w:rsidRPr="0032190F" w:rsidRDefault="00301B41" w:rsidP="00242C0F">
      <w:pPr>
        <w:rPr>
          <w:lang w:val="fr-FR"/>
        </w:rPr>
      </w:pPr>
    </w:p>
    <w:p w14:paraId="09FE2D17" w14:textId="77777777" w:rsidR="007649C0" w:rsidRPr="0032190F" w:rsidRDefault="00300DEE" w:rsidP="00242C0F">
      <w:pPr>
        <w:pStyle w:val="Heading2"/>
      </w:pPr>
      <w:r>
        <w:t>d</w:t>
      </w:r>
      <w:r w:rsidR="007649C0" w:rsidRPr="0032190F">
        <w:t>olmens</w:t>
      </w:r>
    </w:p>
    <w:p w14:paraId="771494A2" w14:textId="77777777" w:rsidR="004D0A47" w:rsidRPr="0032190F" w:rsidRDefault="004D0A47" w:rsidP="00242C0F">
      <w:pPr>
        <w:jc w:val="both"/>
        <w:rPr>
          <w:lang w:val="fr-FR"/>
        </w:rPr>
      </w:pPr>
      <w:r w:rsidRPr="0032190F">
        <w:rPr>
          <w:lang w:val="fr-FR"/>
        </w:rPr>
        <w:t xml:space="preserve">Les datations des M VI et M XII montrent un synchronisme avec celles </w:t>
      </w:r>
      <w:r w:rsidR="00B254A6" w:rsidRPr="0032190F">
        <w:rPr>
          <w:lang w:val="fr-FR"/>
        </w:rPr>
        <w:t xml:space="preserve">de </w:t>
      </w:r>
      <w:hyperlink w:anchor="Sit_Saint_Martin_Corleans" w:history="1">
        <w:r w:rsidR="00B254A6" w:rsidRPr="0032190F">
          <w:rPr>
            <w:rStyle w:val="Hyperlink"/>
            <w:lang w:val="fr-FR"/>
          </w:rPr>
          <w:t>Saint-Martin-de-Corléans</w:t>
        </w:r>
      </w:hyperlink>
      <w:r w:rsidR="00B254A6" w:rsidRPr="0032190F">
        <w:rPr>
          <w:lang w:val="fr-FR"/>
        </w:rPr>
        <w:t>, tombe II (BIB 93 p. 45 (BIB 3))</w:t>
      </w:r>
    </w:p>
    <w:p w14:paraId="6B96FD6A" w14:textId="77777777" w:rsidR="00460870" w:rsidRPr="0032190F" w:rsidRDefault="00460870" w:rsidP="00242C0F">
      <w:pPr>
        <w:rPr>
          <w:lang w:val="fr-FR"/>
        </w:rPr>
      </w:pPr>
    </w:p>
    <w:p w14:paraId="1A84C15F" w14:textId="77777777" w:rsidR="00460870" w:rsidRPr="0032190F" w:rsidRDefault="00460870" w:rsidP="00242C0F">
      <w:pPr>
        <w:pStyle w:val="Heading3"/>
        <w:spacing w:line="240" w:lineRule="auto"/>
      </w:pPr>
      <w:bookmarkStart w:id="3893" w:name="Sit_Petit_Chasseur_dolmens_MI"/>
      <w:r w:rsidRPr="0032190F">
        <w:t>M I</w:t>
      </w:r>
    </w:p>
    <w:bookmarkEnd w:id="3893"/>
    <w:p w14:paraId="71FB28B5" w14:textId="0C007355" w:rsidR="00460870" w:rsidRPr="0032190F" w:rsidRDefault="00460870" w:rsidP="00242C0F">
      <w:pPr>
        <w:jc w:val="both"/>
        <w:rPr>
          <w:lang w:val="fr-FR"/>
        </w:rPr>
      </w:pPr>
      <w:r w:rsidRPr="0032190F">
        <w:rPr>
          <w:lang w:val="fr-FR"/>
        </w:rPr>
        <w:t xml:space="preserve">Néolithique final civilisation de la céramique campaniforme. Construite en surface de la couche 5C2. Gobelets </w:t>
      </w:r>
      <w:hyperlink r:id="rId9422" w:anchor="Cul_Campaniforme" w:history="1">
        <w:r w:rsidRPr="0032190F">
          <w:rPr>
            <w:rStyle w:val="Hyperlink"/>
            <w:lang w:val="fr-FR"/>
          </w:rPr>
          <w:t>campaniformes</w:t>
        </w:r>
      </w:hyperlink>
      <w:r w:rsidRPr="0032190F">
        <w:rPr>
          <w:lang w:val="fr-FR"/>
        </w:rPr>
        <w:t xml:space="preserve"> et nombreux ornements de coquilles  marines (BIB 4 p. 170)</w:t>
      </w:r>
    </w:p>
    <w:p w14:paraId="4B55A7BB" w14:textId="77777777" w:rsidR="00BA2477" w:rsidRPr="0032190F" w:rsidRDefault="00BA2477" w:rsidP="00242C0F">
      <w:pPr>
        <w:jc w:val="both"/>
        <w:rPr>
          <w:lang w:val="fr-FR"/>
        </w:rPr>
      </w:pPr>
    </w:p>
    <w:p w14:paraId="30109411" w14:textId="1F5F4DBC" w:rsidR="00065A44" w:rsidRPr="0032190F" w:rsidRDefault="00BA2477" w:rsidP="00242C0F">
      <w:pPr>
        <w:jc w:val="both"/>
        <w:rPr>
          <w:lang w:val="fr-FR"/>
        </w:rPr>
      </w:pPr>
      <w:r w:rsidRPr="0032190F">
        <w:rPr>
          <w:lang w:val="fr-FR"/>
        </w:rPr>
        <w:t xml:space="preserve">Stèles: </w:t>
      </w:r>
      <w:hyperlink r:id="rId9423" w:anchor="Sit_Petit_Chasseur_stele_double_spirale" w:history="1">
        <w:r w:rsidR="00065A44" w:rsidRPr="0032190F">
          <w:rPr>
            <w:rStyle w:val="Hyperlink"/>
            <w:lang w:val="fr-FR"/>
          </w:rPr>
          <w:t xml:space="preserve">stèle à </w:t>
        </w:r>
        <w:r w:rsidR="007E4365">
          <w:rPr>
            <w:rStyle w:val="Hyperlink"/>
            <w:lang w:val="fr-FR"/>
          </w:rPr>
          <w:t>collier</w:t>
        </w:r>
        <w:r w:rsidR="00065A44" w:rsidRPr="0032190F">
          <w:rPr>
            <w:rStyle w:val="Hyperlink"/>
            <w:lang w:val="fr-FR"/>
          </w:rPr>
          <w:t xml:space="preserve"> à double spirale</w:t>
        </w:r>
      </w:hyperlink>
      <w:r w:rsidRPr="0032190F">
        <w:rPr>
          <w:lang w:val="fr-FR"/>
        </w:rPr>
        <w:t xml:space="preserve">, </w:t>
      </w:r>
      <w:hyperlink r:id="rId9424" w:anchor="Sit_Petit_Chasseur_stele_1" w:history="1">
        <w:r w:rsidRPr="0032190F">
          <w:rPr>
            <w:rStyle w:val="Hyperlink"/>
            <w:lang w:val="fr-FR"/>
          </w:rPr>
          <w:t>stèle 1</w:t>
        </w:r>
      </w:hyperlink>
      <w:r w:rsidR="00065A44" w:rsidRPr="0032190F">
        <w:rPr>
          <w:lang w:val="fr-FR"/>
        </w:rPr>
        <w:t>(SS BIB)</w:t>
      </w:r>
    </w:p>
    <w:p w14:paraId="070D0F92" w14:textId="77777777" w:rsidR="004D0A47" w:rsidRPr="0032190F" w:rsidRDefault="004D0A47" w:rsidP="00242C0F">
      <w:pPr>
        <w:rPr>
          <w:lang w:val="fr-FR"/>
        </w:rPr>
      </w:pPr>
    </w:p>
    <w:p w14:paraId="1B1AFAC8" w14:textId="77777777" w:rsidR="00460870" w:rsidRPr="0032190F" w:rsidRDefault="00460870" w:rsidP="00242C0F">
      <w:pPr>
        <w:pStyle w:val="Heading3"/>
        <w:spacing w:line="240" w:lineRule="auto"/>
      </w:pPr>
      <w:r w:rsidRPr="0032190F">
        <w:t>M II</w:t>
      </w:r>
    </w:p>
    <w:p w14:paraId="75137A9C" w14:textId="77777777" w:rsidR="00460870" w:rsidRPr="0032190F" w:rsidRDefault="003A2EA3" w:rsidP="00242C0F">
      <w:pPr>
        <w:jc w:val="both"/>
        <w:rPr>
          <w:lang w:val="fr-FR"/>
        </w:rPr>
      </w:pPr>
      <w:r w:rsidRPr="0032190F">
        <w:rPr>
          <w:lang w:val="fr-FR"/>
        </w:rPr>
        <w:t>Ciste attribuée au Campaniforme. La stèle 5 y est trouvée en réemploi (SS BIB)</w:t>
      </w:r>
    </w:p>
    <w:p w14:paraId="0753961B" w14:textId="77777777" w:rsidR="00460870" w:rsidRPr="0032190F" w:rsidRDefault="00460870" w:rsidP="00242C0F">
      <w:pPr>
        <w:jc w:val="both"/>
        <w:rPr>
          <w:lang w:val="fr-FR"/>
        </w:rPr>
      </w:pPr>
    </w:p>
    <w:p w14:paraId="2CB23EC9" w14:textId="77777777" w:rsidR="00460870" w:rsidRPr="0032190F" w:rsidRDefault="00460870" w:rsidP="00242C0F">
      <w:pPr>
        <w:pStyle w:val="Heading3"/>
        <w:spacing w:line="240" w:lineRule="auto"/>
      </w:pPr>
      <w:r w:rsidRPr="0032190F">
        <w:t>M V</w:t>
      </w:r>
    </w:p>
    <w:p w14:paraId="4D1F689B" w14:textId="77777777" w:rsidR="00460870" w:rsidRPr="0032190F" w:rsidRDefault="00460870" w:rsidP="00242C0F">
      <w:pPr>
        <w:rPr>
          <w:lang w:val="fr-FR"/>
        </w:rPr>
      </w:pPr>
      <w:r w:rsidRPr="0032190F">
        <w:rPr>
          <w:lang w:val="fr-FR"/>
        </w:rPr>
        <w:t>Néolithique final civilisation de la céramique campaniforme. Construite en surface de la couche 5C2. Gobelets campaniformes et nombreux ornements de coquilles  marines (BIB 4 p. 170)</w:t>
      </w:r>
    </w:p>
    <w:p w14:paraId="48FCD601" w14:textId="77777777" w:rsidR="007649C0" w:rsidRPr="0032190F" w:rsidRDefault="007649C0" w:rsidP="00242C0F">
      <w:pPr>
        <w:rPr>
          <w:lang w:val="fr-FR"/>
        </w:rPr>
      </w:pPr>
    </w:p>
    <w:p w14:paraId="26AABA15" w14:textId="77777777" w:rsidR="00EC4A96" w:rsidRPr="0032190F" w:rsidRDefault="00EC4A96" w:rsidP="00242C0F">
      <w:pPr>
        <w:pStyle w:val="Heading3"/>
        <w:spacing w:line="240" w:lineRule="auto"/>
      </w:pPr>
      <w:bookmarkStart w:id="3894" w:name="Sit_Petit_Chasseur_dolmens_MVI"/>
      <w:r w:rsidRPr="0032190F">
        <w:t>M VI</w:t>
      </w:r>
    </w:p>
    <w:bookmarkEnd w:id="3894"/>
    <w:p w14:paraId="7EB189AC" w14:textId="41D3C1B4" w:rsidR="00797F79" w:rsidRPr="0032190F" w:rsidRDefault="004D0A47" w:rsidP="00242C0F">
      <w:pPr>
        <w:jc w:val="both"/>
        <w:rPr>
          <w:lang w:val="fr-FR"/>
        </w:rPr>
      </w:pPr>
      <w:r w:rsidRPr="0032190F">
        <w:rPr>
          <w:lang w:val="fr-FR"/>
        </w:rPr>
        <w:t>Datation du dallage : 4290 ±120 BP et 4280±160 BP (BIB 93 p. 45)</w:t>
      </w:r>
      <w:r w:rsidR="005C1D19" w:rsidRPr="0032190F">
        <w:rPr>
          <w:lang w:val="fr-FR"/>
        </w:rPr>
        <w:t>(</w:t>
      </w:r>
      <w:r w:rsidR="002C36AD" w:rsidRPr="0032190F">
        <w:rPr>
          <w:lang w:val="fr-FR"/>
        </w:rPr>
        <w:t>CalPal</w:t>
      </w:r>
      <w:r w:rsidR="005C1D19" w:rsidRPr="0032190F">
        <w:rPr>
          <w:lang w:val="fr-FR"/>
        </w:rPr>
        <w:t>2917 ± 194</w:t>
      </w:r>
      <w:r w:rsidR="002C36AD" w:rsidRPr="0032190F">
        <w:rPr>
          <w:lang w:val="fr-FR"/>
        </w:rPr>
        <w:t xml:space="preserve"> 1 s. CalBC</w:t>
      </w:r>
      <w:r w:rsidR="005C1D19" w:rsidRPr="0032190F">
        <w:rPr>
          <w:lang w:val="fr-FR"/>
        </w:rPr>
        <w:t xml:space="preserve">). </w:t>
      </w:r>
      <w:r w:rsidR="00797F79" w:rsidRPr="0032190F">
        <w:rPr>
          <w:lang w:val="fr-FR"/>
        </w:rPr>
        <w:t>Construit à la surface de la couche 6. Stèles contemporaine de cette époque : style A (BIB 4 p. 170)</w:t>
      </w:r>
      <w:r w:rsidR="007B0397" w:rsidRPr="0032190F">
        <w:rPr>
          <w:lang w:val="fr-FR"/>
        </w:rPr>
        <w:t xml:space="preserve">. Attribué au Néolithique final, culture </w:t>
      </w:r>
      <w:hyperlink r:id="rId9425" w:anchor="Cul_Saone_Rhone" w:history="1">
        <w:r w:rsidR="007B0397" w:rsidRPr="0032190F">
          <w:rPr>
            <w:rStyle w:val="Hyperlink"/>
            <w:lang w:val="fr-FR"/>
          </w:rPr>
          <w:t>Saône-Rhône</w:t>
        </w:r>
      </w:hyperlink>
      <w:r w:rsidR="007B0397" w:rsidRPr="0032190F">
        <w:rPr>
          <w:lang w:val="fr-FR"/>
        </w:rPr>
        <w:t xml:space="preserve"> (BIB 4 p. 170)</w:t>
      </w:r>
    </w:p>
    <w:p w14:paraId="7BFB87B6" w14:textId="77777777" w:rsidR="004D0A47" w:rsidRPr="0032190F" w:rsidRDefault="004D0A47" w:rsidP="00242C0F">
      <w:pPr>
        <w:jc w:val="both"/>
        <w:rPr>
          <w:lang w:val="fr-FR"/>
        </w:rPr>
      </w:pPr>
    </w:p>
    <w:p w14:paraId="7B92579C" w14:textId="77777777" w:rsidR="00325261" w:rsidRPr="0032190F" w:rsidRDefault="00EC4A96" w:rsidP="00242C0F">
      <w:pPr>
        <w:jc w:val="both"/>
        <w:rPr>
          <w:i/>
          <w:lang w:val="fr-FR"/>
        </w:rPr>
      </w:pPr>
      <w:r w:rsidRPr="0032190F">
        <w:rPr>
          <w:lang w:val="fr-FR"/>
        </w:rPr>
        <w:t xml:space="preserve">Le contenu de la chambre funéraire du dolmen M VI a été remanié et jeté hors de la tombe, ceci peut-être compris comme un acte de violation. Les crânes ont été ramassés et disposés le long du périmètre externe, se trouvent, de ce fait en face du soleil naissant, «e cosi rimasti » pour plusieurs générations « rispetti e protetti » pour subir une combustion durant le Bronze ancien (BIB 393 p. 148). </w:t>
      </w:r>
      <w:r w:rsidR="002C1B9C" w:rsidRPr="0032190F">
        <w:rPr>
          <w:lang w:val="fr-FR"/>
        </w:rPr>
        <w:t xml:space="preserve">Dans le niveau 5B du dolmen M VI, les crânes de près de 90 individus (40 selon Desideri-Eades) sont transportés hors de la structure. Cet événement marque une transition entre la phase A1 et la phase A2a, deux ou 3 générations après l’arrivée de l’idéologie campaniforme (BIB 392 p. </w:t>
      </w:r>
      <w:r w:rsidR="002C1B9C" w:rsidRPr="0032190F">
        <w:rPr>
          <w:lang w:val="fr-FR"/>
        </w:rPr>
        <w:lastRenderedPageBreak/>
        <w:t xml:space="preserve">158) </w:t>
      </w:r>
      <w:r w:rsidR="00325261" w:rsidRPr="0032190F">
        <w:rPr>
          <w:i/>
          <w:lang w:val="fr-FR"/>
        </w:rPr>
        <w:t>Dans un cimetière caractérisé par un dolmen à entrée latérale –érigé sur une plate-forme triangulaire (M VI) et datant de la culture Saône-Rhône (chalcolithique moyen</w:t>
      </w:r>
      <w:r w:rsidR="00284F3C" w:rsidRPr="0032190F">
        <w:rPr>
          <w:i/>
          <w:lang w:val="fr-FR"/>
        </w:rPr>
        <w:t>, IIIe millé</w:t>
      </w:r>
      <w:r w:rsidR="00325261" w:rsidRPr="0032190F">
        <w:rPr>
          <w:i/>
          <w:lang w:val="fr-FR"/>
        </w:rPr>
        <w:t>naire) qui réemploie une stèle anthropomorphe plus ancienne, plusieurs stèles montrent des éléments iconographiques communs avec les stèles de Saint-Martin-de-Corlèans (Aoste) (</w:t>
      </w:r>
      <w:r w:rsidR="0070027E" w:rsidRPr="0032190F">
        <w:rPr>
          <w:i/>
          <w:lang w:val="fr-FR"/>
        </w:rPr>
        <w:t>BIB</w:t>
      </w:r>
      <w:r w:rsidR="00325261" w:rsidRPr="0032190F">
        <w:rPr>
          <w:i/>
          <w:lang w:val="fr-FR"/>
        </w:rPr>
        <w:t xml:space="preserve"> 123 p. 151).</w:t>
      </w:r>
    </w:p>
    <w:p w14:paraId="3837FDAC" w14:textId="77777777" w:rsidR="002C1B9C" w:rsidRPr="0032190F" w:rsidRDefault="002C1B9C" w:rsidP="00242C0F">
      <w:pPr>
        <w:jc w:val="both"/>
        <w:rPr>
          <w:lang w:val="fr-FR"/>
        </w:rPr>
      </w:pPr>
    </w:p>
    <w:p w14:paraId="570B8F04" w14:textId="45756B4D" w:rsidR="00284F3C" w:rsidRPr="0032190F" w:rsidRDefault="00284F3C" w:rsidP="00242C0F">
      <w:pPr>
        <w:jc w:val="both"/>
        <w:rPr>
          <w:lang w:val="fr-FR"/>
        </w:rPr>
      </w:pPr>
      <w:r w:rsidRPr="0032190F">
        <w:rPr>
          <w:lang w:val="fr-FR"/>
        </w:rPr>
        <w:t xml:space="preserve">Dans le dolmen MVI ont été trouvés plusieurs poignards du </w:t>
      </w:r>
      <w:hyperlink r:id="rId9426" w:anchor="Sit_Grand_Pressigny" w:history="1">
        <w:r w:rsidRPr="0032190F">
          <w:rPr>
            <w:rStyle w:val="Hyperlink"/>
            <w:lang w:val="fr-FR"/>
          </w:rPr>
          <w:t>Grand-Pressigny</w:t>
        </w:r>
      </w:hyperlink>
      <w:r w:rsidRPr="0032190F">
        <w:rPr>
          <w:lang w:val="fr-FR"/>
        </w:rPr>
        <w:t xml:space="preserve"> (BIB 379 p. 132)</w:t>
      </w:r>
      <w:r w:rsidR="00B74DBB" w:rsidRPr="0032190F">
        <w:rPr>
          <w:lang w:val="fr-FR"/>
        </w:rPr>
        <w:t>. Dolmen MVI montrant de fortes affinités culturelles avec l’</w:t>
      </w:r>
      <w:hyperlink r:id="rId9427" w:anchor="Cul_Auvernier_Corde" w:history="1">
        <w:r w:rsidR="00B74DBB" w:rsidRPr="0032190F">
          <w:rPr>
            <w:rStyle w:val="Hyperlink"/>
            <w:lang w:val="fr-FR"/>
          </w:rPr>
          <w:t>Auvernier</w:t>
        </w:r>
      </w:hyperlink>
      <w:r w:rsidR="00B74DBB" w:rsidRPr="0032190F">
        <w:rPr>
          <w:lang w:val="fr-FR"/>
        </w:rPr>
        <w:t xml:space="preserve"> (BIB</w:t>
      </w:r>
      <w:r w:rsidR="007B0397" w:rsidRPr="0032190F">
        <w:rPr>
          <w:lang w:val="fr-FR"/>
        </w:rPr>
        <w:t xml:space="preserve"> 579 p. 140 (BIB 679 et BIB 10)</w:t>
      </w:r>
      <w:r w:rsidR="00B74DBB" w:rsidRPr="0032190F">
        <w:rPr>
          <w:lang w:val="fr-FR"/>
        </w:rPr>
        <w:t>)</w:t>
      </w:r>
      <w:r w:rsidR="007B0397" w:rsidRPr="0032190F">
        <w:rPr>
          <w:lang w:val="fr-FR"/>
        </w:rPr>
        <w:t xml:space="preserve"> avec l’Auvernier de la séquence du </w:t>
      </w:r>
      <w:r w:rsidR="00D604C9" w:rsidRPr="0032190F">
        <w:rPr>
          <w:lang w:val="fr-FR"/>
        </w:rPr>
        <w:t>l</w:t>
      </w:r>
      <w:r w:rsidR="007B0397" w:rsidRPr="0032190F">
        <w:rPr>
          <w:lang w:val="fr-FR"/>
        </w:rPr>
        <w:t xml:space="preserve">ac de </w:t>
      </w:r>
      <w:hyperlink r:id="rId9428" w:anchor="Sit_Neuchatel_Lac" w:history="1">
        <w:r w:rsidR="00D604C9" w:rsidRPr="0032190F">
          <w:rPr>
            <w:rStyle w:val="Hyperlink"/>
            <w:lang w:val="fr-FR"/>
          </w:rPr>
          <w:t>Neuchâtel</w:t>
        </w:r>
      </w:hyperlink>
      <w:r w:rsidR="00D604C9" w:rsidRPr="0032190F">
        <w:rPr>
          <w:lang w:val="fr-FR"/>
        </w:rPr>
        <w:t>.</w:t>
      </w:r>
    </w:p>
    <w:p w14:paraId="717A7CFE" w14:textId="77777777" w:rsidR="00284F3C" w:rsidRPr="0032190F" w:rsidRDefault="00284F3C" w:rsidP="00242C0F">
      <w:pPr>
        <w:rPr>
          <w:lang w:val="fr-FR"/>
        </w:rPr>
      </w:pPr>
    </w:p>
    <w:p w14:paraId="031A15BC" w14:textId="77777777" w:rsidR="007649C0" w:rsidRPr="0032190F" w:rsidRDefault="007649C0" w:rsidP="00242C0F">
      <w:pPr>
        <w:jc w:val="both"/>
        <w:rPr>
          <w:lang w:val="fr-FR"/>
        </w:rPr>
      </w:pPr>
      <w:r w:rsidRPr="0032190F">
        <w:rPr>
          <w:lang w:val="fr-FR"/>
        </w:rPr>
        <w:t>Le dolmen 6 (M VI), construit et utilisé vers 2700, connaît la même disposition : érigé à l’extrémité d’une plate-forme longue de 16-</w:t>
      </w:r>
      <w:smartTag w:uri="urn:schemas-microsoft-com:office:smarttags" w:element="metricconverter">
        <w:smartTagPr>
          <w:attr w:name="ProductID" w:val="17 m"/>
        </w:smartTagPr>
        <w:r w:rsidRPr="0032190F">
          <w:rPr>
            <w:lang w:val="fr-FR"/>
          </w:rPr>
          <w:t>17 m</w:t>
        </w:r>
      </w:smartTag>
      <w:r w:rsidRPr="0032190F">
        <w:rPr>
          <w:lang w:val="fr-FR"/>
        </w:rPr>
        <w:t>, une sorte de vestibule débouchait sur la façade la plus large et la plus majestueuse du podium. C’était donc une façade d’apparât destinée à mettre en scène le dolmen et la perspective du podium. Le vestibule était séparé de la chambre par une dalle fixe et l’accès se faisait par l’un des côté. Des stèles anthropomorphes réhaussaient une partie du monument  (BIB 103 p. 241)</w:t>
      </w:r>
    </w:p>
    <w:p w14:paraId="1AC091B6" w14:textId="77777777" w:rsidR="00797F79" w:rsidRPr="0032190F" w:rsidRDefault="00797F79" w:rsidP="00242C0F">
      <w:pPr>
        <w:rPr>
          <w:lang w:val="fr-FR"/>
        </w:rPr>
      </w:pPr>
    </w:p>
    <w:p w14:paraId="68A2A060" w14:textId="77777777" w:rsidR="007649C0" w:rsidRPr="0032190F" w:rsidRDefault="007649C0" w:rsidP="00242C0F">
      <w:pPr>
        <w:jc w:val="both"/>
        <w:rPr>
          <w:lang w:val="fr-FR"/>
        </w:rPr>
      </w:pPr>
      <w:r w:rsidRPr="0032190F">
        <w:rPr>
          <w:lang w:val="fr-FR"/>
        </w:rPr>
        <w:t>Entre 2400 et 2100, lors de l’arrivée des populations à vases campaniformes, le dolmen 6 reçu d’autres défunts et furent édifiés de nouveaux dolmens (BIB 103 p. 241)</w:t>
      </w:r>
      <w:r w:rsidR="0036588F" w:rsidRPr="0032190F">
        <w:rPr>
          <w:lang w:val="fr-FR"/>
        </w:rPr>
        <w:t xml:space="preserve">. </w:t>
      </w:r>
    </w:p>
    <w:p w14:paraId="41EF68A1" w14:textId="77777777" w:rsidR="0036588F" w:rsidRPr="0032190F" w:rsidRDefault="0036588F" w:rsidP="00242C0F">
      <w:pPr>
        <w:rPr>
          <w:lang w:val="fr-FR"/>
        </w:rPr>
      </w:pPr>
    </w:p>
    <w:p w14:paraId="188DB598" w14:textId="77777777" w:rsidR="00A81EA9" w:rsidRPr="0032190F" w:rsidRDefault="00A81EA9" w:rsidP="00242C0F">
      <w:pPr>
        <w:jc w:val="both"/>
        <w:rPr>
          <w:lang w:val="fr-FR"/>
        </w:rPr>
      </w:pPr>
      <w:r w:rsidRPr="0032190F">
        <w:rPr>
          <w:lang w:val="fr-FR"/>
        </w:rPr>
        <w:t>Selon Gallay le poignard Remedello 2 gravé sur l’antenne de M VI l’aurait été une fois le</w:t>
      </w:r>
      <w:r w:rsidR="005C1D19" w:rsidRPr="0032190F">
        <w:rPr>
          <w:lang w:val="fr-FR"/>
        </w:rPr>
        <w:t xml:space="preserve"> bloc (stèle 7</w:t>
      </w:r>
      <w:r w:rsidRPr="0032190F">
        <w:rPr>
          <w:lang w:val="fr-FR"/>
        </w:rPr>
        <w:t>) mis en place, il ne s’agit donc pas d’un réemploi. Cette donnée induit une correspondance chronologique entre l’horizon de M VI</w:t>
      </w:r>
      <w:r w:rsidR="001940EC" w:rsidRPr="0032190F">
        <w:rPr>
          <w:lang w:val="fr-FR"/>
        </w:rPr>
        <w:t>, un dolmen a entrée latérale sur plate-forme triangulaire attribué à l’Auvernier,</w:t>
      </w:r>
      <w:r w:rsidRPr="0032190F">
        <w:rPr>
          <w:lang w:val="fr-FR"/>
        </w:rPr>
        <w:t xml:space="preserve"> et le poignard de type Remedello 2 (variante A) (BIB 232 p. 74)</w:t>
      </w:r>
    </w:p>
    <w:p w14:paraId="0F7C382D" w14:textId="77777777" w:rsidR="00A056EA" w:rsidRPr="0032190F" w:rsidRDefault="00A056EA" w:rsidP="00242C0F">
      <w:pPr>
        <w:jc w:val="both"/>
        <w:rPr>
          <w:lang w:val="fr-FR"/>
        </w:rPr>
      </w:pPr>
    </w:p>
    <w:p w14:paraId="2B83D36A" w14:textId="77777777" w:rsidR="00A056EA" w:rsidRPr="0032190F" w:rsidRDefault="00A056EA" w:rsidP="00242C0F">
      <w:pPr>
        <w:jc w:val="both"/>
        <w:rPr>
          <w:lang w:val="fr-FR"/>
        </w:rPr>
      </w:pPr>
      <w:r w:rsidRPr="0032190F">
        <w:rPr>
          <w:lang w:val="fr-FR"/>
        </w:rPr>
        <w:t>Dans le mobilier funéraire, les pointes de flèches à pédoncule et ailerons dégagés et des segments de cercles de tradition nord</w:t>
      </w:r>
      <w:r w:rsidR="00946730" w:rsidRPr="0032190F">
        <w:rPr>
          <w:lang w:val="fr-FR"/>
        </w:rPr>
        <w:t>-</w:t>
      </w:r>
      <w:r w:rsidRPr="0032190F">
        <w:rPr>
          <w:lang w:val="fr-FR"/>
        </w:rPr>
        <w:t>italienne trahisse des influences méridionnale (BIB 812 p. 191)</w:t>
      </w:r>
      <w:r w:rsidR="003A2EA3" w:rsidRPr="0032190F">
        <w:rPr>
          <w:lang w:val="fr-FR"/>
        </w:rPr>
        <w:t>.</w:t>
      </w:r>
    </w:p>
    <w:p w14:paraId="7B5264C4" w14:textId="77777777" w:rsidR="00E77E3A" w:rsidRPr="0032190F" w:rsidRDefault="00E77E3A" w:rsidP="00242C0F">
      <w:pPr>
        <w:jc w:val="both"/>
        <w:rPr>
          <w:lang w:val="fr-FR"/>
        </w:rPr>
      </w:pPr>
    </w:p>
    <w:p w14:paraId="22F0BC8C" w14:textId="77777777" w:rsidR="003A2EA3" w:rsidRPr="0032190F" w:rsidRDefault="003A2EA3" w:rsidP="00242C0F">
      <w:pPr>
        <w:pStyle w:val="Heading3"/>
        <w:spacing w:line="240" w:lineRule="auto"/>
      </w:pPr>
      <w:bookmarkStart w:id="3895" w:name="Sit_Petit_Chasseur_dolmens_MX"/>
      <w:r w:rsidRPr="0032190F">
        <w:t>M X</w:t>
      </w:r>
      <w:bookmarkEnd w:id="3895"/>
    </w:p>
    <w:p w14:paraId="087E1EC1" w14:textId="77777777" w:rsidR="003A2EA3" w:rsidRPr="0032190F" w:rsidRDefault="003A2EA3" w:rsidP="00242C0F">
      <w:pPr>
        <w:jc w:val="both"/>
        <w:rPr>
          <w:lang w:val="fr-FR"/>
        </w:rPr>
      </w:pPr>
    </w:p>
    <w:p w14:paraId="696E880F" w14:textId="77777777" w:rsidR="003A2EA3" w:rsidRPr="0032190F" w:rsidRDefault="003A2EA3" w:rsidP="00242C0F">
      <w:pPr>
        <w:jc w:val="both"/>
        <w:rPr>
          <w:lang w:val="fr-FR"/>
        </w:rPr>
      </w:pPr>
      <w:r w:rsidRPr="0032190F">
        <w:rPr>
          <w:lang w:val="fr-FR"/>
        </w:rPr>
        <w:t>Stèle 15 retrouvée en réemploi (SS BIB)</w:t>
      </w:r>
    </w:p>
    <w:p w14:paraId="50669F42" w14:textId="77777777" w:rsidR="006C34E7" w:rsidRPr="0032190F" w:rsidRDefault="006C34E7" w:rsidP="00242C0F">
      <w:pPr>
        <w:rPr>
          <w:lang w:val="fr-FR"/>
        </w:rPr>
      </w:pPr>
    </w:p>
    <w:p w14:paraId="0BF891D4" w14:textId="77777777" w:rsidR="006C34E7" w:rsidRPr="0032190F" w:rsidRDefault="006C34E7" w:rsidP="00242C0F">
      <w:pPr>
        <w:pStyle w:val="Heading3"/>
        <w:spacing w:line="240" w:lineRule="auto"/>
      </w:pPr>
      <w:bookmarkStart w:id="3896" w:name="Sit_Petit_Chasseur_dolmens_MXI"/>
      <w:r w:rsidRPr="0032190F">
        <w:t>M XI</w:t>
      </w:r>
    </w:p>
    <w:bookmarkEnd w:id="3896"/>
    <w:p w14:paraId="59FF263D" w14:textId="77777777" w:rsidR="00B11413" w:rsidRDefault="00B11413" w:rsidP="00242C0F">
      <w:pPr>
        <w:rPr>
          <w:lang w:val="fr-FR"/>
        </w:rPr>
      </w:pPr>
    </w:p>
    <w:p w14:paraId="2C6AE327" w14:textId="77777777" w:rsidR="006C34E7" w:rsidRPr="0032190F" w:rsidRDefault="00B11413" w:rsidP="00242C0F">
      <w:pPr>
        <w:rPr>
          <w:lang w:val="fr-FR"/>
        </w:rPr>
      </w:pPr>
      <w:r>
        <w:rPr>
          <w:lang w:val="fr-FR"/>
        </w:rPr>
        <w:t>NF</w:t>
      </w:r>
      <w:r w:rsidR="006C34E7" w:rsidRPr="0032190F">
        <w:rPr>
          <w:lang w:val="fr-FR"/>
        </w:rPr>
        <w:t xml:space="preserve"> </w:t>
      </w:r>
      <w:r w:rsidR="00952CC5" w:rsidRPr="0032190F">
        <w:rPr>
          <w:lang w:val="fr-FR"/>
        </w:rPr>
        <w:t>/</w:t>
      </w:r>
      <w:r>
        <w:rPr>
          <w:lang w:val="fr-FR"/>
        </w:rPr>
        <w:t>C</w:t>
      </w:r>
      <w:r w:rsidR="006C34E7" w:rsidRPr="0032190F">
        <w:rPr>
          <w:lang w:val="fr-FR"/>
        </w:rPr>
        <w:t>ampaniforme. Construite en surface de la couche 5C2. Gobelets campaniformes et nombreux ornements de coquilles  marines (BIB 4 p. 170)</w:t>
      </w:r>
    </w:p>
    <w:p w14:paraId="1B9925B6" w14:textId="77777777" w:rsidR="0015584B" w:rsidRPr="0032190F" w:rsidRDefault="0015584B" w:rsidP="00242C0F">
      <w:pPr>
        <w:rPr>
          <w:lang w:val="fr-FR"/>
        </w:rPr>
      </w:pPr>
    </w:p>
    <w:p w14:paraId="5D488916" w14:textId="77777777" w:rsidR="0015584B" w:rsidRPr="0032190F" w:rsidRDefault="0015584B" w:rsidP="00242C0F">
      <w:pPr>
        <w:rPr>
          <w:lang w:val="fr-FR"/>
        </w:rPr>
      </w:pPr>
      <w:r w:rsidRPr="0032190F">
        <w:rPr>
          <w:lang w:val="fr-FR"/>
        </w:rPr>
        <w:t xml:space="preserve">Stèle de type B avec arc et flèche retrouvée en réemploi (SS BIB) </w:t>
      </w:r>
      <w:r w:rsidR="00555B5B" w:rsidRPr="0032190F">
        <w:rPr>
          <w:lang w:val="fr-FR"/>
        </w:rPr>
        <w:t xml:space="preserve">La pointe </w:t>
      </w:r>
      <w:r w:rsidRPr="0032190F">
        <w:rPr>
          <w:lang w:val="fr-FR"/>
        </w:rPr>
        <w:t xml:space="preserve"> de flèche est </w:t>
      </w:r>
      <w:r w:rsidR="00555B5B" w:rsidRPr="0032190F">
        <w:rPr>
          <w:lang w:val="fr-FR"/>
        </w:rPr>
        <w:t xml:space="preserve">de forùme </w:t>
      </w:r>
      <w:r w:rsidRPr="0032190F">
        <w:rPr>
          <w:lang w:val="fr-FR"/>
        </w:rPr>
        <w:t xml:space="preserve">triangulaire </w:t>
      </w:r>
      <w:r w:rsidR="00555B5B" w:rsidRPr="0032190F">
        <w:rPr>
          <w:lang w:val="fr-FR"/>
        </w:rPr>
        <w:t xml:space="preserve">allongée </w:t>
      </w:r>
      <w:r w:rsidRPr="0032190F">
        <w:rPr>
          <w:lang w:val="fr-FR"/>
        </w:rPr>
        <w:t>et ne comporte pas les ailerons caractéristiques du Campaniforme (SS BIB)</w:t>
      </w:r>
    </w:p>
    <w:p w14:paraId="42C00641" w14:textId="77777777" w:rsidR="00E13B4A" w:rsidRPr="0032190F" w:rsidRDefault="00E13B4A" w:rsidP="00242C0F">
      <w:pPr>
        <w:rPr>
          <w:lang w:val="fr-FR"/>
        </w:rPr>
      </w:pPr>
    </w:p>
    <w:p w14:paraId="5BBCCFB7" w14:textId="77777777" w:rsidR="00460870" w:rsidRPr="0032190F" w:rsidRDefault="00460870" w:rsidP="00242C0F">
      <w:pPr>
        <w:pStyle w:val="Heading3"/>
        <w:spacing w:line="240" w:lineRule="auto"/>
      </w:pPr>
      <w:bookmarkStart w:id="3897" w:name="Sit_Petit_Chasseur_dolmens_MXII"/>
      <w:r w:rsidRPr="0032190F">
        <w:t>M XII</w:t>
      </w:r>
    </w:p>
    <w:bookmarkEnd w:id="3897"/>
    <w:p w14:paraId="75799318" w14:textId="77777777" w:rsidR="00460870" w:rsidRPr="0032190F" w:rsidRDefault="001B5C1F" w:rsidP="00242C0F">
      <w:pPr>
        <w:rPr>
          <w:lang w:val="fr-FR"/>
        </w:rPr>
      </w:pPr>
      <w:r w:rsidRPr="0032190F">
        <w:rPr>
          <w:lang w:val="fr-FR"/>
        </w:rPr>
        <w:t>LPC III</w:t>
      </w:r>
    </w:p>
    <w:p w14:paraId="540CE3F9" w14:textId="77777777" w:rsidR="001B5C1F" w:rsidRPr="0032190F" w:rsidRDefault="001B5C1F" w:rsidP="00242C0F">
      <w:pPr>
        <w:rPr>
          <w:lang w:val="fr-FR"/>
        </w:rPr>
      </w:pPr>
    </w:p>
    <w:p w14:paraId="0D92A2CC" w14:textId="77777777" w:rsidR="00460870" w:rsidRPr="0032190F" w:rsidRDefault="00952CC5" w:rsidP="00242C0F">
      <w:pPr>
        <w:jc w:val="both"/>
        <w:rPr>
          <w:lang w:val="fr-FR"/>
        </w:rPr>
      </w:pPr>
      <w:r w:rsidRPr="0032190F">
        <w:rPr>
          <w:lang w:val="fr-FR"/>
        </w:rPr>
        <w:t>D</w:t>
      </w:r>
      <w:r w:rsidR="00460870" w:rsidRPr="0032190F">
        <w:rPr>
          <w:lang w:val="fr-FR"/>
        </w:rPr>
        <w:t xml:space="preserve">écouvert à </w:t>
      </w:r>
      <w:smartTag w:uri="urn:schemas-microsoft-com:office:smarttags" w:element="metricconverter">
        <w:smartTagPr>
          <w:attr w:name="ProductID" w:val="150 m"/>
        </w:smartTagPr>
        <w:r w:rsidR="00460870" w:rsidRPr="0032190F">
          <w:rPr>
            <w:lang w:val="fr-FR"/>
          </w:rPr>
          <w:t>150 m</w:t>
        </w:r>
      </w:smartTag>
      <w:r w:rsidR="00460870" w:rsidRPr="0032190F">
        <w:rPr>
          <w:lang w:val="fr-FR"/>
        </w:rPr>
        <w:t xml:space="preserve"> de LPC I et II et s’insérant dans une séquence stratigraphique différente de LPCI (BIB 4 p. 170)</w:t>
      </w:r>
      <w:r w:rsidRPr="0032190F">
        <w:rPr>
          <w:lang w:val="fr-FR"/>
        </w:rPr>
        <w:t xml:space="preserve">. </w:t>
      </w:r>
    </w:p>
    <w:p w14:paraId="4D7C2FB2" w14:textId="7707137F" w:rsidR="00460870" w:rsidRPr="0032190F" w:rsidRDefault="00460870" w:rsidP="00242C0F">
      <w:pPr>
        <w:jc w:val="both"/>
        <w:rPr>
          <w:lang w:val="fr-FR"/>
        </w:rPr>
      </w:pPr>
      <w:r w:rsidRPr="0032190F">
        <w:rPr>
          <w:lang w:val="fr-FR"/>
        </w:rPr>
        <w:t xml:space="preserve">Datation de la sépulture en connexion anatomique 4285 </w:t>
      </w:r>
      <w:r w:rsidRPr="0032190F">
        <w:rPr>
          <w:rFonts w:ascii="Arial" w:hAnsi="Arial" w:cs="Arial"/>
          <w:lang w:val="fr-FR"/>
        </w:rPr>
        <w:t>±</w:t>
      </w:r>
      <w:r w:rsidRPr="0032190F">
        <w:rPr>
          <w:lang w:val="fr-FR"/>
        </w:rPr>
        <w:t>65 BP (BIB 93 p. 45)</w:t>
      </w:r>
      <w:r w:rsidR="003F00DE" w:rsidRPr="0032190F">
        <w:rPr>
          <w:i/>
          <w:lang w:val="fr-FR"/>
        </w:rPr>
        <w:t>3254-2911 Cal BC 1 sigma (Favre, Mottet 1990)</w:t>
      </w:r>
      <w:r w:rsidR="002C36AD" w:rsidRPr="0032190F">
        <w:rPr>
          <w:i/>
          <w:lang w:val="fr-FR"/>
        </w:rPr>
        <w:t>CalPal 2896 ± 105 CalBC 1 s. (SS BIB)</w:t>
      </w:r>
      <w:r w:rsidR="002C36AD" w:rsidRPr="0032190F">
        <w:rPr>
          <w:lang w:val="fr-FR"/>
        </w:rPr>
        <w:t xml:space="preserve">. </w:t>
      </w:r>
      <w:r w:rsidR="00952CC5" w:rsidRPr="0032190F">
        <w:rPr>
          <w:lang w:val="fr-FR"/>
        </w:rPr>
        <w:t xml:space="preserve">L’absence de stèle en réemploi indique aussi  son attribution ancienne (SS BIB)Attribution au Néolithique final, civilisation </w:t>
      </w:r>
      <w:hyperlink r:id="rId9429" w:anchor="Cul_Saone_Rhone" w:history="1">
        <w:r w:rsidR="00952CC5" w:rsidRPr="0032190F">
          <w:rPr>
            <w:rStyle w:val="Hyperlink"/>
            <w:lang w:val="fr-FR"/>
          </w:rPr>
          <w:t>Saône-Rhône</w:t>
        </w:r>
      </w:hyperlink>
      <w:r w:rsidR="007E6DCF" w:rsidRPr="0032190F">
        <w:rPr>
          <w:lang w:val="fr-FR"/>
        </w:rPr>
        <w:t xml:space="preserve"> (BIB 4 p. 170).</w:t>
      </w:r>
      <w:r w:rsidR="00895661" w:rsidRPr="0032190F">
        <w:rPr>
          <w:lang w:val="fr-FR"/>
        </w:rPr>
        <w:t xml:space="preserve">Presque même datation </w:t>
      </w:r>
      <w:smartTag w:uri="urn:schemas-microsoft-com:office:smarttags" w:element="metricconverter">
        <w:smartTagPr>
          <w:attr w:name="ProductID" w:val="14C"/>
        </w:smartTagPr>
        <w:r w:rsidR="00895661" w:rsidRPr="0032190F">
          <w:rPr>
            <w:lang w:val="fr-FR"/>
          </w:rPr>
          <w:t>14C</w:t>
        </w:r>
      </w:smartTag>
      <w:r w:rsidR="00895661" w:rsidRPr="0032190F">
        <w:rPr>
          <w:lang w:val="fr-FR"/>
        </w:rPr>
        <w:t xml:space="preserve"> que </w:t>
      </w:r>
      <w:hyperlink r:id="rId9430" w:anchor="Sit_Acquaviva_Besenello" w:history="1">
        <w:r w:rsidR="00895661" w:rsidRPr="0032190F">
          <w:rPr>
            <w:rStyle w:val="Hyperlink"/>
            <w:lang w:val="fr-FR"/>
          </w:rPr>
          <w:t>Acquaviva di Beselleno</w:t>
        </w:r>
      </w:hyperlink>
      <w:r w:rsidR="00895661" w:rsidRPr="0032190F">
        <w:rPr>
          <w:lang w:val="fr-FR"/>
        </w:rPr>
        <w:t xml:space="preserve"> (SS BIB).</w:t>
      </w:r>
    </w:p>
    <w:p w14:paraId="303E935C" w14:textId="77777777" w:rsidR="00895661" w:rsidRPr="0032190F" w:rsidRDefault="00895661" w:rsidP="00242C0F">
      <w:pPr>
        <w:jc w:val="both"/>
        <w:rPr>
          <w:lang w:val="fr-FR"/>
        </w:rPr>
      </w:pPr>
    </w:p>
    <w:p w14:paraId="6BA80623" w14:textId="77777777" w:rsidR="00460870" w:rsidRPr="0032190F" w:rsidRDefault="00460870" w:rsidP="00242C0F">
      <w:pPr>
        <w:jc w:val="both"/>
        <w:rPr>
          <w:lang w:val="fr-FR"/>
        </w:rPr>
      </w:pPr>
      <w:r w:rsidRPr="0032190F">
        <w:rPr>
          <w:lang w:val="fr-FR"/>
        </w:rPr>
        <w:lastRenderedPageBreak/>
        <w:t xml:space="preserve">Le dolmen 12 (M XII) de la nécropole du site du Petit-Chasseur édifié vers -3000 comporte une chambre de 2m de côté insérée dans un long podium triangulaire de 11m de longueur et </w:t>
      </w:r>
      <w:smartTag w:uri="urn:schemas-microsoft-com:office:smarttags" w:element="metricconverter">
        <w:smartTagPr>
          <w:attr w:name="ProductID" w:val="5,5 m"/>
        </w:smartTagPr>
        <w:r w:rsidRPr="0032190F">
          <w:rPr>
            <w:lang w:val="fr-FR"/>
          </w:rPr>
          <w:t>5,5 m</w:t>
        </w:r>
      </w:smartTag>
      <w:r w:rsidRPr="0032190F">
        <w:rPr>
          <w:lang w:val="fr-FR"/>
        </w:rPr>
        <w:t xml:space="preserve"> de largeur maximale bâtie en pierre sèches soigneusement appareillées (BIB 103 p. 241).</w:t>
      </w:r>
    </w:p>
    <w:p w14:paraId="28006520" w14:textId="0935A071" w:rsidR="00460870" w:rsidRPr="0032190F" w:rsidRDefault="00460870" w:rsidP="00242C0F">
      <w:pPr>
        <w:jc w:val="both"/>
        <w:rPr>
          <w:lang w:val="fr-FR"/>
        </w:rPr>
      </w:pPr>
      <w:r w:rsidRPr="0032190F">
        <w:rPr>
          <w:lang w:val="fr-FR"/>
        </w:rPr>
        <w:t xml:space="preserve">Le matériel funéraire : objets de tradition Cortaillod-Horgen (pendeloques gravées) avec du matériel de tradition méridionale (armatures de flèches losangiques et foliacées, perles discoïdes en pierre) présente de fortes affinités avec celui des stations jurassiennes de </w:t>
      </w:r>
      <w:hyperlink r:id="rId9431" w:anchor="Sit_Clairvaux" w:history="1">
        <w:r w:rsidRPr="0032190F">
          <w:rPr>
            <w:rStyle w:val="Hyperlink"/>
            <w:lang w:val="fr-FR"/>
          </w:rPr>
          <w:t>Clairvaux 4 inférieur</w:t>
        </w:r>
      </w:hyperlink>
      <w:r w:rsidRPr="0032190F">
        <w:rPr>
          <w:lang w:val="fr-FR"/>
        </w:rPr>
        <w:t xml:space="preserve"> et de Clairvaux-Motte aux Magnins ainsi qu’avec la culture méridionale de </w:t>
      </w:r>
      <w:hyperlink r:id="rId9432" w:anchor="Cul_Ferrières" w:history="1">
        <w:r w:rsidRPr="0032190F">
          <w:rPr>
            <w:rStyle w:val="Hyperlink"/>
            <w:lang w:val="fr-FR"/>
          </w:rPr>
          <w:t>Ferrièr</w:t>
        </w:r>
        <w:r w:rsidR="00FE4934" w:rsidRPr="0032190F">
          <w:rPr>
            <w:rStyle w:val="Hyperlink"/>
            <w:lang w:val="fr-FR"/>
          </w:rPr>
          <w:t>e</w:t>
        </w:r>
        <w:r w:rsidRPr="0032190F">
          <w:rPr>
            <w:rStyle w:val="Hyperlink"/>
            <w:lang w:val="fr-FR"/>
          </w:rPr>
          <w:t>s</w:t>
        </w:r>
      </w:hyperlink>
      <w:r w:rsidRPr="0032190F">
        <w:rPr>
          <w:lang w:val="fr-FR"/>
        </w:rPr>
        <w:t xml:space="preserve"> (BIB 4 p. 170 (BIB 932))</w:t>
      </w:r>
    </w:p>
    <w:p w14:paraId="32345292" w14:textId="0C2F47F5" w:rsidR="000E09A5" w:rsidRPr="0032190F" w:rsidRDefault="000E09A5" w:rsidP="00242C0F">
      <w:pPr>
        <w:jc w:val="both"/>
        <w:rPr>
          <w:lang w:val="fr-FR"/>
        </w:rPr>
      </w:pPr>
      <w:r w:rsidRPr="0032190F">
        <w:rPr>
          <w:lang w:val="fr-FR"/>
        </w:rPr>
        <w:t>Les caractères anthropologiques des défunts montre</w:t>
      </w:r>
      <w:r w:rsidR="0069759C" w:rsidRPr="0032190F">
        <w:rPr>
          <w:lang w:val="fr-FR"/>
        </w:rPr>
        <w:t>nt</w:t>
      </w:r>
      <w:r w:rsidRPr="0032190F">
        <w:rPr>
          <w:lang w:val="fr-FR"/>
        </w:rPr>
        <w:t xml:space="preserve"> des traits communs avec les anciennes population</w:t>
      </w:r>
      <w:r w:rsidR="0069759C" w:rsidRPr="0032190F">
        <w:rPr>
          <w:lang w:val="fr-FR"/>
        </w:rPr>
        <w:t>s</w:t>
      </w:r>
      <w:r w:rsidRPr="0032190F">
        <w:rPr>
          <w:lang w:val="fr-FR"/>
        </w:rPr>
        <w:t xml:space="preserve"> locales comme celles des individus des cistes de type </w:t>
      </w:r>
      <w:hyperlink r:id="rId9433" w:anchor="Sit_Chamblandes" w:history="1">
        <w:r w:rsidRPr="0032190F">
          <w:rPr>
            <w:rStyle w:val="Hyperlink"/>
            <w:lang w:val="fr-FR"/>
          </w:rPr>
          <w:t>Chamblandes</w:t>
        </w:r>
      </w:hyperlink>
      <w:r w:rsidRPr="0032190F">
        <w:rPr>
          <w:lang w:val="fr-FR"/>
        </w:rPr>
        <w:t xml:space="preserve"> (BIB 358 p. 157)</w:t>
      </w:r>
    </w:p>
    <w:p w14:paraId="1C506BA1" w14:textId="77777777" w:rsidR="00460870" w:rsidRPr="0032190F" w:rsidRDefault="00460870" w:rsidP="00242C0F">
      <w:pPr>
        <w:jc w:val="both"/>
        <w:rPr>
          <w:lang w:val="fr-FR"/>
        </w:rPr>
      </w:pPr>
      <w:r w:rsidRPr="0032190F">
        <w:rPr>
          <w:lang w:val="fr-FR"/>
        </w:rPr>
        <w:t>Pour ce dolmen, des pointes de flèches et un poignard en silex du Midi de la France</w:t>
      </w:r>
      <w:r w:rsidR="001B5C1F" w:rsidRPr="0032190F">
        <w:rPr>
          <w:lang w:val="fr-FR"/>
        </w:rPr>
        <w:t>-</w:t>
      </w:r>
      <w:r w:rsidRPr="0032190F">
        <w:rPr>
          <w:lang w:val="fr-FR"/>
        </w:rPr>
        <w:t xml:space="preserve"> lustré par la coupe des végétaux- sont très clairement associé à un sujet masculin (BIB 579 p. 150 (BIB 688). Le mobilier du dolmen appartient au Néolithique final et présente certaines affinités avec la culture méridionale de Ferrières (BIB 3 (BIB 932) et 688)</w:t>
      </w:r>
    </w:p>
    <w:p w14:paraId="543DC8FE" w14:textId="77777777" w:rsidR="00460870" w:rsidRPr="0032190F" w:rsidRDefault="00460870" w:rsidP="00242C0F">
      <w:pPr>
        <w:jc w:val="both"/>
        <w:rPr>
          <w:lang w:val="fr-FR"/>
        </w:rPr>
      </w:pPr>
      <w:r w:rsidRPr="0032190F">
        <w:rPr>
          <w:lang w:val="fr-FR"/>
        </w:rPr>
        <w:t>Les flèches montrent une grande diversité de formes (BIB 812 p. 189)</w:t>
      </w:r>
    </w:p>
    <w:p w14:paraId="61549961" w14:textId="77777777" w:rsidR="00460870" w:rsidRPr="0032190F" w:rsidRDefault="00460870" w:rsidP="00242C0F">
      <w:pPr>
        <w:rPr>
          <w:lang w:val="fr-FR"/>
        </w:rPr>
      </w:pPr>
    </w:p>
    <w:p w14:paraId="058D07AB" w14:textId="77777777" w:rsidR="007649C0" w:rsidRPr="0032190F" w:rsidRDefault="00300DEE" w:rsidP="00242C0F">
      <w:pPr>
        <w:pStyle w:val="Heading2"/>
      </w:pPr>
      <w:bookmarkStart w:id="3898" w:name="Sit_Petit_Chasseur_stele"/>
      <w:r>
        <w:t>s</w:t>
      </w:r>
      <w:r w:rsidR="007649C0" w:rsidRPr="0032190F">
        <w:t>tèles</w:t>
      </w:r>
    </w:p>
    <w:bookmarkEnd w:id="3898"/>
    <w:p w14:paraId="0E6BCE0B" w14:textId="77777777" w:rsidR="007649C0" w:rsidRPr="0032190F" w:rsidRDefault="007649C0" w:rsidP="00242C0F">
      <w:pPr>
        <w:rPr>
          <w:lang w:val="fr-FR"/>
        </w:rPr>
      </w:pPr>
    </w:p>
    <w:p w14:paraId="58CC21D5" w14:textId="0D921DD2" w:rsidR="003A0317" w:rsidRPr="0032190F" w:rsidRDefault="003A0317" w:rsidP="00242C0F">
      <w:pPr>
        <w:jc w:val="both"/>
        <w:rPr>
          <w:lang w:val="fr-FR"/>
        </w:rPr>
      </w:pPr>
      <w:r w:rsidRPr="0032190F">
        <w:rPr>
          <w:lang w:val="fr-FR"/>
        </w:rPr>
        <w:t>Pour les plus grandes (</w:t>
      </w:r>
      <w:r w:rsidR="008B4481" w:rsidRPr="0032190F">
        <w:rPr>
          <w:lang w:val="fr-FR"/>
        </w:rPr>
        <w:t xml:space="preserve">parfois + de </w:t>
      </w:r>
      <w:smartTag w:uri="urn:schemas-microsoft-com:office:smarttags" w:element="metricconverter">
        <w:smartTagPr>
          <w:attr w:name="ProductID" w:val="4 m2"/>
        </w:smartTagPr>
        <w:r w:rsidR="008B4481" w:rsidRPr="0032190F">
          <w:rPr>
            <w:lang w:val="fr-FR"/>
          </w:rPr>
          <w:t>4 m</w:t>
        </w:r>
        <w:r w:rsidR="008B4481" w:rsidRPr="0032190F">
          <w:rPr>
            <w:vertAlign w:val="superscript"/>
            <w:lang w:val="fr-FR"/>
          </w:rPr>
          <w:t>2</w:t>
        </w:r>
      </w:smartTag>
      <w:r w:rsidR="008B4481" w:rsidRPr="0032190F">
        <w:rPr>
          <w:lang w:val="fr-FR"/>
        </w:rPr>
        <w:t xml:space="preserve"> de surface) tirées d’un gisement de marbre saccharoïde </w:t>
      </w:r>
      <w:r w:rsidR="008C3E3E" w:rsidRPr="0032190F">
        <w:rPr>
          <w:lang w:val="fr-FR"/>
        </w:rPr>
        <w:t>situé à proximité du site</w:t>
      </w:r>
      <w:r w:rsidR="008B4481" w:rsidRPr="0032190F">
        <w:rPr>
          <w:lang w:val="fr-FR"/>
        </w:rPr>
        <w:t>. Egalisé</w:t>
      </w:r>
      <w:r w:rsidR="008C3E3E" w:rsidRPr="0032190F">
        <w:rPr>
          <w:lang w:val="fr-FR"/>
        </w:rPr>
        <w:t>es</w:t>
      </w:r>
      <w:r w:rsidR="008B4481" w:rsidRPr="0032190F">
        <w:rPr>
          <w:lang w:val="fr-FR"/>
        </w:rPr>
        <w:t xml:space="preserve"> sur l’épaisseur d’une </w:t>
      </w:r>
      <w:smartTag w:uri="urn:schemas-microsoft-com:office:smarttags" w:element="metricconverter">
        <w:smartTagPr>
          <w:attr w:name="ProductID" w:val="15 cm"/>
        </w:smartTagPr>
        <w:r w:rsidR="008B4481" w:rsidRPr="0032190F">
          <w:rPr>
            <w:lang w:val="fr-FR"/>
          </w:rPr>
          <w:t>15 cm</w:t>
        </w:r>
      </w:smartTag>
      <w:r w:rsidR="008B4481" w:rsidRPr="0032190F">
        <w:rPr>
          <w:lang w:val="fr-FR"/>
        </w:rPr>
        <w:t xml:space="preserve"> par bouchardage. Les figures devaient probablement être esquissées à l’aide une pointe en </w:t>
      </w:r>
      <w:hyperlink r:id="rId9434" w:anchor="Sit_Cuivre" w:history="1">
        <w:r w:rsidR="009A36BA" w:rsidRPr="009A36BA">
          <w:rPr>
            <w:rStyle w:val="Hyperlink"/>
            <w:lang w:val="fr-FR"/>
          </w:rPr>
          <w:t>cuivre</w:t>
        </w:r>
      </w:hyperlink>
      <w:r w:rsidR="009A36BA">
        <w:rPr>
          <w:lang w:val="fr-FR"/>
        </w:rPr>
        <w:t xml:space="preserve"> </w:t>
      </w:r>
      <w:r w:rsidR="008B4481" w:rsidRPr="0032190F">
        <w:rPr>
          <w:lang w:val="fr-FR"/>
        </w:rPr>
        <w:t xml:space="preserve">; </w:t>
      </w:r>
      <w:r w:rsidR="00550014" w:rsidRPr="0032190F">
        <w:rPr>
          <w:lang w:val="fr-FR"/>
        </w:rPr>
        <w:t xml:space="preserve">par exemple </w:t>
      </w:r>
      <w:r w:rsidR="008B4481" w:rsidRPr="0032190F">
        <w:rPr>
          <w:lang w:val="fr-FR"/>
        </w:rPr>
        <w:t>la stèle 20. La gravure était faite probablement par percussion directe à l’aide d’un isntrument pointu en pierre (BIB 4 p. 176)</w:t>
      </w:r>
    </w:p>
    <w:p w14:paraId="2A3ADE2B" w14:textId="77777777" w:rsidR="003A0317" w:rsidRPr="0032190F" w:rsidRDefault="003A0317" w:rsidP="00242C0F">
      <w:pPr>
        <w:rPr>
          <w:lang w:val="fr-FR"/>
        </w:rPr>
      </w:pPr>
    </w:p>
    <w:p w14:paraId="2F69DFC7" w14:textId="77777777" w:rsidR="00E13B4A" w:rsidRPr="0032190F" w:rsidRDefault="00E13B4A" w:rsidP="00242C0F">
      <w:pPr>
        <w:rPr>
          <w:lang w:val="fr-FR"/>
        </w:rPr>
      </w:pPr>
      <w:r w:rsidRPr="0032190F">
        <w:rPr>
          <w:lang w:val="fr-FR"/>
        </w:rPr>
        <w:t>Ces stèles se divisent en 2 types :</w:t>
      </w:r>
    </w:p>
    <w:p w14:paraId="0BBAAC10" w14:textId="77777777" w:rsidR="00E13B4A" w:rsidRPr="0032190F" w:rsidRDefault="00E13B4A"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28"/>
        <w:gridCol w:w="3433"/>
        <w:gridCol w:w="1549"/>
        <w:gridCol w:w="1922"/>
        <w:gridCol w:w="2286"/>
      </w:tblGrid>
      <w:tr w:rsidR="006241AF" w:rsidRPr="00DB5974" w14:paraId="5DB0FC3B" w14:textId="77777777">
        <w:trPr>
          <w:jc w:val="center"/>
        </w:trPr>
        <w:tc>
          <w:tcPr>
            <w:tcW w:w="628" w:type="dxa"/>
            <w:vAlign w:val="center"/>
          </w:tcPr>
          <w:p w14:paraId="1367A254" w14:textId="77777777" w:rsidR="006241AF" w:rsidRPr="0032190F" w:rsidRDefault="006241AF" w:rsidP="00242C0F">
            <w:pPr>
              <w:jc w:val="center"/>
              <w:rPr>
                <w:b/>
                <w:sz w:val="20"/>
                <w:szCs w:val="20"/>
                <w:lang w:val="fr-FR"/>
              </w:rPr>
            </w:pPr>
          </w:p>
        </w:tc>
        <w:tc>
          <w:tcPr>
            <w:tcW w:w="3433" w:type="dxa"/>
            <w:vAlign w:val="center"/>
          </w:tcPr>
          <w:p w14:paraId="09CB330E" w14:textId="77777777" w:rsidR="006241AF" w:rsidRPr="00DB5974" w:rsidRDefault="00B76F47" w:rsidP="00242C0F">
            <w:pPr>
              <w:jc w:val="center"/>
              <w:rPr>
                <w:b/>
                <w:sz w:val="20"/>
                <w:szCs w:val="20"/>
              </w:rPr>
            </w:pPr>
            <w:r w:rsidRPr="00DB5974">
              <w:rPr>
                <w:b/>
                <w:sz w:val="20"/>
                <w:szCs w:val="20"/>
              </w:rPr>
              <w:t>Description</w:t>
            </w:r>
          </w:p>
        </w:tc>
        <w:tc>
          <w:tcPr>
            <w:tcW w:w="1549" w:type="dxa"/>
            <w:vAlign w:val="center"/>
          </w:tcPr>
          <w:p w14:paraId="53725EF3" w14:textId="77777777" w:rsidR="006241AF" w:rsidRPr="00DB5974" w:rsidRDefault="006241AF" w:rsidP="00242C0F">
            <w:pPr>
              <w:jc w:val="center"/>
              <w:rPr>
                <w:b/>
                <w:sz w:val="20"/>
                <w:szCs w:val="20"/>
              </w:rPr>
            </w:pPr>
            <w:r w:rsidRPr="00DB5974">
              <w:rPr>
                <w:b/>
                <w:sz w:val="20"/>
                <w:szCs w:val="20"/>
              </w:rPr>
              <w:t>Réemploi</w:t>
            </w:r>
          </w:p>
        </w:tc>
        <w:tc>
          <w:tcPr>
            <w:tcW w:w="1922" w:type="dxa"/>
            <w:vAlign w:val="center"/>
          </w:tcPr>
          <w:p w14:paraId="65B17953" w14:textId="77777777" w:rsidR="006241AF" w:rsidRPr="00DB5974" w:rsidRDefault="006241AF" w:rsidP="00242C0F">
            <w:pPr>
              <w:jc w:val="center"/>
              <w:rPr>
                <w:b/>
                <w:sz w:val="20"/>
                <w:szCs w:val="20"/>
              </w:rPr>
            </w:pPr>
            <w:r w:rsidRPr="00DB5974">
              <w:rPr>
                <w:b/>
                <w:sz w:val="20"/>
                <w:szCs w:val="20"/>
              </w:rPr>
              <w:t>Attribution culturelle  des stèles</w:t>
            </w:r>
          </w:p>
        </w:tc>
        <w:tc>
          <w:tcPr>
            <w:tcW w:w="2286" w:type="dxa"/>
            <w:vAlign w:val="center"/>
          </w:tcPr>
          <w:p w14:paraId="64885851" w14:textId="77777777" w:rsidR="006241AF" w:rsidRPr="00DB5974" w:rsidRDefault="006241AF" w:rsidP="00242C0F">
            <w:pPr>
              <w:jc w:val="center"/>
              <w:rPr>
                <w:b/>
                <w:sz w:val="20"/>
                <w:szCs w:val="20"/>
              </w:rPr>
            </w:pPr>
            <w:r w:rsidRPr="00DB5974">
              <w:rPr>
                <w:b/>
                <w:sz w:val="20"/>
                <w:szCs w:val="20"/>
              </w:rPr>
              <w:t>Attribution chrono</w:t>
            </w:r>
            <w:r w:rsidR="00981C73" w:rsidRPr="00DB5974">
              <w:rPr>
                <w:b/>
                <w:sz w:val="20"/>
                <w:szCs w:val="20"/>
              </w:rPr>
              <w:t>.</w:t>
            </w:r>
            <w:r w:rsidRPr="00DB5974">
              <w:rPr>
                <w:b/>
                <w:sz w:val="20"/>
                <w:szCs w:val="20"/>
              </w:rPr>
              <w:t xml:space="preserve">  des stèles</w:t>
            </w:r>
          </w:p>
        </w:tc>
      </w:tr>
      <w:tr w:rsidR="006241AF" w:rsidRPr="00DB5974" w14:paraId="5A895403" w14:textId="77777777">
        <w:trPr>
          <w:jc w:val="center"/>
        </w:trPr>
        <w:tc>
          <w:tcPr>
            <w:tcW w:w="628" w:type="dxa"/>
            <w:vAlign w:val="center"/>
          </w:tcPr>
          <w:p w14:paraId="69C95758" w14:textId="77777777" w:rsidR="006241AF" w:rsidRPr="00DB5974" w:rsidRDefault="006241AF" w:rsidP="00242C0F">
            <w:pPr>
              <w:jc w:val="center"/>
              <w:rPr>
                <w:sz w:val="20"/>
                <w:szCs w:val="20"/>
              </w:rPr>
            </w:pPr>
            <w:r w:rsidRPr="00DB5974">
              <w:rPr>
                <w:sz w:val="20"/>
                <w:szCs w:val="20"/>
              </w:rPr>
              <w:t>Type A</w:t>
            </w:r>
          </w:p>
        </w:tc>
        <w:tc>
          <w:tcPr>
            <w:tcW w:w="3433" w:type="dxa"/>
            <w:vAlign w:val="center"/>
          </w:tcPr>
          <w:p w14:paraId="6C28CB18" w14:textId="716905B0" w:rsidR="006241AF" w:rsidRPr="0032190F" w:rsidRDefault="006241AF" w:rsidP="00242C0F">
            <w:pPr>
              <w:jc w:val="center"/>
              <w:rPr>
                <w:sz w:val="20"/>
                <w:szCs w:val="20"/>
                <w:lang w:val="fr-FR"/>
              </w:rPr>
            </w:pPr>
            <w:r w:rsidRPr="0032190F">
              <w:rPr>
                <w:sz w:val="20"/>
                <w:szCs w:val="20"/>
                <w:lang w:val="fr-FR"/>
              </w:rPr>
              <w:t xml:space="preserve">Grandes de plus de 2 mètres de haut, plus ou moins rectangulaires, avec les épaules larges et une petite protubérance pour la tête. Avant-bras courts et pliés. </w:t>
            </w:r>
            <w:hyperlink r:id="rId9435" w:anchor="Cul_Art_TAC_T_t_collier_2spirales" w:history="1">
              <w:r w:rsidR="007E4365">
                <w:rPr>
                  <w:rStyle w:val="Hyperlink"/>
                  <w:lang w:val="fr-FR"/>
                </w:rPr>
                <w:t>collier</w:t>
              </w:r>
              <w:r w:rsidR="007E4365" w:rsidRPr="007E4365">
                <w:rPr>
                  <w:rStyle w:val="Hyperlink"/>
                  <w:lang w:val="fr-FR"/>
                </w:rPr>
                <w:t xml:space="preserve"> à double spirale</w:t>
              </w:r>
            </w:hyperlink>
            <w:r w:rsidRPr="0032190F">
              <w:rPr>
                <w:sz w:val="20"/>
                <w:szCs w:val="20"/>
                <w:lang w:val="fr-FR"/>
              </w:rPr>
              <w:t xml:space="preserve">, </w:t>
            </w:r>
            <w:hyperlink r:id="rId9436" w:anchor="Cul_Art_TAC_T_t_ceinturon_chevron" w:history="1">
              <w:r w:rsidRPr="0032190F">
                <w:rPr>
                  <w:rStyle w:val="Hyperlink"/>
                  <w:sz w:val="20"/>
                  <w:szCs w:val="20"/>
                  <w:lang w:val="fr-FR"/>
                </w:rPr>
                <w:t>ceinture à simple bande</w:t>
              </w:r>
              <w:r w:rsidR="00F11DF0" w:rsidRPr="0032190F">
                <w:rPr>
                  <w:rStyle w:val="Hyperlink"/>
                  <w:sz w:val="20"/>
                  <w:szCs w:val="20"/>
                  <w:lang w:val="fr-FR"/>
                </w:rPr>
                <w:t xml:space="preserve"> chevronnée</w:t>
              </w:r>
            </w:hyperlink>
            <w:r w:rsidRPr="0032190F">
              <w:rPr>
                <w:sz w:val="20"/>
                <w:szCs w:val="20"/>
                <w:lang w:val="fr-FR"/>
              </w:rPr>
              <w:t xml:space="preserve">, poignard de type </w:t>
            </w:r>
            <w:hyperlink r:id="rId9437" w:anchor="Cul_Remedello" w:history="1">
              <w:r w:rsidRPr="0032190F">
                <w:rPr>
                  <w:rStyle w:val="Hyperlink"/>
                  <w:sz w:val="20"/>
                  <w:szCs w:val="20"/>
                  <w:lang w:val="fr-FR"/>
                </w:rPr>
                <w:t>Remedello</w:t>
              </w:r>
            </w:hyperlink>
            <w:r w:rsidRPr="0032190F">
              <w:rPr>
                <w:sz w:val="20"/>
                <w:szCs w:val="20"/>
                <w:lang w:val="fr-FR"/>
              </w:rPr>
              <w:t>.</w:t>
            </w:r>
          </w:p>
        </w:tc>
        <w:tc>
          <w:tcPr>
            <w:tcW w:w="1549" w:type="dxa"/>
            <w:vAlign w:val="center"/>
          </w:tcPr>
          <w:p w14:paraId="740448C8" w14:textId="77777777" w:rsidR="006241AF" w:rsidRPr="00DB5974" w:rsidRDefault="006241AF" w:rsidP="00242C0F">
            <w:pPr>
              <w:jc w:val="center"/>
              <w:rPr>
                <w:sz w:val="20"/>
                <w:szCs w:val="20"/>
                <w:lang w:val="it-IT"/>
              </w:rPr>
            </w:pPr>
            <w:r w:rsidRPr="00DB5974">
              <w:rPr>
                <w:sz w:val="20"/>
                <w:szCs w:val="20"/>
                <w:lang w:val="it-IT"/>
              </w:rPr>
              <w:t>M VI</w:t>
            </w:r>
            <w:r w:rsidR="008C3E3E" w:rsidRPr="00DB5974">
              <w:rPr>
                <w:sz w:val="20"/>
                <w:szCs w:val="20"/>
                <w:lang w:val="it-IT"/>
              </w:rPr>
              <w:t xml:space="preserve"> (Néolithique final)</w:t>
            </w:r>
            <w:r w:rsidRPr="00DB5974">
              <w:rPr>
                <w:sz w:val="20"/>
                <w:szCs w:val="20"/>
                <w:lang w:val="it-IT"/>
              </w:rPr>
              <w:t>, M I, M V, M XI</w:t>
            </w:r>
            <w:r w:rsidR="008C3E3E" w:rsidRPr="00DB5974">
              <w:rPr>
                <w:sz w:val="20"/>
                <w:szCs w:val="20"/>
                <w:lang w:val="it-IT"/>
              </w:rPr>
              <w:t xml:space="preserve"> (Campaniforme)</w:t>
            </w:r>
          </w:p>
        </w:tc>
        <w:tc>
          <w:tcPr>
            <w:tcW w:w="1922" w:type="dxa"/>
            <w:vAlign w:val="center"/>
          </w:tcPr>
          <w:p w14:paraId="6369249A" w14:textId="77777777" w:rsidR="006241AF" w:rsidRPr="0032190F" w:rsidRDefault="006241AF" w:rsidP="00242C0F">
            <w:pPr>
              <w:jc w:val="center"/>
              <w:rPr>
                <w:sz w:val="20"/>
                <w:szCs w:val="20"/>
                <w:lang w:val="fr-FR"/>
              </w:rPr>
            </w:pPr>
            <w:r w:rsidRPr="0032190F">
              <w:rPr>
                <w:sz w:val="20"/>
                <w:szCs w:val="20"/>
                <w:lang w:val="fr-FR"/>
              </w:rPr>
              <w:t xml:space="preserve">Néolithique final valaisan // Auvernier-Cordé du Néolithique final du Lac de </w:t>
            </w:r>
            <w:hyperlink r:id="rId9438" w:anchor="Sit_Neuchatel_Lac" w:history="1">
              <w:r w:rsidR="00D604C9" w:rsidRPr="0032190F">
                <w:rPr>
                  <w:rStyle w:val="Hyperlink"/>
                  <w:sz w:val="20"/>
                  <w:lang w:val="fr-FR"/>
                </w:rPr>
                <w:t>Neuchâtel</w:t>
              </w:r>
            </w:hyperlink>
          </w:p>
        </w:tc>
        <w:tc>
          <w:tcPr>
            <w:tcW w:w="2286" w:type="dxa"/>
            <w:vAlign w:val="center"/>
          </w:tcPr>
          <w:p w14:paraId="53AE2334" w14:textId="77777777" w:rsidR="006241AF" w:rsidRPr="00DB5974" w:rsidRDefault="006241AF" w:rsidP="00242C0F">
            <w:pPr>
              <w:jc w:val="center"/>
              <w:rPr>
                <w:sz w:val="20"/>
                <w:szCs w:val="20"/>
              </w:rPr>
            </w:pPr>
            <w:r w:rsidRPr="00DB5974">
              <w:rPr>
                <w:sz w:val="20"/>
                <w:szCs w:val="20"/>
              </w:rPr>
              <w:t>2700-</w:t>
            </w:r>
            <w:smartTag w:uri="urn:schemas-microsoft-com:office:smarttags" w:element="metricconverter">
              <w:smartTagPr>
                <w:attr w:name="ProductID" w:val="2450 a"/>
              </w:smartTagPr>
              <w:r w:rsidRPr="00DB5974">
                <w:rPr>
                  <w:sz w:val="20"/>
                  <w:szCs w:val="20"/>
                </w:rPr>
                <w:t>2450 a</w:t>
              </w:r>
            </w:smartTag>
            <w:r w:rsidRPr="00DB5974">
              <w:rPr>
                <w:sz w:val="20"/>
                <w:szCs w:val="20"/>
              </w:rPr>
              <w:t>.C.</w:t>
            </w:r>
          </w:p>
        </w:tc>
      </w:tr>
      <w:tr w:rsidR="00981C73" w:rsidRPr="00DB5974" w14:paraId="44929D99" w14:textId="77777777">
        <w:trPr>
          <w:trHeight w:val="1493"/>
          <w:jc w:val="center"/>
        </w:trPr>
        <w:tc>
          <w:tcPr>
            <w:tcW w:w="628" w:type="dxa"/>
            <w:vMerge w:val="restart"/>
            <w:vAlign w:val="center"/>
          </w:tcPr>
          <w:p w14:paraId="6168D3ED" w14:textId="77777777" w:rsidR="00981C73" w:rsidRPr="00DB5974" w:rsidRDefault="00981C73" w:rsidP="00242C0F">
            <w:pPr>
              <w:jc w:val="center"/>
              <w:rPr>
                <w:sz w:val="20"/>
                <w:szCs w:val="20"/>
              </w:rPr>
            </w:pPr>
            <w:r w:rsidRPr="00DB5974">
              <w:rPr>
                <w:sz w:val="20"/>
                <w:szCs w:val="20"/>
              </w:rPr>
              <w:t>Type B</w:t>
            </w:r>
          </w:p>
        </w:tc>
        <w:tc>
          <w:tcPr>
            <w:tcW w:w="3433" w:type="dxa"/>
            <w:vAlign w:val="center"/>
          </w:tcPr>
          <w:p w14:paraId="0D9706F7" w14:textId="77777777" w:rsidR="00981C73" w:rsidRPr="0032190F" w:rsidRDefault="00981C73" w:rsidP="00242C0F">
            <w:pPr>
              <w:jc w:val="center"/>
              <w:rPr>
                <w:sz w:val="20"/>
                <w:szCs w:val="20"/>
                <w:lang w:val="fr-FR"/>
              </w:rPr>
            </w:pPr>
            <w:r w:rsidRPr="0032190F">
              <w:rPr>
                <w:sz w:val="20"/>
                <w:szCs w:val="20"/>
                <w:lang w:val="fr-FR"/>
              </w:rPr>
              <w:t xml:space="preserve">Celles de </w:t>
            </w:r>
            <w:smartTag w:uri="urn:schemas-microsoft-com:office:smarttags" w:element="metricconverter">
              <w:smartTagPr>
                <w:attr w:name="ProductID" w:val="3,5 m"/>
              </w:smartTagPr>
              <w:r w:rsidRPr="0032190F">
                <w:rPr>
                  <w:sz w:val="20"/>
                  <w:szCs w:val="20"/>
                  <w:lang w:val="fr-FR"/>
                </w:rPr>
                <w:t>3,5 m</w:t>
              </w:r>
            </w:smartTag>
            <w:r w:rsidRPr="0032190F">
              <w:rPr>
                <w:sz w:val="20"/>
                <w:szCs w:val="20"/>
                <w:lang w:val="fr-FR"/>
              </w:rPr>
              <w:t xml:space="preserve"> de haut, trapézoïdales avec une tête large et bombée, un visage ne forme de T. Bras pliés formant un angle droit avec l’épaule, mains jointes. Un motif géométrique à damier occupe l’espace entre les bras et se prolonge au-dessous (seule M I figure un arc).</w:t>
            </w:r>
          </w:p>
        </w:tc>
        <w:tc>
          <w:tcPr>
            <w:tcW w:w="1549" w:type="dxa"/>
            <w:vAlign w:val="center"/>
          </w:tcPr>
          <w:p w14:paraId="75F2D95D" w14:textId="77777777" w:rsidR="00981C73" w:rsidRPr="0032190F" w:rsidRDefault="00981C73" w:rsidP="00242C0F">
            <w:pPr>
              <w:jc w:val="center"/>
              <w:rPr>
                <w:sz w:val="20"/>
                <w:szCs w:val="20"/>
                <w:lang w:val="fr-FR"/>
              </w:rPr>
            </w:pPr>
            <w:r w:rsidRPr="0032190F">
              <w:rPr>
                <w:sz w:val="20"/>
                <w:szCs w:val="20"/>
                <w:lang w:val="fr-FR"/>
              </w:rPr>
              <w:t>M III, M VII, M VIII, M IX (Campaniforme) et réaménagement tardif de M VI et M XI (Bronze ancien)</w:t>
            </w:r>
          </w:p>
        </w:tc>
        <w:tc>
          <w:tcPr>
            <w:tcW w:w="1922" w:type="dxa"/>
            <w:vMerge w:val="restart"/>
            <w:vAlign w:val="center"/>
          </w:tcPr>
          <w:p w14:paraId="0089C85D" w14:textId="77777777" w:rsidR="00981C73" w:rsidRPr="00DB5974" w:rsidRDefault="00981C73" w:rsidP="00242C0F">
            <w:pPr>
              <w:jc w:val="center"/>
              <w:rPr>
                <w:sz w:val="20"/>
                <w:szCs w:val="20"/>
              </w:rPr>
            </w:pPr>
            <w:r w:rsidRPr="00DB5974">
              <w:rPr>
                <w:sz w:val="20"/>
                <w:szCs w:val="20"/>
              </w:rPr>
              <w:t>Campaniforme</w:t>
            </w:r>
          </w:p>
        </w:tc>
        <w:tc>
          <w:tcPr>
            <w:tcW w:w="2286" w:type="dxa"/>
            <w:vAlign w:val="center"/>
          </w:tcPr>
          <w:p w14:paraId="40D849C3" w14:textId="77777777" w:rsidR="00981C73" w:rsidRPr="00DB5974" w:rsidRDefault="00981C73" w:rsidP="00242C0F">
            <w:pPr>
              <w:jc w:val="center"/>
              <w:rPr>
                <w:sz w:val="20"/>
                <w:szCs w:val="20"/>
              </w:rPr>
            </w:pPr>
          </w:p>
        </w:tc>
      </w:tr>
      <w:tr w:rsidR="00981C73" w:rsidRPr="00DB5974" w14:paraId="31044D57" w14:textId="77777777">
        <w:trPr>
          <w:trHeight w:val="1492"/>
          <w:jc w:val="center"/>
        </w:trPr>
        <w:tc>
          <w:tcPr>
            <w:tcW w:w="628" w:type="dxa"/>
            <w:vMerge/>
            <w:vAlign w:val="center"/>
          </w:tcPr>
          <w:p w14:paraId="47B4E121" w14:textId="77777777" w:rsidR="00981C73" w:rsidRPr="00DB5974" w:rsidRDefault="00981C73" w:rsidP="00242C0F">
            <w:pPr>
              <w:jc w:val="center"/>
              <w:rPr>
                <w:sz w:val="20"/>
                <w:szCs w:val="20"/>
              </w:rPr>
            </w:pPr>
          </w:p>
        </w:tc>
        <w:tc>
          <w:tcPr>
            <w:tcW w:w="3433" w:type="dxa"/>
            <w:vAlign w:val="center"/>
          </w:tcPr>
          <w:p w14:paraId="012D9412" w14:textId="14062E36" w:rsidR="00981C73" w:rsidRPr="00DB5974" w:rsidRDefault="00981C73" w:rsidP="00242C0F">
            <w:pPr>
              <w:jc w:val="center"/>
              <w:rPr>
                <w:sz w:val="20"/>
                <w:szCs w:val="20"/>
              </w:rPr>
            </w:pPr>
            <w:r w:rsidRPr="0032190F">
              <w:rPr>
                <w:sz w:val="20"/>
                <w:szCs w:val="20"/>
                <w:lang w:val="fr-FR"/>
              </w:rPr>
              <w:t xml:space="preserve">Les autres, plus larges et moins hautes rectangulaires ou trapézoïdales avec tête bombée et des traits en forme de T, bras pliés à angle droit. Deux sortes de décors : 1. Un arc et une flèche, une bourse et un poignard à la lame en forme de </w:t>
            </w:r>
            <w:r w:rsidRPr="0032190F">
              <w:rPr>
                <w:i/>
                <w:sz w:val="20"/>
                <w:szCs w:val="20"/>
                <w:lang w:val="fr-FR"/>
              </w:rPr>
              <w:t>feuille de laurier</w:t>
            </w:r>
            <w:r w:rsidRPr="0032190F">
              <w:rPr>
                <w:sz w:val="20"/>
                <w:szCs w:val="20"/>
                <w:lang w:val="fr-FR"/>
              </w:rPr>
              <w:t xml:space="preserve"> (type Palmela ou </w:t>
            </w:r>
            <w:hyperlink r:id="rId9439" w:anchor="Cul_Ciempozuelos_poig" w:history="1">
              <w:r w:rsidR="00B11413" w:rsidRPr="00B11413">
                <w:rPr>
                  <w:rStyle w:val="Hyperlink"/>
                  <w:sz w:val="20"/>
                  <w:lang w:val="fr-FR"/>
                </w:rPr>
                <w:t>Ciempozuelos</w:t>
              </w:r>
            </w:hyperlink>
            <w:r w:rsidRPr="0032190F">
              <w:rPr>
                <w:sz w:val="20"/>
                <w:szCs w:val="20"/>
                <w:lang w:val="fr-FR"/>
              </w:rPr>
              <w:t xml:space="preserve">) se combinant à des motifs de damiers pour représenter des personnages masculins, 2. Sans armes, mais avec colliers, </w:t>
            </w:r>
            <w:r w:rsidRPr="0032190F">
              <w:rPr>
                <w:sz w:val="20"/>
                <w:szCs w:val="20"/>
                <w:lang w:val="fr-FR"/>
              </w:rPr>
              <w:lastRenderedPageBreak/>
              <w:t xml:space="preserve">ceintures et boucles à œillet, décors de losanges, de triangles et de lignes brisées. </w:t>
            </w:r>
            <w:r w:rsidRPr="00DB5974">
              <w:rPr>
                <w:sz w:val="20"/>
                <w:szCs w:val="20"/>
              </w:rPr>
              <w:t>Soit des stèles que l’on interprète comme féminine.</w:t>
            </w:r>
          </w:p>
        </w:tc>
        <w:tc>
          <w:tcPr>
            <w:tcW w:w="1549" w:type="dxa"/>
            <w:vAlign w:val="center"/>
          </w:tcPr>
          <w:p w14:paraId="4C962B4A" w14:textId="77777777" w:rsidR="00981C73" w:rsidRPr="00DB5974" w:rsidRDefault="00981C73" w:rsidP="00242C0F">
            <w:pPr>
              <w:jc w:val="center"/>
              <w:rPr>
                <w:sz w:val="20"/>
                <w:szCs w:val="20"/>
              </w:rPr>
            </w:pPr>
          </w:p>
        </w:tc>
        <w:tc>
          <w:tcPr>
            <w:tcW w:w="1922" w:type="dxa"/>
            <w:vMerge/>
            <w:vAlign w:val="center"/>
          </w:tcPr>
          <w:p w14:paraId="38078AEE" w14:textId="77777777" w:rsidR="00981C73" w:rsidRPr="00DB5974" w:rsidRDefault="00981C73" w:rsidP="00242C0F">
            <w:pPr>
              <w:jc w:val="center"/>
              <w:rPr>
                <w:sz w:val="20"/>
                <w:szCs w:val="20"/>
              </w:rPr>
            </w:pPr>
          </w:p>
        </w:tc>
        <w:tc>
          <w:tcPr>
            <w:tcW w:w="2286" w:type="dxa"/>
            <w:vAlign w:val="center"/>
          </w:tcPr>
          <w:p w14:paraId="1469919F" w14:textId="77777777" w:rsidR="00981C73" w:rsidRPr="00DB5974" w:rsidRDefault="00981C73" w:rsidP="00242C0F">
            <w:pPr>
              <w:jc w:val="center"/>
              <w:rPr>
                <w:sz w:val="20"/>
                <w:szCs w:val="20"/>
              </w:rPr>
            </w:pPr>
          </w:p>
        </w:tc>
      </w:tr>
    </w:tbl>
    <w:p w14:paraId="0D17CE83" w14:textId="77777777" w:rsidR="00807315" w:rsidRPr="0032190F" w:rsidRDefault="00AD2D39" w:rsidP="00242C0F">
      <w:pPr>
        <w:rPr>
          <w:lang w:val="fr-FR"/>
        </w:rPr>
      </w:pPr>
      <w:r w:rsidRPr="0032190F">
        <w:rPr>
          <w:lang w:val="fr-FR"/>
        </w:rPr>
        <w:t>(</w:t>
      </w:r>
      <w:r w:rsidR="0070027E" w:rsidRPr="0032190F">
        <w:rPr>
          <w:lang w:val="fr-FR"/>
        </w:rPr>
        <w:t>BIB</w:t>
      </w:r>
      <w:r w:rsidRPr="0032190F">
        <w:rPr>
          <w:lang w:val="fr-FR"/>
        </w:rPr>
        <w:t xml:space="preserve"> 12</w:t>
      </w:r>
      <w:r w:rsidR="007475B6" w:rsidRPr="0032190F">
        <w:rPr>
          <w:lang w:val="fr-FR"/>
        </w:rPr>
        <w:t>3</w:t>
      </w:r>
      <w:r w:rsidRPr="0032190F">
        <w:rPr>
          <w:lang w:val="fr-FR"/>
        </w:rPr>
        <w:t xml:space="preserve"> p. 152</w:t>
      </w:r>
      <w:r w:rsidR="009A3AF9" w:rsidRPr="0032190F">
        <w:rPr>
          <w:lang w:val="fr-FR"/>
        </w:rPr>
        <w:t xml:space="preserve"> et </w:t>
      </w:r>
      <w:r w:rsidR="0070027E" w:rsidRPr="0032190F">
        <w:rPr>
          <w:lang w:val="fr-FR"/>
        </w:rPr>
        <w:t>BIB</w:t>
      </w:r>
      <w:r w:rsidR="009A3AF9" w:rsidRPr="0032190F">
        <w:rPr>
          <w:lang w:val="fr-FR"/>
        </w:rPr>
        <w:t xml:space="preserve"> 92 p.254</w:t>
      </w:r>
      <w:r w:rsidR="006241AF" w:rsidRPr="0032190F">
        <w:rPr>
          <w:lang w:val="fr-FR"/>
        </w:rPr>
        <w:t xml:space="preserve"> et BIB 4</w:t>
      </w:r>
      <w:r w:rsidRPr="0032190F">
        <w:rPr>
          <w:lang w:val="fr-FR"/>
        </w:rPr>
        <w:t>)</w:t>
      </w:r>
    </w:p>
    <w:p w14:paraId="655A2B23" w14:textId="77777777" w:rsidR="00D8489A" w:rsidRPr="0032190F" w:rsidRDefault="00D8489A" w:rsidP="00242C0F">
      <w:pPr>
        <w:rPr>
          <w:lang w:val="fr-FR"/>
        </w:rPr>
      </w:pPr>
    </w:p>
    <w:p w14:paraId="4F35DCB8" w14:textId="50CCC3B7" w:rsidR="00D8489A" w:rsidRPr="0032190F" w:rsidRDefault="00D8489A" w:rsidP="00242C0F">
      <w:pPr>
        <w:rPr>
          <w:lang w:val="fr-FR"/>
        </w:rPr>
      </w:pPr>
      <w:r w:rsidRPr="0032190F">
        <w:rPr>
          <w:lang w:val="fr-FR"/>
        </w:rPr>
        <w:t xml:space="preserve">Pour les sites du </w:t>
      </w:r>
      <w:hyperlink r:id="rId9440" w:anchor="Sit_Petit_Chasseur" w:history="1">
        <w:r w:rsidRPr="0032190F">
          <w:rPr>
            <w:rStyle w:val="Hyperlink"/>
            <w:lang w:val="fr-FR"/>
          </w:rPr>
          <w:t>Petit-Chasseur</w:t>
        </w:r>
      </w:hyperlink>
      <w:r w:rsidRPr="0032190F">
        <w:rPr>
          <w:lang w:val="fr-FR"/>
        </w:rPr>
        <w:t xml:space="preserve"> à Sion et de </w:t>
      </w:r>
      <w:hyperlink r:id="rId9441" w:anchor="Sit_Saint_Martin_Corleans" w:history="1">
        <w:r w:rsidRPr="0032190F">
          <w:rPr>
            <w:rStyle w:val="Hyperlink"/>
            <w:lang w:val="fr-FR"/>
          </w:rPr>
          <w:t>Saint-Martin-de-Corléans</w:t>
        </w:r>
      </w:hyperlink>
      <w:r w:rsidRPr="0032190F">
        <w:rPr>
          <w:lang w:val="fr-FR"/>
        </w:rPr>
        <w:t xml:space="preserve"> en Aoste, l’analyse de 4 critères sur les stèles (caractère anthropomorphique, codes vestimentaires, parures et armes, confirme la division entre 2 styles :</w:t>
      </w:r>
    </w:p>
    <w:p w14:paraId="6061541C" w14:textId="77777777" w:rsidR="00AD2D39" w:rsidRPr="0032190F" w:rsidRDefault="00AD2D39"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301"/>
        <w:gridCol w:w="3187"/>
      </w:tblGrid>
      <w:tr w:rsidR="00D8489A" w14:paraId="486A92A6" w14:textId="77777777">
        <w:trPr>
          <w:jc w:val="center"/>
        </w:trPr>
        <w:tc>
          <w:tcPr>
            <w:tcW w:w="4301" w:type="dxa"/>
            <w:vMerge w:val="restart"/>
            <w:shd w:val="clear" w:color="auto" w:fill="auto"/>
          </w:tcPr>
          <w:p w14:paraId="10E4AB23" w14:textId="65B9562B" w:rsidR="00D8489A" w:rsidRPr="0032190F" w:rsidRDefault="00D8489A" w:rsidP="00683577">
            <w:pPr>
              <w:rPr>
                <w:lang w:val="fr-FR"/>
              </w:rPr>
            </w:pPr>
            <w:r w:rsidRPr="0032190F">
              <w:rPr>
                <w:lang w:val="fr-FR"/>
              </w:rPr>
              <w:t xml:space="preserve">style A attribué au Néolithique final / </w:t>
            </w:r>
            <w:hyperlink r:id="rId9442" w:anchor="Cul_Remedello" w:history="1">
              <w:r w:rsidRPr="0032190F">
                <w:rPr>
                  <w:rStyle w:val="Hyperlink"/>
                  <w:lang w:val="fr-FR"/>
                </w:rPr>
                <w:t>Remedello</w:t>
              </w:r>
            </w:hyperlink>
            <w:r w:rsidRPr="0032190F">
              <w:rPr>
                <w:lang w:val="fr-FR"/>
              </w:rPr>
              <w:t xml:space="preserve"> : doubles spirales, poignard Remedello, </w:t>
            </w:r>
            <w:hyperlink r:id="rId9443" w:anchor="Cul_Art_TAC_T_t_ceinture" w:history="1">
              <w:r w:rsidR="00683577" w:rsidRPr="00683577">
                <w:rPr>
                  <w:rStyle w:val="Hyperlink"/>
                  <w:lang w:val="fr-FR"/>
                </w:rPr>
                <w:t>ceintur</w:t>
              </w:r>
              <w:r w:rsidR="00683577">
                <w:rPr>
                  <w:rStyle w:val="Hyperlink"/>
                  <w:lang w:val="fr-FR"/>
                </w:rPr>
                <w:t>e</w:t>
              </w:r>
            </w:hyperlink>
            <w:r w:rsidRPr="0032190F">
              <w:rPr>
                <w:lang w:val="fr-FR"/>
              </w:rPr>
              <w:t>.</w:t>
            </w:r>
          </w:p>
        </w:tc>
        <w:tc>
          <w:tcPr>
            <w:tcW w:w="3187" w:type="dxa"/>
          </w:tcPr>
          <w:p w14:paraId="2F8625F2" w14:textId="77777777" w:rsidR="00D8489A" w:rsidRDefault="00D8489A" w:rsidP="00242C0F">
            <w:r>
              <w:t>style A1 : ceinture vide</w:t>
            </w:r>
          </w:p>
        </w:tc>
      </w:tr>
      <w:tr w:rsidR="00D8489A" w:rsidRPr="006A329A" w14:paraId="605C17E9" w14:textId="77777777">
        <w:trPr>
          <w:jc w:val="center"/>
        </w:trPr>
        <w:tc>
          <w:tcPr>
            <w:tcW w:w="4301" w:type="dxa"/>
            <w:vMerge/>
          </w:tcPr>
          <w:p w14:paraId="3B88CD10" w14:textId="77777777" w:rsidR="00D8489A" w:rsidRDefault="00D8489A" w:rsidP="00242C0F"/>
        </w:tc>
        <w:tc>
          <w:tcPr>
            <w:tcW w:w="3187" w:type="dxa"/>
          </w:tcPr>
          <w:p w14:paraId="0A2FA1BA" w14:textId="5172E4E0" w:rsidR="00D8489A" w:rsidRPr="0032190F" w:rsidRDefault="00D8489A" w:rsidP="00242C0F">
            <w:pPr>
              <w:rPr>
                <w:lang w:val="fr-FR"/>
              </w:rPr>
            </w:pPr>
            <w:r w:rsidRPr="0032190F">
              <w:rPr>
                <w:lang w:val="fr-FR"/>
              </w:rPr>
              <w:t xml:space="preserve">style A2 : </w:t>
            </w:r>
            <w:hyperlink r:id="rId9444" w:anchor="Cul_Art_TAC_T_t_ceinturon_chevron" w:history="1">
              <w:r w:rsidRPr="0032190F">
                <w:rPr>
                  <w:rStyle w:val="Hyperlink"/>
                  <w:lang w:val="fr-FR"/>
                </w:rPr>
                <w:t>ceinture décorée de triangles inversés</w:t>
              </w:r>
            </w:hyperlink>
            <w:r w:rsidR="00F11DF0" w:rsidRPr="0032190F">
              <w:rPr>
                <w:lang w:val="fr-FR"/>
              </w:rPr>
              <w:t xml:space="preserve"> (</w:t>
            </w:r>
            <w:hyperlink r:id="rId9445" w:anchor="Cul_Art_TAC_T_g_chevrons" w:history="1">
              <w:r w:rsidR="00E77E3A" w:rsidRPr="0032190F">
                <w:rPr>
                  <w:rStyle w:val="Hyperlink"/>
                  <w:lang w:val="fr-FR"/>
                </w:rPr>
                <w:t>chevrons</w:t>
              </w:r>
            </w:hyperlink>
            <w:r w:rsidR="00F11DF0" w:rsidRPr="0032190F">
              <w:rPr>
                <w:lang w:val="fr-FR"/>
              </w:rPr>
              <w:t>)</w:t>
            </w:r>
          </w:p>
        </w:tc>
      </w:tr>
      <w:tr w:rsidR="00D8489A" w:rsidRPr="006A329A" w14:paraId="48B3D120" w14:textId="77777777">
        <w:trPr>
          <w:jc w:val="center"/>
        </w:trPr>
        <w:tc>
          <w:tcPr>
            <w:tcW w:w="4301" w:type="dxa"/>
            <w:vMerge w:val="restart"/>
            <w:shd w:val="clear" w:color="auto" w:fill="auto"/>
          </w:tcPr>
          <w:p w14:paraId="480E4074" w14:textId="0405FEFF" w:rsidR="00D8489A" w:rsidRPr="0032190F" w:rsidRDefault="00D8489A" w:rsidP="00242C0F">
            <w:pPr>
              <w:rPr>
                <w:lang w:val="fr-FR"/>
              </w:rPr>
            </w:pPr>
            <w:r w:rsidRPr="0032190F">
              <w:rPr>
                <w:lang w:val="fr-FR"/>
              </w:rPr>
              <w:t xml:space="preserve">style B attribué au </w:t>
            </w:r>
            <w:hyperlink r:id="rId9446" w:anchor="Cul_Campaniforme" w:history="1">
              <w:r w:rsidRPr="0032190F">
                <w:rPr>
                  <w:rStyle w:val="Hyperlink"/>
                  <w:lang w:val="fr-FR"/>
                </w:rPr>
                <w:t>Campaniforme</w:t>
              </w:r>
            </w:hyperlink>
            <w:r w:rsidRPr="0032190F">
              <w:rPr>
                <w:lang w:val="fr-FR"/>
              </w:rPr>
              <w:t>: symbolique solaire, arc et flèche, poignard campaniforme, pendentif semi-lunaire, collier, lunule, tunique, motifs géométrique</w:t>
            </w:r>
            <w:r w:rsidR="005D5DDB" w:rsidRPr="0032190F">
              <w:rPr>
                <w:lang w:val="fr-FR"/>
              </w:rPr>
              <w:t>s triangulaire et/ou losangiques</w:t>
            </w:r>
          </w:p>
        </w:tc>
        <w:tc>
          <w:tcPr>
            <w:tcW w:w="3187" w:type="dxa"/>
          </w:tcPr>
          <w:p w14:paraId="65CB70D0" w14:textId="77777777" w:rsidR="00D8489A" w:rsidRPr="0032190F" w:rsidRDefault="00D8489A" w:rsidP="00242C0F">
            <w:pPr>
              <w:rPr>
                <w:lang w:val="fr-FR"/>
              </w:rPr>
            </w:pPr>
            <w:r w:rsidRPr="0032190F">
              <w:rPr>
                <w:lang w:val="fr-FR"/>
              </w:rPr>
              <w:t>style B1 : arc, flèche, bandeau à demi-cercles symétriques pour les stèles masculines</w:t>
            </w:r>
          </w:p>
        </w:tc>
      </w:tr>
      <w:tr w:rsidR="00D8489A" w:rsidRPr="006A329A" w14:paraId="439929A3" w14:textId="77777777">
        <w:trPr>
          <w:jc w:val="center"/>
        </w:trPr>
        <w:tc>
          <w:tcPr>
            <w:tcW w:w="4301" w:type="dxa"/>
            <w:vMerge/>
          </w:tcPr>
          <w:p w14:paraId="356A923D" w14:textId="77777777" w:rsidR="00D8489A" w:rsidRPr="0032190F" w:rsidRDefault="00D8489A" w:rsidP="00242C0F">
            <w:pPr>
              <w:rPr>
                <w:lang w:val="fr-FR"/>
              </w:rPr>
            </w:pPr>
          </w:p>
        </w:tc>
        <w:tc>
          <w:tcPr>
            <w:tcW w:w="3187" w:type="dxa"/>
          </w:tcPr>
          <w:p w14:paraId="5479114A" w14:textId="77777777" w:rsidR="00D8489A" w:rsidRPr="0032190F" w:rsidRDefault="00D8489A" w:rsidP="00242C0F">
            <w:pPr>
              <w:rPr>
                <w:lang w:val="fr-FR"/>
              </w:rPr>
            </w:pPr>
            <w:r w:rsidRPr="0032190F">
              <w:rPr>
                <w:lang w:val="fr-FR"/>
              </w:rPr>
              <w:t>style B2 : lunule pour les stèles féminines</w:t>
            </w:r>
          </w:p>
        </w:tc>
      </w:tr>
    </w:tbl>
    <w:p w14:paraId="65DF1F50" w14:textId="77777777" w:rsidR="00D8489A" w:rsidRPr="0032190F" w:rsidRDefault="00D8489A" w:rsidP="00242C0F">
      <w:pPr>
        <w:rPr>
          <w:lang w:val="fr-FR"/>
        </w:rPr>
      </w:pPr>
      <w:r w:rsidRPr="0032190F">
        <w:rPr>
          <w:lang w:val="fr-FR"/>
        </w:rPr>
        <w:t>(BIB 394 et 395 et 393 p. 148)</w:t>
      </w:r>
    </w:p>
    <w:p w14:paraId="3BC13CBE" w14:textId="77777777" w:rsidR="00D8489A" w:rsidRPr="0032190F" w:rsidRDefault="00D8489A" w:rsidP="00242C0F">
      <w:pPr>
        <w:rPr>
          <w:lang w:val="fr-FR"/>
        </w:rPr>
      </w:pPr>
    </w:p>
    <w:p w14:paraId="7F442873" w14:textId="77777777" w:rsidR="007649C0" w:rsidRPr="0032190F" w:rsidRDefault="00807315" w:rsidP="00242C0F">
      <w:pPr>
        <w:jc w:val="both"/>
        <w:rPr>
          <w:lang w:val="fr-FR"/>
        </w:rPr>
      </w:pPr>
      <w:r w:rsidRPr="0032190F">
        <w:rPr>
          <w:lang w:val="fr-FR"/>
        </w:rPr>
        <w:t xml:space="preserve">Type A (pour ses figurations rémedellienne) et B (compte-tenu de leur réutilisation dans les dolmens à entrée latérale), peuvent être attribuée à la période </w:t>
      </w:r>
      <w:r w:rsidRPr="0032190F">
        <w:rPr>
          <w:i/>
          <w:lang w:val="fr-FR"/>
        </w:rPr>
        <w:t>pr</w:t>
      </w:r>
      <w:r w:rsidR="005D5DDB" w:rsidRPr="0032190F">
        <w:rPr>
          <w:i/>
          <w:lang w:val="fr-FR"/>
        </w:rPr>
        <w:t>e-b</w:t>
      </w:r>
      <w:r w:rsidRPr="0032190F">
        <w:rPr>
          <w:i/>
          <w:lang w:val="fr-FR"/>
        </w:rPr>
        <w:t>eaker</w:t>
      </w:r>
      <w:r w:rsidRPr="0032190F">
        <w:rPr>
          <w:lang w:val="fr-FR"/>
        </w:rPr>
        <w:t xml:space="preserve"> (</w:t>
      </w:r>
      <w:r w:rsidR="0070027E" w:rsidRPr="0032190F">
        <w:rPr>
          <w:lang w:val="fr-FR"/>
        </w:rPr>
        <w:t>BIB</w:t>
      </w:r>
      <w:r w:rsidR="007649C0" w:rsidRPr="0032190F">
        <w:rPr>
          <w:lang w:val="fr-FR"/>
        </w:rPr>
        <w:t xml:space="preserve"> 124 p. 152). Les 29 stèles ainsi découvertes sont toutes antérieures à la période campaniforme au cours de laquelle elles furent détruites et réemployées comme matériau de construction (BIB 123 p. 152).</w:t>
      </w:r>
    </w:p>
    <w:p w14:paraId="74D0C567" w14:textId="77777777" w:rsidR="00FB2C9B" w:rsidRPr="0032190F" w:rsidRDefault="00FB2C9B" w:rsidP="00242C0F">
      <w:pPr>
        <w:jc w:val="both"/>
        <w:rPr>
          <w:lang w:val="fr-FR"/>
        </w:rPr>
      </w:pPr>
    </w:p>
    <w:p w14:paraId="0831E38D" w14:textId="569DABCA" w:rsidR="00FB2C9B" w:rsidRPr="0032190F" w:rsidRDefault="00FB2C9B" w:rsidP="00242C0F">
      <w:pPr>
        <w:jc w:val="both"/>
        <w:rPr>
          <w:lang w:val="fr-FR"/>
        </w:rPr>
      </w:pPr>
      <w:r w:rsidRPr="0032190F">
        <w:rPr>
          <w:lang w:val="fr-FR"/>
        </w:rPr>
        <w:t>Au Petit-Chasseur, par comparaison avec le Groupe oriental (Heyd 2000) et sur la base des découvertes faites en Espagne (BIB 396 et 397) ainsi que dans le Midi de la France (BIB 398), il est possible de suivre une évolution entre une phase A1 initiale, une phase moyenne A2a et A2b, une phase récente B1 et une phase finale B2 aussi bien à Aoste qu’en Italie s</w:t>
      </w:r>
      <w:r w:rsidR="00AD5DB9" w:rsidRPr="0032190F">
        <w:rPr>
          <w:lang w:val="fr-FR"/>
        </w:rPr>
        <w:t xml:space="preserve">eptentrionle (BIB 393 p. 152). L’analyse du matériel archéologique révèle une nouvelle influence culturelle, cette fois en permanence du Groupe oriental et du Campaniforme danubien. Par ailleurs une analyse des </w:t>
      </w:r>
      <w:hyperlink r:id="rId9447" w:anchor="ESP_Isotopes" w:history="1">
        <w:r w:rsidR="00AD5DB9" w:rsidRPr="00E07203">
          <w:rPr>
            <w:rStyle w:val="Hyperlink"/>
            <w:lang w:val="fr-FR"/>
          </w:rPr>
          <w:t>isotopes</w:t>
        </w:r>
      </w:hyperlink>
      <w:r w:rsidR="00AD5DB9" w:rsidRPr="0032190F">
        <w:rPr>
          <w:lang w:val="fr-FR"/>
        </w:rPr>
        <w:t xml:space="preserve"> stables de ces squelettes montre une population venue du Groupe oriental (BIB 392 p. 158 et BIB 399)</w:t>
      </w:r>
    </w:p>
    <w:p w14:paraId="7CF357AF" w14:textId="77777777" w:rsidR="00FB2C9B" w:rsidRPr="0032190F" w:rsidRDefault="00FB2C9B" w:rsidP="00242C0F">
      <w:pPr>
        <w:jc w:val="both"/>
        <w:rPr>
          <w:lang w:val="fr-FR"/>
        </w:rPr>
      </w:pPr>
      <w:r w:rsidRPr="0032190F">
        <w:rPr>
          <w:lang w:val="fr-FR"/>
        </w:rPr>
        <w:tab/>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45"/>
        <w:gridCol w:w="709"/>
        <w:gridCol w:w="2976"/>
        <w:gridCol w:w="2268"/>
        <w:gridCol w:w="2410"/>
      </w:tblGrid>
      <w:tr w:rsidR="00222C5C" w:rsidRPr="006A329A" w14:paraId="5BDC77F5" w14:textId="77777777" w:rsidTr="00222C5C">
        <w:trPr>
          <w:trHeight w:val="135"/>
          <w:jc w:val="center"/>
        </w:trPr>
        <w:tc>
          <w:tcPr>
            <w:tcW w:w="645" w:type="dxa"/>
            <w:vMerge w:val="restart"/>
            <w:vAlign w:val="center"/>
          </w:tcPr>
          <w:p w14:paraId="1E77CF02" w14:textId="77777777" w:rsidR="00222C5C" w:rsidRPr="00DB5974" w:rsidRDefault="00222C5C" w:rsidP="00242C0F">
            <w:pPr>
              <w:jc w:val="center"/>
              <w:rPr>
                <w:b/>
                <w:sz w:val="20"/>
                <w:szCs w:val="20"/>
              </w:rPr>
            </w:pPr>
            <w:r w:rsidRPr="00DB5974">
              <w:rPr>
                <w:b/>
                <w:sz w:val="20"/>
                <w:szCs w:val="20"/>
              </w:rPr>
              <w:t>Style A</w:t>
            </w:r>
          </w:p>
        </w:tc>
        <w:tc>
          <w:tcPr>
            <w:tcW w:w="709" w:type="dxa"/>
            <w:vMerge w:val="restart"/>
            <w:textDirection w:val="btLr"/>
          </w:tcPr>
          <w:p w14:paraId="754D5212" w14:textId="77777777" w:rsidR="00222C5C" w:rsidRPr="00DB5974" w:rsidRDefault="00222C5C" w:rsidP="00242C0F">
            <w:pPr>
              <w:ind w:left="113" w:right="113"/>
              <w:jc w:val="center"/>
              <w:rPr>
                <w:sz w:val="20"/>
                <w:szCs w:val="20"/>
              </w:rPr>
            </w:pPr>
            <w:r w:rsidRPr="00DB5974">
              <w:rPr>
                <w:sz w:val="20"/>
                <w:szCs w:val="20"/>
              </w:rPr>
              <w:t xml:space="preserve">Remedello </w:t>
            </w:r>
            <w:r>
              <w:rPr>
                <w:sz w:val="20"/>
                <w:szCs w:val="20"/>
              </w:rPr>
              <w:t xml:space="preserve">2 : </w:t>
            </w:r>
            <w:r w:rsidRPr="00DB5974">
              <w:rPr>
                <w:sz w:val="20"/>
                <w:szCs w:val="20"/>
              </w:rPr>
              <w:t>2700-2450</w:t>
            </w:r>
          </w:p>
        </w:tc>
        <w:tc>
          <w:tcPr>
            <w:tcW w:w="2976" w:type="dxa"/>
          </w:tcPr>
          <w:p w14:paraId="32526E48" w14:textId="77777777" w:rsidR="00222C5C" w:rsidRPr="00DB5974" w:rsidRDefault="00222C5C" w:rsidP="00242C0F">
            <w:pPr>
              <w:rPr>
                <w:sz w:val="20"/>
                <w:szCs w:val="20"/>
                <w:lang w:val="it-IT"/>
              </w:rPr>
            </w:pPr>
            <w:r w:rsidRPr="0032190F">
              <w:rPr>
                <w:sz w:val="20"/>
                <w:szCs w:val="20"/>
                <w:lang w:val="fr-FR"/>
              </w:rPr>
              <w:t xml:space="preserve">A1 : bien documentée seulement à Sion mais du fait du remaniement du dolmen M VI seul un fragment de bord d’un vase campaniforme AOC subsiste. </w:t>
            </w:r>
            <w:r w:rsidRPr="00DB5974">
              <w:rPr>
                <w:sz w:val="20"/>
                <w:szCs w:val="20"/>
                <w:lang w:val="it-IT"/>
              </w:rPr>
              <w:t>A cette phase appartient également « la lavorazione deli anelli d’argento per capelli (</w:t>
            </w:r>
            <w:r w:rsidRPr="00DB5974">
              <w:rPr>
                <w:i/>
                <w:sz w:val="20"/>
                <w:szCs w:val="20"/>
                <w:lang w:val="it-IT"/>
              </w:rPr>
              <w:t>Lockenring</w:t>
            </w:r>
            <w:r w:rsidRPr="00DB5974">
              <w:rPr>
                <w:sz w:val="20"/>
                <w:szCs w:val="20"/>
                <w:lang w:val="it-IT"/>
              </w:rPr>
              <w:t>) » de M VI (BIB 392 p. 152)</w:t>
            </w:r>
          </w:p>
        </w:tc>
        <w:tc>
          <w:tcPr>
            <w:tcW w:w="2268" w:type="dxa"/>
            <w:vMerge w:val="restart"/>
          </w:tcPr>
          <w:p w14:paraId="1F5D8FCF" w14:textId="77777777" w:rsidR="00222C5C" w:rsidRPr="00DB5974" w:rsidRDefault="00222C5C" w:rsidP="00242C0F">
            <w:pPr>
              <w:jc w:val="both"/>
              <w:rPr>
                <w:sz w:val="20"/>
                <w:szCs w:val="20"/>
                <w:lang w:val="it-IT"/>
              </w:rPr>
            </w:pPr>
            <w:r w:rsidRPr="0032190F">
              <w:rPr>
                <w:sz w:val="20"/>
                <w:szCs w:val="20"/>
                <w:lang w:val="fr-FR"/>
              </w:rPr>
              <w:t xml:space="preserve">Le style A montre des influences du Sud des Alpes, où l’on retrouve les plus anciennes formes de vase coupe de Sion et Aoste. </w:t>
            </w:r>
            <w:r w:rsidRPr="00DB5974">
              <w:rPr>
                <w:sz w:val="20"/>
                <w:szCs w:val="20"/>
                <w:lang w:val="it-IT"/>
              </w:rPr>
              <w:t>« Evidentemente », la nouvelle idéologique provient du Sud, en effet, « non pare siano impedimenti di alcun genere lungo il pincipale percorso alpino » (BIB 392 p. 156)</w:t>
            </w:r>
          </w:p>
        </w:tc>
        <w:tc>
          <w:tcPr>
            <w:tcW w:w="2410" w:type="dxa"/>
            <w:vMerge w:val="restart"/>
          </w:tcPr>
          <w:p w14:paraId="6362AEE5" w14:textId="77777777" w:rsidR="00222C5C" w:rsidRPr="0032190F" w:rsidRDefault="00222C5C" w:rsidP="00242C0F">
            <w:pPr>
              <w:rPr>
                <w:sz w:val="20"/>
                <w:szCs w:val="20"/>
                <w:lang w:val="fr-FR"/>
              </w:rPr>
            </w:pPr>
            <w:r w:rsidRPr="0032190F">
              <w:rPr>
                <w:sz w:val="20"/>
                <w:szCs w:val="20"/>
                <w:lang w:val="fr-FR"/>
              </w:rPr>
              <w:t>stèle remployée dans M I, stèle remployée dans M XI,</w:t>
            </w:r>
          </w:p>
        </w:tc>
      </w:tr>
      <w:tr w:rsidR="00222C5C" w:rsidRPr="006A329A" w14:paraId="1B24B14B" w14:textId="77777777" w:rsidTr="00222C5C">
        <w:trPr>
          <w:trHeight w:val="135"/>
          <w:jc w:val="center"/>
        </w:trPr>
        <w:tc>
          <w:tcPr>
            <w:tcW w:w="645" w:type="dxa"/>
            <w:vMerge/>
            <w:vAlign w:val="center"/>
          </w:tcPr>
          <w:p w14:paraId="33F2DA01" w14:textId="77777777" w:rsidR="00222C5C" w:rsidRPr="0032190F" w:rsidRDefault="00222C5C" w:rsidP="00242C0F">
            <w:pPr>
              <w:jc w:val="center"/>
              <w:rPr>
                <w:b/>
                <w:sz w:val="20"/>
                <w:szCs w:val="20"/>
                <w:lang w:val="fr-FR"/>
              </w:rPr>
            </w:pPr>
          </w:p>
        </w:tc>
        <w:tc>
          <w:tcPr>
            <w:tcW w:w="709" w:type="dxa"/>
            <w:vMerge/>
          </w:tcPr>
          <w:p w14:paraId="06A236B4" w14:textId="77777777" w:rsidR="00222C5C" w:rsidRPr="0032190F" w:rsidRDefault="00222C5C" w:rsidP="00242C0F">
            <w:pPr>
              <w:rPr>
                <w:sz w:val="20"/>
                <w:szCs w:val="20"/>
                <w:lang w:val="fr-FR"/>
              </w:rPr>
            </w:pPr>
          </w:p>
        </w:tc>
        <w:tc>
          <w:tcPr>
            <w:tcW w:w="2976" w:type="dxa"/>
          </w:tcPr>
          <w:p w14:paraId="18193ECE" w14:textId="77777777" w:rsidR="00222C5C" w:rsidRPr="0032190F" w:rsidRDefault="00222C5C" w:rsidP="00242C0F">
            <w:pPr>
              <w:rPr>
                <w:sz w:val="20"/>
                <w:szCs w:val="20"/>
                <w:lang w:val="fr-FR"/>
              </w:rPr>
            </w:pPr>
            <w:r w:rsidRPr="0032190F">
              <w:rPr>
                <w:sz w:val="20"/>
                <w:szCs w:val="20"/>
                <w:lang w:val="fr-FR"/>
              </w:rPr>
              <w:t>A2a : alignements des crânes le long de MVI peu après l’arrivée de l’idéologie campaniforme</w:t>
            </w:r>
          </w:p>
        </w:tc>
        <w:tc>
          <w:tcPr>
            <w:tcW w:w="2268" w:type="dxa"/>
            <w:vMerge/>
          </w:tcPr>
          <w:p w14:paraId="1B8B2D25" w14:textId="77777777" w:rsidR="00222C5C" w:rsidRPr="0032190F" w:rsidRDefault="00222C5C" w:rsidP="00242C0F">
            <w:pPr>
              <w:rPr>
                <w:sz w:val="20"/>
                <w:szCs w:val="20"/>
                <w:lang w:val="fr-FR"/>
              </w:rPr>
            </w:pPr>
          </w:p>
        </w:tc>
        <w:tc>
          <w:tcPr>
            <w:tcW w:w="2410" w:type="dxa"/>
            <w:vMerge/>
          </w:tcPr>
          <w:p w14:paraId="454FA2C8" w14:textId="77777777" w:rsidR="00222C5C" w:rsidRPr="0032190F" w:rsidRDefault="00222C5C" w:rsidP="00242C0F">
            <w:pPr>
              <w:rPr>
                <w:sz w:val="20"/>
                <w:szCs w:val="20"/>
                <w:lang w:val="fr-FR"/>
              </w:rPr>
            </w:pPr>
          </w:p>
        </w:tc>
      </w:tr>
      <w:tr w:rsidR="00222C5C" w:rsidRPr="006A329A" w14:paraId="2DDF29CB" w14:textId="77777777" w:rsidTr="00222C5C">
        <w:trPr>
          <w:cantSplit/>
          <w:trHeight w:val="1134"/>
          <w:jc w:val="center"/>
        </w:trPr>
        <w:tc>
          <w:tcPr>
            <w:tcW w:w="645" w:type="dxa"/>
            <w:vAlign w:val="center"/>
          </w:tcPr>
          <w:p w14:paraId="69B24D88" w14:textId="77777777" w:rsidR="00222C5C" w:rsidRPr="00DB5974" w:rsidRDefault="00222C5C" w:rsidP="00242C0F">
            <w:pPr>
              <w:jc w:val="center"/>
              <w:rPr>
                <w:b/>
                <w:sz w:val="20"/>
                <w:szCs w:val="20"/>
              </w:rPr>
            </w:pPr>
            <w:r w:rsidRPr="00DB5974">
              <w:rPr>
                <w:b/>
                <w:sz w:val="20"/>
                <w:szCs w:val="20"/>
              </w:rPr>
              <w:lastRenderedPageBreak/>
              <w:t>Style B</w:t>
            </w:r>
          </w:p>
        </w:tc>
        <w:tc>
          <w:tcPr>
            <w:tcW w:w="709" w:type="dxa"/>
            <w:textDirection w:val="btLr"/>
          </w:tcPr>
          <w:p w14:paraId="78553897" w14:textId="77777777" w:rsidR="00222C5C" w:rsidRDefault="00222C5C" w:rsidP="00242C0F">
            <w:pPr>
              <w:ind w:left="113" w:right="113"/>
              <w:jc w:val="center"/>
              <w:rPr>
                <w:sz w:val="20"/>
                <w:szCs w:val="20"/>
              </w:rPr>
            </w:pPr>
            <w:r w:rsidRPr="00DB5974">
              <w:rPr>
                <w:sz w:val="20"/>
                <w:szCs w:val="20"/>
              </w:rPr>
              <w:t>Campaniforme</w:t>
            </w:r>
            <w:r>
              <w:rPr>
                <w:sz w:val="20"/>
                <w:szCs w:val="20"/>
              </w:rPr>
              <w:t> :</w:t>
            </w:r>
          </w:p>
          <w:p w14:paraId="7868DF0E" w14:textId="77777777" w:rsidR="00222C5C" w:rsidRPr="00DB5974" w:rsidRDefault="00222C5C" w:rsidP="00242C0F">
            <w:pPr>
              <w:ind w:left="113" w:right="113"/>
              <w:jc w:val="center"/>
              <w:rPr>
                <w:sz w:val="20"/>
                <w:szCs w:val="20"/>
              </w:rPr>
            </w:pPr>
            <w:r w:rsidRPr="00DB5974">
              <w:rPr>
                <w:sz w:val="20"/>
                <w:szCs w:val="20"/>
              </w:rPr>
              <w:t>2450-2150</w:t>
            </w:r>
          </w:p>
        </w:tc>
        <w:tc>
          <w:tcPr>
            <w:tcW w:w="2976" w:type="dxa"/>
          </w:tcPr>
          <w:p w14:paraId="6A4212FF" w14:textId="77777777" w:rsidR="00222C5C" w:rsidRPr="00DB5974" w:rsidRDefault="00222C5C" w:rsidP="00242C0F">
            <w:pPr>
              <w:jc w:val="both"/>
              <w:rPr>
                <w:sz w:val="20"/>
                <w:szCs w:val="20"/>
              </w:rPr>
            </w:pPr>
          </w:p>
        </w:tc>
        <w:tc>
          <w:tcPr>
            <w:tcW w:w="2268" w:type="dxa"/>
          </w:tcPr>
          <w:p w14:paraId="03DFA4AC" w14:textId="77777777" w:rsidR="00222C5C" w:rsidRPr="0032190F" w:rsidRDefault="00222C5C" w:rsidP="00242C0F">
            <w:pPr>
              <w:jc w:val="both"/>
              <w:rPr>
                <w:sz w:val="20"/>
                <w:szCs w:val="20"/>
                <w:lang w:val="fr-FR"/>
              </w:rPr>
            </w:pPr>
            <w:r w:rsidRPr="0032190F">
              <w:rPr>
                <w:sz w:val="20"/>
                <w:szCs w:val="20"/>
                <w:lang w:val="fr-FR"/>
              </w:rPr>
              <w:t>Les attributs du style B, comme la décoration de type maritime AOO, les gobelets à décoration zonée à cordelette et bord à décoration interne révèle de nouveaux liens avec le Sud et le Sud-ouest (BIB 392)</w:t>
            </w:r>
          </w:p>
        </w:tc>
        <w:tc>
          <w:tcPr>
            <w:tcW w:w="2410" w:type="dxa"/>
          </w:tcPr>
          <w:p w14:paraId="35BCFA68" w14:textId="77777777" w:rsidR="00222C5C" w:rsidRPr="0032190F" w:rsidRDefault="00222C5C" w:rsidP="00242C0F">
            <w:pPr>
              <w:jc w:val="both"/>
              <w:rPr>
                <w:sz w:val="20"/>
                <w:szCs w:val="20"/>
                <w:lang w:val="fr-FR"/>
              </w:rPr>
            </w:pPr>
            <w:r w:rsidRPr="0032190F">
              <w:rPr>
                <w:sz w:val="20"/>
                <w:szCs w:val="20"/>
                <w:lang w:val="fr-FR"/>
              </w:rPr>
              <w:t>stèle remployée dans M IX</w:t>
            </w:r>
          </w:p>
        </w:tc>
      </w:tr>
    </w:tbl>
    <w:p w14:paraId="65532B8F" w14:textId="77777777" w:rsidR="00FB2C9B" w:rsidRPr="0032190F" w:rsidRDefault="00DA1DC6" w:rsidP="00242C0F">
      <w:pPr>
        <w:rPr>
          <w:lang w:val="fr-FR"/>
        </w:rPr>
      </w:pPr>
      <w:r w:rsidRPr="0032190F">
        <w:rPr>
          <w:lang w:val="fr-FR"/>
        </w:rPr>
        <w:t xml:space="preserve">(BIB </w:t>
      </w:r>
      <w:r w:rsidR="00B12409" w:rsidRPr="0032190F">
        <w:rPr>
          <w:lang w:val="fr-FR"/>
        </w:rPr>
        <w:t xml:space="preserve">3 et </w:t>
      </w:r>
      <w:r w:rsidRPr="0032190F">
        <w:rPr>
          <w:lang w:val="fr-FR"/>
        </w:rPr>
        <w:t>392)</w:t>
      </w:r>
    </w:p>
    <w:p w14:paraId="42BAEC7C" w14:textId="77777777" w:rsidR="00AA4712" w:rsidRPr="0032190F" w:rsidRDefault="00AA4712" w:rsidP="00242C0F">
      <w:pPr>
        <w:rPr>
          <w:lang w:val="fr-FR"/>
        </w:rPr>
      </w:pPr>
    </w:p>
    <w:p w14:paraId="180F1B3B" w14:textId="52A61FFE" w:rsidR="00DA1DC6" w:rsidRPr="0032190F" w:rsidRDefault="00DA1DC6" w:rsidP="00242C0F">
      <w:pPr>
        <w:jc w:val="both"/>
        <w:rPr>
          <w:lang w:val="fr-FR"/>
        </w:rPr>
      </w:pPr>
      <w:r w:rsidRPr="0032190F">
        <w:rPr>
          <w:lang w:val="fr-FR"/>
        </w:rPr>
        <w:t xml:space="preserve">Le passage des stèles de type A à B à Sion, avec une augmentation des critères distinctifs (tunique, sexe,…) illustre la transformation sociale entre le Néolithique final et le </w:t>
      </w:r>
      <w:hyperlink r:id="rId9448" w:anchor="Cul_Campaniforme" w:history="1">
        <w:r w:rsidR="009171D0" w:rsidRPr="0032190F">
          <w:rPr>
            <w:rStyle w:val="Hyperlink"/>
            <w:lang w:val="fr-FR"/>
          </w:rPr>
          <w:t>Campaniforme</w:t>
        </w:r>
      </w:hyperlink>
      <w:r w:rsidRPr="0032190F">
        <w:rPr>
          <w:lang w:val="fr-FR"/>
        </w:rPr>
        <w:t>, et ce, sans rupture drastique : les même traditions funéraires sont poursui</w:t>
      </w:r>
      <w:r w:rsidR="00AA4712" w:rsidRPr="0032190F">
        <w:rPr>
          <w:lang w:val="fr-FR"/>
        </w:rPr>
        <w:t>vient en sépultures collectives (BIB 392)</w:t>
      </w:r>
    </w:p>
    <w:p w14:paraId="1694532B" w14:textId="77777777" w:rsidR="008926DE" w:rsidRPr="0032190F" w:rsidRDefault="008926DE" w:rsidP="00242C0F">
      <w:pPr>
        <w:rPr>
          <w:lang w:val="fr-FR"/>
        </w:rPr>
      </w:pPr>
    </w:p>
    <w:p w14:paraId="53475CF4" w14:textId="77777777" w:rsidR="00D16317" w:rsidRPr="0032190F" w:rsidRDefault="00D16317" w:rsidP="00242C0F">
      <w:pPr>
        <w:pStyle w:val="Heading3"/>
        <w:spacing w:line="240" w:lineRule="auto"/>
      </w:pPr>
      <w:r w:rsidRPr="0032190F">
        <w:t>Attributions chronoculturelles des stèles</w:t>
      </w:r>
    </w:p>
    <w:p w14:paraId="73C5EFA7" w14:textId="3E415CBF" w:rsidR="00E67034" w:rsidRPr="0032190F" w:rsidRDefault="00E67034" w:rsidP="00242C0F">
      <w:pPr>
        <w:rPr>
          <w:lang w:val="fr-FR"/>
        </w:rPr>
      </w:pPr>
      <w:r w:rsidRPr="0032190F">
        <w:rPr>
          <w:lang w:val="fr-FR"/>
        </w:rPr>
        <w:t xml:space="preserve">La ceinture a registre unique en ligne de chevrons </w:t>
      </w:r>
      <w:r w:rsidR="00E77E3A" w:rsidRPr="0032190F">
        <w:rPr>
          <w:lang w:val="fr-FR"/>
        </w:rPr>
        <w:t>(</w:t>
      </w:r>
      <w:hyperlink r:id="rId9449" w:anchor="Cul_Art_TAC_T_t_ceinturon_chevron" w:history="1">
        <w:r w:rsidR="00E77E3A" w:rsidRPr="0032190F">
          <w:rPr>
            <w:rStyle w:val="Hyperlink"/>
            <w:lang w:val="fr-FR"/>
          </w:rPr>
          <w:t>ceinture chevronnée</w:t>
        </w:r>
      </w:hyperlink>
      <w:r w:rsidR="00E77E3A" w:rsidRPr="0032190F">
        <w:rPr>
          <w:lang w:val="fr-FR"/>
        </w:rPr>
        <w:t xml:space="preserve">) </w:t>
      </w:r>
      <w:r w:rsidRPr="0032190F">
        <w:rPr>
          <w:lang w:val="fr-FR"/>
        </w:rPr>
        <w:t xml:space="preserve">peut être comparée à celles de certaines statues-menhirs du </w:t>
      </w:r>
      <w:hyperlink r:id="rId9450" w:anchor="Cul_Rouergue" w:history="1">
        <w:r w:rsidRPr="0032190F">
          <w:rPr>
            <w:rStyle w:val="Hyperlink"/>
            <w:lang w:val="fr-FR"/>
          </w:rPr>
          <w:t>Rouergue</w:t>
        </w:r>
      </w:hyperlink>
      <w:r w:rsidRPr="0032190F">
        <w:rPr>
          <w:lang w:val="fr-FR"/>
        </w:rPr>
        <w:t xml:space="preserve"> (SS BIB)</w:t>
      </w:r>
    </w:p>
    <w:p w14:paraId="0B87D2E8" w14:textId="77777777" w:rsidR="00E67034" w:rsidRPr="0032190F" w:rsidRDefault="00E67034" w:rsidP="00242C0F">
      <w:pPr>
        <w:rPr>
          <w:lang w:val="fr-FR"/>
        </w:rPr>
      </w:pPr>
    </w:p>
    <w:p w14:paraId="74B2BDDC" w14:textId="77777777" w:rsidR="00555B5B" w:rsidRPr="0032190F" w:rsidRDefault="00300DEE" w:rsidP="00242C0F">
      <w:pPr>
        <w:pStyle w:val="Heading4"/>
      </w:pPr>
      <w:bookmarkStart w:id="3899" w:name="Sit_Petit_Chasseur_stele_1"/>
      <w:r>
        <w:t>s</w:t>
      </w:r>
      <w:r w:rsidR="00555B5B" w:rsidRPr="0032190F">
        <w:t>tèle 1</w:t>
      </w:r>
    </w:p>
    <w:bookmarkEnd w:id="3899"/>
    <w:p w14:paraId="082A87E1" w14:textId="77777777" w:rsidR="00555B5B" w:rsidRPr="0032190F" w:rsidRDefault="00555B5B" w:rsidP="00242C0F">
      <w:pPr>
        <w:rPr>
          <w:lang w:val="fr-FR"/>
        </w:rPr>
      </w:pPr>
    </w:p>
    <w:p w14:paraId="62AB6607" w14:textId="3B67F599" w:rsidR="00555B5B" w:rsidRPr="0032190F" w:rsidRDefault="00BA2477" w:rsidP="00242C0F">
      <w:pPr>
        <w:rPr>
          <w:lang w:val="fr-FR"/>
        </w:rPr>
      </w:pPr>
      <w:r w:rsidRPr="0032190F">
        <w:rPr>
          <w:lang w:val="fr-FR"/>
        </w:rPr>
        <w:t>[</w:t>
      </w:r>
      <w:hyperlink r:id="rId9451" w:anchor="Cul_Art_TAC_a_personnage_masc_x_soleil" w:history="1">
        <w:r w:rsidRPr="0032190F">
          <w:rPr>
            <w:rStyle w:val="Hyperlink"/>
            <w:lang w:val="fr-FR"/>
          </w:rPr>
          <w:t xml:space="preserve">soleil </w:t>
        </w:r>
        <w:r w:rsidRPr="0032190F">
          <w:rPr>
            <w:rStyle w:val="Hyperlink"/>
            <w:rFonts w:ascii="Courier New" w:hAnsi="Courier New" w:cs="Courier New"/>
            <w:sz w:val="20"/>
            <w:lang w:val="fr-FR"/>
          </w:rPr>
          <w:t>-&gt;</w:t>
        </w:r>
        <w:r w:rsidRPr="0032190F">
          <w:rPr>
            <w:rStyle w:val="Hyperlink"/>
            <w:lang w:val="fr-FR"/>
          </w:rPr>
          <w:t xml:space="preserve"> homme</w:t>
        </w:r>
      </w:hyperlink>
      <w:r w:rsidRPr="0032190F">
        <w:rPr>
          <w:lang w:val="fr-FR"/>
        </w:rPr>
        <w:t xml:space="preserve">] (SS BIB) </w:t>
      </w:r>
      <w:r w:rsidR="00555B5B" w:rsidRPr="0032190F">
        <w:rPr>
          <w:lang w:val="fr-FR"/>
        </w:rPr>
        <w:t>Cette stèle de style B réemployée dans M I a connu deux états:</w:t>
      </w:r>
    </w:p>
    <w:p w14:paraId="64760996" w14:textId="77777777" w:rsidR="00F12320" w:rsidRPr="0032190F" w:rsidRDefault="00F12320"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6"/>
        <w:gridCol w:w="6787"/>
      </w:tblGrid>
      <w:tr w:rsidR="00F12320" w14:paraId="1D8A3AE6" w14:textId="77777777" w:rsidTr="00C35EA7">
        <w:trPr>
          <w:jc w:val="center"/>
        </w:trPr>
        <w:tc>
          <w:tcPr>
            <w:tcW w:w="976" w:type="dxa"/>
            <w:vAlign w:val="center"/>
          </w:tcPr>
          <w:p w14:paraId="1F5AA0AD" w14:textId="77777777" w:rsidR="00F12320" w:rsidRDefault="00F12320" w:rsidP="00C35EA7">
            <w:pPr>
              <w:jc w:val="center"/>
            </w:pPr>
            <w:r>
              <w:t>phases</w:t>
            </w:r>
          </w:p>
        </w:tc>
        <w:tc>
          <w:tcPr>
            <w:tcW w:w="6787" w:type="dxa"/>
          </w:tcPr>
          <w:p w14:paraId="72D2D6E0" w14:textId="77777777" w:rsidR="00F12320" w:rsidRDefault="00F12320" w:rsidP="00242C0F"/>
        </w:tc>
      </w:tr>
      <w:tr w:rsidR="00F12320" w:rsidRPr="006A329A" w14:paraId="5F085B6B" w14:textId="77777777" w:rsidTr="00C35EA7">
        <w:trPr>
          <w:jc w:val="center"/>
        </w:trPr>
        <w:tc>
          <w:tcPr>
            <w:tcW w:w="976" w:type="dxa"/>
            <w:vAlign w:val="center"/>
          </w:tcPr>
          <w:p w14:paraId="5B025634" w14:textId="77777777" w:rsidR="00F12320" w:rsidRDefault="00F12320" w:rsidP="00C35EA7">
            <w:pPr>
              <w:jc w:val="center"/>
            </w:pPr>
            <w:r>
              <w:t>2</w:t>
            </w:r>
          </w:p>
        </w:tc>
        <w:tc>
          <w:tcPr>
            <w:tcW w:w="6787" w:type="dxa"/>
          </w:tcPr>
          <w:p w14:paraId="03B20221" w14:textId="77777777" w:rsidR="00F12320" w:rsidRPr="00C35EA7" w:rsidRDefault="00F12320" w:rsidP="00242C0F">
            <w:pPr>
              <w:rPr>
                <w:lang w:val="fr-FR"/>
              </w:rPr>
            </w:pPr>
            <w:r w:rsidRPr="00C35EA7">
              <w:rPr>
                <w:lang w:val="fr-FR"/>
              </w:rPr>
              <w:t>motif solaire, habit en partie regravé à maillage étroit et triangulaire, double bandouillère (i.e. composition diagonale)</w:t>
            </w:r>
          </w:p>
        </w:tc>
      </w:tr>
      <w:tr w:rsidR="00F12320" w:rsidRPr="006A329A" w14:paraId="4CE825F9" w14:textId="77777777" w:rsidTr="00C35EA7">
        <w:trPr>
          <w:jc w:val="center"/>
        </w:trPr>
        <w:tc>
          <w:tcPr>
            <w:tcW w:w="976" w:type="dxa"/>
            <w:vAlign w:val="center"/>
          </w:tcPr>
          <w:p w14:paraId="5EA7F0E2" w14:textId="77777777" w:rsidR="00F12320" w:rsidRDefault="00F12320" w:rsidP="00C35EA7">
            <w:pPr>
              <w:jc w:val="center"/>
            </w:pPr>
            <w:r>
              <w:t>1</w:t>
            </w:r>
          </w:p>
        </w:tc>
        <w:tc>
          <w:tcPr>
            <w:tcW w:w="6787" w:type="dxa"/>
          </w:tcPr>
          <w:p w14:paraId="6BD10636" w14:textId="77777777" w:rsidR="00F12320" w:rsidRPr="00C35EA7" w:rsidRDefault="00F12320" w:rsidP="00242C0F">
            <w:pPr>
              <w:rPr>
                <w:lang w:val="fr-FR"/>
              </w:rPr>
            </w:pPr>
            <w:r w:rsidRPr="00C35EA7">
              <w:rPr>
                <w:lang w:val="fr-FR"/>
              </w:rPr>
              <w:t>visage en U, habit à maillage large, arc et flèche à pointe triangulaire sans ailerons, composition horizontale et diagonale</w:t>
            </w:r>
          </w:p>
        </w:tc>
      </w:tr>
    </w:tbl>
    <w:p w14:paraId="0105B214" w14:textId="77777777" w:rsidR="00F12320" w:rsidRPr="0032190F" w:rsidRDefault="00F12320" w:rsidP="00242C0F">
      <w:pPr>
        <w:rPr>
          <w:lang w:val="fr-FR"/>
        </w:rPr>
      </w:pPr>
      <w:r w:rsidRPr="0032190F">
        <w:rPr>
          <w:lang w:val="fr-FR"/>
        </w:rPr>
        <w:t>(SS BIB)</w:t>
      </w:r>
    </w:p>
    <w:p w14:paraId="528D5CF7" w14:textId="77777777" w:rsidR="00555B5B" w:rsidRPr="0032190F" w:rsidRDefault="00555B5B" w:rsidP="00242C0F">
      <w:pPr>
        <w:rPr>
          <w:lang w:val="fr-FR"/>
        </w:rPr>
      </w:pPr>
    </w:p>
    <w:p w14:paraId="14345650" w14:textId="77777777" w:rsidR="003A2EA3" w:rsidRPr="0032190F" w:rsidRDefault="00555B5B" w:rsidP="00242C0F">
      <w:pPr>
        <w:rPr>
          <w:lang w:val="fr-FR"/>
        </w:rPr>
      </w:pPr>
      <w:r w:rsidRPr="0032190F">
        <w:rPr>
          <w:lang w:val="fr-FR"/>
        </w:rPr>
        <w:t xml:space="preserve">La pointe de flèche ne semble pas être caractéristique du Campaniforme </w:t>
      </w:r>
      <w:r w:rsidR="003A2EA3" w:rsidRPr="0032190F">
        <w:rPr>
          <w:lang w:val="fr-FR"/>
        </w:rPr>
        <w:t>(SS BIB)</w:t>
      </w:r>
    </w:p>
    <w:p w14:paraId="36DFED31" w14:textId="77777777" w:rsidR="003A2EA3" w:rsidRPr="0032190F" w:rsidRDefault="003A2EA3" w:rsidP="00242C0F">
      <w:pPr>
        <w:rPr>
          <w:lang w:val="fr-FR"/>
        </w:rPr>
      </w:pPr>
    </w:p>
    <w:p w14:paraId="479B3822" w14:textId="77777777" w:rsidR="003A2EA3" w:rsidRPr="0032190F" w:rsidRDefault="00300DEE" w:rsidP="00242C0F">
      <w:pPr>
        <w:pStyle w:val="Heading4"/>
      </w:pPr>
      <w:r>
        <w:t>s</w:t>
      </w:r>
      <w:r w:rsidR="003A2EA3" w:rsidRPr="0032190F">
        <w:t>tèle 5</w:t>
      </w:r>
    </w:p>
    <w:p w14:paraId="28C54732" w14:textId="051E36EC" w:rsidR="003A2EA3" w:rsidRPr="0032190F" w:rsidRDefault="003A2EA3" w:rsidP="00242C0F">
      <w:pPr>
        <w:jc w:val="both"/>
        <w:rPr>
          <w:lang w:val="fr-FR"/>
        </w:rPr>
      </w:pPr>
      <w:r w:rsidRPr="0032190F">
        <w:rPr>
          <w:lang w:val="fr-FR"/>
        </w:rPr>
        <w:t xml:space="preserve">Un pectoral en argent a été représenté sur la stèle trouvée en réemploi (stèle 5) dans la ciste MII. Celui-ci peut être rapproché de celui découvert à  </w:t>
      </w:r>
      <w:hyperlink r:id="rId9452" w:anchor="Sit_Villafranca_Veronese" w:history="1">
        <w:r w:rsidRPr="0032190F">
          <w:rPr>
            <w:rStyle w:val="Hyperlink"/>
            <w:lang w:val="fr-FR"/>
          </w:rPr>
          <w:t>Villafranca Veronese</w:t>
        </w:r>
      </w:hyperlink>
      <w:r w:rsidRPr="0032190F">
        <w:rPr>
          <w:lang w:val="fr-FR"/>
        </w:rPr>
        <w:t xml:space="preserve"> (BIB 1167 p. 235)</w:t>
      </w:r>
    </w:p>
    <w:p w14:paraId="334910A6" w14:textId="77777777" w:rsidR="00555B5B" w:rsidRPr="0032190F" w:rsidRDefault="00555B5B" w:rsidP="00242C0F">
      <w:pPr>
        <w:rPr>
          <w:lang w:val="fr-FR"/>
        </w:rPr>
      </w:pPr>
    </w:p>
    <w:p w14:paraId="15106EB9" w14:textId="77777777" w:rsidR="005C1D19" w:rsidRPr="0032190F" w:rsidRDefault="00300DEE" w:rsidP="00242C0F">
      <w:pPr>
        <w:pStyle w:val="Heading4"/>
      </w:pPr>
      <w:r>
        <w:t>s</w:t>
      </w:r>
      <w:r w:rsidR="005C1D19" w:rsidRPr="0032190F">
        <w:t>tèle 7</w:t>
      </w:r>
    </w:p>
    <w:p w14:paraId="32746E73" w14:textId="77777777" w:rsidR="005C1D19" w:rsidRPr="0032190F" w:rsidRDefault="005C1D19" w:rsidP="00242C0F">
      <w:pPr>
        <w:rPr>
          <w:lang w:val="fr-FR"/>
        </w:rPr>
      </w:pPr>
      <w:r w:rsidRPr="0032190F">
        <w:rPr>
          <w:lang w:val="fr-FR"/>
        </w:rPr>
        <w:t>Cette stèle correspond à l’antenne de MVI et est gravée d’un poignard de type Remedello. Selon Gallay le poignard a été gravé une fois la stèle redressée et serait contemporaine de MVI (SS BIB)</w:t>
      </w:r>
    </w:p>
    <w:p w14:paraId="37BDF0F1" w14:textId="77777777" w:rsidR="001F643F" w:rsidRPr="0032190F" w:rsidRDefault="001F643F" w:rsidP="00242C0F">
      <w:pPr>
        <w:rPr>
          <w:lang w:val="fr-FR"/>
        </w:rPr>
      </w:pPr>
    </w:p>
    <w:p w14:paraId="0CD12C1D" w14:textId="77777777" w:rsidR="001F643F" w:rsidRPr="0032190F" w:rsidRDefault="00300DEE" w:rsidP="00242C0F">
      <w:pPr>
        <w:pStyle w:val="Heading4"/>
      </w:pPr>
      <w:r>
        <w:t>s</w:t>
      </w:r>
      <w:r w:rsidR="001F643F" w:rsidRPr="0032190F">
        <w:t>tèle 8</w:t>
      </w:r>
    </w:p>
    <w:p w14:paraId="4F9610DA" w14:textId="7537ECF1" w:rsidR="00033513" w:rsidRPr="0032190F" w:rsidRDefault="00D27A50" w:rsidP="00033513">
      <w:pPr>
        <w:jc w:val="both"/>
        <w:rPr>
          <w:lang w:val="fr-FR"/>
        </w:rPr>
      </w:pPr>
      <w:r w:rsidRPr="0032190F">
        <w:rPr>
          <w:lang w:val="fr-FR"/>
        </w:rPr>
        <w:t xml:space="preserve">Réemployée dans la ciste adventice construite entre les deux antennes de MVI. </w:t>
      </w:r>
      <w:r w:rsidR="001F643F" w:rsidRPr="0032190F">
        <w:rPr>
          <w:lang w:val="fr-FR"/>
        </w:rPr>
        <w:t xml:space="preserve">Le collier représenté sur cette stèle peut être comparé au pectoral de </w:t>
      </w:r>
      <w:hyperlink r:id="rId9453" w:anchor="Sit_Villafranca_Veronese" w:history="1">
        <w:r w:rsidR="00510E01" w:rsidRPr="0032190F">
          <w:rPr>
            <w:rStyle w:val="Hyperlink"/>
            <w:lang w:val="fr-FR"/>
          </w:rPr>
          <w:t>Villafranca Veronese</w:t>
        </w:r>
      </w:hyperlink>
      <w:r w:rsidR="001F643F" w:rsidRPr="0032190F">
        <w:rPr>
          <w:lang w:val="fr-FR"/>
        </w:rPr>
        <w:t>(SS BIB)</w:t>
      </w:r>
      <w:r w:rsidR="00033513" w:rsidRPr="0032190F">
        <w:rPr>
          <w:lang w:val="fr-FR"/>
        </w:rPr>
        <w:t xml:space="preserve"> Le collier interprété comme une lunule sur les stèles 8 et 15 du Petit-Chasseur de Sion renvoit aux découvertes en contexte funéraire du Nord de l’Italie (site de </w:t>
      </w:r>
      <w:hyperlink r:id="rId9454" w:anchor="Sit_Villafranca_Veronese" w:history="1">
        <w:r w:rsidR="00033513" w:rsidRPr="0032190F">
          <w:rPr>
            <w:rStyle w:val="Hyperlink"/>
            <w:lang w:val="fr-FR"/>
          </w:rPr>
          <w:t>Villanfranca Veronese</w:t>
        </w:r>
      </w:hyperlink>
      <w:r w:rsidR="00033513" w:rsidRPr="0032190F">
        <w:rPr>
          <w:lang w:val="fr-FR"/>
        </w:rPr>
        <w:t xml:space="preserve"> et de </w:t>
      </w:r>
      <w:hyperlink r:id="rId9455" w:anchor="Sit_Santa_Cristina_Fiesse" w:history="1">
        <w:r w:rsidR="00033513" w:rsidRPr="0032190F">
          <w:rPr>
            <w:rStyle w:val="Hyperlink"/>
            <w:lang w:val="fr-FR"/>
          </w:rPr>
          <w:t>Santa Cristina di Fiesse</w:t>
        </w:r>
      </w:hyperlink>
      <w:r w:rsidR="00033513" w:rsidRPr="0032190F">
        <w:rPr>
          <w:lang w:val="fr-FR"/>
        </w:rPr>
        <w:t xml:space="preserve">) (BIB 393 p. 148,149). </w:t>
      </w:r>
    </w:p>
    <w:p w14:paraId="4B115D80" w14:textId="77777777" w:rsidR="001F643F" w:rsidRPr="0032190F" w:rsidRDefault="001F643F" w:rsidP="00242C0F">
      <w:pPr>
        <w:rPr>
          <w:lang w:val="fr-FR"/>
        </w:rPr>
      </w:pPr>
    </w:p>
    <w:p w14:paraId="743CDD53" w14:textId="77777777" w:rsidR="005C1D19" w:rsidRPr="0032190F" w:rsidRDefault="005C1D19" w:rsidP="00242C0F">
      <w:pPr>
        <w:rPr>
          <w:lang w:val="fr-FR"/>
        </w:rPr>
      </w:pPr>
    </w:p>
    <w:p w14:paraId="5E03B395" w14:textId="77777777" w:rsidR="00E67034" w:rsidRPr="0032190F" w:rsidRDefault="00300DEE" w:rsidP="00242C0F">
      <w:pPr>
        <w:pStyle w:val="Heading4"/>
      </w:pPr>
      <w:bookmarkStart w:id="3900" w:name="Sit_Petit_Chasseur_stele_14"/>
      <w:r>
        <w:t>s</w:t>
      </w:r>
      <w:r w:rsidR="00E67034" w:rsidRPr="0032190F">
        <w:t>tèle 14</w:t>
      </w:r>
    </w:p>
    <w:bookmarkEnd w:id="3900"/>
    <w:p w14:paraId="4F0D53D6" w14:textId="0AA9AF1F" w:rsidR="00E67034" w:rsidRPr="0032190F" w:rsidRDefault="00911743" w:rsidP="00242C0F">
      <w:pPr>
        <w:rPr>
          <w:lang w:val="fr-FR"/>
        </w:rPr>
      </w:pPr>
      <w:r w:rsidRPr="00683577">
        <w:rPr>
          <w:lang w:val="fr-FR"/>
        </w:rPr>
        <w:fldChar w:fldCharType="begin"/>
      </w:r>
      <w:r w:rsidR="00E30F13">
        <w:rPr>
          <w:lang w:val="fr-FR"/>
        </w:rPr>
        <w:instrText>HYPERLINK "C:\\Users\\Thomas Huet\\Desktop\\Documentation archéologique liée à la thèse\\Cultures.docx" \l "Cul_Art_TAC_T_t_ceinture"</w:instrText>
      </w:r>
      <w:r w:rsidRPr="00683577">
        <w:rPr>
          <w:lang w:val="fr-FR"/>
        </w:rPr>
      </w:r>
      <w:r w:rsidRPr="00683577">
        <w:rPr>
          <w:lang w:val="fr-FR"/>
        </w:rPr>
        <w:fldChar w:fldCharType="separate"/>
      </w:r>
      <w:r w:rsidR="00683577" w:rsidRPr="00683577">
        <w:rPr>
          <w:rStyle w:val="Hyperlink"/>
          <w:lang w:val="fr-FR"/>
        </w:rPr>
        <w:t>ceintur</w:t>
      </w:r>
      <w:r w:rsidR="00683577">
        <w:rPr>
          <w:rStyle w:val="Hyperlink"/>
          <w:lang w:val="fr-FR"/>
        </w:rPr>
        <w:t>e</w:t>
      </w:r>
      <w:r w:rsidRPr="00683577">
        <w:rPr>
          <w:lang w:val="fr-FR"/>
        </w:rPr>
        <w:fldChar w:fldCharType="end"/>
      </w:r>
      <w:r w:rsidR="00683577">
        <w:rPr>
          <w:lang w:val="fr-FR"/>
        </w:rPr>
        <w:t xml:space="preserve"> </w:t>
      </w:r>
      <w:r w:rsidR="00D27A50" w:rsidRPr="0032190F">
        <w:rPr>
          <w:lang w:val="fr-FR"/>
        </w:rPr>
        <w:t>à</w:t>
      </w:r>
      <w:r w:rsidR="00E67034" w:rsidRPr="0032190F">
        <w:rPr>
          <w:lang w:val="fr-FR"/>
        </w:rPr>
        <w:t xml:space="preserve"> registre unique en ligne de </w:t>
      </w:r>
      <w:hyperlink r:id="rId9456" w:anchor="Cul_Art_TAC_T_g_chevrons" w:history="1">
        <w:r w:rsidR="00E77E3A" w:rsidRPr="0032190F">
          <w:rPr>
            <w:rStyle w:val="Hyperlink"/>
            <w:lang w:val="fr-FR"/>
          </w:rPr>
          <w:t>chevrons</w:t>
        </w:r>
      </w:hyperlink>
      <w:r w:rsidR="00E77E3A" w:rsidRPr="0032190F">
        <w:rPr>
          <w:lang w:val="fr-FR"/>
        </w:rPr>
        <w:t xml:space="preserve"> </w:t>
      </w:r>
      <w:r w:rsidR="00E67034" w:rsidRPr="0032190F">
        <w:rPr>
          <w:lang w:val="fr-FR"/>
        </w:rPr>
        <w:t>(SS BIB)</w:t>
      </w:r>
    </w:p>
    <w:p w14:paraId="4D562A7C" w14:textId="77777777" w:rsidR="00550014" w:rsidRPr="0032190F" w:rsidRDefault="00550014" w:rsidP="00242C0F">
      <w:pPr>
        <w:rPr>
          <w:lang w:val="fr-FR"/>
        </w:rPr>
      </w:pPr>
    </w:p>
    <w:p w14:paraId="7DA8A68B" w14:textId="77777777" w:rsidR="001F643F" w:rsidRPr="0032190F" w:rsidRDefault="00300DEE" w:rsidP="00242C0F">
      <w:pPr>
        <w:pStyle w:val="Heading4"/>
      </w:pPr>
      <w:r>
        <w:t>s</w:t>
      </w:r>
      <w:r w:rsidR="001F643F" w:rsidRPr="0032190F">
        <w:t>tèle 15</w:t>
      </w:r>
    </w:p>
    <w:p w14:paraId="4A0A17FC" w14:textId="4BF30584" w:rsidR="001F643F" w:rsidRPr="0032190F" w:rsidRDefault="00D27A50" w:rsidP="00242C0F">
      <w:pPr>
        <w:rPr>
          <w:lang w:val="fr-FR"/>
        </w:rPr>
      </w:pPr>
      <w:r w:rsidRPr="0032190F">
        <w:rPr>
          <w:lang w:val="fr-FR"/>
        </w:rPr>
        <w:t xml:space="preserve">Stèle retrouvée gisant dans la couche 4 D inf près de la ciste M X. </w:t>
      </w:r>
      <w:r w:rsidR="001F643F" w:rsidRPr="0032190F">
        <w:rPr>
          <w:lang w:val="fr-FR"/>
        </w:rPr>
        <w:t xml:space="preserve">Le collier représenté sur cette stèle peut être comparé au pectoral de </w:t>
      </w:r>
      <w:hyperlink r:id="rId9457" w:anchor="Sit_Villafranca_Veronese" w:history="1">
        <w:r w:rsidR="00510E01" w:rsidRPr="0032190F">
          <w:rPr>
            <w:rStyle w:val="Hyperlink"/>
            <w:lang w:val="fr-FR"/>
          </w:rPr>
          <w:t>Villafranca Veronese</w:t>
        </w:r>
      </w:hyperlink>
      <w:r w:rsidR="001F643F" w:rsidRPr="0032190F">
        <w:rPr>
          <w:lang w:val="fr-FR"/>
        </w:rPr>
        <w:t>(SS BIB)</w:t>
      </w:r>
    </w:p>
    <w:p w14:paraId="0046F132" w14:textId="77777777" w:rsidR="00033513" w:rsidRPr="0032190F" w:rsidRDefault="00033513" w:rsidP="00242C0F">
      <w:pPr>
        <w:rPr>
          <w:lang w:val="fr-FR"/>
        </w:rPr>
      </w:pPr>
    </w:p>
    <w:p w14:paraId="3C9FCC0D" w14:textId="4C7D0FA0" w:rsidR="00033513" w:rsidRPr="0032190F" w:rsidRDefault="00033513" w:rsidP="00033513">
      <w:pPr>
        <w:jc w:val="both"/>
        <w:rPr>
          <w:lang w:val="fr-FR"/>
        </w:rPr>
      </w:pPr>
      <w:r w:rsidRPr="0032190F">
        <w:rPr>
          <w:lang w:val="fr-FR"/>
        </w:rPr>
        <w:t xml:space="preserve">Le collier interprété comme une lunule sur les stèles 8 et 15 du Petit-Chasseur de Sion renvoit aux découvertes en contexte funéraire du Nord de l’Italie (site de </w:t>
      </w:r>
      <w:hyperlink r:id="rId9458" w:anchor="Sit_Villafranca_Veronese" w:history="1">
        <w:r w:rsidRPr="0032190F">
          <w:rPr>
            <w:rStyle w:val="Hyperlink"/>
            <w:lang w:val="fr-FR"/>
          </w:rPr>
          <w:t>Villanfranca Veronese</w:t>
        </w:r>
      </w:hyperlink>
      <w:r w:rsidRPr="0032190F">
        <w:rPr>
          <w:lang w:val="fr-FR"/>
        </w:rPr>
        <w:t xml:space="preserve"> et de </w:t>
      </w:r>
      <w:hyperlink r:id="rId9459" w:anchor="Sit_Santa_Cristina_Fiesse" w:history="1">
        <w:r w:rsidRPr="0032190F">
          <w:rPr>
            <w:rStyle w:val="Hyperlink"/>
            <w:lang w:val="fr-FR"/>
          </w:rPr>
          <w:t>Santa Cristina di Fiesse</w:t>
        </w:r>
      </w:hyperlink>
      <w:r w:rsidRPr="0032190F">
        <w:rPr>
          <w:lang w:val="fr-FR"/>
        </w:rPr>
        <w:t xml:space="preserve">) (BIB 393 p. 148,149). </w:t>
      </w:r>
    </w:p>
    <w:p w14:paraId="5963F41A" w14:textId="77777777" w:rsidR="00033513" w:rsidRPr="0032190F" w:rsidRDefault="00033513" w:rsidP="00242C0F">
      <w:pPr>
        <w:rPr>
          <w:lang w:val="fr-FR"/>
        </w:rPr>
      </w:pPr>
    </w:p>
    <w:p w14:paraId="6A986874" w14:textId="77777777" w:rsidR="001F643F" w:rsidRPr="0032190F" w:rsidRDefault="001F643F" w:rsidP="00242C0F">
      <w:pPr>
        <w:rPr>
          <w:lang w:val="fr-FR"/>
        </w:rPr>
      </w:pPr>
    </w:p>
    <w:p w14:paraId="73EC1044" w14:textId="77777777" w:rsidR="00550014" w:rsidRPr="0032190F" w:rsidRDefault="00300DEE" w:rsidP="00242C0F">
      <w:pPr>
        <w:pStyle w:val="Heading4"/>
      </w:pPr>
      <w:bookmarkStart w:id="3901" w:name="Sit_Petit_Chasseur_stele_16"/>
      <w:r>
        <w:t>s</w:t>
      </w:r>
      <w:r w:rsidR="00550014" w:rsidRPr="0032190F">
        <w:t>tèle 16</w:t>
      </w:r>
    </w:p>
    <w:bookmarkEnd w:id="3901"/>
    <w:p w14:paraId="4238F0A5" w14:textId="62D170B2" w:rsidR="00550014" w:rsidRPr="0032190F" w:rsidRDefault="00550014" w:rsidP="00242C0F">
      <w:pPr>
        <w:rPr>
          <w:lang w:val="fr-FR"/>
        </w:rPr>
      </w:pPr>
      <w:r w:rsidRPr="0032190F">
        <w:rPr>
          <w:lang w:val="fr-FR"/>
        </w:rPr>
        <w:t xml:space="preserve">Poignard </w:t>
      </w:r>
      <w:hyperlink r:id="rId9460" w:anchor="Cul_Remedello" w:history="1">
        <w:r w:rsidRPr="0032190F">
          <w:rPr>
            <w:rStyle w:val="Hyperlink"/>
            <w:lang w:val="fr-FR"/>
          </w:rPr>
          <w:t>Remedello 2</w:t>
        </w:r>
      </w:hyperlink>
      <w:r w:rsidRPr="0032190F">
        <w:rPr>
          <w:lang w:val="fr-FR"/>
        </w:rPr>
        <w:t xml:space="preserve"> associé à une </w:t>
      </w:r>
      <w:hyperlink r:id="rId9461" w:anchor="Cul_Art_TAC_T_t_ceinture" w:history="1">
        <w:r w:rsidR="00683577" w:rsidRPr="00683577">
          <w:rPr>
            <w:rStyle w:val="Hyperlink"/>
            <w:lang w:val="fr-FR"/>
          </w:rPr>
          <w:t>ceintur</w:t>
        </w:r>
        <w:r w:rsidR="00683577">
          <w:rPr>
            <w:rStyle w:val="Hyperlink"/>
            <w:lang w:val="fr-FR"/>
          </w:rPr>
          <w:t>e</w:t>
        </w:r>
      </w:hyperlink>
      <w:r w:rsidR="00683577">
        <w:rPr>
          <w:lang w:val="fr-FR"/>
        </w:rPr>
        <w:t xml:space="preserve"> </w:t>
      </w:r>
      <w:r w:rsidRPr="0032190F">
        <w:rPr>
          <w:lang w:val="fr-FR"/>
        </w:rPr>
        <w:t xml:space="preserve">a registre unique en ligne de </w:t>
      </w:r>
      <w:hyperlink r:id="rId9462" w:anchor="Cul_Art_TAC_T_g_chevrons" w:history="1">
        <w:r w:rsidR="00E77E3A" w:rsidRPr="0032190F">
          <w:rPr>
            <w:rStyle w:val="Hyperlink"/>
            <w:lang w:val="fr-FR"/>
          </w:rPr>
          <w:t>chevrons</w:t>
        </w:r>
      </w:hyperlink>
      <w:r w:rsidRPr="0032190F">
        <w:rPr>
          <w:lang w:val="fr-FR"/>
        </w:rPr>
        <w:t>, stèle réemployée dans M V (SS BIB)</w:t>
      </w:r>
    </w:p>
    <w:p w14:paraId="1D74D22B" w14:textId="77777777" w:rsidR="007F2735" w:rsidRPr="0032190F" w:rsidRDefault="007F2735" w:rsidP="00242C0F">
      <w:pPr>
        <w:rPr>
          <w:lang w:val="fr-FR"/>
        </w:rPr>
      </w:pPr>
    </w:p>
    <w:p w14:paraId="25AF8880" w14:textId="77777777" w:rsidR="007F2735" w:rsidRPr="0032190F" w:rsidRDefault="00300DEE" w:rsidP="00242C0F">
      <w:pPr>
        <w:pStyle w:val="Heading4"/>
      </w:pPr>
      <w:r>
        <w:t>s</w:t>
      </w:r>
      <w:r w:rsidR="007F2735" w:rsidRPr="0032190F">
        <w:t>tèle 18</w:t>
      </w:r>
    </w:p>
    <w:p w14:paraId="5A1457E9" w14:textId="77777777" w:rsidR="007F2735" w:rsidRPr="0032190F" w:rsidRDefault="00405F0F" w:rsidP="00242C0F">
      <w:pPr>
        <w:rPr>
          <w:lang w:val="fr-FR"/>
        </w:rPr>
      </w:pPr>
      <w:r w:rsidRPr="0032190F">
        <w:rPr>
          <w:lang w:val="fr-FR"/>
        </w:rPr>
        <w:t xml:space="preserve">Réemployeé dans M </w:t>
      </w:r>
      <w:r w:rsidR="007F2735" w:rsidRPr="0032190F">
        <w:rPr>
          <w:lang w:val="fr-FR"/>
        </w:rPr>
        <w:t>I</w:t>
      </w:r>
      <w:r w:rsidRPr="0032190F">
        <w:rPr>
          <w:lang w:val="fr-FR"/>
        </w:rPr>
        <w:t>X</w:t>
      </w:r>
      <w:r w:rsidR="007F2735" w:rsidRPr="0032190F">
        <w:rPr>
          <w:lang w:val="fr-FR"/>
        </w:rPr>
        <w:t>, st</w:t>
      </w:r>
      <w:r w:rsidR="00951912" w:rsidRPr="0032190F">
        <w:rPr>
          <w:lang w:val="fr-FR"/>
        </w:rPr>
        <w:t>èle de type B (pointe de palmel</w:t>
      </w:r>
      <w:r w:rsidR="007F2735" w:rsidRPr="0032190F">
        <w:rPr>
          <w:lang w:val="fr-FR"/>
        </w:rPr>
        <w:t>a, arc,…) décor en damier carré</w:t>
      </w:r>
      <w:r w:rsidR="003A2EA3" w:rsidRPr="0032190F">
        <w:rPr>
          <w:lang w:val="fr-FR"/>
        </w:rPr>
        <w:t xml:space="preserve"> (SS BIB)</w:t>
      </w:r>
    </w:p>
    <w:p w14:paraId="597D7570" w14:textId="77777777" w:rsidR="00550014" w:rsidRPr="0032190F" w:rsidRDefault="00550014" w:rsidP="00242C0F">
      <w:pPr>
        <w:rPr>
          <w:lang w:val="fr-FR"/>
        </w:rPr>
      </w:pPr>
    </w:p>
    <w:p w14:paraId="3D0F23D4" w14:textId="77777777" w:rsidR="00550014" w:rsidRPr="0032190F" w:rsidRDefault="00300DEE" w:rsidP="00242C0F">
      <w:pPr>
        <w:pStyle w:val="Heading4"/>
      </w:pPr>
      <w:r>
        <w:t>s</w:t>
      </w:r>
      <w:r w:rsidR="00550014" w:rsidRPr="0032190F">
        <w:t>tèle 20</w:t>
      </w:r>
    </w:p>
    <w:p w14:paraId="08DE4334" w14:textId="236C71B6" w:rsidR="00550014" w:rsidRPr="0032190F" w:rsidRDefault="00550014" w:rsidP="00242C0F">
      <w:pPr>
        <w:autoSpaceDE w:val="0"/>
        <w:autoSpaceDN w:val="0"/>
        <w:adjustRightInd w:val="0"/>
        <w:rPr>
          <w:lang w:val="fr-FR"/>
        </w:rPr>
      </w:pPr>
      <w:r w:rsidRPr="0032190F">
        <w:rPr>
          <w:lang w:val="fr-FR"/>
        </w:rPr>
        <w:t xml:space="preserve">La stèle 20 porte un réseau de lignes </w:t>
      </w:r>
      <w:r w:rsidR="009A245F" w:rsidRPr="0032190F">
        <w:rPr>
          <w:lang w:val="fr-FR"/>
        </w:rPr>
        <w:t>(</w:t>
      </w:r>
      <w:r w:rsidR="009A245F" w:rsidRPr="0032190F">
        <w:rPr>
          <w:rFonts w:ascii="AdvPAEA6" w:hAnsi="AdvPAEA6" w:cs="AdvPAEA6"/>
          <w:lang w:val="fr-FR"/>
        </w:rPr>
        <w:t>strie de réglage</w:t>
      </w:r>
      <w:r w:rsidR="009A245F" w:rsidRPr="0032190F">
        <w:rPr>
          <w:lang w:val="fr-FR"/>
        </w:rPr>
        <w:t>)</w:t>
      </w:r>
      <w:r w:rsidRPr="0032190F">
        <w:rPr>
          <w:lang w:val="fr-FR"/>
        </w:rPr>
        <w:t xml:space="preserve">se recoupant à la perpendiculaire et à l’oblique probablement réalisé à la pointe en </w:t>
      </w:r>
      <w:hyperlink r:id="rId9463" w:anchor="Sit_Cuivre" w:history="1">
        <w:r w:rsidR="009A36BA" w:rsidRPr="009A36BA">
          <w:rPr>
            <w:rStyle w:val="Hyperlink"/>
            <w:lang w:val="fr-FR"/>
          </w:rPr>
          <w:t>cuivre</w:t>
        </w:r>
      </w:hyperlink>
      <w:r w:rsidRPr="0032190F">
        <w:rPr>
          <w:lang w:val="fr-FR"/>
        </w:rPr>
        <w:t xml:space="preserve">. (BIB 4 p. 176) voir </w:t>
      </w:r>
      <w:hyperlink r:id="rId9464" w:anchor="Cul_Ateliers_Specialises" w:history="1">
        <w:r w:rsidRPr="0032190F">
          <w:rPr>
            <w:rStyle w:val="Hyperlink"/>
            <w:lang w:val="fr-FR"/>
          </w:rPr>
          <w:t>ateliers spécialisés</w:t>
        </w:r>
      </w:hyperlink>
      <w:r w:rsidR="00DB2547" w:rsidRPr="0032190F">
        <w:rPr>
          <w:lang w:val="fr-FR"/>
        </w:rPr>
        <w:t>, Campaniforme</w:t>
      </w:r>
    </w:p>
    <w:p w14:paraId="51C4C46F" w14:textId="77777777" w:rsidR="00E67034" w:rsidRPr="0032190F" w:rsidRDefault="00E67034" w:rsidP="00242C0F">
      <w:pPr>
        <w:rPr>
          <w:lang w:val="fr-FR"/>
        </w:rPr>
      </w:pPr>
    </w:p>
    <w:p w14:paraId="04B0A60D" w14:textId="77777777" w:rsidR="00F11DF0" w:rsidRPr="0032190F" w:rsidRDefault="00300DEE" w:rsidP="00242C0F">
      <w:pPr>
        <w:pStyle w:val="Heading4"/>
      </w:pPr>
      <w:bookmarkStart w:id="3902" w:name="Sit_Petit_Chasseur_stele_24"/>
      <w:r>
        <w:t>s</w:t>
      </w:r>
      <w:r w:rsidR="00F11DF0" w:rsidRPr="0032190F">
        <w:t>tèle 24</w:t>
      </w:r>
    </w:p>
    <w:bookmarkEnd w:id="3902"/>
    <w:p w14:paraId="07DEFE64" w14:textId="29CE8927" w:rsidR="00F11DF0" w:rsidRPr="0032190F" w:rsidRDefault="00F11DF0" w:rsidP="00242C0F">
      <w:pPr>
        <w:rPr>
          <w:lang w:val="fr-FR"/>
        </w:rPr>
      </w:pPr>
      <w:r w:rsidRPr="0032190F">
        <w:rPr>
          <w:lang w:val="fr-FR"/>
        </w:rPr>
        <w:t xml:space="preserve">Poignard </w:t>
      </w:r>
      <w:hyperlink r:id="rId9465" w:anchor="Cul_Remedello" w:history="1">
        <w:r w:rsidR="00F12320" w:rsidRPr="0032190F">
          <w:rPr>
            <w:rStyle w:val="Hyperlink"/>
            <w:lang w:val="fr-FR"/>
          </w:rPr>
          <w:t>Remedello 2</w:t>
        </w:r>
      </w:hyperlink>
      <w:r w:rsidRPr="0032190F">
        <w:rPr>
          <w:lang w:val="fr-FR"/>
        </w:rPr>
        <w:t xml:space="preserve"> associé à une </w:t>
      </w:r>
      <w:hyperlink r:id="rId9466" w:anchor="Cul_Art_TAC_T_t_ceinture" w:history="1">
        <w:r w:rsidR="00683577" w:rsidRPr="00683577">
          <w:rPr>
            <w:rStyle w:val="Hyperlink"/>
            <w:lang w:val="fr-FR"/>
          </w:rPr>
          <w:t>ceintur</w:t>
        </w:r>
        <w:r w:rsidR="00683577">
          <w:rPr>
            <w:rStyle w:val="Hyperlink"/>
            <w:lang w:val="fr-FR"/>
          </w:rPr>
          <w:t>e</w:t>
        </w:r>
      </w:hyperlink>
      <w:r w:rsidR="00683577">
        <w:rPr>
          <w:lang w:val="fr-FR"/>
        </w:rPr>
        <w:t xml:space="preserve"> </w:t>
      </w:r>
      <w:r w:rsidRPr="0032190F">
        <w:rPr>
          <w:lang w:val="fr-FR"/>
        </w:rPr>
        <w:t xml:space="preserve">a registre unique en ligne de chevrons </w:t>
      </w:r>
      <w:r w:rsidR="00E67034" w:rsidRPr="0032190F">
        <w:rPr>
          <w:lang w:val="fr-FR"/>
        </w:rPr>
        <w:t>(SS BIB)</w:t>
      </w:r>
    </w:p>
    <w:p w14:paraId="10D2089D" w14:textId="77777777" w:rsidR="00F11DF0" w:rsidRPr="0032190F" w:rsidRDefault="00F11DF0" w:rsidP="00242C0F">
      <w:pPr>
        <w:rPr>
          <w:lang w:val="fr-FR"/>
        </w:rPr>
      </w:pPr>
    </w:p>
    <w:p w14:paraId="64A1310C" w14:textId="77777777" w:rsidR="006241AF" w:rsidRPr="0032190F" w:rsidRDefault="00300DEE" w:rsidP="00242C0F">
      <w:pPr>
        <w:pStyle w:val="Heading4"/>
      </w:pPr>
      <w:r>
        <w:t>s</w:t>
      </w:r>
      <w:r w:rsidR="006241AF" w:rsidRPr="0032190F">
        <w:t>tèle 25</w:t>
      </w:r>
    </w:p>
    <w:p w14:paraId="16E3742D" w14:textId="77777777" w:rsidR="006241AF" w:rsidRPr="0032190F" w:rsidRDefault="006241AF" w:rsidP="00242C0F">
      <w:pPr>
        <w:rPr>
          <w:lang w:val="fr-FR"/>
        </w:rPr>
      </w:pPr>
    </w:p>
    <w:p w14:paraId="2EEC9B85" w14:textId="77777777" w:rsidR="006241AF" w:rsidRPr="0032190F" w:rsidRDefault="003A2EA3" w:rsidP="00242C0F">
      <w:pPr>
        <w:rPr>
          <w:lang w:val="fr-FR"/>
        </w:rPr>
      </w:pPr>
      <w:r w:rsidRPr="0032190F">
        <w:rPr>
          <w:lang w:val="fr-FR"/>
        </w:rPr>
        <w:t xml:space="preserve">Peut-être </w:t>
      </w:r>
      <w:r w:rsidR="006241AF" w:rsidRPr="0032190F">
        <w:rPr>
          <w:lang w:val="fr-FR"/>
        </w:rPr>
        <w:t>début du Bronze ancien (BIB 4 p. 180)</w:t>
      </w:r>
    </w:p>
    <w:p w14:paraId="4617077F" w14:textId="77777777" w:rsidR="006241AF" w:rsidRPr="0032190F" w:rsidRDefault="006241AF" w:rsidP="00242C0F">
      <w:pPr>
        <w:rPr>
          <w:lang w:val="fr-FR"/>
        </w:rPr>
      </w:pPr>
    </w:p>
    <w:p w14:paraId="7C87663B" w14:textId="77777777" w:rsidR="006241AF" w:rsidRPr="0032190F" w:rsidRDefault="00300DEE" w:rsidP="00242C0F">
      <w:pPr>
        <w:pStyle w:val="Heading4"/>
      </w:pPr>
      <w:bookmarkStart w:id="3903" w:name="Sit_Petit_Chasseur_stele_double_spirale"/>
      <w:r>
        <w:t>s</w:t>
      </w:r>
      <w:r w:rsidR="006241AF" w:rsidRPr="0032190F">
        <w:t>tèle à pedentif à double spirale </w:t>
      </w:r>
    </w:p>
    <w:bookmarkEnd w:id="3903"/>
    <w:p w14:paraId="7169D021" w14:textId="77777777" w:rsidR="006241AF" w:rsidRPr="0032190F" w:rsidRDefault="006241AF" w:rsidP="00242C0F">
      <w:pPr>
        <w:rPr>
          <w:lang w:val="fr-FR"/>
        </w:rPr>
      </w:pPr>
    </w:p>
    <w:p w14:paraId="03627502" w14:textId="6F50E943" w:rsidR="00D16317" w:rsidRPr="0032190F" w:rsidRDefault="00F13422" w:rsidP="00242C0F">
      <w:pPr>
        <w:jc w:val="both"/>
        <w:rPr>
          <w:i/>
          <w:lang w:val="fr-FR"/>
        </w:rPr>
      </w:pPr>
      <w:r w:rsidRPr="0032190F">
        <w:rPr>
          <w:lang w:val="fr-FR"/>
        </w:rPr>
        <w:t xml:space="preserve">La </w:t>
      </w:r>
      <w:r w:rsidRPr="0032190F">
        <w:rPr>
          <w:i/>
          <w:lang w:val="fr-FR"/>
        </w:rPr>
        <w:t>Stèle à pedentif à double spirale</w:t>
      </w:r>
      <w:r w:rsidR="008F3DC1" w:rsidRPr="0032190F">
        <w:rPr>
          <w:lang w:val="fr-FR"/>
        </w:rPr>
        <w:t xml:space="preserve">(style A) </w:t>
      </w:r>
      <w:r w:rsidRPr="0032190F">
        <w:rPr>
          <w:lang w:val="fr-FR"/>
        </w:rPr>
        <w:t xml:space="preserve">présente un poignard </w:t>
      </w:r>
      <w:hyperlink r:id="rId9467" w:anchor="Cul_Remedello" w:history="1">
        <w:r w:rsidRPr="0032190F">
          <w:rPr>
            <w:rStyle w:val="Hyperlink"/>
            <w:lang w:val="fr-FR"/>
          </w:rPr>
          <w:t>Remedello</w:t>
        </w:r>
      </w:hyperlink>
      <w:r w:rsidRPr="0032190F">
        <w:rPr>
          <w:lang w:val="fr-FR"/>
        </w:rPr>
        <w:t xml:space="preserve"> (SS BIB). </w:t>
      </w:r>
      <w:r w:rsidR="00D16317" w:rsidRPr="0032190F">
        <w:rPr>
          <w:lang w:val="fr-FR"/>
        </w:rPr>
        <w:t xml:space="preserve">Le </w:t>
      </w:r>
      <w:hyperlink r:id="rId9468" w:anchor="Cul_Art_TAC_T_t_collier_2spirales" w:history="1">
        <w:r w:rsidR="007E4365">
          <w:rPr>
            <w:rStyle w:val="Hyperlink"/>
            <w:lang w:val="fr-FR"/>
          </w:rPr>
          <w:t>collier</w:t>
        </w:r>
        <w:r w:rsidR="007E4365" w:rsidRPr="007E4365">
          <w:rPr>
            <w:rStyle w:val="Hyperlink"/>
            <w:lang w:val="fr-FR"/>
          </w:rPr>
          <w:t xml:space="preserve"> à double spirale</w:t>
        </w:r>
      </w:hyperlink>
      <w:r w:rsidR="007E4365">
        <w:rPr>
          <w:lang w:val="fr-FR"/>
        </w:rPr>
        <w:t xml:space="preserve"> </w:t>
      </w:r>
      <w:r w:rsidR="005D5DDB" w:rsidRPr="0032190F">
        <w:rPr>
          <w:lang w:val="fr-FR"/>
        </w:rPr>
        <w:t xml:space="preserve">de </w:t>
      </w:r>
      <w:r w:rsidR="00D16317" w:rsidRPr="0032190F">
        <w:rPr>
          <w:lang w:val="fr-FR"/>
        </w:rPr>
        <w:t xml:space="preserve">reproduit exactement le modèle des grands pendentifs à tout petit pont provenant du gisement autrichien de </w:t>
      </w:r>
      <w:hyperlink r:id="rId9469" w:anchor="Sit_Stollhof" w:history="1">
        <w:r w:rsidR="00D16317" w:rsidRPr="0032190F">
          <w:rPr>
            <w:rStyle w:val="Hyperlink"/>
            <w:lang w:val="fr-FR"/>
          </w:rPr>
          <w:t>Stollhof</w:t>
        </w:r>
      </w:hyperlink>
      <w:r w:rsidR="00D16317" w:rsidRPr="0032190F">
        <w:rPr>
          <w:lang w:val="fr-FR"/>
        </w:rPr>
        <w:t xml:space="preserve"> (BIB 93 p. 43)</w:t>
      </w:r>
      <w:r w:rsidR="0037132E" w:rsidRPr="0032190F">
        <w:rPr>
          <w:lang w:val="fr-FR"/>
        </w:rPr>
        <w:t xml:space="preserve">. </w:t>
      </w:r>
      <w:r w:rsidR="0037132E" w:rsidRPr="0032190F">
        <w:rPr>
          <w:i/>
          <w:lang w:val="fr-FR"/>
        </w:rPr>
        <w:t xml:space="preserve">Sur cette même stèle, </w:t>
      </w:r>
      <w:r w:rsidR="00FC1003" w:rsidRPr="0032190F">
        <w:rPr>
          <w:i/>
          <w:lang w:val="fr-FR"/>
        </w:rPr>
        <w:t>le</w:t>
      </w:r>
      <w:r w:rsidR="0037132E" w:rsidRPr="0032190F">
        <w:rPr>
          <w:i/>
          <w:lang w:val="fr-FR"/>
        </w:rPr>
        <w:t xml:space="preserve"> poignard </w:t>
      </w:r>
      <w:r w:rsidR="00FC1003" w:rsidRPr="0032190F">
        <w:rPr>
          <w:i/>
          <w:lang w:val="fr-FR"/>
        </w:rPr>
        <w:t xml:space="preserve">nettement ogival (sic) </w:t>
      </w:r>
      <w:r w:rsidR="0037132E" w:rsidRPr="0032190F">
        <w:rPr>
          <w:i/>
          <w:lang w:val="fr-FR"/>
        </w:rPr>
        <w:t xml:space="preserve">généralement attribué au Remedello </w:t>
      </w:r>
      <w:r w:rsidR="00FC1003" w:rsidRPr="0032190F">
        <w:rPr>
          <w:i/>
          <w:lang w:val="fr-FR"/>
        </w:rPr>
        <w:t xml:space="preserve">pourrait en fait correspondre à un poignard minoéen de type TD.V.1 (de Agia Triada) ou de type TD III.9 (de Marathokephalo) de la classification Branigan (1964). La période de circulation de ces 2 types se situe entre l’ancien </w:t>
      </w:r>
      <w:hyperlink r:id="rId9470" w:anchor="Cul_Minoen" w:history="1">
        <w:r w:rsidR="00FC1003" w:rsidRPr="0032190F">
          <w:rPr>
            <w:rStyle w:val="Hyperlink"/>
            <w:i/>
            <w:lang w:val="fr-FR"/>
          </w:rPr>
          <w:t>Minoéen</w:t>
        </w:r>
      </w:hyperlink>
      <w:r w:rsidR="00FC1003" w:rsidRPr="0032190F">
        <w:rPr>
          <w:i/>
          <w:lang w:val="fr-FR"/>
        </w:rPr>
        <w:t xml:space="preserve"> II et III, soit entre 2800 et 2500 av. J.-C. selon la chronologie d’</w:t>
      </w:r>
      <w:r w:rsidR="00F75D90">
        <w:rPr>
          <w:i/>
          <w:lang w:val="fr-FR"/>
        </w:rPr>
        <w:t xml:space="preserve"> </w:t>
      </w:r>
      <w:hyperlink r:id="rId9471" w:anchor="Aut_Evans" w:history="1">
        <w:r w:rsidR="00F75D90" w:rsidRPr="006A329A">
          <w:rPr>
            <w:rStyle w:val="Hyperlink"/>
            <w:i/>
            <w:iCs/>
            <w:szCs w:val="20"/>
            <w:lang w:val="fr-FR"/>
          </w:rPr>
          <w:t>Evans</w:t>
        </w:r>
      </w:hyperlink>
      <w:r w:rsidR="00F75D90" w:rsidRPr="006A329A">
        <w:rPr>
          <w:szCs w:val="20"/>
          <w:lang w:val="fr-FR"/>
        </w:rPr>
        <w:t xml:space="preserve"> </w:t>
      </w:r>
      <w:r w:rsidR="00FC1003" w:rsidRPr="0032190F">
        <w:rPr>
          <w:i/>
          <w:lang w:val="fr-FR"/>
        </w:rPr>
        <w:t xml:space="preserve"> et Pendlebury (BIB 93 p. 43)</w:t>
      </w:r>
    </w:p>
    <w:p w14:paraId="732F7A4E" w14:textId="77777777" w:rsidR="00F13422" w:rsidRPr="0032190F" w:rsidRDefault="00F13422" w:rsidP="00242C0F">
      <w:pPr>
        <w:jc w:val="both"/>
        <w:rPr>
          <w:lang w:val="fr-FR"/>
        </w:rPr>
      </w:pPr>
    </w:p>
    <w:p w14:paraId="7F740575" w14:textId="77777777" w:rsidR="00065A44" w:rsidRPr="0032190F" w:rsidRDefault="00065A44" w:rsidP="00242C0F">
      <w:pPr>
        <w:jc w:val="both"/>
        <w:rPr>
          <w:lang w:val="fr-FR"/>
        </w:rPr>
      </w:pPr>
      <w:r w:rsidRPr="0032190F">
        <w:rPr>
          <w:lang w:val="fr-FR"/>
        </w:rPr>
        <w:t>Trouvée en réemploi dans MI</w:t>
      </w:r>
    </w:p>
    <w:p w14:paraId="210254EA" w14:textId="77777777" w:rsidR="00065A44" w:rsidRPr="0032190F" w:rsidRDefault="00065A44" w:rsidP="00242C0F">
      <w:pPr>
        <w:jc w:val="both"/>
        <w:rPr>
          <w:lang w:val="fr-FR"/>
        </w:rPr>
      </w:pPr>
    </w:p>
    <w:p w14:paraId="71804EC6" w14:textId="11081367" w:rsidR="00D16317" w:rsidRPr="0032190F" w:rsidRDefault="004C0423" w:rsidP="00242C0F">
      <w:pPr>
        <w:jc w:val="both"/>
        <w:rPr>
          <w:lang w:val="fr-FR"/>
        </w:rPr>
      </w:pPr>
      <w:r w:rsidRPr="0032190F">
        <w:rPr>
          <w:lang w:val="fr-FR"/>
        </w:rPr>
        <w:t xml:space="preserve">silex du </w:t>
      </w:r>
      <w:hyperlink r:id="rId9472" w:anchor="Sit_Monti_Lessini" w:history="1">
        <w:r w:rsidRPr="0032190F">
          <w:rPr>
            <w:rStyle w:val="Hyperlink"/>
            <w:lang w:val="fr-FR"/>
          </w:rPr>
          <w:t>Monti Lessini</w:t>
        </w:r>
      </w:hyperlink>
      <w:r w:rsidRPr="0032190F">
        <w:rPr>
          <w:lang w:val="fr-FR"/>
        </w:rPr>
        <w:t xml:space="preserve"> (BIB 304 p. 255 et 323)</w:t>
      </w:r>
    </w:p>
    <w:p w14:paraId="625B03DB" w14:textId="77777777" w:rsidR="00FB2C9B" w:rsidRPr="0032190F" w:rsidRDefault="00FB2C9B" w:rsidP="00242C0F">
      <w:pPr>
        <w:rPr>
          <w:lang w:val="fr-FR"/>
        </w:rPr>
      </w:pPr>
    </w:p>
    <w:p w14:paraId="58AFC133" w14:textId="77777777" w:rsidR="00B613C1" w:rsidRPr="0032190F" w:rsidRDefault="00B613C1" w:rsidP="00242C0F">
      <w:pPr>
        <w:pStyle w:val="Heading2"/>
      </w:pPr>
      <w:r w:rsidRPr="0032190F">
        <w:t>Campaniforme</w:t>
      </w:r>
    </w:p>
    <w:p w14:paraId="699396CB" w14:textId="77777777" w:rsidR="0037132E" w:rsidRPr="0032190F" w:rsidRDefault="0037132E" w:rsidP="00242C0F">
      <w:pPr>
        <w:jc w:val="both"/>
        <w:rPr>
          <w:lang w:val="fr-FR"/>
        </w:rPr>
      </w:pPr>
    </w:p>
    <w:p w14:paraId="5E0CDEB5" w14:textId="14EBD061" w:rsidR="000071E2" w:rsidRPr="0032190F" w:rsidRDefault="0037132E" w:rsidP="00242C0F">
      <w:pPr>
        <w:jc w:val="both"/>
        <w:rPr>
          <w:lang w:val="fr-FR"/>
        </w:rPr>
      </w:pPr>
      <w:r w:rsidRPr="0032190F">
        <w:rPr>
          <w:lang w:val="fr-FR"/>
        </w:rPr>
        <w:t>Un grand changement s’opère avec le passage à la phase A2, non seulement avec la construction de dolme</w:t>
      </w:r>
      <w:r w:rsidR="002C1B9C" w:rsidRPr="0032190F">
        <w:rPr>
          <w:lang w:val="fr-FR"/>
        </w:rPr>
        <w:t>n</w:t>
      </w:r>
      <w:r w:rsidRPr="0032190F">
        <w:rPr>
          <w:lang w:val="fr-FR"/>
        </w:rPr>
        <w:t>s plus petits (M I, M V, M VII et M IX) et avec le res</w:t>
      </w:r>
      <w:r w:rsidR="0036588F" w:rsidRPr="0032190F">
        <w:rPr>
          <w:lang w:val="fr-FR"/>
        </w:rPr>
        <w:t>tant des cistes mais aussi avec</w:t>
      </w:r>
      <w:r w:rsidRPr="0032190F">
        <w:rPr>
          <w:lang w:val="fr-FR"/>
        </w:rPr>
        <w:t> l’abattage » des stèles et l’alignement des crânes le lon</w:t>
      </w:r>
      <w:r w:rsidR="0036588F" w:rsidRPr="0032190F">
        <w:rPr>
          <w:lang w:val="fr-FR"/>
        </w:rPr>
        <w:t>g</w:t>
      </w:r>
      <w:r w:rsidRPr="0032190F">
        <w:rPr>
          <w:lang w:val="fr-FR"/>
        </w:rPr>
        <w:t xml:space="preserve"> du monument M VI</w:t>
      </w:r>
      <w:r w:rsidR="0036588F" w:rsidRPr="0032190F">
        <w:rPr>
          <w:lang w:val="fr-FR"/>
        </w:rPr>
        <w:t xml:space="preserve"> (BIB 392 p. 152)</w:t>
      </w:r>
      <w:r w:rsidRPr="0032190F">
        <w:rPr>
          <w:lang w:val="fr-FR"/>
        </w:rPr>
        <w:t>.</w:t>
      </w:r>
      <w:r w:rsidR="0036588F" w:rsidRPr="0032190F">
        <w:rPr>
          <w:lang w:val="fr-FR"/>
        </w:rPr>
        <w:t xml:space="preserve">Des stèles ont été réemployées dans des petits dolmens sans plate-formes (M I, V, XI), cistes </w:t>
      </w:r>
      <w:r w:rsidR="0036588F" w:rsidRPr="0032190F">
        <w:rPr>
          <w:lang w:val="fr-FR"/>
        </w:rPr>
        <w:lastRenderedPageBreak/>
        <w:t>(M II, III, VII-X) (BIB 123 p. 152).</w:t>
      </w:r>
      <w:r w:rsidR="00F33580" w:rsidRPr="0032190F">
        <w:rPr>
          <w:lang w:val="fr-FR"/>
        </w:rPr>
        <w:t xml:space="preserve"> </w:t>
      </w:r>
      <w:r w:rsidR="000071E2" w:rsidRPr="0032190F">
        <w:rPr>
          <w:lang w:val="fr-FR"/>
        </w:rPr>
        <w:t xml:space="preserve">Le </w:t>
      </w:r>
      <w:r w:rsidR="008B4481" w:rsidRPr="0032190F">
        <w:rPr>
          <w:lang w:val="fr-FR"/>
        </w:rPr>
        <w:t>réemploi</w:t>
      </w:r>
      <w:r w:rsidR="000071E2" w:rsidRPr="0032190F">
        <w:rPr>
          <w:lang w:val="fr-FR"/>
        </w:rPr>
        <w:t xml:space="preserve"> de stèles dans un dolmen est aussi bien attesté en à Saint-Martin-de-Corléans et en Bret</w:t>
      </w:r>
      <w:r w:rsidR="00074F48" w:rsidRPr="0032190F">
        <w:rPr>
          <w:lang w:val="fr-FR"/>
        </w:rPr>
        <w:t xml:space="preserve">agne (Saint-Martin-de-Corléans, </w:t>
      </w:r>
      <w:hyperlink w:anchor="Sit_Table_Marchand" w:history="1">
        <w:r w:rsidR="000071E2" w:rsidRPr="0032190F">
          <w:rPr>
            <w:rStyle w:val="Hyperlink"/>
            <w:lang w:val="fr-FR"/>
          </w:rPr>
          <w:t>Table des Marchan</w:t>
        </w:r>
        <w:r w:rsidR="00074F48" w:rsidRPr="0032190F">
          <w:rPr>
            <w:rStyle w:val="Hyperlink"/>
            <w:lang w:val="fr-FR"/>
          </w:rPr>
          <w:t>ds</w:t>
        </w:r>
      </w:hyperlink>
      <w:r w:rsidR="000071E2" w:rsidRPr="0032190F">
        <w:rPr>
          <w:lang w:val="fr-FR"/>
        </w:rPr>
        <w:t xml:space="preserve">, nécropole de </w:t>
      </w:r>
      <w:hyperlink r:id="rId9473" w:anchor="Sit_Chamblandes" w:history="1">
        <w:r w:rsidR="000071E2" w:rsidRPr="0032190F">
          <w:rPr>
            <w:rStyle w:val="Hyperlink"/>
            <w:lang w:val="fr-FR"/>
          </w:rPr>
          <w:t>Chamblandes</w:t>
        </w:r>
      </w:hyperlink>
      <w:r w:rsidR="000071E2" w:rsidRPr="0032190F">
        <w:rPr>
          <w:lang w:val="fr-FR"/>
        </w:rPr>
        <w:t>…) (SS BIB).</w:t>
      </w:r>
    </w:p>
    <w:p w14:paraId="2EC8B459" w14:textId="77777777" w:rsidR="00B613C1" w:rsidRPr="0032190F" w:rsidRDefault="000071E2" w:rsidP="00242C0F">
      <w:pPr>
        <w:jc w:val="both"/>
        <w:rPr>
          <w:lang w:val="fr-FR"/>
        </w:rPr>
      </w:pPr>
      <w:r w:rsidRPr="0032190F">
        <w:rPr>
          <w:lang w:val="fr-FR"/>
        </w:rPr>
        <w:t>A Sion, c</w:t>
      </w:r>
      <w:r w:rsidR="0037132E" w:rsidRPr="0032190F">
        <w:rPr>
          <w:lang w:val="fr-FR"/>
        </w:rPr>
        <w:t>ette étape marque indéniablement l’émergence croissante de l’individu sur la communauté avec le passage d’une sépulture collective (M VI) à la tombe de caractère familial avec des dimensions réduites, l’axe du site restant encore respectée (BIB 392 p. 152)</w:t>
      </w:r>
      <w:r w:rsidR="00DA1DC6" w:rsidRPr="0032190F">
        <w:rPr>
          <w:lang w:val="fr-FR"/>
        </w:rPr>
        <w:t>.</w:t>
      </w:r>
    </w:p>
    <w:p w14:paraId="64BB9811" w14:textId="77777777" w:rsidR="000071E2" w:rsidRPr="0032190F" w:rsidRDefault="000071E2" w:rsidP="00242C0F">
      <w:pPr>
        <w:jc w:val="both"/>
        <w:rPr>
          <w:lang w:val="fr-FR"/>
        </w:rPr>
      </w:pPr>
    </w:p>
    <w:p w14:paraId="0BC5A6EF" w14:textId="77777777" w:rsidR="00DA1DC6" w:rsidRPr="0032190F" w:rsidRDefault="00DA1DC6" w:rsidP="00242C0F">
      <w:pPr>
        <w:pStyle w:val="Heading3"/>
        <w:spacing w:line="240" w:lineRule="auto"/>
      </w:pPr>
      <w:r w:rsidRPr="0032190F">
        <w:t>Cistes funéraires</w:t>
      </w:r>
    </w:p>
    <w:p w14:paraId="38A1E1BC" w14:textId="77777777" w:rsidR="000071E2" w:rsidRPr="0032190F" w:rsidRDefault="00300DEE" w:rsidP="00242C0F">
      <w:pPr>
        <w:pStyle w:val="Heading4"/>
      </w:pPr>
      <w:r>
        <w:t>c</w:t>
      </w:r>
      <w:r w:rsidR="000071E2" w:rsidRPr="0032190F">
        <w:t>éramique</w:t>
      </w:r>
    </w:p>
    <w:p w14:paraId="355DCB01" w14:textId="2F3D50A5" w:rsidR="000071E2" w:rsidRPr="0032190F" w:rsidRDefault="000071E2" w:rsidP="00242C0F">
      <w:pPr>
        <w:jc w:val="both"/>
        <w:rPr>
          <w:lang w:val="fr-FR"/>
        </w:rPr>
      </w:pPr>
      <w:r w:rsidRPr="0032190F">
        <w:rPr>
          <w:lang w:val="fr-FR"/>
        </w:rPr>
        <w:t xml:space="preserve">D’une manière générale, le riche décor géométrique des poteries campaniformes renvoie à l’ornementation des textiles de l’époque dont les auteurs soulignent l’aspect « héraldique » et le rôle de marqueur social, une situation qui trouve son écho dans le riche décor des stèles du Petit-Chasseur à Sion (BIB 72 p. 44). Sur le site l’unique fragment de textile découvert, antérieur à l’âge du </w:t>
      </w:r>
      <w:hyperlink r:id="rId9474" w:anchor="Cul_Bronze_Ancien" w:history="1">
        <w:r w:rsidRPr="0032190F">
          <w:rPr>
            <w:rStyle w:val="Hyperlink"/>
            <w:lang w:val="fr-FR"/>
          </w:rPr>
          <w:t>B</w:t>
        </w:r>
        <w:r w:rsidR="00300DEE">
          <w:rPr>
            <w:rStyle w:val="Hyperlink"/>
            <w:lang w:val="fr-FR"/>
          </w:rPr>
          <w:t>A</w:t>
        </w:r>
      </w:hyperlink>
      <w:r w:rsidRPr="0032190F">
        <w:rPr>
          <w:lang w:val="fr-FR"/>
        </w:rPr>
        <w:t xml:space="preserve"> est en lin (</w:t>
      </w:r>
      <w:hyperlink r:id="rId9475" w:anchor="Eco_Linum" w:history="1">
        <w:r w:rsidRPr="0032190F">
          <w:rPr>
            <w:rStyle w:val="Hyperlink"/>
            <w:i/>
            <w:lang w:val="fr-FR"/>
          </w:rPr>
          <w:t>Linum</w:t>
        </w:r>
      </w:hyperlink>
      <w:r w:rsidRPr="0032190F">
        <w:rPr>
          <w:lang w:val="fr-FR"/>
        </w:rPr>
        <w:t xml:space="preserve">): les </w:t>
      </w:r>
      <w:r w:rsidRPr="00300DEE">
        <w:rPr>
          <w:i/>
          <w:lang w:val="fr-FR"/>
        </w:rPr>
        <w:t>leaders</w:t>
      </w:r>
      <w:r w:rsidRPr="0032190F">
        <w:rPr>
          <w:lang w:val="fr-FR"/>
        </w:rPr>
        <w:t xml:space="preserve"> campaniformes portaient des habits de lin richement décorés, non des vêtements de laine (BIB 63 p. 112</w:t>
      </w:r>
      <w:r w:rsidR="00300DEE">
        <w:rPr>
          <w:lang w:val="fr-FR"/>
        </w:rPr>
        <w:t xml:space="preserve"> </w:t>
      </w:r>
      <w:r w:rsidRPr="0032190F">
        <w:rPr>
          <w:lang w:val="fr-FR"/>
        </w:rPr>
        <w:t>(BIB 452))</w:t>
      </w:r>
    </w:p>
    <w:p w14:paraId="6A41B9CE" w14:textId="77777777" w:rsidR="000071E2" w:rsidRPr="0032190F" w:rsidRDefault="000071E2" w:rsidP="00242C0F">
      <w:pPr>
        <w:jc w:val="both"/>
        <w:rPr>
          <w:lang w:val="fr-FR"/>
        </w:rPr>
      </w:pPr>
    </w:p>
    <w:p w14:paraId="768208DF" w14:textId="77777777" w:rsidR="00AA4712" w:rsidRPr="0032190F" w:rsidRDefault="00300DEE" w:rsidP="00242C0F">
      <w:pPr>
        <w:pStyle w:val="Heading4"/>
      </w:pPr>
      <w:r>
        <w:t>t</w:t>
      </w:r>
      <w:r w:rsidR="00AA4712" w:rsidRPr="0032190F">
        <w:t>ypologie</w:t>
      </w:r>
    </w:p>
    <w:p w14:paraId="759B4892" w14:textId="77777777" w:rsidR="000366FD" w:rsidRPr="0032190F" w:rsidRDefault="00DA1DC6" w:rsidP="00242C0F">
      <w:pPr>
        <w:jc w:val="both"/>
        <w:rPr>
          <w:lang w:val="fr-FR"/>
        </w:rPr>
      </w:pPr>
      <w:r w:rsidRPr="0032190F">
        <w:rPr>
          <w:lang w:val="fr-FR"/>
        </w:rPr>
        <w:t>Les cistes plus petites apparaissent «</w:t>
      </w:r>
      <w:r w:rsidRPr="00300DEE">
        <w:rPr>
          <w:i/>
          <w:lang w:val="fr-FR"/>
        </w:rPr>
        <w:t> all’incirca</w:t>
      </w:r>
      <w:r w:rsidRPr="0032190F">
        <w:rPr>
          <w:lang w:val="fr-FR"/>
        </w:rPr>
        <w:t xml:space="preserve"> » vers la fin de la phase moyenne du Campaniforme (BIB 392 p. 152-154). La phase récente et finale du Campaniforme est attestée pour les structures M VI, M V, M XI (à ce moment à lieu une réduction de l’espace occupé qui se poursuit aussi devant le Bronze ancien avec une des plus riche sépulture féminine restrainte au seul monument M XI) (BIB 392 p. 152-154). </w:t>
      </w:r>
      <w:r w:rsidR="000366FD" w:rsidRPr="0032190F">
        <w:rPr>
          <w:lang w:val="fr-FR"/>
        </w:rPr>
        <w:t>Les cistes plus petites respectaient en général la disposition initiale, notamment dans l’orientation de la façade des monuments vers le soleil lors de son parcours journalier (BIB 393 p. 144,145) L’analyse du matériel permet de dater l’ensemble de ces constructions dans le milieu du Campaniforme (BIB 393 p. 145)</w:t>
      </w:r>
    </w:p>
    <w:p w14:paraId="613C0917" w14:textId="77777777" w:rsidR="000366FD" w:rsidRPr="0032190F" w:rsidRDefault="000366FD" w:rsidP="00242C0F">
      <w:pPr>
        <w:jc w:val="both"/>
        <w:rPr>
          <w:lang w:val="fr-FR"/>
        </w:rPr>
      </w:pPr>
      <w:r w:rsidRPr="0032190F">
        <w:rPr>
          <w:lang w:val="fr-FR"/>
        </w:rPr>
        <w:tab/>
        <w:t>-Les structures similaires à la ciste associées à des monuments plus grands</w:t>
      </w:r>
    </w:p>
    <w:p w14:paraId="5735A187" w14:textId="77777777" w:rsidR="000366FD" w:rsidRPr="0032190F" w:rsidRDefault="000366FD" w:rsidP="00242C0F">
      <w:pPr>
        <w:jc w:val="both"/>
        <w:rPr>
          <w:lang w:val="fr-FR"/>
        </w:rPr>
      </w:pPr>
      <w:r w:rsidRPr="0032190F">
        <w:rPr>
          <w:lang w:val="fr-FR"/>
        </w:rPr>
        <w:t>(BIB 393)</w:t>
      </w:r>
    </w:p>
    <w:p w14:paraId="3F82A0A5" w14:textId="77777777" w:rsidR="000366FD" w:rsidRPr="0032190F" w:rsidRDefault="000366FD" w:rsidP="00242C0F">
      <w:pPr>
        <w:jc w:val="both"/>
        <w:rPr>
          <w:lang w:val="fr-FR"/>
        </w:rPr>
      </w:pPr>
    </w:p>
    <w:p w14:paraId="1159A34D" w14:textId="77777777" w:rsidR="002D6CDE" w:rsidRPr="0032190F" w:rsidRDefault="00300DEE" w:rsidP="00242C0F">
      <w:pPr>
        <w:pStyle w:val="Heading4"/>
      </w:pPr>
      <w:r>
        <w:t>r</w:t>
      </w:r>
      <w:r w:rsidR="00AA4712" w:rsidRPr="0032190F">
        <w:t>ecrutement des structures funéraires</w:t>
      </w:r>
    </w:p>
    <w:p w14:paraId="36DA6DC8" w14:textId="1F0F2357" w:rsidR="000071E2" w:rsidRPr="0032190F" w:rsidRDefault="00B613C1" w:rsidP="00242C0F">
      <w:pPr>
        <w:jc w:val="both"/>
        <w:rPr>
          <w:lang w:val="fr-FR"/>
        </w:rPr>
      </w:pPr>
      <w:r w:rsidRPr="0032190F">
        <w:rPr>
          <w:lang w:val="fr-FR"/>
        </w:rPr>
        <w:t xml:space="preserve">Les données paléoanthropologiques (caractères discrets dentaires et crâniens) et culturelles soulignent la rupture présente au début de la période </w:t>
      </w:r>
      <w:hyperlink r:id="rId9476" w:anchor="Cul_Campaniforme" w:history="1">
        <w:r w:rsidRPr="0032190F">
          <w:rPr>
            <w:rStyle w:val="Hyperlink"/>
            <w:lang w:val="fr-FR"/>
          </w:rPr>
          <w:t>campaniforme</w:t>
        </w:r>
      </w:hyperlink>
      <w:r w:rsidRPr="0032190F">
        <w:rPr>
          <w:lang w:val="fr-FR"/>
        </w:rPr>
        <w:t xml:space="preserve"> (BIB 6</w:t>
      </w:r>
      <w:r w:rsidR="006D17FA" w:rsidRPr="0032190F">
        <w:rPr>
          <w:lang w:val="fr-FR"/>
        </w:rPr>
        <w:t>3</w:t>
      </w:r>
      <w:r w:rsidRPr="0032190F">
        <w:rPr>
          <w:lang w:val="fr-FR"/>
        </w:rPr>
        <w:t xml:space="preserve"> p. 109 et BIB 72 p. 44 fig. 3)</w:t>
      </w:r>
      <w:r w:rsidR="00DA1DC6" w:rsidRPr="0032190F">
        <w:rPr>
          <w:lang w:val="fr-FR"/>
        </w:rPr>
        <w:t>. Vers 2500, au campaniforme, il existe un type morphologique d’individus (</w:t>
      </w:r>
      <w:r w:rsidR="009761F5" w:rsidRPr="0032190F">
        <w:rPr>
          <w:lang w:val="fr-FR"/>
        </w:rPr>
        <w:t>b</w:t>
      </w:r>
      <w:r w:rsidR="00DA1DC6" w:rsidRPr="0032190F">
        <w:rPr>
          <w:lang w:val="fr-FR"/>
        </w:rPr>
        <w:t xml:space="preserve">rachycéphales, grande taille, planoccipitalie) associés au </w:t>
      </w:r>
      <w:r w:rsidR="00DA1DC6" w:rsidRPr="0032190F">
        <w:rPr>
          <w:i/>
          <w:lang w:val="fr-FR"/>
        </w:rPr>
        <w:t>set</w:t>
      </w:r>
      <w:r w:rsidR="00DA1DC6" w:rsidRPr="0032190F">
        <w:rPr>
          <w:lang w:val="fr-FR"/>
        </w:rPr>
        <w:t xml:space="preserve"> campaniforme, une culture extensive qui a touché l’Europe de l’Ukraine à l’Espagne, de l’Italie au sud de la Scandinavie entre 2500 et 2200 av. Ces individus vivaientt dans une zone nucléaire d’Europe centrale (Allemagne centrale, Tchécoslovaquie, Silé</w:t>
      </w:r>
      <w:r w:rsidR="00DE7C41" w:rsidRPr="0032190F">
        <w:rPr>
          <w:lang w:val="fr-FR"/>
        </w:rPr>
        <w:t xml:space="preserve">sie) rattachable au complexe </w:t>
      </w:r>
      <w:hyperlink r:id="rId9477" w:anchor="Cul_Vucedol" w:history="1">
        <w:r w:rsidR="009A11A9" w:rsidRPr="0032190F">
          <w:rPr>
            <w:rStyle w:val="Hyperlink"/>
            <w:lang w:val="fr-FR"/>
          </w:rPr>
          <w:t>Vučedol</w:t>
        </w:r>
      </w:hyperlink>
      <w:r w:rsidR="002E2B6C" w:rsidRPr="002E2B6C">
        <w:rPr>
          <w:rStyle w:val="Hyperlink"/>
          <w:color w:val="000000"/>
          <w:u w:val="none"/>
          <w:lang w:val="fr-FR"/>
        </w:rPr>
        <w:t xml:space="preserve"> </w:t>
      </w:r>
      <w:r w:rsidR="00DE7C41" w:rsidRPr="0032190F">
        <w:rPr>
          <w:lang w:val="fr-FR"/>
        </w:rPr>
        <w:t>[site de Vučedol, Croatie, Pecel-Baden]</w:t>
      </w:r>
      <w:r w:rsidR="00DA1DC6" w:rsidRPr="0032190F">
        <w:rPr>
          <w:lang w:val="fr-FR"/>
        </w:rPr>
        <w:t xml:space="preserve">, lui-même « émanation » de la civilsation des </w:t>
      </w:r>
      <w:hyperlink r:id="rId9478" w:anchor="Cul_Tombe_Fosses" w:history="1">
        <w:r w:rsidR="00DA1DC6" w:rsidRPr="0032190F">
          <w:rPr>
            <w:rStyle w:val="Hyperlink"/>
            <w:lang w:val="fr-FR"/>
          </w:rPr>
          <w:t>kourganes</w:t>
        </w:r>
      </w:hyperlink>
      <w:r w:rsidR="00DA1DC6" w:rsidRPr="0032190F">
        <w:rPr>
          <w:lang w:val="fr-FR"/>
        </w:rPr>
        <w:t>, connue pour être au cœur de la théorie centro-européenne de Marija Gimbutas de l’</w:t>
      </w:r>
      <w:hyperlink r:id="rId9479" w:anchor="Cul_Indo_Europeen" w:history="1">
        <w:r w:rsidR="00845440" w:rsidRPr="0032190F">
          <w:rPr>
            <w:rStyle w:val="Hyperlink"/>
            <w:lang w:val="fr-FR"/>
          </w:rPr>
          <w:t>i</w:t>
        </w:r>
        <w:r w:rsidR="00DA1DC6" w:rsidRPr="0032190F">
          <w:rPr>
            <w:rStyle w:val="Hyperlink"/>
            <w:lang w:val="fr-FR"/>
          </w:rPr>
          <w:t>ndo-européanisme</w:t>
        </w:r>
      </w:hyperlink>
      <w:r w:rsidR="00DA1DC6" w:rsidRPr="0032190F">
        <w:rPr>
          <w:lang w:val="fr-FR"/>
        </w:rPr>
        <w:t xml:space="preserve">. Une culture céramique leur est propre : la </w:t>
      </w:r>
      <w:hyperlink r:id="rId9480" w:anchor="Cul_Begleitkeramik" w:history="1">
        <w:r w:rsidR="007431B0" w:rsidRPr="0032190F">
          <w:rPr>
            <w:rStyle w:val="Hyperlink"/>
            <w:i/>
            <w:lang w:val="fr-FR"/>
          </w:rPr>
          <w:t>Begleitkeramik</w:t>
        </w:r>
      </w:hyperlink>
      <w:r w:rsidR="00B91A11" w:rsidRPr="0032190F">
        <w:rPr>
          <w:lang w:val="fr-FR"/>
        </w:rPr>
        <w:t xml:space="preserve">(céramique commune ou </w:t>
      </w:r>
      <w:r w:rsidR="00B91A11" w:rsidRPr="0032190F">
        <w:rPr>
          <w:i/>
          <w:lang w:val="fr-FR"/>
        </w:rPr>
        <w:t>d’accompagnement</w:t>
      </w:r>
      <w:r w:rsidR="00B91A11" w:rsidRPr="0032190F">
        <w:rPr>
          <w:lang w:val="fr-FR"/>
        </w:rPr>
        <w:t xml:space="preserve">) </w:t>
      </w:r>
      <w:r w:rsidR="00DA1DC6" w:rsidRPr="0032190F">
        <w:rPr>
          <w:lang w:val="fr-FR"/>
        </w:rPr>
        <w:t xml:space="preserve">qui se trouve associée au </w:t>
      </w:r>
      <w:r w:rsidR="00DA1DC6" w:rsidRPr="0032190F">
        <w:rPr>
          <w:i/>
          <w:lang w:val="fr-FR"/>
        </w:rPr>
        <w:t>set</w:t>
      </w:r>
      <w:r w:rsidR="00DA1DC6" w:rsidRPr="0032190F">
        <w:rPr>
          <w:lang w:val="fr-FR"/>
        </w:rPr>
        <w:t xml:space="preserve"> dans une des phases tardive du campaniforme qui touche le Plateau suisse, le Jura, la vallée du Rhône et l’Italie septentrionale (BIB 72 ?). </w:t>
      </w:r>
    </w:p>
    <w:p w14:paraId="74B25CF5" w14:textId="77777777" w:rsidR="000071E2" w:rsidRPr="0032190F" w:rsidRDefault="000071E2" w:rsidP="00242C0F">
      <w:pPr>
        <w:jc w:val="both"/>
        <w:rPr>
          <w:lang w:val="fr-FR"/>
        </w:rPr>
      </w:pPr>
    </w:p>
    <w:p w14:paraId="79A511E5" w14:textId="77777777" w:rsidR="00DA1DC6" w:rsidRPr="0032190F" w:rsidRDefault="00DA1DC6" w:rsidP="00242C0F">
      <w:pPr>
        <w:jc w:val="both"/>
        <w:rPr>
          <w:lang w:val="fr-FR"/>
        </w:rPr>
      </w:pPr>
      <w:r w:rsidRPr="0032190F">
        <w:rPr>
          <w:lang w:val="fr-FR"/>
        </w:rPr>
        <w:t>L’exemple du « remplacement » des populations locales, illustré dans la Nécropole du Petit-Chasseur à Sion, dès le niveau du dol</w:t>
      </w:r>
      <w:r w:rsidR="00AA4752" w:rsidRPr="0032190F">
        <w:rPr>
          <w:lang w:val="fr-FR"/>
        </w:rPr>
        <w:t>men MXII, par des individus par</w:t>
      </w:r>
      <w:r w:rsidRPr="0032190F">
        <w:rPr>
          <w:lang w:val="fr-FR"/>
        </w:rPr>
        <w:t>tageant ces caractère appuyerai cette hypothèse. (BIB 72).Toutefois, la phylogénie linguistique qui éclaire la mise en place des langues italo-celtiques convient mal à confirmer cette hypothèse, du fait du peu de taxons que partagent le Protogermanique, supputé être mis en place au campaniforme, et l’italo-celtique (BIB 72).</w:t>
      </w:r>
    </w:p>
    <w:p w14:paraId="4CAC77CD" w14:textId="77777777" w:rsidR="00B91A11" w:rsidRPr="0032190F" w:rsidRDefault="00B91A11" w:rsidP="00242C0F">
      <w:pPr>
        <w:jc w:val="both"/>
        <w:rPr>
          <w:lang w:val="fr-FR"/>
        </w:rPr>
      </w:pPr>
    </w:p>
    <w:p w14:paraId="0F7CC5D2" w14:textId="77777777" w:rsidR="00181BF6" w:rsidRPr="0032190F" w:rsidRDefault="00181BF6" w:rsidP="00242C0F">
      <w:pPr>
        <w:pStyle w:val="Heading2"/>
      </w:pPr>
      <w:r w:rsidRPr="0032190F">
        <w:lastRenderedPageBreak/>
        <w:t>Bronze ancien</w:t>
      </w:r>
    </w:p>
    <w:p w14:paraId="40BDD4AB" w14:textId="77777777" w:rsidR="00181BF6" w:rsidRPr="0032190F" w:rsidRDefault="00181BF6" w:rsidP="00242C0F">
      <w:pPr>
        <w:jc w:val="both"/>
        <w:rPr>
          <w:lang w:val="fr-FR"/>
        </w:rPr>
      </w:pPr>
      <w:r w:rsidRPr="0032190F">
        <w:rPr>
          <w:lang w:val="fr-FR"/>
        </w:rPr>
        <w:t>A Sion, les phases B.A. I à B.A. III sont antérieures à 2050 tandis que B.A. IV reçoit une datation du 20</w:t>
      </w:r>
      <w:r w:rsidRPr="0032190F">
        <w:rPr>
          <w:vertAlign w:val="superscript"/>
          <w:lang w:val="fr-FR"/>
        </w:rPr>
        <w:t>e</w:t>
      </w:r>
      <w:r w:rsidRPr="0032190F">
        <w:rPr>
          <w:lang w:val="fr-FR"/>
        </w:rPr>
        <w:t xml:space="preserve"> s. (BIB 26 p.113 (BIB 1113))</w:t>
      </w:r>
    </w:p>
    <w:p w14:paraId="4D94739F" w14:textId="77777777" w:rsidR="00D172E8" w:rsidRPr="0032190F" w:rsidRDefault="00D172E8" w:rsidP="00242C0F">
      <w:pPr>
        <w:jc w:val="both"/>
        <w:rPr>
          <w:lang w:val="fr-FR"/>
        </w:rPr>
      </w:pPr>
    </w:p>
    <w:p w14:paraId="532469E3" w14:textId="77777777" w:rsidR="00D172E8" w:rsidRPr="0032190F" w:rsidRDefault="00D172E8" w:rsidP="00242C0F">
      <w:pPr>
        <w:jc w:val="both"/>
        <w:rPr>
          <w:lang w:val="fr-FR"/>
        </w:rPr>
      </w:pPr>
      <w:r w:rsidRPr="0032190F">
        <w:rPr>
          <w:lang w:val="fr-FR"/>
        </w:rPr>
        <w:t>Série céramiques du Bronze I-II entre 2150 et 2000 (BIB 510 p. 225)</w:t>
      </w:r>
    </w:p>
    <w:p w14:paraId="36FEFC1D" w14:textId="77777777" w:rsidR="0069759C" w:rsidRPr="0032190F" w:rsidRDefault="0069759C" w:rsidP="00242C0F">
      <w:pPr>
        <w:jc w:val="both"/>
        <w:rPr>
          <w:lang w:val="fr-FR"/>
        </w:rPr>
      </w:pPr>
    </w:p>
    <w:p w14:paraId="6F1AA56C" w14:textId="273FE852" w:rsidR="0069759C" w:rsidRPr="0032190F" w:rsidRDefault="0069759C" w:rsidP="00242C0F">
      <w:pPr>
        <w:jc w:val="both"/>
        <w:rPr>
          <w:lang w:val="fr-FR"/>
        </w:rPr>
      </w:pPr>
      <w:r w:rsidRPr="0032190F">
        <w:rPr>
          <w:lang w:val="fr-FR"/>
        </w:rPr>
        <w:t>Hache plate en cuivre attribuée à la phase 9 (</w:t>
      </w:r>
      <w:hyperlink r:id="rId9481" w:anchor="Cul_Campaniforme" w:history="1">
        <w:r w:rsidR="00FF2589" w:rsidRPr="0032190F">
          <w:rPr>
            <w:rStyle w:val="Hyperlink"/>
            <w:lang w:val="fr-FR"/>
          </w:rPr>
          <w:t>épicampaniforme</w:t>
        </w:r>
      </w:hyperlink>
      <w:r w:rsidR="00FF2589" w:rsidRPr="0032190F">
        <w:rPr>
          <w:lang w:val="fr-FR"/>
        </w:rPr>
        <w:t xml:space="preserve"> </w:t>
      </w:r>
      <w:r w:rsidRPr="0032190F">
        <w:rPr>
          <w:lang w:val="fr-FR"/>
        </w:rPr>
        <w:t xml:space="preserve">/ </w:t>
      </w:r>
      <w:r w:rsidR="00FF2589">
        <w:rPr>
          <w:lang w:val="fr-FR"/>
        </w:rPr>
        <w:t>BA</w:t>
      </w:r>
      <w:r w:rsidRPr="0032190F">
        <w:rPr>
          <w:lang w:val="fr-FR"/>
        </w:rPr>
        <w:t>) (SS BIB)</w:t>
      </w:r>
    </w:p>
    <w:p w14:paraId="6C49059C" w14:textId="77777777" w:rsidR="003974E2" w:rsidRPr="0032190F" w:rsidRDefault="003974E2" w:rsidP="00242C0F">
      <w:pPr>
        <w:jc w:val="both"/>
        <w:rPr>
          <w:lang w:val="fr-FR"/>
        </w:rPr>
      </w:pPr>
    </w:p>
    <w:p w14:paraId="486928BC" w14:textId="77777777" w:rsidR="003729C0" w:rsidRPr="0032190F" w:rsidRDefault="003729C0" w:rsidP="00426FF9">
      <w:pPr>
        <w:pStyle w:val="Heading1"/>
      </w:pPr>
      <w:bookmarkStart w:id="3904" w:name="Sit_Petit_Saint_Bernard"/>
      <w:r w:rsidRPr="0032190F">
        <w:t>PETIT SAINT-BERNARD (Col)</w:t>
      </w:r>
    </w:p>
    <w:bookmarkEnd w:id="3904"/>
    <w:p w14:paraId="054C7FE7" w14:textId="77777777" w:rsidR="003729C0" w:rsidRPr="0032190F" w:rsidRDefault="003729C0" w:rsidP="00242C0F">
      <w:pPr>
        <w:rPr>
          <w:lang w:val="fr-FR"/>
        </w:rPr>
      </w:pPr>
    </w:p>
    <w:p w14:paraId="62D37EF5" w14:textId="77777777" w:rsidR="003729C0" w:rsidRPr="0032190F" w:rsidRDefault="00104CCF" w:rsidP="00242C0F">
      <w:pPr>
        <w:rPr>
          <w:lang w:val="fr-FR"/>
        </w:rPr>
      </w:pPr>
      <w:r w:rsidRPr="0032190F">
        <w:rPr>
          <w:lang w:val="fr-FR"/>
        </w:rPr>
        <w:t xml:space="preserve">Le col du Petit Saint-Bernard (2188m), est durant la Protohistoire l’une des principales voies de transition des Alpes du Sud du mont Blanc. </w:t>
      </w:r>
    </w:p>
    <w:p w14:paraId="66BA6620" w14:textId="77777777" w:rsidR="00104CCF" w:rsidRPr="0032190F" w:rsidRDefault="00104CCF" w:rsidP="00242C0F">
      <w:pPr>
        <w:rPr>
          <w:lang w:val="fr-FR"/>
        </w:rPr>
      </w:pPr>
    </w:p>
    <w:p w14:paraId="17ECD3C3" w14:textId="2970B247" w:rsidR="0054077B" w:rsidRPr="0032190F" w:rsidRDefault="00104CCF" w:rsidP="00242C0F">
      <w:pPr>
        <w:jc w:val="both"/>
        <w:rPr>
          <w:lang w:val="fr-FR"/>
        </w:rPr>
      </w:pPr>
      <w:r w:rsidRPr="0032190F">
        <w:rPr>
          <w:lang w:val="fr-FR"/>
        </w:rPr>
        <w:t>Les 688 sondages effectués sur les deux versants du col ont montré une densification de l’occupation (données archéo- et paléoenvironnementales) dans la zone des 1600-</w:t>
      </w:r>
      <w:smartTag w:uri="urn:schemas-microsoft-com:office:smarttags" w:element="metricconverter">
        <w:smartTagPr>
          <w:attr w:name="ProductID" w:val="2000 m"/>
        </w:smartTagPr>
        <w:r w:rsidRPr="0032190F">
          <w:rPr>
            <w:lang w:val="fr-FR"/>
          </w:rPr>
          <w:t>2000 m</w:t>
        </w:r>
      </w:smartTag>
      <w:r w:rsidRPr="0032190F">
        <w:rPr>
          <w:lang w:val="fr-FR"/>
        </w:rPr>
        <w:t xml:space="preserve"> durant le </w:t>
      </w:r>
      <w:hyperlink r:id="rId9482" w:anchor="Cul_Neo_Final" w:history="1">
        <w:r w:rsidRPr="0032190F">
          <w:rPr>
            <w:rStyle w:val="Hyperlink"/>
            <w:lang w:val="fr-FR"/>
          </w:rPr>
          <w:t>Néolithique final</w:t>
        </w:r>
      </w:hyperlink>
      <w:r w:rsidRPr="0032190F">
        <w:rPr>
          <w:lang w:val="fr-FR"/>
        </w:rPr>
        <w:t xml:space="preserve">, le Bronze ancien. </w:t>
      </w:r>
      <w:r w:rsidR="0054077B" w:rsidRPr="0032190F">
        <w:rPr>
          <w:lang w:val="fr-FR"/>
        </w:rPr>
        <w:t>Du Néolithique au Bronze ancien on observe une bipartition des zones occupées.Cette bipartition s’oppose aux observations d’occupations obtenues pour cette période dans la Tarentaise et la Maurienne où, elles se repartissent altitudianlement. Autour du col du Petit Saint-Bernard, u</w:t>
      </w:r>
      <w:r w:rsidRPr="0032190F">
        <w:rPr>
          <w:lang w:val="fr-FR"/>
        </w:rPr>
        <w:t xml:space="preserve">ne chute de l’occupation est repérée au </w:t>
      </w:r>
      <w:hyperlink r:id="rId9483" w:anchor="Cul_Bronze_Moyen" w:history="1">
        <w:r w:rsidRPr="0032190F">
          <w:rPr>
            <w:rStyle w:val="Hyperlink"/>
            <w:lang w:val="fr-FR"/>
          </w:rPr>
          <w:t>Bronze moyen</w:t>
        </w:r>
      </w:hyperlink>
      <w:r w:rsidRPr="0032190F">
        <w:rPr>
          <w:lang w:val="fr-FR"/>
        </w:rPr>
        <w:t xml:space="preserve"> et une reprise s’amorce au Bronze final avec l’implantation de nombreux établissments en pierre et au premier âge du Fer. A partir du B</w:t>
      </w:r>
      <w:r w:rsidR="00A325C5" w:rsidRPr="0032190F">
        <w:rPr>
          <w:lang w:val="fr-FR"/>
        </w:rPr>
        <w:t>ronze final l’investissement de</w:t>
      </w:r>
      <w:r w:rsidRPr="0032190F">
        <w:rPr>
          <w:lang w:val="fr-FR"/>
        </w:rPr>
        <w:t>sétages intermédiares va croissant</w:t>
      </w:r>
      <w:r w:rsidR="0054077B" w:rsidRPr="0032190F">
        <w:rPr>
          <w:lang w:val="fr-FR"/>
        </w:rPr>
        <w:t xml:space="preserve"> (</w:t>
      </w:r>
      <w:r w:rsidR="00B5244C" w:rsidRPr="0032190F">
        <w:rPr>
          <w:lang w:val="fr-FR"/>
        </w:rPr>
        <w:t>BIB 1439</w:t>
      </w:r>
      <w:r w:rsidR="0054077B" w:rsidRPr="0032190F">
        <w:rPr>
          <w:lang w:val="fr-FR"/>
        </w:rPr>
        <w:t>)</w:t>
      </w:r>
    </w:p>
    <w:p w14:paraId="73849629" w14:textId="77777777" w:rsidR="00104CCF" w:rsidRPr="0032190F" w:rsidRDefault="00104CCF" w:rsidP="00242C0F">
      <w:pPr>
        <w:rPr>
          <w:lang w:val="fr-FR"/>
        </w:rPr>
      </w:pPr>
    </w:p>
    <w:p w14:paraId="4081972F" w14:textId="77777777" w:rsidR="00104CCF" w:rsidRPr="0032190F" w:rsidRDefault="00104CCF" w:rsidP="00242C0F">
      <w:pPr>
        <w:rPr>
          <w:lang w:val="fr-FR"/>
        </w:rPr>
      </w:pPr>
      <w:r w:rsidRPr="0032190F">
        <w:rPr>
          <w:lang w:val="fr-FR"/>
        </w:rPr>
        <w:t>Au second â</w:t>
      </w:r>
      <w:r w:rsidR="00A325C5" w:rsidRPr="0032190F">
        <w:rPr>
          <w:lang w:val="fr-FR"/>
        </w:rPr>
        <w:t>ge du Fer, un déficit de l’habita</w:t>
      </w:r>
      <w:r w:rsidRPr="0032190F">
        <w:rPr>
          <w:lang w:val="fr-FR"/>
        </w:rPr>
        <w:t>t est noté dans les zoens de basse altitude et pourrait signifier une désertification des zones proches de l’itinéraire</w:t>
      </w:r>
      <w:r w:rsidR="0054077B" w:rsidRPr="0032190F">
        <w:rPr>
          <w:lang w:val="fr-FR"/>
        </w:rPr>
        <w:t>. Une baisse du nombre de sites d’alpages se développe au second âge du Fer et semble se maintenir pendant l’Antiquité (Pierre Jérôme Rey, Jean-Michel Treffort, Bernard Moulin et Isabelle André)</w:t>
      </w:r>
    </w:p>
    <w:p w14:paraId="4691BC51" w14:textId="77777777" w:rsidR="003729C0" w:rsidRPr="0032190F" w:rsidRDefault="003729C0" w:rsidP="00242C0F">
      <w:pPr>
        <w:rPr>
          <w:lang w:val="fr-FR"/>
        </w:rPr>
      </w:pPr>
    </w:p>
    <w:p w14:paraId="5FF24BE3" w14:textId="77777777" w:rsidR="00C1785A" w:rsidRPr="0032190F" w:rsidRDefault="00C1785A" w:rsidP="00426FF9">
      <w:pPr>
        <w:pStyle w:val="Heading1"/>
      </w:pPr>
      <w:bookmarkStart w:id="3905" w:name="Sit_Saint_Martin_Corleans"/>
      <w:r w:rsidRPr="0032190F">
        <w:t>SAINT-MARTIN-DE-CORLEANS</w:t>
      </w:r>
      <w:r w:rsidR="00E744E5" w:rsidRPr="0032190F">
        <w:t xml:space="preserve"> (</w:t>
      </w:r>
      <w:r w:rsidR="006B44FC" w:rsidRPr="0032190F">
        <w:t>Nécropole</w:t>
      </w:r>
      <w:r w:rsidR="00E744E5" w:rsidRPr="0032190F">
        <w:t xml:space="preserve"> de)</w:t>
      </w:r>
    </w:p>
    <w:bookmarkEnd w:id="3905"/>
    <w:p w14:paraId="6D5622D9" w14:textId="77777777" w:rsidR="00C1785A" w:rsidRPr="0032190F" w:rsidRDefault="00C1785A" w:rsidP="00242C0F">
      <w:pPr>
        <w:rPr>
          <w:lang w:val="fr-FR"/>
        </w:rPr>
      </w:pPr>
    </w:p>
    <w:p w14:paraId="1C83C171" w14:textId="77777777" w:rsidR="00BE72FF" w:rsidRPr="0032190F" w:rsidRDefault="00FC7E17" w:rsidP="00242C0F">
      <w:pPr>
        <w:jc w:val="both"/>
        <w:rPr>
          <w:lang w:val="fr-FR"/>
        </w:rPr>
      </w:pPr>
      <w:r w:rsidRPr="0032190F">
        <w:rPr>
          <w:lang w:val="fr-FR"/>
        </w:rPr>
        <w:t>Dans la ré</w:t>
      </w:r>
      <w:r w:rsidR="007A659E" w:rsidRPr="0032190F">
        <w:rPr>
          <w:lang w:val="fr-FR"/>
        </w:rPr>
        <w:t xml:space="preserve">gion d’Aoste, « l’aire mégalithique » </w:t>
      </w:r>
      <w:r w:rsidRPr="0032190F">
        <w:rPr>
          <w:lang w:val="fr-FR"/>
        </w:rPr>
        <w:t>de Saint-Martin-de-Corléans</w:t>
      </w:r>
      <w:r w:rsidR="00BE72FF" w:rsidRPr="0032190F">
        <w:rPr>
          <w:lang w:val="fr-FR"/>
        </w:rPr>
        <w:t xml:space="preserve"> est divisé</w:t>
      </w:r>
      <w:r w:rsidR="007A659E" w:rsidRPr="0032190F">
        <w:rPr>
          <w:lang w:val="fr-FR"/>
        </w:rPr>
        <w:t>e</w:t>
      </w:r>
      <w:r w:rsidR="00BE72FF" w:rsidRPr="0032190F">
        <w:rPr>
          <w:lang w:val="fr-FR"/>
        </w:rPr>
        <w:t xml:space="preserve"> en deux phases : la première concerne érection de stèles anthropomorphes, la seconde la création de p</w:t>
      </w:r>
      <w:r w:rsidR="00DC575F" w:rsidRPr="0032190F">
        <w:rPr>
          <w:lang w:val="fr-FR"/>
        </w:rPr>
        <w:t>lateformes incluant des dolmens (SS BIB). La fondation de l’aire mégalithique d’Aoste daterait d’environs 3000 avant (BIB 93 p. 49)</w:t>
      </w:r>
    </w:p>
    <w:p w14:paraId="05A0C107" w14:textId="77777777" w:rsidR="00BE72FF" w:rsidRPr="0032190F" w:rsidRDefault="00BE72FF"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45"/>
        <w:gridCol w:w="5843"/>
        <w:gridCol w:w="1260"/>
        <w:gridCol w:w="1183"/>
      </w:tblGrid>
      <w:tr w:rsidR="005B6447" w:rsidRPr="00DB5974" w14:paraId="40061B90" w14:textId="77777777" w:rsidTr="00F12320">
        <w:trPr>
          <w:jc w:val="center"/>
        </w:trPr>
        <w:tc>
          <w:tcPr>
            <w:tcW w:w="745" w:type="dxa"/>
            <w:vAlign w:val="center"/>
          </w:tcPr>
          <w:p w14:paraId="0319ED22" w14:textId="77777777" w:rsidR="00E25A64" w:rsidRPr="00DB5974" w:rsidRDefault="00E25A64" w:rsidP="00242C0F">
            <w:pPr>
              <w:jc w:val="center"/>
              <w:rPr>
                <w:sz w:val="20"/>
                <w:szCs w:val="20"/>
              </w:rPr>
            </w:pPr>
            <w:r w:rsidRPr="00DB5974">
              <w:rPr>
                <w:sz w:val="20"/>
                <w:szCs w:val="20"/>
              </w:rPr>
              <w:t>Phase 1</w:t>
            </w:r>
          </w:p>
        </w:tc>
        <w:tc>
          <w:tcPr>
            <w:tcW w:w="5843" w:type="dxa"/>
            <w:vAlign w:val="center"/>
          </w:tcPr>
          <w:p w14:paraId="14AADEB0" w14:textId="77777777" w:rsidR="00E25A64" w:rsidRPr="0032190F" w:rsidRDefault="00E25A64" w:rsidP="00242C0F">
            <w:pPr>
              <w:jc w:val="center"/>
              <w:rPr>
                <w:sz w:val="20"/>
                <w:szCs w:val="20"/>
                <w:lang w:val="fr-FR"/>
              </w:rPr>
            </w:pPr>
            <w:r w:rsidRPr="0032190F">
              <w:rPr>
                <w:sz w:val="20"/>
                <w:szCs w:val="20"/>
                <w:lang w:val="fr-FR"/>
              </w:rPr>
              <w:t xml:space="preserve">Alignement de 22 poteaux en bois cylindriques orienté </w:t>
            </w:r>
            <w:r w:rsidRPr="0032190F">
              <w:rPr>
                <w:i/>
                <w:sz w:val="20"/>
                <w:szCs w:val="20"/>
                <w:lang w:val="fr-FR"/>
              </w:rPr>
              <w:t>all’incirca</w:t>
            </w:r>
            <w:r w:rsidRPr="0032190F">
              <w:rPr>
                <w:sz w:val="20"/>
                <w:szCs w:val="20"/>
                <w:lang w:val="fr-FR"/>
              </w:rPr>
              <w:t xml:space="preserve"> da NE e SW</w:t>
            </w:r>
          </w:p>
        </w:tc>
        <w:tc>
          <w:tcPr>
            <w:tcW w:w="1260" w:type="dxa"/>
            <w:vAlign w:val="center"/>
          </w:tcPr>
          <w:p w14:paraId="7A2DB54B" w14:textId="77777777" w:rsidR="00E25A64" w:rsidRPr="0032190F" w:rsidRDefault="00E25A64" w:rsidP="00242C0F">
            <w:pPr>
              <w:jc w:val="center"/>
              <w:rPr>
                <w:sz w:val="20"/>
                <w:szCs w:val="20"/>
                <w:lang w:val="fr-FR"/>
              </w:rPr>
            </w:pPr>
          </w:p>
        </w:tc>
        <w:tc>
          <w:tcPr>
            <w:tcW w:w="1183" w:type="dxa"/>
            <w:vAlign w:val="center"/>
          </w:tcPr>
          <w:p w14:paraId="4690E74C" w14:textId="77777777" w:rsidR="00E25A64" w:rsidRPr="00DB5974" w:rsidRDefault="00E25A64" w:rsidP="00242C0F">
            <w:pPr>
              <w:jc w:val="center"/>
              <w:rPr>
                <w:sz w:val="20"/>
                <w:szCs w:val="20"/>
              </w:rPr>
            </w:pPr>
            <w:r w:rsidRPr="00DB5974">
              <w:rPr>
                <w:sz w:val="20"/>
                <w:szCs w:val="20"/>
              </w:rPr>
              <w:t>3000-2750</w:t>
            </w:r>
          </w:p>
        </w:tc>
      </w:tr>
      <w:tr w:rsidR="00E25A64" w:rsidRPr="00DB5974" w14:paraId="6318510F" w14:textId="77777777" w:rsidTr="00F12320">
        <w:trPr>
          <w:jc w:val="center"/>
        </w:trPr>
        <w:tc>
          <w:tcPr>
            <w:tcW w:w="745" w:type="dxa"/>
            <w:vAlign w:val="center"/>
          </w:tcPr>
          <w:p w14:paraId="455C2BB1" w14:textId="77777777" w:rsidR="00E25A64" w:rsidRPr="00DB5974" w:rsidRDefault="00E25A64" w:rsidP="00242C0F">
            <w:pPr>
              <w:jc w:val="center"/>
              <w:rPr>
                <w:sz w:val="20"/>
                <w:szCs w:val="20"/>
              </w:rPr>
            </w:pPr>
            <w:r w:rsidRPr="00DB5974">
              <w:rPr>
                <w:sz w:val="20"/>
                <w:szCs w:val="20"/>
              </w:rPr>
              <w:t>Phase 2a</w:t>
            </w:r>
          </w:p>
        </w:tc>
        <w:tc>
          <w:tcPr>
            <w:tcW w:w="5843" w:type="dxa"/>
            <w:vAlign w:val="center"/>
          </w:tcPr>
          <w:p w14:paraId="7C0510F8" w14:textId="77777777" w:rsidR="00E25A64" w:rsidRPr="0032190F" w:rsidRDefault="00E25A64" w:rsidP="00242C0F">
            <w:pPr>
              <w:jc w:val="center"/>
              <w:rPr>
                <w:sz w:val="20"/>
                <w:szCs w:val="20"/>
                <w:lang w:val="fr-FR"/>
              </w:rPr>
            </w:pPr>
            <w:r w:rsidRPr="0032190F">
              <w:rPr>
                <w:sz w:val="20"/>
                <w:szCs w:val="20"/>
                <w:lang w:val="fr-FR"/>
              </w:rPr>
              <w:t xml:space="preserve">Arature orientée </w:t>
            </w:r>
            <w:r w:rsidRPr="0032190F">
              <w:rPr>
                <w:i/>
                <w:sz w:val="20"/>
                <w:szCs w:val="20"/>
                <w:lang w:val="fr-FR"/>
              </w:rPr>
              <w:t>all’incirca da</w:t>
            </w:r>
            <w:r w:rsidRPr="0032190F">
              <w:rPr>
                <w:sz w:val="20"/>
                <w:szCs w:val="20"/>
                <w:lang w:val="fr-FR"/>
              </w:rPr>
              <w:t xml:space="preserve"> NE e SW d’une grande partie du terrain</w:t>
            </w:r>
          </w:p>
        </w:tc>
        <w:tc>
          <w:tcPr>
            <w:tcW w:w="1260" w:type="dxa"/>
            <w:vAlign w:val="center"/>
          </w:tcPr>
          <w:p w14:paraId="6968FAF8" w14:textId="77777777" w:rsidR="00E25A64" w:rsidRPr="0032190F" w:rsidRDefault="00E25A64" w:rsidP="00242C0F">
            <w:pPr>
              <w:jc w:val="center"/>
              <w:rPr>
                <w:sz w:val="20"/>
                <w:szCs w:val="20"/>
                <w:lang w:val="fr-FR"/>
              </w:rPr>
            </w:pPr>
          </w:p>
        </w:tc>
        <w:tc>
          <w:tcPr>
            <w:tcW w:w="1183" w:type="dxa"/>
            <w:vMerge w:val="restart"/>
            <w:vAlign w:val="center"/>
          </w:tcPr>
          <w:p w14:paraId="7B70E61D" w14:textId="77777777" w:rsidR="00F12320" w:rsidRDefault="00E25A64" w:rsidP="00242C0F">
            <w:pPr>
              <w:jc w:val="center"/>
              <w:rPr>
                <w:sz w:val="20"/>
                <w:szCs w:val="20"/>
              </w:rPr>
            </w:pPr>
            <w:r w:rsidRPr="00DB5974">
              <w:rPr>
                <w:sz w:val="20"/>
                <w:szCs w:val="20"/>
              </w:rPr>
              <w:t xml:space="preserve">ca </w:t>
            </w:r>
          </w:p>
          <w:p w14:paraId="3538E790" w14:textId="77777777" w:rsidR="00E25A64" w:rsidRPr="00DB5974" w:rsidRDefault="00E25A64" w:rsidP="00242C0F">
            <w:pPr>
              <w:jc w:val="center"/>
              <w:rPr>
                <w:sz w:val="20"/>
                <w:szCs w:val="20"/>
              </w:rPr>
            </w:pPr>
            <w:r w:rsidRPr="00DB5974">
              <w:rPr>
                <w:sz w:val="20"/>
                <w:szCs w:val="20"/>
              </w:rPr>
              <w:t>2750-2700</w:t>
            </w:r>
          </w:p>
        </w:tc>
      </w:tr>
      <w:tr w:rsidR="00E25A64" w:rsidRPr="006A329A" w14:paraId="70BCE836" w14:textId="77777777" w:rsidTr="00F12320">
        <w:trPr>
          <w:jc w:val="center"/>
        </w:trPr>
        <w:tc>
          <w:tcPr>
            <w:tcW w:w="745" w:type="dxa"/>
            <w:vAlign w:val="center"/>
          </w:tcPr>
          <w:p w14:paraId="36EA8CCF" w14:textId="77777777" w:rsidR="00E25A64" w:rsidRPr="00DB5974" w:rsidRDefault="00E25A64" w:rsidP="00242C0F">
            <w:pPr>
              <w:jc w:val="center"/>
              <w:rPr>
                <w:sz w:val="20"/>
                <w:szCs w:val="20"/>
              </w:rPr>
            </w:pPr>
            <w:r w:rsidRPr="00DB5974">
              <w:rPr>
                <w:sz w:val="20"/>
                <w:szCs w:val="20"/>
              </w:rPr>
              <w:t>Phase 2b</w:t>
            </w:r>
          </w:p>
        </w:tc>
        <w:tc>
          <w:tcPr>
            <w:tcW w:w="5843" w:type="dxa"/>
            <w:vAlign w:val="center"/>
          </w:tcPr>
          <w:p w14:paraId="5F28AB4D" w14:textId="77777777" w:rsidR="00E25A64" w:rsidRPr="0032190F" w:rsidRDefault="005B6447" w:rsidP="00242C0F">
            <w:pPr>
              <w:jc w:val="center"/>
              <w:rPr>
                <w:sz w:val="20"/>
                <w:szCs w:val="20"/>
                <w:lang w:val="fr-FR"/>
              </w:rPr>
            </w:pPr>
            <w:r w:rsidRPr="0032190F">
              <w:rPr>
                <w:sz w:val="20"/>
                <w:szCs w:val="20"/>
                <w:lang w:val="fr-FR"/>
              </w:rPr>
              <w:t>stèles anthropomorphes disposées en 2</w:t>
            </w:r>
            <w:r w:rsidR="00E25A64" w:rsidRPr="0032190F">
              <w:rPr>
                <w:sz w:val="20"/>
                <w:szCs w:val="20"/>
                <w:lang w:val="fr-FR"/>
              </w:rPr>
              <w:t xml:space="preserve"> alignements orthogonaux (NW-SE ;</w:t>
            </w:r>
            <w:r w:rsidRPr="0032190F">
              <w:rPr>
                <w:sz w:val="20"/>
                <w:szCs w:val="20"/>
                <w:lang w:val="fr-FR"/>
              </w:rPr>
              <w:t xml:space="preserve"> NE-SW)</w:t>
            </w:r>
            <w:r w:rsidR="00E25A64" w:rsidRPr="0032190F">
              <w:rPr>
                <w:sz w:val="20"/>
                <w:szCs w:val="20"/>
                <w:lang w:val="fr-FR"/>
              </w:rPr>
              <w:t>. Une plate-forme a plan carré et une seconde à plan rhomboïdal sont associés avec l’alignement NW-SE de stèles. Une plate-forme rhomboidale ( ?) est associée avec l’alignement NE-SW de stèles</w:t>
            </w:r>
          </w:p>
        </w:tc>
        <w:tc>
          <w:tcPr>
            <w:tcW w:w="1260" w:type="dxa"/>
            <w:vAlign w:val="center"/>
          </w:tcPr>
          <w:p w14:paraId="36409B77" w14:textId="77777777" w:rsidR="00E25A64" w:rsidRPr="0032190F" w:rsidRDefault="00E25A64" w:rsidP="00242C0F">
            <w:pPr>
              <w:jc w:val="center"/>
              <w:rPr>
                <w:sz w:val="20"/>
                <w:szCs w:val="20"/>
                <w:lang w:val="fr-FR"/>
              </w:rPr>
            </w:pPr>
          </w:p>
        </w:tc>
        <w:tc>
          <w:tcPr>
            <w:tcW w:w="1183" w:type="dxa"/>
            <w:vMerge/>
            <w:vAlign w:val="center"/>
          </w:tcPr>
          <w:p w14:paraId="6798ECAF" w14:textId="77777777" w:rsidR="00E25A64" w:rsidRPr="0032190F" w:rsidRDefault="00E25A64" w:rsidP="00242C0F">
            <w:pPr>
              <w:jc w:val="center"/>
              <w:rPr>
                <w:sz w:val="20"/>
                <w:szCs w:val="20"/>
                <w:lang w:val="fr-FR"/>
              </w:rPr>
            </w:pPr>
          </w:p>
        </w:tc>
      </w:tr>
      <w:tr w:rsidR="00E25A64" w:rsidRPr="006A329A" w14:paraId="680AA45F" w14:textId="77777777" w:rsidTr="00F12320">
        <w:trPr>
          <w:jc w:val="center"/>
        </w:trPr>
        <w:tc>
          <w:tcPr>
            <w:tcW w:w="745" w:type="dxa"/>
            <w:vAlign w:val="center"/>
          </w:tcPr>
          <w:p w14:paraId="1A255C60" w14:textId="77777777" w:rsidR="00E25A64" w:rsidRPr="00DB5974" w:rsidRDefault="00E25A64" w:rsidP="00242C0F">
            <w:pPr>
              <w:jc w:val="center"/>
              <w:rPr>
                <w:sz w:val="20"/>
                <w:szCs w:val="20"/>
              </w:rPr>
            </w:pPr>
            <w:r w:rsidRPr="00DB5974">
              <w:rPr>
                <w:sz w:val="20"/>
                <w:szCs w:val="20"/>
              </w:rPr>
              <w:t>Phase 3</w:t>
            </w:r>
          </w:p>
        </w:tc>
        <w:tc>
          <w:tcPr>
            <w:tcW w:w="5843" w:type="dxa"/>
            <w:vAlign w:val="center"/>
          </w:tcPr>
          <w:p w14:paraId="265592FD" w14:textId="77777777" w:rsidR="00E25A64" w:rsidRPr="0032190F" w:rsidRDefault="00E25A64" w:rsidP="00242C0F">
            <w:pPr>
              <w:jc w:val="center"/>
              <w:rPr>
                <w:sz w:val="20"/>
                <w:szCs w:val="20"/>
                <w:lang w:val="fr-FR"/>
              </w:rPr>
            </w:pPr>
            <w:r w:rsidRPr="0032190F">
              <w:rPr>
                <w:sz w:val="20"/>
                <w:szCs w:val="20"/>
                <w:lang w:val="fr-FR"/>
              </w:rPr>
              <w:t>Série de 7 puits (</w:t>
            </w:r>
            <w:r w:rsidRPr="0032190F">
              <w:rPr>
                <w:i/>
                <w:sz w:val="20"/>
                <w:szCs w:val="20"/>
                <w:lang w:val="fr-FR"/>
              </w:rPr>
              <w:t>pozzi</w:t>
            </w:r>
            <w:r w:rsidRPr="0032190F">
              <w:rPr>
                <w:sz w:val="20"/>
                <w:szCs w:val="20"/>
                <w:lang w:val="fr-FR"/>
              </w:rPr>
              <w:t>) cilindriques principaux et de 5 « accessoires » de plus petites dimensions. Il sont alignés parallèlement aux poteaux de la phase 1 et à l’alignement NE-SW des stèles</w:t>
            </w:r>
          </w:p>
        </w:tc>
        <w:tc>
          <w:tcPr>
            <w:tcW w:w="1260" w:type="dxa"/>
            <w:vAlign w:val="center"/>
          </w:tcPr>
          <w:p w14:paraId="3BF4ABA8" w14:textId="77777777" w:rsidR="00E25A64" w:rsidRPr="0032190F" w:rsidRDefault="00E25A64" w:rsidP="00242C0F">
            <w:pPr>
              <w:jc w:val="center"/>
              <w:rPr>
                <w:sz w:val="20"/>
                <w:szCs w:val="20"/>
                <w:lang w:val="fr-FR"/>
              </w:rPr>
            </w:pPr>
          </w:p>
        </w:tc>
        <w:tc>
          <w:tcPr>
            <w:tcW w:w="1183" w:type="dxa"/>
            <w:vMerge/>
            <w:vAlign w:val="center"/>
          </w:tcPr>
          <w:p w14:paraId="346A2B44" w14:textId="77777777" w:rsidR="00E25A64" w:rsidRPr="0032190F" w:rsidRDefault="00E25A64" w:rsidP="00242C0F">
            <w:pPr>
              <w:jc w:val="center"/>
              <w:rPr>
                <w:sz w:val="20"/>
                <w:szCs w:val="20"/>
                <w:lang w:val="fr-FR"/>
              </w:rPr>
            </w:pPr>
          </w:p>
        </w:tc>
      </w:tr>
      <w:tr w:rsidR="005B6447" w:rsidRPr="00DB5974" w14:paraId="07A6F626" w14:textId="77777777" w:rsidTr="00F12320">
        <w:trPr>
          <w:jc w:val="center"/>
        </w:trPr>
        <w:tc>
          <w:tcPr>
            <w:tcW w:w="745" w:type="dxa"/>
            <w:vAlign w:val="center"/>
          </w:tcPr>
          <w:p w14:paraId="7B50B417" w14:textId="77777777" w:rsidR="00E25A64" w:rsidRPr="00DB5974" w:rsidRDefault="00E25A64" w:rsidP="00242C0F">
            <w:pPr>
              <w:jc w:val="center"/>
              <w:rPr>
                <w:sz w:val="20"/>
                <w:szCs w:val="20"/>
              </w:rPr>
            </w:pPr>
            <w:r w:rsidRPr="00DB5974">
              <w:rPr>
                <w:sz w:val="20"/>
                <w:szCs w:val="20"/>
              </w:rPr>
              <w:t>Phase 4</w:t>
            </w:r>
          </w:p>
        </w:tc>
        <w:tc>
          <w:tcPr>
            <w:tcW w:w="5843" w:type="dxa"/>
            <w:shd w:val="clear" w:color="auto" w:fill="auto"/>
            <w:vAlign w:val="center"/>
          </w:tcPr>
          <w:p w14:paraId="6219BF8E" w14:textId="77777777" w:rsidR="00E25A64" w:rsidRPr="0032190F" w:rsidRDefault="007A659E" w:rsidP="00242C0F">
            <w:pPr>
              <w:jc w:val="center"/>
              <w:rPr>
                <w:sz w:val="20"/>
                <w:szCs w:val="20"/>
                <w:lang w:val="fr-FR"/>
              </w:rPr>
            </w:pPr>
            <w:r w:rsidRPr="0032190F">
              <w:rPr>
                <w:sz w:val="20"/>
                <w:szCs w:val="20"/>
                <w:lang w:val="fr-FR"/>
              </w:rPr>
              <w:t>5 t</w:t>
            </w:r>
            <w:r w:rsidR="00E25A64" w:rsidRPr="0032190F">
              <w:rPr>
                <w:sz w:val="20"/>
                <w:szCs w:val="20"/>
                <w:lang w:val="fr-FR"/>
              </w:rPr>
              <w:t>ombes mégalithiques</w:t>
            </w:r>
            <w:r w:rsidRPr="0032190F">
              <w:rPr>
                <w:sz w:val="20"/>
                <w:szCs w:val="20"/>
                <w:lang w:val="fr-FR"/>
              </w:rPr>
              <w:t xml:space="preserve"> de typologies variées édifiées dans différents lieux de l’aire</w:t>
            </w:r>
            <w:r w:rsidR="00E25A64" w:rsidRPr="0032190F">
              <w:rPr>
                <w:sz w:val="20"/>
                <w:szCs w:val="20"/>
                <w:lang w:val="fr-FR"/>
              </w:rPr>
              <w:t xml:space="preserve">, </w:t>
            </w:r>
            <w:r w:rsidRPr="0032190F">
              <w:rPr>
                <w:sz w:val="20"/>
                <w:szCs w:val="20"/>
                <w:lang w:val="fr-FR"/>
              </w:rPr>
              <w:t>parfois adjacentes (T II, T IV, T V, T VI, T VII)</w:t>
            </w:r>
          </w:p>
        </w:tc>
        <w:tc>
          <w:tcPr>
            <w:tcW w:w="1260" w:type="dxa"/>
            <w:vAlign w:val="center"/>
          </w:tcPr>
          <w:p w14:paraId="10D68554" w14:textId="77777777" w:rsidR="00E25A64" w:rsidRPr="00DB5974" w:rsidRDefault="00E25A64" w:rsidP="00242C0F">
            <w:pPr>
              <w:jc w:val="center"/>
              <w:rPr>
                <w:sz w:val="20"/>
                <w:szCs w:val="20"/>
              </w:rPr>
            </w:pPr>
            <w:r w:rsidRPr="00DB5974">
              <w:rPr>
                <w:sz w:val="20"/>
                <w:szCs w:val="20"/>
              </w:rPr>
              <w:t>Campaniforme</w:t>
            </w:r>
          </w:p>
        </w:tc>
        <w:tc>
          <w:tcPr>
            <w:tcW w:w="1183" w:type="dxa"/>
            <w:vAlign w:val="center"/>
          </w:tcPr>
          <w:p w14:paraId="10C599B9" w14:textId="77777777" w:rsidR="00E25A64" w:rsidRPr="00DB5974" w:rsidRDefault="00E25A64" w:rsidP="00242C0F">
            <w:pPr>
              <w:jc w:val="center"/>
              <w:rPr>
                <w:sz w:val="20"/>
                <w:szCs w:val="20"/>
              </w:rPr>
            </w:pPr>
            <w:r w:rsidRPr="00DB5974">
              <w:rPr>
                <w:sz w:val="20"/>
                <w:szCs w:val="20"/>
              </w:rPr>
              <w:t>2300</w:t>
            </w:r>
          </w:p>
        </w:tc>
      </w:tr>
      <w:tr w:rsidR="005B6447" w:rsidRPr="006A329A" w14:paraId="1EA8882B" w14:textId="77777777" w:rsidTr="00F12320">
        <w:trPr>
          <w:jc w:val="center"/>
        </w:trPr>
        <w:tc>
          <w:tcPr>
            <w:tcW w:w="745" w:type="dxa"/>
            <w:vAlign w:val="center"/>
          </w:tcPr>
          <w:p w14:paraId="2B3DBC2A" w14:textId="77777777" w:rsidR="00E25A64" w:rsidRPr="00DB5974" w:rsidRDefault="00E25A64" w:rsidP="00242C0F">
            <w:pPr>
              <w:jc w:val="center"/>
              <w:rPr>
                <w:sz w:val="20"/>
                <w:szCs w:val="20"/>
              </w:rPr>
            </w:pPr>
            <w:r w:rsidRPr="00DB5974">
              <w:rPr>
                <w:sz w:val="20"/>
                <w:szCs w:val="20"/>
              </w:rPr>
              <w:t>Phase 5</w:t>
            </w:r>
          </w:p>
        </w:tc>
        <w:tc>
          <w:tcPr>
            <w:tcW w:w="5843" w:type="dxa"/>
            <w:shd w:val="clear" w:color="auto" w:fill="auto"/>
            <w:vAlign w:val="center"/>
          </w:tcPr>
          <w:p w14:paraId="7A685F1C" w14:textId="77777777" w:rsidR="00E25A64" w:rsidRPr="0032190F" w:rsidRDefault="005B6447" w:rsidP="00242C0F">
            <w:pPr>
              <w:jc w:val="center"/>
              <w:rPr>
                <w:sz w:val="20"/>
                <w:szCs w:val="20"/>
                <w:lang w:val="fr-FR"/>
              </w:rPr>
            </w:pPr>
            <w:r w:rsidRPr="0032190F">
              <w:rPr>
                <w:sz w:val="20"/>
                <w:szCs w:val="20"/>
                <w:lang w:val="fr-FR"/>
              </w:rPr>
              <w:t>Contruction de 3 nouvelles tombes (T I, T III, T II SE)</w:t>
            </w:r>
          </w:p>
        </w:tc>
        <w:tc>
          <w:tcPr>
            <w:tcW w:w="1260" w:type="dxa"/>
            <w:vAlign w:val="center"/>
          </w:tcPr>
          <w:p w14:paraId="1115BCCC" w14:textId="77777777" w:rsidR="00E25A64" w:rsidRPr="0032190F" w:rsidRDefault="00E25A64" w:rsidP="00242C0F">
            <w:pPr>
              <w:jc w:val="center"/>
              <w:rPr>
                <w:sz w:val="20"/>
                <w:szCs w:val="20"/>
                <w:lang w:val="fr-FR"/>
              </w:rPr>
            </w:pPr>
          </w:p>
        </w:tc>
        <w:tc>
          <w:tcPr>
            <w:tcW w:w="1183" w:type="dxa"/>
            <w:vAlign w:val="center"/>
          </w:tcPr>
          <w:p w14:paraId="09F888E6" w14:textId="77777777" w:rsidR="00E25A64" w:rsidRPr="0032190F" w:rsidRDefault="00E25A64" w:rsidP="00242C0F">
            <w:pPr>
              <w:jc w:val="center"/>
              <w:rPr>
                <w:sz w:val="20"/>
                <w:szCs w:val="20"/>
                <w:lang w:val="fr-FR"/>
              </w:rPr>
            </w:pPr>
          </w:p>
        </w:tc>
      </w:tr>
    </w:tbl>
    <w:p w14:paraId="427C9E55" w14:textId="77777777" w:rsidR="00E25A64" w:rsidRDefault="00E25A64" w:rsidP="00242C0F">
      <w:r>
        <w:t>(BIB 30 p. 70)</w:t>
      </w:r>
    </w:p>
    <w:p w14:paraId="41D2EC02" w14:textId="77777777" w:rsidR="00FE5591" w:rsidRDefault="00FE5591" w:rsidP="00242C0F"/>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33"/>
        <w:gridCol w:w="4910"/>
        <w:gridCol w:w="1416"/>
        <w:gridCol w:w="1561"/>
      </w:tblGrid>
      <w:tr w:rsidR="00072D93" w:rsidRPr="00DB5974" w14:paraId="2B42C337" w14:textId="77777777">
        <w:trPr>
          <w:jc w:val="center"/>
        </w:trPr>
        <w:tc>
          <w:tcPr>
            <w:tcW w:w="0" w:type="auto"/>
            <w:vAlign w:val="center"/>
          </w:tcPr>
          <w:p w14:paraId="53B4ED5B" w14:textId="77777777" w:rsidR="00072D93" w:rsidRPr="00DB5974" w:rsidRDefault="00072D93" w:rsidP="00242C0F">
            <w:pPr>
              <w:rPr>
                <w:sz w:val="20"/>
                <w:szCs w:val="20"/>
              </w:rPr>
            </w:pPr>
            <w:r w:rsidRPr="00DB5974">
              <w:rPr>
                <w:sz w:val="20"/>
                <w:szCs w:val="20"/>
              </w:rPr>
              <w:t>Phase 1</w:t>
            </w:r>
          </w:p>
        </w:tc>
        <w:tc>
          <w:tcPr>
            <w:tcW w:w="0" w:type="auto"/>
            <w:vAlign w:val="center"/>
          </w:tcPr>
          <w:p w14:paraId="5F0293B9" w14:textId="77777777" w:rsidR="00072D93" w:rsidRPr="0032190F" w:rsidRDefault="00072D93" w:rsidP="00242C0F">
            <w:pPr>
              <w:jc w:val="center"/>
              <w:rPr>
                <w:sz w:val="20"/>
                <w:szCs w:val="20"/>
                <w:lang w:val="fr-FR"/>
              </w:rPr>
            </w:pPr>
            <w:r w:rsidRPr="0032190F">
              <w:rPr>
                <w:sz w:val="20"/>
                <w:szCs w:val="20"/>
                <w:lang w:val="fr-FR"/>
              </w:rPr>
              <w:t>Alignement de poteaux (ou stèles) en bois</w:t>
            </w:r>
          </w:p>
        </w:tc>
        <w:tc>
          <w:tcPr>
            <w:tcW w:w="0" w:type="auto"/>
          </w:tcPr>
          <w:p w14:paraId="00EA0DFB" w14:textId="77777777" w:rsidR="00072D93" w:rsidRPr="0032190F" w:rsidRDefault="00072D93" w:rsidP="00242C0F">
            <w:pPr>
              <w:jc w:val="center"/>
              <w:rPr>
                <w:sz w:val="20"/>
                <w:szCs w:val="20"/>
                <w:lang w:val="fr-FR"/>
              </w:rPr>
            </w:pPr>
          </w:p>
        </w:tc>
        <w:tc>
          <w:tcPr>
            <w:tcW w:w="0" w:type="auto"/>
          </w:tcPr>
          <w:p w14:paraId="2E270DA2" w14:textId="77777777" w:rsidR="00072D93" w:rsidRPr="00DB5974" w:rsidRDefault="00072D93" w:rsidP="00242C0F">
            <w:pPr>
              <w:jc w:val="center"/>
              <w:rPr>
                <w:sz w:val="20"/>
                <w:szCs w:val="20"/>
              </w:rPr>
            </w:pPr>
            <w:r w:rsidRPr="00DB5974">
              <w:rPr>
                <w:sz w:val="20"/>
                <w:szCs w:val="20"/>
              </w:rPr>
              <w:t>3000-2800</w:t>
            </w:r>
          </w:p>
        </w:tc>
      </w:tr>
      <w:tr w:rsidR="00072D93" w:rsidRPr="00DB5974" w14:paraId="42296A06" w14:textId="77777777">
        <w:trPr>
          <w:jc w:val="center"/>
        </w:trPr>
        <w:tc>
          <w:tcPr>
            <w:tcW w:w="0" w:type="auto"/>
            <w:vAlign w:val="center"/>
          </w:tcPr>
          <w:p w14:paraId="3B47DF46" w14:textId="77777777" w:rsidR="00072D93" w:rsidRPr="00DB5974" w:rsidRDefault="00072D93" w:rsidP="00242C0F">
            <w:pPr>
              <w:rPr>
                <w:sz w:val="20"/>
                <w:szCs w:val="20"/>
              </w:rPr>
            </w:pPr>
            <w:r w:rsidRPr="00DB5974">
              <w:rPr>
                <w:sz w:val="20"/>
                <w:szCs w:val="20"/>
              </w:rPr>
              <w:t>Phase 2</w:t>
            </w:r>
          </w:p>
        </w:tc>
        <w:tc>
          <w:tcPr>
            <w:tcW w:w="0" w:type="auto"/>
            <w:vAlign w:val="center"/>
          </w:tcPr>
          <w:p w14:paraId="4F4D4ACC" w14:textId="77777777" w:rsidR="00072D93" w:rsidRPr="0032190F" w:rsidRDefault="00072D93" w:rsidP="00242C0F">
            <w:pPr>
              <w:jc w:val="center"/>
              <w:rPr>
                <w:sz w:val="20"/>
                <w:szCs w:val="20"/>
                <w:lang w:val="fr-FR"/>
              </w:rPr>
            </w:pPr>
            <w:r w:rsidRPr="0032190F">
              <w:rPr>
                <w:sz w:val="20"/>
                <w:szCs w:val="20"/>
                <w:lang w:val="fr-FR"/>
              </w:rPr>
              <w:t>Deux alignements orthogonaux de stèles anthropomorphes</w:t>
            </w:r>
          </w:p>
        </w:tc>
        <w:tc>
          <w:tcPr>
            <w:tcW w:w="0" w:type="auto"/>
          </w:tcPr>
          <w:p w14:paraId="633B457B" w14:textId="77777777" w:rsidR="00072D93" w:rsidRPr="0032190F" w:rsidRDefault="00072D93" w:rsidP="00242C0F">
            <w:pPr>
              <w:jc w:val="center"/>
              <w:rPr>
                <w:sz w:val="20"/>
                <w:szCs w:val="20"/>
                <w:lang w:val="fr-FR"/>
              </w:rPr>
            </w:pPr>
          </w:p>
        </w:tc>
        <w:tc>
          <w:tcPr>
            <w:tcW w:w="0" w:type="auto"/>
          </w:tcPr>
          <w:p w14:paraId="73E5638F" w14:textId="77777777" w:rsidR="00072D93" w:rsidRPr="00DB5974" w:rsidRDefault="00072D93" w:rsidP="00242C0F">
            <w:pPr>
              <w:jc w:val="center"/>
              <w:rPr>
                <w:sz w:val="20"/>
                <w:szCs w:val="20"/>
              </w:rPr>
            </w:pPr>
            <w:r w:rsidRPr="00DB5974">
              <w:rPr>
                <w:sz w:val="20"/>
                <w:szCs w:val="20"/>
              </w:rPr>
              <w:t>deb. 2800 / 2750</w:t>
            </w:r>
          </w:p>
        </w:tc>
      </w:tr>
      <w:tr w:rsidR="00072D93" w:rsidRPr="006A329A" w14:paraId="0D703B09" w14:textId="77777777">
        <w:trPr>
          <w:jc w:val="center"/>
        </w:trPr>
        <w:tc>
          <w:tcPr>
            <w:tcW w:w="0" w:type="auto"/>
            <w:vAlign w:val="center"/>
          </w:tcPr>
          <w:p w14:paraId="49D5326F" w14:textId="77777777" w:rsidR="00072D93" w:rsidRPr="00DB5974" w:rsidRDefault="00072D93" w:rsidP="00242C0F">
            <w:pPr>
              <w:rPr>
                <w:sz w:val="20"/>
                <w:szCs w:val="20"/>
              </w:rPr>
            </w:pPr>
            <w:r w:rsidRPr="00DB5974">
              <w:rPr>
                <w:sz w:val="20"/>
                <w:szCs w:val="20"/>
              </w:rPr>
              <w:t>Phase 3</w:t>
            </w:r>
          </w:p>
        </w:tc>
        <w:tc>
          <w:tcPr>
            <w:tcW w:w="0" w:type="auto"/>
            <w:vAlign w:val="center"/>
          </w:tcPr>
          <w:p w14:paraId="12FCA664" w14:textId="77777777" w:rsidR="00072D93" w:rsidRPr="0032190F" w:rsidRDefault="00072D93" w:rsidP="00242C0F">
            <w:pPr>
              <w:jc w:val="center"/>
              <w:rPr>
                <w:sz w:val="20"/>
                <w:szCs w:val="20"/>
                <w:lang w:val="fr-FR"/>
              </w:rPr>
            </w:pPr>
            <w:r w:rsidRPr="0032190F">
              <w:rPr>
                <w:sz w:val="20"/>
                <w:szCs w:val="20"/>
                <w:lang w:val="fr-FR"/>
              </w:rPr>
              <w:t>Série de puits rituels alignés</w:t>
            </w:r>
          </w:p>
        </w:tc>
        <w:tc>
          <w:tcPr>
            <w:tcW w:w="0" w:type="auto"/>
          </w:tcPr>
          <w:p w14:paraId="01880A8C" w14:textId="77777777" w:rsidR="00072D93" w:rsidRPr="0032190F" w:rsidRDefault="00072D93" w:rsidP="00242C0F">
            <w:pPr>
              <w:jc w:val="center"/>
              <w:rPr>
                <w:sz w:val="20"/>
                <w:szCs w:val="20"/>
                <w:lang w:val="fr-FR"/>
              </w:rPr>
            </w:pPr>
          </w:p>
        </w:tc>
        <w:tc>
          <w:tcPr>
            <w:tcW w:w="0" w:type="auto"/>
          </w:tcPr>
          <w:p w14:paraId="5B094385" w14:textId="77777777" w:rsidR="00072D93" w:rsidRPr="0032190F" w:rsidRDefault="00072D93" w:rsidP="00242C0F">
            <w:pPr>
              <w:jc w:val="center"/>
              <w:rPr>
                <w:sz w:val="20"/>
                <w:szCs w:val="20"/>
                <w:lang w:val="fr-FR"/>
              </w:rPr>
            </w:pPr>
          </w:p>
        </w:tc>
      </w:tr>
      <w:tr w:rsidR="00072D93" w:rsidRPr="00DB5974" w14:paraId="24F6FDA3" w14:textId="77777777">
        <w:trPr>
          <w:jc w:val="center"/>
        </w:trPr>
        <w:tc>
          <w:tcPr>
            <w:tcW w:w="0" w:type="auto"/>
            <w:vAlign w:val="center"/>
          </w:tcPr>
          <w:p w14:paraId="25956E8F" w14:textId="77777777" w:rsidR="00072D93" w:rsidRPr="00DB5974" w:rsidRDefault="00072D93" w:rsidP="00242C0F">
            <w:pPr>
              <w:rPr>
                <w:sz w:val="20"/>
                <w:szCs w:val="20"/>
              </w:rPr>
            </w:pPr>
            <w:r w:rsidRPr="00DB5974">
              <w:rPr>
                <w:sz w:val="20"/>
                <w:szCs w:val="20"/>
              </w:rPr>
              <w:t>Phase 4</w:t>
            </w:r>
          </w:p>
        </w:tc>
        <w:tc>
          <w:tcPr>
            <w:tcW w:w="0" w:type="auto"/>
            <w:vMerge w:val="restart"/>
            <w:vAlign w:val="center"/>
          </w:tcPr>
          <w:p w14:paraId="70BF36D1" w14:textId="77777777" w:rsidR="00072D93" w:rsidRPr="0032190F" w:rsidRDefault="00072D93" w:rsidP="00242C0F">
            <w:pPr>
              <w:jc w:val="center"/>
              <w:rPr>
                <w:sz w:val="20"/>
                <w:szCs w:val="20"/>
                <w:lang w:val="fr-FR"/>
              </w:rPr>
            </w:pPr>
            <w:r w:rsidRPr="0032190F">
              <w:rPr>
                <w:sz w:val="20"/>
                <w:szCs w:val="20"/>
                <w:lang w:val="fr-FR"/>
              </w:rPr>
              <w:t>Tombes mégalithiques, réemploi des stèles</w:t>
            </w:r>
          </w:p>
        </w:tc>
        <w:tc>
          <w:tcPr>
            <w:tcW w:w="0" w:type="auto"/>
          </w:tcPr>
          <w:p w14:paraId="72A6EC14" w14:textId="77777777" w:rsidR="00072D93" w:rsidRPr="00DB5974" w:rsidRDefault="00072D93" w:rsidP="00242C0F">
            <w:pPr>
              <w:jc w:val="center"/>
              <w:rPr>
                <w:sz w:val="20"/>
                <w:szCs w:val="20"/>
              </w:rPr>
            </w:pPr>
            <w:r w:rsidRPr="00DB5974">
              <w:rPr>
                <w:sz w:val="20"/>
                <w:szCs w:val="20"/>
              </w:rPr>
              <w:t>Campaniforme</w:t>
            </w:r>
          </w:p>
        </w:tc>
        <w:tc>
          <w:tcPr>
            <w:tcW w:w="0" w:type="auto"/>
          </w:tcPr>
          <w:p w14:paraId="08BBBAB9" w14:textId="77777777" w:rsidR="00072D93" w:rsidRPr="00DB5974" w:rsidRDefault="00072D93" w:rsidP="00242C0F">
            <w:pPr>
              <w:jc w:val="center"/>
              <w:rPr>
                <w:sz w:val="20"/>
                <w:szCs w:val="20"/>
              </w:rPr>
            </w:pPr>
            <w:r w:rsidRPr="00DB5974">
              <w:rPr>
                <w:sz w:val="20"/>
                <w:szCs w:val="20"/>
              </w:rPr>
              <w:t>2300</w:t>
            </w:r>
          </w:p>
        </w:tc>
      </w:tr>
      <w:tr w:rsidR="00072D93" w:rsidRPr="00DB5974" w14:paraId="0D689868" w14:textId="77777777">
        <w:trPr>
          <w:jc w:val="center"/>
        </w:trPr>
        <w:tc>
          <w:tcPr>
            <w:tcW w:w="0" w:type="auto"/>
            <w:vAlign w:val="center"/>
          </w:tcPr>
          <w:p w14:paraId="326D130F" w14:textId="77777777" w:rsidR="00072D93" w:rsidRPr="00DB5974" w:rsidRDefault="00072D93" w:rsidP="00242C0F">
            <w:pPr>
              <w:rPr>
                <w:sz w:val="20"/>
                <w:szCs w:val="20"/>
              </w:rPr>
            </w:pPr>
            <w:r w:rsidRPr="00DB5974">
              <w:rPr>
                <w:sz w:val="20"/>
                <w:szCs w:val="20"/>
              </w:rPr>
              <w:t>Phase 5</w:t>
            </w:r>
          </w:p>
        </w:tc>
        <w:tc>
          <w:tcPr>
            <w:tcW w:w="0" w:type="auto"/>
            <w:vMerge/>
            <w:vAlign w:val="center"/>
          </w:tcPr>
          <w:p w14:paraId="1D80ECCF" w14:textId="77777777" w:rsidR="00072D93" w:rsidRPr="00DB5974" w:rsidRDefault="00072D93" w:rsidP="00242C0F">
            <w:pPr>
              <w:jc w:val="center"/>
              <w:rPr>
                <w:sz w:val="20"/>
                <w:szCs w:val="20"/>
              </w:rPr>
            </w:pPr>
          </w:p>
        </w:tc>
        <w:tc>
          <w:tcPr>
            <w:tcW w:w="0" w:type="auto"/>
          </w:tcPr>
          <w:p w14:paraId="76098A2D" w14:textId="77777777" w:rsidR="00072D93" w:rsidRPr="00DB5974" w:rsidRDefault="00072D93" w:rsidP="00242C0F">
            <w:pPr>
              <w:jc w:val="center"/>
              <w:rPr>
                <w:sz w:val="20"/>
                <w:szCs w:val="20"/>
              </w:rPr>
            </w:pPr>
          </w:p>
        </w:tc>
        <w:tc>
          <w:tcPr>
            <w:tcW w:w="0" w:type="auto"/>
          </w:tcPr>
          <w:p w14:paraId="6706DD67" w14:textId="77777777" w:rsidR="00072D93" w:rsidRPr="00DB5974" w:rsidRDefault="00072D93" w:rsidP="00242C0F">
            <w:pPr>
              <w:jc w:val="center"/>
              <w:rPr>
                <w:sz w:val="20"/>
                <w:szCs w:val="20"/>
              </w:rPr>
            </w:pPr>
          </w:p>
        </w:tc>
      </w:tr>
    </w:tbl>
    <w:p w14:paraId="00AB750C" w14:textId="77777777" w:rsidR="00072D93" w:rsidRDefault="00072D93" w:rsidP="00242C0F">
      <w:r>
        <w:t>(BIB 93 p. 29, 45 et BIB 30)</w:t>
      </w:r>
    </w:p>
    <w:p w14:paraId="4CB607BA" w14:textId="77777777" w:rsidR="00072D93" w:rsidRDefault="00072D93" w:rsidP="00242C0F"/>
    <w:p w14:paraId="7E535784" w14:textId="77777777" w:rsidR="00CF483E" w:rsidRDefault="00CF483E" w:rsidP="00242C0F">
      <w:pPr>
        <w:pStyle w:val="Heading2"/>
      </w:pPr>
      <w:r>
        <w:t>Phase 1</w:t>
      </w:r>
    </w:p>
    <w:p w14:paraId="5E514C4D" w14:textId="77777777" w:rsidR="00495AA2" w:rsidRDefault="00495AA2" w:rsidP="00242C0F"/>
    <w:p w14:paraId="6FE90ECB" w14:textId="0ACDC7BD" w:rsidR="00CD305E" w:rsidRPr="0032190F" w:rsidRDefault="00BD4F63" w:rsidP="00242C0F">
      <w:pPr>
        <w:jc w:val="both"/>
        <w:rPr>
          <w:lang w:val="fr-FR"/>
        </w:rPr>
      </w:pPr>
      <w:r w:rsidRPr="0032190F">
        <w:rPr>
          <w:lang w:val="fr-FR"/>
        </w:rPr>
        <w:t xml:space="preserve">La première phase d’occupation du site montre une rangée de trous de poteaux, d’environ </w:t>
      </w:r>
      <w:smartTag w:uri="urn:schemas-microsoft-com:office:smarttags" w:element="metricconverter">
        <w:smartTagPr>
          <w:attr w:name="ProductID" w:val="35 m"/>
        </w:smartTagPr>
        <w:r w:rsidRPr="0032190F">
          <w:rPr>
            <w:lang w:val="fr-FR"/>
          </w:rPr>
          <w:t>35 m</w:t>
        </w:r>
      </w:smartTag>
      <w:r w:rsidRPr="0032190F">
        <w:rPr>
          <w:lang w:val="fr-FR"/>
        </w:rPr>
        <w:t xml:space="preserve"> de longueur du nord-est au sud-ouest, certains contenants des crânes de béliers et de bœufs. Un examen au </w:t>
      </w:r>
      <w:smartTag w:uri="urn:schemas-microsoft-com:office:smarttags" w:element="metricconverter">
        <w:smartTagPr>
          <w:attr w:name="ProductID" w:val="14C"/>
        </w:smartTagPr>
        <w:r w:rsidRPr="0032190F">
          <w:rPr>
            <w:vertAlign w:val="superscript"/>
            <w:lang w:val="fr-FR"/>
          </w:rPr>
          <w:t>14</w:t>
        </w:r>
        <w:r w:rsidRPr="0032190F">
          <w:rPr>
            <w:lang w:val="fr-FR"/>
          </w:rPr>
          <w:t>C</w:t>
        </w:r>
      </w:smartTag>
      <w:r w:rsidRPr="0032190F">
        <w:rPr>
          <w:lang w:val="fr-FR"/>
        </w:rPr>
        <w:t xml:space="preserve"> de leur remblai carbonisé révèle deux phases d’utilisation datant de la dernière période du néolithique et de la première période du </w:t>
      </w:r>
      <w:hyperlink r:id="rId9484" w:anchor="Cul_Chalco" w:history="1">
        <w:r w:rsidRPr="0032190F">
          <w:rPr>
            <w:rStyle w:val="Hyperlink"/>
            <w:lang w:val="fr-FR"/>
          </w:rPr>
          <w:t>Chalcolithique</w:t>
        </w:r>
      </w:hyperlink>
      <w:r w:rsidR="00CD305E" w:rsidRPr="0032190F">
        <w:rPr>
          <w:lang w:val="fr-FR"/>
        </w:rPr>
        <w:t xml:space="preserve"> (3400-2900) (BIB 393 p. 146)</w:t>
      </w:r>
    </w:p>
    <w:p w14:paraId="5AE9865E" w14:textId="77777777" w:rsidR="002D717B" w:rsidRPr="0032190F" w:rsidRDefault="002D717B" w:rsidP="00242C0F">
      <w:pPr>
        <w:jc w:val="both"/>
        <w:rPr>
          <w:lang w:val="fr-FR"/>
        </w:rPr>
      </w:pPr>
    </w:p>
    <w:p w14:paraId="4BD4B178" w14:textId="77777777" w:rsidR="002D717B" w:rsidRPr="0032190F" w:rsidRDefault="002D717B" w:rsidP="00242C0F">
      <w:pPr>
        <w:jc w:val="both"/>
        <w:rPr>
          <w:lang w:val="fr-FR"/>
        </w:rPr>
      </w:pPr>
      <w:r w:rsidRPr="0032190F">
        <w:rPr>
          <w:lang w:val="fr-FR"/>
        </w:rPr>
        <w:t xml:space="preserve">L’alignement des poteaux n’est pas parfaitement rectiligne mais dessine parfois un arc de cercle. On distingue 2 types de poteaux : ceux ayant un grand diamètre et une grande profondeur (que les mesures radicarbones donnent pour les plus anciens) et ceux de moindres dimensions (BIB 30 p. 82). On peut exclure une fonction utilitariste de ces poteaux attendu qu’à leur base on retrouve déposés rituellement </w:t>
      </w:r>
      <w:r w:rsidRPr="0032190F">
        <w:rPr>
          <w:i/>
          <w:lang w:val="fr-FR"/>
        </w:rPr>
        <w:t>ceneri di crani di bue</w:t>
      </w:r>
      <w:r w:rsidRPr="0032190F">
        <w:rPr>
          <w:lang w:val="fr-FR"/>
        </w:rPr>
        <w:t xml:space="preserve"> (BIB 30 p. 82).</w:t>
      </w:r>
    </w:p>
    <w:p w14:paraId="39A922F5" w14:textId="77777777" w:rsidR="00BD4F63" w:rsidRPr="0032190F" w:rsidRDefault="00BD4F63"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33"/>
        <w:gridCol w:w="1685"/>
        <w:gridCol w:w="1371"/>
        <w:gridCol w:w="1438"/>
        <w:gridCol w:w="1126"/>
      </w:tblGrid>
      <w:tr w:rsidR="00C234E3" w:rsidRPr="00DB5974" w14:paraId="6E8DD62A" w14:textId="77777777">
        <w:trPr>
          <w:jc w:val="center"/>
        </w:trPr>
        <w:tc>
          <w:tcPr>
            <w:tcW w:w="0" w:type="auto"/>
            <w:vAlign w:val="center"/>
          </w:tcPr>
          <w:p w14:paraId="28AEED18" w14:textId="77777777" w:rsidR="00C234E3" w:rsidRPr="0032190F" w:rsidRDefault="00C234E3" w:rsidP="00242C0F">
            <w:pPr>
              <w:jc w:val="both"/>
              <w:rPr>
                <w:sz w:val="20"/>
                <w:szCs w:val="20"/>
                <w:lang w:val="fr-FR"/>
              </w:rPr>
            </w:pPr>
          </w:p>
        </w:tc>
        <w:tc>
          <w:tcPr>
            <w:tcW w:w="0" w:type="auto"/>
            <w:vAlign w:val="center"/>
          </w:tcPr>
          <w:p w14:paraId="59CA6E42" w14:textId="77777777" w:rsidR="00C234E3" w:rsidRPr="0032190F" w:rsidRDefault="00C234E3" w:rsidP="00242C0F">
            <w:pPr>
              <w:jc w:val="both"/>
              <w:rPr>
                <w:sz w:val="20"/>
                <w:szCs w:val="20"/>
                <w:lang w:val="fr-FR"/>
              </w:rPr>
            </w:pPr>
          </w:p>
        </w:tc>
        <w:tc>
          <w:tcPr>
            <w:tcW w:w="0" w:type="auto"/>
            <w:vAlign w:val="center"/>
          </w:tcPr>
          <w:p w14:paraId="45F4D130" w14:textId="77777777" w:rsidR="00C234E3" w:rsidRPr="00DB5974" w:rsidRDefault="00C234E3" w:rsidP="00242C0F">
            <w:pPr>
              <w:jc w:val="both"/>
              <w:rPr>
                <w:sz w:val="20"/>
                <w:szCs w:val="20"/>
              </w:rPr>
            </w:pPr>
            <w:r w:rsidRPr="00DB5974">
              <w:rPr>
                <w:sz w:val="20"/>
                <w:szCs w:val="20"/>
              </w:rPr>
              <w:t>BP</w:t>
            </w:r>
          </w:p>
        </w:tc>
        <w:tc>
          <w:tcPr>
            <w:tcW w:w="0" w:type="auto"/>
            <w:vAlign w:val="center"/>
          </w:tcPr>
          <w:p w14:paraId="5C09F7E7" w14:textId="77777777" w:rsidR="00C234E3" w:rsidRPr="00DB5974" w:rsidRDefault="00C234E3" w:rsidP="00242C0F">
            <w:pPr>
              <w:jc w:val="both"/>
              <w:rPr>
                <w:sz w:val="20"/>
                <w:szCs w:val="20"/>
              </w:rPr>
            </w:pPr>
            <w:r w:rsidRPr="00DB5974">
              <w:rPr>
                <w:sz w:val="20"/>
                <w:szCs w:val="20"/>
              </w:rPr>
              <w:t>BC Uncal</w:t>
            </w:r>
          </w:p>
        </w:tc>
        <w:tc>
          <w:tcPr>
            <w:tcW w:w="0" w:type="auto"/>
          </w:tcPr>
          <w:p w14:paraId="05782E1E" w14:textId="77777777" w:rsidR="00C234E3" w:rsidRPr="00DB5974" w:rsidRDefault="00DE3007" w:rsidP="00242C0F">
            <w:pPr>
              <w:jc w:val="both"/>
              <w:rPr>
                <w:i/>
                <w:sz w:val="20"/>
                <w:szCs w:val="20"/>
              </w:rPr>
            </w:pPr>
            <w:r w:rsidRPr="00DB5974">
              <w:rPr>
                <w:i/>
                <w:sz w:val="20"/>
                <w:szCs w:val="20"/>
              </w:rPr>
              <w:t>CalPal</w:t>
            </w:r>
          </w:p>
        </w:tc>
      </w:tr>
      <w:tr w:rsidR="00C234E3" w:rsidRPr="00DB5974" w14:paraId="0CD7FF3E" w14:textId="77777777">
        <w:trPr>
          <w:jc w:val="center"/>
        </w:trPr>
        <w:tc>
          <w:tcPr>
            <w:tcW w:w="0" w:type="auto"/>
            <w:vMerge w:val="restart"/>
            <w:vAlign w:val="center"/>
          </w:tcPr>
          <w:p w14:paraId="525DFBF9" w14:textId="77777777" w:rsidR="00C234E3" w:rsidRPr="00DB5974" w:rsidRDefault="00C234E3" w:rsidP="00242C0F">
            <w:pPr>
              <w:jc w:val="both"/>
              <w:rPr>
                <w:sz w:val="20"/>
                <w:szCs w:val="20"/>
              </w:rPr>
            </w:pPr>
            <w:r w:rsidRPr="00DB5974">
              <w:rPr>
                <w:sz w:val="20"/>
                <w:szCs w:val="20"/>
              </w:rPr>
              <w:t>Phase 1</w:t>
            </w:r>
          </w:p>
        </w:tc>
        <w:tc>
          <w:tcPr>
            <w:tcW w:w="0" w:type="auto"/>
            <w:vAlign w:val="center"/>
          </w:tcPr>
          <w:p w14:paraId="7A985CE4" w14:textId="77777777" w:rsidR="00C234E3" w:rsidRPr="00DB5974" w:rsidRDefault="00C234E3" w:rsidP="00242C0F">
            <w:pPr>
              <w:jc w:val="both"/>
              <w:rPr>
                <w:sz w:val="20"/>
                <w:szCs w:val="20"/>
              </w:rPr>
            </w:pPr>
            <w:r w:rsidRPr="00DB5974">
              <w:rPr>
                <w:sz w:val="20"/>
                <w:szCs w:val="20"/>
              </w:rPr>
              <w:t>Poteau n°12 (F78)</w:t>
            </w:r>
          </w:p>
        </w:tc>
        <w:tc>
          <w:tcPr>
            <w:tcW w:w="0" w:type="auto"/>
            <w:vAlign w:val="center"/>
          </w:tcPr>
          <w:p w14:paraId="42308413" w14:textId="77777777" w:rsidR="00C234E3" w:rsidRPr="00DB5974" w:rsidRDefault="00C234E3" w:rsidP="00242C0F">
            <w:pPr>
              <w:jc w:val="both"/>
              <w:rPr>
                <w:sz w:val="20"/>
                <w:szCs w:val="20"/>
              </w:rPr>
            </w:pPr>
            <w:r w:rsidRPr="00DB5974">
              <w:rPr>
                <w:sz w:val="20"/>
                <w:szCs w:val="20"/>
              </w:rPr>
              <w:t xml:space="preserve">5020 </w:t>
            </w:r>
            <w:r w:rsidRPr="00DB5974">
              <w:rPr>
                <w:rFonts w:ascii="Arial" w:hAnsi="Arial" w:cs="Arial"/>
                <w:sz w:val="20"/>
                <w:szCs w:val="20"/>
              </w:rPr>
              <w:t>±</w:t>
            </w:r>
            <w:r w:rsidRPr="00DB5974">
              <w:rPr>
                <w:sz w:val="20"/>
                <w:szCs w:val="20"/>
              </w:rPr>
              <w:t>180 BP</w:t>
            </w:r>
          </w:p>
        </w:tc>
        <w:tc>
          <w:tcPr>
            <w:tcW w:w="0" w:type="auto"/>
            <w:vAlign w:val="center"/>
          </w:tcPr>
          <w:p w14:paraId="5A47A072" w14:textId="77777777" w:rsidR="00C234E3" w:rsidRPr="00DB5974" w:rsidRDefault="00C234E3" w:rsidP="00242C0F">
            <w:pPr>
              <w:jc w:val="both"/>
              <w:rPr>
                <w:sz w:val="20"/>
                <w:szCs w:val="20"/>
              </w:rPr>
            </w:pPr>
            <w:r w:rsidRPr="00DB5974">
              <w:rPr>
                <w:sz w:val="20"/>
                <w:szCs w:val="20"/>
              </w:rPr>
              <w:t>3070 b.c uncal</w:t>
            </w:r>
          </w:p>
        </w:tc>
        <w:tc>
          <w:tcPr>
            <w:tcW w:w="0" w:type="auto"/>
          </w:tcPr>
          <w:p w14:paraId="08E32390" w14:textId="77777777" w:rsidR="00C234E3" w:rsidRPr="00DB5974" w:rsidRDefault="00C234E3" w:rsidP="00242C0F">
            <w:pPr>
              <w:jc w:val="both"/>
              <w:rPr>
                <w:i/>
                <w:sz w:val="20"/>
                <w:szCs w:val="20"/>
              </w:rPr>
            </w:pPr>
            <w:r w:rsidRPr="00DB5974">
              <w:rPr>
                <w:i/>
                <w:sz w:val="20"/>
                <w:szCs w:val="20"/>
              </w:rPr>
              <w:t>3838 ± 187</w:t>
            </w:r>
          </w:p>
        </w:tc>
      </w:tr>
      <w:tr w:rsidR="00C234E3" w:rsidRPr="00DB5974" w14:paraId="28D00333" w14:textId="77777777">
        <w:trPr>
          <w:jc w:val="center"/>
        </w:trPr>
        <w:tc>
          <w:tcPr>
            <w:tcW w:w="0" w:type="auto"/>
            <w:vMerge/>
            <w:vAlign w:val="center"/>
          </w:tcPr>
          <w:p w14:paraId="55679C47" w14:textId="77777777" w:rsidR="00C234E3" w:rsidRPr="00DB5974" w:rsidRDefault="00C234E3" w:rsidP="00242C0F">
            <w:pPr>
              <w:jc w:val="both"/>
              <w:rPr>
                <w:sz w:val="20"/>
                <w:szCs w:val="20"/>
              </w:rPr>
            </w:pPr>
          </w:p>
        </w:tc>
        <w:tc>
          <w:tcPr>
            <w:tcW w:w="0" w:type="auto"/>
            <w:vAlign w:val="center"/>
          </w:tcPr>
          <w:p w14:paraId="02E336D3" w14:textId="77777777" w:rsidR="00C234E3" w:rsidRPr="00DB5974" w:rsidRDefault="00C234E3" w:rsidP="00242C0F">
            <w:pPr>
              <w:jc w:val="both"/>
              <w:rPr>
                <w:sz w:val="20"/>
                <w:szCs w:val="20"/>
              </w:rPr>
            </w:pPr>
            <w:r w:rsidRPr="00DB5974">
              <w:rPr>
                <w:sz w:val="20"/>
                <w:szCs w:val="20"/>
              </w:rPr>
              <w:t>Poteau n°17 (F82)</w:t>
            </w:r>
          </w:p>
        </w:tc>
        <w:tc>
          <w:tcPr>
            <w:tcW w:w="0" w:type="auto"/>
            <w:vAlign w:val="center"/>
          </w:tcPr>
          <w:p w14:paraId="61BAE6C3" w14:textId="77777777" w:rsidR="00C234E3" w:rsidRPr="00DB5974" w:rsidRDefault="00C234E3" w:rsidP="00242C0F">
            <w:pPr>
              <w:jc w:val="both"/>
              <w:rPr>
                <w:sz w:val="20"/>
                <w:szCs w:val="20"/>
              </w:rPr>
            </w:pPr>
            <w:r w:rsidRPr="00DB5974">
              <w:rPr>
                <w:sz w:val="20"/>
                <w:szCs w:val="20"/>
              </w:rPr>
              <w:t xml:space="preserve">4910 </w:t>
            </w:r>
            <w:r w:rsidRPr="00DB5974">
              <w:rPr>
                <w:rFonts w:ascii="Arial" w:hAnsi="Arial" w:cs="Arial"/>
                <w:sz w:val="20"/>
                <w:szCs w:val="20"/>
              </w:rPr>
              <w:t>±</w:t>
            </w:r>
            <w:r w:rsidRPr="00DB5974">
              <w:rPr>
                <w:sz w:val="20"/>
                <w:szCs w:val="20"/>
              </w:rPr>
              <w:t>200 BP</w:t>
            </w:r>
          </w:p>
        </w:tc>
        <w:tc>
          <w:tcPr>
            <w:tcW w:w="0" w:type="auto"/>
            <w:vAlign w:val="center"/>
          </w:tcPr>
          <w:p w14:paraId="5A33A3D4" w14:textId="77777777" w:rsidR="00C234E3" w:rsidRPr="00DB5974" w:rsidRDefault="00C234E3" w:rsidP="00242C0F">
            <w:pPr>
              <w:jc w:val="both"/>
              <w:rPr>
                <w:sz w:val="20"/>
                <w:szCs w:val="20"/>
              </w:rPr>
            </w:pPr>
            <w:r w:rsidRPr="00DB5974">
              <w:rPr>
                <w:sz w:val="20"/>
                <w:szCs w:val="20"/>
              </w:rPr>
              <w:t>2960 b.c uncal</w:t>
            </w:r>
          </w:p>
        </w:tc>
        <w:tc>
          <w:tcPr>
            <w:tcW w:w="0" w:type="auto"/>
          </w:tcPr>
          <w:p w14:paraId="0A20D675" w14:textId="77777777" w:rsidR="00C234E3" w:rsidRPr="00DB5974" w:rsidRDefault="00C234E3" w:rsidP="00242C0F">
            <w:pPr>
              <w:jc w:val="both"/>
              <w:rPr>
                <w:i/>
                <w:sz w:val="20"/>
                <w:szCs w:val="20"/>
              </w:rPr>
            </w:pPr>
            <w:r w:rsidRPr="00DB5974">
              <w:rPr>
                <w:i/>
                <w:sz w:val="20"/>
                <w:szCs w:val="20"/>
              </w:rPr>
              <w:t>3689 ± 236</w:t>
            </w:r>
          </w:p>
        </w:tc>
      </w:tr>
      <w:tr w:rsidR="00C234E3" w:rsidRPr="00DB5974" w14:paraId="299DC042" w14:textId="77777777">
        <w:trPr>
          <w:jc w:val="center"/>
        </w:trPr>
        <w:tc>
          <w:tcPr>
            <w:tcW w:w="0" w:type="auto"/>
            <w:vMerge/>
            <w:vAlign w:val="center"/>
          </w:tcPr>
          <w:p w14:paraId="4F1773F3" w14:textId="77777777" w:rsidR="00C234E3" w:rsidRPr="00DB5974" w:rsidRDefault="00C234E3" w:rsidP="00242C0F">
            <w:pPr>
              <w:jc w:val="both"/>
              <w:rPr>
                <w:sz w:val="20"/>
                <w:szCs w:val="20"/>
              </w:rPr>
            </w:pPr>
          </w:p>
        </w:tc>
        <w:tc>
          <w:tcPr>
            <w:tcW w:w="0" w:type="auto"/>
            <w:vAlign w:val="center"/>
          </w:tcPr>
          <w:p w14:paraId="51C80280" w14:textId="77777777" w:rsidR="00C234E3" w:rsidRPr="00DB5974" w:rsidRDefault="00C234E3" w:rsidP="00242C0F">
            <w:pPr>
              <w:jc w:val="both"/>
              <w:rPr>
                <w:sz w:val="20"/>
                <w:szCs w:val="20"/>
              </w:rPr>
            </w:pPr>
            <w:r w:rsidRPr="00DB5974">
              <w:rPr>
                <w:sz w:val="20"/>
                <w:szCs w:val="20"/>
              </w:rPr>
              <w:t>Poteau n°16 (F81)</w:t>
            </w:r>
          </w:p>
        </w:tc>
        <w:tc>
          <w:tcPr>
            <w:tcW w:w="0" w:type="auto"/>
            <w:vAlign w:val="center"/>
          </w:tcPr>
          <w:p w14:paraId="0114BE72" w14:textId="77777777" w:rsidR="00C234E3" w:rsidRPr="00DB5974" w:rsidRDefault="00C234E3" w:rsidP="00242C0F">
            <w:pPr>
              <w:jc w:val="both"/>
              <w:rPr>
                <w:sz w:val="20"/>
                <w:szCs w:val="20"/>
              </w:rPr>
            </w:pPr>
            <w:r w:rsidRPr="00DB5974">
              <w:rPr>
                <w:sz w:val="20"/>
                <w:szCs w:val="20"/>
              </w:rPr>
              <w:t xml:space="preserve">4840 </w:t>
            </w:r>
            <w:r w:rsidRPr="00DB5974">
              <w:rPr>
                <w:rFonts w:ascii="Arial" w:hAnsi="Arial" w:cs="Arial"/>
                <w:sz w:val="20"/>
                <w:szCs w:val="20"/>
              </w:rPr>
              <w:t>±</w:t>
            </w:r>
            <w:r w:rsidRPr="00DB5974">
              <w:rPr>
                <w:sz w:val="20"/>
                <w:szCs w:val="20"/>
              </w:rPr>
              <w:t>190 BP</w:t>
            </w:r>
          </w:p>
        </w:tc>
        <w:tc>
          <w:tcPr>
            <w:tcW w:w="0" w:type="auto"/>
            <w:vAlign w:val="center"/>
          </w:tcPr>
          <w:p w14:paraId="13DADC01" w14:textId="77777777" w:rsidR="00C234E3" w:rsidRPr="00DB5974" w:rsidRDefault="00C234E3" w:rsidP="00242C0F">
            <w:pPr>
              <w:jc w:val="both"/>
              <w:rPr>
                <w:sz w:val="20"/>
                <w:szCs w:val="20"/>
              </w:rPr>
            </w:pPr>
            <w:r w:rsidRPr="00DB5974">
              <w:rPr>
                <w:sz w:val="20"/>
                <w:szCs w:val="20"/>
              </w:rPr>
              <w:t>2890 b.c uncal</w:t>
            </w:r>
          </w:p>
        </w:tc>
        <w:tc>
          <w:tcPr>
            <w:tcW w:w="0" w:type="auto"/>
          </w:tcPr>
          <w:p w14:paraId="4E36DBDE" w14:textId="77777777" w:rsidR="00C234E3" w:rsidRPr="00DB5974" w:rsidRDefault="00C234E3" w:rsidP="00242C0F">
            <w:pPr>
              <w:jc w:val="both"/>
              <w:rPr>
                <w:i/>
                <w:sz w:val="20"/>
                <w:szCs w:val="20"/>
              </w:rPr>
            </w:pPr>
            <w:r w:rsidRPr="00DB5974">
              <w:rPr>
                <w:i/>
                <w:sz w:val="20"/>
                <w:szCs w:val="20"/>
              </w:rPr>
              <w:t>3619 ± 227</w:t>
            </w:r>
          </w:p>
        </w:tc>
      </w:tr>
      <w:tr w:rsidR="00C234E3" w:rsidRPr="00DB5974" w14:paraId="62BD4EA2" w14:textId="77777777">
        <w:trPr>
          <w:jc w:val="center"/>
        </w:trPr>
        <w:tc>
          <w:tcPr>
            <w:tcW w:w="0" w:type="auto"/>
            <w:vMerge/>
            <w:vAlign w:val="center"/>
          </w:tcPr>
          <w:p w14:paraId="23E575A7" w14:textId="77777777" w:rsidR="00C234E3" w:rsidRPr="00DB5974" w:rsidRDefault="00C234E3" w:rsidP="00242C0F">
            <w:pPr>
              <w:jc w:val="both"/>
              <w:rPr>
                <w:sz w:val="20"/>
                <w:szCs w:val="20"/>
              </w:rPr>
            </w:pPr>
          </w:p>
        </w:tc>
        <w:tc>
          <w:tcPr>
            <w:tcW w:w="0" w:type="auto"/>
            <w:vAlign w:val="center"/>
          </w:tcPr>
          <w:p w14:paraId="34DF3AB2" w14:textId="77777777" w:rsidR="00C234E3" w:rsidRPr="00DB5974" w:rsidRDefault="00C234E3" w:rsidP="00242C0F">
            <w:pPr>
              <w:jc w:val="both"/>
              <w:rPr>
                <w:sz w:val="20"/>
                <w:szCs w:val="20"/>
              </w:rPr>
            </w:pPr>
            <w:r w:rsidRPr="00DB5974">
              <w:rPr>
                <w:sz w:val="20"/>
                <w:szCs w:val="20"/>
              </w:rPr>
              <w:t>Poteau n°15 (F80)</w:t>
            </w:r>
          </w:p>
        </w:tc>
        <w:tc>
          <w:tcPr>
            <w:tcW w:w="0" w:type="auto"/>
            <w:vAlign w:val="center"/>
          </w:tcPr>
          <w:p w14:paraId="72DB8CE3" w14:textId="77777777" w:rsidR="00C234E3" w:rsidRPr="00DB5974" w:rsidRDefault="00C234E3" w:rsidP="00242C0F">
            <w:pPr>
              <w:jc w:val="both"/>
              <w:rPr>
                <w:sz w:val="20"/>
                <w:szCs w:val="20"/>
              </w:rPr>
            </w:pPr>
            <w:r w:rsidRPr="00DB5974">
              <w:rPr>
                <w:sz w:val="20"/>
                <w:szCs w:val="20"/>
              </w:rPr>
              <w:t xml:space="preserve">4800 </w:t>
            </w:r>
            <w:r w:rsidRPr="00DB5974">
              <w:rPr>
                <w:rFonts w:ascii="Arial" w:hAnsi="Arial" w:cs="Arial"/>
                <w:sz w:val="20"/>
                <w:szCs w:val="20"/>
              </w:rPr>
              <w:t>±</w:t>
            </w:r>
            <w:r w:rsidRPr="00DB5974">
              <w:rPr>
                <w:sz w:val="20"/>
                <w:szCs w:val="20"/>
              </w:rPr>
              <w:t>170 BP</w:t>
            </w:r>
          </w:p>
        </w:tc>
        <w:tc>
          <w:tcPr>
            <w:tcW w:w="0" w:type="auto"/>
            <w:vAlign w:val="center"/>
          </w:tcPr>
          <w:p w14:paraId="6BB8D294" w14:textId="77777777" w:rsidR="00C234E3" w:rsidRPr="00DB5974" w:rsidRDefault="00C234E3" w:rsidP="00242C0F">
            <w:pPr>
              <w:jc w:val="both"/>
              <w:rPr>
                <w:sz w:val="20"/>
                <w:szCs w:val="20"/>
              </w:rPr>
            </w:pPr>
            <w:r w:rsidRPr="00DB5974">
              <w:rPr>
                <w:sz w:val="20"/>
                <w:szCs w:val="20"/>
              </w:rPr>
              <w:t>2850 b.c. uncal</w:t>
            </w:r>
          </w:p>
        </w:tc>
        <w:tc>
          <w:tcPr>
            <w:tcW w:w="0" w:type="auto"/>
          </w:tcPr>
          <w:p w14:paraId="2C736A2F" w14:textId="77777777" w:rsidR="00C234E3" w:rsidRPr="00DB5974" w:rsidRDefault="00C234E3" w:rsidP="00242C0F">
            <w:pPr>
              <w:jc w:val="both"/>
              <w:rPr>
                <w:i/>
                <w:sz w:val="20"/>
                <w:szCs w:val="20"/>
              </w:rPr>
            </w:pPr>
            <w:r w:rsidRPr="00DB5974">
              <w:rPr>
                <w:i/>
                <w:sz w:val="20"/>
                <w:szCs w:val="20"/>
              </w:rPr>
              <w:t>3570 ± 194</w:t>
            </w:r>
          </w:p>
        </w:tc>
      </w:tr>
    </w:tbl>
    <w:p w14:paraId="137E9A96" w14:textId="77777777" w:rsidR="00CD305E" w:rsidRDefault="00CD305E" w:rsidP="00242C0F">
      <w:pPr>
        <w:jc w:val="both"/>
      </w:pPr>
      <w:r>
        <w:t>(BIB 93 p. 43)</w:t>
      </w:r>
    </w:p>
    <w:p w14:paraId="7AFD1806" w14:textId="77777777" w:rsidR="00CF483E" w:rsidRDefault="00CF483E" w:rsidP="00242C0F">
      <w:pPr>
        <w:jc w:val="both"/>
      </w:pPr>
    </w:p>
    <w:p w14:paraId="5A8F8C79" w14:textId="09696262" w:rsidR="002D717B" w:rsidRPr="0032190F" w:rsidRDefault="002D717B" w:rsidP="00242C0F">
      <w:pPr>
        <w:jc w:val="both"/>
        <w:rPr>
          <w:lang w:val="fr-FR"/>
        </w:rPr>
      </w:pPr>
      <w:r w:rsidRPr="0032190F">
        <w:rPr>
          <w:lang w:val="fr-FR"/>
        </w:rPr>
        <w:t xml:space="preserve">Pour toute la phase 1 il n’a été possible  de trouver que quelques fragments céramiques de pâte plutôt grossière et atypique qui peuvent trouver quelques comparaisons avec la nécropole de Villeneuve et de </w:t>
      </w:r>
      <w:hyperlink r:id="rId9485" w:anchor="Sit_Vollein" w:history="1">
        <w:r w:rsidRPr="0032190F">
          <w:rPr>
            <w:rStyle w:val="Hyperlink"/>
            <w:lang w:val="fr-FR"/>
          </w:rPr>
          <w:t>Vollein</w:t>
        </w:r>
      </w:hyperlink>
      <w:r w:rsidRPr="0032190F">
        <w:rPr>
          <w:lang w:val="fr-FR"/>
        </w:rPr>
        <w:t xml:space="preserve"> (BIB 30 p. 84)</w:t>
      </w:r>
    </w:p>
    <w:p w14:paraId="500CE62E" w14:textId="77777777" w:rsidR="002D717B" w:rsidRPr="0032190F" w:rsidRDefault="002D717B" w:rsidP="00242C0F">
      <w:pPr>
        <w:jc w:val="both"/>
        <w:rPr>
          <w:lang w:val="fr-FR"/>
        </w:rPr>
      </w:pPr>
    </w:p>
    <w:p w14:paraId="19E765F4" w14:textId="77777777" w:rsidR="00CF483E" w:rsidRPr="0032190F" w:rsidRDefault="00CF483E" w:rsidP="00242C0F">
      <w:pPr>
        <w:pStyle w:val="Heading2"/>
      </w:pPr>
      <w:r w:rsidRPr="0032190F">
        <w:t>Phase 2a</w:t>
      </w:r>
    </w:p>
    <w:p w14:paraId="5D3F030D" w14:textId="77777777" w:rsidR="00CF483E" w:rsidRPr="0032190F" w:rsidRDefault="00CF483E" w:rsidP="00242C0F">
      <w:pPr>
        <w:jc w:val="both"/>
        <w:rPr>
          <w:lang w:val="fr-FR"/>
        </w:rPr>
      </w:pPr>
    </w:p>
    <w:p w14:paraId="5564F984" w14:textId="2926F270" w:rsidR="00CF483E" w:rsidRPr="0032190F" w:rsidRDefault="00CF483E" w:rsidP="00242C0F">
      <w:pPr>
        <w:jc w:val="both"/>
        <w:rPr>
          <w:lang w:val="fr-FR"/>
        </w:rPr>
      </w:pPr>
      <w:r w:rsidRPr="0032190F">
        <w:rPr>
          <w:lang w:val="fr-FR"/>
        </w:rPr>
        <w:t xml:space="preserve">L’arature a été pratiquée sur une aire rectangulaire de 80 x </w:t>
      </w:r>
      <w:smartTag w:uri="urn:schemas-microsoft-com:office:smarttags" w:element="metricconverter">
        <w:smartTagPr>
          <w:attr w:name="ProductID" w:val="60 m"/>
        </w:smartTagPr>
        <w:r w:rsidRPr="0032190F">
          <w:rPr>
            <w:lang w:val="fr-FR"/>
          </w:rPr>
          <w:t>60 m</w:t>
        </w:r>
      </w:smartTag>
      <w:r w:rsidRPr="0032190F">
        <w:rPr>
          <w:lang w:val="fr-FR"/>
        </w:rPr>
        <w:t xml:space="preserve"> (près d’ ½ ha). Le labour s’est fait parallèlement à l’orientation des poteaux (NE-SW)</w:t>
      </w:r>
      <w:r w:rsidR="005B6450" w:rsidRPr="0032190F">
        <w:rPr>
          <w:lang w:val="fr-FR"/>
        </w:rPr>
        <w:t xml:space="preserve"> (BIB 30 p. 86)</w:t>
      </w:r>
      <w:r w:rsidRPr="0032190F">
        <w:rPr>
          <w:lang w:val="fr-FR"/>
        </w:rPr>
        <w:t xml:space="preserve">. </w:t>
      </w:r>
      <w:r w:rsidRPr="0032190F">
        <w:rPr>
          <w:i/>
          <w:lang w:val="fr-FR"/>
        </w:rPr>
        <w:t>Les traces parallèles et adjacentes laissées par le soc montre qu’il s’est agit d’un labour unique (non croisé) (SS BIB).</w:t>
      </w:r>
      <w:r w:rsidRPr="0032190F">
        <w:rPr>
          <w:lang w:val="fr-FR"/>
        </w:rPr>
        <w:t xml:space="preserve"> En outre un double sillon courbe </w:t>
      </w:r>
      <w:r w:rsidR="005B6450" w:rsidRPr="0032190F">
        <w:rPr>
          <w:lang w:val="fr-FR"/>
        </w:rPr>
        <w:t xml:space="preserve">délimite une aire qui respecte les poteaux (BIB 30 p. 86).L’étude des sillons, </w:t>
      </w:r>
      <w:r w:rsidR="00C07465" w:rsidRPr="0032190F">
        <w:rPr>
          <w:lang w:val="fr-FR"/>
        </w:rPr>
        <w:t>étroits et profonds,</w:t>
      </w:r>
      <w:r w:rsidR="005B6450" w:rsidRPr="0032190F">
        <w:rPr>
          <w:lang w:val="fr-FR"/>
        </w:rPr>
        <w:t xml:space="preserve"> semblent indiquer l’usage d’un premier araire « </w:t>
      </w:r>
      <w:r w:rsidR="005B6450" w:rsidRPr="0032190F">
        <w:rPr>
          <w:i/>
          <w:lang w:val="fr-FR"/>
        </w:rPr>
        <w:t>a chiodo</w:t>
      </w:r>
      <w:r w:rsidR="005B6450" w:rsidRPr="0032190F">
        <w:rPr>
          <w:lang w:val="fr-FR"/>
        </w:rPr>
        <w:t xml:space="preserve"> » en bois (BIB 30 p. 86 (BIB 1006)). </w:t>
      </w:r>
      <w:r w:rsidR="00BF4A67" w:rsidRPr="0032190F">
        <w:rPr>
          <w:lang w:val="fr-FR"/>
        </w:rPr>
        <w:t xml:space="preserve">Il est intéressant de noter que dans une grande partie du continent (au Danemark sur l’île de </w:t>
      </w:r>
      <w:hyperlink r:id="rId9486" w:anchor="Sit_Fyn" w:history="1">
        <w:r w:rsidR="00BF4A67" w:rsidRPr="0032190F">
          <w:rPr>
            <w:rStyle w:val="Hyperlink"/>
            <w:lang w:val="fr-FR"/>
          </w:rPr>
          <w:t>Fyn</w:t>
        </w:r>
      </w:hyperlink>
      <w:r w:rsidR="00BF4A67" w:rsidRPr="0032190F">
        <w:rPr>
          <w:lang w:val="fr-FR"/>
        </w:rPr>
        <w:t xml:space="preserve"> ; Allemagne, tumulus de </w:t>
      </w:r>
      <w:hyperlink r:id="rId9487" w:anchor="Sit_Brezno" w:history="1">
        <w:r w:rsidR="00BF4A67" w:rsidRPr="0032190F">
          <w:rPr>
            <w:rStyle w:val="Hyperlink"/>
            <w:lang w:val="fr-FR"/>
          </w:rPr>
          <w:t>Brezno </w:t>
        </w:r>
      </w:hyperlink>
      <w:r w:rsidR="00BF4A67" w:rsidRPr="0032190F">
        <w:rPr>
          <w:lang w:val="fr-FR"/>
        </w:rPr>
        <w:t xml:space="preserve">; Pologne ; Angleterre), entre 3000 et </w:t>
      </w:r>
      <w:smartTag w:uri="urn:schemas-microsoft-com:office:smarttags" w:element="metricconverter">
        <w:smartTagPr>
          <w:attr w:name="ProductID" w:val="2800 a"/>
        </w:smartTagPr>
        <w:r w:rsidR="00BF4A67" w:rsidRPr="0032190F">
          <w:rPr>
            <w:lang w:val="fr-FR"/>
          </w:rPr>
          <w:t>2800 a</w:t>
        </w:r>
      </w:smartTag>
      <w:r w:rsidR="00BF4A67" w:rsidRPr="0032190F">
        <w:rPr>
          <w:lang w:val="fr-FR"/>
        </w:rPr>
        <w:t xml:space="preserve">.C. on trouve des sillons précédant souvent l’édification d’un monument de type </w:t>
      </w:r>
      <w:r w:rsidR="00BF4A67" w:rsidRPr="0032190F">
        <w:rPr>
          <w:i/>
          <w:lang w:val="fr-FR"/>
        </w:rPr>
        <w:t>long barrow</w:t>
      </w:r>
      <w:r w:rsidR="00BF4A67" w:rsidRPr="0032190F">
        <w:rPr>
          <w:lang w:val="fr-FR"/>
        </w:rPr>
        <w:t xml:space="preserve"> (BIB 30 p. 86).</w:t>
      </w:r>
    </w:p>
    <w:p w14:paraId="1DC51718" w14:textId="77777777" w:rsidR="005B6450" w:rsidRPr="0032190F" w:rsidRDefault="005B6450" w:rsidP="00242C0F">
      <w:pPr>
        <w:jc w:val="both"/>
        <w:rPr>
          <w:lang w:val="fr-FR"/>
        </w:rPr>
      </w:pPr>
      <w:r w:rsidRPr="0032190F">
        <w:rPr>
          <w:lang w:val="fr-FR"/>
        </w:rPr>
        <w:t xml:space="preserve">Au moment de l’arature, un semis de dents humaines a été pratiqué sur une aire avoisinnant </w:t>
      </w:r>
      <w:smartTag w:uri="urn:schemas-microsoft-com:office:smarttags" w:element="metricconverter">
        <w:smartTagPr>
          <w:attr w:name="ProductID" w:val="25 m2"/>
        </w:smartTagPr>
        <w:r w:rsidRPr="0032190F">
          <w:rPr>
            <w:lang w:val="fr-FR"/>
          </w:rPr>
          <w:t>25 m</w:t>
        </w:r>
        <w:r w:rsidRPr="0032190F">
          <w:rPr>
            <w:vertAlign w:val="superscript"/>
            <w:lang w:val="fr-FR"/>
          </w:rPr>
          <w:t>2</w:t>
        </w:r>
      </w:smartTag>
      <w:r w:rsidRPr="0032190F">
        <w:rPr>
          <w:lang w:val="fr-FR"/>
        </w:rPr>
        <w:t xml:space="preserve"> située au NW d’un des deux alignements de stèles (alignement NW-SE). Clairement associées au passage de l’araire elles peuvent également être en relation avec l’alignement NW-SE de stèles (BIB 30 p. 86). </w:t>
      </w:r>
      <w:r w:rsidR="00BF4A67" w:rsidRPr="0032190F">
        <w:rPr>
          <w:lang w:val="fr-FR"/>
        </w:rPr>
        <w:t>cf. mythe de Jason (SS BIB)</w:t>
      </w:r>
    </w:p>
    <w:p w14:paraId="2D13BAE7" w14:textId="77777777" w:rsidR="003479A5" w:rsidRPr="0032190F" w:rsidRDefault="003479A5" w:rsidP="00242C0F">
      <w:pPr>
        <w:jc w:val="both"/>
        <w:rPr>
          <w:lang w:val="fr-FR"/>
        </w:rPr>
      </w:pPr>
    </w:p>
    <w:p w14:paraId="68F5F8D2" w14:textId="40DCD3E4" w:rsidR="003479A5" w:rsidRPr="0032190F" w:rsidRDefault="003479A5" w:rsidP="00242C0F">
      <w:pPr>
        <w:jc w:val="both"/>
        <w:rPr>
          <w:lang w:val="fr-FR"/>
        </w:rPr>
      </w:pPr>
      <w:r w:rsidRPr="0032190F">
        <w:rPr>
          <w:lang w:val="fr-FR"/>
        </w:rPr>
        <w:t xml:space="preserve">Voir site de </w:t>
      </w:r>
      <w:hyperlink r:id="rId9488" w:anchor="Sizz_Cemmo" w:history="1">
        <w:r w:rsidRPr="0032190F">
          <w:rPr>
            <w:rStyle w:val="Hyperlink"/>
            <w:lang w:val="fr-FR"/>
          </w:rPr>
          <w:t>Cemmo</w:t>
        </w:r>
      </w:hyperlink>
      <w:r w:rsidRPr="0032190F">
        <w:rPr>
          <w:lang w:val="fr-FR"/>
        </w:rPr>
        <w:t xml:space="preserve"> (SS BIB).</w:t>
      </w:r>
    </w:p>
    <w:p w14:paraId="3F578660" w14:textId="77777777" w:rsidR="00793161" w:rsidRPr="0032190F" w:rsidRDefault="00793161" w:rsidP="00242C0F">
      <w:pPr>
        <w:jc w:val="both"/>
        <w:rPr>
          <w:lang w:val="fr-FR"/>
        </w:rPr>
      </w:pPr>
    </w:p>
    <w:p w14:paraId="1BCAF4E8" w14:textId="77777777" w:rsidR="00793161" w:rsidRPr="0032190F" w:rsidRDefault="00793161" w:rsidP="00242C0F">
      <w:pPr>
        <w:jc w:val="both"/>
        <w:rPr>
          <w:lang w:val="fr-FR"/>
        </w:rPr>
      </w:pPr>
      <w:r w:rsidRPr="0032190F">
        <w:rPr>
          <w:lang w:val="fr-FR"/>
        </w:rPr>
        <w:t>Couche 2a (sic) trapèzes en silex ou en quartz cristallin et amorphe (BIB 87 p. 275)</w:t>
      </w:r>
    </w:p>
    <w:p w14:paraId="54222E90" w14:textId="77777777" w:rsidR="00CF483E" w:rsidRPr="0032190F" w:rsidRDefault="00CF483E" w:rsidP="00242C0F">
      <w:pPr>
        <w:jc w:val="both"/>
        <w:rPr>
          <w:lang w:val="fr-FR"/>
        </w:rPr>
      </w:pPr>
    </w:p>
    <w:p w14:paraId="3E6132B0" w14:textId="77777777" w:rsidR="00435894" w:rsidRPr="0032190F" w:rsidRDefault="00435894" w:rsidP="00242C0F">
      <w:pPr>
        <w:pStyle w:val="Heading2"/>
      </w:pPr>
      <w:r w:rsidRPr="0032190F">
        <w:t>Phase 2b</w:t>
      </w:r>
    </w:p>
    <w:p w14:paraId="31E264C0" w14:textId="77777777" w:rsidR="00435894" w:rsidRPr="0032190F" w:rsidRDefault="00435894" w:rsidP="00242C0F">
      <w:pPr>
        <w:jc w:val="both"/>
        <w:rPr>
          <w:lang w:val="fr-FR"/>
        </w:rPr>
      </w:pPr>
    </w:p>
    <w:p w14:paraId="553FF948" w14:textId="77777777" w:rsidR="00435894" w:rsidRPr="0032190F" w:rsidRDefault="00435894" w:rsidP="00242C0F">
      <w:pPr>
        <w:jc w:val="both"/>
        <w:rPr>
          <w:lang w:val="fr-FR"/>
        </w:rPr>
      </w:pPr>
      <w:r w:rsidRPr="0032190F">
        <w:rPr>
          <w:lang w:val="fr-FR"/>
        </w:rPr>
        <w:t>Les trous de fondation des stèles interrompts la continuité des sillons d’araires. Elles leurs sont donc postérieurs</w:t>
      </w:r>
      <w:r w:rsidR="005916A8" w:rsidRPr="0032190F">
        <w:rPr>
          <w:lang w:val="fr-FR"/>
        </w:rPr>
        <w:t xml:space="preserve"> (BIB 30 p. 92). </w:t>
      </w:r>
      <w:r w:rsidR="00721C7E" w:rsidRPr="0032190F">
        <w:rPr>
          <w:lang w:val="fr-FR"/>
        </w:rPr>
        <w:t>Aucun dépôt de fondation n’a été trouvé (BIB 30 p. 92).</w:t>
      </w:r>
    </w:p>
    <w:p w14:paraId="124B2FB4" w14:textId="77777777" w:rsidR="00721C7E" w:rsidRPr="0032190F" w:rsidRDefault="00A7759E" w:rsidP="00242C0F">
      <w:pPr>
        <w:jc w:val="both"/>
        <w:rPr>
          <w:lang w:val="fr-FR"/>
        </w:rPr>
      </w:pPr>
      <w:r w:rsidRPr="0032190F">
        <w:rPr>
          <w:lang w:val="fr-FR"/>
        </w:rPr>
        <w:t>2 pate-formes a plan gé</w:t>
      </w:r>
      <w:r w:rsidR="00721C7E" w:rsidRPr="0032190F">
        <w:rPr>
          <w:lang w:val="fr-FR"/>
        </w:rPr>
        <w:t>ométrique et rhomboïdal paraissent associées avec l’alignement des stèles NE-SW. Ces stuctures pouvaient avoir eues un rôle de podium. Sur la petite structure quadrangulaire, à la hauteur de la stèle 24, ont été déposés quelques ossements humains</w:t>
      </w:r>
      <w:r w:rsidR="00901A27" w:rsidRPr="0032190F">
        <w:rPr>
          <w:lang w:val="fr-FR"/>
        </w:rPr>
        <w:t xml:space="preserve"> (BIB 30 p. 92). Des restes végétaux carbonnisés trouvés dans les fondations des stèles 8-9 et 26 donnent quelques dates </w:t>
      </w:r>
      <w:smartTag w:uri="urn:schemas-microsoft-com:office:smarttags" w:element="metricconverter">
        <w:smartTagPr>
          <w:attr w:name="ProductID" w:val="14C"/>
        </w:smartTagPr>
        <w:r w:rsidR="00901A27" w:rsidRPr="0032190F">
          <w:rPr>
            <w:lang w:val="fr-FR"/>
          </w:rPr>
          <w:t>14C</w:t>
        </w:r>
      </w:smartTag>
    </w:p>
    <w:p w14:paraId="6971B91F" w14:textId="77777777" w:rsidR="00901A27" w:rsidRPr="0032190F" w:rsidRDefault="00901A27"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30"/>
        <w:gridCol w:w="1157"/>
        <w:gridCol w:w="1308"/>
        <w:gridCol w:w="1823"/>
      </w:tblGrid>
      <w:tr w:rsidR="00901A27" w:rsidRPr="00DB5974" w14:paraId="578217F3" w14:textId="77777777">
        <w:trPr>
          <w:jc w:val="center"/>
        </w:trPr>
        <w:tc>
          <w:tcPr>
            <w:tcW w:w="0" w:type="auto"/>
          </w:tcPr>
          <w:p w14:paraId="4AD7C4F6" w14:textId="77777777" w:rsidR="00901A27" w:rsidRPr="0032190F" w:rsidRDefault="00901A27" w:rsidP="00242C0F">
            <w:pPr>
              <w:jc w:val="both"/>
              <w:rPr>
                <w:b/>
                <w:lang w:val="fr-FR"/>
              </w:rPr>
            </w:pPr>
          </w:p>
        </w:tc>
        <w:tc>
          <w:tcPr>
            <w:tcW w:w="0" w:type="auto"/>
          </w:tcPr>
          <w:p w14:paraId="52ABDE05" w14:textId="77777777" w:rsidR="00901A27" w:rsidRPr="00DB5974" w:rsidRDefault="00901A27" w:rsidP="00242C0F">
            <w:pPr>
              <w:jc w:val="both"/>
              <w:rPr>
                <w:b/>
              </w:rPr>
            </w:pPr>
            <w:r w:rsidRPr="00DB5974">
              <w:rPr>
                <w:b/>
              </w:rPr>
              <w:t>n° labo</w:t>
            </w:r>
          </w:p>
        </w:tc>
        <w:tc>
          <w:tcPr>
            <w:tcW w:w="0" w:type="auto"/>
          </w:tcPr>
          <w:p w14:paraId="267138B0" w14:textId="77777777" w:rsidR="00901A27" w:rsidRPr="00DB5974" w:rsidRDefault="00901A27" w:rsidP="00242C0F">
            <w:pPr>
              <w:jc w:val="both"/>
              <w:rPr>
                <w:b/>
              </w:rPr>
            </w:pPr>
            <w:r w:rsidRPr="00DB5974">
              <w:rPr>
                <w:b/>
              </w:rPr>
              <w:t>BP</w:t>
            </w:r>
          </w:p>
        </w:tc>
        <w:tc>
          <w:tcPr>
            <w:tcW w:w="0" w:type="auto"/>
          </w:tcPr>
          <w:p w14:paraId="60988DBB" w14:textId="77777777" w:rsidR="00901A27" w:rsidRPr="00DB5974" w:rsidRDefault="00901A27" w:rsidP="00242C0F">
            <w:pPr>
              <w:jc w:val="both"/>
              <w:rPr>
                <w:b/>
              </w:rPr>
            </w:pPr>
            <w:r w:rsidRPr="00DB5974">
              <w:rPr>
                <w:b/>
              </w:rPr>
              <w:t>CalBC (CalPal)</w:t>
            </w:r>
          </w:p>
        </w:tc>
      </w:tr>
      <w:tr w:rsidR="00901A27" w14:paraId="6B2D6C56" w14:textId="77777777">
        <w:trPr>
          <w:jc w:val="center"/>
        </w:trPr>
        <w:tc>
          <w:tcPr>
            <w:tcW w:w="0" w:type="auto"/>
          </w:tcPr>
          <w:p w14:paraId="34DD9706" w14:textId="77777777" w:rsidR="00901A27" w:rsidRDefault="00901A27" w:rsidP="00242C0F">
            <w:pPr>
              <w:jc w:val="both"/>
            </w:pPr>
            <w:r>
              <w:t>stèles 8-9</w:t>
            </w:r>
          </w:p>
        </w:tc>
        <w:tc>
          <w:tcPr>
            <w:tcW w:w="0" w:type="auto"/>
          </w:tcPr>
          <w:p w14:paraId="33F7A18A" w14:textId="77777777" w:rsidR="00901A27" w:rsidRDefault="00901A27" w:rsidP="00242C0F">
            <w:pPr>
              <w:jc w:val="both"/>
            </w:pPr>
            <w:r>
              <w:t>UtC 1685</w:t>
            </w:r>
          </w:p>
        </w:tc>
        <w:tc>
          <w:tcPr>
            <w:tcW w:w="0" w:type="auto"/>
          </w:tcPr>
          <w:p w14:paraId="3DFCF53D" w14:textId="77777777" w:rsidR="00901A27" w:rsidRDefault="00901A27" w:rsidP="00242C0F">
            <w:pPr>
              <w:jc w:val="both"/>
            </w:pPr>
            <w:r>
              <w:t xml:space="preserve">4070 </w:t>
            </w:r>
            <w:r w:rsidRPr="00901A27">
              <w:t>±</w:t>
            </w:r>
            <w:r>
              <w:t xml:space="preserve"> 90</w:t>
            </w:r>
          </w:p>
        </w:tc>
        <w:tc>
          <w:tcPr>
            <w:tcW w:w="0" w:type="auto"/>
          </w:tcPr>
          <w:p w14:paraId="2C58F14A" w14:textId="77777777" w:rsidR="00901A27" w:rsidRPr="00901A27" w:rsidRDefault="00901A27" w:rsidP="00242C0F">
            <w:pPr>
              <w:jc w:val="both"/>
            </w:pPr>
            <w:r w:rsidRPr="00901A27">
              <w:t>2664 ± 149</w:t>
            </w:r>
          </w:p>
        </w:tc>
      </w:tr>
      <w:tr w:rsidR="00901A27" w14:paraId="55773362" w14:textId="77777777">
        <w:trPr>
          <w:jc w:val="center"/>
        </w:trPr>
        <w:tc>
          <w:tcPr>
            <w:tcW w:w="0" w:type="auto"/>
          </w:tcPr>
          <w:p w14:paraId="48A211E2" w14:textId="77777777" w:rsidR="00901A27" w:rsidRDefault="00901A27" w:rsidP="00242C0F">
            <w:pPr>
              <w:jc w:val="both"/>
            </w:pPr>
            <w:r>
              <w:t>stèle 26</w:t>
            </w:r>
          </w:p>
        </w:tc>
        <w:tc>
          <w:tcPr>
            <w:tcW w:w="0" w:type="auto"/>
          </w:tcPr>
          <w:p w14:paraId="0C94E1A6" w14:textId="77777777" w:rsidR="00901A27" w:rsidRDefault="00901A27" w:rsidP="00242C0F">
            <w:pPr>
              <w:jc w:val="both"/>
            </w:pPr>
            <w:r>
              <w:t>UtC 1684</w:t>
            </w:r>
          </w:p>
        </w:tc>
        <w:tc>
          <w:tcPr>
            <w:tcW w:w="0" w:type="auto"/>
          </w:tcPr>
          <w:p w14:paraId="46A148EA" w14:textId="77777777" w:rsidR="00901A27" w:rsidRDefault="00901A27" w:rsidP="00242C0F">
            <w:pPr>
              <w:jc w:val="both"/>
            </w:pPr>
            <w:r>
              <w:t xml:space="preserve">4090 </w:t>
            </w:r>
            <w:r w:rsidRPr="00901A27">
              <w:t>±</w:t>
            </w:r>
            <w:r>
              <w:t xml:space="preserve"> 160</w:t>
            </w:r>
          </w:p>
        </w:tc>
        <w:tc>
          <w:tcPr>
            <w:tcW w:w="0" w:type="auto"/>
          </w:tcPr>
          <w:p w14:paraId="347707E9" w14:textId="77777777" w:rsidR="00901A27" w:rsidRPr="00901A27" w:rsidRDefault="00901A27" w:rsidP="00242C0F">
            <w:pPr>
              <w:jc w:val="both"/>
            </w:pPr>
            <w:r w:rsidRPr="00901A27">
              <w:t>2638 ± 212</w:t>
            </w:r>
          </w:p>
        </w:tc>
      </w:tr>
    </w:tbl>
    <w:p w14:paraId="58FB2A37" w14:textId="77777777" w:rsidR="00901A27" w:rsidRDefault="00901A27" w:rsidP="00242C0F">
      <w:pPr>
        <w:jc w:val="both"/>
      </w:pPr>
      <w:r>
        <w:t>(BIB 30 p. 93).</w:t>
      </w:r>
    </w:p>
    <w:p w14:paraId="368F643C" w14:textId="77777777" w:rsidR="00901A27" w:rsidRDefault="00901A27" w:rsidP="00242C0F">
      <w:pPr>
        <w:jc w:val="both"/>
      </w:pPr>
    </w:p>
    <w:p w14:paraId="36052CFC" w14:textId="77777777" w:rsidR="00721C7E" w:rsidRPr="0032190F" w:rsidRDefault="00721C7E" w:rsidP="00242C0F">
      <w:pPr>
        <w:jc w:val="both"/>
        <w:rPr>
          <w:lang w:val="fr-FR"/>
        </w:rPr>
      </w:pPr>
      <w:r w:rsidRPr="0032190F">
        <w:rPr>
          <w:lang w:val="fr-FR"/>
        </w:rPr>
        <w:t>Dans plusieurs cas les stèles sont abattues et laissé en place. On note qu</w:t>
      </w:r>
      <w:r w:rsidR="00C234E3" w:rsidRPr="0032190F">
        <w:rPr>
          <w:lang w:val="fr-FR"/>
        </w:rPr>
        <w:t>e celles-ci</w:t>
      </w:r>
      <w:r w:rsidRPr="0032190F">
        <w:rPr>
          <w:lang w:val="fr-FR"/>
        </w:rPr>
        <w:t xml:space="preserve"> ne sont pas recouvertes (remblayées) mais acquiert un nouveau signifiant (BIB 30 p. 92).</w:t>
      </w:r>
    </w:p>
    <w:p w14:paraId="7F9B9B8E" w14:textId="77777777" w:rsidR="00B47BFE" w:rsidRPr="0032190F" w:rsidRDefault="00B47BFE" w:rsidP="00242C0F">
      <w:pPr>
        <w:jc w:val="both"/>
        <w:rPr>
          <w:lang w:val="fr-FR"/>
        </w:rPr>
      </w:pPr>
    </w:p>
    <w:p w14:paraId="0FAB98E4" w14:textId="77777777" w:rsidR="00C234E3" w:rsidRPr="0032190F" w:rsidRDefault="00C234E3" w:rsidP="00242C0F">
      <w:pPr>
        <w:pStyle w:val="Heading2"/>
      </w:pPr>
      <w:r w:rsidRPr="0032190F">
        <w:t>Phase 3</w:t>
      </w:r>
    </w:p>
    <w:p w14:paraId="45151182" w14:textId="77777777" w:rsidR="00C234E3" w:rsidRPr="0032190F" w:rsidRDefault="00C234E3" w:rsidP="00242C0F">
      <w:pPr>
        <w:rPr>
          <w:lang w:val="fr-FR"/>
        </w:rPr>
      </w:pPr>
    </w:p>
    <w:p w14:paraId="544D8849" w14:textId="77777777" w:rsidR="00C234E3" w:rsidRPr="0032190F" w:rsidRDefault="00C234E3" w:rsidP="00242C0F">
      <w:pPr>
        <w:rPr>
          <w:lang w:val="fr-FR"/>
        </w:rPr>
      </w:pPr>
      <w:r w:rsidRPr="0032190F">
        <w:rPr>
          <w:lang w:val="fr-FR"/>
        </w:rPr>
        <w:t xml:space="preserve">Les puits (pozzo) sont attribués à cette phase. Leur diamètre 1 à </w:t>
      </w:r>
      <w:smartTag w:uri="urn:schemas-microsoft-com:office:smarttags" w:element="metricconverter">
        <w:smartTagPr>
          <w:attr w:name="ProductID" w:val="2 m"/>
        </w:smartTagPr>
        <w:r w:rsidRPr="0032190F">
          <w:rPr>
            <w:lang w:val="fr-FR"/>
          </w:rPr>
          <w:t>2 m</w:t>
        </w:r>
      </w:smartTag>
      <w:r w:rsidRPr="0032190F">
        <w:rPr>
          <w:lang w:val="fr-FR"/>
        </w:rPr>
        <w:t>,</w:t>
      </w:r>
      <w:r w:rsidR="00A00A31" w:rsidRPr="0032190F">
        <w:rPr>
          <w:lang w:val="fr-FR"/>
        </w:rPr>
        <w:t xml:space="preserve"> peu espacés les uns des autres(BIB 30 p. 101).</w:t>
      </w:r>
    </w:p>
    <w:p w14:paraId="3D722D1D" w14:textId="77777777" w:rsidR="00C234E3" w:rsidRPr="0032190F" w:rsidRDefault="00C234E3" w:rsidP="00242C0F">
      <w:pPr>
        <w:jc w:val="both"/>
        <w:rPr>
          <w:lang w:val="fr-FR"/>
        </w:rPr>
      </w:pPr>
    </w:p>
    <w:p w14:paraId="60398E25" w14:textId="77777777" w:rsidR="00C234E3" w:rsidRPr="0032190F" w:rsidRDefault="00C234E3" w:rsidP="00242C0F">
      <w:pPr>
        <w:jc w:val="both"/>
        <w:rPr>
          <w:lang w:val="fr-FR"/>
        </w:rPr>
      </w:pPr>
      <w:r w:rsidRPr="0032190F">
        <w:rPr>
          <w:lang w:val="fr-FR"/>
        </w:rPr>
        <w:t xml:space="preserve">Les datations attribuées à ces trous (mesure </w:t>
      </w:r>
      <w:smartTag w:uri="urn:schemas-microsoft-com:office:smarttags" w:element="metricconverter">
        <w:smartTagPr>
          <w:attr w:name="ProductID" w:val="14C"/>
        </w:smartTagPr>
        <w:r w:rsidRPr="0032190F">
          <w:rPr>
            <w:lang w:val="fr-FR"/>
          </w:rPr>
          <w:t>14C</w:t>
        </w:r>
      </w:smartTag>
      <w:r w:rsidRPr="0032190F">
        <w:rPr>
          <w:lang w:val="fr-FR"/>
        </w:rPr>
        <w:t xml:space="preserve">) donnent des dates trop anciennes </w:t>
      </w:r>
      <w:r w:rsidR="00A00A31" w:rsidRPr="0032190F">
        <w:rPr>
          <w:lang w:val="fr-FR"/>
        </w:rPr>
        <w:t>(BIB 30 p. 102) :</w:t>
      </w:r>
    </w:p>
    <w:p w14:paraId="1B0F0EC4" w14:textId="77777777" w:rsidR="00A00A31" w:rsidRPr="0032190F" w:rsidRDefault="00A00A31"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0"/>
        <w:gridCol w:w="1000"/>
        <w:gridCol w:w="1026"/>
        <w:gridCol w:w="1555"/>
      </w:tblGrid>
      <w:tr w:rsidR="00A00A31" w:rsidRPr="00E77E3A" w14:paraId="058F6A57" w14:textId="77777777">
        <w:trPr>
          <w:jc w:val="center"/>
        </w:trPr>
        <w:tc>
          <w:tcPr>
            <w:tcW w:w="0" w:type="auto"/>
          </w:tcPr>
          <w:p w14:paraId="2BB62934" w14:textId="77777777" w:rsidR="00A00A31" w:rsidRPr="0032190F" w:rsidRDefault="00A00A31" w:rsidP="00242C0F">
            <w:pPr>
              <w:jc w:val="both"/>
              <w:rPr>
                <w:b/>
                <w:sz w:val="20"/>
                <w:lang w:val="fr-FR"/>
              </w:rPr>
            </w:pPr>
          </w:p>
        </w:tc>
        <w:tc>
          <w:tcPr>
            <w:tcW w:w="0" w:type="auto"/>
          </w:tcPr>
          <w:p w14:paraId="06578BFB" w14:textId="77777777" w:rsidR="00A00A31" w:rsidRPr="00E77E3A" w:rsidRDefault="00A00A31" w:rsidP="00242C0F">
            <w:pPr>
              <w:jc w:val="both"/>
              <w:rPr>
                <w:b/>
                <w:sz w:val="20"/>
              </w:rPr>
            </w:pPr>
            <w:r w:rsidRPr="00E77E3A">
              <w:rPr>
                <w:b/>
                <w:sz w:val="20"/>
              </w:rPr>
              <w:t>n° labo</w:t>
            </w:r>
          </w:p>
        </w:tc>
        <w:tc>
          <w:tcPr>
            <w:tcW w:w="0" w:type="auto"/>
          </w:tcPr>
          <w:p w14:paraId="67A1D8B9" w14:textId="77777777" w:rsidR="00A00A31" w:rsidRPr="00E77E3A" w:rsidRDefault="00A00A31" w:rsidP="00242C0F">
            <w:pPr>
              <w:jc w:val="both"/>
              <w:rPr>
                <w:b/>
                <w:sz w:val="20"/>
              </w:rPr>
            </w:pPr>
            <w:r w:rsidRPr="00E77E3A">
              <w:rPr>
                <w:b/>
                <w:sz w:val="20"/>
              </w:rPr>
              <w:t>BP</w:t>
            </w:r>
          </w:p>
        </w:tc>
        <w:tc>
          <w:tcPr>
            <w:tcW w:w="0" w:type="auto"/>
          </w:tcPr>
          <w:p w14:paraId="4704286B" w14:textId="77777777" w:rsidR="00A00A31" w:rsidRPr="00E77E3A" w:rsidRDefault="00A00A31" w:rsidP="00242C0F">
            <w:pPr>
              <w:jc w:val="both"/>
              <w:rPr>
                <w:b/>
                <w:sz w:val="20"/>
              </w:rPr>
            </w:pPr>
            <w:r w:rsidRPr="00E77E3A">
              <w:rPr>
                <w:b/>
                <w:sz w:val="20"/>
              </w:rPr>
              <w:t>CalBC (CalPal)</w:t>
            </w:r>
          </w:p>
        </w:tc>
      </w:tr>
      <w:tr w:rsidR="00A00A31" w:rsidRPr="00E77E3A" w14:paraId="293418F7" w14:textId="77777777">
        <w:trPr>
          <w:jc w:val="center"/>
        </w:trPr>
        <w:tc>
          <w:tcPr>
            <w:tcW w:w="0" w:type="auto"/>
          </w:tcPr>
          <w:p w14:paraId="69EF3A6F" w14:textId="77777777" w:rsidR="00A00A31" w:rsidRPr="00E77E3A" w:rsidRDefault="00A00A31" w:rsidP="00242C0F">
            <w:pPr>
              <w:jc w:val="both"/>
              <w:rPr>
                <w:sz w:val="20"/>
              </w:rPr>
            </w:pPr>
            <w:r w:rsidRPr="00E77E3A">
              <w:rPr>
                <w:sz w:val="20"/>
              </w:rPr>
              <w:t>Pozzo O</w:t>
            </w:r>
          </w:p>
        </w:tc>
        <w:tc>
          <w:tcPr>
            <w:tcW w:w="0" w:type="auto"/>
          </w:tcPr>
          <w:p w14:paraId="19A1A252" w14:textId="77777777" w:rsidR="00A00A31" w:rsidRPr="00E77E3A" w:rsidRDefault="00A00A31" w:rsidP="00242C0F">
            <w:pPr>
              <w:jc w:val="both"/>
              <w:rPr>
                <w:sz w:val="20"/>
              </w:rPr>
            </w:pPr>
            <w:r w:rsidRPr="00E77E3A">
              <w:rPr>
                <w:sz w:val="20"/>
              </w:rPr>
              <w:t>UtC 1683</w:t>
            </w:r>
          </w:p>
        </w:tc>
        <w:tc>
          <w:tcPr>
            <w:tcW w:w="0" w:type="auto"/>
          </w:tcPr>
          <w:p w14:paraId="68DCF024" w14:textId="77777777" w:rsidR="00A00A31" w:rsidRPr="00E77E3A" w:rsidRDefault="00A00A31" w:rsidP="00242C0F">
            <w:pPr>
              <w:jc w:val="both"/>
              <w:rPr>
                <w:sz w:val="20"/>
              </w:rPr>
            </w:pPr>
            <w:r w:rsidRPr="00E77E3A">
              <w:rPr>
                <w:sz w:val="20"/>
              </w:rPr>
              <w:t xml:space="preserve">5380 ± 80 </w:t>
            </w:r>
          </w:p>
        </w:tc>
        <w:tc>
          <w:tcPr>
            <w:tcW w:w="0" w:type="auto"/>
          </w:tcPr>
          <w:p w14:paraId="7EF5726F" w14:textId="77777777" w:rsidR="00A00A31" w:rsidRPr="00E77E3A" w:rsidRDefault="00A00A31" w:rsidP="00242C0F">
            <w:pPr>
              <w:jc w:val="both"/>
              <w:rPr>
                <w:sz w:val="20"/>
              </w:rPr>
            </w:pPr>
            <w:r w:rsidRPr="00E77E3A">
              <w:rPr>
                <w:sz w:val="20"/>
              </w:rPr>
              <w:t>…</w:t>
            </w:r>
          </w:p>
        </w:tc>
      </w:tr>
      <w:tr w:rsidR="00A00A31" w:rsidRPr="00E77E3A" w14:paraId="7F70EBD2" w14:textId="77777777">
        <w:trPr>
          <w:jc w:val="center"/>
        </w:trPr>
        <w:tc>
          <w:tcPr>
            <w:tcW w:w="0" w:type="auto"/>
          </w:tcPr>
          <w:p w14:paraId="4EAE9352" w14:textId="77777777" w:rsidR="00A00A31" w:rsidRPr="00E77E3A" w:rsidRDefault="00A00A31" w:rsidP="00242C0F">
            <w:pPr>
              <w:jc w:val="both"/>
              <w:rPr>
                <w:sz w:val="20"/>
              </w:rPr>
            </w:pPr>
            <w:r w:rsidRPr="00E77E3A">
              <w:rPr>
                <w:sz w:val="20"/>
              </w:rPr>
              <w:t>Pozzo I</w:t>
            </w:r>
          </w:p>
        </w:tc>
        <w:tc>
          <w:tcPr>
            <w:tcW w:w="0" w:type="auto"/>
          </w:tcPr>
          <w:p w14:paraId="1A569798" w14:textId="77777777" w:rsidR="00A00A31" w:rsidRPr="00E77E3A" w:rsidRDefault="00A00A31" w:rsidP="00242C0F">
            <w:pPr>
              <w:jc w:val="both"/>
              <w:rPr>
                <w:sz w:val="20"/>
              </w:rPr>
            </w:pPr>
            <w:r w:rsidRPr="00E77E3A">
              <w:rPr>
                <w:sz w:val="20"/>
              </w:rPr>
              <w:t>UtC 1681</w:t>
            </w:r>
          </w:p>
        </w:tc>
        <w:tc>
          <w:tcPr>
            <w:tcW w:w="0" w:type="auto"/>
          </w:tcPr>
          <w:p w14:paraId="07025DCA" w14:textId="77777777" w:rsidR="00A00A31" w:rsidRPr="00E77E3A" w:rsidRDefault="00A00A31" w:rsidP="00242C0F">
            <w:pPr>
              <w:jc w:val="both"/>
              <w:rPr>
                <w:sz w:val="20"/>
              </w:rPr>
            </w:pPr>
            <w:r w:rsidRPr="00E77E3A">
              <w:rPr>
                <w:sz w:val="20"/>
              </w:rPr>
              <w:t>5290 ± 90</w:t>
            </w:r>
          </w:p>
        </w:tc>
        <w:tc>
          <w:tcPr>
            <w:tcW w:w="0" w:type="auto"/>
          </w:tcPr>
          <w:p w14:paraId="00D4D15F" w14:textId="77777777" w:rsidR="00A00A31" w:rsidRPr="00E77E3A" w:rsidRDefault="00A00A31" w:rsidP="00242C0F">
            <w:pPr>
              <w:jc w:val="both"/>
              <w:rPr>
                <w:sz w:val="20"/>
              </w:rPr>
            </w:pPr>
            <w:r w:rsidRPr="00E77E3A">
              <w:rPr>
                <w:sz w:val="20"/>
              </w:rPr>
              <w:t>4131 ± 107</w:t>
            </w:r>
          </w:p>
        </w:tc>
      </w:tr>
      <w:tr w:rsidR="00A00A31" w:rsidRPr="00E77E3A" w14:paraId="271855EE" w14:textId="77777777">
        <w:trPr>
          <w:jc w:val="center"/>
        </w:trPr>
        <w:tc>
          <w:tcPr>
            <w:tcW w:w="0" w:type="auto"/>
          </w:tcPr>
          <w:p w14:paraId="2A13CDFA" w14:textId="77777777" w:rsidR="00A00A31" w:rsidRPr="00E77E3A" w:rsidRDefault="00A00A31" w:rsidP="00242C0F">
            <w:pPr>
              <w:jc w:val="both"/>
              <w:rPr>
                <w:sz w:val="20"/>
              </w:rPr>
            </w:pPr>
            <w:r w:rsidRPr="00E77E3A">
              <w:rPr>
                <w:sz w:val="20"/>
              </w:rPr>
              <w:t>Pozzo G</w:t>
            </w:r>
          </w:p>
        </w:tc>
        <w:tc>
          <w:tcPr>
            <w:tcW w:w="0" w:type="auto"/>
          </w:tcPr>
          <w:p w14:paraId="54D1CA68" w14:textId="77777777" w:rsidR="00A00A31" w:rsidRPr="00E77E3A" w:rsidRDefault="00A00A31" w:rsidP="00242C0F">
            <w:pPr>
              <w:jc w:val="both"/>
              <w:rPr>
                <w:sz w:val="20"/>
              </w:rPr>
            </w:pPr>
            <w:r w:rsidRPr="00E77E3A">
              <w:rPr>
                <w:sz w:val="20"/>
              </w:rPr>
              <w:t>UtC 1679</w:t>
            </w:r>
          </w:p>
        </w:tc>
        <w:tc>
          <w:tcPr>
            <w:tcW w:w="0" w:type="auto"/>
          </w:tcPr>
          <w:p w14:paraId="0F4EE8C7" w14:textId="77777777" w:rsidR="00A00A31" w:rsidRPr="00E77E3A" w:rsidRDefault="00A00A31" w:rsidP="00242C0F">
            <w:pPr>
              <w:jc w:val="both"/>
              <w:rPr>
                <w:sz w:val="20"/>
              </w:rPr>
            </w:pPr>
            <w:r w:rsidRPr="00E77E3A">
              <w:rPr>
                <w:sz w:val="20"/>
              </w:rPr>
              <w:t>5290 ± 90</w:t>
            </w:r>
          </w:p>
        </w:tc>
        <w:tc>
          <w:tcPr>
            <w:tcW w:w="0" w:type="auto"/>
          </w:tcPr>
          <w:p w14:paraId="6144CA78" w14:textId="77777777" w:rsidR="00A00A31" w:rsidRPr="00E77E3A" w:rsidRDefault="00A00A31" w:rsidP="00242C0F">
            <w:pPr>
              <w:jc w:val="both"/>
              <w:rPr>
                <w:sz w:val="20"/>
              </w:rPr>
            </w:pPr>
            <w:r w:rsidRPr="00E77E3A">
              <w:rPr>
                <w:sz w:val="20"/>
              </w:rPr>
              <w:t>4131 ± 107</w:t>
            </w:r>
          </w:p>
        </w:tc>
      </w:tr>
      <w:tr w:rsidR="00A00A31" w:rsidRPr="00E77E3A" w14:paraId="4E8329B0" w14:textId="77777777">
        <w:trPr>
          <w:jc w:val="center"/>
        </w:trPr>
        <w:tc>
          <w:tcPr>
            <w:tcW w:w="0" w:type="auto"/>
          </w:tcPr>
          <w:p w14:paraId="6BA55A5C" w14:textId="77777777" w:rsidR="00A00A31" w:rsidRPr="00E77E3A" w:rsidRDefault="00A00A31" w:rsidP="00242C0F">
            <w:pPr>
              <w:jc w:val="both"/>
              <w:rPr>
                <w:sz w:val="20"/>
              </w:rPr>
            </w:pPr>
            <w:r w:rsidRPr="00E77E3A">
              <w:rPr>
                <w:sz w:val="20"/>
              </w:rPr>
              <w:t>Pozzo F</w:t>
            </w:r>
          </w:p>
        </w:tc>
        <w:tc>
          <w:tcPr>
            <w:tcW w:w="0" w:type="auto"/>
          </w:tcPr>
          <w:p w14:paraId="41885F87" w14:textId="77777777" w:rsidR="00A00A31" w:rsidRPr="00E77E3A" w:rsidRDefault="00A00A31" w:rsidP="00242C0F">
            <w:pPr>
              <w:jc w:val="both"/>
              <w:rPr>
                <w:sz w:val="20"/>
              </w:rPr>
            </w:pPr>
            <w:r w:rsidRPr="00E77E3A">
              <w:rPr>
                <w:sz w:val="20"/>
              </w:rPr>
              <w:t>UtC 1678</w:t>
            </w:r>
          </w:p>
        </w:tc>
        <w:tc>
          <w:tcPr>
            <w:tcW w:w="0" w:type="auto"/>
          </w:tcPr>
          <w:p w14:paraId="27C58B4C" w14:textId="77777777" w:rsidR="00A00A31" w:rsidRPr="00E77E3A" w:rsidRDefault="00A00A31" w:rsidP="00242C0F">
            <w:pPr>
              <w:jc w:val="both"/>
              <w:rPr>
                <w:sz w:val="20"/>
              </w:rPr>
            </w:pPr>
            <w:r w:rsidRPr="00E77E3A">
              <w:rPr>
                <w:sz w:val="20"/>
              </w:rPr>
              <w:t>5270 ± 60</w:t>
            </w:r>
          </w:p>
        </w:tc>
        <w:tc>
          <w:tcPr>
            <w:tcW w:w="0" w:type="auto"/>
          </w:tcPr>
          <w:p w14:paraId="607DA080" w14:textId="77777777" w:rsidR="00A00A31" w:rsidRPr="00E77E3A" w:rsidRDefault="00A00A31" w:rsidP="00242C0F">
            <w:pPr>
              <w:jc w:val="both"/>
              <w:rPr>
                <w:sz w:val="20"/>
              </w:rPr>
            </w:pPr>
            <w:r w:rsidRPr="00E77E3A">
              <w:rPr>
                <w:sz w:val="20"/>
              </w:rPr>
              <w:t>…</w:t>
            </w:r>
          </w:p>
        </w:tc>
      </w:tr>
      <w:tr w:rsidR="00A00A31" w:rsidRPr="00E77E3A" w14:paraId="77BAE5DC" w14:textId="77777777">
        <w:trPr>
          <w:jc w:val="center"/>
        </w:trPr>
        <w:tc>
          <w:tcPr>
            <w:tcW w:w="0" w:type="auto"/>
          </w:tcPr>
          <w:p w14:paraId="18E320F4" w14:textId="77777777" w:rsidR="00A00A31" w:rsidRPr="00E77E3A" w:rsidRDefault="00A00A31" w:rsidP="00242C0F">
            <w:pPr>
              <w:jc w:val="both"/>
              <w:rPr>
                <w:sz w:val="20"/>
              </w:rPr>
            </w:pPr>
            <w:r w:rsidRPr="00E77E3A">
              <w:rPr>
                <w:sz w:val="20"/>
              </w:rPr>
              <w:t>Pozzo P</w:t>
            </w:r>
          </w:p>
        </w:tc>
        <w:tc>
          <w:tcPr>
            <w:tcW w:w="0" w:type="auto"/>
          </w:tcPr>
          <w:p w14:paraId="5C73E637" w14:textId="77777777" w:rsidR="00A00A31" w:rsidRPr="00E77E3A" w:rsidRDefault="00A00A31" w:rsidP="00242C0F">
            <w:pPr>
              <w:jc w:val="both"/>
              <w:rPr>
                <w:sz w:val="20"/>
              </w:rPr>
            </w:pPr>
            <w:r w:rsidRPr="00E77E3A">
              <w:rPr>
                <w:sz w:val="20"/>
              </w:rPr>
              <w:t>UtC 1682</w:t>
            </w:r>
          </w:p>
        </w:tc>
        <w:tc>
          <w:tcPr>
            <w:tcW w:w="0" w:type="auto"/>
          </w:tcPr>
          <w:p w14:paraId="6553A0F2" w14:textId="77777777" w:rsidR="00A00A31" w:rsidRPr="00E77E3A" w:rsidRDefault="00A00A31" w:rsidP="00242C0F">
            <w:pPr>
              <w:jc w:val="both"/>
              <w:rPr>
                <w:sz w:val="20"/>
              </w:rPr>
            </w:pPr>
            <w:r w:rsidRPr="00E77E3A">
              <w:rPr>
                <w:sz w:val="20"/>
              </w:rPr>
              <w:t>5270 ± 80</w:t>
            </w:r>
          </w:p>
        </w:tc>
        <w:tc>
          <w:tcPr>
            <w:tcW w:w="0" w:type="auto"/>
          </w:tcPr>
          <w:p w14:paraId="5452635E" w14:textId="77777777" w:rsidR="00A00A31" w:rsidRPr="00E77E3A" w:rsidRDefault="00A00A31" w:rsidP="00242C0F">
            <w:pPr>
              <w:jc w:val="both"/>
              <w:rPr>
                <w:sz w:val="20"/>
              </w:rPr>
            </w:pPr>
            <w:r w:rsidRPr="00E77E3A">
              <w:rPr>
                <w:sz w:val="20"/>
              </w:rPr>
              <w:t>…</w:t>
            </w:r>
          </w:p>
        </w:tc>
      </w:tr>
      <w:tr w:rsidR="00A00A31" w:rsidRPr="00E77E3A" w14:paraId="7949FDD5" w14:textId="77777777">
        <w:trPr>
          <w:jc w:val="center"/>
        </w:trPr>
        <w:tc>
          <w:tcPr>
            <w:tcW w:w="0" w:type="auto"/>
          </w:tcPr>
          <w:p w14:paraId="58112B85" w14:textId="77777777" w:rsidR="00A00A31" w:rsidRPr="00E77E3A" w:rsidRDefault="00A00A31" w:rsidP="00242C0F">
            <w:pPr>
              <w:jc w:val="both"/>
              <w:rPr>
                <w:sz w:val="20"/>
              </w:rPr>
            </w:pPr>
            <w:r w:rsidRPr="00E77E3A">
              <w:rPr>
                <w:sz w:val="20"/>
              </w:rPr>
              <w:t>Pozzo D</w:t>
            </w:r>
          </w:p>
        </w:tc>
        <w:tc>
          <w:tcPr>
            <w:tcW w:w="0" w:type="auto"/>
          </w:tcPr>
          <w:p w14:paraId="25BF7E3C" w14:textId="77777777" w:rsidR="00A00A31" w:rsidRPr="00E77E3A" w:rsidRDefault="00A00A31" w:rsidP="00242C0F">
            <w:pPr>
              <w:jc w:val="both"/>
              <w:rPr>
                <w:sz w:val="20"/>
              </w:rPr>
            </w:pPr>
            <w:r w:rsidRPr="00E77E3A">
              <w:rPr>
                <w:sz w:val="20"/>
              </w:rPr>
              <w:t>UtC 1680</w:t>
            </w:r>
          </w:p>
        </w:tc>
        <w:tc>
          <w:tcPr>
            <w:tcW w:w="0" w:type="auto"/>
          </w:tcPr>
          <w:p w14:paraId="3E5A935F" w14:textId="77777777" w:rsidR="00A00A31" w:rsidRPr="00E77E3A" w:rsidRDefault="00A00A31" w:rsidP="00242C0F">
            <w:pPr>
              <w:jc w:val="both"/>
              <w:rPr>
                <w:sz w:val="20"/>
              </w:rPr>
            </w:pPr>
            <w:r w:rsidRPr="00E77E3A">
              <w:rPr>
                <w:sz w:val="20"/>
              </w:rPr>
              <w:t>5230 ± 90</w:t>
            </w:r>
          </w:p>
        </w:tc>
        <w:tc>
          <w:tcPr>
            <w:tcW w:w="0" w:type="auto"/>
          </w:tcPr>
          <w:p w14:paraId="33D4799B" w14:textId="77777777" w:rsidR="00A00A31" w:rsidRPr="00E77E3A" w:rsidRDefault="00A00A31" w:rsidP="00242C0F">
            <w:pPr>
              <w:jc w:val="both"/>
              <w:rPr>
                <w:sz w:val="20"/>
              </w:rPr>
            </w:pPr>
            <w:r w:rsidRPr="00E77E3A">
              <w:rPr>
                <w:sz w:val="20"/>
              </w:rPr>
              <w:t>…</w:t>
            </w:r>
          </w:p>
        </w:tc>
      </w:tr>
    </w:tbl>
    <w:p w14:paraId="269BBC02" w14:textId="77777777" w:rsidR="00A00A31" w:rsidRDefault="00A00A31" w:rsidP="00242C0F">
      <w:pPr>
        <w:jc w:val="both"/>
      </w:pPr>
      <w:r>
        <w:t>(BIB 30 p. 102)</w:t>
      </w:r>
    </w:p>
    <w:p w14:paraId="3F88544B" w14:textId="77777777" w:rsidR="00BD4F63" w:rsidRPr="0032190F" w:rsidRDefault="00BD4F63" w:rsidP="00242C0F">
      <w:pPr>
        <w:ind w:left="705"/>
        <w:rPr>
          <w:lang w:val="fr-FR"/>
        </w:rPr>
      </w:pPr>
      <w:r w:rsidRPr="0032190F">
        <w:rPr>
          <w:lang w:val="fr-FR"/>
        </w:rPr>
        <w:t>-le long de l’alignement poteaux, les fosses rituelles montrent des dépôts de meules et de grains.</w:t>
      </w:r>
    </w:p>
    <w:p w14:paraId="6C16AA98" w14:textId="77777777" w:rsidR="00BD4F63" w:rsidRPr="0032190F" w:rsidRDefault="00BD4F63" w:rsidP="00242C0F">
      <w:pPr>
        <w:ind w:left="705"/>
        <w:rPr>
          <w:lang w:val="fr-FR"/>
        </w:rPr>
      </w:pPr>
      <w:r w:rsidRPr="0032190F">
        <w:rPr>
          <w:lang w:val="fr-FR"/>
        </w:rPr>
        <w:t xml:space="preserve">-une superficie de </w:t>
      </w:r>
      <w:smartTag w:uri="urn:schemas-microsoft-com:office:smarttags" w:element="metricconverter">
        <w:smartTagPr>
          <w:attr w:name="ProductID" w:val="2 500 m2"/>
        </w:smartTagPr>
        <w:r w:rsidRPr="0032190F">
          <w:rPr>
            <w:lang w:val="fr-FR"/>
          </w:rPr>
          <w:t>2 500 m</w:t>
        </w:r>
        <w:r w:rsidRPr="0032190F">
          <w:rPr>
            <w:vertAlign w:val="superscript"/>
            <w:lang w:val="fr-FR"/>
          </w:rPr>
          <w:t>2</w:t>
        </w:r>
      </w:smartTag>
      <w:r w:rsidRPr="0032190F">
        <w:rPr>
          <w:lang w:val="fr-FR"/>
        </w:rPr>
        <w:t xml:space="preserve"> labourée et semée de dents humaines</w:t>
      </w:r>
    </w:p>
    <w:p w14:paraId="3C9B71E5" w14:textId="77777777" w:rsidR="00BD4F63" w:rsidRPr="0032190F" w:rsidRDefault="00BD4F63" w:rsidP="00242C0F">
      <w:pPr>
        <w:ind w:left="705"/>
        <w:rPr>
          <w:lang w:val="fr-FR"/>
        </w:rPr>
      </w:pPr>
      <w:r w:rsidRPr="0032190F">
        <w:rPr>
          <w:lang w:val="fr-FR"/>
        </w:rPr>
        <w:t>-deux plateformes polygonales en dalles de pierre et en graviers</w:t>
      </w:r>
    </w:p>
    <w:p w14:paraId="326D2E97" w14:textId="77777777" w:rsidR="00BD4F63" w:rsidRPr="0032190F" w:rsidRDefault="00BD4F63" w:rsidP="00242C0F">
      <w:pPr>
        <w:ind w:left="705"/>
        <w:rPr>
          <w:lang w:val="fr-FR"/>
        </w:rPr>
      </w:pPr>
      <w:r w:rsidRPr="0032190F">
        <w:rPr>
          <w:lang w:val="fr-FR"/>
        </w:rPr>
        <w:t>-plus de 40 stèles anthropomorphes alignées selon la rangée de trous de poteaux. Ces dernières étant réparties en 3 rangs :</w:t>
      </w:r>
    </w:p>
    <w:p w14:paraId="21A12CE0" w14:textId="77777777" w:rsidR="00BD4F63" w:rsidRPr="0032190F" w:rsidRDefault="00BD4F63" w:rsidP="00242C0F">
      <w:pPr>
        <w:ind w:left="705"/>
        <w:rPr>
          <w:lang w:val="fr-FR"/>
        </w:rPr>
      </w:pPr>
      <w:r w:rsidRPr="0032190F">
        <w:rPr>
          <w:lang w:val="fr-FR"/>
        </w:rPr>
        <w:t xml:space="preserve">-le premier sur le site des dents s’étirant sur </w:t>
      </w:r>
      <w:smartTag w:uri="urn:schemas-microsoft-com:office:smarttags" w:element="metricconverter">
        <w:smartTagPr>
          <w:attr w:name="ProductID" w:val="25 m"/>
        </w:smartTagPr>
        <w:r w:rsidRPr="0032190F">
          <w:rPr>
            <w:lang w:val="fr-FR"/>
          </w:rPr>
          <w:t>25 m</w:t>
        </w:r>
      </w:smartTag>
      <w:r w:rsidRPr="0032190F">
        <w:rPr>
          <w:lang w:val="fr-FR"/>
        </w:rPr>
        <w:t xml:space="preserve"> et parallèle à l’axe des trous</w:t>
      </w:r>
    </w:p>
    <w:p w14:paraId="3F4354EF" w14:textId="77777777" w:rsidR="00BD4F63" w:rsidRPr="0032190F" w:rsidRDefault="00BD4F63" w:rsidP="00242C0F">
      <w:pPr>
        <w:ind w:left="709"/>
        <w:rPr>
          <w:lang w:val="fr-FR"/>
        </w:rPr>
      </w:pPr>
      <w:r w:rsidRPr="0032190F">
        <w:rPr>
          <w:lang w:val="fr-FR"/>
        </w:rPr>
        <w:t xml:space="preserve">-le second à </w:t>
      </w:r>
      <w:smartTag w:uri="urn:schemas-microsoft-com:office:smarttags" w:element="metricconverter">
        <w:smartTagPr>
          <w:attr w:name="ProductID" w:val="10 m"/>
        </w:smartTagPr>
        <w:r w:rsidRPr="0032190F">
          <w:rPr>
            <w:lang w:val="fr-FR"/>
          </w:rPr>
          <w:t>10 m</w:t>
        </w:r>
      </w:smartTag>
      <w:r w:rsidRPr="0032190F">
        <w:rPr>
          <w:lang w:val="fr-FR"/>
        </w:rPr>
        <w:t xml:space="preserve"> environ au sud-est selon le même alignement</w:t>
      </w:r>
    </w:p>
    <w:p w14:paraId="151E1A36" w14:textId="77777777" w:rsidR="00BD4F63" w:rsidRPr="0032190F" w:rsidRDefault="00BD4F63" w:rsidP="00242C0F">
      <w:pPr>
        <w:ind w:left="709"/>
        <w:rPr>
          <w:lang w:val="fr-FR"/>
        </w:rPr>
      </w:pPr>
      <w:r w:rsidRPr="0032190F">
        <w:rPr>
          <w:lang w:val="fr-FR"/>
        </w:rPr>
        <w:t>-le troisième à angle droit du second et s’étendant aussi loin que la ligne de trous elle-même.</w:t>
      </w:r>
    </w:p>
    <w:p w14:paraId="3EE044BC" w14:textId="77777777" w:rsidR="00BD4F63" w:rsidRPr="0032190F" w:rsidRDefault="00BD4F63" w:rsidP="00242C0F">
      <w:pPr>
        <w:rPr>
          <w:lang w:val="fr-FR"/>
        </w:rPr>
      </w:pPr>
      <w:r w:rsidRPr="0032190F">
        <w:rPr>
          <w:lang w:val="fr-FR"/>
        </w:rPr>
        <w:t>(BIB 393 p. 146)</w:t>
      </w:r>
    </w:p>
    <w:p w14:paraId="3CB9C633" w14:textId="77777777" w:rsidR="00BD4F63" w:rsidRPr="0032190F" w:rsidRDefault="00BD4F63" w:rsidP="00242C0F">
      <w:pPr>
        <w:rPr>
          <w:lang w:val="fr-FR"/>
        </w:rPr>
      </w:pPr>
    </w:p>
    <w:p w14:paraId="3DF56D91" w14:textId="77777777" w:rsidR="00236B8D" w:rsidRPr="0032190F" w:rsidRDefault="00BD4F63" w:rsidP="00242C0F">
      <w:pPr>
        <w:jc w:val="both"/>
        <w:rPr>
          <w:lang w:val="fr-FR"/>
        </w:rPr>
      </w:pPr>
      <w:r w:rsidRPr="0032190F">
        <w:rPr>
          <w:lang w:val="fr-FR"/>
        </w:rPr>
        <w:t>22 piliers en bois monumentaux alignés dans les fondations desquelles des bucranes ont été trouvés. L’alignement est similaire à celui des structures LPC I et LPC III selon l’axe solaire(BIB 393 p. 146). Par la suite cet alignement est reprit dans la disposition des stèles qui dérange les façades des tombes principales T II et T III (BIB 393 p. 146)</w:t>
      </w:r>
    </w:p>
    <w:p w14:paraId="0B7921C1" w14:textId="77777777" w:rsidR="002C01FD" w:rsidRPr="0032190F" w:rsidRDefault="002C01FD" w:rsidP="00242C0F">
      <w:pPr>
        <w:jc w:val="both"/>
        <w:rPr>
          <w:lang w:val="fr-FR"/>
        </w:rPr>
      </w:pPr>
    </w:p>
    <w:p w14:paraId="4110A6EE" w14:textId="41AF1904" w:rsidR="002C01FD" w:rsidRPr="0032190F" w:rsidRDefault="002C01FD" w:rsidP="00242C0F">
      <w:pPr>
        <w:jc w:val="both"/>
        <w:rPr>
          <w:lang w:val="fr-FR"/>
        </w:rPr>
      </w:pPr>
      <w:r w:rsidRPr="0032190F">
        <w:rPr>
          <w:lang w:val="fr-FR"/>
        </w:rPr>
        <w:lastRenderedPageBreak/>
        <w:t>Sur le terrain de la zone délimitée par les alignements des stèles, et à peu de distance de ces dernieres, a été découvert un objet en pierre verte de forme irrégulière et cubique portant des dépressions en form de cupules plus ou moins profondes sur les 4 faces consécutives ; les deux autres faces opposées sont respectivement planes et hémisphériques. Il s’agit d’un ustensile lié à la métallurgie comme en témoigne des ustensile</w:t>
      </w:r>
      <w:r w:rsidR="008926DE" w:rsidRPr="0032190F">
        <w:rPr>
          <w:lang w:val="fr-FR"/>
        </w:rPr>
        <w:t>s</w:t>
      </w:r>
      <w:r w:rsidRPr="0032190F">
        <w:rPr>
          <w:lang w:val="fr-FR"/>
        </w:rPr>
        <w:t xml:space="preserve"> du même type découverts à </w:t>
      </w:r>
      <w:hyperlink r:id="rId9489" w:anchor="Sit_Cabrières" w:history="1">
        <w:r w:rsidRPr="0032190F">
          <w:rPr>
            <w:rStyle w:val="Hyperlink"/>
            <w:lang w:val="fr-FR"/>
          </w:rPr>
          <w:t>Cabrières</w:t>
        </w:r>
      </w:hyperlink>
      <w:r w:rsidRPr="0032190F">
        <w:rPr>
          <w:lang w:val="fr-FR"/>
        </w:rPr>
        <w:t xml:space="preserve"> (BIB 93 p. 45)</w:t>
      </w:r>
    </w:p>
    <w:p w14:paraId="36E0CCAE" w14:textId="77777777" w:rsidR="00236B8D" w:rsidRPr="0032190F" w:rsidRDefault="00236B8D" w:rsidP="00242C0F">
      <w:pPr>
        <w:jc w:val="both"/>
        <w:rPr>
          <w:lang w:val="fr-FR"/>
        </w:rPr>
      </w:pPr>
    </w:p>
    <w:p w14:paraId="69190F57" w14:textId="77777777" w:rsidR="00236B8D" w:rsidRPr="0032190F" w:rsidRDefault="00236B8D" w:rsidP="00242C0F">
      <w:pPr>
        <w:pStyle w:val="Heading2"/>
      </w:pPr>
      <w:r w:rsidRPr="0032190F">
        <w:t>Aire cultuelle</w:t>
      </w:r>
    </w:p>
    <w:p w14:paraId="016E7E89" w14:textId="77777777" w:rsidR="00236B8D" w:rsidRPr="0032190F" w:rsidRDefault="00236B8D" w:rsidP="00242C0F">
      <w:pPr>
        <w:rPr>
          <w:lang w:val="fr-FR"/>
        </w:rPr>
      </w:pPr>
    </w:p>
    <w:p w14:paraId="06F8FFE6" w14:textId="37F74560" w:rsidR="00236B8D" w:rsidRPr="0032190F" w:rsidRDefault="00236B8D" w:rsidP="00242C0F">
      <w:pPr>
        <w:rPr>
          <w:lang w:val="fr-FR"/>
        </w:rPr>
      </w:pPr>
      <w:r w:rsidRPr="0032190F">
        <w:rPr>
          <w:lang w:val="fr-FR"/>
        </w:rPr>
        <w:t xml:space="preserve">Les traces d’un labour sur l’aire cultuelle ont été datée de 2320 +/- 150 BC (uncal) (BIB 260). </w:t>
      </w:r>
      <w:r w:rsidRPr="0032190F">
        <w:rPr>
          <w:i/>
          <w:lang w:val="fr-FR"/>
        </w:rPr>
        <w:t xml:space="preserve">Traces de labour datées de l’ </w:t>
      </w:r>
      <w:hyperlink r:id="rId9490" w:anchor="Cul_Bronze" w:history="1">
        <w:r w:rsidRPr="0032190F">
          <w:rPr>
            <w:rStyle w:val="Hyperlink"/>
            <w:i/>
            <w:lang w:val="fr-FR"/>
          </w:rPr>
          <w:t>âge du Bronze</w:t>
        </w:r>
      </w:hyperlink>
      <w:r w:rsidRPr="0032190F">
        <w:rPr>
          <w:i/>
          <w:lang w:val="fr-FR"/>
        </w:rPr>
        <w:t xml:space="preserve"> et du premier </w:t>
      </w:r>
      <w:hyperlink r:id="rId9491" w:anchor="Cul_Fer" w:history="1">
        <w:r w:rsidRPr="0032190F">
          <w:rPr>
            <w:rStyle w:val="Hyperlink"/>
            <w:i/>
            <w:lang w:val="fr-FR"/>
          </w:rPr>
          <w:t>âge du Fer</w:t>
        </w:r>
      </w:hyperlink>
      <w:r w:rsidRPr="0032190F">
        <w:rPr>
          <w:i/>
          <w:lang w:val="fr-FR"/>
        </w:rPr>
        <w:t xml:space="preserve"> (BIB 392 p. 20).</w:t>
      </w:r>
      <w:r w:rsidRPr="0032190F">
        <w:rPr>
          <w:lang w:val="fr-FR"/>
        </w:rPr>
        <w:t xml:space="preserve"> Datées des environs de 3400 av. J.-C. Elles marquent un labour de consécration ayant précédé l’aménagement d’une aire sacrée (BIB 17 p. 112)</w:t>
      </w:r>
    </w:p>
    <w:p w14:paraId="197DE1E4" w14:textId="77777777" w:rsidR="00236B8D" w:rsidRPr="0032190F" w:rsidRDefault="00236B8D" w:rsidP="00242C0F">
      <w:pPr>
        <w:rPr>
          <w:lang w:val="fr-FR"/>
        </w:rPr>
      </w:pPr>
    </w:p>
    <w:p w14:paraId="0D4FA3D0" w14:textId="77777777" w:rsidR="00CD305E" w:rsidRPr="0032190F" w:rsidRDefault="00CD305E" w:rsidP="00242C0F">
      <w:pPr>
        <w:rPr>
          <w:lang w:val="fr-FR"/>
        </w:rPr>
      </w:pPr>
      <w:r w:rsidRPr="0032190F">
        <w:rPr>
          <w:lang w:val="fr-FR"/>
        </w:rPr>
        <w:t>Le rite du labour de délimitation et de consécration de l’aire, préléminaire à l’implantation des alignements de stèles anthropomorphes et qui s’accompagne du semi de dents humaines, intervient entre 2800 et 2750 environ av. J.-C. (BIB 93 p. 43)</w:t>
      </w:r>
    </w:p>
    <w:p w14:paraId="434C1254" w14:textId="77777777" w:rsidR="00CD305E" w:rsidRPr="0032190F" w:rsidRDefault="00CD305E" w:rsidP="00242C0F">
      <w:pPr>
        <w:rPr>
          <w:lang w:val="fr-FR"/>
        </w:rPr>
      </w:pPr>
    </w:p>
    <w:p w14:paraId="586805B5" w14:textId="1540AA83" w:rsidR="00240141" w:rsidRPr="0032190F" w:rsidRDefault="00240141" w:rsidP="00242C0F">
      <w:pPr>
        <w:jc w:val="both"/>
        <w:rPr>
          <w:lang w:val="fr-FR"/>
        </w:rPr>
      </w:pPr>
      <w:r w:rsidRPr="0032190F">
        <w:rPr>
          <w:lang w:val="fr-FR"/>
        </w:rPr>
        <w:t xml:space="preserve">On peut remarquer que la construction de l’aire mégalithique d’Aoste résulte de l’utilisation de l’utilisation d’une mesure précise identique à un pied de ca. </w:t>
      </w:r>
      <w:smartTag w:uri="urn:schemas-microsoft-com:office:smarttags" w:element="metricconverter">
        <w:smartTagPr>
          <w:attr w:name="ProductID" w:val="31 cm"/>
        </w:smartTagPr>
        <w:r w:rsidRPr="0032190F">
          <w:rPr>
            <w:lang w:val="fr-FR"/>
          </w:rPr>
          <w:t>31 cm</w:t>
        </w:r>
      </w:smartTag>
      <w:r w:rsidRPr="0032190F">
        <w:rPr>
          <w:lang w:val="fr-FR"/>
        </w:rPr>
        <w:t xml:space="preserve"> (BIB 30 p. 75). Voir la </w:t>
      </w:r>
      <w:hyperlink r:id="rId9492" w:anchor="Siz_ZXIXGIVR13alpha" w:history="1">
        <w:r w:rsidRPr="0032190F">
          <w:rPr>
            <w:rStyle w:val="Hyperlink"/>
            <w:i/>
            <w:lang w:val="fr-FR"/>
          </w:rPr>
          <w:t>roche des Hallebardiers</w:t>
        </w:r>
      </w:hyperlink>
      <w:r w:rsidRPr="0032190F">
        <w:rPr>
          <w:lang w:val="fr-FR"/>
        </w:rPr>
        <w:t xml:space="preserve"> au mon</w:t>
      </w:r>
      <w:r w:rsidR="00F325F3" w:rsidRPr="0032190F">
        <w:rPr>
          <w:lang w:val="fr-FR"/>
        </w:rPr>
        <w:t>t</w:t>
      </w:r>
      <w:r w:rsidRPr="0032190F">
        <w:rPr>
          <w:lang w:val="fr-FR"/>
        </w:rPr>
        <w:t xml:space="preserve"> Bego</w:t>
      </w:r>
      <w:r w:rsidR="00F325F3" w:rsidRPr="0032190F">
        <w:rPr>
          <w:lang w:val="fr-FR"/>
        </w:rPr>
        <w:t xml:space="preserve">, </w:t>
      </w:r>
      <w:hyperlink r:id="rId9493" w:anchor="Sizz_Vite_20" w:history="1">
        <w:r w:rsidR="00F325F3" w:rsidRPr="0032190F">
          <w:rPr>
            <w:rStyle w:val="Hyperlink"/>
            <w:lang w:val="fr-FR"/>
          </w:rPr>
          <w:t xml:space="preserve">Vite </w:t>
        </w:r>
        <w:r w:rsidR="00316CE0" w:rsidRPr="0032190F">
          <w:rPr>
            <w:rStyle w:val="Hyperlink"/>
            <w:lang w:val="fr-FR"/>
          </w:rPr>
          <w:t>20</w:t>
        </w:r>
      </w:hyperlink>
      <w:r w:rsidR="00F325F3" w:rsidRPr="0032190F">
        <w:rPr>
          <w:lang w:val="fr-FR"/>
        </w:rPr>
        <w:t>(par exemple)</w:t>
      </w:r>
    </w:p>
    <w:p w14:paraId="29AFC32D" w14:textId="77777777" w:rsidR="00240141" w:rsidRPr="0032190F" w:rsidRDefault="00240141" w:rsidP="00242C0F">
      <w:pPr>
        <w:rPr>
          <w:lang w:val="fr-FR"/>
        </w:rPr>
      </w:pPr>
    </w:p>
    <w:p w14:paraId="56DF67B1" w14:textId="77777777" w:rsidR="00F310AF" w:rsidRPr="0032190F" w:rsidRDefault="00F310AF" w:rsidP="00242C0F">
      <w:pPr>
        <w:pStyle w:val="Heading3"/>
        <w:spacing w:line="240" w:lineRule="auto"/>
      </w:pPr>
      <w:r w:rsidRPr="0032190F">
        <w:t>Fonction de l’aire</w:t>
      </w:r>
    </w:p>
    <w:p w14:paraId="5399E30B" w14:textId="3AE491CE" w:rsidR="00236B8D" w:rsidRPr="0032190F" w:rsidRDefault="00236B8D" w:rsidP="00242C0F">
      <w:pPr>
        <w:jc w:val="both"/>
        <w:rPr>
          <w:lang w:val="fr-FR"/>
        </w:rPr>
      </w:pPr>
      <w:r w:rsidRPr="0032190F">
        <w:rPr>
          <w:lang w:val="fr-FR"/>
        </w:rPr>
        <w:t xml:space="preserve">Pour Mezzena la fonction rituelle est claire, les pratiques font références aux rythmes saisonniers de l’agriculture et du gardiennage des troupeaux, au culte des dieux et des </w:t>
      </w:r>
      <w:hyperlink r:id="rId9494" w:anchor="Cul_Religion__Heros" w:history="1">
        <w:r w:rsidR="00A94721" w:rsidRPr="0032190F">
          <w:rPr>
            <w:rStyle w:val="Hyperlink"/>
            <w:lang w:val="fr-FR"/>
          </w:rPr>
          <w:t>héros</w:t>
        </w:r>
      </w:hyperlink>
      <w:r w:rsidR="007653B8" w:rsidRPr="007653B8">
        <w:rPr>
          <w:lang w:val="fr-FR"/>
        </w:rPr>
        <w:t xml:space="preserve"> </w:t>
      </w:r>
      <w:r w:rsidRPr="0032190F">
        <w:rPr>
          <w:lang w:val="fr-FR"/>
        </w:rPr>
        <w:t xml:space="preserve">représentés sur les stèles. Finalement cette religion sera supprimée avec l’arrivée du peuple de la civilisation </w:t>
      </w:r>
      <w:hyperlink r:id="rId9495" w:anchor="Cul_Campaniforme" w:history="1">
        <w:r w:rsidRPr="0032190F">
          <w:rPr>
            <w:rStyle w:val="Hyperlink"/>
            <w:lang w:val="fr-FR"/>
          </w:rPr>
          <w:t>campaniforme</w:t>
        </w:r>
      </w:hyperlink>
      <w:r w:rsidRPr="0032190F">
        <w:rPr>
          <w:lang w:val="fr-FR"/>
        </w:rPr>
        <w:t xml:space="preserve"> (BIB 124 p. 149-150)</w:t>
      </w:r>
      <w:r w:rsidR="00F310AF" w:rsidRPr="0032190F">
        <w:rPr>
          <w:lang w:val="fr-FR"/>
        </w:rPr>
        <w:t>. Les alignements ont une connotation astronomique précise en rapport avec les cycle</w:t>
      </w:r>
      <w:r w:rsidR="00534009" w:rsidRPr="0032190F">
        <w:rPr>
          <w:lang w:val="fr-FR"/>
        </w:rPr>
        <w:t>s</w:t>
      </w:r>
      <w:r w:rsidR="00F310AF" w:rsidRPr="0032190F">
        <w:rPr>
          <w:lang w:val="fr-FR"/>
        </w:rPr>
        <w:t xml:space="preserve"> lunaires et  solaires. Par ailleurs ces alignements ont été respecté </w:t>
      </w:r>
      <w:r w:rsidR="00745C13" w:rsidRPr="0032190F">
        <w:rPr>
          <w:lang w:val="fr-FR"/>
        </w:rPr>
        <w:t>sur une grande plage de temps</w:t>
      </w:r>
      <w:r w:rsidR="00F310AF" w:rsidRPr="0032190F">
        <w:rPr>
          <w:lang w:val="fr-FR"/>
        </w:rPr>
        <w:t xml:space="preserve"> (BIB 30 p. 76</w:t>
      </w:r>
      <w:r w:rsidR="00745C13" w:rsidRPr="0032190F">
        <w:rPr>
          <w:lang w:val="fr-FR"/>
        </w:rPr>
        <w:t>, 77</w:t>
      </w:r>
      <w:r w:rsidR="00F310AF" w:rsidRPr="0032190F">
        <w:rPr>
          <w:lang w:val="fr-FR"/>
        </w:rPr>
        <w:t xml:space="preserve">) voir </w:t>
      </w:r>
      <w:hyperlink r:id="rId9496" w:anchor="Cul_Megalith" w:history="1">
        <w:r w:rsidR="00F310AF" w:rsidRPr="0032190F">
          <w:rPr>
            <w:rStyle w:val="Hyperlink"/>
            <w:lang w:val="fr-FR"/>
          </w:rPr>
          <w:t>Mégalithisme</w:t>
        </w:r>
      </w:hyperlink>
      <w:r w:rsidR="00F310AF" w:rsidRPr="0032190F">
        <w:rPr>
          <w:lang w:val="fr-FR"/>
        </w:rPr>
        <w:t xml:space="preserve"> du Midi</w:t>
      </w:r>
    </w:p>
    <w:p w14:paraId="51A7EC7F" w14:textId="77777777" w:rsidR="00BD4F63" w:rsidRPr="0032190F" w:rsidRDefault="00BD4F63" w:rsidP="00242C0F">
      <w:pPr>
        <w:jc w:val="both"/>
        <w:rPr>
          <w:lang w:val="fr-FR"/>
        </w:rPr>
      </w:pPr>
    </w:p>
    <w:p w14:paraId="32289343" w14:textId="77777777" w:rsidR="00BD4F63" w:rsidRPr="0032190F" w:rsidRDefault="00BD4F63" w:rsidP="00242C0F">
      <w:pPr>
        <w:pStyle w:val="Heading2"/>
      </w:pPr>
      <w:r w:rsidRPr="0032190F">
        <w:t>Dolmens</w:t>
      </w:r>
    </w:p>
    <w:p w14:paraId="59A643FC" w14:textId="77777777" w:rsidR="00BD4F63" w:rsidRPr="0032190F" w:rsidRDefault="00BD4F63" w:rsidP="00242C0F">
      <w:pPr>
        <w:rPr>
          <w:lang w:val="fr-FR"/>
        </w:rPr>
      </w:pPr>
    </w:p>
    <w:p w14:paraId="5A8B01CC" w14:textId="77777777" w:rsidR="001841F4" w:rsidRPr="0032190F" w:rsidRDefault="001841F4" w:rsidP="00242C0F">
      <w:pPr>
        <w:rPr>
          <w:lang w:val="fr-FR"/>
        </w:rPr>
      </w:pPr>
      <w:r w:rsidRPr="0032190F">
        <w:rPr>
          <w:lang w:val="fr-FR"/>
        </w:rPr>
        <w:t>Segments de cercle</w:t>
      </w:r>
    </w:p>
    <w:p w14:paraId="21D0D47D" w14:textId="77777777" w:rsidR="001841F4" w:rsidRPr="0032190F" w:rsidRDefault="001841F4" w:rsidP="00242C0F">
      <w:pPr>
        <w:rPr>
          <w:lang w:val="fr-FR"/>
        </w:rPr>
      </w:pPr>
    </w:p>
    <w:p w14:paraId="63749008" w14:textId="77777777" w:rsidR="00236B8D" w:rsidRPr="0032190F" w:rsidRDefault="00236B8D" w:rsidP="00242C0F">
      <w:pPr>
        <w:pStyle w:val="Heading3"/>
        <w:spacing w:line="240" w:lineRule="auto"/>
      </w:pPr>
      <w:r w:rsidRPr="0032190F">
        <w:t>Dolmen T</w:t>
      </w:r>
      <w:r w:rsidR="007A659E" w:rsidRPr="0032190F">
        <w:t>I</w:t>
      </w:r>
    </w:p>
    <w:p w14:paraId="09C66DD5" w14:textId="77777777" w:rsidR="00236B8D" w:rsidRPr="0032190F" w:rsidRDefault="00236B8D" w:rsidP="00242C0F">
      <w:pPr>
        <w:jc w:val="both"/>
        <w:rPr>
          <w:lang w:val="fr-FR"/>
        </w:rPr>
      </w:pPr>
      <w:r w:rsidRPr="0032190F">
        <w:rPr>
          <w:lang w:val="fr-FR"/>
        </w:rPr>
        <w:t>Grande tombe à ciste avec réemploi des statues-stèles, plusieurs inhumations (tombe I et III). Fragments de vase campaniformes (style AOC), segments de cercles et trapèzes en silex et quartz, pendentifs lunulaires en coquillage, bouton à calotte sphérique en os et à perforation en V…Attribuée au Campaniforme (BIB 103 p. 242)</w:t>
      </w:r>
      <w:r w:rsidR="00793161" w:rsidRPr="0032190F">
        <w:rPr>
          <w:lang w:val="fr-FR"/>
        </w:rPr>
        <w:t xml:space="preserve"> Ces trapèzes se rencontrent également en silex à La Polada (BIB 87 p. 275)</w:t>
      </w:r>
    </w:p>
    <w:p w14:paraId="1C703F93" w14:textId="77777777" w:rsidR="00240141" w:rsidRPr="0032190F" w:rsidRDefault="00240141" w:rsidP="00242C0F">
      <w:pPr>
        <w:rPr>
          <w:lang w:val="fr-FR"/>
        </w:rPr>
      </w:pPr>
    </w:p>
    <w:p w14:paraId="1943B0EA" w14:textId="77777777" w:rsidR="00240141" w:rsidRPr="0032190F" w:rsidRDefault="00240141" w:rsidP="00242C0F">
      <w:pPr>
        <w:jc w:val="both"/>
        <w:rPr>
          <w:lang w:val="fr-FR"/>
        </w:rPr>
      </w:pPr>
      <w:r w:rsidRPr="0032190F">
        <w:rPr>
          <w:lang w:val="fr-FR"/>
        </w:rPr>
        <w:t>Daté de vers 2100-</w:t>
      </w:r>
      <w:smartTag w:uri="urn:schemas-microsoft-com:office:smarttags" w:element="metricconverter">
        <w:smartTagPr>
          <w:attr w:name="ProductID" w:val="2000 a"/>
        </w:smartTagPr>
        <w:r w:rsidRPr="0032190F">
          <w:rPr>
            <w:lang w:val="fr-FR"/>
          </w:rPr>
          <w:t>2000 a</w:t>
        </w:r>
      </w:smartTag>
      <w:r w:rsidRPr="0032190F">
        <w:rPr>
          <w:lang w:val="fr-FR"/>
        </w:rPr>
        <w:t>.C. (BIB 30 p. 75)</w:t>
      </w:r>
    </w:p>
    <w:p w14:paraId="54E6B18F" w14:textId="77777777" w:rsidR="00236B8D" w:rsidRPr="0032190F" w:rsidRDefault="00236B8D" w:rsidP="00242C0F">
      <w:pPr>
        <w:rPr>
          <w:lang w:val="fr-FR"/>
        </w:rPr>
      </w:pPr>
    </w:p>
    <w:p w14:paraId="3136AFC3" w14:textId="77777777" w:rsidR="00BD4F63" w:rsidRPr="0032190F" w:rsidRDefault="00BD4F63" w:rsidP="00242C0F">
      <w:pPr>
        <w:pStyle w:val="Heading3"/>
        <w:spacing w:line="240" w:lineRule="auto"/>
      </w:pPr>
      <w:r w:rsidRPr="0032190F">
        <w:t>Dolmen T</w:t>
      </w:r>
      <w:r w:rsidR="007A659E" w:rsidRPr="0032190F">
        <w:t>II</w:t>
      </w:r>
    </w:p>
    <w:p w14:paraId="1A01AC80" w14:textId="77777777" w:rsidR="004D0A47" w:rsidRPr="0032190F" w:rsidRDefault="004D0A47" w:rsidP="00242C0F">
      <w:pPr>
        <w:jc w:val="both"/>
        <w:rPr>
          <w:lang w:val="fr-FR"/>
        </w:rPr>
      </w:pPr>
      <w:r w:rsidRPr="0032190F">
        <w:rPr>
          <w:lang w:val="fr-FR"/>
        </w:rPr>
        <w:t xml:space="preserve">Construction </w:t>
      </w:r>
      <w:r w:rsidRPr="0032190F">
        <w:rPr>
          <w:i/>
          <w:lang w:val="fr-FR"/>
        </w:rPr>
        <w:t xml:space="preserve">vers 2300 av. (4220 </w:t>
      </w:r>
      <w:r w:rsidRPr="0032190F">
        <w:rPr>
          <w:rFonts w:ascii="Arial" w:hAnsi="Arial" w:cs="Arial"/>
          <w:i/>
          <w:lang w:val="fr-FR"/>
        </w:rPr>
        <w:t>±</w:t>
      </w:r>
      <w:r w:rsidRPr="0032190F">
        <w:rPr>
          <w:i/>
          <w:lang w:val="fr-FR"/>
        </w:rPr>
        <w:t>110 BP) (BIB 93 p. 45)</w:t>
      </w:r>
      <w:r w:rsidR="00670F1B" w:rsidRPr="0032190F">
        <w:rPr>
          <w:i/>
          <w:lang w:val="fr-FR"/>
        </w:rPr>
        <w:t>. CalPal : 2797 ± 149</w:t>
      </w:r>
      <w:r w:rsidR="00072D93" w:rsidRPr="0032190F">
        <w:rPr>
          <w:lang w:val="fr-FR"/>
        </w:rPr>
        <w:t>. Architectoniquement très proche de T V (BIB 30 p. 102).</w:t>
      </w:r>
    </w:p>
    <w:p w14:paraId="4D436A1D" w14:textId="77777777" w:rsidR="004D0A47" w:rsidRPr="0032190F" w:rsidRDefault="004D0A47" w:rsidP="00242C0F">
      <w:pPr>
        <w:jc w:val="both"/>
        <w:rPr>
          <w:lang w:val="fr-FR"/>
        </w:rPr>
      </w:pPr>
    </w:p>
    <w:p w14:paraId="2E4ABC8B" w14:textId="6A6B212E" w:rsidR="00A7759E" w:rsidRPr="0032190F" w:rsidRDefault="006B44FC" w:rsidP="00242C0F">
      <w:pPr>
        <w:jc w:val="both"/>
        <w:rPr>
          <w:lang w:val="fr-FR"/>
        </w:rPr>
      </w:pPr>
      <w:r w:rsidRPr="0032190F">
        <w:rPr>
          <w:lang w:val="fr-FR"/>
        </w:rPr>
        <w:t xml:space="preserve">Le dolmen T2 attribué au </w:t>
      </w:r>
      <w:hyperlink r:id="rId9497" w:anchor="Cul_Campaniforme" w:history="1">
        <w:r w:rsidRPr="0032190F">
          <w:rPr>
            <w:rStyle w:val="Hyperlink"/>
            <w:lang w:val="fr-FR"/>
          </w:rPr>
          <w:t>Campaniforme</w:t>
        </w:r>
      </w:hyperlink>
      <w:r w:rsidRPr="0032190F">
        <w:rPr>
          <w:lang w:val="fr-FR"/>
        </w:rPr>
        <w:t xml:space="preserve"> (BIB 393 p. 151 et BIB 30)</w:t>
      </w:r>
      <w:r w:rsidR="002D6CDE" w:rsidRPr="0032190F">
        <w:rPr>
          <w:lang w:val="fr-FR"/>
        </w:rPr>
        <w:t xml:space="preserve"> par la présence de deux gobelets campaniformes (BIB 392 p. 158)</w:t>
      </w:r>
      <w:r w:rsidR="006646FD" w:rsidRPr="0032190F">
        <w:rPr>
          <w:lang w:val="fr-FR"/>
        </w:rPr>
        <w:t xml:space="preserve"> de type </w:t>
      </w:r>
      <w:r w:rsidR="00A4080C" w:rsidRPr="0032190F">
        <w:rPr>
          <w:lang w:val="fr-FR"/>
        </w:rPr>
        <w:t>rhénan (BIB 30)</w:t>
      </w:r>
      <w:r w:rsidRPr="0032190F">
        <w:rPr>
          <w:lang w:val="fr-FR"/>
        </w:rPr>
        <w:t xml:space="preserve">, toutefois une pointe de flèche en pierre verte polie publiée comme retrouvée dans le remplissage interne de ce dolmen (BIB 30 fig 90 :13) et la ressemblance architectonique du Petit-Chasseur et de Saint-Martin-de-Corléans et </w:t>
      </w:r>
      <w:r w:rsidRPr="0032190F">
        <w:rPr>
          <w:lang w:val="fr-FR"/>
        </w:rPr>
        <w:lastRenderedPageBreak/>
        <w:t>l’appartenance ces deux sites de stèles du style A plaide pour une contemporaniété des deux sites soit au Néolitique final vers 2700 av. (BIB 393 p. 151,152,157, 158)</w:t>
      </w:r>
      <w:r w:rsidR="00A7759E" w:rsidRPr="0032190F">
        <w:rPr>
          <w:lang w:val="fr-FR"/>
        </w:rPr>
        <w:t xml:space="preserve">Les datations la tombe 2 montrent un synchronisme avec celles du </w:t>
      </w:r>
      <w:hyperlink r:id="rId9498" w:anchor="Sit_Petit_Chasseur" w:history="1">
        <w:r w:rsidR="00A7759E" w:rsidRPr="0032190F">
          <w:rPr>
            <w:rStyle w:val="Hyperlink"/>
            <w:lang w:val="fr-FR"/>
          </w:rPr>
          <w:t>Petit-Chasseur</w:t>
        </w:r>
      </w:hyperlink>
      <w:r w:rsidR="00A7759E" w:rsidRPr="0032190F">
        <w:rPr>
          <w:lang w:val="fr-FR"/>
        </w:rPr>
        <w:t xml:space="preserve"> (M VI et M XII) (BIB 93 p. 45 (BIB 3))</w:t>
      </w:r>
    </w:p>
    <w:p w14:paraId="042FEA74" w14:textId="77777777" w:rsidR="00B254A6" w:rsidRPr="0032190F" w:rsidRDefault="00B254A6" w:rsidP="00242C0F">
      <w:pPr>
        <w:jc w:val="both"/>
        <w:rPr>
          <w:lang w:val="fr-FR"/>
        </w:rPr>
      </w:pPr>
      <w:r w:rsidRPr="0032190F">
        <w:rPr>
          <w:lang w:val="fr-FR"/>
        </w:rPr>
        <w:t>A Aoste, des fragments de vase campaniforme avec décoration de style maritime proviennent des dépôts de T2 (BIB 392 p. 152)</w:t>
      </w:r>
    </w:p>
    <w:p w14:paraId="3D422255" w14:textId="77777777" w:rsidR="00BD4F63" w:rsidRPr="0032190F" w:rsidRDefault="00BD4F63" w:rsidP="00242C0F">
      <w:pPr>
        <w:rPr>
          <w:lang w:val="fr-FR"/>
        </w:rPr>
      </w:pPr>
    </w:p>
    <w:p w14:paraId="2D2BE794" w14:textId="79B3C120" w:rsidR="00E31A4F" w:rsidRPr="0032190F" w:rsidRDefault="00BD4F63" w:rsidP="00242C0F">
      <w:pPr>
        <w:jc w:val="both"/>
        <w:rPr>
          <w:lang w:val="fr-FR"/>
        </w:rPr>
      </w:pPr>
      <w:r w:rsidRPr="0032190F">
        <w:rPr>
          <w:i/>
          <w:lang w:val="fr-FR"/>
        </w:rPr>
        <w:t>Dolmen de plan trapézoïdal avec réemploi des statues-stèles, atrium latéral et plate-forme t</w:t>
      </w:r>
      <w:r w:rsidR="00EB7626" w:rsidRPr="0032190F">
        <w:rPr>
          <w:i/>
          <w:lang w:val="fr-FR"/>
        </w:rPr>
        <w:t>riangulaire orientée nord-ouest</w:t>
      </w:r>
      <w:r w:rsidRPr="0032190F">
        <w:rPr>
          <w:i/>
          <w:lang w:val="fr-FR"/>
        </w:rPr>
        <w:t>, plusieurs inhumations (tombe II). Attribué au Campaniforme (BIB 103 p. 242)</w:t>
      </w:r>
      <w:r w:rsidR="007A659E" w:rsidRPr="0032190F">
        <w:rPr>
          <w:i/>
          <w:lang w:val="fr-FR"/>
        </w:rPr>
        <w:t>.</w:t>
      </w:r>
      <w:r w:rsidR="007A659E" w:rsidRPr="0032190F">
        <w:rPr>
          <w:lang w:val="fr-FR"/>
        </w:rPr>
        <w:t xml:space="preserve"> Dolmen simple de plan trapézoïdal a entrée latérale. La plate-forme a un plan de trangle isocèle orienté vers le NW, à la base de laquelle apparaît décentrée la chambre funéraire de 2,5 x </w:t>
      </w:r>
      <w:smartTag w:uri="urn:schemas-microsoft-com:office:smarttags" w:element="metricconverter">
        <w:smartTagPr>
          <w:attr w:name="ProductID" w:val="2,2 m"/>
        </w:smartTagPr>
        <w:r w:rsidR="007A659E" w:rsidRPr="0032190F">
          <w:rPr>
            <w:lang w:val="fr-FR"/>
          </w:rPr>
          <w:t>2,2 m</w:t>
        </w:r>
      </w:smartTag>
      <w:r w:rsidR="007A659E" w:rsidRPr="0032190F">
        <w:rPr>
          <w:lang w:val="fr-FR"/>
        </w:rPr>
        <w:t xml:space="preserve">. Le monument est daté par un rite de fondation : le dépôt d’un grand vase campaniforme décoré à la corde </w:t>
      </w:r>
      <w:r w:rsidR="00734E3B" w:rsidRPr="0032190F">
        <w:rPr>
          <w:lang w:val="fr-FR"/>
        </w:rPr>
        <w:t>de type r</w:t>
      </w:r>
      <w:r w:rsidR="00534009" w:rsidRPr="0032190F">
        <w:rPr>
          <w:lang w:val="fr-FR"/>
        </w:rPr>
        <w:t>h</w:t>
      </w:r>
      <w:r w:rsidR="00734E3B" w:rsidRPr="0032190F">
        <w:rPr>
          <w:lang w:val="fr-FR"/>
        </w:rPr>
        <w:t xml:space="preserve">énan (BIB 30 p. 108 (BIB 1007)) </w:t>
      </w:r>
      <w:r w:rsidR="007A659E" w:rsidRPr="0032190F">
        <w:rPr>
          <w:lang w:val="fr-FR"/>
        </w:rPr>
        <w:t>et brisé rituellement.</w:t>
      </w:r>
      <w:r w:rsidR="00734E3B" w:rsidRPr="0032190F">
        <w:rPr>
          <w:lang w:val="fr-FR"/>
        </w:rPr>
        <w:t xml:space="preserve"> Les dépôts postérieurs à l’extérieur du dolmen (coin NE attorno all’atrio) : vases campaniformes décorés au peigne parfois avec une anse (BIB 30 p. 108). Dans le mobilier : alène et perle en </w:t>
      </w:r>
      <w:hyperlink r:id="rId9499" w:anchor="Sit_Cuivre" w:history="1">
        <w:r w:rsidR="009A36BA" w:rsidRPr="009A36BA">
          <w:rPr>
            <w:rStyle w:val="Hyperlink"/>
            <w:lang w:val="fr-FR"/>
          </w:rPr>
          <w:t>cuivre</w:t>
        </w:r>
      </w:hyperlink>
      <w:r w:rsidR="00E04DE2" w:rsidRPr="0032190F">
        <w:rPr>
          <w:lang w:val="fr-FR"/>
        </w:rPr>
        <w:t>, des microlithes en silex</w:t>
      </w:r>
      <w:r w:rsidR="00734E3B" w:rsidRPr="0032190F">
        <w:rPr>
          <w:lang w:val="fr-FR"/>
        </w:rPr>
        <w:t xml:space="preserve">, brassard d’archer, bouton perofré en V, élément arciforme en coquillage perforés et perles en stéatite. On trouve également des élements métalliques qui paraissent plus récents : </w:t>
      </w:r>
      <w:r w:rsidR="00734E3B" w:rsidRPr="0032190F">
        <w:rPr>
          <w:i/>
          <w:lang w:val="fr-FR"/>
        </w:rPr>
        <w:t>spinoli ricurvi</w:t>
      </w:r>
      <w:r w:rsidR="00734E3B" w:rsidRPr="0032190F">
        <w:rPr>
          <w:lang w:val="fr-FR"/>
        </w:rPr>
        <w:t xml:space="preserve"> avec tête applatie et attorcigliata et une lunule avec extrémité à double spirale</w:t>
      </w:r>
      <w:r w:rsidR="00E31A4F" w:rsidRPr="0032190F">
        <w:rPr>
          <w:lang w:val="fr-FR"/>
        </w:rPr>
        <w:t xml:space="preserve"> (bronze de type </w:t>
      </w:r>
      <w:hyperlink r:id="rId9500" w:anchor="Sit_Singen" w:history="1">
        <w:r w:rsidR="00E31A4F" w:rsidRPr="0032190F">
          <w:rPr>
            <w:rStyle w:val="Hyperlink"/>
            <w:lang w:val="fr-FR"/>
          </w:rPr>
          <w:t>Singen</w:t>
        </w:r>
      </w:hyperlink>
      <w:r w:rsidR="00E31A4F" w:rsidRPr="0032190F">
        <w:rPr>
          <w:lang w:val="fr-FR"/>
        </w:rPr>
        <w:t>) (BIB 30 p. 108).</w:t>
      </w:r>
      <w:r w:rsidR="00D27A50" w:rsidRPr="0032190F">
        <w:rPr>
          <w:lang w:val="fr-FR"/>
        </w:rPr>
        <w:t xml:space="preserve"> Les pointes de flèches losangiques peuvent être comparées avec celles de </w:t>
      </w:r>
      <w:hyperlink r:id="rId9501" w:anchor="Sit_Castellari" w:history="1">
        <w:r w:rsidR="00D27A50" w:rsidRPr="0032190F">
          <w:rPr>
            <w:rStyle w:val="Hyperlink"/>
            <w:lang w:val="fr-FR"/>
          </w:rPr>
          <w:t>Castellari</w:t>
        </w:r>
      </w:hyperlink>
      <w:r w:rsidR="00D27A50" w:rsidRPr="0032190F">
        <w:rPr>
          <w:lang w:val="fr-FR"/>
        </w:rPr>
        <w:t xml:space="preserve"> (Campaniforme phase ancienne) (BIB 1206 p. 212).</w:t>
      </w:r>
    </w:p>
    <w:p w14:paraId="085FE44C" w14:textId="3C58E3E0" w:rsidR="00240141" w:rsidRPr="0032190F" w:rsidRDefault="00E31A4F" w:rsidP="00242C0F">
      <w:pPr>
        <w:jc w:val="both"/>
        <w:rPr>
          <w:lang w:val="fr-FR"/>
        </w:rPr>
      </w:pPr>
      <w:r w:rsidRPr="0032190F">
        <w:rPr>
          <w:lang w:val="fr-FR"/>
        </w:rPr>
        <w:t>La construction de la tombe semble appartenir à l’</w:t>
      </w:r>
      <w:hyperlink r:id="rId9502" w:anchor="Cul_Eneolithique_Italie" w:history="1">
        <w:r w:rsidR="00153857" w:rsidRPr="0032190F">
          <w:rPr>
            <w:rStyle w:val="Hyperlink"/>
            <w:lang w:val="fr-FR"/>
          </w:rPr>
          <w:t>Énéolithique</w:t>
        </w:r>
      </w:hyperlink>
      <w:r w:rsidRPr="0032190F">
        <w:rPr>
          <w:lang w:val="fr-FR"/>
        </w:rPr>
        <w:t xml:space="preserve"> récent et sont usage coïnciderait au début du Bronze ancien soit entre </w:t>
      </w:r>
      <w:r w:rsidR="007A659E" w:rsidRPr="0032190F">
        <w:rPr>
          <w:lang w:val="fr-FR"/>
        </w:rPr>
        <w:t>2300</w:t>
      </w:r>
      <w:r w:rsidRPr="0032190F">
        <w:rPr>
          <w:lang w:val="fr-FR"/>
        </w:rPr>
        <w:t xml:space="preserve"> et </w:t>
      </w:r>
      <w:r w:rsidR="007A659E" w:rsidRPr="0032190F">
        <w:rPr>
          <w:lang w:val="fr-FR"/>
        </w:rPr>
        <w:t>1900 (BIB 30 p. 70</w:t>
      </w:r>
      <w:r w:rsidRPr="0032190F">
        <w:rPr>
          <w:lang w:val="fr-FR"/>
        </w:rPr>
        <w:t>, 109</w:t>
      </w:r>
      <w:r w:rsidR="007A659E" w:rsidRPr="0032190F">
        <w:rPr>
          <w:lang w:val="fr-FR"/>
        </w:rPr>
        <w:t>)</w:t>
      </w:r>
      <w:r w:rsidR="00240141" w:rsidRPr="0032190F">
        <w:rPr>
          <w:lang w:val="fr-FR"/>
        </w:rPr>
        <w:t xml:space="preserve">. </w:t>
      </w:r>
    </w:p>
    <w:p w14:paraId="61C5EEAE" w14:textId="77777777" w:rsidR="00EB7626" w:rsidRPr="0032190F" w:rsidRDefault="00EB7626" w:rsidP="00242C0F">
      <w:pPr>
        <w:rPr>
          <w:lang w:val="fr-FR"/>
        </w:rPr>
      </w:pPr>
    </w:p>
    <w:p w14:paraId="01627676" w14:textId="77777777" w:rsidR="00EB7626" w:rsidRPr="0032190F" w:rsidRDefault="00EB7626" w:rsidP="00242C0F">
      <w:pPr>
        <w:rPr>
          <w:lang w:val="fr-FR"/>
        </w:rPr>
      </w:pPr>
      <w:r w:rsidRPr="0032190F">
        <w:rPr>
          <w:lang w:val="fr-FR"/>
        </w:rPr>
        <w:t>Fragments de stèles découvrets côté nord-ouest de l’atrium (</w:t>
      </w:r>
      <w:r w:rsidR="008B4481" w:rsidRPr="0032190F">
        <w:rPr>
          <w:lang w:val="fr-FR"/>
        </w:rPr>
        <w:t>réemploi</w:t>
      </w:r>
      <w:r w:rsidRPr="0032190F">
        <w:rPr>
          <w:lang w:val="fr-FR"/>
        </w:rPr>
        <w:t>) de la tombe II (BIB 93 p. 35</w:t>
      </w:r>
      <w:r w:rsidR="005B6447" w:rsidRPr="0032190F">
        <w:rPr>
          <w:lang w:val="fr-FR"/>
        </w:rPr>
        <w:t xml:space="preserve"> et BIB 30 p. 74</w:t>
      </w:r>
      <w:r w:rsidRPr="0032190F">
        <w:rPr>
          <w:lang w:val="fr-FR"/>
        </w:rPr>
        <w:t>)</w:t>
      </w:r>
    </w:p>
    <w:p w14:paraId="396739E6" w14:textId="77777777" w:rsidR="005B6447" w:rsidRPr="0032190F" w:rsidRDefault="005B6447" w:rsidP="00242C0F">
      <w:pPr>
        <w:rPr>
          <w:lang w:val="fr-FR"/>
        </w:rPr>
      </w:pPr>
    </w:p>
    <w:p w14:paraId="48250CC3" w14:textId="77777777" w:rsidR="00A00A31" w:rsidRPr="0032190F" w:rsidRDefault="00A00A31" w:rsidP="00242C0F">
      <w:pPr>
        <w:rPr>
          <w:lang w:val="fr-FR"/>
        </w:rPr>
      </w:pPr>
      <w:r w:rsidRPr="0032190F">
        <w:rPr>
          <w:lang w:val="fr-FR"/>
        </w:rPr>
        <w:t xml:space="preserve">Exemples de site ayant livré une telle architecture : long tumulus en France, </w:t>
      </w:r>
      <w:r w:rsidRPr="0032190F">
        <w:rPr>
          <w:i/>
          <w:lang w:val="fr-FR"/>
        </w:rPr>
        <w:t xml:space="preserve">long barrows </w:t>
      </w:r>
      <w:r w:rsidRPr="0032190F">
        <w:rPr>
          <w:lang w:val="fr-FR"/>
        </w:rPr>
        <w:t>de Grande-Bretagne, Danemark, tumulus de Kujavia en Pologne (BIB 30 p. 102).</w:t>
      </w:r>
    </w:p>
    <w:p w14:paraId="506782D5" w14:textId="77777777" w:rsidR="00072D93" w:rsidRPr="0032190F" w:rsidRDefault="00072D93" w:rsidP="00242C0F">
      <w:pPr>
        <w:rPr>
          <w:lang w:val="fr-FR"/>
        </w:rPr>
      </w:pPr>
    </w:p>
    <w:p w14:paraId="2E131818" w14:textId="77777777" w:rsidR="005B6447" w:rsidRPr="0032190F" w:rsidRDefault="005B6447" w:rsidP="00242C0F">
      <w:pPr>
        <w:pStyle w:val="Heading3"/>
        <w:spacing w:line="240" w:lineRule="auto"/>
      </w:pPr>
      <w:r w:rsidRPr="0032190F">
        <w:t>Dolmen TII SE</w:t>
      </w:r>
    </w:p>
    <w:p w14:paraId="2D902E15" w14:textId="77777777" w:rsidR="00B254A6" w:rsidRPr="0032190F" w:rsidRDefault="00B254A6" w:rsidP="00242C0F">
      <w:pPr>
        <w:jc w:val="both"/>
        <w:rPr>
          <w:lang w:val="fr-FR"/>
        </w:rPr>
      </w:pPr>
    </w:p>
    <w:p w14:paraId="0F449B8C" w14:textId="77777777" w:rsidR="00240141" w:rsidRPr="0032190F" w:rsidRDefault="005B6447" w:rsidP="00242C0F">
      <w:pPr>
        <w:rPr>
          <w:lang w:val="fr-FR"/>
        </w:rPr>
      </w:pPr>
      <w:r w:rsidRPr="0032190F">
        <w:rPr>
          <w:lang w:val="fr-FR"/>
        </w:rPr>
        <w:t xml:space="preserve">De dimension similaire à celles des tombes </w:t>
      </w:r>
      <w:r w:rsidR="00240141" w:rsidRPr="0032190F">
        <w:rPr>
          <w:lang w:val="fr-FR"/>
        </w:rPr>
        <w:t xml:space="preserve">T I et T III (ca. 3 x </w:t>
      </w:r>
      <w:smartTag w:uri="urn:schemas-microsoft-com:office:smarttags" w:element="metricconverter">
        <w:smartTagPr>
          <w:attr w:name="ProductID" w:val="1 m"/>
        </w:smartTagPr>
        <w:r w:rsidR="00240141" w:rsidRPr="0032190F">
          <w:rPr>
            <w:lang w:val="fr-FR"/>
          </w:rPr>
          <w:t>1 m</w:t>
        </w:r>
      </w:smartTag>
      <w:r w:rsidR="00240141" w:rsidRPr="0032190F">
        <w:rPr>
          <w:lang w:val="fr-FR"/>
        </w:rPr>
        <w:t>) est adossées au côté Est de la T II (BIB 30 p. 75)</w:t>
      </w:r>
    </w:p>
    <w:p w14:paraId="560FFB03" w14:textId="77777777" w:rsidR="00240141" w:rsidRPr="0032190F" w:rsidRDefault="00240141" w:rsidP="00242C0F">
      <w:pPr>
        <w:rPr>
          <w:lang w:val="fr-FR"/>
        </w:rPr>
      </w:pPr>
    </w:p>
    <w:p w14:paraId="3E1D81EC" w14:textId="77777777" w:rsidR="00240141" w:rsidRPr="0032190F" w:rsidRDefault="00240141" w:rsidP="00242C0F">
      <w:pPr>
        <w:rPr>
          <w:lang w:val="fr-FR"/>
        </w:rPr>
      </w:pPr>
      <w:r w:rsidRPr="0032190F">
        <w:rPr>
          <w:lang w:val="fr-FR"/>
        </w:rPr>
        <w:t>Datée de vers 2000-</w:t>
      </w:r>
      <w:smartTag w:uri="urn:schemas-microsoft-com:office:smarttags" w:element="metricconverter">
        <w:smartTagPr>
          <w:attr w:name="ProductID" w:val="1800 a"/>
        </w:smartTagPr>
        <w:r w:rsidRPr="0032190F">
          <w:rPr>
            <w:lang w:val="fr-FR"/>
          </w:rPr>
          <w:t>1800 a</w:t>
        </w:r>
      </w:smartTag>
      <w:r w:rsidRPr="0032190F">
        <w:rPr>
          <w:lang w:val="fr-FR"/>
        </w:rPr>
        <w:t>.C. (BIB 30 p. 75)</w:t>
      </w:r>
    </w:p>
    <w:p w14:paraId="0D0E20CA" w14:textId="77777777" w:rsidR="005B6447" w:rsidRPr="0032190F" w:rsidRDefault="005B6447" w:rsidP="00242C0F">
      <w:pPr>
        <w:jc w:val="both"/>
        <w:rPr>
          <w:lang w:val="fr-FR"/>
        </w:rPr>
      </w:pPr>
    </w:p>
    <w:p w14:paraId="720CA7FE" w14:textId="77777777" w:rsidR="00BD4F63" w:rsidRPr="0032190F" w:rsidRDefault="00BD4F63" w:rsidP="00242C0F">
      <w:pPr>
        <w:pStyle w:val="Heading3"/>
        <w:spacing w:line="240" w:lineRule="auto"/>
      </w:pPr>
      <w:r w:rsidRPr="0032190F">
        <w:t>Dolmen T</w:t>
      </w:r>
      <w:r w:rsidR="007A659E" w:rsidRPr="0032190F">
        <w:t xml:space="preserve"> III</w:t>
      </w:r>
    </w:p>
    <w:p w14:paraId="6A95A778" w14:textId="77777777" w:rsidR="00240141" w:rsidRPr="0032190F" w:rsidRDefault="005B6447" w:rsidP="00242C0F">
      <w:pPr>
        <w:jc w:val="both"/>
        <w:rPr>
          <w:lang w:val="fr-FR"/>
        </w:rPr>
      </w:pPr>
      <w:r w:rsidRPr="0032190F">
        <w:rPr>
          <w:lang w:val="fr-FR"/>
        </w:rPr>
        <w:t>La tombe III est construite sur l’angl</w:t>
      </w:r>
      <w:r w:rsidR="00240141" w:rsidRPr="0032190F">
        <w:rPr>
          <w:lang w:val="fr-FR"/>
        </w:rPr>
        <w:t>e</w:t>
      </w:r>
      <w:r w:rsidRPr="0032190F">
        <w:rPr>
          <w:lang w:val="fr-FR"/>
        </w:rPr>
        <w:t xml:space="preserve"> de la tombe II</w:t>
      </w:r>
      <w:r w:rsidR="00240141" w:rsidRPr="0032190F">
        <w:rPr>
          <w:lang w:val="fr-FR"/>
        </w:rPr>
        <w:t>. (BIB 30 p. 73)</w:t>
      </w:r>
    </w:p>
    <w:p w14:paraId="0A468B87" w14:textId="77777777" w:rsidR="00240141" w:rsidRPr="0032190F" w:rsidRDefault="00240141" w:rsidP="00242C0F">
      <w:pPr>
        <w:rPr>
          <w:lang w:val="fr-FR"/>
        </w:rPr>
      </w:pPr>
    </w:p>
    <w:p w14:paraId="4F6360DB" w14:textId="77777777" w:rsidR="00BD4F63" w:rsidRPr="0032190F" w:rsidRDefault="00BD4F63" w:rsidP="00242C0F">
      <w:pPr>
        <w:rPr>
          <w:lang w:val="fr-FR"/>
        </w:rPr>
      </w:pPr>
      <w:r w:rsidRPr="0032190F">
        <w:rPr>
          <w:lang w:val="fr-FR"/>
        </w:rPr>
        <w:t>Un ou des poignards de type Remedello sont représentés sur la stèle réutilisée (</w:t>
      </w:r>
      <w:r w:rsidR="008B4481" w:rsidRPr="0032190F">
        <w:rPr>
          <w:lang w:val="fr-FR"/>
        </w:rPr>
        <w:t>réemploi</w:t>
      </w:r>
      <w:r w:rsidRPr="0032190F">
        <w:rPr>
          <w:lang w:val="fr-FR"/>
        </w:rPr>
        <w:t>) comme montant de la tombe III (BIB 93 p. 162)</w:t>
      </w:r>
    </w:p>
    <w:p w14:paraId="32878ED8" w14:textId="77777777" w:rsidR="00236B8D" w:rsidRPr="0032190F" w:rsidRDefault="00236B8D" w:rsidP="00242C0F">
      <w:pPr>
        <w:rPr>
          <w:lang w:val="fr-FR"/>
        </w:rPr>
      </w:pPr>
    </w:p>
    <w:p w14:paraId="157FD3C8" w14:textId="6E2A7C06" w:rsidR="00236B8D" w:rsidRPr="0032190F" w:rsidRDefault="00236B8D" w:rsidP="00242C0F">
      <w:pPr>
        <w:jc w:val="both"/>
        <w:rPr>
          <w:lang w:val="fr-FR"/>
        </w:rPr>
      </w:pPr>
      <w:r w:rsidRPr="0032190F">
        <w:rPr>
          <w:lang w:val="fr-FR"/>
        </w:rPr>
        <w:t xml:space="preserve">Grande tombe à ciste avec </w:t>
      </w:r>
      <w:r w:rsidR="005B6447" w:rsidRPr="0032190F">
        <w:rPr>
          <w:lang w:val="fr-FR"/>
        </w:rPr>
        <w:t xml:space="preserve">nombreux </w:t>
      </w:r>
      <w:r w:rsidRPr="0032190F">
        <w:rPr>
          <w:lang w:val="fr-FR"/>
        </w:rPr>
        <w:t>réemploi des statue</w:t>
      </w:r>
      <w:r w:rsidR="005B6447" w:rsidRPr="0032190F">
        <w:rPr>
          <w:lang w:val="fr-FR"/>
        </w:rPr>
        <w:t xml:space="preserve">s-stèles, plusieurs inhumations (BIB 30 p. 73). </w:t>
      </w:r>
      <w:r w:rsidRPr="0032190F">
        <w:rPr>
          <w:lang w:val="fr-FR"/>
        </w:rPr>
        <w:t xml:space="preserve">Fragments de vase campaniformes (style AOC), segments de cercles et trapèzes en silex et quartz, pendentifs lunulaires </w:t>
      </w:r>
      <w:r w:rsidR="00E31A4F" w:rsidRPr="0032190F">
        <w:rPr>
          <w:lang w:val="fr-FR"/>
        </w:rPr>
        <w:t xml:space="preserve">(arciformes) </w:t>
      </w:r>
      <w:r w:rsidRPr="0032190F">
        <w:rPr>
          <w:lang w:val="fr-FR"/>
        </w:rPr>
        <w:t>en coquillage, bouton à calotte sphérique en os et à perforation en V…Attribuée au Campaniforme (BIB 103 p. 242)</w:t>
      </w:r>
      <w:r w:rsidR="00E31A4F" w:rsidRPr="0032190F">
        <w:rPr>
          <w:lang w:val="fr-FR"/>
        </w:rPr>
        <w:t xml:space="preserve">. Dépôts extérieurs de fragments de </w:t>
      </w:r>
      <w:r w:rsidR="00E31A4F" w:rsidRPr="0032190F">
        <w:rPr>
          <w:i/>
          <w:lang w:val="fr-FR"/>
        </w:rPr>
        <w:t>boccali</w:t>
      </w:r>
      <w:r w:rsidR="00E31A4F" w:rsidRPr="0032190F">
        <w:rPr>
          <w:lang w:val="fr-FR"/>
        </w:rPr>
        <w:t xml:space="preserve"> ansés. La construction de cette tombe daterait de l’</w:t>
      </w:r>
      <w:hyperlink r:id="rId9503" w:anchor="Cul_Eneolithique_Italie" w:history="1">
        <w:r w:rsidR="00153857" w:rsidRPr="0032190F">
          <w:rPr>
            <w:rStyle w:val="Hyperlink"/>
            <w:lang w:val="fr-FR"/>
          </w:rPr>
          <w:t>Énéolithique</w:t>
        </w:r>
      </w:hyperlink>
      <w:r w:rsidR="00E31A4F" w:rsidRPr="0032190F">
        <w:rPr>
          <w:lang w:val="fr-FR"/>
        </w:rPr>
        <w:t xml:space="preserve"> récent (BIB 30 p. 115)</w:t>
      </w:r>
    </w:p>
    <w:p w14:paraId="63EC54EE" w14:textId="77777777" w:rsidR="00240141" w:rsidRPr="0032190F" w:rsidRDefault="00240141" w:rsidP="00242C0F">
      <w:pPr>
        <w:rPr>
          <w:lang w:val="fr-FR"/>
        </w:rPr>
      </w:pPr>
    </w:p>
    <w:p w14:paraId="7C830DEB" w14:textId="77777777" w:rsidR="00240141" w:rsidRPr="0032190F" w:rsidRDefault="00240141" w:rsidP="00242C0F">
      <w:pPr>
        <w:jc w:val="both"/>
        <w:rPr>
          <w:lang w:val="fr-FR"/>
        </w:rPr>
      </w:pPr>
      <w:r w:rsidRPr="0032190F">
        <w:rPr>
          <w:lang w:val="fr-FR"/>
        </w:rPr>
        <w:t>Daté de vers 2100-</w:t>
      </w:r>
      <w:smartTag w:uri="urn:schemas-microsoft-com:office:smarttags" w:element="metricconverter">
        <w:smartTagPr>
          <w:attr w:name="ProductID" w:val="2000 a"/>
        </w:smartTagPr>
        <w:r w:rsidRPr="0032190F">
          <w:rPr>
            <w:lang w:val="fr-FR"/>
          </w:rPr>
          <w:t>2000 a</w:t>
        </w:r>
      </w:smartTag>
      <w:r w:rsidRPr="0032190F">
        <w:rPr>
          <w:lang w:val="fr-FR"/>
        </w:rPr>
        <w:t>.C. (BIB 30 p. 75)</w:t>
      </w:r>
    </w:p>
    <w:p w14:paraId="4AB9D9F2" w14:textId="77777777" w:rsidR="00BD4F63" w:rsidRPr="0032190F" w:rsidRDefault="00BD4F63" w:rsidP="00242C0F">
      <w:pPr>
        <w:jc w:val="both"/>
        <w:rPr>
          <w:lang w:val="fr-FR"/>
        </w:rPr>
      </w:pPr>
    </w:p>
    <w:p w14:paraId="56EAF034" w14:textId="77777777" w:rsidR="00BD4F63" w:rsidRPr="0032190F" w:rsidRDefault="00BD4F63" w:rsidP="00242C0F">
      <w:pPr>
        <w:pStyle w:val="Heading3"/>
        <w:spacing w:line="240" w:lineRule="auto"/>
      </w:pPr>
      <w:r w:rsidRPr="0032190F">
        <w:lastRenderedPageBreak/>
        <w:t xml:space="preserve">Dolmen </w:t>
      </w:r>
      <w:r w:rsidR="007A659E" w:rsidRPr="0032190F">
        <w:t>T IV</w:t>
      </w:r>
    </w:p>
    <w:p w14:paraId="0E0DEC30" w14:textId="77777777" w:rsidR="007A659E" w:rsidRPr="0032190F" w:rsidRDefault="007A659E" w:rsidP="00242C0F">
      <w:pPr>
        <w:jc w:val="both"/>
        <w:rPr>
          <w:lang w:val="fr-FR"/>
        </w:rPr>
      </w:pPr>
      <w:r w:rsidRPr="0032190F">
        <w:rPr>
          <w:lang w:val="fr-FR"/>
        </w:rPr>
        <w:t xml:space="preserve">Il s’agit d’un monument funéraire qui a l’origine devait avoir une forme de basse tour cilindrique, ou, moins probablement, tronconique. Elle est construit en pierre sèches de type sub-mégalithique et d’une épaisseur de </w:t>
      </w:r>
      <w:smartTag w:uri="urn:schemas-microsoft-com:office:smarttags" w:element="metricconverter">
        <w:smartTagPr>
          <w:attr w:name="ProductID" w:val="1,55 m"/>
        </w:smartTagPr>
        <w:r w:rsidRPr="0032190F">
          <w:rPr>
            <w:lang w:val="fr-FR"/>
          </w:rPr>
          <w:t>1,55 m</w:t>
        </w:r>
      </w:smartTag>
      <w:r w:rsidRPr="0032190F">
        <w:rPr>
          <w:lang w:val="fr-FR"/>
        </w:rPr>
        <w:t xml:space="preserve"> à plan sub-circulaire (diam. </w:t>
      </w:r>
      <w:smartTag w:uri="urn:schemas-microsoft-com:office:smarttags" w:element="metricconverter">
        <w:smartTagPr>
          <w:attr w:name="ProductID" w:val="7,6 m"/>
        </w:smartTagPr>
        <w:r w:rsidRPr="00784BEC">
          <w:rPr>
            <w:lang w:val="it-IT"/>
          </w:rPr>
          <w:t>7,6 m</w:t>
        </w:r>
      </w:smartTag>
      <w:r w:rsidRPr="00784BEC">
        <w:rPr>
          <w:lang w:val="it-IT"/>
        </w:rPr>
        <w:t xml:space="preserve">) </w:t>
      </w:r>
      <w:r w:rsidR="002E5EF8" w:rsidRPr="00784BEC">
        <w:rPr>
          <w:lang w:val="it-IT"/>
        </w:rPr>
        <w:t>che racchiude una grande fossa rettangolare contenant un seul individu (2300-</w:t>
      </w:r>
      <w:smartTag w:uri="urn:schemas-microsoft-com:office:smarttags" w:element="metricconverter">
        <w:smartTagPr>
          <w:attr w:name="ProductID" w:val="2000 a"/>
        </w:smartTagPr>
        <w:r w:rsidR="002E5EF8" w:rsidRPr="00784BEC">
          <w:rPr>
            <w:lang w:val="it-IT"/>
          </w:rPr>
          <w:t>2000 a</w:t>
        </w:r>
      </w:smartTag>
      <w:r w:rsidR="002E5EF8" w:rsidRPr="00784BEC">
        <w:rPr>
          <w:lang w:val="it-IT"/>
        </w:rPr>
        <w:t xml:space="preserve">.C.) </w:t>
      </w:r>
      <w:r w:rsidR="002E5EF8" w:rsidRPr="0032190F">
        <w:rPr>
          <w:lang w:val="fr-FR"/>
        </w:rPr>
        <w:t>(BIB 30 p. 70)</w:t>
      </w:r>
    </w:p>
    <w:p w14:paraId="472A9320" w14:textId="77777777" w:rsidR="00BD4F63" w:rsidRPr="0032190F" w:rsidRDefault="00BD4F63" w:rsidP="00242C0F">
      <w:pPr>
        <w:jc w:val="both"/>
        <w:rPr>
          <w:i/>
          <w:lang w:val="fr-FR"/>
        </w:rPr>
      </w:pPr>
      <w:r w:rsidRPr="0032190F">
        <w:rPr>
          <w:i/>
          <w:lang w:val="fr-FR"/>
        </w:rPr>
        <w:t xml:space="preserve">La tombe circulaire T4 probablement datée du Bronze ancien (BIB 393 p. 144). </w:t>
      </w:r>
    </w:p>
    <w:p w14:paraId="475B1A7A" w14:textId="77777777" w:rsidR="00BD4F63" w:rsidRPr="0032190F" w:rsidRDefault="00BD4F63" w:rsidP="00242C0F">
      <w:pPr>
        <w:rPr>
          <w:lang w:val="fr-FR"/>
        </w:rPr>
      </w:pPr>
    </w:p>
    <w:p w14:paraId="0D138AB9" w14:textId="77777777" w:rsidR="00236B8D" w:rsidRPr="0032190F" w:rsidRDefault="00236B8D" w:rsidP="00242C0F">
      <w:pPr>
        <w:rPr>
          <w:lang w:val="fr-FR"/>
        </w:rPr>
      </w:pPr>
      <w:r w:rsidRPr="0032190F">
        <w:rPr>
          <w:lang w:val="fr-FR"/>
        </w:rPr>
        <w:t>Tombe en fosse à parois revêtues de dalles, avec dépôt secondaire d’un seul individu. Attribuée au Campaniforme (tombe IV) (BIB 103 p. 242)</w:t>
      </w:r>
    </w:p>
    <w:p w14:paraId="41BD8ADD" w14:textId="77777777" w:rsidR="00E31A4F" w:rsidRPr="0032190F" w:rsidRDefault="00E31A4F" w:rsidP="00242C0F">
      <w:pPr>
        <w:rPr>
          <w:lang w:val="fr-FR"/>
        </w:rPr>
      </w:pPr>
    </w:p>
    <w:p w14:paraId="1F8507D8" w14:textId="77777777" w:rsidR="00E31A4F" w:rsidRPr="0032190F" w:rsidRDefault="00E31A4F" w:rsidP="00242C0F">
      <w:pPr>
        <w:rPr>
          <w:lang w:val="fr-FR"/>
        </w:rPr>
      </w:pPr>
      <w:r w:rsidRPr="0032190F">
        <w:rPr>
          <w:lang w:val="fr-FR"/>
        </w:rPr>
        <w:t>Pas de mobilier caractérisable associé à ce dolmen (BIB 30 p. 110)</w:t>
      </w:r>
    </w:p>
    <w:p w14:paraId="4D8AAEDA" w14:textId="77777777" w:rsidR="00236B8D" w:rsidRPr="0032190F" w:rsidRDefault="00236B8D" w:rsidP="00242C0F">
      <w:pPr>
        <w:rPr>
          <w:lang w:val="fr-FR"/>
        </w:rPr>
      </w:pPr>
    </w:p>
    <w:p w14:paraId="5C62C2AD" w14:textId="77777777" w:rsidR="00BD4F63" w:rsidRPr="0032190F" w:rsidRDefault="00BD4F63" w:rsidP="00242C0F">
      <w:pPr>
        <w:pStyle w:val="Heading3"/>
        <w:spacing w:line="240" w:lineRule="auto"/>
      </w:pPr>
      <w:r w:rsidRPr="0032190F">
        <w:t>Dolmen T</w:t>
      </w:r>
      <w:r w:rsidR="007A659E" w:rsidRPr="0032190F">
        <w:t xml:space="preserve"> V</w:t>
      </w:r>
    </w:p>
    <w:p w14:paraId="53D34CC0" w14:textId="77777777" w:rsidR="002E5EF8" w:rsidRPr="0032190F" w:rsidRDefault="002E5EF8" w:rsidP="00242C0F">
      <w:pPr>
        <w:rPr>
          <w:lang w:val="fr-FR"/>
        </w:rPr>
      </w:pPr>
      <w:r w:rsidRPr="0032190F">
        <w:rPr>
          <w:lang w:val="fr-FR"/>
        </w:rPr>
        <w:t xml:space="preserve">Dolmen simple de plan rectangulaire de 1,55 x 1, </w:t>
      </w:r>
      <w:smartTag w:uri="urn:schemas-microsoft-com:office:smarttags" w:element="metricconverter">
        <w:smartTagPr>
          <w:attr w:name="ProductID" w:val="25 m"/>
        </w:smartTagPr>
        <w:r w:rsidRPr="0032190F">
          <w:rPr>
            <w:lang w:val="fr-FR"/>
          </w:rPr>
          <w:t>25 m</w:t>
        </w:r>
      </w:smartTag>
      <w:r w:rsidRPr="0032190F">
        <w:rPr>
          <w:lang w:val="fr-FR"/>
        </w:rPr>
        <w:t xml:space="preserve"> avec une entrée au SE, inséré dans une plate-forme polygonale semi-circulaire da plus grand diamètre : 4,2 et </w:t>
      </w:r>
      <w:smartTag w:uri="urn:schemas-microsoft-com:office:smarttags" w:element="metricconverter">
        <w:smartTagPr>
          <w:attr w:name="ProductID" w:val="4,3 m"/>
        </w:smartTagPr>
        <w:r w:rsidRPr="0032190F">
          <w:rPr>
            <w:lang w:val="fr-FR"/>
          </w:rPr>
          <w:t>4,3 m</w:t>
        </w:r>
      </w:smartTag>
      <w:r w:rsidRPr="0032190F">
        <w:rPr>
          <w:lang w:val="fr-FR"/>
        </w:rPr>
        <w:t xml:space="preserve"> (2200-</w:t>
      </w:r>
      <w:smartTag w:uri="urn:schemas-microsoft-com:office:smarttags" w:element="metricconverter">
        <w:smartTagPr>
          <w:attr w:name="ProductID" w:val="2000 a"/>
        </w:smartTagPr>
        <w:r w:rsidRPr="0032190F">
          <w:rPr>
            <w:lang w:val="fr-FR"/>
          </w:rPr>
          <w:t>2000 a</w:t>
        </w:r>
      </w:smartTag>
      <w:r w:rsidRPr="0032190F">
        <w:rPr>
          <w:lang w:val="fr-FR"/>
        </w:rPr>
        <w:t>.C.)</w:t>
      </w:r>
    </w:p>
    <w:p w14:paraId="6C343CC9" w14:textId="77777777" w:rsidR="002E5EF8" w:rsidRPr="0032190F" w:rsidRDefault="002E5EF8" w:rsidP="00242C0F">
      <w:pPr>
        <w:rPr>
          <w:i/>
          <w:lang w:val="fr-FR"/>
        </w:rPr>
      </w:pPr>
    </w:p>
    <w:p w14:paraId="2B0CDF76" w14:textId="77777777" w:rsidR="00BD4F63" w:rsidRPr="0032190F" w:rsidRDefault="00BD4F63" w:rsidP="00242C0F">
      <w:pPr>
        <w:rPr>
          <w:i/>
          <w:lang w:val="fr-FR"/>
        </w:rPr>
      </w:pPr>
      <w:r w:rsidRPr="0032190F">
        <w:rPr>
          <w:i/>
          <w:lang w:val="fr-FR"/>
        </w:rPr>
        <w:t>Dolmen de plan rectangulaire avec réemploi des statues-stèles, plate-forme semi-circulaire, plusieurs inhuamations (tombe V). Attribué au Campaniforme (BIB 103 p. 242)</w:t>
      </w:r>
    </w:p>
    <w:p w14:paraId="27E56FD6" w14:textId="77777777" w:rsidR="00BD4F63" w:rsidRPr="0032190F" w:rsidRDefault="00BD4F63" w:rsidP="00242C0F">
      <w:pPr>
        <w:rPr>
          <w:lang w:val="fr-FR"/>
        </w:rPr>
      </w:pPr>
    </w:p>
    <w:p w14:paraId="28002089" w14:textId="77777777" w:rsidR="00EB7626" w:rsidRPr="0032190F" w:rsidRDefault="00EB7626" w:rsidP="00242C0F">
      <w:pPr>
        <w:rPr>
          <w:lang w:val="fr-FR"/>
        </w:rPr>
      </w:pPr>
      <w:r w:rsidRPr="0032190F">
        <w:rPr>
          <w:lang w:val="fr-FR"/>
        </w:rPr>
        <w:t xml:space="preserve">Plusieurs fragments de stèles retrouvés dans les plates-formes de la tombe V </w:t>
      </w:r>
      <w:r w:rsidR="005B6447" w:rsidRPr="0032190F">
        <w:rPr>
          <w:lang w:val="fr-FR"/>
        </w:rPr>
        <w:t>(</w:t>
      </w:r>
      <w:r w:rsidR="008B4481" w:rsidRPr="0032190F">
        <w:rPr>
          <w:lang w:val="fr-FR"/>
        </w:rPr>
        <w:t>réemploi</w:t>
      </w:r>
      <w:r w:rsidR="005B6447" w:rsidRPr="0032190F">
        <w:rPr>
          <w:lang w:val="fr-FR"/>
        </w:rPr>
        <w:t xml:space="preserve">) </w:t>
      </w:r>
      <w:r w:rsidRPr="0032190F">
        <w:rPr>
          <w:lang w:val="fr-FR"/>
        </w:rPr>
        <w:t>(BIB 93 p. 35</w:t>
      </w:r>
      <w:r w:rsidR="005B6447" w:rsidRPr="0032190F">
        <w:rPr>
          <w:lang w:val="fr-FR"/>
        </w:rPr>
        <w:t xml:space="preserve"> et BIB 30 p. 74)</w:t>
      </w:r>
      <w:r w:rsidRPr="0032190F">
        <w:rPr>
          <w:lang w:val="fr-FR"/>
        </w:rPr>
        <w:t>)</w:t>
      </w:r>
      <w:r w:rsidR="00E31A4F" w:rsidRPr="0032190F">
        <w:rPr>
          <w:lang w:val="fr-FR"/>
        </w:rPr>
        <w:t>. Quelques éléments campaniformes comme un brassard d’archer dans le mobilier funéraire de cette structure (BIB 30 p. 109)</w:t>
      </w:r>
    </w:p>
    <w:p w14:paraId="27ECFFAA" w14:textId="77777777" w:rsidR="007A659E" w:rsidRPr="0032190F" w:rsidRDefault="007A659E" w:rsidP="00242C0F">
      <w:pPr>
        <w:rPr>
          <w:lang w:val="fr-FR"/>
        </w:rPr>
      </w:pPr>
    </w:p>
    <w:p w14:paraId="4A18D2B5" w14:textId="77777777" w:rsidR="00236B8D" w:rsidRPr="0032190F" w:rsidRDefault="00236B8D" w:rsidP="00242C0F">
      <w:pPr>
        <w:pStyle w:val="Heading3"/>
        <w:spacing w:line="240" w:lineRule="auto"/>
      </w:pPr>
      <w:r w:rsidRPr="0032190F">
        <w:t>Dolmen T</w:t>
      </w:r>
      <w:r w:rsidR="007A659E" w:rsidRPr="0032190F">
        <w:t xml:space="preserve"> VI</w:t>
      </w:r>
    </w:p>
    <w:p w14:paraId="35583B34" w14:textId="77777777" w:rsidR="00236B8D" w:rsidRPr="0032190F" w:rsidRDefault="00236B8D" w:rsidP="00242C0F">
      <w:pPr>
        <w:rPr>
          <w:lang w:val="fr-FR"/>
        </w:rPr>
      </w:pPr>
      <w:r w:rsidRPr="0032190F">
        <w:rPr>
          <w:lang w:val="fr-FR"/>
        </w:rPr>
        <w:t>Tombe à ciste individuelle avec crémation partielle (tombe VI). Attribuée au Campaniforme (BIB 103 p. 242)</w:t>
      </w:r>
    </w:p>
    <w:p w14:paraId="14E3FE61" w14:textId="77777777" w:rsidR="005B6447" w:rsidRPr="0032190F" w:rsidRDefault="005B6447" w:rsidP="00242C0F">
      <w:pPr>
        <w:rPr>
          <w:lang w:val="fr-FR"/>
        </w:rPr>
      </w:pPr>
    </w:p>
    <w:p w14:paraId="09A28378" w14:textId="77777777" w:rsidR="005B6447" w:rsidRPr="0032190F" w:rsidRDefault="005B6447" w:rsidP="00242C0F">
      <w:pPr>
        <w:rPr>
          <w:lang w:val="fr-FR"/>
        </w:rPr>
      </w:pPr>
      <w:r w:rsidRPr="0032190F">
        <w:rPr>
          <w:lang w:val="fr-FR"/>
        </w:rPr>
        <w:t>Tombe en ciste individuelle alignée NW-SE avec les tombes VII et V (2200-</w:t>
      </w:r>
      <w:smartTag w:uri="urn:schemas-microsoft-com:office:smarttags" w:element="metricconverter">
        <w:smartTagPr>
          <w:attr w:name="ProductID" w:val="2100 a"/>
        </w:smartTagPr>
        <w:r w:rsidRPr="0032190F">
          <w:rPr>
            <w:lang w:val="fr-FR"/>
          </w:rPr>
          <w:t>2100 a</w:t>
        </w:r>
      </w:smartTag>
      <w:r w:rsidRPr="0032190F">
        <w:rPr>
          <w:lang w:val="fr-FR"/>
        </w:rPr>
        <w:t>.C.)</w:t>
      </w:r>
    </w:p>
    <w:p w14:paraId="3A9A36DC" w14:textId="77777777" w:rsidR="00236B8D" w:rsidRPr="0032190F" w:rsidRDefault="00236B8D" w:rsidP="00242C0F">
      <w:pPr>
        <w:rPr>
          <w:lang w:val="fr-FR"/>
        </w:rPr>
      </w:pPr>
    </w:p>
    <w:p w14:paraId="49376C77" w14:textId="77777777" w:rsidR="00BD4F63" w:rsidRPr="0032190F" w:rsidRDefault="00BD4F63" w:rsidP="00242C0F">
      <w:pPr>
        <w:pStyle w:val="Heading3"/>
        <w:spacing w:line="240" w:lineRule="auto"/>
      </w:pPr>
      <w:r w:rsidRPr="0032190F">
        <w:t>Dolmen T</w:t>
      </w:r>
      <w:r w:rsidR="007A659E" w:rsidRPr="0032190F">
        <w:t xml:space="preserve"> VII</w:t>
      </w:r>
    </w:p>
    <w:p w14:paraId="6E48E333" w14:textId="04D0B39F" w:rsidR="00BD4F63" w:rsidRPr="0032190F" w:rsidRDefault="00BD4F63" w:rsidP="00242C0F">
      <w:pPr>
        <w:rPr>
          <w:lang w:val="fr-FR"/>
        </w:rPr>
      </w:pPr>
      <w:r w:rsidRPr="0032190F">
        <w:rPr>
          <w:lang w:val="fr-FR"/>
        </w:rPr>
        <w:t>Dolmen de plan rectangulaire de type « </w:t>
      </w:r>
      <w:hyperlink r:id="rId9504" w:anchor="Cul_Megalith_t_allee_couverte" w:history="1">
        <w:r w:rsidR="00DC5D96" w:rsidRPr="0032190F">
          <w:rPr>
            <w:rStyle w:val="Hyperlink"/>
            <w:lang w:val="fr-FR"/>
          </w:rPr>
          <w:t>allée couverte</w:t>
        </w:r>
      </w:hyperlink>
      <w:r w:rsidR="00DC5D96" w:rsidRPr="0032190F">
        <w:rPr>
          <w:lang w:val="fr-FR"/>
        </w:rPr>
        <w:t xml:space="preserve"> </w:t>
      </w:r>
      <w:r w:rsidRPr="0032190F">
        <w:rPr>
          <w:lang w:val="fr-FR"/>
        </w:rPr>
        <w:t>» avec réemploi des statues-stèles. Attribué au Campaniforme (tombe VII) (BIB 103 p. 242)</w:t>
      </w:r>
    </w:p>
    <w:p w14:paraId="7D4110C9" w14:textId="77777777" w:rsidR="002E5EF8" w:rsidRPr="0032190F" w:rsidRDefault="002E5EF8" w:rsidP="00242C0F">
      <w:pPr>
        <w:rPr>
          <w:lang w:val="fr-FR"/>
        </w:rPr>
      </w:pPr>
    </w:p>
    <w:p w14:paraId="442DF990" w14:textId="77777777" w:rsidR="002E5EF8" w:rsidRPr="0032190F" w:rsidRDefault="002E5EF8" w:rsidP="00242C0F">
      <w:pPr>
        <w:jc w:val="both"/>
        <w:rPr>
          <w:lang w:val="fr-FR"/>
        </w:rPr>
      </w:pPr>
      <w:r w:rsidRPr="0032190F">
        <w:rPr>
          <w:lang w:val="fr-FR"/>
        </w:rPr>
        <w:t xml:space="preserve">Il s’agit d’une allée couverte orientée NW-SE avec l’entrée au SE et la chambre finéraire de 4,35 x </w:t>
      </w:r>
      <w:smartTag w:uri="urn:schemas-microsoft-com:office:smarttags" w:element="metricconverter">
        <w:smartTagPr>
          <w:attr w:name="ProductID" w:val="2,1 m"/>
        </w:smartTagPr>
        <w:r w:rsidRPr="0032190F">
          <w:rPr>
            <w:lang w:val="fr-FR"/>
          </w:rPr>
          <w:t>2,1 m</w:t>
        </w:r>
      </w:smartTag>
      <w:r w:rsidRPr="0032190F">
        <w:rPr>
          <w:lang w:val="fr-FR"/>
        </w:rPr>
        <w:t xml:space="preserve">. Comme pour la tombe II elle est datée par un dépôt de fondation , entro un </w:t>
      </w:r>
      <w:r w:rsidRPr="0032190F">
        <w:rPr>
          <w:i/>
          <w:lang w:val="fr-FR"/>
        </w:rPr>
        <w:t>pozzettto all’ingresso</w:t>
      </w:r>
      <w:r w:rsidRPr="0032190F">
        <w:rPr>
          <w:lang w:val="fr-FR"/>
        </w:rPr>
        <w:t>, elle comprend un fragment de Campaniforme a cordelette (</w:t>
      </w:r>
      <w:r w:rsidRPr="0032190F">
        <w:rPr>
          <w:i/>
          <w:lang w:val="fr-FR"/>
        </w:rPr>
        <w:t>cordicella</w:t>
      </w:r>
      <w:r w:rsidRPr="0032190F">
        <w:rPr>
          <w:lang w:val="fr-FR"/>
        </w:rPr>
        <w:t xml:space="preserve">) du même type que celui de la T II, une plaque rectangulaire en plomb et </w:t>
      </w:r>
      <w:r w:rsidRPr="0032190F">
        <w:rPr>
          <w:i/>
          <w:lang w:val="fr-FR"/>
        </w:rPr>
        <w:t>parecchi</w:t>
      </w:r>
      <w:r w:rsidRPr="0032190F">
        <w:rPr>
          <w:lang w:val="fr-FR"/>
        </w:rPr>
        <w:t xml:space="preserve"> de molaires ayant appartenu a un vieux bœuf (2300-</w:t>
      </w:r>
      <w:smartTag w:uri="urn:schemas-microsoft-com:office:smarttags" w:element="metricconverter">
        <w:smartTagPr>
          <w:attr w:name="ProductID" w:val="2000 a"/>
        </w:smartTagPr>
        <w:r w:rsidRPr="0032190F">
          <w:rPr>
            <w:lang w:val="fr-FR"/>
          </w:rPr>
          <w:t>2000 a</w:t>
        </w:r>
      </w:smartTag>
      <w:r w:rsidRPr="0032190F">
        <w:rPr>
          <w:lang w:val="fr-FR"/>
        </w:rPr>
        <w:t>.C.)</w:t>
      </w:r>
      <w:r w:rsidR="00E31A4F" w:rsidRPr="0032190F">
        <w:rPr>
          <w:lang w:val="fr-FR"/>
        </w:rPr>
        <w:t>. Un dépôt tardif externe (coin NW) est composés de vases campaniformes décorés au peigne avec une anse (BIB 30 p. 112).</w:t>
      </w:r>
    </w:p>
    <w:p w14:paraId="32CBDD9C" w14:textId="77777777" w:rsidR="00BD4F63" w:rsidRPr="0032190F" w:rsidRDefault="00BD4F63" w:rsidP="00242C0F">
      <w:pPr>
        <w:jc w:val="both"/>
        <w:rPr>
          <w:lang w:val="fr-FR"/>
        </w:rPr>
      </w:pPr>
    </w:p>
    <w:p w14:paraId="52016A69" w14:textId="77777777" w:rsidR="005B6447" w:rsidRPr="0032190F" w:rsidRDefault="005B6447" w:rsidP="00242C0F">
      <w:pPr>
        <w:rPr>
          <w:lang w:val="fr-FR"/>
        </w:rPr>
      </w:pPr>
      <w:r w:rsidRPr="0032190F">
        <w:rPr>
          <w:lang w:val="fr-FR"/>
        </w:rPr>
        <w:t>Fragments de stèles retrouvés dans la tombe VII (</w:t>
      </w:r>
      <w:r w:rsidR="008B4481" w:rsidRPr="0032190F">
        <w:rPr>
          <w:lang w:val="fr-FR"/>
        </w:rPr>
        <w:t>réemploi</w:t>
      </w:r>
      <w:r w:rsidRPr="0032190F">
        <w:rPr>
          <w:lang w:val="fr-FR"/>
        </w:rPr>
        <w:t>) (BIB 30 p. 74))</w:t>
      </w:r>
    </w:p>
    <w:p w14:paraId="1B5C1597" w14:textId="77777777" w:rsidR="00EB57D7" w:rsidRPr="0032190F" w:rsidRDefault="00EB57D7" w:rsidP="00242C0F">
      <w:pPr>
        <w:rPr>
          <w:lang w:val="fr-FR"/>
        </w:rPr>
      </w:pPr>
    </w:p>
    <w:p w14:paraId="36B4F45C" w14:textId="77777777" w:rsidR="00EB57D7" w:rsidRPr="0032190F" w:rsidRDefault="00BD4F63" w:rsidP="00242C0F">
      <w:pPr>
        <w:pStyle w:val="Heading2"/>
      </w:pPr>
      <w:r w:rsidRPr="0032190F">
        <w:t>Stèles</w:t>
      </w:r>
    </w:p>
    <w:p w14:paraId="570F313B" w14:textId="77777777" w:rsidR="00A61606" w:rsidRPr="0032190F" w:rsidRDefault="00A61606" w:rsidP="00242C0F">
      <w:pPr>
        <w:rPr>
          <w:lang w:val="fr-FR"/>
        </w:rPr>
      </w:pPr>
    </w:p>
    <w:p w14:paraId="7CE08D08" w14:textId="77777777" w:rsidR="00E13B4A" w:rsidRPr="0032190F" w:rsidRDefault="00E13B4A" w:rsidP="00242C0F">
      <w:pPr>
        <w:rPr>
          <w:lang w:val="fr-FR"/>
        </w:rPr>
      </w:pPr>
      <w:r w:rsidRPr="0032190F">
        <w:rPr>
          <w:lang w:val="fr-FR"/>
        </w:rPr>
        <w:t>Les stèles se divisent en 2 types :</w:t>
      </w:r>
    </w:p>
    <w:p w14:paraId="4D8F5BA0" w14:textId="77777777" w:rsidR="00FC7E17" w:rsidRPr="0032190F" w:rsidRDefault="00FC7E17" w:rsidP="00242C0F">
      <w:pPr>
        <w:ind w:left="709"/>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46"/>
        <w:gridCol w:w="5216"/>
        <w:gridCol w:w="1984"/>
      </w:tblGrid>
      <w:tr w:rsidR="00670F1B" w:rsidRPr="006A329A" w14:paraId="297E1095" w14:textId="77777777">
        <w:trPr>
          <w:jc w:val="center"/>
        </w:trPr>
        <w:tc>
          <w:tcPr>
            <w:tcW w:w="846" w:type="dxa"/>
            <w:vAlign w:val="center"/>
          </w:tcPr>
          <w:p w14:paraId="0FBADC60" w14:textId="77777777" w:rsidR="00670F1B" w:rsidRPr="0032190F" w:rsidRDefault="00670F1B" w:rsidP="00242C0F">
            <w:pPr>
              <w:jc w:val="center"/>
              <w:rPr>
                <w:b/>
                <w:sz w:val="20"/>
                <w:szCs w:val="20"/>
                <w:lang w:val="fr-FR"/>
              </w:rPr>
            </w:pPr>
          </w:p>
        </w:tc>
        <w:tc>
          <w:tcPr>
            <w:tcW w:w="5216" w:type="dxa"/>
            <w:vAlign w:val="center"/>
          </w:tcPr>
          <w:p w14:paraId="0EA4FAC9" w14:textId="77777777" w:rsidR="00670F1B" w:rsidRPr="00DB5974" w:rsidRDefault="00670F1B" w:rsidP="00242C0F">
            <w:pPr>
              <w:jc w:val="center"/>
              <w:rPr>
                <w:b/>
                <w:sz w:val="20"/>
                <w:szCs w:val="20"/>
              </w:rPr>
            </w:pPr>
            <w:r w:rsidRPr="00DB5974">
              <w:rPr>
                <w:b/>
                <w:sz w:val="20"/>
                <w:szCs w:val="20"/>
              </w:rPr>
              <w:t>Description</w:t>
            </w:r>
          </w:p>
        </w:tc>
        <w:tc>
          <w:tcPr>
            <w:tcW w:w="1984" w:type="dxa"/>
            <w:vAlign w:val="center"/>
          </w:tcPr>
          <w:p w14:paraId="6A35B56D" w14:textId="77777777" w:rsidR="00670F1B" w:rsidRPr="0032190F" w:rsidRDefault="00670F1B" w:rsidP="00242C0F">
            <w:pPr>
              <w:jc w:val="center"/>
              <w:rPr>
                <w:b/>
                <w:sz w:val="20"/>
                <w:szCs w:val="20"/>
                <w:lang w:val="fr-FR"/>
              </w:rPr>
            </w:pPr>
            <w:r w:rsidRPr="0032190F">
              <w:rPr>
                <w:b/>
                <w:sz w:val="20"/>
                <w:szCs w:val="20"/>
                <w:lang w:val="fr-FR"/>
              </w:rPr>
              <w:t xml:space="preserve">Tombes dans lesquelles ont été trouvées ces stèles en </w:t>
            </w:r>
            <w:r w:rsidR="008B4481" w:rsidRPr="0032190F">
              <w:rPr>
                <w:b/>
                <w:sz w:val="20"/>
                <w:szCs w:val="20"/>
                <w:lang w:val="fr-FR"/>
              </w:rPr>
              <w:t>réemploi</w:t>
            </w:r>
          </w:p>
        </w:tc>
      </w:tr>
      <w:tr w:rsidR="00670F1B" w:rsidRPr="00DB5974" w14:paraId="7303EB8D" w14:textId="77777777">
        <w:trPr>
          <w:jc w:val="center"/>
        </w:trPr>
        <w:tc>
          <w:tcPr>
            <w:tcW w:w="846" w:type="dxa"/>
            <w:vAlign w:val="center"/>
          </w:tcPr>
          <w:p w14:paraId="644EF2E0" w14:textId="77777777" w:rsidR="00670F1B" w:rsidRDefault="00670F1B" w:rsidP="00242C0F">
            <w:pPr>
              <w:jc w:val="center"/>
              <w:rPr>
                <w:sz w:val="20"/>
                <w:szCs w:val="20"/>
              </w:rPr>
            </w:pPr>
            <w:r w:rsidRPr="00DB5974">
              <w:rPr>
                <w:sz w:val="20"/>
                <w:szCs w:val="20"/>
              </w:rPr>
              <w:t>Type I</w:t>
            </w:r>
          </w:p>
          <w:p w14:paraId="43C877E8" w14:textId="77777777" w:rsidR="00F12320" w:rsidRPr="00DB5974" w:rsidRDefault="00F12320" w:rsidP="00242C0F">
            <w:pPr>
              <w:jc w:val="center"/>
              <w:rPr>
                <w:sz w:val="20"/>
                <w:szCs w:val="20"/>
              </w:rPr>
            </w:pPr>
            <w:r>
              <w:rPr>
                <w:sz w:val="20"/>
                <w:szCs w:val="20"/>
              </w:rPr>
              <w:lastRenderedPageBreak/>
              <w:t>A</w:t>
            </w:r>
          </w:p>
        </w:tc>
        <w:tc>
          <w:tcPr>
            <w:tcW w:w="5216" w:type="dxa"/>
            <w:vAlign w:val="center"/>
          </w:tcPr>
          <w:p w14:paraId="7CACD4C5" w14:textId="144BD07B" w:rsidR="00670F1B" w:rsidRPr="00683577" w:rsidRDefault="00670F1B" w:rsidP="00E77E3A">
            <w:pPr>
              <w:jc w:val="both"/>
              <w:rPr>
                <w:sz w:val="20"/>
                <w:szCs w:val="20"/>
                <w:lang w:val="fr-FR"/>
              </w:rPr>
            </w:pPr>
            <w:r w:rsidRPr="00683577">
              <w:rPr>
                <w:sz w:val="20"/>
                <w:szCs w:val="20"/>
                <w:lang w:val="fr-FR"/>
              </w:rPr>
              <w:lastRenderedPageBreak/>
              <w:t xml:space="preserve">Longs bras (avec des avant-bras repliés proportionnellement </w:t>
            </w:r>
            <w:r w:rsidRPr="00683577">
              <w:rPr>
                <w:sz w:val="20"/>
                <w:szCs w:val="20"/>
                <w:lang w:val="fr-FR"/>
              </w:rPr>
              <w:lastRenderedPageBreak/>
              <w:t xml:space="preserve">plus courts) collier en V avec un </w:t>
            </w:r>
            <w:hyperlink r:id="rId9505" w:anchor="Cul_Art_TAC_T_t_collier_2spirales" w:history="1">
              <w:r w:rsidR="007E4365">
                <w:rPr>
                  <w:rStyle w:val="Hyperlink"/>
                  <w:lang w:val="fr-FR"/>
                </w:rPr>
                <w:t>collier</w:t>
              </w:r>
              <w:r w:rsidR="007E4365" w:rsidRPr="007E4365">
                <w:rPr>
                  <w:rStyle w:val="Hyperlink"/>
                  <w:lang w:val="fr-FR"/>
                </w:rPr>
                <w:t xml:space="preserve"> à double spirale</w:t>
              </w:r>
            </w:hyperlink>
            <w:r w:rsidR="007E4365">
              <w:rPr>
                <w:lang w:val="fr-FR"/>
              </w:rPr>
              <w:t xml:space="preserve"> </w:t>
            </w:r>
            <w:r w:rsidRPr="00683577">
              <w:rPr>
                <w:sz w:val="20"/>
                <w:szCs w:val="20"/>
                <w:lang w:val="fr-FR"/>
              </w:rPr>
              <w:t xml:space="preserve">au milieu de la poitrine une </w:t>
            </w:r>
            <w:hyperlink r:id="rId9506" w:anchor="Cul_Art_TAC_T_t_ceinture" w:history="1">
              <w:r w:rsidR="00683577" w:rsidRPr="00683577">
                <w:rPr>
                  <w:rStyle w:val="Hyperlink"/>
                  <w:sz w:val="20"/>
                  <w:lang w:val="fr-FR"/>
                </w:rPr>
                <w:t>ceinture</w:t>
              </w:r>
            </w:hyperlink>
            <w:r w:rsidR="00683577" w:rsidRPr="00683577">
              <w:rPr>
                <w:sz w:val="20"/>
                <w:lang w:val="fr-FR"/>
              </w:rPr>
              <w:t xml:space="preserve"> </w:t>
            </w:r>
            <w:r w:rsidRPr="00683577">
              <w:rPr>
                <w:sz w:val="20"/>
                <w:szCs w:val="20"/>
                <w:lang w:val="fr-FR"/>
              </w:rPr>
              <w:t xml:space="preserve">faite d'une bande horizontale et d'une frange, et, en dessous un poignard horizontal à lame triangulaire et pommeau en forme de croissant (type </w:t>
            </w:r>
            <w:hyperlink r:id="rId9507" w:anchor="Cul_Remedello" w:history="1">
              <w:r w:rsidRPr="00683577">
                <w:rPr>
                  <w:rStyle w:val="Hyperlink"/>
                  <w:sz w:val="20"/>
                  <w:szCs w:val="20"/>
                  <w:lang w:val="fr-FR"/>
                </w:rPr>
                <w:t>Remedello 2</w:t>
              </w:r>
            </w:hyperlink>
            <w:r w:rsidRPr="00683577">
              <w:rPr>
                <w:sz w:val="20"/>
                <w:szCs w:val="20"/>
                <w:lang w:val="fr-FR"/>
              </w:rPr>
              <w:t>).</w:t>
            </w:r>
          </w:p>
        </w:tc>
        <w:tc>
          <w:tcPr>
            <w:tcW w:w="1984" w:type="dxa"/>
            <w:vAlign w:val="center"/>
          </w:tcPr>
          <w:p w14:paraId="0D6B9370" w14:textId="77777777" w:rsidR="00670F1B" w:rsidRPr="00DB5974" w:rsidRDefault="00670F1B" w:rsidP="00242C0F">
            <w:pPr>
              <w:jc w:val="center"/>
              <w:rPr>
                <w:sz w:val="20"/>
                <w:szCs w:val="20"/>
              </w:rPr>
            </w:pPr>
            <w:r w:rsidRPr="00DB5974">
              <w:rPr>
                <w:sz w:val="20"/>
                <w:szCs w:val="20"/>
              </w:rPr>
              <w:lastRenderedPageBreak/>
              <w:t>T I, TIII</w:t>
            </w:r>
          </w:p>
        </w:tc>
      </w:tr>
      <w:tr w:rsidR="00670F1B" w:rsidRPr="00DB5974" w14:paraId="64F06AB4" w14:textId="77777777">
        <w:trPr>
          <w:jc w:val="center"/>
        </w:trPr>
        <w:tc>
          <w:tcPr>
            <w:tcW w:w="846" w:type="dxa"/>
            <w:vAlign w:val="center"/>
          </w:tcPr>
          <w:p w14:paraId="78708571" w14:textId="77777777" w:rsidR="00670F1B" w:rsidRDefault="00670F1B" w:rsidP="00242C0F">
            <w:pPr>
              <w:jc w:val="center"/>
              <w:rPr>
                <w:sz w:val="20"/>
                <w:szCs w:val="20"/>
              </w:rPr>
            </w:pPr>
            <w:r w:rsidRPr="00DB5974">
              <w:rPr>
                <w:sz w:val="20"/>
                <w:szCs w:val="20"/>
              </w:rPr>
              <w:t>Type II</w:t>
            </w:r>
          </w:p>
          <w:p w14:paraId="0FBC3EC2" w14:textId="77777777" w:rsidR="00F12320" w:rsidRPr="00DB5974" w:rsidRDefault="00F12320" w:rsidP="00242C0F">
            <w:pPr>
              <w:jc w:val="center"/>
              <w:rPr>
                <w:sz w:val="20"/>
                <w:szCs w:val="20"/>
              </w:rPr>
            </w:pPr>
            <w:r>
              <w:rPr>
                <w:sz w:val="20"/>
                <w:szCs w:val="20"/>
              </w:rPr>
              <w:t>B</w:t>
            </w:r>
          </w:p>
        </w:tc>
        <w:tc>
          <w:tcPr>
            <w:tcW w:w="5216" w:type="dxa"/>
            <w:vAlign w:val="center"/>
          </w:tcPr>
          <w:p w14:paraId="43C051F2" w14:textId="7A5AE9CD" w:rsidR="00670F1B" w:rsidRPr="00683577" w:rsidRDefault="00B76F47" w:rsidP="00DB2547">
            <w:pPr>
              <w:jc w:val="both"/>
              <w:rPr>
                <w:sz w:val="20"/>
                <w:szCs w:val="20"/>
                <w:lang w:val="fr-FR"/>
              </w:rPr>
            </w:pPr>
            <w:r w:rsidRPr="00683577">
              <w:rPr>
                <w:sz w:val="20"/>
                <w:szCs w:val="20"/>
                <w:lang w:val="fr-FR"/>
              </w:rPr>
              <w:t>Corps presque rectangu</w:t>
            </w:r>
            <w:r w:rsidR="00670F1B" w:rsidRPr="00683577">
              <w:rPr>
                <w:sz w:val="20"/>
                <w:szCs w:val="20"/>
                <w:lang w:val="fr-FR"/>
              </w:rPr>
              <w:t>l</w:t>
            </w:r>
            <w:r w:rsidRPr="00683577">
              <w:rPr>
                <w:sz w:val="20"/>
                <w:szCs w:val="20"/>
                <w:lang w:val="fr-FR"/>
              </w:rPr>
              <w:t>a</w:t>
            </w:r>
            <w:r w:rsidR="00670F1B" w:rsidRPr="00683577">
              <w:rPr>
                <w:sz w:val="20"/>
                <w:szCs w:val="20"/>
                <w:lang w:val="fr-FR"/>
              </w:rPr>
              <w:t xml:space="preserve">ire avec une protubérance en demi-cercle pour la tête nettement détachée des épaules un visage aux traits en forme de T. Les bras sont pliés à angles droit et les mains se touchent divisant la surface décorée e deux parties. Sur les stèles masculines : la zone des bras comporte à gauche une hache sans son manche, à droite, une paire de flèches. Au dessus, un collier torsadé ou la bande du col d'un vêtement. Ce dernier est soigneusement décoré de motifs géométriques à carreaux. Un motif en forme de bourse, décoré de la même manière est suspendu à la </w:t>
            </w:r>
            <w:hyperlink r:id="rId9508" w:anchor="Cul_Art_TAC_T_t_ceinture" w:history="1">
              <w:r w:rsidR="00683577" w:rsidRPr="00683577">
                <w:rPr>
                  <w:rStyle w:val="Hyperlink"/>
                  <w:sz w:val="20"/>
                  <w:lang w:val="fr-FR"/>
                </w:rPr>
                <w:t>ceinture</w:t>
              </w:r>
            </w:hyperlink>
            <w:r w:rsidR="00683577" w:rsidRPr="00683577">
              <w:rPr>
                <w:sz w:val="20"/>
                <w:lang w:val="fr-FR"/>
              </w:rPr>
              <w:t xml:space="preserve"> </w:t>
            </w:r>
            <w:r w:rsidR="00670F1B" w:rsidRPr="00683577">
              <w:rPr>
                <w:sz w:val="20"/>
                <w:szCs w:val="20"/>
                <w:lang w:val="fr-FR"/>
              </w:rPr>
              <w:t>frangée. Sur les</w:t>
            </w:r>
            <w:r w:rsidRPr="00683577">
              <w:rPr>
                <w:sz w:val="20"/>
                <w:szCs w:val="20"/>
                <w:lang w:val="fr-FR"/>
              </w:rPr>
              <w:t xml:space="preserve"> stèles féminines : aucune arme</w:t>
            </w:r>
            <w:r w:rsidR="00670F1B" w:rsidRPr="00683577">
              <w:rPr>
                <w:sz w:val="20"/>
                <w:szCs w:val="20"/>
                <w:lang w:val="fr-FR"/>
              </w:rPr>
              <w:t xml:space="preserve"> mais la représentation d'un collier à rangs multiples couvrant la poitrine, un corsage orné de bandes courbes composées de </w:t>
            </w:r>
            <w:r w:rsidR="00DB2547" w:rsidRPr="00683577">
              <w:rPr>
                <w:sz w:val="20"/>
                <w:szCs w:val="20"/>
                <w:lang w:val="fr-FR"/>
              </w:rPr>
              <w:t>triangles</w:t>
            </w:r>
            <w:r w:rsidR="00670F1B" w:rsidRPr="00683577">
              <w:rPr>
                <w:sz w:val="20"/>
                <w:szCs w:val="20"/>
                <w:lang w:val="fr-FR"/>
              </w:rPr>
              <w:t xml:space="preserve"> à pointillésqui remplit l'espace au-dessu des bras. En-dessous des bras, la longue robe</w:t>
            </w:r>
            <w:r w:rsidR="00E77E3A" w:rsidRPr="00683577">
              <w:rPr>
                <w:sz w:val="20"/>
                <w:szCs w:val="20"/>
                <w:lang w:val="fr-FR"/>
              </w:rPr>
              <w:t xml:space="preserve"> </w:t>
            </w:r>
            <w:r w:rsidR="00670F1B" w:rsidRPr="00683577">
              <w:rPr>
                <w:sz w:val="20"/>
                <w:szCs w:val="20"/>
                <w:lang w:val="fr-FR"/>
              </w:rPr>
              <w:t xml:space="preserve">recouverte de bandes horizontale décorées de losanges, de demi-cercles, de triangles à pointillés et de </w:t>
            </w:r>
            <w:hyperlink r:id="rId9509" w:anchor="Cul_Art_TAC_T_g_chevrons" w:history="1">
              <w:r w:rsidR="00E77E3A" w:rsidRPr="00683577">
                <w:rPr>
                  <w:rStyle w:val="Hyperlink"/>
                  <w:sz w:val="20"/>
                  <w:lang w:val="fr-FR"/>
                </w:rPr>
                <w:t>chevrons</w:t>
              </w:r>
            </w:hyperlink>
          </w:p>
        </w:tc>
        <w:tc>
          <w:tcPr>
            <w:tcW w:w="1984" w:type="dxa"/>
            <w:vAlign w:val="center"/>
          </w:tcPr>
          <w:p w14:paraId="441496F7" w14:textId="77777777" w:rsidR="00670F1B" w:rsidRPr="00DB5974" w:rsidRDefault="00670F1B" w:rsidP="00242C0F">
            <w:pPr>
              <w:jc w:val="center"/>
              <w:rPr>
                <w:sz w:val="20"/>
                <w:szCs w:val="20"/>
              </w:rPr>
            </w:pPr>
            <w:r w:rsidRPr="00DB5974">
              <w:rPr>
                <w:sz w:val="20"/>
                <w:szCs w:val="20"/>
              </w:rPr>
              <w:t>T II, T V, T VII</w:t>
            </w:r>
          </w:p>
        </w:tc>
      </w:tr>
    </w:tbl>
    <w:p w14:paraId="763A6796" w14:textId="77777777" w:rsidR="00BD4F63" w:rsidRDefault="00BD4F63" w:rsidP="00242C0F">
      <w:r>
        <w:t>(BIB 124 p. 150-151)</w:t>
      </w:r>
    </w:p>
    <w:p w14:paraId="39A4CA6C" w14:textId="77777777" w:rsidR="00BD4F63" w:rsidRDefault="00BD4F63" w:rsidP="00242C0F">
      <w:pPr>
        <w:jc w:val="both"/>
      </w:pPr>
    </w:p>
    <w:p w14:paraId="01F65E7D" w14:textId="77777777" w:rsidR="008926DE" w:rsidRDefault="008926DE" w:rsidP="00242C0F">
      <w:pPr>
        <w:pStyle w:val="Heading3"/>
        <w:spacing w:line="240" w:lineRule="auto"/>
      </w:pPr>
      <w:r>
        <w:t>Stèle 6</w:t>
      </w:r>
    </w:p>
    <w:p w14:paraId="63939F4D" w14:textId="77777777" w:rsidR="008926DE" w:rsidRPr="0032190F" w:rsidRDefault="008926DE" w:rsidP="00242C0F">
      <w:pPr>
        <w:rPr>
          <w:lang w:val="fr-FR"/>
        </w:rPr>
      </w:pPr>
      <w:r w:rsidRPr="0032190F">
        <w:rPr>
          <w:lang w:val="fr-FR"/>
        </w:rPr>
        <w:t>Encore en place au moment de sa découverte (BIB 93 p. 45)</w:t>
      </w:r>
    </w:p>
    <w:p w14:paraId="3153282A" w14:textId="77777777" w:rsidR="008926DE" w:rsidRPr="0032190F" w:rsidRDefault="008926DE" w:rsidP="00242C0F">
      <w:pPr>
        <w:rPr>
          <w:lang w:val="fr-FR"/>
        </w:rPr>
      </w:pPr>
    </w:p>
    <w:p w14:paraId="5E389FE8" w14:textId="77777777" w:rsidR="008926DE" w:rsidRPr="0032190F" w:rsidRDefault="008926DE" w:rsidP="00242C0F">
      <w:pPr>
        <w:pStyle w:val="Heading3"/>
        <w:spacing w:line="240" w:lineRule="auto"/>
      </w:pPr>
      <w:r w:rsidRPr="0032190F">
        <w:t>Stèle 29</w:t>
      </w:r>
    </w:p>
    <w:p w14:paraId="3D5B8084" w14:textId="77777777" w:rsidR="008926DE" w:rsidRPr="0032190F" w:rsidRDefault="008926DE" w:rsidP="00242C0F">
      <w:pPr>
        <w:rPr>
          <w:lang w:val="fr-FR"/>
        </w:rPr>
      </w:pPr>
      <w:r w:rsidRPr="0032190F">
        <w:rPr>
          <w:lang w:val="fr-FR"/>
        </w:rPr>
        <w:t>Encore en place au moment de sa découverte (BIB 93 p. 45)</w:t>
      </w:r>
    </w:p>
    <w:p w14:paraId="7A5E1DBE" w14:textId="77777777" w:rsidR="008926DE" w:rsidRPr="0032190F" w:rsidRDefault="008926DE" w:rsidP="00242C0F">
      <w:pPr>
        <w:jc w:val="both"/>
        <w:rPr>
          <w:lang w:val="fr-FR"/>
        </w:rPr>
      </w:pPr>
    </w:p>
    <w:p w14:paraId="07A80168" w14:textId="77777777" w:rsidR="00610A4E" w:rsidRPr="0032190F" w:rsidRDefault="00610A4E" w:rsidP="00242C0F">
      <w:pPr>
        <w:pStyle w:val="Heading3"/>
        <w:spacing w:line="240" w:lineRule="auto"/>
      </w:pPr>
      <w:r w:rsidRPr="0032190F">
        <w:t>Stèle 30</w:t>
      </w:r>
    </w:p>
    <w:p w14:paraId="534A9E2A" w14:textId="64DB4C75" w:rsidR="00610A4E" w:rsidRPr="0032190F" w:rsidRDefault="00610A4E" w:rsidP="00242C0F">
      <w:pPr>
        <w:jc w:val="both"/>
        <w:rPr>
          <w:lang w:val="fr-FR"/>
        </w:rPr>
      </w:pPr>
      <w:r w:rsidRPr="0032190F">
        <w:rPr>
          <w:lang w:val="fr-FR"/>
        </w:rPr>
        <w:t xml:space="preserve">Le collier interprété comme une lunule sur la stèle 30 d’Aoste (Saint-Martin-de-Corléans) renvoit aux découvertes en contexte funéraire du Nord de l’Italie (site de </w:t>
      </w:r>
      <w:hyperlink r:id="rId9510" w:anchor="Sit_Villafranca_Veronese" w:history="1">
        <w:r w:rsidRPr="0032190F">
          <w:rPr>
            <w:rStyle w:val="Hyperlink"/>
            <w:lang w:val="fr-FR"/>
          </w:rPr>
          <w:t>Villanfranca Veronese</w:t>
        </w:r>
      </w:hyperlink>
      <w:r w:rsidRPr="0032190F">
        <w:rPr>
          <w:lang w:val="fr-FR"/>
        </w:rPr>
        <w:t xml:space="preserve"> et de </w:t>
      </w:r>
      <w:hyperlink r:id="rId9511" w:anchor="Sit_Santa_Cristina_Fiesse" w:history="1">
        <w:r w:rsidRPr="0032190F">
          <w:rPr>
            <w:rStyle w:val="Hyperlink"/>
            <w:lang w:val="fr-FR"/>
          </w:rPr>
          <w:t>Santa Cristina di Fiesse</w:t>
        </w:r>
      </w:hyperlink>
      <w:r w:rsidRPr="0032190F">
        <w:rPr>
          <w:lang w:val="fr-FR"/>
        </w:rPr>
        <w:t>) (BIB 393 p. 148,149)</w:t>
      </w:r>
    </w:p>
    <w:p w14:paraId="70A2919D" w14:textId="77777777" w:rsidR="00610A4E" w:rsidRPr="0032190F" w:rsidRDefault="00610A4E" w:rsidP="00242C0F">
      <w:pPr>
        <w:jc w:val="both"/>
        <w:rPr>
          <w:lang w:val="fr-FR"/>
        </w:rPr>
      </w:pPr>
    </w:p>
    <w:p w14:paraId="27B92481" w14:textId="77777777" w:rsidR="008926DE" w:rsidRPr="0032190F" w:rsidRDefault="00610A4E" w:rsidP="00242C0F">
      <w:pPr>
        <w:pStyle w:val="Heading3"/>
        <w:spacing w:line="240" w:lineRule="auto"/>
      </w:pPr>
      <w:r w:rsidRPr="0032190F">
        <w:t>Stèle à pendentif à double spirales</w:t>
      </w:r>
    </w:p>
    <w:p w14:paraId="04BA3512" w14:textId="77777777" w:rsidR="00081961" w:rsidRPr="0032190F" w:rsidRDefault="00081961" w:rsidP="00242C0F">
      <w:pPr>
        <w:rPr>
          <w:lang w:val="fr-FR"/>
        </w:rPr>
      </w:pPr>
      <w:r w:rsidRPr="0032190F">
        <w:rPr>
          <w:lang w:val="fr-FR"/>
        </w:rPr>
        <w:t xml:space="preserve">165 x 75 x </w:t>
      </w:r>
      <w:smartTag w:uri="urn:schemas-microsoft-com:office:smarttags" w:element="metricconverter">
        <w:smartTagPr>
          <w:attr w:name="ProductID" w:val="8 cm"/>
        </w:smartTagPr>
        <w:r w:rsidRPr="0032190F">
          <w:rPr>
            <w:lang w:val="fr-FR"/>
          </w:rPr>
          <w:t>8 cm</w:t>
        </w:r>
      </w:smartTag>
      <w:r w:rsidRPr="0032190F">
        <w:rPr>
          <w:lang w:val="fr-FR"/>
        </w:rPr>
        <w:t xml:space="preserve"> (Saulieu 2001 (Zidda G. 1997, 1998))</w:t>
      </w:r>
    </w:p>
    <w:p w14:paraId="76929C99" w14:textId="64175FBC" w:rsidR="00610A4E" w:rsidRPr="0032190F" w:rsidRDefault="00610A4E" w:rsidP="00242C0F">
      <w:pPr>
        <w:rPr>
          <w:lang w:val="fr-FR"/>
        </w:rPr>
      </w:pPr>
      <w:r w:rsidRPr="0032190F">
        <w:rPr>
          <w:lang w:val="fr-FR"/>
        </w:rPr>
        <w:t>Cette stèle figure un</w:t>
      </w:r>
      <w:r w:rsidR="007E4365">
        <w:rPr>
          <w:lang w:val="fr-FR"/>
        </w:rPr>
        <w:t xml:space="preserve"> </w:t>
      </w:r>
      <w:hyperlink r:id="rId9512" w:anchor="Cul_Art_TAC_T_t_collier_2spirales" w:history="1">
        <w:r w:rsidR="007E4365">
          <w:rPr>
            <w:rStyle w:val="Hyperlink"/>
            <w:lang w:val="fr-FR"/>
          </w:rPr>
          <w:t>collier</w:t>
        </w:r>
        <w:r w:rsidR="007E4365" w:rsidRPr="007E4365">
          <w:rPr>
            <w:rStyle w:val="Hyperlink"/>
            <w:lang w:val="fr-FR"/>
          </w:rPr>
          <w:t xml:space="preserve"> à double spirale</w:t>
        </w:r>
      </w:hyperlink>
      <w:r w:rsidR="007E4365">
        <w:rPr>
          <w:lang w:val="fr-FR"/>
        </w:rPr>
        <w:t xml:space="preserve"> </w:t>
      </w:r>
      <w:r w:rsidRPr="0032190F">
        <w:rPr>
          <w:lang w:val="fr-FR"/>
        </w:rPr>
        <w:t xml:space="preserve">identique au modèle des grands pendentifs à tout petit pont provenant du gisement autrichien de </w:t>
      </w:r>
      <w:hyperlink r:id="rId9513" w:anchor="Sit_Stollhof" w:history="1">
        <w:r w:rsidRPr="0032190F">
          <w:rPr>
            <w:rStyle w:val="Hyperlink"/>
            <w:lang w:val="fr-FR"/>
          </w:rPr>
          <w:t>Stollhof</w:t>
        </w:r>
      </w:hyperlink>
      <w:r w:rsidRPr="0032190F">
        <w:rPr>
          <w:lang w:val="fr-FR"/>
        </w:rPr>
        <w:t xml:space="preserve"> (BIB 93 p. 43)</w:t>
      </w:r>
    </w:p>
    <w:p w14:paraId="718E8819" w14:textId="77777777" w:rsidR="0037132E" w:rsidRPr="0032190F" w:rsidRDefault="0037132E" w:rsidP="00242C0F">
      <w:pPr>
        <w:rPr>
          <w:lang w:val="fr-FR"/>
        </w:rPr>
      </w:pPr>
    </w:p>
    <w:p w14:paraId="0408244B" w14:textId="77777777" w:rsidR="0037132E" w:rsidRPr="0032190F" w:rsidRDefault="00300DEE" w:rsidP="00242C0F">
      <w:pPr>
        <w:pStyle w:val="Heading3"/>
        <w:spacing w:line="240" w:lineRule="auto"/>
      </w:pPr>
      <w:r>
        <w:t>interprétation</w:t>
      </w:r>
    </w:p>
    <w:p w14:paraId="4764F270" w14:textId="77777777" w:rsidR="0037132E" w:rsidRPr="0032190F" w:rsidRDefault="0037132E" w:rsidP="00242C0F">
      <w:pPr>
        <w:jc w:val="both"/>
        <w:rPr>
          <w:lang w:val="fr-FR"/>
        </w:rPr>
      </w:pPr>
      <w:r w:rsidRPr="0032190F">
        <w:rPr>
          <w:lang w:val="fr-FR"/>
        </w:rPr>
        <w:t>Les représentations d’ancêtres (l’interprétation de ces stèles comme des représentations d’ancêtres s’appuie sur la variabilité de leur taille, les parti</w:t>
      </w:r>
      <w:r w:rsidR="00114BD5" w:rsidRPr="0032190F">
        <w:rPr>
          <w:lang w:val="fr-FR"/>
        </w:rPr>
        <w:t>cularités des attributs, l’impo</w:t>
      </w:r>
      <w:r w:rsidRPr="0032190F">
        <w:rPr>
          <w:lang w:val="fr-FR"/>
        </w:rPr>
        <w:t>rtance et la variété des motifs textiles</w:t>
      </w:r>
      <w:r w:rsidR="00114BD5" w:rsidRPr="0032190F">
        <w:rPr>
          <w:lang w:val="fr-FR"/>
        </w:rPr>
        <w:t xml:space="preserve"> [héraldique]</w:t>
      </w:r>
      <w:r w:rsidRPr="0032190F">
        <w:rPr>
          <w:lang w:val="fr-FR"/>
        </w:rPr>
        <w:t>) comprenaient leurs attributs sociaux, armes, ornements comme ils apparaissaient dans les stèles de style B. Dans le développement suivant du site, d’autres stèles délimitent un espace cérémoniel, une sorte de cours en face des monuments et des précédents alignements (BIB 393 p. 146,149)</w:t>
      </w:r>
    </w:p>
    <w:p w14:paraId="06B59E70" w14:textId="77777777" w:rsidR="00B613C1" w:rsidRPr="0032190F" w:rsidRDefault="00B613C1" w:rsidP="00242C0F">
      <w:pPr>
        <w:rPr>
          <w:lang w:val="fr-FR"/>
        </w:rPr>
      </w:pPr>
    </w:p>
    <w:p w14:paraId="008BE9CF" w14:textId="77777777" w:rsidR="00FB2C9B" w:rsidRPr="0032190F" w:rsidRDefault="00236B8D" w:rsidP="00242C0F">
      <w:pPr>
        <w:pStyle w:val="Heading2"/>
      </w:pPr>
      <w:r w:rsidRPr="0032190F">
        <w:t>Occupation</w:t>
      </w:r>
      <w:r w:rsidR="00F0520A" w:rsidRPr="0032190F">
        <w:t xml:space="preserve"> </w:t>
      </w:r>
      <w:r w:rsidRPr="0032190F">
        <w:t>c</w:t>
      </w:r>
      <w:r w:rsidR="00FB2C9B" w:rsidRPr="0032190F">
        <w:t>ampaniforme</w:t>
      </w:r>
    </w:p>
    <w:p w14:paraId="129569BE" w14:textId="77777777" w:rsidR="00DE3007" w:rsidRPr="0032190F" w:rsidRDefault="00DE3007" w:rsidP="00242C0F">
      <w:pPr>
        <w:rPr>
          <w:lang w:val="fr-FR"/>
        </w:rPr>
      </w:pPr>
    </w:p>
    <w:p w14:paraId="090652B4" w14:textId="77777777" w:rsidR="00DE3007" w:rsidRPr="0032190F" w:rsidRDefault="00DE3007" w:rsidP="00242C0F">
      <w:pPr>
        <w:rPr>
          <w:lang w:val="fr-FR"/>
        </w:rPr>
      </w:pPr>
      <w:r w:rsidRPr="0032190F">
        <w:rPr>
          <w:lang w:val="fr-FR"/>
        </w:rPr>
        <w:t xml:space="preserve">Pour la seconde phase, ce site montre de nombreux points communs avec le site du </w:t>
      </w:r>
      <w:hyperlink w:anchor="Sit_Petit_Chasseur" w:history="1">
        <w:r w:rsidRPr="0032190F">
          <w:rPr>
            <w:rStyle w:val="Hyperlink"/>
            <w:lang w:val="fr-FR"/>
          </w:rPr>
          <w:t>Petit-Chasseur</w:t>
        </w:r>
      </w:hyperlink>
      <w:r w:rsidRPr="0032190F">
        <w:rPr>
          <w:lang w:val="fr-FR"/>
        </w:rPr>
        <w:t xml:space="preserve"> de l’autre côté du col </w:t>
      </w:r>
      <w:r w:rsidR="00B5244C" w:rsidRPr="0032190F">
        <w:rPr>
          <w:lang w:val="fr-FR"/>
        </w:rPr>
        <w:t>du Grand</w:t>
      </w:r>
      <w:r w:rsidRPr="0032190F">
        <w:rPr>
          <w:lang w:val="fr-FR"/>
        </w:rPr>
        <w:t>Saint-Bernard:</w:t>
      </w:r>
    </w:p>
    <w:p w14:paraId="529F769A" w14:textId="77777777" w:rsidR="00DE3007" w:rsidRPr="0032190F" w:rsidRDefault="00DE3007" w:rsidP="00242C0F">
      <w:pPr>
        <w:rPr>
          <w:lang w:val="fr-FR"/>
        </w:rPr>
      </w:pPr>
      <w:r w:rsidRPr="0032190F">
        <w:rPr>
          <w:lang w:val="fr-FR"/>
        </w:rPr>
        <w:tab/>
        <w:t xml:space="preserve">-stèles anthropomorphes remployées dans les plateformes (15 x </w:t>
      </w:r>
      <w:smartTag w:uri="urn:schemas-microsoft-com:office:smarttags" w:element="metricconverter">
        <w:smartTagPr>
          <w:attr w:name="ProductID" w:val="9 m"/>
        </w:smartTagPr>
        <w:r w:rsidRPr="0032190F">
          <w:rPr>
            <w:lang w:val="fr-FR"/>
          </w:rPr>
          <w:t>9 m</w:t>
        </w:r>
      </w:smartTag>
      <w:r w:rsidRPr="0032190F">
        <w:rPr>
          <w:lang w:val="fr-FR"/>
        </w:rPr>
        <w:t xml:space="preserve"> à la base)</w:t>
      </w:r>
    </w:p>
    <w:p w14:paraId="4A95E4C6" w14:textId="77777777" w:rsidR="00DE3007" w:rsidRPr="0032190F" w:rsidRDefault="00DE3007" w:rsidP="00242C0F">
      <w:pPr>
        <w:ind w:left="709"/>
        <w:rPr>
          <w:lang w:val="fr-FR"/>
        </w:rPr>
      </w:pPr>
      <w:r w:rsidRPr="0032190F">
        <w:rPr>
          <w:lang w:val="fr-FR"/>
        </w:rPr>
        <w:lastRenderedPageBreak/>
        <w:t>-disposition du dolmen à l’extrémité de la plateforme accessible par une ouverture latérale entourée de deux stèles cassées et réutilisées comme dalles</w:t>
      </w:r>
    </w:p>
    <w:p w14:paraId="73765499" w14:textId="77777777" w:rsidR="00DE3007" w:rsidRPr="0032190F" w:rsidRDefault="00DE3007" w:rsidP="00242C0F">
      <w:pPr>
        <w:rPr>
          <w:lang w:val="fr-FR"/>
        </w:rPr>
      </w:pPr>
      <w:r w:rsidRPr="0032190F">
        <w:rPr>
          <w:lang w:val="fr-FR"/>
        </w:rPr>
        <w:t>(BIB 103 p. 242)</w:t>
      </w:r>
    </w:p>
    <w:p w14:paraId="1D98552A" w14:textId="77777777" w:rsidR="00DE3007" w:rsidRPr="0032190F" w:rsidRDefault="00DE3007" w:rsidP="00242C0F">
      <w:pPr>
        <w:rPr>
          <w:lang w:val="fr-FR"/>
        </w:rPr>
      </w:pPr>
    </w:p>
    <w:p w14:paraId="7807EF2A" w14:textId="77777777" w:rsidR="00E744E5" w:rsidRPr="0032190F" w:rsidRDefault="00A61606" w:rsidP="00242C0F">
      <w:pPr>
        <w:jc w:val="both"/>
        <w:rPr>
          <w:lang w:val="fr-FR"/>
        </w:rPr>
      </w:pPr>
      <w:r w:rsidRPr="0032190F">
        <w:rPr>
          <w:lang w:val="fr-FR"/>
        </w:rPr>
        <w:t>L’occupation campaniforme est attestée par la présence d’</w:t>
      </w:r>
      <w:r w:rsidR="00E744E5" w:rsidRPr="0032190F">
        <w:rPr>
          <w:lang w:val="fr-FR"/>
        </w:rPr>
        <w:t>un vase campaniforme dans des niveaux postérieurs à l’utilisation du site comme lieu de culte. Cette occupation (et a fortiori sa réalisation) aurait été le fait de groupes caractérisés par la céramique à cannelures autour du III</w:t>
      </w:r>
      <w:r w:rsidR="00E744E5" w:rsidRPr="0032190F">
        <w:rPr>
          <w:vertAlign w:val="superscript"/>
          <w:lang w:val="fr-FR"/>
        </w:rPr>
        <w:t>e</w:t>
      </w:r>
      <w:r w:rsidR="00B36315" w:rsidRPr="0032190F">
        <w:rPr>
          <w:lang w:val="fr-FR"/>
        </w:rPr>
        <w:t xml:space="preserve"> millénaire (</w:t>
      </w:r>
      <w:r w:rsidR="0070027E" w:rsidRPr="0032190F">
        <w:rPr>
          <w:lang w:val="fr-FR"/>
        </w:rPr>
        <w:t>BIB</w:t>
      </w:r>
      <w:r w:rsidR="00B36315" w:rsidRPr="0032190F">
        <w:rPr>
          <w:lang w:val="fr-FR"/>
        </w:rPr>
        <w:t xml:space="preserve"> 87 p. 274).</w:t>
      </w:r>
      <w:r w:rsidR="00E744E5" w:rsidRPr="0032190F">
        <w:rPr>
          <w:lang w:val="fr-FR"/>
        </w:rPr>
        <w:t xml:space="preserve">L’occupation </w:t>
      </w:r>
      <w:r w:rsidRPr="0032190F">
        <w:rPr>
          <w:lang w:val="fr-FR"/>
        </w:rPr>
        <w:t>campaniforme</w:t>
      </w:r>
      <w:r w:rsidR="00E744E5" w:rsidRPr="0032190F">
        <w:rPr>
          <w:lang w:val="fr-FR"/>
        </w:rPr>
        <w:t>, coïncidant avec le début des tombes mégalithiques autour de 2500 av. avec le réemploi des statues-stèles des I</w:t>
      </w:r>
      <w:r w:rsidR="00E744E5" w:rsidRPr="0032190F">
        <w:rPr>
          <w:vertAlign w:val="superscript"/>
          <w:lang w:val="fr-FR"/>
        </w:rPr>
        <w:t>e</w:t>
      </w:r>
      <w:r w:rsidR="00E744E5" w:rsidRPr="0032190F">
        <w:rPr>
          <w:lang w:val="fr-FR"/>
        </w:rPr>
        <w:t xml:space="preserve"> et II</w:t>
      </w:r>
      <w:r w:rsidR="00E744E5" w:rsidRPr="0032190F">
        <w:rPr>
          <w:vertAlign w:val="superscript"/>
          <w:lang w:val="fr-FR"/>
        </w:rPr>
        <w:t>e</w:t>
      </w:r>
      <w:r w:rsidR="00E744E5" w:rsidRPr="0032190F">
        <w:rPr>
          <w:lang w:val="fr-FR"/>
        </w:rPr>
        <w:t xml:space="preserve"> styles (tombe II, IV et VII), sa durée semble attestée jusqu’à l’abandon du site au début du II</w:t>
      </w:r>
      <w:r w:rsidR="00E744E5" w:rsidRPr="0032190F">
        <w:rPr>
          <w:vertAlign w:val="superscript"/>
          <w:lang w:val="fr-FR"/>
        </w:rPr>
        <w:t>e</w:t>
      </w:r>
      <w:r w:rsidR="00E744E5" w:rsidRPr="0032190F">
        <w:rPr>
          <w:lang w:val="fr-FR"/>
        </w:rPr>
        <w:t xml:space="preserve"> millénaire (</w:t>
      </w:r>
      <w:r w:rsidR="0070027E" w:rsidRPr="0032190F">
        <w:rPr>
          <w:lang w:val="fr-FR"/>
        </w:rPr>
        <w:t>BIB</w:t>
      </w:r>
      <w:r w:rsidR="00E744E5" w:rsidRPr="0032190F">
        <w:rPr>
          <w:lang w:val="fr-FR"/>
        </w:rPr>
        <w:t xml:space="preserve"> 87 p. 274)</w:t>
      </w:r>
      <w:r w:rsidR="006212BC" w:rsidRPr="0032190F">
        <w:rPr>
          <w:lang w:val="fr-FR"/>
        </w:rPr>
        <w:t>.</w:t>
      </w:r>
    </w:p>
    <w:p w14:paraId="636F2653" w14:textId="77777777" w:rsidR="008D5F30" w:rsidRPr="0032190F" w:rsidRDefault="008D5F30" w:rsidP="00242C0F">
      <w:pPr>
        <w:jc w:val="both"/>
        <w:rPr>
          <w:lang w:val="fr-FR"/>
        </w:rPr>
      </w:pPr>
    </w:p>
    <w:p w14:paraId="3A1E38F6" w14:textId="77777777" w:rsidR="008D5F30" w:rsidRPr="0032190F" w:rsidRDefault="008D5F30" w:rsidP="00242C0F">
      <w:pPr>
        <w:jc w:val="both"/>
        <w:rPr>
          <w:lang w:val="fr-FR"/>
        </w:rPr>
      </w:pPr>
      <w:r w:rsidRPr="0032190F">
        <w:rPr>
          <w:lang w:val="fr-FR"/>
        </w:rPr>
        <w:t>Association d’éléments campaniforme avec des éléments de type La Polada, comme à Cà di Marco et Rubiera (BIB 87 p. 274)</w:t>
      </w:r>
    </w:p>
    <w:p w14:paraId="347C040B" w14:textId="77777777" w:rsidR="00495E6D" w:rsidRPr="0032190F" w:rsidRDefault="00495E6D" w:rsidP="00242C0F">
      <w:pPr>
        <w:rPr>
          <w:lang w:val="fr-FR"/>
        </w:rPr>
      </w:pPr>
    </w:p>
    <w:p w14:paraId="14B3E933" w14:textId="77777777" w:rsidR="00495E6D" w:rsidRPr="0032190F" w:rsidRDefault="00495E6D" w:rsidP="00426FF9">
      <w:pPr>
        <w:pStyle w:val="Heading1"/>
      </w:pPr>
      <w:bookmarkStart w:id="3906" w:name="Sit_Valtenesi_Manerba"/>
      <w:r w:rsidRPr="0032190F">
        <w:t>VALTENESI DI MANERBA</w:t>
      </w:r>
      <w:r w:rsidR="00E24038" w:rsidRPr="0032190F">
        <w:t xml:space="preserve"> (R</w:t>
      </w:r>
      <w:r w:rsidR="009B7BF3" w:rsidRPr="0032190F">
        <w:t>iparo</w:t>
      </w:r>
      <w:r w:rsidR="00E24038" w:rsidRPr="0032190F">
        <w:t>)</w:t>
      </w:r>
    </w:p>
    <w:bookmarkEnd w:id="3906"/>
    <w:p w14:paraId="5505FCC7" w14:textId="77777777" w:rsidR="00495E6D" w:rsidRPr="0032190F" w:rsidRDefault="00495E6D" w:rsidP="00242C0F">
      <w:pPr>
        <w:rPr>
          <w:lang w:val="fr-FR"/>
        </w:rPr>
      </w:pPr>
    </w:p>
    <w:p w14:paraId="61BF416C" w14:textId="27422F7F" w:rsidR="007154F3" w:rsidRPr="0032190F" w:rsidRDefault="00495E6D" w:rsidP="00242C0F">
      <w:pPr>
        <w:jc w:val="both"/>
        <w:rPr>
          <w:lang w:val="fr-FR"/>
        </w:rPr>
      </w:pPr>
      <w:r w:rsidRPr="0032190F">
        <w:rPr>
          <w:lang w:val="fr-FR"/>
        </w:rPr>
        <w:t>Le Riparo de Valtenesi</w:t>
      </w:r>
      <w:r w:rsidR="00267243" w:rsidRPr="0032190F">
        <w:rPr>
          <w:lang w:val="fr-FR"/>
        </w:rPr>
        <w:t xml:space="preserve"> di Manerba del Garda sur le Lac de Garde (Brescia) est une</w:t>
      </w:r>
      <w:hyperlink r:id="rId9514" w:anchor="Cul_Grottes_Sepulcrales" w:history="1">
        <w:r w:rsidR="00E24038" w:rsidRPr="0032190F">
          <w:rPr>
            <w:rStyle w:val="Hyperlink"/>
            <w:lang w:val="fr-FR"/>
          </w:rPr>
          <w:t>grotte sépulcrale</w:t>
        </w:r>
      </w:hyperlink>
      <w:r w:rsidR="007154F3" w:rsidRPr="0032190F">
        <w:rPr>
          <w:lang w:val="fr-FR"/>
        </w:rPr>
        <w:t xml:space="preserve">qui se développe sur plus de </w:t>
      </w:r>
      <w:smartTag w:uri="urn:schemas-microsoft-com:office:smarttags" w:element="metricconverter">
        <w:smartTagPr>
          <w:attr w:name="ProductID" w:val="100 m"/>
        </w:smartTagPr>
        <w:r w:rsidR="007154F3" w:rsidRPr="0032190F">
          <w:rPr>
            <w:lang w:val="fr-FR"/>
          </w:rPr>
          <w:t>100 m</w:t>
        </w:r>
      </w:smartTag>
      <w:r w:rsidR="00E24038" w:rsidRPr="0032190F">
        <w:rPr>
          <w:lang w:val="fr-FR"/>
        </w:rPr>
        <w:t>(BIB 87)</w:t>
      </w:r>
      <w:r w:rsidR="007154F3" w:rsidRPr="0032190F">
        <w:rPr>
          <w:lang w:val="fr-FR"/>
        </w:rPr>
        <w:t>. Elle comprend un abri avec chambre en bois, sépulture secondaire, foyers, fosse à crémation, riche mobilier (BIB 87)</w:t>
      </w:r>
    </w:p>
    <w:p w14:paraId="013DB1FE" w14:textId="77777777" w:rsidR="007154F3" w:rsidRPr="0032190F" w:rsidRDefault="007154F3" w:rsidP="00242C0F">
      <w:pPr>
        <w:jc w:val="both"/>
        <w:rPr>
          <w:lang w:val="fr-FR"/>
        </w:rPr>
      </w:pPr>
    </w:p>
    <w:p w14:paraId="36E20403" w14:textId="77FF3904" w:rsidR="00D35BF4" w:rsidRPr="0032190F" w:rsidRDefault="007154F3" w:rsidP="00242C0F">
      <w:pPr>
        <w:jc w:val="both"/>
        <w:rPr>
          <w:lang w:val="fr-FR"/>
        </w:rPr>
      </w:pPr>
      <w:r w:rsidRPr="0032190F">
        <w:rPr>
          <w:lang w:val="fr-FR"/>
        </w:rPr>
        <w:t xml:space="preserve"> Elle</w:t>
      </w:r>
      <w:r w:rsidR="00495E6D" w:rsidRPr="0032190F">
        <w:rPr>
          <w:lang w:val="fr-FR"/>
        </w:rPr>
        <w:t xml:space="preserve"> donne une date </w:t>
      </w:r>
      <w:smartTag w:uri="urn:schemas-microsoft-com:office:smarttags" w:element="metricconverter">
        <w:smartTagPr>
          <w:attr w:name="ProductID" w:val="14C"/>
        </w:smartTagPr>
        <w:r w:rsidR="00495E6D" w:rsidRPr="0032190F">
          <w:rPr>
            <w:lang w:val="fr-FR"/>
          </w:rPr>
          <w:t>14C</w:t>
        </w:r>
      </w:smartTag>
      <w:r w:rsidR="00495E6D" w:rsidRPr="0032190F">
        <w:rPr>
          <w:lang w:val="fr-FR"/>
        </w:rPr>
        <w:t xml:space="preserve"> à 2470 ± 90 BC (sic)</w:t>
      </w:r>
      <w:r w:rsidRPr="0032190F">
        <w:rPr>
          <w:lang w:val="fr-FR"/>
        </w:rPr>
        <w:t>,</w:t>
      </w:r>
      <w:r w:rsidR="00495E6D" w:rsidRPr="0032190F">
        <w:rPr>
          <w:lang w:val="fr-FR"/>
        </w:rPr>
        <w:t xml:space="preserve"> montre des correspondances entre sa céramique </w:t>
      </w:r>
      <w:r w:rsidR="00691B4A" w:rsidRPr="0032190F">
        <w:rPr>
          <w:lang w:val="fr-FR"/>
        </w:rPr>
        <w:t>(</w:t>
      </w:r>
      <w:r w:rsidR="00691B4A" w:rsidRPr="0032190F">
        <w:rPr>
          <w:i/>
          <w:lang w:val="fr-FR"/>
        </w:rPr>
        <w:t>Conical vases with turn-in rim, two lugs or two couple of holes and linear decoration</w:t>
      </w:r>
      <w:r w:rsidR="00691B4A" w:rsidRPr="0032190F">
        <w:rPr>
          <w:lang w:val="fr-FR"/>
        </w:rPr>
        <w:t xml:space="preserve">) </w:t>
      </w:r>
      <w:r w:rsidR="00495E6D" w:rsidRPr="0032190F">
        <w:rPr>
          <w:lang w:val="fr-FR"/>
        </w:rPr>
        <w:t xml:space="preserve">et celle de la première phase de la nécropole de </w:t>
      </w:r>
      <w:hyperlink r:id="rId9515" w:anchor="Sit_Remedello" w:history="1">
        <w:r w:rsidR="00495E6D" w:rsidRPr="0032190F">
          <w:rPr>
            <w:rStyle w:val="Hyperlink"/>
            <w:lang w:val="fr-FR"/>
          </w:rPr>
          <w:t>Remedello</w:t>
        </w:r>
      </w:hyperlink>
      <w:r w:rsidR="00D35BF4" w:rsidRPr="0032190F">
        <w:rPr>
          <w:lang w:val="fr-FR"/>
        </w:rPr>
        <w:t xml:space="preserve">(Remedello/Chalcolithique 1) </w:t>
      </w:r>
      <w:r w:rsidR="00495E6D" w:rsidRPr="0032190F">
        <w:rPr>
          <w:lang w:val="fr-FR"/>
        </w:rPr>
        <w:t>(BIB 232 p. 72)</w:t>
      </w:r>
      <w:r w:rsidR="00F15631" w:rsidRPr="0032190F">
        <w:rPr>
          <w:lang w:val="fr-FR"/>
        </w:rPr>
        <w:t xml:space="preserve">par </w:t>
      </w:r>
      <w:r w:rsidR="00D35BF4" w:rsidRPr="0032190F">
        <w:rPr>
          <w:lang w:val="fr-FR"/>
        </w:rPr>
        <w:t xml:space="preserve">datations </w:t>
      </w:r>
      <w:r w:rsidR="00F15631" w:rsidRPr="0032190F">
        <w:rPr>
          <w:lang w:val="fr-FR"/>
        </w:rPr>
        <w:t>14C</w:t>
      </w:r>
      <w:r w:rsidR="00D35BF4" w:rsidRPr="0032190F">
        <w:rPr>
          <w:lang w:val="fr-FR"/>
        </w:rPr>
        <w:t> :</w:t>
      </w:r>
    </w:p>
    <w:p w14:paraId="17C0BD69" w14:textId="77777777" w:rsidR="00D35BF4" w:rsidRPr="0032190F" w:rsidRDefault="00D35BF4"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27"/>
        <w:gridCol w:w="1421"/>
        <w:gridCol w:w="1178"/>
        <w:gridCol w:w="1733"/>
      </w:tblGrid>
      <w:tr w:rsidR="008A6B70" w:rsidRPr="00DB5974" w14:paraId="239BC832" w14:textId="77777777">
        <w:trPr>
          <w:jc w:val="center"/>
        </w:trPr>
        <w:tc>
          <w:tcPr>
            <w:tcW w:w="0" w:type="auto"/>
            <w:vAlign w:val="center"/>
          </w:tcPr>
          <w:p w14:paraId="582F2DAD" w14:textId="77777777" w:rsidR="008A6B70" w:rsidRPr="00DB5974" w:rsidRDefault="008A6B70" w:rsidP="00242C0F">
            <w:pPr>
              <w:jc w:val="center"/>
              <w:rPr>
                <w:sz w:val="20"/>
                <w:szCs w:val="20"/>
              </w:rPr>
            </w:pPr>
            <w:r w:rsidRPr="00DB5974">
              <w:rPr>
                <w:sz w:val="20"/>
                <w:szCs w:val="20"/>
              </w:rPr>
              <w:t>Locus</w:t>
            </w:r>
          </w:p>
        </w:tc>
        <w:tc>
          <w:tcPr>
            <w:tcW w:w="0" w:type="auto"/>
            <w:vAlign w:val="center"/>
          </w:tcPr>
          <w:p w14:paraId="24F81918" w14:textId="77777777" w:rsidR="008A6B70" w:rsidRPr="00DB5974" w:rsidRDefault="008A6B70" w:rsidP="00242C0F">
            <w:pPr>
              <w:jc w:val="center"/>
              <w:rPr>
                <w:sz w:val="20"/>
                <w:szCs w:val="20"/>
              </w:rPr>
            </w:pPr>
            <w:r w:rsidRPr="00DB5974">
              <w:rPr>
                <w:sz w:val="20"/>
                <w:szCs w:val="20"/>
              </w:rPr>
              <w:t>BP</w:t>
            </w:r>
          </w:p>
        </w:tc>
        <w:tc>
          <w:tcPr>
            <w:tcW w:w="0" w:type="auto"/>
            <w:vAlign w:val="center"/>
          </w:tcPr>
          <w:p w14:paraId="5CE77FFD" w14:textId="77777777" w:rsidR="008A6B70" w:rsidRPr="00DB5974" w:rsidRDefault="008A6B70" w:rsidP="00242C0F">
            <w:pPr>
              <w:jc w:val="center"/>
              <w:rPr>
                <w:sz w:val="20"/>
                <w:szCs w:val="20"/>
              </w:rPr>
            </w:pPr>
            <w:r w:rsidRPr="00DB5974">
              <w:rPr>
                <w:sz w:val="20"/>
                <w:szCs w:val="20"/>
              </w:rPr>
              <w:t>N° labo</w:t>
            </w:r>
          </w:p>
        </w:tc>
        <w:tc>
          <w:tcPr>
            <w:tcW w:w="0" w:type="auto"/>
            <w:vAlign w:val="center"/>
          </w:tcPr>
          <w:p w14:paraId="3825F7AF" w14:textId="77777777" w:rsidR="008A6B70" w:rsidRPr="00DB5974" w:rsidRDefault="008A6B70" w:rsidP="00242C0F">
            <w:pPr>
              <w:jc w:val="center"/>
              <w:rPr>
                <w:sz w:val="20"/>
                <w:szCs w:val="20"/>
              </w:rPr>
            </w:pPr>
            <w:r w:rsidRPr="00DB5974">
              <w:rPr>
                <w:sz w:val="20"/>
                <w:szCs w:val="20"/>
              </w:rPr>
              <w:t>OxCal 4.1 (2 s.)</w:t>
            </w:r>
          </w:p>
        </w:tc>
      </w:tr>
      <w:tr w:rsidR="008A6B70" w:rsidRPr="00DB5974" w14:paraId="7D1433E6" w14:textId="77777777">
        <w:trPr>
          <w:jc w:val="center"/>
        </w:trPr>
        <w:tc>
          <w:tcPr>
            <w:tcW w:w="0" w:type="auto"/>
            <w:vAlign w:val="center"/>
          </w:tcPr>
          <w:p w14:paraId="2A5BF4EA" w14:textId="77777777" w:rsidR="008A6B70" w:rsidRPr="00DB5974" w:rsidRDefault="008A6B70" w:rsidP="00242C0F">
            <w:pPr>
              <w:jc w:val="center"/>
              <w:rPr>
                <w:sz w:val="20"/>
                <w:szCs w:val="20"/>
              </w:rPr>
            </w:pPr>
          </w:p>
        </w:tc>
        <w:tc>
          <w:tcPr>
            <w:tcW w:w="0" w:type="auto"/>
            <w:vAlign w:val="center"/>
          </w:tcPr>
          <w:p w14:paraId="24CF8B2D" w14:textId="77777777" w:rsidR="008A6B70" w:rsidRPr="00DB5974" w:rsidRDefault="008A6B70" w:rsidP="00242C0F">
            <w:pPr>
              <w:jc w:val="center"/>
              <w:rPr>
                <w:sz w:val="20"/>
                <w:szCs w:val="20"/>
              </w:rPr>
            </w:pPr>
            <w:r w:rsidRPr="00DB5974">
              <w:rPr>
                <w:sz w:val="20"/>
                <w:szCs w:val="20"/>
              </w:rPr>
              <w:t>4320 ± 100 BP</w:t>
            </w:r>
          </w:p>
        </w:tc>
        <w:tc>
          <w:tcPr>
            <w:tcW w:w="0" w:type="auto"/>
            <w:vAlign w:val="center"/>
          </w:tcPr>
          <w:p w14:paraId="491B12D7" w14:textId="77777777" w:rsidR="008A6B70" w:rsidRPr="00DB5974" w:rsidRDefault="008A6B70" w:rsidP="00242C0F">
            <w:pPr>
              <w:jc w:val="center"/>
              <w:rPr>
                <w:sz w:val="20"/>
                <w:szCs w:val="20"/>
              </w:rPr>
            </w:pPr>
            <w:r w:rsidRPr="00DB5974">
              <w:rPr>
                <w:sz w:val="20"/>
                <w:szCs w:val="20"/>
              </w:rPr>
              <w:t>OxA-4550</w:t>
            </w:r>
          </w:p>
        </w:tc>
        <w:tc>
          <w:tcPr>
            <w:tcW w:w="0" w:type="auto"/>
            <w:vAlign w:val="center"/>
          </w:tcPr>
          <w:p w14:paraId="2EAEA59D" w14:textId="77777777" w:rsidR="008A6B70" w:rsidRPr="00DB5974" w:rsidRDefault="008A6B70" w:rsidP="00242C0F">
            <w:pPr>
              <w:jc w:val="center"/>
              <w:rPr>
                <w:sz w:val="20"/>
                <w:szCs w:val="20"/>
              </w:rPr>
            </w:pPr>
            <w:r w:rsidRPr="00DB5974">
              <w:rPr>
                <w:sz w:val="20"/>
                <w:szCs w:val="20"/>
              </w:rPr>
              <w:t>3339-2638 calBC</w:t>
            </w:r>
          </w:p>
        </w:tc>
      </w:tr>
      <w:tr w:rsidR="008A6B70" w:rsidRPr="00DB5974" w14:paraId="3C161AAF" w14:textId="77777777">
        <w:trPr>
          <w:jc w:val="center"/>
        </w:trPr>
        <w:tc>
          <w:tcPr>
            <w:tcW w:w="0" w:type="auto"/>
            <w:vAlign w:val="center"/>
          </w:tcPr>
          <w:p w14:paraId="0B1803C8" w14:textId="77777777" w:rsidR="008A6B70" w:rsidRPr="00DB5974" w:rsidRDefault="008A6B70" w:rsidP="00242C0F">
            <w:pPr>
              <w:jc w:val="center"/>
              <w:rPr>
                <w:sz w:val="20"/>
                <w:szCs w:val="20"/>
              </w:rPr>
            </w:pPr>
            <w:r w:rsidRPr="00DB5974">
              <w:rPr>
                <w:sz w:val="20"/>
                <w:szCs w:val="20"/>
              </w:rPr>
              <w:t>chambre funéraire 133</w:t>
            </w:r>
          </w:p>
        </w:tc>
        <w:tc>
          <w:tcPr>
            <w:tcW w:w="0" w:type="auto"/>
            <w:vAlign w:val="center"/>
          </w:tcPr>
          <w:p w14:paraId="3355C1A2" w14:textId="77777777" w:rsidR="008A6B70" w:rsidRPr="00DB5974" w:rsidRDefault="008A6B70" w:rsidP="00242C0F">
            <w:pPr>
              <w:jc w:val="center"/>
              <w:rPr>
                <w:sz w:val="20"/>
                <w:szCs w:val="20"/>
              </w:rPr>
            </w:pPr>
            <w:r w:rsidRPr="00DB5974">
              <w:rPr>
                <w:sz w:val="20"/>
                <w:szCs w:val="20"/>
              </w:rPr>
              <w:t>4420 ± 70 BP*</w:t>
            </w:r>
          </w:p>
          <w:p w14:paraId="7BF2439B" w14:textId="77777777" w:rsidR="008A6B70" w:rsidRPr="00DB5974" w:rsidRDefault="008A6B70" w:rsidP="00242C0F">
            <w:pPr>
              <w:jc w:val="center"/>
              <w:rPr>
                <w:sz w:val="20"/>
                <w:szCs w:val="20"/>
              </w:rPr>
            </w:pPr>
            <w:r w:rsidRPr="00DB5974">
              <w:rPr>
                <w:sz w:val="20"/>
                <w:szCs w:val="20"/>
              </w:rPr>
              <w:t>4040 ± 60 BP</w:t>
            </w:r>
          </w:p>
        </w:tc>
        <w:tc>
          <w:tcPr>
            <w:tcW w:w="0" w:type="auto"/>
            <w:vAlign w:val="center"/>
          </w:tcPr>
          <w:p w14:paraId="181896C2" w14:textId="77777777" w:rsidR="008A6B70" w:rsidRPr="00DB5974" w:rsidRDefault="008A6B70" w:rsidP="00242C0F">
            <w:pPr>
              <w:jc w:val="center"/>
              <w:rPr>
                <w:sz w:val="20"/>
                <w:szCs w:val="20"/>
              </w:rPr>
            </w:pPr>
            <w:r w:rsidRPr="00DB5974">
              <w:rPr>
                <w:sz w:val="20"/>
                <w:szCs w:val="20"/>
              </w:rPr>
              <w:t>Birm 1132*</w:t>
            </w:r>
          </w:p>
          <w:p w14:paraId="025C574A" w14:textId="77777777" w:rsidR="008A6B70" w:rsidRPr="00DB5974" w:rsidRDefault="008A6B70" w:rsidP="00242C0F">
            <w:pPr>
              <w:jc w:val="center"/>
              <w:rPr>
                <w:sz w:val="20"/>
                <w:szCs w:val="20"/>
              </w:rPr>
            </w:pPr>
            <w:r w:rsidRPr="00DB5974">
              <w:rPr>
                <w:sz w:val="20"/>
                <w:szCs w:val="20"/>
              </w:rPr>
              <w:t>OxA-4547</w:t>
            </w:r>
          </w:p>
        </w:tc>
        <w:tc>
          <w:tcPr>
            <w:tcW w:w="0" w:type="auto"/>
            <w:vAlign w:val="center"/>
          </w:tcPr>
          <w:p w14:paraId="2B8D57F3" w14:textId="77777777" w:rsidR="008A6B70" w:rsidRPr="00DB5974" w:rsidRDefault="008A6B70" w:rsidP="00242C0F">
            <w:pPr>
              <w:jc w:val="center"/>
              <w:rPr>
                <w:sz w:val="20"/>
                <w:szCs w:val="20"/>
              </w:rPr>
            </w:pPr>
            <w:r w:rsidRPr="00DB5974">
              <w:rPr>
                <w:sz w:val="20"/>
                <w:szCs w:val="20"/>
              </w:rPr>
              <w:t>3339-2909 calBC*</w:t>
            </w:r>
          </w:p>
          <w:p w14:paraId="6873C33E" w14:textId="77777777" w:rsidR="008A6B70" w:rsidRPr="00DB5974" w:rsidRDefault="008A6B70" w:rsidP="00242C0F">
            <w:pPr>
              <w:jc w:val="center"/>
              <w:rPr>
                <w:sz w:val="20"/>
                <w:szCs w:val="20"/>
              </w:rPr>
            </w:pPr>
            <w:r w:rsidRPr="00DB5974">
              <w:rPr>
                <w:sz w:val="20"/>
                <w:szCs w:val="20"/>
              </w:rPr>
              <w:t>2580-2500 cal BC</w:t>
            </w:r>
          </w:p>
        </w:tc>
      </w:tr>
      <w:tr w:rsidR="008A6B70" w:rsidRPr="00DB5974" w14:paraId="4F7D34FE" w14:textId="77777777">
        <w:trPr>
          <w:jc w:val="center"/>
        </w:trPr>
        <w:tc>
          <w:tcPr>
            <w:tcW w:w="0" w:type="auto"/>
            <w:vAlign w:val="center"/>
          </w:tcPr>
          <w:p w14:paraId="370A7A66" w14:textId="77777777" w:rsidR="008A6B70" w:rsidRPr="00DB5974" w:rsidRDefault="008A6B70" w:rsidP="00242C0F">
            <w:pPr>
              <w:jc w:val="center"/>
              <w:rPr>
                <w:sz w:val="20"/>
                <w:szCs w:val="20"/>
              </w:rPr>
            </w:pPr>
          </w:p>
        </w:tc>
        <w:tc>
          <w:tcPr>
            <w:tcW w:w="0" w:type="auto"/>
            <w:vAlign w:val="center"/>
          </w:tcPr>
          <w:p w14:paraId="28067831" w14:textId="77777777" w:rsidR="008A6B70" w:rsidRPr="00DB5974" w:rsidRDefault="008A6B70" w:rsidP="00242C0F">
            <w:pPr>
              <w:jc w:val="center"/>
              <w:rPr>
                <w:sz w:val="20"/>
                <w:szCs w:val="20"/>
              </w:rPr>
            </w:pPr>
            <w:r w:rsidRPr="00DB5974">
              <w:rPr>
                <w:sz w:val="20"/>
                <w:szCs w:val="20"/>
              </w:rPr>
              <w:t>4265 ± 70 BP</w:t>
            </w:r>
          </w:p>
        </w:tc>
        <w:tc>
          <w:tcPr>
            <w:tcW w:w="0" w:type="auto"/>
            <w:vAlign w:val="center"/>
          </w:tcPr>
          <w:p w14:paraId="1B3DC12D" w14:textId="77777777" w:rsidR="008A6B70" w:rsidRPr="00DB5974" w:rsidRDefault="008A6B70" w:rsidP="00242C0F">
            <w:pPr>
              <w:jc w:val="center"/>
              <w:rPr>
                <w:sz w:val="20"/>
                <w:szCs w:val="20"/>
              </w:rPr>
            </w:pPr>
            <w:r w:rsidRPr="00DB5974">
              <w:rPr>
                <w:sz w:val="20"/>
                <w:szCs w:val="20"/>
              </w:rPr>
              <w:t>OxA-4549</w:t>
            </w:r>
          </w:p>
        </w:tc>
        <w:tc>
          <w:tcPr>
            <w:tcW w:w="0" w:type="auto"/>
            <w:vAlign w:val="center"/>
          </w:tcPr>
          <w:p w14:paraId="2B2898DE" w14:textId="77777777" w:rsidR="008A6B70" w:rsidRPr="00DB5974" w:rsidRDefault="008A6B70" w:rsidP="00242C0F">
            <w:pPr>
              <w:jc w:val="center"/>
              <w:rPr>
                <w:sz w:val="20"/>
                <w:szCs w:val="20"/>
              </w:rPr>
            </w:pPr>
            <w:r w:rsidRPr="00DB5974">
              <w:rPr>
                <w:sz w:val="20"/>
                <w:szCs w:val="20"/>
              </w:rPr>
              <w:t>3089-2628 calBC</w:t>
            </w:r>
          </w:p>
        </w:tc>
      </w:tr>
    </w:tbl>
    <w:p w14:paraId="1166E4E5" w14:textId="77777777" w:rsidR="00495E6D" w:rsidRPr="0032190F" w:rsidRDefault="00D35BF4" w:rsidP="00242C0F">
      <w:pPr>
        <w:jc w:val="both"/>
        <w:rPr>
          <w:lang w:val="fr-FR"/>
        </w:rPr>
      </w:pPr>
      <w:r w:rsidRPr="0032190F">
        <w:rPr>
          <w:lang w:val="fr-FR"/>
        </w:rPr>
        <w:t>(BIB 955 p. 42 (</w:t>
      </w:r>
      <w:r w:rsidR="00F15631" w:rsidRPr="0032190F">
        <w:rPr>
          <w:lang w:val="fr-FR"/>
        </w:rPr>
        <w:t>BIB 775 fig. 56)</w:t>
      </w:r>
      <w:r w:rsidR="008A6B70" w:rsidRPr="0032190F">
        <w:rPr>
          <w:lang w:val="fr-FR"/>
        </w:rPr>
        <w:t xml:space="preserve"> et 1430 p. 243</w:t>
      </w:r>
      <w:r w:rsidRPr="0032190F">
        <w:rPr>
          <w:lang w:val="fr-FR"/>
        </w:rPr>
        <w:t>)</w:t>
      </w:r>
    </w:p>
    <w:p w14:paraId="3367D8E5" w14:textId="77777777" w:rsidR="00E86B9D" w:rsidRPr="0032190F" w:rsidRDefault="008A6B70" w:rsidP="00242C0F">
      <w:pPr>
        <w:jc w:val="both"/>
        <w:rPr>
          <w:lang w:val="fr-FR"/>
        </w:rPr>
      </w:pPr>
      <w:r w:rsidRPr="0032190F">
        <w:rPr>
          <w:lang w:val="fr-FR"/>
        </w:rPr>
        <w:t>*datation diffère</w:t>
      </w:r>
    </w:p>
    <w:p w14:paraId="31F88968" w14:textId="77777777" w:rsidR="008A6B70" w:rsidRPr="0032190F" w:rsidRDefault="008A6B70" w:rsidP="00242C0F">
      <w:pPr>
        <w:jc w:val="both"/>
        <w:rPr>
          <w:lang w:val="fr-FR"/>
        </w:rPr>
      </w:pPr>
    </w:p>
    <w:p w14:paraId="26BC27CF" w14:textId="77777777" w:rsidR="007154F3" w:rsidRPr="0032190F" w:rsidRDefault="007154F3" w:rsidP="00242C0F">
      <w:pPr>
        <w:jc w:val="both"/>
        <w:rPr>
          <w:lang w:val="fr-FR"/>
        </w:rPr>
      </w:pPr>
      <w:r w:rsidRPr="0032190F">
        <w:rPr>
          <w:lang w:val="fr-FR"/>
        </w:rPr>
        <w:t>4420 ± 90 BP, cal BC 1s : 3309-2930 Birm 1132 (BIB 87 p. 267</w:t>
      </w:r>
      <w:r w:rsidR="008A6B70" w:rsidRPr="0032190F">
        <w:rPr>
          <w:lang w:val="fr-FR"/>
        </w:rPr>
        <w:t xml:space="preserve"> et 1430</w:t>
      </w:r>
      <w:r w:rsidRPr="0032190F">
        <w:rPr>
          <w:lang w:val="fr-FR"/>
        </w:rPr>
        <w:t>)</w:t>
      </w:r>
    </w:p>
    <w:p w14:paraId="1B4FFF8D" w14:textId="77777777" w:rsidR="007154F3" w:rsidRPr="0032190F" w:rsidRDefault="007154F3" w:rsidP="00242C0F">
      <w:pPr>
        <w:jc w:val="both"/>
        <w:rPr>
          <w:lang w:val="fr-FR"/>
        </w:rPr>
      </w:pPr>
    </w:p>
    <w:p w14:paraId="670B8569" w14:textId="785BE2C0" w:rsidR="008630CB" w:rsidRPr="0032190F" w:rsidRDefault="00BB4BA0" w:rsidP="00242C0F">
      <w:pPr>
        <w:jc w:val="both"/>
        <w:rPr>
          <w:lang w:val="fr-FR"/>
        </w:rPr>
      </w:pPr>
      <w:r w:rsidRPr="0032190F">
        <w:rPr>
          <w:lang w:val="fr-FR"/>
        </w:rPr>
        <w:t xml:space="preserve">Egalement : céramique </w:t>
      </w:r>
      <w:hyperlink r:id="rId9516" w:anchor="Cul_Metopale" w:history="1">
        <w:r w:rsidRPr="0032190F">
          <w:rPr>
            <w:rStyle w:val="Hyperlink"/>
            <w:lang w:val="fr-FR"/>
          </w:rPr>
          <w:t>métopale</w:t>
        </w:r>
      </w:hyperlink>
      <w:r w:rsidRPr="0032190F">
        <w:rPr>
          <w:lang w:val="fr-FR"/>
        </w:rPr>
        <w:t xml:space="preserve"> (BIB 27 fig 10</w:t>
      </w:r>
      <w:r w:rsidR="00173684" w:rsidRPr="0032190F">
        <w:rPr>
          <w:lang w:val="fr-FR"/>
        </w:rPr>
        <w:t xml:space="preserve"> et BIB 393 p. 167 et BIB 87</w:t>
      </w:r>
      <w:r w:rsidRPr="0032190F">
        <w:rPr>
          <w:lang w:val="fr-FR"/>
        </w:rPr>
        <w:t>)</w:t>
      </w:r>
      <w:r w:rsidR="00173684" w:rsidRPr="0032190F">
        <w:rPr>
          <w:lang w:val="fr-FR"/>
        </w:rPr>
        <w:t xml:space="preserve"> associée à de la </w:t>
      </w:r>
      <w:hyperlink r:id="rId9517" w:anchor="Cul_White_Ware" w:history="1">
        <w:r w:rsidR="00173684" w:rsidRPr="0032190F">
          <w:rPr>
            <w:rStyle w:val="Hyperlink"/>
            <w:lang w:val="fr-FR"/>
          </w:rPr>
          <w:t>White Ware</w:t>
        </w:r>
      </w:hyperlink>
      <w:r w:rsidR="00173684" w:rsidRPr="0032190F">
        <w:rPr>
          <w:lang w:val="fr-FR"/>
        </w:rPr>
        <w:t xml:space="preserve"> (BIB 991)</w:t>
      </w:r>
      <w:r w:rsidR="007154F3" w:rsidRPr="0032190F">
        <w:rPr>
          <w:lang w:val="fr-FR"/>
        </w:rPr>
        <w:t xml:space="preserve"> céramique fine : écuelles carénées et ouvertes avec mamelon à double perforation, décoration en métopes, en zones triangulaires (BIB 87 p. 267)</w:t>
      </w:r>
    </w:p>
    <w:p w14:paraId="4009E808" w14:textId="77777777" w:rsidR="007154F3" w:rsidRPr="00426FF9" w:rsidRDefault="007154F3" w:rsidP="00426FF9">
      <w:pPr>
        <w:pStyle w:val="Heading1"/>
        <w:rPr>
          <w:lang w:val="es-ES"/>
        </w:rPr>
      </w:pPr>
      <w:r w:rsidRPr="00B11413">
        <w:rPr>
          <w:lang w:val="es-ES"/>
        </w:rPr>
        <w:br/>
      </w:r>
      <w:bookmarkStart w:id="3907" w:name="Sit_Arolo"/>
      <w:r w:rsidRPr="00426FF9">
        <w:rPr>
          <w:lang w:val="es-ES"/>
        </w:rPr>
        <w:t>AROLO</w:t>
      </w:r>
      <w:bookmarkEnd w:id="3907"/>
    </w:p>
    <w:p w14:paraId="57176168" w14:textId="77777777" w:rsidR="007154F3" w:rsidRPr="00784BEC" w:rsidRDefault="007154F3" w:rsidP="00242C0F">
      <w:pPr>
        <w:jc w:val="both"/>
        <w:rPr>
          <w:lang w:val="it-IT"/>
        </w:rPr>
      </w:pPr>
    </w:p>
    <w:p w14:paraId="3700BF34" w14:textId="77777777" w:rsidR="007154F3" w:rsidRPr="0032190F" w:rsidRDefault="007154F3" w:rsidP="00242C0F">
      <w:pPr>
        <w:jc w:val="both"/>
        <w:rPr>
          <w:lang w:val="fr-FR"/>
        </w:rPr>
      </w:pPr>
      <w:r w:rsidRPr="00784BEC">
        <w:rPr>
          <w:lang w:val="it-IT"/>
        </w:rPr>
        <w:t xml:space="preserve">Arolo-Leggiuno (VA) loc. </w:t>
      </w:r>
      <w:r w:rsidRPr="0032190F">
        <w:rPr>
          <w:lang w:val="fr-FR"/>
        </w:rPr>
        <w:t>Le Rupi, abri sur le lac Majeur avec tombe et riche mobilier avec métal et céramique de style âge du Cuivre et une tasse de type Polada (BIB 87 (Tizzioni 1984))</w:t>
      </w:r>
    </w:p>
    <w:p w14:paraId="32B4015D" w14:textId="755C12C5" w:rsidR="007154F3" w:rsidRPr="0032190F" w:rsidRDefault="007154F3" w:rsidP="00242C0F">
      <w:pPr>
        <w:jc w:val="both"/>
        <w:rPr>
          <w:lang w:val="fr-FR"/>
        </w:rPr>
      </w:pPr>
      <w:r w:rsidRPr="0032190F">
        <w:rPr>
          <w:lang w:val="fr-FR"/>
        </w:rPr>
        <w:t xml:space="preserve">Phase récente du groupe des </w:t>
      </w:r>
      <w:hyperlink r:id="rId9518" w:anchor="Cul_Grottes_Sepulcrales" w:history="1">
        <w:r w:rsidR="002C0838" w:rsidRPr="0032190F">
          <w:rPr>
            <w:rStyle w:val="Hyperlink"/>
            <w:lang w:val="fr-FR"/>
          </w:rPr>
          <w:t>Grottes sépulcrale</w:t>
        </w:r>
      </w:hyperlink>
      <w:r w:rsidR="002C0838" w:rsidRPr="0032190F">
        <w:rPr>
          <w:lang w:val="fr-FR"/>
        </w:rPr>
        <w:t>s</w:t>
      </w:r>
      <w:r w:rsidRPr="0032190F">
        <w:rPr>
          <w:lang w:val="fr-FR"/>
        </w:rPr>
        <w:t>: tasses à anses coudée (type La Polada) (BIB 87 p. 267)</w:t>
      </w:r>
    </w:p>
    <w:p w14:paraId="3EA50D99" w14:textId="77777777" w:rsidR="007154F3" w:rsidRPr="0032190F" w:rsidRDefault="007154F3" w:rsidP="00242C0F">
      <w:pPr>
        <w:jc w:val="both"/>
        <w:rPr>
          <w:lang w:val="fr-FR"/>
        </w:rPr>
      </w:pPr>
    </w:p>
    <w:p w14:paraId="5D0784FD" w14:textId="77777777" w:rsidR="007154F3" w:rsidRPr="0032190F" w:rsidRDefault="007154F3" w:rsidP="00426FF9">
      <w:pPr>
        <w:pStyle w:val="Heading1"/>
      </w:pPr>
      <w:r w:rsidRPr="0032190F">
        <w:t>BERBENNO</w:t>
      </w:r>
    </w:p>
    <w:p w14:paraId="0485D905" w14:textId="77777777" w:rsidR="007154F3" w:rsidRPr="0032190F" w:rsidRDefault="007154F3" w:rsidP="00242C0F">
      <w:pPr>
        <w:jc w:val="both"/>
        <w:rPr>
          <w:lang w:val="fr-FR"/>
        </w:rPr>
      </w:pPr>
    </w:p>
    <w:p w14:paraId="1DE35901" w14:textId="17C6B8EF" w:rsidR="007154F3" w:rsidRPr="0032190F" w:rsidRDefault="007154F3" w:rsidP="00242C0F">
      <w:pPr>
        <w:jc w:val="both"/>
        <w:rPr>
          <w:lang w:val="fr-FR"/>
        </w:rPr>
      </w:pPr>
      <w:r w:rsidRPr="0032190F">
        <w:rPr>
          <w:lang w:val="fr-FR"/>
        </w:rPr>
        <w:t xml:space="preserve">Berbenno-Bus del Cuna ou Bus del Gatt (BG), groupe des </w:t>
      </w:r>
      <w:hyperlink r:id="rId9519" w:anchor="Cul_Grottes_Sepulcrales" w:history="1">
        <w:r w:rsidR="002C0838" w:rsidRPr="0032190F">
          <w:rPr>
            <w:rStyle w:val="Hyperlink"/>
            <w:lang w:val="fr-FR"/>
          </w:rPr>
          <w:t>Grottes sépulcrale</w:t>
        </w:r>
      </w:hyperlink>
      <w:r w:rsidR="002C0838" w:rsidRPr="0032190F">
        <w:rPr>
          <w:lang w:val="fr-FR"/>
        </w:rPr>
        <w:t xml:space="preserve">s, </w:t>
      </w:r>
      <w:r w:rsidRPr="0032190F">
        <w:rPr>
          <w:lang w:val="fr-FR"/>
        </w:rPr>
        <w:t>grotte avec tombes et mobilier : poignard en pierre et éléments de collier (BIB 87 (Fusco et Poggiani Keller 1976))</w:t>
      </w:r>
    </w:p>
    <w:p w14:paraId="35DA3A14" w14:textId="77777777" w:rsidR="008F5E62" w:rsidRPr="0032190F" w:rsidRDefault="008F5E62" w:rsidP="00242C0F">
      <w:pPr>
        <w:jc w:val="both"/>
        <w:rPr>
          <w:lang w:val="fr-FR"/>
        </w:rPr>
      </w:pPr>
    </w:p>
    <w:p w14:paraId="0FF2EC62" w14:textId="77777777" w:rsidR="00E86B9D" w:rsidRPr="0032190F" w:rsidRDefault="00E86B9D" w:rsidP="00426FF9">
      <w:pPr>
        <w:pStyle w:val="Heading1"/>
      </w:pPr>
      <w:bookmarkStart w:id="3908" w:name="Sit_Selva_Stanghella"/>
      <w:r w:rsidRPr="0032190F">
        <w:t>SELVA DI STANGHELLA</w:t>
      </w:r>
    </w:p>
    <w:bookmarkEnd w:id="3908"/>
    <w:p w14:paraId="75631A47" w14:textId="77777777" w:rsidR="00E86B9D" w:rsidRPr="0032190F" w:rsidRDefault="00E86B9D" w:rsidP="00242C0F">
      <w:pPr>
        <w:jc w:val="both"/>
        <w:rPr>
          <w:lang w:val="fr-FR"/>
        </w:rPr>
      </w:pPr>
    </w:p>
    <w:p w14:paraId="75F41C36" w14:textId="705A86DB" w:rsidR="00E86B9D" w:rsidRPr="0032190F" w:rsidRDefault="00E86B9D" w:rsidP="00242C0F">
      <w:pPr>
        <w:jc w:val="both"/>
        <w:rPr>
          <w:lang w:val="fr-FR"/>
        </w:rPr>
      </w:pPr>
      <w:r w:rsidRPr="0032190F">
        <w:rPr>
          <w:lang w:val="fr-FR"/>
        </w:rPr>
        <w:t xml:space="preserve">Le site italien de Selav di Stanghella a livré un poignard en silex du type de celui de la sépulture 102 de </w:t>
      </w:r>
      <w:hyperlink r:id="rId9520" w:anchor="Sit_Remedello" w:history="1">
        <w:r w:rsidRPr="0032190F">
          <w:rPr>
            <w:rStyle w:val="Hyperlink"/>
            <w:lang w:val="fr-FR"/>
          </w:rPr>
          <w:t>Remedello-Sotto</w:t>
        </w:r>
      </w:hyperlink>
      <w:r w:rsidRPr="0032190F">
        <w:rPr>
          <w:lang w:val="fr-FR"/>
        </w:rPr>
        <w:t xml:space="preserve"> (BIB 383 p. 206 (BIB 345 p. 429,430, n. 8, 433)) ainsi que de la céramique </w:t>
      </w:r>
      <w:hyperlink r:id="rId9521" w:anchor="Cul_Metopale" w:history="1">
        <w:r w:rsidRPr="0032190F">
          <w:rPr>
            <w:rStyle w:val="Hyperlink"/>
            <w:lang w:val="fr-FR"/>
          </w:rPr>
          <w:t>métopale</w:t>
        </w:r>
      </w:hyperlink>
      <w:r w:rsidRPr="0032190F">
        <w:rPr>
          <w:lang w:val="fr-FR"/>
        </w:rPr>
        <w:t>(BIB 87)</w:t>
      </w:r>
    </w:p>
    <w:p w14:paraId="30EB3EBA" w14:textId="77777777" w:rsidR="00BE72FF" w:rsidRPr="0032190F" w:rsidRDefault="00BE72FF" w:rsidP="00242C0F">
      <w:pPr>
        <w:rPr>
          <w:lang w:val="fr-FR"/>
        </w:rPr>
      </w:pPr>
    </w:p>
    <w:p w14:paraId="4BD229D4" w14:textId="77777777" w:rsidR="00B613C1" w:rsidRPr="0032190F" w:rsidRDefault="00B613C1" w:rsidP="00426FF9">
      <w:pPr>
        <w:pStyle w:val="Heading1"/>
      </w:pPr>
      <w:bookmarkStart w:id="3909" w:name="Sit_Villafranca_Veronese"/>
      <w:r w:rsidRPr="0032190F">
        <w:t>VILLAFRANCA VERONESE</w:t>
      </w:r>
    </w:p>
    <w:bookmarkEnd w:id="3909"/>
    <w:p w14:paraId="589B9610" w14:textId="77777777" w:rsidR="00B613C1" w:rsidRPr="0032190F" w:rsidRDefault="00B613C1" w:rsidP="00242C0F">
      <w:pPr>
        <w:rPr>
          <w:lang w:val="fr-FR"/>
        </w:rPr>
      </w:pPr>
    </w:p>
    <w:p w14:paraId="63D8BACD" w14:textId="2C0AA4C1" w:rsidR="00510E01" w:rsidRPr="0032190F" w:rsidRDefault="002A10F4" w:rsidP="00242C0F">
      <w:pPr>
        <w:jc w:val="both"/>
        <w:rPr>
          <w:lang w:val="fr-FR"/>
        </w:rPr>
      </w:pPr>
      <w:r w:rsidRPr="0032190F">
        <w:rPr>
          <w:lang w:val="fr-FR"/>
        </w:rPr>
        <w:t xml:space="preserve">Une </w:t>
      </w:r>
      <w:r w:rsidR="00E71C20" w:rsidRPr="0032190F">
        <w:rPr>
          <w:lang w:val="fr-FR"/>
        </w:rPr>
        <w:t xml:space="preserve">sépulture individuelle à inhumation </w:t>
      </w:r>
      <w:r w:rsidR="00680630" w:rsidRPr="0032190F">
        <w:rPr>
          <w:lang w:val="fr-FR"/>
        </w:rPr>
        <w:t xml:space="preserve">découvrete près de Villafranca Veronese </w:t>
      </w:r>
      <w:r w:rsidRPr="0032190F">
        <w:rPr>
          <w:lang w:val="fr-FR"/>
        </w:rPr>
        <w:t xml:space="preserve">a livré </w:t>
      </w:r>
      <w:r w:rsidR="00E71C20" w:rsidRPr="0032190F">
        <w:rPr>
          <w:lang w:val="fr-FR"/>
        </w:rPr>
        <w:t xml:space="preserve">un pectoral d’argent, une pointe de flèche triangulaire et </w:t>
      </w:r>
      <w:r w:rsidRPr="0032190F">
        <w:rPr>
          <w:lang w:val="fr-FR"/>
        </w:rPr>
        <w:t xml:space="preserve">une lame de hallebarde </w:t>
      </w:r>
      <w:r w:rsidR="00302A22" w:rsidRPr="0032190F">
        <w:rPr>
          <w:lang w:val="fr-FR"/>
        </w:rPr>
        <w:t>(</w:t>
      </w:r>
      <w:smartTag w:uri="urn:schemas-microsoft-com:office:smarttags" w:element="metricconverter">
        <w:smartTagPr>
          <w:attr w:name="ProductID" w:val="36,2 cm"/>
        </w:smartTagPr>
        <w:r w:rsidR="00302A22" w:rsidRPr="0032190F">
          <w:rPr>
            <w:lang w:val="fr-FR"/>
          </w:rPr>
          <w:t>36,</w:t>
        </w:r>
        <w:r w:rsidR="00BE0437" w:rsidRPr="0032190F">
          <w:rPr>
            <w:lang w:val="fr-FR"/>
          </w:rPr>
          <w:t>2cm</w:t>
        </w:r>
      </w:smartTag>
      <w:r w:rsidR="00BE0437" w:rsidRPr="0032190F">
        <w:rPr>
          <w:lang w:val="fr-FR"/>
        </w:rPr>
        <w:t xml:space="preserve">) </w:t>
      </w:r>
      <w:r w:rsidRPr="0032190F">
        <w:rPr>
          <w:lang w:val="fr-FR"/>
        </w:rPr>
        <w:t xml:space="preserve">qui peut être comparée à celles représentées à </w:t>
      </w:r>
      <w:hyperlink r:id="rId9522" w:anchor="Sizz_Corni_Freschi" w:history="1">
        <w:r w:rsidRPr="0032190F">
          <w:rPr>
            <w:rStyle w:val="Hyperlink"/>
            <w:lang w:val="fr-FR"/>
          </w:rPr>
          <w:t>Corni Freschi</w:t>
        </w:r>
      </w:hyperlink>
      <w:r w:rsidR="002D2E7C" w:rsidRPr="0032190F">
        <w:rPr>
          <w:lang w:val="fr-FR"/>
        </w:rPr>
        <w:t xml:space="preserve">au </w:t>
      </w:r>
      <w:hyperlink r:id="rId9523" w:anchor="Sit_Valcamonica" w:history="1">
        <w:r w:rsidR="002D2E7C" w:rsidRPr="0032190F">
          <w:rPr>
            <w:rStyle w:val="Hyperlink"/>
            <w:lang w:val="fr-FR"/>
          </w:rPr>
          <w:t>Valcamonica</w:t>
        </w:r>
      </w:hyperlink>
      <w:r w:rsidR="00F5471D" w:rsidRPr="0032190F">
        <w:rPr>
          <w:lang w:val="fr-FR"/>
        </w:rPr>
        <w:t xml:space="preserve">, ou elle sert d’étalon pour caractériser les gravures de type </w:t>
      </w:r>
      <w:r w:rsidR="00F5471D" w:rsidRPr="0032190F">
        <w:rPr>
          <w:i/>
          <w:lang w:val="fr-FR"/>
        </w:rPr>
        <w:t>Villafranca</w:t>
      </w:r>
      <w:r w:rsidR="00F5471D" w:rsidRPr="0032190F">
        <w:rPr>
          <w:lang w:val="fr-FR"/>
        </w:rPr>
        <w:t xml:space="preserve">(voir </w:t>
      </w:r>
      <w:hyperlink r:id="rId9524" w:anchor="Sit_Valcamonica" w:history="1">
        <w:r w:rsidR="00F5471D" w:rsidRPr="0032190F">
          <w:rPr>
            <w:rStyle w:val="Hyperlink"/>
            <w:lang w:val="fr-FR"/>
          </w:rPr>
          <w:t>Valcamonica</w:t>
        </w:r>
      </w:hyperlink>
      <w:r w:rsidR="00F5471D" w:rsidRPr="0032190F">
        <w:rPr>
          <w:lang w:val="fr-FR"/>
        </w:rPr>
        <w:t xml:space="preserve"> § Styles d’armes) </w:t>
      </w:r>
      <w:r w:rsidRPr="0032190F">
        <w:rPr>
          <w:lang w:val="fr-FR"/>
        </w:rPr>
        <w:t>(BIB 232 p. 81).</w:t>
      </w:r>
    </w:p>
    <w:p w14:paraId="0C834642" w14:textId="77777777" w:rsidR="00302A22" w:rsidRPr="0032190F" w:rsidRDefault="00302A22" w:rsidP="00242C0F">
      <w:pPr>
        <w:jc w:val="both"/>
        <w:rPr>
          <w:lang w:val="fr-FR"/>
        </w:rPr>
      </w:pPr>
    </w:p>
    <w:p w14:paraId="232B0827" w14:textId="5DE5B4AE" w:rsidR="00F37937" w:rsidRPr="0032190F" w:rsidRDefault="00F37937" w:rsidP="00242C0F">
      <w:pPr>
        <w:jc w:val="both"/>
        <w:rPr>
          <w:lang w:val="fr-FR"/>
        </w:rPr>
      </w:pPr>
      <w:r w:rsidRPr="0032190F">
        <w:rPr>
          <w:lang w:val="fr-FR"/>
        </w:rPr>
        <w:t xml:space="preserve">Le pectoral semi lunaire en argent, long de </w:t>
      </w:r>
      <w:smartTag w:uri="urn:schemas-microsoft-com:office:smarttags" w:element="metricconverter">
        <w:smartTagPr>
          <w:attr w:name="ProductID" w:val="28 cm"/>
        </w:smartTagPr>
        <w:r w:rsidRPr="0032190F">
          <w:rPr>
            <w:lang w:val="fr-FR"/>
          </w:rPr>
          <w:t>28 cm</w:t>
        </w:r>
      </w:smartTag>
      <w:r w:rsidRPr="0032190F">
        <w:rPr>
          <w:lang w:val="fr-FR"/>
        </w:rPr>
        <w:t xml:space="preserve">, large de 7,1 (max.) est perforé à ces extremités d’un trou de suspension. Un exemplaire plus ancien en </w:t>
      </w:r>
      <w:hyperlink r:id="rId9525" w:anchor="Sit_Cuivre" w:history="1">
        <w:r w:rsidR="009A36BA" w:rsidRPr="009A36BA">
          <w:rPr>
            <w:rStyle w:val="Hyperlink"/>
            <w:lang w:val="fr-FR"/>
          </w:rPr>
          <w:t>cuivre</w:t>
        </w:r>
      </w:hyperlink>
      <w:r w:rsidR="009A36BA" w:rsidRPr="009A36BA">
        <w:rPr>
          <w:lang w:val="fr-FR"/>
        </w:rPr>
        <w:t xml:space="preserve"> </w:t>
      </w:r>
      <w:r w:rsidRPr="0032190F">
        <w:rPr>
          <w:lang w:val="fr-FR"/>
        </w:rPr>
        <w:t>et a décoration géométrique a été retrouvé dans la tombe à ciste de Velvary (Tchécoslovaquie) (BIB 385 p. 217 (BIB 286))</w:t>
      </w:r>
    </w:p>
    <w:p w14:paraId="44E48028" w14:textId="77777777" w:rsidR="00F37937" w:rsidRPr="0032190F" w:rsidRDefault="00F37937" w:rsidP="00242C0F">
      <w:pPr>
        <w:jc w:val="both"/>
        <w:rPr>
          <w:lang w:val="fr-FR"/>
        </w:rPr>
      </w:pPr>
    </w:p>
    <w:p w14:paraId="0D155D05" w14:textId="77777777" w:rsidR="002A10F4" w:rsidRDefault="00BE0437" w:rsidP="00242C0F">
      <w:pPr>
        <w:jc w:val="both"/>
      </w:pPr>
      <w:r w:rsidRPr="0032190F">
        <w:rPr>
          <w:lang w:val="fr-FR"/>
        </w:rPr>
        <w:t>La lame de hallebarde était sous le pectoral et à proximité du corps</w:t>
      </w:r>
      <w:r w:rsidR="00510E01" w:rsidRPr="0032190F">
        <w:rPr>
          <w:lang w:val="fr-FR"/>
        </w:rPr>
        <w:t xml:space="preserve">. </w:t>
      </w:r>
      <w:r w:rsidR="00510E01">
        <w:t xml:space="preserve">Ce dernier peut être comparé à :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05"/>
        <w:gridCol w:w="705"/>
        <w:gridCol w:w="900"/>
      </w:tblGrid>
      <w:tr w:rsidR="00F37937" w:rsidRPr="00DB5974" w14:paraId="23A3D623" w14:textId="77777777">
        <w:trPr>
          <w:jc w:val="center"/>
        </w:trPr>
        <w:tc>
          <w:tcPr>
            <w:tcW w:w="0" w:type="auto"/>
            <w:vAlign w:val="center"/>
          </w:tcPr>
          <w:p w14:paraId="079E3E2B" w14:textId="77777777" w:rsidR="00F37937" w:rsidRPr="00DB5974" w:rsidRDefault="00F37937" w:rsidP="00242C0F">
            <w:pPr>
              <w:jc w:val="center"/>
              <w:rPr>
                <w:b/>
                <w:sz w:val="20"/>
                <w:szCs w:val="20"/>
              </w:rPr>
            </w:pPr>
            <w:r w:rsidRPr="00DB5974">
              <w:rPr>
                <w:b/>
                <w:sz w:val="20"/>
                <w:szCs w:val="20"/>
              </w:rPr>
              <w:t>Site</w:t>
            </w:r>
          </w:p>
        </w:tc>
        <w:tc>
          <w:tcPr>
            <w:tcW w:w="0" w:type="auto"/>
            <w:vAlign w:val="center"/>
          </w:tcPr>
          <w:p w14:paraId="5CC3B7AF" w14:textId="77777777" w:rsidR="00F37937" w:rsidRPr="00DB5974" w:rsidRDefault="00F37937" w:rsidP="00242C0F">
            <w:pPr>
              <w:jc w:val="center"/>
              <w:rPr>
                <w:b/>
                <w:sz w:val="20"/>
                <w:szCs w:val="20"/>
              </w:rPr>
            </w:pPr>
            <w:r w:rsidRPr="00DB5974">
              <w:rPr>
                <w:b/>
                <w:sz w:val="20"/>
                <w:szCs w:val="20"/>
              </w:rPr>
              <w:t>Stèles</w:t>
            </w:r>
          </w:p>
        </w:tc>
        <w:tc>
          <w:tcPr>
            <w:tcW w:w="0" w:type="auto"/>
          </w:tcPr>
          <w:p w14:paraId="5B6A9A07" w14:textId="77777777" w:rsidR="00F37937" w:rsidRPr="00DB5974" w:rsidRDefault="00F37937" w:rsidP="00242C0F">
            <w:pPr>
              <w:jc w:val="center"/>
              <w:rPr>
                <w:b/>
                <w:sz w:val="20"/>
                <w:szCs w:val="20"/>
              </w:rPr>
            </w:pPr>
          </w:p>
        </w:tc>
      </w:tr>
      <w:tr w:rsidR="00F37937" w14:paraId="4B8E27A3" w14:textId="77777777">
        <w:trPr>
          <w:jc w:val="center"/>
        </w:trPr>
        <w:tc>
          <w:tcPr>
            <w:tcW w:w="0" w:type="auto"/>
            <w:vMerge w:val="restart"/>
            <w:vAlign w:val="center"/>
          </w:tcPr>
          <w:p w14:paraId="5F5ABD27" w14:textId="6FCFB232" w:rsidR="00F37937" w:rsidRPr="00DB5974" w:rsidRDefault="00000000" w:rsidP="00242C0F">
            <w:pPr>
              <w:jc w:val="center"/>
              <w:rPr>
                <w:sz w:val="20"/>
                <w:szCs w:val="20"/>
              </w:rPr>
            </w:pPr>
            <w:hyperlink r:id="rId9526" w:anchor="Sit_Petit_Chasseur" w:history="1">
              <w:r w:rsidR="003A2EA3">
                <w:rPr>
                  <w:rStyle w:val="Hyperlink"/>
                </w:rPr>
                <w:t>LPC</w:t>
              </w:r>
            </w:hyperlink>
          </w:p>
        </w:tc>
        <w:tc>
          <w:tcPr>
            <w:tcW w:w="0" w:type="auto"/>
            <w:vAlign w:val="center"/>
          </w:tcPr>
          <w:p w14:paraId="3717631A" w14:textId="77777777" w:rsidR="00F37937" w:rsidRPr="00DB5974" w:rsidRDefault="00F37937" w:rsidP="00242C0F">
            <w:pPr>
              <w:jc w:val="center"/>
              <w:rPr>
                <w:sz w:val="20"/>
                <w:szCs w:val="20"/>
              </w:rPr>
            </w:pPr>
            <w:r w:rsidRPr="00DB5974">
              <w:rPr>
                <w:sz w:val="20"/>
                <w:szCs w:val="20"/>
              </w:rPr>
              <w:t>5</w:t>
            </w:r>
          </w:p>
        </w:tc>
        <w:tc>
          <w:tcPr>
            <w:tcW w:w="0" w:type="auto"/>
          </w:tcPr>
          <w:p w14:paraId="17419F6F" w14:textId="77777777" w:rsidR="00F37937" w:rsidRPr="00DB5974" w:rsidRDefault="00F37937" w:rsidP="00242C0F">
            <w:pPr>
              <w:jc w:val="center"/>
              <w:rPr>
                <w:sz w:val="20"/>
                <w:szCs w:val="20"/>
              </w:rPr>
            </w:pPr>
            <w:r w:rsidRPr="00DB5974">
              <w:rPr>
                <w:sz w:val="20"/>
                <w:szCs w:val="20"/>
              </w:rPr>
              <w:t>BIB 385</w:t>
            </w:r>
          </w:p>
        </w:tc>
      </w:tr>
      <w:tr w:rsidR="00F37937" w14:paraId="53D79C1F" w14:textId="77777777">
        <w:trPr>
          <w:jc w:val="center"/>
        </w:trPr>
        <w:tc>
          <w:tcPr>
            <w:tcW w:w="0" w:type="auto"/>
            <w:vMerge/>
            <w:vAlign w:val="center"/>
          </w:tcPr>
          <w:p w14:paraId="2793688A" w14:textId="77777777" w:rsidR="00F37937" w:rsidRPr="00DB5974" w:rsidRDefault="00F37937" w:rsidP="00242C0F">
            <w:pPr>
              <w:jc w:val="center"/>
              <w:rPr>
                <w:sz w:val="20"/>
                <w:szCs w:val="20"/>
              </w:rPr>
            </w:pPr>
          </w:p>
        </w:tc>
        <w:tc>
          <w:tcPr>
            <w:tcW w:w="0" w:type="auto"/>
            <w:vAlign w:val="center"/>
          </w:tcPr>
          <w:p w14:paraId="5D1E452E" w14:textId="77777777" w:rsidR="00F37937" w:rsidRPr="00DB5974" w:rsidRDefault="00F37937" w:rsidP="00242C0F">
            <w:pPr>
              <w:jc w:val="center"/>
              <w:rPr>
                <w:sz w:val="20"/>
                <w:szCs w:val="20"/>
              </w:rPr>
            </w:pPr>
            <w:r w:rsidRPr="00DB5974">
              <w:rPr>
                <w:sz w:val="20"/>
                <w:szCs w:val="20"/>
              </w:rPr>
              <w:t>8</w:t>
            </w:r>
          </w:p>
        </w:tc>
        <w:tc>
          <w:tcPr>
            <w:tcW w:w="0" w:type="auto"/>
          </w:tcPr>
          <w:p w14:paraId="6D50E7C0" w14:textId="77777777" w:rsidR="00F37937" w:rsidRPr="00DB5974" w:rsidRDefault="00F37937" w:rsidP="00242C0F">
            <w:pPr>
              <w:jc w:val="center"/>
              <w:rPr>
                <w:sz w:val="20"/>
                <w:szCs w:val="20"/>
              </w:rPr>
            </w:pPr>
          </w:p>
        </w:tc>
      </w:tr>
      <w:tr w:rsidR="00F37937" w14:paraId="24C0619A" w14:textId="77777777">
        <w:trPr>
          <w:jc w:val="center"/>
        </w:trPr>
        <w:tc>
          <w:tcPr>
            <w:tcW w:w="0" w:type="auto"/>
            <w:vMerge/>
            <w:vAlign w:val="center"/>
          </w:tcPr>
          <w:p w14:paraId="118D3658" w14:textId="77777777" w:rsidR="00F37937" w:rsidRPr="00DB5974" w:rsidRDefault="00F37937" w:rsidP="00242C0F">
            <w:pPr>
              <w:jc w:val="center"/>
              <w:rPr>
                <w:sz w:val="20"/>
                <w:szCs w:val="20"/>
              </w:rPr>
            </w:pPr>
          </w:p>
        </w:tc>
        <w:tc>
          <w:tcPr>
            <w:tcW w:w="0" w:type="auto"/>
            <w:vAlign w:val="center"/>
          </w:tcPr>
          <w:p w14:paraId="716A82B7" w14:textId="77777777" w:rsidR="00F37937" w:rsidRPr="00DB5974" w:rsidRDefault="00F37937" w:rsidP="00242C0F">
            <w:pPr>
              <w:jc w:val="center"/>
              <w:rPr>
                <w:sz w:val="20"/>
                <w:szCs w:val="20"/>
              </w:rPr>
            </w:pPr>
            <w:r w:rsidRPr="00DB5974">
              <w:rPr>
                <w:sz w:val="20"/>
                <w:szCs w:val="20"/>
              </w:rPr>
              <w:t>15</w:t>
            </w:r>
          </w:p>
        </w:tc>
        <w:tc>
          <w:tcPr>
            <w:tcW w:w="0" w:type="auto"/>
          </w:tcPr>
          <w:p w14:paraId="1E25A1E4" w14:textId="77777777" w:rsidR="00F37937" w:rsidRPr="00DB5974" w:rsidRDefault="00F37937" w:rsidP="00242C0F">
            <w:pPr>
              <w:jc w:val="center"/>
              <w:rPr>
                <w:sz w:val="20"/>
                <w:szCs w:val="20"/>
              </w:rPr>
            </w:pPr>
          </w:p>
        </w:tc>
      </w:tr>
      <w:tr w:rsidR="00F37937" w14:paraId="13A1E660" w14:textId="77777777">
        <w:trPr>
          <w:jc w:val="center"/>
        </w:trPr>
        <w:tc>
          <w:tcPr>
            <w:tcW w:w="0" w:type="auto"/>
            <w:vAlign w:val="center"/>
          </w:tcPr>
          <w:p w14:paraId="036D0626" w14:textId="5D83AC70" w:rsidR="00F37937" w:rsidRPr="00DB5974" w:rsidRDefault="00000000" w:rsidP="00242C0F">
            <w:pPr>
              <w:jc w:val="center"/>
              <w:rPr>
                <w:sz w:val="20"/>
                <w:szCs w:val="20"/>
              </w:rPr>
            </w:pPr>
            <w:hyperlink r:id="rId9527" w:anchor="Sit_Saint_Martin_Corleans" w:history="1">
              <w:r w:rsidR="00F37937" w:rsidRPr="00DB5974">
                <w:rPr>
                  <w:rStyle w:val="Hyperlink"/>
                  <w:sz w:val="20"/>
                  <w:szCs w:val="20"/>
                </w:rPr>
                <w:t>Saint-Matin-de-Corlèans</w:t>
              </w:r>
            </w:hyperlink>
          </w:p>
        </w:tc>
        <w:tc>
          <w:tcPr>
            <w:tcW w:w="0" w:type="auto"/>
            <w:vAlign w:val="center"/>
          </w:tcPr>
          <w:p w14:paraId="089191EF" w14:textId="77777777" w:rsidR="00F37937" w:rsidRPr="00DB5974" w:rsidRDefault="00F37937" w:rsidP="00242C0F">
            <w:pPr>
              <w:jc w:val="center"/>
              <w:rPr>
                <w:sz w:val="20"/>
                <w:szCs w:val="20"/>
              </w:rPr>
            </w:pPr>
            <w:r w:rsidRPr="00DB5974">
              <w:rPr>
                <w:sz w:val="20"/>
                <w:szCs w:val="20"/>
              </w:rPr>
              <w:t>30</w:t>
            </w:r>
          </w:p>
        </w:tc>
        <w:tc>
          <w:tcPr>
            <w:tcW w:w="0" w:type="auto"/>
          </w:tcPr>
          <w:p w14:paraId="53984528" w14:textId="77777777" w:rsidR="00F37937" w:rsidRPr="00DB5974" w:rsidRDefault="00F37937" w:rsidP="00242C0F">
            <w:pPr>
              <w:jc w:val="center"/>
              <w:rPr>
                <w:sz w:val="20"/>
                <w:szCs w:val="20"/>
              </w:rPr>
            </w:pPr>
          </w:p>
        </w:tc>
      </w:tr>
    </w:tbl>
    <w:p w14:paraId="450FB85B" w14:textId="77777777" w:rsidR="00E37417" w:rsidRDefault="00F37937" w:rsidP="00242C0F">
      <w:pPr>
        <w:jc w:val="both"/>
      </w:pPr>
      <w:r>
        <w:t>(SS BIB)</w:t>
      </w:r>
    </w:p>
    <w:p w14:paraId="07205FD7" w14:textId="77777777" w:rsidR="00F37937" w:rsidRDefault="00F37937" w:rsidP="00242C0F">
      <w:pPr>
        <w:jc w:val="both"/>
      </w:pPr>
    </w:p>
    <w:p w14:paraId="00097A59" w14:textId="2E9C570A" w:rsidR="00A015CA" w:rsidRPr="0032190F" w:rsidRDefault="00E37417" w:rsidP="00242C0F">
      <w:pPr>
        <w:jc w:val="both"/>
        <w:rPr>
          <w:lang w:val="fr-FR"/>
        </w:rPr>
      </w:pPr>
      <w:r w:rsidRPr="0032190F">
        <w:rPr>
          <w:lang w:val="fr-FR"/>
        </w:rPr>
        <w:t xml:space="preserve">La datation de cette hallebarde serait du Campaniforme, tant du fait sa teneur en cuivre et son taux élevé d’arsenic que le pectoral en argent associé renvoit à des ornements en argent décorés de motifs linéaires à « puntini sbalzati » connus dans les sépultures datées du Campaniforme au </w:t>
      </w:r>
      <w:hyperlink r:id="rId9528" w:anchor="Sit_Petit_Chasseur" w:history="1">
        <w:r w:rsidRPr="0032190F">
          <w:rPr>
            <w:rStyle w:val="Hyperlink"/>
            <w:lang w:val="fr-FR"/>
          </w:rPr>
          <w:t>Petit-Chasseur</w:t>
        </w:r>
      </w:hyperlink>
      <w:r w:rsidRPr="0032190F">
        <w:rPr>
          <w:lang w:val="fr-FR"/>
        </w:rPr>
        <w:t xml:space="preserve"> (stèle </w:t>
      </w:r>
      <w:smartTag w:uri="urn:schemas-microsoft-com:office:smarttags" w:element="metricconverter">
        <w:smartTagPr>
          <w:attr w:name="ProductID" w:val="5, M"/>
        </w:smartTagPr>
        <w:r w:rsidRPr="0032190F">
          <w:rPr>
            <w:lang w:val="fr-FR"/>
          </w:rPr>
          <w:t>5, M</w:t>
        </w:r>
      </w:smartTag>
      <w:r w:rsidRPr="0032190F">
        <w:rPr>
          <w:lang w:val="fr-FR"/>
        </w:rPr>
        <w:t xml:space="preserve"> I</w:t>
      </w:r>
      <w:r w:rsidR="00A015CA" w:rsidRPr="0032190F">
        <w:rPr>
          <w:lang w:val="fr-FR"/>
        </w:rPr>
        <w:t xml:space="preserve">I)(BIB 232 p. 81 et 385 p. 217) </w:t>
      </w:r>
    </w:p>
    <w:p w14:paraId="06A76780" w14:textId="77777777" w:rsidR="00E71C20" w:rsidRPr="0032190F" w:rsidRDefault="00E71C20" w:rsidP="00242C0F">
      <w:pPr>
        <w:jc w:val="both"/>
        <w:rPr>
          <w:lang w:val="fr-FR"/>
        </w:rPr>
      </w:pPr>
      <w:r w:rsidRPr="0032190F">
        <w:rPr>
          <w:lang w:val="fr-FR"/>
        </w:rPr>
        <w:t xml:space="preserve">La lame de la hallebarde en cuivre arsenié est longue de </w:t>
      </w:r>
      <w:smartTag w:uri="urn:schemas-microsoft-com:office:smarttags" w:element="metricconverter">
        <w:smartTagPr>
          <w:attr w:name="ProductID" w:val="47,2 cm"/>
        </w:smartTagPr>
        <w:r w:rsidRPr="0032190F">
          <w:rPr>
            <w:lang w:val="fr-FR"/>
          </w:rPr>
          <w:t>47,2 cm</w:t>
        </w:r>
      </w:smartTag>
      <w:r w:rsidRPr="0032190F">
        <w:rPr>
          <w:lang w:val="fr-FR"/>
        </w:rPr>
        <w:t xml:space="preserve">, de forme triangulaire </w:t>
      </w:r>
      <w:r w:rsidR="00E568DE" w:rsidRPr="0032190F">
        <w:rPr>
          <w:lang w:val="fr-FR"/>
        </w:rPr>
        <w:t>à</w:t>
      </w:r>
      <w:r w:rsidRPr="0032190F">
        <w:rPr>
          <w:lang w:val="fr-FR"/>
        </w:rPr>
        <w:t xml:space="preserve"> bords légèrement concave avec nervure centrale sur les deux faces. La base de la lame est convexe et perforée de 3 troux de rivets pour son emanchement (BIB 385 p. 217).</w:t>
      </w:r>
    </w:p>
    <w:p w14:paraId="5F3A51B2" w14:textId="77777777" w:rsidR="00E71C20" w:rsidRPr="0032190F" w:rsidRDefault="00E71C20" w:rsidP="00242C0F">
      <w:pPr>
        <w:rPr>
          <w:lang w:val="fr-FR"/>
        </w:rPr>
      </w:pPr>
    </w:p>
    <w:p w14:paraId="5B5D0A00" w14:textId="459C2F25" w:rsidR="002A10F4" w:rsidRPr="0032190F" w:rsidRDefault="002A10F4" w:rsidP="00242C0F">
      <w:pPr>
        <w:rPr>
          <w:lang w:val="fr-FR"/>
        </w:rPr>
      </w:pPr>
      <w:r w:rsidRPr="0032190F">
        <w:rPr>
          <w:lang w:val="fr-FR"/>
        </w:rPr>
        <w:t xml:space="preserve">Absente du contexte rémedellien elle renvoit à des productions du </w:t>
      </w:r>
      <w:hyperlink r:id="rId9529" w:anchor="Cul_Campaniforme" w:history="1">
        <w:r w:rsidRPr="0032190F">
          <w:rPr>
            <w:rStyle w:val="Hyperlink"/>
            <w:lang w:val="fr-FR"/>
          </w:rPr>
          <w:t>Campaniforme</w:t>
        </w:r>
      </w:hyperlink>
      <w:r w:rsidRPr="0032190F">
        <w:rPr>
          <w:lang w:val="fr-FR"/>
        </w:rPr>
        <w:t xml:space="preserve">. Elle est associée à de tels poignards (type </w:t>
      </w:r>
      <w:hyperlink r:id="rId9530" w:anchor="Cul_Ciempozuelos_poig" w:history="1">
        <w:r w:rsidR="00B11413" w:rsidRPr="0032190F">
          <w:rPr>
            <w:rStyle w:val="Hyperlink"/>
            <w:lang w:val="fr-FR"/>
          </w:rPr>
          <w:t>Ciempozuelos</w:t>
        </w:r>
      </w:hyperlink>
      <w:r w:rsidRPr="0032190F">
        <w:rPr>
          <w:lang w:val="fr-FR"/>
        </w:rPr>
        <w:t xml:space="preserve">) sur la  stèle de </w:t>
      </w:r>
      <w:hyperlink r:id="rId9531" w:anchor="Sizz_Cemmo_3" w:history="1">
        <w:r w:rsidR="00E54F15" w:rsidRPr="0032190F">
          <w:rPr>
            <w:rStyle w:val="Hyperlink"/>
            <w:lang w:val="fr-FR"/>
          </w:rPr>
          <w:t>Cemmo 3</w:t>
        </w:r>
      </w:hyperlink>
      <w:r w:rsidR="00E568DE" w:rsidRPr="0032190F">
        <w:rPr>
          <w:lang w:val="fr-FR"/>
        </w:rPr>
        <w:t xml:space="preserve"> (BIB 232 p. 81,82) et à </w:t>
      </w:r>
      <w:hyperlink r:id="rId9532" w:anchor="Sizz_Corni_Freschi" w:history="1">
        <w:r w:rsidR="00E568DE" w:rsidRPr="0032190F">
          <w:rPr>
            <w:rStyle w:val="Hyperlink"/>
            <w:lang w:val="fr-FR"/>
          </w:rPr>
          <w:t>Corni Freschi</w:t>
        </w:r>
      </w:hyperlink>
      <w:r w:rsidR="00E568DE" w:rsidRPr="0032190F">
        <w:rPr>
          <w:lang w:val="fr-FR"/>
        </w:rPr>
        <w:t xml:space="preserve"> (SS BIB)</w:t>
      </w:r>
    </w:p>
    <w:p w14:paraId="1B557EB0" w14:textId="77777777" w:rsidR="003B3113" w:rsidRPr="0032190F" w:rsidRDefault="003B3113" w:rsidP="00242C0F">
      <w:pPr>
        <w:jc w:val="both"/>
        <w:rPr>
          <w:lang w:val="fr-FR"/>
        </w:rPr>
      </w:pPr>
    </w:p>
    <w:p w14:paraId="39E9F3DD" w14:textId="75FB3582" w:rsidR="00BE0437" w:rsidRPr="0032190F" w:rsidRDefault="003B3113" w:rsidP="00242C0F">
      <w:pPr>
        <w:jc w:val="both"/>
        <w:rPr>
          <w:lang w:val="fr-FR"/>
        </w:rPr>
      </w:pPr>
      <w:r w:rsidRPr="0032190F">
        <w:rPr>
          <w:lang w:val="fr-FR"/>
        </w:rPr>
        <w:t xml:space="preserve">Ce type de hallebarde partage beaucoup avec celui de </w:t>
      </w:r>
      <w:hyperlink r:id="rId9533" w:anchor="Sit_Gambara" w:history="1">
        <w:r w:rsidRPr="0032190F">
          <w:rPr>
            <w:rStyle w:val="Hyperlink"/>
            <w:lang w:val="fr-FR"/>
          </w:rPr>
          <w:t>Gambara</w:t>
        </w:r>
      </w:hyperlink>
      <w:r w:rsidRPr="0032190F">
        <w:rPr>
          <w:lang w:val="fr-FR"/>
        </w:rPr>
        <w:t xml:space="preserve">. On note </w:t>
      </w:r>
      <w:r w:rsidR="00BE0437" w:rsidRPr="0032190F">
        <w:rPr>
          <w:lang w:val="fr-FR"/>
        </w:rPr>
        <w:t>seulement quelques</w:t>
      </w:r>
      <w:r w:rsidRPr="0032190F">
        <w:rPr>
          <w:lang w:val="fr-FR"/>
        </w:rPr>
        <w:t xml:space="preserve"> différences :</w:t>
      </w:r>
      <w:r w:rsidR="00BE0437" w:rsidRPr="0032190F">
        <w:rPr>
          <w:lang w:val="fr-FR"/>
        </w:rPr>
        <w:t xml:space="preserve"> la lame est symétrique, la marque du talon est marquée. Autre exemplaire : </w:t>
      </w:r>
      <w:hyperlink r:id="rId9534" w:anchor="Sit_Spessa" w:history="1">
        <w:r w:rsidR="00BE0437" w:rsidRPr="0032190F">
          <w:rPr>
            <w:rStyle w:val="Hyperlink"/>
            <w:lang w:val="fr-FR"/>
          </w:rPr>
          <w:t>Spessa</w:t>
        </w:r>
      </w:hyperlink>
      <w:r w:rsidR="00BE0437" w:rsidRPr="0032190F">
        <w:rPr>
          <w:lang w:val="fr-FR"/>
        </w:rPr>
        <w:t xml:space="preserve"> (BIB 930 p. 7)</w:t>
      </w:r>
    </w:p>
    <w:p w14:paraId="5F3D3B87" w14:textId="77777777" w:rsidR="00035BDF" w:rsidRPr="0032190F" w:rsidRDefault="00035BDF" w:rsidP="00242C0F">
      <w:pPr>
        <w:jc w:val="both"/>
        <w:rPr>
          <w:lang w:val="fr-FR"/>
        </w:rPr>
      </w:pPr>
    </w:p>
    <w:p w14:paraId="4B218681" w14:textId="58250978" w:rsidR="00035BDF" w:rsidRPr="0032190F" w:rsidRDefault="00035BDF" w:rsidP="00242C0F">
      <w:pPr>
        <w:jc w:val="both"/>
        <w:rPr>
          <w:lang w:val="fr-FR"/>
        </w:rPr>
      </w:pPr>
      <w:r w:rsidRPr="0032190F">
        <w:rPr>
          <w:lang w:val="fr-FR"/>
        </w:rPr>
        <w:t>Ce type de hallebarde a été reconnu au mont Bego (</w:t>
      </w:r>
      <w:hyperlink r:id="rId9535" w:anchor="Desc_ZIGIR4beta" w:history="1">
        <w:r w:rsidRPr="0032190F">
          <w:rPr>
            <w:rStyle w:val="Hyperlink"/>
            <w:lang w:val="fr-FR"/>
          </w:rPr>
          <w:t>ZIGIR4@b</w:t>
        </w:r>
      </w:hyperlink>
      <w:r w:rsidRPr="0032190F">
        <w:rPr>
          <w:lang w:val="fr-FR"/>
        </w:rPr>
        <w:t>)</w:t>
      </w:r>
    </w:p>
    <w:p w14:paraId="6031E23F" w14:textId="77777777" w:rsidR="001A7291" w:rsidRPr="0032190F" w:rsidRDefault="001A7291" w:rsidP="00242C0F">
      <w:pPr>
        <w:jc w:val="both"/>
        <w:rPr>
          <w:lang w:val="fr-FR"/>
        </w:rPr>
      </w:pPr>
    </w:p>
    <w:p w14:paraId="74C16D7D" w14:textId="77777777" w:rsidR="00BE2918" w:rsidRPr="0032190F" w:rsidRDefault="00BE2918" w:rsidP="00426FF9">
      <w:pPr>
        <w:pStyle w:val="Heading1"/>
      </w:pPr>
      <w:bookmarkStart w:id="3910" w:name="Sit_Acquanegra"/>
      <w:r w:rsidRPr="0032190F">
        <w:t>ACQUANEGRA</w:t>
      </w:r>
    </w:p>
    <w:bookmarkEnd w:id="3910"/>
    <w:p w14:paraId="3B92561D" w14:textId="77777777" w:rsidR="00BE2918" w:rsidRPr="0032190F" w:rsidRDefault="00BE2918" w:rsidP="00242C0F">
      <w:pPr>
        <w:rPr>
          <w:lang w:val="fr-FR"/>
        </w:rPr>
      </w:pPr>
    </w:p>
    <w:p w14:paraId="77FE5A31" w14:textId="52A4FFBA" w:rsidR="00BE2918" w:rsidRPr="0032190F" w:rsidRDefault="00BE2918" w:rsidP="00242C0F">
      <w:pPr>
        <w:jc w:val="both"/>
        <w:rPr>
          <w:lang w:val="fr-FR"/>
        </w:rPr>
      </w:pPr>
      <w:r w:rsidRPr="0032190F">
        <w:rPr>
          <w:lang w:val="fr-FR"/>
        </w:rPr>
        <w:t xml:space="preserve">Le site d’Acquanegra à proximité de Villafranca est un site caractéristqiue de la cultre de </w:t>
      </w:r>
      <w:hyperlink r:id="rId9536" w:anchor="Cul_Remedello" w:history="1">
        <w:r w:rsidRPr="0032190F">
          <w:rPr>
            <w:rStyle w:val="Hyperlink"/>
            <w:lang w:val="fr-FR"/>
          </w:rPr>
          <w:t>Remedello</w:t>
        </w:r>
      </w:hyperlink>
      <w:r w:rsidRPr="0032190F">
        <w:rPr>
          <w:lang w:val="fr-FR"/>
        </w:rPr>
        <w:t xml:space="preserve"> (BIB 87)</w:t>
      </w:r>
    </w:p>
    <w:p w14:paraId="73D70AD3" w14:textId="77777777" w:rsidR="001A7291" w:rsidRPr="0032190F" w:rsidRDefault="001A7291" w:rsidP="00242C0F">
      <w:pPr>
        <w:jc w:val="both"/>
        <w:rPr>
          <w:lang w:val="fr-FR"/>
        </w:rPr>
      </w:pPr>
    </w:p>
    <w:p w14:paraId="1BC738C4" w14:textId="77777777" w:rsidR="00BE0437" w:rsidRPr="0032190F" w:rsidRDefault="00BE0437" w:rsidP="00426FF9">
      <w:pPr>
        <w:pStyle w:val="Heading1"/>
      </w:pPr>
      <w:bookmarkStart w:id="3911" w:name="Sit_Spessa"/>
      <w:r w:rsidRPr="0032190F">
        <w:lastRenderedPageBreak/>
        <w:t>SPESSA</w:t>
      </w:r>
    </w:p>
    <w:bookmarkEnd w:id="3911"/>
    <w:p w14:paraId="44D97146" w14:textId="77777777" w:rsidR="002A10F4" w:rsidRPr="00784BEC" w:rsidRDefault="002A10F4" w:rsidP="00242C0F">
      <w:pPr>
        <w:rPr>
          <w:lang w:val="it-IT"/>
        </w:rPr>
      </w:pPr>
    </w:p>
    <w:p w14:paraId="64DB5B80" w14:textId="27019F00" w:rsidR="00BE0437" w:rsidRPr="0032190F" w:rsidRDefault="00BE0437" w:rsidP="00242C0F">
      <w:pPr>
        <w:rPr>
          <w:lang w:val="fr-FR"/>
        </w:rPr>
      </w:pPr>
      <w:r w:rsidRPr="00784BEC">
        <w:rPr>
          <w:lang w:val="it-IT"/>
        </w:rPr>
        <w:t xml:space="preserve">Le site de Spessa </w:t>
      </w:r>
      <w:r w:rsidR="005928FC" w:rsidRPr="00784BEC">
        <w:rPr>
          <w:lang w:val="it-IT"/>
        </w:rPr>
        <w:t>(</w:t>
      </w:r>
      <w:r w:rsidRPr="00784BEC">
        <w:rPr>
          <w:lang w:val="it-IT"/>
        </w:rPr>
        <w:t xml:space="preserve">Cologna Veneta, Verone). </w:t>
      </w:r>
      <w:r w:rsidRPr="0032190F">
        <w:rPr>
          <w:lang w:val="fr-FR"/>
        </w:rPr>
        <w:t xml:space="preserve">Hallebarde de type </w:t>
      </w:r>
      <w:hyperlink r:id="rId9537" w:anchor="Sit_Villafranca_Veronese" w:history="1">
        <w:r w:rsidRPr="0032190F">
          <w:rPr>
            <w:rStyle w:val="Hyperlink"/>
            <w:i/>
            <w:lang w:val="fr-FR"/>
          </w:rPr>
          <w:t>Villafranca</w:t>
        </w:r>
      </w:hyperlink>
      <w:r w:rsidRPr="0032190F">
        <w:rPr>
          <w:lang w:val="fr-FR"/>
        </w:rPr>
        <w:t xml:space="preserve"> associée à un poignard en </w:t>
      </w:r>
      <w:hyperlink r:id="rId9538" w:anchor="Sit_Cuivre" w:history="1">
        <w:r w:rsidR="009A36BA" w:rsidRPr="009A36BA">
          <w:rPr>
            <w:rStyle w:val="Hyperlink"/>
            <w:lang w:val="fr-FR"/>
          </w:rPr>
          <w:t>cuivre</w:t>
        </w:r>
      </w:hyperlink>
      <w:r w:rsidR="009A36BA" w:rsidRPr="009A36BA">
        <w:rPr>
          <w:lang w:val="fr-FR"/>
        </w:rPr>
        <w:t xml:space="preserve"> </w:t>
      </w:r>
      <w:r w:rsidRPr="0032190F">
        <w:rPr>
          <w:lang w:val="fr-FR"/>
        </w:rPr>
        <w:t>de type Campaniforme (BIB 930 p. 7)</w:t>
      </w:r>
      <w:r w:rsidR="00B22C34" w:rsidRPr="0032190F">
        <w:rPr>
          <w:lang w:val="fr-FR"/>
        </w:rPr>
        <w:t xml:space="preserve"> Campaniforme ? (SS BIB)</w:t>
      </w:r>
    </w:p>
    <w:p w14:paraId="4E522BDE" w14:textId="77777777" w:rsidR="00ED7F49" w:rsidRPr="0032190F" w:rsidRDefault="00ED7F49" w:rsidP="00242C0F">
      <w:pPr>
        <w:rPr>
          <w:lang w:val="fr-FR"/>
        </w:rPr>
      </w:pPr>
    </w:p>
    <w:p w14:paraId="4169D2D8" w14:textId="77777777" w:rsidR="00ED7F49" w:rsidRPr="0032190F" w:rsidRDefault="00ED7F49" w:rsidP="00426FF9">
      <w:pPr>
        <w:pStyle w:val="Heading1"/>
      </w:pPr>
      <w:bookmarkStart w:id="3912" w:name="Sit_Iseo"/>
      <w:r w:rsidRPr="0032190F">
        <w:t>ISEO</w:t>
      </w:r>
    </w:p>
    <w:bookmarkEnd w:id="3912"/>
    <w:p w14:paraId="13CA713A" w14:textId="77777777" w:rsidR="006646FD" w:rsidRPr="0032190F" w:rsidRDefault="006646FD" w:rsidP="00242C0F">
      <w:pPr>
        <w:rPr>
          <w:lang w:val="fr-FR"/>
        </w:rPr>
      </w:pPr>
    </w:p>
    <w:p w14:paraId="58667FDB" w14:textId="0738F375" w:rsidR="00705341" w:rsidRPr="0032190F" w:rsidRDefault="00705341" w:rsidP="00242C0F">
      <w:pPr>
        <w:jc w:val="both"/>
        <w:rPr>
          <w:lang w:val="fr-FR"/>
        </w:rPr>
      </w:pPr>
      <w:r w:rsidRPr="0032190F">
        <w:rPr>
          <w:lang w:val="fr-FR"/>
        </w:rPr>
        <w:t xml:space="preserve">Le site d’Iseo </w:t>
      </w:r>
      <w:r w:rsidR="000A47FA" w:rsidRPr="0032190F">
        <w:rPr>
          <w:lang w:val="fr-FR"/>
        </w:rPr>
        <w:t xml:space="preserve">(Brescia) </w:t>
      </w:r>
      <w:r w:rsidRPr="0032190F">
        <w:rPr>
          <w:lang w:val="fr-FR"/>
        </w:rPr>
        <w:t xml:space="preserve">a livré une lame de poignard (BIB 105) </w:t>
      </w:r>
      <w:r w:rsidR="004E1F3C" w:rsidRPr="0032190F">
        <w:rPr>
          <w:i/>
          <w:lang w:val="fr-FR"/>
        </w:rPr>
        <w:t>lancéolée à base trapézoidale</w:t>
      </w:r>
      <w:r w:rsidRPr="0032190F">
        <w:rPr>
          <w:lang w:val="fr-FR"/>
        </w:rPr>
        <w:t xml:space="preserve">(BIB 27 p. 275 et suiv. fig 5) en silex du </w:t>
      </w:r>
      <w:hyperlink r:id="rId9539" w:anchor="Sit_Monti_Lessini" w:history="1">
        <w:r w:rsidRPr="0032190F">
          <w:rPr>
            <w:rStyle w:val="Hyperlink"/>
            <w:lang w:val="fr-FR"/>
          </w:rPr>
          <w:t>Monti Lessini</w:t>
        </w:r>
      </w:hyperlink>
      <w:r w:rsidRPr="0032190F">
        <w:rPr>
          <w:lang w:val="fr-FR"/>
        </w:rPr>
        <w:t xml:space="preserve"> (BIB 827 et 788 et 27 p. 277 et 81)</w:t>
      </w:r>
      <w:r w:rsidR="00644B21" w:rsidRPr="0032190F">
        <w:rPr>
          <w:lang w:val="fr-FR"/>
        </w:rPr>
        <w:t xml:space="preserve"> proche de celle de </w:t>
      </w:r>
      <w:hyperlink r:id="rId9540" w:anchor="Sit_Montesei_Serso" w:history="1">
        <w:r w:rsidR="00644B21" w:rsidRPr="0032190F">
          <w:rPr>
            <w:rStyle w:val="Hyperlink"/>
            <w:lang w:val="fr-FR"/>
          </w:rPr>
          <w:t>Montesei di Serso</w:t>
        </w:r>
      </w:hyperlink>
      <w:r w:rsidR="00644B21" w:rsidRPr="0032190F">
        <w:rPr>
          <w:lang w:val="fr-FR"/>
        </w:rPr>
        <w:t xml:space="preserve"> (BIB 27 p. 275 et suiv. fig 5)</w:t>
      </w:r>
      <w:r w:rsidR="00B63009" w:rsidRPr="0032190F">
        <w:rPr>
          <w:lang w:val="fr-FR"/>
        </w:rPr>
        <w:t>.</w:t>
      </w:r>
    </w:p>
    <w:p w14:paraId="6F43E0D4" w14:textId="77777777" w:rsidR="00B63009" w:rsidRPr="0032190F" w:rsidRDefault="00B63009" w:rsidP="00242C0F">
      <w:pPr>
        <w:jc w:val="both"/>
        <w:rPr>
          <w:lang w:val="fr-FR"/>
        </w:rPr>
      </w:pPr>
    </w:p>
    <w:p w14:paraId="1A1510EA" w14:textId="77777777" w:rsidR="00B63009" w:rsidRPr="0032190F" w:rsidRDefault="00B63009" w:rsidP="00426FF9">
      <w:pPr>
        <w:pStyle w:val="Heading1"/>
      </w:pPr>
      <w:bookmarkStart w:id="3913" w:name="Sit_Fornovo_San_Giovanni"/>
      <w:r w:rsidRPr="0032190F">
        <w:t>FORNOVO SAN GIOVANNI</w:t>
      </w:r>
    </w:p>
    <w:bookmarkEnd w:id="3913"/>
    <w:p w14:paraId="3536AA10" w14:textId="77777777" w:rsidR="00B63009" w:rsidRPr="0032190F" w:rsidRDefault="00B63009" w:rsidP="00242C0F">
      <w:pPr>
        <w:jc w:val="both"/>
        <w:rPr>
          <w:lang w:val="fr-FR"/>
        </w:rPr>
      </w:pPr>
    </w:p>
    <w:p w14:paraId="0D27057A" w14:textId="4257B4FC" w:rsidR="00B63009" w:rsidRPr="0032190F" w:rsidRDefault="00B63009" w:rsidP="00242C0F">
      <w:pPr>
        <w:jc w:val="both"/>
        <w:rPr>
          <w:lang w:val="fr-FR"/>
        </w:rPr>
      </w:pPr>
      <w:r w:rsidRPr="0032190F">
        <w:rPr>
          <w:lang w:val="fr-FR"/>
        </w:rPr>
        <w:t xml:space="preserve">A Forvono S. Giovanni (BG), une hache en pierre polie a été découverte (BIB 387) qu peut être comparée aux représentations de </w:t>
      </w:r>
      <w:hyperlink r:id="rId9541" w:anchor="Sizz_Bagnolo_1" w:history="1">
        <w:r w:rsidRPr="0032190F">
          <w:rPr>
            <w:rStyle w:val="Hyperlink"/>
            <w:lang w:val="fr-FR"/>
          </w:rPr>
          <w:t>Bagnolo 1</w:t>
        </w:r>
      </w:hyperlink>
      <w:r w:rsidRPr="0032190F">
        <w:rPr>
          <w:lang w:val="fr-FR"/>
        </w:rPr>
        <w:t xml:space="preserve"> (SS BIB)</w:t>
      </w:r>
    </w:p>
    <w:p w14:paraId="2D09CEBF" w14:textId="77777777" w:rsidR="00075845" w:rsidRPr="0032190F" w:rsidRDefault="00075845" w:rsidP="00242C0F">
      <w:pPr>
        <w:jc w:val="both"/>
        <w:rPr>
          <w:lang w:val="fr-FR"/>
        </w:rPr>
      </w:pPr>
    </w:p>
    <w:p w14:paraId="6C4D3C6B" w14:textId="77777777" w:rsidR="00075845" w:rsidRPr="0032190F" w:rsidRDefault="00075845" w:rsidP="00426FF9">
      <w:pPr>
        <w:pStyle w:val="Heading1"/>
      </w:pPr>
      <w:bookmarkStart w:id="3914" w:name="Sit_Bersaglio_Mori"/>
      <w:r w:rsidRPr="0032190F">
        <w:t>BERSAGLIO DI MORI</w:t>
      </w:r>
    </w:p>
    <w:bookmarkEnd w:id="3914"/>
    <w:p w14:paraId="6A13B633" w14:textId="77777777" w:rsidR="00075845" w:rsidRPr="0032190F" w:rsidRDefault="00075845" w:rsidP="00242C0F">
      <w:pPr>
        <w:jc w:val="both"/>
        <w:rPr>
          <w:lang w:val="fr-FR"/>
        </w:rPr>
      </w:pPr>
    </w:p>
    <w:p w14:paraId="1141C0EF" w14:textId="7CD21CBC" w:rsidR="00ED7F49" w:rsidRPr="0032190F" w:rsidRDefault="00075845" w:rsidP="00242C0F">
      <w:pPr>
        <w:jc w:val="both"/>
        <w:rPr>
          <w:lang w:val="fr-FR"/>
        </w:rPr>
      </w:pPr>
      <w:r w:rsidRPr="0032190F">
        <w:rPr>
          <w:lang w:val="fr-FR"/>
        </w:rPr>
        <w:t xml:space="preserve">Le site de Bersaglio di Mori à </w:t>
      </w:r>
      <w:smartTag w:uri="urn:schemas-microsoft-com:office:smarttags" w:element="metricconverter">
        <w:smartTagPr>
          <w:attr w:name="ProductID" w:val="265 m"/>
        </w:smartTagPr>
        <w:r w:rsidRPr="0032190F">
          <w:rPr>
            <w:lang w:val="fr-FR"/>
          </w:rPr>
          <w:t>265 m</w:t>
        </w:r>
      </w:smartTag>
      <w:r w:rsidRPr="0032190F">
        <w:rPr>
          <w:lang w:val="fr-FR"/>
        </w:rPr>
        <w:t xml:space="preserve">.s.n.m., (Italie), a livré des objets en </w:t>
      </w:r>
      <w:hyperlink r:id="rId9542" w:anchor="Sit_Cuivre" w:history="1">
        <w:r w:rsidR="009A36BA" w:rsidRPr="009A36BA">
          <w:rPr>
            <w:rStyle w:val="Hyperlink"/>
            <w:lang w:val="fr-FR"/>
          </w:rPr>
          <w:t>cuivre</w:t>
        </w:r>
      </w:hyperlink>
      <w:r w:rsidR="009A36BA" w:rsidRPr="009A36BA">
        <w:rPr>
          <w:lang w:val="fr-FR"/>
        </w:rPr>
        <w:t xml:space="preserve"> </w:t>
      </w:r>
      <w:r w:rsidRPr="0032190F">
        <w:rPr>
          <w:lang w:val="fr-FR"/>
        </w:rPr>
        <w:t xml:space="preserve">dans des niveaux </w:t>
      </w:r>
      <w:hyperlink r:id="rId9543" w:anchor="Cul_Eneolithique_Italie" w:history="1">
        <w:r w:rsidRPr="0032190F">
          <w:rPr>
            <w:rStyle w:val="Hyperlink"/>
            <w:lang w:val="fr-FR"/>
          </w:rPr>
          <w:t>Enéolithiques</w:t>
        </w:r>
      </w:hyperlink>
      <w:r w:rsidRPr="0032190F">
        <w:rPr>
          <w:lang w:val="fr-FR"/>
        </w:rPr>
        <w:t xml:space="preserve"> (BIB 27 tab. 1), de la céramique </w:t>
      </w:r>
      <w:hyperlink r:id="rId9544" w:anchor="Cul_Metopale" w:history="1">
        <w:r w:rsidRPr="0032190F">
          <w:rPr>
            <w:rStyle w:val="Hyperlink"/>
            <w:lang w:val="fr-FR"/>
          </w:rPr>
          <w:t>métopale</w:t>
        </w:r>
      </w:hyperlink>
      <w:r w:rsidRPr="0032190F">
        <w:rPr>
          <w:lang w:val="fr-FR"/>
        </w:rPr>
        <w:t xml:space="preserve"> (BIB 87), une lame en silex de type Remedello 1 (en </w:t>
      </w:r>
      <w:r w:rsidRPr="0032190F">
        <w:rPr>
          <w:i/>
          <w:lang w:val="fr-FR"/>
        </w:rPr>
        <w:t>feuille de laurier</w:t>
      </w:r>
      <w:r w:rsidRPr="0032190F">
        <w:rPr>
          <w:lang w:val="fr-FR"/>
        </w:rPr>
        <w:t xml:space="preserve"> à base tronquée)(BIB 27 p. 275 et suiv. fig 5) et une occupation au cours du Bronze ancien (BIB 27 tab. 1)</w:t>
      </w:r>
    </w:p>
    <w:p w14:paraId="229354B6" w14:textId="77777777" w:rsidR="00075845" w:rsidRPr="0032190F" w:rsidRDefault="00075845" w:rsidP="00242C0F">
      <w:pPr>
        <w:jc w:val="both"/>
        <w:rPr>
          <w:lang w:val="fr-FR"/>
        </w:rPr>
      </w:pPr>
    </w:p>
    <w:p w14:paraId="09259353" w14:textId="77777777" w:rsidR="006646FD" w:rsidRPr="0032190F" w:rsidRDefault="006646FD" w:rsidP="00426FF9">
      <w:pPr>
        <w:pStyle w:val="Heading1"/>
      </w:pPr>
      <w:bookmarkStart w:id="3915" w:name="Sit_Ca_Marco"/>
      <w:r w:rsidRPr="0032190F">
        <w:t>CA’ DI MARCO</w:t>
      </w:r>
    </w:p>
    <w:bookmarkEnd w:id="3915"/>
    <w:p w14:paraId="01919C64" w14:textId="77777777" w:rsidR="006646FD" w:rsidRPr="0032190F" w:rsidRDefault="006646FD" w:rsidP="00242C0F">
      <w:pPr>
        <w:rPr>
          <w:lang w:val="fr-FR"/>
        </w:rPr>
      </w:pPr>
    </w:p>
    <w:p w14:paraId="4A295582" w14:textId="1F4339BE" w:rsidR="00BE0437" w:rsidRPr="0032190F" w:rsidRDefault="002B6BE1" w:rsidP="00242C0F">
      <w:pPr>
        <w:jc w:val="both"/>
        <w:rPr>
          <w:lang w:val="fr-FR"/>
        </w:rPr>
      </w:pPr>
      <w:r w:rsidRPr="0032190F">
        <w:rPr>
          <w:lang w:val="fr-FR"/>
        </w:rPr>
        <w:t>Le site de Ca’ di Marco</w:t>
      </w:r>
      <w:r w:rsidR="00DD175D" w:rsidRPr="0032190F">
        <w:rPr>
          <w:lang w:val="fr-FR"/>
        </w:rPr>
        <w:t xml:space="preserve"> (commune de Fiesse</w:t>
      </w:r>
      <w:r w:rsidR="003579C9" w:rsidRPr="0032190F">
        <w:rPr>
          <w:lang w:val="fr-FR"/>
        </w:rPr>
        <w:t>, Brescia</w:t>
      </w:r>
      <w:r w:rsidR="00DD175D" w:rsidRPr="0032190F">
        <w:rPr>
          <w:lang w:val="fr-FR"/>
        </w:rPr>
        <w:t>)</w:t>
      </w:r>
      <w:r w:rsidRPr="0032190F">
        <w:rPr>
          <w:lang w:val="fr-FR"/>
        </w:rPr>
        <w:t xml:space="preserve">, à proximité de </w:t>
      </w:r>
      <w:hyperlink r:id="rId9545" w:anchor="Sit_Santa_Cristina_Fiesse" w:history="1">
        <w:r w:rsidRPr="0032190F">
          <w:rPr>
            <w:rStyle w:val="Hyperlink"/>
            <w:lang w:val="fr-FR"/>
          </w:rPr>
          <w:t>Santa Cristina di Fiesse</w:t>
        </w:r>
      </w:hyperlink>
      <w:r w:rsidRPr="0032190F">
        <w:rPr>
          <w:lang w:val="fr-FR"/>
        </w:rPr>
        <w:t xml:space="preserve">, lui </w:t>
      </w:r>
      <w:r w:rsidR="006646FD" w:rsidRPr="0032190F">
        <w:rPr>
          <w:lang w:val="fr-FR"/>
        </w:rPr>
        <w:t xml:space="preserve">est probablement comtemporain: le même type de décor pour le </w:t>
      </w:r>
      <w:hyperlink r:id="rId9546" w:anchor="Cul_Campaniforme" w:history="1">
        <w:r w:rsidR="006646FD" w:rsidRPr="0032190F">
          <w:rPr>
            <w:rStyle w:val="Hyperlink"/>
            <w:lang w:val="fr-FR"/>
          </w:rPr>
          <w:t>Campaniforme</w:t>
        </w:r>
      </w:hyperlink>
      <w:r w:rsidR="006646FD" w:rsidRPr="0032190F">
        <w:rPr>
          <w:lang w:val="fr-FR"/>
        </w:rPr>
        <w:t xml:space="preserve"> (Maritime) et de traitement de celui-ci (voir S. Cristina di Fiesse</w:t>
      </w:r>
      <w:r w:rsidR="00DD1FE0" w:rsidRPr="0032190F">
        <w:rPr>
          <w:lang w:val="fr-FR"/>
        </w:rPr>
        <w:t xml:space="preserve"> et de </w:t>
      </w:r>
      <w:hyperlink r:id="rId9547" w:anchor="Sit_Velturno" w:history="1">
        <w:r w:rsidR="00DD1FE0" w:rsidRPr="0032190F">
          <w:rPr>
            <w:rStyle w:val="Hyperlink"/>
            <w:lang w:val="fr-FR"/>
          </w:rPr>
          <w:t>Velturno</w:t>
        </w:r>
      </w:hyperlink>
      <w:r w:rsidR="006646FD" w:rsidRPr="0032190F">
        <w:rPr>
          <w:lang w:val="fr-FR"/>
        </w:rPr>
        <w:t>) (BIB 1206 p. 213).</w:t>
      </w:r>
    </w:p>
    <w:p w14:paraId="2EC24A60" w14:textId="77777777" w:rsidR="003579C9" w:rsidRPr="0032190F" w:rsidRDefault="003579C9" w:rsidP="00242C0F">
      <w:pPr>
        <w:jc w:val="both"/>
        <w:rPr>
          <w:lang w:val="fr-FR"/>
        </w:rPr>
      </w:pPr>
    </w:p>
    <w:p w14:paraId="6EAC0443" w14:textId="77777777" w:rsidR="003579C9" w:rsidRPr="0032190F" w:rsidRDefault="003579C9" w:rsidP="00242C0F">
      <w:pPr>
        <w:jc w:val="both"/>
        <w:rPr>
          <w:lang w:val="fr-FR"/>
        </w:rPr>
      </w:pPr>
      <w:r w:rsidRPr="0032190F">
        <w:rPr>
          <w:lang w:val="fr-FR"/>
        </w:rPr>
        <w:t>La tombe campaniforme de Ca’ di Marco semble être celle d’un personnage de haut rang (BIB 1315 p. 63</w:t>
      </w:r>
      <w:r w:rsidR="00A0429D" w:rsidRPr="0032190F">
        <w:rPr>
          <w:lang w:val="fr-FR"/>
        </w:rPr>
        <w:t>7</w:t>
      </w:r>
      <w:r w:rsidRPr="0032190F">
        <w:rPr>
          <w:lang w:val="fr-FR"/>
        </w:rPr>
        <w:t>-639)</w:t>
      </w:r>
    </w:p>
    <w:p w14:paraId="582C71CE" w14:textId="77777777" w:rsidR="003339AF" w:rsidRPr="0032190F" w:rsidRDefault="003339AF" w:rsidP="00242C0F">
      <w:pPr>
        <w:jc w:val="both"/>
        <w:rPr>
          <w:lang w:val="fr-FR"/>
        </w:rPr>
      </w:pPr>
    </w:p>
    <w:p w14:paraId="3C16C23B" w14:textId="77777777" w:rsidR="003339AF" w:rsidRPr="0032190F" w:rsidRDefault="008D5F30" w:rsidP="00242C0F">
      <w:pPr>
        <w:jc w:val="both"/>
        <w:rPr>
          <w:lang w:val="fr-FR"/>
        </w:rPr>
      </w:pPr>
      <w:r w:rsidRPr="0032190F">
        <w:rPr>
          <w:lang w:val="fr-FR"/>
        </w:rPr>
        <w:t>En contexte Ca</w:t>
      </w:r>
      <w:r w:rsidR="003339AF" w:rsidRPr="0032190F">
        <w:rPr>
          <w:lang w:val="fr-FR"/>
        </w:rPr>
        <w:t xml:space="preserve">mpaniforme, a été retrouvé des </w:t>
      </w:r>
      <w:r w:rsidR="003339AF" w:rsidRPr="0032190F">
        <w:rPr>
          <w:i/>
          <w:lang w:val="fr-FR"/>
        </w:rPr>
        <w:t>short hollow based arowheads</w:t>
      </w:r>
      <w:r w:rsidR="003339AF" w:rsidRPr="0032190F">
        <w:rPr>
          <w:lang w:val="fr-FR"/>
        </w:rPr>
        <w:t xml:space="preserve"> (BIB 1298 p. 28)</w:t>
      </w:r>
    </w:p>
    <w:p w14:paraId="50261578" w14:textId="77777777" w:rsidR="008D5F30" w:rsidRPr="0032190F" w:rsidRDefault="008D5F30" w:rsidP="00242C0F">
      <w:pPr>
        <w:jc w:val="both"/>
        <w:rPr>
          <w:lang w:val="fr-FR"/>
        </w:rPr>
      </w:pPr>
    </w:p>
    <w:p w14:paraId="601273BC" w14:textId="77777777" w:rsidR="008D5F30" w:rsidRPr="0032190F" w:rsidRDefault="008D5F30" w:rsidP="00242C0F">
      <w:pPr>
        <w:jc w:val="both"/>
        <w:rPr>
          <w:lang w:val="fr-FR"/>
        </w:rPr>
      </w:pPr>
      <w:r w:rsidRPr="0032190F">
        <w:rPr>
          <w:lang w:val="fr-FR"/>
        </w:rPr>
        <w:t>Association d’éléments campaniforme avec des éléments de type La Polada, comme à Saint-Martin-de-Corlèans et Rubiera (BIB 87 p. 274)</w:t>
      </w:r>
    </w:p>
    <w:p w14:paraId="3EEED6A7" w14:textId="77777777" w:rsidR="008D5F30" w:rsidRPr="0032190F" w:rsidRDefault="008D5F30" w:rsidP="00242C0F">
      <w:pPr>
        <w:jc w:val="both"/>
        <w:rPr>
          <w:lang w:val="fr-FR"/>
        </w:rPr>
      </w:pPr>
    </w:p>
    <w:p w14:paraId="6BAD98F6" w14:textId="77777777" w:rsidR="008D5F30" w:rsidRPr="0032190F" w:rsidRDefault="008D5F30" w:rsidP="00426FF9">
      <w:pPr>
        <w:pStyle w:val="Heading1"/>
      </w:pPr>
      <w:r w:rsidRPr="0032190F">
        <w:t>RUBIERA</w:t>
      </w:r>
    </w:p>
    <w:p w14:paraId="7DD1FC77" w14:textId="77777777" w:rsidR="008D5F30" w:rsidRPr="0032190F" w:rsidRDefault="008D5F30" w:rsidP="00242C0F">
      <w:pPr>
        <w:jc w:val="both"/>
        <w:rPr>
          <w:lang w:val="fr-FR"/>
        </w:rPr>
      </w:pPr>
    </w:p>
    <w:p w14:paraId="7BCF5F08" w14:textId="77777777" w:rsidR="008D5F30" w:rsidRPr="0032190F" w:rsidRDefault="008D5F30" w:rsidP="00242C0F">
      <w:pPr>
        <w:jc w:val="both"/>
        <w:rPr>
          <w:lang w:val="fr-FR"/>
        </w:rPr>
      </w:pPr>
      <w:r w:rsidRPr="0032190F">
        <w:rPr>
          <w:lang w:val="fr-FR"/>
        </w:rPr>
        <w:t>Rubiera, association d’éléments campaniforme avec des éléments de type La Polada, comme à Saint-Martin-de-Corlèans et Ca’ di Marco (BIB 87 p. 274)</w:t>
      </w:r>
    </w:p>
    <w:p w14:paraId="5D7DB535" w14:textId="77777777" w:rsidR="000666BF" w:rsidRPr="0032190F" w:rsidRDefault="000666BF"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22"/>
        <w:gridCol w:w="1026"/>
        <w:gridCol w:w="1089"/>
      </w:tblGrid>
      <w:tr w:rsidR="000666BF" w:rsidRPr="00DB5974" w14:paraId="2D7D7755" w14:textId="77777777">
        <w:trPr>
          <w:jc w:val="center"/>
        </w:trPr>
        <w:tc>
          <w:tcPr>
            <w:tcW w:w="0" w:type="auto"/>
          </w:tcPr>
          <w:p w14:paraId="3A9DA379" w14:textId="77777777" w:rsidR="000666BF" w:rsidRPr="0032190F" w:rsidRDefault="000666BF" w:rsidP="00242C0F">
            <w:pPr>
              <w:jc w:val="both"/>
              <w:rPr>
                <w:sz w:val="20"/>
                <w:szCs w:val="20"/>
                <w:lang w:val="fr-FR"/>
              </w:rPr>
            </w:pPr>
          </w:p>
        </w:tc>
        <w:tc>
          <w:tcPr>
            <w:tcW w:w="0" w:type="auto"/>
          </w:tcPr>
          <w:p w14:paraId="4C951E0A" w14:textId="77777777" w:rsidR="000666BF" w:rsidRPr="0032190F" w:rsidRDefault="000666BF" w:rsidP="00242C0F">
            <w:pPr>
              <w:jc w:val="both"/>
              <w:rPr>
                <w:sz w:val="20"/>
                <w:szCs w:val="20"/>
                <w:lang w:val="fr-FR"/>
              </w:rPr>
            </w:pPr>
          </w:p>
        </w:tc>
        <w:tc>
          <w:tcPr>
            <w:tcW w:w="0" w:type="auto"/>
          </w:tcPr>
          <w:p w14:paraId="0FAE519C" w14:textId="77777777" w:rsidR="000666BF" w:rsidRPr="00DB5974" w:rsidRDefault="000666BF" w:rsidP="00242C0F">
            <w:pPr>
              <w:jc w:val="both"/>
              <w:rPr>
                <w:sz w:val="20"/>
                <w:szCs w:val="20"/>
              </w:rPr>
            </w:pPr>
            <w:r w:rsidRPr="00DB5974">
              <w:rPr>
                <w:sz w:val="20"/>
                <w:szCs w:val="20"/>
              </w:rPr>
              <w:t>Cal BC 1 s</w:t>
            </w:r>
          </w:p>
        </w:tc>
      </w:tr>
      <w:tr w:rsidR="000666BF" w:rsidRPr="00DB5974" w14:paraId="2632D362" w14:textId="77777777">
        <w:trPr>
          <w:jc w:val="center"/>
        </w:trPr>
        <w:tc>
          <w:tcPr>
            <w:tcW w:w="0" w:type="auto"/>
          </w:tcPr>
          <w:p w14:paraId="4157D16B" w14:textId="77777777" w:rsidR="000666BF" w:rsidRPr="00DB5974" w:rsidRDefault="000666BF" w:rsidP="00242C0F">
            <w:pPr>
              <w:jc w:val="both"/>
              <w:rPr>
                <w:sz w:val="20"/>
                <w:szCs w:val="20"/>
              </w:rPr>
            </w:pPr>
            <w:r w:rsidRPr="00DB5974">
              <w:rPr>
                <w:sz w:val="20"/>
                <w:szCs w:val="20"/>
              </w:rPr>
              <w:t>GrN 9828</w:t>
            </w:r>
          </w:p>
        </w:tc>
        <w:tc>
          <w:tcPr>
            <w:tcW w:w="0" w:type="auto"/>
          </w:tcPr>
          <w:p w14:paraId="6109D208" w14:textId="77777777" w:rsidR="000666BF" w:rsidRPr="00DB5974" w:rsidRDefault="000666BF" w:rsidP="00242C0F">
            <w:pPr>
              <w:jc w:val="both"/>
              <w:rPr>
                <w:sz w:val="20"/>
                <w:szCs w:val="20"/>
              </w:rPr>
            </w:pPr>
            <w:r w:rsidRPr="00DB5974">
              <w:rPr>
                <w:sz w:val="20"/>
                <w:szCs w:val="20"/>
              </w:rPr>
              <w:t>3900 ± 60</w:t>
            </w:r>
          </w:p>
        </w:tc>
        <w:tc>
          <w:tcPr>
            <w:tcW w:w="0" w:type="auto"/>
          </w:tcPr>
          <w:p w14:paraId="50CB66C7" w14:textId="77777777" w:rsidR="000666BF" w:rsidRPr="00DB5974" w:rsidRDefault="000666BF" w:rsidP="00242C0F">
            <w:pPr>
              <w:jc w:val="both"/>
              <w:rPr>
                <w:sz w:val="20"/>
                <w:szCs w:val="20"/>
              </w:rPr>
            </w:pPr>
            <w:r w:rsidRPr="00DB5974">
              <w:rPr>
                <w:sz w:val="20"/>
                <w:szCs w:val="20"/>
              </w:rPr>
              <w:t>2471-2312</w:t>
            </w:r>
          </w:p>
        </w:tc>
      </w:tr>
    </w:tbl>
    <w:p w14:paraId="06E43072" w14:textId="77777777" w:rsidR="000666BF" w:rsidRDefault="000666BF" w:rsidP="00242C0F">
      <w:pPr>
        <w:jc w:val="both"/>
      </w:pPr>
      <w:r>
        <w:t>(BIB 87 p. 275)</w:t>
      </w:r>
    </w:p>
    <w:p w14:paraId="7B2330B8" w14:textId="77777777" w:rsidR="00793161" w:rsidRDefault="00793161" w:rsidP="00242C0F">
      <w:pPr>
        <w:jc w:val="both"/>
      </w:pPr>
    </w:p>
    <w:p w14:paraId="1011029A" w14:textId="77777777" w:rsidR="00793161" w:rsidRPr="0032190F" w:rsidRDefault="00793161" w:rsidP="00242C0F">
      <w:pPr>
        <w:jc w:val="both"/>
        <w:rPr>
          <w:lang w:val="fr-FR"/>
        </w:rPr>
      </w:pPr>
      <w:r w:rsidRPr="0032190F">
        <w:rPr>
          <w:lang w:val="fr-FR"/>
        </w:rPr>
        <w:t xml:space="preserve">A livré des </w:t>
      </w:r>
      <w:r w:rsidRPr="0032190F">
        <w:rPr>
          <w:i/>
          <w:lang w:val="fr-FR"/>
        </w:rPr>
        <w:t>dentalium</w:t>
      </w:r>
      <w:r w:rsidRPr="0032190F">
        <w:rPr>
          <w:lang w:val="fr-FR"/>
        </w:rPr>
        <w:t xml:space="preserve"> comme à Spilamberto site X (BIB 87 p. 275)</w:t>
      </w:r>
    </w:p>
    <w:p w14:paraId="779D75E1" w14:textId="77777777" w:rsidR="00793161" w:rsidRPr="0032190F" w:rsidRDefault="00793161" w:rsidP="00242C0F">
      <w:pPr>
        <w:jc w:val="both"/>
        <w:rPr>
          <w:lang w:val="fr-FR"/>
        </w:rPr>
      </w:pPr>
    </w:p>
    <w:p w14:paraId="6EC031D2" w14:textId="77777777" w:rsidR="00793161" w:rsidRDefault="00793161" w:rsidP="00426FF9">
      <w:pPr>
        <w:pStyle w:val="Heading1"/>
      </w:pPr>
      <w:r>
        <w:lastRenderedPageBreak/>
        <w:t>SANT’ILLARIO</w:t>
      </w:r>
    </w:p>
    <w:p w14:paraId="5E443382" w14:textId="77777777" w:rsidR="00793161" w:rsidRDefault="00793161" w:rsidP="00242C0F">
      <w:pPr>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78"/>
        <w:gridCol w:w="1126"/>
        <w:gridCol w:w="1089"/>
      </w:tblGrid>
      <w:tr w:rsidR="00793161" w:rsidRPr="00DB5974" w14:paraId="194EE3F4" w14:textId="77777777">
        <w:trPr>
          <w:jc w:val="center"/>
        </w:trPr>
        <w:tc>
          <w:tcPr>
            <w:tcW w:w="0" w:type="auto"/>
          </w:tcPr>
          <w:p w14:paraId="7978E38E" w14:textId="77777777" w:rsidR="00793161" w:rsidRPr="00DB5974" w:rsidRDefault="00793161" w:rsidP="00242C0F">
            <w:pPr>
              <w:jc w:val="both"/>
              <w:rPr>
                <w:sz w:val="20"/>
                <w:szCs w:val="20"/>
              </w:rPr>
            </w:pPr>
          </w:p>
        </w:tc>
        <w:tc>
          <w:tcPr>
            <w:tcW w:w="0" w:type="auto"/>
          </w:tcPr>
          <w:p w14:paraId="2DBEBCEB" w14:textId="77777777" w:rsidR="00793161" w:rsidRPr="00DB5974" w:rsidRDefault="00793161" w:rsidP="00242C0F">
            <w:pPr>
              <w:jc w:val="both"/>
              <w:rPr>
                <w:sz w:val="20"/>
                <w:szCs w:val="20"/>
              </w:rPr>
            </w:pPr>
          </w:p>
        </w:tc>
        <w:tc>
          <w:tcPr>
            <w:tcW w:w="0" w:type="auto"/>
          </w:tcPr>
          <w:p w14:paraId="09624071" w14:textId="77777777" w:rsidR="00793161" w:rsidRPr="00DB5974" w:rsidRDefault="00793161" w:rsidP="00242C0F">
            <w:pPr>
              <w:jc w:val="both"/>
              <w:rPr>
                <w:sz w:val="20"/>
                <w:szCs w:val="20"/>
              </w:rPr>
            </w:pPr>
            <w:r w:rsidRPr="00DB5974">
              <w:rPr>
                <w:sz w:val="20"/>
                <w:szCs w:val="20"/>
              </w:rPr>
              <w:t>Cal BC 1 s</w:t>
            </w:r>
          </w:p>
        </w:tc>
      </w:tr>
      <w:tr w:rsidR="00793161" w:rsidRPr="00DB5974" w14:paraId="412FA2ED" w14:textId="77777777">
        <w:trPr>
          <w:jc w:val="center"/>
        </w:trPr>
        <w:tc>
          <w:tcPr>
            <w:tcW w:w="0" w:type="auto"/>
          </w:tcPr>
          <w:p w14:paraId="028BC443" w14:textId="77777777" w:rsidR="00793161" w:rsidRPr="00DB5974" w:rsidRDefault="00793161" w:rsidP="00242C0F">
            <w:pPr>
              <w:jc w:val="both"/>
              <w:rPr>
                <w:sz w:val="20"/>
                <w:szCs w:val="20"/>
              </w:rPr>
            </w:pPr>
            <w:r w:rsidRPr="00DB5974">
              <w:rPr>
                <w:sz w:val="20"/>
                <w:szCs w:val="20"/>
              </w:rPr>
              <w:t>Birm 828</w:t>
            </w:r>
          </w:p>
        </w:tc>
        <w:tc>
          <w:tcPr>
            <w:tcW w:w="0" w:type="auto"/>
          </w:tcPr>
          <w:p w14:paraId="46F4EFCB" w14:textId="77777777" w:rsidR="00793161" w:rsidRPr="00DB5974" w:rsidRDefault="00793161" w:rsidP="00242C0F">
            <w:pPr>
              <w:jc w:val="both"/>
              <w:rPr>
                <w:sz w:val="20"/>
                <w:szCs w:val="20"/>
              </w:rPr>
            </w:pPr>
            <w:r w:rsidRPr="00DB5974">
              <w:rPr>
                <w:sz w:val="20"/>
                <w:szCs w:val="20"/>
              </w:rPr>
              <w:t>3860 ± 100</w:t>
            </w:r>
          </w:p>
        </w:tc>
        <w:tc>
          <w:tcPr>
            <w:tcW w:w="0" w:type="auto"/>
          </w:tcPr>
          <w:p w14:paraId="3DA01418" w14:textId="77777777" w:rsidR="00793161" w:rsidRPr="00DB5974" w:rsidRDefault="00793161" w:rsidP="00242C0F">
            <w:pPr>
              <w:jc w:val="both"/>
              <w:rPr>
                <w:sz w:val="20"/>
                <w:szCs w:val="20"/>
              </w:rPr>
            </w:pPr>
            <w:r w:rsidRPr="00DB5974">
              <w:rPr>
                <w:sz w:val="20"/>
                <w:szCs w:val="20"/>
              </w:rPr>
              <w:t>2470-2147</w:t>
            </w:r>
          </w:p>
        </w:tc>
      </w:tr>
      <w:tr w:rsidR="00793161" w:rsidRPr="00DB5974" w14:paraId="437F77C4" w14:textId="77777777">
        <w:trPr>
          <w:jc w:val="center"/>
        </w:trPr>
        <w:tc>
          <w:tcPr>
            <w:tcW w:w="0" w:type="auto"/>
          </w:tcPr>
          <w:p w14:paraId="5B8A3F81" w14:textId="77777777" w:rsidR="00793161" w:rsidRPr="00DB5974" w:rsidRDefault="00793161" w:rsidP="00242C0F">
            <w:pPr>
              <w:jc w:val="both"/>
              <w:rPr>
                <w:sz w:val="20"/>
                <w:szCs w:val="20"/>
              </w:rPr>
            </w:pPr>
            <w:r w:rsidRPr="00DB5974">
              <w:rPr>
                <w:sz w:val="20"/>
                <w:szCs w:val="20"/>
              </w:rPr>
              <w:t>Birm 827</w:t>
            </w:r>
          </w:p>
        </w:tc>
        <w:tc>
          <w:tcPr>
            <w:tcW w:w="0" w:type="auto"/>
          </w:tcPr>
          <w:p w14:paraId="61B316CC" w14:textId="77777777" w:rsidR="00793161" w:rsidRPr="00DB5974" w:rsidRDefault="00793161" w:rsidP="00242C0F">
            <w:pPr>
              <w:jc w:val="both"/>
              <w:rPr>
                <w:sz w:val="20"/>
                <w:szCs w:val="20"/>
              </w:rPr>
            </w:pPr>
            <w:r w:rsidRPr="00DB5974">
              <w:rPr>
                <w:sz w:val="20"/>
                <w:szCs w:val="20"/>
              </w:rPr>
              <w:t>3840 ± 100</w:t>
            </w:r>
          </w:p>
        </w:tc>
        <w:tc>
          <w:tcPr>
            <w:tcW w:w="0" w:type="auto"/>
          </w:tcPr>
          <w:p w14:paraId="2E7E6F45" w14:textId="77777777" w:rsidR="00793161" w:rsidRPr="00DB5974" w:rsidRDefault="00793161" w:rsidP="00242C0F">
            <w:pPr>
              <w:jc w:val="both"/>
              <w:rPr>
                <w:sz w:val="20"/>
                <w:szCs w:val="20"/>
              </w:rPr>
            </w:pPr>
            <w:r w:rsidRPr="00DB5974">
              <w:rPr>
                <w:sz w:val="20"/>
                <w:szCs w:val="20"/>
              </w:rPr>
              <w:t>2470-2142</w:t>
            </w:r>
          </w:p>
        </w:tc>
      </w:tr>
      <w:tr w:rsidR="00793161" w:rsidRPr="00DB5974" w14:paraId="08B90D55" w14:textId="77777777">
        <w:trPr>
          <w:jc w:val="center"/>
        </w:trPr>
        <w:tc>
          <w:tcPr>
            <w:tcW w:w="0" w:type="auto"/>
          </w:tcPr>
          <w:p w14:paraId="0C2281E8" w14:textId="77777777" w:rsidR="00793161" w:rsidRPr="00DB5974" w:rsidRDefault="00793161" w:rsidP="00242C0F">
            <w:pPr>
              <w:jc w:val="both"/>
              <w:rPr>
                <w:sz w:val="20"/>
                <w:szCs w:val="20"/>
              </w:rPr>
            </w:pPr>
            <w:r w:rsidRPr="00DB5974">
              <w:rPr>
                <w:sz w:val="20"/>
                <w:szCs w:val="20"/>
              </w:rPr>
              <w:t>R 1291</w:t>
            </w:r>
          </w:p>
        </w:tc>
        <w:tc>
          <w:tcPr>
            <w:tcW w:w="0" w:type="auto"/>
          </w:tcPr>
          <w:p w14:paraId="22DE63BF" w14:textId="77777777" w:rsidR="00793161" w:rsidRPr="00DB5974" w:rsidRDefault="00793161" w:rsidP="00242C0F">
            <w:pPr>
              <w:jc w:val="both"/>
              <w:rPr>
                <w:sz w:val="20"/>
                <w:szCs w:val="20"/>
              </w:rPr>
            </w:pPr>
            <w:r w:rsidRPr="00DB5974">
              <w:rPr>
                <w:sz w:val="20"/>
                <w:szCs w:val="20"/>
              </w:rPr>
              <w:t>3840 ± 60</w:t>
            </w:r>
          </w:p>
        </w:tc>
        <w:tc>
          <w:tcPr>
            <w:tcW w:w="0" w:type="auto"/>
          </w:tcPr>
          <w:p w14:paraId="48A54E48" w14:textId="77777777" w:rsidR="00793161" w:rsidRPr="00DB5974" w:rsidRDefault="00793161" w:rsidP="00242C0F">
            <w:pPr>
              <w:jc w:val="both"/>
              <w:rPr>
                <w:sz w:val="20"/>
                <w:szCs w:val="20"/>
              </w:rPr>
            </w:pPr>
            <w:r w:rsidRPr="00DB5974">
              <w:rPr>
                <w:sz w:val="20"/>
                <w:szCs w:val="20"/>
              </w:rPr>
              <w:t>2458-2201</w:t>
            </w:r>
          </w:p>
        </w:tc>
      </w:tr>
    </w:tbl>
    <w:p w14:paraId="3E411BF1" w14:textId="77777777" w:rsidR="00793161" w:rsidRDefault="000666BF" w:rsidP="00242C0F">
      <w:pPr>
        <w:jc w:val="both"/>
      </w:pPr>
      <w:r>
        <w:t>(BIB 87 p. 275)</w:t>
      </w:r>
    </w:p>
    <w:p w14:paraId="62D9D0E1" w14:textId="77777777" w:rsidR="006646FD" w:rsidRDefault="006646FD" w:rsidP="00242C0F"/>
    <w:p w14:paraId="592F29E5" w14:textId="77777777" w:rsidR="00B613C1" w:rsidRDefault="00B613C1" w:rsidP="00426FF9">
      <w:pPr>
        <w:pStyle w:val="Heading1"/>
      </w:pPr>
      <w:bookmarkStart w:id="3916" w:name="Sit_Santa_Cristina_Fiesse"/>
      <w:r>
        <w:t>SANTA CRISTINA DI FIESSE</w:t>
      </w:r>
    </w:p>
    <w:bookmarkEnd w:id="3916"/>
    <w:p w14:paraId="01670E16" w14:textId="77777777" w:rsidR="00B613C1" w:rsidRDefault="00B613C1" w:rsidP="00242C0F"/>
    <w:p w14:paraId="699417F0" w14:textId="77777777" w:rsidR="00B87306" w:rsidRPr="0032190F" w:rsidRDefault="00B87306" w:rsidP="00242C0F">
      <w:pPr>
        <w:jc w:val="both"/>
        <w:rPr>
          <w:lang w:val="fr-FR"/>
        </w:rPr>
      </w:pPr>
      <w:r w:rsidRPr="0032190F">
        <w:rPr>
          <w:lang w:val="fr-FR"/>
        </w:rPr>
        <w:t xml:space="preserve">L’analyse métallographique des objets de </w:t>
      </w:r>
      <w:r w:rsidR="00F27EC5" w:rsidRPr="0032190F">
        <w:rPr>
          <w:lang w:val="fr-FR"/>
        </w:rPr>
        <w:t>la</w:t>
      </w:r>
      <w:r w:rsidRPr="0032190F">
        <w:rPr>
          <w:lang w:val="fr-FR"/>
        </w:rPr>
        <w:t xml:space="preserve"> tombe </w:t>
      </w:r>
      <w:r w:rsidR="00F27EC5" w:rsidRPr="0032190F">
        <w:rPr>
          <w:lang w:val="fr-FR"/>
        </w:rPr>
        <w:t xml:space="preserve">de Santa Cristina di Fiesse </w:t>
      </w:r>
      <w:r w:rsidRPr="0032190F">
        <w:rPr>
          <w:lang w:val="fr-FR"/>
        </w:rPr>
        <w:t>à montré des proximités avec les variétés d’alliages utilisées par Remedello (pourcentages : As très fort, Sn et Sb souvent absents) (BIB 1206 p. 212 (BIB 1208))</w:t>
      </w:r>
    </w:p>
    <w:p w14:paraId="716749FF" w14:textId="77777777" w:rsidR="00B87306" w:rsidRPr="0032190F" w:rsidRDefault="00B87306" w:rsidP="00242C0F">
      <w:pPr>
        <w:rPr>
          <w:lang w:val="fr-FR"/>
        </w:rPr>
      </w:pPr>
    </w:p>
    <w:p w14:paraId="228EB1F3" w14:textId="77777777" w:rsidR="00C0523C" w:rsidRPr="0032190F" w:rsidRDefault="00C0523C" w:rsidP="00242C0F">
      <w:pPr>
        <w:pStyle w:val="Heading2"/>
      </w:pPr>
      <w:r w:rsidRPr="0032190F">
        <w:t>Tombe Nord</w:t>
      </w:r>
    </w:p>
    <w:p w14:paraId="574D89EC" w14:textId="77777777" w:rsidR="00C0523C" w:rsidRPr="0032190F" w:rsidRDefault="00C0523C" w:rsidP="00242C0F">
      <w:pPr>
        <w:rPr>
          <w:lang w:val="fr-FR"/>
        </w:rPr>
      </w:pPr>
    </w:p>
    <w:p w14:paraId="54B109FC" w14:textId="23FAE277" w:rsidR="002D5E06" w:rsidRPr="00784BEC" w:rsidRDefault="00A33D46" w:rsidP="00242C0F">
      <w:pPr>
        <w:jc w:val="both"/>
        <w:rPr>
          <w:lang w:val="it-IT"/>
        </w:rPr>
      </w:pPr>
      <w:r w:rsidRPr="0032190F">
        <w:rPr>
          <w:lang w:val="fr-FR"/>
        </w:rPr>
        <w:t xml:space="preserve">La tombe nord </w:t>
      </w:r>
      <w:r w:rsidR="00343B7A" w:rsidRPr="0032190F">
        <w:rPr>
          <w:lang w:val="fr-FR"/>
        </w:rPr>
        <w:t xml:space="preserve">(tombe 1) </w:t>
      </w:r>
      <w:r w:rsidRPr="0032190F">
        <w:rPr>
          <w:lang w:val="fr-FR"/>
        </w:rPr>
        <w:t xml:space="preserve">de Santa Cristina di Fiesse a livré une lame de poignard de type </w:t>
      </w:r>
      <w:hyperlink r:id="rId9548" w:anchor="Cul_Ciempozuelos_poig" w:history="1">
        <w:r w:rsidR="00B11413" w:rsidRPr="0032190F">
          <w:rPr>
            <w:rStyle w:val="Hyperlink"/>
            <w:lang w:val="fr-FR"/>
          </w:rPr>
          <w:t>Ciempozuelos</w:t>
        </w:r>
      </w:hyperlink>
      <w:r w:rsidR="00B11413" w:rsidRPr="0032190F">
        <w:rPr>
          <w:lang w:val="fr-FR"/>
        </w:rPr>
        <w:t xml:space="preserve"> </w:t>
      </w:r>
      <w:r w:rsidR="00343B7A" w:rsidRPr="0032190F">
        <w:rPr>
          <w:lang w:val="fr-FR"/>
        </w:rPr>
        <w:t xml:space="preserve">(longueur 14,2cm) </w:t>
      </w:r>
      <w:r w:rsidRPr="0032190F">
        <w:rPr>
          <w:lang w:val="fr-FR"/>
        </w:rPr>
        <w:t xml:space="preserve">associé à </w:t>
      </w:r>
      <w:r w:rsidR="00343B7A" w:rsidRPr="0032190F">
        <w:rPr>
          <w:lang w:val="fr-FR"/>
        </w:rPr>
        <w:t>des fragments de</w:t>
      </w:r>
      <w:r w:rsidRPr="0032190F">
        <w:rPr>
          <w:lang w:val="fr-FR"/>
        </w:rPr>
        <w:t xml:space="preserve"> vase </w:t>
      </w:r>
      <w:hyperlink r:id="rId9549" w:anchor="Cul_Campaniforme" w:history="1">
        <w:r w:rsidRPr="0032190F">
          <w:rPr>
            <w:rStyle w:val="Hyperlink"/>
            <w:lang w:val="fr-FR"/>
          </w:rPr>
          <w:t>campaniforme</w:t>
        </w:r>
      </w:hyperlink>
      <w:r w:rsidRPr="0032190F">
        <w:rPr>
          <w:lang w:val="fr-FR"/>
        </w:rPr>
        <w:t xml:space="preserve">. </w:t>
      </w:r>
      <w:r w:rsidR="00343B7A" w:rsidRPr="0032190F">
        <w:rPr>
          <w:lang w:val="fr-FR"/>
        </w:rPr>
        <w:t xml:space="preserve">Corps couché sur le flanc gauche et tête à l’Est. Le poignard été déposé à ses pieds, pointe en haut. </w:t>
      </w:r>
      <w:r w:rsidR="00343B7A" w:rsidRPr="00784BEC">
        <w:rPr>
          <w:lang w:val="it-IT"/>
        </w:rPr>
        <w:t>Associé : 1 lamelle (coltellino ?), 1 fragment de lame (pointe de coltello ?), 1 raschiatoio, 1 ciottolo en silex</w:t>
      </w:r>
      <w:r w:rsidR="002D5E06" w:rsidRPr="00784BEC">
        <w:rPr>
          <w:lang w:val="it-IT"/>
        </w:rPr>
        <w:t xml:space="preserve"> (BIB ?)</w:t>
      </w:r>
    </w:p>
    <w:p w14:paraId="26D8EDED" w14:textId="77777777" w:rsidR="002D5E06" w:rsidRPr="00784BEC" w:rsidRDefault="002D5E06" w:rsidP="00242C0F">
      <w:pPr>
        <w:jc w:val="both"/>
        <w:rPr>
          <w:lang w:val="it-IT"/>
        </w:rPr>
      </w:pPr>
    </w:p>
    <w:p w14:paraId="6B2C6DB8" w14:textId="4B84CA11" w:rsidR="00B53A80" w:rsidRPr="0032190F" w:rsidRDefault="00B53A80" w:rsidP="00242C0F">
      <w:pPr>
        <w:jc w:val="both"/>
        <w:rPr>
          <w:lang w:val="fr-FR"/>
        </w:rPr>
      </w:pPr>
      <w:r w:rsidRPr="0032190F">
        <w:rPr>
          <w:lang w:val="fr-FR"/>
        </w:rPr>
        <w:t xml:space="preserve">Le poignard à languette allongée plate en </w:t>
      </w:r>
      <w:hyperlink r:id="rId9550" w:anchor="Sit_Cuivre" w:history="1">
        <w:r w:rsidR="009A36BA" w:rsidRPr="009A36BA">
          <w:rPr>
            <w:rStyle w:val="Hyperlink"/>
            <w:lang w:val="fr-FR"/>
          </w:rPr>
          <w:t>cuivre</w:t>
        </w:r>
      </w:hyperlink>
      <w:r w:rsidR="009A36BA" w:rsidRPr="009A36BA">
        <w:rPr>
          <w:lang w:val="fr-FR"/>
        </w:rPr>
        <w:t xml:space="preserve"> </w:t>
      </w:r>
      <w:r w:rsidRPr="0032190F">
        <w:rPr>
          <w:lang w:val="fr-FR"/>
        </w:rPr>
        <w:t xml:space="preserve">mesur </w:t>
      </w:r>
      <w:smartTag w:uri="urn:schemas-microsoft-com:office:smarttags" w:element="metricconverter">
        <w:smartTagPr>
          <w:attr w:name="ProductID" w:val="14,3 cm"/>
        </w:smartTagPr>
        <w:r w:rsidRPr="0032190F">
          <w:rPr>
            <w:lang w:val="fr-FR"/>
          </w:rPr>
          <w:t>14,3 cm</w:t>
        </w:r>
      </w:smartTag>
      <w:r w:rsidRPr="0032190F">
        <w:rPr>
          <w:lang w:val="fr-FR"/>
        </w:rPr>
        <w:t xml:space="preserve"> de long pour une largeur de </w:t>
      </w:r>
      <w:smartTag w:uri="urn:schemas-microsoft-com:office:smarttags" w:element="metricconverter">
        <w:smartTagPr>
          <w:attr w:name="ProductID" w:val="3,6 cm"/>
        </w:smartTagPr>
        <w:r w:rsidRPr="0032190F">
          <w:rPr>
            <w:lang w:val="fr-FR"/>
          </w:rPr>
          <w:t>3,6 cm</w:t>
        </w:r>
      </w:smartTag>
      <w:r w:rsidRPr="0032190F">
        <w:rPr>
          <w:lang w:val="fr-FR"/>
        </w:rPr>
        <w:t xml:space="preserve"> Le dépôt de la patine permet de restituer l’emprise de l’emanchement (BIB 1267 p. 215). Il trouve des comparaisons avec les exemplaires du Campanifo</w:t>
      </w:r>
      <w:r w:rsidR="009465C0" w:rsidRPr="0032190F">
        <w:rPr>
          <w:lang w:val="fr-FR"/>
        </w:rPr>
        <w:t>rme ibérique (BIB 1267 p. 215 (</w:t>
      </w:r>
      <w:r w:rsidRPr="0032190F">
        <w:rPr>
          <w:lang w:val="fr-FR"/>
        </w:rPr>
        <w:t xml:space="preserve">BIB 1299).: plus précisemment la seconde phase du Campaniforme ibérique </w:t>
      </w:r>
      <w:r w:rsidR="00FC44B4" w:rsidRPr="0032190F">
        <w:rPr>
          <w:lang w:val="fr-FR"/>
        </w:rPr>
        <w:t xml:space="preserve">et les poignard de type </w:t>
      </w:r>
      <w:hyperlink r:id="rId9551" w:anchor="Cul_Ciempozuelos_poig" w:history="1">
        <w:r w:rsidR="00B11413" w:rsidRPr="0032190F">
          <w:rPr>
            <w:rStyle w:val="Hyperlink"/>
            <w:lang w:val="fr-FR"/>
          </w:rPr>
          <w:t>Ciempozuelos</w:t>
        </w:r>
      </w:hyperlink>
      <w:r w:rsidR="00B11413" w:rsidRPr="0032190F">
        <w:rPr>
          <w:lang w:val="fr-FR"/>
        </w:rPr>
        <w:t xml:space="preserve"> </w:t>
      </w:r>
      <w:r w:rsidR="00FC44B4" w:rsidRPr="0032190F">
        <w:rPr>
          <w:lang w:val="fr-FR"/>
        </w:rPr>
        <w:t>(BIB 1267 p. 215 ( BIB 1298))</w:t>
      </w:r>
    </w:p>
    <w:p w14:paraId="227A16C5" w14:textId="77777777" w:rsidR="00FC44B4" w:rsidRPr="0032190F" w:rsidRDefault="00FC44B4" w:rsidP="00242C0F">
      <w:pPr>
        <w:jc w:val="both"/>
        <w:rPr>
          <w:lang w:val="fr-FR"/>
        </w:rPr>
      </w:pPr>
    </w:p>
    <w:p w14:paraId="40C83ED6" w14:textId="78D21B8E" w:rsidR="00EB133D" w:rsidRPr="0032190F" w:rsidRDefault="00EB133D" w:rsidP="00242C0F">
      <w:pPr>
        <w:jc w:val="both"/>
        <w:rPr>
          <w:lang w:val="fr-FR"/>
        </w:rPr>
      </w:pPr>
      <w:r w:rsidRPr="0032190F">
        <w:rPr>
          <w:lang w:val="fr-FR"/>
        </w:rPr>
        <w:t>Le poignard à lame triagulaire allongée</w:t>
      </w:r>
      <w:r w:rsidRPr="0032190F">
        <w:rPr>
          <w:i/>
          <w:lang w:val="fr-FR"/>
        </w:rPr>
        <w:t>, with slight central rib</w:t>
      </w:r>
      <w:r w:rsidRPr="0032190F">
        <w:rPr>
          <w:lang w:val="fr-FR"/>
        </w:rPr>
        <w:t xml:space="preserve">, à section trapézoïdale et les bords légèrement concaves, oblique </w:t>
      </w:r>
      <w:r w:rsidRPr="0032190F">
        <w:rPr>
          <w:i/>
          <w:lang w:val="fr-FR"/>
        </w:rPr>
        <w:t>sub-rectiligne shoulders</w:t>
      </w:r>
      <w:r w:rsidRPr="0032190F">
        <w:rPr>
          <w:lang w:val="fr-FR"/>
        </w:rPr>
        <w:t xml:space="preserve"> et une languette recta</w:t>
      </w:r>
      <w:r w:rsidR="00AE7E83" w:rsidRPr="0032190F">
        <w:rPr>
          <w:lang w:val="fr-FR"/>
        </w:rPr>
        <w:t>n</w:t>
      </w:r>
      <w:r w:rsidRPr="0032190F">
        <w:rPr>
          <w:lang w:val="fr-FR"/>
        </w:rPr>
        <w:t>g</w:t>
      </w:r>
      <w:r w:rsidR="00AE7E83" w:rsidRPr="0032190F">
        <w:rPr>
          <w:lang w:val="fr-FR"/>
        </w:rPr>
        <w:t>u</w:t>
      </w:r>
      <w:r w:rsidRPr="0032190F">
        <w:rPr>
          <w:lang w:val="fr-FR"/>
        </w:rPr>
        <w:t xml:space="preserve">laire élargie sans rivets (BIB 1206 p. 212). Il y a de bon parallèle pour  la </w:t>
      </w:r>
      <w:r w:rsidR="00987743" w:rsidRPr="0032190F">
        <w:rPr>
          <w:lang w:val="fr-FR"/>
        </w:rPr>
        <w:t xml:space="preserve">lame </w:t>
      </w:r>
      <w:r w:rsidRPr="0032190F">
        <w:rPr>
          <w:lang w:val="fr-FR"/>
        </w:rPr>
        <w:t>de S. Cri</w:t>
      </w:r>
      <w:r w:rsidR="00974A0E" w:rsidRPr="0032190F">
        <w:rPr>
          <w:lang w:val="fr-FR"/>
        </w:rPr>
        <w:t>s</w:t>
      </w:r>
      <w:r w:rsidRPr="0032190F">
        <w:rPr>
          <w:lang w:val="fr-FR"/>
        </w:rPr>
        <w:t xml:space="preserve">tina avec </w:t>
      </w:r>
      <w:r w:rsidR="00FD1F98" w:rsidRPr="0032190F">
        <w:rPr>
          <w:lang w:val="fr-FR"/>
        </w:rPr>
        <w:t>San Bartolomeo près de Cagliari</w:t>
      </w:r>
      <w:r w:rsidRPr="0032190F">
        <w:rPr>
          <w:lang w:val="fr-FR"/>
        </w:rPr>
        <w:t xml:space="preserve"> (Sardaigne) et </w:t>
      </w:r>
      <w:hyperlink r:id="rId9552" w:anchor="Sit_Anghelu_Ruju" w:history="1">
        <w:r w:rsidRPr="0032190F">
          <w:rPr>
            <w:rStyle w:val="Hyperlink"/>
            <w:lang w:val="fr-FR"/>
          </w:rPr>
          <w:t>Anghelu Ruju</w:t>
        </w:r>
      </w:hyperlink>
      <w:r w:rsidRPr="0032190F">
        <w:rPr>
          <w:lang w:val="fr-FR"/>
        </w:rPr>
        <w:t xml:space="preserve"> (BIB 1026 p. 212)</w:t>
      </w:r>
    </w:p>
    <w:p w14:paraId="5D1F6537" w14:textId="77777777" w:rsidR="00EB133D" w:rsidRPr="0032190F" w:rsidRDefault="00EB133D" w:rsidP="00242C0F">
      <w:pPr>
        <w:jc w:val="both"/>
        <w:rPr>
          <w:lang w:val="fr-FR"/>
        </w:rPr>
      </w:pPr>
    </w:p>
    <w:p w14:paraId="187AE824" w14:textId="3313FF9C" w:rsidR="002D5E06" w:rsidRPr="0032190F" w:rsidRDefault="002D5E06" w:rsidP="00242C0F">
      <w:pPr>
        <w:jc w:val="both"/>
        <w:rPr>
          <w:lang w:val="fr-FR"/>
        </w:rPr>
      </w:pPr>
      <w:r w:rsidRPr="0032190F">
        <w:rPr>
          <w:lang w:val="fr-FR"/>
        </w:rPr>
        <w:t>La dé</w:t>
      </w:r>
      <w:r w:rsidR="006646FD" w:rsidRPr="0032190F">
        <w:rPr>
          <w:lang w:val="fr-FR"/>
        </w:rPr>
        <w:t xml:space="preserve">coration du vase, de type Maritime, qui cours sur </w:t>
      </w:r>
      <w:r w:rsidRPr="0032190F">
        <w:rPr>
          <w:lang w:val="fr-FR"/>
        </w:rPr>
        <w:t xml:space="preserve">toute la superficie est rapprochable de celle du vase de Roccolo Bresciani et </w:t>
      </w:r>
      <w:hyperlink r:id="rId9553" w:anchor="Sit_Ca_Marco" w:history="1">
        <w:r w:rsidRPr="0032190F">
          <w:rPr>
            <w:rStyle w:val="Hyperlink"/>
            <w:lang w:val="fr-FR"/>
          </w:rPr>
          <w:t>Ca</w:t>
        </w:r>
        <w:r w:rsidR="006646FD" w:rsidRPr="0032190F">
          <w:rPr>
            <w:rStyle w:val="Hyperlink"/>
            <w:lang w:val="fr-FR"/>
          </w:rPr>
          <w:t>’</w:t>
        </w:r>
        <w:r w:rsidRPr="0032190F">
          <w:rPr>
            <w:rStyle w:val="Hyperlink"/>
            <w:lang w:val="fr-FR"/>
          </w:rPr>
          <w:t xml:space="preserve"> di Marco</w:t>
        </w:r>
      </w:hyperlink>
      <w:r w:rsidRPr="0032190F">
        <w:rPr>
          <w:lang w:val="fr-FR"/>
        </w:rPr>
        <w:t xml:space="preserve"> et l’on peut y voir une particularité locale du décor (BIB 1206 p. 211</w:t>
      </w:r>
      <w:r w:rsidR="006646FD" w:rsidRPr="0032190F">
        <w:rPr>
          <w:lang w:val="fr-FR"/>
        </w:rPr>
        <w:t>, 212</w:t>
      </w:r>
      <w:r w:rsidRPr="0032190F">
        <w:rPr>
          <w:lang w:val="fr-FR"/>
        </w:rPr>
        <w:t>)</w:t>
      </w:r>
      <w:r w:rsidR="00B53A80" w:rsidRPr="0032190F">
        <w:rPr>
          <w:lang w:val="fr-FR"/>
        </w:rPr>
        <w:t>. Le décor est constitué da fasce orizzontali lisses alternant avec des décorés à impression à motif di file oblique di puntini. Ces syntaxe (</w:t>
      </w:r>
      <w:r w:rsidR="00B53A80" w:rsidRPr="0032190F">
        <w:rPr>
          <w:i/>
          <w:lang w:val="fr-FR"/>
        </w:rPr>
        <w:t>sintassi</w:t>
      </w:r>
      <w:r w:rsidR="00B53A80" w:rsidRPr="0032190F">
        <w:rPr>
          <w:lang w:val="fr-FR"/>
        </w:rPr>
        <w:t>) est attribuable au st</w:t>
      </w:r>
      <w:r w:rsidR="007B4B55" w:rsidRPr="0032190F">
        <w:rPr>
          <w:lang w:val="fr-FR"/>
        </w:rPr>
        <w:t>y</w:t>
      </w:r>
      <w:r w:rsidR="00B53A80" w:rsidRPr="0032190F">
        <w:rPr>
          <w:lang w:val="fr-FR"/>
        </w:rPr>
        <w:t>le pan-européen rico</w:t>
      </w:r>
      <w:r w:rsidR="00FC44B4" w:rsidRPr="0032190F">
        <w:rPr>
          <w:lang w:val="fr-FR"/>
        </w:rPr>
        <w:t>rdato da Barfield et peut trouver</w:t>
      </w:r>
      <w:r w:rsidR="00B53A80" w:rsidRPr="0032190F">
        <w:rPr>
          <w:lang w:val="fr-FR"/>
        </w:rPr>
        <w:t xml:space="preserve"> des points de comparaison avec les exemplaires de Ca’di Marco (BIB 1267 p. 215 (BIB 1298))</w:t>
      </w:r>
    </w:p>
    <w:p w14:paraId="3E287BE7" w14:textId="77777777" w:rsidR="002C67B2" w:rsidRPr="0032190F" w:rsidRDefault="002C67B2" w:rsidP="00242C0F">
      <w:pPr>
        <w:jc w:val="both"/>
        <w:rPr>
          <w:lang w:val="fr-FR"/>
        </w:rPr>
      </w:pPr>
    </w:p>
    <w:p w14:paraId="32262A0E" w14:textId="77777777" w:rsidR="002C67B2" w:rsidRPr="0032190F" w:rsidRDefault="002C67B2" w:rsidP="00242C0F">
      <w:pPr>
        <w:jc w:val="both"/>
        <w:rPr>
          <w:lang w:val="fr-FR"/>
        </w:rPr>
      </w:pPr>
      <w:r w:rsidRPr="0032190F">
        <w:rPr>
          <w:lang w:val="fr-FR"/>
        </w:rPr>
        <w:t>Son attribution peut être considéré comme un ensemble plutôt ancien, mais il ne s'agit pas des premières phases en réalité, puisque le vase non décoré associé est généralement rapproché de récipients centre-européens... des phases récentes... Donc on dira qu'on est dans un ensemble de phase moyenne plutôt... ni très ancien, ni vraiment récent ou tardif (O. Lemercier com. pers.)</w:t>
      </w:r>
    </w:p>
    <w:p w14:paraId="7D282C74" w14:textId="77777777" w:rsidR="00713EDA" w:rsidRPr="0032190F" w:rsidRDefault="00713EDA" w:rsidP="00242C0F">
      <w:pPr>
        <w:autoSpaceDE w:val="0"/>
        <w:autoSpaceDN w:val="0"/>
        <w:adjustRightInd w:val="0"/>
        <w:jc w:val="both"/>
        <w:rPr>
          <w:b/>
          <w:lang w:val="fr-FR"/>
        </w:rPr>
      </w:pPr>
      <w:r w:rsidRPr="0032190F">
        <w:rPr>
          <w:lang w:val="fr-FR"/>
        </w:rPr>
        <w:t xml:space="preserve">Selon le classement </w:t>
      </w:r>
      <w:r w:rsidRPr="0032190F">
        <w:rPr>
          <w:i/>
          <w:lang w:val="fr-FR"/>
        </w:rPr>
        <w:t>zonal</w:t>
      </w:r>
      <w:r w:rsidRPr="0032190F">
        <w:rPr>
          <w:lang w:val="fr-FR"/>
        </w:rPr>
        <w:t xml:space="preserve"> (voir Campaniforme § Italie) les styles 1 (AOO) et 2 (European) aparaissent associés au style 3 (on note, par exemple, l’association de vase à anse avec le type AOO) (BIB 1298 p. 28)</w:t>
      </w:r>
    </w:p>
    <w:p w14:paraId="093E6863" w14:textId="77777777" w:rsidR="00A33D46" w:rsidRPr="0032190F" w:rsidRDefault="00A33D46" w:rsidP="00242C0F">
      <w:pPr>
        <w:rPr>
          <w:lang w:val="fr-FR"/>
        </w:rPr>
      </w:pPr>
    </w:p>
    <w:p w14:paraId="3A375663" w14:textId="77777777" w:rsidR="00C0523C" w:rsidRPr="0032190F" w:rsidRDefault="00C0523C" w:rsidP="00242C0F">
      <w:pPr>
        <w:pStyle w:val="Heading2"/>
      </w:pPr>
      <w:r w:rsidRPr="0032190F">
        <w:t>Tombe Sud</w:t>
      </w:r>
    </w:p>
    <w:p w14:paraId="77F9E52F" w14:textId="77777777" w:rsidR="00C0523C" w:rsidRPr="0032190F" w:rsidRDefault="00C0523C" w:rsidP="00242C0F">
      <w:pPr>
        <w:rPr>
          <w:lang w:val="fr-FR"/>
        </w:rPr>
      </w:pPr>
    </w:p>
    <w:p w14:paraId="48DA3861" w14:textId="77777777" w:rsidR="00EC6498" w:rsidRPr="0032190F" w:rsidRDefault="00EC6498" w:rsidP="00242C0F">
      <w:pPr>
        <w:jc w:val="both"/>
        <w:rPr>
          <w:lang w:val="fr-FR"/>
        </w:rPr>
      </w:pPr>
      <w:r w:rsidRPr="0032190F">
        <w:rPr>
          <w:lang w:val="fr-FR"/>
        </w:rPr>
        <w:lastRenderedPageBreak/>
        <w:t>Une hache plate en cuivre (BIB 1267 p. 215) :</w:t>
      </w:r>
    </w:p>
    <w:p w14:paraId="76B1C843" w14:textId="77777777" w:rsidR="00EC6498" w:rsidRPr="0032190F" w:rsidRDefault="00EC6498" w:rsidP="00242C0F">
      <w:pPr>
        <w:jc w:val="both"/>
        <w:rPr>
          <w:lang w:val="fr-FR"/>
        </w:rPr>
      </w:pPr>
    </w:p>
    <w:p w14:paraId="1D5CA92E" w14:textId="77777777" w:rsidR="00EC6498" w:rsidRPr="0032190F" w:rsidRDefault="00EC6498" w:rsidP="00242C0F">
      <w:pPr>
        <w:jc w:val="both"/>
        <w:rPr>
          <w:lang w:val="fr-FR"/>
        </w:rPr>
      </w:pPr>
      <w:r w:rsidRPr="0032190F">
        <w:rPr>
          <w:lang w:val="fr-FR"/>
        </w:rPr>
        <w:t xml:space="preserve">Une hache encuivre avec des traces de Sn, Pb, As et Ag, longue de </w:t>
      </w:r>
      <w:smartTag w:uri="urn:schemas-microsoft-com:office:smarttags" w:element="metricconverter">
        <w:smartTagPr>
          <w:attr w:name="ProductID" w:val="11,9 cm"/>
        </w:smartTagPr>
        <w:r w:rsidRPr="0032190F">
          <w:rPr>
            <w:lang w:val="fr-FR"/>
          </w:rPr>
          <w:t>11,9 cm</w:t>
        </w:r>
      </w:smartTag>
      <w:r w:rsidRPr="0032190F">
        <w:rPr>
          <w:lang w:val="fr-FR"/>
        </w:rPr>
        <w:t xml:space="preserve"> pour une largeur max. ed </w:t>
      </w:r>
      <w:smartTag w:uri="urn:schemas-microsoft-com:office:smarttags" w:element="metricconverter">
        <w:smartTagPr>
          <w:attr w:name="ProductID" w:val="5,7 cm"/>
        </w:smartTagPr>
        <w:r w:rsidRPr="0032190F">
          <w:rPr>
            <w:lang w:val="fr-FR"/>
          </w:rPr>
          <w:t>5,7 cm</w:t>
        </w:r>
      </w:smartTag>
      <w:r w:rsidRPr="0032190F">
        <w:rPr>
          <w:lang w:val="fr-FR"/>
        </w:rPr>
        <w:t xml:space="preserve">. De forme trapézoidale à bords droits (et non rabattus) effilés vers le talon. Le tranchant est très nettement convexe (BIB 1267 p. 215) . </w:t>
      </w:r>
    </w:p>
    <w:p w14:paraId="06D3007D" w14:textId="22E29A19" w:rsidR="00B87306" w:rsidRPr="0032190F" w:rsidRDefault="00EC6498" w:rsidP="00242C0F">
      <w:pPr>
        <w:jc w:val="both"/>
        <w:rPr>
          <w:lang w:val="fr-FR"/>
        </w:rPr>
      </w:pPr>
      <w:r w:rsidRPr="0032190F">
        <w:rPr>
          <w:lang w:val="fr-FR"/>
        </w:rPr>
        <w:t>U</w:t>
      </w:r>
      <w:r w:rsidR="00A33D46" w:rsidRPr="0032190F">
        <w:rPr>
          <w:lang w:val="fr-FR"/>
        </w:rPr>
        <w:t xml:space="preserve">ne hache </w:t>
      </w:r>
      <w:r w:rsidR="00F5616E" w:rsidRPr="0032190F">
        <w:rPr>
          <w:lang w:val="fr-FR"/>
        </w:rPr>
        <w:t xml:space="preserve">de cuivre </w:t>
      </w:r>
      <w:r w:rsidR="00B87306" w:rsidRPr="0032190F">
        <w:rPr>
          <w:lang w:val="fr-FR"/>
        </w:rPr>
        <w:t xml:space="preserve">de forme trapézoïdale et les bords légèrement convexes ; </w:t>
      </w:r>
      <w:r w:rsidR="00A33D46" w:rsidRPr="0032190F">
        <w:rPr>
          <w:lang w:val="fr-FR"/>
        </w:rPr>
        <w:t>à tranchant convexe</w:t>
      </w:r>
      <w:r w:rsidR="00B87306" w:rsidRPr="0032190F">
        <w:rPr>
          <w:lang w:val="fr-FR"/>
        </w:rPr>
        <w:t xml:space="preserve"> et talon (</w:t>
      </w:r>
      <w:r w:rsidR="00B87306" w:rsidRPr="0032190F">
        <w:rPr>
          <w:i/>
          <w:lang w:val="fr-FR"/>
        </w:rPr>
        <w:t>heel</w:t>
      </w:r>
      <w:r w:rsidR="00B87306" w:rsidRPr="0032190F">
        <w:rPr>
          <w:lang w:val="fr-FR"/>
        </w:rPr>
        <w:t>) droit</w:t>
      </w:r>
      <w:r w:rsidR="00A33D46" w:rsidRPr="0032190F">
        <w:rPr>
          <w:lang w:val="fr-FR"/>
        </w:rPr>
        <w:t xml:space="preserve"> associé également avec un vase </w:t>
      </w:r>
      <w:r w:rsidRPr="0032190F">
        <w:rPr>
          <w:lang w:val="fr-FR"/>
        </w:rPr>
        <w:t xml:space="preserve">complet </w:t>
      </w:r>
      <w:hyperlink r:id="rId9554" w:anchor="Cul_Campaniforme" w:history="1">
        <w:r w:rsidR="00A33D46" w:rsidRPr="0032190F">
          <w:rPr>
            <w:rStyle w:val="Hyperlink"/>
            <w:lang w:val="fr-FR"/>
          </w:rPr>
          <w:t>campaniforme</w:t>
        </w:r>
      </w:hyperlink>
      <w:r w:rsidR="00AA5199" w:rsidRPr="0032190F">
        <w:rPr>
          <w:lang w:val="fr-FR"/>
        </w:rPr>
        <w:t xml:space="preserve">de style </w:t>
      </w:r>
      <w:r w:rsidR="00FC44B4" w:rsidRPr="0032190F">
        <w:rPr>
          <w:lang w:val="fr-FR"/>
        </w:rPr>
        <w:t>M</w:t>
      </w:r>
      <w:r w:rsidR="00AA5199" w:rsidRPr="0032190F">
        <w:rPr>
          <w:lang w:val="fr-FR"/>
        </w:rPr>
        <w:t xml:space="preserve">aritime </w:t>
      </w:r>
      <w:r w:rsidR="00C45242" w:rsidRPr="0032190F">
        <w:rPr>
          <w:lang w:val="fr-FR"/>
        </w:rPr>
        <w:t>(BIB 232 (BIB 968)</w:t>
      </w:r>
      <w:r w:rsidR="00C0523C" w:rsidRPr="0032190F">
        <w:rPr>
          <w:lang w:val="fr-FR"/>
        </w:rPr>
        <w:t xml:space="preserve">). Si elle ne se suprpose pas complétemment avec la hache dela tombe 4 de </w:t>
      </w:r>
      <w:hyperlink r:id="rId9555" w:anchor="Sit_Rinaldone" w:history="1">
        <w:r w:rsidR="00C0523C" w:rsidRPr="0032190F">
          <w:rPr>
            <w:rStyle w:val="Hyperlink"/>
            <w:lang w:val="fr-FR"/>
          </w:rPr>
          <w:t>Rinaldone</w:t>
        </w:r>
      </w:hyperlink>
      <w:r w:rsidR="00C0523C" w:rsidRPr="0032190F">
        <w:rPr>
          <w:lang w:val="fr-FR"/>
        </w:rPr>
        <w:t>, elle peut néanmoins lui être comparée (BIB 988 p. 245)</w:t>
      </w:r>
      <w:r w:rsidR="00B87306" w:rsidRPr="0032190F">
        <w:rPr>
          <w:lang w:val="fr-FR"/>
        </w:rPr>
        <w:t xml:space="preserve">Les bords martelés le sont de manière inverse : l’un avançant sur la face antérieure, le second sur la face postérieure (BIB 1206 p. 212). Les meilleurs comparaisons sont celles possbibles avec </w:t>
      </w:r>
      <w:hyperlink r:id="rId9556" w:anchor="Sit_Colombare_Negrar" w:history="1">
        <w:r w:rsidR="00B87306" w:rsidRPr="0032190F">
          <w:rPr>
            <w:rStyle w:val="Hyperlink"/>
            <w:lang w:val="fr-FR"/>
          </w:rPr>
          <w:t>Colombare di Negrar</w:t>
        </w:r>
      </w:hyperlink>
      <w:r w:rsidR="00B87306" w:rsidRPr="0032190F">
        <w:rPr>
          <w:lang w:val="fr-FR"/>
        </w:rPr>
        <w:t xml:space="preserve"> et avec les exemplaires trouvés hors stratigarphie à Brabbia, Bibbiano et Aquileia </w:t>
      </w:r>
      <w:r w:rsidR="005C7046" w:rsidRPr="0032190F">
        <w:rPr>
          <w:lang w:val="fr-FR"/>
        </w:rPr>
        <w:t xml:space="preserve">(BIB 1206 p. 212 et BIB 1267 p. 215). Un exemple de hache comparable dans un contexte campaniforme a été trouvé à </w:t>
      </w:r>
      <w:hyperlink r:id="rId9557" w:anchor="Sit_Sesto_Fiorentino" w:history="1">
        <w:r w:rsidR="005C7046" w:rsidRPr="0032190F">
          <w:rPr>
            <w:rStyle w:val="Hyperlink"/>
            <w:lang w:val="fr-FR"/>
          </w:rPr>
          <w:t>Sesto Fiorentino</w:t>
        </w:r>
      </w:hyperlink>
      <w:r w:rsidR="005C7046" w:rsidRPr="0032190F">
        <w:rPr>
          <w:lang w:val="fr-FR"/>
        </w:rPr>
        <w:t xml:space="preserve"> (BIB 1267 p. 215 (BIB 1300))</w:t>
      </w:r>
    </w:p>
    <w:p w14:paraId="67C6666B" w14:textId="77777777" w:rsidR="00EC6498" w:rsidRPr="0032190F" w:rsidRDefault="00EC6498" w:rsidP="00242C0F">
      <w:pPr>
        <w:jc w:val="both"/>
        <w:rPr>
          <w:lang w:val="fr-FR"/>
        </w:rPr>
      </w:pPr>
    </w:p>
    <w:p w14:paraId="4153FAC0" w14:textId="16C8FEFC" w:rsidR="00EC6498" w:rsidRPr="0032190F" w:rsidRDefault="00EC6498" w:rsidP="00242C0F">
      <w:pPr>
        <w:jc w:val="both"/>
        <w:rPr>
          <w:lang w:val="fr-FR"/>
        </w:rPr>
      </w:pPr>
      <w:r w:rsidRPr="0032190F">
        <w:rPr>
          <w:lang w:val="fr-FR"/>
        </w:rPr>
        <w:t xml:space="preserve">Un vase </w:t>
      </w:r>
      <w:r w:rsidR="00982D91" w:rsidRPr="0032190F">
        <w:rPr>
          <w:lang w:val="fr-FR"/>
        </w:rPr>
        <w:t xml:space="preserve">campaniforme (BIB 1267 p. 215) : </w:t>
      </w:r>
      <w:r w:rsidRPr="0032190F">
        <w:rPr>
          <w:lang w:val="fr-FR"/>
        </w:rPr>
        <w:t xml:space="preserve">Le vase campaniforme de style pan-européen, comme celui de la Tombe Nord, trouve des comparaisons avec celui de </w:t>
      </w:r>
      <w:hyperlink r:id="rId9558" w:anchor="Sit_Ca_Marco" w:history="1">
        <w:r w:rsidRPr="0032190F">
          <w:rPr>
            <w:rStyle w:val="Hyperlink"/>
            <w:lang w:val="fr-FR"/>
          </w:rPr>
          <w:t>Ca’ di Marco</w:t>
        </w:r>
      </w:hyperlink>
      <w:r w:rsidRPr="0032190F">
        <w:rPr>
          <w:lang w:val="fr-FR"/>
        </w:rPr>
        <w:t xml:space="preserve"> (BIB 1267 p. 215 (BIB 1298))</w:t>
      </w:r>
    </w:p>
    <w:p w14:paraId="4DC77675" w14:textId="77777777" w:rsidR="00B87306" w:rsidRPr="0032190F" w:rsidRDefault="00B87306" w:rsidP="00242C0F">
      <w:pPr>
        <w:rPr>
          <w:lang w:val="fr-FR"/>
        </w:rPr>
      </w:pPr>
    </w:p>
    <w:p w14:paraId="7818571E" w14:textId="77777777" w:rsidR="00BF15EE" w:rsidRPr="0032190F" w:rsidRDefault="00BF15EE" w:rsidP="00426FF9">
      <w:pPr>
        <w:pStyle w:val="Heading1"/>
      </w:pPr>
      <w:bookmarkStart w:id="3917" w:name="Sit_Valsera_Gazzo_Veronese"/>
      <w:r w:rsidRPr="0032190F">
        <w:t>VALSERA DI GAZZO VERONESE</w:t>
      </w:r>
    </w:p>
    <w:bookmarkEnd w:id="3917"/>
    <w:p w14:paraId="58D31A53" w14:textId="77777777" w:rsidR="00BF15EE" w:rsidRPr="0032190F" w:rsidRDefault="00BF15EE" w:rsidP="00242C0F">
      <w:pPr>
        <w:rPr>
          <w:lang w:val="fr-FR"/>
        </w:rPr>
      </w:pPr>
    </w:p>
    <w:p w14:paraId="35A5C8E1" w14:textId="77777777" w:rsidR="00BF15EE" w:rsidRPr="0032190F" w:rsidRDefault="00BF15EE" w:rsidP="00242C0F">
      <w:pPr>
        <w:jc w:val="both"/>
        <w:rPr>
          <w:lang w:val="fr-FR"/>
        </w:rPr>
      </w:pPr>
      <w:r w:rsidRPr="0032190F">
        <w:rPr>
          <w:lang w:val="fr-FR"/>
        </w:rPr>
        <w:t xml:space="preserve">L’équipement de la tombe 23 du site de Valserà di Gazzo Veronese (Verona) a livré une lame à retouches bifaciales dans un contexte archéologique (contexte funéraire douteux du fait des perturbations dûes aux travaux agricoles ultérieurs) de l’âge du Bronze ancien (BIB 788 p. 35 (BIB 822). L’usage fonctionnel de cette lame et les traces de réaffûtage le font nettement différer des poignards de ce type </w:t>
      </w:r>
      <w:r w:rsidR="003012BA" w:rsidRPr="0032190F">
        <w:rPr>
          <w:lang w:val="fr-FR"/>
        </w:rPr>
        <w:t>trouvé</w:t>
      </w:r>
      <w:r w:rsidR="00AA5241" w:rsidRPr="0032190F">
        <w:rPr>
          <w:lang w:val="fr-FR"/>
        </w:rPr>
        <w:t>s dans les sépulture</w:t>
      </w:r>
      <w:r w:rsidR="00E04DE2" w:rsidRPr="0032190F">
        <w:rPr>
          <w:lang w:val="fr-FR"/>
        </w:rPr>
        <w:t>s</w:t>
      </w:r>
      <w:r w:rsidR="00AA5241" w:rsidRPr="0032190F">
        <w:rPr>
          <w:lang w:val="fr-FR"/>
        </w:rPr>
        <w:t xml:space="preserve"> de l’Âge du cuivre (BIB 788 p. 35)</w:t>
      </w:r>
    </w:p>
    <w:p w14:paraId="34183AB4" w14:textId="77777777" w:rsidR="00AA5241" w:rsidRPr="0032190F" w:rsidRDefault="00AA5241" w:rsidP="00242C0F">
      <w:pPr>
        <w:rPr>
          <w:lang w:val="fr-FR"/>
        </w:rPr>
      </w:pPr>
    </w:p>
    <w:p w14:paraId="2090D280" w14:textId="77777777" w:rsidR="00C148E7" w:rsidRPr="0032190F" w:rsidRDefault="00C148E7" w:rsidP="00426FF9">
      <w:pPr>
        <w:pStyle w:val="Heading1"/>
      </w:pPr>
      <w:bookmarkStart w:id="3918" w:name="Sit_Gambara"/>
      <w:r w:rsidRPr="0032190F">
        <w:t>GAMBARA (Tombe de)</w:t>
      </w:r>
    </w:p>
    <w:bookmarkEnd w:id="3918"/>
    <w:p w14:paraId="6EE83A6F" w14:textId="77777777" w:rsidR="00C148E7" w:rsidRPr="0032190F" w:rsidRDefault="00C148E7" w:rsidP="00242C0F">
      <w:pPr>
        <w:rPr>
          <w:lang w:val="fr-FR"/>
        </w:rPr>
      </w:pPr>
    </w:p>
    <w:p w14:paraId="5E16AE88" w14:textId="0EF1F78C" w:rsidR="00C148E7" w:rsidRPr="0032190F" w:rsidRDefault="00C148E7" w:rsidP="00242C0F">
      <w:pPr>
        <w:jc w:val="both"/>
        <w:rPr>
          <w:lang w:val="fr-FR"/>
        </w:rPr>
      </w:pPr>
      <w:r w:rsidRPr="0032190F">
        <w:rPr>
          <w:lang w:val="fr-FR"/>
        </w:rPr>
        <w:t xml:space="preserve">Près de Gambara (Brescia), une tombe a livré une lame de hallebarde de </w:t>
      </w:r>
      <w:smartTag w:uri="urn:schemas-microsoft-com:office:smarttags" w:element="metricconverter">
        <w:smartTagPr>
          <w:attr w:name="ProductID" w:val="35 cm"/>
        </w:smartTagPr>
        <w:r w:rsidRPr="0032190F">
          <w:rPr>
            <w:lang w:val="fr-FR"/>
          </w:rPr>
          <w:t>35 cm</w:t>
        </w:r>
      </w:smartTag>
      <w:r w:rsidRPr="0032190F">
        <w:rPr>
          <w:lang w:val="fr-FR"/>
        </w:rPr>
        <w:t xml:space="preserve"> de long en cuivre avec 3 trous pour les rivets et une nervure centrale bilatérale. </w:t>
      </w:r>
      <w:r w:rsidRPr="0032190F">
        <w:rPr>
          <w:i/>
          <w:lang w:val="fr-FR"/>
        </w:rPr>
        <w:t>Selon De Marinis ce type de hallebarde est l’un des plus ancien</w:t>
      </w:r>
      <w:r w:rsidR="00A31EBF" w:rsidRPr="0032190F">
        <w:rPr>
          <w:i/>
          <w:lang w:val="fr-FR"/>
        </w:rPr>
        <w:t>s</w:t>
      </w:r>
      <w:r w:rsidRPr="0032190F">
        <w:rPr>
          <w:i/>
          <w:lang w:val="fr-FR"/>
        </w:rPr>
        <w:t xml:space="preserve"> qui soit en Italie et est attribué au plein Chalcolithique sur la base de comparaison avec des exemplaires mieux contextualisés. Les notes de fouilles de </w:t>
      </w:r>
      <w:hyperlink r:id="rId9559" w:anchor="Sit_Roggiano_Gravina" w:history="1">
        <w:r w:rsidRPr="0032190F">
          <w:rPr>
            <w:rStyle w:val="Hyperlink"/>
            <w:i/>
            <w:lang w:val="fr-FR"/>
          </w:rPr>
          <w:t>Roggiano Gravina</w:t>
        </w:r>
      </w:hyperlink>
      <w:r w:rsidRPr="0032190F">
        <w:rPr>
          <w:i/>
          <w:lang w:val="fr-FR"/>
        </w:rPr>
        <w:t xml:space="preserve"> (Cosenza) la ferai</w:t>
      </w:r>
      <w:r w:rsidR="0097202E" w:rsidRPr="0032190F">
        <w:rPr>
          <w:i/>
          <w:lang w:val="fr-FR"/>
        </w:rPr>
        <w:t>en</w:t>
      </w:r>
      <w:r w:rsidRPr="0032190F">
        <w:rPr>
          <w:i/>
          <w:lang w:val="fr-FR"/>
        </w:rPr>
        <w:t xml:space="preserve">t attribuer à la phase </w:t>
      </w:r>
      <w:hyperlink r:id="rId9560" w:anchor="Cul_Remedello" w:history="1">
        <w:r w:rsidR="00F217EF" w:rsidRPr="0032190F">
          <w:rPr>
            <w:rStyle w:val="Hyperlink"/>
            <w:i/>
            <w:lang w:val="fr-FR"/>
          </w:rPr>
          <w:t>Remedello</w:t>
        </w:r>
      </w:hyperlink>
      <w:r w:rsidRPr="0032190F">
        <w:rPr>
          <w:i/>
          <w:lang w:val="fr-FR"/>
        </w:rPr>
        <w:t>2 (présence d’un poignard en cuivre d</w:t>
      </w:r>
      <w:r w:rsidR="0097202E" w:rsidRPr="0032190F">
        <w:rPr>
          <w:i/>
          <w:lang w:val="fr-FR"/>
        </w:rPr>
        <w:t>e</w:t>
      </w:r>
      <w:r w:rsidRPr="0032190F">
        <w:rPr>
          <w:i/>
          <w:lang w:val="fr-FR"/>
        </w:rPr>
        <w:t xml:space="preserve"> type Remedello, de 2 autres poignards en silex et d’un vase)</w:t>
      </w:r>
      <w:r w:rsidRPr="0032190F">
        <w:rPr>
          <w:lang w:val="fr-FR"/>
        </w:rPr>
        <w:t xml:space="preserve"> (BIB 386 p. 217)</w:t>
      </w:r>
      <w:r w:rsidR="00DB62FE" w:rsidRPr="0032190F">
        <w:rPr>
          <w:lang w:val="fr-FR"/>
        </w:rPr>
        <w:t xml:space="preserve"> attribuée au </w:t>
      </w:r>
      <w:hyperlink r:id="rId9561" w:anchor="Cul_Campaniforme" w:history="1">
        <w:r w:rsidR="00DB62FE" w:rsidRPr="0032190F">
          <w:rPr>
            <w:rStyle w:val="Hyperlink"/>
            <w:lang w:val="fr-FR"/>
          </w:rPr>
          <w:t>Campaniforme</w:t>
        </w:r>
      </w:hyperlink>
      <w:r w:rsidR="00DB62FE" w:rsidRPr="0032190F">
        <w:rPr>
          <w:lang w:val="fr-FR"/>
        </w:rPr>
        <w:t xml:space="preserve"> (SS BIB)</w:t>
      </w:r>
    </w:p>
    <w:p w14:paraId="27327B23" w14:textId="77777777" w:rsidR="006F4C27" w:rsidRPr="0032190F" w:rsidRDefault="006F4C27" w:rsidP="00242C0F">
      <w:pPr>
        <w:rPr>
          <w:lang w:val="fr-FR"/>
        </w:rPr>
      </w:pPr>
    </w:p>
    <w:p w14:paraId="56AABE7D" w14:textId="3B1FA855" w:rsidR="00D035B2" w:rsidRPr="0032190F" w:rsidRDefault="00976989" w:rsidP="00242C0F">
      <w:pPr>
        <w:jc w:val="both"/>
        <w:rPr>
          <w:lang w:val="fr-FR"/>
        </w:rPr>
      </w:pPr>
      <w:r w:rsidRPr="0032190F">
        <w:rPr>
          <w:lang w:val="fr-FR"/>
        </w:rPr>
        <w:t xml:space="preserve">Le type de hallebarde partage avec les poignards de type </w:t>
      </w:r>
      <w:hyperlink r:id="rId9562" w:anchor="Typ_Arm_Poignards_Italie" w:history="1">
        <w:r w:rsidRPr="0032190F">
          <w:rPr>
            <w:rStyle w:val="Hyperlink"/>
            <w:i/>
            <w:lang w:val="fr-FR"/>
          </w:rPr>
          <w:t>Gaudo</w:t>
        </w:r>
      </w:hyperlink>
      <w:r w:rsidRPr="0032190F">
        <w:rPr>
          <w:lang w:val="fr-FR"/>
        </w:rPr>
        <w:t xml:space="preserve"> plusieurs éléments : base de la lame légérement concave avec 3 trous de rivets et dans une moindre mesure la limite de l’enmanchement (qui en revanche est droite ou presque. La lame avec une nervure axiale est assymétrique.</w:t>
      </w:r>
      <w:r w:rsidR="003A2EA3" w:rsidRPr="0032190F">
        <w:rPr>
          <w:lang w:val="fr-FR"/>
        </w:rPr>
        <w:t xml:space="preserve"> Autres e</w:t>
      </w:r>
      <w:r w:rsidRPr="0032190F">
        <w:rPr>
          <w:lang w:val="fr-FR"/>
        </w:rPr>
        <w:t>xemplaires :</w:t>
      </w:r>
      <w:hyperlink r:id="rId9563" w:anchor="Sit_Roggiano_Gravina" w:history="1">
        <w:r w:rsidRPr="0032190F">
          <w:rPr>
            <w:rStyle w:val="Hyperlink"/>
            <w:lang w:val="fr-FR"/>
          </w:rPr>
          <w:t>Roggiano Gravina</w:t>
        </w:r>
      </w:hyperlink>
      <w:r w:rsidRPr="0032190F">
        <w:rPr>
          <w:lang w:val="fr-FR"/>
        </w:rPr>
        <w:t xml:space="preserve"> et 1 hallebarde d’une loc. inconnue (BIB 930 p. 7)</w:t>
      </w:r>
      <w:r w:rsidR="003A2EA3" w:rsidRPr="0032190F">
        <w:rPr>
          <w:lang w:val="fr-FR"/>
        </w:rPr>
        <w:t xml:space="preserve">. </w:t>
      </w:r>
      <w:r w:rsidR="00D035B2" w:rsidRPr="0032190F">
        <w:rPr>
          <w:lang w:val="fr-FR"/>
        </w:rPr>
        <w:t xml:space="preserve">Comparer avec </w:t>
      </w:r>
      <w:hyperlink r:id="rId9564" w:anchor="Sit_Spessa" w:history="1">
        <w:r w:rsidR="00D035B2" w:rsidRPr="0032190F">
          <w:rPr>
            <w:rStyle w:val="Hyperlink"/>
            <w:lang w:val="fr-FR"/>
          </w:rPr>
          <w:t>Spessa</w:t>
        </w:r>
      </w:hyperlink>
      <w:r w:rsidR="00D035B2" w:rsidRPr="0032190F">
        <w:rPr>
          <w:lang w:val="fr-FR"/>
        </w:rPr>
        <w:t xml:space="preserve"> et </w:t>
      </w:r>
      <w:hyperlink r:id="rId9565" w:anchor="Sit_Villafranca_Veronese" w:history="1">
        <w:r w:rsidR="00D035B2" w:rsidRPr="0032190F">
          <w:rPr>
            <w:rStyle w:val="Hyperlink"/>
            <w:lang w:val="fr-FR"/>
          </w:rPr>
          <w:t>Villafranca Veronese</w:t>
        </w:r>
      </w:hyperlink>
      <w:r w:rsidR="00D035B2" w:rsidRPr="0032190F">
        <w:rPr>
          <w:lang w:val="fr-FR"/>
        </w:rPr>
        <w:t xml:space="preserve"> (SS BIB)</w:t>
      </w:r>
    </w:p>
    <w:p w14:paraId="6F5A93E7" w14:textId="77777777" w:rsidR="00EB0CED" w:rsidRPr="0032190F" w:rsidRDefault="00EB0CED" w:rsidP="00242C0F">
      <w:pPr>
        <w:jc w:val="both"/>
        <w:rPr>
          <w:lang w:val="fr-FR"/>
        </w:rPr>
      </w:pPr>
    </w:p>
    <w:p w14:paraId="00E9049A" w14:textId="77777777" w:rsidR="00EB0CED" w:rsidRPr="0032190F" w:rsidRDefault="00EB0CED" w:rsidP="00426FF9">
      <w:pPr>
        <w:pStyle w:val="Heading1"/>
      </w:pPr>
      <w:bookmarkStart w:id="3919" w:name="Sit_Monaca"/>
      <w:r w:rsidRPr="0032190F">
        <w:t>MONACA</w:t>
      </w:r>
    </w:p>
    <w:bookmarkEnd w:id="3919"/>
    <w:p w14:paraId="066228D8" w14:textId="77777777" w:rsidR="00EB0CED" w:rsidRPr="0032190F" w:rsidRDefault="00EB0CED" w:rsidP="00242C0F">
      <w:pPr>
        <w:jc w:val="both"/>
        <w:rPr>
          <w:lang w:val="fr-FR"/>
        </w:rPr>
      </w:pPr>
    </w:p>
    <w:p w14:paraId="7EC58FFA" w14:textId="1B36B05F" w:rsidR="00EB0CED" w:rsidRPr="0032190F" w:rsidRDefault="00EB0CED" w:rsidP="00242C0F">
      <w:pPr>
        <w:jc w:val="both"/>
        <w:rPr>
          <w:lang w:val="fr-FR"/>
        </w:rPr>
      </w:pPr>
      <w:r w:rsidRPr="0032190F">
        <w:rPr>
          <w:lang w:val="fr-FR"/>
        </w:rPr>
        <w:t xml:space="preserve">En Calabre, la grotta della Monaca (Sant’Agata d’Esaro, Cosenza) est une mine de cuivre qui a livré 12 marteaux en pierre associés à de la céramique de style </w:t>
      </w:r>
      <w:hyperlink r:id="rId9566" w:anchor="Cul_Piano_Conte" w:history="1">
        <w:r w:rsidRPr="0032190F">
          <w:rPr>
            <w:rStyle w:val="Hyperlink"/>
            <w:lang w:val="fr-FR"/>
          </w:rPr>
          <w:t>Piano Conte</w:t>
        </w:r>
      </w:hyperlink>
      <w:r w:rsidRPr="0032190F">
        <w:rPr>
          <w:lang w:val="fr-FR"/>
        </w:rPr>
        <w:t xml:space="preserve"> (moitié du 3</w:t>
      </w:r>
      <w:r w:rsidRPr="0032190F">
        <w:rPr>
          <w:vertAlign w:val="superscript"/>
          <w:lang w:val="fr-FR"/>
        </w:rPr>
        <w:t>e</w:t>
      </w:r>
      <w:r w:rsidRPr="0032190F">
        <w:rPr>
          <w:lang w:val="fr-FR"/>
        </w:rPr>
        <w:t xml:space="preserve"> millénaire) (BIB 368 p. 75,76 (BIB 647))</w:t>
      </w:r>
    </w:p>
    <w:p w14:paraId="7C316748" w14:textId="77777777" w:rsidR="00976989" w:rsidRPr="0032190F" w:rsidRDefault="00976989" w:rsidP="00242C0F">
      <w:pPr>
        <w:rPr>
          <w:lang w:val="fr-FR"/>
        </w:rPr>
      </w:pPr>
    </w:p>
    <w:p w14:paraId="0E5420AF" w14:textId="77777777" w:rsidR="00976989" w:rsidRPr="0032190F" w:rsidRDefault="00976989" w:rsidP="00426FF9">
      <w:pPr>
        <w:pStyle w:val="Heading1"/>
      </w:pPr>
      <w:bookmarkStart w:id="3920" w:name="Sit_Roggiano_Gravina"/>
      <w:r w:rsidRPr="0032190F">
        <w:lastRenderedPageBreak/>
        <w:t>ROGGIANO GRAVINA</w:t>
      </w:r>
    </w:p>
    <w:bookmarkEnd w:id="3920"/>
    <w:p w14:paraId="4C767FDD" w14:textId="77777777" w:rsidR="00976989" w:rsidRPr="0032190F" w:rsidRDefault="00976989" w:rsidP="00242C0F">
      <w:pPr>
        <w:rPr>
          <w:lang w:val="fr-FR"/>
        </w:rPr>
      </w:pPr>
    </w:p>
    <w:p w14:paraId="79141427" w14:textId="1F03F6D4" w:rsidR="00976989" w:rsidRDefault="003B3113" w:rsidP="00242C0F">
      <w:pPr>
        <w:rPr>
          <w:lang w:val="fr-FR"/>
        </w:rPr>
      </w:pPr>
      <w:r w:rsidRPr="0032190F">
        <w:rPr>
          <w:lang w:val="fr-FR"/>
        </w:rPr>
        <w:t xml:space="preserve">Roggiano Gravina (Cosenza, Calabre) a livré associé à une lame de hallebarde de type </w:t>
      </w:r>
      <w:hyperlink r:id="rId9567" w:anchor="Sit_Gambara" w:history="1">
        <w:r w:rsidRPr="0032190F">
          <w:rPr>
            <w:rStyle w:val="Hyperlink"/>
            <w:lang w:val="fr-FR"/>
          </w:rPr>
          <w:t>Gambara</w:t>
        </w:r>
      </w:hyperlink>
      <w:r w:rsidRPr="0032190F">
        <w:rPr>
          <w:lang w:val="fr-FR"/>
        </w:rPr>
        <w:t xml:space="preserve"> un poignard de faciès </w:t>
      </w:r>
      <w:hyperlink r:id="rId9568" w:anchor="Cul_Campaniforme" w:history="1">
        <w:r w:rsidRPr="0032190F">
          <w:rPr>
            <w:rStyle w:val="Hyperlink"/>
            <w:lang w:val="fr-FR"/>
          </w:rPr>
          <w:t>Campaniforme</w:t>
        </w:r>
      </w:hyperlink>
      <w:r w:rsidR="00CE2325" w:rsidRPr="0032190F">
        <w:rPr>
          <w:lang w:val="fr-FR"/>
        </w:rPr>
        <w:t xml:space="preserve">avec un trou de rivet </w:t>
      </w:r>
      <w:r w:rsidRPr="0032190F">
        <w:rPr>
          <w:lang w:val="fr-FR"/>
        </w:rPr>
        <w:t>(BIB 930 p. 7)</w:t>
      </w:r>
    </w:p>
    <w:p w14:paraId="12561854" w14:textId="77777777" w:rsidR="0005399D" w:rsidRDefault="0005399D" w:rsidP="00242C0F">
      <w:pPr>
        <w:rPr>
          <w:lang w:val="fr-FR"/>
        </w:rPr>
      </w:pPr>
    </w:p>
    <w:p w14:paraId="0BF0013F" w14:textId="77777777" w:rsidR="006702FF" w:rsidRDefault="006702FF" w:rsidP="00426FF9">
      <w:pPr>
        <w:pStyle w:val="Heading1"/>
      </w:pPr>
      <w:bookmarkStart w:id="3921" w:name="Sit_San_Michele_Saracena"/>
      <w:r>
        <w:t>SAN MICHELE DE SARACENA</w:t>
      </w:r>
    </w:p>
    <w:bookmarkEnd w:id="3921"/>
    <w:p w14:paraId="116C803E" w14:textId="77777777" w:rsidR="006702FF" w:rsidRDefault="006702FF" w:rsidP="00242C0F">
      <w:pPr>
        <w:rPr>
          <w:lang w:val="fr-FR"/>
        </w:rPr>
      </w:pPr>
    </w:p>
    <w:p w14:paraId="0A808067" w14:textId="6CB31780" w:rsidR="006702FF" w:rsidRDefault="006702FF" w:rsidP="006702FF">
      <w:pPr>
        <w:jc w:val="both"/>
        <w:rPr>
          <w:lang w:val="fr-FR"/>
        </w:rPr>
      </w:pPr>
      <w:r w:rsidRPr="006702FF">
        <w:rPr>
          <w:lang w:val="fr-FR"/>
        </w:rPr>
        <w:t xml:space="preserve">La grotte San Michele di Saracena </w:t>
      </w:r>
      <w:r w:rsidR="008054D1">
        <w:rPr>
          <w:lang w:val="fr-FR"/>
        </w:rPr>
        <w:t xml:space="preserve">(Sicile) </w:t>
      </w:r>
      <w:r w:rsidRPr="006702FF">
        <w:rPr>
          <w:lang w:val="fr-FR"/>
        </w:rPr>
        <w:t xml:space="preserve">atteste d’occupations précoces, caractérisée par des poteries imprimées typiques de la phase I du </w:t>
      </w:r>
      <w:hyperlink r:id="rId9569" w:anchor="Cul_Stentinello" w:history="1">
        <w:r w:rsidR="0043233D" w:rsidRPr="0043233D">
          <w:rPr>
            <w:rStyle w:val="Hyperlink"/>
            <w:lang w:val="fr-FR"/>
          </w:rPr>
          <w:t>Stentinello</w:t>
        </w:r>
      </w:hyperlink>
      <w:r w:rsidRPr="006702FF">
        <w:rPr>
          <w:lang w:val="fr-FR"/>
        </w:rPr>
        <w:t>.</w:t>
      </w:r>
      <w:r>
        <w:rPr>
          <w:lang w:val="fr-FR"/>
        </w:rPr>
        <w:t xml:space="preserve"> (BIB 2793) </w:t>
      </w:r>
      <w:r w:rsidR="0005399D">
        <w:rPr>
          <w:lang w:val="fr-FR"/>
        </w:rPr>
        <w:t xml:space="preserve">Culture de la </w:t>
      </w:r>
      <w:hyperlink r:id="rId9570" w:anchor="Cul_Serra_Alto" w:history="1">
        <w:r w:rsidR="0005399D" w:rsidRPr="00C35EA7">
          <w:rPr>
            <w:rStyle w:val="Hyperlink"/>
            <w:lang w:val="it-IT"/>
          </w:rPr>
          <w:t>Serra d’Alto</w:t>
        </w:r>
      </w:hyperlink>
      <w:r w:rsidR="0005399D">
        <w:rPr>
          <w:lang w:val="fr-FR"/>
        </w:rPr>
        <w:t xml:space="preserve"> (BIB 3420)</w:t>
      </w:r>
    </w:p>
    <w:p w14:paraId="7ECA9388" w14:textId="251CE9CE" w:rsidR="00914B3D" w:rsidRDefault="00914B3D" w:rsidP="006702FF">
      <w:pPr>
        <w:jc w:val="both"/>
        <w:rPr>
          <w:lang w:val="fr-FR"/>
        </w:rPr>
      </w:pPr>
      <w:r>
        <w:rPr>
          <w:lang w:val="fr-FR"/>
        </w:rPr>
        <w:t>Passage de l'</w:t>
      </w:r>
      <w:hyperlink r:id="rId9571" w:anchor="Cul_Impressa_Sud_Italie_archai" w:history="1">
        <w:r w:rsidRPr="00914B3D">
          <w:rPr>
            <w:rStyle w:val="Hyperlink"/>
            <w:lang w:val="fr-FR"/>
          </w:rPr>
          <w:t>I. archaïque</w:t>
        </w:r>
      </w:hyperlink>
      <w:r w:rsidRPr="00914B3D">
        <w:rPr>
          <w:lang w:val="fr-FR"/>
        </w:rPr>
        <w:t xml:space="preserve"> </w:t>
      </w:r>
      <w:r>
        <w:rPr>
          <w:lang w:val="fr-FR"/>
        </w:rPr>
        <w:t>a</w:t>
      </w:r>
      <w:r w:rsidRPr="00914B3D">
        <w:rPr>
          <w:lang w:val="fr-FR"/>
        </w:rPr>
        <w:t xml:space="preserve"> </w:t>
      </w:r>
      <w:hyperlink r:id="rId9572" w:anchor="Cul_Impressa_Sud_Italie_evol" w:history="1">
        <w:r w:rsidRPr="00914B3D">
          <w:rPr>
            <w:rStyle w:val="Hyperlink"/>
            <w:lang w:val="fr-FR"/>
          </w:rPr>
          <w:t>I. évoluée</w:t>
        </w:r>
      </w:hyperlink>
      <w:r w:rsidRPr="00914B3D">
        <w:rPr>
          <w:lang w:val="fr-FR"/>
        </w:rPr>
        <w:t xml:space="preserve"> </w:t>
      </w:r>
      <w:r>
        <w:rPr>
          <w:lang w:val="fr-FR"/>
        </w:rPr>
        <w:t>(BIB 2901)</w:t>
      </w:r>
      <w:r w:rsidR="0005399D">
        <w:rPr>
          <w:lang w:val="fr-FR"/>
        </w:rPr>
        <w:t xml:space="preserve"> </w:t>
      </w:r>
    </w:p>
    <w:p w14:paraId="3C8AB760" w14:textId="77777777" w:rsidR="00914B3D" w:rsidRDefault="00914B3D" w:rsidP="006702FF">
      <w:pPr>
        <w:jc w:val="both"/>
        <w:rPr>
          <w:lang w:val="fr-FR"/>
        </w:rPr>
      </w:pPr>
    </w:p>
    <w:p w14:paraId="30A9B82A" w14:textId="77777777" w:rsidR="006702FF" w:rsidRDefault="008054D1" w:rsidP="006702FF">
      <w:pPr>
        <w:pStyle w:val="Heading2"/>
      </w:pPr>
      <w:bookmarkStart w:id="3922" w:name="Sit_San_Michele_Saracena_cer_item151"/>
      <w:r>
        <w:t>item 151</w:t>
      </w:r>
    </w:p>
    <w:bookmarkEnd w:id="3922"/>
    <w:p w14:paraId="7A0AF860" w14:textId="1B2A3AB1" w:rsidR="006702FF" w:rsidRDefault="006702FF" w:rsidP="006702FF">
      <w:pPr>
        <w:jc w:val="both"/>
        <w:rPr>
          <w:lang w:val="fr-FR"/>
        </w:rPr>
      </w:pPr>
      <w:r w:rsidRPr="006702FF">
        <w:rPr>
          <w:lang w:val="fr-FR"/>
        </w:rPr>
        <w:t>Un grand fragment de panse (</w:t>
      </w:r>
      <w:hyperlink r:id="rId9573" w:anchor="Cul_Art_TAC_T_a_visage_typ_vsg2" w:history="1">
        <w:r w:rsidR="002C0EE8" w:rsidRPr="006702FF">
          <w:rPr>
            <w:rStyle w:val="Hyperlink"/>
            <w:lang w:val="fr-FR"/>
          </w:rPr>
          <w:t>vsg2</w:t>
        </w:r>
      </w:hyperlink>
      <w:r w:rsidRPr="006702FF">
        <w:rPr>
          <w:lang w:val="fr-FR"/>
        </w:rPr>
        <w:t xml:space="preserve">) </w:t>
      </w:r>
      <w:r>
        <w:rPr>
          <w:lang w:val="fr-FR"/>
        </w:rPr>
        <w:t xml:space="preserve">Bien calé chronologiquement entre </w:t>
      </w:r>
      <w:r w:rsidRPr="006702FF">
        <w:rPr>
          <w:lang w:val="fr-FR"/>
        </w:rPr>
        <w:t>5840 - 5620 calBC</w:t>
      </w:r>
      <w:r>
        <w:rPr>
          <w:lang w:val="fr-FR"/>
        </w:rPr>
        <w:t xml:space="preserve"> (BIB 2793) </w:t>
      </w:r>
      <w:r w:rsidRPr="006702FF">
        <w:rPr>
          <w:lang w:val="fr-FR"/>
        </w:rPr>
        <w:t>est décoré d’impressions (Natali et Forgia 2017). On note un agencement de bandes imprimées en « M » de part et d’autre d’une bande verticale</w:t>
      </w:r>
      <w:r>
        <w:rPr>
          <w:lang w:val="fr-FR"/>
        </w:rPr>
        <w:t xml:space="preserve"> </w:t>
      </w:r>
      <w:r w:rsidRPr="006702FF">
        <w:rPr>
          <w:lang w:val="fr-FR"/>
        </w:rPr>
        <w:t>faisant axe de symétrie</w:t>
      </w:r>
      <w:r w:rsidR="002C0EE8">
        <w:rPr>
          <w:lang w:val="fr-FR"/>
        </w:rPr>
        <w:t xml:space="preserve"> [</w:t>
      </w:r>
      <w:hyperlink r:id="rId9574" w:anchor="Cul_Macro_Schematique_ico_piernabiertos" w:history="1">
        <w:r w:rsidR="002C0EE8" w:rsidRPr="00934C7E">
          <w:rPr>
            <w:rStyle w:val="Hyperlink"/>
            <w:i/>
            <w:lang w:val="fr-FR"/>
          </w:rPr>
          <w:t>piernabierto</w:t>
        </w:r>
      </w:hyperlink>
      <w:r w:rsidR="002C0EE8" w:rsidRPr="002C0EE8">
        <w:rPr>
          <w:lang w:val="fr-FR"/>
        </w:rPr>
        <w:t>]</w:t>
      </w:r>
      <w:r w:rsidRPr="006702FF">
        <w:rPr>
          <w:lang w:val="fr-FR"/>
        </w:rPr>
        <w:t>. Un losange est également associé. S’agit-il d’un personnage schématique ? Sur le col est appliqué un protomé à profil conique. De part et d’autre sont</w:t>
      </w:r>
      <w:r>
        <w:rPr>
          <w:lang w:val="fr-FR"/>
        </w:rPr>
        <w:t xml:space="preserve"> </w:t>
      </w:r>
      <w:r w:rsidRPr="006702FF">
        <w:rPr>
          <w:lang w:val="fr-FR"/>
        </w:rPr>
        <w:t>imprimés des yeux losangiques. Le décor inférieur est agencé en lignes parallèles verticales et se développant en vagues. Les décors latéraux sont agencés de la même manière mais se développent horizontalement. Ils</w:t>
      </w:r>
      <w:r>
        <w:rPr>
          <w:lang w:val="fr-FR"/>
        </w:rPr>
        <w:t xml:space="preserve"> </w:t>
      </w:r>
      <w:r w:rsidRPr="006702FF">
        <w:rPr>
          <w:lang w:val="fr-FR"/>
        </w:rPr>
        <w:t xml:space="preserve">rappellent en cela l’occurrence de </w:t>
      </w:r>
      <w:hyperlink r:id="rId9575" w:anchor="Sit_Capo_Alfiere_cer_item99" w:history="1">
        <w:r w:rsidRPr="008054D1">
          <w:rPr>
            <w:rStyle w:val="Hyperlink"/>
            <w:lang w:val="fr-FR"/>
          </w:rPr>
          <w:t>Capo Alfier</w:t>
        </w:r>
        <w:r w:rsidR="00830494">
          <w:rPr>
            <w:rStyle w:val="Hyperlink"/>
            <w:lang w:val="fr-FR"/>
          </w:rPr>
          <w:t>e n°99</w:t>
        </w:r>
      </w:hyperlink>
      <w:r w:rsidRPr="006702FF">
        <w:rPr>
          <w:lang w:val="fr-FR"/>
        </w:rPr>
        <w:t xml:space="preserve"> quoique l’exécution ne soit pas e</w:t>
      </w:r>
      <w:r>
        <w:rPr>
          <w:lang w:val="fr-FR"/>
        </w:rPr>
        <w:t>xactement comparable (BIB 2793), l</w:t>
      </w:r>
      <w:r w:rsidRPr="006702FF">
        <w:rPr>
          <w:lang w:val="fr-FR"/>
        </w:rPr>
        <w:t xml:space="preserve">e décor rappelle certains personnages schématiques du sud-est de l’Italie de la sphère </w:t>
      </w:r>
      <w:hyperlink r:id="rId9576" w:anchor="Cul_Guadone" w:history="1">
        <w:r w:rsidRPr="00F14288">
          <w:rPr>
            <w:rStyle w:val="Hyperlink"/>
            <w:lang w:val="fr-FR"/>
          </w:rPr>
          <w:t>Guadone</w:t>
        </w:r>
      </w:hyperlink>
      <w:r w:rsidRPr="006702FF">
        <w:rPr>
          <w:lang w:val="fr-FR"/>
        </w:rPr>
        <w:t xml:space="preserve"> tels qu’on les rencontre à </w:t>
      </w:r>
      <w:hyperlink r:id="rId9577" w:anchor="Sit_Rendina_di_Melfi_cer_item33" w:history="1">
        <w:r w:rsidR="002C0EE8" w:rsidRPr="002C0EE8">
          <w:rPr>
            <w:rStyle w:val="Hyperlink"/>
            <w:lang w:val="fr-FR"/>
          </w:rPr>
          <w:t>Rendina</w:t>
        </w:r>
      </w:hyperlink>
      <w:r w:rsidR="002C0EE8" w:rsidRPr="002C0EE8">
        <w:rPr>
          <w:lang w:val="fr-FR"/>
        </w:rPr>
        <w:t xml:space="preserve"> </w:t>
      </w:r>
      <w:r>
        <w:rPr>
          <w:lang w:val="fr-FR"/>
        </w:rPr>
        <w:t xml:space="preserve">(BIB 2793) A l'intersection des modalités de </w:t>
      </w:r>
      <w:hyperlink r:id="rId9578" w:anchor="Sit_Passo_Corvo" w:history="1">
        <w:r w:rsidR="00F14288" w:rsidRPr="00F14288">
          <w:rPr>
            <w:rStyle w:val="Hyperlink"/>
            <w:lang w:val="fr-FR"/>
          </w:rPr>
          <w:t>Passo di Corvo</w:t>
        </w:r>
      </w:hyperlink>
      <w:r w:rsidRPr="006702FF">
        <w:rPr>
          <w:lang w:val="fr-FR"/>
        </w:rPr>
        <w:t xml:space="preserve"> et de </w:t>
      </w:r>
      <w:hyperlink r:id="rId9579" w:anchor="Cul_Serra_Alto" w:history="1">
        <w:r w:rsidR="0005399D" w:rsidRPr="00C35EA7">
          <w:rPr>
            <w:rStyle w:val="Hyperlink"/>
            <w:lang w:val="it-IT"/>
          </w:rPr>
          <w:t>Serra d’Alto</w:t>
        </w:r>
      </w:hyperlink>
      <w:r w:rsidRPr="006702FF">
        <w:rPr>
          <w:lang w:val="fr-FR"/>
        </w:rPr>
        <w:t>, ou de Catignano dans les Abruzzes</w:t>
      </w:r>
      <w:r>
        <w:rPr>
          <w:lang w:val="fr-FR"/>
        </w:rPr>
        <w:t xml:space="preserve">, d'une part et d'autre part de Calabre et de Sicile (BIB 2793) </w:t>
      </w:r>
    </w:p>
    <w:p w14:paraId="11E761E8" w14:textId="77777777" w:rsidR="008054D1" w:rsidRDefault="008054D1" w:rsidP="006702FF">
      <w:pPr>
        <w:jc w:val="both"/>
        <w:rPr>
          <w:lang w:val="fr-FR"/>
        </w:rPr>
      </w:pPr>
    </w:p>
    <w:p w14:paraId="74A3AB77" w14:textId="77777777" w:rsidR="008054D1" w:rsidRPr="0032190F" w:rsidRDefault="008054D1" w:rsidP="00426FF9">
      <w:pPr>
        <w:pStyle w:val="Heading1"/>
      </w:pPr>
      <w:bookmarkStart w:id="3923" w:name="Sit_Capo_Alfiere"/>
      <w:r>
        <w:t>CAPO ALFIERE</w:t>
      </w:r>
    </w:p>
    <w:bookmarkEnd w:id="3923"/>
    <w:p w14:paraId="45F5D82F" w14:textId="77777777" w:rsidR="00F943B6" w:rsidRDefault="00F943B6" w:rsidP="00242C0F">
      <w:pPr>
        <w:rPr>
          <w:lang w:val="fr-FR"/>
        </w:rPr>
      </w:pPr>
    </w:p>
    <w:p w14:paraId="037368E8" w14:textId="53858649" w:rsidR="00D64539" w:rsidRDefault="00000000" w:rsidP="00D64539">
      <w:pPr>
        <w:jc w:val="both"/>
        <w:rPr>
          <w:lang w:val="fr-FR"/>
        </w:rPr>
      </w:pPr>
      <w:hyperlink r:id="rId9580" w:anchor="Cul_Impressa_Sud_Italie_evol" w:history="1">
        <w:r w:rsidR="00F943B6" w:rsidRPr="00F943B6">
          <w:rPr>
            <w:rStyle w:val="Hyperlink"/>
            <w:lang w:val="fr-FR"/>
          </w:rPr>
          <w:t>I. évoluée</w:t>
        </w:r>
      </w:hyperlink>
      <w:r w:rsidR="00F943B6">
        <w:rPr>
          <w:lang w:val="fr-FR"/>
        </w:rPr>
        <w:t xml:space="preserve"> (BIB 2901)</w:t>
      </w:r>
      <w:r w:rsidR="00D64539">
        <w:rPr>
          <w:lang w:val="fr-FR"/>
        </w:rPr>
        <w:t xml:space="preserve"> Importatne concentration d'</w:t>
      </w:r>
      <w:r w:rsidR="00830494">
        <w:rPr>
          <w:lang w:val="fr-FR"/>
        </w:rPr>
        <w:t>o</w:t>
      </w:r>
      <w:r w:rsidR="00D64539">
        <w:rPr>
          <w:lang w:val="fr-FR"/>
        </w:rPr>
        <w:t>bsidienne de Lipari de 5800-5500 BC (BIB 2918)</w:t>
      </w:r>
    </w:p>
    <w:p w14:paraId="7D8C39FC" w14:textId="77777777" w:rsidR="00F943B6" w:rsidRDefault="00F943B6" w:rsidP="00242C0F">
      <w:pPr>
        <w:rPr>
          <w:lang w:val="fr-FR"/>
        </w:rPr>
      </w:pPr>
    </w:p>
    <w:p w14:paraId="0799711C" w14:textId="77777777" w:rsidR="00F943B6" w:rsidRDefault="00F943B6" w:rsidP="00242C0F">
      <w:pPr>
        <w:rPr>
          <w:lang w:val="fr-FR"/>
        </w:rPr>
      </w:pPr>
    </w:p>
    <w:p w14:paraId="2494FCB1" w14:textId="77777777" w:rsidR="00F943B6" w:rsidRDefault="00F943B6" w:rsidP="00F943B6">
      <w:pPr>
        <w:pStyle w:val="Heading2"/>
      </w:pPr>
      <w:bookmarkStart w:id="3924" w:name="Sit_Capo_Alfiere_cer_item97"/>
      <w:r>
        <w:t>item 97</w:t>
      </w:r>
    </w:p>
    <w:bookmarkEnd w:id="3924"/>
    <w:p w14:paraId="02AECAA7" w14:textId="77777777" w:rsidR="00F943B6" w:rsidRDefault="00F943B6" w:rsidP="00242C0F">
      <w:pPr>
        <w:rPr>
          <w:lang w:val="fr-FR"/>
        </w:rPr>
      </w:pPr>
    </w:p>
    <w:p w14:paraId="06A10C90" w14:textId="4ABB4ACA" w:rsidR="00F943B6" w:rsidRPr="00F943B6" w:rsidRDefault="00000000" w:rsidP="00F943B6">
      <w:pPr>
        <w:jc w:val="both"/>
        <w:rPr>
          <w:lang w:val="fr-FR"/>
        </w:rPr>
      </w:pPr>
      <w:hyperlink r:id="rId9581" w:anchor="Cul_Stentinello" w:history="1">
        <w:r w:rsidR="00F14288" w:rsidRPr="00F14288">
          <w:rPr>
            <w:rStyle w:val="Hyperlink"/>
            <w:lang w:val="fr-FR" w:eastAsia="en-GB"/>
          </w:rPr>
          <w:t>Stentinello</w:t>
        </w:r>
      </w:hyperlink>
      <w:r w:rsidR="00BE4202">
        <w:rPr>
          <w:lang w:val="fr-FR" w:eastAsia="en-GB"/>
        </w:rPr>
        <w:t>,</w:t>
      </w:r>
      <w:r w:rsidR="00BE4202" w:rsidRPr="00BE4202">
        <w:rPr>
          <w:lang w:val="fr-FR"/>
        </w:rPr>
        <w:t xml:space="preserve"> </w:t>
      </w:r>
      <w:r w:rsidR="00BE4202" w:rsidRPr="00BE4202">
        <w:rPr>
          <w:lang w:val="fr-FR" w:eastAsia="en-GB"/>
        </w:rPr>
        <w:t>5650±70 : 4620 (90,6%) 4352 cal BC</w:t>
      </w:r>
      <w:r w:rsidR="00BE4202">
        <w:rPr>
          <w:lang w:val="fr-FR" w:eastAsia="en-GB"/>
        </w:rPr>
        <w:t>,</w:t>
      </w:r>
      <w:r w:rsidR="00F943B6">
        <w:rPr>
          <w:lang w:val="fr-FR" w:eastAsia="en-GB"/>
        </w:rPr>
        <w:t xml:space="preserve"> personnification anthropomorphe (BIB 2793) </w:t>
      </w:r>
      <w:r w:rsidR="00F943B6" w:rsidRPr="00F943B6">
        <w:rPr>
          <w:lang w:val="fr-FR" w:eastAsia="en-GB"/>
        </w:rPr>
        <w:t>Col concave orné de décors d'impressions orientées en bandes</w:t>
      </w:r>
      <w:r w:rsidR="00F943B6">
        <w:rPr>
          <w:lang w:val="fr-FR" w:eastAsia="en-GB"/>
        </w:rPr>
        <w:t xml:space="preserve"> </w:t>
      </w:r>
      <w:r w:rsidR="00F943B6" w:rsidRPr="00F943B6">
        <w:rPr>
          <w:lang w:val="fr-FR" w:eastAsia="en-GB"/>
        </w:rPr>
        <w:t>verticales. Le motif est incomplet. Est restituable un motif</w:t>
      </w:r>
      <w:r w:rsidR="00F943B6">
        <w:rPr>
          <w:lang w:val="fr-FR" w:eastAsia="en-GB"/>
        </w:rPr>
        <w:t xml:space="preserve"> </w:t>
      </w:r>
      <w:r w:rsidR="00F943B6" w:rsidRPr="00F943B6">
        <w:rPr>
          <w:lang w:val="fr-FR" w:eastAsia="en-GB"/>
        </w:rPr>
        <w:t>d'impressions constitué d'un losange concentrique encadré par des</w:t>
      </w:r>
      <w:r w:rsidR="00F943B6">
        <w:rPr>
          <w:lang w:val="fr-FR" w:eastAsia="en-GB"/>
        </w:rPr>
        <w:t xml:space="preserve"> </w:t>
      </w:r>
      <w:r w:rsidR="00F943B6" w:rsidRPr="00F943B6">
        <w:rPr>
          <w:lang w:val="fr-FR" w:eastAsia="en-GB"/>
        </w:rPr>
        <w:t>cils. la base du losange se poursuit en une bande de courtes</w:t>
      </w:r>
      <w:r w:rsidR="00F943B6">
        <w:rPr>
          <w:lang w:val="fr-FR" w:eastAsia="en-GB"/>
        </w:rPr>
        <w:t xml:space="preserve"> </w:t>
      </w:r>
      <w:r w:rsidR="00F943B6" w:rsidRPr="00F943B6">
        <w:rPr>
          <w:lang w:val="fr-FR" w:eastAsia="en-GB"/>
        </w:rPr>
        <w:t>impressions linéaires et horizontales juxtaposées. Le motif est</w:t>
      </w:r>
      <w:r w:rsidR="00F943B6">
        <w:rPr>
          <w:lang w:val="fr-FR" w:eastAsia="en-GB"/>
        </w:rPr>
        <w:t xml:space="preserve"> </w:t>
      </w:r>
      <w:r w:rsidR="00F943B6" w:rsidRPr="00F943B6">
        <w:rPr>
          <w:lang w:val="fr-FR" w:eastAsia="en-GB"/>
        </w:rPr>
        <w:t>incrusté de colorant rouge. Le motif, mieux préservé, situé à la</w:t>
      </w:r>
      <w:r w:rsidR="00F943B6">
        <w:rPr>
          <w:lang w:val="fr-FR" w:eastAsia="en-GB"/>
        </w:rPr>
        <w:t xml:space="preserve"> </w:t>
      </w:r>
      <w:r w:rsidR="00F943B6" w:rsidRPr="00F943B6">
        <w:rPr>
          <w:lang w:val="fr-FR" w:eastAsia="en-GB"/>
        </w:rPr>
        <w:t>gauche constitué d'une bande de ligne d'impressions en vague est</w:t>
      </w:r>
      <w:r w:rsidR="00F943B6">
        <w:rPr>
          <w:lang w:val="fr-FR" w:eastAsia="en-GB"/>
        </w:rPr>
        <w:t xml:space="preserve"> </w:t>
      </w:r>
      <w:r w:rsidR="00F943B6" w:rsidRPr="00F943B6">
        <w:rPr>
          <w:lang w:val="fr-FR" w:eastAsia="en-GB"/>
        </w:rPr>
        <w:t>quant à lui incrusté de colorant blanc.</w:t>
      </w:r>
      <w:r w:rsidR="00F943B6">
        <w:rPr>
          <w:lang w:val="fr-FR" w:eastAsia="en-GB"/>
        </w:rPr>
        <w:t xml:space="preserve"> (BIB 2793)</w:t>
      </w:r>
    </w:p>
    <w:p w14:paraId="6B6BA403" w14:textId="77777777" w:rsidR="00F943B6" w:rsidRDefault="00F943B6" w:rsidP="00242C0F">
      <w:pPr>
        <w:rPr>
          <w:lang w:val="fr-FR"/>
        </w:rPr>
      </w:pPr>
    </w:p>
    <w:p w14:paraId="1B8004AA" w14:textId="77777777" w:rsidR="00F943B6" w:rsidRDefault="00F943B6" w:rsidP="00F943B6">
      <w:pPr>
        <w:pStyle w:val="Heading2"/>
      </w:pPr>
      <w:bookmarkStart w:id="3925" w:name="Sit_Capo_Alfiere_cer_item98"/>
      <w:r>
        <w:t>item  98</w:t>
      </w:r>
    </w:p>
    <w:bookmarkEnd w:id="3925"/>
    <w:p w14:paraId="193FA296" w14:textId="77777777" w:rsidR="00F943B6" w:rsidRDefault="00F943B6" w:rsidP="00F943B6">
      <w:pPr>
        <w:rPr>
          <w:lang w:val="fr-FR"/>
        </w:rPr>
      </w:pPr>
    </w:p>
    <w:p w14:paraId="394D0A24" w14:textId="41F0AFB7" w:rsidR="00F943B6" w:rsidRPr="00F943B6" w:rsidRDefault="00000000" w:rsidP="00F943B6">
      <w:pPr>
        <w:rPr>
          <w:lang w:val="fr-FR"/>
        </w:rPr>
      </w:pPr>
      <w:hyperlink r:id="rId9582" w:anchor="Cul_Stentinello" w:history="1">
        <w:r w:rsidR="00F14288" w:rsidRPr="00F14288">
          <w:rPr>
            <w:rStyle w:val="Hyperlink"/>
            <w:lang w:val="fr-FR" w:eastAsia="en-GB"/>
          </w:rPr>
          <w:t>Stentinello</w:t>
        </w:r>
      </w:hyperlink>
      <w:r w:rsidR="00F14288">
        <w:rPr>
          <w:lang w:val="fr-FR" w:eastAsia="en-GB"/>
        </w:rPr>
        <w:t xml:space="preserve"> </w:t>
      </w:r>
      <w:hyperlink r:id="rId9583" w:anchor="Cul_Art_TAC_T_a_visage_typ_vsg2" w:history="1">
        <w:r w:rsidR="00F943B6" w:rsidRPr="006702FF">
          <w:rPr>
            <w:rStyle w:val="Hyperlink"/>
            <w:lang w:val="fr-FR"/>
          </w:rPr>
          <w:t>vsg2</w:t>
        </w:r>
      </w:hyperlink>
      <w:r w:rsidR="00F943B6">
        <w:rPr>
          <w:lang w:val="fr-FR" w:eastAsia="en-GB"/>
        </w:rPr>
        <w:t xml:space="preserve">  (BIB 2793) </w:t>
      </w:r>
      <w:r w:rsidR="00F943B6" w:rsidRPr="00F943B6">
        <w:rPr>
          <w:lang w:val="fr-FR"/>
        </w:rPr>
        <w:t>Bord de vase fermé, décoré d'un motif d'impressions. Il est</w:t>
      </w:r>
      <w:r w:rsidR="00F943B6">
        <w:rPr>
          <w:lang w:val="fr-FR"/>
        </w:rPr>
        <w:t xml:space="preserve"> </w:t>
      </w:r>
      <w:r w:rsidR="00F943B6" w:rsidRPr="00F943B6">
        <w:rPr>
          <w:lang w:val="fr-FR"/>
        </w:rPr>
        <w:t>constitué d'un cercle concentrique formant un oeil, encadré au</w:t>
      </w:r>
      <w:r w:rsidR="00F943B6">
        <w:rPr>
          <w:lang w:val="fr-FR"/>
        </w:rPr>
        <w:t xml:space="preserve"> </w:t>
      </w:r>
      <w:r w:rsidR="00F943B6" w:rsidRPr="00F943B6">
        <w:rPr>
          <w:lang w:val="fr-FR"/>
        </w:rPr>
        <w:t>sommet et en bas de lignes parallèles formant des cils.</w:t>
      </w:r>
      <w:r w:rsidR="00F943B6" w:rsidRPr="00F943B6">
        <w:rPr>
          <w:lang w:val="fr-FR" w:eastAsia="en-GB"/>
        </w:rPr>
        <w:t xml:space="preserve"> </w:t>
      </w:r>
      <w:r w:rsidR="00F943B6">
        <w:rPr>
          <w:lang w:val="fr-FR" w:eastAsia="en-GB"/>
        </w:rPr>
        <w:t>(BIB 2793)</w:t>
      </w:r>
    </w:p>
    <w:p w14:paraId="5B8AE304" w14:textId="77777777" w:rsidR="00F943B6" w:rsidRDefault="00F943B6" w:rsidP="00242C0F">
      <w:pPr>
        <w:rPr>
          <w:lang w:val="fr-FR"/>
        </w:rPr>
      </w:pPr>
    </w:p>
    <w:p w14:paraId="7A33E56B" w14:textId="77777777" w:rsidR="008054D1" w:rsidRDefault="008054D1" w:rsidP="00F943B6">
      <w:pPr>
        <w:pStyle w:val="Heading2"/>
      </w:pPr>
      <w:bookmarkStart w:id="3926" w:name="Sit_Capo_Alfiere_cer_item99"/>
      <w:r>
        <w:lastRenderedPageBreak/>
        <w:t>item 99</w:t>
      </w:r>
      <w:bookmarkEnd w:id="3926"/>
    </w:p>
    <w:p w14:paraId="33F53953" w14:textId="77777777" w:rsidR="008054D1" w:rsidRDefault="008054D1" w:rsidP="00242C0F">
      <w:pPr>
        <w:rPr>
          <w:lang w:val="fr-FR"/>
        </w:rPr>
      </w:pPr>
    </w:p>
    <w:p w14:paraId="61A4FDF1" w14:textId="0C44EF84" w:rsidR="00F943B6" w:rsidRPr="00F943B6" w:rsidRDefault="00000000" w:rsidP="00F943B6">
      <w:pPr>
        <w:autoSpaceDE w:val="0"/>
        <w:autoSpaceDN w:val="0"/>
        <w:adjustRightInd w:val="0"/>
        <w:rPr>
          <w:lang w:val="fr-FR"/>
        </w:rPr>
      </w:pPr>
      <w:hyperlink r:id="rId9584" w:anchor="Cul_Stentinello" w:history="1">
        <w:r w:rsidR="00F14288" w:rsidRPr="00F14288">
          <w:rPr>
            <w:rStyle w:val="Hyperlink"/>
            <w:lang w:val="fr-FR" w:eastAsia="en-GB"/>
          </w:rPr>
          <w:t>Stentinello</w:t>
        </w:r>
      </w:hyperlink>
      <w:r w:rsidR="00F14288">
        <w:rPr>
          <w:lang w:val="fr-FR" w:eastAsia="en-GB"/>
        </w:rPr>
        <w:t xml:space="preserve"> </w:t>
      </w:r>
      <w:hyperlink r:id="rId9585" w:anchor="Cul_Art_TAC_T_a_visage_typ_vsg2" w:history="1">
        <w:r w:rsidR="00F943B6" w:rsidRPr="006702FF">
          <w:rPr>
            <w:rStyle w:val="Hyperlink"/>
            <w:lang w:val="fr-FR"/>
          </w:rPr>
          <w:t>vsg2</w:t>
        </w:r>
      </w:hyperlink>
      <w:r w:rsidR="00F943B6">
        <w:rPr>
          <w:lang w:val="fr-FR" w:eastAsia="en-GB"/>
        </w:rPr>
        <w:t xml:space="preserve">  (BIB 2793) </w:t>
      </w:r>
      <w:r w:rsidR="00F943B6" w:rsidRPr="00F943B6">
        <w:rPr>
          <w:lang w:val="fr-FR" w:eastAsia="en-GB"/>
        </w:rPr>
        <w:t xml:space="preserve">Vase à col ouvert. Les motifs qui ornent le tesson sont incisés et imprimés. </w:t>
      </w:r>
      <w:r w:rsidR="00F943B6">
        <w:rPr>
          <w:lang w:val="fr-FR" w:eastAsia="en-GB"/>
        </w:rPr>
        <w:t>(BIB 2793)</w:t>
      </w:r>
    </w:p>
    <w:p w14:paraId="11AEE9C2" w14:textId="77777777" w:rsidR="008054D1" w:rsidRPr="0032190F" w:rsidRDefault="008054D1" w:rsidP="00242C0F">
      <w:pPr>
        <w:rPr>
          <w:lang w:val="fr-FR"/>
        </w:rPr>
      </w:pPr>
    </w:p>
    <w:p w14:paraId="7E4A7DD5" w14:textId="77777777" w:rsidR="006F4C27" w:rsidRPr="0032190F" w:rsidRDefault="006F4C27" w:rsidP="00426FF9">
      <w:pPr>
        <w:pStyle w:val="Heading1"/>
      </w:pPr>
      <w:bookmarkStart w:id="3927" w:name="Sit_Binavora"/>
      <w:r w:rsidRPr="0032190F">
        <w:t>BINA</w:t>
      </w:r>
      <w:r w:rsidR="009D1E33" w:rsidRPr="0032190F">
        <w:t>NOV</w:t>
      </w:r>
      <w:r w:rsidRPr="0032190F">
        <w:t>A</w:t>
      </w:r>
    </w:p>
    <w:bookmarkEnd w:id="3927"/>
    <w:p w14:paraId="0ACA43BA" w14:textId="77777777" w:rsidR="00C148E7" w:rsidRPr="0032190F" w:rsidRDefault="00C148E7" w:rsidP="00242C0F">
      <w:pPr>
        <w:rPr>
          <w:lang w:val="fr-FR"/>
        </w:rPr>
      </w:pPr>
    </w:p>
    <w:p w14:paraId="0C94E70D" w14:textId="622CC29B" w:rsidR="006F4C27" w:rsidRPr="0032190F" w:rsidRDefault="0057693E" w:rsidP="00242C0F">
      <w:pPr>
        <w:jc w:val="both"/>
        <w:rPr>
          <w:lang w:val="fr-FR"/>
        </w:rPr>
      </w:pPr>
      <w:r w:rsidRPr="0032190F">
        <w:rPr>
          <w:lang w:val="fr-FR"/>
        </w:rPr>
        <w:t>Dans le site de Binavora (</w:t>
      </w:r>
      <w:r w:rsidR="009D1E33" w:rsidRPr="0032190F">
        <w:rPr>
          <w:lang w:val="fr-FR"/>
        </w:rPr>
        <w:t xml:space="preserve">Gabbioneta, </w:t>
      </w:r>
      <w:r w:rsidRPr="0032190F">
        <w:rPr>
          <w:lang w:val="fr-FR"/>
        </w:rPr>
        <w:t>CR), u</w:t>
      </w:r>
      <w:r w:rsidR="006F4C27" w:rsidRPr="0032190F">
        <w:rPr>
          <w:lang w:val="fr-FR"/>
        </w:rPr>
        <w:t>ne lame de poignard foliée (</w:t>
      </w:r>
      <w:smartTag w:uri="urn:schemas-microsoft-com:office:smarttags" w:element="metricconverter">
        <w:smartTagPr>
          <w:attr w:name="ProductID" w:val="19,2 cm"/>
        </w:smartTagPr>
        <w:r w:rsidR="006F4C27" w:rsidRPr="0032190F">
          <w:rPr>
            <w:lang w:val="fr-FR"/>
          </w:rPr>
          <w:t>19,2 cm</w:t>
        </w:r>
      </w:smartTag>
      <w:r w:rsidR="006F4C27" w:rsidRPr="0032190F">
        <w:rPr>
          <w:lang w:val="fr-FR"/>
        </w:rPr>
        <w:t>) a été retrouvée fortuitement : « </w:t>
      </w:r>
      <w:r w:rsidR="006F4C27" w:rsidRPr="0032190F">
        <w:rPr>
          <w:i/>
          <w:lang w:val="fr-FR"/>
        </w:rPr>
        <w:t>lama di pugnale foliata a losanga con margini rettilinei e codolo non distinto</w:t>
      </w:r>
      <w:r w:rsidR="006F4C27" w:rsidRPr="0032190F">
        <w:rPr>
          <w:lang w:val="fr-FR"/>
        </w:rPr>
        <w:t xml:space="preserve"> ». Typologiquement elle appartient à </w:t>
      </w:r>
      <w:r w:rsidR="009D1E33" w:rsidRPr="0032190F">
        <w:rPr>
          <w:lang w:val="fr-FR"/>
        </w:rPr>
        <w:t>la phase la plus ancienne de l’</w:t>
      </w:r>
      <w:r w:rsidR="006F4C27" w:rsidRPr="0032190F">
        <w:rPr>
          <w:lang w:val="fr-FR"/>
        </w:rPr>
        <w:t xml:space="preserve">âge du Cuivre et peut être comparée au poignard de la tombe 100 de </w:t>
      </w:r>
      <w:r w:rsidR="00F34F60" w:rsidRPr="0032190F">
        <w:rPr>
          <w:lang w:val="fr-FR"/>
        </w:rPr>
        <w:t xml:space="preserve">la nécropole de </w:t>
      </w:r>
      <w:hyperlink r:id="rId9586" w:anchor="Sit_Remedello" w:history="1">
        <w:r w:rsidR="006F4C27" w:rsidRPr="0032190F">
          <w:rPr>
            <w:rStyle w:val="Hyperlink"/>
            <w:lang w:val="fr-FR"/>
          </w:rPr>
          <w:t xml:space="preserve">Remedello </w:t>
        </w:r>
        <w:r w:rsidR="00F34F60" w:rsidRPr="0032190F">
          <w:rPr>
            <w:rStyle w:val="Hyperlink"/>
            <w:lang w:val="fr-FR"/>
          </w:rPr>
          <w:t>Sotto</w:t>
        </w:r>
      </w:hyperlink>
      <w:r w:rsidR="006F4C27" w:rsidRPr="0032190F">
        <w:rPr>
          <w:lang w:val="fr-FR"/>
        </w:rPr>
        <w:t>bien qu’il s’agisse d’une lame beaucoup moins longue (BIB 389</w:t>
      </w:r>
      <w:r w:rsidR="00F34F60" w:rsidRPr="0032190F">
        <w:rPr>
          <w:lang w:val="fr-FR"/>
        </w:rPr>
        <w:t xml:space="preserve"> p. 201 (BIB 463)). Un exemplaire morphologiquement comparable est documenté à Traversetolo (BIB 389 p. 201)</w:t>
      </w:r>
    </w:p>
    <w:p w14:paraId="4770A534" w14:textId="77777777" w:rsidR="009C302A" w:rsidRPr="0032190F" w:rsidRDefault="009C302A" w:rsidP="00242C0F">
      <w:pPr>
        <w:rPr>
          <w:lang w:val="fr-FR"/>
        </w:rPr>
      </w:pPr>
    </w:p>
    <w:p w14:paraId="477EA0AB" w14:textId="77777777" w:rsidR="009C302A" w:rsidRPr="0032190F" w:rsidRDefault="009C302A" w:rsidP="00426FF9">
      <w:pPr>
        <w:pStyle w:val="Heading1"/>
      </w:pPr>
      <w:bookmarkStart w:id="3928" w:name="Sit_Cumarola"/>
      <w:r w:rsidRPr="0032190F">
        <w:t>CUMAROLA</w:t>
      </w:r>
      <w:bookmarkEnd w:id="3928"/>
      <w:r w:rsidRPr="0032190F">
        <w:t xml:space="preserve"> (Nécropole de)</w:t>
      </w:r>
    </w:p>
    <w:p w14:paraId="5FE6A5B9" w14:textId="77777777" w:rsidR="006F4C27" w:rsidRPr="0032190F" w:rsidRDefault="006F4C27" w:rsidP="00242C0F">
      <w:pPr>
        <w:rPr>
          <w:lang w:val="fr-FR"/>
        </w:rPr>
      </w:pPr>
    </w:p>
    <w:p w14:paraId="2E708FBC" w14:textId="6DB2ABDE" w:rsidR="009C302A" w:rsidRPr="0032190F" w:rsidRDefault="00A96F15" w:rsidP="00242C0F">
      <w:pPr>
        <w:jc w:val="both"/>
        <w:rPr>
          <w:lang w:val="fr-FR"/>
        </w:rPr>
      </w:pPr>
      <w:r w:rsidRPr="0032190F">
        <w:rPr>
          <w:lang w:val="fr-FR"/>
        </w:rPr>
        <w:t>La n</w:t>
      </w:r>
      <w:r w:rsidR="009C302A" w:rsidRPr="0032190F">
        <w:rPr>
          <w:lang w:val="fr-FR"/>
        </w:rPr>
        <w:t xml:space="preserve">écropole </w:t>
      </w:r>
      <w:r w:rsidRPr="0032190F">
        <w:rPr>
          <w:lang w:val="fr-FR"/>
        </w:rPr>
        <w:t>de Cumarola</w:t>
      </w:r>
      <w:r w:rsidR="00DE1B49" w:rsidRPr="0032190F">
        <w:rPr>
          <w:lang w:val="fr-FR"/>
        </w:rPr>
        <w:t xml:space="preserve">, proche de celle de </w:t>
      </w:r>
      <w:hyperlink r:id="rId9587" w:anchor="Sit_Spilamberto" w:history="1">
        <w:r w:rsidR="00DE1B49" w:rsidRPr="0032190F">
          <w:rPr>
            <w:rStyle w:val="Hyperlink"/>
            <w:lang w:val="fr-FR"/>
          </w:rPr>
          <w:t>Spilamberto</w:t>
        </w:r>
      </w:hyperlink>
      <w:r w:rsidR="00DE1B49" w:rsidRPr="0032190F">
        <w:rPr>
          <w:lang w:val="fr-FR"/>
        </w:rPr>
        <w:t>,</w:t>
      </w:r>
      <w:r w:rsidRPr="0032190F">
        <w:rPr>
          <w:lang w:val="fr-FR"/>
        </w:rPr>
        <w:t xml:space="preserve"> est </w:t>
      </w:r>
      <w:r w:rsidR="009C302A" w:rsidRPr="0032190F">
        <w:rPr>
          <w:lang w:val="fr-FR"/>
        </w:rPr>
        <w:t xml:space="preserve">attribuée à la phase 2 de la culture de Remedello </w:t>
      </w:r>
      <w:r w:rsidR="00DA566C" w:rsidRPr="0032190F">
        <w:rPr>
          <w:lang w:val="fr-FR"/>
        </w:rPr>
        <w:t xml:space="preserve">par la présence </w:t>
      </w:r>
      <w:r w:rsidR="00CF58E1" w:rsidRPr="0032190F">
        <w:rPr>
          <w:lang w:val="fr-FR"/>
        </w:rPr>
        <w:t>de plusieurs</w:t>
      </w:r>
      <w:r w:rsidR="00DA566C" w:rsidRPr="0032190F">
        <w:rPr>
          <w:lang w:val="fr-FR"/>
        </w:rPr>
        <w:t xml:space="preserve"> poignard Remedello 2 </w:t>
      </w:r>
      <w:r w:rsidR="009C302A" w:rsidRPr="0032190F">
        <w:rPr>
          <w:lang w:val="fr-FR"/>
        </w:rPr>
        <w:t>(BIB 232 p. 84)</w:t>
      </w:r>
      <w:r w:rsidR="006957F5" w:rsidRPr="0032190F">
        <w:rPr>
          <w:lang w:val="fr-FR"/>
        </w:rPr>
        <w:t xml:space="preserve"> Les haches plates peuvent être comparées à celles de </w:t>
      </w:r>
      <w:hyperlink r:id="rId9588" w:anchor="Sit_Rinaldone" w:history="1">
        <w:r w:rsidR="006957F5" w:rsidRPr="0032190F">
          <w:rPr>
            <w:rStyle w:val="Hyperlink"/>
            <w:lang w:val="fr-FR"/>
          </w:rPr>
          <w:t>Rinaldone</w:t>
        </w:r>
      </w:hyperlink>
      <w:r w:rsidR="006957F5" w:rsidRPr="0032190F">
        <w:rPr>
          <w:lang w:val="fr-FR"/>
        </w:rPr>
        <w:t xml:space="preserve"> (t. 3) (BIB 988)</w:t>
      </w:r>
    </w:p>
    <w:p w14:paraId="2F46FDDC" w14:textId="77777777" w:rsidR="001553CD" w:rsidRPr="0032190F" w:rsidRDefault="001553CD" w:rsidP="00242C0F">
      <w:pPr>
        <w:rPr>
          <w:lang w:val="fr-FR"/>
        </w:rPr>
      </w:pPr>
    </w:p>
    <w:p w14:paraId="51859D3D" w14:textId="77777777" w:rsidR="001553CD" w:rsidRPr="0032190F" w:rsidRDefault="001553CD" w:rsidP="00426FF9">
      <w:pPr>
        <w:pStyle w:val="Heading1"/>
      </w:pPr>
      <w:bookmarkStart w:id="3929" w:name="Sit_Fontanella_Mantovana"/>
      <w:r w:rsidRPr="0032190F">
        <w:t>FONTANELLA MANTOVANA</w:t>
      </w:r>
    </w:p>
    <w:bookmarkEnd w:id="3929"/>
    <w:p w14:paraId="0DEE0F78" w14:textId="77777777" w:rsidR="009C302A" w:rsidRPr="0032190F" w:rsidRDefault="009C302A" w:rsidP="00242C0F">
      <w:pPr>
        <w:rPr>
          <w:lang w:val="fr-FR"/>
        </w:rPr>
      </w:pPr>
    </w:p>
    <w:p w14:paraId="00D42E10" w14:textId="77777777" w:rsidR="001C307D" w:rsidRPr="0032190F" w:rsidRDefault="000D7259" w:rsidP="00242C0F">
      <w:pPr>
        <w:rPr>
          <w:lang w:val="fr-FR"/>
        </w:rPr>
      </w:pPr>
      <w:r w:rsidRPr="0032190F">
        <w:rPr>
          <w:lang w:val="fr-FR"/>
        </w:rPr>
        <w:t>Site de Fontanella Mantovana ; a</w:t>
      </w:r>
      <w:r w:rsidR="001C307D" w:rsidRPr="0032190F">
        <w:rPr>
          <w:lang w:val="fr-FR"/>
        </w:rPr>
        <w:t>u moins 12 poignards en silex (BIB 27)</w:t>
      </w:r>
    </w:p>
    <w:p w14:paraId="66F7C984" w14:textId="77777777" w:rsidR="001C307D" w:rsidRPr="0032190F" w:rsidRDefault="001C307D" w:rsidP="00242C0F">
      <w:pPr>
        <w:rPr>
          <w:lang w:val="fr-FR"/>
        </w:rPr>
      </w:pPr>
    </w:p>
    <w:p w14:paraId="4AFAC583" w14:textId="77777777" w:rsidR="001553CD" w:rsidRPr="0032190F" w:rsidRDefault="001553CD" w:rsidP="00242C0F">
      <w:pPr>
        <w:pStyle w:val="Heading2"/>
      </w:pPr>
      <w:r w:rsidRPr="0032190F">
        <w:t>Tombe 12</w:t>
      </w:r>
    </w:p>
    <w:p w14:paraId="117821DD" w14:textId="77777777" w:rsidR="00326A38" w:rsidRPr="0032190F" w:rsidRDefault="00326A38" w:rsidP="00242C0F">
      <w:pPr>
        <w:rPr>
          <w:lang w:val="fr-FR"/>
        </w:rPr>
      </w:pPr>
    </w:p>
    <w:p w14:paraId="48B7C4A5" w14:textId="77777777" w:rsidR="001553CD" w:rsidRPr="0032190F" w:rsidRDefault="001553CD" w:rsidP="00242C0F">
      <w:pPr>
        <w:rPr>
          <w:lang w:val="fr-FR"/>
        </w:rPr>
      </w:pPr>
      <w:r w:rsidRPr="0032190F">
        <w:rPr>
          <w:lang w:val="fr-FR"/>
        </w:rPr>
        <w:t xml:space="preserve">Un poignard </w:t>
      </w:r>
      <w:r w:rsidR="00EC1CB1" w:rsidRPr="0032190F">
        <w:rPr>
          <w:lang w:val="fr-FR"/>
        </w:rPr>
        <w:t xml:space="preserve">en silex  </w:t>
      </w:r>
      <w:r w:rsidRPr="0032190F">
        <w:rPr>
          <w:lang w:val="fr-FR"/>
        </w:rPr>
        <w:t xml:space="preserve">à </w:t>
      </w:r>
      <w:r w:rsidRPr="0032190F">
        <w:rPr>
          <w:i/>
          <w:lang w:val="fr-FR"/>
        </w:rPr>
        <w:t>codolo distincto</w:t>
      </w:r>
      <w:r w:rsidR="00EC1CB1" w:rsidRPr="0032190F">
        <w:rPr>
          <w:lang w:val="fr-FR"/>
        </w:rPr>
        <w:t xml:space="preserve"> (Remedello 2) (BIB 27 p. 281), une hache en pierre verte polie, trois demi-lunes</w:t>
      </w:r>
      <w:r w:rsidR="00B44D27" w:rsidRPr="0032190F">
        <w:rPr>
          <w:lang w:val="fr-FR"/>
        </w:rPr>
        <w:t xml:space="preserve"> (segments de cercle)</w:t>
      </w:r>
      <w:r w:rsidR="00EC1CB1" w:rsidRPr="0032190F">
        <w:rPr>
          <w:lang w:val="fr-FR"/>
        </w:rPr>
        <w:t xml:space="preserve">, deux lamelles et un </w:t>
      </w:r>
      <w:r w:rsidR="00CF2E68" w:rsidRPr="0032190F">
        <w:rPr>
          <w:lang w:val="fr-FR"/>
        </w:rPr>
        <w:t>nucleusen</w:t>
      </w:r>
      <w:r w:rsidR="00EC1CB1" w:rsidRPr="0032190F">
        <w:rPr>
          <w:lang w:val="fr-FR"/>
        </w:rPr>
        <w:t xml:space="preserve"> stéatite (BIB 27 p. 281 (BIB 987))</w:t>
      </w:r>
    </w:p>
    <w:p w14:paraId="4CFFD1F8" w14:textId="77777777" w:rsidR="00DA4FC1" w:rsidRPr="0032190F" w:rsidRDefault="00DA4FC1" w:rsidP="00242C0F">
      <w:pPr>
        <w:jc w:val="both"/>
        <w:rPr>
          <w:lang w:val="fr-FR"/>
        </w:rPr>
      </w:pPr>
      <w:r w:rsidRPr="0032190F">
        <w:rPr>
          <w:lang w:val="fr-FR"/>
        </w:rPr>
        <w:t xml:space="preserve">Hormis </w:t>
      </w:r>
      <w:r w:rsidR="00B44D27" w:rsidRPr="0032190F">
        <w:rPr>
          <w:lang w:val="fr-FR"/>
        </w:rPr>
        <w:t>cette</w:t>
      </w:r>
      <w:r w:rsidRPr="0032190F">
        <w:rPr>
          <w:lang w:val="fr-FR"/>
        </w:rPr>
        <w:t xml:space="preserve"> connexion possible avec l</w:t>
      </w:r>
      <w:r w:rsidR="001E3B17" w:rsidRPr="0032190F">
        <w:rPr>
          <w:lang w:val="fr-FR"/>
        </w:rPr>
        <w:t>e</w:t>
      </w:r>
      <w:hyperlink w:anchor="Cul_Campaniforme" w:history="1">
        <w:r w:rsidRPr="0032190F">
          <w:rPr>
            <w:rStyle w:val="Hyperlink"/>
            <w:lang w:val="fr-FR"/>
          </w:rPr>
          <w:t>campaniforme</w:t>
        </w:r>
      </w:hyperlink>
      <w:r w:rsidRPr="0032190F">
        <w:rPr>
          <w:lang w:val="fr-FR"/>
        </w:rPr>
        <w:t xml:space="preserve"> (sépulture n°12 de Fontanella Mantovana), la culture remedellienne semble avoir y été hermétique (BIB 87 p. 238). </w:t>
      </w:r>
    </w:p>
    <w:p w14:paraId="0D2703BE" w14:textId="77777777" w:rsidR="00EC1CB1" w:rsidRPr="0032190F" w:rsidRDefault="00EC1CB1" w:rsidP="00242C0F">
      <w:pPr>
        <w:rPr>
          <w:lang w:val="fr-FR"/>
        </w:rPr>
      </w:pPr>
    </w:p>
    <w:p w14:paraId="2CC75209" w14:textId="77777777" w:rsidR="00EC1CB1" w:rsidRPr="0032190F" w:rsidRDefault="00EC1CB1" w:rsidP="00242C0F">
      <w:pPr>
        <w:pStyle w:val="Heading2"/>
      </w:pPr>
      <w:r w:rsidRPr="0032190F">
        <w:t>Tombe 14</w:t>
      </w:r>
    </w:p>
    <w:p w14:paraId="75A2FE14" w14:textId="77777777" w:rsidR="0052115D" w:rsidRPr="0032190F" w:rsidRDefault="0052115D" w:rsidP="00242C0F">
      <w:pPr>
        <w:rPr>
          <w:lang w:val="fr-FR"/>
        </w:rPr>
      </w:pPr>
    </w:p>
    <w:p w14:paraId="08FA4B2B" w14:textId="2BC85C2B" w:rsidR="00EC1CB1" w:rsidRPr="0032190F" w:rsidRDefault="00EC1CB1" w:rsidP="00242C0F">
      <w:pPr>
        <w:jc w:val="both"/>
        <w:rPr>
          <w:lang w:val="fr-FR"/>
        </w:rPr>
      </w:pPr>
      <w:r w:rsidRPr="0032190F">
        <w:rPr>
          <w:lang w:val="fr-FR"/>
        </w:rPr>
        <w:t xml:space="preserve">Deux poignard en silex </w:t>
      </w:r>
      <w:r w:rsidR="0052115D" w:rsidRPr="0032190F">
        <w:rPr>
          <w:lang w:val="fr-FR"/>
        </w:rPr>
        <w:t xml:space="preserve">en </w:t>
      </w:r>
      <w:r w:rsidR="0052115D" w:rsidRPr="0032190F">
        <w:rPr>
          <w:i/>
          <w:lang w:val="fr-FR"/>
        </w:rPr>
        <w:t>feuille de saule</w:t>
      </w:r>
      <w:r w:rsidRPr="0032190F">
        <w:rPr>
          <w:lang w:val="fr-FR"/>
        </w:rPr>
        <w:t xml:space="preserve">dont un </w:t>
      </w:r>
      <w:r w:rsidR="0052115D" w:rsidRPr="0032190F">
        <w:rPr>
          <w:lang w:val="fr-FR"/>
        </w:rPr>
        <w:t>à</w:t>
      </w:r>
      <w:r w:rsidRPr="0032190F">
        <w:rPr>
          <w:lang w:val="fr-FR"/>
        </w:rPr>
        <w:t xml:space="preserve"> base simple (Remedello 1) (BIB 27 p. 282) et un second à </w:t>
      </w:r>
      <w:r w:rsidRPr="0032190F">
        <w:rPr>
          <w:i/>
          <w:lang w:val="fr-FR"/>
        </w:rPr>
        <w:t>codolo distinto</w:t>
      </w:r>
      <w:r w:rsidRPr="0032190F">
        <w:rPr>
          <w:lang w:val="fr-FR"/>
        </w:rPr>
        <w:t xml:space="preserve"> (Remedello 2) (BIB 27 p. 282). Cette coexistence des deux périodes rappelle la tombe 34 de la nécropole de </w:t>
      </w:r>
      <w:hyperlink r:id="rId9589" w:anchor="Sit_Remedello" w:history="1">
        <w:r w:rsidRPr="0032190F">
          <w:rPr>
            <w:rStyle w:val="Hyperlink"/>
            <w:lang w:val="fr-FR"/>
          </w:rPr>
          <w:t>Remedello Sotto</w:t>
        </w:r>
      </w:hyperlink>
      <w:r w:rsidRPr="0032190F">
        <w:rPr>
          <w:lang w:val="fr-FR"/>
        </w:rPr>
        <w:t xml:space="preserve"> (BIB 27 p. 282).</w:t>
      </w:r>
    </w:p>
    <w:p w14:paraId="05225484" w14:textId="77777777" w:rsidR="00CF2E68" w:rsidRPr="0032190F" w:rsidRDefault="00CF2E68" w:rsidP="00242C0F">
      <w:pPr>
        <w:jc w:val="both"/>
        <w:rPr>
          <w:lang w:val="fr-FR"/>
        </w:rPr>
      </w:pPr>
    </w:p>
    <w:p w14:paraId="1110FFA8" w14:textId="77777777" w:rsidR="00EC1CB1" w:rsidRPr="0032190F" w:rsidRDefault="00EC1CB1" w:rsidP="00426FF9">
      <w:pPr>
        <w:pStyle w:val="Heading1"/>
      </w:pPr>
      <w:bookmarkStart w:id="3930" w:name="Sit_Volongo"/>
      <w:r w:rsidRPr="0032190F">
        <w:t>VOLONGO</w:t>
      </w:r>
      <w:r w:rsidR="001C307D" w:rsidRPr="0032190F">
        <w:t xml:space="preserve"> (Nécropole de) </w:t>
      </w:r>
    </w:p>
    <w:bookmarkEnd w:id="3930"/>
    <w:p w14:paraId="542C903E" w14:textId="77777777" w:rsidR="007802F3" w:rsidRPr="0032190F" w:rsidRDefault="007802F3" w:rsidP="00242C0F">
      <w:pPr>
        <w:rPr>
          <w:lang w:val="fr-FR"/>
        </w:rPr>
      </w:pPr>
    </w:p>
    <w:p w14:paraId="4CA68DEA" w14:textId="77777777" w:rsidR="001C307D" w:rsidRPr="0032190F" w:rsidRDefault="007802F3" w:rsidP="00242C0F">
      <w:pPr>
        <w:rPr>
          <w:lang w:val="fr-FR"/>
        </w:rPr>
      </w:pPr>
      <w:r w:rsidRPr="0032190F">
        <w:rPr>
          <w:lang w:val="fr-FR"/>
        </w:rPr>
        <w:t xml:space="preserve">La nécropole de Volongo-Campo Panasella a livré </w:t>
      </w:r>
      <w:r w:rsidR="001C307D" w:rsidRPr="0032190F">
        <w:rPr>
          <w:lang w:val="fr-FR"/>
        </w:rPr>
        <w:t xml:space="preserve">2 poignards </w:t>
      </w:r>
      <w:r w:rsidR="008900C1" w:rsidRPr="0032190F">
        <w:rPr>
          <w:lang w:val="fr-FR"/>
        </w:rPr>
        <w:t xml:space="preserve">lithiques </w:t>
      </w:r>
      <w:r w:rsidR="001C307D" w:rsidRPr="0032190F">
        <w:rPr>
          <w:lang w:val="fr-FR"/>
        </w:rPr>
        <w:t>(BIB 27)</w:t>
      </w:r>
      <w:r w:rsidR="008900C1" w:rsidRPr="0032190F">
        <w:rPr>
          <w:lang w:val="fr-FR"/>
        </w:rPr>
        <w:t>et un poignard métallique rémedellien (BIB 383)</w:t>
      </w:r>
    </w:p>
    <w:p w14:paraId="2C9F195C" w14:textId="77777777" w:rsidR="00461A53" w:rsidRPr="0032190F" w:rsidRDefault="00461A53" w:rsidP="00242C0F">
      <w:pPr>
        <w:rPr>
          <w:lang w:val="fr-FR"/>
        </w:rPr>
      </w:pPr>
    </w:p>
    <w:p w14:paraId="6E9C9F9B" w14:textId="77777777" w:rsidR="00DA4FC1" w:rsidRPr="0032190F" w:rsidRDefault="00DA4FC1" w:rsidP="00242C0F">
      <w:pPr>
        <w:pStyle w:val="Heading2"/>
      </w:pPr>
      <w:r w:rsidRPr="0032190F">
        <w:t>Tombe 1</w:t>
      </w:r>
    </w:p>
    <w:p w14:paraId="09A3FE90" w14:textId="77777777" w:rsidR="008900C1" w:rsidRPr="0032190F" w:rsidRDefault="008900C1" w:rsidP="00242C0F">
      <w:pPr>
        <w:rPr>
          <w:lang w:val="fr-FR"/>
        </w:rPr>
      </w:pPr>
    </w:p>
    <w:p w14:paraId="73699A86" w14:textId="00ACEDA1" w:rsidR="005D0961" w:rsidRPr="0032190F" w:rsidRDefault="008900C1" w:rsidP="00242C0F">
      <w:pPr>
        <w:rPr>
          <w:lang w:val="fr-FR"/>
        </w:rPr>
      </w:pPr>
      <w:r w:rsidRPr="0032190F">
        <w:rPr>
          <w:lang w:val="fr-FR"/>
        </w:rPr>
        <w:t xml:space="preserve">Un poignard métallique de type </w:t>
      </w:r>
      <w:hyperlink r:id="rId9590" w:anchor="Cul_Remedello" w:history="1">
        <w:r w:rsidRPr="0032190F">
          <w:rPr>
            <w:rStyle w:val="Hyperlink"/>
            <w:lang w:val="fr-FR"/>
          </w:rPr>
          <w:t>Remedello 2</w:t>
        </w:r>
      </w:hyperlink>
      <w:r w:rsidRPr="0032190F">
        <w:rPr>
          <w:lang w:val="fr-FR"/>
        </w:rPr>
        <w:t xml:space="preserve"> A (BIB 383)</w:t>
      </w:r>
      <w:r w:rsidR="00CD74D8" w:rsidRPr="0032190F">
        <w:rPr>
          <w:lang w:val="fr-FR"/>
        </w:rPr>
        <w:t> :</w:t>
      </w:r>
    </w:p>
    <w:p w14:paraId="3559FA12" w14:textId="77777777" w:rsidR="00CD74D8" w:rsidRPr="0032190F" w:rsidRDefault="00CD74D8" w:rsidP="00242C0F">
      <w:pPr>
        <w:rPr>
          <w:lang w:val="fr-FR"/>
        </w:rPr>
      </w:pPr>
    </w:p>
    <w:p w14:paraId="57DB53E3" w14:textId="20FD702C" w:rsidR="00CD74D8" w:rsidRPr="0032190F" w:rsidRDefault="00A85D36" w:rsidP="00242C0F">
      <w:pPr>
        <w:ind w:left="720" w:hanging="720"/>
        <w:rPr>
          <w:lang w:val="fr-FR"/>
        </w:rPr>
      </w:pPr>
      <w:r w:rsidRPr="0032190F">
        <w:rPr>
          <w:lang w:val="fr-FR"/>
        </w:rPr>
        <w:tab/>
        <w:t>-</w:t>
      </w:r>
      <w:r w:rsidR="00CD74D8" w:rsidRPr="0032190F">
        <w:rPr>
          <w:lang w:val="fr-FR"/>
        </w:rPr>
        <w:t>Le poignard en cuivre montre un fort pourcentage de As (</w:t>
      </w:r>
      <w:r w:rsidR="00CD74D8" w:rsidRPr="0032190F">
        <w:rPr>
          <w:i/>
          <w:lang w:val="fr-FR"/>
        </w:rPr>
        <w:t>lega intenzionale</w:t>
      </w:r>
      <w:r w:rsidR="00CD74D8" w:rsidRPr="0032190F">
        <w:rPr>
          <w:lang w:val="fr-FR"/>
        </w:rPr>
        <w:t xml:space="preserve">) est long de </w:t>
      </w:r>
      <w:smartTag w:uri="urn:schemas-microsoft-com:office:smarttags" w:element="metricconverter">
        <w:smartTagPr>
          <w:attr w:name="ProductID" w:val="13,2 cm"/>
        </w:smartTagPr>
        <w:r w:rsidR="00CD74D8" w:rsidRPr="0032190F">
          <w:rPr>
            <w:lang w:val="fr-FR"/>
          </w:rPr>
          <w:t>13,2 cm</w:t>
        </w:r>
      </w:smartTag>
      <w:r w:rsidR="00CD74D8" w:rsidRPr="0032190F">
        <w:rPr>
          <w:lang w:val="fr-FR"/>
        </w:rPr>
        <w:t xml:space="preserve"> pour une largeur max. de </w:t>
      </w:r>
      <w:smartTag w:uri="urn:schemas-microsoft-com:office:smarttags" w:element="metricconverter">
        <w:smartTagPr>
          <w:attr w:name="ProductID" w:val="6 cm"/>
        </w:smartTagPr>
        <w:r w:rsidR="00CD74D8" w:rsidRPr="0032190F">
          <w:rPr>
            <w:lang w:val="fr-FR"/>
          </w:rPr>
          <w:t>6 cm</w:t>
        </w:r>
      </w:smartTag>
      <w:r w:rsidR="00CD74D8" w:rsidRPr="0032190F">
        <w:rPr>
          <w:lang w:val="fr-FR"/>
        </w:rPr>
        <w:t xml:space="preserve">. La languette n’est conservée que partiellement. La </w:t>
      </w:r>
      <w:r w:rsidR="00CD74D8" w:rsidRPr="0032190F">
        <w:rPr>
          <w:lang w:val="fr-FR"/>
        </w:rPr>
        <w:lastRenderedPageBreak/>
        <w:t>lame est de forme triangulaire courte, avec une languette arrondie percée d’un unique trou de rivet</w:t>
      </w:r>
      <w:r w:rsidR="00CD74D8" w:rsidRPr="0032190F">
        <w:rPr>
          <w:i/>
          <w:lang w:val="fr-FR"/>
        </w:rPr>
        <w:t>. Fusa a stampo e rifinito a battitura</w:t>
      </w:r>
      <w:r w:rsidR="00CD74D8" w:rsidRPr="0032190F">
        <w:rPr>
          <w:lang w:val="fr-FR"/>
        </w:rPr>
        <w:t xml:space="preserve">. Cet exemplaire est comparable à celui de </w:t>
      </w:r>
      <w:hyperlink r:id="rId9591" w:anchor="Sit_Cumarola" w:history="1">
        <w:r w:rsidR="00CD74D8" w:rsidRPr="0032190F">
          <w:rPr>
            <w:rStyle w:val="Hyperlink"/>
            <w:lang w:val="fr-FR"/>
          </w:rPr>
          <w:t>Cumarola</w:t>
        </w:r>
      </w:hyperlink>
      <w:r w:rsidRPr="0032190F">
        <w:rPr>
          <w:lang w:val="fr-FR"/>
        </w:rPr>
        <w:t>(BIB 382 p. 211)</w:t>
      </w:r>
    </w:p>
    <w:p w14:paraId="142E1305" w14:textId="77777777" w:rsidR="005D0961" w:rsidRPr="0032190F" w:rsidRDefault="005D0961" w:rsidP="00242C0F">
      <w:pPr>
        <w:rPr>
          <w:lang w:val="fr-FR"/>
        </w:rPr>
      </w:pPr>
    </w:p>
    <w:p w14:paraId="469C5B57" w14:textId="77777777" w:rsidR="008900C1" w:rsidRPr="0032190F" w:rsidRDefault="005B6692" w:rsidP="00242C0F">
      <w:pPr>
        <w:jc w:val="both"/>
        <w:rPr>
          <w:lang w:val="fr-FR"/>
        </w:rPr>
      </w:pPr>
      <w:r w:rsidRPr="0032190F">
        <w:rPr>
          <w:lang w:val="fr-FR"/>
        </w:rPr>
        <w:t xml:space="preserve">Une hache en pierre verte longue de </w:t>
      </w:r>
      <w:smartTag w:uri="urn:schemas-microsoft-com:office:smarttags" w:element="metricconverter">
        <w:smartTagPr>
          <w:attr w:name="ProductID" w:val="8,4 cm"/>
        </w:smartTagPr>
        <w:r w:rsidRPr="0032190F">
          <w:rPr>
            <w:lang w:val="fr-FR"/>
          </w:rPr>
          <w:t>8,4 cm</w:t>
        </w:r>
      </w:smartTag>
      <w:r w:rsidRPr="0032190F">
        <w:rPr>
          <w:lang w:val="fr-FR"/>
        </w:rPr>
        <w:t xml:space="preserve"> et d’une largeur maximale de </w:t>
      </w:r>
      <w:smartTag w:uri="urn:schemas-microsoft-com:office:smarttags" w:element="metricconverter">
        <w:smartTagPr>
          <w:attr w:name="ProductID" w:val="4,3 cm"/>
        </w:smartTagPr>
        <w:r w:rsidRPr="0032190F">
          <w:rPr>
            <w:lang w:val="fr-FR"/>
          </w:rPr>
          <w:t>4,3 cm</w:t>
        </w:r>
      </w:smartTag>
      <w:r w:rsidRPr="0032190F">
        <w:rPr>
          <w:lang w:val="fr-FR"/>
        </w:rPr>
        <w:t xml:space="preserve">, </w:t>
      </w:r>
      <w:r w:rsidRPr="0032190F">
        <w:rPr>
          <w:i/>
          <w:lang w:val="fr-FR"/>
        </w:rPr>
        <w:t>scheggiata in un angolo del taglio</w:t>
      </w:r>
      <w:r w:rsidR="005D0961" w:rsidRPr="0032190F">
        <w:rPr>
          <w:lang w:val="fr-FR"/>
        </w:rPr>
        <w:t xml:space="preserve">. Celle-ci de forme trapézoidale </w:t>
      </w:r>
      <w:r w:rsidR="00CD74D8" w:rsidRPr="0032190F">
        <w:rPr>
          <w:lang w:val="fr-FR"/>
        </w:rPr>
        <w:t>très régulière est caractéristique des haches Enéolithique</w:t>
      </w:r>
      <w:r w:rsidR="006D7F33" w:rsidRPr="0032190F">
        <w:rPr>
          <w:lang w:val="fr-FR"/>
        </w:rPr>
        <w:t>s</w:t>
      </w:r>
      <w:r w:rsidR="00CD74D8" w:rsidRPr="0032190F">
        <w:rPr>
          <w:lang w:val="fr-FR"/>
        </w:rPr>
        <w:t xml:space="preserve"> et se rapproche des premiers modèles en cuivre </w:t>
      </w:r>
      <w:r w:rsidRPr="0032190F">
        <w:rPr>
          <w:lang w:val="fr-FR"/>
        </w:rPr>
        <w:t xml:space="preserve">(BIB 382 p. </w:t>
      </w:r>
      <w:r w:rsidR="005D0961" w:rsidRPr="0032190F">
        <w:rPr>
          <w:lang w:val="fr-FR"/>
        </w:rPr>
        <w:t>211)</w:t>
      </w:r>
    </w:p>
    <w:p w14:paraId="7768FF1B" w14:textId="77777777" w:rsidR="00CD74D8" w:rsidRPr="0032190F" w:rsidRDefault="00CD74D8" w:rsidP="00242C0F">
      <w:pPr>
        <w:rPr>
          <w:lang w:val="fr-FR"/>
        </w:rPr>
      </w:pPr>
    </w:p>
    <w:p w14:paraId="120F9B3C" w14:textId="5CA2AA1A" w:rsidR="00CD74D8" w:rsidRPr="0032190F" w:rsidRDefault="00CD74D8" w:rsidP="00242C0F">
      <w:pPr>
        <w:rPr>
          <w:lang w:val="fr-FR"/>
        </w:rPr>
      </w:pPr>
      <w:r w:rsidRPr="0032190F">
        <w:rPr>
          <w:lang w:val="fr-FR"/>
        </w:rPr>
        <w:t>7 pointes de flèches en silex à retouches plates couvrantes</w:t>
      </w:r>
      <w:r w:rsidR="00A573B0" w:rsidRPr="0032190F">
        <w:rPr>
          <w:lang w:val="fr-FR"/>
        </w:rPr>
        <w:t xml:space="preserve"> de </w:t>
      </w:r>
      <w:hyperlink r:id="rId9592" w:anchor="Typ_C" w:history="1">
        <w:r w:rsidR="00BF5717" w:rsidRPr="0032190F">
          <w:rPr>
            <w:rStyle w:val="Hyperlink"/>
            <w:lang w:val="fr-FR"/>
          </w:rPr>
          <w:t>type C</w:t>
        </w:r>
      </w:hyperlink>
      <w:r w:rsidRPr="0032190F">
        <w:rPr>
          <w:lang w:val="fr-FR"/>
        </w:rPr>
        <w:t> </w:t>
      </w:r>
      <w:r w:rsidR="00A573B0" w:rsidRPr="0032190F">
        <w:rPr>
          <w:lang w:val="fr-FR"/>
        </w:rPr>
        <w:t>(BIB 1327)</w:t>
      </w:r>
      <w:r w:rsidRPr="0032190F">
        <w:rPr>
          <w:lang w:val="fr-FR"/>
        </w:rPr>
        <w:t xml:space="preserve">: </w:t>
      </w:r>
    </w:p>
    <w:p w14:paraId="7BC2F9FA" w14:textId="32983928" w:rsidR="00CD74D8" w:rsidRPr="0032190F" w:rsidRDefault="00CD74D8" w:rsidP="00242C0F">
      <w:pPr>
        <w:ind w:left="720" w:hanging="720"/>
        <w:rPr>
          <w:lang w:val="fr-FR"/>
        </w:rPr>
      </w:pPr>
      <w:r w:rsidRPr="0032190F">
        <w:rPr>
          <w:lang w:val="fr-FR"/>
        </w:rPr>
        <w:tab/>
        <w:t>-2 d’entres elles (a fisionomia piu tozza, bords légèrement arqués (</w:t>
      </w:r>
      <w:r w:rsidRPr="0032190F">
        <w:rPr>
          <w:i/>
          <w:lang w:val="fr-FR"/>
        </w:rPr>
        <w:t>margini lievemente arcuati)</w:t>
      </w:r>
      <w:r w:rsidRPr="0032190F">
        <w:rPr>
          <w:lang w:val="fr-FR"/>
        </w:rPr>
        <w:t xml:space="preserve">, profil non parfaitement droit, ailette et pédoncule à base plate ou arrondi trouve des éléments de comparaison avec celles des tombes 5, 9, 28 de </w:t>
      </w:r>
      <w:hyperlink r:id="rId9593" w:anchor="Sit_Spilamberto" w:history="1">
        <w:r w:rsidRPr="0032190F">
          <w:rPr>
            <w:rStyle w:val="Hyperlink"/>
            <w:lang w:val="fr-FR"/>
          </w:rPr>
          <w:t>Spilamberto</w:t>
        </w:r>
      </w:hyperlink>
    </w:p>
    <w:p w14:paraId="01FCD9F8" w14:textId="0D8EA74F" w:rsidR="00CD74D8" w:rsidRPr="0032190F" w:rsidRDefault="00CD74D8" w:rsidP="00242C0F">
      <w:pPr>
        <w:ind w:left="720" w:hanging="720"/>
        <w:rPr>
          <w:lang w:val="fr-FR"/>
        </w:rPr>
      </w:pPr>
      <w:r w:rsidRPr="0032190F">
        <w:rPr>
          <w:lang w:val="fr-FR"/>
        </w:rPr>
        <w:tab/>
        <w:t>-certaines de dimensions réduites, bords à profil sinueux, ailes et pédoncules à base plate…</w:t>
      </w:r>
      <w:r w:rsidR="007219E8" w:rsidRPr="0032190F">
        <w:rPr>
          <w:lang w:val="fr-FR"/>
        </w:rPr>
        <w:t xml:space="preserve"> peuvent évoquer un type d</w:t>
      </w:r>
      <w:r w:rsidRPr="0032190F">
        <w:rPr>
          <w:lang w:val="fr-FR"/>
        </w:rPr>
        <w:t xml:space="preserve">epetite dimension trouvé à </w:t>
      </w:r>
      <w:hyperlink r:id="rId9594" w:anchor="Sit_Ca_Marco" w:history="1">
        <w:r w:rsidRPr="0032190F">
          <w:rPr>
            <w:rStyle w:val="Hyperlink"/>
            <w:lang w:val="fr-FR"/>
          </w:rPr>
          <w:t>Ca’ di Marco</w:t>
        </w:r>
      </w:hyperlink>
      <w:r w:rsidRPr="0032190F">
        <w:rPr>
          <w:lang w:val="fr-FR"/>
        </w:rPr>
        <w:t xml:space="preserve"> dans la commune de Fiesse</w:t>
      </w:r>
    </w:p>
    <w:p w14:paraId="5C42B32B" w14:textId="77777777" w:rsidR="00CD74D8" w:rsidRPr="0032190F" w:rsidRDefault="00CD74D8" w:rsidP="00242C0F">
      <w:pPr>
        <w:ind w:left="720" w:hanging="720"/>
        <w:rPr>
          <w:lang w:val="fr-FR"/>
        </w:rPr>
      </w:pPr>
      <w:r w:rsidRPr="0032190F">
        <w:rPr>
          <w:lang w:val="fr-FR"/>
        </w:rPr>
        <w:t>(BIB 382 p. 211)</w:t>
      </w:r>
    </w:p>
    <w:p w14:paraId="05E05BAF" w14:textId="77777777" w:rsidR="008900C1" w:rsidRPr="0032190F" w:rsidRDefault="008900C1" w:rsidP="00242C0F">
      <w:pPr>
        <w:rPr>
          <w:lang w:val="fr-FR"/>
        </w:rPr>
      </w:pPr>
    </w:p>
    <w:p w14:paraId="0B29F1A3" w14:textId="77777777" w:rsidR="007802F3" w:rsidRPr="0032190F" w:rsidRDefault="007802F3" w:rsidP="00242C0F">
      <w:pPr>
        <w:pStyle w:val="Heading2"/>
      </w:pPr>
      <w:r w:rsidRPr="0032190F">
        <w:t>Tombe 2</w:t>
      </w:r>
    </w:p>
    <w:p w14:paraId="6327C25E" w14:textId="77777777" w:rsidR="007802F3" w:rsidRPr="0032190F" w:rsidRDefault="007802F3" w:rsidP="00242C0F">
      <w:pPr>
        <w:rPr>
          <w:lang w:val="fr-FR"/>
        </w:rPr>
      </w:pPr>
    </w:p>
    <w:p w14:paraId="07588D48" w14:textId="5EAF7430" w:rsidR="007802F3" w:rsidRPr="0032190F" w:rsidRDefault="007802F3" w:rsidP="00242C0F">
      <w:pPr>
        <w:rPr>
          <w:lang w:val="fr-FR"/>
        </w:rPr>
      </w:pPr>
      <w:r w:rsidRPr="0032190F">
        <w:rPr>
          <w:lang w:val="fr-FR"/>
        </w:rPr>
        <w:t xml:space="preserve">Une lame en silex du Monti Lessini en forme de </w:t>
      </w:r>
      <w:r w:rsidRPr="0032190F">
        <w:rPr>
          <w:i/>
          <w:lang w:val="fr-FR"/>
        </w:rPr>
        <w:t>feuille de saule</w:t>
      </w:r>
      <w:r w:rsidRPr="0032190F">
        <w:rPr>
          <w:lang w:val="fr-FR"/>
        </w:rPr>
        <w:t xml:space="preserve"> (Remedello 1) (BIB 27 p. 278) voir nécropole de </w:t>
      </w:r>
      <w:hyperlink r:id="rId9595" w:anchor="Sit_Remedello" w:history="1">
        <w:r w:rsidRPr="0032190F">
          <w:rPr>
            <w:rStyle w:val="Hyperlink"/>
            <w:lang w:val="fr-FR"/>
          </w:rPr>
          <w:t>Remedello Sotto</w:t>
        </w:r>
      </w:hyperlink>
      <w:r w:rsidRPr="0032190F">
        <w:rPr>
          <w:lang w:val="fr-FR"/>
        </w:rPr>
        <w:t>.</w:t>
      </w:r>
    </w:p>
    <w:p w14:paraId="6B30C3AB" w14:textId="77777777" w:rsidR="00DA4FC1" w:rsidRPr="0032190F" w:rsidRDefault="00DA4FC1" w:rsidP="00242C0F">
      <w:pPr>
        <w:rPr>
          <w:lang w:val="fr-FR"/>
        </w:rPr>
      </w:pPr>
    </w:p>
    <w:p w14:paraId="48CF6005" w14:textId="77777777" w:rsidR="00EC1CB1" w:rsidRPr="0032190F" w:rsidRDefault="00EC1CB1" w:rsidP="00242C0F">
      <w:pPr>
        <w:pStyle w:val="Heading2"/>
      </w:pPr>
      <w:r w:rsidRPr="0032190F">
        <w:t>Tombe 3</w:t>
      </w:r>
    </w:p>
    <w:p w14:paraId="56A3850B" w14:textId="0AD4D6BA" w:rsidR="00EC1CB1" w:rsidRPr="0032190F" w:rsidRDefault="008900C1" w:rsidP="00242C0F">
      <w:pPr>
        <w:jc w:val="both"/>
        <w:rPr>
          <w:lang w:val="fr-FR"/>
        </w:rPr>
      </w:pPr>
      <w:r w:rsidRPr="0032190F">
        <w:rPr>
          <w:lang w:val="fr-FR"/>
        </w:rPr>
        <w:t xml:space="preserve">Une lame en silex du Monti Lessini en forme </w:t>
      </w:r>
      <w:r w:rsidRPr="0032190F">
        <w:rPr>
          <w:i/>
          <w:lang w:val="fr-FR"/>
        </w:rPr>
        <w:t>a codolo distinto</w:t>
      </w:r>
      <w:r w:rsidRPr="0032190F">
        <w:rPr>
          <w:lang w:val="fr-FR"/>
        </w:rPr>
        <w:t xml:space="preserve"> (BIB 27)</w:t>
      </w:r>
      <w:r w:rsidR="00AD55F3" w:rsidRPr="0032190F">
        <w:rPr>
          <w:lang w:val="fr-FR"/>
        </w:rPr>
        <w:t xml:space="preserve">. Une gaine de hache à perforation verticale et trou subrectangulaire en bois de cerf comparable à celle de la tombe 78 de </w:t>
      </w:r>
      <w:hyperlink r:id="rId9596" w:anchor="Sit_Remedello" w:history="1">
        <w:r w:rsidR="00AD55F3" w:rsidRPr="0032190F">
          <w:rPr>
            <w:rStyle w:val="Hyperlink"/>
            <w:lang w:val="fr-FR"/>
          </w:rPr>
          <w:t>Remedello-Sotto</w:t>
        </w:r>
      </w:hyperlink>
      <w:r w:rsidR="00AD55F3" w:rsidRPr="0032190F">
        <w:rPr>
          <w:lang w:val="fr-FR"/>
        </w:rPr>
        <w:t xml:space="preserve"> (BIB 383 p. 207-209, fig. 140)</w:t>
      </w:r>
    </w:p>
    <w:p w14:paraId="5A33E00B" w14:textId="77777777" w:rsidR="00841E8D" w:rsidRPr="0032190F" w:rsidRDefault="00841E8D" w:rsidP="00242C0F">
      <w:pPr>
        <w:jc w:val="both"/>
        <w:rPr>
          <w:lang w:val="fr-FR"/>
        </w:rPr>
      </w:pPr>
    </w:p>
    <w:p w14:paraId="1326F92A" w14:textId="77777777" w:rsidR="00841E8D" w:rsidRPr="0032190F" w:rsidRDefault="00841E8D" w:rsidP="00426FF9">
      <w:pPr>
        <w:pStyle w:val="Heading1"/>
      </w:pPr>
      <w:r w:rsidRPr="0032190F">
        <w:t>CELLETTA DEI PASSERI</w:t>
      </w:r>
    </w:p>
    <w:p w14:paraId="59317AB3" w14:textId="77777777" w:rsidR="00841E8D" w:rsidRPr="0032190F" w:rsidRDefault="00841E8D" w:rsidP="00242C0F">
      <w:pPr>
        <w:jc w:val="both"/>
        <w:rPr>
          <w:lang w:val="fr-FR"/>
        </w:rPr>
      </w:pPr>
      <w:r w:rsidRPr="0032190F">
        <w:rPr>
          <w:lang w:val="fr-FR"/>
        </w:rPr>
        <w:t>Dans le nord de l’Italie. Celletta dei Passeri : lame de type Remedello 2 (Dolfini com. pers)</w:t>
      </w:r>
    </w:p>
    <w:p w14:paraId="5A3D18F1" w14:textId="77777777" w:rsidR="008900C1" w:rsidRPr="0032190F" w:rsidRDefault="008900C1" w:rsidP="00242C0F">
      <w:pPr>
        <w:rPr>
          <w:lang w:val="fr-FR"/>
        </w:rPr>
      </w:pPr>
    </w:p>
    <w:p w14:paraId="74F2AF50" w14:textId="77777777" w:rsidR="007A32F7" w:rsidRPr="0032190F" w:rsidRDefault="007A591C" w:rsidP="00426FF9">
      <w:pPr>
        <w:pStyle w:val="Heading1"/>
      </w:pPr>
      <w:bookmarkStart w:id="3931" w:name="Sit_Remedello"/>
      <w:r w:rsidRPr="0032190F">
        <w:t>REMEDELLO SOTTO (Nécropole de)</w:t>
      </w:r>
    </w:p>
    <w:bookmarkEnd w:id="3931"/>
    <w:p w14:paraId="1D3C8122" w14:textId="77777777" w:rsidR="007A591C" w:rsidRPr="0032190F" w:rsidRDefault="007A591C" w:rsidP="00242C0F">
      <w:pPr>
        <w:rPr>
          <w:lang w:val="fr-FR"/>
        </w:rPr>
      </w:pPr>
    </w:p>
    <w:p w14:paraId="3532AC93" w14:textId="730340A9" w:rsidR="004900C0" w:rsidRPr="0032190F" w:rsidRDefault="00873FCC" w:rsidP="00242C0F">
      <w:pPr>
        <w:jc w:val="both"/>
        <w:rPr>
          <w:lang w:val="fr-FR"/>
        </w:rPr>
      </w:pPr>
      <w:r w:rsidRPr="0032190F">
        <w:rPr>
          <w:lang w:val="fr-FR"/>
        </w:rPr>
        <w:t>La n</w:t>
      </w:r>
      <w:r w:rsidR="007A591C" w:rsidRPr="0032190F">
        <w:rPr>
          <w:lang w:val="fr-FR"/>
        </w:rPr>
        <w:t xml:space="preserve">écropole </w:t>
      </w:r>
      <w:r w:rsidRPr="0032190F">
        <w:rPr>
          <w:lang w:val="fr-FR"/>
        </w:rPr>
        <w:t xml:space="preserve">de Remedello-Sotto (Brescia, Lombardie) </w:t>
      </w:r>
      <w:r w:rsidR="007A591C" w:rsidRPr="0032190F">
        <w:rPr>
          <w:lang w:val="fr-FR"/>
        </w:rPr>
        <w:t xml:space="preserve">de la </w:t>
      </w:r>
      <w:r w:rsidR="00F3187E" w:rsidRPr="0032190F">
        <w:rPr>
          <w:lang w:val="fr-FR"/>
        </w:rPr>
        <w:t xml:space="preserve">basse </w:t>
      </w:r>
      <w:r w:rsidR="009F626B" w:rsidRPr="0032190F">
        <w:rPr>
          <w:lang w:val="fr-FR"/>
        </w:rPr>
        <w:t xml:space="preserve">plaine Lombardo-Vénitienne, </w:t>
      </w:r>
      <w:r w:rsidR="004900C0" w:rsidRPr="0032190F">
        <w:rPr>
          <w:lang w:val="fr-FR"/>
        </w:rPr>
        <w:t xml:space="preserve">découverte en 1884, est située </w:t>
      </w:r>
      <w:r w:rsidR="009F626B" w:rsidRPr="0032190F">
        <w:rPr>
          <w:lang w:val="fr-FR"/>
        </w:rPr>
        <w:t xml:space="preserve">à </w:t>
      </w:r>
      <w:smartTag w:uri="urn:schemas-microsoft-com:office:smarttags" w:element="metricconverter">
        <w:smartTagPr>
          <w:attr w:name="ProductID" w:val="26 km"/>
        </w:smartTagPr>
        <w:r w:rsidR="009F626B" w:rsidRPr="0032190F">
          <w:rPr>
            <w:lang w:val="fr-FR"/>
          </w:rPr>
          <w:t>26 km</w:t>
        </w:r>
      </w:smartTag>
      <w:r w:rsidR="009F626B" w:rsidRPr="0032190F">
        <w:rPr>
          <w:lang w:val="fr-FR"/>
        </w:rPr>
        <w:t xml:space="preserve"> au sud-est du lac de Garde</w:t>
      </w:r>
      <w:r w:rsidR="004900C0" w:rsidRPr="0032190F">
        <w:rPr>
          <w:lang w:val="fr-FR"/>
        </w:rPr>
        <w:t>. Elle a</w:t>
      </w:r>
      <w:r w:rsidR="007A591C" w:rsidRPr="0032190F">
        <w:rPr>
          <w:lang w:val="fr-FR"/>
        </w:rPr>
        <w:t xml:space="preserve"> donné son nom à la culture de </w:t>
      </w:r>
      <w:hyperlink r:id="rId9597" w:anchor="Cul_Remedello" w:history="1">
        <w:r w:rsidR="007A591C" w:rsidRPr="0032190F">
          <w:rPr>
            <w:rStyle w:val="Hyperlink"/>
            <w:lang w:val="fr-FR"/>
          </w:rPr>
          <w:t>Remedello</w:t>
        </w:r>
      </w:hyperlink>
      <w:r w:rsidR="009F626B" w:rsidRPr="0032190F">
        <w:rPr>
          <w:lang w:val="fr-FR"/>
        </w:rPr>
        <w:t xml:space="preserve"> (SS BIB)</w:t>
      </w:r>
      <w:r w:rsidR="007A591C" w:rsidRPr="0032190F">
        <w:rPr>
          <w:lang w:val="fr-FR"/>
        </w:rPr>
        <w:t xml:space="preserve">. </w:t>
      </w:r>
    </w:p>
    <w:p w14:paraId="74135838" w14:textId="77777777" w:rsidR="004900C0" w:rsidRPr="0032190F" w:rsidRDefault="004900C0" w:rsidP="00242C0F">
      <w:pPr>
        <w:jc w:val="both"/>
        <w:rPr>
          <w:lang w:val="fr-FR"/>
        </w:rPr>
      </w:pPr>
    </w:p>
    <w:p w14:paraId="252C4DDD" w14:textId="77777777" w:rsidR="007A591C" w:rsidRPr="0032190F" w:rsidRDefault="009F626B" w:rsidP="00242C0F">
      <w:pPr>
        <w:jc w:val="both"/>
        <w:rPr>
          <w:lang w:val="fr-FR"/>
        </w:rPr>
      </w:pPr>
      <w:r w:rsidRPr="0032190F">
        <w:rPr>
          <w:lang w:val="fr-FR"/>
        </w:rPr>
        <w:t xml:space="preserve">L’aire archéologique s’étend sur </w:t>
      </w:r>
      <w:smartTag w:uri="urn:schemas-microsoft-com:office:smarttags" w:element="metricconverter">
        <w:smartTagPr>
          <w:attr w:name="ProductID" w:val="600 m"/>
        </w:smartTagPr>
        <w:r w:rsidRPr="0032190F">
          <w:rPr>
            <w:lang w:val="fr-FR"/>
          </w:rPr>
          <w:t>600 m</w:t>
        </w:r>
      </w:smartTag>
      <w:r w:rsidRPr="0032190F">
        <w:rPr>
          <w:lang w:val="fr-FR"/>
        </w:rPr>
        <w:t xml:space="preserve"> du nord au sud avec une largeur maximale de </w:t>
      </w:r>
      <w:smartTag w:uri="urn:schemas-microsoft-com:office:smarttags" w:element="metricconverter">
        <w:smartTagPr>
          <w:attr w:name="ProductID" w:val="25 m"/>
        </w:smartTagPr>
        <w:r w:rsidRPr="0032190F">
          <w:rPr>
            <w:lang w:val="fr-FR"/>
          </w:rPr>
          <w:t>25m</w:t>
        </w:r>
      </w:smartTag>
      <w:r w:rsidRPr="0032190F">
        <w:rPr>
          <w:lang w:val="fr-FR"/>
        </w:rPr>
        <w:t xml:space="preserve"> d’est en ouest (BIB 955 p. 34). </w:t>
      </w:r>
      <w:r w:rsidR="001430D3" w:rsidRPr="0032190F">
        <w:rPr>
          <w:lang w:val="fr-FR"/>
        </w:rPr>
        <w:t xml:space="preserve">Habitats et restes de cabanes, à </w:t>
      </w:r>
      <w:smartTag w:uri="urn:schemas-microsoft-com:office:smarttags" w:element="metricconverter">
        <w:smartTagPr>
          <w:attr w:name="ProductID" w:val="350 m"/>
        </w:smartTagPr>
        <w:r w:rsidR="001430D3" w:rsidRPr="0032190F">
          <w:rPr>
            <w:lang w:val="fr-FR"/>
          </w:rPr>
          <w:t>350 m</w:t>
        </w:r>
      </w:smartTag>
      <w:r w:rsidR="001430D3" w:rsidRPr="0032190F">
        <w:rPr>
          <w:lang w:val="fr-FR"/>
        </w:rPr>
        <w:t xml:space="preserve"> du site une nécropole de 117 sépultures en simples fosses (BIB 56 p. 60)</w:t>
      </w:r>
      <w:r w:rsidR="00215DCD" w:rsidRPr="0032190F">
        <w:rPr>
          <w:lang w:val="fr-FR"/>
        </w:rPr>
        <w:t>, 24 poignards en silex, 5 poignards en cuivre</w:t>
      </w:r>
      <w:r w:rsidR="009B65E1" w:rsidRPr="0032190F">
        <w:rPr>
          <w:lang w:val="fr-FR"/>
        </w:rPr>
        <w:t>, 4 haches en cuivre, 9 vases permettant d’être étudiés</w:t>
      </w:r>
      <w:r w:rsidR="004900C0" w:rsidRPr="0032190F">
        <w:rPr>
          <w:lang w:val="fr-FR"/>
        </w:rPr>
        <w:t>.</w:t>
      </w:r>
    </w:p>
    <w:p w14:paraId="2FB3D1F5" w14:textId="77777777" w:rsidR="007720DD" w:rsidRPr="0032190F" w:rsidRDefault="007720DD" w:rsidP="00242C0F">
      <w:pPr>
        <w:jc w:val="both"/>
        <w:rPr>
          <w:lang w:val="fr-FR"/>
        </w:rPr>
      </w:pPr>
    </w:p>
    <w:p w14:paraId="208A6019" w14:textId="77777777" w:rsidR="009F626B" w:rsidRPr="0032190F" w:rsidRDefault="009F626B" w:rsidP="00242C0F">
      <w:pPr>
        <w:pStyle w:val="Heading2"/>
      </w:pPr>
      <w:r w:rsidRPr="0032190F">
        <w:t>Datations</w:t>
      </w:r>
    </w:p>
    <w:p w14:paraId="77956C7B" w14:textId="77777777" w:rsidR="009F626B" w:rsidRPr="0032190F" w:rsidRDefault="009F626B" w:rsidP="00242C0F">
      <w:pPr>
        <w:rPr>
          <w:lang w:val="fr-FR"/>
        </w:rPr>
      </w:pPr>
    </w:p>
    <w:p w14:paraId="3A6F9CE0" w14:textId="77777777" w:rsidR="00861070" w:rsidRPr="0032190F" w:rsidRDefault="007720DD" w:rsidP="00242C0F">
      <w:pPr>
        <w:jc w:val="both"/>
        <w:rPr>
          <w:lang w:val="fr-FR"/>
        </w:rPr>
      </w:pPr>
      <w:r w:rsidRPr="0032190F">
        <w:rPr>
          <w:lang w:val="fr-FR"/>
        </w:rPr>
        <w:t xml:space="preserve">La nécropole a été divisée en </w:t>
      </w:r>
      <w:r w:rsidR="00861070" w:rsidRPr="0032190F">
        <w:rPr>
          <w:lang w:val="fr-FR"/>
        </w:rPr>
        <w:t>trois</w:t>
      </w:r>
      <w:r w:rsidRPr="0032190F">
        <w:rPr>
          <w:lang w:val="fr-FR"/>
        </w:rPr>
        <w:t xml:space="preserve"> phases :</w:t>
      </w:r>
    </w:p>
    <w:p w14:paraId="66E21052" w14:textId="77777777" w:rsidR="00C36BE7" w:rsidRDefault="00C36BE7" w:rsidP="00242C0F">
      <w:pPr>
        <w:jc w:val="both"/>
        <w:rPr>
          <w:rStyle w:val="Heading3Char"/>
        </w:rPr>
      </w:pPr>
    </w:p>
    <w:p w14:paraId="0998F68E" w14:textId="77777777" w:rsidR="00C36BE7" w:rsidRPr="0032190F" w:rsidRDefault="007720DD" w:rsidP="00242C0F">
      <w:pPr>
        <w:pStyle w:val="Heading3"/>
        <w:spacing w:line="240" w:lineRule="auto"/>
      </w:pPr>
      <w:r w:rsidRPr="0032190F">
        <w:t>Remedello 1</w:t>
      </w:r>
    </w:p>
    <w:p w14:paraId="4C37541E" w14:textId="4700B103" w:rsidR="00861070" w:rsidRPr="0032190F" w:rsidRDefault="00861070" w:rsidP="00242C0F">
      <w:pPr>
        <w:jc w:val="both"/>
        <w:rPr>
          <w:lang w:val="fr-FR"/>
        </w:rPr>
      </w:pPr>
      <w:r w:rsidRPr="0032190F">
        <w:rPr>
          <w:lang w:val="fr-FR"/>
        </w:rPr>
        <w:t>(Chalcolithique 1)</w:t>
      </w:r>
      <w:r w:rsidR="001E4B34" w:rsidRPr="0032190F">
        <w:rPr>
          <w:lang w:val="fr-FR"/>
        </w:rPr>
        <w:t xml:space="preserve"> : lame foliacée en silex de type </w:t>
      </w:r>
      <w:r w:rsidR="001E4B34" w:rsidRPr="0032190F">
        <w:rPr>
          <w:i/>
          <w:lang w:val="fr-FR"/>
        </w:rPr>
        <w:t>feuille de saule</w:t>
      </w:r>
      <w:r w:rsidR="001E4B34" w:rsidRPr="0032190F">
        <w:rPr>
          <w:lang w:val="fr-FR"/>
        </w:rPr>
        <w:t xml:space="preserve"> a talon arrondi, hache de cuivre de type </w:t>
      </w:r>
      <w:r w:rsidR="001E4B34" w:rsidRPr="0032190F">
        <w:rPr>
          <w:i/>
          <w:lang w:val="fr-FR"/>
        </w:rPr>
        <w:t>Remedello t.102 / Similaün</w:t>
      </w:r>
      <w:r w:rsidR="001E4B34" w:rsidRPr="0032190F">
        <w:rPr>
          <w:lang w:val="fr-FR"/>
        </w:rPr>
        <w:t>, lame de poignard en cuivre à languette arrondie,</w:t>
      </w:r>
      <w:r w:rsidR="002C2007" w:rsidRPr="0032190F">
        <w:rPr>
          <w:lang w:val="fr-FR"/>
        </w:rPr>
        <w:t xml:space="preserve"> céramique </w:t>
      </w:r>
      <w:r w:rsidR="002C2007" w:rsidRPr="0032190F">
        <w:rPr>
          <w:lang w:val="fr-FR"/>
        </w:rPr>
        <w:lastRenderedPageBreak/>
        <w:t>à</w:t>
      </w:r>
      <w:r w:rsidR="001E4B34" w:rsidRPr="0032190F">
        <w:rPr>
          <w:i/>
          <w:lang w:val="fr-FR"/>
        </w:rPr>
        <w:t>lugs and incised decoration very similar</w:t>
      </w:r>
      <w:r w:rsidR="001E4B34" w:rsidRPr="0032190F">
        <w:rPr>
          <w:lang w:val="fr-FR"/>
        </w:rPr>
        <w:t xml:space="preserve"> aux exemples de </w:t>
      </w:r>
      <w:hyperlink r:id="rId9598" w:anchor="Sit_Valtenesi_Manerba" w:history="1">
        <w:r w:rsidR="001E4B34" w:rsidRPr="0032190F">
          <w:rPr>
            <w:rStyle w:val="Hyperlink"/>
            <w:lang w:val="fr-FR"/>
          </w:rPr>
          <w:t>Riparo Valtenesi Manerba</w:t>
        </w:r>
      </w:hyperlink>
      <w:r w:rsidRPr="0032190F">
        <w:rPr>
          <w:lang w:val="fr-FR"/>
        </w:rPr>
        <w:t>(</w:t>
      </w:r>
      <w:r w:rsidR="001E4B34" w:rsidRPr="0032190F">
        <w:rPr>
          <w:lang w:val="fr-FR"/>
        </w:rPr>
        <w:t xml:space="preserve">BIB 955 p. 43 et </w:t>
      </w:r>
      <w:r w:rsidRPr="0032190F">
        <w:rPr>
          <w:lang w:val="fr-FR"/>
        </w:rPr>
        <w:t xml:space="preserve">BIB 87, </w:t>
      </w:r>
      <w:r w:rsidR="000E3DAC" w:rsidRPr="0032190F">
        <w:rPr>
          <w:lang w:val="fr-FR"/>
        </w:rPr>
        <w:t>BIB 1167</w:t>
      </w:r>
      <w:r w:rsidRPr="0032190F">
        <w:rPr>
          <w:lang w:val="fr-FR"/>
        </w:rPr>
        <w:t>…)</w:t>
      </w:r>
    </w:p>
    <w:p w14:paraId="01A2D506" w14:textId="77777777" w:rsidR="00BB2D66" w:rsidRPr="0032190F" w:rsidRDefault="00BB2D66" w:rsidP="00242C0F">
      <w:pPr>
        <w:jc w:val="both"/>
        <w:rPr>
          <w:lang w:val="fr-FR"/>
        </w:rPr>
      </w:pPr>
    </w:p>
    <w:p w14:paraId="5ED2FDA7" w14:textId="3136D2E2" w:rsidR="00BB2D66" w:rsidRPr="0032190F" w:rsidRDefault="00BB2D66" w:rsidP="00242C0F">
      <w:pPr>
        <w:jc w:val="both"/>
        <w:rPr>
          <w:lang w:val="fr-FR"/>
        </w:rPr>
      </w:pPr>
      <w:r w:rsidRPr="0032190F">
        <w:rPr>
          <w:lang w:val="fr-FR"/>
        </w:rPr>
        <w:t xml:space="preserve">t. </w:t>
      </w:r>
      <w:hyperlink r:id="rId9599" w:anchor="Sit_Remedello_t71" w:history="1">
        <w:r w:rsidR="000E3DAC" w:rsidRPr="0032190F">
          <w:rPr>
            <w:rStyle w:val="Hyperlink"/>
            <w:lang w:val="fr-FR"/>
          </w:rPr>
          <w:t>71</w:t>
        </w:r>
      </w:hyperlink>
      <w:r w:rsidR="000E3DAC" w:rsidRPr="0032190F">
        <w:rPr>
          <w:lang w:val="fr-FR"/>
        </w:rPr>
        <w:t xml:space="preserve">, </w:t>
      </w:r>
      <w:hyperlink r:id="rId9600" w:anchor="Sit_Remedello_t75" w:history="1">
        <w:r w:rsidR="000E3DAC" w:rsidRPr="0032190F">
          <w:rPr>
            <w:rStyle w:val="Hyperlink"/>
            <w:lang w:val="fr-FR"/>
          </w:rPr>
          <w:t>75</w:t>
        </w:r>
      </w:hyperlink>
      <w:r w:rsidR="000E3DAC" w:rsidRPr="0032190F">
        <w:rPr>
          <w:lang w:val="fr-FR"/>
        </w:rPr>
        <w:t xml:space="preserve">, </w:t>
      </w:r>
      <w:hyperlink r:id="rId9601" w:anchor="Sit_Remedello_t93" w:history="1">
        <w:r w:rsidRPr="0032190F">
          <w:rPr>
            <w:rStyle w:val="Hyperlink"/>
            <w:lang w:val="fr-FR"/>
          </w:rPr>
          <w:t>93</w:t>
        </w:r>
      </w:hyperlink>
      <w:r w:rsidRPr="0032190F">
        <w:rPr>
          <w:lang w:val="fr-FR"/>
        </w:rPr>
        <w:t>,</w:t>
      </w:r>
      <w:hyperlink r:id="rId9602" w:anchor="Sit_Remedello_t102" w:history="1">
        <w:r w:rsidR="000E3DAC" w:rsidRPr="0032190F">
          <w:rPr>
            <w:rStyle w:val="Hyperlink"/>
            <w:lang w:val="fr-FR"/>
          </w:rPr>
          <w:t>102</w:t>
        </w:r>
      </w:hyperlink>
      <w:r w:rsidR="000E3DAC" w:rsidRPr="0032190F">
        <w:rPr>
          <w:lang w:val="fr-FR"/>
        </w:rPr>
        <w:t xml:space="preserve">, </w:t>
      </w:r>
      <w:hyperlink r:id="rId9603" w:anchor="Sit_Remedello_t106" w:history="1">
        <w:r w:rsidR="000E3DAC" w:rsidRPr="0032190F">
          <w:rPr>
            <w:rStyle w:val="Hyperlink"/>
            <w:lang w:val="fr-FR"/>
          </w:rPr>
          <w:t>106</w:t>
        </w:r>
      </w:hyperlink>
      <w:r w:rsidR="000E3DAC" w:rsidRPr="0032190F">
        <w:rPr>
          <w:lang w:val="fr-FR"/>
        </w:rPr>
        <w:t>(BIB 1167 p. 223)</w:t>
      </w:r>
    </w:p>
    <w:p w14:paraId="5F59CB88" w14:textId="77777777" w:rsidR="00BB2D66" w:rsidRPr="0032190F" w:rsidRDefault="00BB2D66" w:rsidP="00242C0F">
      <w:pPr>
        <w:jc w:val="both"/>
        <w:rPr>
          <w:lang w:val="fr-FR"/>
        </w:rPr>
      </w:pPr>
    </w:p>
    <w:p w14:paraId="12E1F9E0" w14:textId="77777777" w:rsidR="00F929AD" w:rsidRPr="0032190F" w:rsidRDefault="00861070" w:rsidP="00242C0F">
      <w:pPr>
        <w:pStyle w:val="Heading3"/>
        <w:spacing w:line="240" w:lineRule="auto"/>
      </w:pPr>
      <w:r w:rsidRPr="0032190F">
        <w:t>Remedello 2</w:t>
      </w:r>
    </w:p>
    <w:p w14:paraId="023BB536" w14:textId="75C91E5C" w:rsidR="00861070" w:rsidRPr="0032190F" w:rsidRDefault="00BB2D66" w:rsidP="00242C0F">
      <w:pPr>
        <w:jc w:val="both"/>
        <w:rPr>
          <w:lang w:val="fr-FR"/>
        </w:rPr>
      </w:pPr>
      <w:r w:rsidRPr="0032190F">
        <w:rPr>
          <w:lang w:val="fr-FR"/>
        </w:rPr>
        <w:t>(Chalcolithique 2) </w:t>
      </w:r>
      <w:r w:rsidR="00F929AD" w:rsidRPr="0032190F">
        <w:rPr>
          <w:lang w:val="fr-FR"/>
        </w:rPr>
        <w:t xml:space="preserve">Poignards </w:t>
      </w:r>
      <w:r w:rsidR="000E3DAC" w:rsidRPr="0032190F">
        <w:rPr>
          <w:lang w:val="fr-FR"/>
        </w:rPr>
        <w:t xml:space="preserve">en silex </w:t>
      </w:r>
      <w:r w:rsidR="00F929AD" w:rsidRPr="0032190F">
        <w:rPr>
          <w:lang w:val="fr-FR"/>
        </w:rPr>
        <w:t>à soie et épaulement</w:t>
      </w:r>
      <w:r w:rsidR="000E3DAC" w:rsidRPr="0032190F">
        <w:rPr>
          <w:lang w:val="fr-FR"/>
        </w:rPr>
        <w:t xml:space="preserve"> (</w:t>
      </w:r>
      <w:r w:rsidR="000E3DAC" w:rsidRPr="0032190F">
        <w:rPr>
          <w:i/>
          <w:lang w:val="fr-FR"/>
        </w:rPr>
        <w:t>codolo distinto</w:t>
      </w:r>
      <w:r w:rsidR="000E3DAC" w:rsidRPr="0032190F">
        <w:rPr>
          <w:lang w:val="fr-FR"/>
        </w:rPr>
        <w:t>)</w:t>
      </w:r>
      <w:r w:rsidR="00F929AD" w:rsidRPr="0032190F">
        <w:rPr>
          <w:lang w:val="fr-FR"/>
        </w:rPr>
        <w:t xml:space="preserve">, lame de poignard en cuivre </w:t>
      </w:r>
      <w:r w:rsidR="001E4B34" w:rsidRPr="0032190F">
        <w:rPr>
          <w:lang w:val="fr-FR"/>
        </w:rPr>
        <w:t xml:space="preserve">du type Remedello, lame de hache à épaulement très long, une épingle à tête en marteau d’argent, décoration </w:t>
      </w:r>
      <w:hyperlink r:id="rId9604" w:anchor="Cul_Metopale" w:history="1">
        <w:r w:rsidR="00FF0A5F" w:rsidRPr="0032190F">
          <w:rPr>
            <w:rStyle w:val="Hyperlink"/>
            <w:lang w:val="fr-FR"/>
          </w:rPr>
          <w:t>métopale</w:t>
        </w:r>
      </w:hyperlink>
      <w:r w:rsidR="001E4B34" w:rsidRPr="0032190F">
        <w:rPr>
          <w:lang w:val="fr-FR"/>
        </w:rPr>
        <w:t>des pots, coupes et pots biconiques avec des anses coudées</w:t>
      </w:r>
      <w:r w:rsidR="000E3DAC" w:rsidRPr="0032190F">
        <w:rPr>
          <w:lang w:val="fr-FR"/>
        </w:rPr>
        <w:t xml:space="preserve"> (</w:t>
      </w:r>
      <w:r w:rsidR="000E3DAC" w:rsidRPr="0032190F">
        <w:rPr>
          <w:i/>
          <w:lang w:val="fr-FR"/>
        </w:rPr>
        <w:t>boccali con ansa a gomito</w:t>
      </w:r>
      <w:r w:rsidR="000E3DAC" w:rsidRPr="0032190F">
        <w:rPr>
          <w:lang w:val="fr-FR"/>
        </w:rPr>
        <w:t>)</w:t>
      </w:r>
      <w:r w:rsidR="001E4B34" w:rsidRPr="0032190F">
        <w:rPr>
          <w:lang w:val="fr-FR"/>
        </w:rPr>
        <w:t>. Typique l’association d’un vase biconique a décor métopale et la lame en silex de la tombe 46</w:t>
      </w:r>
      <w:r w:rsidR="00861070" w:rsidRPr="0032190F">
        <w:rPr>
          <w:lang w:val="fr-FR"/>
        </w:rPr>
        <w:t xml:space="preserve"> (</w:t>
      </w:r>
      <w:r w:rsidR="001E4B34" w:rsidRPr="0032190F">
        <w:rPr>
          <w:lang w:val="fr-FR"/>
        </w:rPr>
        <w:t xml:space="preserve">BIB 955 p. 43, </w:t>
      </w:r>
      <w:r w:rsidR="00861070" w:rsidRPr="0032190F">
        <w:rPr>
          <w:lang w:val="fr-FR"/>
        </w:rPr>
        <w:t>BIB 87,</w:t>
      </w:r>
      <w:r w:rsidR="000E3DAC" w:rsidRPr="0032190F">
        <w:rPr>
          <w:lang w:val="fr-FR"/>
        </w:rPr>
        <w:t xml:space="preserve"> BIB 1167</w:t>
      </w:r>
      <w:r w:rsidR="00861070" w:rsidRPr="0032190F">
        <w:rPr>
          <w:lang w:val="fr-FR"/>
        </w:rPr>
        <w:t>…)</w:t>
      </w:r>
    </w:p>
    <w:p w14:paraId="47A379E3" w14:textId="77777777" w:rsidR="000E3DAC" w:rsidRPr="0032190F" w:rsidRDefault="000E3DAC" w:rsidP="00242C0F">
      <w:pPr>
        <w:jc w:val="both"/>
        <w:rPr>
          <w:lang w:val="fr-FR"/>
        </w:rPr>
      </w:pPr>
    </w:p>
    <w:p w14:paraId="6587C5D1" w14:textId="6807E3C2" w:rsidR="000E3DAC" w:rsidRPr="001323AC" w:rsidRDefault="000E3DAC" w:rsidP="00242C0F">
      <w:pPr>
        <w:jc w:val="both"/>
      </w:pPr>
      <w:r w:rsidRPr="001323AC">
        <w:t xml:space="preserve">t. </w:t>
      </w:r>
      <w:hyperlink r:id="rId9605" w:anchor="Sit_Remedello_t46" w:history="1">
        <w:r w:rsidRPr="00A45EBD">
          <w:rPr>
            <w:rStyle w:val="Hyperlink"/>
          </w:rPr>
          <w:t>46</w:t>
        </w:r>
      </w:hyperlink>
      <w:r w:rsidRPr="001323AC">
        <w:t>, BS II, (BIB 1167 p. 223)</w:t>
      </w:r>
    </w:p>
    <w:p w14:paraId="24BCD74B" w14:textId="77777777" w:rsidR="00ED30F7" w:rsidRPr="001323AC" w:rsidRDefault="00ED30F7" w:rsidP="00242C0F">
      <w:pPr>
        <w:jc w:val="both"/>
      </w:pPr>
    </w:p>
    <w:p w14:paraId="7B9C0F17" w14:textId="77777777" w:rsidR="007720DD" w:rsidRPr="006062CB" w:rsidRDefault="00861070" w:rsidP="00242C0F">
      <w:pPr>
        <w:pStyle w:val="Heading3"/>
        <w:spacing w:line="240" w:lineRule="auto"/>
        <w:rPr>
          <w:lang w:val="en-US"/>
        </w:rPr>
      </w:pPr>
      <w:r w:rsidRPr="006062CB">
        <w:rPr>
          <w:lang w:val="en-US"/>
        </w:rPr>
        <w:t>Campaniforme</w:t>
      </w:r>
    </w:p>
    <w:p w14:paraId="2CFBE410" w14:textId="77777777" w:rsidR="00362813" w:rsidRPr="0032190F" w:rsidRDefault="00BB2D66" w:rsidP="00242C0F">
      <w:pPr>
        <w:rPr>
          <w:lang w:val="fr-FR"/>
        </w:rPr>
      </w:pPr>
      <w:r w:rsidRPr="0032190F">
        <w:rPr>
          <w:lang w:val="fr-FR"/>
        </w:rPr>
        <w:t>(Chalcolithique 3) </w:t>
      </w:r>
      <w:r w:rsidR="00D34AF3" w:rsidRPr="0032190F">
        <w:rPr>
          <w:lang w:val="fr-FR"/>
        </w:rPr>
        <w:t xml:space="preserve">Présence de lame à base trapézoidale (t. 73) et </w:t>
      </w:r>
      <w:r w:rsidR="00D34AF3" w:rsidRPr="0032190F">
        <w:rPr>
          <w:i/>
          <w:lang w:val="fr-FR"/>
        </w:rPr>
        <w:t>hollow-bases arrowhead of flint</w:t>
      </w:r>
      <w:r w:rsidR="00D34AF3" w:rsidRPr="0032190F">
        <w:rPr>
          <w:lang w:val="fr-FR"/>
        </w:rPr>
        <w:t xml:space="preserve"> (BIB 955 p. 43 et 941)</w:t>
      </w:r>
    </w:p>
    <w:p w14:paraId="5668F348" w14:textId="77777777" w:rsidR="000B23B8" w:rsidRPr="0032190F" w:rsidRDefault="000B23B8" w:rsidP="00242C0F">
      <w:pPr>
        <w:rPr>
          <w:lang w:val="fr-FR"/>
        </w:rPr>
      </w:pPr>
    </w:p>
    <w:p w14:paraId="1349F736" w14:textId="40C92E09" w:rsidR="000B23B8" w:rsidRDefault="000B23B8" w:rsidP="00242C0F">
      <w:r>
        <w:t xml:space="preserve">t. </w:t>
      </w:r>
      <w:hyperlink r:id="rId9606" w:anchor="Sit_Remedello_t73" w:history="1">
        <w:r w:rsidRPr="00A45EBD">
          <w:rPr>
            <w:rStyle w:val="Hyperlink"/>
          </w:rPr>
          <w:t>73</w:t>
        </w:r>
      </w:hyperlink>
      <w:r w:rsidR="00A45EBD">
        <w:t xml:space="preserve">, </w:t>
      </w:r>
      <w:hyperlink r:id="rId9607" w:anchor="Sit_Remedello_t74" w:history="1">
        <w:r w:rsidRPr="00A45EBD">
          <w:rPr>
            <w:rStyle w:val="Hyperlink"/>
          </w:rPr>
          <w:t>74</w:t>
        </w:r>
      </w:hyperlink>
      <w:r w:rsidR="00A45EBD">
        <w:t xml:space="preserve"> ( ?),  </w:t>
      </w:r>
      <w:hyperlink r:id="rId9608" w:anchor="Sit_Remedello_t111" w:history="1">
        <w:r w:rsidRPr="00A45EBD">
          <w:rPr>
            <w:rStyle w:val="Hyperlink"/>
          </w:rPr>
          <w:t>111</w:t>
        </w:r>
      </w:hyperlink>
      <w:r>
        <w:t xml:space="preserve">, </w:t>
      </w:r>
    </w:p>
    <w:p w14:paraId="179D953B" w14:textId="77777777" w:rsidR="009D43CA" w:rsidRDefault="009D43CA" w:rsidP="00242C0F"/>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49"/>
        <w:gridCol w:w="1456"/>
        <w:gridCol w:w="1370"/>
        <w:gridCol w:w="2216"/>
        <w:gridCol w:w="883"/>
      </w:tblGrid>
      <w:tr w:rsidR="00C36BE7" w:rsidRPr="00DB5974" w14:paraId="60003FCA" w14:textId="77777777">
        <w:trPr>
          <w:jc w:val="center"/>
        </w:trPr>
        <w:tc>
          <w:tcPr>
            <w:tcW w:w="0" w:type="auto"/>
            <w:vAlign w:val="center"/>
          </w:tcPr>
          <w:p w14:paraId="1372BE45" w14:textId="77777777" w:rsidR="00C36BE7" w:rsidRPr="00DB5974" w:rsidRDefault="00C36BE7" w:rsidP="00242C0F">
            <w:pPr>
              <w:jc w:val="center"/>
              <w:rPr>
                <w:b/>
              </w:rPr>
            </w:pPr>
            <w:r w:rsidRPr="00DB5974">
              <w:rPr>
                <w:b/>
              </w:rPr>
              <w:t>Site</w:t>
            </w:r>
          </w:p>
        </w:tc>
        <w:tc>
          <w:tcPr>
            <w:tcW w:w="0" w:type="auto"/>
            <w:vAlign w:val="center"/>
          </w:tcPr>
          <w:p w14:paraId="33FA1BA2" w14:textId="77777777" w:rsidR="00C36BE7" w:rsidRPr="00DB5974" w:rsidRDefault="00C36BE7" w:rsidP="00242C0F">
            <w:pPr>
              <w:jc w:val="center"/>
              <w:rPr>
                <w:b/>
              </w:rPr>
            </w:pPr>
            <w:r w:rsidRPr="00DB5974">
              <w:rPr>
                <w:b/>
              </w:rPr>
              <w:t>Laboratoire</w:t>
            </w:r>
          </w:p>
        </w:tc>
        <w:tc>
          <w:tcPr>
            <w:tcW w:w="0" w:type="auto"/>
            <w:vAlign w:val="center"/>
          </w:tcPr>
          <w:p w14:paraId="1D02E308" w14:textId="77777777" w:rsidR="00C36BE7" w:rsidRPr="00DB5974" w:rsidRDefault="00C36BE7" w:rsidP="00242C0F">
            <w:pPr>
              <w:jc w:val="center"/>
              <w:rPr>
                <w:b/>
              </w:rPr>
            </w:pPr>
            <w:r w:rsidRPr="00DB5974">
              <w:rPr>
                <w:b/>
              </w:rPr>
              <w:t>UnCal B.P.</w:t>
            </w:r>
          </w:p>
        </w:tc>
        <w:tc>
          <w:tcPr>
            <w:tcW w:w="0" w:type="auto"/>
            <w:tcBorders>
              <w:bottom w:val="single" w:sz="4" w:space="0" w:color="auto"/>
            </w:tcBorders>
            <w:vAlign w:val="center"/>
          </w:tcPr>
          <w:p w14:paraId="12CC60D5" w14:textId="77777777" w:rsidR="00C36BE7" w:rsidRPr="00DB5974" w:rsidRDefault="00C36BE7" w:rsidP="00242C0F">
            <w:pPr>
              <w:jc w:val="center"/>
              <w:rPr>
                <w:b/>
              </w:rPr>
            </w:pPr>
            <w:r w:rsidRPr="00DB5974">
              <w:rPr>
                <w:b/>
              </w:rPr>
              <w:t>Cal B.C. 2</w:t>
            </w:r>
            <w:r w:rsidRPr="00DB5974">
              <w:rPr>
                <w:rFonts w:ascii="Arial" w:hAnsi="Arial" w:cs="Arial"/>
                <w:b/>
              </w:rPr>
              <w:t>σ</w:t>
            </w:r>
          </w:p>
        </w:tc>
        <w:tc>
          <w:tcPr>
            <w:tcW w:w="0" w:type="auto"/>
            <w:vAlign w:val="center"/>
          </w:tcPr>
          <w:p w14:paraId="45AB8453" w14:textId="77777777" w:rsidR="00C36BE7" w:rsidRPr="00DB5974" w:rsidRDefault="00D57E79" w:rsidP="00242C0F">
            <w:pPr>
              <w:jc w:val="center"/>
              <w:rPr>
                <w:b/>
              </w:rPr>
            </w:pPr>
            <w:r w:rsidRPr="00DB5974">
              <w:rPr>
                <w:b/>
              </w:rPr>
              <w:t>retenu</w:t>
            </w:r>
          </w:p>
        </w:tc>
      </w:tr>
      <w:tr w:rsidR="00C36BE7" w14:paraId="651F79C1" w14:textId="77777777">
        <w:trPr>
          <w:jc w:val="center"/>
        </w:trPr>
        <w:tc>
          <w:tcPr>
            <w:tcW w:w="0" w:type="auto"/>
            <w:vAlign w:val="center"/>
          </w:tcPr>
          <w:p w14:paraId="049C07D8" w14:textId="77777777" w:rsidR="00C36BE7" w:rsidRDefault="00C36BE7" w:rsidP="00242C0F">
            <w:pPr>
              <w:jc w:val="center"/>
            </w:pPr>
            <w:r>
              <w:t>Remedello (BS) tombe 106</w:t>
            </w:r>
          </w:p>
        </w:tc>
        <w:tc>
          <w:tcPr>
            <w:tcW w:w="0" w:type="auto"/>
            <w:vAlign w:val="center"/>
          </w:tcPr>
          <w:p w14:paraId="70E5ACAD" w14:textId="77777777" w:rsidR="00C36BE7" w:rsidRDefault="00C36BE7" w:rsidP="00242C0F">
            <w:pPr>
              <w:jc w:val="center"/>
            </w:pPr>
            <w:r>
              <w:t>ETH 12182</w:t>
            </w:r>
          </w:p>
        </w:tc>
        <w:tc>
          <w:tcPr>
            <w:tcW w:w="0" w:type="auto"/>
            <w:vAlign w:val="center"/>
          </w:tcPr>
          <w:p w14:paraId="361E666E" w14:textId="77777777" w:rsidR="00C36BE7" w:rsidRDefault="00C36BE7" w:rsidP="00242C0F">
            <w:pPr>
              <w:jc w:val="center"/>
            </w:pPr>
            <w:r>
              <w:t xml:space="preserve">4485 </w:t>
            </w:r>
            <w:r w:rsidRPr="00DB5974">
              <w:rPr>
                <w:rFonts w:ascii="Arial" w:hAnsi="Arial" w:cs="Arial"/>
              </w:rPr>
              <w:t>±</w:t>
            </w:r>
            <w:r>
              <w:t>60</w:t>
            </w:r>
          </w:p>
        </w:tc>
        <w:tc>
          <w:tcPr>
            <w:tcW w:w="0" w:type="auto"/>
            <w:tcBorders>
              <w:bottom w:val="single" w:sz="4" w:space="0" w:color="auto"/>
            </w:tcBorders>
            <w:shd w:val="clear" w:color="auto" w:fill="0000FF"/>
            <w:vAlign w:val="center"/>
          </w:tcPr>
          <w:p w14:paraId="474C4DEC" w14:textId="77777777" w:rsidR="00C36BE7" w:rsidRPr="00921297" w:rsidRDefault="00C36BE7" w:rsidP="00242C0F">
            <w:pPr>
              <w:jc w:val="center"/>
            </w:pPr>
            <w:r w:rsidRPr="00921297">
              <w:t>3351-3021 (91,76%)</w:t>
            </w:r>
          </w:p>
        </w:tc>
        <w:tc>
          <w:tcPr>
            <w:tcW w:w="0" w:type="auto"/>
          </w:tcPr>
          <w:p w14:paraId="555626E8" w14:textId="77777777" w:rsidR="00C36BE7" w:rsidRPr="00DB5974" w:rsidRDefault="005B6692" w:rsidP="00242C0F">
            <w:pPr>
              <w:jc w:val="center"/>
              <w:rPr>
                <w:highlight w:val="blue"/>
              </w:rPr>
            </w:pPr>
            <w:r w:rsidRPr="00DB5974">
              <w:rPr>
                <w:highlight w:val="blue"/>
              </w:rPr>
              <w:t>O</w:t>
            </w:r>
          </w:p>
        </w:tc>
      </w:tr>
      <w:tr w:rsidR="00C36BE7" w14:paraId="74996362" w14:textId="77777777">
        <w:trPr>
          <w:jc w:val="center"/>
        </w:trPr>
        <w:tc>
          <w:tcPr>
            <w:tcW w:w="0" w:type="auto"/>
            <w:vAlign w:val="center"/>
          </w:tcPr>
          <w:p w14:paraId="038EDB66" w14:textId="77777777" w:rsidR="00C36BE7" w:rsidRDefault="00C36BE7" w:rsidP="00242C0F">
            <w:pPr>
              <w:jc w:val="center"/>
            </w:pPr>
            <w:r>
              <w:t>Remedello (BS) tombe 34</w:t>
            </w:r>
          </w:p>
        </w:tc>
        <w:tc>
          <w:tcPr>
            <w:tcW w:w="0" w:type="auto"/>
            <w:vAlign w:val="center"/>
          </w:tcPr>
          <w:p w14:paraId="1A839C51" w14:textId="77777777" w:rsidR="00C36BE7" w:rsidRDefault="00C36BE7" w:rsidP="00242C0F">
            <w:pPr>
              <w:jc w:val="center"/>
            </w:pPr>
            <w:r>
              <w:t>ETH 12189</w:t>
            </w:r>
          </w:p>
        </w:tc>
        <w:tc>
          <w:tcPr>
            <w:tcW w:w="0" w:type="auto"/>
            <w:vAlign w:val="center"/>
          </w:tcPr>
          <w:p w14:paraId="4610951C" w14:textId="77777777" w:rsidR="00C36BE7" w:rsidRDefault="00C36BE7" w:rsidP="00242C0F">
            <w:pPr>
              <w:jc w:val="center"/>
            </w:pPr>
            <w:r>
              <w:t xml:space="preserve">4400 </w:t>
            </w:r>
            <w:r w:rsidRPr="00DB5974">
              <w:rPr>
                <w:rFonts w:ascii="Arial" w:hAnsi="Arial" w:cs="Arial"/>
              </w:rPr>
              <w:t>±</w:t>
            </w:r>
            <w:r>
              <w:t>70</w:t>
            </w:r>
          </w:p>
        </w:tc>
        <w:tc>
          <w:tcPr>
            <w:tcW w:w="0" w:type="auto"/>
            <w:shd w:val="clear" w:color="auto" w:fill="FFFF00"/>
            <w:vAlign w:val="center"/>
          </w:tcPr>
          <w:p w14:paraId="05352A2B" w14:textId="77777777" w:rsidR="00C36BE7" w:rsidRPr="00921297" w:rsidRDefault="00921297" w:rsidP="00242C0F">
            <w:pPr>
              <w:jc w:val="center"/>
            </w:pPr>
            <w:r w:rsidRPr="00921297">
              <w:t>3137-2888 (77,75%)</w:t>
            </w:r>
          </w:p>
        </w:tc>
        <w:tc>
          <w:tcPr>
            <w:tcW w:w="0" w:type="auto"/>
          </w:tcPr>
          <w:p w14:paraId="639F62AD" w14:textId="77777777" w:rsidR="00C36BE7" w:rsidRPr="00DB5974" w:rsidRDefault="005B6692" w:rsidP="00242C0F">
            <w:pPr>
              <w:jc w:val="center"/>
              <w:rPr>
                <w:highlight w:val="blue"/>
              </w:rPr>
            </w:pPr>
            <w:r w:rsidRPr="00DB5974">
              <w:rPr>
                <w:highlight w:val="blue"/>
              </w:rPr>
              <w:t>O</w:t>
            </w:r>
          </w:p>
        </w:tc>
      </w:tr>
      <w:tr w:rsidR="00C36BE7" w14:paraId="04F92DBC" w14:textId="77777777">
        <w:trPr>
          <w:jc w:val="center"/>
        </w:trPr>
        <w:tc>
          <w:tcPr>
            <w:tcW w:w="0" w:type="auto"/>
            <w:vAlign w:val="center"/>
          </w:tcPr>
          <w:p w14:paraId="3B868CF4" w14:textId="77777777" w:rsidR="00C36BE7" w:rsidRDefault="00C36BE7" w:rsidP="00242C0F">
            <w:pPr>
              <w:jc w:val="center"/>
            </w:pPr>
            <w:r>
              <w:t>Remedello (BS) tombe 75</w:t>
            </w:r>
          </w:p>
        </w:tc>
        <w:tc>
          <w:tcPr>
            <w:tcW w:w="0" w:type="auto"/>
            <w:vAlign w:val="center"/>
          </w:tcPr>
          <w:p w14:paraId="33DA4B47" w14:textId="77777777" w:rsidR="00C36BE7" w:rsidRDefault="00C36BE7" w:rsidP="00242C0F">
            <w:pPr>
              <w:jc w:val="center"/>
            </w:pPr>
            <w:r>
              <w:t>ETH 12183</w:t>
            </w:r>
          </w:p>
        </w:tc>
        <w:tc>
          <w:tcPr>
            <w:tcW w:w="0" w:type="auto"/>
            <w:vAlign w:val="center"/>
          </w:tcPr>
          <w:p w14:paraId="5886A614" w14:textId="77777777" w:rsidR="00C36BE7" w:rsidRDefault="00C36BE7" w:rsidP="00242C0F">
            <w:pPr>
              <w:jc w:val="center"/>
            </w:pPr>
            <w:r>
              <w:t xml:space="preserve">42805 </w:t>
            </w:r>
            <w:r w:rsidRPr="00DB5974">
              <w:rPr>
                <w:rFonts w:ascii="Arial" w:hAnsi="Arial" w:cs="Arial"/>
              </w:rPr>
              <w:t>±</w:t>
            </w:r>
            <w:r>
              <w:t>65</w:t>
            </w:r>
          </w:p>
        </w:tc>
        <w:tc>
          <w:tcPr>
            <w:tcW w:w="0" w:type="auto"/>
            <w:tcBorders>
              <w:bottom w:val="single" w:sz="4" w:space="0" w:color="auto"/>
            </w:tcBorders>
            <w:shd w:val="clear" w:color="auto" w:fill="FFFF00"/>
            <w:vAlign w:val="center"/>
          </w:tcPr>
          <w:p w14:paraId="409E2B73" w14:textId="77777777" w:rsidR="00C36BE7" w:rsidRPr="00921297" w:rsidRDefault="00D57E79" w:rsidP="00242C0F">
            <w:pPr>
              <w:jc w:val="center"/>
            </w:pPr>
            <w:r w:rsidRPr="00921297">
              <w:t>3041-2658 (97,81%)</w:t>
            </w:r>
          </w:p>
        </w:tc>
        <w:tc>
          <w:tcPr>
            <w:tcW w:w="0" w:type="auto"/>
          </w:tcPr>
          <w:p w14:paraId="0EF5C0FC" w14:textId="77777777" w:rsidR="00C36BE7" w:rsidRPr="00DB5974" w:rsidRDefault="005B6692" w:rsidP="00242C0F">
            <w:pPr>
              <w:jc w:val="center"/>
              <w:rPr>
                <w:highlight w:val="blue"/>
              </w:rPr>
            </w:pPr>
            <w:r w:rsidRPr="00DB5974">
              <w:rPr>
                <w:highlight w:val="blue"/>
              </w:rPr>
              <w:t>O</w:t>
            </w:r>
          </w:p>
        </w:tc>
      </w:tr>
      <w:tr w:rsidR="00C36BE7" w14:paraId="64EF34AD" w14:textId="77777777">
        <w:trPr>
          <w:jc w:val="center"/>
        </w:trPr>
        <w:tc>
          <w:tcPr>
            <w:tcW w:w="0" w:type="auto"/>
            <w:vAlign w:val="center"/>
          </w:tcPr>
          <w:p w14:paraId="665C42E3" w14:textId="77777777" w:rsidR="00C36BE7" w:rsidRDefault="00C36BE7" w:rsidP="00242C0F">
            <w:pPr>
              <w:jc w:val="center"/>
            </w:pPr>
            <w:r>
              <w:t>Remedello (BS) tombe 65</w:t>
            </w:r>
          </w:p>
        </w:tc>
        <w:tc>
          <w:tcPr>
            <w:tcW w:w="0" w:type="auto"/>
            <w:vAlign w:val="center"/>
          </w:tcPr>
          <w:p w14:paraId="7C7EE424" w14:textId="77777777" w:rsidR="00C36BE7" w:rsidRDefault="00C36BE7" w:rsidP="00242C0F">
            <w:pPr>
              <w:jc w:val="center"/>
            </w:pPr>
            <w:r>
              <w:t>ETH 12188</w:t>
            </w:r>
          </w:p>
        </w:tc>
        <w:tc>
          <w:tcPr>
            <w:tcW w:w="0" w:type="auto"/>
            <w:vAlign w:val="center"/>
          </w:tcPr>
          <w:p w14:paraId="2B032593" w14:textId="77777777" w:rsidR="00C36BE7" w:rsidRDefault="00C36BE7" w:rsidP="00242C0F">
            <w:pPr>
              <w:jc w:val="center"/>
            </w:pPr>
            <w:r>
              <w:t xml:space="preserve">4185 </w:t>
            </w:r>
            <w:r w:rsidRPr="00DB5974">
              <w:rPr>
                <w:rFonts w:ascii="Arial" w:hAnsi="Arial" w:cs="Arial"/>
              </w:rPr>
              <w:t>±</w:t>
            </w:r>
            <w:r>
              <w:t>70</w:t>
            </w:r>
          </w:p>
        </w:tc>
        <w:tc>
          <w:tcPr>
            <w:tcW w:w="0" w:type="auto"/>
            <w:shd w:val="clear" w:color="auto" w:fill="00FF00"/>
            <w:vAlign w:val="center"/>
          </w:tcPr>
          <w:p w14:paraId="32C552D8" w14:textId="77777777" w:rsidR="00C36BE7" w:rsidRPr="00921297" w:rsidRDefault="00ED30F7" w:rsidP="00242C0F">
            <w:pPr>
              <w:jc w:val="center"/>
            </w:pPr>
            <w:r w:rsidRPr="00921297">
              <w:t>2911-2578 (100%)</w:t>
            </w:r>
          </w:p>
        </w:tc>
        <w:tc>
          <w:tcPr>
            <w:tcW w:w="0" w:type="auto"/>
          </w:tcPr>
          <w:p w14:paraId="5707E529" w14:textId="77777777" w:rsidR="00C36BE7" w:rsidRPr="00DB5974" w:rsidRDefault="005B6692" w:rsidP="00242C0F">
            <w:pPr>
              <w:jc w:val="center"/>
              <w:rPr>
                <w:highlight w:val="green"/>
              </w:rPr>
            </w:pPr>
            <w:r w:rsidRPr="00DB5974">
              <w:rPr>
                <w:highlight w:val="green"/>
              </w:rPr>
              <w:t>O</w:t>
            </w:r>
          </w:p>
        </w:tc>
      </w:tr>
      <w:tr w:rsidR="00C36BE7" w14:paraId="35FCFBCD" w14:textId="77777777">
        <w:trPr>
          <w:jc w:val="center"/>
        </w:trPr>
        <w:tc>
          <w:tcPr>
            <w:tcW w:w="0" w:type="auto"/>
            <w:vAlign w:val="center"/>
          </w:tcPr>
          <w:p w14:paraId="47C4C86F" w14:textId="77777777" w:rsidR="00C36BE7" w:rsidRDefault="00C36BE7" w:rsidP="00242C0F">
            <w:pPr>
              <w:jc w:val="center"/>
            </w:pPr>
            <w:r>
              <w:t>Remedello (BS) tombe 40</w:t>
            </w:r>
          </w:p>
        </w:tc>
        <w:tc>
          <w:tcPr>
            <w:tcW w:w="0" w:type="auto"/>
            <w:vAlign w:val="center"/>
          </w:tcPr>
          <w:p w14:paraId="634A2044" w14:textId="77777777" w:rsidR="00C36BE7" w:rsidRDefault="00C36BE7" w:rsidP="00242C0F">
            <w:pPr>
              <w:jc w:val="center"/>
            </w:pPr>
            <w:r>
              <w:t>ETH 12185</w:t>
            </w:r>
          </w:p>
        </w:tc>
        <w:tc>
          <w:tcPr>
            <w:tcW w:w="0" w:type="auto"/>
            <w:vAlign w:val="center"/>
          </w:tcPr>
          <w:p w14:paraId="2DC4B7A8" w14:textId="77777777" w:rsidR="00C36BE7" w:rsidRDefault="00C36BE7" w:rsidP="00242C0F">
            <w:pPr>
              <w:jc w:val="center"/>
            </w:pPr>
            <w:r>
              <w:t xml:space="preserve">4155 </w:t>
            </w:r>
            <w:r w:rsidRPr="00DB5974">
              <w:rPr>
                <w:rFonts w:ascii="Arial" w:hAnsi="Arial" w:cs="Arial"/>
              </w:rPr>
              <w:t>±</w:t>
            </w:r>
            <w:r>
              <w:t>60</w:t>
            </w:r>
          </w:p>
        </w:tc>
        <w:tc>
          <w:tcPr>
            <w:tcW w:w="0" w:type="auto"/>
            <w:shd w:val="clear" w:color="auto" w:fill="00FF00"/>
            <w:vAlign w:val="center"/>
          </w:tcPr>
          <w:p w14:paraId="6EC67189" w14:textId="77777777" w:rsidR="00C36BE7" w:rsidRPr="00921297" w:rsidRDefault="00D57E79" w:rsidP="00242C0F">
            <w:pPr>
              <w:jc w:val="center"/>
            </w:pPr>
            <w:r w:rsidRPr="00921297">
              <w:t>2885-2573 (99,43%)</w:t>
            </w:r>
          </w:p>
        </w:tc>
        <w:tc>
          <w:tcPr>
            <w:tcW w:w="0" w:type="auto"/>
          </w:tcPr>
          <w:p w14:paraId="4DFE75E0" w14:textId="77777777" w:rsidR="00C36BE7" w:rsidRPr="00DB5974" w:rsidRDefault="005B6692" w:rsidP="00242C0F">
            <w:pPr>
              <w:jc w:val="center"/>
              <w:rPr>
                <w:highlight w:val="green"/>
              </w:rPr>
            </w:pPr>
            <w:r w:rsidRPr="00DB5974">
              <w:rPr>
                <w:highlight w:val="green"/>
              </w:rPr>
              <w:t>O</w:t>
            </w:r>
          </w:p>
        </w:tc>
      </w:tr>
      <w:tr w:rsidR="00C36BE7" w14:paraId="7EE4C99C" w14:textId="77777777">
        <w:trPr>
          <w:jc w:val="center"/>
        </w:trPr>
        <w:tc>
          <w:tcPr>
            <w:tcW w:w="0" w:type="auto"/>
            <w:vAlign w:val="center"/>
          </w:tcPr>
          <w:p w14:paraId="4554B0C1" w14:textId="77777777" w:rsidR="00C36BE7" w:rsidRDefault="00C36BE7" w:rsidP="00242C0F">
            <w:pPr>
              <w:jc w:val="center"/>
            </w:pPr>
            <w:r>
              <w:t>Remedello (BS) tombe 27</w:t>
            </w:r>
          </w:p>
        </w:tc>
        <w:tc>
          <w:tcPr>
            <w:tcW w:w="0" w:type="auto"/>
            <w:vAlign w:val="center"/>
          </w:tcPr>
          <w:p w14:paraId="5D0DA850" w14:textId="77777777" w:rsidR="00C36BE7" w:rsidRDefault="00C36BE7" w:rsidP="00242C0F">
            <w:pPr>
              <w:jc w:val="center"/>
            </w:pPr>
            <w:r>
              <w:t>ETH 12190</w:t>
            </w:r>
          </w:p>
        </w:tc>
        <w:tc>
          <w:tcPr>
            <w:tcW w:w="0" w:type="auto"/>
            <w:vAlign w:val="center"/>
          </w:tcPr>
          <w:p w14:paraId="6FFEFAD9" w14:textId="77777777" w:rsidR="00C36BE7" w:rsidRDefault="00C36BE7" w:rsidP="00242C0F">
            <w:pPr>
              <w:jc w:val="center"/>
            </w:pPr>
            <w:r>
              <w:t>40</w:t>
            </w:r>
            <w:r w:rsidR="00C363CD">
              <w:t>25</w:t>
            </w:r>
            <w:r w:rsidRPr="00DB5974">
              <w:rPr>
                <w:rFonts w:ascii="Arial" w:hAnsi="Arial" w:cs="Arial"/>
              </w:rPr>
              <w:t>±</w:t>
            </w:r>
            <w:r w:rsidR="00C363CD">
              <w:t>65</w:t>
            </w:r>
          </w:p>
        </w:tc>
        <w:tc>
          <w:tcPr>
            <w:tcW w:w="0" w:type="auto"/>
            <w:tcBorders>
              <w:bottom w:val="single" w:sz="4" w:space="0" w:color="auto"/>
            </w:tcBorders>
            <w:shd w:val="clear" w:color="auto" w:fill="00FF00"/>
            <w:vAlign w:val="center"/>
          </w:tcPr>
          <w:p w14:paraId="23EA455A" w14:textId="77777777" w:rsidR="00C36BE7" w:rsidRPr="00921297" w:rsidRDefault="00C363CD" w:rsidP="00242C0F">
            <w:pPr>
              <w:jc w:val="center"/>
            </w:pPr>
            <w:r w:rsidRPr="00921297">
              <w:t>2699-2394 (86,65%)</w:t>
            </w:r>
          </w:p>
        </w:tc>
        <w:tc>
          <w:tcPr>
            <w:tcW w:w="0" w:type="auto"/>
          </w:tcPr>
          <w:p w14:paraId="6D736489" w14:textId="77777777" w:rsidR="00C36BE7" w:rsidRPr="00DB5974" w:rsidRDefault="005B6692" w:rsidP="00242C0F">
            <w:pPr>
              <w:jc w:val="center"/>
              <w:rPr>
                <w:highlight w:val="green"/>
              </w:rPr>
            </w:pPr>
            <w:r w:rsidRPr="00DB5974">
              <w:rPr>
                <w:highlight w:val="green"/>
              </w:rPr>
              <w:t>O</w:t>
            </w:r>
          </w:p>
        </w:tc>
      </w:tr>
      <w:tr w:rsidR="00C36BE7" w14:paraId="03D54AE8" w14:textId="77777777">
        <w:trPr>
          <w:jc w:val="center"/>
        </w:trPr>
        <w:tc>
          <w:tcPr>
            <w:tcW w:w="0" w:type="auto"/>
            <w:vAlign w:val="center"/>
          </w:tcPr>
          <w:p w14:paraId="2A1770F7" w14:textId="77777777" w:rsidR="00C36BE7" w:rsidRDefault="00C36BE7" w:rsidP="00242C0F">
            <w:pPr>
              <w:jc w:val="center"/>
            </w:pPr>
            <w:r>
              <w:t>Remedello (BS) tombe 73</w:t>
            </w:r>
          </w:p>
        </w:tc>
        <w:tc>
          <w:tcPr>
            <w:tcW w:w="0" w:type="auto"/>
            <w:vAlign w:val="center"/>
          </w:tcPr>
          <w:p w14:paraId="605580FB" w14:textId="77777777" w:rsidR="00C36BE7" w:rsidRDefault="00C36BE7" w:rsidP="00242C0F">
            <w:pPr>
              <w:jc w:val="center"/>
            </w:pPr>
            <w:r>
              <w:t>ETH 12184</w:t>
            </w:r>
          </w:p>
        </w:tc>
        <w:tc>
          <w:tcPr>
            <w:tcW w:w="0" w:type="auto"/>
            <w:vAlign w:val="center"/>
          </w:tcPr>
          <w:p w14:paraId="4B420170" w14:textId="77777777" w:rsidR="00C36BE7" w:rsidRDefault="00C36BE7" w:rsidP="00242C0F">
            <w:pPr>
              <w:jc w:val="center"/>
            </w:pPr>
            <w:r>
              <w:t xml:space="preserve">4025 </w:t>
            </w:r>
            <w:r w:rsidRPr="00DB5974">
              <w:rPr>
                <w:rFonts w:ascii="Arial" w:hAnsi="Arial" w:cs="Arial"/>
              </w:rPr>
              <w:t>±</w:t>
            </w:r>
            <w:r>
              <w:t>65</w:t>
            </w:r>
          </w:p>
        </w:tc>
        <w:tc>
          <w:tcPr>
            <w:tcW w:w="0" w:type="auto"/>
            <w:shd w:val="clear" w:color="auto" w:fill="FF0000"/>
            <w:vAlign w:val="center"/>
          </w:tcPr>
          <w:p w14:paraId="3E3E00E0" w14:textId="77777777" w:rsidR="00C36BE7" w:rsidRPr="00921297" w:rsidRDefault="00D57E79" w:rsidP="00242C0F">
            <w:pPr>
              <w:jc w:val="center"/>
            </w:pPr>
            <w:r w:rsidRPr="00921297">
              <w:t>2406-2103 (87,40%)</w:t>
            </w:r>
          </w:p>
        </w:tc>
        <w:tc>
          <w:tcPr>
            <w:tcW w:w="0" w:type="auto"/>
          </w:tcPr>
          <w:p w14:paraId="6BB46D62" w14:textId="77777777" w:rsidR="00C36BE7" w:rsidRPr="00DB5974" w:rsidRDefault="005B6692" w:rsidP="00242C0F">
            <w:pPr>
              <w:jc w:val="center"/>
              <w:rPr>
                <w:highlight w:val="red"/>
              </w:rPr>
            </w:pPr>
            <w:r w:rsidRPr="00DB5974">
              <w:rPr>
                <w:highlight w:val="red"/>
              </w:rPr>
              <w:t>O</w:t>
            </w:r>
          </w:p>
        </w:tc>
      </w:tr>
      <w:tr w:rsidR="00C36BE7" w14:paraId="0FD40104" w14:textId="77777777">
        <w:trPr>
          <w:jc w:val="center"/>
        </w:trPr>
        <w:tc>
          <w:tcPr>
            <w:tcW w:w="0" w:type="auto"/>
            <w:vAlign w:val="center"/>
          </w:tcPr>
          <w:p w14:paraId="28A754F7" w14:textId="77777777" w:rsidR="00C36BE7" w:rsidRDefault="00C36BE7" w:rsidP="00242C0F">
            <w:pPr>
              <w:jc w:val="center"/>
            </w:pPr>
            <w:r>
              <w:t>Remedello (BS) tombe 78</w:t>
            </w:r>
          </w:p>
          <w:p w14:paraId="3673416D" w14:textId="77777777" w:rsidR="00C36BE7" w:rsidRDefault="00C36BE7" w:rsidP="00242C0F">
            <w:pPr>
              <w:jc w:val="center"/>
            </w:pPr>
          </w:p>
        </w:tc>
        <w:tc>
          <w:tcPr>
            <w:tcW w:w="0" w:type="auto"/>
            <w:vAlign w:val="center"/>
          </w:tcPr>
          <w:p w14:paraId="7EA1C730" w14:textId="77777777" w:rsidR="00C36BE7" w:rsidRDefault="00D57E79" w:rsidP="00242C0F">
            <w:pPr>
              <w:jc w:val="center"/>
            </w:pPr>
            <w:r>
              <w:t>ETH 12</w:t>
            </w:r>
            <w:r w:rsidR="00C36BE7">
              <w:t>9</w:t>
            </w:r>
            <w:r w:rsidR="00C363CD">
              <w:t>1</w:t>
            </w:r>
            <w:r w:rsidR="00C36BE7">
              <w:t>3</w:t>
            </w:r>
          </w:p>
          <w:p w14:paraId="1F637F6A" w14:textId="77777777" w:rsidR="00C36BE7" w:rsidRDefault="00C36BE7" w:rsidP="00242C0F">
            <w:pPr>
              <w:jc w:val="center"/>
            </w:pPr>
            <w:r>
              <w:t xml:space="preserve">ETH </w:t>
            </w:r>
            <w:r w:rsidR="00D57E79">
              <w:t>12186</w:t>
            </w:r>
          </w:p>
        </w:tc>
        <w:tc>
          <w:tcPr>
            <w:tcW w:w="0" w:type="auto"/>
            <w:vAlign w:val="center"/>
          </w:tcPr>
          <w:p w14:paraId="471BCC77" w14:textId="77777777" w:rsidR="00D57E79" w:rsidRDefault="00ED30F7" w:rsidP="00242C0F">
            <w:pPr>
              <w:jc w:val="center"/>
            </w:pPr>
            <w:r>
              <w:t xml:space="preserve">3595 </w:t>
            </w:r>
            <w:r w:rsidRPr="00DB5974">
              <w:rPr>
                <w:rFonts w:ascii="Arial" w:hAnsi="Arial" w:cs="Arial"/>
              </w:rPr>
              <w:t>±</w:t>
            </w:r>
            <w:r>
              <w:t>55</w:t>
            </w:r>
          </w:p>
          <w:p w14:paraId="107FCB99" w14:textId="77777777" w:rsidR="00C36BE7" w:rsidRDefault="00D57E79" w:rsidP="00242C0F">
            <w:pPr>
              <w:jc w:val="center"/>
            </w:pPr>
            <w:r>
              <w:t xml:space="preserve">3485 </w:t>
            </w:r>
            <w:r w:rsidRPr="00DB5974">
              <w:rPr>
                <w:rFonts w:ascii="Arial" w:hAnsi="Arial" w:cs="Arial"/>
              </w:rPr>
              <w:t>±</w:t>
            </w:r>
            <w:r>
              <w:t>50</w:t>
            </w:r>
          </w:p>
        </w:tc>
        <w:tc>
          <w:tcPr>
            <w:tcW w:w="0" w:type="auto"/>
            <w:shd w:val="clear" w:color="auto" w:fill="auto"/>
            <w:vAlign w:val="center"/>
          </w:tcPr>
          <w:p w14:paraId="11B2624F" w14:textId="77777777" w:rsidR="00D57E79" w:rsidRDefault="00D57E79" w:rsidP="00242C0F">
            <w:pPr>
              <w:jc w:val="center"/>
            </w:pPr>
            <w:r>
              <w:t>2044-1852 (76,3%)</w:t>
            </w:r>
          </w:p>
          <w:p w14:paraId="03722D3F" w14:textId="77777777" w:rsidR="00D57E79" w:rsidRDefault="00D57E79" w:rsidP="00242C0F">
            <w:pPr>
              <w:jc w:val="center"/>
            </w:pPr>
            <w:r>
              <w:t>1917-1679 (100%)</w:t>
            </w:r>
          </w:p>
        </w:tc>
        <w:tc>
          <w:tcPr>
            <w:tcW w:w="0" w:type="auto"/>
          </w:tcPr>
          <w:p w14:paraId="4E3E745F" w14:textId="77777777" w:rsidR="00D57E79" w:rsidRDefault="00C363CD" w:rsidP="00242C0F">
            <w:pPr>
              <w:jc w:val="center"/>
            </w:pPr>
            <w:r>
              <w:t>N</w:t>
            </w:r>
          </w:p>
          <w:p w14:paraId="4D0339FA" w14:textId="77777777" w:rsidR="00D57E79" w:rsidRDefault="00D57E79" w:rsidP="00242C0F">
            <w:pPr>
              <w:jc w:val="center"/>
            </w:pPr>
            <w:r>
              <w:t>N</w:t>
            </w:r>
          </w:p>
        </w:tc>
      </w:tr>
      <w:tr w:rsidR="00C36BE7" w14:paraId="13AA457A" w14:textId="77777777">
        <w:trPr>
          <w:jc w:val="center"/>
        </w:trPr>
        <w:tc>
          <w:tcPr>
            <w:tcW w:w="0" w:type="auto"/>
            <w:vAlign w:val="center"/>
          </w:tcPr>
          <w:p w14:paraId="5337BE15" w14:textId="77777777" w:rsidR="00D57E79" w:rsidRPr="00DB5974" w:rsidRDefault="00D57E79" w:rsidP="00242C0F">
            <w:pPr>
              <w:jc w:val="center"/>
              <w:rPr>
                <w:lang w:val="en-GB"/>
              </w:rPr>
            </w:pPr>
            <w:r w:rsidRPr="00DB5974">
              <w:rPr>
                <w:lang w:val="en-GB"/>
              </w:rPr>
              <w:t>Remedello (BS) tombe 83</w:t>
            </w:r>
          </w:p>
          <w:p w14:paraId="1C841E59" w14:textId="77777777" w:rsidR="00C36BE7" w:rsidRPr="00DB5974" w:rsidRDefault="00C36BE7" w:rsidP="00242C0F">
            <w:pPr>
              <w:jc w:val="center"/>
              <w:rPr>
                <w:lang w:val="en-GB"/>
              </w:rPr>
            </w:pPr>
            <w:r w:rsidRPr="00DB5974">
              <w:rPr>
                <w:lang w:val="en-GB"/>
              </w:rPr>
              <w:t>Remedello (BS) tombe 83</w:t>
            </w:r>
          </w:p>
        </w:tc>
        <w:tc>
          <w:tcPr>
            <w:tcW w:w="0" w:type="auto"/>
            <w:vAlign w:val="center"/>
          </w:tcPr>
          <w:p w14:paraId="138CF355" w14:textId="77777777" w:rsidR="00D57E79" w:rsidRDefault="00D57E79" w:rsidP="00242C0F">
            <w:pPr>
              <w:jc w:val="center"/>
            </w:pPr>
            <w:r>
              <w:t>ETH 12187</w:t>
            </w:r>
          </w:p>
          <w:p w14:paraId="215FC3CC" w14:textId="77777777" w:rsidR="00C36BE7" w:rsidRDefault="00C36BE7" w:rsidP="00242C0F">
            <w:pPr>
              <w:jc w:val="center"/>
            </w:pPr>
            <w:r>
              <w:t>ETH 12</w:t>
            </w:r>
            <w:r w:rsidR="00D57E79">
              <w:t>914</w:t>
            </w:r>
          </w:p>
        </w:tc>
        <w:tc>
          <w:tcPr>
            <w:tcW w:w="0" w:type="auto"/>
            <w:vAlign w:val="center"/>
          </w:tcPr>
          <w:p w14:paraId="71E71A42" w14:textId="77777777" w:rsidR="00D57E79" w:rsidRDefault="00D57E79" w:rsidP="00242C0F">
            <w:pPr>
              <w:jc w:val="center"/>
            </w:pPr>
            <w:r>
              <w:t>3445</w:t>
            </w:r>
            <w:r w:rsidRPr="00DB5974">
              <w:rPr>
                <w:rFonts w:ascii="Arial" w:hAnsi="Arial" w:cs="Arial"/>
              </w:rPr>
              <w:t>±</w:t>
            </w:r>
            <w:r>
              <w:t>55</w:t>
            </w:r>
          </w:p>
          <w:p w14:paraId="49E75C2C" w14:textId="77777777" w:rsidR="00C36BE7" w:rsidRDefault="00D57E79" w:rsidP="00242C0F">
            <w:pPr>
              <w:jc w:val="center"/>
            </w:pPr>
            <w:r>
              <w:t>2795</w:t>
            </w:r>
            <w:r w:rsidR="00C36BE7" w:rsidRPr="00DB5974">
              <w:rPr>
                <w:rFonts w:ascii="Arial" w:hAnsi="Arial" w:cs="Arial"/>
              </w:rPr>
              <w:t>±</w:t>
            </w:r>
            <w:r w:rsidR="00C36BE7">
              <w:t>55</w:t>
            </w:r>
          </w:p>
        </w:tc>
        <w:tc>
          <w:tcPr>
            <w:tcW w:w="0" w:type="auto"/>
            <w:shd w:val="clear" w:color="auto" w:fill="auto"/>
            <w:vAlign w:val="center"/>
          </w:tcPr>
          <w:p w14:paraId="4BC7EA1C" w14:textId="77777777" w:rsidR="00D57E79" w:rsidRDefault="00D57E79" w:rsidP="00242C0F">
            <w:pPr>
              <w:jc w:val="center"/>
            </w:pPr>
            <w:r>
              <w:t>1889-1608 (99,35%)</w:t>
            </w:r>
          </w:p>
          <w:p w14:paraId="4F6D241D" w14:textId="77777777" w:rsidR="00C36BE7" w:rsidRDefault="00D57E79" w:rsidP="00242C0F">
            <w:pPr>
              <w:jc w:val="center"/>
            </w:pPr>
            <w:r>
              <w:t>1062-818 (99%)</w:t>
            </w:r>
          </w:p>
        </w:tc>
        <w:tc>
          <w:tcPr>
            <w:tcW w:w="0" w:type="auto"/>
          </w:tcPr>
          <w:p w14:paraId="290F549D" w14:textId="77777777" w:rsidR="00C36BE7" w:rsidRDefault="00674390" w:rsidP="00242C0F">
            <w:pPr>
              <w:jc w:val="center"/>
            </w:pPr>
            <w:r>
              <w:t>N</w:t>
            </w:r>
          </w:p>
          <w:p w14:paraId="4C2DC9F9" w14:textId="77777777" w:rsidR="00D57E79" w:rsidRDefault="00D57E79" w:rsidP="00242C0F">
            <w:pPr>
              <w:jc w:val="center"/>
            </w:pPr>
            <w:r>
              <w:t>N</w:t>
            </w:r>
          </w:p>
        </w:tc>
      </w:tr>
      <w:tr w:rsidR="00ED30F7" w14:paraId="50599463" w14:textId="77777777">
        <w:trPr>
          <w:jc w:val="center"/>
        </w:trPr>
        <w:tc>
          <w:tcPr>
            <w:tcW w:w="0" w:type="auto"/>
            <w:vAlign w:val="center"/>
          </w:tcPr>
          <w:p w14:paraId="06382201" w14:textId="77777777" w:rsidR="00ED30F7" w:rsidRDefault="00ED30F7" w:rsidP="00242C0F">
            <w:pPr>
              <w:jc w:val="center"/>
            </w:pPr>
            <w:r>
              <w:t>Remedello (BS) tombe 76</w:t>
            </w:r>
          </w:p>
        </w:tc>
        <w:tc>
          <w:tcPr>
            <w:tcW w:w="0" w:type="auto"/>
            <w:vAlign w:val="center"/>
          </w:tcPr>
          <w:p w14:paraId="327D3B2F" w14:textId="77777777" w:rsidR="00ED30F7" w:rsidRDefault="00ED30F7" w:rsidP="00242C0F">
            <w:pPr>
              <w:jc w:val="center"/>
            </w:pPr>
            <w:r>
              <w:t>ETH 12191</w:t>
            </w:r>
          </w:p>
        </w:tc>
        <w:tc>
          <w:tcPr>
            <w:tcW w:w="0" w:type="auto"/>
            <w:vAlign w:val="center"/>
          </w:tcPr>
          <w:p w14:paraId="0954441B" w14:textId="77777777" w:rsidR="00ED30F7" w:rsidRDefault="00ED30F7" w:rsidP="00242C0F">
            <w:pPr>
              <w:jc w:val="center"/>
            </w:pPr>
            <w:r>
              <w:t xml:space="preserve">2890 </w:t>
            </w:r>
            <w:r w:rsidRPr="00DB5974">
              <w:rPr>
                <w:rFonts w:ascii="Arial" w:hAnsi="Arial" w:cs="Arial"/>
              </w:rPr>
              <w:t>±</w:t>
            </w:r>
            <w:r w:rsidR="00C363CD">
              <w:t>6</w:t>
            </w:r>
            <w:r>
              <w:t>0</w:t>
            </w:r>
          </w:p>
        </w:tc>
        <w:tc>
          <w:tcPr>
            <w:tcW w:w="0" w:type="auto"/>
            <w:shd w:val="clear" w:color="auto" w:fill="auto"/>
            <w:vAlign w:val="center"/>
          </w:tcPr>
          <w:p w14:paraId="00C584F9" w14:textId="77777777" w:rsidR="00ED30F7" w:rsidRDefault="00C363CD" w:rsidP="00242C0F">
            <w:pPr>
              <w:jc w:val="center"/>
            </w:pPr>
            <w:r>
              <w:t>1223-909 (97,15%)</w:t>
            </w:r>
          </w:p>
        </w:tc>
        <w:tc>
          <w:tcPr>
            <w:tcW w:w="0" w:type="auto"/>
          </w:tcPr>
          <w:p w14:paraId="348AEAAC" w14:textId="77777777" w:rsidR="00ED30F7" w:rsidRDefault="00C363CD" w:rsidP="00242C0F">
            <w:pPr>
              <w:jc w:val="center"/>
            </w:pPr>
            <w:r>
              <w:t>N</w:t>
            </w:r>
          </w:p>
        </w:tc>
      </w:tr>
    </w:tbl>
    <w:p w14:paraId="179E7F62" w14:textId="77777777" w:rsidR="00225175" w:rsidRPr="00225175" w:rsidRDefault="00225175" w:rsidP="00242C0F">
      <w:pPr>
        <w:rPr>
          <w:vanish/>
        </w:rPr>
      </w:pPr>
    </w:p>
    <w:tbl>
      <w:tblPr>
        <w:tblpPr w:leftFromText="141" w:rightFromText="141" w:vertAnchor="text" w:horzAnchor="margin" w:tblpXSpec="center" w:tblpY="16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2"/>
        <w:gridCol w:w="3277"/>
      </w:tblGrid>
      <w:tr w:rsidR="00921297" w:rsidRPr="00DB5974" w14:paraId="37F3A102" w14:textId="77777777">
        <w:tc>
          <w:tcPr>
            <w:tcW w:w="0" w:type="auto"/>
            <w:tcBorders>
              <w:bottom w:val="single" w:sz="4" w:space="0" w:color="auto"/>
            </w:tcBorders>
            <w:shd w:val="clear" w:color="auto" w:fill="0000FF"/>
          </w:tcPr>
          <w:p w14:paraId="3689937E" w14:textId="77777777" w:rsidR="00921297" w:rsidRPr="00DB5974" w:rsidRDefault="00921297" w:rsidP="00242C0F">
            <w:pPr>
              <w:rPr>
                <w:sz w:val="20"/>
                <w:szCs w:val="20"/>
              </w:rPr>
            </w:pPr>
          </w:p>
        </w:tc>
        <w:tc>
          <w:tcPr>
            <w:tcW w:w="0" w:type="auto"/>
          </w:tcPr>
          <w:p w14:paraId="56EC07C9" w14:textId="77777777" w:rsidR="00921297" w:rsidRPr="00DB5974" w:rsidRDefault="00921297" w:rsidP="00242C0F">
            <w:pPr>
              <w:rPr>
                <w:sz w:val="20"/>
                <w:szCs w:val="20"/>
              </w:rPr>
            </w:pPr>
            <w:r w:rsidRPr="00DB5974">
              <w:rPr>
                <w:sz w:val="20"/>
                <w:szCs w:val="20"/>
              </w:rPr>
              <w:t>Remedello 1 (3400-2900 calBC)</w:t>
            </w:r>
          </w:p>
        </w:tc>
      </w:tr>
      <w:tr w:rsidR="00921297" w:rsidRPr="00DB5974" w14:paraId="2E3C8DC6" w14:textId="77777777">
        <w:tc>
          <w:tcPr>
            <w:tcW w:w="0" w:type="auto"/>
            <w:tcBorders>
              <w:bottom w:val="single" w:sz="4" w:space="0" w:color="auto"/>
            </w:tcBorders>
            <w:shd w:val="clear" w:color="auto" w:fill="FFFF00"/>
          </w:tcPr>
          <w:p w14:paraId="18748E4A" w14:textId="77777777" w:rsidR="00921297" w:rsidRPr="00DB5974" w:rsidRDefault="00921297" w:rsidP="00242C0F">
            <w:pPr>
              <w:rPr>
                <w:sz w:val="20"/>
                <w:szCs w:val="20"/>
              </w:rPr>
            </w:pPr>
          </w:p>
        </w:tc>
        <w:tc>
          <w:tcPr>
            <w:tcW w:w="0" w:type="auto"/>
          </w:tcPr>
          <w:p w14:paraId="4A836813" w14:textId="77777777" w:rsidR="00921297" w:rsidRPr="00DB5974" w:rsidRDefault="00921297" w:rsidP="00242C0F">
            <w:pPr>
              <w:rPr>
                <w:sz w:val="20"/>
                <w:szCs w:val="20"/>
              </w:rPr>
            </w:pPr>
            <w:r w:rsidRPr="00DB5974">
              <w:rPr>
                <w:sz w:val="20"/>
                <w:szCs w:val="20"/>
              </w:rPr>
              <w:t>Transition Remedello 1 / Remedello 2</w:t>
            </w:r>
          </w:p>
        </w:tc>
      </w:tr>
      <w:tr w:rsidR="00921297" w:rsidRPr="00DB5974" w14:paraId="5591A4D0" w14:textId="77777777">
        <w:tc>
          <w:tcPr>
            <w:tcW w:w="0" w:type="auto"/>
            <w:tcBorders>
              <w:bottom w:val="single" w:sz="4" w:space="0" w:color="auto"/>
            </w:tcBorders>
            <w:shd w:val="clear" w:color="auto" w:fill="00FF00"/>
          </w:tcPr>
          <w:p w14:paraId="6417BBD8" w14:textId="77777777" w:rsidR="00921297" w:rsidRPr="00DB5974" w:rsidRDefault="00921297" w:rsidP="00242C0F">
            <w:pPr>
              <w:rPr>
                <w:sz w:val="20"/>
                <w:szCs w:val="20"/>
              </w:rPr>
            </w:pPr>
          </w:p>
        </w:tc>
        <w:tc>
          <w:tcPr>
            <w:tcW w:w="0" w:type="auto"/>
          </w:tcPr>
          <w:p w14:paraId="7D8E4247" w14:textId="77777777" w:rsidR="00921297" w:rsidRPr="00DB5974" w:rsidRDefault="00921297" w:rsidP="00242C0F">
            <w:pPr>
              <w:rPr>
                <w:sz w:val="20"/>
                <w:szCs w:val="20"/>
              </w:rPr>
            </w:pPr>
            <w:r w:rsidRPr="00DB5974">
              <w:rPr>
                <w:sz w:val="20"/>
                <w:szCs w:val="20"/>
              </w:rPr>
              <w:t>Remedello 2 (2900-2400 calBC)</w:t>
            </w:r>
          </w:p>
        </w:tc>
      </w:tr>
      <w:tr w:rsidR="00921297" w:rsidRPr="00DB5974" w14:paraId="7B4EDFCF" w14:textId="77777777">
        <w:tc>
          <w:tcPr>
            <w:tcW w:w="0" w:type="auto"/>
            <w:shd w:val="clear" w:color="auto" w:fill="FF0000"/>
          </w:tcPr>
          <w:p w14:paraId="4F6CA5B0" w14:textId="77777777" w:rsidR="00921297" w:rsidRPr="00DB5974" w:rsidRDefault="00921297" w:rsidP="00242C0F">
            <w:pPr>
              <w:rPr>
                <w:sz w:val="20"/>
                <w:szCs w:val="20"/>
              </w:rPr>
            </w:pPr>
          </w:p>
        </w:tc>
        <w:tc>
          <w:tcPr>
            <w:tcW w:w="0" w:type="auto"/>
          </w:tcPr>
          <w:p w14:paraId="161D40E2" w14:textId="77777777" w:rsidR="00921297" w:rsidRPr="00DB5974" w:rsidRDefault="00921297" w:rsidP="00242C0F">
            <w:pPr>
              <w:rPr>
                <w:sz w:val="20"/>
                <w:szCs w:val="20"/>
              </w:rPr>
            </w:pPr>
            <w:r w:rsidRPr="00DB5974">
              <w:rPr>
                <w:sz w:val="20"/>
                <w:szCs w:val="20"/>
              </w:rPr>
              <w:t>Campaniformes (2400-2150 calBC)</w:t>
            </w:r>
          </w:p>
        </w:tc>
      </w:tr>
    </w:tbl>
    <w:p w14:paraId="1BED13DE" w14:textId="77777777" w:rsidR="00C36BE7" w:rsidRDefault="00C36BE7" w:rsidP="00242C0F"/>
    <w:p w14:paraId="711FF54D" w14:textId="77777777" w:rsidR="00921297" w:rsidRDefault="00921297" w:rsidP="00242C0F"/>
    <w:p w14:paraId="72127A03" w14:textId="77777777" w:rsidR="00921297" w:rsidRDefault="00921297" w:rsidP="00242C0F"/>
    <w:p w14:paraId="49DFCCC9" w14:textId="77777777" w:rsidR="00921297" w:rsidRDefault="00921297" w:rsidP="00242C0F">
      <w:r>
        <w:t>(BIB 955)</w:t>
      </w:r>
    </w:p>
    <w:p w14:paraId="29C01310" w14:textId="77777777" w:rsidR="00921297" w:rsidRDefault="00921297" w:rsidP="00242C0F"/>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96"/>
        <w:gridCol w:w="1669"/>
        <w:gridCol w:w="1370"/>
        <w:gridCol w:w="1434"/>
      </w:tblGrid>
      <w:tr w:rsidR="00DF076B" w:rsidRPr="00DB5974" w14:paraId="53728EEC" w14:textId="77777777">
        <w:trPr>
          <w:jc w:val="center"/>
        </w:trPr>
        <w:tc>
          <w:tcPr>
            <w:tcW w:w="0" w:type="auto"/>
            <w:vAlign w:val="center"/>
          </w:tcPr>
          <w:p w14:paraId="48A810B3" w14:textId="77777777" w:rsidR="00DF076B" w:rsidRPr="00DB5974" w:rsidRDefault="00921297" w:rsidP="00242C0F">
            <w:pPr>
              <w:jc w:val="center"/>
              <w:rPr>
                <w:b/>
              </w:rPr>
            </w:pPr>
            <w:r w:rsidRPr="00DB5974">
              <w:rPr>
                <w:b/>
              </w:rPr>
              <w:t>S</w:t>
            </w:r>
            <w:r w:rsidR="00DF076B" w:rsidRPr="00DB5974">
              <w:rPr>
                <w:b/>
              </w:rPr>
              <w:t>ite</w:t>
            </w:r>
          </w:p>
        </w:tc>
        <w:tc>
          <w:tcPr>
            <w:tcW w:w="0" w:type="auto"/>
            <w:vAlign w:val="center"/>
          </w:tcPr>
          <w:p w14:paraId="72956C3B" w14:textId="77777777" w:rsidR="00DF076B" w:rsidRPr="00DB5974" w:rsidRDefault="00DF076B" w:rsidP="00242C0F">
            <w:pPr>
              <w:jc w:val="center"/>
              <w:rPr>
                <w:b/>
              </w:rPr>
            </w:pPr>
            <w:r w:rsidRPr="00DB5974">
              <w:rPr>
                <w:b/>
              </w:rPr>
              <w:t>Laboratoire</w:t>
            </w:r>
          </w:p>
        </w:tc>
        <w:tc>
          <w:tcPr>
            <w:tcW w:w="0" w:type="auto"/>
            <w:vAlign w:val="center"/>
          </w:tcPr>
          <w:p w14:paraId="6965FF07" w14:textId="77777777" w:rsidR="00DF076B" w:rsidRPr="00DB5974" w:rsidRDefault="00DF076B" w:rsidP="00242C0F">
            <w:pPr>
              <w:jc w:val="center"/>
              <w:rPr>
                <w:b/>
              </w:rPr>
            </w:pPr>
            <w:r w:rsidRPr="00DB5974">
              <w:rPr>
                <w:b/>
              </w:rPr>
              <w:t>UnCal B.P.</w:t>
            </w:r>
          </w:p>
        </w:tc>
        <w:tc>
          <w:tcPr>
            <w:tcW w:w="0" w:type="auto"/>
            <w:vAlign w:val="center"/>
          </w:tcPr>
          <w:p w14:paraId="08F5A974" w14:textId="77777777" w:rsidR="00DF076B" w:rsidRPr="00DB5974" w:rsidRDefault="00DF076B" w:rsidP="00242C0F">
            <w:pPr>
              <w:jc w:val="center"/>
              <w:rPr>
                <w:b/>
              </w:rPr>
            </w:pPr>
            <w:r w:rsidRPr="00DB5974">
              <w:rPr>
                <w:b/>
              </w:rPr>
              <w:t>Cal B.C. 1</w:t>
            </w:r>
            <w:r w:rsidRPr="00DB5974">
              <w:rPr>
                <w:rFonts w:ascii="Arial" w:hAnsi="Arial" w:cs="Arial"/>
                <w:b/>
              </w:rPr>
              <w:t>σ</w:t>
            </w:r>
          </w:p>
        </w:tc>
      </w:tr>
      <w:tr w:rsidR="00DF076B" w14:paraId="4A0854EC" w14:textId="77777777">
        <w:trPr>
          <w:jc w:val="center"/>
        </w:trPr>
        <w:tc>
          <w:tcPr>
            <w:tcW w:w="0" w:type="auto"/>
            <w:vAlign w:val="center"/>
          </w:tcPr>
          <w:p w14:paraId="6CE1CE05" w14:textId="77777777" w:rsidR="00DF076B" w:rsidRDefault="00DF076B" w:rsidP="00242C0F">
            <w:pPr>
              <w:jc w:val="center"/>
            </w:pPr>
            <w:r>
              <w:t>Remedello (BS) tombe 106</w:t>
            </w:r>
          </w:p>
        </w:tc>
        <w:tc>
          <w:tcPr>
            <w:tcW w:w="0" w:type="auto"/>
            <w:vAlign w:val="center"/>
          </w:tcPr>
          <w:p w14:paraId="2DA9914D" w14:textId="77777777" w:rsidR="00DF076B" w:rsidRDefault="00DF076B" w:rsidP="00242C0F">
            <w:pPr>
              <w:jc w:val="center"/>
            </w:pPr>
            <w:r>
              <w:t>ETH 12182</w:t>
            </w:r>
          </w:p>
        </w:tc>
        <w:tc>
          <w:tcPr>
            <w:tcW w:w="0" w:type="auto"/>
            <w:vAlign w:val="center"/>
          </w:tcPr>
          <w:p w14:paraId="5D37F7A2" w14:textId="77777777" w:rsidR="00DF076B" w:rsidRDefault="00DF076B" w:rsidP="00242C0F">
            <w:pPr>
              <w:jc w:val="center"/>
            </w:pPr>
            <w:r>
              <w:t xml:space="preserve">4485 </w:t>
            </w:r>
            <w:r w:rsidRPr="00DB5974">
              <w:rPr>
                <w:rFonts w:ascii="Arial" w:hAnsi="Arial" w:cs="Arial"/>
              </w:rPr>
              <w:t>±</w:t>
            </w:r>
            <w:r>
              <w:t>60</w:t>
            </w:r>
          </w:p>
        </w:tc>
        <w:tc>
          <w:tcPr>
            <w:tcW w:w="0" w:type="auto"/>
            <w:vAlign w:val="center"/>
          </w:tcPr>
          <w:p w14:paraId="4723F8B0" w14:textId="77777777" w:rsidR="00DF076B" w:rsidRPr="00DB5974" w:rsidRDefault="00F3187E" w:rsidP="00242C0F">
            <w:pPr>
              <w:jc w:val="center"/>
              <w:rPr>
                <w:highlight w:val="blue"/>
              </w:rPr>
            </w:pPr>
            <w:r w:rsidRPr="00DB5974">
              <w:rPr>
                <w:highlight w:val="blue"/>
              </w:rPr>
              <w:t>3334-3040</w:t>
            </w:r>
          </w:p>
        </w:tc>
      </w:tr>
      <w:tr w:rsidR="00DF076B" w14:paraId="0026C84F" w14:textId="77777777">
        <w:trPr>
          <w:jc w:val="center"/>
        </w:trPr>
        <w:tc>
          <w:tcPr>
            <w:tcW w:w="0" w:type="auto"/>
            <w:vAlign w:val="center"/>
          </w:tcPr>
          <w:p w14:paraId="3CAECB89" w14:textId="77777777" w:rsidR="00DF076B" w:rsidRDefault="00DF076B" w:rsidP="00242C0F">
            <w:pPr>
              <w:jc w:val="center"/>
            </w:pPr>
            <w:r>
              <w:t>Remedello (BS) tombe 34</w:t>
            </w:r>
          </w:p>
        </w:tc>
        <w:tc>
          <w:tcPr>
            <w:tcW w:w="0" w:type="auto"/>
            <w:vAlign w:val="center"/>
          </w:tcPr>
          <w:p w14:paraId="18C30C88" w14:textId="77777777" w:rsidR="00DF076B" w:rsidRDefault="00DF076B" w:rsidP="00242C0F">
            <w:pPr>
              <w:jc w:val="center"/>
            </w:pPr>
            <w:r>
              <w:t>ETH 12189</w:t>
            </w:r>
          </w:p>
        </w:tc>
        <w:tc>
          <w:tcPr>
            <w:tcW w:w="0" w:type="auto"/>
            <w:vAlign w:val="center"/>
          </w:tcPr>
          <w:p w14:paraId="0DC47502" w14:textId="77777777" w:rsidR="00DF076B" w:rsidRDefault="00DF076B" w:rsidP="00242C0F">
            <w:pPr>
              <w:jc w:val="center"/>
            </w:pPr>
            <w:r>
              <w:t>4</w:t>
            </w:r>
            <w:r w:rsidR="00F3187E">
              <w:t>400</w:t>
            </w:r>
            <w:r w:rsidRPr="00DB5974">
              <w:rPr>
                <w:rFonts w:ascii="Arial" w:hAnsi="Arial" w:cs="Arial"/>
              </w:rPr>
              <w:t>±</w:t>
            </w:r>
            <w:r w:rsidR="00F3187E">
              <w:t>7</w:t>
            </w:r>
            <w:r>
              <w:t>0</w:t>
            </w:r>
          </w:p>
        </w:tc>
        <w:tc>
          <w:tcPr>
            <w:tcW w:w="0" w:type="auto"/>
            <w:vAlign w:val="center"/>
          </w:tcPr>
          <w:p w14:paraId="44C978A9" w14:textId="77777777" w:rsidR="00DF076B" w:rsidRPr="00DB5974" w:rsidRDefault="00F3187E" w:rsidP="00242C0F">
            <w:pPr>
              <w:jc w:val="center"/>
              <w:rPr>
                <w:highlight w:val="blue"/>
              </w:rPr>
            </w:pPr>
            <w:r w:rsidRPr="00DB5974">
              <w:rPr>
                <w:highlight w:val="blue"/>
              </w:rPr>
              <w:t>3256-2916</w:t>
            </w:r>
          </w:p>
        </w:tc>
      </w:tr>
      <w:tr w:rsidR="00DF076B" w14:paraId="1210BFBA" w14:textId="77777777">
        <w:trPr>
          <w:jc w:val="center"/>
        </w:trPr>
        <w:tc>
          <w:tcPr>
            <w:tcW w:w="0" w:type="auto"/>
            <w:vAlign w:val="center"/>
          </w:tcPr>
          <w:p w14:paraId="6ADF3B2A" w14:textId="77777777" w:rsidR="00DF076B" w:rsidRDefault="00DF076B" w:rsidP="00242C0F">
            <w:pPr>
              <w:jc w:val="center"/>
            </w:pPr>
            <w:r>
              <w:t>Remedello (BS) tombe 75</w:t>
            </w:r>
          </w:p>
        </w:tc>
        <w:tc>
          <w:tcPr>
            <w:tcW w:w="0" w:type="auto"/>
            <w:vAlign w:val="center"/>
          </w:tcPr>
          <w:p w14:paraId="10EDAA81" w14:textId="77777777" w:rsidR="00DF076B" w:rsidRDefault="00DF076B" w:rsidP="00242C0F">
            <w:pPr>
              <w:jc w:val="center"/>
            </w:pPr>
            <w:r>
              <w:t>ETH 12183</w:t>
            </w:r>
          </w:p>
        </w:tc>
        <w:tc>
          <w:tcPr>
            <w:tcW w:w="0" w:type="auto"/>
            <w:vAlign w:val="center"/>
          </w:tcPr>
          <w:p w14:paraId="08B2DC7A" w14:textId="77777777" w:rsidR="00DF076B" w:rsidRDefault="00DF076B" w:rsidP="00242C0F">
            <w:pPr>
              <w:jc w:val="center"/>
            </w:pPr>
            <w:r>
              <w:t>4</w:t>
            </w:r>
            <w:r w:rsidR="00F3187E">
              <w:t>280</w:t>
            </w:r>
            <w:r>
              <w:t xml:space="preserve">5 </w:t>
            </w:r>
            <w:r w:rsidRPr="00DB5974">
              <w:rPr>
                <w:rFonts w:ascii="Arial" w:hAnsi="Arial" w:cs="Arial"/>
              </w:rPr>
              <w:t>±</w:t>
            </w:r>
            <w:r>
              <w:t>6</w:t>
            </w:r>
            <w:r w:rsidR="00F3187E">
              <w:t>5</w:t>
            </w:r>
          </w:p>
        </w:tc>
        <w:tc>
          <w:tcPr>
            <w:tcW w:w="0" w:type="auto"/>
            <w:vAlign w:val="center"/>
          </w:tcPr>
          <w:p w14:paraId="50C0DDFB" w14:textId="77777777" w:rsidR="00DF076B" w:rsidRPr="00DB5974" w:rsidRDefault="00F3187E" w:rsidP="00242C0F">
            <w:pPr>
              <w:jc w:val="center"/>
              <w:rPr>
                <w:highlight w:val="blue"/>
              </w:rPr>
            </w:pPr>
            <w:r w:rsidRPr="00DB5974">
              <w:rPr>
                <w:highlight w:val="blue"/>
              </w:rPr>
              <w:t>3024</w:t>
            </w:r>
            <w:r w:rsidRPr="00DB5974">
              <w:rPr>
                <w:highlight w:val="green"/>
              </w:rPr>
              <w:t>-2700</w:t>
            </w:r>
          </w:p>
        </w:tc>
      </w:tr>
      <w:tr w:rsidR="00DF076B" w14:paraId="4C5D16EF" w14:textId="77777777">
        <w:trPr>
          <w:jc w:val="center"/>
        </w:trPr>
        <w:tc>
          <w:tcPr>
            <w:tcW w:w="0" w:type="auto"/>
            <w:vAlign w:val="center"/>
          </w:tcPr>
          <w:p w14:paraId="2797F85F" w14:textId="77777777" w:rsidR="00DF076B" w:rsidRDefault="00DF076B" w:rsidP="00242C0F">
            <w:pPr>
              <w:jc w:val="center"/>
            </w:pPr>
            <w:r>
              <w:t>Remedello (BS) tombe 65</w:t>
            </w:r>
          </w:p>
        </w:tc>
        <w:tc>
          <w:tcPr>
            <w:tcW w:w="0" w:type="auto"/>
            <w:vAlign w:val="center"/>
          </w:tcPr>
          <w:p w14:paraId="0C201807" w14:textId="77777777" w:rsidR="00DF076B" w:rsidRDefault="00DF076B" w:rsidP="00242C0F">
            <w:pPr>
              <w:jc w:val="center"/>
            </w:pPr>
            <w:r>
              <w:t>ETH 12188</w:t>
            </w:r>
          </w:p>
        </w:tc>
        <w:tc>
          <w:tcPr>
            <w:tcW w:w="0" w:type="auto"/>
            <w:vAlign w:val="center"/>
          </w:tcPr>
          <w:p w14:paraId="46466AE8" w14:textId="77777777" w:rsidR="00DF076B" w:rsidRDefault="00DF076B" w:rsidP="00242C0F">
            <w:pPr>
              <w:jc w:val="center"/>
            </w:pPr>
            <w:r>
              <w:t>4</w:t>
            </w:r>
            <w:r w:rsidR="00F3187E">
              <w:t>185</w:t>
            </w:r>
            <w:r w:rsidRPr="00DB5974">
              <w:rPr>
                <w:rFonts w:ascii="Arial" w:hAnsi="Arial" w:cs="Arial"/>
              </w:rPr>
              <w:t>±</w:t>
            </w:r>
            <w:r w:rsidR="00F3187E">
              <w:t>7</w:t>
            </w:r>
            <w:r>
              <w:t>0</w:t>
            </w:r>
          </w:p>
        </w:tc>
        <w:tc>
          <w:tcPr>
            <w:tcW w:w="0" w:type="auto"/>
            <w:vAlign w:val="center"/>
          </w:tcPr>
          <w:p w14:paraId="16802020" w14:textId="77777777" w:rsidR="00DF076B" w:rsidRPr="00DB5974" w:rsidRDefault="00F3187E" w:rsidP="00242C0F">
            <w:pPr>
              <w:jc w:val="center"/>
              <w:rPr>
                <w:highlight w:val="green"/>
              </w:rPr>
            </w:pPr>
            <w:r w:rsidRPr="00DB5974">
              <w:rPr>
                <w:highlight w:val="green"/>
              </w:rPr>
              <w:t>2880-2624</w:t>
            </w:r>
          </w:p>
        </w:tc>
      </w:tr>
      <w:tr w:rsidR="00DF076B" w14:paraId="5C8A5B46" w14:textId="77777777">
        <w:trPr>
          <w:jc w:val="center"/>
        </w:trPr>
        <w:tc>
          <w:tcPr>
            <w:tcW w:w="0" w:type="auto"/>
            <w:vAlign w:val="center"/>
          </w:tcPr>
          <w:p w14:paraId="2A45A837" w14:textId="77777777" w:rsidR="00DF076B" w:rsidRDefault="00DF076B" w:rsidP="00242C0F">
            <w:pPr>
              <w:jc w:val="center"/>
            </w:pPr>
            <w:r>
              <w:t>Remedello (BS) tombe 40</w:t>
            </w:r>
          </w:p>
        </w:tc>
        <w:tc>
          <w:tcPr>
            <w:tcW w:w="0" w:type="auto"/>
            <w:vAlign w:val="center"/>
          </w:tcPr>
          <w:p w14:paraId="4D531435" w14:textId="77777777" w:rsidR="00DF076B" w:rsidRDefault="00DF076B" w:rsidP="00242C0F">
            <w:pPr>
              <w:jc w:val="center"/>
            </w:pPr>
            <w:r>
              <w:t>ETH 12185</w:t>
            </w:r>
          </w:p>
        </w:tc>
        <w:tc>
          <w:tcPr>
            <w:tcW w:w="0" w:type="auto"/>
            <w:vAlign w:val="center"/>
          </w:tcPr>
          <w:p w14:paraId="073B0103" w14:textId="77777777" w:rsidR="00DF076B" w:rsidRDefault="00DF076B" w:rsidP="00242C0F">
            <w:pPr>
              <w:jc w:val="center"/>
            </w:pPr>
            <w:r>
              <w:t>4</w:t>
            </w:r>
            <w:r w:rsidR="00F3187E">
              <w:t>155</w:t>
            </w:r>
            <w:r w:rsidRPr="00DB5974">
              <w:rPr>
                <w:rFonts w:ascii="Arial" w:hAnsi="Arial" w:cs="Arial"/>
              </w:rPr>
              <w:t>±</w:t>
            </w:r>
            <w:r>
              <w:t>60</w:t>
            </w:r>
          </w:p>
        </w:tc>
        <w:tc>
          <w:tcPr>
            <w:tcW w:w="0" w:type="auto"/>
            <w:vAlign w:val="center"/>
          </w:tcPr>
          <w:p w14:paraId="7DA275B3" w14:textId="77777777" w:rsidR="00DF076B" w:rsidRPr="00DB5974" w:rsidRDefault="00F3187E" w:rsidP="00242C0F">
            <w:pPr>
              <w:jc w:val="center"/>
              <w:rPr>
                <w:highlight w:val="green"/>
              </w:rPr>
            </w:pPr>
            <w:r w:rsidRPr="00DB5974">
              <w:rPr>
                <w:highlight w:val="green"/>
              </w:rPr>
              <w:t>2872-2618</w:t>
            </w:r>
          </w:p>
        </w:tc>
      </w:tr>
      <w:tr w:rsidR="00F3187E" w14:paraId="768EAC32" w14:textId="77777777">
        <w:trPr>
          <w:jc w:val="center"/>
        </w:trPr>
        <w:tc>
          <w:tcPr>
            <w:tcW w:w="0" w:type="auto"/>
            <w:vAlign w:val="center"/>
          </w:tcPr>
          <w:p w14:paraId="42DC6106" w14:textId="77777777" w:rsidR="00F3187E" w:rsidRPr="00DB5974" w:rsidRDefault="00F3187E" w:rsidP="00242C0F">
            <w:pPr>
              <w:jc w:val="center"/>
              <w:rPr>
                <w:lang w:val="it-IT"/>
              </w:rPr>
            </w:pPr>
            <w:r w:rsidRPr="00DB5974">
              <w:rPr>
                <w:lang w:val="it-IT"/>
              </w:rPr>
              <w:t>Remedello (MN) tombe BS II</w:t>
            </w:r>
          </w:p>
        </w:tc>
        <w:tc>
          <w:tcPr>
            <w:tcW w:w="0" w:type="auto"/>
            <w:vAlign w:val="center"/>
          </w:tcPr>
          <w:p w14:paraId="1B82FFCB" w14:textId="77777777" w:rsidR="00F3187E" w:rsidRDefault="00F3187E" w:rsidP="00242C0F">
            <w:pPr>
              <w:jc w:val="center"/>
            </w:pPr>
            <w:r>
              <w:t>ETH 6196</w:t>
            </w:r>
          </w:p>
        </w:tc>
        <w:tc>
          <w:tcPr>
            <w:tcW w:w="0" w:type="auto"/>
            <w:vAlign w:val="center"/>
          </w:tcPr>
          <w:p w14:paraId="0B9BD5B5" w14:textId="77777777" w:rsidR="00F3187E" w:rsidRDefault="00F3187E" w:rsidP="00242C0F">
            <w:pPr>
              <w:jc w:val="center"/>
            </w:pPr>
            <w:r>
              <w:t xml:space="preserve">4485 </w:t>
            </w:r>
            <w:r w:rsidRPr="00DB5974">
              <w:rPr>
                <w:rFonts w:ascii="Arial" w:hAnsi="Arial" w:cs="Arial"/>
              </w:rPr>
              <w:t>±</w:t>
            </w:r>
            <w:r>
              <w:t>60</w:t>
            </w:r>
          </w:p>
        </w:tc>
        <w:tc>
          <w:tcPr>
            <w:tcW w:w="0" w:type="auto"/>
            <w:vAlign w:val="center"/>
          </w:tcPr>
          <w:p w14:paraId="746234C0" w14:textId="77777777" w:rsidR="00F3187E" w:rsidRPr="00DB5974" w:rsidRDefault="00F3187E" w:rsidP="00242C0F">
            <w:pPr>
              <w:jc w:val="center"/>
              <w:rPr>
                <w:highlight w:val="green"/>
              </w:rPr>
            </w:pPr>
            <w:r w:rsidRPr="00DB5974">
              <w:rPr>
                <w:highlight w:val="green"/>
              </w:rPr>
              <w:t>2858-2488</w:t>
            </w:r>
          </w:p>
        </w:tc>
      </w:tr>
      <w:tr w:rsidR="00F3187E" w14:paraId="61FF7ABC" w14:textId="77777777">
        <w:trPr>
          <w:jc w:val="center"/>
        </w:trPr>
        <w:tc>
          <w:tcPr>
            <w:tcW w:w="0" w:type="auto"/>
            <w:vAlign w:val="center"/>
          </w:tcPr>
          <w:p w14:paraId="5A710382" w14:textId="77777777" w:rsidR="00F3187E" w:rsidRDefault="00F3187E" w:rsidP="00242C0F">
            <w:pPr>
              <w:jc w:val="center"/>
            </w:pPr>
            <w:r>
              <w:t>Remedello (BS) tombe 27</w:t>
            </w:r>
          </w:p>
        </w:tc>
        <w:tc>
          <w:tcPr>
            <w:tcW w:w="0" w:type="auto"/>
            <w:vAlign w:val="center"/>
          </w:tcPr>
          <w:p w14:paraId="3CA06A1E" w14:textId="77777777" w:rsidR="00F3187E" w:rsidRDefault="00F3187E" w:rsidP="00242C0F">
            <w:pPr>
              <w:jc w:val="center"/>
            </w:pPr>
            <w:r>
              <w:t>ETH 12190</w:t>
            </w:r>
          </w:p>
        </w:tc>
        <w:tc>
          <w:tcPr>
            <w:tcW w:w="0" w:type="auto"/>
            <w:vAlign w:val="center"/>
          </w:tcPr>
          <w:p w14:paraId="7113DD35" w14:textId="77777777" w:rsidR="00F3187E" w:rsidRDefault="00F3187E" w:rsidP="00242C0F">
            <w:pPr>
              <w:jc w:val="center"/>
            </w:pPr>
            <w:r>
              <w:t xml:space="preserve">4070 </w:t>
            </w:r>
            <w:r w:rsidRPr="00DB5974">
              <w:rPr>
                <w:rFonts w:ascii="Arial" w:hAnsi="Arial" w:cs="Arial"/>
              </w:rPr>
              <w:t>±</w:t>
            </w:r>
            <w:r>
              <w:t>70</w:t>
            </w:r>
          </w:p>
        </w:tc>
        <w:tc>
          <w:tcPr>
            <w:tcW w:w="0" w:type="auto"/>
            <w:vAlign w:val="center"/>
          </w:tcPr>
          <w:p w14:paraId="221A3211" w14:textId="77777777" w:rsidR="00F3187E" w:rsidRPr="00DB5974" w:rsidRDefault="00F3187E" w:rsidP="00242C0F">
            <w:pPr>
              <w:jc w:val="center"/>
              <w:rPr>
                <w:highlight w:val="green"/>
              </w:rPr>
            </w:pPr>
            <w:r w:rsidRPr="00DB5974">
              <w:rPr>
                <w:highlight w:val="green"/>
              </w:rPr>
              <w:t>2842-2460</w:t>
            </w:r>
          </w:p>
        </w:tc>
      </w:tr>
      <w:tr w:rsidR="00F3187E" w14:paraId="59FCFF47" w14:textId="77777777">
        <w:trPr>
          <w:jc w:val="center"/>
        </w:trPr>
        <w:tc>
          <w:tcPr>
            <w:tcW w:w="0" w:type="auto"/>
            <w:vAlign w:val="center"/>
          </w:tcPr>
          <w:p w14:paraId="21145FDB" w14:textId="77777777" w:rsidR="00F3187E" w:rsidRDefault="00F3187E" w:rsidP="00242C0F">
            <w:pPr>
              <w:jc w:val="center"/>
            </w:pPr>
            <w:r>
              <w:t>Remedello (BS) tombe 73</w:t>
            </w:r>
          </w:p>
        </w:tc>
        <w:tc>
          <w:tcPr>
            <w:tcW w:w="0" w:type="auto"/>
            <w:vAlign w:val="center"/>
          </w:tcPr>
          <w:p w14:paraId="25AE1B11" w14:textId="77777777" w:rsidR="00F3187E" w:rsidRDefault="00F3187E" w:rsidP="00242C0F">
            <w:pPr>
              <w:jc w:val="center"/>
            </w:pPr>
            <w:r>
              <w:t>ETH 12184</w:t>
            </w:r>
          </w:p>
        </w:tc>
        <w:tc>
          <w:tcPr>
            <w:tcW w:w="0" w:type="auto"/>
            <w:vAlign w:val="center"/>
          </w:tcPr>
          <w:p w14:paraId="23513218" w14:textId="77777777" w:rsidR="00F3187E" w:rsidRDefault="00F3187E" w:rsidP="00242C0F">
            <w:pPr>
              <w:jc w:val="center"/>
            </w:pPr>
            <w:r>
              <w:t xml:space="preserve">4025 </w:t>
            </w:r>
            <w:r w:rsidRPr="00DB5974">
              <w:rPr>
                <w:rFonts w:ascii="Arial" w:hAnsi="Arial" w:cs="Arial"/>
              </w:rPr>
              <w:t>±</w:t>
            </w:r>
            <w:r>
              <w:t>65</w:t>
            </w:r>
          </w:p>
        </w:tc>
        <w:tc>
          <w:tcPr>
            <w:tcW w:w="0" w:type="auto"/>
            <w:vAlign w:val="center"/>
          </w:tcPr>
          <w:p w14:paraId="7CFB912A" w14:textId="77777777" w:rsidR="00F3187E" w:rsidRPr="00DB5974" w:rsidRDefault="00F3187E" w:rsidP="00242C0F">
            <w:pPr>
              <w:jc w:val="center"/>
              <w:rPr>
                <w:highlight w:val="red"/>
              </w:rPr>
            </w:pPr>
            <w:r w:rsidRPr="00DB5974">
              <w:rPr>
                <w:highlight w:val="red"/>
              </w:rPr>
              <w:t>2320-2060</w:t>
            </w:r>
          </w:p>
        </w:tc>
      </w:tr>
      <w:tr w:rsidR="009B0D3C" w14:paraId="1218F166" w14:textId="77777777">
        <w:trPr>
          <w:jc w:val="center"/>
        </w:trPr>
        <w:tc>
          <w:tcPr>
            <w:tcW w:w="0" w:type="auto"/>
            <w:vMerge w:val="restart"/>
            <w:vAlign w:val="center"/>
          </w:tcPr>
          <w:p w14:paraId="59DA2CEB" w14:textId="77777777" w:rsidR="009B0D3C" w:rsidRDefault="009B0D3C" w:rsidP="00242C0F">
            <w:pPr>
              <w:jc w:val="center"/>
            </w:pPr>
            <w:r>
              <w:t>Remedello (BS) tombe 78</w:t>
            </w:r>
          </w:p>
          <w:p w14:paraId="21FA2351" w14:textId="77777777" w:rsidR="009B0D3C" w:rsidRDefault="009B0D3C" w:rsidP="00242C0F">
            <w:pPr>
              <w:jc w:val="center"/>
            </w:pPr>
          </w:p>
        </w:tc>
        <w:tc>
          <w:tcPr>
            <w:tcW w:w="0" w:type="auto"/>
            <w:vAlign w:val="center"/>
          </w:tcPr>
          <w:p w14:paraId="14299C24" w14:textId="77777777" w:rsidR="009B0D3C" w:rsidRDefault="009B0D3C" w:rsidP="00242C0F">
            <w:pPr>
              <w:jc w:val="center"/>
            </w:pPr>
            <w:r>
              <w:t>ETH 12193</w:t>
            </w:r>
          </w:p>
          <w:p w14:paraId="1B57D005" w14:textId="77777777" w:rsidR="009B0D3C" w:rsidRDefault="009B0D3C" w:rsidP="00242C0F">
            <w:pPr>
              <w:jc w:val="center"/>
            </w:pPr>
            <w:r>
              <w:t>(ETH 12913 ?)</w:t>
            </w:r>
          </w:p>
        </w:tc>
        <w:tc>
          <w:tcPr>
            <w:tcW w:w="0" w:type="auto"/>
            <w:vAlign w:val="center"/>
          </w:tcPr>
          <w:p w14:paraId="12D41979" w14:textId="77777777" w:rsidR="009B0D3C" w:rsidRDefault="009B0D3C" w:rsidP="00242C0F">
            <w:pPr>
              <w:jc w:val="center"/>
            </w:pPr>
            <w:r>
              <w:t xml:space="preserve">3800 </w:t>
            </w:r>
            <w:r w:rsidRPr="00DB5974">
              <w:rPr>
                <w:rFonts w:ascii="Arial" w:hAnsi="Arial" w:cs="Arial"/>
              </w:rPr>
              <w:t>±</w:t>
            </w:r>
            <w:r>
              <w:t>60</w:t>
            </w:r>
          </w:p>
        </w:tc>
        <w:tc>
          <w:tcPr>
            <w:tcW w:w="0" w:type="auto"/>
            <w:vAlign w:val="center"/>
          </w:tcPr>
          <w:p w14:paraId="6DE1FFA3" w14:textId="77777777" w:rsidR="009B0D3C" w:rsidRDefault="009B0D3C" w:rsidP="00242C0F">
            <w:pPr>
              <w:jc w:val="center"/>
            </w:pPr>
            <w:r>
              <w:t>2028-1790</w:t>
            </w:r>
          </w:p>
        </w:tc>
      </w:tr>
      <w:tr w:rsidR="009B0D3C" w14:paraId="4B99602A" w14:textId="77777777">
        <w:trPr>
          <w:jc w:val="center"/>
        </w:trPr>
        <w:tc>
          <w:tcPr>
            <w:tcW w:w="0" w:type="auto"/>
            <w:vMerge/>
            <w:vAlign w:val="center"/>
          </w:tcPr>
          <w:p w14:paraId="61F1A028" w14:textId="77777777" w:rsidR="009B0D3C" w:rsidRDefault="009B0D3C" w:rsidP="00242C0F">
            <w:pPr>
              <w:jc w:val="center"/>
            </w:pPr>
          </w:p>
        </w:tc>
        <w:tc>
          <w:tcPr>
            <w:tcW w:w="0" w:type="auto"/>
            <w:vAlign w:val="center"/>
          </w:tcPr>
          <w:p w14:paraId="0D9A1106" w14:textId="77777777" w:rsidR="009B0D3C" w:rsidRDefault="009B0D3C" w:rsidP="00242C0F">
            <w:pPr>
              <w:jc w:val="center"/>
            </w:pPr>
            <w:r>
              <w:t>ETH 12186</w:t>
            </w:r>
          </w:p>
        </w:tc>
        <w:tc>
          <w:tcPr>
            <w:tcW w:w="0" w:type="auto"/>
            <w:vAlign w:val="center"/>
          </w:tcPr>
          <w:p w14:paraId="6A8BDBA2" w14:textId="77777777" w:rsidR="009B0D3C" w:rsidRDefault="009B0D3C" w:rsidP="00242C0F">
            <w:pPr>
              <w:jc w:val="center"/>
            </w:pPr>
            <w:r>
              <w:t xml:space="preserve">3595 </w:t>
            </w:r>
            <w:r w:rsidRPr="00DB5974">
              <w:rPr>
                <w:rFonts w:ascii="Arial" w:hAnsi="Arial" w:cs="Arial"/>
              </w:rPr>
              <w:t>±</w:t>
            </w:r>
            <w:r>
              <w:t>50</w:t>
            </w:r>
          </w:p>
        </w:tc>
        <w:tc>
          <w:tcPr>
            <w:tcW w:w="0" w:type="auto"/>
            <w:vAlign w:val="center"/>
          </w:tcPr>
          <w:p w14:paraId="1275C87F" w14:textId="77777777" w:rsidR="009B0D3C" w:rsidRDefault="009B0D3C" w:rsidP="00242C0F">
            <w:pPr>
              <w:jc w:val="center"/>
            </w:pPr>
            <w:r>
              <w:t>1878-1700</w:t>
            </w:r>
          </w:p>
        </w:tc>
      </w:tr>
      <w:tr w:rsidR="00F3187E" w14:paraId="0EDA8AA7" w14:textId="77777777">
        <w:trPr>
          <w:jc w:val="center"/>
        </w:trPr>
        <w:tc>
          <w:tcPr>
            <w:tcW w:w="0" w:type="auto"/>
            <w:vAlign w:val="center"/>
          </w:tcPr>
          <w:p w14:paraId="560B15A8" w14:textId="77777777" w:rsidR="00F3187E" w:rsidRDefault="00F3187E" w:rsidP="00242C0F">
            <w:pPr>
              <w:jc w:val="center"/>
            </w:pPr>
            <w:r>
              <w:t>Remedello (BS) tombe 83</w:t>
            </w:r>
          </w:p>
        </w:tc>
        <w:tc>
          <w:tcPr>
            <w:tcW w:w="0" w:type="auto"/>
            <w:vAlign w:val="center"/>
          </w:tcPr>
          <w:p w14:paraId="024AA52D" w14:textId="77777777" w:rsidR="00F3187E" w:rsidRDefault="00F3187E" w:rsidP="00242C0F">
            <w:pPr>
              <w:jc w:val="center"/>
            </w:pPr>
            <w:r>
              <w:t>ETH 12187</w:t>
            </w:r>
          </w:p>
        </w:tc>
        <w:tc>
          <w:tcPr>
            <w:tcW w:w="0" w:type="auto"/>
            <w:vAlign w:val="center"/>
          </w:tcPr>
          <w:p w14:paraId="04AF6C58" w14:textId="77777777" w:rsidR="00F3187E" w:rsidRDefault="00F3187E" w:rsidP="00242C0F">
            <w:pPr>
              <w:jc w:val="center"/>
            </w:pPr>
            <w:r>
              <w:t xml:space="preserve">3445 </w:t>
            </w:r>
            <w:r w:rsidRPr="00DB5974">
              <w:rPr>
                <w:rFonts w:ascii="Arial" w:hAnsi="Arial" w:cs="Arial"/>
              </w:rPr>
              <w:t>±</w:t>
            </w:r>
            <w:r>
              <w:t>55</w:t>
            </w:r>
          </w:p>
        </w:tc>
        <w:tc>
          <w:tcPr>
            <w:tcW w:w="0" w:type="auto"/>
            <w:vAlign w:val="center"/>
          </w:tcPr>
          <w:p w14:paraId="58DC19E7" w14:textId="77777777" w:rsidR="00F3187E" w:rsidRDefault="00F3187E" w:rsidP="00242C0F">
            <w:pPr>
              <w:jc w:val="center"/>
            </w:pPr>
            <w:r>
              <w:t>1872-1678</w:t>
            </w:r>
          </w:p>
        </w:tc>
      </w:tr>
      <w:tr w:rsidR="00F3187E" w14:paraId="4278BBFD" w14:textId="77777777">
        <w:trPr>
          <w:jc w:val="center"/>
        </w:trPr>
        <w:tc>
          <w:tcPr>
            <w:tcW w:w="0" w:type="auto"/>
            <w:vAlign w:val="center"/>
          </w:tcPr>
          <w:p w14:paraId="7105E7C1" w14:textId="77777777" w:rsidR="00F3187E" w:rsidRDefault="00F3187E" w:rsidP="00242C0F">
            <w:pPr>
              <w:jc w:val="center"/>
            </w:pPr>
            <w:r>
              <w:t>Remedello (BS) tombe 76</w:t>
            </w:r>
          </w:p>
        </w:tc>
        <w:tc>
          <w:tcPr>
            <w:tcW w:w="0" w:type="auto"/>
            <w:vAlign w:val="center"/>
          </w:tcPr>
          <w:p w14:paraId="0A98D512" w14:textId="77777777" w:rsidR="00F3187E" w:rsidRDefault="00F3187E" w:rsidP="00242C0F">
            <w:pPr>
              <w:jc w:val="center"/>
            </w:pPr>
            <w:r>
              <w:t>ETH 12191</w:t>
            </w:r>
          </w:p>
        </w:tc>
        <w:tc>
          <w:tcPr>
            <w:tcW w:w="0" w:type="auto"/>
            <w:vAlign w:val="center"/>
          </w:tcPr>
          <w:p w14:paraId="2432D40E" w14:textId="77777777" w:rsidR="00F3187E" w:rsidRDefault="00F3187E" w:rsidP="00242C0F">
            <w:pPr>
              <w:jc w:val="center"/>
            </w:pPr>
            <w:r>
              <w:t xml:space="preserve">2890 </w:t>
            </w:r>
            <w:r w:rsidRPr="00DB5974">
              <w:rPr>
                <w:rFonts w:ascii="Arial" w:hAnsi="Arial" w:cs="Arial"/>
              </w:rPr>
              <w:t>±</w:t>
            </w:r>
            <w:r>
              <w:t>30</w:t>
            </w:r>
          </w:p>
        </w:tc>
        <w:tc>
          <w:tcPr>
            <w:tcW w:w="0" w:type="auto"/>
            <w:vAlign w:val="center"/>
          </w:tcPr>
          <w:p w14:paraId="4CFDDF9F" w14:textId="77777777" w:rsidR="00F3187E" w:rsidRDefault="00F3187E" w:rsidP="00242C0F">
            <w:pPr>
              <w:jc w:val="center"/>
            </w:pPr>
            <w:r>
              <w:t>1115-1006</w:t>
            </w:r>
          </w:p>
        </w:tc>
      </w:tr>
    </w:tbl>
    <w:p w14:paraId="2CD0C1F6" w14:textId="77777777" w:rsidR="00921297" w:rsidRDefault="00921297" w:rsidP="00242C0F">
      <w:r>
        <w:t>(BIB 87 p. 272,273)</w:t>
      </w:r>
    </w:p>
    <w:p w14:paraId="5FADC72B" w14:textId="77777777" w:rsidR="00DF076B" w:rsidRDefault="00DF076B" w:rsidP="00242C0F"/>
    <w:p w14:paraId="28BE9D6E" w14:textId="77777777" w:rsidR="009F626B" w:rsidRDefault="009F626B" w:rsidP="00242C0F">
      <w:pPr>
        <w:pStyle w:val="Heading2"/>
      </w:pPr>
      <w:r>
        <w:t xml:space="preserve">Organisation </w:t>
      </w:r>
      <w:r w:rsidR="007F6B6F">
        <w:t>de la nécropole</w:t>
      </w:r>
    </w:p>
    <w:p w14:paraId="33AA5283" w14:textId="77777777" w:rsidR="009F626B" w:rsidRDefault="009F626B" w:rsidP="00242C0F"/>
    <w:p w14:paraId="282C455B" w14:textId="77777777" w:rsidR="006161CC" w:rsidRPr="0032190F" w:rsidRDefault="006161CC" w:rsidP="00242C0F">
      <w:pPr>
        <w:jc w:val="both"/>
        <w:rPr>
          <w:lang w:val="fr-FR"/>
        </w:rPr>
      </w:pPr>
      <w:r w:rsidRPr="0032190F">
        <w:rPr>
          <w:lang w:val="fr-FR"/>
        </w:rPr>
        <w:t>123 tombes ont été décrites par les chercheurs (BIB 955 p. 35). Les dotations des sépultures individuelles sont en relation avec le sexe et aussi avec l’âge du défunt. Les femmes génralement sont en position supinale (sur le dos) et les hommes couchés en position repliée sur le côté gauche et orientés NW (BIB 955 p. 35). Les femmes ne reçoivent généralement pas d’autres offrendes que des céramiques, les hommes reçoivent des pointes de flèches et des poignards, des haches polies, des haches en cuivre. Les tombes d’enfants ou de jeunes hommes sont généralement dépourvues de biens hormis quelques éclats de silex</w:t>
      </w:r>
      <w:r w:rsidR="007F6B6F" w:rsidRPr="0032190F">
        <w:rPr>
          <w:lang w:val="fr-FR"/>
        </w:rPr>
        <w:t>.</w:t>
      </w:r>
      <w:r w:rsidRPr="0032190F">
        <w:rPr>
          <w:lang w:val="fr-FR"/>
        </w:rPr>
        <w:t xml:space="preserve"> La présence d’objets de prestige (</w:t>
      </w:r>
      <w:r w:rsidR="007F6B6F" w:rsidRPr="0032190F">
        <w:rPr>
          <w:lang w:val="fr-FR"/>
        </w:rPr>
        <w:t xml:space="preserve">une </w:t>
      </w:r>
      <w:r w:rsidRPr="0032190F">
        <w:rPr>
          <w:lang w:val="fr-FR"/>
        </w:rPr>
        <w:t xml:space="preserve">épingle en argent, </w:t>
      </w:r>
      <w:r w:rsidR="007F6B6F" w:rsidRPr="0032190F">
        <w:rPr>
          <w:lang w:val="fr-FR"/>
        </w:rPr>
        <w:t xml:space="preserve">des </w:t>
      </w:r>
      <w:r w:rsidRPr="0032190F">
        <w:rPr>
          <w:lang w:val="fr-FR"/>
        </w:rPr>
        <w:t>armes métalliques</w:t>
      </w:r>
      <w:r w:rsidR="007F6B6F" w:rsidRPr="0032190F">
        <w:rPr>
          <w:lang w:val="fr-FR"/>
        </w:rPr>
        <w:t>) suggère l’émergence de la hiérachisation sociale (</w:t>
      </w:r>
      <w:r w:rsidR="007F6B6F" w:rsidRPr="0032190F">
        <w:rPr>
          <w:i/>
          <w:lang w:val="fr-FR"/>
        </w:rPr>
        <w:t>social ranking</w:t>
      </w:r>
      <w:r w:rsidR="007F6B6F" w:rsidRPr="0032190F">
        <w:rPr>
          <w:lang w:val="fr-FR"/>
        </w:rPr>
        <w:t>)dans laquelle la possesion d’objets en métal était valorisée (BIB 955 p. 35).</w:t>
      </w:r>
    </w:p>
    <w:p w14:paraId="456D7EC3" w14:textId="77777777" w:rsidR="00495C84" w:rsidRPr="0032190F" w:rsidRDefault="00495C84" w:rsidP="00242C0F">
      <w:pPr>
        <w:rPr>
          <w:lang w:val="fr-FR"/>
        </w:rPr>
      </w:pPr>
    </w:p>
    <w:p w14:paraId="14A4DC5A" w14:textId="32E5CF06" w:rsidR="00495C84" w:rsidRPr="0032190F" w:rsidRDefault="00495C84" w:rsidP="00242C0F">
      <w:pPr>
        <w:jc w:val="both"/>
        <w:rPr>
          <w:lang w:val="fr-FR"/>
        </w:rPr>
      </w:pPr>
      <w:r w:rsidRPr="0032190F">
        <w:rPr>
          <w:lang w:val="fr-FR"/>
        </w:rPr>
        <w:t xml:space="preserve">Les hommes et les femmes ont été enterrés dans des positions, des orientations et des accompagnements différents (BIB 369 et 366 p. 8 et 370). Ils sont disposés dans des postures semblables à celle des sépultures du </w:t>
      </w:r>
      <w:hyperlink r:id="rId9609" w:anchor="Cul_Cordée" w:history="1">
        <w:r w:rsidRPr="0032190F">
          <w:rPr>
            <w:rStyle w:val="Hyperlink"/>
            <w:lang w:val="fr-FR"/>
          </w:rPr>
          <w:t>Cordé</w:t>
        </w:r>
      </w:hyperlink>
      <w:r w:rsidRPr="0032190F">
        <w:rPr>
          <w:lang w:val="fr-FR"/>
        </w:rPr>
        <w:t xml:space="preserve"> d’Europe centrale (voir le chapitre sur les inhumations) (BIB 366 p. 8). Matériel d’accompganement n’est pas spécifique au sexe mais varie ne fonction de l’âge : présent dans les tombes d’adultes, manque parfois dans les tombes d’adolescents, fréquemment absentdes tomebs d’enfants (BIB 87 p. 273). A Remedello, pour les hommes, le corps est fléchi, la tête dirigée vers le Nord-Ouest, le mobilier d’accompagnement comprend habituellement des flèches et des poignards. Pour les femmes, le coprs est étendu avec la tête vers l’Est avec peu de matériel. Le matériel déposé semble refléter le statut (classe d’âge, le sexe) plus que le rang et la richesse, avec de petites lames de silex dans les tombes d’enfants (BIB 366 p. 8)</w:t>
      </w:r>
    </w:p>
    <w:p w14:paraId="13A6368D" w14:textId="77777777" w:rsidR="00BF4919" w:rsidRPr="0032190F" w:rsidRDefault="00BF4919" w:rsidP="00242C0F">
      <w:pPr>
        <w:rPr>
          <w:lang w:val="fr-FR"/>
        </w:rPr>
      </w:pPr>
    </w:p>
    <w:p w14:paraId="6A876822" w14:textId="77777777" w:rsidR="00BF4919" w:rsidRPr="0032190F" w:rsidRDefault="00BF4919" w:rsidP="00242C0F">
      <w:pPr>
        <w:jc w:val="both"/>
        <w:rPr>
          <w:lang w:val="fr-FR"/>
        </w:rPr>
      </w:pPr>
      <w:r w:rsidRPr="0032190F">
        <w:rPr>
          <w:lang w:val="fr-FR"/>
        </w:rPr>
        <w:t xml:space="preserve">Selon Bandieri, le site se diviserai entre deux parties : </w:t>
      </w:r>
      <w:r w:rsidRPr="0032190F">
        <w:rPr>
          <w:i/>
          <w:lang w:val="fr-FR"/>
        </w:rPr>
        <w:t>Riparto Norte</w:t>
      </w:r>
      <w:r w:rsidRPr="0032190F">
        <w:rPr>
          <w:lang w:val="fr-FR"/>
        </w:rPr>
        <w:t xml:space="preserve"> et </w:t>
      </w:r>
      <w:r w:rsidRPr="0032190F">
        <w:rPr>
          <w:i/>
          <w:lang w:val="fr-FR"/>
        </w:rPr>
        <w:t>Riparto Sud</w:t>
      </w:r>
      <w:r w:rsidRPr="0032190F">
        <w:rPr>
          <w:lang w:val="fr-FR"/>
        </w:rPr>
        <w:t xml:space="preserve"> mais d’autres sépultures ont été retrouvée un peu plus à l’ouest et au sud (BIB 955 p. 35). On lit en négatif la chronologie des types lithiques et l’organisation de la nécropole :</w:t>
      </w:r>
    </w:p>
    <w:p w14:paraId="67B2C0EF" w14:textId="77777777" w:rsidR="00BF4919" w:rsidRPr="0032190F" w:rsidRDefault="00BF4919" w:rsidP="00242C0F">
      <w:pPr>
        <w:jc w:val="both"/>
        <w:rPr>
          <w:lang w:val="fr-FR"/>
        </w:rPr>
      </w:pPr>
      <w:r w:rsidRPr="0032190F">
        <w:rPr>
          <w:lang w:val="fr-FR"/>
        </w:rPr>
        <w:tab/>
        <w:t xml:space="preserve">-Les formes foliacées proviennent le la partie sud du </w:t>
      </w:r>
      <w:r w:rsidRPr="0032190F">
        <w:rPr>
          <w:i/>
          <w:lang w:val="fr-FR"/>
        </w:rPr>
        <w:t>Riparto Sud</w:t>
      </w:r>
    </w:p>
    <w:p w14:paraId="4FA06FD5" w14:textId="77777777" w:rsidR="00BF4919" w:rsidRPr="0032190F" w:rsidRDefault="00BF4919" w:rsidP="00242C0F">
      <w:pPr>
        <w:jc w:val="both"/>
        <w:rPr>
          <w:lang w:val="fr-FR"/>
        </w:rPr>
      </w:pPr>
      <w:r w:rsidRPr="0032190F">
        <w:rPr>
          <w:lang w:val="fr-FR"/>
        </w:rPr>
        <w:tab/>
        <w:t>-Les lames à soie proviennent de la partie immédiatement au nord et au sud de la permière</w:t>
      </w:r>
    </w:p>
    <w:p w14:paraId="58EF2481" w14:textId="77777777" w:rsidR="00BF4919" w:rsidRPr="0032190F" w:rsidRDefault="00BF4919" w:rsidP="00242C0F">
      <w:pPr>
        <w:jc w:val="both"/>
        <w:rPr>
          <w:lang w:val="fr-FR"/>
        </w:rPr>
      </w:pPr>
      <w:r w:rsidRPr="0032190F">
        <w:rPr>
          <w:lang w:val="fr-FR"/>
        </w:rPr>
        <w:tab/>
        <w:t xml:space="preserve">-Dans la partie sud du </w:t>
      </w:r>
      <w:r w:rsidRPr="0032190F">
        <w:rPr>
          <w:i/>
          <w:lang w:val="fr-FR"/>
        </w:rPr>
        <w:t>Ripart</w:t>
      </w:r>
      <w:r w:rsidR="00BB2D66" w:rsidRPr="0032190F">
        <w:rPr>
          <w:i/>
          <w:lang w:val="fr-FR"/>
        </w:rPr>
        <w:t>o</w:t>
      </w:r>
      <w:r w:rsidRPr="0032190F">
        <w:rPr>
          <w:i/>
          <w:lang w:val="fr-FR"/>
        </w:rPr>
        <w:t xml:space="preserve"> Norte</w:t>
      </w:r>
      <w:r w:rsidRPr="0032190F">
        <w:rPr>
          <w:lang w:val="fr-FR"/>
        </w:rPr>
        <w:t>, seules des lames foliacées ont été retrouvée</w:t>
      </w:r>
    </w:p>
    <w:p w14:paraId="695858CE" w14:textId="77777777" w:rsidR="00BF4919" w:rsidRPr="0032190F" w:rsidRDefault="00BF4919" w:rsidP="00242C0F">
      <w:pPr>
        <w:jc w:val="both"/>
        <w:rPr>
          <w:lang w:val="fr-FR"/>
        </w:rPr>
      </w:pPr>
      <w:r w:rsidRPr="0032190F">
        <w:rPr>
          <w:lang w:val="fr-FR"/>
        </w:rPr>
        <w:tab/>
        <w:t xml:space="preserve">-Au sud-est et au Nord-est du </w:t>
      </w:r>
      <w:r w:rsidRPr="0032190F">
        <w:rPr>
          <w:i/>
          <w:lang w:val="fr-FR"/>
        </w:rPr>
        <w:t>Ripart</w:t>
      </w:r>
      <w:r w:rsidR="00BB2D66" w:rsidRPr="0032190F">
        <w:rPr>
          <w:i/>
          <w:lang w:val="fr-FR"/>
        </w:rPr>
        <w:t>o</w:t>
      </w:r>
      <w:r w:rsidRPr="0032190F">
        <w:rPr>
          <w:i/>
          <w:lang w:val="fr-FR"/>
        </w:rPr>
        <w:t xml:space="preserve"> Norte</w:t>
      </w:r>
      <w:r w:rsidRPr="0032190F">
        <w:rPr>
          <w:lang w:val="fr-FR"/>
        </w:rPr>
        <w:t xml:space="preserve"> de nombreuse lame à soie ont été retrouvées</w:t>
      </w:r>
    </w:p>
    <w:p w14:paraId="7D53BEE8" w14:textId="77777777" w:rsidR="00BF4919" w:rsidRPr="0032190F" w:rsidRDefault="00BF4919" w:rsidP="00242C0F">
      <w:pPr>
        <w:rPr>
          <w:lang w:val="fr-FR"/>
        </w:rPr>
      </w:pPr>
      <w:r w:rsidRPr="0032190F">
        <w:rPr>
          <w:lang w:val="fr-FR"/>
        </w:rPr>
        <w:t>(BIB 955 p. 42).</w:t>
      </w:r>
    </w:p>
    <w:p w14:paraId="10CFD5F3" w14:textId="77777777" w:rsidR="007F6B6F" w:rsidRPr="0032190F" w:rsidRDefault="007F6B6F" w:rsidP="00242C0F">
      <w:pPr>
        <w:rPr>
          <w:lang w:val="fr-FR"/>
        </w:rPr>
      </w:pPr>
    </w:p>
    <w:p w14:paraId="104F94EF" w14:textId="77777777" w:rsidR="00BB2D66" w:rsidRPr="0032190F" w:rsidRDefault="00BB2D66" w:rsidP="00242C0F">
      <w:pPr>
        <w:rPr>
          <w:lang w:val="fr-FR"/>
        </w:rPr>
      </w:pPr>
      <w:r w:rsidRPr="0032190F">
        <w:rPr>
          <w:lang w:val="fr-FR"/>
        </w:rPr>
        <w:t xml:space="preserve">Les éléments les plus anciens semblent se consacrer dans la bande sud du </w:t>
      </w:r>
      <w:r w:rsidRPr="0032190F">
        <w:rPr>
          <w:i/>
          <w:lang w:val="fr-FR"/>
        </w:rPr>
        <w:t>Riparto Sud</w:t>
      </w:r>
      <w:r w:rsidRPr="0032190F">
        <w:rPr>
          <w:lang w:val="fr-FR"/>
        </w:rPr>
        <w:t xml:space="preserve"> (BIB 1167 p. 223)</w:t>
      </w:r>
    </w:p>
    <w:p w14:paraId="58115D81" w14:textId="77777777" w:rsidR="00BB2D66" w:rsidRPr="0032190F" w:rsidRDefault="00BB2D66" w:rsidP="00242C0F">
      <w:pPr>
        <w:rPr>
          <w:lang w:val="fr-FR"/>
        </w:rPr>
      </w:pPr>
    </w:p>
    <w:p w14:paraId="2D3CFF0C" w14:textId="77777777" w:rsidR="001D4586" w:rsidRPr="0032190F" w:rsidRDefault="001D4586" w:rsidP="00242C0F">
      <w:pPr>
        <w:rPr>
          <w:lang w:val="fr-FR"/>
        </w:rPr>
      </w:pPr>
      <w:r w:rsidRPr="0032190F">
        <w:rPr>
          <w:lang w:val="fr-FR"/>
        </w:rPr>
        <w:t>On note que la réaffection des sépultures et la manipulation des squelettes a été importante (BIB 1133 p. 130 (Whittle 1996))</w:t>
      </w:r>
    </w:p>
    <w:p w14:paraId="18113964" w14:textId="77777777" w:rsidR="001D4586" w:rsidRPr="0032190F" w:rsidRDefault="001D4586" w:rsidP="00242C0F">
      <w:pPr>
        <w:rPr>
          <w:lang w:val="fr-FR"/>
        </w:rPr>
      </w:pPr>
    </w:p>
    <w:p w14:paraId="67D3767C" w14:textId="77777777" w:rsidR="002D424E" w:rsidRPr="0032190F" w:rsidRDefault="002D424E" w:rsidP="00242C0F">
      <w:pPr>
        <w:pStyle w:val="Heading2"/>
      </w:pPr>
      <w:r w:rsidRPr="0032190F">
        <w:t>Industrie lithique</w:t>
      </w:r>
    </w:p>
    <w:p w14:paraId="367565FD" w14:textId="77777777" w:rsidR="002D424E" w:rsidRPr="0032190F" w:rsidRDefault="002D424E" w:rsidP="00242C0F">
      <w:pPr>
        <w:jc w:val="both"/>
        <w:rPr>
          <w:lang w:val="fr-FR"/>
        </w:rPr>
      </w:pPr>
    </w:p>
    <w:p w14:paraId="50D666D0" w14:textId="77777777" w:rsidR="00461A53" w:rsidRPr="0032190F" w:rsidRDefault="00BF5717" w:rsidP="00242C0F">
      <w:pPr>
        <w:jc w:val="both"/>
        <w:rPr>
          <w:lang w:val="fr-FR"/>
        </w:rPr>
      </w:pPr>
      <w:r w:rsidRPr="0032190F">
        <w:rPr>
          <w:lang w:val="fr-FR"/>
        </w:rPr>
        <w:t>Essentiellement des lames de poignards et des pointes de flèches</w:t>
      </w:r>
    </w:p>
    <w:p w14:paraId="4C33137A" w14:textId="77777777" w:rsidR="00BF5717" w:rsidRPr="0032190F" w:rsidRDefault="00BF5717" w:rsidP="00242C0F">
      <w:pPr>
        <w:jc w:val="both"/>
        <w:rPr>
          <w:lang w:val="fr-FR"/>
        </w:rPr>
      </w:pPr>
    </w:p>
    <w:p w14:paraId="5E7F07F5" w14:textId="77777777" w:rsidR="001E68FC" w:rsidRPr="0032190F" w:rsidRDefault="00174A1E" w:rsidP="00242C0F">
      <w:pPr>
        <w:pStyle w:val="Heading3"/>
        <w:spacing w:line="240" w:lineRule="auto"/>
      </w:pPr>
      <w:r w:rsidRPr="0032190F">
        <w:t>Lames de poignards</w:t>
      </w:r>
    </w:p>
    <w:p w14:paraId="4A613DA3" w14:textId="77777777" w:rsidR="00BF5717" w:rsidRPr="0032190F" w:rsidRDefault="00BF5717" w:rsidP="00242C0F">
      <w:pPr>
        <w:jc w:val="both"/>
        <w:rPr>
          <w:lang w:val="fr-FR"/>
        </w:rPr>
      </w:pPr>
    </w:p>
    <w:p w14:paraId="0F8664D1" w14:textId="77777777" w:rsidR="00BF5717" w:rsidRPr="0032190F" w:rsidRDefault="00BF5717" w:rsidP="00242C0F">
      <w:pPr>
        <w:jc w:val="both"/>
        <w:rPr>
          <w:lang w:val="fr-FR"/>
        </w:rPr>
      </w:pPr>
      <w:r w:rsidRPr="0032190F">
        <w:rPr>
          <w:lang w:val="fr-FR"/>
        </w:rPr>
        <w:t>24 poignards (BIB 27 p. 267)</w:t>
      </w:r>
    </w:p>
    <w:p w14:paraId="31D66E28" w14:textId="77777777" w:rsidR="00BF5717" w:rsidRPr="0032190F" w:rsidRDefault="00BF5717" w:rsidP="00242C0F">
      <w:pPr>
        <w:jc w:val="both"/>
        <w:rPr>
          <w:lang w:val="fr-FR"/>
        </w:rPr>
      </w:pPr>
    </w:p>
    <w:p w14:paraId="0A4CD245" w14:textId="77777777" w:rsidR="00BF5717" w:rsidRPr="0032190F" w:rsidRDefault="00BF5717" w:rsidP="00242C0F">
      <w:pPr>
        <w:jc w:val="both"/>
        <w:rPr>
          <w:lang w:val="fr-FR"/>
        </w:rPr>
      </w:pPr>
      <w:r w:rsidRPr="0032190F">
        <w:rPr>
          <w:lang w:val="fr-FR"/>
        </w:rPr>
        <w:t>Pour De Marinis, il existe 3  types de base pour les lames en silex :</w:t>
      </w:r>
    </w:p>
    <w:p w14:paraId="402B5D75" w14:textId="77777777" w:rsidR="00BF5717" w:rsidRPr="0032190F" w:rsidRDefault="00BF5717"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79"/>
        <w:gridCol w:w="1658"/>
        <w:gridCol w:w="1922"/>
        <w:gridCol w:w="1632"/>
      </w:tblGrid>
      <w:tr w:rsidR="00BF5717" w:rsidRPr="00DB5974" w14:paraId="0092678F" w14:textId="77777777">
        <w:trPr>
          <w:jc w:val="center"/>
        </w:trPr>
        <w:tc>
          <w:tcPr>
            <w:tcW w:w="1479" w:type="dxa"/>
            <w:vAlign w:val="center"/>
          </w:tcPr>
          <w:p w14:paraId="5AAD3AC7" w14:textId="77777777" w:rsidR="00BF5717" w:rsidRPr="00DB5974" w:rsidRDefault="00BF5717" w:rsidP="00242C0F">
            <w:pPr>
              <w:jc w:val="center"/>
              <w:rPr>
                <w:sz w:val="20"/>
                <w:szCs w:val="20"/>
              </w:rPr>
            </w:pPr>
            <w:r w:rsidRPr="00DB5974">
              <w:rPr>
                <w:sz w:val="20"/>
                <w:szCs w:val="20"/>
              </w:rPr>
              <w:t>à base simple</w:t>
            </w:r>
          </w:p>
        </w:tc>
        <w:tc>
          <w:tcPr>
            <w:tcW w:w="1658" w:type="dxa"/>
            <w:vAlign w:val="center"/>
          </w:tcPr>
          <w:p w14:paraId="42B4C600" w14:textId="77777777" w:rsidR="00BF5717" w:rsidRPr="0032190F" w:rsidRDefault="00BF5717" w:rsidP="00242C0F">
            <w:pPr>
              <w:jc w:val="center"/>
              <w:rPr>
                <w:sz w:val="20"/>
                <w:szCs w:val="20"/>
                <w:lang w:val="fr-FR"/>
              </w:rPr>
            </w:pPr>
            <w:r w:rsidRPr="0032190F">
              <w:rPr>
                <w:sz w:val="20"/>
                <w:szCs w:val="20"/>
                <w:lang w:val="fr-FR"/>
              </w:rPr>
              <w:t xml:space="preserve">en forme de </w:t>
            </w:r>
            <w:r w:rsidRPr="0032190F">
              <w:rPr>
                <w:i/>
                <w:sz w:val="20"/>
                <w:szCs w:val="20"/>
                <w:lang w:val="fr-FR"/>
              </w:rPr>
              <w:t>feuille de saule</w:t>
            </w:r>
            <w:r w:rsidRPr="0032190F">
              <w:rPr>
                <w:sz w:val="20"/>
                <w:szCs w:val="20"/>
                <w:lang w:val="fr-FR"/>
              </w:rPr>
              <w:t xml:space="preserve"> avec talon arrondi</w:t>
            </w:r>
          </w:p>
        </w:tc>
        <w:tc>
          <w:tcPr>
            <w:tcW w:w="1922" w:type="dxa"/>
            <w:vAlign w:val="center"/>
          </w:tcPr>
          <w:p w14:paraId="2C1CC272" w14:textId="77777777" w:rsidR="00BF5717" w:rsidRPr="00DB5974" w:rsidRDefault="00BF5717" w:rsidP="00242C0F">
            <w:pPr>
              <w:jc w:val="center"/>
              <w:rPr>
                <w:sz w:val="20"/>
                <w:szCs w:val="20"/>
              </w:rPr>
            </w:pPr>
            <w:r w:rsidRPr="00DB5974">
              <w:rPr>
                <w:sz w:val="20"/>
                <w:szCs w:val="20"/>
              </w:rPr>
              <w:t>tombe 41, 99, 102, 107, 100, 86, également 97*</w:t>
            </w:r>
          </w:p>
        </w:tc>
        <w:tc>
          <w:tcPr>
            <w:tcW w:w="1632" w:type="dxa"/>
            <w:vAlign w:val="center"/>
          </w:tcPr>
          <w:p w14:paraId="665C5E16" w14:textId="77777777" w:rsidR="00BF5717" w:rsidRPr="00DB5974" w:rsidRDefault="00BF5717" w:rsidP="00242C0F">
            <w:pPr>
              <w:jc w:val="center"/>
              <w:rPr>
                <w:sz w:val="20"/>
                <w:szCs w:val="20"/>
              </w:rPr>
            </w:pPr>
            <w:r w:rsidRPr="00DB5974">
              <w:rPr>
                <w:sz w:val="20"/>
                <w:szCs w:val="20"/>
              </w:rPr>
              <w:t>Remedello 1</w:t>
            </w:r>
          </w:p>
        </w:tc>
      </w:tr>
      <w:tr w:rsidR="00BF5717" w:rsidRPr="00DB5974" w14:paraId="374656DD" w14:textId="77777777">
        <w:trPr>
          <w:trHeight w:val="278"/>
          <w:jc w:val="center"/>
        </w:trPr>
        <w:tc>
          <w:tcPr>
            <w:tcW w:w="1479" w:type="dxa"/>
            <w:vMerge w:val="restart"/>
            <w:vAlign w:val="center"/>
          </w:tcPr>
          <w:p w14:paraId="0B9B8C34" w14:textId="77777777" w:rsidR="00BF5717" w:rsidRPr="00DB5974" w:rsidRDefault="00BF5717" w:rsidP="00242C0F">
            <w:pPr>
              <w:jc w:val="center"/>
              <w:rPr>
                <w:sz w:val="20"/>
                <w:szCs w:val="20"/>
              </w:rPr>
            </w:pPr>
            <w:r w:rsidRPr="00DB5974">
              <w:rPr>
                <w:sz w:val="20"/>
                <w:szCs w:val="20"/>
              </w:rPr>
              <w:t xml:space="preserve">à </w:t>
            </w:r>
            <w:r w:rsidRPr="00DB5974">
              <w:rPr>
                <w:i/>
                <w:sz w:val="20"/>
                <w:szCs w:val="20"/>
              </w:rPr>
              <w:t>codolo distinto</w:t>
            </w:r>
          </w:p>
        </w:tc>
        <w:tc>
          <w:tcPr>
            <w:tcW w:w="1658" w:type="dxa"/>
            <w:vMerge w:val="restart"/>
            <w:vAlign w:val="center"/>
          </w:tcPr>
          <w:p w14:paraId="695E63A8" w14:textId="77777777" w:rsidR="00BF5717" w:rsidRPr="00DB5974" w:rsidRDefault="00BF5717" w:rsidP="00242C0F">
            <w:pPr>
              <w:jc w:val="center"/>
              <w:rPr>
                <w:sz w:val="20"/>
                <w:szCs w:val="20"/>
              </w:rPr>
            </w:pPr>
            <w:r w:rsidRPr="00DB5974">
              <w:rPr>
                <w:sz w:val="20"/>
                <w:szCs w:val="20"/>
              </w:rPr>
              <w:t>à soie</w:t>
            </w:r>
          </w:p>
        </w:tc>
        <w:tc>
          <w:tcPr>
            <w:tcW w:w="1922" w:type="dxa"/>
            <w:vAlign w:val="center"/>
          </w:tcPr>
          <w:p w14:paraId="65221549" w14:textId="77777777" w:rsidR="00BF5717" w:rsidRPr="00DB5974" w:rsidRDefault="00BF5717" w:rsidP="00242C0F">
            <w:pPr>
              <w:jc w:val="center"/>
              <w:rPr>
                <w:sz w:val="20"/>
                <w:szCs w:val="20"/>
              </w:rPr>
            </w:pPr>
            <w:r w:rsidRPr="00DB5974">
              <w:rPr>
                <w:sz w:val="20"/>
                <w:szCs w:val="20"/>
              </w:rPr>
              <w:t xml:space="preserve">tombe 4, 56, 60, 62, </w:t>
            </w:r>
            <w:r w:rsidRPr="00DB5974">
              <w:rPr>
                <w:sz w:val="20"/>
                <w:szCs w:val="20"/>
                <w:u w:val="single"/>
              </w:rPr>
              <w:t>65</w:t>
            </w:r>
            <w:r w:rsidRPr="00DB5974">
              <w:rPr>
                <w:sz w:val="20"/>
                <w:szCs w:val="20"/>
              </w:rPr>
              <w:t>, BS I, 13, 27, 78, 46</w:t>
            </w:r>
          </w:p>
        </w:tc>
        <w:tc>
          <w:tcPr>
            <w:tcW w:w="1632" w:type="dxa"/>
            <w:vMerge w:val="restart"/>
            <w:vAlign w:val="center"/>
          </w:tcPr>
          <w:p w14:paraId="67976D3B" w14:textId="77777777" w:rsidR="00BF5717" w:rsidRPr="00DB5974" w:rsidRDefault="00BF5717" w:rsidP="00242C0F">
            <w:pPr>
              <w:jc w:val="center"/>
              <w:rPr>
                <w:sz w:val="20"/>
                <w:szCs w:val="20"/>
              </w:rPr>
            </w:pPr>
            <w:r w:rsidRPr="00DB5974">
              <w:rPr>
                <w:sz w:val="20"/>
                <w:szCs w:val="20"/>
              </w:rPr>
              <w:t>Remedello 2</w:t>
            </w:r>
          </w:p>
        </w:tc>
      </w:tr>
      <w:tr w:rsidR="00BF5717" w:rsidRPr="006A329A" w14:paraId="6CAA082A" w14:textId="77777777">
        <w:trPr>
          <w:trHeight w:val="277"/>
          <w:jc w:val="center"/>
        </w:trPr>
        <w:tc>
          <w:tcPr>
            <w:tcW w:w="1479" w:type="dxa"/>
            <w:vMerge/>
            <w:vAlign w:val="center"/>
          </w:tcPr>
          <w:p w14:paraId="207F1B61" w14:textId="77777777" w:rsidR="00BF5717" w:rsidRPr="00DB5974" w:rsidRDefault="00BF5717" w:rsidP="00242C0F">
            <w:pPr>
              <w:jc w:val="center"/>
              <w:rPr>
                <w:sz w:val="20"/>
                <w:szCs w:val="20"/>
              </w:rPr>
            </w:pPr>
          </w:p>
        </w:tc>
        <w:tc>
          <w:tcPr>
            <w:tcW w:w="1658" w:type="dxa"/>
            <w:vMerge/>
            <w:vAlign w:val="center"/>
          </w:tcPr>
          <w:p w14:paraId="474A0977" w14:textId="77777777" w:rsidR="00BF5717" w:rsidRPr="00DB5974" w:rsidRDefault="00BF5717" w:rsidP="00242C0F">
            <w:pPr>
              <w:jc w:val="center"/>
              <w:rPr>
                <w:sz w:val="20"/>
                <w:szCs w:val="20"/>
              </w:rPr>
            </w:pPr>
          </w:p>
        </w:tc>
        <w:tc>
          <w:tcPr>
            <w:tcW w:w="1922" w:type="dxa"/>
            <w:vAlign w:val="center"/>
          </w:tcPr>
          <w:p w14:paraId="7E5A0107" w14:textId="77777777" w:rsidR="00BF5717" w:rsidRPr="0032190F" w:rsidRDefault="00BF5717" w:rsidP="00242C0F">
            <w:pPr>
              <w:jc w:val="center"/>
              <w:rPr>
                <w:sz w:val="20"/>
                <w:szCs w:val="20"/>
                <w:lang w:val="fr-FR"/>
              </w:rPr>
            </w:pPr>
            <w:r w:rsidRPr="0032190F">
              <w:rPr>
                <w:sz w:val="20"/>
                <w:szCs w:val="20"/>
                <w:lang w:val="fr-FR"/>
              </w:rPr>
              <w:t xml:space="preserve">tombe </w:t>
            </w:r>
            <w:r w:rsidRPr="0032190F">
              <w:rPr>
                <w:sz w:val="20"/>
                <w:szCs w:val="20"/>
                <w:u w:val="single"/>
                <w:lang w:val="fr-FR"/>
              </w:rPr>
              <w:t>34</w:t>
            </w:r>
            <w:r w:rsidRPr="0032190F">
              <w:rPr>
                <w:sz w:val="20"/>
                <w:szCs w:val="20"/>
                <w:lang w:val="fr-FR"/>
              </w:rPr>
              <w:t>, 94 plus petites et peut-être antérieures</w:t>
            </w:r>
          </w:p>
        </w:tc>
        <w:tc>
          <w:tcPr>
            <w:tcW w:w="1632" w:type="dxa"/>
            <w:vMerge/>
            <w:vAlign w:val="center"/>
          </w:tcPr>
          <w:p w14:paraId="5DE671D6" w14:textId="77777777" w:rsidR="00BF5717" w:rsidRPr="0032190F" w:rsidRDefault="00BF5717" w:rsidP="00242C0F">
            <w:pPr>
              <w:jc w:val="center"/>
              <w:rPr>
                <w:sz w:val="20"/>
                <w:szCs w:val="20"/>
                <w:lang w:val="fr-FR"/>
              </w:rPr>
            </w:pPr>
          </w:p>
        </w:tc>
      </w:tr>
      <w:tr w:rsidR="00BF5717" w:rsidRPr="00DB5974" w14:paraId="6D397FE4" w14:textId="77777777">
        <w:trPr>
          <w:jc w:val="center"/>
        </w:trPr>
        <w:tc>
          <w:tcPr>
            <w:tcW w:w="1479" w:type="dxa"/>
            <w:vAlign w:val="center"/>
          </w:tcPr>
          <w:p w14:paraId="520822E6" w14:textId="77777777" w:rsidR="00BF5717" w:rsidRPr="0032190F" w:rsidRDefault="00BF5717" w:rsidP="00242C0F">
            <w:pPr>
              <w:jc w:val="center"/>
              <w:rPr>
                <w:sz w:val="20"/>
                <w:szCs w:val="20"/>
                <w:lang w:val="fr-FR"/>
              </w:rPr>
            </w:pPr>
          </w:p>
        </w:tc>
        <w:tc>
          <w:tcPr>
            <w:tcW w:w="1658" w:type="dxa"/>
            <w:vAlign w:val="center"/>
          </w:tcPr>
          <w:p w14:paraId="1D2FC446" w14:textId="77777777" w:rsidR="00BF5717" w:rsidRPr="00DB5974" w:rsidRDefault="00BF5717" w:rsidP="00242C0F">
            <w:pPr>
              <w:jc w:val="center"/>
              <w:rPr>
                <w:sz w:val="20"/>
                <w:szCs w:val="20"/>
              </w:rPr>
            </w:pPr>
            <w:r w:rsidRPr="00DB5974">
              <w:rPr>
                <w:sz w:val="20"/>
                <w:szCs w:val="20"/>
              </w:rPr>
              <w:t>avec un talon trapézoidal</w:t>
            </w:r>
          </w:p>
        </w:tc>
        <w:tc>
          <w:tcPr>
            <w:tcW w:w="1922" w:type="dxa"/>
            <w:vAlign w:val="center"/>
          </w:tcPr>
          <w:p w14:paraId="4C89686D" w14:textId="77777777" w:rsidR="00BF5717" w:rsidRPr="00DB5974" w:rsidRDefault="00BF5717" w:rsidP="00242C0F">
            <w:pPr>
              <w:jc w:val="center"/>
              <w:rPr>
                <w:sz w:val="20"/>
                <w:szCs w:val="20"/>
              </w:rPr>
            </w:pPr>
            <w:r w:rsidRPr="00DB5974">
              <w:rPr>
                <w:sz w:val="20"/>
                <w:szCs w:val="20"/>
              </w:rPr>
              <w:t xml:space="preserve">tombe </w:t>
            </w:r>
            <w:r w:rsidRPr="00DB5974">
              <w:rPr>
                <w:sz w:val="20"/>
                <w:szCs w:val="20"/>
                <w:u w:val="single"/>
              </w:rPr>
              <w:t>73</w:t>
            </w:r>
          </w:p>
        </w:tc>
        <w:tc>
          <w:tcPr>
            <w:tcW w:w="1632" w:type="dxa"/>
            <w:vAlign w:val="center"/>
          </w:tcPr>
          <w:p w14:paraId="4E7803E0" w14:textId="77777777" w:rsidR="00BF5717" w:rsidRPr="00DB5974" w:rsidRDefault="00BF5717" w:rsidP="00242C0F">
            <w:pPr>
              <w:jc w:val="center"/>
              <w:rPr>
                <w:sz w:val="20"/>
                <w:szCs w:val="20"/>
              </w:rPr>
            </w:pPr>
            <w:r w:rsidRPr="00DB5974">
              <w:rPr>
                <w:sz w:val="20"/>
                <w:szCs w:val="20"/>
              </w:rPr>
              <w:t>Campaniforme</w:t>
            </w:r>
          </w:p>
        </w:tc>
      </w:tr>
    </w:tbl>
    <w:p w14:paraId="51EC2DA9" w14:textId="77777777" w:rsidR="00BF5717" w:rsidRDefault="00BF5717" w:rsidP="00242C0F">
      <w:pPr>
        <w:jc w:val="both"/>
        <w:rPr>
          <w:sz w:val="20"/>
          <w:szCs w:val="20"/>
        </w:rPr>
      </w:pPr>
      <w:r w:rsidRPr="005F0295">
        <w:rPr>
          <w:sz w:val="20"/>
          <w:szCs w:val="20"/>
        </w:rPr>
        <w:t xml:space="preserve">(tombe </w:t>
      </w:r>
      <w:r w:rsidRPr="005F0295">
        <w:rPr>
          <w:sz w:val="20"/>
          <w:szCs w:val="20"/>
          <w:u w:val="single"/>
        </w:rPr>
        <w:t>34 </w:t>
      </w:r>
      <w:r w:rsidRPr="005F0295">
        <w:rPr>
          <w:sz w:val="20"/>
          <w:szCs w:val="20"/>
        </w:rPr>
        <w:t xml:space="preserve">: datation </w:t>
      </w:r>
      <w:smartTag w:uri="urn:schemas-microsoft-com:office:smarttags" w:element="metricconverter">
        <w:smartTagPr>
          <w:attr w:name="ProductID" w:val="14C"/>
        </w:smartTagPr>
        <w:r w:rsidRPr="005F0295">
          <w:rPr>
            <w:sz w:val="20"/>
            <w:szCs w:val="20"/>
            <w:vertAlign w:val="superscript"/>
          </w:rPr>
          <w:t>14</w:t>
        </w:r>
        <w:r w:rsidRPr="005F0295">
          <w:rPr>
            <w:sz w:val="20"/>
            <w:szCs w:val="20"/>
          </w:rPr>
          <w:t>C</w:t>
        </w:r>
      </w:smartTag>
      <w:r w:rsidRPr="005F0295">
        <w:rPr>
          <w:sz w:val="20"/>
          <w:szCs w:val="20"/>
        </w:rPr>
        <w:t xml:space="preserve"> retenue)</w:t>
      </w:r>
    </w:p>
    <w:p w14:paraId="6CA09285" w14:textId="77777777" w:rsidR="00BF5717" w:rsidRPr="005F0295" w:rsidRDefault="00BF5717" w:rsidP="00242C0F">
      <w:pPr>
        <w:jc w:val="both"/>
        <w:rPr>
          <w:sz w:val="20"/>
          <w:szCs w:val="20"/>
        </w:rPr>
      </w:pPr>
      <w:r>
        <w:rPr>
          <w:sz w:val="20"/>
          <w:szCs w:val="20"/>
        </w:rPr>
        <w:t>(* à confirmer)</w:t>
      </w:r>
    </w:p>
    <w:p w14:paraId="6721E842" w14:textId="77777777" w:rsidR="00BF5717" w:rsidRDefault="00BF5717" w:rsidP="00242C0F">
      <w:pPr>
        <w:jc w:val="both"/>
      </w:pPr>
      <w:r>
        <w:t>(BIB 955 p. 39)</w:t>
      </w:r>
    </w:p>
    <w:p w14:paraId="1AD81434" w14:textId="77777777" w:rsidR="00BF5717" w:rsidRDefault="00BF5717" w:rsidP="00242C0F">
      <w:pPr>
        <w:jc w:val="both"/>
      </w:pPr>
    </w:p>
    <w:p w14:paraId="6E8BDBC4" w14:textId="79D825E3" w:rsidR="00BF5717" w:rsidRPr="0032190F" w:rsidRDefault="00BF5717" w:rsidP="00242C0F">
      <w:pPr>
        <w:jc w:val="both"/>
        <w:rPr>
          <w:lang w:val="fr-FR"/>
        </w:rPr>
      </w:pPr>
      <w:r w:rsidRPr="0032190F">
        <w:rPr>
          <w:lang w:val="fr-FR"/>
        </w:rPr>
        <w:t xml:space="preserve">Il est significatif que les poignards à base simple et a </w:t>
      </w:r>
      <w:r w:rsidRPr="0032190F">
        <w:rPr>
          <w:i/>
          <w:lang w:val="fr-FR"/>
        </w:rPr>
        <w:t>codolo distinto</w:t>
      </w:r>
      <w:r w:rsidRPr="0032190F">
        <w:rPr>
          <w:lang w:val="fr-FR"/>
        </w:rPr>
        <w:t xml:space="preserve"> ne se retrouvent pas associés, ni à Remedello Sotto où l’on trouve des inhumations avec 2 poignards, ni à Casarole nei Lessini, ni à </w:t>
      </w:r>
      <w:hyperlink r:id="rId9610" w:anchor="Sit_Calindasco" w:history="1">
        <w:r w:rsidRPr="0032190F">
          <w:rPr>
            <w:rStyle w:val="Hyperlink"/>
            <w:lang w:val="fr-FR"/>
          </w:rPr>
          <w:t>Calindasco</w:t>
        </w:r>
      </w:hyperlink>
      <w:r w:rsidRPr="0032190F">
        <w:rPr>
          <w:lang w:val="fr-FR"/>
        </w:rPr>
        <w:t xml:space="preserve"> et </w:t>
      </w:r>
      <w:hyperlink r:id="rId9611" w:anchor="Sit_Doss_Pipel" w:history="1">
        <w:r w:rsidRPr="0032190F">
          <w:rPr>
            <w:rStyle w:val="Hyperlink"/>
            <w:lang w:val="fr-FR"/>
          </w:rPr>
          <w:t>Doss Pipel</w:t>
        </w:r>
      </w:hyperlink>
      <w:r w:rsidRPr="0032190F">
        <w:rPr>
          <w:lang w:val="fr-FR"/>
        </w:rPr>
        <w:t xml:space="preserve">(exepté </w:t>
      </w:r>
      <w:hyperlink r:id="rId9612" w:anchor="Sit_Fontanella_Mantovana" w:history="1">
        <w:r w:rsidRPr="0032190F">
          <w:rPr>
            <w:rStyle w:val="Hyperlink"/>
            <w:lang w:val="fr-FR"/>
          </w:rPr>
          <w:t>Fontanella</w:t>
        </w:r>
      </w:hyperlink>
      <w:r w:rsidRPr="0032190F">
        <w:rPr>
          <w:lang w:val="fr-FR"/>
        </w:rPr>
        <w:t>) (BIB 27 p. 279, 280). Ceci dit, E. Mottes (2001) critique vertement la typologie de De Marinis (voir l’exemple de la t. 97) (SS BIB)</w:t>
      </w:r>
    </w:p>
    <w:p w14:paraId="067AD5FC" w14:textId="77777777" w:rsidR="00174A1E" w:rsidRPr="0032190F" w:rsidRDefault="00174A1E" w:rsidP="00242C0F">
      <w:pPr>
        <w:rPr>
          <w:lang w:val="fr-FR"/>
        </w:rPr>
      </w:pPr>
    </w:p>
    <w:p w14:paraId="316FC7B1" w14:textId="77777777" w:rsidR="00BF4919" w:rsidRPr="0032190F" w:rsidRDefault="00B808FB" w:rsidP="00242C0F">
      <w:pPr>
        <w:pStyle w:val="Heading4"/>
      </w:pPr>
      <w:r w:rsidRPr="0032190F">
        <w:t>Formes simples foliacées</w:t>
      </w:r>
      <w:r w:rsidR="00BF4919" w:rsidRPr="0032190F">
        <w:t xml:space="preserve"> (Remedello 1)</w:t>
      </w:r>
    </w:p>
    <w:p w14:paraId="284C8C0C" w14:textId="77777777" w:rsidR="00276C1A" w:rsidRPr="0032190F" w:rsidRDefault="00276C1A" w:rsidP="00242C0F">
      <w:pPr>
        <w:jc w:val="both"/>
        <w:rPr>
          <w:lang w:val="fr-FR"/>
        </w:rPr>
      </w:pPr>
    </w:p>
    <w:p w14:paraId="1BA56B6C" w14:textId="77777777" w:rsidR="007802F3" w:rsidRPr="0032190F" w:rsidRDefault="00BF4919" w:rsidP="00242C0F">
      <w:pPr>
        <w:jc w:val="both"/>
        <w:rPr>
          <w:lang w:val="fr-FR"/>
        </w:rPr>
      </w:pPr>
      <w:r w:rsidRPr="0032190F">
        <w:rPr>
          <w:lang w:val="fr-FR"/>
        </w:rPr>
        <w:t xml:space="preserve">La majorité des lames en silex retrouvées à Remedello, Fontanella et Volongo appartiennent au type </w:t>
      </w:r>
      <w:r w:rsidRPr="0032190F">
        <w:rPr>
          <w:i/>
          <w:lang w:val="fr-FR"/>
        </w:rPr>
        <w:t>feuille de saule</w:t>
      </w:r>
      <w:r w:rsidR="00F929AD" w:rsidRPr="0032190F">
        <w:rPr>
          <w:lang w:val="fr-FR"/>
        </w:rPr>
        <w:t xml:space="preserve">a talon arrondi </w:t>
      </w:r>
      <w:r w:rsidRPr="0032190F">
        <w:rPr>
          <w:lang w:val="fr-FR"/>
        </w:rPr>
        <w:t xml:space="preserve">qui doit être plus récent que le type de lame en </w:t>
      </w:r>
      <w:r w:rsidRPr="0032190F">
        <w:rPr>
          <w:i/>
          <w:lang w:val="fr-FR"/>
        </w:rPr>
        <w:t>feuille de laurier</w:t>
      </w:r>
      <w:r w:rsidRPr="0032190F">
        <w:rPr>
          <w:lang w:val="fr-FR"/>
        </w:rPr>
        <w:t xml:space="preserve"> et qui est typique de la phase Remedello 1</w:t>
      </w:r>
      <w:r w:rsidR="001E68FC" w:rsidRPr="0032190F">
        <w:rPr>
          <w:lang w:val="fr-FR"/>
        </w:rPr>
        <w:t xml:space="preserve"> (BIB 955 p. 42 et BIB 27). </w:t>
      </w:r>
    </w:p>
    <w:p w14:paraId="3416D784" w14:textId="77777777" w:rsidR="001E68FC" w:rsidRPr="0032190F" w:rsidRDefault="001E68FC" w:rsidP="00242C0F">
      <w:pPr>
        <w:jc w:val="both"/>
        <w:rPr>
          <w:lang w:val="fr-FR"/>
        </w:rPr>
      </w:pPr>
    </w:p>
    <w:p w14:paraId="6B56AF27" w14:textId="77777777" w:rsidR="003348D8" w:rsidRDefault="003348D8" w:rsidP="00242C0F">
      <w:pPr>
        <w:jc w:val="both"/>
      </w:pPr>
      <w:r>
        <w:t>De Marinis identifie typologiquement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1987"/>
        <w:gridCol w:w="713"/>
        <w:gridCol w:w="3960"/>
      </w:tblGrid>
      <w:tr w:rsidR="003348D8" w:rsidRPr="00DB5974" w14:paraId="41DAAA02" w14:textId="77777777">
        <w:trPr>
          <w:jc w:val="center"/>
        </w:trPr>
        <w:tc>
          <w:tcPr>
            <w:tcW w:w="1548" w:type="dxa"/>
            <w:vAlign w:val="center"/>
          </w:tcPr>
          <w:p w14:paraId="778A60F4" w14:textId="77777777" w:rsidR="003348D8" w:rsidRPr="0052115D" w:rsidRDefault="003348D8" w:rsidP="00242C0F">
            <w:pPr>
              <w:jc w:val="center"/>
            </w:pPr>
            <w:r w:rsidRPr="0052115D">
              <w:t>types 1a et 1b</w:t>
            </w:r>
          </w:p>
        </w:tc>
        <w:tc>
          <w:tcPr>
            <w:tcW w:w="1987" w:type="dxa"/>
            <w:vAlign w:val="center"/>
          </w:tcPr>
          <w:p w14:paraId="12B65F2A" w14:textId="77777777" w:rsidR="003348D8" w:rsidRPr="00DB5974" w:rsidRDefault="003348D8" w:rsidP="00242C0F">
            <w:pPr>
              <w:jc w:val="center"/>
              <w:rPr>
                <w:sz w:val="20"/>
                <w:szCs w:val="20"/>
              </w:rPr>
            </w:pPr>
            <w:r w:rsidRPr="00DB5974">
              <w:rPr>
                <w:sz w:val="20"/>
                <w:szCs w:val="20"/>
              </w:rPr>
              <w:t xml:space="preserve">en </w:t>
            </w:r>
            <w:r w:rsidRPr="00DB5974">
              <w:rPr>
                <w:i/>
                <w:sz w:val="20"/>
                <w:szCs w:val="20"/>
              </w:rPr>
              <w:t>feuille de laurier</w:t>
            </w:r>
          </w:p>
        </w:tc>
        <w:tc>
          <w:tcPr>
            <w:tcW w:w="713" w:type="dxa"/>
            <w:vAlign w:val="center"/>
          </w:tcPr>
          <w:p w14:paraId="796D7EBC" w14:textId="77777777" w:rsidR="003348D8" w:rsidRDefault="003348D8" w:rsidP="00242C0F">
            <w:pPr>
              <w:jc w:val="center"/>
            </w:pPr>
          </w:p>
        </w:tc>
        <w:tc>
          <w:tcPr>
            <w:tcW w:w="3960" w:type="dxa"/>
            <w:shd w:val="clear" w:color="auto" w:fill="auto"/>
            <w:vAlign w:val="center"/>
          </w:tcPr>
          <w:p w14:paraId="78A3E023" w14:textId="66BC95AD" w:rsidR="003348D8" w:rsidRPr="00DB5974" w:rsidRDefault="00000000" w:rsidP="00242C0F">
            <w:pPr>
              <w:jc w:val="center"/>
              <w:rPr>
                <w:sz w:val="20"/>
                <w:szCs w:val="20"/>
                <w:lang w:val="it-IT"/>
              </w:rPr>
            </w:pPr>
            <w:hyperlink r:id="rId9613" w:anchor="Sit_Fiave" w:history="1">
              <w:r w:rsidR="003348D8" w:rsidRPr="00DB5974">
                <w:rPr>
                  <w:rStyle w:val="Hyperlink"/>
                  <w:sz w:val="20"/>
                  <w:szCs w:val="20"/>
                  <w:lang w:val="it-IT"/>
                </w:rPr>
                <w:t>Fiavé</w:t>
              </w:r>
            </w:hyperlink>
            <w:r w:rsidR="003348D8" w:rsidRPr="00DB5974">
              <w:rPr>
                <w:sz w:val="20"/>
                <w:szCs w:val="20"/>
                <w:lang w:val="it-IT"/>
              </w:rPr>
              <w:t xml:space="preserve"> (BIB 793), </w:t>
            </w:r>
            <w:hyperlink r:id="rId9614" w:anchor="Sit_Acquaviva_Besenello" w:history="1">
              <w:r w:rsidR="003348D8" w:rsidRPr="00DB5974">
                <w:rPr>
                  <w:rStyle w:val="Hyperlink"/>
                  <w:sz w:val="20"/>
                  <w:szCs w:val="20"/>
                  <w:lang w:val="it-IT"/>
                </w:rPr>
                <w:t>Acquaviva di Besenello</w:t>
              </w:r>
            </w:hyperlink>
            <w:r w:rsidR="003348D8" w:rsidRPr="00DB5974">
              <w:rPr>
                <w:sz w:val="20"/>
                <w:szCs w:val="20"/>
                <w:lang w:val="it-IT"/>
              </w:rPr>
              <w:t xml:space="preserve"> (1176), </w:t>
            </w:r>
            <w:hyperlink r:id="rId9615" w:anchor="Sit_Doss_Pipel" w:history="1">
              <w:r w:rsidR="003348D8" w:rsidRPr="00DB5974">
                <w:rPr>
                  <w:rStyle w:val="Hyperlink"/>
                  <w:sz w:val="20"/>
                  <w:szCs w:val="20"/>
                  <w:lang w:val="it-IT"/>
                </w:rPr>
                <w:t>Doss Pipel</w:t>
              </w:r>
            </w:hyperlink>
            <w:r w:rsidR="003348D8" w:rsidRPr="00DB5974">
              <w:rPr>
                <w:sz w:val="20"/>
                <w:szCs w:val="20"/>
                <w:lang w:val="it-IT"/>
              </w:rPr>
              <w:t xml:space="preserve"> (1177), Chiampo e </w:t>
            </w:r>
            <w:hyperlink r:id="rId9616" w:anchor="Sit_Madarosa" w:history="1">
              <w:r w:rsidR="003348D8" w:rsidRPr="00DB5974">
                <w:rPr>
                  <w:rStyle w:val="Hyperlink"/>
                  <w:sz w:val="20"/>
                  <w:szCs w:val="20"/>
                  <w:lang w:val="it-IT"/>
                </w:rPr>
                <w:t>Monte Madarosa</w:t>
              </w:r>
            </w:hyperlink>
            <w:r w:rsidR="003348D8" w:rsidRPr="00DB5974">
              <w:rPr>
                <w:sz w:val="20"/>
                <w:szCs w:val="20"/>
                <w:lang w:val="it-IT"/>
              </w:rPr>
              <w:t xml:space="preserve"> (BIB 1178), Mandaiole nei Lessini (BIB 1179), </w:t>
            </w:r>
            <w:hyperlink r:id="rId9617" w:anchor="Sit_Rivoli" w:history="1">
              <w:r w:rsidR="003348D8" w:rsidRPr="00DB5974">
                <w:rPr>
                  <w:rStyle w:val="Hyperlink"/>
                  <w:sz w:val="20"/>
                  <w:szCs w:val="20"/>
                  <w:lang w:val="it-IT"/>
                </w:rPr>
                <w:t>Rocca di Rivoli</w:t>
              </w:r>
            </w:hyperlink>
            <w:r w:rsidR="003348D8" w:rsidRPr="00DB5974">
              <w:rPr>
                <w:sz w:val="20"/>
                <w:szCs w:val="20"/>
                <w:lang w:val="it-IT"/>
              </w:rPr>
              <w:t xml:space="preserve"> (~remanié) (BIB 1146), </w:t>
            </w:r>
            <w:hyperlink r:id="rId9618" w:anchor="Sit_Isolino_Varese" w:history="1">
              <w:r w:rsidR="003348D8" w:rsidRPr="00DB5974">
                <w:rPr>
                  <w:rStyle w:val="Hyperlink"/>
                  <w:sz w:val="20"/>
                  <w:szCs w:val="20"/>
                  <w:lang w:val="it-IT"/>
                </w:rPr>
                <w:t>Isolino di Varese</w:t>
              </w:r>
            </w:hyperlink>
            <w:r w:rsidR="003348D8" w:rsidRPr="00DB5974">
              <w:rPr>
                <w:sz w:val="20"/>
                <w:szCs w:val="20"/>
                <w:lang w:val="it-IT"/>
              </w:rPr>
              <w:t xml:space="preserve"> (BIB 1180), </w:t>
            </w:r>
            <w:hyperlink r:id="rId9619" w:anchor="Sit_Calindasco" w:history="1">
              <w:r w:rsidR="003348D8" w:rsidRPr="00DB5974">
                <w:rPr>
                  <w:rStyle w:val="Hyperlink"/>
                  <w:sz w:val="20"/>
                  <w:szCs w:val="20"/>
                  <w:lang w:val="it-IT"/>
                </w:rPr>
                <w:t>Calindasco</w:t>
              </w:r>
            </w:hyperlink>
            <w:r w:rsidR="003348D8" w:rsidRPr="00DB5974">
              <w:rPr>
                <w:sz w:val="20"/>
                <w:szCs w:val="20"/>
                <w:lang w:val="it-IT"/>
              </w:rPr>
              <w:t xml:space="preserve"> (BIB 1181) </w:t>
            </w:r>
            <w:hyperlink r:id="rId9620" w:anchor="Sit_Ergolding_Fischergasse" w:history="1">
              <w:r w:rsidR="003348D8" w:rsidRPr="00DB5974">
                <w:rPr>
                  <w:rStyle w:val="Hyperlink"/>
                  <w:sz w:val="20"/>
                  <w:szCs w:val="20"/>
                  <w:lang w:val="it-IT"/>
                </w:rPr>
                <w:t>Ergolding-Fischergasse</w:t>
              </w:r>
            </w:hyperlink>
            <w:r w:rsidR="003348D8" w:rsidRPr="00DB5974">
              <w:rPr>
                <w:sz w:val="20"/>
                <w:szCs w:val="20"/>
                <w:lang w:val="it-IT"/>
              </w:rPr>
              <w:t xml:space="preserve"> (BIB 327)…</w:t>
            </w:r>
          </w:p>
        </w:tc>
      </w:tr>
      <w:tr w:rsidR="003348D8" w:rsidRPr="006A329A" w14:paraId="4E7C01DE" w14:textId="77777777">
        <w:trPr>
          <w:jc w:val="center"/>
        </w:trPr>
        <w:tc>
          <w:tcPr>
            <w:tcW w:w="1548" w:type="dxa"/>
            <w:vAlign w:val="center"/>
          </w:tcPr>
          <w:p w14:paraId="7CB8DBF9" w14:textId="77777777" w:rsidR="003348D8" w:rsidRPr="0052115D" w:rsidRDefault="003348D8" w:rsidP="00242C0F">
            <w:pPr>
              <w:jc w:val="center"/>
            </w:pPr>
            <w:r w:rsidRPr="0052115D">
              <w:t>types 1c et 1d</w:t>
            </w:r>
          </w:p>
        </w:tc>
        <w:tc>
          <w:tcPr>
            <w:tcW w:w="1987" w:type="dxa"/>
            <w:vAlign w:val="center"/>
          </w:tcPr>
          <w:p w14:paraId="5ADBEA13" w14:textId="77777777" w:rsidR="003348D8" w:rsidRPr="0032190F" w:rsidRDefault="003348D8" w:rsidP="00242C0F">
            <w:pPr>
              <w:jc w:val="center"/>
              <w:rPr>
                <w:sz w:val="20"/>
                <w:szCs w:val="20"/>
                <w:lang w:val="fr-FR"/>
              </w:rPr>
            </w:pPr>
            <w:r w:rsidRPr="0032190F">
              <w:rPr>
                <w:sz w:val="20"/>
                <w:szCs w:val="20"/>
                <w:lang w:val="fr-FR"/>
              </w:rPr>
              <w:t xml:space="preserve">en </w:t>
            </w:r>
            <w:r w:rsidRPr="0032190F">
              <w:rPr>
                <w:i/>
                <w:sz w:val="20"/>
                <w:szCs w:val="20"/>
                <w:lang w:val="fr-FR"/>
              </w:rPr>
              <w:t>feuille de laurier et base tronquée</w:t>
            </w:r>
            <w:r w:rsidRPr="0032190F">
              <w:rPr>
                <w:sz w:val="20"/>
                <w:szCs w:val="20"/>
                <w:lang w:val="fr-FR"/>
              </w:rPr>
              <w:t xml:space="preserve"> (variantes des types 1 et 3)</w:t>
            </w:r>
          </w:p>
        </w:tc>
        <w:tc>
          <w:tcPr>
            <w:tcW w:w="713" w:type="dxa"/>
            <w:vAlign w:val="center"/>
          </w:tcPr>
          <w:p w14:paraId="41AFB63D" w14:textId="77777777" w:rsidR="003348D8" w:rsidRPr="0032190F" w:rsidRDefault="003348D8" w:rsidP="00242C0F">
            <w:pPr>
              <w:jc w:val="center"/>
              <w:rPr>
                <w:lang w:val="fr-FR"/>
              </w:rPr>
            </w:pPr>
          </w:p>
        </w:tc>
        <w:tc>
          <w:tcPr>
            <w:tcW w:w="3960" w:type="dxa"/>
            <w:shd w:val="clear" w:color="auto" w:fill="auto"/>
            <w:vAlign w:val="center"/>
          </w:tcPr>
          <w:p w14:paraId="0CEF2C1D" w14:textId="37F1FBDF" w:rsidR="003348D8" w:rsidRPr="00DB5974" w:rsidRDefault="003348D8" w:rsidP="00242C0F">
            <w:pPr>
              <w:jc w:val="center"/>
              <w:rPr>
                <w:sz w:val="20"/>
                <w:szCs w:val="20"/>
                <w:lang w:val="it-IT"/>
              </w:rPr>
            </w:pPr>
            <w:r w:rsidRPr="00DB5974">
              <w:rPr>
                <w:sz w:val="20"/>
                <w:szCs w:val="20"/>
                <w:lang w:val="it-IT"/>
              </w:rPr>
              <w:t xml:space="preserve">Bobbio, La Cosina, </w:t>
            </w:r>
            <w:hyperlink r:id="rId9621" w:anchor="Sit_Bersaglio_Mori" w:history="1">
              <w:r w:rsidRPr="00DB5974">
                <w:rPr>
                  <w:rStyle w:val="Hyperlink"/>
                  <w:sz w:val="20"/>
                  <w:szCs w:val="20"/>
                  <w:lang w:val="it-IT"/>
                </w:rPr>
                <w:t>Bersaglio dei Mori</w:t>
              </w:r>
            </w:hyperlink>
            <w:r w:rsidRPr="00DB5974">
              <w:rPr>
                <w:sz w:val="20"/>
                <w:szCs w:val="20"/>
                <w:lang w:val="it-IT"/>
              </w:rPr>
              <w:t>, Latsch-Goldrain dans le Val Venosta, Covolini del Broion, Colombaro di Cortefranca, …</w:t>
            </w:r>
          </w:p>
        </w:tc>
      </w:tr>
      <w:tr w:rsidR="003348D8" w:rsidRPr="006A329A" w14:paraId="205A2588" w14:textId="77777777">
        <w:trPr>
          <w:jc w:val="center"/>
        </w:trPr>
        <w:tc>
          <w:tcPr>
            <w:tcW w:w="1548" w:type="dxa"/>
            <w:vAlign w:val="center"/>
          </w:tcPr>
          <w:p w14:paraId="0660775F" w14:textId="77777777" w:rsidR="003348D8" w:rsidRPr="0052115D" w:rsidRDefault="003348D8" w:rsidP="00242C0F">
            <w:pPr>
              <w:jc w:val="center"/>
            </w:pPr>
            <w:r w:rsidRPr="0052115D">
              <w:t>type 2</w:t>
            </w:r>
          </w:p>
        </w:tc>
        <w:tc>
          <w:tcPr>
            <w:tcW w:w="1987" w:type="dxa"/>
            <w:vAlign w:val="center"/>
          </w:tcPr>
          <w:p w14:paraId="3DD02332" w14:textId="77777777" w:rsidR="003348D8" w:rsidRPr="0032190F" w:rsidRDefault="003348D8" w:rsidP="00242C0F">
            <w:pPr>
              <w:jc w:val="center"/>
              <w:rPr>
                <w:sz w:val="20"/>
                <w:szCs w:val="20"/>
                <w:lang w:val="fr-FR"/>
              </w:rPr>
            </w:pPr>
            <w:r w:rsidRPr="0032190F">
              <w:rPr>
                <w:i/>
                <w:sz w:val="20"/>
                <w:szCs w:val="20"/>
                <w:lang w:val="fr-FR"/>
              </w:rPr>
              <w:t>lancéolées étroites et oblongues</w:t>
            </w:r>
            <w:r w:rsidRPr="0032190F">
              <w:rPr>
                <w:sz w:val="20"/>
                <w:szCs w:val="20"/>
                <w:lang w:val="fr-FR"/>
              </w:rPr>
              <w:t xml:space="preserve"> (avec la larg. max. plus ou moins basse)</w:t>
            </w:r>
          </w:p>
        </w:tc>
        <w:tc>
          <w:tcPr>
            <w:tcW w:w="713" w:type="dxa"/>
            <w:vAlign w:val="center"/>
          </w:tcPr>
          <w:p w14:paraId="74E30B07" w14:textId="77777777" w:rsidR="003348D8" w:rsidRDefault="003348D8" w:rsidP="00242C0F">
            <w:pPr>
              <w:jc w:val="center"/>
            </w:pPr>
            <w:r w:rsidRPr="00B808FB">
              <w:t xml:space="preserve">t. </w:t>
            </w:r>
            <w:r>
              <w:t>74</w:t>
            </w:r>
          </w:p>
        </w:tc>
        <w:tc>
          <w:tcPr>
            <w:tcW w:w="3960" w:type="dxa"/>
            <w:vAlign w:val="center"/>
          </w:tcPr>
          <w:p w14:paraId="452B11E4" w14:textId="2C59DB93" w:rsidR="003348D8" w:rsidRPr="0032190F" w:rsidRDefault="00000000" w:rsidP="00242C0F">
            <w:pPr>
              <w:jc w:val="center"/>
              <w:rPr>
                <w:sz w:val="20"/>
                <w:szCs w:val="20"/>
                <w:lang w:val="fr-FR"/>
              </w:rPr>
            </w:pPr>
            <w:hyperlink r:id="rId9622" w:anchor="Sit_Iseo" w:history="1">
              <w:r w:rsidR="00705341" w:rsidRPr="0032190F">
                <w:rPr>
                  <w:rStyle w:val="Hyperlink"/>
                  <w:sz w:val="20"/>
                  <w:szCs w:val="20"/>
                  <w:lang w:val="fr-FR"/>
                </w:rPr>
                <w:t>Iseo</w:t>
              </w:r>
            </w:hyperlink>
            <w:r w:rsidR="003348D8" w:rsidRPr="0032190F">
              <w:rPr>
                <w:sz w:val="20"/>
                <w:szCs w:val="20"/>
                <w:lang w:val="fr-FR"/>
              </w:rPr>
              <w:t xml:space="preserve">, </w:t>
            </w:r>
            <w:hyperlink r:id="rId9623" w:anchor="Sit_Montesei_Serso" w:history="1">
              <w:r w:rsidR="003348D8" w:rsidRPr="0032190F">
                <w:rPr>
                  <w:rStyle w:val="Hyperlink"/>
                  <w:sz w:val="20"/>
                  <w:szCs w:val="20"/>
                  <w:lang w:val="fr-FR"/>
                </w:rPr>
                <w:t>Montesei di Serso</w:t>
              </w:r>
            </w:hyperlink>
            <w:r w:rsidR="003348D8" w:rsidRPr="0032190F">
              <w:rPr>
                <w:sz w:val="20"/>
                <w:szCs w:val="20"/>
                <w:lang w:val="fr-FR"/>
              </w:rPr>
              <w:t xml:space="preserve"> (proche des types 2 et 4)</w:t>
            </w:r>
          </w:p>
        </w:tc>
      </w:tr>
      <w:tr w:rsidR="003348D8" w:rsidRPr="006A329A" w14:paraId="69DEED35" w14:textId="77777777">
        <w:trPr>
          <w:jc w:val="center"/>
        </w:trPr>
        <w:tc>
          <w:tcPr>
            <w:tcW w:w="1548" w:type="dxa"/>
            <w:tcBorders>
              <w:bottom w:val="double" w:sz="4" w:space="0" w:color="auto"/>
            </w:tcBorders>
            <w:vAlign w:val="center"/>
          </w:tcPr>
          <w:p w14:paraId="3D5E93BF" w14:textId="77777777" w:rsidR="003348D8" w:rsidRPr="0052115D" w:rsidRDefault="003348D8" w:rsidP="00242C0F">
            <w:pPr>
              <w:jc w:val="center"/>
            </w:pPr>
            <w:r w:rsidRPr="0052115D">
              <w:t>type 3</w:t>
            </w:r>
          </w:p>
        </w:tc>
        <w:tc>
          <w:tcPr>
            <w:tcW w:w="1987" w:type="dxa"/>
            <w:tcBorders>
              <w:bottom w:val="double" w:sz="4" w:space="0" w:color="auto"/>
            </w:tcBorders>
            <w:vAlign w:val="center"/>
          </w:tcPr>
          <w:p w14:paraId="7056C8D8" w14:textId="77777777" w:rsidR="003348D8" w:rsidRPr="00DB5974" w:rsidRDefault="003348D8" w:rsidP="00242C0F">
            <w:pPr>
              <w:jc w:val="center"/>
              <w:rPr>
                <w:i/>
                <w:sz w:val="20"/>
                <w:szCs w:val="20"/>
              </w:rPr>
            </w:pPr>
            <w:r w:rsidRPr="00DB5974">
              <w:rPr>
                <w:i/>
                <w:sz w:val="20"/>
                <w:szCs w:val="20"/>
              </w:rPr>
              <w:t>lancéolées larges</w:t>
            </w:r>
          </w:p>
        </w:tc>
        <w:tc>
          <w:tcPr>
            <w:tcW w:w="713" w:type="dxa"/>
            <w:tcBorders>
              <w:bottom w:val="double" w:sz="4" w:space="0" w:color="auto"/>
            </w:tcBorders>
            <w:vAlign w:val="center"/>
          </w:tcPr>
          <w:p w14:paraId="4C640B17" w14:textId="77777777" w:rsidR="003348D8" w:rsidRDefault="003348D8" w:rsidP="00242C0F">
            <w:pPr>
              <w:jc w:val="center"/>
            </w:pPr>
          </w:p>
        </w:tc>
        <w:tc>
          <w:tcPr>
            <w:tcW w:w="3960" w:type="dxa"/>
            <w:tcBorders>
              <w:bottom w:val="double" w:sz="4" w:space="0" w:color="auto"/>
            </w:tcBorders>
            <w:vAlign w:val="center"/>
          </w:tcPr>
          <w:p w14:paraId="350A5EAD" w14:textId="77777777" w:rsidR="003348D8" w:rsidRPr="00DB5974" w:rsidRDefault="003348D8" w:rsidP="00242C0F">
            <w:pPr>
              <w:jc w:val="center"/>
              <w:rPr>
                <w:sz w:val="20"/>
                <w:szCs w:val="20"/>
                <w:lang w:val="it-IT"/>
              </w:rPr>
            </w:pPr>
            <w:r w:rsidRPr="00DB5974">
              <w:rPr>
                <w:sz w:val="20"/>
                <w:szCs w:val="20"/>
                <w:lang w:val="it-IT"/>
              </w:rPr>
              <w:t>grotta dell’Orso di Gabrovizza, Nareon di Trachiana nel Bellunese, dans une tombe à inhumation au sud d’Asola, …</w:t>
            </w:r>
          </w:p>
        </w:tc>
      </w:tr>
      <w:tr w:rsidR="003348D8" w14:paraId="20FA2870" w14:textId="77777777">
        <w:trPr>
          <w:jc w:val="center"/>
        </w:trPr>
        <w:tc>
          <w:tcPr>
            <w:tcW w:w="1548" w:type="dxa"/>
            <w:tcBorders>
              <w:top w:val="double" w:sz="4" w:space="0" w:color="auto"/>
            </w:tcBorders>
            <w:vAlign w:val="center"/>
          </w:tcPr>
          <w:p w14:paraId="283F0CB5" w14:textId="77777777" w:rsidR="003348D8" w:rsidRPr="0052115D" w:rsidRDefault="003348D8" w:rsidP="00242C0F">
            <w:pPr>
              <w:jc w:val="center"/>
            </w:pPr>
            <w:r w:rsidRPr="0052115D">
              <w:t>type 4a, 4b et 4c</w:t>
            </w:r>
          </w:p>
        </w:tc>
        <w:tc>
          <w:tcPr>
            <w:tcW w:w="1987" w:type="dxa"/>
            <w:tcBorders>
              <w:top w:val="double" w:sz="4" w:space="0" w:color="auto"/>
            </w:tcBorders>
            <w:vAlign w:val="center"/>
          </w:tcPr>
          <w:p w14:paraId="15D7384D" w14:textId="77777777" w:rsidR="003348D8" w:rsidRPr="00DB5974" w:rsidRDefault="003348D8" w:rsidP="00242C0F">
            <w:pPr>
              <w:jc w:val="center"/>
              <w:rPr>
                <w:sz w:val="20"/>
                <w:szCs w:val="20"/>
              </w:rPr>
            </w:pPr>
            <w:r w:rsidRPr="00DB5974">
              <w:rPr>
                <w:sz w:val="20"/>
                <w:szCs w:val="20"/>
              </w:rPr>
              <w:t xml:space="preserve">en </w:t>
            </w:r>
            <w:r w:rsidRPr="00DB5974">
              <w:rPr>
                <w:i/>
                <w:sz w:val="20"/>
                <w:szCs w:val="20"/>
              </w:rPr>
              <w:t>feuille de saule</w:t>
            </w:r>
          </w:p>
        </w:tc>
        <w:tc>
          <w:tcPr>
            <w:tcW w:w="713" w:type="dxa"/>
            <w:tcBorders>
              <w:top w:val="double" w:sz="4" w:space="0" w:color="auto"/>
            </w:tcBorders>
            <w:vAlign w:val="center"/>
          </w:tcPr>
          <w:p w14:paraId="7C978C74" w14:textId="77777777" w:rsidR="003348D8" w:rsidRDefault="003348D8" w:rsidP="00242C0F">
            <w:pPr>
              <w:jc w:val="center"/>
            </w:pPr>
          </w:p>
        </w:tc>
        <w:tc>
          <w:tcPr>
            <w:tcW w:w="3960" w:type="dxa"/>
            <w:tcBorders>
              <w:top w:val="double" w:sz="4" w:space="0" w:color="auto"/>
            </w:tcBorders>
            <w:vAlign w:val="center"/>
          </w:tcPr>
          <w:p w14:paraId="5CF43DF8" w14:textId="179A3883" w:rsidR="003348D8" w:rsidRPr="00DB5974" w:rsidRDefault="003348D8" w:rsidP="00242C0F">
            <w:pPr>
              <w:jc w:val="center"/>
              <w:rPr>
                <w:sz w:val="20"/>
                <w:szCs w:val="20"/>
              </w:rPr>
            </w:pPr>
            <w:r w:rsidRPr="0032190F">
              <w:rPr>
                <w:sz w:val="20"/>
                <w:szCs w:val="20"/>
                <w:lang w:val="fr-FR"/>
              </w:rPr>
              <w:t xml:space="preserve">en contexte funéraire : </w:t>
            </w:r>
            <w:hyperlink r:id="rId9624" w:anchor="Sit_Volongo" w:history="1">
              <w:r w:rsidRPr="0032190F">
                <w:rPr>
                  <w:rStyle w:val="Hyperlink"/>
                  <w:sz w:val="20"/>
                  <w:szCs w:val="20"/>
                  <w:lang w:val="fr-FR"/>
                </w:rPr>
                <w:t>Volongo</w:t>
              </w:r>
            </w:hyperlink>
            <w:r w:rsidRPr="0032190F">
              <w:rPr>
                <w:sz w:val="20"/>
                <w:szCs w:val="20"/>
                <w:lang w:val="fr-FR"/>
              </w:rPr>
              <w:t xml:space="preserve"> t.2, </w:t>
            </w:r>
            <w:hyperlink r:id="rId9625" w:anchor="Sit_Fontanella_Mantovana" w:history="1">
              <w:r w:rsidRPr="0032190F">
                <w:rPr>
                  <w:rStyle w:val="Hyperlink"/>
                  <w:sz w:val="20"/>
                  <w:szCs w:val="20"/>
                  <w:lang w:val="fr-FR"/>
                </w:rPr>
                <w:t>Fontanella</w:t>
              </w:r>
            </w:hyperlink>
            <w:r w:rsidR="006A5CE7" w:rsidRPr="0032190F">
              <w:rPr>
                <w:sz w:val="20"/>
                <w:szCs w:val="20"/>
                <w:lang w:val="fr-FR"/>
              </w:rPr>
              <w:t xml:space="preserve"> t. 14</w:t>
            </w:r>
            <w:r w:rsidRPr="0032190F">
              <w:rPr>
                <w:sz w:val="20"/>
                <w:szCs w:val="20"/>
                <w:lang w:val="fr-FR"/>
              </w:rPr>
              <w:t xml:space="preserve">, </w:t>
            </w:r>
            <w:hyperlink r:id="rId9626" w:anchor="Sit_Riparo_Cavallino" w:history="1">
              <w:r w:rsidRPr="0032190F">
                <w:rPr>
                  <w:rStyle w:val="Hyperlink"/>
                  <w:sz w:val="20"/>
                  <w:szCs w:val="20"/>
                  <w:lang w:val="fr-FR"/>
                </w:rPr>
                <w:t>Riparo Cavallino</w:t>
              </w:r>
            </w:hyperlink>
            <w:r w:rsidR="006A5CE7" w:rsidRPr="0032190F">
              <w:rPr>
                <w:sz w:val="20"/>
                <w:szCs w:val="20"/>
                <w:lang w:val="fr-FR"/>
              </w:rPr>
              <w:t>*</w:t>
            </w:r>
            <w:r w:rsidRPr="0032190F">
              <w:rPr>
                <w:sz w:val="20"/>
                <w:szCs w:val="20"/>
                <w:lang w:val="fr-FR"/>
              </w:rPr>
              <w:t xml:space="preserve"> (Monte Covolo), …ou d’habitat : </w:t>
            </w:r>
            <w:hyperlink r:id="rId9627" w:anchor="Sit_Iseo" w:history="1">
              <w:r w:rsidR="00705341" w:rsidRPr="0032190F">
                <w:rPr>
                  <w:rStyle w:val="Hyperlink"/>
                  <w:sz w:val="20"/>
                  <w:szCs w:val="20"/>
                  <w:lang w:val="fr-FR"/>
                </w:rPr>
                <w:t>Iseo</w:t>
              </w:r>
            </w:hyperlink>
            <w:r w:rsidR="006A5CE7" w:rsidRPr="0032190F">
              <w:rPr>
                <w:sz w:val="20"/>
                <w:szCs w:val="20"/>
                <w:lang w:val="fr-FR"/>
              </w:rPr>
              <w:t>*</w:t>
            </w:r>
            <w:r w:rsidRPr="0032190F">
              <w:rPr>
                <w:sz w:val="20"/>
                <w:szCs w:val="20"/>
                <w:lang w:val="fr-FR"/>
              </w:rPr>
              <w:t xml:space="preserve">, </w:t>
            </w:r>
            <w:hyperlink r:id="rId9628" w:anchor="Sit_Polada" w:history="1">
              <w:r w:rsidRPr="0032190F">
                <w:rPr>
                  <w:rStyle w:val="Hyperlink"/>
                  <w:sz w:val="20"/>
                  <w:szCs w:val="20"/>
                  <w:lang w:val="fr-FR"/>
                </w:rPr>
                <w:t>Polada</w:t>
              </w:r>
            </w:hyperlink>
            <w:r w:rsidR="006A5CE7" w:rsidRPr="0032190F">
              <w:rPr>
                <w:sz w:val="20"/>
                <w:szCs w:val="20"/>
                <w:lang w:val="fr-FR"/>
              </w:rPr>
              <w:t>*</w:t>
            </w:r>
            <w:r w:rsidRPr="0032190F">
              <w:rPr>
                <w:sz w:val="20"/>
                <w:szCs w:val="20"/>
                <w:lang w:val="fr-FR"/>
              </w:rPr>
              <w:t xml:space="preserve">, </w:t>
            </w:r>
            <w:hyperlink r:id="rId9629" w:anchor="Sit_Colombare_Negrar" w:history="1">
              <w:r w:rsidRPr="0032190F">
                <w:rPr>
                  <w:rStyle w:val="Hyperlink"/>
                  <w:sz w:val="20"/>
                  <w:szCs w:val="20"/>
                  <w:lang w:val="fr-FR"/>
                </w:rPr>
                <w:t>Colombare di Negrar</w:t>
              </w:r>
            </w:hyperlink>
            <w:r w:rsidRPr="0032190F">
              <w:rPr>
                <w:sz w:val="20"/>
                <w:szCs w:val="20"/>
                <w:lang w:val="fr-FR"/>
              </w:rPr>
              <w:t>, le palafitte Desor près du lac de Varese,…</w:t>
            </w:r>
            <w:hyperlink r:id="rId9630" w:anchor="Sit_Selva_Stanghella" w:history="1">
              <w:r w:rsidR="006A5CE7" w:rsidRPr="00DB5974">
                <w:rPr>
                  <w:rStyle w:val="Hyperlink"/>
                  <w:sz w:val="20"/>
                  <w:szCs w:val="20"/>
                </w:rPr>
                <w:t>Selva di Stanghella</w:t>
              </w:r>
            </w:hyperlink>
          </w:p>
        </w:tc>
      </w:tr>
      <w:tr w:rsidR="003348D8" w14:paraId="5F7163E1" w14:textId="77777777">
        <w:trPr>
          <w:jc w:val="center"/>
        </w:trPr>
        <w:tc>
          <w:tcPr>
            <w:tcW w:w="1548" w:type="dxa"/>
            <w:vAlign w:val="center"/>
          </w:tcPr>
          <w:p w14:paraId="37EE2642" w14:textId="77777777" w:rsidR="003348D8" w:rsidRPr="0052115D" w:rsidRDefault="003348D8" w:rsidP="00242C0F">
            <w:pPr>
              <w:jc w:val="center"/>
            </w:pPr>
            <w:r w:rsidRPr="0052115D">
              <w:t>types 5a, 5b</w:t>
            </w:r>
          </w:p>
        </w:tc>
        <w:tc>
          <w:tcPr>
            <w:tcW w:w="1987" w:type="dxa"/>
            <w:vAlign w:val="center"/>
          </w:tcPr>
          <w:p w14:paraId="463E7616" w14:textId="77777777" w:rsidR="003348D8" w:rsidRPr="0032190F" w:rsidRDefault="003348D8" w:rsidP="00242C0F">
            <w:pPr>
              <w:jc w:val="center"/>
              <w:rPr>
                <w:sz w:val="20"/>
                <w:szCs w:val="20"/>
                <w:lang w:val="fr-FR"/>
              </w:rPr>
            </w:pPr>
            <w:r w:rsidRPr="0032190F">
              <w:rPr>
                <w:sz w:val="20"/>
                <w:szCs w:val="20"/>
                <w:lang w:val="fr-FR"/>
              </w:rPr>
              <w:t xml:space="preserve">à </w:t>
            </w:r>
            <w:r w:rsidRPr="0032190F">
              <w:rPr>
                <w:i/>
                <w:sz w:val="20"/>
                <w:szCs w:val="20"/>
                <w:lang w:val="fr-FR"/>
              </w:rPr>
              <w:t>pédoncule simple et triangulaire</w:t>
            </w:r>
          </w:p>
        </w:tc>
        <w:tc>
          <w:tcPr>
            <w:tcW w:w="713" w:type="dxa"/>
            <w:vAlign w:val="center"/>
          </w:tcPr>
          <w:p w14:paraId="6545081A" w14:textId="77777777" w:rsidR="003348D8" w:rsidRDefault="003348D8" w:rsidP="00242C0F">
            <w:pPr>
              <w:jc w:val="center"/>
            </w:pPr>
            <w:r w:rsidRPr="00B808FB">
              <w:t>t. 100</w:t>
            </w:r>
            <w:r>
              <w:t xml:space="preserve">, </w:t>
            </w:r>
            <w:r>
              <w:lastRenderedPageBreak/>
              <w:t>97</w:t>
            </w:r>
          </w:p>
        </w:tc>
        <w:tc>
          <w:tcPr>
            <w:tcW w:w="3960" w:type="dxa"/>
            <w:vAlign w:val="center"/>
          </w:tcPr>
          <w:p w14:paraId="2454ACAE" w14:textId="3371A614" w:rsidR="003348D8" w:rsidRPr="00DB5974" w:rsidRDefault="00E2269C" w:rsidP="00242C0F">
            <w:pPr>
              <w:jc w:val="center"/>
              <w:rPr>
                <w:sz w:val="20"/>
                <w:szCs w:val="20"/>
              </w:rPr>
            </w:pPr>
            <w:r w:rsidRPr="00DB5974">
              <w:rPr>
                <w:sz w:val="20"/>
                <w:szCs w:val="20"/>
              </w:rPr>
              <w:lastRenderedPageBreak/>
              <w:t xml:space="preserve">type 5 : </w:t>
            </w:r>
            <w:hyperlink r:id="rId9631" w:anchor="Sit_Otzi" w:history="1">
              <w:r w:rsidRPr="00DB5974">
                <w:rPr>
                  <w:rStyle w:val="Hyperlink"/>
                  <w:sz w:val="20"/>
                  <w:szCs w:val="20"/>
                </w:rPr>
                <w:t>Ötzi</w:t>
              </w:r>
            </w:hyperlink>
          </w:p>
        </w:tc>
      </w:tr>
    </w:tbl>
    <w:p w14:paraId="1C119252" w14:textId="77777777" w:rsidR="003348D8" w:rsidRPr="0032190F" w:rsidRDefault="003348D8" w:rsidP="00242C0F">
      <w:pPr>
        <w:jc w:val="both"/>
        <w:rPr>
          <w:lang w:val="fr-FR"/>
        </w:rPr>
      </w:pPr>
      <w:r w:rsidRPr="0032190F">
        <w:rPr>
          <w:lang w:val="fr-FR"/>
        </w:rPr>
        <w:t>(BIB 27 p. 275 et suiv. fig 5)</w:t>
      </w:r>
    </w:p>
    <w:p w14:paraId="6927169F" w14:textId="77777777" w:rsidR="003348D8" w:rsidRPr="0032190F" w:rsidRDefault="003348D8" w:rsidP="00242C0F">
      <w:pPr>
        <w:jc w:val="both"/>
        <w:rPr>
          <w:lang w:val="fr-FR"/>
        </w:rPr>
      </w:pPr>
    </w:p>
    <w:p w14:paraId="1B9BD2DE" w14:textId="77777777" w:rsidR="003348D8" w:rsidRPr="0032190F" w:rsidRDefault="003348D8" w:rsidP="00242C0F">
      <w:pPr>
        <w:jc w:val="both"/>
        <w:rPr>
          <w:i/>
          <w:lang w:val="fr-FR"/>
        </w:rPr>
      </w:pPr>
      <w:r w:rsidRPr="0032190F">
        <w:rPr>
          <w:i/>
          <w:lang w:val="fr-FR"/>
        </w:rPr>
        <w:t xml:space="preserve">Sa phase 1 (3400-2800) est caractérisée par un premir groupe d’armature à base et pédoncule simple : feuilles de laurier, lancéolé étroite et oblongue, lancéolé plus large, à feuille de saule, à pédoncule simple triangulaire. Des variantes existent avec base tronquée en générale oblique. </w:t>
      </w:r>
    </w:p>
    <w:p w14:paraId="43F540DA" w14:textId="77777777" w:rsidR="003348D8" w:rsidRPr="0032190F" w:rsidRDefault="003348D8" w:rsidP="00242C0F">
      <w:pPr>
        <w:jc w:val="both"/>
        <w:rPr>
          <w:i/>
          <w:lang w:val="fr-FR"/>
        </w:rPr>
      </w:pPr>
      <w:r w:rsidRPr="0032190F">
        <w:rPr>
          <w:i/>
          <w:lang w:val="fr-FR"/>
        </w:rPr>
        <w:t>Le second grand groupe est celui des armatures en forme d’ogive ou triangulaires composés de : pédoncules différents, pédoncule simple trapézoidal (tombe 78) ou rectangulaire à base large (tombe Bs. 1) (BIB Pwp)</w:t>
      </w:r>
    </w:p>
    <w:p w14:paraId="32C5B97F" w14:textId="77777777" w:rsidR="001E68FC" w:rsidRPr="0032190F" w:rsidRDefault="001E68FC" w:rsidP="00647EA0">
      <w:pPr>
        <w:pStyle w:val="Heading5"/>
      </w:pPr>
      <w:r w:rsidRPr="0032190F">
        <w:t>Feuille de laurier</w:t>
      </w:r>
    </w:p>
    <w:p w14:paraId="666A0FDB" w14:textId="77777777" w:rsidR="001E68FC" w:rsidRPr="0032190F" w:rsidRDefault="001E68FC" w:rsidP="00242C0F">
      <w:pPr>
        <w:jc w:val="both"/>
        <w:rPr>
          <w:lang w:val="fr-FR"/>
        </w:rPr>
      </w:pPr>
    </w:p>
    <w:p w14:paraId="0DEF32C8" w14:textId="77777777" w:rsidR="001E68FC" w:rsidRPr="0032190F" w:rsidRDefault="00B808FB" w:rsidP="00242C0F">
      <w:pPr>
        <w:jc w:val="both"/>
        <w:rPr>
          <w:lang w:val="fr-FR"/>
        </w:rPr>
      </w:pPr>
      <w:r w:rsidRPr="0032190F">
        <w:rPr>
          <w:lang w:val="fr-FR"/>
        </w:rPr>
        <w:t xml:space="preserve">Les formes en </w:t>
      </w:r>
      <w:r w:rsidRPr="0032190F">
        <w:rPr>
          <w:i/>
          <w:lang w:val="fr-FR"/>
        </w:rPr>
        <w:t>feuille de laurier</w:t>
      </w:r>
      <w:r w:rsidRPr="0032190F">
        <w:rPr>
          <w:lang w:val="fr-FR"/>
        </w:rPr>
        <w:t xml:space="preserve"> sont les plus anciennes de la série et </w:t>
      </w:r>
      <w:r w:rsidR="001E68FC" w:rsidRPr="0032190F">
        <w:rPr>
          <w:lang w:val="fr-FR"/>
        </w:rPr>
        <w:t>sont en voie d’épuisement</w:t>
      </w:r>
      <w:r w:rsidRPr="0032190F">
        <w:rPr>
          <w:lang w:val="fr-FR"/>
        </w:rPr>
        <w:t xml:space="preserve"> avec le commencement de la culture Remedello 1 (BIB 27 p. 275)</w:t>
      </w:r>
      <w:r w:rsidR="001E68FC" w:rsidRPr="0032190F">
        <w:rPr>
          <w:lang w:val="fr-FR"/>
        </w:rPr>
        <w:t>.</w:t>
      </w:r>
      <w:r w:rsidR="00C75DA4" w:rsidRPr="0032190F">
        <w:rPr>
          <w:lang w:val="fr-FR"/>
        </w:rPr>
        <w:t>Elles sont d’ailleurs absentes de la nécropole (BIB 27)</w:t>
      </w:r>
    </w:p>
    <w:p w14:paraId="2C7BDD8D" w14:textId="77777777" w:rsidR="001E68FC" w:rsidRPr="0032190F" w:rsidRDefault="001E68FC" w:rsidP="00647EA0">
      <w:pPr>
        <w:pStyle w:val="Heading5"/>
      </w:pPr>
      <w:r w:rsidRPr="0032190F">
        <w:t>Feuille de saule</w:t>
      </w:r>
    </w:p>
    <w:p w14:paraId="26EF3B39" w14:textId="77777777" w:rsidR="001E68FC" w:rsidRPr="0032190F" w:rsidRDefault="001E68FC" w:rsidP="00242C0F">
      <w:pPr>
        <w:jc w:val="both"/>
        <w:rPr>
          <w:lang w:val="fr-FR"/>
        </w:rPr>
      </w:pPr>
    </w:p>
    <w:p w14:paraId="42BFBABF" w14:textId="0A385E59" w:rsidR="00B808FB" w:rsidRPr="0032190F" w:rsidRDefault="001E68FC" w:rsidP="00242C0F">
      <w:pPr>
        <w:jc w:val="both"/>
        <w:rPr>
          <w:lang w:val="fr-FR"/>
        </w:rPr>
      </w:pPr>
      <w:r w:rsidRPr="0032190F">
        <w:rPr>
          <w:lang w:val="fr-FR"/>
        </w:rPr>
        <w:t>Ce sont les plus nombreuses de la nécropole. Leu</w:t>
      </w:r>
      <w:r w:rsidR="00947AED" w:rsidRPr="0032190F">
        <w:rPr>
          <w:lang w:val="fr-FR"/>
        </w:rPr>
        <w:t>r</w:t>
      </w:r>
      <w:r w:rsidRPr="0032190F">
        <w:rPr>
          <w:lang w:val="fr-FR"/>
        </w:rPr>
        <w:t xml:space="preserve"> distribution et les associations montrent que les</w:t>
      </w:r>
      <w:r w:rsidR="007802F3" w:rsidRPr="0032190F">
        <w:rPr>
          <w:lang w:val="fr-FR"/>
        </w:rPr>
        <w:t xml:space="preserve"> lames en </w:t>
      </w:r>
      <w:r w:rsidR="007802F3" w:rsidRPr="0032190F">
        <w:rPr>
          <w:i/>
          <w:lang w:val="fr-FR"/>
        </w:rPr>
        <w:t xml:space="preserve">feuille de saule </w:t>
      </w:r>
      <w:r w:rsidR="007802F3" w:rsidRPr="0032190F">
        <w:rPr>
          <w:lang w:val="fr-FR"/>
        </w:rPr>
        <w:t>doivent être comprises comme les plus ancienne du Chalcolithique (BIB 27 p. 279)</w:t>
      </w:r>
      <w:r w:rsidRPr="0032190F">
        <w:rPr>
          <w:lang w:val="fr-FR"/>
        </w:rPr>
        <w:t xml:space="preserve">Des lames en </w:t>
      </w:r>
      <w:r w:rsidRPr="0032190F">
        <w:rPr>
          <w:i/>
          <w:lang w:val="fr-FR"/>
        </w:rPr>
        <w:t>feuille de saule</w:t>
      </w:r>
      <w:r w:rsidRPr="0032190F">
        <w:rPr>
          <w:lang w:val="fr-FR"/>
        </w:rPr>
        <w:t xml:space="preserve"> ont été découvertes dans un contexte de la culture </w:t>
      </w:r>
      <w:hyperlink r:id="rId9632" w:anchor="Cul_Cham" w:history="1">
        <w:r w:rsidRPr="0032190F">
          <w:rPr>
            <w:rStyle w:val="Hyperlink"/>
            <w:lang w:val="fr-FR"/>
          </w:rPr>
          <w:t>Cham</w:t>
        </w:r>
      </w:hyperlink>
      <w:r w:rsidRPr="0032190F">
        <w:rPr>
          <w:lang w:val="fr-FR"/>
        </w:rPr>
        <w:t>(BIB 955 p. 42 et BIB 27)</w:t>
      </w:r>
      <w:r w:rsidR="003348D8" w:rsidRPr="0032190F">
        <w:rPr>
          <w:lang w:val="fr-FR"/>
        </w:rPr>
        <w:t xml:space="preserve"> comme à Knobling-Dobl et Roseninsel au Nord des Alpes où des poignards en </w:t>
      </w:r>
      <w:r w:rsidR="003348D8" w:rsidRPr="0032190F">
        <w:rPr>
          <w:i/>
          <w:lang w:val="fr-FR"/>
        </w:rPr>
        <w:t>feuille de saule</w:t>
      </w:r>
      <w:r w:rsidR="003348D8" w:rsidRPr="0032190F">
        <w:rPr>
          <w:lang w:val="fr-FR"/>
        </w:rPr>
        <w:t xml:space="preserve"> sont réalisés en silex sud alpin (BIB 27 p. 281)</w:t>
      </w:r>
      <w:r w:rsidR="0005503C" w:rsidRPr="0032190F">
        <w:rPr>
          <w:lang w:val="fr-FR"/>
        </w:rPr>
        <w:t>.</w:t>
      </w:r>
    </w:p>
    <w:p w14:paraId="506BFE56" w14:textId="6C00B9F7" w:rsidR="0005503C" w:rsidRPr="0032190F" w:rsidRDefault="0005503C" w:rsidP="00242C0F">
      <w:pPr>
        <w:jc w:val="both"/>
        <w:rPr>
          <w:lang w:val="fr-FR"/>
        </w:rPr>
      </w:pPr>
      <w:r w:rsidRPr="0032190F">
        <w:rPr>
          <w:lang w:val="fr-FR"/>
        </w:rPr>
        <w:br/>
        <w:t xml:space="preserve">Le fait que l’on retrouve à </w:t>
      </w:r>
      <w:hyperlink r:id="rId9633" w:anchor="Sit_Polada" w:history="1">
        <w:r w:rsidRPr="0032190F">
          <w:rPr>
            <w:rStyle w:val="Hyperlink"/>
            <w:lang w:val="fr-FR"/>
          </w:rPr>
          <w:t>La Polada</w:t>
        </w:r>
      </w:hyperlink>
      <w:r w:rsidRPr="0032190F">
        <w:rPr>
          <w:lang w:val="fr-FR"/>
        </w:rPr>
        <w:t xml:space="preserve">, et à Arquà Petraca des lames de silex en </w:t>
      </w:r>
      <w:r w:rsidRPr="0032190F">
        <w:rPr>
          <w:i/>
          <w:lang w:val="fr-FR"/>
        </w:rPr>
        <w:t>feuille de saule</w:t>
      </w:r>
      <w:r w:rsidRPr="0032190F">
        <w:rPr>
          <w:lang w:val="fr-FR"/>
        </w:rPr>
        <w:t xml:space="preserve"> et en contexte attribué aux phases anciennes du Bronze ne peut pour le moment pas valider leur fabrication jusqu’à ces périodes (BIB 27 p. 282)</w:t>
      </w:r>
    </w:p>
    <w:p w14:paraId="5A0917FC" w14:textId="77777777" w:rsidR="00BF5717" w:rsidRPr="0032190F" w:rsidRDefault="00BF5717" w:rsidP="00242C0F">
      <w:pPr>
        <w:jc w:val="both"/>
        <w:rPr>
          <w:lang w:val="fr-FR"/>
        </w:rPr>
      </w:pPr>
    </w:p>
    <w:p w14:paraId="29EA0A38" w14:textId="77777777" w:rsidR="00BF5717" w:rsidRPr="0032190F" w:rsidRDefault="00BF5717" w:rsidP="00242C0F">
      <w:pPr>
        <w:jc w:val="both"/>
        <w:rPr>
          <w:lang w:val="fr-FR"/>
        </w:rPr>
      </w:pPr>
      <w:r w:rsidRPr="0032190F">
        <w:rPr>
          <w:lang w:val="fr-FR"/>
        </w:rPr>
        <w:t xml:space="preserve">Voir les représentations de Plas 1, Borno </w:t>
      </w:r>
      <w:smartTag w:uri="urn:schemas-microsoft-com:office:smarttags" w:element="metricconverter">
        <w:smartTagPr>
          <w:attr w:name="ProductID" w:val="1 f"/>
        </w:smartTagPr>
        <w:r w:rsidRPr="0032190F">
          <w:rPr>
            <w:lang w:val="fr-FR"/>
          </w:rPr>
          <w:t>1 f</w:t>
        </w:r>
      </w:smartTag>
      <w:r w:rsidRPr="0032190F">
        <w:rPr>
          <w:lang w:val="fr-FR"/>
        </w:rPr>
        <w:t>. b</w:t>
      </w:r>
    </w:p>
    <w:p w14:paraId="1296E0DC" w14:textId="77777777" w:rsidR="00BF4919" w:rsidRPr="0032190F" w:rsidRDefault="00BF4919" w:rsidP="00242C0F">
      <w:pPr>
        <w:jc w:val="both"/>
        <w:rPr>
          <w:lang w:val="fr-FR"/>
        </w:rPr>
      </w:pPr>
    </w:p>
    <w:p w14:paraId="413D1B95" w14:textId="77777777" w:rsidR="00BF4919" w:rsidRPr="0032190F" w:rsidRDefault="00BF4919" w:rsidP="00242C0F">
      <w:pPr>
        <w:pStyle w:val="Heading4"/>
      </w:pPr>
      <w:r w:rsidRPr="0032190F">
        <w:t xml:space="preserve">Avec </w:t>
      </w:r>
      <w:r w:rsidR="008B1F74" w:rsidRPr="0032190F">
        <w:t>pédoncule différencié</w:t>
      </w:r>
      <w:r w:rsidRPr="0032190F">
        <w:t xml:space="preserve"> (Remedello 2)</w:t>
      </w:r>
    </w:p>
    <w:p w14:paraId="6057FDCA" w14:textId="77777777" w:rsidR="00BF4919" w:rsidRPr="0032190F" w:rsidRDefault="00BF4919" w:rsidP="00242C0F">
      <w:pPr>
        <w:jc w:val="both"/>
        <w:rPr>
          <w:lang w:val="fr-FR"/>
        </w:rPr>
      </w:pPr>
    </w:p>
    <w:p w14:paraId="2AB02658" w14:textId="77777777" w:rsidR="00BF4919" w:rsidRPr="0032190F" w:rsidRDefault="00BF4919" w:rsidP="00242C0F">
      <w:pPr>
        <w:jc w:val="both"/>
        <w:rPr>
          <w:lang w:val="fr-FR"/>
        </w:rPr>
      </w:pPr>
      <w:r w:rsidRPr="0032190F">
        <w:rPr>
          <w:lang w:val="fr-FR"/>
        </w:rPr>
        <w:t>Imitation des modèles métalliques, présence de soies (</w:t>
      </w:r>
      <w:r w:rsidRPr="0032190F">
        <w:rPr>
          <w:i/>
          <w:lang w:val="fr-FR"/>
        </w:rPr>
        <w:t>tang</w:t>
      </w:r>
      <w:r w:rsidRPr="0032190F">
        <w:rPr>
          <w:lang w:val="fr-FR"/>
        </w:rPr>
        <w:t>) typique de la phase Remedello 2</w:t>
      </w:r>
      <w:r w:rsidR="00F929AD" w:rsidRPr="0032190F">
        <w:rPr>
          <w:lang w:val="fr-FR"/>
        </w:rPr>
        <w:t>, l’épaulement de la base</w:t>
      </w:r>
      <w:r w:rsidRPr="0032190F">
        <w:rPr>
          <w:lang w:val="fr-FR"/>
        </w:rPr>
        <w:t xml:space="preserve"> (BIB 955 p. 42</w:t>
      </w:r>
      <w:r w:rsidR="00F929AD" w:rsidRPr="0032190F">
        <w:rPr>
          <w:lang w:val="fr-FR"/>
        </w:rPr>
        <w:t>,43</w:t>
      </w:r>
      <w:r w:rsidRPr="0032190F">
        <w:rPr>
          <w:lang w:val="fr-FR"/>
        </w:rPr>
        <w:t>)</w:t>
      </w:r>
    </w:p>
    <w:p w14:paraId="42BBD064" w14:textId="77777777" w:rsidR="00215DCD" w:rsidRPr="0032190F" w:rsidRDefault="008E6192" w:rsidP="00242C0F">
      <w:pPr>
        <w:jc w:val="both"/>
        <w:rPr>
          <w:lang w:val="fr-FR"/>
        </w:rPr>
      </w:pPr>
      <w:r w:rsidRPr="0032190F">
        <w:rPr>
          <w:lang w:val="fr-FR"/>
        </w:rPr>
        <w:t xml:space="preserve">Les poignards a </w:t>
      </w:r>
      <w:r w:rsidR="00215DCD" w:rsidRPr="0032190F">
        <w:rPr>
          <w:lang w:val="fr-FR"/>
        </w:rPr>
        <w:t>pédoncule (</w:t>
      </w:r>
      <w:r w:rsidR="00215DCD" w:rsidRPr="0032190F">
        <w:rPr>
          <w:i/>
          <w:lang w:val="fr-FR"/>
        </w:rPr>
        <w:t>codolo</w:t>
      </w:r>
      <w:r w:rsidR="00215DCD" w:rsidRPr="0032190F">
        <w:rPr>
          <w:lang w:val="fr-FR"/>
        </w:rPr>
        <w:t>) distinct sont caractérisés par une lame qui tend a prendre un countour ogival ou triangulaire, une base rectiligne et un pédoncule qui peut être large et court ou de forme plus étroite et allongée. La majorité des exemplaires ont des épaules courtes (BIB 27 p. 269)</w:t>
      </w:r>
    </w:p>
    <w:p w14:paraId="3A365EAD" w14:textId="77777777" w:rsidR="00215DCD" w:rsidRPr="0032190F" w:rsidRDefault="00215DCD" w:rsidP="00242C0F">
      <w:pPr>
        <w:jc w:val="both"/>
        <w:rPr>
          <w:lang w:val="fr-FR"/>
        </w:rPr>
      </w:pPr>
    </w:p>
    <w:p w14:paraId="52DADE3A" w14:textId="77777777" w:rsidR="001C307D" w:rsidRPr="0032190F" w:rsidRDefault="001C307D" w:rsidP="00242C0F">
      <w:pPr>
        <w:jc w:val="both"/>
        <w:rPr>
          <w:i/>
          <w:lang w:val="fr-FR"/>
        </w:rPr>
      </w:pPr>
      <w:r w:rsidRPr="0032190F">
        <w:rPr>
          <w:i/>
          <w:lang w:val="fr-FR"/>
        </w:rPr>
        <w:t>Sa phase 2 (2900/2800-2400) est caractérisé par ces armature à pédoncules différents (BIB 92 p. 353 (BIB 27)) : poignards en silex a codolo distinto (BIB Pwp)</w:t>
      </w:r>
    </w:p>
    <w:p w14:paraId="318C2692" w14:textId="77777777" w:rsidR="008B1F74" w:rsidRPr="0032190F" w:rsidRDefault="008B1F74" w:rsidP="00242C0F">
      <w:pPr>
        <w:jc w:val="both"/>
        <w:rPr>
          <w:i/>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96"/>
        <w:gridCol w:w="1830"/>
        <w:gridCol w:w="3916"/>
      </w:tblGrid>
      <w:tr w:rsidR="00554B96" w:rsidRPr="00B11413" w14:paraId="104E47A0" w14:textId="77777777">
        <w:trPr>
          <w:jc w:val="center"/>
        </w:trPr>
        <w:tc>
          <w:tcPr>
            <w:tcW w:w="0" w:type="auto"/>
            <w:vAlign w:val="center"/>
          </w:tcPr>
          <w:p w14:paraId="68B07E29" w14:textId="77777777" w:rsidR="00554B96" w:rsidRPr="00DB5974" w:rsidRDefault="00554B96" w:rsidP="00242C0F">
            <w:pPr>
              <w:jc w:val="center"/>
              <w:rPr>
                <w:i/>
              </w:rPr>
            </w:pPr>
            <w:r w:rsidRPr="00DB5974">
              <w:rPr>
                <w:i/>
              </w:rPr>
              <w:t>type ?</w:t>
            </w:r>
          </w:p>
        </w:tc>
        <w:tc>
          <w:tcPr>
            <w:tcW w:w="0" w:type="auto"/>
            <w:vAlign w:val="center"/>
          </w:tcPr>
          <w:p w14:paraId="55E4E3E7" w14:textId="77777777" w:rsidR="00554B96" w:rsidRPr="00DB5974" w:rsidRDefault="00554B96" w:rsidP="00242C0F">
            <w:pPr>
              <w:jc w:val="center"/>
              <w:rPr>
                <w:i/>
              </w:rPr>
            </w:pPr>
            <w:r w:rsidRPr="00DB5974">
              <w:rPr>
                <w:i/>
              </w:rPr>
              <w:t>a codolo distinto</w:t>
            </w:r>
          </w:p>
        </w:tc>
        <w:tc>
          <w:tcPr>
            <w:tcW w:w="0" w:type="auto"/>
            <w:vAlign w:val="center"/>
          </w:tcPr>
          <w:p w14:paraId="4907FC2B" w14:textId="77777777" w:rsidR="00554B96" w:rsidRPr="00DB5974" w:rsidRDefault="00554B96" w:rsidP="00242C0F">
            <w:pPr>
              <w:jc w:val="center"/>
              <w:rPr>
                <w:lang w:val="it-IT"/>
              </w:rPr>
            </w:pPr>
            <w:r w:rsidRPr="00DB5974">
              <w:rPr>
                <w:lang w:val="it-IT"/>
              </w:rPr>
              <w:t>Volongo (t. 3), Fontanella Mantovana,</w:t>
            </w:r>
          </w:p>
          <w:p w14:paraId="5261E300" w14:textId="77777777" w:rsidR="00554B96" w:rsidRPr="00DB5974" w:rsidRDefault="00554B96" w:rsidP="00242C0F">
            <w:pPr>
              <w:jc w:val="center"/>
              <w:rPr>
                <w:lang w:val="it-IT"/>
              </w:rPr>
            </w:pPr>
            <w:r w:rsidRPr="00DB5974">
              <w:rPr>
                <w:lang w:val="it-IT"/>
              </w:rPr>
              <w:t>Eppan-Appiano, Brentonico, …</w:t>
            </w:r>
          </w:p>
        </w:tc>
      </w:tr>
    </w:tbl>
    <w:p w14:paraId="261E89B0" w14:textId="77777777" w:rsidR="008B1F74" w:rsidRPr="0032190F" w:rsidRDefault="0060356F" w:rsidP="00242C0F">
      <w:pPr>
        <w:jc w:val="both"/>
        <w:rPr>
          <w:lang w:val="fr-FR"/>
        </w:rPr>
      </w:pPr>
      <w:r w:rsidRPr="0032190F">
        <w:rPr>
          <w:lang w:val="fr-FR"/>
        </w:rPr>
        <w:t>(BIB 27 p. 283 et suiv, fig 8)</w:t>
      </w:r>
    </w:p>
    <w:p w14:paraId="7C94E021" w14:textId="77777777" w:rsidR="00BF4919" w:rsidRPr="0032190F" w:rsidRDefault="00BF4919" w:rsidP="00242C0F">
      <w:pPr>
        <w:jc w:val="both"/>
        <w:rPr>
          <w:lang w:val="fr-FR"/>
        </w:rPr>
      </w:pPr>
    </w:p>
    <w:p w14:paraId="76673EDB" w14:textId="77777777" w:rsidR="00BF4919" w:rsidRPr="0032190F" w:rsidRDefault="00BF4919" w:rsidP="00242C0F">
      <w:pPr>
        <w:pStyle w:val="Heading4"/>
      </w:pPr>
      <w:r w:rsidRPr="0032190F">
        <w:t>A talon trapézoidal (Campaniforme)</w:t>
      </w:r>
    </w:p>
    <w:p w14:paraId="71E354E9" w14:textId="77777777" w:rsidR="00BF4919" w:rsidRPr="0032190F" w:rsidRDefault="00BF4919" w:rsidP="00242C0F">
      <w:pPr>
        <w:jc w:val="both"/>
        <w:rPr>
          <w:lang w:val="fr-FR"/>
        </w:rPr>
      </w:pPr>
    </w:p>
    <w:p w14:paraId="393D6A80" w14:textId="77777777" w:rsidR="00BF4919" w:rsidRPr="0032190F" w:rsidRDefault="00BF4919" w:rsidP="00242C0F">
      <w:pPr>
        <w:jc w:val="both"/>
        <w:rPr>
          <w:lang w:val="fr-FR"/>
        </w:rPr>
      </w:pPr>
      <w:r w:rsidRPr="0032190F">
        <w:rPr>
          <w:lang w:val="fr-FR"/>
        </w:rPr>
        <w:lastRenderedPageBreak/>
        <w:t>Les lames à simple talon trapézoidal semble imiter les modèles des poignards Campaniformes (BIB 955 p. 42</w:t>
      </w:r>
      <w:r w:rsidR="007018E8" w:rsidRPr="0032190F">
        <w:rPr>
          <w:lang w:val="fr-FR"/>
        </w:rPr>
        <w:t xml:space="preserve"> et BIB 27 p. 285</w:t>
      </w:r>
      <w:r w:rsidRPr="0032190F">
        <w:rPr>
          <w:lang w:val="fr-FR"/>
        </w:rPr>
        <w:t>)</w:t>
      </w:r>
      <w:r w:rsidR="007018E8" w:rsidRPr="0032190F">
        <w:rPr>
          <w:lang w:val="fr-FR"/>
        </w:rPr>
        <w:t>. Les poignards des tombes 73 et 74 situées à proximité de l’une de l’autre sont uniques dans la nécropole (BIB 27 p. 285)</w:t>
      </w:r>
    </w:p>
    <w:p w14:paraId="042B9415" w14:textId="77777777" w:rsidR="00B55CA0" w:rsidRPr="0032190F" w:rsidRDefault="00B55CA0" w:rsidP="00242C0F">
      <w:pPr>
        <w:rPr>
          <w:lang w:val="fr-FR"/>
        </w:rPr>
      </w:pPr>
    </w:p>
    <w:tbl>
      <w:tblPr>
        <w:tblW w:w="73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60"/>
        <w:gridCol w:w="3309"/>
        <w:gridCol w:w="590"/>
        <w:gridCol w:w="2649"/>
      </w:tblGrid>
      <w:tr w:rsidR="007018E8" w:rsidRPr="00B11413" w14:paraId="59A92F8B" w14:textId="77777777">
        <w:trPr>
          <w:jc w:val="center"/>
        </w:trPr>
        <w:tc>
          <w:tcPr>
            <w:tcW w:w="0" w:type="auto"/>
            <w:vAlign w:val="center"/>
          </w:tcPr>
          <w:p w14:paraId="16DCAC78" w14:textId="77777777" w:rsidR="007018E8" w:rsidRDefault="007018E8" w:rsidP="00242C0F">
            <w:pPr>
              <w:jc w:val="center"/>
            </w:pPr>
            <w:r>
              <w:t>type 6</w:t>
            </w:r>
          </w:p>
        </w:tc>
        <w:tc>
          <w:tcPr>
            <w:tcW w:w="0" w:type="auto"/>
            <w:vAlign w:val="center"/>
          </w:tcPr>
          <w:p w14:paraId="2AD12BF8" w14:textId="77777777" w:rsidR="00504FE9" w:rsidRPr="0032190F" w:rsidRDefault="007018E8" w:rsidP="00242C0F">
            <w:pPr>
              <w:jc w:val="center"/>
              <w:rPr>
                <w:lang w:val="fr-FR"/>
              </w:rPr>
            </w:pPr>
            <w:r w:rsidRPr="0032190F">
              <w:rPr>
                <w:lang w:val="fr-FR"/>
              </w:rPr>
              <w:t>a pédoncule simple de forme</w:t>
            </w:r>
          </w:p>
          <w:p w14:paraId="3590A1A9" w14:textId="77777777" w:rsidR="00504FE9" w:rsidRPr="0032190F" w:rsidRDefault="007018E8" w:rsidP="00242C0F">
            <w:pPr>
              <w:jc w:val="center"/>
              <w:rPr>
                <w:lang w:val="fr-FR"/>
              </w:rPr>
            </w:pPr>
            <w:r w:rsidRPr="0032190F">
              <w:rPr>
                <w:lang w:val="fr-FR"/>
              </w:rPr>
              <w:t>trapézoïdale avec les bords</w:t>
            </w:r>
          </w:p>
          <w:p w14:paraId="08969EB3" w14:textId="77777777" w:rsidR="007018E8" w:rsidRDefault="007018E8" w:rsidP="00242C0F">
            <w:pPr>
              <w:jc w:val="center"/>
            </w:pPr>
            <w:r>
              <w:t>rectiligne ou légèrement infléchis</w:t>
            </w:r>
          </w:p>
        </w:tc>
        <w:tc>
          <w:tcPr>
            <w:tcW w:w="0" w:type="auto"/>
            <w:vAlign w:val="center"/>
          </w:tcPr>
          <w:p w14:paraId="1552E563" w14:textId="77777777" w:rsidR="007018E8" w:rsidRDefault="007018E8" w:rsidP="00242C0F">
            <w:pPr>
              <w:jc w:val="center"/>
            </w:pPr>
            <w:r>
              <w:t xml:space="preserve">t. </w:t>
            </w:r>
            <w:r w:rsidRPr="00DB5974">
              <w:rPr>
                <w:u w:val="single"/>
              </w:rPr>
              <w:t>73</w:t>
            </w:r>
          </w:p>
        </w:tc>
        <w:tc>
          <w:tcPr>
            <w:tcW w:w="2649" w:type="dxa"/>
            <w:vAlign w:val="center"/>
          </w:tcPr>
          <w:p w14:paraId="2836CED3" w14:textId="5906795D" w:rsidR="007018E8" w:rsidRPr="00566234" w:rsidRDefault="00000000" w:rsidP="00242C0F">
            <w:pPr>
              <w:jc w:val="center"/>
              <w:rPr>
                <w:lang w:val="es-ES"/>
              </w:rPr>
            </w:pPr>
            <w:hyperlink r:id="rId9634" w:anchor="Sit_Polada" w:history="1">
              <w:r w:rsidR="007018E8" w:rsidRPr="00566234">
                <w:rPr>
                  <w:rStyle w:val="Hyperlink"/>
                  <w:sz w:val="20"/>
                  <w:szCs w:val="20"/>
                  <w:lang w:val="es-ES"/>
                </w:rPr>
                <w:t>Polada</w:t>
              </w:r>
            </w:hyperlink>
            <w:r w:rsidR="007018E8" w:rsidRPr="00566234">
              <w:rPr>
                <w:sz w:val="20"/>
                <w:szCs w:val="20"/>
                <w:lang w:val="es-ES"/>
              </w:rPr>
              <w:t xml:space="preserve">, </w:t>
            </w:r>
            <w:hyperlink r:id="rId9635" w:anchor="Sit_Arqua_Petrarca" w:history="1">
              <w:r w:rsidR="00492D73" w:rsidRPr="00566234">
                <w:rPr>
                  <w:rStyle w:val="Hyperlink"/>
                  <w:sz w:val="20"/>
                  <w:szCs w:val="20"/>
                  <w:lang w:val="es-ES"/>
                </w:rPr>
                <w:t>Arquà Petrarca</w:t>
              </w:r>
            </w:hyperlink>
            <w:r w:rsidR="007018E8" w:rsidRPr="00566234">
              <w:rPr>
                <w:sz w:val="20"/>
                <w:szCs w:val="20"/>
                <w:lang w:val="es-ES"/>
              </w:rPr>
              <w:t>, Monte Madarosa, Val Listrea, Montecchio, Montale,…</w:t>
            </w:r>
          </w:p>
        </w:tc>
      </w:tr>
      <w:tr w:rsidR="007018E8" w:rsidRPr="006A329A" w14:paraId="1C1E12C3" w14:textId="77777777">
        <w:trPr>
          <w:jc w:val="center"/>
        </w:trPr>
        <w:tc>
          <w:tcPr>
            <w:tcW w:w="0" w:type="auto"/>
            <w:vAlign w:val="center"/>
          </w:tcPr>
          <w:p w14:paraId="4A91DEDB" w14:textId="77777777" w:rsidR="007018E8" w:rsidRPr="0052115D" w:rsidRDefault="007018E8" w:rsidP="00242C0F">
            <w:pPr>
              <w:jc w:val="center"/>
            </w:pPr>
            <w:r w:rsidRPr="0052115D">
              <w:t>type 2</w:t>
            </w:r>
          </w:p>
        </w:tc>
        <w:tc>
          <w:tcPr>
            <w:tcW w:w="0" w:type="auto"/>
            <w:vAlign w:val="center"/>
          </w:tcPr>
          <w:p w14:paraId="591F5EF5" w14:textId="77777777" w:rsidR="00504FE9" w:rsidRPr="0032190F" w:rsidRDefault="007018E8" w:rsidP="00242C0F">
            <w:pPr>
              <w:jc w:val="center"/>
              <w:rPr>
                <w:lang w:val="fr-FR"/>
              </w:rPr>
            </w:pPr>
            <w:r w:rsidRPr="0032190F">
              <w:rPr>
                <w:i/>
                <w:lang w:val="fr-FR"/>
              </w:rPr>
              <w:t>lancéolées étroites et oblongues</w:t>
            </w:r>
          </w:p>
          <w:p w14:paraId="238AD052" w14:textId="77777777" w:rsidR="007018E8" w:rsidRPr="0032190F" w:rsidRDefault="007018E8" w:rsidP="00242C0F">
            <w:pPr>
              <w:jc w:val="center"/>
              <w:rPr>
                <w:lang w:val="fr-FR"/>
              </w:rPr>
            </w:pPr>
            <w:r w:rsidRPr="0032190F">
              <w:rPr>
                <w:lang w:val="fr-FR"/>
              </w:rPr>
              <w:t>(avec la larg. max. plus ou moins basse)</w:t>
            </w:r>
          </w:p>
        </w:tc>
        <w:tc>
          <w:tcPr>
            <w:tcW w:w="0" w:type="auto"/>
            <w:vAlign w:val="center"/>
          </w:tcPr>
          <w:p w14:paraId="1F66A22C" w14:textId="77777777" w:rsidR="007018E8" w:rsidRDefault="007018E8" w:rsidP="00242C0F">
            <w:pPr>
              <w:jc w:val="center"/>
            </w:pPr>
            <w:r w:rsidRPr="00B808FB">
              <w:t xml:space="preserve">t. </w:t>
            </w:r>
            <w:r>
              <w:t>74</w:t>
            </w:r>
          </w:p>
        </w:tc>
        <w:tc>
          <w:tcPr>
            <w:tcW w:w="2649" w:type="dxa"/>
            <w:vAlign w:val="center"/>
          </w:tcPr>
          <w:p w14:paraId="3F68374B" w14:textId="41D98D06" w:rsidR="007018E8" w:rsidRPr="0032190F" w:rsidRDefault="00000000" w:rsidP="00242C0F">
            <w:pPr>
              <w:jc w:val="center"/>
              <w:rPr>
                <w:sz w:val="20"/>
                <w:szCs w:val="20"/>
                <w:lang w:val="fr-FR"/>
              </w:rPr>
            </w:pPr>
            <w:hyperlink r:id="rId9636" w:anchor="Sit_Iseo" w:history="1">
              <w:r w:rsidR="00705341" w:rsidRPr="0032190F">
                <w:rPr>
                  <w:rStyle w:val="Hyperlink"/>
                  <w:sz w:val="20"/>
                  <w:szCs w:val="20"/>
                  <w:lang w:val="fr-FR"/>
                </w:rPr>
                <w:t>Iseo</w:t>
              </w:r>
            </w:hyperlink>
            <w:r w:rsidR="007018E8" w:rsidRPr="0032190F">
              <w:rPr>
                <w:sz w:val="20"/>
                <w:szCs w:val="20"/>
                <w:lang w:val="fr-FR"/>
              </w:rPr>
              <w:t xml:space="preserve">, </w:t>
            </w:r>
            <w:hyperlink r:id="rId9637" w:anchor="Sit_Montesei_Serso" w:history="1">
              <w:r w:rsidR="00B83107" w:rsidRPr="0032190F">
                <w:rPr>
                  <w:rStyle w:val="Hyperlink"/>
                  <w:sz w:val="20"/>
                  <w:szCs w:val="20"/>
                  <w:lang w:val="fr-FR"/>
                </w:rPr>
                <w:t>Montesei di Serso</w:t>
              </w:r>
            </w:hyperlink>
            <w:r w:rsidR="007018E8" w:rsidRPr="0032190F">
              <w:rPr>
                <w:sz w:val="20"/>
                <w:szCs w:val="20"/>
                <w:lang w:val="fr-FR"/>
              </w:rPr>
              <w:t>(proche des types 2 et 4),</w:t>
            </w:r>
          </w:p>
        </w:tc>
      </w:tr>
    </w:tbl>
    <w:p w14:paraId="48C28680" w14:textId="77777777" w:rsidR="007018E8" w:rsidRPr="0032190F" w:rsidRDefault="007018E8" w:rsidP="00242C0F">
      <w:pPr>
        <w:jc w:val="both"/>
        <w:rPr>
          <w:lang w:val="fr-FR"/>
        </w:rPr>
      </w:pPr>
      <w:r w:rsidRPr="0032190F">
        <w:rPr>
          <w:lang w:val="fr-FR"/>
        </w:rPr>
        <w:t>(BIB 27 p. 283 et suiv, fig 8)</w:t>
      </w:r>
    </w:p>
    <w:p w14:paraId="69AEB729" w14:textId="77777777" w:rsidR="007018E8" w:rsidRPr="0032190F" w:rsidRDefault="007018E8" w:rsidP="00242C0F">
      <w:pPr>
        <w:rPr>
          <w:lang w:val="fr-FR"/>
        </w:rPr>
      </w:pPr>
    </w:p>
    <w:p w14:paraId="6EB597DA" w14:textId="77777777" w:rsidR="007018E8" w:rsidRPr="0032190F" w:rsidRDefault="007018E8" w:rsidP="00242C0F">
      <w:pPr>
        <w:pStyle w:val="Heading4"/>
      </w:pPr>
      <w:r w:rsidRPr="0032190F">
        <w:t>A talon élargi (Bronze ancien)</w:t>
      </w:r>
    </w:p>
    <w:p w14:paraId="478F7EFB" w14:textId="77777777" w:rsidR="00D05947" w:rsidRPr="0032190F" w:rsidRDefault="00D05947" w:rsidP="00242C0F">
      <w:pPr>
        <w:rPr>
          <w:lang w:val="fr-FR"/>
        </w:rPr>
      </w:pPr>
    </w:p>
    <w:p w14:paraId="67073587" w14:textId="77777777" w:rsidR="00D05947" w:rsidRPr="0032190F" w:rsidRDefault="00D05947" w:rsidP="00242C0F">
      <w:pPr>
        <w:rPr>
          <w:lang w:val="fr-FR"/>
        </w:rPr>
      </w:pPr>
      <w:r w:rsidRPr="0032190F">
        <w:rPr>
          <w:lang w:val="fr-FR"/>
        </w:rPr>
        <w:t>Les lames en silex a base espansa et lame triangulaire stretta e acuminata (type 7 de De Marinis) se rapprochent du type stiloïde que les contextes de découvertes permettent de dater au Bronze ancien est absent des nécropoles de Remedello et de Fontanella mais restent répandus : (BIB 27 p. 285)</w:t>
      </w:r>
    </w:p>
    <w:p w14:paraId="1A9D6DC9" w14:textId="77777777" w:rsidR="00D05947" w:rsidRPr="0032190F" w:rsidRDefault="00D05947" w:rsidP="00242C0F">
      <w:pPr>
        <w:rPr>
          <w:lang w:val="fr-FR"/>
        </w:rPr>
      </w:pPr>
    </w:p>
    <w:tbl>
      <w:tblPr>
        <w:tblW w:w="67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27"/>
        <w:gridCol w:w="1360"/>
        <w:gridCol w:w="2407"/>
        <w:gridCol w:w="2274"/>
      </w:tblGrid>
      <w:tr w:rsidR="00D05947" w:rsidRPr="006A329A" w14:paraId="051FCE64" w14:textId="77777777">
        <w:trPr>
          <w:trHeight w:val="1112"/>
          <w:jc w:val="center"/>
        </w:trPr>
        <w:tc>
          <w:tcPr>
            <w:tcW w:w="0" w:type="auto"/>
            <w:vAlign w:val="center"/>
          </w:tcPr>
          <w:p w14:paraId="24898785" w14:textId="77777777" w:rsidR="00D05947" w:rsidRDefault="00D05947" w:rsidP="00242C0F">
            <w:pPr>
              <w:jc w:val="center"/>
            </w:pPr>
            <w:r>
              <w:t>type 7</w:t>
            </w:r>
          </w:p>
        </w:tc>
        <w:tc>
          <w:tcPr>
            <w:tcW w:w="1360" w:type="dxa"/>
            <w:vAlign w:val="center"/>
          </w:tcPr>
          <w:p w14:paraId="4B20C871" w14:textId="77777777" w:rsidR="00D05947" w:rsidRPr="00DB5974" w:rsidRDefault="00D05947" w:rsidP="00242C0F">
            <w:pPr>
              <w:jc w:val="center"/>
              <w:rPr>
                <w:lang w:val="it-IT"/>
              </w:rPr>
            </w:pPr>
            <w:r w:rsidRPr="00DB5974">
              <w:rPr>
                <w:lang w:val="it-IT"/>
              </w:rPr>
              <w:t>a base espansa et lame triangulaire stretta e acuminata</w:t>
            </w:r>
          </w:p>
        </w:tc>
        <w:tc>
          <w:tcPr>
            <w:tcW w:w="2407" w:type="dxa"/>
            <w:vAlign w:val="center"/>
          </w:tcPr>
          <w:p w14:paraId="43B669B2" w14:textId="77777777" w:rsidR="00D05947" w:rsidRPr="00DB5974" w:rsidRDefault="00D05947" w:rsidP="00242C0F">
            <w:pPr>
              <w:jc w:val="center"/>
              <w:rPr>
                <w:lang w:val="it-IT"/>
              </w:rPr>
            </w:pPr>
          </w:p>
        </w:tc>
        <w:tc>
          <w:tcPr>
            <w:tcW w:w="2274" w:type="dxa"/>
            <w:vAlign w:val="center"/>
          </w:tcPr>
          <w:p w14:paraId="4801B8EA" w14:textId="77777777" w:rsidR="00D05947" w:rsidRPr="00DB5974" w:rsidRDefault="00D05947" w:rsidP="00242C0F">
            <w:pPr>
              <w:jc w:val="center"/>
              <w:rPr>
                <w:lang w:val="it-IT"/>
              </w:rPr>
            </w:pPr>
            <w:r w:rsidRPr="00DB5974">
              <w:rPr>
                <w:lang w:val="it-IT"/>
              </w:rPr>
              <w:t>Polada, Cataragna, torbiera Cascina, Coriano (dans un contexte campaniforme)…</w:t>
            </w:r>
          </w:p>
        </w:tc>
      </w:tr>
      <w:tr w:rsidR="00D05947" w:rsidRPr="006A329A" w14:paraId="04DCF37F" w14:textId="77777777">
        <w:trPr>
          <w:jc w:val="center"/>
        </w:trPr>
        <w:tc>
          <w:tcPr>
            <w:tcW w:w="0" w:type="auto"/>
          </w:tcPr>
          <w:p w14:paraId="303D7C97" w14:textId="77777777" w:rsidR="00D05947" w:rsidRPr="00DB5974" w:rsidRDefault="00D05947" w:rsidP="00242C0F">
            <w:pPr>
              <w:jc w:val="both"/>
              <w:rPr>
                <w:lang w:val="it-IT"/>
              </w:rPr>
            </w:pPr>
          </w:p>
        </w:tc>
        <w:tc>
          <w:tcPr>
            <w:tcW w:w="1360" w:type="dxa"/>
          </w:tcPr>
          <w:p w14:paraId="41E1716A" w14:textId="77777777" w:rsidR="00D05947" w:rsidRPr="00DB5974" w:rsidRDefault="00D05947" w:rsidP="00242C0F">
            <w:pPr>
              <w:jc w:val="both"/>
              <w:rPr>
                <w:lang w:val="it-IT"/>
              </w:rPr>
            </w:pPr>
          </w:p>
        </w:tc>
        <w:tc>
          <w:tcPr>
            <w:tcW w:w="2407" w:type="dxa"/>
          </w:tcPr>
          <w:p w14:paraId="00C8D112" w14:textId="77777777" w:rsidR="00D05947" w:rsidRPr="00DB5974" w:rsidRDefault="00D05947" w:rsidP="00242C0F">
            <w:pPr>
              <w:jc w:val="both"/>
              <w:rPr>
                <w:lang w:val="it-IT"/>
              </w:rPr>
            </w:pPr>
          </w:p>
        </w:tc>
        <w:tc>
          <w:tcPr>
            <w:tcW w:w="2274" w:type="dxa"/>
          </w:tcPr>
          <w:p w14:paraId="33093FAF" w14:textId="77777777" w:rsidR="00D05947" w:rsidRPr="00DB5974" w:rsidRDefault="00D05947" w:rsidP="00242C0F">
            <w:pPr>
              <w:jc w:val="both"/>
              <w:rPr>
                <w:sz w:val="20"/>
                <w:szCs w:val="20"/>
                <w:lang w:val="it-IT"/>
              </w:rPr>
            </w:pPr>
          </w:p>
        </w:tc>
      </w:tr>
    </w:tbl>
    <w:p w14:paraId="2B7602BA" w14:textId="77777777" w:rsidR="007018E8" w:rsidRPr="0032190F" w:rsidRDefault="00D05947" w:rsidP="00242C0F">
      <w:pPr>
        <w:rPr>
          <w:lang w:val="fr-FR"/>
        </w:rPr>
      </w:pPr>
      <w:r w:rsidRPr="0032190F">
        <w:rPr>
          <w:lang w:val="fr-FR"/>
        </w:rPr>
        <w:t>(BIB 27 p. 285)</w:t>
      </w:r>
    </w:p>
    <w:p w14:paraId="69536283" w14:textId="77777777" w:rsidR="00504FE9" w:rsidRPr="0032190F" w:rsidRDefault="00504FE9" w:rsidP="00242C0F">
      <w:pPr>
        <w:rPr>
          <w:lang w:val="fr-FR"/>
        </w:rPr>
      </w:pPr>
    </w:p>
    <w:p w14:paraId="3EF721FB" w14:textId="77777777" w:rsidR="00504FE9" w:rsidRPr="0032190F" w:rsidRDefault="00504FE9" w:rsidP="00242C0F">
      <w:pPr>
        <w:rPr>
          <w:lang w:val="fr-FR"/>
        </w:rPr>
      </w:pPr>
      <w:r w:rsidRPr="0032190F">
        <w:rPr>
          <w:lang w:val="fr-FR"/>
        </w:rPr>
        <w:t>La forme de ces lames à base élargie et lame effilées correspond à des reprises régulières du tranchant (SS BIB)</w:t>
      </w:r>
    </w:p>
    <w:p w14:paraId="29DF6903" w14:textId="77777777" w:rsidR="007018E8" w:rsidRPr="0032190F" w:rsidRDefault="007018E8" w:rsidP="00242C0F">
      <w:pPr>
        <w:rPr>
          <w:lang w:val="fr-FR"/>
        </w:rPr>
      </w:pPr>
    </w:p>
    <w:p w14:paraId="7ACC4EDC" w14:textId="77777777" w:rsidR="00174A1E" w:rsidRPr="0032190F" w:rsidRDefault="00174A1E" w:rsidP="00242C0F">
      <w:pPr>
        <w:pStyle w:val="Heading3"/>
        <w:spacing w:line="240" w:lineRule="auto"/>
      </w:pPr>
      <w:r w:rsidRPr="0032190F">
        <w:t>Pointes de flèches</w:t>
      </w:r>
    </w:p>
    <w:p w14:paraId="0AFA45A9" w14:textId="77777777" w:rsidR="00174A1E" w:rsidRPr="0032190F" w:rsidRDefault="00174A1E" w:rsidP="00242C0F">
      <w:pPr>
        <w:rPr>
          <w:lang w:val="fr-FR"/>
        </w:rPr>
      </w:pPr>
    </w:p>
    <w:p w14:paraId="3E4F2210" w14:textId="0396AA6E" w:rsidR="00174A1E" w:rsidRPr="0032190F" w:rsidRDefault="00174A1E" w:rsidP="00242C0F">
      <w:pPr>
        <w:jc w:val="both"/>
        <w:rPr>
          <w:lang w:val="fr-FR"/>
        </w:rPr>
      </w:pPr>
      <w:r w:rsidRPr="0032190F">
        <w:rPr>
          <w:lang w:val="fr-FR"/>
        </w:rPr>
        <w:t>Les pointes de flèches dites rémedelliennes sont longues et élancées, à losange à pédoncule et épaules ou à pédoncule et ailettes courtes. Hormis dans la nécropole elle-même, on les retrouve à Selva di Stanghella</w:t>
      </w:r>
      <w:r w:rsidR="00F27640" w:rsidRPr="0032190F">
        <w:rPr>
          <w:lang w:val="fr-FR"/>
        </w:rPr>
        <w:t>, dans le groupe de Spilamberto, elles caractérisent la culture de Rinaldone et sont présentes dans la culture de Gaudo. Par contre elles sont absentes des faciès ééolithiques de l’extrème sud de la Péninsule italienne et signalées épisodiquement dans l’Italie centrale adriatique. Absentes des contextes sépulcraux des régions préalpines centrales [grottes sépulcrâles ?] mais documentées dans les petites grottes sépulcrales de la Versilie et de la Ligurie de l’Est (fig. 6)</w:t>
      </w:r>
      <w:r w:rsidR="00A969B8" w:rsidRPr="0032190F">
        <w:rPr>
          <w:lang w:val="fr-FR"/>
        </w:rPr>
        <w:t xml:space="preserve">. Des exemplaires dans le Midi de la France mais pas en contexte </w:t>
      </w:r>
      <w:hyperlink r:id="rId9638" w:anchor="Cul_Fontbuisse" w:history="1">
        <w:r w:rsidR="00A969B8" w:rsidRPr="0032190F">
          <w:rPr>
            <w:rStyle w:val="Hyperlink"/>
            <w:lang w:val="fr-FR"/>
          </w:rPr>
          <w:t>Fontbuisse</w:t>
        </w:r>
      </w:hyperlink>
      <w:r w:rsidR="00F27640" w:rsidRPr="0032190F">
        <w:rPr>
          <w:lang w:val="fr-FR"/>
        </w:rPr>
        <w:t xml:space="preserve"> (BIB 1303 p. 439)</w:t>
      </w:r>
    </w:p>
    <w:p w14:paraId="7CDA8618" w14:textId="77777777" w:rsidR="00174A1E" w:rsidRPr="0032190F" w:rsidRDefault="00174A1E" w:rsidP="00242C0F">
      <w:pPr>
        <w:rPr>
          <w:lang w:val="fr-FR"/>
        </w:rPr>
      </w:pPr>
    </w:p>
    <w:p w14:paraId="66572F18" w14:textId="77777777" w:rsidR="00174A1E" w:rsidRPr="0032190F" w:rsidRDefault="00174A1E" w:rsidP="00242C0F">
      <w:pPr>
        <w:rPr>
          <w:lang w:val="fr-FR"/>
        </w:rPr>
      </w:pPr>
    </w:p>
    <w:p w14:paraId="39B6869C" w14:textId="77777777" w:rsidR="00A01C6D" w:rsidRPr="0032190F" w:rsidRDefault="00A01C6D" w:rsidP="00242C0F">
      <w:pPr>
        <w:pStyle w:val="Heading2"/>
      </w:pPr>
      <w:r w:rsidRPr="0032190F">
        <w:t>Métallurgie</w:t>
      </w:r>
    </w:p>
    <w:p w14:paraId="2A56CED0" w14:textId="77777777" w:rsidR="00A01C6D" w:rsidRPr="0032190F" w:rsidRDefault="00A01C6D" w:rsidP="00242C0F">
      <w:pPr>
        <w:rPr>
          <w:lang w:val="fr-FR"/>
        </w:rPr>
      </w:pPr>
    </w:p>
    <w:p w14:paraId="5F48C79E" w14:textId="77777777" w:rsidR="00CB5BD6" w:rsidRPr="0032190F" w:rsidRDefault="00237CE4" w:rsidP="00242C0F">
      <w:pPr>
        <w:rPr>
          <w:lang w:val="fr-FR"/>
        </w:rPr>
      </w:pPr>
      <w:r w:rsidRPr="0032190F">
        <w:rPr>
          <w:lang w:val="fr-FR"/>
        </w:rPr>
        <w:t xml:space="preserve">Les </w:t>
      </w:r>
      <w:r w:rsidR="00CB5BD6" w:rsidRPr="0032190F">
        <w:rPr>
          <w:lang w:val="fr-FR"/>
        </w:rPr>
        <w:t xml:space="preserve">4 </w:t>
      </w:r>
      <w:r w:rsidRPr="0032190F">
        <w:rPr>
          <w:lang w:val="fr-FR"/>
        </w:rPr>
        <w:t>haches des t4, t102, t62, t78 sont en cuivre quasiment pur avec des impurtés : en majorité argent et arsenic (BIB 955 p. 36)</w:t>
      </w:r>
      <w:r w:rsidR="007F7341" w:rsidRPr="0032190F">
        <w:rPr>
          <w:lang w:val="fr-FR"/>
        </w:rPr>
        <w:t xml:space="preserve">. </w:t>
      </w:r>
      <w:r w:rsidR="00CB5BD6" w:rsidRPr="0032190F">
        <w:rPr>
          <w:lang w:val="fr-FR"/>
        </w:rPr>
        <w:t>Les 5 poignards sont en cuivre avec un fort pourcentage en arsenic (BIBB 955 p. 37)</w:t>
      </w:r>
      <w:r w:rsidR="008B5C3A" w:rsidRPr="0032190F">
        <w:rPr>
          <w:lang w:val="fr-FR"/>
        </w:rPr>
        <w:t>.</w:t>
      </w:r>
    </w:p>
    <w:p w14:paraId="061EF23C" w14:textId="77777777" w:rsidR="008B5C3A" w:rsidRPr="0032190F" w:rsidRDefault="008B5C3A"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72"/>
        <w:gridCol w:w="1233"/>
        <w:gridCol w:w="672"/>
        <w:gridCol w:w="1333"/>
      </w:tblGrid>
      <w:tr w:rsidR="008B5C3A" w:rsidRPr="00DB5974" w14:paraId="2D97C560" w14:textId="77777777">
        <w:trPr>
          <w:jc w:val="center"/>
        </w:trPr>
        <w:tc>
          <w:tcPr>
            <w:tcW w:w="0" w:type="auto"/>
            <w:gridSpan w:val="2"/>
          </w:tcPr>
          <w:p w14:paraId="6C3FA89C" w14:textId="77777777" w:rsidR="008B5C3A" w:rsidRPr="00DB5974" w:rsidRDefault="008B5C3A" w:rsidP="00242C0F">
            <w:pPr>
              <w:jc w:val="center"/>
              <w:rPr>
                <w:b/>
              </w:rPr>
            </w:pPr>
            <w:r w:rsidRPr="00DB5974">
              <w:rPr>
                <w:b/>
              </w:rPr>
              <w:t>Haches</w:t>
            </w:r>
          </w:p>
        </w:tc>
        <w:tc>
          <w:tcPr>
            <w:tcW w:w="0" w:type="auto"/>
            <w:gridSpan w:val="2"/>
          </w:tcPr>
          <w:p w14:paraId="61344714" w14:textId="77777777" w:rsidR="008B5C3A" w:rsidRPr="00DB5974" w:rsidRDefault="008B5C3A" w:rsidP="00242C0F">
            <w:pPr>
              <w:jc w:val="center"/>
              <w:rPr>
                <w:b/>
              </w:rPr>
            </w:pPr>
            <w:r w:rsidRPr="00DB5974">
              <w:rPr>
                <w:b/>
              </w:rPr>
              <w:t>Poignard</w:t>
            </w:r>
          </w:p>
        </w:tc>
      </w:tr>
      <w:tr w:rsidR="008B5C3A" w14:paraId="65F8C089" w14:textId="77777777">
        <w:trPr>
          <w:jc w:val="center"/>
        </w:trPr>
        <w:tc>
          <w:tcPr>
            <w:tcW w:w="0" w:type="auto"/>
          </w:tcPr>
          <w:p w14:paraId="327BB810" w14:textId="77777777" w:rsidR="008B5C3A" w:rsidRPr="00DB5974" w:rsidRDefault="008B5C3A" w:rsidP="00242C0F">
            <w:pPr>
              <w:rPr>
                <w:sz w:val="20"/>
                <w:szCs w:val="20"/>
              </w:rPr>
            </w:pPr>
            <w:r w:rsidRPr="00DB5974">
              <w:rPr>
                <w:sz w:val="20"/>
                <w:szCs w:val="20"/>
              </w:rPr>
              <w:lastRenderedPageBreak/>
              <w:t>t. 4</w:t>
            </w:r>
          </w:p>
        </w:tc>
        <w:tc>
          <w:tcPr>
            <w:tcW w:w="0" w:type="auto"/>
          </w:tcPr>
          <w:p w14:paraId="4F50FC87" w14:textId="77777777" w:rsidR="008B5C3A" w:rsidRPr="00DB5974" w:rsidRDefault="00B85783" w:rsidP="00242C0F">
            <w:pPr>
              <w:rPr>
                <w:sz w:val="20"/>
                <w:szCs w:val="20"/>
              </w:rPr>
            </w:pPr>
            <w:r w:rsidRPr="00DB5974">
              <w:rPr>
                <w:sz w:val="20"/>
                <w:szCs w:val="20"/>
              </w:rPr>
              <w:t>Remedello 2</w:t>
            </w:r>
          </w:p>
        </w:tc>
        <w:tc>
          <w:tcPr>
            <w:tcW w:w="0" w:type="auto"/>
          </w:tcPr>
          <w:p w14:paraId="70F4A227" w14:textId="77777777" w:rsidR="008B5C3A" w:rsidRPr="00DB5974" w:rsidRDefault="008B5C3A" w:rsidP="00242C0F">
            <w:pPr>
              <w:rPr>
                <w:sz w:val="20"/>
                <w:szCs w:val="20"/>
              </w:rPr>
            </w:pPr>
            <w:r w:rsidRPr="00DB5974">
              <w:rPr>
                <w:sz w:val="20"/>
                <w:szCs w:val="20"/>
              </w:rPr>
              <w:t>t. 56</w:t>
            </w:r>
          </w:p>
        </w:tc>
        <w:tc>
          <w:tcPr>
            <w:tcW w:w="0" w:type="auto"/>
          </w:tcPr>
          <w:p w14:paraId="73FDAD92" w14:textId="77777777" w:rsidR="008B5C3A" w:rsidRPr="00DB5974" w:rsidRDefault="00B85783" w:rsidP="00242C0F">
            <w:pPr>
              <w:rPr>
                <w:sz w:val="20"/>
                <w:szCs w:val="20"/>
              </w:rPr>
            </w:pPr>
            <w:r w:rsidRPr="00DB5974">
              <w:rPr>
                <w:sz w:val="20"/>
                <w:szCs w:val="20"/>
              </w:rPr>
              <w:t>Remedello 2</w:t>
            </w:r>
            <w:r w:rsidR="00CE2E66" w:rsidRPr="00DB5974">
              <w:rPr>
                <w:sz w:val="20"/>
                <w:szCs w:val="20"/>
              </w:rPr>
              <w:t>*</w:t>
            </w:r>
          </w:p>
        </w:tc>
      </w:tr>
      <w:tr w:rsidR="008B5C3A" w14:paraId="09B8B3EB" w14:textId="77777777">
        <w:trPr>
          <w:jc w:val="center"/>
        </w:trPr>
        <w:tc>
          <w:tcPr>
            <w:tcW w:w="0" w:type="auto"/>
          </w:tcPr>
          <w:p w14:paraId="12FF2369" w14:textId="77777777" w:rsidR="008B5C3A" w:rsidRPr="00DB5974" w:rsidRDefault="008B5C3A" w:rsidP="00242C0F">
            <w:pPr>
              <w:rPr>
                <w:sz w:val="20"/>
                <w:szCs w:val="20"/>
              </w:rPr>
            </w:pPr>
            <w:r w:rsidRPr="00DB5974">
              <w:rPr>
                <w:sz w:val="20"/>
                <w:szCs w:val="20"/>
              </w:rPr>
              <w:t>t. 62</w:t>
            </w:r>
          </w:p>
        </w:tc>
        <w:tc>
          <w:tcPr>
            <w:tcW w:w="0" w:type="auto"/>
          </w:tcPr>
          <w:p w14:paraId="60FE2C3D" w14:textId="77777777" w:rsidR="008B5C3A" w:rsidRPr="00DB5974" w:rsidRDefault="00B85783" w:rsidP="00242C0F">
            <w:pPr>
              <w:rPr>
                <w:sz w:val="20"/>
                <w:szCs w:val="20"/>
              </w:rPr>
            </w:pPr>
            <w:r w:rsidRPr="00DB5974">
              <w:rPr>
                <w:sz w:val="20"/>
                <w:szCs w:val="20"/>
              </w:rPr>
              <w:t>Remedello 2</w:t>
            </w:r>
          </w:p>
        </w:tc>
        <w:tc>
          <w:tcPr>
            <w:tcW w:w="0" w:type="auto"/>
          </w:tcPr>
          <w:p w14:paraId="11F409BD" w14:textId="77777777" w:rsidR="008B5C3A" w:rsidRPr="00DB5974" w:rsidRDefault="00801062" w:rsidP="00242C0F">
            <w:pPr>
              <w:rPr>
                <w:sz w:val="20"/>
                <w:szCs w:val="20"/>
              </w:rPr>
            </w:pPr>
            <w:r w:rsidRPr="00DB5974">
              <w:rPr>
                <w:sz w:val="20"/>
                <w:szCs w:val="20"/>
              </w:rPr>
              <w:t>t. 62</w:t>
            </w:r>
          </w:p>
        </w:tc>
        <w:tc>
          <w:tcPr>
            <w:tcW w:w="0" w:type="auto"/>
          </w:tcPr>
          <w:p w14:paraId="5A264883" w14:textId="77777777" w:rsidR="008B5C3A" w:rsidRPr="00DB5974" w:rsidRDefault="00B85783" w:rsidP="00242C0F">
            <w:pPr>
              <w:rPr>
                <w:sz w:val="20"/>
                <w:szCs w:val="20"/>
              </w:rPr>
            </w:pPr>
            <w:r w:rsidRPr="00DB5974">
              <w:rPr>
                <w:sz w:val="20"/>
                <w:szCs w:val="20"/>
              </w:rPr>
              <w:t>Remedello 2</w:t>
            </w:r>
          </w:p>
        </w:tc>
      </w:tr>
      <w:tr w:rsidR="008B5C3A" w14:paraId="2FF58955" w14:textId="77777777">
        <w:trPr>
          <w:jc w:val="center"/>
        </w:trPr>
        <w:tc>
          <w:tcPr>
            <w:tcW w:w="0" w:type="auto"/>
          </w:tcPr>
          <w:p w14:paraId="0DDAE82F" w14:textId="77777777" w:rsidR="008B5C3A" w:rsidRPr="00DB5974" w:rsidRDefault="008B5C3A" w:rsidP="00242C0F">
            <w:pPr>
              <w:rPr>
                <w:sz w:val="20"/>
                <w:szCs w:val="20"/>
              </w:rPr>
            </w:pPr>
            <w:r w:rsidRPr="00DB5974">
              <w:rPr>
                <w:sz w:val="20"/>
                <w:szCs w:val="20"/>
              </w:rPr>
              <w:t>t. 78</w:t>
            </w:r>
          </w:p>
        </w:tc>
        <w:tc>
          <w:tcPr>
            <w:tcW w:w="0" w:type="auto"/>
          </w:tcPr>
          <w:p w14:paraId="220A1430" w14:textId="77777777" w:rsidR="008B5C3A" w:rsidRPr="00DB5974" w:rsidRDefault="00B85783" w:rsidP="00242C0F">
            <w:pPr>
              <w:rPr>
                <w:sz w:val="20"/>
                <w:szCs w:val="20"/>
              </w:rPr>
            </w:pPr>
            <w:r w:rsidRPr="00DB5974">
              <w:rPr>
                <w:sz w:val="20"/>
                <w:szCs w:val="20"/>
              </w:rPr>
              <w:t>Remedello 2</w:t>
            </w:r>
          </w:p>
        </w:tc>
        <w:tc>
          <w:tcPr>
            <w:tcW w:w="0" w:type="auto"/>
          </w:tcPr>
          <w:p w14:paraId="77B5495B" w14:textId="77777777" w:rsidR="008B5C3A" w:rsidRPr="00DB5974" w:rsidRDefault="00801062" w:rsidP="00242C0F">
            <w:pPr>
              <w:rPr>
                <w:sz w:val="20"/>
                <w:szCs w:val="20"/>
              </w:rPr>
            </w:pPr>
            <w:r w:rsidRPr="00DB5974">
              <w:rPr>
                <w:sz w:val="20"/>
                <w:szCs w:val="20"/>
              </w:rPr>
              <w:t>t. 79</w:t>
            </w:r>
          </w:p>
        </w:tc>
        <w:tc>
          <w:tcPr>
            <w:tcW w:w="0" w:type="auto"/>
          </w:tcPr>
          <w:p w14:paraId="00CC12B0" w14:textId="77777777" w:rsidR="008B5C3A" w:rsidRPr="00DB5974" w:rsidRDefault="00B85783" w:rsidP="00242C0F">
            <w:pPr>
              <w:rPr>
                <w:sz w:val="20"/>
                <w:szCs w:val="20"/>
              </w:rPr>
            </w:pPr>
            <w:r w:rsidRPr="00DB5974">
              <w:rPr>
                <w:sz w:val="20"/>
                <w:szCs w:val="20"/>
              </w:rPr>
              <w:t>Remedello 2</w:t>
            </w:r>
          </w:p>
        </w:tc>
      </w:tr>
      <w:tr w:rsidR="008B5C3A" w14:paraId="2002332D" w14:textId="77777777">
        <w:trPr>
          <w:jc w:val="center"/>
        </w:trPr>
        <w:tc>
          <w:tcPr>
            <w:tcW w:w="0" w:type="auto"/>
          </w:tcPr>
          <w:p w14:paraId="79A25FD6" w14:textId="77777777" w:rsidR="008B5C3A" w:rsidRPr="00DB5974" w:rsidRDefault="008B5C3A" w:rsidP="00242C0F">
            <w:pPr>
              <w:rPr>
                <w:sz w:val="20"/>
                <w:szCs w:val="20"/>
              </w:rPr>
            </w:pPr>
            <w:r w:rsidRPr="00DB5974">
              <w:rPr>
                <w:sz w:val="20"/>
                <w:szCs w:val="20"/>
              </w:rPr>
              <w:t>t. 102</w:t>
            </w:r>
          </w:p>
        </w:tc>
        <w:tc>
          <w:tcPr>
            <w:tcW w:w="0" w:type="auto"/>
          </w:tcPr>
          <w:p w14:paraId="654397E7" w14:textId="77777777" w:rsidR="008B5C3A" w:rsidRPr="00DB5974" w:rsidRDefault="00B85783" w:rsidP="00242C0F">
            <w:pPr>
              <w:rPr>
                <w:sz w:val="20"/>
                <w:szCs w:val="20"/>
              </w:rPr>
            </w:pPr>
            <w:r w:rsidRPr="00DB5974">
              <w:rPr>
                <w:sz w:val="20"/>
                <w:szCs w:val="20"/>
              </w:rPr>
              <w:t>Remedello 1</w:t>
            </w:r>
          </w:p>
        </w:tc>
        <w:tc>
          <w:tcPr>
            <w:tcW w:w="0" w:type="auto"/>
          </w:tcPr>
          <w:p w14:paraId="6D276496" w14:textId="77777777" w:rsidR="008B5C3A" w:rsidRPr="00DB5974" w:rsidRDefault="00801062" w:rsidP="00242C0F">
            <w:pPr>
              <w:rPr>
                <w:sz w:val="20"/>
                <w:szCs w:val="20"/>
              </w:rPr>
            </w:pPr>
            <w:r w:rsidRPr="00DB5974">
              <w:rPr>
                <w:sz w:val="20"/>
                <w:szCs w:val="20"/>
              </w:rPr>
              <w:t>t. 83</w:t>
            </w:r>
          </w:p>
        </w:tc>
        <w:tc>
          <w:tcPr>
            <w:tcW w:w="0" w:type="auto"/>
          </w:tcPr>
          <w:p w14:paraId="1B4ACF5F" w14:textId="77777777" w:rsidR="008B5C3A" w:rsidRPr="00DB5974" w:rsidRDefault="00CE2E66" w:rsidP="00242C0F">
            <w:pPr>
              <w:rPr>
                <w:sz w:val="20"/>
                <w:szCs w:val="20"/>
              </w:rPr>
            </w:pPr>
            <w:r w:rsidRPr="00DB5974">
              <w:rPr>
                <w:sz w:val="20"/>
                <w:szCs w:val="20"/>
              </w:rPr>
              <w:t>Remedello 1</w:t>
            </w:r>
          </w:p>
        </w:tc>
      </w:tr>
      <w:tr w:rsidR="008B5C3A" w14:paraId="2C469905" w14:textId="77777777">
        <w:trPr>
          <w:jc w:val="center"/>
        </w:trPr>
        <w:tc>
          <w:tcPr>
            <w:tcW w:w="0" w:type="auto"/>
          </w:tcPr>
          <w:p w14:paraId="0F71F9A7" w14:textId="77777777" w:rsidR="008B5C3A" w:rsidRPr="00DB5974" w:rsidRDefault="008B5C3A" w:rsidP="00242C0F">
            <w:pPr>
              <w:rPr>
                <w:sz w:val="20"/>
                <w:szCs w:val="20"/>
              </w:rPr>
            </w:pPr>
            <w:r w:rsidRPr="00DB5974">
              <w:rPr>
                <w:sz w:val="20"/>
                <w:szCs w:val="20"/>
              </w:rPr>
              <w:t>-</w:t>
            </w:r>
          </w:p>
        </w:tc>
        <w:tc>
          <w:tcPr>
            <w:tcW w:w="0" w:type="auto"/>
          </w:tcPr>
          <w:p w14:paraId="228326E7" w14:textId="77777777" w:rsidR="008B5C3A" w:rsidRPr="00DB5974" w:rsidRDefault="008B5C3A" w:rsidP="00242C0F">
            <w:pPr>
              <w:rPr>
                <w:sz w:val="20"/>
                <w:szCs w:val="20"/>
              </w:rPr>
            </w:pPr>
          </w:p>
        </w:tc>
        <w:tc>
          <w:tcPr>
            <w:tcW w:w="0" w:type="auto"/>
          </w:tcPr>
          <w:p w14:paraId="1C783E57" w14:textId="77777777" w:rsidR="008B5C3A" w:rsidRPr="00DB5974" w:rsidRDefault="00801062" w:rsidP="00242C0F">
            <w:pPr>
              <w:rPr>
                <w:sz w:val="20"/>
                <w:szCs w:val="20"/>
              </w:rPr>
            </w:pPr>
            <w:r w:rsidRPr="00DB5974">
              <w:rPr>
                <w:sz w:val="20"/>
                <w:szCs w:val="20"/>
              </w:rPr>
              <w:t>t. 106</w:t>
            </w:r>
          </w:p>
        </w:tc>
        <w:tc>
          <w:tcPr>
            <w:tcW w:w="0" w:type="auto"/>
          </w:tcPr>
          <w:p w14:paraId="4BFC61F4" w14:textId="77777777" w:rsidR="008B5C3A" w:rsidRPr="00DB5974" w:rsidRDefault="00E66EB2" w:rsidP="00242C0F">
            <w:pPr>
              <w:rPr>
                <w:sz w:val="20"/>
                <w:szCs w:val="20"/>
              </w:rPr>
            </w:pPr>
            <w:r w:rsidRPr="00DB5974">
              <w:rPr>
                <w:sz w:val="20"/>
                <w:szCs w:val="20"/>
              </w:rPr>
              <w:t>Remedello 2</w:t>
            </w:r>
          </w:p>
        </w:tc>
      </w:tr>
    </w:tbl>
    <w:p w14:paraId="2B692451" w14:textId="77777777" w:rsidR="008B5C3A" w:rsidRPr="0032190F" w:rsidRDefault="00CE2E66" w:rsidP="00242C0F">
      <w:pPr>
        <w:rPr>
          <w:sz w:val="20"/>
          <w:szCs w:val="20"/>
          <w:lang w:val="fr-FR"/>
        </w:rPr>
      </w:pPr>
      <w:r w:rsidRPr="0032190F">
        <w:rPr>
          <w:sz w:val="20"/>
          <w:szCs w:val="20"/>
          <w:lang w:val="fr-FR"/>
        </w:rPr>
        <w:t>(*poignard d’une typologie différente de Remedello 2)</w:t>
      </w:r>
    </w:p>
    <w:p w14:paraId="7BA3068C" w14:textId="77777777" w:rsidR="00237CE4" w:rsidRPr="0032190F" w:rsidRDefault="00237CE4" w:rsidP="00242C0F">
      <w:pPr>
        <w:rPr>
          <w:lang w:val="fr-FR"/>
        </w:rPr>
      </w:pPr>
    </w:p>
    <w:p w14:paraId="383F21DF" w14:textId="77777777" w:rsidR="00896438" w:rsidRPr="0032190F" w:rsidRDefault="00896438" w:rsidP="00242C0F">
      <w:pPr>
        <w:pStyle w:val="Heading3"/>
        <w:spacing w:line="240" w:lineRule="auto"/>
      </w:pPr>
      <w:r w:rsidRPr="0032190F">
        <w:t>Phase 1</w:t>
      </w:r>
    </w:p>
    <w:p w14:paraId="690328F9" w14:textId="69CB1D77" w:rsidR="00237CE4" w:rsidRPr="0032190F" w:rsidRDefault="00A01C6D" w:rsidP="00242C0F">
      <w:pPr>
        <w:rPr>
          <w:lang w:val="fr-FR"/>
        </w:rPr>
      </w:pPr>
      <w:r w:rsidRPr="0032190F">
        <w:rPr>
          <w:lang w:val="fr-FR"/>
        </w:rPr>
        <w:t>Sa phase 1 (3400-2800) poignard en cuivre à base simple type « Remedello t. 106 » (=</w:t>
      </w:r>
      <w:hyperlink r:id="rId9639" w:anchor="Cul_Pfyn_Altheim" w:history="1">
        <w:r w:rsidRPr="0032190F">
          <w:rPr>
            <w:rStyle w:val="Hyperlink"/>
            <w:lang w:val="fr-FR"/>
          </w:rPr>
          <w:t>Pfyn-Alt</w:t>
        </w:r>
        <w:r w:rsidR="00CB4BAA" w:rsidRPr="0032190F">
          <w:rPr>
            <w:rStyle w:val="Hyperlink"/>
            <w:lang w:val="fr-FR"/>
          </w:rPr>
          <w:t>h</w:t>
        </w:r>
        <w:r w:rsidR="00896438" w:rsidRPr="0032190F">
          <w:rPr>
            <w:rStyle w:val="Hyperlink"/>
            <w:lang w:val="fr-FR"/>
          </w:rPr>
          <w:t>eim</w:t>
        </w:r>
      </w:hyperlink>
      <w:r w:rsidR="00CB4BAA" w:rsidRPr="0032190F">
        <w:rPr>
          <w:lang w:val="fr-FR"/>
        </w:rPr>
        <w:t>)</w:t>
      </w:r>
      <w:r w:rsidR="00237CE4" w:rsidRPr="0032190F">
        <w:rPr>
          <w:lang w:val="fr-FR"/>
        </w:rPr>
        <w:t xml:space="preserve"> (SS BIB)</w:t>
      </w:r>
    </w:p>
    <w:p w14:paraId="3947C4CE" w14:textId="77777777" w:rsidR="00237CE4" w:rsidRPr="0032190F" w:rsidRDefault="00CB4BAA" w:rsidP="00242C0F">
      <w:pPr>
        <w:rPr>
          <w:lang w:val="fr-FR"/>
        </w:rPr>
      </w:pPr>
      <w:r w:rsidRPr="0032190F">
        <w:rPr>
          <w:lang w:val="fr-FR"/>
        </w:rPr>
        <w:t xml:space="preserve">. </w:t>
      </w:r>
    </w:p>
    <w:p w14:paraId="1155DF57" w14:textId="77777777" w:rsidR="00A01C6D" w:rsidRPr="0032190F" w:rsidRDefault="00CB4BAA" w:rsidP="00242C0F">
      <w:pPr>
        <w:rPr>
          <w:lang w:val="fr-FR"/>
        </w:rPr>
      </w:pPr>
      <w:r w:rsidRPr="0032190F">
        <w:rPr>
          <w:lang w:val="fr-FR"/>
        </w:rPr>
        <w:t xml:space="preserve">Hache en cuivre à bords légèrement rabattu </w:t>
      </w:r>
      <w:r w:rsidR="00237CE4" w:rsidRPr="0032190F">
        <w:rPr>
          <w:lang w:val="fr-FR"/>
        </w:rPr>
        <w:t xml:space="preserve">sur le centre de la lame uniquement </w:t>
      </w:r>
      <w:r w:rsidRPr="0032190F">
        <w:rPr>
          <w:lang w:val="fr-FR"/>
        </w:rPr>
        <w:t xml:space="preserve">type </w:t>
      </w:r>
      <w:r w:rsidR="00896438" w:rsidRPr="0032190F">
        <w:rPr>
          <w:lang w:val="fr-FR"/>
        </w:rPr>
        <w:t>« Remedello t.102 / Similaün »</w:t>
      </w:r>
      <w:r w:rsidR="00237CE4" w:rsidRPr="0032190F">
        <w:rPr>
          <w:lang w:val="fr-FR"/>
        </w:rPr>
        <w:t xml:space="preserve"> (BIB 955 p. 36)</w:t>
      </w:r>
    </w:p>
    <w:p w14:paraId="2665D18B" w14:textId="77777777" w:rsidR="00896438" w:rsidRPr="0032190F" w:rsidRDefault="00896438" w:rsidP="00242C0F">
      <w:pPr>
        <w:rPr>
          <w:lang w:val="fr-FR"/>
        </w:rPr>
      </w:pPr>
    </w:p>
    <w:p w14:paraId="2B24792B" w14:textId="77777777" w:rsidR="00896438" w:rsidRPr="0032190F" w:rsidRDefault="00896438" w:rsidP="00242C0F">
      <w:pPr>
        <w:pStyle w:val="Heading3"/>
        <w:spacing w:line="240" w:lineRule="auto"/>
      </w:pPr>
      <w:r w:rsidRPr="0032190F">
        <w:t>Phase 2</w:t>
      </w:r>
    </w:p>
    <w:p w14:paraId="31493EE3" w14:textId="77777777" w:rsidR="007F7341" w:rsidRPr="0032190F" w:rsidRDefault="00237CE4" w:rsidP="00242C0F">
      <w:pPr>
        <w:rPr>
          <w:lang w:val="fr-FR"/>
        </w:rPr>
      </w:pPr>
      <w:r w:rsidRPr="0032190F">
        <w:rPr>
          <w:lang w:val="fr-FR"/>
        </w:rPr>
        <w:t>t. 78 et t</w:t>
      </w:r>
      <w:r w:rsidR="00DE0E62" w:rsidRPr="0032190F">
        <w:rPr>
          <w:lang w:val="fr-FR"/>
        </w:rPr>
        <w:t xml:space="preserve">. </w:t>
      </w:r>
      <w:r w:rsidRPr="0032190F">
        <w:rPr>
          <w:lang w:val="fr-FR"/>
        </w:rPr>
        <w:t xml:space="preserve"> 4 :</w:t>
      </w:r>
      <w:r w:rsidR="00CB4BAA" w:rsidRPr="0032190F">
        <w:rPr>
          <w:lang w:val="fr-FR"/>
        </w:rPr>
        <w:t xml:space="preserve"> hache en cuivre à </w:t>
      </w:r>
      <w:r w:rsidRPr="0032190F">
        <w:rPr>
          <w:lang w:val="fr-FR"/>
        </w:rPr>
        <w:t>bords rabattu sur tout le long de la lame (BIB 95</w:t>
      </w:r>
      <w:r w:rsidR="0039058D" w:rsidRPr="0032190F">
        <w:rPr>
          <w:lang w:val="fr-FR"/>
        </w:rPr>
        <w:t>5</w:t>
      </w:r>
      <w:r w:rsidRPr="0032190F">
        <w:rPr>
          <w:lang w:val="fr-FR"/>
        </w:rPr>
        <w:t xml:space="preserve"> p. 36)</w:t>
      </w:r>
    </w:p>
    <w:p w14:paraId="61FE6341" w14:textId="77777777" w:rsidR="007F7341" w:rsidRPr="0032190F" w:rsidRDefault="007F7341" w:rsidP="00242C0F">
      <w:pPr>
        <w:rPr>
          <w:lang w:val="fr-FR"/>
        </w:rPr>
      </w:pPr>
    </w:p>
    <w:p w14:paraId="773297D1" w14:textId="438469AE" w:rsidR="00A01C6D" w:rsidRPr="00B01B6A" w:rsidRDefault="007F7341" w:rsidP="00242C0F">
      <w:pPr>
        <w:jc w:val="both"/>
        <w:rPr>
          <w:lang w:val="en-GB"/>
        </w:rPr>
      </w:pPr>
      <w:r w:rsidRPr="0032190F">
        <w:rPr>
          <w:lang w:val="fr-FR"/>
        </w:rPr>
        <w:t xml:space="preserve">L’évolution des haches des t 4 et t 78 (Remedello 2) annonce les haches à flanc du Bronze ancien (italien ?). </w:t>
      </w:r>
      <w:r w:rsidR="00C442A6" w:rsidRPr="0032190F">
        <w:rPr>
          <w:lang w:val="fr-FR"/>
        </w:rPr>
        <w:t xml:space="preserve">Cette évolution qui conserve les caractéristique de type « Remedello t.102 / Similaün » est notable </w:t>
      </w:r>
      <w:r w:rsidR="00CB5BD6" w:rsidRPr="0032190F">
        <w:rPr>
          <w:lang w:val="fr-FR"/>
        </w:rPr>
        <w:t>aux dépôts de</w:t>
      </w:r>
      <w:hyperlink r:id="rId9640" w:anchor="Sit_Remedello_Sopra" w:history="1">
        <w:r w:rsidR="00C442A6" w:rsidRPr="0032190F">
          <w:rPr>
            <w:rStyle w:val="Hyperlink"/>
            <w:lang w:val="fr-FR"/>
          </w:rPr>
          <w:t>Remedello Sopra</w:t>
        </w:r>
      </w:hyperlink>
      <w:r w:rsidR="00C442A6" w:rsidRPr="0032190F">
        <w:rPr>
          <w:lang w:val="fr-FR"/>
        </w:rPr>
        <w:t xml:space="preserve"> (début du Bronze ancien)</w:t>
      </w:r>
      <w:r w:rsidR="00CB5BD6" w:rsidRPr="0032190F">
        <w:rPr>
          <w:lang w:val="fr-FR"/>
        </w:rPr>
        <w:t xml:space="preserve"> et de Serravalle</w:t>
      </w:r>
      <w:r w:rsidR="00C442A6" w:rsidRPr="0032190F">
        <w:rPr>
          <w:lang w:val="fr-FR"/>
        </w:rPr>
        <w:t xml:space="preserve">. </w:t>
      </w:r>
      <w:r w:rsidR="00CB5BD6" w:rsidRPr="00B01B6A">
        <w:rPr>
          <w:lang w:val="en-GB"/>
        </w:rPr>
        <w:t xml:space="preserve">Ces haches sont caractérisée par </w:t>
      </w:r>
      <w:r w:rsidR="00CB5BD6" w:rsidRPr="00B01B6A">
        <w:rPr>
          <w:i/>
          <w:lang w:val="en-GB"/>
        </w:rPr>
        <w:t>a nick in the rounded butt</w:t>
      </w:r>
      <w:r w:rsidR="00CB5BD6" w:rsidRPr="00B01B6A">
        <w:rPr>
          <w:lang w:val="en-GB"/>
        </w:rPr>
        <w:t xml:space="preserve"> (BIB 95</w:t>
      </w:r>
      <w:r w:rsidR="0039058D" w:rsidRPr="00B01B6A">
        <w:rPr>
          <w:lang w:val="en-GB"/>
        </w:rPr>
        <w:t>5</w:t>
      </w:r>
      <w:r w:rsidR="00CB5BD6" w:rsidRPr="00B01B6A">
        <w:rPr>
          <w:lang w:val="en-GB"/>
        </w:rPr>
        <w:t xml:space="preserve"> p. 37). </w:t>
      </w:r>
      <w:r w:rsidRPr="00B01B6A">
        <w:rPr>
          <w:i/>
          <w:lang w:val="en-GB"/>
        </w:rPr>
        <w:t>The accurate hammering of the sides ensured a better hafting to the new type of fork-headed handle, the so-called knee-shaft</w:t>
      </w:r>
      <w:r w:rsidRPr="00B01B6A">
        <w:rPr>
          <w:lang w:val="en-GB"/>
        </w:rPr>
        <w:t>, une innovation technologique importante enregistrée pour la première fois dans l’horizon Horgen qui correspond au Remedello 1 de Remedello-Sotto (BIB 95</w:t>
      </w:r>
      <w:r w:rsidR="0039058D" w:rsidRPr="00B01B6A">
        <w:rPr>
          <w:lang w:val="en-GB"/>
        </w:rPr>
        <w:t>5</w:t>
      </w:r>
      <w:r w:rsidRPr="00B01B6A">
        <w:rPr>
          <w:lang w:val="en-GB"/>
        </w:rPr>
        <w:t xml:space="preserve"> p. 36).</w:t>
      </w:r>
    </w:p>
    <w:p w14:paraId="6AF719A5" w14:textId="77777777" w:rsidR="00CB4BAA" w:rsidRPr="00B01B6A" w:rsidRDefault="00CB4BAA" w:rsidP="00242C0F">
      <w:pPr>
        <w:rPr>
          <w:lang w:val="en-GB"/>
        </w:rPr>
      </w:pPr>
    </w:p>
    <w:p w14:paraId="249FBE5D" w14:textId="77777777" w:rsidR="00C2061E" w:rsidRPr="0032190F" w:rsidRDefault="00C2061E" w:rsidP="00242C0F">
      <w:pPr>
        <w:pStyle w:val="Heading2"/>
      </w:pPr>
      <w:r w:rsidRPr="0032190F">
        <w:t>Céramique</w:t>
      </w:r>
    </w:p>
    <w:p w14:paraId="1F56AD29" w14:textId="77777777" w:rsidR="00C2061E" w:rsidRPr="0032190F" w:rsidRDefault="00C2061E" w:rsidP="00242C0F">
      <w:pPr>
        <w:rPr>
          <w:lang w:val="fr-FR"/>
        </w:rPr>
      </w:pPr>
    </w:p>
    <w:p w14:paraId="5B3DBA49" w14:textId="77777777" w:rsidR="007720DD" w:rsidRPr="0032190F" w:rsidRDefault="007720DD" w:rsidP="00242C0F">
      <w:pPr>
        <w:pStyle w:val="Heading3"/>
        <w:spacing w:line="240" w:lineRule="auto"/>
      </w:pPr>
      <w:r w:rsidRPr="0032190F">
        <w:t>Phase 1</w:t>
      </w:r>
    </w:p>
    <w:p w14:paraId="6A206BCB" w14:textId="6B4FACAC" w:rsidR="007720DD" w:rsidRPr="0032190F" w:rsidRDefault="007720DD" w:rsidP="00242C0F">
      <w:pPr>
        <w:jc w:val="both"/>
        <w:rPr>
          <w:lang w:val="fr-FR"/>
        </w:rPr>
      </w:pPr>
      <w:r w:rsidRPr="0032190F">
        <w:rPr>
          <w:lang w:val="fr-FR"/>
        </w:rPr>
        <w:t xml:space="preserve">Ceramica de type </w:t>
      </w:r>
      <w:hyperlink r:id="rId9641" w:anchor="Cul_Tamins" w:history="1">
        <w:r w:rsidR="00F15631" w:rsidRPr="0032190F">
          <w:rPr>
            <w:rStyle w:val="Hyperlink"/>
            <w:rFonts w:ascii="Times-Roman" w:hAnsi="Times-Roman" w:cs="Times-Roman"/>
            <w:lang w:val="fr-FR"/>
          </w:rPr>
          <w:t>Tamins-Isera 5</w:t>
        </w:r>
      </w:hyperlink>
      <w:r w:rsidRPr="0032190F">
        <w:rPr>
          <w:lang w:val="fr-FR"/>
        </w:rPr>
        <w:t xml:space="preserve">et </w:t>
      </w:r>
      <w:hyperlink r:id="rId9642" w:anchor="Cul_White_Ware" w:history="1">
        <w:r w:rsidRPr="0032190F">
          <w:rPr>
            <w:rStyle w:val="Hyperlink"/>
            <w:i/>
            <w:lang w:val="fr-FR"/>
          </w:rPr>
          <w:t>White Ware</w:t>
        </w:r>
      </w:hyperlink>
      <w:r w:rsidRPr="0032190F">
        <w:rPr>
          <w:lang w:val="fr-FR"/>
        </w:rPr>
        <w:t xml:space="preserve"> de tradition </w:t>
      </w:r>
      <w:hyperlink r:id="rId9643" w:anchor="Cul_Horgen" w:history="1">
        <w:r w:rsidRPr="0032190F">
          <w:rPr>
            <w:rStyle w:val="Hyperlink"/>
            <w:lang w:val="fr-FR"/>
          </w:rPr>
          <w:t>Horgen</w:t>
        </w:r>
      </w:hyperlink>
      <w:r w:rsidRPr="0032190F">
        <w:rPr>
          <w:lang w:val="fr-FR"/>
        </w:rPr>
        <w:t xml:space="preserve">, attribuée a une phase </w:t>
      </w:r>
      <w:r w:rsidR="00382A85" w:rsidRPr="0032190F">
        <w:rPr>
          <w:lang w:val="fr-FR"/>
        </w:rPr>
        <w:t>ancienne</w:t>
      </w:r>
      <w:r w:rsidRPr="0032190F">
        <w:rPr>
          <w:lang w:val="fr-FR"/>
        </w:rPr>
        <w:t xml:space="preserve"> de l’âge du Cuivre (Cuivre I) (BIB 933)</w:t>
      </w:r>
    </w:p>
    <w:p w14:paraId="78D42C73" w14:textId="77777777" w:rsidR="004900C0" w:rsidRPr="0032190F" w:rsidRDefault="004900C0" w:rsidP="00242C0F">
      <w:pPr>
        <w:jc w:val="both"/>
        <w:rPr>
          <w:lang w:val="fr-FR"/>
        </w:rPr>
      </w:pPr>
      <w:r w:rsidRPr="0032190F">
        <w:rPr>
          <w:lang w:val="fr-FR"/>
        </w:rPr>
        <w:br/>
        <w:t>Gobelets à bords rentrant : t. 71, t. 75 (BIB 1430). [Gobelets] à décors de chevrons et bandes horizontales incisées (BIB 1430 (Cornaggia Castiglioni 1971 pl. XIII)).</w:t>
      </w:r>
    </w:p>
    <w:p w14:paraId="7EBA3295" w14:textId="77777777" w:rsidR="00953D8C" w:rsidRPr="0032190F" w:rsidRDefault="00953D8C" w:rsidP="00242C0F">
      <w:pPr>
        <w:rPr>
          <w:lang w:val="fr-FR"/>
        </w:rPr>
      </w:pPr>
    </w:p>
    <w:p w14:paraId="4833733E" w14:textId="6CEA0CB0" w:rsidR="00953D8C" w:rsidRPr="0032190F" w:rsidRDefault="00953D8C" w:rsidP="00242C0F">
      <w:pPr>
        <w:jc w:val="both"/>
        <w:rPr>
          <w:lang w:val="fr-FR"/>
        </w:rPr>
      </w:pPr>
      <w:r w:rsidRPr="0032190F">
        <w:rPr>
          <w:i/>
          <w:lang w:val="fr-FR"/>
        </w:rPr>
        <w:t>Conical vases with turn-in rim, two lugs or two couple of holes and linear decoration</w:t>
      </w:r>
      <w:r w:rsidRPr="0032190F">
        <w:rPr>
          <w:lang w:val="fr-FR"/>
        </w:rPr>
        <w:t xml:space="preserve"> qui trouvent des correspondances avec les vases trouvés dans les sépultures collectives de </w:t>
      </w:r>
      <w:hyperlink r:id="rId9644" w:anchor="Sit_Valtenesi_Manerba" w:history="1">
        <w:r w:rsidR="00495E6D" w:rsidRPr="0032190F">
          <w:rPr>
            <w:rStyle w:val="Hyperlink"/>
            <w:lang w:val="fr-FR"/>
          </w:rPr>
          <w:t>Riparo Valtenesi at Manerba</w:t>
        </w:r>
      </w:hyperlink>
      <w:r w:rsidRPr="0032190F">
        <w:rPr>
          <w:lang w:val="fr-FR"/>
        </w:rPr>
        <w:t xml:space="preserve"> (BIB 955 p. 42 (BIB 962)</w:t>
      </w:r>
      <w:r w:rsidR="00495C84" w:rsidRPr="0032190F">
        <w:rPr>
          <w:lang w:val="fr-FR"/>
        </w:rPr>
        <w:t xml:space="preserve"> et 27</w:t>
      </w:r>
      <w:r w:rsidRPr="0032190F">
        <w:rPr>
          <w:lang w:val="fr-FR"/>
        </w:rPr>
        <w:t xml:space="preserve">) </w:t>
      </w:r>
    </w:p>
    <w:p w14:paraId="78D8E7C3" w14:textId="77777777" w:rsidR="007720DD" w:rsidRPr="0032190F" w:rsidRDefault="007720DD"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65"/>
        <w:gridCol w:w="1650"/>
        <w:gridCol w:w="1741"/>
      </w:tblGrid>
      <w:tr w:rsidR="00953D8C" w:rsidRPr="006A329A" w14:paraId="1C18274B" w14:textId="77777777">
        <w:trPr>
          <w:cantSplit/>
          <w:jc w:val="center"/>
        </w:trPr>
        <w:tc>
          <w:tcPr>
            <w:tcW w:w="0" w:type="auto"/>
            <w:gridSpan w:val="3"/>
            <w:vAlign w:val="center"/>
          </w:tcPr>
          <w:p w14:paraId="344026AA" w14:textId="77777777" w:rsidR="00953D8C" w:rsidRPr="0032190F" w:rsidRDefault="00953D8C" w:rsidP="00242C0F">
            <w:pPr>
              <w:jc w:val="center"/>
              <w:rPr>
                <w:b/>
                <w:lang w:val="fr-FR"/>
              </w:rPr>
            </w:pPr>
            <w:r w:rsidRPr="0032190F">
              <w:rPr>
                <w:b/>
                <w:lang w:val="fr-FR"/>
              </w:rPr>
              <w:t>Céramiques attr. à la phase Remedello 1</w:t>
            </w:r>
          </w:p>
        </w:tc>
      </w:tr>
      <w:tr w:rsidR="00953D8C" w:rsidRPr="00DB5974" w14:paraId="14EC3BA8" w14:textId="77777777">
        <w:trPr>
          <w:cantSplit/>
          <w:jc w:val="center"/>
        </w:trPr>
        <w:tc>
          <w:tcPr>
            <w:tcW w:w="0" w:type="auto"/>
            <w:vAlign w:val="center"/>
          </w:tcPr>
          <w:p w14:paraId="65A8326C" w14:textId="77777777" w:rsidR="00953D8C" w:rsidRPr="00DB5974" w:rsidRDefault="00953D8C" w:rsidP="00242C0F">
            <w:pPr>
              <w:jc w:val="center"/>
              <w:rPr>
                <w:b/>
              </w:rPr>
            </w:pPr>
            <w:r w:rsidRPr="00DB5974">
              <w:rPr>
                <w:b/>
              </w:rPr>
              <w:t>Tombe</w:t>
            </w:r>
          </w:p>
        </w:tc>
        <w:tc>
          <w:tcPr>
            <w:tcW w:w="0" w:type="auto"/>
            <w:vAlign w:val="center"/>
          </w:tcPr>
          <w:p w14:paraId="00A352B3" w14:textId="77777777" w:rsidR="00953D8C" w:rsidRPr="00DB5974" w:rsidRDefault="00953D8C" w:rsidP="00242C0F">
            <w:pPr>
              <w:jc w:val="center"/>
              <w:rPr>
                <w:b/>
              </w:rPr>
            </w:pPr>
            <w:r w:rsidRPr="00DB5974">
              <w:rPr>
                <w:b/>
              </w:rPr>
              <w:t>Datation</w:t>
            </w:r>
          </w:p>
        </w:tc>
        <w:tc>
          <w:tcPr>
            <w:tcW w:w="0" w:type="auto"/>
            <w:vAlign w:val="center"/>
          </w:tcPr>
          <w:p w14:paraId="14A83B00" w14:textId="77777777" w:rsidR="00953D8C" w:rsidRPr="00DB5974" w:rsidRDefault="00953D8C" w:rsidP="00242C0F">
            <w:pPr>
              <w:jc w:val="center"/>
              <w:rPr>
                <w:b/>
              </w:rPr>
            </w:pPr>
            <w:r w:rsidRPr="00DB5974">
              <w:rPr>
                <w:b/>
              </w:rPr>
              <w:t>Numéro taxon</w:t>
            </w:r>
          </w:p>
        </w:tc>
      </w:tr>
      <w:tr w:rsidR="00495C84" w14:paraId="2099BD7E" w14:textId="77777777">
        <w:trPr>
          <w:cantSplit/>
          <w:jc w:val="center"/>
        </w:trPr>
        <w:tc>
          <w:tcPr>
            <w:tcW w:w="0" w:type="auto"/>
            <w:vAlign w:val="center"/>
          </w:tcPr>
          <w:p w14:paraId="45B9540A" w14:textId="77777777" w:rsidR="00495C84" w:rsidRDefault="00495C84" w:rsidP="00242C0F">
            <w:pPr>
              <w:jc w:val="center"/>
            </w:pPr>
            <w:r>
              <w:t>71</w:t>
            </w:r>
          </w:p>
        </w:tc>
        <w:tc>
          <w:tcPr>
            <w:tcW w:w="0" w:type="auto"/>
            <w:vAlign w:val="center"/>
          </w:tcPr>
          <w:p w14:paraId="71D9E812" w14:textId="77777777" w:rsidR="00495C84" w:rsidRDefault="00495C84" w:rsidP="00242C0F">
            <w:pPr>
              <w:jc w:val="center"/>
            </w:pPr>
          </w:p>
        </w:tc>
        <w:tc>
          <w:tcPr>
            <w:tcW w:w="0" w:type="auto"/>
            <w:vAlign w:val="center"/>
          </w:tcPr>
          <w:p w14:paraId="4FA8FA5E" w14:textId="77777777" w:rsidR="00495C84" w:rsidRDefault="00495C84" w:rsidP="00242C0F">
            <w:pPr>
              <w:jc w:val="center"/>
            </w:pPr>
          </w:p>
        </w:tc>
      </w:tr>
      <w:tr w:rsidR="00E77E3A" w14:paraId="0355FF1D" w14:textId="77777777">
        <w:trPr>
          <w:cantSplit/>
          <w:jc w:val="center"/>
        </w:trPr>
        <w:tc>
          <w:tcPr>
            <w:tcW w:w="0" w:type="auto"/>
            <w:vAlign w:val="center"/>
          </w:tcPr>
          <w:p w14:paraId="45076057" w14:textId="77777777" w:rsidR="00E77E3A" w:rsidRDefault="00E77E3A" w:rsidP="00E77E3A">
            <w:pPr>
              <w:jc w:val="center"/>
            </w:pPr>
            <w:r>
              <w:t>75</w:t>
            </w:r>
          </w:p>
        </w:tc>
        <w:tc>
          <w:tcPr>
            <w:tcW w:w="0" w:type="auto"/>
            <w:vAlign w:val="center"/>
          </w:tcPr>
          <w:p w14:paraId="4707D414" w14:textId="77777777" w:rsidR="00E77E3A" w:rsidRDefault="00E77E3A" w:rsidP="00E77E3A">
            <w:pPr>
              <w:jc w:val="center"/>
            </w:pPr>
            <w:r>
              <w:t xml:space="preserve">42805 </w:t>
            </w:r>
            <w:r w:rsidRPr="00DB5974">
              <w:rPr>
                <w:rFonts w:ascii="Arial" w:hAnsi="Arial" w:cs="Arial"/>
              </w:rPr>
              <w:t>±</w:t>
            </w:r>
            <w:r>
              <w:t>65 BP</w:t>
            </w:r>
          </w:p>
        </w:tc>
        <w:tc>
          <w:tcPr>
            <w:tcW w:w="0" w:type="auto"/>
            <w:vAlign w:val="center"/>
          </w:tcPr>
          <w:p w14:paraId="125FE161" w14:textId="77777777" w:rsidR="00E77E3A" w:rsidRDefault="00E77E3A" w:rsidP="00E77E3A">
            <w:pPr>
              <w:jc w:val="center"/>
            </w:pPr>
            <w:r>
              <w:t>ETH 12183</w:t>
            </w:r>
          </w:p>
        </w:tc>
      </w:tr>
      <w:tr w:rsidR="00953D8C" w14:paraId="089A60AC" w14:textId="77777777">
        <w:trPr>
          <w:cantSplit/>
          <w:jc w:val="center"/>
        </w:trPr>
        <w:tc>
          <w:tcPr>
            <w:tcW w:w="0" w:type="auto"/>
            <w:vAlign w:val="center"/>
          </w:tcPr>
          <w:p w14:paraId="1528A9D8" w14:textId="77777777" w:rsidR="00953D8C" w:rsidRDefault="00E77E3A" w:rsidP="00242C0F">
            <w:pPr>
              <w:jc w:val="center"/>
            </w:pPr>
            <w:r>
              <w:t>93</w:t>
            </w:r>
          </w:p>
        </w:tc>
        <w:tc>
          <w:tcPr>
            <w:tcW w:w="0" w:type="auto"/>
            <w:vAlign w:val="center"/>
          </w:tcPr>
          <w:p w14:paraId="540880AF" w14:textId="77777777" w:rsidR="00953D8C" w:rsidRDefault="00953D8C" w:rsidP="00242C0F">
            <w:pPr>
              <w:jc w:val="center"/>
            </w:pPr>
          </w:p>
        </w:tc>
        <w:tc>
          <w:tcPr>
            <w:tcW w:w="0" w:type="auto"/>
            <w:vAlign w:val="center"/>
          </w:tcPr>
          <w:p w14:paraId="653DA2C6" w14:textId="77777777" w:rsidR="00953D8C" w:rsidRDefault="00953D8C" w:rsidP="00242C0F">
            <w:pPr>
              <w:jc w:val="center"/>
            </w:pPr>
          </w:p>
        </w:tc>
      </w:tr>
    </w:tbl>
    <w:p w14:paraId="257B58B0" w14:textId="77777777" w:rsidR="00953D8C" w:rsidRDefault="00953D8C" w:rsidP="00242C0F">
      <w:r>
        <w:t>(BIB 955 p. 42)</w:t>
      </w:r>
    </w:p>
    <w:p w14:paraId="0806263E" w14:textId="77777777" w:rsidR="00953D8C" w:rsidRDefault="00953D8C" w:rsidP="00242C0F"/>
    <w:p w14:paraId="6EF5C4E1" w14:textId="77777777" w:rsidR="009B65E1" w:rsidRPr="0032190F" w:rsidRDefault="009B65E1" w:rsidP="00242C0F">
      <w:pPr>
        <w:rPr>
          <w:lang w:val="fr-FR"/>
        </w:rPr>
      </w:pPr>
      <w:r w:rsidRPr="0032190F">
        <w:rPr>
          <w:lang w:val="fr-FR"/>
        </w:rPr>
        <w:t xml:space="preserve">Les vases les plus </w:t>
      </w:r>
      <w:r w:rsidR="00382A85" w:rsidRPr="0032190F">
        <w:rPr>
          <w:lang w:val="fr-FR"/>
        </w:rPr>
        <w:t>anciens</w:t>
      </w:r>
      <w:r w:rsidRPr="0032190F">
        <w:rPr>
          <w:lang w:val="fr-FR"/>
        </w:rPr>
        <w:t xml:space="preserve"> semblent être ceux des tombes 71, 93 et 75 (BIB 27 p. 272)</w:t>
      </w:r>
    </w:p>
    <w:p w14:paraId="658ED9F5" w14:textId="77777777" w:rsidR="009B65E1" w:rsidRPr="0032190F" w:rsidRDefault="009B65E1" w:rsidP="00242C0F">
      <w:pPr>
        <w:rPr>
          <w:lang w:val="fr-FR"/>
        </w:rPr>
      </w:pPr>
    </w:p>
    <w:p w14:paraId="344C6D56" w14:textId="77777777" w:rsidR="007720DD" w:rsidRPr="0032190F" w:rsidRDefault="007720DD" w:rsidP="00242C0F">
      <w:pPr>
        <w:pStyle w:val="Heading3"/>
        <w:spacing w:line="240" w:lineRule="auto"/>
      </w:pPr>
      <w:r w:rsidRPr="0032190F">
        <w:t>Phase 2</w:t>
      </w:r>
    </w:p>
    <w:p w14:paraId="730B5435" w14:textId="77777777" w:rsidR="007720DD" w:rsidRPr="0032190F" w:rsidRDefault="007720DD" w:rsidP="00242C0F">
      <w:pPr>
        <w:rPr>
          <w:lang w:val="fr-FR"/>
        </w:rPr>
      </w:pPr>
    </w:p>
    <w:p w14:paraId="14AA5889" w14:textId="33DFB2C5" w:rsidR="007720DD" w:rsidRPr="0032190F" w:rsidRDefault="007720DD" w:rsidP="00242C0F">
      <w:pPr>
        <w:rPr>
          <w:lang w:val="fr-FR"/>
        </w:rPr>
      </w:pPr>
      <w:r w:rsidRPr="0032190F">
        <w:rPr>
          <w:lang w:val="fr-FR"/>
        </w:rPr>
        <w:t xml:space="preserve">Caractérisée par la céramique </w:t>
      </w:r>
      <w:hyperlink r:id="rId9645" w:anchor="Cul_Metopale" w:history="1">
        <w:r w:rsidR="00FF0A5F" w:rsidRPr="0032190F">
          <w:rPr>
            <w:rStyle w:val="Hyperlink"/>
            <w:lang w:val="fr-FR"/>
          </w:rPr>
          <w:t>métopale</w:t>
        </w:r>
      </w:hyperlink>
      <w:r w:rsidRPr="0032190F">
        <w:rPr>
          <w:lang w:val="fr-FR"/>
        </w:rPr>
        <w:t xml:space="preserve"> (BIB 933).</w:t>
      </w:r>
    </w:p>
    <w:p w14:paraId="66134D2B" w14:textId="77777777" w:rsidR="009A4B06" w:rsidRPr="0032190F" w:rsidRDefault="009A4B06" w:rsidP="00242C0F">
      <w:pPr>
        <w:rPr>
          <w:lang w:val="fr-FR"/>
        </w:rPr>
      </w:pPr>
    </w:p>
    <w:p w14:paraId="0D845CD1" w14:textId="77777777" w:rsidR="00953D8C" w:rsidRPr="0032190F" w:rsidRDefault="00953D8C" w:rsidP="00242C0F">
      <w:pPr>
        <w:rPr>
          <w:lang w:val="fr-FR"/>
        </w:rPr>
      </w:pPr>
      <w:r w:rsidRPr="00B01B6A">
        <w:rPr>
          <w:i/>
          <w:lang w:val="en-GB"/>
        </w:rPr>
        <w:lastRenderedPageBreak/>
        <w:t>Biconal pots, metopal decoration and cups or beakers with elbow-handles</w:t>
      </w:r>
      <w:r w:rsidR="00F929AD" w:rsidRPr="00B01B6A">
        <w:rPr>
          <w:lang w:val="en-GB"/>
        </w:rPr>
        <w:t xml:space="preserve">. </w:t>
      </w:r>
      <w:r w:rsidR="00F929AD" w:rsidRPr="0032190F">
        <w:rPr>
          <w:lang w:val="fr-FR"/>
        </w:rPr>
        <w:t xml:space="preserve">Les vases à métopes sont très proche de ceux du type Fontbuisse (BIB 955 p. 43 (BIB 963)). Ceux à </w:t>
      </w:r>
      <w:r w:rsidR="00F929AD" w:rsidRPr="0032190F">
        <w:rPr>
          <w:i/>
          <w:lang w:val="fr-FR"/>
        </w:rPr>
        <w:t>elbow-handles</w:t>
      </w:r>
      <w:r w:rsidR="00F929AD" w:rsidRPr="0032190F">
        <w:rPr>
          <w:lang w:val="fr-FR"/>
        </w:rPr>
        <w:t xml:space="preserve"> vont devenir commun au Bronze ancien (BIB 955 p. 43)</w:t>
      </w:r>
    </w:p>
    <w:p w14:paraId="29E96A83" w14:textId="77777777" w:rsidR="00953D8C" w:rsidRPr="0032190F" w:rsidRDefault="00953D8C"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92"/>
        <w:gridCol w:w="1294"/>
        <w:gridCol w:w="1970"/>
      </w:tblGrid>
      <w:tr w:rsidR="00953D8C" w:rsidRPr="006A329A" w14:paraId="146293CF" w14:textId="77777777">
        <w:trPr>
          <w:cantSplit/>
          <w:jc w:val="center"/>
        </w:trPr>
        <w:tc>
          <w:tcPr>
            <w:tcW w:w="0" w:type="auto"/>
            <w:gridSpan w:val="3"/>
            <w:vAlign w:val="center"/>
          </w:tcPr>
          <w:p w14:paraId="7AA7D9FC" w14:textId="77777777" w:rsidR="00953D8C" w:rsidRPr="0032190F" w:rsidRDefault="00953D8C" w:rsidP="00242C0F">
            <w:pPr>
              <w:jc w:val="center"/>
              <w:rPr>
                <w:b/>
                <w:lang w:val="fr-FR"/>
              </w:rPr>
            </w:pPr>
            <w:r w:rsidRPr="0032190F">
              <w:rPr>
                <w:b/>
                <w:lang w:val="fr-FR"/>
              </w:rPr>
              <w:t>Céramiques attr. à la phase Remedello 2</w:t>
            </w:r>
          </w:p>
        </w:tc>
      </w:tr>
      <w:tr w:rsidR="00953D8C" w:rsidRPr="00DB5974" w14:paraId="361D0D5F" w14:textId="77777777">
        <w:trPr>
          <w:cantSplit/>
          <w:jc w:val="center"/>
        </w:trPr>
        <w:tc>
          <w:tcPr>
            <w:tcW w:w="0" w:type="auto"/>
            <w:vAlign w:val="center"/>
          </w:tcPr>
          <w:p w14:paraId="24CD1809" w14:textId="77777777" w:rsidR="00953D8C" w:rsidRPr="00DB5974" w:rsidRDefault="00953D8C" w:rsidP="00242C0F">
            <w:pPr>
              <w:jc w:val="center"/>
              <w:rPr>
                <w:b/>
              </w:rPr>
            </w:pPr>
            <w:r w:rsidRPr="00DB5974">
              <w:rPr>
                <w:b/>
              </w:rPr>
              <w:t>Tombe</w:t>
            </w:r>
          </w:p>
        </w:tc>
        <w:tc>
          <w:tcPr>
            <w:tcW w:w="0" w:type="auto"/>
            <w:vAlign w:val="center"/>
          </w:tcPr>
          <w:p w14:paraId="6B1FCEB5" w14:textId="77777777" w:rsidR="00953D8C" w:rsidRPr="00DB5974" w:rsidRDefault="00953D8C" w:rsidP="00242C0F">
            <w:pPr>
              <w:jc w:val="center"/>
              <w:rPr>
                <w:b/>
              </w:rPr>
            </w:pPr>
            <w:r w:rsidRPr="00DB5974">
              <w:rPr>
                <w:b/>
              </w:rPr>
              <w:t>Datation</w:t>
            </w:r>
          </w:p>
        </w:tc>
        <w:tc>
          <w:tcPr>
            <w:tcW w:w="0" w:type="auto"/>
            <w:vAlign w:val="center"/>
          </w:tcPr>
          <w:p w14:paraId="3E49F3DC" w14:textId="77777777" w:rsidR="00953D8C" w:rsidRPr="00DB5974" w:rsidRDefault="00953D8C" w:rsidP="00242C0F">
            <w:pPr>
              <w:jc w:val="center"/>
              <w:rPr>
                <w:b/>
              </w:rPr>
            </w:pPr>
            <w:r w:rsidRPr="00DB5974">
              <w:rPr>
                <w:b/>
              </w:rPr>
              <w:t>Numéro taxon</w:t>
            </w:r>
          </w:p>
        </w:tc>
      </w:tr>
      <w:tr w:rsidR="00953D8C" w14:paraId="556C1ACF" w14:textId="77777777">
        <w:trPr>
          <w:cantSplit/>
          <w:jc w:val="center"/>
        </w:trPr>
        <w:tc>
          <w:tcPr>
            <w:tcW w:w="0" w:type="auto"/>
            <w:vAlign w:val="center"/>
          </w:tcPr>
          <w:p w14:paraId="1396D62C" w14:textId="77777777" w:rsidR="00953D8C" w:rsidRDefault="00F929AD" w:rsidP="00242C0F">
            <w:pPr>
              <w:jc w:val="center"/>
            </w:pPr>
            <w:r>
              <w:t>42</w:t>
            </w:r>
          </w:p>
        </w:tc>
        <w:tc>
          <w:tcPr>
            <w:tcW w:w="0" w:type="auto"/>
            <w:vAlign w:val="center"/>
          </w:tcPr>
          <w:p w14:paraId="1CA3159A" w14:textId="77777777" w:rsidR="00953D8C" w:rsidRDefault="00953D8C" w:rsidP="00242C0F">
            <w:pPr>
              <w:jc w:val="center"/>
            </w:pPr>
          </w:p>
        </w:tc>
        <w:tc>
          <w:tcPr>
            <w:tcW w:w="0" w:type="auto"/>
            <w:vAlign w:val="center"/>
          </w:tcPr>
          <w:p w14:paraId="37807097" w14:textId="77777777" w:rsidR="00953D8C" w:rsidRDefault="00953D8C" w:rsidP="00242C0F">
            <w:pPr>
              <w:jc w:val="center"/>
            </w:pPr>
          </w:p>
        </w:tc>
      </w:tr>
      <w:tr w:rsidR="00953D8C" w14:paraId="44DE6DCB" w14:textId="77777777">
        <w:trPr>
          <w:cantSplit/>
          <w:jc w:val="center"/>
        </w:trPr>
        <w:tc>
          <w:tcPr>
            <w:tcW w:w="0" w:type="auto"/>
            <w:vAlign w:val="center"/>
          </w:tcPr>
          <w:p w14:paraId="2F4D5BC1" w14:textId="77777777" w:rsidR="00953D8C" w:rsidRDefault="00F929AD" w:rsidP="00242C0F">
            <w:pPr>
              <w:jc w:val="center"/>
            </w:pPr>
            <w:r>
              <w:t>46</w:t>
            </w:r>
          </w:p>
        </w:tc>
        <w:tc>
          <w:tcPr>
            <w:tcW w:w="0" w:type="auto"/>
            <w:vAlign w:val="center"/>
          </w:tcPr>
          <w:p w14:paraId="45C5CBD0" w14:textId="77777777" w:rsidR="00953D8C" w:rsidRDefault="00953D8C" w:rsidP="00242C0F">
            <w:pPr>
              <w:jc w:val="center"/>
            </w:pPr>
          </w:p>
        </w:tc>
        <w:tc>
          <w:tcPr>
            <w:tcW w:w="0" w:type="auto"/>
            <w:vAlign w:val="center"/>
          </w:tcPr>
          <w:p w14:paraId="5028B617" w14:textId="77777777" w:rsidR="00953D8C" w:rsidRDefault="00953D8C" w:rsidP="00242C0F">
            <w:pPr>
              <w:jc w:val="center"/>
            </w:pPr>
          </w:p>
        </w:tc>
      </w:tr>
      <w:tr w:rsidR="00F929AD" w14:paraId="240B813B" w14:textId="77777777">
        <w:trPr>
          <w:cantSplit/>
          <w:jc w:val="center"/>
        </w:trPr>
        <w:tc>
          <w:tcPr>
            <w:tcW w:w="0" w:type="auto"/>
            <w:vAlign w:val="center"/>
          </w:tcPr>
          <w:p w14:paraId="2426CBA1" w14:textId="77777777" w:rsidR="00F929AD" w:rsidRDefault="00F929AD" w:rsidP="00242C0F">
            <w:pPr>
              <w:jc w:val="center"/>
            </w:pPr>
            <w:r>
              <w:t>BS III</w:t>
            </w:r>
          </w:p>
        </w:tc>
        <w:tc>
          <w:tcPr>
            <w:tcW w:w="0" w:type="auto"/>
            <w:vAlign w:val="center"/>
          </w:tcPr>
          <w:p w14:paraId="7F5EB2E1" w14:textId="77777777" w:rsidR="00F929AD" w:rsidRDefault="00F929AD" w:rsidP="00242C0F">
            <w:pPr>
              <w:jc w:val="center"/>
            </w:pPr>
          </w:p>
        </w:tc>
        <w:tc>
          <w:tcPr>
            <w:tcW w:w="0" w:type="auto"/>
            <w:vAlign w:val="center"/>
          </w:tcPr>
          <w:p w14:paraId="6F01684F" w14:textId="77777777" w:rsidR="00F929AD" w:rsidRDefault="00F929AD" w:rsidP="00242C0F">
            <w:pPr>
              <w:jc w:val="center"/>
            </w:pPr>
          </w:p>
        </w:tc>
      </w:tr>
      <w:tr w:rsidR="00F929AD" w14:paraId="759F245D" w14:textId="77777777">
        <w:trPr>
          <w:cantSplit/>
          <w:jc w:val="center"/>
        </w:trPr>
        <w:tc>
          <w:tcPr>
            <w:tcW w:w="0" w:type="auto"/>
            <w:vAlign w:val="center"/>
          </w:tcPr>
          <w:p w14:paraId="686988E0" w14:textId="77777777" w:rsidR="00F929AD" w:rsidRDefault="00F929AD" w:rsidP="00242C0F">
            <w:pPr>
              <w:jc w:val="center"/>
            </w:pPr>
            <w:r>
              <w:t>BS IV</w:t>
            </w:r>
          </w:p>
        </w:tc>
        <w:tc>
          <w:tcPr>
            <w:tcW w:w="0" w:type="auto"/>
            <w:vAlign w:val="center"/>
          </w:tcPr>
          <w:p w14:paraId="33B4EE6A" w14:textId="77777777" w:rsidR="00F929AD" w:rsidRDefault="00F929AD" w:rsidP="00242C0F">
            <w:pPr>
              <w:jc w:val="center"/>
            </w:pPr>
          </w:p>
        </w:tc>
        <w:tc>
          <w:tcPr>
            <w:tcW w:w="0" w:type="auto"/>
            <w:vAlign w:val="center"/>
          </w:tcPr>
          <w:p w14:paraId="3F2B27B5" w14:textId="77777777" w:rsidR="00F929AD" w:rsidRDefault="00F929AD" w:rsidP="00242C0F">
            <w:pPr>
              <w:jc w:val="center"/>
            </w:pPr>
          </w:p>
        </w:tc>
      </w:tr>
      <w:tr w:rsidR="00F929AD" w14:paraId="28611A73" w14:textId="77777777">
        <w:trPr>
          <w:cantSplit/>
          <w:jc w:val="center"/>
        </w:trPr>
        <w:tc>
          <w:tcPr>
            <w:tcW w:w="0" w:type="auto"/>
            <w:vAlign w:val="center"/>
          </w:tcPr>
          <w:p w14:paraId="75430D47" w14:textId="77777777" w:rsidR="00F929AD" w:rsidRDefault="00F929AD" w:rsidP="00242C0F">
            <w:pPr>
              <w:jc w:val="center"/>
            </w:pPr>
            <w:r>
              <w:t>65</w:t>
            </w:r>
          </w:p>
        </w:tc>
        <w:tc>
          <w:tcPr>
            <w:tcW w:w="0" w:type="auto"/>
            <w:vAlign w:val="center"/>
          </w:tcPr>
          <w:p w14:paraId="2861429F" w14:textId="77777777" w:rsidR="00F929AD" w:rsidRDefault="00F929AD" w:rsidP="00242C0F">
            <w:pPr>
              <w:jc w:val="center"/>
            </w:pPr>
          </w:p>
        </w:tc>
        <w:tc>
          <w:tcPr>
            <w:tcW w:w="0" w:type="auto"/>
            <w:vAlign w:val="center"/>
          </w:tcPr>
          <w:p w14:paraId="3645A1E8" w14:textId="77777777" w:rsidR="00F929AD" w:rsidRDefault="00F929AD" w:rsidP="00242C0F">
            <w:pPr>
              <w:jc w:val="center"/>
            </w:pPr>
          </w:p>
        </w:tc>
      </w:tr>
    </w:tbl>
    <w:p w14:paraId="30406719" w14:textId="77777777" w:rsidR="00953D8C" w:rsidRDefault="00F929AD" w:rsidP="00242C0F">
      <w:r>
        <w:t>(BIB 955 p. 43)</w:t>
      </w:r>
    </w:p>
    <w:p w14:paraId="31C00233" w14:textId="77777777" w:rsidR="00953D8C" w:rsidRDefault="00953D8C" w:rsidP="00242C0F"/>
    <w:p w14:paraId="2E212962" w14:textId="77777777" w:rsidR="00C2061E" w:rsidRPr="0032190F" w:rsidRDefault="00C2061E" w:rsidP="00242C0F">
      <w:pPr>
        <w:rPr>
          <w:lang w:val="fr-FR"/>
        </w:rPr>
      </w:pPr>
      <w:r w:rsidRPr="0032190F">
        <w:rPr>
          <w:lang w:val="fr-FR"/>
        </w:rPr>
        <w:t>La radiochronologie de la céramique métopale qui caractérise la phase Remedello 2 est mal connue et couvre l’ensemble du 3</w:t>
      </w:r>
      <w:r w:rsidRPr="0032190F">
        <w:rPr>
          <w:vertAlign w:val="superscript"/>
          <w:lang w:val="fr-FR"/>
        </w:rPr>
        <w:t>ème</w:t>
      </w:r>
      <w:r w:rsidRPr="0032190F">
        <w:rPr>
          <w:lang w:val="fr-FR"/>
        </w:rPr>
        <w:t xml:space="preserve"> millénaire BC cal. :</w:t>
      </w:r>
    </w:p>
    <w:p w14:paraId="493D59AF" w14:textId="77777777" w:rsidR="00C2061E" w:rsidRPr="0032190F" w:rsidRDefault="00C2061E"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36"/>
        <w:gridCol w:w="1542"/>
        <w:gridCol w:w="1690"/>
      </w:tblGrid>
      <w:tr w:rsidR="00C2061E" w:rsidRPr="006A329A" w14:paraId="7AB81CE1" w14:textId="77777777">
        <w:trPr>
          <w:cantSplit/>
          <w:jc w:val="center"/>
        </w:trPr>
        <w:tc>
          <w:tcPr>
            <w:tcW w:w="0" w:type="auto"/>
            <w:gridSpan w:val="3"/>
            <w:vAlign w:val="center"/>
          </w:tcPr>
          <w:p w14:paraId="51A67A8C" w14:textId="77777777" w:rsidR="00C2061E" w:rsidRPr="0032190F" w:rsidRDefault="00C2061E" w:rsidP="00242C0F">
            <w:pPr>
              <w:jc w:val="center"/>
              <w:rPr>
                <w:b/>
                <w:lang w:val="fr-FR"/>
              </w:rPr>
            </w:pPr>
            <w:r w:rsidRPr="0032190F">
              <w:rPr>
                <w:b/>
                <w:lang w:val="fr-FR"/>
              </w:rPr>
              <w:t>Tombes attr. à la phase Remedello 2</w:t>
            </w:r>
          </w:p>
        </w:tc>
      </w:tr>
      <w:tr w:rsidR="00C2061E" w:rsidRPr="00DB5974" w14:paraId="6A162062" w14:textId="77777777">
        <w:trPr>
          <w:cantSplit/>
          <w:jc w:val="center"/>
        </w:trPr>
        <w:tc>
          <w:tcPr>
            <w:tcW w:w="0" w:type="auto"/>
            <w:vAlign w:val="center"/>
          </w:tcPr>
          <w:p w14:paraId="0438E3A5" w14:textId="77777777" w:rsidR="00C2061E" w:rsidRPr="00DB5974" w:rsidRDefault="00C2061E" w:rsidP="00242C0F">
            <w:pPr>
              <w:jc w:val="center"/>
              <w:rPr>
                <w:b/>
              </w:rPr>
            </w:pPr>
            <w:r w:rsidRPr="00DB5974">
              <w:rPr>
                <w:b/>
              </w:rPr>
              <w:t>Tombe</w:t>
            </w:r>
          </w:p>
        </w:tc>
        <w:tc>
          <w:tcPr>
            <w:tcW w:w="0" w:type="auto"/>
            <w:vAlign w:val="center"/>
          </w:tcPr>
          <w:p w14:paraId="1581E6D1" w14:textId="77777777" w:rsidR="00C2061E" w:rsidRPr="00DB5974" w:rsidRDefault="00C2061E" w:rsidP="00242C0F">
            <w:pPr>
              <w:jc w:val="center"/>
              <w:rPr>
                <w:b/>
              </w:rPr>
            </w:pPr>
            <w:r w:rsidRPr="00DB5974">
              <w:rPr>
                <w:b/>
              </w:rPr>
              <w:t>Datation</w:t>
            </w:r>
          </w:p>
        </w:tc>
        <w:tc>
          <w:tcPr>
            <w:tcW w:w="0" w:type="auto"/>
            <w:vAlign w:val="center"/>
          </w:tcPr>
          <w:p w14:paraId="3380AA68" w14:textId="77777777" w:rsidR="00C2061E" w:rsidRPr="00DB5974" w:rsidRDefault="00C2061E" w:rsidP="00242C0F">
            <w:pPr>
              <w:jc w:val="center"/>
              <w:rPr>
                <w:b/>
              </w:rPr>
            </w:pPr>
            <w:r w:rsidRPr="00DB5974">
              <w:rPr>
                <w:b/>
              </w:rPr>
              <w:t>Numéro taxon</w:t>
            </w:r>
          </w:p>
        </w:tc>
      </w:tr>
      <w:tr w:rsidR="00C2061E" w14:paraId="214B2B83" w14:textId="77777777">
        <w:trPr>
          <w:cantSplit/>
          <w:jc w:val="center"/>
        </w:trPr>
        <w:tc>
          <w:tcPr>
            <w:tcW w:w="0" w:type="auto"/>
            <w:vAlign w:val="center"/>
          </w:tcPr>
          <w:p w14:paraId="6DE5502D" w14:textId="77777777" w:rsidR="00C2061E" w:rsidRDefault="00C2061E" w:rsidP="00242C0F">
            <w:pPr>
              <w:jc w:val="center"/>
            </w:pPr>
            <w:r>
              <w:t>34</w:t>
            </w:r>
          </w:p>
        </w:tc>
        <w:tc>
          <w:tcPr>
            <w:tcW w:w="0" w:type="auto"/>
            <w:vAlign w:val="center"/>
          </w:tcPr>
          <w:p w14:paraId="1141C2DD" w14:textId="77777777" w:rsidR="00C2061E" w:rsidRDefault="00C2061E" w:rsidP="00242C0F">
            <w:pPr>
              <w:jc w:val="center"/>
            </w:pPr>
            <w:r>
              <w:t>4400 ± 60 BP</w:t>
            </w:r>
          </w:p>
        </w:tc>
        <w:tc>
          <w:tcPr>
            <w:tcW w:w="0" w:type="auto"/>
            <w:vAlign w:val="center"/>
          </w:tcPr>
          <w:p w14:paraId="22DD5D25" w14:textId="77777777" w:rsidR="00C2061E" w:rsidRDefault="00C2061E" w:rsidP="00242C0F">
            <w:pPr>
              <w:jc w:val="center"/>
            </w:pPr>
            <w:r>
              <w:t>ETH12189</w:t>
            </w:r>
          </w:p>
        </w:tc>
      </w:tr>
      <w:tr w:rsidR="00C2061E" w14:paraId="4614EEE7" w14:textId="77777777">
        <w:trPr>
          <w:cantSplit/>
          <w:jc w:val="center"/>
        </w:trPr>
        <w:tc>
          <w:tcPr>
            <w:tcW w:w="0" w:type="auto"/>
            <w:vAlign w:val="center"/>
          </w:tcPr>
          <w:p w14:paraId="5BD0F69D" w14:textId="77777777" w:rsidR="00C2061E" w:rsidRDefault="00C2061E" w:rsidP="00242C0F">
            <w:pPr>
              <w:jc w:val="center"/>
            </w:pPr>
            <w:r>
              <w:t>65</w:t>
            </w:r>
          </w:p>
        </w:tc>
        <w:tc>
          <w:tcPr>
            <w:tcW w:w="0" w:type="auto"/>
            <w:vAlign w:val="center"/>
          </w:tcPr>
          <w:p w14:paraId="7A91BD73" w14:textId="77777777" w:rsidR="00C2061E" w:rsidRDefault="00C2061E" w:rsidP="00242C0F">
            <w:pPr>
              <w:jc w:val="center"/>
            </w:pPr>
            <w:r>
              <w:t>4185 ± 70 BP</w:t>
            </w:r>
          </w:p>
        </w:tc>
        <w:tc>
          <w:tcPr>
            <w:tcW w:w="0" w:type="auto"/>
            <w:vAlign w:val="center"/>
          </w:tcPr>
          <w:p w14:paraId="441DCB81" w14:textId="77777777" w:rsidR="00C2061E" w:rsidRDefault="00C2061E" w:rsidP="00242C0F">
            <w:pPr>
              <w:jc w:val="center"/>
            </w:pPr>
            <w:r>
              <w:t>ETH12188</w:t>
            </w:r>
          </w:p>
        </w:tc>
      </w:tr>
      <w:tr w:rsidR="00C2061E" w14:paraId="1D9B408F" w14:textId="77777777">
        <w:trPr>
          <w:cantSplit/>
          <w:jc w:val="center"/>
        </w:trPr>
        <w:tc>
          <w:tcPr>
            <w:tcW w:w="0" w:type="auto"/>
            <w:vAlign w:val="center"/>
          </w:tcPr>
          <w:p w14:paraId="2C1DE1FF" w14:textId="77777777" w:rsidR="00C2061E" w:rsidRDefault="00C2061E" w:rsidP="00242C0F">
            <w:pPr>
              <w:jc w:val="center"/>
            </w:pPr>
            <w:r>
              <w:t>27</w:t>
            </w:r>
          </w:p>
        </w:tc>
        <w:tc>
          <w:tcPr>
            <w:tcW w:w="0" w:type="auto"/>
            <w:vAlign w:val="center"/>
          </w:tcPr>
          <w:p w14:paraId="1173B175" w14:textId="77777777" w:rsidR="00C2061E" w:rsidRDefault="00C2061E" w:rsidP="00242C0F">
            <w:pPr>
              <w:jc w:val="center"/>
            </w:pPr>
            <w:r>
              <w:t>4025 ± 65 BP</w:t>
            </w:r>
          </w:p>
        </w:tc>
        <w:tc>
          <w:tcPr>
            <w:tcW w:w="0" w:type="auto"/>
            <w:vAlign w:val="center"/>
          </w:tcPr>
          <w:p w14:paraId="1E6B835D" w14:textId="77777777" w:rsidR="00C2061E" w:rsidRDefault="00C2061E" w:rsidP="00242C0F">
            <w:pPr>
              <w:jc w:val="center"/>
            </w:pPr>
            <w:r>
              <w:t>ETH12190</w:t>
            </w:r>
          </w:p>
        </w:tc>
      </w:tr>
      <w:tr w:rsidR="00C2061E" w14:paraId="1F267F65" w14:textId="77777777">
        <w:trPr>
          <w:cantSplit/>
          <w:jc w:val="center"/>
        </w:trPr>
        <w:tc>
          <w:tcPr>
            <w:tcW w:w="0" w:type="auto"/>
            <w:vAlign w:val="center"/>
          </w:tcPr>
          <w:p w14:paraId="68086325" w14:textId="77777777" w:rsidR="00C2061E" w:rsidRDefault="00C2061E" w:rsidP="00242C0F">
            <w:pPr>
              <w:jc w:val="center"/>
            </w:pPr>
            <w:r>
              <w:t>73</w:t>
            </w:r>
          </w:p>
        </w:tc>
        <w:tc>
          <w:tcPr>
            <w:tcW w:w="0" w:type="auto"/>
            <w:vAlign w:val="center"/>
          </w:tcPr>
          <w:p w14:paraId="24D0814C" w14:textId="77777777" w:rsidR="00C2061E" w:rsidRDefault="00C2061E" w:rsidP="00242C0F">
            <w:pPr>
              <w:jc w:val="center"/>
            </w:pPr>
            <w:r>
              <w:t>3800 ± 60 BP</w:t>
            </w:r>
          </w:p>
        </w:tc>
        <w:tc>
          <w:tcPr>
            <w:tcW w:w="0" w:type="auto"/>
            <w:vAlign w:val="center"/>
          </w:tcPr>
          <w:p w14:paraId="6DFD07F0" w14:textId="77777777" w:rsidR="00C2061E" w:rsidRDefault="00C2061E" w:rsidP="00242C0F">
            <w:pPr>
              <w:jc w:val="center"/>
            </w:pPr>
            <w:r>
              <w:t>ETH12184</w:t>
            </w:r>
          </w:p>
        </w:tc>
      </w:tr>
      <w:tr w:rsidR="00C2061E" w14:paraId="65E5A7C8" w14:textId="77777777">
        <w:trPr>
          <w:cantSplit/>
          <w:jc w:val="center"/>
        </w:trPr>
        <w:tc>
          <w:tcPr>
            <w:tcW w:w="0" w:type="auto"/>
            <w:vMerge w:val="restart"/>
            <w:vAlign w:val="center"/>
          </w:tcPr>
          <w:p w14:paraId="22F20D40" w14:textId="77777777" w:rsidR="00C2061E" w:rsidRDefault="00C2061E" w:rsidP="00242C0F">
            <w:pPr>
              <w:jc w:val="center"/>
            </w:pPr>
            <w:r>
              <w:t>78</w:t>
            </w:r>
          </w:p>
        </w:tc>
        <w:tc>
          <w:tcPr>
            <w:tcW w:w="0" w:type="auto"/>
            <w:vAlign w:val="center"/>
          </w:tcPr>
          <w:p w14:paraId="3AF315A2" w14:textId="77777777" w:rsidR="00C2061E" w:rsidRDefault="00C2061E" w:rsidP="00242C0F">
            <w:pPr>
              <w:jc w:val="center"/>
            </w:pPr>
            <w:r>
              <w:t>3595 ± 55 BP</w:t>
            </w:r>
          </w:p>
        </w:tc>
        <w:tc>
          <w:tcPr>
            <w:tcW w:w="0" w:type="auto"/>
            <w:vAlign w:val="center"/>
          </w:tcPr>
          <w:p w14:paraId="1A91C956" w14:textId="77777777" w:rsidR="00C2061E" w:rsidRDefault="00C2061E" w:rsidP="00242C0F">
            <w:pPr>
              <w:jc w:val="center"/>
            </w:pPr>
            <w:r>
              <w:t>ETH12913</w:t>
            </w:r>
          </w:p>
        </w:tc>
      </w:tr>
      <w:tr w:rsidR="00C2061E" w14:paraId="7096EA66" w14:textId="77777777">
        <w:trPr>
          <w:cantSplit/>
          <w:jc w:val="center"/>
        </w:trPr>
        <w:tc>
          <w:tcPr>
            <w:tcW w:w="0" w:type="auto"/>
            <w:vMerge/>
            <w:vAlign w:val="center"/>
          </w:tcPr>
          <w:p w14:paraId="36627EB2" w14:textId="77777777" w:rsidR="00C2061E" w:rsidRDefault="00C2061E" w:rsidP="00242C0F">
            <w:pPr>
              <w:jc w:val="center"/>
            </w:pPr>
          </w:p>
        </w:tc>
        <w:tc>
          <w:tcPr>
            <w:tcW w:w="0" w:type="auto"/>
            <w:vAlign w:val="center"/>
          </w:tcPr>
          <w:p w14:paraId="7BA340BC" w14:textId="77777777" w:rsidR="00C2061E" w:rsidRDefault="00C2061E" w:rsidP="00242C0F">
            <w:pPr>
              <w:jc w:val="center"/>
            </w:pPr>
            <w:r>
              <w:t>3485 ± 50 BP</w:t>
            </w:r>
          </w:p>
        </w:tc>
        <w:tc>
          <w:tcPr>
            <w:tcW w:w="0" w:type="auto"/>
            <w:vAlign w:val="center"/>
          </w:tcPr>
          <w:p w14:paraId="40F776D7" w14:textId="77777777" w:rsidR="00C2061E" w:rsidRDefault="00C2061E" w:rsidP="00242C0F">
            <w:pPr>
              <w:jc w:val="center"/>
            </w:pPr>
            <w:r>
              <w:t>ETH12186</w:t>
            </w:r>
          </w:p>
        </w:tc>
      </w:tr>
      <w:tr w:rsidR="00C2061E" w14:paraId="02DA4FF7" w14:textId="77777777">
        <w:trPr>
          <w:cantSplit/>
          <w:jc w:val="center"/>
        </w:trPr>
        <w:tc>
          <w:tcPr>
            <w:tcW w:w="0" w:type="auto"/>
            <w:vAlign w:val="center"/>
          </w:tcPr>
          <w:p w14:paraId="68AB3227" w14:textId="77777777" w:rsidR="00C2061E" w:rsidRDefault="00C2061E" w:rsidP="00242C0F">
            <w:pPr>
              <w:jc w:val="center"/>
            </w:pPr>
            <w:r>
              <w:t>83</w:t>
            </w:r>
          </w:p>
        </w:tc>
        <w:tc>
          <w:tcPr>
            <w:tcW w:w="0" w:type="auto"/>
            <w:vAlign w:val="center"/>
          </w:tcPr>
          <w:p w14:paraId="0AAFFFFA" w14:textId="77777777" w:rsidR="00C2061E" w:rsidRDefault="00C2061E" w:rsidP="00242C0F">
            <w:pPr>
              <w:jc w:val="center"/>
            </w:pPr>
            <w:r>
              <w:t>3445 ± 55 BP</w:t>
            </w:r>
          </w:p>
        </w:tc>
        <w:tc>
          <w:tcPr>
            <w:tcW w:w="0" w:type="auto"/>
            <w:vAlign w:val="center"/>
          </w:tcPr>
          <w:p w14:paraId="1CFBCC53" w14:textId="77777777" w:rsidR="00C2061E" w:rsidRDefault="00C2061E" w:rsidP="00242C0F">
            <w:pPr>
              <w:jc w:val="center"/>
            </w:pPr>
            <w:r>
              <w:t>ETH12187</w:t>
            </w:r>
          </w:p>
        </w:tc>
      </w:tr>
    </w:tbl>
    <w:p w14:paraId="0C3A78F8" w14:textId="77777777" w:rsidR="00C2061E" w:rsidRDefault="00C2061E" w:rsidP="00242C0F">
      <w:r>
        <w:t>(BIB 271)</w:t>
      </w:r>
    </w:p>
    <w:p w14:paraId="3A3F8B74" w14:textId="77777777" w:rsidR="009B65E1" w:rsidRDefault="009B65E1" w:rsidP="00242C0F"/>
    <w:p w14:paraId="32D5A4F1" w14:textId="67989FCE" w:rsidR="009E765E" w:rsidRPr="0032190F" w:rsidRDefault="009E765E" w:rsidP="00242C0F">
      <w:pPr>
        <w:jc w:val="both"/>
        <w:rPr>
          <w:lang w:val="fr-FR"/>
        </w:rPr>
      </w:pPr>
      <w:r w:rsidRPr="0032190F">
        <w:rPr>
          <w:lang w:val="fr-FR"/>
        </w:rPr>
        <w:t xml:space="preserve">Bagolini (1997) note des correspondances de la céramique de Remedello-Sotto et celle de </w:t>
      </w:r>
      <w:hyperlink r:id="rId9646" w:anchor="Cul_Sulcis_Iglesiente" w:history="1">
        <w:r w:rsidRPr="0032190F">
          <w:rPr>
            <w:rStyle w:val="Hyperlink"/>
            <w:lang w:val="fr-FR"/>
          </w:rPr>
          <w:t>Sulcis-Iglesiente</w:t>
        </w:r>
      </w:hyperlink>
      <w:r w:rsidRPr="0032190F">
        <w:rPr>
          <w:lang w:val="fr-FR"/>
        </w:rPr>
        <w:t xml:space="preserve"> faciès du </w:t>
      </w:r>
      <w:hyperlink r:id="rId9647" w:anchor="Cul_Campaniforme" w:history="1">
        <w:r w:rsidRPr="0032190F">
          <w:rPr>
            <w:rStyle w:val="Hyperlink"/>
            <w:lang w:val="fr-FR"/>
          </w:rPr>
          <w:t>Campaniforme</w:t>
        </w:r>
      </w:hyperlink>
      <w:r w:rsidRPr="0032190F">
        <w:rPr>
          <w:lang w:val="fr-FR"/>
        </w:rPr>
        <w:t xml:space="preserve"> tardif de Sardaigne, et particulièrement de la </w:t>
      </w:r>
      <w:hyperlink r:id="rId9648" w:anchor="Sit_Volpe" w:history="1">
        <w:r w:rsidR="008900C1" w:rsidRPr="0032190F">
          <w:rPr>
            <w:rStyle w:val="Hyperlink"/>
            <w:lang w:val="fr-FR"/>
          </w:rPr>
          <w:t>Grotta della Volpe</w:t>
        </w:r>
      </w:hyperlink>
      <w:r w:rsidRPr="0032190F">
        <w:rPr>
          <w:lang w:val="fr-FR"/>
        </w:rPr>
        <w:t>(BIB 1206 p. 216 (BIB 1210))</w:t>
      </w:r>
    </w:p>
    <w:p w14:paraId="49258ADD" w14:textId="77777777" w:rsidR="009E765E" w:rsidRPr="0032190F" w:rsidRDefault="009E765E" w:rsidP="00242C0F">
      <w:pPr>
        <w:rPr>
          <w:lang w:val="fr-FR"/>
        </w:rPr>
      </w:pPr>
    </w:p>
    <w:p w14:paraId="404D2DE8" w14:textId="77777777" w:rsidR="00495C84" w:rsidRPr="0032190F" w:rsidRDefault="00495C84" w:rsidP="00242C0F">
      <w:pPr>
        <w:rPr>
          <w:lang w:val="fr-FR"/>
        </w:rPr>
      </w:pPr>
      <w:r w:rsidRPr="0032190F">
        <w:rPr>
          <w:lang w:val="fr-FR"/>
        </w:rPr>
        <w:t>Le groupe de céramique typologiquement plus récent est celui des tombes : 42, 46, BS III, BS IV et 65 (BIB 27 p. 272)</w:t>
      </w:r>
    </w:p>
    <w:p w14:paraId="6BE6ED27" w14:textId="77777777" w:rsidR="00495C84" w:rsidRPr="0032190F" w:rsidRDefault="00495C84" w:rsidP="00242C0F">
      <w:pPr>
        <w:rPr>
          <w:lang w:val="fr-FR"/>
        </w:rPr>
      </w:pPr>
    </w:p>
    <w:p w14:paraId="1524E323" w14:textId="77777777" w:rsidR="00C03B60" w:rsidRPr="0032190F" w:rsidRDefault="00C03B60" w:rsidP="00242C0F">
      <w:pPr>
        <w:pStyle w:val="Heading2"/>
      </w:pPr>
      <w:r w:rsidRPr="0032190F">
        <w:t>Tombe BS I</w:t>
      </w:r>
    </w:p>
    <w:p w14:paraId="432A73D5" w14:textId="77777777" w:rsidR="00DB4049" w:rsidRPr="0032190F" w:rsidRDefault="00DB4049" w:rsidP="00242C0F">
      <w:pPr>
        <w:jc w:val="both"/>
        <w:rPr>
          <w:lang w:val="fr-FR"/>
        </w:rPr>
      </w:pPr>
    </w:p>
    <w:p w14:paraId="4EAA7C1C" w14:textId="406148C5" w:rsidR="00215DCD" w:rsidRPr="0032190F" w:rsidRDefault="00C03B60" w:rsidP="00242C0F">
      <w:pPr>
        <w:rPr>
          <w:lang w:val="fr-FR"/>
        </w:rPr>
      </w:pPr>
      <w:r w:rsidRPr="0032190F">
        <w:rPr>
          <w:lang w:val="fr-FR"/>
        </w:rPr>
        <w:t xml:space="preserve">Un poignard d’origine sud-alpine (région des </w:t>
      </w:r>
      <w:hyperlink r:id="rId9649" w:anchor="Sit_Monti_Lessini" w:history="1">
        <w:r w:rsidRPr="0032190F">
          <w:rPr>
            <w:rStyle w:val="Hyperlink"/>
            <w:lang w:val="fr-FR"/>
          </w:rPr>
          <w:t>Monti Lessini</w:t>
        </w:r>
      </w:hyperlink>
      <w:r w:rsidRPr="0032190F">
        <w:rPr>
          <w:lang w:val="fr-FR"/>
        </w:rPr>
        <w:t>) d’une facture exceptionelle traduit l’importance symbolique de ces objets dans les traditions funéraires (BIB 788 p. 33 (BIB 463, tav. 5, 1-2))</w:t>
      </w:r>
      <w:r w:rsidR="00215DCD" w:rsidRPr="0032190F">
        <w:rPr>
          <w:lang w:val="fr-FR"/>
        </w:rPr>
        <w:t>a épaules courtes (BIB 27 p. 269)</w:t>
      </w:r>
    </w:p>
    <w:p w14:paraId="7D680DD1" w14:textId="77777777" w:rsidR="00C03B60" w:rsidRPr="0032190F" w:rsidRDefault="00C03B60" w:rsidP="00242C0F">
      <w:pPr>
        <w:rPr>
          <w:lang w:val="fr-FR"/>
        </w:rPr>
      </w:pPr>
    </w:p>
    <w:p w14:paraId="1BE70E5A" w14:textId="77777777" w:rsidR="00E77611" w:rsidRPr="0032190F" w:rsidRDefault="00E77611" w:rsidP="00242C0F">
      <w:pPr>
        <w:pStyle w:val="Heading2"/>
      </w:pPr>
      <w:r w:rsidRPr="0032190F">
        <w:t>Tombe BS II</w:t>
      </w:r>
    </w:p>
    <w:p w14:paraId="0A1E5D41" w14:textId="77777777" w:rsidR="009D17DB" w:rsidRPr="0032190F" w:rsidRDefault="009D17DB" w:rsidP="00242C0F">
      <w:pPr>
        <w:rPr>
          <w:lang w:val="fr-FR"/>
        </w:rPr>
      </w:pPr>
    </w:p>
    <w:p w14:paraId="49EC2FD3" w14:textId="77777777" w:rsidR="005B6692" w:rsidRPr="0032190F" w:rsidRDefault="005B6692" w:rsidP="00242C0F">
      <w:pPr>
        <w:jc w:val="both"/>
        <w:rPr>
          <w:lang w:val="fr-FR"/>
        </w:rPr>
      </w:pPr>
      <w:r w:rsidRPr="0032190F">
        <w:rPr>
          <w:lang w:val="fr-FR"/>
        </w:rPr>
        <w:t xml:space="preserve">Datation </w:t>
      </w:r>
      <w:smartTag w:uri="urn:schemas-microsoft-com:office:smarttags" w:element="metricconverter">
        <w:smartTagPr>
          <w:attr w:name="ProductID" w:val="14C"/>
        </w:smartTagPr>
        <w:r w:rsidRPr="0032190F">
          <w:rPr>
            <w:lang w:val="fr-FR"/>
          </w:rPr>
          <w:t>14C</w:t>
        </w:r>
      </w:smartTag>
      <w:r w:rsidRPr="0032190F">
        <w:rPr>
          <w:lang w:val="fr-FR"/>
        </w:rPr>
        <w:t xml:space="preserve"> à 2 s sur ossement humain : 2780-2459 (82,36%), 2873-2797 (17,64%) calBC (BIB 27 tab. 7)</w:t>
      </w:r>
      <w:r w:rsidRPr="0032190F">
        <w:rPr>
          <w:i/>
          <w:lang w:val="fr-FR"/>
        </w:rPr>
        <w:t xml:space="preserve"> Une datation 14C : 2120 ± 70 BC</w:t>
      </w:r>
      <w:r w:rsidRPr="0032190F">
        <w:rPr>
          <w:lang w:val="fr-FR"/>
        </w:rPr>
        <w:t xml:space="preserve"> (BIB 232 p. 72 et BIB 1167 p. 223 et BIB 811 p. 529) </w:t>
      </w:r>
    </w:p>
    <w:p w14:paraId="04F387C0" w14:textId="77777777" w:rsidR="005B6692" w:rsidRPr="0032190F" w:rsidRDefault="005B6692" w:rsidP="00242C0F">
      <w:pPr>
        <w:jc w:val="both"/>
        <w:rPr>
          <w:lang w:val="fr-FR"/>
        </w:rPr>
      </w:pPr>
    </w:p>
    <w:p w14:paraId="0DAB78EA" w14:textId="49DD2803" w:rsidR="006930F0" w:rsidRPr="0032190F" w:rsidRDefault="00E77611" w:rsidP="00242C0F">
      <w:pPr>
        <w:jc w:val="both"/>
        <w:rPr>
          <w:lang w:val="fr-FR"/>
        </w:rPr>
      </w:pPr>
      <w:r w:rsidRPr="0032190F">
        <w:rPr>
          <w:lang w:val="fr-FR"/>
        </w:rPr>
        <w:t xml:space="preserve">La présence d’une épingle en argent avec la tête en T rend possible la corrélation de cette sépulture attribuée au Remedello 2 avec l’horizon </w:t>
      </w:r>
      <w:r w:rsidRPr="0032190F">
        <w:rPr>
          <w:i/>
          <w:lang w:val="fr-FR"/>
        </w:rPr>
        <w:t>Schnurkeramic</w:t>
      </w:r>
      <w:r w:rsidR="000E3DAC" w:rsidRPr="0032190F">
        <w:rPr>
          <w:lang w:val="fr-FR"/>
        </w:rPr>
        <w:t>(</w:t>
      </w:r>
      <w:hyperlink r:id="rId9650" w:anchor="Cul_Cordée" w:history="1">
        <w:r w:rsidR="000E3DAC" w:rsidRPr="0032190F">
          <w:rPr>
            <w:rStyle w:val="Hyperlink"/>
            <w:lang w:val="fr-FR"/>
          </w:rPr>
          <w:t>Cordé</w:t>
        </w:r>
      </w:hyperlink>
      <w:r w:rsidR="000E3DAC" w:rsidRPr="0032190F">
        <w:rPr>
          <w:lang w:val="fr-FR"/>
        </w:rPr>
        <w:t xml:space="preserve">) </w:t>
      </w:r>
      <w:r w:rsidRPr="0032190F">
        <w:rPr>
          <w:lang w:val="fr-FR"/>
        </w:rPr>
        <w:t>transalpine (BIB 232 p. 72</w:t>
      </w:r>
      <w:r w:rsidR="000E3DAC" w:rsidRPr="0032190F">
        <w:rPr>
          <w:lang w:val="fr-FR"/>
        </w:rPr>
        <w:t xml:space="preserve"> et BIB 1167 p. 223</w:t>
      </w:r>
      <w:r w:rsidR="006930F0" w:rsidRPr="0032190F">
        <w:rPr>
          <w:lang w:val="fr-FR"/>
        </w:rPr>
        <w:t xml:space="preserve"> et BIB 811 p. 529</w:t>
      </w:r>
      <w:r w:rsidRPr="0032190F">
        <w:rPr>
          <w:lang w:val="fr-FR"/>
        </w:rPr>
        <w:t>)</w:t>
      </w:r>
      <w:r w:rsidR="009D17DB" w:rsidRPr="0032190F">
        <w:rPr>
          <w:lang w:val="fr-FR"/>
        </w:rPr>
        <w:t xml:space="preserve"> avec l’aire pontico-causaque (BIB 30 p. 122)</w:t>
      </w:r>
      <w:r w:rsidR="00DC42B1" w:rsidRPr="0032190F">
        <w:rPr>
          <w:lang w:val="fr-FR"/>
        </w:rPr>
        <w:t xml:space="preserve"> voir </w:t>
      </w:r>
      <w:hyperlink r:id="rId9651" w:anchor="Sit_Vinelz" w:history="1">
        <w:r w:rsidR="00DC42B1" w:rsidRPr="0032190F">
          <w:rPr>
            <w:rStyle w:val="Hyperlink"/>
            <w:lang w:val="fr-FR"/>
          </w:rPr>
          <w:t>Vinelz</w:t>
        </w:r>
      </w:hyperlink>
      <w:r w:rsidR="00DC42B1" w:rsidRPr="0032190F">
        <w:rPr>
          <w:lang w:val="fr-FR"/>
        </w:rPr>
        <w:t xml:space="preserve"> (SS BIB)</w:t>
      </w:r>
    </w:p>
    <w:p w14:paraId="064A6A46" w14:textId="77777777" w:rsidR="00957584" w:rsidRPr="0032190F" w:rsidRDefault="00957584" w:rsidP="00242C0F">
      <w:pPr>
        <w:jc w:val="both"/>
        <w:rPr>
          <w:lang w:val="fr-FR"/>
        </w:rPr>
      </w:pPr>
    </w:p>
    <w:p w14:paraId="6FDBBAEC" w14:textId="77777777" w:rsidR="00957584" w:rsidRPr="0032190F" w:rsidRDefault="005B6692" w:rsidP="00242C0F">
      <w:pPr>
        <w:jc w:val="both"/>
        <w:rPr>
          <w:lang w:val="fr-FR"/>
        </w:rPr>
      </w:pPr>
      <w:r w:rsidRPr="0032190F">
        <w:rPr>
          <w:lang w:val="fr-FR"/>
        </w:rPr>
        <w:lastRenderedPageBreak/>
        <w:t>O</w:t>
      </w:r>
      <w:r w:rsidR="00957584" w:rsidRPr="0032190F">
        <w:rPr>
          <w:lang w:val="fr-FR"/>
        </w:rPr>
        <w:t xml:space="preserve">n note la présence d’un pendentif </w:t>
      </w:r>
      <w:r w:rsidR="00957584" w:rsidRPr="0032190F">
        <w:rPr>
          <w:i/>
          <w:lang w:val="fr-FR"/>
        </w:rPr>
        <w:t>a rotella in marmo</w:t>
      </w:r>
      <w:r w:rsidR="00957584" w:rsidRPr="0032190F">
        <w:rPr>
          <w:lang w:val="fr-FR"/>
        </w:rPr>
        <w:t xml:space="preserve"> comparable à celui de la tombe 83 de la même nécropole (BIB 383 p. 210)</w:t>
      </w:r>
    </w:p>
    <w:p w14:paraId="5B9ED21D" w14:textId="77777777" w:rsidR="005B6692" w:rsidRPr="0032190F" w:rsidRDefault="005B6692" w:rsidP="00242C0F">
      <w:pPr>
        <w:jc w:val="both"/>
        <w:rPr>
          <w:i/>
          <w:lang w:val="fr-FR"/>
        </w:rPr>
      </w:pPr>
    </w:p>
    <w:p w14:paraId="76EF8F67" w14:textId="77777777" w:rsidR="004051D5" w:rsidRPr="0032190F" w:rsidRDefault="004051D5" w:rsidP="00242C0F">
      <w:pPr>
        <w:jc w:val="both"/>
        <w:rPr>
          <w:lang w:val="fr-FR"/>
        </w:rPr>
      </w:pPr>
    </w:p>
    <w:p w14:paraId="5F5D5FB2" w14:textId="77777777" w:rsidR="004051D5" w:rsidRPr="0032190F" w:rsidRDefault="004051D5" w:rsidP="00242C0F">
      <w:pPr>
        <w:pStyle w:val="Heading2"/>
      </w:pPr>
      <w:r w:rsidRPr="0032190F">
        <w:t>Tombe BS III</w:t>
      </w:r>
    </w:p>
    <w:p w14:paraId="1C2D247B" w14:textId="77777777" w:rsidR="004051D5" w:rsidRPr="0032190F" w:rsidRDefault="004051D5" w:rsidP="00242C0F">
      <w:pPr>
        <w:rPr>
          <w:lang w:val="fr-FR"/>
        </w:rPr>
      </w:pPr>
    </w:p>
    <w:p w14:paraId="0ADD3CFB" w14:textId="204D2BFF" w:rsidR="00CC7DE0" w:rsidRPr="0032190F" w:rsidRDefault="00CC7DE0" w:rsidP="00242C0F">
      <w:pPr>
        <w:rPr>
          <w:lang w:val="fr-FR"/>
        </w:rPr>
      </w:pPr>
      <w:r w:rsidRPr="0032190F">
        <w:rPr>
          <w:lang w:val="fr-FR"/>
        </w:rPr>
        <w:t xml:space="preserve">Céramique métopale de style </w:t>
      </w:r>
      <w:hyperlink r:id="rId9652" w:anchor="Sit_Colombare_Negrar" w:history="1">
        <w:r w:rsidRPr="0032190F">
          <w:rPr>
            <w:rStyle w:val="Hyperlink"/>
            <w:lang w:val="fr-FR"/>
          </w:rPr>
          <w:t>Colombare di Negrar</w:t>
        </w:r>
      </w:hyperlink>
      <w:r w:rsidRPr="0032190F">
        <w:rPr>
          <w:lang w:val="fr-FR"/>
        </w:rPr>
        <w:t xml:space="preserve"> à rapprocher de celle de </w:t>
      </w:r>
      <w:hyperlink r:id="rId9653" w:anchor="Sit_Pendimoun" w:history="1">
        <w:r w:rsidRPr="0032190F">
          <w:rPr>
            <w:rStyle w:val="Hyperlink"/>
            <w:lang w:val="fr-FR"/>
          </w:rPr>
          <w:t>Pendimoun</w:t>
        </w:r>
      </w:hyperlink>
      <w:r w:rsidRPr="0032190F">
        <w:rPr>
          <w:lang w:val="fr-FR"/>
        </w:rPr>
        <w:t xml:space="preserve"> (BIB 254 p. 295 (BIB 271))</w:t>
      </w:r>
    </w:p>
    <w:p w14:paraId="647928CC" w14:textId="77777777" w:rsidR="004051D5" w:rsidRPr="0032190F" w:rsidRDefault="004051D5" w:rsidP="00242C0F">
      <w:pPr>
        <w:rPr>
          <w:lang w:val="fr-FR"/>
        </w:rPr>
      </w:pPr>
    </w:p>
    <w:p w14:paraId="171EFC1E" w14:textId="77777777" w:rsidR="004051D5" w:rsidRPr="0032190F" w:rsidRDefault="004051D5" w:rsidP="00242C0F">
      <w:pPr>
        <w:pStyle w:val="Heading2"/>
      </w:pPr>
      <w:r w:rsidRPr="0032190F">
        <w:t>Tombe BS IV</w:t>
      </w:r>
    </w:p>
    <w:p w14:paraId="1ABAD4DB" w14:textId="77777777" w:rsidR="004051D5" w:rsidRPr="0032190F" w:rsidRDefault="004051D5" w:rsidP="00242C0F">
      <w:pPr>
        <w:rPr>
          <w:lang w:val="fr-FR"/>
        </w:rPr>
      </w:pPr>
    </w:p>
    <w:p w14:paraId="0C8493C1" w14:textId="0046D355" w:rsidR="004051D5" w:rsidRPr="0032190F" w:rsidRDefault="004051D5" w:rsidP="00242C0F">
      <w:pPr>
        <w:rPr>
          <w:lang w:val="fr-FR"/>
        </w:rPr>
      </w:pPr>
      <w:r w:rsidRPr="0032190F">
        <w:rPr>
          <w:lang w:val="fr-FR"/>
        </w:rPr>
        <w:t xml:space="preserve">Céramique métopale </w:t>
      </w:r>
      <w:r w:rsidR="00CC7DE0" w:rsidRPr="0032190F">
        <w:rPr>
          <w:lang w:val="fr-FR"/>
        </w:rPr>
        <w:t xml:space="preserve">de style </w:t>
      </w:r>
      <w:hyperlink r:id="rId9654" w:anchor="Sit_Colombare_Negrar" w:history="1">
        <w:r w:rsidR="00CC7DE0" w:rsidRPr="0032190F">
          <w:rPr>
            <w:rStyle w:val="Hyperlink"/>
            <w:lang w:val="fr-FR"/>
          </w:rPr>
          <w:t>Colombare di Negrar</w:t>
        </w:r>
      </w:hyperlink>
      <w:r w:rsidRPr="0032190F">
        <w:rPr>
          <w:lang w:val="fr-FR"/>
        </w:rPr>
        <w:t xml:space="preserve">à rapprocher de celle de </w:t>
      </w:r>
      <w:hyperlink r:id="rId9655" w:anchor="Sit_Pendimoun" w:history="1">
        <w:r w:rsidRPr="0032190F">
          <w:rPr>
            <w:rStyle w:val="Hyperlink"/>
            <w:lang w:val="fr-FR"/>
          </w:rPr>
          <w:t>Pendimoun</w:t>
        </w:r>
      </w:hyperlink>
      <w:r w:rsidRPr="0032190F">
        <w:rPr>
          <w:lang w:val="fr-FR"/>
        </w:rPr>
        <w:t xml:space="preserve"> (BIB 254 p. 295 (BIB 271))</w:t>
      </w:r>
    </w:p>
    <w:p w14:paraId="5524FD72" w14:textId="77777777" w:rsidR="00E77611" w:rsidRPr="0032190F" w:rsidRDefault="00E77611" w:rsidP="00242C0F">
      <w:pPr>
        <w:rPr>
          <w:lang w:val="fr-FR"/>
        </w:rPr>
      </w:pPr>
    </w:p>
    <w:p w14:paraId="071BF04F" w14:textId="77777777" w:rsidR="00F038D9" w:rsidRPr="0032190F" w:rsidRDefault="00F038D9" w:rsidP="00242C0F">
      <w:pPr>
        <w:pStyle w:val="Heading2"/>
      </w:pPr>
      <w:bookmarkStart w:id="3932" w:name="Sit_Remedello_t1"/>
      <w:r w:rsidRPr="0032190F">
        <w:t>Sépulture 1</w:t>
      </w:r>
    </w:p>
    <w:bookmarkEnd w:id="3932"/>
    <w:p w14:paraId="55DEBDC5" w14:textId="77777777" w:rsidR="00237CE4" w:rsidRPr="0032190F" w:rsidRDefault="00F038D9" w:rsidP="00242C0F">
      <w:pPr>
        <w:rPr>
          <w:lang w:val="fr-FR"/>
        </w:rPr>
      </w:pPr>
      <w:r w:rsidRPr="0032190F">
        <w:rPr>
          <w:lang w:val="fr-FR"/>
        </w:rPr>
        <w:t>Inhumation en fosse simple avec mobilier. Le défunt adulte de sexe masculin est placé sur le flanc gauche en position pliée. Lame de poignard à large pédoncule et ailerons en silex patine blanc, petite hache polie en jadéite (BIB 87 p. 310)</w:t>
      </w:r>
    </w:p>
    <w:p w14:paraId="5D231BCF" w14:textId="77777777" w:rsidR="00237CE4" w:rsidRPr="0032190F" w:rsidRDefault="00237CE4" w:rsidP="00242C0F">
      <w:pPr>
        <w:rPr>
          <w:lang w:val="fr-FR"/>
        </w:rPr>
      </w:pPr>
    </w:p>
    <w:p w14:paraId="26EECDF6" w14:textId="77777777" w:rsidR="00237CE4" w:rsidRPr="0032190F" w:rsidRDefault="00237CE4" w:rsidP="00242C0F">
      <w:pPr>
        <w:pStyle w:val="Heading2"/>
      </w:pPr>
      <w:bookmarkStart w:id="3933" w:name="Sit_Remedello_t4"/>
      <w:r w:rsidRPr="0032190F">
        <w:t>Sépulture 4</w:t>
      </w:r>
    </w:p>
    <w:bookmarkEnd w:id="3933"/>
    <w:p w14:paraId="32601037" w14:textId="77777777" w:rsidR="00BC3565" w:rsidRPr="0032190F" w:rsidRDefault="00BC3565" w:rsidP="00242C0F">
      <w:pPr>
        <w:rPr>
          <w:lang w:val="fr-FR"/>
        </w:rPr>
      </w:pPr>
    </w:p>
    <w:p w14:paraId="2A5ACA26" w14:textId="77777777" w:rsidR="00237CE4" w:rsidRPr="0032190F" w:rsidRDefault="00237CE4" w:rsidP="00242C0F">
      <w:pPr>
        <w:rPr>
          <w:lang w:val="fr-FR"/>
        </w:rPr>
      </w:pPr>
      <w:r w:rsidRPr="0032190F">
        <w:rPr>
          <w:lang w:val="fr-FR"/>
        </w:rPr>
        <w:t>Une hache en cuivre</w:t>
      </w:r>
      <w:r w:rsidR="00DE0E62" w:rsidRPr="0032190F">
        <w:rPr>
          <w:lang w:val="fr-FR"/>
        </w:rPr>
        <w:t>à bords rabattu sur tout le long de la lame</w:t>
      </w:r>
      <w:r w:rsidR="007F7341" w:rsidRPr="0032190F">
        <w:rPr>
          <w:lang w:val="fr-FR"/>
        </w:rPr>
        <w:t>attribué</w:t>
      </w:r>
      <w:r w:rsidR="00DE0E62" w:rsidRPr="0032190F">
        <w:rPr>
          <w:lang w:val="fr-FR"/>
        </w:rPr>
        <w:t>e</w:t>
      </w:r>
      <w:r w:rsidR="007F7341" w:rsidRPr="0032190F">
        <w:rPr>
          <w:lang w:val="fr-FR"/>
        </w:rPr>
        <w:t xml:space="preserve"> à la seconde phase Remdello 2</w:t>
      </w:r>
      <w:r w:rsidRPr="0032190F">
        <w:rPr>
          <w:lang w:val="fr-FR"/>
        </w:rPr>
        <w:t>(BIB 955 p. 36)</w:t>
      </w:r>
      <w:r w:rsidR="00215DCD" w:rsidRPr="0032190F">
        <w:rPr>
          <w:lang w:val="fr-FR"/>
        </w:rPr>
        <w:t xml:space="preserve">. Poignard lithique </w:t>
      </w:r>
      <w:r w:rsidR="009959BE" w:rsidRPr="0032190F">
        <w:rPr>
          <w:lang w:val="fr-FR"/>
        </w:rPr>
        <w:t>à</w:t>
      </w:r>
      <w:r w:rsidR="00215DCD" w:rsidRPr="0032190F">
        <w:rPr>
          <w:lang w:val="fr-FR"/>
        </w:rPr>
        <w:t xml:space="preserve"> épaules courtes (BIB 27 p. 269)</w:t>
      </w:r>
    </w:p>
    <w:p w14:paraId="7809E82C" w14:textId="77777777" w:rsidR="00801062" w:rsidRPr="0032190F" w:rsidRDefault="00801062" w:rsidP="00242C0F">
      <w:pPr>
        <w:rPr>
          <w:lang w:val="fr-FR"/>
        </w:rPr>
      </w:pPr>
    </w:p>
    <w:p w14:paraId="2F1CCE0E" w14:textId="53374673" w:rsidR="00801062" w:rsidRPr="0032190F" w:rsidRDefault="00801062" w:rsidP="00242C0F">
      <w:pPr>
        <w:jc w:val="both"/>
        <w:rPr>
          <w:lang w:val="fr-FR"/>
        </w:rPr>
      </w:pPr>
      <w:r w:rsidRPr="0032190F">
        <w:rPr>
          <w:lang w:val="fr-FR"/>
        </w:rPr>
        <w:t xml:space="preserve">Tombe attribuée, par comparaison de la hache (petites dimensions, bords légèrement relevés) l’horizon </w:t>
      </w:r>
      <w:hyperlink r:id="rId9656" w:anchor="Cul_Rinaldone" w:history="1">
        <w:r w:rsidRPr="0032190F">
          <w:rPr>
            <w:rStyle w:val="Hyperlink"/>
            <w:lang w:val="fr-FR"/>
          </w:rPr>
          <w:t>Rinaldone 2</w:t>
        </w:r>
      </w:hyperlink>
      <w:r w:rsidRPr="0032190F">
        <w:rPr>
          <w:lang w:val="fr-FR"/>
        </w:rPr>
        <w:t xml:space="preserve"> (BIB 1429 p. 38)</w:t>
      </w:r>
    </w:p>
    <w:p w14:paraId="7F19C27A" w14:textId="77777777" w:rsidR="001C307D" w:rsidRPr="0032190F" w:rsidRDefault="001C307D" w:rsidP="00242C0F">
      <w:pPr>
        <w:rPr>
          <w:lang w:val="fr-FR"/>
        </w:rPr>
      </w:pPr>
    </w:p>
    <w:p w14:paraId="1A46C8E5" w14:textId="77777777" w:rsidR="001C307D" w:rsidRPr="0032190F" w:rsidRDefault="001C307D" w:rsidP="00242C0F">
      <w:pPr>
        <w:pStyle w:val="Heading2"/>
      </w:pPr>
      <w:bookmarkStart w:id="3934" w:name="Sit_Remedello_t13"/>
      <w:r w:rsidRPr="0032190F">
        <w:t>Sépulture 13</w:t>
      </w:r>
    </w:p>
    <w:bookmarkEnd w:id="3934"/>
    <w:p w14:paraId="2895B55C" w14:textId="77777777" w:rsidR="00BC3565" w:rsidRPr="0032190F" w:rsidRDefault="00BC3565" w:rsidP="00242C0F">
      <w:pPr>
        <w:rPr>
          <w:lang w:val="fr-FR"/>
        </w:rPr>
      </w:pPr>
    </w:p>
    <w:p w14:paraId="125B5ECB" w14:textId="77777777" w:rsidR="00215DCD" w:rsidRPr="0032190F" w:rsidRDefault="001C307D" w:rsidP="00242C0F">
      <w:pPr>
        <w:rPr>
          <w:lang w:val="fr-FR"/>
        </w:rPr>
      </w:pPr>
      <w:r w:rsidRPr="0032190F">
        <w:rPr>
          <w:lang w:val="fr-FR"/>
        </w:rPr>
        <w:t>2 poignards (BIB 27)</w:t>
      </w:r>
      <w:r w:rsidR="00215DCD" w:rsidRPr="0032190F">
        <w:rPr>
          <w:lang w:val="fr-FR"/>
        </w:rPr>
        <w:t xml:space="preserve"> à épaules courtes (BIB 27 p. 269)</w:t>
      </w:r>
    </w:p>
    <w:p w14:paraId="56505974" w14:textId="77777777" w:rsidR="001C307D" w:rsidRPr="0032190F" w:rsidRDefault="001C307D" w:rsidP="00242C0F">
      <w:pPr>
        <w:rPr>
          <w:lang w:val="fr-FR"/>
        </w:rPr>
      </w:pPr>
    </w:p>
    <w:p w14:paraId="63848A76" w14:textId="77777777" w:rsidR="00C363CD" w:rsidRPr="0032190F" w:rsidRDefault="00C363CD" w:rsidP="00242C0F">
      <w:pPr>
        <w:rPr>
          <w:lang w:val="fr-FR"/>
        </w:rPr>
      </w:pPr>
    </w:p>
    <w:p w14:paraId="6EC0AA1B" w14:textId="77777777" w:rsidR="00C363CD" w:rsidRPr="0032190F" w:rsidRDefault="00C363CD" w:rsidP="00242C0F">
      <w:pPr>
        <w:pStyle w:val="Heading2"/>
      </w:pPr>
      <w:bookmarkStart w:id="3935" w:name="Sit_Remedello_t27"/>
      <w:r w:rsidRPr="0032190F">
        <w:t>Sépulture 27</w:t>
      </w:r>
    </w:p>
    <w:bookmarkEnd w:id="3935"/>
    <w:p w14:paraId="704AB475" w14:textId="77777777" w:rsidR="001A1DF4" w:rsidRPr="0032190F" w:rsidRDefault="001A1DF4" w:rsidP="00242C0F">
      <w:pPr>
        <w:rPr>
          <w:lang w:val="fr-FR"/>
        </w:rPr>
      </w:pPr>
    </w:p>
    <w:p w14:paraId="7CF9E702" w14:textId="77777777" w:rsidR="00215DCD" w:rsidRPr="0032190F" w:rsidRDefault="00B65E21" w:rsidP="00242C0F">
      <w:pPr>
        <w:rPr>
          <w:lang w:val="fr-FR"/>
        </w:rPr>
      </w:pPr>
      <w:r w:rsidRPr="0032190F">
        <w:rPr>
          <w:lang w:val="fr-FR"/>
        </w:rPr>
        <w:t xml:space="preserve">Datation </w:t>
      </w:r>
      <w:smartTag w:uri="urn:schemas-microsoft-com:office:smarttags" w:element="metricconverter">
        <w:smartTagPr>
          <w:attr w:name="ProductID" w:val="14C"/>
        </w:smartTagPr>
        <w:r w:rsidRPr="0032190F">
          <w:rPr>
            <w:lang w:val="fr-FR"/>
          </w:rPr>
          <w:t>14C</w:t>
        </w:r>
      </w:smartTag>
      <w:r w:rsidRPr="0032190F">
        <w:rPr>
          <w:lang w:val="fr-FR"/>
        </w:rPr>
        <w:t xml:space="preserve"> (BIB 27) </w:t>
      </w:r>
      <w:r w:rsidR="001C307D" w:rsidRPr="0032190F">
        <w:rPr>
          <w:lang w:val="fr-FR"/>
        </w:rPr>
        <w:t>2 poignards (BIB 27)</w:t>
      </w:r>
      <w:r w:rsidR="00215DCD" w:rsidRPr="0032190F">
        <w:rPr>
          <w:lang w:val="fr-FR"/>
        </w:rPr>
        <w:t>à épaules courtes (BIB 27 p. 269)</w:t>
      </w:r>
    </w:p>
    <w:p w14:paraId="1A203755" w14:textId="77777777" w:rsidR="001C307D" w:rsidRPr="0032190F" w:rsidRDefault="001C307D" w:rsidP="00242C0F">
      <w:pPr>
        <w:rPr>
          <w:lang w:val="fr-FR"/>
        </w:rPr>
      </w:pPr>
    </w:p>
    <w:p w14:paraId="60F7783E" w14:textId="77777777" w:rsidR="00C363CD" w:rsidRPr="0032190F" w:rsidRDefault="00C363CD" w:rsidP="00242C0F">
      <w:pPr>
        <w:rPr>
          <w:lang w:val="fr-FR"/>
        </w:rPr>
      </w:pPr>
      <w:r w:rsidRPr="0032190F">
        <w:rPr>
          <w:lang w:val="fr-FR"/>
        </w:rPr>
        <w:t>4 armatures de flèches en silex avec pédoncule (</w:t>
      </w:r>
      <w:r w:rsidRPr="0032190F">
        <w:rPr>
          <w:i/>
          <w:lang w:val="fr-FR"/>
        </w:rPr>
        <w:t>tanged</w:t>
      </w:r>
      <w:r w:rsidRPr="0032190F">
        <w:rPr>
          <w:lang w:val="fr-FR"/>
        </w:rPr>
        <w:t>), 2 lames avec soie. Attribuée à la phase Remedello 2 (BIB 955 p. 49)</w:t>
      </w:r>
    </w:p>
    <w:p w14:paraId="10CCBD7D" w14:textId="77777777" w:rsidR="00ED30F7" w:rsidRPr="0032190F" w:rsidRDefault="00ED30F7" w:rsidP="00242C0F">
      <w:pPr>
        <w:rPr>
          <w:lang w:val="fr-FR"/>
        </w:rPr>
      </w:pPr>
    </w:p>
    <w:p w14:paraId="198E2B85" w14:textId="77777777" w:rsidR="00ED30F7" w:rsidRPr="0032190F" w:rsidRDefault="00ED30F7" w:rsidP="00242C0F">
      <w:pPr>
        <w:pStyle w:val="Heading2"/>
      </w:pPr>
      <w:bookmarkStart w:id="3936" w:name="Sit_Remedello_t34"/>
      <w:r w:rsidRPr="0032190F">
        <w:t>Sépulture 34</w:t>
      </w:r>
    </w:p>
    <w:bookmarkEnd w:id="3936"/>
    <w:p w14:paraId="7E284F40" w14:textId="77777777" w:rsidR="00ED30F7" w:rsidRPr="0032190F" w:rsidRDefault="00ED30F7" w:rsidP="00242C0F">
      <w:pPr>
        <w:rPr>
          <w:lang w:val="fr-FR"/>
        </w:rPr>
      </w:pPr>
    </w:p>
    <w:p w14:paraId="6B754475" w14:textId="77777777" w:rsidR="00B65E21" w:rsidRPr="0032190F" w:rsidRDefault="00B65E21" w:rsidP="00242C0F">
      <w:pPr>
        <w:jc w:val="both"/>
        <w:rPr>
          <w:lang w:val="fr-FR"/>
        </w:rPr>
      </w:pPr>
      <w:r w:rsidRPr="0032190F">
        <w:rPr>
          <w:lang w:val="fr-FR"/>
        </w:rPr>
        <w:t xml:space="preserve">Datation </w:t>
      </w:r>
      <w:smartTag w:uri="urn:schemas-microsoft-com:office:smarttags" w:element="metricconverter">
        <w:smartTagPr>
          <w:attr w:name="ProductID" w:val="14C"/>
        </w:smartTagPr>
        <w:r w:rsidRPr="0032190F">
          <w:rPr>
            <w:lang w:val="fr-FR"/>
          </w:rPr>
          <w:t>14C</w:t>
        </w:r>
      </w:smartTag>
      <w:r w:rsidRPr="0032190F">
        <w:rPr>
          <w:lang w:val="fr-FR"/>
        </w:rPr>
        <w:t xml:space="preserve"> (BIB 27)</w:t>
      </w:r>
    </w:p>
    <w:p w14:paraId="0CD0203D" w14:textId="77777777" w:rsidR="00B65E21" w:rsidRPr="0032190F" w:rsidRDefault="00B65E21" w:rsidP="00242C0F">
      <w:pPr>
        <w:jc w:val="both"/>
        <w:rPr>
          <w:lang w:val="fr-FR"/>
        </w:rPr>
      </w:pPr>
    </w:p>
    <w:p w14:paraId="27716EA5" w14:textId="27A30C7C" w:rsidR="00F038D9" w:rsidRPr="0032190F" w:rsidRDefault="00ED30F7" w:rsidP="00242C0F">
      <w:pPr>
        <w:jc w:val="both"/>
        <w:rPr>
          <w:lang w:val="fr-FR"/>
        </w:rPr>
      </w:pPr>
      <w:r w:rsidRPr="0032190F">
        <w:rPr>
          <w:lang w:val="fr-FR"/>
        </w:rPr>
        <w:t xml:space="preserve">Cette sépulture serait datée de la transition Remedello 1 </w:t>
      </w:r>
      <w:r w:rsidR="00EC1CB1" w:rsidRPr="0032190F">
        <w:rPr>
          <w:lang w:val="fr-FR"/>
        </w:rPr>
        <w:t xml:space="preserve">/ </w:t>
      </w:r>
      <w:r w:rsidRPr="0032190F">
        <w:rPr>
          <w:lang w:val="fr-FR"/>
        </w:rPr>
        <w:t>Remedello 2 comme l’indique les dat</w:t>
      </w:r>
      <w:r w:rsidR="00EC1CB1" w:rsidRPr="0032190F">
        <w:rPr>
          <w:lang w:val="fr-FR"/>
        </w:rPr>
        <w:t>at</w:t>
      </w:r>
      <w:r w:rsidRPr="0032190F">
        <w:rPr>
          <w:lang w:val="fr-FR"/>
        </w:rPr>
        <w:t xml:space="preserve">ions </w:t>
      </w:r>
      <w:smartTag w:uri="urn:schemas-microsoft-com:office:smarttags" w:element="metricconverter">
        <w:smartTagPr>
          <w:attr w:name="ProductID" w:val="14C"/>
        </w:smartTagPr>
        <w:r w:rsidRPr="0032190F">
          <w:rPr>
            <w:lang w:val="fr-FR"/>
          </w:rPr>
          <w:t>14C</w:t>
        </w:r>
      </w:smartTag>
      <w:r w:rsidRPr="0032190F">
        <w:rPr>
          <w:lang w:val="fr-FR"/>
        </w:rPr>
        <w:t>. La lame en silex avec des épaules courte représenterai</w:t>
      </w:r>
      <w:r w:rsidR="00495E6D" w:rsidRPr="0032190F">
        <w:rPr>
          <w:lang w:val="fr-FR"/>
        </w:rPr>
        <w:t>t</w:t>
      </w:r>
      <w:r w:rsidRPr="0032190F">
        <w:rPr>
          <w:lang w:val="fr-FR"/>
        </w:rPr>
        <w:t xml:space="preserve"> un type </w:t>
      </w:r>
      <w:r w:rsidR="00382A85" w:rsidRPr="0032190F">
        <w:rPr>
          <w:lang w:val="fr-FR"/>
        </w:rPr>
        <w:t>ancien</w:t>
      </w:r>
      <w:r w:rsidRPr="0032190F">
        <w:rPr>
          <w:lang w:val="fr-FR"/>
        </w:rPr>
        <w:t xml:space="preserve"> des modèles à languette de Remedello 2 (BIB 955 p. 49</w:t>
      </w:r>
      <w:r w:rsidR="00EC1CB1" w:rsidRPr="0032190F">
        <w:rPr>
          <w:lang w:val="fr-FR"/>
        </w:rPr>
        <w:t xml:space="preserve"> et 27 p. 282</w:t>
      </w:r>
      <w:r w:rsidRPr="0032190F">
        <w:rPr>
          <w:lang w:val="fr-FR"/>
        </w:rPr>
        <w:t>)</w:t>
      </w:r>
      <w:r w:rsidR="00215DCD" w:rsidRPr="0032190F">
        <w:rPr>
          <w:lang w:val="fr-FR"/>
        </w:rPr>
        <w:t xml:space="preserve"> sa petite taille (</w:t>
      </w:r>
      <w:smartTag w:uri="urn:schemas-microsoft-com:office:smarttags" w:element="metricconverter">
        <w:smartTagPr>
          <w:attr w:name="ProductID" w:val="9,5 cm"/>
        </w:smartTagPr>
        <w:r w:rsidR="00215DCD" w:rsidRPr="0032190F">
          <w:rPr>
            <w:lang w:val="fr-FR"/>
          </w:rPr>
          <w:t>9,5 cm</w:t>
        </w:r>
      </w:smartTag>
      <w:r w:rsidR="00215DCD" w:rsidRPr="0032190F">
        <w:rPr>
          <w:lang w:val="fr-FR"/>
        </w:rPr>
        <w:t>) tend à le faire différer du type 2 (BIB 27 p. 269)</w:t>
      </w:r>
      <w:r w:rsidR="0005503C" w:rsidRPr="0032190F">
        <w:rPr>
          <w:lang w:val="fr-FR"/>
        </w:rPr>
        <w:t xml:space="preserve">. Cette mitoyenneté du poignard entre les types à base simple et distincte se retrouve à </w:t>
      </w:r>
      <w:hyperlink r:id="rId9657" w:anchor="Sit_Fontanella_Mantovana" w:history="1">
        <w:r w:rsidR="0005503C" w:rsidRPr="0032190F">
          <w:rPr>
            <w:rStyle w:val="Hyperlink"/>
            <w:lang w:val="fr-FR"/>
          </w:rPr>
          <w:t>Fontanella</w:t>
        </w:r>
      </w:hyperlink>
      <w:r w:rsidR="0005503C" w:rsidRPr="0032190F">
        <w:rPr>
          <w:lang w:val="fr-FR"/>
        </w:rPr>
        <w:t xml:space="preserve"> (BIB 27 p. 283)</w:t>
      </w:r>
    </w:p>
    <w:p w14:paraId="45AE8968" w14:textId="77777777" w:rsidR="00B65E21" w:rsidRPr="0032190F" w:rsidRDefault="00B65E21" w:rsidP="00242C0F">
      <w:pPr>
        <w:jc w:val="both"/>
        <w:rPr>
          <w:lang w:val="fr-FR"/>
        </w:rPr>
      </w:pPr>
    </w:p>
    <w:p w14:paraId="53DA2FF9" w14:textId="77777777" w:rsidR="00B65E21" w:rsidRPr="0032190F" w:rsidRDefault="00B65E21" w:rsidP="00242C0F">
      <w:pPr>
        <w:pStyle w:val="Heading2"/>
      </w:pPr>
      <w:bookmarkStart w:id="3937" w:name="Sit_Remedello_t40"/>
      <w:r w:rsidRPr="0032190F">
        <w:lastRenderedPageBreak/>
        <w:t>Sépulture 40</w:t>
      </w:r>
    </w:p>
    <w:bookmarkEnd w:id="3937"/>
    <w:p w14:paraId="746F5173" w14:textId="77777777" w:rsidR="00B65E21" w:rsidRPr="0032190F" w:rsidRDefault="00B65E21" w:rsidP="00242C0F">
      <w:pPr>
        <w:jc w:val="both"/>
        <w:rPr>
          <w:lang w:val="fr-FR"/>
        </w:rPr>
      </w:pPr>
    </w:p>
    <w:p w14:paraId="6D949B7D" w14:textId="77777777" w:rsidR="00B65E21" w:rsidRPr="0032190F" w:rsidRDefault="00B65E21" w:rsidP="00242C0F">
      <w:pPr>
        <w:jc w:val="both"/>
        <w:rPr>
          <w:lang w:val="fr-FR"/>
        </w:rPr>
      </w:pPr>
      <w:r w:rsidRPr="0032190F">
        <w:rPr>
          <w:lang w:val="fr-FR"/>
        </w:rPr>
        <w:t xml:space="preserve">Datation </w:t>
      </w:r>
      <w:smartTag w:uri="urn:schemas-microsoft-com:office:smarttags" w:element="metricconverter">
        <w:smartTagPr>
          <w:attr w:name="ProductID" w:val="14C"/>
        </w:smartTagPr>
        <w:r w:rsidRPr="0032190F">
          <w:rPr>
            <w:lang w:val="fr-FR"/>
          </w:rPr>
          <w:t>14C</w:t>
        </w:r>
      </w:smartTag>
      <w:r w:rsidRPr="0032190F">
        <w:rPr>
          <w:lang w:val="fr-FR"/>
        </w:rPr>
        <w:t xml:space="preserve"> (BIB 27)</w:t>
      </w:r>
    </w:p>
    <w:p w14:paraId="791E0E35" w14:textId="77777777" w:rsidR="008E6192" w:rsidRPr="0032190F" w:rsidRDefault="008E6192" w:rsidP="00242C0F">
      <w:pPr>
        <w:rPr>
          <w:lang w:val="fr-FR"/>
        </w:rPr>
      </w:pPr>
    </w:p>
    <w:p w14:paraId="1113F494" w14:textId="77777777" w:rsidR="008E6192" w:rsidRPr="0032190F" w:rsidRDefault="008E6192" w:rsidP="00242C0F">
      <w:pPr>
        <w:pStyle w:val="Heading2"/>
      </w:pPr>
      <w:bookmarkStart w:id="3938" w:name="Sit_Remedello_t41"/>
      <w:r w:rsidRPr="0032190F">
        <w:t>Sépulture 41</w:t>
      </w:r>
    </w:p>
    <w:bookmarkEnd w:id="3938"/>
    <w:p w14:paraId="459A85D7" w14:textId="77777777" w:rsidR="008E6192" w:rsidRPr="0032190F" w:rsidRDefault="008E6192" w:rsidP="00242C0F">
      <w:pPr>
        <w:rPr>
          <w:lang w:val="fr-FR"/>
        </w:rPr>
      </w:pPr>
    </w:p>
    <w:p w14:paraId="540D6C29" w14:textId="77777777" w:rsidR="008E6192" w:rsidRPr="0032190F" w:rsidRDefault="008E6192" w:rsidP="00242C0F">
      <w:pPr>
        <w:rPr>
          <w:lang w:val="fr-FR"/>
        </w:rPr>
      </w:pPr>
      <w:r w:rsidRPr="0032190F">
        <w:rPr>
          <w:lang w:val="fr-FR"/>
        </w:rPr>
        <w:t>1 lame de poignard de type Rem</w:t>
      </w:r>
      <w:r w:rsidR="00BE1A56" w:rsidRPr="0032190F">
        <w:rPr>
          <w:lang w:val="fr-FR"/>
        </w:rPr>
        <w:t>e</w:t>
      </w:r>
      <w:r w:rsidRPr="0032190F">
        <w:rPr>
          <w:lang w:val="fr-FR"/>
        </w:rPr>
        <w:t xml:space="preserve">dello 1 en </w:t>
      </w:r>
      <w:r w:rsidRPr="0032190F">
        <w:rPr>
          <w:i/>
          <w:lang w:val="fr-FR"/>
        </w:rPr>
        <w:t>feuille de saule</w:t>
      </w:r>
      <w:r w:rsidRPr="0032190F">
        <w:rPr>
          <w:lang w:val="fr-FR"/>
        </w:rPr>
        <w:t xml:space="preserve"> élargie vers la base (BIB 27 p. 269)</w:t>
      </w:r>
    </w:p>
    <w:p w14:paraId="21FB3FAE" w14:textId="77777777" w:rsidR="00CC7DE0" w:rsidRPr="0032190F" w:rsidRDefault="00CC7DE0" w:rsidP="00242C0F">
      <w:pPr>
        <w:rPr>
          <w:lang w:val="fr-FR"/>
        </w:rPr>
      </w:pPr>
    </w:p>
    <w:p w14:paraId="3EC6C76F" w14:textId="77777777" w:rsidR="00CC7DE0" w:rsidRPr="0032190F" w:rsidRDefault="00CC7DE0" w:rsidP="00242C0F">
      <w:pPr>
        <w:pStyle w:val="Heading2"/>
      </w:pPr>
      <w:bookmarkStart w:id="3939" w:name="Sit_Remedello_t42"/>
      <w:r w:rsidRPr="0032190F">
        <w:t>Sépulture 42</w:t>
      </w:r>
    </w:p>
    <w:bookmarkEnd w:id="3939"/>
    <w:p w14:paraId="6ADDC344" w14:textId="77777777" w:rsidR="00CC7DE0" w:rsidRPr="0032190F" w:rsidRDefault="00CC7DE0" w:rsidP="00242C0F">
      <w:pPr>
        <w:rPr>
          <w:lang w:val="fr-FR"/>
        </w:rPr>
      </w:pPr>
    </w:p>
    <w:p w14:paraId="5898EEA7" w14:textId="42C904FE" w:rsidR="00CC7DE0" w:rsidRPr="0032190F" w:rsidRDefault="00CC7DE0" w:rsidP="00242C0F">
      <w:pPr>
        <w:rPr>
          <w:lang w:val="fr-FR"/>
        </w:rPr>
      </w:pPr>
      <w:r w:rsidRPr="0032190F">
        <w:rPr>
          <w:lang w:val="fr-FR"/>
        </w:rPr>
        <w:t xml:space="preserve">Céramique métopale de style </w:t>
      </w:r>
      <w:hyperlink r:id="rId9658" w:anchor="Sit_Colombare_Negrar" w:history="1">
        <w:r w:rsidRPr="0032190F">
          <w:rPr>
            <w:rStyle w:val="Hyperlink"/>
            <w:lang w:val="fr-FR"/>
          </w:rPr>
          <w:t>Colombare di Negrar</w:t>
        </w:r>
      </w:hyperlink>
      <w:r w:rsidRPr="0032190F">
        <w:rPr>
          <w:lang w:val="fr-FR"/>
        </w:rPr>
        <w:t xml:space="preserve"> à rapprocher de celle de </w:t>
      </w:r>
      <w:hyperlink r:id="rId9659" w:anchor="Sit_Pendimoun" w:history="1">
        <w:r w:rsidRPr="0032190F">
          <w:rPr>
            <w:rStyle w:val="Hyperlink"/>
            <w:lang w:val="fr-FR"/>
          </w:rPr>
          <w:t>Pendimoun</w:t>
        </w:r>
      </w:hyperlink>
      <w:r w:rsidRPr="0032190F">
        <w:rPr>
          <w:lang w:val="fr-FR"/>
        </w:rPr>
        <w:t xml:space="preserve"> (BIB 254 p. 295 (BIB 271))</w:t>
      </w:r>
    </w:p>
    <w:p w14:paraId="7E086CAF" w14:textId="77777777" w:rsidR="007025D8" w:rsidRPr="0032190F" w:rsidRDefault="007025D8" w:rsidP="00242C0F">
      <w:pPr>
        <w:rPr>
          <w:lang w:val="fr-FR"/>
        </w:rPr>
      </w:pPr>
    </w:p>
    <w:p w14:paraId="243E649F" w14:textId="77777777" w:rsidR="007025D8" w:rsidRPr="0032190F" w:rsidRDefault="007025D8" w:rsidP="00242C0F">
      <w:pPr>
        <w:pStyle w:val="Heading2"/>
      </w:pPr>
      <w:bookmarkStart w:id="3940" w:name="Sit_Remedello_t43"/>
      <w:r w:rsidRPr="0032190F">
        <w:t>Sépulture 43</w:t>
      </w:r>
    </w:p>
    <w:bookmarkEnd w:id="3940"/>
    <w:p w14:paraId="08A6E2BC" w14:textId="77777777" w:rsidR="007025D8" w:rsidRPr="0032190F" w:rsidRDefault="007025D8" w:rsidP="00242C0F">
      <w:pPr>
        <w:rPr>
          <w:lang w:val="fr-FR"/>
        </w:rPr>
      </w:pPr>
    </w:p>
    <w:p w14:paraId="0554F7E7" w14:textId="77777777" w:rsidR="00ED30F7" w:rsidRPr="0032190F" w:rsidRDefault="007025D8" w:rsidP="00242C0F">
      <w:pPr>
        <w:rPr>
          <w:lang w:val="fr-FR"/>
        </w:rPr>
      </w:pPr>
      <w:r w:rsidRPr="0032190F">
        <w:rPr>
          <w:lang w:val="fr-FR"/>
        </w:rPr>
        <w:t>Céramique (BIB 1150 p. 353())</w:t>
      </w:r>
    </w:p>
    <w:p w14:paraId="27B715D6" w14:textId="77777777" w:rsidR="007025D8" w:rsidRPr="0032190F" w:rsidRDefault="007025D8" w:rsidP="00242C0F">
      <w:pPr>
        <w:rPr>
          <w:lang w:val="fr-FR"/>
        </w:rPr>
      </w:pPr>
    </w:p>
    <w:p w14:paraId="35CD8012" w14:textId="77777777" w:rsidR="00D34AF3" w:rsidRPr="0032190F" w:rsidRDefault="00D34AF3" w:rsidP="00242C0F">
      <w:pPr>
        <w:pStyle w:val="Heading2"/>
      </w:pPr>
      <w:bookmarkStart w:id="3941" w:name="Sit_Remedello_t46"/>
      <w:r w:rsidRPr="0032190F">
        <w:t>Sépulture 46</w:t>
      </w:r>
    </w:p>
    <w:bookmarkEnd w:id="3941"/>
    <w:p w14:paraId="27B6F766" w14:textId="77777777" w:rsidR="00D34AF3" w:rsidRPr="0032190F" w:rsidRDefault="00D34AF3" w:rsidP="00242C0F">
      <w:pPr>
        <w:rPr>
          <w:lang w:val="fr-FR"/>
        </w:rPr>
      </w:pPr>
    </w:p>
    <w:p w14:paraId="313DDB1F" w14:textId="6DDE3932" w:rsidR="00D34AF3" w:rsidRPr="0032190F" w:rsidRDefault="00D34AF3" w:rsidP="00242C0F">
      <w:pPr>
        <w:rPr>
          <w:lang w:val="fr-FR"/>
        </w:rPr>
      </w:pPr>
      <w:r w:rsidRPr="0032190F">
        <w:rPr>
          <w:lang w:val="fr-FR"/>
        </w:rPr>
        <w:t xml:space="preserve">L’association d’un vase biconique a décor </w:t>
      </w:r>
      <w:hyperlink r:id="rId9660" w:anchor="Cul_Metopale" w:history="1">
        <w:r w:rsidR="00FF0A5F" w:rsidRPr="0032190F">
          <w:rPr>
            <w:rStyle w:val="Hyperlink"/>
            <w:lang w:val="fr-FR"/>
          </w:rPr>
          <w:t>métopale</w:t>
        </w:r>
      </w:hyperlink>
      <w:r w:rsidRPr="0032190F">
        <w:rPr>
          <w:lang w:val="fr-FR"/>
        </w:rPr>
        <w:t xml:space="preserve"> et la lame en silex  montre la contemporanéité des deux artefacts attribués à la phase 2 de Rem</w:t>
      </w:r>
      <w:r w:rsidR="00495E6D" w:rsidRPr="0032190F">
        <w:rPr>
          <w:lang w:val="fr-FR"/>
        </w:rPr>
        <w:t>e</w:t>
      </w:r>
      <w:r w:rsidRPr="0032190F">
        <w:rPr>
          <w:lang w:val="fr-FR"/>
        </w:rPr>
        <w:t>dello (BIB 955 p. 43)</w:t>
      </w:r>
      <w:r w:rsidR="00E77611" w:rsidRPr="0032190F">
        <w:rPr>
          <w:lang w:val="fr-FR"/>
        </w:rPr>
        <w:t xml:space="preserve">. Ce vase peut être comparé aux productions de la culture de </w:t>
      </w:r>
      <w:hyperlink r:id="rId9661" w:anchor="Cul_Fontbuisse" w:history="1">
        <w:r w:rsidR="00E77611" w:rsidRPr="0032190F">
          <w:rPr>
            <w:rStyle w:val="Hyperlink"/>
            <w:lang w:val="fr-FR"/>
          </w:rPr>
          <w:t>Fontbuisse</w:t>
        </w:r>
      </w:hyperlink>
      <w:r w:rsidR="00495E6D" w:rsidRPr="0032190F">
        <w:rPr>
          <w:lang w:val="fr-FR"/>
        </w:rPr>
        <w:t xml:space="preserve"> (BIB 232 p. 72)</w:t>
      </w:r>
    </w:p>
    <w:p w14:paraId="2D0C10A6" w14:textId="77777777" w:rsidR="00CC7DE0" w:rsidRPr="0032190F" w:rsidRDefault="00CC7DE0" w:rsidP="00242C0F">
      <w:pPr>
        <w:rPr>
          <w:lang w:val="fr-FR"/>
        </w:rPr>
      </w:pPr>
    </w:p>
    <w:p w14:paraId="42E788B8" w14:textId="43E9ED32" w:rsidR="00CC7DE0" w:rsidRPr="0032190F" w:rsidRDefault="00CC7DE0" w:rsidP="00242C0F">
      <w:pPr>
        <w:rPr>
          <w:lang w:val="fr-FR"/>
        </w:rPr>
      </w:pPr>
      <w:r w:rsidRPr="0032190F">
        <w:rPr>
          <w:lang w:val="fr-FR"/>
        </w:rPr>
        <w:t xml:space="preserve">Céramique métopale de style </w:t>
      </w:r>
      <w:hyperlink r:id="rId9662" w:anchor="Sit_Colombare_Negrar" w:history="1">
        <w:r w:rsidRPr="0032190F">
          <w:rPr>
            <w:rStyle w:val="Hyperlink"/>
            <w:lang w:val="fr-FR"/>
          </w:rPr>
          <w:t>Colombare di Negrar</w:t>
        </w:r>
      </w:hyperlink>
      <w:r w:rsidRPr="0032190F">
        <w:rPr>
          <w:lang w:val="fr-FR"/>
        </w:rPr>
        <w:t xml:space="preserve"> à rapprocher de celle de </w:t>
      </w:r>
      <w:hyperlink r:id="rId9663" w:anchor="Sit_Pendimoun" w:history="1">
        <w:r w:rsidRPr="0032190F">
          <w:rPr>
            <w:rStyle w:val="Hyperlink"/>
            <w:lang w:val="fr-FR"/>
          </w:rPr>
          <w:t>Pendimoun</w:t>
        </w:r>
      </w:hyperlink>
      <w:r w:rsidRPr="0032190F">
        <w:rPr>
          <w:lang w:val="fr-FR"/>
        </w:rPr>
        <w:t xml:space="preserve"> (BIB 254 p. 295 (BIB 271))</w:t>
      </w:r>
    </w:p>
    <w:p w14:paraId="4774E192" w14:textId="77777777" w:rsidR="00215DCD" w:rsidRPr="0032190F" w:rsidRDefault="00215DCD" w:rsidP="00242C0F">
      <w:pPr>
        <w:rPr>
          <w:lang w:val="fr-FR"/>
        </w:rPr>
      </w:pPr>
    </w:p>
    <w:p w14:paraId="69FE7900" w14:textId="77777777" w:rsidR="00215DCD" w:rsidRPr="0032190F" w:rsidRDefault="00215DCD" w:rsidP="00242C0F">
      <w:pPr>
        <w:rPr>
          <w:lang w:val="fr-FR"/>
        </w:rPr>
      </w:pPr>
      <w:r w:rsidRPr="0032190F">
        <w:rPr>
          <w:lang w:val="fr-FR"/>
        </w:rPr>
        <w:t>Un poignard à base rectiligne et épaules dégagées du pédoncule (Remedello 2) (BIB 27 p. 269)</w:t>
      </w:r>
    </w:p>
    <w:p w14:paraId="6274E278" w14:textId="77777777" w:rsidR="00A45EBD" w:rsidRPr="0032190F" w:rsidRDefault="00A45EBD" w:rsidP="00242C0F">
      <w:pPr>
        <w:rPr>
          <w:lang w:val="fr-FR"/>
        </w:rPr>
      </w:pPr>
    </w:p>
    <w:p w14:paraId="3920FDE5" w14:textId="77777777" w:rsidR="00215DCD" w:rsidRPr="0032190F" w:rsidRDefault="00215DCD" w:rsidP="00242C0F">
      <w:pPr>
        <w:pStyle w:val="Heading2"/>
      </w:pPr>
      <w:bookmarkStart w:id="3942" w:name="Sit_Remedello_t56"/>
      <w:r w:rsidRPr="0032190F">
        <w:t>Sépulture 56</w:t>
      </w:r>
    </w:p>
    <w:bookmarkEnd w:id="3942"/>
    <w:p w14:paraId="41B90E09" w14:textId="77777777" w:rsidR="00886139" w:rsidRPr="0032190F" w:rsidRDefault="00886139" w:rsidP="00242C0F">
      <w:pPr>
        <w:rPr>
          <w:lang w:val="fr-FR"/>
        </w:rPr>
      </w:pPr>
    </w:p>
    <w:p w14:paraId="735C52EC" w14:textId="77777777" w:rsidR="00215DCD" w:rsidRPr="0032190F" w:rsidRDefault="00215DCD" w:rsidP="00242C0F">
      <w:pPr>
        <w:rPr>
          <w:lang w:val="fr-FR"/>
        </w:rPr>
      </w:pPr>
      <w:r w:rsidRPr="0032190F">
        <w:rPr>
          <w:lang w:val="fr-FR"/>
        </w:rPr>
        <w:t>Poignard lithique a épaules courtes (BIB 27 p. 269)</w:t>
      </w:r>
      <w:r w:rsidR="00A9523C" w:rsidRPr="0032190F">
        <w:rPr>
          <w:lang w:val="fr-FR"/>
        </w:rPr>
        <w:t>. Petite lame (</w:t>
      </w:r>
      <w:smartTag w:uri="urn:schemas-microsoft-com:office:smarttags" w:element="metricconverter">
        <w:smartTagPr>
          <w:attr w:name="ProductID" w:val="7,4 cm"/>
        </w:smartTagPr>
        <w:r w:rsidR="00A9523C" w:rsidRPr="0032190F">
          <w:rPr>
            <w:lang w:val="fr-FR"/>
          </w:rPr>
          <w:t>7,4 cm</w:t>
        </w:r>
      </w:smartTag>
      <w:r w:rsidR="00A9523C" w:rsidRPr="0032190F">
        <w:rPr>
          <w:lang w:val="fr-FR"/>
        </w:rPr>
        <w:t>) de poignard en cuivre retrouvé près de la main droite pointe vers le haut. Il ne reste qu’1 trou de rivet (BIB 930 p. 5)</w:t>
      </w:r>
    </w:p>
    <w:p w14:paraId="37E617E7" w14:textId="77777777" w:rsidR="00D34AF3" w:rsidRPr="0032190F" w:rsidRDefault="00D34AF3" w:rsidP="00242C0F">
      <w:pPr>
        <w:rPr>
          <w:lang w:val="fr-FR"/>
        </w:rPr>
      </w:pPr>
    </w:p>
    <w:p w14:paraId="112FCF9D" w14:textId="77777777" w:rsidR="00215DCD" w:rsidRPr="0032190F" w:rsidRDefault="00215DCD" w:rsidP="00242C0F">
      <w:pPr>
        <w:pStyle w:val="Heading2"/>
      </w:pPr>
      <w:bookmarkStart w:id="3943" w:name="Sit_Remedello_t60"/>
      <w:r w:rsidRPr="0032190F">
        <w:t>Sépulture 60</w:t>
      </w:r>
    </w:p>
    <w:bookmarkEnd w:id="3943"/>
    <w:p w14:paraId="723C7394" w14:textId="77777777" w:rsidR="008B5C3A" w:rsidRPr="0032190F" w:rsidRDefault="008B5C3A" w:rsidP="00242C0F">
      <w:pPr>
        <w:rPr>
          <w:lang w:val="fr-FR"/>
        </w:rPr>
      </w:pPr>
    </w:p>
    <w:p w14:paraId="142AE1CA" w14:textId="77777777" w:rsidR="00215DCD" w:rsidRPr="0032190F" w:rsidRDefault="00215DCD" w:rsidP="00242C0F">
      <w:pPr>
        <w:rPr>
          <w:lang w:val="fr-FR"/>
        </w:rPr>
      </w:pPr>
      <w:r w:rsidRPr="0032190F">
        <w:rPr>
          <w:lang w:val="fr-FR"/>
        </w:rPr>
        <w:t>Poignard lithique a épaules courtes (BIB 27 p. 269)</w:t>
      </w:r>
    </w:p>
    <w:p w14:paraId="4C24C0F3" w14:textId="77777777" w:rsidR="00215DCD" w:rsidRPr="0032190F" w:rsidRDefault="00215DCD" w:rsidP="00242C0F">
      <w:pPr>
        <w:rPr>
          <w:lang w:val="fr-FR"/>
        </w:rPr>
      </w:pPr>
    </w:p>
    <w:p w14:paraId="390AF774" w14:textId="77777777" w:rsidR="00237CE4" w:rsidRPr="0032190F" w:rsidRDefault="00237CE4" w:rsidP="00242C0F">
      <w:pPr>
        <w:pStyle w:val="Heading2"/>
      </w:pPr>
      <w:bookmarkStart w:id="3944" w:name="Sit_Remedello_t62"/>
      <w:r w:rsidRPr="0032190F">
        <w:t>Sépulture 62</w:t>
      </w:r>
    </w:p>
    <w:bookmarkEnd w:id="3944"/>
    <w:p w14:paraId="74C3FA6C" w14:textId="77777777" w:rsidR="0006555E" w:rsidRPr="0032190F" w:rsidRDefault="0006555E" w:rsidP="00242C0F">
      <w:pPr>
        <w:rPr>
          <w:lang w:val="fr-FR"/>
        </w:rPr>
      </w:pPr>
    </w:p>
    <w:p w14:paraId="1D6B06E9" w14:textId="77777777" w:rsidR="00215DCD" w:rsidRPr="0032190F" w:rsidRDefault="00237CE4" w:rsidP="00242C0F">
      <w:pPr>
        <w:rPr>
          <w:lang w:val="fr-FR"/>
        </w:rPr>
      </w:pPr>
      <w:r w:rsidRPr="0032190F">
        <w:rPr>
          <w:lang w:val="fr-FR"/>
        </w:rPr>
        <w:t>Une hache en cuivre (BIB 955 p. 36)</w:t>
      </w:r>
      <w:r w:rsidR="00446B84" w:rsidRPr="0032190F">
        <w:rPr>
          <w:lang w:val="fr-FR"/>
        </w:rPr>
        <w:t>. Poignard</w:t>
      </w:r>
      <w:r w:rsidR="00E66EB2" w:rsidRPr="0032190F">
        <w:rPr>
          <w:lang w:val="fr-FR"/>
        </w:rPr>
        <w:t>(s)</w:t>
      </w:r>
      <w:r w:rsidR="00446B84" w:rsidRPr="0032190F">
        <w:rPr>
          <w:lang w:val="fr-FR"/>
        </w:rPr>
        <w:t xml:space="preserve"> en cuivre à lame triangulaire avec </w:t>
      </w:r>
      <w:r w:rsidR="00446B84" w:rsidRPr="0032190F">
        <w:rPr>
          <w:i/>
          <w:lang w:val="fr-FR"/>
        </w:rPr>
        <w:t>narrow riveted tangs</w:t>
      </w:r>
      <w:r w:rsidR="00446B84" w:rsidRPr="0032190F">
        <w:rPr>
          <w:lang w:val="fr-FR"/>
        </w:rPr>
        <w:t xml:space="preserve">, dit de type Remedello 2 </w:t>
      </w:r>
      <w:r w:rsidR="0006555E" w:rsidRPr="0032190F">
        <w:rPr>
          <w:lang w:val="fr-FR"/>
        </w:rPr>
        <w:t xml:space="preserve">(variante B1) </w:t>
      </w:r>
      <w:r w:rsidR="00446B84" w:rsidRPr="0032190F">
        <w:rPr>
          <w:lang w:val="fr-FR"/>
        </w:rPr>
        <w:t>(BIB 955 p. 39</w:t>
      </w:r>
      <w:r w:rsidR="0006555E" w:rsidRPr="0032190F">
        <w:rPr>
          <w:lang w:val="fr-FR"/>
        </w:rPr>
        <w:t xml:space="preserve"> et 232 p. 71</w:t>
      </w:r>
      <w:r w:rsidR="00446B84" w:rsidRPr="0032190F">
        <w:rPr>
          <w:lang w:val="fr-FR"/>
        </w:rPr>
        <w:t>)</w:t>
      </w:r>
      <w:r w:rsidR="00215DCD" w:rsidRPr="0032190F">
        <w:rPr>
          <w:lang w:val="fr-FR"/>
        </w:rPr>
        <w:t>Poignard lithique a épaules courtes (BIB 27 p. 269)</w:t>
      </w:r>
    </w:p>
    <w:p w14:paraId="2DF4CDEC" w14:textId="197AD753" w:rsidR="00801062" w:rsidRPr="00784BEC" w:rsidRDefault="00801062" w:rsidP="00242C0F">
      <w:pPr>
        <w:rPr>
          <w:lang w:val="it-IT"/>
        </w:rPr>
      </w:pPr>
      <w:r w:rsidRPr="00784BEC">
        <w:rPr>
          <w:lang w:val="it-IT"/>
        </w:rPr>
        <w:t xml:space="preserve">Hache plate variante du type Santa Cristina – </w:t>
      </w:r>
      <w:r w:rsidRPr="00784BEC">
        <w:rPr>
          <w:i/>
          <w:lang w:val="it-IT"/>
        </w:rPr>
        <w:t>gia mentionata per la preszensa ne l corredo di un esemplare di pugnale a codolo tipo Remedello</w:t>
      </w:r>
      <w:r w:rsidRPr="00784BEC">
        <w:rPr>
          <w:lang w:val="it-IT"/>
        </w:rPr>
        <w:t xml:space="preserve">- voir également </w:t>
      </w:r>
      <w:hyperlink r:id="rId9664" w:anchor="Sit_Colombare_Negrar" w:history="1">
        <w:r w:rsidRPr="00784BEC">
          <w:rPr>
            <w:rStyle w:val="Hyperlink"/>
            <w:lang w:val="it-IT"/>
          </w:rPr>
          <w:t>Colombare di Negrar</w:t>
        </w:r>
      </w:hyperlink>
      <w:r w:rsidRPr="00784BEC">
        <w:rPr>
          <w:lang w:val="it-IT"/>
        </w:rPr>
        <w:t xml:space="preserve"> (BIB 1429 p. 34)</w:t>
      </w:r>
    </w:p>
    <w:p w14:paraId="238C8FD5" w14:textId="77777777" w:rsidR="00446B84" w:rsidRPr="00784BEC" w:rsidRDefault="00446B84" w:rsidP="00242C0F">
      <w:pPr>
        <w:rPr>
          <w:lang w:val="it-IT"/>
        </w:rPr>
      </w:pPr>
    </w:p>
    <w:p w14:paraId="6276A196" w14:textId="77777777" w:rsidR="00F038D9" w:rsidRPr="0032190F" w:rsidRDefault="00F038D9" w:rsidP="00242C0F">
      <w:pPr>
        <w:pStyle w:val="Heading2"/>
      </w:pPr>
      <w:bookmarkStart w:id="3945" w:name="Sit_Remedello_t65"/>
      <w:r w:rsidRPr="0032190F">
        <w:t>Sépulture 65</w:t>
      </w:r>
    </w:p>
    <w:bookmarkEnd w:id="3945"/>
    <w:p w14:paraId="7C21F512" w14:textId="77777777" w:rsidR="008B5C3A" w:rsidRPr="0032190F" w:rsidRDefault="008B5C3A" w:rsidP="00242C0F">
      <w:pPr>
        <w:rPr>
          <w:lang w:val="fr-FR"/>
        </w:rPr>
      </w:pPr>
    </w:p>
    <w:p w14:paraId="3DC39DDD" w14:textId="77777777" w:rsidR="001C307D" w:rsidRPr="0032190F" w:rsidRDefault="00B65E21" w:rsidP="00242C0F">
      <w:pPr>
        <w:rPr>
          <w:lang w:val="fr-FR"/>
        </w:rPr>
      </w:pPr>
      <w:r w:rsidRPr="0032190F">
        <w:rPr>
          <w:lang w:val="fr-FR"/>
        </w:rPr>
        <w:t xml:space="preserve">Datation </w:t>
      </w:r>
      <w:smartTag w:uri="urn:schemas-microsoft-com:office:smarttags" w:element="metricconverter">
        <w:smartTagPr>
          <w:attr w:name="ProductID" w:val="14C"/>
        </w:smartTagPr>
        <w:r w:rsidRPr="0032190F">
          <w:rPr>
            <w:lang w:val="fr-FR"/>
          </w:rPr>
          <w:t>14C</w:t>
        </w:r>
      </w:smartTag>
      <w:r w:rsidRPr="0032190F">
        <w:rPr>
          <w:lang w:val="fr-FR"/>
        </w:rPr>
        <w:t xml:space="preserve"> (BIB 27) </w:t>
      </w:r>
      <w:r w:rsidR="001C307D" w:rsidRPr="0032190F">
        <w:rPr>
          <w:lang w:val="fr-FR"/>
        </w:rPr>
        <w:t>2 poignards (BIB 27)</w:t>
      </w:r>
    </w:p>
    <w:p w14:paraId="148BF789" w14:textId="77777777" w:rsidR="001C307D" w:rsidRPr="0032190F" w:rsidRDefault="001C307D" w:rsidP="00242C0F">
      <w:pPr>
        <w:rPr>
          <w:lang w:val="fr-FR"/>
        </w:rPr>
      </w:pPr>
    </w:p>
    <w:p w14:paraId="58A40AD9" w14:textId="77777777" w:rsidR="00F038D9" w:rsidRPr="0032190F" w:rsidRDefault="00F038D9" w:rsidP="00242C0F">
      <w:pPr>
        <w:jc w:val="both"/>
        <w:rPr>
          <w:lang w:val="fr-FR"/>
        </w:rPr>
      </w:pPr>
      <w:r w:rsidRPr="0032190F">
        <w:rPr>
          <w:lang w:val="fr-FR"/>
        </w:rPr>
        <w:lastRenderedPageBreak/>
        <w:t>Inhumation en fosse simple avec mobilier. Le défunt adulte de sexe masculin est placé sur le flanc gauche en position fortement repliée la tête tournée au NO et le visage au NE. Deux poignards foliacés à pédoncule en silex blanc, un vase à anse coudée décorée d’incisions (BIB 87 p. 310)</w:t>
      </w:r>
    </w:p>
    <w:p w14:paraId="28411CFF" w14:textId="77777777" w:rsidR="00ED30F7" w:rsidRPr="0032190F" w:rsidRDefault="00ED30F7" w:rsidP="00242C0F">
      <w:pPr>
        <w:rPr>
          <w:lang w:val="fr-FR"/>
        </w:rPr>
      </w:pPr>
    </w:p>
    <w:p w14:paraId="65022745" w14:textId="77777777" w:rsidR="004900C0" w:rsidRPr="0032190F" w:rsidRDefault="004900C0" w:rsidP="00242C0F">
      <w:pPr>
        <w:pStyle w:val="Heading3"/>
        <w:spacing w:line="240" w:lineRule="auto"/>
      </w:pPr>
      <w:r w:rsidRPr="0032190F">
        <w:t>Lithique</w:t>
      </w:r>
    </w:p>
    <w:p w14:paraId="1EA96A98" w14:textId="77777777" w:rsidR="00215DCD" w:rsidRPr="0032190F" w:rsidRDefault="00ED30F7" w:rsidP="00242C0F">
      <w:pPr>
        <w:rPr>
          <w:lang w:val="fr-FR"/>
        </w:rPr>
      </w:pPr>
      <w:r w:rsidRPr="0032190F">
        <w:rPr>
          <w:lang w:val="fr-FR"/>
        </w:rPr>
        <w:t>Les</w:t>
      </w:r>
      <w:r w:rsidR="001C307D" w:rsidRPr="0032190F">
        <w:rPr>
          <w:lang w:val="fr-FR"/>
        </w:rPr>
        <w:t xml:space="preserve"> 2</w:t>
      </w:r>
      <w:r w:rsidRPr="0032190F">
        <w:rPr>
          <w:lang w:val="fr-FR"/>
        </w:rPr>
        <w:t xml:space="preserve"> poignards à pédoncule sont typique de la phase Remedello 2 entre 2900-2400 BC (BIB 955 p. 48)</w:t>
      </w:r>
      <w:r w:rsidR="00215DCD" w:rsidRPr="0032190F">
        <w:rPr>
          <w:lang w:val="fr-FR"/>
        </w:rPr>
        <w:t>épaules courtes (BIB 27 p. 269)</w:t>
      </w:r>
    </w:p>
    <w:p w14:paraId="646B0B9A" w14:textId="77777777" w:rsidR="00CC7DE0" w:rsidRPr="0032190F" w:rsidRDefault="00CC7DE0" w:rsidP="00242C0F">
      <w:pPr>
        <w:rPr>
          <w:lang w:val="fr-FR"/>
        </w:rPr>
      </w:pPr>
    </w:p>
    <w:p w14:paraId="79A91099" w14:textId="77777777" w:rsidR="004900C0" w:rsidRPr="0032190F" w:rsidRDefault="004900C0" w:rsidP="00242C0F">
      <w:pPr>
        <w:pStyle w:val="Heading3"/>
        <w:spacing w:line="240" w:lineRule="auto"/>
      </w:pPr>
      <w:r w:rsidRPr="0032190F">
        <w:t>Céramique</w:t>
      </w:r>
    </w:p>
    <w:p w14:paraId="65EEAEDF" w14:textId="77777777" w:rsidR="004900C0" w:rsidRPr="0032190F" w:rsidRDefault="004900C0" w:rsidP="00242C0F">
      <w:pPr>
        <w:rPr>
          <w:lang w:val="fr-FR"/>
        </w:rPr>
      </w:pPr>
      <w:r w:rsidRPr="0032190F">
        <w:rPr>
          <w:lang w:val="fr-FR"/>
        </w:rPr>
        <w:t>Un seul vase décrit différemment :</w:t>
      </w:r>
    </w:p>
    <w:p w14:paraId="10B7936E" w14:textId="77777777" w:rsidR="004900C0" w:rsidRPr="0032190F" w:rsidRDefault="004900C0" w:rsidP="00242C0F">
      <w:pPr>
        <w:rPr>
          <w:lang w:val="fr-FR"/>
        </w:rPr>
      </w:pPr>
    </w:p>
    <w:p w14:paraId="6D9FA472" w14:textId="77777777" w:rsidR="004900C0" w:rsidRPr="0032190F" w:rsidRDefault="004900C0" w:rsidP="00242C0F">
      <w:pPr>
        <w:rPr>
          <w:lang w:val="fr-FR"/>
        </w:rPr>
      </w:pPr>
      <w:r w:rsidRPr="0032190F">
        <w:rPr>
          <w:lang w:val="fr-FR"/>
        </w:rPr>
        <w:t>Vase biconique à anse coudée typique de la phase Remedello 2 entre 2900-2400 BC (BIB 955 p. 48).</w:t>
      </w:r>
    </w:p>
    <w:p w14:paraId="2074A02D" w14:textId="77777777" w:rsidR="004900C0" w:rsidRPr="0032190F" w:rsidRDefault="004900C0" w:rsidP="00242C0F">
      <w:pPr>
        <w:rPr>
          <w:lang w:val="fr-FR"/>
        </w:rPr>
      </w:pPr>
      <w:r w:rsidRPr="0032190F">
        <w:rPr>
          <w:lang w:val="fr-FR"/>
        </w:rPr>
        <w:t>Grand gobelet sphérique à col et anse coudée qui peut renvoyer au Bronze ancien de style La Polada et aux contextes sépulcraux campaniforme (BIB 1430 p. 243 (Mottes, Nicolis 1998))</w:t>
      </w:r>
    </w:p>
    <w:p w14:paraId="3531B471" w14:textId="604908DF" w:rsidR="00CC7DE0" w:rsidRPr="0032190F" w:rsidRDefault="00CC7DE0" w:rsidP="00242C0F">
      <w:pPr>
        <w:rPr>
          <w:lang w:val="fr-FR"/>
        </w:rPr>
      </w:pPr>
      <w:r w:rsidRPr="0032190F">
        <w:rPr>
          <w:lang w:val="fr-FR"/>
        </w:rPr>
        <w:t xml:space="preserve">Céramique métopale de style </w:t>
      </w:r>
      <w:hyperlink r:id="rId9665" w:anchor="Sit_Colombare_Negrar" w:history="1">
        <w:r w:rsidRPr="0032190F">
          <w:rPr>
            <w:rStyle w:val="Hyperlink"/>
            <w:lang w:val="fr-FR"/>
          </w:rPr>
          <w:t>Colombare di Negrar</w:t>
        </w:r>
      </w:hyperlink>
      <w:r w:rsidRPr="0032190F">
        <w:rPr>
          <w:lang w:val="fr-FR"/>
        </w:rPr>
        <w:t xml:space="preserve"> à rapprocher de celle de </w:t>
      </w:r>
      <w:hyperlink r:id="rId9666" w:anchor="Sit_Pendimoun" w:history="1">
        <w:r w:rsidRPr="0032190F">
          <w:rPr>
            <w:rStyle w:val="Hyperlink"/>
            <w:lang w:val="fr-FR"/>
          </w:rPr>
          <w:t>Pendimoun</w:t>
        </w:r>
      </w:hyperlink>
      <w:r w:rsidRPr="0032190F">
        <w:rPr>
          <w:lang w:val="fr-FR"/>
        </w:rPr>
        <w:t xml:space="preserve"> mais ne s’y superpose pas tout à fait (BIB 254 p. 295 (BIB 271))</w:t>
      </w:r>
    </w:p>
    <w:p w14:paraId="4EE42193" w14:textId="77777777" w:rsidR="009B65E1" w:rsidRPr="0032190F" w:rsidRDefault="009B65E1" w:rsidP="00242C0F">
      <w:pPr>
        <w:rPr>
          <w:lang w:val="fr-FR"/>
        </w:rPr>
      </w:pPr>
    </w:p>
    <w:p w14:paraId="20E8EC08" w14:textId="77777777" w:rsidR="009B65E1" w:rsidRPr="0032190F" w:rsidRDefault="009B65E1" w:rsidP="00242C0F">
      <w:pPr>
        <w:pStyle w:val="Heading2"/>
      </w:pPr>
      <w:bookmarkStart w:id="3946" w:name="Sit_Remedello_t71"/>
      <w:r w:rsidRPr="0032190F">
        <w:t>Sépulture71</w:t>
      </w:r>
    </w:p>
    <w:bookmarkEnd w:id="3946"/>
    <w:p w14:paraId="22B3AA67" w14:textId="77777777" w:rsidR="009B65E1" w:rsidRPr="0032190F" w:rsidRDefault="009B65E1" w:rsidP="00242C0F">
      <w:pPr>
        <w:rPr>
          <w:b/>
          <w:lang w:val="fr-FR"/>
        </w:rPr>
      </w:pPr>
    </w:p>
    <w:p w14:paraId="619CED6F" w14:textId="77777777" w:rsidR="00F038D9" w:rsidRPr="0032190F" w:rsidRDefault="009B65E1" w:rsidP="00242C0F">
      <w:pPr>
        <w:rPr>
          <w:lang w:val="fr-FR"/>
        </w:rPr>
      </w:pPr>
      <w:r w:rsidRPr="0032190F">
        <w:rPr>
          <w:lang w:val="fr-FR"/>
        </w:rPr>
        <w:t>Vase tronconique à paroi légèrement conve, fond plat et bord forte</w:t>
      </w:r>
      <w:r w:rsidR="008A6B70" w:rsidRPr="0032190F">
        <w:rPr>
          <w:lang w:val="fr-FR"/>
        </w:rPr>
        <w:t xml:space="preserve">ment </w:t>
      </w:r>
      <w:r w:rsidR="008A6B70" w:rsidRPr="0032190F">
        <w:rPr>
          <w:i/>
          <w:lang w:val="fr-FR"/>
        </w:rPr>
        <w:t>ripiegato</w:t>
      </w:r>
      <w:r w:rsidR="008A6B70" w:rsidRPr="0032190F">
        <w:rPr>
          <w:lang w:val="fr-FR"/>
        </w:rPr>
        <w:t xml:space="preserve"> vers l’intérieur</w:t>
      </w:r>
      <w:r w:rsidRPr="0032190F">
        <w:rPr>
          <w:lang w:val="fr-FR"/>
        </w:rPr>
        <w:t>. Le long du bord : deux couple de trous passants diamétralement opposés. La panse est décorée de 3 faisceau</w:t>
      </w:r>
      <w:r w:rsidR="00A45EBD" w:rsidRPr="0032190F">
        <w:rPr>
          <w:lang w:val="fr-FR"/>
        </w:rPr>
        <w:t>x</w:t>
      </w:r>
      <w:r w:rsidRPr="0032190F">
        <w:rPr>
          <w:lang w:val="fr-FR"/>
        </w:rPr>
        <w:t xml:space="preserve"> de lignes incisées horizonatalement (BIB 27 p. 272)</w:t>
      </w:r>
    </w:p>
    <w:p w14:paraId="5C4DA81E" w14:textId="77777777" w:rsidR="00A45EBD" w:rsidRPr="0032190F" w:rsidRDefault="00A45EBD" w:rsidP="00242C0F">
      <w:pPr>
        <w:rPr>
          <w:lang w:val="fr-FR"/>
        </w:rPr>
      </w:pPr>
    </w:p>
    <w:p w14:paraId="2A377D36" w14:textId="77777777" w:rsidR="00A45EBD" w:rsidRPr="0032190F" w:rsidRDefault="00A45EBD" w:rsidP="00242C0F">
      <w:pPr>
        <w:rPr>
          <w:lang w:val="fr-FR"/>
        </w:rPr>
      </w:pPr>
      <w:r w:rsidRPr="0032190F">
        <w:rPr>
          <w:lang w:val="fr-FR"/>
        </w:rPr>
        <w:t>Attribuée au Remedello 1 (BIB 1167 p. 223)</w:t>
      </w:r>
    </w:p>
    <w:p w14:paraId="2DCB5331" w14:textId="77777777" w:rsidR="009B65E1" w:rsidRPr="0032190F" w:rsidRDefault="009B65E1" w:rsidP="00242C0F">
      <w:pPr>
        <w:rPr>
          <w:lang w:val="fr-FR"/>
        </w:rPr>
      </w:pPr>
    </w:p>
    <w:p w14:paraId="6C4338B8" w14:textId="77777777" w:rsidR="00F34F60" w:rsidRPr="0032190F" w:rsidRDefault="00F038D9" w:rsidP="00242C0F">
      <w:pPr>
        <w:pStyle w:val="Heading2"/>
      </w:pPr>
      <w:bookmarkStart w:id="3947" w:name="Sit_Remedello_t73"/>
      <w:r w:rsidRPr="0032190F">
        <w:t>Sépulture</w:t>
      </w:r>
      <w:r w:rsidR="00F34F60" w:rsidRPr="0032190F">
        <w:t>73</w:t>
      </w:r>
    </w:p>
    <w:bookmarkEnd w:id="3947"/>
    <w:p w14:paraId="69E3D457" w14:textId="77777777" w:rsidR="00B65E21" w:rsidRPr="0032190F" w:rsidRDefault="00B65E21" w:rsidP="00242C0F">
      <w:pPr>
        <w:rPr>
          <w:lang w:val="fr-FR"/>
        </w:rPr>
      </w:pPr>
    </w:p>
    <w:p w14:paraId="64560437" w14:textId="77777777" w:rsidR="00B65E21" w:rsidRPr="0032190F" w:rsidRDefault="00B65E21" w:rsidP="00242C0F">
      <w:pPr>
        <w:rPr>
          <w:lang w:val="fr-FR"/>
        </w:rPr>
      </w:pPr>
      <w:r w:rsidRPr="0032190F">
        <w:rPr>
          <w:lang w:val="fr-FR"/>
        </w:rPr>
        <w:t xml:space="preserve">Datation </w:t>
      </w:r>
      <w:smartTag w:uri="urn:schemas-microsoft-com:office:smarttags" w:element="metricconverter">
        <w:smartTagPr>
          <w:attr w:name="ProductID" w:val="14C"/>
        </w:smartTagPr>
        <w:r w:rsidRPr="0032190F">
          <w:rPr>
            <w:lang w:val="fr-FR"/>
          </w:rPr>
          <w:t>14C</w:t>
        </w:r>
      </w:smartTag>
      <w:r w:rsidRPr="0032190F">
        <w:rPr>
          <w:lang w:val="fr-FR"/>
        </w:rPr>
        <w:t xml:space="preserve"> (BIB 27)</w:t>
      </w:r>
    </w:p>
    <w:p w14:paraId="52ECA06D" w14:textId="77777777" w:rsidR="000346B5" w:rsidRPr="0032190F" w:rsidRDefault="000346B5" w:rsidP="00242C0F">
      <w:pPr>
        <w:rPr>
          <w:lang w:val="fr-FR"/>
        </w:rPr>
      </w:pPr>
    </w:p>
    <w:p w14:paraId="5AD34565" w14:textId="19DD81E7" w:rsidR="00362813" w:rsidRPr="0032190F" w:rsidRDefault="00362813" w:rsidP="00242C0F">
      <w:pPr>
        <w:jc w:val="both"/>
        <w:rPr>
          <w:lang w:val="fr-FR"/>
        </w:rPr>
      </w:pPr>
      <w:r w:rsidRPr="0032190F">
        <w:rPr>
          <w:lang w:val="fr-FR"/>
        </w:rPr>
        <w:t xml:space="preserve">La datation la plus récente, acceptée par De Marinis pour cette phase est celle de la tombe </w:t>
      </w:r>
      <w:r w:rsidR="0091410F" w:rsidRPr="0032190F">
        <w:rPr>
          <w:lang w:val="fr-FR"/>
        </w:rPr>
        <w:t xml:space="preserve">73 qui donne un  âge identique au </w:t>
      </w:r>
      <w:hyperlink r:id="rId9667" w:anchor="Cul_Neo_Final" w:history="1">
        <w:r w:rsidR="0091410F" w:rsidRPr="0032190F">
          <w:rPr>
            <w:rStyle w:val="Hyperlink"/>
            <w:lang w:val="fr-FR"/>
          </w:rPr>
          <w:t>Néolithique final</w:t>
        </w:r>
      </w:hyperlink>
      <w:r w:rsidR="0091410F" w:rsidRPr="0032190F">
        <w:rPr>
          <w:lang w:val="fr-FR"/>
        </w:rPr>
        <w:t xml:space="preserve"> de </w:t>
      </w:r>
      <w:hyperlink r:id="rId9668" w:anchor="Sit_Pendimoun" w:history="1">
        <w:r w:rsidRPr="0032190F">
          <w:rPr>
            <w:rStyle w:val="Hyperlink"/>
            <w:lang w:val="fr-FR"/>
          </w:rPr>
          <w:t>Pendimoun</w:t>
        </w:r>
      </w:hyperlink>
      <w:r w:rsidRPr="0032190F">
        <w:rPr>
          <w:lang w:val="fr-FR"/>
        </w:rPr>
        <w:t xml:space="preserve"> (</w:t>
      </w:r>
      <w:r w:rsidR="0060356F" w:rsidRPr="0032190F">
        <w:rPr>
          <w:lang w:val="fr-FR"/>
        </w:rPr>
        <w:t xml:space="preserve">3800 ± 60 BP : </w:t>
      </w:r>
      <w:r w:rsidRPr="0032190F">
        <w:rPr>
          <w:lang w:val="fr-FR"/>
        </w:rPr>
        <w:t>2460-2030 cal BC à 2 s) (BIB 254 p. 296)</w:t>
      </w:r>
      <w:r w:rsidR="00D34AF3" w:rsidRPr="0032190F">
        <w:rPr>
          <w:lang w:val="fr-FR"/>
        </w:rPr>
        <w:t xml:space="preserve">. </w:t>
      </w:r>
      <w:r w:rsidR="0060356F" w:rsidRPr="0032190F">
        <w:rPr>
          <w:lang w:val="fr-FR"/>
        </w:rPr>
        <w:t xml:space="preserve">La datation </w:t>
      </w:r>
      <w:smartTag w:uri="urn:schemas-microsoft-com:office:smarttags" w:element="metricconverter">
        <w:smartTagPr>
          <w:attr w:name="ProductID" w:val="14C"/>
        </w:smartTagPr>
        <w:r w:rsidR="0060356F" w:rsidRPr="0032190F">
          <w:rPr>
            <w:lang w:val="fr-FR"/>
          </w:rPr>
          <w:t>14C</w:t>
        </w:r>
      </w:smartTag>
      <w:r w:rsidR="0060356F" w:rsidRPr="0032190F">
        <w:rPr>
          <w:lang w:val="fr-FR"/>
        </w:rPr>
        <w:t xml:space="preserve"> la rattache au </w:t>
      </w:r>
      <w:hyperlink r:id="rId9669" w:anchor="Cul_Campaniforme" w:history="1">
        <w:r w:rsidR="0060356F" w:rsidRPr="0032190F">
          <w:rPr>
            <w:rStyle w:val="Hyperlink"/>
            <w:lang w:val="fr-FR"/>
          </w:rPr>
          <w:t>Campaniforme</w:t>
        </w:r>
      </w:hyperlink>
      <w:r w:rsidR="0060356F" w:rsidRPr="0032190F">
        <w:rPr>
          <w:lang w:val="fr-FR"/>
        </w:rPr>
        <w:t xml:space="preserve"> (BIB 27 p. 284) sa situation en périphérie de la nécropole concorde également avec cette attribution (BIB 27 p. 284)</w:t>
      </w:r>
    </w:p>
    <w:p w14:paraId="761A1EB0" w14:textId="77777777" w:rsidR="00D34AF3" w:rsidRPr="0032190F" w:rsidRDefault="00D34AF3" w:rsidP="00242C0F">
      <w:pPr>
        <w:rPr>
          <w:lang w:val="fr-FR"/>
        </w:rPr>
      </w:pPr>
    </w:p>
    <w:p w14:paraId="63182E76" w14:textId="63488590" w:rsidR="00D34AF3" w:rsidRPr="0032190F" w:rsidRDefault="00D34AF3" w:rsidP="00242C0F">
      <w:pPr>
        <w:jc w:val="both"/>
        <w:rPr>
          <w:lang w:val="fr-FR"/>
        </w:rPr>
      </w:pPr>
      <w:r w:rsidRPr="0032190F">
        <w:rPr>
          <w:lang w:val="fr-FR"/>
        </w:rPr>
        <w:t>La présence d’une l</w:t>
      </w:r>
      <w:r w:rsidR="00C53748" w:rsidRPr="0032190F">
        <w:rPr>
          <w:lang w:val="fr-FR"/>
        </w:rPr>
        <w:t xml:space="preserve">ame </w:t>
      </w:r>
      <w:r w:rsidR="0060356F" w:rsidRPr="0032190F">
        <w:rPr>
          <w:lang w:val="fr-FR"/>
        </w:rPr>
        <w:t>à pédoncule simple de forme trapézoïdale (type 6 des poignard</w:t>
      </w:r>
      <w:r w:rsidR="005F2824" w:rsidRPr="0032190F">
        <w:rPr>
          <w:lang w:val="fr-FR"/>
        </w:rPr>
        <w:t>s</w:t>
      </w:r>
      <w:r w:rsidR="0060356F" w:rsidRPr="0032190F">
        <w:rPr>
          <w:lang w:val="fr-FR"/>
        </w:rPr>
        <w:t xml:space="preserve"> a </w:t>
      </w:r>
      <w:r w:rsidR="0060356F" w:rsidRPr="0032190F">
        <w:rPr>
          <w:i/>
          <w:lang w:val="fr-FR"/>
        </w:rPr>
        <w:t>codolo distinto</w:t>
      </w:r>
      <w:r w:rsidR="0060356F" w:rsidRPr="0032190F">
        <w:rPr>
          <w:lang w:val="fr-FR"/>
        </w:rPr>
        <w:t>)</w:t>
      </w:r>
      <w:r w:rsidR="008A4F31" w:rsidRPr="0032190F">
        <w:rPr>
          <w:lang w:val="fr-FR"/>
        </w:rPr>
        <w:t xml:space="preserve"> a</w:t>
      </w:r>
      <w:r w:rsidRPr="0032190F">
        <w:rPr>
          <w:lang w:val="fr-FR"/>
        </w:rPr>
        <w:t>ttribuée au Campaniforme (BIB 955 p. 43)</w:t>
      </w:r>
      <w:r w:rsidR="0060356F" w:rsidRPr="0032190F">
        <w:rPr>
          <w:lang w:val="fr-FR"/>
        </w:rPr>
        <w:t>. La position du poignard</w:t>
      </w:r>
      <w:r w:rsidR="005B13B0" w:rsidRPr="0032190F">
        <w:rPr>
          <w:lang w:val="fr-FR"/>
        </w:rPr>
        <w:t xml:space="preserve">(BIB 27 et BIB 811), </w:t>
      </w:r>
      <w:r w:rsidR="005F2824" w:rsidRPr="0032190F">
        <w:rPr>
          <w:lang w:val="fr-FR"/>
        </w:rPr>
        <w:t>pointe en bas et posé à la hauteur de l’omoplate est unique dans la nécropole</w:t>
      </w:r>
      <w:r w:rsidR="005F2824" w:rsidRPr="0032190F">
        <w:rPr>
          <w:i/>
          <w:lang w:val="fr-FR"/>
        </w:rPr>
        <w:t>anziché all’atezza della cintola a portata della mano destra e questa differenza</w:t>
      </w:r>
      <w:r w:rsidR="005F2824" w:rsidRPr="0032190F">
        <w:rPr>
          <w:lang w:val="fr-FR"/>
        </w:rPr>
        <w:t xml:space="preserve">, qui implique que le poignard fut porté au moyen d’un </w:t>
      </w:r>
      <w:hyperlink r:id="rId9670" w:anchor="Cul_Art_TAC_T_t_baudrier" w:history="1">
        <w:r w:rsidR="00D64745" w:rsidRPr="00D64745">
          <w:rPr>
            <w:rStyle w:val="Hyperlink"/>
            <w:lang w:val="fr-FR"/>
          </w:rPr>
          <w:t>baudrier</w:t>
        </w:r>
      </w:hyperlink>
      <w:r w:rsidR="00D64745" w:rsidRPr="0032190F">
        <w:rPr>
          <w:lang w:val="fr-FR"/>
        </w:rPr>
        <w:t xml:space="preserve"> </w:t>
      </w:r>
      <w:r w:rsidR="005F2824" w:rsidRPr="0032190F">
        <w:rPr>
          <w:lang w:val="fr-FR"/>
        </w:rPr>
        <w:t>(</w:t>
      </w:r>
      <w:r w:rsidR="005F2824" w:rsidRPr="0032190F">
        <w:rPr>
          <w:i/>
          <w:lang w:val="fr-FR"/>
        </w:rPr>
        <w:t>bandoliera</w:t>
      </w:r>
      <w:r w:rsidR="005F2824" w:rsidRPr="0032190F">
        <w:rPr>
          <w:lang w:val="fr-FR"/>
        </w:rPr>
        <w:t xml:space="preserve">) peut avoir une valeur chronologique (BIB 27 p. 285) voir </w:t>
      </w:r>
      <w:hyperlink r:id="rId9671" w:anchor="Sit_Trentin_Haut_Adige" w:history="1">
        <w:r w:rsidR="005F2824" w:rsidRPr="0032190F">
          <w:rPr>
            <w:rStyle w:val="Hyperlink"/>
            <w:lang w:val="fr-FR"/>
          </w:rPr>
          <w:t>Trentin-Haut-Adige</w:t>
        </w:r>
      </w:hyperlink>
      <w:r w:rsidR="005F2824" w:rsidRPr="0032190F">
        <w:rPr>
          <w:lang w:val="fr-FR"/>
        </w:rPr>
        <w:t xml:space="preserve">, </w:t>
      </w:r>
      <w:r w:rsidR="00A2568E" w:rsidRPr="0032190F">
        <w:rPr>
          <w:lang w:val="fr-FR"/>
        </w:rPr>
        <w:t>(</w:t>
      </w:r>
      <w:r w:rsidR="005F2824" w:rsidRPr="0032190F">
        <w:rPr>
          <w:lang w:val="fr-FR"/>
        </w:rPr>
        <w:t>Laion</w:t>
      </w:r>
      <w:r w:rsidR="00A2568E" w:rsidRPr="0032190F">
        <w:rPr>
          <w:lang w:val="fr-FR"/>
        </w:rPr>
        <w:t xml:space="preserve">, </w:t>
      </w:r>
      <w:hyperlink r:id="rId9672" w:anchor="Sit_Velturno" w:history="1">
        <w:r w:rsidR="00A2568E" w:rsidRPr="0032190F">
          <w:rPr>
            <w:rStyle w:val="Hyperlink"/>
            <w:lang w:val="fr-FR"/>
          </w:rPr>
          <w:t>Velturno</w:t>
        </w:r>
      </w:hyperlink>
      <w:r w:rsidR="000346B5" w:rsidRPr="0032190F">
        <w:rPr>
          <w:lang w:val="fr-FR"/>
        </w:rPr>
        <w:t>, Tötschling</w:t>
      </w:r>
      <w:r w:rsidR="00A2568E" w:rsidRPr="0032190F">
        <w:rPr>
          <w:lang w:val="fr-FR"/>
        </w:rPr>
        <w:t xml:space="preserve">) et </w:t>
      </w:r>
      <w:hyperlink r:id="rId9673" w:anchor="Sit_Sterparo" w:history="1">
        <w:r w:rsidR="00A2568E" w:rsidRPr="0032190F">
          <w:rPr>
            <w:rStyle w:val="Hyperlink"/>
            <w:lang w:val="fr-FR"/>
          </w:rPr>
          <w:t>Sterparo</w:t>
        </w:r>
      </w:hyperlink>
      <w:r w:rsidR="004E1F3C" w:rsidRPr="0032190F">
        <w:rPr>
          <w:lang w:val="fr-FR"/>
        </w:rPr>
        <w:t>/</w:t>
      </w:r>
      <w:r w:rsidR="00A2568E" w:rsidRPr="0032190F">
        <w:rPr>
          <w:lang w:val="fr-FR"/>
        </w:rPr>
        <w:t xml:space="preserve"> poignards cerclés au </w:t>
      </w:r>
      <w:hyperlink r:id="rId9674" w:anchor="Sit_Mont_Bego" w:history="1">
        <w:r w:rsidR="00A2568E" w:rsidRPr="0032190F">
          <w:rPr>
            <w:rStyle w:val="Hyperlink"/>
            <w:lang w:val="fr-FR"/>
          </w:rPr>
          <w:t>mont Bego</w:t>
        </w:r>
      </w:hyperlink>
      <w:r w:rsidR="004E1F3C" w:rsidRPr="0032190F">
        <w:rPr>
          <w:lang w:val="fr-FR"/>
        </w:rPr>
        <w:t xml:space="preserve"> / </w:t>
      </w:r>
    </w:p>
    <w:p w14:paraId="31BB4DB1" w14:textId="77777777" w:rsidR="00921297" w:rsidRPr="0032190F" w:rsidRDefault="00921297" w:rsidP="00242C0F">
      <w:pPr>
        <w:rPr>
          <w:lang w:val="fr-FR"/>
        </w:rPr>
      </w:pPr>
    </w:p>
    <w:p w14:paraId="79A05D8F" w14:textId="77777777" w:rsidR="00DA4FC1" w:rsidRPr="0032190F" w:rsidRDefault="00DA4FC1" w:rsidP="00242C0F">
      <w:pPr>
        <w:pStyle w:val="Heading2"/>
      </w:pPr>
      <w:bookmarkStart w:id="3948" w:name="Sit_Remedello_t74"/>
      <w:r w:rsidRPr="0032190F">
        <w:t>Sépulture74</w:t>
      </w:r>
    </w:p>
    <w:bookmarkEnd w:id="3948"/>
    <w:p w14:paraId="1832241F" w14:textId="77777777" w:rsidR="00DA4FC1" w:rsidRPr="0032190F" w:rsidRDefault="00DA4FC1" w:rsidP="00242C0F">
      <w:pPr>
        <w:rPr>
          <w:lang w:val="fr-FR"/>
        </w:rPr>
      </w:pPr>
    </w:p>
    <w:p w14:paraId="56A085C3" w14:textId="77777777" w:rsidR="00DA4FC1" w:rsidRPr="0032190F" w:rsidRDefault="00DA4FC1" w:rsidP="00242C0F">
      <w:pPr>
        <w:jc w:val="both"/>
        <w:rPr>
          <w:lang w:val="fr-FR"/>
        </w:rPr>
      </w:pPr>
      <w:r w:rsidRPr="0032190F">
        <w:rPr>
          <w:lang w:val="fr-FR"/>
        </w:rPr>
        <w:t>Poignard lancéolé étroit et oblongue en silex de type 2</w:t>
      </w:r>
      <w:r w:rsidR="005F2824" w:rsidRPr="0032190F">
        <w:rPr>
          <w:lang w:val="fr-FR"/>
        </w:rPr>
        <w:t xml:space="preserve"> (type unique dans la nécropole)</w:t>
      </w:r>
      <w:r w:rsidRPr="0032190F">
        <w:rPr>
          <w:lang w:val="fr-FR"/>
        </w:rPr>
        <w:t xml:space="preserve">. Cette sépulture pourrait peut-être être attribuée à la phase Remedello 3 (Campaniforme) (BIB 27 p. </w:t>
      </w:r>
      <w:r w:rsidR="0052115D" w:rsidRPr="0032190F">
        <w:rPr>
          <w:lang w:val="fr-FR"/>
        </w:rPr>
        <w:t xml:space="preserve">278, </w:t>
      </w:r>
      <w:r w:rsidR="005F2824" w:rsidRPr="0032190F">
        <w:rPr>
          <w:lang w:val="fr-FR"/>
        </w:rPr>
        <w:t xml:space="preserve">286). </w:t>
      </w:r>
    </w:p>
    <w:p w14:paraId="67387523" w14:textId="460D6FEC" w:rsidR="004E1F3C" w:rsidRPr="0032190F" w:rsidRDefault="0015034D" w:rsidP="00242C0F">
      <w:pPr>
        <w:jc w:val="both"/>
        <w:rPr>
          <w:lang w:val="fr-FR"/>
        </w:rPr>
      </w:pPr>
      <w:r w:rsidRPr="0032190F">
        <w:rPr>
          <w:lang w:val="fr-FR"/>
        </w:rPr>
        <w:t>Ce poignard, malgré l’attribution quand fait De Marinis, peu</w:t>
      </w:r>
      <w:r w:rsidR="004E0839" w:rsidRPr="0032190F">
        <w:rPr>
          <w:lang w:val="fr-FR"/>
        </w:rPr>
        <w:t>t</w:t>
      </w:r>
      <w:r w:rsidRPr="0032190F">
        <w:rPr>
          <w:lang w:val="fr-FR"/>
        </w:rPr>
        <w:t xml:space="preserve"> être rapproché de celui retrouvé à </w:t>
      </w:r>
      <w:hyperlink r:id="rId9675" w:anchor="Sit_Monte_Covolo" w:history="1">
        <w:r w:rsidRPr="0032190F">
          <w:rPr>
            <w:rStyle w:val="Hyperlink"/>
            <w:lang w:val="fr-FR"/>
          </w:rPr>
          <w:t>Monte Covolo</w:t>
        </w:r>
      </w:hyperlink>
      <w:r w:rsidRPr="0032190F">
        <w:rPr>
          <w:lang w:val="fr-FR"/>
        </w:rPr>
        <w:t xml:space="preserve"> dans des niveaux datés du premier âge du Cuivre (BIB 811 p. 532-533)</w:t>
      </w:r>
      <w:r w:rsidR="004E1F3C" w:rsidRPr="0032190F">
        <w:rPr>
          <w:lang w:val="fr-FR"/>
        </w:rPr>
        <w:t xml:space="preserve"> Exemplaires à comparer selon De Marinis : </w:t>
      </w:r>
      <w:hyperlink r:id="rId9676" w:anchor="Sit_Montesei_Serso" w:history="1">
        <w:r w:rsidR="004E1F3C" w:rsidRPr="0032190F">
          <w:rPr>
            <w:rStyle w:val="Hyperlink"/>
            <w:lang w:val="fr-FR"/>
          </w:rPr>
          <w:t>Montesei di Serso</w:t>
        </w:r>
      </w:hyperlink>
      <w:r w:rsidR="004E1F3C" w:rsidRPr="0032190F">
        <w:rPr>
          <w:lang w:val="fr-FR"/>
        </w:rPr>
        <w:t xml:space="preserve"> et </w:t>
      </w:r>
      <w:hyperlink r:id="rId9677" w:anchor="Sit_Iseo" w:history="1">
        <w:r w:rsidR="004E1F3C" w:rsidRPr="0032190F">
          <w:rPr>
            <w:rStyle w:val="Hyperlink"/>
            <w:lang w:val="fr-FR"/>
          </w:rPr>
          <w:t>Iseo</w:t>
        </w:r>
      </w:hyperlink>
      <w:r w:rsidR="004E1F3C" w:rsidRPr="0032190F">
        <w:rPr>
          <w:lang w:val="fr-FR"/>
        </w:rPr>
        <w:t xml:space="preserve"> (BIB 27 p. 275 et suiv. fig 5)</w:t>
      </w:r>
    </w:p>
    <w:p w14:paraId="7BF29DBF" w14:textId="77777777" w:rsidR="0015034D" w:rsidRPr="0032190F" w:rsidRDefault="0015034D" w:rsidP="00242C0F">
      <w:pPr>
        <w:rPr>
          <w:lang w:val="fr-FR"/>
        </w:rPr>
      </w:pPr>
    </w:p>
    <w:p w14:paraId="259AA704" w14:textId="77777777" w:rsidR="0015034D" w:rsidRPr="0032190F" w:rsidRDefault="0015034D" w:rsidP="00242C0F">
      <w:pPr>
        <w:rPr>
          <w:lang w:val="fr-FR"/>
        </w:rPr>
      </w:pPr>
    </w:p>
    <w:p w14:paraId="39061D65" w14:textId="77777777" w:rsidR="00921297" w:rsidRPr="0032190F" w:rsidRDefault="00921297" w:rsidP="00242C0F">
      <w:pPr>
        <w:pStyle w:val="Heading2"/>
      </w:pPr>
      <w:bookmarkStart w:id="3949" w:name="Sit_Remedello_t75"/>
      <w:r w:rsidRPr="0032190F">
        <w:t>Sépulture75</w:t>
      </w:r>
    </w:p>
    <w:bookmarkEnd w:id="3949"/>
    <w:p w14:paraId="3AA27678" w14:textId="77777777" w:rsidR="00921297" w:rsidRPr="0032190F" w:rsidRDefault="00921297" w:rsidP="00242C0F">
      <w:pPr>
        <w:rPr>
          <w:lang w:val="fr-FR"/>
        </w:rPr>
      </w:pPr>
    </w:p>
    <w:p w14:paraId="05A7BE14" w14:textId="77777777" w:rsidR="00B65E21" w:rsidRPr="0032190F" w:rsidRDefault="00B65E21" w:rsidP="00242C0F">
      <w:pPr>
        <w:rPr>
          <w:lang w:val="fr-FR"/>
        </w:rPr>
      </w:pPr>
      <w:r w:rsidRPr="0032190F">
        <w:rPr>
          <w:lang w:val="fr-FR"/>
        </w:rPr>
        <w:t xml:space="preserve">Datation </w:t>
      </w:r>
      <w:smartTag w:uri="urn:schemas-microsoft-com:office:smarttags" w:element="metricconverter">
        <w:smartTagPr>
          <w:attr w:name="ProductID" w:val="14C"/>
        </w:smartTagPr>
        <w:r w:rsidRPr="0032190F">
          <w:rPr>
            <w:lang w:val="fr-FR"/>
          </w:rPr>
          <w:t>14C</w:t>
        </w:r>
      </w:smartTag>
      <w:r w:rsidRPr="0032190F">
        <w:rPr>
          <w:lang w:val="fr-FR"/>
        </w:rPr>
        <w:t xml:space="preserve"> (BIB 27)</w:t>
      </w:r>
    </w:p>
    <w:p w14:paraId="0F33A8A3" w14:textId="77777777" w:rsidR="00B65E21" w:rsidRPr="0032190F" w:rsidRDefault="00B65E21" w:rsidP="00242C0F">
      <w:pPr>
        <w:rPr>
          <w:lang w:val="fr-FR"/>
        </w:rPr>
      </w:pPr>
    </w:p>
    <w:p w14:paraId="4BD91E80" w14:textId="77777777" w:rsidR="00921297" w:rsidRPr="0032190F" w:rsidRDefault="00921297" w:rsidP="00242C0F">
      <w:pPr>
        <w:rPr>
          <w:lang w:val="fr-FR"/>
        </w:rPr>
      </w:pPr>
      <w:r w:rsidRPr="0032190F">
        <w:rPr>
          <w:lang w:val="fr-FR"/>
        </w:rPr>
        <w:t>La datation de cette sépulture l’attribuerai</w:t>
      </w:r>
      <w:r w:rsidR="00A45EBD" w:rsidRPr="0032190F">
        <w:rPr>
          <w:lang w:val="fr-FR"/>
        </w:rPr>
        <w:t>t</w:t>
      </w:r>
      <w:r w:rsidRPr="0032190F">
        <w:rPr>
          <w:lang w:val="fr-FR"/>
        </w:rPr>
        <w:t xml:space="preserve"> à la phase suivant immédiatement l’homme d’</w:t>
      </w:r>
      <w:r w:rsidR="00B808FB" w:rsidRPr="0032190F">
        <w:rPr>
          <w:lang w:val="fr-FR"/>
        </w:rPr>
        <w:t>Ö</w:t>
      </w:r>
      <w:r w:rsidRPr="0032190F">
        <w:rPr>
          <w:lang w:val="fr-FR"/>
        </w:rPr>
        <w:t>tzi à la transition Remedello 1 / Remedello 2 (BIB 955 p. 50)</w:t>
      </w:r>
      <w:r w:rsidR="00B808FB" w:rsidRPr="0032190F">
        <w:rPr>
          <w:lang w:val="fr-FR"/>
        </w:rPr>
        <w:t>.</w:t>
      </w:r>
    </w:p>
    <w:p w14:paraId="6373F18F" w14:textId="77777777" w:rsidR="00F451D8" w:rsidRPr="0032190F" w:rsidRDefault="00F451D8" w:rsidP="00242C0F">
      <w:pPr>
        <w:jc w:val="both"/>
        <w:rPr>
          <w:lang w:val="fr-FR"/>
        </w:rPr>
      </w:pPr>
      <w:r w:rsidRPr="0032190F">
        <w:rPr>
          <w:lang w:val="fr-FR"/>
        </w:rPr>
        <w:br/>
        <w:t xml:space="preserve">Forme de céramique tronconique basse et élargie avec le bord fortement rentrant, sur la carène, 2 </w:t>
      </w:r>
      <w:r w:rsidRPr="0032190F">
        <w:rPr>
          <w:i/>
          <w:lang w:val="fr-FR"/>
        </w:rPr>
        <w:t>presette attraversate ciascuna da una coppia di perforazioni verticali</w:t>
      </w:r>
      <w:r w:rsidRPr="0032190F">
        <w:rPr>
          <w:lang w:val="fr-FR"/>
        </w:rPr>
        <w:t xml:space="preserve">. Le corps du vase est décoré par des faisceaux de lignes incisées disposée en zigzag qui en se rencontrant à la verticale forment des triangles </w:t>
      </w:r>
      <w:r w:rsidRPr="0032190F">
        <w:rPr>
          <w:i/>
          <w:lang w:val="fr-FR"/>
        </w:rPr>
        <w:t>riempiti a reticolo</w:t>
      </w:r>
      <w:r w:rsidRPr="0032190F">
        <w:rPr>
          <w:lang w:val="fr-FR"/>
        </w:rPr>
        <w:t xml:space="preserve"> le décor est délimité en haut et en base par des faisceaux horizontaux</w:t>
      </w:r>
      <w:r w:rsidR="00B808FB" w:rsidRPr="0032190F">
        <w:rPr>
          <w:lang w:val="fr-FR"/>
        </w:rPr>
        <w:t xml:space="preserve"> (SS BIB)</w:t>
      </w:r>
    </w:p>
    <w:p w14:paraId="7206EBB7" w14:textId="77777777" w:rsidR="008A6B70" w:rsidRPr="0032190F" w:rsidRDefault="008A6B70" w:rsidP="00242C0F">
      <w:pPr>
        <w:jc w:val="both"/>
        <w:rPr>
          <w:lang w:val="fr-FR"/>
        </w:rPr>
      </w:pPr>
      <w:r w:rsidRPr="0032190F">
        <w:rPr>
          <w:lang w:val="fr-FR"/>
        </w:rPr>
        <w:t>Gobelet à bord plat (BIB 1430 p. 243)</w:t>
      </w:r>
    </w:p>
    <w:p w14:paraId="0E8DB37C" w14:textId="77777777" w:rsidR="00B808FB" w:rsidRPr="0032190F" w:rsidRDefault="00B808FB" w:rsidP="00242C0F">
      <w:pPr>
        <w:jc w:val="both"/>
        <w:rPr>
          <w:lang w:val="fr-FR"/>
        </w:rPr>
      </w:pPr>
    </w:p>
    <w:p w14:paraId="6D2B5404" w14:textId="77777777" w:rsidR="00B808FB" w:rsidRPr="0032190F" w:rsidRDefault="00B808FB" w:rsidP="00242C0F">
      <w:pPr>
        <w:jc w:val="both"/>
        <w:rPr>
          <w:lang w:val="fr-FR"/>
        </w:rPr>
      </w:pPr>
      <w:r w:rsidRPr="0032190F">
        <w:rPr>
          <w:lang w:val="fr-FR"/>
        </w:rPr>
        <w:t xml:space="preserve">Un poignard en silex de forme </w:t>
      </w:r>
      <w:r w:rsidRPr="0032190F">
        <w:rPr>
          <w:i/>
          <w:lang w:val="fr-FR"/>
        </w:rPr>
        <w:t>lancéolée étroite et oblongue</w:t>
      </w:r>
      <w:r w:rsidRPr="0032190F">
        <w:rPr>
          <w:lang w:val="fr-FR"/>
        </w:rPr>
        <w:t xml:space="preserve"> (BIB 27 p. 275)</w:t>
      </w:r>
    </w:p>
    <w:p w14:paraId="32431198" w14:textId="77777777" w:rsidR="007A591C" w:rsidRPr="0032190F" w:rsidRDefault="007A591C" w:rsidP="00242C0F">
      <w:pPr>
        <w:rPr>
          <w:lang w:val="fr-FR"/>
        </w:rPr>
      </w:pPr>
    </w:p>
    <w:p w14:paraId="5206BCAC" w14:textId="77777777" w:rsidR="00C03B60" w:rsidRPr="0032190F" w:rsidRDefault="00C03B60" w:rsidP="00242C0F">
      <w:pPr>
        <w:pStyle w:val="Heading2"/>
      </w:pPr>
      <w:bookmarkStart w:id="3950" w:name="Sit_Remedello_t78"/>
      <w:r w:rsidRPr="0032190F">
        <w:t>Sépulture 78</w:t>
      </w:r>
    </w:p>
    <w:bookmarkEnd w:id="3950"/>
    <w:p w14:paraId="6781051F" w14:textId="77777777" w:rsidR="0003083E" w:rsidRPr="0032190F" w:rsidRDefault="0003083E" w:rsidP="00242C0F">
      <w:pPr>
        <w:jc w:val="both"/>
        <w:rPr>
          <w:lang w:val="fr-FR"/>
        </w:rPr>
      </w:pPr>
    </w:p>
    <w:p w14:paraId="5BAE7304" w14:textId="77777777" w:rsidR="00E86B9D" w:rsidRPr="0032190F" w:rsidRDefault="00E86B9D" w:rsidP="00242C0F">
      <w:pPr>
        <w:jc w:val="both"/>
        <w:rPr>
          <w:lang w:val="fr-FR"/>
        </w:rPr>
      </w:pPr>
      <w:r w:rsidRPr="0032190F">
        <w:rPr>
          <w:lang w:val="fr-FR"/>
        </w:rPr>
        <w:t xml:space="preserve">Dans le Riparto Sud, un squelette d’adulte de sexe masculin, de </w:t>
      </w:r>
      <w:smartTag w:uri="urn:schemas-microsoft-com:office:smarttags" w:element="metricconverter">
        <w:smartTagPr>
          <w:attr w:name="ProductID" w:val="1,70 m"/>
        </w:smartTagPr>
        <w:r w:rsidRPr="0032190F">
          <w:rPr>
            <w:lang w:val="fr-FR"/>
          </w:rPr>
          <w:t>1,70 m</w:t>
        </w:r>
      </w:smartTag>
      <w:r w:rsidRPr="0032190F">
        <w:rPr>
          <w:lang w:val="fr-FR"/>
        </w:rPr>
        <w:t xml:space="preserve"> de haut environ. Le corps est déposé en position rannichiata sur le flanc gauche, la tête orientée au NW, le bras droit est replié sur le ventre et le gauche sur le </w:t>
      </w:r>
      <w:r w:rsidRPr="0032190F">
        <w:rPr>
          <w:i/>
          <w:lang w:val="fr-FR"/>
        </w:rPr>
        <w:t xml:space="preserve">petto. </w:t>
      </w:r>
      <w:r w:rsidRPr="0032190F">
        <w:rPr>
          <w:lang w:val="fr-FR"/>
        </w:rPr>
        <w:t xml:space="preserve">Une hache en cuivre se trouve sur le côté gauche du crâne immédiatement au dessus des </w:t>
      </w:r>
      <w:r w:rsidR="00671D44" w:rsidRPr="0032190F">
        <w:rPr>
          <w:lang w:val="fr-FR"/>
        </w:rPr>
        <w:t>pointes de flèchesà retouche bifaciale. Ces dernières trournées la pointe en haut. Un poignard lithique est disposé sur le flanc du défunt à portée de la main droite. Une gaine de hache en bois de cerf est disposée sur le côté gauche de la sépulture à une certaine distance du squelette</w:t>
      </w:r>
      <w:r w:rsidRPr="0032190F">
        <w:rPr>
          <w:lang w:val="fr-FR"/>
        </w:rPr>
        <w:t xml:space="preserve"> (BIB 383 p. 207)</w:t>
      </w:r>
    </w:p>
    <w:p w14:paraId="4E7F4ADA" w14:textId="77777777" w:rsidR="00E86B9D" w:rsidRPr="0032190F" w:rsidRDefault="00E86B9D" w:rsidP="00242C0F">
      <w:pPr>
        <w:rPr>
          <w:lang w:val="fr-FR"/>
        </w:rPr>
      </w:pPr>
    </w:p>
    <w:p w14:paraId="04676457" w14:textId="77777777" w:rsidR="00671D44" w:rsidRPr="0032190F" w:rsidRDefault="007F7341" w:rsidP="00242C0F">
      <w:pPr>
        <w:rPr>
          <w:lang w:val="fr-FR"/>
        </w:rPr>
      </w:pPr>
      <w:r w:rsidRPr="0032190F">
        <w:rPr>
          <w:lang w:val="fr-FR"/>
        </w:rPr>
        <w:t xml:space="preserve">Une hache en cuivre </w:t>
      </w:r>
      <w:r w:rsidR="00DE0E62" w:rsidRPr="0032190F">
        <w:rPr>
          <w:lang w:val="fr-FR"/>
        </w:rPr>
        <w:t xml:space="preserve">à bords rabattu sur tout le long de la lame </w:t>
      </w:r>
      <w:r w:rsidRPr="0032190F">
        <w:rPr>
          <w:lang w:val="fr-FR"/>
        </w:rPr>
        <w:t>attribué</w:t>
      </w:r>
      <w:r w:rsidR="00DE0E62" w:rsidRPr="0032190F">
        <w:rPr>
          <w:lang w:val="fr-FR"/>
        </w:rPr>
        <w:t>e</w:t>
      </w:r>
      <w:r w:rsidRPr="0032190F">
        <w:rPr>
          <w:lang w:val="fr-FR"/>
        </w:rPr>
        <w:t xml:space="preserve"> à la seconde phase Rem</w:t>
      </w:r>
      <w:r w:rsidR="00B85783" w:rsidRPr="0032190F">
        <w:rPr>
          <w:lang w:val="fr-FR"/>
        </w:rPr>
        <w:t>e</w:t>
      </w:r>
      <w:r w:rsidRPr="0032190F">
        <w:rPr>
          <w:lang w:val="fr-FR"/>
        </w:rPr>
        <w:t>dello 2 (BIB 955 p. 36</w:t>
      </w:r>
      <w:r w:rsidR="00671D44" w:rsidRPr="0032190F">
        <w:rPr>
          <w:lang w:val="fr-FR"/>
        </w:rPr>
        <w:t xml:space="preserve"> et 383 p. 207</w:t>
      </w:r>
      <w:r w:rsidRPr="0032190F">
        <w:rPr>
          <w:lang w:val="fr-FR"/>
        </w:rPr>
        <w:t>)</w:t>
      </w:r>
      <w:r w:rsidR="00671D44" w:rsidRPr="0032190F">
        <w:rPr>
          <w:lang w:val="fr-FR"/>
        </w:rPr>
        <w:t> :</w:t>
      </w:r>
    </w:p>
    <w:p w14:paraId="0D811A9A" w14:textId="77777777" w:rsidR="00671D44" w:rsidRPr="0032190F" w:rsidRDefault="00671D44" w:rsidP="00242C0F">
      <w:pPr>
        <w:rPr>
          <w:lang w:val="fr-FR"/>
        </w:rPr>
      </w:pPr>
      <w:r w:rsidRPr="0032190F">
        <w:rPr>
          <w:lang w:val="fr-FR"/>
        </w:rPr>
        <w:t xml:space="preserve">Hache en cuivre longue de </w:t>
      </w:r>
      <w:smartTag w:uri="urn:schemas-microsoft-com:office:smarttags" w:element="metricconverter">
        <w:smartTagPr>
          <w:attr w:name="ProductID" w:val="8,7 cm"/>
        </w:smartTagPr>
        <w:r w:rsidRPr="0032190F">
          <w:rPr>
            <w:lang w:val="fr-FR"/>
          </w:rPr>
          <w:t>8,7 cm</w:t>
        </w:r>
      </w:smartTag>
      <w:r w:rsidR="00DF2538" w:rsidRPr="0032190F">
        <w:rPr>
          <w:lang w:val="fr-FR"/>
        </w:rPr>
        <w:t>, av</w:t>
      </w:r>
      <w:r w:rsidRPr="0032190F">
        <w:rPr>
          <w:lang w:val="fr-FR"/>
        </w:rPr>
        <w:t>e</w:t>
      </w:r>
      <w:r w:rsidR="00DF2538" w:rsidRPr="0032190F">
        <w:rPr>
          <w:lang w:val="fr-FR"/>
        </w:rPr>
        <w:t>c</w:t>
      </w:r>
      <w:r w:rsidRPr="0032190F">
        <w:rPr>
          <w:lang w:val="fr-FR"/>
        </w:rPr>
        <w:t xml:space="preserve"> des traces d’Ag, Pb, As, Ni, Bi. </w:t>
      </w:r>
      <w:r w:rsidRPr="0032190F">
        <w:rPr>
          <w:i/>
          <w:lang w:val="fr-FR"/>
        </w:rPr>
        <w:t>Fusa in stampo.</w:t>
      </w:r>
      <w:r w:rsidRPr="0032190F">
        <w:rPr>
          <w:lang w:val="fr-FR"/>
        </w:rPr>
        <w:tab/>
        <w:t>Les bords sont rabattus  (BIB 383 p. 207)</w:t>
      </w:r>
    </w:p>
    <w:p w14:paraId="2CE633E1" w14:textId="77777777" w:rsidR="0003083E" w:rsidRPr="0032190F" w:rsidRDefault="0003083E" w:rsidP="00242C0F">
      <w:pPr>
        <w:jc w:val="both"/>
        <w:rPr>
          <w:lang w:val="fr-FR"/>
        </w:rPr>
      </w:pPr>
    </w:p>
    <w:p w14:paraId="1660FF7B" w14:textId="39E17C44" w:rsidR="00972478" w:rsidRPr="0032190F" w:rsidRDefault="0003083E" w:rsidP="00242C0F">
      <w:pPr>
        <w:jc w:val="both"/>
        <w:rPr>
          <w:lang w:val="fr-FR"/>
        </w:rPr>
      </w:pPr>
      <w:r w:rsidRPr="0032190F">
        <w:rPr>
          <w:lang w:val="fr-FR"/>
        </w:rPr>
        <w:t>Le</w:t>
      </w:r>
      <w:r w:rsidR="00C03B60" w:rsidRPr="0032190F">
        <w:rPr>
          <w:lang w:val="fr-FR"/>
        </w:rPr>
        <w:t xml:space="preserve"> poignard d’origine sud-alpine (région des </w:t>
      </w:r>
      <w:hyperlink r:id="rId9678" w:anchor="Sit_Monti_Lessini" w:history="1">
        <w:r w:rsidR="00C03B60" w:rsidRPr="0032190F">
          <w:rPr>
            <w:rStyle w:val="Hyperlink"/>
            <w:lang w:val="fr-FR"/>
          </w:rPr>
          <w:t>Monti Lessini</w:t>
        </w:r>
      </w:hyperlink>
      <w:r w:rsidR="00C03B60" w:rsidRPr="0032190F">
        <w:rPr>
          <w:lang w:val="fr-FR"/>
        </w:rPr>
        <w:t>) d’une facture exceptionelle traduit l’importance symbolique de ces objets dans les traditions funéraires (BIB 788 p. 33 (BIB 463, tav. 5, 1-2))</w:t>
      </w:r>
      <w:r w:rsidR="00671D44" w:rsidRPr="0032190F">
        <w:rPr>
          <w:lang w:val="fr-FR"/>
        </w:rPr>
        <w:t> :</w:t>
      </w:r>
    </w:p>
    <w:p w14:paraId="2235C2C4" w14:textId="77777777" w:rsidR="00671D44" w:rsidRPr="0032190F" w:rsidRDefault="00671D44" w:rsidP="00242C0F">
      <w:pPr>
        <w:jc w:val="both"/>
        <w:rPr>
          <w:lang w:val="fr-FR"/>
        </w:rPr>
      </w:pPr>
      <w:r w:rsidRPr="0032190F">
        <w:rPr>
          <w:lang w:val="fr-FR"/>
        </w:rPr>
        <w:t xml:space="preserve">Le poignard est long de </w:t>
      </w:r>
      <w:smartTag w:uri="urn:schemas-microsoft-com:office:smarttags" w:element="metricconverter">
        <w:smartTagPr>
          <w:attr w:name="ProductID" w:val="18,2 cm"/>
        </w:smartTagPr>
        <w:r w:rsidRPr="0032190F">
          <w:rPr>
            <w:lang w:val="fr-FR"/>
          </w:rPr>
          <w:t>18,2 cm</w:t>
        </w:r>
      </w:smartTag>
      <w:r w:rsidRPr="0032190F">
        <w:rPr>
          <w:lang w:val="fr-FR"/>
        </w:rPr>
        <w:t xml:space="preserve"> pour une largeur maximale de </w:t>
      </w:r>
      <w:smartTag w:uri="urn:schemas-microsoft-com:office:smarttags" w:element="metricconverter">
        <w:smartTagPr>
          <w:attr w:name="ProductID" w:val="5,5 cm"/>
        </w:smartTagPr>
        <w:r w:rsidRPr="0032190F">
          <w:rPr>
            <w:lang w:val="fr-FR"/>
          </w:rPr>
          <w:t>5,5 cm</w:t>
        </w:r>
      </w:smartTag>
      <w:r w:rsidRPr="0032190F">
        <w:rPr>
          <w:lang w:val="fr-FR"/>
        </w:rPr>
        <w:t xml:space="preserve">. Retouche plate, </w:t>
      </w:r>
      <w:r w:rsidRPr="0032190F">
        <w:rPr>
          <w:lang w:val="fr-FR"/>
        </w:rPr>
        <w:tab/>
        <w:t>couvrante et bifaciale, plus minutieux sur les bords et plus gros</w:t>
      </w:r>
      <w:r w:rsidR="00972478" w:rsidRPr="0032190F">
        <w:rPr>
          <w:lang w:val="fr-FR"/>
        </w:rPr>
        <w:t xml:space="preserve">sières dans la partie centrale </w:t>
      </w:r>
      <w:r w:rsidRPr="0032190F">
        <w:rPr>
          <w:lang w:val="fr-FR"/>
        </w:rPr>
        <w:t>et sur la languette (</w:t>
      </w:r>
      <w:r w:rsidRPr="0032190F">
        <w:rPr>
          <w:i/>
          <w:lang w:val="fr-FR"/>
        </w:rPr>
        <w:t>codolo</w:t>
      </w:r>
      <w:r w:rsidRPr="0032190F">
        <w:rPr>
          <w:lang w:val="fr-FR"/>
        </w:rPr>
        <w:t>)  (BIB 383 p. 207)</w:t>
      </w:r>
      <w:r w:rsidR="00972478" w:rsidRPr="0032190F">
        <w:rPr>
          <w:lang w:val="fr-FR"/>
        </w:rPr>
        <w:t>.</w:t>
      </w:r>
    </w:p>
    <w:p w14:paraId="037D8BB5" w14:textId="77777777" w:rsidR="00AD55F3" w:rsidRPr="0032190F" w:rsidRDefault="00AD55F3" w:rsidP="00242C0F">
      <w:pPr>
        <w:jc w:val="both"/>
        <w:rPr>
          <w:lang w:val="fr-FR"/>
        </w:rPr>
      </w:pPr>
    </w:p>
    <w:p w14:paraId="02656291" w14:textId="77777777" w:rsidR="00AD55F3" w:rsidRPr="0032190F" w:rsidRDefault="00AD55F3" w:rsidP="00242C0F">
      <w:pPr>
        <w:jc w:val="both"/>
        <w:rPr>
          <w:lang w:val="fr-FR"/>
        </w:rPr>
      </w:pPr>
      <w:r w:rsidRPr="0032190F">
        <w:rPr>
          <w:lang w:val="fr-FR"/>
        </w:rPr>
        <w:t>Une gaine de hache :</w:t>
      </w:r>
    </w:p>
    <w:p w14:paraId="068316EB" w14:textId="40031F6E" w:rsidR="00AD55F3" w:rsidRPr="0032190F" w:rsidRDefault="00AD55F3" w:rsidP="00242C0F">
      <w:pPr>
        <w:ind w:left="720" w:hanging="720"/>
        <w:jc w:val="both"/>
        <w:rPr>
          <w:lang w:val="fr-FR"/>
        </w:rPr>
      </w:pPr>
      <w:r w:rsidRPr="0032190F">
        <w:rPr>
          <w:lang w:val="fr-FR"/>
        </w:rPr>
        <w:t>La gaine de hache à  emmanchement vertical (</w:t>
      </w:r>
      <w:r w:rsidRPr="0032190F">
        <w:rPr>
          <w:i/>
          <w:lang w:val="fr-FR"/>
        </w:rPr>
        <w:t>foro passante</w:t>
      </w:r>
      <w:r w:rsidRPr="0032190F">
        <w:rPr>
          <w:lang w:val="fr-FR"/>
        </w:rPr>
        <w:t>) pseu</w:t>
      </w:r>
      <w:r w:rsidR="00972478" w:rsidRPr="0032190F">
        <w:rPr>
          <w:lang w:val="fr-FR"/>
        </w:rPr>
        <w:t xml:space="preserve">dorectangualire (5,5 x 3cm) est </w:t>
      </w:r>
      <w:r w:rsidRPr="0032190F">
        <w:rPr>
          <w:lang w:val="fr-FR"/>
        </w:rPr>
        <w:t xml:space="preserve">longue de 19, </w:t>
      </w:r>
      <w:smartTag w:uri="urn:schemas-microsoft-com:office:smarttags" w:element="metricconverter">
        <w:smartTagPr>
          <w:attr w:name="ProductID" w:val="1 cm"/>
        </w:smartTagPr>
        <w:r w:rsidRPr="0032190F">
          <w:rPr>
            <w:lang w:val="fr-FR"/>
          </w:rPr>
          <w:t>1 cm</w:t>
        </w:r>
      </w:smartTag>
      <w:r w:rsidRPr="0032190F">
        <w:rPr>
          <w:lang w:val="fr-FR"/>
        </w:rPr>
        <w:t xml:space="preserve">. Un exemplaire identique a été retrouvé dans la tombe 28 de la nécropole de </w:t>
      </w:r>
      <w:hyperlink r:id="rId9679" w:anchor="Sit_Spilamberto" w:history="1">
        <w:r w:rsidRPr="0032190F">
          <w:rPr>
            <w:rStyle w:val="Hyperlink"/>
            <w:lang w:val="fr-FR"/>
          </w:rPr>
          <w:t>Spilamberto</w:t>
        </w:r>
      </w:hyperlink>
      <w:r w:rsidRPr="0032190F">
        <w:rPr>
          <w:lang w:val="fr-FR"/>
        </w:rPr>
        <w:t xml:space="preserve">. Une autre dans la tombe III de </w:t>
      </w:r>
      <w:hyperlink r:id="rId9680" w:anchor="Sit_Volongo" w:history="1">
        <w:r w:rsidRPr="0032190F">
          <w:rPr>
            <w:rStyle w:val="Hyperlink"/>
            <w:lang w:val="fr-FR"/>
          </w:rPr>
          <w:t>Volongo</w:t>
        </w:r>
      </w:hyperlink>
      <w:r w:rsidRPr="0032190F">
        <w:rPr>
          <w:lang w:val="fr-FR"/>
        </w:rPr>
        <w:t xml:space="preserve"> (BIB 383 p. 207-209, fig. 140)</w:t>
      </w:r>
    </w:p>
    <w:p w14:paraId="6E12D85D" w14:textId="77777777" w:rsidR="00801062" w:rsidRPr="0032190F" w:rsidRDefault="00801062" w:rsidP="00242C0F">
      <w:pPr>
        <w:ind w:left="720" w:hanging="720"/>
        <w:jc w:val="both"/>
        <w:rPr>
          <w:lang w:val="fr-FR"/>
        </w:rPr>
      </w:pPr>
    </w:p>
    <w:p w14:paraId="640351F3" w14:textId="687E3EF7" w:rsidR="00801062" w:rsidRPr="0032190F" w:rsidRDefault="00801062" w:rsidP="00242C0F">
      <w:pPr>
        <w:jc w:val="both"/>
        <w:rPr>
          <w:lang w:val="fr-FR"/>
        </w:rPr>
      </w:pPr>
      <w:r w:rsidRPr="0032190F">
        <w:rPr>
          <w:lang w:val="fr-FR"/>
        </w:rPr>
        <w:t xml:space="preserve">Tombe attribuée, par comparaison de la hache (petites dimensions, bords légèrement relevés) l’horizon </w:t>
      </w:r>
      <w:hyperlink r:id="rId9681" w:anchor="Cul_Rinaldone" w:history="1">
        <w:r w:rsidRPr="0032190F">
          <w:rPr>
            <w:rStyle w:val="Hyperlink"/>
            <w:lang w:val="fr-FR"/>
          </w:rPr>
          <w:t>Rinaldone 2</w:t>
        </w:r>
      </w:hyperlink>
      <w:r w:rsidRPr="0032190F">
        <w:rPr>
          <w:lang w:val="fr-FR"/>
        </w:rPr>
        <w:t xml:space="preserve"> (BIB 1429 p. 38)</w:t>
      </w:r>
    </w:p>
    <w:p w14:paraId="6E6BB0AA" w14:textId="77777777" w:rsidR="00C03B60" w:rsidRPr="0032190F" w:rsidRDefault="00C03B60" w:rsidP="00242C0F">
      <w:pPr>
        <w:rPr>
          <w:lang w:val="fr-FR"/>
        </w:rPr>
      </w:pPr>
    </w:p>
    <w:p w14:paraId="34655E59" w14:textId="77777777" w:rsidR="00C2061E" w:rsidRPr="0032190F" w:rsidRDefault="00C2061E" w:rsidP="00242C0F">
      <w:pPr>
        <w:pStyle w:val="Heading2"/>
      </w:pPr>
      <w:bookmarkStart w:id="3951" w:name="Sit_Remedello_t79"/>
      <w:r w:rsidRPr="0032190F">
        <w:lastRenderedPageBreak/>
        <w:t>Sépulture 79</w:t>
      </w:r>
    </w:p>
    <w:bookmarkEnd w:id="3951"/>
    <w:p w14:paraId="2FE14816" w14:textId="77777777" w:rsidR="00A51A88" w:rsidRPr="0032190F" w:rsidRDefault="00A51A88" w:rsidP="00242C0F">
      <w:pPr>
        <w:rPr>
          <w:lang w:val="fr-FR"/>
        </w:rPr>
      </w:pPr>
    </w:p>
    <w:p w14:paraId="70973FF8" w14:textId="59FA16A3" w:rsidR="00DD1212" w:rsidRPr="0032190F" w:rsidRDefault="00DD1212" w:rsidP="00242C0F">
      <w:pPr>
        <w:rPr>
          <w:lang w:val="fr-FR"/>
        </w:rPr>
      </w:pPr>
      <w:r w:rsidRPr="0032190F">
        <w:rPr>
          <w:lang w:val="fr-FR"/>
        </w:rPr>
        <w:t xml:space="preserve">Poignard en cuivre à lame triangulaire avec </w:t>
      </w:r>
      <w:r w:rsidRPr="0032190F">
        <w:rPr>
          <w:i/>
          <w:lang w:val="fr-FR"/>
        </w:rPr>
        <w:t>narrow riveted tangs</w:t>
      </w:r>
      <w:r w:rsidRPr="0032190F">
        <w:rPr>
          <w:lang w:val="fr-FR"/>
        </w:rPr>
        <w:t xml:space="preserve">, dit de type Remedello 2 </w:t>
      </w:r>
      <w:r w:rsidR="0006555E" w:rsidRPr="0032190F">
        <w:rPr>
          <w:lang w:val="fr-FR"/>
        </w:rPr>
        <w:t xml:space="preserve">(variante A1) </w:t>
      </w:r>
      <w:r w:rsidRPr="0032190F">
        <w:rPr>
          <w:lang w:val="fr-FR"/>
        </w:rPr>
        <w:t>(BIB 955 p. 39</w:t>
      </w:r>
      <w:r w:rsidR="0006555E" w:rsidRPr="0032190F">
        <w:rPr>
          <w:lang w:val="fr-FR"/>
        </w:rPr>
        <w:t xml:space="preserve"> et 232 p. 71</w:t>
      </w:r>
      <w:r w:rsidRPr="0032190F">
        <w:rPr>
          <w:lang w:val="fr-FR"/>
        </w:rPr>
        <w:t>)</w:t>
      </w:r>
      <w:r w:rsidR="00814B44" w:rsidRPr="0032190F">
        <w:rPr>
          <w:lang w:val="fr-FR"/>
        </w:rPr>
        <w:t xml:space="preserve">. Peut être comparé à ceux de </w:t>
      </w:r>
      <w:hyperlink r:id="rId9682" w:anchor="Sit_Celletta_Passeri" w:history="1">
        <w:r w:rsidR="00814B44" w:rsidRPr="0032190F">
          <w:rPr>
            <w:rStyle w:val="Hyperlink"/>
            <w:lang w:val="fr-FR"/>
          </w:rPr>
          <w:t>Celletta dei Passeri</w:t>
        </w:r>
      </w:hyperlink>
      <w:r w:rsidR="00814B44" w:rsidRPr="0032190F">
        <w:rPr>
          <w:lang w:val="fr-FR"/>
        </w:rPr>
        <w:t xml:space="preserve"> (BIB 1709)</w:t>
      </w:r>
    </w:p>
    <w:p w14:paraId="757DEDF9" w14:textId="77777777" w:rsidR="00C2061E" w:rsidRPr="0032190F" w:rsidRDefault="00C2061E" w:rsidP="00242C0F">
      <w:pPr>
        <w:rPr>
          <w:lang w:val="fr-FR"/>
        </w:rPr>
      </w:pPr>
    </w:p>
    <w:p w14:paraId="7B1F6469" w14:textId="77777777" w:rsidR="00F038D9" w:rsidRPr="0032190F" w:rsidRDefault="00F038D9" w:rsidP="00242C0F">
      <w:pPr>
        <w:pStyle w:val="Heading2"/>
      </w:pPr>
      <w:bookmarkStart w:id="3952" w:name="Sit_Remedello_t83"/>
      <w:r w:rsidRPr="0032190F">
        <w:t>Sépulture 83</w:t>
      </w:r>
    </w:p>
    <w:bookmarkEnd w:id="3952"/>
    <w:p w14:paraId="7E5C1331" w14:textId="77777777" w:rsidR="00AD55F3" w:rsidRPr="0032190F" w:rsidRDefault="00AD55F3" w:rsidP="00242C0F">
      <w:pPr>
        <w:jc w:val="both"/>
        <w:rPr>
          <w:lang w:val="fr-FR"/>
        </w:rPr>
      </w:pPr>
    </w:p>
    <w:p w14:paraId="2D59332A" w14:textId="77777777" w:rsidR="00957584" w:rsidRPr="00784BEC" w:rsidRDefault="00F038D9" w:rsidP="00242C0F">
      <w:pPr>
        <w:jc w:val="both"/>
        <w:rPr>
          <w:lang w:val="it-IT"/>
        </w:rPr>
      </w:pPr>
      <w:r w:rsidRPr="0032190F">
        <w:rPr>
          <w:lang w:val="fr-FR"/>
        </w:rPr>
        <w:t>Inhumation en fosse simple avec mobilier : le défunt, de sexe masculin, tête au N</w:t>
      </w:r>
      <w:r w:rsidR="00BC4A6A" w:rsidRPr="0032190F">
        <w:rPr>
          <w:lang w:val="fr-FR"/>
        </w:rPr>
        <w:t>W</w:t>
      </w:r>
      <w:r w:rsidRPr="0032190F">
        <w:rPr>
          <w:lang w:val="fr-FR"/>
        </w:rPr>
        <w:t xml:space="preserve"> est déposé en supination la tête tournée vers la gauche les jambes pliées vers le flanc droit. Poignard en cuivre à lame triangulaire et soie rectangulaire à 1 seule perforation avec petit clou à extrémité rabat</w:t>
      </w:r>
      <w:r w:rsidR="00DD1212" w:rsidRPr="0032190F">
        <w:rPr>
          <w:lang w:val="fr-FR"/>
        </w:rPr>
        <w:t>t</w:t>
      </w:r>
      <w:r w:rsidRPr="0032190F">
        <w:rPr>
          <w:lang w:val="fr-FR"/>
        </w:rPr>
        <w:t xml:space="preserve">ue au marteau, 3 rivets en cuivre avec tête double en double cône, 11 pointes de flèche pédonculées en silex de couleurs variées (blanc, pêche, gris), rouelle cruciforme avec perforation centrale en marbre, éléments probables de collier en petites coquilles de </w:t>
      </w:r>
      <w:r w:rsidRPr="0032190F">
        <w:rPr>
          <w:i/>
          <w:lang w:val="fr-FR"/>
        </w:rPr>
        <w:t>conu</w:t>
      </w:r>
      <w:r w:rsidRPr="0032190F">
        <w:rPr>
          <w:lang w:val="fr-FR"/>
        </w:rPr>
        <w:t xml:space="preserve"> avec spire tronquée, env. 102 plaquette rectangulaire de </w:t>
      </w:r>
      <w:r w:rsidRPr="0032190F">
        <w:rPr>
          <w:i/>
          <w:lang w:val="fr-FR"/>
        </w:rPr>
        <w:t>cardium</w:t>
      </w:r>
      <w:r w:rsidRPr="0032190F">
        <w:rPr>
          <w:lang w:val="fr-FR"/>
        </w:rPr>
        <w:t xml:space="preserve"> généralement avec 2 trous, peut-être fixées au bord d’un vétement qui couvrait le défunt</w:t>
      </w:r>
      <w:r w:rsidR="0049792B" w:rsidRPr="0032190F">
        <w:rPr>
          <w:lang w:val="fr-FR"/>
        </w:rPr>
        <w:t xml:space="preserve"> (BIB 87 p. 310)</w:t>
      </w:r>
      <w:r w:rsidR="00E21CFF" w:rsidRPr="0032190F">
        <w:rPr>
          <w:lang w:val="fr-FR"/>
        </w:rPr>
        <w:t xml:space="preserve">. </w:t>
      </w:r>
      <w:r w:rsidR="00E21CFF" w:rsidRPr="00784BEC">
        <w:rPr>
          <w:lang w:val="it-IT"/>
        </w:rPr>
        <w:t xml:space="preserve">Un mantello con bordura di piastrine di </w:t>
      </w:r>
      <w:r w:rsidR="00E21CFF" w:rsidRPr="00784BEC">
        <w:rPr>
          <w:i/>
          <w:lang w:val="it-IT"/>
        </w:rPr>
        <w:t>Cardium</w:t>
      </w:r>
      <w:r w:rsidR="00E21CFF" w:rsidRPr="00784BEC">
        <w:rPr>
          <w:lang w:val="it-IT"/>
        </w:rPr>
        <w:t xml:space="preserve"> (BIB 1167 p. 226)</w:t>
      </w:r>
      <w:r w:rsidR="00957584" w:rsidRPr="00784BEC">
        <w:rPr>
          <w:lang w:val="it-IT"/>
        </w:rPr>
        <w:t xml:space="preserve">. </w:t>
      </w:r>
    </w:p>
    <w:p w14:paraId="520CAF8B" w14:textId="77777777" w:rsidR="00957584" w:rsidRPr="00784BEC" w:rsidRDefault="00957584" w:rsidP="00242C0F">
      <w:pPr>
        <w:jc w:val="both"/>
        <w:rPr>
          <w:lang w:val="it-IT"/>
        </w:rPr>
      </w:pPr>
    </w:p>
    <w:p w14:paraId="4BB746CE" w14:textId="48B95AF5" w:rsidR="0049792B" w:rsidRPr="0032190F" w:rsidRDefault="00957584" w:rsidP="00242C0F">
      <w:pPr>
        <w:jc w:val="both"/>
        <w:rPr>
          <w:b/>
          <w:lang w:val="fr-FR"/>
        </w:rPr>
      </w:pPr>
      <w:r w:rsidRPr="0032190F">
        <w:rPr>
          <w:lang w:val="fr-FR"/>
        </w:rPr>
        <w:t>Le pendentif cruciforme à trou central en marne</w:t>
      </w:r>
      <w:r w:rsidR="009856B2" w:rsidRPr="0032190F">
        <w:rPr>
          <w:lang w:val="fr-FR"/>
        </w:rPr>
        <w:t xml:space="preserve"> (?)</w:t>
      </w:r>
      <w:r w:rsidRPr="0032190F">
        <w:rPr>
          <w:lang w:val="fr-FR"/>
        </w:rPr>
        <w:t xml:space="preserve"> blanc (</w:t>
      </w:r>
      <w:r w:rsidRPr="0032190F">
        <w:rPr>
          <w:i/>
          <w:lang w:val="fr-FR"/>
        </w:rPr>
        <w:t>marmo bianco</w:t>
      </w:r>
      <w:r w:rsidRPr="0032190F">
        <w:rPr>
          <w:lang w:val="fr-FR"/>
        </w:rPr>
        <w:t xml:space="preserve">), retrouvé dans cette sépulture est comparbale à celui de la sépulture BS II ou un objet indentique est associé à une épingle en T. Un pendentif a rotella in marmo est aussi attesté à </w:t>
      </w:r>
      <w:hyperlink r:id="rId9683" w:anchor="Sit_Volongo" w:history="1">
        <w:r w:rsidR="005B6692" w:rsidRPr="0032190F">
          <w:rPr>
            <w:rStyle w:val="Hyperlink"/>
            <w:lang w:val="fr-FR"/>
          </w:rPr>
          <w:t>Volongo</w:t>
        </w:r>
      </w:hyperlink>
      <w:r w:rsidRPr="0032190F">
        <w:rPr>
          <w:lang w:val="fr-FR"/>
        </w:rPr>
        <w:t>(BIB 383 p. 210)</w:t>
      </w:r>
    </w:p>
    <w:p w14:paraId="51242879" w14:textId="77777777" w:rsidR="00F038D9" w:rsidRPr="0032190F" w:rsidRDefault="00F038D9" w:rsidP="00242C0F">
      <w:pPr>
        <w:rPr>
          <w:lang w:val="fr-FR"/>
        </w:rPr>
      </w:pPr>
    </w:p>
    <w:p w14:paraId="7331896A" w14:textId="65A3E12D" w:rsidR="007D3136" w:rsidRPr="0032190F" w:rsidRDefault="00DD1212" w:rsidP="00242C0F">
      <w:pPr>
        <w:jc w:val="both"/>
        <w:rPr>
          <w:lang w:val="fr-FR"/>
        </w:rPr>
      </w:pPr>
      <w:r w:rsidRPr="0032190F">
        <w:rPr>
          <w:lang w:val="fr-FR"/>
        </w:rPr>
        <w:t xml:space="preserve">Poignard en cuivre à lame triangulaire avec </w:t>
      </w:r>
      <w:r w:rsidRPr="0032190F">
        <w:rPr>
          <w:i/>
          <w:lang w:val="fr-FR"/>
        </w:rPr>
        <w:t>narrow riveted tangs</w:t>
      </w:r>
      <w:r w:rsidRPr="0032190F">
        <w:rPr>
          <w:lang w:val="fr-FR"/>
        </w:rPr>
        <w:t xml:space="preserve">, dit de type </w:t>
      </w:r>
      <w:hyperlink r:id="rId9684" w:anchor="Cul_Remedello" w:history="1">
        <w:r w:rsidRPr="0032190F">
          <w:rPr>
            <w:rStyle w:val="Hyperlink"/>
            <w:lang w:val="fr-FR"/>
          </w:rPr>
          <w:t>Remedello 2</w:t>
        </w:r>
      </w:hyperlink>
      <w:r w:rsidR="00BC4A6A" w:rsidRPr="0032190F">
        <w:rPr>
          <w:lang w:val="fr-FR"/>
        </w:rPr>
        <w:t xml:space="preserve">(variante B2) </w:t>
      </w:r>
      <w:r w:rsidRPr="0032190F">
        <w:rPr>
          <w:lang w:val="fr-FR"/>
        </w:rPr>
        <w:t>(BIB 955 p. 39</w:t>
      </w:r>
      <w:r w:rsidR="00BC4A6A" w:rsidRPr="0032190F">
        <w:rPr>
          <w:lang w:val="fr-FR"/>
        </w:rPr>
        <w:t xml:space="preserve"> et 232 p. </w:t>
      </w:r>
      <w:r w:rsidR="0006555E" w:rsidRPr="0032190F">
        <w:rPr>
          <w:lang w:val="fr-FR"/>
        </w:rPr>
        <w:t>71</w:t>
      </w:r>
      <w:r w:rsidRPr="0032190F">
        <w:rPr>
          <w:lang w:val="fr-FR"/>
        </w:rPr>
        <w:t>)</w:t>
      </w:r>
      <w:r w:rsidR="00583B09" w:rsidRPr="0032190F">
        <w:rPr>
          <w:lang w:val="fr-FR"/>
        </w:rPr>
        <w:t xml:space="preserve"> la base de l’emmanchement avec la poignée est soulignée par un trait rectiligne (BIB 1003 p. 202)</w:t>
      </w:r>
      <w:r w:rsidRPr="0032190F">
        <w:rPr>
          <w:lang w:val="fr-FR"/>
        </w:rPr>
        <w:t xml:space="preserve">. </w:t>
      </w:r>
      <w:r w:rsidR="008C185C" w:rsidRPr="0032190F">
        <w:rPr>
          <w:lang w:val="fr-FR"/>
        </w:rPr>
        <w:t>Ces derniers peuvent être rapprochés des figurations du mont Bego (BIB 372)</w:t>
      </w:r>
      <w:r w:rsidR="007D3136" w:rsidRPr="0032190F">
        <w:rPr>
          <w:lang w:val="fr-FR"/>
        </w:rPr>
        <w:t> :</w:t>
      </w:r>
    </w:p>
    <w:p w14:paraId="4E719115" w14:textId="28D8FE48" w:rsidR="007D3136" w:rsidRPr="0032190F" w:rsidRDefault="007D3136" w:rsidP="00242C0F">
      <w:pPr>
        <w:ind w:left="720" w:hanging="720"/>
        <w:jc w:val="both"/>
        <w:rPr>
          <w:lang w:val="fr-FR"/>
        </w:rPr>
      </w:pPr>
      <w:r w:rsidRPr="0032190F">
        <w:rPr>
          <w:lang w:val="fr-FR"/>
        </w:rPr>
        <w:tab/>
        <w:t xml:space="preserve">-La lame de poignard à 4 rivets est en cuivre arsenié (8%) avec des traces de Pb, Ag, Bi, Sn, Sb, Ni. Longue de </w:t>
      </w:r>
      <w:smartTag w:uri="urn:schemas-microsoft-com:office:smarttags" w:element="metricconverter">
        <w:smartTagPr>
          <w:attr w:name="ProductID" w:val="19,3 cm"/>
        </w:smartTagPr>
        <w:r w:rsidRPr="0032190F">
          <w:rPr>
            <w:lang w:val="fr-FR"/>
          </w:rPr>
          <w:t>19,3 cm</w:t>
        </w:r>
      </w:smartTag>
      <w:r w:rsidRPr="0032190F">
        <w:rPr>
          <w:lang w:val="fr-FR"/>
        </w:rPr>
        <w:t xml:space="preserve"> pour une largeur maximale de 5,7 ( ?) (BIB 383 p. 209). La surface inférieure de la lame à conservé des traces textile (fourreau ?) (BIB 383 p. 209 et BIB 930 p. 2). La lame est triangulaire allongée sans nervure axiale (costalatura mediana),</w:t>
      </w:r>
      <w:r w:rsidR="00957584" w:rsidRPr="0032190F">
        <w:rPr>
          <w:lang w:val="fr-FR"/>
        </w:rPr>
        <w:t xml:space="preserve"> les bords sont légèrement martelés,</w:t>
      </w:r>
      <w:r w:rsidRPr="0032190F">
        <w:rPr>
          <w:lang w:val="fr-FR"/>
        </w:rPr>
        <w:t xml:space="preserve"> la languette est rectangulaire à 1 trou de rivet, les épaules à peine accentuées sont rectilignes. 3 rivets sont disposés de manière triangulaire entre la base de la lame et la main ce qui autorise la restitution du manche (pomo) et ses dimensions : celui-ci était semi-circulaire ou semi-lunaire, il chiodetto dell’apice dista </w:t>
      </w:r>
      <w:smartTag w:uri="urn:schemas-microsoft-com:office:smarttags" w:element="metricconverter">
        <w:smartTagPr>
          <w:attr w:name="ProductID" w:val="14 cm"/>
        </w:smartTagPr>
        <w:r w:rsidRPr="0032190F">
          <w:rPr>
            <w:lang w:val="fr-FR"/>
          </w:rPr>
          <w:t>14 cm</w:t>
        </w:r>
      </w:smartTag>
      <w:r w:rsidRPr="0032190F">
        <w:rPr>
          <w:lang w:val="fr-FR"/>
        </w:rPr>
        <w:t xml:space="preserve"> dal codolo, mentre i due laterali tra loro distavano cm 6,6. Poignard de type Remedello B 2 superposable à celui de </w:t>
      </w:r>
      <w:hyperlink r:id="rId9685" w:anchor="Sit_Buccino" w:history="1">
        <w:r w:rsidR="00957584" w:rsidRPr="0032190F">
          <w:rPr>
            <w:rStyle w:val="Hyperlink"/>
            <w:lang w:val="fr-FR"/>
          </w:rPr>
          <w:t>Buccino</w:t>
        </w:r>
      </w:hyperlink>
      <w:r w:rsidR="00957584" w:rsidRPr="0032190F">
        <w:rPr>
          <w:lang w:val="fr-FR"/>
        </w:rPr>
        <w:t xml:space="preserve"> (t. 1 et t. 2) et de </w:t>
      </w:r>
      <w:hyperlink r:id="rId9686" w:anchor="Sit_Saint_Blaise" w:history="1">
        <w:r w:rsidR="00957584" w:rsidRPr="0032190F">
          <w:rPr>
            <w:rStyle w:val="Hyperlink"/>
            <w:lang w:val="fr-FR"/>
          </w:rPr>
          <w:t>Saint-Blaise</w:t>
        </w:r>
      </w:hyperlink>
      <w:r w:rsidR="00957584" w:rsidRPr="0032190F">
        <w:rPr>
          <w:lang w:val="fr-FR"/>
        </w:rPr>
        <w:t xml:space="preserve"> (BIB 383 p. 209 (BIB 1297))</w:t>
      </w:r>
    </w:p>
    <w:p w14:paraId="75D7A9EB" w14:textId="77777777" w:rsidR="00DD1212" w:rsidRPr="0032190F" w:rsidRDefault="00DD1212" w:rsidP="00242C0F">
      <w:pPr>
        <w:rPr>
          <w:lang w:val="fr-FR"/>
        </w:rPr>
      </w:pPr>
    </w:p>
    <w:p w14:paraId="6D9E8DA9" w14:textId="77777777" w:rsidR="00DD1212" w:rsidRPr="0032190F" w:rsidRDefault="00DD1212" w:rsidP="00242C0F">
      <w:pPr>
        <w:rPr>
          <w:i/>
          <w:lang w:val="fr-FR"/>
        </w:rPr>
      </w:pPr>
      <w:r w:rsidRPr="0032190F">
        <w:rPr>
          <w:i/>
          <w:lang w:val="fr-FR"/>
        </w:rPr>
        <w:t xml:space="preserve">Moulage de </w:t>
      </w:r>
      <w:r w:rsidR="00957584" w:rsidRPr="0032190F">
        <w:rPr>
          <w:i/>
          <w:lang w:val="fr-FR"/>
        </w:rPr>
        <w:t xml:space="preserve">cette </w:t>
      </w:r>
      <w:r w:rsidRPr="0032190F">
        <w:rPr>
          <w:i/>
          <w:lang w:val="fr-FR"/>
        </w:rPr>
        <w:t xml:space="preserve"> sépulture au Musée des Merveilles</w:t>
      </w:r>
    </w:p>
    <w:p w14:paraId="76AD7ECF" w14:textId="77777777" w:rsidR="00B808FB" w:rsidRPr="0032190F" w:rsidRDefault="00B808FB" w:rsidP="00242C0F">
      <w:pPr>
        <w:rPr>
          <w:lang w:val="fr-FR"/>
        </w:rPr>
      </w:pPr>
    </w:p>
    <w:p w14:paraId="78E6B31F" w14:textId="77777777" w:rsidR="00B808FB" w:rsidRPr="0032190F" w:rsidRDefault="00B808FB" w:rsidP="00242C0F">
      <w:pPr>
        <w:pStyle w:val="Heading2"/>
      </w:pPr>
      <w:bookmarkStart w:id="3953" w:name="Sit_Remedello_t86"/>
      <w:r w:rsidRPr="0032190F">
        <w:t>Sépulture 86</w:t>
      </w:r>
    </w:p>
    <w:bookmarkEnd w:id="3953"/>
    <w:p w14:paraId="4572AA11" w14:textId="77777777" w:rsidR="008B5C3A" w:rsidRPr="0032190F" w:rsidRDefault="008B5C3A" w:rsidP="00242C0F">
      <w:pPr>
        <w:rPr>
          <w:lang w:val="fr-FR"/>
        </w:rPr>
      </w:pPr>
    </w:p>
    <w:p w14:paraId="5AF3271D" w14:textId="77777777" w:rsidR="00B808FB" w:rsidRPr="0032190F" w:rsidRDefault="00B808FB" w:rsidP="00242C0F">
      <w:pPr>
        <w:rPr>
          <w:lang w:val="fr-FR"/>
        </w:rPr>
      </w:pPr>
      <w:r w:rsidRPr="0032190F">
        <w:rPr>
          <w:lang w:val="fr-FR"/>
        </w:rPr>
        <w:t xml:space="preserve">Un poignard en </w:t>
      </w:r>
      <w:r w:rsidRPr="0032190F">
        <w:rPr>
          <w:i/>
          <w:lang w:val="fr-FR"/>
        </w:rPr>
        <w:t>feuille de laurier à base tronquée</w:t>
      </w:r>
      <w:r w:rsidRPr="0032190F">
        <w:rPr>
          <w:lang w:val="fr-FR"/>
        </w:rPr>
        <w:t xml:space="preserve"> (BIB 27 p. 275)</w:t>
      </w:r>
    </w:p>
    <w:p w14:paraId="3D3074AD" w14:textId="77777777" w:rsidR="009B65E1" w:rsidRPr="0032190F" w:rsidRDefault="009B65E1" w:rsidP="00242C0F">
      <w:pPr>
        <w:rPr>
          <w:lang w:val="fr-FR"/>
        </w:rPr>
      </w:pPr>
    </w:p>
    <w:p w14:paraId="06F8F555" w14:textId="77777777" w:rsidR="009B65E1" w:rsidRPr="0032190F" w:rsidRDefault="009B65E1" w:rsidP="00242C0F">
      <w:pPr>
        <w:pStyle w:val="Heading2"/>
      </w:pPr>
      <w:bookmarkStart w:id="3954" w:name="Sit_Remedello_t93"/>
      <w:r w:rsidRPr="0032190F">
        <w:t>Sépulture93</w:t>
      </w:r>
    </w:p>
    <w:bookmarkEnd w:id="3954"/>
    <w:p w14:paraId="17E8613F" w14:textId="77777777" w:rsidR="009B65E1" w:rsidRPr="0032190F" w:rsidRDefault="00F451D8" w:rsidP="00242C0F">
      <w:pPr>
        <w:rPr>
          <w:lang w:val="fr-FR"/>
        </w:rPr>
      </w:pPr>
      <w:r w:rsidRPr="0032190F">
        <w:rPr>
          <w:lang w:val="fr-FR"/>
        </w:rPr>
        <w:t xml:space="preserve">Vase tronconique a paroi légèrement convexe et bord fortement </w:t>
      </w:r>
      <w:r w:rsidRPr="0032190F">
        <w:rPr>
          <w:i/>
          <w:lang w:val="fr-FR"/>
        </w:rPr>
        <w:t>ripiegato</w:t>
      </w:r>
      <w:r w:rsidRPr="0032190F">
        <w:rPr>
          <w:lang w:val="fr-FR"/>
        </w:rPr>
        <w:t xml:space="preserve"> vers l’intérieur … </w:t>
      </w:r>
      <w:r w:rsidRPr="0032190F">
        <w:rPr>
          <w:i/>
          <w:lang w:val="fr-FR"/>
        </w:rPr>
        <w:t>due coppia di perfora</w:t>
      </w:r>
      <w:r w:rsidR="00495C84" w:rsidRPr="0032190F">
        <w:rPr>
          <w:i/>
          <w:lang w:val="fr-FR"/>
        </w:rPr>
        <w:t>zioni verticali</w:t>
      </w:r>
      <w:r w:rsidRPr="0032190F">
        <w:rPr>
          <w:lang w:val="fr-FR"/>
        </w:rPr>
        <w:t>(BIB 27</w:t>
      </w:r>
      <w:r w:rsidR="00495C84" w:rsidRPr="0032190F">
        <w:rPr>
          <w:lang w:val="fr-FR"/>
        </w:rPr>
        <w:t xml:space="preserve"> p. 272</w:t>
      </w:r>
      <w:r w:rsidRPr="0032190F">
        <w:rPr>
          <w:lang w:val="fr-FR"/>
        </w:rPr>
        <w:t>)</w:t>
      </w:r>
    </w:p>
    <w:p w14:paraId="48E77D89" w14:textId="77777777" w:rsidR="00A45EBD" w:rsidRPr="0032190F" w:rsidRDefault="00A45EBD" w:rsidP="00242C0F">
      <w:pPr>
        <w:rPr>
          <w:lang w:val="fr-FR"/>
        </w:rPr>
      </w:pPr>
    </w:p>
    <w:p w14:paraId="73C7CDD4" w14:textId="77777777" w:rsidR="00A45EBD" w:rsidRPr="0032190F" w:rsidRDefault="00A45EBD" w:rsidP="00A45EBD">
      <w:pPr>
        <w:rPr>
          <w:lang w:val="fr-FR"/>
        </w:rPr>
      </w:pPr>
      <w:r w:rsidRPr="0032190F">
        <w:rPr>
          <w:lang w:val="fr-FR"/>
        </w:rPr>
        <w:t>Attribuée au Remedello 1 (BIB 1167 p. 223)</w:t>
      </w:r>
    </w:p>
    <w:p w14:paraId="53302EC8" w14:textId="77777777" w:rsidR="008C185C" w:rsidRPr="0032190F" w:rsidRDefault="008C185C" w:rsidP="00242C0F">
      <w:pPr>
        <w:rPr>
          <w:lang w:val="fr-FR"/>
        </w:rPr>
      </w:pPr>
    </w:p>
    <w:p w14:paraId="7A7F96BA" w14:textId="77777777" w:rsidR="00215DCD" w:rsidRPr="0032190F" w:rsidRDefault="00215DCD" w:rsidP="00242C0F">
      <w:pPr>
        <w:pStyle w:val="Heading2"/>
      </w:pPr>
      <w:bookmarkStart w:id="3955" w:name="Sit_Remedello_t94"/>
      <w:r w:rsidRPr="0032190F">
        <w:lastRenderedPageBreak/>
        <w:t>Sépulture94</w:t>
      </w:r>
    </w:p>
    <w:bookmarkEnd w:id="3955"/>
    <w:p w14:paraId="0BC6693D" w14:textId="77777777" w:rsidR="00215DCD" w:rsidRPr="0032190F" w:rsidRDefault="00215DCD" w:rsidP="00242C0F">
      <w:pPr>
        <w:rPr>
          <w:lang w:val="fr-FR"/>
        </w:rPr>
      </w:pPr>
      <w:r w:rsidRPr="0032190F">
        <w:rPr>
          <w:lang w:val="fr-FR"/>
        </w:rPr>
        <w:t>1 poignard à pédoncule (Remedello 2) mais sa petite taille (</w:t>
      </w:r>
      <w:smartTag w:uri="urn:schemas-microsoft-com:office:smarttags" w:element="metricconverter">
        <w:smartTagPr>
          <w:attr w:name="ProductID" w:val="9,5 cm"/>
        </w:smartTagPr>
        <w:r w:rsidRPr="0032190F">
          <w:rPr>
            <w:lang w:val="fr-FR"/>
          </w:rPr>
          <w:t>9,5 cm</w:t>
        </w:r>
      </w:smartTag>
      <w:r w:rsidRPr="0032190F">
        <w:rPr>
          <w:lang w:val="fr-FR"/>
        </w:rPr>
        <w:t>) tend à le faire différer du type 2 : transition R1/R2 (BIB 27 p. 269)</w:t>
      </w:r>
    </w:p>
    <w:p w14:paraId="55C012D0" w14:textId="77777777" w:rsidR="00215DCD" w:rsidRPr="0032190F" w:rsidRDefault="00215DCD" w:rsidP="00242C0F">
      <w:pPr>
        <w:rPr>
          <w:lang w:val="fr-FR"/>
        </w:rPr>
      </w:pPr>
    </w:p>
    <w:p w14:paraId="449EA49B" w14:textId="77777777" w:rsidR="00565627" w:rsidRPr="0032190F" w:rsidRDefault="00565627" w:rsidP="00242C0F">
      <w:pPr>
        <w:pStyle w:val="Heading2"/>
      </w:pPr>
      <w:bookmarkStart w:id="3956" w:name="Sit_Remedello_t97"/>
      <w:r w:rsidRPr="0032190F">
        <w:t>Sépulture97</w:t>
      </w:r>
    </w:p>
    <w:bookmarkEnd w:id="3956"/>
    <w:p w14:paraId="151DAF7E" w14:textId="77777777" w:rsidR="00CE2AB1" w:rsidRPr="0032190F" w:rsidRDefault="00CE2AB1" w:rsidP="00242C0F">
      <w:pPr>
        <w:jc w:val="both"/>
        <w:rPr>
          <w:lang w:val="fr-FR"/>
        </w:rPr>
      </w:pPr>
    </w:p>
    <w:p w14:paraId="2EE23ECE" w14:textId="77777777" w:rsidR="00565627" w:rsidRPr="0032190F" w:rsidRDefault="00565627" w:rsidP="00242C0F">
      <w:pPr>
        <w:jc w:val="both"/>
        <w:rPr>
          <w:lang w:val="fr-FR"/>
        </w:rPr>
      </w:pPr>
      <w:r w:rsidRPr="0032190F">
        <w:rPr>
          <w:lang w:val="fr-FR"/>
        </w:rPr>
        <w:t>Cette tombe a livré une lame de poignard en silex (BIB 67)</w:t>
      </w:r>
      <w:r w:rsidR="00ED2DCF" w:rsidRPr="0032190F">
        <w:rPr>
          <w:lang w:val="fr-FR"/>
        </w:rPr>
        <w:t>. Ce poignard, avec deux encoches (</w:t>
      </w:r>
      <w:r w:rsidR="00ED2DCF" w:rsidRPr="0032190F">
        <w:rPr>
          <w:i/>
          <w:lang w:val="fr-FR"/>
        </w:rPr>
        <w:t>tacche</w:t>
      </w:r>
      <w:r w:rsidR="00ED2DCF" w:rsidRPr="0032190F">
        <w:rPr>
          <w:lang w:val="fr-FR"/>
        </w:rPr>
        <w:t>) vers la base appartient à la phase la plus ancienne de la nécropole comme tendrait à le prouver la situation géographique de la sépulture et ses propres caractéristiques typologique qui le font nettement différer des poignards à base distincte de Remedello 2 (BIB 27 p. 281)</w:t>
      </w:r>
    </w:p>
    <w:p w14:paraId="389029FF" w14:textId="77777777" w:rsidR="00ED2DCF" w:rsidRPr="0032190F" w:rsidRDefault="00ED2DCF" w:rsidP="00242C0F">
      <w:pPr>
        <w:jc w:val="both"/>
        <w:rPr>
          <w:lang w:val="fr-FR"/>
        </w:rPr>
      </w:pPr>
    </w:p>
    <w:p w14:paraId="0DA7E838" w14:textId="1AACC326" w:rsidR="00ED2DCF" w:rsidRPr="0032190F" w:rsidRDefault="00ED2DCF" w:rsidP="00242C0F">
      <w:pPr>
        <w:jc w:val="both"/>
        <w:rPr>
          <w:lang w:val="fr-FR"/>
        </w:rPr>
      </w:pPr>
      <w:r w:rsidRPr="0032190F">
        <w:rPr>
          <w:lang w:val="fr-FR"/>
        </w:rPr>
        <w:t xml:space="preserve">Par ailleurs on peut comparer ce poignard </w:t>
      </w:r>
      <w:r w:rsidR="00CE2AB1" w:rsidRPr="0032190F">
        <w:rPr>
          <w:lang w:val="fr-FR"/>
        </w:rPr>
        <w:t xml:space="preserve">de type </w:t>
      </w:r>
      <w:r w:rsidR="00CE2AB1" w:rsidRPr="0032190F">
        <w:rPr>
          <w:i/>
          <w:lang w:val="fr-FR"/>
        </w:rPr>
        <w:t>pédoncule simple triangulaire</w:t>
      </w:r>
      <w:r w:rsidR="00CE2AB1" w:rsidRPr="0032190F">
        <w:rPr>
          <w:lang w:val="fr-FR"/>
        </w:rPr>
        <w:t xml:space="preserve"> (type 5) </w:t>
      </w:r>
      <w:r w:rsidRPr="0032190F">
        <w:rPr>
          <w:lang w:val="fr-FR"/>
        </w:rPr>
        <w:t xml:space="preserve">avec celui d’ </w:t>
      </w:r>
      <w:hyperlink r:id="rId9687" w:anchor="Sit_Otzi" w:history="1">
        <w:r w:rsidRPr="0032190F">
          <w:rPr>
            <w:rStyle w:val="Hyperlink"/>
            <w:lang w:val="fr-FR"/>
          </w:rPr>
          <w:t>Ötzi</w:t>
        </w:r>
      </w:hyperlink>
      <w:r w:rsidRPr="0032190F">
        <w:rPr>
          <w:lang w:val="fr-FR"/>
        </w:rPr>
        <w:t xml:space="preserve"> (BIB 27 p. 281)</w:t>
      </w:r>
      <w:r w:rsidR="003348D8" w:rsidRPr="0032190F">
        <w:rPr>
          <w:lang w:val="fr-FR"/>
        </w:rPr>
        <w:t xml:space="preserve"> et également avec le poignard de </w:t>
      </w:r>
      <w:hyperlink r:id="rId9688" w:anchor="Sit_Pestenacker" w:history="1">
        <w:r w:rsidR="00504FE9" w:rsidRPr="0032190F">
          <w:rPr>
            <w:rStyle w:val="Hyperlink"/>
            <w:lang w:val="fr-FR"/>
          </w:rPr>
          <w:t>Pestenacker</w:t>
        </w:r>
      </w:hyperlink>
      <w:r w:rsidR="003348D8" w:rsidRPr="0032190F">
        <w:rPr>
          <w:lang w:val="fr-FR"/>
        </w:rPr>
        <w:t xml:space="preserve"> établissement de la culture d’Altheim (BIB 27 p. 281)</w:t>
      </w:r>
    </w:p>
    <w:p w14:paraId="7D8451E1" w14:textId="77777777" w:rsidR="00461A53" w:rsidRPr="0032190F" w:rsidRDefault="00461A53" w:rsidP="00242C0F">
      <w:pPr>
        <w:jc w:val="both"/>
        <w:rPr>
          <w:lang w:val="fr-FR"/>
        </w:rPr>
      </w:pPr>
    </w:p>
    <w:p w14:paraId="58462504" w14:textId="1D6E1E0E" w:rsidR="00461A53" w:rsidRPr="0032190F" w:rsidRDefault="00461A53" w:rsidP="00242C0F">
      <w:pPr>
        <w:jc w:val="both"/>
        <w:rPr>
          <w:lang w:val="fr-FR"/>
        </w:rPr>
      </w:pPr>
      <w:r w:rsidRPr="0032190F">
        <w:rPr>
          <w:lang w:val="fr-FR"/>
        </w:rPr>
        <w:t>E. Mottes (2001) doute du bien fondé de cette comparaison et</w:t>
      </w:r>
      <w:r w:rsidR="00783FAF" w:rsidRPr="0032190F">
        <w:rPr>
          <w:lang w:val="fr-FR"/>
        </w:rPr>
        <w:t>,</w:t>
      </w:r>
      <w:r w:rsidRPr="0032190F">
        <w:rPr>
          <w:i/>
          <w:lang w:val="fr-FR"/>
        </w:rPr>
        <w:t>a fortiori</w:t>
      </w:r>
      <w:r w:rsidRPr="0032190F">
        <w:rPr>
          <w:lang w:val="fr-FR"/>
        </w:rPr>
        <w:t xml:space="preserve">, en l’absence de dates </w:t>
      </w:r>
      <w:smartTag w:uri="urn:schemas-microsoft-com:office:smarttags" w:element="metricconverter">
        <w:smartTagPr>
          <w:attr w:name="ProductID" w:val="14C"/>
        </w:smartTagPr>
        <w:r w:rsidRPr="0032190F">
          <w:rPr>
            <w:lang w:val="fr-FR"/>
          </w:rPr>
          <w:t>14C</w:t>
        </w:r>
      </w:smartTag>
      <w:r w:rsidRPr="0032190F">
        <w:rPr>
          <w:lang w:val="fr-FR"/>
        </w:rPr>
        <w:t xml:space="preserve">, de son attribution chronologique qui pourrait être en fait celle du Remedello 2 (voir </w:t>
      </w:r>
      <w:hyperlink r:id="rId9689" w:anchor="Sit_Spilamberto" w:history="1">
        <w:r w:rsidRPr="0032190F">
          <w:rPr>
            <w:rStyle w:val="Hyperlink"/>
            <w:lang w:val="fr-FR"/>
          </w:rPr>
          <w:t>Spilamberto</w:t>
        </w:r>
      </w:hyperlink>
      <w:r w:rsidRPr="0032190F">
        <w:rPr>
          <w:lang w:val="fr-FR"/>
        </w:rPr>
        <w:t xml:space="preserve"> t. 28) (BIB 811 p. 528)</w:t>
      </w:r>
    </w:p>
    <w:p w14:paraId="1606E319" w14:textId="77777777" w:rsidR="00565627" w:rsidRPr="0032190F" w:rsidRDefault="00565627" w:rsidP="00242C0F">
      <w:pPr>
        <w:rPr>
          <w:lang w:val="fr-FR"/>
        </w:rPr>
      </w:pPr>
    </w:p>
    <w:p w14:paraId="2142E4FD" w14:textId="77777777" w:rsidR="008E6192" w:rsidRPr="0032190F" w:rsidRDefault="008E6192" w:rsidP="00242C0F">
      <w:pPr>
        <w:pStyle w:val="Heading2"/>
      </w:pPr>
      <w:bookmarkStart w:id="3957" w:name="Sit_Remedello_t99"/>
      <w:r w:rsidRPr="0032190F">
        <w:t>Sépulture99</w:t>
      </w:r>
    </w:p>
    <w:bookmarkEnd w:id="3957"/>
    <w:p w14:paraId="1E578C83" w14:textId="77777777" w:rsidR="006A5CE7" w:rsidRPr="0032190F" w:rsidRDefault="006A5CE7" w:rsidP="00242C0F">
      <w:pPr>
        <w:rPr>
          <w:lang w:val="fr-FR"/>
        </w:rPr>
      </w:pPr>
    </w:p>
    <w:p w14:paraId="1FB645D3" w14:textId="77777777" w:rsidR="008E6192" w:rsidRPr="0032190F" w:rsidRDefault="008E6192" w:rsidP="00242C0F">
      <w:pPr>
        <w:rPr>
          <w:lang w:val="fr-FR"/>
        </w:rPr>
      </w:pPr>
      <w:r w:rsidRPr="0032190F">
        <w:rPr>
          <w:lang w:val="fr-FR"/>
        </w:rPr>
        <w:t>1 lame de poignard de type Rem</w:t>
      </w:r>
      <w:r w:rsidR="006A5CE7" w:rsidRPr="0032190F">
        <w:rPr>
          <w:lang w:val="fr-FR"/>
        </w:rPr>
        <w:t>e</w:t>
      </w:r>
      <w:r w:rsidRPr="0032190F">
        <w:rPr>
          <w:lang w:val="fr-FR"/>
        </w:rPr>
        <w:t xml:space="preserve">dello 1 </w:t>
      </w:r>
      <w:r w:rsidRPr="0032190F">
        <w:rPr>
          <w:i/>
          <w:lang w:val="fr-FR"/>
        </w:rPr>
        <w:t>en feuille de saule</w:t>
      </w:r>
      <w:r w:rsidRPr="0032190F">
        <w:rPr>
          <w:lang w:val="fr-FR"/>
        </w:rPr>
        <w:t xml:space="preserve"> élargie vers la base (BIB 27 p. 269)</w:t>
      </w:r>
    </w:p>
    <w:p w14:paraId="2EA16707" w14:textId="77777777" w:rsidR="008E6192" w:rsidRPr="0032190F" w:rsidRDefault="008E6192" w:rsidP="00242C0F">
      <w:pPr>
        <w:rPr>
          <w:lang w:val="fr-FR"/>
        </w:rPr>
      </w:pPr>
    </w:p>
    <w:p w14:paraId="00FA33F0" w14:textId="77777777" w:rsidR="00F34F60" w:rsidRPr="0032190F" w:rsidRDefault="00F038D9" w:rsidP="00242C0F">
      <w:pPr>
        <w:pStyle w:val="Heading2"/>
      </w:pPr>
      <w:bookmarkStart w:id="3958" w:name="Sit_Remedello_t100"/>
      <w:r w:rsidRPr="0032190F">
        <w:t>Sépulture</w:t>
      </w:r>
      <w:r w:rsidR="00F34F60" w:rsidRPr="0032190F">
        <w:t>100</w:t>
      </w:r>
    </w:p>
    <w:bookmarkEnd w:id="3958"/>
    <w:p w14:paraId="19A7411A" w14:textId="77777777" w:rsidR="00E2269C" w:rsidRPr="0032190F" w:rsidRDefault="00E2269C" w:rsidP="00242C0F">
      <w:pPr>
        <w:jc w:val="both"/>
        <w:rPr>
          <w:lang w:val="fr-FR"/>
        </w:rPr>
      </w:pPr>
    </w:p>
    <w:p w14:paraId="40793DCA" w14:textId="3E975DA0" w:rsidR="00F34F60" w:rsidRPr="0032190F" w:rsidRDefault="00F34F60" w:rsidP="00242C0F">
      <w:pPr>
        <w:jc w:val="both"/>
        <w:rPr>
          <w:lang w:val="fr-FR"/>
        </w:rPr>
      </w:pPr>
      <w:r w:rsidRPr="0032190F">
        <w:rPr>
          <w:lang w:val="fr-FR"/>
        </w:rPr>
        <w:t xml:space="preserve">Cette tombe a livré une lame de poignard </w:t>
      </w:r>
      <w:r w:rsidR="008E6192" w:rsidRPr="0032190F">
        <w:rPr>
          <w:lang w:val="fr-FR"/>
        </w:rPr>
        <w:t xml:space="preserve">a </w:t>
      </w:r>
      <w:r w:rsidR="008E6192" w:rsidRPr="0032190F">
        <w:rPr>
          <w:i/>
          <w:lang w:val="fr-FR"/>
        </w:rPr>
        <w:t>pédoncule simple triangulaire</w:t>
      </w:r>
      <w:r w:rsidRPr="0032190F">
        <w:rPr>
          <w:lang w:val="fr-FR"/>
        </w:rPr>
        <w:t xml:space="preserve">en silex comparable à celle retrouvée dans le site de </w:t>
      </w:r>
      <w:hyperlink r:id="rId9690" w:anchor="Sit_Binavora" w:history="1">
        <w:r w:rsidRPr="0032190F">
          <w:rPr>
            <w:rStyle w:val="Hyperlink"/>
            <w:lang w:val="fr-FR"/>
          </w:rPr>
          <w:t>Binavora</w:t>
        </w:r>
      </w:hyperlink>
      <w:r w:rsidRPr="0032190F">
        <w:rPr>
          <w:lang w:val="fr-FR"/>
        </w:rPr>
        <w:t xml:space="preserve"> (BIB 389 p. 201)</w:t>
      </w:r>
      <w:r w:rsidR="00E2269C" w:rsidRPr="0032190F">
        <w:rPr>
          <w:lang w:val="fr-FR"/>
        </w:rPr>
        <w:t xml:space="preserve"> ou d’ </w:t>
      </w:r>
      <w:hyperlink r:id="rId9691" w:anchor="Sit_Otzi" w:history="1">
        <w:r w:rsidR="00E2269C" w:rsidRPr="0032190F">
          <w:rPr>
            <w:rStyle w:val="Hyperlink"/>
            <w:lang w:val="fr-FR"/>
          </w:rPr>
          <w:t>Ötzi</w:t>
        </w:r>
      </w:hyperlink>
      <w:r w:rsidR="00E2269C" w:rsidRPr="0032190F">
        <w:rPr>
          <w:lang w:val="fr-FR"/>
        </w:rPr>
        <w:t xml:space="preserve"> (BIB 27 p. 281)</w:t>
      </w:r>
    </w:p>
    <w:p w14:paraId="06444E55" w14:textId="77777777" w:rsidR="00DA4FC1" w:rsidRPr="0032190F" w:rsidRDefault="00DA4FC1" w:rsidP="00242C0F">
      <w:pPr>
        <w:jc w:val="both"/>
        <w:rPr>
          <w:lang w:val="fr-FR"/>
        </w:rPr>
      </w:pPr>
    </w:p>
    <w:p w14:paraId="057DC9E1" w14:textId="77777777" w:rsidR="00DA4FC1" w:rsidRPr="0032190F" w:rsidRDefault="00DA4FC1" w:rsidP="00242C0F">
      <w:pPr>
        <w:pStyle w:val="Heading2"/>
      </w:pPr>
      <w:bookmarkStart w:id="3959" w:name="Sit_Remedello_t101"/>
      <w:r w:rsidRPr="0032190F">
        <w:t>Sépulture101</w:t>
      </w:r>
    </w:p>
    <w:bookmarkEnd w:id="3959"/>
    <w:p w14:paraId="45B67CA7" w14:textId="77777777" w:rsidR="00DA4FC1" w:rsidRPr="0032190F" w:rsidRDefault="00DA4FC1" w:rsidP="00242C0F">
      <w:pPr>
        <w:rPr>
          <w:lang w:val="fr-FR"/>
        </w:rPr>
      </w:pPr>
    </w:p>
    <w:p w14:paraId="04D8EA30" w14:textId="77777777" w:rsidR="00DA4FC1" w:rsidRPr="0032190F" w:rsidRDefault="00DA4FC1" w:rsidP="00242C0F">
      <w:pPr>
        <w:rPr>
          <w:lang w:val="fr-FR"/>
        </w:rPr>
      </w:pPr>
      <w:r w:rsidRPr="0032190F">
        <w:rPr>
          <w:lang w:val="fr-FR"/>
        </w:rPr>
        <w:t xml:space="preserve">Pointe de flèche à base concave. Cette sépulture pourrait peut-être être attribuée à la phase Remedello 3 (Campaniforme) (BIB 27 p. 286) </w:t>
      </w:r>
    </w:p>
    <w:p w14:paraId="109CECE9" w14:textId="77777777" w:rsidR="00650E33" w:rsidRPr="0032190F" w:rsidRDefault="00650E33" w:rsidP="00242C0F">
      <w:pPr>
        <w:rPr>
          <w:lang w:val="fr-FR"/>
        </w:rPr>
      </w:pPr>
    </w:p>
    <w:p w14:paraId="6F396655" w14:textId="77777777" w:rsidR="00DA4FC1" w:rsidRPr="0032190F" w:rsidRDefault="00DA4FC1" w:rsidP="00242C0F">
      <w:pPr>
        <w:rPr>
          <w:lang w:val="fr-FR"/>
        </w:rPr>
      </w:pPr>
    </w:p>
    <w:p w14:paraId="0817B3DB" w14:textId="77777777" w:rsidR="00892F2C" w:rsidRPr="0032190F" w:rsidRDefault="00892F2C" w:rsidP="00242C0F">
      <w:pPr>
        <w:pStyle w:val="Heading2"/>
      </w:pPr>
      <w:bookmarkStart w:id="3960" w:name="Sit_Remedello_t102"/>
      <w:r w:rsidRPr="0032190F">
        <w:t>Sépulture 102</w:t>
      </w:r>
    </w:p>
    <w:bookmarkEnd w:id="3960"/>
    <w:p w14:paraId="105B9E78" w14:textId="77777777" w:rsidR="00D01BA6" w:rsidRPr="0032190F" w:rsidRDefault="00D01BA6" w:rsidP="00242C0F">
      <w:pPr>
        <w:rPr>
          <w:lang w:val="fr-FR"/>
        </w:rPr>
      </w:pPr>
    </w:p>
    <w:p w14:paraId="25DB2721" w14:textId="77777777" w:rsidR="000D4D45" w:rsidRPr="0032190F" w:rsidRDefault="00691B4A" w:rsidP="00242C0F">
      <w:pPr>
        <w:jc w:val="both"/>
        <w:rPr>
          <w:lang w:val="fr-FR"/>
        </w:rPr>
      </w:pPr>
      <w:r w:rsidRPr="0032190F">
        <w:rPr>
          <w:lang w:val="fr-FR"/>
        </w:rPr>
        <w:t>Située dans la partie la plus méridionale du Riparto Sud. Le squelette d’un adulte allongé (</w:t>
      </w:r>
      <w:r w:rsidRPr="0032190F">
        <w:rPr>
          <w:i/>
          <w:lang w:val="fr-FR"/>
        </w:rPr>
        <w:t>rannichiato</w:t>
      </w:r>
      <w:r w:rsidRPr="0032190F">
        <w:rPr>
          <w:lang w:val="fr-FR"/>
        </w:rPr>
        <w:t xml:space="preserve">) sur le flanc gauche, la tête orientée au NW, le bras gauche dirigé vers la tête et le droit posé sur le </w:t>
      </w:r>
      <w:r w:rsidRPr="0032190F">
        <w:rPr>
          <w:i/>
          <w:lang w:val="fr-FR"/>
        </w:rPr>
        <w:t>petto</w:t>
      </w:r>
      <w:r w:rsidRPr="0032190F">
        <w:rPr>
          <w:lang w:val="fr-FR"/>
        </w:rPr>
        <w:t xml:space="preserve">. La hache en cuivre étant déposée à la hauteur du crâne sur le côté droit avec le </w:t>
      </w:r>
      <w:r w:rsidRPr="0032190F">
        <w:rPr>
          <w:i/>
          <w:lang w:val="fr-FR"/>
        </w:rPr>
        <w:t>taglio</w:t>
      </w:r>
      <w:r w:rsidRPr="0032190F">
        <w:rPr>
          <w:lang w:val="fr-FR"/>
        </w:rPr>
        <w:t xml:space="preserve"> dirigé vers le haut. Sur ce même côté : 3 pointes de flèches la pointe dirigée vers le haut. 2 autres flèches étant déposées sur la tête la pointe dirigée vers la droite. Un poignard lithique se trouve à la hauteur du bassin la pointe tournée vers l’extérieur. Pour la position du matériel ; seul un dessin à était conservé de cette sépulture (BIB 383 p. 205, 206)</w:t>
      </w:r>
    </w:p>
    <w:p w14:paraId="6378E60B" w14:textId="77777777" w:rsidR="00A45EBD" w:rsidRPr="0032190F" w:rsidRDefault="00A45EBD" w:rsidP="00A45EBD">
      <w:pPr>
        <w:rPr>
          <w:lang w:val="fr-FR"/>
        </w:rPr>
      </w:pPr>
      <w:r w:rsidRPr="0032190F">
        <w:rPr>
          <w:lang w:val="fr-FR"/>
        </w:rPr>
        <w:t>Attribuée au Remedello 1 (BIB 1167 p. 223)</w:t>
      </w:r>
    </w:p>
    <w:p w14:paraId="301E11A8" w14:textId="77777777" w:rsidR="000D4D45" w:rsidRPr="0032190F" w:rsidRDefault="000D4D45" w:rsidP="00242C0F">
      <w:pPr>
        <w:rPr>
          <w:lang w:val="fr-FR"/>
        </w:rPr>
      </w:pPr>
    </w:p>
    <w:p w14:paraId="0C9835D2" w14:textId="77777777" w:rsidR="00BF5717" w:rsidRPr="0032190F" w:rsidRDefault="00BF5717" w:rsidP="00242C0F">
      <w:pPr>
        <w:pStyle w:val="Heading3"/>
        <w:spacing w:line="240" w:lineRule="auto"/>
      </w:pPr>
      <w:r w:rsidRPr="0032190F">
        <w:t>Lame</w:t>
      </w:r>
      <w:r w:rsidR="003D5457" w:rsidRPr="0032190F">
        <w:t xml:space="preserve"> de poignard</w:t>
      </w:r>
      <w:r w:rsidR="004472B3" w:rsidRPr="0032190F">
        <w:t xml:space="preserve"> (lithique)</w:t>
      </w:r>
    </w:p>
    <w:p w14:paraId="46558052" w14:textId="77777777" w:rsidR="00BF5717" w:rsidRPr="0032190F" w:rsidRDefault="00BF5717" w:rsidP="00242C0F">
      <w:pPr>
        <w:rPr>
          <w:lang w:val="fr-FR"/>
        </w:rPr>
      </w:pPr>
    </w:p>
    <w:p w14:paraId="5928AB1F" w14:textId="77777777" w:rsidR="000D4D45" w:rsidRPr="0032190F" w:rsidRDefault="000D4D45" w:rsidP="00242C0F">
      <w:pPr>
        <w:rPr>
          <w:lang w:val="fr-FR"/>
        </w:rPr>
      </w:pPr>
      <w:r w:rsidRPr="0032190F">
        <w:rPr>
          <w:lang w:val="fr-FR"/>
        </w:rPr>
        <w:t xml:space="preserve">La lame de poignard de type Remedello 1 en </w:t>
      </w:r>
      <w:r w:rsidRPr="0032190F">
        <w:rPr>
          <w:i/>
          <w:lang w:val="fr-FR"/>
        </w:rPr>
        <w:t>feuille de saule</w:t>
      </w:r>
      <w:r w:rsidR="00A45EBD" w:rsidRPr="0032190F">
        <w:rPr>
          <w:lang w:val="fr-FR"/>
        </w:rPr>
        <w:t xml:space="preserve">, silex, </w:t>
      </w:r>
      <w:r w:rsidRPr="0032190F">
        <w:rPr>
          <w:lang w:val="fr-FR"/>
        </w:rPr>
        <w:t>élargie vers la base (BIB 27 p. 269) :</w:t>
      </w:r>
    </w:p>
    <w:p w14:paraId="08399C3B" w14:textId="0E04F2D2" w:rsidR="00691B4A" w:rsidRPr="0032190F" w:rsidRDefault="000D4D45" w:rsidP="00242C0F">
      <w:pPr>
        <w:jc w:val="both"/>
        <w:rPr>
          <w:lang w:val="fr-FR"/>
        </w:rPr>
      </w:pPr>
      <w:r w:rsidRPr="0032190F">
        <w:rPr>
          <w:lang w:val="fr-FR"/>
        </w:rPr>
        <w:lastRenderedPageBreak/>
        <w:t xml:space="preserve">Longue de </w:t>
      </w:r>
      <w:smartTag w:uri="urn:schemas-microsoft-com:office:smarttags" w:element="metricconverter">
        <w:smartTagPr>
          <w:attr w:name="ProductID" w:val="12,65 cm"/>
        </w:smartTagPr>
        <w:r w:rsidRPr="0032190F">
          <w:rPr>
            <w:lang w:val="fr-FR"/>
          </w:rPr>
          <w:t>12,65 cm</w:t>
        </w:r>
      </w:smartTag>
      <w:r w:rsidRPr="0032190F">
        <w:rPr>
          <w:lang w:val="fr-FR"/>
        </w:rPr>
        <w:t xml:space="preserve">, largeur maximale de 4,5, de forme ovalaire en </w:t>
      </w:r>
      <w:r w:rsidRPr="0032190F">
        <w:rPr>
          <w:i/>
          <w:lang w:val="fr-FR"/>
        </w:rPr>
        <w:t>feuille de laurier</w:t>
      </w:r>
      <w:r w:rsidR="006A5CE7" w:rsidRPr="0032190F">
        <w:rPr>
          <w:lang w:val="fr-FR"/>
        </w:rPr>
        <w:t xml:space="preserve"> (sic) à base arrondie, reto</w:t>
      </w:r>
      <w:r w:rsidRPr="0032190F">
        <w:rPr>
          <w:lang w:val="fr-FR"/>
        </w:rPr>
        <w:t>u</w:t>
      </w:r>
      <w:r w:rsidR="006A5CE7" w:rsidRPr="0032190F">
        <w:rPr>
          <w:lang w:val="fr-FR"/>
        </w:rPr>
        <w:t>c</w:t>
      </w:r>
      <w:r w:rsidRPr="0032190F">
        <w:rPr>
          <w:lang w:val="fr-FR"/>
        </w:rPr>
        <w:t>hes plates, couvrante, bifaciale, de manière plus régulière sur les bords</w:t>
      </w:r>
      <w:r w:rsidR="00E86B9D" w:rsidRPr="0032190F">
        <w:rPr>
          <w:lang w:val="fr-FR"/>
        </w:rPr>
        <w:t xml:space="preserve">. Ce poignard peut être comparé avec celui de </w:t>
      </w:r>
      <w:hyperlink r:id="rId9692" w:anchor="Sit_Colombare_Negrar" w:history="1">
        <w:r w:rsidR="00E86B9D" w:rsidRPr="0032190F">
          <w:rPr>
            <w:rStyle w:val="Hyperlink"/>
            <w:lang w:val="fr-FR"/>
          </w:rPr>
          <w:t>Colombare di Negrar</w:t>
        </w:r>
      </w:hyperlink>
      <w:r w:rsidR="00E86B9D" w:rsidRPr="0032190F">
        <w:rPr>
          <w:lang w:val="fr-FR"/>
        </w:rPr>
        <w:t xml:space="preserve">, de </w:t>
      </w:r>
      <w:hyperlink r:id="rId9693" w:anchor="Sit_Selva_Stanghella" w:history="1">
        <w:r w:rsidR="00E86B9D" w:rsidRPr="0032190F">
          <w:rPr>
            <w:rStyle w:val="Hyperlink"/>
            <w:lang w:val="fr-FR"/>
          </w:rPr>
          <w:t>Selva di Stanghella</w:t>
        </w:r>
      </w:hyperlink>
      <w:r w:rsidR="00E86B9D" w:rsidRPr="0032190F">
        <w:rPr>
          <w:lang w:val="fr-FR"/>
        </w:rPr>
        <w:t xml:space="preserve"> et de la Grottina dei Covoloni del Broion (ce dernier ayant une base plus rectiligne) (BIB 383 p. 206 (BIB 345 p. 429,430, n. 8, 433))</w:t>
      </w:r>
      <w:r w:rsidR="00262EB4" w:rsidRPr="0032190F">
        <w:rPr>
          <w:lang w:val="fr-FR"/>
        </w:rPr>
        <w:t xml:space="preserve">. A. Arcà, la rapproche de celle représentée à </w:t>
      </w:r>
      <w:hyperlink r:id="rId9694" w:anchor="Sizz_Dos_Cui" w:history="1">
        <w:r w:rsidR="00262EB4" w:rsidRPr="0032190F">
          <w:rPr>
            <w:rStyle w:val="Hyperlink"/>
            <w:lang w:val="fr-FR"/>
          </w:rPr>
          <w:t>Dos Cüi </w:t>
        </w:r>
      </w:hyperlink>
      <w:r w:rsidR="00262EB4" w:rsidRPr="0032190F">
        <w:rPr>
          <w:lang w:val="fr-FR"/>
        </w:rPr>
        <w:t xml:space="preserve">: de type </w:t>
      </w:r>
      <w:hyperlink r:id="rId9695" w:anchor="Cul_Spilamberto" w:history="1">
        <w:r w:rsidR="00262EB4" w:rsidRPr="0032190F">
          <w:rPr>
            <w:rStyle w:val="Hyperlink"/>
            <w:lang w:val="fr-FR"/>
          </w:rPr>
          <w:t>Spilamberto</w:t>
        </w:r>
      </w:hyperlink>
      <w:r w:rsidR="00262EB4" w:rsidRPr="0032190F">
        <w:rPr>
          <w:lang w:val="fr-FR"/>
        </w:rPr>
        <w:t xml:space="preserve"> (2005, 2011).</w:t>
      </w:r>
    </w:p>
    <w:p w14:paraId="252B405A" w14:textId="43773ACC" w:rsidR="00486B78" w:rsidRPr="0032190F" w:rsidRDefault="00486B78" w:rsidP="00242C0F">
      <w:pPr>
        <w:rPr>
          <w:lang w:val="fr-FR"/>
        </w:rPr>
      </w:pPr>
      <w:r w:rsidRPr="0032190F">
        <w:rPr>
          <w:lang w:val="fr-FR"/>
        </w:rPr>
        <w:t xml:space="preserve">Peut trouver une comparaison avec la hallebarde figuée sur </w:t>
      </w:r>
      <w:hyperlink r:id="rId9696" w:anchor="Desc_ZXVIIGIIR59gamma" w:history="1">
        <w:r w:rsidRPr="0032190F">
          <w:rPr>
            <w:rStyle w:val="Hyperlink"/>
            <w:i/>
            <w:lang w:val="fr-FR"/>
          </w:rPr>
          <w:t>Looped Skin Rock</w:t>
        </w:r>
      </w:hyperlink>
      <w:r w:rsidRPr="0032190F">
        <w:rPr>
          <w:lang w:val="fr-FR"/>
        </w:rPr>
        <w:t xml:space="preserve"> de Fontanalba (BIB 917 p. 288 et sq.)</w:t>
      </w:r>
      <w:r w:rsidR="003D5457" w:rsidRPr="0032190F">
        <w:rPr>
          <w:lang w:val="fr-FR"/>
        </w:rPr>
        <w:t>. Mais probablement pas une lame de hallebarde vue la position (bassin) (SS BIB)</w:t>
      </w:r>
    </w:p>
    <w:p w14:paraId="07508A06" w14:textId="77777777" w:rsidR="00486B78" w:rsidRPr="0032190F" w:rsidRDefault="00486B78" w:rsidP="00242C0F">
      <w:pPr>
        <w:rPr>
          <w:lang w:val="fr-FR"/>
        </w:rPr>
      </w:pPr>
    </w:p>
    <w:p w14:paraId="37CBCD0A" w14:textId="77777777" w:rsidR="00BF5717" w:rsidRPr="0032190F" w:rsidRDefault="00BF5717" w:rsidP="00242C0F">
      <w:pPr>
        <w:pStyle w:val="Heading3"/>
        <w:spacing w:line="240" w:lineRule="auto"/>
      </w:pPr>
      <w:r w:rsidRPr="0032190F">
        <w:t>Hache</w:t>
      </w:r>
    </w:p>
    <w:p w14:paraId="2085CFB4" w14:textId="25F282BB" w:rsidR="00691B4A" w:rsidRPr="0032190F" w:rsidRDefault="00D01BA6" w:rsidP="00242C0F">
      <w:pPr>
        <w:rPr>
          <w:lang w:val="fr-FR"/>
        </w:rPr>
      </w:pPr>
      <w:r w:rsidRPr="0032190F">
        <w:rPr>
          <w:lang w:val="fr-FR"/>
        </w:rPr>
        <w:t>C</w:t>
      </w:r>
      <w:r w:rsidR="00892F2C" w:rsidRPr="0032190F">
        <w:rPr>
          <w:lang w:val="fr-FR"/>
        </w:rPr>
        <w:t>e</w:t>
      </w:r>
      <w:r w:rsidRPr="0032190F">
        <w:rPr>
          <w:lang w:val="fr-FR"/>
        </w:rPr>
        <w:t>t</w:t>
      </w:r>
      <w:r w:rsidR="00892F2C" w:rsidRPr="0032190F">
        <w:rPr>
          <w:lang w:val="fr-FR"/>
        </w:rPr>
        <w:t xml:space="preserve">te sépulture a livré une lame de hache comparable à celle découverte avec </w:t>
      </w:r>
      <w:hyperlink r:id="rId9697" w:anchor="Sit_Otzi" w:history="1">
        <w:r w:rsidR="00892F2C" w:rsidRPr="0032190F">
          <w:rPr>
            <w:rStyle w:val="Hyperlink"/>
            <w:lang w:val="fr-FR"/>
          </w:rPr>
          <w:t>Ötzi</w:t>
        </w:r>
      </w:hyperlink>
      <w:r w:rsidR="00005D99" w:rsidRPr="0032190F">
        <w:rPr>
          <w:lang w:val="fr-FR"/>
        </w:rPr>
        <w:t xml:space="preserve">. Attribuée au </w:t>
      </w:r>
      <w:hyperlink r:id="rId9698" w:anchor="Cul_Remedello" w:history="1">
        <w:r w:rsidR="00005D99" w:rsidRPr="0032190F">
          <w:rPr>
            <w:rStyle w:val="Hyperlink"/>
            <w:lang w:val="fr-FR"/>
          </w:rPr>
          <w:t>Remedello 1</w:t>
        </w:r>
      </w:hyperlink>
      <w:r w:rsidR="00005D99" w:rsidRPr="0032190F">
        <w:rPr>
          <w:lang w:val="fr-FR"/>
        </w:rPr>
        <w:t xml:space="preserve"> (3400-2900)</w:t>
      </w:r>
      <w:r w:rsidR="00662408" w:rsidRPr="0032190F">
        <w:rPr>
          <w:lang w:val="fr-FR"/>
        </w:rPr>
        <w:t xml:space="preserve"> (BIB 27</w:t>
      </w:r>
      <w:r w:rsidR="00691B4A" w:rsidRPr="0032190F">
        <w:rPr>
          <w:lang w:val="fr-FR"/>
        </w:rPr>
        <w:t xml:space="preserve"> et 383</w:t>
      </w:r>
      <w:r w:rsidR="00662408" w:rsidRPr="0032190F">
        <w:rPr>
          <w:lang w:val="fr-FR"/>
        </w:rPr>
        <w:t>)</w:t>
      </w:r>
      <w:r w:rsidR="00691B4A" w:rsidRPr="0032190F">
        <w:rPr>
          <w:lang w:val="fr-FR"/>
        </w:rPr>
        <w:t> :</w:t>
      </w:r>
    </w:p>
    <w:p w14:paraId="487DE26A" w14:textId="70815AE3" w:rsidR="00892F2C" w:rsidRPr="0032190F" w:rsidRDefault="00691B4A" w:rsidP="00242C0F">
      <w:pPr>
        <w:jc w:val="both"/>
        <w:rPr>
          <w:lang w:val="fr-FR"/>
        </w:rPr>
      </w:pPr>
      <w:r w:rsidRPr="0032190F">
        <w:rPr>
          <w:lang w:val="fr-FR"/>
        </w:rPr>
        <w:t xml:space="preserve">La hache de type Similaun est en cuivre avec des impuretés de As et Ag et des traces de Ni et Bi. </w:t>
      </w:r>
      <w:r w:rsidR="00671D44" w:rsidRPr="0032190F">
        <w:rPr>
          <w:i/>
          <w:lang w:val="fr-FR"/>
        </w:rPr>
        <w:t>Fusa in stampo</w:t>
      </w:r>
      <w:r w:rsidR="00671D44" w:rsidRPr="0032190F">
        <w:rPr>
          <w:lang w:val="fr-FR"/>
        </w:rPr>
        <w:t xml:space="preserve">. </w:t>
      </w:r>
      <w:r w:rsidRPr="0032190F">
        <w:rPr>
          <w:lang w:val="fr-FR"/>
        </w:rPr>
        <w:t xml:space="preserve">Elle mesure </w:t>
      </w:r>
      <w:smartTag w:uri="urn:schemas-microsoft-com:office:smarttags" w:element="metricconverter">
        <w:smartTagPr>
          <w:attr w:name="ProductID" w:val="11,35 cm"/>
        </w:smartTagPr>
        <w:r w:rsidRPr="0032190F">
          <w:rPr>
            <w:lang w:val="fr-FR"/>
          </w:rPr>
          <w:t>11,35 cm</w:t>
        </w:r>
      </w:smartTag>
      <w:r w:rsidRPr="0032190F">
        <w:rPr>
          <w:lang w:val="fr-FR"/>
        </w:rPr>
        <w:t xml:space="preserve">, de forme trapezoidale allongée à talon droit et tranchant légèrement arqué. Les </w:t>
      </w:r>
      <w:r w:rsidR="000D4D45" w:rsidRPr="0032190F">
        <w:rPr>
          <w:lang w:val="fr-FR"/>
        </w:rPr>
        <w:t>bords</w:t>
      </w:r>
      <w:r w:rsidRPr="0032190F">
        <w:rPr>
          <w:lang w:val="fr-FR"/>
        </w:rPr>
        <w:t xml:space="preserve"> (</w:t>
      </w:r>
      <w:r w:rsidRPr="0032190F">
        <w:rPr>
          <w:i/>
          <w:lang w:val="fr-FR"/>
        </w:rPr>
        <w:t>margini</w:t>
      </w:r>
      <w:r w:rsidRPr="0032190F">
        <w:rPr>
          <w:lang w:val="fr-FR"/>
        </w:rPr>
        <w:t>) montre un léger renflement ve</w:t>
      </w:r>
      <w:r w:rsidR="00947AED" w:rsidRPr="0032190F">
        <w:rPr>
          <w:lang w:val="fr-FR"/>
        </w:rPr>
        <w:t>n</w:t>
      </w:r>
      <w:r w:rsidRPr="0032190F">
        <w:rPr>
          <w:lang w:val="fr-FR"/>
        </w:rPr>
        <w:t>ant d’un martelage également léger (BIB 383 p. 205, 206)</w:t>
      </w:r>
      <w:r w:rsidR="00662408" w:rsidRPr="0032190F">
        <w:rPr>
          <w:lang w:val="fr-FR"/>
        </w:rPr>
        <w:t xml:space="preserve">A comparer avec celle de la </w:t>
      </w:r>
      <w:hyperlink r:id="rId9699" w:anchor="Sit_Antenna" w:history="1">
        <w:r w:rsidR="00662408" w:rsidRPr="0032190F">
          <w:rPr>
            <w:rStyle w:val="Hyperlink"/>
            <w:lang w:val="fr-FR"/>
          </w:rPr>
          <w:t>grotta dell’Antenna</w:t>
        </w:r>
      </w:hyperlink>
      <w:r w:rsidR="00662408" w:rsidRPr="0032190F">
        <w:rPr>
          <w:lang w:val="fr-FR"/>
        </w:rPr>
        <w:t xml:space="preserve"> (SS BIB)</w:t>
      </w:r>
    </w:p>
    <w:p w14:paraId="2063D4ED" w14:textId="77777777" w:rsidR="00801062" w:rsidRPr="0032190F" w:rsidRDefault="00801062" w:rsidP="00242C0F">
      <w:pPr>
        <w:rPr>
          <w:lang w:val="fr-FR"/>
        </w:rPr>
      </w:pPr>
      <w:r w:rsidRPr="0032190F">
        <w:rPr>
          <w:lang w:val="fr-FR"/>
        </w:rPr>
        <w:t>Hache plate de type Rivarolo Mantovano (BIB 1429 p. 34 et fig. 3)</w:t>
      </w:r>
    </w:p>
    <w:p w14:paraId="30EC4876" w14:textId="77777777" w:rsidR="00801062" w:rsidRPr="0032190F" w:rsidRDefault="00801062" w:rsidP="00242C0F">
      <w:pPr>
        <w:rPr>
          <w:lang w:val="fr-FR"/>
        </w:rPr>
      </w:pPr>
    </w:p>
    <w:p w14:paraId="73A4B1D4" w14:textId="77777777" w:rsidR="00BF5717" w:rsidRPr="0032190F" w:rsidRDefault="00BF5717" w:rsidP="00242C0F">
      <w:pPr>
        <w:pStyle w:val="Heading3"/>
        <w:spacing w:line="240" w:lineRule="auto"/>
      </w:pPr>
      <w:r w:rsidRPr="0032190F">
        <w:t>Flèches</w:t>
      </w:r>
    </w:p>
    <w:p w14:paraId="1046FF7D" w14:textId="5649856C" w:rsidR="00A43CFE" w:rsidRPr="0032190F" w:rsidRDefault="00A43CFE" w:rsidP="00242C0F">
      <w:pPr>
        <w:rPr>
          <w:lang w:val="fr-FR"/>
        </w:rPr>
      </w:pPr>
      <w:r w:rsidRPr="0032190F">
        <w:rPr>
          <w:lang w:val="fr-FR"/>
        </w:rPr>
        <w:t xml:space="preserve">Les pointes de flèches sont attribualble au </w:t>
      </w:r>
      <w:hyperlink r:id="rId9700" w:anchor="Typ_C" w:history="1">
        <w:r w:rsidRPr="0032190F">
          <w:rPr>
            <w:rStyle w:val="Hyperlink"/>
            <w:lang w:val="fr-FR"/>
          </w:rPr>
          <w:t>type C</w:t>
        </w:r>
      </w:hyperlink>
      <w:r w:rsidRPr="0032190F">
        <w:rPr>
          <w:lang w:val="fr-FR"/>
        </w:rPr>
        <w:t xml:space="preserve"> (BIB 1327)</w:t>
      </w:r>
    </w:p>
    <w:p w14:paraId="0EC4206D" w14:textId="77777777" w:rsidR="00892F2C" w:rsidRPr="0032190F" w:rsidRDefault="00892F2C" w:rsidP="00242C0F">
      <w:pPr>
        <w:rPr>
          <w:lang w:val="fr-FR"/>
        </w:rPr>
      </w:pPr>
    </w:p>
    <w:p w14:paraId="151CAA0D" w14:textId="77777777" w:rsidR="00C03B60" w:rsidRPr="0032190F" w:rsidRDefault="00C03B60" w:rsidP="00242C0F">
      <w:pPr>
        <w:pStyle w:val="Heading2"/>
      </w:pPr>
      <w:bookmarkStart w:id="3961" w:name="Sit_Remedello_t106"/>
      <w:r w:rsidRPr="0032190F">
        <w:t>Sépulture 106</w:t>
      </w:r>
    </w:p>
    <w:bookmarkEnd w:id="3961"/>
    <w:p w14:paraId="07B46DE6" w14:textId="77777777" w:rsidR="00691B4A" w:rsidRPr="0032190F" w:rsidRDefault="00691B4A" w:rsidP="00242C0F">
      <w:pPr>
        <w:rPr>
          <w:lang w:val="fr-FR"/>
        </w:rPr>
      </w:pPr>
    </w:p>
    <w:p w14:paraId="2FE8B45F" w14:textId="77777777" w:rsidR="00B65E21" w:rsidRPr="0032190F" w:rsidRDefault="00B65E21" w:rsidP="00242C0F">
      <w:pPr>
        <w:rPr>
          <w:lang w:val="fr-FR"/>
        </w:rPr>
      </w:pPr>
      <w:r w:rsidRPr="0032190F">
        <w:rPr>
          <w:lang w:val="fr-FR"/>
        </w:rPr>
        <w:t xml:space="preserve">Datation </w:t>
      </w:r>
      <w:smartTag w:uri="urn:schemas-microsoft-com:office:smarttags" w:element="metricconverter">
        <w:smartTagPr>
          <w:attr w:name="ProductID" w:val="14C"/>
        </w:smartTagPr>
        <w:r w:rsidRPr="0032190F">
          <w:rPr>
            <w:lang w:val="fr-FR"/>
          </w:rPr>
          <w:t>14C</w:t>
        </w:r>
      </w:smartTag>
      <w:r w:rsidRPr="0032190F">
        <w:rPr>
          <w:lang w:val="fr-FR"/>
        </w:rPr>
        <w:t xml:space="preserve"> (BIB 27)</w:t>
      </w:r>
      <w:r w:rsidR="008242A2" w:rsidRPr="0032190F">
        <w:rPr>
          <w:lang w:val="fr-FR"/>
        </w:rPr>
        <w:t xml:space="preserve">. </w:t>
      </w:r>
    </w:p>
    <w:p w14:paraId="0D5C739C" w14:textId="77777777" w:rsidR="00295848" w:rsidRPr="0032190F" w:rsidRDefault="00295848" w:rsidP="00242C0F">
      <w:pPr>
        <w:rPr>
          <w:lang w:val="fr-FR"/>
        </w:rPr>
      </w:pPr>
    </w:p>
    <w:p w14:paraId="2ECBEC02" w14:textId="77777777" w:rsidR="00295848" w:rsidRPr="0032190F" w:rsidRDefault="00295848" w:rsidP="00242C0F">
      <w:pPr>
        <w:pStyle w:val="Heading3"/>
        <w:spacing w:line="240" w:lineRule="auto"/>
      </w:pPr>
      <w:r w:rsidRPr="0032190F">
        <w:t>Lame de poignard</w:t>
      </w:r>
      <w:r w:rsidR="004472B3" w:rsidRPr="0032190F">
        <w:t xml:space="preserve"> (métallique)</w:t>
      </w:r>
    </w:p>
    <w:p w14:paraId="6029D560" w14:textId="7557D565" w:rsidR="00C03B60" w:rsidRPr="0032190F" w:rsidRDefault="00C03B60" w:rsidP="00A45EBD">
      <w:pPr>
        <w:jc w:val="both"/>
        <w:rPr>
          <w:lang w:val="fr-FR"/>
        </w:rPr>
      </w:pPr>
      <w:r w:rsidRPr="0032190F">
        <w:rPr>
          <w:lang w:val="fr-FR"/>
        </w:rPr>
        <w:t>Le poignard en cuivre de la tombe 106 de la nécropole de Remedello attribué à la première phase (Remedello 1) (BIB 257 p. 23,24</w:t>
      </w:r>
      <w:r w:rsidR="00CB5BD6" w:rsidRPr="0032190F">
        <w:rPr>
          <w:lang w:val="fr-FR"/>
        </w:rPr>
        <w:t xml:space="preserve"> et 955 p. 39</w:t>
      </w:r>
      <w:r w:rsidRPr="0032190F">
        <w:rPr>
          <w:lang w:val="fr-FR"/>
        </w:rPr>
        <w:t>)</w:t>
      </w:r>
      <w:r w:rsidR="000E3DAC" w:rsidRPr="0032190F">
        <w:rPr>
          <w:lang w:val="fr-FR"/>
        </w:rPr>
        <w:t xml:space="preserve"> Il rappelle celui découvert à </w:t>
      </w:r>
      <w:hyperlink r:id="rId9701" w:anchor="Sit_Reute_Schorrenried" w:history="1">
        <w:r w:rsidR="000E3DAC" w:rsidRPr="0032190F">
          <w:rPr>
            <w:rStyle w:val="Hyperlink"/>
            <w:lang w:val="fr-FR"/>
          </w:rPr>
          <w:t>Reute-Schorrenried</w:t>
        </w:r>
      </w:hyperlink>
      <w:r w:rsidR="00295848" w:rsidRPr="0032190F">
        <w:rPr>
          <w:i/>
          <w:lang w:val="fr-FR"/>
        </w:rPr>
        <w:t>qui est</w:t>
      </w:r>
      <w:r w:rsidR="000E3DAC" w:rsidRPr="0032190F">
        <w:rPr>
          <w:i/>
          <w:lang w:val="fr-FR"/>
        </w:rPr>
        <w:t xml:space="preserve"> daté dendrochronologiquement de 3738-</w:t>
      </w:r>
      <w:smartTag w:uri="urn:schemas-microsoft-com:office:smarttags" w:element="metricconverter">
        <w:smartTagPr>
          <w:attr w:name="ProductID" w:val="3650 a"/>
        </w:smartTagPr>
        <w:r w:rsidR="000E3DAC" w:rsidRPr="0032190F">
          <w:rPr>
            <w:i/>
            <w:lang w:val="fr-FR"/>
          </w:rPr>
          <w:t>3650 a</w:t>
        </w:r>
      </w:smartTag>
      <w:r w:rsidR="000E3DAC" w:rsidRPr="0032190F">
        <w:rPr>
          <w:i/>
          <w:lang w:val="fr-FR"/>
        </w:rPr>
        <w:t>.C.</w:t>
      </w:r>
      <w:r w:rsidR="000E3DAC" w:rsidRPr="0032190F">
        <w:rPr>
          <w:lang w:val="fr-FR"/>
        </w:rPr>
        <w:t xml:space="preserve"> (BIB 1167 p. 223 (BIB 383,…))</w:t>
      </w:r>
      <w:r w:rsidR="00801062" w:rsidRPr="0032190F">
        <w:rPr>
          <w:lang w:val="fr-FR"/>
        </w:rPr>
        <w:t>.</w:t>
      </w:r>
    </w:p>
    <w:p w14:paraId="3FEBBD1C" w14:textId="77777777" w:rsidR="00CB5BD6" w:rsidRPr="0032190F" w:rsidRDefault="00CB5BD6" w:rsidP="00A45EBD">
      <w:pPr>
        <w:jc w:val="both"/>
        <w:rPr>
          <w:lang w:val="fr-FR"/>
        </w:rPr>
      </w:pPr>
      <w:r w:rsidRPr="0032190F">
        <w:rPr>
          <w:lang w:val="fr-FR"/>
        </w:rPr>
        <w:t xml:space="preserve">Poignard </w:t>
      </w:r>
      <w:r w:rsidRPr="0032190F">
        <w:rPr>
          <w:i/>
          <w:lang w:val="fr-FR"/>
        </w:rPr>
        <w:t>a rounded heel</w:t>
      </w:r>
      <w:r w:rsidR="00B85783" w:rsidRPr="0032190F">
        <w:rPr>
          <w:lang w:val="fr-FR"/>
        </w:rPr>
        <w:t xml:space="preserve">(languette arrondie) </w:t>
      </w:r>
      <w:r w:rsidRPr="0032190F">
        <w:rPr>
          <w:lang w:val="fr-FR"/>
        </w:rPr>
        <w:t xml:space="preserve">avec 3 ou 5 rivets, </w:t>
      </w:r>
      <w:r w:rsidRPr="0032190F">
        <w:rPr>
          <w:i/>
          <w:lang w:val="fr-FR"/>
        </w:rPr>
        <w:t>now missing</w:t>
      </w:r>
      <w:r w:rsidRPr="0032190F">
        <w:rPr>
          <w:lang w:val="fr-FR"/>
        </w:rPr>
        <w:t>, et une lame triangulaire avec des bords concaves (BIB 955 p. 39)</w:t>
      </w:r>
    </w:p>
    <w:p w14:paraId="51C2B0F7" w14:textId="77777777" w:rsidR="00801062" w:rsidRPr="0032190F" w:rsidRDefault="00801062" w:rsidP="00242C0F">
      <w:pPr>
        <w:rPr>
          <w:lang w:val="fr-FR"/>
        </w:rPr>
      </w:pPr>
      <w:r w:rsidRPr="0032190F">
        <w:rPr>
          <w:lang w:val="fr-FR"/>
        </w:rPr>
        <w:t>Poignard à base simple de type Rinal</w:t>
      </w:r>
      <w:r w:rsidR="00A45EBD" w:rsidRPr="0032190F">
        <w:rPr>
          <w:lang w:val="fr-FR"/>
        </w:rPr>
        <w:t>done (BIB 1429 p. 34 et fig. 3)</w:t>
      </w:r>
    </w:p>
    <w:p w14:paraId="350BCCBF" w14:textId="77777777" w:rsidR="00A45EBD" w:rsidRPr="0032190F" w:rsidRDefault="00A45EBD" w:rsidP="00242C0F">
      <w:pPr>
        <w:rPr>
          <w:lang w:val="fr-FR"/>
        </w:rPr>
      </w:pPr>
    </w:p>
    <w:p w14:paraId="20BA8D23" w14:textId="77777777" w:rsidR="00A45EBD" w:rsidRPr="0032190F" w:rsidRDefault="00A45EBD" w:rsidP="00242C0F">
      <w:pPr>
        <w:rPr>
          <w:lang w:val="fr-FR"/>
        </w:rPr>
      </w:pPr>
      <w:r w:rsidRPr="0032190F">
        <w:rPr>
          <w:lang w:val="fr-FR"/>
        </w:rPr>
        <w:t>Attribuée au Remedello 1 (BIB 1167 p. 223)</w:t>
      </w:r>
    </w:p>
    <w:p w14:paraId="2FC531B6" w14:textId="77777777" w:rsidR="008E6192" w:rsidRPr="0032190F" w:rsidRDefault="008E6192" w:rsidP="00242C0F">
      <w:pPr>
        <w:rPr>
          <w:lang w:val="fr-FR"/>
        </w:rPr>
      </w:pPr>
    </w:p>
    <w:p w14:paraId="3B10DD39" w14:textId="77777777" w:rsidR="008E6192" w:rsidRPr="0032190F" w:rsidRDefault="008E6192" w:rsidP="00242C0F">
      <w:pPr>
        <w:pStyle w:val="Heading2"/>
      </w:pPr>
      <w:bookmarkStart w:id="3962" w:name="Sit_Remedello_t107"/>
      <w:r w:rsidRPr="0032190F">
        <w:t>Sépulture 107</w:t>
      </w:r>
    </w:p>
    <w:bookmarkEnd w:id="3962"/>
    <w:p w14:paraId="11039FD6" w14:textId="77777777" w:rsidR="008B5C3A" w:rsidRPr="0032190F" w:rsidRDefault="008B5C3A" w:rsidP="00242C0F">
      <w:pPr>
        <w:rPr>
          <w:lang w:val="fr-FR"/>
        </w:rPr>
      </w:pPr>
    </w:p>
    <w:p w14:paraId="53179D32" w14:textId="77777777" w:rsidR="008E6192" w:rsidRPr="0032190F" w:rsidRDefault="008E6192" w:rsidP="00242C0F">
      <w:pPr>
        <w:rPr>
          <w:lang w:val="fr-FR"/>
        </w:rPr>
      </w:pPr>
      <w:r w:rsidRPr="0032190F">
        <w:rPr>
          <w:lang w:val="fr-FR"/>
        </w:rPr>
        <w:t>1 lame de poignard de type Remdello 1 en feuille de saule élargie vers la base (BIB 27 p. 269)</w:t>
      </w:r>
    </w:p>
    <w:p w14:paraId="4BF679CE" w14:textId="77777777" w:rsidR="008E6192" w:rsidRPr="0032190F" w:rsidRDefault="008E6192" w:rsidP="00242C0F">
      <w:pPr>
        <w:rPr>
          <w:lang w:val="fr-FR"/>
        </w:rPr>
      </w:pPr>
    </w:p>
    <w:p w14:paraId="49ABAA3A" w14:textId="77777777" w:rsidR="00D34AF3" w:rsidRPr="0032190F" w:rsidRDefault="00D34AF3" w:rsidP="00242C0F">
      <w:pPr>
        <w:pStyle w:val="Heading2"/>
      </w:pPr>
      <w:bookmarkStart w:id="3963" w:name="Sit_Remedello_t111"/>
      <w:r w:rsidRPr="0032190F">
        <w:t xml:space="preserve">Sépulture </w:t>
      </w:r>
      <w:r w:rsidR="00C36BE7" w:rsidRPr="0032190F">
        <w:t>111</w:t>
      </w:r>
    </w:p>
    <w:bookmarkEnd w:id="3963"/>
    <w:p w14:paraId="59AE5D78" w14:textId="77777777" w:rsidR="00D34AF3" w:rsidRPr="0032190F" w:rsidRDefault="00D34AF3" w:rsidP="00242C0F">
      <w:pPr>
        <w:rPr>
          <w:lang w:val="fr-FR"/>
        </w:rPr>
      </w:pPr>
    </w:p>
    <w:p w14:paraId="11449BBD" w14:textId="062022F3" w:rsidR="00C36BE7" w:rsidRPr="0032190F" w:rsidRDefault="00C36BE7" w:rsidP="00242C0F">
      <w:pPr>
        <w:rPr>
          <w:lang w:val="fr-FR"/>
        </w:rPr>
      </w:pPr>
      <w:r w:rsidRPr="0032190F">
        <w:rPr>
          <w:lang w:val="fr-FR"/>
        </w:rPr>
        <w:t xml:space="preserve">Avec une </w:t>
      </w:r>
      <w:r w:rsidRPr="0032190F">
        <w:rPr>
          <w:i/>
          <w:lang w:val="fr-FR"/>
        </w:rPr>
        <w:t>hollow-bases arrowhead of flint</w:t>
      </w:r>
      <w:r w:rsidRPr="0032190F">
        <w:rPr>
          <w:lang w:val="fr-FR"/>
        </w:rPr>
        <w:t xml:space="preserve"> attribuable au </w:t>
      </w:r>
      <w:hyperlink r:id="rId9702" w:anchor="Cul_Campaniforme" w:history="1">
        <w:r w:rsidRPr="0032190F">
          <w:rPr>
            <w:rStyle w:val="Hyperlink"/>
            <w:lang w:val="fr-FR"/>
          </w:rPr>
          <w:t>Campaniforme</w:t>
        </w:r>
      </w:hyperlink>
      <w:r w:rsidRPr="0032190F">
        <w:rPr>
          <w:lang w:val="fr-FR"/>
        </w:rPr>
        <w:t xml:space="preserve"> (BIB 955 p. 43)</w:t>
      </w:r>
    </w:p>
    <w:p w14:paraId="10175EA8" w14:textId="77777777" w:rsidR="00C442A6" w:rsidRPr="0032190F" w:rsidRDefault="00C442A6" w:rsidP="00242C0F">
      <w:pPr>
        <w:rPr>
          <w:lang w:val="fr-FR"/>
        </w:rPr>
      </w:pPr>
    </w:p>
    <w:p w14:paraId="6B9700F6" w14:textId="77777777" w:rsidR="008E6192" w:rsidRPr="0032190F" w:rsidRDefault="008E6192" w:rsidP="00242C0F">
      <w:pPr>
        <w:pStyle w:val="Heading2"/>
      </w:pPr>
      <w:r w:rsidRPr="0032190F">
        <w:t>Sépulture museo di Viadana</w:t>
      </w:r>
    </w:p>
    <w:p w14:paraId="1B0CC479" w14:textId="77777777" w:rsidR="008B5C3A" w:rsidRPr="0032190F" w:rsidRDefault="008B5C3A" w:rsidP="00242C0F">
      <w:pPr>
        <w:rPr>
          <w:lang w:val="fr-FR"/>
        </w:rPr>
      </w:pPr>
    </w:p>
    <w:p w14:paraId="53DA0709" w14:textId="77777777" w:rsidR="008E6192" w:rsidRPr="0032190F" w:rsidRDefault="008E6192" w:rsidP="00242C0F">
      <w:pPr>
        <w:rPr>
          <w:lang w:val="fr-FR"/>
        </w:rPr>
      </w:pPr>
      <w:r w:rsidRPr="0032190F">
        <w:rPr>
          <w:lang w:val="fr-FR"/>
        </w:rPr>
        <w:t>1 lame de poignard de type Remdello 1 en feuille de saule élargie vers la base (BIB 27 p. 269)</w:t>
      </w:r>
    </w:p>
    <w:p w14:paraId="6E4CBD22" w14:textId="77777777" w:rsidR="008E6192" w:rsidRPr="0032190F" w:rsidRDefault="008E6192" w:rsidP="00242C0F">
      <w:pPr>
        <w:rPr>
          <w:lang w:val="fr-FR"/>
        </w:rPr>
      </w:pPr>
    </w:p>
    <w:p w14:paraId="1100AB87" w14:textId="77777777" w:rsidR="00C442A6" w:rsidRPr="0032190F" w:rsidRDefault="00C442A6" w:rsidP="00426FF9">
      <w:pPr>
        <w:pStyle w:val="Heading1"/>
      </w:pPr>
      <w:bookmarkStart w:id="3964" w:name="Sit_Remedello_Sopra"/>
      <w:r w:rsidRPr="0032190F">
        <w:t>REMEDELLO SOPRA</w:t>
      </w:r>
    </w:p>
    <w:bookmarkEnd w:id="3964"/>
    <w:p w14:paraId="61C11C5A" w14:textId="77777777" w:rsidR="00C03B60" w:rsidRPr="0032190F" w:rsidRDefault="00C03B60" w:rsidP="00242C0F">
      <w:pPr>
        <w:rPr>
          <w:lang w:val="fr-FR"/>
        </w:rPr>
      </w:pPr>
    </w:p>
    <w:p w14:paraId="48699F62" w14:textId="652C2359" w:rsidR="00C442A6" w:rsidRPr="0032190F" w:rsidRDefault="00C442A6" w:rsidP="00242C0F">
      <w:pPr>
        <w:rPr>
          <w:lang w:val="fr-FR"/>
        </w:rPr>
      </w:pPr>
      <w:r w:rsidRPr="0032190F">
        <w:rPr>
          <w:lang w:val="fr-FR"/>
        </w:rPr>
        <w:lastRenderedPageBreak/>
        <w:t>Ce site italien livre des témoignages de l’évolution des types de hache métallique depuis le type « </w:t>
      </w:r>
      <w:hyperlink r:id="rId9703" w:anchor="Sit_Remedello" w:history="1">
        <w:r w:rsidRPr="0032190F">
          <w:rPr>
            <w:rStyle w:val="Hyperlink"/>
            <w:lang w:val="fr-FR"/>
          </w:rPr>
          <w:t>Remedello</w:t>
        </w:r>
      </w:hyperlink>
      <w:r w:rsidRPr="0032190F">
        <w:rPr>
          <w:lang w:val="fr-FR"/>
        </w:rPr>
        <w:t xml:space="preserve"> t.102 / Similaün » avec des exemplaires, pour eux,  datés de l’âge du Bronze ancien BIB 955 p. 37)</w:t>
      </w:r>
      <w:r w:rsidR="00D33002" w:rsidRPr="0032190F">
        <w:rPr>
          <w:lang w:val="fr-FR"/>
        </w:rPr>
        <w:t>.</w:t>
      </w:r>
    </w:p>
    <w:p w14:paraId="171441A7" w14:textId="77777777" w:rsidR="00D33002" w:rsidRPr="0032190F" w:rsidRDefault="00D33002" w:rsidP="00242C0F">
      <w:pPr>
        <w:rPr>
          <w:lang w:val="fr-FR"/>
        </w:rPr>
      </w:pPr>
    </w:p>
    <w:p w14:paraId="7F276F58" w14:textId="77777777" w:rsidR="00D33002" w:rsidRPr="00784BEC" w:rsidRDefault="00D33002" w:rsidP="00242C0F">
      <w:pPr>
        <w:rPr>
          <w:lang w:val="it-IT"/>
        </w:rPr>
      </w:pPr>
      <w:r w:rsidRPr="00784BEC">
        <w:rPr>
          <w:lang w:val="it-IT"/>
        </w:rPr>
        <w:t xml:space="preserve">17 haches </w:t>
      </w:r>
      <w:r w:rsidRPr="00784BEC">
        <w:rPr>
          <w:i/>
          <w:lang w:val="it-IT"/>
        </w:rPr>
        <w:t>a margini rialzati in un vaso. I orrizonte</w:t>
      </w:r>
      <w:r w:rsidRPr="00784BEC">
        <w:rPr>
          <w:lang w:val="it-IT"/>
        </w:rPr>
        <w:t xml:space="preserve"> (BIB 486)</w:t>
      </w:r>
    </w:p>
    <w:p w14:paraId="26E76E58" w14:textId="77777777" w:rsidR="00C442A6" w:rsidRDefault="00C442A6" w:rsidP="00242C0F">
      <w:pPr>
        <w:rPr>
          <w:lang w:val="it-IT"/>
        </w:rPr>
      </w:pPr>
    </w:p>
    <w:p w14:paraId="1780E4B0" w14:textId="77777777" w:rsidR="00EC362B" w:rsidRPr="0032190F" w:rsidRDefault="00EC362B" w:rsidP="00426FF9">
      <w:pPr>
        <w:pStyle w:val="Heading1"/>
      </w:pPr>
      <w:bookmarkStart w:id="3965" w:name="Sit_Celletta_Passeri"/>
      <w:r w:rsidRPr="0032190F">
        <w:t>CELLETTA DEI PASSERI</w:t>
      </w:r>
    </w:p>
    <w:bookmarkEnd w:id="3965"/>
    <w:p w14:paraId="46D1E8B0" w14:textId="77777777" w:rsidR="00EC362B" w:rsidRPr="0032190F" w:rsidRDefault="00EC362B" w:rsidP="00242C0F">
      <w:pPr>
        <w:rPr>
          <w:lang w:val="fr-FR"/>
        </w:rPr>
      </w:pPr>
    </w:p>
    <w:p w14:paraId="7DD87CFA" w14:textId="77777777" w:rsidR="00814B44" w:rsidRPr="0032190F" w:rsidRDefault="00814B44" w:rsidP="00242C0F">
      <w:pPr>
        <w:rPr>
          <w:lang w:val="fr-FR"/>
        </w:rPr>
      </w:pPr>
      <w:r w:rsidRPr="0032190F">
        <w:rPr>
          <w:lang w:val="fr-FR"/>
        </w:rPr>
        <w:t>Nécropole de Celletta dei Passeri (Forli', Emilie-Romagne). Sept tombes montrent du mobilier métallique, poignards et haches.</w:t>
      </w:r>
    </w:p>
    <w:p w14:paraId="753F893D" w14:textId="77777777" w:rsidR="00814B44" w:rsidRPr="0032190F" w:rsidRDefault="00814B44"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39"/>
        <w:gridCol w:w="1277"/>
        <w:gridCol w:w="1471"/>
        <w:gridCol w:w="1933"/>
      </w:tblGrid>
      <w:tr w:rsidR="00814B44" w:rsidRPr="003E09AF" w14:paraId="2B2A59D0" w14:textId="77777777" w:rsidTr="003E09AF">
        <w:trPr>
          <w:jc w:val="center"/>
        </w:trPr>
        <w:tc>
          <w:tcPr>
            <w:tcW w:w="739" w:type="dxa"/>
            <w:shd w:val="clear" w:color="auto" w:fill="auto"/>
            <w:vAlign w:val="center"/>
          </w:tcPr>
          <w:p w14:paraId="2180E445" w14:textId="77777777" w:rsidR="00814B44" w:rsidRPr="003E09AF" w:rsidRDefault="00814B44" w:rsidP="00242C0F">
            <w:pPr>
              <w:jc w:val="center"/>
              <w:rPr>
                <w:sz w:val="20"/>
                <w:szCs w:val="20"/>
                <w:lang w:val="it-IT"/>
              </w:rPr>
            </w:pPr>
            <w:r w:rsidRPr="003E09AF">
              <w:rPr>
                <w:color w:val="020202"/>
                <w:sz w:val="20"/>
                <w:szCs w:val="20"/>
                <w:lang w:val="en-GB" w:eastAsia="en-GB"/>
              </w:rPr>
              <w:t xml:space="preserve">T. </w:t>
            </w:r>
            <w:r w:rsidRPr="003E09AF">
              <w:rPr>
                <w:color w:val="1F1F1F"/>
                <w:sz w:val="20"/>
                <w:szCs w:val="20"/>
                <w:lang w:val="en-GB" w:eastAsia="en-GB"/>
              </w:rPr>
              <w:t>4</w:t>
            </w:r>
            <w:r w:rsidRPr="003E09AF">
              <w:rPr>
                <w:color w:val="020202"/>
                <w:sz w:val="20"/>
                <w:szCs w:val="20"/>
                <w:lang w:val="en-GB" w:eastAsia="en-GB"/>
              </w:rPr>
              <w:t>2</w:t>
            </w:r>
          </w:p>
        </w:tc>
        <w:tc>
          <w:tcPr>
            <w:tcW w:w="1277" w:type="dxa"/>
            <w:shd w:val="clear" w:color="auto" w:fill="auto"/>
            <w:vAlign w:val="center"/>
          </w:tcPr>
          <w:p w14:paraId="68C1EF53" w14:textId="77777777" w:rsidR="00814B44" w:rsidRPr="003E09AF" w:rsidRDefault="00814B44" w:rsidP="00242C0F">
            <w:pPr>
              <w:jc w:val="center"/>
              <w:rPr>
                <w:sz w:val="20"/>
                <w:szCs w:val="20"/>
                <w:lang w:val="it-IT"/>
              </w:rPr>
            </w:pPr>
            <w:r w:rsidRPr="003E09AF">
              <w:rPr>
                <w:color w:val="020202"/>
                <w:sz w:val="20"/>
                <w:szCs w:val="20"/>
                <w:lang w:val="en-GB" w:eastAsia="en-GB"/>
              </w:rPr>
              <w:t>LTL 5080A</w:t>
            </w:r>
          </w:p>
        </w:tc>
        <w:tc>
          <w:tcPr>
            <w:tcW w:w="1471" w:type="dxa"/>
            <w:shd w:val="clear" w:color="auto" w:fill="auto"/>
            <w:vAlign w:val="center"/>
          </w:tcPr>
          <w:p w14:paraId="73072F32" w14:textId="77777777" w:rsidR="00814B44" w:rsidRPr="003E09AF" w:rsidRDefault="00814B44" w:rsidP="00242C0F">
            <w:pPr>
              <w:jc w:val="center"/>
              <w:rPr>
                <w:sz w:val="20"/>
                <w:szCs w:val="20"/>
                <w:lang w:val="it-IT"/>
              </w:rPr>
            </w:pPr>
            <w:r w:rsidRPr="003E09AF">
              <w:rPr>
                <w:color w:val="020202"/>
                <w:sz w:val="20"/>
                <w:szCs w:val="20"/>
                <w:lang w:val="en-GB" w:eastAsia="en-GB"/>
              </w:rPr>
              <w:t xml:space="preserve">41 </w:t>
            </w:r>
            <w:r w:rsidRPr="003E09AF">
              <w:rPr>
                <w:color w:val="1F1F1F"/>
                <w:sz w:val="20"/>
                <w:szCs w:val="20"/>
                <w:lang w:val="en-GB" w:eastAsia="en-GB"/>
              </w:rPr>
              <w:t>8</w:t>
            </w:r>
            <w:r w:rsidRPr="003E09AF">
              <w:rPr>
                <w:color w:val="020202"/>
                <w:sz w:val="20"/>
                <w:szCs w:val="20"/>
                <w:lang w:val="en-GB" w:eastAsia="en-GB"/>
              </w:rPr>
              <w:t>9 ± 4</w:t>
            </w:r>
            <w:r w:rsidRPr="003E09AF">
              <w:rPr>
                <w:color w:val="1F1F1F"/>
                <w:sz w:val="20"/>
                <w:szCs w:val="20"/>
                <w:lang w:val="en-GB" w:eastAsia="en-GB"/>
              </w:rPr>
              <w:t xml:space="preserve">5 </w:t>
            </w:r>
            <w:r w:rsidRPr="003E09AF">
              <w:rPr>
                <w:color w:val="020202"/>
                <w:sz w:val="20"/>
                <w:szCs w:val="20"/>
                <w:lang w:val="en-GB" w:eastAsia="en-GB"/>
              </w:rPr>
              <w:t>B</w:t>
            </w:r>
            <w:r w:rsidRPr="003E09AF">
              <w:rPr>
                <w:color w:val="1F1F1F"/>
                <w:sz w:val="20"/>
                <w:szCs w:val="20"/>
                <w:lang w:val="en-GB" w:eastAsia="en-GB"/>
              </w:rPr>
              <w:t>P</w:t>
            </w:r>
          </w:p>
        </w:tc>
        <w:tc>
          <w:tcPr>
            <w:tcW w:w="1933" w:type="dxa"/>
            <w:shd w:val="clear" w:color="auto" w:fill="auto"/>
            <w:vAlign w:val="center"/>
          </w:tcPr>
          <w:p w14:paraId="75AA8E84" w14:textId="77777777" w:rsidR="00814B44" w:rsidRPr="003E09AF" w:rsidRDefault="00814B44" w:rsidP="00242C0F">
            <w:pPr>
              <w:autoSpaceDE w:val="0"/>
              <w:autoSpaceDN w:val="0"/>
              <w:adjustRightInd w:val="0"/>
              <w:jc w:val="center"/>
              <w:rPr>
                <w:color w:val="020202"/>
                <w:sz w:val="20"/>
                <w:szCs w:val="20"/>
                <w:lang w:val="en-GB" w:eastAsia="en-GB"/>
              </w:rPr>
            </w:pPr>
            <w:r w:rsidRPr="003E09AF">
              <w:rPr>
                <w:color w:val="020202"/>
                <w:sz w:val="20"/>
                <w:szCs w:val="20"/>
                <w:lang w:val="en-GB" w:eastAsia="en-GB"/>
              </w:rPr>
              <w:t>290</w:t>
            </w:r>
            <w:r w:rsidRPr="003E09AF">
              <w:rPr>
                <w:color w:val="1F1F1F"/>
                <w:sz w:val="20"/>
                <w:szCs w:val="20"/>
                <w:lang w:val="en-GB" w:eastAsia="en-GB"/>
              </w:rPr>
              <w:t>0</w:t>
            </w:r>
            <w:r w:rsidRPr="003E09AF">
              <w:rPr>
                <w:color w:val="020202"/>
                <w:sz w:val="20"/>
                <w:szCs w:val="20"/>
                <w:lang w:val="en-GB" w:eastAsia="en-GB"/>
              </w:rPr>
              <w:t>-262</w:t>
            </w:r>
            <w:r w:rsidRPr="003E09AF">
              <w:rPr>
                <w:color w:val="1F1F1F"/>
                <w:sz w:val="20"/>
                <w:szCs w:val="20"/>
                <w:lang w:val="en-GB" w:eastAsia="en-GB"/>
              </w:rPr>
              <w:t xml:space="preserve">0 </w:t>
            </w:r>
            <w:r w:rsidRPr="003E09AF">
              <w:rPr>
                <w:color w:val="020202"/>
                <w:sz w:val="20"/>
                <w:szCs w:val="20"/>
                <w:lang w:val="en-GB" w:eastAsia="en-GB"/>
              </w:rPr>
              <w:t>(95,4 %)</w:t>
            </w:r>
          </w:p>
        </w:tc>
      </w:tr>
      <w:tr w:rsidR="00814B44" w:rsidRPr="003E09AF" w14:paraId="498CA515" w14:textId="77777777" w:rsidTr="003E09AF">
        <w:trPr>
          <w:jc w:val="center"/>
        </w:trPr>
        <w:tc>
          <w:tcPr>
            <w:tcW w:w="739" w:type="dxa"/>
            <w:shd w:val="clear" w:color="auto" w:fill="auto"/>
            <w:vAlign w:val="center"/>
          </w:tcPr>
          <w:p w14:paraId="12C43DC8" w14:textId="77777777" w:rsidR="00814B44" w:rsidRPr="003E09AF" w:rsidRDefault="00814B44" w:rsidP="00242C0F">
            <w:pPr>
              <w:jc w:val="center"/>
              <w:rPr>
                <w:sz w:val="20"/>
                <w:szCs w:val="20"/>
                <w:lang w:val="it-IT"/>
              </w:rPr>
            </w:pPr>
            <w:r w:rsidRPr="003E09AF">
              <w:rPr>
                <w:sz w:val="20"/>
                <w:szCs w:val="20"/>
                <w:lang w:val="it-IT"/>
              </w:rPr>
              <w:t>T. 47</w:t>
            </w:r>
          </w:p>
        </w:tc>
        <w:tc>
          <w:tcPr>
            <w:tcW w:w="1277" w:type="dxa"/>
            <w:shd w:val="clear" w:color="auto" w:fill="auto"/>
            <w:vAlign w:val="center"/>
          </w:tcPr>
          <w:p w14:paraId="0D82E47F" w14:textId="77777777" w:rsidR="00814B44" w:rsidRPr="003E09AF" w:rsidRDefault="00814B44" w:rsidP="00242C0F">
            <w:pPr>
              <w:jc w:val="center"/>
              <w:rPr>
                <w:sz w:val="20"/>
                <w:szCs w:val="20"/>
                <w:lang w:val="it-IT"/>
              </w:rPr>
            </w:pPr>
            <w:r w:rsidRPr="003E09AF">
              <w:rPr>
                <w:color w:val="1F1F1F"/>
                <w:sz w:val="20"/>
                <w:szCs w:val="20"/>
                <w:lang w:val="en-GB" w:eastAsia="en-GB"/>
              </w:rPr>
              <w:t>L</w:t>
            </w:r>
            <w:r w:rsidRPr="003E09AF">
              <w:rPr>
                <w:color w:val="020202"/>
                <w:sz w:val="20"/>
                <w:szCs w:val="20"/>
                <w:lang w:val="en-GB" w:eastAsia="en-GB"/>
              </w:rPr>
              <w:t>TL 5078A</w:t>
            </w:r>
          </w:p>
        </w:tc>
        <w:tc>
          <w:tcPr>
            <w:tcW w:w="1471" w:type="dxa"/>
            <w:shd w:val="clear" w:color="auto" w:fill="auto"/>
            <w:vAlign w:val="center"/>
          </w:tcPr>
          <w:p w14:paraId="71849082" w14:textId="77777777" w:rsidR="00814B44" w:rsidRPr="003E09AF" w:rsidRDefault="00814B44" w:rsidP="00242C0F">
            <w:pPr>
              <w:jc w:val="center"/>
              <w:rPr>
                <w:sz w:val="20"/>
                <w:szCs w:val="20"/>
                <w:lang w:val="it-IT"/>
              </w:rPr>
            </w:pPr>
            <w:r w:rsidRPr="003E09AF">
              <w:rPr>
                <w:color w:val="020202"/>
                <w:sz w:val="20"/>
                <w:szCs w:val="20"/>
                <w:lang w:val="en-GB" w:eastAsia="en-GB"/>
              </w:rPr>
              <w:t>4249 ±50 BP</w:t>
            </w:r>
          </w:p>
        </w:tc>
        <w:tc>
          <w:tcPr>
            <w:tcW w:w="1933" w:type="dxa"/>
            <w:shd w:val="clear" w:color="auto" w:fill="auto"/>
            <w:vAlign w:val="center"/>
          </w:tcPr>
          <w:p w14:paraId="05A8CA29" w14:textId="77777777" w:rsidR="00814B44" w:rsidRPr="003E09AF" w:rsidRDefault="00814B44" w:rsidP="00242C0F">
            <w:pPr>
              <w:autoSpaceDE w:val="0"/>
              <w:autoSpaceDN w:val="0"/>
              <w:adjustRightInd w:val="0"/>
              <w:jc w:val="center"/>
              <w:rPr>
                <w:color w:val="7F7F7F"/>
                <w:sz w:val="20"/>
                <w:szCs w:val="20"/>
                <w:lang w:val="en-GB" w:eastAsia="en-GB"/>
              </w:rPr>
            </w:pPr>
            <w:r w:rsidRPr="003E09AF">
              <w:rPr>
                <w:color w:val="7F7F7F"/>
                <w:sz w:val="20"/>
                <w:szCs w:val="20"/>
                <w:lang w:val="en-GB" w:eastAsia="en-GB"/>
              </w:rPr>
              <w:t>3010·2970 (2,4%)</w:t>
            </w:r>
          </w:p>
          <w:p w14:paraId="37602EFB" w14:textId="77777777" w:rsidR="00814B44" w:rsidRPr="003E09AF" w:rsidRDefault="00814B44" w:rsidP="00242C0F">
            <w:pPr>
              <w:autoSpaceDE w:val="0"/>
              <w:autoSpaceDN w:val="0"/>
              <w:adjustRightInd w:val="0"/>
              <w:jc w:val="center"/>
              <w:rPr>
                <w:color w:val="1F1F1F"/>
                <w:sz w:val="20"/>
                <w:szCs w:val="20"/>
                <w:lang w:val="en-GB" w:eastAsia="en-GB"/>
              </w:rPr>
            </w:pPr>
            <w:r w:rsidRPr="003E09AF">
              <w:rPr>
                <w:color w:val="020202"/>
                <w:sz w:val="20"/>
                <w:szCs w:val="20"/>
                <w:lang w:val="en-GB" w:eastAsia="en-GB"/>
              </w:rPr>
              <w:t>2940-2830 (50,7 %</w:t>
            </w:r>
            <w:r w:rsidRPr="003E09AF">
              <w:rPr>
                <w:color w:val="1F1F1F"/>
                <w:sz w:val="20"/>
                <w:szCs w:val="20"/>
                <w:lang w:val="en-GB" w:eastAsia="en-GB"/>
              </w:rPr>
              <w:t>)</w:t>
            </w:r>
          </w:p>
          <w:p w14:paraId="7FF733D6" w14:textId="77777777" w:rsidR="00814B44" w:rsidRPr="003E09AF" w:rsidRDefault="00814B44" w:rsidP="00242C0F">
            <w:pPr>
              <w:autoSpaceDE w:val="0"/>
              <w:autoSpaceDN w:val="0"/>
              <w:adjustRightInd w:val="0"/>
              <w:jc w:val="center"/>
              <w:rPr>
                <w:color w:val="020202"/>
                <w:sz w:val="20"/>
                <w:szCs w:val="20"/>
                <w:lang w:val="en-GB" w:eastAsia="en-GB"/>
              </w:rPr>
            </w:pPr>
            <w:r w:rsidRPr="003E09AF">
              <w:rPr>
                <w:color w:val="020202"/>
                <w:sz w:val="20"/>
                <w:szCs w:val="20"/>
                <w:lang w:val="en-GB" w:eastAsia="en-GB"/>
              </w:rPr>
              <w:t>2820-266</w:t>
            </w:r>
            <w:r w:rsidRPr="003E09AF">
              <w:rPr>
                <w:color w:val="1F1F1F"/>
                <w:sz w:val="20"/>
                <w:szCs w:val="20"/>
                <w:lang w:val="en-GB" w:eastAsia="en-GB"/>
              </w:rPr>
              <w:t>0 (</w:t>
            </w:r>
            <w:r w:rsidRPr="003E09AF">
              <w:rPr>
                <w:color w:val="020202"/>
                <w:sz w:val="20"/>
                <w:szCs w:val="20"/>
                <w:lang w:val="en-GB" w:eastAsia="en-GB"/>
              </w:rPr>
              <w:t>42,3%)</w:t>
            </w:r>
          </w:p>
        </w:tc>
      </w:tr>
      <w:tr w:rsidR="00814B44" w:rsidRPr="003E09AF" w14:paraId="72AA7EC1" w14:textId="77777777" w:rsidTr="003E09AF">
        <w:trPr>
          <w:jc w:val="center"/>
        </w:trPr>
        <w:tc>
          <w:tcPr>
            <w:tcW w:w="739" w:type="dxa"/>
            <w:shd w:val="clear" w:color="auto" w:fill="auto"/>
            <w:vAlign w:val="center"/>
          </w:tcPr>
          <w:p w14:paraId="33A5F8B6" w14:textId="77777777" w:rsidR="00814B44" w:rsidRPr="003E09AF" w:rsidRDefault="00814B44" w:rsidP="00242C0F">
            <w:pPr>
              <w:jc w:val="center"/>
              <w:rPr>
                <w:sz w:val="20"/>
                <w:szCs w:val="20"/>
                <w:lang w:val="it-IT"/>
              </w:rPr>
            </w:pPr>
            <w:r w:rsidRPr="003E09AF">
              <w:rPr>
                <w:color w:val="020202"/>
                <w:sz w:val="20"/>
                <w:szCs w:val="20"/>
                <w:lang w:val="en-GB" w:eastAsia="en-GB"/>
              </w:rPr>
              <w:t>T 64</w:t>
            </w:r>
          </w:p>
        </w:tc>
        <w:tc>
          <w:tcPr>
            <w:tcW w:w="1277" w:type="dxa"/>
            <w:shd w:val="clear" w:color="auto" w:fill="auto"/>
            <w:vAlign w:val="center"/>
          </w:tcPr>
          <w:p w14:paraId="01432F0B" w14:textId="77777777" w:rsidR="00814B44" w:rsidRPr="003E09AF" w:rsidRDefault="00814B44" w:rsidP="00242C0F">
            <w:pPr>
              <w:jc w:val="center"/>
              <w:rPr>
                <w:sz w:val="20"/>
                <w:szCs w:val="20"/>
                <w:lang w:val="it-IT"/>
              </w:rPr>
            </w:pPr>
            <w:r w:rsidRPr="003E09AF">
              <w:rPr>
                <w:color w:val="1F1F1F"/>
                <w:sz w:val="20"/>
                <w:szCs w:val="20"/>
                <w:lang w:val="en-GB" w:eastAsia="en-GB"/>
              </w:rPr>
              <w:t>L</w:t>
            </w:r>
            <w:r w:rsidRPr="003E09AF">
              <w:rPr>
                <w:color w:val="020202"/>
                <w:sz w:val="20"/>
                <w:szCs w:val="20"/>
                <w:lang w:val="en-GB" w:eastAsia="en-GB"/>
              </w:rPr>
              <w:t>TL 50</w:t>
            </w:r>
            <w:r w:rsidRPr="003E09AF">
              <w:rPr>
                <w:color w:val="1F1F1F"/>
                <w:sz w:val="20"/>
                <w:szCs w:val="20"/>
                <w:lang w:val="en-GB" w:eastAsia="en-GB"/>
              </w:rPr>
              <w:t>7</w:t>
            </w:r>
            <w:r w:rsidRPr="003E09AF">
              <w:rPr>
                <w:color w:val="020202"/>
                <w:sz w:val="20"/>
                <w:szCs w:val="20"/>
                <w:lang w:val="en-GB" w:eastAsia="en-GB"/>
              </w:rPr>
              <w:t>9A</w:t>
            </w:r>
          </w:p>
        </w:tc>
        <w:tc>
          <w:tcPr>
            <w:tcW w:w="1471" w:type="dxa"/>
            <w:shd w:val="clear" w:color="auto" w:fill="auto"/>
            <w:vAlign w:val="center"/>
          </w:tcPr>
          <w:p w14:paraId="09707312" w14:textId="77777777" w:rsidR="00814B44" w:rsidRPr="003E09AF" w:rsidRDefault="00814B44" w:rsidP="00242C0F">
            <w:pPr>
              <w:jc w:val="center"/>
              <w:rPr>
                <w:sz w:val="20"/>
                <w:szCs w:val="20"/>
                <w:lang w:val="it-IT"/>
              </w:rPr>
            </w:pPr>
            <w:r w:rsidRPr="003E09AF">
              <w:rPr>
                <w:color w:val="020202"/>
                <w:sz w:val="20"/>
                <w:szCs w:val="20"/>
                <w:lang w:val="en-GB" w:eastAsia="en-GB"/>
              </w:rPr>
              <w:t>4158 50 BP</w:t>
            </w:r>
          </w:p>
        </w:tc>
        <w:tc>
          <w:tcPr>
            <w:tcW w:w="1933" w:type="dxa"/>
            <w:shd w:val="clear" w:color="auto" w:fill="auto"/>
            <w:vAlign w:val="center"/>
          </w:tcPr>
          <w:p w14:paraId="39FB2440" w14:textId="77777777" w:rsidR="00814B44" w:rsidRPr="003E09AF" w:rsidRDefault="00814B44" w:rsidP="00242C0F">
            <w:pPr>
              <w:jc w:val="center"/>
              <w:rPr>
                <w:sz w:val="20"/>
                <w:szCs w:val="20"/>
                <w:lang w:val="it-IT"/>
              </w:rPr>
            </w:pPr>
            <w:r w:rsidRPr="003E09AF">
              <w:rPr>
                <w:color w:val="020202"/>
                <w:sz w:val="20"/>
                <w:szCs w:val="20"/>
                <w:lang w:val="en-GB" w:eastAsia="en-GB"/>
              </w:rPr>
              <w:t>2890-2580 (95,4 %)</w:t>
            </w:r>
          </w:p>
        </w:tc>
      </w:tr>
      <w:tr w:rsidR="00814B44" w:rsidRPr="003E09AF" w14:paraId="29276577" w14:textId="77777777" w:rsidTr="003E09AF">
        <w:trPr>
          <w:jc w:val="center"/>
        </w:trPr>
        <w:tc>
          <w:tcPr>
            <w:tcW w:w="739" w:type="dxa"/>
            <w:shd w:val="clear" w:color="auto" w:fill="auto"/>
            <w:vAlign w:val="center"/>
          </w:tcPr>
          <w:p w14:paraId="11CDAFFF" w14:textId="77777777" w:rsidR="00814B44" w:rsidRPr="003E09AF" w:rsidRDefault="00814B44" w:rsidP="00242C0F">
            <w:pPr>
              <w:jc w:val="center"/>
              <w:rPr>
                <w:sz w:val="20"/>
                <w:szCs w:val="20"/>
                <w:lang w:val="it-IT"/>
              </w:rPr>
            </w:pPr>
            <w:r w:rsidRPr="003E09AF">
              <w:rPr>
                <w:color w:val="020202"/>
                <w:sz w:val="20"/>
                <w:szCs w:val="20"/>
                <w:lang w:eastAsia="en-GB"/>
              </w:rPr>
              <w:t>T7</w:t>
            </w:r>
            <w:r w:rsidRPr="003E09AF">
              <w:rPr>
                <w:color w:val="1F1F1F"/>
                <w:sz w:val="20"/>
                <w:szCs w:val="20"/>
                <w:lang w:eastAsia="en-GB"/>
              </w:rPr>
              <w:t>5</w:t>
            </w:r>
          </w:p>
        </w:tc>
        <w:tc>
          <w:tcPr>
            <w:tcW w:w="1277" w:type="dxa"/>
            <w:shd w:val="clear" w:color="auto" w:fill="auto"/>
            <w:vAlign w:val="center"/>
          </w:tcPr>
          <w:p w14:paraId="1AE5831C" w14:textId="77777777" w:rsidR="00814B44" w:rsidRPr="003E09AF" w:rsidRDefault="00814B44" w:rsidP="00242C0F">
            <w:pPr>
              <w:jc w:val="center"/>
              <w:rPr>
                <w:sz w:val="20"/>
                <w:szCs w:val="20"/>
                <w:lang w:val="it-IT"/>
              </w:rPr>
            </w:pPr>
            <w:r w:rsidRPr="003E09AF">
              <w:rPr>
                <w:color w:val="020202"/>
                <w:sz w:val="20"/>
                <w:szCs w:val="20"/>
                <w:lang w:eastAsia="en-GB"/>
              </w:rPr>
              <w:t>LT</w:t>
            </w:r>
            <w:r w:rsidRPr="003E09AF">
              <w:rPr>
                <w:color w:val="1F1F1F"/>
                <w:sz w:val="20"/>
                <w:szCs w:val="20"/>
                <w:lang w:eastAsia="en-GB"/>
              </w:rPr>
              <w:t xml:space="preserve">L </w:t>
            </w:r>
            <w:r w:rsidRPr="003E09AF">
              <w:rPr>
                <w:color w:val="020202"/>
                <w:sz w:val="20"/>
                <w:szCs w:val="20"/>
                <w:lang w:eastAsia="en-GB"/>
              </w:rPr>
              <w:t>5748A</w:t>
            </w:r>
          </w:p>
        </w:tc>
        <w:tc>
          <w:tcPr>
            <w:tcW w:w="1471" w:type="dxa"/>
            <w:shd w:val="clear" w:color="auto" w:fill="auto"/>
            <w:vAlign w:val="center"/>
          </w:tcPr>
          <w:p w14:paraId="71E388DC" w14:textId="77777777" w:rsidR="00814B44" w:rsidRPr="003E09AF" w:rsidRDefault="00814B44" w:rsidP="00242C0F">
            <w:pPr>
              <w:jc w:val="center"/>
              <w:rPr>
                <w:sz w:val="20"/>
                <w:szCs w:val="20"/>
                <w:lang w:val="it-IT"/>
              </w:rPr>
            </w:pPr>
            <w:r w:rsidRPr="003E09AF">
              <w:rPr>
                <w:color w:val="020202"/>
                <w:sz w:val="20"/>
                <w:szCs w:val="20"/>
                <w:lang w:eastAsia="en-GB"/>
              </w:rPr>
              <w:t>4466±40 BP</w:t>
            </w:r>
          </w:p>
        </w:tc>
        <w:tc>
          <w:tcPr>
            <w:tcW w:w="1933" w:type="dxa"/>
            <w:shd w:val="clear" w:color="auto" w:fill="auto"/>
            <w:vAlign w:val="center"/>
          </w:tcPr>
          <w:p w14:paraId="410648E6" w14:textId="77777777" w:rsidR="00814B44" w:rsidRPr="003E09AF" w:rsidRDefault="00814B44" w:rsidP="00242C0F">
            <w:pPr>
              <w:jc w:val="center"/>
              <w:rPr>
                <w:sz w:val="20"/>
                <w:szCs w:val="20"/>
                <w:lang w:val="it-IT"/>
              </w:rPr>
            </w:pPr>
            <w:r w:rsidRPr="003E09AF">
              <w:rPr>
                <w:color w:val="020202"/>
                <w:sz w:val="20"/>
                <w:szCs w:val="20"/>
                <w:lang w:eastAsia="en-GB"/>
              </w:rPr>
              <w:t>3350-</w:t>
            </w:r>
            <w:r w:rsidRPr="003E09AF">
              <w:rPr>
                <w:color w:val="1F1F1F"/>
                <w:sz w:val="20"/>
                <w:szCs w:val="20"/>
                <w:lang w:eastAsia="en-GB"/>
              </w:rPr>
              <w:t>3</w:t>
            </w:r>
            <w:r w:rsidRPr="003E09AF">
              <w:rPr>
                <w:color w:val="020202"/>
                <w:sz w:val="20"/>
                <w:szCs w:val="20"/>
                <w:lang w:eastAsia="en-GB"/>
              </w:rPr>
              <w:t>310 (95,4 %)</w:t>
            </w:r>
          </w:p>
        </w:tc>
      </w:tr>
    </w:tbl>
    <w:p w14:paraId="676C4BC3" w14:textId="77777777" w:rsidR="00814B44" w:rsidRDefault="00814B44" w:rsidP="00242C0F">
      <w:pPr>
        <w:autoSpaceDE w:val="0"/>
        <w:autoSpaceDN w:val="0"/>
        <w:adjustRightInd w:val="0"/>
        <w:rPr>
          <w:lang w:val="it-IT"/>
        </w:rPr>
      </w:pPr>
    </w:p>
    <w:p w14:paraId="40A36742" w14:textId="77777777" w:rsidR="00814B44" w:rsidRDefault="00814B44" w:rsidP="00242C0F">
      <w:pPr>
        <w:autoSpaceDE w:val="0"/>
        <w:autoSpaceDN w:val="0"/>
        <w:adjustRightInd w:val="0"/>
        <w:rPr>
          <w:rFonts w:ascii="Arial" w:hAnsi="Arial" w:cs="Arial"/>
          <w:color w:val="020202"/>
          <w:sz w:val="13"/>
          <w:szCs w:val="13"/>
          <w:lang w:val="en-GB" w:eastAsia="en-GB"/>
        </w:rPr>
      </w:pPr>
      <w:r>
        <w:rPr>
          <w:lang w:val="it-IT"/>
        </w:rPr>
        <w:t>(BIB 1709)</w:t>
      </w:r>
    </w:p>
    <w:p w14:paraId="57BD2CA3" w14:textId="77777777" w:rsidR="00814B44" w:rsidRDefault="00814B44" w:rsidP="00242C0F"/>
    <w:p w14:paraId="0F664501" w14:textId="77777777" w:rsidR="00814B44" w:rsidRDefault="00814B44" w:rsidP="00242C0F"/>
    <w:p w14:paraId="6171FE65" w14:textId="77777777" w:rsidR="00814B44" w:rsidRDefault="00814B44" w:rsidP="00242C0F">
      <w:pPr>
        <w:pStyle w:val="Heading2"/>
      </w:pPr>
      <w:r>
        <w:t>Haches</w:t>
      </w:r>
    </w:p>
    <w:p w14:paraId="6D394A05" w14:textId="77777777" w:rsidR="00814B44" w:rsidRDefault="00814B44" w:rsidP="00242C0F"/>
    <w:p w14:paraId="49D9A025" w14:textId="77777777" w:rsidR="00814B44" w:rsidRPr="0032190F" w:rsidRDefault="00814B44" w:rsidP="00242C0F">
      <w:pPr>
        <w:rPr>
          <w:lang w:val="fr-FR"/>
        </w:rPr>
      </w:pPr>
      <w:r w:rsidRPr="0032190F">
        <w:rPr>
          <w:lang w:val="fr-FR"/>
        </w:rPr>
        <w:t>Bords plats, talon rectiligne et tranchant convexe (</w:t>
      </w:r>
      <w:r w:rsidRPr="0032190F">
        <w:rPr>
          <w:i/>
          <w:lang w:val="fr-FR"/>
        </w:rPr>
        <w:t>Le asce sono a margini piatti, tallone rettilineo e taglio convesso</w:t>
      </w:r>
      <w:r w:rsidRPr="0032190F">
        <w:rPr>
          <w:lang w:val="fr-FR"/>
        </w:rPr>
        <w:t>)(</w:t>
      </w:r>
      <w:r>
        <w:rPr>
          <w:lang w:val="it-IT"/>
        </w:rPr>
        <w:t>BIB 1709).</w:t>
      </w:r>
    </w:p>
    <w:p w14:paraId="3CE18EDF" w14:textId="77777777" w:rsidR="00814B44" w:rsidRPr="0032190F" w:rsidRDefault="00814B44" w:rsidP="00242C0F">
      <w:pPr>
        <w:rPr>
          <w:lang w:val="fr-FR"/>
        </w:rPr>
      </w:pPr>
    </w:p>
    <w:p w14:paraId="3432DC47" w14:textId="77777777" w:rsidR="00814B44" w:rsidRPr="0032190F" w:rsidRDefault="00814B44" w:rsidP="00242C0F">
      <w:pPr>
        <w:pStyle w:val="Heading2"/>
      </w:pPr>
      <w:r w:rsidRPr="0032190F">
        <w:t>Poignards</w:t>
      </w:r>
    </w:p>
    <w:p w14:paraId="1E394C6A" w14:textId="77777777" w:rsidR="00EC362B" w:rsidRDefault="00EC362B" w:rsidP="00242C0F">
      <w:pPr>
        <w:rPr>
          <w:lang w:val="it-IT"/>
        </w:rPr>
      </w:pPr>
    </w:p>
    <w:p w14:paraId="17352FF7" w14:textId="52AD7D91" w:rsidR="00814B44" w:rsidRDefault="00814B44" w:rsidP="00242C0F">
      <w:pPr>
        <w:rPr>
          <w:lang w:val="it-IT"/>
        </w:rPr>
      </w:pPr>
      <w:r>
        <w:rPr>
          <w:lang w:val="it-IT"/>
        </w:rPr>
        <w:t xml:space="preserve">Les poignards en cuivre de type Remedello 2 qui ont été retrouvés peuvent être comparés à ceux de la </w:t>
      </w:r>
      <w:hyperlink r:id="rId9704" w:anchor="Sit_Remedello" w:history="1">
        <w:r w:rsidRPr="00814B44">
          <w:rPr>
            <w:rStyle w:val="Hyperlink"/>
            <w:lang w:val="it-IT"/>
          </w:rPr>
          <w:t>tombe 79</w:t>
        </w:r>
      </w:hyperlink>
      <w:r>
        <w:rPr>
          <w:lang w:val="it-IT"/>
        </w:rPr>
        <w:t xml:space="preserve"> de la nécropole éponyme </w:t>
      </w:r>
      <w:r w:rsidRPr="0032190F">
        <w:rPr>
          <w:lang w:val="fr-FR"/>
        </w:rPr>
        <w:t>(</w:t>
      </w:r>
      <w:r>
        <w:rPr>
          <w:lang w:val="it-IT"/>
        </w:rPr>
        <w:t>BIB 1709).</w:t>
      </w:r>
    </w:p>
    <w:p w14:paraId="6E7DC5B5" w14:textId="77777777" w:rsidR="00114BD5" w:rsidRDefault="00114BD5" w:rsidP="00242C0F">
      <w:pPr>
        <w:rPr>
          <w:lang w:val="it-IT"/>
        </w:rPr>
      </w:pPr>
    </w:p>
    <w:p w14:paraId="6A16ACAF" w14:textId="77777777" w:rsidR="00814B44" w:rsidRDefault="00814B44" w:rsidP="00242C0F">
      <w:pPr>
        <w:pStyle w:val="Heading2"/>
        <w:rPr>
          <w:lang w:val="it-IT"/>
        </w:rPr>
      </w:pPr>
      <w:r>
        <w:rPr>
          <w:lang w:val="it-IT"/>
        </w:rPr>
        <w:t>T. 75</w:t>
      </w:r>
    </w:p>
    <w:p w14:paraId="02EBA034" w14:textId="77777777" w:rsidR="00814B44" w:rsidRDefault="00814B44" w:rsidP="00242C0F">
      <w:pPr>
        <w:rPr>
          <w:lang w:val="it-IT"/>
        </w:rPr>
      </w:pPr>
      <w:r w:rsidRPr="0032190F">
        <w:rPr>
          <w:lang w:val="fr-FR"/>
        </w:rPr>
        <w:t>Une petite lame en cuivre très usée à première vue interprétée comme hallebarde en raison de sa forme asymétrique (Nico : il pourrait s'agir aussi de réaffutage à mon avis) et date du Remedello 1. Associée à une hache plate en cuivre à tranchant convexe (</w:t>
      </w:r>
      <w:r>
        <w:rPr>
          <w:lang w:val="it-IT"/>
        </w:rPr>
        <w:t>BIB 1709)</w:t>
      </w:r>
    </w:p>
    <w:p w14:paraId="246D8A36" w14:textId="77777777" w:rsidR="00814B44" w:rsidRDefault="00814B44" w:rsidP="00242C0F">
      <w:pPr>
        <w:rPr>
          <w:lang w:val="it-IT"/>
        </w:rPr>
      </w:pPr>
    </w:p>
    <w:p w14:paraId="195C109D" w14:textId="77777777" w:rsidR="00814B44" w:rsidRDefault="00814B44" w:rsidP="00242C0F">
      <w:pPr>
        <w:pStyle w:val="Heading2"/>
        <w:rPr>
          <w:lang w:val="it-IT"/>
        </w:rPr>
      </w:pPr>
      <w:r>
        <w:rPr>
          <w:lang w:val="it-IT"/>
        </w:rPr>
        <w:t>T. 64</w:t>
      </w:r>
    </w:p>
    <w:p w14:paraId="7BF61D17" w14:textId="77777777" w:rsidR="00814B44" w:rsidRDefault="00814B44" w:rsidP="00242C0F">
      <w:pPr>
        <w:rPr>
          <w:lang w:val="it-IT"/>
        </w:rPr>
      </w:pPr>
      <w:r>
        <w:rPr>
          <w:lang w:val="it-IT"/>
        </w:rPr>
        <w:t>Un grand poignard Remedello 2 (~20 cm de long)</w:t>
      </w:r>
    </w:p>
    <w:p w14:paraId="2BC6F531" w14:textId="77777777" w:rsidR="00814B44" w:rsidRPr="00814B44" w:rsidRDefault="00814B44" w:rsidP="00242C0F">
      <w:pPr>
        <w:rPr>
          <w:lang w:val="it-IT"/>
        </w:rPr>
      </w:pPr>
    </w:p>
    <w:p w14:paraId="0AB919C4" w14:textId="77777777" w:rsidR="00814B44" w:rsidRDefault="00814B44" w:rsidP="00242C0F">
      <w:pPr>
        <w:pStyle w:val="Heading2"/>
        <w:rPr>
          <w:lang w:val="it-IT"/>
        </w:rPr>
      </w:pPr>
      <w:r>
        <w:rPr>
          <w:lang w:val="it-IT"/>
        </w:rPr>
        <w:t>T. 25</w:t>
      </w:r>
    </w:p>
    <w:p w14:paraId="7A1E3A2F" w14:textId="77777777" w:rsidR="00814B44" w:rsidRDefault="00814B44" w:rsidP="00242C0F">
      <w:pPr>
        <w:rPr>
          <w:lang w:val="it-IT"/>
        </w:rPr>
      </w:pPr>
      <w:r>
        <w:rPr>
          <w:lang w:val="it-IT"/>
        </w:rPr>
        <w:t xml:space="preserve">Un poignard Remedello 2 </w:t>
      </w:r>
      <w:r w:rsidRPr="0032190F">
        <w:rPr>
          <w:lang w:val="fr-FR"/>
        </w:rPr>
        <w:t>(</w:t>
      </w:r>
      <w:r>
        <w:rPr>
          <w:lang w:val="it-IT"/>
        </w:rPr>
        <w:t>BIB 1709).</w:t>
      </w:r>
    </w:p>
    <w:p w14:paraId="74AB0FF0" w14:textId="77777777" w:rsidR="00814B44" w:rsidRPr="00814B44" w:rsidRDefault="00814B44" w:rsidP="00242C0F">
      <w:pPr>
        <w:rPr>
          <w:lang w:val="it-IT"/>
        </w:rPr>
      </w:pPr>
    </w:p>
    <w:p w14:paraId="618F558F" w14:textId="77777777" w:rsidR="00814B44" w:rsidRDefault="00814B44" w:rsidP="00242C0F">
      <w:pPr>
        <w:pStyle w:val="Heading2"/>
        <w:rPr>
          <w:lang w:val="it-IT"/>
        </w:rPr>
      </w:pPr>
      <w:r>
        <w:rPr>
          <w:lang w:val="it-IT"/>
        </w:rPr>
        <w:t>T. 27</w:t>
      </w:r>
    </w:p>
    <w:p w14:paraId="52D23407" w14:textId="77777777" w:rsidR="00814B44" w:rsidRDefault="00814B44" w:rsidP="00242C0F">
      <w:pPr>
        <w:rPr>
          <w:lang w:val="it-IT"/>
        </w:rPr>
      </w:pPr>
      <w:r>
        <w:rPr>
          <w:lang w:val="it-IT"/>
        </w:rPr>
        <w:t xml:space="preserve">Un poignard Remedello 2, une hache à flancs droits et tranchant convexe </w:t>
      </w:r>
      <w:r w:rsidRPr="0032190F">
        <w:rPr>
          <w:lang w:val="fr-FR"/>
        </w:rPr>
        <w:t>(</w:t>
      </w:r>
      <w:r>
        <w:rPr>
          <w:lang w:val="it-IT"/>
        </w:rPr>
        <w:t>BIB 1709).</w:t>
      </w:r>
    </w:p>
    <w:p w14:paraId="6522CBA7" w14:textId="77777777" w:rsidR="00814B44" w:rsidRPr="00814B44" w:rsidRDefault="00814B44" w:rsidP="00242C0F">
      <w:pPr>
        <w:rPr>
          <w:lang w:val="it-IT"/>
        </w:rPr>
      </w:pPr>
    </w:p>
    <w:p w14:paraId="02EBC114" w14:textId="77777777" w:rsidR="00814B44" w:rsidRDefault="00814B44" w:rsidP="00242C0F">
      <w:pPr>
        <w:pStyle w:val="Heading2"/>
        <w:rPr>
          <w:lang w:val="it-IT"/>
        </w:rPr>
      </w:pPr>
      <w:r>
        <w:rPr>
          <w:lang w:val="it-IT"/>
        </w:rPr>
        <w:t>T. 47</w:t>
      </w:r>
    </w:p>
    <w:p w14:paraId="295AD5F6" w14:textId="77777777" w:rsidR="00814B44" w:rsidRPr="00814B44" w:rsidRDefault="00814B44" w:rsidP="00242C0F">
      <w:pPr>
        <w:rPr>
          <w:lang w:val="it-IT"/>
        </w:rPr>
      </w:pPr>
      <w:r>
        <w:rPr>
          <w:lang w:val="it-IT"/>
        </w:rPr>
        <w:t xml:space="preserve">Un poignard Remedello 2, une hache à flancs droits et tranchant convexe </w:t>
      </w:r>
      <w:r w:rsidRPr="0032190F">
        <w:rPr>
          <w:lang w:val="fr-FR"/>
        </w:rPr>
        <w:t>(</w:t>
      </w:r>
      <w:r>
        <w:rPr>
          <w:lang w:val="it-IT"/>
        </w:rPr>
        <w:t>BIB 1709).</w:t>
      </w:r>
    </w:p>
    <w:p w14:paraId="1CCF12F7" w14:textId="77777777" w:rsidR="00814B44" w:rsidRPr="00814B44" w:rsidRDefault="00814B44" w:rsidP="00242C0F">
      <w:pPr>
        <w:rPr>
          <w:lang w:val="it-IT"/>
        </w:rPr>
      </w:pPr>
    </w:p>
    <w:p w14:paraId="4F175AFB" w14:textId="77777777" w:rsidR="00814B44" w:rsidRDefault="00814B44" w:rsidP="00242C0F">
      <w:pPr>
        <w:pStyle w:val="Heading2"/>
        <w:rPr>
          <w:lang w:val="it-IT"/>
        </w:rPr>
      </w:pPr>
      <w:r>
        <w:rPr>
          <w:lang w:val="it-IT"/>
        </w:rPr>
        <w:t>T. 40</w:t>
      </w:r>
    </w:p>
    <w:p w14:paraId="4E0A3370" w14:textId="77777777" w:rsidR="00814B44" w:rsidRDefault="00814B44" w:rsidP="00242C0F">
      <w:pPr>
        <w:rPr>
          <w:lang w:val="it-IT"/>
        </w:rPr>
      </w:pPr>
      <w:r>
        <w:rPr>
          <w:lang w:val="it-IT"/>
        </w:rPr>
        <w:t>Une hache en cuivre</w:t>
      </w:r>
      <w:r w:rsidRPr="0032190F">
        <w:rPr>
          <w:lang w:val="fr-FR"/>
        </w:rPr>
        <w:t>(</w:t>
      </w:r>
      <w:r>
        <w:rPr>
          <w:lang w:val="it-IT"/>
        </w:rPr>
        <w:t>BIB 1709).</w:t>
      </w:r>
    </w:p>
    <w:p w14:paraId="78642ADF" w14:textId="77777777" w:rsidR="00814B44" w:rsidRPr="00814B44" w:rsidRDefault="00814B44" w:rsidP="00242C0F">
      <w:pPr>
        <w:rPr>
          <w:lang w:val="it-IT"/>
        </w:rPr>
      </w:pPr>
    </w:p>
    <w:p w14:paraId="35CDAF63" w14:textId="77777777" w:rsidR="00814B44" w:rsidRDefault="00814B44" w:rsidP="00242C0F">
      <w:pPr>
        <w:pStyle w:val="Heading2"/>
        <w:rPr>
          <w:lang w:val="it-IT"/>
        </w:rPr>
      </w:pPr>
      <w:r>
        <w:rPr>
          <w:lang w:val="it-IT"/>
        </w:rPr>
        <w:lastRenderedPageBreak/>
        <w:t>T. 74</w:t>
      </w:r>
    </w:p>
    <w:p w14:paraId="2ECE44E7" w14:textId="77777777" w:rsidR="00814B44" w:rsidRPr="0032190F" w:rsidRDefault="00814B44" w:rsidP="00242C0F">
      <w:pPr>
        <w:rPr>
          <w:lang w:val="fr-FR"/>
        </w:rPr>
      </w:pPr>
      <w:r w:rsidRPr="0032190F">
        <w:rPr>
          <w:lang w:val="fr-FR"/>
        </w:rPr>
        <w:t>Une hache en cuivre(</w:t>
      </w:r>
      <w:r>
        <w:rPr>
          <w:lang w:val="it-IT"/>
        </w:rPr>
        <w:t>BIB 1709).</w:t>
      </w:r>
    </w:p>
    <w:p w14:paraId="3A3626E3" w14:textId="77777777" w:rsidR="00814B44" w:rsidRPr="00784BEC" w:rsidRDefault="00814B44" w:rsidP="00242C0F">
      <w:pPr>
        <w:rPr>
          <w:lang w:val="it-IT"/>
        </w:rPr>
      </w:pPr>
    </w:p>
    <w:p w14:paraId="4A7EAB8E" w14:textId="77777777" w:rsidR="00650E33" w:rsidRPr="0032190F" w:rsidRDefault="00650E33" w:rsidP="00426FF9">
      <w:pPr>
        <w:pStyle w:val="Heading1"/>
      </w:pPr>
      <w:bookmarkStart w:id="3966" w:name="Sit_Spilamberto"/>
      <w:r w:rsidRPr="0032190F">
        <w:t>SPILAMBERTO (Nécropole de)</w:t>
      </w:r>
    </w:p>
    <w:bookmarkEnd w:id="3966"/>
    <w:p w14:paraId="78883F4C" w14:textId="77777777" w:rsidR="00650E33" w:rsidRPr="00784BEC" w:rsidRDefault="00650E33" w:rsidP="00242C0F">
      <w:pPr>
        <w:rPr>
          <w:lang w:val="it-IT"/>
        </w:rPr>
      </w:pPr>
    </w:p>
    <w:p w14:paraId="1DF14936" w14:textId="3C0AB3DD" w:rsidR="00793161" w:rsidRPr="0032190F" w:rsidRDefault="00650E33" w:rsidP="00242C0F">
      <w:pPr>
        <w:jc w:val="both"/>
        <w:rPr>
          <w:lang w:val="fr-FR"/>
        </w:rPr>
      </w:pPr>
      <w:r w:rsidRPr="0032190F">
        <w:rPr>
          <w:lang w:val="fr-FR"/>
        </w:rPr>
        <w:t xml:space="preserve">Nécropole </w:t>
      </w:r>
      <w:r w:rsidR="004460A4" w:rsidRPr="0032190F">
        <w:rPr>
          <w:lang w:val="fr-FR"/>
        </w:rPr>
        <w:t xml:space="preserve">avec traces d’habitat en plein air </w:t>
      </w:r>
      <w:r w:rsidRPr="0032190F">
        <w:rPr>
          <w:lang w:val="fr-FR"/>
        </w:rPr>
        <w:t xml:space="preserve">du </w:t>
      </w:r>
      <w:hyperlink r:id="rId9705" w:anchor="Cul_Chalco" w:history="1">
        <w:r w:rsidRPr="0032190F">
          <w:rPr>
            <w:rStyle w:val="Hyperlink"/>
            <w:lang w:val="fr-FR"/>
          </w:rPr>
          <w:t>Chalcolithique</w:t>
        </w:r>
      </w:hyperlink>
      <w:r w:rsidRPr="0032190F">
        <w:rPr>
          <w:lang w:val="fr-FR"/>
        </w:rPr>
        <w:t xml:space="preserve"> dans la plaine du Pô (Emilie-Romagne) qui a donné son nom au groupe de </w:t>
      </w:r>
      <w:hyperlink r:id="rId9706" w:anchor="Cul_Spilamberto" w:history="1">
        <w:r w:rsidRPr="0032190F">
          <w:rPr>
            <w:rStyle w:val="Hyperlink"/>
            <w:lang w:val="fr-FR"/>
          </w:rPr>
          <w:t>Spilamberto</w:t>
        </w:r>
      </w:hyperlink>
      <w:r w:rsidRPr="0032190F">
        <w:rPr>
          <w:lang w:val="fr-FR"/>
        </w:rPr>
        <w:t xml:space="preserve">. </w:t>
      </w:r>
      <w:r w:rsidR="004460A4" w:rsidRPr="0032190F">
        <w:rPr>
          <w:lang w:val="fr-FR"/>
        </w:rPr>
        <w:t>Elle regroupe les sites VII, X, I, V et VI) (BIB 87 p. 271).</w:t>
      </w:r>
    </w:p>
    <w:p w14:paraId="4C92672C" w14:textId="77777777" w:rsidR="00793161" w:rsidRPr="0032190F" w:rsidRDefault="00793161" w:rsidP="00242C0F">
      <w:pPr>
        <w:jc w:val="both"/>
        <w:rPr>
          <w:lang w:val="fr-FR"/>
        </w:rPr>
      </w:pPr>
    </w:p>
    <w:p w14:paraId="278CD28F" w14:textId="77777777" w:rsidR="00650E33" w:rsidRPr="0032190F" w:rsidRDefault="001F604C" w:rsidP="00242C0F">
      <w:pPr>
        <w:jc w:val="both"/>
        <w:rPr>
          <w:lang w:val="fr-FR"/>
        </w:rPr>
      </w:pPr>
      <w:r w:rsidRPr="0032190F">
        <w:rPr>
          <w:lang w:val="fr-FR"/>
        </w:rPr>
        <w:t xml:space="preserve">Une date </w:t>
      </w:r>
      <w:smartTag w:uri="urn:schemas-microsoft-com:office:smarttags" w:element="metricconverter">
        <w:smartTagPr>
          <w:attr w:name="ProductID" w:val="14C"/>
        </w:smartTagPr>
        <w:r w:rsidRPr="0032190F">
          <w:rPr>
            <w:lang w:val="fr-FR"/>
          </w:rPr>
          <w:t>14C</w:t>
        </w:r>
      </w:smartTag>
      <w:r w:rsidRPr="0032190F">
        <w:rPr>
          <w:lang w:val="fr-FR"/>
        </w:rPr>
        <w:t xml:space="preserve"> issue de la zone X est de 2245 ± 95 BC (BIB 232 p. 73)</w:t>
      </w:r>
      <w:r w:rsidR="00793161" w:rsidRPr="0032190F">
        <w:rPr>
          <w:lang w:val="fr-FR"/>
        </w:rPr>
        <w:t xml:space="preserve">. Le site X de Spilamberto a livré des </w:t>
      </w:r>
      <w:r w:rsidR="00793161" w:rsidRPr="0032190F">
        <w:rPr>
          <w:i/>
          <w:lang w:val="fr-FR"/>
        </w:rPr>
        <w:t>dentalium</w:t>
      </w:r>
      <w:r w:rsidR="00793161" w:rsidRPr="0032190F">
        <w:rPr>
          <w:lang w:val="fr-FR"/>
        </w:rPr>
        <w:t xml:space="preserve"> présents également à Rubiera et attribués au à l’Enéolithique (BIB 87 p. 275)</w:t>
      </w:r>
    </w:p>
    <w:p w14:paraId="60768E0A" w14:textId="77777777" w:rsidR="00973C21" w:rsidRPr="0032190F" w:rsidRDefault="00973C21" w:rsidP="00242C0F">
      <w:pPr>
        <w:rPr>
          <w:lang w:val="fr-FR"/>
        </w:rPr>
      </w:pPr>
    </w:p>
    <w:p w14:paraId="3F340A85" w14:textId="6426FC7F" w:rsidR="00495E6D" w:rsidRPr="0032190F" w:rsidRDefault="00495E6D" w:rsidP="00242C0F">
      <w:pPr>
        <w:jc w:val="both"/>
        <w:rPr>
          <w:lang w:val="fr-FR"/>
        </w:rPr>
      </w:pPr>
      <w:r w:rsidRPr="0032190F">
        <w:rPr>
          <w:lang w:val="fr-FR"/>
        </w:rPr>
        <w:t xml:space="preserve">La nécropole offre une autre variante du poignard en cuivre à lame triangulaire courte caractérisée par une base de lame </w:t>
      </w:r>
      <w:r w:rsidR="001F604C" w:rsidRPr="0032190F">
        <w:rPr>
          <w:lang w:val="fr-FR"/>
        </w:rPr>
        <w:t>à</w:t>
      </w:r>
      <w:r w:rsidRPr="0032190F">
        <w:rPr>
          <w:lang w:val="fr-FR"/>
        </w:rPr>
        <w:t xml:space="preserve"> profil légèrement concave et languette monoforée</w:t>
      </w:r>
      <w:r w:rsidR="001F604C" w:rsidRPr="0032190F">
        <w:rPr>
          <w:lang w:val="fr-FR"/>
        </w:rPr>
        <w:t xml:space="preserve">. Cette variante du type Remedello 2 semble correspondre à l’aire la plus orientale d’Emilie Romagne mais on retrouve de telles représentations corrélée aux poignards de style IIIA sur les stèles de Caven 1 et </w:t>
      </w:r>
      <w:hyperlink r:id="rId9707" w:anchor="Sizz_Caven_2" w:history="1">
        <w:r w:rsidR="001F604C" w:rsidRPr="0032190F">
          <w:rPr>
            <w:rStyle w:val="Hyperlink"/>
            <w:lang w:val="fr-FR"/>
          </w:rPr>
          <w:t>Caven 2</w:t>
        </w:r>
      </w:hyperlink>
      <w:r w:rsidR="001F604C" w:rsidRPr="0032190F">
        <w:rPr>
          <w:lang w:val="fr-FR"/>
        </w:rPr>
        <w:t xml:space="preserve">, et sur </w:t>
      </w:r>
      <w:hyperlink r:id="rId9708" w:anchor="Sizz_Bagnolo_2" w:history="1">
        <w:r w:rsidR="001F604C" w:rsidRPr="0032190F">
          <w:rPr>
            <w:rStyle w:val="Hyperlink"/>
            <w:lang w:val="fr-FR"/>
          </w:rPr>
          <w:t>Bagnolo 2</w:t>
        </w:r>
      </w:hyperlink>
      <w:r w:rsidRPr="0032190F">
        <w:rPr>
          <w:lang w:val="fr-FR"/>
        </w:rPr>
        <w:t xml:space="preserve"> (BIB 232 p. 72</w:t>
      </w:r>
      <w:r w:rsidR="001F604C" w:rsidRPr="0032190F">
        <w:rPr>
          <w:lang w:val="fr-FR"/>
        </w:rPr>
        <w:t>-73</w:t>
      </w:r>
      <w:r w:rsidRPr="0032190F">
        <w:rPr>
          <w:lang w:val="fr-FR"/>
        </w:rPr>
        <w:t>)</w:t>
      </w:r>
    </w:p>
    <w:p w14:paraId="4A8477F1" w14:textId="77777777" w:rsidR="00495E6D" w:rsidRPr="0032190F" w:rsidRDefault="00495E6D" w:rsidP="00242C0F">
      <w:pPr>
        <w:rPr>
          <w:lang w:val="fr-FR"/>
        </w:rPr>
      </w:pPr>
    </w:p>
    <w:p w14:paraId="56FA3A68" w14:textId="759718FB" w:rsidR="00973C21" w:rsidRPr="0032190F" w:rsidRDefault="00973C21" w:rsidP="00242C0F">
      <w:pPr>
        <w:rPr>
          <w:lang w:val="fr-FR"/>
        </w:rPr>
      </w:pPr>
      <w:r w:rsidRPr="0032190F">
        <w:rPr>
          <w:lang w:val="fr-FR"/>
        </w:rPr>
        <w:t xml:space="preserve">Elle est contemporaine de la phase 2 de la nécropole de </w:t>
      </w:r>
      <w:hyperlink r:id="rId9709" w:anchor="Sit_Remedello" w:history="1">
        <w:r w:rsidRPr="0032190F">
          <w:rPr>
            <w:rStyle w:val="Hyperlink"/>
            <w:lang w:val="fr-FR"/>
          </w:rPr>
          <w:t>Remedello</w:t>
        </w:r>
      </w:hyperlink>
      <w:r w:rsidRPr="0032190F">
        <w:rPr>
          <w:lang w:val="fr-FR"/>
        </w:rPr>
        <w:t xml:space="preserve"> (2800-2400) (BIB 232 p. 85).</w:t>
      </w:r>
      <w:r w:rsidR="00293037" w:rsidRPr="0032190F">
        <w:rPr>
          <w:lang w:val="fr-FR"/>
        </w:rPr>
        <w:t xml:space="preserve"> Elle a livré de la céramique </w:t>
      </w:r>
      <w:hyperlink r:id="rId9710" w:anchor="Cul_Metopale" w:history="1">
        <w:r w:rsidR="00293037" w:rsidRPr="0032190F">
          <w:rPr>
            <w:rStyle w:val="Hyperlink"/>
            <w:lang w:val="fr-FR"/>
          </w:rPr>
          <w:t>métopale</w:t>
        </w:r>
      </w:hyperlink>
      <w:r w:rsidR="00293037" w:rsidRPr="0032190F">
        <w:rPr>
          <w:lang w:val="fr-FR"/>
        </w:rPr>
        <w:t xml:space="preserve"> (BIB 87)</w:t>
      </w:r>
    </w:p>
    <w:p w14:paraId="589F8A29" w14:textId="77777777" w:rsidR="006B2D80" w:rsidRPr="0032190F" w:rsidRDefault="006B2D80" w:rsidP="00242C0F">
      <w:pPr>
        <w:rPr>
          <w:lang w:val="fr-FR"/>
        </w:rPr>
      </w:pPr>
    </w:p>
    <w:p w14:paraId="7B8433B0" w14:textId="3EB4617F" w:rsidR="006B2D80" w:rsidRPr="0032190F" w:rsidRDefault="006B2D80" w:rsidP="00242C0F">
      <w:pPr>
        <w:jc w:val="both"/>
        <w:rPr>
          <w:lang w:val="fr-FR"/>
        </w:rPr>
      </w:pPr>
      <w:r w:rsidRPr="0032190F">
        <w:rPr>
          <w:lang w:val="fr-FR"/>
        </w:rPr>
        <w:t xml:space="preserve">On note la présence de </w:t>
      </w:r>
      <w:hyperlink r:id="rId9711" w:anchor="Cul_Sigottier" w:history="1">
        <w:r w:rsidRPr="0032190F">
          <w:rPr>
            <w:rStyle w:val="Hyperlink"/>
            <w:lang w:val="fr-FR"/>
          </w:rPr>
          <w:t>pointes de Sigottier</w:t>
        </w:r>
      </w:hyperlink>
      <w:r w:rsidRPr="0032190F">
        <w:rPr>
          <w:lang w:val="fr-FR"/>
        </w:rPr>
        <w:t xml:space="preserve"> (BIB 774 fig. 9)</w:t>
      </w:r>
    </w:p>
    <w:p w14:paraId="19BFDD40" w14:textId="77777777" w:rsidR="00520B1D" w:rsidRPr="0032190F" w:rsidRDefault="00520B1D" w:rsidP="00242C0F">
      <w:pPr>
        <w:rPr>
          <w:b/>
          <w:lang w:val="fr-FR"/>
        </w:rPr>
      </w:pPr>
    </w:p>
    <w:p w14:paraId="7097B2E5" w14:textId="77777777" w:rsidR="00520B1D" w:rsidRPr="0032190F" w:rsidRDefault="00520B1D" w:rsidP="00242C0F">
      <w:pPr>
        <w:pStyle w:val="Heading2"/>
      </w:pPr>
      <w:r w:rsidRPr="0032190F">
        <w:t>Sépulture1</w:t>
      </w:r>
    </w:p>
    <w:p w14:paraId="06B6E272" w14:textId="77777777" w:rsidR="00D46018" w:rsidRPr="0032190F" w:rsidRDefault="00D46018" w:rsidP="00242C0F">
      <w:pPr>
        <w:rPr>
          <w:lang w:val="fr-FR"/>
        </w:rPr>
      </w:pPr>
    </w:p>
    <w:p w14:paraId="3119EE94" w14:textId="77777777" w:rsidR="00520B1D" w:rsidRPr="0032190F" w:rsidRDefault="00520B1D" w:rsidP="00242C0F">
      <w:pPr>
        <w:jc w:val="both"/>
        <w:rPr>
          <w:lang w:val="fr-FR"/>
        </w:rPr>
      </w:pPr>
      <w:r w:rsidRPr="0032190F">
        <w:rPr>
          <w:lang w:val="fr-FR"/>
        </w:rPr>
        <w:t>Inhumation en fosse simple avec mobilier : le défunt de sexe féminin, orienté O-NOest déposé en supination les mians jointes le long du corps et la têtte tournée vers la gauche. Petit caillou plat trouvé entre les incisives. 2 pointes de flèches, placées l’une sur l’autre sur l’épaule gauche pointes vers le haut, 1 poignard plat en cuivre placé transversalement à proximité du bassin, cruche ansée déposée près de la cheville droite (BIB 87 p. 309)</w:t>
      </w:r>
      <w:r w:rsidR="006C1843" w:rsidRPr="0032190F">
        <w:rPr>
          <w:lang w:val="fr-FR"/>
        </w:rPr>
        <w:t>. N. Bianchi attribue le poignard au Néolithique final 1 (ca. 3400-2900 calBC) (BIB 1616 p. 319)</w:t>
      </w:r>
    </w:p>
    <w:p w14:paraId="4AE28253" w14:textId="77777777" w:rsidR="00650E33" w:rsidRPr="0032190F" w:rsidRDefault="00650E33" w:rsidP="00242C0F">
      <w:pPr>
        <w:rPr>
          <w:lang w:val="fr-FR"/>
        </w:rPr>
      </w:pPr>
    </w:p>
    <w:p w14:paraId="6EAE8CD5" w14:textId="77777777" w:rsidR="006C0461" w:rsidRPr="0032190F" w:rsidRDefault="008577FA" w:rsidP="00242C0F">
      <w:pPr>
        <w:pStyle w:val="Heading2"/>
      </w:pPr>
      <w:r w:rsidRPr="0032190F">
        <w:t>Sépulture</w:t>
      </w:r>
      <w:r w:rsidR="006C0461" w:rsidRPr="0032190F">
        <w:t xml:space="preserve"> 2</w:t>
      </w:r>
    </w:p>
    <w:p w14:paraId="395DA9B0" w14:textId="77777777" w:rsidR="00FF1CA0" w:rsidRPr="0032190F" w:rsidRDefault="00FF1CA0" w:rsidP="00242C0F">
      <w:pPr>
        <w:rPr>
          <w:lang w:val="fr-FR"/>
        </w:rPr>
      </w:pPr>
    </w:p>
    <w:p w14:paraId="59438467" w14:textId="77777777" w:rsidR="00680102" w:rsidRPr="0032190F" w:rsidRDefault="00680102" w:rsidP="00242C0F">
      <w:pPr>
        <w:jc w:val="both"/>
        <w:rPr>
          <w:lang w:val="fr-FR"/>
        </w:rPr>
      </w:pPr>
      <w:r w:rsidRPr="0032190F">
        <w:rPr>
          <w:lang w:val="fr-FR"/>
        </w:rPr>
        <w:t xml:space="preserve">Inhumation en fosse simple avec mobilier : le défunt de sexe masculin orienté O-NO est déposée en supination avec les mians jointes sur le bassin et la têtte tournée vers la gauche ; la partie inférieure est absente. Un poignard en phtanite gris placé transversalement sur l’épaule avec lame tournée vers l’extérieur, 3 pointes de flèches alignées à gauche enytre l’abdomen et </w:t>
      </w:r>
      <w:r w:rsidR="00684248" w:rsidRPr="0032190F">
        <w:rPr>
          <w:lang w:val="fr-FR"/>
        </w:rPr>
        <w:t>le thorax, pointes tournées vers le haut</w:t>
      </w:r>
      <w:r w:rsidR="00601EE2" w:rsidRPr="0032190F">
        <w:rPr>
          <w:lang w:val="fr-FR"/>
        </w:rPr>
        <w:t xml:space="preserve">. Petit vase avec couvercle à surfaces rugueuses, cruches carénée ansée à haut col en pâte </w:t>
      </w:r>
      <w:r w:rsidR="005233DC" w:rsidRPr="0032190F">
        <w:rPr>
          <w:lang w:val="fr-FR"/>
        </w:rPr>
        <w:t xml:space="preserve">médiane entière, cruche intacte (…) lame de poignard/hallebarde avec base à large pédoncule convexe, poignard plat en cuivre à soie trapézoïdale à une seule perforation muni de 3 rivets en cuivre, poignard plat en cuivre avec soie trapézoïdale à une seule perforation  et traces nettes de réaffûtage successifs, profil de poignard à lame triangulaire et pommeau semi-circulaire taillée dans une seule pièce d’os long aplati à chaud d‘une épaisseur de ~2 mm, près du bord supérieur du pommeau, une vingtaine de petites perforations disposées régulièrement, vase à panse décorée d’écailles [squame] (…) </w:t>
      </w:r>
      <w:r w:rsidR="00684248" w:rsidRPr="0032190F">
        <w:rPr>
          <w:lang w:val="fr-FR"/>
        </w:rPr>
        <w:t>(BIB 87 p. 309</w:t>
      </w:r>
      <w:r w:rsidR="005233DC" w:rsidRPr="0032190F">
        <w:rPr>
          <w:lang w:val="fr-FR"/>
        </w:rPr>
        <w:t>, 310</w:t>
      </w:r>
      <w:r w:rsidR="00684248" w:rsidRPr="0032190F">
        <w:rPr>
          <w:lang w:val="fr-FR"/>
        </w:rPr>
        <w:t>)</w:t>
      </w:r>
    </w:p>
    <w:p w14:paraId="0E3B377E" w14:textId="77777777" w:rsidR="00680102" w:rsidRPr="0032190F" w:rsidRDefault="00680102" w:rsidP="00242C0F">
      <w:pPr>
        <w:rPr>
          <w:lang w:val="fr-FR"/>
        </w:rPr>
      </w:pPr>
    </w:p>
    <w:p w14:paraId="10CC889C" w14:textId="214871CF" w:rsidR="006C0461" w:rsidRPr="0032190F" w:rsidRDefault="006C0461" w:rsidP="00242C0F">
      <w:pPr>
        <w:jc w:val="both"/>
        <w:rPr>
          <w:lang w:val="fr-FR"/>
        </w:rPr>
      </w:pPr>
      <w:r w:rsidRPr="0032190F">
        <w:rPr>
          <w:lang w:val="fr-FR"/>
        </w:rPr>
        <w:t xml:space="preserve">Une lame en silex longue de </w:t>
      </w:r>
      <w:smartTag w:uri="urn:schemas-microsoft-com:office:smarttags" w:element="metricconverter">
        <w:smartTagPr>
          <w:attr w:name="ProductID" w:val="13,5 cm"/>
        </w:smartTagPr>
        <w:r w:rsidRPr="0032190F">
          <w:rPr>
            <w:lang w:val="fr-FR"/>
          </w:rPr>
          <w:t>13,5 cm</w:t>
        </w:r>
      </w:smartTag>
      <w:r w:rsidRPr="0032190F">
        <w:rPr>
          <w:lang w:val="fr-FR"/>
        </w:rPr>
        <w:t xml:space="preserve"> (« compreso il codolo ») était déposée horizontalement à côté de l’épaule gauche du défunt, la pointe tournée vers l’extérieur, une disposition insolite pour un poignard (en général dans le sesn de l’alignement du corps). Il s’agit probablement d’une </w:t>
      </w:r>
      <w:r w:rsidRPr="0032190F">
        <w:rPr>
          <w:lang w:val="fr-FR"/>
        </w:rPr>
        <w:lastRenderedPageBreak/>
        <w:t>hallebarde d’une cinquant</w:t>
      </w:r>
      <w:r w:rsidR="00BF5717" w:rsidRPr="0032190F">
        <w:rPr>
          <w:lang w:val="fr-FR"/>
        </w:rPr>
        <w:t>ai</w:t>
      </w:r>
      <w:r w:rsidRPr="0032190F">
        <w:rPr>
          <w:lang w:val="fr-FR"/>
        </w:rPr>
        <w:t xml:space="preserve">ne de cm de long dont des modèles sont reconnus au </w:t>
      </w:r>
      <w:hyperlink w:anchor="Sit_Valtellina" w:history="1">
        <w:r w:rsidR="00D65DC9" w:rsidRPr="0032190F">
          <w:rPr>
            <w:rStyle w:val="Hyperlink"/>
            <w:lang w:val="fr-FR"/>
          </w:rPr>
          <w:t>Valtellina</w:t>
        </w:r>
      </w:hyperlink>
      <w:r w:rsidRPr="0032190F">
        <w:rPr>
          <w:lang w:val="fr-FR"/>
        </w:rPr>
        <w:t xml:space="preserve">(Caven 1 et </w:t>
      </w:r>
      <w:hyperlink r:id="rId9712" w:anchor="Sizz_Caven_2" w:history="1">
        <w:r w:rsidR="0060016F" w:rsidRPr="0032190F">
          <w:rPr>
            <w:rStyle w:val="Hyperlink"/>
            <w:lang w:val="fr-FR"/>
          </w:rPr>
          <w:t>Caven 2</w:t>
        </w:r>
      </w:hyperlink>
      <w:r w:rsidRPr="0032190F">
        <w:rPr>
          <w:lang w:val="fr-FR"/>
        </w:rPr>
        <w:t>)</w:t>
      </w:r>
      <w:r w:rsidR="00D65DC9" w:rsidRPr="0032190F">
        <w:rPr>
          <w:lang w:val="fr-FR"/>
        </w:rPr>
        <w:t xml:space="preserve"> et de </w:t>
      </w:r>
      <w:hyperlink r:id="rId9713" w:anchor="Sit_Valcamonica" w:history="1">
        <w:r w:rsidR="00D65DC9" w:rsidRPr="0032190F">
          <w:rPr>
            <w:rStyle w:val="Hyperlink"/>
            <w:lang w:val="fr-FR"/>
          </w:rPr>
          <w:t>Valcamonica</w:t>
        </w:r>
      </w:hyperlink>
      <w:r w:rsidR="00D65DC9" w:rsidRPr="0032190F">
        <w:rPr>
          <w:lang w:val="fr-FR"/>
        </w:rPr>
        <w:t xml:space="preserve"> (</w:t>
      </w:r>
      <w:hyperlink r:id="rId9714" w:anchor="Sizz_Plas_1" w:history="1">
        <w:r w:rsidR="00D65DC9" w:rsidRPr="0032190F">
          <w:rPr>
            <w:rStyle w:val="Hyperlink"/>
            <w:lang w:val="fr-FR"/>
          </w:rPr>
          <w:t>Plas 1</w:t>
        </w:r>
      </w:hyperlink>
      <w:r w:rsidR="00D65DC9" w:rsidRPr="0032190F">
        <w:rPr>
          <w:lang w:val="fr-FR"/>
        </w:rPr>
        <w:t>)</w:t>
      </w:r>
      <w:r w:rsidR="00973C21" w:rsidRPr="0032190F">
        <w:rPr>
          <w:lang w:val="fr-FR"/>
        </w:rPr>
        <w:t xml:space="preserve"> (BIB 232</w:t>
      </w:r>
      <w:r w:rsidR="001F6478" w:rsidRPr="0032190F">
        <w:rPr>
          <w:lang w:val="fr-FR"/>
        </w:rPr>
        <w:t xml:space="preserve"> p. 79</w:t>
      </w:r>
      <w:r w:rsidR="001013E0" w:rsidRPr="0032190F">
        <w:rPr>
          <w:lang w:val="fr-FR"/>
        </w:rPr>
        <w:t xml:space="preserve"> et BIB 1167 p. 224</w:t>
      </w:r>
      <w:r w:rsidR="00973C21" w:rsidRPr="0032190F">
        <w:rPr>
          <w:lang w:val="fr-FR"/>
        </w:rPr>
        <w:t>).</w:t>
      </w:r>
      <w:r w:rsidR="00FF1CA0" w:rsidRPr="0032190F">
        <w:rPr>
          <w:i/>
          <w:lang w:val="fr-FR"/>
        </w:rPr>
        <w:t>A halleberd in ftanite</w:t>
      </w:r>
      <w:r w:rsidR="00FF1CA0" w:rsidRPr="0032190F">
        <w:rPr>
          <w:lang w:val="fr-FR"/>
        </w:rPr>
        <w:t>, publiée comme un poignard (Bagolini 1981) (BIB 811 p. 535)</w:t>
      </w:r>
    </w:p>
    <w:p w14:paraId="11A1861E" w14:textId="77777777" w:rsidR="00FE7EDC" w:rsidRPr="0032190F" w:rsidRDefault="00FE7EDC" w:rsidP="00242C0F">
      <w:pPr>
        <w:jc w:val="both"/>
        <w:rPr>
          <w:lang w:val="fr-FR"/>
        </w:rPr>
      </w:pPr>
    </w:p>
    <w:p w14:paraId="7CA2DE46" w14:textId="77777777" w:rsidR="00FE7EDC" w:rsidRPr="0032190F" w:rsidRDefault="00FE7EDC" w:rsidP="00242C0F">
      <w:pPr>
        <w:pStyle w:val="Heading2"/>
      </w:pPr>
      <w:r w:rsidRPr="0032190F">
        <w:t>Sépulture3</w:t>
      </w:r>
    </w:p>
    <w:p w14:paraId="0F36182C" w14:textId="77777777" w:rsidR="00FE7EDC" w:rsidRPr="0032190F" w:rsidRDefault="00FE7EDC" w:rsidP="00242C0F">
      <w:pPr>
        <w:jc w:val="both"/>
        <w:rPr>
          <w:lang w:val="fr-FR"/>
        </w:rPr>
      </w:pPr>
    </w:p>
    <w:p w14:paraId="294A0376" w14:textId="77777777" w:rsidR="00FE7EDC" w:rsidRPr="0032190F" w:rsidRDefault="00FE7EDC" w:rsidP="00242C0F">
      <w:pPr>
        <w:jc w:val="both"/>
        <w:rPr>
          <w:lang w:val="fr-FR"/>
        </w:rPr>
      </w:pPr>
      <w:r w:rsidRPr="0032190F">
        <w:rPr>
          <w:lang w:val="fr-FR"/>
        </w:rPr>
        <w:t>Inhumation en fosse simple : le défunt est de sexe féminin, orienté O-NO en supination, la main droite sur le bassin, le bras gauche étendu le long du corps, une cruche ansée de forme globuleuse aplatie  en pâte médiane est posée près du pied gauche (BIB 87 p. 309)</w:t>
      </w:r>
    </w:p>
    <w:p w14:paraId="1773978B" w14:textId="77777777" w:rsidR="008577FA" w:rsidRPr="0032190F" w:rsidRDefault="008577FA" w:rsidP="00242C0F">
      <w:pPr>
        <w:rPr>
          <w:lang w:val="fr-FR"/>
        </w:rPr>
      </w:pPr>
    </w:p>
    <w:p w14:paraId="48896286" w14:textId="77777777" w:rsidR="006C0461" w:rsidRPr="0032190F" w:rsidRDefault="008577FA" w:rsidP="00242C0F">
      <w:pPr>
        <w:pStyle w:val="Heading2"/>
      </w:pPr>
      <w:r w:rsidRPr="0032190F">
        <w:t>Sépulture</w:t>
      </w:r>
      <w:r w:rsidR="006C0461" w:rsidRPr="0032190F">
        <w:t xml:space="preserve"> 5</w:t>
      </w:r>
    </w:p>
    <w:p w14:paraId="59957CE7" w14:textId="77777777" w:rsidR="00337337" w:rsidRPr="0032190F" w:rsidRDefault="00337337" w:rsidP="00242C0F">
      <w:pPr>
        <w:jc w:val="both"/>
        <w:rPr>
          <w:lang w:val="fr-FR"/>
        </w:rPr>
      </w:pPr>
    </w:p>
    <w:p w14:paraId="56E59C08" w14:textId="64A02227" w:rsidR="00176AA4" w:rsidRPr="0032190F" w:rsidRDefault="00176AA4" w:rsidP="00242C0F">
      <w:pPr>
        <w:jc w:val="both"/>
        <w:rPr>
          <w:lang w:val="fr-FR"/>
        </w:rPr>
      </w:pPr>
      <w:r w:rsidRPr="0032190F">
        <w:rPr>
          <w:lang w:val="fr-FR"/>
        </w:rPr>
        <w:t>Inhumation en fosse simple avec mobilier : le défunt, de sexe masculin,orienté O-NO est déposé en supination avec les mains jointes sur le bassin et la tête tournée vers la gauche. 2 pointes de flèches</w:t>
      </w:r>
      <w:r w:rsidR="00684248" w:rsidRPr="0032190F">
        <w:rPr>
          <w:lang w:val="fr-FR"/>
        </w:rPr>
        <w:t xml:space="preserve"> placées sur les côtés du bassin, pointes tournées vers le haut</w:t>
      </w:r>
      <w:r w:rsidRPr="0032190F">
        <w:rPr>
          <w:lang w:val="fr-FR"/>
        </w:rPr>
        <w:t>, poig</w:t>
      </w:r>
      <w:r w:rsidR="003925A5" w:rsidRPr="0032190F">
        <w:rPr>
          <w:lang w:val="fr-FR"/>
        </w:rPr>
        <w:t>n</w:t>
      </w:r>
      <w:r w:rsidRPr="0032190F">
        <w:rPr>
          <w:lang w:val="fr-FR"/>
        </w:rPr>
        <w:t xml:space="preserve">ard en os rituel pointe en haut, vase tronconique décoré d’écailles </w:t>
      </w:r>
      <w:r w:rsidR="0036084F" w:rsidRPr="0032190F">
        <w:rPr>
          <w:lang w:val="fr-FR"/>
        </w:rPr>
        <w:t>(</w:t>
      </w:r>
      <w:hyperlink r:id="rId9715" w:anchor="Cul_Squame" w:history="1">
        <w:r w:rsidR="000F2BDB" w:rsidRPr="0032190F">
          <w:rPr>
            <w:rStyle w:val="Hyperlink"/>
            <w:lang w:val="fr-FR"/>
          </w:rPr>
          <w:t xml:space="preserve">a </w:t>
        </w:r>
        <w:r w:rsidR="0036084F" w:rsidRPr="0032190F">
          <w:rPr>
            <w:rStyle w:val="Hyperlink"/>
            <w:i/>
            <w:lang w:val="fr-FR"/>
          </w:rPr>
          <w:t>squame</w:t>
        </w:r>
      </w:hyperlink>
      <w:r w:rsidR="0036084F" w:rsidRPr="0032190F">
        <w:rPr>
          <w:lang w:val="fr-FR"/>
        </w:rPr>
        <w:t xml:space="preserve">) </w:t>
      </w:r>
      <w:r w:rsidRPr="0032190F">
        <w:rPr>
          <w:lang w:val="fr-FR"/>
        </w:rPr>
        <w:t>placé près du pied droit (BIB 87 p. 309)</w:t>
      </w:r>
    </w:p>
    <w:p w14:paraId="419FD13F" w14:textId="77777777" w:rsidR="00176AA4" w:rsidRPr="0032190F" w:rsidRDefault="00176AA4" w:rsidP="00242C0F">
      <w:pPr>
        <w:jc w:val="both"/>
        <w:rPr>
          <w:lang w:val="fr-FR"/>
        </w:rPr>
      </w:pPr>
    </w:p>
    <w:p w14:paraId="2B2B3EC5" w14:textId="77777777" w:rsidR="00641CC8" w:rsidRPr="0032190F" w:rsidRDefault="00650E33" w:rsidP="00242C0F">
      <w:pPr>
        <w:jc w:val="both"/>
        <w:rPr>
          <w:lang w:val="fr-FR"/>
        </w:rPr>
      </w:pPr>
      <w:r w:rsidRPr="0032190F">
        <w:rPr>
          <w:lang w:val="fr-FR"/>
        </w:rPr>
        <w:t xml:space="preserve">La copie d’un poignard </w:t>
      </w:r>
      <w:r w:rsidR="004460A4" w:rsidRPr="0032190F">
        <w:rPr>
          <w:lang w:val="fr-FR"/>
        </w:rPr>
        <w:t xml:space="preserve">a pommeau semi-circulaire au bord percé d’une vingtaine de petits trous passants </w:t>
      </w:r>
      <w:r w:rsidRPr="0032190F">
        <w:rPr>
          <w:lang w:val="fr-FR"/>
        </w:rPr>
        <w:t>a été effectuée en os et enfouie dans la tombe 5. Elle avait valeur de symbole (BIB 366 p. 8</w:t>
      </w:r>
      <w:r w:rsidR="004460A4" w:rsidRPr="0032190F">
        <w:rPr>
          <w:lang w:val="fr-FR"/>
        </w:rPr>
        <w:t xml:space="preserve"> et 87 p. 270</w:t>
      </w:r>
      <w:r w:rsidRPr="0032190F">
        <w:rPr>
          <w:lang w:val="fr-FR"/>
        </w:rPr>
        <w:t xml:space="preserve">). </w:t>
      </w:r>
    </w:p>
    <w:p w14:paraId="3513E016" w14:textId="77777777" w:rsidR="0023417C" w:rsidRPr="0032190F" w:rsidRDefault="0023417C" w:rsidP="00242C0F">
      <w:pPr>
        <w:jc w:val="both"/>
        <w:rPr>
          <w:lang w:val="fr-FR"/>
        </w:rPr>
      </w:pPr>
    </w:p>
    <w:p w14:paraId="568881A2" w14:textId="77777777" w:rsidR="008577FA" w:rsidRPr="0032190F" w:rsidRDefault="008577FA" w:rsidP="00242C0F">
      <w:pPr>
        <w:pStyle w:val="Heading2"/>
      </w:pPr>
      <w:r w:rsidRPr="0032190F">
        <w:t>Sépulture 9</w:t>
      </w:r>
    </w:p>
    <w:p w14:paraId="4DE2154B" w14:textId="77777777" w:rsidR="0036084F" w:rsidRPr="0032190F" w:rsidRDefault="0036084F" w:rsidP="00242C0F">
      <w:pPr>
        <w:jc w:val="both"/>
        <w:rPr>
          <w:lang w:val="fr-FR"/>
        </w:rPr>
      </w:pPr>
    </w:p>
    <w:p w14:paraId="7557B83B" w14:textId="77777777" w:rsidR="008577FA" w:rsidRPr="0032190F" w:rsidRDefault="008577FA" w:rsidP="00242C0F">
      <w:pPr>
        <w:jc w:val="both"/>
        <w:rPr>
          <w:lang w:val="fr-FR"/>
        </w:rPr>
      </w:pPr>
      <w:r w:rsidRPr="0032190F">
        <w:rPr>
          <w:lang w:val="fr-FR"/>
        </w:rPr>
        <w:t xml:space="preserve">Inhuamtion double en fosse simple avec mobilier </w:t>
      </w:r>
      <w:r w:rsidR="00520B1D" w:rsidRPr="0032190F">
        <w:rPr>
          <w:lang w:val="fr-FR"/>
        </w:rPr>
        <w:t xml:space="preserve">dont poignard plat en cuivre </w:t>
      </w:r>
      <w:r w:rsidRPr="0032190F">
        <w:rPr>
          <w:lang w:val="fr-FR"/>
        </w:rPr>
        <w:t>(BIB 87 p. 309)</w:t>
      </w:r>
      <w:r w:rsidR="00FE7EDC" w:rsidRPr="0032190F">
        <w:rPr>
          <w:lang w:val="fr-FR"/>
        </w:rPr>
        <w:t xml:space="preserve"> et pointes de flèches</w:t>
      </w:r>
      <w:r w:rsidR="0085147A" w:rsidRPr="0032190F">
        <w:rPr>
          <w:lang w:val="fr-FR"/>
        </w:rPr>
        <w:t xml:space="preserve"> (BIB 87 p. 309). N. Bianchi attribue le poignard au Néolithique récent (ca. 3700-3400 calBC) (BIB 1616 p. 330)</w:t>
      </w:r>
    </w:p>
    <w:p w14:paraId="4143B568" w14:textId="77777777" w:rsidR="008577FA" w:rsidRPr="0032190F" w:rsidRDefault="008577FA" w:rsidP="00242C0F">
      <w:pPr>
        <w:jc w:val="both"/>
        <w:rPr>
          <w:lang w:val="fr-FR"/>
        </w:rPr>
      </w:pPr>
    </w:p>
    <w:p w14:paraId="5D9327ED" w14:textId="77777777" w:rsidR="007837E1" w:rsidRPr="0032190F" w:rsidRDefault="007837E1" w:rsidP="00242C0F">
      <w:pPr>
        <w:pStyle w:val="Heading2"/>
      </w:pPr>
      <w:r w:rsidRPr="0032190F">
        <w:t>Sépulture 16</w:t>
      </w:r>
    </w:p>
    <w:p w14:paraId="716FA46F" w14:textId="77777777" w:rsidR="007837E1" w:rsidRPr="0032190F" w:rsidRDefault="007837E1" w:rsidP="00242C0F">
      <w:pPr>
        <w:rPr>
          <w:lang w:val="fr-FR"/>
        </w:rPr>
      </w:pPr>
    </w:p>
    <w:p w14:paraId="63042165" w14:textId="77777777" w:rsidR="007837E1" w:rsidRPr="0032190F" w:rsidRDefault="007837E1" w:rsidP="00242C0F">
      <w:pPr>
        <w:jc w:val="both"/>
        <w:rPr>
          <w:lang w:val="fr-FR"/>
        </w:rPr>
      </w:pPr>
      <w:r w:rsidRPr="0032190F">
        <w:rPr>
          <w:lang w:val="fr-FR"/>
        </w:rPr>
        <w:t>Inhumation en fosse simple avec mobilier : le défunt, de sexe masculin, orienté O-NO est déposé en supination avec le bras gauche plié sur le bassin et le bras droit est étendu le long du corps.La tête est tournée à droite. Mobilier : entre les tibias des armatures à pédoncule et ailerons en silex local, aux pieds une cruche carénée à anse et haut col (BIB 87 p. 309)</w:t>
      </w:r>
    </w:p>
    <w:p w14:paraId="30820F43" w14:textId="77777777" w:rsidR="007837E1" w:rsidRPr="0032190F" w:rsidRDefault="007837E1" w:rsidP="00242C0F">
      <w:pPr>
        <w:jc w:val="both"/>
        <w:rPr>
          <w:lang w:val="fr-FR"/>
        </w:rPr>
      </w:pPr>
    </w:p>
    <w:p w14:paraId="08904294" w14:textId="77777777" w:rsidR="008577FA" w:rsidRPr="0032190F" w:rsidRDefault="008577FA" w:rsidP="00242C0F">
      <w:pPr>
        <w:pStyle w:val="Heading2"/>
      </w:pPr>
      <w:r w:rsidRPr="0032190F">
        <w:t>Sépulture 27</w:t>
      </w:r>
    </w:p>
    <w:p w14:paraId="2156D4F3" w14:textId="77777777" w:rsidR="002A78C7" w:rsidRPr="0032190F" w:rsidRDefault="002A78C7" w:rsidP="00242C0F">
      <w:pPr>
        <w:jc w:val="both"/>
        <w:rPr>
          <w:lang w:val="fr-FR"/>
        </w:rPr>
      </w:pPr>
    </w:p>
    <w:p w14:paraId="1B343610" w14:textId="77777777" w:rsidR="008577FA" w:rsidRPr="0032190F" w:rsidRDefault="008577FA" w:rsidP="00242C0F">
      <w:pPr>
        <w:jc w:val="both"/>
        <w:rPr>
          <w:lang w:val="fr-FR"/>
        </w:rPr>
      </w:pPr>
      <w:r w:rsidRPr="0032190F">
        <w:rPr>
          <w:lang w:val="fr-FR"/>
        </w:rPr>
        <w:t xml:space="preserve">Inhumation en fosse simple avec mobilier : le défunt, de sexe masculin,orienté O-NO est déposé en supination avec </w:t>
      </w:r>
      <w:r w:rsidR="00520B1D" w:rsidRPr="0032190F">
        <w:rPr>
          <w:lang w:val="fr-FR"/>
        </w:rPr>
        <w:t>le bras gauche plié à angle droit tandis que le bras droit est étendule long du corps. Poignard rituel en os placé transversalement près du bassin, petit anneau en os placé entre les jambes, écuelle avec prise lingiforme et panse décorée à l’ongle contena</w:t>
      </w:r>
      <w:r w:rsidR="008031D3" w:rsidRPr="0032190F">
        <w:rPr>
          <w:lang w:val="fr-FR"/>
        </w:rPr>
        <w:t>n</w:t>
      </w:r>
      <w:r w:rsidR="00520B1D" w:rsidRPr="0032190F">
        <w:rPr>
          <w:lang w:val="fr-FR"/>
        </w:rPr>
        <w:t>t 4 pointes de flèches placée au</w:t>
      </w:r>
      <w:r w:rsidR="00B72F0F" w:rsidRPr="0032190F">
        <w:rPr>
          <w:lang w:val="fr-FR"/>
        </w:rPr>
        <w:t>x</w:t>
      </w:r>
      <w:r w:rsidR="00520B1D" w:rsidRPr="0032190F">
        <w:rPr>
          <w:lang w:val="fr-FR"/>
        </w:rPr>
        <w:t xml:space="preserve"> pieds (BIB 87 p. 309)</w:t>
      </w:r>
    </w:p>
    <w:p w14:paraId="3D0AB7BD" w14:textId="77777777" w:rsidR="00461A53" w:rsidRPr="0032190F" w:rsidRDefault="00461A53" w:rsidP="00242C0F">
      <w:pPr>
        <w:jc w:val="both"/>
        <w:rPr>
          <w:lang w:val="fr-FR"/>
        </w:rPr>
      </w:pPr>
    </w:p>
    <w:p w14:paraId="5F37A2C7" w14:textId="77777777" w:rsidR="00461A53" w:rsidRPr="0032190F" w:rsidRDefault="00461A53" w:rsidP="00242C0F">
      <w:pPr>
        <w:pStyle w:val="Heading2"/>
      </w:pPr>
      <w:r w:rsidRPr="0032190F">
        <w:t>Sépulture 28</w:t>
      </w:r>
    </w:p>
    <w:p w14:paraId="746C9351" w14:textId="77777777" w:rsidR="00461A53" w:rsidRPr="0032190F" w:rsidRDefault="00461A53" w:rsidP="00242C0F">
      <w:pPr>
        <w:jc w:val="both"/>
        <w:rPr>
          <w:lang w:val="fr-FR"/>
        </w:rPr>
      </w:pPr>
    </w:p>
    <w:p w14:paraId="045C8144" w14:textId="77777777" w:rsidR="00402354" w:rsidRPr="0032190F" w:rsidRDefault="00B72F0F" w:rsidP="00242C0F">
      <w:pPr>
        <w:jc w:val="both"/>
        <w:rPr>
          <w:lang w:val="fr-FR"/>
        </w:rPr>
      </w:pPr>
      <w:r w:rsidRPr="0032190F">
        <w:rPr>
          <w:lang w:val="fr-FR"/>
        </w:rPr>
        <w:t>Une lame en silex com</w:t>
      </w:r>
      <w:r w:rsidR="00461A53" w:rsidRPr="0032190F">
        <w:rPr>
          <w:lang w:val="fr-FR"/>
        </w:rPr>
        <w:t>p</w:t>
      </w:r>
      <w:r w:rsidRPr="0032190F">
        <w:rPr>
          <w:lang w:val="fr-FR"/>
        </w:rPr>
        <w:t>a</w:t>
      </w:r>
      <w:r w:rsidR="00461A53" w:rsidRPr="0032190F">
        <w:rPr>
          <w:lang w:val="fr-FR"/>
        </w:rPr>
        <w:t>rable à celle de la tombe 97 de Remedello-Sotto (BIB 811 p. 529). Attribuée au Remedello 2  (BIB 811 p. 529 (BIB 27)).</w:t>
      </w:r>
    </w:p>
    <w:p w14:paraId="6BD7C479" w14:textId="77777777" w:rsidR="00AD55F3" w:rsidRPr="0032190F" w:rsidRDefault="00AD55F3" w:rsidP="00242C0F">
      <w:pPr>
        <w:jc w:val="both"/>
        <w:rPr>
          <w:lang w:val="fr-FR"/>
        </w:rPr>
      </w:pPr>
    </w:p>
    <w:p w14:paraId="4F994DB1" w14:textId="6778DAB8" w:rsidR="00AD55F3" w:rsidRPr="0032190F" w:rsidRDefault="00AD55F3" w:rsidP="00242C0F">
      <w:pPr>
        <w:jc w:val="both"/>
        <w:rPr>
          <w:lang w:val="fr-FR"/>
        </w:rPr>
      </w:pPr>
      <w:r w:rsidRPr="0032190F">
        <w:rPr>
          <w:lang w:val="fr-FR"/>
        </w:rPr>
        <w:t xml:space="preserve">Une gaine de hache à trou subcirculaire comparable à celle de la tombe 78 de </w:t>
      </w:r>
      <w:hyperlink r:id="rId9716" w:anchor="Sit_Remedello" w:history="1">
        <w:r w:rsidRPr="0032190F">
          <w:rPr>
            <w:rStyle w:val="Hyperlink"/>
            <w:lang w:val="fr-FR"/>
          </w:rPr>
          <w:t>Remedello-Sotto</w:t>
        </w:r>
      </w:hyperlink>
      <w:r w:rsidRPr="0032190F">
        <w:rPr>
          <w:lang w:val="fr-FR"/>
        </w:rPr>
        <w:t xml:space="preserve"> (BIB 383 p. 207-209, fig. 140)</w:t>
      </w:r>
    </w:p>
    <w:p w14:paraId="47466354" w14:textId="77777777" w:rsidR="00AD55F3" w:rsidRPr="0032190F" w:rsidRDefault="00AD55F3" w:rsidP="00242C0F">
      <w:pPr>
        <w:jc w:val="both"/>
        <w:rPr>
          <w:lang w:val="fr-FR"/>
        </w:rPr>
      </w:pPr>
    </w:p>
    <w:p w14:paraId="725D7A29" w14:textId="77777777" w:rsidR="00402354" w:rsidRPr="0032190F" w:rsidRDefault="00402354" w:rsidP="00426FF9">
      <w:pPr>
        <w:pStyle w:val="Heading1"/>
      </w:pPr>
      <w:bookmarkStart w:id="3967" w:name="Sit_Monte_Bradoni"/>
      <w:r w:rsidRPr="0032190F">
        <w:lastRenderedPageBreak/>
        <w:t>MONTE BRADONI</w:t>
      </w:r>
    </w:p>
    <w:bookmarkEnd w:id="3967"/>
    <w:p w14:paraId="07245F46" w14:textId="77777777" w:rsidR="00520B1D" w:rsidRPr="0032190F" w:rsidRDefault="00520B1D" w:rsidP="00242C0F">
      <w:pPr>
        <w:jc w:val="both"/>
        <w:rPr>
          <w:lang w:val="fr-FR"/>
        </w:rPr>
      </w:pPr>
    </w:p>
    <w:p w14:paraId="1967B4F5" w14:textId="6E39B956" w:rsidR="008B40DB" w:rsidRPr="0032190F" w:rsidRDefault="00BF164D" w:rsidP="00242C0F">
      <w:pPr>
        <w:jc w:val="both"/>
        <w:rPr>
          <w:lang w:val="fr-FR"/>
        </w:rPr>
      </w:pPr>
      <w:r w:rsidRPr="0032190F">
        <w:rPr>
          <w:lang w:val="fr-FR"/>
        </w:rPr>
        <w:t xml:space="preserve">Sépulture </w:t>
      </w:r>
      <w:r w:rsidR="00402354" w:rsidRPr="0032190F">
        <w:rPr>
          <w:lang w:val="fr-FR"/>
        </w:rPr>
        <w:t xml:space="preserve">de </w:t>
      </w:r>
      <w:r w:rsidR="00343B7A" w:rsidRPr="0032190F">
        <w:rPr>
          <w:lang w:val="fr-FR"/>
        </w:rPr>
        <w:t xml:space="preserve">Monte Bradoni (Volterra, Pise, </w:t>
      </w:r>
      <w:r w:rsidR="00402354" w:rsidRPr="0032190F">
        <w:rPr>
          <w:lang w:val="fr-FR"/>
        </w:rPr>
        <w:t>Toscane</w:t>
      </w:r>
      <w:r w:rsidR="00343B7A" w:rsidRPr="0032190F">
        <w:rPr>
          <w:lang w:val="fr-FR"/>
        </w:rPr>
        <w:t>)</w:t>
      </w:r>
      <w:r w:rsidR="00402354" w:rsidRPr="0032190F">
        <w:rPr>
          <w:lang w:val="fr-FR"/>
        </w:rPr>
        <w:t xml:space="preserve"> qui à livré </w:t>
      </w:r>
      <w:r w:rsidR="00343B7A" w:rsidRPr="0032190F">
        <w:rPr>
          <w:lang w:val="fr-FR"/>
        </w:rPr>
        <w:t xml:space="preserve">deux fragments d’un même </w:t>
      </w:r>
      <w:r w:rsidR="00402354" w:rsidRPr="0032190F">
        <w:rPr>
          <w:lang w:val="fr-FR"/>
        </w:rPr>
        <w:t>poignard</w:t>
      </w:r>
      <w:r w:rsidR="00797D7A" w:rsidRPr="0032190F">
        <w:rPr>
          <w:lang w:val="fr-FR"/>
        </w:rPr>
        <w:t xml:space="preserve"> de type </w:t>
      </w:r>
      <w:hyperlink r:id="rId9717" w:anchor="Typ_Arm_Poignards_Italie" w:history="1">
        <w:r w:rsidR="00797D7A" w:rsidRPr="0032190F">
          <w:rPr>
            <w:rStyle w:val="Hyperlink"/>
            <w:lang w:val="fr-FR"/>
          </w:rPr>
          <w:t>Montebradoni</w:t>
        </w:r>
      </w:hyperlink>
      <w:r w:rsidR="00797D7A" w:rsidRPr="0032190F">
        <w:rPr>
          <w:lang w:val="fr-FR"/>
        </w:rPr>
        <w:t xml:space="preserve"> (BIB 930 p. 12).</w:t>
      </w:r>
    </w:p>
    <w:p w14:paraId="3A95DB25" w14:textId="35432379" w:rsidR="00402354" w:rsidRPr="0032190F" w:rsidRDefault="00C533AE" w:rsidP="00242C0F">
      <w:pPr>
        <w:jc w:val="both"/>
        <w:rPr>
          <w:lang w:val="fr-FR"/>
        </w:rPr>
      </w:pPr>
      <w:r w:rsidRPr="0032190F">
        <w:rPr>
          <w:lang w:val="fr-FR"/>
        </w:rPr>
        <w:t>De plus, une (</w:t>
      </w:r>
      <w:r w:rsidR="008B40DB" w:rsidRPr="0032190F">
        <w:rPr>
          <w:lang w:val="fr-FR"/>
        </w:rPr>
        <w:t>?) hallebarde rattachée</w:t>
      </w:r>
      <w:r w:rsidR="00402354" w:rsidRPr="0032190F">
        <w:rPr>
          <w:lang w:val="fr-FR"/>
        </w:rPr>
        <w:t xml:space="preserve"> à la culture de </w:t>
      </w:r>
      <w:hyperlink r:id="rId9718" w:anchor="Cul_Remedello" w:history="1">
        <w:r w:rsidR="00402354" w:rsidRPr="0032190F">
          <w:rPr>
            <w:rStyle w:val="Hyperlink"/>
            <w:lang w:val="fr-FR"/>
          </w:rPr>
          <w:t>Remedello</w:t>
        </w:r>
      </w:hyperlink>
      <w:r w:rsidR="00402354" w:rsidRPr="0032190F">
        <w:rPr>
          <w:lang w:val="fr-FR"/>
        </w:rPr>
        <w:t xml:space="preserve"> 2 (BIB 232 p. 79 et  BIB 525 et 92 p. 350 (BIB 74))</w:t>
      </w:r>
      <w:r w:rsidR="008B40DB" w:rsidRPr="0032190F">
        <w:rPr>
          <w:lang w:val="fr-FR"/>
        </w:rPr>
        <w:t xml:space="preserve">. Cette hallebarde, qui donne son nom au type </w:t>
      </w:r>
      <w:r w:rsidR="008B40DB" w:rsidRPr="0032190F">
        <w:rPr>
          <w:i/>
          <w:lang w:val="fr-FR"/>
        </w:rPr>
        <w:t>Montebradoni</w:t>
      </w:r>
      <w:r w:rsidR="008B40DB" w:rsidRPr="0032190F">
        <w:rPr>
          <w:lang w:val="fr-FR"/>
        </w:rPr>
        <w:t xml:space="preserve"> se retrouve figurée sur les stèles d’</w:t>
      </w:r>
      <w:hyperlink r:id="rId9719" w:anchor="Sit_Arco" w:history="1">
        <w:r w:rsidR="008B40DB" w:rsidRPr="0032190F">
          <w:rPr>
            <w:rStyle w:val="Hyperlink"/>
            <w:lang w:val="fr-FR"/>
          </w:rPr>
          <w:t>Arco</w:t>
        </w:r>
      </w:hyperlink>
      <w:r w:rsidR="008B40DB" w:rsidRPr="0032190F">
        <w:rPr>
          <w:lang w:val="fr-FR"/>
        </w:rPr>
        <w:t>, etc. (BIB 232 et 259)</w:t>
      </w:r>
      <w:r w:rsidR="00224A5A" w:rsidRPr="0032190F">
        <w:rPr>
          <w:lang w:val="fr-FR"/>
        </w:rPr>
        <w:t xml:space="preserve">, une hallebarde à </w:t>
      </w:r>
      <w:hyperlink r:id="rId9720" w:anchor="Sit_Buccino" w:history="1">
        <w:r w:rsidR="00224A5A" w:rsidRPr="0032190F">
          <w:rPr>
            <w:rStyle w:val="Hyperlink"/>
            <w:lang w:val="fr-FR"/>
          </w:rPr>
          <w:t>Buccino</w:t>
        </w:r>
      </w:hyperlink>
      <w:r w:rsidR="00224A5A" w:rsidRPr="0032190F">
        <w:rPr>
          <w:lang w:val="fr-FR"/>
        </w:rPr>
        <w:t xml:space="preserve"> (SS BIB)</w:t>
      </w:r>
    </w:p>
    <w:p w14:paraId="2204E080" w14:textId="77777777" w:rsidR="008933D4" w:rsidRPr="0032190F" w:rsidRDefault="008933D4" w:rsidP="00242C0F">
      <w:pPr>
        <w:jc w:val="both"/>
        <w:rPr>
          <w:lang w:val="fr-FR"/>
        </w:rPr>
      </w:pPr>
    </w:p>
    <w:p w14:paraId="302561F9" w14:textId="77777777" w:rsidR="008933D4" w:rsidRPr="0032190F" w:rsidRDefault="006751AC" w:rsidP="00426FF9">
      <w:pPr>
        <w:pStyle w:val="Heading1"/>
      </w:pPr>
      <w:bookmarkStart w:id="3968" w:name="Sit_Onda"/>
      <w:r>
        <w:t>ONDA</w:t>
      </w:r>
    </w:p>
    <w:bookmarkEnd w:id="3968"/>
    <w:p w14:paraId="252C4E46" w14:textId="77777777" w:rsidR="008933D4" w:rsidRPr="0032190F" w:rsidRDefault="008933D4" w:rsidP="00242C0F">
      <w:pPr>
        <w:rPr>
          <w:lang w:val="fr-FR"/>
        </w:rPr>
      </w:pPr>
    </w:p>
    <w:p w14:paraId="2FC38B7A" w14:textId="77777777" w:rsidR="00634887" w:rsidRPr="006751AC" w:rsidRDefault="006751AC" w:rsidP="00242C0F">
      <w:pPr>
        <w:jc w:val="both"/>
        <w:rPr>
          <w:lang w:val="fr-FR"/>
        </w:rPr>
      </w:pPr>
      <w:r>
        <w:rPr>
          <w:lang w:val="fr-FR"/>
        </w:rPr>
        <w:t xml:space="preserve">La </w:t>
      </w:r>
      <w:r w:rsidR="008933D4" w:rsidRPr="0032190F">
        <w:rPr>
          <w:lang w:val="fr-FR"/>
        </w:rPr>
        <w:t>Grotta all’Onda en Toscane</w:t>
      </w:r>
      <w:r w:rsidR="00136C26" w:rsidRPr="0032190F">
        <w:rPr>
          <w:lang w:val="fr-FR"/>
        </w:rPr>
        <w:t xml:space="preserve">, </w:t>
      </w:r>
      <w:smartTag w:uri="urn:schemas-microsoft-com:office:smarttags" w:element="metricconverter">
        <w:smartTagPr>
          <w:attr w:name="ProductID" w:val="708 m"/>
        </w:smartTagPr>
        <w:r w:rsidR="00634887" w:rsidRPr="0032190F">
          <w:rPr>
            <w:lang w:val="fr-FR"/>
          </w:rPr>
          <w:t>708 m</w:t>
        </w:r>
      </w:smartTag>
      <w:r w:rsidR="00634887" w:rsidRPr="0032190F">
        <w:rPr>
          <w:lang w:val="fr-FR"/>
        </w:rPr>
        <w:t xml:space="preserve">.s.n.m., sur les flancs de Monte Matanna, </w:t>
      </w:r>
      <w:r w:rsidR="00136C26" w:rsidRPr="0032190F">
        <w:rPr>
          <w:lang w:val="fr-FR"/>
        </w:rPr>
        <w:t>proche de Lucca</w:t>
      </w:r>
      <w:r w:rsidR="008933D4" w:rsidRPr="0032190F">
        <w:rPr>
          <w:lang w:val="fr-FR"/>
        </w:rPr>
        <w:t xml:space="preserve">. </w:t>
      </w:r>
      <w:r w:rsidR="00634887" w:rsidRPr="0032190F">
        <w:rPr>
          <w:lang w:val="fr-FR"/>
        </w:rPr>
        <w:t xml:space="preserve"> </w:t>
      </w:r>
      <w:r w:rsidR="00634887" w:rsidRPr="006751AC">
        <w:rPr>
          <w:lang w:val="fr-FR"/>
        </w:rPr>
        <w:t>A livré différents niveaux attribrués à :</w:t>
      </w:r>
    </w:p>
    <w:p w14:paraId="7BCA9C10" w14:textId="77777777" w:rsidR="00634887" w:rsidRPr="006751AC" w:rsidRDefault="00634887"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09"/>
      </w:tblGrid>
      <w:tr w:rsidR="00634887" w:rsidRPr="006A329A" w14:paraId="60CB3AA6" w14:textId="77777777">
        <w:trPr>
          <w:jc w:val="center"/>
        </w:trPr>
        <w:tc>
          <w:tcPr>
            <w:tcW w:w="3109" w:type="dxa"/>
          </w:tcPr>
          <w:p w14:paraId="26D1FC5D" w14:textId="77777777" w:rsidR="00634887" w:rsidRPr="0032190F" w:rsidRDefault="00634887" w:rsidP="00242C0F">
            <w:pPr>
              <w:jc w:val="both"/>
              <w:rPr>
                <w:lang w:val="fr-FR"/>
              </w:rPr>
            </w:pPr>
            <w:r w:rsidRPr="0032190F">
              <w:rPr>
                <w:lang w:val="fr-FR"/>
              </w:rPr>
              <w:t>Débuts de l’âge du Cuivre</w:t>
            </w:r>
          </w:p>
        </w:tc>
      </w:tr>
      <w:tr w:rsidR="00634887" w14:paraId="630CFEDC" w14:textId="77777777">
        <w:trPr>
          <w:jc w:val="center"/>
        </w:trPr>
        <w:tc>
          <w:tcPr>
            <w:tcW w:w="3109" w:type="dxa"/>
          </w:tcPr>
          <w:p w14:paraId="6F95DB5A" w14:textId="77777777" w:rsidR="00634887" w:rsidRDefault="00634887" w:rsidP="00242C0F">
            <w:pPr>
              <w:jc w:val="both"/>
            </w:pPr>
            <w:r>
              <w:t>Néolithique final</w:t>
            </w:r>
          </w:p>
        </w:tc>
      </w:tr>
      <w:tr w:rsidR="00634887" w14:paraId="279C995B" w14:textId="77777777">
        <w:trPr>
          <w:jc w:val="center"/>
        </w:trPr>
        <w:tc>
          <w:tcPr>
            <w:tcW w:w="3109" w:type="dxa"/>
          </w:tcPr>
          <w:p w14:paraId="049A1ECF" w14:textId="77777777" w:rsidR="00634887" w:rsidRDefault="00634887" w:rsidP="00242C0F">
            <w:pPr>
              <w:jc w:val="both"/>
            </w:pPr>
            <w:r>
              <w:t>Paléothique supérieur intitial</w:t>
            </w:r>
          </w:p>
        </w:tc>
      </w:tr>
      <w:tr w:rsidR="00634887" w14:paraId="3F7E7D78" w14:textId="77777777">
        <w:trPr>
          <w:jc w:val="center"/>
        </w:trPr>
        <w:tc>
          <w:tcPr>
            <w:tcW w:w="3109" w:type="dxa"/>
          </w:tcPr>
          <w:p w14:paraId="3DB40DB4" w14:textId="77777777" w:rsidR="00634887" w:rsidRDefault="00634887" w:rsidP="00242C0F">
            <w:pPr>
              <w:jc w:val="both"/>
            </w:pPr>
            <w:r>
              <w:t>Paleolitique moyen</w:t>
            </w:r>
          </w:p>
        </w:tc>
      </w:tr>
    </w:tbl>
    <w:p w14:paraId="72A03E94" w14:textId="77777777" w:rsidR="00634887" w:rsidRDefault="00367AF1" w:rsidP="00242C0F">
      <w:pPr>
        <w:jc w:val="both"/>
      </w:pPr>
      <w:r>
        <w:t>(</w:t>
      </w:r>
      <w:r w:rsidR="00634887">
        <w:t>BIB 1509</w:t>
      </w:r>
      <w:r>
        <w:t>)</w:t>
      </w:r>
    </w:p>
    <w:p w14:paraId="088DB9BE" w14:textId="77777777" w:rsidR="00634887" w:rsidRDefault="00634887" w:rsidP="00242C0F">
      <w:pPr>
        <w:jc w:val="both"/>
      </w:pPr>
    </w:p>
    <w:p w14:paraId="401B58CF" w14:textId="77777777" w:rsidR="00634887" w:rsidRPr="0032190F" w:rsidRDefault="00634887" w:rsidP="00242C0F">
      <w:pPr>
        <w:jc w:val="both"/>
        <w:rPr>
          <w:iCs/>
          <w:lang w:val="fr-FR"/>
        </w:rPr>
      </w:pPr>
      <w:r w:rsidRPr="0032190F">
        <w:rPr>
          <w:lang w:val="fr-FR"/>
        </w:rPr>
        <w:t>La séquence de dépôt 5 (</w:t>
      </w:r>
      <w:r w:rsidRPr="0032190F">
        <w:rPr>
          <w:i/>
          <w:iCs/>
          <w:lang w:val="fr-FR"/>
        </w:rPr>
        <w:t>Sequenza Deposizionale 5</w:t>
      </w:r>
      <w:r w:rsidRPr="0032190F">
        <w:rPr>
          <w:iCs/>
          <w:lang w:val="fr-FR"/>
        </w:rPr>
        <w:t>) montre une continuité d’occupation du Néolithique final (faciès Chassey-Lagozza) au premier âge du Cuivre.</w:t>
      </w:r>
    </w:p>
    <w:p w14:paraId="742ACC2C" w14:textId="77777777" w:rsidR="00634887" w:rsidRPr="0032190F" w:rsidRDefault="00634887" w:rsidP="00242C0F">
      <w:pPr>
        <w:jc w:val="both"/>
        <w:rPr>
          <w:iCs/>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50"/>
        <w:gridCol w:w="1782"/>
        <w:gridCol w:w="2502"/>
      </w:tblGrid>
      <w:tr w:rsidR="00634887" w14:paraId="373F5140" w14:textId="77777777">
        <w:trPr>
          <w:jc w:val="center"/>
        </w:trPr>
        <w:tc>
          <w:tcPr>
            <w:tcW w:w="1450" w:type="dxa"/>
          </w:tcPr>
          <w:p w14:paraId="28E79F0F" w14:textId="77777777" w:rsidR="00634887" w:rsidRDefault="00634887" w:rsidP="00242C0F">
            <w:pPr>
              <w:jc w:val="both"/>
            </w:pPr>
            <w:r>
              <w:t>Rome 1115</w:t>
            </w:r>
          </w:p>
        </w:tc>
        <w:tc>
          <w:tcPr>
            <w:tcW w:w="1782" w:type="dxa"/>
          </w:tcPr>
          <w:p w14:paraId="58CDCBA7" w14:textId="77777777" w:rsidR="00634887" w:rsidRDefault="00634887" w:rsidP="00242C0F">
            <w:pPr>
              <w:jc w:val="both"/>
            </w:pPr>
            <w:r>
              <w:t>4865 ± 65 B.P.</w:t>
            </w:r>
          </w:p>
        </w:tc>
        <w:tc>
          <w:tcPr>
            <w:tcW w:w="2502" w:type="dxa"/>
          </w:tcPr>
          <w:p w14:paraId="6A0AB143" w14:textId="77777777" w:rsidR="00634887" w:rsidRDefault="00634887" w:rsidP="00242C0F">
            <w:pPr>
              <w:jc w:val="both"/>
            </w:pPr>
            <w:r w:rsidRPr="00DB5974">
              <w:rPr>
                <w:iCs/>
              </w:rPr>
              <w:t>Premier âge du Cuivre</w:t>
            </w:r>
          </w:p>
        </w:tc>
      </w:tr>
      <w:tr w:rsidR="00634887" w14:paraId="495D092F" w14:textId="77777777">
        <w:trPr>
          <w:jc w:val="center"/>
        </w:trPr>
        <w:tc>
          <w:tcPr>
            <w:tcW w:w="1450" w:type="dxa"/>
          </w:tcPr>
          <w:p w14:paraId="131CCC09" w14:textId="77777777" w:rsidR="00634887" w:rsidRDefault="00634887" w:rsidP="00242C0F">
            <w:pPr>
              <w:jc w:val="both"/>
            </w:pPr>
            <w:r>
              <w:t>Rome 1113</w:t>
            </w:r>
          </w:p>
        </w:tc>
        <w:tc>
          <w:tcPr>
            <w:tcW w:w="1782" w:type="dxa"/>
          </w:tcPr>
          <w:p w14:paraId="52CC2932" w14:textId="77777777" w:rsidR="00634887" w:rsidRDefault="00634887" w:rsidP="00242C0F">
            <w:pPr>
              <w:jc w:val="both"/>
            </w:pPr>
            <w:r>
              <w:t>4920 ± 65 B.P.</w:t>
            </w:r>
          </w:p>
        </w:tc>
        <w:tc>
          <w:tcPr>
            <w:tcW w:w="2502" w:type="dxa"/>
          </w:tcPr>
          <w:p w14:paraId="7D553847" w14:textId="77777777" w:rsidR="00634887" w:rsidRDefault="00634887" w:rsidP="00242C0F">
            <w:pPr>
              <w:jc w:val="both"/>
            </w:pPr>
            <w:r w:rsidRPr="00DB5974">
              <w:rPr>
                <w:iCs/>
              </w:rPr>
              <w:t>Néolithique final</w:t>
            </w:r>
          </w:p>
        </w:tc>
      </w:tr>
    </w:tbl>
    <w:p w14:paraId="113620A0" w14:textId="77777777" w:rsidR="00634887" w:rsidRDefault="00367AF1" w:rsidP="00242C0F">
      <w:pPr>
        <w:jc w:val="both"/>
      </w:pPr>
      <w:r>
        <w:t>(</w:t>
      </w:r>
      <w:r w:rsidR="00634887">
        <w:t>BIB 1509</w:t>
      </w:r>
      <w:r>
        <w:t>)</w:t>
      </w:r>
    </w:p>
    <w:p w14:paraId="648E57B7" w14:textId="77777777" w:rsidR="00634887" w:rsidRDefault="00634887" w:rsidP="00242C0F">
      <w:pPr>
        <w:jc w:val="both"/>
      </w:pPr>
    </w:p>
    <w:p w14:paraId="43C7ED29" w14:textId="5ED48D46" w:rsidR="00634887" w:rsidRPr="0032190F" w:rsidRDefault="00634887" w:rsidP="00242C0F">
      <w:pPr>
        <w:jc w:val="both"/>
        <w:rPr>
          <w:lang w:val="fr-FR"/>
        </w:rPr>
      </w:pPr>
      <w:r w:rsidRPr="0032190F">
        <w:rPr>
          <w:lang w:val="fr-FR"/>
        </w:rPr>
        <w:t>L’industrie lithique de cette séquence montre des pièces autochtones (silex et jaspe des Apuannes, silex apenninique) ainsi que du matériel allochtone (</w:t>
      </w:r>
      <w:hyperlink r:id="rId9721" w:anchor="Sit_Obsidienne" w:history="1">
        <w:r w:rsidR="009F2A99" w:rsidRPr="009F2A99">
          <w:rPr>
            <w:rStyle w:val="Hyperlink"/>
            <w:szCs w:val="20"/>
            <w:lang w:val="fr-FR"/>
          </w:rPr>
          <w:t>obsidienne</w:t>
        </w:r>
      </w:hyperlink>
      <w:r w:rsidR="009F2A99">
        <w:rPr>
          <w:color w:val="211D1E"/>
          <w:szCs w:val="20"/>
          <w:lang w:val="fr-FR"/>
        </w:rPr>
        <w:t xml:space="preserve"> </w:t>
      </w:r>
      <w:r w:rsidRPr="0032190F">
        <w:rPr>
          <w:lang w:val="fr-FR"/>
        </w:rPr>
        <w:t xml:space="preserve">sarde du </w:t>
      </w:r>
      <w:hyperlink r:id="rId9722" w:anchor="Sit_Monte_Arci" w:history="1">
        <w:r w:rsidRPr="0032190F">
          <w:rPr>
            <w:rStyle w:val="Hyperlink"/>
            <w:lang w:val="fr-FR"/>
          </w:rPr>
          <w:t>Monte d’Arci</w:t>
        </w:r>
      </w:hyperlink>
      <w:r w:rsidRPr="0032190F">
        <w:rPr>
          <w:lang w:val="fr-FR"/>
        </w:rPr>
        <w:t xml:space="preserve">, silex des </w:t>
      </w:r>
      <w:hyperlink r:id="rId9723" w:anchor="Sit_Monti_Lessini" w:history="1">
        <w:r w:rsidR="00367AF1" w:rsidRPr="0032190F">
          <w:rPr>
            <w:rStyle w:val="Hyperlink"/>
            <w:lang w:val="fr-FR"/>
          </w:rPr>
          <w:t xml:space="preserve">Pré-Alpes </w:t>
        </w:r>
        <w:r w:rsidRPr="0032190F">
          <w:rPr>
            <w:rStyle w:val="Hyperlink"/>
            <w:lang w:val="fr-FR"/>
          </w:rPr>
          <w:t>orientales</w:t>
        </w:r>
      </w:hyperlink>
      <w:r w:rsidR="00367AF1" w:rsidRPr="0032190F">
        <w:rPr>
          <w:lang w:val="fr-FR"/>
        </w:rPr>
        <w:t xml:space="preserve">, silex rubané oligocène de </w:t>
      </w:r>
      <w:hyperlink r:id="rId9724" w:anchor="Sit_Forcalquier" w:history="1">
        <w:r w:rsidR="00367AF1" w:rsidRPr="0032190F">
          <w:rPr>
            <w:rStyle w:val="Hyperlink"/>
            <w:lang w:val="fr-FR"/>
          </w:rPr>
          <w:t>For</w:t>
        </w:r>
        <w:r w:rsidRPr="0032190F">
          <w:rPr>
            <w:rStyle w:val="Hyperlink"/>
            <w:lang w:val="fr-FR"/>
          </w:rPr>
          <w:t>calquier</w:t>
        </w:r>
      </w:hyperlink>
      <w:r w:rsidRPr="0032190F">
        <w:rPr>
          <w:lang w:val="fr-FR"/>
        </w:rPr>
        <w:t xml:space="preserve">, silex </w:t>
      </w:r>
      <w:hyperlink r:id="rId9725" w:anchor="Sit_Mont_Ventoux" w:history="1">
        <w:r w:rsidRPr="0077212E">
          <w:rPr>
            <w:rStyle w:val="Hyperlink"/>
            <w:lang w:val="fr-FR"/>
          </w:rPr>
          <w:t>blond bédoulien</w:t>
        </w:r>
      </w:hyperlink>
      <w:r w:rsidRPr="0032190F">
        <w:rPr>
          <w:lang w:val="fr-FR"/>
        </w:rPr>
        <w:t>). Entre le Néolithique final et le début de l’Enéolithique, la part du silex blond bédoulien baisse un peu au profit de silex de provenance locale alors que la part d’obsidienne se maintient (BIB 1509).</w:t>
      </w:r>
    </w:p>
    <w:p w14:paraId="67E20406" w14:textId="77777777" w:rsidR="00634887" w:rsidRPr="0032190F" w:rsidRDefault="00634887" w:rsidP="00242C0F">
      <w:pPr>
        <w:jc w:val="both"/>
        <w:rPr>
          <w:lang w:val="fr-FR"/>
        </w:rPr>
      </w:pPr>
    </w:p>
    <w:p w14:paraId="64C15AFB" w14:textId="7E2CDDF5" w:rsidR="008933D4" w:rsidRPr="0032190F" w:rsidRDefault="008933D4" w:rsidP="00242C0F">
      <w:pPr>
        <w:jc w:val="both"/>
        <w:rPr>
          <w:lang w:val="fr-FR"/>
        </w:rPr>
      </w:pPr>
      <w:r w:rsidRPr="0032190F">
        <w:rPr>
          <w:lang w:val="fr-FR"/>
        </w:rPr>
        <w:t xml:space="preserve">Importation de silex bédoulien provençal débité par pression après chauffe dans des contextes « </w:t>
      </w:r>
      <w:hyperlink r:id="rId9726" w:anchor="Cul_Chasseen" w:history="1">
        <w:r w:rsidRPr="0032190F">
          <w:rPr>
            <w:rStyle w:val="Hyperlink"/>
            <w:lang w:val="fr-FR"/>
          </w:rPr>
          <w:t>chasséens</w:t>
        </w:r>
      </w:hyperlink>
      <w:r w:rsidRPr="0032190F">
        <w:rPr>
          <w:lang w:val="fr-FR"/>
        </w:rPr>
        <w:t xml:space="preserve"> » e</w:t>
      </w:r>
      <w:r w:rsidR="00AD2A37" w:rsidRPr="0032190F">
        <w:rPr>
          <w:lang w:val="fr-FR"/>
        </w:rPr>
        <w:t>s</w:t>
      </w:r>
      <w:r w:rsidRPr="0032190F">
        <w:rPr>
          <w:lang w:val="fr-FR"/>
        </w:rPr>
        <w:t>t à la transition entre le Néolithique et l’</w:t>
      </w:r>
      <w:hyperlink r:id="rId9727" w:anchor="Cul_Eneolithique_Italie" w:history="1">
        <w:r w:rsidRPr="0032190F">
          <w:rPr>
            <w:rStyle w:val="Hyperlink"/>
            <w:lang w:val="fr-FR"/>
          </w:rPr>
          <w:t>Enéolithique</w:t>
        </w:r>
      </w:hyperlink>
      <w:r w:rsidRPr="0032190F">
        <w:rPr>
          <w:lang w:val="fr-FR"/>
        </w:rPr>
        <w:t xml:space="preserve"> (BIB 1073 p. 57 (BIB 1102, 1103 et 1104))</w:t>
      </w:r>
      <w:r w:rsidR="00136C26" w:rsidRPr="0032190F">
        <w:rPr>
          <w:lang w:val="fr-FR"/>
        </w:rPr>
        <w:t>.</w:t>
      </w:r>
    </w:p>
    <w:p w14:paraId="68CC323D" w14:textId="77777777" w:rsidR="00136C26" w:rsidRPr="0032190F" w:rsidRDefault="00136C26" w:rsidP="00242C0F">
      <w:pPr>
        <w:jc w:val="both"/>
        <w:rPr>
          <w:lang w:val="fr-FR"/>
        </w:rPr>
      </w:pPr>
      <w:r w:rsidRPr="0032190F">
        <w:rPr>
          <w:lang w:val="fr-FR"/>
        </w:rPr>
        <w:t>L’obsidienne joue encore un rôle important dans les assemblages lithiques (proche d’une source d’obsidienne) (Vaquer 1999 p. 32)</w:t>
      </w:r>
      <w:r w:rsidR="00634887" w:rsidRPr="0032190F">
        <w:rPr>
          <w:lang w:val="fr-FR"/>
        </w:rPr>
        <w:t>.</w:t>
      </w:r>
    </w:p>
    <w:p w14:paraId="7CB02CF1" w14:textId="77777777" w:rsidR="00402354" w:rsidRPr="0032190F" w:rsidRDefault="00402354" w:rsidP="00242C0F">
      <w:pPr>
        <w:jc w:val="both"/>
        <w:rPr>
          <w:lang w:val="fr-FR"/>
        </w:rPr>
      </w:pPr>
    </w:p>
    <w:p w14:paraId="0DB91124" w14:textId="77777777" w:rsidR="00343B7A" w:rsidRPr="0032190F" w:rsidRDefault="00FA1E99" w:rsidP="00426FF9">
      <w:pPr>
        <w:pStyle w:val="Heading1"/>
      </w:pPr>
      <w:bookmarkStart w:id="3969" w:name="Sit_Agnano"/>
      <w:r w:rsidRPr="0032190F">
        <w:t>AGNANO</w:t>
      </w:r>
    </w:p>
    <w:bookmarkEnd w:id="3969"/>
    <w:p w14:paraId="0FD341A9" w14:textId="77777777" w:rsidR="00FA1E99" w:rsidRPr="0032190F" w:rsidRDefault="00FA1E99" w:rsidP="00242C0F">
      <w:pPr>
        <w:jc w:val="both"/>
        <w:rPr>
          <w:lang w:val="fr-FR"/>
        </w:rPr>
      </w:pPr>
    </w:p>
    <w:p w14:paraId="368AB0FC" w14:textId="5B665544" w:rsidR="00FA1E99" w:rsidRPr="0032190F" w:rsidRDefault="00725BC5" w:rsidP="00242C0F">
      <w:pPr>
        <w:jc w:val="both"/>
        <w:rPr>
          <w:lang w:val="fr-FR"/>
        </w:rPr>
      </w:pPr>
      <w:r w:rsidRPr="0032190F">
        <w:rPr>
          <w:lang w:val="fr-FR"/>
        </w:rPr>
        <w:t>Ag</w:t>
      </w:r>
      <w:r w:rsidR="007875F8" w:rsidRPr="0032190F">
        <w:rPr>
          <w:lang w:val="fr-FR"/>
        </w:rPr>
        <w:t>n</w:t>
      </w:r>
      <w:r w:rsidRPr="0032190F">
        <w:rPr>
          <w:lang w:val="fr-FR"/>
        </w:rPr>
        <w:t>ano, g</w:t>
      </w:r>
      <w:r w:rsidR="00FA1E99" w:rsidRPr="0032190F">
        <w:rPr>
          <w:lang w:val="fr-FR"/>
        </w:rPr>
        <w:t>rotte du Lion (Grotta de Leone, Pise, Toscane)</w:t>
      </w:r>
      <w:r w:rsidRPr="0032190F">
        <w:rPr>
          <w:lang w:val="fr-FR"/>
        </w:rPr>
        <w:t xml:space="preserve"> : </w:t>
      </w:r>
      <w:r w:rsidR="00FA1E99" w:rsidRPr="0032190F">
        <w:rPr>
          <w:lang w:val="fr-FR"/>
        </w:rPr>
        <w:t xml:space="preserve">lame en cuivre à base simple et </w:t>
      </w:r>
      <w:r w:rsidR="0042093E" w:rsidRPr="0032190F">
        <w:rPr>
          <w:lang w:val="fr-FR"/>
        </w:rPr>
        <w:t xml:space="preserve">4 </w:t>
      </w:r>
      <w:r w:rsidR="00FA1E99" w:rsidRPr="0032190F">
        <w:rPr>
          <w:lang w:val="fr-FR"/>
        </w:rPr>
        <w:t xml:space="preserve">trous de rivets retrouvée en stratigraphie avec de la céramique </w:t>
      </w:r>
      <w:hyperlink r:id="rId9728" w:anchor="Cul_Eneolithique_Italie" w:history="1">
        <w:r w:rsidR="00153857" w:rsidRPr="0032190F">
          <w:rPr>
            <w:rStyle w:val="Hyperlink"/>
            <w:lang w:val="fr-FR"/>
          </w:rPr>
          <w:t>Énéolithique</w:t>
        </w:r>
      </w:hyperlink>
      <w:r w:rsidRPr="0032190F">
        <w:rPr>
          <w:lang w:val="fr-FR"/>
        </w:rPr>
        <w:t xml:space="preserve">(surtout </w:t>
      </w:r>
      <w:hyperlink r:id="rId9729" w:anchor="Cul_Lagozza" w:history="1">
        <w:r w:rsidRPr="0032190F">
          <w:rPr>
            <w:rStyle w:val="Hyperlink"/>
            <w:lang w:val="fr-FR"/>
          </w:rPr>
          <w:t>Lagozza</w:t>
        </w:r>
      </w:hyperlink>
      <w:r w:rsidRPr="0032190F">
        <w:rPr>
          <w:lang w:val="fr-FR"/>
        </w:rPr>
        <w:t>). Egalement : hache plate en b</w:t>
      </w:r>
      <w:r w:rsidR="00DD37FD" w:rsidRPr="0032190F">
        <w:rPr>
          <w:lang w:val="fr-FR"/>
        </w:rPr>
        <w:t>ronze, pointes de flèches, pend</w:t>
      </w:r>
      <w:r w:rsidRPr="0032190F">
        <w:rPr>
          <w:lang w:val="fr-FR"/>
        </w:rPr>
        <w:t xml:space="preserve">entifs en stéatite, lamelles à dos abattu. La lame de poignard [peut-être hallebarde] est de type </w:t>
      </w:r>
      <w:hyperlink r:id="rId9730" w:anchor="Cul_Gaudo" w:history="1">
        <w:r w:rsidRPr="0032190F">
          <w:rPr>
            <w:rStyle w:val="Hyperlink"/>
            <w:lang w:val="fr-FR"/>
          </w:rPr>
          <w:t>Gaudo</w:t>
        </w:r>
      </w:hyperlink>
      <w:r w:rsidRPr="0032190F">
        <w:rPr>
          <w:lang w:val="fr-FR"/>
        </w:rPr>
        <w:t xml:space="preserve"> (BIB 930 p. 5)</w:t>
      </w:r>
      <w:r w:rsidR="0042093E" w:rsidRPr="0032190F">
        <w:rPr>
          <w:lang w:val="fr-FR"/>
        </w:rPr>
        <w:t xml:space="preserve"> proche de la découverte de Monte Bradoni (SS BIB)</w:t>
      </w:r>
    </w:p>
    <w:p w14:paraId="01B47D0E" w14:textId="77777777" w:rsidR="00EB60CC" w:rsidRPr="0032190F" w:rsidRDefault="00EB60CC" w:rsidP="00242C0F">
      <w:pPr>
        <w:jc w:val="both"/>
        <w:rPr>
          <w:lang w:val="fr-FR"/>
        </w:rPr>
      </w:pPr>
    </w:p>
    <w:p w14:paraId="042E3CD5" w14:textId="77777777" w:rsidR="00EB60CC" w:rsidRPr="0032190F" w:rsidRDefault="00EB60CC" w:rsidP="00426FF9">
      <w:pPr>
        <w:pStyle w:val="Heading1"/>
      </w:pPr>
      <w:bookmarkStart w:id="3970" w:name="Sit_Mirabella_Eclano"/>
      <w:r w:rsidRPr="0032190F">
        <w:t>MIRABELLA ECLANO</w:t>
      </w:r>
    </w:p>
    <w:p w14:paraId="7CE07A70" w14:textId="77777777" w:rsidR="00EB60CC" w:rsidRPr="0032190F" w:rsidRDefault="00EB60CC" w:rsidP="00242C0F">
      <w:pPr>
        <w:rPr>
          <w:lang w:val="fr-FR"/>
        </w:rPr>
      </w:pPr>
    </w:p>
    <w:p w14:paraId="4AC62153" w14:textId="5FB78787" w:rsidR="00EB60CC" w:rsidRPr="0032190F" w:rsidRDefault="00EB60CC" w:rsidP="00242C0F">
      <w:pPr>
        <w:jc w:val="both"/>
        <w:rPr>
          <w:lang w:val="fr-FR"/>
        </w:rPr>
      </w:pPr>
      <w:r w:rsidRPr="0032190F">
        <w:rPr>
          <w:lang w:val="fr-FR"/>
        </w:rPr>
        <w:lastRenderedPageBreak/>
        <w:t>Le site de Mirabella Eclano</w:t>
      </w:r>
      <w:r w:rsidR="0064064C" w:rsidRPr="0032190F">
        <w:rPr>
          <w:lang w:val="fr-FR"/>
        </w:rPr>
        <w:t>, Avellino, Italie du Sud,</w:t>
      </w:r>
      <w:r w:rsidRPr="0032190F">
        <w:rPr>
          <w:lang w:val="fr-FR"/>
        </w:rPr>
        <w:t xml:space="preserve"> à livré des poignards de type </w:t>
      </w:r>
      <w:hyperlink r:id="rId9731" w:history="1">
        <w:r w:rsidRPr="0032190F">
          <w:rPr>
            <w:rStyle w:val="Hyperlink"/>
            <w:lang w:val="fr-FR"/>
          </w:rPr>
          <w:t>Remedello</w:t>
        </w:r>
      </w:hyperlink>
      <w:r w:rsidRPr="0032190F">
        <w:rPr>
          <w:lang w:val="fr-FR"/>
        </w:rPr>
        <w:t xml:space="preserve"> 2 B1 </w:t>
      </w:r>
      <w:r w:rsidR="00144CA6" w:rsidRPr="0032190F">
        <w:rPr>
          <w:lang w:val="fr-FR"/>
        </w:rPr>
        <w:t xml:space="preserve">(lame triangulaire longue avec nervure axiale) </w:t>
      </w:r>
      <w:r w:rsidRPr="0032190F">
        <w:rPr>
          <w:lang w:val="fr-FR"/>
        </w:rPr>
        <w:t xml:space="preserve">(BIB 960) </w:t>
      </w:r>
      <w:r w:rsidR="00144CA6" w:rsidRPr="0032190F">
        <w:rPr>
          <w:lang w:val="fr-FR"/>
        </w:rPr>
        <w:t>et</w:t>
      </w:r>
      <w:hyperlink r:id="rId9732" w:anchor="Sit_Buccino" w:history="1">
        <w:r w:rsidRPr="0032190F">
          <w:rPr>
            <w:rStyle w:val="Hyperlink"/>
            <w:lang w:val="fr-FR"/>
          </w:rPr>
          <w:t>Buccino</w:t>
        </w:r>
      </w:hyperlink>
      <w:r w:rsidR="00144CA6" w:rsidRPr="0032190F">
        <w:rPr>
          <w:lang w:val="fr-FR"/>
        </w:rPr>
        <w:t xml:space="preserve">(lame longue et étroite) </w:t>
      </w:r>
      <w:r w:rsidRPr="0032190F">
        <w:rPr>
          <w:lang w:val="fr-FR"/>
        </w:rPr>
        <w:t>(BIB 930 p. 11)</w:t>
      </w:r>
      <w:r w:rsidR="0064064C" w:rsidRPr="0032190F">
        <w:rPr>
          <w:lang w:val="fr-FR"/>
        </w:rPr>
        <w:t>.</w:t>
      </w:r>
    </w:p>
    <w:p w14:paraId="2DF94771" w14:textId="77777777" w:rsidR="0064064C" w:rsidRPr="0032190F" w:rsidRDefault="0064064C" w:rsidP="00242C0F">
      <w:pPr>
        <w:jc w:val="both"/>
        <w:rPr>
          <w:lang w:val="fr-FR"/>
        </w:rPr>
      </w:pPr>
    </w:p>
    <w:p w14:paraId="4F368F2B" w14:textId="77777777" w:rsidR="0064064C" w:rsidRPr="0032190F" w:rsidRDefault="0064064C" w:rsidP="00242C0F">
      <w:pPr>
        <w:jc w:val="both"/>
        <w:rPr>
          <w:lang w:val="fr-FR"/>
        </w:rPr>
      </w:pPr>
      <w:r w:rsidRPr="0032190F">
        <w:rPr>
          <w:lang w:val="fr-FR"/>
        </w:rPr>
        <w:t xml:space="preserve">Dans une tombe attribuée à la phase Gaudo 2 de ce site : une hache </w:t>
      </w:r>
      <w:r w:rsidRPr="0032190F">
        <w:rPr>
          <w:i/>
          <w:lang w:val="fr-FR"/>
        </w:rPr>
        <w:t>a margini rialzati con tallone distinto fortemente sviluppato</w:t>
      </w:r>
      <w:r w:rsidRPr="0032190F">
        <w:rPr>
          <w:lang w:val="fr-FR"/>
        </w:rPr>
        <w:t xml:space="preserve"> (BIB 486 p. 87)</w:t>
      </w:r>
    </w:p>
    <w:bookmarkEnd w:id="3970"/>
    <w:p w14:paraId="7B1F4BA5" w14:textId="77777777" w:rsidR="009B0820" w:rsidRPr="0032190F" w:rsidRDefault="009B0820" w:rsidP="00242C0F">
      <w:pPr>
        <w:jc w:val="both"/>
        <w:rPr>
          <w:lang w:val="fr-FR"/>
        </w:rPr>
      </w:pPr>
    </w:p>
    <w:p w14:paraId="7AA5EFC6" w14:textId="77777777" w:rsidR="009B0820" w:rsidRPr="0032190F" w:rsidRDefault="009B0820" w:rsidP="00426FF9">
      <w:pPr>
        <w:pStyle w:val="Heading1"/>
      </w:pPr>
      <w:bookmarkStart w:id="3971" w:name="Sit_Mussina"/>
      <w:r w:rsidRPr="0032190F">
        <w:t>TANA DELLA MUSSINA</w:t>
      </w:r>
    </w:p>
    <w:bookmarkEnd w:id="3971"/>
    <w:p w14:paraId="4AEC826E" w14:textId="77777777" w:rsidR="009B0820" w:rsidRPr="00784BEC" w:rsidRDefault="009B0820" w:rsidP="00242C0F">
      <w:pPr>
        <w:jc w:val="both"/>
        <w:rPr>
          <w:lang w:val="it-IT"/>
        </w:rPr>
      </w:pPr>
    </w:p>
    <w:p w14:paraId="6E548768" w14:textId="77777777" w:rsidR="008D5F30" w:rsidRPr="0032190F" w:rsidRDefault="009B0820" w:rsidP="00242C0F">
      <w:pPr>
        <w:jc w:val="both"/>
        <w:rPr>
          <w:lang w:val="fr-FR"/>
        </w:rPr>
      </w:pPr>
      <w:r w:rsidRPr="00784BEC">
        <w:rPr>
          <w:lang w:val="it-IT"/>
        </w:rPr>
        <w:t xml:space="preserve">Le site de Tana della Mussina </w:t>
      </w:r>
      <w:r w:rsidR="004E155B" w:rsidRPr="00784BEC">
        <w:rPr>
          <w:lang w:val="it-IT"/>
        </w:rPr>
        <w:t xml:space="preserve">dans le Reggiano </w:t>
      </w:r>
      <w:r w:rsidR="001800AB" w:rsidRPr="00784BEC">
        <w:rPr>
          <w:lang w:val="it-IT"/>
        </w:rPr>
        <w:t>(Borzano, Emilie)</w:t>
      </w:r>
      <w:r w:rsidR="007154F3" w:rsidRPr="00784BEC">
        <w:rPr>
          <w:lang w:val="it-IT"/>
        </w:rPr>
        <w:t>, Apennins</w:t>
      </w:r>
      <w:r w:rsidR="008D5F30" w:rsidRPr="00784BEC">
        <w:rPr>
          <w:lang w:val="it-IT"/>
        </w:rPr>
        <w:t xml:space="preserve">. </w:t>
      </w:r>
      <w:r w:rsidR="008D5F30" w:rsidRPr="0032190F">
        <w:rPr>
          <w:lang w:val="fr-FR"/>
        </w:rPr>
        <w:t>18 sépultures, sépulture secondaire, structure en pierre avec foyer pour incinérer les ossements humains, poignard en pierre, éléments de collier outils en os, haches polies, alênes en cuivre, etc. céramique dont un vase à écailles (BIB 87 p. 269)</w:t>
      </w:r>
    </w:p>
    <w:p w14:paraId="3BDB8BA1" w14:textId="77777777" w:rsidR="008D5F30" w:rsidRPr="0032190F" w:rsidRDefault="008D5F30" w:rsidP="00242C0F">
      <w:pPr>
        <w:jc w:val="both"/>
        <w:rPr>
          <w:lang w:val="fr-FR"/>
        </w:rPr>
      </w:pPr>
    </w:p>
    <w:p w14:paraId="70887A39" w14:textId="7A0B4C8E" w:rsidR="00293037" w:rsidRPr="0032190F" w:rsidRDefault="002C0838" w:rsidP="00242C0F">
      <w:pPr>
        <w:jc w:val="both"/>
        <w:rPr>
          <w:lang w:val="fr-FR"/>
        </w:rPr>
      </w:pPr>
      <w:r w:rsidRPr="0032190F">
        <w:rPr>
          <w:lang w:val="fr-FR"/>
        </w:rPr>
        <w:t>A</w:t>
      </w:r>
      <w:r w:rsidR="009B0820" w:rsidRPr="0032190F">
        <w:rPr>
          <w:lang w:val="fr-FR"/>
        </w:rPr>
        <w:t xml:space="preserve"> livré de la céramique </w:t>
      </w:r>
      <w:hyperlink r:id="rId9733" w:anchor="Cul_Metopale" w:history="1">
        <w:r w:rsidR="00293037" w:rsidRPr="0032190F">
          <w:rPr>
            <w:rStyle w:val="Hyperlink"/>
            <w:lang w:val="fr-FR"/>
          </w:rPr>
          <w:t>métopale</w:t>
        </w:r>
      </w:hyperlink>
      <w:r w:rsidR="00293037" w:rsidRPr="0032190F">
        <w:rPr>
          <w:lang w:val="fr-FR"/>
        </w:rPr>
        <w:t xml:space="preserve"> (BIB 87) associée à de la céramique </w:t>
      </w:r>
      <w:hyperlink r:id="rId9734" w:anchor="Cul_Squame" w:history="1">
        <w:r w:rsidR="009B0820" w:rsidRPr="0032190F">
          <w:rPr>
            <w:rStyle w:val="Hyperlink"/>
            <w:i/>
            <w:lang w:val="fr-FR"/>
          </w:rPr>
          <w:t>a squame</w:t>
        </w:r>
      </w:hyperlink>
      <w:r w:rsidR="007115CE" w:rsidRPr="0032190F">
        <w:rPr>
          <w:lang w:val="fr-FR"/>
        </w:rPr>
        <w:t>(</w:t>
      </w:r>
      <w:r w:rsidR="00293037" w:rsidRPr="0032190F">
        <w:rPr>
          <w:lang w:val="fr-FR"/>
        </w:rPr>
        <w:t>BIB 87 p. 270 et BIB 345 p. 323-347</w:t>
      </w:r>
      <w:r w:rsidR="004E155B" w:rsidRPr="0032190F">
        <w:rPr>
          <w:lang w:val="fr-FR"/>
        </w:rPr>
        <w:t xml:space="preserve"> et BIB 1303 p. 438</w:t>
      </w:r>
      <w:r w:rsidR="007115CE" w:rsidRPr="0032190F">
        <w:rPr>
          <w:lang w:val="fr-FR"/>
        </w:rPr>
        <w:t>)</w:t>
      </w:r>
    </w:p>
    <w:p w14:paraId="3EC5DBA3" w14:textId="77777777" w:rsidR="00293037" w:rsidRPr="0032190F" w:rsidRDefault="00293037" w:rsidP="00242C0F">
      <w:pPr>
        <w:jc w:val="both"/>
        <w:rPr>
          <w:lang w:val="fr-FR"/>
        </w:rPr>
      </w:pPr>
    </w:p>
    <w:p w14:paraId="4787CAAA" w14:textId="79FEC558" w:rsidR="007115CE" w:rsidRPr="0032190F" w:rsidRDefault="007154F3" w:rsidP="00242C0F">
      <w:pPr>
        <w:jc w:val="both"/>
        <w:rPr>
          <w:lang w:val="fr-FR"/>
        </w:rPr>
      </w:pPr>
      <w:r w:rsidRPr="0032190F">
        <w:rPr>
          <w:lang w:val="fr-FR"/>
        </w:rPr>
        <w:t xml:space="preserve">Peut-être dans l’extension de l’aire des </w:t>
      </w:r>
      <w:hyperlink r:id="rId9735" w:anchor="Cul_Grottes_Sepulcrales" w:history="1">
        <w:r w:rsidR="001800AB" w:rsidRPr="0032190F">
          <w:rPr>
            <w:rStyle w:val="Hyperlink"/>
            <w:lang w:val="fr-FR"/>
          </w:rPr>
          <w:t>Grotte sépulcrale</w:t>
        </w:r>
      </w:hyperlink>
      <w:r w:rsidRPr="0032190F">
        <w:rPr>
          <w:lang w:val="fr-FR"/>
        </w:rPr>
        <w:t xml:space="preserve"> de Toscane septentrionale et de Ligurie</w:t>
      </w:r>
      <w:r w:rsidR="001800AB" w:rsidRPr="0032190F">
        <w:rPr>
          <w:lang w:val="fr-FR"/>
        </w:rPr>
        <w:t xml:space="preserve"> (BIB 87)</w:t>
      </w:r>
    </w:p>
    <w:p w14:paraId="3F76BC6A" w14:textId="77777777" w:rsidR="007154F3" w:rsidRPr="0032190F" w:rsidRDefault="007154F3" w:rsidP="00242C0F">
      <w:pPr>
        <w:jc w:val="both"/>
        <w:rPr>
          <w:lang w:val="fr-FR"/>
        </w:rPr>
      </w:pPr>
    </w:p>
    <w:p w14:paraId="4927147C" w14:textId="77777777" w:rsidR="007154F3" w:rsidRPr="0032190F" w:rsidRDefault="007154F3" w:rsidP="00426FF9">
      <w:pPr>
        <w:pStyle w:val="Heading1"/>
      </w:pPr>
      <w:r w:rsidRPr="0032190F">
        <w:t>FARNETO</w:t>
      </w:r>
    </w:p>
    <w:p w14:paraId="7B49BB0D" w14:textId="77777777" w:rsidR="007154F3" w:rsidRPr="00784BEC" w:rsidRDefault="007154F3" w:rsidP="00242C0F">
      <w:pPr>
        <w:jc w:val="both"/>
        <w:rPr>
          <w:lang w:val="it-IT"/>
        </w:rPr>
      </w:pPr>
    </w:p>
    <w:p w14:paraId="5699D20A" w14:textId="6A6245F1" w:rsidR="007154F3" w:rsidRPr="0032190F" w:rsidRDefault="008D5F30" w:rsidP="00242C0F">
      <w:pPr>
        <w:jc w:val="both"/>
        <w:rPr>
          <w:lang w:val="fr-FR"/>
        </w:rPr>
      </w:pPr>
      <w:r w:rsidRPr="00784BEC">
        <w:rPr>
          <w:lang w:val="it-IT"/>
        </w:rPr>
        <w:t xml:space="preserve">S. Lazzaro di Savena-abri-sous-roche Far (BO). </w:t>
      </w:r>
      <w:r w:rsidRPr="0032190F">
        <w:rPr>
          <w:lang w:val="fr-FR"/>
        </w:rPr>
        <w:t xml:space="preserve">Abri avec sépultures sur un niveau de cailloux et céramique à décor d’écailles (BIB 87 p. 269). </w:t>
      </w:r>
      <w:r w:rsidR="007154F3" w:rsidRPr="0032190F">
        <w:rPr>
          <w:lang w:val="fr-FR"/>
        </w:rPr>
        <w:t xml:space="preserve">Peut-être dans l’extension de l’aire des </w:t>
      </w:r>
      <w:hyperlink r:id="rId9736" w:anchor="Cul_Grottes_Sepulcrales" w:history="1">
        <w:r w:rsidR="007154F3" w:rsidRPr="0032190F">
          <w:rPr>
            <w:rStyle w:val="Hyperlink"/>
            <w:lang w:val="fr-FR"/>
          </w:rPr>
          <w:t>Grotte sépulcrale</w:t>
        </w:r>
      </w:hyperlink>
      <w:r w:rsidR="007154F3" w:rsidRPr="0032190F">
        <w:rPr>
          <w:lang w:val="fr-FR"/>
        </w:rPr>
        <w:t xml:space="preserve"> de Toscane septentrionale et de Ligurie (BIB 87)</w:t>
      </w:r>
    </w:p>
    <w:p w14:paraId="661BAE42" w14:textId="77777777" w:rsidR="008D5F30" w:rsidRPr="0032190F" w:rsidRDefault="008D5F30" w:rsidP="00242C0F">
      <w:pPr>
        <w:jc w:val="both"/>
        <w:rPr>
          <w:lang w:val="fr-FR"/>
        </w:rPr>
      </w:pPr>
    </w:p>
    <w:p w14:paraId="4EF91801" w14:textId="77777777" w:rsidR="008D5F30" w:rsidRPr="0032190F" w:rsidRDefault="008D5F30" w:rsidP="00426FF9">
      <w:pPr>
        <w:pStyle w:val="Heading1"/>
      </w:pPr>
      <w:r w:rsidRPr="0032190F">
        <w:t>NOGAROLE</w:t>
      </w:r>
    </w:p>
    <w:p w14:paraId="451ACC22" w14:textId="77777777" w:rsidR="008D5F30" w:rsidRPr="0032190F" w:rsidRDefault="008D5F30" w:rsidP="00242C0F">
      <w:pPr>
        <w:jc w:val="both"/>
        <w:rPr>
          <w:lang w:val="fr-FR"/>
        </w:rPr>
      </w:pPr>
    </w:p>
    <w:p w14:paraId="3016122A" w14:textId="6432653E" w:rsidR="008D5F30" w:rsidRPr="0032190F" w:rsidRDefault="008D5F30" w:rsidP="00242C0F">
      <w:pPr>
        <w:jc w:val="both"/>
        <w:rPr>
          <w:lang w:val="fr-FR"/>
        </w:rPr>
      </w:pPr>
      <w:r w:rsidRPr="0032190F">
        <w:rPr>
          <w:lang w:val="fr-FR"/>
        </w:rPr>
        <w:t xml:space="preserve">Groupe des des </w:t>
      </w:r>
      <w:hyperlink r:id="rId9737" w:anchor="Cul_Grottes_Sepulcrales" w:history="1">
        <w:r w:rsidRPr="0032190F">
          <w:rPr>
            <w:rStyle w:val="Hyperlink"/>
            <w:lang w:val="fr-FR"/>
          </w:rPr>
          <w:t>Grotte sépulcrale</w:t>
        </w:r>
      </w:hyperlink>
      <w:r w:rsidRPr="0032190F">
        <w:rPr>
          <w:lang w:val="fr-FR"/>
        </w:rPr>
        <w:t xml:space="preserve"> (BIB 87)</w:t>
      </w:r>
    </w:p>
    <w:p w14:paraId="59C3989E" w14:textId="77777777" w:rsidR="00293037" w:rsidRPr="0032190F" w:rsidRDefault="00293037" w:rsidP="00242C0F">
      <w:pPr>
        <w:jc w:val="both"/>
        <w:rPr>
          <w:lang w:val="fr-FR"/>
        </w:rPr>
      </w:pPr>
    </w:p>
    <w:p w14:paraId="3FC2CA8D" w14:textId="77777777" w:rsidR="0018140F" w:rsidRPr="0032190F" w:rsidRDefault="0018140F" w:rsidP="00426FF9">
      <w:pPr>
        <w:pStyle w:val="Heading1"/>
      </w:pPr>
      <w:bookmarkStart w:id="3972" w:name="Sit_Ciempozuelos"/>
      <w:r w:rsidRPr="0032190F">
        <w:t>CIEMPOZUELOS</w:t>
      </w:r>
    </w:p>
    <w:bookmarkEnd w:id="3972"/>
    <w:p w14:paraId="2EE1654E" w14:textId="77777777" w:rsidR="0018140F" w:rsidRPr="0032190F" w:rsidRDefault="0018140F" w:rsidP="00242C0F">
      <w:pPr>
        <w:jc w:val="both"/>
        <w:rPr>
          <w:lang w:val="fr-FR"/>
        </w:rPr>
      </w:pPr>
    </w:p>
    <w:p w14:paraId="17F83243" w14:textId="5E2E0B6A" w:rsidR="00B11413" w:rsidRDefault="004A2154" w:rsidP="00242C0F">
      <w:pPr>
        <w:jc w:val="both"/>
        <w:rPr>
          <w:lang w:val="fr-FR"/>
        </w:rPr>
      </w:pPr>
      <w:r w:rsidRPr="0032190F">
        <w:rPr>
          <w:lang w:val="fr-FR"/>
        </w:rPr>
        <w:t>Meseta espagnole</w:t>
      </w:r>
      <w:r w:rsidR="00B11413">
        <w:rPr>
          <w:lang w:val="fr-FR"/>
        </w:rPr>
        <w:t xml:space="preserve"> (</w:t>
      </w:r>
      <w:hyperlink r:id="rId9738" w:anchor="Cul_Campaniforme_geo_MedOcc_Iber_ctr" w:history="1">
        <w:r w:rsidR="00B11413" w:rsidRPr="00B11413">
          <w:rPr>
            <w:rStyle w:val="Hyperlink"/>
            <w:lang w:val="fr-FR"/>
          </w:rPr>
          <w:t>Ibérie centrale</w:t>
        </w:r>
      </w:hyperlink>
      <w:r w:rsidR="00B11413">
        <w:rPr>
          <w:lang w:val="fr-FR"/>
        </w:rPr>
        <w:t>)</w:t>
      </w:r>
      <w:r w:rsidRPr="0032190F">
        <w:rPr>
          <w:lang w:val="fr-FR"/>
        </w:rPr>
        <w:t xml:space="preserve">, à </w:t>
      </w:r>
      <w:smartTag w:uri="urn:schemas-microsoft-com:office:smarttags" w:element="metricconverter">
        <w:smartTagPr>
          <w:attr w:name="ProductID" w:val="40 km"/>
        </w:smartTagPr>
        <w:r w:rsidRPr="0032190F">
          <w:rPr>
            <w:lang w:val="fr-FR"/>
          </w:rPr>
          <w:t>40 km</w:t>
        </w:r>
      </w:smartTag>
      <w:r w:rsidR="00B11413">
        <w:rPr>
          <w:lang w:val="fr-FR"/>
        </w:rPr>
        <w:t xml:space="preserve"> au Sud de Madrid</w:t>
      </w:r>
      <w:r w:rsidR="00B11413" w:rsidRPr="00B11413">
        <w:rPr>
          <w:lang w:val="fr-FR"/>
        </w:rPr>
        <w:t xml:space="preserve"> </w:t>
      </w:r>
      <w:r w:rsidR="00B11413" w:rsidRPr="0032190F">
        <w:rPr>
          <w:lang w:val="fr-FR"/>
        </w:rPr>
        <w:t xml:space="preserve">a donné son nom au </w:t>
      </w:r>
      <w:r w:rsidR="00B11413">
        <w:rPr>
          <w:lang w:val="fr-FR"/>
        </w:rPr>
        <w:t>groupe</w:t>
      </w:r>
      <w:r w:rsidR="00B11413" w:rsidRPr="0032190F">
        <w:rPr>
          <w:lang w:val="fr-FR"/>
        </w:rPr>
        <w:t xml:space="preserve"> de </w:t>
      </w:r>
      <w:hyperlink r:id="rId9739" w:anchor="Cul_Ciempozuelos" w:history="1">
        <w:r w:rsidR="00B11413" w:rsidRPr="00B11413">
          <w:rPr>
            <w:rStyle w:val="Hyperlink"/>
            <w:lang w:val="fr-FR"/>
          </w:rPr>
          <w:t>Ciempozuelos</w:t>
        </w:r>
      </w:hyperlink>
      <w:r w:rsidR="00B11413">
        <w:rPr>
          <w:lang w:val="fr-FR"/>
        </w:rPr>
        <w:t xml:space="preserve">. </w:t>
      </w:r>
    </w:p>
    <w:p w14:paraId="27ACEE69" w14:textId="77777777" w:rsidR="00B11413" w:rsidRDefault="00B11413" w:rsidP="00242C0F">
      <w:pPr>
        <w:jc w:val="both"/>
        <w:rPr>
          <w:lang w:val="fr-FR"/>
        </w:rPr>
      </w:pPr>
    </w:p>
    <w:p w14:paraId="30430338" w14:textId="77777777" w:rsidR="00B11413" w:rsidRDefault="00B11413" w:rsidP="00B11413">
      <w:pPr>
        <w:pStyle w:val="Heading2"/>
      </w:pPr>
      <w:r>
        <w:t>funéraire</w:t>
      </w:r>
    </w:p>
    <w:p w14:paraId="15DF435A" w14:textId="77777777" w:rsidR="00B11413" w:rsidRDefault="00B11413" w:rsidP="00242C0F">
      <w:pPr>
        <w:jc w:val="both"/>
        <w:rPr>
          <w:lang w:val="fr-FR"/>
        </w:rPr>
      </w:pPr>
    </w:p>
    <w:p w14:paraId="31279C87" w14:textId="12C0E7B3" w:rsidR="00F0645A" w:rsidRDefault="00B11413" w:rsidP="00242C0F">
      <w:pPr>
        <w:jc w:val="both"/>
        <w:rPr>
          <w:lang w:val="fr-FR"/>
        </w:rPr>
      </w:pPr>
      <w:r>
        <w:rPr>
          <w:lang w:val="fr-FR"/>
        </w:rPr>
        <w:t xml:space="preserve">Pour le </w:t>
      </w:r>
      <w:hyperlink r:id="rId9740" w:anchor="Cul_Campaniforme_fun" w:history="1">
        <w:r w:rsidRPr="00B11413">
          <w:rPr>
            <w:rStyle w:val="Hyperlink"/>
            <w:lang w:val="fr-FR"/>
          </w:rPr>
          <w:t>funéraire</w:t>
        </w:r>
      </w:hyperlink>
      <w:r>
        <w:rPr>
          <w:lang w:val="fr-FR"/>
        </w:rPr>
        <w:t xml:space="preserve">, </w:t>
      </w:r>
      <w:r w:rsidRPr="00B11413">
        <w:rPr>
          <w:lang w:val="fr-FR"/>
        </w:rPr>
        <w:t xml:space="preserve">à côté des dépôts dans les tombes collectives, apparaissent quelques sépultures « princières » individuelles, très richement dotées </w:t>
      </w:r>
      <w:r w:rsidRPr="0032190F">
        <w:rPr>
          <w:lang w:val="fr-FR"/>
        </w:rPr>
        <w:t xml:space="preserve">attribuées au </w:t>
      </w:r>
      <w:hyperlink r:id="rId9741" w:anchor="Cul_Campaniforme" w:history="1">
        <w:r w:rsidRPr="0032190F">
          <w:rPr>
            <w:rStyle w:val="Hyperlink"/>
            <w:lang w:val="fr-FR"/>
          </w:rPr>
          <w:t>Campaniforme</w:t>
        </w:r>
      </w:hyperlink>
      <w:r w:rsidRPr="00B11413">
        <w:rPr>
          <w:lang w:val="fr-FR"/>
        </w:rPr>
        <w:t xml:space="preserve"> (</w:t>
      </w:r>
      <w:hyperlink r:id="rId9742" w:anchor="Sit_Olmedo" w:history="1">
        <w:r w:rsidRPr="00B11413">
          <w:rPr>
            <w:rStyle w:val="Hyperlink"/>
            <w:lang w:val="fr-FR"/>
          </w:rPr>
          <w:t>Fuente Olmedo</w:t>
        </w:r>
      </w:hyperlink>
      <w:r w:rsidRPr="00B11413">
        <w:rPr>
          <w:lang w:val="fr-FR"/>
        </w:rPr>
        <w:t xml:space="preserve">, </w:t>
      </w:r>
      <w:hyperlink r:id="rId9743" w:anchor="Sit_Pago_Pena" w:history="1">
        <w:r w:rsidRPr="00B11413">
          <w:rPr>
            <w:rStyle w:val="Hyperlink"/>
            <w:lang w:val="fr-FR"/>
          </w:rPr>
          <w:t>Pago de la Peña</w:t>
        </w:r>
      </w:hyperlink>
      <w:r w:rsidRPr="00B11413">
        <w:rPr>
          <w:lang w:val="fr-FR"/>
        </w:rPr>
        <w:t>)</w:t>
      </w:r>
      <w:r>
        <w:rPr>
          <w:lang w:val="fr-FR"/>
        </w:rPr>
        <w:t xml:space="preserve"> </w:t>
      </w:r>
      <w:r w:rsidRPr="00B11413">
        <w:rPr>
          <w:lang w:val="fr-FR"/>
        </w:rPr>
        <w:t>(BIB 88 p.213)</w:t>
      </w:r>
      <w:r w:rsidR="004A2154" w:rsidRPr="0032190F">
        <w:rPr>
          <w:lang w:val="fr-FR"/>
        </w:rPr>
        <w:t>. Le mobilier se compose de poignards triangulaires, d’alènes, de pointe à soie en cuivre du type Palmela,</w:t>
      </w:r>
      <w:r w:rsidR="00793161" w:rsidRPr="0032190F">
        <w:rPr>
          <w:lang w:val="fr-FR"/>
        </w:rPr>
        <w:t xml:space="preserve"> de brassards d’archer, de bout</w:t>
      </w:r>
      <w:r w:rsidR="004A2154" w:rsidRPr="0032190F">
        <w:rPr>
          <w:lang w:val="fr-FR"/>
        </w:rPr>
        <w:t>ons à perforation en V, … (BIB</w:t>
      </w:r>
      <w:r w:rsidR="008A6010" w:rsidRPr="0032190F">
        <w:rPr>
          <w:lang w:val="fr-FR"/>
        </w:rPr>
        <w:t xml:space="preserve"> 1265 p. 458</w:t>
      </w:r>
      <w:r w:rsidR="004A2154" w:rsidRPr="0032190F">
        <w:rPr>
          <w:lang w:val="fr-FR"/>
        </w:rPr>
        <w:t>)</w:t>
      </w:r>
    </w:p>
    <w:p w14:paraId="57ACAFCC" w14:textId="77777777" w:rsidR="00DC0634" w:rsidRDefault="00DC0634" w:rsidP="00242C0F">
      <w:pPr>
        <w:jc w:val="both"/>
        <w:rPr>
          <w:lang w:val="fr-FR"/>
        </w:rPr>
      </w:pPr>
    </w:p>
    <w:p w14:paraId="16E10D43" w14:textId="77777777" w:rsidR="00DC0634" w:rsidRPr="0032190F" w:rsidRDefault="00DC0634" w:rsidP="00DC0634">
      <w:pPr>
        <w:pStyle w:val="Heading1"/>
      </w:pPr>
      <w:bookmarkStart w:id="3973" w:name="Sit_Carolinas"/>
      <w:r w:rsidRPr="0032190F">
        <w:t>CAROLINA</w:t>
      </w:r>
      <w:r>
        <w:t>S</w:t>
      </w:r>
    </w:p>
    <w:bookmarkEnd w:id="3973"/>
    <w:p w14:paraId="52C6893F" w14:textId="77777777" w:rsidR="00DC0634" w:rsidRPr="00B11413" w:rsidRDefault="00DC0634" w:rsidP="00DC0634">
      <w:pPr>
        <w:jc w:val="both"/>
        <w:rPr>
          <w:sz w:val="20"/>
          <w:lang w:val="fr-FR"/>
        </w:rPr>
      </w:pPr>
      <w:r w:rsidRPr="00B11413">
        <w:rPr>
          <w:sz w:val="20"/>
          <w:lang w:val="fr-FR"/>
        </w:rPr>
        <w:t>Las Carolines, Las Carolinas</w:t>
      </w:r>
    </w:p>
    <w:p w14:paraId="258C21C9" w14:textId="77777777" w:rsidR="00DC0634" w:rsidRPr="0032190F" w:rsidRDefault="00DC0634" w:rsidP="00DC0634">
      <w:pPr>
        <w:jc w:val="both"/>
        <w:rPr>
          <w:rFonts w:ascii="Times-Roman" w:hAnsi="Times-Roman" w:cs="Times-Roman"/>
          <w:lang w:val="fr-FR"/>
        </w:rPr>
      </w:pPr>
    </w:p>
    <w:p w14:paraId="0BF8E514" w14:textId="06C1751E" w:rsidR="00DC0634" w:rsidRPr="00715BD6" w:rsidRDefault="00DC0634" w:rsidP="00DC0634">
      <w:pPr>
        <w:jc w:val="both"/>
        <w:rPr>
          <w:lang w:val="fr-FR"/>
        </w:rPr>
      </w:pPr>
      <w:r w:rsidRPr="00715BD6">
        <w:rPr>
          <w:lang w:val="fr-FR"/>
        </w:rPr>
        <w:t xml:space="preserve">Las Carolines (Madrid, Espagne), poterie chalcolithique montrant un </w:t>
      </w:r>
      <w:hyperlink r:id="rId9744" w:anchor="Cul_Art_TAC_T_z_cervide" w:history="1">
        <w:r w:rsidRPr="00715BD6">
          <w:rPr>
            <w:rStyle w:val="Hyperlink"/>
            <w:lang w:val="fr-FR"/>
          </w:rPr>
          <w:t>cerf</w:t>
        </w:r>
      </w:hyperlink>
      <w:r w:rsidRPr="00715BD6">
        <w:rPr>
          <w:rStyle w:val="st"/>
          <w:lang w:val="fr-FR"/>
        </w:rPr>
        <w:t xml:space="preserve"> </w:t>
      </w:r>
      <w:r w:rsidRPr="00715BD6">
        <w:rPr>
          <w:lang w:val="fr-FR"/>
        </w:rPr>
        <w:t xml:space="preserve">ayant un disque irradié entre les bois (BIB 1738 p. 72). vase campaniforme (BIB 1738 p. 96). L'intérieur d'un fragment de </w:t>
      </w:r>
      <w:r w:rsidRPr="00715BD6">
        <w:rPr>
          <w:lang w:val="fr-FR"/>
        </w:rPr>
        <w:lastRenderedPageBreak/>
        <w:t xml:space="preserve">vase campaniforme porte un décor incisé de 5 cervidés schématisés par des motifs pectiniformes et ramiformes avec un signe radié entre les ramures de deux d'entre eux (BIB 1738 p. 100) </w:t>
      </w:r>
    </w:p>
    <w:p w14:paraId="6678E790" w14:textId="18B51EAE" w:rsidR="00DC0634" w:rsidRPr="0032190F" w:rsidRDefault="00DC0634" w:rsidP="00DC0634">
      <w:pPr>
        <w:jc w:val="both"/>
        <w:rPr>
          <w:lang w:val="fr-FR"/>
        </w:rPr>
      </w:pPr>
      <w:r w:rsidRPr="0032190F">
        <w:rPr>
          <w:lang w:val="fr-FR"/>
        </w:rPr>
        <w:t xml:space="preserve">Le site de Las Carolinas, en Espagne, a livré une jarre campaniforme avec un motif pectiniforme (ou frangé) pouvant faire penser aux </w:t>
      </w:r>
      <w:hyperlink r:id="rId9745" w:anchor="Typ_Bego_Figures_Franges" w:history="1">
        <w:r>
          <w:rPr>
            <w:rStyle w:val="Hyperlink"/>
            <w:szCs w:val="20"/>
            <w:lang w:val="fr-FR"/>
          </w:rPr>
          <w:t>F</w:t>
        </w:r>
        <w:r w:rsidRPr="00832840">
          <w:rPr>
            <w:rStyle w:val="Hyperlink"/>
            <w:szCs w:val="20"/>
            <w:lang w:val="fr-FR"/>
          </w:rPr>
          <w:t>igures à franges</w:t>
        </w:r>
      </w:hyperlink>
      <w:r w:rsidRPr="00832840">
        <w:rPr>
          <w:lang w:val="fr-FR"/>
        </w:rPr>
        <w:t xml:space="preserve"> </w:t>
      </w:r>
      <w:r w:rsidRPr="0032190F">
        <w:rPr>
          <w:lang w:val="fr-FR"/>
        </w:rPr>
        <w:t xml:space="preserve">du </w:t>
      </w:r>
      <w:hyperlink r:id="rId9746" w:history="1">
        <w:r w:rsidRPr="0032190F">
          <w:rPr>
            <w:rStyle w:val="Hyperlink"/>
            <w:lang w:val="fr-FR"/>
          </w:rPr>
          <w:t>mont Bego</w:t>
        </w:r>
      </w:hyperlink>
      <w:r w:rsidRPr="0032190F">
        <w:rPr>
          <w:lang w:val="fr-FR"/>
        </w:rPr>
        <w:t xml:space="preserve"> (SS BIB).</w:t>
      </w:r>
    </w:p>
    <w:p w14:paraId="47585B19" w14:textId="77777777" w:rsidR="00DC0634" w:rsidRPr="0032190F" w:rsidRDefault="00DC0634" w:rsidP="00DC0634">
      <w:pPr>
        <w:jc w:val="both"/>
        <w:rPr>
          <w:lang w:val="fr-FR"/>
        </w:rPr>
      </w:pPr>
    </w:p>
    <w:p w14:paraId="23ABBB7B" w14:textId="3F22CA87" w:rsidR="00DC0634" w:rsidRPr="00566234" w:rsidRDefault="00DC0634" w:rsidP="00DC0634">
      <w:pPr>
        <w:jc w:val="both"/>
        <w:rPr>
          <w:lang w:val="es-ES"/>
        </w:rPr>
      </w:pPr>
      <w:r w:rsidRPr="00566234">
        <w:rPr>
          <w:lang w:val="es-ES"/>
        </w:rPr>
        <w:t xml:space="preserve">v. </w:t>
      </w:r>
      <w:hyperlink r:id="rId9747" w:anchor="Sit_Reboso_Sierra_Virgen_Castillo" w:history="1">
        <w:r w:rsidRPr="00566234">
          <w:rPr>
            <w:rStyle w:val="Hyperlink"/>
            <w:lang w:val="es-ES"/>
          </w:rPr>
          <w:t>Reboso de la Sierra de la Virgen del Castillo</w:t>
        </w:r>
      </w:hyperlink>
    </w:p>
    <w:p w14:paraId="0E4418A8" w14:textId="073BA1C7" w:rsidR="00DC0634" w:rsidRDefault="00DC0634" w:rsidP="00242C0F">
      <w:pPr>
        <w:jc w:val="both"/>
        <w:rPr>
          <w:lang w:val="es-ES"/>
        </w:rPr>
      </w:pPr>
    </w:p>
    <w:p w14:paraId="657296A2" w14:textId="77777777" w:rsidR="00B11413" w:rsidRPr="00DC0634" w:rsidRDefault="00B11413" w:rsidP="00242C0F">
      <w:pPr>
        <w:jc w:val="both"/>
        <w:rPr>
          <w:lang w:val="es-ES"/>
        </w:rPr>
      </w:pPr>
    </w:p>
    <w:p w14:paraId="7809A821" w14:textId="77777777" w:rsidR="00B11413" w:rsidRPr="00B11413" w:rsidRDefault="00B11413" w:rsidP="00B11413">
      <w:pPr>
        <w:pStyle w:val="Heading1"/>
      </w:pPr>
      <w:bookmarkStart w:id="3974" w:name="Sit_Yeseras"/>
      <w:r w:rsidRPr="00B11413">
        <w:t>YESERAS</w:t>
      </w:r>
    </w:p>
    <w:bookmarkEnd w:id="3974"/>
    <w:p w14:paraId="2583EDAE" w14:textId="1FA7C354" w:rsidR="00B11413" w:rsidRDefault="00B11413" w:rsidP="00B11413">
      <w:pPr>
        <w:rPr>
          <w:lang w:val="fr-FR"/>
        </w:rPr>
      </w:pPr>
      <w:r>
        <w:fldChar w:fldCharType="begin"/>
      </w:r>
      <w:r w:rsidR="00E30F13" w:rsidRPr="006F6A73">
        <w:rPr>
          <w:lang w:val="fr-FR"/>
        </w:rPr>
        <w:instrText>HYPERLINK "C:\\Users\\Thomas Huet\\Desktop\\Documentation archéologique liée à la thèse\\Cultures.docx" \l "Cul_Transition_Meso_Neo_gen"</w:instrText>
      </w:r>
      <w:r>
        <w:fldChar w:fldCharType="separate"/>
      </w:r>
      <w:r w:rsidRPr="005E6C97">
        <w:rPr>
          <w:rStyle w:val="Hyperlink"/>
          <w:lang w:val="fr-FR"/>
        </w:rPr>
        <w:t>aDNA</w:t>
      </w:r>
      <w:r>
        <w:fldChar w:fldCharType="end"/>
      </w:r>
      <w:r w:rsidRPr="00B11413">
        <w:rPr>
          <w:lang w:val="fr-FR"/>
        </w:rPr>
        <w:t xml:space="preserve"> </w:t>
      </w:r>
      <w:r w:rsidRPr="00C72065">
        <w:rPr>
          <w:lang w:val="fr-FR"/>
        </w:rPr>
        <w:t xml:space="preserve"> (BIB 346</w:t>
      </w:r>
      <w:r>
        <w:rPr>
          <w:lang w:val="fr-FR"/>
        </w:rPr>
        <w:t>6</w:t>
      </w:r>
      <w:r w:rsidRPr="00C72065">
        <w:rPr>
          <w:lang w:val="fr-FR"/>
        </w:rPr>
        <w:t>)</w:t>
      </w:r>
    </w:p>
    <w:p w14:paraId="5141F112" w14:textId="77777777" w:rsidR="00B11413" w:rsidRPr="00B11413" w:rsidRDefault="00B11413" w:rsidP="00B11413">
      <w:pPr>
        <w:rPr>
          <w:lang w:val="fr-FR"/>
        </w:rPr>
      </w:pPr>
    </w:p>
    <w:p w14:paraId="08D214B3" w14:textId="1B45EACC" w:rsidR="00B11413" w:rsidRDefault="00B11413" w:rsidP="00B11413">
      <w:pPr>
        <w:rPr>
          <w:lang w:val="fr-FR"/>
        </w:rPr>
      </w:pPr>
      <w:r w:rsidRPr="00C72065">
        <w:rPr>
          <w:lang w:val="fr-FR"/>
        </w:rPr>
        <w:t xml:space="preserve">Camino de las Yeseras (San Fernando de Henares, Madrid), site campaniforme d' </w:t>
      </w:r>
      <w:hyperlink r:id="rId9748" w:anchor="Cul_Campaniforme_geo_MedOcc_Iber_ctr" w:history="1">
        <w:r w:rsidRPr="00C72065">
          <w:rPr>
            <w:rStyle w:val="Hyperlink"/>
            <w:lang w:val="fr-FR"/>
          </w:rPr>
          <w:t>Ibérie centrale</w:t>
        </w:r>
      </w:hyperlink>
      <w:r w:rsidRPr="00C72065">
        <w:rPr>
          <w:lang w:val="fr-FR"/>
        </w:rPr>
        <w:t xml:space="preserve"> </w:t>
      </w:r>
      <w:r w:rsidR="00C46DF6" w:rsidRPr="00C72065">
        <w:rPr>
          <w:lang w:val="fr-FR"/>
        </w:rPr>
        <w:t xml:space="preserve">situé à la confluence de deux </w:t>
      </w:r>
      <w:r w:rsidR="00C46DF6">
        <w:rPr>
          <w:lang w:val="fr-FR"/>
        </w:rPr>
        <w:t xml:space="preserve">rivères </w:t>
      </w:r>
      <w:r w:rsidRPr="00C72065">
        <w:rPr>
          <w:lang w:val="fr-FR"/>
        </w:rPr>
        <w:t xml:space="preserve">(BIB 3465) </w:t>
      </w:r>
    </w:p>
    <w:p w14:paraId="63B807E8" w14:textId="26143509" w:rsidR="00C46DF6" w:rsidRDefault="00C46DF6" w:rsidP="00B11413">
      <w:pPr>
        <w:rPr>
          <w:lang w:val="fr-FR"/>
        </w:rPr>
      </w:pPr>
    </w:p>
    <w:p w14:paraId="7043675E" w14:textId="50564AB5" w:rsidR="00C46DF6" w:rsidRDefault="00C46DF6" w:rsidP="00C46DF6">
      <w:pPr>
        <w:pStyle w:val="Heading2"/>
      </w:pPr>
      <w:r>
        <w:t>habitat</w:t>
      </w:r>
    </w:p>
    <w:p w14:paraId="197CE855" w14:textId="77777777" w:rsidR="00C46DF6" w:rsidRPr="00C46DF6" w:rsidRDefault="00C46DF6" w:rsidP="00C46DF6">
      <w:pPr>
        <w:rPr>
          <w:lang w:val="fr-FR"/>
        </w:rPr>
      </w:pPr>
    </w:p>
    <w:p w14:paraId="0A3CDD88" w14:textId="7D46F2C4" w:rsidR="00C46DF6" w:rsidRDefault="00C46DF6" w:rsidP="00B11413">
      <w:pPr>
        <w:rPr>
          <w:lang w:val="fr-FR"/>
        </w:rPr>
      </w:pPr>
      <w:r w:rsidRPr="00C72065">
        <w:rPr>
          <w:lang w:val="fr-FR"/>
        </w:rPr>
        <w:t xml:space="preserve">Grand site </w:t>
      </w:r>
      <w:r>
        <w:rPr>
          <w:lang w:val="fr-FR"/>
        </w:rPr>
        <w:t>avec 8500 structures identifées, dont 2000 fouillées : enceinte fossoyée, cabanes (</w:t>
      </w:r>
      <w:r w:rsidRPr="00C46DF6">
        <w:rPr>
          <w:i/>
          <w:iCs/>
          <w:lang w:val="fr-FR"/>
        </w:rPr>
        <w:t>huts</w:t>
      </w:r>
      <w:r>
        <w:rPr>
          <w:lang w:val="fr-FR"/>
        </w:rPr>
        <w:t xml:space="preserve">), aires funéraires, fosses,  </w:t>
      </w:r>
      <w:r w:rsidRPr="00C72065">
        <w:rPr>
          <w:lang w:val="fr-FR"/>
        </w:rPr>
        <w:t xml:space="preserve"> (BIB 3465)</w:t>
      </w:r>
    </w:p>
    <w:p w14:paraId="7E70C913" w14:textId="77777777" w:rsidR="00B11413" w:rsidRDefault="00B11413" w:rsidP="00B11413">
      <w:pPr>
        <w:rPr>
          <w:lang w:val="fr-FR"/>
        </w:rPr>
      </w:pPr>
    </w:p>
    <w:p w14:paraId="47DEEAFE" w14:textId="77777777" w:rsidR="00B11413" w:rsidRDefault="00B11413" w:rsidP="00B11413">
      <w:pPr>
        <w:pStyle w:val="Heading2"/>
      </w:pPr>
      <w:bookmarkStart w:id="3975" w:name="Sit_Yeseras_cer"/>
      <w:r>
        <w:t>céramique</w:t>
      </w:r>
    </w:p>
    <w:bookmarkEnd w:id="3975"/>
    <w:p w14:paraId="4DE9ED50" w14:textId="56D2E311" w:rsidR="00B11413" w:rsidRDefault="00B11413" w:rsidP="00B11413">
      <w:pPr>
        <w:rPr>
          <w:lang w:val="fr-FR"/>
        </w:rPr>
      </w:pPr>
    </w:p>
    <w:p w14:paraId="735DDA94" w14:textId="339DAE49" w:rsidR="00C46DF6" w:rsidRDefault="00C46DF6" w:rsidP="00B11413">
      <w:pPr>
        <w:rPr>
          <w:lang w:val="fr-FR"/>
        </w:rPr>
      </w:pPr>
      <w:r>
        <w:rPr>
          <w:lang w:val="fr-FR"/>
        </w:rPr>
        <w:t xml:space="preserve">céramiques </w:t>
      </w:r>
      <w:hyperlink r:id="rId9749" w:anchor="Cul_Ciempozuelos" w:history="1">
        <w:r w:rsidRPr="00B11413">
          <w:rPr>
            <w:rStyle w:val="Hyperlink"/>
            <w:lang w:val="fr-FR"/>
          </w:rPr>
          <w:t>Ciempozuelos</w:t>
        </w:r>
      </w:hyperlink>
      <w:r w:rsidRPr="00BA4004">
        <w:rPr>
          <w:lang w:val="fr-FR"/>
        </w:rPr>
        <w:t>, etc.</w:t>
      </w:r>
      <w:r>
        <w:rPr>
          <w:lang w:val="fr-FR"/>
        </w:rPr>
        <w:t xml:space="preserve"> </w:t>
      </w:r>
      <w:r w:rsidRPr="00C72065">
        <w:rPr>
          <w:lang w:val="fr-FR"/>
        </w:rPr>
        <w:t>(BIB 3465)</w:t>
      </w:r>
    </w:p>
    <w:p w14:paraId="51ECB31C" w14:textId="77777777" w:rsidR="00C46DF6" w:rsidRDefault="00C46DF6" w:rsidP="00B11413">
      <w:pPr>
        <w:rPr>
          <w:lang w:val="fr-FR"/>
        </w:rPr>
      </w:pPr>
    </w:p>
    <w:p w14:paraId="28795E74" w14:textId="435F3540" w:rsidR="00C46DF6" w:rsidRDefault="00C46DF6" w:rsidP="00C46DF6">
      <w:pPr>
        <w:pStyle w:val="Heading3"/>
      </w:pPr>
      <w:r>
        <w:t>vase au cerf</w:t>
      </w:r>
    </w:p>
    <w:p w14:paraId="368AA92C" w14:textId="77777777" w:rsidR="00C46DF6" w:rsidRDefault="00C46DF6" w:rsidP="00C46DF6">
      <w:pPr>
        <w:jc w:val="both"/>
        <w:rPr>
          <w:lang w:val="fr-FR"/>
        </w:rPr>
      </w:pPr>
    </w:p>
    <w:p w14:paraId="2241E424" w14:textId="0BC89143" w:rsidR="00B11413" w:rsidRPr="00B11413" w:rsidRDefault="00B11413" w:rsidP="00C46DF6">
      <w:pPr>
        <w:jc w:val="both"/>
        <w:rPr>
          <w:lang w:val="fr-FR"/>
        </w:rPr>
      </w:pPr>
      <w:r>
        <w:rPr>
          <w:lang w:val="fr-FR"/>
        </w:rPr>
        <w:t xml:space="preserve">Un vase </w:t>
      </w:r>
      <w:r w:rsidRPr="00B11413">
        <w:rPr>
          <w:lang w:val="fr-FR"/>
        </w:rPr>
        <w:t xml:space="preserve">décoré </w:t>
      </w:r>
      <w:r>
        <w:rPr>
          <w:lang w:val="fr-FR"/>
        </w:rPr>
        <w:t>"</w:t>
      </w:r>
      <w:r w:rsidRPr="00B11413">
        <w:rPr>
          <w:lang w:val="fr-FR"/>
        </w:rPr>
        <w:t xml:space="preserve">dans le style baroque </w:t>
      </w:r>
      <w:hyperlink r:id="rId9750" w:anchor="Cul_Ciempozuelos" w:history="1">
        <w:r w:rsidR="00C46DF6" w:rsidRPr="00B11413">
          <w:rPr>
            <w:rStyle w:val="Hyperlink"/>
            <w:lang w:val="fr-FR"/>
          </w:rPr>
          <w:t>Ciempozuelos</w:t>
        </w:r>
      </w:hyperlink>
      <w:r>
        <w:rPr>
          <w:lang w:val="fr-FR"/>
        </w:rPr>
        <w:t>"</w:t>
      </w:r>
      <w:r w:rsidRPr="00B11413">
        <w:rPr>
          <w:lang w:val="fr-FR"/>
        </w:rPr>
        <w:t xml:space="preserve">, </w:t>
      </w:r>
      <w:r>
        <w:rPr>
          <w:lang w:val="fr-FR"/>
        </w:rPr>
        <w:t>avec sur le col une</w:t>
      </w:r>
      <w:r w:rsidRPr="00B11413">
        <w:rPr>
          <w:lang w:val="fr-FR"/>
        </w:rPr>
        <w:t xml:space="preserve"> fris</w:t>
      </w:r>
      <w:r>
        <w:rPr>
          <w:lang w:val="fr-FR"/>
        </w:rPr>
        <w:t>e de cerfs schématiques incisés (BIB 3469)</w:t>
      </w:r>
      <w:r w:rsidR="00DC0634">
        <w:rPr>
          <w:lang w:val="fr-FR"/>
        </w:rPr>
        <w:t xml:space="preserve"> dans l'hypogée de l'aire funéraire 2 (E03-III-A), associée à un squelette de femme adulte d'ascendance steppique (génétique) et une date C14 (Ua 58523, 3895 +/- 30 BP) (BIB 3465)</w:t>
      </w:r>
    </w:p>
    <w:p w14:paraId="54D9F6E5" w14:textId="77777777" w:rsidR="00B11413" w:rsidRDefault="00B11413" w:rsidP="00B11413">
      <w:pPr>
        <w:rPr>
          <w:lang w:val="fr-FR"/>
        </w:rPr>
      </w:pPr>
    </w:p>
    <w:p w14:paraId="48E18369" w14:textId="77777777" w:rsidR="00B11413" w:rsidRDefault="00B11413" w:rsidP="00B11413">
      <w:pPr>
        <w:pStyle w:val="Heading2"/>
      </w:pPr>
      <w:bookmarkStart w:id="3976" w:name="Sit_Yeseras_gen"/>
      <w:r>
        <w:t>génétique</w:t>
      </w:r>
    </w:p>
    <w:bookmarkEnd w:id="3976"/>
    <w:p w14:paraId="0E7B3348" w14:textId="77777777" w:rsidR="00B11413" w:rsidRDefault="00B11413" w:rsidP="00B11413">
      <w:pPr>
        <w:rPr>
          <w:lang w:val="fr-FR"/>
        </w:rPr>
      </w:pPr>
    </w:p>
    <w:p w14:paraId="276B065B" w14:textId="2947C74C" w:rsidR="00B11413" w:rsidRDefault="00B11413" w:rsidP="00B11413">
      <w:pPr>
        <w:rPr>
          <w:lang w:val="fr-FR"/>
        </w:rPr>
      </w:pPr>
      <w:r>
        <w:rPr>
          <w:lang w:val="fr-FR"/>
        </w:rPr>
        <w:t xml:space="preserve">1 individu avec un </w:t>
      </w:r>
      <w:r w:rsidRPr="00EE53CC">
        <w:rPr>
          <w:i/>
          <w:lang w:val="fr-FR"/>
        </w:rPr>
        <w:t>hg</w:t>
      </w:r>
      <w:r>
        <w:rPr>
          <w:lang w:val="fr-FR"/>
        </w:rPr>
        <w:t xml:space="preserve"> </w:t>
      </w:r>
      <w:hyperlink r:id="rId9751" w:anchor="IND_Gen_haplogr_Lb1" w:history="1">
        <w:r w:rsidRPr="00EE53CC">
          <w:rPr>
            <w:rStyle w:val="Hyperlink"/>
            <w:lang w:val="fr-FR"/>
          </w:rPr>
          <w:t>Lb1</w:t>
        </w:r>
      </w:hyperlink>
      <w:r>
        <w:rPr>
          <w:lang w:val="fr-FR"/>
        </w:rPr>
        <w:t>, Lb1b d'origine ouest africaine</w:t>
      </w:r>
      <w:r w:rsidRPr="00C72065">
        <w:rPr>
          <w:lang w:val="fr-FR"/>
        </w:rPr>
        <w:t xml:space="preserve"> (BIB 346</w:t>
      </w:r>
      <w:r>
        <w:rPr>
          <w:lang w:val="fr-FR"/>
        </w:rPr>
        <w:t>6</w:t>
      </w:r>
      <w:r w:rsidRPr="00C72065">
        <w:rPr>
          <w:lang w:val="fr-FR"/>
        </w:rPr>
        <w:t>)</w:t>
      </w:r>
    </w:p>
    <w:p w14:paraId="4FDFA98C" w14:textId="77777777" w:rsidR="00B11413" w:rsidRDefault="00B11413" w:rsidP="00242C0F">
      <w:pPr>
        <w:jc w:val="both"/>
        <w:rPr>
          <w:lang w:val="fr-FR"/>
        </w:rPr>
      </w:pPr>
    </w:p>
    <w:p w14:paraId="52784D8E" w14:textId="77777777" w:rsidR="00B11413" w:rsidRPr="00B11413" w:rsidRDefault="00B11413" w:rsidP="00242C0F">
      <w:pPr>
        <w:jc w:val="both"/>
        <w:rPr>
          <w:lang w:val="fr-FR"/>
        </w:rPr>
      </w:pPr>
    </w:p>
    <w:p w14:paraId="6C44176D" w14:textId="77777777" w:rsidR="00B11413" w:rsidRDefault="00B11413" w:rsidP="00B11413">
      <w:pPr>
        <w:pStyle w:val="Heading1"/>
      </w:pPr>
      <w:bookmarkStart w:id="3977" w:name="Sit_Ventorro"/>
      <w:r>
        <w:t>VENTORRO</w:t>
      </w:r>
    </w:p>
    <w:bookmarkEnd w:id="3977"/>
    <w:p w14:paraId="0B439E72" w14:textId="77777777" w:rsidR="00B11413" w:rsidRPr="00C46DF6" w:rsidRDefault="00B11413" w:rsidP="00242C0F">
      <w:pPr>
        <w:jc w:val="both"/>
        <w:rPr>
          <w:sz w:val="20"/>
          <w:lang w:val="fr-FR"/>
        </w:rPr>
      </w:pPr>
      <w:r w:rsidRPr="00C46DF6">
        <w:rPr>
          <w:sz w:val="20"/>
          <w:lang w:val="fr-FR"/>
        </w:rPr>
        <w:t>El Ventorro</w:t>
      </w:r>
    </w:p>
    <w:p w14:paraId="3C2239FB" w14:textId="77777777" w:rsidR="00B11413" w:rsidRDefault="00B11413" w:rsidP="00242C0F">
      <w:pPr>
        <w:jc w:val="both"/>
        <w:rPr>
          <w:lang w:val="fr-FR"/>
        </w:rPr>
      </w:pPr>
    </w:p>
    <w:p w14:paraId="08171F5D" w14:textId="49A2600E" w:rsidR="00B11413" w:rsidRDefault="00B11413" w:rsidP="00242C0F">
      <w:pPr>
        <w:jc w:val="both"/>
        <w:rPr>
          <w:lang w:val="es-ES"/>
        </w:rPr>
      </w:pPr>
      <w:r w:rsidRPr="00B11413">
        <w:rPr>
          <w:lang w:val="es-ES"/>
        </w:rPr>
        <w:t xml:space="preserve">Habitat Ventorro dans la banlieue sud de Madrid, groupe de </w:t>
      </w:r>
      <w:hyperlink r:id="rId9752" w:anchor="Cul_Ciempozuelos" w:history="1">
        <w:r w:rsidRPr="00B11413">
          <w:rPr>
            <w:rStyle w:val="Hyperlink"/>
            <w:lang w:val="es-ES"/>
          </w:rPr>
          <w:t>Ciempozuelos</w:t>
        </w:r>
      </w:hyperlink>
      <w:r w:rsidRPr="00B11413">
        <w:rPr>
          <w:lang w:val="es-ES"/>
        </w:rPr>
        <w:t xml:space="preserve"> (BIB 1265 p. 458)</w:t>
      </w:r>
    </w:p>
    <w:p w14:paraId="7A1AE9B4" w14:textId="77777777" w:rsidR="00B11413" w:rsidRDefault="00B11413" w:rsidP="00242C0F">
      <w:pPr>
        <w:jc w:val="both"/>
        <w:rPr>
          <w:lang w:val="es-ES"/>
        </w:rPr>
      </w:pPr>
    </w:p>
    <w:p w14:paraId="7584A40F" w14:textId="77777777" w:rsidR="00B11413" w:rsidRPr="00B11413" w:rsidRDefault="00B11413" w:rsidP="00B11413">
      <w:pPr>
        <w:pStyle w:val="Heading1"/>
        <w:rPr>
          <w:lang w:val="es-ES"/>
        </w:rPr>
      </w:pPr>
      <w:bookmarkStart w:id="3978" w:name="Sit_Cantarranas"/>
      <w:r w:rsidRPr="00B11413">
        <w:rPr>
          <w:lang w:val="es-ES"/>
        </w:rPr>
        <w:t>CANTARRANAS</w:t>
      </w:r>
    </w:p>
    <w:bookmarkEnd w:id="3978"/>
    <w:p w14:paraId="7C96D572" w14:textId="77777777" w:rsidR="00B11413" w:rsidRPr="00C46DF6" w:rsidRDefault="00B11413" w:rsidP="00B11413">
      <w:pPr>
        <w:rPr>
          <w:sz w:val="20"/>
          <w:lang w:val="es-ES" w:eastAsia="en-GB"/>
        </w:rPr>
      </w:pPr>
      <w:r w:rsidRPr="00C46DF6">
        <w:rPr>
          <w:sz w:val="20"/>
          <w:lang w:val="es-ES" w:eastAsia="en-GB"/>
        </w:rPr>
        <w:t>Las Cantarranas</w:t>
      </w:r>
    </w:p>
    <w:p w14:paraId="41877C50" w14:textId="77777777" w:rsidR="00B11413" w:rsidRDefault="00B11413" w:rsidP="00B11413">
      <w:pPr>
        <w:rPr>
          <w:lang w:val="es-ES" w:eastAsia="en-GB"/>
        </w:rPr>
      </w:pPr>
    </w:p>
    <w:p w14:paraId="05B8D352" w14:textId="4B660022" w:rsidR="00B11413" w:rsidRDefault="00B11413" w:rsidP="00B11413">
      <w:pPr>
        <w:rPr>
          <w:lang w:val="es-ES"/>
        </w:rPr>
      </w:pPr>
      <w:r w:rsidRPr="00B11413">
        <w:rPr>
          <w:lang w:val="es-ES"/>
        </w:rPr>
        <w:t xml:space="preserve">groupe de </w:t>
      </w:r>
      <w:hyperlink r:id="rId9753" w:anchor="Cul_Ciempozuelos" w:history="1">
        <w:r w:rsidRPr="00B11413">
          <w:rPr>
            <w:rStyle w:val="Hyperlink"/>
            <w:lang w:val="es-ES"/>
          </w:rPr>
          <w:t>Ciempozuelos</w:t>
        </w:r>
      </w:hyperlink>
      <w:r w:rsidRPr="00B11413">
        <w:rPr>
          <w:lang w:val="es-ES"/>
        </w:rPr>
        <w:t xml:space="preserve"> (BIB 1265 p. 458)</w:t>
      </w:r>
    </w:p>
    <w:p w14:paraId="1E8FA47E" w14:textId="77777777" w:rsidR="00B11413" w:rsidRDefault="00B11413" w:rsidP="00B11413">
      <w:pPr>
        <w:rPr>
          <w:lang w:val="es-ES"/>
        </w:rPr>
      </w:pPr>
    </w:p>
    <w:p w14:paraId="07A635FE" w14:textId="77777777" w:rsidR="00B11413" w:rsidRDefault="00B11413" w:rsidP="00B11413">
      <w:pPr>
        <w:pStyle w:val="Heading1"/>
      </w:pPr>
      <w:bookmarkStart w:id="3979" w:name="Sit_Olmedo"/>
      <w:r>
        <w:t>FUENTE OLMEDO</w:t>
      </w:r>
    </w:p>
    <w:bookmarkEnd w:id="3979"/>
    <w:p w14:paraId="0E71F7F1" w14:textId="77777777" w:rsidR="00B11413" w:rsidRDefault="00B11413" w:rsidP="00B11413">
      <w:pPr>
        <w:rPr>
          <w:lang w:val="es-ES" w:eastAsia="en-GB"/>
        </w:rPr>
      </w:pPr>
    </w:p>
    <w:p w14:paraId="45418189" w14:textId="58CA619A" w:rsidR="00B11413" w:rsidRDefault="00B11413" w:rsidP="00B11413">
      <w:pPr>
        <w:rPr>
          <w:lang w:val="es-ES" w:eastAsia="en-GB"/>
        </w:rPr>
      </w:pPr>
      <w:r w:rsidRPr="00B11413">
        <w:rPr>
          <w:lang w:val="es-ES"/>
        </w:rPr>
        <w:t xml:space="preserve">groupe de </w:t>
      </w:r>
      <w:hyperlink r:id="rId9754" w:anchor="Cul_Ciempozuelos" w:history="1">
        <w:r w:rsidRPr="00B11413">
          <w:rPr>
            <w:rStyle w:val="Hyperlink"/>
            <w:lang w:val="es-ES"/>
          </w:rPr>
          <w:t>Ciempozuelos</w:t>
        </w:r>
      </w:hyperlink>
      <w:r>
        <w:rPr>
          <w:lang w:val="fr-FR"/>
        </w:rPr>
        <w:t xml:space="preserve"> </w:t>
      </w:r>
      <w:r w:rsidRPr="00B11413">
        <w:rPr>
          <w:lang w:val="fr-FR"/>
        </w:rPr>
        <w:t>(BIB 88 p.213)</w:t>
      </w:r>
    </w:p>
    <w:p w14:paraId="7D134C51" w14:textId="77777777" w:rsidR="00B11413" w:rsidRDefault="00B11413" w:rsidP="00B11413">
      <w:pPr>
        <w:rPr>
          <w:lang w:val="es-ES" w:eastAsia="en-GB"/>
        </w:rPr>
      </w:pPr>
    </w:p>
    <w:p w14:paraId="6863C0AD" w14:textId="77777777" w:rsidR="00B11413" w:rsidRDefault="00B11413" w:rsidP="00B11413">
      <w:pPr>
        <w:pStyle w:val="Heading1"/>
      </w:pPr>
      <w:bookmarkStart w:id="3980" w:name="Sit_Pago_Pena"/>
      <w:r>
        <w:t>PAGO DE LA PENA</w:t>
      </w:r>
    </w:p>
    <w:bookmarkEnd w:id="3980"/>
    <w:p w14:paraId="55E3936C" w14:textId="77777777" w:rsidR="00B11413" w:rsidRPr="00B11413" w:rsidRDefault="00B11413" w:rsidP="00B11413">
      <w:pPr>
        <w:rPr>
          <w:lang w:val="es-ES" w:eastAsia="en-GB"/>
        </w:rPr>
      </w:pPr>
      <w:r w:rsidRPr="00B11413">
        <w:rPr>
          <w:lang w:val="fr-FR"/>
        </w:rPr>
        <w:t>Pago de la Peña</w:t>
      </w:r>
    </w:p>
    <w:p w14:paraId="169B89A0" w14:textId="77777777" w:rsidR="00B21602" w:rsidRDefault="00B21602" w:rsidP="00242C0F">
      <w:pPr>
        <w:jc w:val="both"/>
        <w:rPr>
          <w:lang w:val="es-ES"/>
        </w:rPr>
      </w:pPr>
    </w:p>
    <w:p w14:paraId="67FB8E79" w14:textId="4CD74911" w:rsidR="00B11413" w:rsidRDefault="00B11413" w:rsidP="00B11413">
      <w:pPr>
        <w:rPr>
          <w:lang w:val="es-ES" w:eastAsia="en-GB"/>
        </w:rPr>
      </w:pPr>
      <w:r w:rsidRPr="00B11413">
        <w:rPr>
          <w:lang w:val="es-ES"/>
        </w:rPr>
        <w:t xml:space="preserve">groupe de </w:t>
      </w:r>
      <w:hyperlink r:id="rId9755" w:anchor="Cul_Ciempozuelos" w:history="1">
        <w:r w:rsidRPr="00B11413">
          <w:rPr>
            <w:rStyle w:val="Hyperlink"/>
            <w:lang w:val="es-ES"/>
          </w:rPr>
          <w:t>Ciempozuelos</w:t>
        </w:r>
      </w:hyperlink>
      <w:r>
        <w:rPr>
          <w:lang w:val="fr-FR"/>
        </w:rPr>
        <w:t xml:space="preserve"> </w:t>
      </w:r>
      <w:r w:rsidRPr="00B11413">
        <w:rPr>
          <w:lang w:val="fr-FR"/>
        </w:rPr>
        <w:t>(BIB 88 p.213)</w:t>
      </w:r>
    </w:p>
    <w:p w14:paraId="38959F82" w14:textId="77777777" w:rsidR="00B11413" w:rsidRDefault="00B11413" w:rsidP="00242C0F">
      <w:pPr>
        <w:jc w:val="both"/>
        <w:rPr>
          <w:lang w:val="es-ES"/>
        </w:rPr>
      </w:pPr>
    </w:p>
    <w:p w14:paraId="5F15191D" w14:textId="77777777" w:rsidR="00B11413" w:rsidRPr="00B11413" w:rsidRDefault="00B11413" w:rsidP="00242C0F">
      <w:pPr>
        <w:jc w:val="both"/>
        <w:rPr>
          <w:lang w:val="es-ES"/>
        </w:rPr>
      </w:pPr>
    </w:p>
    <w:p w14:paraId="47715409" w14:textId="77777777" w:rsidR="00F51C59" w:rsidRPr="00426FF9" w:rsidRDefault="00AF5693" w:rsidP="00426FF9">
      <w:pPr>
        <w:pStyle w:val="Heading1"/>
        <w:rPr>
          <w:lang w:val="es-ES"/>
        </w:rPr>
      </w:pPr>
      <w:bookmarkStart w:id="3981" w:name="Sit_Castellucio_Force"/>
      <w:r w:rsidRPr="00426FF9">
        <w:rPr>
          <w:lang w:val="es-ES"/>
        </w:rPr>
        <w:t>CASTELLUCIO LA FO</w:t>
      </w:r>
      <w:r w:rsidR="00F51C59" w:rsidRPr="00426FF9">
        <w:rPr>
          <w:lang w:val="es-ES"/>
        </w:rPr>
        <w:t>CE</w:t>
      </w:r>
    </w:p>
    <w:bookmarkEnd w:id="3981"/>
    <w:p w14:paraId="61B1C9B0" w14:textId="77777777" w:rsidR="00F51C59" w:rsidRPr="008E2BA7" w:rsidRDefault="00951D91" w:rsidP="00242C0F">
      <w:pPr>
        <w:jc w:val="both"/>
        <w:rPr>
          <w:sz w:val="20"/>
          <w:lang w:val="es-ES"/>
        </w:rPr>
      </w:pPr>
      <w:r w:rsidRPr="008E2BA7">
        <w:rPr>
          <w:sz w:val="20"/>
          <w:lang w:val="es-ES"/>
        </w:rPr>
        <w:t>Castellucion</w:t>
      </w:r>
      <w:r w:rsidR="00661F91" w:rsidRPr="008E2BA7">
        <w:rPr>
          <w:sz w:val="20"/>
          <w:lang w:val="es-ES"/>
        </w:rPr>
        <w:t xml:space="preserve"> </w:t>
      </w:r>
      <w:r w:rsidRPr="008E2BA7">
        <w:rPr>
          <w:sz w:val="20"/>
          <w:lang w:val="es-ES"/>
        </w:rPr>
        <w:t>La Force</w:t>
      </w:r>
    </w:p>
    <w:p w14:paraId="7C935EC4" w14:textId="77777777" w:rsidR="00951D91" w:rsidRPr="008E2BA7" w:rsidRDefault="00951D91" w:rsidP="00242C0F">
      <w:pPr>
        <w:jc w:val="both"/>
        <w:rPr>
          <w:lang w:val="es-ES"/>
        </w:rPr>
      </w:pPr>
    </w:p>
    <w:p w14:paraId="3CA792BE" w14:textId="77DF222E" w:rsidR="00DB26AA" w:rsidRPr="0032190F" w:rsidRDefault="00F51C59" w:rsidP="00242C0F">
      <w:pPr>
        <w:jc w:val="both"/>
        <w:rPr>
          <w:lang w:val="fr-FR"/>
        </w:rPr>
      </w:pPr>
      <w:r w:rsidRPr="0032190F">
        <w:rPr>
          <w:lang w:val="fr-FR"/>
        </w:rPr>
        <w:t>Castellucio La Foce</w:t>
      </w:r>
      <w:r w:rsidR="0062495F" w:rsidRPr="0032190F">
        <w:rPr>
          <w:lang w:val="fr-FR"/>
        </w:rPr>
        <w:t>, province de Sienne, Toscane</w:t>
      </w:r>
      <w:r w:rsidRPr="0032190F">
        <w:rPr>
          <w:lang w:val="fr-FR"/>
        </w:rPr>
        <w:t xml:space="preserve">. </w:t>
      </w:r>
      <w:r w:rsidR="0062495F" w:rsidRPr="0032190F">
        <w:rPr>
          <w:lang w:val="fr-FR"/>
        </w:rPr>
        <w:t xml:space="preserve">Le matériel </w:t>
      </w:r>
      <w:r w:rsidR="00E77825" w:rsidRPr="0032190F">
        <w:rPr>
          <w:lang w:val="fr-FR"/>
        </w:rPr>
        <w:t xml:space="preserve">en bronze </w:t>
      </w:r>
      <w:r w:rsidR="0062495F" w:rsidRPr="0032190F">
        <w:rPr>
          <w:lang w:val="fr-FR"/>
        </w:rPr>
        <w:t>provient d’un probable contexte funéraire. La lame de hallebarde (</w:t>
      </w:r>
      <w:smartTag w:uri="urn:schemas-microsoft-com:office:smarttags" w:element="metricconverter">
        <w:smartTagPr>
          <w:attr w:name="ProductID" w:val="16,5 cm"/>
        </w:smartTagPr>
        <w:r w:rsidR="0062495F" w:rsidRPr="0032190F">
          <w:rPr>
            <w:lang w:val="fr-FR"/>
          </w:rPr>
          <w:t>16,5 cm</w:t>
        </w:r>
      </w:smartTag>
      <w:r w:rsidR="0062495F" w:rsidRPr="0032190F">
        <w:rPr>
          <w:lang w:val="fr-FR"/>
        </w:rPr>
        <w:t>) retrouvée montre une limite d’enmanchement relevée. 2 trous de rivets sont conservés</w:t>
      </w:r>
      <w:r w:rsidR="00AF5693" w:rsidRPr="0032190F">
        <w:rPr>
          <w:lang w:val="fr-FR"/>
        </w:rPr>
        <w:t xml:space="preserve">, une lacune à la base de la lame (BIB 930 p. 15). Hallebarde de type </w:t>
      </w:r>
      <w:hyperlink r:id="rId9756" w:anchor="Sit_Calvatone" w:history="1">
        <w:r w:rsidR="00AF5693" w:rsidRPr="0032190F">
          <w:rPr>
            <w:rStyle w:val="Hyperlink"/>
            <w:lang w:val="fr-FR"/>
          </w:rPr>
          <w:t>Calvatone</w:t>
        </w:r>
      </w:hyperlink>
      <w:r w:rsidR="00AF5693" w:rsidRPr="0032190F">
        <w:rPr>
          <w:lang w:val="fr-FR"/>
        </w:rPr>
        <w:t xml:space="preserve"> attribué à la fin de Rinaldone (BIB 930 p. 15)</w:t>
      </w:r>
      <w:r w:rsidR="00E77825" w:rsidRPr="0032190F">
        <w:rPr>
          <w:lang w:val="fr-FR"/>
        </w:rPr>
        <w:t xml:space="preserve"> ou Rinaldone 2 (BIB 486 p. 70) </w:t>
      </w:r>
      <w:r w:rsidR="00DB26AA" w:rsidRPr="0032190F">
        <w:rPr>
          <w:lang w:val="fr-FR"/>
        </w:rPr>
        <w:t xml:space="preserve"> type B (SS BIB)</w:t>
      </w:r>
      <w:r w:rsidR="00AF5693" w:rsidRPr="0032190F">
        <w:rPr>
          <w:lang w:val="fr-FR"/>
        </w:rPr>
        <w:t xml:space="preserve">. </w:t>
      </w:r>
    </w:p>
    <w:p w14:paraId="03B56183" w14:textId="49040B9F" w:rsidR="0062495F" w:rsidRDefault="00F51C59" w:rsidP="00242C0F">
      <w:pPr>
        <w:jc w:val="both"/>
        <w:rPr>
          <w:lang w:val="fr-FR"/>
        </w:rPr>
      </w:pPr>
      <w:r w:rsidRPr="0032190F">
        <w:rPr>
          <w:lang w:val="fr-FR"/>
        </w:rPr>
        <w:t xml:space="preserve">Dans ce site, deux hallebardes qui ont été attribuées à la culture de </w:t>
      </w:r>
      <w:hyperlink r:id="rId9757" w:anchor="Cul_Rinaldone" w:history="1">
        <w:r w:rsidRPr="0032190F">
          <w:rPr>
            <w:rStyle w:val="Hyperlink"/>
            <w:lang w:val="fr-FR"/>
          </w:rPr>
          <w:t>Rinaldone</w:t>
        </w:r>
      </w:hyperlink>
      <w:r w:rsidRPr="0032190F">
        <w:rPr>
          <w:lang w:val="fr-FR"/>
        </w:rPr>
        <w:t xml:space="preserve"> ou datées de l’âge du </w:t>
      </w:r>
      <w:hyperlink r:id="rId9758" w:anchor="Cul_Bronze_Ancien" w:history="1">
        <w:r w:rsidR="00661F91">
          <w:rPr>
            <w:rStyle w:val="Hyperlink"/>
            <w:lang w:val="fr-FR"/>
          </w:rPr>
          <w:t>BA</w:t>
        </w:r>
      </w:hyperlink>
      <w:r w:rsidRPr="0032190F">
        <w:rPr>
          <w:lang w:val="fr-FR"/>
        </w:rPr>
        <w:t xml:space="preserve"> ont été découvertes </w:t>
      </w:r>
      <w:r w:rsidR="001217D9" w:rsidRPr="0032190F">
        <w:rPr>
          <w:lang w:val="fr-FR"/>
        </w:rPr>
        <w:t xml:space="preserve">qui peuvent être comparées aux figurations du </w:t>
      </w:r>
      <w:hyperlink r:id="rId9759" w:anchor="Sit_Mont_Bego" w:history="1">
        <w:r w:rsidR="001217D9" w:rsidRPr="0032190F">
          <w:rPr>
            <w:rStyle w:val="Hyperlink"/>
            <w:lang w:val="fr-FR"/>
          </w:rPr>
          <w:t>mont Bego</w:t>
        </w:r>
      </w:hyperlink>
      <w:r w:rsidR="001217D9" w:rsidRPr="0032190F">
        <w:rPr>
          <w:lang w:val="fr-FR"/>
        </w:rPr>
        <w:t xml:space="preserve"> (Mont Bego § Hallebardes) </w:t>
      </w:r>
      <w:r w:rsidRPr="0032190F">
        <w:rPr>
          <w:lang w:val="fr-FR"/>
        </w:rPr>
        <w:t>(BIB 68)</w:t>
      </w:r>
      <w:r w:rsidR="003D5457" w:rsidRPr="0032190F">
        <w:rPr>
          <w:lang w:val="fr-FR"/>
        </w:rPr>
        <w:t>.</w:t>
      </w:r>
    </w:p>
    <w:p w14:paraId="606A93F0" w14:textId="77777777" w:rsidR="00661F91" w:rsidRDefault="00661F91" w:rsidP="00242C0F">
      <w:pPr>
        <w:jc w:val="both"/>
        <w:rPr>
          <w:lang w:val="fr-FR"/>
        </w:rPr>
      </w:pPr>
    </w:p>
    <w:p w14:paraId="73BA449D" w14:textId="77777777" w:rsidR="001217D9" w:rsidRDefault="001217D9" w:rsidP="00242C0F">
      <w:pPr>
        <w:jc w:val="both"/>
        <w:rPr>
          <w:lang w:val="fr-FR"/>
        </w:rPr>
      </w:pPr>
    </w:p>
    <w:p w14:paraId="4BE7207D" w14:textId="77777777" w:rsidR="00661F91" w:rsidRPr="00426FF9" w:rsidRDefault="00661F91" w:rsidP="00426FF9">
      <w:pPr>
        <w:pStyle w:val="Heading1"/>
        <w:rPr>
          <w:lang w:val="es-ES"/>
        </w:rPr>
      </w:pPr>
      <w:bookmarkStart w:id="3982" w:name="Sit_Molino_Salto"/>
      <w:r w:rsidRPr="00426FF9">
        <w:rPr>
          <w:lang w:val="es-ES"/>
        </w:rPr>
        <w:t>MOLINO DEL SALTO</w:t>
      </w:r>
    </w:p>
    <w:bookmarkEnd w:id="3982"/>
    <w:p w14:paraId="7CD63326" w14:textId="77777777" w:rsidR="00661F91" w:rsidRPr="008E2BA7" w:rsidRDefault="00661F91" w:rsidP="00242C0F">
      <w:pPr>
        <w:jc w:val="both"/>
        <w:rPr>
          <w:lang w:val="es-ES"/>
        </w:rPr>
      </w:pPr>
    </w:p>
    <w:p w14:paraId="40752D8B" w14:textId="43D81F5E" w:rsidR="00661F91" w:rsidRPr="0032190F" w:rsidRDefault="00661F91" w:rsidP="00661F91">
      <w:pPr>
        <w:jc w:val="both"/>
        <w:rPr>
          <w:lang w:val="fr-FR"/>
        </w:rPr>
      </w:pPr>
      <w:r w:rsidRPr="008E2BA7">
        <w:rPr>
          <w:lang w:val="es-ES"/>
        </w:rPr>
        <w:t xml:space="preserve">Sicile, Modica. </w:t>
      </w:r>
      <w:r>
        <w:rPr>
          <w:lang w:val="fr-FR"/>
        </w:rPr>
        <w:t xml:space="preserve">Dépôt. Deux </w:t>
      </w:r>
      <w:hyperlink r:id="rId9760" w:anchor="Typ_Hache_talon" w:history="1">
        <w:r w:rsidRPr="00661F91">
          <w:rPr>
            <w:rStyle w:val="Hyperlink"/>
            <w:lang w:val="fr-FR"/>
          </w:rPr>
          <w:t>hache</w:t>
        </w:r>
        <w:r>
          <w:rPr>
            <w:rStyle w:val="Hyperlink"/>
            <w:lang w:val="fr-FR"/>
          </w:rPr>
          <w:t>s</w:t>
        </w:r>
        <w:r w:rsidRPr="00661F91">
          <w:rPr>
            <w:rStyle w:val="Hyperlink"/>
            <w:lang w:val="fr-FR"/>
          </w:rPr>
          <w:t xml:space="preserve"> à talon</w:t>
        </w:r>
      </w:hyperlink>
      <w:r>
        <w:rPr>
          <w:lang w:val="fr-FR"/>
        </w:rPr>
        <w:t xml:space="preserve"> étroit (BIB 3023)</w:t>
      </w:r>
    </w:p>
    <w:p w14:paraId="6A610755" w14:textId="77777777" w:rsidR="00661F91" w:rsidRDefault="00661F91" w:rsidP="00242C0F">
      <w:pPr>
        <w:jc w:val="both"/>
        <w:rPr>
          <w:lang w:val="fr-FR"/>
        </w:rPr>
      </w:pPr>
    </w:p>
    <w:p w14:paraId="27633FEA" w14:textId="77777777" w:rsidR="00661F91" w:rsidRDefault="00661F91" w:rsidP="00426FF9">
      <w:pPr>
        <w:pStyle w:val="Heading1"/>
      </w:pPr>
      <w:bookmarkStart w:id="3983" w:name="Sit_Niscemi"/>
      <w:r>
        <w:t>NiSCEMI</w:t>
      </w:r>
    </w:p>
    <w:bookmarkEnd w:id="3983"/>
    <w:p w14:paraId="2597CD66" w14:textId="77777777" w:rsidR="00661F91" w:rsidRDefault="00661F91" w:rsidP="00242C0F">
      <w:pPr>
        <w:jc w:val="both"/>
        <w:rPr>
          <w:lang w:val="fr-FR"/>
        </w:rPr>
      </w:pPr>
    </w:p>
    <w:p w14:paraId="4BAF9048" w14:textId="35513D4B" w:rsidR="00661F91" w:rsidRDefault="00661F91" w:rsidP="00242C0F">
      <w:pPr>
        <w:jc w:val="both"/>
        <w:rPr>
          <w:lang w:val="fr-FR"/>
        </w:rPr>
      </w:pPr>
      <w:r>
        <w:rPr>
          <w:lang w:val="fr-FR"/>
        </w:rPr>
        <w:t xml:space="preserve">Sicile. Dépôt. 4 </w:t>
      </w:r>
      <w:hyperlink r:id="rId9761" w:anchor="Typ_Hache_appendices_lat" w:history="1">
        <w:r w:rsidRPr="00661F91">
          <w:rPr>
            <w:rStyle w:val="Hyperlink"/>
            <w:lang w:val="fr-FR"/>
          </w:rPr>
          <w:t>haches plates à appendices latéraux</w:t>
        </w:r>
      </w:hyperlink>
      <w:r w:rsidRPr="00661F91">
        <w:rPr>
          <w:lang w:val="fr-FR"/>
        </w:rPr>
        <w:t xml:space="preserve"> </w:t>
      </w:r>
      <w:r>
        <w:rPr>
          <w:lang w:val="fr-FR"/>
        </w:rPr>
        <w:t>(BIB 3023)</w:t>
      </w:r>
    </w:p>
    <w:p w14:paraId="293EE5E9" w14:textId="77777777" w:rsidR="00661F91" w:rsidRDefault="00661F91" w:rsidP="00242C0F">
      <w:pPr>
        <w:jc w:val="both"/>
        <w:rPr>
          <w:lang w:val="fr-FR"/>
        </w:rPr>
      </w:pPr>
    </w:p>
    <w:p w14:paraId="6D06E79F" w14:textId="77777777" w:rsidR="00661F91" w:rsidRDefault="00661F91" w:rsidP="00426FF9">
      <w:pPr>
        <w:pStyle w:val="Heading1"/>
      </w:pPr>
      <w:bookmarkStart w:id="3984" w:name="Sit_Pirosu"/>
      <w:r>
        <w:t>PIROSU</w:t>
      </w:r>
    </w:p>
    <w:bookmarkEnd w:id="3984"/>
    <w:p w14:paraId="3CF09FA5" w14:textId="77777777" w:rsidR="00661F91" w:rsidRDefault="00661F91" w:rsidP="00242C0F">
      <w:pPr>
        <w:jc w:val="both"/>
        <w:rPr>
          <w:lang w:val="fr-FR"/>
        </w:rPr>
      </w:pPr>
      <w:r>
        <w:rPr>
          <w:lang w:val="fr-FR"/>
        </w:rPr>
        <w:t>Pirosu-Su Benatzu</w:t>
      </w:r>
    </w:p>
    <w:p w14:paraId="76295188" w14:textId="77777777" w:rsidR="00661F91" w:rsidRDefault="00661F91" w:rsidP="00242C0F">
      <w:pPr>
        <w:jc w:val="both"/>
        <w:rPr>
          <w:lang w:val="fr-FR"/>
        </w:rPr>
      </w:pPr>
    </w:p>
    <w:p w14:paraId="2A29D162" w14:textId="609AADC3" w:rsidR="00661F91" w:rsidRDefault="00661F91" w:rsidP="00242C0F">
      <w:pPr>
        <w:jc w:val="both"/>
        <w:rPr>
          <w:lang w:val="fr-FR"/>
        </w:rPr>
      </w:pPr>
      <w:r>
        <w:rPr>
          <w:lang w:val="fr-FR"/>
        </w:rPr>
        <w:t xml:space="preserve">Sicile, Santadi. </w:t>
      </w:r>
      <w:hyperlink r:id="rId9762" w:anchor="Cul_Precoloniale_Obj_fibule_db_ress" w:history="1">
        <w:r w:rsidRPr="00661F91">
          <w:rPr>
            <w:rStyle w:val="Hyperlink"/>
            <w:lang w:val="fr-FR"/>
          </w:rPr>
          <w:t>Fibule à double ressort</w:t>
        </w:r>
      </w:hyperlink>
      <w:r>
        <w:rPr>
          <w:lang w:val="fr-FR"/>
        </w:rPr>
        <w:t xml:space="preserve"> dans un contexte 9e aec (BIB 3023)</w:t>
      </w:r>
    </w:p>
    <w:p w14:paraId="21526390" w14:textId="77777777" w:rsidR="00661F91" w:rsidRPr="0032190F" w:rsidRDefault="00661F91" w:rsidP="00242C0F">
      <w:pPr>
        <w:jc w:val="both"/>
        <w:rPr>
          <w:lang w:val="fr-FR"/>
        </w:rPr>
      </w:pPr>
    </w:p>
    <w:p w14:paraId="70C23F4F" w14:textId="77777777" w:rsidR="00A82131" w:rsidRPr="0032190F" w:rsidRDefault="00BB6210" w:rsidP="00426FF9">
      <w:pPr>
        <w:pStyle w:val="Heading1"/>
      </w:pPr>
      <w:bookmarkStart w:id="3985" w:name="Sit_Buccino"/>
      <w:r w:rsidRPr="0032190F">
        <w:t xml:space="preserve">S. ANTONIO DI </w:t>
      </w:r>
      <w:r w:rsidR="00A82131" w:rsidRPr="0032190F">
        <w:t>BUCCINO</w:t>
      </w:r>
    </w:p>
    <w:bookmarkEnd w:id="3985"/>
    <w:p w14:paraId="6703BC26" w14:textId="77777777" w:rsidR="00A82131" w:rsidRPr="0032190F" w:rsidRDefault="00A82131" w:rsidP="00242C0F">
      <w:pPr>
        <w:jc w:val="both"/>
        <w:rPr>
          <w:lang w:val="fr-FR"/>
        </w:rPr>
      </w:pPr>
    </w:p>
    <w:p w14:paraId="1555E0CA" w14:textId="14CE5836" w:rsidR="00A82131" w:rsidRPr="0032190F" w:rsidRDefault="003A2EA3" w:rsidP="00242C0F">
      <w:pPr>
        <w:jc w:val="both"/>
        <w:rPr>
          <w:lang w:val="fr-FR"/>
        </w:rPr>
      </w:pPr>
      <w:r w:rsidRPr="0032190F">
        <w:rPr>
          <w:lang w:val="fr-FR"/>
        </w:rPr>
        <w:t>La né</w:t>
      </w:r>
      <w:r w:rsidR="00BB6210" w:rsidRPr="0032190F">
        <w:rPr>
          <w:lang w:val="fr-FR"/>
        </w:rPr>
        <w:t>cropole</w:t>
      </w:r>
      <w:r w:rsidRPr="0032190F">
        <w:rPr>
          <w:lang w:val="fr-FR"/>
        </w:rPr>
        <w:t>de Buccino (</w:t>
      </w:r>
      <w:r w:rsidR="003D5457" w:rsidRPr="0032190F">
        <w:rPr>
          <w:lang w:val="fr-FR"/>
        </w:rPr>
        <w:t xml:space="preserve">Salerne, </w:t>
      </w:r>
      <w:r w:rsidRPr="0032190F">
        <w:rPr>
          <w:lang w:val="fr-FR"/>
        </w:rPr>
        <w:t>Campanie</w:t>
      </w:r>
      <w:r w:rsidR="002F7BF1" w:rsidRPr="0032190F">
        <w:rPr>
          <w:lang w:val="fr-FR"/>
        </w:rPr>
        <w:t>, Italie du sud</w:t>
      </w:r>
      <w:r w:rsidRPr="0032190F">
        <w:rPr>
          <w:lang w:val="fr-FR"/>
        </w:rPr>
        <w:t>),</w:t>
      </w:r>
      <w:r w:rsidR="00A82131" w:rsidRPr="0032190F">
        <w:rPr>
          <w:i/>
          <w:lang w:val="fr-FR"/>
        </w:rPr>
        <w:t xml:space="preserve">de la culture de </w:t>
      </w:r>
      <w:hyperlink r:id="rId9763" w:anchor="Cul_Rinaldone" w:history="1">
        <w:r w:rsidR="00A82131" w:rsidRPr="0032190F">
          <w:rPr>
            <w:rStyle w:val="Hyperlink"/>
            <w:i/>
            <w:lang w:val="fr-FR"/>
          </w:rPr>
          <w:t>Rinaldone</w:t>
        </w:r>
      </w:hyperlink>
      <w:r w:rsidRPr="0032190F">
        <w:rPr>
          <w:i/>
          <w:lang w:val="fr-FR"/>
        </w:rPr>
        <w:t>,</w:t>
      </w:r>
      <w:r w:rsidR="00A82131" w:rsidRPr="0032190F">
        <w:rPr>
          <w:lang w:val="fr-FR"/>
        </w:rPr>
        <w:t xml:space="preserve"> a livré des traces de métallurgie av. 3000 BC (BIB 553 p. 31)</w:t>
      </w:r>
      <w:r w:rsidR="00BB6210" w:rsidRPr="0032190F">
        <w:rPr>
          <w:lang w:val="fr-FR"/>
        </w:rPr>
        <w:t xml:space="preserve">. Nécropole de la culture de </w:t>
      </w:r>
      <w:hyperlink r:id="rId9764" w:anchor="Cul_Gaudo" w:history="1">
        <w:r w:rsidR="00BB6210" w:rsidRPr="0032190F">
          <w:rPr>
            <w:rStyle w:val="Hyperlink"/>
            <w:lang w:val="fr-FR"/>
          </w:rPr>
          <w:t>Gaudo</w:t>
        </w:r>
      </w:hyperlink>
      <w:r w:rsidR="00BB6210" w:rsidRPr="0032190F">
        <w:rPr>
          <w:lang w:val="fr-FR"/>
        </w:rPr>
        <w:t xml:space="preserve"> (BIB 653 p. 62)</w:t>
      </w:r>
    </w:p>
    <w:p w14:paraId="1A9D56D7" w14:textId="349EBAC9" w:rsidR="008E4ADC" w:rsidRPr="0032190F" w:rsidRDefault="008E4ADC" w:rsidP="00242C0F">
      <w:pPr>
        <w:jc w:val="both"/>
        <w:rPr>
          <w:lang w:val="fr-FR"/>
        </w:rPr>
      </w:pPr>
      <w:r w:rsidRPr="0032190F">
        <w:rPr>
          <w:lang w:val="fr-FR"/>
        </w:rPr>
        <w:t xml:space="preserve">Les datations </w:t>
      </w:r>
      <w:smartTag w:uri="urn:schemas-microsoft-com:office:smarttags" w:element="metricconverter">
        <w:smartTagPr>
          <w:attr w:name="ProductID" w:val="14C"/>
        </w:smartTagPr>
        <w:r w:rsidRPr="0032190F">
          <w:rPr>
            <w:lang w:val="fr-FR"/>
          </w:rPr>
          <w:t>14C</w:t>
        </w:r>
      </w:smartTag>
      <w:r w:rsidRPr="0032190F">
        <w:rPr>
          <w:lang w:val="fr-FR"/>
        </w:rPr>
        <w:t xml:space="preserve"> donnent une période comprise entre 2580 </w:t>
      </w:r>
      <w:r w:rsidRPr="0032190F">
        <w:rPr>
          <w:rFonts w:ascii="Arial" w:hAnsi="Arial" w:cs="Arial"/>
          <w:lang w:val="fr-FR"/>
        </w:rPr>
        <w:t>±</w:t>
      </w:r>
      <w:r w:rsidRPr="0032190F">
        <w:rPr>
          <w:lang w:val="fr-FR"/>
        </w:rPr>
        <w:t>100 et 2060</w:t>
      </w:r>
      <w:r w:rsidRPr="0032190F">
        <w:rPr>
          <w:rFonts w:ascii="Arial" w:hAnsi="Arial" w:cs="Arial"/>
          <w:lang w:val="fr-FR"/>
        </w:rPr>
        <w:t>±</w:t>
      </w:r>
      <w:r w:rsidRPr="0032190F">
        <w:rPr>
          <w:lang w:val="fr-FR"/>
        </w:rPr>
        <w:t xml:space="preserve">100 </w:t>
      </w:r>
      <w:r w:rsidR="003A2EA3" w:rsidRPr="0032190F">
        <w:rPr>
          <w:lang w:val="fr-FR"/>
        </w:rPr>
        <w:t>BC</w:t>
      </w:r>
      <w:r w:rsidRPr="0032190F">
        <w:rPr>
          <w:lang w:val="fr-FR"/>
        </w:rPr>
        <w:t xml:space="preserve"> en partie contemporaine de la culture de </w:t>
      </w:r>
      <w:hyperlink r:id="rId9765" w:anchor="Cul_Gaudo" w:history="1">
        <w:r w:rsidRPr="0032190F">
          <w:rPr>
            <w:rStyle w:val="Hyperlink"/>
            <w:lang w:val="fr-FR"/>
          </w:rPr>
          <w:t>Gaudo</w:t>
        </w:r>
      </w:hyperlink>
      <w:r w:rsidRPr="0032190F">
        <w:rPr>
          <w:lang w:val="fr-FR"/>
        </w:rPr>
        <w:t xml:space="preserve"> (BIB 649 p. 13)</w:t>
      </w:r>
      <w:r w:rsidR="00513F11" w:rsidRPr="0032190F">
        <w:rPr>
          <w:lang w:val="fr-FR"/>
        </w:rPr>
        <w:t xml:space="preserve"> soit CalPal 3224 ± 150 et </w:t>
      </w:r>
      <w:r w:rsidR="002F7D68" w:rsidRPr="0032190F">
        <w:rPr>
          <w:lang w:val="fr-FR"/>
        </w:rPr>
        <w:t>2566 ± 171 calBC 1s. (SS BIB)</w:t>
      </w:r>
    </w:p>
    <w:p w14:paraId="21192516" w14:textId="335D3C84" w:rsidR="002F7D68" w:rsidRPr="0032190F" w:rsidRDefault="002F7D68" w:rsidP="00242C0F">
      <w:pPr>
        <w:jc w:val="both"/>
        <w:rPr>
          <w:lang w:val="fr-FR"/>
        </w:rPr>
      </w:pPr>
      <w:r w:rsidRPr="0032190F">
        <w:rPr>
          <w:lang w:val="fr-FR"/>
        </w:rPr>
        <w:t>On remarque la présence d’une hallebarde à lame allongée à nervure axiale, 3 rivets alignés parallélement au talon droit. L’emprise de l’emanchement est légèrement incliné</w:t>
      </w:r>
      <w:r w:rsidR="00C533AE" w:rsidRPr="0032190F">
        <w:rPr>
          <w:lang w:val="fr-FR"/>
        </w:rPr>
        <w:t>e</w:t>
      </w:r>
      <w:r w:rsidRPr="0032190F">
        <w:rPr>
          <w:lang w:val="fr-FR"/>
        </w:rPr>
        <w:t xml:space="preserve">. Celle-ci peut être rapprochée de l’exemplaire de </w:t>
      </w:r>
      <w:hyperlink r:id="rId9766" w:anchor="Sit_Monte_Bradoni" w:history="1">
        <w:r w:rsidRPr="0032190F">
          <w:rPr>
            <w:rStyle w:val="Hyperlink"/>
            <w:lang w:val="fr-FR"/>
          </w:rPr>
          <w:t>Monte Bradoni</w:t>
        </w:r>
      </w:hyperlink>
      <w:r w:rsidRPr="0032190F">
        <w:rPr>
          <w:lang w:val="fr-FR"/>
        </w:rPr>
        <w:t xml:space="preserve"> (SS BIB)</w:t>
      </w:r>
    </w:p>
    <w:p w14:paraId="5CB0928F" w14:textId="55E330EA" w:rsidR="002F7D68" w:rsidRPr="0032190F" w:rsidRDefault="002F7D68" w:rsidP="00242C0F">
      <w:pPr>
        <w:jc w:val="both"/>
        <w:rPr>
          <w:lang w:val="fr-FR"/>
        </w:rPr>
      </w:pPr>
      <w:r w:rsidRPr="0032190F">
        <w:rPr>
          <w:lang w:val="fr-FR"/>
        </w:rPr>
        <w:t xml:space="preserve">Un poignard de cette nécropole peut être regroupé au sein des poignards de type </w:t>
      </w:r>
      <w:hyperlink r:id="rId9767" w:anchor="Cul_Remedello" w:history="1">
        <w:r w:rsidRPr="0032190F">
          <w:rPr>
            <w:rStyle w:val="Hyperlink"/>
            <w:lang w:val="fr-FR"/>
          </w:rPr>
          <w:t>Remedello 2</w:t>
        </w:r>
      </w:hyperlink>
      <w:r w:rsidRPr="0032190F">
        <w:rPr>
          <w:lang w:val="fr-FR"/>
        </w:rPr>
        <w:t xml:space="preserve"> (SS BIB)</w:t>
      </w:r>
    </w:p>
    <w:p w14:paraId="7CF3626B" w14:textId="77777777" w:rsidR="00763C77" w:rsidRPr="0032190F" w:rsidRDefault="00763C77" w:rsidP="00242C0F">
      <w:pPr>
        <w:jc w:val="both"/>
        <w:rPr>
          <w:lang w:val="fr-FR"/>
        </w:rPr>
      </w:pPr>
    </w:p>
    <w:p w14:paraId="2013A759" w14:textId="77777777" w:rsidR="002F7D68" w:rsidRPr="0032190F" w:rsidRDefault="002F7D68" w:rsidP="00242C0F">
      <w:pPr>
        <w:pStyle w:val="Heading2"/>
      </w:pPr>
      <w:r w:rsidRPr="0032190F">
        <w:lastRenderedPageBreak/>
        <w:t>Tombes 1 et 2</w:t>
      </w:r>
    </w:p>
    <w:p w14:paraId="2D07BA34" w14:textId="77777777" w:rsidR="002F7D68" w:rsidRPr="0032190F" w:rsidRDefault="002F7D68" w:rsidP="00242C0F">
      <w:pPr>
        <w:jc w:val="both"/>
        <w:rPr>
          <w:lang w:val="fr-FR"/>
        </w:rPr>
      </w:pPr>
    </w:p>
    <w:p w14:paraId="1C7F3190" w14:textId="183E8D05" w:rsidR="00792695" w:rsidRPr="0032190F" w:rsidRDefault="00763C77" w:rsidP="00242C0F">
      <w:pPr>
        <w:jc w:val="both"/>
        <w:rPr>
          <w:lang w:val="fr-FR"/>
        </w:rPr>
      </w:pPr>
      <w:r w:rsidRPr="0032190F">
        <w:rPr>
          <w:lang w:val="fr-FR"/>
        </w:rPr>
        <w:t>Les tombes 1-</w:t>
      </w:r>
      <w:smartTag w:uri="urn:schemas-microsoft-com:office:smarttags" w:element="metricconverter">
        <w:smartTagPr>
          <w:attr w:name="ProductID" w:val="2 a"/>
        </w:smartTagPr>
        <w:r w:rsidRPr="0032190F">
          <w:rPr>
            <w:lang w:val="fr-FR"/>
          </w:rPr>
          <w:t>2 a</w:t>
        </w:r>
      </w:smartTag>
      <w:r w:rsidRPr="0032190F">
        <w:rPr>
          <w:lang w:val="fr-FR"/>
        </w:rPr>
        <w:t xml:space="preserve"> livré une lame longue et étroite en cuivre (</w:t>
      </w:r>
      <w:smartTag w:uri="urn:schemas-microsoft-com:office:smarttags" w:element="metricconverter">
        <w:smartTagPr>
          <w:attr w:name="ProductID" w:val="24 cm"/>
        </w:smartTagPr>
        <w:r w:rsidRPr="0032190F">
          <w:rPr>
            <w:lang w:val="fr-FR"/>
          </w:rPr>
          <w:t>24 cm</w:t>
        </w:r>
      </w:smartTag>
      <w:r w:rsidRPr="0032190F">
        <w:rPr>
          <w:lang w:val="fr-FR"/>
        </w:rPr>
        <w:t xml:space="preserve">) qui identifie le type de </w:t>
      </w:r>
      <w:hyperlink r:id="rId9768" w:anchor="Typ_Arm_Poignards_Italie" w:history="1">
        <w:r w:rsidRPr="0032190F">
          <w:rPr>
            <w:rStyle w:val="Hyperlink"/>
            <w:lang w:val="fr-FR"/>
          </w:rPr>
          <w:t>Buccino</w:t>
        </w:r>
      </w:hyperlink>
    </w:p>
    <w:p w14:paraId="569D1E87" w14:textId="77777777" w:rsidR="00763C77" w:rsidRPr="0032190F" w:rsidRDefault="00763C77" w:rsidP="00242C0F">
      <w:pPr>
        <w:jc w:val="both"/>
        <w:rPr>
          <w:lang w:val="fr-FR"/>
        </w:rPr>
      </w:pPr>
      <w:r w:rsidRPr="0032190F">
        <w:rPr>
          <w:lang w:val="fr-FR"/>
        </w:rPr>
        <w:t>(BIB 930 p. 11)</w:t>
      </w:r>
    </w:p>
    <w:p w14:paraId="64A90A3E" w14:textId="77777777" w:rsidR="002A5CD0" w:rsidRPr="0032190F" w:rsidRDefault="002A5CD0" w:rsidP="00242C0F">
      <w:pPr>
        <w:jc w:val="both"/>
        <w:rPr>
          <w:lang w:val="fr-FR"/>
        </w:rPr>
      </w:pPr>
    </w:p>
    <w:p w14:paraId="43FAC743" w14:textId="77777777" w:rsidR="002F7D68" w:rsidRPr="0032190F" w:rsidRDefault="002F7D68" w:rsidP="00242C0F">
      <w:pPr>
        <w:pStyle w:val="Heading2"/>
      </w:pPr>
      <w:r w:rsidRPr="0032190F">
        <w:t>Tombe 4</w:t>
      </w:r>
    </w:p>
    <w:p w14:paraId="06BB2DE9" w14:textId="77777777" w:rsidR="002F7D68" w:rsidRPr="0032190F" w:rsidRDefault="002F7D68" w:rsidP="00242C0F">
      <w:pPr>
        <w:jc w:val="both"/>
        <w:rPr>
          <w:lang w:val="fr-FR"/>
        </w:rPr>
      </w:pPr>
    </w:p>
    <w:p w14:paraId="55DCEB95" w14:textId="1CC0814D" w:rsidR="002F7D68" w:rsidRPr="0032190F" w:rsidRDefault="002F7D68" w:rsidP="00242C0F">
      <w:pPr>
        <w:jc w:val="both"/>
        <w:rPr>
          <w:lang w:val="fr-FR"/>
        </w:rPr>
      </w:pPr>
      <w:r w:rsidRPr="0032190F">
        <w:rPr>
          <w:lang w:val="fr-FR"/>
        </w:rPr>
        <w:t xml:space="preserve">La tombe 4 de Buccino est considérée par les fouilleurs comme une des plus anciennes de la nécropole de S. Antonio trouve un parallèle avec la t. 5 de </w:t>
      </w:r>
      <w:hyperlink r:id="rId9769" w:anchor="Sit_Piano_Sorrento" w:history="1">
        <w:r w:rsidRPr="0032190F">
          <w:rPr>
            <w:rStyle w:val="Hyperlink"/>
            <w:lang w:val="fr-FR"/>
          </w:rPr>
          <w:t>Piano di Sorrento</w:t>
        </w:r>
      </w:hyperlink>
      <w:r w:rsidRPr="0032190F">
        <w:rPr>
          <w:lang w:val="fr-FR"/>
        </w:rPr>
        <w:t xml:space="preserve"> (BIB 653 p. 63)</w:t>
      </w:r>
      <w:r w:rsidR="003A2EA3" w:rsidRPr="0032190F">
        <w:rPr>
          <w:lang w:val="fr-FR"/>
        </w:rPr>
        <w:t>.</w:t>
      </w:r>
    </w:p>
    <w:p w14:paraId="174685DA" w14:textId="77777777" w:rsidR="003A2EA3" w:rsidRPr="0032190F" w:rsidRDefault="003A2EA3" w:rsidP="00242C0F">
      <w:pPr>
        <w:jc w:val="both"/>
        <w:rPr>
          <w:lang w:val="fr-FR"/>
        </w:rPr>
      </w:pPr>
    </w:p>
    <w:p w14:paraId="0789C40E" w14:textId="77777777" w:rsidR="003A2EA3" w:rsidRPr="0032190F" w:rsidRDefault="003A2EA3" w:rsidP="00242C0F">
      <w:pPr>
        <w:pStyle w:val="Heading2"/>
      </w:pPr>
      <w:r w:rsidRPr="0032190F">
        <w:t>Tombe 7</w:t>
      </w:r>
    </w:p>
    <w:p w14:paraId="4B3307FB" w14:textId="77777777" w:rsidR="003A2EA3" w:rsidRPr="0032190F" w:rsidRDefault="003A2EA3" w:rsidP="00242C0F">
      <w:pPr>
        <w:rPr>
          <w:lang w:val="fr-FR"/>
        </w:rPr>
      </w:pPr>
    </w:p>
    <w:p w14:paraId="7FC5F92D" w14:textId="77777777" w:rsidR="003A2EA3" w:rsidRPr="0032190F" w:rsidRDefault="003A2EA3" w:rsidP="00242C0F">
      <w:pPr>
        <w:rPr>
          <w:lang w:val="fr-FR"/>
        </w:rPr>
      </w:pPr>
      <w:r w:rsidRPr="0032190F">
        <w:rPr>
          <w:lang w:val="fr-FR"/>
        </w:rPr>
        <w:t>Céramiques (bouteilles à col) rattachées à la culture de Gaudo (SS BIB)</w:t>
      </w:r>
    </w:p>
    <w:p w14:paraId="68F5411C" w14:textId="77777777" w:rsidR="00CA2063" w:rsidRPr="0032190F" w:rsidRDefault="00CA2063" w:rsidP="00242C0F">
      <w:pPr>
        <w:jc w:val="both"/>
        <w:rPr>
          <w:lang w:val="fr-FR"/>
        </w:rPr>
      </w:pPr>
    </w:p>
    <w:p w14:paraId="23CFC27D" w14:textId="77777777" w:rsidR="00CA2063" w:rsidRPr="0032190F" w:rsidRDefault="00CA2063" w:rsidP="00426FF9">
      <w:pPr>
        <w:pStyle w:val="Heading1"/>
      </w:pPr>
      <w:bookmarkStart w:id="3986" w:name="Sit_Piano_Sorrento"/>
      <w:r w:rsidRPr="0032190F">
        <w:t>PIANO DI SORRENTO</w:t>
      </w:r>
    </w:p>
    <w:bookmarkEnd w:id="3986"/>
    <w:p w14:paraId="7464FDCA" w14:textId="77777777" w:rsidR="00CA2063" w:rsidRPr="00784BEC" w:rsidRDefault="00CA2063" w:rsidP="00242C0F">
      <w:pPr>
        <w:jc w:val="both"/>
        <w:rPr>
          <w:lang w:val="it-IT"/>
        </w:rPr>
      </w:pPr>
    </w:p>
    <w:p w14:paraId="61691A0E" w14:textId="13A3FE67" w:rsidR="00CA2063" w:rsidRPr="0032190F" w:rsidRDefault="00CA2063" w:rsidP="00242C0F">
      <w:pPr>
        <w:jc w:val="both"/>
        <w:rPr>
          <w:lang w:val="fr-FR"/>
        </w:rPr>
      </w:pPr>
      <w:r w:rsidRPr="00784BEC">
        <w:rPr>
          <w:lang w:val="it-IT"/>
        </w:rPr>
        <w:t xml:space="preserve">La nécropole de Piano di Sorrento est attribuée à la culture de Gaudo. </w:t>
      </w:r>
      <w:r w:rsidRPr="0032190F">
        <w:rPr>
          <w:lang w:val="fr-FR"/>
        </w:rPr>
        <w:t xml:space="preserve">Même la tombe 5 de Piano di Sorrento, qui manque encore d’un véritable puits ou </w:t>
      </w:r>
      <w:r w:rsidRPr="0032190F">
        <w:rPr>
          <w:i/>
          <w:lang w:val="fr-FR"/>
        </w:rPr>
        <w:t>dromos</w:t>
      </w:r>
      <w:r w:rsidRPr="0032190F">
        <w:rPr>
          <w:lang w:val="fr-FR"/>
        </w:rPr>
        <w:t xml:space="preserve"> d’accès, trouve un parallèle dans la tombe 4 de </w:t>
      </w:r>
      <w:hyperlink r:id="rId9770" w:anchor="Sit_Buccino" w:history="1">
        <w:r w:rsidRPr="0032190F">
          <w:rPr>
            <w:rStyle w:val="Hyperlink"/>
            <w:lang w:val="fr-FR"/>
          </w:rPr>
          <w:t>Buccino</w:t>
        </w:r>
      </w:hyperlink>
      <w:r w:rsidRPr="0032190F">
        <w:rPr>
          <w:lang w:val="fr-FR"/>
        </w:rPr>
        <w:t>, considérée par les fouilleurs comme une des plus anciennes de la nécropole de S. Antonio (BIB 653 p. 63)</w:t>
      </w:r>
    </w:p>
    <w:p w14:paraId="181965AD" w14:textId="77777777" w:rsidR="00CA2063" w:rsidRPr="0032190F" w:rsidRDefault="00CA2063" w:rsidP="00242C0F">
      <w:pPr>
        <w:jc w:val="both"/>
        <w:rPr>
          <w:lang w:val="fr-FR"/>
        </w:rPr>
      </w:pPr>
    </w:p>
    <w:p w14:paraId="215E687A" w14:textId="77777777" w:rsidR="00F265CC" w:rsidRPr="0032190F" w:rsidRDefault="00F265CC" w:rsidP="00426FF9">
      <w:pPr>
        <w:pStyle w:val="Heading1"/>
      </w:pPr>
      <w:bookmarkStart w:id="3987" w:name="Sit_Poggio_Aquilone"/>
      <w:r w:rsidRPr="0032190F">
        <w:t>POGGIO AQUILONE (Tombe)</w:t>
      </w:r>
    </w:p>
    <w:bookmarkEnd w:id="3987"/>
    <w:p w14:paraId="3DDAE6DD" w14:textId="77777777" w:rsidR="00F265CC" w:rsidRPr="0032190F" w:rsidRDefault="00F265CC" w:rsidP="00242C0F">
      <w:pPr>
        <w:jc w:val="both"/>
        <w:rPr>
          <w:lang w:val="fr-FR"/>
        </w:rPr>
      </w:pPr>
    </w:p>
    <w:p w14:paraId="11D77E43" w14:textId="1EC62D06" w:rsidR="00F265CC" w:rsidRPr="0032190F" w:rsidRDefault="00F265CC" w:rsidP="00242C0F">
      <w:pPr>
        <w:jc w:val="both"/>
        <w:rPr>
          <w:lang w:val="fr-FR"/>
        </w:rPr>
      </w:pPr>
      <w:r w:rsidRPr="0032190F">
        <w:rPr>
          <w:lang w:val="fr-FR"/>
        </w:rPr>
        <w:t xml:space="preserve">Poggio Aquilone (Marsciano, </w:t>
      </w:r>
      <w:r w:rsidR="001F3273" w:rsidRPr="0032190F">
        <w:rPr>
          <w:lang w:val="fr-FR"/>
        </w:rPr>
        <w:t>Pérouse</w:t>
      </w:r>
      <w:r w:rsidRPr="0032190F">
        <w:rPr>
          <w:lang w:val="fr-FR"/>
        </w:rPr>
        <w:t>, Ombrie) livre une inhumation individuelle en fosse </w:t>
      </w:r>
      <w:r w:rsidR="003A2EA3" w:rsidRPr="0032190F">
        <w:rPr>
          <w:lang w:val="fr-FR"/>
        </w:rPr>
        <w:t>(tombe 1). M</w:t>
      </w:r>
      <w:r w:rsidRPr="0032190F">
        <w:rPr>
          <w:lang w:val="fr-FR"/>
        </w:rPr>
        <w:t xml:space="preserve">atériel associé : hache plate en cuivre, en silex un petit poignard et quatre pointes de flèches ; </w:t>
      </w:r>
      <w:r w:rsidRPr="0032190F">
        <w:rPr>
          <w:i/>
          <w:lang w:val="fr-FR"/>
        </w:rPr>
        <w:t>coltellino su lama, ascia forata</w:t>
      </w:r>
      <w:r w:rsidRPr="0032190F">
        <w:rPr>
          <w:lang w:val="fr-FR"/>
        </w:rPr>
        <w:t xml:space="preserve">. </w:t>
      </w:r>
      <w:r w:rsidR="006252BB" w:rsidRPr="0032190F">
        <w:rPr>
          <w:lang w:val="fr-FR"/>
        </w:rPr>
        <w:t xml:space="preserve">Poignard de type </w:t>
      </w:r>
      <w:hyperlink r:id="rId9771" w:anchor="Cul_Rinaldone" w:history="1">
        <w:r w:rsidR="006252BB" w:rsidRPr="0032190F">
          <w:rPr>
            <w:rStyle w:val="Hyperlink"/>
            <w:lang w:val="fr-FR"/>
          </w:rPr>
          <w:t>Rinaldone</w:t>
        </w:r>
      </w:hyperlink>
      <w:r w:rsidR="006252BB" w:rsidRPr="0032190F">
        <w:rPr>
          <w:lang w:val="fr-FR"/>
        </w:rPr>
        <w:t xml:space="preserve">, </w:t>
      </w:r>
      <w:r w:rsidRPr="0032190F">
        <w:rPr>
          <w:lang w:val="fr-FR"/>
        </w:rPr>
        <w:t>La lame est incurvée vers la base. Malgré les lacunes de la base on reconnaît deux séries parallèles de trous de rivets (5 ou 6) à la lame d’un poignard (</w:t>
      </w:r>
      <w:smartTag w:uri="urn:schemas-microsoft-com:office:smarttags" w:element="metricconverter">
        <w:smartTagPr>
          <w:attr w:name="ProductID" w:val="20,7 cm"/>
        </w:smartTagPr>
        <w:r w:rsidRPr="0032190F">
          <w:rPr>
            <w:lang w:val="fr-FR"/>
          </w:rPr>
          <w:t>20,7 cm</w:t>
        </w:r>
      </w:smartTag>
      <w:r w:rsidRPr="0032190F">
        <w:rPr>
          <w:lang w:val="fr-FR"/>
        </w:rPr>
        <w:t xml:space="preserve">) (BIB 930 p. 5) peut-être s’agit-il d’une hallebarde (à comparer avec </w:t>
      </w:r>
      <w:hyperlink r:id="rId9772" w:anchor="Desc_ZIIGIIIR8" w:history="1">
        <w:r w:rsidRPr="0032190F">
          <w:rPr>
            <w:rStyle w:val="Hyperlink"/>
            <w:lang w:val="fr-FR"/>
          </w:rPr>
          <w:t>ZII.GIII.R8</w:t>
        </w:r>
      </w:hyperlink>
      <w:r w:rsidR="003A2EA3" w:rsidRPr="0032190F">
        <w:rPr>
          <w:lang w:val="fr-FR"/>
        </w:rPr>
        <w:t>fig.</w:t>
      </w:r>
      <w:r w:rsidRPr="0032190F">
        <w:rPr>
          <w:lang w:val="fr-FR"/>
        </w:rPr>
        <w:t xml:space="preserve"> 65 et 66</w:t>
      </w:r>
      <w:r w:rsidR="00DC2F2C" w:rsidRPr="0032190F">
        <w:rPr>
          <w:lang w:val="fr-FR"/>
        </w:rPr>
        <w:t xml:space="preserve">, </w:t>
      </w:r>
      <w:hyperlink r:id="rId9773" w:anchor="Sit_Mont_Bego" w:history="1">
        <w:r w:rsidR="00DC2F2C" w:rsidRPr="0032190F">
          <w:rPr>
            <w:rStyle w:val="Hyperlink"/>
            <w:lang w:val="fr-FR"/>
          </w:rPr>
          <w:t>Mont Bego</w:t>
        </w:r>
      </w:hyperlink>
      <w:r w:rsidRPr="0032190F">
        <w:rPr>
          <w:lang w:val="fr-FR"/>
        </w:rPr>
        <w:t>) (SS BIB)</w:t>
      </w:r>
    </w:p>
    <w:p w14:paraId="131378E1" w14:textId="77777777" w:rsidR="008F6801" w:rsidRPr="0032190F" w:rsidRDefault="003A2EA3" w:rsidP="00242C0F">
      <w:pPr>
        <w:jc w:val="both"/>
        <w:rPr>
          <w:lang w:val="fr-FR"/>
        </w:rPr>
      </w:pPr>
      <w:r w:rsidRPr="0032190F">
        <w:rPr>
          <w:lang w:val="fr-FR"/>
        </w:rPr>
        <w:t>1</w:t>
      </w:r>
      <w:r w:rsidR="008F6801" w:rsidRPr="0032190F">
        <w:rPr>
          <w:lang w:val="fr-FR"/>
        </w:rPr>
        <w:t xml:space="preserve"> individu, 1 hache et 1 hallebarde métallique, 1 tête de masse 1 poignard 4 pointes de flèches 1 lame en silex (BIB 988 p. 228 tab 7)</w:t>
      </w:r>
    </w:p>
    <w:p w14:paraId="6D110D7A" w14:textId="77777777" w:rsidR="00292079" w:rsidRDefault="003A2EA3" w:rsidP="00242C0F">
      <w:pPr>
        <w:autoSpaceDE w:val="0"/>
        <w:autoSpaceDN w:val="0"/>
        <w:adjustRightInd w:val="0"/>
        <w:rPr>
          <w:lang w:val="fr-FR"/>
        </w:rPr>
      </w:pPr>
      <w:r w:rsidRPr="0032190F">
        <w:rPr>
          <w:lang w:val="fr-FR"/>
        </w:rPr>
        <w:t>4 pointes de flèche, 1 poignard bifacial et 1 lame de silex en proviennent. S’y trouvaient aussi une tête de masse en pierre, une hache et un poignard métallique (Colini 1898 p. 216).</w:t>
      </w:r>
    </w:p>
    <w:p w14:paraId="423EF4EF" w14:textId="77777777" w:rsidR="00EC57B9" w:rsidRDefault="00EC57B9" w:rsidP="00242C0F">
      <w:pPr>
        <w:autoSpaceDE w:val="0"/>
        <w:autoSpaceDN w:val="0"/>
        <w:adjustRightInd w:val="0"/>
        <w:rPr>
          <w:lang w:val="fr-FR"/>
        </w:rPr>
      </w:pPr>
    </w:p>
    <w:p w14:paraId="04475928" w14:textId="77777777" w:rsidR="00EC57B9" w:rsidRPr="0032190F" w:rsidRDefault="00EC57B9" w:rsidP="00426FF9">
      <w:pPr>
        <w:pStyle w:val="Heading1"/>
      </w:pPr>
      <w:bookmarkStart w:id="3988" w:name="Sit_Pienza"/>
      <w:r w:rsidRPr="0032190F">
        <w:t>PIENZA</w:t>
      </w:r>
    </w:p>
    <w:bookmarkEnd w:id="3988"/>
    <w:p w14:paraId="40340F53" w14:textId="77777777" w:rsidR="00EC57B9" w:rsidRDefault="00EC57B9" w:rsidP="00EC57B9">
      <w:pPr>
        <w:rPr>
          <w:lang w:val="fr-FR"/>
        </w:rPr>
      </w:pPr>
    </w:p>
    <w:p w14:paraId="283CBB0C" w14:textId="2486DFB9" w:rsidR="00EC57B9" w:rsidRPr="007107DE" w:rsidRDefault="00EC57B9" w:rsidP="00EC57B9">
      <w:r>
        <w:rPr>
          <w:lang w:val="fr-FR"/>
        </w:rPr>
        <w:t xml:space="preserve">Toscane. </w:t>
      </w:r>
      <w:r w:rsidRPr="0032190F">
        <w:rPr>
          <w:lang w:val="fr-FR"/>
        </w:rPr>
        <w:t xml:space="preserve">A donné son nom à un horizon (v. </w:t>
      </w:r>
      <w:hyperlink r:id="rId9774" w:anchor="Cul_Filiestru_Basi_Pienza" w:history="1">
        <w:r w:rsidRPr="007107DE">
          <w:rPr>
            <w:rStyle w:val="Hyperlink"/>
          </w:rPr>
          <w:t>C. BFP</w:t>
        </w:r>
      </w:hyperlink>
      <w:r w:rsidRPr="007107DE">
        <w:t>) (SS BIB)</w:t>
      </w:r>
    </w:p>
    <w:p w14:paraId="3CE0714F" w14:textId="77777777" w:rsidR="00EC57B9" w:rsidRPr="007107DE" w:rsidRDefault="00EC57B9" w:rsidP="00EC57B9"/>
    <w:p w14:paraId="0967B526" w14:textId="77777777" w:rsidR="00EC57B9" w:rsidRPr="00426FF9" w:rsidRDefault="00EC57B9" w:rsidP="00426FF9">
      <w:pPr>
        <w:pStyle w:val="Heading1"/>
        <w:rPr>
          <w:lang w:val="en-US"/>
        </w:rPr>
      </w:pPr>
      <w:bookmarkStart w:id="3989" w:name="Sit_Orso"/>
      <w:r w:rsidRPr="00426FF9">
        <w:rPr>
          <w:lang w:val="en-US"/>
        </w:rPr>
        <w:t>ORSO</w:t>
      </w:r>
    </w:p>
    <w:bookmarkEnd w:id="3989"/>
    <w:p w14:paraId="6A9D3749" w14:textId="77777777" w:rsidR="00EC57B9" w:rsidRPr="007107DE" w:rsidRDefault="00EC57B9" w:rsidP="00EC57B9"/>
    <w:p w14:paraId="2C5EEC79" w14:textId="5BE260B6" w:rsidR="00EC57B9" w:rsidRPr="007107DE" w:rsidRDefault="00EC57B9" w:rsidP="00EC57B9">
      <w:r w:rsidRPr="007107DE">
        <w:t xml:space="preserve">Grotta dell Orso. </w:t>
      </w:r>
      <w:hyperlink r:id="rId9775" w:anchor="Cul_Cardial_Zonation_Horiz" w:history="1">
        <w:r w:rsidRPr="00EC57B9">
          <w:rPr>
            <w:rStyle w:val="Hyperlink"/>
          </w:rPr>
          <w:t>C. ZH</w:t>
        </w:r>
      </w:hyperlink>
      <w:r>
        <w:t xml:space="preserve">, </w:t>
      </w:r>
      <w:hyperlink r:id="rId9776" w:anchor="Cul_CLTL" w:history="1">
        <w:r w:rsidRPr="00EC57B9">
          <w:rPr>
            <w:rStyle w:val="Hyperlink"/>
          </w:rPr>
          <w:t>CLTL</w:t>
        </w:r>
      </w:hyperlink>
      <w:r>
        <w:t>, Dipinta</w:t>
      </w:r>
      <w:r w:rsidRPr="00EC57B9">
        <w:t xml:space="preserve"> (Binder com. pers.)</w:t>
      </w:r>
    </w:p>
    <w:p w14:paraId="50A2A896" w14:textId="77777777" w:rsidR="00EC57B9" w:rsidRPr="007107DE" w:rsidRDefault="00EC57B9" w:rsidP="00242C0F">
      <w:pPr>
        <w:autoSpaceDE w:val="0"/>
        <w:autoSpaceDN w:val="0"/>
        <w:adjustRightInd w:val="0"/>
      </w:pPr>
    </w:p>
    <w:p w14:paraId="0B2A590A" w14:textId="77777777" w:rsidR="00EC57B9" w:rsidRPr="00426FF9" w:rsidRDefault="00EC57B9" w:rsidP="00426FF9">
      <w:pPr>
        <w:pStyle w:val="Heading1"/>
        <w:rPr>
          <w:lang w:val="en-US"/>
        </w:rPr>
      </w:pPr>
      <w:bookmarkStart w:id="3990" w:name="Sit_Lattaia"/>
      <w:r w:rsidRPr="00426FF9">
        <w:rPr>
          <w:lang w:val="en-US"/>
        </w:rPr>
        <w:t>LATTAIA</w:t>
      </w:r>
    </w:p>
    <w:bookmarkEnd w:id="3990"/>
    <w:p w14:paraId="72A6803D" w14:textId="77777777" w:rsidR="00EC57B9" w:rsidRPr="007107DE" w:rsidRDefault="00EC57B9" w:rsidP="00242C0F">
      <w:pPr>
        <w:autoSpaceDE w:val="0"/>
        <w:autoSpaceDN w:val="0"/>
        <w:adjustRightInd w:val="0"/>
      </w:pPr>
    </w:p>
    <w:p w14:paraId="7892996B" w14:textId="54AB1EBA" w:rsidR="00EC57B9" w:rsidRPr="00EC57B9" w:rsidRDefault="00EC57B9" w:rsidP="00242C0F">
      <w:pPr>
        <w:autoSpaceDE w:val="0"/>
        <w:autoSpaceDN w:val="0"/>
        <w:adjustRightInd w:val="0"/>
      </w:pPr>
      <w:r w:rsidRPr="007107DE">
        <w:t xml:space="preserve">Grotta Lattaia. </w:t>
      </w:r>
      <w:hyperlink r:id="rId9777" w:anchor="Cul_Cardial_Zonation_Horiz" w:history="1">
        <w:r w:rsidRPr="00EC57B9">
          <w:rPr>
            <w:rStyle w:val="Hyperlink"/>
          </w:rPr>
          <w:t>C. ZH</w:t>
        </w:r>
      </w:hyperlink>
      <w:r>
        <w:t xml:space="preserve">, </w:t>
      </w:r>
      <w:hyperlink r:id="rId9778" w:anchor="Cul_CLTL" w:history="1">
        <w:r w:rsidRPr="00EC57B9">
          <w:rPr>
            <w:rStyle w:val="Hyperlink"/>
          </w:rPr>
          <w:t>CLTL</w:t>
        </w:r>
      </w:hyperlink>
      <w:r>
        <w:t>, Dipinta</w:t>
      </w:r>
      <w:r w:rsidRPr="00EC57B9">
        <w:t xml:space="preserve"> (Binder com. pers.)</w:t>
      </w:r>
    </w:p>
    <w:p w14:paraId="2B14A86A" w14:textId="77777777" w:rsidR="003A2EA3" w:rsidRPr="00EC57B9" w:rsidRDefault="003A2EA3" w:rsidP="00242C0F">
      <w:pPr>
        <w:autoSpaceDE w:val="0"/>
        <w:autoSpaceDN w:val="0"/>
        <w:adjustRightInd w:val="0"/>
      </w:pPr>
    </w:p>
    <w:p w14:paraId="528DBECD" w14:textId="77777777" w:rsidR="008F6801" w:rsidRPr="0032190F" w:rsidRDefault="008F6801" w:rsidP="00426FF9">
      <w:pPr>
        <w:pStyle w:val="Heading1"/>
      </w:pPr>
      <w:r w:rsidRPr="0032190F">
        <w:t xml:space="preserve">SAN BAGIO D. VALLE </w:t>
      </w:r>
    </w:p>
    <w:p w14:paraId="22DDA593" w14:textId="77777777" w:rsidR="008F6801" w:rsidRPr="00784BEC" w:rsidRDefault="008F6801" w:rsidP="00242C0F">
      <w:pPr>
        <w:jc w:val="both"/>
        <w:rPr>
          <w:lang w:val="it-IT"/>
        </w:rPr>
      </w:pPr>
    </w:p>
    <w:p w14:paraId="2C25CFD8" w14:textId="77777777" w:rsidR="008F6801" w:rsidRPr="00784BEC" w:rsidRDefault="008F6801" w:rsidP="00242C0F">
      <w:pPr>
        <w:jc w:val="both"/>
        <w:rPr>
          <w:lang w:val="it-IT"/>
        </w:rPr>
      </w:pPr>
      <w:r w:rsidRPr="00784BEC">
        <w:rPr>
          <w:lang w:val="it-IT"/>
        </w:rPr>
        <w:lastRenderedPageBreak/>
        <w:t xml:space="preserve">Tombe 1 : 1 individu masculin , 1 hache, 1 poignard, 1 ciotola, 1 vaso a </w:t>
      </w:r>
      <w:r w:rsidRPr="00784BEC">
        <w:rPr>
          <w:i/>
          <w:lang w:val="it-IT"/>
        </w:rPr>
        <w:t>fiasco</w:t>
      </w:r>
      <w:r w:rsidRPr="00784BEC">
        <w:rPr>
          <w:lang w:val="it-IT"/>
        </w:rPr>
        <w:t xml:space="preserve"> (BIB 988 p. 228 tab 7)</w:t>
      </w:r>
    </w:p>
    <w:p w14:paraId="41A36A55" w14:textId="77777777" w:rsidR="008F6801" w:rsidRPr="00784BEC" w:rsidRDefault="008F6801" w:rsidP="00242C0F">
      <w:pPr>
        <w:jc w:val="both"/>
        <w:rPr>
          <w:lang w:val="it-IT"/>
        </w:rPr>
      </w:pPr>
    </w:p>
    <w:p w14:paraId="3533290E" w14:textId="77777777" w:rsidR="00292079" w:rsidRPr="0032190F" w:rsidRDefault="00292079" w:rsidP="00426FF9">
      <w:pPr>
        <w:pStyle w:val="Heading1"/>
      </w:pPr>
      <w:bookmarkStart w:id="3991" w:name="Sit_Laterza"/>
      <w:r w:rsidRPr="0032190F">
        <w:t>LATERZA</w:t>
      </w:r>
    </w:p>
    <w:bookmarkEnd w:id="3991"/>
    <w:p w14:paraId="06BAC054" w14:textId="77777777" w:rsidR="00292079" w:rsidRPr="0032190F" w:rsidRDefault="00292079" w:rsidP="00242C0F">
      <w:pPr>
        <w:jc w:val="both"/>
        <w:rPr>
          <w:lang w:val="fr-FR"/>
        </w:rPr>
      </w:pPr>
    </w:p>
    <w:p w14:paraId="4570F982" w14:textId="77777777" w:rsidR="00292079" w:rsidRPr="0032190F" w:rsidRDefault="00292079" w:rsidP="00242C0F">
      <w:pPr>
        <w:jc w:val="both"/>
        <w:rPr>
          <w:lang w:val="fr-FR"/>
        </w:rPr>
      </w:pPr>
      <w:r w:rsidRPr="0032190F">
        <w:rPr>
          <w:lang w:val="fr-FR"/>
        </w:rPr>
        <w:t>Le</w:t>
      </w:r>
      <w:r w:rsidR="00763C77" w:rsidRPr="0032190F">
        <w:rPr>
          <w:lang w:val="fr-FR"/>
        </w:rPr>
        <w:t xml:space="preserve">s tombes </w:t>
      </w:r>
      <w:r w:rsidR="00763C77" w:rsidRPr="0032190F">
        <w:rPr>
          <w:i/>
          <w:lang w:val="fr-FR"/>
        </w:rPr>
        <w:t>a grotticella</w:t>
      </w:r>
      <w:r w:rsidR="00763C77" w:rsidRPr="0032190F">
        <w:rPr>
          <w:lang w:val="fr-FR"/>
        </w:rPr>
        <w:t xml:space="preserve"> du</w:t>
      </w:r>
      <w:r w:rsidRPr="0032190F">
        <w:rPr>
          <w:lang w:val="fr-FR"/>
        </w:rPr>
        <w:t xml:space="preserve"> site de Laterza (Taranto, Pouilles) à livré plusieurs sépultures </w:t>
      </w:r>
      <w:r w:rsidR="00527481" w:rsidRPr="0032190F">
        <w:rPr>
          <w:lang w:val="fr-FR"/>
        </w:rPr>
        <w:t>en partie attribuables à l’Enéolithique ou au Bronze ancien (</w:t>
      </w:r>
      <w:r w:rsidR="00395B0C" w:rsidRPr="0032190F">
        <w:rPr>
          <w:lang w:val="fr-FR"/>
        </w:rPr>
        <w:t>BIB 486</w:t>
      </w:r>
      <w:r w:rsidR="00527481" w:rsidRPr="0032190F">
        <w:rPr>
          <w:lang w:val="fr-FR"/>
        </w:rPr>
        <w:t xml:space="preserve">) </w:t>
      </w:r>
      <w:r w:rsidRPr="0032190F">
        <w:rPr>
          <w:lang w:val="fr-FR"/>
        </w:rPr>
        <w:t>:</w:t>
      </w:r>
    </w:p>
    <w:p w14:paraId="1A20C366" w14:textId="77777777" w:rsidR="00292079" w:rsidRPr="0032190F" w:rsidRDefault="00292079" w:rsidP="00242C0F">
      <w:pPr>
        <w:jc w:val="both"/>
        <w:rPr>
          <w:lang w:val="fr-FR"/>
        </w:rPr>
      </w:pPr>
    </w:p>
    <w:p w14:paraId="75F4EB5B" w14:textId="77777777" w:rsidR="00292079" w:rsidRPr="0032190F" w:rsidRDefault="0005399D" w:rsidP="00242C0F">
      <w:pPr>
        <w:pStyle w:val="Heading2"/>
      </w:pPr>
      <w:r>
        <w:t>t</w:t>
      </w:r>
      <w:r w:rsidR="00292079" w:rsidRPr="0032190F">
        <w:t>ombe 3</w:t>
      </w:r>
    </w:p>
    <w:p w14:paraId="4FF5F0F4" w14:textId="3AF65996" w:rsidR="00763C77" w:rsidRPr="0032190F" w:rsidRDefault="00292079" w:rsidP="00242C0F">
      <w:pPr>
        <w:jc w:val="both"/>
        <w:rPr>
          <w:lang w:val="fr-FR"/>
        </w:rPr>
      </w:pPr>
      <w:r w:rsidRPr="0032190F">
        <w:rPr>
          <w:lang w:val="fr-FR"/>
        </w:rPr>
        <w:t xml:space="preserve">Du niveau XII de cette tombe proviennent 4 poignards en cuivre : 1 fragment de poignard à base simple à deux trous de rivets que l’on peut rapprocher du type </w:t>
      </w:r>
      <w:hyperlink r:id="rId9779" w:anchor="Typ_Arm_Poignards_Italie" w:history="1">
        <w:r w:rsidR="00A42393" w:rsidRPr="0032190F">
          <w:rPr>
            <w:rStyle w:val="Hyperlink"/>
            <w:lang w:val="fr-FR"/>
          </w:rPr>
          <w:t>S. Pietro</w:t>
        </w:r>
      </w:hyperlink>
      <w:r w:rsidR="002D450F" w:rsidRPr="0032190F">
        <w:rPr>
          <w:lang w:val="fr-FR"/>
        </w:rPr>
        <w:t xml:space="preserve"> (~ type de Vecchiano)</w:t>
      </w:r>
      <w:r w:rsidRPr="0032190F">
        <w:rPr>
          <w:lang w:val="fr-FR"/>
        </w:rPr>
        <w:t xml:space="preserve">, 2 poignards allongés du type </w:t>
      </w:r>
      <w:hyperlink r:id="rId9780" w:anchor="Typ_Arm_Poignards_Italie" w:history="1">
        <w:r w:rsidR="00A42393" w:rsidRPr="0032190F">
          <w:rPr>
            <w:rStyle w:val="Hyperlink"/>
            <w:lang w:val="fr-FR"/>
          </w:rPr>
          <w:t>Montebradoni</w:t>
        </w:r>
      </w:hyperlink>
      <w:r w:rsidRPr="0032190F">
        <w:rPr>
          <w:lang w:val="fr-FR"/>
        </w:rPr>
        <w:t xml:space="preserve">, 1 poignard de type Jesi. Associé : industrie lithique polie, 1 hache en pierre polie…. </w:t>
      </w:r>
      <w:r w:rsidRPr="0032190F">
        <w:rPr>
          <w:i/>
          <w:lang w:val="fr-FR"/>
        </w:rPr>
        <w:t>Ciotole</w:t>
      </w:r>
      <w:r w:rsidRPr="0032190F">
        <w:rPr>
          <w:lang w:val="fr-FR"/>
        </w:rPr>
        <w:t xml:space="preserve"> hemisphérique décorée de bandes, tasse à profil en S, </w:t>
      </w:r>
      <w:r w:rsidRPr="0032190F">
        <w:rPr>
          <w:i/>
          <w:lang w:val="fr-FR"/>
        </w:rPr>
        <w:t>boccali</w:t>
      </w:r>
      <w:r w:rsidRPr="0032190F">
        <w:rPr>
          <w:lang w:val="fr-FR"/>
        </w:rPr>
        <w:t xml:space="preserve"> biconiques,… </w:t>
      </w:r>
      <w:r w:rsidR="00763C77" w:rsidRPr="0032190F">
        <w:rPr>
          <w:lang w:val="fr-FR"/>
        </w:rPr>
        <w:t>(BIB 930 p. 10)</w:t>
      </w:r>
    </w:p>
    <w:p w14:paraId="292993E3" w14:textId="77777777" w:rsidR="00763C77" w:rsidRPr="0032190F" w:rsidRDefault="00763C77" w:rsidP="00242C0F">
      <w:pPr>
        <w:rPr>
          <w:lang w:val="fr-FR"/>
        </w:rPr>
      </w:pPr>
    </w:p>
    <w:p w14:paraId="3B1B3DBD" w14:textId="7D8BCE2B" w:rsidR="00797D7A" w:rsidRPr="0032190F" w:rsidRDefault="00797D7A" w:rsidP="00242C0F">
      <w:pPr>
        <w:rPr>
          <w:lang w:val="fr-FR"/>
        </w:rPr>
      </w:pPr>
      <w:r w:rsidRPr="0032190F">
        <w:rPr>
          <w:lang w:val="fr-FR"/>
        </w:rPr>
        <w:t xml:space="preserve">Les </w:t>
      </w:r>
      <w:r w:rsidR="000F72FB" w:rsidRPr="0032190F">
        <w:rPr>
          <w:lang w:val="fr-FR"/>
        </w:rPr>
        <w:t xml:space="preserve">2 </w:t>
      </w:r>
      <w:r w:rsidRPr="0032190F">
        <w:rPr>
          <w:lang w:val="fr-FR"/>
        </w:rPr>
        <w:t xml:space="preserve">poignards </w:t>
      </w:r>
      <w:r w:rsidR="000F72FB" w:rsidRPr="0032190F">
        <w:rPr>
          <w:lang w:val="fr-FR"/>
        </w:rPr>
        <w:t>de type Montebradoni</w:t>
      </w:r>
      <w:r w:rsidRPr="0032190F">
        <w:rPr>
          <w:lang w:val="fr-FR"/>
        </w:rPr>
        <w:t xml:space="preserve">dela </w:t>
      </w:r>
      <w:r w:rsidR="000F72FB" w:rsidRPr="0032190F">
        <w:rPr>
          <w:lang w:val="fr-FR"/>
        </w:rPr>
        <w:t xml:space="preserve">t. 3 niv. XII </w:t>
      </w:r>
      <w:r w:rsidRPr="0032190F">
        <w:rPr>
          <w:lang w:val="fr-FR"/>
        </w:rPr>
        <w:t>seraient datés de l’époque tardive de l’</w:t>
      </w:r>
      <w:hyperlink r:id="rId9781" w:anchor="Cul_Eneolithique_Italie" w:history="1">
        <w:r w:rsidRPr="0032190F">
          <w:rPr>
            <w:rStyle w:val="Hyperlink"/>
            <w:lang w:val="fr-FR"/>
          </w:rPr>
          <w:t>Énéolithique</w:t>
        </w:r>
      </w:hyperlink>
      <w:r w:rsidRPr="0032190F">
        <w:rPr>
          <w:lang w:val="fr-FR"/>
        </w:rPr>
        <w:t xml:space="preserve"> (faciès de l’âge du Bronze de </w:t>
      </w:r>
      <w:hyperlink r:id="rId9782" w:anchor="Cul_Laterza" w:history="1">
        <w:r w:rsidRPr="0032190F">
          <w:rPr>
            <w:rStyle w:val="Hyperlink"/>
            <w:lang w:val="fr-FR"/>
          </w:rPr>
          <w:t>Laterza</w:t>
        </w:r>
      </w:hyperlink>
      <w:r w:rsidRPr="0032190F">
        <w:rPr>
          <w:lang w:val="fr-FR"/>
        </w:rPr>
        <w:t>) (BIB 930 p. 12)</w:t>
      </w:r>
    </w:p>
    <w:p w14:paraId="1F1C4012" w14:textId="77777777" w:rsidR="00797D7A" w:rsidRPr="0032190F" w:rsidRDefault="00797D7A" w:rsidP="00242C0F">
      <w:pPr>
        <w:rPr>
          <w:lang w:val="fr-FR"/>
        </w:rPr>
      </w:pPr>
    </w:p>
    <w:p w14:paraId="19D2C629" w14:textId="77777777" w:rsidR="00763C77" w:rsidRPr="0032190F" w:rsidRDefault="00B94E32" w:rsidP="00242C0F">
      <w:pPr>
        <w:pStyle w:val="Heading2"/>
      </w:pPr>
      <w:r>
        <w:t>t</w:t>
      </w:r>
      <w:r w:rsidR="00763C77" w:rsidRPr="0032190F">
        <w:t>ombe 4</w:t>
      </w:r>
    </w:p>
    <w:p w14:paraId="4608E1A5" w14:textId="1C134E21" w:rsidR="00B94E32" w:rsidRPr="0032190F" w:rsidRDefault="00763C77" w:rsidP="00242C0F">
      <w:pPr>
        <w:rPr>
          <w:lang w:val="fr-FR"/>
        </w:rPr>
      </w:pPr>
      <w:r w:rsidRPr="0032190F">
        <w:rPr>
          <w:lang w:val="fr-FR"/>
        </w:rPr>
        <w:t xml:space="preserve">1 poignard à base simple à deux trous de rivets que l’on peut rapprocher du type </w:t>
      </w:r>
      <w:hyperlink r:id="rId9783" w:anchor="Typ_Arm_Poignards_Italie" w:history="1">
        <w:r w:rsidR="00A42393" w:rsidRPr="0032190F">
          <w:rPr>
            <w:rStyle w:val="Hyperlink"/>
            <w:lang w:val="fr-FR"/>
          </w:rPr>
          <w:t>Vecchiano</w:t>
        </w:r>
      </w:hyperlink>
      <w:r w:rsidRPr="0032190F">
        <w:rPr>
          <w:lang w:val="fr-FR"/>
        </w:rPr>
        <w:t>(BIB 930 p. 10)</w:t>
      </w:r>
    </w:p>
    <w:p w14:paraId="5DC54D1C" w14:textId="77777777" w:rsidR="006A2200" w:rsidRDefault="006A2200" w:rsidP="00242C0F">
      <w:pPr>
        <w:rPr>
          <w:lang w:val="fr-FR"/>
        </w:rPr>
      </w:pPr>
    </w:p>
    <w:p w14:paraId="752C00AA" w14:textId="77777777" w:rsidR="005E3CD0" w:rsidRPr="0032190F" w:rsidRDefault="005E3CD0" w:rsidP="00242C0F">
      <w:pPr>
        <w:rPr>
          <w:lang w:val="fr-FR"/>
        </w:rPr>
      </w:pPr>
    </w:p>
    <w:p w14:paraId="34225D43" w14:textId="77777777" w:rsidR="00EB7626" w:rsidRPr="0032190F" w:rsidRDefault="00EB7626" w:rsidP="00426FF9">
      <w:pPr>
        <w:pStyle w:val="Heading1"/>
      </w:pPr>
      <w:bookmarkStart w:id="3992" w:name="Sit_Sterparo"/>
      <w:r w:rsidRPr="0032190F">
        <w:t>STERPARO (Site de)</w:t>
      </w:r>
    </w:p>
    <w:bookmarkEnd w:id="3992"/>
    <w:p w14:paraId="2560B593" w14:textId="77777777" w:rsidR="00EB7626" w:rsidRPr="0032190F" w:rsidRDefault="00EB7626" w:rsidP="00242C0F">
      <w:pPr>
        <w:jc w:val="both"/>
        <w:rPr>
          <w:lang w:val="fr-FR"/>
        </w:rPr>
      </w:pPr>
    </w:p>
    <w:p w14:paraId="0A2280E7" w14:textId="694951CB" w:rsidR="00EB7626" w:rsidRPr="0032190F" w:rsidRDefault="00D70A9F" w:rsidP="00242C0F">
      <w:pPr>
        <w:jc w:val="both"/>
        <w:rPr>
          <w:lang w:val="fr-FR"/>
        </w:rPr>
      </w:pPr>
      <w:r w:rsidRPr="0032190F">
        <w:rPr>
          <w:lang w:val="fr-FR"/>
        </w:rPr>
        <w:t xml:space="preserve">Localité de Sterparo, dans les communes de Bovino et </w:t>
      </w:r>
      <w:hyperlink r:id="rId9784" w:anchor="Sit_Castellucio_Sauri" w:history="1">
        <w:r w:rsidRPr="00E23394">
          <w:rPr>
            <w:rStyle w:val="Hyperlink"/>
            <w:lang w:val="fr-FR"/>
          </w:rPr>
          <w:t>Castellucio dei Sauri</w:t>
        </w:r>
      </w:hyperlink>
      <w:r w:rsidRPr="0032190F">
        <w:rPr>
          <w:lang w:val="fr-FR"/>
        </w:rPr>
        <w:t xml:space="preserve"> (BIB 1195) </w:t>
      </w:r>
      <w:r w:rsidR="005347D8" w:rsidRPr="0032190F">
        <w:rPr>
          <w:lang w:val="fr-FR"/>
        </w:rPr>
        <w:t xml:space="preserve">dans les Pouilles </w:t>
      </w:r>
      <w:r w:rsidR="005347D8">
        <w:rPr>
          <w:lang w:val="fr-FR"/>
        </w:rPr>
        <w:t xml:space="preserve">(SS BIB), </w:t>
      </w:r>
      <w:r w:rsidR="005860EB" w:rsidRPr="0032190F">
        <w:rPr>
          <w:lang w:val="fr-FR"/>
        </w:rPr>
        <w:t>Dans l</w:t>
      </w:r>
      <w:r w:rsidR="00EB7626" w:rsidRPr="0032190F">
        <w:rPr>
          <w:lang w:val="fr-FR"/>
        </w:rPr>
        <w:t xml:space="preserve">e site de </w:t>
      </w:r>
      <w:r w:rsidR="00E1092B" w:rsidRPr="0032190F">
        <w:rPr>
          <w:lang w:val="fr-FR"/>
        </w:rPr>
        <w:t>Sterparo, sis entre les commune</w:t>
      </w:r>
      <w:r w:rsidR="00EB7626" w:rsidRPr="0032190F">
        <w:rPr>
          <w:lang w:val="fr-FR"/>
        </w:rPr>
        <w:t>s de Casteluccio dei Sauri et Bovino (Foggia, Pouilles)</w:t>
      </w:r>
      <w:r w:rsidR="005860EB" w:rsidRPr="0032190F">
        <w:rPr>
          <w:lang w:val="fr-FR"/>
        </w:rPr>
        <w:t>,</w:t>
      </w:r>
      <w:r w:rsidR="00F51C59" w:rsidRPr="0032190F">
        <w:rPr>
          <w:lang w:val="fr-FR"/>
        </w:rPr>
        <w:t xml:space="preserve"> des fouilles ont mises au jour</w:t>
      </w:r>
      <w:r w:rsidR="005860EB" w:rsidRPr="0032190F">
        <w:rPr>
          <w:lang w:val="fr-FR"/>
        </w:rPr>
        <w:t xml:space="preserve"> des structures cérémonielles complémentaires</w:t>
      </w:r>
      <w:r w:rsidR="006E4E60" w:rsidRPr="0032190F">
        <w:rPr>
          <w:lang w:val="fr-FR"/>
        </w:rPr>
        <w:t>,35</w:t>
      </w:r>
      <w:r w:rsidR="005860EB" w:rsidRPr="0032190F">
        <w:rPr>
          <w:lang w:val="fr-FR"/>
        </w:rPr>
        <w:t xml:space="preserve"> stèles anthropomorphes </w:t>
      </w:r>
      <w:hyperlink r:id="rId9785" w:anchor="Cul_Eneolithique_Italie" w:history="1">
        <w:r w:rsidR="00153857" w:rsidRPr="0032190F">
          <w:rPr>
            <w:rStyle w:val="Hyperlink"/>
            <w:lang w:val="fr-FR"/>
          </w:rPr>
          <w:t>Énéolithique</w:t>
        </w:r>
      </w:hyperlink>
      <w:r w:rsidR="005860EB" w:rsidRPr="0032190F">
        <w:rPr>
          <w:lang w:val="fr-FR"/>
        </w:rPr>
        <w:t>et associées à du matér</w:t>
      </w:r>
      <w:r w:rsidR="00223452" w:rsidRPr="0032190F">
        <w:rPr>
          <w:lang w:val="fr-FR"/>
        </w:rPr>
        <w:t>i</w:t>
      </w:r>
      <w:r w:rsidR="005860EB" w:rsidRPr="0032190F">
        <w:rPr>
          <w:lang w:val="fr-FR"/>
        </w:rPr>
        <w:t xml:space="preserve">el céramique en place attribuées au faciès de </w:t>
      </w:r>
      <w:hyperlink r:id="rId9786" w:anchor="Cul_Piano_Conte" w:history="1">
        <w:r w:rsidR="005860EB" w:rsidRPr="0032190F">
          <w:rPr>
            <w:rStyle w:val="Hyperlink"/>
            <w:lang w:val="fr-FR"/>
          </w:rPr>
          <w:t>Piano Conte</w:t>
        </w:r>
      </w:hyperlink>
      <w:r w:rsidR="005860EB" w:rsidRPr="0032190F">
        <w:rPr>
          <w:lang w:val="fr-FR"/>
        </w:rPr>
        <w:t xml:space="preserve">. Ces dernieèrs sont caractérisée par des décorations à cannelures, la présence d’anses et de prises à perforations sous-cutanée associées à des céramiques comparables à celles de la culture de </w:t>
      </w:r>
      <w:hyperlink r:id="rId9787" w:anchor="Cul_Baden" w:history="1">
        <w:r w:rsidR="005860EB" w:rsidRPr="0032190F">
          <w:rPr>
            <w:rStyle w:val="Hyperlink"/>
            <w:lang w:val="fr-FR"/>
          </w:rPr>
          <w:t>Baden</w:t>
        </w:r>
      </w:hyperlink>
      <w:r w:rsidR="005860EB" w:rsidRPr="0032190F">
        <w:rPr>
          <w:lang w:val="fr-FR"/>
        </w:rPr>
        <w:t xml:space="preserve"> (BIB 93 p. 41 (BIB 702 et 703 et 704))</w:t>
      </w:r>
    </w:p>
    <w:p w14:paraId="68B7CFBE" w14:textId="77777777" w:rsidR="006E4E60" w:rsidRPr="0032190F" w:rsidRDefault="006E4E60" w:rsidP="00242C0F">
      <w:pPr>
        <w:jc w:val="both"/>
        <w:rPr>
          <w:lang w:val="fr-FR"/>
        </w:rPr>
      </w:pPr>
    </w:p>
    <w:p w14:paraId="6EA9A435" w14:textId="77777777" w:rsidR="006E4E60" w:rsidRPr="0032190F" w:rsidRDefault="006E4E60" w:rsidP="00242C0F">
      <w:pPr>
        <w:jc w:val="both"/>
        <w:rPr>
          <w:lang w:val="fr-FR"/>
        </w:rPr>
      </w:pPr>
      <w:r w:rsidRPr="0032190F">
        <w:rPr>
          <w:lang w:val="fr-FR"/>
        </w:rPr>
        <w:t>Les stèles sont divisées en 3 classes :</w:t>
      </w:r>
    </w:p>
    <w:p w14:paraId="7D0D6C94" w14:textId="77777777" w:rsidR="006E4E60" w:rsidRPr="0032190F" w:rsidRDefault="006E4E60" w:rsidP="00242C0F">
      <w:pPr>
        <w:jc w:val="both"/>
        <w:rPr>
          <w:lang w:val="fr-FR"/>
        </w:rPr>
      </w:pPr>
      <w:r w:rsidRPr="0032190F">
        <w:rPr>
          <w:lang w:val="fr-FR"/>
        </w:rPr>
        <w:tab/>
        <w:t>-A Féminin</w:t>
      </w:r>
    </w:p>
    <w:p w14:paraId="070B5631" w14:textId="77777777" w:rsidR="006E4E60" w:rsidRPr="0032190F" w:rsidRDefault="006E4E60" w:rsidP="00242C0F">
      <w:pPr>
        <w:jc w:val="both"/>
        <w:rPr>
          <w:lang w:val="fr-FR"/>
        </w:rPr>
      </w:pPr>
      <w:r w:rsidRPr="0032190F">
        <w:rPr>
          <w:lang w:val="fr-FR"/>
        </w:rPr>
        <w:tab/>
        <w:t>-B Masculin (i.e. avec poignard)</w:t>
      </w:r>
    </w:p>
    <w:p w14:paraId="58F642FB" w14:textId="77777777" w:rsidR="00D70A9F" w:rsidRPr="0032190F" w:rsidRDefault="00D70A9F" w:rsidP="00242C0F">
      <w:pPr>
        <w:jc w:val="both"/>
        <w:rPr>
          <w:lang w:val="fr-FR"/>
        </w:rPr>
      </w:pPr>
      <w:r w:rsidRPr="0032190F">
        <w:rPr>
          <w:lang w:val="fr-FR"/>
        </w:rPr>
        <w:tab/>
      </w:r>
      <w:r w:rsidRPr="0032190F">
        <w:rPr>
          <w:lang w:val="fr-FR"/>
        </w:rPr>
        <w:tab/>
        <w:t>-Type A : poignard de la stèle 2</w:t>
      </w:r>
    </w:p>
    <w:p w14:paraId="7A748553" w14:textId="77777777" w:rsidR="00D70A9F" w:rsidRPr="0032190F" w:rsidRDefault="00D70A9F" w:rsidP="00242C0F">
      <w:pPr>
        <w:jc w:val="both"/>
        <w:rPr>
          <w:lang w:val="fr-FR"/>
        </w:rPr>
      </w:pPr>
      <w:r w:rsidRPr="0032190F">
        <w:rPr>
          <w:lang w:val="fr-FR"/>
        </w:rPr>
        <w:tab/>
      </w:r>
      <w:r w:rsidRPr="0032190F">
        <w:rPr>
          <w:lang w:val="fr-FR"/>
        </w:rPr>
        <w:tab/>
        <w:t>-Type B : poignard de la stèle 14</w:t>
      </w:r>
    </w:p>
    <w:p w14:paraId="632BC1CD" w14:textId="77777777" w:rsidR="006E4E60" w:rsidRPr="0032190F" w:rsidRDefault="006E4E60" w:rsidP="00242C0F">
      <w:pPr>
        <w:jc w:val="both"/>
        <w:rPr>
          <w:lang w:val="fr-FR"/>
        </w:rPr>
      </w:pPr>
      <w:r w:rsidRPr="0032190F">
        <w:rPr>
          <w:lang w:val="fr-FR"/>
        </w:rPr>
        <w:tab/>
        <w:t>-C Abstrait ou géométrique</w:t>
      </w:r>
    </w:p>
    <w:p w14:paraId="20B6D108" w14:textId="77777777" w:rsidR="00C01325" w:rsidRPr="0032190F" w:rsidRDefault="00C01325" w:rsidP="00242C0F">
      <w:pPr>
        <w:jc w:val="both"/>
        <w:rPr>
          <w:lang w:val="fr-FR"/>
        </w:rPr>
      </w:pPr>
      <w:r w:rsidRPr="0032190F">
        <w:rPr>
          <w:lang w:val="fr-FR"/>
        </w:rPr>
        <w:tab/>
        <w:t>-D Abstrait élaboré mais non achevé ?</w:t>
      </w:r>
    </w:p>
    <w:p w14:paraId="207DE78A" w14:textId="77777777" w:rsidR="006E4E60" w:rsidRPr="0032190F" w:rsidRDefault="006E4E60" w:rsidP="00242C0F">
      <w:pPr>
        <w:jc w:val="both"/>
        <w:rPr>
          <w:lang w:val="fr-FR"/>
        </w:rPr>
      </w:pPr>
      <w:r w:rsidRPr="0032190F">
        <w:rPr>
          <w:lang w:val="fr-FR"/>
        </w:rPr>
        <w:t>(BIB 1195)</w:t>
      </w:r>
    </w:p>
    <w:p w14:paraId="1928657D" w14:textId="77777777" w:rsidR="006E4E60" w:rsidRPr="0032190F" w:rsidRDefault="006E4E60" w:rsidP="00242C0F">
      <w:pPr>
        <w:jc w:val="both"/>
        <w:rPr>
          <w:lang w:val="fr-FR"/>
        </w:rPr>
      </w:pPr>
    </w:p>
    <w:p w14:paraId="3DCA2368" w14:textId="77777777" w:rsidR="006E4E60" w:rsidRPr="0032190F" w:rsidRDefault="006E4E60" w:rsidP="00242C0F">
      <w:pPr>
        <w:jc w:val="both"/>
        <w:rPr>
          <w:lang w:val="fr-FR"/>
        </w:rPr>
      </w:pPr>
      <w:r w:rsidRPr="0032190F">
        <w:rPr>
          <w:lang w:val="fr-FR"/>
        </w:rPr>
        <w:t>On reconnaît différentes formes de stèles :</w:t>
      </w:r>
    </w:p>
    <w:p w14:paraId="0EBD3310" w14:textId="77777777" w:rsidR="006E4E60" w:rsidRPr="0032190F" w:rsidRDefault="006E4E60" w:rsidP="00242C0F">
      <w:pPr>
        <w:jc w:val="both"/>
        <w:rPr>
          <w:lang w:val="fr-FR"/>
        </w:rPr>
      </w:pPr>
      <w:r w:rsidRPr="0032190F">
        <w:rPr>
          <w:lang w:val="fr-FR"/>
        </w:rPr>
        <w:tab/>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10"/>
        <w:gridCol w:w="4878"/>
      </w:tblGrid>
      <w:tr w:rsidR="006E4E60" w:rsidRPr="006A329A" w14:paraId="5294365D" w14:textId="77777777">
        <w:trPr>
          <w:jc w:val="center"/>
        </w:trPr>
        <w:tc>
          <w:tcPr>
            <w:tcW w:w="0" w:type="auto"/>
            <w:vAlign w:val="center"/>
          </w:tcPr>
          <w:p w14:paraId="0B5C9DF8" w14:textId="77777777" w:rsidR="006E4E60" w:rsidRDefault="006E4E60" w:rsidP="00242C0F">
            <w:pPr>
              <w:jc w:val="center"/>
            </w:pPr>
            <w:r>
              <w:t>type 1</w:t>
            </w:r>
          </w:p>
        </w:tc>
        <w:tc>
          <w:tcPr>
            <w:tcW w:w="4878" w:type="dxa"/>
            <w:vAlign w:val="center"/>
          </w:tcPr>
          <w:p w14:paraId="7B24EC8F" w14:textId="77777777" w:rsidR="006E4E60" w:rsidRPr="0032190F" w:rsidRDefault="006E4E60" w:rsidP="00242C0F">
            <w:pPr>
              <w:jc w:val="center"/>
              <w:rPr>
                <w:lang w:val="fr-FR"/>
              </w:rPr>
            </w:pPr>
            <w:r w:rsidRPr="0032190F">
              <w:rPr>
                <w:lang w:val="fr-FR"/>
              </w:rPr>
              <w:t>le haut de la stèle est arrondi, probablement pour schématiser la tête et les épaules.</w:t>
            </w:r>
          </w:p>
        </w:tc>
      </w:tr>
      <w:tr w:rsidR="006E4E60" w:rsidRPr="006A329A" w14:paraId="3C496B32" w14:textId="77777777">
        <w:trPr>
          <w:jc w:val="center"/>
        </w:trPr>
        <w:tc>
          <w:tcPr>
            <w:tcW w:w="0" w:type="auto"/>
            <w:vAlign w:val="center"/>
          </w:tcPr>
          <w:p w14:paraId="1AF676EA" w14:textId="77777777" w:rsidR="006E4E60" w:rsidRDefault="006E4E60" w:rsidP="00242C0F">
            <w:pPr>
              <w:jc w:val="center"/>
            </w:pPr>
            <w:r>
              <w:t>type 2</w:t>
            </w:r>
          </w:p>
        </w:tc>
        <w:tc>
          <w:tcPr>
            <w:tcW w:w="4878" w:type="dxa"/>
            <w:vAlign w:val="center"/>
          </w:tcPr>
          <w:p w14:paraId="7C3C9C69" w14:textId="77777777" w:rsidR="006E4E60" w:rsidRPr="0032190F" w:rsidRDefault="006E4E60" w:rsidP="00242C0F">
            <w:pPr>
              <w:jc w:val="center"/>
              <w:rPr>
                <w:lang w:val="fr-FR"/>
              </w:rPr>
            </w:pPr>
            <w:r w:rsidRPr="0032190F">
              <w:rPr>
                <w:lang w:val="fr-FR"/>
              </w:rPr>
              <w:t>avec un appendice arrondi dans le haut</w:t>
            </w:r>
          </w:p>
        </w:tc>
      </w:tr>
      <w:tr w:rsidR="006E4E60" w:rsidRPr="006A329A" w14:paraId="76171EEE" w14:textId="77777777">
        <w:trPr>
          <w:jc w:val="center"/>
        </w:trPr>
        <w:tc>
          <w:tcPr>
            <w:tcW w:w="0" w:type="auto"/>
            <w:vAlign w:val="center"/>
          </w:tcPr>
          <w:p w14:paraId="67A22B2A" w14:textId="77777777" w:rsidR="006E4E60" w:rsidRDefault="006E4E60" w:rsidP="00242C0F">
            <w:pPr>
              <w:jc w:val="center"/>
            </w:pPr>
            <w:r>
              <w:t>type 3</w:t>
            </w:r>
          </w:p>
        </w:tc>
        <w:tc>
          <w:tcPr>
            <w:tcW w:w="4878" w:type="dxa"/>
            <w:vAlign w:val="center"/>
          </w:tcPr>
          <w:p w14:paraId="535EC778" w14:textId="77777777" w:rsidR="006E4E60" w:rsidRPr="0032190F" w:rsidRDefault="006E4E60" w:rsidP="00242C0F">
            <w:pPr>
              <w:jc w:val="center"/>
              <w:rPr>
                <w:lang w:val="fr-FR"/>
              </w:rPr>
            </w:pPr>
            <w:r w:rsidRPr="0032190F">
              <w:rPr>
                <w:lang w:val="fr-FR"/>
              </w:rPr>
              <w:t>trapézoïdal ou carré avec des angles vifs</w:t>
            </w:r>
          </w:p>
        </w:tc>
      </w:tr>
      <w:tr w:rsidR="006E4E60" w:rsidRPr="006A329A" w14:paraId="63841187" w14:textId="77777777">
        <w:trPr>
          <w:jc w:val="center"/>
        </w:trPr>
        <w:tc>
          <w:tcPr>
            <w:tcW w:w="0" w:type="auto"/>
            <w:vAlign w:val="center"/>
          </w:tcPr>
          <w:p w14:paraId="700A9694" w14:textId="77777777" w:rsidR="006E4E60" w:rsidRDefault="006E4E60" w:rsidP="00242C0F">
            <w:pPr>
              <w:jc w:val="center"/>
            </w:pPr>
            <w:r>
              <w:t>type 4</w:t>
            </w:r>
          </w:p>
        </w:tc>
        <w:tc>
          <w:tcPr>
            <w:tcW w:w="4878" w:type="dxa"/>
            <w:vAlign w:val="center"/>
          </w:tcPr>
          <w:p w14:paraId="613FB15C" w14:textId="77777777" w:rsidR="006E4E60" w:rsidRPr="0032190F" w:rsidRDefault="006E4E60" w:rsidP="00242C0F">
            <w:pPr>
              <w:jc w:val="center"/>
              <w:rPr>
                <w:lang w:val="fr-FR"/>
              </w:rPr>
            </w:pPr>
            <w:r w:rsidRPr="0032190F">
              <w:rPr>
                <w:lang w:val="fr-FR"/>
              </w:rPr>
              <w:t>une inflexion centrale qui forme une ensellure</w:t>
            </w:r>
          </w:p>
        </w:tc>
      </w:tr>
      <w:tr w:rsidR="006E4E60" w:rsidRPr="006A329A" w14:paraId="3F095EF0" w14:textId="77777777">
        <w:trPr>
          <w:jc w:val="center"/>
        </w:trPr>
        <w:tc>
          <w:tcPr>
            <w:tcW w:w="0" w:type="auto"/>
            <w:vAlign w:val="center"/>
          </w:tcPr>
          <w:p w14:paraId="5CA15297" w14:textId="77777777" w:rsidR="006E4E60" w:rsidRDefault="006E4E60" w:rsidP="00242C0F">
            <w:pPr>
              <w:jc w:val="center"/>
            </w:pPr>
            <w:r>
              <w:lastRenderedPageBreak/>
              <w:t>type 5</w:t>
            </w:r>
          </w:p>
        </w:tc>
        <w:tc>
          <w:tcPr>
            <w:tcW w:w="4878" w:type="dxa"/>
            <w:vAlign w:val="center"/>
          </w:tcPr>
          <w:p w14:paraId="33EA4FEF" w14:textId="77777777" w:rsidR="006E4E60" w:rsidRPr="0032190F" w:rsidRDefault="006E4E60" w:rsidP="00242C0F">
            <w:pPr>
              <w:jc w:val="center"/>
              <w:rPr>
                <w:lang w:val="fr-FR"/>
              </w:rPr>
            </w:pPr>
            <w:r w:rsidRPr="0032190F">
              <w:rPr>
                <w:lang w:val="fr-FR"/>
              </w:rPr>
              <w:t>convexe avec les angles émoussés</w:t>
            </w:r>
          </w:p>
        </w:tc>
      </w:tr>
    </w:tbl>
    <w:p w14:paraId="658BF23B" w14:textId="77777777" w:rsidR="006E4E60" w:rsidRPr="0032190F" w:rsidRDefault="00D70A9F" w:rsidP="00242C0F">
      <w:pPr>
        <w:jc w:val="both"/>
        <w:rPr>
          <w:lang w:val="fr-FR"/>
        </w:rPr>
      </w:pPr>
      <w:r w:rsidRPr="0032190F">
        <w:rPr>
          <w:lang w:val="fr-FR"/>
        </w:rPr>
        <w:t>(BIB 1195)</w:t>
      </w:r>
    </w:p>
    <w:p w14:paraId="44D8A17E" w14:textId="77777777" w:rsidR="00D70A9F" w:rsidRPr="0032190F" w:rsidRDefault="00D70A9F" w:rsidP="00242C0F">
      <w:pPr>
        <w:jc w:val="both"/>
        <w:rPr>
          <w:lang w:val="fr-FR"/>
        </w:rPr>
      </w:pPr>
    </w:p>
    <w:p w14:paraId="45B8335E" w14:textId="77777777" w:rsidR="00EB7626" w:rsidRPr="0032190F" w:rsidRDefault="001E3B7B" w:rsidP="00242C0F">
      <w:pPr>
        <w:pStyle w:val="Heading2"/>
      </w:pPr>
      <w:r>
        <w:t>s</w:t>
      </w:r>
      <w:r w:rsidR="00D70A9F" w:rsidRPr="0032190F">
        <w:t>tèle 2</w:t>
      </w:r>
    </w:p>
    <w:p w14:paraId="469779C2" w14:textId="6F351520" w:rsidR="00D70A9F" w:rsidRPr="0032190F" w:rsidRDefault="00D70A9F" w:rsidP="00242C0F">
      <w:pPr>
        <w:jc w:val="both"/>
        <w:rPr>
          <w:lang w:val="fr-FR"/>
        </w:rPr>
      </w:pPr>
      <w:r w:rsidRPr="0032190F">
        <w:rPr>
          <w:lang w:val="fr-FR"/>
        </w:rPr>
        <w:t>Poignard de type A. A manche divergent (base étroite dans la partie proximale), manche en T légèrement disymétrique, la base de la lame est oblique et dégage de petits épaulements. Il peut être rapproché des cultures égéo-anatoliennes du 3</w:t>
      </w:r>
      <w:r w:rsidRPr="0032190F">
        <w:rPr>
          <w:vertAlign w:val="superscript"/>
          <w:lang w:val="fr-FR"/>
        </w:rPr>
        <w:t>e</w:t>
      </w:r>
      <w:r w:rsidRPr="0032190F">
        <w:rPr>
          <w:lang w:val="fr-FR"/>
        </w:rPr>
        <w:t xml:space="preserve"> millénaire mais rappelle également les exemplaires </w:t>
      </w:r>
      <w:hyperlink r:id="rId9788" w:anchor="Cul_Remedello" w:history="1">
        <w:r w:rsidRPr="0032190F">
          <w:rPr>
            <w:rStyle w:val="Hyperlink"/>
            <w:lang w:val="fr-FR"/>
          </w:rPr>
          <w:t>Remedello</w:t>
        </w:r>
      </w:hyperlink>
      <w:r w:rsidRPr="0032190F">
        <w:rPr>
          <w:lang w:val="fr-FR"/>
        </w:rPr>
        <w:t xml:space="preserve"> et plus particulièrement ceux des roches historiées du Valcamonica (BIB 1195 p. 85)</w:t>
      </w:r>
      <w:r w:rsidR="00665D5B" w:rsidRPr="0032190F">
        <w:rPr>
          <w:lang w:val="fr-FR"/>
        </w:rPr>
        <w:t xml:space="preserve">. Le poignard est figuré à la hauteur de la « taille », les 3 lignes incisées </w:t>
      </w:r>
      <w:r w:rsidR="00E46A3C" w:rsidRPr="0032190F">
        <w:rPr>
          <w:lang w:val="fr-FR"/>
        </w:rPr>
        <w:t xml:space="preserve">divergentes </w:t>
      </w:r>
      <w:r w:rsidR="00665D5B" w:rsidRPr="0032190F">
        <w:rPr>
          <w:lang w:val="fr-FR"/>
        </w:rPr>
        <w:t xml:space="preserve">qui partent de la pointe indiquent </w:t>
      </w:r>
      <w:r w:rsidR="00C01325" w:rsidRPr="0032190F">
        <w:rPr>
          <w:lang w:val="fr-FR"/>
        </w:rPr>
        <w:t xml:space="preserve">qu’il est dans </w:t>
      </w:r>
      <w:r w:rsidR="00E46A3C" w:rsidRPr="0032190F">
        <w:rPr>
          <w:lang w:val="fr-FR"/>
        </w:rPr>
        <w:t>un</w:t>
      </w:r>
      <w:r w:rsidR="00C01325" w:rsidRPr="0032190F">
        <w:rPr>
          <w:lang w:val="fr-FR"/>
        </w:rPr>
        <w:t xml:space="preserve"> fourreau (BIB 1195 p. 85).</w:t>
      </w:r>
    </w:p>
    <w:p w14:paraId="3C26F4CC" w14:textId="77777777" w:rsidR="00D70A9F" w:rsidRPr="0032190F" w:rsidRDefault="00D70A9F" w:rsidP="00242C0F">
      <w:pPr>
        <w:jc w:val="both"/>
        <w:rPr>
          <w:lang w:val="fr-FR"/>
        </w:rPr>
      </w:pPr>
    </w:p>
    <w:p w14:paraId="3D8A1079" w14:textId="77777777" w:rsidR="00D70A9F" w:rsidRPr="0032190F" w:rsidRDefault="001E3B7B" w:rsidP="00242C0F">
      <w:pPr>
        <w:pStyle w:val="Heading2"/>
      </w:pPr>
      <w:r>
        <w:t>s</w:t>
      </w:r>
      <w:r w:rsidR="00D70A9F" w:rsidRPr="0032190F">
        <w:t>tèle 14</w:t>
      </w:r>
    </w:p>
    <w:p w14:paraId="74A6CE0A" w14:textId="5967C8F7" w:rsidR="00D70A9F" w:rsidRPr="0032190F" w:rsidRDefault="00C01325" w:rsidP="00242C0F">
      <w:pPr>
        <w:jc w:val="both"/>
        <w:rPr>
          <w:lang w:val="fr-FR"/>
        </w:rPr>
      </w:pPr>
      <w:r w:rsidRPr="0032190F">
        <w:rPr>
          <w:lang w:val="fr-FR"/>
        </w:rPr>
        <w:t>Sur un fr</w:t>
      </w:r>
      <w:r w:rsidR="00B22C34" w:rsidRPr="0032190F">
        <w:rPr>
          <w:lang w:val="fr-FR"/>
        </w:rPr>
        <w:t>agment rectangu</w:t>
      </w:r>
      <w:r w:rsidRPr="0032190F">
        <w:rPr>
          <w:lang w:val="fr-FR"/>
        </w:rPr>
        <w:t xml:space="preserve">laire. Poignard de type B </w:t>
      </w:r>
      <w:r w:rsidR="00D70A9F" w:rsidRPr="0032190F">
        <w:rPr>
          <w:lang w:val="fr-FR"/>
        </w:rPr>
        <w:t xml:space="preserve">Enmanchement droit et long se trerminant </w:t>
      </w:r>
      <w:r w:rsidR="00665D5B" w:rsidRPr="0032190F">
        <w:rPr>
          <w:lang w:val="fr-FR"/>
        </w:rPr>
        <w:t xml:space="preserve">en pommeau rond, lame </w:t>
      </w:r>
      <w:r w:rsidR="00665D5B" w:rsidRPr="0032190F">
        <w:rPr>
          <w:i/>
          <w:lang w:val="fr-FR"/>
        </w:rPr>
        <w:t>snella</w:t>
      </w:r>
      <w:r w:rsidR="00665D5B" w:rsidRPr="0032190F">
        <w:rPr>
          <w:lang w:val="fr-FR"/>
        </w:rPr>
        <w:t xml:space="preserve"> e éfilée, le tranchant est légèrement concave et les épaule convexe. Parfois rapproché des types anatoliens et chypriote (BIB 1195 p. 85 (BIB 1196)). Représenté dans un fourreau comme le laisse supposer sa supsension à un </w:t>
      </w:r>
      <w:hyperlink r:id="rId9789" w:anchor="Cul_Art_TAC_T_t_baudrier" w:history="1">
        <w:r w:rsidR="00D64745" w:rsidRPr="00D64745">
          <w:rPr>
            <w:rStyle w:val="Hyperlink"/>
            <w:lang w:val="fr-FR"/>
          </w:rPr>
          <w:t>baudrier</w:t>
        </w:r>
      </w:hyperlink>
      <w:r w:rsidR="00D64745" w:rsidRPr="0032190F">
        <w:rPr>
          <w:lang w:val="fr-FR"/>
        </w:rPr>
        <w:t xml:space="preserve"> </w:t>
      </w:r>
      <w:r w:rsidR="00665D5B" w:rsidRPr="0032190F">
        <w:rPr>
          <w:lang w:val="fr-FR"/>
        </w:rPr>
        <w:t>(</w:t>
      </w:r>
      <w:r w:rsidR="00665D5B" w:rsidRPr="0032190F">
        <w:rPr>
          <w:i/>
          <w:lang w:val="fr-FR"/>
        </w:rPr>
        <w:t>bandoliera</w:t>
      </w:r>
      <w:r w:rsidR="00665D5B" w:rsidRPr="0032190F">
        <w:rPr>
          <w:lang w:val="fr-FR"/>
        </w:rPr>
        <w:t>) transversal et les six lignes incisées en faisceau qui partent de la pointe.</w:t>
      </w:r>
      <w:r w:rsidRPr="0032190F">
        <w:rPr>
          <w:lang w:val="fr-FR"/>
        </w:rPr>
        <w:t xml:space="preserve">(BIB 1195 p. 85). </w:t>
      </w:r>
      <w:r w:rsidR="00AF0E10" w:rsidRPr="0032190F">
        <w:rPr>
          <w:lang w:val="fr-FR"/>
        </w:rPr>
        <w:t xml:space="preserve">La partie de la </w:t>
      </w:r>
      <w:r w:rsidRPr="0032190F">
        <w:rPr>
          <w:lang w:val="fr-FR"/>
        </w:rPr>
        <w:t xml:space="preserve">a </w:t>
      </w:r>
      <w:r w:rsidR="00AF0E10" w:rsidRPr="0032190F">
        <w:rPr>
          <w:lang w:val="fr-FR"/>
        </w:rPr>
        <w:t>bande étroite la plus près du manche prensente un enroulement en ruban (avvolgimento a nastro), alors que la partie intérieur de l’autre partie est composée  (</w:t>
      </w:r>
      <w:r w:rsidR="00AF0E10" w:rsidRPr="0032190F">
        <w:rPr>
          <w:i/>
          <w:lang w:val="fr-FR"/>
        </w:rPr>
        <w:t>è campita</w:t>
      </w:r>
      <w:r w:rsidR="00AF0E10" w:rsidRPr="0032190F">
        <w:rPr>
          <w:lang w:val="fr-FR"/>
        </w:rPr>
        <w:t>) d’une file de motifs tr</w:t>
      </w:r>
      <w:r w:rsidR="001A1DF4" w:rsidRPr="0032190F">
        <w:rPr>
          <w:lang w:val="fr-FR"/>
        </w:rPr>
        <w:t>iangulair</w:t>
      </w:r>
      <w:r w:rsidR="002D17E4" w:rsidRPr="0032190F">
        <w:rPr>
          <w:lang w:val="fr-FR"/>
        </w:rPr>
        <w:t>es ((BIB 1195 p. 87).</w:t>
      </w:r>
    </w:p>
    <w:p w14:paraId="3E3B5EE7" w14:textId="77777777" w:rsidR="00302A22" w:rsidRPr="0032190F" w:rsidRDefault="00302A22" w:rsidP="00242C0F">
      <w:pPr>
        <w:jc w:val="both"/>
        <w:rPr>
          <w:lang w:val="fr-FR"/>
        </w:rPr>
      </w:pPr>
    </w:p>
    <w:p w14:paraId="06B494C5" w14:textId="51195123" w:rsidR="00302A22" w:rsidRPr="0032190F" w:rsidRDefault="00302A22" w:rsidP="00242C0F">
      <w:pPr>
        <w:jc w:val="both"/>
        <w:rPr>
          <w:lang w:val="fr-FR"/>
        </w:rPr>
      </w:pPr>
      <w:r w:rsidRPr="0032190F">
        <w:rPr>
          <w:lang w:val="fr-FR"/>
        </w:rPr>
        <w:t xml:space="preserve">D’après les comparaisons (Laion, </w:t>
      </w:r>
      <w:hyperlink r:id="rId9790" w:anchor="Sit_Velturno" w:history="1">
        <w:r w:rsidRPr="0032190F">
          <w:rPr>
            <w:rStyle w:val="Hyperlink"/>
            <w:lang w:val="fr-FR"/>
          </w:rPr>
          <w:t>Velturno</w:t>
        </w:r>
      </w:hyperlink>
      <w:r w:rsidRPr="0032190F">
        <w:rPr>
          <w:lang w:val="fr-FR"/>
        </w:rPr>
        <w:t>, etc.) ce poignard serait attribuable au Campaniforme (SS BIB)</w:t>
      </w:r>
    </w:p>
    <w:p w14:paraId="58BBFCAB" w14:textId="77777777" w:rsidR="002D17E4" w:rsidRPr="0032190F" w:rsidRDefault="002D17E4" w:rsidP="00426FF9">
      <w:pPr>
        <w:pStyle w:val="Heading1"/>
      </w:pPr>
      <w:r w:rsidRPr="0032190F">
        <w:br/>
        <w:t>ROMITA DI ASCIANO</w:t>
      </w:r>
    </w:p>
    <w:p w14:paraId="3ED90151" w14:textId="77777777" w:rsidR="002D17E4" w:rsidRPr="0032190F" w:rsidRDefault="002D17E4" w:rsidP="00242C0F">
      <w:pPr>
        <w:jc w:val="both"/>
        <w:rPr>
          <w:lang w:val="fr-FR"/>
        </w:rPr>
      </w:pPr>
    </w:p>
    <w:p w14:paraId="2614480F" w14:textId="77777777" w:rsidR="002D17E4" w:rsidRPr="0032190F" w:rsidRDefault="002D17E4" w:rsidP="00242C0F">
      <w:pPr>
        <w:jc w:val="both"/>
        <w:rPr>
          <w:lang w:val="fr-FR"/>
        </w:rPr>
      </w:pPr>
      <w:r w:rsidRPr="0032190F">
        <w:rPr>
          <w:lang w:val="fr-FR"/>
        </w:rPr>
        <w:t>La céramique des niveaux 7-8du site de Romita di Asciano, attribués au Bronze ancien, montrent des liens avec le Campaniforme (BIB 1425 p. 181 (Peroni 1962-63)).</w:t>
      </w:r>
    </w:p>
    <w:p w14:paraId="731D33CC" w14:textId="77777777" w:rsidR="002D17E4" w:rsidRPr="00784BEC" w:rsidRDefault="002D17E4" w:rsidP="00242C0F">
      <w:pPr>
        <w:jc w:val="both"/>
        <w:rPr>
          <w:lang w:val="it-IT"/>
        </w:rPr>
      </w:pPr>
      <w:r w:rsidRPr="0032190F">
        <w:rPr>
          <w:lang w:val="fr-FR"/>
        </w:rPr>
        <w:t>Les formes originales des céramiques trouvées dans les niveaux 7-8 : tasses globulaires à col court distinct (</w:t>
      </w:r>
      <w:r w:rsidRPr="0032190F">
        <w:rPr>
          <w:i/>
          <w:lang w:val="fr-FR"/>
        </w:rPr>
        <w:t>tazze globulari con breve orlo distinto e breve gola</w:t>
      </w:r>
      <w:r w:rsidRPr="0032190F">
        <w:rPr>
          <w:lang w:val="fr-FR"/>
        </w:rPr>
        <w:t>), tasses à carène prononcée (</w:t>
      </w:r>
      <w:r w:rsidRPr="0032190F">
        <w:rPr>
          <w:i/>
          <w:lang w:val="fr-FR"/>
        </w:rPr>
        <w:t>tazze cone carena acuta</w:t>
      </w:r>
      <w:r w:rsidRPr="0032190F">
        <w:rPr>
          <w:lang w:val="fr-FR"/>
        </w:rPr>
        <w:t xml:space="preserve">), attribuées à l’Epicampaniforme ou phase 1 du Bronze ancien), se retrouvent également à Borgo Panigale, à Tanaccia di Brisigella et à Lastruccia 2A str. </w:t>
      </w:r>
      <w:r w:rsidRPr="00784BEC">
        <w:rPr>
          <w:lang w:val="it-IT"/>
        </w:rPr>
        <w:t>C2-3 (Sesto Fiorentino) (BIB 1425 p. 182)</w:t>
      </w:r>
    </w:p>
    <w:p w14:paraId="42591CD5" w14:textId="77777777" w:rsidR="002D17E4" w:rsidRPr="00784BEC" w:rsidRDefault="002D17E4" w:rsidP="00242C0F">
      <w:pPr>
        <w:jc w:val="both"/>
        <w:rPr>
          <w:lang w:val="it-IT"/>
        </w:rPr>
      </w:pPr>
    </w:p>
    <w:p w14:paraId="6FB3FDCE" w14:textId="77777777" w:rsidR="001A1DF4" w:rsidRPr="00B11413" w:rsidRDefault="001A1DF4" w:rsidP="00426FF9">
      <w:pPr>
        <w:pStyle w:val="Heading1"/>
      </w:pPr>
      <w:bookmarkStart w:id="3993" w:name="Sit_Tanaccia_Brisighella"/>
      <w:r w:rsidRPr="00B11413">
        <w:t>TANACCI</w:t>
      </w:r>
      <w:r w:rsidR="006C7594" w:rsidRPr="00B11413">
        <w:t>A</w:t>
      </w:r>
      <w:r w:rsidRPr="00B11413">
        <w:t xml:space="preserve"> DI BRISIGHELLA</w:t>
      </w:r>
      <w:r w:rsidR="00E77825" w:rsidRPr="00B11413">
        <w:t xml:space="preserve"> (Grotte sépulcrale)</w:t>
      </w:r>
    </w:p>
    <w:bookmarkEnd w:id="3993"/>
    <w:p w14:paraId="671CAD49" w14:textId="77777777" w:rsidR="006C7594" w:rsidRPr="00784BEC" w:rsidRDefault="006C7594" w:rsidP="00242C0F">
      <w:pPr>
        <w:jc w:val="both"/>
        <w:rPr>
          <w:lang w:val="it-IT"/>
        </w:rPr>
      </w:pPr>
    </w:p>
    <w:p w14:paraId="5230C7A0" w14:textId="6E63A01E" w:rsidR="002D17E4" w:rsidRPr="0032190F" w:rsidRDefault="006C7594" w:rsidP="00242C0F">
      <w:pPr>
        <w:jc w:val="both"/>
        <w:rPr>
          <w:lang w:val="fr-FR"/>
        </w:rPr>
      </w:pPr>
      <w:r w:rsidRPr="0032190F">
        <w:rPr>
          <w:lang w:val="fr-FR"/>
        </w:rPr>
        <w:t xml:space="preserve">Le site de Tanaccia di Brisighella </w:t>
      </w:r>
      <w:r w:rsidR="00E77825" w:rsidRPr="0032190F">
        <w:rPr>
          <w:lang w:val="fr-FR"/>
        </w:rPr>
        <w:t xml:space="preserve">(Ravenne) </w:t>
      </w:r>
      <w:r w:rsidRPr="0032190F">
        <w:rPr>
          <w:lang w:val="fr-FR"/>
        </w:rPr>
        <w:t xml:space="preserve">en Italie, comme </w:t>
      </w:r>
      <w:hyperlink r:id="rId9791" w:anchor="Sit_Borgo_Panigale" w:history="1">
        <w:r w:rsidRPr="0032190F">
          <w:rPr>
            <w:rStyle w:val="Hyperlink"/>
            <w:lang w:val="fr-FR"/>
          </w:rPr>
          <w:t>Borgo Panigale</w:t>
        </w:r>
      </w:hyperlink>
      <w:r w:rsidRPr="0032190F">
        <w:rPr>
          <w:lang w:val="fr-FR"/>
        </w:rPr>
        <w:t xml:space="preserve">, a livré de la céramique </w:t>
      </w:r>
      <w:hyperlink r:id="rId9792" w:anchor="Cul_Campaniforme" w:history="1">
        <w:r w:rsidR="00FB4715" w:rsidRPr="0032190F">
          <w:rPr>
            <w:rStyle w:val="Hyperlink"/>
            <w:lang w:val="fr-FR"/>
          </w:rPr>
          <w:t>épicampaniforme</w:t>
        </w:r>
      </w:hyperlink>
      <w:r w:rsidR="00FB4715" w:rsidRPr="0032190F">
        <w:rPr>
          <w:lang w:val="fr-FR"/>
        </w:rPr>
        <w:t xml:space="preserve"> pouvant être comparée à celle des sites de </w:t>
      </w:r>
      <w:hyperlink r:id="rId9793" w:anchor="Sit_Sesto_Fiorentino" w:history="1">
        <w:r w:rsidR="00FB4715" w:rsidRPr="0032190F">
          <w:rPr>
            <w:rStyle w:val="Hyperlink"/>
            <w:lang w:val="fr-FR"/>
          </w:rPr>
          <w:t>Sesto Fiorentino</w:t>
        </w:r>
      </w:hyperlink>
      <w:r w:rsidR="00FB4715" w:rsidRPr="0032190F">
        <w:rPr>
          <w:lang w:val="fr-FR"/>
        </w:rPr>
        <w:t xml:space="preserve"> et associée à des formes de type </w:t>
      </w:r>
      <w:hyperlink r:id="rId9794" w:anchor="Cul_Polada" w:history="1">
        <w:r w:rsidR="00FB4715" w:rsidRPr="0032190F">
          <w:rPr>
            <w:rStyle w:val="Hyperlink"/>
            <w:lang w:val="fr-FR"/>
          </w:rPr>
          <w:t>La Polada</w:t>
        </w:r>
      </w:hyperlink>
      <w:r w:rsidR="00FB4715" w:rsidRPr="0032190F">
        <w:rPr>
          <w:lang w:val="fr-FR"/>
        </w:rPr>
        <w:t xml:space="preserve"> (BIB 1206 p. 218).</w:t>
      </w:r>
    </w:p>
    <w:p w14:paraId="34671380" w14:textId="77777777" w:rsidR="00385E02" w:rsidRPr="0032190F" w:rsidRDefault="00385E02" w:rsidP="00242C0F">
      <w:pPr>
        <w:jc w:val="both"/>
        <w:rPr>
          <w:lang w:val="fr-FR"/>
        </w:rPr>
      </w:pPr>
    </w:p>
    <w:p w14:paraId="7163EF30" w14:textId="77777777" w:rsidR="002D17E4" w:rsidRPr="0032190F" w:rsidRDefault="002D17E4" w:rsidP="00242C0F">
      <w:pPr>
        <w:jc w:val="both"/>
        <w:rPr>
          <w:lang w:val="fr-FR"/>
        </w:rPr>
      </w:pPr>
      <w:r w:rsidRPr="0032190F">
        <w:rPr>
          <w:lang w:val="fr-FR"/>
        </w:rPr>
        <w:t>La céramique attribuée au Bronze ancien montre des liens avec le Campaniforme (BIB 1425 p. 181).</w:t>
      </w:r>
      <w:r w:rsidR="00385E02" w:rsidRPr="0032190F">
        <w:rPr>
          <w:lang w:val="fr-FR"/>
        </w:rPr>
        <w:t xml:space="preserve"> Présence de la technique et de motifs campaniformes sur des formes poladiennes comme à Borgo Panigale (BIB 87 p. 275)</w:t>
      </w:r>
    </w:p>
    <w:p w14:paraId="21DBEE8A" w14:textId="77777777" w:rsidR="00A54286" w:rsidRPr="0032190F" w:rsidRDefault="00A54286" w:rsidP="00242C0F">
      <w:pPr>
        <w:jc w:val="both"/>
        <w:rPr>
          <w:lang w:val="fr-FR"/>
        </w:rPr>
      </w:pPr>
    </w:p>
    <w:p w14:paraId="0D5ADF68" w14:textId="776B990D" w:rsidR="00A54286" w:rsidRPr="0032190F" w:rsidRDefault="00A54286" w:rsidP="00242C0F">
      <w:pPr>
        <w:jc w:val="both"/>
        <w:rPr>
          <w:lang w:val="fr-FR"/>
        </w:rPr>
      </w:pPr>
      <w:r w:rsidRPr="0032190F">
        <w:rPr>
          <w:lang w:val="fr-FR"/>
        </w:rPr>
        <w:t xml:space="preserve">Une hache en cuivre dans le niveau épicampaniforme rapprochable de celle de  </w:t>
      </w:r>
      <w:hyperlink r:id="rId9795" w:anchor="Sit_Borgo_Panigale" w:history="1">
        <w:r w:rsidRPr="0032190F">
          <w:rPr>
            <w:rStyle w:val="Hyperlink"/>
            <w:lang w:val="fr-FR"/>
          </w:rPr>
          <w:t>Borgo Panigale</w:t>
        </w:r>
      </w:hyperlink>
      <w:r w:rsidRPr="0032190F">
        <w:rPr>
          <w:lang w:val="fr-FR"/>
        </w:rPr>
        <w:t xml:space="preserve"> (BIB 1298 p. 32) </w:t>
      </w:r>
    </w:p>
    <w:p w14:paraId="72393FE4" w14:textId="77777777" w:rsidR="00395B0C" w:rsidRPr="0032190F" w:rsidRDefault="00395B0C" w:rsidP="00242C0F">
      <w:pPr>
        <w:jc w:val="both"/>
        <w:rPr>
          <w:lang w:val="fr-FR"/>
        </w:rPr>
      </w:pPr>
    </w:p>
    <w:p w14:paraId="195506FD" w14:textId="77777777" w:rsidR="00395B0C" w:rsidRPr="0032190F" w:rsidRDefault="00395B0C" w:rsidP="00426FF9">
      <w:pPr>
        <w:pStyle w:val="Heading1"/>
      </w:pPr>
      <w:bookmarkStart w:id="3994" w:name="Sit_Montemerano"/>
      <w:r w:rsidRPr="0032190F">
        <w:t>MONTEMERANO (Dépôt(s))</w:t>
      </w:r>
    </w:p>
    <w:bookmarkEnd w:id="3994"/>
    <w:p w14:paraId="6DF9E6CF" w14:textId="77777777" w:rsidR="006C7594" w:rsidRPr="00784BEC" w:rsidRDefault="006C7594" w:rsidP="00242C0F">
      <w:pPr>
        <w:jc w:val="both"/>
        <w:rPr>
          <w:lang w:val="it-IT"/>
        </w:rPr>
      </w:pPr>
    </w:p>
    <w:p w14:paraId="2718774E" w14:textId="77777777" w:rsidR="00395B0C" w:rsidRPr="00784BEC" w:rsidRDefault="00395B0C" w:rsidP="00242C0F">
      <w:pPr>
        <w:jc w:val="both"/>
        <w:rPr>
          <w:lang w:val="it-IT"/>
        </w:rPr>
      </w:pPr>
      <w:r w:rsidRPr="00784BEC">
        <w:rPr>
          <w:lang w:val="it-IT"/>
        </w:rPr>
        <w:lastRenderedPageBreak/>
        <w:t>Montemerano I et Montemerano II, Manciano, Grosseto, Italie centrale (BIB 486)</w:t>
      </w:r>
    </w:p>
    <w:p w14:paraId="70A5B896" w14:textId="77777777" w:rsidR="00395B0C" w:rsidRPr="00784BEC" w:rsidRDefault="00395B0C" w:rsidP="00242C0F">
      <w:pPr>
        <w:jc w:val="both"/>
        <w:rPr>
          <w:lang w:val="it-IT"/>
        </w:rPr>
      </w:pPr>
    </w:p>
    <w:p w14:paraId="20A736C0" w14:textId="77777777" w:rsidR="00395B0C" w:rsidRPr="00784BEC" w:rsidRDefault="00395B0C" w:rsidP="00242C0F">
      <w:pPr>
        <w:pStyle w:val="Heading2"/>
        <w:rPr>
          <w:lang w:val="it-IT"/>
        </w:rPr>
      </w:pPr>
      <w:r w:rsidRPr="00784BEC">
        <w:rPr>
          <w:lang w:val="it-IT"/>
        </w:rPr>
        <w:t>Montemerano I</w:t>
      </w:r>
    </w:p>
    <w:p w14:paraId="49EC18B9" w14:textId="77777777" w:rsidR="00395B0C" w:rsidRPr="00784BEC" w:rsidRDefault="00395B0C" w:rsidP="00242C0F">
      <w:pPr>
        <w:jc w:val="both"/>
        <w:rPr>
          <w:lang w:val="it-IT"/>
        </w:rPr>
      </w:pPr>
    </w:p>
    <w:p w14:paraId="017D5B29" w14:textId="77777777" w:rsidR="00395B0C" w:rsidRPr="00784BEC" w:rsidRDefault="00395B0C" w:rsidP="00242C0F">
      <w:pPr>
        <w:jc w:val="both"/>
        <w:rPr>
          <w:lang w:val="it-IT"/>
        </w:rPr>
      </w:pPr>
      <w:r w:rsidRPr="00784BEC">
        <w:rPr>
          <w:lang w:val="it-IT"/>
        </w:rPr>
        <w:t xml:space="preserve">12 haches </w:t>
      </w:r>
      <w:r w:rsidRPr="00784BEC">
        <w:rPr>
          <w:i/>
          <w:lang w:val="it-IT"/>
        </w:rPr>
        <w:t>a margini rialzati</w:t>
      </w:r>
      <w:r w:rsidRPr="00784BEC">
        <w:rPr>
          <w:lang w:val="it-IT"/>
        </w:rPr>
        <w:t>. III orrizonte (BIB 486)</w:t>
      </w:r>
    </w:p>
    <w:p w14:paraId="411EE13A" w14:textId="77777777" w:rsidR="00395B0C" w:rsidRPr="00784BEC" w:rsidRDefault="00395B0C" w:rsidP="00242C0F">
      <w:pPr>
        <w:jc w:val="both"/>
        <w:rPr>
          <w:lang w:val="it-IT"/>
        </w:rPr>
      </w:pPr>
    </w:p>
    <w:p w14:paraId="58B343CA" w14:textId="77777777" w:rsidR="00395B0C" w:rsidRPr="00784BEC" w:rsidRDefault="00395B0C" w:rsidP="00242C0F">
      <w:pPr>
        <w:pStyle w:val="Heading2"/>
        <w:rPr>
          <w:lang w:val="it-IT"/>
        </w:rPr>
      </w:pPr>
      <w:r w:rsidRPr="00784BEC">
        <w:rPr>
          <w:lang w:val="it-IT"/>
        </w:rPr>
        <w:t>Montemerano II</w:t>
      </w:r>
    </w:p>
    <w:p w14:paraId="703C79E4" w14:textId="77777777" w:rsidR="00395B0C" w:rsidRPr="00784BEC" w:rsidRDefault="00395B0C" w:rsidP="00242C0F">
      <w:pPr>
        <w:jc w:val="both"/>
        <w:rPr>
          <w:lang w:val="it-IT"/>
        </w:rPr>
      </w:pPr>
    </w:p>
    <w:p w14:paraId="5B1D140A" w14:textId="6BCA118C" w:rsidR="00395B0C" w:rsidRPr="0032190F" w:rsidRDefault="00395B0C" w:rsidP="00242C0F">
      <w:pPr>
        <w:jc w:val="both"/>
        <w:rPr>
          <w:lang w:val="fr-FR"/>
        </w:rPr>
      </w:pPr>
      <w:r w:rsidRPr="00784BEC">
        <w:rPr>
          <w:lang w:val="it-IT"/>
        </w:rPr>
        <w:t xml:space="preserve">3 haches  </w:t>
      </w:r>
      <w:r w:rsidRPr="00784BEC">
        <w:rPr>
          <w:i/>
          <w:lang w:val="it-IT"/>
        </w:rPr>
        <w:t>a margini rialzati</w:t>
      </w:r>
      <w:r w:rsidRPr="00784BEC">
        <w:rPr>
          <w:lang w:val="it-IT"/>
        </w:rPr>
        <w:t>, 1 hallebarde (</w:t>
      </w:r>
      <w:r w:rsidRPr="00784BEC">
        <w:rPr>
          <w:i/>
          <w:lang w:val="it-IT"/>
        </w:rPr>
        <w:t>momento avanzato</w:t>
      </w:r>
      <w:r w:rsidR="00BC15A6" w:rsidRPr="00784BEC">
        <w:rPr>
          <w:lang w:val="it-IT"/>
        </w:rPr>
        <w:t xml:space="preserve"> du </w:t>
      </w:r>
      <w:hyperlink r:id="rId9796" w:anchor="Cul_Bronze_Ancien" w:history="1">
        <w:r w:rsidR="00BC15A6" w:rsidRPr="00784BEC">
          <w:rPr>
            <w:rStyle w:val="Hyperlink"/>
            <w:lang w:val="it-IT"/>
          </w:rPr>
          <w:t>Bronze ancien</w:t>
        </w:r>
      </w:hyperlink>
      <w:r w:rsidR="00BC15A6" w:rsidRPr="00784BEC">
        <w:rPr>
          <w:lang w:val="it-IT"/>
        </w:rPr>
        <w:t xml:space="preserve"> d’Italie centrale</w:t>
      </w:r>
      <w:r w:rsidRPr="00784BEC">
        <w:rPr>
          <w:lang w:val="it-IT"/>
        </w:rPr>
        <w:t xml:space="preserve">), 1 poignard à manche massif fragmentaire, 1 </w:t>
      </w:r>
      <w:r w:rsidRPr="00784BEC">
        <w:rPr>
          <w:i/>
          <w:lang w:val="it-IT"/>
        </w:rPr>
        <w:t>panella</w:t>
      </w:r>
      <w:r w:rsidRPr="00784BEC">
        <w:rPr>
          <w:lang w:val="it-IT"/>
        </w:rPr>
        <w:t xml:space="preserve">. </w:t>
      </w:r>
      <w:r w:rsidRPr="0032190F">
        <w:rPr>
          <w:lang w:val="fr-FR"/>
        </w:rPr>
        <w:t>III orrizonte (BIB 486)</w:t>
      </w:r>
      <w:r w:rsidR="00BC15A6" w:rsidRPr="0032190F">
        <w:rPr>
          <w:lang w:val="fr-FR"/>
        </w:rPr>
        <w:t>.</w:t>
      </w:r>
    </w:p>
    <w:p w14:paraId="0596B959" w14:textId="77777777" w:rsidR="00BC15A6" w:rsidRPr="0032190F" w:rsidRDefault="00BC15A6" w:rsidP="00242C0F">
      <w:pPr>
        <w:jc w:val="both"/>
        <w:rPr>
          <w:lang w:val="fr-FR"/>
        </w:rPr>
      </w:pPr>
    </w:p>
    <w:p w14:paraId="02514C86" w14:textId="77777777" w:rsidR="006C7594" w:rsidRPr="0032190F" w:rsidRDefault="006C7594" w:rsidP="00426FF9">
      <w:pPr>
        <w:pStyle w:val="Heading1"/>
      </w:pPr>
      <w:bookmarkStart w:id="3995" w:name="Sit_Borgo_Panigale"/>
      <w:r w:rsidRPr="0032190F">
        <w:t>BORGO PANIGALE</w:t>
      </w:r>
    </w:p>
    <w:bookmarkEnd w:id="3995"/>
    <w:p w14:paraId="03F16535" w14:textId="77777777" w:rsidR="006C7594" w:rsidRPr="0032190F" w:rsidRDefault="006C7594" w:rsidP="00242C0F">
      <w:pPr>
        <w:jc w:val="both"/>
        <w:rPr>
          <w:lang w:val="fr-FR"/>
        </w:rPr>
      </w:pPr>
    </w:p>
    <w:p w14:paraId="5EC46265" w14:textId="59C05094" w:rsidR="006C7594" w:rsidRPr="0032190F" w:rsidRDefault="006C7594" w:rsidP="00242C0F">
      <w:pPr>
        <w:jc w:val="both"/>
        <w:rPr>
          <w:lang w:val="fr-FR"/>
        </w:rPr>
      </w:pPr>
      <w:r w:rsidRPr="0032190F">
        <w:rPr>
          <w:lang w:val="fr-FR"/>
        </w:rPr>
        <w:t>Le site de Borgo Panigale en Italie, comme</w:t>
      </w:r>
      <w:r w:rsidR="00FF2589">
        <w:rPr>
          <w:lang w:val="fr-FR"/>
        </w:rPr>
        <w:t xml:space="preserve"> </w:t>
      </w:r>
      <w:hyperlink r:id="rId9797" w:anchor="Sit_Tanaccia_Brisighella" w:history="1">
        <w:r w:rsidR="00D3007D" w:rsidRPr="0032190F">
          <w:rPr>
            <w:rStyle w:val="Hyperlink"/>
            <w:lang w:val="fr-FR"/>
          </w:rPr>
          <w:t>Tanaccia di Brisighella</w:t>
        </w:r>
      </w:hyperlink>
      <w:r w:rsidRPr="0032190F">
        <w:rPr>
          <w:lang w:val="fr-FR"/>
        </w:rPr>
        <w:t xml:space="preserve">, a livré de la céramique </w:t>
      </w:r>
      <w:hyperlink r:id="rId9798" w:anchor="Cul_Campaniforme" w:history="1">
        <w:r w:rsidR="00FB4715" w:rsidRPr="0032190F">
          <w:rPr>
            <w:rStyle w:val="Hyperlink"/>
            <w:lang w:val="fr-FR"/>
          </w:rPr>
          <w:t>épicampaniforme</w:t>
        </w:r>
      </w:hyperlink>
      <w:r w:rsidR="00FB4715" w:rsidRPr="0032190F">
        <w:rPr>
          <w:lang w:val="fr-FR"/>
        </w:rPr>
        <w:t xml:space="preserve"> pouvant être comparée à celle des sites de </w:t>
      </w:r>
      <w:hyperlink r:id="rId9799" w:anchor="Sit_Sesto_Fiorentino" w:history="1">
        <w:r w:rsidR="00FB4715" w:rsidRPr="0032190F">
          <w:rPr>
            <w:rStyle w:val="Hyperlink"/>
            <w:lang w:val="fr-FR"/>
          </w:rPr>
          <w:t>Sesto Fiorentino</w:t>
        </w:r>
      </w:hyperlink>
      <w:r w:rsidR="00FB4715" w:rsidRPr="0032190F">
        <w:rPr>
          <w:lang w:val="fr-FR"/>
        </w:rPr>
        <w:t xml:space="preserve"> et </w:t>
      </w:r>
      <w:r w:rsidRPr="0032190F">
        <w:rPr>
          <w:lang w:val="fr-FR"/>
        </w:rPr>
        <w:t xml:space="preserve">associée à des formes de type </w:t>
      </w:r>
      <w:hyperlink r:id="rId9800" w:anchor="Cul_Polada" w:history="1">
        <w:r w:rsidRPr="0032190F">
          <w:rPr>
            <w:rStyle w:val="Hyperlink"/>
            <w:lang w:val="fr-FR"/>
          </w:rPr>
          <w:t>La Polada</w:t>
        </w:r>
      </w:hyperlink>
      <w:r w:rsidRPr="0032190F">
        <w:rPr>
          <w:lang w:val="fr-FR"/>
        </w:rPr>
        <w:t xml:space="preserve"> (BIB 1206 p. 218)</w:t>
      </w:r>
      <w:r w:rsidR="00FB4715" w:rsidRPr="0032190F">
        <w:rPr>
          <w:lang w:val="fr-FR"/>
        </w:rPr>
        <w:t>.</w:t>
      </w:r>
      <w:r w:rsidR="00385E02" w:rsidRPr="0032190F">
        <w:rPr>
          <w:lang w:val="fr-FR"/>
        </w:rPr>
        <w:t xml:space="preserve"> Présence de la technique et de motifs campaniformes sur des formes poladiennes comme à </w:t>
      </w:r>
      <w:hyperlink r:id="rId9801" w:anchor="Sit_Tanaccia_Brisighella" w:history="1">
        <w:r w:rsidR="00385E02" w:rsidRPr="0032190F">
          <w:rPr>
            <w:rStyle w:val="Hyperlink"/>
            <w:lang w:val="fr-FR"/>
          </w:rPr>
          <w:t>Tanaccia di Brisighella</w:t>
        </w:r>
      </w:hyperlink>
      <w:r w:rsidR="00385E02" w:rsidRPr="0032190F">
        <w:rPr>
          <w:lang w:val="fr-FR"/>
        </w:rPr>
        <w:t xml:space="preserve"> (BIB 87 p. 275)</w:t>
      </w:r>
    </w:p>
    <w:p w14:paraId="2EFF99BF" w14:textId="77777777" w:rsidR="00A54286" w:rsidRPr="0032190F" w:rsidRDefault="00A54286" w:rsidP="00242C0F">
      <w:pPr>
        <w:jc w:val="both"/>
        <w:rPr>
          <w:lang w:val="fr-FR"/>
        </w:rPr>
      </w:pPr>
    </w:p>
    <w:p w14:paraId="1EB9EF82" w14:textId="77777777" w:rsidR="002D17E4" w:rsidRPr="0032190F" w:rsidRDefault="002D17E4" w:rsidP="00242C0F">
      <w:pPr>
        <w:jc w:val="both"/>
        <w:rPr>
          <w:lang w:val="fr-FR"/>
        </w:rPr>
      </w:pPr>
      <w:r w:rsidRPr="0032190F">
        <w:rPr>
          <w:lang w:val="fr-FR"/>
        </w:rPr>
        <w:t>La céramique attribuée au Bronze ancien montre des liens avec le Campaniforme (BIB 1425 p. 181).</w:t>
      </w:r>
    </w:p>
    <w:p w14:paraId="5E260DC4" w14:textId="77777777" w:rsidR="002D17E4" w:rsidRPr="0032190F" w:rsidRDefault="002D17E4" w:rsidP="00242C0F">
      <w:pPr>
        <w:jc w:val="both"/>
        <w:rPr>
          <w:lang w:val="fr-FR"/>
        </w:rPr>
      </w:pPr>
    </w:p>
    <w:p w14:paraId="74EAF33D" w14:textId="342C375D" w:rsidR="00A54286" w:rsidRPr="0032190F" w:rsidRDefault="00A54286" w:rsidP="00242C0F">
      <w:pPr>
        <w:jc w:val="both"/>
        <w:rPr>
          <w:lang w:val="fr-FR"/>
        </w:rPr>
      </w:pPr>
      <w:r w:rsidRPr="0032190F">
        <w:rPr>
          <w:lang w:val="fr-FR"/>
        </w:rPr>
        <w:t xml:space="preserve">Une hache en cuivre dans le niveau épicampaniforme rapprochable de celle de  </w:t>
      </w:r>
      <w:hyperlink r:id="rId9802" w:anchor="Sit_Tanaccia_Brisighella" w:history="1">
        <w:r w:rsidRPr="0032190F">
          <w:rPr>
            <w:rStyle w:val="Hyperlink"/>
            <w:lang w:val="fr-FR"/>
          </w:rPr>
          <w:t>Tanaccia di Brisighella</w:t>
        </w:r>
      </w:hyperlink>
      <w:r w:rsidRPr="0032190F">
        <w:rPr>
          <w:lang w:val="fr-FR"/>
        </w:rPr>
        <w:t xml:space="preserve"> (BIB 1298 p. 32) </w:t>
      </w:r>
    </w:p>
    <w:p w14:paraId="74825F99" w14:textId="77777777" w:rsidR="00786649" w:rsidRPr="0032190F" w:rsidRDefault="00786649" w:rsidP="00242C0F">
      <w:pPr>
        <w:jc w:val="both"/>
        <w:rPr>
          <w:lang w:val="fr-FR"/>
        </w:rPr>
      </w:pPr>
    </w:p>
    <w:p w14:paraId="489A54E9" w14:textId="77777777" w:rsidR="0058247F" w:rsidRPr="0032190F" w:rsidRDefault="0058247F" w:rsidP="00426FF9">
      <w:pPr>
        <w:pStyle w:val="Heading1"/>
      </w:pPr>
      <w:bookmarkStart w:id="3996" w:name="Sit_Pizzica_Pantanello"/>
      <w:r w:rsidRPr="0032190F">
        <w:t>PIZZICA PANTANELLO</w:t>
      </w:r>
    </w:p>
    <w:bookmarkEnd w:id="3996"/>
    <w:p w14:paraId="63B850E0" w14:textId="77777777" w:rsidR="0058247F" w:rsidRPr="0032190F" w:rsidRDefault="0058247F" w:rsidP="00242C0F">
      <w:pPr>
        <w:jc w:val="both"/>
        <w:rPr>
          <w:lang w:val="fr-FR"/>
        </w:rPr>
      </w:pPr>
    </w:p>
    <w:p w14:paraId="3103803C" w14:textId="0A805660" w:rsidR="0058247F" w:rsidRPr="0032190F" w:rsidRDefault="0058247F" w:rsidP="00242C0F">
      <w:pPr>
        <w:rPr>
          <w:lang w:val="fr-FR"/>
        </w:rPr>
      </w:pPr>
      <w:r w:rsidRPr="0032190F">
        <w:rPr>
          <w:lang w:val="fr-FR"/>
        </w:rPr>
        <w:t xml:space="preserve">Dans le site de Pizzica Pantanello, un petit fragment de lame en cuivre peut êter attribué à l’aspect final de la phase de </w:t>
      </w:r>
      <w:hyperlink r:id="rId9803" w:anchor="Cul_Diana_Bellavista" w:history="1">
        <w:r w:rsidRPr="0032190F">
          <w:rPr>
            <w:rStyle w:val="Hyperlink"/>
            <w:lang w:val="fr-FR"/>
          </w:rPr>
          <w:t>Diana</w:t>
        </w:r>
      </w:hyperlink>
      <w:r w:rsidRPr="0032190F">
        <w:rPr>
          <w:lang w:val="fr-FR"/>
        </w:rPr>
        <w:t xml:space="preserve"> (Néolithique final, faciès de </w:t>
      </w:r>
      <w:hyperlink r:id="rId9804" w:anchor="Cul_Macchia_Mare_Zinzulusa" w:history="1">
        <w:r w:rsidRPr="0032190F">
          <w:rPr>
            <w:rStyle w:val="Hyperlink"/>
            <w:lang w:val="fr-FR"/>
          </w:rPr>
          <w:t>Macchia a Mare et Zinzulusa</w:t>
        </w:r>
      </w:hyperlink>
      <w:r w:rsidRPr="0032190F">
        <w:rPr>
          <w:lang w:val="fr-FR"/>
        </w:rPr>
        <w:t>) (BIB 649 p. 50)</w:t>
      </w:r>
    </w:p>
    <w:p w14:paraId="6E5B55FC" w14:textId="77777777" w:rsidR="0058247F" w:rsidRPr="0032190F" w:rsidRDefault="0058247F" w:rsidP="00242C0F">
      <w:pPr>
        <w:jc w:val="both"/>
        <w:rPr>
          <w:lang w:val="fr-FR"/>
        </w:rPr>
      </w:pPr>
    </w:p>
    <w:p w14:paraId="40FE9CBB" w14:textId="77777777" w:rsidR="00DE109A" w:rsidRPr="0032190F" w:rsidRDefault="00DE109A" w:rsidP="00426FF9">
      <w:pPr>
        <w:pStyle w:val="Heading1"/>
      </w:pPr>
      <w:bookmarkStart w:id="3997" w:name="Sit_Zinzulusa"/>
      <w:r w:rsidRPr="0032190F">
        <w:t>ZINZULUSA (Grotte de)</w:t>
      </w:r>
    </w:p>
    <w:bookmarkEnd w:id="3997"/>
    <w:p w14:paraId="02CF9944" w14:textId="77777777" w:rsidR="00DE109A" w:rsidRPr="0032190F" w:rsidRDefault="00DE109A" w:rsidP="00242C0F">
      <w:pPr>
        <w:rPr>
          <w:lang w:val="fr-FR"/>
        </w:rPr>
      </w:pPr>
    </w:p>
    <w:p w14:paraId="71376552" w14:textId="21CB7A73" w:rsidR="00DE109A" w:rsidRPr="0032190F" w:rsidRDefault="00DE109A" w:rsidP="00242C0F">
      <w:pPr>
        <w:jc w:val="both"/>
        <w:rPr>
          <w:lang w:val="fr-FR"/>
        </w:rPr>
      </w:pPr>
      <w:r w:rsidRPr="0032190F">
        <w:rPr>
          <w:lang w:val="fr-FR"/>
        </w:rPr>
        <w:t>La grotte de Zinzulusa (</w:t>
      </w:r>
      <w:r w:rsidR="0036015F" w:rsidRPr="0032190F">
        <w:rPr>
          <w:lang w:val="fr-FR"/>
        </w:rPr>
        <w:t xml:space="preserve">Castro Marino, Lecce) dans les </w:t>
      </w:r>
      <w:r w:rsidRPr="0032190F">
        <w:rPr>
          <w:lang w:val="fr-FR"/>
        </w:rPr>
        <w:t xml:space="preserve">Pouilles méridionales, identifiée la première fois par Cavalier en 1960 appartient au faciès de </w:t>
      </w:r>
      <w:hyperlink r:id="rId9805" w:anchor="Cul_Piano_Conte" w:history="1">
        <w:r w:rsidRPr="0032190F">
          <w:rPr>
            <w:rStyle w:val="Hyperlink"/>
            <w:lang w:val="fr-FR"/>
          </w:rPr>
          <w:t>Piano Conte</w:t>
        </w:r>
      </w:hyperlink>
      <w:r w:rsidR="00827E63" w:rsidRPr="0032190F">
        <w:rPr>
          <w:lang w:val="fr-FR"/>
        </w:rPr>
        <w:t>. Elle a livré des éléments qui présentent d’étroites affinités balkaniques (grotte de Maliq, Prendi 1966) : céramique fine, polie, à larges sillons (BIB 651 p. 55)</w:t>
      </w:r>
    </w:p>
    <w:p w14:paraId="7536EDA7" w14:textId="77777777" w:rsidR="00EB7626" w:rsidRPr="0032190F" w:rsidRDefault="00EB7626" w:rsidP="00242C0F">
      <w:pPr>
        <w:jc w:val="both"/>
        <w:rPr>
          <w:lang w:val="fr-FR"/>
        </w:rPr>
      </w:pPr>
    </w:p>
    <w:p w14:paraId="574821F8" w14:textId="77777777" w:rsidR="00A82131" w:rsidRPr="0032190F" w:rsidRDefault="00A82131" w:rsidP="00426FF9">
      <w:pPr>
        <w:pStyle w:val="Heading1"/>
      </w:pPr>
      <w:bookmarkStart w:id="3998" w:name="Sit_Sel_Vicciola"/>
      <w:r w:rsidRPr="0032190F">
        <w:t>SELVICCIOLA (Nécropole)</w:t>
      </w:r>
    </w:p>
    <w:bookmarkEnd w:id="3998"/>
    <w:p w14:paraId="054BFC24" w14:textId="77777777" w:rsidR="00A82131" w:rsidRPr="0032190F" w:rsidRDefault="00A82131" w:rsidP="00242C0F">
      <w:pPr>
        <w:jc w:val="both"/>
        <w:rPr>
          <w:lang w:val="fr-FR"/>
        </w:rPr>
      </w:pPr>
    </w:p>
    <w:p w14:paraId="4F14AAC6" w14:textId="56035060" w:rsidR="000D7A36" w:rsidRDefault="005F350B" w:rsidP="00242C0F">
      <w:pPr>
        <w:jc w:val="both"/>
      </w:pPr>
      <w:r w:rsidRPr="0032190F">
        <w:rPr>
          <w:lang w:val="fr-FR"/>
        </w:rPr>
        <w:t>La nécropole de Sel Vicciola</w:t>
      </w:r>
      <w:r w:rsidR="00146F47" w:rsidRPr="0032190F">
        <w:rPr>
          <w:lang w:val="fr-FR"/>
        </w:rPr>
        <w:t xml:space="preserve">[Selvicciola] </w:t>
      </w:r>
      <w:r w:rsidRPr="0032190F">
        <w:rPr>
          <w:lang w:val="fr-FR"/>
        </w:rPr>
        <w:t xml:space="preserve">(Ischia di Castro, </w:t>
      </w:r>
      <w:r w:rsidR="00972478" w:rsidRPr="0032190F">
        <w:rPr>
          <w:lang w:val="fr-FR"/>
        </w:rPr>
        <w:t>Viterbo</w:t>
      </w:r>
      <w:r w:rsidRPr="0032190F">
        <w:rPr>
          <w:lang w:val="fr-FR"/>
        </w:rPr>
        <w:t xml:space="preserve">) </w:t>
      </w:r>
      <w:r w:rsidR="00A82131" w:rsidRPr="0032190F">
        <w:rPr>
          <w:lang w:val="fr-FR"/>
        </w:rPr>
        <w:t xml:space="preserve">a livré des tombes attribuées à la culture de </w:t>
      </w:r>
      <w:hyperlink r:id="rId9806" w:anchor="Cul_Rinaldone" w:history="1">
        <w:r w:rsidR="00753085" w:rsidRPr="0032190F">
          <w:rPr>
            <w:rStyle w:val="Hyperlink"/>
            <w:lang w:val="fr-FR"/>
          </w:rPr>
          <w:t>Rinaldone</w:t>
        </w:r>
      </w:hyperlink>
      <w:r w:rsidR="000D7A36" w:rsidRPr="0032190F">
        <w:rPr>
          <w:lang w:val="fr-FR"/>
        </w:rPr>
        <w:t xml:space="preserve"> (BIB 1432)</w:t>
      </w:r>
      <w:r w:rsidR="00A82131" w:rsidRPr="0032190F">
        <w:rPr>
          <w:lang w:val="fr-FR"/>
        </w:rPr>
        <w:t>. Elles ont révél</w:t>
      </w:r>
      <w:r w:rsidR="00065BC9" w:rsidRPr="0032190F">
        <w:rPr>
          <w:lang w:val="fr-FR"/>
        </w:rPr>
        <w:t>é</w:t>
      </w:r>
      <w:r w:rsidR="00A82131" w:rsidRPr="0032190F">
        <w:rPr>
          <w:lang w:val="fr-FR"/>
        </w:rPr>
        <w:t xml:space="preserve"> des indications chr</w:t>
      </w:r>
      <w:r w:rsidR="00CD0D9D" w:rsidRPr="0032190F">
        <w:rPr>
          <w:lang w:val="fr-FR"/>
        </w:rPr>
        <w:t>o</w:t>
      </w:r>
      <w:r w:rsidR="00A82131" w:rsidRPr="0032190F">
        <w:rPr>
          <w:lang w:val="fr-FR"/>
        </w:rPr>
        <w:t xml:space="preserve">nologiques </w:t>
      </w:r>
      <w:r w:rsidR="00753085" w:rsidRPr="0032190F">
        <w:rPr>
          <w:lang w:val="fr-FR"/>
        </w:rPr>
        <w:t xml:space="preserve">de productions métalliques </w:t>
      </w:r>
      <w:r w:rsidRPr="0032190F">
        <w:rPr>
          <w:lang w:val="fr-FR"/>
        </w:rPr>
        <w:t>qui couvrent la seconde moitié</w:t>
      </w:r>
      <w:r w:rsidR="00A82131" w:rsidRPr="0032190F">
        <w:rPr>
          <w:lang w:val="fr-FR"/>
        </w:rPr>
        <w:t xml:space="preserve"> du 4</w:t>
      </w:r>
      <w:r w:rsidR="00A82131" w:rsidRPr="0032190F">
        <w:rPr>
          <w:vertAlign w:val="superscript"/>
          <w:lang w:val="fr-FR"/>
        </w:rPr>
        <w:t>e</w:t>
      </w:r>
      <w:r w:rsidR="00A82131" w:rsidRPr="0032190F">
        <w:rPr>
          <w:lang w:val="fr-FR"/>
        </w:rPr>
        <w:t xml:space="preserve"> millénaire (BIB 553 p. 31(BIB 568))</w:t>
      </w:r>
      <w:r w:rsidR="00972478" w:rsidRPr="0032190F">
        <w:rPr>
          <w:lang w:val="fr-FR"/>
        </w:rPr>
        <w:t xml:space="preserve">. </w:t>
      </w:r>
      <w:r w:rsidR="00972478">
        <w:t xml:space="preserve">La nécropole </w:t>
      </w:r>
      <w:r w:rsidR="000D7A36">
        <w:t>est composée de différents types de tombes :</w:t>
      </w:r>
    </w:p>
    <w:p w14:paraId="66E84286" w14:textId="77777777" w:rsidR="000D7A36" w:rsidRDefault="000D7A36" w:rsidP="00242C0F">
      <w:pPr>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4"/>
        <w:gridCol w:w="1316"/>
      </w:tblGrid>
      <w:tr w:rsidR="000D7A36" w:rsidRPr="00DB5974" w14:paraId="4D499C54" w14:textId="77777777">
        <w:trPr>
          <w:jc w:val="center"/>
        </w:trPr>
        <w:tc>
          <w:tcPr>
            <w:tcW w:w="0" w:type="auto"/>
            <w:vAlign w:val="center"/>
          </w:tcPr>
          <w:p w14:paraId="774CEB4A" w14:textId="77777777" w:rsidR="000D7A36" w:rsidRPr="00DB5974" w:rsidRDefault="000D7A36" w:rsidP="00242C0F">
            <w:pPr>
              <w:jc w:val="center"/>
              <w:rPr>
                <w:sz w:val="20"/>
                <w:szCs w:val="20"/>
              </w:rPr>
            </w:pPr>
            <w:r w:rsidRPr="00DB5974">
              <w:rPr>
                <w:sz w:val="20"/>
                <w:szCs w:val="20"/>
              </w:rPr>
              <w:t>Type</w:t>
            </w:r>
          </w:p>
        </w:tc>
        <w:tc>
          <w:tcPr>
            <w:tcW w:w="0" w:type="auto"/>
            <w:vAlign w:val="center"/>
          </w:tcPr>
          <w:p w14:paraId="5CEB6334" w14:textId="77777777" w:rsidR="000D7A36" w:rsidRPr="00DB5974" w:rsidRDefault="000D7A36" w:rsidP="00242C0F">
            <w:pPr>
              <w:jc w:val="center"/>
              <w:rPr>
                <w:sz w:val="20"/>
                <w:szCs w:val="20"/>
              </w:rPr>
            </w:pPr>
            <w:r w:rsidRPr="00DB5974">
              <w:rPr>
                <w:sz w:val="20"/>
                <w:szCs w:val="20"/>
              </w:rPr>
              <w:t>N° tombe</w:t>
            </w:r>
          </w:p>
        </w:tc>
      </w:tr>
      <w:tr w:rsidR="000D7A36" w:rsidRPr="00DB5974" w14:paraId="13CADFE1" w14:textId="77777777">
        <w:trPr>
          <w:jc w:val="center"/>
        </w:trPr>
        <w:tc>
          <w:tcPr>
            <w:tcW w:w="0" w:type="auto"/>
            <w:vAlign w:val="center"/>
          </w:tcPr>
          <w:p w14:paraId="1BFF2593" w14:textId="77777777" w:rsidR="000D7A36" w:rsidRPr="00DB5974" w:rsidRDefault="000D7A36" w:rsidP="00242C0F">
            <w:pPr>
              <w:jc w:val="center"/>
              <w:rPr>
                <w:sz w:val="20"/>
                <w:szCs w:val="20"/>
              </w:rPr>
            </w:pPr>
            <w:r w:rsidRPr="00DB5974">
              <w:rPr>
                <w:sz w:val="20"/>
                <w:szCs w:val="20"/>
              </w:rPr>
              <w:t>Tombes individuelles</w:t>
            </w:r>
          </w:p>
        </w:tc>
        <w:tc>
          <w:tcPr>
            <w:tcW w:w="0" w:type="auto"/>
            <w:vAlign w:val="center"/>
          </w:tcPr>
          <w:p w14:paraId="265130D3" w14:textId="77777777" w:rsidR="000D7A36" w:rsidRPr="00DB5974" w:rsidRDefault="000D7A36" w:rsidP="00242C0F">
            <w:pPr>
              <w:jc w:val="center"/>
              <w:rPr>
                <w:sz w:val="20"/>
                <w:szCs w:val="20"/>
              </w:rPr>
            </w:pPr>
            <w:r w:rsidRPr="00DB5974">
              <w:rPr>
                <w:sz w:val="20"/>
                <w:szCs w:val="20"/>
              </w:rPr>
              <w:t>1, 4, 6, 12, 19</w:t>
            </w:r>
          </w:p>
        </w:tc>
      </w:tr>
      <w:tr w:rsidR="000D7A36" w:rsidRPr="00DB5974" w14:paraId="4B582EBE" w14:textId="77777777">
        <w:trPr>
          <w:jc w:val="center"/>
        </w:trPr>
        <w:tc>
          <w:tcPr>
            <w:tcW w:w="0" w:type="auto"/>
            <w:vAlign w:val="center"/>
          </w:tcPr>
          <w:p w14:paraId="68FB6A51" w14:textId="77777777" w:rsidR="000D7A36" w:rsidRPr="00DB5974" w:rsidRDefault="000D7A36" w:rsidP="00242C0F">
            <w:pPr>
              <w:jc w:val="center"/>
              <w:rPr>
                <w:sz w:val="20"/>
                <w:szCs w:val="20"/>
              </w:rPr>
            </w:pPr>
            <w:r w:rsidRPr="00DB5974">
              <w:rPr>
                <w:sz w:val="20"/>
                <w:szCs w:val="20"/>
              </w:rPr>
              <w:t>Tombes doubles</w:t>
            </w:r>
          </w:p>
        </w:tc>
        <w:tc>
          <w:tcPr>
            <w:tcW w:w="0" w:type="auto"/>
            <w:vAlign w:val="center"/>
          </w:tcPr>
          <w:p w14:paraId="102A8C61" w14:textId="77777777" w:rsidR="000D7A36" w:rsidRPr="00DB5974" w:rsidRDefault="000D7A36" w:rsidP="00242C0F">
            <w:pPr>
              <w:jc w:val="center"/>
              <w:rPr>
                <w:sz w:val="20"/>
                <w:szCs w:val="20"/>
              </w:rPr>
            </w:pPr>
            <w:r w:rsidRPr="00DB5974">
              <w:rPr>
                <w:sz w:val="20"/>
                <w:szCs w:val="20"/>
              </w:rPr>
              <w:t>2, 5, 7, 8, 17</w:t>
            </w:r>
          </w:p>
        </w:tc>
      </w:tr>
      <w:tr w:rsidR="000D7A36" w:rsidRPr="00DB5974" w14:paraId="5EADCAC9" w14:textId="77777777">
        <w:trPr>
          <w:jc w:val="center"/>
        </w:trPr>
        <w:tc>
          <w:tcPr>
            <w:tcW w:w="0" w:type="auto"/>
            <w:vAlign w:val="center"/>
          </w:tcPr>
          <w:p w14:paraId="11061022" w14:textId="77777777" w:rsidR="000D7A36" w:rsidRPr="00DB5974" w:rsidRDefault="000D7A36" w:rsidP="00242C0F">
            <w:pPr>
              <w:jc w:val="center"/>
              <w:rPr>
                <w:sz w:val="20"/>
                <w:szCs w:val="20"/>
              </w:rPr>
            </w:pPr>
            <w:r w:rsidRPr="00DB5974">
              <w:rPr>
                <w:sz w:val="20"/>
                <w:szCs w:val="20"/>
              </w:rPr>
              <w:t>Tombes multiples</w:t>
            </w:r>
          </w:p>
        </w:tc>
        <w:tc>
          <w:tcPr>
            <w:tcW w:w="0" w:type="auto"/>
            <w:vAlign w:val="center"/>
          </w:tcPr>
          <w:p w14:paraId="30A5AB6A" w14:textId="77777777" w:rsidR="000D7A36" w:rsidRPr="00DB5974" w:rsidRDefault="000D7A36" w:rsidP="00242C0F">
            <w:pPr>
              <w:jc w:val="center"/>
              <w:rPr>
                <w:sz w:val="20"/>
                <w:szCs w:val="20"/>
              </w:rPr>
            </w:pPr>
            <w:r w:rsidRPr="00DB5974">
              <w:rPr>
                <w:sz w:val="20"/>
                <w:szCs w:val="20"/>
              </w:rPr>
              <w:t>9, 13, 14, 15</w:t>
            </w:r>
          </w:p>
        </w:tc>
      </w:tr>
      <w:tr w:rsidR="000D7A36" w:rsidRPr="00DB5974" w14:paraId="2069CF87" w14:textId="77777777">
        <w:trPr>
          <w:jc w:val="center"/>
        </w:trPr>
        <w:tc>
          <w:tcPr>
            <w:tcW w:w="0" w:type="auto"/>
            <w:vAlign w:val="center"/>
          </w:tcPr>
          <w:p w14:paraId="4C497396" w14:textId="77777777" w:rsidR="000D7A36" w:rsidRPr="00DB5974" w:rsidRDefault="000D7A36" w:rsidP="00242C0F">
            <w:pPr>
              <w:jc w:val="center"/>
              <w:rPr>
                <w:sz w:val="20"/>
                <w:szCs w:val="20"/>
              </w:rPr>
            </w:pPr>
            <w:r w:rsidRPr="00DB5974">
              <w:rPr>
                <w:sz w:val="20"/>
                <w:szCs w:val="20"/>
              </w:rPr>
              <w:t>Ossuaire</w:t>
            </w:r>
          </w:p>
        </w:tc>
        <w:tc>
          <w:tcPr>
            <w:tcW w:w="0" w:type="auto"/>
            <w:vAlign w:val="center"/>
          </w:tcPr>
          <w:p w14:paraId="38E410EB" w14:textId="77777777" w:rsidR="000D7A36" w:rsidRPr="00DB5974" w:rsidRDefault="000D7A36" w:rsidP="00242C0F">
            <w:pPr>
              <w:jc w:val="center"/>
              <w:rPr>
                <w:sz w:val="20"/>
                <w:szCs w:val="20"/>
              </w:rPr>
            </w:pPr>
            <w:r w:rsidRPr="00DB5974">
              <w:rPr>
                <w:sz w:val="20"/>
                <w:szCs w:val="20"/>
              </w:rPr>
              <w:t>3, 10, 11</w:t>
            </w:r>
          </w:p>
        </w:tc>
      </w:tr>
    </w:tbl>
    <w:p w14:paraId="164B44D0" w14:textId="77777777" w:rsidR="000D7A36" w:rsidRDefault="000D7A36" w:rsidP="00242C0F">
      <w:pPr>
        <w:jc w:val="both"/>
      </w:pPr>
      <w:r>
        <w:lastRenderedPageBreak/>
        <w:t>(BIB 1432)</w:t>
      </w:r>
    </w:p>
    <w:p w14:paraId="609BA013" w14:textId="77777777" w:rsidR="000D7A36" w:rsidRDefault="000D7A36" w:rsidP="00242C0F">
      <w:pPr>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72"/>
        <w:gridCol w:w="972"/>
        <w:gridCol w:w="1126"/>
        <w:gridCol w:w="1083"/>
      </w:tblGrid>
      <w:tr w:rsidR="000D7A36" w:rsidRPr="00DB5974" w14:paraId="3DABE6FC" w14:textId="77777777">
        <w:trPr>
          <w:jc w:val="center"/>
        </w:trPr>
        <w:tc>
          <w:tcPr>
            <w:tcW w:w="0" w:type="auto"/>
            <w:vAlign w:val="center"/>
          </w:tcPr>
          <w:p w14:paraId="4D58E1CD" w14:textId="77777777" w:rsidR="000D7A36" w:rsidRPr="00DB5974" w:rsidRDefault="000D7A36" w:rsidP="00242C0F">
            <w:pPr>
              <w:jc w:val="center"/>
              <w:rPr>
                <w:sz w:val="20"/>
                <w:szCs w:val="20"/>
              </w:rPr>
            </w:pPr>
          </w:p>
        </w:tc>
        <w:tc>
          <w:tcPr>
            <w:tcW w:w="0" w:type="auto"/>
            <w:vAlign w:val="center"/>
          </w:tcPr>
          <w:p w14:paraId="65DB5AB3" w14:textId="77777777" w:rsidR="000D7A36" w:rsidRPr="00DB5974" w:rsidRDefault="000D7A36" w:rsidP="00242C0F">
            <w:pPr>
              <w:jc w:val="center"/>
              <w:rPr>
                <w:sz w:val="20"/>
                <w:szCs w:val="20"/>
              </w:rPr>
            </w:pPr>
            <w:r w:rsidRPr="00DB5974">
              <w:rPr>
                <w:sz w:val="20"/>
                <w:szCs w:val="20"/>
              </w:rPr>
              <w:t>Individus</w:t>
            </w:r>
          </w:p>
        </w:tc>
        <w:tc>
          <w:tcPr>
            <w:tcW w:w="0" w:type="auto"/>
            <w:vAlign w:val="center"/>
          </w:tcPr>
          <w:p w14:paraId="2B336E14" w14:textId="77777777" w:rsidR="000D7A36" w:rsidRPr="00DB5974" w:rsidRDefault="000D7A36" w:rsidP="00242C0F">
            <w:pPr>
              <w:jc w:val="center"/>
              <w:rPr>
                <w:sz w:val="20"/>
                <w:szCs w:val="20"/>
              </w:rPr>
            </w:pPr>
            <w:r w:rsidRPr="00DB5974">
              <w:rPr>
                <w:sz w:val="20"/>
                <w:szCs w:val="20"/>
              </w:rPr>
              <w:t>BP</w:t>
            </w:r>
          </w:p>
        </w:tc>
        <w:tc>
          <w:tcPr>
            <w:tcW w:w="0" w:type="auto"/>
            <w:vAlign w:val="center"/>
          </w:tcPr>
          <w:p w14:paraId="6F12C211" w14:textId="77777777" w:rsidR="000D7A36" w:rsidRPr="00DB5974" w:rsidRDefault="000D7A36" w:rsidP="00242C0F">
            <w:pPr>
              <w:jc w:val="center"/>
              <w:rPr>
                <w:sz w:val="20"/>
                <w:szCs w:val="20"/>
              </w:rPr>
            </w:pPr>
            <w:r w:rsidRPr="00DB5974">
              <w:rPr>
                <w:sz w:val="20"/>
                <w:szCs w:val="20"/>
              </w:rPr>
              <w:t>Cal BC 2s</w:t>
            </w:r>
          </w:p>
        </w:tc>
      </w:tr>
      <w:tr w:rsidR="000D7A36" w:rsidRPr="00DB5974" w14:paraId="41DE76E1" w14:textId="77777777">
        <w:trPr>
          <w:jc w:val="center"/>
        </w:trPr>
        <w:tc>
          <w:tcPr>
            <w:tcW w:w="0" w:type="auto"/>
            <w:vAlign w:val="center"/>
          </w:tcPr>
          <w:p w14:paraId="06C91F1A" w14:textId="77777777" w:rsidR="000D7A36" w:rsidRPr="00DB5974" w:rsidRDefault="000D7A36" w:rsidP="00242C0F">
            <w:pPr>
              <w:jc w:val="center"/>
              <w:rPr>
                <w:sz w:val="20"/>
                <w:szCs w:val="20"/>
              </w:rPr>
            </w:pPr>
            <w:r w:rsidRPr="00DB5974">
              <w:rPr>
                <w:sz w:val="20"/>
                <w:szCs w:val="20"/>
              </w:rPr>
              <w:t>t. 1</w:t>
            </w:r>
          </w:p>
        </w:tc>
        <w:tc>
          <w:tcPr>
            <w:tcW w:w="0" w:type="auto"/>
            <w:vAlign w:val="center"/>
          </w:tcPr>
          <w:p w14:paraId="6CBADBD8" w14:textId="77777777" w:rsidR="000D7A36" w:rsidRPr="00DB5974" w:rsidRDefault="000D7A36" w:rsidP="00242C0F">
            <w:pPr>
              <w:jc w:val="center"/>
              <w:rPr>
                <w:sz w:val="20"/>
                <w:szCs w:val="20"/>
              </w:rPr>
            </w:pPr>
          </w:p>
        </w:tc>
        <w:tc>
          <w:tcPr>
            <w:tcW w:w="0" w:type="auto"/>
            <w:vAlign w:val="center"/>
          </w:tcPr>
          <w:p w14:paraId="5790DE89" w14:textId="77777777" w:rsidR="000D7A36" w:rsidRPr="00DB5974" w:rsidRDefault="000D7A36" w:rsidP="00242C0F">
            <w:pPr>
              <w:jc w:val="center"/>
              <w:rPr>
                <w:sz w:val="20"/>
                <w:szCs w:val="20"/>
              </w:rPr>
            </w:pPr>
            <w:r w:rsidRPr="00DB5974">
              <w:rPr>
                <w:sz w:val="20"/>
                <w:szCs w:val="20"/>
              </w:rPr>
              <w:t>4250 ± 40</w:t>
            </w:r>
          </w:p>
        </w:tc>
        <w:tc>
          <w:tcPr>
            <w:tcW w:w="0" w:type="auto"/>
            <w:vAlign w:val="center"/>
          </w:tcPr>
          <w:p w14:paraId="6BB60B5A" w14:textId="77777777" w:rsidR="000D7A36" w:rsidRPr="00DB5974" w:rsidRDefault="000D7A36" w:rsidP="00242C0F">
            <w:pPr>
              <w:jc w:val="center"/>
              <w:rPr>
                <w:sz w:val="20"/>
                <w:szCs w:val="20"/>
              </w:rPr>
            </w:pPr>
            <w:r w:rsidRPr="00DB5974">
              <w:rPr>
                <w:sz w:val="20"/>
                <w:szCs w:val="20"/>
              </w:rPr>
              <w:t>2916-2701</w:t>
            </w:r>
          </w:p>
        </w:tc>
      </w:tr>
      <w:tr w:rsidR="000D7A36" w:rsidRPr="00DB5974" w14:paraId="20269B9F" w14:textId="77777777">
        <w:trPr>
          <w:jc w:val="center"/>
        </w:trPr>
        <w:tc>
          <w:tcPr>
            <w:tcW w:w="0" w:type="auto"/>
            <w:vAlign w:val="center"/>
          </w:tcPr>
          <w:p w14:paraId="0E8360E5" w14:textId="77777777" w:rsidR="000D7A36" w:rsidRPr="00DB5974" w:rsidRDefault="000D7A36" w:rsidP="00242C0F">
            <w:pPr>
              <w:jc w:val="center"/>
              <w:rPr>
                <w:sz w:val="20"/>
                <w:szCs w:val="20"/>
              </w:rPr>
            </w:pPr>
            <w:r w:rsidRPr="00DB5974">
              <w:rPr>
                <w:sz w:val="20"/>
                <w:szCs w:val="20"/>
              </w:rPr>
              <w:t>t. 5</w:t>
            </w:r>
          </w:p>
        </w:tc>
        <w:tc>
          <w:tcPr>
            <w:tcW w:w="0" w:type="auto"/>
            <w:vAlign w:val="center"/>
          </w:tcPr>
          <w:p w14:paraId="6128EBC9" w14:textId="77777777" w:rsidR="000D7A36" w:rsidRPr="00DB5974" w:rsidRDefault="000D7A36" w:rsidP="00242C0F">
            <w:pPr>
              <w:jc w:val="center"/>
              <w:rPr>
                <w:sz w:val="20"/>
                <w:szCs w:val="20"/>
              </w:rPr>
            </w:pPr>
            <w:r w:rsidRPr="00DB5974">
              <w:rPr>
                <w:sz w:val="20"/>
                <w:szCs w:val="20"/>
              </w:rPr>
              <w:t>H18</w:t>
            </w:r>
          </w:p>
          <w:p w14:paraId="79EA5981" w14:textId="77777777" w:rsidR="000D7A36" w:rsidRPr="00DB5974" w:rsidRDefault="000D7A36" w:rsidP="00242C0F">
            <w:pPr>
              <w:jc w:val="center"/>
              <w:rPr>
                <w:sz w:val="20"/>
                <w:szCs w:val="20"/>
              </w:rPr>
            </w:pPr>
            <w:r w:rsidRPr="00DB5974">
              <w:rPr>
                <w:sz w:val="20"/>
                <w:szCs w:val="20"/>
              </w:rPr>
              <w:t>H19</w:t>
            </w:r>
          </w:p>
        </w:tc>
        <w:tc>
          <w:tcPr>
            <w:tcW w:w="0" w:type="auto"/>
            <w:vAlign w:val="center"/>
          </w:tcPr>
          <w:p w14:paraId="2E78A1C0" w14:textId="77777777" w:rsidR="000D7A36" w:rsidRPr="00DB5974" w:rsidRDefault="000D7A36" w:rsidP="00242C0F">
            <w:pPr>
              <w:jc w:val="center"/>
              <w:rPr>
                <w:sz w:val="20"/>
                <w:szCs w:val="20"/>
              </w:rPr>
            </w:pPr>
            <w:r w:rsidRPr="00DB5974">
              <w:rPr>
                <w:sz w:val="20"/>
                <w:szCs w:val="20"/>
              </w:rPr>
              <w:t>3890 ± 120</w:t>
            </w:r>
          </w:p>
          <w:p w14:paraId="64E20E33" w14:textId="77777777" w:rsidR="000D7A36" w:rsidRPr="00DB5974" w:rsidRDefault="000D7A36" w:rsidP="00242C0F">
            <w:pPr>
              <w:jc w:val="center"/>
              <w:rPr>
                <w:sz w:val="20"/>
                <w:szCs w:val="20"/>
              </w:rPr>
            </w:pPr>
            <w:r w:rsidRPr="00DB5974">
              <w:rPr>
                <w:sz w:val="20"/>
                <w:szCs w:val="20"/>
              </w:rPr>
              <w:t>4430 ± 50</w:t>
            </w:r>
          </w:p>
        </w:tc>
        <w:tc>
          <w:tcPr>
            <w:tcW w:w="0" w:type="auto"/>
            <w:vAlign w:val="center"/>
          </w:tcPr>
          <w:p w14:paraId="4F47B75B" w14:textId="77777777" w:rsidR="000D7A36" w:rsidRPr="00DB5974" w:rsidRDefault="000D7A36" w:rsidP="00242C0F">
            <w:pPr>
              <w:jc w:val="center"/>
              <w:rPr>
                <w:sz w:val="20"/>
                <w:szCs w:val="20"/>
              </w:rPr>
            </w:pPr>
            <w:r w:rsidRPr="00DB5974">
              <w:rPr>
                <w:sz w:val="20"/>
                <w:szCs w:val="20"/>
              </w:rPr>
              <w:t>2855-1981</w:t>
            </w:r>
          </w:p>
          <w:p w14:paraId="0D520F6E" w14:textId="77777777" w:rsidR="000D7A36" w:rsidRPr="00DB5974" w:rsidRDefault="000D7A36" w:rsidP="00242C0F">
            <w:pPr>
              <w:jc w:val="center"/>
              <w:rPr>
                <w:sz w:val="20"/>
                <w:szCs w:val="20"/>
              </w:rPr>
            </w:pPr>
            <w:r w:rsidRPr="00DB5974">
              <w:rPr>
                <w:sz w:val="20"/>
                <w:szCs w:val="20"/>
              </w:rPr>
              <w:t>3332-2916</w:t>
            </w:r>
          </w:p>
        </w:tc>
      </w:tr>
      <w:tr w:rsidR="000D7A36" w:rsidRPr="00DB5974" w14:paraId="1C30CE35" w14:textId="77777777">
        <w:trPr>
          <w:jc w:val="center"/>
        </w:trPr>
        <w:tc>
          <w:tcPr>
            <w:tcW w:w="0" w:type="auto"/>
            <w:vAlign w:val="center"/>
          </w:tcPr>
          <w:p w14:paraId="042CE022" w14:textId="77777777" w:rsidR="000D7A36" w:rsidRPr="00DB5974" w:rsidRDefault="000D7A36" w:rsidP="00242C0F">
            <w:pPr>
              <w:jc w:val="center"/>
              <w:rPr>
                <w:sz w:val="20"/>
                <w:szCs w:val="20"/>
              </w:rPr>
            </w:pPr>
            <w:r w:rsidRPr="00DB5974">
              <w:rPr>
                <w:sz w:val="20"/>
                <w:szCs w:val="20"/>
              </w:rPr>
              <w:t>t. 6</w:t>
            </w:r>
          </w:p>
        </w:tc>
        <w:tc>
          <w:tcPr>
            <w:tcW w:w="0" w:type="auto"/>
            <w:vAlign w:val="center"/>
          </w:tcPr>
          <w:p w14:paraId="489F22C3" w14:textId="77777777" w:rsidR="000D7A36" w:rsidRPr="00DB5974" w:rsidRDefault="000D7A36" w:rsidP="00242C0F">
            <w:pPr>
              <w:jc w:val="center"/>
              <w:rPr>
                <w:sz w:val="20"/>
                <w:szCs w:val="20"/>
              </w:rPr>
            </w:pPr>
          </w:p>
        </w:tc>
        <w:tc>
          <w:tcPr>
            <w:tcW w:w="0" w:type="auto"/>
            <w:vAlign w:val="center"/>
          </w:tcPr>
          <w:p w14:paraId="1C056557" w14:textId="77777777" w:rsidR="000D7A36" w:rsidRPr="00DB5974" w:rsidRDefault="000D7A36" w:rsidP="00242C0F">
            <w:pPr>
              <w:jc w:val="center"/>
              <w:rPr>
                <w:sz w:val="20"/>
                <w:szCs w:val="20"/>
              </w:rPr>
            </w:pPr>
            <w:r w:rsidRPr="00DB5974">
              <w:rPr>
                <w:sz w:val="20"/>
                <w:szCs w:val="20"/>
              </w:rPr>
              <w:t>4340 ± 60</w:t>
            </w:r>
          </w:p>
        </w:tc>
        <w:tc>
          <w:tcPr>
            <w:tcW w:w="0" w:type="auto"/>
            <w:vAlign w:val="center"/>
          </w:tcPr>
          <w:p w14:paraId="160D6D8F" w14:textId="77777777" w:rsidR="000D7A36" w:rsidRPr="00DB5974" w:rsidRDefault="000D7A36" w:rsidP="00242C0F">
            <w:pPr>
              <w:jc w:val="center"/>
              <w:rPr>
                <w:sz w:val="20"/>
                <w:szCs w:val="20"/>
              </w:rPr>
            </w:pPr>
            <w:r w:rsidRPr="00DB5974">
              <w:rPr>
                <w:sz w:val="20"/>
                <w:szCs w:val="20"/>
              </w:rPr>
              <w:t>2916-2701</w:t>
            </w:r>
          </w:p>
        </w:tc>
      </w:tr>
      <w:tr w:rsidR="000D7A36" w:rsidRPr="00DB5974" w14:paraId="68ADF59A" w14:textId="77777777">
        <w:trPr>
          <w:jc w:val="center"/>
        </w:trPr>
        <w:tc>
          <w:tcPr>
            <w:tcW w:w="0" w:type="auto"/>
            <w:vAlign w:val="center"/>
          </w:tcPr>
          <w:p w14:paraId="17639721" w14:textId="77777777" w:rsidR="000D7A36" w:rsidRPr="00DB5974" w:rsidRDefault="000D7A36" w:rsidP="00242C0F">
            <w:pPr>
              <w:jc w:val="center"/>
              <w:rPr>
                <w:sz w:val="20"/>
                <w:szCs w:val="20"/>
              </w:rPr>
            </w:pPr>
            <w:r w:rsidRPr="00DB5974">
              <w:rPr>
                <w:sz w:val="20"/>
                <w:szCs w:val="20"/>
              </w:rPr>
              <w:t>t. 8</w:t>
            </w:r>
          </w:p>
        </w:tc>
        <w:tc>
          <w:tcPr>
            <w:tcW w:w="0" w:type="auto"/>
            <w:vAlign w:val="center"/>
          </w:tcPr>
          <w:p w14:paraId="62A99897" w14:textId="77777777" w:rsidR="000D7A36" w:rsidRPr="00DB5974" w:rsidRDefault="000D7A36" w:rsidP="00242C0F">
            <w:pPr>
              <w:jc w:val="center"/>
              <w:rPr>
                <w:sz w:val="20"/>
                <w:szCs w:val="20"/>
              </w:rPr>
            </w:pPr>
            <w:r w:rsidRPr="00DB5974">
              <w:rPr>
                <w:sz w:val="20"/>
                <w:szCs w:val="20"/>
              </w:rPr>
              <w:t>A</w:t>
            </w:r>
          </w:p>
          <w:p w14:paraId="1F4FBD43" w14:textId="77777777" w:rsidR="000D7A36" w:rsidRPr="00DB5974" w:rsidRDefault="000D7A36" w:rsidP="00242C0F">
            <w:pPr>
              <w:jc w:val="center"/>
              <w:rPr>
                <w:sz w:val="20"/>
                <w:szCs w:val="20"/>
              </w:rPr>
            </w:pPr>
            <w:r w:rsidRPr="00DB5974">
              <w:rPr>
                <w:sz w:val="20"/>
                <w:szCs w:val="20"/>
              </w:rPr>
              <w:t>B</w:t>
            </w:r>
          </w:p>
        </w:tc>
        <w:tc>
          <w:tcPr>
            <w:tcW w:w="0" w:type="auto"/>
            <w:vAlign w:val="center"/>
          </w:tcPr>
          <w:p w14:paraId="511C761A" w14:textId="77777777" w:rsidR="000D7A36" w:rsidRPr="00DB5974" w:rsidRDefault="000D7A36" w:rsidP="00242C0F">
            <w:pPr>
              <w:jc w:val="center"/>
              <w:rPr>
                <w:sz w:val="20"/>
                <w:szCs w:val="20"/>
              </w:rPr>
            </w:pPr>
            <w:r w:rsidRPr="00DB5974">
              <w:rPr>
                <w:sz w:val="20"/>
                <w:szCs w:val="20"/>
              </w:rPr>
              <w:t>4670 ± 50</w:t>
            </w:r>
          </w:p>
          <w:p w14:paraId="4BEB9737" w14:textId="77777777" w:rsidR="000D7A36" w:rsidRPr="00DB5974" w:rsidRDefault="000D7A36" w:rsidP="00242C0F">
            <w:pPr>
              <w:jc w:val="center"/>
              <w:rPr>
                <w:sz w:val="20"/>
                <w:szCs w:val="20"/>
              </w:rPr>
            </w:pPr>
            <w:r w:rsidRPr="00DB5974">
              <w:rPr>
                <w:sz w:val="20"/>
                <w:szCs w:val="20"/>
              </w:rPr>
              <w:t>4250 ± 40</w:t>
            </w:r>
          </w:p>
        </w:tc>
        <w:tc>
          <w:tcPr>
            <w:tcW w:w="0" w:type="auto"/>
            <w:vAlign w:val="center"/>
          </w:tcPr>
          <w:p w14:paraId="2814F5AB" w14:textId="77777777" w:rsidR="000D7A36" w:rsidRPr="00DB5974" w:rsidRDefault="000D7A36" w:rsidP="00242C0F">
            <w:pPr>
              <w:jc w:val="center"/>
              <w:rPr>
                <w:sz w:val="20"/>
                <w:szCs w:val="20"/>
              </w:rPr>
            </w:pPr>
            <w:r w:rsidRPr="00DB5974">
              <w:rPr>
                <w:sz w:val="20"/>
                <w:szCs w:val="20"/>
              </w:rPr>
              <w:t>3618-3348</w:t>
            </w:r>
          </w:p>
          <w:p w14:paraId="47216F0C" w14:textId="77777777" w:rsidR="000D7A36" w:rsidRPr="00DB5974" w:rsidRDefault="000D7A36" w:rsidP="00242C0F">
            <w:pPr>
              <w:jc w:val="center"/>
              <w:rPr>
                <w:sz w:val="20"/>
                <w:szCs w:val="20"/>
              </w:rPr>
            </w:pPr>
            <w:r w:rsidRPr="00DB5974">
              <w:rPr>
                <w:sz w:val="20"/>
                <w:szCs w:val="20"/>
              </w:rPr>
              <w:t>3031-2702</w:t>
            </w:r>
          </w:p>
        </w:tc>
      </w:tr>
      <w:tr w:rsidR="000D7A36" w:rsidRPr="00DB5974" w14:paraId="146DB21D" w14:textId="77777777">
        <w:trPr>
          <w:jc w:val="center"/>
        </w:trPr>
        <w:tc>
          <w:tcPr>
            <w:tcW w:w="0" w:type="auto"/>
            <w:vAlign w:val="center"/>
          </w:tcPr>
          <w:p w14:paraId="74B3F167" w14:textId="77777777" w:rsidR="000D7A36" w:rsidRPr="00DB5974" w:rsidRDefault="000D7A36" w:rsidP="00242C0F">
            <w:pPr>
              <w:jc w:val="center"/>
              <w:rPr>
                <w:sz w:val="20"/>
                <w:szCs w:val="20"/>
              </w:rPr>
            </w:pPr>
            <w:r w:rsidRPr="00DB5974">
              <w:rPr>
                <w:sz w:val="20"/>
                <w:szCs w:val="20"/>
              </w:rPr>
              <w:t>t. 14</w:t>
            </w:r>
          </w:p>
        </w:tc>
        <w:tc>
          <w:tcPr>
            <w:tcW w:w="0" w:type="auto"/>
            <w:vAlign w:val="center"/>
          </w:tcPr>
          <w:p w14:paraId="3641022A" w14:textId="77777777" w:rsidR="000D7A36" w:rsidRPr="00DB5974" w:rsidRDefault="000D7A36" w:rsidP="00242C0F">
            <w:pPr>
              <w:jc w:val="center"/>
              <w:rPr>
                <w:sz w:val="20"/>
                <w:szCs w:val="20"/>
              </w:rPr>
            </w:pPr>
            <w:r w:rsidRPr="00DB5974">
              <w:rPr>
                <w:sz w:val="20"/>
                <w:szCs w:val="20"/>
              </w:rPr>
              <w:t>A</w:t>
            </w:r>
          </w:p>
          <w:p w14:paraId="76FCE7EF" w14:textId="77777777" w:rsidR="000D7A36" w:rsidRPr="00DB5974" w:rsidRDefault="000D7A36" w:rsidP="00242C0F">
            <w:pPr>
              <w:jc w:val="center"/>
              <w:rPr>
                <w:sz w:val="20"/>
                <w:szCs w:val="20"/>
              </w:rPr>
            </w:pPr>
            <w:r w:rsidRPr="00DB5974">
              <w:rPr>
                <w:sz w:val="20"/>
                <w:szCs w:val="20"/>
              </w:rPr>
              <w:t>B</w:t>
            </w:r>
          </w:p>
        </w:tc>
        <w:tc>
          <w:tcPr>
            <w:tcW w:w="0" w:type="auto"/>
            <w:vAlign w:val="center"/>
          </w:tcPr>
          <w:p w14:paraId="5F5AC47E" w14:textId="77777777" w:rsidR="000D7A36" w:rsidRPr="00DB5974" w:rsidRDefault="000D7A36" w:rsidP="00242C0F">
            <w:pPr>
              <w:jc w:val="center"/>
              <w:rPr>
                <w:sz w:val="20"/>
                <w:szCs w:val="20"/>
              </w:rPr>
            </w:pPr>
            <w:r w:rsidRPr="00DB5974">
              <w:rPr>
                <w:sz w:val="20"/>
                <w:szCs w:val="20"/>
              </w:rPr>
              <w:t>3700 ± 60</w:t>
            </w:r>
          </w:p>
          <w:p w14:paraId="3830FB9A" w14:textId="77777777" w:rsidR="000D7A36" w:rsidRPr="00DB5974" w:rsidRDefault="000D7A36" w:rsidP="00242C0F">
            <w:pPr>
              <w:jc w:val="center"/>
              <w:rPr>
                <w:sz w:val="20"/>
                <w:szCs w:val="20"/>
              </w:rPr>
            </w:pPr>
            <w:r w:rsidRPr="00DB5974">
              <w:rPr>
                <w:sz w:val="20"/>
                <w:szCs w:val="20"/>
              </w:rPr>
              <w:t>4340 ± 100</w:t>
            </w:r>
          </w:p>
        </w:tc>
        <w:tc>
          <w:tcPr>
            <w:tcW w:w="0" w:type="auto"/>
            <w:vAlign w:val="center"/>
          </w:tcPr>
          <w:p w14:paraId="4A311704" w14:textId="77777777" w:rsidR="000D7A36" w:rsidRPr="00DB5974" w:rsidRDefault="000D7A36" w:rsidP="00242C0F">
            <w:pPr>
              <w:jc w:val="center"/>
              <w:rPr>
                <w:sz w:val="20"/>
                <w:szCs w:val="20"/>
              </w:rPr>
            </w:pPr>
            <w:r w:rsidRPr="00DB5974">
              <w:rPr>
                <w:sz w:val="20"/>
                <w:szCs w:val="20"/>
              </w:rPr>
              <w:t>2275-1931</w:t>
            </w:r>
          </w:p>
          <w:p w14:paraId="584CC6A6" w14:textId="77777777" w:rsidR="000D7A36" w:rsidRPr="00DB5974" w:rsidRDefault="000D7A36" w:rsidP="00242C0F">
            <w:pPr>
              <w:jc w:val="center"/>
              <w:rPr>
                <w:sz w:val="20"/>
                <w:szCs w:val="20"/>
              </w:rPr>
            </w:pPr>
            <w:r w:rsidRPr="00DB5974">
              <w:rPr>
                <w:sz w:val="20"/>
                <w:szCs w:val="20"/>
              </w:rPr>
              <w:t>3331-2668</w:t>
            </w:r>
          </w:p>
        </w:tc>
      </w:tr>
      <w:tr w:rsidR="000D7A36" w:rsidRPr="00DB5974" w14:paraId="19A28DD1" w14:textId="77777777">
        <w:trPr>
          <w:jc w:val="center"/>
        </w:trPr>
        <w:tc>
          <w:tcPr>
            <w:tcW w:w="0" w:type="auto"/>
            <w:vAlign w:val="center"/>
          </w:tcPr>
          <w:p w14:paraId="4F56B3EA" w14:textId="77777777" w:rsidR="000D7A36" w:rsidRPr="00DB5974" w:rsidRDefault="000D7A36" w:rsidP="00242C0F">
            <w:pPr>
              <w:jc w:val="center"/>
              <w:rPr>
                <w:sz w:val="20"/>
                <w:szCs w:val="20"/>
              </w:rPr>
            </w:pPr>
            <w:r w:rsidRPr="00DB5974">
              <w:rPr>
                <w:sz w:val="20"/>
                <w:szCs w:val="20"/>
              </w:rPr>
              <w:t>t. 15</w:t>
            </w:r>
          </w:p>
        </w:tc>
        <w:tc>
          <w:tcPr>
            <w:tcW w:w="0" w:type="auto"/>
            <w:vAlign w:val="center"/>
          </w:tcPr>
          <w:p w14:paraId="4C40E662" w14:textId="77777777" w:rsidR="000D7A36" w:rsidRPr="00DB5974" w:rsidRDefault="000D7A36" w:rsidP="00242C0F">
            <w:pPr>
              <w:jc w:val="center"/>
              <w:rPr>
                <w:sz w:val="20"/>
                <w:szCs w:val="20"/>
              </w:rPr>
            </w:pPr>
          </w:p>
        </w:tc>
        <w:tc>
          <w:tcPr>
            <w:tcW w:w="0" w:type="auto"/>
            <w:vAlign w:val="center"/>
          </w:tcPr>
          <w:p w14:paraId="70D3174A" w14:textId="77777777" w:rsidR="000D7A36" w:rsidRPr="00DB5974" w:rsidRDefault="000D7A36" w:rsidP="00242C0F">
            <w:pPr>
              <w:jc w:val="center"/>
              <w:rPr>
                <w:sz w:val="20"/>
                <w:szCs w:val="20"/>
              </w:rPr>
            </w:pPr>
            <w:r w:rsidRPr="00DB5974">
              <w:rPr>
                <w:sz w:val="20"/>
                <w:szCs w:val="20"/>
              </w:rPr>
              <w:t>4190 ± 50</w:t>
            </w:r>
          </w:p>
        </w:tc>
        <w:tc>
          <w:tcPr>
            <w:tcW w:w="0" w:type="auto"/>
            <w:vAlign w:val="center"/>
          </w:tcPr>
          <w:p w14:paraId="6D315BFB" w14:textId="77777777" w:rsidR="000D7A36" w:rsidRPr="00DB5974" w:rsidRDefault="000D7A36" w:rsidP="00242C0F">
            <w:pPr>
              <w:jc w:val="center"/>
              <w:rPr>
                <w:sz w:val="20"/>
                <w:szCs w:val="20"/>
              </w:rPr>
            </w:pPr>
            <w:r w:rsidRPr="00DB5974">
              <w:rPr>
                <w:sz w:val="20"/>
                <w:szCs w:val="20"/>
              </w:rPr>
              <w:t>2891-2617</w:t>
            </w:r>
          </w:p>
        </w:tc>
      </w:tr>
    </w:tbl>
    <w:p w14:paraId="0C27587B" w14:textId="77777777" w:rsidR="000D7A36" w:rsidRDefault="000D7A36" w:rsidP="00242C0F">
      <w:pPr>
        <w:jc w:val="both"/>
      </w:pPr>
      <w:r>
        <w:t>(BIB 1432)</w:t>
      </w:r>
    </w:p>
    <w:p w14:paraId="5C7A1A15" w14:textId="77777777" w:rsidR="00146F47" w:rsidRDefault="00146F47" w:rsidP="00242C0F">
      <w:pPr>
        <w:jc w:val="both"/>
      </w:pPr>
    </w:p>
    <w:p w14:paraId="534788B2" w14:textId="77777777" w:rsidR="00146F47" w:rsidRDefault="00146F47" w:rsidP="00242C0F">
      <w:pPr>
        <w:pStyle w:val="Heading2"/>
      </w:pPr>
      <w:r>
        <w:t>Tombe 23</w:t>
      </w:r>
    </w:p>
    <w:p w14:paraId="7A53F22C" w14:textId="77777777" w:rsidR="00146F47" w:rsidRDefault="00146F47" w:rsidP="00242C0F">
      <w:pPr>
        <w:jc w:val="both"/>
      </w:pPr>
    </w:p>
    <w:p w14:paraId="017E7634" w14:textId="53CE40C9" w:rsidR="00146F47" w:rsidRDefault="00146F47" w:rsidP="00242C0F">
      <w:pPr>
        <w:jc w:val="both"/>
      </w:pPr>
      <w:r w:rsidRPr="0032190F">
        <w:rPr>
          <w:lang w:val="fr-FR"/>
        </w:rPr>
        <w:t xml:space="preserve">La tombe </w:t>
      </w:r>
      <w:smartTag w:uri="urn:schemas-microsoft-com:office:smarttags" w:element="metricconverter">
        <w:smartTagPr>
          <w:attr w:name="ProductID" w:val="23 a"/>
        </w:smartTagPr>
        <w:r w:rsidRPr="0032190F">
          <w:rPr>
            <w:lang w:val="fr-FR"/>
          </w:rPr>
          <w:t>23 a</w:t>
        </w:r>
      </w:smartTag>
      <w:r w:rsidRPr="0032190F">
        <w:rPr>
          <w:lang w:val="fr-FR"/>
        </w:rPr>
        <w:t xml:space="preserve"> livré des perles (</w:t>
      </w:r>
      <w:r w:rsidRPr="0032190F">
        <w:rPr>
          <w:i/>
          <w:lang w:val="fr-FR"/>
        </w:rPr>
        <w:t>beads</w:t>
      </w:r>
      <w:r w:rsidRPr="0032190F">
        <w:rPr>
          <w:lang w:val="fr-FR"/>
        </w:rPr>
        <w:t xml:space="preserve">) en antimoine, qui si elles ne sont pas directement associées au matériel daté au </w:t>
      </w:r>
      <w:smartTag w:uri="urn:schemas-microsoft-com:office:smarttags" w:element="metricconverter">
        <w:smartTagPr>
          <w:attr w:name="ProductID" w:val="14C"/>
        </w:smartTagPr>
        <w:r w:rsidRPr="0032190F">
          <w:rPr>
            <w:lang w:val="fr-FR"/>
          </w:rPr>
          <w:t>14C</w:t>
        </w:r>
      </w:smartTag>
      <w:r w:rsidRPr="0032190F">
        <w:rPr>
          <w:lang w:val="fr-FR"/>
        </w:rPr>
        <w:t xml:space="preserve">, montrent des accointances formelles et chronologiques avec celles trouvées à </w:t>
      </w:r>
      <w:hyperlink r:id="rId9807" w:anchor="Sit_San_Pietro" w:history="1">
        <w:r w:rsidRPr="0032190F">
          <w:rPr>
            <w:rStyle w:val="Hyperlink"/>
            <w:lang w:val="fr-FR"/>
          </w:rPr>
          <w:t>San Pietro</w:t>
        </w:r>
      </w:hyperlink>
      <w:r w:rsidRPr="0032190F">
        <w:rPr>
          <w:lang w:val="fr-FR"/>
        </w:rPr>
        <w:t xml:space="preserve"> t. 21</w:t>
      </w:r>
      <w:r w:rsidR="000D7A36" w:rsidRPr="0032190F">
        <w:rPr>
          <w:lang w:val="fr-FR"/>
        </w:rPr>
        <w:t xml:space="preserve"> (BIB 1433)</w:t>
      </w:r>
      <w:r w:rsidR="00972478" w:rsidRPr="0032190F">
        <w:rPr>
          <w:lang w:val="fr-FR"/>
        </w:rPr>
        <w:t xml:space="preserve">. </w:t>
      </w:r>
      <w:r>
        <w:t xml:space="preserve">Datations </w:t>
      </w:r>
      <w:smartTag w:uri="urn:schemas-microsoft-com:office:smarttags" w:element="metricconverter">
        <w:smartTagPr>
          <w:attr w:name="ProductID" w:val="14C"/>
        </w:smartTagPr>
        <w:r>
          <w:t>14C</w:t>
        </w:r>
      </w:smartTag>
      <w:r>
        <w:t xml:space="preserve"> pour la tombe 23 :</w:t>
      </w:r>
    </w:p>
    <w:p w14:paraId="6B8951E0" w14:textId="77777777" w:rsidR="00146F47" w:rsidRDefault="00146F47" w:rsidP="00242C0F">
      <w:pPr>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39"/>
        <w:gridCol w:w="1026"/>
        <w:gridCol w:w="1089"/>
      </w:tblGrid>
      <w:tr w:rsidR="00146F47" w:rsidRPr="00DB5974" w14:paraId="70C874F1" w14:textId="77777777">
        <w:trPr>
          <w:jc w:val="center"/>
        </w:trPr>
        <w:tc>
          <w:tcPr>
            <w:tcW w:w="0" w:type="auto"/>
            <w:vAlign w:val="center"/>
          </w:tcPr>
          <w:p w14:paraId="0E16E5EE" w14:textId="77777777" w:rsidR="00146F47" w:rsidRPr="00DB5974" w:rsidRDefault="00146F47" w:rsidP="00242C0F">
            <w:pPr>
              <w:jc w:val="both"/>
              <w:rPr>
                <w:sz w:val="20"/>
                <w:szCs w:val="20"/>
              </w:rPr>
            </w:pPr>
          </w:p>
        </w:tc>
        <w:tc>
          <w:tcPr>
            <w:tcW w:w="0" w:type="auto"/>
            <w:vAlign w:val="center"/>
          </w:tcPr>
          <w:p w14:paraId="1F7F9B87" w14:textId="77777777" w:rsidR="00146F47" w:rsidRPr="00DB5974" w:rsidRDefault="00146F47" w:rsidP="00242C0F">
            <w:pPr>
              <w:jc w:val="both"/>
              <w:rPr>
                <w:sz w:val="20"/>
                <w:szCs w:val="20"/>
              </w:rPr>
            </w:pPr>
          </w:p>
        </w:tc>
        <w:tc>
          <w:tcPr>
            <w:tcW w:w="0" w:type="auto"/>
            <w:vAlign w:val="center"/>
          </w:tcPr>
          <w:p w14:paraId="7D7E4921" w14:textId="77777777" w:rsidR="00146F47" w:rsidRPr="00DB5974" w:rsidRDefault="00146F47" w:rsidP="00242C0F">
            <w:pPr>
              <w:jc w:val="both"/>
              <w:rPr>
                <w:sz w:val="20"/>
                <w:szCs w:val="20"/>
              </w:rPr>
            </w:pPr>
            <w:r w:rsidRPr="00DB5974">
              <w:rPr>
                <w:sz w:val="20"/>
                <w:szCs w:val="20"/>
              </w:rPr>
              <w:t>Cal BC 2s.</w:t>
            </w:r>
          </w:p>
        </w:tc>
      </w:tr>
      <w:tr w:rsidR="00146F47" w:rsidRPr="00DB5974" w14:paraId="1D4BD1BA" w14:textId="77777777">
        <w:trPr>
          <w:jc w:val="center"/>
        </w:trPr>
        <w:tc>
          <w:tcPr>
            <w:tcW w:w="0" w:type="auto"/>
            <w:vAlign w:val="center"/>
          </w:tcPr>
          <w:p w14:paraId="553B286D" w14:textId="77777777" w:rsidR="00146F47" w:rsidRPr="00DB5974" w:rsidRDefault="00146F47" w:rsidP="00242C0F">
            <w:pPr>
              <w:jc w:val="both"/>
              <w:rPr>
                <w:sz w:val="20"/>
                <w:szCs w:val="20"/>
              </w:rPr>
            </w:pPr>
            <w:r w:rsidRPr="00DB5974">
              <w:rPr>
                <w:sz w:val="20"/>
                <w:szCs w:val="20"/>
              </w:rPr>
              <w:t>GrA-16882</w:t>
            </w:r>
          </w:p>
        </w:tc>
        <w:tc>
          <w:tcPr>
            <w:tcW w:w="0" w:type="auto"/>
            <w:vAlign w:val="center"/>
          </w:tcPr>
          <w:p w14:paraId="598AC692" w14:textId="77777777" w:rsidR="00146F47" w:rsidRPr="00DB5974" w:rsidRDefault="00146F47" w:rsidP="00242C0F">
            <w:pPr>
              <w:jc w:val="both"/>
              <w:rPr>
                <w:sz w:val="20"/>
                <w:szCs w:val="20"/>
              </w:rPr>
            </w:pPr>
            <w:r w:rsidRPr="00DB5974">
              <w:rPr>
                <w:sz w:val="20"/>
                <w:szCs w:val="20"/>
              </w:rPr>
              <w:t xml:space="preserve">4715 ± 40 </w:t>
            </w:r>
          </w:p>
        </w:tc>
        <w:tc>
          <w:tcPr>
            <w:tcW w:w="0" w:type="auto"/>
            <w:vAlign w:val="center"/>
          </w:tcPr>
          <w:p w14:paraId="3BF0BB3C" w14:textId="77777777" w:rsidR="00146F47" w:rsidRPr="00DB5974" w:rsidRDefault="00146F47" w:rsidP="00242C0F">
            <w:pPr>
              <w:jc w:val="both"/>
              <w:rPr>
                <w:sz w:val="20"/>
                <w:szCs w:val="20"/>
              </w:rPr>
            </w:pPr>
            <w:r w:rsidRPr="00DB5974">
              <w:rPr>
                <w:sz w:val="20"/>
                <w:szCs w:val="20"/>
              </w:rPr>
              <w:t>3633-3373</w:t>
            </w:r>
          </w:p>
        </w:tc>
      </w:tr>
      <w:tr w:rsidR="00146F47" w:rsidRPr="00DB5974" w14:paraId="4AF99CEC" w14:textId="77777777">
        <w:trPr>
          <w:jc w:val="center"/>
        </w:trPr>
        <w:tc>
          <w:tcPr>
            <w:tcW w:w="0" w:type="auto"/>
            <w:vAlign w:val="center"/>
          </w:tcPr>
          <w:p w14:paraId="00B999C0" w14:textId="77777777" w:rsidR="00146F47" w:rsidRPr="00DB5974" w:rsidRDefault="00146F47" w:rsidP="00242C0F">
            <w:pPr>
              <w:jc w:val="both"/>
              <w:rPr>
                <w:sz w:val="20"/>
                <w:szCs w:val="20"/>
              </w:rPr>
            </w:pPr>
            <w:r w:rsidRPr="00DB5974">
              <w:rPr>
                <w:sz w:val="20"/>
                <w:szCs w:val="20"/>
              </w:rPr>
              <w:t>GrA-16883</w:t>
            </w:r>
          </w:p>
        </w:tc>
        <w:tc>
          <w:tcPr>
            <w:tcW w:w="0" w:type="auto"/>
            <w:vAlign w:val="center"/>
          </w:tcPr>
          <w:p w14:paraId="6B4C11AC" w14:textId="77777777" w:rsidR="00146F47" w:rsidRPr="00DB5974" w:rsidRDefault="00146F47" w:rsidP="00242C0F">
            <w:pPr>
              <w:jc w:val="both"/>
              <w:rPr>
                <w:sz w:val="20"/>
                <w:szCs w:val="20"/>
              </w:rPr>
            </w:pPr>
            <w:r w:rsidRPr="00DB5974">
              <w:rPr>
                <w:sz w:val="20"/>
                <w:szCs w:val="20"/>
              </w:rPr>
              <w:t>4735 ± 40</w:t>
            </w:r>
          </w:p>
        </w:tc>
        <w:tc>
          <w:tcPr>
            <w:tcW w:w="0" w:type="auto"/>
            <w:vAlign w:val="center"/>
          </w:tcPr>
          <w:p w14:paraId="604ED2CB" w14:textId="77777777" w:rsidR="00146F47" w:rsidRPr="00DB5974" w:rsidRDefault="00146F47" w:rsidP="00242C0F">
            <w:pPr>
              <w:jc w:val="both"/>
              <w:rPr>
                <w:sz w:val="20"/>
                <w:szCs w:val="20"/>
              </w:rPr>
            </w:pPr>
            <w:r w:rsidRPr="00DB5974">
              <w:rPr>
                <w:sz w:val="20"/>
                <w:szCs w:val="20"/>
              </w:rPr>
              <w:t>3637-3377</w:t>
            </w:r>
          </w:p>
        </w:tc>
      </w:tr>
      <w:tr w:rsidR="00146F47" w:rsidRPr="00DB5974" w14:paraId="286DA1D7" w14:textId="77777777">
        <w:trPr>
          <w:jc w:val="center"/>
        </w:trPr>
        <w:tc>
          <w:tcPr>
            <w:tcW w:w="0" w:type="auto"/>
            <w:vAlign w:val="center"/>
          </w:tcPr>
          <w:p w14:paraId="6505E824" w14:textId="77777777" w:rsidR="00146F47" w:rsidRPr="00DB5974" w:rsidRDefault="00146F47" w:rsidP="00242C0F">
            <w:pPr>
              <w:jc w:val="both"/>
              <w:rPr>
                <w:sz w:val="20"/>
                <w:szCs w:val="20"/>
              </w:rPr>
            </w:pPr>
            <w:r w:rsidRPr="00DB5974">
              <w:rPr>
                <w:sz w:val="20"/>
                <w:szCs w:val="20"/>
              </w:rPr>
              <w:t>GrA-16885</w:t>
            </w:r>
          </w:p>
        </w:tc>
        <w:tc>
          <w:tcPr>
            <w:tcW w:w="0" w:type="auto"/>
            <w:vAlign w:val="center"/>
          </w:tcPr>
          <w:p w14:paraId="2EA7A830" w14:textId="77777777" w:rsidR="00146F47" w:rsidRPr="00DB5974" w:rsidRDefault="00146F47" w:rsidP="00242C0F">
            <w:pPr>
              <w:jc w:val="both"/>
              <w:rPr>
                <w:sz w:val="20"/>
                <w:szCs w:val="20"/>
              </w:rPr>
            </w:pPr>
            <w:r w:rsidRPr="00DB5974">
              <w:rPr>
                <w:sz w:val="20"/>
                <w:szCs w:val="20"/>
              </w:rPr>
              <w:t>4730 ± 50</w:t>
            </w:r>
          </w:p>
        </w:tc>
        <w:tc>
          <w:tcPr>
            <w:tcW w:w="0" w:type="auto"/>
            <w:vAlign w:val="center"/>
          </w:tcPr>
          <w:p w14:paraId="70EBFD9F" w14:textId="77777777" w:rsidR="00146F47" w:rsidRPr="00DB5974" w:rsidRDefault="00146F47" w:rsidP="00242C0F">
            <w:pPr>
              <w:jc w:val="both"/>
              <w:rPr>
                <w:sz w:val="20"/>
                <w:szCs w:val="20"/>
              </w:rPr>
            </w:pPr>
            <w:r w:rsidRPr="00DB5974">
              <w:rPr>
                <w:sz w:val="20"/>
                <w:szCs w:val="20"/>
              </w:rPr>
              <w:t>3637-3375</w:t>
            </w:r>
          </w:p>
        </w:tc>
      </w:tr>
    </w:tbl>
    <w:p w14:paraId="10E6904C" w14:textId="77777777" w:rsidR="00146F47" w:rsidRPr="00784BEC" w:rsidRDefault="00146F47" w:rsidP="00242C0F">
      <w:pPr>
        <w:jc w:val="both"/>
        <w:rPr>
          <w:lang w:val="it-IT"/>
        </w:rPr>
      </w:pPr>
      <w:r w:rsidRPr="00784BEC">
        <w:rPr>
          <w:lang w:val="it-IT"/>
        </w:rPr>
        <w:t>(BIB 1433 p. 713 (Pettiti et al. 2002))</w:t>
      </w:r>
    </w:p>
    <w:p w14:paraId="783A6941" w14:textId="77777777" w:rsidR="00146F47" w:rsidRPr="00784BEC" w:rsidRDefault="00146F47" w:rsidP="00242C0F">
      <w:pPr>
        <w:jc w:val="both"/>
        <w:rPr>
          <w:lang w:val="it-IT"/>
        </w:rPr>
      </w:pPr>
    </w:p>
    <w:p w14:paraId="73E4E4E9" w14:textId="77777777" w:rsidR="003062A5" w:rsidRPr="0032190F" w:rsidRDefault="003062A5" w:rsidP="00426FF9">
      <w:pPr>
        <w:pStyle w:val="Heading1"/>
      </w:pPr>
      <w:bookmarkStart w:id="3999" w:name="Sit_San_Quirico"/>
      <w:r w:rsidRPr="0032190F">
        <w:t>SAN QUIRICO</w:t>
      </w:r>
    </w:p>
    <w:bookmarkEnd w:id="3999"/>
    <w:p w14:paraId="2F2EBA0E" w14:textId="77777777" w:rsidR="003062A5" w:rsidRPr="0032190F" w:rsidRDefault="003062A5" w:rsidP="00242C0F">
      <w:pPr>
        <w:rPr>
          <w:lang w:val="fr-FR"/>
        </w:rPr>
      </w:pPr>
    </w:p>
    <w:p w14:paraId="2EA464DB" w14:textId="4CF09B29" w:rsidR="003062A5" w:rsidRPr="009A36BA" w:rsidRDefault="003062A5" w:rsidP="00242C0F">
      <w:pPr>
        <w:autoSpaceDE w:val="0"/>
        <w:autoSpaceDN w:val="0"/>
        <w:adjustRightInd w:val="0"/>
        <w:jc w:val="both"/>
        <w:rPr>
          <w:lang w:val="fr-FR"/>
        </w:rPr>
      </w:pPr>
      <w:r w:rsidRPr="009A36BA">
        <w:rPr>
          <w:lang w:val="fr-FR"/>
        </w:rPr>
        <w:t xml:space="preserve">Les deux poignards atypiques du type de </w:t>
      </w:r>
      <w:hyperlink r:id="rId9808" w:anchor="Typ_Arm_Poignards_Italie" w:history="1">
        <w:r w:rsidRPr="009A36BA">
          <w:rPr>
            <w:rStyle w:val="Hyperlink"/>
            <w:lang w:val="fr-FR"/>
          </w:rPr>
          <w:t>Guardistallo</w:t>
        </w:r>
      </w:hyperlink>
      <w:r w:rsidRPr="009A36BA">
        <w:rPr>
          <w:lang w:val="fr-FR"/>
        </w:rPr>
        <w:t xml:space="preserve"> découvert</w:t>
      </w:r>
      <w:r w:rsidR="00332CE0" w:rsidRPr="009A36BA">
        <w:rPr>
          <w:lang w:val="fr-FR"/>
        </w:rPr>
        <w:t>s</w:t>
      </w:r>
      <w:r w:rsidRPr="009A36BA">
        <w:rPr>
          <w:lang w:val="fr-FR"/>
        </w:rPr>
        <w:t xml:space="preserve"> dans le site de San Quirico in  collina à Montespertoli sont les seuls exemplaires dont l’implantation des rivets rappelle nettementla lame de </w:t>
      </w:r>
      <w:hyperlink r:id="rId9809" w:anchor="Sit_Fontaine_Puits" w:history="1">
        <w:r w:rsidRPr="009A36BA">
          <w:rPr>
            <w:rStyle w:val="Hyperlink"/>
            <w:lang w:val="fr-FR"/>
          </w:rPr>
          <w:t>Fontaine-Le-Puits</w:t>
        </w:r>
      </w:hyperlink>
      <w:r w:rsidRPr="009A36BA">
        <w:rPr>
          <w:lang w:val="fr-FR"/>
        </w:rPr>
        <w:t>. Ils s’en éloignent cependant par la présence d’une importante nervure centrale et parune silhouette plus effilée. (BIB 1431 p. 109 (BIB 930).</w:t>
      </w:r>
    </w:p>
    <w:p w14:paraId="73BE011E" w14:textId="77777777" w:rsidR="00B355F1" w:rsidRPr="0032190F" w:rsidRDefault="00B355F1" w:rsidP="00242C0F">
      <w:pPr>
        <w:autoSpaceDE w:val="0"/>
        <w:autoSpaceDN w:val="0"/>
        <w:adjustRightInd w:val="0"/>
        <w:jc w:val="both"/>
        <w:rPr>
          <w:lang w:val="fr-FR"/>
        </w:rPr>
      </w:pPr>
    </w:p>
    <w:p w14:paraId="5B3DDAC0" w14:textId="77777777" w:rsidR="00B355F1" w:rsidRPr="0032190F" w:rsidRDefault="00B355F1" w:rsidP="00426FF9">
      <w:pPr>
        <w:pStyle w:val="Heading1"/>
      </w:pPr>
      <w:bookmarkStart w:id="4000" w:name="Sit_Fossacesia"/>
      <w:r w:rsidRPr="0032190F">
        <w:t>FOSSACESIA</w:t>
      </w:r>
    </w:p>
    <w:bookmarkEnd w:id="4000"/>
    <w:p w14:paraId="6EFDE584" w14:textId="77777777" w:rsidR="00B355F1" w:rsidRPr="0032190F" w:rsidRDefault="00B355F1" w:rsidP="00242C0F">
      <w:pPr>
        <w:autoSpaceDE w:val="0"/>
        <w:autoSpaceDN w:val="0"/>
        <w:adjustRightInd w:val="0"/>
        <w:jc w:val="both"/>
        <w:rPr>
          <w:lang w:val="fr-FR"/>
        </w:rPr>
      </w:pPr>
    </w:p>
    <w:p w14:paraId="1D5AFD21" w14:textId="2A770D82" w:rsidR="00B355F1" w:rsidRPr="0032190F" w:rsidRDefault="00B355F1" w:rsidP="00242C0F">
      <w:pPr>
        <w:autoSpaceDE w:val="0"/>
        <w:autoSpaceDN w:val="0"/>
        <w:adjustRightInd w:val="0"/>
        <w:jc w:val="both"/>
        <w:rPr>
          <w:lang w:val="fr-FR"/>
        </w:rPr>
      </w:pPr>
      <w:r w:rsidRPr="0032190F">
        <w:rPr>
          <w:lang w:val="fr-FR"/>
        </w:rPr>
        <w:t xml:space="preserve">Le site de Fossacesia dans les Abruzzes a livré une alène en </w:t>
      </w:r>
      <w:hyperlink r:id="rId9810" w:anchor="Sit_Cuivre" w:history="1">
        <w:r w:rsidR="009A36BA" w:rsidRPr="009A36BA">
          <w:rPr>
            <w:rStyle w:val="Hyperlink"/>
            <w:lang w:val="fr-FR"/>
          </w:rPr>
          <w:t>cuivre</w:t>
        </w:r>
      </w:hyperlink>
      <w:r w:rsidR="009A36BA" w:rsidRPr="009A36BA">
        <w:rPr>
          <w:lang w:val="fr-FR"/>
        </w:rPr>
        <w:t xml:space="preserve"> </w:t>
      </w:r>
      <w:r w:rsidRPr="0032190F">
        <w:rPr>
          <w:lang w:val="fr-FR"/>
        </w:rPr>
        <w:t xml:space="preserve">qui témoigne des tous </w:t>
      </w:r>
      <w:r w:rsidR="000A7372">
        <w:rPr>
          <w:lang w:val="fr-FR"/>
        </w:rPr>
        <w:t>premiers</w:t>
      </w:r>
      <w:r w:rsidRPr="0032190F">
        <w:rPr>
          <w:lang w:val="fr-FR"/>
        </w:rPr>
        <w:t xml:space="preserve"> objets en cuivre (daté entre 4500 et 3800 BC environ) (BIB 1496), ainsi que quelques lames fragmentaires en silex de </w:t>
      </w:r>
      <w:hyperlink r:id="rId9811" w:anchor="Sit_Gargano" w:history="1">
        <w:r w:rsidRPr="0032190F">
          <w:rPr>
            <w:rStyle w:val="Hyperlink"/>
            <w:lang w:val="fr-FR"/>
          </w:rPr>
          <w:t>Gargano</w:t>
        </w:r>
      </w:hyperlink>
      <w:r w:rsidRPr="0032190F">
        <w:rPr>
          <w:lang w:val="fr-FR"/>
        </w:rPr>
        <w:t>, dont plusieurs par pression au levier (Entre 4500 et 3800 BC environ) (BIB 1496)</w:t>
      </w:r>
    </w:p>
    <w:p w14:paraId="46AD9E59" w14:textId="77777777" w:rsidR="00B355F1" w:rsidRPr="0032190F" w:rsidRDefault="00B355F1" w:rsidP="00242C0F">
      <w:pPr>
        <w:autoSpaceDE w:val="0"/>
        <w:autoSpaceDN w:val="0"/>
        <w:adjustRightInd w:val="0"/>
        <w:jc w:val="both"/>
        <w:rPr>
          <w:lang w:val="fr-FR"/>
        </w:rPr>
      </w:pPr>
    </w:p>
    <w:p w14:paraId="0DA0A17D" w14:textId="77777777" w:rsidR="00B355F1" w:rsidRPr="0032190F" w:rsidRDefault="00B355F1" w:rsidP="00242C0F">
      <w:pPr>
        <w:autoSpaceDE w:val="0"/>
        <w:autoSpaceDN w:val="0"/>
        <w:adjustRightInd w:val="0"/>
        <w:jc w:val="both"/>
        <w:rPr>
          <w:lang w:val="fr-FR"/>
        </w:rPr>
      </w:pPr>
    </w:p>
    <w:p w14:paraId="665FF420" w14:textId="77777777" w:rsidR="00B355F1" w:rsidRPr="0032190F" w:rsidRDefault="00B355F1" w:rsidP="00426FF9">
      <w:pPr>
        <w:pStyle w:val="Heading1"/>
      </w:pPr>
      <w:bookmarkStart w:id="4001" w:name="Sit_Santa_Maria_Selva"/>
      <w:r w:rsidRPr="0032190F">
        <w:t>SANTA MARIA IN SELVA</w:t>
      </w:r>
    </w:p>
    <w:bookmarkEnd w:id="4001"/>
    <w:p w14:paraId="0A2566EA" w14:textId="77777777" w:rsidR="00B355F1" w:rsidRPr="0032190F" w:rsidRDefault="00B355F1" w:rsidP="00242C0F">
      <w:pPr>
        <w:autoSpaceDE w:val="0"/>
        <w:autoSpaceDN w:val="0"/>
        <w:adjustRightInd w:val="0"/>
        <w:jc w:val="both"/>
        <w:rPr>
          <w:lang w:val="fr-FR"/>
        </w:rPr>
      </w:pPr>
    </w:p>
    <w:p w14:paraId="57E9D913" w14:textId="60F64ED7" w:rsidR="00B355F1" w:rsidRPr="0032190F" w:rsidRDefault="00B355F1" w:rsidP="00242C0F">
      <w:pPr>
        <w:autoSpaceDE w:val="0"/>
        <w:autoSpaceDN w:val="0"/>
        <w:adjustRightInd w:val="0"/>
        <w:jc w:val="both"/>
        <w:rPr>
          <w:lang w:val="fr-FR"/>
        </w:rPr>
      </w:pPr>
      <w:r w:rsidRPr="0032190F">
        <w:rPr>
          <w:lang w:val="fr-FR"/>
        </w:rPr>
        <w:t xml:space="preserve">Dans le site de Santa Maria in Selva (Macerata, Italie centrale) ont été découvertes les plus anciennes traces d’objets en cuivre. Des scories de cuivre qui ont été découvertes dans ce village proviennent d’un niveau </w:t>
      </w:r>
      <w:hyperlink r:id="rId9812" w:anchor="Cul_Ripoli" w:history="1">
        <w:r w:rsidRPr="0032190F">
          <w:rPr>
            <w:rStyle w:val="Hyperlink"/>
            <w:lang w:val="fr-FR"/>
          </w:rPr>
          <w:t>Ripoli tardif</w:t>
        </w:r>
      </w:hyperlink>
      <w:r w:rsidRPr="0032190F">
        <w:rPr>
          <w:lang w:val="fr-FR"/>
        </w:rPr>
        <w:t xml:space="preserve"> (Lollini 1965, Manfredini </w:t>
      </w:r>
      <w:r w:rsidRPr="0032190F">
        <w:rPr>
          <w:i/>
          <w:iCs/>
          <w:lang w:val="fr-FR"/>
        </w:rPr>
        <w:t xml:space="preserve">et al. </w:t>
      </w:r>
      <w:r w:rsidRPr="0032190F">
        <w:rPr>
          <w:lang w:val="fr-FR"/>
        </w:rPr>
        <w:t xml:space="preserve">2005a p. 206, Baglioni </w:t>
      </w:r>
      <w:r w:rsidRPr="0032190F">
        <w:rPr>
          <w:i/>
          <w:iCs/>
          <w:lang w:val="fr-FR"/>
        </w:rPr>
        <w:t xml:space="preserve">et al. </w:t>
      </w:r>
      <w:r w:rsidRPr="0032190F">
        <w:rPr>
          <w:lang w:val="fr-FR"/>
        </w:rPr>
        <w:t xml:space="preserve">sous presse). Ce niveau est daté à 4260-3990 BC (Baglioni </w:t>
      </w:r>
      <w:r w:rsidRPr="0032190F">
        <w:rPr>
          <w:i/>
          <w:iCs/>
          <w:lang w:val="fr-FR"/>
        </w:rPr>
        <w:t xml:space="preserve">et al. </w:t>
      </w:r>
      <w:r w:rsidRPr="0032190F">
        <w:rPr>
          <w:lang w:val="fr-FR"/>
        </w:rPr>
        <w:t>sous presse) (BIB 1496).</w:t>
      </w:r>
    </w:p>
    <w:p w14:paraId="4139A557" w14:textId="77777777" w:rsidR="008B52C4" w:rsidRPr="0032190F" w:rsidRDefault="008B52C4" w:rsidP="00242C0F">
      <w:pPr>
        <w:autoSpaceDE w:val="0"/>
        <w:autoSpaceDN w:val="0"/>
        <w:adjustRightInd w:val="0"/>
        <w:jc w:val="both"/>
        <w:rPr>
          <w:lang w:val="fr-FR"/>
        </w:rPr>
      </w:pPr>
    </w:p>
    <w:p w14:paraId="5B88C29C" w14:textId="77777777" w:rsidR="008B52C4" w:rsidRPr="0032190F" w:rsidRDefault="008B52C4" w:rsidP="00426FF9">
      <w:pPr>
        <w:pStyle w:val="Heading1"/>
      </w:pPr>
      <w:bookmarkStart w:id="4002" w:name="Sit_Guardistallo"/>
      <w:r w:rsidRPr="0032190F">
        <w:t>GUARDISTALLO</w:t>
      </w:r>
    </w:p>
    <w:bookmarkEnd w:id="4002"/>
    <w:p w14:paraId="289EC9DE" w14:textId="77777777" w:rsidR="008B52C4" w:rsidRPr="0032190F" w:rsidRDefault="008B52C4" w:rsidP="00242C0F">
      <w:pPr>
        <w:autoSpaceDE w:val="0"/>
        <w:autoSpaceDN w:val="0"/>
        <w:adjustRightInd w:val="0"/>
        <w:jc w:val="both"/>
        <w:rPr>
          <w:lang w:val="fr-FR"/>
        </w:rPr>
      </w:pPr>
    </w:p>
    <w:p w14:paraId="6EB31267" w14:textId="490C4484" w:rsidR="00A13779" w:rsidRPr="0032190F" w:rsidRDefault="00A13779" w:rsidP="00242C0F">
      <w:pPr>
        <w:autoSpaceDE w:val="0"/>
        <w:autoSpaceDN w:val="0"/>
        <w:adjustRightInd w:val="0"/>
        <w:jc w:val="both"/>
        <w:rPr>
          <w:lang w:val="fr-FR"/>
        </w:rPr>
      </w:pPr>
      <w:r w:rsidRPr="0032190F">
        <w:rPr>
          <w:lang w:val="fr-FR"/>
        </w:rPr>
        <w:lastRenderedPageBreak/>
        <w:t xml:space="preserve">Tombe à inhumation en fosse. 2 poignards en métal (n°90, 91), 2 haches plates. Poignard en silex et 14 pointes de flèches en silex, une </w:t>
      </w:r>
      <w:hyperlink r:id="rId9813" w:anchor="Typ_Arm_Hache_combat" w:history="1">
        <w:r w:rsidR="00413AA1" w:rsidRPr="0032190F">
          <w:rPr>
            <w:rStyle w:val="Hyperlink"/>
            <w:lang w:val="fr-FR"/>
          </w:rPr>
          <w:t>hache-marteau</w:t>
        </w:r>
      </w:hyperlink>
      <w:r w:rsidRPr="0032190F">
        <w:rPr>
          <w:lang w:val="fr-FR"/>
        </w:rPr>
        <w:t>, un pendenti</w:t>
      </w:r>
      <w:r w:rsidR="000C55F4" w:rsidRPr="0032190F">
        <w:rPr>
          <w:lang w:val="fr-FR"/>
        </w:rPr>
        <w:t>f</w:t>
      </w:r>
      <w:r w:rsidRPr="0032190F">
        <w:rPr>
          <w:lang w:val="fr-FR"/>
        </w:rPr>
        <w:t xml:space="preserve"> retcangulaire en calcaire.</w:t>
      </w:r>
    </w:p>
    <w:p w14:paraId="66D5E191" w14:textId="27C83A2F" w:rsidR="008B52C4" w:rsidRPr="0032190F" w:rsidRDefault="008B52C4" w:rsidP="00242C0F">
      <w:pPr>
        <w:autoSpaceDE w:val="0"/>
        <w:autoSpaceDN w:val="0"/>
        <w:adjustRightInd w:val="0"/>
        <w:jc w:val="both"/>
        <w:rPr>
          <w:lang w:val="fr-FR"/>
        </w:rPr>
      </w:pPr>
      <w:r w:rsidRPr="0032190F">
        <w:rPr>
          <w:lang w:val="fr-FR"/>
        </w:rPr>
        <w:t xml:space="preserve">Les poignards retrouvés sur le site de Guardistallo ont donné leur nom au type de </w:t>
      </w:r>
      <w:hyperlink r:id="rId9814" w:anchor="Typ_Arm_Poignards_Italie" w:history="1">
        <w:r w:rsidRPr="0032190F">
          <w:rPr>
            <w:rStyle w:val="Hyperlink"/>
            <w:lang w:val="fr-FR"/>
          </w:rPr>
          <w:t>Guardistallo</w:t>
        </w:r>
      </w:hyperlink>
      <w:r w:rsidRPr="0032190F">
        <w:rPr>
          <w:lang w:val="fr-FR"/>
        </w:rPr>
        <w:t xml:space="preserve"> (BIB 1431 (BIB 930)). Peroni (1994) les attribue au Bronze ancien (BIB 930). Barfield (1996) propose que ces poignards puissent être attribués au 4</w:t>
      </w:r>
      <w:r w:rsidRPr="0032190F">
        <w:rPr>
          <w:vertAlign w:val="superscript"/>
          <w:lang w:val="fr-FR"/>
        </w:rPr>
        <w:t>e</w:t>
      </w:r>
      <w:r w:rsidRPr="0032190F">
        <w:rPr>
          <w:lang w:val="fr-FR"/>
        </w:rPr>
        <w:t xml:space="preserve"> millénaire aec (BIB 1433 p. 708)</w:t>
      </w:r>
    </w:p>
    <w:p w14:paraId="363B6419" w14:textId="421ECFE3" w:rsidR="008B52C4" w:rsidRPr="00784BEC" w:rsidRDefault="008B52C4" w:rsidP="00242C0F">
      <w:pPr>
        <w:autoSpaceDE w:val="0"/>
        <w:autoSpaceDN w:val="0"/>
        <w:adjustRightInd w:val="0"/>
        <w:jc w:val="both"/>
        <w:rPr>
          <w:lang w:val="it-IT"/>
        </w:rPr>
      </w:pPr>
      <w:r w:rsidRPr="00784BEC">
        <w:rPr>
          <w:lang w:val="it-IT"/>
        </w:rPr>
        <w:t xml:space="preserve">Culture de </w:t>
      </w:r>
      <w:hyperlink r:id="rId9815" w:anchor="Cul_Rinaldone" w:history="1">
        <w:r w:rsidRPr="00784BEC">
          <w:rPr>
            <w:rStyle w:val="Hyperlink"/>
            <w:lang w:val="it-IT"/>
          </w:rPr>
          <w:t>Rinaldone </w:t>
        </w:r>
      </w:hyperlink>
      <w:r w:rsidRPr="00784BEC">
        <w:rPr>
          <w:lang w:val="it-IT"/>
        </w:rPr>
        <w:t xml:space="preserve"> (BIB 86)</w:t>
      </w:r>
    </w:p>
    <w:p w14:paraId="1F7BE68E" w14:textId="77777777" w:rsidR="00146F47" w:rsidRPr="00784BEC" w:rsidRDefault="00146F47" w:rsidP="00242C0F">
      <w:pPr>
        <w:autoSpaceDE w:val="0"/>
        <w:autoSpaceDN w:val="0"/>
        <w:adjustRightInd w:val="0"/>
        <w:jc w:val="both"/>
        <w:rPr>
          <w:lang w:val="it-IT"/>
        </w:rPr>
      </w:pPr>
    </w:p>
    <w:p w14:paraId="6F489665" w14:textId="77777777" w:rsidR="00146F47" w:rsidRPr="0032190F" w:rsidRDefault="00146F47" w:rsidP="00426FF9">
      <w:pPr>
        <w:pStyle w:val="Heading1"/>
      </w:pPr>
      <w:bookmarkStart w:id="4003" w:name="Sit_Spinosa"/>
      <w:r w:rsidRPr="0032190F">
        <w:t>SPINOSA (Grotta della)</w:t>
      </w:r>
    </w:p>
    <w:bookmarkEnd w:id="4003"/>
    <w:p w14:paraId="4EBEA577" w14:textId="77777777" w:rsidR="00E347D0" w:rsidRPr="0032190F" w:rsidRDefault="00146F47" w:rsidP="00242C0F">
      <w:pPr>
        <w:jc w:val="both"/>
        <w:rPr>
          <w:lang w:val="fr-FR"/>
        </w:rPr>
      </w:pPr>
      <w:r w:rsidRPr="0032190F">
        <w:rPr>
          <w:lang w:val="fr-FR"/>
        </w:rPr>
        <w:tab/>
      </w:r>
    </w:p>
    <w:p w14:paraId="02DE9AFA" w14:textId="7CFD8AC6" w:rsidR="00E347D0" w:rsidRPr="0032190F" w:rsidRDefault="00E347D0" w:rsidP="00242C0F">
      <w:pPr>
        <w:jc w:val="both"/>
        <w:rPr>
          <w:lang w:val="fr-FR"/>
        </w:rPr>
      </w:pPr>
      <w:r w:rsidRPr="0032190F">
        <w:rPr>
          <w:lang w:val="fr-FR"/>
        </w:rPr>
        <w:t>La Grotta della Spinosa (Massa Maritima) est une petite cave funéraire (</w:t>
      </w:r>
      <w:r w:rsidRPr="0032190F">
        <w:rPr>
          <w:i/>
          <w:lang w:val="fr-FR"/>
        </w:rPr>
        <w:t>burial cave</w:t>
      </w:r>
      <w:r w:rsidRPr="0032190F">
        <w:rPr>
          <w:lang w:val="fr-FR"/>
        </w:rPr>
        <w:t xml:space="preserve">) découverte dans la </w:t>
      </w:r>
      <w:r w:rsidRPr="0032190F">
        <w:rPr>
          <w:i/>
          <w:lang w:val="fr-FR"/>
        </w:rPr>
        <w:t>Tuscan Colline Metallifere</w:t>
      </w:r>
      <w:r w:rsidRPr="0032190F">
        <w:rPr>
          <w:lang w:val="fr-FR"/>
        </w:rPr>
        <w:t xml:space="preserve">, l’un des plus important gîte de minéraux d’Europe. La séquence archéologique montre des évidences d’occupation néolithique et une séquence de l’âge du Cuivre polyphasé ont été datés au </w:t>
      </w:r>
      <w:smartTag w:uri="urn:schemas-microsoft-com:office:smarttags" w:element="metricconverter">
        <w:smartTagPr>
          <w:attr w:name="ProductID" w:val="14C"/>
        </w:smartTagPr>
        <w:r w:rsidRPr="0032190F">
          <w:rPr>
            <w:vertAlign w:val="superscript"/>
            <w:lang w:val="fr-FR"/>
          </w:rPr>
          <w:t>14</w:t>
        </w:r>
        <w:r w:rsidRPr="0032190F">
          <w:rPr>
            <w:lang w:val="fr-FR"/>
          </w:rPr>
          <w:t>C</w:t>
        </w:r>
      </w:smartTag>
      <w:r w:rsidRPr="0032190F">
        <w:rPr>
          <w:lang w:val="fr-FR"/>
        </w:rPr>
        <w:t xml:space="preserve"> (BIB 1433 p. 710). La typologie de l’inhumation et l’extrème fragmentation des os permet de l’attribuer au même type que la sépulture de </w:t>
      </w:r>
      <w:hyperlink r:id="rId9816" w:anchor="Sit_Vecchiano" w:history="1">
        <w:r w:rsidRPr="0032190F">
          <w:rPr>
            <w:rStyle w:val="Hyperlink"/>
            <w:lang w:val="fr-FR"/>
          </w:rPr>
          <w:t>Vecchiano</w:t>
        </w:r>
      </w:hyperlink>
      <w:r w:rsidRPr="0032190F">
        <w:rPr>
          <w:lang w:val="fr-FR"/>
        </w:rPr>
        <w:t xml:space="preserve"> (BIB 1433)</w:t>
      </w:r>
    </w:p>
    <w:p w14:paraId="30EC2D02" w14:textId="77777777" w:rsidR="00E347D0" w:rsidRPr="0032190F" w:rsidRDefault="00E347D0"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22"/>
        <w:gridCol w:w="494"/>
        <w:gridCol w:w="1172"/>
        <w:gridCol w:w="1026"/>
        <w:gridCol w:w="1089"/>
      </w:tblGrid>
      <w:tr w:rsidR="00E347D0" w:rsidRPr="00DB5974" w14:paraId="3A9D8499" w14:textId="77777777" w:rsidTr="006C1843">
        <w:trPr>
          <w:jc w:val="center"/>
        </w:trPr>
        <w:tc>
          <w:tcPr>
            <w:tcW w:w="0" w:type="auto"/>
            <w:vAlign w:val="center"/>
          </w:tcPr>
          <w:p w14:paraId="6F876471" w14:textId="77777777" w:rsidR="00E347D0" w:rsidRPr="0032190F" w:rsidRDefault="00E347D0" w:rsidP="00242C0F">
            <w:pPr>
              <w:autoSpaceDE w:val="0"/>
              <w:autoSpaceDN w:val="0"/>
              <w:adjustRightInd w:val="0"/>
              <w:jc w:val="center"/>
              <w:rPr>
                <w:sz w:val="20"/>
                <w:szCs w:val="20"/>
                <w:lang w:val="fr-FR"/>
              </w:rPr>
            </w:pPr>
          </w:p>
        </w:tc>
        <w:tc>
          <w:tcPr>
            <w:tcW w:w="0" w:type="auto"/>
            <w:vAlign w:val="center"/>
          </w:tcPr>
          <w:p w14:paraId="3825352B" w14:textId="77777777" w:rsidR="00E347D0" w:rsidRPr="0032190F" w:rsidRDefault="00E347D0" w:rsidP="00242C0F">
            <w:pPr>
              <w:jc w:val="center"/>
              <w:rPr>
                <w:sz w:val="20"/>
                <w:szCs w:val="20"/>
                <w:lang w:val="fr-FR"/>
              </w:rPr>
            </w:pPr>
          </w:p>
        </w:tc>
        <w:tc>
          <w:tcPr>
            <w:tcW w:w="0" w:type="auto"/>
            <w:vAlign w:val="center"/>
          </w:tcPr>
          <w:p w14:paraId="06757EAD" w14:textId="77777777" w:rsidR="00E347D0" w:rsidRPr="0032190F" w:rsidRDefault="00E347D0" w:rsidP="00242C0F">
            <w:pPr>
              <w:autoSpaceDE w:val="0"/>
              <w:autoSpaceDN w:val="0"/>
              <w:adjustRightInd w:val="0"/>
              <w:jc w:val="center"/>
              <w:rPr>
                <w:sz w:val="20"/>
                <w:szCs w:val="20"/>
                <w:lang w:val="fr-FR"/>
              </w:rPr>
            </w:pPr>
          </w:p>
        </w:tc>
        <w:tc>
          <w:tcPr>
            <w:tcW w:w="0" w:type="auto"/>
          </w:tcPr>
          <w:p w14:paraId="64897455" w14:textId="77777777" w:rsidR="00E347D0" w:rsidRPr="00DB5974" w:rsidRDefault="00E347D0" w:rsidP="00242C0F">
            <w:pPr>
              <w:autoSpaceDE w:val="0"/>
              <w:autoSpaceDN w:val="0"/>
              <w:adjustRightInd w:val="0"/>
              <w:jc w:val="center"/>
              <w:rPr>
                <w:sz w:val="20"/>
                <w:szCs w:val="20"/>
              </w:rPr>
            </w:pPr>
            <w:r w:rsidRPr="00DB5974">
              <w:rPr>
                <w:sz w:val="20"/>
                <w:szCs w:val="20"/>
              </w:rPr>
              <w:t>BP</w:t>
            </w:r>
          </w:p>
        </w:tc>
        <w:tc>
          <w:tcPr>
            <w:tcW w:w="0" w:type="auto"/>
            <w:vAlign w:val="center"/>
          </w:tcPr>
          <w:p w14:paraId="0840D7A5" w14:textId="77777777" w:rsidR="00E347D0" w:rsidRPr="00DB5974" w:rsidRDefault="00E347D0" w:rsidP="00242C0F">
            <w:pPr>
              <w:autoSpaceDE w:val="0"/>
              <w:autoSpaceDN w:val="0"/>
              <w:adjustRightInd w:val="0"/>
              <w:jc w:val="center"/>
              <w:rPr>
                <w:sz w:val="20"/>
                <w:szCs w:val="20"/>
              </w:rPr>
            </w:pPr>
            <w:r w:rsidRPr="00DB5974">
              <w:rPr>
                <w:sz w:val="20"/>
                <w:szCs w:val="20"/>
              </w:rPr>
              <w:t>Cal BC 2s.</w:t>
            </w:r>
          </w:p>
        </w:tc>
      </w:tr>
      <w:tr w:rsidR="00E347D0" w:rsidRPr="00DB5974" w14:paraId="028102D2" w14:textId="77777777" w:rsidTr="006C1843">
        <w:trPr>
          <w:jc w:val="center"/>
        </w:trPr>
        <w:tc>
          <w:tcPr>
            <w:tcW w:w="0" w:type="auto"/>
            <w:vMerge w:val="restart"/>
            <w:vAlign w:val="center"/>
          </w:tcPr>
          <w:p w14:paraId="47F4A923" w14:textId="77777777" w:rsidR="00E347D0" w:rsidRPr="00DB5974" w:rsidRDefault="00E347D0" w:rsidP="00242C0F">
            <w:pPr>
              <w:autoSpaceDE w:val="0"/>
              <w:autoSpaceDN w:val="0"/>
              <w:adjustRightInd w:val="0"/>
              <w:jc w:val="center"/>
              <w:rPr>
                <w:sz w:val="20"/>
                <w:szCs w:val="20"/>
              </w:rPr>
            </w:pPr>
            <w:r w:rsidRPr="00DB5974">
              <w:rPr>
                <w:sz w:val="20"/>
                <w:szCs w:val="20"/>
              </w:rPr>
              <w:t>US 8</w:t>
            </w:r>
          </w:p>
        </w:tc>
        <w:tc>
          <w:tcPr>
            <w:tcW w:w="0" w:type="auto"/>
            <w:vMerge w:val="restart"/>
            <w:vAlign w:val="center"/>
          </w:tcPr>
          <w:p w14:paraId="10098F77" w14:textId="77777777" w:rsidR="00E347D0" w:rsidRPr="00DB5974" w:rsidRDefault="00E347D0" w:rsidP="00242C0F">
            <w:pPr>
              <w:autoSpaceDE w:val="0"/>
              <w:autoSpaceDN w:val="0"/>
              <w:adjustRightInd w:val="0"/>
              <w:jc w:val="center"/>
              <w:rPr>
                <w:sz w:val="20"/>
                <w:szCs w:val="20"/>
              </w:rPr>
            </w:pPr>
            <w:r w:rsidRPr="00DB5974">
              <w:rPr>
                <w:sz w:val="20"/>
                <w:szCs w:val="20"/>
              </w:rPr>
              <w:t>I</w:t>
            </w:r>
          </w:p>
        </w:tc>
        <w:tc>
          <w:tcPr>
            <w:tcW w:w="0" w:type="auto"/>
            <w:vAlign w:val="center"/>
          </w:tcPr>
          <w:p w14:paraId="59D18359" w14:textId="77777777" w:rsidR="00E347D0" w:rsidRPr="00DB5974" w:rsidRDefault="00E347D0" w:rsidP="00242C0F">
            <w:pPr>
              <w:autoSpaceDE w:val="0"/>
              <w:autoSpaceDN w:val="0"/>
              <w:adjustRightInd w:val="0"/>
              <w:jc w:val="center"/>
              <w:rPr>
                <w:sz w:val="20"/>
                <w:szCs w:val="20"/>
              </w:rPr>
            </w:pPr>
            <w:r w:rsidRPr="00DB5974">
              <w:rPr>
                <w:sz w:val="20"/>
                <w:szCs w:val="20"/>
              </w:rPr>
              <w:t>OxA-18389</w:t>
            </w:r>
          </w:p>
        </w:tc>
        <w:tc>
          <w:tcPr>
            <w:tcW w:w="0" w:type="auto"/>
          </w:tcPr>
          <w:p w14:paraId="55A8D33C" w14:textId="77777777" w:rsidR="00E347D0" w:rsidRPr="00DB5974" w:rsidRDefault="00E347D0" w:rsidP="00242C0F">
            <w:pPr>
              <w:autoSpaceDE w:val="0"/>
              <w:autoSpaceDN w:val="0"/>
              <w:adjustRightInd w:val="0"/>
              <w:jc w:val="center"/>
              <w:rPr>
                <w:sz w:val="20"/>
                <w:szCs w:val="20"/>
              </w:rPr>
            </w:pPr>
            <w:r w:rsidRPr="00DB5974">
              <w:rPr>
                <w:sz w:val="20"/>
                <w:szCs w:val="20"/>
              </w:rPr>
              <w:t>4371 ± 32</w:t>
            </w:r>
          </w:p>
        </w:tc>
        <w:tc>
          <w:tcPr>
            <w:tcW w:w="0" w:type="auto"/>
            <w:vAlign w:val="center"/>
          </w:tcPr>
          <w:p w14:paraId="48BC7FD6" w14:textId="77777777" w:rsidR="00E347D0" w:rsidRPr="00DB5974" w:rsidRDefault="00E347D0" w:rsidP="00242C0F">
            <w:pPr>
              <w:autoSpaceDE w:val="0"/>
              <w:autoSpaceDN w:val="0"/>
              <w:adjustRightInd w:val="0"/>
              <w:jc w:val="center"/>
              <w:rPr>
                <w:sz w:val="20"/>
                <w:szCs w:val="20"/>
              </w:rPr>
            </w:pPr>
            <w:r w:rsidRPr="00DB5974">
              <w:rPr>
                <w:sz w:val="20"/>
                <w:szCs w:val="20"/>
              </w:rPr>
              <w:t>3090-2907</w:t>
            </w:r>
          </w:p>
        </w:tc>
      </w:tr>
      <w:tr w:rsidR="00E347D0" w:rsidRPr="00DB5974" w14:paraId="0E79DACD" w14:textId="77777777" w:rsidTr="006C1843">
        <w:trPr>
          <w:jc w:val="center"/>
        </w:trPr>
        <w:tc>
          <w:tcPr>
            <w:tcW w:w="0" w:type="auto"/>
            <w:vMerge/>
            <w:vAlign w:val="center"/>
          </w:tcPr>
          <w:p w14:paraId="2A55F01B" w14:textId="77777777" w:rsidR="00E347D0" w:rsidRPr="00DB5974" w:rsidRDefault="00E347D0" w:rsidP="00242C0F">
            <w:pPr>
              <w:autoSpaceDE w:val="0"/>
              <w:autoSpaceDN w:val="0"/>
              <w:adjustRightInd w:val="0"/>
              <w:jc w:val="center"/>
              <w:rPr>
                <w:sz w:val="20"/>
                <w:szCs w:val="20"/>
              </w:rPr>
            </w:pPr>
          </w:p>
        </w:tc>
        <w:tc>
          <w:tcPr>
            <w:tcW w:w="0" w:type="auto"/>
            <w:vMerge/>
            <w:vAlign w:val="center"/>
          </w:tcPr>
          <w:p w14:paraId="3DE91008" w14:textId="77777777" w:rsidR="00E347D0" w:rsidRPr="00DB5974" w:rsidRDefault="00E347D0" w:rsidP="00242C0F">
            <w:pPr>
              <w:autoSpaceDE w:val="0"/>
              <w:autoSpaceDN w:val="0"/>
              <w:adjustRightInd w:val="0"/>
              <w:jc w:val="center"/>
              <w:rPr>
                <w:sz w:val="20"/>
                <w:szCs w:val="20"/>
              </w:rPr>
            </w:pPr>
          </w:p>
        </w:tc>
        <w:tc>
          <w:tcPr>
            <w:tcW w:w="0" w:type="auto"/>
            <w:vAlign w:val="center"/>
          </w:tcPr>
          <w:p w14:paraId="3118D3AE" w14:textId="77777777" w:rsidR="00E347D0" w:rsidRPr="00DB5974" w:rsidRDefault="00E347D0" w:rsidP="00242C0F">
            <w:pPr>
              <w:autoSpaceDE w:val="0"/>
              <w:autoSpaceDN w:val="0"/>
              <w:adjustRightInd w:val="0"/>
              <w:jc w:val="center"/>
              <w:rPr>
                <w:sz w:val="20"/>
                <w:szCs w:val="20"/>
              </w:rPr>
            </w:pPr>
            <w:r w:rsidRPr="00DB5974">
              <w:rPr>
                <w:sz w:val="20"/>
                <w:szCs w:val="20"/>
              </w:rPr>
              <w:t>OxA-18390</w:t>
            </w:r>
          </w:p>
        </w:tc>
        <w:tc>
          <w:tcPr>
            <w:tcW w:w="0" w:type="auto"/>
          </w:tcPr>
          <w:p w14:paraId="207D8CB6" w14:textId="77777777" w:rsidR="00E347D0" w:rsidRPr="00DB5974" w:rsidRDefault="00E347D0" w:rsidP="00242C0F">
            <w:pPr>
              <w:autoSpaceDE w:val="0"/>
              <w:autoSpaceDN w:val="0"/>
              <w:adjustRightInd w:val="0"/>
              <w:jc w:val="center"/>
              <w:rPr>
                <w:sz w:val="20"/>
                <w:szCs w:val="20"/>
              </w:rPr>
            </w:pPr>
            <w:r w:rsidRPr="00DB5974">
              <w:rPr>
                <w:sz w:val="20"/>
                <w:szCs w:val="20"/>
              </w:rPr>
              <w:t>4364 ± 33</w:t>
            </w:r>
          </w:p>
        </w:tc>
        <w:tc>
          <w:tcPr>
            <w:tcW w:w="0" w:type="auto"/>
            <w:vAlign w:val="center"/>
          </w:tcPr>
          <w:p w14:paraId="0B8BD512" w14:textId="77777777" w:rsidR="00E347D0" w:rsidRPr="00DB5974" w:rsidRDefault="00E347D0" w:rsidP="00242C0F">
            <w:pPr>
              <w:autoSpaceDE w:val="0"/>
              <w:autoSpaceDN w:val="0"/>
              <w:adjustRightInd w:val="0"/>
              <w:jc w:val="center"/>
              <w:rPr>
                <w:sz w:val="20"/>
                <w:szCs w:val="20"/>
              </w:rPr>
            </w:pPr>
            <w:r w:rsidRPr="00DB5974">
              <w:rPr>
                <w:sz w:val="20"/>
                <w:szCs w:val="20"/>
              </w:rPr>
              <w:t>3090-2903</w:t>
            </w:r>
          </w:p>
        </w:tc>
      </w:tr>
      <w:tr w:rsidR="00E347D0" w:rsidRPr="00DB5974" w14:paraId="0D31309E" w14:textId="77777777" w:rsidTr="006C1843">
        <w:trPr>
          <w:jc w:val="center"/>
        </w:trPr>
        <w:tc>
          <w:tcPr>
            <w:tcW w:w="0" w:type="auto"/>
            <w:vMerge/>
            <w:vAlign w:val="center"/>
          </w:tcPr>
          <w:p w14:paraId="73CB93FB" w14:textId="77777777" w:rsidR="00E347D0" w:rsidRPr="00DB5974" w:rsidRDefault="00E347D0" w:rsidP="00242C0F">
            <w:pPr>
              <w:autoSpaceDE w:val="0"/>
              <w:autoSpaceDN w:val="0"/>
              <w:adjustRightInd w:val="0"/>
              <w:jc w:val="center"/>
              <w:rPr>
                <w:sz w:val="20"/>
                <w:szCs w:val="20"/>
              </w:rPr>
            </w:pPr>
          </w:p>
        </w:tc>
        <w:tc>
          <w:tcPr>
            <w:tcW w:w="0" w:type="auto"/>
            <w:vAlign w:val="center"/>
          </w:tcPr>
          <w:p w14:paraId="63F8F626" w14:textId="77777777" w:rsidR="00E347D0" w:rsidRPr="00DB5974" w:rsidRDefault="00E347D0" w:rsidP="00242C0F">
            <w:pPr>
              <w:autoSpaceDE w:val="0"/>
              <w:autoSpaceDN w:val="0"/>
              <w:adjustRightInd w:val="0"/>
              <w:jc w:val="center"/>
              <w:rPr>
                <w:sz w:val="20"/>
                <w:szCs w:val="20"/>
              </w:rPr>
            </w:pPr>
            <w:r w:rsidRPr="00DB5974">
              <w:rPr>
                <w:sz w:val="20"/>
                <w:szCs w:val="20"/>
              </w:rPr>
              <w:t>II</w:t>
            </w:r>
          </w:p>
        </w:tc>
        <w:tc>
          <w:tcPr>
            <w:tcW w:w="0" w:type="auto"/>
            <w:vAlign w:val="center"/>
          </w:tcPr>
          <w:p w14:paraId="6107F448" w14:textId="77777777" w:rsidR="00E347D0" w:rsidRPr="00DB5974" w:rsidRDefault="00E347D0" w:rsidP="00242C0F">
            <w:pPr>
              <w:jc w:val="center"/>
              <w:rPr>
                <w:sz w:val="20"/>
                <w:szCs w:val="20"/>
              </w:rPr>
            </w:pPr>
            <w:r w:rsidRPr="00DB5974">
              <w:rPr>
                <w:sz w:val="20"/>
                <w:szCs w:val="20"/>
              </w:rPr>
              <w:t>OxA-18391</w:t>
            </w:r>
          </w:p>
        </w:tc>
        <w:tc>
          <w:tcPr>
            <w:tcW w:w="0" w:type="auto"/>
          </w:tcPr>
          <w:p w14:paraId="09335E41" w14:textId="77777777" w:rsidR="00E347D0" w:rsidRPr="00DB5974" w:rsidRDefault="00E347D0" w:rsidP="00242C0F">
            <w:pPr>
              <w:jc w:val="center"/>
              <w:rPr>
                <w:sz w:val="20"/>
                <w:szCs w:val="20"/>
              </w:rPr>
            </w:pPr>
            <w:r w:rsidRPr="00DB5974">
              <w:rPr>
                <w:sz w:val="20"/>
                <w:szCs w:val="20"/>
              </w:rPr>
              <w:t>4555 ± 34</w:t>
            </w:r>
          </w:p>
        </w:tc>
        <w:tc>
          <w:tcPr>
            <w:tcW w:w="0" w:type="auto"/>
            <w:vAlign w:val="center"/>
          </w:tcPr>
          <w:p w14:paraId="12B38CE7" w14:textId="77777777" w:rsidR="00E347D0" w:rsidRPr="00DB5974" w:rsidRDefault="00E347D0" w:rsidP="00242C0F">
            <w:pPr>
              <w:jc w:val="center"/>
              <w:rPr>
                <w:sz w:val="20"/>
                <w:szCs w:val="20"/>
              </w:rPr>
            </w:pPr>
            <w:r w:rsidRPr="00DB5974">
              <w:rPr>
                <w:sz w:val="20"/>
                <w:szCs w:val="20"/>
              </w:rPr>
              <w:t>3485-3103</w:t>
            </w:r>
          </w:p>
        </w:tc>
      </w:tr>
      <w:tr w:rsidR="00E347D0" w:rsidRPr="00DB5974" w14:paraId="22E22E06" w14:textId="77777777" w:rsidTr="006C1843">
        <w:trPr>
          <w:jc w:val="center"/>
        </w:trPr>
        <w:tc>
          <w:tcPr>
            <w:tcW w:w="0" w:type="auto"/>
            <w:vMerge/>
            <w:vAlign w:val="center"/>
          </w:tcPr>
          <w:p w14:paraId="3322E7CE" w14:textId="77777777" w:rsidR="00E347D0" w:rsidRPr="00DB5974" w:rsidRDefault="00E347D0" w:rsidP="00242C0F">
            <w:pPr>
              <w:autoSpaceDE w:val="0"/>
              <w:autoSpaceDN w:val="0"/>
              <w:adjustRightInd w:val="0"/>
              <w:jc w:val="center"/>
              <w:rPr>
                <w:sz w:val="20"/>
                <w:szCs w:val="20"/>
              </w:rPr>
            </w:pPr>
          </w:p>
        </w:tc>
        <w:tc>
          <w:tcPr>
            <w:tcW w:w="0" w:type="auto"/>
            <w:vAlign w:val="center"/>
          </w:tcPr>
          <w:p w14:paraId="5D238B79" w14:textId="77777777" w:rsidR="00E347D0" w:rsidRPr="00DB5974" w:rsidRDefault="00E347D0" w:rsidP="00242C0F">
            <w:pPr>
              <w:autoSpaceDE w:val="0"/>
              <w:autoSpaceDN w:val="0"/>
              <w:adjustRightInd w:val="0"/>
              <w:jc w:val="center"/>
              <w:rPr>
                <w:sz w:val="20"/>
                <w:szCs w:val="20"/>
              </w:rPr>
            </w:pPr>
            <w:r w:rsidRPr="00DB5974">
              <w:rPr>
                <w:sz w:val="20"/>
                <w:szCs w:val="20"/>
              </w:rPr>
              <w:t>V</w:t>
            </w:r>
          </w:p>
        </w:tc>
        <w:tc>
          <w:tcPr>
            <w:tcW w:w="0" w:type="auto"/>
            <w:gridSpan w:val="3"/>
            <w:vAlign w:val="center"/>
          </w:tcPr>
          <w:p w14:paraId="37AA7F4B" w14:textId="77777777" w:rsidR="00E347D0" w:rsidRPr="00DB5974" w:rsidRDefault="00E347D0" w:rsidP="00242C0F">
            <w:pPr>
              <w:jc w:val="center"/>
              <w:rPr>
                <w:i/>
                <w:sz w:val="20"/>
                <w:szCs w:val="20"/>
              </w:rPr>
            </w:pPr>
            <w:r w:rsidRPr="00DB5974">
              <w:rPr>
                <w:i/>
                <w:sz w:val="20"/>
                <w:szCs w:val="20"/>
              </w:rPr>
              <w:t>Echec</w:t>
            </w:r>
          </w:p>
        </w:tc>
      </w:tr>
      <w:tr w:rsidR="00E347D0" w:rsidRPr="00DB5974" w14:paraId="307DBB87" w14:textId="77777777" w:rsidTr="006C1843">
        <w:trPr>
          <w:jc w:val="center"/>
        </w:trPr>
        <w:tc>
          <w:tcPr>
            <w:tcW w:w="0" w:type="auto"/>
            <w:vMerge/>
            <w:vAlign w:val="center"/>
          </w:tcPr>
          <w:p w14:paraId="5A0C647C" w14:textId="77777777" w:rsidR="00E347D0" w:rsidRPr="00DB5974" w:rsidRDefault="00E347D0" w:rsidP="00242C0F">
            <w:pPr>
              <w:autoSpaceDE w:val="0"/>
              <w:autoSpaceDN w:val="0"/>
              <w:adjustRightInd w:val="0"/>
              <w:jc w:val="center"/>
              <w:rPr>
                <w:sz w:val="20"/>
                <w:szCs w:val="20"/>
              </w:rPr>
            </w:pPr>
          </w:p>
        </w:tc>
        <w:tc>
          <w:tcPr>
            <w:tcW w:w="0" w:type="auto"/>
            <w:vAlign w:val="center"/>
          </w:tcPr>
          <w:p w14:paraId="2877CDC1" w14:textId="77777777" w:rsidR="00E347D0" w:rsidRPr="00DB5974" w:rsidRDefault="00E347D0" w:rsidP="00242C0F">
            <w:pPr>
              <w:autoSpaceDE w:val="0"/>
              <w:autoSpaceDN w:val="0"/>
              <w:adjustRightInd w:val="0"/>
              <w:jc w:val="center"/>
              <w:rPr>
                <w:sz w:val="20"/>
                <w:szCs w:val="20"/>
              </w:rPr>
            </w:pPr>
            <w:r w:rsidRPr="00DB5974">
              <w:rPr>
                <w:sz w:val="20"/>
                <w:szCs w:val="20"/>
              </w:rPr>
              <w:t>VII</w:t>
            </w:r>
          </w:p>
        </w:tc>
        <w:tc>
          <w:tcPr>
            <w:tcW w:w="0" w:type="auto"/>
            <w:vAlign w:val="center"/>
          </w:tcPr>
          <w:p w14:paraId="171D1D63" w14:textId="77777777" w:rsidR="00E347D0" w:rsidRPr="00DB5974" w:rsidRDefault="00E347D0" w:rsidP="00242C0F">
            <w:pPr>
              <w:jc w:val="center"/>
              <w:rPr>
                <w:sz w:val="20"/>
                <w:szCs w:val="20"/>
              </w:rPr>
            </w:pPr>
            <w:r w:rsidRPr="00DB5974">
              <w:rPr>
                <w:sz w:val="20"/>
                <w:szCs w:val="20"/>
              </w:rPr>
              <w:t>OxA-18392</w:t>
            </w:r>
          </w:p>
        </w:tc>
        <w:tc>
          <w:tcPr>
            <w:tcW w:w="0" w:type="auto"/>
          </w:tcPr>
          <w:p w14:paraId="52FD2240" w14:textId="77777777" w:rsidR="00E347D0" w:rsidRPr="00DB5974" w:rsidRDefault="00E347D0" w:rsidP="00242C0F">
            <w:pPr>
              <w:jc w:val="center"/>
              <w:rPr>
                <w:sz w:val="20"/>
                <w:szCs w:val="20"/>
              </w:rPr>
            </w:pPr>
            <w:r w:rsidRPr="00DB5974">
              <w:rPr>
                <w:sz w:val="20"/>
                <w:szCs w:val="20"/>
              </w:rPr>
              <w:t>4503 ± 33</w:t>
            </w:r>
          </w:p>
        </w:tc>
        <w:tc>
          <w:tcPr>
            <w:tcW w:w="0" w:type="auto"/>
            <w:vAlign w:val="center"/>
          </w:tcPr>
          <w:p w14:paraId="5417CF6F" w14:textId="77777777" w:rsidR="00E347D0" w:rsidRPr="00DB5974" w:rsidRDefault="00E347D0" w:rsidP="00242C0F">
            <w:pPr>
              <w:jc w:val="center"/>
              <w:rPr>
                <w:sz w:val="20"/>
                <w:szCs w:val="20"/>
              </w:rPr>
            </w:pPr>
            <w:r w:rsidRPr="00DB5974">
              <w:rPr>
                <w:sz w:val="20"/>
                <w:szCs w:val="20"/>
              </w:rPr>
              <w:t>3351-3096</w:t>
            </w:r>
          </w:p>
        </w:tc>
      </w:tr>
    </w:tbl>
    <w:p w14:paraId="628FFA97" w14:textId="77777777" w:rsidR="00E347D0" w:rsidRDefault="00E347D0" w:rsidP="00242C0F">
      <w:pPr>
        <w:jc w:val="both"/>
      </w:pPr>
      <w:r>
        <w:t>(BIB 1433)</w:t>
      </w:r>
    </w:p>
    <w:p w14:paraId="488D56CF" w14:textId="77777777" w:rsidR="00E347D0" w:rsidRDefault="00E347D0" w:rsidP="00242C0F">
      <w:pPr>
        <w:jc w:val="both"/>
      </w:pPr>
    </w:p>
    <w:p w14:paraId="714828E0" w14:textId="77777777" w:rsidR="00E347D0" w:rsidRPr="0032190F" w:rsidRDefault="00E347D0" w:rsidP="00242C0F">
      <w:pPr>
        <w:jc w:val="both"/>
        <w:rPr>
          <w:lang w:val="fr-FR"/>
        </w:rPr>
      </w:pPr>
      <w:r w:rsidRPr="0032190F">
        <w:rPr>
          <w:lang w:val="fr-FR"/>
        </w:rPr>
        <w:t xml:space="preserve">Les 5 datations </w:t>
      </w:r>
      <w:smartTag w:uri="urn:schemas-microsoft-com:office:smarttags" w:element="metricconverter">
        <w:smartTagPr>
          <w:attr w:name="ProductID" w:val="14C"/>
        </w:smartTagPr>
        <w:r w:rsidRPr="0032190F">
          <w:rPr>
            <w:vertAlign w:val="superscript"/>
            <w:lang w:val="fr-FR"/>
          </w:rPr>
          <w:t>14</w:t>
        </w:r>
        <w:r w:rsidRPr="0032190F">
          <w:rPr>
            <w:lang w:val="fr-FR"/>
          </w:rPr>
          <w:t>C</w:t>
        </w:r>
      </w:smartTag>
      <w:r w:rsidRPr="0032190F">
        <w:rPr>
          <w:lang w:val="fr-FR"/>
        </w:rPr>
        <w:t xml:space="preserve"> ont concernées :</w:t>
      </w:r>
    </w:p>
    <w:p w14:paraId="785505DE" w14:textId="61B051A9" w:rsidR="00E347D0" w:rsidRPr="0032190F" w:rsidRDefault="00E347D0" w:rsidP="00242C0F">
      <w:pPr>
        <w:autoSpaceDE w:val="0"/>
        <w:autoSpaceDN w:val="0"/>
        <w:adjustRightInd w:val="0"/>
        <w:ind w:left="709"/>
        <w:jc w:val="both"/>
        <w:rPr>
          <w:lang w:val="fr-FR"/>
        </w:rPr>
      </w:pPr>
      <w:r w:rsidRPr="0032190F">
        <w:rPr>
          <w:lang w:val="fr-FR"/>
        </w:rPr>
        <w:t xml:space="preserve">-les restes osseux d’un individu trouvés à proximité d’un poignard en cuivre de type </w:t>
      </w:r>
      <w:hyperlink r:id="rId9817" w:anchor="Typ_Arm_Poignards_Italie" w:history="1">
        <w:r w:rsidRPr="0032190F">
          <w:rPr>
            <w:rStyle w:val="Hyperlink"/>
            <w:lang w:val="fr-FR"/>
          </w:rPr>
          <w:t>Remedello</w:t>
        </w:r>
      </w:hyperlink>
      <w:r w:rsidRPr="0032190F">
        <w:rPr>
          <w:lang w:val="fr-FR"/>
        </w:rPr>
        <w:t xml:space="preserve"> (US 8.II, dernière couche attribuée à l’âge du Cuivre) (BIB 1433 p. 711). Plus exactement au type B (BIB 1540 p. 174)</w:t>
      </w:r>
    </w:p>
    <w:p w14:paraId="70CF1673" w14:textId="77777777" w:rsidR="008B52C4" w:rsidRPr="0032190F" w:rsidRDefault="00146F47" w:rsidP="00242C0F">
      <w:pPr>
        <w:autoSpaceDE w:val="0"/>
        <w:autoSpaceDN w:val="0"/>
        <w:adjustRightInd w:val="0"/>
        <w:ind w:firstLine="709"/>
        <w:jc w:val="both"/>
        <w:rPr>
          <w:lang w:val="fr-FR"/>
        </w:rPr>
      </w:pPr>
      <w:r w:rsidRPr="0032190F">
        <w:rPr>
          <w:lang w:val="fr-FR"/>
        </w:rPr>
        <w:t>-deux taxons issus de couches situées au-dessous (US 8.V et VII)</w:t>
      </w:r>
    </w:p>
    <w:p w14:paraId="539D1CE8" w14:textId="77777777" w:rsidR="00146F47" w:rsidRPr="0032190F" w:rsidRDefault="00146F47" w:rsidP="00242C0F">
      <w:pPr>
        <w:autoSpaceDE w:val="0"/>
        <w:autoSpaceDN w:val="0"/>
        <w:adjustRightInd w:val="0"/>
        <w:jc w:val="both"/>
        <w:rPr>
          <w:lang w:val="fr-FR"/>
        </w:rPr>
      </w:pPr>
      <w:r w:rsidRPr="0032190F">
        <w:rPr>
          <w:lang w:val="fr-FR"/>
        </w:rPr>
        <w:tab/>
        <w:t>-deux taxons issus couches situées au-dessus (US 8.I)</w:t>
      </w:r>
    </w:p>
    <w:p w14:paraId="4D6AD61C" w14:textId="77777777" w:rsidR="00146F47" w:rsidRPr="0032190F" w:rsidRDefault="00146F47" w:rsidP="00242C0F">
      <w:pPr>
        <w:autoSpaceDE w:val="0"/>
        <w:autoSpaceDN w:val="0"/>
        <w:adjustRightInd w:val="0"/>
        <w:jc w:val="both"/>
        <w:rPr>
          <w:lang w:val="fr-FR"/>
        </w:rPr>
      </w:pPr>
      <w:r w:rsidRPr="0032190F">
        <w:rPr>
          <w:lang w:val="fr-FR"/>
        </w:rPr>
        <w:t>(BIB 1433 p. 711).</w:t>
      </w:r>
    </w:p>
    <w:p w14:paraId="16A4C43F" w14:textId="77777777" w:rsidR="00F44DAA" w:rsidRPr="0032190F" w:rsidRDefault="00F44DAA" w:rsidP="00242C0F">
      <w:pPr>
        <w:autoSpaceDE w:val="0"/>
        <w:autoSpaceDN w:val="0"/>
        <w:adjustRightInd w:val="0"/>
        <w:jc w:val="both"/>
        <w:rPr>
          <w:lang w:val="fr-FR"/>
        </w:rPr>
      </w:pPr>
    </w:p>
    <w:p w14:paraId="4A0950B8" w14:textId="77777777" w:rsidR="000D7A36" w:rsidRPr="0032190F" w:rsidRDefault="00146F47" w:rsidP="00242C0F">
      <w:pPr>
        <w:autoSpaceDE w:val="0"/>
        <w:autoSpaceDN w:val="0"/>
        <w:adjustRightInd w:val="0"/>
        <w:jc w:val="both"/>
        <w:rPr>
          <w:lang w:val="fr-FR"/>
        </w:rPr>
      </w:pPr>
      <w:r w:rsidRPr="0032190F">
        <w:rPr>
          <w:lang w:val="fr-FR"/>
        </w:rPr>
        <w:t xml:space="preserve">Même si il n’y a pas de certitude que les ossements datés de US 8.II soient associés au poignard, l’entiéreté de la séquence de l’US montre que le poignard doit être rattaché </w:t>
      </w:r>
      <w:r w:rsidR="000D7A36" w:rsidRPr="0032190F">
        <w:rPr>
          <w:lang w:val="fr-FR"/>
        </w:rPr>
        <w:t>à la fin du</w:t>
      </w:r>
      <w:r w:rsidR="009B50B2" w:rsidRPr="0032190F">
        <w:rPr>
          <w:lang w:val="fr-FR"/>
        </w:rPr>
        <w:t xml:space="preserve"> </w:t>
      </w:r>
      <w:r w:rsidR="000D7A36" w:rsidRPr="0032190F">
        <w:rPr>
          <w:lang w:val="fr-FR"/>
        </w:rPr>
        <w:t>4</w:t>
      </w:r>
      <w:r w:rsidR="000D7A36" w:rsidRPr="0032190F">
        <w:rPr>
          <w:vertAlign w:val="superscript"/>
          <w:lang w:val="fr-FR"/>
        </w:rPr>
        <w:t>e</w:t>
      </w:r>
      <w:r w:rsidR="000D7A36" w:rsidRPr="0032190F">
        <w:rPr>
          <w:lang w:val="fr-FR"/>
        </w:rPr>
        <w:t xml:space="preserve"> millénaire (BIB 1433 p. 711).</w:t>
      </w:r>
    </w:p>
    <w:p w14:paraId="626A86A5" w14:textId="77777777" w:rsidR="00146F47" w:rsidRPr="0032190F" w:rsidRDefault="00146F47" w:rsidP="00242C0F">
      <w:pPr>
        <w:autoSpaceDE w:val="0"/>
        <w:autoSpaceDN w:val="0"/>
        <w:adjustRightInd w:val="0"/>
        <w:jc w:val="both"/>
        <w:rPr>
          <w:lang w:val="fr-FR"/>
        </w:rPr>
      </w:pPr>
    </w:p>
    <w:p w14:paraId="2BBC660C" w14:textId="77777777" w:rsidR="00146F47" w:rsidRPr="0032190F" w:rsidRDefault="00146F47" w:rsidP="00426FF9">
      <w:pPr>
        <w:pStyle w:val="Heading1"/>
      </w:pPr>
      <w:r w:rsidRPr="0032190F">
        <w:t>FONTENOCE DI RECANATI</w:t>
      </w:r>
    </w:p>
    <w:p w14:paraId="75A3A8BB" w14:textId="77777777" w:rsidR="00146F47" w:rsidRPr="0032190F" w:rsidRDefault="00146F47" w:rsidP="00242C0F">
      <w:pPr>
        <w:autoSpaceDE w:val="0"/>
        <w:autoSpaceDN w:val="0"/>
        <w:adjustRightInd w:val="0"/>
        <w:jc w:val="both"/>
        <w:rPr>
          <w:lang w:val="fr-FR"/>
        </w:rPr>
      </w:pPr>
    </w:p>
    <w:p w14:paraId="228D0DFD" w14:textId="77777777" w:rsidR="00146F47" w:rsidRPr="0032190F" w:rsidRDefault="00146F47" w:rsidP="00242C0F">
      <w:pPr>
        <w:autoSpaceDE w:val="0"/>
        <w:autoSpaceDN w:val="0"/>
        <w:adjustRightInd w:val="0"/>
        <w:jc w:val="both"/>
        <w:rPr>
          <w:lang w:val="fr-FR"/>
        </w:rPr>
      </w:pPr>
      <w:r w:rsidRPr="0032190F">
        <w:rPr>
          <w:lang w:val="fr-FR"/>
        </w:rPr>
        <w:t>La nécropole de Fontenoce di Recanati</w:t>
      </w:r>
      <w:r w:rsidR="00F44DAA" w:rsidRPr="0032190F">
        <w:rPr>
          <w:lang w:val="fr-FR"/>
        </w:rPr>
        <w:t xml:space="preserve"> (Recanati)</w:t>
      </w:r>
      <w:r w:rsidRPr="0032190F">
        <w:rPr>
          <w:lang w:val="fr-FR"/>
        </w:rPr>
        <w:t>, près d’Ancona, non loin de la côte adriatique, comprend 21 sépultures creusées dans la roche (</w:t>
      </w:r>
      <w:r w:rsidRPr="0032190F">
        <w:rPr>
          <w:i/>
          <w:lang w:val="fr-FR"/>
        </w:rPr>
        <w:t>rock-cut tombs</w:t>
      </w:r>
      <w:r w:rsidRPr="0032190F">
        <w:rPr>
          <w:lang w:val="fr-FR"/>
        </w:rPr>
        <w:t>) dont plusieurs ont été datées (BIB 1433 p. 711).</w:t>
      </w:r>
    </w:p>
    <w:p w14:paraId="185E66B9" w14:textId="77777777" w:rsidR="00146F47" w:rsidRPr="0032190F" w:rsidRDefault="00146F47" w:rsidP="00242C0F">
      <w:pPr>
        <w:autoSpaceDE w:val="0"/>
        <w:autoSpaceDN w:val="0"/>
        <w:adjustRightInd w:val="0"/>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72"/>
        <w:gridCol w:w="1172"/>
        <w:gridCol w:w="1026"/>
        <w:gridCol w:w="1083"/>
      </w:tblGrid>
      <w:tr w:rsidR="00146F47" w:rsidRPr="00DB5974" w14:paraId="23C80627" w14:textId="77777777">
        <w:trPr>
          <w:jc w:val="center"/>
        </w:trPr>
        <w:tc>
          <w:tcPr>
            <w:tcW w:w="0" w:type="auto"/>
            <w:vAlign w:val="center"/>
          </w:tcPr>
          <w:p w14:paraId="78978971" w14:textId="77777777" w:rsidR="00146F47" w:rsidRPr="00DB5974" w:rsidRDefault="00146F47" w:rsidP="00242C0F">
            <w:pPr>
              <w:autoSpaceDE w:val="0"/>
              <w:autoSpaceDN w:val="0"/>
              <w:adjustRightInd w:val="0"/>
              <w:jc w:val="center"/>
              <w:rPr>
                <w:sz w:val="20"/>
                <w:szCs w:val="20"/>
              </w:rPr>
            </w:pPr>
            <w:r w:rsidRPr="00DB5974">
              <w:rPr>
                <w:sz w:val="20"/>
                <w:szCs w:val="20"/>
              </w:rPr>
              <w:t>t. 5</w:t>
            </w:r>
          </w:p>
        </w:tc>
        <w:tc>
          <w:tcPr>
            <w:tcW w:w="0" w:type="auto"/>
            <w:vAlign w:val="center"/>
          </w:tcPr>
          <w:p w14:paraId="6880A3C4" w14:textId="77777777" w:rsidR="00146F47" w:rsidRPr="00DB5974" w:rsidRDefault="00146F47" w:rsidP="00242C0F">
            <w:pPr>
              <w:jc w:val="center"/>
              <w:rPr>
                <w:sz w:val="20"/>
                <w:szCs w:val="20"/>
              </w:rPr>
            </w:pPr>
            <w:r w:rsidRPr="00DB5974">
              <w:rPr>
                <w:sz w:val="20"/>
                <w:szCs w:val="20"/>
              </w:rPr>
              <w:t>OxA-18282</w:t>
            </w:r>
          </w:p>
        </w:tc>
        <w:tc>
          <w:tcPr>
            <w:tcW w:w="0" w:type="auto"/>
            <w:vAlign w:val="center"/>
          </w:tcPr>
          <w:p w14:paraId="2A178FD0" w14:textId="77777777" w:rsidR="00146F47" w:rsidRPr="00DB5974" w:rsidRDefault="00146F47" w:rsidP="00242C0F">
            <w:pPr>
              <w:jc w:val="center"/>
              <w:rPr>
                <w:sz w:val="20"/>
                <w:szCs w:val="20"/>
              </w:rPr>
            </w:pPr>
            <w:r w:rsidRPr="00DB5974">
              <w:rPr>
                <w:sz w:val="20"/>
                <w:szCs w:val="20"/>
              </w:rPr>
              <w:t>4706 ± 30</w:t>
            </w:r>
          </w:p>
        </w:tc>
        <w:tc>
          <w:tcPr>
            <w:tcW w:w="0" w:type="auto"/>
            <w:vAlign w:val="center"/>
          </w:tcPr>
          <w:p w14:paraId="64F4F0D5" w14:textId="77777777" w:rsidR="00146F47" w:rsidRPr="00DB5974" w:rsidRDefault="00146F47" w:rsidP="00242C0F">
            <w:pPr>
              <w:jc w:val="center"/>
              <w:rPr>
                <w:sz w:val="20"/>
                <w:szCs w:val="20"/>
              </w:rPr>
            </w:pPr>
            <w:r w:rsidRPr="00DB5974">
              <w:rPr>
                <w:sz w:val="20"/>
                <w:szCs w:val="20"/>
              </w:rPr>
              <w:t>3631-3373</w:t>
            </w:r>
          </w:p>
        </w:tc>
      </w:tr>
      <w:tr w:rsidR="00146F47" w:rsidRPr="00DB5974" w14:paraId="23EBEA73" w14:textId="77777777">
        <w:trPr>
          <w:jc w:val="center"/>
        </w:trPr>
        <w:tc>
          <w:tcPr>
            <w:tcW w:w="0" w:type="auto"/>
            <w:vAlign w:val="center"/>
          </w:tcPr>
          <w:p w14:paraId="4BA0D9CA" w14:textId="77777777" w:rsidR="00146F47" w:rsidRPr="00DB5974" w:rsidRDefault="00146F47" w:rsidP="00242C0F">
            <w:pPr>
              <w:autoSpaceDE w:val="0"/>
              <w:autoSpaceDN w:val="0"/>
              <w:adjustRightInd w:val="0"/>
              <w:jc w:val="center"/>
              <w:rPr>
                <w:sz w:val="20"/>
                <w:szCs w:val="20"/>
              </w:rPr>
            </w:pPr>
            <w:r w:rsidRPr="00DB5974">
              <w:rPr>
                <w:sz w:val="20"/>
                <w:szCs w:val="20"/>
              </w:rPr>
              <w:t>t. 8</w:t>
            </w:r>
          </w:p>
        </w:tc>
        <w:tc>
          <w:tcPr>
            <w:tcW w:w="0" w:type="auto"/>
            <w:vAlign w:val="center"/>
          </w:tcPr>
          <w:p w14:paraId="74CFE921" w14:textId="77777777" w:rsidR="00146F47" w:rsidRPr="00DB5974" w:rsidRDefault="00146F47" w:rsidP="00242C0F">
            <w:pPr>
              <w:autoSpaceDE w:val="0"/>
              <w:autoSpaceDN w:val="0"/>
              <w:adjustRightInd w:val="0"/>
              <w:jc w:val="center"/>
              <w:rPr>
                <w:sz w:val="20"/>
                <w:szCs w:val="20"/>
              </w:rPr>
            </w:pPr>
            <w:r w:rsidRPr="00DB5974">
              <w:rPr>
                <w:sz w:val="20"/>
                <w:szCs w:val="20"/>
              </w:rPr>
              <w:t>OxA-18283</w:t>
            </w:r>
          </w:p>
        </w:tc>
        <w:tc>
          <w:tcPr>
            <w:tcW w:w="0" w:type="auto"/>
            <w:vAlign w:val="center"/>
          </w:tcPr>
          <w:p w14:paraId="672F9384" w14:textId="77777777" w:rsidR="00146F47" w:rsidRPr="00DB5974" w:rsidRDefault="00146F47" w:rsidP="00242C0F">
            <w:pPr>
              <w:jc w:val="center"/>
              <w:rPr>
                <w:sz w:val="20"/>
                <w:szCs w:val="20"/>
              </w:rPr>
            </w:pPr>
            <w:r w:rsidRPr="00DB5974">
              <w:rPr>
                <w:sz w:val="20"/>
                <w:szCs w:val="20"/>
              </w:rPr>
              <w:t>4692 ± 31</w:t>
            </w:r>
          </w:p>
        </w:tc>
        <w:tc>
          <w:tcPr>
            <w:tcW w:w="0" w:type="auto"/>
            <w:vAlign w:val="center"/>
          </w:tcPr>
          <w:p w14:paraId="273B2AF6" w14:textId="77777777" w:rsidR="00146F47" w:rsidRPr="00DB5974" w:rsidRDefault="00146F47" w:rsidP="00242C0F">
            <w:pPr>
              <w:jc w:val="center"/>
              <w:rPr>
                <w:sz w:val="20"/>
                <w:szCs w:val="20"/>
              </w:rPr>
            </w:pPr>
            <w:r w:rsidRPr="00DB5974">
              <w:rPr>
                <w:sz w:val="20"/>
                <w:szCs w:val="20"/>
              </w:rPr>
              <w:t>3629-3371</w:t>
            </w:r>
          </w:p>
        </w:tc>
      </w:tr>
      <w:tr w:rsidR="00146F47" w:rsidRPr="00DB5974" w14:paraId="6EA76095" w14:textId="77777777">
        <w:trPr>
          <w:jc w:val="center"/>
        </w:trPr>
        <w:tc>
          <w:tcPr>
            <w:tcW w:w="0" w:type="auto"/>
            <w:vAlign w:val="center"/>
          </w:tcPr>
          <w:p w14:paraId="2C8DF168" w14:textId="77777777" w:rsidR="00146F47" w:rsidRPr="00DB5974" w:rsidRDefault="00146F47" w:rsidP="00242C0F">
            <w:pPr>
              <w:autoSpaceDE w:val="0"/>
              <w:autoSpaceDN w:val="0"/>
              <w:adjustRightInd w:val="0"/>
              <w:jc w:val="center"/>
              <w:rPr>
                <w:sz w:val="20"/>
                <w:szCs w:val="20"/>
              </w:rPr>
            </w:pPr>
            <w:r w:rsidRPr="00DB5974">
              <w:rPr>
                <w:sz w:val="20"/>
                <w:szCs w:val="20"/>
              </w:rPr>
              <w:t>t. 11</w:t>
            </w:r>
          </w:p>
        </w:tc>
        <w:tc>
          <w:tcPr>
            <w:tcW w:w="0" w:type="auto"/>
            <w:vAlign w:val="center"/>
          </w:tcPr>
          <w:p w14:paraId="5C72DC06" w14:textId="77777777" w:rsidR="00146F47" w:rsidRPr="00DB5974" w:rsidRDefault="00146F47" w:rsidP="00242C0F">
            <w:pPr>
              <w:autoSpaceDE w:val="0"/>
              <w:autoSpaceDN w:val="0"/>
              <w:adjustRightInd w:val="0"/>
              <w:jc w:val="center"/>
              <w:rPr>
                <w:sz w:val="20"/>
                <w:szCs w:val="20"/>
              </w:rPr>
            </w:pPr>
            <w:r w:rsidRPr="00DB5974">
              <w:rPr>
                <w:sz w:val="20"/>
                <w:szCs w:val="20"/>
              </w:rPr>
              <w:t>OxA-18284</w:t>
            </w:r>
          </w:p>
          <w:p w14:paraId="3D6FC9B1" w14:textId="77777777" w:rsidR="00146F47" w:rsidRPr="00DB5974" w:rsidRDefault="00146F47" w:rsidP="00242C0F">
            <w:pPr>
              <w:autoSpaceDE w:val="0"/>
              <w:autoSpaceDN w:val="0"/>
              <w:adjustRightInd w:val="0"/>
              <w:jc w:val="center"/>
              <w:rPr>
                <w:sz w:val="20"/>
                <w:szCs w:val="20"/>
              </w:rPr>
            </w:pPr>
            <w:r w:rsidRPr="00DB5974">
              <w:rPr>
                <w:sz w:val="20"/>
                <w:szCs w:val="20"/>
              </w:rPr>
              <w:t>OxA-18285</w:t>
            </w:r>
          </w:p>
        </w:tc>
        <w:tc>
          <w:tcPr>
            <w:tcW w:w="0" w:type="auto"/>
            <w:vAlign w:val="center"/>
          </w:tcPr>
          <w:p w14:paraId="04995A47" w14:textId="77777777" w:rsidR="00146F47" w:rsidRPr="00DB5974" w:rsidRDefault="00146F47" w:rsidP="00242C0F">
            <w:pPr>
              <w:jc w:val="center"/>
              <w:rPr>
                <w:sz w:val="20"/>
                <w:szCs w:val="20"/>
              </w:rPr>
            </w:pPr>
            <w:r w:rsidRPr="00DB5974">
              <w:rPr>
                <w:sz w:val="20"/>
                <w:szCs w:val="20"/>
              </w:rPr>
              <w:t>4661 ± 30</w:t>
            </w:r>
          </w:p>
          <w:p w14:paraId="0A291A81" w14:textId="77777777" w:rsidR="00146F47" w:rsidRPr="00DB5974" w:rsidRDefault="00146F47" w:rsidP="00242C0F">
            <w:pPr>
              <w:jc w:val="center"/>
              <w:rPr>
                <w:sz w:val="20"/>
                <w:szCs w:val="20"/>
              </w:rPr>
            </w:pPr>
            <w:r w:rsidRPr="00DB5974">
              <w:rPr>
                <w:sz w:val="20"/>
                <w:szCs w:val="20"/>
              </w:rPr>
              <w:t>4659 ± 30</w:t>
            </w:r>
          </w:p>
        </w:tc>
        <w:tc>
          <w:tcPr>
            <w:tcW w:w="0" w:type="auto"/>
            <w:vAlign w:val="center"/>
          </w:tcPr>
          <w:p w14:paraId="65EA8FFE" w14:textId="77777777" w:rsidR="00146F47" w:rsidRPr="00DB5974" w:rsidRDefault="00146F47" w:rsidP="00242C0F">
            <w:pPr>
              <w:jc w:val="center"/>
              <w:rPr>
                <w:sz w:val="20"/>
                <w:szCs w:val="20"/>
              </w:rPr>
            </w:pPr>
            <w:r w:rsidRPr="00DB5974">
              <w:rPr>
                <w:sz w:val="20"/>
                <w:szCs w:val="20"/>
              </w:rPr>
              <w:t>3520-3365</w:t>
            </w:r>
          </w:p>
          <w:p w14:paraId="72A2E7E6" w14:textId="77777777" w:rsidR="00146F47" w:rsidRPr="00DB5974" w:rsidRDefault="00146F47" w:rsidP="00242C0F">
            <w:pPr>
              <w:jc w:val="center"/>
              <w:rPr>
                <w:sz w:val="20"/>
                <w:szCs w:val="20"/>
              </w:rPr>
            </w:pPr>
            <w:r w:rsidRPr="00DB5974">
              <w:rPr>
                <w:sz w:val="20"/>
                <w:szCs w:val="20"/>
              </w:rPr>
              <w:t>3520-3365</w:t>
            </w:r>
          </w:p>
        </w:tc>
      </w:tr>
      <w:tr w:rsidR="00146F47" w:rsidRPr="00DB5974" w14:paraId="79AD4542" w14:textId="77777777">
        <w:trPr>
          <w:jc w:val="center"/>
        </w:trPr>
        <w:tc>
          <w:tcPr>
            <w:tcW w:w="0" w:type="auto"/>
            <w:vAlign w:val="center"/>
          </w:tcPr>
          <w:p w14:paraId="2631220D" w14:textId="77777777" w:rsidR="00146F47" w:rsidRPr="00DB5974" w:rsidRDefault="00146F47" w:rsidP="00242C0F">
            <w:pPr>
              <w:autoSpaceDE w:val="0"/>
              <w:autoSpaceDN w:val="0"/>
              <w:adjustRightInd w:val="0"/>
              <w:jc w:val="center"/>
              <w:rPr>
                <w:sz w:val="20"/>
                <w:szCs w:val="20"/>
              </w:rPr>
            </w:pPr>
            <w:r w:rsidRPr="00DB5974">
              <w:rPr>
                <w:sz w:val="20"/>
                <w:szCs w:val="20"/>
              </w:rPr>
              <w:t>t. 17</w:t>
            </w:r>
          </w:p>
        </w:tc>
        <w:tc>
          <w:tcPr>
            <w:tcW w:w="0" w:type="auto"/>
            <w:vAlign w:val="center"/>
          </w:tcPr>
          <w:p w14:paraId="45F4122E" w14:textId="77777777" w:rsidR="00146F47" w:rsidRPr="00DB5974" w:rsidRDefault="00146F47" w:rsidP="00242C0F">
            <w:pPr>
              <w:autoSpaceDE w:val="0"/>
              <w:autoSpaceDN w:val="0"/>
              <w:adjustRightInd w:val="0"/>
              <w:jc w:val="center"/>
              <w:rPr>
                <w:sz w:val="20"/>
                <w:szCs w:val="20"/>
              </w:rPr>
            </w:pPr>
            <w:r w:rsidRPr="00DB5974">
              <w:rPr>
                <w:sz w:val="20"/>
                <w:szCs w:val="20"/>
              </w:rPr>
              <w:t>OxA-18286</w:t>
            </w:r>
          </w:p>
        </w:tc>
        <w:tc>
          <w:tcPr>
            <w:tcW w:w="0" w:type="auto"/>
            <w:vAlign w:val="center"/>
          </w:tcPr>
          <w:p w14:paraId="3F6A5729" w14:textId="77777777" w:rsidR="00146F47" w:rsidRPr="00DB5974" w:rsidRDefault="00146F47" w:rsidP="00242C0F">
            <w:pPr>
              <w:jc w:val="center"/>
              <w:rPr>
                <w:sz w:val="20"/>
                <w:szCs w:val="20"/>
              </w:rPr>
            </w:pPr>
            <w:r w:rsidRPr="00DB5974">
              <w:rPr>
                <w:sz w:val="20"/>
                <w:szCs w:val="20"/>
              </w:rPr>
              <w:t>4712 ± 30</w:t>
            </w:r>
          </w:p>
        </w:tc>
        <w:tc>
          <w:tcPr>
            <w:tcW w:w="0" w:type="auto"/>
            <w:vAlign w:val="center"/>
          </w:tcPr>
          <w:p w14:paraId="6D9EA1AC" w14:textId="77777777" w:rsidR="00146F47" w:rsidRPr="00DB5974" w:rsidRDefault="00146F47" w:rsidP="00242C0F">
            <w:pPr>
              <w:jc w:val="center"/>
              <w:rPr>
                <w:sz w:val="20"/>
                <w:szCs w:val="20"/>
              </w:rPr>
            </w:pPr>
            <w:r w:rsidRPr="00DB5974">
              <w:rPr>
                <w:sz w:val="20"/>
                <w:szCs w:val="20"/>
              </w:rPr>
              <w:t>3632-3374</w:t>
            </w:r>
          </w:p>
        </w:tc>
      </w:tr>
      <w:tr w:rsidR="00146F47" w:rsidRPr="00DB5974" w14:paraId="78027004" w14:textId="77777777">
        <w:trPr>
          <w:jc w:val="center"/>
        </w:trPr>
        <w:tc>
          <w:tcPr>
            <w:tcW w:w="0" w:type="auto"/>
            <w:vAlign w:val="center"/>
          </w:tcPr>
          <w:p w14:paraId="0746E5E6" w14:textId="77777777" w:rsidR="00146F47" w:rsidRPr="00DB5974" w:rsidRDefault="00146F47" w:rsidP="00242C0F">
            <w:pPr>
              <w:autoSpaceDE w:val="0"/>
              <w:autoSpaceDN w:val="0"/>
              <w:adjustRightInd w:val="0"/>
              <w:jc w:val="center"/>
              <w:rPr>
                <w:sz w:val="20"/>
                <w:szCs w:val="20"/>
              </w:rPr>
            </w:pPr>
            <w:r w:rsidRPr="00DB5974">
              <w:rPr>
                <w:sz w:val="20"/>
                <w:szCs w:val="20"/>
              </w:rPr>
              <w:t>t. 18</w:t>
            </w:r>
          </w:p>
        </w:tc>
        <w:tc>
          <w:tcPr>
            <w:tcW w:w="0" w:type="auto"/>
            <w:vAlign w:val="center"/>
          </w:tcPr>
          <w:p w14:paraId="45EE51D7" w14:textId="77777777" w:rsidR="00146F47" w:rsidRPr="00DB5974" w:rsidRDefault="00146F47" w:rsidP="00242C0F">
            <w:pPr>
              <w:autoSpaceDE w:val="0"/>
              <w:autoSpaceDN w:val="0"/>
              <w:adjustRightInd w:val="0"/>
              <w:jc w:val="center"/>
              <w:rPr>
                <w:sz w:val="20"/>
                <w:szCs w:val="20"/>
              </w:rPr>
            </w:pPr>
            <w:r w:rsidRPr="00DB5974">
              <w:rPr>
                <w:sz w:val="20"/>
                <w:szCs w:val="20"/>
              </w:rPr>
              <w:t>OxA-18287</w:t>
            </w:r>
          </w:p>
          <w:p w14:paraId="62C6822A" w14:textId="77777777" w:rsidR="00146F47" w:rsidRPr="00DB5974" w:rsidRDefault="00146F47" w:rsidP="00242C0F">
            <w:pPr>
              <w:autoSpaceDE w:val="0"/>
              <w:autoSpaceDN w:val="0"/>
              <w:adjustRightInd w:val="0"/>
              <w:jc w:val="center"/>
              <w:rPr>
                <w:sz w:val="20"/>
                <w:szCs w:val="20"/>
              </w:rPr>
            </w:pPr>
            <w:r w:rsidRPr="00DB5974">
              <w:rPr>
                <w:sz w:val="20"/>
                <w:szCs w:val="20"/>
              </w:rPr>
              <w:t>OxA-18288</w:t>
            </w:r>
          </w:p>
        </w:tc>
        <w:tc>
          <w:tcPr>
            <w:tcW w:w="0" w:type="auto"/>
            <w:vAlign w:val="center"/>
          </w:tcPr>
          <w:p w14:paraId="747C7606" w14:textId="77777777" w:rsidR="00146F47" w:rsidRPr="00DB5974" w:rsidRDefault="00146F47" w:rsidP="00242C0F">
            <w:pPr>
              <w:jc w:val="center"/>
              <w:rPr>
                <w:sz w:val="20"/>
                <w:szCs w:val="20"/>
              </w:rPr>
            </w:pPr>
            <w:r w:rsidRPr="00DB5974">
              <w:rPr>
                <w:sz w:val="20"/>
                <w:szCs w:val="20"/>
              </w:rPr>
              <w:t>4704 ± 30</w:t>
            </w:r>
          </w:p>
          <w:p w14:paraId="65C8AC2E" w14:textId="77777777" w:rsidR="00146F47" w:rsidRPr="00DB5974" w:rsidRDefault="00146F47" w:rsidP="00242C0F">
            <w:pPr>
              <w:jc w:val="center"/>
              <w:rPr>
                <w:sz w:val="20"/>
                <w:szCs w:val="20"/>
              </w:rPr>
            </w:pPr>
            <w:r w:rsidRPr="00DB5974">
              <w:rPr>
                <w:sz w:val="20"/>
                <w:szCs w:val="20"/>
              </w:rPr>
              <w:t>4695 ± 31</w:t>
            </w:r>
          </w:p>
        </w:tc>
        <w:tc>
          <w:tcPr>
            <w:tcW w:w="0" w:type="auto"/>
            <w:vAlign w:val="center"/>
          </w:tcPr>
          <w:p w14:paraId="5E823F0B" w14:textId="77777777" w:rsidR="00146F47" w:rsidRPr="00DB5974" w:rsidRDefault="00146F47" w:rsidP="00242C0F">
            <w:pPr>
              <w:jc w:val="center"/>
              <w:rPr>
                <w:sz w:val="20"/>
                <w:szCs w:val="20"/>
              </w:rPr>
            </w:pPr>
            <w:r w:rsidRPr="00DB5974">
              <w:rPr>
                <w:sz w:val="20"/>
                <w:szCs w:val="20"/>
              </w:rPr>
              <w:t>3531-3372</w:t>
            </w:r>
          </w:p>
          <w:p w14:paraId="45B97D23" w14:textId="77777777" w:rsidR="00146F47" w:rsidRPr="00DB5974" w:rsidRDefault="00146F47" w:rsidP="00242C0F">
            <w:pPr>
              <w:jc w:val="center"/>
              <w:rPr>
                <w:sz w:val="20"/>
                <w:szCs w:val="20"/>
              </w:rPr>
            </w:pPr>
            <w:r w:rsidRPr="00DB5974">
              <w:rPr>
                <w:sz w:val="20"/>
                <w:szCs w:val="20"/>
              </w:rPr>
              <w:t>3530-3371</w:t>
            </w:r>
          </w:p>
        </w:tc>
      </w:tr>
      <w:tr w:rsidR="00146F47" w:rsidRPr="00DB5974" w14:paraId="3DDD055C" w14:textId="77777777">
        <w:trPr>
          <w:jc w:val="center"/>
        </w:trPr>
        <w:tc>
          <w:tcPr>
            <w:tcW w:w="0" w:type="auto"/>
            <w:vAlign w:val="center"/>
          </w:tcPr>
          <w:p w14:paraId="10905486" w14:textId="77777777" w:rsidR="00146F47" w:rsidRPr="00DB5974" w:rsidRDefault="00146F47" w:rsidP="00242C0F">
            <w:pPr>
              <w:autoSpaceDE w:val="0"/>
              <w:autoSpaceDN w:val="0"/>
              <w:adjustRightInd w:val="0"/>
              <w:jc w:val="center"/>
              <w:rPr>
                <w:sz w:val="20"/>
                <w:szCs w:val="20"/>
              </w:rPr>
            </w:pPr>
            <w:r w:rsidRPr="00DB5974">
              <w:rPr>
                <w:sz w:val="20"/>
                <w:szCs w:val="20"/>
              </w:rPr>
              <w:t>t. 20</w:t>
            </w:r>
          </w:p>
        </w:tc>
        <w:tc>
          <w:tcPr>
            <w:tcW w:w="0" w:type="auto"/>
            <w:vAlign w:val="center"/>
          </w:tcPr>
          <w:p w14:paraId="0C0750F4" w14:textId="77777777" w:rsidR="00146F47" w:rsidRPr="00DB5974" w:rsidRDefault="00146F47" w:rsidP="00242C0F">
            <w:pPr>
              <w:autoSpaceDE w:val="0"/>
              <w:autoSpaceDN w:val="0"/>
              <w:adjustRightInd w:val="0"/>
              <w:jc w:val="center"/>
              <w:rPr>
                <w:sz w:val="20"/>
                <w:szCs w:val="20"/>
              </w:rPr>
            </w:pPr>
            <w:r w:rsidRPr="00DB5974">
              <w:rPr>
                <w:sz w:val="20"/>
                <w:szCs w:val="20"/>
              </w:rPr>
              <w:t>OxA-18289</w:t>
            </w:r>
          </w:p>
        </w:tc>
        <w:tc>
          <w:tcPr>
            <w:tcW w:w="0" w:type="auto"/>
            <w:vAlign w:val="center"/>
          </w:tcPr>
          <w:p w14:paraId="0FB963EE" w14:textId="77777777" w:rsidR="00146F47" w:rsidRPr="00DB5974" w:rsidRDefault="00146F47" w:rsidP="00242C0F">
            <w:pPr>
              <w:jc w:val="center"/>
              <w:rPr>
                <w:sz w:val="20"/>
                <w:szCs w:val="20"/>
              </w:rPr>
            </w:pPr>
            <w:r w:rsidRPr="00DB5974">
              <w:rPr>
                <w:sz w:val="20"/>
                <w:szCs w:val="20"/>
              </w:rPr>
              <w:t>4682 ± 31</w:t>
            </w:r>
          </w:p>
        </w:tc>
        <w:tc>
          <w:tcPr>
            <w:tcW w:w="0" w:type="auto"/>
            <w:vAlign w:val="center"/>
          </w:tcPr>
          <w:p w14:paraId="563B5948" w14:textId="77777777" w:rsidR="00146F47" w:rsidRPr="00DB5974" w:rsidRDefault="00146F47" w:rsidP="00242C0F">
            <w:pPr>
              <w:jc w:val="center"/>
              <w:rPr>
                <w:sz w:val="20"/>
                <w:szCs w:val="20"/>
              </w:rPr>
            </w:pPr>
            <w:r w:rsidRPr="00DB5974">
              <w:rPr>
                <w:sz w:val="20"/>
                <w:szCs w:val="20"/>
              </w:rPr>
              <w:t>3625-3369</w:t>
            </w:r>
          </w:p>
        </w:tc>
      </w:tr>
    </w:tbl>
    <w:p w14:paraId="63236AF8" w14:textId="77777777" w:rsidR="00146F47" w:rsidRDefault="00146F47" w:rsidP="00242C0F">
      <w:pPr>
        <w:autoSpaceDE w:val="0"/>
        <w:autoSpaceDN w:val="0"/>
        <w:adjustRightInd w:val="0"/>
        <w:jc w:val="both"/>
      </w:pPr>
      <w:r>
        <w:t>(BIB 1433)</w:t>
      </w:r>
    </w:p>
    <w:p w14:paraId="60CB900C" w14:textId="77777777" w:rsidR="00146F47" w:rsidRDefault="00146F47" w:rsidP="00242C0F">
      <w:pPr>
        <w:autoSpaceDE w:val="0"/>
        <w:autoSpaceDN w:val="0"/>
        <w:adjustRightInd w:val="0"/>
        <w:jc w:val="both"/>
      </w:pPr>
    </w:p>
    <w:p w14:paraId="7C620209" w14:textId="2C8E3C82" w:rsidR="00146F47" w:rsidRPr="0032190F" w:rsidRDefault="00146F47" w:rsidP="00242C0F">
      <w:pPr>
        <w:jc w:val="both"/>
        <w:rPr>
          <w:lang w:val="fr-FR"/>
        </w:rPr>
      </w:pPr>
      <w:r w:rsidRPr="0032190F">
        <w:rPr>
          <w:lang w:val="fr-FR"/>
        </w:rPr>
        <w:lastRenderedPageBreak/>
        <w:t xml:space="preserve">Attribuée à la tradition funéraire de </w:t>
      </w:r>
      <w:hyperlink r:id="rId9818" w:anchor="Cul_Rinaldone" w:history="1">
        <w:r w:rsidRPr="0032190F">
          <w:rPr>
            <w:rStyle w:val="Hyperlink"/>
            <w:lang w:val="fr-FR"/>
          </w:rPr>
          <w:t>Rinaldone</w:t>
        </w:r>
      </w:hyperlink>
      <w:r w:rsidRPr="0032190F">
        <w:rPr>
          <w:lang w:val="fr-FR"/>
        </w:rPr>
        <w:t xml:space="preserve"> (BIB 1433)</w:t>
      </w:r>
      <w:r w:rsidR="000D7A36" w:rsidRPr="0032190F">
        <w:rPr>
          <w:lang w:val="fr-FR"/>
        </w:rPr>
        <w:t>. L’absence d’objets en cuivre pour cette nécropole utilisée au 4</w:t>
      </w:r>
      <w:r w:rsidR="000D7A36" w:rsidRPr="0032190F">
        <w:rPr>
          <w:vertAlign w:val="superscript"/>
          <w:lang w:val="fr-FR"/>
        </w:rPr>
        <w:t>e</w:t>
      </w:r>
      <w:r w:rsidR="000D7A36" w:rsidRPr="0032190F">
        <w:rPr>
          <w:lang w:val="fr-FR"/>
        </w:rPr>
        <w:t xml:space="preserve"> millénaire est frappante (comparer avec </w:t>
      </w:r>
      <w:hyperlink r:id="rId9819" w:anchor="Sit_Spinosa" w:history="1">
        <w:r w:rsidR="000D7A36" w:rsidRPr="0032190F">
          <w:rPr>
            <w:rStyle w:val="Hyperlink"/>
            <w:lang w:val="fr-FR"/>
          </w:rPr>
          <w:t>Grotta della Spinosa</w:t>
        </w:r>
      </w:hyperlink>
      <w:r w:rsidR="000D7A36" w:rsidRPr="0032190F">
        <w:rPr>
          <w:lang w:val="fr-FR"/>
        </w:rPr>
        <w:t xml:space="preserve">, Guardistallo...). On peutexpliquer </w:t>
      </w:r>
      <w:r w:rsidR="00332CE0" w:rsidRPr="0032190F">
        <w:rPr>
          <w:lang w:val="fr-FR"/>
        </w:rPr>
        <w:t xml:space="preserve">cette absence </w:t>
      </w:r>
      <w:r w:rsidR="000D7A36" w:rsidRPr="0032190F">
        <w:rPr>
          <w:lang w:val="fr-FR"/>
        </w:rPr>
        <w:t>par la distance qui la sépare des gîtes de cuivre ou des facteurs sociaux (BIB 1413 p. 717)</w:t>
      </w:r>
      <w:r w:rsidR="00972478" w:rsidRPr="0032190F">
        <w:rPr>
          <w:lang w:val="fr-FR"/>
        </w:rPr>
        <w:t>.</w:t>
      </w:r>
    </w:p>
    <w:p w14:paraId="56F4FFC4" w14:textId="77777777" w:rsidR="00146F47" w:rsidRPr="0032190F" w:rsidRDefault="00146F47" w:rsidP="00242C0F">
      <w:pPr>
        <w:autoSpaceDE w:val="0"/>
        <w:autoSpaceDN w:val="0"/>
        <w:adjustRightInd w:val="0"/>
        <w:jc w:val="both"/>
        <w:rPr>
          <w:lang w:val="fr-FR"/>
        </w:rPr>
      </w:pPr>
    </w:p>
    <w:p w14:paraId="1004DCA5" w14:textId="77777777" w:rsidR="00CD0D9D" w:rsidRPr="0032190F" w:rsidRDefault="00CD0D9D" w:rsidP="00426FF9">
      <w:pPr>
        <w:pStyle w:val="Heading1"/>
      </w:pPr>
      <w:bookmarkStart w:id="4004" w:name="Sit_Garavicchio"/>
      <w:r w:rsidRPr="0032190F">
        <w:t>GARAVICCHIO</w:t>
      </w:r>
    </w:p>
    <w:bookmarkEnd w:id="4004"/>
    <w:p w14:paraId="259162A3" w14:textId="77777777" w:rsidR="00CD0D9D" w:rsidRPr="0032190F" w:rsidRDefault="00CD0D9D" w:rsidP="00242C0F">
      <w:pPr>
        <w:jc w:val="both"/>
        <w:rPr>
          <w:lang w:val="fr-FR"/>
        </w:rPr>
      </w:pPr>
    </w:p>
    <w:p w14:paraId="5581BFA3" w14:textId="6C216D83" w:rsidR="008B52C4" w:rsidRPr="0032190F" w:rsidRDefault="008B52C4" w:rsidP="00242C0F">
      <w:pPr>
        <w:jc w:val="both"/>
        <w:rPr>
          <w:lang w:val="fr-FR"/>
        </w:rPr>
      </w:pPr>
      <w:r w:rsidRPr="0032190F">
        <w:rPr>
          <w:lang w:val="fr-FR"/>
        </w:rPr>
        <w:t xml:space="preserve">Garavicchio </w:t>
      </w:r>
      <w:r w:rsidR="00972478" w:rsidRPr="0032190F">
        <w:rPr>
          <w:lang w:val="fr-FR"/>
        </w:rPr>
        <w:t xml:space="preserve">(Capalbio, Grosseto) </w:t>
      </w:r>
      <w:r w:rsidRPr="0032190F">
        <w:rPr>
          <w:lang w:val="fr-FR"/>
        </w:rPr>
        <w:t>est un petit cimetière</w:t>
      </w:r>
      <w:r w:rsidR="00146F47" w:rsidRPr="0032190F">
        <w:rPr>
          <w:lang w:val="fr-FR"/>
        </w:rPr>
        <w:t xml:space="preserve">, attribué à la tradition funéraire de </w:t>
      </w:r>
      <w:hyperlink r:id="rId9820" w:anchor="Cul_Rinaldone" w:history="1">
        <w:r w:rsidR="00146F47" w:rsidRPr="0032190F">
          <w:rPr>
            <w:rStyle w:val="Hyperlink"/>
            <w:lang w:val="fr-FR"/>
          </w:rPr>
          <w:t>Rinaldone</w:t>
        </w:r>
      </w:hyperlink>
      <w:r w:rsidR="00146F47" w:rsidRPr="0032190F">
        <w:rPr>
          <w:lang w:val="fr-FR"/>
        </w:rPr>
        <w:t xml:space="preserve">, </w:t>
      </w:r>
      <w:r w:rsidRPr="0032190F">
        <w:rPr>
          <w:lang w:val="fr-FR"/>
        </w:rPr>
        <w:t>mis à jour dans une carrière de graviers qui comprend 7 tombes creusées dans la roche dont plusieurs ont été datées (BIB 1433 p. 710)</w:t>
      </w:r>
    </w:p>
    <w:p w14:paraId="6DA1A16F" w14:textId="77777777" w:rsidR="008B52C4" w:rsidRPr="0032190F" w:rsidRDefault="008B52C4"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72"/>
        <w:gridCol w:w="1172"/>
        <w:gridCol w:w="1026"/>
        <w:gridCol w:w="1089"/>
      </w:tblGrid>
      <w:tr w:rsidR="00146F47" w:rsidRPr="00DB5974" w14:paraId="240F57D2" w14:textId="77777777">
        <w:trPr>
          <w:jc w:val="center"/>
        </w:trPr>
        <w:tc>
          <w:tcPr>
            <w:tcW w:w="0" w:type="auto"/>
            <w:vAlign w:val="center"/>
          </w:tcPr>
          <w:p w14:paraId="6CBB1BA1" w14:textId="77777777" w:rsidR="00146F47" w:rsidRPr="0032190F" w:rsidRDefault="00146F47" w:rsidP="00242C0F">
            <w:pPr>
              <w:jc w:val="center"/>
              <w:rPr>
                <w:sz w:val="20"/>
                <w:szCs w:val="20"/>
                <w:lang w:val="fr-FR"/>
              </w:rPr>
            </w:pPr>
          </w:p>
        </w:tc>
        <w:tc>
          <w:tcPr>
            <w:tcW w:w="0" w:type="auto"/>
            <w:vAlign w:val="center"/>
          </w:tcPr>
          <w:p w14:paraId="611FD683" w14:textId="77777777" w:rsidR="00146F47" w:rsidRPr="0032190F" w:rsidRDefault="00146F47" w:rsidP="00242C0F">
            <w:pPr>
              <w:jc w:val="center"/>
              <w:rPr>
                <w:sz w:val="20"/>
                <w:szCs w:val="20"/>
                <w:lang w:val="fr-FR"/>
              </w:rPr>
            </w:pPr>
          </w:p>
        </w:tc>
        <w:tc>
          <w:tcPr>
            <w:tcW w:w="0" w:type="auto"/>
            <w:vAlign w:val="center"/>
          </w:tcPr>
          <w:p w14:paraId="1D755681" w14:textId="77777777" w:rsidR="00146F47" w:rsidRPr="00DB5974" w:rsidRDefault="00146F47" w:rsidP="00242C0F">
            <w:pPr>
              <w:jc w:val="center"/>
              <w:rPr>
                <w:sz w:val="20"/>
                <w:szCs w:val="20"/>
              </w:rPr>
            </w:pPr>
            <w:r w:rsidRPr="00DB5974">
              <w:rPr>
                <w:sz w:val="20"/>
                <w:szCs w:val="20"/>
              </w:rPr>
              <w:t>BP</w:t>
            </w:r>
          </w:p>
        </w:tc>
        <w:tc>
          <w:tcPr>
            <w:tcW w:w="0" w:type="auto"/>
            <w:vAlign w:val="center"/>
          </w:tcPr>
          <w:p w14:paraId="39845074" w14:textId="77777777" w:rsidR="00146F47" w:rsidRPr="00DB5974" w:rsidRDefault="00146F47" w:rsidP="00242C0F">
            <w:pPr>
              <w:jc w:val="center"/>
              <w:rPr>
                <w:sz w:val="20"/>
                <w:szCs w:val="20"/>
              </w:rPr>
            </w:pPr>
            <w:r w:rsidRPr="00DB5974">
              <w:rPr>
                <w:sz w:val="20"/>
                <w:szCs w:val="20"/>
              </w:rPr>
              <w:t>Cal BC 2s.</w:t>
            </w:r>
          </w:p>
        </w:tc>
      </w:tr>
      <w:tr w:rsidR="00146F47" w:rsidRPr="00DB5974" w14:paraId="6AD04F9D" w14:textId="77777777">
        <w:trPr>
          <w:jc w:val="center"/>
        </w:trPr>
        <w:tc>
          <w:tcPr>
            <w:tcW w:w="0" w:type="auto"/>
            <w:vAlign w:val="center"/>
          </w:tcPr>
          <w:p w14:paraId="7BA8D96B" w14:textId="77777777" w:rsidR="00146F47" w:rsidRPr="00DB5974" w:rsidRDefault="00146F47" w:rsidP="00242C0F">
            <w:pPr>
              <w:jc w:val="center"/>
              <w:rPr>
                <w:sz w:val="20"/>
                <w:szCs w:val="20"/>
              </w:rPr>
            </w:pPr>
            <w:r w:rsidRPr="00DB5974">
              <w:rPr>
                <w:sz w:val="20"/>
                <w:szCs w:val="20"/>
              </w:rPr>
              <w:t>t. 1</w:t>
            </w:r>
          </w:p>
        </w:tc>
        <w:tc>
          <w:tcPr>
            <w:tcW w:w="0" w:type="auto"/>
            <w:gridSpan w:val="3"/>
            <w:vAlign w:val="center"/>
          </w:tcPr>
          <w:p w14:paraId="17A9DEAD" w14:textId="77777777" w:rsidR="00146F47" w:rsidRPr="00DB5974" w:rsidRDefault="00146F47" w:rsidP="00242C0F">
            <w:pPr>
              <w:jc w:val="center"/>
              <w:rPr>
                <w:sz w:val="20"/>
                <w:szCs w:val="20"/>
              </w:rPr>
            </w:pPr>
            <w:r w:rsidRPr="00DB5974">
              <w:rPr>
                <w:i/>
                <w:sz w:val="20"/>
                <w:szCs w:val="20"/>
              </w:rPr>
              <w:t>Echec</w:t>
            </w:r>
          </w:p>
        </w:tc>
      </w:tr>
      <w:tr w:rsidR="00146F47" w:rsidRPr="00DB5974" w14:paraId="4213E94D" w14:textId="77777777">
        <w:trPr>
          <w:jc w:val="center"/>
        </w:trPr>
        <w:tc>
          <w:tcPr>
            <w:tcW w:w="0" w:type="auto"/>
            <w:vAlign w:val="center"/>
          </w:tcPr>
          <w:p w14:paraId="548B1FC9" w14:textId="77777777" w:rsidR="00146F47" w:rsidRPr="00DB5974" w:rsidRDefault="00146F47" w:rsidP="00242C0F">
            <w:pPr>
              <w:jc w:val="center"/>
              <w:rPr>
                <w:sz w:val="20"/>
                <w:szCs w:val="20"/>
              </w:rPr>
            </w:pPr>
            <w:r w:rsidRPr="00DB5974">
              <w:rPr>
                <w:sz w:val="20"/>
                <w:szCs w:val="20"/>
              </w:rPr>
              <w:t>t. 2</w:t>
            </w:r>
          </w:p>
        </w:tc>
        <w:tc>
          <w:tcPr>
            <w:tcW w:w="0" w:type="auto"/>
            <w:vAlign w:val="center"/>
          </w:tcPr>
          <w:p w14:paraId="784F55A1" w14:textId="77777777" w:rsidR="00146F47" w:rsidRPr="00DB5974" w:rsidRDefault="00146F47" w:rsidP="00242C0F">
            <w:pPr>
              <w:jc w:val="center"/>
              <w:rPr>
                <w:sz w:val="20"/>
                <w:szCs w:val="20"/>
              </w:rPr>
            </w:pPr>
            <w:r w:rsidRPr="00DB5974">
              <w:rPr>
                <w:sz w:val="20"/>
                <w:szCs w:val="20"/>
              </w:rPr>
              <w:t>OxA-18278</w:t>
            </w:r>
          </w:p>
          <w:p w14:paraId="16950C1C" w14:textId="77777777" w:rsidR="00146F47" w:rsidRPr="00DB5974" w:rsidRDefault="00146F47" w:rsidP="00242C0F">
            <w:pPr>
              <w:jc w:val="center"/>
              <w:rPr>
                <w:sz w:val="20"/>
                <w:szCs w:val="20"/>
              </w:rPr>
            </w:pPr>
            <w:r w:rsidRPr="00DB5974">
              <w:rPr>
                <w:sz w:val="20"/>
                <w:szCs w:val="20"/>
              </w:rPr>
              <w:t>OxA-18279</w:t>
            </w:r>
          </w:p>
          <w:p w14:paraId="6EFE4325" w14:textId="77777777" w:rsidR="00146F47" w:rsidRPr="00DB5974" w:rsidRDefault="00146F47" w:rsidP="00242C0F">
            <w:pPr>
              <w:jc w:val="center"/>
              <w:rPr>
                <w:sz w:val="20"/>
                <w:szCs w:val="20"/>
              </w:rPr>
            </w:pPr>
            <w:r w:rsidRPr="00DB5974">
              <w:rPr>
                <w:sz w:val="20"/>
                <w:szCs w:val="20"/>
              </w:rPr>
              <w:t>OxA-18280</w:t>
            </w:r>
          </w:p>
        </w:tc>
        <w:tc>
          <w:tcPr>
            <w:tcW w:w="0" w:type="auto"/>
            <w:vAlign w:val="center"/>
          </w:tcPr>
          <w:p w14:paraId="2B62CC64" w14:textId="77777777" w:rsidR="00146F47" w:rsidRPr="00DB5974" w:rsidRDefault="00146F47" w:rsidP="00242C0F">
            <w:pPr>
              <w:jc w:val="center"/>
              <w:rPr>
                <w:sz w:val="20"/>
                <w:szCs w:val="20"/>
              </w:rPr>
            </w:pPr>
            <w:r w:rsidRPr="00DB5974">
              <w:rPr>
                <w:sz w:val="20"/>
                <w:szCs w:val="20"/>
              </w:rPr>
              <w:t>4710 ± 31</w:t>
            </w:r>
          </w:p>
          <w:p w14:paraId="0847EC2D" w14:textId="77777777" w:rsidR="00146F47" w:rsidRPr="00DB5974" w:rsidRDefault="00146F47" w:rsidP="00242C0F">
            <w:pPr>
              <w:jc w:val="center"/>
              <w:rPr>
                <w:sz w:val="20"/>
                <w:szCs w:val="20"/>
              </w:rPr>
            </w:pPr>
            <w:r w:rsidRPr="00DB5974">
              <w:rPr>
                <w:sz w:val="20"/>
                <w:szCs w:val="20"/>
              </w:rPr>
              <w:t>4712 ± 31</w:t>
            </w:r>
          </w:p>
          <w:p w14:paraId="4A3C37A4" w14:textId="77777777" w:rsidR="00146F47" w:rsidRPr="00DB5974" w:rsidRDefault="00146F47" w:rsidP="00242C0F">
            <w:pPr>
              <w:jc w:val="center"/>
              <w:rPr>
                <w:sz w:val="20"/>
                <w:szCs w:val="20"/>
              </w:rPr>
            </w:pPr>
            <w:r w:rsidRPr="00DB5974">
              <w:rPr>
                <w:sz w:val="20"/>
                <w:szCs w:val="20"/>
              </w:rPr>
              <w:t>4768 ± 31</w:t>
            </w:r>
          </w:p>
        </w:tc>
        <w:tc>
          <w:tcPr>
            <w:tcW w:w="0" w:type="auto"/>
            <w:vAlign w:val="center"/>
          </w:tcPr>
          <w:p w14:paraId="032F5863" w14:textId="77777777" w:rsidR="00146F47" w:rsidRPr="00DB5974" w:rsidRDefault="00146F47" w:rsidP="00242C0F">
            <w:pPr>
              <w:jc w:val="center"/>
              <w:rPr>
                <w:sz w:val="20"/>
                <w:szCs w:val="20"/>
              </w:rPr>
            </w:pPr>
            <w:r w:rsidRPr="00DB5974">
              <w:rPr>
                <w:sz w:val="20"/>
                <w:szCs w:val="20"/>
              </w:rPr>
              <w:t>3632-3373</w:t>
            </w:r>
          </w:p>
          <w:p w14:paraId="4A5E7E38" w14:textId="77777777" w:rsidR="00146F47" w:rsidRPr="00DB5974" w:rsidRDefault="00146F47" w:rsidP="00242C0F">
            <w:pPr>
              <w:jc w:val="center"/>
              <w:rPr>
                <w:sz w:val="20"/>
                <w:szCs w:val="20"/>
              </w:rPr>
            </w:pPr>
            <w:r w:rsidRPr="00DB5974">
              <w:rPr>
                <w:sz w:val="20"/>
                <w:szCs w:val="20"/>
              </w:rPr>
              <w:t>3632-3374</w:t>
            </w:r>
          </w:p>
          <w:p w14:paraId="261D034A" w14:textId="77777777" w:rsidR="00146F47" w:rsidRPr="00DB5974" w:rsidRDefault="00146F47" w:rsidP="00242C0F">
            <w:pPr>
              <w:jc w:val="center"/>
              <w:rPr>
                <w:sz w:val="20"/>
                <w:szCs w:val="20"/>
              </w:rPr>
            </w:pPr>
            <w:r w:rsidRPr="00DB5974">
              <w:rPr>
                <w:sz w:val="20"/>
                <w:szCs w:val="20"/>
              </w:rPr>
              <w:t>3641-3384</w:t>
            </w:r>
          </w:p>
        </w:tc>
      </w:tr>
      <w:tr w:rsidR="00146F47" w:rsidRPr="00DB5974" w14:paraId="26289B01" w14:textId="77777777">
        <w:trPr>
          <w:jc w:val="center"/>
        </w:trPr>
        <w:tc>
          <w:tcPr>
            <w:tcW w:w="0" w:type="auto"/>
            <w:vAlign w:val="center"/>
          </w:tcPr>
          <w:p w14:paraId="10EA0A63" w14:textId="77777777" w:rsidR="00146F47" w:rsidRPr="00DB5974" w:rsidRDefault="00146F47" w:rsidP="00242C0F">
            <w:pPr>
              <w:jc w:val="center"/>
              <w:rPr>
                <w:sz w:val="20"/>
                <w:szCs w:val="20"/>
              </w:rPr>
            </w:pPr>
            <w:r w:rsidRPr="00DB5974">
              <w:rPr>
                <w:sz w:val="20"/>
                <w:szCs w:val="20"/>
              </w:rPr>
              <w:t>t. 3</w:t>
            </w:r>
          </w:p>
        </w:tc>
        <w:tc>
          <w:tcPr>
            <w:tcW w:w="0" w:type="auto"/>
            <w:vAlign w:val="center"/>
          </w:tcPr>
          <w:p w14:paraId="7D9D4284" w14:textId="77777777" w:rsidR="00146F47" w:rsidRPr="00DB5974" w:rsidRDefault="00146F47" w:rsidP="00242C0F">
            <w:pPr>
              <w:jc w:val="center"/>
              <w:rPr>
                <w:sz w:val="20"/>
                <w:szCs w:val="20"/>
              </w:rPr>
            </w:pPr>
            <w:r w:rsidRPr="00DB5974">
              <w:rPr>
                <w:sz w:val="20"/>
                <w:szCs w:val="20"/>
              </w:rPr>
              <w:t>OxA-18281</w:t>
            </w:r>
          </w:p>
        </w:tc>
        <w:tc>
          <w:tcPr>
            <w:tcW w:w="0" w:type="auto"/>
            <w:vAlign w:val="center"/>
          </w:tcPr>
          <w:p w14:paraId="150DB7E5" w14:textId="77777777" w:rsidR="00146F47" w:rsidRPr="00DB5974" w:rsidRDefault="00146F47" w:rsidP="00242C0F">
            <w:pPr>
              <w:jc w:val="center"/>
              <w:rPr>
                <w:sz w:val="20"/>
                <w:szCs w:val="20"/>
              </w:rPr>
            </w:pPr>
            <w:r w:rsidRPr="00DB5974">
              <w:rPr>
                <w:sz w:val="20"/>
                <w:szCs w:val="20"/>
              </w:rPr>
              <w:t>4236 ± 29</w:t>
            </w:r>
          </w:p>
        </w:tc>
        <w:tc>
          <w:tcPr>
            <w:tcW w:w="0" w:type="auto"/>
            <w:vAlign w:val="center"/>
          </w:tcPr>
          <w:p w14:paraId="4A547C12" w14:textId="77777777" w:rsidR="00146F47" w:rsidRPr="00DB5974" w:rsidRDefault="00146F47" w:rsidP="00242C0F">
            <w:pPr>
              <w:jc w:val="center"/>
              <w:rPr>
                <w:sz w:val="20"/>
                <w:szCs w:val="20"/>
              </w:rPr>
            </w:pPr>
            <w:r w:rsidRPr="00DB5974">
              <w:rPr>
                <w:sz w:val="20"/>
                <w:szCs w:val="20"/>
              </w:rPr>
              <w:t>2909-2704</w:t>
            </w:r>
          </w:p>
        </w:tc>
      </w:tr>
    </w:tbl>
    <w:p w14:paraId="7ECF2E61" w14:textId="77777777" w:rsidR="008B52C4" w:rsidRPr="004D385C" w:rsidRDefault="008B52C4" w:rsidP="00242C0F">
      <w:pPr>
        <w:jc w:val="both"/>
      </w:pPr>
      <w:r>
        <w:t>(BIB 1433)</w:t>
      </w:r>
    </w:p>
    <w:p w14:paraId="6D334834" w14:textId="77777777" w:rsidR="008B52C4" w:rsidRDefault="008B52C4" w:rsidP="00242C0F">
      <w:pPr>
        <w:jc w:val="both"/>
      </w:pPr>
    </w:p>
    <w:p w14:paraId="6365F497" w14:textId="77777777" w:rsidR="008B52C4" w:rsidRDefault="008B52C4" w:rsidP="00242C0F">
      <w:pPr>
        <w:pStyle w:val="Heading2"/>
      </w:pPr>
      <w:r>
        <w:t>Tombe 1</w:t>
      </w:r>
    </w:p>
    <w:p w14:paraId="59652EE1" w14:textId="77777777" w:rsidR="008B52C4" w:rsidRDefault="008B52C4" w:rsidP="00242C0F">
      <w:pPr>
        <w:jc w:val="both"/>
      </w:pPr>
    </w:p>
    <w:p w14:paraId="19C44867" w14:textId="788259DE" w:rsidR="008B52C4" w:rsidRPr="0032190F" w:rsidRDefault="008B52C4" w:rsidP="00242C0F">
      <w:pPr>
        <w:jc w:val="both"/>
        <w:rPr>
          <w:lang w:val="fr-FR"/>
        </w:rPr>
      </w:pPr>
      <w:r w:rsidRPr="0032190F">
        <w:rPr>
          <w:lang w:val="fr-FR"/>
        </w:rPr>
        <w:t>Inhuamation individuelle avec deux haches en cuivre et un poinçon en cuivre (</w:t>
      </w:r>
      <w:r w:rsidRPr="0032190F">
        <w:rPr>
          <w:i/>
          <w:lang w:val="fr-FR"/>
        </w:rPr>
        <w:t>awl</w:t>
      </w:r>
      <w:r w:rsidRPr="0032190F">
        <w:rPr>
          <w:lang w:val="fr-FR"/>
        </w:rPr>
        <w:t>) (BIB 1433 p. 710)</w:t>
      </w:r>
      <w:r w:rsidR="00972478" w:rsidRPr="0032190F">
        <w:rPr>
          <w:lang w:val="fr-FR"/>
        </w:rPr>
        <w:t xml:space="preserve">.  </w:t>
      </w:r>
      <w:r w:rsidRPr="0032190F">
        <w:rPr>
          <w:lang w:val="fr-FR"/>
        </w:rPr>
        <w:t xml:space="preserve">La tombe 1 de Garavicchio a livré une tête de massue piriforme à presque trapézoïdale associé à du matériel plus récent que celui de la tombe 3 de </w:t>
      </w:r>
      <w:hyperlink r:id="rId9821" w:anchor="Sit_Rinaldone" w:history="1">
        <w:r w:rsidRPr="0032190F">
          <w:rPr>
            <w:rStyle w:val="Hyperlink"/>
            <w:lang w:val="fr-FR"/>
          </w:rPr>
          <w:t>Rinaldone</w:t>
        </w:r>
      </w:hyperlink>
      <w:r w:rsidRPr="0032190F">
        <w:rPr>
          <w:lang w:val="fr-FR"/>
        </w:rPr>
        <w:t xml:space="preserve"> (BIB 988 p. 245 (BIB 990)) : t. 1 (SS BIB)</w:t>
      </w:r>
      <w:r w:rsidR="00972478" w:rsidRPr="0032190F">
        <w:rPr>
          <w:lang w:val="fr-FR"/>
        </w:rPr>
        <w:t xml:space="preserve">. </w:t>
      </w:r>
      <w:r w:rsidRPr="0032190F">
        <w:rPr>
          <w:lang w:val="fr-FR"/>
        </w:rPr>
        <w:t xml:space="preserve">Datation </w:t>
      </w:r>
      <w:smartTag w:uri="urn:schemas-microsoft-com:office:smarttags" w:element="metricconverter">
        <w:smartTagPr>
          <w:attr w:name="ProductID" w:val="14C"/>
        </w:smartTagPr>
        <w:r w:rsidRPr="0032190F">
          <w:rPr>
            <w:lang w:val="fr-FR"/>
          </w:rPr>
          <w:t>14C</w:t>
        </w:r>
      </w:smartTag>
      <w:r w:rsidRPr="0032190F">
        <w:rPr>
          <w:lang w:val="fr-FR"/>
        </w:rPr>
        <w:t xml:space="preserve"> (BIB 1433 p. 710)</w:t>
      </w:r>
    </w:p>
    <w:p w14:paraId="1A1A6904" w14:textId="77777777" w:rsidR="008B52C4" w:rsidRPr="0032190F" w:rsidRDefault="008B52C4" w:rsidP="00242C0F">
      <w:pPr>
        <w:jc w:val="both"/>
        <w:rPr>
          <w:lang w:val="fr-FR"/>
        </w:rPr>
      </w:pPr>
    </w:p>
    <w:p w14:paraId="023B90E1" w14:textId="77777777" w:rsidR="008B52C4" w:rsidRPr="0032190F" w:rsidRDefault="008B52C4" w:rsidP="00242C0F">
      <w:pPr>
        <w:pStyle w:val="Heading2"/>
      </w:pPr>
      <w:r w:rsidRPr="0032190F">
        <w:t>Tombe 2</w:t>
      </w:r>
    </w:p>
    <w:p w14:paraId="4231B3B9" w14:textId="77777777" w:rsidR="008B52C4" w:rsidRPr="0032190F" w:rsidRDefault="008B52C4" w:rsidP="00242C0F">
      <w:pPr>
        <w:rPr>
          <w:lang w:val="fr-FR"/>
        </w:rPr>
      </w:pPr>
    </w:p>
    <w:p w14:paraId="07C88B97" w14:textId="62D8F937" w:rsidR="008B52C4" w:rsidRPr="0032190F" w:rsidRDefault="008B52C4" w:rsidP="00242C0F">
      <w:pPr>
        <w:rPr>
          <w:lang w:val="fr-FR"/>
        </w:rPr>
      </w:pPr>
      <w:r w:rsidRPr="0032190F">
        <w:rPr>
          <w:lang w:val="fr-FR"/>
        </w:rPr>
        <w:t>Sépulture double, un poinçon (</w:t>
      </w:r>
      <w:r w:rsidRPr="0032190F">
        <w:rPr>
          <w:i/>
          <w:lang w:val="fr-FR"/>
        </w:rPr>
        <w:t>awl</w:t>
      </w:r>
      <w:r w:rsidRPr="0032190F">
        <w:rPr>
          <w:lang w:val="fr-FR"/>
        </w:rPr>
        <w:t>) en cuivre, d’autres offrandes (BIB 1433 p. 710)</w:t>
      </w:r>
      <w:r w:rsidR="00146F47" w:rsidRPr="0032190F">
        <w:rPr>
          <w:lang w:val="fr-FR"/>
        </w:rPr>
        <w:t xml:space="preserve">, un poignard de type </w:t>
      </w:r>
      <w:hyperlink r:id="rId9822" w:anchor="Typ_Arm_Poignards_Italie" w:history="1">
        <w:r w:rsidR="00146F47" w:rsidRPr="0032190F">
          <w:rPr>
            <w:rStyle w:val="Hyperlink"/>
            <w:i/>
            <w:lang w:val="fr-FR"/>
          </w:rPr>
          <w:t>Guardistallo</w:t>
        </w:r>
      </w:hyperlink>
      <w:r w:rsidR="00146F47" w:rsidRPr="0032190F">
        <w:rPr>
          <w:lang w:val="fr-FR"/>
        </w:rPr>
        <w:t xml:space="preserve"> (BIB 1433 p. 715)</w:t>
      </w:r>
      <w:r w:rsidR="00972478" w:rsidRPr="0032190F">
        <w:rPr>
          <w:lang w:val="fr-FR"/>
        </w:rPr>
        <w:t xml:space="preserve">. </w:t>
      </w:r>
      <w:r w:rsidR="00146F47" w:rsidRPr="0032190F">
        <w:rPr>
          <w:lang w:val="fr-FR"/>
        </w:rPr>
        <w:t>Une datation</w:t>
      </w:r>
      <w:smartTag w:uri="urn:schemas-microsoft-com:office:smarttags" w:element="metricconverter">
        <w:smartTagPr>
          <w:attr w:name="ProductID" w:val="14C"/>
        </w:smartTagPr>
        <w:r w:rsidRPr="0032190F">
          <w:rPr>
            <w:vertAlign w:val="superscript"/>
            <w:lang w:val="fr-FR"/>
          </w:rPr>
          <w:t>14</w:t>
        </w:r>
        <w:r w:rsidRPr="0032190F">
          <w:rPr>
            <w:lang w:val="fr-FR"/>
          </w:rPr>
          <w:t>C</w:t>
        </w:r>
      </w:smartTag>
      <w:r w:rsidRPr="0032190F">
        <w:rPr>
          <w:lang w:val="fr-FR"/>
        </w:rPr>
        <w:t xml:space="preserve"> (BIB 1433 p. 710)</w:t>
      </w:r>
      <w:r w:rsidR="00972478" w:rsidRPr="0032190F">
        <w:rPr>
          <w:lang w:val="fr-FR"/>
        </w:rPr>
        <w:t>.</w:t>
      </w:r>
    </w:p>
    <w:p w14:paraId="339FDFFF" w14:textId="77777777" w:rsidR="008B52C4" w:rsidRPr="0032190F" w:rsidRDefault="008B52C4" w:rsidP="00242C0F">
      <w:pPr>
        <w:rPr>
          <w:lang w:val="fr-FR"/>
        </w:rPr>
      </w:pPr>
    </w:p>
    <w:p w14:paraId="1760FFB3" w14:textId="77777777" w:rsidR="008B52C4" w:rsidRPr="0032190F" w:rsidRDefault="008B52C4" w:rsidP="00242C0F">
      <w:pPr>
        <w:pStyle w:val="Heading2"/>
      </w:pPr>
      <w:r w:rsidRPr="0032190F">
        <w:t>Tombe 3</w:t>
      </w:r>
    </w:p>
    <w:p w14:paraId="7F3E2321" w14:textId="77777777" w:rsidR="008B52C4" w:rsidRPr="0032190F" w:rsidRDefault="008B52C4" w:rsidP="00242C0F">
      <w:pPr>
        <w:rPr>
          <w:lang w:val="fr-FR"/>
        </w:rPr>
      </w:pPr>
    </w:p>
    <w:p w14:paraId="0DD6B688" w14:textId="77777777" w:rsidR="008B52C4" w:rsidRPr="0032190F" w:rsidRDefault="008B52C4" w:rsidP="00242C0F">
      <w:pPr>
        <w:jc w:val="both"/>
        <w:rPr>
          <w:lang w:val="fr-FR"/>
        </w:rPr>
      </w:pPr>
      <w:r w:rsidRPr="0032190F">
        <w:rPr>
          <w:lang w:val="fr-FR"/>
        </w:rPr>
        <w:t>Squelette en connexion anatomique avec un poignard en cuivre (</w:t>
      </w:r>
      <w:r w:rsidRPr="0032190F">
        <w:rPr>
          <w:i/>
          <w:lang w:val="fr-FR"/>
        </w:rPr>
        <w:t>alloy-copper</w:t>
      </w:r>
      <w:r w:rsidRPr="0032190F">
        <w:rPr>
          <w:lang w:val="fr-FR"/>
        </w:rPr>
        <w:t>) et un poinçon (</w:t>
      </w:r>
      <w:r w:rsidRPr="0032190F">
        <w:rPr>
          <w:i/>
          <w:lang w:val="fr-FR"/>
        </w:rPr>
        <w:t>awl</w:t>
      </w:r>
      <w:r w:rsidRPr="0032190F">
        <w:rPr>
          <w:lang w:val="fr-FR"/>
        </w:rPr>
        <w:t>) en cuivre (BIB 1433 p. 710)</w:t>
      </w:r>
      <w:r w:rsidR="00972478" w:rsidRPr="0032190F">
        <w:rPr>
          <w:lang w:val="fr-FR"/>
        </w:rPr>
        <w:t xml:space="preserve">. </w:t>
      </w:r>
      <w:r w:rsidRPr="0032190F">
        <w:rPr>
          <w:lang w:val="fr-FR"/>
        </w:rPr>
        <w:t xml:space="preserve">Datation </w:t>
      </w:r>
      <w:smartTag w:uri="urn:schemas-microsoft-com:office:smarttags" w:element="metricconverter">
        <w:smartTagPr>
          <w:attr w:name="ProductID" w:val="14C"/>
        </w:smartTagPr>
        <w:r w:rsidRPr="0032190F">
          <w:rPr>
            <w:vertAlign w:val="superscript"/>
            <w:lang w:val="fr-FR"/>
          </w:rPr>
          <w:t>14</w:t>
        </w:r>
        <w:r w:rsidRPr="0032190F">
          <w:rPr>
            <w:lang w:val="fr-FR"/>
          </w:rPr>
          <w:t>C</w:t>
        </w:r>
      </w:smartTag>
      <w:r w:rsidRPr="0032190F">
        <w:rPr>
          <w:lang w:val="fr-FR"/>
        </w:rPr>
        <w:t xml:space="preserve"> (BIB 1433 p. 710)</w:t>
      </w:r>
    </w:p>
    <w:p w14:paraId="01253788" w14:textId="77777777" w:rsidR="001430D3" w:rsidRPr="0032190F" w:rsidRDefault="001430D3" w:rsidP="00242C0F">
      <w:pPr>
        <w:jc w:val="both"/>
        <w:rPr>
          <w:lang w:val="fr-FR"/>
        </w:rPr>
      </w:pPr>
    </w:p>
    <w:p w14:paraId="0BD011C2" w14:textId="77777777" w:rsidR="001430D3" w:rsidRPr="0032190F" w:rsidRDefault="001430D3" w:rsidP="00426FF9">
      <w:pPr>
        <w:pStyle w:val="Heading1"/>
      </w:pPr>
      <w:bookmarkStart w:id="4005" w:name="Sit_Rinaldone"/>
      <w:r w:rsidRPr="0032190F">
        <w:t>RINALDONE (Nécropole de)</w:t>
      </w:r>
    </w:p>
    <w:bookmarkEnd w:id="4005"/>
    <w:p w14:paraId="4845FF8B" w14:textId="77777777" w:rsidR="001430D3" w:rsidRPr="0032190F" w:rsidRDefault="001430D3" w:rsidP="00242C0F">
      <w:pPr>
        <w:jc w:val="both"/>
        <w:rPr>
          <w:lang w:val="fr-FR"/>
        </w:rPr>
      </w:pPr>
    </w:p>
    <w:p w14:paraId="40694216" w14:textId="3891D357" w:rsidR="00A9523C" w:rsidRPr="0032190F" w:rsidRDefault="001430D3" w:rsidP="00242C0F">
      <w:pPr>
        <w:jc w:val="both"/>
        <w:rPr>
          <w:lang w:val="fr-FR"/>
        </w:rPr>
      </w:pPr>
      <w:r w:rsidRPr="0032190F">
        <w:rPr>
          <w:lang w:val="fr-FR"/>
        </w:rPr>
        <w:t>La nécropole de Rinaldone (</w:t>
      </w:r>
      <w:r w:rsidR="00972478" w:rsidRPr="0032190F">
        <w:rPr>
          <w:lang w:val="fr-FR"/>
        </w:rPr>
        <w:t>Montefiascone-</w:t>
      </w:r>
      <w:r w:rsidRPr="0032190F">
        <w:rPr>
          <w:lang w:val="fr-FR"/>
        </w:rPr>
        <w:t xml:space="preserve">Viterbo, </w:t>
      </w:r>
      <w:r w:rsidR="00B86ECC" w:rsidRPr="0032190F">
        <w:rPr>
          <w:lang w:val="fr-FR"/>
        </w:rPr>
        <w:t>Italie centrale</w:t>
      </w:r>
      <w:r w:rsidRPr="0032190F">
        <w:rPr>
          <w:lang w:val="fr-FR"/>
        </w:rPr>
        <w:t xml:space="preserve">) a donné son nom à la culture de </w:t>
      </w:r>
      <w:hyperlink r:id="rId9823" w:anchor="Cul_Rinaldone" w:history="1">
        <w:r w:rsidR="001C239E" w:rsidRPr="0032190F">
          <w:rPr>
            <w:rStyle w:val="Hyperlink"/>
            <w:lang w:val="fr-FR"/>
          </w:rPr>
          <w:t>Rinaldone</w:t>
        </w:r>
      </w:hyperlink>
      <w:r w:rsidRPr="0032190F">
        <w:rPr>
          <w:lang w:val="fr-FR"/>
        </w:rPr>
        <w:t>. 12 sépultures creusées dans le tuf. Chambres funéraires de plan ovale avec couloir, contenant des inhumatio</w:t>
      </w:r>
      <w:r w:rsidR="00A9523C" w:rsidRPr="0032190F">
        <w:rPr>
          <w:lang w:val="fr-FR"/>
        </w:rPr>
        <w:t>ns repliées sur le côté gauche (BIB 56 p. 60). Le matériel abîmé semble appartenir à 2 sépultures (BIB 930)</w:t>
      </w:r>
    </w:p>
    <w:p w14:paraId="21192C32" w14:textId="77777777" w:rsidR="00A9523C" w:rsidRPr="0032190F" w:rsidRDefault="00A9523C" w:rsidP="00242C0F">
      <w:pPr>
        <w:jc w:val="both"/>
        <w:rPr>
          <w:lang w:val="fr-FR"/>
        </w:rPr>
      </w:pPr>
    </w:p>
    <w:p w14:paraId="5DC14AB6" w14:textId="77777777" w:rsidR="0042524C" w:rsidRPr="0032190F" w:rsidRDefault="0042524C" w:rsidP="00242C0F">
      <w:pPr>
        <w:jc w:val="both"/>
        <w:rPr>
          <w:lang w:val="fr-FR"/>
        </w:rPr>
      </w:pPr>
      <w:r w:rsidRPr="0032190F">
        <w:rPr>
          <w:lang w:val="fr-FR"/>
        </w:rPr>
        <w:t xml:space="preserve">La nécropole aurait connue 2 phases : </w:t>
      </w:r>
    </w:p>
    <w:p w14:paraId="5B5C0C12" w14:textId="77777777" w:rsidR="0042524C" w:rsidRPr="0032190F" w:rsidRDefault="0042524C" w:rsidP="00242C0F">
      <w:pPr>
        <w:jc w:val="both"/>
        <w:rPr>
          <w:lang w:val="fr-FR"/>
        </w:rPr>
      </w:pPr>
      <w:r w:rsidRPr="0032190F">
        <w:rPr>
          <w:lang w:val="fr-FR"/>
        </w:rPr>
        <w:tab/>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38"/>
        <w:gridCol w:w="2160"/>
        <w:gridCol w:w="1416"/>
      </w:tblGrid>
      <w:tr w:rsidR="00B2158E" w:rsidRPr="00DB5974" w14:paraId="6B2D0D88" w14:textId="77777777" w:rsidTr="00DE276B">
        <w:trPr>
          <w:jc w:val="center"/>
        </w:trPr>
        <w:tc>
          <w:tcPr>
            <w:tcW w:w="2638" w:type="dxa"/>
            <w:vAlign w:val="center"/>
          </w:tcPr>
          <w:p w14:paraId="7547F437" w14:textId="77777777" w:rsidR="00B2158E" w:rsidRPr="0032190F" w:rsidRDefault="00B2158E" w:rsidP="00242C0F">
            <w:pPr>
              <w:jc w:val="center"/>
              <w:rPr>
                <w:sz w:val="20"/>
                <w:szCs w:val="20"/>
                <w:lang w:val="fr-FR"/>
              </w:rPr>
            </w:pPr>
            <w:r w:rsidRPr="0032190F">
              <w:rPr>
                <w:sz w:val="20"/>
                <w:szCs w:val="20"/>
                <w:lang w:val="fr-FR"/>
              </w:rPr>
              <w:t>Phase ancienne (première moitié du 3</w:t>
            </w:r>
            <w:r w:rsidRPr="0032190F">
              <w:rPr>
                <w:sz w:val="20"/>
                <w:szCs w:val="20"/>
                <w:vertAlign w:val="superscript"/>
                <w:lang w:val="fr-FR"/>
              </w:rPr>
              <w:t>e</w:t>
            </w:r>
            <w:r w:rsidRPr="0032190F">
              <w:rPr>
                <w:sz w:val="20"/>
                <w:szCs w:val="20"/>
                <w:lang w:val="fr-FR"/>
              </w:rPr>
              <w:t xml:space="preserve"> millénaire)</w:t>
            </w:r>
          </w:p>
        </w:tc>
        <w:tc>
          <w:tcPr>
            <w:tcW w:w="2160" w:type="dxa"/>
            <w:vAlign w:val="center"/>
          </w:tcPr>
          <w:p w14:paraId="6470CE7A" w14:textId="77777777" w:rsidR="00B2158E" w:rsidRPr="00DB5974" w:rsidRDefault="00B2158E" w:rsidP="00242C0F">
            <w:pPr>
              <w:jc w:val="center"/>
              <w:rPr>
                <w:sz w:val="20"/>
                <w:szCs w:val="20"/>
              </w:rPr>
            </w:pPr>
            <w:r w:rsidRPr="00DB5974">
              <w:rPr>
                <w:sz w:val="20"/>
                <w:szCs w:val="20"/>
              </w:rPr>
              <w:t>t. 3 et probablement t. 1</w:t>
            </w:r>
          </w:p>
        </w:tc>
        <w:tc>
          <w:tcPr>
            <w:tcW w:w="968" w:type="dxa"/>
            <w:vAlign w:val="center"/>
          </w:tcPr>
          <w:p w14:paraId="56ADF8C2" w14:textId="02FDD563" w:rsidR="00B2158E" w:rsidRPr="00DB5974" w:rsidRDefault="00000000" w:rsidP="00242C0F">
            <w:pPr>
              <w:jc w:val="center"/>
              <w:rPr>
                <w:sz w:val="20"/>
                <w:szCs w:val="20"/>
              </w:rPr>
            </w:pPr>
            <w:hyperlink r:id="rId9824" w:anchor="Cul_Eneolithique_Italie" w:history="1">
              <w:r w:rsidR="00B2158E" w:rsidRPr="00DB5974">
                <w:rPr>
                  <w:rStyle w:val="Hyperlink"/>
                  <w:sz w:val="20"/>
                  <w:szCs w:val="20"/>
                </w:rPr>
                <w:t>Enéolithique</w:t>
              </w:r>
            </w:hyperlink>
          </w:p>
        </w:tc>
      </w:tr>
      <w:tr w:rsidR="00B2158E" w:rsidRPr="00DB5974" w14:paraId="24FF501B" w14:textId="77777777" w:rsidTr="00DE276B">
        <w:trPr>
          <w:jc w:val="center"/>
        </w:trPr>
        <w:tc>
          <w:tcPr>
            <w:tcW w:w="2638" w:type="dxa"/>
            <w:vAlign w:val="center"/>
          </w:tcPr>
          <w:p w14:paraId="3A6CF931" w14:textId="77777777" w:rsidR="00B2158E" w:rsidRPr="0032190F" w:rsidRDefault="00B2158E" w:rsidP="00242C0F">
            <w:pPr>
              <w:jc w:val="center"/>
              <w:rPr>
                <w:sz w:val="20"/>
                <w:szCs w:val="20"/>
                <w:lang w:val="fr-FR"/>
              </w:rPr>
            </w:pPr>
            <w:r w:rsidRPr="0032190F">
              <w:rPr>
                <w:sz w:val="20"/>
                <w:szCs w:val="20"/>
                <w:lang w:val="fr-FR"/>
              </w:rPr>
              <w:t>Phase récente (seconde moitié du 3</w:t>
            </w:r>
            <w:r w:rsidRPr="0032190F">
              <w:rPr>
                <w:sz w:val="20"/>
                <w:szCs w:val="20"/>
                <w:vertAlign w:val="superscript"/>
                <w:lang w:val="fr-FR"/>
              </w:rPr>
              <w:t>e</w:t>
            </w:r>
            <w:r w:rsidRPr="0032190F">
              <w:rPr>
                <w:sz w:val="20"/>
                <w:szCs w:val="20"/>
                <w:lang w:val="fr-FR"/>
              </w:rPr>
              <w:t xml:space="preserve"> millénaire/dernier quart du 3</w:t>
            </w:r>
            <w:r w:rsidRPr="0032190F">
              <w:rPr>
                <w:sz w:val="20"/>
                <w:szCs w:val="20"/>
                <w:vertAlign w:val="superscript"/>
                <w:lang w:val="fr-FR"/>
              </w:rPr>
              <w:t>e</w:t>
            </w:r>
            <w:r w:rsidRPr="0032190F">
              <w:rPr>
                <w:sz w:val="20"/>
                <w:szCs w:val="20"/>
                <w:lang w:val="fr-FR"/>
              </w:rPr>
              <w:t xml:space="preserve"> millénaire)</w:t>
            </w:r>
          </w:p>
        </w:tc>
        <w:tc>
          <w:tcPr>
            <w:tcW w:w="2160" w:type="dxa"/>
            <w:vAlign w:val="center"/>
          </w:tcPr>
          <w:p w14:paraId="01A09E1A" w14:textId="77777777" w:rsidR="00B2158E" w:rsidRPr="00DB5974" w:rsidRDefault="00B2158E" w:rsidP="00242C0F">
            <w:pPr>
              <w:jc w:val="center"/>
              <w:rPr>
                <w:sz w:val="20"/>
                <w:szCs w:val="20"/>
              </w:rPr>
            </w:pPr>
            <w:r w:rsidRPr="00DB5974">
              <w:rPr>
                <w:sz w:val="20"/>
                <w:szCs w:val="20"/>
              </w:rPr>
              <w:t>t.2, t. 4, t. 5</w:t>
            </w:r>
          </w:p>
        </w:tc>
        <w:tc>
          <w:tcPr>
            <w:tcW w:w="968" w:type="dxa"/>
            <w:vAlign w:val="center"/>
          </w:tcPr>
          <w:p w14:paraId="09DE01FF" w14:textId="572B22F2" w:rsidR="00B2158E" w:rsidRPr="00DB5974" w:rsidRDefault="00000000" w:rsidP="00242C0F">
            <w:pPr>
              <w:jc w:val="center"/>
              <w:rPr>
                <w:sz w:val="20"/>
                <w:szCs w:val="20"/>
              </w:rPr>
            </w:pPr>
            <w:hyperlink r:id="rId9825" w:anchor="Cul_Campaniforme" w:history="1">
              <w:r w:rsidR="00B2158E" w:rsidRPr="00DB5974">
                <w:rPr>
                  <w:rStyle w:val="Hyperlink"/>
                  <w:sz w:val="20"/>
                  <w:szCs w:val="20"/>
                </w:rPr>
                <w:t>Campaniforme</w:t>
              </w:r>
            </w:hyperlink>
          </w:p>
        </w:tc>
      </w:tr>
    </w:tbl>
    <w:p w14:paraId="71B0F130" w14:textId="77777777" w:rsidR="0042524C" w:rsidRDefault="001A4A62" w:rsidP="00242C0F">
      <w:pPr>
        <w:jc w:val="both"/>
      </w:pPr>
      <w:r>
        <w:t>(BIB 988)</w:t>
      </w:r>
    </w:p>
    <w:p w14:paraId="2C21AAAC" w14:textId="77777777" w:rsidR="008F6801" w:rsidRDefault="008F6801" w:rsidP="00242C0F"/>
    <w:p w14:paraId="229D5DD4" w14:textId="454B7F72" w:rsidR="003424B6" w:rsidRPr="0032190F" w:rsidRDefault="003424B6" w:rsidP="00242C0F">
      <w:pPr>
        <w:rPr>
          <w:lang w:val="fr-FR"/>
        </w:rPr>
      </w:pPr>
      <w:r w:rsidRPr="0032190F">
        <w:rPr>
          <w:lang w:val="fr-FR"/>
        </w:rPr>
        <w:t xml:space="preserve">Les haches-marteaux </w:t>
      </w:r>
      <w:r w:rsidR="00972D2A" w:rsidRPr="0032190F">
        <w:rPr>
          <w:lang w:val="fr-FR"/>
        </w:rPr>
        <w:t xml:space="preserve">(t. 1, 4, 8) </w:t>
      </w:r>
      <w:r w:rsidRPr="0032190F">
        <w:rPr>
          <w:lang w:val="fr-FR"/>
        </w:rPr>
        <w:t>trouvent d’évidentes comparaisons avec la sphère cordée (SS BIB). Les têtes de masses avec les représentations du Valcamonica (</w:t>
      </w:r>
      <w:hyperlink r:id="rId9826" w:anchor="Sizz_Cemmo_4" w:history="1">
        <w:r w:rsidRPr="0032190F">
          <w:rPr>
            <w:rStyle w:val="Hyperlink"/>
            <w:lang w:val="fr-FR"/>
          </w:rPr>
          <w:t>Cemmo 4</w:t>
        </w:r>
      </w:hyperlink>
      <w:r w:rsidRPr="0032190F">
        <w:rPr>
          <w:lang w:val="fr-FR"/>
        </w:rPr>
        <w:t>,…) (SS BIB)</w:t>
      </w:r>
    </w:p>
    <w:p w14:paraId="0A256396" w14:textId="77777777" w:rsidR="003424B6" w:rsidRPr="0032190F" w:rsidRDefault="003424B6" w:rsidP="00242C0F">
      <w:pPr>
        <w:rPr>
          <w:lang w:val="fr-FR"/>
        </w:rPr>
      </w:pPr>
    </w:p>
    <w:p w14:paraId="576A359A" w14:textId="77777777" w:rsidR="008F6801" w:rsidRPr="0032190F" w:rsidRDefault="008F6801" w:rsidP="00242C0F">
      <w:pPr>
        <w:pStyle w:val="Heading2"/>
      </w:pPr>
      <w:r w:rsidRPr="0032190F">
        <w:t>Tombe 1</w:t>
      </w:r>
    </w:p>
    <w:p w14:paraId="2097330F" w14:textId="77777777" w:rsidR="008F6801" w:rsidRPr="0032190F" w:rsidRDefault="008F6801" w:rsidP="00242C0F">
      <w:pPr>
        <w:jc w:val="both"/>
        <w:rPr>
          <w:lang w:val="fr-FR"/>
        </w:rPr>
      </w:pPr>
    </w:p>
    <w:p w14:paraId="638E7F51" w14:textId="5A8944E4" w:rsidR="008F6801" w:rsidRPr="0032190F" w:rsidRDefault="008F6801" w:rsidP="00242C0F">
      <w:pPr>
        <w:jc w:val="both"/>
        <w:rPr>
          <w:lang w:val="fr-FR"/>
        </w:rPr>
      </w:pPr>
      <w:r w:rsidRPr="0032190F">
        <w:rPr>
          <w:lang w:val="fr-FR"/>
        </w:rPr>
        <w:t xml:space="preserve">1 individu, 1 </w:t>
      </w:r>
      <w:hyperlink r:id="rId9827" w:anchor="Typ_Arm_Hache_combat" w:history="1">
        <w:r w:rsidR="00413AA1" w:rsidRPr="0032190F">
          <w:rPr>
            <w:rStyle w:val="Hyperlink"/>
            <w:lang w:val="fr-FR"/>
          </w:rPr>
          <w:t>hache-marteau</w:t>
        </w:r>
      </w:hyperlink>
      <w:r w:rsidR="00413AA1" w:rsidRPr="0032190F">
        <w:rPr>
          <w:lang w:val="fr-FR"/>
        </w:rPr>
        <w:t xml:space="preserve"> </w:t>
      </w:r>
      <w:r w:rsidR="006D5985" w:rsidRPr="0032190F">
        <w:rPr>
          <w:lang w:val="fr-FR"/>
        </w:rPr>
        <w:t>en pierre polie</w:t>
      </w:r>
      <w:r w:rsidRPr="0032190F">
        <w:rPr>
          <w:lang w:val="fr-FR"/>
        </w:rPr>
        <w:t>, 1 tête de massue</w:t>
      </w:r>
      <w:r w:rsidR="006D5985" w:rsidRPr="0032190F">
        <w:rPr>
          <w:lang w:val="fr-FR"/>
        </w:rPr>
        <w:t xml:space="preserve"> piriforme</w:t>
      </w:r>
      <w:r w:rsidRPr="0032190F">
        <w:rPr>
          <w:lang w:val="fr-FR"/>
        </w:rPr>
        <w:t>, 9 pointes de flèches (BIB 988 p. 228 tab 7)</w:t>
      </w:r>
      <w:r w:rsidR="006D5985" w:rsidRPr="0032190F">
        <w:rPr>
          <w:lang w:val="fr-FR"/>
        </w:rPr>
        <w:t xml:space="preserve">. La hache-marteau trouve une comparaison avec les exemplaires de </w:t>
      </w:r>
      <w:hyperlink r:id="rId9828" w:anchor="Sit_Guardistallo" w:history="1">
        <w:r w:rsidR="006D5985" w:rsidRPr="0032190F">
          <w:rPr>
            <w:rStyle w:val="Hyperlink"/>
            <w:lang w:val="fr-FR"/>
          </w:rPr>
          <w:t>Guardistallo</w:t>
        </w:r>
      </w:hyperlink>
      <w:r w:rsidR="006D5985" w:rsidRPr="0032190F">
        <w:rPr>
          <w:lang w:val="fr-FR"/>
        </w:rPr>
        <w:t xml:space="preserve">. Les poignards de ce type, </w:t>
      </w:r>
      <w:r w:rsidR="006D5985" w:rsidRPr="0032190F">
        <w:rPr>
          <w:i/>
          <w:lang w:val="fr-FR"/>
        </w:rPr>
        <w:t>Guardistallo</w:t>
      </w:r>
      <w:r w:rsidR="006D5985" w:rsidRPr="0032190F">
        <w:rPr>
          <w:lang w:val="fr-FR"/>
        </w:rPr>
        <w:t>, pourraient couvrir une bonne part du 3</w:t>
      </w:r>
      <w:r w:rsidR="006D5985" w:rsidRPr="0032190F">
        <w:rPr>
          <w:vertAlign w:val="superscript"/>
          <w:lang w:val="fr-FR"/>
        </w:rPr>
        <w:t>e</w:t>
      </w:r>
      <w:r w:rsidR="006D5985" w:rsidRPr="0032190F">
        <w:rPr>
          <w:lang w:val="fr-FR"/>
        </w:rPr>
        <w:t xml:space="preserve"> millénaire. Par</w:t>
      </w:r>
      <w:r w:rsidR="006957F5" w:rsidRPr="0032190F">
        <w:rPr>
          <w:lang w:val="fr-FR"/>
        </w:rPr>
        <w:t xml:space="preserve"> ailleurs, la hache-marteau semblables existe</w:t>
      </w:r>
      <w:r w:rsidR="00413AA1" w:rsidRPr="0032190F">
        <w:rPr>
          <w:lang w:val="fr-FR"/>
        </w:rPr>
        <w:t>nt</w:t>
      </w:r>
      <w:r w:rsidR="006957F5" w:rsidRPr="0032190F">
        <w:rPr>
          <w:lang w:val="fr-FR"/>
        </w:rPr>
        <w:t xml:space="preserve"> en contexte </w:t>
      </w:r>
      <w:hyperlink r:id="rId9829" w:anchor="Cul_Lengyel" w:history="1">
        <w:r w:rsidR="006957F5" w:rsidRPr="0032190F">
          <w:rPr>
            <w:rStyle w:val="Hyperlink"/>
            <w:lang w:val="fr-FR"/>
          </w:rPr>
          <w:t>Lengyel</w:t>
        </w:r>
      </w:hyperlink>
      <w:r w:rsidR="006957F5" w:rsidRPr="0032190F">
        <w:rPr>
          <w:lang w:val="fr-FR"/>
        </w:rPr>
        <w:t xml:space="preserve"> et </w:t>
      </w:r>
      <w:hyperlink r:id="rId9830" w:anchor="Cul_Pfynn" w:history="1">
        <w:r w:rsidR="006957F5" w:rsidRPr="0032190F">
          <w:rPr>
            <w:rStyle w:val="Hyperlink"/>
            <w:lang w:val="fr-FR"/>
          </w:rPr>
          <w:t>Pfyn</w:t>
        </w:r>
      </w:hyperlink>
      <w:r w:rsidR="006957F5" w:rsidRPr="0032190F">
        <w:rPr>
          <w:lang w:val="fr-FR"/>
        </w:rPr>
        <w:t xml:space="preserve"> dès la première moitié du IVe millénaire </w:t>
      </w:r>
      <w:r w:rsidR="00972478" w:rsidRPr="0032190F">
        <w:rPr>
          <w:lang w:val="fr-FR"/>
        </w:rPr>
        <w:t>à</w:t>
      </w:r>
      <w:r w:rsidR="001A4A62" w:rsidRPr="0032190F">
        <w:rPr>
          <w:lang w:val="fr-FR"/>
        </w:rPr>
        <w:t xml:space="preserve"> la suite</w:t>
      </w:r>
      <w:r w:rsidR="006957F5" w:rsidRPr="0032190F">
        <w:rPr>
          <w:lang w:val="fr-FR"/>
        </w:rPr>
        <w:t xml:space="preserve"> de la </w:t>
      </w:r>
      <w:hyperlink r:id="rId9831" w:anchor="Cul_Gobelet_Col_Entonnoir" w:history="1">
        <w:r w:rsidR="006957F5" w:rsidRPr="0032190F">
          <w:rPr>
            <w:rStyle w:val="Hyperlink"/>
            <w:i/>
            <w:lang w:val="fr-FR"/>
          </w:rPr>
          <w:t>Trichterbecherkultur</w:t>
        </w:r>
      </w:hyperlink>
      <w:r w:rsidR="006957F5" w:rsidRPr="0032190F">
        <w:rPr>
          <w:lang w:val="fr-FR"/>
        </w:rPr>
        <w:t xml:space="preserve"> et de la céramique </w:t>
      </w:r>
      <w:hyperlink r:id="rId9832" w:anchor="Cul_Cordée" w:history="1">
        <w:r w:rsidR="003B7C0E" w:rsidRPr="0032190F">
          <w:rPr>
            <w:rStyle w:val="Hyperlink"/>
            <w:lang w:val="fr-FR"/>
          </w:rPr>
          <w:t>C</w:t>
        </w:r>
        <w:r w:rsidR="006957F5" w:rsidRPr="0032190F">
          <w:rPr>
            <w:rStyle w:val="Hyperlink"/>
            <w:lang w:val="fr-FR"/>
          </w:rPr>
          <w:t>ordée</w:t>
        </w:r>
      </w:hyperlink>
      <w:r w:rsidR="006957F5" w:rsidRPr="0032190F">
        <w:rPr>
          <w:lang w:val="fr-FR"/>
        </w:rPr>
        <w:t>. De même que pour des exemplaires à talon c</w:t>
      </w:r>
      <w:r w:rsidR="004306CF" w:rsidRPr="0032190F">
        <w:rPr>
          <w:lang w:val="fr-FR"/>
        </w:rPr>
        <w:t>y</w:t>
      </w:r>
      <w:r w:rsidR="006957F5" w:rsidRPr="0032190F">
        <w:rPr>
          <w:lang w:val="fr-FR"/>
        </w:rPr>
        <w:t>lindriques en Egée (</w:t>
      </w:r>
      <w:hyperlink r:id="rId9833" w:anchor="Sit_Troie" w:history="1">
        <w:r w:rsidR="006957F5" w:rsidRPr="0032190F">
          <w:rPr>
            <w:rStyle w:val="Hyperlink"/>
            <w:lang w:val="fr-FR"/>
          </w:rPr>
          <w:t>Troie</w:t>
        </w:r>
      </w:hyperlink>
      <w:r w:rsidR="006957F5" w:rsidRPr="0032190F">
        <w:rPr>
          <w:lang w:val="fr-FR"/>
        </w:rPr>
        <w:t xml:space="preserve"> I-II)  (BIB 988 p. 242 (BIB 286).</w:t>
      </w:r>
    </w:p>
    <w:p w14:paraId="6CB74175" w14:textId="77777777" w:rsidR="002D450F" w:rsidRPr="0032190F" w:rsidRDefault="002D450F" w:rsidP="00242C0F">
      <w:pPr>
        <w:jc w:val="both"/>
        <w:rPr>
          <w:lang w:val="fr-FR"/>
        </w:rPr>
      </w:pPr>
    </w:p>
    <w:p w14:paraId="4D570915" w14:textId="72A9EAF2" w:rsidR="002D450F" w:rsidRPr="0032190F" w:rsidRDefault="002D450F" w:rsidP="00242C0F">
      <w:pPr>
        <w:jc w:val="both"/>
        <w:rPr>
          <w:lang w:val="fr-FR"/>
        </w:rPr>
      </w:pPr>
      <w:r w:rsidRPr="0032190F">
        <w:rPr>
          <w:lang w:val="fr-FR"/>
        </w:rPr>
        <w:t xml:space="preserve">La tête de massue piriforme peut être comparée à celle de </w:t>
      </w:r>
      <w:hyperlink r:id="rId9834" w:anchor="Sit_Garavicchio" w:history="1">
        <w:r w:rsidRPr="0032190F">
          <w:rPr>
            <w:rStyle w:val="Hyperlink"/>
            <w:lang w:val="fr-FR"/>
          </w:rPr>
          <w:t>Garavicchio</w:t>
        </w:r>
      </w:hyperlink>
      <w:r w:rsidRPr="0032190F">
        <w:rPr>
          <w:lang w:val="fr-FR"/>
        </w:rPr>
        <w:t xml:space="preserve"> t. 1 (SS BIB)</w:t>
      </w:r>
    </w:p>
    <w:p w14:paraId="1F0453E8" w14:textId="77777777" w:rsidR="006957F5" w:rsidRPr="0032190F" w:rsidRDefault="006957F5" w:rsidP="00242C0F">
      <w:pPr>
        <w:jc w:val="both"/>
        <w:rPr>
          <w:lang w:val="fr-FR"/>
        </w:rPr>
      </w:pPr>
    </w:p>
    <w:p w14:paraId="0413A6A1" w14:textId="77777777" w:rsidR="008F6801" w:rsidRPr="0032190F" w:rsidRDefault="008F6801" w:rsidP="00242C0F">
      <w:pPr>
        <w:pStyle w:val="Heading2"/>
      </w:pPr>
      <w:r w:rsidRPr="0032190F">
        <w:t>Tombe 2</w:t>
      </w:r>
    </w:p>
    <w:p w14:paraId="00EC1C93" w14:textId="77777777" w:rsidR="008F6801" w:rsidRPr="0032190F" w:rsidRDefault="008F6801" w:rsidP="00242C0F">
      <w:pPr>
        <w:jc w:val="both"/>
        <w:rPr>
          <w:lang w:val="fr-FR"/>
        </w:rPr>
      </w:pPr>
    </w:p>
    <w:p w14:paraId="7D10DBB6" w14:textId="77777777" w:rsidR="008F6801" w:rsidRPr="0032190F" w:rsidRDefault="008F6801" w:rsidP="00242C0F">
      <w:pPr>
        <w:jc w:val="both"/>
        <w:rPr>
          <w:lang w:val="fr-FR"/>
        </w:rPr>
      </w:pPr>
      <w:r w:rsidRPr="0032190F">
        <w:rPr>
          <w:lang w:val="fr-FR"/>
        </w:rPr>
        <w:t xml:space="preserve">1 individu, 2 haches lithiques dont une votive, 1 tête de massue, 6 pointes de flèches,  1 </w:t>
      </w:r>
      <w:r w:rsidRPr="0032190F">
        <w:rPr>
          <w:i/>
          <w:lang w:val="fr-FR"/>
        </w:rPr>
        <w:t>vaso a fiasco</w:t>
      </w:r>
      <w:r w:rsidR="003B7C0E" w:rsidRPr="0032190F">
        <w:rPr>
          <w:i/>
          <w:lang w:val="fr-FR"/>
        </w:rPr>
        <w:t xml:space="preserve">, </w:t>
      </w:r>
      <w:r w:rsidR="003B7C0E" w:rsidRPr="0032190F">
        <w:rPr>
          <w:lang w:val="fr-FR"/>
        </w:rPr>
        <w:t>col allongé</w:t>
      </w:r>
      <w:r w:rsidRPr="0032190F">
        <w:rPr>
          <w:lang w:val="fr-FR"/>
        </w:rPr>
        <w:t>) (BIB 988 p. 228 tab 7)</w:t>
      </w:r>
    </w:p>
    <w:p w14:paraId="0AC9CAAF" w14:textId="77777777" w:rsidR="00171F34" w:rsidRPr="0032190F" w:rsidRDefault="00171F34" w:rsidP="00242C0F">
      <w:pPr>
        <w:rPr>
          <w:lang w:val="fr-FR"/>
        </w:rPr>
      </w:pPr>
    </w:p>
    <w:p w14:paraId="7A715A70" w14:textId="77777777" w:rsidR="008F6801" w:rsidRPr="0032190F" w:rsidRDefault="008F6801" w:rsidP="00242C0F">
      <w:pPr>
        <w:pStyle w:val="Heading2"/>
      </w:pPr>
      <w:r w:rsidRPr="0032190F">
        <w:t>Tombe 3</w:t>
      </w:r>
    </w:p>
    <w:p w14:paraId="69A763BC" w14:textId="77777777" w:rsidR="008F6801" w:rsidRPr="0032190F" w:rsidRDefault="008F6801" w:rsidP="00242C0F">
      <w:pPr>
        <w:rPr>
          <w:lang w:val="fr-FR"/>
        </w:rPr>
      </w:pPr>
    </w:p>
    <w:p w14:paraId="55AA169C" w14:textId="77777777" w:rsidR="003A2EA3" w:rsidRPr="0032190F" w:rsidRDefault="008F6801" w:rsidP="00242C0F">
      <w:pPr>
        <w:jc w:val="both"/>
        <w:rPr>
          <w:lang w:val="fr-FR"/>
        </w:rPr>
      </w:pPr>
      <w:r w:rsidRPr="0032190F">
        <w:rPr>
          <w:lang w:val="fr-FR"/>
        </w:rPr>
        <w:t xml:space="preserve">Grande tombe </w:t>
      </w:r>
      <w:r w:rsidR="00972478" w:rsidRPr="0032190F">
        <w:rPr>
          <w:lang w:val="fr-FR"/>
        </w:rPr>
        <w:t>à</w:t>
      </w:r>
      <w:r w:rsidRPr="0032190F">
        <w:rPr>
          <w:lang w:val="fr-FR"/>
        </w:rPr>
        <w:t xml:space="preserve"> inhumation. </w:t>
      </w:r>
      <w:r w:rsidR="003A2EA3" w:rsidRPr="0032190F">
        <w:rPr>
          <w:lang w:val="fr-FR"/>
        </w:rPr>
        <w:t>Individu absent (?)(BIB 988 p. 228 tab 7)</w:t>
      </w:r>
    </w:p>
    <w:p w14:paraId="79324D6A" w14:textId="0D3EDD16" w:rsidR="003A2EA3" w:rsidRPr="0032190F" w:rsidRDefault="003A2EA3" w:rsidP="00242C0F">
      <w:pPr>
        <w:ind w:left="705"/>
        <w:jc w:val="both"/>
        <w:rPr>
          <w:lang w:val="fr-FR"/>
        </w:rPr>
      </w:pPr>
      <w:r w:rsidRPr="0032190F">
        <w:rPr>
          <w:lang w:val="fr-FR"/>
        </w:rPr>
        <w:t xml:space="preserve">- 1 hallebarde : </w:t>
      </w:r>
      <w:r w:rsidRPr="0032190F">
        <w:rPr>
          <w:i/>
          <w:lang w:val="fr-FR"/>
        </w:rPr>
        <w:t>poignard en cuivre</w:t>
      </w:r>
      <w:r w:rsidRPr="0032190F">
        <w:rPr>
          <w:lang w:val="fr-FR"/>
        </w:rPr>
        <w:t>(BIB 930 p. 6). La lame de hallebarde à un bord d’emmanchement légèrement oblique (SS BIB). Le poignard [</w:t>
      </w:r>
      <w:hyperlink r:id="rId9835" w:anchor="Typ_Arm_Hallebardes" w:history="1">
        <w:r w:rsidRPr="0032190F">
          <w:rPr>
            <w:rStyle w:val="Hyperlink"/>
            <w:lang w:val="fr-FR"/>
          </w:rPr>
          <w:t>hallebarde</w:t>
        </w:r>
      </w:hyperlink>
      <w:r w:rsidRPr="0032190F">
        <w:rPr>
          <w:lang w:val="fr-FR"/>
        </w:rPr>
        <w:t>] (</w:t>
      </w:r>
      <w:smartTag w:uri="urn:schemas-microsoft-com:office:smarttags" w:element="metricconverter">
        <w:smartTagPr>
          <w:attr w:name="ProductID" w:val="17,5 cm"/>
        </w:smartTagPr>
        <w:r w:rsidRPr="0032190F">
          <w:rPr>
            <w:lang w:val="fr-FR"/>
          </w:rPr>
          <w:t>17,5 cm</w:t>
        </w:r>
      </w:smartTag>
      <w:r w:rsidRPr="0032190F">
        <w:rPr>
          <w:lang w:val="fr-FR"/>
        </w:rPr>
        <w:t xml:space="preserve">) est de type Rinaldone (BIB 930 p. 9).La hallebarde (BIB 988 p. 228 tab 7) </w:t>
      </w:r>
      <w:r w:rsidRPr="0032190F">
        <w:rPr>
          <w:i/>
          <w:lang w:val="fr-FR"/>
        </w:rPr>
        <w:t xml:space="preserve">de type </w:t>
      </w:r>
      <w:hyperlink r:id="rId9836" w:anchor="Sit_Calvatone" w:history="1">
        <w:r w:rsidRPr="0032190F">
          <w:rPr>
            <w:rStyle w:val="Hyperlink"/>
            <w:i/>
            <w:lang w:val="fr-FR"/>
          </w:rPr>
          <w:t>Calvatone</w:t>
        </w:r>
      </w:hyperlink>
      <w:r w:rsidRPr="0032190F">
        <w:rPr>
          <w:i/>
          <w:lang w:val="fr-FR"/>
        </w:rPr>
        <w:t xml:space="preserve"> trouve de bonnes correspondances avec celle de </w:t>
      </w:r>
      <w:hyperlink r:id="rId9837" w:anchor="Sit_Poggio_Aquilone" w:history="1">
        <w:r w:rsidRPr="0032190F">
          <w:rPr>
            <w:rStyle w:val="Hyperlink"/>
            <w:i/>
            <w:lang w:val="fr-FR"/>
          </w:rPr>
          <w:t>Poggio Aquilone</w:t>
        </w:r>
      </w:hyperlink>
      <w:r w:rsidRPr="0032190F">
        <w:rPr>
          <w:i/>
          <w:lang w:val="fr-FR"/>
        </w:rPr>
        <w:t>. (BIB 988 p. 243,244).</w:t>
      </w:r>
    </w:p>
    <w:p w14:paraId="19D0C72F" w14:textId="606A0618" w:rsidR="003A2EA3" w:rsidRPr="0032190F" w:rsidRDefault="003A2EA3" w:rsidP="00242C0F">
      <w:pPr>
        <w:ind w:left="705"/>
        <w:jc w:val="both"/>
        <w:rPr>
          <w:lang w:val="fr-FR"/>
        </w:rPr>
      </w:pPr>
      <w:r w:rsidRPr="0032190F">
        <w:rPr>
          <w:lang w:val="fr-FR"/>
        </w:rPr>
        <w:t xml:space="preserve">- 2 poignards à lame foliacée </w:t>
      </w:r>
      <w:r w:rsidRPr="0032190F">
        <w:rPr>
          <w:i/>
          <w:lang w:val="fr-FR"/>
        </w:rPr>
        <w:t xml:space="preserve">de type </w:t>
      </w:r>
      <w:hyperlink r:id="rId9838" w:anchor="Typ_Arm_Poignards_Italie" w:history="1">
        <w:r w:rsidRPr="0032190F">
          <w:rPr>
            <w:rStyle w:val="Hyperlink"/>
            <w:i/>
            <w:lang w:val="fr-FR"/>
          </w:rPr>
          <w:t>Vecchiano</w:t>
        </w:r>
      </w:hyperlink>
      <w:r w:rsidRPr="0032190F">
        <w:rPr>
          <w:lang w:val="fr-FR"/>
        </w:rPr>
        <w:t>, les fragments d’un troisième(BIB 930 p. 6).3 poignards (BIB 988 p. 228 tab 7).</w:t>
      </w:r>
    </w:p>
    <w:p w14:paraId="79760A4C" w14:textId="7A6CBAEC" w:rsidR="003A2EA3" w:rsidRPr="0032190F" w:rsidRDefault="003A2EA3" w:rsidP="00242C0F">
      <w:pPr>
        <w:ind w:left="709"/>
        <w:jc w:val="both"/>
        <w:rPr>
          <w:lang w:val="fr-FR"/>
        </w:rPr>
      </w:pPr>
      <w:r w:rsidRPr="0032190F">
        <w:rPr>
          <w:lang w:val="fr-FR"/>
        </w:rPr>
        <w:t xml:space="preserve">- 2 haches plates (BIB 930 p. 6)de forme trapézoïdales à corps massifs et aux flancs presque rectilignes (BIB 988 p. 228 tab 7).Les haches trouvent une correspondance avec celles de </w:t>
      </w:r>
      <w:hyperlink r:id="rId9839" w:anchor="Sit_Cumarola" w:history="1">
        <w:r w:rsidRPr="0032190F">
          <w:rPr>
            <w:rStyle w:val="Hyperlink"/>
            <w:lang w:val="fr-FR"/>
          </w:rPr>
          <w:t>Cumarola</w:t>
        </w:r>
      </w:hyperlink>
      <w:r w:rsidRPr="0032190F">
        <w:rPr>
          <w:lang w:val="fr-FR"/>
        </w:rPr>
        <w:t xml:space="preserve"> (BIB 988 p. 228 tab 7).</w:t>
      </w:r>
    </w:p>
    <w:p w14:paraId="4075F69A" w14:textId="77777777" w:rsidR="003A2EA3" w:rsidRPr="0032190F" w:rsidRDefault="003A2EA3" w:rsidP="00242C0F">
      <w:pPr>
        <w:ind w:left="709"/>
        <w:jc w:val="both"/>
        <w:rPr>
          <w:lang w:val="fr-FR"/>
        </w:rPr>
      </w:pPr>
      <w:r w:rsidRPr="0032190F">
        <w:rPr>
          <w:lang w:val="fr-FR"/>
        </w:rPr>
        <w:t>- 22 pointes de flèches (BIB 930 p. 6 et BIB 988 p. 228 tab 7)</w:t>
      </w:r>
    </w:p>
    <w:p w14:paraId="0882487E" w14:textId="77777777" w:rsidR="003A2EA3" w:rsidRPr="0032190F" w:rsidRDefault="003A2EA3" w:rsidP="00242C0F">
      <w:pPr>
        <w:ind w:left="709"/>
        <w:jc w:val="both"/>
        <w:rPr>
          <w:lang w:val="fr-FR"/>
        </w:rPr>
      </w:pPr>
      <w:r w:rsidRPr="0032190F">
        <w:rPr>
          <w:lang w:val="fr-FR"/>
        </w:rPr>
        <w:t xml:space="preserve">- 2 têtes de massues en pierre (BIB 988 p. 228 tab 7).Les têtes de massues à </w:t>
      </w:r>
      <w:r w:rsidRPr="0032190F">
        <w:rPr>
          <w:i/>
          <w:lang w:val="fr-FR"/>
        </w:rPr>
        <w:t>foggia</w:t>
      </w:r>
      <w:r w:rsidRPr="0032190F">
        <w:rPr>
          <w:lang w:val="fr-FR"/>
        </w:rPr>
        <w:t xml:space="preserve"> globulaire peuvent être considérées comme étant les plus anciennes au contraire des têtes de massues piriformes (BIB 988 p. 245 (BIB 989)).</w:t>
      </w:r>
    </w:p>
    <w:p w14:paraId="0923B563" w14:textId="77777777" w:rsidR="003A2EA3" w:rsidRPr="0032190F" w:rsidRDefault="003A2EA3" w:rsidP="00242C0F">
      <w:pPr>
        <w:ind w:left="709"/>
        <w:jc w:val="both"/>
        <w:rPr>
          <w:lang w:val="fr-FR"/>
        </w:rPr>
      </w:pPr>
      <w:r w:rsidRPr="0032190F">
        <w:rPr>
          <w:lang w:val="fr-FR"/>
        </w:rPr>
        <w:t xml:space="preserve">- 1 vase a corps lenticulaire et col court (BIB 930 p. 6)dit </w:t>
      </w:r>
      <w:r w:rsidRPr="0032190F">
        <w:rPr>
          <w:i/>
          <w:lang w:val="fr-FR"/>
        </w:rPr>
        <w:t>vaso a fiasco</w:t>
      </w:r>
      <w:r w:rsidRPr="0032190F">
        <w:rPr>
          <w:lang w:val="fr-FR"/>
        </w:rPr>
        <w:t xml:space="preserve"> (BIB 988 p. 228 tab 7).Le vase </w:t>
      </w:r>
      <w:r w:rsidRPr="0032190F">
        <w:rPr>
          <w:i/>
          <w:lang w:val="fr-FR"/>
        </w:rPr>
        <w:t>a fiasco</w:t>
      </w:r>
      <w:r w:rsidRPr="0032190F">
        <w:rPr>
          <w:lang w:val="fr-FR"/>
        </w:rPr>
        <w:t xml:space="preserve"> (col court) est comparable à celui de la t. 4 de Pianetti-Ortaccia, etc. (BIB 988 p. 245).</w:t>
      </w:r>
    </w:p>
    <w:p w14:paraId="39F23F80" w14:textId="77777777" w:rsidR="003A2EA3" w:rsidRPr="0032190F" w:rsidRDefault="003A2EA3" w:rsidP="00242C0F">
      <w:pPr>
        <w:jc w:val="both"/>
        <w:rPr>
          <w:lang w:val="fr-FR"/>
        </w:rPr>
      </w:pPr>
    </w:p>
    <w:p w14:paraId="1D7AF59B" w14:textId="40A64FEC" w:rsidR="008F6801" w:rsidRPr="0032190F" w:rsidRDefault="003A2EA3" w:rsidP="00242C0F">
      <w:pPr>
        <w:jc w:val="both"/>
        <w:rPr>
          <w:lang w:val="fr-FR"/>
        </w:rPr>
      </w:pPr>
      <w:r w:rsidRPr="0032190F">
        <w:rPr>
          <w:lang w:val="fr-FR"/>
        </w:rPr>
        <w:t xml:space="preserve">Selon Peroni, le poignard [hallebarde] est  associé  avec deux poignards de type </w:t>
      </w:r>
      <w:r w:rsidRPr="0032190F">
        <w:rPr>
          <w:i/>
          <w:lang w:val="fr-FR"/>
        </w:rPr>
        <w:t>Vecchiano</w:t>
      </w:r>
      <w:r w:rsidRPr="0032190F">
        <w:rPr>
          <w:lang w:val="fr-FR"/>
        </w:rPr>
        <w:t xml:space="preserve"> et plaide pour la contemporanéité des deux types (BIB 930 p. 9). </w:t>
      </w:r>
      <w:r w:rsidR="003143F3" w:rsidRPr="0032190F">
        <w:rPr>
          <w:lang w:val="fr-FR"/>
        </w:rPr>
        <w:t xml:space="preserve">Tout concoure </w:t>
      </w:r>
      <w:r w:rsidR="00B86ECC" w:rsidRPr="0032190F">
        <w:rPr>
          <w:lang w:val="fr-FR"/>
        </w:rPr>
        <w:t>à</w:t>
      </w:r>
      <w:r w:rsidR="003143F3" w:rsidRPr="0032190F">
        <w:rPr>
          <w:lang w:val="fr-FR"/>
        </w:rPr>
        <w:t xml:space="preserve"> attribuer cette sépulture à la première moitié du 3</w:t>
      </w:r>
      <w:r w:rsidR="003143F3" w:rsidRPr="0032190F">
        <w:rPr>
          <w:vertAlign w:val="superscript"/>
          <w:lang w:val="fr-FR"/>
        </w:rPr>
        <w:t>e</w:t>
      </w:r>
      <w:r w:rsidR="003143F3" w:rsidRPr="0032190F">
        <w:rPr>
          <w:lang w:val="fr-FR"/>
        </w:rPr>
        <w:t xml:space="preserve"> millénaire débordant peut-être sur le 4</w:t>
      </w:r>
      <w:r w:rsidR="003143F3" w:rsidRPr="0032190F">
        <w:rPr>
          <w:vertAlign w:val="superscript"/>
          <w:lang w:val="fr-FR"/>
        </w:rPr>
        <w:t>e</w:t>
      </w:r>
      <w:r w:rsidR="003143F3" w:rsidRPr="0032190F">
        <w:rPr>
          <w:lang w:val="fr-FR"/>
        </w:rPr>
        <w:t>,  dans un contexte pré-campaniforme (BIB 988 p. 245)</w:t>
      </w:r>
      <w:r w:rsidR="001A4A62" w:rsidRPr="0032190F">
        <w:rPr>
          <w:lang w:val="fr-FR"/>
        </w:rPr>
        <w:t xml:space="preserve"> soit au </w:t>
      </w:r>
      <w:hyperlink r:id="rId9840" w:anchor="Cul_Rinaldone" w:history="1">
        <w:r w:rsidR="001A4A62" w:rsidRPr="0032190F">
          <w:rPr>
            <w:rStyle w:val="Hyperlink"/>
            <w:lang w:val="fr-FR"/>
          </w:rPr>
          <w:t>Rinaldone 1</w:t>
        </w:r>
      </w:hyperlink>
      <w:r w:rsidR="001A4A62" w:rsidRPr="0032190F">
        <w:rPr>
          <w:lang w:val="fr-FR"/>
        </w:rPr>
        <w:t xml:space="preserve"> (BIB 988)</w:t>
      </w:r>
    </w:p>
    <w:p w14:paraId="112D0890" w14:textId="77777777" w:rsidR="00C0523C" w:rsidRPr="0032190F" w:rsidRDefault="00C0523C" w:rsidP="00242C0F">
      <w:pPr>
        <w:rPr>
          <w:lang w:val="fr-FR"/>
        </w:rPr>
      </w:pPr>
    </w:p>
    <w:p w14:paraId="07AE3A35" w14:textId="77777777" w:rsidR="00A9523C" w:rsidRPr="0032190F" w:rsidRDefault="00A9523C" w:rsidP="00242C0F">
      <w:pPr>
        <w:pStyle w:val="Heading2"/>
      </w:pPr>
      <w:r w:rsidRPr="0032190F">
        <w:t>Tombe 4</w:t>
      </w:r>
    </w:p>
    <w:p w14:paraId="41FBB814" w14:textId="77777777" w:rsidR="00A9523C" w:rsidRPr="0032190F" w:rsidRDefault="00A9523C" w:rsidP="00242C0F">
      <w:pPr>
        <w:rPr>
          <w:lang w:val="fr-FR"/>
        </w:rPr>
      </w:pPr>
    </w:p>
    <w:p w14:paraId="70D1B346" w14:textId="77777777" w:rsidR="00BD75F0" w:rsidRPr="0032190F" w:rsidRDefault="001430D3" w:rsidP="00242C0F">
      <w:pPr>
        <w:jc w:val="both"/>
        <w:rPr>
          <w:lang w:val="fr-FR"/>
        </w:rPr>
      </w:pPr>
      <w:r w:rsidRPr="0032190F">
        <w:rPr>
          <w:lang w:val="fr-FR"/>
        </w:rPr>
        <w:t>La sépulture la plus riche (n°</w:t>
      </w:r>
      <w:r w:rsidR="001A4A62" w:rsidRPr="0032190F">
        <w:rPr>
          <w:lang w:val="fr-FR"/>
        </w:rPr>
        <w:t xml:space="preserve"> 4) avec 15 armatures de flèche</w:t>
      </w:r>
      <w:r w:rsidRPr="0032190F">
        <w:rPr>
          <w:lang w:val="fr-FR"/>
        </w:rPr>
        <w:t xml:space="preserve">s en silex, 2 « haches de combat » </w:t>
      </w:r>
      <w:r w:rsidR="00413AA1" w:rsidRPr="0032190F">
        <w:rPr>
          <w:lang w:val="fr-FR"/>
        </w:rPr>
        <w:t>[hache-marteau</w:t>
      </w:r>
      <w:r w:rsidR="00123BEA" w:rsidRPr="0032190F">
        <w:rPr>
          <w:lang w:val="fr-FR"/>
        </w:rPr>
        <w:t xml:space="preserve">] </w:t>
      </w:r>
      <w:r w:rsidRPr="0032190F">
        <w:rPr>
          <w:lang w:val="fr-FR"/>
        </w:rPr>
        <w:t>en pierre, 1 hache plate et un couteau en cuivre, un vase (BIB 56 p. 60</w:t>
      </w:r>
      <w:r w:rsidR="001C239E" w:rsidRPr="0032190F">
        <w:rPr>
          <w:lang w:val="fr-FR"/>
        </w:rPr>
        <w:t>)</w:t>
      </w:r>
      <w:r w:rsidR="00095E20" w:rsidRPr="0032190F">
        <w:rPr>
          <w:lang w:val="fr-FR"/>
        </w:rPr>
        <w:t>.</w:t>
      </w:r>
    </w:p>
    <w:p w14:paraId="37D786BB" w14:textId="0A0C3F53" w:rsidR="0042524C" w:rsidRPr="0032190F" w:rsidRDefault="00095E20" w:rsidP="00242C0F">
      <w:pPr>
        <w:jc w:val="both"/>
        <w:rPr>
          <w:lang w:val="fr-FR"/>
        </w:rPr>
      </w:pPr>
      <w:r w:rsidRPr="0032190F">
        <w:rPr>
          <w:lang w:val="fr-FR"/>
        </w:rPr>
        <w:lastRenderedPageBreak/>
        <w:t xml:space="preserve">Contenu : 1 poignard (?) métallique, 1 hache en cuivre, 1 hache-marteau en </w:t>
      </w:r>
      <w:r w:rsidR="00123BEA" w:rsidRPr="0032190F">
        <w:rPr>
          <w:lang w:val="fr-FR"/>
        </w:rPr>
        <w:t>pierre tendre donc non-fonctionnelle</w:t>
      </w:r>
      <w:r w:rsidR="001A4A62" w:rsidRPr="0032190F">
        <w:rPr>
          <w:lang w:val="fr-FR"/>
        </w:rPr>
        <w:t>, 2 têtes de masses, 15 p</w:t>
      </w:r>
      <w:r w:rsidRPr="0032190F">
        <w:rPr>
          <w:lang w:val="fr-FR"/>
        </w:rPr>
        <w:t xml:space="preserve">ointes de flèches, </w:t>
      </w:r>
      <w:r w:rsidR="00171F34" w:rsidRPr="0032190F">
        <w:rPr>
          <w:lang w:val="fr-FR"/>
        </w:rPr>
        <w:t>1</w:t>
      </w:r>
      <w:r w:rsidRPr="0032190F">
        <w:rPr>
          <w:lang w:val="fr-FR"/>
        </w:rPr>
        <w:t xml:space="preserve"> vase à col (</w:t>
      </w:r>
      <w:r w:rsidR="008F6801" w:rsidRPr="0032190F">
        <w:rPr>
          <w:i/>
          <w:lang w:val="fr-FR"/>
        </w:rPr>
        <w:t>vaso</w:t>
      </w:r>
      <w:r w:rsidRPr="0032190F">
        <w:rPr>
          <w:i/>
          <w:lang w:val="fr-FR"/>
        </w:rPr>
        <w:t>a fiasco</w:t>
      </w:r>
      <w:r w:rsidRPr="0032190F">
        <w:rPr>
          <w:lang w:val="fr-FR"/>
        </w:rPr>
        <w:t>)</w:t>
      </w:r>
      <w:r w:rsidR="003B7C0E" w:rsidRPr="0032190F">
        <w:rPr>
          <w:lang w:val="fr-FR"/>
        </w:rPr>
        <w:t xml:space="preserve"> col allongé</w:t>
      </w:r>
      <w:r w:rsidRPr="0032190F">
        <w:rPr>
          <w:lang w:val="fr-FR"/>
        </w:rPr>
        <w:t xml:space="preserve"> (BIB 988 p. 228 tab 7)</w:t>
      </w:r>
      <w:r w:rsidR="0042524C" w:rsidRPr="0032190F">
        <w:rPr>
          <w:lang w:val="fr-FR"/>
        </w:rPr>
        <w:t>. La hache, Si elle ne se sup</w:t>
      </w:r>
      <w:r w:rsidR="00B53A80" w:rsidRPr="0032190F">
        <w:rPr>
          <w:lang w:val="fr-FR"/>
        </w:rPr>
        <w:t>e</w:t>
      </w:r>
      <w:r w:rsidR="0042524C" w:rsidRPr="0032190F">
        <w:rPr>
          <w:lang w:val="fr-FR"/>
        </w:rPr>
        <w:t xml:space="preserve">rpose pas complétemment avec la hache de la tombe Sud de </w:t>
      </w:r>
      <w:hyperlink r:id="rId9841" w:anchor="Sit_Santa_Cristina_Fiesse" w:history="1">
        <w:r w:rsidR="0042524C" w:rsidRPr="0032190F">
          <w:rPr>
            <w:rStyle w:val="Hyperlink"/>
            <w:lang w:val="fr-FR"/>
          </w:rPr>
          <w:t>Santa Cristina di Fiesse</w:t>
        </w:r>
      </w:hyperlink>
      <w:r w:rsidR="0042524C" w:rsidRPr="0032190F">
        <w:rPr>
          <w:lang w:val="fr-FR"/>
        </w:rPr>
        <w:t xml:space="preserve">, elle peut néanmoins lui être comparée. Le </w:t>
      </w:r>
      <w:r w:rsidR="0042524C" w:rsidRPr="0032190F">
        <w:rPr>
          <w:i/>
          <w:lang w:val="fr-FR"/>
        </w:rPr>
        <w:t>vaso a fiasco</w:t>
      </w:r>
      <w:r w:rsidR="0042524C" w:rsidRPr="0032190F">
        <w:rPr>
          <w:lang w:val="fr-FR"/>
        </w:rPr>
        <w:t xml:space="preserve"> renvoit aussi au </w:t>
      </w:r>
      <w:hyperlink r:id="rId9842" w:anchor="Cul_Campaniforme" w:history="1">
        <w:r w:rsidR="0042524C" w:rsidRPr="0032190F">
          <w:rPr>
            <w:rStyle w:val="Hyperlink"/>
            <w:lang w:val="fr-FR"/>
          </w:rPr>
          <w:t>Campaniforme</w:t>
        </w:r>
      </w:hyperlink>
      <w:r w:rsidR="0042524C" w:rsidRPr="0032190F">
        <w:rPr>
          <w:lang w:val="fr-FR"/>
        </w:rPr>
        <w:t xml:space="preserve"> (BIB 988 p. 245)</w:t>
      </w:r>
      <w:r w:rsidR="001800A2" w:rsidRPr="0032190F">
        <w:rPr>
          <w:lang w:val="fr-FR"/>
        </w:rPr>
        <w:t xml:space="preserve"> par contre la hache-marteau peut être comparée à celles de la céramique </w:t>
      </w:r>
      <w:hyperlink r:id="rId9843" w:anchor="Cul_Cordée" w:history="1">
        <w:r w:rsidR="001800A2" w:rsidRPr="0032190F">
          <w:rPr>
            <w:rStyle w:val="Hyperlink"/>
            <w:lang w:val="fr-FR"/>
          </w:rPr>
          <w:t>cordée</w:t>
        </w:r>
      </w:hyperlink>
      <w:r w:rsidR="001800A2" w:rsidRPr="0032190F">
        <w:rPr>
          <w:lang w:val="fr-FR"/>
        </w:rPr>
        <w:t xml:space="preserve"> (SS BIB)</w:t>
      </w:r>
    </w:p>
    <w:p w14:paraId="625888FA" w14:textId="77777777" w:rsidR="00095E20" w:rsidRPr="0032190F" w:rsidRDefault="00095E20" w:rsidP="00242C0F">
      <w:pPr>
        <w:jc w:val="both"/>
        <w:rPr>
          <w:lang w:val="fr-FR"/>
        </w:rPr>
      </w:pPr>
    </w:p>
    <w:p w14:paraId="798BBEE0" w14:textId="77777777" w:rsidR="008F6801" w:rsidRPr="0032190F" w:rsidRDefault="008F6801" w:rsidP="00242C0F">
      <w:pPr>
        <w:pStyle w:val="Heading2"/>
      </w:pPr>
      <w:r w:rsidRPr="0032190F">
        <w:t>Tombe 5</w:t>
      </w:r>
    </w:p>
    <w:p w14:paraId="01269256" w14:textId="77777777" w:rsidR="008F6801" w:rsidRPr="0032190F" w:rsidRDefault="008F6801" w:rsidP="00242C0F">
      <w:pPr>
        <w:jc w:val="both"/>
        <w:rPr>
          <w:lang w:val="fr-FR"/>
        </w:rPr>
      </w:pPr>
    </w:p>
    <w:p w14:paraId="3FC8A391" w14:textId="62273043" w:rsidR="0042524C" w:rsidRPr="0032190F" w:rsidRDefault="008F6801" w:rsidP="00242C0F">
      <w:pPr>
        <w:jc w:val="both"/>
        <w:rPr>
          <w:lang w:val="fr-FR"/>
        </w:rPr>
      </w:pPr>
      <w:r w:rsidRPr="0032190F">
        <w:rPr>
          <w:lang w:val="fr-FR"/>
        </w:rPr>
        <w:t>1 individu, 1 poignard métallique, 1 hallebarde métallique</w:t>
      </w:r>
      <w:r w:rsidR="0042524C" w:rsidRPr="0032190F">
        <w:rPr>
          <w:lang w:val="fr-FR"/>
        </w:rPr>
        <w:t xml:space="preserve"> (fragment)</w:t>
      </w:r>
      <w:r w:rsidRPr="0032190F">
        <w:rPr>
          <w:lang w:val="fr-FR"/>
        </w:rPr>
        <w:t>, 1 hache votive, 1 tête de massue, 5 pointes de flèches, 1  (</w:t>
      </w:r>
      <w:r w:rsidRPr="0032190F">
        <w:rPr>
          <w:i/>
          <w:lang w:val="fr-FR"/>
        </w:rPr>
        <w:t>vaso a fiasco</w:t>
      </w:r>
      <w:r w:rsidRPr="0032190F">
        <w:rPr>
          <w:lang w:val="fr-FR"/>
        </w:rPr>
        <w:t>) (BIB 988 p. 228 tab 7)</w:t>
      </w:r>
      <w:r w:rsidR="0042524C" w:rsidRPr="0032190F">
        <w:rPr>
          <w:lang w:val="fr-FR"/>
        </w:rPr>
        <w:t xml:space="preserve">. Le fragment de hallebarde peut être comparé à l’exemplaire de San Stefano di Tivoli (type </w:t>
      </w:r>
      <w:hyperlink r:id="rId9844" w:anchor="Sit_Villafranca_Veronese" w:history="1">
        <w:r w:rsidR="0042524C" w:rsidRPr="0032190F">
          <w:rPr>
            <w:rStyle w:val="Hyperlink"/>
            <w:lang w:val="fr-FR"/>
          </w:rPr>
          <w:t>Villafrancca</w:t>
        </w:r>
      </w:hyperlink>
      <w:r w:rsidR="0042524C" w:rsidRPr="0032190F">
        <w:rPr>
          <w:lang w:val="fr-FR"/>
        </w:rPr>
        <w:t>-</w:t>
      </w:r>
      <w:hyperlink r:id="rId9845" w:anchor="Sit_Gambara" w:history="1">
        <w:r w:rsidR="0042524C" w:rsidRPr="0032190F">
          <w:rPr>
            <w:rStyle w:val="Hyperlink"/>
            <w:lang w:val="fr-FR"/>
          </w:rPr>
          <w:t>Gambara</w:t>
        </w:r>
      </w:hyperlink>
      <w:r w:rsidR="0042524C" w:rsidRPr="0032190F">
        <w:rPr>
          <w:lang w:val="fr-FR"/>
        </w:rPr>
        <w:t>) en raison de la double inflexion de la base, etc.  (BIB 988 p. 245)</w:t>
      </w:r>
    </w:p>
    <w:p w14:paraId="0F37BF9B" w14:textId="77777777" w:rsidR="008F6801" w:rsidRPr="0032190F" w:rsidRDefault="008F6801" w:rsidP="00242C0F">
      <w:pPr>
        <w:jc w:val="both"/>
        <w:rPr>
          <w:lang w:val="fr-FR"/>
        </w:rPr>
      </w:pPr>
    </w:p>
    <w:p w14:paraId="68BE58A6" w14:textId="77777777" w:rsidR="008F6801" w:rsidRPr="0032190F" w:rsidRDefault="008F6801" w:rsidP="00242C0F">
      <w:pPr>
        <w:pStyle w:val="Heading2"/>
      </w:pPr>
      <w:r w:rsidRPr="0032190F">
        <w:t>Tombe 8</w:t>
      </w:r>
    </w:p>
    <w:p w14:paraId="695BD31C" w14:textId="77777777" w:rsidR="008F6801" w:rsidRPr="0032190F" w:rsidRDefault="008F6801" w:rsidP="00242C0F">
      <w:pPr>
        <w:jc w:val="both"/>
        <w:rPr>
          <w:lang w:val="fr-FR"/>
        </w:rPr>
      </w:pPr>
    </w:p>
    <w:p w14:paraId="02BECE37" w14:textId="77777777" w:rsidR="008F6801" w:rsidRPr="0032190F" w:rsidRDefault="008F6801" w:rsidP="00242C0F">
      <w:pPr>
        <w:jc w:val="both"/>
        <w:rPr>
          <w:lang w:val="fr-FR"/>
        </w:rPr>
      </w:pPr>
      <w:r w:rsidRPr="0032190F">
        <w:rPr>
          <w:lang w:val="fr-FR"/>
        </w:rPr>
        <w:t>1 individu, 1 poignard métallique, 1 hache-marteau votive, 29 pointes de flèches (BIB 988 p. 228 tab 7)</w:t>
      </w:r>
    </w:p>
    <w:p w14:paraId="6CF9BCD0" w14:textId="77777777" w:rsidR="001C239E" w:rsidRPr="0032190F" w:rsidRDefault="001C239E" w:rsidP="00242C0F">
      <w:pPr>
        <w:jc w:val="both"/>
        <w:rPr>
          <w:lang w:val="fr-FR"/>
        </w:rPr>
      </w:pPr>
    </w:p>
    <w:p w14:paraId="43CD778B" w14:textId="77777777" w:rsidR="00095E20" w:rsidRPr="0032190F" w:rsidRDefault="00095E20" w:rsidP="00242C0F">
      <w:pPr>
        <w:pStyle w:val="Heading2"/>
      </w:pPr>
      <w:r w:rsidRPr="0032190F">
        <w:t>Tombe 15</w:t>
      </w:r>
    </w:p>
    <w:p w14:paraId="3C6FE357" w14:textId="77777777" w:rsidR="00095E20" w:rsidRPr="0032190F" w:rsidRDefault="00095E20" w:rsidP="00242C0F">
      <w:pPr>
        <w:jc w:val="both"/>
        <w:rPr>
          <w:lang w:val="fr-FR"/>
        </w:rPr>
      </w:pPr>
    </w:p>
    <w:p w14:paraId="2B716443" w14:textId="77777777" w:rsidR="00095E20" w:rsidRPr="0032190F" w:rsidRDefault="00095E20" w:rsidP="00242C0F">
      <w:pPr>
        <w:jc w:val="both"/>
        <w:rPr>
          <w:lang w:val="fr-FR"/>
        </w:rPr>
      </w:pPr>
      <w:r w:rsidRPr="0032190F">
        <w:rPr>
          <w:lang w:val="fr-FR"/>
        </w:rPr>
        <w:t>1 individu, 1 p</w:t>
      </w:r>
      <w:r w:rsidR="006D5985" w:rsidRPr="0032190F">
        <w:rPr>
          <w:lang w:val="fr-FR"/>
        </w:rPr>
        <w:t>o</w:t>
      </w:r>
      <w:r w:rsidRPr="0032190F">
        <w:rPr>
          <w:lang w:val="fr-FR"/>
        </w:rPr>
        <w:t>ignard lithique, 17 pointes de flèches</w:t>
      </w:r>
      <w:r w:rsidR="00171F34" w:rsidRPr="0032190F">
        <w:rPr>
          <w:lang w:val="fr-FR"/>
        </w:rPr>
        <w:t>, (BIB 988 p. 228 tab 7)</w:t>
      </w:r>
    </w:p>
    <w:p w14:paraId="38202825" w14:textId="77777777" w:rsidR="008B52C4" w:rsidRPr="0032190F" w:rsidRDefault="008B52C4" w:rsidP="00242C0F">
      <w:pPr>
        <w:jc w:val="both"/>
        <w:rPr>
          <w:lang w:val="fr-FR"/>
        </w:rPr>
      </w:pPr>
    </w:p>
    <w:p w14:paraId="44B0EA0F" w14:textId="77777777" w:rsidR="008B52C4" w:rsidRPr="0032190F" w:rsidRDefault="008B52C4" w:rsidP="00426FF9">
      <w:pPr>
        <w:pStyle w:val="Heading1"/>
      </w:pPr>
      <w:bookmarkStart w:id="4006" w:name="Sit_Neto"/>
      <w:r w:rsidRPr="0032190F">
        <w:t>NETO – VIA VERGA</w:t>
      </w:r>
    </w:p>
    <w:bookmarkEnd w:id="4006"/>
    <w:p w14:paraId="52101A63" w14:textId="77777777" w:rsidR="008B52C4" w:rsidRPr="00D537E5" w:rsidRDefault="006751AC" w:rsidP="00242C0F">
      <w:pPr>
        <w:jc w:val="both"/>
        <w:rPr>
          <w:sz w:val="20"/>
          <w:lang w:val="fr-FR"/>
        </w:rPr>
      </w:pPr>
      <w:r w:rsidRPr="00D537E5">
        <w:rPr>
          <w:sz w:val="20"/>
          <w:lang w:val="fr-FR"/>
        </w:rPr>
        <w:t>Neto</w:t>
      </w:r>
    </w:p>
    <w:p w14:paraId="4ED1391B" w14:textId="77777777" w:rsidR="006751AC" w:rsidRPr="0032190F" w:rsidRDefault="006751AC" w:rsidP="00242C0F">
      <w:pPr>
        <w:jc w:val="both"/>
        <w:rPr>
          <w:lang w:val="fr-FR"/>
        </w:rPr>
      </w:pPr>
    </w:p>
    <w:p w14:paraId="4B88A549" w14:textId="77777777" w:rsidR="008B52C4" w:rsidRPr="0032190F" w:rsidRDefault="008B52C4" w:rsidP="00242C0F">
      <w:pPr>
        <w:jc w:val="both"/>
        <w:rPr>
          <w:lang w:val="fr-FR"/>
        </w:rPr>
      </w:pPr>
      <w:r w:rsidRPr="0032190F">
        <w:rPr>
          <w:lang w:val="fr-FR"/>
        </w:rPr>
        <w:t>Le site Neto-Via Verga</w:t>
      </w:r>
      <w:r w:rsidR="006751AC">
        <w:rPr>
          <w:lang w:val="fr-FR"/>
        </w:rPr>
        <w:t xml:space="preserve"> (Sesto-Fiorentino)</w:t>
      </w:r>
      <w:r w:rsidRPr="0032190F">
        <w:rPr>
          <w:lang w:val="fr-FR"/>
        </w:rPr>
        <w:t>, dans la plaine florentine,Toscane, témoigne de la pratique de la fusion (</w:t>
      </w:r>
      <w:r w:rsidRPr="0032190F">
        <w:rPr>
          <w:i/>
          <w:lang w:val="fr-FR"/>
        </w:rPr>
        <w:t>smelting</w:t>
      </w:r>
      <w:r w:rsidRPr="0032190F">
        <w:rPr>
          <w:lang w:val="fr-FR"/>
        </w:rPr>
        <w:t>) (BIB 1433 p. 709)</w:t>
      </w:r>
    </w:p>
    <w:p w14:paraId="5439D19D" w14:textId="6BC75246" w:rsidR="008B52C4" w:rsidRPr="0032190F" w:rsidRDefault="008B52C4" w:rsidP="00242C0F">
      <w:pPr>
        <w:autoSpaceDE w:val="0"/>
        <w:autoSpaceDN w:val="0"/>
        <w:adjustRightInd w:val="0"/>
        <w:jc w:val="both"/>
        <w:rPr>
          <w:lang w:val="fr-FR"/>
        </w:rPr>
      </w:pPr>
      <w:r w:rsidRPr="0032190F">
        <w:rPr>
          <w:lang w:val="fr-FR"/>
        </w:rPr>
        <w:t xml:space="preserve">Ce site présente un assemblage de céramiques </w:t>
      </w:r>
      <w:hyperlink r:id="rId9846" w:anchor="Cul_Campaniforme" w:history="1">
        <w:r w:rsidRPr="0032190F">
          <w:rPr>
            <w:rStyle w:val="Hyperlink"/>
            <w:lang w:val="fr-FR"/>
          </w:rPr>
          <w:t>campaniformes</w:t>
        </w:r>
      </w:hyperlink>
      <w:r w:rsidRPr="0032190F">
        <w:rPr>
          <w:lang w:val="fr-FR"/>
        </w:rPr>
        <w:t xml:space="preserve"> de la phase anci</w:t>
      </w:r>
      <w:r w:rsidR="00587517" w:rsidRPr="0032190F">
        <w:rPr>
          <w:lang w:val="fr-FR"/>
        </w:rPr>
        <w:t>e</w:t>
      </w:r>
      <w:r w:rsidRPr="0032190F">
        <w:rPr>
          <w:lang w:val="fr-FR"/>
        </w:rPr>
        <w:t>nne de style pointillé géométrique où figurent aussi des vases de type standard et une céramique à décor d'impressions (BIB 1187 (L. Sarti, 1997a)).</w:t>
      </w:r>
    </w:p>
    <w:p w14:paraId="492B43AF" w14:textId="77777777" w:rsidR="00587517" w:rsidRPr="0032190F" w:rsidRDefault="00587517" w:rsidP="00242C0F">
      <w:pPr>
        <w:autoSpaceDE w:val="0"/>
        <w:autoSpaceDN w:val="0"/>
        <w:adjustRightInd w:val="0"/>
        <w:jc w:val="both"/>
        <w:rPr>
          <w:lang w:val="fr-FR"/>
        </w:rPr>
      </w:pPr>
    </w:p>
    <w:p w14:paraId="1BD06DA3" w14:textId="5C78E8CE" w:rsidR="00587517" w:rsidRPr="0032190F" w:rsidRDefault="00587517" w:rsidP="00242C0F">
      <w:pPr>
        <w:autoSpaceDE w:val="0"/>
        <w:autoSpaceDN w:val="0"/>
        <w:adjustRightInd w:val="0"/>
        <w:jc w:val="both"/>
        <w:rPr>
          <w:lang w:val="fr-FR"/>
        </w:rPr>
      </w:pPr>
      <w:r w:rsidRPr="0032190F">
        <w:rPr>
          <w:lang w:val="fr-FR"/>
        </w:rPr>
        <w:t>Dès l’horizon 5 de ce site, on remarque la diminution de l’</w:t>
      </w:r>
      <w:hyperlink r:id="rId9847" w:anchor="Sit_Obsidienne" w:history="1">
        <w:r w:rsidR="009F2A99" w:rsidRPr="009F2A99">
          <w:rPr>
            <w:rStyle w:val="Hyperlink"/>
            <w:szCs w:val="20"/>
            <w:lang w:val="fr-FR"/>
          </w:rPr>
          <w:t>obsidienne</w:t>
        </w:r>
      </w:hyperlink>
      <w:r w:rsidRPr="0032190F">
        <w:rPr>
          <w:lang w:val="fr-FR"/>
        </w:rPr>
        <w:t xml:space="preserve"> sarde (BIB 1463 p. 94).</w:t>
      </w:r>
    </w:p>
    <w:p w14:paraId="260AD09F" w14:textId="77777777" w:rsidR="008B52C4" w:rsidRPr="0032190F" w:rsidRDefault="008B52C4" w:rsidP="00242C0F">
      <w:pPr>
        <w:jc w:val="both"/>
        <w:rPr>
          <w:lang w:val="fr-FR"/>
        </w:rPr>
      </w:pPr>
    </w:p>
    <w:p w14:paraId="07F22567" w14:textId="77777777" w:rsidR="00177582" w:rsidRPr="0032190F" w:rsidRDefault="00177582" w:rsidP="00D537E5">
      <w:pPr>
        <w:pStyle w:val="Heading1"/>
      </w:pPr>
      <w:bookmarkStart w:id="4007" w:name="Sit_San_Carlo"/>
      <w:r w:rsidRPr="0032190F">
        <w:t>SAN CARLO</w:t>
      </w:r>
    </w:p>
    <w:bookmarkEnd w:id="4007"/>
    <w:p w14:paraId="6F919863" w14:textId="77777777" w:rsidR="00177582" w:rsidRPr="0032190F" w:rsidRDefault="00177582" w:rsidP="00242C0F">
      <w:pPr>
        <w:jc w:val="both"/>
        <w:rPr>
          <w:lang w:val="fr-FR"/>
        </w:rPr>
      </w:pPr>
    </w:p>
    <w:p w14:paraId="3F90021B" w14:textId="13550AB5" w:rsidR="00177582" w:rsidRDefault="00177582" w:rsidP="00242C0F">
      <w:pPr>
        <w:jc w:val="both"/>
        <w:rPr>
          <w:lang w:val="fr-FR"/>
        </w:rPr>
      </w:pPr>
      <w:r w:rsidRPr="0032190F">
        <w:rPr>
          <w:lang w:val="fr-FR"/>
        </w:rPr>
        <w:t xml:space="preserve">Site en plein-air dans les </w:t>
      </w:r>
      <w:bookmarkStart w:id="4008" w:name="_Hlk136974546"/>
      <w:r w:rsidR="00D537E5">
        <w:rPr>
          <w:i/>
          <w:iCs/>
          <w:lang w:val="fr-FR"/>
        </w:rPr>
        <w:fldChar w:fldCharType="begin"/>
      </w:r>
      <w:r w:rsidR="00D537E5">
        <w:rPr>
          <w:i/>
          <w:iCs/>
          <w:lang w:val="fr-FR"/>
        </w:rPr>
        <w:instrText xml:space="preserve"> HYPERLINK "Sites.docx" \l "Sit_Colline_Metallifere" </w:instrText>
      </w:r>
      <w:r w:rsidR="00D537E5">
        <w:rPr>
          <w:i/>
          <w:iCs/>
          <w:lang w:val="fr-FR"/>
        </w:rPr>
      </w:r>
      <w:r w:rsidR="00D537E5">
        <w:rPr>
          <w:i/>
          <w:iCs/>
          <w:lang w:val="fr-FR"/>
        </w:rPr>
        <w:fldChar w:fldCharType="separate"/>
      </w:r>
      <w:r w:rsidRPr="00D537E5">
        <w:rPr>
          <w:rStyle w:val="Hyperlink"/>
          <w:i/>
          <w:iCs/>
          <w:lang w:val="fr-FR"/>
        </w:rPr>
        <w:t>Colline Metallifere</w:t>
      </w:r>
      <w:r w:rsidR="00D537E5">
        <w:rPr>
          <w:i/>
          <w:iCs/>
          <w:lang w:val="fr-FR"/>
        </w:rPr>
        <w:fldChar w:fldCharType="end"/>
      </w:r>
      <w:bookmarkEnd w:id="4008"/>
      <w:r w:rsidRPr="0032190F">
        <w:rPr>
          <w:lang w:val="fr-FR"/>
        </w:rPr>
        <w:t xml:space="preserve">. Des évidences de fusion </w:t>
      </w:r>
      <w:r w:rsidRPr="00784BEC">
        <w:rPr>
          <w:lang w:val="it-IT"/>
        </w:rPr>
        <w:t>(</w:t>
      </w:r>
      <w:r w:rsidRPr="00784BEC">
        <w:rPr>
          <w:i/>
          <w:lang w:val="it-IT"/>
        </w:rPr>
        <w:t>smelting</w:t>
      </w:r>
      <w:r w:rsidRPr="00784BEC">
        <w:rPr>
          <w:lang w:val="it-IT"/>
        </w:rPr>
        <w:t xml:space="preserve">) </w:t>
      </w:r>
      <w:r w:rsidRPr="0032190F">
        <w:rPr>
          <w:lang w:val="fr-FR"/>
        </w:rPr>
        <w:t>du cuivre (BIB 1908 p. 144)</w:t>
      </w:r>
    </w:p>
    <w:p w14:paraId="5346B7DF" w14:textId="77777777" w:rsidR="00D537E5" w:rsidRDefault="00D537E5" w:rsidP="00242C0F">
      <w:pPr>
        <w:jc w:val="both"/>
        <w:rPr>
          <w:lang w:val="fr-FR"/>
        </w:rPr>
      </w:pPr>
    </w:p>
    <w:p w14:paraId="37E71797" w14:textId="32730CA4" w:rsidR="00D537E5" w:rsidRDefault="00D537E5" w:rsidP="00D537E5">
      <w:pPr>
        <w:pStyle w:val="Heading1"/>
      </w:pPr>
      <w:bookmarkStart w:id="4009" w:name="Sit_Colline_Metallifere"/>
      <w:r>
        <w:t>COLLINE METALLIFERE</w:t>
      </w:r>
    </w:p>
    <w:bookmarkEnd w:id="4009"/>
    <w:p w14:paraId="7A197B56" w14:textId="3E9D9B36" w:rsidR="00D537E5" w:rsidRPr="00893371" w:rsidRDefault="00D537E5" w:rsidP="00242C0F">
      <w:pPr>
        <w:jc w:val="both"/>
        <w:rPr>
          <w:sz w:val="20"/>
          <w:lang w:val="en-GB"/>
        </w:rPr>
      </w:pPr>
      <w:r w:rsidRPr="00893371">
        <w:rPr>
          <w:i/>
          <w:iCs/>
          <w:sz w:val="20"/>
          <w:lang w:val="en-GB"/>
        </w:rPr>
        <w:t>Colline Metallifere</w:t>
      </w:r>
    </w:p>
    <w:p w14:paraId="12AD8E44" w14:textId="77777777" w:rsidR="00177582" w:rsidRPr="00893371" w:rsidRDefault="00177582" w:rsidP="00242C0F">
      <w:pPr>
        <w:jc w:val="both"/>
        <w:rPr>
          <w:lang w:val="en-GB"/>
        </w:rPr>
      </w:pPr>
    </w:p>
    <w:p w14:paraId="5C0CE396" w14:textId="015E2243" w:rsidR="00D537E5" w:rsidRPr="00893371" w:rsidRDefault="00D537E5" w:rsidP="00242C0F">
      <w:pPr>
        <w:jc w:val="both"/>
        <w:rPr>
          <w:lang w:val="en-GB"/>
        </w:rPr>
      </w:pPr>
      <w:r w:rsidRPr="00893371">
        <w:rPr>
          <w:lang w:val="en-GB"/>
        </w:rPr>
        <w:t>Toscane</w:t>
      </w:r>
    </w:p>
    <w:p w14:paraId="05407B8A" w14:textId="398932F4" w:rsidR="00D537E5" w:rsidRPr="00893371" w:rsidRDefault="00D537E5" w:rsidP="00242C0F">
      <w:pPr>
        <w:jc w:val="both"/>
        <w:rPr>
          <w:lang w:val="en-GB"/>
        </w:rPr>
      </w:pPr>
      <w:r w:rsidRPr="00893371">
        <w:rPr>
          <w:lang w:val="en-GB"/>
        </w:rPr>
        <w:br/>
      </w:r>
      <w:hyperlink r:id="rId9848" w:anchor="Cul_Rinaldone_metal" w:history="1">
        <w:r w:rsidRPr="00893371">
          <w:rPr>
            <w:rStyle w:val="Hyperlink"/>
            <w:lang w:val="en-GB"/>
          </w:rPr>
          <w:t>Rinaldone</w:t>
        </w:r>
      </w:hyperlink>
      <w:r w:rsidRPr="00893371">
        <w:rPr>
          <w:lang w:val="en-GB"/>
        </w:rPr>
        <w:t xml:space="preserve">, </w:t>
      </w:r>
      <w:hyperlink r:id="rId9849" w:anchor="Sit_San_Carlo" w:history="1">
        <w:r w:rsidRPr="00893371">
          <w:rPr>
            <w:rStyle w:val="Hyperlink"/>
            <w:lang w:val="en-GB"/>
          </w:rPr>
          <w:t>San Carlo</w:t>
        </w:r>
      </w:hyperlink>
    </w:p>
    <w:p w14:paraId="5C810007" w14:textId="77777777" w:rsidR="00D537E5" w:rsidRPr="00893371" w:rsidRDefault="00D537E5" w:rsidP="00242C0F">
      <w:pPr>
        <w:jc w:val="both"/>
        <w:rPr>
          <w:lang w:val="en-GB"/>
        </w:rPr>
      </w:pPr>
    </w:p>
    <w:p w14:paraId="273792FB" w14:textId="77777777" w:rsidR="008B52C4" w:rsidRPr="0032190F" w:rsidRDefault="008B52C4" w:rsidP="00426FF9">
      <w:pPr>
        <w:pStyle w:val="Heading1"/>
      </w:pPr>
      <w:bookmarkStart w:id="4010" w:name="Sit_Podere_Pietrino"/>
      <w:r w:rsidRPr="0032190F">
        <w:t>PODERE PIETRINO</w:t>
      </w:r>
    </w:p>
    <w:bookmarkEnd w:id="4010"/>
    <w:p w14:paraId="1A0E7D94" w14:textId="77777777" w:rsidR="008B52C4" w:rsidRPr="00784BEC" w:rsidRDefault="008B52C4" w:rsidP="00242C0F">
      <w:pPr>
        <w:jc w:val="both"/>
        <w:rPr>
          <w:lang w:val="it-IT"/>
        </w:rPr>
      </w:pPr>
    </w:p>
    <w:p w14:paraId="38F45ACD" w14:textId="77777777" w:rsidR="008B52C4" w:rsidRPr="00784BEC" w:rsidRDefault="008B52C4" w:rsidP="00242C0F">
      <w:pPr>
        <w:jc w:val="both"/>
        <w:rPr>
          <w:lang w:val="it-IT"/>
        </w:rPr>
      </w:pPr>
      <w:r w:rsidRPr="00784BEC">
        <w:rPr>
          <w:lang w:val="it-IT"/>
        </w:rPr>
        <w:t>Le site Podere Pietrino, Toscane, témoigne de la pratique de la fusion (</w:t>
      </w:r>
      <w:r w:rsidRPr="00784BEC">
        <w:rPr>
          <w:i/>
          <w:lang w:val="it-IT"/>
        </w:rPr>
        <w:t>smelting</w:t>
      </w:r>
      <w:r w:rsidRPr="00784BEC">
        <w:rPr>
          <w:lang w:val="it-IT"/>
        </w:rPr>
        <w:t>) (BIB 1433 p. 709)</w:t>
      </w:r>
    </w:p>
    <w:p w14:paraId="114C419E" w14:textId="77777777" w:rsidR="00095E20" w:rsidRPr="00784BEC" w:rsidRDefault="00095E20" w:rsidP="00242C0F">
      <w:pPr>
        <w:jc w:val="both"/>
        <w:rPr>
          <w:lang w:val="it-IT"/>
        </w:rPr>
      </w:pPr>
    </w:p>
    <w:p w14:paraId="357E0764" w14:textId="77777777" w:rsidR="00BD75F0" w:rsidRPr="0032190F" w:rsidRDefault="00BD75F0" w:rsidP="00426FF9">
      <w:pPr>
        <w:pStyle w:val="Heading1"/>
      </w:pPr>
      <w:bookmarkStart w:id="4011" w:name="Sit_Poggialti_Vallelunga"/>
      <w:r w:rsidRPr="0032190F">
        <w:t>POGGIALTI VALLELUNGA</w:t>
      </w:r>
    </w:p>
    <w:bookmarkEnd w:id="4011"/>
    <w:p w14:paraId="3EEE5B9F" w14:textId="77777777" w:rsidR="00BD75F0" w:rsidRPr="00784BEC" w:rsidRDefault="00BD75F0" w:rsidP="00242C0F">
      <w:pPr>
        <w:jc w:val="both"/>
        <w:rPr>
          <w:lang w:val="it-IT"/>
        </w:rPr>
      </w:pPr>
    </w:p>
    <w:p w14:paraId="593DC9DD" w14:textId="10783EB3" w:rsidR="00BD75F0" w:rsidRPr="00784BEC" w:rsidRDefault="00BD75F0" w:rsidP="00242C0F">
      <w:pPr>
        <w:jc w:val="both"/>
        <w:rPr>
          <w:lang w:val="it-IT"/>
        </w:rPr>
      </w:pPr>
      <w:r w:rsidRPr="0032190F">
        <w:rPr>
          <w:lang w:val="fr-FR"/>
        </w:rPr>
        <w:t xml:space="preserve">La nécropole de Poggialti Vallelunga est attribuée à la culture de </w:t>
      </w:r>
      <w:hyperlink r:id="rId9850" w:anchor="Cul_Rinaldone" w:history="1">
        <w:r w:rsidRPr="0032190F">
          <w:rPr>
            <w:rStyle w:val="Hyperlink"/>
            <w:lang w:val="fr-FR"/>
          </w:rPr>
          <w:t>Rinaldone</w:t>
        </w:r>
      </w:hyperlink>
      <w:r w:rsidRPr="0032190F">
        <w:rPr>
          <w:lang w:val="fr-FR"/>
        </w:rPr>
        <w:t xml:space="preserve">. Cette dernière montre une organisation spatiale des inhumations avec 2 groupes de tombes au centre, une palissade attestée par une série de trous de pieux creusés dans le tuf et un fossé en V, long jusqu’à présnet de </w:t>
      </w:r>
      <w:smartTag w:uri="urn:schemas-microsoft-com:office:smarttags" w:element="metricconverter">
        <w:smartTagPr>
          <w:attr w:name="ProductID" w:val="15 m"/>
        </w:smartTagPr>
        <w:r w:rsidRPr="0032190F">
          <w:rPr>
            <w:lang w:val="fr-FR"/>
          </w:rPr>
          <w:t>15 m</w:t>
        </w:r>
      </w:smartTag>
      <w:r w:rsidRPr="0032190F">
        <w:rPr>
          <w:lang w:val="fr-FR"/>
        </w:rPr>
        <w:t xml:space="preserve">. Les squelettes étaient en position ramassée au centre de la cella, les restes des inhumations précédentes étaient souvent repoussés vers le fond de la cella. Le mobilier était placé autour du cadavre ety contenait fréquemment des armes en pierre et en métal. </w:t>
      </w:r>
      <w:r w:rsidRPr="00784BEC">
        <w:rPr>
          <w:lang w:val="it-IT"/>
        </w:rPr>
        <w:t>(BIB 86 p. 191).</w:t>
      </w:r>
    </w:p>
    <w:p w14:paraId="3275FABA" w14:textId="77777777" w:rsidR="008149AD" w:rsidRPr="00784BEC" w:rsidRDefault="008149AD" w:rsidP="00242C0F">
      <w:pPr>
        <w:jc w:val="both"/>
        <w:rPr>
          <w:lang w:val="it-IT"/>
        </w:rPr>
      </w:pPr>
    </w:p>
    <w:p w14:paraId="73208A6F" w14:textId="77777777" w:rsidR="008149AD" w:rsidRPr="0032190F" w:rsidRDefault="008149AD" w:rsidP="00426FF9">
      <w:pPr>
        <w:pStyle w:val="Heading1"/>
      </w:pPr>
      <w:r w:rsidRPr="0032190F">
        <w:t>CAMIGLIANO</w:t>
      </w:r>
    </w:p>
    <w:p w14:paraId="426BAE7F" w14:textId="77777777" w:rsidR="008149AD" w:rsidRPr="00784BEC" w:rsidRDefault="008149AD" w:rsidP="00242C0F">
      <w:pPr>
        <w:jc w:val="both"/>
        <w:rPr>
          <w:lang w:val="it-IT"/>
        </w:rPr>
      </w:pPr>
    </w:p>
    <w:p w14:paraId="381226D0" w14:textId="77777777" w:rsidR="008149AD" w:rsidRPr="00784BEC" w:rsidRDefault="008149AD" w:rsidP="00242C0F">
      <w:pPr>
        <w:jc w:val="both"/>
        <w:rPr>
          <w:lang w:val="it-IT"/>
        </w:rPr>
      </w:pPr>
      <w:r w:rsidRPr="00784BEC">
        <w:rPr>
          <w:lang w:val="it-IT"/>
        </w:rPr>
        <w:t>Site de Camigliano (Sienne, Italie) attribué à l’Enéolithique (Musée de Rome)</w:t>
      </w:r>
    </w:p>
    <w:p w14:paraId="2B67C9E3" w14:textId="77777777" w:rsidR="00B50ADF" w:rsidRPr="00784BEC" w:rsidRDefault="00B50ADF" w:rsidP="00242C0F">
      <w:pPr>
        <w:jc w:val="both"/>
        <w:rPr>
          <w:lang w:val="it-IT"/>
        </w:rPr>
      </w:pPr>
    </w:p>
    <w:p w14:paraId="47B8D884" w14:textId="77777777" w:rsidR="00B50ADF" w:rsidRPr="00426FF9" w:rsidRDefault="00B50ADF" w:rsidP="00426FF9">
      <w:pPr>
        <w:pStyle w:val="Heading1"/>
        <w:rPr>
          <w:lang w:val="es-ES"/>
        </w:rPr>
      </w:pPr>
      <w:bookmarkStart w:id="4012" w:name="Sit_Vecchiano"/>
      <w:r w:rsidRPr="00426FF9">
        <w:rPr>
          <w:lang w:val="es-ES"/>
        </w:rPr>
        <w:t>VECCHIANO (Grotta del Castello di Vecchiano)</w:t>
      </w:r>
    </w:p>
    <w:bookmarkEnd w:id="4012"/>
    <w:p w14:paraId="19570BA2" w14:textId="77777777" w:rsidR="00B50ADF" w:rsidRPr="00784BEC" w:rsidRDefault="00B50ADF" w:rsidP="00242C0F">
      <w:pPr>
        <w:jc w:val="both"/>
        <w:rPr>
          <w:lang w:val="it-IT"/>
        </w:rPr>
      </w:pPr>
    </w:p>
    <w:p w14:paraId="3B660ADC" w14:textId="17B872F8" w:rsidR="00B50ADF" w:rsidRPr="00FF5006" w:rsidRDefault="00B50ADF" w:rsidP="00242C0F">
      <w:pPr>
        <w:jc w:val="both"/>
        <w:rPr>
          <w:lang w:val="it-IT"/>
        </w:rPr>
      </w:pPr>
      <w:r w:rsidRPr="0032190F">
        <w:rPr>
          <w:lang w:val="fr-FR"/>
        </w:rPr>
        <w:t>Sépulture. Dans le site de Vecchiano (</w:t>
      </w:r>
      <w:r w:rsidR="00DE1B49" w:rsidRPr="0032190F">
        <w:rPr>
          <w:lang w:val="fr-FR"/>
        </w:rPr>
        <w:t xml:space="preserve">Lucques, </w:t>
      </w:r>
      <w:r w:rsidRPr="0032190F">
        <w:rPr>
          <w:lang w:val="fr-FR"/>
        </w:rPr>
        <w:t xml:space="preserve">Pise, Toscane), a été retrouvé une lame de poignard en cuivre de type </w:t>
      </w:r>
      <w:hyperlink r:id="rId9851" w:anchor="Cul_Remedello" w:history="1">
        <w:r w:rsidRPr="0032190F">
          <w:rPr>
            <w:rStyle w:val="Hyperlink"/>
            <w:lang w:val="fr-FR"/>
          </w:rPr>
          <w:t>Remedello 2</w:t>
        </w:r>
      </w:hyperlink>
      <w:r w:rsidRPr="0032190F">
        <w:rPr>
          <w:lang w:val="fr-FR"/>
        </w:rPr>
        <w:t xml:space="preserve"> (</w:t>
      </w:r>
      <w:smartTag w:uri="urn:schemas-microsoft-com:office:smarttags" w:element="metricconverter">
        <w:smartTagPr>
          <w:attr w:name="ProductID" w:val="12,5 cm"/>
        </w:smartTagPr>
        <w:r w:rsidRPr="0032190F">
          <w:rPr>
            <w:lang w:val="fr-FR"/>
          </w:rPr>
          <w:t>12,5 cm</w:t>
        </w:r>
      </w:smartTag>
      <w:r w:rsidRPr="0032190F">
        <w:rPr>
          <w:lang w:val="fr-FR"/>
        </w:rPr>
        <w:t xml:space="preserve">) associé à un poignard de type </w:t>
      </w:r>
      <w:hyperlink r:id="rId9852" w:anchor="Typ_Arm_Poignards_Italie" w:history="1">
        <w:r w:rsidR="000D3F3B" w:rsidRPr="0032190F">
          <w:rPr>
            <w:rStyle w:val="Hyperlink"/>
            <w:lang w:val="fr-FR"/>
          </w:rPr>
          <w:t>Vecchiano</w:t>
        </w:r>
      </w:hyperlink>
      <w:r w:rsidR="008652C3" w:rsidRPr="0032190F">
        <w:rPr>
          <w:lang w:val="fr-FR"/>
        </w:rPr>
        <w:t xml:space="preserve"> (longueur conservé </w:t>
      </w:r>
      <w:smartTag w:uri="urn:schemas-microsoft-com:office:smarttags" w:element="metricconverter">
        <w:smartTagPr>
          <w:attr w:name="ProductID" w:val="10 cm"/>
        </w:smartTagPr>
        <w:r w:rsidR="008652C3" w:rsidRPr="0032190F">
          <w:rPr>
            <w:lang w:val="fr-FR"/>
          </w:rPr>
          <w:t>10 cm</w:t>
        </w:r>
      </w:smartTag>
      <w:r w:rsidR="008652C3" w:rsidRPr="0032190F">
        <w:rPr>
          <w:lang w:val="fr-FR"/>
        </w:rPr>
        <w:t>)</w:t>
      </w:r>
      <w:r w:rsidRPr="0032190F">
        <w:rPr>
          <w:lang w:val="fr-FR"/>
        </w:rPr>
        <w:t xml:space="preserve">, plusieurs pointes de flèches et de lame foliacées en silex. Perles de collier en calcaire. Pendentifs à plaquette rectangulaire et à semi-lune de coquillage. </w:t>
      </w:r>
      <w:r w:rsidRPr="00FF5006">
        <w:rPr>
          <w:i/>
          <w:lang w:val="it-IT"/>
        </w:rPr>
        <w:t>Boccali monoansati, scodelle e scodelloni con bugne</w:t>
      </w:r>
      <w:r w:rsidR="008652C3" w:rsidRPr="00FF5006">
        <w:rPr>
          <w:lang w:val="it-IT"/>
        </w:rPr>
        <w:t xml:space="preserve"> (BIB 930 p. 9)</w:t>
      </w:r>
    </w:p>
    <w:p w14:paraId="54BB7EED" w14:textId="77777777" w:rsidR="008652C3" w:rsidRPr="00FF5006" w:rsidRDefault="008652C3" w:rsidP="00242C0F">
      <w:pPr>
        <w:jc w:val="both"/>
        <w:rPr>
          <w:lang w:val="it-IT"/>
        </w:rPr>
      </w:pPr>
    </w:p>
    <w:p w14:paraId="38011E3E" w14:textId="77777777" w:rsidR="00023F41" w:rsidRPr="00784BEC" w:rsidRDefault="00023F41" w:rsidP="00242C0F">
      <w:pPr>
        <w:jc w:val="both"/>
        <w:rPr>
          <w:lang w:val="it-IT"/>
        </w:rPr>
      </w:pPr>
      <w:r w:rsidRPr="00784BEC">
        <w:rPr>
          <w:i/>
          <w:lang w:val="it-IT"/>
        </w:rPr>
        <w:t>La facies ceramic</w:t>
      </w:r>
      <w:r w:rsidR="00146F47" w:rsidRPr="00784BEC">
        <w:rPr>
          <w:i/>
          <w:lang w:val="it-IT"/>
        </w:rPr>
        <w:t>a</w:t>
      </w:r>
      <w:r w:rsidRPr="00784BEC">
        <w:rPr>
          <w:i/>
          <w:lang w:val="it-IT"/>
        </w:rPr>
        <w:t xml:space="preserve">  di Vecchiano si sviluppa nella Toscana nord</w:t>
      </w:r>
      <w:r w:rsidR="00146F47" w:rsidRPr="00784BEC">
        <w:rPr>
          <w:i/>
          <w:lang w:val="it-IT"/>
        </w:rPr>
        <w:t>-</w:t>
      </w:r>
      <w:r w:rsidRPr="00784BEC">
        <w:rPr>
          <w:i/>
          <w:lang w:val="it-IT"/>
        </w:rPr>
        <w:t>occidentale. Si caratterizza per la frequentazione di grotte e ripari naturali sia a scopo abitativo, sia a scopo funerario. Tra le produzioni ceramiche rinvenute nei due tipi di contesto si osservano alcune differenze peculiari (COCCHI GENIK ET AL. 1989)</w:t>
      </w:r>
      <w:r w:rsidRPr="00784BEC">
        <w:rPr>
          <w:lang w:val="it-IT"/>
        </w:rPr>
        <w:t xml:space="preserve"> (BIB 991)</w:t>
      </w:r>
    </w:p>
    <w:p w14:paraId="1DF209B1" w14:textId="77777777" w:rsidR="00146F47" w:rsidRPr="00784BEC" w:rsidRDefault="00146F47" w:rsidP="00242C0F">
      <w:pPr>
        <w:jc w:val="both"/>
        <w:rPr>
          <w:lang w:val="it-IT"/>
        </w:rPr>
      </w:pPr>
    </w:p>
    <w:p w14:paraId="696A849E" w14:textId="5657A538" w:rsidR="00146F47" w:rsidRPr="00784BEC" w:rsidRDefault="00146F47" w:rsidP="00242C0F">
      <w:pPr>
        <w:jc w:val="both"/>
        <w:rPr>
          <w:lang w:val="it-IT"/>
        </w:rPr>
      </w:pPr>
      <w:r w:rsidRPr="00784BEC">
        <w:rPr>
          <w:lang w:val="it-IT"/>
        </w:rPr>
        <w:t xml:space="preserve">Voir </w:t>
      </w:r>
      <w:hyperlink r:id="rId9853" w:anchor="Sit_Spinosa" w:history="1">
        <w:r w:rsidRPr="00784BEC">
          <w:rPr>
            <w:rStyle w:val="Hyperlink"/>
            <w:lang w:val="it-IT"/>
          </w:rPr>
          <w:t>Grotta della Spinosa</w:t>
        </w:r>
      </w:hyperlink>
    </w:p>
    <w:p w14:paraId="366E9FE1" w14:textId="77777777" w:rsidR="00023F41" w:rsidRPr="00784BEC" w:rsidRDefault="00023F41" w:rsidP="00242C0F">
      <w:pPr>
        <w:jc w:val="both"/>
        <w:rPr>
          <w:lang w:val="it-IT"/>
        </w:rPr>
      </w:pPr>
    </w:p>
    <w:p w14:paraId="4CF84597" w14:textId="77777777" w:rsidR="008652C3" w:rsidRPr="00426FF9" w:rsidRDefault="008652C3" w:rsidP="00426FF9">
      <w:pPr>
        <w:pStyle w:val="Heading1"/>
        <w:rPr>
          <w:lang w:val="es-ES"/>
        </w:rPr>
      </w:pPr>
      <w:bookmarkStart w:id="4013" w:name="Sit_San_Pietro"/>
      <w:r w:rsidRPr="00426FF9">
        <w:rPr>
          <w:lang w:val="es-ES"/>
        </w:rPr>
        <w:t>SAN PIETRO</w:t>
      </w:r>
      <w:bookmarkEnd w:id="4013"/>
      <w:r w:rsidR="00292079" w:rsidRPr="00426FF9">
        <w:rPr>
          <w:lang w:val="es-ES"/>
        </w:rPr>
        <w:t>(Ponte)</w:t>
      </w:r>
    </w:p>
    <w:p w14:paraId="6B929D4D" w14:textId="77777777" w:rsidR="008652C3" w:rsidRPr="00784BEC" w:rsidRDefault="008652C3" w:rsidP="00242C0F">
      <w:pPr>
        <w:jc w:val="both"/>
        <w:rPr>
          <w:lang w:val="it-IT"/>
        </w:rPr>
      </w:pPr>
    </w:p>
    <w:p w14:paraId="72A97EF1" w14:textId="1E198197" w:rsidR="008B52C4" w:rsidRPr="0032190F" w:rsidRDefault="008149AD" w:rsidP="00242C0F">
      <w:pPr>
        <w:jc w:val="both"/>
        <w:rPr>
          <w:lang w:val="fr-FR"/>
        </w:rPr>
      </w:pPr>
      <w:r w:rsidRPr="00FF5006">
        <w:rPr>
          <w:lang w:val="it-IT"/>
        </w:rPr>
        <w:t xml:space="preserve">Nécropole de </w:t>
      </w:r>
      <w:r w:rsidR="004D385C" w:rsidRPr="00FF5006">
        <w:rPr>
          <w:lang w:val="it-IT"/>
        </w:rPr>
        <w:t>Ponte San Pie</w:t>
      </w:r>
      <w:r w:rsidRPr="00FF5006">
        <w:rPr>
          <w:lang w:val="it-IT"/>
        </w:rPr>
        <w:t>tro (Ischia di Castro, Viterbo)</w:t>
      </w:r>
      <w:r w:rsidR="008B52C4" w:rsidRPr="00FF5006">
        <w:rPr>
          <w:lang w:val="it-IT"/>
        </w:rPr>
        <w:t>, en Italie centrale, est</w:t>
      </w:r>
      <w:r w:rsidRPr="00FF5006">
        <w:rPr>
          <w:lang w:val="it-IT"/>
        </w:rPr>
        <w:t xml:space="preserve"> creusée dans une colline en tuf</w:t>
      </w:r>
      <w:r w:rsidR="004D385C" w:rsidRPr="00FF5006">
        <w:rPr>
          <w:lang w:val="it-IT"/>
        </w:rPr>
        <w:t xml:space="preserve">. </w:t>
      </w:r>
      <w:r w:rsidR="00E77825" w:rsidRPr="00FF5006">
        <w:rPr>
          <w:i/>
          <w:lang w:val="it-IT"/>
        </w:rPr>
        <w:t>Sepulcreto di tombe ad inhumazione a groticella</w:t>
      </w:r>
      <w:r w:rsidR="00E77825" w:rsidRPr="00FF5006">
        <w:rPr>
          <w:lang w:val="it-IT"/>
        </w:rPr>
        <w:t>, attribués en partie à l’Enéolithique et à l’âge du Bronze ancien (BIB 486 p. 65)</w:t>
      </w:r>
      <w:r w:rsidR="00146F47" w:rsidRPr="00FF5006">
        <w:rPr>
          <w:lang w:val="it-IT"/>
        </w:rPr>
        <w:t xml:space="preserve">. </w:t>
      </w:r>
      <w:r w:rsidR="00146F47" w:rsidRPr="0032190F">
        <w:rPr>
          <w:lang w:val="fr-FR"/>
        </w:rPr>
        <w:t xml:space="preserve">Attribuée à la tradition funéraire de </w:t>
      </w:r>
      <w:hyperlink r:id="rId9854" w:anchor="Cul_Rinaldone" w:history="1">
        <w:r w:rsidR="00146F47" w:rsidRPr="0032190F">
          <w:rPr>
            <w:rStyle w:val="Hyperlink"/>
            <w:lang w:val="fr-FR"/>
          </w:rPr>
          <w:t>Rinaldone</w:t>
        </w:r>
      </w:hyperlink>
      <w:r w:rsidR="00146F47" w:rsidRPr="0032190F">
        <w:rPr>
          <w:lang w:val="fr-FR"/>
        </w:rPr>
        <w:t xml:space="preserve"> (BIB 1433)</w:t>
      </w:r>
      <w:r w:rsidR="00972478" w:rsidRPr="0032190F">
        <w:rPr>
          <w:lang w:val="fr-FR"/>
        </w:rPr>
        <w:t xml:space="preserve">. </w:t>
      </w:r>
      <w:r w:rsidR="008B52C4" w:rsidRPr="0032190F">
        <w:rPr>
          <w:lang w:val="fr-FR"/>
        </w:rPr>
        <w:t>Ponte San Pietro comprend 25 sépultures creusées dont plusieurs ont été datées</w:t>
      </w:r>
    </w:p>
    <w:p w14:paraId="6B77DA03" w14:textId="77777777" w:rsidR="008B52C4" w:rsidRPr="0032190F" w:rsidRDefault="008B52C4"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72"/>
        <w:gridCol w:w="1172"/>
        <w:gridCol w:w="1026"/>
        <w:gridCol w:w="1383"/>
      </w:tblGrid>
      <w:tr w:rsidR="00146F47" w:rsidRPr="00DB5974" w14:paraId="6912022D" w14:textId="77777777">
        <w:trPr>
          <w:jc w:val="center"/>
        </w:trPr>
        <w:tc>
          <w:tcPr>
            <w:tcW w:w="0" w:type="auto"/>
            <w:vAlign w:val="center"/>
          </w:tcPr>
          <w:p w14:paraId="6FF385AB" w14:textId="77777777" w:rsidR="00146F47" w:rsidRPr="0032190F" w:rsidRDefault="00146F47" w:rsidP="00242C0F">
            <w:pPr>
              <w:jc w:val="center"/>
              <w:rPr>
                <w:sz w:val="20"/>
                <w:szCs w:val="20"/>
                <w:lang w:val="fr-FR"/>
              </w:rPr>
            </w:pPr>
          </w:p>
        </w:tc>
        <w:tc>
          <w:tcPr>
            <w:tcW w:w="0" w:type="auto"/>
            <w:vAlign w:val="center"/>
          </w:tcPr>
          <w:p w14:paraId="6C5BF691" w14:textId="77777777" w:rsidR="00146F47" w:rsidRPr="0032190F" w:rsidRDefault="00146F47" w:rsidP="00242C0F">
            <w:pPr>
              <w:jc w:val="center"/>
              <w:rPr>
                <w:sz w:val="20"/>
                <w:szCs w:val="20"/>
                <w:lang w:val="fr-FR"/>
              </w:rPr>
            </w:pPr>
          </w:p>
        </w:tc>
        <w:tc>
          <w:tcPr>
            <w:tcW w:w="0" w:type="auto"/>
            <w:vAlign w:val="center"/>
          </w:tcPr>
          <w:p w14:paraId="1F0F05D9" w14:textId="77777777" w:rsidR="00146F47" w:rsidRPr="00DB5974" w:rsidRDefault="00146F47" w:rsidP="00242C0F">
            <w:pPr>
              <w:jc w:val="center"/>
              <w:rPr>
                <w:sz w:val="20"/>
                <w:szCs w:val="20"/>
              </w:rPr>
            </w:pPr>
            <w:r w:rsidRPr="00DB5974">
              <w:rPr>
                <w:sz w:val="20"/>
                <w:szCs w:val="20"/>
              </w:rPr>
              <w:t>BP</w:t>
            </w:r>
          </w:p>
        </w:tc>
        <w:tc>
          <w:tcPr>
            <w:tcW w:w="1383" w:type="dxa"/>
            <w:vAlign w:val="center"/>
          </w:tcPr>
          <w:p w14:paraId="1E602256" w14:textId="77777777" w:rsidR="00146F47" w:rsidRPr="00DB5974" w:rsidRDefault="00146F47" w:rsidP="00242C0F">
            <w:pPr>
              <w:jc w:val="center"/>
              <w:rPr>
                <w:sz w:val="20"/>
                <w:szCs w:val="20"/>
              </w:rPr>
            </w:pPr>
            <w:r w:rsidRPr="00DB5974">
              <w:rPr>
                <w:sz w:val="20"/>
                <w:szCs w:val="20"/>
              </w:rPr>
              <w:t>Cal BC 2s.</w:t>
            </w:r>
          </w:p>
        </w:tc>
      </w:tr>
      <w:tr w:rsidR="00146F47" w:rsidRPr="00DB5974" w14:paraId="666EA87A" w14:textId="77777777">
        <w:trPr>
          <w:jc w:val="center"/>
        </w:trPr>
        <w:tc>
          <w:tcPr>
            <w:tcW w:w="0" w:type="auto"/>
            <w:vAlign w:val="center"/>
          </w:tcPr>
          <w:p w14:paraId="72EA5661" w14:textId="77777777" w:rsidR="00146F47" w:rsidRPr="00DB5974" w:rsidRDefault="00146F47" w:rsidP="00242C0F">
            <w:pPr>
              <w:jc w:val="center"/>
              <w:rPr>
                <w:sz w:val="20"/>
                <w:szCs w:val="20"/>
              </w:rPr>
            </w:pPr>
            <w:r w:rsidRPr="00DB5974">
              <w:rPr>
                <w:sz w:val="20"/>
                <w:szCs w:val="20"/>
              </w:rPr>
              <w:t>t. 7</w:t>
            </w:r>
          </w:p>
        </w:tc>
        <w:tc>
          <w:tcPr>
            <w:tcW w:w="0" w:type="auto"/>
            <w:vAlign w:val="center"/>
          </w:tcPr>
          <w:p w14:paraId="2300C5DF" w14:textId="77777777" w:rsidR="00146F47" w:rsidRPr="00DB5974" w:rsidRDefault="00146F47" w:rsidP="00242C0F">
            <w:pPr>
              <w:jc w:val="center"/>
              <w:rPr>
                <w:sz w:val="20"/>
                <w:szCs w:val="20"/>
              </w:rPr>
            </w:pPr>
            <w:r w:rsidRPr="00DB5974">
              <w:rPr>
                <w:sz w:val="20"/>
                <w:szCs w:val="20"/>
              </w:rPr>
              <w:t>OxA-18215</w:t>
            </w:r>
          </w:p>
        </w:tc>
        <w:tc>
          <w:tcPr>
            <w:tcW w:w="0" w:type="auto"/>
            <w:vAlign w:val="center"/>
          </w:tcPr>
          <w:p w14:paraId="6FB3AE96" w14:textId="77777777" w:rsidR="00146F47" w:rsidRPr="00DB5974" w:rsidRDefault="00146F47" w:rsidP="00242C0F">
            <w:pPr>
              <w:jc w:val="center"/>
              <w:rPr>
                <w:sz w:val="20"/>
                <w:szCs w:val="20"/>
              </w:rPr>
            </w:pPr>
            <w:r w:rsidRPr="00DB5974">
              <w:rPr>
                <w:sz w:val="20"/>
                <w:szCs w:val="20"/>
              </w:rPr>
              <w:t>4794 ± 33</w:t>
            </w:r>
          </w:p>
        </w:tc>
        <w:tc>
          <w:tcPr>
            <w:tcW w:w="1383" w:type="dxa"/>
            <w:vAlign w:val="center"/>
          </w:tcPr>
          <w:p w14:paraId="5B3DA1A2" w14:textId="77777777" w:rsidR="00146F47" w:rsidRPr="00DB5974" w:rsidRDefault="00146F47" w:rsidP="00242C0F">
            <w:pPr>
              <w:jc w:val="center"/>
              <w:rPr>
                <w:sz w:val="20"/>
                <w:szCs w:val="20"/>
              </w:rPr>
            </w:pPr>
            <w:r w:rsidRPr="00DB5974">
              <w:rPr>
                <w:sz w:val="20"/>
                <w:szCs w:val="20"/>
              </w:rPr>
              <w:t>3648-3520</w:t>
            </w:r>
          </w:p>
        </w:tc>
      </w:tr>
      <w:tr w:rsidR="00146F47" w:rsidRPr="00DB5974" w14:paraId="24738BA1" w14:textId="77777777">
        <w:trPr>
          <w:jc w:val="center"/>
        </w:trPr>
        <w:tc>
          <w:tcPr>
            <w:tcW w:w="0" w:type="auto"/>
            <w:vAlign w:val="center"/>
          </w:tcPr>
          <w:p w14:paraId="3E424E5A" w14:textId="77777777" w:rsidR="00146F47" w:rsidRPr="00DB5974" w:rsidRDefault="00146F47" w:rsidP="00242C0F">
            <w:pPr>
              <w:jc w:val="center"/>
              <w:rPr>
                <w:sz w:val="20"/>
                <w:szCs w:val="20"/>
              </w:rPr>
            </w:pPr>
            <w:r w:rsidRPr="00DB5974">
              <w:rPr>
                <w:sz w:val="20"/>
                <w:szCs w:val="20"/>
              </w:rPr>
              <w:t>t. 21</w:t>
            </w:r>
          </w:p>
        </w:tc>
        <w:tc>
          <w:tcPr>
            <w:tcW w:w="0" w:type="auto"/>
            <w:vAlign w:val="center"/>
          </w:tcPr>
          <w:p w14:paraId="10C49A1B" w14:textId="77777777" w:rsidR="00146F47" w:rsidRPr="00DB5974" w:rsidRDefault="00146F47" w:rsidP="00242C0F">
            <w:pPr>
              <w:jc w:val="center"/>
              <w:rPr>
                <w:sz w:val="20"/>
                <w:szCs w:val="20"/>
              </w:rPr>
            </w:pPr>
            <w:r w:rsidRPr="00DB5974">
              <w:rPr>
                <w:sz w:val="20"/>
                <w:szCs w:val="20"/>
              </w:rPr>
              <w:t>OxA-18216</w:t>
            </w:r>
          </w:p>
          <w:p w14:paraId="6158B541" w14:textId="77777777" w:rsidR="00146F47" w:rsidRPr="00DB5974" w:rsidRDefault="00146F47" w:rsidP="00242C0F">
            <w:pPr>
              <w:jc w:val="center"/>
              <w:rPr>
                <w:sz w:val="20"/>
                <w:szCs w:val="20"/>
              </w:rPr>
            </w:pPr>
            <w:r w:rsidRPr="00DB5974">
              <w:rPr>
                <w:sz w:val="20"/>
                <w:szCs w:val="20"/>
              </w:rPr>
              <w:t>OxA-18217</w:t>
            </w:r>
          </w:p>
        </w:tc>
        <w:tc>
          <w:tcPr>
            <w:tcW w:w="0" w:type="auto"/>
            <w:vAlign w:val="center"/>
          </w:tcPr>
          <w:p w14:paraId="232E6857" w14:textId="77777777" w:rsidR="00146F47" w:rsidRPr="00DB5974" w:rsidRDefault="00146F47" w:rsidP="00242C0F">
            <w:pPr>
              <w:jc w:val="center"/>
              <w:rPr>
                <w:sz w:val="20"/>
                <w:szCs w:val="20"/>
              </w:rPr>
            </w:pPr>
            <w:r w:rsidRPr="00DB5974">
              <w:rPr>
                <w:sz w:val="20"/>
                <w:szCs w:val="20"/>
              </w:rPr>
              <w:t>4725 ± 33</w:t>
            </w:r>
          </w:p>
          <w:p w14:paraId="46659065" w14:textId="77777777" w:rsidR="00146F47" w:rsidRPr="00DB5974" w:rsidRDefault="00146F47" w:rsidP="00242C0F">
            <w:pPr>
              <w:jc w:val="center"/>
              <w:rPr>
                <w:sz w:val="20"/>
                <w:szCs w:val="20"/>
              </w:rPr>
            </w:pPr>
            <w:r w:rsidRPr="00DB5974">
              <w:rPr>
                <w:sz w:val="20"/>
                <w:szCs w:val="20"/>
              </w:rPr>
              <w:t>4872 ± 35</w:t>
            </w:r>
          </w:p>
        </w:tc>
        <w:tc>
          <w:tcPr>
            <w:tcW w:w="1383" w:type="dxa"/>
            <w:vAlign w:val="center"/>
          </w:tcPr>
          <w:p w14:paraId="416154C6" w14:textId="77777777" w:rsidR="00146F47" w:rsidRPr="00DB5974" w:rsidRDefault="00146F47" w:rsidP="00242C0F">
            <w:pPr>
              <w:jc w:val="center"/>
              <w:rPr>
                <w:sz w:val="20"/>
                <w:szCs w:val="20"/>
              </w:rPr>
            </w:pPr>
            <w:r w:rsidRPr="00DB5974">
              <w:rPr>
                <w:sz w:val="20"/>
                <w:szCs w:val="20"/>
              </w:rPr>
              <w:t>3635-3376</w:t>
            </w:r>
          </w:p>
          <w:p w14:paraId="4DFE00DA" w14:textId="77777777" w:rsidR="00146F47" w:rsidRPr="00DB5974" w:rsidRDefault="00146F47" w:rsidP="00242C0F">
            <w:pPr>
              <w:jc w:val="center"/>
              <w:rPr>
                <w:sz w:val="20"/>
                <w:szCs w:val="20"/>
              </w:rPr>
            </w:pPr>
            <w:r w:rsidRPr="00DB5974">
              <w:rPr>
                <w:sz w:val="20"/>
                <w:szCs w:val="20"/>
              </w:rPr>
              <w:t>3750-3537</w:t>
            </w:r>
          </w:p>
        </w:tc>
      </w:tr>
      <w:tr w:rsidR="00146F47" w:rsidRPr="00DB5974" w14:paraId="71A13659" w14:textId="77777777">
        <w:trPr>
          <w:jc w:val="center"/>
        </w:trPr>
        <w:tc>
          <w:tcPr>
            <w:tcW w:w="0" w:type="auto"/>
            <w:vAlign w:val="center"/>
          </w:tcPr>
          <w:p w14:paraId="7FC0708F" w14:textId="77777777" w:rsidR="00146F47" w:rsidRPr="00DB5974" w:rsidRDefault="00146F47" w:rsidP="00242C0F">
            <w:pPr>
              <w:jc w:val="center"/>
              <w:rPr>
                <w:sz w:val="20"/>
                <w:szCs w:val="20"/>
              </w:rPr>
            </w:pPr>
            <w:r w:rsidRPr="00DB5974">
              <w:rPr>
                <w:sz w:val="20"/>
                <w:szCs w:val="20"/>
              </w:rPr>
              <w:t>t. 23</w:t>
            </w:r>
          </w:p>
        </w:tc>
        <w:tc>
          <w:tcPr>
            <w:tcW w:w="0" w:type="auto"/>
            <w:vAlign w:val="center"/>
          </w:tcPr>
          <w:p w14:paraId="14AB0C52" w14:textId="77777777" w:rsidR="00146F47" w:rsidRPr="00DB5974" w:rsidRDefault="00146F47" w:rsidP="00242C0F">
            <w:pPr>
              <w:jc w:val="center"/>
              <w:rPr>
                <w:sz w:val="20"/>
                <w:szCs w:val="20"/>
              </w:rPr>
            </w:pPr>
            <w:r w:rsidRPr="00DB5974">
              <w:rPr>
                <w:sz w:val="20"/>
                <w:szCs w:val="20"/>
              </w:rPr>
              <w:t>OxA-18275</w:t>
            </w:r>
          </w:p>
          <w:p w14:paraId="01046EB3" w14:textId="77777777" w:rsidR="00146F47" w:rsidRPr="00DB5974" w:rsidRDefault="00146F47" w:rsidP="00242C0F">
            <w:pPr>
              <w:jc w:val="center"/>
              <w:rPr>
                <w:sz w:val="20"/>
                <w:szCs w:val="20"/>
              </w:rPr>
            </w:pPr>
            <w:r w:rsidRPr="00DB5974">
              <w:rPr>
                <w:sz w:val="20"/>
                <w:szCs w:val="20"/>
              </w:rPr>
              <w:t>OxA-18276</w:t>
            </w:r>
          </w:p>
        </w:tc>
        <w:tc>
          <w:tcPr>
            <w:tcW w:w="0" w:type="auto"/>
            <w:vAlign w:val="center"/>
          </w:tcPr>
          <w:p w14:paraId="22177264" w14:textId="77777777" w:rsidR="00146F47" w:rsidRPr="00DB5974" w:rsidRDefault="00146F47" w:rsidP="00242C0F">
            <w:pPr>
              <w:jc w:val="center"/>
              <w:rPr>
                <w:sz w:val="20"/>
                <w:szCs w:val="20"/>
              </w:rPr>
            </w:pPr>
            <w:r w:rsidRPr="00DB5974">
              <w:rPr>
                <w:sz w:val="20"/>
                <w:szCs w:val="20"/>
              </w:rPr>
              <w:t>4757 ± 30</w:t>
            </w:r>
          </w:p>
          <w:p w14:paraId="788C23FE" w14:textId="77777777" w:rsidR="00146F47" w:rsidRPr="00DB5974" w:rsidRDefault="00146F47" w:rsidP="00242C0F">
            <w:pPr>
              <w:jc w:val="center"/>
              <w:rPr>
                <w:sz w:val="20"/>
                <w:szCs w:val="20"/>
              </w:rPr>
            </w:pPr>
            <w:r w:rsidRPr="00DB5974">
              <w:rPr>
                <w:sz w:val="20"/>
                <w:szCs w:val="20"/>
              </w:rPr>
              <w:t>4762 ± 32</w:t>
            </w:r>
          </w:p>
        </w:tc>
        <w:tc>
          <w:tcPr>
            <w:tcW w:w="1383" w:type="dxa"/>
            <w:vAlign w:val="center"/>
          </w:tcPr>
          <w:p w14:paraId="334DBF6C" w14:textId="77777777" w:rsidR="00146F47" w:rsidRPr="00DB5974" w:rsidRDefault="00146F47" w:rsidP="00242C0F">
            <w:pPr>
              <w:jc w:val="center"/>
              <w:rPr>
                <w:sz w:val="20"/>
                <w:szCs w:val="20"/>
              </w:rPr>
            </w:pPr>
            <w:r w:rsidRPr="00DB5974">
              <w:rPr>
                <w:sz w:val="20"/>
                <w:szCs w:val="20"/>
              </w:rPr>
              <w:t>3639-3383</w:t>
            </w:r>
          </w:p>
          <w:p w14:paraId="48B562EF" w14:textId="77777777" w:rsidR="00146F47" w:rsidRPr="00DB5974" w:rsidRDefault="00146F47" w:rsidP="00242C0F">
            <w:pPr>
              <w:jc w:val="center"/>
              <w:rPr>
                <w:sz w:val="20"/>
                <w:szCs w:val="20"/>
              </w:rPr>
            </w:pPr>
            <w:r w:rsidRPr="00DB5974">
              <w:rPr>
                <w:sz w:val="20"/>
                <w:szCs w:val="20"/>
              </w:rPr>
              <w:t>3640-3383</w:t>
            </w:r>
          </w:p>
        </w:tc>
      </w:tr>
      <w:tr w:rsidR="00146F47" w:rsidRPr="00DB5974" w14:paraId="52A1C376" w14:textId="77777777">
        <w:trPr>
          <w:jc w:val="center"/>
        </w:trPr>
        <w:tc>
          <w:tcPr>
            <w:tcW w:w="0" w:type="auto"/>
            <w:vAlign w:val="center"/>
          </w:tcPr>
          <w:p w14:paraId="50AEF821" w14:textId="77777777" w:rsidR="00146F47" w:rsidRPr="00DB5974" w:rsidRDefault="00146F47" w:rsidP="00242C0F">
            <w:pPr>
              <w:jc w:val="center"/>
              <w:rPr>
                <w:sz w:val="20"/>
                <w:szCs w:val="20"/>
              </w:rPr>
            </w:pPr>
            <w:r w:rsidRPr="00DB5974">
              <w:rPr>
                <w:sz w:val="20"/>
                <w:szCs w:val="20"/>
              </w:rPr>
              <w:t>t. 25</w:t>
            </w:r>
          </w:p>
        </w:tc>
        <w:tc>
          <w:tcPr>
            <w:tcW w:w="0" w:type="auto"/>
            <w:vAlign w:val="center"/>
          </w:tcPr>
          <w:p w14:paraId="6371F74F" w14:textId="77777777" w:rsidR="00146F47" w:rsidRPr="00DB5974" w:rsidRDefault="00146F47" w:rsidP="00242C0F">
            <w:pPr>
              <w:jc w:val="center"/>
              <w:rPr>
                <w:sz w:val="20"/>
                <w:szCs w:val="20"/>
              </w:rPr>
            </w:pPr>
            <w:r w:rsidRPr="00DB5974">
              <w:rPr>
                <w:sz w:val="20"/>
                <w:szCs w:val="20"/>
              </w:rPr>
              <w:t>OxA-18277</w:t>
            </w:r>
          </w:p>
        </w:tc>
        <w:tc>
          <w:tcPr>
            <w:tcW w:w="0" w:type="auto"/>
            <w:vAlign w:val="center"/>
          </w:tcPr>
          <w:p w14:paraId="26296C11" w14:textId="77777777" w:rsidR="00146F47" w:rsidRPr="00DB5974" w:rsidRDefault="00146F47" w:rsidP="00242C0F">
            <w:pPr>
              <w:jc w:val="center"/>
              <w:rPr>
                <w:sz w:val="20"/>
                <w:szCs w:val="20"/>
              </w:rPr>
            </w:pPr>
            <w:r w:rsidRPr="00DB5974">
              <w:rPr>
                <w:sz w:val="20"/>
                <w:szCs w:val="20"/>
              </w:rPr>
              <w:t>4555± 32</w:t>
            </w:r>
          </w:p>
        </w:tc>
        <w:tc>
          <w:tcPr>
            <w:tcW w:w="1383" w:type="dxa"/>
            <w:vAlign w:val="center"/>
          </w:tcPr>
          <w:p w14:paraId="1E237DE7" w14:textId="77777777" w:rsidR="00146F47" w:rsidRPr="00DB5974" w:rsidRDefault="00146F47" w:rsidP="00242C0F">
            <w:pPr>
              <w:jc w:val="center"/>
              <w:rPr>
                <w:sz w:val="20"/>
                <w:szCs w:val="20"/>
              </w:rPr>
            </w:pPr>
            <w:r w:rsidRPr="00DB5974">
              <w:rPr>
                <w:sz w:val="20"/>
                <w:szCs w:val="20"/>
              </w:rPr>
              <w:t>3484-3104</w:t>
            </w:r>
          </w:p>
        </w:tc>
      </w:tr>
    </w:tbl>
    <w:p w14:paraId="22D456B8" w14:textId="77777777" w:rsidR="008B52C4" w:rsidRPr="004D385C" w:rsidRDefault="008B52C4" w:rsidP="00242C0F">
      <w:pPr>
        <w:jc w:val="both"/>
      </w:pPr>
      <w:r>
        <w:t>(BIB 1433)</w:t>
      </w:r>
    </w:p>
    <w:p w14:paraId="470F83F2" w14:textId="77777777" w:rsidR="00E77825" w:rsidRDefault="00E77825" w:rsidP="00242C0F">
      <w:pPr>
        <w:jc w:val="both"/>
      </w:pPr>
    </w:p>
    <w:p w14:paraId="3945B01C" w14:textId="7C77B372" w:rsidR="00292079" w:rsidRDefault="00292079" w:rsidP="00242C0F">
      <w:pPr>
        <w:jc w:val="both"/>
        <w:rPr>
          <w:lang w:val="fr-FR"/>
        </w:rPr>
      </w:pPr>
      <w:r w:rsidRPr="0032190F">
        <w:rPr>
          <w:lang w:val="fr-FR"/>
        </w:rPr>
        <w:t>Les tombes 8 et 24 de Ponte San Pietro ont livré des poignard</w:t>
      </w:r>
      <w:r w:rsidR="00171726" w:rsidRPr="0032190F">
        <w:rPr>
          <w:lang w:val="fr-FR"/>
        </w:rPr>
        <w:t>s</w:t>
      </w:r>
      <w:r w:rsidRPr="0032190F">
        <w:rPr>
          <w:lang w:val="fr-FR"/>
        </w:rPr>
        <w:t xml:space="preserve"> du type éponyme</w:t>
      </w:r>
      <w:r w:rsidR="00451A5A" w:rsidRPr="0032190F">
        <w:rPr>
          <w:lang w:val="fr-FR"/>
        </w:rPr>
        <w:t xml:space="preserve"> </w:t>
      </w:r>
      <w:hyperlink r:id="rId9855" w:anchor="Typ_Arm_Poignards_Italie" w:history="1">
        <w:r w:rsidR="00A42393" w:rsidRPr="0032190F">
          <w:rPr>
            <w:rStyle w:val="Hyperlink"/>
            <w:lang w:val="fr-FR"/>
          </w:rPr>
          <w:t>S. Pietro</w:t>
        </w:r>
      </w:hyperlink>
      <w:r w:rsidRPr="0032190F">
        <w:rPr>
          <w:lang w:val="fr-FR"/>
        </w:rPr>
        <w:t xml:space="preserve"> (BIB 930 p. 10)</w:t>
      </w:r>
    </w:p>
    <w:p w14:paraId="4181E9CE" w14:textId="77777777" w:rsidR="00123790" w:rsidRDefault="00123790" w:rsidP="00242C0F">
      <w:pPr>
        <w:jc w:val="both"/>
        <w:rPr>
          <w:lang w:val="fr-FR"/>
        </w:rPr>
      </w:pPr>
    </w:p>
    <w:p w14:paraId="2FF35030" w14:textId="77777777" w:rsidR="00123790" w:rsidRPr="0032190F" w:rsidRDefault="00123790" w:rsidP="00242C0F">
      <w:pPr>
        <w:jc w:val="both"/>
        <w:rPr>
          <w:lang w:val="fr-FR"/>
        </w:rPr>
      </w:pPr>
      <w:r>
        <w:rPr>
          <w:lang w:val="fr-FR"/>
        </w:rPr>
        <w:lastRenderedPageBreak/>
        <w:t xml:space="preserve">Cabane du Bronze récent probablement lié à un petit groupe humain </w:t>
      </w:r>
      <w:r w:rsidRPr="00123790">
        <w:rPr>
          <w:lang w:val="fr-FR"/>
        </w:rPr>
        <w:t>(Negroni Catacchio, Gallo in BIB 2945)</w:t>
      </w:r>
      <w:r>
        <w:rPr>
          <w:lang w:val="fr-FR"/>
        </w:rPr>
        <w:t xml:space="preserve">. Proche d'une sépulture du Bronze récent avec une urne biconique qui trouve de bonnes comparaison avec la nécropole de Cavallo Morto </w:t>
      </w:r>
      <w:r w:rsidRPr="00123790">
        <w:rPr>
          <w:lang w:val="fr-FR"/>
        </w:rPr>
        <w:t>(Negroni Catacchio, Gallo in BIB 2945)</w:t>
      </w:r>
    </w:p>
    <w:p w14:paraId="24581ECD" w14:textId="77777777" w:rsidR="008B52C4" w:rsidRPr="0032190F" w:rsidRDefault="008B52C4" w:rsidP="00242C0F">
      <w:pPr>
        <w:jc w:val="both"/>
        <w:rPr>
          <w:lang w:val="fr-FR"/>
        </w:rPr>
      </w:pPr>
    </w:p>
    <w:p w14:paraId="63A25E62" w14:textId="77777777" w:rsidR="008B52C4" w:rsidRPr="0032190F" w:rsidRDefault="008B52C4" w:rsidP="00242C0F">
      <w:pPr>
        <w:pStyle w:val="Heading2"/>
      </w:pPr>
      <w:r w:rsidRPr="0032190F">
        <w:t>Tombe 7</w:t>
      </w:r>
    </w:p>
    <w:p w14:paraId="670BD37B" w14:textId="77777777" w:rsidR="00DA635E" w:rsidRPr="0032190F" w:rsidRDefault="00DA635E" w:rsidP="00DA635E">
      <w:pPr>
        <w:jc w:val="both"/>
        <w:rPr>
          <w:lang w:val="fr-FR"/>
        </w:rPr>
      </w:pPr>
      <w:r w:rsidRPr="0032190F">
        <w:rPr>
          <w:vertAlign w:val="superscript"/>
          <w:lang w:val="fr-FR"/>
        </w:rPr>
        <w:t>14</w:t>
      </w:r>
      <w:r w:rsidRPr="0032190F">
        <w:rPr>
          <w:lang w:val="fr-FR"/>
        </w:rPr>
        <w:t>C</w:t>
      </w:r>
    </w:p>
    <w:p w14:paraId="4BBCF584" w14:textId="77777777" w:rsidR="008B52C4" w:rsidRPr="0032190F" w:rsidRDefault="008B52C4" w:rsidP="00242C0F">
      <w:pPr>
        <w:rPr>
          <w:lang w:val="fr-FR"/>
        </w:rPr>
      </w:pPr>
      <w:r w:rsidRPr="0032190F">
        <w:rPr>
          <w:lang w:val="fr-FR"/>
        </w:rPr>
        <w:t>Squelette en connexion anatomique (</w:t>
      </w:r>
      <w:r w:rsidRPr="0032190F">
        <w:rPr>
          <w:i/>
          <w:lang w:val="fr-FR"/>
        </w:rPr>
        <w:t>articulated burial</w:t>
      </w:r>
      <w:r w:rsidR="00F44DAA" w:rsidRPr="0032190F">
        <w:rPr>
          <w:lang w:val="fr-FR"/>
        </w:rPr>
        <w:t xml:space="preserve">, </w:t>
      </w:r>
      <w:r w:rsidR="00F44DAA" w:rsidRPr="0032190F">
        <w:rPr>
          <w:rFonts w:cs="Garamond"/>
          <w:i/>
          <w:color w:val="221E1F"/>
          <w:sz w:val="23"/>
          <w:szCs w:val="23"/>
          <w:lang w:val="fr-FR"/>
        </w:rPr>
        <w:t>individui in giacitura primaria</w:t>
      </w:r>
      <w:r w:rsidRPr="0032190F">
        <w:rPr>
          <w:lang w:val="fr-FR"/>
        </w:rPr>
        <w:t xml:space="preserve">) a été daté au </w:t>
      </w:r>
      <w:smartTag w:uri="urn:schemas-microsoft-com:office:smarttags" w:element="metricconverter">
        <w:smartTagPr>
          <w:attr w:name="ProductID" w:val="14C"/>
        </w:smartTagPr>
        <w:r w:rsidRPr="0032190F">
          <w:rPr>
            <w:lang w:val="fr-FR"/>
          </w:rPr>
          <w:t>14C</w:t>
        </w:r>
      </w:smartTag>
      <w:r w:rsidRPr="0032190F">
        <w:rPr>
          <w:lang w:val="fr-FR"/>
        </w:rPr>
        <w:t xml:space="preserve"> (BIB 1433 p. 709), avec des offrandes mais sans objets en cuivre (BIB 1433 p. 709)</w:t>
      </w:r>
      <w:r w:rsidR="00F44DAA" w:rsidRPr="0032190F">
        <w:rPr>
          <w:lang w:val="fr-FR"/>
        </w:rPr>
        <w:t>.</w:t>
      </w:r>
    </w:p>
    <w:p w14:paraId="2B23AF02" w14:textId="77777777" w:rsidR="00F44DAA" w:rsidRPr="0032190F" w:rsidRDefault="00F44DAA" w:rsidP="00242C0F">
      <w:pPr>
        <w:rPr>
          <w:lang w:val="fr-FR"/>
        </w:rPr>
      </w:pPr>
      <w:r w:rsidRPr="0032190F">
        <w:rPr>
          <w:lang w:val="fr-FR"/>
        </w:rPr>
        <w:t xml:space="preserve">Un vase </w:t>
      </w:r>
      <w:r w:rsidRPr="0032190F">
        <w:rPr>
          <w:rFonts w:cs="Garamond"/>
          <w:i/>
          <w:lang w:val="fr-FR"/>
        </w:rPr>
        <w:t>a fiasco</w:t>
      </w:r>
      <w:r w:rsidRPr="0032190F">
        <w:rPr>
          <w:rFonts w:cs="Garamond"/>
          <w:color w:val="221E1F"/>
          <w:lang w:val="fr-FR"/>
        </w:rPr>
        <w:t xml:space="preserve"> quasi-identique à celui de la tombe 25 (BIB 1540 p. 177).</w:t>
      </w:r>
    </w:p>
    <w:p w14:paraId="12FDA257" w14:textId="77777777" w:rsidR="00171F34" w:rsidRPr="0032190F" w:rsidRDefault="00171F34" w:rsidP="00242C0F">
      <w:pPr>
        <w:jc w:val="both"/>
        <w:rPr>
          <w:lang w:val="fr-FR"/>
        </w:rPr>
      </w:pPr>
    </w:p>
    <w:p w14:paraId="2749A971" w14:textId="77777777" w:rsidR="00171F34" w:rsidRPr="00784BEC" w:rsidRDefault="00171F34" w:rsidP="00242C0F">
      <w:pPr>
        <w:pStyle w:val="Heading2"/>
        <w:rPr>
          <w:lang w:val="it-IT"/>
        </w:rPr>
      </w:pPr>
      <w:r w:rsidRPr="00784BEC">
        <w:rPr>
          <w:lang w:val="it-IT"/>
        </w:rPr>
        <w:t xml:space="preserve">Tombe 20 </w:t>
      </w:r>
      <w:r w:rsidR="00F06F5E" w:rsidRPr="00784BEC">
        <w:rPr>
          <w:lang w:val="it-IT"/>
        </w:rPr>
        <w:t>dite tomba « della Vedovella »</w:t>
      </w:r>
    </w:p>
    <w:p w14:paraId="4FF6129E" w14:textId="77777777" w:rsidR="00171F34" w:rsidRPr="00784BEC" w:rsidRDefault="00171F34" w:rsidP="00242C0F">
      <w:pPr>
        <w:jc w:val="both"/>
        <w:rPr>
          <w:lang w:val="it-IT"/>
        </w:rPr>
      </w:pPr>
    </w:p>
    <w:p w14:paraId="2E350493" w14:textId="77777777" w:rsidR="008149AD" w:rsidRPr="0032190F" w:rsidRDefault="008149AD" w:rsidP="00242C0F">
      <w:pPr>
        <w:jc w:val="both"/>
        <w:rPr>
          <w:lang w:val="fr-FR"/>
        </w:rPr>
      </w:pPr>
      <w:r w:rsidRPr="0032190F">
        <w:rPr>
          <w:lang w:val="fr-FR"/>
        </w:rPr>
        <w:t xml:space="preserve">Grotte en four de </w:t>
      </w:r>
      <w:smartTag w:uri="urn:schemas-microsoft-com:office:smarttags" w:element="metricconverter">
        <w:smartTagPr>
          <w:attr w:name="ProductID" w:val="2,25 m"/>
        </w:smartTagPr>
        <w:r w:rsidRPr="0032190F">
          <w:rPr>
            <w:lang w:val="fr-FR"/>
          </w:rPr>
          <w:t>2,25 m</w:t>
        </w:r>
      </w:smartTag>
      <w:r w:rsidRPr="0032190F">
        <w:rPr>
          <w:lang w:val="fr-FR"/>
        </w:rPr>
        <w:t xml:space="preserve"> de long par </w:t>
      </w:r>
      <w:smartTag w:uri="urn:schemas-microsoft-com:office:smarttags" w:element="metricconverter">
        <w:smartTagPr>
          <w:attr w:name="ProductID" w:val="0,85 m"/>
        </w:smartTagPr>
        <w:r w:rsidRPr="0032190F">
          <w:rPr>
            <w:lang w:val="fr-FR"/>
          </w:rPr>
          <w:t>0,85 m</w:t>
        </w:r>
      </w:smartTag>
      <w:r w:rsidRPr="0032190F">
        <w:rPr>
          <w:lang w:val="fr-FR"/>
        </w:rPr>
        <w:t xml:space="preserve"> de haut (Musée de Rome)</w:t>
      </w:r>
      <w:r w:rsidR="00972478" w:rsidRPr="0032190F">
        <w:rPr>
          <w:lang w:val="fr-FR"/>
        </w:rPr>
        <w:t xml:space="preserve">. </w:t>
      </w:r>
    </w:p>
    <w:p w14:paraId="42FD58B0" w14:textId="71FADDB7" w:rsidR="00171F34" w:rsidRPr="0032190F" w:rsidRDefault="00171F34" w:rsidP="00242C0F">
      <w:pPr>
        <w:jc w:val="both"/>
        <w:rPr>
          <w:lang w:val="fr-FR"/>
        </w:rPr>
      </w:pPr>
      <w:r w:rsidRPr="0032190F">
        <w:rPr>
          <w:lang w:val="fr-FR"/>
        </w:rPr>
        <w:t xml:space="preserve">1 individu masculin, 1 hache et 1 poignard métallique, 1 </w:t>
      </w:r>
      <w:hyperlink r:id="rId9856" w:anchor="Typ_Arm_Hache_combat" w:history="1">
        <w:r w:rsidR="00413AA1" w:rsidRPr="0032190F">
          <w:rPr>
            <w:rStyle w:val="Hyperlink"/>
            <w:lang w:val="fr-FR"/>
          </w:rPr>
          <w:t>hache-marteau</w:t>
        </w:r>
      </w:hyperlink>
      <w:r w:rsidR="00413AA1" w:rsidRPr="0032190F">
        <w:rPr>
          <w:lang w:val="fr-FR"/>
        </w:rPr>
        <w:t xml:space="preserve"> </w:t>
      </w:r>
      <w:r w:rsidR="00F06F5E" w:rsidRPr="0032190F">
        <w:rPr>
          <w:lang w:val="fr-FR"/>
        </w:rPr>
        <w:t>(</w:t>
      </w:r>
      <w:r w:rsidR="00F06F5E" w:rsidRPr="0032190F">
        <w:rPr>
          <w:i/>
          <w:lang w:val="fr-FR"/>
        </w:rPr>
        <w:t>ascia martello</w:t>
      </w:r>
      <w:r w:rsidR="00F06F5E" w:rsidRPr="0032190F">
        <w:rPr>
          <w:lang w:val="fr-FR"/>
        </w:rPr>
        <w:t>)</w:t>
      </w:r>
      <w:r w:rsidRPr="0032190F">
        <w:rPr>
          <w:lang w:val="fr-FR"/>
        </w:rPr>
        <w:t xml:space="preserve">, 15 pointes de flèches, 1 pendentif, 1 </w:t>
      </w:r>
      <w:r w:rsidRPr="0032190F">
        <w:rPr>
          <w:i/>
          <w:lang w:val="fr-FR"/>
        </w:rPr>
        <w:t>ciotola</w:t>
      </w:r>
      <w:r w:rsidRPr="0032190F">
        <w:rPr>
          <w:lang w:val="fr-FR"/>
        </w:rPr>
        <w:t xml:space="preserve">, 1 </w:t>
      </w:r>
      <w:r w:rsidRPr="0032190F">
        <w:rPr>
          <w:i/>
          <w:lang w:val="fr-FR"/>
        </w:rPr>
        <w:t>vaso a fiasco</w:t>
      </w:r>
      <w:r w:rsidRPr="0032190F">
        <w:rPr>
          <w:lang w:val="fr-FR"/>
        </w:rPr>
        <w:t xml:space="preserve"> (BIB 988 p. 228 tab 7)</w:t>
      </w:r>
      <w:r w:rsidR="008149AD" w:rsidRPr="0032190F">
        <w:rPr>
          <w:i/>
          <w:lang w:val="fr-FR"/>
        </w:rPr>
        <w:t xml:space="preserve">lesina di rame,vaghi tubulari di antimonio, [non exposato] </w:t>
      </w:r>
      <w:r w:rsidR="008149AD" w:rsidRPr="0032190F">
        <w:rPr>
          <w:lang w:val="fr-FR"/>
        </w:rPr>
        <w:t>(Musée de Rome)</w:t>
      </w:r>
    </w:p>
    <w:p w14:paraId="0C403740" w14:textId="77777777" w:rsidR="00171F34" w:rsidRPr="0032190F" w:rsidRDefault="00171F34" w:rsidP="00242C0F">
      <w:pPr>
        <w:jc w:val="both"/>
        <w:rPr>
          <w:lang w:val="fr-FR"/>
        </w:rPr>
      </w:pPr>
    </w:p>
    <w:p w14:paraId="16944787" w14:textId="77777777" w:rsidR="00171F34" w:rsidRPr="0032190F" w:rsidRDefault="00171F34" w:rsidP="00242C0F">
      <w:pPr>
        <w:pStyle w:val="Heading2"/>
      </w:pPr>
      <w:r w:rsidRPr="0032190F">
        <w:t>Tombe 21</w:t>
      </w:r>
    </w:p>
    <w:p w14:paraId="5188BF23" w14:textId="77777777" w:rsidR="008B52C4" w:rsidRPr="0032190F" w:rsidRDefault="008B52C4" w:rsidP="00242C0F">
      <w:pPr>
        <w:jc w:val="both"/>
        <w:rPr>
          <w:lang w:val="fr-FR"/>
        </w:rPr>
      </w:pPr>
    </w:p>
    <w:p w14:paraId="06198B4B" w14:textId="77777777" w:rsidR="00972478" w:rsidRPr="0032190F" w:rsidRDefault="00972478" w:rsidP="00242C0F">
      <w:pPr>
        <w:jc w:val="both"/>
        <w:rPr>
          <w:lang w:val="fr-FR"/>
        </w:rPr>
      </w:pPr>
      <w:r w:rsidRPr="0032190F">
        <w:rPr>
          <w:vertAlign w:val="superscript"/>
          <w:lang w:val="fr-FR"/>
        </w:rPr>
        <w:t>14</w:t>
      </w:r>
      <w:r w:rsidRPr="0032190F">
        <w:rPr>
          <w:lang w:val="fr-FR"/>
        </w:rPr>
        <w:t>C</w:t>
      </w:r>
    </w:p>
    <w:p w14:paraId="1D016D1A" w14:textId="77777777" w:rsidR="00146F47" w:rsidRPr="0032190F" w:rsidRDefault="008B52C4" w:rsidP="00242C0F">
      <w:pPr>
        <w:jc w:val="both"/>
        <w:rPr>
          <w:lang w:val="fr-FR"/>
        </w:rPr>
      </w:pPr>
      <w:r w:rsidRPr="0032190F">
        <w:rPr>
          <w:lang w:val="fr-FR"/>
        </w:rPr>
        <w:t xml:space="preserve">2 squelettes complets </w:t>
      </w:r>
      <w:r w:rsidR="00146F47" w:rsidRPr="0032190F">
        <w:rPr>
          <w:lang w:val="fr-FR"/>
        </w:rPr>
        <w:t xml:space="preserve">(un homme et une femme) </w:t>
      </w:r>
      <w:r w:rsidRPr="0032190F">
        <w:rPr>
          <w:lang w:val="fr-FR"/>
        </w:rPr>
        <w:t>qui ont chacun était datés, accompagnés par deux poignards en cuivre (</w:t>
      </w:r>
      <w:r w:rsidRPr="0032190F">
        <w:rPr>
          <w:i/>
          <w:lang w:val="fr-FR"/>
        </w:rPr>
        <w:t>alloy-copper</w:t>
      </w:r>
      <w:r w:rsidRPr="0032190F">
        <w:rPr>
          <w:lang w:val="fr-FR"/>
        </w:rPr>
        <w:t>), une hache en cuivre et 4 perles en antimoine (</w:t>
      </w:r>
      <w:r w:rsidRPr="0032190F">
        <w:rPr>
          <w:i/>
          <w:lang w:val="fr-FR"/>
        </w:rPr>
        <w:t>antimony beads</w:t>
      </w:r>
      <w:r w:rsidRPr="0032190F">
        <w:rPr>
          <w:lang w:val="fr-FR"/>
        </w:rPr>
        <w:t>) (BIB 1433 p. 709</w:t>
      </w:r>
      <w:r w:rsidR="00F44DAA" w:rsidRPr="0032190F">
        <w:rPr>
          <w:lang w:val="fr-FR"/>
        </w:rPr>
        <w:t>, BIB 1540</w:t>
      </w:r>
      <w:r w:rsidRPr="0032190F">
        <w:rPr>
          <w:lang w:val="fr-FR"/>
        </w:rPr>
        <w:t xml:space="preserve">) Datations </w:t>
      </w:r>
      <w:smartTag w:uri="urn:schemas-microsoft-com:office:smarttags" w:element="metricconverter">
        <w:smartTagPr>
          <w:attr w:name="ProductID" w:val="14C"/>
        </w:smartTagPr>
        <w:r w:rsidRPr="0032190F">
          <w:rPr>
            <w:vertAlign w:val="superscript"/>
            <w:lang w:val="fr-FR"/>
          </w:rPr>
          <w:t>14</w:t>
        </w:r>
        <w:r w:rsidRPr="0032190F">
          <w:rPr>
            <w:lang w:val="fr-FR"/>
          </w:rPr>
          <w:t>C</w:t>
        </w:r>
      </w:smartTag>
      <w:r w:rsidRPr="0032190F">
        <w:rPr>
          <w:lang w:val="fr-FR"/>
        </w:rPr>
        <w:t xml:space="preserve"> (BIB 1433</w:t>
      </w:r>
      <w:r w:rsidR="00F44DAA" w:rsidRPr="0032190F">
        <w:rPr>
          <w:lang w:val="fr-FR"/>
        </w:rPr>
        <w:t>, BIB 1540</w:t>
      </w:r>
      <w:r w:rsidRPr="0032190F">
        <w:rPr>
          <w:lang w:val="fr-FR"/>
        </w:rPr>
        <w:t>)</w:t>
      </w:r>
      <w:r w:rsidR="00972478" w:rsidRPr="0032190F">
        <w:rPr>
          <w:lang w:val="fr-FR"/>
        </w:rPr>
        <w:t>.</w:t>
      </w:r>
    </w:p>
    <w:p w14:paraId="5AC34267" w14:textId="3576B988" w:rsidR="00146F47" w:rsidRPr="0032190F" w:rsidRDefault="00146F47" w:rsidP="00242C0F">
      <w:pPr>
        <w:jc w:val="both"/>
        <w:rPr>
          <w:lang w:val="fr-FR"/>
        </w:rPr>
      </w:pPr>
      <w:r w:rsidRPr="0032190F">
        <w:rPr>
          <w:lang w:val="fr-FR"/>
        </w:rPr>
        <w:t xml:space="preserve">2 poignards en métal de type </w:t>
      </w:r>
      <w:hyperlink r:id="rId9857" w:anchor="Typ_Arm_Poignards_Italie" w:history="1">
        <w:r w:rsidRPr="0032190F">
          <w:rPr>
            <w:rStyle w:val="Hyperlink"/>
            <w:i/>
            <w:lang w:val="fr-FR"/>
          </w:rPr>
          <w:t>Guardistallo</w:t>
        </w:r>
      </w:hyperlink>
      <w:r w:rsidRPr="0032190F">
        <w:rPr>
          <w:lang w:val="fr-FR"/>
        </w:rPr>
        <w:t xml:space="preserve"> (BIB 1433 p. 711</w:t>
      </w:r>
      <w:r w:rsidR="00F44DAA" w:rsidRPr="0032190F">
        <w:rPr>
          <w:lang w:val="fr-FR"/>
        </w:rPr>
        <w:t>, BIB 1540</w:t>
      </w:r>
      <w:r w:rsidRPr="0032190F">
        <w:rPr>
          <w:lang w:val="fr-FR"/>
        </w:rPr>
        <w:t xml:space="preserve">). Les perles en antimoine sont comparables à celles de </w:t>
      </w:r>
      <w:hyperlink r:id="rId9858" w:anchor="Sit_Sel_Vicciola" w:history="1">
        <w:r w:rsidRPr="0032190F">
          <w:rPr>
            <w:rStyle w:val="Hyperlink"/>
            <w:lang w:val="fr-FR"/>
          </w:rPr>
          <w:t>Selvicciola</w:t>
        </w:r>
      </w:hyperlink>
      <w:r w:rsidRPr="0032190F">
        <w:rPr>
          <w:lang w:val="fr-FR"/>
        </w:rPr>
        <w:t xml:space="preserve"> (BIB 1433 p. 711).</w:t>
      </w:r>
    </w:p>
    <w:p w14:paraId="0FD75FF5" w14:textId="77777777" w:rsidR="008B52C4" w:rsidRPr="0032190F" w:rsidRDefault="00171F34" w:rsidP="00242C0F">
      <w:pPr>
        <w:jc w:val="both"/>
        <w:rPr>
          <w:lang w:val="fr-FR"/>
        </w:rPr>
      </w:pPr>
      <w:r w:rsidRPr="0032190F">
        <w:rPr>
          <w:lang w:val="fr-FR"/>
        </w:rPr>
        <w:t xml:space="preserve">1 individu masculin, 1 hache </w:t>
      </w:r>
      <w:r w:rsidR="00F06F5E" w:rsidRPr="0032190F">
        <w:rPr>
          <w:lang w:val="fr-FR"/>
        </w:rPr>
        <w:t>(</w:t>
      </w:r>
      <w:r w:rsidR="00F06F5E" w:rsidRPr="0032190F">
        <w:rPr>
          <w:i/>
          <w:lang w:val="fr-FR"/>
        </w:rPr>
        <w:t>ascia piatta in rame</w:t>
      </w:r>
      <w:r w:rsidR="00F06F5E" w:rsidRPr="0032190F">
        <w:rPr>
          <w:lang w:val="fr-FR"/>
        </w:rPr>
        <w:t xml:space="preserve">) </w:t>
      </w:r>
      <w:r w:rsidRPr="0032190F">
        <w:rPr>
          <w:lang w:val="fr-FR"/>
        </w:rPr>
        <w:t>et 2 poignard</w:t>
      </w:r>
      <w:r w:rsidR="00F06F5E" w:rsidRPr="0032190F">
        <w:rPr>
          <w:lang w:val="fr-FR"/>
        </w:rPr>
        <w:t>s</w:t>
      </w:r>
      <w:r w:rsidRPr="0032190F">
        <w:rPr>
          <w:lang w:val="fr-FR"/>
        </w:rPr>
        <w:t xml:space="preserve"> métalliques, 1 tête de massue, 1 poignard lithique, 2 pointes de flèches</w:t>
      </w:r>
      <w:r w:rsidR="00F06F5E" w:rsidRPr="0032190F">
        <w:rPr>
          <w:lang w:val="fr-FR"/>
        </w:rPr>
        <w:t xml:space="preserve"> (</w:t>
      </w:r>
      <w:r w:rsidR="00F06F5E" w:rsidRPr="0032190F">
        <w:rPr>
          <w:i/>
          <w:lang w:val="fr-FR"/>
        </w:rPr>
        <w:t>punte di freccia</w:t>
      </w:r>
      <w:r w:rsidR="00F06F5E" w:rsidRPr="0032190F">
        <w:rPr>
          <w:lang w:val="fr-FR"/>
        </w:rPr>
        <w:t>)</w:t>
      </w:r>
      <w:r w:rsidRPr="0032190F">
        <w:rPr>
          <w:lang w:val="fr-FR"/>
        </w:rPr>
        <w:t>, 1 pendentif (BIB 988 p. 228 tab 7)</w:t>
      </w:r>
      <w:r w:rsidR="00F44DAA" w:rsidRPr="0032190F">
        <w:rPr>
          <w:lang w:val="fr-FR"/>
        </w:rPr>
        <w:t>.</w:t>
      </w:r>
    </w:p>
    <w:p w14:paraId="5488FB1E" w14:textId="77777777" w:rsidR="00F44DAA" w:rsidRPr="0032190F" w:rsidRDefault="00F44DAA" w:rsidP="00242C0F">
      <w:pPr>
        <w:jc w:val="both"/>
        <w:rPr>
          <w:lang w:val="fr-FR"/>
        </w:rPr>
      </w:pPr>
    </w:p>
    <w:p w14:paraId="261681D2" w14:textId="77777777" w:rsidR="00F44DAA" w:rsidRPr="0032190F" w:rsidRDefault="00F44DAA" w:rsidP="00242C0F">
      <w:pPr>
        <w:pStyle w:val="Heading2"/>
      </w:pPr>
      <w:r w:rsidRPr="0032190F">
        <w:t>Tombe 22</w:t>
      </w:r>
    </w:p>
    <w:p w14:paraId="487F198C" w14:textId="77777777" w:rsidR="00F44DAA" w:rsidRPr="0032190F" w:rsidRDefault="00F44DAA" w:rsidP="00242C0F">
      <w:pPr>
        <w:rPr>
          <w:lang w:val="fr-FR"/>
        </w:rPr>
      </w:pPr>
    </w:p>
    <w:p w14:paraId="4F03FBE8" w14:textId="77777777" w:rsidR="00F44DAA" w:rsidRPr="0032190F" w:rsidRDefault="00F44DAA" w:rsidP="00242C0F">
      <w:pPr>
        <w:rPr>
          <w:lang w:val="fr-FR"/>
        </w:rPr>
      </w:pPr>
      <w:r w:rsidRPr="0032190F">
        <w:rPr>
          <w:lang w:val="fr-FR"/>
        </w:rPr>
        <w:t>BIB 1540</w:t>
      </w:r>
    </w:p>
    <w:p w14:paraId="66E3CA45" w14:textId="77777777" w:rsidR="008B52C4" w:rsidRPr="0032190F" w:rsidRDefault="008B52C4" w:rsidP="00242C0F">
      <w:pPr>
        <w:jc w:val="both"/>
        <w:rPr>
          <w:lang w:val="fr-FR"/>
        </w:rPr>
      </w:pPr>
    </w:p>
    <w:p w14:paraId="4BD3B4D9" w14:textId="77777777" w:rsidR="008B52C4" w:rsidRPr="0032190F" w:rsidRDefault="008B52C4" w:rsidP="00242C0F">
      <w:pPr>
        <w:pStyle w:val="Heading2"/>
      </w:pPr>
      <w:r w:rsidRPr="0032190F">
        <w:t>Tombe 23</w:t>
      </w:r>
    </w:p>
    <w:p w14:paraId="13CDC55F" w14:textId="77777777" w:rsidR="00972478" w:rsidRPr="0032190F" w:rsidRDefault="00972478" w:rsidP="00242C0F">
      <w:pPr>
        <w:rPr>
          <w:lang w:val="fr-FR"/>
        </w:rPr>
      </w:pPr>
      <w:smartTag w:uri="urn:schemas-microsoft-com:office:smarttags" w:element="metricconverter">
        <w:smartTagPr>
          <w:attr w:name="ProductID" w:val="14C"/>
        </w:smartTagPr>
        <w:r w:rsidRPr="0032190F">
          <w:rPr>
            <w:lang w:val="fr-FR"/>
          </w:rPr>
          <w:t>14C</w:t>
        </w:r>
      </w:smartTag>
    </w:p>
    <w:p w14:paraId="58198D80" w14:textId="77777777" w:rsidR="008B52C4" w:rsidRPr="0032190F" w:rsidRDefault="008B52C4" w:rsidP="00242C0F">
      <w:pPr>
        <w:rPr>
          <w:lang w:val="fr-FR"/>
        </w:rPr>
      </w:pPr>
      <w:r w:rsidRPr="0032190F">
        <w:rPr>
          <w:lang w:val="fr-FR"/>
        </w:rPr>
        <w:t>Un élément d’un squelette disar</w:t>
      </w:r>
      <w:r w:rsidR="00146F47" w:rsidRPr="0032190F">
        <w:rPr>
          <w:lang w:val="fr-FR"/>
        </w:rPr>
        <w:t>ti</w:t>
      </w:r>
      <w:r w:rsidRPr="0032190F">
        <w:rPr>
          <w:lang w:val="fr-FR"/>
        </w:rPr>
        <w:t>culé trouvé à proximité d’un fragment d’objet en cuivre</w:t>
      </w:r>
      <w:r w:rsidR="00146F47" w:rsidRPr="0032190F">
        <w:rPr>
          <w:lang w:val="fr-FR"/>
        </w:rPr>
        <w:t xml:space="preserve"> (peut-être un fragment de poignard)</w:t>
      </w:r>
      <w:r w:rsidRPr="0032190F">
        <w:rPr>
          <w:lang w:val="fr-FR"/>
        </w:rPr>
        <w:t xml:space="preserve"> a été daté au </w:t>
      </w:r>
      <w:smartTag w:uri="urn:schemas-microsoft-com:office:smarttags" w:element="metricconverter">
        <w:smartTagPr>
          <w:attr w:name="ProductID" w:val="14C"/>
        </w:smartTagPr>
        <w:r w:rsidRPr="0032190F">
          <w:rPr>
            <w:vertAlign w:val="superscript"/>
            <w:lang w:val="fr-FR"/>
          </w:rPr>
          <w:t>14</w:t>
        </w:r>
        <w:r w:rsidRPr="0032190F">
          <w:rPr>
            <w:lang w:val="fr-FR"/>
          </w:rPr>
          <w:t>C</w:t>
        </w:r>
      </w:smartTag>
      <w:r w:rsidRPr="0032190F">
        <w:rPr>
          <w:lang w:val="fr-FR"/>
        </w:rPr>
        <w:t xml:space="preserve"> (BIB 1433 p. 709</w:t>
      </w:r>
      <w:r w:rsidR="00F44DAA" w:rsidRPr="0032190F">
        <w:rPr>
          <w:lang w:val="fr-FR"/>
        </w:rPr>
        <w:t>, BIB 1540</w:t>
      </w:r>
      <w:r w:rsidRPr="0032190F">
        <w:rPr>
          <w:lang w:val="fr-FR"/>
        </w:rPr>
        <w:t>)</w:t>
      </w:r>
    </w:p>
    <w:p w14:paraId="675645FC" w14:textId="77777777" w:rsidR="008B52C4" w:rsidRPr="0032190F" w:rsidRDefault="008B52C4" w:rsidP="00242C0F">
      <w:pPr>
        <w:rPr>
          <w:lang w:val="fr-FR"/>
        </w:rPr>
      </w:pPr>
    </w:p>
    <w:p w14:paraId="73C7B042" w14:textId="77777777" w:rsidR="008B52C4" w:rsidRPr="0032190F" w:rsidRDefault="008B52C4" w:rsidP="00242C0F">
      <w:pPr>
        <w:pStyle w:val="Heading2"/>
      </w:pPr>
      <w:r w:rsidRPr="0032190F">
        <w:t>Tombe 25</w:t>
      </w:r>
    </w:p>
    <w:p w14:paraId="4EC1BA67" w14:textId="77777777" w:rsidR="008B52C4" w:rsidRPr="0032190F" w:rsidRDefault="008B52C4" w:rsidP="00242C0F">
      <w:pPr>
        <w:rPr>
          <w:lang w:val="fr-FR"/>
        </w:rPr>
      </w:pPr>
    </w:p>
    <w:p w14:paraId="7918E6F1" w14:textId="77777777" w:rsidR="00972478" w:rsidRPr="0032190F" w:rsidRDefault="00972478" w:rsidP="00242C0F">
      <w:pPr>
        <w:rPr>
          <w:lang w:val="fr-FR"/>
        </w:rPr>
      </w:pPr>
      <w:smartTag w:uri="urn:schemas-microsoft-com:office:smarttags" w:element="metricconverter">
        <w:smartTagPr>
          <w:attr w:name="ProductID" w:val="14C"/>
        </w:smartTagPr>
        <w:r w:rsidRPr="0032190F">
          <w:rPr>
            <w:vertAlign w:val="superscript"/>
            <w:lang w:val="fr-FR"/>
          </w:rPr>
          <w:t>14</w:t>
        </w:r>
        <w:r w:rsidRPr="0032190F">
          <w:rPr>
            <w:lang w:val="fr-FR"/>
          </w:rPr>
          <w:t>C</w:t>
        </w:r>
      </w:smartTag>
    </w:p>
    <w:p w14:paraId="4B60B079" w14:textId="77777777" w:rsidR="008B52C4" w:rsidRPr="0032190F" w:rsidRDefault="008B52C4" w:rsidP="00242C0F">
      <w:pPr>
        <w:rPr>
          <w:lang w:val="fr-FR"/>
        </w:rPr>
      </w:pPr>
      <w:r w:rsidRPr="0032190F">
        <w:rPr>
          <w:lang w:val="fr-FR"/>
        </w:rPr>
        <w:t>Squelette en connexion anatomique (</w:t>
      </w:r>
      <w:r w:rsidRPr="0032190F">
        <w:rPr>
          <w:i/>
          <w:lang w:val="fr-FR"/>
        </w:rPr>
        <w:t>articulated burial</w:t>
      </w:r>
      <w:r w:rsidR="00F44DAA" w:rsidRPr="0032190F">
        <w:rPr>
          <w:i/>
          <w:lang w:val="fr-FR"/>
        </w:rPr>
        <w:t xml:space="preserve">, </w:t>
      </w:r>
      <w:r w:rsidR="00F44DAA" w:rsidRPr="0032190F">
        <w:rPr>
          <w:rFonts w:cs="Garamond"/>
          <w:i/>
          <w:color w:val="221E1F"/>
          <w:sz w:val="23"/>
          <w:szCs w:val="23"/>
          <w:lang w:val="fr-FR"/>
        </w:rPr>
        <w:t>individui in giacitura primaria</w:t>
      </w:r>
      <w:r w:rsidRPr="0032190F">
        <w:rPr>
          <w:lang w:val="fr-FR"/>
        </w:rPr>
        <w:t xml:space="preserve">) a été daté au </w:t>
      </w:r>
      <w:smartTag w:uri="urn:schemas-microsoft-com:office:smarttags" w:element="metricconverter">
        <w:smartTagPr>
          <w:attr w:name="ProductID" w:val="14C"/>
        </w:smartTagPr>
        <w:r w:rsidRPr="0032190F">
          <w:rPr>
            <w:vertAlign w:val="superscript"/>
            <w:lang w:val="fr-FR"/>
          </w:rPr>
          <w:t>14</w:t>
        </w:r>
        <w:r w:rsidRPr="0032190F">
          <w:rPr>
            <w:lang w:val="fr-FR"/>
          </w:rPr>
          <w:t>C</w:t>
        </w:r>
      </w:smartTag>
      <w:r w:rsidRPr="0032190F">
        <w:rPr>
          <w:lang w:val="fr-FR"/>
        </w:rPr>
        <w:t xml:space="preserve"> (BIB 1433 p. 709), avec des offrandes mais sans objets en cuivre (BIB 1433 p. 709)</w:t>
      </w:r>
      <w:r w:rsidR="00F44DAA" w:rsidRPr="0032190F">
        <w:rPr>
          <w:lang w:val="fr-FR"/>
        </w:rPr>
        <w:t>.</w:t>
      </w:r>
    </w:p>
    <w:p w14:paraId="575EF4C9" w14:textId="77777777" w:rsidR="00F44DAA" w:rsidRDefault="00F44DAA" w:rsidP="00242C0F">
      <w:pPr>
        <w:rPr>
          <w:rFonts w:cs="Garamond"/>
          <w:color w:val="221E1F"/>
          <w:lang w:val="fr-FR"/>
        </w:rPr>
      </w:pPr>
      <w:r w:rsidRPr="0032190F">
        <w:rPr>
          <w:lang w:val="fr-FR"/>
        </w:rPr>
        <w:t xml:space="preserve">Un vase </w:t>
      </w:r>
      <w:r w:rsidRPr="0032190F">
        <w:rPr>
          <w:rFonts w:cs="Garamond"/>
          <w:i/>
          <w:lang w:val="fr-FR"/>
        </w:rPr>
        <w:t>a fiasco</w:t>
      </w:r>
      <w:r w:rsidRPr="0032190F">
        <w:rPr>
          <w:rFonts w:cs="Garamond"/>
          <w:color w:val="221E1F"/>
          <w:lang w:val="fr-FR"/>
        </w:rPr>
        <w:t xml:space="preserve"> quasi-identique à celui de la tombe 7 (BIB 1540 p. 177).</w:t>
      </w:r>
    </w:p>
    <w:p w14:paraId="70E1B342" w14:textId="77777777" w:rsidR="00123790" w:rsidRDefault="00123790" w:rsidP="00242C0F">
      <w:pPr>
        <w:rPr>
          <w:rFonts w:cs="Garamond"/>
          <w:color w:val="221E1F"/>
          <w:lang w:val="fr-FR"/>
        </w:rPr>
      </w:pPr>
    </w:p>
    <w:p w14:paraId="1DA6EEED" w14:textId="77777777" w:rsidR="00123790" w:rsidRPr="00A0014D" w:rsidRDefault="00123790" w:rsidP="00426FF9">
      <w:pPr>
        <w:pStyle w:val="Heading1"/>
        <w:rPr>
          <w:lang w:val="en-GB"/>
        </w:rPr>
      </w:pPr>
      <w:r w:rsidRPr="00A0014D">
        <w:rPr>
          <w:lang w:val="en-GB"/>
        </w:rPr>
        <w:t>CROSTOLETTO DI LAMONE</w:t>
      </w:r>
    </w:p>
    <w:p w14:paraId="2828CEFE" w14:textId="77777777" w:rsidR="00123790" w:rsidRPr="00A0014D" w:rsidRDefault="00123790" w:rsidP="00242C0F">
      <w:pPr>
        <w:rPr>
          <w:rFonts w:cs="Garamond"/>
          <w:color w:val="221E1F"/>
          <w:lang w:val="en-GB"/>
        </w:rPr>
      </w:pPr>
    </w:p>
    <w:p w14:paraId="4099B865" w14:textId="77777777" w:rsidR="00123790" w:rsidRPr="00A0014D" w:rsidRDefault="00123790" w:rsidP="00242C0F">
      <w:pPr>
        <w:rPr>
          <w:lang w:val="en-GB"/>
        </w:rPr>
      </w:pPr>
      <w:r w:rsidRPr="00A0014D">
        <w:rPr>
          <w:rFonts w:cs="Garamond"/>
          <w:color w:val="221E1F"/>
          <w:lang w:val="en-GB"/>
        </w:rPr>
        <w:t xml:space="preserve">Ischia di Castro. </w:t>
      </w:r>
    </w:p>
    <w:p w14:paraId="6443D787" w14:textId="77777777" w:rsidR="00123790" w:rsidRPr="00A0014D" w:rsidRDefault="00123790" w:rsidP="00242C0F">
      <w:pPr>
        <w:rPr>
          <w:lang w:val="en-GB"/>
        </w:rPr>
      </w:pPr>
    </w:p>
    <w:p w14:paraId="19B031E8" w14:textId="77777777" w:rsidR="00123790" w:rsidRDefault="00123790" w:rsidP="00123790">
      <w:pPr>
        <w:pStyle w:val="Heading2"/>
      </w:pPr>
      <w:r>
        <w:t>Nécropole</w:t>
      </w:r>
    </w:p>
    <w:p w14:paraId="17775F49" w14:textId="77777777" w:rsidR="00123790" w:rsidRDefault="00123790" w:rsidP="00123790">
      <w:pPr>
        <w:rPr>
          <w:lang w:val="fr-FR"/>
        </w:rPr>
      </w:pPr>
    </w:p>
    <w:p w14:paraId="598F2A5E" w14:textId="77777777" w:rsidR="00123790" w:rsidRPr="00123790" w:rsidRDefault="00123790" w:rsidP="00123790">
      <w:pPr>
        <w:rPr>
          <w:lang w:val="fr-FR"/>
        </w:rPr>
      </w:pPr>
      <w:r>
        <w:rPr>
          <w:rFonts w:cs="Garamond"/>
          <w:color w:val="221E1F"/>
          <w:lang w:val="fr-FR"/>
        </w:rPr>
        <w:lastRenderedPageBreak/>
        <w:t xml:space="preserve">Nécropole à inhumation et incinération dans tumulus du Bronze récent et au Bronze final avec incinération seulement </w:t>
      </w:r>
      <w:r w:rsidRPr="00123790">
        <w:rPr>
          <w:lang w:val="fr-FR"/>
        </w:rPr>
        <w:t>(Negroni Catacchio, Gallo in BIB 2945)</w:t>
      </w:r>
    </w:p>
    <w:p w14:paraId="6459307D" w14:textId="77777777" w:rsidR="00123790" w:rsidRDefault="00123790" w:rsidP="00242C0F">
      <w:pPr>
        <w:rPr>
          <w:lang w:val="fr-FR"/>
        </w:rPr>
      </w:pPr>
    </w:p>
    <w:p w14:paraId="4CA60B2B" w14:textId="77777777" w:rsidR="00123790" w:rsidRDefault="00123790" w:rsidP="00123790">
      <w:pPr>
        <w:pStyle w:val="Heading2"/>
      </w:pPr>
      <w:r>
        <w:t>t.1</w:t>
      </w:r>
    </w:p>
    <w:p w14:paraId="19074FB5" w14:textId="77777777" w:rsidR="00123790" w:rsidRDefault="00123790" w:rsidP="00123790">
      <w:pPr>
        <w:rPr>
          <w:lang w:val="fr-FR"/>
        </w:rPr>
      </w:pPr>
    </w:p>
    <w:p w14:paraId="4889997C" w14:textId="77777777" w:rsidR="00123790" w:rsidRDefault="00123790" w:rsidP="00123790">
      <w:pPr>
        <w:rPr>
          <w:lang w:val="fr-FR"/>
        </w:rPr>
      </w:pPr>
      <w:r>
        <w:rPr>
          <w:lang w:val="fr-FR"/>
        </w:rPr>
        <w:t>1 t. à inhumation et 1 t. à incinération</w:t>
      </w:r>
      <w:r w:rsidRPr="00123790">
        <w:rPr>
          <w:lang w:val="fr-FR"/>
        </w:rPr>
        <w:t>(Negroni Catacchio, Gallo in BIB 2945)</w:t>
      </w:r>
    </w:p>
    <w:p w14:paraId="61D215DE" w14:textId="77777777" w:rsidR="00123790" w:rsidRPr="00123790" w:rsidRDefault="00123790" w:rsidP="00123790">
      <w:pPr>
        <w:rPr>
          <w:lang w:val="fr-FR"/>
        </w:rPr>
      </w:pPr>
    </w:p>
    <w:p w14:paraId="539DCE19" w14:textId="77777777" w:rsidR="00123790" w:rsidRDefault="00123790" w:rsidP="00123790">
      <w:pPr>
        <w:pStyle w:val="Heading2"/>
      </w:pPr>
      <w:r>
        <w:t>t.2 (aire sépulcrale)</w:t>
      </w:r>
    </w:p>
    <w:p w14:paraId="67F876DD" w14:textId="77777777" w:rsidR="00123790" w:rsidRDefault="00123790" w:rsidP="00123790">
      <w:pPr>
        <w:rPr>
          <w:lang w:val="fr-FR"/>
        </w:rPr>
      </w:pPr>
    </w:p>
    <w:p w14:paraId="41F4D7B3" w14:textId="77777777" w:rsidR="00123790" w:rsidRDefault="00123790" w:rsidP="00123790">
      <w:pPr>
        <w:rPr>
          <w:lang w:val="fr-FR"/>
        </w:rPr>
      </w:pPr>
      <w:r>
        <w:rPr>
          <w:lang w:val="fr-FR"/>
        </w:rPr>
        <w:t>3 t. à incinération</w:t>
      </w:r>
      <w:r w:rsidRPr="00123790">
        <w:rPr>
          <w:lang w:val="fr-FR"/>
        </w:rPr>
        <w:t>(Negroni Catacchio, Gallo in BIB 2945)</w:t>
      </w:r>
    </w:p>
    <w:p w14:paraId="6903B894" w14:textId="77777777" w:rsidR="00123790" w:rsidRPr="00123790" w:rsidRDefault="00123790" w:rsidP="00123790">
      <w:pPr>
        <w:rPr>
          <w:lang w:val="fr-FR"/>
        </w:rPr>
      </w:pPr>
    </w:p>
    <w:p w14:paraId="4ECCFBB4" w14:textId="77777777" w:rsidR="00123790" w:rsidRDefault="00123790" w:rsidP="00123790">
      <w:pPr>
        <w:pStyle w:val="Heading2"/>
      </w:pPr>
      <w:r>
        <w:t>t.3</w:t>
      </w:r>
    </w:p>
    <w:p w14:paraId="28E0FE7C" w14:textId="77777777" w:rsidR="00123790" w:rsidRDefault="00123790" w:rsidP="00123790">
      <w:pPr>
        <w:rPr>
          <w:lang w:val="fr-FR"/>
        </w:rPr>
      </w:pPr>
    </w:p>
    <w:p w14:paraId="5A8FA992" w14:textId="77777777" w:rsidR="00123790" w:rsidRDefault="00123790" w:rsidP="00123790">
      <w:pPr>
        <w:rPr>
          <w:lang w:val="fr-FR"/>
        </w:rPr>
      </w:pPr>
      <w:r>
        <w:rPr>
          <w:lang w:val="fr-FR"/>
        </w:rPr>
        <w:t xml:space="preserve">4 t. à incinération et 2 cistes </w:t>
      </w:r>
      <w:r w:rsidRPr="00123790">
        <w:rPr>
          <w:i/>
          <w:lang w:val="fr-FR"/>
        </w:rPr>
        <w:t>litiche vuote</w:t>
      </w:r>
      <w:r w:rsidRPr="00123790">
        <w:rPr>
          <w:lang w:val="fr-FR"/>
        </w:rPr>
        <w:t>(Negroni Catacchio, Gallo in BIB 2945)</w:t>
      </w:r>
    </w:p>
    <w:p w14:paraId="54692DAA" w14:textId="77777777" w:rsidR="00123790" w:rsidRPr="00123790" w:rsidRDefault="00123790" w:rsidP="00123790">
      <w:pPr>
        <w:rPr>
          <w:lang w:val="fr-FR"/>
        </w:rPr>
      </w:pPr>
    </w:p>
    <w:p w14:paraId="6209B49D" w14:textId="77777777" w:rsidR="00123790" w:rsidRPr="0078097B" w:rsidRDefault="00123790" w:rsidP="00123790">
      <w:pPr>
        <w:pStyle w:val="Heading2"/>
        <w:rPr>
          <w:lang w:val="en-US"/>
        </w:rPr>
      </w:pPr>
      <w:r w:rsidRPr="0078097B">
        <w:rPr>
          <w:lang w:val="en-US"/>
        </w:rPr>
        <w:t>t.4</w:t>
      </w:r>
    </w:p>
    <w:p w14:paraId="2962CD6B" w14:textId="77777777" w:rsidR="00123790" w:rsidRPr="0078097B" w:rsidRDefault="00123790" w:rsidP="00123790"/>
    <w:p w14:paraId="4E6F484E" w14:textId="77777777" w:rsidR="00123790" w:rsidRPr="00123790" w:rsidRDefault="00123790" w:rsidP="00123790">
      <w:r w:rsidRPr="00123790">
        <w:t>3 t. à inhumation(Negroni Catacchio, Gallo in BIB 2945)</w:t>
      </w:r>
    </w:p>
    <w:p w14:paraId="1E35A849" w14:textId="77777777" w:rsidR="00123790" w:rsidRPr="00123790" w:rsidRDefault="00123790" w:rsidP="00123790"/>
    <w:p w14:paraId="0B85CB18" w14:textId="77777777" w:rsidR="00123790" w:rsidRPr="00123790" w:rsidRDefault="00123790" w:rsidP="00123790">
      <w:pPr>
        <w:pStyle w:val="Heading2"/>
        <w:rPr>
          <w:lang w:val="en-US"/>
        </w:rPr>
      </w:pPr>
      <w:r w:rsidRPr="00123790">
        <w:rPr>
          <w:lang w:val="en-US"/>
        </w:rPr>
        <w:t>t.5</w:t>
      </w:r>
    </w:p>
    <w:p w14:paraId="26CD11A4" w14:textId="77777777" w:rsidR="00123790" w:rsidRPr="0078097B" w:rsidRDefault="00123790" w:rsidP="00123790">
      <w:r w:rsidRPr="0078097B">
        <w:t>? (Negroni Catacchio, Gallo in BIB 2945)</w:t>
      </w:r>
    </w:p>
    <w:p w14:paraId="242A83B7" w14:textId="77777777" w:rsidR="00123790" w:rsidRPr="00A0014D" w:rsidRDefault="00123790" w:rsidP="00123790">
      <w:pPr>
        <w:pStyle w:val="Heading2"/>
      </w:pPr>
      <w:r w:rsidRPr="00A0014D">
        <w:t>t.6</w:t>
      </w:r>
    </w:p>
    <w:p w14:paraId="0E0BD3BB" w14:textId="77777777" w:rsidR="00123790" w:rsidRPr="00A0014D" w:rsidRDefault="00123790" w:rsidP="00123790">
      <w:pPr>
        <w:rPr>
          <w:lang w:val="fr-FR"/>
        </w:rPr>
      </w:pPr>
    </w:p>
    <w:p w14:paraId="76C67503" w14:textId="77777777" w:rsidR="00123790" w:rsidRPr="00A0014D" w:rsidRDefault="00123790" w:rsidP="00123790">
      <w:pPr>
        <w:rPr>
          <w:lang w:val="fr-FR"/>
        </w:rPr>
      </w:pPr>
      <w:r w:rsidRPr="00A0014D">
        <w:rPr>
          <w:lang w:val="fr-FR"/>
        </w:rPr>
        <w:t>1 fosse irrégulière(Negroni Catacchio, Gallo in BIB 2945)</w:t>
      </w:r>
    </w:p>
    <w:p w14:paraId="3683EA41" w14:textId="77777777" w:rsidR="00123790" w:rsidRPr="00A0014D" w:rsidRDefault="00123790" w:rsidP="00123790">
      <w:pPr>
        <w:rPr>
          <w:lang w:val="fr-FR"/>
        </w:rPr>
      </w:pPr>
    </w:p>
    <w:p w14:paraId="7DBE8452" w14:textId="77777777" w:rsidR="00123790" w:rsidRPr="0078097B" w:rsidRDefault="00123790" w:rsidP="00123790">
      <w:pPr>
        <w:pStyle w:val="Heading2"/>
        <w:rPr>
          <w:lang w:val="en-US"/>
        </w:rPr>
      </w:pPr>
      <w:r w:rsidRPr="0078097B">
        <w:rPr>
          <w:lang w:val="en-US"/>
        </w:rPr>
        <w:t>t.7</w:t>
      </w:r>
    </w:p>
    <w:p w14:paraId="10E72D49" w14:textId="77777777" w:rsidR="00123790" w:rsidRPr="0078097B" w:rsidRDefault="00123790" w:rsidP="00123790"/>
    <w:p w14:paraId="0FC107CA" w14:textId="77777777" w:rsidR="00123790" w:rsidRPr="0078097B" w:rsidRDefault="00123790" w:rsidP="00123790">
      <w:pPr>
        <w:rPr>
          <w:i/>
        </w:rPr>
      </w:pPr>
      <w:r w:rsidRPr="0078097B">
        <w:t xml:space="preserve">3 cistes </w:t>
      </w:r>
      <w:r w:rsidRPr="0078097B">
        <w:rPr>
          <w:i/>
        </w:rPr>
        <w:t>litiche vuote</w:t>
      </w:r>
      <w:r w:rsidRPr="0078097B">
        <w:t>(Negroni Catacchio, Gallo in BIB 2945)</w:t>
      </w:r>
    </w:p>
    <w:p w14:paraId="7B5481AF" w14:textId="77777777" w:rsidR="00123790" w:rsidRPr="0078097B" w:rsidRDefault="00123790" w:rsidP="00123790">
      <w:pPr>
        <w:rPr>
          <w:i/>
        </w:rPr>
      </w:pPr>
    </w:p>
    <w:p w14:paraId="74000457" w14:textId="77777777" w:rsidR="00123790" w:rsidRPr="0078097B" w:rsidRDefault="00123790" w:rsidP="00123790">
      <w:pPr>
        <w:pStyle w:val="Heading3"/>
        <w:rPr>
          <w:lang w:val="es-ES"/>
        </w:rPr>
      </w:pPr>
      <w:r w:rsidRPr="0078097B">
        <w:rPr>
          <w:lang w:val="es-ES"/>
        </w:rPr>
        <w:t>t.8</w:t>
      </w:r>
    </w:p>
    <w:p w14:paraId="3FB381DB" w14:textId="77777777" w:rsidR="00123790" w:rsidRPr="0078097B" w:rsidRDefault="00123790" w:rsidP="00123790">
      <w:pPr>
        <w:rPr>
          <w:lang w:val="es-ES"/>
        </w:rPr>
      </w:pPr>
    </w:p>
    <w:p w14:paraId="648978F6" w14:textId="77777777" w:rsidR="00123790" w:rsidRPr="0078097B" w:rsidRDefault="00123790" w:rsidP="00123790">
      <w:pPr>
        <w:rPr>
          <w:lang w:val="es-ES"/>
        </w:rPr>
      </w:pPr>
      <w:r w:rsidRPr="0078097B">
        <w:rPr>
          <w:lang w:val="es-ES"/>
        </w:rPr>
        <w:t>? (Negroni Catacchio, Gallo in BIB 2945)</w:t>
      </w:r>
    </w:p>
    <w:p w14:paraId="08F25D5F" w14:textId="77777777" w:rsidR="00F87BF6" w:rsidRPr="00426FF9" w:rsidRDefault="00F87BF6" w:rsidP="00426FF9">
      <w:pPr>
        <w:pStyle w:val="Heading1"/>
        <w:rPr>
          <w:lang w:val="es-ES"/>
        </w:rPr>
      </w:pPr>
      <w:r w:rsidRPr="00426FF9">
        <w:rPr>
          <w:lang w:val="es-ES"/>
        </w:rPr>
        <w:br/>
      </w:r>
      <w:bookmarkStart w:id="4014" w:name="Sit_San_Biagio_Valle"/>
      <w:r w:rsidRPr="00426FF9">
        <w:rPr>
          <w:lang w:val="es-ES"/>
        </w:rPr>
        <w:t>SAN BIAGIO DELLA VALLE</w:t>
      </w:r>
      <w:bookmarkEnd w:id="4014"/>
    </w:p>
    <w:p w14:paraId="54F4BD7B" w14:textId="77777777" w:rsidR="00F87BF6" w:rsidRPr="0078097B" w:rsidRDefault="00F87BF6" w:rsidP="00242C0F">
      <w:pPr>
        <w:rPr>
          <w:rFonts w:cs="Garamond"/>
          <w:color w:val="221E1F"/>
          <w:lang w:val="es-ES"/>
        </w:rPr>
      </w:pPr>
    </w:p>
    <w:p w14:paraId="4C160BD2" w14:textId="089B1F1D" w:rsidR="00F87BF6" w:rsidRPr="0032190F" w:rsidRDefault="00F87BF6" w:rsidP="00242C0F">
      <w:pPr>
        <w:rPr>
          <w:rFonts w:cs="Garamond"/>
          <w:lang w:val="fr-FR"/>
        </w:rPr>
      </w:pPr>
      <w:r w:rsidRPr="0032190F">
        <w:rPr>
          <w:rFonts w:cs="Garamond"/>
          <w:lang w:val="fr-FR"/>
        </w:rPr>
        <w:t xml:space="preserve">Le site de San Biagio della Valle (Ombrie) a livré un poignard de type </w:t>
      </w:r>
      <w:hyperlink r:id="rId9859" w:anchor="Typ_Arm_Poignards_Italie" w:history="1">
        <w:r w:rsidRPr="0032190F">
          <w:rPr>
            <w:rStyle w:val="Hyperlink"/>
            <w:i/>
            <w:lang w:val="fr-FR"/>
          </w:rPr>
          <w:t>Guardistallo</w:t>
        </w:r>
      </w:hyperlink>
      <w:r w:rsidRPr="0032190F">
        <w:rPr>
          <w:rFonts w:cs="Garamond"/>
          <w:lang w:val="fr-FR"/>
        </w:rPr>
        <w:t>daté du tout début du 3e millénaire (BIB 1540 p. 177 (BIB 1541))</w:t>
      </w:r>
    </w:p>
    <w:p w14:paraId="04D065F6" w14:textId="77777777" w:rsidR="00F87BF6" w:rsidRPr="0032190F" w:rsidRDefault="00F87BF6"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61"/>
        <w:gridCol w:w="1492"/>
        <w:gridCol w:w="2377"/>
      </w:tblGrid>
      <w:tr w:rsidR="00F87BF6" w14:paraId="5E54B238" w14:textId="77777777">
        <w:trPr>
          <w:jc w:val="center"/>
        </w:trPr>
        <w:tc>
          <w:tcPr>
            <w:tcW w:w="1461" w:type="dxa"/>
          </w:tcPr>
          <w:p w14:paraId="49E44CB5" w14:textId="77777777" w:rsidR="00F87BF6" w:rsidRDefault="00F87BF6" w:rsidP="00242C0F">
            <w:r w:rsidRPr="00DB5974">
              <w:rPr>
                <w:rFonts w:cs="Garamond"/>
                <w:color w:val="221E1F"/>
                <w:sz w:val="23"/>
                <w:szCs w:val="23"/>
              </w:rPr>
              <w:t>LTL-1783A</w:t>
            </w:r>
          </w:p>
        </w:tc>
        <w:tc>
          <w:tcPr>
            <w:tcW w:w="1492" w:type="dxa"/>
          </w:tcPr>
          <w:p w14:paraId="565F9A63" w14:textId="77777777" w:rsidR="00F87BF6" w:rsidRDefault="00F87BF6" w:rsidP="00242C0F">
            <w:r w:rsidRPr="00DB5974">
              <w:rPr>
                <w:rFonts w:cs="Garamond"/>
                <w:color w:val="221E1F"/>
                <w:sz w:val="23"/>
                <w:szCs w:val="23"/>
              </w:rPr>
              <w:t>4396±60 BP</w:t>
            </w:r>
          </w:p>
        </w:tc>
        <w:tc>
          <w:tcPr>
            <w:tcW w:w="2377" w:type="dxa"/>
          </w:tcPr>
          <w:p w14:paraId="2CB2B19E" w14:textId="77777777" w:rsidR="00F87BF6" w:rsidRDefault="00F87BF6" w:rsidP="00242C0F">
            <w:r w:rsidRPr="00DB5974">
              <w:rPr>
                <w:rFonts w:cs="Garamond"/>
                <w:color w:val="221E1F"/>
                <w:sz w:val="23"/>
                <w:szCs w:val="23"/>
              </w:rPr>
              <w:t>3331-2900 cal. BC 2σ</w:t>
            </w:r>
          </w:p>
        </w:tc>
      </w:tr>
    </w:tbl>
    <w:p w14:paraId="7245F48B" w14:textId="77777777" w:rsidR="00F87BF6" w:rsidRPr="00F87BF6" w:rsidRDefault="00F87BF6" w:rsidP="00242C0F">
      <w:r w:rsidRPr="00F87BF6">
        <w:rPr>
          <w:rFonts w:cs="Garamond"/>
        </w:rPr>
        <w:t>(BIB 1540 p. 177 (BIB 1541))</w:t>
      </w:r>
    </w:p>
    <w:p w14:paraId="00C36F69" w14:textId="77777777" w:rsidR="00332CE0" w:rsidRPr="00F87BF6" w:rsidRDefault="00332CE0" w:rsidP="00242C0F"/>
    <w:p w14:paraId="6495CCCF" w14:textId="77777777" w:rsidR="00155D71" w:rsidRDefault="00155D71" w:rsidP="00426FF9">
      <w:pPr>
        <w:pStyle w:val="Heading1"/>
      </w:pPr>
      <w:bookmarkStart w:id="4015" w:name="Sit_Calvatone"/>
      <w:r>
        <w:t>CALVATONE</w:t>
      </w:r>
    </w:p>
    <w:bookmarkEnd w:id="4015"/>
    <w:p w14:paraId="61DF0DD8" w14:textId="77777777" w:rsidR="00155D71" w:rsidRPr="0064275C" w:rsidRDefault="00155D71" w:rsidP="00242C0F">
      <w:pPr>
        <w:rPr>
          <w:lang w:val="fr-FR"/>
        </w:rPr>
      </w:pPr>
    </w:p>
    <w:p w14:paraId="45230B4F" w14:textId="629E5B16" w:rsidR="00155D71" w:rsidRDefault="00155D71" w:rsidP="00242C0F">
      <w:pPr>
        <w:jc w:val="both"/>
        <w:rPr>
          <w:lang w:val="fr-FR"/>
        </w:rPr>
      </w:pPr>
      <w:r w:rsidRPr="0032190F">
        <w:rPr>
          <w:lang w:val="fr-FR"/>
        </w:rPr>
        <w:t>Calvatone (Cremona, Lombardie),</w:t>
      </w:r>
      <w:r w:rsidR="0064275C">
        <w:rPr>
          <w:lang w:val="fr-FR"/>
        </w:rPr>
        <w:t xml:space="preserve"> a donné son nom à un type de hallebardes: </w:t>
      </w:r>
      <w:hyperlink r:id="rId9860" w:anchor="Typ_Arm_Hallebardes_typ_Calvatone" w:history="1">
        <w:r w:rsidR="0064275C" w:rsidRPr="0064275C">
          <w:rPr>
            <w:rStyle w:val="Hyperlink"/>
            <w:lang w:val="fr-FR"/>
          </w:rPr>
          <w:t>Calvatone</w:t>
        </w:r>
      </w:hyperlink>
      <w:r w:rsidR="0064275C">
        <w:rPr>
          <w:lang w:val="fr-FR"/>
        </w:rPr>
        <w:t xml:space="preserve"> (SS BIB)</w:t>
      </w:r>
      <w:r w:rsidRPr="0032190F">
        <w:rPr>
          <w:lang w:val="fr-FR"/>
        </w:rPr>
        <w:t xml:space="preserve">. </w:t>
      </w:r>
    </w:p>
    <w:p w14:paraId="6C75A87E" w14:textId="77777777" w:rsidR="0064275C" w:rsidRDefault="0064275C" w:rsidP="00242C0F">
      <w:pPr>
        <w:jc w:val="both"/>
        <w:rPr>
          <w:lang w:val="fr-FR"/>
        </w:rPr>
      </w:pPr>
    </w:p>
    <w:p w14:paraId="78CDDEF5" w14:textId="77777777" w:rsidR="0064275C" w:rsidRDefault="0064275C" w:rsidP="0064275C">
      <w:pPr>
        <w:pStyle w:val="Heading2"/>
      </w:pPr>
      <w:r>
        <w:t>Mobilier</w:t>
      </w:r>
    </w:p>
    <w:p w14:paraId="0CEF6082" w14:textId="77777777" w:rsidR="0064275C" w:rsidRDefault="0064275C" w:rsidP="00242C0F">
      <w:pPr>
        <w:jc w:val="both"/>
        <w:rPr>
          <w:lang w:val="fr-FR"/>
        </w:rPr>
      </w:pPr>
    </w:p>
    <w:p w14:paraId="5656064F" w14:textId="5103865E" w:rsidR="0064275C" w:rsidRDefault="00000000" w:rsidP="0064275C">
      <w:pPr>
        <w:jc w:val="both"/>
        <w:rPr>
          <w:lang w:val="fr-FR"/>
        </w:rPr>
      </w:pPr>
      <w:hyperlink r:id="rId9861" w:anchor="Typ_Arm_Hallebardes" w:history="1">
        <w:r w:rsidR="0064275C" w:rsidRPr="0064275C">
          <w:rPr>
            <w:rStyle w:val="Hyperlink"/>
            <w:lang w:val="fr-FR"/>
          </w:rPr>
          <w:t>hallebarde</w:t>
        </w:r>
      </w:hyperlink>
      <w:r w:rsidR="0064275C" w:rsidRPr="0064275C">
        <w:rPr>
          <w:lang w:val="fr-FR"/>
        </w:rPr>
        <w:t xml:space="preserve"> </w:t>
      </w:r>
      <w:r w:rsidR="0064275C" w:rsidRPr="0032190F">
        <w:rPr>
          <w:lang w:val="fr-FR"/>
        </w:rPr>
        <w:t>à 2 rivets (sic) a tête et section du pédoncule circulaire insérer dans des trous quadrangulaires</w:t>
      </w:r>
      <w:r w:rsidR="0064275C">
        <w:rPr>
          <w:lang w:val="fr-FR"/>
        </w:rPr>
        <w:t xml:space="preserve"> mais</w:t>
      </w:r>
      <w:r w:rsidR="0064275C" w:rsidRPr="0064275C">
        <w:rPr>
          <w:lang w:val="fr-FR"/>
        </w:rPr>
        <w:t xml:space="preserve"> </w:t>
      </w:r>
      <w:r w:rsidR="0064275C" w:rsidRPr="0032190F">
        <w:rPr>
          <w:lang w:val="fr-FR"/>
        </w:rPr>
        <w:t xml:space="preserve">il manque des informations sur le contexte de la découverte de la hallebarde. </w:t>
      </w:r>
      <w:r w:rsidR="0064275C" w:rsidRPr="0032190F">
        <w:rPr>
          <w:lang w:val="fr-FR"/>
        </w:rPr>
        <w:lastRenderedPageBreak/>
        <w:t>La limite de l’enmanchement est soulignée par de petites traces incisées (BIB 930 p. 15)</w:t>
      </w:r>
      <w:r w:rsidR="0064275C">
        <w:rPr>
          <w:lang w:val="fr-FR"/>
        </w:rPr>
        <w:t xml:space="preserve">. </w:t>
      </w:r>
      <w:r w:rsidR="0064275C" w:rsidRPr="0032190F">
        <w:rPr>
          <w:lang w:val="fr-FR"/>
        </w:rPr>
        <w:t xml:space="preserve">Typologiquemement la hallebarde n’est pas séparable du foyer centre-européen de l’âge du Bronze ancien (BIB 930 p. 15 (BIB 286)). </w:t>
      </w:r>
    </w:p>
    <w:p w14:paraId="3D3CEF8C" w14:textId="58BE3DB7" w:rsidR="0064275C" w:rsidRDefault="00E36942" w:rsidP="0064275C">
      <w:pPr>
        <w:jc w:val="both"/>
        <w:rPr>
          <w:lang w:val="fr-FR"/>
        </w:rPr>
      </w:pPr>
      <w:r w:rsidRPr="0032190F">
        <w:rPr>
          <w:lang w:val="fr-FR"/>
        </w:rPr>
        <w:t xml:space="preserve">En outre de la hallebarde : une hache plate analogue </w:t>
      </w:r>
      <w:r w:rsidR="0064275C">
        <w:rPr>
          <w:lang w:val="fr-FR"/>
        </w:rPr>
        <w:t>celle de</w:t>
      </w:r>
      <w:r w:rsidRPr="0032190F">
        <w:rPr>
          <w:lang w:val="fr-FR"/>
        </w:rPr>
        <w:t xml:space="preserve"> </w:t>
      </w:r>
      <w:hyperlink r:id="rId9862" w:anchor="Sit_Rinaldone" w:history="1">
        <w:r w:rsidR="00920FDE" w:rsidRPr="0032190F">
          <w:rPr>
            <w:rStyle w:val="Hyperlink"/>
            <w:lang w:val="fr-FR"/>
          </w:rPr>
          <w:t>R</w:t>
        </w:r>
        <w:r w:rsidRPr="0032190F">
          <w:rPr>
            <w:rStyle w:val="Hyperlink"/>
            <w:lang w:val="fr-FR"/>
          </w:rPr>
          <w:t>inaldone</w:t>
        </w:r>
      </w:hyperlink>
      <w:r w:rsidRPr="0032190F">
        <w:rPr>
          <w:lang w:val="fr-FR"/>
        </w:rPr>
        <w:t> </w:t>
      </w:r>
      <w:r w:rsidR="003A2EA3" w:rsidRPr="0032190F">
        <w:rPr>
          <w:lang w:val="fr-FR"/>
        </w:rPr>
        <w:t>(tombe 3</w:t>
      </w:r>
      <w:r w:rsidR="0064275C">
        <w:rPr>
          <w:lang w:val="fr-FR"/>
        </w:rPr>
        <w:t xml:space="preserve">, </w:t>
      </w:r>
      <w:r w:rsidR="0064275C" w:rsidRPr="0032190F">
        <w:rPr>
          <w:lang w:val="fr-FR"/>
        </w:rPr>
        <w:t>hache n</w:t>
      </w:r>
      <w:r w:rsidR="0064275C" w:rsidRPr="0032190F">
        <w:rPr>
          <w:sz w:val="20"/>
          <w:szCs w:val="20"/>
          <w:lang w:val="fr-FR"/>
        </w:rPr>
        <w:t>°</w:t>
      </w:r>
      <w:r w:rsidR="0064275C" w:rsidRPr="0032190F">
        <w:rPr>
          <w:lang w:val="fr-FR"/>
        </w:rPr>
        <w:t>22</w:t>
      </w:r>
      <w:r w:rsidR="003A2EA3" w:rsidRPr="0032190F">
        <w:rPr>
          <w:lang w:val="fr-FR"/>
        </w:rPr>
        <w:t xml:space="preserve">) </w:t>
      </w:r>
      <w:r w:rsidRPr="0032190F">
        <w:rPr>
          <w:lang w:val="fr-FR"/>
        </w:rPr>
        <w:t xml:space="preserve">;  une tête de massue assez semblable de celle de la tombe 3 ; un poignard a lame en </w:t>
      </w:r>
      <w:r w:rsidRPr="0032190F">
        <w:rPr>
          <w:i/>
          <w:lang w:val="fr-FR"/>
        </w:rPr>
        <w:t>feuille de saule</w:t>
      </w:r>
      <w:r w:rsidRPr="0032190F">
        <w:rPr>
          <w:lang w:val="fr-FR"/>
        </w:rPr>
        <w:t xml:space="preserve"> et petite soie pour l’emmanchement réalisé dans un autre silex mais approchant celui de la tombe 3 (BIB 988 p. 244)</w:t>
      </w:r>
      <w:r w:rsidR="0064275C">
        <w:rPr>
          <w:lang w:val="fr-FR"/>
        </w:rPr>
        <w:t xml:space="preserve"> </w:t>
      </w:r>
    </w:p>
    <w:p w14:paraId="65BEA872" w14:textId="77777777" w:rsidR="0064275C" w:rsidRDefault="0064275C" w:rsidP="00242C0F">
      <w:pPr>
        <w:rPr>
          <w:lang w:val="fr-FR"/>
        </w:rPr>
      </w:pPr>
    </w:p>
    <w:p w14:paraId="5E510E68" w14:textId="77777777" w:rsidR="00E36942" w:rsidRPr="0032190F" w:rsidRDefault="00E36942" w:rsidP="00242C0F">
      <w:pPr>
        <w:jc w:val="both"/>
        <w:rPr>
          <w:lang w:val="fr-FR"/>
        </w:rPr>
      </w:pPr>
    </w:p>
    <w:p w14:paraId="66A28252" w14:textId="77777777" w:rsidR="00155D71" w:rsidRPr="0032190F" w:rsidRDefault="00155D71" w:rsidP="00426FF9">
      <w:pPr>
        <w:pStyle w:val="Heading1"/>
      </w:pPr>
      <w:bookmarkStart w:id="4016" w:name="Sit_Pomarance"/>
      <w:r w:rsidRPr="0032190F">
        <w:t>POMARANCE</w:t>
      </w:r>
      <w:r w:rsidR="00E77825" w:rsidRPr="0032190F">
        <w:t xml:space="preserve"> (Tombes)</w:t>
      </w:r>
    </w:p>
    <w:bookmarkEnd w:id="4016"/>
    <w:p w14:paraId="036E7C21" w14:textId="77777777" w:rsidR="00155D71" w:rsidRPr="0032190F" w:rsidRDefault="00155D71" w:rsidP="00242C0F">
      <w:pPr>
        <w:rPr>
          <w:lang w:val="fr-FR"/>
        </w:rPr>
      </w:pPr>
    </w:p>
    <w:p w14:paraId="409CA686" w14:textId="77777777" w:rsidR="00155D71" w:rsidRPr="0032190F" w:rsidRDefault="00155D71" w:rsidP="00242C0F">
      <w:pPr>
        <w:jc w:val="both"/>
        <w:rPr>
          <w:lang w:val="fr-FR"/>
        </w:rPr>
      </w:pPr>
      <w:r w:rsidRPr="0032190F">
        <w:rPr>
          <w:lang w:val="fr-FR"/>
        </w:rPr>
        <w:t>Pomarance, Les Stoppiacce (</w:t>
      </w:r>
      <w:r w:rsidR="00E77825" w:rsidRPr="0032190F">
        <w:rPr>
          <w:lang w:val="fr-FR"/>
        </w:rPr>
        <w:t xml:space="preserve">Volterra, </w:t>
      </w:r>
      <w:r w:rsidRPr="0032190F">
        <w:rPr>
          <w:lang w:val="fr-FR"/>
        </w:rPr>
        <w:t>Pise, Toscane). Dans le mobilier indistinct d’une nécropole de tombes en fosse : une lame de hallebarde (</w:t>
      </w:r>
      <w:smartTag w:uri="urn:schemas-microsoft-com:office:smarttags" w:element="metricconverter">
        <w:smartTagPr>
          <w:attr w:name="ProductID" w:val="21 cm"/>
        </w:smartTagPr>
        <w:r w:rsidRPr="0032190F">
          <w:rPr>
            <w:lang w:val="fr-FR"/>
          </w:rPr>
          <w:t>21 cm</w:t>
        </w:r>
      </w:smartTag>
      <w:r w:rsidRPr="0032190F">
        <w:rPr>
          <w:lang w:val="fr-FR"/>
        </w:rPr>
        <w:t>) associée à un autre poignard identique et plus petit, 2 haches plates, pointes de flèches pédonculées en silex. Des vase</w:t>
      </w:r>
      <w:r w:rsidR="006838DB" w:rsidRPr="0032190F">
        <w:rPr>
          <w:lang w:val="fr-FR"/>
        </w:rPr>
        <w:t>s</w:t>
      </w:r>
      <w:r w:rsidRPr="0032190F">
        <w:rPr>
          <w:i/>
          <w:lang w:val="fr-FR"/>
        </w:rPr>
        <w:t>fittili</w:t>
      </w:r>
      <w:r w:rsidRPr="0032190F">
        <w:rPr>
          <w:lang w:val="fr-FR"/>
        </w:rPr>
        <w:t xml:space="preserve">, parmis lesquels : 1 </w:t>
      </w:r>
      <w:r w:rsidRPr="0032190F">
        <w:rPr>
          <w:i/>
          <w:lang w:val="fr-FR"/>
        </w:rPr>
        <w:t>vaso fiasc</w:t>
      </w:r>
      <w:r w:rsidRPr="0032190F">
        <w:rPr>
          <w:lang w:val="fr-FR"/>
        </w:rPr>
        <w:t>o,… (BIB 930 p. 15)</w:t>
      </w:r>
    </w:p>
    <w:p w14:paraId="54AD46C8" w14:textId="77777777" w:rsidR="00155D71" w:rsidRPr="0032190F" w:rsidRDefault="00155D71" w:rsidP="00242C0F">
      <w:pPr>
        <w:rPr>
          <w:lang w:val="fr-FR"/>
        </w:rPr>
      </w:pPr>
    </w:p>
    <w:p w14:paraId="16815A46" w14:textId="5F389636" w:rsidR="00155D71" w:rsidRPr="0032190F" w:rsidRDefault="00155D71" w:rsidP="00242C0F">
      <w:pPr>
        <w:rPr>
          <w:lang w:val="fr-FR"/>
        </w:rPr>
      </w:pPr>
      <w:r w:rsidRPr="0032190F">
        <w:rPr>
          <w:lang w:val="fr-FR"/>
        </w:rPr>
        <w:t>La halleb</w:t>
      </w:r>
      <w:r w:rsidR="00F52156" w:rsidRPr="0032190F">
        <w:rPr>
          <w:lang w:val="fr-FR"/>
        </w:rPr>
        <w:t>a</w:t>
      </w:r>
      <w:r w:rsidRPr="0032190F">
        <w:rPr>
          <w:lang w:val="fr-FR"/>
        </w:rPr>
        <w:t xml:space="preserve">rde est de type </w:t>
      </w:r>
      <w:hyperlink r:id="rId9863" w:anchor="Typ_Arm_Hallebardes_typ_Calvatone" w:history="1">
        <w:r w:rsidR="0064275C" w:rsidRPr="0064275C">
          <w:rPr>
            <w:rStyle w:val="Hyperlink"/>
            <w:lang w:val="fr-FR"/>
          </w:rPr>
          <w:t>Calvatone</w:t>
        </w:r>
      </w:hyperlink>
      <w:r w:rsidR="0064275C">
        <w:rPr>
          <w:lang w:val="fr-FR"/>
        </w:rPr>
        <w:t xml:space="preserve"> </w:t>
      </w:r>
      <w:r w:rsidRPr="0032190F">
        <w:rPr>
          <w:lang w:val="fr-FR"/>
        </w:rPr>
        <w:t>(BIB 930 p. 15)</w:t>
      </w:r>
    </w:p>
    <w:p w14:paraId="7B70ED51" w14:textId="77777777" w:rsidR="00117E25" w:rsidRPr="0032190F" w:rsidRDefault="00117E25" w:rsidP="00242C0F">
      <w:pPr>
        <w:rPr>
          <w:lang w:val="fr-FR"/>
        </w:rPr>
      </w:pPr>
    </w:p>
    <w:p w14:paraId="364D3DFA" w14:textId="77777777" w:rsidR="00117E25" w:rsidRPr="0032190F" w:rsidRDefault="00117E25" w:rsidP="00426FF9">
      <w:pPr>
        <w:pStyle w:val="Heading1"/>
      </w:pPr>
      <w:bookmarkStart w:id="4017" w:name="Sit_Cortonei"/>
      <w:r w:rsidRPr="0032190F">
        <w:t>CO</w:t>
      </w:r>
      <w:r w:rsidR="00FD5FD7" w:rsidRPr="0032190F">
        <w:t>TR</w:t>
      </w:r>
      <w:r w:rsidRPr="0032190F">
        <w:t xml:space="preserve">ONEI </w:t>
      </w:r>
      <w:r w:rsidR="00FD5FD7" w:rsidRPr="0032190F">
        <w:t>(Habitat et dépôt)</w:t>
      </w:r>
    </w:p>
    <w:bookmarkEnd w:id="4017"/>
    <w:p w14:paraId="4C4F7BE8" w14:textId="77777777" w:rsidR="002C092F" w:rsidRPr="00784BEC" w:rsidRDefault="002C092F" w:rsidP="00242C0F">
      <w:pPr>
        <w:rPr>
          <w:lang w:val="it-IT"/>
        </w:rPr>
      </w:pPr>
    </w:p>
    <w:p w14:paraId="20515630" w14:textId="77777777" w:rsidR="00FD5FD7" w:rsidRPr="0032190F" w:rsidRDefault="00FD5FD7" w:rsidP="00242C0F">
      <w:pPr>
        <w:jc w:val="both"/>
        <w:rPr>
          <w:lang w:val="fr-FR"/>
        </w:rPr>
      </w:pPr>
      <w:r w:rsidRPr="00784BEC">
        <w:rPr>
          <w:lang w:val="it-IT"/>
        </w:rPr>
        <w:t>Cotronei, Timparello dei Ladri sul lago Ampollino (Crotone</w:t>
      </w:r>
      <w:r w:rsidR="009557AB" w:rsidRPr="00784BEC">
        <w:rPr>
          <w:lang w:val="it-IT"/>
        </w:rPr>
        <w:t xml:space="preserve">, </w:t>
      </w:r>
      <w:r w:rsidR="003A2EA3" w:rsidRPr="00784BEC">
        <w:rPr>
          <w:lang w:val="it-IT"/>
        </w:rPr>
        <w:t>Calabre</w:t>
      </w:r>
      <w:r w:rsidRPr="00784BEC">
        <w:rPr>
          <w:lang w:val="it-IT"/>
        </w:rPr>
        <w:t xml:space="preserve">), habitat sur colline périlacustre. </w:t>
      </w:r>
      <w:r w:rsidRPr="0032190F">
        <w:rPr>
          <w:lang w:val="fr-FR"/>
        </w:rPr>
        <w:t>Matériel (reste de fusion, 1 fragment attribuable au faciès de Cessaniti-Capo Piccolo I) issu d’une chronologie mal connue. Dans l’aire de l’habitat un dépôt du Bronze ancien a également été retrouvé (</w:t>
      </w:r>
      <w:r w:rsidR="00395B0C" w:rsidRPr="0032190F">
        <w:rPr>
          <w:lang w:val="fr-FR"/>
        </w:rPr>
        <w:t xml:space="preserve">BIB 486 </w:t>
      </w:r>
      <w:r w:rsidRPr="0032190F">
        <w:rPr>
          <w:lang w:val="fr-FR"/>
        </w:rPr>
        <w:t>p. 80)</w:t>
      </w:r>
    </w:p>
    <w:p w14:paraId="6B644048" w14:textId="29200E8D" w:rsidR="00527481" w:rsidRPr="0032190F" w:rsidRDefault="00527481" w:rsidP="00242C0F">
      <w:pPr>
        <w:rPr>
          <w:lang w:val="fr-FR"/>
        </w:rPr>
      </w:pPr>
      <w:r w:rsidRPr="0032190F">
        <w:rPr>
          <w:lang w:val="fr-FR"/>
        </w:rPr>
        <w:t xml:space="preserve">Le dépôt a livré 7 </w:t>
      </w:r>
      <w:hyperlink r:id="rId9864" w:anchor="Typ_Arm_Hallebardes" w:history="1">
        <w:r w:rsidRPr="0032190F">
          <w:rPr>
            <w:rStyle w:val="Hyperlink"/>
            <w:lang w:val="fr-FR"/>
          </w:rPr>
          <w:t>hallebardes</w:t>
        </w:r>
      </w:hyperlink>
      <w:r w:rsidRPr="0032190F">
        <w:rPr>
          <w:lang w:val="fr-FR"/>
        </w:rPr>
        <w:t xml:space="preserve"> et 2 haches a </w:t>
      </w:r>
      <w:r w:rsidRPr="0032190F">
        <w:rPr>
          <w:i/>
          <w:lang w:val="fr-FR"/>
        </w:rPr>
        <w:t>margini rialzati</w:t>
      </w:r>
      <w:r w:rsidR="00282D4C" w:rsidRPr="0032190F">
        <w:rPr>
          <w:lang w:val="fr-FR"/>
        </w:rPr>
        <w:t>dans un grand vase déposé dans une faille rocheuse (</w:t>
      </w:r>
      <w:r w:rsidR="00282D4C" w:rsidRPr="0032190F">
        <w:rPr>
          <w:i/>
          <w:lang w:val="fr-FR"/>
        </w:rPr>
        <w:t>entro un anfratto roccioso</w:t>
      </w:r>
      <w:r w:rsidR="00282D4C" w:rsidRPr="0032190F">
        <w:rPr>
          <w:lang w:val="fr-FR"/>
        </w:rPr>
        <w:t>). I-II orrizonte (</w:t>
      </w:r>
      <w:r w:rsidR="00395B0C" w:rsidRPr="0032190F">
        <w:rPr>
          <w:lang w:val="fr-FR"/>
        </w:rPr>
        <w:t xml:space="preserve">BIB 486 </w:t>
      </w:r>
      <w:r w:rsidR="00282D4C" w:rsidRPr="0032190F">
        <w:rPr>
          <w:lang w:val="fr-FR"/>
        </w:rPr>
        <w:t>p. 82)</w:t>
      </w:r>
    </w:p>
    <w:p w14:paraId="000309FD" w14:textId="41CB7ABF" w:rsidR="00395B0C" w:rsidRPr="0032190F" w:rsidRDefault="00395B0C" w:rsidP="00242C0F">
      <w:pPr>
        <w:rPr>
          <w:lang w:val="fr-FR"/>
        </w:rPr>
      </w:pPr>
      <w:r w:rsidRPr="0032190F">
        <w:rPr>
          <w:lang w:val="fr-FR"/>
        </w:rPr>
        <w:t xml:space="preserve">Le type de hallebarde Cotronei est attribué au </w:t>
      </w:r>
      <w:hyperlink r:id="rId9865" w:anchor="Cul_Bronze_Ancien" w:history="1">
        <w:r w:rsidRPr="0032190F">
          <w:rPr>
            <w:rStyle w:val="Hyperlink"/>
            <w:lang w:val="fr-FR"/>
          </w:rPr>
          <w:t>Bronze ancien</w:t>
        </w:r>
      </w:hyperlink>
      <w:r w:rsidRPr="0032190F">
        <w:rPr>
          <w:lang w:val="fr-FR"/>
        </w:rPr>
        <w:t xml:space="preserve"> avancé </w:t>
      </w:r>
      <w:r w:rsidR="009557AB" w:rsidRPr="0032190F">
        <w:rPr>
          <w:lang w:val="fr-FR"/>
        </w:rPr>
        <w:t xml:space="preserve">d’Italie méridionale </w:t>
      </w:r>
      <w:r w:rsidRPr="0032190F">
        <w:rPr>
          <w:lang w:val="fr-FR"/>
        </w:rPr>
        <w:t>(</w:t>
      </w:r>
      <w:r w:rsidRPr="0032190F">
        <w:rPr>
          <w:i/>
          <w:lang w:val="fr-FR"/>
        </w:rPr>
        <w:t>momento avanzato</w:t>
      </w:r>
      <w:r w:rsidRPr="0032190F">
        <w:rPr>
          <w:lang w:val="fr-FR"/>
        </w:rPr>
        <w:t>) (BIB 486 p. 83)</w:t>
      </w:r>
    </w:p>
    <w:p w14:paraId="0FA2DDE5" w14:textId="77777777" w:rsidR="009A7376" w:rsidRPr="0032190F" w:rsidRDefault="009A7376" w:rsidP="00242C0F">
      <w:pPr>
        <w:rPr>
          <w:lang w:val="fr-FR"/>
        </w:rPr>
      </w:pPr>
    </w:p>
    <w:p w14:paraId="76274965" w14:textId="77777777" w:rsidR="009A7376" w:rsidRPr="0032190F" w:rsidRDefault="009A7376" w:rsidP="00242C0F">
      <w:pPr>
        <w:rPr>
          <w:lang w:val="fr-FR"/>
        </w:rPr>
      </w:pPr>
      <w:r w:rsidRPr="0032190F">
        <w:rPr>
          <w:sz w:val="22"/>
          <w:szCs w:val="22"/>
          <w:lang w:val="fr-FR"/>
        </w:rPr>
        <w:t>CALCINATE-CAMPO MUSNA</w:t>
      </w:r>
    </w:p>
    <w:p w14:paraId="5C379FFD" w14:textId="77777777" w:rsidR="009A7376" w:rsidRPr="0032190F" w:rsidRDefault="009A7376" w:rsidP="00242C0F">
      <w:pPr>
        <w:rPr>
          <w:sz w:val="22"/>
          <w:szCs w:val="22"/>
          <w:lang w:val="fr-FR"/>
        </w:rPr>
      </w:pPr>
    </w:p>
    <w:p w14:paraId="5D018B8B" w14:textId="77777777" w:rsidR="009A7376" w:rsidRPr="0032190F" w:rsidRDefault="009A7376" w:rsidP="00242C0F">
      <w:pPr>
        <w:rPr>
          <w:lang w:val="fr-FR"/>
        </w:rPr>
      </w:pPr>
      <w:r w:rsidRPr="0032190F">
        <w:rPr>
          <w:sz w:val="22"/>
          <w:szCs w:val="22"/>
          <w:lang w:val="fr-FR"/>
        </w:rPr>
        <w:t xml:space="preserve">L’habitat campaniforme de Calcinate-Campo Musna (Bergamo-Lombardia), dans le Nord de l’Italie, montre des céramiques campaniformes très proches de celles de Querciola et de Monte Castello di Gesso </w:t>
      </w:r>
      <w:r w:rsidRPr="0032190F">
        <w:rPr>
          <w:lang w:val="fr-FR"/>
        </w:rPr>
        <w:t xml:space="preserve">(BIB R. Poggiani </w:t>
      </w:r>
      <w:r w:rsidRPr="0032190F">
        <w:rPr>
          <w:i/>
          <w:lang w:val="fr-FR"/>
        </w:rPr>
        <w:t>et al.</w:t>
      </w:r>
      <w:r w:rsidRPr="0032190F">
        <w:rPr>
          <w:lang w:val="fr-FR"/>
        </w:rPr>
        <w:t xml:space="preserve"> in BIB 2120)</w:t>
      </w:r>
    </w:p>
    <w:p w14:paraId="1F533D26" w14:textId="77777777" w:rsidR="00117E25" w:rsidRPr="0032190F" w:rsidRDefault="00117E25" w:rsidP="00242C0F">
      <w:pPr>
        <w:rPr>
          <w:lang w:val="fr-FR"/>
        </w:rPr>
      </w:pPr>
    </w:p>
    <w:p w14:paraId="575D92A0" w14:textId="77777777" w:rsidR="002C092F" w:rsidRPr="0032190F" w:rsidRDefault="002C092F" w:rsidP="00426FF9">
      <w:pPr>
        <w:pStyle w:val="Heading1"/>
      </w:pPr>
      <w:bookmarkStart w:id="4018" w:name="Sit_Sesto_Fiorentino"/>
      <w:r w:rsidRPr="0032190F">
        <w:t>SESTO FIORENTINO</w:t>
      </w:r>
      <w:r w:rsidR="00624134" w:rsidRPr="0032190F">
        <w:t xml:space="preserve"> (Sites de)</w:t>
      </w:r>
    </w:p>
    <w:bookmarkEnd w:id="4018"/>
    <w:p w14:paraId="3BCEEA54" w14:textId="77777777" w:rsidR="002C092F" w:rsidRPr="0032190F" w:rsidRDefault="002C092F" w:rsidP="00242C0F">
      <w:pPr>
        <w:rPr>
          <w:lang w:val="fr-FR"/>
        </w:rPr>
      </w:pPr>
    </w:p>
    <w:p w14:paraId="0C006911" w14:textId="7F83FA22" w:rsidR="002C092F" w:rsidRPr="0032190F" w:rsidRDefault="002C092F" w:rsidP="00242C0F">
      <w:pPr>
        <w:rPr>
          <w:lang w:val="fr-FR"/>
        </w:rPr>
      </w:pPr>
      <w:r w:rsidRPr="0032190F">
        <w:rPr>
          <w:lang w:val="fr-FR"/>
        </w:rPr>
        <w:t>Les sites de Sesto Fiorentino</w:t>
      </w:r>
      <w:r w:rsidR="00624134" w:rsidRPr="0032190F">
        <w:rPr>
          <w:lang w:val="fr-FR"/>
        </w:rPr>
        <w:t xml:space="preserve"> (Toscane, </w:t>
      </w:r>
      <w:r w:rsidR="00F610FD" w:rsidRPr="0032190F">
        <w:rPr>
          <w:lang w:val="fr-FR"/>
        </w:rPr>
        <w:t>Florence</w:t>
      </w:r>
      <w:r w:rsidR="00624134" w:rsidRPr="0032190F">
        <w:rPr>
          <w:lang w:val="fr-FR"/>
        </w:rPr>
        <w:t xml:space="preserve">) illustre le rôle du </w:t>
      </w:r>
      <w:hyperlink r:id="rId9866" w:anchor="Cul_Campaniforme" w:history="1">
        <w:r w:rsidR="00624134" w:rsidRPr="0032190F">
          <w:rPr>
            <w:rStyle w:val="Hyperlink"/>
            <w:lang w:val="fr-FR"/>
          </w:rPr>
          <w:t>Campaniforme</w:t>
        </w:r>
      </w:hyperlink>
      <w:r w:rsidR="00624134" w:rsidRPr="0032190F">
        <w:rPr>
          <w:lang w:val="fr-FR"/>
        </w:rPr>
        <w:t xml:space="preserve"> dans la mise en place du </w:t>
      </w:r>
      <w:r w:rsidR="00F63684">
        <w:rPr>
          <w:lang w:val="fr-FR"/>
        </w:rPr>
        <w:t>BA</w:t>
      </w:r>
      <w:r w:rsidR="00624134" w:rsidRPr="0032190F">
        <w:rPr>
          <w:lang w:val="fr-FR"/>
        </w:rPr>
        <w:t xml:space="preserve"> :</w:t>
      </w:r>
    </w:p>
    <w:p w14:paraId="06CB6EC5" w14:textId="2C0DCCDA" w:rsidR="00624134" w:rsidRPr="00784BEC" w:rsidRDefault="00624134" w:rsidP="00242C0F">
      <w:pPr>
        <w:jc w:val="both"/>
        <w:rPr>
          <w:lang w:val="it-IT"/>
        </w:rPr>
      </w:pPr>
      <w:r w:rsidRPr="0032190F">
        <w:rPr>
          <w:lang w:val="fr-FR"/>
        </w:rPr>
        <w:tab/>
      </w:r>
      <w:r w:rsidRPr="00784BEC">
        <w:rPr>
          <w:lang w:val="it-IT"/>
        </w:rPr>
        <w:t xml:space="preserve">- </w:t>
      </w:r>
      <w:hyperlink r:id="rId9867" w:anchor="Sit_Lastruccia" w:history="1">
        <w:r w:rsidRPr="00207596">
          <w:rPr>
            <w:rStyle w:val="Hyperlink"/>
            <w:lang w:val="it-IT"/>
          </w:rPr>
          <w:t>Lastruccia</w:t>
        </w:r>
      </w:hyperlink>
      <w:r w:rsidRPr="00784BEC">
        <w:rPr>
          <w:lang w:val="it-IT"/>
        </w:rPr>
        <w:t xml:space="preserve"> orizzonte S (2455-2175 cal. B.C.)</w:t>
      </w:r>
    </w:p>
    <w:p w14:paraId="45653AE1" w14:textId="3B3F61AA" w:rsidR="00624134" w:rsidRPr="00784BEC" w:rsidRDefault="00624134" w:rsidP="00242C0F">
      <w:pPr>
        <w:jc w:val="both"/>
        <w:rPr>
          <w:lang w:val="it-IT"/>
        </w:rPr>
      </w:pPr>
      <w:r w:rsidRPr="00784BEC">
        <w:rPr>
          <w:lang w:val="it-IT"/>
        </w:rPr>
        <w:tab/>
        <w:t xml:space="preserve">- </w:t>
      </w:r>
      <w:hyperlink r:id="rId9868" w:anchor="Sit_Querciola" w:history="1">
        <w:r w:rsidRPr="00207596">
          <w:rPr>
            <w:rStyle w:val="Hyperlink"/>
            <w:lang w:val="it-IT"/>
          </w:rPr>
          <w:t>Querciola</w:t>
        </w:r>
      </w:hyperlink>
      <w:r w:rsidRPr="00784BEC">
        <w:rPr>
          <w:lang w:val="it-IT"/>
        </w:rPr>
        <w:t xml:space="preserve"> (2450-2130 cal. B.C.), </w:t>
      </w:r>
    </w:p>
    <w:p w14:paraId="5790B63C" w14:textId="77777777" w:rsidR="00624134" w:rsidRDefault="00624134" w:rsidP="00242C0F">
      <w:pPr>
        <w:jc w:val="both"/>
      </w:pPr>
      <w:r w:rsidRPr="00784BEC">
        <w:rPr>
          <w:lang w:val="it-IT"/>
        </w:rPr>
        <w:tab/>
        <w:t xml:space="preserve">- via Bruschi (2420-2400 cal. </w:t>
      </w:r>
      <w:r w:rsidRPr="0015474D">
        <w:t>B.C.)</w:t>
      </w:r>
    </w:p>
    <w:p w14:paraId="65ABF63C" w14:textId="77777777" w:rsidR="00624134" w:rsidRDefault="00624134" w:rsidP="00242C0F">
      <w:pPr>
        <w:jc w:val="both"/>
      </w:pPr>
      <w:r>
        <w:t>(BIB 991 p. 144-145)</w:t>
      </w:r>
    </w:p>
    <w:p w14:paraId="11123EDB" w14:textId="77777777" w:rsidR="00624134" w:rsidRDefault="00624134" w:rsidP="00242C0F">
      <w:pPr>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96"/>
        <w:gridCol w:w="1662"/>
      </w:tblGrid>
      <w:tr w:rsidR="00B806BE" w14:paraId="60EE2828" w14:textId="77777777">
        <w:trPr>
          <w:jc w:val="center"/>
        </w:trPr>
        <w:tc>
          <w:tcPr>
            <w:tcW w:w="0" w:type="auto"/>
          </w:tcPr>
          <w:p w14:paraId="04020FFC" w14:textId="77777777" w:rsidR="00B806BE" w:rsidRDefault="00B806BE" w:rsidP="00242C0F">
            <w:pPr>
              <w:jc w:val="both"/>
            </w:pPr>
            <w:r>
              <w:t>Querciola</w:t>
            </w:r>
          </w:p>
        </w:tc>
        <w:tc>
          <w:tcPr>
            <w:tcW w:w="0" w:type="auto"/>
          </w:tcPr>
          <w:p w14:paraId="5E2BE168" w14:textId="77777777" w:rsidR="002F7BF1" w:rsidRDefault="00B806BE" w:rsidP="00242C0F">
            <w:pPr>
              <w:jc w:val="both"/>
            </w:pPr>
            <w:r>
              <w:t>4130 ± 150 BP</w:t>
            </w:r>
          </w:p>
          <w:p w14:paraId="547328B9" w14:textId="77777777" w:rsidR="00B806BE" w:rsidRDefault="00B806BE" w:rsidP="00242C0F">
            <w:pPr>
              <w:jc w:val="both"/>
            </w:pPr>
            <w:r>
              <w:t>3960 ± 200</w:t>
            </w:r>
            <w:r w:rsidR="006C3C72">
              <w:t xml:space="preserve"> BP</w:t>
            </w:r>
          </w:p>
        </w:tc>
      </w:tr>
      <w:tr w:rsidR="00B806BE" w14:paraId="5C03F651" w14:textId="77777777">
        <w:trPr>
          <w:jc w:val="center"/>
        </w:trPr>
        <w:tc>
          <w:tcPr>
            <w:tcW w:w="0" w:type="auto"/>
          </w:tcPr>
          <w:p w14:paraId="2B877667" w14:textId="77777777" w:rsidR="00B806BE" w:rsidRDefault="00B806BE" w:rsidP="00242C0F">
            <w:pPr>
              <w:jc w:val="both"/>
            </w:pPr>
            <w:r>
              <w:t>Via Bruschi</w:t>
            </w:r>
          </w:p>
        </w:tc>
        <w:tc>
          <w:tcPr>
            <w:tcW w:w="0" w:type="auto"/>
          </w:tcPr>
          <w:p w14:paraId="06D6082A" w14:textId="77777777" w:rsidR="00B806BE" w:rsidRDefault="00B806BE" w:rsidP="00242C0F">
            <w:pPr>
              <w:jc w:val="both"/>
            </w:pPr>
            <w:r>
              <w:t>3960 ± 80 BP</w:t>
            </w:r>
          </w:p>
        </w:tc>
      </w:tr>
      <w:tr w:rsidR="00B806BE" w14:paraId="5978C772" w14:textId="77777777">
        <w:trPr>
          <w:jc w:val="center"/>
        </w:trPr>
        <w:tc>
          <w:tcPr>
            <w:tcW w:w="0" w:type="auto"/>
          </w:tcPr>
          <w:p w14:paraId="1F0D7112" w14:textId="77777777" w:rsidR="00B806BE" w:rsidRDefault="00B806BE" w:rsidP="00242C0F">
            <w:pPr>
              <w:jc w:val="both"/>
            </w:pPr>
            <w:r>
              <w:t>Semitella</w:t>
            </w:r>
          </w:p>
        </w:tc>
        <w:tc>
          <w:tcPr>
            <w:tcW w:w="0" w:type="auto"/>
          </w:tcPr>
          <w:p w14:paraId="61B78BBD" w14:textId="77777777" w:rsidR="00B806BE" w:rsidRDefault="00B806BE" w:rsidP="00242C0F">
            <w:pPr>
              <w:jc w:val="both"/>
            </w:pPr>
            <w:r>
              <w:t xml:space="preserve">3930 ± 90 BP </w:t>
            </w:r>
          </w:p>
        </w:tc>
      </w:tr>
      <w:tr w:rsidR="00B806BE" w14:paraId="043570BC" w14:textId="77777777">
        <w:trPr>
          <w:jc w:val="center"/>
        </w:trPr>
        <w:tc>
          <w:tcPr>
            <w:tcW w:w="0" w:type="auto"/>
          </w:tcPr>
          <w:p w14:paraId="09884EF0" w14:textId="77777777" w:rsidR="00B806BE" w:rsidRDefault="00B806BE" w:rsidP="00242C0F">
            <w:pPr>
              <w:jc w:val="both"/>
            </w:pPr>
            <w:r>
              <w:t>Sassaiola e Volpaia</w:t>
            </w:r>
          </w:p>
        </w:tc>
        <w:tc>
          <w:tcPr>
            <w:tcW w:w="0" w:type="auto"/>
          </w:tcPr>
          <w:p w14:paraId="4D48FD97" w14:textId="77777777" w:rsidR="00B806BE" w:rsidRDefault="00B806BE" w:rsidP="00242C0F">
            <w:pPr>
              <w:jc w:val="both"/>
            </w:pPr>
            <w:r>
              <w:t>3840 ± 90 BP</w:t>
            </w:r>
          </w:p>
        </w:tc>
      </w:tr>
      <w:tr w:rsidR="00B806BE" w14:paraId="62AFC15B" w14:textId="77777777">
        <w:trPr>
          <w:jc w:val="center"/>
        </w:trPr>
        <w:tc>
          <w:tcPr>
            <w:tcW w:w="0" w:type="auto"/>
          </w:tcPr>
          <w:p w14:paraId="11329ED6" w14:textId="77777777" w:rsidR="00B806BE" w:rsidRDefault="00B806BE" w:rsidP="00242C0F">
            <w:pPr>
              <w:jc w:val="both"/>
            </w:pPr>
            <w:r>
              <w:lastRenderedPageBreak/>
              <w:t>Lastruccia-orriz. N</w:t>
            </w:r>
          </w:p>
        </w:tc>
        <w:tc>
          <w:tcPr>
            <w:tcW w:w="0" w:type="auto"/>
          </w:tcPr>
          <w:p w14:paraId="5E04369B" w14:textId="77777777" w:rsidR="00B806BE" w:rsidRDefault="00B806BE" w:rsidP="00242C0F">
            <w:pPr>
              <w:jc w:val="both"/>
            </w:pPr>
            <w:r>
              <w:t>3760 ± 80 BP</w:t>
            </w:r>
          </w:p>
        </w:tc>
      </w:tr>
    </w:tbl>
    <w:p w14:paraId="0B99B33A" w14:textId="77777777" w:rsidR="00B806BE" w:rsidRDefault="00B806BE" w:rsidP="00242C0F">
      <w:pPr>
        <w:jc w:val="both"/>
      </w:pPr>
      <w:r>
        <w:t>(BIB 1333 p. 655</w:t>
      </w:r>
      <w:r w:rsidR="008C0A6B">
        <w:t xml:space="preserve"> (BIB 1256)</w:t>
      </w:r>
      <w:r>
        <w:t>)</w:t>
      </w:r>
    </w:p>
    <w:p w14:paraId="227D7284" w14:textId="77777777" w:rsidR="00B806BE" w:rsidRDefault="00B806BE" w:rsidP="00242C0F">
      <w:pPr>
        <w:jc w:val="both"/>
      </w:pPr>
    </w:p>
    <w:p w14:paraId="419EFF81" w14:textId="3E4BD584" w:rsidR="007E2D78" w:rsidRPr="0032190F" w:rsidRDefault="007E2D78" w:rsidP="00242C0F">
      <w:pPr>
        <w:jc w:val="both"/>
        <w:rPr>
          <w:lang w:val="fr-FR"/>
        </w:rPr>
      </w:pPr>
      <w:r w:rsidRPr="0032190F">
        <w:rPr>
          <w:lang w:val="fr-FR"/>
        </w:rPr>
        <w:t xml:space="preserve">La céramique de ce site : jarres avec </w:t>
      </w:r>
      <w:r w:rsidRPr="0032190F">
        <w:rPr>
          <w:i/>
          <w:lang w:val="fr-FR"/>
        </w:rPr>
        <w:t>notchedrims, jarre avec fingertip</w:t>
      </w:r>
      <w:r w:rsidRPr="0032190F">
        <w:rPr>
          <w:lang w:val="fr-FR"/>
        </w:rPr>
        <w:t xml:space="preserve"> impressions sous la lèvre</w:t>
      </w:r>
      <w:r w:rsidR="008A5F37" w:rsidRPr="0032190F">
        <w:rPr>
          <w:lang w:val="fr-FR"/>
        </w:rPr>
        <w:t xml:space="preserve"> et fragment de bord avec un cordon et une ligne de perforations entre lévres et cordon (BIB 1254 p. 285 (BIB 1256)) </w:t>
      </w:r>
      <w:r w:rsidR="001453B9" w:rsidRPr="0032190F">
        <w:rPr>
          <w:lang w:val="fr-FR"/>
        </w:rPr>
        <w:t>[</w:t>
      </w:r>
      <w:hyperlink r:id="rId9869" w:anchor="Cul_Fori_Passanti" w:history="1">
        <w:r w:rsidR="001453B9" w:rsidRPr="0032190F">
          <w:rPr>
            <w:rStyle w:val="Hyperlink"/>
            <w:i/>
            <w:lang w:val="fr-FR"/>
          </w:rPr>
          <w:t>fori passanti</w:t>
        </w:r>
      </w:hyperlink>
      <w:r w:rsidR="001453B9" w:rsidRPr="0032190F">
        <w:rPr>
          <w:lang w:val="fr-FR"/>
        </w:rPr>
        <w:t xml:space="preserve">] </w:t>
      </w:r>
      <w:r w:rsidRPr="0032190F">
        <w:rPr>
          <w:lang w:val="fr-FR"/>
        </w:rPr>
        <w:t xml:space="preserve">peut-être comparée à celle du complexe </w:t>
      </w:r>
      <w:hyperlink r:id="rId9870" w:anchor="Cul_Rhodano_Rhenan" w:history="1">
        <w:r w:rsidR="008A5F37" w:rsidRPr="0032190F">
          <w:rPr>
            <w:rStyle w:val="Hyperlink"/>
            <w:lang w:val="fr-FR"/>
          </w:rPr>
          <w:t>Rhone-Rhin</w:t>
        </w:r>
      </w:hyperlink>
      <w:r w:rsidR="00F63684" w:rsidRPr="00F63684">
        <w:rPr>
          <w:lang w:val="fr-FR"/>
        </w:rPr>
        <w:t xml:space="preserve"> </w:t>
      </w:r>
      <w:r w:rsidRPr="0032190F">
        <w:rPr>
          <w:lang w:val="fr-FR"/>
        </w:rPr>
        <w:t>bien que le site soit extérieur au domaine d’extension du complexe (BIB 1254 p. 285)</w:t>
      </w:r>
    </w:p>
    <w:p w14:paraId="0BBCD1A2" w14:textId="77777777" w:rsidR="00CE0F2C" w:rsidRPr="0032190F" w:rsidRDefault="00CE0F2C" w:rsidP="00242C0F">
      <w:pPr>
        <w:jc w:val="both"/>
        <w:rPr>
          <w:lang w:val="fr-FR"/>
        </w:rPr>
      </w:pPr>
      <w:r w:rsidRPr="0032190F">
        <w:rPr>
          <w:lang w:val="fr-FR"/>
        </w:rPr>
        <w:t>Au Bronze moyen, l'habitat se concentre autour des paléorivières (BIB Sarti et al., colloque Habitat Dijon 2015)</w:t>
      </w:r>
    </w:p>
    <w:p w14:paraId="65C2D831" w14:textId="77777777" w:rsidR="00417970" w:rsidRPr="0032190F" w:rsidRDefault="00417970" w:rsidP="00242C0F">
      <w:pPr>
        <w:jc w:val="both"/>
        <w:rPr>
          <w:lang w:val="fr-FR"/>
        </w:rPr>
      </w:pPr>
    </w:p>
    <w:p w14:paraId="7EECAD4F" w14:textId="77777777" w:rsidR="00207596" w:rsidRPr="00426FF9" w:rsidRDefault="00207596" w:rsidP="00426FF9">
      <w:pPr>
        <w:pStyle w:val="Heading1"/>
        <w:rPr>
          <w:lang w:val="es-ES"/>
        </w:rPr>
      </w:pPr>
      <w:bookmarkStart w:id="4019" w:name="Sit_Querciola"/>
      <w:r w:rsidRPr="00426FF9">
        <w:rPr>
          <w:lang w:val="es-ES"/>
        </w:rPr>
        <w:t>QUERCIOLA</w:t>
      </w:r>
    </w:p>
    <w:bookmarkEnd w:id="4019"/>
    <w:p w14:paraId="58C1A3E9" w14:textId="77777777" w:rsidR="00DD175D" w:rsidRPr="00192BE3" w:rsidRDefault="00DD175D" w:rsidP="00242C0F">
      <w:pPr>
        <w:jc w:val="both"/>
        <w:rPr>
          <w:lang w:val="es-ES"/>
        </w:rPr>
      </w:pPr>
    </w:p>
    <w:p w14:paraId="17BA175C" w14:textId="117BC575" w:rsidR="00CE0F2C" w:rsidRPr="00CE0F2C" w:rsidRDefault="00CE0F2C" w:rsidP="00CE0F2C">
      <w:pPr>
        <w:jc w:val="both"/>
        <w:rPr>
          <w:lang w:val="es-ES"/>
        </w:rPr>
      </w:pPr>
      <w:r w:rsidRPr="00CE0F2C">
        <w:rPr>
          <w:lang w:val="es-ES"/>
        </w:rPr>
        <w:t xml:space="preserve">Site de </w:t>
      </w:r>
      <w:hyperlink r:id="rId9871" w:anchor="Sit_Sesto_Fiorentino" w:history="1">
        <w:r w:rsidRPr="00CE0F2C">
          <w:rPr>
            <w:rStyle w:val="Hyperlink"/>
            <w:lang w:val="es-ES"/>
          </w:rPr>
          <w:t>Sesto Fiorentino</w:t>
        </w:r>
      </w:hyperlink>
      <w:r w:rsidRPr="00CE0F2C">
        <w:rPr>
          <w:lang w:val="es-ES"/>
        </w:rPr>
        <w:t xml:space="preserve"> (SS BIB)</w:t>
      </w:r>
    </w:p>
    <w:p w14:paraId="591EE59C" w14:textId="77777777" w:rsidR="00CE0F2C" w:rsidRPr="00CE0F2C" w:rsidRDefault="00CE0F2C" w:rsidP="00242C0F">
      <w:pPr>
        <w:jc w:val="both"/>
        <w:rPr>
          <w:lang w:val="es-ES"/>
        </w:rPr>
      </w:pPr>
    </w:p>
    <w:p w14:paraId="115B6C90" w14:textId="0C165C12" w:rsidR="00801062" w:rsidRPr="0032190F" w:rsidRDefault="00801062" w:rsidP="00242C0F">
      <w:pPr>
        <w:jc w:val="both"/>
        <w:rPr>
          <w:lang w:val="fr-FR"/>
        </w:rPr>
      </w:pPr>
      <w:r w:rsidRPr="0032190F">
        <w:rPr>
          <w:lang w:val="fr-FR"/>
        </w:rPr>
        <w:t xml:space="preserve">L’habitat de Querciola, près de Sesto Fiorentino a livré un exemplaire de hache plate de la variété A du type Parlesca, attribuable à la phase </w:t>
      </w:r>
      <w:hyperlink r:id="rId9872" w:anchor="Cul_Rinaldone" w:history="1">
        <w:r w:rsidRPr="0032190F">
          <w:rPr>
            <w:rStyle w:val="Hyperlink"/>
            <w:lang w:val="fr-FR"/>
          </w:rPr>
          <w:t>Rinaldone</w:t>
        </w:r>
      </w:hyperlink>
      <w:r w:rsidRPr="0032190F">
        <w:rPr>
          <w:lang w:val="fr-FR"/>
        </w:rPr>
        <w:t xml:space="preserve"> 1B et parallèlisable avec le </w:t>
      </w:r>
      <w:hyperlink r:id="rId9873" w:anchor="Cul_Campaniforme" w:history="1">
        <w:r w:rsidRPr="0032190F">
          <w:rPr>
            <w:rStyle w:val="Hyperlink"/>
            <w:lang w:val="fr-FR"/>
          </w:rPr>
          <w:t>Campaniforme</w:t>
        </w:r>
      </w:hyperlink>
      <w:r w:rsidRPr="0032190F">
        <w:rPr>
          <w:lang w:val="fr-FR"/>
        </w:rPr>
        <w:t xml:space="preserve"> (BIB 1429 p. 34)</w:t>
      </w:r>
    </w:p>
    <w:p w14:paraId="7B609073" w14:textId="77777777" w:rsidR="0058247F" w:rsidRPr="0032190F" w:rsidRDefault="0058247F" w:rsidP="00242C0F">
      <w:pPr>
        <w:jc w:val="both"/>
        <w:rPr>
          <w:lang w:val="fr-FR"/>
        </w:rPr>
      </w:pPr>
    </w:p>
    <w:p w14:paraId="42927833" w14:textId="4A23DB97" w:rsidR="0058247F" w:rsidRPr="0032190F" w:rsidRDefault="0058247F" w:rsidP="00242C0F">
      <w:pPr>
        <w:jc w:val="both"/>
        <w:rPr>
          <w:lang w:val="fr-FR"/>
        </w:rPr>
      </w:pPr>
      <w:r w:rsidRPr="0032190F">
        <w:rPr>
          <w:lang w:val="fr-FR"/>
        </w:rPr>
        <w:t>L’</w:t>
      </w:r>
      <w:hyperlink r:id="rId9874" w:anchor="Sit_Obsidienne" w:history="1">
        <w:r w:rsidR="009F2A99" w:rsidRPr="009F2A99">
          <w:rPr>
            <w:rStyle w:val="Hyperlink"/>
            <w:szCs w:val="20"/>
            <w:lang w:val="fr-FR"/>
          </w:rPr>
          <w:t>obsidienne</w:t>
        </w:r>
      </w:hyperlink>
      <w:r w:rsidRPr="0032190F">
        <w:rPr>
          <w:lang w:val="fr-FR"/>
        </w:rPr>
        <w:t xml:space="preserve"> de Querciola provient de </w:t>
      </w:r>
      <w:hyperlink r:id="rId9875" w:anchor="Sit_Lipari" w:history="1">
        <w:r w:rsidRPr="00957158">
          <w:rPr>
            <w:rStyle w:val="Hyperlink"/>
            <w:lang w:val="fr-FR"/>
          </w:rPr>
          <w:t>Lipari</w:t>
        </w:r>
      </w:hyperlink>
      <w:r w:rsidRPr="0032190F">
        <w:rPr>
          <w:lang w:val="fr-FR"/>
        </w:rPr>
        <w:t xml:space="preserve"> (BIB 1333 p. 655). Ce site a en outre livré des segments de cercle qui n’apparaitront plus à Volpaia (plus tardivement) (BIB 1333 p. 656).</w:t>
      </w:r>
    </w:p>
    <w:p w14:paraId="081A1013" w14:textId="77777777" w:rsidR="00207596" w:rsidRPr="0032190F" w:rsidRDefault="00207596" w:rsidP="00242C0F">
      <w:pPr>
        <w:jc w:val="both"/>
        <w:rPr>
          <w:lang w:val="fr-FR"/>
        </w:rPr>
      </w:pPr>
    </w:p>
    <w:p w14:paraId="6AE770AE" w14:textId="77777777" w:rsidR="00207596" w:rsidRPr="00426FF9" w:rsidRDefault="00207596" w:rsidP="00426FF9">
      <w:pPr>
        <w:pStyle w:val="Heading1"/>
        <w:rPr>
          <w:lang w:val="es-ES"/>
        </w:rPr>
      </w:pPr>
      <w:bookmarkStart w:id="4020" w:name="Sit_Lastruccia"/>
      <w:r w:rsidRPr="00426FF9">
        <w:rPr>
          <w:lang w:val="es-ES"/>
        </w:rPr>
        <w:t>LASTRUCCIA</w:t>
      </w:r>
    </w:p>
    <w:bookmarkEnd w:id="4020"/>
    <w:p w14:paraId="4BDAC3DD" w14:textId="77777777" w:rsidR="00801062" w:rsidRPr="00192BE3" w:rsidRDefault="00801062" w:rsidP="00242C0F">
      <w:pPr>
        <w:jc w:val="both"/>
        <w:rPr>
          <w:lang w:val="es-ES"/>
        </w:rPr>
      </w:pPr>
    </w:p>
    <w:p w14:paraId="2298CA7B" w14:textId="66D4C06E" w:rsidR="00CE0F2C" w:rsidRDefault="00CE0F2C" w:rsidP="00242C0F">
      <w:pPr>
        <w:jc w:val="both"/>
        <w:rPr>
          <w:lang w:val="es-ES"/>
        </w:rPr>
      </w:pPr>
      <w:r w:rsidRPr="00CE0F2C">
        <w:rPr>
          <w:lang w:val="es-ES"/>
        </w:rPr>
        <w:t xml:space="preserve">Site de </w:t>
      </w:r>
      <w:hyperlink r:id="rId9876" w:anchor="Sit_Sesto_Fiorentino" w:history="1">
        <w:r w:rsidRPr="00CE0F2C">
          <w:rPr>
            <w:rStyle w:val="Hyperlink"/>
            <w:lang w:val="es-ES"/>
          </w:rPr>
          <w:t>Sesto Fiorentino</w:t>
        </w:r>
      </w:hyperlink>
      <w:r w:rsidRPr="00CE0F2C">
        <w:rPr>
          <w:lang w:val="es-ES"/>
        </w:rPr>
        <w:t xml:space="preserve"> (SS BIB)</w:t>
      </w:r>
    </w:p>
    <w:p w14:paraId="5A9C9850" w14:textId="77777777" w:rsidR="00CE0F2C" w:rsidRDefault="00CE0F2C" w:rsidP="00242C0F">
      <w:pPr>
        <w:jc w:val="both"/>
        <w:rPr>
          <w:lang w:val="es-ES"/>
        </w:rPr>
      </w:pPr>
    </w:p>
    <w:p w14:paraId="448C27C7" w14:textId="1C597D33" w:rsidR="00CE0F2C" w:rsidRPr="0032190F" w:rsidRDefault="00CE0F2C" w:rsidP="00242C0F">
      <w:pPr>
        <w:jc w:val="both"/>
        <w:rPr>
          <w:lang w:val="fr-FR"/>
        </w:rPr>
      </w:pPr>
      <w:r w:rsidRPr="0032190F">
        <w:rPr>
          <w:lang w:val="fr-FR"/>
        </w:rPr>
        <w:t xml:space="preserve">Lastruccia montre des niveaux </w:t>
      </w:r>
      <w:hyperlink r:id="rId9877" w:anchor="Cul_Fiorano" w:history="1">
        <w:r w:rsidRPr="0032190F">
          <w:rPr>
            <w:rStyle w:val="Hyperlink"/>
            <w:lang w:val="fr-FR"/>
          </w:rPr>
          <w:t>Fiorano</w:t>
        </w:r>
      </w:hyperlink>
      <w:r w:rsidRPr="0032190F">
        <w:rPr>
          <w:lang w:val="fr-FR"/>
        </w:rPr>
        <w:t xml:space="preserve">, </w:t>
      </w:r>
      <w:hyperlink w:anchor="Cul_Vase_Bouche_Carree" w:history="1">
        <w:r w:rsidRPr="0032190F">
          <w:rPr>
            <w:rStyle w:val="Hyperlink"/>
            <w:lang w:val="fr-FR"/>
          </w:rPr>
          <w:t>VBQ</w:t>
        </w:r>
      </w:hyperlink>
      <w:r w:rsidRPr="0032190F">
        <w:rPr>
          <w:lang w:val="fr-FR"/>
        </w:rPr>
        <w:t xml:space="preserve"> (5050-4300), etc. La mauvaise conservation des structures d'habitat s'explique par une pédogénèse intensive, le battement de la nappe phréatique, un colluvionnement régulier, une urbanisation (BIB Sarti et al., colloque Habitat Dijon 2015)</w:t>
      </w:r>
    </w:p>
    <w:p w14:paraId="4FDEDAA7" w14:textId="77777777" w:rsidR="00CE0F2C" w:rsidRPr="0032190F" w:rsidRDefault="00CE0F2C" w:rsidP="00242C0F">
      <w:pPr>
        <w:jc w:val="both"/>
        <w:rPr>
          <w:lang w:val="fr-FR"/>
        </w:rPr>
      </w:pPr>
    </w:p>
    <w:p w14:paraId="33771EF2" w14:textId="77777777" w:rsidR="00F610FD" w:rsidRPr="0032190F" w:rsidRDefault="00F610FD" w:rsidP="00242C0F">
      <w:pPr>
        <w:pStyle w:val="Heading2"/>
      </w:pPr>
      <w:r w:rsidRPr="0032190F">
        <w:t>Lastruccia 2A</w:t>
      </w:r>
    </w:p>
    <w:p w14:paraId="7BEB016D" w14:textId="77777777" w:rsidR="00F610FD" w:rsidRPr="0032190F" w:rsidRDefault="00F610FD" w:rsidP="00242C0F">
      <w:pPr>
        <w:jc w:val="both"/>
        <w:rPr>
          <w:lang w:val="fr-FR"/>
        </w:rPr>
      </w:pPr>
    </w:p>
    <w:p w14:paraId="01A2B8CC" w14:textId="77777777" w:rsidR="00F610FD" w:rsidRPr="0032190F" w:rsidRDefault="00F610FD" w:rsidP="00242C0F">
      <w:pPr>
        <w:jc w:val="both"/>
        <w:rPr>
          <w:lang w:val="fr-FR"/>
        </w:rPr>
      </w:pPr>
      <w:r w:rsidRPr="0032190F">
        <w:rPr>
          <w:lang w:val="fr-FR"/>
        </w:rPr>
        <w:t xml:space="preserve">Aire fouillée d’environ </w:t>
      </w:r>
      <w:smartTag w:uri="urn:schemas-microsoft-com:office:smarttags" w:element="metricconverter">
        <w:smartTagPr>
          <w:attr w:name="ProductID" w:val="150 m2"/>
        </w:smartTagPr>
        <w:r w:rsidRPr="0032190F">
          <w:rPr>
            <w:lang w:val="fr-FR"/>
          </w:rPr>
          <w:t>150 m2</w:t>
        </w:r>
      </w:smartTag>
      <w:r w:rsidRPr="0032190F">
        <w:rPr>
          <w:lang w:val="fr-FR"/>
        </w:rPr>
        <w:t xml:space="preserve">. </w:t>
      </w:r>
    </w:p>
    <w:p w14:paraId="5A9829DF" w14:textId="77777777" w:rsidR="00F610FD" w:rsidRPr="0032190F" w:rsidRDefault="00F610FD"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0"/>
        <w:gridCol w:w="983"/>
        <w:gridCol w:w="3855"/>
        <w:gridCol w:w="3527"/>
      </w:tblGrid>
      <w:tr w:rsidR="00816D3A" w:rsidRPr="00B11413" w14:paraId="7B802CFE" w14:textId="77777777" w:rsidTr="00E842DD">
        <w:trPr>
          <w:jc w:val="center"/>
        </w:trPr>
        <w:tc>
          <w:tcPr>
            <w:tcW w:w="1733" w:type="dxa"/>
            <w:gridSpan w:val="2"/>
            <w:vAlign w:val="center"/>
          </w:tcPr>
          <w:p w14:paraId="1A8B3FF5" w14:textId="77777777" w:rsidR="00816D3A" w:rsidRPr="00DB5974" w:rsidRDefault="00816D3A" w:rsidP="00242C0F">
            <w:pPr>
              <w:jc w:val="center"/>
              <w:rPr>
                <w:sz w:val="20"/>
                <w:szCs w:val="20"/>
              </w:rPr>
            </w:pPr>
            <w:r w:rsidRPr="00DB5974">
              <w:rPr>
                <w:sz w:val="20"/>
                <w:szCs w:val="20"/>
              </w:rPr>
              <w:t>str. A</w:t>
            </w:r>
          </w:p>
        </w:tc>
        <w:tc>
          <w:tcPr>
            <w:tcW w:w="7382" w:type="dxa"/>
            <w:gridSpan w:val="2"/>
            <w:vAlign w:val="center"/>
          </w:tcPr>
          <w:p w14:paraId="6B21672E" w14:textId="77777777" w:rsidR="00816D3A" w:rsidRPr="00DB5974" w:rsidRDefault="00816D3A" w:rsidP="00242C0F">
            <w:pPr>
              <w:jc w:val="center"/>
              <w:rPr>
                <w:i/>
                <w:sz w:val="20"/>
                <w:szCs w:val="20"/>
                <w:lang w:val="it-IT"/>
              </w:rPr>
            </w:pPr>
            <w:r w:rsidRPr="00DB5974">
              <w:rPr>
                <w:i/>
                <w:sz w:val="20"/>
                <w:szCs w:val="20"/>
                <w:lang w:val="it-IT"/>
              </w:rPr>
              <w:t>terreno di riporto a ghiaie e sabbie</w:t>
            </w:r>
          </w:p>
        </w:tc>
      </w:tr>
      <w:tr w:rsidR="00816D3A" w:rsidRPr="00DB5974" w14:paraId="415AE685" w14:textId="77777777" w:rsidTr="00E842DD">
        <w:trPr>
          <w:jc w:val="center"/>
        </w:trPr>
        <w:tc>
          <w:tcPr>
            <w:tcW w:w="1733" w:type="dxa"/>
            <w:gridSpan w:val="2"/>
            <w:vAlign w:val="center"/>
          </w:tcPr>
          <w:p w14:paraId="7F4B1204" w14:textId="77777777" w:rsidR="00816D3A" w:rsidRPr="00DB5974" w:rsidRDefault="00816D3A" w:rsidP="00242C0F">
            <w:pPr>
              <w:jc w:val="center"/>
              <w:rPr>
                <w:sz w:val="20"/>
                <w:szCs w:val="20"/>
              </w:rPr>
            </w:pPr>
            <w:r w:rsidRPr="00DB5974">
              <w:rPr>
                <w:sz w:val="20"/>
                <w:szCs w:val="20"/>
              </w:rPr>
              <w:t>str. B</w:t>
            </w:r>
          </w:p>
        </w:tc>
        <w:tc>
          <w:tcPr>
            <w:tcW w:w="7382" w:type="dxa"/>
            <w:gridSpan w:val="2"/>
            <w:vAlign w:val="center"/>
          </w:tcPr>
          <w:p w14:paraId="7DFF2C7E" w14:textId="77777777" w:rsidR="00816D3A" w:rsidRPr="00DB5974" w:rsidRDefault="00816D3A" w:rsidP="00242C0F">
            <w:pPr>
              <w:jc w:val="center"/>
              <w:rPr>
                <w:sz w:val="20"/>
                <w:szCs w:val="20"/>
              </w:rPr>
            </w:pPr>
            <w:r w:rsidRPr="00DB5974">
              <w:rPr>
                <w:sz w:val="20"/>
                <w:szCs w:val="20"/>
              </w:rPr>
              <w:t>dépôt alluvionnaire limono-sableux</w:t>
            </w:r>
          </w:p>
        </w:tc>
      </w:tr>
      <w:tr w:rsidR="00816D3A" w:rsidRPr="006A329A" w14:paraId="2DAF027E" w14:textId="77777777" w:rsidTr="00E842DD">
        <w:trPr>
          <w:jc w:val="center"/>
        </w:trPr>
        <w:tc>
          <w:tcPr>
            <w:tcW w:w="1733" w:type="dxa"/>
            <w:gridSpan w:val="2"/>
            <w:vAlign w:val="center"/>
          </w:tcPr>
          <w:p w14:paraId="574A42D3" w14:textId="77777777" w:rsidR="00816D3A" w:rsidRPr="00DB5974" w:rsidRDefault="00816D3A" w:rsidP="00242C0F">
            <w:pPr>
              <w:jc w:val="center"/>
              <w:rPr>
                <w:sz w:val="20"/>
                <w:szCs w:val="20"/>
              </w:rPr>
            </w:pPr>
            <w:r w:rsidRPr="00DB5974">
              <w:rPr>
                <w:sz w:val="20"/>
                <w:szCs w:val="20"/>
              </w:rPr>
              <w:t>str. C</w:t>
            </w:r>
          </w:p>
        </w:tc>
        <w:tc>
          <w:tcPr>
            <w:tcW w:w="7382" w:type="dxa"/>
            <w:gridSpan w:val="2"/>
            <w:vAlign w:val="center"/>
          </w:tcPr>
          <w:p w14:paraId="56F26F91" w14:textId="77777777" w:rsidR="00816D3A" w:rsidRPr="0032190F" w:rsidRDefault="00816D3A" w:rsidP="00242C0F">
            <w:pPr>
              <w:jc w:val="center"/>
              <w:rPr>
                <w:sz w:val="20"/>
                <w:szCs w:val="20"/>
                <w:lang w:val="fr-FR"/>
              </w:rPr>
            </w:pPr>
            <w:r w:rsidRPr="0032190F">
              <w:rPr>
                <w:sz w:val="20"/>
                <w:szCs w:val="20"/>
                <w:lang w:val="fr-FR"/>
              </w:rPr>
              <w:t>dépôt alluvionnaire argilo-sableux qui contient deux horizons archéologiques</w:t>
            </w:r>
          </w:p>
        </w:tc>
      </w:tr>
      <w:tr w:rsidR="00CE0F2C" w:rsidRPr="006A329A" w14:paraId="4AC51BBE" w14:textId="77777777" w:rsidTr="00E842DD">
        <w:trPr>
          <w:jc w:val="center"/>
        </w:trPr>
        <w:tc>
          <w:tcPr>
            <w:tcW w:w="750" w:type="dxa"/>
            <w:vMerge w:val="restart"/>
            <w:vAlign w:val="center"/>
          </w:tcPr>
          <w:p w14:paraId="2DFF5612" w14:textId="77777777" w:rsidR="00CE0F2C" w:rsidRPr="00DB5974" w:rsidRDefault="00CE0F2C" w:rsidP="00242C0F">
            <w:pPr>
              <w:jc w:val="center"/>
              <w:rPr>
                <w:sz w:val="20"/>
                <w:szCs w:val="20"/>
              </w:rPr>
            </w:pPr>
            <w:r>
              <w:rPr>
                <w:sz w:val="20"/>
                <w:szCs w:val="20"/>
              </w:rPr>
              <w:t>str. C</w:t>
            </w:r>
          </w:p>
        </w:tc>
        <w:tc>
          <w:tcPr>
            <w:tcW w:w="983" w:type="dxa"/>
            <w:vAlign w:val="center"/>
          </w:tcPr>
          <w:p w14:paraId="3795B027" w14:textId="77777777" w:rsidR="00CE0F2C" w:rsidRPr="00DB5974" w:rsidRDefault="00CE0F2C" w:rsidP="00242C0F">
            <w:pPr>
              <w:jc w:val="center"/>
              <w:rPr>
                <w:sz w:val="20"/>
                <w:szCs w:val="20"/>
              </w:rPr>
            </w:pPr>
            <w:r>
              <w:rPr>
                <w:sz w:val="20"/>
                <w:szCs w:val="20"/>
              </w:rPr>
              <w:t>or.</w:t>
            </w:r>
            <w:r w:rsidRPr="00DB5974">
              <w:rPr>
                <w:sz w:val="20"/>
                <w:szCs w:val="20"/>
              </w:rPr>
              <w:t xml:space="preserve"> C1</w:t>
            </w:r>
          </w:p>
        </w:tc>
        <w:tc>
          <w:tcPr>
            <w:tcW w:w="3855" w:type="dxa"/>
            <w:vAlign w:val="center"/>
          </w:tcPr>
          <w:p w14:paraId="0493AA2E" w14:textId="77777777" w:rsidR="00CE0F2C" w:rsidRPr="00CE0F2C" w:rsidRDefault="00CE0F2C" w:rsidP="00242C0F">
            <w:pPr>
              <w:jc w:val="center"/>
              <w:rPr>
                <w:sz w:val="20"/>
                <w:szCs w:val="20"/>
              </w:rPr>
            </w:pPr>
            <w:r w:rsidRPr="00CE0F2C">
              <w:rPr>
                <w:sz w:val="20"/>
                <w:szCs w:val="20"/>
              </w:rPr>
              <w:t xml:space="preserve">Beta-106577 3510 </w:t>
            </w:r>
            <w:r w:rsidRPr="00CE0F2C">
              <w:rPr>
                <w:rFonts w:ascii="Arial" w:hAnsi="Arial" w:cs="Arial"/>
                <w:sz w:val="20"/>
                <w:szCs w:val="20"/>
              </w:rPr>
              <w:t>±</w:t>
            </w:r>
            <w:r w:rsidRPr="00CE0F2C">
              <w:rPr>
                <w:sz w:val="20"/>
                <w:szCs w:val="20"/>
              </w:rPr>
              <w:t xml:space="preserve"> 70 BP </w:t>
            </w:r>
          </w:p>
          <w:p w14:paraId="2FF44A4E" w14:textId="77777777" w:rsidR="00CE0F2C" w:rsidRPr="00CE0F2C" w:rsidRDefault="00CE0F2C" w:rsidP="00242C0F">
            <w:pPr>
              <w:jc w:val="center"/>
              <w:rPr>
                <w:sz w:val="20"/>
                <w:szCs w:val="20"/>
              </w:rPr>
            </w:pPr>
            <w:r w:rsidRPr="00CE0F2C">
              <w:rPr>
                <w:sz w:val="20"/>
                <w:szCs w:val="20"/>
              </w:rPr>
              <w:t>[1985-1660 cal BC 2s.]</w:t>
            </w:r>
          </w:p>
        </w:tc>
        <w:tc>
          <w:tcPr>
            <w:tcW w:w="3527" w:type="dxa"/>
            <w:vAlign w:val="center"/>
          </w:tcPr>
          <w:p w14:paraId="49D35087" w14:textId="77777777" w:rsidR="00CE0F2C" w:rsidRPr="0032190F" w:rsidRDefault="00CE0F2C" w:rsidP="00242C0F">
            <w:pPr>
              <w:jc w:val="center"/>
              <w:rPr>
                <w:sz w:val="20"/>
                <w:szCs w:val="20"/>
                <w:lang w:val="fr-FR"/>
              </w:rPr>
            </w:pPr>
            <w:r w:rsidRPr="0032190F">
              <w:rPr>
                <w:sz w:val="20"/>
                <w:szCs w:val="20"/>
                <w:lang w:val="fr-FR"/>
              </w:rPr>
              <w:t>sol d’occupation attribué à l’âge du Bronze</w:t>
            </w:r>
          </w:p>
        </w:tc>
      </w:tr>
      <w:tr w:rsidR="00CE0F2C" w:rsidRPr="006A329A" w14:paraId="1D1E8342" w14:textId="77777777" w:rsidTr="00E842DD">
        <w:trPr>
          <w:jc w:val="center"/>
        </w:trPr>
        <w:tc>
          <w:tcPr>
            <w:tcW w:w="750" w:type="dxa"/>
            <w:vMerge/>
            <w:vAlign w:val="center"/>
          </w:tcPr>
          <w:p w14:paraId="06C6138E" w14:textId="77777777" w:rsidR="00CE0F2C" w:rsidRPr="0032190F" w:rsidRDefault="00CE0F2C" w:rsidP="00242C0F">
            <w:pPr>
              <w:jc w:val="center"/>
              <w:rPr>
                <w:sz w:val="20"/>
                <w:szCs w:val="20"/>
                <w:lang w:val="fr-FR"/>
              </w:rPr>
            </w:pPr>
          </w:p>
        </w:tc>
        <w:tc>
          <w:tcPr>
            <w:tcW w:w="983" w:type="dxa"/>
            <w:vAlign w:val="center"/>
          </w:tcPr>
          <w:p w14:paraId="77E8E5A8" w14:textId="77777777" w:rsidR="00CE0F2C" w:rsidRPr="00DB5974" w:rsidRDefault="00CE0F2C" w:rsidP="00242C0F">
            <w:pPr>
              <w:jc w:val="center"/>
              <w:rPr>
                <w:sz w:val="20"/>
                <w:szCs w:val="20"/>
              </w:rPr>
            </w:pPr>
            <w:r>
              <w:rPr>
                <w:sz w:val="20"/>
                <w:szCs w:val="20"/>
              </w:rPr>
              <w:t>or.</w:t>
            </w:r>
            <w:r w:rsidRPr="00DB5974">
              <w:rPr>
                <w:sz w:val="20"/>
                <w:szCs w:val="20"/>
              </w:rPr>
              <w:t xml:space="preserve"> C2-3</w:t>
            </w:r>
          </w:p>
        </w:tc>
        <w:tc>
          <w:tcPr>
            <w:tcW w:w="3855" w:type="dxa"/>
            <w:vAlign w:val="center"/>
          </w:tcPr>
          <w:p w14:paraId="3CBF4B47" w14:textId="77777777" w:rsidR="00CE0F2C" w:rsidRDefault="00CE0F2C" w:rsidP="00242C0F">
            <w:pPr>
              <w:jc w:val="center"/>
              <w:rPr>
                <w:sz w:val="20"/>
                <w:szCs w:val="20"/>
                <w:lang w:val="en-GB"/>
              </w:rPr>
            </w:pPr>
            <w:r w:rsidRPr="00CE0F2C">
              <w:rPr>
                <w:sz w:val="20"/>
                <w:szCs w:val="20"/>
              </w:rPr>
              <w:t xml:space="preserve">Beta-106578 3840 </w:t>
            </w:r>
            <w:r w:rsidRPr="00DB5974">
              <w:rPr>
                <w:rFonts w:ascii="Arial" w:hAnsi="Arial" w:cs="Arial"/>
                <w:sz w:val="20"/>
                <w:szCs w:val="20"/>
                <w:lang w:val="en-GB"/>
              </w:rPr>
              <w:t>±</w:t>
            </w:r>
            <w:r w:rsidRPr="00DB5974">
              <w:rPr>
                <w:sz w:val="20"/>
                <w:szCs w:val="20"/>
                <w:lang w:val="en-GB"/>
              </w:rPr>
              <w:t xml:space="preserve"> 60 BP</w:t>
            </w:r>
          </w:p>
          <w:p w14:paraId="11B7B657" w14:textId="77777777" w:rsidR="00CE0F2C" w:rsidRPr="00DB5974" w:rsidRDefault="00CE0F2C" w:rsidP="00242C0F">
            <w:pPr>
              <w:jc w:val="center"/>
              <w:rPr>
                <w:sz w:val="20"/>
                <w:szCs w:val="20"/>
                <w:lang w:val="en-GB"/>
              </w:rPr>
            </w:pPr>
            <w:r w:rsidRPr="00DB5974">
              <w:rPr>
                <w:sz w:val="20"/>
                <w:szCs w:val="20"/>
                <w:lang w:val="en-GB"/>
              </w:rPr>
              <w:t xml:space="preserve"> [2465-2060 cal BC 2s.]</w:t>
            </w:r>
          </w:p>
        </w:tc>
        <w:tc>
          <w:tcPr>
            <w:tcW w:w="3527" w:type="dxa"/>
            <w:vAlign w:val="center"/>
          </w:tcPr>
          <w:p w14:paraId="4FDAEF63" w14:textId="77777777" w:rsidR="00CE0F2C" w:rsidRPr="0032190F" w:rsidRDefault="00CE0F2C" w:rsidP="00242C0F">
            <w:pPr>
              <w:jc w:val="center"/>
              <w:rPr>
                <w:sz w:val="20"/>
                <w:szCs w:val="20"/>
                <w:lang w:val="fr-FR"/>
              </w:rPr>
            </w:pPr>
            <w:r w:rsidRPr="0032190F">
              <w:rPr>
                <w:sz w:val="20"/>
                <w:szCs w:val="20"/>
                <w:lang w:val="fr-FR"/>
              </w:rPr>
              <w:t>niveau d’habitation du Bronze ancien</w:t>
            </w:r>
          </w:p>
        </w:tc>
      </w:tr>
      <w:tr w:rsidR="00816D3A" w:rsidRPr="00DB5974" w14:paraId="498A9AD7" w14:textId="77777777" w:rsidTr="00E842DD">
        <w:trPr>
          <w:jc w:val="center"/>
        </w:trPr>
        <w:tc>
          <w:tcPr>
            <w:tcW w:w="1733" w:type="dxa"/>
            <w:gridSpan w:val="2"/>
            <w:vAlign w:val="center"/>
          </w:tcPr>
          <w:p w14:paraId="369E29BC" w14:textId="77777777" w:rsidR="00816D3A" w:rsidRPr="00DB5974" w:rsidRDefault="00816D3A" w:rsidP="00242C0F">
            <w:pPr>
              <w:jc w:val="center"/>
              <w:rPr>
                <w:sz w:val="20"/>
                <w:szCs w:val="20"/>
              </w:rPr>
            </w:pPr>
            <w:r w:rsidRPr="00DB5974">
              <w:rPr>
                <w:sz w:val="20"/>
                <w:szCs w:val="20"/>
              </w:rPr>
              <w:t>str. D</w:t>
            </w:r>
          </w:p>
        </w:tc>
        <w:tc>
          <w:tcPr>
            <w:tcW w:w="7382" w:type="dxa"/>
            <w:gridSpan w:val="2"/>
            <w:vAlign w:val="center"/>
          </w:tcPr>
          <w:p w14:paraId="6CB3D1F5" w14:textId="77777777" w:rsidR="00816D3A" w:rsidRPr="00DB5974" w:rsidRDefault="00816D3A" w:rsidP="00242C0F">
            <w:pPr>
              <w:jc w:val="center"/>
              <w:rPr>
                <w:sz w:val="20"/>
                <w:szCs w:val="20"/>
              </w:rPr>
            </w:pPr>
            <w:r w:rsidRPr="00DB5974">
              <w:rPr>
                <w:sz w:val="20"/>
                <w:szCs w:val="20"/>
              </w:rPr>
              <w:t>dépôt alluvionnaire de base</w:t>
            </w:r>
          </w:p>
        </w:tc>
      </w:tr>
    </w:tbl>
    <w:p w14:paraId="6563073D" w14:textId="77777777" w:rsidR="00F610FD" w:rsidRPr="0032190F" w:rsidRDefault="00F610FD" w:rsidP="00242C0F">
      <w:pPr>
        <w:jc w:val="both"/>
        <w:rPr>
          <w:lang w:val="fr-FR"/>
        </w:rPr>
      </w:pPr>
      <w:r w:rsidRPr="0032190F">
        <w:rPr>
          <w:lang w:val="fr-FR"/>
        </w:rPr>
        <w:t>(</w:t>
      </w:r>
      <w:r w:rsidR="00CE0F2C" w:rsidRPr="0032190F">
        <w:rPr>
          <w:lang w:val="fr-FR"/>
        </w:rPr>
        <w:t xml:space="preserve">or: orizzonte, </w:t>
      </w:r>
      <w:r w:rsidRPr="0032190F">
        <w:rPr>
          <w:lang w:val="fr-FR"/>
        </w:rPr>
        <w:t>BIB 1425 p. 20</w:t>
      </w:r>
      <w:r w:rsidR="00816D3A" w:rsidRPr="0032190F">
        <w:rPr>
          <w:lang w:val="fr-FR"/>
        </w:rPr>
        <w:t xml:space="preserve"> et datation p. 177 et sq.</w:t>
      </w:r>
      <w:r w:rsidRPr="0032190F">
        <w:rPr>
          <w:lang w:val="fr-FR"/>
        </w:rPr>
        <w:t>)</w:t>
      </w:r>
    </w:p>
    <w:p w14:paraId="2319A6E6" w14:textId="77777777" w:rsidR="00F610FD" w:rsidRPr="0032190F" w:rsidRDefault="00F610FD" w:rsidP="00242C0F">
      <w:pPr>
        <w:jc w:val="both"/>
        <w:rPr>
          <w:lang w:val="fr-FR"/>
        </w:rPr>
      </w:pPr>
    </w:p>
    <w:p w14:paraId="2A248313" w14:textId="77777777" w:rsidR="00F610FD" w:rsidRPr="0032190F" w:rsidRDefault="00F610FD" w:rsidP="00242C0F">
      <w:pPr>
        <w:jc w:val="both"/>
        <w:rPr>
          <w:lang w:val="fr-FR"/>
        </w:rPr>
      </w:pPr>
      <w:r w:rsidRPr="0032190F">
        <w:rPr>
          <w:lang w:val="fr-FR"/>
        </w:rPr>
        <w:t>La céramique de l’horizon C2-3 regroupe 31 formes campaniformes et 59 formes :</w:t>
      </w:r>
    </w:p>
    <w:p w14:paraId="55C5283F" w14:textId="77777777" w:rsidR="00F610FD" w:rsidRPr="0032190F" w:rsidRDefault="00F610FD" w:rsidP="00242C0F">
      <w:pPr>
        <w:ind w:left="709"/>
        <w:jc w:val="both"/>
        <w:rPr>
          <w:lang w:val="fr-FR"/>
        </w:rPr>
      </w:pPr>
      <w:r w:rsidRPr="0032190F">
        <w:rPr>
          <w:lang w:val="fr-FR"/>
        </w:rPr>
        <w:t>-La céramique campaniforme se compose de tasse</w:t>
      </w:r>
      <w:r w:rsidR="002D17E4" w:rsidRPr="0032190F">
        <w:rPr>
          <w:lang w:val="fr-FR"/>
        </w:rPr>
        <w:t xml:space="preserve"> à col court et </w:t>
      </w:r>
      <w:r w:rsidRPr="0032190F">
        <w:rPr>
          <w:lang w:val="fr-FR"/>
        </w:rPr>
        <w:t>décors imprimés, coupelles,…</w:t>
      </w:r>
    </w:p>
    <w:p w14:paraId="07A5E982" w14:textId="77777777" w:rsidR="00F610FD" w:rsidRPr="0032190F" w:rsidRDefault="00F610FD" w:rsidP="00242C0F">
      <w:pPr>
        <w:ind w:left="709"/>
        <w:jc w:val="both"/>
        <w:rPr>
          <w:lang w:val="fr-FR"/>
        </w:rPr>
      </w:pPr>
      <w:r w:rsidRPr="0032190F">
        <w:rPr>
          <w:lang w:val="fr-FR"/>
        </w:rPr>
        <w:t>-La céramique commune, de vases tronconiques ou cilindriques, tasse à anse en ruban,</w:t>
      </w:r>
      <w:r w:rsidR="006E6506" w:rsidRPr="0032190F">
        <w:rPr>
          <w:lang w:val="fr-FR"/>
        </w:rPr>
        <w:t xml:space="preserve"> cordons imprimés</w:t>
      </w:r>
      <w:r w:rsidRPr="0032190F">
        <w:rPr>
          <w:lang w:val="fr-FR"/>
        </w:rPr>
        <w:t>…</w:t>
      </w:r>
    </w:p>
    <w:p w14:paraId="02FBD3EE" w14:textId="77777777" w:rsidR="00F610FD" w:rsidRPr="0032190F" w:rsidRDefault="00F610FD" w:rsidP="00242C0F">
      <w:pPr>
        <w:jc w:val="both"/>
        <w:rPr>
          <w:lang w:val="fr-FR"/>
        </w:rPr>
      </w:pPr>
      <w:r w:rsidRPr="0032190F">
        <w:rPr>
          <w:lang w:val="fr-FR"/>
        </w:rPr>
        <w:t>(BIB 1425 p. 51)</w:t>
      </w:r>
    </w:p>
    <w:p w14:paraId="11FE11AD" w14:textId="77777777" w:rsidR="00F610FD" w:rsidRPr="0032190F" w:rsidRDefault="00F610FD" w:rsidP="00242C0F">
      <w:pPr>
        <w:jc w:val="both"/>
        <w:rPr>
          <w:lang w:val="fr-FR"/>
        </w:rPr>
      </w:pPr>
    </w:p>
    <w:p w14:paraId="5AF8E6E0" w14:textId="77777777" w:rsidR="006E6506" w:rsidRPr="0032190F" w:rsidRDefault="006E6506" w:rsidP="00242C0F">
      <w:pPr>
        <w:jc w:val="both"/>
        <w:rPr>
          <w:lang w:val="fr-FR"/>
        </w:rPr>
      </w:pPr>
      <w:r w:rsidRPr="0032190F">
        <w:rPr>
          <w:lang w:val="fr-FR"/>
        </w:rPr>
        <w:lastRenderedPageBreak/>
        <w:t>Une épingle en Bronze (</w:t>
      </w:r>
      <w:r w:rsidRPr="0032190F">
        <w:rPr>
          <w:i/>
          <w:lang w:val="fr-FR"/>
        </w:rPr>
        <w:t>lesina in bronzo</w:t>
      </w:r>
      <w:r w:rsidRPr="0032190F">
        <w:rPr>
          <w:lang w:val="fr-FR"/>
        </w:rPr>
        <w:t>) dans l’horizon C2 (BIB 1425 p. 175)</w:t>
      </w:r>
    </w:p>
    <w:p w14:paraId="19BE05BB" w14:textId="77777777" w:rsidR="006E6506" w:rsidRPr="0032190F" w:rsidRDefault="006E6506" w:rsidP="00242C0F">
      <w:pPr>
        <w:jc w:val="both"/>
        <w:rPr>
          <w:lang w:val="fr-FR"/>
        </w:rPr>
      </w:pPr>
    </w:p>
    <w:p w14:paraId="29EE8F0E" w14:textId="77777777" w:rsidR="00F610FD" w:rsidRPr="0032190F" w:rsidRDefault="00F610FD" w:rsidP="00242C0F">
      <w:pPr>
        <w:pStyle w:val="Heading2"/>
      </w:pPr>
      <w:r w:rsidRPr="0032190F">
        <w:t>Lastruccia 2B</w:t>
      </w:r>
    </w:p>
    <w:p w14:paraId="3FF2E7CC" w14:textId="77777777" w:rsidR="00F610FD" w:rsidRPr="0032190F" w:rsidRDefault="00F610FD" w:rsidP="00242C0F">
      <w:pPr>
        <w:jc w:val="both"/>
        <w:rPr>
          <w:lang w:val="fr-FR"/>
        </w:rPr>
      </w:pPr>
    </w:p>
    <w:p w14:paraId="64B36389" w14:textId="77777777" w:rsidR="00F610FD" w:rsidRPr="0032190F" w:rsidRDefault="00F610FD" w:rsidP="00242C0F">
      <w:pPr>
        <w:jc w:val="both"/>
        <w:rPr>
          <w:lang w:val="fr-FR"/>
        </w:rPr>
      </w:pPr>
      <w:r w:rsidRPr="0032190F">
        <w:rPr>
          <w:lang w:val="fr-FR"/>
        </w:rPr>
        <w:t xml:space="preserve">Aire fouillée d’environ </w:t>
      </w:r>
      <w:smartTag w:uri="urn:schemas-microsoft-com:office:smarttags" w:element="metricconverter">
        <w:smartTagPr>
          <w:attr w:name="ProductID" w:val="100 m2"/>
        </w:smartTagPr>
        <w:r w:rsidRPr="0032190F">
          <w:rPr>
            <w:lang w:val="fr-FR"/>
          </w:rPr>
          <w:t>100 m2</w:t>
        </w:r>
      </w:smartTag>
      <w:r w:rsidRPr="0032190F">
        <w:rPr>
          <w:lang w:val="fr-FR"/>
        </w:rPr>
        <w:t xml:space="preserve">. </w:t>
      </w:r>
    </w:p>
    <w:p w14:paraId="50FE6439" w14:textId="77777777" w:rsidR="00F610FD" w:rsidRPr="0032190F" w:rsidRDefault="00F610FD" w:rsidP="00242C0F">
      <w:pPr>
        <w:jc w:val="both"/>
        <w:rPr>
          <w:lang w:val="fr-FR"/>
        </w:rPr>
      </w:pPr>
    </w:p>
    <w:tbl>
      <w:tblPr>
        <w:tblW w:w="76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60"/>
        <w:gridCol w:w="3228"/>
        <w:gridCol w:w="3780"/>
      </w:tblGrid>
      <w:tr w:rsidR="00816D3A" w:rsidRPr="006A329A" w14:paraId="1A83D041" w14:textId="77777777">
        <w:trPr>
          <w:jc w:val="center"/>
        </w:trPr>
        <w:tc>
          <w:tcPr>
            <w:tcW w:w="660" w:type="dxa"/>
            <w:vAlign w:val="center"/>
          </w:tcPr>
          <w:p w14:paraId="4A57B64C" w14:textId="77777777" w:rsidR="00816D3A" w:rsidRPr="00DB5974" w:rsidRDefault="00816D3A" w:rsidP="00242C0F">
            <w:pPr>
              <w:jc w:val="center"/>
              <w:rPr>
                <w:sz w:val="20"/>
                <w:szCs w:val="20"/>
              </w:rPr>
            </w:pPr>
            <w:r w:rsidRPr="00DB5974">
              <w:rPr>
                <w:sz w:val="20"/>
                <w:szCs w:val="20"/>
              </w:rPr>
              <w:t>str. A</w:t>
            </w:r>
          </w:p>
        </w:tc>
        <w:tc>
          <w:tcPr>
            <w:tcW w:w="3228" w:type="dxa"/>
          </w:tcPr>
          <w:p w14:paraId="21F9686A" w14:textId="77777777" w:rsidR="00816D3A" w:rsidRPr="00DB5974" w:rsidRDefault="00816D3A" w:rsidP="00242C0F">
            <w:pPr>
              <w:jc w:val="center"/>
              <w:rPr>
                <w:sz w:val="20"/>
                <w:szCs w:val="20"/>
              </w:rPr>
            </w:pPr>
          </w:p>
        </w:tc>
        <w:tc>
          <w:tcPr>
            <w:tcW w:w="3780" w:type="dxa"/>
            <w:vAlign w:val="center"/>
          </w:tcPr>
          <w:p w14:paraId="78276613" w14:textId="77777777" w:rsidR="00816D3A" w:rsidRPr="0032190F" w:rsidRDefault="00816D3A" w:rsidP="00242C0F">
            <w:pPr>
              <w:jc w:val="center"/>
              <w:rPr>
                <w:sz w:val="20"/>
                <w:szCs w:val="20"/>
                <w:lang w:val="fr-FR"/>
              </w:rPr>
            </w:pPr>
            <w:r w:rsidRPr="0032190F">
              <w:rPr>
                <w:sz w:val="20"/>
                <w:szCs w:val="20"/>
                <w:lang w:val="fr-FR"/>
              </w:rPr>
              <w:t>dépôt alluvionnaire limono-sableux avec quelques éléments médiévaux</w:t>
            </w:r>
          </w:p>
        </w:tc>
      </w:tr>
      <w:tr w:rsidR="00816D3A" w:rsidRPr="006A329A" w14:paraId="01F6B547" w14:textId="77777777">
        <w:trPr>
          <w:jc w:val="center"/>
        </w:trPr>
        <w:tc>
          <w:tcPr>
            <w:tcW w:w="660" w:type="dxa"/>
            <w:vAlign w:val="center"/>
          </w:tcPr>
          <w:p w14:paraId="4DD91013" w14:textId="77777777" w:rsidR="00816D3A" w:rsidRPr="00DB5974" w:rsidRDefault="00816D3A" w:rsidP="00242C0F">
            <w:pPr>
              <w:jc w:val="center"/>
              <w:rPr>
                <w:sz w:val="20"/>
                <w:szCs w:val="20"/>
              </w:rPr>
            </w:pPr>
            <w:r w:rsidRPr="00DB5974">
              <w:rPr>
                <w:sz w:val="20"/>
                <w:szCs w:val="20"/>
              </w:rPr>
              <w:t>str. B</w:t>
            </w:r>
          </w:p>
        </w:tc>
        <w:tc>
          <w:tcPr>
            <w:tcW w:w="3228" w:type="dxa"/>
          </w:tcPr>
          <w:p w14:paraId="1B4A872A" w14:textId="77777777" w:rsidR="00970714" w:rsidRPr="00DB5974" w:rsidRDefault="00816D3A" w:rsidP="00242C0F">
            <w:pPr>
              <w:jc w:val="center"/>
              <w:rPr>
                <w:sz w:val="20"/>
                <w:szCs w:val="20"/>
                <w:lang w:val="en-GB"/>
              </w:rPr>
            </w:pPr>
            <w:r w:rsidRPr="00DB5974">
              <w:rPr>
                <w:sz w:val="20"/>
                <w:szCs w:val="20"/>
                <w:lang w:val="en-GB"/>
              </w:rPr>
              <w:t xml:space="preserve">Beta-106576 3850 </w:t>
            </w:r>
            <w:r w:rsidRPr="00DB5974">
              <w:rPr>
                <w:rFonts w:ascii="Arial" w:hAnsi="Arial" w:cs="Arial"/>
                <w:sz w:val="20"/>
                <w:szCs w:val="20"/>
                <w:lang w:val="en-GB"/>
              </w:rPr>
              <w:t>±</w:t>
            </w:r>
            <w:r w:rsidRPr="00DB5974">
              <w:rPr>
                <w:sz w:val="20"/>
                <w:szCs w:val="20"/>
                <w:lang w:val="en-GB"/>
              </w:rPr>
              <w:t xml:space="preserve"> 80 BP </w:t>
            </w:r>
          </w:p>
          <w:p w14:paraId="15301D11" w14:textId="77777777" w:rsidR="00816D3A" w:rsidRPr="00DB5974" w:rsidRDefault="00816D3A" w:rsidP="00242C0F">
            <w:pPr>
              <w:jc w:val="center"/>
              <w:rPr>
                <w:sz w:val="20"/>
                <w:szCs w:val="20"/>
                <w:lang w:val="en-GB"/>
              </w:rPr>
            </w:pPr>
            <w:r w:rsidRPr="00DB5974">
              <w:rPr>
                <w:sz w:val="20"/>
                <w:szCs w:val="20"/>
                <w:lang w:val="en-GB"/>
              </w:rPr>
              <w:t>[2490-2035 cal BC 2s.]</w:t>
            </w:r>
          </w:p>
        </w:tc>
        <w:tc>
          <w:tcPr>
            <w:tcW w:w="3780" w:type="dxa"/>
            <w:vAlign w:val="center"/>
          </w:tcPr>
          <w:p w14:paraId="71D7E19A" w14:textId="77777777" w:rsidR="00816D3A" w:rsidRPr="0032190F" w:rsidRDefault="00816D3A" w:rsidP="00242C0F">
            <w:pPr>
              <w:jc w:val="center"/>
              <w:rPr>
                <w:sz w:val="20"/>
                <w:szCs w:val="20"/>
                <w:lang w:val="fr-FR"/>
              </w:rPr>
            </w:pPr>
            <w:r w:rsidRPr="0032190F">
              <w:rPr>
                <w:sz w:val="20"/>
                <w:szCs w:val="20"/>
                <w:lang w:val="fr-FR"/>
              </w:rPr>
              <w:t>dépôt alluvionnaire limono-argileux, attribué au Bronze ancien</w:t>
            </w:r>
          </w:p>
        </w:tc>
      </w:tr>
      <w:tr w:rsidR="00816D3A" w:rsidRPr="006A329A" w14:paraId="35C40BD4" w14:textId="77777777">
        <w:trPr>
          <w:jc w:val="center"/>
        </w:trPr>
        <w:tc>
          <w:tcPr>
            <w:tcW w:w="660" w:type="dxa"/>
            <w:vAlign w:val="center"/>
          </w:tcPr>
          <w:p w14:paraId="709520A8" w14:textId="77777777" w:rsidR="00816D3A" w:rsidRPr="00DB5974" w:rsidRDefault="00816D3A" w:rsidP="00242C0F">
            <w:pPr>
              <w:jc w:val="center"/>
              <w:rPr>
                <w:sz w:val="20"/>
                <w:szCs w:val="20"/>
              </w:rPr>
            </w:pPr>
            <w:r w:rsidRPr="00DB5974">
              <w:rPr>
                <w:sz w:val="20"/>
                <w:szCs w:val="20"/>
              </w:rPr>
              <w:t>str. C</w:t>
            </w:r>
          </w:p>
        </w:tc>
        <w:tc>
          <w:tcPr>
            <w:tcW w:w="3228" w:type="dxa"/>
          </w:tcPr>
          <w:p w14:paraId="2412D242" w14:textId="77777777" w:rsidR="00816D3A" w:rsidRPr="00DB5974" w:rsidRDefault="00816D3A" w:rsidP="00242C0F">
            <w:pPr>
              <w:jc w:val="center"/>
              <w:rPr>
                <w:sz w:val="20"/>
                <w:szCs w:val="20"/>
              </w:rPr>
            </w:pPr>
          </w:p>
        </w:tc>
        <w:tc>
          <w:tcPr>
            <w:tcW w:w="3780" w:type="dxa"/>
            <w:vAlign w:val="center"/>
          </w:tcPr>
          <w:p w14:paraId="0118F6E3" w14:textId="77777777" w:rsidR="00816D3A" w:rsidRPr="0032190F" w:rsidRDefault="00816D3A" w:rsidP="00242C0F">
            <w:pPr>
              <w:jc w:val="center"/>
              <w:rPr>
                <w:sz w:val="20"/>
                <w:szCs w:val="20"/>
                <w:lang w:val="fr-FR"/>
              </w:rPr>
            </w:pPr>
            <w:r w:rsidRPr="0032190F">
              <w:rPr>
                <w:sz w:val="20"/>
                <w:szCs w:val="20"/>
                <w:lang w:val="fr-FR"/>
              </w:rPr>
              <w:t>dépôt alluvionnaire limono-argileux avec de nombreuses concrétions calcaires</w:t>
            </w:r>
          </w:p>
        </w:tc>
      </w:tr>
    </w:tbl>
    <w:p w14:paraId="3D0681AF" w14:textId="77777777" w:rsidR="00F610FD" w:rsidRPr="0032190F" w:rsidRDefault="00F610FD" w:rsidP="00242C0F">
      <w:pPr>
        <w:jc w:val="both"/>
        <w:rPr>
          <w:lang w:val="fr-FR"/>
        </w:rPr>
      </w:pPr>
      <w:r w:rsidRPr="0032190F">
        <w:rPr>
          <w:lang w:val="fr-FR"/>
        </w:rPr>
        <w:t>(BIB 1425 p. 24</w:t>
      </w:r>
      <w:r w:rsidR="00816D3A" w:rsidRPr="0032190F">
        <w:rPr>
          <w:lang w:val="fr-FR"/>
        </w:rPr>
        <w:t xml:space="preserve"> et datation p. 177 et sq.</w:t>
      </w:r>
      <w:r w:rsidRPr="0032190F">
        <w:rPr>
          <w:lang w:val="fr-FR"/>
        </w:rPr>
        <w:t>)</w:t>
      </w:r>
    </w:p>
    <w:p w14:paraId="3DA9E852" w14:textId="77777777" w:rsidR="00F610FD" w:rsidRPr="0032190F" w:rsidRDefault="00F610FD" w:rsidP="00242C0F">
      <w:pPr>
        <w:jc w:val="both"/>
        <w:rPr>
          <w:lang w:val="fr-FR"/>
        </w:rPr>
      </w:pPr>
    </w:p>
    <w:p w14:paraId="3A427226" w14:textId="2FA8C2D6" w:rsidR="009379F1" w:rsidRPr="0032190F" w:rsidRDefault="009379F1" w:rsidP="00242C0F">
      <w:pPr>
        <w:jc w:val="both"/>
        <w:rPr>
          <w:lang w:val="fr-FR"/>
        </w:rPr>
      </w:pPr>
      <w:r w:rsidRPr="0032190F">
        <w:rPr>
          <w:lang w:val="fr-FR"/>
        </w:rPr>
        <w:t>La céramique d’accompagnement montre une anse en ruban (</w:t>
      </w:r>
      <w:r w:rsidRPr="0032190F">
        <w:rPr>
          <w:i/>
          <w:lang w:val="fr-FR"/>
        </w:rPr>
        <w:t>anse a nastro</w:t>
      </w:r>
      <w:r w:rsidRPr="0032190F">
        <w:rPr>
          <w:lang w:val="fr-FR"/>
        </w:rPr>
        <w:t xml:space="preserve">) avec deux appendices coniques sur l’attaque </w:t>
      </w:r>
      <w:r w:rsidR="00970714" w:rsidRPr="0032190F">
        <w:rPr>
          <w:i/>
          <w:lang w:val="fr-FR"/>
        </w:rPr>
        <w:t>[attache ?]</w:t>
      </w:r>
      <w:r w:rsidRPr="0032190F">
        <w:rPr>
          <w:lang w:val="fr-FR"/>
        </w:rPr>
        <w:t>supérieure (</w:t>
      </w:r>
      <w:r w:rsidRPr="0032190F">
        <w:rPr>
          <w:i/>
          <w:lang w:val="fr-FR"/>
        </w:rPr>
        <w:t>due bugne coniche sull’attacco superiore</w:t>
      </w:r>
      <w:r w:rsidRPr="0032190F">
        <w:rPr>
          <w:lang w:val="fr-FR"/>
        </w:rPr>
        <w:t xml:space="preserve">) (BIB 1425 p. 78 et fig. 28 n. 2) qu’il est possible de rapprocher d’un exemplaire trouvé au </w:t>
      </w:r>
      <w:hyperlink r:id="rId9878" w:anchor="Sit_Mont_Bego" w:history="1">
        <w:r w:rsidRPr="0032190F">
          <w:rPr>
            <w:rStyle w:val="Hyperlink"/>
            <w:lang w:val="fr-FR"/>
          </w:rPr>
          <w:t>Mont Bego</w:t>
        </w:r>
      </w:hyperlink>
      <w:r w:rsidRPr="0032190F">
        <w:rPr>
          <w:lang w:val="fr-FR"/>
        </w:rPr>
        <w:t xml:space="preserve"> (SS BIB)</w:t>
      </w:r>
    </w:p>
    <w:p w14:paraId="2221E5E9" w14:textId="77777777" w:rsidR="009379F1" w:rsidRPr="0032190F" w:rsidRDefault="009379F1" w:rsidP="00242C0F">
      <w:pPr>
        <w:jc w:val="both"/>
        <w:rPr>
          <w:lang w:val="fr-FR"/>
        </w:rPr>
      </w:pPr>
    </w:p>
    <w:p w14:paraId="097DE7C6" w14:textId="77777777" w:rsidR="00F610FD" w:rsidRPr="0032190F" w:rsidRDefault="00F610FD" w:rsidP="00242C0F">
      <w:pPr>
        <w:pStyle w:val="Heading2"/>
      </w:pPr>
      <w:r w:rsidRPr="0032190F">
        <w:t>Lastruccia 3</w:t>
      </w:r>
    </w:p>
    <w:p w14:paraId="3E315F63" w14:textId="77777777" w:rsidR="00F610FD" w:rsidRPr="0032190F" w:rsidRDefault="00F610FD" w:rsidP="00242C0F">
      <w:pPr>
        <w:jc w:val="both"/>
        <w:rPr>
          <w:lang w:val="fr-FR"/>
        </w:rPr>
      </w:pPr>
    </w:p>
    <w:p w14:paraId="0725253F" w14:textId="77777777" w:rsidR="00F610FD" w:rsidRPr="0032190F" w:rsidRDefault="00F610FD" w:rsidP="00242C0F">
      <w:pPr>
        <w:jc w:val="both"/>
        <w:rPr>
          <w:lang w:val="fr-FR"/>
        </w:rPr>
      </w:pPr>
      <w:r w:rsidRPr="0032190F">
        <w:rPr>
          <w:lang w:val="fr-FR"/>
        </w:rPr>
        <w:t xml:space="preserve">Aire fouillée d’environ </w:t>
      </w:r>
      <w:smartTag w:uri="urn:schemas-microsoft-com:office:smarttags" w:element="metricconverter">
        <w:smartTagPr>
          <w:attr w:name="ProductID" w:val="160 m2"/>
        </w:smartTagPr>
        <w:r w:rsidRPr="0032190F">
          <w:rPr>
            <w:lang w:val="fr-FR"/>
          </w:rPr>
          <w:t>160 m2</w:t>
        </w:r>
      </w:smartTag>
      <w:r w:rsidRPr="0032190F">
        <w:rPr>
          <w:lang w:val="fr-FR"/>
        </w:rPr>
        <w:t xml:space="preserve">. </w:t>
      </w:r>
    </w:p>
    <w:p w14:paraId="371291EB" w14:textId="77777777" w:rsidR="00F610FD" w:rsidRPr="0032190F" w:rsidRDefault="00F610FD"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16"/>
        <w:gridCol w:w="3327"/>
        <w:gridCol w:w="3327"/>
      </w:tblGrid>
      <w:tr w:rsidR="00F63684" w:rsidRPr="00DB5974" w14:paraId="4E2B6517" w14:textId="77777777" w:rsidTr="00F63684">
        <w:trPr>
          <w:jc w:val="center"/>
        </w:trPr>
        <w:tc>
          <w:tcPr>
            <w:tcW w:w="816" w:type="dxa"/>
          </w:tcPr>
          <w:p w14:paraId="5E74A868" w14:textId="77777777" w:rsidR="00F63684" w:rsidRPr="00DB5974" w:rsidRDefault="00F63684" w:rsidP="00242C0F">
            <w:pPr>
              <w:jc w:val="both"/>
              <w:rPr>
                <w:sz w:val="20"/>
                <w:szCs w:val="20"/>
              </w:rPr>
            </w:pPr>
            <w:r w:rsidRPr="00DB5974">
              <w:rPr>
                <w:sz w:val="20"/>
                <w:szCs w:val="20"/>
              </w:rPr>
              <w:t>str. 1</w:t>
            </w:r>
          </w:p>
        </w:tc>
        <w:tc>
          <w:tcPr>
            <w:tcW w:w="6654" w:type="dxa"/>
            <w:gridSpan w:val="2"/>
            <w:shd w:val="clear" w:color="auto" w:fill="C4BC96" w:themeFill="background2" w:themeFillShade="BF"/>
          </w:tcPr>
          <w:p w14:paraId="3C6D74EC" w14:textId="77777777" w:rsidR="00F63684" w:rsidRPr="00DB5974" w:rsidRDefault="00F63684" w:rsidP="00F63684">
            <w:pPr>
              <w:jc w:val="center"/>
              <w:rPr>
                <w:sz w:val="20"/>
                <w:szCs w:val="20"/>
              </w:rPr>
            </w:pPr>
            <w:r w:rsidRPr="00DB5974">
              <w:rPr>
                <w:sz w:val="20"/>
                <w:szCs w:val="20"/>
              </w:rPr>
              <w:t>dépôt alluvionnaires limono-argileux</w:t>
            </w:r>
          </w:p>
        </w:tc>
      </w:tr>
      <w:tr w:rsidR="00816D3A" w:rsidRPr="00DB5974" w14:paraId="313D0E93" w14:textId="77777777">
        <w:trPr>
          <w:jc w:val="center"/>
        </w:trPr>
        <w:tc>
          <w:tcPr>
            <w:tcW w:w="816" w:type="dxa"/>
          </w:tcPr>
          <w:p w14:paraId="71D1F7A6" w14:textId="77777777" w:rsidR="00816D3A" w:rsidRPr="00DB5974" w:rsidRDefault="00816D3A" w:rsidP="00242C0F">
            <w:pPr>
              <w:jc w:val="both"/>
              <w:rPr>
                <w:sz w:val="20"/>
                <w:szCs w:val="20"/>
              </w:rPr>
            </w:pPr>
            <w:r w:rsidRPr="00DB5974">
              <w:rPr>
                <w:sz w:val="20"/>
                <w:szCs w:val="20"/>
              </w:rPr>
              <w:t>str. 2</w:t>
            </w:r>
          </w:p>
        </w:tc>
        <w:tc>
          <w:tcPr>
            <w:tcW w:w="3327" w:type="dxa"/>
          </w:tcPr>
          <w:p w14:paraId="1F168269" w14:textId="77777777" w:rsidR="00816D3A" w:rsidRPr="00DB5974" w:rsidRDefault="00816D3A" w:rsidP="00242C0F">
            <w:pPr>
              <w:jc w:val="both"/>
              <w:rPr>
                <w:sz w:val="20"/>
                <w:szCs w:val="20"/>
              </w:rPr>
            </w:pPr>
          </w:p>
        </w:tc>
        <w:tc>
          <w:tcPr>
            <w:tcW w:w="3327" w:type="dxa"/>
          </w:tcPr>
          <w:p w14:paraId="3D95A739" w14:textId="77777777" w:rsidR="00816D3A" w:rsidRPr="00DB5974" w:rsidRDefault="00816D3A" w:rsidP="00242C0F">
            <w:pPr>
              <w:jc w:val="both"/>
              <w:rPr>
                <w:sz w:val="20"/>
                <w:szCs w:val="20"/>
              </w:rPr>
            </w:pPr>
            <w:r w:rsidRPr="00DB5974">
              <w:rPr>
                <w:sz w:val="20"/>
                <w:szCs w:val="20"/>
              </w:rPr>
              <w:t>(…)</w:t>
            </w:r>
          </w:p>
        </w:tc>
      </w:tr>
      <w:tr w:rsidR="00816D3A" w:rsidRPr="006A329A" w14:paraId="65C46432" w14:textId="77777777">
        <w:trPr>
          <w:jc w:val="center"/>
        </w:trPr>
        <w:tc>
          <w:tcPr>
            <w:tcW w:w="816" w:type="dxa"/>
          </w:tcPr>
          <w:p w14:paraId="0E64E137" w14:textId="77777777" w:rsidR="00816D3A" w:rsidRPr="00DB5974" w:rsidRDefault="00816D3A" w:rsidP="00242C0F">
            <w:pPr>
              <w:jc w:val="both"/>
              <w:rPr>
                <w:sz w:val="20"/>
                <w:szCs w:val="20"/>
              </w:rPr>
            </w:pPr>
            <w:r w:rsidRPr="00DB5974">
              <w:rPr>
                <w:sz w:val="20"/>
                <w:szCs w:val="20"/>
              </w:rPr>
              <w:t>str. 3</w:t>
            </w:r>
          </w:p>
        </w:tc>
        <w:tc>
          <w:tcPr>
            <w:tcW w:w="3327" w:type="dxa"/>
          </w:tcPr>
          <w:p w14:paraId="4F20BD37" w14:textId="77777777" w:rsidR="00816D3A" w:rsidRPr="00DB5974" w:rsidRDefault="00816D3A" w:rsidP="00242C0F">
            <w:pPr>
              <w:jc w:val="both"/>
              <w:rPr>
                <w:sz w:val="20"/>
                <w:szCs w:val="20"/>
                <w:lang w:val="en-GB"/>
              </w:rPr>
            </w:pPr>
            <w:r w:rsidRPr="00DB5974">
              <w:rPr>
                <w:sz w:val="20"/>
                <w:szCs w:val="20"/>
                <w:lang w:val="en-GB"/>
              </w:rPr>
              <w:t xml:space="preserve">Beta-106579 3630 </w:t>
            </w:r>
            <w:r w:rsidRPr="00DB5974">
              <w:rPr>
                <w:rFonts w:ascii="Arial" w:hAnsi="Arial" w:cs="Arial"/>
                <w:sz w:val="20"/>
                <w:szCs w:val="20"/>
                <w:lang w:val="en-GB"/>
              </w:rPr>
              <w:t>±</w:t>
            </w:r>
            <w:r w:rsidRPr="00DB5974">
              <w:rPr>
                <w:sz w:val="20"/>
                <w:szCs w:val="20"/>
                <w:lang w:val="en-GB"/>
              </w:rPr>
              <w:t xml:space="preserve"> 80 BP [2195-1755 cal BC 2s.]</w:t>
            </w:r>
          </w:p>
        </w:tc>
        <w:tc>
          <w:tcPr>
            <w:tcW w:w="3327" w:type="dxa"/>
          </w:tcPr>
          <w:p w14:paraId="3607D6B3" w14:textId="77777777" w:rsidR="00816D3A" w:rsidRPr="0032190F" w:rsidRDefault="00816D3A" w:rsidP="00242C0F">
            <w:pPr>
              <w:jc w:val="both"/>
              <w:rPr>
                <w:sz w:val="20"/>
                <w:szCs w:val="20"/>
                <w:lang w:val="fr-FR"/>
              </w:rPr>
            </w:pPr>
            <w:r w:rsidRPr="0032190F">
              <w:rPr>
                <w:sz w:val="20"/>
                <w:szCs w:val="20"/>
                <w:lang w:val="fr-FR"/>
              </w:rPr>
              <w:t>horizon 3A-B : âge du Bronze moyen</w:t>
            </w:r>
          </w:p>
        </w:tc>
      </w:tr>
      <w:tr w:rsidR="00816D3A" w:rsidRPr="00DB5974" w14:paraId="0984002E" w14:textId="77777777">
        <w:trPr>
          <w:jc w:val="center"/>
        </w:trPr>
        <w:tc>
          <w:tcPr>
            <w:tcW w:w="816" w:type="dxa"/>
          </w:tcPr>
          <w:p w14:paraId="3A44C3D5" w14:textId="77777777" w:rsidR="00816D3A" w:rsidRPr="00DB5974" w:rsidRDefault="00816D3A" w:rsidP="00242C0F">
            <w:pPr>
              <w:jc w:val="both"/>
              <w:rPr>
                <w:sz w:val="20"/>
                <w:szCs w:val="20"/>
              </w:rPr>
            </w:pPr>
            <w:r w:rsidRPr="00DB5974">
              <w:rPr>
                <w:sz w:val="20"/>
                <w:szCs w:val="20"/>
              </w:rPr>
              <w:t>str. 4</w:t>
            </w:r>
          </w:p>
        </w:tc>
        <w:tc>
          <w:tcPr>
            <w:tcW w:w="3327" w:type="dxa"/>
          </w:tcPr>
          <w:p w14:paraId="7B198AE8" w14:textId="77777777" w:rsidR="00816D3A" w:rsidRPr="00DB5974" w:rsidRDefault="00816D3A" w:rsidP="00242C0F">
            <w:pPr>
              <w:jc w:val="both"/>
              <w:rPr>
                <w:sz w:val="20"/>
                <w:szCs w:val="20"/>
              </w:rPr>
            </w:pPr>
          </w:p>
        </w:tc>
        <w:tc>
          <w:tcPr>
            <w:tcW w:w="3327" w:type="dxa"/>
          </w:tcPr>
          <w:p w14:paraId="1DF2DFE4" w14:textId="77777777" w:rsidR="00816D3A" w:rsidRPr="00DB5974" w:rsidRDefault="00816D3A" w:rsidP="00242C0F">
            <w:pPr>
              <w:jc w:val="both"/>
              <w:rPr>
                <w:sz w:val="20"/>
                <w:szCs w:val="20"/>
              </w:rPr>
            </w:pPr>
            <w:r w:rsidRPr="00DB5974">
              <w:rPr>
                <w:sz w:val="20"/>
                <w:szCs w:val="20"/>
              </w:rPr>
              <w:t>fin du Bronze ancien</w:t>
            </w:r>
          </w:p>
        </w:tc>
      </w:tr>
      <w:tr w:rsidR="00F63684" w:rsidRPr="00DB5974" w14:paraId="37E0A5AA" w14:textId="77777777" w:rsidTr="00F63684">
        <w:trPr>
          <w:jc w:val="center"/>
        </w:trPr>
        <w:tc>
          <w:tcPr>
            <w:tcW w:w="816" w:type="dxa"/>
          </w:tcPr>
          <w:p w14:paraId="280789BA" w14:textId="77777777" w:rsidR="00F63684" w:rsidRPr="00DB5974" w:rsidRDefault="00F63684" w:rsidP="00242C0F">
            <w:pPr>
              <w:jc w:val="both"/>
              <w:rPr>
                <w:sz w:val="20"/>
                <w:szCs w:val="20"/>
              </w:rPr>
            </w:pPr>
            <w:r w:rsidRPr="00DB5974">
              <w:rPr>
                <w:sz w:val="20"/>
                <w:szCs w:val="20"/>
              </w:rPr>
              <w:t>str. 5</w:t>
            </w:r>
          </w:p>
        </w:tc>
        <w:tc>
          <w:tcPr>
            <w:tcW w:w="6654" w:type="dxa"/>
            <w:gridSpan w:val="2"/>
            <w:shd w:val="clear" w:color="auto" w:fill="DDD9C3" w:themeFill="background2" w:themeFillShade="E6"/>
          </w:tcPr>
          <w:p w14:paraId="443B7412" w14:textId="77777777" w:rsidR="00F63684" w:rsidRPr="00DB5974" w:rsidRDefault="00F63684" w:rsidP="00F63684">
            <w:pPr>
              <w:jc w:val="center"/>
              <w:rPr>
                <w:sz w:val="20"/>
                <w:szCs w:val="20"/>
              </w:rPr>
            </w:pPr>
            <w:r w:rsidRPr="00DB5974">
              <w:rPr>
                <w:sz w:val="20"/>
                <w:szCs w:val="20"/>
              </w:rPr>
              <w:t>dépôt alluvionnaires limoneux</w:t>
            </w:r>
          </w:p>
        </w:tc>
      </w:tr>
      <w:tr w:rsidR="00816D3A" w:rsidRPr="00DB5974" w14:paraId="46830733" w14:textId="77777777">
        <w:trPr>
          <w:jc w:val="center"/>
        </w:trPr>
        <w:tc>
          <w:tcPr>
            <w:tcW w:w="816" w:type="dxa"/>
          </w:tcPr>
          <w:p w14:paraId="40403D67" w14:textId="77777777" w:rsidR="00816D3A" w:rsidRPr="00DB5974" w:rsidRDefault="00816D3A" w:rsidP="00242C0F">
            <w:pPr>
              <w:jc w:val="both"/>
              <w:rPr>
                <w:sz w:val="20"/>
                <w:szCs w:val="20"/>
              </w:rPr>
            </w:pPr>
            <w:r w:rsidRPr="00DB5974">
              <w:rPr>
                <w:sz w:val="20"/>
                <w:szCs w:val="20"/>
              </w:rPr>
              <w:t>str. 6</w:t>
            </w:r>
          </w:p>
        </w:tc>
        <w:tc>
          <w:tcPr>
            <w:tcW w:w="3327" w:type="dxa"/>
          </w:tcPr>
          <w:p w14:paraId="7B807FAA" w14:textId="77777777" w:rsidR="00816D3A" w:rsidRPr="00DB5974" w:rsidRDefault="00816D3A" w:rsidP="00242C0F">
            <w:pPr>
              <w:jc w:val="both"/>
              <w:rPr>
                <w:sz w:val="20"/>
                <w:szCs w:val="20"/>
                <w:lang w:val="en-GB"/>
              </w:rPr>
            </w:pPr>
            <w:r w:rsidRPr="00DB5974">
              <w:rPr>
                <w:sz w:val="20"/>
                <w:szCs w:val="20"/>
                <w:lang w:val="en-GB"/>
              </w:rPr>
              <w:t xml:space="preserve">Beta-106580 3880 </w:t>
            </w:r>
            <w:r w:rsidRPr="00DB5974">
              <w:rPr>
                <w:rFonts w:ascii="Arial" w:hAnsi="Arial" w:cs="Arial"/>
                <w:sz w:val="20"/>
                <w:szCs w:val="20"/>
                <w:lang w:val="en-GB"/>
              </w:rPr>
              <w:t>±</w:t>
            </w:r>
            <w:r w:rsidRPr="00DB5974">
              <w:rPr>
                <w:sz w:val="20"/>
                <w:szCs w:val="20"/>
                <w:lang w:val="en-GB"/>
              </w:rPr>
              <w:t xml:space="preserve"> 80 BP [2570-2060 cal BC 2s.]</w:t>
            </w:r>
          </w:p>
        </w:tc>
        <w:tc>
          <w:tcPr>
            <w:tcW w:w="3327" w:type="dxa"/>
          </w:tcPr>
          <w:p w14:paraId="0BAEA881" w14:textId="77777777" w:rsidR="00816D3A" w:rsidRPr="00DB5974" w:rsidRDefault="00816D3A" w:rsidP="00242C0F">
            <w:pPr>
              <w:jc w:val="both"/>
              <w:rPr>
                <w:sz w:val="20"/>
                <w:szCs w:val="20"/>
              </w:rPr>
            </w:pPr>
            <w:r w:rsidRPr="00DB5974">
              <w:rPr>
                <w:sz w:val="20"/>
                <w:szCs w:val="20"/>
              </w:rPr>
              <w:t>Bronze ancien</w:t>
            </w:r>
          </w:p>
        </w:tc>
      </w:tr>
      <w:tr w:rsidR="00F63684" w:rsidRPr="00DB5974" w14:paraId="14D74C91" w14:textId="77777777" w:rsidTr="00F63684">
        <w:trPr>
          <w:jc w:val="center"/>
        </w:trPr>
        <w:tc>
          <w:tcPr>
            <w:tcW w:w="816" w:type="dxa"/>
          </w:tcPr>
          <w:p w14:paraId="2BB7FB0E" w14:textId="77777777" w:rsidR="00F63684" w:rsidRPr="00DB5974" w:rsidRDefault="00F63684" w:rsidP="00242C0F">
            <w:pPr>
              <w:jc w:val="both"/>
              <w:rPr>
                <w:sz w:val="20"/>
                <w:szCs w:val="20"/>
              </w:rPr>
            </w:pPr>
            <w:r w:rsidRPr="00DB5974">
              <w:rPr>
                <w:sz w:val="20"/>
                <w:szCs w:val="20"/>
              </w:rPr>
              <w:t>str. 7</w:t>
            </w:r>
          </w:p>
        </w:tc>
        <w:tc>
          <w:tcPr>
            <w:tcW w:w="6654" w:type="dxa"/>
            <w:gridSpan w:val="2"/>
            <w:shd w:val="clear" w:color="auto" w:fill="DDD9C3" w:themeFill="background2" w:themeFillShade="E6"/>
          </w:tcPr>
          <w:p w14:paraId="4C272585" w14:textId="77777777" w:rsidR="00F63684" w:rsidRPr="00DB5974" w:rsidRDefault="00F63684" w:rsidP="00F63684">
            <w:pPr>
              <w:jc w:val="center"/>
              <w:rPr>
                <w:sz w:val="20"/>
                <w:szCs w:val="20"/>
              </w:rPr>
            </w:pPr>
            <w:r w:rsidRPr="00DB5974">
              <w:rPr>
                <w:sz w:val="20"/>
                <w:szCs w:val="20"/>
              </w:rPr>
              <w:t>dépôt alluvionnaires limoneux</w:t>
            </w:r>
          </w:p>
        </w:tc>
      </w:tr>
      <w:tr w:rsidR="00816D3A" w:rsidRPr="006A329A" w14:paraId="69C2F4EC" w14:textId="77777777">
        <w:trPr>
          <w:jc w:val="center"/>
        </w:trPr>
        <w:tc>
          <w:tcPr>
            <w:tcW w:w="816" w:type="dxa"/>
          </w:tcPr>
          <w:p w14:paraId="22A103B6" w14:textId="77777777" w:rsidR="00816D3A" w:rsidRPr="00DB5974" w:rsidRDefault="00816D3A" w:rsidP="00242C0F">
            <w:pPr>
              <w:jc w:val="both"/>
              <w:rPr>
                <w:sz w:val="20"/>
                <w:szCs w:val="20"/>
              </w:rPr>
            </w:pPr>
            <w:r w:rsidRPr="00DB5974">
              <w:rPr>
                <w:sz w:val="20"/>
                <w:szCs w:val="20"/>
              </w:rPr>
              <w:t>str. 8</w:t>
            </w:r>
          </w:p>
        </w:tc>
        <w:tc>
          <w:tcPr>
            <w:tcW w:w="3327" w:type="dxa"/>
          </w:tcPr>
          <w:p w14:paraId="161816F7" w14:textId="77777777" w:rsidR="00816D3A" w:rsidRPr="00DB5974" w:rsidRDefault="00816D3A" w:rsidP="00242C0F">
            <w:pPr>
              <w:jc w:val="both"/>
              <w:rPr>
                <w:sz w:val="20"/>
                <w:szCs w:val="20"/>
                <w:lang w:val="en-GB"/>
              </w:rPr>
            </w:pPr>
            <w:r w:rsidRPr="00DB5974">
              <w:rPr>
                <w:sz w:val="20"/>
                <w:szCs w:val="20"/>
                <w:lang w:val="en-GB"/>
              </w:rPr>
              <w:t xml:space="preserve">Beta-106582 3780 </w:t>
            </w:r>
            <w:r w:rsidRPr="00DB5974">
              <w:rPr>
                <w:rFonts w:ascii="Arial" w:hAnsi="Arial" w:cs="Arial"/>
                <w:sz w:val="20"/>
                <w:szCs w:val="20"/>
                <w:lang w:val="en-GB"/>
              </w:rPr>
              <w:t>±</w:t>
            </w:r>
            <w:r w:rsidRPr="00DB5974">
              <w:rPr>
                <w:sz w:val="20"/>
                <w:szCs w:val="20"/>
                <w:lang w:val="en-GB"/>
              </w:rPr>
              <w:t xml:space="preserve"> 70 BP [2450-1975 cal BC 2s.]</w:t>
            </w:r>
          </w:p>
        </w:tc>
        <w:tc>
          <w:tcPr>
            <w:tcW w:w="3327" w:type="dxa"/>
          </w:tcPr>
          <w:p w14:paraId="3535BDE6" w14:textId="77777777" w:rsidR="00816D3A" w:rsidRPr="0032190F" w:rsidRDefault="00816D3A" w:rsidP="00242C0F">
            <w:pPr>
              <w:jc w:val="both"/>
              <w:rPr>
                <w:sz w:val="20"/>
                <w:szCs w:val="20"/>
                <w:lang w:val="fr-FR"/>
              </w:rPr>
            </w:pPr>
            <w:r w:rsidRPr="0032190F">
              <w:rPr>
                <w:sz w:val="20"/>
                <w:szCs w:val="20"/>
                <w:lang w:val="fr-FR"/>
              </w:rPr>
              <w:t>niveau d’habitation du Bronze ancien</w:t>
            </w:r>
          </w:p>
        </w:tc>
      </w:tr>
      <w:tr w:rsidR="00F63684" w:rsidRPr="00DB5974" w14:paraId="671728C5" w14:textId="77777777" w:rsidTr="00F63684">
        <w:trPr>
          <w:jc w:val="center"/>
        </w:trPr>
        <w:tc>
          <w:tcPr>
            <w:tcW w:w="816" w:type="dxa"/>
          </w:tcPr>
          <w:p w14:paraId="773AEFCD" w14:textId="77777777" w:rsidR="00F63684" w:rsidRPr="00DB5974" w:rsidRDefault="00F63684" w:rsidP="00242C0F">
            <w:pPr>
              <w:jc w:val="both"/>
              <w:rPr>
                <w:sz w:val="20"/>
                <w:szCs w:val="20"/>
              </w:rPr>
            </w:pPr>
            <w:r w:rsidRPr="00DB5974">
              <w:rPr>
                <w:sz w:val="20"/>
                <w:szCs w:val="20"/>
              </w:rPr>
              <w:t>str. 9</w:t>
            </w:r>
          </w:p>
        </w:tc>
        <w:tc>
          <w:tcPr>
            <w:tcW w:w="6654" w:type="dxa"/>
            <w:gridSpan w:val="2"/>
            <w:shd w:val="clear" w:color="auto" w:fill="DDD9C3" w:themeFill="background2" w:themeFillShade="E6"/>
          </w:tcPr>
          <w:p w14:paraId="2B0E8528" w14:textId="77777777" w:rsidR="00F63684" w:rsidRPr="00DB5974" w:rsidRDefault="00F63684" w:rsidP="00F63684">
            <w:pPr>
              <w:jc w:val="center"/>
              <w:rPr>
                <w:sz w:val="20"/>
                <w:szCs w:val="20"/>
              </w:rPr>
            </w:pPr>
            <w:r w:rsidRPr="00DB5974">
              <w:rPr>
                <w:sz w:val="20"/>
                <w:szCs w:val="20"/>
              </w:rPr>
              <w:t>dépôt alluvionnaires limoneux</w:t>
            </w:r>
          </w:p>
        </w:tc>
      </w:tr>
      <w:tr w:rsidR="00F63684" w:rsidRPr="00DB5974" w14:paraId="64DDC0E8" w14:textId="77777777" w:rsidTr="00F63684">
        <w:trPr>
          <w:jc w:val="center"/>
        </w:trPr>
        <w:tc>
          <w:tcPr>
            <w:tcW w:w="816" w:type="dxa"/>
          </w:tcPr>
          <w:p w14:paraId="7E83F437" w14:textId="77777777" w:rsidR="00F63684" w:rsidRPr="00DB5974" w:rsidRDefault="00F63684" w:rsidP="00242C0F">
            <w:pPr>
              <w:jc w:val="both"/>
              <w:rPr>
                <w:sz w:val="20"/>
                <w:szCs w:val="20"/>
              </w:rPr>
            </w:pPr>
            <w:r w:rsidRPr="00DB5974">
              <w:rPr>
                <w:sz w:val="20"/>
                <w:szCs w:val="20"/>
              </w:rPr>
              <w:t>str. 10</w:t>
            </w:r>
          </w:p>
        </w:tc>
        <w:tc>
          <w:tcPr>
            <w:tcW w:w="6654" w:type="dxa"/>
            <w:gridSpan w:val="2"/>
            <w:shd w:val="clear" w:color="auto" w:fill="948A54" w:themeFill="background2" w:themeFillShade="80"/>
          </w:tcPr>
          <w:p w14:paraId="273CDC57" w14:textId="77777777" w:rsidR="00F63684" w:rsidRPr="00DB5974" w:rsidRDefault="00F63684" w:rsidP="00F63684">
            <w:pPr>
              <w:jc w:val="center"/>
              <w:rPr>
                <w:sz w:val="20"/>
                <w:szCs w:val="20"/>
              </w:rPr>
            </w:pPr>
            <w:r w:rsidRPr="00DB5974">
              <w:rPr>
                <w:sz w:val="20"/>
                <w:szCs w:val="20"/>
              </w:rPr>
              <w:t>dépôt alluvionnaires argilo-limoneux</w:t>
            </w:r>
          </w:p>
        </w:tc>
      </w:tr>
    </w:tbl>
    <w:p w14:paraId="2A3E732D" w14:textId="77777777" w:rsidR="00F610FD" w:rsidRPr="0032190F" w:rsidRDefault="00F610FD" w:rsidP="00242C0F">
      <w:pPr>
        <w:jc w:val="both"/>
        <w:rPr>
          <w:lang w:val="fr-FR"/>
        </w:rPr>
      </w:pPr>
      <w:r w:rsidRPr="0032190F">
        <w:rPr>
          <w:lang w:val="fr-FR"/>
        </w:rPr>
        <w:t>(BIB 1425 p. 25</w:t>
      </w:r>
      <w:r w:rsidR="00D03CA9" w:rsidRPr="0032190F">
        <w:rPr>
          <w:lang w:val="fr-FR"/>
        </w:rPr>
        <w:t xml:space="preserve"> et datation p. 177 et sq.</w:t>
      </w:r>
      <w:r w:rsidRPr="0032190F">
        <w:rPr>
          <w:lang w:val="fr-FR"/>
        </w:rPr>
        <w:t>)</w:t>
      </w:r>
    </w:p>
    <w:p w14:paraId="38D55898" w14:textId="77777777" w:rsidR="006E6506" w:rsidRPr="00784BEC" w:rsidRDefault="006E6506" w:rsidP="00242C0F">
      <w:pPr>
        <w:jc w:val="both"/>
        <w:rPr>
          <w:lang w:val="it-IT"/>
        </w:rPr>
      </w:pPr>
      <w:r w:rsidRPr="00784BEC">
        <w:rPr>
          <w:lang w:val="it-IT"/>
        </w:rPr>
        <w:t>Dans la strate 6 (str. 6) : une épingle (</w:t>
      </w:r>
      <w:r w:rsidRPr="00784BEC">
        <w:rPr>
          <w:i/>
          <w:lang w:val="it-IT"/>
        </w:rPr>
        <w:t>spillone a rotolo con gambo a sezione in parte quadrangolare</w:t>
      </w:r>
      <w:r w:rsidRPr="00784BEC">
        <w:rPr>
          <w:lang w:val="it-IT"/>
        </w:rPr>
        <w:t>)  (BIB 1425 p. 175)</w:t>
      </w:r>
    </w:p>
    <w:p w14:paraId="6BB4917D" w14:textId="77777777" w:rsidR="006E6506" w:rsidRPr="00784BEC" w:rsidRDefault="006E6506" w:rsidP="00242C0F">
      <w:pPr>
        <w:jc w:val="both"/>
        <w:rPr>
          <w:lang w:val="it-IT"/>
        </w:rPr>
      </w:pPr>
    </w:p>
    <w:p w14:paraId="093E5330" w14:textId="77777777" w:rsidR="00F610FD" w:rsidRPr="00784BEC" w:rsidRDefault="00F610FD" w:rsidP="00242C0F">
      <w:pPr>
        <w:jc w:val="both"/>
        <w:rPr>
          <w:lang w:val="it-IT"/>
        </w:rPr>
      </w:pPr>
    </w:p>
    <w:p w14:paraId="370A05C5" w14:textId="77777777" w:rsidR="00F610FD" w:rsidRPr="00426FF9" w:rsidRDefault="00CE0F2C" w:rsidP="00426FF9">
      <w:pPr>
        <w:pStyle w:val="Heading1"/>
        <w:rPr>
          <w:lang w:val="es-ES"/>
        </w:rPr>
      </w:pPr>
      <w:r w:rsidRPr="00426FF9">
        <w:rPr>
          <w:lang w:val="es-ES"/>
        </w:rPr>
        <w:t>MADONNA DEL PIANO</w:t>
      </w:r>
    </w:p>
    <w:p w14:paraId="168C2C4A" w14:textId="77777777" w:rsidR="00F610FD" w:rsidRPr="00CE0F2C" w:rsidRDefault="00F610FD" w:rsidP="00242C0F">
      <w:pPr>
        <w:rPr>
          <w:lang w:val="es-ES"/>
        </w:rPr>
      </w:pPr>
    </w:p>
    <w:p w14:paraId="1A8BBE92" w14:textId="6E129FFC" w:rsidR="00CE0F2C" w:rsidRPr="00CE0F2C" w:rsidRDefault="00CE0F2C" w:rsidP="00CE0F2C">
      <w:pPr>
        <w:jc w:val="both"/>
        <w:rPr>
          <w:lang w:val="es-ES"/>
        </w:rPr>
      </w:pPr>
      <w:r w:rsidRPr="00CE0F2C">
        <w:rPr>
          <w:lang w:val="es-ES"/>
        </w:rPr>
        <w:t xml:space="preserve">Site de </w:t>
      </w:r>
      <w:hyperlink r:id="rId9879" w:anchor="Sit_Sesto_Fiorentino" w:history="1">
        <w:r w:rsidRPr="00CE0F2C">
          <w:rPr>
            <w:rStyle w:val="Hyperlink"/>
            <w:lang w:val="es-ES"/>
          </w:rPr>
          <w:t>Sesto Fiorentino</w:t>
        </w:r>
      </w:hyperlink>
      <w:r w:rsidRPr="00CE0F2C">
        <w:rPr>
          <w:lang w:val="es-ES"/>
        </w:rPr>
        <w:t xml:space="preserve"> (SS BIB)</w:t>
      </w:r>
    </w:p>
    <w:p w14:paraId="7E1A968A" w14:textId="77777777" w:rsidR="00F610FD" w:rsidRPr="0032190F" w:rsidRDefault="00F610FD" w:rsidP="00242C0F">
      <w:pPr>
        <w:jc w:val="both"/>
        <w:rPr>
          <w:lang w:val="fr-FR"/>
        </w:rPr>
      </w:pPr>
      <w:r w:rsidRPr="0032190F">
        <w:rPr>
          <w:lang w:val="fr-FR"/>
        </w:rPr>
        <w:t xml:space="preserve">Aire fouillée d’environ </w:t>
      </w:r>
      <w:smartTag w:uri="urn:schemas-microsoft-com:office:smarttags" w:element="metricconverter">
        <w:smartTagPr>
          <w:attr w:name="ProductID" w:val="300 m2"/>
        </w:smartTagPr>
        <w:r w:rsidRPr="0032190F">
          <w:rPr>
            <w:lang w:val="fr-FR"/>
          </w:rPr>
          <w:t>300 m2</w:t>
        </w:r>
      </w:smartTag>
      <w:r w:rsidRPr="0032190F">
        <w:rPr>
          <w:lang w:val="fr-FR"/>
        </w:rPr>
        <w:t>, sous-divisée entre Madonna del Piano 1 (</w:t>
      </w:r>
      <w:smartTag w:uri="urn:schemas-microsoft-com:office:smarttags" w:element="metricconverter">
        <w:smartTagPr>
          <w:attr w:name="ProductID" w:val="100 m2"/>
        </w:smartTagPr>
        <w:r w:rsidRPr="0032190F">
          <w:rPr>
            <w:lang w:val="fr-FR"/>
          </w:rPr>
          <w:t>100 m2</w:t>
        </w:r>
      </w:smartTag>
      <w:r w:rsidRPr="0032190F">
        <w:rPr>
          <w:lang w:val="fr-FR"/>
        </w:rPr>
        <w:t>) et Madonna del Piano 2 (</w:t>
      </w:r>
      <w:smartTag w:uri="urn:schemas-microsoft-com:office:smarttags" w:element="metricconverter">
        <w:smartTagPr>
          <w:attr w:name="ProductID" w:val="200 m2"/>
        </w:smartTagPr>
        <w:r w:rsidRPr="0032190F">
          <w:rPr>
            <w:lang w:val="fr-FR"/>
          </w:rPr>
          <w:t>200 m2</w:t>
        </w:r>
      </w:smartTag>
      <w:r w:rsidRPr="0032190F">
        <w:rPr>
          <w:lang w:val="fr-FR"/>
        </w:rPr>
        <w:t>).</w:t>
      </w:r>
    </w:p>
    <w:p w14:paraId="5D0E327A" w14:textId="77777777" w:rsidR="00F610FD" w:rsidRPr="0032190F" w:rsidRDefault="00F610FD"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16"/>
        <w:gridCol w:w="3327"/>
        <w:gridCol w:w="4143"/>
      </w:tblGrid>
      <w:tr w:rsidR="00F63684" w:rsidRPr="00DB5974" w14:paraId="49B163CC" w14:textId="77777777" w:rsidTr="00F63684">
        <w:trPr>
          <w:jc w:val="center"/>
        </w:trPr>
        <w:tc>
          <w:tcPr>
            <w:tcW w:w="4143" w:type="dxa"/>
            <w:gridSpan w:val="2"/>
            <w:vAlign w:val="center"/>
          </w:tcPr>
          <w:p w14:paraId="04B36663" w14:textId="77777777" w:rsidR="00F63684" w:rsidRPr="00DB5974" w:rsidRDefault="00F63684" w:rsidP="00242C0F">
            <w:pPr>
              <w:jc w:val="center"/>
              <w:rPr>
                <w:b/>
                <w:sz w:val="20"/>
                <w:szCs w:val="20"/>
              </w:rPr>
            </w:pPr>
            <w:r w:rsidRPr="00DB5974">
              <w:rPr>
                <w:b/>
                <w:sz w:val="20"/>
                <w:szCs w:val="20"/>
              </w:rPr>
              <w:t>Madonna del Piano 1</w:t>
            </w:r>
          </w:p>
        </w:tc>
        <w:tc>
          <w:tcPr>
            <w:tcW w:w="4143" w:type="dxa"/>
          </w:tcPr>
          <w:p w14:paraId="716BA54D" w14:textId="77777777" w:rsidR="00F63684" w:rsidRPr="00DB5974" w:rsidRDefault="00F63684" w:rsidP="00242C0F">
            <w:pPr>
              <w:jc w:val="center"/>
              <w:rPr>
                <w:b/>
                <w:sz w:val="20"/>
                <w:szCs w:val="20"/>
              </w:rPr>
            </w:pPr>
          </w:p>
        </w:tc>
      </w:tr>
      <w:tr w:rsidR="00F63684" w:rsidRPr="00DB5974" w14:paraId="562ECE83" w14:textId="77777777" w:rsidTr="00F63684">
        <w:trPr>
          <w:jc w:val="center"/>
        </w:trPr>
        <w:tc>
          <w:tcPr>
            <w:tcW w:w="816" w:type="dxa"/>
            <w:vAlign w:val="center"/>
          </w:tcPr>
          <w:p w14:paraId="354E6772" w14:textId="77777777" w:rsidR="00F63684" w:rsidRPr="00DB5974" w:rsidRDefault="00F63684" w:rsidP="00242C0F">
            <w:pPr>
              <w:jc w:val="center"/>
              <w:rPr>
                <w:sz w:val="20"/>
                <w:szCs w:val="20"/>
              </w:rPr>
            </w:pPr>
            <w:r w:rsidRPr="00DB5974">
              <w:rPr>
                <w:sz w:val="20"/>
                <w:szCs w:val="20"/>
              </w:rPr>
              <w:t>str. 1</w:t>
            </w:r>
          </w:p>
        </w:tc>
        <w:tc>
          <w:tcPr>
            <w:tcW w:w="3327" w:type="dxa"/>
            <w:vAlign w:val="center"/>
          </w:tcPr>
          <w:p w14:paraId="1BE34E31" w14:textId="77777777" w:rsidR="00F63684" w:rsidRPr="00DB5974" w:rsidRDefault="00F63684" w:rsidP="00242C0F">
            <w:pPr>
              <w:jc w:val="center"/>
              <w:rPr>
                <w:sz w:val="20"/>
                <w:szCs w:val="20"/>
              </w:rPr>
            </w:pPr>
            <w:r w:rsidRPr="00DB5974">
              <w:rPr>
                <w:sz w:val="20"/>
                <w:szCs w:val="20"/>
              </w:rPr>
              <w:t>terrain agricole</w:t>
            </w:r>
          </w:p>
        </w:tc>
        <w:tc>
          <w:tcPr>
            <w:tcW w:w="4143" w:type="dxa"/>
          </w:tcPr>
          <w:p w14:paraId="7A3B761A" w14:textId="77777777" w:rsidR="00F63684" w:rsidRPr="00DB5974" w:rsidRDefault="00F63684" w:rsidP="00242C0F">
            <w:pPr>
              <w:jc w:val="center"/>
              <w:rPr>
                <w:sz w:val="20"/>
                <w:szCs w:val="20"/>
              </w:rPr>
            </w:pPr>
          </w:p>
        </w:tc>
      </w:tr>
      <w:tr w:rsidR="00F63684" w:rsidRPr="00DB5974" w14:paraId="6613CFB9" w14:textId="77777777" w:rsidTr="00F63684">
        <w:trPr>
          <w:jc w:val="center"/>
        </w:trPr>
        <w:tc>
          <w:tcPr>
            <w:tcW w:w="816" w:type="dxa"/>
            <w:vAlign w:val="center"/>
          </w:tcPr>
          <w:p w14:paraId="5CB55639" w14:textId="77777777" w:rsidR="00F63684" w:rsidRPr="00DB5974" w:rsidRDefault="00F63684" w:rsidP="00242C0F">
            <w:pPr>
              <w:jc w:val="center"/>
              <w:rPr>
                <w:sz w:val="20"/>
                <w:szCs w:val="20"/>
              </w:rPr>
            </w:pPr>
            <w:r w:rsidRPr="00DB5974">
              <w:rPr>
                <w:sz w:val="20"/>
                <w:szCs w:val="20"/>
              </w:rPr>
              <w:t>str. 2</w:t>
            </w:r>
          </w:p>
        </w:tc>
        <w:tc>
          <w:tcPr>
            <w:tcW w:w="3327" w:type="dxa"/>
            <w:vAlign w:val="center"/>
          </w:tcPr>
          <w:p w14:paraId="33B9B25B" w14:textId="77777777" w:rsidR="00F63684" w:rsidRPr="00DB5974" w:rsidRDefault="00F63684" w:rsidP="00242C0F">
            <w:pPr>
              <w:jc w:val="center"/>
              <w:rPr>
                <w:sz w:val="20"/>
                <w:szCs w:val="20"/>
              </w:rPr>
            </w:pPr>
            <w:r w:rsidRPr="00DB5974">
              <w:rPr>
                <w:sz w:val="20"/>
                <w:szCs w:val="20"/>
              </w:rPr>
              <w:t>dépôt alluvionnaire</w:t>
            </w:r>
          </w:p>
        </w:tc>
        <w:tc>
          <w:tcPr>
            <w:tcW w:w="4143" w:type="dxa"/>
          </w:tcPr>
          <w:p w14:paraId="75FC2B3E" w14:textId="77777777" w:rsidR="00F63684" w:rsidRPr="00DB5974" w:rsidRDefault="00F63684" w:rsidP="00242C0F">
            <w:pPr>
              <w:jc w:val="center"/>
              <w:rPr>
                <w:sz w:val="20"/>
                <w:szCs w:val="20"/>
              </w:rPr>
            </w:pPr>
          </w:p>
        </w:tc>
      </w:tr>
      <w:tr w:rsidR="00F63684" w:rsidRPr="00DB5974" w14:paraId="01DC0883" w14:textId="77777777" w:rsidTr="00F63684">
        <w:trPr>
          <w:jc w:val="center"/>
        </w:trPr>
        <w:tc>
          <w:tcPr>
            <w:tcW w:w="816" w:type="dxa"/>
            <w:vAlign w:val="center"/>
          </w:tcPr>
          <w:p w14:paraId="2114E31F" w14:textId="77777777" w:rsidR="00F63684" w:rsidRPr="00DB5974" w:rsidRDefault="00F63684" w:rsidP="00242C0F">
            <w:pPr>
              <w:jc w:val="center"/>
              <w:rPr>
                <w:sz w:val="20"/>
                <w:szCs w:val="20"/>
              </w:rPr>
            </w:pPr>
            <w:r w:rsidRPr="00DB5974">
              <w:rPr>
                <w:sz w:val="20"/>
                <w:szCs w:val="20"/>
              </w:rPr>
              <w:t>str. 3</w:t>
            </w:r>
          </w:p>
        </w:tc>
        <w:tc>
          <w:tcPr>
            <w:tcW w:w="3327" w:type="dxa"/>
            <w:vAlign w:val="center"/>
          </w:tcPr>
          <w:p w14:paraId="3959D9DA" w14:textId="77777777" w:rsidR="00F63684" w:rsidRPr="00DB5974" w:rsidRDefault="00F63684" w:rsidP="00F63684">
            <w:pPr>
              <w:jc w:val="center"/>
              <w:rPr>
                <w:sz w:val="20"/>
                <w:szCs w:val="20"/>
              </w:rPr>
            </w:pPr>
            <w:r w:rsidRPr="00DB5974">
              <w:rPr>
                <w:sz w:val="20"/>
                <w:szCs w:val="20"/>
              </w:rPr>
              <w:t>limons argileux</w:t>
            </w:r>
          </w:p>
        </w:tc>
        <w:tc>
          <w:tcPr>
            <w:tcW w:w="4143" w:type="dxa"/>
          </w:tcPr>
          <w:p w14:paraId="470765DF" w14:textId="77777777" w:rsidR="00F63684" w:rsidRPr="00DB5974" w:rsidRDefault="00F63684" w:rsidP="00242C0F">
            <w:pPr>
              <w:jc w:val="center"/>
              <w:rPr>
                <w:sz w:val="20"/>
                <w:szCs w:val="20"/>
              </w:rPr>
            </w:pPr>
            <w:r>
              <w:rPr>
                <w:sz w:val="20"/>
                <w:szCs w:val="20"/>
              </w:rPr>
              <w:t>Orientalisant</w:t>
            </w:r>
          </w:p>
        </w:tc>
      </w:tr>
      <w:tr w:rsidR="00F63684" w:rsidRPr="00DB5974" w14:paraId="32F98EB9" w14:textId="77777777" w:rsidTr="00F63684">
        <w:trPr>
          <w:jc w:val="center"/>
        </w:trPr>
        <w:tc>
          <w:tcPr>
            <w:tcW w:w="816" w:type="dxa"/>
            <w:vAlign w:val="center"/>
          </w:tcPr>
          <w:p w14:paraId="713F3DAA" w14:textId="77777777" w:rsidR="00F63684" w:rsidRPr="00DB5974" w:rsidRDefault="00F63684" w:rsidP="00242C0F">
            <w:pPr>
              <w:jc w:val="center"/>
              <w:rPr>
                <w:sz w:val="20"/>
                <w:szCs w:val="20"/>
              </w:rPr>
            </w:pPr>
            <w:r w:rsidRPr="00DB5974">
              <w:rPr>
                <w:sz w:val="20"/>
                <w:szCs w:val="20"/>
              </w:rPr>
              <w:t>str. 4</w:t>
            </w:r>
          </w:p>
        </w:tc>
        <w:tc>
          <w:tcPr>
            <w:tcW w:w="3327" w:type="dxa"/>
            <w:vAlign w:val="center"/>
          </w:tcPr>
          <w:p w14:paraId="222D85D1" w14:textId="77777777" w:rsidR="00F63684" w:rsidRPr="00DB5974" w:rsidRDefault="00F63684" w:rsidP="00242C0F">
            <w:pPr>
              <w:jc w:val="center"/>
              <w:rPr>
                <w:sz w:val="20"/>
                <w:szCs w:val="20"/>
              </w:rPr>
            </w:pPr>
            <w:r w:rsidRPr="00DB5974">
              <w:rPr>
                <w:sz w:val="20"/>
                <w:szCs w:val="20"/>
              </w:rPr>
              <w:t>dépôt alluvionnaire limono-sableux</w:t>
            </w:r>
          </w:p>
        </w:tc>
        <w:tc>
          <w:tcPr>
            <w:tcW w:w="4143" w:type="dxa"/>
          </w:tcPr>
          <w:p w14:paraId="4773726D" w14:textId="77777777" w:rsidR="00F63684" w:rsidRPr="00DB5974" w:rsidRDefault="00F63684" w:rsidP="00242C0F">
            <w:pPr>
              <w:jc w:val="center"/>
              <w:rPr>
                <w:sz w:val="20"/>
                <w:szCs w:val="20"/>
              </w:rPr>
            </w:pPr>
          </w:p>
        </w:tc>
      </w:tr>
      <w:tr w:rsidR="00F63684" w:rsidRPr="00DB5974" w14:paraId="5CFE555E" w14:textId="77777777" w:rsidTr="00F63684">
        <w:trPr>
          <w:jc w:val="center"/>
        </w:trPr>
        <w:tc>
          <w:tcPr>
            <w:tcW w:w="816" w:type="dxa"/>
            <w:vAlign w:val="center"/>
          </w:tcPr>
          <w:p w14:paraId="2AE521DB" w14:textId="77777777" w:rsidR="00F63684" w:rsidRPr="00DB5974" w:rsidRDefault="00F63684" w:rsidP="00242C0F">
            <w:pPr>
              <w:jc w:val="center"/>
              <w:rPr>
                <w:sz w:val="20"/>
                <w:szCs w:val="20"/>
              </w:rPr>
            </w:pPr>
            <w:r w:rsidRPr="00DB5974">
              <w:rPr>
                <w:sz w:val="20"/>
                <w:szCs w:val="20"/>
              </w:rPr>
              <w:t>str. 5</w:t>
            </w:r>
          </w:p>
        </w:tc>
        <w:tc>
          <w:tcPr>
            <w:tcW w:w="3327" w:type="dxa"/>
            <w:vAlign w:val="center"/>
          </w:tcPr>
          <w:p w14:paraId="33508F73" w14:textId="77777777" w:rsidR="00F63684" w:rsidRPr="00DB5974" w:rsidRDefault="00F63684" w:rsidP="00F63684">
            <w:pPr>
              <w:jc w:val="center"/>
              <w:rPr>
                <w:sz w:val="20"/>
                <w:szCs w:val="20"/>
              </w:rPr>
            </w:pPr>
            <w:r w:rsidRPr="00DB5974">
              <w:rPr>
                <w:sz w:val="20"/>
                <w:szCs w:val="20"/>
              </w:rPr>
              <w:t>limons</w:t>
            </w:r>
          </w:p>
        </w:tc>
        <w:tc>
          <w:tcPr>
            <w:tcW w:w="4143" w:type="dxa"/>
          </w:tcPr>
          <w:p w14:paraId="349BEDCB" w14:textId="77777777" w:rsidR="00F63684" w:rsidRPr="00DB5974" w:rsidRDefault="00F63684" w:rsidP="00242C0F">
            <w:pPr>
              <w:jc w:val="center"/>
              <w:rPr>
                <w:sz w:val="20"/>
                <w:szCs w:val="20"/>
              </w:rPr>
            </w:pPr>
            <w:r w:rsidRPr="00DB5974">
              <w:rPr>
                <w:sz w:val="20"/>
                <w:szCs w:val="20"/>
              </w:rPr>
              <w:t>âge du Bronze</w:t>
            </w:r>
          </w:p>
        </w:tc>
      </w:tr>
      <w:tr w:rsidR="00F63684" w:rsidRPr="00DB5974" w14:paraId="628666C5" w14:textId="77777777" w:rsidTr="00F63684">
        <w:trPr>
          <w:jc w:val="center"/>
        </w:trPr>
        <w:tc>
          <w:tcPr>
            <w:tcW w:w="816" w:type="dxa"/>
            <w:vAlign w:val="center"/>
          </w:tcPr>
          <w:p w14:paraId="241DE213" w14:textId="77777777" w:rsidR="00F63684" w:rsidRPr="00DB5974" w:rsidRDefault="00F63684" w:rsidP="00242C0F">
            <w:pPr>
              <w:jc w:val="center"/>
              <w:rPr>
                <w:sz w:val="20"/>
                <w:szCs w:val="20"/>
              </w:rPr>
            </w:pPr>
            <w:r w:rsidRPr="00DB5974">
              <w:rPr>
                <w:sz w:val="20"/>
                <w:szCs w:val="20"/>
              </w:rPr>
              <w:lastRenderedPageBreak/>
              <w:t>str. 6</w:t>
            </w:r>
          </w:p>
        </w:tc>
        <w:tc>
          <w:tcPr>
            <w:tcW w:w="3327" w:type="dxa"/>
            <w:vAlign w:val="center"/>
          </w:tcPr>
          <w:p w14:paraId="2976AE19" w14:textId="77777777" w:rsidR="00F63684" w:rsidRPr="00DB5974" w:rsidRDefault="00F63684" w:rsidP="00242C0F">
            <w:pPr>
              <w:jc w:val="center"/>
              <w:rPr>
                <w:sz w:val="20"/>
                <w:szCs w:val="20"/>
              </w:rPr>
            </w:pPr>
            <w:r w:rsidRPr="00DB5974">
              <w:rPr>
                <w:sz w:val="20"/>
                <w:szCs w:val="20"/>
              </w:rPr>
              <w:t>dépôt alluvionnaire sablo argileux</w:t>
            </w:r>
          </w:p>
        </w:tc>
        <w:tc>
          <w:tcPr>
            <w:tcW w:w="4143" w:type="dxa"/>
          </w:tcPr>
          <w:p w14:paraId="4901BB97" w14:textId="77777777" w:rsidR="00F63684" w:rsidRPr="00DB5974" w:rsidRDefault="00F63684" w:rsidP="00242C0F">
            <w:pPr>
              <w:jc w:val="center"/>
              <w:rPr>
                <w:sz w:val="20"/>
                <w:szCs w:val="20"/>
              </w:rPr>
            </w:pPr>
          </w:p>
        </w:tc>
      </w:tr>
      <w:tr w:rsidR="00F63684" w:rsidRPr="006A329A" w14:paraId="615667B3" w14:textId="77777777" w:rsidTr="00F63684">
        <w:trPr>
          <w:jc w:val="center"/>
        </w:trPr>
        <w:tc>
          <w:tcPr>
            <w:tcW w:w="816" w:type="dxa"/>
            <w:vAlign w:val="center"/>
          </w:tcPr>
          <w:p w14:paraId="59218861" w14:textId="77777777" w:rsidR="00F63684" w:rsidRPr="00DB5974" w:rsidRDefault="00F63684" w:rsidP="00242C0F">
            <w:pPr>
              <w:jc w:val="center"/>
              <w:rPr>
                <w:sz w:val="20"/>
                <w:szCs w:val="20"/>
              </w:rPr>
            </w:pPr>
            <w:r w:rsidRPr="00DB5974">
              <w:rPr>
                <w:sz w:val="20"/>
                <w:szCs w:val="20"/>
              </w:rPr>
              <w:t>str. 7</w:t>
            </w:r>
          </w:p>
        </w:tc>
        <w:tc>
          <w:tcPr>
            <w:tcW w:w="3327" w:type="dxa"/>
            <w:vAlign w:val="center"/>
          </w:tcPr>
          <w:p w14:paraId="7679D1E5" w14:textId="77777777" w:rsidR="00F63684" w:rsidRPr="0032190F" w:rsidRDefault="00F63684" w:rsidP="00242C0F">
            <w:pPr>
              <w:jc w:val="center"/>
              <w:rPr>
                <w:sz w:val="20"/>
                <w:szCs w:val="20"/>
                <w:lang w:val="fr-FR"/>
              </w:rPr>
            </w:pPr>
            <w:r w:rsidRPr="0032190F">
              <w:rPr>
                <w:sz w:val="20"/>
                <w:szCs w:val="20"/>
                <w:lang w:val="fr-FR"/>
              </w:rPr>
              <w:t>habitation de l’âge du Bronze</w:t>
            </w:r>
          </w:p>
        </w:tc>
        <w:tc>
          <w:tcPr>
            <w:tcW w:w="4143" w:type="dxa"/>
          </w:tcPr>
          <w:p w14:paraId="3A76242B" w14:textId="77777777" w:rsidR="00F63684" w:rsidRPr="0032190F" w:rsidRDefault="00F63684" w:rsidP="00242C0F">
            <w:pPr>
              <w:jc w:val="center"/>
              <w:rPr>
                <w:sz w:val="20"/>
                <w:szCs w:val="20"/>
                <w:lang w:val="fr-FR"/>
              </w:rPr>
            </w:pPr>
          </w:p>
        </w:tc>
      </w:tr>
      <w:tr w:rsidR="00F63684" w:rsidRPr="00DB5974" w14:paraId="6B1D42C5" w14:textId="77777777" w:rsidTr="00F63684">
        <w:trPr>
          <w:jc w:val="center"/>
        </w:trPr>
        <w:tc>
          <w:tcPr>
            <w:tcW w:w="816" w:type="dxa"/>
            <w:vAlign w:val="center"/>
          </w:tcPr>
          <w:p w14:paraId="4AD53550" w14:textId="77777777" w:rsidR="00F63684" w:rsidRPr="00DB5974" w:rsidRDefault="00F63684" w:rsidP="00242C0F">
            <w:pPr>
              <w:jc w:val="center"/>
              <w:rPr>
                <w:sz w:val="20"/>
                <w:szCs w:val="20"/>
              </w:rPr>
            </w:pPr>
            <w:r w:rsidRPr="00DB5974">
              <w:rPr>
                <w:sz w:val="20"/>
                <w:szCs w:val="20"/>
              </w:rPr>
              <w:t>str. 8</w:t>
            </w:r>
          </w:p>
        </w:tc>
        <w:tc>
          <w:tcPr>
            <w:tcW w:w="3327" w:type="dxa"/>
            <w:vAlign w:val="center"/>
          </w:tcPr>
          <w:p w14:paraId="706B1E7E" w14:textId="77777777" w:rsidR="00F63684" w:rsidRPr="00DB5974" w:rsidRDefault="00F63684" w:rsidP="00242C0F">
            <w:pPr>
              <w:jc w:val="center"/>
              <w:rPr>
                <w:sz w:val="20"/>
                <w:szCs w:val="20"/>
              </w:rPr>
            </w:pPr>
            <w:r w:rsidRPr="00DB5974">
              <w:rPr>
                <w:sz w:val="20"/>
                <w:szCs w:val="20"/>
              </w:rPr>
              <w:t>dépôt alluvionnaire</w:t>
            </w:r>
          </w:p>
        </w:tc>
        <w:tc>
          <w:tcPr>
            <w:tcW w:w="4143" w:type="dxa"/>
          </w:tcPr>
          <w:p w14:paraId="587DBF35" w14:textId="77777777" w:rsidR="00F63684" w:rsidRPr="00DB5974" w:rsidRDefault="00F63684" w:rsidP="00242C0F">
            <w:pPr>
              <w:jc w:val="center"/>
              <w:rPr>
                <w:sz w:val="20"/>
                <w:szCs w:val="20"/>
              </w:rPr>
            </w:pPr>
          </w:p>
        </w:tc>
      </w:tr>
    </w:tbl>
    <w:p w14:paraId="5C977CB2" w14:textId="77777777" w:rsidR="00F610FD" w:rsidRDefault="00F610FD" w:rsidP="00242C0F">
      <w:pPr>
        <w:jc w:val="both"/>
      </w:pPr>
      <w:r>
        <w:t>(BIB 1425 p. 25)</w:t>
      </w:r>
    </w:p>
    <w:p w14:paraId="3A979FB1" w14:textId="77777777" w:rsidR="00F610FD" w:rsidRDefault="00F610FD" w:rsidP="00242C0F">
      <w:pPr>
        <w:jc w:val="both"/>
      </w:pPr>
    </w:p>
    <w:p w14:paraId="65D619C6" w14:textId="77777777" w:rsidR="00CE0F2C" w:rsidRDefault="00CE0F2C" w:rsidP="00426FF9">
      <w:pPr>
        <w:pStyle w:val="Heading1"/>
      </w:pPr>
      <w:r>
        <w:t>TERMINE EST 2</w:t>
      </w:r>
    </w:p>
    <w:p w14:paraId="61A79DEA" w14:textId="4D92F107" w:rsidR="00CE0F2C" w:rsidRPr="00CE0F2C" w:rsidRDefault="00CE0F2C" w:rsidP="00CE0F2C">
      <w:pPr>
        <w:jc w:val="both"/>
        <w:rPr>
          <w:lang w:val="es-ES"/>
        </w:rPr>
      </w:pPr>
      <w:r w:rsidRPr="00CE0F2C">
        <w:rPr>
          <w:lang w:val="es-ES"/>
        </w:rPr>
        <w:t xml:space="preserve">Site de </w:t>
      </w:r>
      <w:hyperlink r:id="rId9880" w:anchor="Sit_Sesto_Fiorentino" w:history="1">
        <w:r w:rsidRPr="00CE0F2C">
          <w:rPr>
            <w:rStyle w:val="Hyperlink"/>
            <w:lang w:val="es-ES"/>
          </w:rPr>
          <w:t>Sesto Fiorentino</w:t>
        </w:r>
      </w:hyperlink>
      <w:r w:rsidRPr="00CE0F2C">
        <w:rPr>
          <w:lang w:val="es-ES"/>
        </w:rPr>
        <w:t xml:space="preserve"> (SS BIB)</w:t>
      </w:r>
    </w:p>
    <w:p w14:paraId="766203CE" w14:textId="77777777" w:rsidR="00F610FD" w:rsidRPr="00192BE3" w:rsidRDefault="00F610FD" w:rsidP="00242C0F">
      <w:pPr>
        <w:jc w:val="both"/>
        <w:rPr>
          <w:lang w:val="es-E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16"/>
        <w:gridCol w:w="1522"/>
        <w:gridCol w:w="4432"/>
        <w:gridCol w:w="2043"/>
      </w:tblGrid>
      <w:tr w:rsidR="00816D3A" w:rsidRPr="00DB5974" w14:paraId="12F521E7" w14:textId="77777777">
        <w:trPr>
          <w:jc w:val="center"/>
        </w:trPr>
        <w:tc>
          <w:tcPr>
            <w:tcW w:w="2238" w:type="dxa"/>
            <w:gridSpan w:val="2"/>
            <w:vAlign w:val="center"/>
          </w:tcPr>
          <w:p w14:paraId="2938E1F6" w14:textId="77777777" w:rsidR="00816D3A" w:rsidRPr="00DB5974" w:rsidRDefault="00816D3A" w:rsidP="00242C0F">
            <w:pPr>
              <w:jc w:val="center"/>
              <w:rPr>
                <w:sz w:val="20"/>
                <w:szCs w:val="20"/>
              </w:rPr>
            </w:pPr>
            <w:r w:rsidRPr="00DB5974">
              <w:rPr>
                <w:sz w:val="20"/>
                <w:szCs w:val="20"/>
              </w:rPr>
              <w:t>str. 1</w:t>
            </w:r>
          </w:p>
        </w:tc>
        <w:tc>
          <w:tcPr>
            <w:tcW w:w="6475" w:type="dxa"/>
            <w:gridSpan w:val="2"/>
            <w:vAlign w:val="center"/>
          </w:tcPr>
          <w:p w14:paraId="0641520B" w14:textId="77777777" w:rsidR="00816D3A" w:rsidRPr="00DB5974" w:rsidRDefault="00816D3A" w:rsidP="00242C0F">
            <w:pPr>
              <w:jc w:val="center"/>
              <w:rPr>
                <w:sz w:val="20"/>
                <w:szCs w:val="20"/>
              </w:rPr>
            </w:pPr>
            <w:r w:rsidRPr="00DB5974">
              <w:rPr>
                <w:sz w:val="20"/>
                <w:szCs w:val="20"/>
              </w:rPr>
              <w:t>époque actuelle</w:t>
            </w:r>
          </w:p>
        </w:tc>
      </w:tr>
      <w:tr w:rsidR="00816D3A" w:rsidRPr="00DB5974" w14:paraId="5C25E0B4" w14:textId="77777777">
        <w:trPr>
          <w:jc w:val="center"/>
        </w:trPr>
        <w:tc>
          <w:tcPr>
            <w:tcW w:w="2238" w:type="dxa"/>
            <w:gridSpan w:val="2"/>
            <w:vAlign w:val="center"/>
          </w:tcPr>
          <w:p w14:paraId="61224D58" w14:textId="77777777" w:rsidR="00816D3A" w:rsidRPr="00DB5974" w:rsidRDefault="00816D3A" w:rsidP="00242C0F">
            <w:pPr>
              <w:jc w:val="center"/>
              <w:rPr>
                <w:sz w:val="20"/>
                <w:szCs w:val="20"/>
              </w:rPr>
            </w:pPr>
            <w:r w:rsidRPr="00DB5974">
              <w:rPr>
                <w:sz w:val="20"/>
                <w:szCs w:val="20"/>
              </w:rPr>
              <w:t>str. 2</w:t>
            </w:r>
          </w:p>
        </w:tc>
        <w:tc>
          <w:tcPr>
            <w:tcW w:w="6475" w:type="dxa"/>
            <w:gridSpan w:val="2"/>
            <w:vAlign w:val="center"/>
          </w:tcPr>
          <w:p w14:paraId="7BFE0C2C" w14:textId="77777777" w:rsidR="00816D3A" w:rsidRPr="00DB5974" w:rsidRDefault="00816D3A" w:rsidP="00242C0F">
            <w:pPr>
              <w:jc w:val="center"/>
              <w:rPr>
                <w:sz w:val="20"/>
                <w:szCs w:val="20"/>
              </w:rPr>
            </w:pPr>
            <w:r w:rsidRPr="00DB5974">
              <w:rPr>
                <w:sz w:val="20"/>
                <w:szCs w:val="20"/>
              </w:rPr>
              <w:t>dépôt alluvionnaire</w:t>
            </w:r>
          </w:p>
        </w:tc>
      </w:tr>
      <w:tr w:rsidR="0017090D" w:rsidRPr="00DB5974" w14:paraId="06818E27" w14:textId="77777777">
        <w:trPr>
          <w:jc w:val="center"/>
        </w:trPr>
        <w:tc>
          <w:tcPr>
            <w:tcW w:w="716" w:type="dxa"/>
            <w:vMerge w:val="restart"/>
            <w:vAlign w:val="center"/>
          </w:tcPr>
          <w:p w14:paraId="342A48CF" w14:textId="77777777" w:rsidR="0017090D" w:rsidRPr="00DB5974" w:rsidRDefault="0017090D" w:rsidP="00242C0F">
            <w:pPr>
              <w:jc w:val="center"/>
              <w:rPr>
                <w:sz w:val="20"/>
                <w:szCs w:val="20"/>
              </w:rPr>
            </w:pPr>
            <w:r w:rsidRPr="00DB5974">
              <w:rPr>
                <w:sz w:val="20"/>
                <w:szCs w:val="20"/>
              </w:rPr>
              <w:t>str. 3</w:t>
            </w:r>
          </w:p>
        </w:tc>
        <w:tc>
          <w:tcPr>
            <w:tcW w:w="1522" w:type="dxa"/>
            <w:vAlign w:val="center"/>
          </w:tcPr>
          <w:p w14:paraId="55380ADC" w14:textId="77777777" w:rsidR="0017090D" w:rsidRPr="00DB5974" w:rsidRDefault="0017090D" w:rsidP="00242C0F">
            <w:pPr>
              <w:jc w:val="center"/>
              <w:rPr>
                <w:sz w:val="20"/>
                <w:szCs w:val="20"/>
              </w:rPr>
            </w:pPr>
            <w:r w:rsidRPr="00DB5974">
              <w:rPr>
                <w:sz w:val="20"/>
                <w:szCs w:val="20"/>
              </w:rPr>
              <w:t>orrizonte 3A</w:t>
            </w:r>
          </w:p>
        </w:tc>
        <w:tc>
          <w:tcPr>
            <w:tcW w:w="6475" w:type="dxa"/>
            <w:gridSpan w:val="2"/>
            <w:vAlign w:val="center"/>
          </w:tcPr>
          <w:p w14:paraId="620575B5" w14:textId="77777777" w:rsidR="0017090D" w:rsidRPr="00DB5974" w:rsidRDefault="0017090D" w:rsidP="00242C0F">
            <w:pPr>
              <w:jc w:val="center"/>
              <w:rPr>
                <w:i/>
                <w:sz w:val="20"/>
                <w:szCs w:val="20"/>
              </w:rPr>
            </w:pPr>
            <w:r w:rsidRPr="00DB5974">
              <w:rPr>
                <w:i/>
                <w:sz w:val="20"/>
                <w:szCs w:val="20"/>
              </w:rPr>
              <w:t>stérile</w:t>
            </w:r>
          </w:p>
        </w:tc>
      </w:tr>
      <w:tr w:rsidR="0017090D" w:rsidRPr="00DB5974" w14:paraId="34D44A4E" w14:textId="77777777">
        <w:trPr>
          <w:jc w:val="center"/>
        </w:trPr>
        <w:tc>
          <w:tcPr>
            <w:tcW w:w="716" w:type="dxa"/>
            <w:vMerge/>
            <w:vAlign w:val="center"/>
          </w:tcPr>
          <w:p w14:paraId="33372923" w14:textId="77777777" w:rsidR="0017090D" w:rsidRPr="00DB5974" w:rsidRDefault="0017090D" w:rsidP="00242C0F">
            <w:pPr>
              <w:jc w:val="center"/>
              <w:rPr>
                <w:sz w:val="20"/>
                <w:szCs w:val="20"/>
              </w:rPr>
            </w:pPr>
          </w:p>
        </w:tc>
        <w:tc>
          <w:tcPr>
            <w:tcW w:w="1522" w:type="dxa"/>
            <w:vAlign w:val="center"/>
          </w:tcPr>
          <w:p w14:paraId="6631FBAE" w14:textId="77777777" w:rsidR="0017090D" w:rsidRPr="00DB5974" w:rsidRDefault="0017090D" w:rsidP="00242C0F">
            <w:pPr>
              <w:jc w:val="center"/>
              <w:rPr>
                <w:sz w:val="20"/>
                <w:szCs w:val="20"/>
              </w:rPr>
            </w:pPr>
            <w:r w:rsidRPr="00DB5974">
              <w:rPr>
                <w:sz w:val="20"/>
                <w:szCs w:val="20"/>
              </w:rPr>
              <w:t>orrizonte 3B-C</w:t>
            </w:r>
          </w:p>
        </w:tc>
        <w:tc>
          <w:tcPr>
            <w:tcW w:w="4432" w:type="dxa"/>
            <w:vAlign w:val="center"/>
          </w:tcPr>
          <w:p w14:paraId="2691257E" w14:textId="77777777" w:rsidR="0017090D" w:rsidRPr="00DB5974" w:rsidRDefault="0017090D" w:rsidP="00242C0F">
            <w:pPr>
              <w:jc w:val="center"/>
              <w:rPr>
                <w:sz w:val="20"/>
                <w:szCs w:val="20"/>
                <w:lang w:val="en-GB"/>
              </w:rPr>
            </w:pPr>
            <w:r w:rsidRPr="00DB5974">
              <w:rPr>
                <w:sz w:val="20"/>
                <w:szCs w:val="20"/>
                <w:lang w:val="en-GB"/>
              </w:rPr>
              <w:t xml:space="preserve">Beta-106583 3200 </w:t>
            </w:r>
            <w:r w:rsidRPr="00DB5974">
              <w:rPr>
                <w:rFonts w:ascii="Arial" w:hAnsi="Arial" w:cs="Arial"/>
                <w:sz w:val="20"/>
                <w:szCs w:val="20"/>
                <w:lang w:val="en-GB"/>
              </w:rPr>
              <w:t>±</w:t>
            </w:r>
            <w:r w:rsidRPr="00DB5974">
              <w:rPr>
                <w:sz w:val="20"/>
                <w:szCs w:val="20"/>
                <w:lang w:val="en-GB"/>
              </w:rPr>
              <w:t xml:space="preserve"> 70 BP [1620-1305 cal BC 2s.]</w:t>
            </w:r>
          </w:p>
        </w:tc>
        <w:tc>
          <w:tcPr>
            <w:tcW w:w="2043" w:type="dxa"/>
            <w:vAlign w:val="center"/>
          </w:tcPr>
          <w:p w14:paraId="2958201A" w14:textId="77777777" w:rsidR="0017090D" w:rsidRPr="00DB5974" w:rsidRDefault="0017090D" w:rsidP="00242C0F">
            <w:pPr>
              <w:jc w:val="center"/>
              <w:rPr>
                <w:sz w:val="20"/>
                <w:szCs w:val="20"/>
              </w:rPr>
            </w:pPr>
            <w:r w:rsidRPr="00DB5974">
              <w:rPr>
                <w:sz w:val="20"/>
                <w:szCs w:val="20"/>
              </w:rPr>
              <w:t>Bronze moyen-récent</w:t>
            </w:r>
          </w:p>
        </w:tc>
      </w:tr>
      <w:tr w:rsidR="0017090D" w:rsidRPr="00DB5974" w14:paraId="59C0E8FA" w14:textId="77777777">
        <w:trPr>
          <w:jc w:val="center"/>
        </w:trPr>
        <w:tc>
          <w:tcPr>
            <w:tcW w:w="716" w:type="dxa"/>
            <w:vMerge/>
            <w:vAlign w:val="center"/>
          </w:tcPr>
          <w:p w14:paraId="4F336967" w14:textId="77777777" w:rsidR="0017090D" w:rsidRPr="00DB5974" w:rsidRDefault="0017090D" w:rsidP="00242C0F">
            <w:pPr>
              <w:jc w:val="center"/>
              <w:rPr>
                <w:sz w:val="20"/>
                <w:szCs w:val="20"/>
              </w:rPr>
            </w:pPr>
          </w:p>
        </w:tc>
        <w:tc>
          <w:tcPr>
            <w:tcW w:w="1522" w:type="dxa"/>
            <w:vAlign w:val="center"/>
          </w:tcPr>
          <w:p w14:paraId="025F70CF" w14:textId="77777777" w:rsidR="0017090D" w:rsidRPr="00DB5974" w:rsidRDefault="0017090D" w:rsidP="00242C0F">
            <w:pPr>
              <w:jc w:val="center"/>
              <w:rPr>
                <w:sz w:val="20"/>
                <w:szCs w:val="20"/>
              </w:rPr>
            </w:pPr>
            <w:r w:rsidRPr="00DB5974">
              <w:rPr>
                <w:sz w:val="20"/>
                <w:szCs w:val="20"/>
              </w:rPr>
              <w:t>orrizonte 3D</w:t>
            </w:r>
          </w:p>
        </w:tc>
        <w:tc>
          <w:tcPr>
            <w:tcW w:w="6475" w:type="dxa"/>
            <w:gridSpan w:val="2"/>
            <w:vAlign w:val="center"/>
          </w:tcPr>
          <w:p w14:paraId="22776741" w14:textId="77777777" w:rsidR="0017090D" w:rsidRPr="00DB5974" w:rsidRDefault="0017090D" w:rsidP="00242C0F">
            <w:pPr>
              <w:jc w:val="center"/>
              <w:rPr>
                <w:i/>
                <w:sz w:val="20"/>
                <w:szCs w:val="20"/>
              </w:rPr>
            </w:pPr>
            <w:r w:rsidRPr="00DB5974">
              <w:rPr>
                <w:i/>
                <w:sz w:val="20"/>
                <w:szCs w:val="20"/>
              </w:rPr>
              <w:t>stérile</w:t>
            </w:r>
          </w:p>
        </w:tc>
      </w:tr>
      <w:tr w:rsidR="0017090D" w:rsidRPr="00DB5974" w14:paraId="1CC4B45C" w14:textId="77777777">
        <w:trPr>
          <w:jc w:val="center"/>
        </w:trPr>
        <w:tc>
          <w:tcPr>
            <w:tcW w:w="716" w:type="dxa"/>
            <w:vMerge/>
            <w:vAlign w:val="center"/>
          </w:tcPr>
          <w:p w14:paraId="58B6B0C9" w14:textId="77777777" w:rsidR="0017090D" w:rsidRPr="00DB5974" w:rsidRDefault="0017090D" w:rsidP="00242C0F">
            <w:pPr>
              <w:jc w:val="center"/>
              <w:rPr>
                <w:sz w:val="20"/>
                <w:szCs w:val="20"/>
              </w:rPr>
            </w:pPr>
          </w:p>
        </w:tc>
        <w:tc>
          <w:tcPr>
            <w:tcW w:w="1522" w:type="dxa"/>
            <w:vAlign w:val="center"/>
          </w:tcPr>
          <w:p w14:paraId="73A8F36C" w14:textId="77777777" w:rsidR="0017090D" w:rsidRPr="00DB5974" w:rsidRDefault="0017090D" w:rsidP="00242C0F">
            <w:pPr>
              <w:jc w:val="center"/>
              <w:rPr>
                <w:sz w:val="20"/>
                <w:szCs w:val="20"/>
              </w:rPr>
            </w:pPr>
            <w:r w:rsidRPr="00DB5974">
              <w:rPr>
                <w:sz w:val="20"/>
                <w:szCs w:val="20"/>
              </w:rPr>
              <w:t>orrizonte 3E</w:t>
            </w:r>
          </w:p>
        </w:tc>
        <w:tc>
          <w:tcPr>
            <w:tcW w:w="4432" w:type="dxa"/>
            <w:vAlign w:val="center"/>
          </w:tcPr>
          <w:p w14:paraId="338F5F5C" w14:textId="77777777" w:rsidR="0017090D" w:rsidRPr="00DB5974" w:rsidRDefault="0017090D" w:rsidP="00242C0F">
            <w:pPr>
              <w:jc w:val="center"/>
              <w:rPr>
                <w:sz w:val="20"/>
                <w:szCs w:val="20"/>
                <w:lang w:val="en-GB"/>
              </w:rPr>
            </w:pPr>
            <w:r w:rsidRPr="00DB5974">
              <w:rPr>
                <w:sz w:val="20"/>
                <w:szCs w:val="20"/>
                <w:lang w:val="en-GB"/>
              </w:rPr>
              <w:t xml:space="preserve">Beta-106584 3680 </w:t>
            </w:r>
            <w:r w:rsidRPr="00DB5974">
              <w:rPr>
                <w:rFonts w:ascii="Arial" w:hAnsi="Arial" w:cs="Arial"/>
                <w:sz w:val="20"/>
                <w:szCs w:val="20"/>
                <w:lang w:val="en-GB"/>
              </w:rPr>
              <w:t>±</w:t>
            </w:r>
            <w:r w:rsidRPr="00DB5974">
              <w:rPr>
                <w:sz w:val="20"/>
                <w:szCs w:val="20"/>
                <w:lang w:val="en-GB"/>
              </w:rPr>
              <w:t xml:space="preserve"> 70 BP [2270-1885 cal BC 2s.]</w:t>
            </w:r>
          </w:p>
        </w:tc>
        <w:tc>
          <w:tcPr>
            <w:tcW w:w="2043" w:type="dxa"/>
            <w:vAlign w:val="center"/>
          </w:tcPr>
          <w:p w14:paraId="1E4A2045" w14:textId="77777777" w:rsidR="0017090D" w:rsidRPr="00DB5974" w:rsidRDefault="0017090D" w:rsidP="00242C0F">
            <w:pPr>
              <w:jc w:val="center"/>
              <w:rPr>
                <w:sz w:val="20"/>
                <w:szCs w:val="20"/>
              </w:rPr>
            </w:pPr>
            <w:r w:rsidRPr="00DB5974">
              <w:rPr>
                <w:sz w:val="20"/>
                <w:szCs w:val="20"/>
              </w:rPr>
              <w:t>Bronze ancien</w:t>
            </w:r>
          </w:p>
        </w:tc>
      </w:tr>
      <w:tr w:rsidR="00816D3A" w:rsidRPr="00DB5974" w14:paraId="4FDF32E0" w14:textId="77777777">
        <w:trPr>
          <w:jc w:val="center"/>
        </w:trPr>
        <w:tc>
          <w:tcPr>
            <w:tcW w:w="2238" w:type="dxa"/>
            <w:gridSpan w:val="2"/>
            <w:vAlign w:val="center"/>
          </w:tcPr>
          <w:p w14:paraId="4147F73A" w14:textId="77777777" w:rsidR="00816D3A" w:rsidRPr="00DB5974" w:rsidRDefault="00816D3A" w:rsidP="00242C0F">
            <w:pPr>
              <w:jc w:val="center"/>
              <w:rPr>
                <w:sz w:val="20"/>
                <w:szCs w:val="20"/>
              </w:rPr>
            </w:pPr>
            <w:r w:rsidRPr="00DB5974">
              <w:rPr>
                <w:sz w:val="20"/>
                <w:szCs w:val="20"/>
              </w:rPr>
              <w:t>str. 4</w:t>
            </w:r>
          </w:p>
        </w:tc>
        <w:tc>
          <w:tcPr>
            <w:tcW w:w="6475" w:type="dxa"/>
            <w:gridSpan w:val="2"/>
            <w:vAlign w:val="center"/>
          </w:tcPr>
          <w:p w14:paraId="00E442B1" w14:textId="77777777" w:rsidR="00816D3A" w:rsidRPr="00DB5974" w:rsidRDefault="00816D3A" w:rsidP="00242C0F">
            <w:pPr>
              <w:jc w:val="center"/>
              <w:rPr>
                <w:sz w:val="20"/>
                <w:szCs w:val="20"/>
              </w:rPr>
            </w:pPr>
            <w:r w:rsidRPr="00DB5974">
              <w:rPr>
                <w:sz w:val="20"/>
                <w:szCs w:val="20"/>
              </w:rPr>
              <w:t>dépôt alluvionnaire</w:t>
            </w:r>
          </w:p>
        </w:tc>
      </w:tr>
    </w:tbl>
    <w:p w14:paraId="40AFAC85" w14:textId="77777777" w:rsidR="00F610FD" w:rsidRPr="0032190F" w:rsidRDefault="00F610FD" w:rsidP="00242C0F">
      <w:pPr>
        <w:jc w:val="both"/>
        <w:rPr>
          <w:lang w:val="fr-FR"/>
        </w:rPr>
      </w:pPr>
      <w:r w:rsidRPr="0032190F">
        <w:rPr>
          <w:lang w:val="fr-FR"/>
        </w:rPr>
        <w:t>(BIB 1425 p. 35</w:t>
      </w:r>
      <w:r w:rsidR="00D03CA9" w:rsidRPr="0032190F">
        <w:rPr>
          <w:lang w:val="fr-FR"/>
        </w:rPr>
        <w:t xml:space="preserve"> et datation p. 177 et sq.</w:t>
      </w:r>
      <w:r w:rsidRPr="0032190F">
        <w:rPr>
          <w:lang w:val="fr-FR"/>
        </w:rPr>
        <w:t>)</w:t>
      </w:r>
    </w:p>
    <w:p w14:paraId="2E7A33E6" w14:textId="77777777" w:rsidR="00F610FD" w:rsidRPr="0032190F" w:rsidRDefault="00F610FD" w:rsidP="00242C0F">
      <w:pPr>
        <w:jc w:val="both"/>
        <w:rPr>
          <w:lang w:val="fr-FR"/>
        </w:rPr>
      </w:pPr>
    </w:p>
    <w:p w14:paraId="2125C045" w14:textId="77777777" w:rsidR="002D17E4" w:rsidRDefault="002D17E4" w:rsidP="00242C0F">
      <w:pPr>
        <w:jc w:val="both"/>
      </w:pPr>
      <w:r>
        <w:t>Périodisation du Bronze ancien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66"/>
        <w:gridCol w:w="4081"/>
        <w:gridCol w:w="3248"/>
      </w:tblGrid>
      <w:tr w:rsidR="002D17E4" w:rsidRPr="006A329A" w14:paraId="09FD64B7" w14:textId="77777777">
        <w:trPr>
          <w:trHeight w:val="231"/>
        </w:trPr>
        <w:tc>
          <w:tcPr>
            <w:tcW w:w="2366" w:type="dxa"/>
            <w:vMerge w:val="restart"/>
            <w:vAlign w:val="center"/>
          </w:tcPr>
          <w:p w14:paraId="404DD602" w14:textId="77777777" w:rsidR="002D17E4" w:rsidRPr="00DB5974" w:rsidRDefault="002D17E4" w:rsidP="00242C0F">
            <w:pPr>
              <w:jc w:val="center"/>
              <w:rPr>
                <w:sz w:val="20"/>
                <w:szCs w:val="20"/>
                <w:lang w:val="it-IT"/>
              </w:rPr>
            </w:pPr>
            <w:r w:rsidRPr="00DB5974">
              <w:rPr>
                <w:sz w:val="20"/>
                <w:szCs w:val="20"/>
                <w:lang w:val="it-IT"/>
              </w:rPr>
              <w:t xml:space="preserve">Epicampaniforme / Bronze ancien </w:t>
            </w:r>
          </w:p>
          <w:p w14:paraId="0517D463" w14:textId="77777777" w:rsidR="002D17E4" w:rsidRPr="00DB5974" w:rsidRDefault="002D17E4" w:rsidP="00242C0F">
            <w:pPr>
              <w:jc w:val="center"/>
              <w:rPr>
                <w:sz w:val="20"/>
                <w:szCs w:val="20"/>
                <w:lang w:val="it-IT"/>
              </w:rPr>
            </w:pPr>
            <w:r w:rsidRPr="00DB5974">
              <w:rPr>
                <w:i/>
                <w:sz w:val="20"/>
                <w:szCs w:val="20"/>
                <w:lang w:val="it-IT"/>
              </w:rPr>
              <w:t>prima fase</w:t>
            </w:r>
          </w:p>
        </w:tc>
        <w:tc>
          <w:tcPr>
            <w:tcW w:w="4081" w:type="dxa"/>
            <w:vMerge w:val="restart"/>
            <w:vAlign w:val="center"/>
          </w:tcPr>
          <w:p w14:paraId="7E3B7C47" w14:textId="77777777" w:rsidR="002D17E4" w:rsidRPr="00DB5974" w:rsidRDefault="002D17E4" w:rsidP="00242C0F">
            <w:pPr>
              <w:jc w:val="center"/>
              <w:rPr>
                <w:sz w:val="20"/>
                <w:szCs w:val="20"/>
                <w:lang w:val="it-IT"/>
              </w:rPr>
            </w:pPr>
            <w:r w:rsidRPr="00DB5974">
              <w:rPr>
                <w:sz w:val="20"/>
                <w:szCs w:val="20"/>
                <w:lang w:val="it-IT"/>
              </w:rPr>
              <w:t>Lastruccia 2A strato C2-3</w:t>
            </w:r>
          </w:p>
          <w:p w14:paraId="4B1BB757" w14:textId="77777777" w:rsidR="002D17E4" w:rsidRPr="00DB5974" w:rsidRDefault="002D17E4" w:rsidP="00242C0F">
            <w:pPr>
              <w:jc w:val="center"/>
              <w:rPr>
                <w:sz w:val="20"/>
                <w:szCs w:val="20"/>
                <w:lang w:val="it-IT"/>
              </w:rPr>
            </w:pPr>
            <w:r w:rsidRPr="00DB5974">
              <w:rPr>
                <w:sz w:val="20"/>
                <w:szCs w:val="20"/>
                <w:lang w:val="it-IT"/>
              </w:rPr>
              <w:t>Lastruccia 2B strato B</w:t>
            </w:r>
          </w:p>
          <w:p w14:paraId="01554EB7" w14:textId="77777777" w:rsidR="002D17E4" w:rsidRPr="00DB5974" w:rsidRDefault="002D17E4" w:rsidP="00242C0F">
            <w:pPr>
              <w:jc w:val="center"/>
              <w:rPr>
                <w:sz w:val="20"/>
                <w:szCs w:val="20"/>
                <w:lang w:val="it-IT"/>
              </w:rPr>
            </w:pPr>
            <w:r w:rsidRPr="00DB5974">
              <w:rPr>
                <w:sz w:val="20"/>
                <w:szCs w:val="20"/>
                <w:lang w:val="it-IT"/>
              </w:rPr>
              <w:t>Lastruccia 3 strato 8</w:t>
            </w:r>
          </w:p>
          <w:p w14:paraId="40B9683F" w14:textId="77777777" w:rsidR="002D17E4" w:rsidRPr="00DB5974" w:rsidRDefault="002D17E4" w:rsidP="00242C0F">
            <w:pPr>
              <w:jc w:val="center"/>
              <w:rPr>
                <w:sz w:val="20"/>
                <w:szCs w:val="20"/>
                <w:lang w:val="it-IT"/>
              </w:rPr>
            </w:pPr>
            <w:r w:rsidRPr="00DB5974">
              <w:rPr>
                <w:sz w:val="20"/>
                <w:szCs w:val="20"/>
                <w:lang w:val="it-IT"/>
              </w:rPr>
              <w:t>Orizzonte N de Lastruccia 1 (par comparaison)</w:t>
            </w:r>
          </w:p>
        </w:tc>
        <w:tc>
          <w:tcPr>
            <w:tcW w:w="3248" w:type="dxa"/>
            <w:vAlign w:val="center"/>
          </w:tcPr>
          <w:p w14:paraId="23E10158" w14:textId="77777777" w:rsidR="002D17E4" w:rsidRPr="00DB5974" w:rsidRDefault="002D17E4" w:rsidP="00242C0F">
            <w:pPr>
              <w:jc w:val="center"/>
              <w:rPr>
                <w:sz w:val="20"/>
                <w:szCs w:val="20"/>
                <w:lang w:val="it-IT"/>
              </w:rPr>
            </w:pPr>
          </w:p>
        </w:tc>
      </w:tr>
      <w:tr w:rsidR="002D17E4" w:rsidRPr="00DB5974" w14:paraId="2C5AF85D" w14:textId="77777777">
        <w:trPr>
          <w:trHeight w:val="228"/>
        </w:trPr>
        <w:tc>
          <w:tcPr>
            <w:tcW w:w="2366" w:type="dxa"/>
            <w:vMerge/>
            <w:vAlign w:val="center"/>
          </w:tcPr>
          <w:p w14:paraId="590D687E" w14:textId="77777777" w:rsidR="002D17E4" w:rsidRPr="00DB5974" w:rsidRDefault="002D17E4" w:rsidP="00242C0F">
            <w:pPr>
              <w:jc w:val="center"/>
              <w:rPr>
                <w:sz w:val="20"/>
                <w:szCs w:val="20"/>
                <w:lang w:val="it-IT"/>
              </w:rPr>
            </w:pPr>
          </w:p>
        </w:tc>
        <w:tc>
          <w:tcPr>
            <w:tcW w:w="4081" w:type="dxa"/>
            <w:vMerge/>
            <w:vAlign w:val="center"/>
          </w:tcPr>
          <w:p w14:paraId="726E8376" w14:textId="77777777" w:rsidR="002D17E4" w:rsidRPr="00DB5974" w:rsidRDefault="002D17E4" w:rsidP="00242C0F">
            <w:pPr>
              <w:jc w:val="center"/>
              <w:rPr>
                <w:sz w:val="20"/>
                <w:szCs w:val="20"/>
                <w:lang w:val="it-IT"/>
              </w:rPr>
            </w:pPr>
          </w:p>
        </w:tc>
        <w:tc>
          <w:tcPr>
            <w:tcW w:w="3248" w:type="dxa"/>
            <w:vAlign w:val="center"/>
          </w:tcPr>
          <w:p w14:paraId="14B62FF8" w14:textId="77777777" w:rsidR="002D17E4" w:rsidRPr="00DB5974" w:rsidRDefault="002D17E4" w:rsidP="00242C0F">
            <w:pPr>
              <w:jc w:val="center"/>
              <w:rPr>
                <w:sz w:val="20"/>
                <w:szCs w:val="20"/>
              </w:rPr>
            </w:pPr>
            <w:r w:rsidRPr="00DB5974">
              <w:rPr>
                <w:sz w:val="20"/>
                <w:szCs w:val="20"/>
                <w:lang w:val="en-GB"/>
              </w:rPr>
              <w:t>2490-2035 cal BC 2s.</w:t>
            </w:r>
          </w:p>
        </w:tc>
      </w:tr>
      <w:tr w:rsidR="002D17E4" w:rsidRPr="00DB5974" w14:paraId="29F4F245" w14:textId="77777777">
        <w:trPr>
          <w:trHeight w:val="228"/>
        </w:trPr>
        <w:tc>
          <w:tcPr>
            <w:tcW w:w="2366" w:type="dxa"/>
            <w:vMerge/>
            <w:vAlign w:val="center"/>
          </w:tcPr>
          <w:p w14:paraId="38F6D543" w14:textId="77777777" w:rsidR="002D17E4" w:rsidRPr="00DB5974" w:rsidRDefault="002D17E4" w:rsidP="00242C0F">
            <w:pPr>
              <w:jc w:val="center"/>
              <w:rPr>
                <w:sz w:val="20"/>
                <w:szCs w:val="20"/>
              </w:rPr>
            </w:pPr>
          </w:p>
        </w:tc>
        <w:tc>
          <w:tcPr>
            <w:tcW w:w="4081" w:type="dxa"/>
            <w:vMerge/>
            <w:vAlign w:val="center"/>
          </w:tcPr>
          <w:p w14:paraId="70603E22" w14:textId="77777777" w:rsidR="002D17E4" w:rsidRPr="00DB5974" w:rsidRDefault="002D17E4" w:rsidP="00242C0F">
            <w:pPr>
              <w:jc w:val="center"/>
              <w:rPr>
                <w:sz w:val="20"/>
                <w:szCs w:val="20"/>
                <w:lang w:val="en-GB"/>
              </w:rPr>
            </w:pPr>
          </w:p>
        </w:tc>
        <w:tc>
          <w:tcPr>
            <w:tcW w:w="3248" w:type="dxa"/>
            <w:vAlign w:val="center"/>
          </w:tcPr>
          <w:p w14:paraId="373C938A" w14:textId="77777777" w:rsidR="002D17E4" w:rsidRPr="00DB5974" w:rsidRDefault="002D17E4" w:rsidP="00242C0F">
            <w:pPr>
              <w:jc w:val="center"/>
              <w:rPr>
                <w:sz w:val="20"/>
                <w:szCs w:val="20"/>
              </w:rPr>
            </w:pPr>
          </w:p>
        </w:tc>
      </w:tr>
      <w:tr w:rsidR="002D17E4" w:rsidRPr="00DB5974" w14:paraId="44B69B38" w14:textId="77777777">
        <w:trPr>
          <w:trHeight w:val="228"/>
        </w:trPr>
        <w:tc>
          <w:tcPr>
            <w:tcW w:w="2366" w:type="dxa"/>
            <w:vMerge/>
            <w:vAlign w:val="center"/>
          </w:tcPr>
          <w:p w14:paraId="34FF1271" w14:textId="77777777" w:rsidR="002D17E4" w:rsidRPr="00DB5974" w:rsidRDefault="002D17E4" w:rsidP="00242C0F">
            <w:pPr>
              <w:jc w:val="center"/>
              <w:rPr>
                <w:sz w:val="20"/>
                <w:szCs w:val="20"/>
              </w:rPr>
            </w:pPr>
          </w:p>
        </w:tc>
        <w:tc>
          <w:tcPr>
            <w:tcW w:w="4081" w:type="dxa"/>
            <w:vMerge/>
            <w:vAlign w:val="center"/>
          </w:tcPr>
          <w:p w14:paraId="38733691" w14:textId="77777777" w:rsidR="002D17E4" w:rsidRPr="00DB5974" w:rsidRDefault="002D17E4" w:rsidP="00242C0F">
            <w:pPr>
              <w:jc w:val="center"/>
              <w:rPr>
                <w:sz w:val="20"/>
                <w:szCs w:val="20"/>
                <w:lang w:val="en-GB"/>
              </w:rPr>
            </w:pPr>
          </w:p>
        </w:tc>
        <w:tc>
          <w:tcPr>
            <w:tcW w:w="3248" w:type="dxa"/>
            <w:vAlign w:val="center"/>
          </w:tcPr>
          <w:p w14:paraId="37013763" w14:textId="77777777" w:rsidR="002D17E4" w:rsidRPr="00DB5974" w:rsidRDefault="002D17E4" w:rsidP="00242C0F">
            <w:pPr>
              <w:jc w:val="center"/>
              <w:rPr>
                <w:sz w:val="20"/>
                <w:szCs w:val="20"/>
              </w:rPr>
            </w:pPr>
            <w:r w:rsidRPr="00DB5974">
              <w:rPr>
                <w:sz w:val="20"/>
                <w:szCs w:val="20"/>
              </w:rPr>
              <w:t xml:space="preserve">3760 </w:t>
            </w:r>
            <w:r w:rsidRPr="00DB5974">
              <w:rPr>
                <w:rFonts w:ascii="Arial" w:hAnsi="Arial" w:cs="Arial"/>
                <w:sz w:val="20"/>
                <w:szCs w:val="20"/>
              </w:rPr>
              <w:t>±</w:t>
            </w:r>
            <w:r w:rsidRPr="00DB5974">
              <w:rPr>
                <w:sz w:val="20"/>
                <w:szCs w:val="20"/>
              </w:rPr>
              <w:t xml:space="preserve"> 80 BP</w:t>
            </w:r>
          </w:p>
        </w:tc>
      </w:tr>
      <w:tr w:rsidR="006E6506" w:rsidRPr="006A329A" w14:paraId="41B17848" w14:textId="77777777">
        <w:tc>
          <w:tcPr>
            <w:tcW w:w="2366" w:type="dxa"/>
            <w:vAlign w:val="center"/>
          </w:tcPr>
          <w:p w14:paraId="2C6D8D69" w14:textId="77777777" w:rsidR="006E6506" w:rsidRPr="00DB5974" w:rsidRDefault="006E6506" w:rsidP="00242C0F">
            <w:pPr>
              <w:jc w:val="center"/>
              <w:rPr>
                <w:sz w:val="20"/>
                <w:szCs w:val="20"/>
              </w:rPr>
            </w:pPr>
            <w:r w:rsidRPr="00DB5974">
              <w:rPr>
                <w:sz w:val="20"/>
                <w:szCs w:val="20"/>
              </w:rPr>
              <w:t xml:space="preserve">Bronze ancien </w:t>
            </w:r>
          </w:p>
          <w:p w14:paraId="01D6B55D" w14:textId="77777777" w:rsidR="006E6506" w:rsidRPr="00DB5974" w:rsidRDefault="006E6506" w:rsidP="00242C0F">
            <w:pPr>
              <w:jc w:val="center"/>
              <w:rPr>
                <w:sz w:val="20"/>
                <w:szCs w:val="20"/>
              </w:rPr>
            </w:pPr>
            <w:r w:rsidRPr="00DB5974">
              <w:rPr>
                <w:i/>
                <w:sz w:val="20"/>
                <w:szCs w:val="20"/>
              </w:rPr>
              <w:t>seconda fase</w:t>
            </w:r>
          </w:p>
        </w:tc>
        <w:tc>
          <w:tcPr>
            <w:tcW w:w="4081" w:type="dxa"/>
            <w:vAlign w:val="center"/>
          </w:tcPr>
          <w:p w14:paraId="24F85773" w14:textId="77777777" w:rsidR="006E6506" w:rsidRPr="00DB5974" w:rsidRDefault="006E6506" w:rsidP="00242C0F">
            <w:pPr>
              <w:jc w:val="center"/>
              <w:rPr>
                <w:sz w:val="20"/>
                <w:szCs w:val="20"/>
                <w:lang w:val="it-IT"/>
              </w:rPr>
            </w:pPr>
            <w:r w:rsidRPr="00DB5974">
              <w:rPr>
                <w:sz w:val="20"/>
                <w:szCs w:val="20"/>
                <w:lang w:val="it-IT"/>
              </w:rPr>
              <w:t>Lastruccia 3 strato 6</w:t>
            </w:r>
          </w:p>
          <w:p w14:paraId="663FA620" w14:textId="77777777" w:rsidR="006E6506" w:rsidRPr="00DB5974" w:rsidRDefault="006E6506" w:rsidP="00242C0F">
            <w:pPr>
              <w:jc w:val="center"/>
              <w:rPr>
                <w:sz w:val="20"/>
                <w:szCs w:val="20"/>
                <w:lang w:val="it-IT"/>
              </w:rPr>
            </w:pPr>
            <w:r w:rsidRPr="00DB5974">
              <w:rPr>
                <w:sz w:val="20"/>
                <w:szCs w:val="20"/>
                <w:lang w:val="it-IT"/>
              </w:rPr>
              <w:t>Termine Est 2 str. 3E</w:t>
            </w:r>
          </w:p>
          <w:p w14:paraId="32D5182E" w14:textId="77777777" w:rsidR="006E6506" w:rsidRPr="00DB5974" w:rsidRDefault="006E6506" w:rsidP="00242C0F">
            <w:pPr>
              <w:jc w:val="center"/>
              <w:rPr>
                <w:sz w:val="20"/>
                <w:szCs w:val="20"/>
                <w:lang w:val="it-IT"/>
              </w:rPr>
            </w:pPr>
            <w:r w:rsidRPr="00DB5974">
              <w:rPr>
                <w:sz w:val="20"/>
                <w:szCs w:val="20"/>
                <w:lang w:val="it-IT"/>
              </w:rPr>
              <w:t>Madonna del Piano 2 strato 7</w:t>
            </w:r>
          </w:p>
          <w:p w14:paraId="340D6E89" w14:textId="77777777" w:rsidR="006E6506" w:rsidRPr="00DB5974" w:rsidRDefault="006E6506" w:rsidP="00242C0F">
            <w:pPr>
              <w:jc w:val="center"/>
              <w:rPr>
                <w:sz w:val="20"/>
                <w:szCs w:val="20"/>
                <w:lang w:val="it-IT"/>
              </w:rPr>
            </w:pPr>
            <w:r w:rsidRPr="00DB5974">
              <w:rPr>
                <w:sz w:val="20"/>
                <w:szCs w:val="20"/>
                <w:lang w:val="it-IT"/>
              </w:rPr>
              <w:t>Orizzonte H de Lastruccia 1 (par comparaison)</w:t>
            </w:r>
          </w:p>
        </w:tc>
        <w:tc>
          <w:tcPr>
            <w:tcW w:w="3248" w:type="dxa"/>
            <w:vAlign w:val="center"/>
          </w:tcPr>
          <w:p w14:paraId="02563EBD" w14:textId="77777777" w:rsidR="006E6506" w:rsidRPr="00DB5974" w:rsidRDefault="006E6506" w:rsidP="00242C0F">
            <w:pPr>
              <w:jc w:val="center"/>
              <w:rPr>
                <w:sz w:val="20"/>
                <w:szCs w:val="20"/>
                <w:lang w:val="it-IT"/>
              </w:rPr>
            </w:pPr>
          </w:p>
        </w:tc>
      </w:tr>
      <w:tr w:rsidR="002D17E4" w:rsidRPr="00B11413" w14:paraId="53A7B4EE" w14:textId="77777777">
        <w:trPr>
          <w:trHeight w:val="230"/>
        </w:trPr>
        <w:tc>
          <w:tcPr>
            <w:tcW w:w="2366" w:type="dxa"/>
            <w:vMerge w:val="restart"/>
            <w:vAlign w:val="center"/>
          </w:tcPr>
          <w:p w14:paraId="50602EA9" w14:textId="77777777" w:rsidR="002D17E4" w:rsidRPr="00DB5974" w:rsidRDefault="002D17E4" w:rsidP="00242C0F">
            <w:pPr>
              <w:jc w:val="center"/>
              <w:rPr>
                <w:sz w:val="20"/>
                <w:szCs w:val="20"/>
              </w:rPr>
            </w:pPr>
            <w:r w:rsidRPr="00DB5974">
              <w:rPr>
                <w:sz w:val="20"/>
                <w:szCs w:val="20"/>
              </w:rPr>
              <w:t xml:space="preserve">Bronze ancien </w:t>
            </w:r>
          </w:p>
          <w:p w14:paraId="14EAE556" w14:textId="77777777" w:rsidR="002D17E4" w:rsidRPr="00DB5974" w:rsidRDefault="002D17E4" w:rsidP="00242C0F">
            <w:pPr>
              <w:jc w:val="center"/>
              <w:rPr>
                <w:sz w:val="20"/>
                <w:szCs w:val="20"/>
              </w:rPr>
            </w:pPr>
            <w:r w:rsidRPr="00DB5974">
              <w:rPr>
                <w:i/>
                <w:sz w:val="20"/>
                <w:szCs w:val="20"/>
              </w:rPr>
              <w:t>terza  fase</w:t>
            </w:r>
          </w:p>
        </w:tc>
        <w:tc>
          <w:tcPr>
            <w:tcW w:w="4081" w:type="dxa"/>
            <w:vMerge w:val="restart"/>
            <w:vAlign w:val="center"/>
          </w:tcPr>
          <w:p w14:paraId="126CC2DA" w14:textId="77777777" w:rsidR="002D17E4" w:rsidRPr="00DB5974" w:rsidRDefault="002D17E4" w:rsidP="00242C0F">
            <w:pPr>
              <w:jc w:val="center"/>
              <w:rPr>
                <w:sz w:val="20"/>
                <w:szCs w:val="20"/>
                <w:lang w:val="it-IT"/>
              </w:rPr>
            </w:pPr>
            <w:r w:rsidRPr="00DB5974">
              <w:rPr>
                <w:sz w:val="20"/>
                <w:szCs w:val="20"/>
                <w:lang w:val="it-IT"/>
              </w:rPr>
              <w:t>Lastruccia 3 strato 4</w:t>
            </w:r>
          </w:p>
          <w:p w14:paraId="717BD7EB" w14:textId="77777777" w:rsidR="002D17E4" w:rsidRPr="00DB5974" w:rsidRDefault="002D17E4" w:rsidP="00242C0F">
            <w:pPr>
              <w:jc w:val="center"/>
              <w:rPr>
                <w:sz w:val="20"/>
                <w:szCs w:val="20"/>
                <w:lang w:val="it-IT"/>
              </w:rPr>
            </w:pPr>
            <w:r w:rsidRPr="00DB5974">
              <w:rPr>
                <w:sz w:val="20"/>
                <w:szCs w:val="20"/>
                <w:lang w:val="it-IT"/>
              </w:rPr>
              <w:t>Termine Est 1 str. 3B</w:t>
            </w:r>
          </w:p>
          <w:p w14:paraId="37175173" w14:textId="77777777" w:rsidR="002D17E4" w:rsidRPr="00566234" w:rsidRDefault="002D17E4" w:rsidP="00242C0F">
            <w:pPr>
              <w:jc w:val="center"/>
              <w:rPr>
                <w:sz w:val="20"/>
                <w:szCs w:val="20"/>
                <w:lang w:val="es-ES"/>
              </w:rPr>
            </w:pPr>
            <w:r w:rsidRPr="00566234">
              <w:rPr>
                <w:sz w:val="20"/>
                <w:szCs w:val="20"/>
                <w:lang w:val="es-ES"/>
              </w:rPr>
              <w:t>Orizzonte E de Lastruccia 1</w:t>
            </w:r>
          </w:p>
        </w:tc>
        <w:tc>
          <w:tcPr>
            <w:tcW w:w="3248" w:type="dxa"/>
            <w:vAlign w:val="center"/>
          </w:tcPr>
          <w:p w14:paraId="149C8504" w14:textId="77777777" w:rsidR="002D17E4" w:rsidRPr="00566234" w:rsidRDefault="002D17E4" w:rsidP="00242C0F">
            <w:pPr>
              <w:jc w:val="center"/>
              <w:rPr>
                <w:sz w:val="20"/>
                <w:szCs w:val="20"/>
                <w:lang w:val="es-ES"/>
              </w:rPr>
            </w:pPr>
          </w:p>
        </w:tc>
      </w:tr>
      <w:tr w:rsidR="002D17E4" w:rsidRPr="00DB5974" w14:paraId="5459465C" w14:textId="77777777">
        <w:trPr>
          <w:trHeight w:val="230"/>
        </w:trPr>
        <w:tc>
          <w:tcPr>
            <w:tcW w:w="2366" w:type="dxa"/>
            <w:vMerge/>
            <w:vAlign w:val="center"/>
          </w:tcPr>
          <w:p w14:paraId="63D4FD6E" w14:textId="77777777" w:rsidR="002D17E4" w:rsidRPr="00566234" w:rsidRDefault="002D17E4" w:rsidP="00242C0F">
            <w:pPr>
              <w:jc w:val="center"/>
              <w:rPr>
                <w:sz w:val="20"/>
                <w:szCs w:val="20"/>
                <w:lang w:val="es-ES"/>
              </w:rPr>
            </w:pPr>
          </w:p>
        </w:tc>
        <w:tc>
          <w:tcPr>
            <w:tcW w:w="4081" w:type="dxa"/>
            <w:vMerge/>
            <w:vAlign w:val="center"/>
          </w:tcPr>
          <w:p w14:paraId="7D0B3F2C" w14:textId="77777777" w:rsidR="002D17E4" w:rsidRPr="00566234" w:rsidRDefault="002D17E4" w:rsidP="00242C0F">
            <w:pPr>
              <w:jc w:val="center"/>
              <w:rPr>
                <w:sz w:val="20"/>
                <w:szCs w:val="20"/>
                <w:lang w:val="es-ES"/>
              </w:rPr>
            </w:pPr>
          </w:p>
        </w:tc>
        <w:tc>
          <w:tcPr>
            <w:tcW w:w="3248" w:type="dxa"/>
            <w:vAlign w:val="center"/>
          </w:tcPr>
          <w:p w14:paraId="33836F80" w14:textId="77777777" w:rsidR="002D17E4" w:rsidRPr="00DB5974" w:rsidRDefault="002D17E4" w:rsidP="00242C0F">
            <w:pPr>
              <w:jc w:val="center"/>
              <w:rPr>
                <w:sz w:val="20"/>
                <w:szCs w:val="20"/>
              </w:rPr>
            </w:pPr>
            <w:r w:rsidRPr="00DB5974">
              <w:rPr>
                <w:sz w:val="20"/>
                <w:szCs w:val="20"/>
              </w:rPr>
              <w:t>3630 ± 90 BP</w:t>
            </w:r>
          </w:p>
        </w:tc>
      </w:tr>
      <w:tr w:rsidR="002D17E4" w:rsidRPr="00DB5974" w14:paraId="6F7F3246" w14:textId="77777777">
        <w:trPr>
          <w:trHeight w:val="230"/>
        </w:trPr>
        <w:tc>
          <w:tcPr>
            <w:tcW w:w="2366" w:type="dxa"/>
            <w:vMerge/>
            <w:vAlign w:val="center"/>
          </w:tcPr>
          <w:p w14:paraId="7FED0E7C" w14:textId="77777777" w:rsidR="002D17E4" w:rsidRPr="00DB5974" w:rsidRDefault="002D17E4" w:rsidP="00242C0F">
            <w:pPr>
              <w:jc w:val="center"/>
              <w:rPr>
                <w:sz w:val="20"/>
                <w:szCs w:val="20"/>
              </w:rPr>
            </w:pPr>
          </w:p>
        </w:tc>
        <w:tc>
          <w:tcPr>
            <w:tcW w:w="4081" w:type="dxa"/>
            <w:vMerge/>
            <w:vAlign w:val="center"/>
          </w:tcPr>
          <w:p w14:paraId="4451ADCC" w14:textId="77777777" w:rsidR="002D17E4" w:rsidRPr="00DB5974" w:rsidRDefault="002D17E4" w:rsidP="00242C0F">
            <w:pPr>
              <w:jc w:val="center"/>
              <w:rPr>
                <w:sz w:val="20"/>
                <w:szCs w:val="20"/>
              </w:rPr>
            </w:pPr>
          </w:p>
        </w:tc>
        <w:tc>
          <w:tcPr>
            <w:tcW w:w="3248" w:type="dxa"/>
            <w:vAlign w:val="center"/>
          </w:tcPr>
          <w:p w14:paraId="0C85439A" w14:textId="77777777" w:rsidR="002D17E4" w:rsidRPr="00DB5974" w:rsidRDefault="002D17E4" w:rsidP="00242C0F">
            <w:pPr>
              <w:jc w:val="center"/>
              <w:rPr>
                <w:sz w:val="20"/>
                <w:szCs w:val="20"/>
              </w:rPr>
            </w:pPr>
            <w:r w:rsidRPr="00DB5974">
              <w:rPr>
                <w:sz w:val="20"/>
                <w:szCs w:val="20"/>
              </w:rPr>
              <w:t>3620 ± 80 BP</w:t>
            </w:r>
          </w:p>
        </w:tc>
      </w:tr>
    </w:tbl>
    <w:p w14:paraId="7DB8A4A2" w14:textId="77777777" w:rsidR="006E6506" w:rsidRDefault="006E6506" w:rsidP="00242C0F">
      <w:pPr>
        <w:jc w:val="both"/>
      </w:pPr>
      <w:r>
        <w:t>(BIB 1425 p. 179)</w:t>
      </w:r>
    </w:p>
    <w:p w14:paraId="2F90C8C6" w14:textId="77777777" w:rsidR="00F610FD" w:rsidRDefault="00F610FD" w:rsidP="00242C0F">
      <w:pPr>
        <w:jc w:val="both"/>
      </w:pPr>
    </w:p>
    <w:p w14:paraId="60731963" w14:textId="77777777" w:rsidR="00CE0F2C" w:rsidRPr="00CE0F2C" w:rsidRDefault="00CE0F2C" w:rsidP="00426FF9">
      <w:pPr>
        <w:pStyle w:val="Heading1"/>
      </w:pPr>
      <w:r w:rsidRPr="00CE0F2C">
        <w:t>NETO-VIA VERGA</w:t>
      </w:r>
    </w:p>
    <w:p w14:paraId="3AA1D36A" w14:textId="1CA6C599" w:rsidR="00CE0F2C" w:rsidRPr="00CE0F2C" w:rsidRDefault="00CE0F2C" w:rsidP="00CE0F2C">
      <w:pPr>
        <w:jc w:val="both"/>
        <w:rPr>
          <w:lang w:val="es-ES"/>
        </w:rPr>
      </w:pPr>
      <w:r w:rsidRPr="00CE0F2C">
        <w:rPr>
          <w:lang w:val="es-ES"/>
        </w:rPr>
        <w:t xml:space="preserve">Site de </w:t>
      </w:r>
      <w:hyperlink r:id="rId9881" w:anchor="Sit_Sesto_Fiorentino" w:history="1">
        <w:r w:rsidRPr="00CE0F2C">
          <w:rPr>
            <w:rStyle w:val="Hyperlink"/>
            <w:lang w:val="es-ES"/>
          </w:rPr>
          <w:t>Sesto Fiorentino</w:t>
        </w:r>
      </w:hyperlink>
      <w:r w:rsidRPr="00CE0F2C">
        <w:rPr>
          <w:lang w:val="es-ES"/>
        </w:rPr>
        <w:t xml:space="preserve"> (SS BIB)</w:t>
      </w:r>
    </w:p>
    <w:p w14:paraId="6D386B49" w14:textId="77777777" w:rsidR="002F7BF1" w:rsidRPr="00CE0F2C" w:rsidRDefault="002F7BF1" w:rsidP="00242C0F">
      <w:pPr>
        <w:rPr>
          <w:lang w:val="es-ES"/>
        </w:rPr>
      </w:pPr>
    </w:p>
    <w:p w14:paraId="2878D14C" w14:textId="77777777" w:rsidR="002F7BF1" w:rsidRPr="0032190F" w:rsidRDefault="002F7BF1" w:rsidP="00242C0F">
      <w:pPr>
        <w:jc w:val="both"/>
        <w:rPr>
          <w:lang w:val="fr-FR"/>
        </w:rPr>
      </w:pPr>
      <w:r w:rsidRPr="0032190F">
        <w:rPr>
          <w:lang w:val="fr-FR"/>
        </w:rPr>
        <w:t>Attestation du travail du cuivre par datation 14C : 3709-3371 cal BC 2 s. (BIB 1712)</w:t>
      </w:r>
    </w:p>
    <w:p w14:paraId="3E021B2A" w14:textId="77777777" w:rsidR="002F7BF1" w:rsidRPr="0032190F" w:rsidRDefault="002F7BF1" w:rsidP="00242C0F">
      <w:pPr>
        <w:jc w:val="both"/>
        <w:rPr>
          <w:lang w:val="fr-FR"/>
        </w:rPr>
      </w:pPr>
    </w:p>
    <w:p w14:paraId="71D8E9D4" w14:textId="55DC3FED" w:rsidR="00DD175D" w:rsidRPr="00784BEC" w:rsidRDefault="00DD175D" w:rsidP="00242C0F">
      <w:pPr>
        <w:jc w:val="both"/>
        <w:rPr>
          <w:lang w:val="it-IT"/>
        </w:rPr>
      </w:pPr>
      <w:r w:rsidRPr="00784BEC">
        <w:rPr>
          <w:lang w:val="it-IT"/>
        </w:rPr>
        <w:t xml:space="preserve">Hache : Voir </w:t>
      </w:r>
      <w:hyperlink r:id="rId9882" w:anchor="Sit_Santa_Cristina_Fiesse" w:history="1">
        <w:r w:rsidRPr="00784BEC">
          <w:rPr>
            <w:rStyle w:val="Hyperlink"/>
            <w:lang w:val="it-IT"/>
          </w:rPr>
          <w:t>Santa Cristina di Fiesse</w:t>
        </w:r>
      </w:hyperlink>
    </w:p>
    <w:p w14:paraId="298F6679" w14:textId="77777777" w:rsidR="00DD175D" w:rsidRPr="00784BEC" w:rsidRDefault="00DD175D" w:rsidP="00242C0F">
      <w:pPr>
        <w:jc w:val="both"/>
        <w:rPr>
          <w:lang w:val="it-IT"/>
        </w:rPr>
      </w:pPr>
    </w:p>
    <w:p w14:paraId="7D5AFE8E" w14:textId="77777777" w:rsidR="00641CC8" w:rsidRPr="0032190F" w:rsidRDefault="00641CC8" w:rsidP="00426FF9">
      <w:pPr>
        <w:pStyle w:val="Heading1"/>
      </w:pPr>
      <w:bookmarkStart w:id="4021" w:name="Sit_Breno"/>
      <w:r w:rsidRPr="0032190F">
        <w:t>BRENO (Habitat de)</w:t>
      </w:r>
    </w:p>
    <w:bookmarkEnd w:id="4021"/>
    <w:p w14:paraId="26E47C2F" w14:textId="77777777" w:rsidR="00650E33" w:rsidRPr="0032190F" w:rsidRDefault="00650E33" w:rsidP="00242C0F">
      <w:pPr>
        <w:rPr>
          <w:lang w:val="fr-FR"/>
        </w:rPr>
      </w:pPr>
    </w:p>
    <w:p w14:paraId="267CCE73" w14:textId="77777777" w:rsidR="00F06DBE" w:rsidRPr="0032190F" w:rsidRDefault="00F06DBE" w:rsidP="00242C0F">
      <w:pPr>
        <w:jc w:val="both"/>
        <w:rPr>
          <w:lang w:val="fr-FR"/>
        </w:rPr>
      </w:pPr>
      <w:r w:rsidRPr="0032190F">
        <w:rPr>
          <w:lang w:val="fr-FR"/>
        </w:rPr>
        <w:t>Castello di Breno</w:t>
      </w:r>
    </w:p>
    <w:p w14:paraId="1D08CE2C" w14:textId="53666C36" w:rsidR="00641CC8" w:rsidRPr="0032190F" w:rsidRDefault="00641CC8" w:rsidP="00242C0F">
      <w:pPr>
        <w:jc w:val="both"/>
        <w:rPr>
          <w:lang w:val="fr-FR"/>
        </w:rPr>
      </w:pPr>
      <w:r w:rsidRPr="0032190F">
        <w:rPr>
          <w:lang w:val="fr-FR"/>
        </w:rPr>
        <w:t xml:space="preserve">Site à proximité du </w:t>
      </w:r>
      <w:hyperlink r:id="rId9883" w:anchor="Sit_Valcamonica" w:history="1">
        <w:r w:rsidRPr="0032190F">
          <w:rPr>
            <w:rStyle w:val="Hyperlink"/>
            <w:lang w:val="fr-FR"/>
          </w:rPr>
          <w:t>Valcamonica</w:t>
        </w:r>
      </w:hyperlink>
      <w:r w:rsidRPr="0032190F">
        <w:rPr>
          <w:lang w:val="fr-FR"/>
        </w:rPr>
        <w:t xml:space="preserve"> pour lequel on a retrouvé du matériel attribué au groupe de B</w:t>
      </w:r>
      <w:r w:rsidR="002106A0" w:rsidRPr="0032190F">
        <w:rPr>
          <w:lang w:val="fr-FR"/>
        </w:rPr>
        <w:t>re</w:t>
      </w:r>
      <w:r w:rsidRPr="0032190F">
        <w:rPr>
          <w:lang w:val="fr-FR"/>
        </w:rPr>
        <w:t xml:space="preserve">no (contemporain de </w:t>
      </w:r>
      <w:hyperlink r:id="rId9884" w:anchor="Sit_Remedello" w:history="1">
        <w:r w:rsidRPr="0032190F">
          <w:rPr>
            <w:rStyle w:val="Hyperlink"/>
            <w:lang w:val="fr-FR"/>
          </w:rPr>
          <w:t>Remedello</w:t>
        </w:r>
      </w:hyperlink>
      <w:r w:rsidRPr="0032190F">
        <w:rPr>
          <w:lang w:val="fr-FR"/>
        </w:rPr>
        <w:t xml:space="preserve"> 2) comparable à celui retrouvé dans les fouilles d’ </w:t>
      </w:r>
      <w:hyperlink r:id="rId9885" w:anchor="Sit_Ossimo_Anvoia" w:history="1">
        <w:r w:rsidRPr="0032190F">
          <w:rPr>
            <w:rStyle w:val="Hyperlink"/>
            <w:lang w:val="fr-FR"/>
          </w:rPr>
          <w:t>Ossimo-Anvòia</w:t>
        </w:r>
      </w:hyperlink>
      <w:r w:rsidRPr="0032190F">
        <w:rPr>
          <w:lang w:val="fr-FR"/>
        </w:rPr>
        <w:t xml:space="preserve"> dans le Valcamonica (BIB 444 p. 53 (BIB 477)</w:t>
      </w:r>
      <w:r w:rsidR="002106A0" w:rsidRPr="0032190F">
        <w:rPr>
          <w:lang w:val="fr-FR"/>
        </w:rPr>
        <w:t xml:space="preserve">, de </w:t>
      </w:r>
      <w:hyperlink r:id="rId9886" w:anchor="Cul_Tamins" w:history="1">
        <w:r w:rsidR="002106A0" w:rsidRPr="0032190F">
          <w:rPr>
            <w:rStyle w:val="Hyperlink"/>
            <w:lang w:val="fr-FR"/>
          </w:rPr>
          <w:t>Tamins</w:t>
        </w:r>
      </w:hyperlink>
      <w:r w:rsidR="002106A0" w:rsidRPr="0032190F">
        <w:rPr>
          <w:lang w:val="fr-FR"/>
        </w:rPr>
        <w:t>, d’</w:t>
      </w:r>
      <w:hyperlink r:id="rId9887" w:anchor="Sit_Acquaviva_Besenello" w:history="1">
        <w:r w:rsidR="002106A0" w:rsidRPr="0032190F">
          <w:rPr>
            <w:rStyle w:val="Hyperlink"/>
            <w:lang w:val="fr-FR"/>
          </w:rPr>
          <w:t>Acquaviva di Besenello</w:t>
        </w:r>
      </w:hyperlink>
      <w:r w:rsidR="002A21DF" w:rsidRPr="0032190F">
        <w:rPr>
          <w:lang w:val="fr-FR"/>
        </w:rPr>
        <w:t xml:space="preserve">, </w:t>
      </w:r>
      <w:hyperlink r:id="rId9888" w:anchor="Sit_Isera_Torretta" w:history="1">
        <w:r w:rsidR="002A21DF" w:rsidRPr="0032190F">
          <w:rPr>
            <w:rStyle w:val="Hyperlink"/>
            <w:lang w:val="fr-FR"/>
          </w:rPr>
          <w:t>Isera</w:t>
        </w:r>
      </w:hyperlink>
      <w:r w:rsidR="002A21DF" w:rsidRPr="0032190F">
        <w:rPr>
          <w:lang w:val="fr-FR"/>
        </w:rPr>
        <w:t xml:space="preserve"> (Isera phase 5)</w:t>
      </w:r>
    </w:p>
    <w:p w14:paraId="75DA30E4" w14:textId="77777777" w:rsidR="00F06DBE" w:rsidRPr="0032190F" w:rsidRDefault="00F06DBE" w:rsidP="00242C0F">
      <w:pPr>
        <w:jc w:val="both"/>
        <w:rPr>
          <w:lang w:val="fr-FR"/>
        </w:rPr>
      </w:pPr>
    </w:p>
    <w:p w14:paraId="4E92A2E6" w14:textId="77777777" w:rsidR="00F06DBE" w:rsidRPr="0032190F" w:rsidRDefault="00F06DBE" w:rsidP="00242C0F">
      <w:pPr>
        <w:jc w:val="both"/>
        <w:rPr>
          <w:lang w:val="fr-FR"/>
        </w:rPr>
      </w:pPr>
      <w:r w:rsidRPr="0032190F">
        <w:rPr>
          <w:i/>
          <w:lang w:val="fr-FR"/>
        </w:rPr>
        <w:t>Maculae</w:t>
      </w:r>
      <w:r w:rsidRPr="0032190F">
        <w:rPr>
          <w:lang w:val="fr-FR"/>
        </w:rPr>
        <w:t> [?] (Arca com. pers.) </w:t>
      </w:r>
    </w:p>
    <w:p w14:paraId="6A8025FF" w14:textId="77777777" w:rsidR="0018140F" w:rsidRPr="0032190F" w:rsidRDefault="0018140F" w:rsidP="00242C0F">
      <w:pPr>
        <w:rPr>
          <w:lang w:val="fr-FR"/>
        </w:rPr>
      </w:pPr>
    </w:p>
    <w:p w14:paraId="513E9CAD" w14:textId="77777777" w:rsidR="00F14210" w:rsidRPr="0032190F" w:rsidRDefault="00F14210" w:rsidP="00242C0F">
      <w:pPr>
        <w:rPr>
          <w:lang w:val="fr-FR"/>
        </w:rPr>
      </w:pPr>
      <w:r w:rsidRPr="0032190F">
        <w:rPr>
          <w:lang w:val="fr-FR"/>
        </w:rPr>
        <w:t>VENTRABEN</w:t>
      </w:r>
    </w:p>
    <w:p w14:paraId="6A0D680B" w14:textId="77777777" w:rsidR="00F14210" w:rsidRPr="0032190F" w:rsidRDefault="00F14210" w:rsidP="00242C0F">
      <w:pPr>
        <w:rPr>
          <w:lang w:val="fr-FR"/>
        </w:rPr>
      </w:pPr>
    </w:p>
    <w:p w14:paraId="1F5D6DFA" w14:textId="2513BCD6" w:rsidR="00F14210" w:rsidRPr="0032190F" w:rsidRDefault="00F14210" w:rsidP="00242C0F">
      <w:pPr>
        <w:rPr>
          <w:lang w:val="fr-FR"/>
        </w:rPr>
      </w:pPr>
      <w:r w:rsidRPr="0032190F">
        <w:rPr>
          <w:lang w:val="fr-FR"/>
        </w:rPr>
        <w:t xml:space="preserve">galets gravés </w:t>
      </w:r>
      <w:hyperlink r:id="rId9889" w:anchor="Cul_Mesolithique_Art" w:history="1">
        <w:r w:rsidRPr="0032190F">
          <w:rPr>
            <w:rStyle w:val="Hyperlink"/>
            <w:lang w:val="fr-FR"/>
          </w:rPr>
          <w:t>mésolithiques</w:t>
        </w:r>
      </w:hyperlink>
      <w:r w:rsidRPr="0032190F">
        <w:rPr>
          <w:lang w:val="fr-FR"/>
        </w:rPr>
        <w:t xml:space="preserve"> de Ventrabren (N. Valdeyron internet)</w:t>
      </w:r>
    </w:p>
    <w:p w14:paraId="5E50CC96" w14:textId="77777777" w:rsidR="00F14210" w:rsidRPr="0032190F" w:rsidRDefault="00F14210" w:rsidP="00242C0F">
      <w:pPr>
        <w:rPr>
          <w:lang w:val="fr-FR"/>
        </w:rPr>
      </w:pPr>
      <w:r w:rsidRPr="0032190F">
        <w:rPr>
          <w:lang w:val="fr-FR"/>
        </w:rPr>
        <w:lastRenderedPageBreak/>
        <w:br/>
        <w:t>USCLADES</w:t>
      </w:r>
    </w:p>
    <w:p w14:paraId="5CC57C3E" w14:textId="77777777" w:rsidR="00F14210" w:rsidRPr="0032190F" w:rsidRDefault="00F14210" w:rsidP="00242C0F">
      <w:pPr>
        <w:rPr>
          <w:lang w:val="fr-FR"/>
        </w:rPr>
      </w:pPr>
    </w:p>
    <w:p w14:paraId="1F3C49FE" w14:textId="77777777" w:rsidR="00F14210" w:rsidRPr="0032190F" w:rsidRDefault="00F14210" w:rsidP="00242C0F">
      <w:pPr>
        <w:rPr>
          <w:lang w:val="fr-FR"/>
        </w:rPr>
      </w:pPr>
      <w:r w:rsidRPr="0032190F">
        <w:rPr>
          <w:lang w:val="fr-FR"/>
        </w:rPr>
        <w:t>galets gravés mésolithiques de la dalle plantée des Usclades (N. Valdeyron internet)</w:t>
      </w:r>
    </w:p>
    <w:p w14:paraId="66EF453A" w14:textId="77777777" w:rsidR="00034932" w:rsidRPr="0032190F" w:rsidRDefault="00034932" w:rsidP="00242C0F">
      <w:pPr>
        <w:rPr>
          <w:lang w:val="fr-FR"/>
        </w:rPr>
      </w:pPr>
    </w:p>
    <w:p w14:paraId="043FA581" w14:textId="77777777" w:rsidR="0048392A" w:rsidRPr="0032190F" w:rsidRDefault="0048392A" w:rsidP="00426FF9">
      <w:pPr>
        <w:pStyle w:val="Heading1"/>
      </w:pPr>
      <w:bookmarkStart w:id="4022" w:name="Sit_Chateau_Blanc"/>
      <w:r w:rsidRPr="0032190F">
        <w:t>CHATEAU-BLANC</w:t>
      </w:r>
    </w:p>
    <w:bookmarkEnd w:id="4022"/>
    <w:p w14:paraId="18BCFAC4" w14:textId="77777777" w:rsidR="00E16865" w:rsidRPr="0032190F" w:rsidRDefault="00E16865" w:rsidP="00242C0F">
      <w:pPr>
        <w:rPr>
          <w:lang w:val="fr-FR"/>
        </w:rPr>
      </w:pPr>
    </w:p>
    <w:p w14:paraId="24ECEDD2" w14:textId="77777777" w:rsidR="0002236C" w:rsidRPr="0032190F" w:rsidRDefault="00E16865" w:rsidP="00242C0F">
      <w:pPr>
        <w:jc w:val="both"/>
        <w:rPr>
          <w:lang w:val="fr-FR"/>
        </w:rPr>
      </w:pPr>
      <w:r w:rsidRPr="0032190F">
        <w:rPr>
          <w:lang w:val="fr-FR"/>
        </w:rPr>
        <w:t xml:space="preserve">A l’ouest d’Aix-en-Provence, la nécropole tumulaire Château-Blanc (Ventraben, Bouches-du-Rhône) a été fouillée en 1995 (BIB 1149 p. 79). Son </w:t>
      </w:r>
      <w:r w:rsidR="0002236C" w:rsidRPr="0032190F">
        <w:rPr>
          <w:lang w:val="fr-FR"/>
        </w:rPr>
        <w:t xml:space="preserve">occupation est attestée du Néolithique récent à la première moitié du </w:t>
      </w:r>
      <w:r w:rsidR="00934A22">
        <w:rPr>
          <w:lang w:val="fr-FR"/>
        </w:rPr>
        <w:t>NF</w:t>
      </w:r>
      <w:r w:rsidR="0002236C" w:rsidRPr="0032190F">
        <w:rPr>
          <w:lang w:val="fr-FR"/>
        </w:rPr>
        <w:t xml:space="preserve"> (BIB 127 p. 109)</w:t>
      </w:r>
    </w:p>
    <w:p w14:paraId="306C691B" w14:textId="77777777" w:rsidR="0002236C" w:rsidRPr="0032190F" w:rsidRDefault="0002236C"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9"/>
        <w:gridCol w:w="5893"/>
      </w:tblGrid>
      <w:tr w:rsidR="0002236C" w:rsidRPr="006A329A" w14:paraId="219B54AE" w14:textId="77777777" w:rsidTr="00784F66">
        <w:trPr>
          <w:jc w:val="center"/>
        </w:trPr>
        <w:tc>
          <w:tcPr>
            <w:tcW w:w="0" w:type="auto"/>
            <w:vAlign w:val="center"/>
          </w:tcPr>
          <w:p w14:paraId="4A090627" w14:textId="77777777" w:rsidR="00F72A8A" w:rsidRDefault="0002236C" w:rsidP="00242C0F">
            <w:pPr>
              <w:jc w:val="center"/>
              <w:rPr>
                <w:sz w:val="20"/>
                <w:szCs w:val="20"/>
              </w:rPr>
            </w:pPr>
            <w:r w:rsidRPr="00DB5974">
              <w:rPr>
                <w:sz w:val="20"/>
                <w:szCs w:val="20"/>
              </w:rPr>
              <w:t xml:space="preserve">Néolithique </w:t>
            </w:r>
          </w:p>
          <w:p w14:paraId="573DDBBC" w14:textId="77777777" w:rsidR="0002236C" w:rsidRPr="00DB5974" w:rsidRDefault="0002236C" w:rsidP="00242C0F">
            <w:pPr>
              <w:jc w:val="center"/>
              <w:rPr>
                <w:sz w:val="20"/>
                <w:szCs w:val="20"/>
              </w:rPr>
            </w:pPr>
            <w:r w:rsidRPr="00DB5974">
              <w:rPr>
                <w:sz w:val="20"/>
                <w:szCs w:val="20"/>
              </w:rPr>
              <w:t>final</w:t>
            </w:r>
          </w:p>
        </w:tc>
        <w:tc>
          <w:tcPr>
            <w:tcW w:w="5893" w:type="dxa"/>
            <w:vAlign w:val="center"/>
          </w:tcPr>
          <w:p w14:paraId="7B23A5C4" w14:textId="0841298F" w:rsidR="0002236C" w:rsidRPr="0032190F" w:rsidRDefault="0002236C" w:rsidP="00242C0F">
            <w:pPr>
              <w:jc w:val="center"/>
              <w:rPr>
                <w:sz w:val="20"/>
                <w:szCs w:val="20"/>
                <w:lang w:val="fr-FR"/>
              </w:rPr>
            </w:pPr>
            <w:r w:rsidRPr="0032190F">
              <w:rPr>
                <w:sz w:val="20"/>
                <w:szCs w:val="20"/>
                <w:lang w:val="fr-FR"/>
              </w:rPr>
              <w:t xml:space="preserve">recoupement partiel du terte IV par une sépulture collective (cette denière est comparable aux </w:t>
            </w:r>
            <w:hyperlink r:id="rId9890" w:anchor="Cul_Dolmens_Provencaux" w:history="1">
              <w:r w:rsidR="008A4264" w:rsidRPr="0032190F">
                <w:rPr>
                  <w:rStyle w:val="Hyperlink"/>
                  <w:sz w:val="20"/>
                  <w:szCs w:val="20"/>
                  <w:lang w:val="fr-FR"/>
                </w:rPr>
                <w:t>dolmens provençaux</w:t>
              </w:r>
            </w:hyperlink>
            <w:r w:rsidRPr="0032190F">
              <w:rPr>
                <w:sz w:val="20"/>
                <w:szCs w:val="20"/>
                <w:lang w:val="fr-FR"/>
              </w:rPr>
              <w:t>)</w:t>
            </w:r>
          </w:p>
        </w:tc>
      </w:tr>
      <w:tr w:rsidR="00F72A8A" w:rsidRPr="006A329A" w14:paraId="36BCE931" w14:textId="77777777" w:rsidTr="00784F66">
        <w:trPr>
          <w:jc w:val="center"/>
        </w:trPr>
        <w:tc>
          <w:tcPr>
            <w:tcW w:w="0" w:type="auto"/>
            <w:vAlign w:val="center"/>
          </w:tcPr>
          <w:p w14:paraId="5F0C5014" w14:textId="77777777" w:rsidR="00F72A8A" w:rsidRPr="00DB5974" w:rsidRDefault="00F72A8A" w:rsidP="00F72A8A">
            <w:pPr>
              <w:jc w:val="center"/>
              <w:rPr>
                <w:sz w:val="20"/>
                <w:szCs w:val="20"/>
              </w:rPr>
            </w:pPr>
            <w:r w:rsidRPr="00DB5974">
              <w:rPr>
                <w:sz w:val="20"/>
                <w:szCs w:val="20"/>
              </w:rPr>
              <w:t xml:space="preserve">Néolithique </w:t>
            </w:r>
            <w:r w:rsidR="00571A39">
              <w:rPr>
                <w:sz w:val="20"/>
                <w:szCs w:val="20"/>
              </w:rPr>
              <w:t xml:space="preserve"> </w:t>
            </w:r>
            <w:r w:rsidRPr="00DB5974">
              <w:rPr>
                <w:sz w:val="20"/>
                <w:szCs w:val="20"/>
              </w:rPr>
              <w:t>récent</w:t>
            </w:r>
          </w:p>
        </w:tc>
        <w:tc>
          <w:tcPr>
            <w:tcW w:w="5893" w:type="dxa"/>
            <w:vAlign w:val="center"/>
          </w:tcPr>
          <w:p w14:paraId="76690A4B" w14:textId="77777777" w:rsidR="00F72A8A" w:rsidRPr="0032190F" w:rsidRDefault="00F72A8A" w:rsidP="00683577">
            <w:pPr>
              <w:jc w:val="center"/>
              <w:rPr>
                <w:sz w:val="20"/>
                <w:szCs w:val="20"/>
                <w:lang w:val="fr-FR"/>
              </w:rPr>
            </w:pPr>
            <w:r w:rsidRPr="0032190F">
              <w:rPr>
                <w:sz w:val="20"/>
                <w:szCs w:val="20"/>
                <w:lang w:val="fr-FR"/>
              </w:rPr>
              <w:t xml:space="preserve">5 tertes circulaires de terre </w:t>
            </w:r>
            <w:r w:rsidR="00683577">
              <w:rPr>
                <w:sz w:val="20"/>
                <w:szCs w:val="20"/>
                <w:lang w:val="fr-FR"/>
              </w:rPr>
              <w:t>entourés</w:t>
            </w:r>
            <w:r w:rsidRPr="0032190F">
              <w:rPr>
                <w:sz w:val="20"/>
                <w:szCs w:val="20"/>
                <w:lang w:val="fr-FR"/>
              </w:rPr>
              <w:t xml:space="preserve"> d’une couronne de pierre (entre 11 et </w:t>
            </w:r>
            <w:smartTag w:uri="urn:schemas-microsoft-com:office:smarttags" w:element="metricconverter">
              <w:smartTagPr>
                <w:attr w:name="ProductID" w:val="17 m"/>
              </w:smartTagPr>
              <w:r w:rsidRPr="0032190F">
                <w:rPr>
                  <w:sz w:val="20"/>
                  <w:szCs w:val="20"/>
                  <w:lang w:val="fr-FR"/>
                </w:rPr>
                <w:t>17 m</w:t>
              </w:r>
            </w:smartTag>
            <w:r w:rsidRPr="0032190F">
              <w:rPr>
                <w:sz w:val="20"/>
                <w:szCs w:val="20"/>
                <w:lang w:val="fr-FR"/>
              </w:rPr>
              <w:t xml:space="preserve"> de </w:t>
            </w:r>
            <w:r w:rsidRPr="0032190F">
              <w:rPr>
                <w:rFonts w:ascii="Arial" w:hAnsi="Arial" w:cs="Arial"/>
                <w:sz w:val="20"/>
                <w:szCs w:val="20"/>
                <w:lang w:val="fr-FR"/>
              </w:rPr>
              <w:t>ø</w:t>
            </w:r>
            <w:r w:rsidRPr="0032190F">
              <w:rPr>
                <w:sz w:val="20"/>
                <w:szCs w:val="20"/>
                <w:lang w:val="fr-FR"/>
              </w:rPr>
              <w:t xml:space="preserve">), une sépulture au centre, espacés les uns des autres de 11 à </w:t>
            </w:r>
            <w:smartTag w:uri="urn:schemas-microsoft-com:office:smarttags" w:element="metricconverter">
              <w:smartTagPr>
                <w:attr w:name="ProductID" w:val="25 m"/>
              </w:smartTagPr>
              <w:r w:rsidRPr="0032190F">
                <w:rPr>
                  <w:sz w:val="20"/>
                  <w:szCs w:val="20"/>
                  <w:lang w:val="fr-FR"/>
                </w:rPr>
                <w:t>25 m</w:t>
              </w:r>
            </w:smartTag>
          </w:p>
        </w:tc>
      </w:tr>
    </w:tbl>
    <w:p w14:paraId="084ABFB7" w14:textId="77777777" w:rsidR="0002236C" w:rsidRPr="0032190F" w:rsidRDefault="00D560E7" w:rsidP="00242C0F">
      <w:pPr>
        <w:rPr>
          <w:lang w:val="fr-FR"/>
        </w:rPr>
      </w:pPr>
      <w:r w:rsidRPr="0032190F">
        <w:rPr>
          <w:lang w:val="fr-FR"/>
        </w:rPr>
        <w:t>(BIB 127 p. 110)</w:t>
      </w:r>
    </w:p>
    <w:p w14:paraId="36A98AD3" w14:textId="77777777" w:rsidR="00966A92" w:rsidRPr="0032190F" w:rsidRDefault="00966A92" w:rsidP="00242C0F">
      <w:pPr>
        <w:rPr>
          <w:lang w:val="fr-FR"/>
        </w:rPr>
      </w:pPr>
    </w:p>
    <w:p w14:paraId="213F9519" w14:textId="77777777" w:rsidR="00966A92" w:rsidRPr="0032190F" w:rsidRDefault="00966A92" w:rsidP="00242C0F">
      <w:pPr>
        <w:rPr>
          <w:lang w:val="fr-FR"/>
        </w:rPr>
      </w:pPr>
      <w:r w:rsidRPr="0032190F">
        <w:rPr>
          <w:lang w:val="fr-FR"/>
        </w:rPr>
        <w:t>3 phases principales peuvent être reconnues :</w:t>
      </w:r>
    </w:p>
    <w:p w14:paraId="1F47AEC2" w14:textId="77777777" w:rsidR="00966A92" w:rsidRPr="0032190F" w:rsidRDefault="00966A92" w:rsidP="00242C0F">
      <w:pPr>
        <w:rPr>
          <w:lang w:val="fr-FR"/>
        </w:rPr>
      </w:pPr>
    </w:p>
    <w:tbl>
      <w:tblPr>
        <w:tblpPr w:leftFromText="141" w:rightFromText="141" w:vertAnchor="text" w:horzAnchor="margin" w:tblpXSpec="center" w:tblpY="-6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00"/>
        <w:gridCol w:w="3708"/>
        <w:gridCol w:w="1984"/>
        <w:gridCol w:w="2408"/>
      </w:tblGrid>
      <w:tr w:rsidR="00966A92" w:rsidRPr="00DB5974" w14:paraId="2632534D" w14:textId="77777777" w:rsidTr="00E30685">
        <w:tc>
          <w:tcPr>
            <w:tcW w:w="900" w:type="dxa"/>
            <w:vAlign w:val="center"/>
          </w:tcPr>
          <w:p w14:paraId="1C0817AE" w14:textId="77777777" w:rsidR="00966A92" w:rsidRPr="00DB5974" w:rsidRDefault="00E30685" w:rsidP="00242C0F">
            <w:pPr>
              <w:jc w:val="center"/>
              <w:rPr>
                <w:sz w:val="20"/>
                <w:szCs w:val="20"/>
              </w:rPr>
            </w:pPr>
            <w:r w:rsidRPr="00DB5974">
              <w:rPr>
                <w:sz w:val="20"/>
                <w:szCs w:val="20"/>
              </w:rPr>
              <w:t>phase</w:t>
            </w:r>
            <w:r>
              <w:rPr>
                <w:sz w:val="20"/>
                <w:szCs w:val="20"/>
              </w:rPr>
              <w:t>s</w:t>
            </w:r>
          </w:p>
        </w:tc>
        <w:tc>
          <w:tcPr>
            <w:tcW w:w="3708" w:type="dxa"/>
            <w:vAlign w:val="center"/>
          </w:tcPr>
          <w:p w14:paraId="7D812175" w14:textId="77777777" w:rsidR="00966A92" w:rsidRPr="00DB5974" w:rsidRDefault="00966A92" w:rsidP="00242C0F">
            <w:pPr>
              <w:jc w:val="center"/>
              <w:rPr>
                <w:sz w:val="20"/>
                <w:szCs w:val="20"/>
              </w:rPr>
            </w:pPr>
          </w:p>
        </w:tc>
        <w:tc>
          <w:tcPr>
            <w:tcW w:w="1984" w:type="dxa"/>
            <w:vAlign w:val="center"/>
          </w:tcPr>
          <w:p w14:paraId="5DED8EFF" w14:textId="77777777" w:rsidR="00966A92" w:rsidRPr="00DB5974" w:rsidRDefault="00966A92" w:rsidP="00242C0F">
            <w:pPr>
              <w:jc w:val="center"/>
              <w:rPr>
                <w:sz w:val="20"/>
                <w:szCs w:val="20"/>
              </w:rPr>
            </w:pPr>
          </w:p>
        </w:tc>
        <w:tc>
          <w:tcPr>
            <w:tcW w:w="2408" w:type="dxa"/>
            <w:vAlign w:val="center"/>
          </w:tcPr>
          <w:p w14:paraId="7D93B276" w14:textId="77777777" w:rsidR="00966A92" w:rsidRPr="00DB5974" w:rsidRDefault="00966A92" w:rsidP="00242C0F">
            <w:pPr>
              <w:jc w:val="center"/>
              <w:rPr>
                <w:sz w:val="20"/>
                <w:szCs w:val="20"/>
              </w:rPr>
            </w:pPr>
          </w:p>
        </w:tc>
      </w:tr>
      <w:tr w:rsidR="00966A92" w:rsidRPr="004978EC" w14:paraId="72AA0564" w14:textId="77777777" w:rsidTr="00E30685">
        <w:tc>
          <w:tcPr>
            <w:tcW w:w="900" w:type="dxa"/>
            <w:vAlign w:val="center"/>
          </w:tcPr>
          <w:p w14:paraId="73B28351" w14:textId="77777777" w:rsidR="00966A92" w:rsidRPr="00DB5974" w:rsidRDefault="00966A92" w:rsidP="00242C0F">
            <w:pPr>
              <w:jc w:val="center"/>
              <w:rPr>
                <w:sz w:val="20"/>
                <w:szCs w:val="20"/>
              </w:rPr>
            </w:pPr>
            <w:r w:rsidRPr="00DB5974">
              <w:rPr>
                <w:sz w:val="20"/>
                <w:szCs w:val="20"/>
              </w:rPr>
              <w:t>3</w:t>
            </w:r>
          </w:p>
        </w:tc>
        <w:tc>
          <w:tcPr>
            <w:tcW w:w="3708" w:type="dxa"/>
            <w:vAlign w:val="center"/>
          </w:tcPr>
          <w:p w14:paraId="2264AC2B" w14:textId="2864D50A" w:rsidR="00966A92" w:rsidRPr="0032190F" w:rsidRDefault="00966A92" w:rsidP="00242C0F">
            <w:pPr>
              <w:jc w:val="center"/>
              <w:rPr>
                <w:sz w:val="20"/>
                <w:szCs w:val="20"/>
                <w:lang w:val="fr-FR"/>
              </w:rPr>
            </w:pPr>
            <w:r w:rsidRPr="0032190F">
              <w:rPr>
                <w:sz w:val="20"/>
                <w:szCs w:val="20"/>
                <w:lang w:val="fr-FR"/>
              </w:rPr>
              <w:t>chambre funéraire du tertre IVb. Sépulture coll. équivalente aux dolmens à chambre allongée de Provence orientale (dolmen de Maurely, Cudières à Fontvieille, de l’</w:t>
            </w:r>
            <w:hyperlink r:id="rId9891" w:anchor="Sit_Ubac" w:history="1">
              <w:r w:rsidRPr="0032190F">
                <w:rPr>
                  <w:rStyle w:val="Hyperlink"/>
                  <w:sz w:val="20"/>
                  <w:szCs w:val="20"/>
                  <w:lang w:val="fr-FR"/>
                </w:rPr>
                <w:t>Ub</w:t>
              </w:r>
              <w:r w:rsidR="00B0077B" w:rsidRPr="0032190F">
                <w:rPr>
                  <w:rStyle w:val="Hyperlink"/>
                  <w:sz w:val="20"/>
                  <w:szCs w:val="20"/>
                  <w:lang w:val="fr-FR"/>
                </w:rPr>
                <w:t>ac</w:t>
              </w:r>
            </w:hyperlink>
            <w:r w:rsidRPr="0032190F">
              <w:rPr>
                <w:sz w:val="20"/>
                <w:szCs w:val="20"/>
                <w:lang w:val="fr-FR"/>
              </w:rPr>
              <w:t xml:space="preserve">, de la Pichonne, des </w:t>
            </w:r>
            <w:hyperlink r:id="rId9892" w:anchor="Sit_Orgon" w:history="1">
              <w:r w:rsidRPr="0032190F">
                <w:rPr>
                  <w:rStyle w:val="Hyperlink"/>
                  <w:sz w:val="20"/>
                  <w:szCs w:val="20"/>
                  <w:lang w:val="fr-FR"/>
                </w:rPr>
                <w:t>Gavots</w:t>
              </w:r>
            </w:hyperlink>
            <w:r w:rsidRPr="0032190F">
              <w:rPr>
                <w:sz w:val="20"/>
                <w:szCs w:val="20"/>
                <w:lang w:val="fr-FR"/>
              </w:rPr>
              <w:t>)</w:t>
            </w:r>
          </w:p>
        </w:tc>
        <w:tc>
          <w:tcPr>
            <w:tcW w:w="1984" w:type="dxa"/>
            <w:vAlign w:val="center"/>
          </w:tcPr>
          <w:p w14:paraId="0B2DBD46" w14:textId="77777777" w:rsidR="00966A92" w:rsidRPr="0032190F" w:rsidRDefault="00966A92" w:rsidP="00242C0F">
            <w:pPr>
              <w:jc w:val="center"/>
              <w:rPr>
                <w:sz w:val="20"/>
                <w:szCs w:val="20"/>
                <w:lang w:val="fr-FR"/>
              </w:rPr>
            </w:pPr>
          </w:p>
        </w:tc>
        <w:tc>
          <w:tcPr>
            <w:tcW w:w="2408" w:type="dxa"/>
            <w:vAlign w:val="center"/>
          </w:tcPr>
          <w:p w14:paraId="74C2DD20" w14:textId="77777777" w:rsidR="00966A92" w:rsidRPr="00DB5974" w:rsidRDefault="00966A92" w:rsidP="00242C0F">
            <w:pPr>
              <w:jc w:val="center"/>
              <w:rPr>
                <w:sz w:val="20"/>
                <w:szCs w:val="20"/>
                <w:lang w:val="en-GB"/>
              </w:rPr>
            </w:pPr>
            <w:r w:rsidRPr="00DB5974">
              <w:rPr>
                <w:sz w:val="20"/>
                <w:szCs w:val="20"/>
                <w:lang w:val="en-GB"/>
              </w:rPr>
              <w:t>datations 14C : ~3300-2700 av. J.-C.</w:t>
            </w:r>
            <w:r w:rsidR="001358A1" w:rsidRPr="00DB5974">
              <w:rPr>
                <w:lang w:val="en-GB"/>
              </w:rPr>
              <w:t xml:space="preserve"> (</w:t>
            </w:r>
            <w:r w:rsidR="001358A1" w:rsidRPr="00DB5974">
              <w:rPr>
                <w:sz w:val="20"/>
                <w:szCs w:val="20"/>
                <w:lang w:val="en-GB"/>
              </w:rPr>
              <w:t>ETH-15732 : 4390 ± 85 BP)</w:t>
            </w:r>
          </w:p>
        </w:tc>
      </w:tr>
      <w:tr w:rsidR="00E30685" w:rsidRPr="006A329A" w14:paraId="19201B9D" w14:textId="77777777" w:rsidTr="00E30685">
        <w:tc>
          <w:tcPr>
            <w:tcW w:w="900" w:type="dxa"/>
            <w:vAlign w:val="center"/>
          </w:tcPr>
          <w:p w14:paraId="7F9DB566" w14:textId="77777777" w:rsidR="00E30685" w:rsidRPr="00DB5974" w:rsidRDefault="00E30685" w:rsidP="00E30685">
            <w:pPr>
              <w:jc w:val="center"/>
              <w:rPr>
                <w:sz w:val="20"/>
                <w:szCs w:val="20"/>
              </w:rPr>
            </w:pPr>
            <w:r w:rsidRPr="00DB5974">
              <w:rPr>
                <w:sz w:val="20"/>
                <w:szCs w:val="20"/>
              </w:rPr>
              <w:t>2</w:t>
            </w:r>
          </w:p>
        </w:tc>
        <w:tc>
          <w:tcPr>
            <w:tcW w:w="3708" w:type="dxa"/>
            <w:vAlign w:val="center"/>
          </w:tcPr>
          <w:p w14:paraId="604515CB" w14:textId="77777777" w:rsidR="00E30685" w:rsidRPr="00DB5974" w:rsidRDefault="00E30685" w:rsidP="00E30685">
            <w:pPr>
              <w:jc w:val="center"/>
              <w:rPr>
                <w:sz w:val="20"/>
                <w:szCs w:val="20"/>
              </w:rPr>
            </w:pPr>
            <w:r w:rsidRPr="00DB5974">
              <w:rPr>
                <w:sz w:val="20"/>
                <w:szCs w:val="20"/>
              </w:rPr>
              <w:t>tombes individuelles</w:t>
            </w:r>
          </w:p>
        </w:tc>
        <w:tc>
          <w:tcPr>
            <w:tcW w:w="1984" w:type="dxa"/>
            <w:vAlign w:val="center"/>
          </w:tcPr>
          <w:p w14:paraId="556203CE" w14:textId="77777777" w:rsidR="00E30685" w:rsidRPr="00DB5974" w:rsidRDefault="00E30685" w:rsidP="00E30685">
            <w:pPr>
              <w:jc w:val="center"/>
              <w:rPr>
                <w:sz w:val="20"/>
                <w:szCs w:val="20"/>
              </w:rPr>
            </w:pPr>
          </w:p>
        </w:tc>
        <w:tc>
          <w:tcPr>
            <w:tcW w:w="2408" w:type="dxa"/>
            <w:vAlign w:val="center"/>
          </w:tcPr>
          <w:p w14:paraId="2C38E7BA" w14:textId="77777777" w:rsidR="00E30685" w:rsidRPr="0032190F" w:rsidRDefault="00E30685" w:rsidP="00E30685">
            <w:pPr>
              <w:jc w:val="center"/>
              <w:rPr>
                <w:sz w:val="20"/>
                <w:szCs w:val="20"/>
                <w:lang w:val="fr-FR"/>
              </w:rPr>
            </w:pPr>
            <w:r w:rsidRPr="0032190F">
              <w:rPr>
                <w:sz w:val="20"/>
                <w:szCs w:val="20"/>
                <w:lang w:val="fr-FR"/>
              </w:rPr>
              <w:t>probablement imméd.</w:t>
            </w:r>
          </w:p>
          <w:p w14:paraId="1E1EA802" w14:textId="77777777" w:rsidR="00E30685" w:rsidRPr="0032190F" w:rsidRDefault="00E30685" w:rsidP="00E30685">
            <w:pPr>
              <w:jc w:val="center"/>
              <w:rPr>
                <w:sz w:val="20"/>
                <w:szCs w:val="20"/>
                <w:lang w:val="fr-FR"/>
              </w:rPr>
            </w:pPr>
            <w:r w:rsidRPr="0032190F">
              <w:rPr>
                <w:sz w:val="20"/>
                <w:szCs w:val="20"/>
                <w:lang w:val="fr-FR"/>
              </w:rPr>
              <w:t>après la phase 1</w:t>
            </w:r>
          </w:p>
        </w:tc>
      </w:tr>
      <w:tr w:rsidR="00E30685" w:rsidRPr="004C4856" w14:paraId="2CD76DEA" w14:textId="77777777" w:rsidTr="00E30685">
        <w:tc>
          <w:tcPr>
            <w:tcW w:w="900" w:type="dxa"/>
            <w:vAlign w:val="center"/>
          </w:tcPr>
          <w:p w14:paraId="7FD00310" w14:textId="77777777" w:rsidR="00E30685" w:rsidRPr="00DB5974" w:rsidRDefault="00E30685" w:rsidP="00E30685">
            <w:pPr>
              <w:jc w:val="center"/>
              <w:rPr>
                <w:sz w:val="20"/>
                <w:szCs w:val="20"/>
              </w:rPr>
            </w:pPr>
            <w:r w:rsidRPr="00DB5974">
              <w:rPr>
                <w:sz w:val="20"/>
                <w:szCs w:val="20"/>
              </w:rPr>
              <w:t>1</w:t>
            </w:r>
          </w:p>
        </w:tc>
        <w:tc>
          <w:tcPr>
            <w:tcW w:w="3708" w:type="dxa"/>
            <w:vAlign w:val="center"/>
          </w:tcPr>
          <w:p w14:paraId="6A128362" w14:textId="77777777" w:rsidR="00E30685" w:rsidRPr="0032190F" w:rsidRDefault="00E30685" w:rsidP="00E30685">
            <w:pPr>
              <w:jc w:val="center"/>
              <w:rPr>
                <w:sz w:val="20"/>
                <w:szCs w:val="20"/>
                <w:lang w:val="fr-FR"/>
              </w:rPr>
            </w:pPr>
            <w:r w:rsidRPr="0032190F">
              <w:rPr>
                <w:sz w:val="20"/>
                <w:szCs w:val="20"/>
                <w:lang w:val="fr-FR"/>
              </w:rPr>
              <w:t>premières tombes en fosse dans un tumulus</w:t>
            </w:r>
          </w:p>
        </w:tc>
        <w:tc>
          <w:tcPr>
            <w:tcW w:w="1984" w:type="dxa"/>
            <w:vAlign w:val="center"/>
          </w:tcPr>
          <w:p w14:paraId="63472921" w14:textId="77777777" w:rsidR="00E30685" w:rsidRPr="00DB5974" w:rsidRDefault="00E30685" w:rsidP="00E30685">
            <w:pPr>
              <w:jc w:val="center"/>
              <w:rPr>
                <w:sz w:val="20"/>
                <w:szCs w:val="20"/>
              </w:rPr>
            </w:pPr>
            <w:r w:rsidRPr="0032190F">
              <w:rPr>
                <w:sz w:val="20"/>
                <w:szCs w:val="20"/>
                <w:lang w:val="fr-FR"/>
              </w:rPr>
              <w:t xml:space="preserve">armatures de flèches, billes en pierre, parures, écuelles et coupes : le tout de tradition chasséenne récent. </w:t>
            </w:r>
            <w:r w:rsidRPr="00DB5974">
              <w:rPr>
                <w:sz w:val="20"/>
                <w:szCs w:val="20"/>
              </w:rPr>
              <w:t>Tertre I (4 stèles), tertre II (1 stèles), tertre III (2 stèles)</w:t>
            </w:r>
          </w:p>
        </w:tc>
        <w:tc>
          <w:tcPr>
            <w:tcW w:w="2408" w:type="dxa"/>
            <w:vAlign w:val="center"/>
          </w:tcPr>
          <w:p w14:paraId="3C01D1B9" w14:textId="77777777" w:rsidR="00E30685" w:rsidRPr="00DB5974" w:rsidRDefault="00E30685" w:rsidP="00E30685">
            <w:pPr>
              <w:jc w:val="center"/>
              <w:rPr>
                <w:sz w:val="20"/>
                <w:szCs w:val="20"/>
              </w:rPr>
            </w:pPr>
            <w:r w:rsidRPr="00DB5974">
              <w:rPr>
                <w:sz w:val="20"/>
                <w:szCs w:val="20"/>
              </w:rPr>
              <w:t>Chasséen récent</w:t>
            </w:r>
          </w:p>
        </w:tc>
      </w:tr>
    </w:tbl>
    <w:p w14:paraId="5FA07D54" w14:textId="77777777" w:rsidR="000500A8" w:rsidRDefault="00966A92" w:rsidP="00242C0F">
      <w:r>
        <w:t>(BIB 1149 p. 79, 80)</w:t>
      </w:r>
    </w:p>
    <w:p w14:paraId="2AF4D8C2" w14:textId="77777777" w:rsidR="00E16865" w:rsidRDefault="00E16865" w:rsidP="00242C0F"/>
    <w:p w14:paraId="0E2C4AC5" w14:textId="77777777" w:rsidR="001358A1" w:rsidRDefault="00934A22" w:rsidP="00242C0F">
      <w:pPr>
        <w:pStyle w:val="Heading2"/>
      </w:pPr>
      <w:r>
        <w:t>s</w:t>
      </w:r>
      <w:r w:rsidR="001358A1">
        <w:t>tèles</w:t>
      </w:r>
    </w:p>
    <w:p w14:paraId="543D1532" w14:textId="77777777" w:rsidR="001358A1" w:rsidRDefault="001358A1" w:rsidP="00242C0F"/>
    <w:p w14:paraId="466310C1" w14:textId="159CCA9B" w:rsidR="00934A22" w:rsidRPr="00934A22" w:rsidRDefault="00934A22" w:rsidP="00242C0F">
      <w:pPr>
        <w:rPr>
          <w:lang w:val="fr-FR"/>
        </w:rPr>
      </w:pPr>
      <w:r>
        <w:rPr>
          <w:lang w:val="fr-FR"/>
        </w:rPr>
        <w:t>s</w:t>
      </w:r>
      <w:r w:rsidRPr="00934A22">
        <w:rPr>
          <w:lang w:val="fr-FR"/>
        </w:rPr>
        <w:t xml:space="preserve">tèles du </w:t>
      </w:r>
      <w:hyperlink r:id="rId9893" w:anchor="Cul_Chateau_Blanc_Ubac" w:history="1">
        <w:r w:rsidRPr="00934A22">
          <w:rPr>
            <w:rStyle w:val="Hyperlink"/>
            <w:lang w:val="fr-FR"/>
          </w:rPr>
          <w:t>gr. Chateau Blanc/Ubac</w:t>
        </w:r>
      </w:hyperlink>
      <w:r>
        <w:rPr>
          <w:lang w:val="fr-FR"/>
        </w:rPr>
        <w:t xml:space="preserve"> (BIB 3176)</w:t>
      </w:r>
    </w:p>
    <w:p w14:paraId="6186A409" w14:textId="70052505" w:rsidR="00784F66" w:rsidRPr="0032190F" w:rsidRDefault="00D560E7" w:rsidP="004C42A7">
      <w:pPr>
        <w:jc w:val="both"/>
        <w:rPr>
          <w:lang w:val="fr-FR"/>
        </w:rPr>
      </w:pPr>
      <w:r w:rsidRPr="0032190F">
        <w:rPr>
          <w:lang w:val="fr-FR"/>
        </w:rPr>
        <w:t>Présence de 7 stèles trapézoïdales ou rectangulaires de petite dimension (</w:t>
      </w:r>
      <w:smartTag w:uri="urn:schemas-microsoft-com:office:smarttags" w:element="metricconverter">
        <w:smartTagPr>
          <w:attr w:name="ProductID" w:val="85 cm"/>
        </w:smartTagPr>
        <w:r w:rsidRPr="0032190F">
          <w:rPr>
            <w:lang w:val="fr-FR"/>
          </w:rPr>
          <w:t>85 cm</w:t>
        </w:r>
      </w:smartTag>
      <w:r w:rsidRPr="0032190F">
        <w:rPr>
          <w:lang w:val="fr-FR"/>
        </w:rPr>
        <w:t xml:space="preserve"> pour la plus grande) avec, pour 4 d’entres elles des traces de peinture rouge (BIB 127 p. 110)</w:t>
      </w:r>
      <w:r w:rsidR="002F68FA" w:rsidRPr="0032190F">
        <w:rPr>
          <w:lang w:val="fr-FR"/>
        </w:rPr>
        <w:t xml:space="preserve"> (</w:t>
      </w:r>
      <w:hyperlink r:id="rId9894" w:anchor="Cul_Steles_Provencales" w:history="1">
        <w:r w:rsidR="002F68FA" w:rsidRPr="0032190F">
          <w:rPr>
            <w:rStyle w:val="Hyperlink"/>
            <w:lang w:val="fr-FR"/>
          </w:rPr>
          <w:t>stèles provençales</w:t>
        </w:r>
      </w:hyperlink>
      <w:r w:rsidR="002F68FA" w:rsidRPr="0032190F">
        <w:rPr>
          <w:lang w:val="fr-FR"/>
        </w:rPr>
        <w:t>)</w:t>
      </w:r>
      <w:r w:rsidR="00784F66" w:rsidRPr="0032190F">
        <w:rPr>
          <w:lang w:val="fr-FR"/>
        </w:rPr>
        <w:t xml:space="preserve">. Ces exemmplaires ne comporte aucun élément en relief, sculpté ou gravé, mais étaient probablement décorés de motifs peints en rouge (BIB 2285 p. 249). Des stèles comparables ont été retrouvées dans le </w:t>
      </w:r>
      <w:hyperlink r:id="rId9895" w:anchor="Sit_Ubac" w:history="1">
        <w:r w:rsidR="00784F66" w:rsidRPr="0032190F">
          <w:rPr>
            <w:rStyle w:val="Hyperlink"/>
            <w:lang w:val="fr-FR"/>
          </w:rPr>
          <w:t>dolmen de l’Ubac</w:t>
        </w:r>
      </w:hyperlink>
      <w:r w:rsidR="00784F66" w:rsidRPr="0032190F">
        <w:rPr>
          <w:lang w:val="fr-FR"/>
        </w:rPr>
        <w:t xml:space="preserve"> (Sauzade 2000, 2001) (BIB 2285 p. 249).</w:t>
      </w:r>
      <w:r w:rsidR="004C42A7" w:rsidRPr="0032190F">
        <w:rPr>
          <w:lang w:val="fr-FR"/>
        </w:rPr>
        <w:t xml:space="preserve"> Les traces de matières colorantes montrent que celui-ci était peint. Par leur typologie elles se rapportent au groupe des </w:t>
      </w:r>
      <w:hyperlink r:id="rId9896" w:anchor="Cul_Steles_Venaissines" w:history="1">
        <w:r w:rsidR="004C42A7" w:rsidRPr="0032190F">
          <w:rPr>
            <w:rStyle w:val="Hyperlink"/>
            <w:lang w:val="fr-FR"/>
          </w:rPr>
          <w:t>stèles venaissines</w:t>
        </w:r>
      </w:hyperlink>
      <w:r w:rsidR="004C42A7" w:rsidRPr="0032190F">
        <w:rPr>
          <w:lang w:val="fr-FR"/>
        </w:rPr>
        <w:t xml:space="preserve"> </w:t>
      </w:r>
      <w:r w:rsidR="0056144F" w:rsidRPr="0032190F">
        <w:rPr>
          <w:lang w:val="fr-FR"/>
        </w:rPr>
        <w:t xml:space="preserve">[duranciennes] </w:t>
      </w:r>
      <w:r w:rsidR="004C42A7" w:rsidRPr="0032190F">
        <w:rPr>
          <w:lang w:val="fr-FR"/>
        </w:rPr>
        <w:t>dont elles constituent un aspect particulier (BIB 2285 p. 250)</w:t>
      </w:r>
    </w:p>
    <w:p w14:paraId="054FEB01" w14:textId="77777777" w:rsidR="00784F66" w:rsidRPr="0032190F" w:rsidRDefault="004C42A7" w:rsidP="00242C0F">
      <w:pPr>
        <w:jc w:val="both"/>
        <w:rPr>
          <w:lang w:val="fr-FR"/>
        </w:rPr>
      </w:pPr>
      <w:r w:rsidRPr="0032190F">
        <w:rPr>
          <w:lang w:val="fr-FR"/>
        </w:rPr>
        <w:t>contexte funéraire (BIB 2285 p. 250)</w:t>
      </w:r>
    </w:p>
    <w:p w14:paraId="65F730E5" w14:textId="77777777" w:rsidR="00D560E7" w:rsidRPr="0032190F" w:rsidRDefault="001358A1" w:rsidP="004C42A7">
      <w:pPr>
        <w:jc w:val="both"/>
        <w:rPr>
          <w:lang w:val="fr-FR"/>
        </w:rPr>
      </w:pPr>
      <w:r w:rsidRPr="0032190F">
        <w:rPr>
          <w:lang w:val="fr-FR"/>
        </w:rPr>
        <w:lastRenderedPageBreak/>
        <w:t>Les stèles de Château-Blanc sont attribuée au Néolithique moyen (BIB 1152 p. 25 (BIB 1153)).</w:t>
      </w:r>
      <w:r w:rsidR="00784F66" w:rsidRPr="0032190F">
        <w:rPr>
          <w:lang w:val="fr-FR"/>
        </w:rPr>
        <w:t xml:space="preserve"> Attribuées au Néolithique récent et au tout début du Néolithique final (Hasler 1998) (BIB 2285 p. 249)</w:t>
      </w:r>
      <w:r w:rsidR="004C42A7" w:rsidRPr="0032190F">
        <w:rPr>
          <w:lang w:val="fr-FR"/>
        </w:rPr>
        <w:t>. Leur contexte les rattache au domaine funéraire mais surtout permet de les attribuer à une phase ancienne du Néolithique final, ou Néolithique récent, entre 3600 et 3400 avant notre ère. (BIB 2285 p. 250)</w:t>
      </w:r>
    </w:p>
    <w:p w14:paraId="571BAF7C" w14:textId="77777777" w:rsidR="00571A39" w:rsidRPr="0032190F" w:rsidRDefault="00571A39" w:rsidP="004C42A7">
      <w:pPr>
        <w:jc w:val="both"/>
        <w:rPr>
          <w:lang w:val="fr-FR"/>
        </w:rPr>
      </w:pPr>
    </w:p>
    <w:p w14:paraId="5C281045" w14:textId="77777777" w:rsidR="00571A39" w:rsidRPr="0032190F" w:rsidRDefault="00934A22" w:rsidP="00571A39">
      <w:pPr>
        <w:pStyle w:val="Heading3"/>
      </w:pPr>
      <w:r>
        <w:t>c</w:t>
      </w:r>
      <w:r w:rsidR="00571A39" w:rsidRPr="0032190F">
        <w:t>ouleurs</w:t>
      </w:r>
    </w:p>
    <w:p w14:paraId="08051A4F" w14:textId="77777777" w:rsidR="001358A1" w:rsidRDefault="00571A39" w:rsidP="00242C0F">
      <w:pPr>
        <w:jc w:val="both"/>
        <w:rPr>
          <w:lang w:val="fr-FR"/>
        </w:rPr>
      </w:pPr>
      <w:r w:rsidRPr="0032190F">
        <w:rPr>
          <w:rFonts w:eastAsia="AGaramondPro-Regular"/>
          <w:lang w:val="fr-FR" w:eastAsia="en-GB"/>
        </w:rPr>
        <w:t xml:space="preserve">Les cinq prélèvements faits sur les stèles de Ventabren </w:t>
      </w:r>
      <w:r w:rsidRPr="0032190F">
        <w:rPr>
          <w:rFonts w:eastAsia="AGaramondPro-Regular" w:hint="eastAsia"/>
          <w:lang w:val="fr-FR" w:eastAsia="en-GB"/>
        </w:rPr>
        <w:t>–</w:t>
      </w:r>
      <w:r w:rsidRPr="0032190F">
        <w:rPr>
          <w:rFonts w:eastAsia="AGaramondPro-Regular"/>
          <w:lang w:val="fr-FR" w:eastAsia="en-GB"/>
        </w:rPr>
        <w:t xml:space="preserve"> Château-Blanc présentent une composition similaire [à celles des trois stèles de Trets – Bastidonne] d</w:t>
      </w:r>
      <w:r w:rsidRPr="0032190F">
        <w:rPr>
          <w:rFonts w:eastAsia="AGaramondPro-Regular" w:hint="eastAsia"/>
          <w:lang w:val="fr-FR" w:eastAsia="en-GB"/>
        </w:rPr>
        <w:t>’</w:t>
      </w:r>
      <w:r w:rsidRPr="0032190F">
        <w:rPr>
          <w:rFonts w:eastAsia="AGaramondPro-Regular"/>
          <w:lang w:val="fr-FR" w:eastAsia="en-GB"/>
        </w:rPr>
        <w:t>oxy(hydroxy)des de fer associés à des silicates (quartz), des aluminosilicates et des oxy(hydroxy)des d</w:t>
      </w:r>
      <w:r w:rsidRPr="0032190F">
        <w:rPr>
          <w:rFonts w:eastAsia="AGaramondPro-Regular" w:hint="eastAsia"/>
          <w:lang w:val="fr-FR" w:eastAsia="en-GB"/>
        </w:rPr>
        <w:t>’</w:t>
      </w:r>
      <w:r w:rsidRPr="0032190F">
        <w:rPr>
          <w:rFonts w:eastAsia="AGaramondPro-Regular"/>
          <w:lang w:val="fr-FR" w:eastAsia="en-GB"/>
        </w:rPr>
        <w:t xml:space="preserve">aluminium_; la matière première semble donc </w:t>
      </w:r>
      <w:r w:rsidRPr="0032190F">
        <w:rPr>
          <w:rFonts w:eastAsia="AGaramondPro-Regular" w:hint="eastAsia"/>
          <w:lang w:val="fr-FR" w:eastAsia="en-GB"/>
        </w:rPr>
        <w:t>ê</w:t>
      </w:r>
      <w:r w:rsidRPr="0032190F">
        <w:rPr>
          <w:rFonts w:eastAsia="AGaramondPro-Regular"/>
          <w:lang w:val="fr-FR" w:eastAsia="en-GB"/>
        </w:rPr>
        <w:t xml:space="preserve">tre dans ce cas de la bauxite (Walter </w:t>
      </w:r>
      <w:r w:rsidRPr="0032190F">
        <w:rPr>
          <w:rFonts w:eastAsia="AGaramondPro-Regular"/>
          <w:i/>
          <w:iCs/>
          <w:lang w:val="fr-FR" w:eastAsia="en-GB"/>
        </w:rPr>
        <w:t>et_al.</w:t>
      </w:r>
      <w:r w:rsidRPr="0032190F">
        <w:rPr>
          <w:rFonts w:eastAsia="AGaramondPro-Regular"/>
          <w:lang w:val="fr-FR" w:eastAsia="en-GB"/>
        </w:rPr>
        <w:t>, 1997, p._32), dont les gisements les plus proches sont à environ dix kilomètres.(BIB 2514)</w:t>
      </w:r>
    </w:p>
    <w:p w14:paraId="46CF0A1D" w14:textId="77777777" w:rsidR="00934A22" w:rsidRDefault="00934A22" w:rsidP="00242C0F">
      <w:pPr>
        <w:jc w:val="both"/>
        <w:rPr>
          <w:lang w:val="fr-FR"/>
        </w:rPr>
      </w:pPr>
    </w:p>
    <w:p w14:paraId="0FC3C3F8" w14:textId="77777777" w:rsidR="00934A22" w:rsidRDefault="00934A22" w:rsidP="00934A22">
      <w:pPr>
        <w:pStyle w:val="Heading3"/>
      </w:pPr>
      <w:r>
        <w:t>contexte</w:t>
      </w:r>
    </w:p>
    <w:p w14:paraId="6441B4DE" w14:textId="77777777" w:rsidR="00934A22" w:rsidRPr="0032190F" w:rsidRDefault="00934A22" w:rsidP="00242C0F">
      <w:pPr>
        <w:jc w:val="both"/>
        <w:rPr>
          <w:lang w:val="fr-FR"/>
        </w:rPr>
      </w:pPr>
      <w:r w:rsidRPr="00934A22">
        <w:rPr>
          <w:lang w:val="fr-FR"/>
        </w:rPr>
        <w:t>en place dans les structures</w:t>
      </w:r>
      <w:r>
        <w:rPr>
          <w:lang w:val="fr-FR"/>
        </w:rPr>
        <w:t xml:space="preserve"> </w:t>
      </w:r>
      <w:r w:rsidRPr="00934A22">
        <w:rPr>
          <w:lang w:val="fr-FR"/>
        </w:rPr>
        <w:t xml:space="preserve">(Arnal G.-B. et al., 1986 ; Hasler 1998 ; Hasler et al., 1998 et 2002 ; Sauzade, 2012 ; Sauzade et al., 2015) </w:t>
      </w:r>
      <w:r>
        <w:rPr>
          <w:lang w:val="fr-FR"/>
        </w:rPr>
        <w:t>(BIB 3176)</w:t>
      </w:r>
    </w:p>
    <w:p w14:paraId="47C49632" w14:textId="77777777" w:rsidR="00571A39" w:rsidRPr="0032190F" w:rsidRDefault="00571A39" w:rsidP="00242C0F">
      <w:pPr>
        <w:jc w:val="both"/>
        <w:rPr>
          <w:lang w:val="fr-FR"/>
        </w:rPr>
      </w:pPr>
    </w:p>
    <w:p w14:paraId="5BC2C511" w14:textId="77777777" w:rsidR="001358A1" w:rsidRPr="0032190F" w:rsidRDefault="001358A1" w:rsidP="00242C0F">
      <w:pPr>
        <w:pStyle w:val="Heading2"/>
      </w:pPr>
      <w:r w:rsidRPr="0032190F">
        <w:t>Tertre IVa</w:t>
      </w:r>
    </w:p>
    <w:p w14:paraId="5A0F1343" w14:textId="77777777" w:rsidR="001358A1" w:rsidRPr="0032190F" w:rsidRDefault="001358A1" w:rsidP="00242C0F">
      <w:pPr>
        <w:rPr>
          <w:lang w:val="fr-FR"/>
        </w:rPr>
      </w:pPr>
      <w:r w:rsidRPr="0032190F">
        <w:rPr>
          <w:lang w:val="fr-FR"/>
        </w:rPr>
        <w:t>Le tertre IVa qui a livré de longues lames est daté entre 3340 et 2890 avant notre ère (BIB 1431 p. 111 (Hasler et al. 2002, p. 237).</w:t>
      </w:r>
    </w:p>
    <w:p w14:paraId="0F62D55F" w14:textId="07B5CD75" w:rsidR="001358A1" w:rsidRPr="001E7396" w:rsidRDefault="0048392A" w:rsidP="00242C0F">
      <w:pPr>
        <w:rPr>
          <w:szCs w:val="20"/>
          <w:lang w:val="fr-FR"/>
        </w:rPr>
      </w:pPr>
      <w:r w:rsidRPr="001E7396">
        <w:rPr>
          <w:lang w:val="fr-FR"/>
        </w:rPr>
        <w:t xml:space="preserve">La nécropole tumulaire de Château-Blanc a livré une série de 11 lames en silex gris bleuté de la région du </w:t>
      </w:r>
      <w:hyperlink r:id="rId9897" w:anchor="Sit_Mont_Ventoux" w:history="1">
        <w:r w:rsidRPr="001E7396">
          <w:rPr>
            <w:rStyle w:val="Hyperlink"/>
            <w:lang w:val="fr-FR"/>
          </w:rPr>
          <w:t>Mont Ventoux</w:t>
        </w:r>
      </w:hyperlink>
      <w:r w:rsidR="001358A1" w:rsidRPr="001E7396">
        <w:rPr>
          <w:i/>
          <w:lang w:val="fr-FR"/>
        </w:rPr>
        <w:t>[</w:t>
      </w:r>
      <w:r w:rsidR="001358A1" w:rsidRPr="001E7396">
        <w:rPr>
          <w:i/>
          <w:szCs w:val="20"/>
          <w:lang w:val="fr-FR"/>
        </w:rPr>
        <w:t>silex crétacé provenant du Vaucluse]</w:t>
      </w:r>
      <w:r w:rsidR="001358A1" w:rsidRPr="001E7396">
        <w:rPr>
          <w:szCs w:val="20"/>
          <w:lang w:val="fr-FR"/>
        </w:rPr>
        <w:t xml:space="preserve">. </w:t>
      </w:r>
    </w:p>
    <w:p w14:paraId="5DA063CB" w14:textId="77777777" w:rsidR="001358A1" w:rsidRPr="0032190F" w:rsidRDefault="0048392A" w:rsidP="00242C0F">
      <w:pPr>
        <w:rPr>
          <w:lang w:val="fr-FR"/>
        </w:rPr>
      </w:pPr>
      <w:r w:rsidRPr="0032190F">
        <w:rPr>
          <w:lang w:val="fr-FR"/>
        </w:rPr>
        <w:t>Ces lames ont probablement été débité</w:t>
      </w:r>
      <w:r w:rsidR="00E04DE2" w:rsidRPr="0032190F">
        <w:rPr>
          <w:lang w:val="fr-FR"/>
        </w:rPr>
        <w:t>es</w:t>
      </w:r>
      <w:r w:rsidRPr="0032190F">
        <w:rPr>
          <w:lang w:val="fr-FR"/>
        </w:rPr>
        <w:t xml:space="preserve"> au levier avec c</w:t>
      </w:r>
      <w:r w:rsidR="00E04DE2" w:rsidRPr="0032190F">
        <w:rPr>
          <w:lang w:val="fr-FR"/>
        </w:rPr>
        <w:t>ompresseur de cuivre (</w:t>
      </w:r>
      <w:r w:rsidR="005F06FF" w:rsidRPr="0032190F">
        <w:rPr>
          <w:lang w:val="fr-FR"/>
        </w:rPr>
        <w:t xml:space="preserve">diagnostic Pélegrin) (BIB 842 p. 152). </w:t>
      </w:r>
      <w:r w:rsidRPr="0032190F">
        <w:rPr>
          <w:lang w:val="fr-FR"/>
        </w:rPr>
        <w:t xml:space="preserve">Le dolmen est daté entre </w:t>
      </w:r>
      <w:r w:rsidR="005F06FF" w:rsidRPr="0032190F">
        <w:rPr>
          <w:lang w:val="fr-FR"/>
        </w:rPr>
        <w:t>3370 et 2925 av. J.-C. 1 sigma (BIB 842 p. 152 (BIB 851))</w:t>
      </w:r>
      <w:r w:rsidR="00A32878" w:rsidRPr="0032190F">
        <w:rPr>
          <w:lang w:val="fr-FR"/>
        </w:rPr>
        <w:t xml:space="preserve">. </w:t>
      </w:r>
    </w:p>
    <w:p w14:paraId="6D214B1E" w14:textId="77777777" w:rsidR="00D560E7" w:rsidRPr="0032190F" w:rsidRDefault="00D560E7" w:rsidP="00242C0F">
      <w:pPr>
        <w:rPr>
          <w:lang w:val="fr-FR"/>
        </w:rPr>
      </w:pPr>
    </w:p>
    <w:p w14:paraId="314BBF13" w14:textId="77777777" w:rsidR="00D560E7" w:rsidRPr="0032190F" w:rsidRDefault="00D560E7" w:rsidP="00242C0F">
      <w:pPr>
        <w:rPr>
          <w:lang w:val="fr-FR"/>
        </w:rPr>
      </w:pPr>
      <w:r w:rsidRPr="0032190F">
        <w:rPr>
          <w:lang w:val="fr-FR"/>
        </w:rPr>
        <w:t>55 perles en lignite probablement d’origine locale (BIB 127 p. 110)</w:t>
      </w:r>
    </w:p>
    <w:p w14:paraId="41EE1B70" w14:textId="77777777" w:rsidR="0048392A" w:rsidRPr="0032190F" w:rsidRDefault="0048392A" w:rsidP="00242C0F">
      <w:pPr>
        <w:rPr>
          <w:lang w:val="fr-FR"/>
        </w:rPr>
      </w:pPr>
    </w:p>
    <w:p w14:paraId="669F61DD" w14:textId="77777777" w:rsidR="006C209F" w:rsidRPr="0032190F" w:rsidRDefault="006C209F" w:rsidP="00426FF9">
      <w:pPr>
        <w:pStyle w:val="Heading1"/>
      </w:pPr>
      <w:bookmarkStart w:id="4023" w:name="Sit_Baldouin"/>
      <w:r w:rsidRPr="0032190F">
        <w:t>BALDOUIN (Grotte de)</w:t>
      </w:r>
    </w:p>
    <w:bookmarkEnd w:id="4023"/>
    <w:p w14:paraId="0B7A54BF" w14:textId="77777777" w:rsidR="006C209F" w:rsidRPr="0032190F" w:rsidRDefault="006C209F" w:rsidP="00242C0F">
      <w:pPr>
        <w:rPr>
          <w:lang w:val="fr-FR"/>
        </w:rPr>
      </w:pPr>
    </w:p>
    <w:p w14:paraId="6F11E7B8" w14:textId="77777777" w:rsidR="006C209F" w:rsidRPr="0032190F" w:rsidRDefault="006C209F" w:rsidP="00242C0F">
      <w:pPr>
        <w:jc w:val="both"/>
        <w:rPr>
          <w:lang w:val="fr-FR"/>
        </w:rPr>
      </w:pPr>
      <w:r w:rsidRPr="0032190F">
        <w:rPr>
          <w:lang w:val="fr-FR"/>
        </w:rPr>
        <w:t xml:space="preserve">La grotte de Baldouin (Saint-Remy-de-Provence, Bouches-du-Rhône) se trouve à </w:t>
      </w:r>
      <w:smartTag w:uri="urn:schemas-microsoft-com:office:smarttags" w:element="metricconverter">
        <w:smartTagPr>
          <w:attr w:name="ProductID" w:val="3 km"/>
        </w:smartTagPr>
        <w:r w:rsidRPr="0032190F">
          <w:rPr>
            <w:lang w:val="fr-FR"/>
          </w:rPr>
          <w:t>3 km</w:t>
        </w:r>
      </w:smartTag>
      <w:r w:rsidRPr="0032190F">
        <w:rPr>
          <w:lang w:val="fr-FR"/>
        </w:rPr>
        <w:t xml:space="preserve"> de Saint-Remy-de-Provence et s’ouvre dans un massif calcaire à une dizaine de mêtres au-dessus du chemin qui longe le talweg (BIB 900 p. 41). Elle a eu au Chalcolithique, une vocation funéraire (présence de sépultures, céramique à décor au repoussé, parure, moitié de mortier à gorge, armature de flèche,…) </w:t>
      </w:r>
      <w:r w:rsidR="00AB48D4" w:rsidRPr="0032190F">
        <w:rPr>
          <w:lang w:val="fr-FR"/>
        </w:rPr>
        <w:t>(BIB 900 p. 41(</w:t>
      </w:r>
      <w:r w:rsidR="00732D15" w:rsidRPr="0032190F">
        <w:rPr>
          <w:lang w:val="fr-FR"/>
        </w:rPr>
        <w:t>BIB 754…</w:t>
      </w:r>
      <w:r w:rsidR="00AB48D4" w:rsidRPr="0032190F">
        <w:rPr>
          <w:lang w:val="fr-FR"/>
        </w:rPr>
        <w:t>)</w:t>
      </w:r>
    </w:p>
    <w:p w14:paraId="1CF370DC" w14:textId="77777777" w:rsidR="006C209F" w:rsidRPr="0032190F" w:rsidRDefault="006C209F" w:rsidP="00242C0F">
      <w:pPr>
        <w:rPr>
          <w:lang w:val="fr-FR"/>
        </w:rPr>
      </w:pPr>
    </w:p>
    <w:p w14:paraId="423D7ADE" w14:textId="30F0D7A0" w:rsidR="00FD0A9D" w:rsidRPr="0032190F" w:rsidRDefault="00FD0A9D" w:rsidP="00242C0F">
      <w:pPr>
        <w:rPr>
          <w:lang w:val="fr-FR"/>
        </w:rPr>
      </w:pPr>
      <w:r w:rsidRPr="0032190F">
        <w:rPr>
          <w:lang w:val="fr-FR"/>
        </w:rPr>
        <w:t xml:space="preserve">art </w:t>
      </w:r>
      <w:hyperlink r:id="rId9898" w:anchor="Cul_Schemat_France_s" w:history="1">
        <w:r w:rsidRPr="0032190F">
          <w:rPr>
            <w:rStyle w:val="Hyperlink"/>
            <w:lang w:val="fr-FR"/>
          </w:rPr>
          <w:t>schématique</w:t>
        </w:r>
      </w:hyperlink>
      <w:r w:rsidRPr="0032190F">
        <w:rPr>
          <w:lang w:val="fr-FR"/>
        </w:rPr>
        <w:t xml:space="preserve"> incisé (BIB 2398 fig. 1)</w:t>
      </w:r>
    </w:p>
    <w:p w14:paraId="4B9F7369" w14:textId="77777777" w:rsidR="00F535EF" w:rsidRPr="0032190F" w:rsidRDefault="00F535EF" w:rsidP="00242C0F">
      <w:pPr>
        <w:jc w:val="both"/>
        <w:rPr>
          <w:lang w:val="fr-FR"/>
        </w:rPr>
      </w:pPr>
    </w:p>
    <w:p w14:paraId="3F1B580A" w14:textId="77777777" w:rsidR="00975EA7" w:rsidRPr="0032190F" w:rsidRDefault="00F535EF" w:rsidP="00F52C23">
      <w:pPr>
        <w:jc w:val="both"/>
        <w:rPr>
          <w:lang w:val="fr-FR"/>
        </w:rPr>
      </w:pPr>
      <w:r w:rsidRPr="0032190F">
        <w:rPr>
          <w:lang w:val="fr-FR"/>
        </w:rPr>
        <w:t>Le mamelon creus</w:t>
      </w:r>
      <w:r w:rsidR="00ED1083" w:rsidRPr="0032190F">
        <w:rPr>
          <w:lang w:val="fr-FR"/>
        </w:rPr>
        <w:t>é</w:t>
      </w:r>
      <w:r w:rsidRPr="0032190F">
        <w:rPr>
          <w:lang w:val="fr-FR"/>
        </w:rPr>
        <w:t xml:space="preserve"> par la grotte Baldouin fait partie d'un moutonnement de buttes calcaires qui constituent le versant m</w:t>
      </w:r>
      <w:r w:rsidR="00ED1083" w:rsidRPr="0032190F">
        <w:rPr>
          <w:lang w:val="fr-FR"/>
        </w:rPr>
        <w:t>é</w:t>
      </w:r>
      <w:r w:rsidRPr="0032190F">
        <w:rPr>
          <w:lang w:val="fr-FR"/>
        </w:rPr>
        <w:t>ridional des Alpilles. La grotte s'ouvre dans le flanc oriental du mamelon. On y acc</w:t>
      </w:r>
      <w:r w:rsidR="00ED1083" w:rsidRPr="0032190F">
        <w:rPr>
          <w:lang w:val="fr-FR"/>
        </w:rPr>
        <w:t>é</w:t>
      </w:r>
      <w:r w:rsidRPr="0032190F">
        <w:rPr>
          <w:lang w:val="fr-FR"/>
        </w:rPr>
        <w:t>de par une longue rampe naturelle. I1 s'agit d'une galerie curviligne de 30 m de long qui se termine en une large fen&amp;re ~t l'aplomb de l'entr</w:t>
      </w:r>
      <w:r w:rsidR="00ED1083" w:rsidRPr="0032190F">
        <w:rPr>
          <w:lang w:val="fr-FR"/>
        </w:rPr>
        <w:t>é</w:t>
      </w:r>
      <w:r w:rsidRPr="0032190F">
        <w:rPr>
          <w:lang w:val="fr-FR"/>
        </w:rPr>
        <w:t>e. La deuxi</w:t>
      </w:r>
      <w:r w:rsidR="00ED1083" w:rsidRPr="0032190F">
        <w:rPr>
          <w:lang w:val="fr-FR"/>
        </w:rPr>
        <w:t>é</w:t>
      </w:r>
      <w:r w:rsidRPr="0032190F">
        <w:rPr>
          <w:lang w:val="fr-FR"/>
        </w:rPr>
        <w:t>me partie du couloir, obscure, a abrit</w:t>
      </w:r>
      <w:r w:rsidR="00ED1083" w:rsidRPr="0032190F">
        <w:rPr>
          <w:lang w:val="fr-FR"/>
        </w:rPr>
        <w:t>é</w:t>
      </w:r>
      <w:r w:rsidRPr="0032190F">
        <w:rPr>
          <w:lang w:val="fr-FR"/>
        </w:rPr>
        <w:t xml:space="preserve"> des s</w:t>
      </w:r>
      <w:r w:rsidR="00ED1083" w:rsidRPr="0032190F">
        <w:rPr>
          <w:lang w:val="fr-FR"/>
        </w:rPr>
        <w:t>é</w:t>
      </w:r>
      <w:r w:rsidRPr="0032190F">
        <w:rPr>
          <w:lang w:val="fr-FR"/>
        </w:rPr>
        <w:t>pultures collectives ~t la fin du N</w:t>
      </w:r>
      <w:r w:rsidR="00ED1083" w:rsidRPr="0032190F">
        <w:rPr>
          <w:lang w:val="fr-FR"/>
        </w:rPr>
        <w:t>é</w:t>
      </w:r>
      <w:r w:rsidRPr="0032190F">
        <w:rPr>
          <w:lang w:val="fr-FR"/>
        </w:rPr>
        <w:t>olithique accompagn</w:t>
      </w:r>
      <w:r w:rsidR="00ED1083" w:rsidRPr="0032190F">
        <w:rPr>
          <w:lang w:val="fr-FR"/>
        </w:rPr>
        <w:t>é</w:t>
      </w:r>
      <w:r w:rsidRPr="0032190F">
        <w:rPr>
          <w:lang w:val="fr-FR"/>
        </w:rPr>
        <w:t>es d'un mobilier caract</w:t>
      </w:r>
      <w:r w:rsidR="00ED1083" w:rsidRPr="0032190F">
        <w:rPr>
          <w:lang w:val="fr-FR"/>
        </w:rPr>
        <w:t>é</w:t>
      </w:r>
      <w:r w:rsidRPr="0032190F">
        <w:rPr>
          <w:lang w:val="fr-FR"/>
        </w:rPr>
        <w:t>ristique (c</w:t>
      </w:r>
      <w:r w:rsidR="00ED1083" w:rsidRPr="0032190F">
        <w:rPr>
          <w:lang w:val="fr-FR"/>
        </w:rPr>
        <w:t>é</w:t>
      </w:r>
      <w:r w:rsidRPr="0032190F">
        <w:rPr>
          <w:lang w:val="fr-FR"/>
        </w:rPr>
        <w:t xml:space="preserve">ramique </w:t>
      </w:r>
      <w:r w:rsidR="00975EA7" w:rsidRPr="0032190F">
        <w:rPr>
          <w:lang w:val="fr-FR"/>
        </w:rPr>
        <w:t>à</w:t>
      </w:r>
      <w:r w:rsidRPr="0032190F">
        <w:rPr>
          <w:lang w:val="fr-FR"/>
        </w:rPr>
        <w:t xml:space="preserve"> d</w:t>
      </w:r>
      <w:r w:rsidR="00ED1083" w:rsidRPr="0032190F">
        <w:rPr>
          <w:lang w:val="fr-FR"/>
        </w:rPr>
        <w:t>é</w:t>
      </w:r>
      <w:r w:rsidRPr="0032190F">
        <w:rPr>
          <w:lang w:val="fr-FR"/>
        </w:rPr>
        <w:t>cor de pastilles au repouss</w:t>
      </w:r>
      <w:r w:rsidR="00ED1083" w:rsidRPr="0032190F">
        <w:rPr>
          <w:lang w:val="fr-FR"/>
        </w:rPr>
        <w:t>é</w:t>
      </w:r>
      <w:r w:rsidRPr="0032190F">
        <w:rPr>
          <w:lang w:val="fr-FR"/>
        </w:rPr>
        <w:t xml:space="preserve">, armatures bifaciales, parures diverses) ainsi que d'un maillet </w:t>
      </w:r>
      <w:r w:rsidR="00975EA7" w:rsidRPr="0032190F">
        <w:rPr>
          <w:lang w:val="fr-FR"/>
        </w:rPr>
        <w:t>à</w:t>
      </w:r>
      <w:r w:rsidRPr="0032190F">
        <w:rPr>
          <w:lang w:val="fr-FR"/>
        </w:rPr>
        <w:t xml:space="preserve"> gorge, objet ordinairement li</w:t>
      </w:r>
      <w:r w:rsidR="00ED1083" w:rsidRPr="0032190F">
        <w:rPr>
          <w:lang w:val="fr-FR"/>
        </w:rPr>
        <w:t>é</w:t>
      </w:r>
      <w:r w:rsidRPr="0032190F">
        <w:rPr>
          <w:lang w:val="fr-FR"/>
        </w:rPr>
        <w:t xml:space="preserve"> </w:t>
      </w:r>
      <w:r w:rsidR="00F52C23" w:rsidRPr="0032190F">
        <w:rPr>
          <w:lang w:val="fr-FR"/>
        </w:rPr>
        <w:t>à</w:t>
      </w:r>
      <w:r w:rsidRPr="0032190F">
        <w:rPr>
          <w:lang w:val="fr-FR"/>
        </w:rPr>
        <w:t xml:space="preserve"> l'extraction du silex. </w:t>
      </w:r>
    </w:p>
    <w:p w14:paraId="170D49C2" w14:textId="77777777" w:rsidR="00975EA7" w:rsidRPr="0032190F" w:rsidRDefault="00975EA7" w:rsidP="00F52C23">
      <w:pPr>
        <w:jc w:val="both"/>
        <w:rPr>
          <w:lang w:val="fr-FR"/>
        </w:rPr>
      </w:pPr>
    </w:p>
    <w:p w14:paraId="73D34DF2" w14:textId="4971926A" w:rsidR="00975EA7" w:rsidRPr="0032190F" w:rsidRDefault="00525C7D" w:rsidP="00975EA7">
      <w:pPr>
        <w:pStyle w:val="Heading2"/>
      </w:pPr>
      <w:r>
        <w:t>a</w:t>
      </w:r>
      <w:r w:rsidR="00975EA7" w:rsidRPr="0032190F">
        <w:t>rt rupestre</w:t>
      </w:r>
    </w:p>
    <w:p w14:paraId="0C623F25" w14:textId="77777777" w:rsidR="00975EA7" w:rsidRPr="0032190F" w:rsidRDefault="00975EA7" w:rsidP="00F52C23">
      <w:pPr>
        <w:jc w:val="both"/>
        <w:rPr>
          <w:lang w:val="fr-FR"/>
        </w:rPr>
      </w:pPr>
    </w:p>
    <w:p w14:paraId="301D163B" w14:textId="097601EA" w:rsidR="00975EA7" w:rsidRPr="0032190F" w:rsidRDefault="00975EA7" w:rsidP="00975EA7">
      <w:pPr>
        <w:jc w:val="both"/>
        <w:rPr>
          <w:lang w:val="fr-FR"/>
        </w:rPr>
      </w:pPr>
      <w:r w:rsidRPr="0032190F">
        <w:rPr>
          <w:lang w:val="fr-FR"/>
        </w:rPr>
        <w:lastRenderedPageBreak/>
        <w:t>Cette grotte à livré deux phases de gravures. La première est constituée par des incisions profondes faisant partie des manifestations artistiques du Chalcolithique au sens large du terme (i.e. contemporaines des rochers à cupules et des abris ornés). La présence de ces gravures sur le seuil d’une grotte à vocation funéraire fait écho à d’autres phénomènes similaires (BIB 900 p. 42 (BIB 901). Le second type de gravure exécuté par des incisions superficielles appartiendrait à l’</w:t>
      </w:r>
      <w:r w:rsidR="00525C7D">
        <w:rPr>
          <w:lang w:val="fr-FR"/>
        </w:rPr>
        <w:t xml:space="preserve"> ASL</w:t>
      </w:r>
      <w:r w:rsidRPr="0032190F">
        <w:rPr>
          <w:lang w:val="fr-FR"/>
        </w:rPr>
        <w:t xml:space="preserve"> présent dans les Pyrénées, sur les pentes du </w:t>
      </w:r>
      <w:hyperlink r:id="rId9899" w:anchor="Sit_Mont_Bego" w:history="1">
        <w:r w:rsidRPr="0032190F">
          <w:rPr>
            <w:rStyle w:val="Hyperlink"/>
            <w:lang w:val="fr-FR"/>
          </w:rPr>
          <w:t>Bego</w:t>
        </w:r>
      </w:hyperlink>
      <w:r w:rsidRPr="0032190F">
        <w:rPr>
          <w:lang w:val="fr-FR"/>
        </w:rPr>
        <w:t xml:space="preserve">,… et serait daté entre la fin </w:t>
      </w:r>
      <w:r w:rsidR="00525C7D">
        <w:rPr>
          <w:lang w:val="fr-FR"/>
        </w:rPr>
        <w:t>du</w:t>
      </w:r>
      <w:r w:rsidRPr="0032190F">
        <w:rPr>
          <w:lang w:val="fr-FR"/>
        </w:rPr>
        <w:t xml:space="preserve"> </w:t>
      </w:r>
      <w:hyperlink r:id="rId9900" w:anchor="Cul_Fer" w:history="1">
        <w:r w:rsidRPr="0032190F">
          <w:rPr>
            <w:rStyle w:val="Hyperlink"/>
            <w:lang w:val="fr-FR"/>
          </w:rPr>
          <w:t>Fer</w:t>
        </w:r>
      </w:hyperlink>
      <w:r w:rsidRPr="0032190F">
        <w:rPr>
          <w:lang w:val="fr-FR"/>
        </w:rPr>
        <w:t xml:space="preserve"> et le Moyen-Age (BIB 900 p. 42)</w:t>
      </w:r>
    </w:p>
    <w:p w14:paraId="66EA9A37" w14:textId="77777777" w:rsidR="00975EA7" w:rsidRPr="0032190F" w:rsidRDefault="00975EA7" w:rsidP="00F52C23">
      <w:pPr>
        <w:jc w:val="both"/>
        <w:rPr>
          <w:lang w:val="fr-FR"/>
        </w:rPr>
      </w:pPr>
    </w:p>
    <w:p w14:paraId="512B2671" w14:textId="1F3FCB09" w:rsidR="006F6A8A" w:rsidRPr="0032190F" w:rsidRDefault="00F535EF" w:rsidP="00F52C23">
      <w:pPr>
        <w:jc w:val="both"/>
        <w:rPr>
          <w:lang w:val="fr-FR"/>
        </w:rPr>
      </w:pPr>
      <w:r w:rsidRPr="0032190F">
        <w:rPr>
          <w:lang w:val="fr-FR"/>
        </w:rPr>
        <w:t>Les gravures se situent sur une dalle inclin</w:t>
      </w:r>
      <w:r w:rsidR="00ED1083" w:rsidRPr="0032190F">
        <w:rPr>
          <w:lang w:val="fr-FR"/>
        </w:rPr>
        <w:t>é</w:t>
      </w:r>
      <w:r w:rsidRPr="0032190F">
        <w:rPr>
          <w:lang w:val="fr-FR"/>
        </w:rPr>
        <w:t>e l'entr</w:t>
      </w:r>
      <w:r w:rsidR="00ED1083" w:rsidRPr="0032190F">
        <w:rPr>
          <w:lang w:val="fr-FR"/>
        </w:rPr>
        <w:t>é</w:t>
      </w:r>
      <w:r w:rsidRPr="0032190F">
        <w:rPr>
          <w:lang w:val="fr-FR"/>
        </w:rPr>
        <w:t>e de la cavit</w:t>
      </w:r>
      <w:r w:rsidR="00ED1083" w:rsidRPr="0032190F">
        <w:rPr>
          <w:lang w:val="fr-FR"/>
        </w:rPr>
        <w:t>é</w:t>
      </w:r>
      <w:r w:rsidRPr="0032190F">
        <w:rPr>
          <w:lang w:val="fr-FR"/>
        </w:rPr>
        <w:t xml:space="preserve"> (figure 5). La teinte du rocher est </w:t>
      </w:r>
      <w:r w:rsidR="00F52C23" w:rsidRPr="0032190F">
        <w:rPr>
          <w:lang w:val="fr-FR"/>
        </w:rPr>
        <w:t>à</w:t>
      </w:r>
      <w:r w:rsidRPr="0032190F">
        <w:rPr>
          <w:lang w:val="fr-FR"/>
        </w:rPr>
        <w:t xml:space="preserve"> cet endroit d'un orang</w:t>
      </w:r>
      <w:r w:rsidR="00ED1083" w:rsidRPr="0032190F">
        <w:rPr>
          <w:lang w:val="fr-FR"/>
        </w:rPr>
        <w:t>é</w:t>
      </w:r>
      <w:r w:rsidRPr="0032190F">
        <w:rPr>
          <w:lang w:val="fr-FR"/>
        </w:rPr>
        <w:t xml:space="preserve"> tr</w:t>
      </w:r>
      <w:r w:rsidR="00ED1083" w:rsidRPr="0032190F">
        <w:rPr>
          <w:lang w:val="fr-FR"/>
        </w:rPr>
        <w:t>é</w:t>
      </w:r>
      <w:r w:rsidRPr="0032190F">
        <w:rPr>
          <w:lang w:val="fr-FR"/>
        </w:rPr>
        <w:t>s prononc</w:t>
      </w:r>
      <w:r w:rsidR="00ED1083" w:rsidRPr="0032190F">
        <w:rPr>
          <w:lang w:val="fr-FR"/>
        </w:rPr>
        <w:t>é</w:t>
      </w:r>
      <w:r w:rsidR="00F52C23" w:rsidRPr="0032190F">
        <w:rPr>
          <w:lang w:val="fr-FR"/>
        </w:rPr>
        <w:t xml:space="preserve"> [choix support]</w:t>
      </w:r>
      <w:r w:rsidRPr="0032190F">
        <w:rPr>
          <w:lang w:val="fr-FR"/>
        </w:rPr>
        <w:t xml:space="preserve">. La surface du support a </w:t>
      </w:r>
      <w:r w:rsidR="00ED1083" w:rsidRPr="0032190F">
        <w:rPr>
          <w:lang w:val="fr-FR"/>
        </w:rPr>
        <w:t>é</w:t>
      </w:r>
      <w:r w:rsidRPr="0032190F">
        <w:rPr>
          <w:lang w:val="fr-FR"/>
        </w:rPr>
        <w:t>t</w:t>
      </w:r>
      <w:r w:rsidR="00ED1083" w:rsidRPr="0032190F">
        <w:rPr>
          <w:lang w:val="fr-FR"/>
        </w:rPr>
        <w:t>é</w:t>
      </w:r>
      <w:r w:rsidRPr="0032190F">
        <w:rPr>
          <w:lang w:val="fr-FR"/>
        </w:rPr>
        <w:t xml:space="preserve"> endommag</w:t>
      </w:r>
      <w:r w:rsidR="00ED1083" w:rsidRPr="0032190F">
        <w:rPr>
          <w:lang w:val="fr-FR"/>
        </w:rPr>
        <w:t>é</w:t>
      </w:r>
      <w:r w:rsidRPr="0032190F">
        <w:rPr>
          <w:lang w:val="fr-FR"/>
        </w:rPr>
        <w:t>e en plusieurs endroits. On observe 32 figures dont 5, situ</w:t>
      </w:r>
      <w:r w:rsidR="00ED1083" w:rsidRPr="0032190F">
        <w:rPr>
          <w:lang w:val="fr-FR"/>
        </w:rPr>
        <w:t>é</w:t>
      </w:r>
      <w:r w:rsidRPr="0032190F">
        <w:rPr>
          <w:lang w:val="fr-FR"/>
        </w:rPr>
        <w:t>es en p</w:t>
      </w:r>
      <w:r w:rsidR="00ED1083" w:rsidRPr="0032190F">
        <w:rPr>
          <w:lang w:val="fr-FR"/>
        </w:rPr>
        <w:t>é</w:t>
      </w:r>
      <w:r w:rsidRPr="0032190F">
        <w:rPr>
          <w:lang w:val="fr-FR"/>
        </w:rPr>
        <w:t>riph</w:t>
      </w:r>
      <w:r w:rsidR="00ED1083" w:rsidRPr="0032190F">
        <w:rPr>
          <w:lang w:val="fr-FR"/>
        </w:rPr>
        <w:t>é</w:t>
      </w:r>
      <w:r w:rsidRPr="0032190F">
        <w:rPr>
          <w:lang w:val="fr-FR"/>
        </w:rPr>
        <w:t>rie du groupe, sont r</w:t>
      </w:r>
      <w:r w:rsidR="00ED1083" w:rsidRPr="0032190F">
        <w:rPr>
          <w:lang w:val="fr-FR"/>
        </w:rPr>
        <w:t>é</w:t>
      </w:r>
      <w:r w:rsidRPr="0032190F">
        <w:rPr>
          <w:lang w:val="fr-FR"/>
        </w:rPr>
        <w:t>alis</w:t>
      </w:r>
      <w:r w:rsidR="00ED1083" w:rsidRPr="0032190F">
        <w:rPr>
          <w:lang w:val="fr-FR"/>
        </w:rPr>
        <w:t>é</w:t>
      </w:r>
      <w:r w:rsidRPr="0032190F">
        <w:rPr>
          <w:lang w:val="fr-FR"/>
        </w:rPr>
        <w:t>es en incision profonde et consid</w:t>
      </w:r>
      <w:r w:rsidR="00ED1083" w:rsidRPr="0032190F">
        <w:rPr>
          <w:lang w:val="fr-FR"/>
        </w:rPr>
        <w:t>é</w:t>
      </w:r>
      <w:r w:rsidRPr="0032190F">
        <w:rPr>
          <w:lang w:val="fr-FR"/>
        </w:rPr>
        <w:t>r</w:t>
      </w:r>
      <w:r w:rsidR="00ED1083" w:rsidRPr="0032190F">
        <w:rPr>
          <w:lang w:val="fr-FR"/>
        </w:rPr>
        <w:t>é</w:t>
      </w:r>
      <w:r w:rsidRPr="0032190F">
        <w:rPr>
          <w:lang w:val="fr-FR"/>
        </w:rPr>
        <w:t>es plus anciennes, peut-</w:t>
      </w:r>
      <w:r w:rsidR="00F52C23" w:rsidRPr="0032190F">
        <w:rPr>
          <w:lang w:val="fr-FR"/>
        </w:rPr>
        <w:t>ê</w:t>
      </w:r>
      <w:r w:rsidRPr="0032190F">
        <w:rPr>
          <w:lang w:val="fr-FR"/>
        </w:rPr>
        <w:t>tre pr</w:t>
      </w:r>
      <w:r w:rsidR="00ED1083" w:rsidRPr="0032190F">
        <w:rPr>
          <w:lang w:val="fr-FR"/>
        </w:rPr>
        <w:t>é</w:t>
      </w:r>
      <w:r w:rsidRPr="0032190F">
        <w:rPr>
          <w:lang w:val="fr-FR"/>
        </w:rPr>
        <w:t xml:space="preserve">historiques : </w:t>
      </w:r>
      <w:hyperlink r:id="rId9901" w:anchor="Cul_Art_TAC_T_g_phi" w:history="1">
        <w:r w:rsidR="00975EA7" w:rsidRPr="0032190F">
          <w:rPr>
            <w:rStyle w:val="Hyperlink"/>
            <w:lang w:val="fr-FR"/>
          </w:rPr>
          <w:t xml:space="preserve">signe en </w:t>
        </w:r>
        <w:r w:rsidR="00975EA7" w:rsidRPr="0032190F">
          <w:rPr>
            <w:rStyle w:val="Hyperlink"/>
            <w:rFonts w:ascii="Symbol" w:hAnsi="Symbol"/>
            <w:lang w:val="fr-FR"/>
          </w:rPr>
          <w:t>f</w:t>
        </w:r>
      </w:hyperlink>
      <w:r w:rsidRPr="0032190F">
        <w:rPr>
          <w:lang w:val="fr-FR"/>
        </w:rPr>
        <w:t>, cercles, croix, grille. Les 27 autres figures sont finement incis</w:t>
      </w:r>
      <w:r w:rsidR="00ED1083" w:rsidRPr="0032190F">
        <w:rPr>
          <w:lang w:val="fr-FR"/>
        </w:rPr>
        <w:t>é</w:t>
      </w:r>
      <w:r w:rsidRPr="0032190F">
        <w:rPr>
          <w:lang w:val="fr-FR"/>
        </w:rPr>
        <w:t>es. Le panneau est domin</w:t>
      </w:r>
      <w:r w:rsidR="00ED1083" w:rsidRPr="0032190F">
        <w:rPr>
          <w:lang w:val="fr-FR"/>
        </w:rPr>
        <w:t>é</w:t>
      </w:r>
      <w:r w:rsidRPr="0032190F">
        <w:rPr>
          <w:lang w:val="fr-FR"/>
        </w:rPr>
        <w:t xml:space="preserve"> par deux figurations humaines r</w:t>
      </w:r>
      <w:r w:rsidR="00ED1083" w:rsidRPr="0032190F">
        <w:rPr>
          <w:lang w:val="fr-FR"/>
        </w:rPr>
        <w:t>é</w:t>
      </w:r>
      <w:r w:rsidRPr="0032190F">
        <w:rPr>
          <w:lang w:val="fr-FR"/>
        </w:rPr>
        <w:t>alistes et la silhouette d'un troisi</w:t>
      </w:r>
      <w:r w:rsidR="00F52C23" w:rsidRPr="0032190F">
        <w:rPr>
          <w:lang w:val="fr-FR"/>
        </w:rPr>
        <w:t>è</w:t>
      </w:r>
      <w:r w:rsidRPr="0032190F">
        <w:rPr>
          <w:lang w:val="fr-FR"/>
        </w:rPr>
        <w:t xml:space="preserve">me personnage. Deux </w:t>
      </w:r>
      <w:r w:rsidR="00ED1083" w:rsidRPr="0032190F">
        <w:rPr>
          <w:lang w:val="fr-FR"/>
        </w:rPr>
        <w:t>é</w:t>
      </w:r>
      <w:r w:rsidRPr="0032190F">
        <w:rPr>
          <w:lang w:val="fr-FR"/>
        </w:rPr>
        <w:t>quid</w:t>
      </w:r>
      <w:r w:rsidR="00ED1083" w:rsidRPr="0032190F">
        <w:rPr>
          <w:lang w:val="fr-FR"/>
        </w:rPr>
        <w:t>é</w:t>
      </w:r>
      <w:r w:rsidRPr="0032190F">
        <w:rPr>
          <w:lang w:val="fr-FR"/>
        </w:rPr>
        <w:t>s occupent le centre du panneau. Les autres figures sont des signes arbal</w:t>
      </w:r>
      <w:r w:rsidR="00ED1083" w:rsidRPr="0032190F">
        <w:rPr>
          <w:lang w:val="fr-FR"/>
        </w:rPr>
        <w:t>é</w:t>
      </w:r>
      <w:r w:rsidRPr="0032190F">
        <w:rPr>
          <w:lang w:val="fr-FR"/>
        </w:rPr>
        <w:t>tiformes, des pentacles, des grilles et des zigzags verticaux, et des traits sans organisation perceptible. A. Glory avait identifi</w:t>
      </w:r>
      <w:r w:rsidR="00ED1083" w:rsidRPr="0032190F">
        <w:rPr>
          <w:lang w:val="fr-FR"/>
        </w:rPr>
        <w:t>é</w:t>
      </w:r>
      <w:r w:rsidRPr="0032190F">
        <w:rPr>
          <w:lang w:val="fr-FR"/>
        </w:rPr>
        <w:t xml:space="preserve"> les deux personnages</w:t>
      </w:r>
      <w:r w:rsidR="00F52C23" w:rsidRPr="0032190F">
        <w:rPr>
          <w:lang w:val="fr-FR"/>
        </w:rPr>
        <w:t xml:space="preserve"> </w:t>
      </w:r>
      <w:r w:rsidRPr="0032190F">
        <w:rPr>
          <w:lang w:val="fr-FR"/>
        </w:rPr>
        <w:t>comme deux "t</w:t>
      </w:r>
      <w:r w:rsidR="00975EA7" w:rsidRPr="0032190F">
        <w:rPr>
          <w:lang w:val="fr-FR"/>
        </w:rPr>
        <w:t>é</w:t>
      </w:r>
      <w:r w:rsidRPr="0032190F">
        <w:rPr>
          <w:lang w:val="fr-FR"/>
        </w:rPr>
        <w:t>lesphores habill</w:t>
      </w:r>
      <w:r w:rsidR="00ED1083" w:rsidRPr="0032190F">
        <w:rPr>
          <w:lang w:val="fr-FR"/>
        </w:rPr>
        <w:t>é</w:t>
      </w:r>
      <w:r w:rsidRPr="0032190F">
        <w:rPr>
          <w:lang w:val="fr-FR"/>
        </w:rPr>
        <w:t xml:space="preserve">s de leur </w:t>
      </w:r>
      <w:r w:rsidRPr="0032190F">
        <w:rPr>
          <w:i/>
          <w:lang w:val="fr-FR"/>
        </w:rPr>
        <w:t>cucullus</w:t>
      </w:r>
      <w:r w:rsidRPr="0032190F">
        <w:rPr>
          <w:lang w:val="fr-FR"/>
        </w:rPr>
        <w:t>". Nous nous sommes demand</w:t>
      </w:r>
      <w:r w:rsidR="00ED1083" w:rsidRPr="0032190F">
        <w:rPr>
          <w:lang w:val="fr-FR"/>
        </w:rPr>
        <w:t>é</w:t>
      </w:r>
      <w:r w:rsidRPr="0032190F">
        <w:rPr>
          <w:lang w:val="fr-FR"/>
        </w:rPr>
        <w:t>, sans pouvoir l'affirmer, s'il ne s'agissait pas de deux personnages de sexe diff</w:t>
      </w:r>
      <w:r w:rsidR="00ED1083" w:rsidRPr="0032190F">
        <w:rPr>
          <w:lang w:val="fr-FR"/>
        </w:rPr>
        <w:t>é</w:t>
      </w:r>
      <w:r w:rsidRPr="0032190F">
        <w:rPr>
          <w:lang w:val="fr-FR"/>
        </w:rPr>
        <w:t>rent, r</w:t>
      </w:r>
      <w:r w:rsidR="00ED1083" w:rsidRPr="0032190F">
        <w:rPr>
          <w:lang w:val="fr-FR"/>
        </w:rPr>
        <w:t>é</w:t>
      </w:r>
      <w:r w:rsidRPr="0032190F">
        <w:rPr>
          <w:lang w:val="fr-FR"/>
        </w:rPr>
        <w:t>it</w:t>
      </w:r>
      <w:r w:rsidR="00ED1083" w:rsidRPr="0032190F">
        <w:rPr>
          <w:lang w:val="fr-FR"/>
        </w:rPr>
        <w:t>é</w:t>
      </w:r>
      <w:r w:rsidRPr="0032190F">
        <w:rPr>
          <w:lang w:val="fr-FR"/>
        </w:rPr>
        <w:t>rant le th</w:t>
      </w:r>
      <w:r w:rsidR="00ED1083" w:rsidRPr="0032190F">
        <w:rPr>
          <w:lang w:val="fr-FR"/>
        </w:rPr>
        <w:t>é</w:t>
      </w:r>
      <w:r w:rsidRPr="0032190F">
        <w:rPr>
          <w:lang w:val="fr-FR"/>
        </w:rPr>
        <w:t>me du couple masculin-f</w:t>
      </w:r>
      <w:r w:rsidR="00ED1083" w:rsidRPr="0032190F">
        <w:rPr>
          <w:lang w:val="fr-FR"/>
        </w:rPr>
        <w:t>é</w:t>
      </w:r>
      <w:r w:rsidRPr="0032190F">
        <w:rPr>
          <w:lang w:val="fr-FR"/>
        </w:rPr>
        <w:t xml:space="preserve">minin commun </w:t>
      </w:r>
      <w:r w:rsidR="00F52C23" w:rsidRPr="0032190F">
        <w:rPr>
          <w:lang w:val="fr-FR"/>
        </w:rPr>
        <w:t>à</w:t>
      </w:r>
      <w:r w:rsidRPr="0032190F">
        <w:rPr>
          <w:lang w:val="fr-FR"/>
        </w:rPr>
        <w:t xml:space="preserve"> l'art lin</w:t>
      </w:r>
      <w:r w:rsidR="00ED1083" w:rsidRPr="0032190F">
        <w:rPr>
          <w:lang w:val="fr-FR"/>
        </w:rPr>
        <w:t>é</w:t>
      </w:r>
      <w:r w:rsidRPr="0032190F">
        <w:rPr>
          <w:lang w:val="fr-FR"/>
        </w:rPr>
        <w:t>aire. A. Glory invoquait aussi la tradition gauloise pour expliquer la pr</w:t>
      </w:r>
      <w:r w:rsidR="00ED1083" w:rsidRPr="0032190F">
        <w:rPr>
          <w:lang w:val="fr-FR"/>
        </w:rPr>
        <w:t>é</w:t>
      </w:r>
      <w:r w:rsidRPr="0032190F">
        <w:rPr>
          <w:lang w:val="fr-FR"/>
        </w:rPr>
        <w:t>sence des deux petits chevaux. La proximit</w:t>
      </w:r>
      <w:r w:rsidR="00ED1083" w:rsidRPr="0032190F">
        <w:rPr>
          <w:lang w:val="fr-FR"/>
        </w:rPr>
        <w:t>é</w:t>
      </w:r>
      <w:r w:rsidRPr="0032190F">
        <w:rPr>
          <w:lang w:val="fr-FR"/>
        </w:rPr>
        <w:t xml:space="preserve"> du site de </w:t>
      </w:r>
      <w:hyperlink r:id="rId9902" w:anchor="Sit_Glanum" w:history="1">
        <w:r w:rsidR="001E00BE" w:rsidRPr="0032190F">
          <w:rPr>
            <w:rStyle w:val="Hyperlink"/>
            <w:lang w:val="fr-FR"/>
          </w:rPr>
          <w:t>Glanum</w:t>
        </w:r>
      </w:hyperlink>
      <w:r w:rsidR="001E00BE" w:rsidRPr="001E00BE">
        <w:rPr>
          <w:rStyle w:val="Hyperlink"/>
          <w:color w:val="000000"/>
          <w:u w:val="none"/>
          <w:lang w:val="fr-FR"/>
        </w:rPr>
        <w:t xml:space="preserve"> </w:t>
      </w:r>
      <w:r w:rsidRPr="0032190F">
        <w:rPr>
          <w:lang w:val="fr-FR"/>
        </w:rPr>
        <w:t>a sans doute, implicitement, contribu</w:t>
      </w:r>
      <w:r w:rsidR="00ED1083" w:rsidRPr="0032190F">
        <w:rPr>
          <w:lang w:val="fr-FR"/>
        </w:rPr>
        <w:t>é</w:t>
      </w:r>
      <w:r w:rsidRPr="0032190F">
        <w:rPr>
          <w:lang w:val="fr-FR"/>
        </w:rPr>
        <w:t xml:space="preserve"> </w:t>
      </w:r>
      <w:r w:rsidR="00975EA7" w:rsidRPr="0032190F">
        <w:rPr>
          <w:lang w:val="fr-FR"/>
        </w:rPr>
        <w:t>à</w:t>
      </w:r>
      <w:r w:rsidRPr="0032190F">
        <w:rPr>
          <w:lang w:val="fr-FR"/>
        </w:rPr>
        <w:t xml:space="preserve"> dater les figures de l'Age du Fer. Aucun </w:t>
      </w:r>
      <w:r w:rsidR="00ED1083" w:rsidRPr="0032190F">
        <w:rPr>
          <w:lang w:val="fr-FR"/>
        </w:rPr>
        <w:t>é</w:t>
      </w:r>
      <w:r w:rsidRPr="0032190F">
        <w:rPr>
          <w:lang w:val="fr-FR"/>
        </w:rPr>
        <w:t>1</w:t>
      </w:r>
      <w:r w:rsidR="00ED1083" w:rsidRPr="0032190F">
        <w:rPr>
          <w:lang w:val="fr-FR"/>
        </w:rPr>
        <w:t>é</w:t>
      </w:r>
      <w:r w:rsidRPr="0032190F">
        <w:rPr>
          <w:lang w:val="fr-FR"/>
        </w:rPr>
        <w:t>ment r</w:t>
      </w:r>
      <w:r w:rsidR="00ED1083" w:rsidRPr="0032190F">
        <w:rPr>
          <w:lang w:val="fr-FR"/>
        </w:rPr>
        <w:t>é</w:t>
      </w:r>
      <w:r w:rsidRPr="0032190F">
        <w:rPr>
          <w:lang w:val="fr-FR"/>
        </w:rPr>
        <w:t xml:space="preserve">aliste ne permet une attribution chronologique du panneau. (BIB 2398 p. 573) </w:t>
      </w:r>
      <w:r w:rsidR="00AB48D4" w:rsidRPr="0032190F">
        <w:rPr>
          <w:lang w:val="fr-FR"/>
        </w:rPr>
        <w:t>.</w:t>
      </w:r>
      <w:r w:rsidRPr="0032190F">
        <w:rPr>
          <w:lang w:val="fr-FR"/>
        </w:rPr>
        <w:t xml:space="preserve"> </w:t>
      </w:r>
    </w:p>
    <w:p w14:paraId="7F6E9D8E" w14:textId="77777777" w:rsidR="00EE559A" w:rsidRPr="0032190F" w:rsidRDefault="00EE559A" w:rsidP="00242C0F">
      <w:pPr>
        <w:rPr>
          <w:lang w:val="fr-FR"/>
        </w:rPr>
      </w:pPr>
      <w:r w:rsidRPr="0032190F">
        <w:rPr>
          <w:lang w:val="fr-FR"/>
        </w:rPr>
        <w:t xml:space="preserve">2 représentations de chevaux incisés (BIB 2398 p. 592) </w:t>
      </w:r>
    </w:p>
    <w:p w14:paraId="519F4EFD" w14:textId="77777777" w:rsidR="00F535EF" w:rsidRPr="0032190F" w:rsidRDefault="00ED4EC9" w:rsidP="00ED4EC9">
      <w:pPr>
        <w:jc w:val="both"/>
        <w:rPr>
          <w:lang w:val="fr-FR"/>
        </w:rPr>
      </w:pPr>
      <w:r w:rsidRPr="0032190F">
        <w:rPr>
          <w:lang w:val="fr-FR"/>
        </w:rPr>
        <w:t>L'aspect gracile du personnage de droite et ses longs cheveux sont les seuls d</w:t>
      </w:r>
      <w:r w:rsidR="00975EA7" w:rsidRPr="0032190F">
        <w:rPr>
          <w:lang w:val="fr-FR"/>
        </w:rPr>
        <w:t>é</w:t>
      </w:r>
      <w:r w:rsidRPr="0032190F">
        <w:rPr>
          <w:lang w:val="fr-FR"/>
        </w:rPr>
        <w:t>tails qui nous font soup</w:t>
      </w:r>
      <w:r w:rsidR="00975EA7" w:rsidRPr="0032190F">
        <w:rPr>
          <w:lang w:val="fr-FR"/>
        </w:rPr>
        <w:t>s</w:t>
      </w:r>
      <w:r w:rsidRPr="0032190F">
        <w:rPr>
          <w:lang w:val="fr-FR"/>
        </w:rPr>
        <w:t>onner une repr</w:t>
      </w:r>
      <w:r w:rsidR="00975EA7" w:rsidRPr="0032190F">
        <w:rPr>
          <w:lang w:val="fr-FR"/>
        </w:rPr>
        <w:t>é</w:t>
      </w:r>
      <w:r w:rsidRPr="0032190F">
        <w:rPr>
          <w:lang w:val="fr-FR"/>
        </w:rPr>
        <w:t>sentation f</w:t>
      </w:r>
      <w:r w:rsidR="00975EA7" w:rsidRPr="0032190F">
        <w:rPr>
          <w:lang w:val="fr-FR"/>
        </w:rPr>
        <w:t>é</w:t>
      </w:r>
      <w:r w:rsidRPr="0032190F">
        <w:rPr>
          <w:lang w:val="fr-FR"/>
        </w:rPr>
        <w:t>minine (cf. figure 5). Leur position au sommet de la composition et leur morphologie g</w:t>
      </w:r>
      <w:r w:rsidR="00F52C23" w:rsidRPr="0032190F">
        <w:rPr>
          <w:lang w:val="fr-FR"/>
        </w:rPr>
        <w:t>é</w:t>
      </w:r>
      <w:r w:rsidRPr="0032190F">
        <w:rPr>
          <w:lang w:val="fr-FR"/>
        </w:rPr>
        <w:t>n</w:t>
      </w:r>
      <w:r w:rsidR="00F52C23" w:rsidRPr="0032190F">
        <w:rPr>
          <w:lang w:val="fr-FR"/>
        </w:rPr>
        <w:t>é</w:t>
      </w:r>
      <w:r w:rsidRPr="0032190F">
        <w:rPr>
          <w:lang w:val="fr-FR"/>
        </w:rPr>
        <w:t xml:space="preserve">rale plus que leur juxtaposition - ils sont </w:t>
      </w:r>
      <w:r w:rsidR="00F52C23" w:rsidRPr="0032190F">
        <w:rPr>
          <w:lang w:val="fr-FR"/>
        </w:rPr>
        <w:t>é</w:t>
      </w:r>
      <w:r w:rsidRPr="0032190F">
        <w:rPr>
          <w:lang w:val="fr-FR"/>
        </w:rPr>
        <w:t>1oign</w:t>
      </w:r>
      <w:r w:rsidR="00F52C23" w:rsidRPr="0032190F">
        <w:rPr>
          <w:lang w:val="fr-FR"/>
        </w:rPr>
        <w:t>é</w:t>
      </w:r>
      <w:r w:rsidRPr="0032190F">
        <w:rPr>
          <w:lang w:val="fr-FR"/>
        </w:rPr>
        <w:t>s l'un de l'autre de 30 cm - nous font supposer un couple de figures compl</w:t>
      </w:r>
      <w:r w:rsidR="00F52C23" w:rsidRPr="0032190F">
        <w:rPr>
          <w:lang w:val="fr-FR"/>
        </w:rPr>
        <w:t>é</w:t>
      </w:r>
      <w:r w:rsidRPr="0032190F">
        <w:rPr>
          <w:lang w:val="fr-FR"/>
        </w:rPr>
        <w:t>mentaires. Signalons la pr</w:t>
      </w:r>
      <w:r w:rsidR="00F52C23" w:rsidRPr="0032190F">
        <w:rPr>
          <w:lang w:val="fr-FR"/>
        </w:rPr>
        <w:t>é</w:t>
      </w:r>
      <w:r w:rsidRPr="0032190F">
        <w:rPr>
          <w:lang w:val="fr-FR"/>
        </w:rPr>
        <w:t>sence,/l gauche du personnage dit f</w:t>
      </w:r>
      <w:r w:rsidR="00F52C23" w:rsidRPr="0032190F">
        <w:rPr>
          <w:lang w:val="fr-FR"/>
        </w:rPr>
        <w:t>é</w:t>
      </w:r>
      <w:r w:rsidRPr="0032190F">
        <w:rPr>
          <w:lang w:val="fr-FR"/>
        </w:rPr>
        <w:t xml:space="preserve">minin, d'une silhouette anthropomorphe et,/t gauche du second personnage, d'une repr6- sentation anthropomorphe avec t6te et bras (BIB 2398 p. 595) couple masculin-féminin (BIB 2398 p. 595)  </w:t>
      </w:r>
    </w:p>
    <w:p w14:paraId="67A62A3B" w14:textId="77777777" w:rsidR="00ED4EC9" w:rsidRPr="0032190F" w:rsidRDefault="00ED4EC9" w:rsidP="00242C0F">
      <w:pPr>
        <w:rPr>
          <w:lang w:val="fr-FR"/>
        </w:rPr>
      </w:pPr>
    </w:p>
    <w:p w14:paraId="6CAF0FF8" w14:textId="77777777" w:rsidR="006F6A8A" w:rsidRPr="0032190F" w:rsidRDefault="006F6A8A" w:rsidP="00426FF9">
      <w:pPr>
        <w:pStyle w:val="Heading1"/>
      </w:pPr>
      <w:bookmarkStart w:id="4024" w:name="Sit_Romanin"/>
      <w:r w:rsidRPr="0032190F">
        <w:t>ROMANIN (Abris)</w:t>
      </w:r>
    </w:p>
    <w:bookmarkEnd w:id="4024"/>
    <w:p w14:paraId="13048493" w14:textId="77777777" w:rsidR="006F6A8A" w:rsidRPr="0032190F" w:rsidRDefault="006F6A8A" w:rsidP="00242C0F">
      <w:pPr>
        <w:rPr>
          <w:lang w:val="fr-FR"/>
        </w:rPr>
      </w:pPr>
    </w:p>
    <w:p w14:paraId="2F5EA909" w14:textId="77777777" w:rsidR="006F6A8A" w:rsidRPr="0032190F" w:rsidRDefault="006F6A8A" w:rsidP="00242C0F">
      <w:pPr>
        <w:rPr>
          <w:lang w:val="fr-FR"/>
        </w:rPr>
      </w:pPr>
      <w:r w:rsidRPr="0032190F">
        <w:rPr>
          <w:lang w:val="fr-FR"/>
        </w:rPr>
        <w:t>Les abris 1 et 2 de Romanin (Saint-Remy-en-Provence)</w:t>
      </w:r>
      <w:r w:rsidR="0095226D" w:rsidRPr="0032190F">
        <w:rPr>
          <w:lang w:val="fr-FR"/>
        </w:rPr>
        <w:t xml:space="preserve"> ont eu une vocation funéraire</w:t>
      </w:r>
      <w:r w:rsidRPr="0032190F">
        <w:rPr>
          <w:lang w:val="fr-FR"/>
        </w:rPr>
        <w:t xml:space="preserve">. </w:t>
      </w:r>
    </w:p>
    <w:p w14:paraId="5D87897F" w14:textId="77777777" w:rsidR="006F6A8A" w:rsidRPr="0032190F" w:rsidRDefault="006F6A8A" w:rsidP="00242C0F">
      <w:pPr>
        <w:rPr>
          <w:lang w:val="fr-FR"/>
        </w:rPr>
      </w:pPr>
    </w:p>
    <w:p w14:paraId="33B2B510" w14:textId="77777777" w:rsidR="006F6A8A" w:rsidRPr="0032190F" w:rsidRDefault="006F6A8A" w:rsidP="00242C0F">
      <w:pPr>
        <w:pStyle w:val="Heading2"/>
      </w:pPr>
      <w:r w:rsidRPr="0032190F">
        <w:t>Abri 1</w:t>
      </w:r>
    </w:p>
    <w:p w14:paraId="69D8FE2D" w14:textId="7BFBEBBE" w:rsidR="006F6A8A" w:rsidRPr="0032190F" w:rsidRDefault="006F6A8A" w:rsidP="00242C0F">
      <w:pPr>
        <w:autoSpaceDE w:val="0"/>
        <w:autoSpaceDN w:val="0"/>
        <w:adjustRightInd w:val="0"/>
        <w:jc w:val="both"/>
        <w:rPr>
          <w:lang w:val="fr-FR"/>
        </w:rPr>
      </w:pPr>
      <w:r w:rsidRPr="0032190F">
        <w:rPr>
          <w:lang w:val="fr-FR"/>
        </w:rPr>
        <w:t>A livré un petit poignard métallique (BIB 971 p. 130)</w:t>
      </w:r>
      <w:r w:rsidR="00901AFC" w:rsidRPr="0032190F">
        <w:rPr>
          <w:lang w:val="fr-FR"/>
        </w:rPr>
        <w:t xml:space="preserve"> qui peut être considéré comme votif et comparé aux représentations de la roche dite de l’</w:t>
      </w:r>
      <w:hyperlink r:id="rId9903" w:anchor="Desc_ZIVGIIIR16D" w:history="1">
        <w:r w:rsidR="00901AFC" w:rsidRPr="0032190F">
          <w:rPr>
            <w:rStyle w:val="Hyperlink"/>
            <w:i/>
            <w:lang w:val="fr-FR"/>
          </w:rPr>
          <w:t>Homme aux bras en zigzag</w:t>
        </w:r>
      </w:hyperlink>
      <w:r w:rsidR="00901AFC" w:rsidRPr="0032190F">
        <w:rPr>
          <w:lang w:val="fr-FR"/>
        </w:rPr>
        <w:t>au Mont Bego</w:t>
      </w:r>
      <w:r w:rsidR="00DA5718" w:rsidRPr="0032190F">
        <w:rPr>
          <w:lang w:val="fr-FR"/>
        </w:rPr>
        <w:t xml:space="preserve"> (SS BIB)</w:t>
      </w:r>
      <w:r w:rsidR="00901AFC" w:rsidRPr="0032190F">
        <w:rPr>
          <w:lang w:val="fr-FR"/>
        </w:rPr>
        <w:t>.</w:t>
      </w:r>
      <w:r w:rsidRPr="0032190F">
        <w:rPr>
          <w:lang w:val="fr-FR"/>
        </w:rPr>
        <w:t xml:space="preserve">Deux lames en silex bleuté cachelonné de près de </w:t>
      </w:r>
      <w:smartTag w:uri="urn:schemas-microsoft-com:office:smarttags" w:element="metricconverter">
        <w:smartTagPr>
          <w:attr w:name="ProductID" w:val="10 cm"/>
        </w:smartTagPr>
        <w:r w:rsidRPr="0032190F">
          <w:rPr>
            <w:lang w:val="fr-FR"/>
          </w:rPr>
          <w:t>10 cm</w:t>
        </w:r>
      </w:smartTag>
      <w:r w:rsidRPr="0032190F">
        <w:rPr>
          <w:lang w:val="fr-FR"/>
        </w:rPr>
        <w:t xml:space="preserve"> de longueur, retouchées sur les bords et appointées, une armature foliacée biface, perles rondes en serpentine, en calcaire… perle en tonnelet en calcaire, pendeloques sur coquille, dentale et unbouton discoïde légèrement biconique en calcaire tendre à perforation en V. Ainsi qu’une trentaine d’individus qu’il est difficile d’attacher à telle ou telle phase d’utilisation de l’abri (BIB 971 p. 456)</w:t>
      </w:r>
    </w:p>
    <w:p w14:paraId="449BFC9C" w14:textId="77777777" w:rsidR="004876BF" w:rsidRPr="0032190F" w:rsidRDefault="004876BF" w:rsidP="00242C0F">
      <w:pPr>
        <w:autoSpaceDE w:val="0"/>
        <w:autoSpaceDN w:val="0"/>
        <w:adjustRightInd w:val="0"/>
        <w:jc w:val="both"/>
        <w:rPr>
          <w:lang w:val="fr-FR"/>
        </w:rPr>
      </w:pPr>
    </w:p>
    <w:p w14:paraId="2F36B49B" w14:textId="37962CEC" w:rsidR="004876BF" w:rsidRPr="0032190F" w:rsidRDefault="004876BF" w:rsidP="00242C0F">
      <w:pPr>
        <w:autoSpaceDE w:val="0"/>
        <w:autoSpaceDN w:val="0"/>
        <w:adjustRightInd w:val="0"/>
        <w:jc w:val="both"/>
        <w:rPr>
          <w:lang w:val="fr-FR"/>
        </w:rPr>
      </w:pPr>
      <w:r w:rsidRPr="0032190F">
        <w:rPr>
          <w:color w:val="141414"/>
          <w:lang w:val="fr-FR"/>
        </w:rPr>
        <w:t xml:space="preserve">Ce petit poignard évoque </w:t>
      </w:r>
      <w:hyperlink r:id="rId9904" w:anchor="Sit_Cungiau_Tuttui" w:history="1">
        <w:r w:rsidRPr="0032190F">
          <w:rPr>
            <w:rStyle w:val="Hyperlink"/>
            <w:lang w:val="fr-FR"/>
          </w:rPr>
          <w:t>Cungiau su Tuttui</w:t>
        </w:r>
      </w:hyperlink>
      <w:r w:rsidRPr="0032190F">
        <w:rPr>
          <w:color w:val="141414"/>
          <w:lang w:val="fr-FR"/>
        </w:rPr>
        <w:t xml:space="preserve"> (</w:t>
      </w:r>
      <w:r w:rsidR="00E93CF0" w:rsidRPr="0032190F">
        <w:rPr>
          <w:color w:val="141414"/>
          <w:lang w:val="fr-FR"/>
        </w:rPr>
        <w:t>BIB 570 p. 159 (</w:t>
      </w:r>
      <w:r w:rsidRPr="0032190F">
        <w:rPr>
          <w:color w:val="141414"/>
          <w:lang w:val="fr-FR"/>
        </w:rPr>
        <w:t>BIB 573)</w:t>
      </w:r>
      <w:r w:rsidR="00E93CF0" w:rsidRPr="0032190F">
        <w:rPr>
          <w:color w:val="141414"/>
          <w:lang w:val="fr-FR"/>
        </w:rPr>
        <w:t>)</w:t>
      </w:r>
    </w:p>
    <w:p w14:paraId="60BB602B" w14:textId="77777777" w:rsidR="006F6A8A" w:rsidRPr="0032190F" w:rsidRDefault="006F6A8A" w:rsidP="00242C0F">
      <w:pPr>
        <w:autoSpaceDE w:val="0"/>
        <w:autoSpaceDN w:val="0"/>
        <w:adjustRightInd w:val="0"/>
        <w:rPr>
          <w:lang w:val="fr-FR"/>
        </w:rPr>
      </w:pPr>
    </w:p>
    <w:p w14:paraId="0F6544DD" w14:textId="77777777" w:rsidR="006F6A8A" w:rsidRPr="0032190F" w:rsidRDefault="006F6A8A" w:rsidP="00242C0F">
      <w:pPr>
        <w:pStyle w:val="Heading2"/>
      </w:pPr>
      <w:r w:rsidRPr="0032190F">
        <w:t>Abri 2</w:t>
      </w:r>
    </w:p>
    <w:p w14:paraId="3B0F93B3" w14:textId="77777777" w:rsidR="006F6A8A" w:rsidRPr="0032190F" w:rsidRDefault="006F6A8A" w:rsidP="00242C0F">
      <w:pPr>
        <w:autoSpaceDE w:val="0"/>
        <w:autoSpaceDN w:val="0"/>
        <w:adjustRightInd w:val="0"/>
        <w:jc w:val="both"/>
        <w:rPr>
          <w:lang w:val="fr-FR"/>
        </w:rPr>
      </w:pPr>
      <w:r w:rsidRPr="0032190F">
        <w:rPr>
          <w:lang w:val="fr-FR"/>
        </w:rPr>
        <w:t>La céramique</w:t>
      </w:r>
      <w:r w:rsidR="0095226D" w:rsidRPr="0032190F">
        <w:rPr>
          <w:lang w:val="fr-FR"/>
        </w:rPr>
        <w:t xml:space="preserve"> campaniforme</w:t>
      </w:r>
      <w:r w:rsidRPr="0032190F">
        <w:rPr>
          <w:lang w:val="fr-FR"/>
        </w:rPr>
        <w:t xml:space="preserve"> de cet abri comprend deux formes, un bol et une écuelle selon J. Courtin. L’une présente un décor de deux lignes décalées et opposées de triangles hachurés horizontalement, ménageant un chevron réservé. La seconde présente un décor de chevrons </w:t>
      </w:r>
      <w:r w:rsidRPr="0032190F">
        <w:rPr>
          <w:lang w:val="fr-FR"/>
        </w:rPr>
        <w:lastRenderedPageBreak/>
        <w:t>imbriqués. Ces décors sont réalisés au peigne et remplis de matière blanche</w:t>
      </w:r>
      <w:r w:rsidR="0095226D" w:rsidRPr="0032190F">
        <w:rPr>
          <w:lang w:val="fr-FR"/>
        </w:rPr>
        <w:t>. Associé à cette céramique : un vase à fond plat et une écuelle portant un mamelon très saillant sous le bord.</w:t>
      </w:r>
      <w:r w:rsidR="00DA5718" w:rsidRPr="0032190F">
        <w:rPr>
          <w:lang w:val="fr-FR"/>
        </w:rPr>
        <w:t xml:space="preserve">Phase 2 du Campaniforme </w:t>
      </w:r>
      <w:r w:rsidRPr="0032190F">
        <w:rPr>
          <w:lang w:val="fr-FR"/>
        </w:rPr>
        <w:t>(BIB 971 p. 458)</w:t>
      </w:r>
    </w:p>
    <w:p w14:paraId="5FA20375" w14:textId="77777777" w:rsidR="006F6A8A" w:rsidRPr="0032190F" w:rsidRDefault="006F6A8A" w:rsidP="00242C0F">
      <w:pPr>
        <w:rPr>
          <w:lang w:val="fr-FR"/>
        </w:rPr>
      </w:pPr>
    </w:p>
    <w:p w14:paraId="656B79A4" w14:textId="77777777" w:rsidR="00D06D89" w:rsidRPr="0032190F" w:rsidRDefault="00D06D89" w:rsidP="00426FF9">
      <w:pPr>
        <w:pStyle w:val="Heading1"/>
      </w:pPr>
      <w:bookmarkStart w:id="4025" w:name="Sit_Enco_Botte"/>
      <w:r w:rsidRPr="0032190F">
        <w:t>ENCO-</w:t>
      </w:r>
      <w:r w:rsidR="009F1328" w:rsidRPr="0032190F">
        <w:t>DE-BOTTE</w:t>
      </w:r>
    </w:p>
    <w:bookmarkEnd w:id="4025"/>
    <w:p w14:paraId="6726761F" w14:textId="77777777" w:rsidR="006F6A8A" w:rsidRPr="0032190F" w:rsidRDefault="006F6A8A" w:rsidP="00242C0F">
      <w:pPr>
        <w:rPr>
          <w:lang w:val="fr-FR"/>
        </w:rPr>
      </w:pPr>
    </w:p>
    <w:p w14:paraId="498E7288" w14:textId="2C155831" w:rsidR="00D06D89" w:rsidRPr="0032190F" w:rsidRDefault="00D06D89" w:rsidP="00242C0F">
      <w:pPr>
        <w:jc w:val="both"/>
        <w:rPr>
          <w:lang w:val="fr-FR"/>
        </w:rPr>
      </w:pPr>
      <w:r w:rsidRPr="0032190F">
        <w:rPr>
          <w:lang w:val="fr-FR"/>
        </w:rPr>
        <w:t xml:space="preserve">La tombe en dalle d’Enco-de-Bottes à Allauch (Bouches-du-Rhône) a fourni un mobilier homogène attribué au Chalcolithique : armatures de flèches foliacées ou losangiques, poignards sur lame appointée, perles olivaires, perles </w:t>
      </w:r>
      <w:r w:rsidR="007050A9" w:rsidRPr="0032190F">
        <w:rPr>
          <w:lang w:val="fr-FR"/>
        </w:rPr>
        <w:t>à ailettes, perles en "</w:t>
      </w:r>
      <w:hyperlink r:id="rId9905" w:anchor="Sit_Variscite" w:history="1">
        <w:r w:rsidR="007050A9" w:rsidRPr="00320346">
          <w:rPr>
            <w:rStyle w:val="Hyperlink"/>
            <w:lang w:val="fr-FR"/>
          </w:rPr>
          <w:t>variscite</w:t>
        </w:r>
      </w:hyperlink>
      <w:r w:rsidR="007050A9" w:rsidRPr="0032190F">
        <w:rPr>
          <w:lang w:val="fr-FR"/>
        </w:rPr>
        <w:t>"</w:t>
      </w:r>
      <w:r w:rsidRPr="0032190F">
        <w:rPr>
          <w:lang w:val="fr-FR"/>
        </w:rPr>
        <w:t>, anneau en stéatite, pendeloque courbe en stéatite, pendeloque arciforme à perforation médiane et nombreuses perles discoïdes en stéatite (BIB 1141 p. 253)</w:t>
      </w:r>
    </w:p>
    <w:p w14:paraId="78CC9B20" w14:textId="77777777" w:rsidR="00D06D89" w:rsidRPr="0032190F" w:rsidRDefault="00D06D89" w:rsidP="00242C0F">
      <w:pPr>
        <w:rPr>
          <w:lang w:val="fr-FR"/>
        </w:rPr>
      </w:pPr>
    </w:p>
    <w:p w14:paraId="5C682504" w14:textId="2991344A" w:rsidR="00D06D89" w:rsidRPr="0032190F" w:rsidRDefault="00D06D89" w:rsidP="00242C0F">
      <w:pPr>
        <w:rPr>
          <w:lang w:val="fr-FR"/>
        </w:rPr>
      </w:pPr>
      <w:r w:rsidRPr="0032190F">
        <w:rPr>
          <w:lang w:val="fr-FR"/>
        </w:rPr>
        <w:t xml:space="preserve">Le poignard à retouches en pelures est incomplet mais devait dépasser les </w:t>
      </w:r>
      <w:smartTag w:uri="urn:schemas-microsoft-com:office:smarttags" w:element="metricconverter">
        <w:smartTagPr>
          <w:attr w:name="ProductID" w:val="30 cm"/>
        </w:smartTagPr>
        <w:r w:rsidRPr="0032190F">
          <w:rPr>
            <w:lang w:val="fr-FR"/>
          </w:rPr>
          <w:t>30 cm</w:t>
        </w:r>
      </w:smartTag>
      <w:r w:rsidR="007D18A2" w:rsidRPr="0032190F">
        <w:rPr>
          <w:lang w:val="fr-FR"/>
        </w:rPr>
        <w:t xml:space="preserve">. A l’examen on note denombreuses plages résiduelles de polissage sur sa face convexe, autre point qui avec les retouches, le rapproche du poignard de </w:t>
      </w:r>
      <w:hyperlink r:id="rId9906" w:anchor="Sit_Peicervier" w:history="1">
        <w:r w:rsidR="007D18A2" w:rsidRPr="0032190F">
          <w:rPr>
            <w:rStyle w:val="Hyperlink"/>
            <w:lang w:val="fr-FR"/>
          </w:rPr>
          <w:t>Peicervier</w:t>
        </w:r>
      </w:hyperlink>
      <w:r w:rsidR="007D18A2" w:rsidRPr="0032190F">
        <w:rPr>
          <w:lang w:val="fr-FR"/>
        </w:rPr>
        <w:t xml:space="preserve"> (BIB 1141 p. 253)</w:t>
      </w:r>
    </w:p>
    <w:p w14:paraId="2260F72D" w14:textId="77777777" w:rsidR="00C9032F" w:rsidRPr="0032190F" w:rsidRDefault="00C9032F" w:rsidP="00242C0F">
      <w:pPr>
        <w:rPr>
          <w:lang w:val="fr-FR"/>
        </w:rPr>
      </w:pPr>
    </w:p>
    <w:p w14:paraId="7CF74253" w14:textId="77777777" w:rsidR="009D780D" w:rsidRPr="0032190F" w:rsidRDefault="009D780D" w:rsidP="00426FF9">
      <w:pPr>
        <w:pStyle w:val="Heading1"/>
      </w:pPr>
      <w:bookmarkStart w:id="4026" w:name="Sit_Saint_Sernin"/>
      <w:r w:rsidRPr="0032190F">
        <w:t>SAINT-SERNIN</w:t>
      </w:r>
      <w:bookmarkEnd w:id="4026"/>
    </w:p>
    <w:p w14:paraId="34B86735" w14:textId="77777777" w:rsidR="009D780D" w:rsidRPr="00504550" w:rsidRDefault="009D780D" w:rsidP="00242C0F">
      <w:pPr>
        <w:rPr>
          <w:sz w:val="20"/>
          <w:lang w:val="fr-FR"/>
        </w:rPr>
      </w:pPr>
      <w:r w:rsidRPr="00504550">
        <w:rPr>
          <w:sz w:val="20"/>
          <w:lang w:val="fr-FR"/>
        </w:rPr>
        <w:t>Saint Sernin</w:t>
      </w:r>
      <w:r w:rsidR="00504550" w:rsidRPr="00504550">
        <w:rPr>
          <w:sz w:val="20"/>
          <w:lang w:val="fr-FR"/>
        </w:rPr>
        <w:t>, 'Dame de Saint-Sernin'</w:t>
      </w:r>
    </w:p>
    <w:p w14:paraId="215C3C3D" w14:textId="77777777" w:rsidR="009D780D" w:rsidRPr="0032190F" w:rsidRDefault="009D780D" w:rsidP="00242C0F">
      <w:pPr>
        <w:rPr>
          <w:lang w:val="fr-FR"/>
        </w:rPr>
      </w:pPr>
    </w:p>
    <w:p w14:paraId="6A7FBDC9" w14:textId="7CF5CC64" w:rsidR="009D780D" w:rsidRDefault="009D780D" w:rsidP="00242C0F">
      <w:pPr>
        <w:rPr>
          <w:lang w:val="fr-FR"/>
        </w:rPr>
      </w:pPr>
      <w:r w:rsidRPr="0032190F">
        <w:rPr>
          <w:lang w:val="fr-FR"/>
        </w:rPr>
        <w:t xml:space="preserve">Le site de Saint-Sernin </w:t>
      </w:r>
      <w:r w:rsidR="002C3E77" w:rsidRPr="0032190F">
        <w:rPr>
          <w:lang w:val="fr-FR"/>
        </w:rPr>
        <w:t xml:space="preserve">(Saint-Sernin-sur-Rance, Aveyron) </w:t>
      </w:r>
      <w:r w:rsidRPr="0032190F">
        <w:rPr>
          <w:lang w:val="fr-FR"/>
        </w:rPr>
        <w:t>a livré 1 statues-menhir (SS BIB)</w:t>
      </w:r>
      <w:r w:rsidR="002C3E77" w:rsidRPr="0032190F">
        <w:rPr>
          <w:lang w:val="fr-FR"/>
        </w:rPr>
        <w:t xml:space="preserve">. La "dame" (h=1,2m) appartient au groupe du Rouergat: visage à tatouages horizontaux, collier à 6 rangs de perles, longue </w:t>
      </w:r>
      <w:hyperlink r:id="rId9907" w:anchor="Cul_Rouergue_TAC_T_t_pendeloque" w:history="1">
        <w:r w:rsidR="002C3E77" w:rsidRPr="0032190F">
          <w:rPr>
            <w:rStyle w:val="Hyperlink"/>
            <w:lang w:val="fr-FR"/>
          </w:rPr>
          <w:t>pendeloque</w:t>
        </w:r>
      </w:hyperlink>
      <w:r w:rsidR="002C3E77" w:rsidRPr="0032190F">
        <w:rPr>
          <w:lang w:val="fr-FR"/>
        </w:rPr>
        <w:t xml:space="preserve"> en Y, manteau formant des plis sur les côtés, </w:t>
      </w:r>
      <w:hyperlink r:id="rId9908" w:anchor="Cul_Art_TAC_T_t_ceinture" w:history="1">
        <w:r w:rsidR="00683577" w:rsidRPr="00683577">
          <w:rPr>
            <w:rStyle w:val="Hyperlink"/>
            <w:lang w:val="fr-FR"/>
          </w:rPr>
          <w:t>ceintur</w:t>
        </w:r>
        <w:r w:rsidR="00683577">
          <w:rPr>
            <w:rStyle w:val="Hyperlink"/>
            <w:lang w:val="fr-FR"/>
          </w:rPr>
          <w:t>e</w:t>
        </w:r>
      </w:hyperlink>
      <w:r w:rsidR="002C3E77" w:rsidRPr="0032190F">
        <w:rPr>
          <w:lang w:val="fr-FR"/>
        </w:rPr>
        <w:t>. La disposition maladroite des pieds peut indiquer que le personnage est assis (BIB 1738 fig. 44)</w:t>
      </w:r>
    </w:p>
    <w:p w14:paraId="41A0A8C1" w14:textId="77777777" w:rsidR="00784F66" w:rsidRPr="0032190F" w:rsidRDefault="00784F66" w:rsidP="00242C0F">
      <w:pPr>
        <w:rPr>
          <w:lang w:val="fr-FR"/>
        </w:rPr>
      </w:pPr>
    </w:p>
    <w:p w14:paraId="4B76BAB2" w14:textId="77777777" w:rsidR="00784F66" w:rsidRPr="0032190F" w:rsidRDefault="00784F66" w:rsidP="00426FF9">
      <w:pPr>
        <w:pStyle w:val="Heading1"/>
      </w:pPr>
      <w:bookmarkStart w:id="4027" w:name="Sit_Ardalies"/>
      <w:r w:rsidRPr="0032190F">
        <w:t>ARDALIES (LES)</w:t>
      </w:r>
    </w:p>
    <w:bookmarkEnd w:id="4027"/>
    <w:p w14:paraId="24E51C8D" w14:textId="77777777" w:rsidR="00784F66" w:rsidRPr="00504550" w:rsidRDefault="00984F16" w:rsidP="00242C0F">
      <w:pPr>
        <w:rPr>
          <w:sz w:val="20"/>
          <w:lang w:val="fr-FR"/>
        </w:rPr>
      </w:pPr>
      <w:r w:rsidRPr="00504550">
        <w:rPr>
          <w:sz w:val="20"/>
          <w:lang w:val="fr-FR"/>
        </w:rPr>
        <w:t>Ardallies</w:t>
      </w:r>
      <w:r w:rsidR="00D24452" w:rsidRPr="00504550">
        <w:rPr>
          <w:sz w:val="20"/>
          <w:lang w:val="fr-FR"/>
        </w:rPr>
        <w:t>, Ardaliès</w:t>
      </w:r>
    </w:p>
    <w:p w14:paraId="0485178E" w14:textId="77777777" w:rsidR="00984F16" w:rsidRPr="0032190F" w:rsidRDefault="00984F16" w:rsidP="00242C0F">
      <w:pPr>
        <w:rPr>
          <w:lang w:val="fr-FR"/>
        </w:rPr>
      </w:pPr>
    </w:p>
    <w:p w14:paraId="00E55D42" w14:textId="77777777" w:rsidR="00784F66" w:rsidRPr="0032190F" w:rsidRDefault="00784F66" w:rsidP="00242C0F">
      <w:pPr>
        <w:rPr>
          <w:lang w:val="fr-FR"/>
        </w:rPr>
      </w:pPr>
      <w:r w:rsidRPr="0032190F">
        <w:rPr>
          <w:lang w:val="fr-FR"/>
        </w:rPr>
        <w:t>Les Ardali</w:t>
      </w:r>
      <w:r w:rsidR="003367CA" w:rsidRPr="0032190F">
        <w:rPr>
          <w:lang w:val="fr-FR"/>
        </w:rPr>
        <w:t>è</w:t>
      </w:r>
      <w:r w:rsidRPr="0032190F">
        <w:rPr>
          <w:lang w:val="fr-FR"/>
        </w:rPr>
        <w:t>s (Saint-Izaire</w:t>
      </w:r>
      <w:r w:rsidR="00984F16" w:rsidRPr="0032190F">
        <w:rPr>
          <w:lang w:val="fr-FR"/>
        </w:rPr>
        <w:t>, Aveyron</w:t>
      </w:r>
      <w:r w:rsidRPr="0032190F">
        <w:rPr>
          <w:lang w:val="fr-FR"/>
        </w:rPr>
        <w:t>) a livré 9 statues-menhirs (SS BIB)</w:t>
      </w:r>
      <w:r w:rsidR="003367CA" w:rsidRPr="0032190F">
        <w:rPr>
          <w:lang w:val="fr-FR"/>
        </w:rPr>
        <w:t>. C'est le principal regroupement de SM de Rouergue (BIB 2425 p. 205). Ces SM montrent différentes techniques de façonnage</w:t>
      </w:r>
    </w:p>
    <w:p w14:paraId="7A376911" w14:textId="77777777" w:rsidR="00984F16" w:rsidRPr="0032190F" w:rsidRDefault="00984F16" w:rsidP="00242C0F">
      <w:pPr>
        <w:rPr>
          <w:lang w:val="fr-FR"/>
        </w:rPr>
      </w:pPr>
    </w:p>
    <w:p w14:paraId="3AC6A4F1" w14:textId="77777777" w:rsidR="00984F16" w:rsidRPr="0032190F" w:rsidRDefault="00984F16" w:rsidP="00984F16">
      <w:pPr>
        <w:pStyle w:val="Heading2"/>
      </w:pPr>
      <w:bookmarkStart w:id="4028" w:name="Sit_Ardalies_1"/>
      <w:r w:rsidRPr="0032190F">
        <w:t>Ardali</w:t>
      </w:r>
      <w:r w:rsidR="003367CA" w:rsidRPr="0032190F">
        <w:t>è</w:t>
      </w:r>
      <w:r w:rsidRPr="0032190F">
        <w:t>s 1</w:t>
      </w:r>
    </w:p>
    <w:bookmarkEnd w:id="4028"/>
    <w:p w14:paraId="71B288FD" w14:textId="5BA89C2E" w:rsidR="00984F16" w:rsidRPr="0032190F" w:rsidRDefault="00984F16" w:rsidP="00984F16">
      <w:pPr>
        <w:rPr>
          <w:lang w:val="fr-FR"/>
        </w:rPr>
      </w:pPr>
      <w:r w:rsidRPr="0032190F">
        <w:rPr>
          <w:lang w:val="fr-FR"/>
        </w:rPr>
        <w:t>Représentation de l' "</w:t>
      </w:r>
      <w:hyperlink r:id="rId9909" w:anchor="Cul_Art_TAC_T_t_objet" w:history="1">
        <w:r w:rsidRPr="0032190F">
          <w:rPr>
            <w:rStyle w:val="Hyperlink"/>
            <w:lang w:val="fr-FR"/>
          </w:rPr>
          <w:t>objet</w:t>
        </w:r>
      </w:hyperlink>
      <w:r w:rsidRPr="0032190F">
        <w:rPr>
          <w:lang w:val="fr-FR"/>
        </w:rPr>
        <w:t>" (BIB 2372 fig. 4)</w:t>
      </w:r>
    </w:p>
    <w:p w14:paraId="693E5123" w14:textId="77777777" w:rsidR="003367CA" w:rsidRPr="0032190F" w:rsidRDefault="003367CA" w:rsidP="00984F16">
      <w:pPr>
        <w:rPr>
          <w:lang w:val="fr-FR"/>
        </w:rPr>
      </w:pPr>
    </w:p>
    <w:p w14:paraId="16BB960A" w14:textId="77777777" w:rsidR="003367CA" w:rsidRPr="0032190F" w:rsidRDefault="003367CA" w:rsidP="003367CA">
      <w:pPr>
        <w:pStyle w:val="Heading2"/>
      </w:pPr>
      <w:bookmarkStart w:id="4029" w:name="Sit_Ardalies_2"/>
      <w:r w:rsidRPr="0032190F">
        <w:t>Ardaliès 2</w:t>
      </w:r>
    </w:p>
    <w:bookmarkEnd w:id="4029"/>
    <w:p w14:paraId="3577CDCF" w14:textId="77777777" w:rsidR="003367CA" w:rsidRPr="0032190F" w:rsidRDefault="003367CA" w:rsidP="003367CA">
      <w:pPr>
        <w:rPr>
          <w:lang w:val="fr-FR"/>
        </w:rPr>
      </w:pPr>
      <w:r w:rsidRPr="0032190F">
        <w:rPr>
          <w:lang w:val="fr-FR"/>
        </w:rPr>
        <w:t>SM transformée (BIB 2425 p. 205)</w:t>
      </w:r>
    </w:p>
    <w:p w14:paraId="501F3F50" w14:textId="77777777" w:rsidR="003367CA" w:rsidRPr="0032190F" w:rsidRDefault="003367CA" w:rsidP="003367CA">
      <w:pPr>
        <w:rPr>
          <w:lang w:val="fr-FR"/>
        </w:rPr>
      </w:pPr>
    </w:p>
    <w:p w14:paraId="59CCB3FB" w14:textId="77777777" w:rsidR="003367CA" w:rsidRPr="0032190F" w:rsidRDefault="003367CA" w:rsidP="003367CA">
      <w:pPr>
        <w:pStyle w:val="Heading2"/>
      </w:pPr>
      <w:bookmarkStart w:id="4030" w:name="Sit_Ardalies_9"/>
      <w:r w:rsidRPr="0032190F">
        <w:t>Ardaliès 9</w:t>
      </w:r>
    </w:p>
    <w:bookmarkEnd w:id="4030"/>
    <w:p w14:paraId="1D218ECF" w14:textId="77777777" w:rsidR="003367CA" w:rsidRPr="0032190F" w:rsidRDefault="003367CA" w:rsidP="00984F16">
      <w:pPr>
        <w:rPr>
          <w:lang w:val="fr-FR"/>
        </w:rPr>
      </w:pPr>
      <w:r w:rsidRPr="0032190F">
        <w:rPr>
          <w:lang w:val="fr-FR"/>
        </w:rPr>
        <w:t>SM transformée (BIB 2425 p. 205)</w:t>
      </w:r>
    </w:p>
    <w:p w14:paraId="2B7060E2" w14:textId="77777777" w:rsidR="00647684" w:rsidRPr="0032190F" w:rsidRDefault="00647684" w:rsidP="00242C0F">
      <w:pPr>
        <w:rPr>
          <w:lang w:val="fr-FR"/>
        </w:rPr>
      </w:pPr>
    </w:p>
    <w:p w14:paraId="11419519" w14:textId="77777777" w:rsidR="00647684" w:rsidRPr="0032190F" w:rsidRDefault="00647684" w:rsidP="00426FF9">
      <w:pPr>
        <w:pStyle w:val="Heading1"/>
      </w:pPr>
      <w:bookmarkStart w:id="4031" w:name="Sit_Puagere"/>
      <w:r w:rsidRPr="0032190F">
        <w:t>PUAGERE (Stèles de</w:t>
      </w:r>
      <w:r w:rsidR="00575D6B" w:rsidRPr="0032190F">
        <w:t xml:space="preserve"> </w:t>
      </w:r>
      <w:r w:rsidR="001D6EAC" w:rsidRPr="0032190F">
        <w:t>La</w:t>
      </w:r>
      <w:r w:rsidRPr="0032190F">
        <w:t>)</w:t>
      </w:r>
    </w:p>
    <w:bookmarkEnd w:id="4031"/>
    <w:p w14:paraId="1C018F24" w14:textId="77777777" w:rsidR="008C1C85" w:rsidRPr="00300DEE" w:rsidRDefault="004C4856" w:rsidP="00242C0F">
      <w:pPr>
        <w:rPr>
          <w:sz w:val="20"/>
          <w:lang w:val="fr-FR"/>
        </w:rPr>
      </w:pPr>
      <w:r w:rsidRPr="00300DEE">
        <w:rPr>
          <w:sz w:val="20"/>
          <w:lang w:val="fr-FR"/>
        </w:rPr>
        <w:t>stèles d'Orgon, stèles Sénas-Orgon</w:t>
      </w:r>
    </w:p>
    <w:p w14:paraId="02DD0E41" w14:textId="77777777" w:rsidR="004C4856" w:rsidRPr="0032190F" w:rsidRDefault="004C4856" w:rsidP="00242C0F">
      <w:pPr>
        <w:rPr>
          <w:lang w:val="fr-FR"/>
        </w:rPr>
      </w:pPr>
    </w:p>
    <w:p w14:paraId="75789399" w14:textId="0911B8F1" w:rsidR="00647684" w:rsidRPr="0032190F" w:rsidRDefault="00647684" w:rsidP="00242C0F">
      <w:pPr>
        <w:jc w:val="both"/>
        <w:rPr>
          <w:lang w:val="fr-FR"/>
        </w:rPr>
      </w:pPr>
      <w:r w:rsidRPr="0032190F">
        <w:rPr>
          <w:lang w:val="fr-FR"/>
        </w:rPr>
        <w:t xml:space="preserve">Les </w:t>
      </w:r>
      <w:hyperlink r:id="rId9910" w:anchor="Cul_Steles_Provencales" w:history="1">
        <w:r w:rsidRPr="0032190F">
          <w:rPr>
            <w:rStyle w:val="Hyperlink"/>
            <w:lang w:val="fr-FR"/>
          </w:rPr>
          <w:t xml:space="preserve">stèles </w:t>
        </w:r>
        <w:r w:rsidR="00D071B7" w:rsidRPr="0032190F">
          <w:rPr>
            <w:rStyle w:val="Hyperlink"/>
            <w:lang w:val="fr-FR"/>
          </w:rPr>
          <w:t>provençales</w:t>
        </w:r>
      </w:hyperlink>
      <w:r w:rsidR="0014212E" w:rsidRPr="0032190F">
        <w:rPr>
          <w:lang w:val="fr-FR"/>
        </w:rPr>
        <w:t xml:space="preserve"> </w:t>
      </w:r>
      <w:r w:rsidRPr="0032190F">
        <w:rPr>
          <w:lang w:val="fr-FR"/>
        </w:rPr>
        <w:t xml:space="preserve">de La Puagère </w:t>
      </w:r>
      <w:r w:rsidR="00D55045" w:rsidRPr="0032190F">
        <w:rPr>
          <w:lang w:val="fr-FR"/>
        </w:rPr>
        <w:t xml:space="preserve">(Sénas, </w:t>
      </w:r>
      <w:r w:rsidRPr="0032190F">
        <w:rPr>
          <w:lang w:val="fr-FR"/>
        </w:rPr>
        <w:t>Bouches-du-Rhône)</w:t>
      </w:r>
      <w:r w:rsidR="000420DF" w:rsidRPr="0032190F">
        <w:rPr>
          <w:lang w:val="fr-FR"/>
        </w:rPr>
        <w:t xml:space="preserve"> découvertes en 1838</w:t>
      </w:r>
      <w:r w:rsidR="00784F66" w:rsidRPr="0032190F">
        <w:rPr>
          <w:lang w:val="fr-FR"/>
        </w:rPr>
        <w:t xml:space="preserve"> (BIB 1148 p. 35, BIB 2285 p. 248)</w:t>
      </w:r>
      <w:r w:rsidRPr="0032190F">
        <w:rPr>
          <w:lang w:val="fr-FR"/>
        </w:rPr>
        <w:t>, composent une série de 7 stèles conservées au Musée de Calvet (+ 1 conservée au MHN de Nîmes). Leur contexte primaire est mal connu (BIB 1148 p. 35). Ainsi bien que les prospections faites au pied du massif de La Puagère aient livré un vaste établissement en plein air attribuable au Couronnien (3000-2400), il reste difficile d’établir un lien direct avec la série de stèle (BIB 1148 p. 35).</w:t>
      </w:r>
    </w:p>
    <w:p w14:paraId="2DC3596F" w14:textId="571C7841" w:rsidR="00FE7731" w:rsidRPr="0032190F" w:rsidRDefault="00FE7731" w:rsidP="00242C0F">
      <w:pPr>
        <w:jc w:val="both"/>
        <w:rPr>
          <w:lang w:val="fr-FR"/>
        </w:rPr>
      </w:pPr>
      <w:r w:rsidRPr="0032190F">
        <w:rPr>
          <w:lang w:val="fr-FR"/>
        </w:rPr>
        <w:lastRenderedPageBreak/>
        <w:t xml:space="preserve">Découvertes à Sénas (Bouches-du-Rhône)., 7 + 1 stèles ont été découvertes (BIB 2294) stèles du </w:t>
      </w:r>
      <w:hyperlink r:id="rId9911" w:anchor="Cul_Steles_Durancienne" w:history="1">
        <w:r w:rsidRPr="0032190F">
          <w:rPr>
            <w:rStyle w:val="Hyperlink"/>
            <w:lang w:val="fr-FR"/>
          </w:rPr>
          <w:t>type durancien</w:t>
        </w:r>
      </w:hyperlink>
      <w:r w:rsidRPr="0032190F">
        <w:rPr>
          <w:lang w:val="fr-FR"/>
        </w:rPr>
        <w:t xml:space="preserve"> (SS BIB)</w:t>
      </w:r>
    </w:p>
    <w:p w14:paraId="3A4AC3AD" w14:textId="77777777" w:rsidR="006114DE" w:rsidRPr="0032190F" w:rsidRDefault="006114DE" w:rsidP="00242C0F">
      <w:pPr>
        <w:jc w:val="both"/>
        <w:rPr>
          <w:lang w:val="fr-FR"/>
        </w:rPr>
      </w:pPr>
    </w:p>
    <w:p w14:paraId="6141A135" w14:textId="77777777" w:rsidR="00575D6B" w:rsidRPr="0032190F" w:rsidRDefault="00575D6B" w:rsidP="00242C0F">
      <w:pPr>
        <w:jc w:val="both"/>
        <w:rPr>
          <w:lang w:val="fr-FR"/>
        </w:rPr>
      </w:pPr>
    </w:p>
    <w:p w14:paraId="2DD25488" w14:textId="77777777" w:rsidR="00575D6B" w:rsidRPr="0032190F" w:rsidRDefault="00575D6B" w:rsidP="00575D6B">
      <w:pPr>
        <w:pStyle w:val="Heading2"/>
      </w:pPr>
      <w:bookmarkStart w:id="4032" w:name="Sit_Puagere_1"/>
      <w:r w:rsidRPr="0032190F">
        <w:t>La Puagère 1</w:t>
      </w:r>
    </w:p>
    <w:bookmarkEnd w:id="4032"/>
    <w:p w14:paraId="7901BCEB" w14:textId="77777777" w:rsidR="00575D6B" w:rsidRPr="0032190F" w:rsidRDefault="00575D6B" w:rsidP="00575D6B">
      <w:pPr>
        <w:rPr>
          <w:lang w:val="fr-FR"/>
        </w:rPr>
      </w:pPr>
    </w:p>
    <w:p w14:paraId="52B98991" w14:textId="77777777" w:rsidR="00575D6B" w:rsidRPr="0032190F" w:rsidRDefault="00575D6B" w:rsidP="00575D6B">
      <w:pPr>
        <w:pStyle w:val="Heading2"/>
      </w:pPr>
      <w:bookmarkStart w:id="4033" w:name="Sit_Puagere_2"/>
      <w:r w:rsidRPr="0032190F">
        <w:t>La Puagère 2</w:t>
      </w:r>
    </w:p>
    <w:bookmarkEnd w:id="4033"/>
    <w:p w14:paraId="32DF65CE" w14:textId="77777777" w:rsidR="00575D6B" w:rsidRPr="0032190F" w:rsidRDefault="00575D6B" w:rsidP="00575D6B">
      <w:pPr>
        <w:rPr>
          <w:lang w:val="fr-FR"/>
        </w:rPr>
      </w:pPr>
    </w:p>
    <w:p w14:paraId="3F51596A" w14:textId="77777777" w:rsidR="00575D6B" w:rsidRPr="0032190F" w:rsidRDefault="00575D6B" w:rsidP="00575D6B">
      <w:pPr>
        <w:pStyle w:val="Heading2"/>
      </w:pPr>
      <w:bookmarkStart w:id="4034" w:name="Sit_Puagere_3"/>
      <w:r w:rsidRPr="0032190F">
        <w:t>La Puagère 3</w:t>
      </w:r>
    </w:p>
    <w:bookmarkEnd w:id="4034"/>
    <w:p w14:paraId="2EE01F96" w14:textId="77777777" w:rsidR="00575D6B" w:rsidRPr="0032190F" w:rsidRDefault="00575D6B" w:rsidP="00575D6B">
      <w:pPr>
        <w:rPr>
          <w:lang w:val="fr-FR"/>
        </w:rPr>
      </w:pPr>
    </w:p>
    <w:p w14:paraId="67287C6E" w14:textId="77777777" w:rsidR="00575D6B" w:rsidRPr="0032190F" w:rsidRDefault="00575D6B" w:rsidP="00575D6B">
      <w:pPr>
        <w:pStyle w:val="Heading2"/>
      </w:pPr>
      <w:bookmarkStart w:id="4035" w:name="Sit_Puagere_4"/>
      <w:r w:rsidRPr="0032190F">
        <w:t>La Puagère 4</w:t>
      </w:r>
    </w:p>
    <w:bookmarkEnd w:id="4035"/>
    <w:p w14:paraId="173A77FB" w14:textId="77777777" w:rsidR="00575D6B" w:rsidRPr="0032190F" w:rsidRDefault="00575D6B" w:rsidP="00575D6B">
      <w:pPr>
        <w:jc w:val="both"/>
        <w:rPr>
          <w:lang w:val="fr-FR"/>
        </w:rPr>
      </w:pPr>
    </w:p>
    <w:p w14:paraId="3919A0DD" w14:textId="77777777" w:rsidR="00575D6B" w:rsidRPr="0032190F" w:rsidRDefault="00575D6B" w:rsidP="00575D6B">
      <w:pPr>
        <w:jc w:val="both"/>
        <w:rPr>
          <w:lang w:val="fr-FR"/>
        </w:rPr>
      </w:pPr>
      <w:r w:rsidRPr="0032190F">
        <w:rPr>
          <w:lang w:val="fr-FR"/>
        </w:rPr>
        <w:t xml:space="preserve">La Puagère 4, avec quelques ratures, montre des incisions préparatoires (de construction) (BIB 1148 p. 31) </w:t>
      </w:r>
    </w:p>
    <w:p w14:paraId="273D1F78" w14:textId="77777777" w:rsidR="00575D6B" w:rsidRPr="0032190F" w:rsidRDefault="00575D6B" w:rsidP="00575D6B">
      <w:pPr>
        <w:rPr>
          <w:lang w:val="fr-FR"/>
        </w:rPr>
      </w:pPr>
    </w:p>
    <w:p w14:paraId="6EED089F" w14:textId="77777777" w:rsidR="00575D6B" w:rsidRPr="0032190F" w:rsidRDefault="00575D6B" w:rsidP="00575D6B">
      <w:pPr>
        <w:pStyle w:val="Heading2"/>
      </w:pPr>
      <w:bookmarkStart w:id="4036" w:name="Sit_Puagere_5"/>
      <w:r w:rsidRPr="0032190F">
        <w:t>La Puagère 5</w:t>
      </w:r>
    </w:p>
    <w:bookmarkEnd w:id="4036"/>
    <w:p w14:paraId="1670A749" w14:textId="77777777" w:rsidR="00575D6B" w:rsidRPr="0032190F" w:rsidRDefault="00575D6B" w:rsidP="00575D6B">
      <w:pPr>
        <w:rPr>
          <w:lang w:val="fr-FR"/>
        </w:rPr>
      </w:pPr>
    </w:p>
    <w:p w14:paraId="7ACE682B" w14:textId="77777777" w:rsidR="00575D6B" w:rsidRPr="0032190F" w:rsidRDefault="00575D6B" w:rsidP="00575D6B">
      <w:pPr>
        <w:pStyle w:val="Heading2"/>
      </w:pPr>
      <w:bookmarkStart w:id="4037" w:name="Sit_Puagere_6"/>
      <w:r w:rsidRPr="0032190F">
        <w:t>La Puagère 6</w:t>
      </w:r>
    </w:p>
    <w:bookmarkEnd w:id="4037"/>
    <w:p w14:paraId="5B7F32DB" w14:textId="77777777" w:rsidR="00575D6B" w:rsidRPr="0032190F" w:rsidRDefault="00575D6B" w:rsidP="00575D6B">
      <w:pPr>
        <w:rPr>
          <w:lang w:val="fr-FR"/>
        </w:rPr>
      </w:pPr>
    </w:p>
    <w:p w14:paraId="39CED181" w14:textId="77777777" w:rsidR="00575D6B" w:rsidRPr="0032190F" w:rsidRDefault="00575D6B" w:rsidP="00575D6B">
      <w:pPr>
        <w:pStyle w:val="Heading2"/>
      </w:pPr>
      <w:bookmarkStart w:id="4038" w:name="Sit_Puagere_7"/>
      <w:r w:rsidRPr="0032190F">
        <w:t>La Puagère 7</w:t>
      </w:r>
    </w:p>
    <w:bookmarkEnd w:id="4038"/>
    <w:p w14:paraId="4E480273" w14:textId="77777777" w:rsidR="00575D6B" w:rsidRPr="0032190F" w:rsidRDefault="00575D6B" w:rsidP="00575D6B">
      <w:pPr>
        <w:jc w:val="both"/>
        <w:rPr>
          <w:lang w:val="fr-FR"/>
        </w:rPr>
      </w:pPr>
    </w:p>
    <w:p w14:paraId="3B92E5A5" w14:textId="77777777" w:rsidR="00575D6B" w:rsidRPr="0032190F" w:rsidRDefault="00575D6B" w:rsidP="00575D6B">
      <w:pPr>
        <w:jc w:val="both"/>
        <w:rPr>
          <w:lang w:val="fr-FR"/>
        </w:rPr>
      </w:pPr>
      <w:r w:rsidRPr="0032190F">
        <w:rPr>
          <w:lang w:val="fr-FR"/>
        </w:rPr>
        <w:t xml:space="preserve">La Puagère 7 montre des incisions préparatoires (de construction) (BIB 1148 p. 31) </w:t>
      </w:r>
    </w:p>
    <w:p w14:paraId="0D80CC0D" w14:textId="77777777" w:rsidR="00575D6B" w:rsidRPr="0032190F" w:rsidRDefault="00575D6B" w:rsidP="00575D6B">
      <w:pPr>
        <w:rPr>
          <w:lang w:val="fr-FR"/>
        </w:rPr>
      </w:pPr>
    </w:p>
    <w:p w14:paraId="2120D1C9" w14:textId="77777777" w:rsidR="006114DE" w:rsidRPr="0032190F" w:rsidRDefault="006114DE" w:rsidP="00426FF9">
      <w:pPr>
        <w:pStyle w:val="Heading1"/>
      </w:pPr>
      <w:bookmarkStart w:id="4039" w:name="Sit_Font_Malte"/>
      <w:r w:rsidRPr="0032190F">
        <w:t>FONT-DE-MALTE</w:t>
      </w:r>
    </w:p>
    <w:bookmarkEnd w:id="4039"/>
    <w:p w14:paraId="031CD54E" w14:textId="77777777" w:rsidR="006114DE" w:rsidRPr="0032190F" w:rsidRDefault="006114DE" w:rsidP="00575D6B">
      <w:pPr>
        <w:rPr>
          <w:lang w:val="fr-FR"/>
        </w:rPr>
      </w:pPr>
      <w:r w:rsidRPr="0032190F">
        <w:rPr>
          <w:lang w:val="fr-FR"/>
        </w:rPr>
        <w:t>Font de Malte</w:t>
      </w:r>
    </w:p>
    <w:p w14:paraId="042FB72E" w14:textId="77777777" w:rsidR="006114DE" w:rsidRPr="0032190F" w:rsidRDefault="006114DE" w:rsidP="00575D6B">
      <w:pPr>
        <w:rPr>
          <w:lang w:val="fr-FR"/>
        </w:rPr>
      </w:pPr>
    </w:p>
    <w:p w14:paraId="359308C6" w14:textId="28EED91B" w:rsidR="006114DE" w:rsidRPr="0032190F" w:rsidRDefault="006114DE" w:rsidP="006114DE">
      <w:pPr>
        <w:rPr>
          <w:lang w:val="fr-FR"/>
        </w:rPr>
      </w:pPr>
      <w:r w:rsidRPr="0032190F">
        <w:rPr>
          <w:lang w:val="fr-FR"/>
        </w:rPr>
        <w:t xml:space="preserve">Font-de-Malte (Orgon, Bouche-du-Rhône) découverte d'une </w:t>
      </w:r>
      <w:hyperlink r:id="rId9912" w:anchor="Cul_Steles_Provencales" w:history="1">
        <w:r w:rsidRPr="0032190F">
          <w:rPr>
            <w:rStyle w:val="Hyperlink"/>
            <w:lang w:val="fr-FR"/>
          </w:rPr>
          <w:t>stèle provençale</w:t>
        </w:r>
      </w:hyperlink>
      <w:r w:rsidR="008F718B" w:rsidRPr="0032190F">
        <w:rPr>
          <w:lang w:val="fr-FR"/>
        </w:rPr>
        <w:t>. incisions préparatoires au décor</w:t>
      </w:r>
      <w:r w:rsidRPr="0032190F">
        <w:rPr>
          <w:lang w:val="fr-FR"/>
        </w:rPr>
        <w:t xml:space="preserve"> (BIB 1159)</w:t>
      </w:r>
    </w:p>
    <w:p w14:paraId="64C47314" w14:textId="77777777" w:rsidR="006114DE" w:rsidRPr="0032190F" w:rsidRDefault="006114DE" w:rsidP="00575D6B">
      <w:pPr>
        <w:rPr>
          <w:lang w:val="fr-FR"/>
        </w:rPr>
      </w:pPr>
    </w:p>
    <w:p w14:paraId="5F7FAB0B" w14:textId="77777777" w:rsidR="00784F66" w:rsidRPr="0032190F" w:rsidRDefault="00784F66" w:rsidP="00426FF9">
      <w:pPr>
        <w:pStyle w:val="Heading1"/>
      </w:pPr>
      <w:bookmarkStart w:id="4040" w:name="Sit_Crouxiges"/>
      <w:r w:rsidRPr="0032190F">
        <w:t>CROUXIGES</w:t>
      </w:r>
    </w:p>
    <w:bookmarkEnd w:id="4040"/>
    <w:p w14:paraId="3FD1AA99" w14:textId="77777777" w:rsidR="00784F66" w:rsidRPr="0032190F" w:rsidRDefault="00784F66" w:rsidP="00242C0F">
      <w:pPr>
        <w:jc w:val="both"/>
        <w:rPr>
          <w:lang w:val="fr-FR"/>
        </w:rPr>
      </w:pPr>
    </w:p>
    <w:p w14:paraId="698A951C" w14:textId="4E6DDE82" w:rsidR="00784F66" w:rsidRPr="0032190F" w:rsidRDefault="00784F66" w:rsidP="00242C0F">
      <w:pPr>
        <w:jc w:val="both"/>
        <w:rPr>
          <w:lang w:val="fr-FR"/>
        </w:rPr>
      </w:pPr>
      <w:r w:rsidRPr="0032190F">
        <w:rPr>
          <w:lang w:val="fr-FR"/>
        </w:rPr>
        <w:t xml:space="preserve">La représentation anthropomorphe [stèle, statue-menhir ?] de Crouxigues à Brassac (Tarn) a été l’une des premières découvertes de la statuaire néolithique, en 1850, avec celle de </w:t>
      </w:r>
      <w:hyperlink r:id="rId9913" w:anchor="Sit_Puagere" w:history="1">
        <w:r w:rsidRPr="0032190F">
          <w:rPr>
            <w:rStyle w:val="Hyperlink"/>
            <w:lang w:val="fr-FR"/>
          </w:rPr>
          <w:t>La Puagère</w:t>
        </w:r>
      </w:hyperlink>
      <w:r w:rsidRPr="0032190F">
        <w:rPr>
          <w:lang w:val="fr-FR"/>
        </w:rPr>
        <w:t xml:space="preserve"> (BIB 2285 p. 248)</w:t>
      </w:r>
    </w:p>
    <w:p w14:paraId="048731BC" w14:textId="77777777" w:rsidR="00277956" w:rsidRPr="0032190F" w:rsidRDefault="00277956" w:rsidP="00242C0F">
      <w:pPr>
        <w:jc w:val="both"/>
        <w:rPr>
          <w:lang w:val="fr-FR"/>
        </w:rPr>
      </w:pPr>
    </w:p>
    <w:p w14:paraId="518BB59D" w14:textId="77777777" w:rsidR="00277956" w:rsidRPr="0032190F" w:rsidRDefault="00277956" w:rsidP="00242C0F">
      <w:pPr>
        <w:jc w:val="both"/>
        <w:rPr>
          <w:lang w:val="fr-FR"/>
        </w:rPr>
      </w:pPr>
      <w:bookmarkStart w:id="4041" w:name="Sit_Bez"/>
      <w:r w:rsidRPr="0032190F">
        <w:rPr>
          <w:lang w:val="fr-FR"/>
        </w:rPr>
        <w:t>BEZ (LE)</w:t>
      </w:r>
    </w:p>
    <w:bookmarkEnd w:id="4041"/>
    <w:p w14:paraId="77C32A57" w14:textId="77777777" w:rsidR="00277956" w:rsidRPr="0032190F" w:rsidRDefault="00277956" w:rsidP="00242C0F">
      <w:pPr>
        <w:jc w:val="both"/>
        <w:rPr>
          <w:lang w:val="fr-FR"/>
        </w:rPr>
      </w:pPr>
    </w:p>
    <w:p w14:paraId="153C3170" w14:textId="77777777" w:rsidR="00277956" w:rsidRPr="0032190F" w:rsidRDefault="00277956" w:rsidP="00242C0F">
      <w:pPr>
        <w:jc w:val="both"/>
        <w:rPr>
          <w:lang w:val="fr-FR"/>
        </w:rPr>
      </w:pPr>
      <w:r w:rsidRPr="0032190F">
        <w:rPr>
          <w:lang w:val="fr-FR"/>
        </w:rPr>
        <w:t>Tarn. SM de la Baïssas [Baissas]</w:t>
      </w:r>
    </w:p>
    <w:p w14:paraId="41414378" w14:textId="77777777" w:rsidR="00784F66" w:rsidRPr="0032190F" w:rsidRDefault="00784F66" w:rsidP="00242C0F">
      <w:pPr>
        <w:jc w:val="both"/>
        <w:rPr>
          <w:lang w:val="fr-FR"/>
        </w:rPr>
      </w:pPr>
    </w:p>
    <w:p w14:paraId="7FC62BC1" w14:textId="77777777" w:rsidR="00784F66" w:rsidRPr="0032190F" w:rsidRDefault="00784F66" w:rsidP="00426FF9">
      <w:pPr>
        <w:pStyle w:val="Heading1"/>
      </w:pPr>
      <w:bookmarkStart w:id="4042" w:name="Sit_Flamenc"/>
      <w:r w:rsidRPr="0032190F">
        <w:t>FLAMENC</w:t>
      </w:r>
    </w:p>
    <w:bookmarkEnd w:id="4042"/>
    <w:p w14:paraId="70899128" w14:textId="77777777" w:rsidR="00784F66" w:rsidRPr="0032190F" w:rsidRDefault="00784F66" w:rsidP="00242C0F">
      <w:pPr>
        <w:jc w:val="both"/>
        <w:rPr>
          <w:lang w:val="fr-FR"/>
        </w:rPr>
      </w:pPr>
    </w:p>
    <w:p w14:paraId="6892AA15" w14:textId="0041D634" w:rsidR="00784F66" w:rsidRPr="0032190F" w:rsidRDefault="00784F66" w:rsidP="00242C0F">
      <w:pPr>
        <w:jc w:val="both"/>
        <w:rPr>
          <w:lang w:val="fr-FR"/>
        </w:rPr>
      </w:pPr>
      <w:r w:rsidRPr="0032190F">
        <w:rPr>
          <w:lang w:val="fr-FR"/>
        </w:rPr>
        <w:t xml:space="preserve">Flamenc (Curvalle) a livré 2 statues-menhirs rattachées au </w:t>
      </w:r>
      <w:hyperlink r:id="rId9914" w:anchor="Cul_Rouergue" w:history="1">
        <w:r w:rsidRPr="0032190F">
          <w:rPr>
            <w:rStyle w:val="Hyperlink"/>
            <w:lang w:val="fr-FR"/>
          </w:rPr>
          <w:t>groupe du Rouergat</w:t>
        </w:r>
      </w:hyperlink>
      <w:r w:rsidRPr="0032190F">
        <w:rPr>
          <w:lang w:val="fr-FR"/>
        </w:rPr>
        <w:t xml:space="preserve"> (SS BIB)</w:t>
      </w:r>
    </w:p>
    <w:p w14:paraId="5D93DFE3" w14:textId="77777777" w:rsidR="00784F66" w:rsidRPr="0032190F" w:rsidRDefault="00784F66" w:rsidP="00242C0F">
      <w:pPr>
        <w:jc w:val="both"/>
        <w:rPr>
          <w:lang w:val="fr-FR"/>
        </w:rPr>
      </w:pPr>
    </w:p>
    <w:p w14:paraId="0D00F5C3" w14:textId="77777777" w:rsidR="00784F66" w:rsidRPr="0032190F" w:rsidRDefault="00784F66" w:rsidP="00426FF9">
      <w:pPr>
        <w:pStyle w:val="Heading1"/>
      </w:pPr>
      <w:bookmarkStart w:id="4043" w:name="Sit_Jas_Terral"/>
      <w:r w:rsidRPr="0032190F">
        <w:t>JAS DU TERRAL</w:t>
      </w:r>
    </w:p>
    <w:bookmarkEnd w:id="4043"/>
    <w:p w14:paraId="78E0FBB3" w14:textId="77777777" w:rsidR="00784F66" w:rsidRPr="0032190F" w:rsidRDefault="00784F66" w:rsidP="00242C0F">
      <w:pPr>
        <w:jc w:val="both"/>
        <w:rPr>
          <w:lang w:val="fr-FR"/>
        </w:rPr>
      </w:pPr>
    </w:p>
    <w:p w14:paraId="6A24F544" w14:textId="3C6CAB89" w:rsidR="00784F66" w:rsidRPr="0032190F" w:rsidRDefault="00784F66" w:rsidP="00784F66">
      <w:pPr>
        <w:jc w:val="both"/>
        <w:rPr>
          <w:lang w:val="fr-FR"/>
        </w:rPr>
      </w:pPr>
      <w:r w:rsidRPr="0032190F">
        <w:rPr>
          <w:lang w:val="fr-FR"/>
        </w:rPr>
        <w:t xml:space="preserve">Le Jas du Terral (Miolles) a livré 2 statues-menhirs rattachées au </w:t>
      </w:r>
      <w:hyperlink r:id="rId9915" w:anchor="Cul_Rouergue" w:history="1">
        <w:r w:rsidRPr="0032190F">
          <w:rPr>
            <w:rStyle w:val="Hyperlink"/>
            <w:lang w:val="fr-FR"/>
          </w:rPr>
          <w:t>groupe du Rouergat</w:t>
        </w:r>
      </w:hyperlink>
      <w:r w:rsidRPr="0032190F">
        <w:rPr>
          <w:lang w:val="fr-FR"/>
        </w:rPr>
        <w:t xml:space="preserve"> (SS BIB)</w:t>
      </w:r>
    </w:p>
    <w:p w14:paraId="26E219A1" w14:textId="77777777" w:rsidR="000A7ABE" w:rsidRPr="0032190F" w:rsidRDefault="000A7ABE" w:rsidP="00784F66">
      <w:pPr>
        <w:jc w:val="both"/>
        <w:rPr>
          <w:lang w:val="fr-FR"/>
        </w:rPr>
      </w:pPr>
    </w:p>
    <w:p w14:paraId="4AFE0CDB" w14:textId="77777777" w:rsidR="000A7ABE" w:rsidRPr="0032190F" w:rsidRDefault="000A7ABE" w:rsidP="000A7ABE">
      <w:pPr>
        <w:pStyle w:val="Heading2"/>
      </w:pPr>
      <w:bookmarkStart w:id="4044" w:name="Sit_Jas_Terral_1"/>
      <w:r w:rsidRPr="0032190F">
        <w:t>Jas du Terral 1</w:t>
      </w:r>
    </w:p>
    <w:bookmarkEnd w:id="4044"/>
    <w:p w14:paraId="0F3FFF75" w14:textId="77777777" w:rsidR="000A7ABE" w:rsidRPr="0032190F" w:rsidRDefault="000A7ABE" w:rsidP="00784F66">
      <w:pPr>
        <w:jc w:val="both"/>
        <w:rPr>
          <w:lang w:val="fr-FR"/>
        </w:rPr>
      </w:pPr>
    </w:p>
    <w:p w14:paraId="2537F370" w14:textId="2EC6759E" w:rsidR="000A7ABE" w:rsidRPr="0032190F" w:rsidRDefault="000A7ABE" w:rsidP="00784F66">
      <w:pPr>
        <w:jc w:val="both"/>
        <w:rPr>
          <w:lang w:val="fr-FR"/>
        </w:rPr>
      </w:pPr>
      <w:r w:rsidRPr="0032190F">
        <w:rPr>
          <w:lang w:val="fr-FR"/>
        </w:rPr>
        <w:lastRenderedPageBreak/>
        <w:t xml:space="preserve">représentation de </w:t>
      </w:r>
      <w:hyperlink r:id="rId9916" w:anchor="Cul_Art_TAC_T_t_hache" w:history="1">
        <w:r w:rsidRPr="0032190F">
          <w:rPr>
            <w:rStyle w:val="Hyperlink"/>
            <w:lang w:val="fr-FR"/>
          </w:rPr>
          <w:t>hache emmanchée</w:t>
        </w:r>
      </w:hyperlink>
      <w:r w:rsidRPr="0032190F">
        <w:rPr>
          <w:lang w:val="fr-FR"/>
        </w:rPr>
        <w:t xml:space="preserve"> en T</w:t>
      </w:r>
      <w:r w:rsidR="00B2119A" w:rsidRPr="0032190F">
        <w:rPr>
          <w:lang w:val="fr-FR"/>
        </w:rPr>
        <w:t>, objet, visage avec scarifications</w:t>
      </w:r>
      <w:r w:rsidRPr="0032190F">
        <w:rPr>
          <w:lang w:val="fr-FR"/>
        </w:rPr>
        <w:t xml:space="preserve"> (SS BIB)</w:t>
      </w:r>
      <w:r w:rsidR="00305D18">
        <w:rPr>
          <w:lang w:val="fr-FR"/>
        </w:rPr>
        <w:t xml:space="preserve"> </w:t>
      </w:r>
      <w:hyperlink r:id="rId9917" w:anchor="Cul_Rouergue_TAC_T_t_ceinture" w:history="1">
        <w:r w:rsidR="00305D18" w:rsidRPr="00305D18">
          <w:rPr>
            <w:rStyle w:val="Hyperlink"/>
            <w:lang w:val="fr-FR"/>
          </w:rPr>
          <w:t>Ceinture</w:t>
        </w:r>
      </w:hyperlink>
      <w:r w:rsidR="00305D18">
        <w:rPr>
          <w:lang w:val="fr-FR"/>
        </w:rPr>
        <w:t xml:space="preserve"> probablement gravée en premier, c'est elle qui a </w:t>
      </w:r>
      <w:r w:rsidR="00305D18" w:rsidRPr="00305D18">
        <w:rPr>
          <w:lang w:val="fr-FR"/>
        </w:rPr>
        <w:t>la surface la plus haute</w:t>
      </w:r>
      <w:r w:rsidR="00305D18">
        <w:rPr>
          <w:lang w:val="fr-FR"/>
        </w:rPr>
        <w:t xml:space="preserve"> (BIB 3173)</w:t>
      </w:r>
    </w:p>
    <w:p w14:paraId="6E82D18C" w14:textId="77777777" w:rsidR="000A7ABE" w:rsidRPr="0032190F" w:rsidRDefault="000A7ABE" w:rsidP="00784F66">
      <w:pPr>
        <w:jc w:val="both"/>
        <w:rPr>
          <w:lang w:val="fr-FR"/>
        </w:rPr>
      </w:pPr>
    </w:p>
    <w:p w14:paraId="2BADDB1A" w14:textId="77777777" w:rsidR="000A7ABE" w:rsidRPr="0032190F" w:rsidRDefault="000A7ABE" w:rsidP="000A7ABE">
      <w:pPr>
        <w:pStyle w:val="Heading2"/>
      </w:pPr>
      <w:bookmarkStart w:id="4045" w:name="Sit_Jas_Terral_2"/>
      <w:r w:rsidRPr="0032190F">
        <w:t>Jas du Terral 2</w:t>
      </w:r>
    </w:p>
    <w:bookmarkEnd w:id="4045"/>
    <w:p w14:paraId="47BB3602" w14:textId="77777777" w:rsidR="00784F66" w:rsidRPr="0032190F" w:rsidRDefault="00784F66" w:rsidP="00242C0F">
      <w:pPr>
        <w:jc w:val="both"/>
        <w:rPr>
          <w:lang w:val="fr-FR"/>
        </w:rPr>
      </w:pPr>
    </w:p>
    <w:p w14:paraId="7413C217" w14:textId="77777777" w:rsidR="00647684" w:rsidRPr="0032190F" w:rsidRDefault="00784F66" w:rsidP="00426FF9">
      <w:pPr>
        <w:pStyle w:val="Heading1"/>
      </w:pPr>
      <w:bookmarkStart w:id="4046" w:name="Sit_Plos"/>
      <w:r w:rsidRPr="0032190F">
        <w:t>PLOS (LE)</w:t>
      </w:r>
    </w:p>
    <w:bookmarkEnd w:id="4046"/>
    <w:p w14:paraId="3509E49E" w14:textId="77777777" w:rsidR="00784F66" w:rsidRPr="0032190F" w:rsidRDefault="00784F66" w:rsidP="00242C0F">
      <w:pPr>
        <w:rPr>
          <w:lang w:val="fr-FR"/>
        </w:rPr>
      </w:pPr>
    </w:p>
    <w:p w14:paraId="57944967" w14:textId="0E883158" w:rsidR="00784F66" w:rsidRDefault="00784F66" w:rsidP="00784F66">
      <w:pPr>
        <w:rPr>
          <w:lang w:val="fr-FR"/>
        </w:rPr>
      </w:pPr>
      <w:r w:rsidRPr="0032190F">
        <w:rPr>
          <w:lang w:val="fr-FR"/>
        </w:rPr>
        <w:t xml:space="preserve">Le Plos (Murat-sur-Vebre) a livré 2 statues-menhirs rattachées au </w:t>
      </w:r>
      <w:hyperlink r:id="rId9918" w:anchor="Cul_Rouergue" w:history="1">
        <w:r w:rsidRPr="0032190F">
          <w:rPr>
            <w:rStyle w:val="Hyperlink"/>
            <w:lang w:val="fr-FR"/>
          </w:rPr>
          <w:t>gr</w:t>
        </w:r>
        <w:r w:rsidR="004924A9">
          <w:rPr>
            <w:rStyle w:val="Hyperlink"/>
            <w:lang w:val="fr-FR"/>
          </w:rPr>
          <w:t>.</w:t>
        </w:r>
        <w:r w:rsidRPr="0032190F">
          <w:rPr>
            <w:rStyle w:val="Hyperlink"/>
            <w:lang w:val="fr-FR"/>
          </w:rPr>
          <w:t>du Rouergat</w:t>
        </w:r>
      </w:hyperlink>
      <w:r w:rsidRPr="0032190F">
        <w:rPr>
          <w:lang w:val="fr-FR"/>
        </w:rPr>
        <w:t xml:space="preserve"> (SS BIB)</w:t>
      </w:r>
    </w:p>
    <w:p w14:paraId="6ED0E39C" w14:textId="77777777" w:rsidR="00305D18" w:rsidRDefault="00305D18" w:rsidP="00784F66">
      <w:pPr>
        <w:rPr>
          <w:lang w:val="fr-FR"/>
        </w:rPr>
      </w:pPr>
    </w:p>
    <w:p w14:paraId="5EB8C6CA" w14:textId="77777777" w:rsidR="00305D18" w:rsidRPr="0032190F" w:rsidRDefault="00305D18" w:rsidP="00426FF9">
      <w:pPr>
        <w:pStyle w:val="Heading1"/>
      </w:pPr>
      <w:bookmarkStart w:id="4047" w:name="Sit_Lacoste"/>
      <w:r>
        <w:t>LACOSTE</w:t>
      </w:r>
    </w:p>
    <w:bookmarkEnd w:id="4047"/>
    <w:p w14:paraId="71AF1B9B" w14:textId="77777777" w:rsidR="00AC5A3F" w:rsidRDefault="00AC5A3F" w:rsidP="00784F66">
      <w:pPr>
        <w:rPr>
          <w:lang w:val="fr-FR"/>
        </w:rPr>
      </w:pPr>
    </w:p>
    <w:p w14:paraId="65C2FC8C" w14:textId="2D9EA91C" w:rsidR="00305D18" w:rsidRDefault="00305D18" w:rsidP="00784F66">
      <w:pPr>
        <w:rPr>
          <w:lang w:val="fr-FR"/>
        </w:rPr>
      </w:pPr>
      <w:r w:rsidRPr="00305D18">
        <w:rPr>
          <w:lang w:val="fr-FR"/>
        </w:rPr>
        <w:t xml:space="preserve">SM du </w:t>
      </w:r>
      <w:hyperlink r:id="rId9919" w:anchor="Cul_Rouergue" w:history="1">
        <w:r w:rsidRPr="0032190F">
          <w:rPr>
            <w:rStyle w:val="Hyperlink"/>
            <w:lang w:val="fr-FR"/>
          </w:rPr>
          <w:t>gr</w:t>
        </w:r>
        <w:r>
          <w:rPr>
            <w:rStyle w:val="Hyperlink"/>
            <w:lang w:val="fr-FR"/>
          </w:rPr>
          <w:t>.</w:t>
        </w:r>
        <w:r w:rsidRPr="0032190F">
          <w:rPr>
            <w:rStyle w:val="Hyperlink"/>
            <w:lang w:val="fr-FR"/>
          </w:rPr>
          <w:t>du Rouergat</w:t>
        </w:r>
      </w:hyperlink>
      <w:r w:rsidRPr="0032190F">
        <w:rPr>
          <w:lang w:val="fr-FR"/>
        </w:rPr>
        <w:t xml:space="preserve"> </w:t>
      </w:r>
      <w:r w:rsidRPr="00305D18">
        <w:rPr>
          <w:lang w:val="fr-FR"/>
        </w:rPr>
        <w:t>(BIB 3123)</w:t>
      </w:r>
      <w:r>
        <w:rPr>
          <w:lang w:val="fr-FR"/>
        </w:rPr>
        <w:t xml:space="preserve"> monolithe de grès grossier trouvé près du lit du Tarn, au milieu de roches métamorphiques et de galets en roches tenaces </w:t>
      </w:r>
      <w:r w:rsidRPr="00305D18">
        <w:rPr>
          <w:lang w:val="fr-FR"/>
        </w:rPr>
        <w:t>(BIB 3123)</w:t>
      </w:r>
      <w:r>
        <w:rPr>
          <w:lang w:val="fr-FR"/>
        </w:rPr>
        <w:t xml:space="preserve"> Le support a certainement été déplacé sur de petites distances (~4 km) </w:t>
      </w:r>
    </w:p>
    <w:p w14:paraId="045F6ECA" w14:textId="77777777" w:rsidR="00305D18" w:rsidRPr="0032190F" w:rsidRDefault="00305D18" w:rsidP="00784F66">
      <w:pPr>
        <w:rPr>
          <w:lang w:val="fr-FR"/>
        </w:rPr>
      </w:pPr>
    </w:p>
    <w:p w14:paraId="5C29EC62" w14:textId="77777777" w:rsidR="00AC5A3F" w:rsidRPr="0032190F" w:rsidRDefault="00AC5A3F" w:rsidP="00426FF9">
      <w:pPr>
        <w:pStyle w:val="Heading1"/>
      </w:pPr>
      <w:bookmarkStart w:id="4048" w:name="Sit_Pierre_Plantee"/>
      <w:r w:rsidRPr="0032190F">
        <w:t>PIERRE PLANTEE</w:t>
      </w:r>
    </w:p>
    <w:bookmarkEnd w:id="4048"/>
    <w:p w14:paraId="4F5E63DC" w14:textId="77777777" w:rsidR="00AC5A3F" w:rsidRPr="0032190F" w:rsidRDefault="00AC5A3F" w:rsidP="00784F66">
      <w:pPr>
        <w:rPr>
          <w:lang w:val="fr-FR"/>
        </w:rPr>
      </w:pPr>
    </w:p>
    <w:p w14:paraId="7329DD37" w14:textId="61CDD6DD" w:rsidR="00AC5A3F" w:rsidRDefault="00AC5A3F" w:rsidP="00784F66">
      <w:pPr>
        <w:rPr>
          <w:lang w:val="fr-FR"/>
        </w:rPr>
      </w:pPr>
      <w:r w:rsidRPr="0032190F">
        <w:rPr>
          <w:lang w:val="fr-FR"/>
        </w:rPr>
        <w:t xml:space="preserve">Pierre Plantée (Lacaune) est l'une des plus grandes SM </w:t>
      </w:r>
      <w:hyperlink r:id="rId9920" w:anchor="Cul_Rouergue" w:history="1">
        <w:r w:rsidRPr="0032190F">
          <w:rPr>
            <w:rStyle w:val="Hyperlink"/>
            <w:lang w:val="fr-FR"/>
          </w:rPr>
          <w:t>gr</w:t>
        </w:r>
        <w:r w:rsidR="004924A9">
          <w:rPr>
            <w:rStyle w:val="Hyperlink"/>
            <w:lang w:val="fr-FR"/>
          </w:rPr>
          <w:t>.</w:t>
        </w:r>
        <w:r w:rsidRPr="0032190F">
          <w:rPr>
            <w:rStyle w:val="Hyperlink"/>
            <w:lang w:val="fr-FR"/>
          </w:rPr>
          <w:t xml:space="preserve"> du Rouergat</w:t>
        </w:r>
      </w:hyperlink>
      <w:r w:rsidRPr="0032190F">
        <w:rPr>
          <w:lang w:val="fr-FR"/>
        </w:rPr>
        <w:t>, granit</w:t>
      </w:r>
      <w:r w:rsidR="00305D18">
        <w:rPr>
          <w:lang w:val="fr-FR"/>
        </w:rPr>
        <w:t>e</w:t>
      </w:r>
      <w:r w:rsidRPr="0032190F">
        <w:rPr>
          <w:lang w:val="fr-FR"/>
        </w:rPr>
        <w:t>, pas/peu d'iconographie (SS BIB)</w:t>
      </w:r>
      <w:r w:rsidR="004924A9">
        <w:rPr>
          <w:lang w:val="fr-FR"/>
        </w:rPr>
        <w:t xml:space="preserve"> 4,5 m de haut (BIB 2904) </w:t>
      </w:r>
      <w:r w:rsidR="00305D18" w:rsidRPr="00305D18">
        <w:rPr>
          <w:lang w:val="fr-FR"/>
        </w:rPr>
        <w:t>(BIB 3123)</w:t>
      </w:r>
    </w:p>
    <w:p w14:paraId="28186F35" w14:textId="77777777" w:rsidR="004372FC" w:rsidRDefault="004372FC" w:rsidP="00784F66">
      <w:pPr>
        <w:rPr>
          <w:lang w:val="fr-FR"/>
        </w:rPr>
      </w:pPr>
    </w:p>
    <w:p w14:paraId="4C6F1134" w14:textId="77777777" w:rsidR="004372FC" w:rsidRDefault="004372FC" w:rsidP="00784F66">
      <w:pPr>
        <w:rPr>
          <w:lang w:val="fr-FR"/>
        </w:rPr>
      </w:pPr>
      <w:r>
        <w:rPr>
          <w:lang w:val="fr-FR"/>
        </w:rPr>
        <w:t xml:space="preserve">étudiée pour son support </w:t>
      </w:r>
    </w:p>
    <w:p w14:paraId="5BF3E6A2" w14:textId="77777777" w:rsidR="004372FC" w:rsidRDefault="004372FC" w:rsidP="00784F66">
      <w:pPr>
        <w:rPr>
          <w:lang w:val="fr-FR"/>
        </w:rPr>
      </w:pPr>
    </w:p>
    <w:p w14:paraId="36E3C086" w14:textId="77777777" w:rsidR="004372FC" w:rsidRDefault="004372FC" w:rsidP="004372FC">
      <w:pPr>
        <w:pStyle w:val="Heading2"/>
      </w:pPr>
      <w:r>
        <w:t>support</w:t>
      </w:r>
    </w:p>
    <w:p w14:paraId="5A5DAF31" w14:textId="77777777" w:rsidR="004372FC" w:rsidRDefault="004372FC" w:rsidP="00784F66">
      <w:pPr>
        <w:rPr>
          <w:lang w:val="fr-FR"/>
        </w:rPr>
      </w:pPr>
    </w:p>
    <w:p w14:paraId="5716D4D3" w14:textId="073962AA" w:rsidR="004372FC" w:rsidRDefault="00000000" w:rsidP="00784F66">
      <w:pPr>
        <w:rPr>
          <w:lang w:val="fr-FR"/>
        </w:rPr>
      </w:pPr>
      <w:hyperlink r:id="rId9921" w:anchor="Cul_Art_sup" w:history="1">
        <w:r w:rsidR="004372FC" w:rsidRPr="004372FC">
          <w:rPr>
            <w:rStyle w:val="Hyperlink"/>
            <w:lang w:val="fr-FR"/>
          </w:rPr>
          <w:t>étudié</w:t>
        </w:r>
      </w:hyperlink>
      <w:r w:rsidR="004372FC">
        <w:rPr>
          <w:lang w:val="fr-FR"/>
        </w:rPr>
        <w:t xml:space="preserve"> (BIB 3123)</w:t>
      </w:r>
    </w:p>
    <w:p w14:paraId="21EF7D51" w14:textId="77777777" w:rsidR="004924A9" w:rsidRDefault="004924A9" w:rsidP="00784F66">
      <w:pPr>
        <w:rPr>
          <w:lang w:val="fr-FR"/>
        </w:rPr>
      </w:pPr>
    </w:p>
    <w:p w14:paraId="7BA75E05" w14:textId="77777777" w:rsidR="004924A9" w:rsidRPr="004924A9" w:rsidRDefault="004924A9" w:rsidP="00426FF9">
      <w:pPr>
        <w:pStyle w:val="Heading1"/>
      </w:pPr>
      <w:bookmarkStart w:id="4049" w:name="Sit_Meada"/>
      <w:r w:rsidRPr="004924A9">
        <w:t>MEADA</w:t>
      </w:r>
    </w:p>
    <w:bookmarkEnd w:id="4049"/>
    <w:p w14:paraId="5ECEDE99" w14:textId="77777777" w:rsidR="004924A9" w:rsidRPr="009351CF" w:rsidRDefault="004924A9" w:rsidP="00784F66">
      <w:pPr>
        <w:rPr>
          <w:lang w:val="fr-FR"/>
        </w:rPr>
      </w:pPr>
    </w:p>
    <w:p w14:paraId="413E8C4B" w14:textId="77777777" w:rsidR="004924A9" w:rsidRPr="004924A9" w:rsidRDefault="004924A9" w:rsidP="00784F66">
      <w:pPr>
        <w:rPr>
          <w:lang w:val="fr-FR"/>
        </w:rPr>
      </w:pPr>
      <w:r w:rsidRPr="004924A9">
        <w:rPr>
          <w:lang w:val="fr-FR"/>
        </w:rPr>
        <w:t xml:space="preserve">Meada </w:t>
      </w:r>
      <w:r w:rsidRPr="004924A9">
        <w:rPr>
          <w:szCs w:val="22"/>
          <w:lang w:val="fr-FR" w:eastAsia="en-GB"/>
        </w:rPr>
        <w:t>(Castelo de Vide, Portugal)</w:t>
      </w:r>
      <w:r w:rsidRPr="004924A9">
        <w:rPr>
          <w:lang w:val="fr-FR"/>
        </w:rPr>
        <w:t xml:space="preserve"> menhir "phallique" de grande dimension, gravures avec des motifs serpentiformes (Bueno, Balbín, Barroso 2004 p. 689, fig. 31) et sa chronologie il pourrait remonter jusqu’au début du Ve millénaire d’après la date plus ancienne obtenue dans des contextes proches (UtC – 4452 : 6022 ± 40 BP, calibrée à 2 sigma : 5019-4800 BC) (Oliveira 1997). (BIB 2904) </w:t>
      </w:r>
    </w:p>
    <w:p w14:paraId="1798E4A0" w14:textId="77777777" w:rsidR="000A7ABE" w:rsidRPr="004924A9" w:rsidRDefault="000A7ABE" w:rsidP="00784F66">
      <w:pPr>
        <w:rPr>
          <w:lang w:val="fr-FR"/>
        </w:rPr>
      </w:pPr>
    </w:p>
    <w:p w14:paraId="5F879D9F" w14:textId="77777777" w:rsidR="000A7ABE" w:rsidRPr="0032190F" w:rsidRDefault="000A7ABE" w:rsidP="00426FF9">
      <w:pPr>
        <w:pStyle w:val="Heading1"/>
      </w:pPr>
      <w:bookmarkStart w:id="4050" w:name="Sit_Vidals"/>
      <w:r w:rsidRPr="0032190F">
        <w:t>VIDALS (LES)</w:t>
      </w:r>
    </w:p>
    <w:bookmarkEnd w:id="4050"/>
    <w:p w14:paraId="70B6D23F" w14:textId="77777777" w:rsidR="000A7ABE" w:rsidRPr="0032190F" w:rsidRDefault="000A7ABE" w:rsidP="00784F66">
      <w:pPr>
        <w:rPr>
          <w:lang w:val="fr-FR"/>
        </w:rPr>
      </w:pPr>
    </w:p>
    <w:p w14:paraId="30ACB3E6" w14:textId="046A9D2C" w:rsidR="000A7ABE" w:rsidRPr="0032190F" w:rsidRDefault="000A7ABE" w:rsidP="00784F66">
      <w:pPr>
        <w:rPr>
          <w:lang w:val="fr-FR"/>
        </w:rPr>
      </w:pPr>
      <w:r w:rsidRPr="0032190F">
        <w:rPr>
          <w:lang w:val="fr-FR"/>
        </w:rPr>
        <w:t xml:space="preserve">Les Vidals (Lacaune) représentation de </w:t>
      </w:r>
      <w:hyperlink r:id="rId9922" w:anchor="Cul_Art_TAC_T_t_hache" w:history="1">
        <w:r w:rsidRPr="0032190F">
          <w:rPr>
            <w:rStyle w:val="Hyperlink"/>
            <w:lang w:val="fr-FR"/>
          </w:rPr>
          <w:t>hache emmanchée</w:t>
        </w:r>
      </w:hyperlink>
      <w:r w:rsidRPr="0032190F">
        <w:rPr>
          <w:lang w:val="fr-FR"/>
        </w:rPr>
        <w:t xml:space="preserve"> en T dissymétrique</w:t>
      </w:r>
      <w:r w:rsidR="00C61F90" w:rsidRPr="0032190F">
        <w:rPr>
          <w:lang w:val="fr-FR"/>
        </w:rPr>
        <w:t xml:space="preserve"> </w:t>
      </w:r>
      <w:r w:rsidRPr="0032190F">
        <w:rPr>
          <w:lang w:val="fr-FR"/>
        </w:rPr>
        <w:t>(SS BIB)</w:t>
      </w:r>
      <w:r w:rsidR="00C61F90" w:rsidRPr="0032190F">
        <w:rPr>
          <w:lang w:val="fr-FR"/>
        </w:rPr>
        <w:t xml:space="preserve"> rattachées au </w:t>
      </w:r>
      <w:hyperlink r:id="rId9923" w:anchor="Cul_Rouergue" w:history="1">
        <w:r w:rsidR="00C61F90" w:rsidRPr="0032190F">
          <w:rPr>
            <w:rStyle w:val="Hyperlink"/>
            <w:lang w:val="fr-FR"/>
          </w:rPr>
          <w:t>groupe du Rouergat</w:t>
        </w:r>
      </w:hyperlink>
      <w:r w:rsidR="00C61F90" w:rsidRPr="0032190F">
        <w:rPr>
          <w:lang w:val="fr-FR"/>
        </w:rPr>
        <w:t xml:space="preserve"> (SS BIB)</w:t>
      </w:r>
    </w:p>
    <w:p w14:paraId="6C7E3F84" w14:textId="77777777" w:rsidR="00263C9D" w:rsidRPr="0032190F" w:rsidRDefault="00263C9D" w:rsidP="00784F66">
      <w:pPr>
        <w:rPr>
          <w:lang w:val="fr-FR"/>
        </w:rPr>
      </w:pPr>
    </w:p>
    <w:p w14:paraId="4257974D" w14:textId="77777777" w:rsidR="00784F66" w:rsidRPr="0032190F" w:rsidRDefault="00784F66" w:rsidP="00426FF9">
      <w:pPr>
        <w:pStyle w:val="Heading1"/>
      </w:pPr>
      <w:bookmarkStart w:id="4051" w:name="Sit_Mas_Capelier"/>
      <w:r w:rsidRPr="0032190F">
        <w:t>MAS CAPELIER</w:t>
      </w:r>
      <w:bookmarkEnd w:id="4051"/>
    </w:p>
    <w:p w14:paraId="355431A0" w14:textId="77777777" w:rsidR="00784F66" w:rsidRPr="0032190F" w:rsidRDefault="00263C9D" w:rsidP="00263C9D">
      <w:pPr>
        <w:tabs>
          <w:tab w:val="left" w:pos="930"/>
        </w:tabs>
        <w:rPr>
          <w:lang w:val="fr-FR"/>
        </w:rPr>
      </w:pPr>
      <w:r w:rsidRPr="0032190F">
        <w:rPr>
          <w:lang w:val="fr-FR"/>
        </w:rPr>
        <w:tab/>
      </w:r>
    </w:p>
    <w:p w14:paraId="7A0099FE" w14:textId="1BB13E41" w:rsidR="00784F66" w:rsidRPr="0032190F" w:rsidRDefault="00784F66" w:rsidP="00784F66">
      <w:pPr>
        <w:rPr>
          <w:lang w:val="fr-FR"/>
        </w:rPr>
      </w:pPr>
      <w:r w:rsidRPr="0032190F">
        <w:rPr>
          <w:lang w:val="fr-FR"/>
        </w:rPr>
        <w:t xml:space="preserve">Le Mas Capelier (Saint-Izaire) a livré 2 statues-menhirs rattachées au </w:t>
      </w:r>
      <w:hyperlink r:id="rId9924" w:anchor="Cul_Rouergue" w:history="1">
        <w:r w:rsidRPr="0032190F">
          <w:rPr>
            <w:rStyle w:val="Hyperlink"/>
            <w:lang w:val="fr-FR"/>
          </w:rPr>
          <w:t>gr</w:t>
        </w:r>
        <w:r w:rsidR="004924A9">
          <w:rPr>
            <w:rStyle w:val="Hyperlink"/>
            <w:lang w:val="fr-FR"/>
          </w:rPr>
          <w:t>.</w:t>
        </w:r>
        <w:r w:rsidRPr="0032190F">
          <w:rPr>
            <w:rStyle w:val="Hyperlink"/>
            <w:lang w:val="fr-FR"/>
          </w:rPr>
          <w:t xml:space="preserve"> du Rouergat</w:t>
        </w:r>
      </w:hyperlink>
      <w:r w:rsidRPr="0032190F">
        <w:rPr>
          <w:lang w:val="fr-FR"/>
        </w:rPr>
        <w:t xml:space="preserve"> (SS BIB)</w:t>
      </w:r>
    </w:p>
    <w:p w14:paraId="0420A16F" w14:textId="77777777" w:rsidR="00784F66" w:rsidRPr="0032190F" w:rsidRDefault="00263C9D" w:rsidP="00263C9D">
      <w:pPr>
        <w:tabs>
          <w:tab w:val="left" w:pos="2265"/>
        </w:tabs>
        <w:rPr>
          <w:lang w:val="fr-FR"/>
        </w:rPr>
      </w:pPr>
      <w:r w:rsidRPr="0032190F">
        <w:rPr>
          <w:lang w:val="fr-FR"/>
        </w:rPr>
        <w:tab/>
      </w:r>
    </w:p>
    <w:p w14:paraId="72DDD20C" w14:textId="77777777" w:rsidR="00784F66" w:rsidRPr="0032190F" w:rsidRDefault="00784F66" w:rsidP="00426FF9">
      <w:pPr>
        <w:pStyle w:val="Heading1"/>
      </w:pPr>
      <w:bookmarkStart w:id="4052" w:name="Sit_Mas_Azais"/>
      <w:r w:rsidRPr="0032190F">
        <w:t>MAS D’AZAIS</w:t>
      </w:r>
    </w:p>
    <w:bookmarkEnd w:id="4052"/>
    <w:p w14:paraId="42D01570" w14:textId="77777777" w:rsidR="00784F66" w:rsidRPr="0032190F" w:rsidRDefault="00784F66" w:rsidP="00784F66">
      <w:pPr>
        <w:rPr>
          <w:lang w:val="fr-FR"/>
        </w:rPr>
      </w:pPr>
    </w:p>
    <w:p w14:paraId="43D345ED" w14:textId="6617BE64" w:rsidR="00784F66" w:rsidRPr="0032190F" w:rsidRDefault="00784F66" w:rsidP="00784F66">
      <w:pPr>
        <w:rPr>
          <w:lang w:val="fr-FR"/>
        </w:rPr>
      </w:pPr>
      <w:r w:rsidRPr="0032190F">
        <w:rPr>
          <w:lang w:val="fr-FR"/>
        </w:rPr>
        <w:t xml:space="preserve">Le Mas d’Azais (Montlaur) a livré 2 statues-menhirs rattachées au </w:t>
      </w:r>
      <w:hyperlink r:id="rId9925" w:anchor="Cul_Rouergue" w:history="1">
        <w:r w:rsidRPr="0032190F">
          <w:rPr>
            <w:rStyle w:val="Hyperlink"/>
            <w:lang w:val="fr-FR"/>
          </w:rPr>
          <w:t>gr</w:t>
        </w:r>
        <w:r w:rsidR="004924A9">
          <w:rPr>
            <w:rStyle w:val="Hyperlink"/>
            <w:lang w:val="fr-FR"/>
          </w:rPr>
          <w:t>.</w:t>
        </w:r>
        <w:r w:rsidRPr="0032190F">
          <w:rPr>
            <w:rStyle w:val="Hyperlink"/>
            <w:lang w:val="fr-FR"/>
          </w:rPr>
          <w:t xml:space="preserve"> du Rouergat</w:t>
        </w:r>
      </w:hyperlink>
      <w:r w:rsidRPr="0032190F">
        <w:rPr>
          <w:lang w:val="fr-FR"/>
        </w:rPr>
        <w:t xml:space="preserve"> (SS BIB)</w:t>
      </w:r>
    </w:p>
    <w:p w14:paraId="1B2E5F94" w14:textId="77777777" w:rsidR="00895BF8" w:rsidRPr="0032190F" w:rsidRDefault="00895BF8" w:rsidP="00784F66">
      <w:pPr>
        <w:rPr>
          <w:lang w:val="fr-FR"/>
        </w:rPr>
      </w:pPr>
    </w:p>
    <w:p w14:paraId="5D15795F" w14:textId="77777777" w:rsidR="00895BF8" w:rsidRPr="0032190F" w:rsidRDefault="00895BF8" w:rsidP="00895BF8">
      <w:pPr>
        <w:pStyle w:val="Heading2"/>
      </w:pPr>
      <w:bookmarkStart w:id="4053" w:name="Sit_Mas_Azais_1"/>
      <w:r w:rsidRPr="0032190F">
        <w:lastRenderedPageBreak/>
        <w:t>Mas d'Azais 1</w:t>
      </w:r>
    </w:p>
    <w:bookmarkEnd w:id="4053"/>
    <w:p w14:paraId="1BDE0BBA" w14:textId="77777777" w:rsidR="00784F66" w:rsidRPr="0032190F" w:rsidRDefault="00784F66" w:rsidP="00784F66">
      <w:pPr>
        <w:rPr>
          <w:lang w:val="fr-FR"/>
        </w:rPr>
      </w:pPr>
    </w:p>
    <w:p w14:paraId="3074ACB9" w14:textId="1AAF458C" w:rsidR="00895BF8" w:rsidRPr="0032190F" w:rsidRDefault="00895BF8" w:rsidP="00784F66">
      <w:pPr>
        <w:rPr>
          <w:lang w:val="fr-FR"/>
        </w:rPr>
      </w:pPr>
      <w:r w:rsidRPr="0032190F">
        <w:rPr>
          <w:lang w:val="fr-FR"/>
        </w:rPr>
        <w:t xml:space="preserve">Tête absente, </w:t>
      </w:r>
      <w:r w:rsidR="00AC5A3F" w:rsidRPr="0032190F">
        <w:rPr>
          <w:lang w:val="fr-FR"/>
        </w:rPr>
        <w:t>s</w:t>
      </w:r>
      <w:r w:rsidRPr="0032190F">
        <w:rPr>
          <w:lang w:val="fr-FR"/>
        </w:rPr>
        <w:t xml:space="preserve">eins, collier à plusieurs rangs, assymétrie des seins et de la </w:t>
      </w:r>
      <w:hyperlink r:id="rId9926" w:anchor="Cul_Art_TAC_T_t_ceinturon_chevron" w:history="1">
        <w:r w:rsidRPr="0032190F">
          <w:rPr>
            <w:rStyle w:val="Hyperlink"/>
            <w:lang w:val="fr-FR"/>
          </w:rPr>
          <w:t xml:space="preserve">ceinture de chevrons </w:t>
        </w:r>
      </w:hyperlink>
      <w:r w:rsidRPr="0032190F">
        <w:rPr>
          <w:lang w:val="fr-FR"/>
        </w:rPr>
        <w:t xml:space="preserve"> (BIB MAN 2017)</w:t>
      </w:r>
    </w:p>
    <w:p w14:paraId="0712F9FF" w14:textId="77777777" w:rsidR="00916F0F" w:rsidRPr="0032190F" w:rsidRDefault="00916F0F" w:rsidP="00784F66">
      <w:pPr>
        <w:rPr>
          <w:lang w:val="fr-FR"/>
        </w:rPr>
      </w:pPr>
    </w:p>
    <w:p w14:paraId="7E0D555E" w14:textId="77777777" w:rsidR="00784F66" w:rsidRPr="0032190F" w:rsidRDefault="00784F66" w:rsidP="00426FF9">
      <w:pPr>
        <w:pStyle w:val="Heading1"/>
      </w:pPr>
      <w:bookmarkStart w:id="4054" w:name="Sit_Mas_Viel"/>
      <w:r w:rsidRPr="0032190F">
        <w:t>MAS-VIEL</w:t>
      </w:r>
      <w:bookmarkEnd w:id="4054"/>
    </w:p>
    <w:p w14:paraId="6090FE05" w14:textId="77777777" w:rsidR="00784F66" w:rsidRPr="0032190F" w:rsidRDefault="00784F66" w:rsidP="00784F66">
      <w:pPr>
        <w:rPr>
          <w:lang w:val="fr-FR"/>
        </w:rPr>
      </w:pPr>
    </w:p>
    <w:p w14:paraId="356DDDDC" w14:textId="7BE60E7C" w:rsidR="00F82500" w:rsidRPr="0032190F" w:rsidRDefault="00784F66" w:rsidP="00784F66">
      <w:pPr>
        <w:rPr>
          <w:lang w:val="fr-FR"/>
        </w:rPr>
      </w:pPr>
      <w:r w:rsidRPr="0032190F">
        <w:rPr>
          <w:lang w:val="fr-FR"/>
        </w:rPr>
        <w:t>Le Mas Viel (Mounes-Prohencoux</w:t>
      </w:r>
      <w:r w:rsidR="006A1CD6" w:rsidRPr="0032190F">
        <w:rPr>
          <w:lang w:val="fr-FR"/>
        </w:rPr>
        <w:t>, Aveyron</w:t>
      </w:r>
      <w:r w:rsidRPr="0032190F">
        <w:rPr>
          <w:lang w:val="fr-FR"/>
        </w:rPr>
        <w:t xml:space="preserve">) a livré 3 statues-menhirs rattachées au </w:t>
      </w:r>
      <w:hyperlink r:id="rId9927" w:anchor="Cul_Rouergue" w:history="1">
        <w:r w:rsidRPr="0032190F">
          <w:rPr>
            <w:rStyle w:val="Hyperlink"/>
            <w:lang w:val="fr-FR"/>
          </w:rPr>
          <w:t>groupe du Rouergat</w:t>
        </w:r>
      </w:hyperlink>
      <w:r w:rsidRPr="0032190F">
        <w:rPr>
          <w:lang w:val="fr-FR"/>
        </w:rPr>
        <w:t xml:space="preserve"> (SS BIB)</w:t>
      </w:r>
      <w:r w:rsidR="00A363BF" w:rsidRPr="0032190F">
        <w:rPr>
          <w:lang w:val="fr-FR"/>
        </w:rPr>
        <w:t xml:space="preserve"> </w:t>
      </w:r>
    </w:p>
    <w:p w14:paraId="52E504CE" w14:textId="77777777" w:rsidR="00B15746" w:rsidRPr="0032190F" w:rsidRDefault="00B15746" w:rsidP="00784F66">
      <w:pPr>
        <w:rPr>
          <w:lang w:val="fr-FR"/>
        </w:rPr>
      </w:pPr>
    </w:p>
    <w:p w14:paraId="36F64268" w14:textId="77777777" w:rsidR="00784F66" w:rsidRPr="0032190F" w:rsidRDefault="00784F66" w:rsidP="00784F66">
      <w:pPr>
        <w:pStyle w:val="Heading2"/>
      </w:pPr>
      <w:bookmarkStart w:id="4055" w:name="Sit_Mas_Viel_2"/>
      <w:r w:rsidRPr="0032190F">
        <w:t>Mas-Viel 2</w:t>
      </w:r>
    </w:p>
    <w:bookmarkEnd w:id="4055"/>
    <w:p w14:paraId="205E5504" w14:textId="77777777" w:rsidR="00784F66" w:rsidRPr="0032190F" w:rsidRDefault="00784F66" w:rsidP="00784F66">
      <w:pPr>
        <w:rPr>
          <w:lang w:val="fr-FR"/>
        </w:rPr>
      </w:pPr>
    </w:p>
    <w:p w14:paraId="5DF04DFF" w14:textId="77777777" w:rsidR="00784F66" w:rsidRPr="0032190F" w:rsidRDefault="00784F66" w:rsidP="00784F66">
      <w:pPr>
        <w:rPr>
          <w:lang w:val="fr-FR"/>
        </w:rPr>
      </w:pPr>
      <w:r w:rsidRPr="0032190F">
        <w:rPr>
          <w:lang w:val="fr-FR"/>
        </w:rPr>
        <w:t xml:space="preserve">Cette SM présente un changement d’état masculin </w:t>
      </w:r>
      <w:r w:rsidRPr="0032190F">
        <w:rPr>
          <w:rFonts w:ascii="Courier New" w:hAnsi="Courier New" w:cs="Courier New"/>
          <w:sz w:val="20"/>
          <w:lang w:val="fr-FR"/>
        </w:rPr>
        <w:t>-&gt;</w:t>
      </w:r>
      <w:r w:rsidRPr="0032190F">
        <w:rPr>
          <w:lang w:val="fr-FR"/>
        </w:rPr>
        <w:t xml:space="preserve"> féminin avec le rajout d’un collier et peut-être des seins puis le rajout d’un arc (BIB 2249 p. 15)</w:t>
      </w:r>
    </w:p>
    <w:p w14:paraId="66ED1DC7" w14:textId="71A48142" w:rsidR="00784F66" w:rsidRPr="0032190F" w:rsidRDefault="00784F66" w:rsidP="00784F66">
      <w:pPr>
        <w:rPr>
          <w:lang w:val="fr-FR"/>
        </w:rPr>
      </w:pPr>
      <w:r w:rsidRPr="0032190F">
        <w:rPr>
          <w:lang w:val="fr-FR"/>
        </w:rPr>
        <w:t xml:space="preserve">Il y a eu transformation de la </w:t>
      </w:r>
      <w:hyperlink r:id="rId9928" w:anchor="Cul_Rouergue" w:history="1">
        <w:r w:rsidRPr="0032190F">
          <w:rPr>
            <w:rStyle w:val="Hyperlink"/>
            <w:lang w:val="fr-FR"/>
          </w:rPr>
          <w:t>statue-menhir</w:t>
        </w:r>
      </w:hyperlink>
      <w:r w:rsidR="004167C3" w:rsidRPr="0032190F">
        <w:rPr>
          <w:lang w:val="fr-FR"/>
        </w:rPr>
        <w:t xml:space="preserve"> </w:t>
      </w:r>
      <w:r w:rsidRPr="0032190F">
        <w:rPr>
          <w:lang w:val="fr-FR"/>
        </w:rPr>
        <w:t xml:space="preserve">qui, </w:t>
      </w:r>
      <w:r w:rsidRPr="0032190F">
        <w:rPr>
          <w:i/>
          <w:lang w:val="fr-FR"/>
        </w:rPr>
        <w:t>in fine</w:t>
      </w:r>
      <w:r w:rsidRPr="0032190F">
        <w:rPr>
          <w:lang w:val="fr-FR"/>
        </w:rPr>
        <w:t>, est devenue masculine (BIB 2249 p. 17)</w:t>
      </w:r>
    </w:p>
    <w:p w14:paraId="319C5BF2" w14:textId="77777777" w:rsidR="00F82500" w:rsidRPr="0032190F" w:rsidRDefault="00F82500" w:rsidP="00784F66">
      <w:pPr>
        <w:rPr>
          <w:lang w:val="fr-FR"/>
        </w:rPr>
      </w:pPr>
    </w:p>
    <w:p w14:paraId="56802808" w14:textId="77777777" w:rsidR="00F82500" w:rsidRPr="0032190F" w:rsidRDefault="00F82500" w:rsidP="00426FF9">
      <w:pPr>
        <w:pStyle w:val="Heading1"/>
      </w:pPr>
      <w:bookmarkStart w:id="4056" w:name="Sit_Borie_Paulets"/>
      <w:r w:rsidRPr="0032190F">
        <w:t>BORIE DES PAULETS</w:t>
      </w:r>
    </w:p>
    <w:bookmarkEnd w:id="4056"/>
    <w:p w14:paraId="0D8CA1F0" w14:textId="77777777" w:rsidR="00F82500" w:rsidRPr="0032190F" w:rsidRDefault="00F82500" w:rsidP="00784F66">
      <w:pPr>
        <w:rPr>
          <w:lang w:val="fr-FR"/>
        </w:rPr>
      </w:pPr>
    </w:p>
    <w:p w14:paraId="672D1E4C" w14:textId="133FAAF8" w:rsidR="00784F66" w:rsidRPr="0032190F" w:rsidRDefault="00F82500" w:rsidP="00784F66">
      <w:pPr>
        <w:rPr>
          <w:lang w:val="fr-FR"/>
        </w:rPr>
      </w:pPr>
      <w:r w:rsidRPr="0032190F">
        <w:rPr>
          <w:lang w:val="fr-FR"/>
        </w:rPr>
        <w:t xml:space="preserve">La Borie des Paulets, statues-menhir rattachée au </w:t>
      </w:r>
      <w:hyperlink r:id="rId9929" w:anchor="Cul_Rouergue" w:history="1">
        <w:r w:rsidRPr="0032190F">
          <w:rPr>
            <w:rStyle w:val="Hyperlink"/>
            <w:lang w:val="fr-FR"/>
          </w:rPr>
          <w:t>groupe du Rouergat</w:t>
        </w:r>
      </w:hyperlink>
      <w:r w:rsidRPr="0032190F">
        <w:rPr>
          <w:lang w:val="fr-FR"/>
        </w:rPr>
        <w:t xml:space="preserve"> (SS BIB) c'est une "grande" statue-menhir (BIB 2425 p. 203)</w:t>
      </w:r>
    </w:p>
    <w:p w14:paraId="48F02698" w14:textId="77777777" w:rsidR="00F82500" w:rsidRPr="0032190F" w:rsidRDefault="00F82500" w:rsidP="00784F66">
      <w:pPr>
        <w:rPr>
          <w:lang w:val="fr-FR"/>
        </w:rPr>
      </w:pPr>
    </w:p>
    <w:p w14:paraId="40057F05" w14:textId="77777777" w:rsidR="00784F66" w:rsidRPr="0032190F" w:rsidRDefault="00784F66" w:rsidP="00426FF9">
      <w:pPr>
        <w:pStyle w:val="Heading1"/>
      </w:pPr>
      <w:bookmarkStart w:id="4057" w:name="Sit_Nougras_Puech"/>
      <w:r w:rsidRPr="0032190F">
        <w:t>NOUGRAS</w:t>
      </w:r>
    </w:p>
    <w:bookmarkEnd w:id="4057"/>
    <w:p w14:paraId="2DE6A893" w14:textId="77777777" w:rsidR="00784F66" w:rsidRPr="0032190F" w:rsidRDefault="00784F66" w:rsidP="00784F66">
      <w:pPr>
        <w:rPr>
          <w:lang w:val="fr-FR"/>
        </w:rPr>
      </w:pPr>
    </w:p>
    <w:p w14:paraId="04DDED5E" w14:textId="0810E9B7" w:rsidR="00784F66" w:rsidRPr="0032190F" w:rsidRDefault="00784F66" w:rsidP="00784F66">
      <w:pPr>
        <w:rPr>
          <w:lang w:val="fr-FR"/>
        </w:rPr>
      </w:pPr>
      <w:r w:rsidRPr="0032190F">
        <w:rPr>
          <w:lang w:val="fr-FR"/>
        </w:rPr>
        <w:t xml:space="preserve">Le Puech de Nougras (Mounes-Prohencoux) a livré 2 statues-menhirs rattachées au </w:t>
      </w:r>
      <w:hyperlink r:id="rId9930" w:anchor="Cul_Rouergue" w:history="1">
        <w:r w:rsidRPr="0032190F">
          <w:rPr>
            <w:rStyle w:val="Hyperlink"/>
            <w:lang w:val="fr-FR"/>
          </w:rPr>
          <w:t>groupe du Rouergat</w:t>
        </w:r>
      </w:hyperlink>
      <w:r w:rsidRPr="0032190F">
        <w:rPr>
          <w:lang w:val="fr-FR"/>
        </w:rPr>
        <w:t xml:space="preserve"> (SS BIB)</w:t>
      </w:r>
    </w:p>
    <w:p w14:paraId="50E7DA15" w14:textId="77777777" w:rsidR="001B4639" w:rsidRPr="00566234" w:rsidRDefault="00AC5A3F" w:rsidP="00784F66">
      <w:pPr>
        <w:rPr>
          <w:lang w:val="es-ES"/>
        </w:rPr>
      </w:pPr>
      <w:r w:rsidRPr="00566234">
        <w:rPr>
          <w:lang w:val="es-ES"/>
        </w:rPr>
        <w:t>Puech de Nougras 1,Puech de Nougras 2</w:t>
      </w:r>
    </w:p>
    <w:p w14:paraId="69A6348A" w14:textId="77777777" w:rsidR="00916F0F" w:rsidRPr="00A0014D" w:rsidRDefault="00916F0F" w:rsidP="00426FF9">
      <w:pPr>
        <w:pStyle w:val="Heading1"/>
        <w:rPr>
          <w:lang w:val="en-GB"/>
        </w:rPr>
      </w:pPr>
      <w:r w:rsidRPr="00A0014D">
        <w:rPr>
          <w:lang w:val="en-GB"/>
        </w:rPr>
        <w:br/>
      </w:r>
      <w:bookmarkStart w:id="4058" w:name="Sit_Puech_Real"/>
      <w:r w:rsidRPr="00A0014D">
        <w:rPr>
          <w:lang w:val="en-GB"/>
        </w:rPr>
        <w:t>PUECH REAL</w:t>
      </w:r>
      <w:bookmarkEnd w:id="4058"/>
    </w:p>
    <w:p w14:paraId="283A74F7" w14:textId="77777777" w:rsidR="00784F66" w:rsidRPr="004F3FB8" w:rsidRDefault="004F3FB8" w:rsidP="00784F66">
      <w:pPr>
        <w:rPr>
          <w:sz w:val="20"/>
          <w:lang w:val="fr-FR"/>
        </w:rPr>
      </w:pPr>
      <w:r w:rsidRPr="004F3FB8">
        <w:rPr>
          <w:sz w:val="20"/>
          <w:lang w:val="fr-FR"/>
        </w:rPr>
        <w:t>Puech Réal</w:t>
      </w:r>
    </w:p>
    <w:p w14:paraId="65A5F19C" w14:textId="77777777" w:rsidR="004F3FB8" w:rsidRPr="0032190F" w:rsidRDefault="004F3FB8" w:rsidP="00784F66">
      <w:pPr>
        <w:rPr>
          <w:lang w:val="fr-FR"/>
        </w:rPr>
      </w:pPr>
    </w:p>
    <w:p w14:paraId="2A32CB42" w14:textId="38624AEE" w:rsidR="00916F0F" w:rsidRPr="0032190F" w:rsidRDefault="001B4639" w:rsidP="004F3FB8">
      <w:pPr>
        <w:jc w:val="both"/>
        <w:rPr>
          <w:lang w:val="fr-FR"/>
        </w:rPr>
      </w:pPr>
      <w:r w:rsidRPr="0032190F">
        <w:rPr>
          <w:lang w:val="fr-FR"/>
        </w:rPr>
        <w:t>Puech-Real (Saint-Salvi-de-Carcavès, Tarn) s</w:t>
      </w:r>
      <w:r w:rsidR="00916F0F" w:rsidRPr="0032190F">
        <w:rPr>
          <w:lang w:val="fr-FR"/>
        </w:rPr>
        <w:t xml:space="preserve">tatues-menhir rattachée au </w:t>
      </w:r>
      <w:hyperlink r:id="rId9931" w:anchor="Cul_Rouergue" w:history="1">
        <w:r w:rsidR="00916F0F" w:rsidRPr="0032190F">
          <w:rPr>
            <w:rStyle w:val="Hyperlink"/>
            <w:lang w:val="fr-FR"/>
          </w:rPr>
          <w:t>groupe du Rouergat</w:t>
        </w:r>
      </w:hyperlink>
      <w:r w:rsidR="00916F0F" w:rsidRPr="0032190F">
        <w:rPr>
          <w:lang w:val="fr-FR"/>
        </w:rPr>
        <w:t>, représentation de l' "</w:t>
      </w:r>
      <w:hyperlink r:id="rId9932" w:anchor="Cul_Art_TAC_T_t_objet" w:history="1">
        <w:r w:rsidR="00916F0F" w:rsidRPr="0032190F">
          <w:rPr>
            <w:rStyle w:val="Hyperlink"/>
            <w:lang w:val="fr-FR"/>
          </w:rPr>
          <w:t>objet</w:t>
        </w:r>
      </w:hyperlink>
      <w:r w:rsidR="00916F0F" w:rsidRPr="0032190F">
        <w:rPr>
          <w:lang w:val="fr-FR"/>
        </w:rPr>
        <w:t>" (BIB 2372 fig. 4)</w:t>
      </w:r>
      <w:r w:rsidR="004F3FB8">
        <w:rPr>
          <w:lang w:val="fr-FR"/>
        </w:rPr>
        <w:t xml:space="preserve"> </w:t>
      </w:r>
      <w:r w:rsidR="004F3FB8" w:rsidRPr="004F3FB8">
        <w:rPr>
          <w:lang w:val="fr-FR"/>
        </w:rPr>
        <w:t>La statue de Puech Real est très intéressante avec ses larges cannelures piquetées, ses plages polies sur le bas du visage et sur la partie située en bordure de la jambe droite. La base de la statue porte des traces semblables à celles que laisse une pointe métallique tenue obliquement à la paroi</w:t>
      </w:r>
      <w:r w:rsidR="004F3FB8">
        <w:rPr>
          <w:lang w:val="fr-FR"/>
        </w:rPr>
        <w:t xml:space="preserve"> (BIB 3088)</w:t>
      </w:r>
    </w:p>
    <w:p w14:paraId="79AC77CB" w14:textId="77777777" w:rsidR="00916F0F" w:rsidRPr="0032190F" w:rsidRDefault="00916F0F" w:rsidP="00784F66">
      <w:pPr>
        <w:rPr>
          <w:lang w:val="fr-FR"/>
        </w:rPr>
      </w:pPr>
    </w:p>
    <w:p w14:paraId="687C9843" w14:textId="77777777" w:rsidR="00784F66" w:rsidRPr="0032190F" w:rsidRDefault="00784F66" w:rsidP="00426FF9">
      <w:pPr>
        <w:pStyle w:val="Heading1"/>
      </w:pPr>
      <w:bookmarkStart w:id="4059" w:name="Sit_Pousthomy"/>
      <w:r w:rsidRPr="0032190F">
        <w:t>POUSTHOMY</w:t>
      </w:r>
    </w:p>
    <w:bookmarkEnd w:id="4059"/>
    <w:p w14:paraId="0EEA2360" w14:textId="77777777" w:rsidR="00784F66" w:rsidRPr="0032190F" w:rsidRDefault="00784F66" w:rsidP="00242C0F">
      <w:pPr>
        <w:rPr>
          <w:lang w:val="fr-FR"/>
        </w:rPr>
      </w:pPr>
    </w:p>
    <w:p w14:paraId="475BD5F8" w14:textId="2A69567C" w:rsidR="00784F66" w:rsidRPr="0032190F" w:rsidRDefault="00784F66" w:rsidP="00784F66">
      <w:pPr>
        <w:rPr>
          <w:lang w:val="fr-FR"/>
        </w:rPr>
      </w:pPr>
      <w:r w:rsidRPr="0032190F">
        <w:rPr>
          <w:lang w:val="fr-FR"/>
        </w:rPr>
        <w:t>Pousthomy (Pousthomy</w:t>
      </w:r>
      <w:r w:rsidR="00916F0F" w:rsidRPr="0032190F">
        <w:rPr>
          <w:lang w:val="fr-FR"/>
        </w:rPr>
        <w:t>, Aveyron</w:t>
      </w:r>
      <w:r w:rsidRPr="0032190F">
        <w:rPr>
          <w:lang w:val="fr-FR"/>
        </w:rPr>
        <w:t xml:space="preserve">) a livré 2 statues-menhirs rattachées au </w:t>
      </w:r>
      <w:hyperlink r:id="rId9933" w:anchor="Cul_Rouergue" w:history="1">
        <w:r w:rsidRPr="0032190F">
          <w:rPr>
            <w:rStyle w:val="Hyperlink"/>
            <w:lang w:val="fr-FR"/>
          </w:rPr>
          <w:t>groupe du Rouergat</w:t>
        </w:r>
      </w:hyperlink>
      <w:r w:rsidRPr="0032190F">
        <w:rPr>
          <w:lang w:val="fr-FR"/>
        </w:rPr>
        <w:t xml:space="preserve"> (SS BIB)</w:t>
      </w:r>
    </w:p>
    <w:p w14:paraId="292C587F" w14:textId="77777777" w:rsidR="00784F66" w:rsidRPr="0032190F" w:rsidRDefault="00784F66" w:rsidP="00242C0F">
      <w:pPr>
        <w:rPr>
          <w:lang w:val="fr-FR"/>
        </w:rPr>
      </w:pPr>
    </w:p>
    <w:p w14:paraId="254BCBF7" w14:textId="77777777" w:rsidR="00916F0F" w:rsidRPr="0032190F" w:rsidRDefault="00916F0F" w:rsidP="00916F0F">
      <w:pPr>
        <w:pStyle w:val="Heading2"/>
      </w:pPr>
      <w:r w:rsidRPr="0032190F">
        <w:t>Pousthomy 1</w:t>
      </w:r>
    </w:p>
    <w:p w14:paraId="67DC95AD" w14:textId="1146839F" w:rsidR="00916F0F" w:rsidRPr="0032190F" w:rsidRDefault="00916F0F" w:rsidP="00916F0F">
      <w:pPr>
        <w:rPr>
          <w:lang w:val="fr-FR"/>
        </w:rPr>
      </w:pPr>
      <w:r w:rsidRPr="0032190F">
        <w:rPr>
          <w:lang w:val="fr-FR"/>
        </w:rPr>
        <w:t>Représentation de l' "</w:t>
      </w:r>
      <w:hyperlink r:id="rId9934" w:anchor="Cul_Art_TAC_T_t_objet" w:history="1">
        <w:r w:rsidRPr="0032190F">
          <w:rPr>
            <w:rStyle w:val="Hyperlink"/>
            <w:lang w:val="fr-FR"/>
          </w:rPr>
          <w:t>objet</w:t>
        </w:r>
      </w:hyperlink>
      <w:r w:rsidRPr="0032190F">
        <w:rPr>
          <w:lang w:val="fr-FR"/>
        </w:rPr>
        <w:t>" (BIB 2372 fig. 4)</w:t>
      </w:r>
    </w:p>
    <w:p w14:paraId="1466EA9D" w14:textId="77777777" w:rsidR="00916F0F" w:rsidRPr="0032190F" w:rsidRDefault="00916F0F" w:rsidP="00916F0F">
      <w:pPr>
        <w:rPr>
          <w:lang w:val="fr-FR"/>
        </w:rPr>
      </w:pPr>
    </w:p>
    <w:p w14:paraId="4B433791" w14:textId="77777777" w:rsidR="00916F0F" w:rsidRPr="0032190F" w:rsidRDefault="00916F0F" w:rsidP="00916F0F">
      <w:pPr>
        <w:pStyle w:val="Heading2"/>
      </w:pPr>
      <w:r w:rsidRPr="0032190F">
        <w:t>Pousthomy 2</w:t>
      </w:r>
    </w:p>
    <w:p w14:paraId="6CB787CB" w14:textId="32A8B9E6" w:rsidR="00916F0F" w:rsidRPr="0032190F" w:rsidRDefault="00916F0F" w:rsidP="00916F0F">
      <w:pPr>
        <w:rPr>
          <w:lang w:val="fr-FR"/>
        </w:rPr>
      </w:pPr>
      <w:r w:rsidRPr="0032190F">
        <w:rPr>
          <w:lang w:val="fr-FR"/>
        </w:rPr>
        <w:t>Représentation de l' "</w:t>
      </w:r>
      <w:hyperlink r:id="rId9935" w:anchor="Cul_Art_TAC_T_t_objet" w:history="1">
        <w:r w:rsidRPr="0032190F">
          <w:rPr>
            <w:rStyle w:val="Hyperlink"/>
            <w:lang w:val="fr-FR"/>
          </w:rPr>
          <w:t>objet</w:t>
        </w:r>
      </w:hyperlink>
      <w:r w:rsidRPr="0032190F">
        <w:rPr>
          <w:lang w:val="fr-FR"/>
        </w:rPr>
        <w:t>" (BIB 2372 fig. 4)</w:t>
      </w:r>
    </w:p>
    <w:p w14:paraId="57E179F2" w14:textId="77777777" w:rsidR="00916F0F" w:rsidRPr="0032190F" w:rsidRDefault="00916F0F" w:rsidP="00242C0F">
      <w:pPr>
        <w:rPr>
          <w:lang w:val="fr-FR"/>
        </w:rPr>
      </w:pPr>
    </w:p>
    <w:p w14:paraId="001014DB" w14:textId="77777777" w:rsidR="00784F66" w:rsidRPr="0032190F" w:rsidRDefault="00784F66" w:rsidP="00426FF9">
      <w:pPr>
        <w:pStyle w:val="Heading1"/>
      </w:pPr>
      <w:bookmarkStart w:id="4060" w:name="Sit_Reganel"/>
      <w:r w:rsidRPr="0032190F">
        <w:lastRenderedPageBreak/>
        <w:t>REGANEL</w:t>
      </w:r>
    </w:p>
    <w:bookmarkEnd w:id="4060"/>
    <w:p w14:paraId="03FCC42B" w14:textId="77777777" w:rsidR="00784F66" w:rsidRPr="0032190F" w:rsidRDefault="00784F66" w:rsidP="00242C0F">
      <w:pPr>
        <w:rPr>
          <w:lang w:val="fr-FR"/>
        </w:rPr>
      </w:pPr>
    </w:p>
    <w:p w14:paraId="12FE585A" w14:textId="71E190DF" w:rsidR="00784F66" w:rsidRPr="0032190F" w:rsidRDefault="00784F66" w:rsidP="00242C0F">
      <w:pPr>
        <w:rPr>
          <w:lang w:val="fr-FR"/>
        </w:rPr>
      </w:pPr>
      <w:r w:rsidRPr="0032190F">
        <w:rPr>
          <w:lang w:val="fr-FR"/>
        </w:rPr>
        <w:t xml:space="preserve">Le Reganel (Coupiac) a livré 2 statues-menhirs rattachées au </w:t>
      </w:r>
      <w:hyperlink r:id="rId9936" w:anchor="Cul_Rouergue" w:history="1">
        <w:r w:rsidRPr="0032190F">
          <w:rPr>
            <w:rStyle w:val="Hyperlink"/>
            <w:lang w:val="fr-FR"/>
          </w:rPr>
          <w:t>groupe du Rouergat</w:t>
        </w:r>
      </w:hyperlink>
      <w:r w:rsidRPr="0032190F">
        <w:rPr>
          <w:lang w:val="fr-FR"/>
        </w:rPr>
        <w:t xml:space="preserve"> (SS BIB)</w:t>
      </w:r>
    </w:p>
    <w:p w14:paraId="429034B4" w14:textId="77777777" w:rsidR="00784F66" w:rsidRPr="0032190F" w:rsidRDefault="00784F66" w:rsidP="00242C0F">
      <w:pPr>
        <w:rPr>
          <w:lang w:val="fr-FR"/>
        </w:rPr>
      </w:pPr>
    </w:p>
    <w:p w14:paraId="3142B407" w14:textId="77777777" w:rsidR="00784F66" w:rsidRPr="0032190F" w:rsidRDefault="00784F66" w:rsidP="00426FF9">
      <w:pPr>
        <w:pStyle w:val="Heading1"/>
      </w:pPr>
      <w:bookmarkStart w:id="4061" w:name="Sit_Reuviel"/>
      <w:r w:rsidRPr="0032190F">
        <w:t>REUVIEL</w:t>
      </w:r>
    </w:p>
    <w:bookmarkEnd w:id="4061"/>
    <w:p w14:paraId="6701419D" w14:textId="77777777" w:rsidR="00784F66" w:rsidRPr="0032190F" w:rsidRDefault="00784F66" w:rsidP="00242C0F">
      <w:pPr>
        <w:rPr>
          <w:lang w:val="fr-FR"/>
        </w:rPr>
      </w:pPr>
    </w:p>
    <w:p w14:paraId="363F1268" w14:textId="126CDB1D" w:rsidR="00784F66" w:rsidRPr="0032190F" w:rsidRDefault="00784F66" w:rsidP="00242C0F">
      <w:pPr>
        <w:rPr>
          <w:lang w:val="fr-FR"/>
        </w:rPr>
      </w:pPr>
      <w:r w:rsidRPr="0032190F">
        <w:rPr>
          <w:lang w:val="fr-FR"/>
        </w:rPr>
        <w:t xml:space="preserve">Reuviel (Moulin-Mage) a livré 2 statues-menhirs rattachées au </w:t>
      </w:r>
      <w:hyperlink r:id="rId9937" w:anchor="Cul_Rouergue" w:history="1">
        <w:r w:rsidRPr="0032190F">
          <w:rPr>
            <w:rStyle w:val="Hyperlink"/>
            <w:lang w:val="fr-FR"/>
          </w:rPr>
          <w:t>groupe du Rouergat</w:t>
        </w:r>
      </w:hyperlink>
      <w:r w:rsidRPr="0032190F">
        <w:rPr>
          <w:lang w:val="fr-FR"/>
        </w:rPr>
        <w:t xml:space="preserve"> (SS BIB)</w:t>
      </w:r>
    </w:p>
    <w:p w14:paraId="2CB1E89D" w14:textId="77777777" w:rsidR="00784F66" w:rsidRPr="0032190F" w:rsidRDefault="00784F66" w:rsidP="00242C0F">
      <w:pPr>
        <w:rPr>
          <w:lang w:val="fr-FR"/>
        </w:rPr>
      </w:pPr>
    </w:p>
    <w:p w14:paraId="403597CA" w14:textId="77777777" w:rsidR="00784F66" w:rsidRPr="0032190F" w:rsidRDefault="00784F66" w:rsidP="00426FF9">
      <w:pPr>
        <w:pStyle w:val="Heading1"/>
      </w:pPr>
      <w:bookmarkStart w:id="4062" w:name="Sit_Saumecourte"/>
      <w:r w:rsidRPr="0032190F">
        <w:t>SAUMECOURTE</w:t>
      </w:r>
    </w:p>
    <w:bookmarkEnd w:id="4062"/>
    <w:p w14:paraId="630D0888" w14:textId="77777777" w:rsidR="00784F66" w:rsidRPr="0032190F" w:rsidRDefault="00784F66" w:rsidP="00242C0F">
      <w:pPr>
        <w:rPr>
          <w:lang w:val="fr-FR"/>
        </w:rPr>
      </w:pPr>
    </w:p>
    <w:p w14:paraId="060D35AE" w14:textId="1EB6A550" w:rsidR="00784F66" w:rsidRDefault="00784F66" w:rsidP="00242C0F">
      <w:pPr>
        <w:rPr>
          <w:lang w:val="fr-FR"/>
        </w:rPr>
      </w:pPr>
      <w:r w:rsidRPr="0032190F">
        <w:rPr>
          <w:lang w:val="fr-FR"/>
        </w:rPr>
        <w:t>Saumecourte (Montlaur)</w:t>
      </w:r>
      <w:r w:rsidR="001B4639" w:rsidRPr="0032190F">
        <w:rPr>
          <w:lang w:val="fr-FR"/>
        </w:rPr>
        <w:t xml:space="preserve"> </w:t>
      </w:r>
      <w:r w:rsidRPr="0032190F">
        <w:rPr>
          <w:lang w:val="fr-FR"/>
        </w:rPr>
        <w:t xml:space="preserve">a livré 3 statues-menhirs rattachées au </w:t>
      </w:r>
      <w:hyperlink r:id="rId9938" w:anchor="Cul_Rouergue" w:history="1">
        <w:r w:rsidRPr="0032190F">
          <w:rPr>
            <w:rStyle w:val="Hyperlink"/>
            <w:lang w:val="fr-FR"/>
          </w:rPr>
          <w:t>gr</w:t>
        </w:r>
        <w:r w:rsidR="00305D18">
          <w:rPr>
            <w:rStyle w:val="Hyperlink"/>
            <w:lang w:val="fr-FR"/>
          </w:rPr>
          <w:t>.</w:t>
        </w:r>
        <w:r w:rsidRPr="0032190F">
          <w:rPr>
            <w:rStyle w:val="Hyperlink"/>
            <w:lang w:val="fr-FR"/>
          </w:rPr>
          <w:t xml:space="preserve"> du Rouergat</w:t>
        </w:r>
      </w:hyperlink>
      <w:r w:rsidRPr="0032190F">
        <w:rPr>
          <w:lang w:val="fr-FR"/>
        </w:rPr>
        <w:t xml:space="preserve"> (SS BIB)</w:t>
      </w:r>
      <w:r w:rsidR="001B4639" w:rsidRPr="0032190F">
        <w:rPr>
          <w:lang w:val="fr-FR"/>
        </w:rPr>
        <w:t xml:space="preserve"> </w:t>
      </w:r>
    </w:p>
    <w:p w14:paraId="43D119BF" w14:textId="77777777" w:rsidR="00305D18" w:rsidRDefault="00305D18" w:rsidP="00242C0F">
      <w:pPr>
        <w:rPr>
          <w:lang w:val="fr-FR"/>
        </w:rPr>
      </w:pPr>
    </w:p>
    <w:p w14:paraId="47D57D71" w14:textId="77777777" w:rsidR="00305D18" w:rsidRDefault="00305D18" w:rsidP="00305D18">
      <w:pPr>
        <w:pStyle w:val="Heading2"/>
      </w:pPr>
      <w:bookmarkStart w:id="4063" w:name="Sit_Saumecourte_1"/>
      <w:r>
        <w:t>Saumecourte 1</w:t>
      </w:r>
    </w:p>
    <w:bookmarkEnd w:id="4063"/>
    <w:p w14:paraId="643A35B6" w14:textId="77777777" w:rsidR="00305D18" w:rsidRDefault="00305D18" w:rsidP="00242C0F">
      <w:pPr>
        <w:rPr>
          <w:lang w:val="fr-FR"/>
        </w:rPr>
      </w:pPr>
    </w:p>
    <w:p w14:paraId="282B62E8" w14:textId="77777777" w:rsidR="00305D18" w:rsidRPr="0032190F" w:rsidRDefault="00305D18" w:rsidP="00242C0F">
      <w:pPr>
        <w:rPr>
          <w:lang w:val="fr-FR"/>
        </w:rPr>
      </w:pPr>
      <w:r>
        <w:rPr>
          <w:lang w:val="fr-FR"/>
        </w:rPr>
        <w:t xml:space="preserve">grès </w:t>
      </w:r>
      <w:r w:rsidRPr="00305D18">
        <w:rPr>
          <w:lang w:val="fr-FR"/>
        </w:rPr>
        <w:t>(BIB 3123)</w:t>
      </w:r>
      <w:r>
        <w:rPr>
          <w:lang w:val="fr-FR"/>
        </w:rPr>
        <w:t xml:space="preserve"> Aujourd'hui brun-rouge en surface, blanc à l'intérieur. C'est sa taphonomie (couleur du sédiment) qui explique cette altération de la couleur </w:t>
      </w:r>
      <w:r w:rsidRPr="00305D18">
        <w:rPr>
          <w:lang w:val="fr-FR"/>
        </w:rPr>
        <w:t>(BIB 3123)</w:t>
      </w:r>
    </w:p>
    <w:p w14:paraId="237E2551" w14:textId="77777777" w:rsidR="000A7ABE" w:rsidRPr="0032190F" w:rsidRDefault="000A7ABE" w:rsidP="000A7ABE">
      <w:pPr>
        <w:pStyle w:val="Heading2"/>
      </w:pPr>
      <w:r w:rsidRPr="0032190F">
        <w:br/>
      </w:r>
      <w:bookmarkStart w:id="4064" w:name="Sit_Saumecourte_2"/>
      <w:r w:rsidRPr="0032190F">
        <w:t>Saumecourte 2</w:t>
      </w:r>
      <w:bookmarkEnd w:id="4064"/>
    </w:p>
    <w:p w14:paraId="396A4F65" w14:textId="77777777" w:rsidR="000A7ABE" w:rsidRPr="0032190F" w:rsidRDefault="000A7ABE" w:rsidP="000A7ABE">
      <w:pPr>
        <w:rPr>
          <w:lang w:val="fr-FR"/>
        </w:rPr>
      </w:pPr>
    </w:p>
    <w:p w14:paraId="3E74ADA8" w14:textId="4920AF45" w:rsidR="000A7ABE" w:rsidRPr="0032190F" w:rsidRDefault="00000000" w:rsidP="000A7ABE">
      <w:pPr>
        <w:rPr>
          <w:lang w:val="fr-FR"/>
        </w:rPr>
      </w:pPr>
      <w:hyperlink r:id="rId9939" w:anchor="Cul_Art_TAC_T_t_hache" w:history="1">
        <w:r w:rsidR="000A7ABE" w:rsidRPr="0032190F">
          <w:rPr>
            <w:rStyle w:val="Hyperlink"/>
            <w:lang w:val="fr-FR"/>
          </w:rPr>
          <w:t>hache emmanchée</w:t>
        </w:r>
      </w:hyperlink>
      <w:r w:rsidR="000A7ABE" w:rsidRPr="0032190F">
        <w:rPr>
          <w:lang w:val="fr-FR"/>
        </w:rPr>
        <w:t xml:space="preserve"> (SS BIB)</w:t>
      </w:r>
    </w:p>
    <w:p w14:paraId="1D36E950" w14:textId="77777777" w:rsidR="001B4639" w:rsidRPr="0032190F" w:rsidRDefault="001B4639" w:rsidP="001B4639">
      <w:pPr>
        <w:pStyle w:val="Heading2"/>
      </w:pPr>
      <w:r w:rsidRPr="0032190F">
        <w:br/>
      </w:r>
      <w:bookmarkStart w:id="4065" w:name="Sit_Saumecourte_3"/>
      <w:r w:rsidRPr="0032190F">
        <w:t>Saumecourte 3</w:t>
      </w:r>
      <w:bookmarkEnd w:id="4065"/>
    </w:p>
    <w:p w14:paraId="5EA16F63" w14:textId="2A5CB636" w:rsidR="001B4639" w:rsidRPr="0032190F" w:rsidRDefault="001B4639" w:rsidP="00242C0F">
      <w:pPr>
        <w:rPr>
          <w:lang w:val="fr-FR"/>
        </w:rPr>
      </w:pPr>
      <w:r w:rsidRPr="0032190F">
        <w:rPr>
          <w:lang w:val="fr-FR"/>
        </w:rPr>
        <w:t>représentation de l' "</w:t>
      </w:r>
      <w:hyperlink r:id="rId9940" w:anchor="Cul_Art_TAC_T_t_objet" w:history="1">
        <w:r w:rsidRPr="0032190F">
          <w:rPr>
            <w:rStyle w:val="Hyperlink"/>
            <w:lang w:val="fr-FR"/>
          </w:rPr>
          <w:t>objet</w:t>
        </w:r>
      </w:hyperlink>
      <w:r w:rsidRPr="0032190F">
        <w:rPr>
          <w:lang w:val="fr-FR"/>
        </w:rPr>
        <w:t>" (BIB 2372 fig. 4)</w:t>
      </w:r>
    </w:p>
    <w:p w14:paraId="723B142F" w14:textId="77777777" w:rsidR="00784F66" w:rsidRPr="0032190F" w:rsidRDefault="00784F66" w:rsidP="00242C0F">
      <w:pPr>
        <w:rPr>
          <w:lang w:val="fr-FR"/>
        </w:rPr>
      </w:pPr>
    </w:p>
    <w:p w14:paraId="5F824C81" w14:textId="77777777" w:rsidR="009264CC" w:rsidRPr="0032190F" w:rsidRDefault="009264CC" w:rsidP="00426FF9">
      <w:pPr>
        <w:pStyle w:val="Heading1"/>
      </w:pPr>
      <w:bookmarkStart w:id="4066" w:name="Sit_Orgon"/>
      <w:r w:rsidRPr="0032190F">
        <w:t xml:space="preserve">ORGON </w:t>
      </w:r>
      <w:r w:rsidR="004909E8" w:rsidRPr="0032190F">
        <w:t xml:space="preserve">– LE MAS DES GAVOTS </w:t>
      </w:r>
      <w:r w:rsidRPr="0032190F">
        <w:t>(dolmen d’)</w:t>
      </w:r>
    </w:p>
    <w:bookmarkEnd w:id="4066"/>
    <w:p w14:paraId="24BDCD67" w14:textId="77777777" w:rsidR="009264CC" w:rsidRPr="0032190F" w:rsidRDefault="009264CC" w:rsidP="00242C0F">
      <w:pPr>
        <w:rPr>
          <w:lang w:val="fr-FR"/>
        </w:rPr>
      </w:pPr>
    </w:p>
    <w:p w14:paraId="207DA869" w14:textId="3A0A7995" w:rsidR="00B31245" w:rsidRPr="0032190F" w:rsidRDefault="009264CC" w:rsidP="00242C0F">
      <w:pPr>
        <w:jc w:val="both"/>
        <w:rPr>
          <w:lang w:val="fr-FR"/>
        </w:rPr>
      </w:pPr>
      <w:r w:rsidRPr="0032190F">
        <w:rPr>
          <w:lang w:val="fr-FR"/>
        </w:rPr>
        <w:t xml:space="preserve">Le dolmen d’Orgon (Bouches-du-Rhône), </w:t>
      </w:r>
      <w:r w:rsidR="00A2641A" w:rsidRPr="0032190F">
        <w:rPr>
          <w:lang w:val="fr-FR"/>
        </w:rPr>
        <w:t xml:space="preserve">proche de l’habitat des </w:t>
      </w:r>
      <w:hyperlink r:id="rId9941" w:anchor="Sit_Calades" w:history="1">
        <w:r w:rsidR="00A2641A" w:rsidRPr="0032190F">
          <w:rPr>
            <w:rStyle w:val="Hyperlink"/>
            <w:lang w:val="fr-FR"/>
          </w:rPr>
          <w:t>Calades</w:t>
        </w:r>
      </w:hyperlink>
      <w:r w:rsidR="00A2641A" w:rsidRPr="0032190F">
        <w:rPr>
          <w:lang w:val="fr-FR"/>
        </w:rPr>
        <w:t xml:space="preserve">, </w:t>
      </w:r>
      <w:r w:rsidRPr="0032190F">
        <w:rPr>
          <w:lang w:val="fr-FR"/>
        </w:rPr>
        <w:t>dans la vallée de la Durance</w:t>
      </w:r>
      <w:r w:rsidR="000266AE" w:rsidRPr="0032190F">
        <w:rPr>
          <w:lang w:val="fr-FR"/>
        </w:rPr>
        <w:t xml:space="preserve"> et à l’embouchure de celle-ci</w:t>
      </w:r>
      <w:r w:rsidRPr="0032190F">
        <w:rPr>
          <w:lang w:val="fr-FR"/>
        </w:rPr>
        <w:t xml:space="preserve">, a livré un poignard de type </w:t>
      </w:r>
      <w:hyperlink r:id="rId9942" w:anchor="Cul_Remedello" w:history="1">
        <w:r w:rsidRPr="0032190F">
          <w:rPr>
            <w:rStyle w:val="Hyperlink"/>
            <w:lang w:val="fr-FR"/>
          </w:rPr>
          <w:t>Remedello</w:t>
        </w:r>
      </w:hyperlink>
      <w:r w:rsidR="00183AA9" w:rsidRPr="0032190F">
        <w:rPr>
          <w:lang w:val="fr-FR"/>
        </w:rPr>
        <w:t xml:space="preserve"> (BIB 525 p. 267 (BIB 95 et 534 et 535)</w:t>
      </w:r>
      <w:r w:rsidR="00B31245" w:rsidRPr="0032190F">
        <w:rPr>
          <w:lang w:val="fr-FR"/>
        </w:rPr>
        <w:t xml:space="preserve"> et BIB 835 p. 73</w:t>
      </w:r>
      <w:r w:rsidR="00E90167" w:rsidRPr="0032190F">
        <w:rPr>
          <w:lang w:val="fr-FR"/>
        </w:rPr>
        <w:t xml:space="preserve"> et BIB 27 p. 292</w:t>
      </w:r>
      <w:r w:rsidR="00B31245" w:rsidRPr="0032190F">
        <w:rPr>
          <w:lang w:val="fr-FR"/>
        </w:rPr>
        <w:t xml:space="preserve">). </w:t>
      </w:r>
    </w:p>
    <w:p w14:paraId="0FB27C45" w14:textId="77777777" w:rsidR="008C1C85" w:rsidRPr="0032190F" w:rsidRDefault="008C1C85" w:rsidP="00242C0F">
      <w:pPr>
        <w:jc w:val="both"/>
        <w:rPr>
          <w:lang w:val="fr-FR"/>
        </w:rPr>
      </w:pPr>
    </w:p>
    <w:p w14:paraId="4D56186A" w14:textId="77777777" w:rsidR="007276EA" w:rsidRPr="0032190F" w:rsidRDefault="007276EA" w:rsidP="00242C0F">
      <w:pPr>
        <w:pStyle w:val="Heading2"/>
      </w:pPr>
      <w:r w:rsidRPr="0032190F">
        <w:t>Architecture</w:t>
      </w:r>
    </w:p>
    <w:p w14:paraId="7AF380EE" w14:textId="77777777" w:rsidR="007276EA" w:rsidRPr="0032190F" w:rsidRDefault="007276EA" w:rsidP="00242C0F">
      <w:pPr>
        <w:jc w:val="both"/>
        <w:rPr>
          <w:lang w:val="fr-FR"/>
        </w:rPr>
      </w:pPr>
    </w:p>
    <w:p w14:paraId="6AA63646" w14:textId="29372A3A" w:rsidR="008C1C85" w:rsidRPr="0032190F" w:rsidRDefault="008C1C85" w:rsidP="00242C0F">
      <w:pPr>
        <w:jc w:val="both"/>
        <w:rPr>
          <w:lang w:val="fr-FR"/>
        </w:rPr>
      </w:pPr>
      <w:r w:rsidRPr="0032190F">
        <w:rPr>
          <w:lang w:val="fr-FR"/>
        </w:rPr>
        <w:t xml:space="preserve">La tombe des Gavots est un dolmen à chambre allongée de forme trapézoïdale et </w:t>
      </w:r>
      <w:hyperlink r:id="rId9943" w:anchor="Cul_Megalith_t_dolmen_couloir" w:history="1">
        <w:r w:rsidR="00DC5D96" w:rsidRPr="0032190F">
          <w:rPr>
            <w:rStyle w:val="Hyperlink"/>
            <w:lang w:val="fr-FR"/>
          </w:rPr>
          <w:t>à couloir</w:t>
        </w:r>
      </w:hyperlink>
      <w:r w:rsidR="00DC5D96" w:rsidRPr="0032190F">
        <w:rPr>
          <w:lang w:val="fr-FR"/>
        </w:rPr>
        <w:t xml:space="preserve"> </w:t>
      </w:r>
      <w:r w:rsidRPr="0032190F">
        <w:rPr>
          <w:lang w:val="fr-FR"/>
        </w:rPr>
        <w:t>court</w:t>
      </w:r>
      <w:r w:rsidR="00242F4A" w:rsidRPr="0032190F">
        <w:rPr>
          <w:lang w:val="fr-FR"/>
        </w:rPr>
        <w:t xml:space="preserve"> édifié sur un sol d’argile rouge</w:t>
      </w:r>
      <w:r w:rsidR="00C45645" w:rsidRPr="0032190F">
        <w:rPr>
          <w:lang w:val="fr-FR"/>
        </w:rPr>
        <w:t xml:space="preserve">. Elle fait partie du groupe des </w:t>
      </w:r>
      <w:hyperlink r:id="rId9944" w:anchor="Cul_Dolmens_Provencaux" w:history="1">
        <w:r w:rsidR="008A4264" w:rsidRPr="0032190F">
          <w:rPr>
            <w:rStyle w:val="Hyperlink"/>
            <w:lang w:val="fr-FR"/>
          </w:rPr>
          <w:t>dolmens provençaux</w:t>
        </w:r>
      </w:hyperlink>
      <w:r w:rsidR="00DC5D96" w:rsidRPr="0032190F">
        <w:rPr>
          <w:lang w:val="fr-FR"/>
        </w:rPr>
        <w:t xml:space="preserve"> </w:t>
      </w:r>
      <w:r w:rsidR="00C45645" w:rsidRPr="0032190F">
        <w:rPr>
          <w:lang w:val="fr-FR"/>
        </w:rPr>
        <w:t xml:space="preserve">qui dérivent des hypogées de </w:t>
      </w:r>
      <w:hyperlink r:id="rId9945" w:anchor="Sit_Fontvieille" w:history="1">
        <w:r w:rsidR="00C45645" w:rsidRPr="0032190F">
          <w:rPr>
            <w:rStyle w:val="Hyperlink"/>
            <w:lang w:val="fr-FR"/>
          </w:rPr>
          <w:t>Fontvieille</w:t>
        </w:r>
      </w:hyperlink>
      <w:r w:rsidR="00C45645" w:rsidRPr="0032190F">
        <w:rPr>
          <w:lang w:val="fr-FR"/>
        </w:rPr>
        <w:t xml:space="preserve"> et notamment du dolmen de </w:t>
      </w:r>
      <w:hyperlink r:id="rId9946" w:anchor="Sit_Coutignargues" w:history="1">
        <w:r w:rsidR="00C45645" w:rsidRPr="0032190F">
          <w:rPr>
            <w:rStyle w:val="Hyperlink"/>
            <w:lang w:val="fr-FR"/>
          </w:rPr>
          <w:t>Coutignargues</w:t>
        </w:r>
      </w:hyperlink>
      <w:r w:rsidR="00C45645" w:rsidRPr="0032190F">
        <w:rPr>
          <w:lang w:val="fr-FR"/>
        </w:rPr>
        <w:t xml:space="preserve">, avec ce dernier, c’est le plus long de Provence avec </w:t>
      </w:r>
      <w:smartTag w:uri="urn:schemas-microsoft-com:office:smarttags" w:element="metricconverter">
        <w:smartTagPr>
          <w:attr w:name="ProductID" w:val="10 m"/>
        </w:smartTagPr>
        <w:r w:rsidR="00C45645" w:rsidRPr="0032190F">
          <w:rPr>
            <w:lang w:val="fr-FR"/>
          </w:rPr>
          <w:t>10 m</w:t>
        </w:r>
      </w:smartTag>
      <w:r w:rsidR="00C45645" w:rsidRPr="0032190F">
        <w:rPr>
          <w:lang w:val="fr-FR"/>
        </w:rPr>
        <w:t xml:space="preserve"> de long (BIB 566 p. 68 (BIB 1141)). Orienté SW-NE (couloir à N250) (BIB 566 p. 68).</w:t>
      </w:r>
    </w:p>
    <w:p w14:paraId="057D198A" w14:textId="77777777" w:rsidR="00C45645" w:rsidRPr="0032190F" w:rsidRDefault="00C45645" w:rsidP="00242C0F">
      <w:pPr>
        <w:jc w:val="both"/>
        <w:rPr>
          <w:lang w:val="fr-FR"/>
        </w:rPr>
      </w:pPr>
      <w:r w:rsidRPr="0032190F">
        <w:rPr>
          <w:lang w:val="fr-FR"/>
        </w:rPr>
        <w:t xml:space="preserve">La </w:t>
      </w:r>
      <w:r w:rsidRPr="0032190F">
        <w:rPr>
          <w:i/>
          <w:lang w:val="fr-FR"/>
        </w:rPr>
        <w:t>cella</w:t>
      </w:r>
      <w:r w:rsidRPr="0032190F">
        <w:rPr>
          <w:lang w:val="fr-FR"/>
        </w:rPr>
        <w:t xml:space="preserve"> présente une grande ressemblance avec celle de Coutinargues : plan trapézoïdal, même type de mur en pierres sèches et mêmes dimensions </w:t>
      </w:r>
      <w:r w:rsidR="00474FFC" w:rsidRPr="0032190F">
        <w:rPr>
          <w:lang w:val="fr-FR"/>
        </w:rPr>
        <w:t>(BIB 566 p. 68).</w:t>
      </w:r>
    </w:p>
    <w:p w14:paraId="2B496B25" w14:textId="77777777" w:rsidR="00474FFC" w:rsidRPr="0032190F" w:rsidRDefault="00474FFC" w:rsidP="00242C0F">
      <w:pPr>
        <w:jc w:val="both"/>
        <w:rPr>
          <w:lang w:val="fr-FR"/>
        </w:rPr>
      </w:pPr>
    </w:p>
    <w:p w14:paraId="3AA04422" w14:textId="77777777" w:rsidR="007276EA" w:rsidRPr="0032190F" w:rsidRDefault="007276EA" w:rsidP="00242C0F">
      <w:pPr>
        <w:pStyle w:val="Heading2"/>
      </w:pPr>
      <w:r w:rsidRPr="0032190F">
        <w:t>Céramique</w:t>
      </w:r>
    </w:p>
    <w:p w14:paraId="31629017" w14:textId="77777777" w:rsidR="007276EA" w:rsidRPr="0032190F" w:rsidRDefault="007276EA" w:rsidP="00242C0F">
      <w:pPr>
        <w:jc w:val="both"/>
        <w:rPr>
          <w:lang w:val="fr-FR"/>
        </w:rPr>
      </w:pPr>
    </w:p>
    <w:p w14:paraId="2D3E7DA0" w14:textId="77777777" w:rsidR="00474FFC" w:rsidRPr="0032190F" w:rsidRDefault="00474FFC" w:rsidP="00242C0F">
      <w:pPr>
        <w:jc w:val="both"/>
        <w:rPr>
          <w:lang w:val="fr-FR"/>
        </w:rPr>
      </w:pPr>
      <w:r w:rsidRPr="0032190F">
        <w:rPr>
          <w:lang w:val="fr-FR"/>
        </w:rPr>
        <w:t>La céramique comporte 2 formes de vases reconstituables : une écuelle à bords évasés et lèvre ourlée, une forme de vase de forme hémisphérique à carène haute, mais on a également des tessons dont un provenant d’un grand récipient à cordons en relief parallèles [on ne voit qu’un seu</w:t>
      </w:r>
      <w:r w:rsidR="00506F65" w:rsidRPr="0032190F">
        <w:rPr>
          <w:lang w:val="fr-FR"/>
        </w:rPr>
        <w:t>l de ces cordons sur le dessin]</w:t>
      </w:r>
      <w:r w:rsidRPr="0032190F">
        <w:rPr>
          <w:lang w:val="fr-FR"/>
        </w:rPr>
        <w:t>(BIB 566 p. 68).</w:t>
      </w:r>
    </w:p>
    <w:p w14:paraId="5166309A" w14:textId="77777777" w:rsidR="00E2269C" w:rsidRPr="0032190F" w:rsidRDefault="00E2269C" w:rsidP="00242C0F">
      <w:pPr>
        <w:jc w:val="both"/>
        <w:rPr>
          <w:lang w:val="fr-FR"/>
        </w:rPr>
      </w:pPr>
    </w:p>
    <w:p w14:paraId="586356BD" w14:textId="77777777" w:rsidR="007276EA" w:rsidRPr="0032190F" w:rsidRDefault="007276EA" w:rsidP="00242C0F">
      <w:pPr>
        <w:pStyle w:val="Heading2"/>
      </w:pPr>
      <w:r w:rsidRPr="0032190F">
        <w:t>Industrie lithique</w:t>
      </w:r>
    </w:p>
    <w:p w14:paraId="760385D8" w14:textId="77777777" w:rsidR="007276EA" w:rsidRPr="0032190F" w:rsidRDefault="007276EA" w:rsidP="00242C0F">
      <w:pPr>
        <w:jc w:val="both"/>
        <w:rPr>
          <w:lang w:val="fr-FR"/>
        </w:rPr>
      </w:pPr>
    </w:p>
    <w:p w14:paraId="0032B2F9" w14:textId="6370559E" w:rsidR="00474FFC" w:rsidRPr="0032190F" w:rsidRDefault="00474FFC" w:rsidP="00242C0F">
      <w:pPr>
        <w:jc w:val="both"/>
        <w:rPr>
          <w:lang w:val="fr-FR"/>
        </w:rPr>
      </w:pPr>
      <w:r w:rsidRPr="0032190F">
        <w:rPr>
          <w:lang w:val="fr-FR"/>
        </w:rPr>
        <w:lastRenderedPageBreak/>
        <w:t>L’outillage lithique comprend des lames toutes réalisées dans un silex lacustre zoné [</w:t>
      </w:r>
      <w:r w:rsidR="00C21EE6" w:rsidRPr="0032190F">
        <w:rPr>
          <w:lang w:val="fr-FR"/>
        </w:rPr>
        <w:t xml:space="preserve">oligocène : </w:t>
      </w:r>
      <w:hyperlink r:id="rId9947" w:anchor="Sit_Forcalquier" w:history="1">
        <w:r w:rsidR="00C21EE6" w:rsidRPr="0032190F">
          <w:rPr>
            <w:rStyle w:val="Hyperlink"/>
            <w:lang w:val="fr-FR"/>
          </w:rPr>
          <w:t>Forcalquier</w:t>
        </w:r>
      </w:hyperlink>
      <w:r w:rsidRPr="0032190F">
        <w:rPr>
          <w:lang w:val="fr-FR"/>
        </w:rPr>
        <w:t>] et son faiblement cacholonnées</w:t>
      </w:r>
      <w:r w:rsidR="006B3C98" w:rsidRPr="0032190F">
        <w:rPr>
          <w:lang w:val="fr-FR"/>
        </w:rPr>
        <w:t xml:space="preserve">. Parmi ces pièces, le poignard lithique long de </w:t>
      </w:r>
      <w:smartTag w:uri="urn:schemas-microsoft-com:office:smarttags" w:element="metricconverter">
        <w:smartTagPr>
          <w:attr w:name="ProductID" w:val="255 mm"/>
        </w:smartTagPr>
        <w:r w:rsidR="006B3C98" w:rsidRPr="0032190F">
          <w:rPr>
            <w:lang w:val="fr-FR"/>
          </w:rPr>
          <w:t>255 mm</w:t>
        </w:r>
      </w:smartTag>
      <w:r w:rsidR="006B3C98" w:rsidRPr="0032190F">
        <w:rPr>
          <w:lang w:val="fr-FR"/>
        </w:rPr>
        <w:t xml:space="preserve"> est avec celui découvert à </w:t>
      </w:r>
      <w:hyperlink r:id="rId9948" w:anchor="Sit_Enco_Botte" w:history="1">
        <w:r w:rsidR="006B3C98" w:rsidRPr="0032190F">
          <w:rPr>
            <w:rStyle w:val="Hyperlink"/>
            <w:lang w:val="fr-FR"/>
          </w:rPr>
          <w:t>Enco-de-Botte</w:t>
        </w:r>
      </w:hyperlink>
      <w:r w:rsidR="006B3C98" w:rsidRPr="0032190F">
        <w:rPr>
          <w:lang w:val="fr-FR"/>
        </w:rPr>
        <w:t xml:space="preserve"> (BIB 566 p. 70 (BIB 1141)) le plus long mis à ce jou</w:t>
      </w:r>
      <w:r w:rsidR="00880FBD" w:rsidRPr="0032190F">
        <w:rPr>
          <w:lang w:val="fr-FR"/>
        </w:rPr>
        <w:t>r en Provence. Il est recouvert</w:t>
      </w:r>
      <w:r w:rsidR="006B3C98" w:rsidRPr="0032190F">
        <w:rPr>
          <w:lang w:val="fr-FR"/>
        </w:rPr>
        <w:t xml:space="preserve"> sur ses 2/3 distaux par de larges retouches</w:t>
      </w:r>
      <w:r w:rsidR="00CD4107" w:rsidRPr="0032190F">
        <w:rPr>
          <w:lang w:val="fr-FR"/>
        </w:rPr>
        <w:t xml:space="preserve"> </w:t>
      </w:r>
      <w:hyperlink r:id="rId9949" w:anchor="Cul_Ateliers_Specialises" w:history="1">
        <w:r w:rsidR="00850D9A" w:rsidRPr="0032190F">
          <w:rPr>
            <w:rStyle w:val="Hyperlink"/>
            <w:lang w:val="fr-FR"/>
          </w:rPr>
          <w:t>bifaciales</w:t>
        </w:r>
      </w:hyperlink>
      <w:r w:rsidR="006B3C98" w:rsidRPr="0032190F">
        <w:rPr>
          <w:lang w:val="fr-FR"/>
        </w:rPr>
        <w:t xml:space="preserve"> parallèles et régulières. Sur ses bords, de fines retouches forment une dentelure continue (BIB 566 p. 70). 36 armatures de flèches (biconvexes, concavo-convexe, losangiques ou sublosangiques,…). </w:t>
      </w:r>
      <w:r w:rsidR="00577FE9" w:rsidRPr="0032190F">
        <w:rPr>
          <w:rFonts w:cs="Book Antiqua"/>
          <w:color w:val="221E1F"/>
          <w:szCs w:val="22"/>
          <w:lang w:val="fr-FR"/>
        </w:rPr>
        <w:t>Languette tri</w:t>
      </w:r>
      <w:r w:rsidR="00577FE9" w:rsidRPr="0032190F">
        <w:rPr>
          <w:rFonts w:cs="Book Antiqua"/>
          <w:color w:val="221E1F"/>
          <w:szCs w:val="22"/>
          <w:lang w:val="fr-FR"/>
        </w:rPr>
        <w:softHyphen/>
        <w:t xml:space="preserve">partite (BIB 1666). </w:t>
      </w:r>
      <w:r w:rsidR="006B3C98" w:rsidRPr="0032190F">
        <w:rPr>
          <w:lang w:val="fr-FR"/>
        </w:rPr>
        <w:t>Une petite hache polie (</w:t>
      </w:r>
      <w:smartTag w:uri="urn:schemas-microsoft-com:office:smarttags" w:element="metricconverter">
        <w:smartTagPr>
          <w:attr w:name="ProductID" w:val="47 mm"/>
        </w:smartTagPr>
        <w:r w:rsidR="006B3C98" w:rsidRPr="0032190F">
          <w:rPr>
            <w:lang w:val="fr-FR"/>
          </w:rPr>
          <w:t>47 mm</w:t>
        </w:r>
      </w:smartTag>
      <w:r w:rsidR="006B3C98" w:rsidRPr="0032190F">
        <w:rPr>
          <w:lang w:val="fr-FR"/>
        </w:rPr>
        <w:t xml:space="preserve">) en serpentinite. Les éléments de parure comprennent : des perles en tonnelet (cuivre), perles discoïdes en stéatite, perles en </w:t>
      </w:r>
      <w:hyperlink r:id="rId9950" w:anchor="Sit_Variscite" w:history="1">
        <w:r w:rsidR="00320346" w:rsidRPr="00320346">
          <w:rPr>
            <w:rStyle w:val="Hyperlink"/>
            <w:lang w:val="fr-FR"/>
          </w:rPr>
          <w:t>variscite</w:t>
        </w:r>
      </w:hyperlink>
      <w:r w:rsidR="006B3C98" w:rsidRPr="0032190F">
        <w:rPr>
          <w:lang w:val="fr-FR"/>
        </w:rPr>
        <w:t>, pendeloques à ailettes,</w:t>
      </w:r>
      <w:r w:rsidR="00E023F9" w:rsidRPr="0032190F">
        <w:rPr>
          <w:lang w:val="fr-FR"/>
        </w:rPr>
        <w:t xml:space="preserve"> bracelet en calcaire</w:t>
      </w:r>
      <w:r w:rsidR="006B3C98" w:rsidRPr="0032190F">
        <w:rPr>
          <w:lang w:val="fr-FR"/>
        </w:rPr>
        <w:t>… Pour les 2 perles en cuivre on peu en comparer une  à celle de l’hypogée de la Source</w:t>
      </w:r>
      <w:r w:rsidR="00066A99" w:rsidRPr="0032190F">
        <w:rPr>
          <w:lang w:val="fr-FR"/>
        </w:rPr>
        <w:t xml:space="preserve"> </w:t>
      </w:r>
      <w:r w:rsidR="00A2641A" w:rsidRPr="0032190F">
        <w:rPr>
          <w:lang w:val="fr-FR"/>
        </w:rPr>
        <w:t>(</w:t>
      </w:r>
      <w:hyperlink r:id="rId9951" w:anchor="Sit_Fontvieille" w:history="1">
        <w:r w:rsidR="00A2641A" w:rsidRPr="0032190F">
          <w:rPr>
            <w:rStyle w:val="Hyperlink"/>
            <w:lang w:val="fr-FR"/>
          </w:rPr>
          <w:t>Fontvieille</w:t>
        </w:r>
      </w:hyperlink>
      <w:r w:rsidR="00A2641A" w:rsidRPr="0032190F">
        <w:rPr>
          <w:lang w:val="fr-FR"/>
        </w:rPr>
        <w:t xml:space="preserve">) </w:t>
      </w:r>
      <w:r w:rsidR="006B3C98" w:rsidRPr="0032190F">
        <w:rPr>
          <w:lang w:val="fr-FR"/>
        </w:rPr>
        <w:t xml:space="preserve">et la seconde à celle du </w:t>
      </w:r>
      <w:hyperlink r:id="rId9952" w:anchor="Sit_San_Sebastien" w:history="1">
        <w:r w:rsidR="006B3C98" w:rsidRPr="0032190F">
          <w:rPr>
            <w:rStyle w:val="Hyperlink"/>
            <w:lang w:val="fr-FR"/>
          </w:rPr>
          <w:t>dolmen II de Saint-Sébastien</w:t>
        </w:r>
      </w:hyperlink>
      <w:r w:rsidR="006B3C98" w:rsidRPr="0032190F">
        <w:rPr>
          <w:lang w:val="fr-FR"/>
        </w:rPr>
        <w:t xml:space="preserve"> (BIB 566 p. 76).</w:t>
      </w:r>
    </w:p>
    <w:p w14:paraId="3408A58B" w14:textId="77777777" w:rsidR="00C21EE6" w:rsidRPr="0032190F" w:rsidRDefault="00C21EE6" w:rsidP="00242C0F">
      <w:pPr>
        <w:jc w:val="both"/>
        <w:rPr>
          <w:lang w:val="fr-FR"/>
        </w:rPr>
      </w:pPr>
    </w:p>
    <w:p w14:paraId="4AC389FB" w14:textId="77777777" w:rsidR="007276EA" w:rsidRPr="0032190F" w:rsidRDefault="007276EA" w:rsidP="00242C0F">
      <w:pPr>
        <w:pStyle w:val="Heading2"/>
      </w:pPr>
      <w:r w:rsidRPr="0032190F">
        <w:t>Métallurgie</w:t>
      </w:r>
    </w:p>
    <w:p w14:paraId="4A914B28" w14:textId="77777777" w:rsidR="007276EA" w:rsidRPr="0032190F" w:rsidRDefault="007276EA" w:rsidP="00242C0F">
      <w:pPr>
        <w:rPr>
          <w:lang w:val="fr-FR"/>
        </w:rPr>
      </w:pPr>
    </w:p>
    <w:p w14:paraId="42FD29BA" w14:textId="77777777" w:rsidR="007276EA" w:rsidRPr="0032190F" w:rsidRDefault="007276EA" w:rsidP="00242C0F">
      <w:pPr>
        <w:pStyle w:val="Heading3"/>
        <w:spacing w:line="240" w:lineRule="auto"/>
      </w:pPr>
      <w:r w:rsidRPr="0032190F">
        <w:t>Perle</w:t>
      </w:r>
    </w:p>
    <w:p w14:paraId="0536A981" w14:textId="77777777" w:rsidR="00C21EE6" w:rsidRPr="0032190F" w:rsidRDefault="00C21EE6" w:rsidP="00242C0F">
      <w:pPr>
        <w:jc w:val="both"/>
        <w:rPr>
          <w:lang w:val="fr-FR"/>
        </w:rPr>
      </w:pPr>
      <w:r w:rsidRPr="0032190F">
        <w:rPr>
          <w:lang w:val="fr-FR"/>
        </w:rPr>
        <w:t>La perle en cuivre possède 2% d’arsenic et les alènes bipointes sont également des cuivres où les impuretés dominantes sont l’arsenic, l’argent et le bismuth. La grosse perle ovoïde est plus proche du poignard par sa teneur en As (2%). Tous ces objets présentent donc une homogénéité en raison de leur teneur en Bi (BIB 835 p. 73 (BIB 838)</w:t>
      </w:r>
    </w:p>
    <w:p w14:paraId="1D1160AE" w14:textId="77777777" w:rsidR="00B31245" w:rsidRPr="0032190F" w:rsidRDefault="00B31245" w:rsidP="00242C0F">
      <w:pPr>
        <w:jc w:val="both"/>
        <w:rPr>
          <w:lang w:val="fr-FR"/>
        </w:rPr>
      </w:pPr>
    </w:p>
    <w:p w14:paraId="3EB6AA22" w14:textId="77777777" w:rsidR="007276EA" w:rsidRPr="0032190F" w:rsidRDefault="007276EA" w:rsidP="00242C0F">
      <w:pPr>
        <w:pStyle w:val="Heading3"/>
        <w:spacing w:line="240" w:lineRule="auto"/>
      </w:pPr>
      <w:r w:rsidRPr="0032190F">
        <w:t>Poignard</w:t>
      </w:r>
    </w:p>
    <w:p w14:paraId="00A9B9AA" w14:textId="77777777" w:rsidR="00B31245" w:rsidRPr="0032190F" w:rsidRDefault="00B31245" w:rsidP="00242C0F">
      <w:pPr>
        <w:jc w:val="both"/>
        <w:rPr>
          <w:lang w:val="fr-FR"/>
        </w:rPr>
      </w:pPr>
      <w:r w:rsidRPr="0032190F">
        <w:rPr>
          <w:lang w:val="fr-FR"/>
        </w:rPr>
        <w:t xml:space="preserve">La base du poignard </w:t>
      </w:r>
      <w:r w:rsidR="006B3C98" w:rsidRPr="0032190F">
        <w:rPr>
          <w:lang w:val="fr-FR"/>
        </w:rPr>
        <w:t xml:space="preserve">métallique </w:t>
      </w:r>
      <w:r w:rsidRPr="0032190F">
        <w:rPr>
          <w:lang w:val="fr-FR"/>
        </w:rPr>
        <w:t>porte « une languette rectangulaire percée d’un unique trou d</w:t>
      </w:r>
      <w:r w:rsidR="00510655" w:rsidRPr="0032190F">
        <w:rPr>
          <w:lang w:val="fr-FR"/>
        </w:rPr>
        <w:t xml:space="preserve">e </w:t>
      </w:r>
      <w:r w:rsidRPr="0032190F">
        <w:rPr>
          <w:lang w:val="fr-FR"/>
        </w:rPr>
        <w:t>rivetage caractéristique du type de Remedello. L’objet entie</w:t>
      </w:r>
      <w:r w:rsidR="00B04578" w:rsidRPr="0032190F">
        <w:rPr>
          <w:lang w:val="fr-FR"/>
        </w:rPr>
        <w:t>r</w:t>
      </w:r>
      <w:r w:rsidRPr="0032190F">
        <w:rPr>
          <w:lang w:val="fr-FR"/>
        </w:rPr>
        <w:t xml:space="preserve"> mesurait </w:t>
      </w:r>
      <w:smartTag w:uri="urn:schemas-microsoft-com:office:smarttags" w:element="metricconverter">
        <w:smartTagPr>
          <w:attr w:name="ProductID" w:val="13,5 cm"/>
        </w:smartTagPr>
        <w:r w:rsidRPr="0032190F">
          <w:rPr>
            <w:lang w:val="fr-FR"/>
          </w:rPr>
          <w:t>13,5 cm</w:t>
        </w:r>
      </w:smartTag>
      <w:r w:rsidRPr="0032190F">
        <w:rPr>
          <w:lang w:val="fr-FR"/>
        </w:rPr>
        <w:t xml:space="preserve"> de long pour une largeur de base de </w:t>
      </w:r>
      <w:smartTag w:uri="urn:schemas-microsoft-com:office:smarttags" w:element="metricconverter">
        <w:smartTagPr>
          <w:attr w:name="ProductID" w:val="5,3 cm"/>
        </w:smartTagPr>
        <w:r w:rsidRPr="0032190F">
          <w:rPr>
            <w:lang w:val="fr-FR"/>
          </w:rPr>
          <w:t>5,3 cm</w:t>
        </w:r>
      </w:smartTag>
      <w:r w:rsidRPr="0032190F">
        <w:rPr>
          <w:lang w:val="fr-FR"/>
        </w:rPr>
        <w:t xml:space="preserve">. L’épaisseur moyenne  de la lame et de </w:t>
      </w:r>
      <w:smartTag w:uri="urn:schemas-microsoft-com:office:smarttags" w:element="metricconverter">
        <w:smartTagPr>
          <w:attr w:name="ProductID" w:val="2 mm"/>
        </w:smartTagPr>
        <w:r w:rsidRPr="0032190F">
          <w:rPr>
            <w:lang w:val="fr-FR"/>
          </w:rPr>
          <w:t>2 mm</w:t>
        </w:r>
      </w:smartTag>
      <w:r w:rsidRPr="0032190F">
        <w:rPr>
          <w:lang w:val="fr-FR"/>
        </w:rPr>
        <w:t xml:space="preserve"> renforcée sur les deux côtés (…) Cette perforation est placée dans le prolongement de l’axe médian de la lame ce qui tendrait </w:t>
      </w:r>
      <w:r w:rsidR="00CB4568" w:rsidRPr="0032190F">
        <w:rPr>
          <w:lang w:val="fr-FR"/>
        </w:rPr>
        <w:t>à</w:t>
      </w:r>
      <w:r w:rsidRPr="0032190F">
        <w:rPr>
          <w:lang w:val="fr-FR"/>
        </w:rPr>
        <w:t xml:space="preserve"> prouver qu’il s’agit d’une lame de poignard et non d’une hallebarde » (BIB 95)</w:t>
      </w:r>
    </w:p>
    <w:p w14:paraId="0A446409" w14:textId="77777777" w:rsidR="00B31245" w:rsidRPr="0032190F" w:rsidRDefault="00B31245" w:rsidP="00242C0F">
      <w:pPr>
        <w:jc w:val="both"/>
        <w:rPr>
          <w:lang w:val="fr-FR"/>
        </w:rPr>
      </w:pPr>
    </w:p>
    <w:p w14:paraId="7CBE665D" w14:textId="0ECCD362" w:rsidR="00183AA9" w:rsidRPr="0032190F" w:rsidRDefault="00B31245" w:rsidP="00242C0F">
      <w:pPr>
        <w:jc w:val="both"/>
        <w:rPr>
          <w:lang w:val="fr-FR"/>
        </w:rPr>
      </w:pPr>
      <w:r w:rsidRPr="0032190F">
        <w:rPr>
          <w:lang w:val="fr-FR"/>
        </w:rPr>
        <w:t>L</w:t>
      </w:r>
      <w:r w:rsidR="00183AA9" w:rsidRPr="0032190F">
        <w:rPr>
          <w:lang w:val="fr-FR"/>
        </w:rPr>
        <w:t>a découverte</w:t>
      </w:r>
      <w:r w:rsidRPr="0032190F">
        <w:rPr>
          <w:lang w:val="fr-FR"/>
        </w:rPr>
        <w:t xml:space="preserve"> d’un poignard rémedellien</w:t>
      </w:r>
      <w:r w:rsidR="00A5509D" w:rsidRPr="0032190F">
        <w:rPr>
          <w:lang w:val="fr-FR"/>
        </w:rPr>
        <w:t xml:space="preserve"> (BIB 566 et 95)</w:t>
      </w:r>
      <w:r w:rsidR="00183AA9" w:rsidRPr="0032190F">
        <w:rPr>
          <w:lang w:val="fr-FR"/>
        </w:rPr>
        <w:t xml:space="preserve">, sur le cour inférieur de la Durance, suggère l’existence de voies continentales qui par les cols alpestres, mettaient en relation, dès la fin du </w:t>
      </w:r>
      <w:r w:rsidR="00506F65" w:rsidRPr="0032190F">
        <w:rPr>
          <w:lang w:val="fr-FR"/>
        </w:rPr>
        <w:t>4</w:t>
      </w:r>
      <w:r w:rsidR="00506F65" w:rsidRPr="0032190F">
        <w:rPr>
          <w:vertAlign w:val="superscript"/>
          <w:lang w:val="fr-FR"/>
        </w:rPr>
        <w:t>e</w:t>
      </w:r>
      <w:r w:rsidR="00183AA9" w:rsidRPr="0032190F">
        <w:rPr>
          <w:lang w:val="fr-FR"/>
        </w:rPr>
        <w:t xml:space="preserve">millénaire la plaine du Pô et les régions rhodaniennes (BIB 95), qui pourrait notamment passer par la ligne théorique de jonction </w:t>
      </w:r>
      <w:r w:rsidR="00037A3C" w:rsidRPr="0032190F">
        <w:rPr>
          <w:lang w:val="fr-FR"/>
        </w:rPr>
        <w:t>suivant le cours du</w:t>
      </w:r>
      <w:r w:rsidR="00183AA9" w:rsidRPr="0032190F">
        <w:rPr>
          <w:lang w:val="fr-FR"/>
        </w:rPr>
        <w:t xml:space="preserve"> Pô, le col du Longet</w:t>
      </w:r>
      <w:r w:rsidR="00037A3C" w:rsidRPr="0032190F">
        <w:rPr>
          <w:lang w:val="fr-FR"/>
        </w:rPr>
        <w:t xml:space="preserve"> (</w:t>
      </w:r>
      <w:r w:rsidR="00183AA9" w:rsidRPr="0032190F">
        <w:rPr>
          <w:lang w:val="fr-FR"/>
        </w:rPr>
        <w:t xml:space="preserve">à proximité de la </w:t>
      </w:r>
      <w:hyperlink r:id="rId9953" w:anchor="Sit_Roche_Poignards" w:history="1">
        <w:r w:rsidR="00183AA9" w:rsidRPr="0032190F">
          <w:rPr>
            <w:rStyle w:val="Hyperlink"/>
            <w:lang w:val="fr-FR"/>
          </w:rPr>
          <w:t>Roche des Poignards</w:t>
        </w:r>
      </w:hyperlink>
      <w:r w:rsidR="00183AA9" w:rsidRPr="0032190F">
        <w:rPr>
          <w:lang w:val="fr-FR"/>
        </w:rPr>
        <w:t xml:space="preserve"> des Oullas</w:t>
      </w:r>
      <w:r w:rsidR="00037A3C" w:rsidRPr="0032190F">
        <w:rPr>
          <w:lang w:val="fr-FR"/>
        </w:rPr>
        <w:t>)</w:t>
      </w:r>
      <w:r w:rsidR="00183AA9" w:rsidRPr="0032190F">
        <w:rPr>
          <w:lang w:val="fr-FR"/>
        </w:rPr>
        <w:t>, et le dolmen d’Orgon-Le Mas des Gavots (BIB 525 p. 267)</w:t>
      </w:r>
      <w:r w:rsidR="0053638A" w:rsidRPr="0032190F">
        <w:rPr>
          <w:lang w:val="fr-FR"/>
        </w:rPr>
        <w:t>.</w:t>
      </w:r>
      <w:r w:rsidR="00646CE0" w:rsidRPr="0032190F">
        <w:rPr>
          <w:lang w:val="fr-FR"/>
        </w:rPr>
        <w:t xml:space="preserve">Très proches géographiquement de l’habitat des </w:t>
      </w:r>
      <w:hyperlink r:id="rId9954" w:anchor="Sit_Calades" w:history="1">
        <w:r w:rsidR="00646CE0" w:rsidRPr="0032190F">
          <w:rPr>
            <w:rStyle w:val="Hyperlink"/>
            <w:lang w:val="fr-FR"/>
          </w:rPr>
          <w:t>Calades</w:t>
        </w:r>
      </w:hyperlink>
      <w:r w:rsidR="00506F65" w:rsidRPr="0032190F">
        <w:rPr>
          <w:lang w:val="fr-FR"/>
        </w:rPr>
        <w:t>, ces deux sites partag</w:t>
      </w:r>
      <w:r w:rsidR="00646CE0" w:rsidRPr="0032190F">
        <w:rPr>
          <w:lang w:val="fr-FR"/>
        </w:rPr>
        <w:t>e</w:t>
      </w:r>
      <w:r w:rsidR="00506F65" w:rsidRPr="0032190F">
        <w:rPr>
          <w:lang w:val="fr-FR"/>
        </w:rPr>
        <w:t>n</w:t>
      </w:r>
      <w:r w:rsidR="00646CE0" w:rsidRPr="0032190F">
        <w:rPr>
          <w:lang w:val="fr-FR"/>
        </w:rPr>
        <w:t>t également des similitudes dans les compositions métallifères des objets qu’on y trouve (BIB 835 p. 73</w:t>
      </w:r>
      <w:r w:rsidR="00DB6B0B" w:rsidRPr="0032190F">
        <w:rPr>
          <w:lang w:val="fr-FR"/>
        </w:rPr>
        <w:t xml:space="preserve"> et BIB 96 p. 370-371 fig. 18</w:t>
      </w:r>
      <w:r w:rsidR="00646CE0" w:rsidRPr="0032190F">
        <w:rPr>
          <w:lang w:val="fr-FR"/>
        </w:rPr>
        <w:t>)</w:t>
      </w:r>
    </w:p>
    <w:p w14:paraId="2F69F2DD" w14:textId="77777777" w:rsidR="00531744" w:rsidRPr="0032190F" w:rsidRDefault="00531744" w:rsidP="00242C0F">
      <w:pPr>
        <w:jc w:val="both"/>
        <w:rPr>
          <w:lang w:val="fr-FR"/>
        </w:rPr>
      </w:pPr>
      <w:r w:rsidRPr="0032190F">
        <w:rPr>
          <w:lang w:val="fr-FR"/>
        </w:rPr>
        <w:t>La compo</w:t>
      </w:r>
      <w:r w:rsidR="00506F65" w:rsidRPr="0032190F">
        <w:rPr>
          <w:lang w:val="fr-FR"/>
        </w:rPr>
        <w:t>sition du poignard: présence d’a</w:t>
      </w:r>
      <w:r w:rsidRPr="0032190F">
        <w:rPr>
          <w:lang w:val="fr-FR"/>
        </w:rPr>
        <w:t>rsenic (2%) et de bismuth (0,2%), absence de Sb (antimoine), est similaire aux productions rémédelliennes (BIB 835 p. 73 et 95 p. 190 et BIB 96 p. 369-372 et BIB 553 p. 31 (BIB 556).</w:t>
      </w:r>
    </w:p>
    <w:p w14:paraId="0E96C7E7" w14:textId="77777777" w:rsidR="0053638A" w:rsidRPr="0032190F" w:rsidRDefault="0053638A" w:rsidP="00242C0F">
      <w:pPr>
        <w:jc w:val="both"/>
        <w:rPr>
          <w:lang w:val="fr-FR"/>
        </w:rPr>
      </w:pPr>
    </w:p>
    <w:p w14:paraId="497FA490" w14:textId="77777777" w:rsidR="004522DF" w:rsidRPr="0032190F" w:rsidRDefault="004522DF" w:rsidP="00426FF9">
      <w:pPr>
        <w:pStyle w:val="Heading1"/>
      </w:pPr>
      <w:bookmarkStart w:id="4067" w:name="Sit_Emile_Villard"/>
      <w:r w:rsidRPr="0032190F">
        <w:t>ABRI EMILE VILLARD</w:t>
      </w:r>
    </w:p>
    <w:bookmarkEnd w:id="4067"/>
    <w:p w14:paraId="40D8F244" w14:textId="77777777" w:rsidR="004522DF" w:rsidRPr="0032190F" w:rsidRDefault="004522DF" w:rsidP="00242C0F">
      <w:pPr>
        <w:rPr>
          <w:lang w:val="fr-FR"/>
        </w:rPr>
      </w:pPr>
    </w:p>
    <w:p w14:paraId="5DD2FF41" w14:textId="77777777" w:rsidR="004522DF" w:rsidRPr="0032190F" w:rsidRDefault="0079741F" w:rsidP="00242C0F">
      <w:pPr>
        <w:rPr>
          <w:lang w:val="fr-FR"/>
        </w:rPr>
      </w:pPr>
      <w:r w:rsidRPr="0032190F">
        <w:rPr>
          <w:lang w:val="fr-FR"/>
        </w:rPr>
        <w:t>L’ Abri Émile Villard (</w:t>
      </w:r>
      <w:r w:rsidR="00387C1A" w:rsidRPr="0032190F">
        <w:rPr>
          <w:lang w:val="fr-FR"/>
        </w:rPr>
        <w:t xml:space="preserve">Saint-Chamas, </w:t>
      </w:r>
      <w:r w:rsidRPr="0032190F">
        <w:rPr>
          <w:lang w:val="fr-FR"/>
        </w:rPr>
        <w:t>Bouche-du-Rhône) a livré une lame du Grand-</w:t>
      </w:r>
      <w:r w:rsidR="00E568DE" w:rsidRPr="0032190F">
        <w:rPr>
          <w:lang w:val="fr-FR"/>
        </w:rPr>
        <w:t>Pressigny</w:t>
      </w:r>
      <w:r w:rsidRPr="0032190F">
        <w:rPr>
          <w:lang w:val="fr-FR"/>
        </w:rPr>
        <w:t xml:space="preserve"> d’une longueur exceptionnelle (BIB 579 p. 142 (BIB </w:t>
      </w:r>
    </w:p>
    <w:p w14:paraId="029757AE" w14:textId="77777777" w:rsidR="004522DF" w:rsidRPr="0032190F" w:rsidRDefault="004522DF" w:rsidP="00242C0F">
      <w:pPr>
        <w:rPr>
          <w:lang w:val="fr-FR"/>
        </w:rPr>
      </w:pPr>
    </w:p>
    <w:p w14:paraId="030B5361" w14:textId="77777777" w:rsidR="0018140F" w:rsidRPr="0032190F" w:rsidRDefault="0018140F" w:rsidP="00426FF9">
      <w:pPr>
        <w:pStyle w:val="Heading1"/>
      </w:pPr>
      <w:bookmarkStart w:id="4068" w:name="Sit_Soyons"/>
      <w:r w:rsidRPr="0032190F">
        <w:t>SOYONS (Tumulus de)</w:t>
      </w:r>
    </w:p>
    <w:bookmarkEnd w:id="4068"/>
    <w:p w14:paraId="648A6750" w14:textId="77777777" w:rsidR="0018140F" w:rsidRPr="0032190F" w:rsidRDefault="0018140F" w:rsidP="00242C0F">
      <w:pPr>
        <w:rPr>
          <w:lang w:val="fr-FR"/>
        </w:rPr>
      </w:pPr>
    </w:p>
    <w:p w14:paraId="2CAA45F2" w14:textId="77777777" w:rsidR="00F80831" w:rsidRPr="0032190F" w:rsidRDefault="00D12BCC" w:rsidP="00242C0F">
      <w:pPr>
        <w:autoSpaceDE w:val="0"/>
        <w:autoSpaceDN w:val="0"/>
        <w:adjustRightInd w:val="0"/>
        <w:rPr>
          <w:lang w:val="fr-FR"/>
        </w:rPr>
      </w:pPr>
      <w:r w:rsidRPr="0032190F">
        <w:rPr>
          <w:lang w:val="fr-FR"/>
        </w:rPr>
        <w:t xml:space="preserve">Le tumulus du Serres d’Aurouze à </w:t>
      </w:r>
      <w:r w:rsidR="0018140F" w:rsidRPr="0032190F">
        <w:rPr>
          <w:lang w:val="fr-FR"/>
        </w:rPr>
        <w:t xml:space="preserve">Soyons (Ardèche) </w:t>
      </w:r>
      <w:r w:rsidR="00F80831" w:rsidRPr="0032190F">
        <w:rPr>
          <w:lang w:val="fr-FR"/>
        </w:rPr>
        <w:t xml:space="preserve">a un caisson funéraire sous tumulus. Il a </w:t>
      </w:r>
    </w:p>
    <w:p w14:paraId="1B4A179A" w14:textId="6350419B" w:rsidR="0018140F" w:rsidRPr="0032190F" w:rsidRDefault="0018140F" w:rsidP="00242C0F">
      <w:pPr>
        <w:rPr>
          <w:lang w:val="fr-FR"/>
        </w:rPr>
      </w:pPr>
      <w:r w:rsidRPr="0032190F">
        <w:rPr>
          <w:lang w:val="fr-FR"/>
        </w:rPr>
        <w:lastRenderedPageBreak/>
        <w:t xml:space="preserve">a livré une lame </w:t>
      </w:r>
      <w:r w:rsidR="00A1757F" w:rsidRPr="0032190F">
        <w:rPr>
          <w:lang w:val="fr-FR"/>
        </w:rPr>
        <w:t>rhomboïdale</w:t>
      </w:r>
      <w:r w:rsidRPr="0032190F">
        <w:rPr>
          <w:lang w:val="fr-FR"/>
        </w:rPr>
        <w:t xml:space="preserve"> en cuivre (BIB 525 p. 267) </w:t>
      </w:r>
      <w:r w:rsidR="00A1757F" w:rsidRPr="0032190F">
        <w:rPr>
          <w:lang w:val="fr-FR"/>
        </w:rPr>
        <w:t xml:space="preserve">de type </w:t>
      </w:r>
      <w:hyperlink r:id="rId9955" w:anchor="Cul_Ciempozuelos_poig" w:history="1">
        <w:r w:rsidR="00B11413" w:rsidRPr="0032190F">
          <w:rPr>
            <w:rStyle w:val="Hyperlink"/>
            <w:lang w:val="fr-FR"/>
          </w:rPr>
          <w:t>Ciempozuelos</w:t>
        </w:r>
      </w:hyperlink>
      <w:r w:rsidR="00B11413" w:rsidRPr="0032190F">
        <w:rPr>
          <w:lang w:val="fr-FR"/>
        </w:rPr>
        <w:t xml:space="preserve"> </w:t>
      </w:r>
      <w:r w:rsidR="00A1757F" w:rsidRPr="0032190F">
        <w:rPr>
          <w:lang w:val="fr-FR"/>
        </w:rPr>
        <w:t>(BIB 525 p. 267 (BIB 534 et 536))</w:t>
      </w:r>
      <w:r w:rsidR="00D12BCC" w:rsidRPr="0032190F">
        <w:rPr>
          <w:lang w:val="fr-FR"/>
        </w:rPr>
        <w:t xml:space="preserve"> attibué au </w:t>
      </w:r>
      <w:hyperlink r:id="rId9956" w:anchor="Cul_Campaniforme" w:history="1">
        <w:r w:rsidR="00D12BCC" w:rsidRPr="0032190F">
          <w:rPr>
            <w:rStyle w:val="Hyperlink"/>
            <w:lang w:val="fr-FR"/>
          </w:rPr>
          <w:t>campaniforme</w:t>
        </w:r>
      </w:hyperlink>
      <w:r w:rsidR="00D12BCC" w:rsidRPr="0032190F">
        <w:rPr>
          <w:lang w:val="fr-FR"/>
        </w:rPr>
        <w:t xml:space="preserve"> (BIB 971 p. 130)</w:t>
      </w:r>
      <w:r w:rsidR="00F80831" w:rsidRPr="0032190F">
        <w:rPr>
          <w:lang w:val="fr-FR"/>
        </w:rPr>
        <w:t xml:space="preserve"> de</w:t>
      </w:r>
      <w:r w:rsidR="00B22C34" w:rsidRPr="0032190F">
        <w:rPr>
          <w:lang w:val="fr-FR"/>
        </w:rPr>
        <w:t xml:space="preserve"> la p</w:t>
      </w:r>
      <w:r w:rsidR="00F80831" w:rsidRPr="0032190F">
        <w:rPr>
          <w:lang w:val="fr-FR"/>
        </w:rPr>
        <w:t>hase 3 récente (incisé et peigné-estampé) (BIB 971 p. 244 catalogue).</w:t>
      </w:r>
    </w:p>
    <w:p w14:paraId="04783BC0" w14:textId="77777777" w:rsidR="00F80831" w:rsidRPr="0032190F" w:rsidRDefault="00F80831" w:rsidP="00242C0F">
      <w:pPr>
        <w:rPr>
          <w:lang w:val="fr-FR"/>
        </w:rPr>
      </w:pPr>
    </w:p>
    <w:p w14:paraId="1398EF32" w14:textId="77777777" w:rsidR="00F80831" w:rsidRPr="0032190F" w:rsidRDefault="00F80831" w:rsidP="00242C0F">
      <w:pPr>
        <w:autoSpaceDE w:val="0"/>
        <w:autoSpaceDN w:val="0"/>
        <w:adjustRightInd w:val="0"/>
        <w:rPr>
          <w:lang w:val="fr-FR"/>
        </w:rPr>
      </w:pPr>
      <w:r w:rsidRPr="0032190F">
        <w:rPr>
          <w:sz w:val="20"/>
          <w:szCs w:val="20"/>
          <w:lang w:val="fr-FR"/>
        </w:rPr>
        <w:t>As : 0,3 ; Zn : 0,2 ; Bi : 0,07 ; Ni : 0,05 ; Ag : 0,04</w:t>
      </w:r>
      <w:r w:rsidRPr="0032190F">
        <w:rPr>
          <w:lang w:val="fr-FR"/>
        </w:rPr>
        <w:t xml:space="preserve"> (analyses M.J. Maréchal), soit un cuivre presque pur (BIB 971 p. 244 catalogue).</w:t>
      </w:r>
    </w:p>
    <w:p w14:paraId="6D1D1EB6" w14:textId="77777777" w:rsidR="00792FFB" w:rsidRPr="0032190F" w:rsidRDefault="00792FFB" w:rsidP="00242C0F">
      <w:pPr>
        <w:autoSpaceDE w:val="0"/>
        <w:autoSpaceDN w:val="0"/>
        <w:adjustRightInd w:val="0"/>
        <w:rPr>
          <w:lang w:val="fr-FR"/>
        </w:rPr>
      </w:pPr>
    </w:p>
    <w:p w14:paraId="11302C3F" w14:textId="51FE5E1A" w:rsidR="00792FFB" w:rsidRPr="0032190F" w:rsidRDefault="00792FFB" w:rsidP="00242C0F">
      <w:pPr>
        <w:autoSpaceDE w:val="0"/>
        <w:autoSpaceDN w:val="0"/>
        <w:adjustRightInd w:val="0"/>
        <w:rPr>
          <w:lang w:val="fr-FR"/>
        </w:rPr>
      </w:pPr>
      <w:r w:rsidRPr="0032190F">
        <w:rPr>
          <w:lang w:val="fr-FR"/>
        </w:rPr>
        <w:t xml:space="preserve">De forme ressemblante à celui de </w:t>
      </w:r>
      <w:hyperlink r:id="rId9957" w:anchor="Sit_Balance" w:history="1">
        <w:r w:rsidR="005833CB" w:rsidRPr="0032190F">
          <w:rPr>
            <w:rStyle w:val="Hyperlink"/>
            <w:lang w:val="fr-FR"/>
          </w:rPr>
          <w:t>L</w:t>
        </w:r>
        <w:r w:rsidRPr="0032190F">
          <w:rPr>
            <w:rStyle w:val="Hyperlink"/>
            <w:lang w:val="fr-FR"/>
          </w:rPr>
          <w:t>a Balance</w:t>
        </w:r>
      </w:hyperlink>
      <w:r w:rsidRPr="0032190F">
        <w:rPr>
          <w:lang w:val="fr-FR"/>
        </w:rPr>
        <w:t xml:space="preserve"> (SS BIB)</w:t>
      </w:r>
    </w:p>
    <w:p w14:paraId="001E37BF" w14:textId="77777777" w:rsidR="00C237B7" w:rsidRPr="0032190F" w:rsidRDefault="00C237B7" w:rsidP="00242C0F">
      <w:pPr>
        <w:autoSpaceDE w:val="0"/>
        <w:autoSpaceDN w:val="0"/>
        <w:adjustRightInd w:val="0"/>
        <w:rPr>
          <w:lang w:val="fr-FR"/>
        </w:rPr>
      </w:pPr>
    </w:p>
    <w:p w14:paraId="224D391C" w14:textId="77777777" w:rsidR="00C237B7" w:rsidRPr="0032190F" w:rsidRDefault="00C237B7" w:rsidP="00426FF9">
      <w:pPr>
        <w:pStyle w:val="Heading1"/>
      </w:pPr>
      <w:bookmarkStart w:id="4069" w:name="Sit_Malpas"/>
      <w:r w:rsidRPr="0032190F">
        <w:t>MALPAS</w:t>
      </w:r>
    </w:p>
    <w:bookmarkEnd w:id="4069"/>
    <w:p w14:paraId="0794ACC9" w14:textId="77777777" w:rsidR="00C237B7" w:rsidRPr="0032190F" w:rsidRDefault="00C237B7" w:rsidP="00242C0F">
      <w:pPr>
        <w:autoSpaceDE w:val="0"/>
        <w:autoSpaceDN w:val="0"/>
        <w:adjustRightInd w:val="0"/>
        <w:rPr>
          <w:lang w:val="fr-FR"/>
        </w:rPr>
      </w:pPr>
    </w:p>
    <w:p w14:paraId="6DB55310" w14:textId="77777777" w:rsidR="00C237B7" w:rsidRPr="0032190F" w:rsidRDefault="00C237B7" w:rsidP="00C237B7">
      <w:pPr>
        <w:jc w:val="both"/>
        <w:rPr>
          <w:rStyle w:val="Hyperlink"/>
          <w:color w:val="000000" w:themeColor="text1"/>
          <w:u w:val="none"/>
          <w:lang w:val="fr-FR"/>
        </w:rPr>
      </w:pPr>
      <w:r w:rsidRPr="0032190F">
        <w:rPr>
          <w:rStyle w:val="Hyperlink"/>
          <w:color w:val="000000" w:themeColor="text1"/>
          <w:u w:val="none"/>
          <w:lang w:val="fr-FR"/>
        </w:rPr>
        <w:t>Le site du Malpa (Soyons, Ardèche) est un habitat daté du Bronze final et du Fer 1 (BIB 2070)</w:t>
      </w:r>
    </w:p>
    <w:p w14:paraId="604087EB" w14:textId="6F56ED55" w:rsidR="00C237B7" w:rsidRPr="0032190F" w:rsidRDefault="00C237B7" w:rsidP="00C237B7">
      <w:pPr>
        <w:autoSpaceDE w:val="0"/>
        <w:autoSpaceDN w:val="0"/>
        <w:adjustRightInd w:val="0"/>
        <w:jc w:val="both"/>
        <w:rPr>
          <w:lang w:val="fr-FR"/>
        </w:rPr>
      </w:pPr>
      <w:r w:rsidRPr="0032190F">
        <w:rPr>
          <w:lang w:val="fr-FR"/>
        </w:rPr>
        <w:t>Le site de Malpas, proche de Soyons, est un éperon calcaire occupé sur une surface de ~3 ha. Il se situe à proximité d’un gué. Les occupations concernent le BF 3a, BF 3b, ... jusqu’au 5</w:t>
      </w:r>
      <w:r w:rsidRPr="0032190F">
        <w:rPr>
          <w:vertAlign w:val="superscript"/>
          <w:lang w:val="fr-FR"/>
        </w:rPr>
        <w:t>e</w:t>
      </w:r>
      <w:r w:rsidRPr="0032190F">
        <w:rPr>
          <w:lang w:val="fr-FR"/>
        </w:rPr>
        <w:t xml:space="preserve"> s. aec. C’est le seul site de hauteur entre Montélimar et Valence. Le site comprend un mur à blocs de parement daté du 5</w:t>
      </w:r>
      <w:r w:rsidRPr="0032190F">
        <w:rPr>
          <w:vertAlign w:val="superscript"/>
          <w:lang w:val="fr-FR"/>
        </w:rPr>
        <w:t>e</w:t>
      </w:r>
      <w:r w:rsidRPr="0032190F">
        <w:rPr>
          <w:lang w:val="fr-FR"/>
        </w:rPr>
        <w:t xml:space="preserve"> aec. La céramique du 5</w:t>
      </w:r>
      <w:r w:rsidRPr="0032190F">
        <w:rPr>
          <w:vertAlign w:val="superscript"/>
          <w:lang w:val="fr-FR"/>
        </w:rPr>
        <w:t>e</w:t>
      </w:r>
      <w:r w:rsidRPr="0032190F">
        <w:rPr>
          <w:lang w:val="fr-FR"/>
        </w:rPr>
        <w:t xml:space="preserve"> s. compte des amphores massaliètes, de la pâte claire peinte </w:t>
      </w:r>
      <w:r w:rsidR="00A65F75" w:rsidRPr="0032190F">
        <w:rPr>
          <w:lang w:val="fr-FR"/>
        </w:rPr>
        <w:t>(</w:t>
      </w:r>
      <w:hyperlink r:id="rId9958" w:anchor="Typ_Cera_CL_peinte" w:history="1">
        <w:r w:rsidR="00376BCC" w:rsidRPr="0032190F">
          <w:rPr>
            <w:rStyle w:val="Hyperlink"/>
            <w:sz w:val="20"/>
            <w:lang w:val="fr-FR"/>
          </w:rPr>
          <w:t>CL-PEINTE</w:t>
        </w:r>
      </w:hyperlink>
      <w:r w:rsidR="00A65F75" w:rsidRPr="0032190F">
        <w:rPr>
          <w:lang w:val="fr-FR"/>
        </w:rPr>
        <w:t xml:space="preserve">) </w:t>
      </w:r>
      <w:r w:rsidRPr="0032190F">
        <w:rPr>
          <w:lang w:val="fr-FR"/>
        </w:rPr>
        <w:t xml:space="preserve">et de la </w:t>
      </w:r>
      <w:hyperlink r:id="rId9959" w:anchor="Typ_Cera_G_monochrome" w:history="1">
        <w:r w:rsidR="008C52EA" w:rsidRPr="0032190F">
          <w:rPr>
            <w:rStyle w:val="Hyperlink"/>
            <w:lang w:val="fr-FR"/>
          </w:rPr>
          <w:t>grise monochrome</w:t>
        </w:r>
      </w:hyperlink>
      <w:r w:rsidRPr="0032190F">
        <w:rPr>
          <w:lang w:val="fr-FR"/>
        </w:rPr>
        <w:t xml:space="preserve"> ce qui est classique dans les sites à importation. Découverte d’un bloc gravé d’une grille (~</w:t>
      </w:r>
      <w:hyperlink r:id="rId9960" w:anchor="Cul_Art_TAC_T_g_marelle" w:history="1">
        <w:r w:rsidR="00E31D08" w:rsidRPr="003A29A9">
          <w:rPr>
            <w:rStyle w:val="Hyperlink"/>
            <w:lang w:val="fr-FR"/>
          </w:rPr>
          <w:t>marelle</w:t>
        </w:r>
      </w:hyperlink>
      <w:r w:rsidRPr="0032190F">
        <w:rPr>
          <w:lang w:val="fr-FR"/>
        </w:rPr>
        <w:t xml:space="preserve">), d’un dé à jouer, d’un lécythe, d’une mortière massaliète. Au BF 3b : occupation importante, aménagement d’une fortification (levée de terre + enceinte palissadée)  (BIB B. Dutreuil </w:t>
      </w:r>
      <w:r w:rsidRPr="0032190F">
        <w:rPr>
          <w:i/>
          <w:lang w:val="fr-FR"/>
        </w:rPr>
        <w:t>et al.</w:t>
      </w:r>
      <w:r w:rsidRPr="0032190F">
        <w:rPr>
          <w:lang w:val="fr-FR"/>
        </w:rPr>
        <w:t>, Table ronde d’Orgnac 2016)</w:t>
      </w:r>
    </w:p>
    <w:p w14:paraId="26AB2CFF" w14:textId="77777777" w:rsidR="00C237B7" w:rsidRPr="0032190F" w:rsidRDefault="00C237B7" w:rsidP="00C237B7">
      <w:pPr>
        <w:autoSpaceDE w:val="0"/>
        <w:autoSpaceDN w:val="0"/>
        <w:adjustRightInd w:val="0"/>
        <w:jc w:val="both"/>
        <w:rPr>
          <w:lang w:val="fr-FR"/>
        </w:rPr>
      </w:pPr>
    </w:p>
    <w:p w14:paraId="0FE9F853" w14:textId="77777777" w:rsidR="00C237B7" w:rsidRPr="0032190F" w:rsidRDefault="00C237B7" w:rsidP="00426FF9">
      <w:pPr>
        <w:pStyle w:val="Heading1"/>
      </w:pPr>
      <w:r w:rsidRPr="0032190F">
        <w:t>BOIS SORBIER II</w:t>
      </w:r>
    </w:p>
    <w:p w14:paraId="1DE838C9" w14:textId="77777777" w:rsidR="00C237B7" w:rsidRPr="0032190F" w:rsidRDefault="00C237B7" w:rsidP="00C237B7">
      <w:pPr>
        <w:jc w:val="both"/>
        <w:rPr>
          <w:color w:val="000000" w:themeColor="text1"/>
          <w:lang w:val="fr-FR"/>
        </w:rPr>
      </w:pPr>
      <w:r w:rsidRPr="0032190F">
        <w:rPr>
          <w:lang w:val="fr-FR"/>
        </w:rPr>
        <w:br/>
      </w:r>
      <w:r w:rsidRPr="0032190F">
        <w:rPr>
          <w:rStyle w:val="Hyperlink"/>
          <w:color w:val="000000" w:themeColor="text1"/>
          <w:u w:val="none"/>
          <w:lang w:val="fr-FR"/>
        </w:rPr>
        <w:t>L’habitat fortifié de Le Bois Sorbier 2 est un habitat campaniforme ou épi-campaniforme (BIB 2071)</w:t>
      </w:r>
    </w:p>
    <w:p w14:paraId="70D72612" w14:textId="77777777" w:rsidR="00C237B7" w:rsidRPr="0032190F" w:rsidRDefault="00C237B7" w:rsidP="00C237B7">
      <w:pPr>
        <w:autoSpaceDE w:val="0"/>
        <w:autoSpaceDN w:val="0"/>
        <w:adjustRightInd w:val="0"/>
        <w:jc w:val="both"/>
        <w:rPr>
          <w:lang w:val="fr-FR"/>
        </w:rPr>
      </w:pPr>
      <w:r w:rsidRPr="0032190F">
        <w:rPr>
          <w:lang w:val="fr-FR"/>
        </w:rPr>
        <w:t>Le Bois Sorbier II (Bourg-St-Andéol, Ardèche) est un habitat perché daté du Campaniforme ou de l’Epicampaniforme. L’occupation campaniforme récent est signalée par un tesson à décor de chevron incisé-estampé (sondage 3). Un tesson du sondage 1-A1 montre un décor à la tige creuse qui pourrait correspondre au Campaniforme récent. Le rempart pourrait fonctionner avec ces éléments (BIB R. Furestier, Table ronde d’Orgnac 2016)</w:t>
      </w:r>
    </w:p>
    <w:p w14:paraId="08DC8371" w14:textId="77777777" w:rsidR="00376BCC" w:rsidRPr="0032190F" w:rsidRDefault="00376BCC" w:rsidP="00C237B7">
      <w:pPr>
        <w:autoSpaceDE w:val="0"/>
        <w:autoSpaceDN w:val="0"/>
        <w:adjustRightInd w:val="0"/>
        <w:jc w:val="both"/>
        <w:rPr>
          <w:lang w:val="fr-FR"/>
        </w:rPr>
      </w:pPr>
    </w:p>
    <w:p w14:paraId="0EAB461E" w14:textId="77777777" w:rsidR="00376BCC" w:rsidRPr="0032190F" w:rsidRDefault="00376BCC" w:rsidP="00426FF9">
      <w:pPr>
        <w:pStyle w:val="Heading1"/>
      </w:pPr>
      <w:bookmarkStart w:id="4070" w:name="Sit_Bavasses"/>
      <w:r w:rsidRPr="0032190F">
        <w:t>BAVASSES</w:t>
      </w:r>
    </w:p>
    <w:bookmarkEnd w:id="4070"/>
    <w:p w14:paraId="5BADABFD" w14:textId="342DC56B" w:rsidR="00376BCC" w:rsidRPr="0032190F" w:rsidRDefault="00376BCC" w:rsidP="00C237B7">
      <w:pPr>
        <w:autoSpaceDE w:val="0"/>
        <w:autoSpaceDN w:val="0"/>
        <w:adjustRightInd w:val="0"/>
        <w:jc w:val="both"/>
        <w:rPr>
          <w:lang w:val="fr-FR"/>
        </w:rPr>
      </w:pPr>
      <w:r w:rsidRPr="0032190F">
        <w:rPr>
          <w:lang w:val="fr-FR"/>
        </w:rPr>
        <w:t xml:space="preserve">A proximité immédiate de l'Ardèche, en face et au nord du village médiéval de Balazuc. L'un des rares gué de l'Ardèche ou a été également découvert une hache à douille de type </w:t>
      </w:r>
      <w:hyperlink r:id="rId9961" w:anchor="Cul_Launacien" w:history="1">
        <w:r w:rsidRPr="0032190F">
          <w:rPr>
            <w:rStyle w:val="Hyperlink"/>
            <w:lang w:val="fr-FR"/>
          </w:rPr>
          <w:t>launacien</w:t>
        </w:r>
      </w:hyperlink>
      <w:r w:rsidRPr="0032190F">
        <w:rPr>
          <w:lang w:val="fr-FR"/>
        </w:rPr>
        <w:t xml:space="preserve"> (6e aec) fichée dans une diaclase (BIB L. Lacheray, Table ronde d’Orgnac 2016) Occupation du Fer 1 sous une couche remaniée qui pourrait correspondre à des remaniement tardo-antiques comme tendent à le montrer les prospections et comme il est assez classique dans les </w:t>
      </w:r>
      <w:hyperlink r:id="rId9962" w:anchor="Cul_Oppidum" w:history="1">
        <w:r w:rsidRPr="0032190F">
          <w:rPr>
            <w:rStyle w:val="Hyperlink"/>
            <w:lang w:val="fr-FR"/>
          </w:rPr>
          <w:t>sites de hauteur</w:t>
        </w:r>
      </w:hyperlink>
      <w:r w:rsidRPr="0032190F">
        <w:rPr>
          <w:lang w:val="fr-FR"/>
        </w:rPr>
        <w:t xml:space="preserve"> (BIB L. Lacheray, Table ronde d’Orgnac 2016) La céramique correspond à des jattes à bord rentrant, de la </w:t>
      </w:r>
      <w:hyperlink r:id="rId9963" w:anchor="Typ_Cera_G_monochrome" w:history="1">
        <w:r w:rsidRPr="0032190F">
          <w:rPr>
            <w:rStyle w:val="Hyperlink"/>
            <w:lang w:val="fr-FR"/>
          </w:rPr>
          <w:t>grise monochrome</w:t>
        </w:r>
      </w:hyperlink>
      <w:r w:rsidRPr="0032190F">
        <w:rPr>
          <w:lang w:val="fr-FR"/>
        </w:rPr>
        <w:t xml:space="preserve">, de la </w:t>
      </w:r>
      <w:hyperlink r:id="rId9964" w:anchor="Typ_Cera_CL_peinte" w:history="1">
        <w:r w:rsidRPr="0032190F">
          <w:rPr>
            <w:rStyle w:val="Hyperlink"/>
            <w:sz w:val="20"/>
            <w:lang w:val="fr-FR"/>
          </w:rPr>
          <w:t>CL-PEINTE</w:t>
        </w:r>
      </w:hyperlink>
      <w:r w:rsidRPr="0032190F">
        <w:rPr>
          <w:lang w:val="fr-FR"/>
        </w:rPr>
        <w:t>, des amphores (le triptyque de l'importation), des amphores étrusques du premier quart du 5e aec (BIB L. Lacheray, Table ronde d’Orgnac 2016) Datations inconnues: un grand pierrier est peut-être un rempart ruiné, une terrasse artificielle, une structure agricole, un clapas ? Il existe une citerne aménagée dans le lapiaz (BIB L. Lacheray, Table ronde d’Orgnac 2016)</w:t>
      </w:r>
    </w:p>
    <w:p w14:paraId="30ABE081" w14:textId="77777777" w:rsidR="00376BCC" w:rsidRDefault="00376BCC" w:rsidP="00C237B7">
      <w:pPr>
        <w:autoSpaceDE w:val="0"/>
        <w:autoSpaceDN w:val="0"/>
        <w:adjustRightInd w:val="0"/>
        <w:jc w:val="both"/>
        <w:rPr>
          <w:lang w:val="fr-FR"/>
        </w:rPr>
      </w:pPr>
      <w:r w:rsidRPr="0032190F">
        <w:rPr>
          <w:lang w:val="fr-FR"/>
        </w:rPr>
        <w:t>Le site a livré un objet curieux : un fragment de grès gravé de sillons concentriques (BIB L. Lacheray, Table ronde d’Orgnac 2016)</w:t>
      </w:r>
    </w:p>
    <w:p w14:paraId="4CD0754D" w14:textId="77777777" w:rsidR="005036AD" w:rsidRDefault="005036AD" w:rsidP="00C237B7">
      <w:pPr>
        <w:autoSpaceDE w:val="0"/>
        <w:autoSpaceDN w:val="0"/>
        <w:adjustRightInd w:val="0"/>
        <w:jc w:val="both"/>
        <w:rPr>
          <w:lang w:val="fr-FR"/>
        </w:rPr>
      </w:pPr>
    </w:p>
    <w:p w14:paraId="7430ECE7" w14:textId="1A9444DE" w:rsidR="005036AD" w:rsidRPr="005036AD" w:rsidRDefault="00000000" w:rsidP="005036AD">
      <w:pPr>
        <w:autoSpaceDE w:val="0"/>
        <w:autoSpaceDN w:val="0"/>
        <w:adjustRightInd w:val="0"/>
        <w:jc w:val="both"/>
        <w:rPr>
          <w:lang w:val="fr-FR"/>
        </w:rPr>
      </w:pPr>
      <w:hyperlink r:id="rId9965" w:anchor="Cul_Oppidum" w:history="1">
        <w:r w:rsidR="005036AD" w:rsidRPr="005036AD">
          <w:rPr>
            <w:rStyle w:val="Hyperlink"/>
            <w:lang w:val="fr-FR"/>
          </w:rPr>
          <w:t>Oppidum</w:t>
        </w:r>
      </w:hyperlink>
      <w:r w:rsidR="005036AD">
        <w:rPr>
          <w:lang w:val="fr-FR"/>
        </w:rPr>
        <w:t xml:space="preserve"> </w:t>
      </w:r>
      <w:r w:rsidR="005036AD" w:rsidRPr="005036AD">
        <w:rPr>
          <w:lang w:val="fr-FR"/>
        </w:rPr>
        <w:t xml:space="preserve">Le site de </w:t>
      </w:r>
      <w:hyperlink r:id="rId9966" w:anchor="Sit_Bavasses" w:history="1">
        <w:r w:rsidR="005036AD" w:rsidRPr="005036AD">
          <w:rPr>
            <w:rStyle w:val="Hyperlink"/>
            <w:lang w:val="fr-FR"/>
          </w:rPr>
          <w:t>Bavasses</w:t>
        </w:r>
      </w:hyperlink>
      <w:r w:rsidR="005036AD" w:rsidRPr="005036AD">
        <w:rPr>
          <w:lang w:val="fr-FR"/>
        </w:rPr>
        <w:t xml:space="preserve"> avec des occupations plus marquées pour le Fer 1 et l'époque trado-antique illustre la continuité des pratiques de perchement durant les périodes d'instabilité (SS BIB)</w:t>
      </w:r>
    </w:p>
    <w:p w14:paraId="13FD4345" w14:textId="77777777" w:rsidR="005036AD" w:rsidRPr="0032190F" w:rsidRDefault="005036AD" w:rsidP="00C237B7">
      <w:pPr>
        <w:autoSpaceDE w:val="0"/>
        <w:autoSpaceDN w:val="0"/>
        <w:adjustRightInd w:val="0"/>
        <w:jc w:val="both"/>
        <w:rPr>
          <w:lang w:val="fr-FR"/>
        </w:rPr>
      </w:pPr>
    </w:p>
    <w:p w14:paraId="760A7086" w14:textId="77777777" w:rsidR="0018140F" w:rsidRPr="0032190F" w:rsidRDefault="0018140F" w:rsidP="00242C0F">
      <w:pPr>
        <w:rPr>
          <w:lang w:val="fr-FR"/>
        </w:rPr>
      </w:pPr>
    </w:p>
    <w:p w14:paraId="098BC94E" w14:textId="77777777" w:rsidR="00A1757F" w:rsidRPr="0032190F" w:rsidRDefault="00A1757F" w:rsidP="00426FF9">
      <w:pPr>
        <w:pStyle w:val="Heading1"/>
      </w:pPr>
      <w:r w:rsidRPr="0032190F">
        <w:t>PAYRE III</w:t>
      </w:r>
    </w:p>
    <w:p w14:paraId="52B67C4B" w14:textId="77777777" w:rsidR="00A1757F" w:rsidRPr="0032190F" w:rsidRDefault="00A1757F" w:rsidP="00242C0F">
      <w:pPr>
        <w:rPr>
          <w:lang w:val="fr-FR"/>
        </w:rPr>
      </w:pPr>
    </w:p>
    <w:p w14:paraId="3DCB239C" w14:textId="50380804" w:rsidR="00A1757F" w:rsidRPr="0032190F" w:rsidRDefault="00A1757F" w:rsidP="00242C0F">
      <w:pPr>
        <w:jc w:val="both"/>
        <w:rPr>
          <w:lang w:val="fr-FR"/>
        </w:rPr>
      </w:pPr>
      <w:r w:rsidRPr="0032190F">
        <w:rPr>
          <w:lang w:val="fr-FR"/>
        </w:rPr>
        <w:t>Le site de Payre III (</w:t>
      </w:r>
      <w:r w:rsidR="004505CE" w:rsidRPr="0032190F">
        <w:rPr>
          <w:lang w:val="fr-FR"/>
        </w:rPr>
        <w:t xml:space="preserve">Rompon,  </w:t>
      </w:r>
      <w:r w:rsidRPr="0032190F">
        <w:rPr>
          <w:lang w:val="fr-FR"/>
        </w:rPr>
        <w:t xml:space="preserve">Ardèche) </w:t>
      </w:r>
      <w:r w:rsidR="00901E88" w:rsidRPr="0032190F">
        <w:rPr>
          <w:lang w:val="fr-FR"/>
        </w:rPr>
        <w:t xml:space="preserve">(BIB 525 p. 269 (BIB 540)) </w:t>
      </w:r>
      <w:r w:rsidRPr="0032190F">
        <w:rPr>
          <w:lang w:val="fr-FR"/>
        </w:rPr>
        <w:t xml:space="preserve">a livré un poignard en silex poli sur sa face ventrale et montrant des différences de retouches qui le font différer des productions lithiques de </w:t>
      </w:r>
      <w:hyperlink r:id="rId9967" w:anchor="Sit_Remedello" w:history="1">
        <w:r w:rsidR="0053638A" w:rsidRPr="0032190F">
          <w:rPr>
            <w:rStyle w:val="Hyperlink"/>
            <w:lang w:val="fr-FR"/>
          </w:rPr>
          <w:t>Remedello</w:t>
        </w:r>
      </w:hyperlink>
      <w:r w:rsidRPr="0032190F">
        <w:rPr>
          <w:lang w:val="fr-FR"/>
        </w:rPr>
        <w:t>auxquelles il a pu être comparé</w:t>
      </w:r>
      <w:r w:rsidR="005D3E8C" w:rsidRPr="0032190F">
        <w:rPr>
          <w:lang w:val="fr-FR"/>
        </w:rPr>
        <w:t> : voir Courtin 1961</w:t>
      </w:r>
      <w:r w:rsidRPr="0032190F">
        <w:rPr>
          <w:lang w:val="fr-FR"/>
        </w:rPr>
        <w:t xml:space="preserve"> (BIB 525 p. 269)</w:t>
      </w:r>
    </w:p>
    <w:p w14:paraId="3521F3C2" w14:textId="77777777" w:rsidR="00E72808" w:rsidRPr="0032190F" w:rsidRDefault="00E72808" w:rsidP="00242C0F">
      <w:pPr>
        <w:rPr>
          <w:lang w:val="fr-FR"/>
        </w:rPr>
      </w:pPr>
    </w:p>
    <w:p w14:paraId="72913C61" w14:textId="1AA9F7CC" w:rsidR="00E72808" w:rsidRPr="0032190F" w:rsidRDefault="00E72808" w:rsidP="00242C0F">
      <w:pPr>
        <w:jc w:val="both"/>
        <w:rPr>
          <w:lang w:val="fr-FR"/>
        </w:rPr>
      </w:pPr>
      <w:r w:rsidRPr="0032190F">
        <w:rPr>
          <w:lang w:val="fr-FR"/>
        </w:rPr>
        <w:t xml:space="preserve">Des armatures de flèches losangiques, sublosangiques et foliacées, des lames en silex retouchées, un poignard sur lame appointée une perle à ailettes et une perle en pointe ont été retrouvés associés avec un poignard à soie. La matériel renvoit au </w:t>
      </w:r>
      <w:hyperlink r:id="rId9968" w:anchor="Cul_Chalco" w:history="1">
        <w:r w:rsidRPr="0032190F">
          <w:rPr>
            <w:rStyle w:val="Hyperlink"/>
            <w:lang w:val="fr-FR"/>
          </w:rPr>
          <w:t>Chalcolithique</w:t>
        </w:r>
      </w:hyperlink>
      <w:r w:rsidRPr="0032190F">
        <w:rPr>
          <w:lang w:val="fr-FR"/>
        </w:rPr>
        <w:t xml:space="preserve"> provençal pré-campaniforme (BIB 1141 p. 254)</w:t>
      </w:r>
    </w:p>
    <w:p w14:paraId="48C64C73" w14:textId="77777777" w:rsidR="00D82F37" w:rsidRPr="0032190F" w:rsidRDefault="00D82F37" w:rsidP="00242C0F">
      <w:pPr>
        <w:rPr>
          <w:lang w:val="fr-FR"/>
        </w:rPr>
      </w:pPr>
    </w:p>
    <w:p w14:paraId="7A6FB150" w14:textId="00EF269C" w:rsidR="006B2D80" w:rsidRPr="0032190F" w:rsidRDefault="006B2D80" w:rsidP="00242C0F">
      <w:pPr>
        <w:jc w:val="both"/>
        <w:rPr>
          <w:lang w:val="fr-FR"/>
        </w:rPr>
      </w:pPr>
      <w:r w:rsidRPr="0032190F">
        <w:rPr>
          <w:lang w:val="fr-FR"/>
        </w:rPr>
        <w:t xml:space="preserve">On note la présence de </w:t>
      </w:r>
      <w:hyperlink r:id="rId9969" w:anchor="Cul_Sigottier" w:history="1">
        <w:r w:rsidRPr="0032190F">
          <w:rPr>
            <w:rStyle w:val="Hyperlink"/>
            <w:lang w:val="fr-FR"/>
          </w:rPr>
          <w:t>pointes de Sigottier</w:t>
        </w:r>
      </w:hyperlink>
      <w:r w:rsidRPr="0032190F">
        <w:rPr>
          <w:lang w:val="fr-FR"/>
        </w:rPr>
        <w:t xml:space="preserve"> (BIB 774 fig. 9)</w:t>
      </w:r>
    </w:p>
    <w:p w14:paraId="29F24C97" w14:textId="77777777" w:rsidR="006B2D80" w:rsidRPr="0032190F" w:rsidRDefault="006B2D80" w:rsidP="00242C0F">
      <w:pPr>
        <w:rPr>
          <w:lang w:val="fr-FR"/>
        </w:rPr>
      </w:pPr>
    </w:p>
    <w:p w14:paraId="4F710084" w14:textId="77777777" w:rsidR="00D82F37" w:rsidRPr="0032190F" w:rsidRDefault="00D82F37" w:rsidP="00426FF9">
      <w:pPr>
        <w:pStyle w:val="Heading1"/>
      </w:pPr>
      <w:bookmarkStart w:id="4071" w:name="Sit_Beaussement"/>
      <w:r w:rsidRPr="0032190F">
        <w:t>BEAUSSEMENT</w:t>
      </w:r>
    </w:p>
    <w:bookmarkEnd w:id="4071"/>
    <w:p w14:paraId="3D2DA29E" w14:textId="77777777" w:rsidR="00D82F37" w:rsidRPr="0032190F" w:rsidRDefault="00D82F37" w:rsidP="00242C0F">
      <w:pPr>
        <w:jc w:val="both"/>
        <w:rPr>
          <w:lang w:val="fr-FR"/>
        </w:rPr>
      </w:pPr>
      <w:r w:rsidRPr="0032190F">
        <w:rPr>
          <w:lang w:val="fr-FR"/>
        </w:rPr>
        <w:br/>
        <w:t>Dans le site de Beaussement (Ardèche), des creusets ont été mis à jours dans un contexte attribué à la première métallurgie.  Le groupe chalcolithique Bas-Ardèchois au travers des découvertes de Beaussement (scories, globules, creuset, (BIB 356 p. 49 (BIB 1051) daté de 3 975 B.P., a fourni un creuset à manche creux et des globules métalliques (BIB 356 p. 49).</w:t>
      </w:r>
    </w:p>
    <w:p w14:paraId="1AC458FF" w14:textId="77777777" w:rsidR="00D966AD" w:rsidRPr="0032190F" w:rsidRDefault="00D966AD" w:rsidP="00242C0F">
      <w:pPr>
        <w:jc w:val="both"/>
        <w:rPr>
          <w:lang w:val="fr-FR"/>
        </w:rPr>
      </w:pPr>
    </w:p>
    <w:p w14:paraId="7997010E" w14:textId="3554967D" w:rsidR="00D966AD" w:rsidRPr="0032190F" w:rsidRDefault="00D966AD" w:rsidP="00242C0F">
      <w:pPr>
        <w:jc w:val="both"/>
        <w:rPr>
          <w:lang w:val="fr-FR"/>
        </w:rPr>
      </w:pPr>
      <w:r w:rsidRPr="0032190F">
        <w:rPr>
          <w:lang w:val="fr-FR"/>
        </w:rPr>
        <w:t>Le cas du site de Beaussement à Chauzon est intéressant car il s’agit d’un site du groupe de Fontbouisse, probablement important, qui n’a livré aucun fragment de céramique décorée campaniforme mais un ou deux fragments de bord de jarre correspondant au type Besse 8 [</w:t>
      </w:r>
      <w:hyperlink r:id="rId9970" w:anchor="Cul_Fori_Passanti" w:history="1">
        <w:r w:rsidRPr="0032190F">
          <w:rPr>
            <w:rStyle w:val="Hyperlink"/>
            <w:lang w:val="fr-FR"/>
          </w:rPr>
          <w:t>fori passanti</w:t>
        </w:r>
      </w:hyperlink>
      <w:r w:rsidRPr="0032190F">
        <w:rPr>
          <w:lang w:val="fr-FR"/>
        </w:rPr>
        <w:t>]. L’abondant corpus céramique figuré ne semble pas montrer d’autres éléments attribuables au Campaniforme (Montjardin, 1962 ; 1965 ; 1982) (Lemercier 2001 p. 206, 207)</w:t>
      </w:r>
    </w:p>
    <w:p w14:paraId="31106ECC" w14:textId="77777777" w:rsidR="00D82F37" w:rsidRPr="0032190F" w:rsidRDefault="00D82F37" w:rsidP="00242C0F">
      <w:pPr>
        <w:jc w:val="both"/>
        <w:rPr>
          <w:lang w:val="fr-FR"/>
        </w:rPr>
      </w:pPr>
    </w:p>
    <w:p w14:paraId="5E775390" w14:textId="4E5B89A0" w:rsidR="00901E88" w:rsidRPr="0032190F" w:rsidRDefault="00D82F37" w:rsidP="00242C0F">
      <w:pPr>
        <w:rPr>
          <w:lang w:val="fr-FR"/>
        </w:rPr>
      </w:pPr>
      <w:r w:rsidRPr="0032190F">
        <w:rPr>
          <w:lang w:val="fr-FR"/>
        </w:rPr>
        <w:t>Les creusets pourraient être comparés aux représentations d’ « objets » sur les statues-menhirs d</w:t>
      </w:r>
      <w:r w:rsidR="000A2E72" w:rsidRPr="0032190F">
        <w:rPr>
          <w:lang w:val="fr-FR"/>
        </w:rPr>
        <w:t>e</w:t>
      </w:r>
      <w:r w:rsidRPr="0032190F">
        <w:rPr>
          <w:lang w:val="fr-FR"/>
        </w:rPr>
        <w:t xml:space="preserve"> Rouerg</w:t>
      </w:r>
      <w:r w:rsidR="000A2E72" w:rsidRPr="0032190F">
        <w:rPr>
          <w:lang w:val="fr-FR"/>
        </w:rPr>
        <w:t>ue(</w:t>
      </w:r>
      <w:hyperlink r:id="rId9971" w:anchor="Cul_Saint_Ponien" w:history="1">
        <w:r w:rsidR="000A2E72" w:rsidRPr="0032190F">
          <w:rPr>
            <w:rStyle w:val="Hyperlink"/>
            <w:lang w:val="fr-FR"/>
          </w:rPr>
          <w:t>saintponiennes</w:t>
        </w:r>
      </w:hyperlink>
      <w:r w:rsidR="000A2E72" w:rsidRPr="0032190F">
        <w:rPr>
          <w:lang w:val="fr-FR"/>
        </w:rPr>
        <w:t xml:space="preserve"> ou </w:t>
      </w:r>
      <w:hyperlink r:id="rId9972" w:anchor="Cul_Rodezien" w:history="1">
        <w:r w:rsidR="000A2E72" w:rsidRPr="0032190F">
          <w:rPr>
            <w:rStyle w:val="Hyperlink"/>
            <w:lang w:val="fr-FR"/>
          </w:rPr>
          <w:t>rodezienne</w:t>
        </w:r>
      </w:hyperlink>
      <w:r w:rsidR="000A2E72" w:rsidRPr="0032190F">
        <w:rPr>
          <w:lang w:val="fr-FR"/>
        </w:rPr>
        <w:t>) (SS BIB)</w:t>
      </w:r>
    </w:p>
    <w:p w14:paraId="22CD91C8" w14:textId="77777777" w:rsidR="00644A9A" w:rsidRPr="0032190F" w:rsidRDefault="00644A9A" w:rsidP="00242C0F">
      <w:pPr>
        <w:rPr>
          <w:lang w:val="fr-FR"/>
        </w:rPr>
      </w:pPr>
    </w:p>
    <w:p w14:paraId="435E70A9" w14:textId="77777777" w:rsidR="00644A9A" w:rsidRPr="0032190F" w:rsidRDefault="00644A9A" w:rsidP="00426FF9">
      <w:pPr>
        <w:pStyle w:val="Heading1"/>
      </w:pPr>
      <w:bookmarkStart w:id="4072" w:name="Sit_Verrieres"/>
      <w:r w:rsidRPr="0032190F">
        <w:t>VERRIERES (LA)</w:t>
      </w:r>
      <w:bookmarkEnd w:id="4072"/>
    </w:p>
    <w:p w14:paraId="1914D66B" w14:textId="77777777" w:rsidR="00644A9A" w:rsidRPr="0032190F" w:rsidRDefault="00644A9A" w:rsidP="00644A9A">
      <w:pPr>
        <w:rPr>
          <w:lang w:val="fr-FR"/>
        </w:rPr>
      </w:pPr>
    </w:p>
    <w:p w14:paraId="4F72843D" w14:textId="60E6950E" w:rsidR="00644A9A" w:rsidRPr="0032190F" w:rsidRDefault="00644A9A" w:rsidP="00242C0F">
      <w:pPr>
        <w:rPr>
          <w:lang w:val="fr-FR"/>
        </w:rPr>
      </w:pPr>
      <w:r w:rsidRPr="0032190F">
        <w:rPr>
          <w:lang w:val="fr-FR"/>
        </w:rPr>
        <w:t xml:space="preserve">La </w:t>
      </w:r>
      <w:hyperlink r:id="rId9973" w:anchor="Cul_Rouergue" w:history="1">
        <w:r w:rsidR="00305D18">
          <w:rPr>
            <w:rStyle w:val="Hyperlink"/>
            <w:lang w:val="fr-FR"/>
          </w:rPr>
          <w:t>SM</w:t>
        </w:r>
      </w:hyperlink>
      <w:r w:rsidRPr="0032190F">
        <w:rPr>
          <w:lang w:val="fr-FR"/>
        </w:rPr>
        <w:t xml:space="preserve"> de La Verrières (Montagnol, Aveyron) présente un </w:t>
      </w:r>
      <w:hyperlink r:id="rId9974" w:anchor="Cul_Art_TAC_T_t_objet" w:history="1">
        <w:r w:rsidRPr="0032190F">
          <w:rPr>
            <w:rStyle w:val="Hyperlink"/>
            <w:lang w:val="fr-FR"/>
          </w:rPr>
          <w:t>objet </w:t>
        </w:r>
      </w:hyperlink>
      <w:r w:rsidRPr="0032190F">
        <w:rPr>
          <w:lang w:val="fr-FR"/>
        </w:rPr>
        <w:t xml:space="preserve">comparable aux </w:t>
      </w:r>
      <w:hyperlink r:id="rId9975" w:anchor="Typ_Bego_Poignards" w:history="1">
        <w:r w:rsidRPr="0032190F">
          <w:rPr>
            <w:rStyle w:val="Hyperlink"/>
            <w:lang w:val="fr-FR"/>
          </w:rPr>
          <w:t>lames à poignées</w:t>
        </w:r>
      </w:hyperlink>
      <w:r w:rsidRPr="0032190F">
        <w:rPr>
          <w:lang w:val="fr-FR"/>
        </w:rPr>
        <w:t xml:space="preserve"> du mont Bego (Blain, Paquier 1976 p. 118). Groupe de Tauriac (BIB 2425 p. 199)</w:t>
      </w:r>
      <w:r w:rsidR="00305D18">
        <w:rPr>
          <w:lang w:val="fr-FR"/>
        </w:rPr>
        <w:t xml:space="preserve"> En grès blanc, trouvée dans des terrains permiens, origine ~2 km du lieu de sa découverte (BIB 3123)</w:t>
      </w:r>
    </w:p>
    <w:p w14:paraId="7747E8EE" w14:textId="77777777" w:rsidR="0045193B" w:rsidRPr="0032190F" w:rsidRDefault="0045193B" w:rsidP="00242C0F">
      <w:pPr>
        <w:rPr>
          <w:lang w:val="fr-FR"/>
        </w:rPr>
      </w:pPr>
    </w:p>
    <w:p w14:paraId="1CBFEB53" w14:textId="77777777" w:rsidR="0045193B" w:rsidRPr="0032190F" w:rsidRDefault="0045193B" w:rsidP="00426FF9">
      <w:pPr>
        <w:pStyle w:val="Heading1"/>
      </w:pPr>
      <w:bookmarkStart w:id="4073" w:name="Sit_Tauriac"/>
      <w:r w:rsidRPr="0032190F">
        <w:t>TAURIAC (Statue-menhir de)</w:t>
      </w:r>
    </w:p>
    <w:bookmarkEnd w:id="4073"/>
    <w:p w14:paraId="09B3822F" w14:textId="77777777" w:rsidR="000A2E72" w:rsidRPr="0032190F" w:rsidRDefault="000A2E72" w:rsidP="00242C0F">
      <w:pPr>
        <w:rPr>
          <w:lang w:val="fr-FR"/>
        </w:rPr>
      </w:pPr>
    </w:p>
    <w:p w14:paraId="4695ECF0" w14:textId="66D01ED3" w:rsidR="00374E39" w:rsidRPr="0032190F" w:rsidRDefault="0045193B" w:rsidP="00BC00C5">
      <w:pPr>
        <w:jc w:val="both"/>
        <w:rPr>
          <w:lang w:val="fr-FR"/>
        </w:rPr>
      </w:pPr>
      <w:r w:rsidRPr="0032190F">
        <w:rPr>
          <w:lang w:val="fr-FR"/>
        </w:rPr>
        <w:t xml:space="preserve">La </w:t>
      </w:r>
      <w:hyperlink r:id="rId9976" w:anchor="Cul_Rouergue" w:history="1">
        <w:r w:rsidRPr="0032190F">
          <w:rPr>
            <w:rStyle w:val="Hyperlink"/>
            <w:lang w:val="fr-FR"/>
          </w:rPr>
          <w:t>statue-menhir</w:t>
        </w:r>
      </w:hyperlink>
      <w:r w:rsidRPr="0032190F">
        <w:rPr>
          <w:lang w:val="fr-FR"/>
        </w:rPr>
        <w:t xml:space="preserve"> de Tauriac </w:t>
      </w:r>
      <w:r w:rsidR="00B9728E" w:rsidRPr="0032190F">
        <w:rPr>
          <w:lang w:val="fr-FR"/>
        </w:rPr>
        <w:t>(Tauriac-de-Camares</w:t>
      </w:r>
      <w:r w:rsidR="00326C35" w:rsidRPr="0032190F">
        <w:rPr>
          <w:lang w:val="fr-FR"/>
        </w:rPr>
        <w:t>, Aveyron</w:t>
      </w:r>
      <w:r w:rsidR="00B9728E" w:rsidRPr="0032190F">
        <w:rPr>
          <w:lang w:val="fr-FR"/>
        </w:rPr>
        <w:t xml:space="preserve">) </w:t>
      </w:r>
      <w:r w:rsidR="00BC00C5" w:rsidRPr="0032190F">
        <w:rPr>
          <w:lang w:val="fr-FR"/>
        </w:rPr>
        <w:t xml:space="preserve">a donné son nom au </w:t>
      </w:r>
      <w:hyperlink r:id="rId9977" w:anchor="Cul_Rouergue_g_Tauriac" w:history="1">
        <w:r w:rsidR="00BC00C5" w:rsidRPr="0032190F">
          <w:rPr>
            <w:rStyle w:val="Hyperlink"/>
            <w:lang w:val="fr-FR"/>
          </w:rPr>
          <w:t>groupe de Tauriac</w:t>
        </w:r>
      </w:hyperlink>
      <w:r w:rsidR="00BC00C5" w:rsidRPr="0032190F">
        <w:rPr>
          <w:lang w:val="fr-FR"/>
        </w:rPr>
        <w:t xml:space="preserve"> (BIB 2425 p. 199), elle </w:t>
      </w:r>
      <w:r w:rsidRPr="0032190F">
        <w:rPr>
          <w:lang w:val="fr-FR"/>
        </w:rPr>
        <w:t xml:space="preserve">présente un double rectangle encadrant une bande en arc de cercle. Cette forme peut être rapprochée de celle de la statue-menhir de </w:t>
      </w:r>
      <w:hyperlink r:id="rId9978" w:anchor="Sit_Montagnac" w:history="1">
        <w:r w:rsidRPr="0032190F">
          <w:rPr>
            <w:rStyle w:val="Hyperlink"/>
            <w:lang w:val="fr-FR"/>
          </w:rPr>
          <w:t>Maison-Aube</w:t>
        </w:r>
      </w:hyperlink>
      <w:r w:rsidRPr="0032190F">
        <w:rPr>
          <w:lang w:val="fr-FR"/>
        </w:rPr>
        <w:t xml:space="preserve"> où le visage s’inscrit dans l’encadrement rectangulaire. </w:t>
      </w:r>
      <w:r w:rsidR="00E07B8E" w:rsidRPr="0032190F">
        <w:rPr>
          <w:lang w:val="fr-FR"/>
        </w:rPr>
        <w:t>La position de cette figure dans le haut du bloc indique qu’il s’agit bien de l’emplacement du visage. On trouve é</w:t>
      </w:r>
      <w:r w:rsidRPr="0032190F">
        <w:rPr>
          <w:lang w:val="fr-FR"/>
        </w:rPr>
        <w:t xml:space="preserve">galement </w:t>
      </w:r>
      <w:r w:rsidR="00E07B8E" w:rsidRPr="0032190F">
        <w:rPr>
          <w:lang w:val="fr-FR"/>
        </w:rPr>
        <w:t>à</w:t>
      </w:r>
      <w:r w:rsidR="00A81F0C" w:rsidRPr="0032190F">
        <w:rPr>
          <w:lang w:val="fr-FR"/>
        </w:rPr>
        <w:t xml:space="preserve"> </w:t>
      </w:r>
      <w:hyperlink r:id="rId9979" w:anchor="Sizz_Tirano_Lovero" w:history="1">
        <w:r w:rsidRPr="0032190F">
          <w:rPr>
            <w:rStyle w:val="Hyperlink"/>
            <w:lang w:val="fr-FR"/>
          </w:rPr>
          <w:t>Tirano Lovero</w:t>
        </w:r>
      </w:hyperlink>
      <w:r w:rsidRPr="0032190F">
        <w:rPr>
          <w:lang w:val="fr-FR"/>
        </w:rPr>
        <w:t xml:space="preserve"> </w:t>
      </w:r>
      <w:r w:rsidR="00E07B8E" w:rsidRPr="0032190F">
        <w:rPr>
          <w:lang w:val="fr-FR"/>
        </w:rPr>
        <w:t>une composition identique (SS BIB)</w:t>
      </w:r>
      <w:r w:rsidR="000964BF" w:rsidRPr="0032190F">
        <w:rPr>
          <w:lang w:val="fr-FR"/>
        </w:rPr>
        <w:t>.</w:t>
      </w:r>
      <w:r w:rsidR="00D24452">
        <w:rPr>
          <w:lang w:val="fr-FR"/>
        </w:rPr>
        <w:t xml:space="preserve"> </w:t>
      </w:r>
      <w:r w:rsidR="00644A9A" w:rsidRPr="0032190F">
        <w:rPr>
          <w:lang w:val="fr-FR"/>
        </w:rPr>
        <w:t xml:space="preserve">Représentation du seul collier (BIB 2425 p. 199) </w:t>
      </w:r>
    </w:p>
    <w:p w14:paraId="00AF7EF2" w14:textId="77777777" w:rsidR="00644A9A" w:rsidRPr="0032190F" w:rsidRDefault="00644A9A" w:rsidP="00B9728E">
      <w:pPr>
        <w:jc w:val="both"/>
        <w:rPr>
          <w:lang w:val="fr-FR"/>
        </w:rPr>
      </w:pPr>
    </w:p>
    <w:p w14:paraId="67A5AF87" w14:textId="77777777" w:rsidR="00644A9A" w:rsidRPr="0032190F" w:rsidRDefault="00644A9A" w:rsidP="00426FF9">
      <w:pPr>
        <w:pStyle w:val="Heading1"/>
      </w:pPr>
      <w:bookmarkStart w:id="4074" w:name="Sit_Rouvignac"/>
      <w:r w:rsidRPr="0032190F">
        <w:t>ROUVIGNAC</w:t>
      </w:r>
    </w:p>
    <w:bookmarkEnd w:id="4074"/>
    <w:p w14:paraId="5A4BAEED" w14:textId="77777777" w:rsidR="00644A9A" w:rsidRPr="0032190F" w:rsidRDefault="00644A9A" w:rsidP="00644A9A">
      <w:pPr>
        <w:rPr>
          <w:lang w:val="fr-FR"/>
        </w:rPr>
      </w:pPr>
    </w:p>
    <w:p w14:paraId="24829A15" w14:textId="5650FCE9" w:rsidR="00644A9A" w:rsidRPr="0032190F" w:rsidRDefault="00644A9A" w:rsidP="00644A9A">
      <w:pPr>
        <w:jc w:val="both"/>
        <w:rPr>
          <w:lang w:val="fr-FR"/>
        </w:rPr>
      </w:pPr>
      <w:r w:rsidRPr="0032190F">
        <w:rPr>
          <w:lang w:val="fr-FR"/>
        </w:rPr>
        <w:lastRenderedPageBreak/>
        <w:t xml:space="preserve">A Avene [Avène ?] </w:t>
      </w:r>
      <w:hyperlink r:id="rId9980" w:anchor="Cul_Art__GBT_statuaire_SM" w:history="1">
        <w:r w:rsidRPr="0032190F">
          <w:rPr>
            <w:rStyle w:val="Hyperlink"/>
            <w:lang w:val="fr-FR"/>
          </w:rPr>
          <w:t>statue-menhir</w:t>
        </w:r>
      </w:hyperlink>
      <w:r w:rsidRPr="0032190F">
        <w:rPr>
          <w:lang w:val="fr-FR"/>
        </w:rPr>
        <w:t xml:space="preserve"> (SS BIB) Représentation du seul collier (BIB 2425 p. 199) Groupe de Tauriac (BIB 2425 p. 199)</w:t>
      </w:r>
    </w:p>
    <w:p w14:paraId="415DE541" w14:textId="77777777" w:rsidR="00644A9A" w:rsidRPr="0032190F" w:rsidRDefault="00644A9A" w:rsidP="00B9728E">
      <w:pPr>
        <w:jc w:val="both"/>
        <w:rPr>
          <w:lang w:val="fr-FR"/>
        </w:rPr>
      </w:pPr>
    </w:p>
    <w:p w14:paraId="4A30CF58" w14:textId="77777777" w:rsidR="00644A9A" w:rsidRPr="0032190F" w:rsidRDefault="00644A9A" w:rsidP="00B9728E">
      <w:pPr>
        <w:jc w:val="both"/>
        <w:rPr>
          <w:lang w:val="fr-FR"/>
        </w:rPr>
      </w:pPr>
    </w:p>
    <w:p w14:paraId="4D8F4FEA" w14:textId="77777777" w:rsidR="00374E39" w:rsidRPr="0032190F" w:rsidRDefault="00374E39" w:rsidP="00426FF9">
      <w:pPr>
        <w:pStyle w:val="Heading1"/>
      </w:pPr>
      <w:bookmarkStart w:id="4075" w:name="Sit_Montagnac"/>
      <w:r w:rsidRPr="0032190F">
        <w:t>MONTAGNAC</w:t>
      </w:r>
    </w:p>
    <w:bookmarkEnd w:id="4075"/>
    <w:p w14:paraId="0DF9A1E5" w14:textId="77777777" w:rsidR="00374E39" w:rsidRPr="0032190F" w:rsidRDefault="00374E39" w:rsidP="00B9728E">
      <w:pPr>
        <w:jc w:val="both"/>
        <w:rPr>
          <w:lang w:val="fr-FR"/>
        </w:rPr>
      </w:pPr>
    </w:p>
    <w:p w14:paraId="3CC49885" w14:textId="1DBC3BBC" w:rsidR="00374E39" w:rsidRPr="0032190F" w:rsidRDefault="00374E39" w:rsidP="00B9728E">
      <w:pPr>
        <w:jc w:val="both"/>
        <w:rPr>
          <w:lang w:val="fr-FR"/>
        </w:rPr>
      </w:pPr>
      <w:r w:rsidRPr="0032190F">
        <w:rPr>
          <w:lang w:val="fr-FR"/>
        </w:rPr>
        <w:t xml:space="preserve">La </w:t>
      </w:r>
      <w:hyperlink r:id="rId9981" w:anchor="Cul_Art__GBT_statuaire_SM" w:history="1">
        <w:r w:rsidRPr="0032190F">
          <w:rPr>
            <w:rStyle w:val="Hyperlink"/>
            <w:lang w:val="fr-FR"/>
          </w:rPr>
          <w:t>statue-menhi</w:t>
        </w:r>
      </w:hyperlink>
      <w:r w:rsidRPr="0032190F">
        <w:rPr>
          <w:rStyle w:val="Hyperlink"/>
          <w:lang w:val="fr-FR"/>
        </w:rPr>
        <w:t>r</w:t>
      </w:r>
      <w:r w:rsidRPr="0032190F">
        <w:rPr>
          <w:lang w:val="fr-FR"/>
        </w:rPr>
        <w:t xml:space="preserve"> de Maison-Aube </w:t>
      </w:r>
      <w:r w:rsidR="008304B0" w:rsidRPr="0032190F">
        <w:rPr>
          <w:lang w:val="fr-FR"/>
        </w:rPr>
        <w:t>(</w:t>
      </w:r>
      <w:r w:rsidRPr="0032190F">
        <w:rPr>
          <w:lang w:val="fr-FR"/>
        </w:rPr>
        <w:t>Montagnac</w:t>
      </w:r>
      <w:r w:rsidR="008304B0" w:rsidRPr="0032190F">
        <w:rPr>
          <w:lang w:val="fr-FR"/>
        </w:rPr>
        <w:t>,</w:t>
      </w:r>
      <w:r w:rsidRPr="0032190F">
        <w:rPr>
          <w:lang w:val="fr-FR"/>
        </w:rPr>
        <w:t xml:space="preserve"> Gard) </w:t>
      </w:r>
    </w:p>
    <w:p w14:paraId="5D1C0759" w14:textId="77777777" w:rsidR="004C42A7" w:rsidRPr="0032190F" w:rsidRDefault="004C42A7" w:rsidP="00B9728E">
      <w:pPr>
        <w:jc w:val="both"/>
        <w:rPr>
          <w:lang w:val="fr-FR"/>
        </w:rPr>
      </w:pPr>
    </w:p>
    <w:p w14:paraId="1752C3CA" w14:textId="77777777" w:rsidR="004C42A7" w:rsidRPr="0032190F" w:rsidRDefault="004C42A7" w:rsidP="00426FF9">
      <w:pPr>
        <w:pStyle w:val="Heading1"/>
      </w:pPr>
      <w:bookmarkStart w:id="4076" w:name="Sit_Maison_Ferrand"/>
      <w:r w:rsidRPr="0032190F">
        <w:t>MAISON FERRAND</w:t>
      </w:r>
    </w:p>
    <w:bookmarkEnd w:id="4076"/>
    <w:p w14:paraId="5D2DE9C8" w14:textId="77777777" w:rsidR="004C42A7" w:rsidRPr="0032190F" w:rsidRDefault="004C42A7" w:rsidP="00B9728E">
      <w:pPr>
        <w:jc w:val="both"/>
        <w:rPr>
          <w:lang w:val="fr-FR"/>
        </w:rPr>
      </w:pPr>
    </w:p>
    <w:p w14:paraId="456E8FD9" w14:textId="0943607E" w:rsidR="004C42A7" w:rsidRPr="0032190F" w:rsidRDefault="004C42A7" w:rsidP="00B9728E">
      <w:pPr>
        <w:jc w:val="both"/>
        <w:rPr>
          <w:lang w:val="fr-FR"/>
        </w:rPr>
      </w:pPr>
      <w:r w:rsidRPr="0032190F">
        <w:rPr>
          <w:lang w:val="fr-FR"/>
        </w:rPr>
        <w:t>Le site de Maison Ferrand (Blauzac, Gard) a livré une représentation d’</w:t>
      </w:r>
      <w:hyperlink r:id="rId9982" w:anchor="Cul_Art_TAC_T_t_objet" w:history="1">
        <w:r w:rsidRPr="0032190F">
          <w:rPr>
            <w:rStyle w:val="Hyperlink"/>
            <w:lang w:val="fr-FR"/>
          </w:rPr>
          <w:t>objet </w:t>
        </w:r>
      </w:hyperlink>
      <w:r w:rsidRPr="0032190F">
        <w:rPr>
          <w:lang w:val="fr-FR"/>
        </w:rPr>
        <w:t xml:space="preserve"> sur une </w:t>
      </w:r>
      <w:hyperlink r:id="rId9983" w:anchor="Cul_Art__GBT_statuaire_SM" w:history="1">
        <w:r w:rsidRPr="0032190F">
          <w:rPr>
            <w:rStyle w:val="Hyperlink"/>
            <w:lang w:val="fr-FR"/>
          </w:rPr>
          <w:t>statue-menhir</w:t>
        </w:r>
      </w:hyperlink>
      <w:r w:rsidR="00A14637" w:rsidRPr="0032190F">
        <w:rPr>
          <w:lang w:val="fr-FR"/>
        </w:rPr>
        <w:t xml:space="preserve"> (BIB 2285 p. 250)</w:t>
      </w:r>
    </w:p>
    <w:p w14:paraId="3D914AC7" w14:textId="77777777" w:rsidR="00283A95" w:rsidRPr="0032190F" w:rsidRDefault="00283A95" w:rsidP="00B9728E">
      <w:pPr>
        <w:jc w:val="both"/>
        <w:rPr>
          <w:lang w:val="fr-FR"/>
        </w:rPr>
      </w:pPr>
    </w:p>
    <w:p w14:paraId="09EE910F" w14:textId="77777777" w:rsidR="00283A95" w:rsidRPr="0032190F" w:rsidRDefault="00283A95" w:rsidP="00426FF9">
      <w:pPr>
        <w:pStyle w:val="Heading1"/>
      </w:pPr>
      <w:bookmarkStart w:id="4077" w:name="Sit_Bragassargues"/>
      <w:r w:rsidRPr="0032190F">
        <w:t>BRAGASSARGUES</w:t>
      </w:r>
    </w:p>
    <w:bookmarkEnd w:id="4077"/>
    <w:p w14:paraId="203F9AFB" w14:textId="77777777" w:rsidR="00283A95" w:rsidRPr="0032190F" w:rsidRDefault="00283A95" w:rsidP="00B9728E">
      <w:pPr>
        <w:jc w:val="both"/>
        <w:rPr>
          <w:lang w:val="fr-FR"/>
        </w:rPr>
      </w:pPr>
    </w:p>
    <w:p w14:paraId="4329614E" w14:textId="448D387A" w:rsidR="00283A95" w:rsidRPr="0032190F" w:rsidRDefault="00283A95" w:rsidP="00B9728E">
      <w:pPr>
        <w:jc w:val="both"/>
        <w:rPr>
          <w:rStyle w:val="Hyperlink"/>
          <w:lang w:val="fr-FR"/>
        </w:rPr>
      </w:pPr>
      <w:r w:rsidRPr="0032190F">
        <w:rPr>
          <w:lang w:val="fr-FR"/>
        </w:rPr>
        <w:t xml:space="preserve">Une découverte faite à Bragassargues (Gard) a livré sur une </w:t>
      </w:r>
      <w:hyperlink r:id="rId9984" w:anchor="Cul_Art__GBT_statuaire_SM" w:history="1">
        <w:r w:rsidRPr="0032190F">
          <w:rPr>
            <w:rStyle w:val="Hyperlink"/>
            <w:lang w:val="fr-FR"/>
          </w:rPr>
          <w:t>statue-menhir</w:t>
        </w:r>
      </w:hyperlink>
      <w:r w:rsidR="00643741" w:rsidRPr="0032190F">
        <w:rPr>
          <w:lang w:val="fr-FR"/>
        </w:rPr>
        <w:t xml:space="preserve"> (BIB 2293)</w:t>
      </w:r>
    </w:p>
    <w:p w14:paraId="2586CA2D" w14:textId="77777777" w:rsidR="00283A95" w:rsidRPr="0032190F" w:rsidRDefault="00283A95" w:rsidP="00B9728E">
      <w:pPr>
        <w:jc w:val="both"/>
        <w:rPr>
          <w:lang w:val="fr-FR"/>
        </w:rPr>
      </w:pPr>
    </w:p>
    <w:p w14:paraId="3F06D5D9" w14:textId="77777777" w:rsidR="00283A95" w:rsidRPr="0032190F" w:rsidRDefault="00283A95" w:rsidP="00426FF9">
      <w:pPr>
        <w:pStyle w:val="Heading1"/>
      </w:pPr>
      <w:bookmarkStart w:id="4078" w:name="Sit_Villeveyrac"/>
      <w:r w:rsidRPr="0032190F">
        <w:t>VILLEVEYRAC</w:t>
      </w:r>
    </w:p>
    <w:bookmarkEnd w:id="4078"/>
    <w:p w14:paraId="0446B3D6" w14:textId="77777777" w:rsidR="00283A95" w:rsidRPr="0032190F" w:rsidRDefault="00283A95" w:rsidP="00B9728E">
      <w:pPr>
        <w:jc w:val="both"/>
        <w:rPr>
          <w:lang w:val="fr-FR"/>
        </w:rPr>
      </w:pPr>
    </w:p>
    <w:p w14:paraId="276DCF97" w14:textId="6D56923C" w:rsidR="004167C3" w:rsidRPr="0032190F" w:rsidRDefault="00283A95" w:rsidP="00B9728E">
      <w:pPr>
        <w:jc w:val="both"/>
        <w:rPr>
          <w:lang w:val="fr-FR"/>
        </w:rPr>
      </w:pPr>
      <w:r w:rsidRPr="0032190F">
        <w:rPr>
          <w:lang w:val="fr-FR"/>
        </w:rPr>
        <w:t xml:space="preserve">Villeveyrac (Hérault) a livré une </w:t>
      </w:r>
      <w:hyperlink r:id="rId9985" w:anchor="Cul_Art__GBT_statuaire_SM" w:history="1">
        <w:r w:rsidRPr="0032190F">
          <w:rPr>
            <w:rStyle w:val="Hyperlink"/>
            <w:lang w:val="fr-FR"/>
          </w:rPr>
          <w:t>statue-menhir</w:t>
        </w:r>
      </w:hyperlink>
      <w:r w:rsidR="004167C3" w:rsidRPr="0032190F">
        <w:rPr>
          <w:lang w:val="fr-FR"/>
        </w:rPr>
        <w:t xml:space="preserve"> au lieu-dit Fontdouce (BIB ?)</w:t>
      </w:r>
      <w:r w:rsidR="00942A82" w:rsidRPr="0032190F">
        <w:rPr>
          <w:lang w:val="fr-FR"/>
        </w:rPr>
        <w:t xml:space="preserve"> SM en "tête de chouette" (BIB internet)</w:t>
      </w:r>
    </w:p>
    <w:p w14:paraId="3AC1AC32" w14:textId="77777777" w:rsidR="00283A95" w:rsidRPr="0032190F" w:rsidRDefault="00283A95" w:rsidP="00B9728E">
      <w:pPr>
        <w:jc w:val="both"/>
        <w:rPr>
          <w:lang w:val="fr-FR"/>
        </w:rPr>
      </w:pPr>
    </w:p>
    <w:p w14:paraId="32F7D9EC" w14:textId="77777777" w:rsidR="00283A95" w:rsidRPr="0032190F" w:rsidRDefault="00283A95" w:rsidP="00426FF9">
      <w:pPr>
        <w:pStyle w:val="Heading1"/>
      </w:pPr>
      <w:bookmarkStart w:id="4079" w:name="Sit_Baron"/>
      <w:r w:rsidRPr="0032190F">
        <w:t>BARON</w:t>
      </w:r>
    </w:p>
    <w:bookmarkEnd w:id="4079"/>
    <w:p w14:paraId="697011D1" w14:textId="77777777" w:rsidR="00283A95" w:rsidRPr="0032190F" w:rsidRDefault="00283A95" w:rsidP="00B9728E">
      <w:pPr>
        <w:jc w:val="both"/>
        <w:rPr>
          <w:lang w:val="fr-FR"/>
        </w:rPr>
      </w:pPr>
    </w:p>
    <w:p w14:paraId="0B686C06" w14:textId="7BD15441" w:rsidR="00283A95" w:rsidRPr="0032190F" w:rsidRDefault="00283A95" w:rsidP="00B9728E">
      <w:pPr>
        <w:jc w:val="both"/>
        <w:rPr>
          <w:lang w:val="fr-FR"/>
        </w:rPr>
      </w:pPr>
      <w:r w:rsidRPr="0032190F">
        <w:rPr>
          <w:lang w:val="fr-FR"/>
        </w:rPr>
        <w:t xml:space="preserve">La </w:t>
      </w:r>
      <w:hyperlink r:id="rId9986" w:anchor="Cul_Art__GBT_statuaire_SM" w:history="1">
        <w:r w:rsidRPr="0032190F">
          <w:rPr>
            <w:rStyle w:val="Hyperlink"/>
            <w:lang w:val="fr-FR"/>
          </w:rPr>
          <w:t>statue-menhir</w:t>
        </w:r>
      </w:hyperlink>
      <w:r w:rsidR="00643741" w:rsidRPr="0032190F">
        <w:rPr>
          <w:lang w:val="fr-FR"/>
        </w:rPr>
        <w:t xml:space="preserve"> </w:t>
      </w:r>
      <w:r w:rsidRPr="0032190F">
        <w:rPr>
          <w:lang w:val="fr-FR"/>
        </w:rPr>
        <w:t>de Fontcouverte a été découverte dans la commune de Baron</w:t>
      </w:r>
    </w:p>
    <w:p w14:paraId="4004E7A3" w14:textId="77777777" w:rsidR="004C42A7" w:rsidRPr="0032190F" w:rsidRDefault="004C42A7" w:rsidP="00B9728E">
      <w:pPr>
        <w:jc w:val="both"/>
        <w:rPr>
          <w:lang w:val="fr-FR"/>
        </w:rPr>
      </w:pPr>
    </w:p>
    <w:p w14:paraId="173740AB" w14:textId="77777777" w:rsidR="00283A95" w:rsidRPr="0032190F" w:rsidRDefault="00283A95" w:rsidP="00426FF9">
      <w:pPr>
        <w:pStyle w:val="Heading1"/>
      </w:pPr>
      <w:bookmarkStart w:id="4080" w:name="Sit_Bouisset"/>
      <w:r w:rsidRPr="0032190F">
        <w:t>BOUISSET</w:t>
      </w:r>
    </w:p>
    <w:bookmarkEnd w:id="4080"/>
    <w:p w14:paraId="3DB89B8A" w14:textId="77777777" w:rsidR="00283A95" w:rsidRPr="0032190F" w:rsidRDefault="00170B69" w:rsidP="00283A95">
      <w:pPr>
        <w:rPr>
          <w:lang w:val="fr-FR"/>
        </w:rPr>
      </w:pPr>
      <w:r w:rsidRPr="0032190F">
        <w:rPr>
          <w:lang w:val="fr-FR"/>
        </w:rPr>
        <w:t>Buisset</w:t>
      </w:r>
    </w:p>
    <w:p w14:paraId="6E33D88B" w14:textId="77777777" w:rsidR="00170B69" w:rsidRPr="0032190F" w:rsidRDefault="00170B69" w:rsidP="00283A95">
      <w:pPr>
        <w:rPr>
          <w:lang w:val="fr-FR"/>
        </w:rPr>
      </w:pPr>
    </w:p>
    <w:p w14:paraId="56073D69" w14:textId="77777777" w:rsidR="00283A95" w:rsidRPr="0032190F" w:rsidRDefault="00283A95" w:rsidP="00520069">
      <w:pPr>
        <w:jc w:val="both"/>
        <w:rPr>
          <w:lang w:val="fr-FR"/>
        </w:rPr>
      </w:pPr>
      <w:r w:rsidRPr="0032190F">
        <w:rPr>
          <w:lang w:val="fr-FR"/>
        </w:rPr>
        <w:t xml:space="preserve">Le site de Bouisset (Hérault, Ferrières-les-Verreries) montre 2 éléments de stèles en réemploi dans des structures funéraire datées du début de l’âge des métaux (BIB 1021) </w:t>
      </w:r>
      <w:r w:rsidR="00520069" w:rsidRPr="0032190F">
        <w:rPr>
          <w:lang w:val="fr-FR"/>
        </w:rPr>
        <w:t>Découvertes dans des tombes « en ruche » de la civilisation de Fontbouisse (BIB 2372 p. 53)</w:t>
      </w:r>
    </w:p>
    <w:p w14:paraId="6ECBDB27" w14:textId="77777777" w:rsidR="00AE2292" w:rsidRPr="0032190F" w:rsidRDefault="00AE2292" w:rsidP="00283A95">
      <w:pPr>
        <w:rPr>
          <w:lang w:val="fr-FR"/>
        </w:rPr>
      </w:pPr>
    </w:p>
    <w:p w14:paraId="1DA36A98" w14:textId="77777777" w:rsidR="00AE2292" w:rsidRPr="0032190F" w:rsidRDefault="00AE2292" w:rsidP="00AE2292">
      <w:pPr>
        <w:pStyle w:val="Heading2"/>
      </w:pPr>
      <w:r w:rsidRPr="0032190F">
        <w:t>Bouisset I</w:t>
      </w:r>
    </w:p>
    <w:p w14:paraId="213D13C6" w14:textId="77777777" w:rsidR="00AE2292" w:rsidRPr="0032190F" w:rsidRDefault="00AE2292" w:rsidP="00AE2292">
      <w:pPr>
        <w:rPr>
          <w:lang w:val="fr-FR"/>
        </w:rPr>
      </w:pPr>
    </w:p>
    <w:p w14:paraId="3F2C6281" w14:textId="757C2842" w:rsidR="00AE2292" w:rsidRPr="0032190F" w:rsidRDefault="00000000" w:rsidP="00AE2292">
      <w:pPr>
        <w:rPr>
          <w:lang w:val="fr-FR"/>
        </w:rPr>
      </w:pPr>
      <w:hyperlink r:id="rId9987" w:anchor="Cul_Art__GBT_statuaire_SM" w:history="1">
        <w:r w:rsidR="00AE2292" w:rsidRPr="0032190F">
          <w:rPr>
            <w:rStyle w:val="Hyperlink"/>
            <w:lang w:val="fr-FR"/>
          </w:rPr>
          <w:t>statue-menhir</w:t>
        </w:r>
      </w:hyperlink>
      <w:r w:rsidR="00AE2292" w:rsidRPr="0032190F">
        <w:rPr>
          <w:lang w:val="fr-FR"/>
        </w:rPr>
        <w:t xml:space="preserve"> en "tête de chouette" (BIB internet)</w:t>
      </w:r>
    </w:p>
    <w:p w14:paraId="24CBC4F5" w14:textId="77777777" w:rsidR="00AE2292" w:rsidRPr="0032190F" w:rsidRDefault="00AE2292" w:rsidP="00AE2292">
      <w:pPr>
        <w:pStyle w:val="Heading2"/>
      </w:pPr>
      <w:r w:rsidRPr="0032190F">
        <w:br/>
        <w:t>Bouisset II</w:t>
      </w:r>
    </w:p>
    <w:p w14:paraId="384FB988" w14:textId="77777777" w:rsidR="00AE2292" w:rsidRPr="0032190F" w:rsidRDefault="00AE2292" w:rsidP="00AE2292">
      <w:pPr>
        <w:rPr>
          <w:lang w:val="fr-FR"/>
        </w:rPr>
      </w:pPr>
    </w:p>
    <w:p w14:paraId="658D57AB" w14:textId="2CCBC459" w:rsidR="00283A95" w:rsidRDefault="00000000" w:rsidP="00AE2292">
      <w:pPr>
        <w:rPr>
          <w:lang w:val="fr-FR"/>
        </w:rPr>
      </w:pPr>
      <w:hyperlink r:id="rId9988" w:anchor="Cul_Art__GBT_statuaire_SM" w:history="1">
        <w:r w:rsidR="00AE2292" w:rsidRPr="0032190F">
          <w:rPr>
            <w:rStyle w:val="Hyperlink"/>
            <w:lang w:val="fr-FR"/>
          </w:rPr>
          <w:t>statue-menhir</w:t>
        </w:r>
      </w:hyperlink>
      <w:r w:rsidR="00AE2292" w:rsidRPr="0032190F">
        <w:rPr>
          <w:lang w:val="fr-FR"/>
        </w:rPr>
        <w:t xml:space="preserve"> en "tête de chouette" (BIB internet)</w:t>
      </w:r>
    </w:p>
    <w:p w14:paraId="7A691CF9" w14:textId="77777777" w:rsidR="00EA6192" w:rsidRDefault="00EA6192" w:rsidP="00AE2292">
      <w:pPr>
        <w:rPr>
          <w:lang w:val="fr-FR"/>
        </w:rPr>
      </w:pPr>
    </w:p>
    <w:p w14:paraId="2D898534" w14:textId="77777777" w:rsidR="00EA6192" w:rsidRDefault="00EA6192" w:rsidP="00426FF9">
      <w:pPr>
        <w:pStyle w:val="Heading1"/>
      </w:pPr>
      <w:bookmarkStart w:id="4081" w:name="Sit_Taoula_Chiesa"/>
      <w:r>
        <w:t>TAOULA CHIESA</w:t>
      </w:r>
    </w:p>
    <w:bookmarkEnd w:id="4081"/>
    <w:p w14:paraId="0FC7E267" w14:textId="13E02E2D" w:rsidR="00EA6192" w:rsidRPr="00EA6192" w:rsidRDefault="00EA6192" w:rsidP="00AE2292">
      <w:pPr>
        <w:rPr>
          <w:lang w:val="fr-FR"/>
        </w:rPr>
      </w:pPr>
      <w:r w:rsidRPr="00EA6192">
        <w:rPr>
          <w:rStyle w:val="st"/>
          <w:lang w:val="fr-FR"/>
        </w:rPr>
        <w:t>Dolmen de Saint-Martin-de-Londres (Hérault)</w:t>
      </w:r>
      <w:r>
        <w:rPr>
          <w:rStyle w:val="st"/>
          <w:lang w:val="fr-FR"/>
        </w:rPr>
        <w:t xml:space="preserve"> </w:t>
      </w:r>
      <w:hyperlink r:id="rId9989" w:anchor="Cul_Art_TAC_T_t_objet" w:history="1">
        <w:r w:rsidRPr="009B38A5">
          <w:rPr>
            <w:rStyle w:val="Hyperlink"/>
            <w:lang w:val="fr-FR"/>
          </w:rPr>
          <w:t>objet</w:t>
        </w:r>
        <w:r w:rsidRPr="0032190F">
          <w:rPr>
            <w:rStyle w:val="Hyperlink"/>
            <w:i/>
            <w:lang w:val="fr-FR"/>
          </w:rPr>
          <w:t> </w:t>
        </w:r>
      </w:hyperlink>
      <w:r>
        <w:rPr>
          <w:lang w:val="fr-FR"/>
        </w:rPr>
        <w:t xml:space="preserve">en </w:t>
      </w:r>
      <w:r w:rsidRPr="009B38A5">
        <w:rPr>
          <w:lang w:val="fr-FR"/>
        </w:rPr>
        <w:t>jayet ou pierre</w:t>
      </w:r>
    </w:p>
    <w:p w14:paraId="024539FA" w14:textId="77777777" w:rsidR="004167C3" w:rsidRPr="0032190F" w:rsidRDefault="004167C3" w:rsidP="00AE2292">
      <w:pPr>
        <w:rPr>
          <w:lang w:val="fr-FR"/>
        </w:rPr>
      </w:pPr>
    </w:p>
    <w:p w14:paraId="34CDD3E8" w14:textId="77777777" w:rsidR="004167C3" w:rsidRPr="0032190F" w:rsidRDefault="004167C3" w:rsidP="00426FF9">
      <w:pPr>
        <w:pStyle w:val="Heading1"/>
      </w:pPr>
      <w:r w:rsidRPr="0032190F">
        <w:t>TRUC DE MARTIN</w:t>
      </w:r>
    </w:p>
    <w:p w14:paraId="57474BF1" w14:textId="77777777" w:rsidR="004167C3" w:rsidRPr="0032190F" w:rsidRDefault="004167C3" w:rsidP="00AE2292">
      <w:pPr>
        <w:rPr>
          <w:lang w:val="fr-FR"/>
        </w:rPr>
      </w:pPr>
    </w:p>
    <w:p w14:paraId="6539332A" w14:textId="7AEF395B" w:rsidR="004167C3" w:rsidRDefault="004167C3" w:rsidP="00AE2292">
      <w:pPr>
        <w:rPr>
          <w:lang w:val="fr-FR"/>
        </w:rPr>
      </w:pPr>
      <w:r w:rsidRPr="0032190F">
        <w:rPr>
          <w:lang w:val="fr-FR"/>
        </w:rPr>
        <w:t xml:space="preserve">Truc de Martin (Viols-le-Fort, Hérault) a livré sur une </w:t>
      </w:r>
      <w:hyperlink r:id="rId9990" w:anchor="Cul_Art__GBT_statuaire_SM" w:history="1">
        <w:r w:rsidRPr="0032190F">
          <w:rPr>
            <w:rStyle w:val="Hyperlink"/>
            <w:lang w:val="fr-FR"/>
          </w:rPr>
          <w:t>statue-menhir</w:t>
        </w:r>
      </w:hyperlink>
      <w:r w:rsidRPr="0032190F">
        <w:rPr>
          <w:lang w:val="fr-FR"/>
        </w:rPr>
        <w:t xml:space="preserve"> </w:t>
      </w:r>
      <w:r w:rsidR="00714F6B" w:rsidRPr="0032190F">
        <w:rPr>
          <w:lang w:val="fr-FR"/>
        </w:rPr>
        <w:t>(BIB ?)</w:t>
      </w:r>
    </w:p>
    <w:p w14:paraId="5E6CD18F" w14:textId="77777777" w:rsidR="009B38A5" w:rsidRDefault="009B38A5" w:rsidP="00AE2292">
      <w:pPr>
        <w:rPr>
          <w:lang w:val="fr-FR"/>
        </w:rPr>
      </w:pPr>
    </w:p>
    <w:p w14:paraId="0FB04C18" w14:textId="77777777" w:rsidR="009B38A5" w:rsidRDefault="009B38A5" w:rsidP="00426FF9">
      <w:pPr>
        <w:pStyle w:val="Heading1"/>
      </w:pPr>
      <w:bookmarkStart w:id="4082" w:name="Sit_Draille"/>
      <w:r>
        <w:t>DRAILLE</w:t>
      </w:r>
    </w:p>
    <w:bookmarkEnd w:id="4082"/>
    <w:p w14:paraId="7963F2D5" w14:textId="77777777" w:rsidR="009B38A5" w:rsidRDefault="009B38A5" w:rsidP="009B38A5">
      <w:pPr>
        <w:jc w:val="both"/>
        <w:rPr>
          <w:lang w:val="fr-FR"/>
        </w:rPr>
      </w:pPr>
      <w:r w:rsidRPr="009B38A5">
        <w:rPr>
          <w:lang w:val="fr-FR"/>
        </w:rPr>
        <w:t>dolmen de Viols-le-Fort</w:t>
      </w:r>
    </w:p>
    <w:p w14:paraId="0A67C57A" w14:textId="77777777" w:rsidR="009B38A5" w:rsidRDefault="009B38A5" w:rsidP="009B38A5">
      <w:pPr>
        <w:jc w:val="both"/>
        <w:rPr>
          <w:lang w:val="fr-FR"/>
        </w:rPr>
      </w:pPr>
    </w:p>
    <w:p w14:paraId="4A0F829B" w14:textId="6D47053F" w:rsidR="009B38A5" w:rsidRPr="0032190F" w:rsidRDefault="009B38A5" w:rsidP="009B38A5">
      <w:pPr>
        <w:jc w:val="both"/>
        <w:rPr>
          <w:lang w:val="fr-FR"/>
        </w:rPr>
      </w:pPr>
      <w:r>
        <w:rPr>
          <w:lang w:val="fr-FR"/>
        </w:rPr>
        <w:t xml:space="preserve">Dolmen de la Draille (Viols-le-Fort, </w:t>
      </w:r>
      <w:r w:rsidRPr="0032190F">
        <w:rPr>
          <w:lang w:val="fr-FR"/>
        </w:rPr>
        <w:t>Hérault</w:t>
      </w:r>
      <w:r>
        <w:rPr>
          <w:lang w:val="fr-FR"/>
        </w:rPr>
        <w:t xml:space="preserve">) </w:t>
      </w:r>
      <w:hyperlink r:id="rId9991" w:anchor="Cul_Art_TAC_T_t_objet" w:history="1">
        <w:r w:rsidRPr="009B38A5">
          <w:rPr>
            <w:rStyle w:val="Hyperlink"/>
            <w:lang w:val="fr-FR"/>
          </w:rPr>
          <w:t>objet</w:t>
        </w:r>
        <w:r w:rsidRPr="0032190F">
          <w:rPr>
            <w:rStyle w:val="Hyperlink"/>
            <w:i/>
            <w:lang w:val="fr-FR"/>
          </w:rPr>
          <w:t> </w:t>
        </w:r>
      </w:hyperlink>
      <w:r>
        <w:rPr>
          <w:lang w:val="fr-FR"/>
        </w:rPr>
        <w:t xml:space="preserve">en </w:t>
      </w:r>
      <w:r w:rsidRPr="009B38A5">
        <w:rPr>
          <w:lang w:val="fr-FR"/>
        </w:rPr>
        <w:t>jayet ou pierre</w:t>
      </w:r>
      <w:r w:rsidR="00EA6192">
        <w:rPr>
          <w:lang w:val="fr-FR"/>
        </w:rPr>
        <w:t xml:space="preserve"> </w:t>
      </w:r>
    </w:p>
    <w:p w14:paraId="5012515E" w14:textId="77777777" w:rsidR="00AE2292" w:rsidRPr="0032190F" w:rsidRDefault="00AE2292" w:rsidP="00B9728E">
      <w:pPr>
        <w:jc w:val="both"/>
        <w:rPr>
          <w:lang w:val="fr-FR"/>
        </w:rPr>
      </w:pPr>
    </w:p>
    <w:p w14:paraId="69C873EA" w14:textId="77777777" w:rsidR="004C42A7" w:rsidRPr="0032190F" w:rsidRDefault="004C42A7" w:rsidP="00426FF9">
      <w:pPr>
        <w:pStyle w:val="Heading1"/>
      </w:pPr>
      <w:bookmarkStart w:id="4083" w:name="Sit_Cassillac"/>
      <w:r w:rsidRPr="0032190F">
        <w:t>CASSILLAC</w:t>
      </w:r>
    </w:p>
    <w:bookmarkEnd w:id="4083"/>
    <w:p w14:paraId="4A13C002" w14:textId="77777777" w:rsidR="004C42A7" w:rsidRPr="0032190F" w:rsidRDefault="004C42A7" w:rsidP="00B9728E">
      <w:pPr>
        <w:jc w:val="both"/>
        <w:rPr>
          <w:lang w:val="fr-FR"/>
        </w:rPr>
      </w:pPr>
    </w:p>
    <w:p w14:paraId="72B9EB0F" w14:textId="296DED58" w:rsidR="004C42A7" w:rsidRPr="0032190F" w:rsidRDefault="004C42A7" w:rsidP="00B9728E">
      <w:pPr>
        <w:jc w:val="both"/>
        <w:rPr>
          <w:lang w:val="fr-FR"/>
        </w:rPr>
      </w:pPr>
      <w:r w:rsidRPr="0032190F">
        <w:rPr>
          <w:lang w:val="fr-FR"/>
        </w:rPr>
        <w:t>Le site de Ca</w:t>
      </w:r>
      <w:r w:rsidR="00D625F0" w:rsidRPr="0032190F">
        <w:rPr>
          <w:lang w:val="fr-FR"/>
        </w:rPr>
        <w:t>s</w:t>
      </w:r>
      <w:r w:rsidRPr="0032190F">
        <w:rPr>
          <w:lang w:val="fr-FR"/>
        </w:rPr>
        <w:t xml:space="preserve">sillac (Viols-le-Fort, Hérault) a livré sur une </w:t>
      </w:r>
      <w:hyperlink r:id="rId9992" w:anchor="Cul_Art__GBT_statuaire_SM" w:history="1">
        <w:r w:rsidRPr="0032190F">
          <w:rPr>
            <w:rStyle w:val="Hyperlink"/>
            <w:lang w:val="fr-FR"/>
          </w:rPr>
          <w:t>statue-menhir</w:t>
        </w:r>
      </w:hyperlink>
      <w:r w:rsidRPr="0032190F">
        <w:rPr>
          <w:lang w:val="fr-FR"/>
        </w:rPr>
        <w:t xml:space="preserve"> (BIB 2285 p. 250)</w:t>
      </w:r>
      <w:r w:rsidR="00DA264C" w:rsidRPr="0032190F">
        <w:rPr>
          <w:lang w:val="fr-FR"/>
        </w:rPr>
        <w:t>. Peut-être contexte sépulcral (BIB 1457)</w:t>
      </w:r>
    </w:p>
    <w:p w14:paraId="617B9296" w14:textId="77777777" w:rsidR="00A119AA" w:rsidRPr="0032190F" w:rsidRDefault="00A119AA" w:rsidP="00B9728E">
      <w:pPr>
        <w:jc w:val="both"/>
        <w:rPr>
          <w:lang w:val="fr-FR"/>
        </w:rPr>
      </w:pPr>
    </w:p>
    <w:p w14:paraId="5CB3734F" w14:textId="77777777" w:rsidR="00A119AA" w:rsidRPr="0032190F" w:rsidRDefault="00A119AA" w:rsidP="00A119AA">
      <w:pPr>
        <w:pStyle w:val="Heading2"/>
      </w:pPr>
      <w:bookmarkStart w:id="4084" w:name="Sit_Cassillac_Cazaralis"/>
      <w:r w:rsidRPr="0032190F">
        <w:t>Cazaralis</w:t>
      </w:r>
    </w:p>
    <w:bookmarkEnd w:id="4084"/>
    <w:p w14:paraId="6B5B9056" w14:textId="77777777" w:rsidR="00A119AA" w:rsidRPr="0032190F" w:rsidRDefault="0038098B" w:rsidP="00242C0F">
      <w:pPr>
        <w:rPr>
          <w:lang w:val="fr-FR"/>
        </w:rPr>
      </w:pPr>
      <w:r w:rsidRPr="0032190F">
        <w:rPr>
          <w:lang w:val="fr-FR"/>
        </w:rPr>
        <w:t>Cazarils (BIB 1738)</w:t>
      </w:r>
    </w:p>
    <w:p w14:paraId="32BD3000" w14:textId="77777777" w:rsidR="0038098B" w:rsidRPr="0032190F" w:rsidRDefault="0038098B" w:rsidP="00242C0F">
      <w:pPr>
        <w:rPr>
          <w:lang w:val="fr-FR"/>
        </w:rPr>
      </w:pPr>
    </w:p>
    <w:p w14:paraId="1EE7341D" w14:textId="4754F89F" w:rsidR="000964BF" w:rsidRPr="0032190F" w:rsidRDefault="00AC078E" w:rsidP="00E51583">
      <w:pPr>
        <w:jc w:val="both"/>
        <w:rPr>
          <w:lang w:val="fr-FR"/>
        </w:rPr>
      </w:pPr>
      <w:r w:rsidRPr="0032190F">
        <w:rPr>
          <w:i/>
          <w:lang w:val="fr-FR"/>
        </w:rPr>
        <w:t>U</w:t>
      </w:r>
      <w:r w:rsidR="00A119AA" w:rsidRPr="0032190F">
        <w:rPr>
          <w:i/>
          <w:lang w:val="fr-FR"/>
        </w:rPr>
        <w:t>ne représentation d’</w:t>
      </w:r>
      <w:hyperlink r:id="rId9993" w:anchor="Cul_Art_TAC_T_t_objet" w:history="1">
        <w:r w:rsidR="00A119AA" w:rsidRPr="0032190F">
          <w:rPr>
            <w:rStyle w:val="Hyperlink"/>
            <w:i/>
            <w:lang w:val="fr-FR"/>
          </w:rPr>
          <w:t>objet </w:t>
        </w:r>
      </w:hyperlink>
      <w:r w:rsidR="00A119AA" w:rsidRPr="0032190F">
        <w:rPr>
          <w:i/>
          <w:lang w:val="fr-FR"/>
        </w:rPr>
        <w:t>(BIB 2285 p. 250)</w:t>
      </w:r>
      <w:r w:rsidR="00942A82" w:rsidRPr="0032190F">
        <w:rPr>
          <w:lang w:val="fr-FR"/>
        </w:rPr>
        <w:t xml:space="preserve"> SM en "tête de chouette" (BIB internet)</w:t>
      </w:r>
      <w:r w:rsidR="002C70D7" w:rsidRPr="0032190F">
        <w:rPr>
          <w:lang w:val="fr-FR"/>
        </w:rPr>
        <w:t>. Vraissemblables traces de peintures (BIB 2285 p. 250)</w:t>
      </w:r>
      <w:r w:rsidR="00520069" w:rsidRPr="0032190F">
        <w:rPr>
          <w:lang w:val="fr-FR"/>
        </w:rPr>
        <w:t xml:space="preserve"> Découverte dans une tombe « en ruche » de la civilisation de Fontbouisse (BIB 2372 p. 53)</w:t>
      </w:r>
      <w:r w:rsidR="00FE5ADD" w:rsidRPr="0032190F">
        <w:rPr>
          <w:lang w:val="fr-FR"/>
        </w:rPr>
        <w:t xml:space="preserve"> La SM (h=72cm) montre un collier (ou des mains croisées) et des tatouages "en moustaches" (BIB 1738 fig. 44)</w:t>
      </w:r>
      <w:r w:rsidRPr="0032190F">
        <w:rPr>
          <w:lang w:val="fr-FR"/>
        </w:rPr>
        <w:t xml:space="preserve"> La forme générale de la SM,  rectangulaire/tubulaire, est très proche de celle des </w:t>
      </w:r>
      <w:r w:rsidR="00C9032F" w:rsidRPr="0032190F">
        <w:rPr>
          <w:lang w:val="fr-FR"/>
        </w:rPr>
        <w:t>idoles-cylindres [</w:t>
      </w:r>
      <w:hyperlink r:id="rId9994" w:anchor="Cul_Art_TAC_T_a_idole_cylindre" w:history="1">
        <w:r w:rsidR="00C9032F" w:rsidRPr="0032190F">
          <w:rPr>
            <w:rStyle w:val="Hyperlink"/>
            <w:lang w:val="fr-FR"/>
          </w:rPr>
          <w:t>idoles cylindriques</w:t>
        </w:r>
      </w:hyperlink>
      <w:r w:rsidR="00C9032F" w:rsidRPr="0032190F">
        <w:rPr>
          <w:lang w:val="fr-FR"/>
        </w:rPr>
        <w:t>]</w:t>
      </w:r>
      <w:r w:rsidRPr="0032190F">
        <w:rPr>
          <w:lang w:val="fr-FR"/>
        </w:rPr>
        <w:t xml:space="preserve"> de </w:t>
      </w:r>
      <w:hyperlink r:id="rId9995" w:anchor="Sit_Pedra_Ferraduras" w:history="1">
        <w:r w:rsidRPr="0032190F">
          <w:rPr>
            <w:rStyle w:val="Hyperlink"/>
            <w:lang w:val="fr-FR"/>
          </w:rPr>
          <w:t>Pedra das Ferraduras</w:t>
        </w:r>
      </w:hyperlink>
      <w:r w:rsidRPr="0032190F">
        <w:rPr>
          <w:lang w:val="fr-FR"/>
        </w:rPr>
        <w:t xml:space="preserve"> (SS BIB)</w:t>
      </w:r>
    </w:p>
    <w:p w14:paraId="26C6F449" w14:textId="77777777" w:rsidR="00643741" w:rsidRPr="0032190F" w:rsidRDefault="001678F8" w:rsidP="00242C0F">
      <w:pPr>
        <w:rPr>
          <w:lang w:val="fr-FR"/>
        </w:rPr>
      </w:pPr>
      <w:r w:rsidRPr="0032190F">
        <w:rPr>
          <w:lang w:val="fr-FR"/>
        </w:rPr>
        <w:t>Contexte funéraire (BIB 1738 p. 185)</w:t>
      </w:r>
    </w:p>
    <w:p w14:paraId="39964D64" w14:textId="77777777" w:rsidR="001678F8" w:rsidRPr="0032190F" w:rsidRDefault="001678F8" w:rsidP="00242C0F">
      <w:pPr>
        <w:rPr>
          <w:lang w:val="fr-FR"/>
        </w:rPr>
      </w:pPr>
    </w:p>
    <w:p w14:paraId="5623C9FF" w14:textId="77777777" w:rsidR="00643741" w:rsidRPr="0032190F" w:rsidRDefault="00643741" w:rsidP="00426FF9">
      <w:pPr>
        <w:pStyle w:val="Heading1"/>
        <w:rPr>
          <w:rStyle w:val="Hyperlink"/>
        </w:rPr>
      </w:pPr>
      <w:bookmarkStart w:id="4085" w:name="Sit_Cazehaute"/>
      <w:r w:rsidRPr="0032190F">
        <w:t>CAZEHAUTE</w:t>
      </w:r>
    </w:p>
    <w:bookmarkEnd w:id="4085"/>
    <w:p w14:paraId="36091F38" w14:textId="77777777" w:rsidR="00A119AA" w:rsidRPr="0032190F" w:rsidRDefault="00A119AA" w:rsidP="00242C0F">
      <w:pPr>
        <w:rPr>
          <w:lang w:val="fr-FR"/>
        </w:rPr>
      </w:pPr>
    </w:p>
    <w:p w14:paraId="16FF6A2F" w14:textId="0A285724" w:rsidR="00643741" w:rsidRPr="0032190F" w:rsidRDefault="00000000" w:rsidP="00916F80">
      <w:pPr>
        <w:jc w:val="both"/>
        <w:rPr>
          <w:lang w:val="fr-FR"/>
        </w:rPr>
      </w:pPr>
      <w:hyperlink r:id="rId9996" w:anchor="Cul_Art__GBT_statuaire_SM" w:history="1">
        <w:r w:rsidR="00643741" w:rsidRPr="0032190F">
          <w:rPr>
            <w:rStyle w:val="Hyperlink"/>
            <w:lang w:val="fr-FR"/>
          </w:rPr>
          <w:t>statue-menhir</w:t>
        </w:r>
      </w:hyperlink>
      <w:r w:rsidR="00643741" w:rsidRPr="0032190F">
        <w:rPr>
          <w:lang w:val="fr-FR"/>
        </w:rPr>
        <w:t xml:space="preserve"> de Cazevieille, dite </w:t>
      </w:r>
      <w:r w:rsidR="00466279" w:rsidRPr="0032190F">
        <w:rPr>
          <w:lang w:val="fr-FR"/>
        </w:rPr>
        <w:t xml:space="preserve">aussi </w:t>
      </w:r>
      <w:r w:rsidR="00643741" w:rsidRPr="0032190F">
        <w:rPr>
          <w:lang w:val="fr-FR"/>
        </w:rPr>
        <w:t>"Sylvie"</w:t>
      </w:r>
      <w:r w:rsidR="00466279" w:rsidRPr="0032190F">
        <w:rPr>
          <w:lang w:val="fr-FR"/>
        </w:rPr>
        <w:t>,</w:t>
      </w:r>
      <w:r w:rsidR="00643741" w:rsidRPr="0032190F">
        <w:rPr>
          <w:lang w:val="fr-FR"/>
        </w:rPr>
        <w:t xml:space="preserve"> à Cazehaute, Hérault (BIB 2344)</w:t>
      </w:r>
      <w:r w:rsidR="00942A82" w:rsidRPr="0032190F">
        <w:rPr>
          <w:lang w:val="fr-FR"/>
        </w:rPr>
        <w:t xml:space="preserve"> SM en "tête de chouette" (BIB internet)</w:t>
      </w:r>
      <w:r w:rsidR="00D52819" w:rsidRPr="0032190F">
        <w:rPr>
          <w:lang w:val="fr-FR"/>
        </w:rPr>
        <w:t xml:space="preserve"> de type Ferrières en remploi dans des parements de murs de maisons fontbuxiennes (BIB 2285 ?)</w:t>
      </w:r>
    </w:p>
    <w:p w14:paraId="5F994173" w14:textId="77777777" w:rsidR="00643741" w:rsidRPr="0032190F" w:rsidRDefault="00643741" w:rsidP="00242C0F">
      <w:pPr>
        <w:rPr>
          <w:lang w:val="fr-FR"/>
        </w:rPr>
      </w:pPr>
    </w:p>
    <w:p w14:paraId="1570B158" w14:textId="77777777" w:rsidR="00466279" w:rsidRPr="0032190F" w:rsidRDefault="003534ED" w:rsidP="00426FF9">
      <w:pPr>
        <w:pStyle w:val="Heading1"/>
      </w:pPr>
      <w:r w:rsidRPr="0032190F">
        <w:t>SAINT CHAPTES</w:t>
      </w:r>
    </w:p>
    <w:p w14:paraId="1F504B45" w14:textId="77777777" w:rsidR="003534ED" w:rsidRPr="0032190F" w:rsidRDefault="003534ED" w:rsidP="00242C0F">
      <w:pPr>
        <w:rPr>
          <w:lang w:val="fr-FR"/>
        </w:rPr>
      </w:pPr>
      <w:r w:rsidRPr="0032190F">
        <w:rPr>
          <w:lang w:val="fr-FR"/>
        </w:rPr>
        <w:t>Saint-Chaptes</w:t>
      </w:r>
    </w:p>
    <w:p w14:paraId="666468C9" w14:textId="77777777" w:rsidR="003534ED" w:rsidRPr="0032190F" w:rsidRDefault="003534ED" w:rsidP="00242C0F">
      <w:pPr>
        <w:rPr>
          <w:lang w:val="fr-FR"/>
        </w:rPr>
      </w:pPr>
    </w:p>
    <w:p w14:paraId="3514D53D" w14:textId="6EF3FB17" w:rsidR="00643741" w:rsidRPr="0032190F" w:rsidRDefault="00EE3100" w:rsidP="00242C0F">
      <w:pPr>
        <w:rPr>
          <w:lang w:val="fr-FR"/>
        </w:rPr>
      </w:pPr>
      <w:r w:rsidRPr="0032190F">
        <w:rPr>
          <w:lang w:val="fr-FR"/>
        </w:rPr>
        <w:t>Mas de la Tour</w:t>
      </w:r>
      <w:r>
        <w:rPr>
          <w:lang w:val="fr-FR"/>
        </w:rPr>
        <w:t xml:space="preserve"> (</w:t>
      </w:r>
      <w:r w:rsidRPr="0032190F">
        <w:rPr>
          <w:lang w:val="fr-FR"/>
        </w:rPr>
        <w:t>Saint Chaptes</w:t>
      </w:r>
      <w:r>
        <w:rPr>
          <w:lang w:val="fr-FR"/>
        </w:rPr>
        <w:t>)</w:t>
      </w:r>
      <w:r w:rsidRPr="00EE3100">
        <w:rPr>
          <w:lang w:val="fr-FR"/>
        </w:rPr>
        <w:t xml:space="preserve"> </w:t>
      </w:r>
      <w:hyperlink r:id="rId9997" w:anchor="Cul_Art__GBT_statuaire_SM" w:history="1">
        <w:r w:rsidR="00466279" w:rsidRPr="0032190F">
          <w:rPr>
            <w:rStyle w:val="Hyperlink"/>
            <w:lang w:val="fr-FR"/>
          </w:rPr>
          <w:t>statue-menhir</w:t>
        </w:r>
      </w:hyperlink>
      <w:r w:rsidR="00466279" w:rsidRPr="0032190F">
        <w:rPr>
          <w:lang w:val="fr-FR"/>
        </w:rPr>
        <w:t xml:space="preserve"> </w:t>
      </w:r>
      <w:r w:rsidR="007E5250" w:rsidRPr="0032190F">
        <w:rPr>
          <w:lang w:val="fr-FR"/>
        </w:rPr>
        <w:t>(BIB 2345)</w:t>
      </w:r>
    </w:p>
    <w:p w14:paraId="7B45666A" w14:textId="77777777" w:rsidR="007E5250" w:rsidRPr="0032190F" w:rsidRDefault="007E5250" w:rsidP="00242C0F">
      <w:pPr>
        <w:rPr>
          <w:lang w:val="fr-FR"/>
        </w:rPr>
      </w:pPr>
    </w:p>
    <w:p w14:paraId="3076E7DF" w14:textId="77777777" w:rsidR="007E5250" w:rsidRPr="0032190F" w:rsidRDefault="007E5250" w:rsidP="00426FF9">
      <w:pPr>
        <w:pStyle w:val="Heading1"/>
      </w:pPr>
      <w:r w:rsidRPr="0032190F">
        <w:t>LAGORCE</w:t>
      </w:r>
    </w:p>
    <w:p w14:paraId="5CAA171F" w14:textId="77777777" w:rsidR="007E5250" w:rsidRPr="0032190F" w:rsidRDefault="007E5250" w:rsidP="00242C0F">
      <w:pPr>
        <w:rPr>
          <w:lang w:val="fr-FR"/>
        </w:rPr>
      </w:pPr>
    </w:p>
    <w:p w14:paraId="0445FA8C" w14:textId="577EE8A1" w:rsidR="007E5250" w:rsidRPr="0032190F" w:rsidRDefault="00000000" w:rsidP="007E5250">
      <w:pPr>
        <w:rPr>
          <w:lang w:val="fr-FR"/>
        </w:rPr>
      </w:pPr>
      <w:hyperlink r:id="rId9998" w:anchor="Cul_Art__GBT_statuaire_SM" w:history="1">
        <w:r w:rsidR="007E5250" w:rsidRPr="0032190F">
          <w:rPr>
            <w:rStyle w:val="Hyperlink"/>
            <w:lang w:val="fr-FR"/>
          </w:rPr>
          <w:t>statue-menhir</w:t>
        </w:r>
      </w:hyperlink>
      <w:r w:rsidR="007E5250" w:rsidRPr="0032190F">
        <w:rPr>
          <w:lang w:val="fr-FR"/>
        </w:rPr>
        <w:t xml:space="preserve"> de Serre de Fourche à Lagorce (07)</w:t>
      </w:r>
      <w:r w:rsidR="00B345A9" w:rsidRPr="0032190F">
        <w:rPr>
          <w:lang w:val="fr-FR"/>
        </w:rPr>
        <w:t xml:space="preserve"> (BIB 2345 ?)</w:t>
      </w:r>
    </w:p>
    <w:p w14:paraId="0BA9911F" w14:textId="77777777" w:rsidR="007E5250" w:rsidRPr="0032190F" w:rsidRDefault="007E5250" w:rsidP="00242C0F">
      <w:pPr>
        <w:rPr>
          <w:lang w:val="fr-FR"/>
        </w:rPr>
      </w:pPr>
    </w:p>
    <w:p w14:paraId="033117F3" w14:textId="77777777" w:rsidR="007E5250" w:rsidRPr="0032190F" w:rsidRDefault="007E5250" w:rsidP="00426FF9">
      <w:pPr>
        <w:pStyle w:val="Heading1"/>
      </w:pPr>
      <w:r w:rsidRPr="0032190F">
        <w:t>SAINT-NAZAIRE-DES-GARDIES</w:t>
      </w:r>
    </w:p>
    <w:p w14:paraId="0D7075E9" w14:textId="77777777" w:rsidR="007E5250" w:rsidRPr="0032190F" w:rsidRDefault="007E5250" w:rsidP="00242C0F">
      <w:pPr>
        <w:rPr>
          <w:lang w:val="fr-FR"/>
        </w:rPr>
      </w:pPr>
      <w:r w:rsidRPr="0032190F">
        <w:rPr>
          <w:lang w:val="fr-FR"/>
        </w:rPr>
        <w:t>Saint Nazaire les Gardies</w:t>
      </w:r>
    </w:p>
    <w:p w14:paraId="2E681AB4" w14:textId="77777777" w:rsidR="007E5250" w:rsidRPr="0032190F" w:rsidRDefault="007E5250" w:rsidP="00242C0F">
      <w:pPr>
        <w:rPr>
          <w:lang w:val="fr-FR"/>
        </w:rPr>
      </w:pPr>
    </w:p>
    <w:p w14:paraId="6AD53891" w14:textId="502F7C9E" w:rsidR="007E5250" w:rsidRPr="0032190F" w:rsidRDefault="00000000" w:rsidP="00D64745">
      <w:pPr>
        <w:jc w:val="both"/>
        <w:rPr>
          <w:lang w:val="fr-FR"/>
        </w:rPr>
      </w:pPr>
      <w:hyperlink r:id="rId9999" w:anchor="Cul_Art__GBT_statuaire_SM" w:history="1">
        <w:r w:rsidR="007E5250" w:rsidRPr="0032190F">
          <w:rPr>
            <w:rStyle w:val="Hyperlink"/>
            <w:lang w:val="fr-FR"/>
          </w:rPr>
          <w:t>statue-menhir</w:t>
        </w:r>
      </w:hyperlink>
      <w:r w:rsidR="007E5250" w:rsidRPr="0032190F">
        <w:rPr>
          <w:lang w:val="fr-FR"/>
        </w:rPr>
        <w:t xml:space="preserve"> de Sillargues à Saint-Nazaire-des-Gardies</w:t>
      </w:r>
      <w:r w:rsidR="00E03818" w:rsidRPr="0032190F">
        <w:rPr>
          <w:lang w:val="fr-FR"/>
        </w:rPr>
        <w:t>. Représent</w:t>
      </w:r>
      <w:r w:rsidR="00053DC0" w:rsidRPr="0032190F">
        <w:rPr>
          <w:lang w:val="fr-FR"/>
        </w:rPr>
        <w:t xml:space="preserve">ation de l' "objet" aveyronnais, un rectangle vertical en relief dans le dos de la SM se rapproche d'un </w:t>
      </w:r>
      <w:hyperlink r:id="rId10000" w:anchor="Cul_Art_TAC_T_t_baudrier" w:history="1">
        <w:r w:rsidR="00D64745" w:rsidRPr="00D64745">
          <w:rPr>
            <w:rStyle w:val="Hyperlink"/>
            <w:lang w:val="fr-FR"/>
          </w:rPr>
          <w:t>baudrier</w:t>
        </w:r>
      </w:hyperlink>
      <w:r w:rsidR="00D64745">
        <w:rPr>
          <w:lang w:val="fr-FR"/>
        </w:rPr>
        <w:t xml:space="preserve"> </w:t>
      </w:r>
      <w:r w:rsidR="00053DC0" w:rsidRPr="0032190F">
        <w:rPr>
          <w:lang w:val="fr-FR"/>
        </w:rPr>
        <w:t xml:space="preserve">simplifié. Sur son flanc gauche; 7 cotes réalisées par 8 stries profondes, uniquement 3 cotes sur le flanc droit subsistent. Le viasge a été "défiguré </w:t>
      </w:r>
      <w:r w:rsidR="007E5250" w:rsidRPr="0032190F">
        <w:rPr>
          <w:lang w:val="fr-FR"/>
        </w:rPr>
        <w:t xml:space="preserve"> (BIB 2346)</w:t>
      </w:r>
    </w:p>
    <w:p w14:paraId="10E7EFF7" w14:textId="77777777" w:rsidR="007E5250" w:rsidRPr="0032190F" w:rsidRDefault="007E5250" w:rsidP="00242C0F">
      <w:pPr>
        <w:rPr>
          <w:lang w:val="fr-FR"/>
        </w:rPr>
      </w:pPr>
    </w:p>
    <w:p w14:paraId="2CED8FC1" w14:textId="77777777" w:rsidR="007E5250" w:rsidRPr="0032190F" w:rsidRDefault="007E5250" w:rsidP="00426FF9">
      <w:pPr>
        <w:pStyle w:val="Heading1"/>
      </w:pPr>
      <w:bookmarkStart w:id="4086" w:name="Sit_Remoulins"/>
      <w:r w:rsidRPr="0032190F">
        <w:t>REMOULINS</w:t>
      </w:r>
    </w:p>
    <w:bookmarkEnd w:id="4086"/>
    <w:p w14:paraId="30B09B5B" w14:textId="77777777" w:rsidR="007E5250" w:rsidRPr="0032190F" w:rsidRDefault="007E5250" w:rsidP="00242C0F">
      <w:pPr>
        <w:rPr>
          <w:lang w:val="fr-FR"/>
        </w:rPr>
      </w:pPr>
    </w:p>
    <w:p w14:paraId="0244CD66" w14:textId="0C0610A5" w:rsidR="007E5250" w:rsidRPr="0032190F" w:rsidRDefault="007E5250" w:rsidP="00242C0F">
      <w:pPr>
        <w:rPr>
          <w:lang w:val="fr-FR"/>
        </w:rPr>
      </w:pPr>
      <w:r w:rsidRPr="0032190F">
        <w:rPr>
          <w:lang w:val="fr-FR"/>
        </w:rPr>
        <w:lastRenderedPageBreak/>
        <w:t xml:space="preserve">Les </w:t>
      </w:r>
      <w:hyperlink r:id="rId10001" w:anchor="Cul_Art__GBT_statuaire_SM" w:history="1">
        <w:r w:rsidRPr="0032190F">
          <w:rPr>
            <w:rStyle w:val="Hyperlink"/>
            <w:lang w:val="fr-FR"/>
          </w:rPr>
          <w:t>statue-menhirs</w:t>
        </w:r>
      </w:hyperlink>
      <w:r w:rsidRPr="0032190F">
        <w:rPr>
          <w:lang w:val="fr-FR"/>
        </w:rPr>
        <w:t xml:space="preserve"> de Remoulins (Gard)</w:t>
      </w:r>
      <w:r w:rsidR="00DA264C" w:rsidRPr="0032190F">
        <w:rPr>
          <w:lang w:val="fr-FR"/>
        </w:rPr>
        <w:t>. Grotte sépulcrale (BIB 1457)</w:t>
      </w:r>
    </w:p>
    <w:p w14:paraId="248885A4" w14:textId="77777777" w:rsidR="007E5250" w:rsidRPr="0032190F" w:rsidRDefault="007E5250" w:rsidP="00242C0F">
      <w:pPr>
        <w:rPr>
          <w:lang w:val="fr-FR"/>
        </w:rPr>
      </w:pPr>
    </w:p>
    <w:p w14:paraId="247BB847" w14:textId="77777777" w:rsidR="007E5250" w:rsidRPr="0032190F" w:rsidRDefault="007E5250" w:rsidP="007E5250">
      <w:pPr>
        <w:pStyle w:val="Heading2"/>
      </w:pPr>
      <w:bookmarkStart w:id="4087" w:name="Sit_Remoulins_Sartanette_1"/>
      <w:r w:rsidRPr="0032190F">
        <w:t>Sartanette 1</w:t>
      </w:r>
    </w:p>
    <w:bookmarkEnd w:id="4087"/>
    <w:p w14:paraId="39594227" w14:textId="77777777" w:rsidR="007E5250" w:rsidRPr="0032190F" w:rsidRDefault="007E5250" w:rsidP="00242C0F">
      <w:pPr>
        <w:rPr>
          <w:lang w:val="fr-FR"/>
        </w:rPr>
      </w:pPr>
    </w:p>
    <w:p w14:paraId="304B9B26" w14:textId="77777777" w:rsidR="007E5250" w:rsidRPr="0032190F" w:rsidRDefault="007E5250" w:rsidP="007E5250">
      <w:pPr>
        <w:pStyle w:val="Heading2"/>
      </w:pPr>
      <w:bookmarkStart w:id="4088" w:name="Sit_Remoulins_Sartanette_2"/>
      <w:r w:rsidRPr="0032190F">
        <w:t>Sartanette 2</w:t>
      </w:r>
    </w:p>
    <w:bookmarkEnd w:id="4088"/>
    <w:p w14:paraId="5F8BD77F" w14:textId="77777777" w:rsidR="007E5250" w:rsidRPr="0032190F" w:rsidRDefault="007E5250" w:rsidP="007E5250">
      <w:pPr>
        <w:rPr>
          <w:lang w:val="fr-FR"/>
        </w:rPr>
      </w:pPr>
    </w:p>
    <w:p w14:paraId="12D7030C" w14:textId="77777777" w:rsidR="003534ED" w:rsidRPr="0032190F" w:rsidRDefault="003534ED" w:rsidP="00242C0F">
      <w:pPr>
        <w:rPr>
          <w:lang w:val="fr-FR"/>
        </w:rPr>
      </w:pPr>
    </w:p>
    <w:p w14:paraId="5D9CAA04" w14:textId="77777777" w:rsidR="00283A95" w:rsidRPr="0032190F" w:rsidRDefault="00283A95" w:rsidP="00426FF9">
      <w:pPr>
        <w:pStyle w:val="Heading1"/>
      </w:pPr>
      <w:bookmarkStart w:id="4089" w:name="Sit_Saint_Theodorit"/>
      <w:r w:rsidRPr="0032190F">
        <w:t>SAINT-THEODORIT</w:t>
      </w:r>
    </w:p>
    <w:bookmarkEnd w:id="4089"/>
    <w:p w14:paraId="5E33404E" w14:textId="77777777" w:rsidR="00283A95" w:rsidRPr="0032190F" w:rsidRDefault="00283A95" w:rsidP="00242C0F">
      <w:pPr>
        <w:rPr>
          <w:lang w:val="fr-FR"/>
        </w:rPr>
      </w:pPr>
    </w:p>
    <w:p w14:paraId="6F36DCE8" w14:textId="21EEC09D" w:rsidR="00283A95" w:rsidRPr="0032190F" w:rsidRDefault="00283A95" w:rsidP="000B1D98">
      <w:pPr>
        <w:jc w:val="both"/>
        <w:rPr>
          <w:lang w:val="fr-FR"/>
        </w:rPr>
      </w:pPr>
      <w:r w:rsidRPr="0032190F">
        <w:rPr>
          <w:lang w:val="fr-FR"/>
        </w:rPr>
        <w:t xml:space="preserve">Le site de Saint-Théodorit </w:t>
      </w:r>
      <w:r w:rsidR="002C3E77" w:rsidRPr="0032190F">
        <w:rPr>
          <w:lang w:val="fr-FR"/>
        </w:rPr>
        <w:t xml:space="preserve">(Hérault) </w:t>
      </w:r>
      <w:r w:rsidRPr="0032190F">
        <w:rPr>
          <w:lang w:val="fr-FR"/>
        </w:rPr>
        <w:t xml:space="preserve">a livré une </w:t>
      </w:r>
      <w:hyperlink r:id="rId10002" w:anchor="Cul_Art__GBT_statuaire_SM" w:history="1">
        <w:r w:rsidRPr="0032190F">
          <w:rPr>
            <w:rStyle w:val="Hyperlink"/>
            <w:lang w:val="fr-FR"/>
          </w:rPr>
          <w:t>statue-menhir</w:t>
        </w:r>
      </w:hyperlink>
      <w:r w:rsidR="002C3E77" w:rsidRPr="0032190F">
        <w:rPr>
          <w:lang w:val="fr-FR"/>
        </w:rPr>
        <w:t>. Visage à tatouages "en moustaches" identique à ceux des idoles du sud de la péninsule Ibérique</w:t>
      </w:r>
      <w:r w:rsidR="00C9032F" w:rsidRPr="0032190F">
        <w:rPr>
          <w:lang w:val="fr-FR"/>
        </w:rPr>
        <w:t xml:space="preserve"> [</w:t>
      </w:r>
      <w:hyperlink r:id="rId10003" w:anchor="Cul_Art_TAC_T_a_idole_cylindre" w:history="1">
        <w:r w:rsidR="00C9032F" w:rsidRPr="0032190F">
          <w:rPr>
            <w:rStyle w:val="Hyperlink"/>
            <w:lang w:val="fr-FR"/>
          </w:rPr>
          <w:t>idoles cylindriques</w:t>
        </w:r>
      </w:hyperlink>
      <w:r w:rsidR="00C9032F" w:rsidRPr="0032190F">
        <w:rPr>
          <w:lang w:val="fr-FR"/>
        </w:rPr>
        <w:t>]</w:t>
      </w:r>
      <w:r w:rsidR="002C3E77" w:rsidRPr="0032190F">
        <w:rPr>
          <w:lang w:val="fr-FR"/>
        </w:rPr>
        <w:t>. La présence d'un collier avec une unique grosse perle en tonnelet permet de considérer que cette SM est féminine (BIB 1738 fig. 44)</w:t>
      </w:r>
    </w:p>
    <w:p w14:paraId="26C591B1" w14:textId="6C0C9DFF" w:rsidR="00283A95" w:rsidRPr="0032190F" w:rsidRDefault="00000000" w:rsidP="000B1D98">
      <w:pPr>
        <w:jc w:val="both"/>
        <w:rPr>
          <w:lang w:val="fr-FR"/>
        </w:rPr>
      </w:pPr>
      <w:hyperlink r:id="rId10004" w:anchor="Cul_Art_TAC_T_a_yeux" w:history="1">
        <w:r w:rsidR="007B2122" w:rsidRPr="0032190F">
          <w:rPr>
            <w:rStyle w:val="Hyperlink"/>
            <w:lang w:val="fr-FR"/>
          </w:rPr>
          <w:t>yeux</w:t>
        </w:r>
      </w:hyperlink>
      <w:r w:rsidR="007B2122" w:rsidRPr="0032190F">
        <w:rPr>
          <w:lang w:val="fr-FR"/>
        </w:rPr>
        <w:t xml:space="preserve"> </w:t>
      </w:r>
      <w:r w:rsidR="002C3E77" w:rsidRPr="0032190F">
        <w:rPr>
          <w:lang w:val="fr-FR"/>
        </w:rPr>
        <w:t>"en chouette" (SS BIB)</w:t>
      </w:r>
    </w:p>
    <w:p w14:paraId="0472EBE0" w14:textId="77777777" w:rsidR="002C3E77" w:rsidRPr="0032190F" w:rsidRDefault="002C3E77" w:rsidP="00242C0F">
      <w:pPr>
        <w:rPr>
          <w:lang w:val="fr-FR"/>
        </w:rPr>
      </w:pPr>
    </w:p>
    <w:p w14:paraId="47CFA92C" w14:textId="77777777" w:rsidR="006372E4" w:rsidRPr="0032190F" w:rsidRDefault="006372E4" w:rsidP="00426FF9">
      <w:pPr>
        <w:pStyle w:val="Heading1"/>
      </w:pPr>
      <w:bookmarkStart w:id="4090" w:name="Sit_Aven_Meunier"/>
      <w:r w:rsidRPr="0032190F">
        <w:t>AVEN MEUNIER</w:t>
      </w:r>
    </w:p>
    <w:bookmarkEnd w:id="4090"/>
    <w:p w14:paraId="0499CAB0" w14:textId="77777777" w:rsidR="006372E4" w:rsidRPr="0032190F" w:rsidRDefault="006372E4" w:rsidP="00242C0F">
      <w:pPr>
        <w:rPr>
          <w:lang w:val="fr-FR"/>
        </w:rPr>
      </w:pPr>
    </w:p>
    <w:p w14:paraId="1B018347" w14:textId="58A4AB4C" w:rsidR="00520069" w:rsidRPr="0032190F" w:rsidRDefault="00DA264C" w:rsidP="00520069">
      <w:pPr>
        <w:jc w:val="both"/>
        <w:rPr>
          <w:lang w:val="fr-FR"/>
        </w:rPr>
      </w:pPr>
      <w:r w:rsidRPr="0032190F">
        <w:rPr>
          <w:lang w:val="fr-FR"/>
        </w:rPr>
        <w:t xml:space="preserve">Grotte sépulcrale (BIB 1457). </w:t>
      </w:r>
      <w:r w:rsidR="006372E4" w:rsidRPr="0032190F">
        <w:rPr>
          <w:lang w:val="fr-FR"/>
        </w:rPr>
        <w:t>2 statue-menhirs</w:t>
      </w:r>
      <w:r w:rsidR="00412459" w:rsidRPr="0032190F">
        <w:rPr>
          <w:lang w:val="fr-FR"/>
        </w:rPr>
        <w:t xml:space="preserve"> du </w:t>
      </w:r>
      <w:hyperlink r:id="rId10005" w:anchor="Cul_Steles_Languedoc_Mediterraneen" w:history="1">
        <w:r w:rsidR="00412459" w:rsidRPr="0032190F">
          <w:rPr>
            <w:rStyle w:val="Hyperlink"/>
            <w:lang w:val="fr-FR"/>
          </w:rPr>
          <w:t>Languedoc méditerranéen</w:t>
        </w:r>
      </w:hyperlink>
      <w:r w:rsidR="00520069" w:rsidRPr="0032190F">
        <w:rPr>
          <w:lang w:val="fr-FR"/>
        </w:rPr>
        <w:t xml:space="preserve"> (SS BIB). Réemployées </w:t>
      </w:r>
      <w:r w:rsidR="00B47B5B" w:rsidRPr="0032190F">
        <w:rPr>
          <w:lang w:val="fr-FR"/>
        </w:rPr>
        <w:t xml:space="preserve">[remploi] </w:t>
      </w:r>
      <w:r w:rsidR="00520069" w:rsidRPr="0032190F">
        <w:rPr>
          <w:lang w:val="fr-FR"/>
        </w:rPr>
        <w:t xml:space="preserve">dans des </w:t>
      </w:r>
      <w:r w:rsidR="00520069" w:rsidRPr="0032190F">
        <w:rPr>
          <w:rFonts w:eastAsia="Code2000"/>
          <w:lang w:val="fr-FR" w:eastAsia="en-GB"/>
        </w:rPr>
        <w:t>hypog</w:t>
      </w:r>
      <w:r w:rsidR="00520069" w:rsidRPr="0032190F">
        <w:rPr>
          <w:rFonts w:eastAsia="Code2000" w:hint="eastAsia"/>
          <w:lang w:val="fr-FR" w:eastAsia="en-GB"/>
        </w:rPr>
        <w:t>é</w:t>
      </w:r>
      <w:r w:rsidR="00520069" w:rsidRPr="0032190F">
        <w:rPr>
          <w:rFonts w:eastAsia="Code2000"/>
          <w:lang w:val="fr-FR" w:eastAsia="en-GB"/>
        </w:rPr>
        <w:t>es s</w:t>
      </w:r>
      <w:r w:rsidR="00520069" w:rsidRPr="0032190F">
        <w:rPr>
          <w:rFonts w:eastAsia="Code2000" w:hint="eastAsia"/>
          <w:lang w:val="fr-FR" w:eastAsia="en-GB"/>
        </w:rPr>
        <w:t>é</w:t>
      </w:r>
      <w:r w:rsidR="00520069" w:rsidRPr="0032190F">
        <w:rPr>
          <w:rFonts w:eastAsia="Code2000"/>
          <w:lang w:val="fr-FR" w:eastAsia="en-GB"/>
        </w:rPr>
        <w:t>pulcraux appartenant aux Fontbuxiens (BIB 2372 p. 53).</w:t>
      </w:r>
      <w:r w:rsidRPr="0032190F">
        <w:rPr>
          <w:rFonts w:eastAsia="Code2000"/>
          <w:lang w:val="fr-FR" w:eastAsia="en-GB"/>
        </w:rPr>
        <w:t xml:space="preserve"> </w:t>
      </w:r>
    </w:p>
    <w:p w14:paraId="2415FD42" w14:textId="77777777" w:rsidR="006372E4" w:rsidRPr="0032190F" w:rsidRDefault="006372E4" w:rsidP="00242C0F">
      <w:pPr>
        <w:rPr>
          <w:lang w:val="fr-FR"/>
        </w:rPr>
      </w:pPr>
    </w:p>
    <w:p w14:paraId="7AA184DF" w14:textId="77777777" w:rsidR="006372E4" w:rsidRPr="0032190F" w:rsidRDefault="006372E4" w:rsidP="006372E4">
      <w:pPr>
        <w:pStyle w:val="Heading2"/>
      </w:pPr>
      <w:r w:rsidRPr="0032190F">
        <w:t>Aven Meunier 1</w:t>
      </w:r>
    </w:p>
    <w:p w14:paraId="21734C2F" w14:textId="77777777" w:rsidR="006372E4" w:rsidRPr="0032190F" w:rsidRDefault="006372E4" w:rsidP="00242C0F">
      <w:pPr>
        <w:rPr>
          <w:lang w:val="fr-FR"/>
        </w:rPr>
      </w:pPr>
    </w:p>
    <w:p w14:paraId="5F3E7393" w14:textId="77777777" w:rsidR="006372E4" w:rsidRPr="0032190F" w:rsidRDefault="006372E4" w:rsidP="006372E4">
      <w:pPr>
        <w:pStyle w:val="Heading2"/>
      </w:pPr>
      <w:r w:rsidRPr="0032190F">
        <w:t>Aven Meunier 2</w:t>
      </w:r>
    </w:p>
    <w:p w14:paraId="79E4B9B2" w14:textId="77777777" w:rsidR="006372E4" w:rsidRPr="0032190F" w:rsidRDefault="006372E4" w:rsidP="00242C0F">
      <w:pPr>
        <w:rPr>
          <w:lang w:val="fr-FR"/>
        </w:rPr>
      </w:pPr>
    </w:p>
    <w:p w14:paraId="56B4E610" w14:textId="77777777" w:rsidR="000964BF" w:rsidRPr="0032190F" w:rsidRDefault="000964BF" w:rsidP="00426FF9">
      <w:pPr>
        <w:pStyle w:val="Heading1"/>
      </w:pPr>
      <w:bookmarkStart w:id="4091" w:name="Sit_Colombier"/>
      <w:r w:rsidRPr="0032190F">
        <w:t>COLOMBIER</w:t>
      </w:r>
      <w:r w:rsidR="00975F40" w:rsidRPr="0032190F">
        <w:t xml:space="preserve"> (LE)</w:t>
      </w:r>
    </w:p>
    <w:bookmarkEnd w:id="4091"/>
    <w:p w14:paraId="74EACC26" w14:textId="77777777" w:rsidR="000964BF" w:rsidRPr="0032190F" w:rsidRDefault="000964BF" w:rsidP="00242C0F">
      <w:pPr>
        <w:rPr>
          <w:lang w:val="fr-FR"/>
        </w:rPr>
      </w:pPr>
    </w:p>
    <w:p w14:paraId="6EA6D3EC" w14:textId="006BBE81" w:rsidR="000964BF" w:rsidRPr="0032190F" w:rsidRDefault="000964BF" w:rsidP="00242C0F">
      <w:pPr>
        <w:rPr>
          <w:lang w:val="fr-FR"/>
        </w:rPr>
      </w:pPr>
      <w:r w:rsidRPr="0032190F">
        <w:rPr>
          <w:lang w:val="fr-FR"/>
        </w:rPr>
        <w:t>La statue-</w:t>
      </w:r>
      <w:r w:rsidR="00675305" w:rsidRPr="0032190F">
        <w:rPr>
          <w:lang w:val="fr-FR"/>
        </w:rPr>
        <w:t>stèle</w:t>
      </w:r>
      <w:r w:rsidRPr="0032190F">
        <w:rPr>
          <w:lang w:val="fr-FR"/>
        </w:rPr>
        <w:t xml:space="preserve"> du Colombier (Euzet-les-Bains, Gard) présente un </w:t>
      </w:r>
      <w:hyperlink r:id="rId10006" w:anchor="Cul_Art_TAC_T_t_objet" w:history="1">
        <w:r w:rsidR="004C42A7" w:rsidRPr="0032190F">
          <w:rPr>
            <w:rStyle w:val="Hyperlink"/>
            <w:lang w:val="fr-FR"/>
          </w:rPr>
          <w:t>objet </w:t>
        </w:r>
      </w:hyperlink>
      <w:r w:rsidRPr="0032190F">
        <w:rPr>
          <w:lang w:val="fr-FR"/>
        </w:rPr>
        <w:t xml:space="preserve">comparable aux </w:t>
      </w:r>
      <w:hyperlink r:id="rId10007" w:anchor="Typ_Bego_Poignards" w:history="1">
        <w:r w:rsidRPr="0032190F">
          <w:rPr>
            <w:rStyle w:val="Hyperlink"/>
            <w:lang w:val="fr-FR"/>
          </w:rPr>
          <w:t>lames à poignées</w:t>
        </w:r>
      </w:hyperlink>
      <w:r w:rsidRPr="0032190F">
        <w:rPr>
          <w:lang w:val="fr-FR"/>
        </w:rPr>
        <w:t xml:space="preserve"> du mont Bego (Blain, Paquier 1976 p. 118).</w:t>
      </w:r>
      <w:r w:rsidR="00675305" w:rsidRPr="0032190F">
        <w:rPr>
          <w:lang w:val="fr-FR"/>
        </w:rPr>
        <w:t xml:space="preserve"> Figuration </w:t>
      </w:r>
      <w:r w:rsidR="002D4E0E" w:rsidRPr="0032190F">
        <w:rPr>
          <w:lang w:val="fr-FR"/>
        </w:rPr>
        <w:t>de l' "</w:t>
      </w:r>
      <w:hyperlink r:id="rId10008" w:anchor="Cul_Art_TAC_T_t_objet" w:history="1">
        <w:r w:rsidR="002D4E0E" w:rsidRPr="0032190F">
          <w:rPr>
            <w:rStyle w:val="Hyperlink"/>
            <w:lang w:val="fr-FR"/>
          </w:rPr>
          <w:t>objet</w:t>
        </w:r>
      </w:hyperlink>
      <w:r w:rsidR="002D4E0E" w:rsidRPr="0032190F">
        <w:rPr>
          <w:lang w:val="fr-FR"/>
        </w:rPr>
        <w:t>" (</w:t>
      </w:r>
      <w:r w:rsidR="00675305" w:rsidRPr="0032190F">
        <w:rPr>
          <w:lang w:val="fr-FR"/>
        </w:rPr>
        <w:t xml:space="preserve">BIB 2285 p. 250, </w:t>
      </w:r>
      <w:r w:rsidR="002D4E0E" w:rsidRPr="0032190F">
        <w:rPr>
          <w:lang w:val="fr-FR"/>
        </w:rPr>
        <w:t>BIB 2372 fig. 6)</w:t>
      </w:r>
    </w:p>
    <w:p w14:paraId="111D0A56" w14:textId="77777777" w:rsidR="00675305" w:rsidRPr="0032190F" w:rsidRDefault="00675305" w:rsidP="00242C0F">
      <w:pPr>
        <w:rPr>
          <w:lang w:val="fr-FR"/>
        </w:rPr>
      </w:pPr>
    </w:p>
    <w:p w14:paraId="222233A0" w14:textId="2936D916" w:rsidR="00675305" w:rsidRPr="0032190F" w:rsidRDefault="00675305" w:rsidP="00242C0F">
      <w:pPr>
        <w:rPr>
          <w:lang w:val="fr-FR"/>
        </w:rPr>
      </w:pPr>
      <w:r w:rsidRPr="0032190F">
        <w:rPr>
          <w:lang w:val="fr-FR"/>
        </w:rPr>
        <w:t xml:space="preserve">2 statues-menhirs du </w:t>
      </w:r>
      <w:hyperlink r:id="rId10009" w:anchor="Cul_Steles_Languedoc_Mediterraneen" w:history="1">
        <w:r w:rsidRPr="0032190F">
          <w:rPr>
            <w:rStyle w:val="Hyperlink"/>
            <w:lang w:val="fr-FR"/>
          </w:rPr>
          <w:t>Languedoc méditerranéen</w:t>
        </w:r>
      </w:hyperlink>
      <w:r w:rsidRPr="0032190F">
        <w:rPr>
          <w:lang w:val="fr-FR"/>
        </w:rPr>
        <w:t xml:space="preserve"> (SS BIB)</w:t>
      </w:r>
    </w:p>
    <w:p w14:paraId="15234550" w14:textId="77777777" w:rsidR="00560DD8" w:rsidRPr="0032190F" w:rsidRDefault="00560DD8" w:rsidP="00242C0F">
      <w:pPr>
        <w:rPr>
          <w:lang w:val="fr-FR"/>
        </w:rPr>
      </w:pPr>
    </w:p>
    <w:p w14:paraId="0526CCC8" w14:textId="77777777" w:rsidR="00560DD8" w:rsidRPr="0032190F" w:rsidRDefault="00560DD8" w:rsidP="00426FF9">
      <w:pPr>
        <w:pStyle w:val="Heading1"/>
      </w:pPr>
      <w:bookmarkStart w:id="4092" w:name="Sit_Devois_Rambion"/>
      <w:r w:rsidRPr="0032190F">
        <w:t>DEVOIS DE RAMBION</w:t>
      </w:r>
    </w:p>
    <w:bookmarkEnd w:id="4092"/>
    <w:p w14:paraId="3C8AC968" w14:textId="77777777" w:rsidR="00560DD8" w:rsidRPr="0032190F" w:rsidRDefault="00560DD8" w:rsidP="00242C0F">
      <w:pPr>
        <w:rPr>
          <w:lang w:val="fr-FR"/>
        </w:rPr>
      </w:pPr>
    </w:p>
    <w:p w14:paraId="335D6FD3" w14:textId="08461021" w:rsidR="00560DD8" w:rsidRPr="0032190F" w:rsidRDefault="00560DD8" w:rsidP="00242C0F">
      <w:pPr>
        <w:rPr>
          <w:lang w:val="fr-FR"/>
        </w:rPr>
      </w:pPr>
      <w:r w:rsidRPr="0032190F">
        <w:rPr>
          <w:lang w:val="fr-FR"/>
        </w:rPr>
        <w:t xml:space="preserve">Devois de Rambion (Viols-le-Fort, Hérault) est un dolmen et a livré une </w:t>
      </w:r>
      <w:hyperlink r:id="rId10010" w:anchor="Cul_Rouergue" w:history="1">
        <w:r w:rsidRPr="0032190F">
          <w:rPr>
            <w:rStyle w:val="Hyperlink"/>
            <w:lang w:val="fr-FR"/>
          </w:rPr>
          <w:t>statue-menhir</w:t>
        </w:r>
      </w:hyperlink>
    </w:p>
    <w:p w14:paraId="2297D1B6" w14:textId="77777777" w:rsidR="00A14637" w:rsidRPr="0032190F" w:rsidRDefault="00A14637" w:rsidP="00242C0F">
      <w:pPr>
        <w:rPr>
          <w:lang w:val="fr-FR"/>
        </w:rPr>
      </w:pPr>
    </w:p>
    <w:p w14:paraId="355507B6" w14:textId="77777777" w:rsidR="006B66D1" w:rsidRPr="0032190F" w:rsidRDefault="006B66D1" w:rsidP="00426FF9">
      <w:pPr>
        <w:pStyle w:val="Heading1"/>
      </w:pPr>
      <w:bookmarkStart w:id="4093" w:name="Sit_Arribats"/>
      <w:r w:rsidRPr="0032190F">
        <w:t>ARRIBATS</w:t>
      </w:r>
      <w:bookmarkEnd w:id="4093"/>
    </w:p>
    <w:p w14:paraId="1A15ADBB" w14:textId="168E6227" w:rsidR="006B66D1" w:rsidRPr="0032190F" w:rsidRDefault="006B66D1" w:rsidP="006B66D1">
      <w:pPr>
        <w:rPr>
          <w:lang w:val="fr-FR"/>
        </w:rPr>
      </w:pPr>
      <w:r w:rsidRPr="0032190F">
        <w:rPr>
          <w:lang w:val="fr-FR"/>
        </w:rPr>
        <w:br/>
      </w:r>
      <w:r w:rsidR="00784F66" w:rsidRPr="0032190F">
        <w:rPr>
          <w:lang w:val="fr-FR"/>
        </w:rPr>
        <w:t xml:space="preserve">Les Arribats </w:t>
      </w:r>
      <w:r w:rsidR="002E041B" w:rsidRPr="0032190F">
        <w:rPr>
          <w:rFonts w:eastAsia="Code2000"/>
          <w:lang w:val="fr-FR" w:eastAsia="en-GB"/>
        </w:rPr>
        <w:t>(Murat-sur-V</w:t>
      </w:r>
      <w:r w:rsidR="002E041B" w:rsidRPr="0032190F">
        <w:rPr>
          <w:rFonts w:eastAsia="Code2000" w:hint="eastAsia"/>
          <w:lang w:val="fr-FR" w:eastAsia="en-GB"/>
        </w:rPr>
        <w:t>è</w:t>
      </w:r>
      <w:r w:rsidR="002E041B" w:rsidRPr="0032190F">
        <w:rPr>
          <w:rFonts w:eastAsia="Code2000"/>
          <w:lang w:val="fr-FR" w:eastAsia="en-GB"/>
        </w:rPr>
        <w:t>bre, Tarn)</w:t>
      </w:r>
      <w:r w:rsidR="00784F66" w:rsidRPr="0032190F">
        <w:rPr>
          <w:lang w:val="fr-FR"/>
        </w:rPr>
        <w:t xml:space="preserve">. </w:t>
      </w:r>
      <w:r w:rsidRPr="0032190F">
        <w:rPr>
          <w:lang w:val="fr-FR"/>
        </w:rPr>
        <w:t xml:space="preserve">Il y a eu transformation de la </w:t>
      </w:r>
      <w:hyperlink r:id="rId10011" w:anchor="Cul_Rouergue" w:history="1">
        <w:r w:rsidRPr="0032190F">
          <w:rPr>
            <w:rStyle w:val="Hyperlink"/>
            <w:lang w:val="fr-FR"/>
          </w:rPr>
          <w:t>statue-menhir</w:t>
        </w:r>
      </w:hyperlink>
      <w:r w:rsidR="002E041B" w:rsidRPr="0032190F">
        <w:rPr>
          <w:lang w:val="fr-FR"/>
        </w:rPr>
        <w:t xml:space="preserve"> </w:t>
      </w:r>
      <w:r w:rsidRPr="0032190F">
        <w:rPr>
          <w:lang w:val="fr-FR"/>
        </w:rPr>
        <w:t xml:space="preserve">qui, </w:t>
      </w:r>
      <w:r w:rsidRPr="0032190F">
        <w:rPr>
          <w:i/>
          <w:lang w:val="fr-FR"/>
        </w:rPr>
        <w:t>in fine</w:t>
      </w:r>
      <w:r w:rsidRPr="0032190F">
        <w:rPr>
          <w:lang w:val="fr-FR"/>
        </w:rPr>
        <w:t>, est devenue masculine (BIB 2249 p. 17)</w:t>
      </w:r>
    </w:p>
    <w:p w14:paraId="4CB6A5E4" w14:textId="798F37A6" w:rsidR="002E041B" w:rsidRDefault="002E041B" w:rsidP="002E041B">
      <w:pPr>
        <w:jc w:val="both"/>
        <w:rPr>
          <w:rFonts w:eastAsia="Code2000"/>
          <w:lang w:val="fr-FR" w:eastAsia="en-GB"/>
        </w:rPr>
      </w:pPr>
      <w:r w:rsidRPr="0032190F">
        <w:rPr>
          <w:rFonts w:eastAsia="Code2000"/>
          <w:lang w:val="fr-FR" w:eastAsia="en-GB"/>
        </w:rPr>
        <w:t>La statue-menhir des Arribats  trois fois transexu</w:t>
      </w:r>
      <w:r w:rsidRPr="0032190F">
        <w:rPr>
          <w:rFonts w:eastAsia="Code2000" w:hint="eastAsia"/>
          <w:lang w:val="fr-FR" w:eastAsia="en-GB"/>
        </w:rPr>
        <w:t>é</w:t>
      </w:r>
      <w:r w:rsidRPr="0032190F">
        <w:rPr>
          <w:rFonts w:eastAsia="Code2000"/>
          <w:lang w:val="fr-FR" w:eastAsia="en-GB"/>
        </w:rPr>
        <w:t>e apporte une base chronologique : d'abord masculine, avec l' "</w:t>
      </w:r>
      <w:hyperlink r:id="rId10012" w:anchor="Cul_Art_TAC_T_t_objet" w:history="1">
        <w:r w:rsidRPr="0032190F">
          <w:rPr>
            <w:rStyle w:val="Hyperlink"/>
            <w:lang w:val="fr-FR"/>
          </w:rPr>
          <w:t>objet</w:t>
        </w:r>
      </w:hyperlink>
      <w:r w:rsidRPr="0032190F">
        <w:rPr>
          <w:rFonts w:eastAsia="Code2000"/>
          <w:lang w:val="fr-FR" w:eastAsia="en-GB"/>
        </w:rPr>
        <w:t>" tenu horizontalement, elle devient f</w:t>
      </w:r>
      <w:r w:rsidRPr="0032190F">
        <w:rPr>
          <w:rFonts w:eastAsia="Code2000" w:hint="eastAsia"/>
          <w:lang w:val="fr-FR" w:eastAsia="en-GB"/>
        </w:rPr>
        <w:t>é</w:t>
      </w:r>
      <w:r w:rsidRPr="0032190F">
        <w:rPr>
          <w:rFonts w:eastAsia="Code2000"/>
          <w:lang w:val="fr-FR" w:eastAsia="en-GB"/>
        </w:rPr>
        <w:t>minine par mart</w:t>
      </w:r>
      <w:r w:rsidRPr="0032190F">
        <w:rPr>
          <w:rFonts w:eastAsia="Code2000" w:hint="eastAsia"/>
          <w:lang w:val="fr-FR" w:eastAsia="en-GB"/>
        </w:rPr>
        <w:t>è</w:t>
      </w:r>
      <w:r w:rsidRPr="0032190F">
        <w:rPr>
          <w:rFonts w:eastAsia="Code2000"/>
          <w:lang w:val="fr-FR" w:eastAsia="en-GB"/>
        </w:rPr>
        <w:t>lement du t</w:t>
      </w:r>
      <w:r w:rsidRPr="0032190F">
        <w:rPr>
          <w:rFonts w:eastAsia="Code2000" w:hint="eastAsia"/>
          <w:lang w:val="fr-FR" w:eastAsia="en-GB"/>
        </w:rPr>
        <w:t>é</w:t>
      </w:r>
      <w:r w:rsidRPr="0032190F">
        <w:rPr>
          <w:rFonts w:eastAsia="Code2000"/>
          <w:lang w:val="fr-FR" w:eastAsia="en-GB"/>
        </w:rPr>
        <w:t xml:space="preserve">moin de son sexe et par l'adjonction de deux </w:t>
      </w:r>
      <w:hyperlink r:id="rId10013" w:anchor="Cul_Art_TAC_T_a_seins" w:history="1">
        <w:r w:rsidRPr="0032190F">
          <w:rPr>
            <w:rStyle w:val="Hyperlink"/>
            <w:rFonts w:eastAsia="Code2000"/>
            <w:lang w:val="fr-FR" w:eastAsia="en-GB"/>
          </w:rPr>
          <w:t>seins</w:t>
        </w:r>
      </w:hyperlink>
      <w:r w:rsidRPr="0032190F">
        <w:rPr>
          <w:rFonts w:eastAsia="Code2000"/>
          <w:lang w:val="fr-FR" w:eastAsia="en-GB"/>
        </w:rPr>
        <w:t xml:space="preserve"> en creux. Dans un deuxi</w:t>
      </w:r>
      <w:r w:rsidRPr="0032190F">
        <w:rPr>
          <w:rFonts w:eastAsia="Code2000" w:hint="eastAsia"/>
          <w:lang w:val="fr-FR" w:eastAsia="en-GB"/>
        </w:rPr>
        <w:t>è</w:t>
      </w:r>
      <w:r w:rsidRPr="0032190F">
        <w:rPr>
          <w:rFonts w:eastAsia="Code2000"/>
          <w:lang w:val="fr-FR" w:eastAsia="en-GB"/>
        </w:rPr>
        <w:t xml:space="preserve">me temps le sein droit a servi d'anneau </w:t>
      </w:r>
      <w:r w:rsidRPr="0032190F">
        <w:rPr>
          <w:rFonts w:eastAsia="Code2000" w:hint="eastAsia"/>
          <w:lang w:val="fr-FR" w:eastAsia="en-GB"/>
        </w:rPr>
        <w:t>à</w:t>
      </w:r>
      <w:r w:rsidRPr="0032190F">
        <w:rPr>
          <w:rFonts w:eastAsia="Code2000"/>
          <w:lang w:val="fr-FR" w:eastAsia="en-GB"/>
        </w:rPr>
        <w:t xml:space="preserve"> un objet port</w:t>
      </w:r>
      <w:r w:rsidRPr="0032190F">
        <w:rPr>
          <w:rFonts w:eastAsia="Code2000" w:hint="eastAsia"/>
          <w:lang w:val="fr-FR" w:eastAsia="en-GB"/>
        </w:rPr>
        <w:t>é</w:t>
      </w:r>
      <w:r w:rsidRPr="0032190F">
        <w:rPr>
          <w:rFonts w:eastAsia="Code2000"/>
          <w:lang w:val="fr-FR" w:eastAsia="en-GB"/>
        </w:rPr>
        <w:t xml:space="preserve"> par un </w:t>
      </w:r>
      <w:hyperlink r:id="rId10014" w:anchor="Cul_Art_TAC_T_t_baudrier" w:history="1">
        <w:r w:rsidR="00D64745" w:rsidRPr="00D64745">
          <w:rPr>
            <w:rStyle w:val="Hyperlink"/>
            <w:lang w:val="fr-FR"/>
          </w:rPr>
          <w:t>baudrier</w:t>
        </w:r>
      </w:hyperlink>
      <w:r w:rsidR="00D64745">
        <w:rPr>
          <w:lang w:val="fr-FR"/>
        </w:rPr>
        <w:t xml:space="preserve"> </w:t>
      </w:r>
      <w:r w:rsidRPr="0032190F">
        <w:rPr>
          <w:rFonts w:eastAsia="Code2000"/>
          <w:lang w:val="fr-FR" w:eastAsia="en-GB"/>
        </w:rPr>
        <w:t xml:space="preserve">et finalement un collier </w:t>
      </w:r>
      <w:r w:rsidRPr="0032190F">
        <w:rPr>
          <w:rFonts w:eastAsia="Code2000" w:hint="eastAsia"/>
          <w:lang w:val="fr-FR" w:eastAsia="en-GB"/>
        </w:rPr>
        <w:t>à</w:t>
      </w:r>
      <w:r w:rsidRPr="0032190F">
        <w:rPr>
          <w:rFonts w:eastAsia="Code2000"/>
          <w:lang w:val="fr-FR" w:eastAsia="en-GB"/>
        </w:rPr>
        <w:t xml:space="preserve"> cinq rangs a ref</w:t>
      </w:r>
      <w:r w:rsidRPr="0032190F">
        <w:rPr>
          <w:rFonts w:eastAsia="Code2000" w:hint="eastAsia"/>
          <w:lang w:val="fr-FR" w:eastAsia="en-GB"/>
        </w:rPr>
        <w:t>é</w:t>
      </w:r>
      <w:r w:rsidRPr="0032190F">
        <w:rPr>
          <w:rFonts w:eastAsia="Code2000"/>
          <w:lang w:val="fr-FR" w:eastAsia="en-GB"/>
        </w:rPr>
        <w:t>minis</w:t>
      </w:r>
      <w:r w:rsidRPr="0032190F">
        <w:rPr>
          <w:rFonts w:eastAsia="Code2000" w:hint="eastAsia"/>
          <w:lang w:val="fr-FR" w:eastAsia="en-GB"/>
        </w:rPr>
        <w:t>é</w:t>
      </w:r>
      <w:r w:rsidRPr="0032190F">
        <w:rPr>
          <w:rFonts w:eastAsia="Code2000"/>
          <w:lang w:val="fr-FR" w:eastAsia="en-GB"/>
        </w:rPr>
        <w:t xml:space="preserve"> la statue en recouvrant les trois autres attributs. Il y a l</w:t>
      </w:r>
      <w:r w:rsidRPr="0032190F">
        <w:rPr>
          <w:rFonts w:eastAsia="Code2000" w:hint="eastAsia"/>
          <w:lang w:val="fr-FR" w:eastAsia="en-GB"/>
        </w:rPr>
        <w:t>à</w:t>
      </w:r>
      <w:r w:rsidRPr="0032190F">
        <w:rPr>
          <w:rFonts w:eastAsia="Code2000"/>
          <w:lang w:val="fr-FR" w:eastAsia="en-GB"/>
        </w:rPr>
        <w:t xml:space="preserve"> un commencement de preuve de l'ant</w:t>
      </w:r>
      <w:r w:rsidRPr="0032190F">
        <w:rPr>
          <w:rFonts w:eastAsia="Code2000" w:hint="eastAsia"/>
          <w:lang w:val="fr-FR" w:eastAsia="en-GB"/>
        </w:rPr>
        <w:t>é</w:t>
      </w:r>
      <w:r w:rsidRPr="0032190F">
        <w:rPr>
          <w:rFonts w:eastAsia="Code2000"/>
          <w:lang w:val="fr-FR" w:eastAsia="en-GB"/>
        </w:rPr>
        <w:t>riorit</w:t>
      </w:r>
      <w:r w:rsidRPr="0032190F">
        <w:rPr>
          <w:rFonts w:eastAsia="Code2000" w:hint="eastAsia"/>
          <w:lang w:val="fr-FR" w:eastAsia="en-GB"/>
        </w:rPr>
        <w:t>é</w:t>
      </w:r>
      <w:r w:rsidRPr="0032190F">
        <w:rPr>
          <w:rFonts w:eastAsia="Code2000"/>
          <w:lang w:val="fr-FR" w:eastAsia="en-GB"/>
        </w:rPr>
        <w:t xml:space="preserve"> des objets tenus </w:t>
      </w:r>
      <w:r w:rsidRPr="0032190F">
        <w:rPr>
          <w:rFonts w:eastAsia="Code2000" w:hint="eastAsia"/>
          <w:lang w:val="fr-FR" w:eastAsia="en-GB"/>
        </w:rPr>
        <w:t>à</w:t>
      </w:r>
      <w:r w:rsidRPr="0032190F">
        <w:rPr>
          <w:rFonts w:eastAsia="Code2000"/>
          <w:lang w:val="fr-FR" w:eastAsia="en-GB"/>
        </w:rPr>
        <w:t xml:space="preserve"> la main sur les autres (BIB 2372 fig. 5). </w:t>
      </w:r>
    </w:p>
    <w:p w14:paraId="1606F632" w14:textId="77777777" w:rsidR="00D24452" w:rsidRDefault="00D24452" w:rsidP="002E041B">
      <w:pPr>
        <w:jc w:val="both"/>
        <w:rPr>
          <w:rFonts w:eastAsia="Code2000"/>
          <w:lang w:val="fr-FR" w:eastAsia="en-GB"/>
        </w:rPr>
      </w:pPr>
    </w:p>
    <w:p w14:paraId="241F91E4" w14:textId="77777777" w:rsidR="00D24452" w:rsidRDefault="00D24452" w:rsidP="00426FF9">
      <w:pPr>
        <w:pStyle w:val="Heading1"/>
        <w:rPr>
          <w:rFonts w:eastAsia="Code2000"/>
        </w:rPr>
      </w:pPr>
      <w:bookmarkStart w:id="4094" w:name="Sit_Lagarde"/>
      <w:r>
        <w:rPr>
          <w:rFonts w:eastAsia="Code2000"/>
        </w:rPr>
        <w:lastRenderedPageBreak/>
        <w:t>LAGARDE</w:t>
      </w:r>
    </w:p>
    <w:bookmarkEnd w:id="4094"/>
    <w:p w14:paraId="6A2C945E" w14:textId="77777777" w:rsidR="00D24452" w:rsidRDefault="00D24452" w:rsidP="002E041B">
      <w:pPr>
        <w:jc w:val="both"/>
        <w:rPr>
          <w:rFonts w:eastAsia="Code2000"/>
          <w:lang w:val="fr-FR" w:eastAsia="en-GB"/>
        </w:rPr>
      </w:pPr>
    </w:p>
    <w:p w14:paraId="4B44D15C" w14:textId="0B425BF6" w:rsidR="00D24452" w:rsidRPr="0032190F" w:rsidRDefault="00D24452" w:rsidP="002E041B">
      <w:pPr>
        <w:jc w:val="both"/>
        <w:rPr>
          <w:lang w:val="fr-FR"/>
        </w:rPr>
      </w:pPr>
      <w:r>
        <w:rPr>
          <w:rFonts w:eastAsia="Code2000"/>
          <w:lang w:val="fr-FR" w:eastAsia="en-GB"/>
        </w:rPr>
        <w:t xml:space="preserve">Dolmen de Lagarde </w:t>
      </w:r>
      <w:r w:rsidRPr="0032190F">
        <w:rPr>
          <w:rFonts w:eastAsia="Code2000"/>
          <w:lang w:val="fr-FR" w:eastAsia="en-GB"/>
        </w:rPr>
        <w:t>(Murat-sur-V</w:t>
      </w:r>
      <w:r w:rsidRPr="0032190F">
        <w:rPr>
          <w:rFonts w:eastAsia="Code2000" w:hint="eastAsia"/>
          <w:lang w:val="fr-FR" w:eastAsia="en-GB"/>
        </w:rPr>
        <w:t>è</w:t>
      </w:r>
      <w:r w:rsidRPr="0032190F">
        <w:rPr>
          <w:rFonts w:eastAsia="Code2000"/>
          <w:lang w:val="fr-FR" w:eastAsia="en-GB"/>
        </w:rPr>
        <w:t>bre, Tarn)</w:t>
      </w:r>
      <w:r>
        <w:rPr>
          <w:rFonts w:eastAsia="Code2000"/>
          <w:lang w:val="fr-FR" w:eastAsia="en-GB"/>
        </w:rPr>
        <w:t xml:space="preserve"> </w:t>
      </w:r>
      <w:r w:rsidRPr="00D24452">
        <w:rPr>
          <w:rFonts w:eastAsia="Code2000"/>
          <w:lang w:val="fr-FR" w:eastAsia="en-GB"/>
        </w:rPr>
        <w:t>près de Murat sur Vèbre où ont été découvertes 1300 perles en jayet (BIB 2249 p. 16).</w:t>
      </w:r>
      <w:r>
        <w:rPr>
          <w:rFonts w:eastAsia="Code2000"/>
          <w:lang w:val="fr-FR" w:eastAsia="en-GB"/>
        </w:rPr>
        <w:t xml:space="preserve"> v. </w:t>
      </w:r>
      <w:hyperlink r:id="rId10015" w:anchor="Cul_Rouergue_TAC_T_t_collier" w:history="1">
        <w:r w:rsidRPr="00D24452">
          <w:rPr>
            <w:rStyle w:val="Hyperlink"/>
            <w:rFonts w:eastAsia="Code2000"/>
            <w:lang w:val="fr-FR" w:eastAsia="en-GB"/>
          </w:rPr>
          <w:t>collier SM</w:t>
        </w:r>
      </w:hyperlink>
    </w:p>
    <w:p w14:paraId="2A208FE3" w14:textId="77777777" w:rsidR="006B66D1" w:rsidRPr="0032190F" w:rsidRDefault="006B66D1" w:rsidP="006B66D1">
      <w:pPr>
        <w:rPr>
          <w:lang w:val="fr-FR"/>
        </w:rPr>
      </w:pPr>
    </w:p>
    <w:p w14:paraId="3E3CCCA9" w14:textId="77777777" w:rsidR="006B66D1" w:rsidRPr="0032190F" w:rsidRDefault="006B66D1" w:rsidP="00426FF9">
      <w:pPr>
        <w:pStyle w:val="Heading1"/>
      </w:pPr>
      <w:bookmarkStart w:id="4095" w:name="Sit_Vignals"/>
      <w:r w:rsidRPr="0032190F">
        <w:t>VIGNA</w:t>
      </w:r>
      <w:r w:rsidR="000A7ABE" w:rsidRPr="0032190F">
        <w:t>L</w:t>
      </w:r>
      <w:r w:rsidRPr="0032190F">
        <w:t>S (LES)</w:t>
      </w:r>
    </w:p>
    <w:bookmarkEnd w:id="4095"/>
    <w:p w14:paraId="3D843707" w14:textId="77777777" w:rsidR="006B66D1" w:rsidRPr="0032190F" w:rsidRDefault="001B4639" w:rsidP="006B66D1">
      <w:pPr>
        <w:rPr>
          <w:lang w:val="fr-FR"/>
        </w:rPr>
      </w:pPr>
      <w:r w:rsidRPr="0032190F">
        <w:rPr>
          <w:lang w:val="fr-FR"/>
        </w:rPr>
        <w:t>Vignals</w:t>
      </w:r>
    </w:p>
    <w:p w14:paraId="143FD3E6" w14:textId="77777777" w:rsidR="001B4639" w:rsidRPr="0032190F" w:rsidRDefault="001B4639" w:rsidP="006B66D1">
      <w:pPr>
        <w:rPr>
          <w:lang w:val="fr-FR"/>
        </w:rPr>
      </w:pPr>
    </w:p>
    <w:p w14:paraId="6FB0D58D" w14:textId="6ABF0D2B" w:rsidR="006B66D1" w:rsidRPr="0032190F" w:rsidRDefault="006B66D1" w:rsidP="006B66D1">
      <w:pPr>
        <w:rPr>
          <w:lang w:val="fr-FR"/>
        </w:rPr>
      </w:pPr>
      <w:r w:rsidRPr="0032190F">
        <w:rPr>
          <w:lang w:val="fr-FR"/>
        </w:rPr>
        <w:t>Les Vigna</w:t>
      </w:r>
      <w:r w:rsidR="000A7ABE" w:rsidRPr="0032190F">
        <w:rPr>
          <w:lang w:val="fr-FR"/>
        </w:rPr>
        <w:t>l</w:t>
      </w:r>
      <w:r w:rsidRPr="0032190F">
        <w:rPr>
          <w:lang w:val="fr-FR"/>
        </w:rPr>
        <w:t xml:space="preserve">s (Mounes-Prohencoux). Il y a eu transformation de la </w:t>
      </w:r>
      <w:hyperlink r:id="rId10016" w:anchor="Cul_Rouergue" w:history="1">
        <w:r w:rsidRPr="0032190F">
          <w:rPr>
            <w:rStyle w:val="Hyperlink"/>
            <w:lang w:val="fr-FR"/>
          </w:rPr>
          <w:t>statue-menhir</w:t>
        </w:r>
      </w:hyperlink>
      <w:r w:rsidR="001B4639" w:rsidRPr="0032190F">
        <w:rPr>
          <w:lang w:val="fr-FR"/>
        </w:rPr>
        <w:t xml:space="preserve"> </w:t>
      </w:r>
      <w:r w:rsidRPr="0032190F">
        <w:rPr>
          <w:lang w:val="fr-FR"/>
        </w:rPr>
        <w:t xml:space="preserve">qui, </w:t>
      </w:r>
      <w:r w:rsidRPr="0032190F">
        <w:rPr>
          <w:i/>
          <w:lang w:val="fr-FR"/>
        </w:rPr>
        <w:t>in fine</w:t>
      </w:r>
      <w:r w:rsidRPr="0032190F">
        <w:rPr>
          <w:lang w:val="fr-FR"/>
        </w:rPr>
        <w:t>, est devenue masculine (BIB 2249 p. 17)</w:t>
      </w:r>
      <w:r w:rsidR="001B4639" w:rsidRPr="0032190F">
        <w:rPr>
          <w:lang w:val="fr-FR"/>
        </w:rPr>
        <w:t xml:space="preserve"> représentation de l' "</w:t>
      </w:r>
      <w:hyperlink r:id="rId10017" w:anchor="Cul_Art_TAC_T_t_objet" w:history="1">
        <w:r w:rsidR="001B4639" w:rsidRPr="0032190F">
          <w:rPr>
            <w:rStyle w:val="Hyperlink"/>
            <w:lang w:val="fr-FR"/>
          </w:rPr>
          <w:t>objet</w:t>
        </w:r>
      </w:hyperlink>
      <w:r w:rsidR="001B4639" w:rsidRPr="0032190F">
        <w:rPr>
          <w:lang w:val="fr-FR"/>
        </w:rPr>
        <w:t>" (BIB 2372 fig. 4)</w:t>
      </w:r>
      <w:r w:rsidR="000A7ABE" w:rsidRPr="0032190F">
        <w:rPr>
          <w:lang w:val="fr-FR"/>
        </w:rPr>
        <w:t xml:space="preserve"> </w:t>
      </w:r>
      <w:hyperlink r:id="rId10018" w:anchor="Cul_Art_TAC_T_t_hache" w:history="1">
        <w:r w:rsidR="000A7ABE" w:rsidRPr="0032190F">
          <w:rPr>
            <w:rStyle w:val="Hyperlink"/>
            <w:lang w:val="fr-FR"/>
          </w:rPr>
          <w:t>hache emmanchée</w:t>
        </w:r>
      </w:hyperlink>
      <w:r w:rsidR="000A7ABE" w:rsidRPr="0032190F">
        <w:rPr>
          <w:lang w:val="fr-FR"/>
        </w:rPr>
        <w:t xml:space="preserve"> à petite lame (en pierre polie ou en cuivre ?) (SS BIB)</w:t>
      </w:r>
    </w:p>
    <w:p w14:paraId="6DFD687F" w14:textId="77777777" w:rsidR="006B66D1" w:rsidRPr="0032190F" w:rsidRDefault="006B66D1" w:rsidP="006B66D1">
      <w:pPr>
        <w:rPr>
          <w:lang w:val="fr-FR"/>
        </w:rPr>
      </w:pPr>
      <w:r w:rsidRPr="0032190F">
        <w:rPr>
          <w:lang w:val="fr-FR"/>
        </w:rPr>
        <w:t xml:space="preserve">Dans la parcelle où a été découverte la stèle, présence </w:t>
      </w:r>
      <w:r w:rsidR="0020721C" w:rsidRPr="0032190F">
        <w:rPr>
          <w:lang w:val="fr-FR"/>
        </w:rPr>
        <w:t>d’un dépôt de céramiques du Bro</w:t>
      </w:r>
      <w:r w:rsidRPr="0032190F">
        <w:rPr>
          <w:lang w:val="fr-FR"/>
        </w:rPr>
        <w:t>n</w:t>
      </w:r>
      <w:r w:rsidR="0020721C" w:rsidRPr="0032190F">
        <w:rPr>
          <w:lang w:val="fr-FR"/>
        </w:rPr>
        <w:t>z</w:t>
      </w:r>
      <w:r w:rsidR="001B4639" w:rsidRPr="0032190F">
        <w:rPr>
          <w:lang w:val="fr-FR"/>
        </w:rPr>
        <w:t>e fi</w:t>
      </w:r>
      <w:r w:rsidRPr="0032190F">
        <w:rPr>
          <w:lang w:val="fr-FR"/>
        </w:rPr>
        <w:t>nal ou du Fer 1 (BIB 2249 p. 17)</w:t>
      </w:r>
    </w:p>
    <w:p w14:paraId="2D9ECE18" w14:textId="77777777" w:rsidR="006B66D1" w:rsidRPr="0032190F" w:rsidRDefault="006B66D1" w:rsidP="006B66D1">
      <w:pPr>
        <w:rPr>
          <w:lang w:val="fr-FR"/>
        </w:rPr>
      </w:pPr>
    </w:p>
    <w:p w14:paraId="40552F3B" w14:textId="77777777" w:rsidR="006B66D1" w:rsidRPr="0032190F" w:rsidRDefault="006B66D1" w:rsidP="00426FF9">
      <w:pPr>
        <w:pStyle w:val="Heading1"/>
      </w:pPr>
      <w:bookmarkStart w:id="4096" w:name="Sit_Balaquier"/>
      <w:r w:rsidRPr="0032190F">
        <w:t>BALA</w:t>
      </w:r>
      <w:r w:rsidR="00504550">
        <w:t>G</w:t>
      </w:r>
      <w:r w:rsidRPr="0032190F">
        <w:t>UIER</w:t>
      </w:r>
    </w:p>
    <w:bookmarkEnd w:id="4096"/>
    <w:p w14:paraId="1F01D356" w14:textId="77777777" w:rsidR="006B66D1" w:rsidRPr="00504550" w:rsidRDefault="00504550" w:rsidP="006B66D1">
      <w:pPr>
        <w:rPr>
          <w:sz w:val="20"/>
          <w:lang w:val="fr-FR"/>
        </w:rPr>
      </w:pPr>
      <w:r w:rsidRPr="00504550">
        <w:rPr>
          <w:sz w:val="20"/>
          <w:lang w:val="fr-FR"/>
        </w:rPr>
        <w:t>Balaquier</w:t>
      </w:r>
    </w:p>
    <w:p w14:paraId="2415491C" w14:textId="77777777" w:rsidR="00504550" w:rsidRPr="0032190F" w:rsidRDefault="00504550" w:rsidP="006B66D1">
      <w:pPr>
        <w:rPr>
          <w:lang w:val="fr-FR"/>
        </w:rPr>
      </w:pPr>
    </w:p>
    <w:p w14:paraId="5FA279DB" w14:textId="0C939E24" w:rsidR="006B66D1" w:rsidRPr="0032190F" w:rsidRDefault="00504550" w:rsidP="006B66D1">
      <w:pPr>
        <w:rPr>
          <w:lang w:val="fr-FR"/>
        </w:rPr>
      </w:pPr>
      <w:r>
        <w:rPr>
          <w:lang w:val="fr-FR"/>
        </w:rPr>
        <w:t xml:space="preserve">Puech du Lac (Balaguier-sur-Rance). </w:t>
      </w:r>
      <w:r w:rsidR="006B66D1" w:rsidRPr="0032190F">
        <w:rPr>
          <w:lang w:val="fr-FR"/>
        </w:rPr>
        <w:t xml:space="preserve">Il y a eu probablement transformation de la </w:t>
      </w:r>
      <w:hyperlink r:id="rId10019" w:anchor="Cul_Rouergue" w:history="1">
        <w:r w:rsidR="006B66D1" w:rsidRPr="0032190F">
          <w:rPr>
            <w:rStyle w:val="Hyperlink"/>
            <w:lang w:val="fr-FR"/>
          </w:rPr>
          <w:t>statue-menhir</w:t>
        </w:r>
      </w:hyperlink>
      <w:r w:rsidR="00A50D07" w:rsidRPr="0032190F">
        <w:rPr>
          <w:lang w:val="fr-FR"/>
        </w:rPr>
        <w:t xml:space="preserve"> </w:t>
      </w:r>
      <w:r w:rsidR="006B66D1" w:rsidRPr="0032190F">
        <w:rPr>
          <w:lang w:val="fr-FR"/>
        </w:rPr>
        <w:t xml:space="preserve">qui, </w:t>
      </w:r>
      <w:r w:rsidR="006B66D1" w:rsidRPr="0032190F">
        <w:rPr>
          <w:i/>
          <w:lang w:val="fr-FR"/>
        </w:rPr>
        <w:t>in fine</w:t>
      </w:r>
      <w:r w:rsidR="006B66D1" w:rsidRPr="0032190F">
        <w:rPr>
          <w:lang w:val="fr-FR"/>
        </w:rPr>
        <w:t>, est devenue masculine (BIB 2249 p. 17)</w:t>
      </w:r>
      <w:r>
        <w:rPr>
          <w:lang w:val="fr-FR"/>
        </w:rPr>
        <w:t xml:space="preserve"> Transformation de l' "objet" en pendeloque en "Y" et adjonction de seins, interprété comme une féminisation de la stèle (Servelle et Servelle 2003)(BIB 3124)</w:t>
      </w:r>
    </w:p>
    <w:p w14:paraId="7729B9B8" w14:textId="77777777" w:rsidR="0045193B" w:rsidRPr="0032190F" w:rsidRDefault="0045193B" w:rsidP="00242C0F">
      <w:pPr>
        <w:rPr>
          <w:lang w:val="fr-FR"/>
        </w:rPr>
      </w:pPr>
    </w:p>
    <w:p w14:paraId="16C6CF04" w14:textId="77777777" w:rsidR="007315FC" w:rsidRPr="0032190F" w:rsidRDefault="007315FC" w:rsidP="00426FF9">
      <w:pPr>
        <w:pStyle w:val="Heading1"/>
      </w:pPr>
      <w:bookmarkStart w:id="4097" w:name="Sit_Tune_Varaime"/>
      <w:r w:rsidRPr="0032190F">
        <w:t>TUNE DE LA VARAIME (La)</w:t>
      </w:r>
    </w:p>
    <w:bookmarkEnd w:id="4097"/>
    <w:p w14:paraId="64009A01" w14:textId="77777777" w:rsidR="007315FC" w:rsidRPr="0032190F" w:rsidRDefault="007315FC" w:rsidP="00242C0F">
      <w:pPr>
        <w:rPr>
          <w:lang w:val="fr-FR"/>
        </w:rPr>
      </w:pPr>
    </w:p>
    <w:p w14:paraId="0620F222" w14:textId="77777777" w:rsidR="00F32593" w:rsidRPr="0032190F" w:rsidRDefault="007315FC" w:rsidP="00F32593">
      <w:pPr>
        <w:jc w:val="both"/>
        <w:rPr>
          <w:lang w:val="fr-FR"/>
        </w:rPr>
      </w:pPr>
      <w:r w:rsidRPr="0032190F">
        <w:rPr>
          <w:lang w:val="fr-FR"/>
        </w:rPr>
        <w:t xml:space="preserve">Grotte-bergerie (Boulc en Diois, Drôme) </w:t>
      </w:r>
      <w:r w:rsidR="00F32593" w:rsidRPr="0032190F">
        <w:rPr>
          <w:lang w:val="fr-FR"/>
        </w:rPr>
        <w:t>occupe un espace proche de voies de passage, au niveau</w:t>
      </w:r>
    </w:p>
    <w:p w14:paraId="38F5A6B1" w14:textId="77777777" w:rsidR="009B7F6F" w:rsidRPr="0032190F" w:rsidRDefault="00F32593" w:rsidP="00F32593">
      <w:pPr>
        <w:jc w:val="both"/>
        <w:rPr>
          <w:lang w:val="fr-FR"/>
        </w:rPr>
      </w:pPr>
      <w:r w:rsidRPr="0032190F">
        <w:rPr>
          <w:lang w:val="fr-FR"/>
        </w:rPr>
        <w:t xml:space="preserve">de plusieurs cols reliant la vallée du Drac au pays diois (BIB 2398 p. 607). Le site </w:t>
      </w:r>
      <w:r w:rsidR="007315FC" w:rsidRPr="0032190F">
        <w:rPr>
          <w:lang w:val="fr-FR"/>
        </w:rPr>
        <w:t xml:space="preserve">sis à </w:t>
      </w:r>
      <w:smartTag w:uri="urn:schemas-microsoft-com:office:smarttags" w:element="metricconverter">
        <w:smartTagPr>
          <w:attr w:name="ProductID" w:val="1400 m"/>
        </w:smartTagPr>
        <w:r w:rsidR="007315FC" w:rsidRPr="0032190F">
          <w:rPr>
            <w:lang w:val="fr-FR"/>
          </w:rPr>
          <w:t>1400 m</w:t>
        </w:r>
      </w:smartTag>
      <w:r w:rsidR="007315FC" w:rsidRPr="0032190F">
        <w:rPr>
          <w:lang w:val="fr-FR"/>
        </w:rPr>
        <w:t xml:space="preserve"> d’altitude à proximité de pelouses alpines réputées dès le bas Moyen Age. </w:t>
      </w:r>
    </w:p>
    <w:p w14:paraId="4308B1D0" w14:textId="77777777" w:rsidR="009B7F6F" w:rsidRPr="0032190F" w:rsidRDefault="009B7F6F" w:rsidP="00F32593">
      <w:pPr>
        <w:jc w:val="both"/>
        <w:rPr>
          <w:lang w:val="fr-FR"/>
        </w:rPr>
      </w:pPr>
    </w:p>
    <w:p w14:paraId="3F9A466A" w14:textId="7A6C6B94" w:rsidR="009B7F6F" w:rsidRPr="0032190F" w:rsidRDefault="000568BC" w:rsidP="009B7F6F">
      <w:pPr>
        <w:pStyle w:val="Heading2"/>
      </w:pPr>
      <w:r>
        <w:t>o</w:t>
      </w:r>
      <w:r w:rsidR="009B7F6F" w:rsidRPr="0032190F">
        <w:t>ccupation</w:t>
      </w:r>
    </w:p>
    <w:p w14:paraId="1C8C1FC9" w14:textId="2FCED8A7" w:rsidR="007315FC" w:rsidRPr="0032190F" w:rsidRDefault="007315FC" w:rsidP="00F32593">
      <w:pPr>
        <w:jc w:val="both"/>
        <w:rPr>
          <w:lang w:val="fr-FR"/>
        </w:rPr>
      </w:pPr>
      <w:r w:rsidRPr="0032190F">
        <w:rPr>
          <w:lang w:val="fr-FR"/>
        </w:rPr>
        <w:t xml:space="preserve">Cette cavité montre une utilisation dès le </w:t>
      </w:r>
      <w:hyperlink r:id="rId10020" w:anchor="Cul_Chasseen" w:history="1">
        <w:r w:rsidRPr="0032190F">
          <w:rPr>
            <w:rStyle w:val="Hyperlink"/>
            <w:lang w:val="fr-FR"/>
          </w:rPr>
          <w:t>Chasséen récent</w:t>
        </w:r>
      </w:hyperlink>
      <w:r w:rsidRPr="0032190F">
        <w:rPr>
          <w:lang w:val="fr-FR"/>
        </w:rPr>
        <w:t xml:space="preserve"> et durant le Néol</w:t>
      </w:r>
      <w:r w:rsidR="00E16E6B" w:rsidRPr="0032190F">
        <w:rPr>
          <w:lang w:val="fr-FR"/>
        </w:rPr>
        <w:t>ithique final, le Bronze ancien, hiatus durant le Bronze moyen, reprise au</w:t>
      </w:r>
      <w:r w:rsidR="004F510B" w:rsidRPr="0032190F">
        <w:rPr>
          <w:lang w:val="fr-FR"/>
        </w:rPr>
        <w:t xml:space="preserve"> </w:t>
      </w:r>
      <w:hyperlink r:id="rId10021" w:anchor="Cul_Bronze_Final" w:history="1">
        <w:r w:rsidR="00224888">
          <w:rPr>
            <w:rStyle w:val="Hyperlink"/>
            <w:lang w:val="fr-FR"/>
          </w:rPr>
          <w:t>BF</w:t>
        </w:r>
      </w:hyperlink>
      <w:r w:rsidRPr="0032190F">
        <w:rPr>
          <w:lang w:val="fr-FR"/>
        </w:rPr>
        <w:t xml:space="preserve"> et </w:t>
      </w:r>
      <w:r w:rsidR="00E16E6B" w:rsidRPr="0032190F">
        <w:rPr>
          <w:lang w:val="fr-FR"/>
        </w:rPr>
        <w:t>aux périodes plus récentes (BIB 342 p. 85-90)</w:t>
      </w:r>
    </w:p>
    <w:p w14:paraId="46AC1C3D" w14:textId="4F2CF76A" w:rsidR="00AA345B" w:rsidRPr="0032190F" w:rsidRDefault="00AA345B" w:rsidP="00242C0F">
      <w:pPr>
        <w:jc w:val="both"/>
        <w:rPr>
          <w:lang w:val="fr-FR"/>
        </w:rPr>
      </w:pPr>
      <w:r w:rsidRPr="0032190F">
        <w:rPr>
          <w:lang w:val="fr-FR"/>
        </w:rPr>
        <w:t xml:space="preserve">L’espace intérieur, pour le </w:t>
      </w:r>
      <w:r w:rsidR="00224888">
        <w:rPr>
          <w:lang w:val="fr-FR"/>
        </w:rPr>
        <w:t>BA</w:t>
      </w:r>
      <w:r w:rsidRPr="0032190F">
        <w:rPr>
          <w:lang w:val="fr-FR"/>
        </w:rPr>
        <w:t>, est probablement divisé entre les activités domestiques sous le porche (présence de céramiques et de restes alimenatires) et l’aire de parcage (fumiers fossiles) dans le fond de la grotte (BIB 342 p. 100)</w:t>
      </w:r>
    </w:p>
    <w:p w14:paraId="53C42F2B" w14:textId="77777777" w:rsidR="009B7F6F" w:rsidRPr="0032190F" w:rsidRDefault="009B7F6F" w:rsidP="00242C0F">
      <w:pPr>
        <w:jc w:val="both"/>
        <w:rPr>
          <w:lang w:val="fr-FR"/>
        </w:rPr>
      </w:pPr>
      <w:r w:rsidRPr="0032190F">
        <w:rPr>
          <w:lang w:val="fr-FR"/>
        </w:rPr>
        <w:t>L'occupation du site est connue par deux sondages pratiqués, l'un sous le porche de la grotte, l'autre ~ 15 m de l'entrée. La stratigraphie du sondage intérieur a révé1é un faciés de bergerie tout ~ fait inattendu en ce lieu perché, le début d'une telle utilisation de la cavité remontant ~ la fin du Néolithique chasséen. Cette fonction pastorale du site perdure jusqu'~ la fin de l'Age du Bronze et reprend, épisodiquement, pendant l'Antiquité et le Moyen-Age. .(BIB 2398 p. 571)</w:t>
      </w:r>
    </w:p>
    <w:p w14:paraId="28526AC0" w14:textId="77777777" w:rsidR="00E327AF" w:rsidRPr="0032190F" w:rsidRDefault="00E327AF" w:rsidP="00242C0F">
      <w:pPr>
        <w:jc w:val="both"/>
        <w:rPr>
          <w:lang w:val="fr-FR"/>
        </w:rPr>
      </w:pPr>
    </w:p>
    <w:p w14:paraId="7CD61154" w14:textId="2DEEC177" w:rsidR="009B7F6F" w:rsidRPr="0032190F" w:rsidRDefault="000568BC" w:rsidP="009B7F6F">
      <w:pPr>
        <w:pStyle w:val="Heading2"/>
      </w:pPr>
      <w:r>
        <w:t>a</w:t>
      </w:r>
      <w:r w:rsidR="009B7F6F" w:rsidRPr="0032190F">
        <w:t>rt rupestre</w:t>
      </w:r>
    </w:p>
    <w:p w14:paraId="3B63AB97" w14:textId="77777777" w:rsidR="0045151B" w:rsidRPr="0032190F" w:rsidRDefault="00F32593" w:rsidP="00242C0F">
      <w:pPr>
        <w:rPr>
          <w:lang w:val="fr-FR"/>
        </w:rPr>
      </w:pPr>
      <w:r w:rsidRPr="0032190F">
        <w:rPr>
          <w:lang w:val="fr-FR"/>
        </w:rPr>
        <w:t>Longue durée d'exécution des représentations (BIB 2398) liée à différents passages ? (SS BIB)</w:t>
      </w:r>
    </w:p>
    <w:p w14:paraId="79BAA53B" w14:textId="1A24FE22" w:rsidR="009B7F6F" w:rsidRPr="0032190F" w:rsidRDefault="00F9302D" w:rsidP="00E327AF">
      <w:pPr>
        <w:jc w:val="both"/>
        <w:rPr>
          <w:lang w:val="fr-FR"/>
        </w:rPr>
      </w:pPr>
      <w:r w:rsidRPr="0032190F">
        <w:rPr>
          <w:lang w:val="fr-FR"/>
        </w:rPr>
        <w:t xml:space="preserve">art </w:t>
      </w:r>
      <w:hyperlink r:id="rId10022" w:anchor="Cul_Schemat_France_s" w:history="1">
        <w:r w:rsidRPr="0032190F">
          <w:rPr>
            <w:rStyle w:val="Hyperlink"/>
            <w:lang w:val="fr-FR"/>
          </w:rPr>
          <w:t>schématique</w:t>
        </w:r>
      </w:hyperlink>
      <w:r w:rsidRPr="0032190F">
        <w:rPr>
          <w:lang w:val="fr-FR"/>
        </w:rPr>
        <w:t xml:space="preserve"> incisé (BIB 2398 fig. 1)</w:t>
      </w:r>
      <w:r w:rsidR="00E327AF" w:rsidRPr="0032190F">
        <w:rPr>
          <w:lang w:val="fr-FR"/>
        </w:rPr>
        <w:t xml:space="preserve"> </w:t>
      </w:r>
      <w:r w:rsidR="009B7F6F" w:rsidRPr="0032190F">
        <w:rPr>
          <w:lang w:val="fr-FR"/>
        </w:rPr>
        <w:t>La grotte s'ouvre à 1440 m d'altitude, face l'ouest, dans la montagne homonyme, au-dessusd'une forte pente reboisée en pins noirs d'Autriche. I1 s'agit d'une galerie pratiquement rectiligne, de 60 m de long, augmentée de quelques renfoncements et de diverses ramifications (figure 2). Sa d</w:t>
      </w:r>
      <w:r w:rsidR="004047D1" w:rsidRPr="0032190F">
        <w:rPr>
          <w:lang w:val="fr-FR"/>
        </w:rPr>
        <w:t>é</w:t>
      </w:r>
      <w:r w:rsidR="009B7F6F" w:rsidRPr="0032190F">
        <w:rPr>
          <w:lang w:val="fr-FR"/>
        </w:rPr>
        <w:t xml:space="preserve">couverte est récente (1986) et la cavité a fait l'objet de nombreuses campagnes de fouilles dirigées par J.L. Brochier et de relevés encadrées par nous </w:t>
      </w:r>
      <w:r w:rsidR="009B7F6F" w:rsidRPr="0032190F">
        <w:rPr>
          <w:lang w:val="fr-FR"/>
        </w:rPr>
        <w:lastRenderedPageBreak/>
        <w:t>méme. La Tune de la Varaime a été fermée par une grille dés juillet 1987, classée Monument Historique en 1988, et est désormais visitable sous la conduite de guides. .(BIB 2398 p. 571)</w:t>
      </w:r>
    </w:p>
    <w:p w14:paraId="0861BF6C" w14:textId="77777777" w:rsidR="003E6EA2" w:rsidRPr="0032190F" w:rsidRDefault="003E6EA2" w:rsidP="00D671D5">
      <w:pPr>
        <w:jc w:val="both"/>
        <w:rPr>
          <w:lang w:val="fr-FR"/>
        </w:rPr>
      </w:pPr>
    </w:p>
    <w:p w14:paraId="28F956CC" w14:textId="75D07C9D" w:rsidR="003E6EA2" w:rsidRPr="0032190F" w:rsidRDefault="000568BC" w:rsidP="003E6EA2">
      <w:pPr>
        <w:pStyle w:val="Heading3"/>
      </w:pPr>
      <w:r>
        <w:t>g</w:t>
      </w:r>
      <w:r w:rsidR="003E6EA2" w:rsidRPr="0032190F">
        <w:t>ravures</w:t>
      </w:r>
    </w:p>
    <w:p w14:paraId="00838B4F" w14:textId="3EDE1ED4" w:rsidR="00D671D5" w:rsidRPr="0032190F" w:rsidRDefault="00224888" w:rsidP="00D671D5">
      <w:pPr>
        <w:jc w:val="both"/>
        <w:rPr>
          <w:lang w:val="fr-FR"/>
        </w:rPr>
      </w:pPr>
      <w:r>
        <w:rPr>
          <w:lang w:val="fr-FR"/>
        </w:rPr>
        <w:t>ASL</w:t>
      </w:r>
      <w:r w:rsidR="003E6EA2" w:rsidRPr="0032190F">
        <w:rPr>
          <w:lang w:val="fr-FR"/>
        </w:rPr>
        <w:t xml:space="preserve"> de datation historique (Hameau com. pers.)</w:t>
      </w:r>
    </w:p>
    <w:p w14:paraId="5183F5D8" w14:textId="77777777" w:rsidR="00D671D5" w:rsidRPr="0032190F" w:rsidRDefault="00D671D5" w:rsidP="00D671D5">
      <w:pPr>
        <w:jc w:val="both"/>
        <w:rPr>
          <w:lang w:val="fr-FR"/>
        </w:rPr>
      </w:pPr>
      <w:r w:rsidRPr="0032190F">
        <w:rPr>
          <w:lang w:val="fr-FR"/>
        </w:rPr>
        <w:t xml:space="preserve">Les gravures sont trés nombreuses, depuis le porche de la cavité jusqu'à la zone dite du Confluent, soit environ 45 m de long. Elles oment les parois de la galerie, celles des renfoncements successifs et m~me le plafond lorsque celui-ci est accessible. Selon les zones, le support est plus ou moins tendre, presque crayeux au départ de la galerie, présentant une patine brun clair au centre du couloir et recouvert d'un dépét noir~tre dans les demiers métres. Au-dessus du sondage intérieur et dans le fond de la galerie, le plafond de la grotte est creusé de niches et de petites coupoles naturelles qui tendent ~ séparer les diff~rentes figures que les hommes y ont gravées. Un éboulis de gros blocs encombre le sol. Dans la zone terminale, des blocs ont peut-être été empilés de fagon h constituer un échafaudage sommaire. La représentation dominante est la grille, ouverte ou fermée, de taille trés modeste ou au contraire d'une amplitude inhabituelle (supérieure h 1,50 m de long). Les traits sans organisation apparente sont nombreux. Des figures aux contours très segmentrs ornent le renfoncement principal dit "salle Emilie". .(BIB 2398 p. 571) </w:t>
      </w:r>
    </w:p>
    <w:p w14:paraId="4E7B3663" w14:textId="77777777" w:rsidR="009B7F6F" w:rsidRPr="0032190F" w:rsidRDefault="00D671D5" w:rsidP="00D671D5">
      <w:pPr>
        <w:jc w:val="both"/>
        <w:rPr>
          <w:lang w:val="fr-FR"/>
        </w:rPr>
      </w:pPr>
      <w:r w:rsidRPr="0032190F">
        <w:rPr>
          <w:lang w:val="fr-FR"/>
        </w:rPr>
        <w:t>Grand nombre de grilles (i.e. réticulés) ouvertes (sans contours) et fermées. Elles occupent des places périphériques sur les supports (renfoncements isolés par des draperies) (BIB 2398 p. 589)</w:t>
      </w:r>
    </w:p>
    <w:p w14:paraId="67E24DE0" w14:textId="77777777" w:rsidR="00D671D5" w:rsidRPr="0032190F" w:rsidRDefault="00D671D5" w:rsidP="00D671D5">
      <w:pPr>
        <w:jc w:val="both"/>
        <w:rPr>
          <w:lang w:val="fr-FR"/>
        </w:rPr>
      </w:pPr>
    </w:p>
    <w:p w14:paraId="6FD28960" w14:textId="77777777" w:rsidR="00F9302D" w:rsidRPr="0032190F" w:rsidRDefault="00E327AF" w:rsidP="00E327AF">
      <w:pPr>
        <w:jc w:val="both"/>
        <w:rPr>
          <w:lang w:val="fr-FR"/>
        </w:rPr>
      </w:pPr>
      <w:r w:rsidRPr="0032190F">
        <w:rPr>
          <w:lang w:val="fr-FR"/>
        </w:rPr>
        <w:t>Forte variabilité des type de parois et des types d'exécution des gravures (BIB 2398 p. 586)</w:t>
      </w:r>
    </w:p>
    <w:p w14:paraId="7AED2381" w14:textId="77777777" w:rsidR="009B7F6F" w:rsidRPr="0032190F" w:rsidRDefault="0045151B" w:rsidP="00242C0F">
      <w:pPr>
        <w:jc w:val="both"/>
        <w:rPr>
          <w:lang w:val="fr-FR"/>
        </w:rPr>
      </w:pPr>
      <w:r w:rsidRPr="0032190F">
        <w:rPr>
          <w:lang w:val="fr-FR"/>
        </w:rPr>
        <w:t xml:space="preserve">Des gravures existent réparties en 2 grandes zones ; la partie médiane de la galerie, humide en toute saison, n’ayant pas été retenue par les graveurs. </w:t>
      </w:r>
      <w:r w:rsidR="00D671D5" w:rsidRPr="0032190F">
        <w:rPr>
          <w:lang w:val="fr-FR"/>
        </w:rPr>
        <w:t>(BIB 900 p. 46)</w:t>
      </w:r>
    </w:p>
    <w:p w14:paraId="767800F9" w14:textId="77777777" w:rsidR="009B7F6F" w:rsidRPr="0032190F" w:rsidRDefault="009B7F6F" w:rsidP="00242C0F">
      <w:pPr>
        <w:jc w:val="both"/>
        <w:rPr>
          <w:lang w:val="fr-FR"/>
        </w:rPr>
      </w:pPr>
    </w:p>
    <w:p w14:paraId="74CA4D0F" w14:textId="77777777" w:rsidR="009B7F6F" w:rsidRPr="0032190F" w:rsidRDefault="009B7F6F" w:rsidP="009B7F6F">
      <w:pPr>
        <w:pStyle w:val="Heading3"/>
      </w:pPr>
      <w:r w:rsidRPr="0032190F">
        <w:t>Zone 1</w:t>
      </w:r>
    </w:p>
    <w:p w14:paraId="0FFB3B5A" w14:textId="77777777" w:rsidR="009B7F6F" w:rsidRPr="0032190F" w:rsidRDefault="0045151B" w:rsidP="00242C0F">
      <w:pPr>
        <w:jc w:val="both"/>
        <w:rPr>
          <w:lang w:val="fr-FR"/>
        </w:rPr>
      </w:pPr>
      <w:r w:rsidRPr="0032190F">
        <w:rPr>
          <w:lang w:val="fr-FR"/>
        </w:rPr>
        <w:t>La première zone, à l’entrée, présente le thème de l’homme à la palmette sous 2 versions :une réaliste, la seconde sch</w:t>
      </w:r>
      <w:r w:rsidR="00AC7C6E" w:rsidRPr="0032190F">
        <w:rPr>
          <w:lang w:val="fr-FR"/>
        </w:rPr>
        <w:t>éma</w:t>
      </w:r>
      <w:r w:rsidRPr="0032190F">
        <w:rPr>
          <w:lang w:val="fr-FR"/>
        </w:rPr>
        <w:t xml:space="preserve">tique. De grands zigzags verticaux, accompagnent ces figures principales. L’ensemble est cerné de toute part par des grilles, nombreuses et variées. </w:t>
      </w:r>
      <w:r w:rsidR="00D671D5" w:rsidRPr="0032190F">
        <w:rPr>
          <w:lang w:val="fr-FR"/>
        </w:rPr>
        <w:t>(BIB 900 p. 46)</w:t>
      </w:r>
    </w:p>
    <w:p w14:paraId="3420ABC3" w14:textId="77777777" w:rsidR="00D671D5" w:rsidRPr="0032190F" w:rsidRDefault="00D671D5" w:rsidP="00D671D5">
      <w:pPr>
        <w:jc w:val="both"/>
        <w:rPr>
          <w:lang w:val="fr-FR"/>
        </w:rPr>
      </w:pPr>
      <w:r w:rsidRPr="0032190F">
        <w:rPr>
          <w:lang w:val="fr-FR"/>
        </w:rPr>
        <w:t>Dans la premiere partie de la galerie domine la reprrsentation d'un personnage masculin de 0,33 m de haut, un bras levr, l'autre tendu, les deux mains terminres en palmes. On observe dans la mrme zone des signes arboriformes, une s</w:t>
      </w:r>
      <w:r w:rsidR="00B67E62" w:rsidRPr="0032190F">
        <w:rPr>
          <w:lang w:val="fr-FR"/>
        </w:rPr>
        <w:t>t</w:t>
      </w:r>
      <w:r w:rsidRPr="0032190F">
        <w:rPr>
          <w:lang w:val="fr-FR"/>
        </w:rPr>
        <w:t xml:space="preserve">rie de zigzags verticaux contenus dans un cartouche et deux signes arboriformes associés ~ des signes pectinrs. .(BIB 2398 p. 571) </w:t>
      </w:r>
    </w:p>
    <w:p w14:paraId="646A16ED" w14:textId="66169263" w:rsidR="00D671D5" w:rsidRPr="0032190F" w:rsidRDefault="00D671D5" w:rsidP="00242C0F">
      <w:pPr>
        <w:jc w:val="both"/>
        <w:rPr>
          <w:lang w:val="fr-FR"/>
        </w:rPr>
      </w:pPr>
      <w:r w:rsidRPr="0032190F">
        <w:rPr>
          <w:lang w:val="fr-FR"/>
        </w:rPr>
        <w:t xml:space="preserve">Dans la premiere partie de la galerie, plus grand que beaucoup d'autres figurations, un personnage de 33 cm de haut est gravé au-dessus d'une corniche naturelle de la paroi, ~ hauteur d'yeux (figure 18). Le visage n'est pourvu que des </w:t>
      </w:r>
      <w:hyperlink r:id="rId10023" w:anchor="Cul_Art_TAC_T_a_yeux" w:history="1">
        <w:r w:rsidR="007B2122" w:rsidRPr="0032190F">
          <w:rPr>
            <w:rStyle w:val="Hyperlink"/>
            <w:lang w:val="fr-FR"/>
          </w:rPr>
          <w:t>yeux</w:t>
        </w:r>
      </w:hyperlink>
      <w:r w:rsidRPr="0032190F">
        <w:rPr>
          <w:lang w:val="fr-FR"/>
        </w:rPr>
        <w:t>. Seul le pied droit est achevé et comme chaussé. Le bras droit est levé et le bras gauche tendu/~ l'horizontale. Les mains ont une taille inusitée et sont en fait des palmes, triangulaires, sans un souci réaliste de représenter les doigts. Cette hypertrophie des extrémit~s des membres anté- rieurs est observable sur le m~me site, au milieu des premiéres gravures de la galerie. Un signe arboriforme et un signe hémi-arboriforme pourvu de jambes sont gravés céte /t céte. L'extrémité de leurs appendices supérieurs est représentée/t la maniére de membres antdrieurs aux avant-bras levés, les mains devenant de véritables signes pectinés d'une taille irr</w:t>
      </w:r>
      <w:r w:rsidR="003E6EA2" w:rsidRPr="0032190F">
        <w:rPr>
          <w:lang w:val="fr-FR"/>
        </w:rPr>
        <w:t>é</w:t>
      </w:r>
      <w:r w:rsidRPr="0032190F">
        <w:rPr>
          <w:lang w:val="fr-FR"/>
        </w:rPr>
        <w:t xml:space="preserve">aliste.(BIB 2398 p. 596) C'est pour Hameau l'association de "l'homme à la palmette" (BIB 2398 p. 596) </w:t>
      </w:r>
    </w:p>
    <w:p w14:paraId="54FE800D" w14:textId="77777777" w:rsidR="00D671D5" w:rsidRPr="0032190F" w:rsidRDefault="00D671D5" w:rsidP="00242C0F">
      <w:pPr>
        <w:jc w:val="both"/>
        <w:rPr>
          <w:lang w:val="fr-FR"/>
        </w:rPr>
      </w:pPr>
      <w:r w:rsidRPr="0032190F">
        <w:rPr>
          <w:lang w:val="fr-FR"/>
        </w:rPr>
        <w:t xml:space="preserve">Au début de la galerie, c'est donc le théme de l'homme h la palmette qui est exprimé sous deux versions, l'une réaliste et l'autre sché- matique, ces deux figurations occupant approximativement le début et la fin du panneau gravé sur la paroi de droite. .(BIB 2398 p. 602)  </w:t>
      </w:r>
    </w:p>
    <w:p w14:paraId="42835986" w14:textId="77777777" w:rsidR="009B7F6F" w:rsidRPr="0032190F" w:rsidRDefault="009B7F6F" w:rsidP="00242C0F">
      <w:pPr>
        <w:jc w:val="both"/>
        <w:rPr>
          <w:lang w:val="fr-FR"/>
        </w:rPr>
      </w:pPr>
    </w:p>
    <w:p w14:paraId="440E4B9C" w14:textId="77777777" w:rsidR="009B7F6F" w:rsidRPr="0032190F" w:rsidRDefault="009B7F6F" w:rsidP="009B7F6F">
      <w:pPr>
        <w:pStyle w:val="Heading3"/>
      </w:pPr>
      <w:bookmarkStart w:id="4098" w:name="Sit_Tune_Varaime_spat_zone2"/>
      <w:r w:rsidRPr="0032190F">
        <w:lastRenderedPageBreak/>
        <w:t>Zone 2</w:t>
      </w:r>
    </w:p>
    <w:bookmarkEnd w:id="4098"/>
    <w:p w14:paraId="73778905" w14:textId="0FA53C37" w:rsidR="009B7F6F" w:rsidRPr="0032190F" w:rsidRDefault="0045151B" w:rsidP="009B7F6F">
      <w:pPr>
        <w:jc w:val="both"/>
        <w:rPr>
          <w:lang w:val="fr-FR"/>
        </w:rPr>
      </w:pPr>
      <w:r w:rsidRPr="0032190F">
        <w:rPr>
          <w:lang w:val="fr-FR"/>
        </w:rPr>
        <w:t xml:space="preserve">La seconde zone abrite le thème du couple masc.-fém. autour duquel gravite, en 2 cercles entrecroisés des </w:t>
      </w:r>
      <w:hyperlink r:id="rId10024" w:anchor="Sit_Soleil" w:history="1">
        <w:r w:rsidRPr="0032190F">
          <w:rPr>
            <w:rStyle w:val="Hyperlink"/>
            <w:lang w:val="fr-FR"/>
          </w:rPr>
          <w:t>soleil</w:t>
        </w:r>
        <w:r w:rsidR="001C75E1" w:rsidRPr="0032190F">
          <w:rPr>
            <w:rStyle w:val="Hyperlink"/>
            <w:lang w:val="fr-FR"/>
          </w:rPr>
          <w:t>s</w:t>
        </w:r>
      </w:hyperlink>
      <w:r w:rsidRPr="0032190F">
        <w:rPr>
          <w:lang w:val="fr-FR"/>
        </w:rPr>
        <w:t xml:space="preserve"> et des </w:t>
      </w:r>
      <w:hyperlink r:id="rId10025" w:anchor="Cul_Art_TAC_T_t_ceinturon_chevron" w:history="1">
        <w:r w:rsidRPr="0032190F">
          <w:rPr>
            <w:rStyle w:val="Hyperlink"/>
            <w:lang w:val="fr-FR"/>
          </w:rPr>
          <w:t>chevrons</w:t>
        </w:r>
      </w:hyperlink>
      <w:r w:rsidRPr="0032190F">
        <w:rPr>
          <w:lang w:val="fr-FR"/>
        </w:rPr>
        <w:t xml:space="preserve"> [d’une part],  et des grilles et traits parallèles [d’autre part] (BIB 900 p. 46). Ces gravures seraient attribuées au Chalcolithique (BIB 900 p. 46)</w:t>
      </w:r>
      <w:r w:rsidR="009B7F6F" w:rsidRPr="0032190F">
        <w:rPr>
          <w:lang w:val="fr-FR"/>
        </w:rPr>
        <w:t xml:space="preserve"> La gravure du "couple masculin-féminin", a été faite en 8 étapes (BIB 2398 p. 584 et fig. 12)</w:t>
      </w:r>
    </w:p>
    <w:p w14:paraId="4BD06D7E" w14:textId="5DB61F10" w:rsidR="00D671D5" w:rsidRPr="0032190F" w:rsidRDefault="00D671D5" w:rsidP="00D671D5">
      <w:pPr>
        <w:jc w:val="both"/>
        <w:rPr>
          <w:lang w:val="fr-FR"/>
        </w:rPr>
      </w:pPr>
      <w:r w:rsidRPr="0032190F">
        <w:rPr>
          <w:lang w:val="fr-FR"/>
        </w:rPr>
        <w:t xml:space="preserve">Au fond de la galerie, un couple de signes anthropomorphes a été gravé • une série de </w:t>
      </w:r>
      <w:hyperlink r:id="rId10026" w:anchor="Cul_Art_TAC_T_t_ceinturon_chevron" w:history="1">
        <w:r w:rsidRPr="0032190F">
          <w:rPr>
            <w:rStyle w:val="Hyperlink"/>
            <w:lang w:val="fr-FR"/>
          </w:rPr>
          <w:t>chevrons</w:t>
        </w:r>
      </w:hyperlink>
      <w:r w:rsidRPr="0032190F">
        <w:rPr>
          <w:lang w:val="fr-FR"/>
        </w:rPr>
        <w:t xml:space="preserve"> emboités auxquels est accolé un grand signe arboriforme dont le trait axial est la branche droite du chevron extérieur. L'ensemble a un développement horizontal de 50 cm. I1 est seul de son genre/t cet endroit de la galerie et occupe le rebord d'un alvdole entouré de signes soléiformes, de zigzags verticaux et de </w:t>
      </w:r>
      <w:hyperlink r:id="rId10027" w:anchor="Cul_Art_TAC_T_g_grille_ouvert" w:history="1">
        <w:r w:rsidRPr="0032190F">
          <w:rPr>
            <w:rStyle w:val="Hyperlink"/>
            <w:lang w:val="fr-FR"/>
          </w:rPr>
          <w:t>grilles ouvertes</w:t>
        </w:r>
      </w:hyperlink>
      <w:r w:rsidRPr="0032190F">
        <w:rPr>
          <w:lang w:val="fr-FR"/>
        </w:rPr>
        <w:t xml:space="preserve"> ou fermées.(BIB 2398 p. 596)  couple masculin-féminin (BIB 2398 p. 596) </w:t>
      </w:r>
    </w:p>
    <w:p w14:paraId="16054B2D" w14:textId="109D41B4" w:rsidR="00D671D5" w:rsidRPr="0032190F" w:rsidRDefault="00D671D5" w:rsidP="00D671D5">
      <w:pPr>
        <w:jc w:val="both"/>
        <w:rPr>
          <w:lang w:val="fr-FR"/>
        </w:rPr>
      </w:pPr>
      <w:r w:rsidRPr="0032190F">
        <w:rPr>
          <w:lang w:val="fr-FR"/>
        </w:rPr>
        <w:t>Au fond de la cavit</w:t>
      </w:r>
      <w:r w:rsidR="00224888">
        <w:rPr>
          <w:lang w:val="fr-FR"/>
        </w:rPr>
        <w:t>é</w:t>
      </w:r>
      <w:r w:rsidRPr="0032190F">
        <w:rPr>
          <w:lang w:val="fr-FR"/>
        </w:rPr>
        <w:t xml:space="preserve">, une petite coupole abrite un grand signe en </w:t>
      </w:r>
      <w:hyperlink r:id="rId10028" w:anchor="Cul_Art_TAC_T_t_ceinturon_chevron" w:history="1">
        <w:r w:rsidRPr="0032190F">
          <w:rPr>
            <w:rStyle w:val="Hyperlink"/>
            <w:lang w:val="fr-FR"/>
          </w:rPr>
          <w:t>chevrons</w:t>
        </w:r>
      </w:hyperlink>
      <w:r w:rsidRPr="0032190F">
        <w:rPr>
          <w:lang w:val="fr-FR"/>
        </w:rPr>
        <w:t xml:space="preserve"> emboités accolé à un signe arboriforme : nous interprrtons cet ensemble comme la figuration d'un couple féminin-masculin. .(BIB 2398 p. 571)  Les alvroles en p</w:t>
      </w:r>
      <w:r w:rsidR="000568BC">
        <w:rPr>
          <w:lang w:val="fr-FR"/>
        </w:rPr>
        <w:t>é</w:t>
      </w:r>
      <w:r w:rsidRPr="0032190F">
        <w:rPr>
          <w:lang w:val="fr-FR"/>
        </w:rPr>
        <w:t>riph</w:t>
      </w:r>
      <w:r w:rsidR="000568BC">
        <w:rPr>
          <w:lang w:val="fr-FR"/>
        </w:rPr>
        <w:t>é</w:t>
      </w:r>
      <w:r w:rsidRPr="0032190F">
        <w:rPr>
          <w:lang w:val="fr-FR"/>
        </w:rPr>
        <w:t xml:space="preserve">rie portent des zigzags verticaux et des signes solriformes. I1 faut ajouter </w:t>
      </w:r>
      <w:r w:rsidR="007316C7" w:rsidRPr="0032190F">
        <w:rPr>
          <w:lang w:val="fr-FR"/>
        </w:rPr>
        <w:t>à</w:t>
      </w:r>
      <w:r w:rsidRPr="0032190F">
        <w:rPr>
          <w:lang w:val="fr-FR"/>
        </w:rPr>
        <w:t xml:space="preserve"> ce corpus quelques animaux non identifiables, au corps ray</w:t>
      </w:r>
      <w:r w:rsidR="007316C7" w:rsidRPr="0032190F">
        <w:rPr>
          <w:lang w:val="fr-FR"/>
        </w:rPr>
        <w:t>é</w:t>
      </w:r>
      <w:r w:rsidRPr="0032190F">
        <w:rPr>
          <w:lang w:val="fr-FR"/>
        </w:rPr>
        <w:t>, une spirale, des signes cruciformes, en fl</w:t>
      </w:r>
      <w:r w:rsidR="007316C7" w:rsidRPr="0032190F">
        <w:rPr>
          <w:lang w:val="fr-FR"/>
        </w:rPr>
        <w:t>è</w:t>
      </w:r>
      <w:r w:rsidRPr="0032190F">
        <w:rPr>
          <w:lang w:val="fr-FR"/>
        </w:rPr>
        <w:t xml:space="preserve">che ou en </w:t>
      </w:r>
      <w:r w:rsidR="007316C7" w:rsidRPr="007316C7">
        <w:rPr>
          <w:rFonts w:ascii="Symbol" w:hAnsi="Symbol"/>
        </w:rPr>
        <w:t></w:t>
      </w:r>
      <w:r w:rsidRPr="0032190F">
        <w:rPr>
          <w:lang w:val="fr-FR"/>
        </w:rPr>
        <w:t>. Les pentacles sont rares et imparfaits. On ne compte aucun signe arciforme ou arbal</w:t>
      </w:r>
      <w:r w:rsidR="007316C7" w:rsidRPr="0032190F">
        <w:rPr>
          <w:lang w:val="fr-FR"/>
        </w:rPr>
        <w:t>é</w:t>
      </w:r>
      <w:r w:rsidRPr="0032190F">
        <w:rPr>
          <w:lang w:val="fr-FR"/>
        </w:rPr>
        <w:t xml:space="preserve">tiforme. Certaines gravures sont encrofitres de calcite ou noircies. De rares </w:t>
      </w:r>
      <w:hyperlink r:id="rId10029" w:anchor="Cul_Art_lex_graffiti" w:history="1">
        <w:r w:rsidR="00C33B2D" w:rsidRPr="009F2B4E">
          <w:rPr>
            <w:rStyle w:val="Hyperlink"/>
            <w:lang w:val="fr-FR"/>
          </w:rPr>
          <w:t>graffiti</w:t>
        </w:r>
      </w:hyperlink>
      <w:r w:rsidR="00C33B2D" w:rsidRPr="009F2B4E">
        <w:rPr>
          <w:lang w:val="fr-FR"/>
        </w:rPr>
        <w:t xml:space="preserve"> </w:t>
      </w:r>
      <w:r w:rsidRPr="0032190F">
        <w:rPr>
          <w:lang w:val="fr-FR"/>
        </w:rPr>
        <w:t>modernes (la plus ancienne mention mill</w:t>
      </w:r>
      <w:r w:rsidR="00C33B2D">
        <w:rPr>
          <w:lang w:val="fr-FR"/>
        </w:rPr>
        <w:t>é</w:t>
      </w:r>
      <w:r w:rsidRPr="0032190F">
        <w:rPr>
          <w:lang w:val="fr-FR"/>
        </w:rPr>
        <w:t>sim</w:t>
      </w:r>
      <w:r w:rsidR="00C33B2D">
        <w:rPr>
          <w:lang w:val="fr-FR"/>
        </w:rPr>
        <w:t>ée</w:t>
      </w:r>
      <w:r w:rsidRPr="0032190F">
        <w:rPr>
          <w:lang w:val="fr-FR"/>
        </w:rPr>
        <w:t xml:space="preserve"> est de 1729) recoupent partiellement quelques grilles. Cependant, aucun d</w:t>
      </w:r>
      <w:r w:rsidR="007316C7" w:rsidRPr="0032190F">
        <w:rPr>
          <w:lang w:val="fr-FR"/>
        </w:rPr>
        <w:t>é</w:t>
      </w:r>
      <w:r w:rsidRPr="0032190F">
        <w:rPr>
          <w:lang w:val="fr-FR"/>
        </w:rPr>
        <w:t xml:space="preserve">tail stylistique n'est d'ordre chronologique. Nous nous demandons si cette expression artistique a été indrpendante de l'utilisation pastorale de la galerie.(BIB 2398 p. 571) </w:t>
      </w:r>
    </w:p>
    <w:p w14:paraId="6421AD00" w14:textId="77777777" w:rsidR="00D671D5" w:rsidRPr="0032190F" w:rsidRDefault="00D671D5" w:rsidP="009B7F6F">
      <w:pPr>
        <w:jc w:val="both"/>
        <w:rPr>
          <w:lang w:val="fr-FR"/>
        </w:rPr>
      </w:pPr>
    </w:p>
    <w:p w14:paraId="7AF6C6EB" w14:textId="50E21CAA" w:rsidR="00ED4EC9" w:rsidRPr="0032190F" w:rsidRDefault="000568BC" w:rsidP="00D671D5">
      <w:pPr>
        <w:pStyle w:val="Heading3"/>
      </w:pPr>
      <w:r>
        <w:t>i</w:t>
      </w:r>
      <w:r w:rsidR="00D671D5" w:rsidRPr="0032190F">
        <w:t>nterpretation</w:t>
      </w:r>
    </w:p>
    <w:p w14:paraId="683A111E" w14:textId="780CB2CD" w:rsidR="000440D7" w:rsidRPr="0032190F" w:rsidRDefault="00EE5928" w:rsidP="00242C0F">
      <w:pPr>
        <w:jc w:val="both"/>
        <w:rPr>
          <w:lang w:val="fr-FR"/>
        </w:rPr>
      </w:pPr>
      <w:r w:rsidRPr="0032190F">
        <w:rPr>
          <w:lang w:val="fr-FR"/>
        </w:rPr>
        <w:t>A la Tune de la Varaime, l'ampleur du ph</w:t>
      </w:r>
      <w:r w:rsidR="001A7297" w:rsidRPr="0032190F">
        <w:rPr>
          <w:lang w:val="fr-FR"/>
        </w:rPr>
        <w:t>é</w:t>
      </w:r>
      <w:r w:rsidRPr="0032190F">
        <w:rPr>
          <w:lang w:val="fr-FR"/>
        </w:rPr>
        <w:t>nom</w:t>
      </w:r>
      <w:r w:rsidR="001A7297" w:rsidRPr="0032190F">
        <w:rPr>
          <w:lang w:val="fr-FR"/>
        </w:rPr>
        <w:t>é</w:t>
      </w:r>
      <w:r w:rsidRPr="0032190F">
        <w:rPr>
          <w:lang w:val="fr-FR"/>
        </w:rPr>
        <w:t>ne grav</w:t>
      </w:r>
      <w:r w:rsidR="001A7297" w:rsidRPr="0032190F">
        <w:rPr>
          <w:lang w:val="fr-FR"/>
        </w:rPr>
        <w:t>é</w:t>
      </w:r>
      <w:r w:rsidRPr="0032190F">
        <w:rPr>
          <w:lang w:val="fr-FR"/>
        </w:rPr>
        <w:t xml:space="preserve"> nous am</w:t>
      </w:r>
      <w:r w:rsidR="001A7297" w:rsidRPr="0032190F">
        <w:rPr>
          <w:lang w:val="fr-FR"/>
        </w:rPr>
        <w:t>é</w:t>
      </w:r>
      <w:r w:rsidRPr="0032190F">
        <w:rPr>
          <w:lang w:val="fr-FR"/>
        </w:rPr>
        <w:t>ne d'embl</w:t>
      </w:r>
      <w:r w:rsidR="001A7297" w:rsidRPr="0032190F">
        <w:rPr>
          <w:lang w:val="fr-FR"/>
        </w:rPr>
        <w:t>é</w:t>
      </w:r>
      <w:r w:rsidRPr="0032190F">
        <w:rPr>
          <w:lang w:val="fr-FR"/>
        </w:rPr>
        <w:t>e ~ soupgonner une longue et/ou intense fr</w:t>
      </w:r>
      <w:r w:rsidR="001A7297" w:rsidRPr="0032190F">
        <w:rPr>
          <w:lang w:val="fr-FR"/>
        </w:rPr>
        <w:t>é</w:t>
      </w:r>
      <w:r w:rsidRPr="0032190F">
        <w:rPr>
          <w:lang w:val="fr-FR"/>
        </w:rPr>
        <w:t>quentation des lieux.</w:t>
      </w:r>
      <w:r w:rsidR="00D671D5" w:rsidRPr="0032190F">
        <w:rPr>
          <w:lang w:val="fr-FR"/>
        </w:rPr>
        <w:t xml:space="preserve"> .(BIB 2398 p. 602)  </w:t>
      </w:r>
      <w:r w:rsidRPr="0032190F">
        <w:rPr>
          <w:lang w:val="fr-FR"/>
        </w:rPr>
        <w:t xml:space="preserve"> A mi-chemin entre les deux, on a grav</w:t>
      </w:r>
      <w:r w:rsidR="001A7297" w:rsidRPr="0032190F">
        <w:rPr>
          <w:lang w:val="fr-FR"/>
        </w:rPr>
        <w:t>é</w:t>
      </w:r>
      <w:r w:rsidRPr="0032190F">
        <w:rPr>
          <w:lang w:val="fr-FR"/>
        </w:rPr>
        <w:t xml:space="preserve"> une s</w:t>
      </w:r>
      <w:r w:rsidR="001A7297" w:rsidRPr="0032190F">
        <w:rPr>
          <w:lang w:val="fr-FR"/>
        </w:rPr>
        <w:t>é</w:t>
      </w:r>
      <w:r w:rsidRPr="0032190F">
        <w:rPr>
          <w:lang w:val="fr-FR"/>
        </w:rPr>
        <w:t xml:space="preserve">rie de grands signes arboriformes au-dessus d'un cartouche enfermant des zigzags verticaux. </w:t>
      </w:r>
      <w:r w:rsidR="00D671D5" w:rsidRPr="0032190F">
        <w:rPr>
          <w:lang w:val="fr-FR"/>
        </w:rPr>
        <w:t xml:space="preserve">.(BIB 2398 p. 602)   </w:t>
      </w:r>
      <w:r w:rsidRPr="0032190F">
        <w:rPr>
          <w:lang w:val="fr-FR"/>
        </w:rPr>
        <w:t>En dehors de ces figures, la m~me paroi est grav</w:t>
      </w:r>
      <w:r w:rsidR="001A7297" w:rsidRPr="0032190F">
        <w:rPr>
          <w:lang w:val="fr-FR"/>
        </w:rPr>
        <w:t>é</w:t>
      </w:r>
      <w:r w:rsidRPr="0032190F">
        <w:rPr>
          <w:lang w:val="fr-FR"/>
        </w:rPr>
        <w:t xml:space="preserve">e de nombreux </w:t>
      </w:r>
      <w:hyperlink r:id="rId10030" w:anchor="Cul_Art_TAC_T_g_grille_ouvert" w:history="1">
        <w:r w:rsidRPr="0032190F">
          <w:rPr>
            <w:rStyle w:val="Hyperlink"/>
            <w:lang w:val="fr-FR"/>
          </w:rPr>
          <w:t>grilles ouvertes</w:t>
        </w:r>
      </w:hyperlink>
      <w:r w:rsidRPr="0032190F">
        <w:rPr>
          <w:lang w:val="fr-FR"/>
        </w:rPr>
        <w:t xml:space="preserve"> et de traits sans organisation apparente. Une petite </w:t>
      </w:r>
      <w:hyperlink r:id="rId10031" w:anchor="Cul_Art_TAC_T_g_marelle" w:history="1">
        <w:r w:rsidR="00E31D08" w:rsidRPr="003A29A9">
          <w:rPr>
            <w:rStyle w:val="Hyperlink"/>
            <w:lang w:val="fr-FR"/>
          </w:rPr>
          <w:t>marelle</w:t>
        </w:r>
      </w:hyperlink>
      <w:r w:rsidR="00E31D08" w:rsidRPr="00E31D08">
        <w:rPr>
          <w:lang w:val="fr-FR"/>
        </w:rPr>
        <w:t xml:space="preserve"> </w:t>
      </w:r>
      <w:r w:rsidRPr="0032190F">
        <w:rPr>
          <w:lang w:val="fr-FR"/>
        </w:rPr>
        <w:t>et un pentacle inachev</w:t>
      </w:r>
      <w:r w:rsidR="001A7297" w:rsidRPr="0032190F">
        <w:rPr>
          <w:lang w:val="fr-FR"/>
        </w:rPr>
        <w:t>é</w:t>
      </w:r>
      <w:r w:rsidRPr="0032190F">
        <w:rPr>
          <w:lang w:val="fr-FR"/>
        </w:rPr>
        <w:t xml:space="preserve"> sont observables </w:t>
      </w:r>
      <w:r w:rsidR="003E6EA2" w:rsidRPr="0032190F">
        <w:rPr>
          <w:lang w:val="fr-FR"/>
        </w:rPr>
        <w:t>à</w:t>
      </w:r>
      <w:r w:rsidRPr="0032190F">
        <w:rPr>
          <w:lang w:val="fr-FR"/>
        </w:rPr>
        <w:t xml:space="preserve"> gauche des arboriformes et un petit quadrup</w:t>
      </w:r>
      <w:r w:rsidR="001A7297" w:rsidRPr="0032190F">
        <w:rPr>
          <w:lang w:val="fr-FR"/>
        </w:rPr>
        <w:t>é</w:t>
      </w:r>
      <w:r w:rsidRPr="0032190F">
        <w:rPr>
          <w:lang w:val="fr-FR"/>
        </w:rPr>
        <w:t>de est ~ peine visible sur le plafond. La vo</w:t>
      </w:r>
      <w:r w:rsidR="003E6EA2" w:rsidRPr="0032190F">
        <w:rPr>
          <w:lang w:val="fr-FR"/>
        </w:rPr>
        <w:t>u</w:t>
      </w:r>
      <w:r w:rsidRPr="0032190F">
        <w:rPr>
          <w:lang w:val="fr-FR"/>
        </w:rPr>
        <w:t>fite, tr</w:t>
      </w:r>
      <w:r w:rsidR="001A7297" w:rsidRPr="0032190F">
        <w:rPr>
          <w:lang w:val="fr-FR"/>
        </w:rPr>
        <w:t>é</w:t>
      </w:r>
      <w:r w:rsidRPr="0032190F">
        <w:rPr>
          <w:lang w:val="fr-FR"/>
        </w:rPr>
        <w:t>s tourment</w:t>
      </w:r>
      <w:r w:rsidR="001A7297" w:rsidRPr="0032190F">
        <w:rPr>
          <w:lang w:val="fr-FR"/>
        </w:rPr>
        <w:t>é</w:t>
      </w:r>
      <w:r w:rsidRPr="0032190F">
        <w:rPr>
          <w:lang w:val="fr-FR"/>
        </w:rPr>
        <w:t>e en face de ces figures, ne porte que des grilles ouvertes et ferm</w:t>
      </w:r>
      <w:r w:rsidR="001A7297" w:rsidRPr="0032190F">
        <w:rPr>
          <w:lang w:val="fr-FR"/>
        </w:rPr>
        <w:t>é</w:t>
      </w:r>
      <w:r w:rsidRPr="0032190F">
        <w:rPr>
          <w:lang w:val="fr-FR"/>
        </w:rPr>
        <w:t>es. On ne distingue aucune organisation iconographique dans cette partie de la cavit</w:t>
      </w:r>
      <w:r w:rsidR="001A7297" w:rsidRPr="0032190F">
        <w:rPr>
          <w:lang w:val="fr-FR"/>
        </w:rPr>
        <w:t>é</w:t>
      </w:r>
      <w:r w:rsidRPr="0032190F">
        <w:rPr>
          <w:lang w:val="fr-FR"/>
        </w:rPr>
        <w:t xml:space="preserve"> si ce n'est la place marginale qu'occupent les grilles. On reconnait toutefois deux styles de figures en m~me temps que deux zones h peu pr</w:t>
      </w:r>
      <w:r w:rsidR="001A7297" w:rsidRPr="0032190F">
        <w:rPr>
          <w:lang w:val="fr-FR"/>
        </w:rPr>
        <w:t>é</w:t>
      </w:r>
      <w:r w:rsidRPr="0032190F">
        <w:rPr>
          <w:lang w:val="fr-FR"/>
        </w:rPr>
        <w:t>s distinctes. Les unes, finement incis</w:t>
      </w:r>
      <w:r w:rsidR="001A7297" w:rsidRPr="0032190F">
        <w:rPr>
          <w:lang w:val="fr-FR"/>
        </w:rPr>
        <w:t>é</w:t>
      </w:r>
      <w:r w:rsidRPr="0032190F">
        <w:rPr>
          <w:lang w:val="fr-FR"/>
        </w:rPr>
        <w:t>es et souvent de petite taille, occupent le rebord que la paroi d</w:t>
      </w:r>
      <w:r w:rsidR="001A7297" w:rsidRPr="0032190F">
        <w:rPr>
          <w:lang w:val="fr-FR"/>
        </w:rPr>
        <w:t>é</w:t>
      </w:r>
      <w:r w:rsidRPr="0032190F">
        <w:rPr>
          <w:lang w:val="fr-FR"/>
        </w:rPr>
        <w:t>crit ~ cet endroit et la base de cette petite comiche. Ce sont les deux petits arboriformes aux mains pectin</w:t>
      </w:r>
      <w:r w:rsidR="001A7297" w:rsidRPr="0032190F">
        <w:rPr>
          <w:lang w:val="fr-FR"/>
        </w:rPr>
        <w:t>é</w:t>
      </w:r>
      <w:r w:rsidRPr="0032190F">
        <w:rPr>
          <w:lang w:val="fr-FR"/>
        </w:rPr>
        <w:t xml:space="preserve">es, la </w:t>
      </w:r>
      <w:hyperlink r:id="rId10032" w:anchor="Cul_Art_TAC_T_g_marelle" w:history="1">
        <w:r w:rsidR="00E31D08" w:rsidRPr="003A29A9">
          <w:rPr>
            <w:rStyle w:val="Hyperlink"/>
            <w:lang w:val="fr-FR"/>
          </w:rPr>
          <w:t>marelle</w:t>
        </w:r>
      </w:hyperlink>
      <w:r w:rsidR="00E31D08" w:rsidRPr="00E31D08">
        <w:rPr>
          <w:lang w:val="fr-FR"/>
        </w:rPr>
        <w:t xml:space="preserve"> </w:t>
      </w:r>
      <w:r w:rsidRPr="0032190F">
        <w:rPr>
          <w:lang w:val="fr-FR"/>
        </w:rPr>
        <w:t>et le pentacle imparfait, les arboriformes accompagn</w:t>
      </w:r>
      <w:r w:rsidR="001A7297" w:rsidRPr="0032190F">
        <w:rPr>
          <w:lang w:val="fr-FR"/>
        </w:rPr>
        <w:t>é</w:t>
      </w:r>
      <w:r w:rsidRPr="0032190F">
        <w:rPr>
          <w:lang w:val="fr-FR"/>
        </w:rPr>
        <w:t>s du groupement de zigzags verticaux, tous signes tr</w:t>
      </w:r>
      <w:r w:rsidR="001A7297" w:rsidRPr="0032190F">
        <w:rPr>
          <w:lang w:val="fr-FR"/>
        </w:rPr>
        <w:t>é</w:t>
      </w:r>
      <w:r w:rsidRPr="0032190F">
        <w:rPr>
          <w:lang w:val="fr-FR"/>
        </w:rPr>
        <w:t>s classiques du r</w:t>
      </w:r>
      <w:r w:rsidR="001A7297" w:rsidRPr="0032190F">
        <w:rPr>
          <w:lang w:val="fr-FR"/>
        </w:rPr>
        <w:t>é</w:t>
      </w:r>
      <w:r w:rsidRPr="0032190F">
        <w:rPr>
          <w:lang w:val="fr-FR"/>
        </w:rPr>
        <w:t>pertoire lin</w:t>
      </w:r>
      <w:r w:rsidR="001A7297" w:rsidRPr="0032190F">
        <w:rPr>
          <w:lang w:val="fr-FR"/>
        </w:rPr>
        <w:t>é</w:t>
      </w:r>
      <w:r w:rsidRPr="0032190F">
        <w:rPr>
          <w:lang w:val="fr-FR"/>
        </w:rPr>
        <w:t>aire. Les autres figures, au-dessus et en face des premi</w:t>
      </w:r>
      <w:r w:rsidR="001A7297" w:rsidRPr="0032190F">
        <w:rPr>
          <w:lang w:val="fr-FR"/>
        </w:rPr>
        <w:t>é</w:t>
      </w:r>
      <w:r w:rsidRPr="0032190F">
        <w:rPr>
          <w:lang w:val="fr-FR"/>
        </w:rPr>
        <w:t>- res, sont plus grandes, r</w:t>
      </w:r>
      <w:r w:rsidR="001A7297" w:rsidRPr="0032190F">
        <w:rPr>
          <w:lang w:val="fr-FR"/>
        </w:rPr>
        <w:t>é</w:t>
      </w:r>
      <w:r w:rsidRPr="0032190F">
        <w:rPr>
          <w:lang w:val="fr-FR"/>
        </w:rPr>
        <w:t>alis</w:t>
      </w:r>
      <w:r w:rsidR="001A7297" w:rsidRPr="0032190F">
        <w:rPr>
          <w:lang w:val="fr-FR"/>
        </w:rPr>
        <w:t>é</w:t>
      </w:r>
      <w:r w:rsidRPr="0032190F">
        <w:rPr>
          <w:lang w:val="fr-FR"/>
        </w:rPr>
        <w:t xml:space="preserve">es avec un trait plus </w:t>
      </w:r>
      <w:r w:rsidR="001A7297" w:rsidRPr="0032190F">
        <w:rPr>
          <w:lang w:val="fr-FR"/>
        </w:rPr>
        <w:t>é</w:t>
      </w:r>
      <w:r w:rsidRPr="0032190F">
        <w:rPr>
          <w:lang w:val="fr-FR"/>
        </w:rPr>
        <w:t>pais et, exception faite du grand personnage aux mains palm</w:t>
      </w:r>
      <w:r w:rsidR="001A7297" w:rsidRPr="0032190F">
        <w:rPr>
          <w:lang w:val="fr-FR"/>
        </w:rPr>
        <w:t>é</w:t>
      </w:r>
      <w:r w:rsidRPr="0032190F">
        <w:rPr>
          <w:lang w:val="fr-FR"/>
        </w:rPr>
        <w:t>es, il ne s'agit que de grilles qui d</w:t>
      </w:r>
      <w:r w:rsidR="001A7297" w:rsidRPr="0032190F">
        <w:rPr>
          <w:lang w:val="fr-FR"/>
        </w:rPr>
        <w:t>é</w:t>
      </w:r>
      <w:r w:rsidRPr="0032190F">
        <w:rPr>
          <w:lang w:val="fr-FR"/>
        </w:rPr>
        <w:t>g</w:t>
      </w:r>
      <w:r w:rsidR="001A7297" w:rsidRPr="0032190F">
        <w:rPr>
          <w:lang w:val="fr-FR"/>
        </w:rPr>
        <w:t>é</w:t>
      </w:r>
      <w:r w:rsidRPr="0032190F">
        <w:rPr>
          <w:lang w:val="fr-FR"/>
        </w:rPr>
        <w:t>n</w:t>
      </w:r>
      <w:r w:rsidR="001A7297" w:rsidRPr="0032190F">
        <w:rPr>
          <w:lang w:val="fr-FR"/>
        </w:rPr>
        <w:t>é</w:t>
      </w:r>
      <w:r w:rsidRPr="0032190F">
        <w:rPr>
          <w:lang w:val="fr-FR"/>
        </w:rPr>
        <w:t>rent souvent en traits simplement entrecrois</w:t>
      </w:r>
      <w:r w:rsidR="001A7297" w:rsidRPr="0032190F">
        <w:rPr>
          <w:lang w:val="fr-FR"/>
        </w:rPr>
        <w:t>é</w:t>
      </w:r>
      <w:r w:rsidRPr="0032190F">
        <w:rPr>
          <w:lang w:val="fr-FR"/>
        </w:rPr>
        <w:t>s rarement orthogonaux. Dans le fond de la galerie, le plafond recouvert d'une pellicule noir</w:t>
      </w:r>
      <w:r w:rsidR="003E6EA2" w:rsidRPr="0032190F">
        <w:rPr>
          <w:lang w:val="fr-FR"/>
        </w:rPr>
        <w:t>â</w:t>
      </w:r>
      <w:r w:rsidRPr="0032190F">
        <w:rPr>
          <w:lang w:val="fr-FR"/>
        </w:rPr>
        <w:t>tre est creus</w:t>
      </w:r>
      <w:r w:rsidR="001A7297" w:rsidRPr="0032190F">
        <w:rPr>
          <w:lang w:val="fr-FR"/>
        </w:rPr>
        <w:t>é</w:t>
      </w:r>
      <w:r w:rsidRPr="0032190F">
        <w:rPr>
          <w:lang w:val="fr-FR"/>
        </w:rPr>
        <w:t xml:space="preserve"> de nombreux alv</w:t>
      </w:r>
      <w:r w:rsidR="001A7297" w:rsidRPr="0032190F">
        <w:rPr>
          <w:lang w:val="fr-FR"/>
        </w:rPr>
        <w:t>é</w:t>
      </w:r>
      <w:r w:rsidRPr="0032190F">
        <w:rPr>
          <w:lang w:val="fr-FR"/>
        </w:rPr>
        <w:t>oles et c'est donc dans le plus grand d'entre eux qu'est grav</w:t>
      </w:r>
      <w:r w:rsidR="001A7297" w:rsidRPr="0032190F">
        <w:rPr>
          <w:lang w:val="fr-FR"/>
        </w:rPr>
        <w:t>é</w:t>
      </w:r>
      <w:r w:rsidRPr="0032190F">
        <w:rPr>
          <w:lang w:val="fr-FR"/>
        </w:rPr>
        <w:t xml:space="preserve"> le couple masculinf</w:t>
      </w:r>
      <w:r w:rsidR="001A7297" w:rsidRPr="0032190F">
        <w:rPr>
          <w:lang w:val="fr-FR"/>
        </w:rPr>
        <w:t>é</w:t>
      </w:r>
      <w:r w:rsidRPr="0032190F">
        <w:rPr>
          <w:lang w:val="fr-FR"/>
        </w:rPr>
        <w:t>minin d</w:t>
      </w:r>
      <w:r w:rsidR="001A7297" w:rsidRPr="0032190F">
        <w:rPr>
          <w:lang w:val="fr-FR"/>
        </w:rPr>
        <w:t>é</w:t>
      </w:r>
      <w:r w:rsidRPr="0032190F">
        <w:rPr>
          <w:lang w:val="fr-FR"/>
        </w:rPr>
        <w:t>crit plus haut. Quelques autres signes arboriformes, isol</w:t>
      </w:r>
      <w:r w:rsidR="001A7297" w:rsidRPr="0032190F">
        <w:rPr>
          <w:lang w:val="fr-FR"/>
        </w:rPr>
        <w:t>é</w:t>
      </w:r>
      <w:r w:rsidRPr="0032190F">
        <w:rPr>
          <w:lang w:val="fr-FR"/>
        </w:rPr>
        <w:t>s, sont observables au d</w:t>
      </w:r>
      <w:r w:rsidR="001A7297" w:rsidRPr="0032190F">
        <w:rPr>
          <w:lang w:val="fr-FR"/>
        </w:rPr>
        <w:t>é</w:t>
      </w:r>
      <w:r w:rsidRPr="0032190F">
        <w:rPr>
          <w:lang w:val="fr-FR"/>
        </w:rPr>
        <w:t>but de cette zone terminale, sur les parois. Autour des deux signes anthropomorphes, les signes sol</w:t>
      </w:r>
      <w:r w:rsidR="001A7297" w:rsidRPr="0032190F">
        <w:rPr>
          <w:lang w:val="fr-FR"/>
        </w:rPr>
        <w:t>é</w:t>
      </w:r>
      <w:r w:rsidRPr="0032190F">
        <w:rPr>
          <w:lang w:val="fr-FR"/>
        </w:rPr>
        <w:t>iformes et les zigzags verticaux sont nombreux, sans doute autant que les grilles, mais ces deux cat</w:t>
      </w:r>
      <w:r w:rsidR="001A7297" w:rsidRPr="0032190F">
        <w:rPr>
          <w:lang w:val="fr-FR"/>
        </w:rPr>
        <w:t>é</w:t>
      </w:r>
      <w:r w:rsidRPr="0032190F">
        <w:rPr>
          <w:lang w:val="fr-FR"/>
        </w:rPr>
        <w:t>gories de signes sont intimement intriqu</w:t>
      </w:r>
      <w:r w:rsidR="001A7297" w:rsidRPr="0032190F">
        <w:rPr>
          <w:lang w:val="fr-FR"/>
        </w:rPr>
        <w:t>é</w:t>
      </w:r>
      <w:r w:rsidRPr="0032190F">
        <w:rPr>
          <w:lang w:val="fr-FR"/>
        </w:rPr>
        <w:t>es. Les deux agencements p</w:t>
      </w:r>
      <w:r w:rsidR="001A7297" w:rsidRPr="0032190F">
        <w:rPr>
          <w:lang w:val="fr-FR"/>
        </w:rPr>
        <w:t>é</w:t>
      </w:r>
      <w:r w:rsidRPr="0032190F">
        <w:rPr>
          <w:lang w:val="fr-FR"/>
        </w:rPr>
        <w:t>riph</w:t>
      </w:r>
      <w:r w:rsidR="001A7297" w:rsidRPr="0032190F">
        <w:rPr>
          <w:lang w:val="fr-FR"/>
        </w:rPr>
        <w:t>é</w:t>
      </w:r>
      <w:r w:rsidRPr="0032190F">
        <w:rPr>
          <w:lang w:val="fr-FR"/>
        </w:rPr>
        <w:t>riques de signes tels que d</w:t>
      </w:r>
      <w:r w:rsidR="001A7297" w:rsidRPr="0032190F">
        <w:rPr>
          <w:lang w:val="fr-FR"/>
        </w:rPr>
        <w:t>é</w:t>
      </w:r>
      <w:r w:rsidRPr="0032190F">
        <w:rPr>
          <w:lang w:val="fr-FR"/>
        </w:rPr>
        <w:t>finis aux Eissart</w:t>
      </w:r>
      <w:r w:rsidR="001A7297" w:rsidRPr="0032190F">
        <w:rPr>
          <w:lang w:val="fr-FR"/>
        </w:rPr>
        <w:t>é</w:t>
      </w:r>
      <w:r w:rsidRPr="0032190F">
        <w:rPr>
          <w:lang w:val="fr-FR"/>
        </w:rPr>
        <w:t>nes ne sont pas vraiment perceptibles ici. Quoiqu'il en soit, les graveurs ont profit</w:t>
      </w:r>
      <w:r w:rsidR="001A7297" w:rsidRPr="0032190F">
        <w:rPr>
          <w:lang w:val="fr-FR"/>
        </w:rPr>
        <w:t>é</w:t>
      </w:r>
      <w:r w:rsidRPr="0032190F">
        <w:rPr>
          <w:lang w:val="fr-FR"/>
        </w:rPr>
        <w:t xml:space="preserve"> de la division naturelle de la galerie en deux zones par un passage </w:t>
      </w:r>
      <w:r w:rsidR="001A7297" w:rsidRPr="0032190F">
        <w:rPr>
          <w:lang w:val="fr-FR"/>
        </w:rPr>
        <w:t>é</w:t>
      </w:r>
      <w:r w:rsidRPr="0032190F">
        <w:rPr>
          <w:lang w:val="fr-FR"/>
        </w:rPr>
        <w:t>troit, surbaiss</w:t>
      </w:r>
      <w:r w:rsidR="001A7297" w:rsidRPr="0032190F">
        <w:rPr>
          <w:lang w:val="fr-FR"/>
        </w:rPr>
        <w:t>é</w:t>
      </w:r>
      <w:r w:rsidRPr="0032190F">
        <w:rPr>
          <w:lang w:val="fr-FR"/>
        </w:rPr>
        <w:t xml:space="preserve"> et humide, pour s</w:t>
      </w:r>
      <w:r w:rsidR="001A7297" w:rsidRPr="0032190F">
        <w:rPr>
          <w:lang w:val="fr-FR"/>
        </w:rPr>
        <w:t>é</w:t>
      </w:r>
      <w:r w:rsidRPr="0032190F">
        <w:rPr>
          <w:lang w:val="fr-FR"/>
        </w:rPr>
        <w:t>parer les deux th</w:t>
      </w:r>
      <w:r w:rsidR="001A7297" w:rsidRPr="0032190F">
        <w:rPr>
          <w:lang w:val="fr-FR"/>
        </w:rPr>
        <w:t>é</w:t>
      </w:r>
      <w:r w:rsidRPr="0032190F">
        <w:rPr>
          <w:lang w:val="fr-FR"/>
        </w:rPr>
        <w:t>mes. En marge des figures principales, ils ont multipli</w:t>
      </w:r>
      <w:r w:rsidR="001A7297" w:rsidRPr="0032190F">
        <w:rPr>
          <w:lang w:val="fr-FR"/>
        </w:rPr>
        <w:t>é</w:t>
      </w:r>
      <w:r w:rsidRPr="0032190F">
        <w:rPr>
          <w:lang w:val="fr-FR"/>
        </w:rPr>
        <w:t xml:space="preserve"> les grilles ouvertes et ferm</w:t>
      </w:r>
      <w:r w:rsidR="001A7297" w:rsidRPr="0032190F">
        <w:rPr>
          <w:lang w:val="fr-FR"/>
        </w:rPr>
        <w:t>é</w:t>
      </w:r>
      <w:r w:rsidRPr="0032190F">
        <w:rPr>
          <w:lang w:val="fr-FR"/>
        </w:rPr>
        <w:t>es et les traits qui semblent autant d'ajouts successifs au gr</w:t>
      </w:r>
      <w:r w:rsidR="001A7297" w:rsidRPr="0032190F">
        <w:rPr>
          <w:lang w:val="fr-FR"/>
        </w:rPr>
        <w:t>é</w:t>
      </w:r>
      <w:r w:rsidRPr="0032190F">
        <w:rPr>
          <w:lang w:val="fr-FR"/>
        </w:rPr>
        <w:t xml:space="preserve"> de la fr</w:t>
      </w:r>
      <w:r w:rsidR="001A7297" w:rsidRPr="0032190F">
        <w:rPr>
          <w:lang w:val="fr-FR"/>
        </w:rPr>
        <w:t>é</w:t>
      </w:r>
      <w:r w:rsidRPr="0032190F">
        <w:rPr>
          <w:lang w:val="fr-FR"/>
        </w:rPr>
        <w:t xml:space="preserve">quentation du site. Toutes </w:t>
      </w:r>
      <w:r w:rsidRPr="0032190F">
        <w:rPr>
          <w:lang w:val="fr-FR"/>
        </w:rPr>
        <w:lastRenderedPageBreak/>
        <w:t>proportions gard</w:t>
      </w:r>
      <w:r w:rsidR="001A7297" w:rsidRPr="0032190F">
        <w:rPr>
          <w:lang w:val="fr-FR"/>
        </w:rPr>
        <w:t>é</w:t>
      </w:r>
      <w:r w:rsidRPr="0032190F">
        <w:rPr>
          <w:lang w:val="fr-FR"/>
        </w:rPr>
        <w:t>es, et en d</w:t>
      </w:r>
      <w:r w:rsidR="001A7297" w:rsidRPr="0032190F">
        <w:rPr>
          <w:lang w:val="fr-FR"/>
        </w:rPr>
        <w:t>é</w:t>
      </w:r>
      <w:r w:rsidRPr="0032190F">
        <w:rPr>
          <w:lang w:val="fr-FR"/>
        </w:rPr>
        <w:t>pit de la rar</w:t>
      </w:r>
      <w:r w:rsidR="001A7297" w:rsidRPr="0032190F">
        <w:rPr>
          <w:lang w:val="fr-FR"/>
        </w:rPr>
        <w:t>é</w:t>
      </w:r>
      <w:r w:rsidRPr="0032190F">
        <w:rPr>
          <w:lang w:val="fr-FR"/>
        </w:rPr>
        <w:t>faction de certaines figures sur chacun des deux sites, il nous semble que la galerie de la Tune de la Varaime a fonctionn</w:t>
      </w:r>
      <w:r w:rsidR="001A7297" w:rsidRPr="0032190F">
        <w:rPr>
          <w:lang w:val="fr-FR"/>
        </w:rPr>
        <w:t>é</w:t>
      </w:r>
      <w:r w:rsidRPr="0032190F">
        <w:rPr>
          <w:lang w:val="fr-FR"/>
        </w:rPr>
        <w:t xml:space="preserve"> de la m</w:t>
      </w:r>
      <w:r w:rsidR="001A7297" w:rsidRPr="0032190F">
        <w:rPr>
          <w:lang w:val="fr-FR"/>
        </w:rPr>
        <w:t>é</w:t>
      </w:r>
      <w:r w:rsidRPr="0032190F">
        <w:rPr>
          <w:lang w:val="fr-FR"/>
        </w:rPr>
        <w:t>me fagon que le banc rocheux de l'</w:t>
      </w:r>
      <w:hyperlink w:anchor="Sit_Eissartenes" w:history="1">
        <w:r w:rsidRPr="0032190F">
          <w:rPr>
            <w:rStyle w:val="Hyperlink"/>
            <w:lang w:val="fr-FR"/>
          </w:rPr>
          <w:t>abri B des Eissart</w:t>
        </w:r>
        <w:r w:rsidR="001A7297" w:rsidRPr="0032190F">
          <w:rPr>
            <w:rStyle w:val="Hyperlink"/>
            <w:lang w:val="fr-FR"/>
          </w:rPr>
          <w:t>é</w:t>
        </w:r>
        <w:r w:rsidRPr="0032190F">
          <w:rPr>
            <w:rStyle w:val="Hyperlink"/>
            <w:lang w:val="fr-FR"/>
          </w:rPr>
          <w:t>nes</w:t>
        </w:r>
      </w:hyperlink>
      <w:r w:rsidRPr="0032190F">
        <w:rPr>
          <w:lang w:val="fr-FR"/>
        </w:rPr>
        <w:t xml:space="preserve"> : m</w:t>
      </w:r>
      <w:r w:rsidR="00D671D5" w:rsidRPr="0032190F">
        <w:rPr>
          <w:lang w:val="fr-FR"/>
        </w:rPr>
        <w:t>ê</w:t>
      </w:r>
      <w:r w:rsidRPr="0032190F">
        <w:rPr>
          <w:lang w:val="fr-FR"/>
        </w:rPr>
        <w:t>me bipartition th</w:t>
      </w:r>
      <w:r w:rsidR="001A7297" w:rsidRPr="0032190F">
        <w:rPr>
          <w:lang w:val="fr-FR"/>
        </w:rPr>
        <w:t>é</w:t>
      </w:r>
      <w:r w:rsidRPr="0032190F">
        <w:rPr>
          <w:lang w:val="fr-FR"/>
        </w:rPr>
        <w:t>matique et m</w:t>
      </w:r>
      <w:r w:rsidR="00D671D5" w:rsidRPr="0032190F">
        <w:rPr>
          <w:lang w:val="fr-FR"/>
        </w:rPr>
        <w:t>ê</w:t>
      </w:r>
      <w:r w:rsidRPr="0032190F">
        <w:rPr>
          <w:lang w:val="fr-FR"/>
        </w:rPr>
        <w:t xml:space="preserve">me organisation iconographique.(BIB 2398 p. 602)  </w:t>
      </w:r>
    </w:p>
    <w:p w14:paraId="16AF8D88" w14:textId="77777777" w:rsidR="001A7297" w:rsidRPr="0032190F" w:rsidRDefault="001A7297" w:rsidP="00242C0F">
      <w:pPr>
        <w:jc w:val="both"/>
        <w:rPr>
          <w:lang w:val="fr-FR"/>
        </w:rPr>
      </w:pPr>
    </w:p>
    <w:p w14:paraId="67D567E1" w14:textId="47B290B8" w:rsidR="001A7297" w:rsidRPr="0032190F" w:rsidRDefault="001A7297" w:rsidP="00242C0F">
      <w:pPr>
        <w:jc w:val="both"/>
        <w:rPr>
          <w:lang w:val="fr-FR"/>
        </w:rPr>
      </w:pPr>
      <w:r w:rsidRPr="0032190F">
        <w:rPr>
          <w:lang w:val="fr-FR"/>
        </w:rPr>
        <w:t xml:space="preserve">v. </w:t>
      </w:r>
      <w:hyperlink r:id="rId10033" w:anchor="Sit_Bastide_Cambaret" w:history="1">
        <w:r w:rsidRPr="0032190F">
          <w:rPr>
            <w:rStyle w:val="Hyperlink"/>
            <w:lang w:val="fr-FR"/>
          </w:rPr>
          <w:t>Bastide Cambaret</w:t>
        </w:r>
      </w:hyperlink>
    </w:p>
    <w:p w14:paraId="00FF1BE7" w14:textId="77777777" w:rsidR="00EE5928" w:rsidRPr="0032190F" w:rsidRDefault="00EE5928" w:rsidP="00242C0F">
      <w:pPr>
        <w:jc w:val="both"/>
        <w:rPr>
          <w:lang w:val="fr-FR"/>
        </w:rPr>
      </w:pPr>
    </w:p>
    <w:p w14:paraId="55DE1561" w14:textId="77777777" w:rsidR="00FC6114" w:rsidRPr="0032190F" w:rsidRDefault="00FC6114" w:rsidP="00426FF9">
      <w:pPr>
        <w:pStyle w:val="Heading1"/>
      </w:pPr>
      <w:bookmarkStart w:id="4099" w:name="Sit_Goutteaux"/>
      <w:r w:rsidRPr="0032190F">
        <w:t>GOUTTEAUX</w:t>
      </w:r>
    </w:p>
    <w:bookmarkEnd w:id="4099"/>
    <w:p w14:paraId="43E70760" w14:textId="77777777" w:rsidR="00432469" w:rsidRPr="00592EEE" w:rsidRDefault="00432469" w:rsidP="00242C0F">
      <w:pPr>
        <w:rPr>
          <w:sz w:val="20"/>
          <w:lang w:val="fr-FR"/>
        </w:rPr>
      </w:pPr>
      <w:r w:rsidRPr="00592EEE">
        <w:rPr>
          <w:sz w:val="20"/>
          <w:lang w:val="fr-FR"/>
        </w:rPr>
        <w:t>Gouteaux</w:t>
      </w:r>
    </w:p>
    <w:p w14:paraId="1112CAB7" w14:textId="77777777" w:rsidR="00432469" w:rsidRPr="0032190F" w:rsidRDefault="00432469" w:rsidP="00242C0F">
      <w:pPr>
        <w:rPr>
          <w:lang w:val="fr-FR"/>
        </w:rPr>
      </w:pPr>
    </w:p>
    <w:p w14:paraId="18F783FB" w14:textId="72FAE2F8" w:rsidR="00FC6114" w:rsidRPr="0032190F" w:rsidRDefault="00FC6114" w:rsidP="00F535EF">
      <w:pPr>
        <w:jc w:val="both"/>
        <w:rPr>
          <w:lang w:val="fr-FR"/>
        </w:rPr>
      </w:pPr>
      <w:r w:rsidRPr="0032190F">
        <w:rPr>
          <w:lang w:val="fr-FR"/>
        </w:rPr>
        <w:t xml:space="preserve">L'abri Goutteaux (Boulc en Diois, Drôme) art </w:t>
      </w:r>
      <w:hyperlink r:id="rId10034" w:anchor="Cul_Schemat_France_s" w:history="1">
        <w:r w:rsidRPr="0032190F">
          <w:rPr>
            <w:rStyle w:val="Hyperlink"/>
            <w:lang w:val="fr-FR"/>
          </w:rPr>
          <w:t>schématique</w:t>
        </w:r>
      </w:hyperlink>
      <w:r w:rsidRPr="0032190F">
        <w:rPr>
          <w:lang w:val="fr-FR"/>
        </w:rPr>
        <w:t xml:space="preserve"> incisé (BIB 2398 fig. 1)</w:t>
      </w:r>
      <w:r w:rsidR="00F535EF" w:rsidRPr="0032190F">
        <w:rPr>
          <w:lang w:val="fr-FR"/>
        </w:rPr>
        <w:t xml:space="preserve"> L'abri est situ</w:t>
      </w:r>
      <w:r w:rsidR="00676DD1" w:rsidRPr="0032190F">
        <w:rPr>
          <w:lang w:val="fr-FR"/>
        </w:rPr>
        <w:t>é</w:t>
      </w:r>
      <w:r w:rsidR="00F535EF" w:rsidRPr="0032190F">
        <w:rPr>
          <w:lang w:val="fr-FR"/>
        </w:rPr>
        <w:t xml:space="preserve"> sur une pente tr</w:t>
      </w:r>
      <w:r w:rsidR="00676DD1" w:rsidRPr="0032190F">
        <w:rPr>
          <w:lang w:val="fr-FR"/>
        </w:rPr>
        <w:t>è</w:t>
      </w:r>
      <w:r w:rsidR="00F535EF" w:rsidRPr="0032190F">
        <w:rPr>
          <w:lang w:val="fr-FR"/>
        </w:rPr>
        <w:t>s escarp</w:t>
      </w:r>
      <w:r w:rsidR="00676DD1" w:rsidRPr="0032190F">
        <w:rPr>
          <w:lang w:val="fr-FR"/>
        </w:rPr>
        <w:t>ée</w:t>
      </w:r>
      <w:r w:rsidR="00F535EF" w:rsidRPr="0032190F">
        <w:rPr>
          <w:lang w:val="fr-FR"/>
        </w:rPr>
        <w:t xml:space="preserve">, au sommet et en rive gauche du ravin des Gouteaux. Le site est fi l'altitude de 970 m environ, </w:t>
      </w:r>
      <w:r w:rsidR="00676DD1" w:rsidRPr="0032190F">
        <w:rPr>
          <w:lang w:val="fr-FR"/>
        </w:rPr>
        <w:t>à</w:t>
      </w:r>
      <w:r w:rsidR="00F535EF" w:rsidRPr="0032190F">
        <w:rPr>
          <w:lang w:val="fr-FR"/>
        </w:rPr>
        <w:t xml:space="preserve"> la base d'une falaise d'une vingtaine de m</w:t>
      </w:r>
      <w:r w:rsidR="009A4578">
        <w:rPr>
          <w:lang w:val="fr-FR"/>
        </w:rPr>
        <w:t>e</w:t>
      </w:r>
      <w:r w:rsidR="00F535EF" w:rsidRPr="0032190F">
        <w:rPr>
          <w:lang w:val="fr-FR"/>
        </w:rPr>
        <w:t xml:space="preserve">tres de haut. I1 mesure 8 m de long pour une profondeur de 2,40 m avec une petite esplanade de 1,50 m de large. Les figures sont </w:t>
      </w:r>
      <w:r w:rsidR="00676DD1" w:rsidRPr="0032190F">
        <w:rPr>
          <w:lang w:val="fr-FR"/>
        </w:rPr>
        <w:t>à</w:t>
      </w:r>
      <w:r w:rsidR="00F535EF" w:rsidRPr="0032190F">
        <w:rPr>
          <w:lang w:val="fr-FR"/>
        </w:rPr>
        <w:t xml:space="preserve"> hauteur d'yeux, sur un support tr</w:t>
      </w:r>
      <w:r w:rsidR="007B2122" w:rsidRPr="0032190F">
        <w:rPr>
          <w:lang w:val="fr-FR"/>
        </w:rPr>
        <w:t>è</w:t>
      </w:r>
      <w:r w:rsidR="00F535EF" w:rsidRPr="0032190F">
        <w:rPr>
          <w:lang w:val="fr-FR"/>
        </w:rPr>
        <w:t>s fissur</w:t>
      </w:r>
      <w:r w:rsidR="007B2122" w:rsidRPr="0032190F">
        <w:rPr>
          <w:lang w:val="fr-FR"/>
        </w:rPr>
        <w:t>é</w:t>
      </w:r>
      <w:r w:rsidR="00F535EF" w:rsidRPr="0032190F">
        <w:rPr>
          <w:lang w:val="fr-FR"/>
        </w:rPr>
        <w:t>, et ne sont pas tr</w:t>
      </w:r>
      <w:r w:rsidR="00676DD1" w:rsidRPr="0032190F">
        <w:rPr>
          <w:lang w:val="fr-FR"/>
        </w:rPr>
        <w:t>è</w:t>
      </w:r>
      <w:r w:rsidR="00F535EF" w:rsidRPr="0032190F">
        <w:rPr>
          <w:lang w:val="fr-FR"/>
        </w:rPr>
        <w:t xml:space="preserve">s visibles. I1 s'agit de </w:t>
      </w:r>
      <w:r w:rsidR="00C3713A" w:rsidRPr="0032190F">
        <w:rPr>
          <w:lang w:val="fr-FR"/>
        </w:rPr>
        <w:t>sé</w:t>
      </w:r>
      <w:r w:rsidR="00F535EF" w:rsidRPr="0032190F">
        <w:rPr>
          <w:lang w:val="fr-FR"/>
        </w:rPr>
        <w:t>ries de traits verticaux parall</w:t>
      </w:r>
      <w:r w:rsidR="00C3713A" w:rsidRPr="0032190F">
        <w:rPr>
          <w:lang w:val="fr-FR"/>
        </w:rPr>
        <w:t>è</w:t>
      </w:r>
      <w:r w:rsidR="00F535EF" w:rsidRPr="0032190F">
        <w:rPr>
          <w:lang w:val="fr-FR"/>
        </w:rPr>
        <w:t>1es, group</w:t>
      </w:r>
      <w:r w:rsidR="00676DD1" w:rsidRPr="0032190F">
        <w:rPr>
          <w:lang w:val="fr-FR"/>
        </w:rPr>
        <w:t>é</w:t>
      </w:r>
      <w:r w:rsidR="00F535EF" w:rsidRPr="0032190F">
        <w:rPr>
          <w:lang w:val="fr-FR"/>
        </w:rPr>
        <w:t>s par deux, quatre ou six.(BIB 2398 p. 571)</w:t>
      </w:r>
      <w:r w:rsidR="009A4578">
        <w:rPr>
          <w:lang w:val="fr-FR"/>
        </w:rPr>
        <w:t xml:space="preserve"> réalisés </w:t>
      </w:r>
      <w:hyperlink r:id="rId10035" w:anchor="Cul_Schemat_France_t_peintes_ba" w:history="1">
        <w:r w:rsidR="009A4578" w:rsidRPr="0032190F">
          <w:rPr>
            <w:rStyle w:val="Hyperlink"/>
            <w:rFonts w:eastAsia="Code2000"/>
            <w:lang w:val="fr-FR" w:eastAsia="en-GB"/>
          </w:rPr>
          <w:t>bâton de colorant</w:t>
        </w:r>
      </w:hyperlink>
      <w:r w:rsidR="009A4578" w:rsidRPr="009A4578">
        <w:rPr>
          <w:lang w:val="fr-FR"/>
        </w:rPr>
        <w:t xml:space="preserve"> </w:t>
      </w:r>
      <w:r w:rsidR="00F535EF" w:rsidRPr="0032190F">
        <w:rPr>
          <w:lang w:val="fr-FR"/>
        </w:rPr>
        <w:t xml:space="preserve">  </w:t>
      </w:r>
      <w:r w:rsidR="009A4578" w:rsidRPr="0032190F">
        <w:rPr>
          <w:lang w:val="fr-FR"/>
        </w:rPr>
        <w:t>(BIB 2398</w:t>
      </w:r>
      <w:r w:rsidR="009A4578">
        <w:rPr>
          <w:lang w:val="fr-FR"/>
        </w:rPr>
        <w:t>)</w:t>
      </w:r>
    </w:p>
    <w:p w14:paraId="6A8F022F" w14:textId="77777777" w:rsidR="009A4578" w:rsidRPr="0032190F" w:rsidRDefault="009A4578" w:rsidP="00242C0F">
      <w:pPr>
        <w:rPr>
          <w:lang w:val="fr-FR"/>
        </w:rPr>
      </w:pPr>
    </w:p>
    <w:p w14:paraId="0B53A24A" w14:textId="77777777" w:rsidR="00C27DBF" w:rsidRPr="0032190F" w:rsidRDefault="00C27DBF" w:rsidP="00426FF9">
      <w:pPr>
        <w:pStyle w:val="Heading1"/>
      </w:pPr>
      <w:bookmarkStart w:id="4100" w:name="Sit_Antonnaire"/>
      <w:r w:rsidRPr="0032190F">
        <w:t>ANTONNAIRE (Grotte d’)</w:t>
      </w:r>
    </w:p>
    <w:bookmarkEnd w:id="4100"/>
    <w:p w14:paraId="2285A2DD" w14:textId="77777777" w:rsidR="00C27DBF" w:rsidRPr="0032190F" w:rsidRDefault="00C27DBF" w:rsidP="00242C0F">
      <w:pPr>
        <w:rPr>
          <w:lang w:val="fr-FR"/>
        </w:rPr>
      </w:pPr>
    </w:p>
    <w:p w14:paraId="7BC5B1AD" w14:textId="7D05DD74" w:rsidR="00C27DBF" w:rsidRPr="0032190F" w:rsidRDefault="00C27DBF" w:rsidP="00242C0F">
      <w:pPr>
        <w:jc w:val="both"/>
        <w:rPr>
          <w:lang w:val="fr-FR"/>
        </w:rPr>
      </w:pPr>
      <w:r w:rsidRPr="0032190F">
        <w:rPr>
          <w:lang w:val="fr-FR"/>
        </w:rPr>
        <w:t xml:space="preserve">La grotte d’Antonnaire </w:t>
      </w:r>
      <w:r w:rsidR="0045725B" w:rsidRPr="0032190F">
        <w:rPr>
          <w:lang w:val="fr-FR"/>
        </w:rPr>
        <w:t>(</w:t>
      </w:r>
      <w:r w:rsidR="00820CBE" w:rsidRPr="0032190F">
        <w:rPr>
          <w:lang w:val="fr-FR"/>
        </w:rPr>
        <w:t xml:space="preserve">Montmaur en Diois, </w:t>
      </w:r>
      <w:r w:rsidRPr="0032190F">
        <w:rPr>
          <w:lang w:val="fr-FR"/>
        </w:rPr>
        <w:t>Drôme</w:t>
      </w:r>
      <w:r w:rsidR="00820CBE" w:rsidRPr="0032190F">
        <w:rPr>
          <w:lang w:val="fr-FR"/>
        </w:rPr>
        <w:t>)</w:t>
      </w:r>
      <w:r w:rsidRPr="0032190F">
        <w:rPr>
          <w:lang w:val="fr-FR"/>
        </w:rPr>
        <w:t xml:space="preserve">, </w:t>
      </w:r>
      <w:smartTag w:uri="urn:schemas-microsoft-com:office:smarttags" w:element="metricconverter">
        <w:smartTagPr>
          <w:attr w:name="ProductID" w:val="1172 m"/>
        </w:smartTagPr>
        <w:r w:rsidRPr="0032190F">
          <w:rPr>
            <w:lang w:val="fr-FR"/>
          </w:rPr>
          <w:t>1172 m</w:t>
        </w:r>
      </w:smartTag>
      <w:r w:rsidRPr="0032190F">
        <w:rPr>
          <w:lang w:val="fr-FR"/>
        </w:rPr>
        <w:t>, au pied d’une falaise qui domine la plaine de C</w:t>
      </w:r>
      <w:r w:rsidR="00734EC4" w:rsidRPr="0032190F">
        <w:rPr>
          <w:lang w:val="fr-FR"/>
        </w:rPr>
        <w:t>h</w:t>
      </w:r>
      <w:r w:rsidRPr="0032190F">
        <w:rPr>
          <w:lang w:val="fr-FR"/>
        </w:rPr>
        <w:t xml:space="preserve">âtillon en Diois. L’étude sédimentologique des sondages 3 et 4 attribués au </w:t>
      </w:r>
      <w:hyperlink r:id="rId10036" w:anchor="Cul_Neo_Moyen" w:history="1">
        <w:r w:rsidRPr="0032190F">
          <w:rPr>
            <w:rStyle w:val="Hyperlink"/>
            <w:lang w:val="fr-FR"/>
          </w:rPr>
          <w:t>Néolithique moyen</w:t>
        </w:r>
      </w:hyperlink>
      <w:r w:rsidRPr="0032190F">
        <w:rPr>
          <w:lang w:val="fr-FR"/>
        </w:rPr>
        <w:t xml:space="preserve"> indique dans la partie profonde de la grotte une zone d’accumulation d’excréments de ruminants (BIB 612 p. 251 (BIB 342)). L’étude palynologique (analyse J. Argant) et anthracologique (analyse C. Heinz) ont identifié 2</w:t>
      </w:r>
      <w:r w:rsidR="00BA5E49" w:rsidRPr="0032190F">
        <w:rPr>
          <w:lang w:val="fr-FR"/>
        </w:rPr>
        <w:t>7 taxons arboréens appartenant à 3 étages de végétations. Les taux importants de pollens de noisetier et de sapin retrouvés dans les excréments suggèrennt que les animaux étaient en pâturage au moment de la pollenisation (janvier-mars pour le noisetier, mai-juin pour le sapin). L’analyse des charbons du foyer 2 (</w:t>
      </w:r>
      <w:hyperlink r:id="rId10037" w:anchor="Cul_Chasseen" w:history="1">
        <w:r w:rsidR="00BA5E49" w:rsidRPr="0032190F">
          <w:rPr>
            <w:rStyle w:val="Hyperlink"/>
            <w:lang w:val="fr-FR"/>
          </w:rPr>
          <w:t>Néolithique moyen chasséen</w:t>
        </w:r>
      </w:hyperlink>
      <w:r w:rsidR="00BA5E49" w:rsidRPr="0032190F">
        <w:rPr>
          <w:lang w:val="fr-FR"/>
        </w:rPr>
        <w:t>) montre des apports de frène (</w:t>
      </w:r>
      <w:r w:rsidR="00BA5E49" w:rsidRPr="0032190F">
        <w:rPr>
          <w:i/>
          <w:lang w:val="fr-FR"/>
        </w:rPr>
        <w:t>Fraxinus excelsior</w:t>
      </w:r>
      <w:r w:rsidR="00BA5E49" w:rsidRPr="0032190F">
        <w:rPr>
          <w:lang w:val="fr-FR"/>
        </w:rPr>
        <w:t>) que Heinz (in Argant et al. 1991) relie à un apport alimentaire de branchages feuillés pour les jeunes animaux (BIB 612 p. 252).</w:t>
      </w:r>
    </w:p>
    <w:p w14:paraId="6A3E3F4B" w14:textId="77777777" w:rsidR="00BA5E49" w:rsidRPr="0032190F" w:rsidRDefault="00BA5E49" w:rsidP="00242C0F">
      <w:pPr>
        <w:rPr>
          <w:lang w:val="fr-FR"/>
        </w:rPr>
      </w:pPr>
    </w:p>
    <w:p w14:paraId="710F0D6A" w14:textId="77777777" w:rsidR="00504025" w:rsidRDefault="00484538" w:rsidP="00242C0F">
      <w:r>
        <w:t>4 sondages ont été effectués</w:t>
      </w:r>
      <w:r w:rsidR="00504025">
        <w:t> :</w:t>
      </w:r>
    </w:p>
    <w:p w14:paraId="69828E4C" w14:textId="77777777" w:rsidR="00504025" w:rsidRDefault="00504025" w:rsidP="00242C0F"/>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1"/>
        <w:gridCol w:w="4728"/>
      </w:tblGrid>
      <w:tr w:rsidR="00504025" w:rsidRPr="006A329A" w14:paraId="7623CF06" w14:textId="77777777">
        <w:trPr>
          <w:jc w:val="center"/>
        </w:trPr>
        <w:tc>
          <w:tcPr>
            <w:tcW w:w="1541" w:type="dxa"/>
          </w:tcPr>
          <w:p w14:paraId="5099DDF0" w14:textId="77777777" w:rsidR="00504025" w:rsidRPr="0032190F" w:rsidRDefault="00504025" w:rsidP="00242C0F">
            <w:pPr>
              <w:rPr>
                <w:sz w:val="20"/>
                <w:szCs w:val="20"/>
                <w:lang w:val="fr-FR"/>
              </w:rPr>
            </w:pPr>
            <w:r w:rsidRPr="0032190F">
              <w:rPr>
                <w:sz w:val="20"/>
                <w:szCs w:val="20"/>
                <w:lang w:val="fr-FR"/>
              </w:rPr>
              <w:t>sondage S3, dans le fond de la salle 2</w:t>
            </w:r>
          </w:p>
        </w:tc>
        <w:tc>
          <w:tcPr>
            <w:tcW w:w="4728" w:type="dxa"/>
          </w:tcPr>
          <w:p w14:paraId="39E42258" w14:textId="77777777" w:rsidR="00504025" w:rsidRPr="0032190F" w:rsidRDefault="00504025" w:rsidP="00242C0F">
            <w:pPr>
              <w:rPr>
                <w:sz w:val="20"/>
                <w:szCs w:val="20"/>
                <w:lang w:val="fr-FR"/>
              </w:rPr>
            </w:pPr>
            <w:r w:rsidRPr="0032190F">
              <w:rPr>
                <w:sz w:val="20"/>
                <w:szCs w:val="20"/>
                <w:lang w:val="fr-FR"/>
              </w:rPr>
              <w:t>couche 5 à 3-3 : Chasséen (première moitié Ve mill.)</w:t>
            </w:r>
          </w:p>
          <w:p w14:paraId="000661DD" w14:textId="77777777" w:rsidR="00504025" w:rsidRPr="0032190F" w:rsidRDefault="00504025" w:rsidP="00242C0F">
            <w:pPr>
              <w:rPr>
                <w:sz w:val="20"/>
                <w:szCs w:val="20"/>
                <w:lang w:val="fr-FR"/>
              </w:rPr>
            </w:pPr>
            <w:r w:rsidRPr="0032190F">
              <w:rPr>
                <w:sz w:val="20"/>
                <w:szCs w:val="20"/>
                <w:lang w:val="fr-FR"/>
              </w:rPr>
              <w:t>couche 3-2 : Néolithique final</w:t>
            </w:r>
          </w:p>
          <w:p w14:paraId="0FE5113D" w14:textId="77777777" w:rsidR="00504025" w:rsidRPr="0032190F" w:rsidRDefault="00504025" w:rsidP="00242C0F">
            <w:pPr>
              <w:rPr>
                <w:sz w:val="20"/>
                <w:szCs w:val="20"/>
                <w:lang w:val="fr-FR"/>
              </w:rPr>
            </w:pPr>
            <w:r w:rsidRPr="0032190F">
              <w:rPr>
                <w:sz w:val="20"/>
                <w:szCs w:val="20"/>
                <w:lang w:val="fr-FR"/>
              </w:rPr>
              <w:t>couche 3-1 : pas de céramique</w:t>
            </w:r>
          </w:p>
          <w:p w14:paraId="61D2FC3E" w14:textId="77777777" w:rsidR="00504025" w:rsidRPr="0032190F" w:rsidRDefault="00504025" w:rsidP="00242C0F">
            <w:pPr>
              <w:rPr>
                <w:sz w:val="20"/>
                <w:szCs w:val="20"/>
                <w:lang w:val="fr-FR"/>
              </w:rPr>
            </w:pPr>
            <w:r w:rsidRPr="0032190F">
              <w:rPr>
                <w:sz w:val="20"/>
                <w:szCs w:val="20"/>
                <w:lang w:val="fr-FR"/>
              </w:rPr>
              <w:t>couche 2 : Bronze final, Chasséen (brassage : sans microstratification)</w:t>
            </w:r>
          </w:p>
        </w:tc>
      </w:tr>
      <w:tr w:rsidR="00504025" w:rsidRPr="00DB5974" w14:paraId="6F001E8C" w14:textId="77777777">
        <w:trPr>
          <w:jc w:val="center"/>
        </w:trPr>
        <w:tc>
          <w:tcPr>
            <w:tcW w:w="1541" w:type="dxa"/>
          </w:tcPr>
          <w:p w14:paraId="56CA1483" w14:textId="77777777" w:rsidR="00504025" w:rsidRPr="0032190F" w:rsidRDefault="00504025" w:rsidP="00242C0F">
            <w:pPr>
              <w:rPr>
                <w:sz w:val="20"/>
                <w:szCs w:val="20"/>
                <w:lang w:val="fr-FR"/>
              </w:rPr>
            </w:pPr>
            <w:r w:rsidRPr="0032190F">
              <w:rPr>
                <w:sz w:val="20"/>
                <w:szCs w:val="20"/>
                <w:lang w:val="fr-FR"/>
              </w:rPr>
              <w:t>sondage S4 dans la galerie 2</w:t>
            </w:r>
          </w:p>
        </w:tc>
        <w:tc>
          <w:tcPr>
            <w:tcW w:w="4728" w:type="dxa"/>
          </w:tcPr>
          <w:p w14:paraId="2181BED5" w14:textId="77777777" w:rsidR="00504025" w:rsidRPr="0032190F" w:rsidRDefault="00504025" w:rsidP="00242C0F">
            <w:pPr>
              <w:rPr>
                <w:sz w:val="20"/>
                <w:szCs w:val="20"/>
                <w:lang w:val="fr-FR"/>
              </w:rPr>
            </w:pPr>
            <w:r w:rsidRPr="0032190F">
              <w:rPr>
                <w:sz w:val="20"/>
                <w:szCs w:val="20"/>
                <w:lang w:val="fr-FR"/>
              </w:rPr>
              <w:t>couche 5 : Chasséen</w:t>
            </w:r>
          </w:p>
          <w:p w14:paraId="0982B1AC" w14:textId="77777777" w:rsidR="00504025" w:rsidRPr="0032190F" w:rsidRDefault="00504025" w:rsidP="00242C0F">
            <w:pPr>
              <w:rPr>
                <w:sz w:val="20"/>
                <w:szCs w:val="20"/>
                <w:lang w:val="fr-FR"/>
              </w:rPr>
            </w:pPr>
            <w:r w:rsidRPr="0032190F">
              <w:rPr>
                <w:sz w:val="20"/>
                <w:szCs w:val="20"/>
                <w:lang w:val="fr-FR"/>
              </w:rPr>
              <w:t>couche 4-3 à 4-2 : Néolithique final indiferencié</w:t>
            </w:r>
          </w:p>
          <w:p w14:paraId="75E6C11D" w14:textId="77777777" w:rsidR="00504025" w:rsidRPr="0032190F" w:rsidRDefault="00504025" w:rsidP="00242C0F">
            <w:pPr>
              <w:rPr>
                <w:sz w:val="20"/>
                <w:szCs w:val="20"/>
                <w:lang w:val="fr-FR"/>
              </w:rPr>
            </w:pPr>
            <w:r w:rsidRPr="0032190F">
              <w:rPr>
                <w:sz w:val="20"/>
                <w:szCs w:val="20"/>
                <w:lang w:val="fr-FR"/>
              </w:rPr>
              <w:t>interface couche 4 et 3 : Campaniforme/Bronze ancien</w:t>
            </w:r>
          </w:p>
          <w:p w14:paraId="308B6721" w14:textId="77777777" w:rsidR="00504025" w:rsidRPr="00DB5974" w:rsidRDefault="00504025" w:rsidP="00242C0F">
            <w:pPr>
              <w:rPr>
                <w:sz w:val="20"/>
                <w:szCs w:val="20"/>
              </w:rPr>
            </w:pPr>
            <w:r w:rsidRPr="00DB5974">
              <w:rPr>
                <w:sz w:val="20"/>
                <w:szCs w:val="20"/>
              </w:rPr>
              <w:t>couche 3 : Bronze final 1/2 A</w:t>
            </w:r>
          </w:p>
        </w:tc>
      </w:tr>
    </w:tbl>
    <w:p w14:paraId="72A0DE96" w14:textId="77777777" w:rsidR="00484538" w:rsidRDefault="00484538" w:rsidP="00242C0F">
      <w:r>
        <w:t>(BIB 342 p. 81</w:t>
      </w:r>
      <w:r w:rsidR="00504025">
        <w:t>, 82</w:t>
      </w:r>
      <w:r>
        <w:t>)</w:t>
      </w:r>
    </w:p>
    <w:p w14:paraId="208818E7" w14:textId="77777777" w:rsidR="00484538" w:rsidRDefault="00484538" w:rsidP="00242C0F"/>
    <w:p w14:paraId="20302BDD" w14:textId="77777777" w:rsidR="00504025" w:rsidRPr="0032190F" w:rsidRDefault="00504025" w:rsidP="00242C0F">
      <w:pPr>
        <w:jc w:val="both"/>
        <w:rPr>
          <w:lang w:val="fr-FR"/>
        </w:rPr>
      </w:pPr>
      <w:r w:rsidRPr="0032190F">
        <w:rPr>
          <w:lang w:val="fr-FR"/>
        </w:rPr>
        <w:t>Les limons des couches 5 à 2 de S3, et de 5 et 4 pour S4 sont tous constitués par un assemblage de particules fines et sphérolithes calcaires interprétées comme étant l’accumulation de fumiers minéralisés (BIB 342 p. 82)</w:t>
      </w:r>
    </w:p>
    <w:p w14:paraId="730F7DDF" w14:textId="77777777" w:rsidR="00504025" w:rsidRPr="0032190F" w:rsidRDefault="00504025" w:rsidP="00242C0F">
      <w:pPr>
        <w:rPr>
          <w:lang w:val="fr-FR"/>
        </w:rPr>
      </w:pPr>
    </w:p>
    <w:p w14:paraId="345CC3E1" w14:textId="690E172F" w:rsidR="00BA5E49" w:rsidRPr="0032190F" w:rsidRDefault="00CB79C3" w:rsidP="00242C0F">
      <w:pPr>
        <w:rPr>
          <w:lang w:val="fr-FR"/>
        </w:rPr>
      </w:pPr>
      <w:r w:rsidRPr="0032190F">
        <w:rPr>
          <w:lang w:val="fr-FR"/>
        </w:rPr>
        <w:t xml:space="preserve">Avec la </w:t>
      </w:r>
      <w:hyperlink r:id="rId10038" w:anchor="Sit_Courtinasse" w:history="1">
        <w:r w:rsidRPr="0032190F">
          <w:rPr>
            <w:rStyle w:val="Hyperlink"/>
            <w:lang w:val="fr-FR"/>
          </w:rPr>
          <w:t>baume de Courtinasse</w:t>
        </w:r>
      </w:hyperlink>
      <w:r w:rsidRPr="0032190F">
        <w:rPr>
          <w:lang w:val="fr-FR"/>
        </w:rPr>
        <w:t>, c</w:t>
      </w:r>
      <w:r w:rsidR="00BA5E49" w:rsidRPr="0032190F">
        <w:rPr>
          <w:lang w:val="fr-FR"/>
        </w:rPr>
        <w:t xml:space="preserve">ette grotte indique la pratique d’une </w:t>
      </w:r>
      <w:hyperlink r:id="rId10039" w:anchor="Cul_Neo__domestic_elevag_transhu" w:history="1">
        <w:r w:rsidR="004F64F8" w:rsidRPr="0032190F">
          <w:rPr>
            <w:rStyle w:val="Hyperlink"/>
            <w:lang w:val="fr-FR"/>
          </w:rPr>
          <w:t>transhumance</w:t>
        </w:r>
      </w:hyperlink>
      <w:r w:rsidR="004F64F8" w:rsidRPr="0032190F">
        <w:rPr>
          <w:lang w:val="fr-FR"/>
        </w:rPr>
        <w:t xml:space="preserve"> </w:t>
      </w:r>
      <w:r w:rsidR="00BA5E49" w:rsidRPr="0032190F">
        <w:rPr>
          <w:lang w:val="fr-FR"/>
        </w:rPr>
        <w:t xml:space="preserve">courte ou d’une remue </w:t>
      </w:r>
      <w:r w:rsidRPr="0032190F">
        <w:rPr>
          <w:lang w:val="fr-FR"/>
        </w:rPr>
        <w:t xml:space="preserve">sur le versant et en aval des alpages </w:t>
      </w:r>
      <w:r w:rsidR="00BA5E49" w:rsidRPr="0032190F">
        <w:rPr>
          <w:lang w:val="fr-FR"/>
        </w:rPr>
        <w:t>(BIB 612 p. 252</w:t>
      </w:r>
      <w:r w:rsidRPr="0032190F">
        <w:rPr>
          <w:lang w:val="fr-FR"/>
        </w:rPr>
        <w:t>,253</w:t>
      </w:r>
      <w:r w:rsidR="00BA5E49" w:rsidRPr="0032190F">
        <w:rPr>
          <w:lang w:val="fr-FR"/>
        </w:rPr>
        <w:t>).</w:t>
      </w:r>
    </w:p>
    <w:p w14:paraId="65D36FEB" w14:textId="77777777" w:rsidR="00C27DBF" w:rsidRPr="0032190F" w:rsidRDefault="00C27DBF" w:rsidP="00242C0F">
      <w:pPr>
        <w:rPr>
          <w:lang w:val="fr-FR"/>
        </w:rPr>
      </w:pPr>
    </w:p>
    <w:p w14:paraId="7B797AC3" w14:textId="77777777" w:rsidR="00BA5E49" w:rsidRPr="0032190F" w:rsidRDefault="00BA5E49" w:rsidP="00426FF9">
      <w:pPr>
        <w:pStyle w:val="Heading1"/>
      </w:pPr>
      <w:bookmarkStart w:id="4101" w:name="Sit_Courtinasse"/>
      <w:r w:rsidRPr="0032190F">
        <w:lastRenderedPageBreak/>
        <w:t>COURTINASSE (Baume de)</w:t>
      </w:r>
    </w:p>
    <w:bookmarkEnd w:id="4101"/>
    <w:p w14:paraId="7E67765C" w14:textId="77777777" w:rsidR="00BA5E49" w:rsidRPr="0032190F" w:rsidRDefault="00BA5E49" w:rsidP="00242C0F">
      <w:pPr>
        <w:rPr>
          <w:lang w:val="fr-FR"/>
        </w:rPr>
      </w:pPr>
    </w:p>
    <w:p w14:paraId="62349A6F" w14:textId="77777777" w:rsidR="00BA5E49" w:rsidRPr="0032190F" w:rsidRDefault="00BA5E49" w:rsidP="00242C0F">
      <w:pPr>
        <w:jc w:val="both"/>
        <w:rPr>
          <w:lang w:val="fr-FR"/>
        </w:rPr>
      </w:pPr>
      <w:r w:rsidRPr="0032190F">
        <w:rPr>
          <w:lang w:val="fr-FR"/>
        </w:rPr>
        <w:t>La baume de Courtinasse</w:t>
      </w:r>
      <w:r w:rsidR="00CB79C3" w:rsidRPr="0032190F">
        <w:rPr>
          <w:lang w:val="fr-FR"/>
        </w:rPr>
        <w:t xml:space="preserve"> (</w:t>
      </w:r>
      <w:r w:rsidR="0045725B" w:rsidRPr="0032190F">
        <w:rPr>
          <w:lang w:val="fr-FR"/>
        </w:rPr>
        <w:t xml:space="preserve">Treschenu Creyers, </w:t>
      </w:r>
      <w:r w:rsidR="00CB79C3" w:rsidRPr="0032190F">
        <w:rPr>
          <w:lang w:val="fr-FR"/>
        </w:rPr>
        <w:t>Drôme)</w:t>
      </w:r>
      <w:r w:rsidRPr="0032190F">
        <w:rPr>
          <w:lang w:val="fr-FR"/>
        </w:rPr>
        <w:t xml:space="preserve">, </w:t>
      </w:r>
      <w:smartTag w:uri="urn:schemas-microsoft-com:office:smarttags" w:element="metricconverter">
        <w:smartTagPr>
          <w:attr w:name="ProductID" w:val="1385 m"/>
        </w:smartTagPr>
        <w:r w:rsidRPr="0032190F">
          <w:rPr>
            <w:lang w:val="fr-FR"/>
          </w:rPr>
          <w:t>1385 m</w:t>
        </w:r>
      </w:smartTag>
      <w:r w:rsidRPr="0032190F">
        <w:rPr>
          <w:lang w:val="fr-FR"/>
        </w:rPr>
        <w:t xml:space="preserve">, est une longue galerie qui traverse la ligne de crêtes de la montagne de Courtinasse (BIB 612 p. 253). 12 niveaux archéologiques ont été individualisés </w:t>
      </w:r>
      <w:r w:rsidR="00CB79C3" w:rsidRPr="0032190F">
        <w:rPr>
          <w:lang w:val="fr-FR"/>
        </w:rPr>
        <w:t>(BIB 612 p. 253 (BIB 342 et 638) qui représentent des occupations discontinues du Néolithique à l’âge du Bronze final. L’ensemble de l’accumulation sédimentaire est due au parcage des animaux. L’occupation pastorale occupe toute la séquence culturelle (BIB 612 p. 253).</w:t>
      </w:r>
    </w:p>
    <w:p w14:paraId="17158DA3" w14:textId="77777777" w:rsidR="00CB79C3" w:rsidRPr="0032190F" w:rsidRDefault="00CB79C3" w:rsidP="00242C0F">
      <w:pPr>
        <w:rPr>
          <w:lang w:val="fr-FR"/>
        </w:rPr>
      </w:pPr>
    </w:p>
    <w:p w14:paraId="30E75C9D" w14:textId="77777777" w:rsidR="00E16E6B" w:rsidRPr="0032190F" w:rsidRDefault="00E16E6B" w:rsidP="00242C0F">
      <w:pPr>
        <w:rPr>
          <w:lang w:val="fr-FR"/>
        </w:rPr>
      </w:pPr>
      <w:r w:rsidRPr="0032190F">
        <w:rPr>
          <w:lang w:val="fr-FR"/>
        </w:rPr>
        <w:t>Sondage S1 :</w:t>
      </w:r>
    </w:p>
    <w:p w14:paraId="36D8C7EE" w14:textId="77777777" w:rsidR="00E16E6B" w:rsidRPr="0032190F" w:rsidRDefault="00E16E6B" w:rsidP="00242C0F">
      <w:pPr>
        <w:rPr>
          <w:i/>
          <w:lang w:val="fr-FR"/>
        </w:rPr>
      </w:pPr>
      <w:r w:rsidRPr="0032190F">
        <w:rPr>
          <w:i/>
          <w:lang w:val="fr-FR"/>
        </w:rPr>
        <w:tab/>
        <w:t>-couche 10-13 : premier cycle, datation imprécise : Néolithique</w:t>
      </w:r>
    </w:p>
    <w:p w14:paraId="357AC795" w14:textId="77777777" w:rsidR="00E16E6B" w:rsidRPr="0032190F" w:rsidRDefault="00E16E6B" w:rsidP="00242C0F">
      <w:pPr>
        <w:rPr>
          <w:lang w:val="fr-FR"/>
        </w:rPr>
      </w:pPr>
      <w:r w:rsidRPr="0032190F">
        <w:rPr>
          <w:lang w:val="fr-FR"/>
        </w:rPr>
        <w:tab/>
        <w:t>-couche 9 inf. et 9 : intervalle compris entre le Néolithique final et le Bronze ancien</w:t>
      </w:r>
    </w:p>
    <w:p w14:paraId="42477BF7" w14:textId="77777777" w:rsidR="00E16E6B" w:rsidRPr="0032190F" w:rsidRDefault="00E16E6B" w:rsidP="00242C0F">
      <w:pPr>
        <w:rPr>
          <w:lang w:val="fr-FR"/>
        </w:rPr>
      </w:pPr>
      <w:r w:rsidRPr="0032190F">
        <w:rPr>
          <w:lang w:val="fr-FR"/>
        </w:rPr>
        <w:tab/>
        <w:t>-couche 8 : Bronze ancien ou moyen</w:t>
      </w:r>
    </w:p>
    <w:p w14:paraId="4B6B8E98" w14:textId="77777777" w:rsidR="00E16E6B" w:rsidRPr="0032190F" w:rsidRDefault="00E16E6B" w:rsidP="00242C0F">
      <w:pPr>
        <w:rPr>
          <w:lang w:val="fr-FR"/>
        </w:rPr>
      </w:pPr>
      <w:r w:rsidRPr="0032190F">
        <w:rPr>
          <w:lang w:val="fr-FR"/>
        </w:rPr>
        <w:tab/>
        <w:t>-couche 7-5 sup.: Bronze final</w:t>
      </w:r>
    </w:p>
    <w:p w14:paraId="784A2B37" w14:textId="77777777" w:rsidR="00E16E6B" w:rsidRPr="0032190F" w:rsidRDefault="00E16E6B" w:rsidP="00242C0F">
      <w:pPr>
        <w:rPr>
          <w:lang w:val="fr-FR"/>
        </w:rPr>
      </w:pPr>
      <w:r w:rsidRPr="0032190F">
        <w:rPr>
          <w:lang w:val="fr-FR"/>
        </w:rPr>
        <w:t>(BIB 342 p. 93)</w:t>
      </w:r>
    </w:p>
    <w:p w14:paraId="5068E08E" w14:textId="77777777" w:rsidR="00E16E6B" w:rsidRPr="0032190F" w:rsidRDefault="00E16E6B" w:rsidP="00242C0F">
      <w:pPr>
        <w:rPr>
          <w:lang w:val="fr-FR"/>
        </w:rPr>
      </w:pPr>
    </w:p>
    <w:p w14:paraId="627B7FED" w14:textId="77777777" w:rsidR="00E16E6B" w:rsidRPr="0032190F" w:rsidRDefault="00E16E6B" w:rsidP="00242C0F">
      <w:pPr>
        <w:rPr>
          <w:lang w:val="fr-FR"/>
        </w:rPr>
      </w:pPr>
      <w:r w:rsidRPr="0032190F">
        <w:rPr>
          <w:lang w:val="fr-FR"/>
        </w:rPr>
        <w:t xml:space="preserve">L’ensemble </w:t>
      </w:r>
      <w:r w:rsidR="00185C83" w:rsidRPr="0032190F">
        <w:rPr>
          <w:lang w:val="fr-FR"/>
        </w:rPr>
        <w:t xml:space="preserve">de la séquence </w:t>
      </w:r>
      <w:r w:rsidRPr="0032190F">
        <w:rPr>
          <w:lang w:val="fr-FR"/>
        </w:rPr>
        <w:t>stratigraphique entre le Néolithique indéterminé et le Bronze final résulte du parcage de troupeaux (fumiers et/ou litières)</w:t>
      </w:r>
      <w:r w:rsidR="00185C83" w:rsidRPr="0032190F">
        <w:rPr>
          <w:lang w:val="fr-FR"/>
        </w:rPr>
        <w:t xml:space="preserve"> (BIB 342 p. 93)</w:t>
      </w:r>
    </w:p>
    <w:p w14:paraId="36E786DB" w14:textId="77777777" w:rsidR="00E16E6B" w:rsidRPr="0032190F" w:rsidRDefault="00E16E6B" w:rsidP="00242C0F">
      <w:pPr>
        <w:rPr>
          <w:lang w:val="fr-FR"/>
        </w:rPr>
      </w:pPr>
    </w:p>
    <w:p w14:paraId="6B2D5EA4" w14:textId="2CCE9169" w:rsidR="00331D2A" w:rsidRPr="0032190F" w:rsidRDefault="00331D2A" w:rsidP="00242C0F">
      <w:pPr>
        <w:jc w:val="both"/>
        <w:rPr>
          <w:lang w:val="fr-FR"/>
        </w:rPr>
      </w:pPr>
      <w:r w:rsidRPr="0032190F">
        <w:rPr>
          <w:lang w:val="fr-FR"/>
        </w:rPr>
        <w:t>Pour le Néolithique final, même si l’évaluation du troupeau reste très hypothéthique, il apparaît que celle-ci (plutôt importante) n’est pas en rapport avec celle du groupe humain (plutôt réduit) chargé de s’en occuper, si tant est que ce dernier occupe l’entrée</w:t>
      </w:r>
      <w:r w:rsidR="006D42C1" w:rsidRPr="0032190F">
        <w:rPr>
          <w:lang w:val="fr-FR"/>
        </w:rPr>
        <w:t>.</w:t>
      </w:r>
      <w:r w:rsidRPr="0032190F">
        <w:rPr>
          <w:lang w:val="fr-FR"/>
        </w:rPr>
        <w:t xml:space="preserve"> Il s’agirait éventuellement d’un petit nombre d’individus s’occupant essentiellement du troupeau, comme à la </w:t>
      </w:r>
      <w:hyperlink r:id="rId10040" w:anchor="Sit_Antonnaire" w:history="1">
        <w:r w:rsidRPr="0032190F">
          <w:rPr>
            <w:rStyle w:val="Hyperlink"/>
            <w:lang w:val="fr-FR"/>
          </w:rPr>
          <w:t>grotte d’Antonnaire</w:t>
        </w:r>
      </w:hyperlink>
      <w:r w:rsidRPr="0032190F">
        <w:rPr>
          <w:lang w:val="fr-FR"/>
        </w:rPr>
        <w:t xml:space="preserve"> et aux grottes de Diois (BIB 342 p. 106).  </w:t>
      </w:r>
    </w:p>
    <w:p w14:paraId="4694A6AC" w14:textId="77777777" w:rsidR="00331D2A" w:rsidRPr="0032190F" w:rsidRDefault="00331D2A" w:rsidP="00242C0F">
      <w:pPr>
        <w:rPr>
          <w:lang w:val="fr-FR"/>
        </w:rPr>
      </w:pPr>
    </w:p>
    <w:p w14:paraId="4FCB004E" w14:textId="283A1668" w:rsidR="00CB79C3" w:rsidRPr="0032190F" w:rsidRDefault="00CB79C3" w:rsidP="00242C0F">
      <w:pPr>
        <w:rPr>
          <w:lang w:val="fr-FR"/>
        </w:rPr>
      </w:pPr>
      <w:r w:rsidRPr="0032190F">
        <w:rPr>
          <w:lang w:val="fr-FR"/>
        </w:rPr>
        <w:t xml:space="preserve">Avec la </w:t>
      </w:r>
      <w:hyperlink r:id="rId10041" w:anchor="Sit_Antonnaire" w:history="1">
        <w:r w:rsidRPr="0032190F">
          <w:rPr>
            <w:rStyle w:val="Hyperlink"/>
            <w:lang w:val="fr-FR"/>
          </w:rPr>
          <w:t>grotte d’Antonnaire</w:t>
        </w:r>
      </w:hyperlink>
      <w:r w:rsidRPr="0032190F">
        <w:rPr>
          <w:lang w:val="fr-FR"/>
        </w:rPr>
        <w:t xml:space="preserve">, cette grotte indique la pratique d’une </w:t>
      </w:r>
      <w:hyperlink r:id="rId10042" w:anchor="Cul_Neo__domestic_elevag_transhu" w:history="1">
        <w:r w:rsidR="004F64F8" w:rsidRPr="0032190F">
          <w:rPr>
            <w:rStyle w:val="Hyperlink"/>
            <w:lang w:val="fr-FR"/>
          </w:rPr>
          <w:t>transhumance</w:t>
        </w:r>
      </w:hyperlink>
      <w:r w:rsidR="004F64F8" w:rsidRPr="0032190F">
        <w:rPr>
          <w:lang w:val="fr-FR"/>
        </w:rPr>
        <w:t xml:space="preserve"> </w:t>
      </w:r>
      <w:r w:rsidRPr="0032190F">
        <w:rPr>
          <w:lang w:val="fr-FR"/>
        </w:rPr>
        <w:t>courte ou d’une remue sur le versant et en aval des alpages (BIB 612 p. 252,253).</w:t>
      </w:r>
    </w:p>
    <w:p w14:paraId="39D798C9" w14:textId="77777777" w:rsidR="00BA5E49" w:rsidRPr="0032190F" w:rsidRDefault="00BA5E49" w:rsidP="00242C0F">
      <w:pPr>
        <w:rPr>
          <w:lang w:val="fr-FR"/>
        </w:rPr>
      </w:pPr>
    </w:p>
    <w:p w14:paraId="1F0D38CE" w14:textId="77777777" w:rsidR="00901E88" w:rsidRPr="0032190F" w:rsidRDefault="00901E88" w:rsidP="00426FF9">
      <w:pPr>
        <w:pStyle w:val="Heading1"/>
      </w:pPr>
      <w:bookmarkStart w:id="4102" w:name="Sit_Perpetairi"/>
      <w:r w:rsidRPr="0032190F">
        <w:t>PERPETAIRI (</w:t>
      </w:r>
      <w:r w:rsidR="00BE717F" w:rsidRPr="0032190F">
        <w:t>Hypogée de</w:t>
      </w:r>
      <w:r w:rsidRPr="0032190F">
        <w:t>)</w:t>
      </w:r>
    </w:p>
    <w:bookmarkEnd w:id="4102"/>
    <w:p w14:paraId="5948EBE2" w14:textId="77777777" w:rsidR="00901E88" w:rsidRPr="0032190F" w:rsidRDefault="00901E88" w:rsidP="00242C0F">
      <w:pPr>
        <w:rPr>
          <w:lang w:val="fr-FR"/>
        </w:rPr>
      </w:pPr>
    </w:p>
    <w:p w14:paraId="5D8E2E04" w14:textId="654B7143" w:rsidR="000E23D4" w:rsidRPr="0032190F" w:rsidRDefault="00901E88" w:rsidP="00242C0F">
      <w:pPr>
        <w:jc w:val="both"/>
        <w:rPr>
          <w:lang w:val="fr-FR"/>
        </w:rPr>
      </w:pPr>
      <w:r w:rsidRPr="0032190F">
        <w:rPr>
          <w:lang w:val="fr-FR"/>
        </w:rPr>
        <w:t>Le site de P</w:t>
      </w:r>
      <w:r w:rsidR="008413D2" w:rsidRPr="0032190F">
        <w:rPr>
          <w:lang w:val="fr-FR"/>
        </w:rPr>
        <w:t>e</w:t>
      </w:r>
      <w:r w:rsidRPr="0032190F">
        <w:rPr>
          <w:lang w:val="fr-FR"/>
        </w:rPr>
        <w:t>rp</w:t>
      </w:r>
      <w:r w:rsidR="00810723" w:rsidRPr="0032190F">
        <w:rPr>
          <w:lang w:val="fr-FR"/>
        </w:rPr>
        <w:t>étairi</w:t>
      </w:r>
      <w:r w:rsidR="000E23D4" w:rsidRPr="0032190F">
        <w:rPr>
          <w:lang w:val="fr-FR"/>
        </w:rPr>
        <w:t xml:space="preserve">à Mollans </w:t>
      </w:r>
      <w:r w:rsidRPr="0032190F">
        <w:rPr>
          <w:lang w:val="fr-FR"/>
        </w:rPr>
        <w:t>(</w:t>
      </w:r>
      <w:r w:rsidR="00BE717F" w:rsidRPr="0032190F">
        <w:rPr>
          <w:lang w:val="fr-FR"/>
        </w:rPr>
        <w:t xml:space="preserve">Mollans-sur-Ouvèze, </w:t>
      </w:r>
      <w:r w:rsidR="00810723" w:rsidRPr="0032190F">
        <w:rPr>
          <w:lang w:val="fr-FR"/>
        </w:rPr>
        <w:t>Drôme</w:t>
      </w:r>
      <w:r w:rsidRPr="0032190F">
        <w:rPr>
          <w:lang w:val="fr-FR"/>
        </w:rPr>
        <w:t>) (BIB 525 p. 269 (BIB 54</w:t>
      </w:r>
      <w:r w:rsidR="00810723" w:rsidRPr="0032190F">
        <w:rPr>
          <w:lang w:val="fr-FR"/>
        </w:rPr>
        <w:t>1</w:t>
      </w:r>
      <w:r w:rsidRPr="0032190F">
        <w:rPr>
          <w:lang w:val="fr-FR"/>
        </w:rPr>
        <w:t xml:space="preserve">)) a livré un poignard en silex poli sur sa face ventrale et montrant des différences de retouches qui le font différer des productions lithiques de </w:t>
      </w:r>
      <w:hyperlink r:id="rId10043" w:anchor="Sit_Remedello" w:history="1">
        <w:r w:rsidR="0053638A" w:rsidRPr="0032190F">
          <w:rPr>
            <w:rStyle w:val="Hyperlink"/>
            <w:lang w:val="fr-FR"/>
          </w:rPr>
          <w:t>Remedello</w:t>
        </w:r>
      </w:hyperlink>
      <w:r w:rsidRPr="0032190F">
        <w:rPr>
          <w:lang w:val="fr-FR"/>
        </w:rPr>
        <w:t xml:space="preserve">auxquelles il a </w:t>
      </w:r>
      <w:r w:rsidR="008413D2" w:rsidRPr="0032190F">
        <w:rPr>
          <w:lang w:val="fr-FR"/>
        </w:rPr>
        <w:t>pu être comparé (BIB 525 p. 269 et  92 p. 350)</w:t>
      </w:r>
      <w:r w:rsidR="000E23D4" w:rsidRPr="0032190F">
        <w:rPr>
          <w:lang w:val="fr-FR"/>
        </w:rPr>
        <w:t>200 grandes lames en silex rubané (</w:t>
      </w:r>
      <w:hyperlink r:id="rId10044" w:anchor="Sit_Forcalquier" w:history="1">
        <w:r w:rsidR="000E23D4" w:rsidRPr="0032190F">
          <w:rPr>
            <w:rStyle w:val="Hyperlink"/>
            <w:lang w:val="fr-FR"/>
          </w:rPr>
          <w:t>Forcal</w:t>
        </w:r>
        <w:r w:rsidR="00A006B8" w:rsidRPr="0032190F">
          <w:rPr>
            <w:rStyle w:val="Hyperlink"/>
            <w:lang w:val="fr-FR"/>
          </w:rPr>
          <w:t>quier</w:t>
        </w:r>
      </w:hyperlink>
      <w:r w:rsidR="000E23D4" w:rsidRPr="0032190F">
        <w:rPr>
          <w:lang w:val="fr-FR"/>
        </w:rPr>
        <w:t>) ont été retrouvée</w:t>
      </w:r>
      <w:r w:rsidR="00A006B8" w:rsidRPr="0032190F">
        <w:rPr>
          <w:lang w:val="fr-FR"/>
        </w:rPr>
        <w:t>s</w:t>
      </w:r>
      <w:r w:rsidR="000E23D4" w:rsidRPr="0032190F">
        <w:rPr>
          <w:lang w:val="fr-FR"/>
        </w:rPr>
        <w:t xml:space="preserve"> dans l’hypogée de Perpétairi (BIB 840 p. 74 (BIB 541))</w:t>
      </w:r>
      <w:r w:rsidR="007D18A2" w:rsidRPr="0032190F">
        <w:rPr>
          <w:lang w:val="fr-FR"/>
        </w:rPr>
        <w:t xml:space="preserve">le poignard </w:t>
      </w:r>
      <w:r w:rsidR="006577D3" w:rsidRPr="0032190F">
        <w:rPr>
          <w:lang w:val="fr-FR"/>
        </w:rPr>
        <w:t xml:space="preserve">peut être comparé à celui retrouvé dans l’hypogée des Crottes à </w:t>
      </w:r>
      <w:hyperlink r:id="rId10045" w:anchor="Sit_Roaix" w:history="1">
        <w:r w:rsidR="006577D3" w:rsidRPr="0032190F">
          <w:rPr>
            <w:rStyle w:val="Hyperlink"/>
            <w:lang w:val="fr-FR"/>
          </w:rPr>
          <w:t>Roaix</w:t>
        </w:r>
      </w:hyperlink>
      <w:r w:rsidR="006577D3" w:rsidRPr="0032190F">
        <w:rPr>
          <w:lang w:val="fr-FR"/>
        </w:rPr>
        <w:t xml:space="preserve"> (silex de Forcalquier, forme ovalaire allongée et dimensions, soie, poli du ventre, retouche marginales parallèles) (SS BIB)</w:t>
      </w:r>
      <w:r w:rsidR="007D18A2" w:rsidRPr="0032190F">
        <w:rPr>
          <w:lang w:val="fr-FR"/>
        </w:rPr>
        <w:t>. Le poignard à soie en silex brun et a retouches couvrantes et dentelures marginales est incomplet (BIB 1141 p. 254)</w:t>
      </w:r>
    </w:p>
    <w:p w14:paraId="32884564" w14:textId="77777777" w:rsidR="00BE717F" w:rsidRPr="0032190F" w:rsidRDefault="00BE717F" w:rsidP="00242C0F">
      <w:pPr>
        <w:jc w:val="both"/>
        <w:rPr>
          <w:lang w:val="fr-FR"/>
        </w:rPr>
      </w:pPr>
    </w:p>
    <w:p w14:paraId="30DAE36C" w14:textId="77777777" w:rsidR="00BE717F" w:rsidRPr="0032190F" w:rsidRDefault="00BE717F" w:rsidP="00242C0F">
      <w:pPr>
        <w:jc w:val="both"/>
        <w:rPr>
          <w:lang w:val="fr-FR"/>
        </w:rPr>
      </w:pPr>
      <w:r w:rsidRPr="0032190F">
        <w:rPr>
          <w:lang w:val="fr-FR"/>
        </w:rPr>
        <w:t xml:space="preserve">Il s’agit d’une cavité artificielle de </w:t>
      </w:r>
      <w:smartTag w:uri="urn:schemas-microsoft-com:office:smarttags" w:element="metricconverter">
        <w:smartTagPr>
          <w:attr w:name="ProductID" w:val="7 m"/>
        </w:smartTagPr>
        <w:r w:rsidRPr="0032190F">
          <w:rPr>
            <w:lang w:val="fr-FR"/>
          </w:rPr>
          <w:t>7 m</w:t>
        </w:r>
      </w:smartTag>
      <w:r w:rsidRPr="0032190F">
        <w:rPr>
          <w:lang w:val="fr-FR"/>
        </w:rPr>
        <w:t xml:space="preserve"> de longueur pour </w:t>
      </w:r>
      <w:smartTag w:uri="urn:schemas-microsoft-com:office:smarttags" w:element="metricconverter">
        <w:smartTagPr>
          <w:attr w:name="ProductID" w:val="6,5 m"/>
        </w:smartTagPr>
        <w:r w:rsidRPr="0032190F">
          <w:rPr>
            <w:lang w:val="fr-FR"/>
          </w:rPr>
          <w:t>6,5 m</w:t>
        </w:r>
      </w:smartTag>
      <w:r w:rsidRPr="0032190F">
        <w:rPr>
          <w:lang w:val="fr-FR"/>
        </w:rPr>
        <w:t xml:space="preserve"> de longueur et de </w:t>
      </w:r>
      <w:smartTag w:uri="urn:schemas-microsoft-com:office:smarttags" w:element="metricconverter">
        <w:smartTagPr>
          <w:attr w:name="ProductID" w:val="3 m"/>
        </w:smartTagPr>
        <w:r w:rsidRPr="0032190F">
          <w:rPr>
            <w:lang w:val="fr-FR"/>
          </w:rPr>
          <w:t>3 m</w:t>
        </w:r>
      </w:smartTag>
      <w:r w:rsidRPr="0032190F">
        <w:rPr>
          <w:lang w:val="fr-FR"/>
        </w:rPr>
        <w:t xml:space="preserve"> de hauteur au fond. Le surplomb n’est conservé que sur </w:t>
      </w:r>
      <w:smartTag w:uri="urn:schemas-microsoft-com:office:smarttags" w:element="metricconverter">
        <w:smartTagPr>
          <w:attr w:name="ProductID" w:val="1,5 m"/>
        </w:smartTagPr>
        <w:r w:rsidRPr="0032190F">
          <w:rPr>
            <w:lang w:val="fr-FR"/>
          </w:rPr>
          <w:t>1,5 m</w:t>
        </w:r>
      </w:smartTag>
      <w:r w:rsidRPr="0032190F">
        <w:rPr>
          <w:lang w:val="fr-FR"/>
        </w:rPr>
        <w:t>. Ce type de monument, dont plus d’une vingtaine sont répartis sur les deux collines voisines est sans doute attribuable au Néolithique final, mais strictement antérieur au Campaniforme des phases 3 et 4 représentés ici (Une sépulture campaniforme individuelle est implantée ensuite dans la cavité. L’attribution de</w:t>
      </w:r>
      <w:r w:rsidR="00DE165F" w:rsidRPr="0032190F">
        <w:rPr>
          <w:lang w:val="fr-FR"/>
        </w:rPr>
        <w:t xml:space="preserve"> certains objets -</w:t>
      </w:r>
      <w:r w:rsidRPr="0032190F">
        <w:rPr>
          <w:lang w:val="fr-FR"/>
        </w:rPr>
        <w:t>particulièrement pourles céramiques à décor barbelé</w:t>
      </w:r>
      <w:r w:rsidR="00DE165F" w:rsidRPr="0032190F">
        <w:rPr>
          <w:lang w:val="fr-FR"/>
        </w:rPr>
        <w:t>-</w:t>
      </w:r>
      <w:r w:rsidRPr="0032190F">
        <w:rPr>
          <w:lang w:val="fr-FR"/>
        </w:rPr>
        <w:t xml:space="preserve"> est donc incertaine</w:t>
      </w:r>
      <w:r w:rsidR="00DE165F" w:rsidRPr="0032190F">
        <w:rPr>
          <w:lang w:val="fr-FR"/>
        </w:rPr>
        <w:t xml:space="preserve"> (BIB 971 p. 535)</w:t>
      </w:r>
    </w:p>
    <w:p w14:paraId="585374C2" w14:textId="77777777" w:rsidR="00BE717F" w:rsidRPr="0032190F" w:rsidRDefault="00BE717F" w:rsidP="00242C0F">
      <w:pPr>
        <w:jc w:val="both"/>
        <w:rPr>
          <w:lang w:val="fr-FR"/>
        </w:rPr>
      </w:pPr>
    </w:p>
    <w:p w14:paraId="14B31E1B" w14:textId="0389C3B8" w:rsidR="00DE165F" w:rsidRPr="0032190F" w:rsidRDefault="00DE165F" w:rsidP="00242C0F">
      <w:pPr>
        <w:autoSpaceDE w:val="0"/>
        <w:autoSpaceDN w:val="0"/>
        <w:adjustRightInd w:val="0"/>
        <w:jc w:val="both"/>
        <w:rPr>
          <w:lang w:val="fr-FR"/>
        </w:rPr>
      </w:pPr>
      <w:r w:rsidRPr="0032190F">
        <w:rPr>
          <w:lang w:val="fr-FR"/>
        </w:rPr>
        <w:t>La couche C</w:t>
      </w:r>
      <w:r w:rsidR="007D18A2" w:rsidRPr="0032190F">
        <w:rPr>
          <w:lang w:val="fr-FR"/>
        </w:rPr>
        <w:t>, environ 1m d’épaisseur,</w:t>
      </w:r>
      <w:r w:rsidRPr="0032190F">
        <w:rPr>
          <w:lang w:val="fr-FR"/>
        </w:rPr>
        <w:t xml:space="preserve"> contenait la majorité du matériel Campaniforme. </w:t>
      </w:r>
      <w:r w:rsidR="00BE717F" w:rsidRPr="0032190F">
        <w:rPr>
          <w:lang w:val="fr-FR"/>
        </w:rPr>
        <w:t xml:space="preserve">Céramique à cordons triangulaire sous </w:t>
      </w:r>
      <w:hyperlink r:id="rId10046" w:anchor="Cul_Fori_Passanti" w:history="1">
        <w:r w:rsidR="00BE717F" w:rsidRPr="0032190F">
          <w:rPr>
            <w:rStyle w:val="Hyperlink"/>
            <w:lang w:val="fr-FR"/>
          </w:rPr>
          <w:t>trous passants</w:t>
        </w:r>
      </w:hyperlink>
      <w:r w:rsidR="00BE717F" w:rsidRPr="0032190F">
        <w:rPr>
          <w:lang w:val="fr-FR"/>
        </w:rPr>
        <w:t xml:space="preserve"> pré-oral</w:t>
      </w:r>
      <w:r w:rsidRPr="0032190F">
        <w:rPr>
          <w:lang w:val="fr-FR"/>
        </w:rPr>
        <w:t xml:space="preserve"> attribuable au Campaniforme récent (BIB 971 p. 535). </w:t>
      </w:r>
      <w:r w:rsidR="007D18A2" w:rsidRPr="0032190F">
        <w:rPr>
          <w:lang w:val="fr-FR"/>
        </w:rPr>
        <w:t xml:space="preserve">Dans cette couche : une cinquantaine de grandes lames dont certaines appointées et polies, une centaine d’armatures de flèches,… (BIB 1141 p. 253) qui, compte-tenu de la puissance de la </w:t>
      </w:r>
      <w:r w:rsidR="007D18A2" w:rsidRPr="0032190F">
        <w:rPr>
          <w:lang w:val="fr-FR"/>
        </w:rPr>
        <w:lastRenderedPageBreak/>
        <w:t>couche « ne doivent pas être obligatoirement associés aux fragments de vases campaniformes » (BIB 1141 p. 254)</w:t>
      </w:r>
    </w:p>
    <w:p w14:paraId="3696AD4D" w14:textId="77777777" w:rsidR="00BE717F" w:rsidRPr="0032190F" w:rsidRDefault="00DE165F" w:rsidP="00242C0F">
      <w:pPr>
        <w:rPr>
          <w:lang w:val="fr-FR"/>
        </w:rPr>
      </w:pPr>
      <w:r w:rsidRPr="0032190F">
        <w:rPr>
          <w:lang w:val="fr-FR"/>
        </w:rPr>
        <w:t>Environ 4000 dents pour la couche C suggèrent plusieurs centaines d’individus (BIB 971 p. 535).</w:t>
      </w:r>
    </w:p>
    <w:p w14:paraId="4D83455A" w14:textId="77777777" w:rsidR="00A1757F" w:rsidRPr="0032190F" w:rsidRDefault="00A1757F" w:rsidP="00242C0F">
      <w:pPr>
        <w:rPr>
          <w:lang w:val="fr-FR"/>
        </w:rPr>
      </w:pPr>
    </w:p>
    <w:p w14:paraId="40087A7E" w14:textId="061B048D" w:rsidR="003161DA" w:rsidRPr="0032190F" w:rsidRDefault="003161DA" w:rsidP="00242C0F">
      <w:pPr>
        <w:rPr>
          <w:lang w:val="fr-FR"/>
        </w:rPr>
      </w:pPr>
      <w:r w:rsidRPr="0032190F">
        <w:rPr>
          <w:lang w:val="fr-FR"/>
        </w:rPr>
        <w:t>Hache rhodanienne associée à de l’</w:t>
      </w:r>
      <w:r w:rsidR="00FF2589">
        <w:rPr>
          <w:lang w:val="fr-FR"/>
        </w:rPr>
        <w:t xml:space="preserve"> </w:t>
      </w:r>
      <w:hyperlink r:id="rId10047" w:anchor="Cul_Campaniforme" w:history="1">
        <w:r w:rsidR="00FF2589" w:rsidRPr="0032190F">
          <w:rPr>
            <w:rStyle w:val="Hyperlink"/>
            <w:lang w:val="fr-FR"/>
          </w:rPr>
          <w:t>épicampaniforme</w:t>
        </w:r>
      </w:hyperlink>
      <w:r w:rsidR="00FF2589" w:rsidRPr="0032190F">
        <w:rPr>
          <w:lang w:val="fr-FR"/>
        </w:rPr>
        <w:t xml:space="preserve"> </w:t>
      </w:r>
      <w:r w:rsidRPr="0032190F">
        <w:rPr>
          <w:lang w:val="fr-FR"/>
        </w:rPr>
        <w:t>(BIB 1417 p. 51)</w:t>
      </w:r>
    </w:p>
    <w:p w14:paraId="205003B9" w14:textId="77777777" w:rsidR="003161DA" w:rsidRPr="0032190F" w:rsidRDefault="003161DA" w:rsidP="00242C0F">
      <w:pPr>
        <w:rPr>
          <w:lang w:val="fr-FR"/>
        </w:rPr>
      </w:pPr>
    </w:p>
    <w:p w14:paraId="38ABA2C7" w14:textId="77777777" w:rsidR="000A68FD" w:rsidRPr="0032190F" w:rsidRDefault="000A68FD" w:rsidP="00426FF9">
      <w:pPr>
        <w:pStyle w:val="Heading1"/>
      </w:pPr>
      <w:bookmarkStart w:id="4103" w:name="Sit_Choranche"/>
      <w:r w:rsidRPr="0032190F">
        <w:t>CHORANCHE (Cirque de)</w:t>
      </w:r>
    </w:p>
    <w:bookmarkEnd w:id="4103"/>
    <w:p w14:paraId="2B908C94" w14:textId="77777777" w:rsidR="000A68FD" w:rsidRPr="0032190F" w:rsidRDefault="000A68FD" w:rsidP="00242C0F">
      <w:pPr>
        <w:rPr>
          <w:lang w:val="fr-FR"/>
        </w:rPr>
      </w:pPr>
    </w:p>
    <w:p w14:paraId="636DCCE6" w14:textId="1B659A8E" w:rsidR="000A68FD" w:rsidRPr="0032190F" w:rsidRDefault="000A68FD" w:rsidP="00242C0F">
      <w:pPr>
        <w:rPr>
          <w:lang w:val="fr-FR"/>
        </w:rPr>
      </w:pPr>
      <w:r w:rsidRPr="0032190F">
        <w:rPr>
          <w:lang w:val="fr-FR"/>
        </w:rPr>
        <w:t xml:space="preserve">Dans les Alpes, l’emprise du défrichement du cirque de Choranche au </w:t>
      </w:r>
      <w:hyperlink r:id="rId10048" w:anchor="Cul_Bronze_Ancien" w:history="1">
        <w:r w:rsidR="009722A6">
          <w:rPr>
            <w:rStyle w:val="Hyperlink"/>
            <w:lang w:val="fr-FR"/>
          </w:rPr>
          <w:t>BA</w:t>
        </w:r>
      </w:hyperlink>
      <w:r w:rsidRPr="0032190F">
        <w:rPr>
          <w:lang w:val="fr-FR"/>
        </w:rPr>
        <w:t xml:space="preserve"> et </w:t>
      </w:r>
      <w:hyperlink r:id="rId10049" w:anchor="Cul_Bronze_Moyen" w:history="1">
        <w:r w:rsidR="009722A6">
          <w:rPr>
            <w:rStyle w:val="Hyperlink"/>
            <w:lang w:val="fr-FR"/>
          </w:rPr>
          <w:t>BM</w:t>
        </w:r>
      </w:hyperlink>
      <w:r w:rsidRPr="0032190F">
        <w:rPr>
          <w:lang w:val="fr-FR"/>
        </w:rPr>
        <w:t xml:space="preserve"> illustre la fréquentation agro-pastorale du massif (BIB 392 p. 24)</w:t>
      </w:r>
    </w:p>
    <w:p w14:paraId="065A8A2C" w14:textId="77777777" w:rsidR="00757A36" w:rsidRPr="0032190F" w:rsidRDefault="00757A36" w:rsidP="00426FF9">
      <w:pPr>
        <w:pStyle w:val="Heading1"/>
      </w:pPr>
      <w:bookmarkStart w:id="4104" w:name="Sit_La_Manica"/>
      <w:r w:rsidRPr="0032190F">
        <w:t>LA MANICA (Lac)</w:t>
      </w:r>
    </w:p>
    <w:bookmarkEnd w:id="4104"/>
    <w:p w14:paraId="5A735BB3" w14:textId="77777777" w:rsidR="00757A36" w:rsidRPr="0032190F" w:rsidRDefault="00757A36" w:rsidP="00242C0F">
      <w:pPr>
        <w:rPr>
          <w:lang w:val="fr-FR"/>
        </w:rPr>
      </w:pPr>
    </w:p>
    <w:p w14:paraId="1691D831" w14:textId="75CEB695" w:rsidR="00757A36" w:rsidRPr="0032190F" w:rsidRDefault="00757A36" w:rsidP="00242C0F">
      <w:pPr>
        <w:jc w:val="both"/>
        <w:rPr>
          <w:lang w:val="fr-FR"/>
        </w:rPr>
      </w:pPr>
      <w:r w:rsidRPr="0032190F">
        <w:rPr>
          <w:lang w:val="fr-FR"/>
        </w:rPr>
        <w:t xml:space="preserve">Dans </w:t>
      </w:r>
      <w:r w:rsidR="002C7A06" w:rsidRPr="0032190F">
        <w:rPr>
          <w:lang w:val="fr-FR"/>
        </w:rPr>
        <w:t xml:space="preserve">le parc régional Orsiéra-Rocciavré, </w:t>
      </w:r>
      <w:r w:rsidRPr="0032190F">
        <w:rPr>
          <w:lang w:val="fr-FR"/>
        </w:rPr>
        <w:t>Alpes, les analyses polliniques du lac La Manica (2365m) indiquent que la limite supérieure de la forêt est largement dé</w:t>
      </w:r>
      <w:r w:rsidR="001F0773" w:rsidRPr="0032190F">
        <w:rPr>
          <w:lang w:val="fr-FR"/>
        </w:rPr>
        <w:t>gradée par l’intensi</w:t>
      </w:r>
      <w:r w:rsidRPr="0032190F">
        <w:rPr>
          <w:lang w:val="fr-FR"/>
        </w:rPr>
        <w:t xml:space="preserve">fication du pacage dès le </w:t>
      </w:r>
      <w:hyperlink r:id="rId10050" w:anchor="Cul_Chalco" w:history="1">
        <w:r w:rsidRPr="0032190F">
          <w:rPr>
            <w:rStyle w:val="Hyperlink"/>
            <w:lang w:val="fr-FR"/>
          </w:rPr>
          <w:t>Chalcolithique</w:t>
        </w:r>
      </w:hyperlink>
      <w:r w:rsidRPr="0032190F">
        <w:rPr>
          <w:lang w:val="fr-FR"/>
        </w:rPr>
        <w:t xml:space="preserve"> (BIB 392 p. 17)</w:t>
      </w:r>
    </w:p>
    <w:p w14:paraId="741F946F" w14:textId="77777777" w:rsidR="00757A36" w:rsidRPr="0032190F" w:rsidRDefault="00757A36" w:rsidP="00242C0F">
      <w:pPr>
        <w:rPr>
          <w:lang w:val="fr-FR"/>
        </w:rPr>
      </w:pPr>
    </w:p>
    <w:p w14:paraId="7A8E4ED9" w14:textId="77777777" w:rsidR="002C7A06" w:rsidRPr="0032190F" w:rsidRDefault="002C7A06" w:rsidP="00242C0F">
      <w:pPr>
        <w:rPr>
          <w:lang w:val="fr-FR"/>
        </w:rPr>
      </w:pPr>
      <w:r w:rsidRPr="0032190F">
        <w:rPr>
          <w:lang w:val="fr-FR"/>
        </w:rPr>
        <w:t>Les analyses polliniques (Scaife 1987) (BIB 764 p. 54 (BIB 766)) ont montré :</w:t>
      </w:r>
    </w:p>
    <w:p w14:paraId="4073C3A8" w14:textId="77777777" w:rsidR="002C7A06" w:rsidRPr="0032190F" w:rsidRDefault="002C7A06" w:rsidP="00242C0F">
      <w:pPr>
        <w:rPr>
          <w:lang w:val="fr-FR"/>
        </w:rPr>
      </w:pPr>
    </w:p>
    <w:tbl>
      <w:tblPr>
        <w:tblW w:w="7920" w:type="dxa"/>
        <w:tblInd w:w="13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99"/>
        <w:gridCol w:w="3895"/>
        <w:gridCol w:w="2626"/>
      </w:tblGrid>
      <w:tr w:rsidR="002C7A06" w14:paraId="08F09520" w14:textId="77777777" w:rsidTr="009722A6">
        <w:tc>
          <w:tcPr>
            <w:tcW w:w="1230" w:type="dxa"/>
            <w:vAlign w:val="center"/>
          </w:tcPr>
          <w:p w14:paraId="3425E25E" w14:textId="77777777" w:rsidR="002C7A06" w:rsidRDefault="002C7A06" w:rsidP="00242C0F">
            <w:r>
              <w:t>Atlantique</w:t>
            </w:r>
          </w:p>
        </w:tc>
        <w:tc>
          <w:tcPr>
            <w:tcW w:w="3990" w:type="dxa"/>
          </w:tcPr>
          <w:p w14:paraId="2C69FDED" w14:textId="1FAA7B37" w:rsidR="002C7A06" w:rsidRPr="0032190F" w:rsidRDefault="002C7A06" w:rsidP="00242C0F">
            <w:pPr>
              <w:rPr>
                <w:lang w:val="fr-FR"/>
              </w:rPr>
            </w:pPr>
            <w:r w:rsidRPr="0032190F">
              <w:rPr>
                <w:lang w:val="fr-FR"/>
              </w:rPr>
              <w:t>prédominence des pollens de conifères (</w:t>
            </w:r>
            <w:r w:rsidRPr="009722A6">
              <w:rPr>
                <w:i/>
                <w:iCs/>
                <w:lang w:val="fr-FR"/>
              </w:rPr>
              <w:t>Pinus, Abies</w:t>
            </w:r>
            <w:r w:rsidRPr="0032190F">
              <w:rPr>
                <w:lang w:val="fr-FR"/>
              </w:rPr>
              <w:t xml:space="preserve">). </w:t>
            </w:r>
            <w:hyperlink r:id="rId10051" w:anchor="Eco_Larix" w:history="1">
              <w:r w:rsidR="009722A6" w:rsidRPr="0032190F">
                <w:rPr>
                  <w:rStyle w:val="Hyperlink"/>
                  <w:i/>
                  <w:lang w:val="fr-FR"/>
                </w:rPr>
                <w:t>Larix</w:t>
              </w:r>
            </w:hyperlink>
            <w:r w:rsidR="009722A6">
              <w:rPr>
                <w:rStyle w:val="Hyperlink"/>
                <w:i/>
                <w:lang w:val="fr-FR"/>
              </w:rPr>
              <w:t xml:space="preserve"> </w:t>
            </w:r>
            <w:r w:rsidRPr="0032190F">
              <w:rPr>
                <w:lang w:val="fr-FR"/>
              </w:rPr>
              <w:t xml:space="preserve">et </w:t>
            </w:r>
            <w:r w:rsidRPr="009722A6">
              <w:rPr>
                <w:i/>
                <w:iCs/>
                <w:lang w:val="fr-FR"/>
              </w:rPr>
              <w:t>Picea</w:t>
            </w:r>
            <w:r w:rsidRPr="0032190F">
              <w:rPr>
                <w:lang w:val="fr-FR"/>
              </w:rPr>
              <w:t xml:space="preserve"> présents en petite quantité. Qlq taxons des étages collinéens thermophiles (</w:t>
            </w:r>
            <w:r w:rsidRPr="009722A6">
              <w:rPr>
                <w:i/>
                <w:iCs/>
                <w:lang w:val="fr-FR"/>
              </w:rPr>
              <w:t>Quercus, Ulmus, Tilia,etc.</w:t>
            </w:r>
            <w:r w:rsidRPr="0032190F">
              <w:rPr>
                <w:lang w:val="fr-FR"/>
              </w:rPr>
              <w:t>)</w:t>
            </w:r>
          </w:p>
        </w:tc>
        <w:tc>
          <w:tcPr>
            <w:tcW w:w="2700" w:type="dxa"/>
          </w:tcPr>
          <w:p w14:paraId="793F3566" w14:textId="77777777" w:rsidR="002C7A06" w:rsidRDefault="002C7A06" w:rsidP="00242C0F">
            <w:r>
              <w:t xml:space="preserve">Bln-3133 : 6290 </w:t>
            </w:r>
            <w:r w:rsidRPr="00DB5974">
              <w:rPr>
                <w:rFonts w:ascii="Arial" w:hAnsi="Arial" w:cs="Arial"/>
              </w:rPr>
              <w:t>±</w:t>
            </w:r>
            <w:r>
              <w:t>60 BP</w:t>
            </w:r>
          </w:p>
        </w:tc>
      </w:tr>
      <w:tr w:rsidR="002C7A06" w14:paraId="1EB0FF17" w14:textId="77777777" w:rsidTr="009722A6">
        <w:tc>
          <w:tcPr>
            <w:tcW w:w="1230" w:type="dxa"/>
            <w:vAlign w:val="center"/>
          </w:tcPr>
          <w:p w14:paraId="1095A4E6" w14:textId="0EFE39A8" w:rsidR="002C7A06" w:rsidRDefault="00000000" w:rsidP="00242C0F">
            <w:hyperlink r:id="rId10052" w:anchor="Tab_Subboreal" w:history="1">
              <w:r w:rsidR="00206E7B" w:rsidRPr="00E11A48">
                <w:rPr>
                  <w:rStyle w:val="Hyperlink"/>
                </w:rPr>
                <w:t>Subboréal</w:t>
              </w:r>
            </w:hyperlink>
            <w:r w:rsidR="00557EAE">
              <w:t>(</w:t>
            </w:r>
            <w:r w:rsidR="002C7A06">
              <w:t>~ IIIe millénaire</w:t>
            </w:r>
            <w:r w:rsidR="00557EAE">
              <w:t>)</w:t>
            </w:r>
          </w:p>
        </w:tc>
        <w:tc>
          <w:tcPr>
            <w:tcW w:w="3990" w:type="dxa"/>
          </w:tcPr>
          <w:p w14:paraId="57E3CED7" w14:textId="5FAFD8E5" w:rsidR="002C7A06" w:rsidRDefault="002C7A06" w:rsidP="00242C0F">
            <w:r w:rsidRPr="0032190F">
              <w:rPr>
                <w:lang w:val="fr-FR"/>
              </w:rPr>
              <w:t xml:space="preserve">réduction d’Abies en faveur surtout de </w:t>
            </w:r>
            <w:hyperlink r:id="rId10053" w:anchor="Eco_Pinus" w:history="1">
              <w:r w:rsidRPr="0032190F">
                <w:rPr>
                  <w:rStyle w:val="Hyperlink"/>
                  <w:lang w:val="fr-FR"/>
                </w:rPr>
                <w:t>Pinus</w:t>
              </w:r>
            </w:hyperlink>
            <w:r w:rsidRPr="0032190F">
              <w:rPr>
                <w:lang w:val="fr-FR"/>
              </w:rPr>
              <w:t xml:space="preserve"> et Picea. </w:t>
            </w:r>
            <w:r>
              <w:t>Puis expansion rapide des pelouses subalpines.</w:t>
            </w:r>
          </w:p>
        </w:tc>
        <w:tc>
          <w:tcPr>
            <w:tcW w:w="2700" w:type="dxa"/>
          </w:tcPr>
          <w:p w14:paraId="5982EC4A" w14:textId="77777777" w:rsidR="002C7A06" w:rsidRPr="002C7A06" w:rsidRDefault="002C7A06" w:rsidP="00242C0F">
            <w:r w:rsidRPr="002C7A06">
              <w:t>Bln-3134 : 4430± 60 BP</w:t>
            </w:r>
          </w:p>
          <w:p w14:paraId="0EAFB917" w14:textId="77777777" w:rsidR="002C7A06" w:rsidRPr="002C7A06" w:rsidRDefault="002C7A06" w:rsidP="00242C0F">
            <w:r w:rsidRPr="002C7A06">
              <w:t>Bln-3205 : 4360± 50 BP</w:t>
            </w:r>
          </w:p>
          <w:p w14:paraId="065C518B" w14:textId="77777777" w:rsidR="002C7A06" w:rsidRDefault="002C7A06" w:rsidP="00242C0F"/>
        </w:tc>
      </w:tr>
    </w:tbl>
    <w:p w14:paraId="0736D4AC" w14:textId="77777777" w:rsidR="002C7A06" w:rsidRDefault="002C7A06" w:rsidP="00242C0F">
      <w:r>
        <w:t>(BIB 764 p. 54)</w:t>
      </w:r>
    </w:p>
    <w:p w14:paraId="5D89909E" w14:textId="77777777" w:rsidR="002C7A06" w:rsidRDefault="002C7A06" w:rsidP="00242C0F"/>
    <w:p w14:paraId="017DD7D7" w14:textId="77777777" w:rsidR="002C7A06" w:rsidRPr="0032190F" w:rsidRDefault="002C7A06" w:rsidP="00242C0F">
      <w:pPr>
        <w:rPr>
          <w:lang w:val="fr-FR"/>
        </w:rPr>
      </w:pPr>
      <w:r w:rsidRPr="0032190F">
        <w:rPr>
          <w:lang w:val="fr-FR"/>
        </w:rPr>
        <w:t>Avec l’extansion des pelouses, la limite supérieure de la forêt semble descendre d’</w:t>
      </w:r>
      <w:r w:rsidR="00EC081B" w:rsidRPr="0032190F">
        <w:rPr>
          <w:lang w:val="fr-FR"/>
        </w:rPr>
        <w:t>à</w:t>
      </w:r>
      <w:r w:rsidRPr="0032190F">
        <w:rPr>
          <w:lang w:val="fr-FR"/>
        </w:rPr>
        <w:t xml:space="preserve"> peu près </w:t>
      </w:r>
      <w:smartTag w:uri="urn:schemas-microsoft-com:office:smarttags" w:element="metricconverter">
        <w:smartTagPr>
          <w:attr w:name="ProductID" w:val="200 m"/>
        </w:smartTagPr>
        <w:r w:rsidRPr="0032190F">
          <w:rPr>
            <w:lang w:val="fr-FR"/>
          </w:rPr>
          <w:t>200 m</w:t>
        </w:r>
      </w:smartTag>
      <w:r w:rsidRPr="0032190F">
        <w:rPr>
          <w:lang w:val="fr-FR"/>
        </w:rPr>
        <w:t xml:space="preserve">. </w:t>
      </w:r>
      <w:r w:rsidR="0057239F" w:rsidRPr="0032190F">
        <w:rPr>
          <w:lang w:val="fr-FR"/>
        </w:rPr>
        <w:t>(BIB 764 p. 54)</w:t>
      </w:r>
    </w:p>
    <w:p w14:paraId="53CE0FCC" w14:textId="77777777" w:rsidR="00457C65" w:rsidRPr="0032190F" w:rsidRDefault="00457C65" w:rsidP="00242C0F">
      <w:pPr>
        <w:rPr>
          <w:lang w:val="fr-FR"/>
        </w:rPr>
      </w:pPr>
    </w:p>
    <w:p w14:paraId="2340E3E6" w14:textId="77777777" w:rsidR="00AA458B" w:rsidRPr="0032190F" w:rsidRDefault="00AA458B" w:rsidP="00426FF9">
      <w:pPr>
        <w:pStyle w:val="Heading1"/>
      </w:pPr>
      <w:r w:rsidRPr="0032190F">
        <w:t>LAUZES (Col des)</w:t>
      </w:r>
    </w:p>
    <w:p w14:paraId="0B73A4E2" w14:textId="77777777" w:rsidR="00AA458B" w:rsidRPr="0032190F" w:rsidRDefault="00AA458B" w:rsidP="00242C0F">
      <w:pPr>
        <w:rPr>
          <w:lang w:val="fr-FR"/>
        </w:rPr>
      </w:pPr>
    </w:p>
    <w:p w14:paraId="6E8919A9" w14:textId="2A32294B" w:rsidR="00AA458B" w:rsidRPr="0032190F" w:rsidRDefault="00AA458B" w:rsidP="00242C0F">
      <w:pPr>
        <w:rPr>
          <w:lang w:val="fr-FR"/>
        </w:rPr>
      </w:pPr>
      <w:r w:rsidRPr="0032190F">
        <w:rPr>
          <w:lang w:val="fr-FR"/>
        </w:rPr>
        <w:t>Le col des Lauzes (1784m), dans le Parc national des Écrins (</w:t>
      </w:r>
      <w:hyperlink r:id="rId10054" w:anchor="Sit_Ubaye_Vallee" w:history="1">
        <w:r w:rsidRPr="0032190F">
          <w:rPr>
            <w:rStyle w:val="Hyperlink"/>
            <w:lang w:val="fr-FR"/>
          </w:rPr>
          <w:t>Ubaye</w:t>
        </w:r>
      </w:hyperlink>
      <w:r w:rsidRPr="0032190F">
        <w:rPr>
          <w:lang w:val="fr-FR"/>
        </w:rPr>
        <w:t>), à proximité de Fressinières</w:t>
      </w:r>
      <w:r w:rsidR="0098459A" w:rsidRPr="0032190F">
        <w:rPr>
          <w:lang w:val="fr-FR"/>
        </w:rPr>
        <w:t xml:space="preserve">et du bassin de la Durance, </w:t>
      </w:r>
      <w:r w:rsidRPr="0032190F">
        <w:rPr>
          <w:lang w:val="fr-FR"/>
        </w:rPr>
        <w:t>montre un léger impact humain vers 2500-3000 cal BP (Beaulieu, Goeury fig. 1) (soit âge du Fer).</w:t>
      </w:r>
    </w:p>
    <w:p w14:paraId="1CAA6501" w14:textId="77777777" w:rsidR="0098459A" w:rsidRPr="0032190F" w:rsidRDefault="0098459A" w:rsidP="00242C0F">
      <w:pPr>
        <w:rPr>
          <w:lang w:val="fr-FR"/>
        </w:rPr>
      </w:pPr>
    </w:p>
    <w:p w14:paraId="4FF18D89" w14:textId="77777777" w:rsidR="0098459A" w:rsidRPr="0032190F" w:rsidRDefault="0098459A" w:rsidP="00426FF9">
      <w:pPr>
        <w:pStyle w:val="Heading1"/>
      </w:pPr>
      <w:r w:rsidRPr="0032190F">
        <w:t>PLAINE ALPE</w:t>
      </w:r>
    </w:p>
    <w:p w14:paraId="00CFA720" w14:textId="77777777" w:rsidR="0098459A" w:rsidRPr="0032190F" w:rsidRDefault="0098459A" w:rsidP="00242C0F">
      <w:pPr>
        <w:rPr>
          <w:lang w:val="fr-FR"/>
        </w:rPr>
      </w:pPr>
      <w:r w:rsidRPr="0032190F">
        <w:rPr>
          <w:lang w:val="fr-FR"/>
        </w:rPr>
        <w:br/>
        <w:t xml:space="preserve">La tourbière de Plaine Alpe (1850 m)est </w:t>
      </w:r>
      <w:r w:rsidR="002214CD" w:rsidRPr="0032190F">
        <w:rPr>
          <w:lang w:val="fr-FR"/>
        </w:rPr>
        <w:t>située à proximité de Briançon, dans la basse vallée de la Guisaine, à proximité de la tourbière de Pré Rond (BIB 1642). Elle montre une anthropisation discrète vers 4000-4500 calBP (2000-2500 cal BC) (Beaulieu Goeury 2004 fig. 1).</w:t>
      </w:r>
    </w:p>
    <w:p w14:paraId="394B2EBF" w14:textId="77777777" w:rsidR="002214CD" w:rsidRPr="0032190F" w:rsidRDefault="002214CD" w:rsidP="00242C0F">
      <w:pPr>
        <w:rPr>
          <w:lang w:val="fr-FR"/>
        </w:rPr>
      </w:pPr>
    </w:p>
    <w:p w14:paraId="144D311A" w14:textId="77777777" w:rsidR="002214CD" w:rsidRPr="0032190F" w:rsidRDefault="002214CD" w:rsidP="00426FF9">
      <w:pPr>
        <w:pStyle w:val="Heading1"/>
      </w:pPr>
      <w:r w:rsidRPr="0032190F">
        <w:t>Pré Rond</w:t>
      </w:r>
    </w:p>
    <w:p w14:paraId="70617DF8" w14:textId="77777777" w:rsidR="001F0773" w:rsidRPr="0032190F" w:rsidRDefault="001F0773" w:rsidP="00242C0F">
      <w:pPr>
        <w:rPr>
          <w:lang w:val="fr-FR"/>
        </w:rPr>
      </w:pPr>
    </w:p>
    <w:p w14:paraId="672A96E4" w14:textId="77777777" w:rsidR="002214CD" w:rsidRPr="0032190F" w:rsidRDefault="002214CD" w:rsidP="00242C0F">
      <w:pPr>
        <w:rPr>
          <w:lang w:val="fr-FR"/>
        </w:rPr>
      </w:pPr>
      <w:r w:rsidRPr="0032190F">
        <w:rPr>
          <w:lang w:val="fr-FR"/>
        </w:rPr>
        <w:t>La tourbière de Pré Rond (1800 m) est située à proximité de Briançon, dans la basse vallée de la Guisaine, à proximité de la tourbière de Plaine Alpe (BIB 1642).</w:t>
      </w:r>
    </w:p>
    <w:p w14:paraId="67EB9625" w14:textId="77777777" w:rsidR="002214CD" w:rsidRPr="0032190F" w:rsidRDefault="002214CD" w:rsidP="00242C0F">
      <w:pPr>
        <w:rPr>
          <w:lang w:val="fr-FR"/>
        </w:rPr>
      </w:pPr>
    </w:p>
    <w:p w14:paraId="53EC0A2B" w14:textId="77777777" w:rsidR="00AB23A2" w:rsidRPr="0032190F" w:rsidRDefault="00AB23A2" w:rsidP="00426FF9">
      <w:pPr>
        <w:pStyle w:val="Heading1"/>
      </w:pPr>
      <w:bookmarkStart w:id="4105" w:name="Sit_Lauzons"/>
      <w:r w:rsidRPr="0032190F">
        <w:t>LAUZON</w:t>
      </w:r>
      <w:r w:rsidR="00571B94" w:rsidRPr="0032190F">
        <w:t>S</w:t>
      </w:r>
      <w:r w:rsidRPr="0032190F">
        <w:t xml:space="preserve"> (Cabane du lac de</w:t>
      </w:r>
      <w:r w:rsidR="00571B94" w:rsidRPr="0032190F">
        <w:t>s</w:t>
      </w:r>
      <w:r w:rsidRPr="0032190F">
        <w:t>)</w:t>
      </w:r>
    </w:p>
    <w:bookmarkEnd w:id="4105"/>
    <w:p w14:paraId="214EEFB6" w14:textId="77777777" w:rsidR="00AB23A2" w:rsidRPr="0032190F" w:rsidRDefault="00AB23A2" w:rsidP="00242C0F">
      <w:pPr>
        <w:rPr>
          <w:lang w:val="fr-FR"/>
        </w:rPr>
      </w:pPr>
    </w:p>
    <w:p w14:paraId="6C4ED5A8" w14:textId="6430A143" w:rsidR="008B4C13" w:rsidRPr="0032190F" w:rsidRDefault="00AB23A2" w:rsidP="00242C0F">
      <w:pPr>
        <w:jc w:val="both"/>
        <w:rPr>
          <w:lang w:val="fr-FR"/>
        </w:rPr>
      </w:pPr>
      <w:r w:rsidRPr="0032190F">
        <w:rPr>
          <w:lang w:val="fr-FR"/>
        </w:rPr>
        <w:t>Dans la cabane du l</w:t>
      </w:r>
      <w:r w:rsidR="001A23DD" w:rsidRPr="0032190F">
        <w:rPr>
          <w:lang w:val="fr-FR"/>
        </w:rPr>
        <w:t>ac de</w:t>
      </w:r>
      <w:r w:rsidR="00571B94" w:rsidRPr="0032190F">
        <w:rPr>
          <w:lang w:val="fr-FR"/>
        </w:rPr>
        <w:t>s</w:t>
      </w:r>
      <w:r w:rsidR="001A23DD" w:rsidRPr="0032190F">
        <w:rPr>
          <w:lang w:val="fr-FR"/>
        </w:rPr>
        <w:t xml:space="preserve"> Lauzon</w:t>
      </w:r>
      <w:r w:rsidR="00571B94" w:rsidRPr="0032190F">
        <w:rPr>
          <w:lang w:val="fr-FR"/>
        </w:rPr>
        <w:t>s</w:t>
      </w:r>
      <w:r w:rsidR="003E2603">
        <w:rPr>
          <w:lang w:val="fr-FR"/>
        </w:rPr>
        <w:t xml:space="preserve"> </w:t>
      </w:r>
      <w:r w:rsidR="00571B94" w:rsidRPr="0032190F">
        <w:rPr>
          <w:lang w:val="fr-FR"/>
        </w:rPr>
        <w:t>(</w:t>
      </w:r>
      <w:smartTag w:uri="urn:schemas-microsoft-com:office:smarttags" w:element="metricconverter">
        <w:smartTagPr>
          <w:attr w:name="ProductID" w:val="2150 m"/>
        </w:smartTagPr>
        <w:r w:rsidR="00571B94" w:rsidRPr="0032190F">
          <w:rPr>
            <w:lang w:val="fr-FR"/>
          </w:rPr>
          <w:t>2150 m</w:t>
        </w:r>
      </w:smartTag>
      <w:r w:rsidR="00571B94" w:rsidRPr="0032190F">
        <w:rPr>
          <w:lang w:val="fr-FR"/>
        </w:rPr>
        <w:t>, Hautes-Alpes)</w:t>
      </w:r>
      <w:r w:rsidR="00F87F85" w:rsidRPr="0032190F">
        <w:rPr>
          <w:lang w:val="fr-FR"/>
        </w:rPr>
        <w:t>, près de Lus-la-Croix-Haute,</w:t>
      </w:r>
      <w:r w:rsidRPr="0032190F">
        <w:rPr>
          <w:lang w:val="fr-FR"/>
        </w:rPr>
        <w:t xml:space="preserve"> un sondage a été effectué et a été étudié du point de vue paléoenvironnemental</w:t>
      </w:r>
      <w:r w:rsidR="00F87F85" w:rsidRPr="0032190F">
        <w:rPr>
          <w:lang w:val="fr-FR"/>
        </w:rPr>
        <w:t>. L’analyse réalisée par Argant</w:t>
      </w:r>
      <w:r w:rsidRPr="0032190F">
        <w:rPr>
          <w:lang w:val="fr-FR"/>
        </w:rPr>
        <w:t xml:space="preserve"> et Bintz atteste clairement d’une fréquentation pastorale </w:t>
      </w:r>
      <w:r w:rsidR="00B67062" w:rsidRPr="0032190F">
        <w:rPr>
          <w:lang w:val="fr-FR"/>
        </w:rPr>
        <w:t xml:space="preserve">[anthropisation] </w:t>
      </w:r>
      <w:r w:rsidRPr="0032190F">
        <w:rPr>
          <w:lang w:val="fr-FR"/>
        </w:rPr>
        <w:t xml:space="preserve">au </w:t>
      </w:r>
      <w:hyperlink r:id="rId10055" w:anchor="Cul_Bronze_Ancien" w:history="1">
        <w:r w:rsidRPr="0032190F">
          <w:rPr>
            <w:rStyle w:val="Hyperlink"/>
            <w:lang w:val="fr-FR"/>
          </w:rPr>
          <w:t>B</w:t>
        </w:r>
        <w:r w:rsidR="00E9539C">
          <w:rPr>
            <w:rStyle w:val="Hyperlink"/>
            <w:lang w:val="fr-FR"/>
          </w:rPr>
          <w:t>A</w:t>
        </w:r>
      </w:hyperlink>
      <w:r w:rsidRPr="0032190F">
        <w:rPr>
          <w:lang w:val="fr-FR"/>
        </w:rPr>
        <w:t xml:space="preserve">, par ailleurs une ouverture du milieu avait déjà débutée au </w:t>
      </w:r>
      <w:hyperlink r:id="rId10056" w:anchor="Cul_Neo_Final" w:history="1">
        <w:r w:rsidR="00C932F7" w:rsidRPr="0032190F">
          <w:rPr>
            <w:rStyle w:val="Hyperlink"/>
            <w:lang w:val="fr-FR"/>
          </w:rPr>
          <w:t>N</w:t>
        </w:r>
        <w:r w:rsidR="00E9539C">
          <w:rPr>
            <w:rStyle w:val="Hyperlink"/>
            <w:lang w:val="fr-FR"/>
          </w:rPr>
          <w:t>F</w:t>
        </w:r>
      </w:hyperlink>
      <w:r w:rsidR="00E9539C" w:rsidRPr="00E9539C">
        <w:rPr>
          <w:rStyle w:val="Hyperlink"/>
          <w:color w:val="auto"/>
          <w:u w:val="none"/>
          <w:lang w:val="fr-FR"/>
        </w:rPr>
        <w:t xml:space="preserve"> </w:t>
      </w:r>
      <w:r w:rsidRPr="0032190F">
        <w:rPr>
          <w:lang w:val="fr-FR"/>
        </w:rPr>
        <w:t>(Alexandre Morin, Régis Picavet et collaborateurs</w:t>
      </w:r>
      <w:r w:rsidR="000A68FD" w:rsidRPr="0032190F">
        <w:rPr>
          <w:lang w:val="fr-FR"/>
        </w:rPr>
        <w:t xml:space="preserve"> 2008</w:t>
      </w:r>
      <w:r w:rsidRPr="0032190F">
        <w:rPr>
          <w:lang w:val="fr-FR"/>
        </w:rPr>
        <w:t>)</w:t>
      </w:r>
      <w:r w:rsidR="008B4C13" w:rsidRPr="0032190F">
        <w:rPr>
          <w:lang w:val="fr-FR"/>
        </w:rPr>
        <w:t>. Elle serait datée de 2050-1500 cal BC (Florence Mocci, Stéfan Tzortzis, Kevin Walsh, Brigitte Talon, Mona Court-Picon, Josep-Maria Palet-Martinez, Suzi Richer, Céline Bressy, Vincet Dumas</w:t>
      </w:r>
      <w:r w:rsidR="000A68FD" w:rsidRPr="0032190F">
        <w:rPr>
          <w:lang w:val="fr-FR"/>
        </w:rPr>
        <w:t xml:space="preserve"> 2008</w:t>
      </w:r>
      <w:r w:rsidR="008B4C13" w:rsidRPr="0032190F">
        <w:rPr>
          <w:lang w:val="fr-FR"/>
        </w:rPr>
        <w:t>)</w:t>
      </w:r>
    </w:p>
    <w:p w14:paraId="2767853E" w14:textId="77777777" w:rsidR="0042142D" w:rsidRPr="0032190F" w:rsidRDefault="0042142D" w:rsidP="00242C0F">
      <w:pPr>
        <w:jc w:val="both"/>
        <w:rPr>
          <w:lang w:val="fr-FR"/>
        </w:rPr>
      </w:pPr>
    </w:p>
    <w:p w14:paraId="496F7510" w14:textId="77777777" w:rsidR="0042142D" w:rsidRPr="0042142D" w:rsidRDefault="0042142D" w:rsidP="00242C0F">
      <w:pPr>
        <w:jc w:val="both"/>
        <w:rPr>
          <w:lang w:val="en-GB"/>
        </w:rPr>
      </w:pPr>
      <w:r w:rsidRPr="0042142D">
        <w:rPr>
          <w:lang w:val="en-GB"/>
        </w:rPr>
        <w:t>Next to Lus-la-Croix-Haute (Southern Alps, Drôme, France), Lake Lauzon is located in a small basin 1980 m above sea lev</w:t>
      </w:r>
      <w:r>
        <w:rPr>
          <w:lang w:val="en-GB"/>
        </w:rPr>
        <w:t xml:space="preserve">el, </w:t>
      </w:r>
      <w:r w:rsidRPr="0042142D">
        <w:rPr>
          <w:lang w:val="en-GB"/>
        </w:rPr>
        <w:t>500 m above the actual timberline, in the middle of typical sub-alpine grasslands</w:t>
      </w:r>
      <w:r>
        <w:rPr>
          <w:lang w:val="en-GB"/>
        </w:rPr>
        <w:t xml:space="preserve"> (…). </w:t>
      </w:r>
      <w:r w:rsidRPr="0042142D">
        <w:rPr>
          <w:lang w:val="en-GB"/>
        </w:rPr>
        <w:t xml:space="preserve">The pollen analysis reveals the presence of a thriving forest vegetation dominated by </w:t>
      </w:r>
      <w:r w:rsidRPr="0042142D">
        <w:rPr>
          <w:i/>
          <w:iCs/>
          <w:lang w:val="en-GB"/>
        </w:rPr>
        <w:t>Abies</w:t>
      </w:r>
      <w:r w:rsidRPr="0042142D">
        <w:rPr>
          <w:lang w:val="en-GB"/>
        </w:rPr>
        <w:t xml:space="preserve">, and the first signs of human activity near the lake and its nearby basins in the Atlantic period. These signs become more pronounced during the Sub-boreal period from 5450 cal. BP on, with the clear presence of cereal and weed pollen. This evolution is totally confirmed by the non-pollen palynomorphs. Since the Neolithic, every time pollen analysis points to clearings or cultivation, the non-pollen palynomorphs indicate that man has burnt the vegetation to obtain openings (occurrence of </w:t>
      </w:r>
      <w:r w:rsidRPr="0042142D">
        <w:rPr>
          <w:i/>
          <w:iCs/>
          <w:lang w:val="en-GB"/>
        </w:rPr>
        <w:t>Chaetomium</w:t>
      </w:r>
      <w:r>
        <w:rPr>
          <w:lang w:val="en-GB"/>
        </w:rPr>
        <w:t xml:space="preserve"> sp.)(BIB 1644).</w:t>
      </w:r>
    </w:p>
    <w:p w14:paraId="53EAC2F9" w14:textId="77777777" w:rsidR="00AB23A2" w:rsidRPr="0042142D" w:rsidRDefault="00AB23A2" w:rsidP="00242C0F">
      <w:pPr>
        <w:rPr>
          <w:lang w:val="en-GB"/>
        </w:rPr>
      </w:pPr>
    </w:p>
    <w:p w14:paraId="7046B454" w14:textId="77777777" w:rsidR="00A54B73" w:rsidRPr="0032190F" w:rsidRDefault="00A54B73" w:rsidP="00242C0F">
      <w:pPr>
        <w:pStyle w:val="Heading2"/>
      </w:pPr>
      <w:r w:rsidRPr="0032190F">
        <w:t>Palynologie</w:t>
      </w:r>
    </w:p>
    <w:p w14:paraId="6380ED9B" w14:textId="77777777" w:rsidR="00A54B73" w:rsidRPr="0032190F" w:rsidRDefault="00A54B73" w:rsidP="00242C0F">
      <w:pPr>
        <w:rPr>
          <w:lang w:val="fr-FR"/>
        </w:rPr>
      </w:pPr>
    </w:p>
    <w:p w14:paraId="64282D25" w14:textId="77777777" w:rsidR="00B35162" w:rsidRPr="0032190F" w:rsidRDefault="00B35162" w:rsidP="00242C0F">
      <w:pPr>
        <w:rPr>
          <w:lang w:val="fr-FR"/>
        </w:rPr>
      </w:pPr>
      <w:r w:rsidRPr="0032190F">
        <w:rPr>
          <w:lang w:val="fr-FR"/>
        </w:rPr>
        <w:t>Les apports palynologiques montre une probable occupation du lieu dès le Néolithique ancien et un ralentissement des activités pastorales au début du Subboréal (SS BIB)</w:t>
      </w:r>
    </w:p>
    <w:p w14:paraId="7458DC79" w14:textId="77777777" w:rsidR="00B35162" w:rsidRPr="0032190F" w:rsidRDefault="00B35162" w:rsidP="00242C0F">
      <w:pPr>
        <w:rPr>
          <w:lang w:val="fr-FR"/>
        </w:rPr>
      </w:pPr>
    </w:p>
    <w:p w14:paraId="100F0DB7" w14:textId="77777777" w:rsidR="00B35162" w:rsidRPr="0032190F" w:rsidRDefault="00B35162" w:rsidP="00242C0F">
      <w:pPr>
        <w:pStyle w:val="Heading3"/>
        <w:spacing w:line="240" w:lineRule="auto"/>
      </w:pPr>
      <w:r w:rsidRPr="0032190F">
        <w:t>LA4a :</w:t>
      </w:r>
    </w:p>
    <w:p w14:paraId="2C8DCD6B" w14:textId="22AF8E68" w:rsidR="00B35162" w:rsidRPr="0032190F" w:rsidRDefault="00B35162" w:rsidP="00242C0F">
      <w:pPr>
        <w:rPr>
          <w:lang w:val="fr-FR"/>
        </w:rPr>
      </w:pPr>
      <w:r w:rsidRPr="0032190F">
        <w:rPr>
          <w:lang w:val="fr-FR"/>
        </w:rPr>
        <w:t xml:space="preserve">Les prairies piquetées de </w:t>
      </w:r>
      <w:hyperlink r:id="rId10057" w:anchor="Eco_Juniperus" w:history="1">
        <w:r w:rsidRPr="0032190F">
          <w:rPr>
            <w:rStyle w:val="Hyperlink"/>
            <w:i/>
            <w:lang w:val="fr-FR"/>
          </w:rPr>
          <w:t>Juniperus</w:t>
        </w:r>
      </w:hyperlink>
      <w:r w:rsidRPr="0032190F">
        <w:rPr>
          <w:lang w:val="fr-FR"/>
        </w:rPr>
        <w:t xml:space="preserve"> se sont probablement développées sous l’influence pastorale (vers 5200-5600 cal BC) (Mona Court Picon 2007)</w:t>
      </w:r>
    </w:p>
    <w:p w14:paraId="570E5497" w14:textId="77777777" w:rsidR="00B35162" w:rsidRPr="0032190F" w:rsidRDefault="00B35162" w:rsidP="00242C0F">
      <w:pPr>
        <w:rPr>
          <w:lang w:val="fr-FR"/>
        </w:rPr>
      </w:pPr>
    </w:p>
    <w:p w14:paraId="5BD01313" w14:textId="77777777" w:rsidR="00A54B73" w:rsidRPr="0032190F" w:rsidRDefault="00B35162" w:rsidP="00242C0F">
      <w:pPr>
        <w:pStyle w:val="Heading3"/>
        <w:spacing w:line="240" w:lineRule="auto"/>
      </w:pPr>
      <w:r w:rsidRPr="0032190F">
        <w:t xml:space="preserve">LA5a : </w:t>
      </w:r>
    </w:p>
    <w:p w14:paraId="5878A128" w14:textId="78D397A2" w:rsidR="00B35162" w:rsidRPr="0032190F" w:rsidRDefault="00B35162" w:rsidP="00242C0F">
      <w:pPr>
        <w:jc w:val="both"/>
        <w:rPr>
          <w:lang w:val="fr-FR"/>
        </w:rPr>
      </w:pPr>
      <w:r w:rsidRPr="0032190F">
        <w:rPr>
          <w:lang w:val="fr-FR"/>
        </w:rPr>
        <w:t xml:space="preserve">Début du </w:t>
      </w:r>
      <w:hyperlink r:id="rId10058" w:anchor="Text_Subboreal" w:history="1">
        <w:r w:rsidRPr="0032190F">
          <w:rPr>
            <w:rStyle w:val="Hyperlink"/>
            <w:lang w:val="fr-FR"/>
          </w:rPr>
          <w:t>Subboréal</w:t>
        </w:r>
      </w:hyperlink>
      <w:r w:rsidRPr="0032190F">
        <w:rPr>
          <w:lang w:val="fr-FR"/>
        </w:rPr>
        <w:t xml:space="preserve"> (ca. 3800 cal BC)</w:t>
      </w:r>
      <w:r w:rsidR="002F394D" w:rsidRPr="0032190F">
        <w:rPr>
          <w:lang w:val="fr-FR"/>
        </w:rPr>
        <w:t xml:space="preserve">. </w:t>
      </w:r>
      <w:r w:rsidRPr="0032190F">
        <w:rPr>
          <w:lang w:val="fr-FR"/>
        </w:rPr>
        <w:t xml:space="preserve">Extension des </w:t>
      </w:r>
      <w:hyperlink r:id="rId10059" w:anchor="Eco_Alnus" w:history="1">
        <w:r w:rsidRPr="0032190F">
          <w:rPr>
            <w:rStyle w:val="Hyperlink"/>
            <w:lang w:val="fr-FR"/>
          </w:rPr>
          <w:t>aulnes</w:t>
        </w:r>
      </w:hyperlink>
      <w:r w:rsidRPr="0032190F">
        <w:rPr>
          <w:lang w:val="fr-FR"/>
        </w:rPr>
        <w:t xml:space="preserve"> qui a été certainement favorisée par une augmentation des précipitations. </w:t>
      </w:r>
      <w:r w:rsidR="00D30490" w:rsidRPr="0032190F">
        <w:rPr>
          <w:lang w:val="fr-FR"/>
        </w:rPr>
        <w:t xml:space="preserve">Un ralentissement des activités agropastorales est perceptible dans les zones LA5b et LA6a, avec une période de complète déprise vers </w:t>
      </w:r>
      <w:smartTag w:uri="urn:schemas-microsoft-com:office:smarttags" w:element="metricconverter">
        <w:smartTagPr>
          <w:attr w:name="ProductID" w:val="65 cm"/>
        </w:smartTagPr>
        <w:r w:rsidR="00D30490" w:rsidRPr="0032190F">
          <w:rPr>
            <w:lang w:val="fr-FR"/>
          </w:rPr>
          <w:t>65 cm</w:t>
        </w:r>
      </w:smartTag>
      <w:r w:rsidR="00D30490" w:rsidRPr="0032190F">
        <w:rPr>
          <w:lang w:val="fr-FR"/>
        </w:rPr>
        <w:t>. La courbe âge/profondeur et la datation radiocarbone obtenue aux niveaux 60-</w:t>
      </w:r>
      <w:smartTag w:uri="urn:schemas-microsoft-com:office:smarttags" w:element="metricconverter">
        <w:smartTagPr>
          <w:attr w:name="ProductID" w:val="61 cm"/>
        </w:smartTagPr>
        <w:r w:rsidR="00D30490" w:rsidRPr="0032190F">
          <w:rPr>
            <w:lang w:val="fr-FR"/>
          </w:rPr>
          <w:t>61 cm</w:t>
        </w:r>
      </w:smartTag>
      <w:r w:rsidR="00D30490" w:rsidRPr="0032190F">
        <w:rPr>
          <w:lang w:val="fr-FR"/>
        </w:rPr>
        <w:t xml:space="preserve"> permettent de faire remonter ce recul anthropique au Néolithique Final et au Chalcolithique. De nombreux marqueurs  agropastoraux disparaissent complètement et une régénération du couvert forestier à l’échelle du vallon d’Isola est observée</w:t>
      </w:r>
      <w:r w:rsidR="009877BB" w:rsidRPr="0032190F">
        <w:rPr>
          <w:lang w:val="fr-FR"/>
        </w:rPr>
        <w:t>. Développement des aulnaies vertes et pinèdes</w:t>
      </w:r>
      <w:r w:rsidRPr="0032190F">
        <w:rPr>
          <w:lang w:val="fr-FR"/>
        </w:rPr>
        <w:t>(Mona Court Picon 2007)</w:t>
      </w:r>
    </w:p>
    <w:p w14:paraId="26CB72E5" w14:textId="77777777" w:rsidR="00A54B73" w:rsidRPr="0032190F" w:rsidRDefault="00A54B73" w:rsidP="00242C0F">
      <w:pPr>
        <w:autoSpaceDE w:val="0"/>
        <w:autoSpaceDN w:val="0"/>
        <w:adjustRightInd w:val="0"/>
        <w:ind w:firstLine="709"/>
        <w:jc w:val="both"/>
        <w:rPr>
          <w:rFonts w:ascii="BookAntiqua" w:hAnsi="BookAntiqua" w:cs="BookAntiqua"/>
          <w:lang w:val="fr-FR"/>
        </w:rPr>
      </w:pPr>
      <w:r w:rsidRPr="0032190F">
        <w:rPr>
          <w:rFonts w:ascii="BookAntiqua" w:hAnsi="BookAntiqua" w:cs="BookAntiqua"/>
          <w:lang w:val="fr-FR"/>
        </w:rPr>
        <w:t>Durant la période du Néolithique Final (phase de Chalain), un déclin de la fréquentation pastorale est mis en évidence au site d’altitude des Lauzons, mais cette même période connaît une multiplication des sites archéologiques d’occupations permanentes.</w:t>
      </w:r>
      <w:r w:rsidRPr="0032190F">
        <w:rPr>
          <w:lang w:val="fr-FR"/>
        </w:rPr>
        <w:t xml:space="preserve"> (Court-Picon 2007 p. 654)</w:t>
      </w:r>
    </w:p>
    <w:p w14:paraId="66037C3A" w14:textId="77777777" w:rsidR="00B35162" w:rsidRPr="0032190F" w:rsidRDefault="00B35162" w:rsidP="00242C0F">
      <w:pPr>
        <w:rPr>
          <w:lang w:val="fr-FR"/>
        </w:rPr>
      </w:pPr>
    </w:p>
    <w:p w14:paraId="2EC1B063" w14:textId="43873C9E" w:rsidR="00BF00E8" w:rsidRPr="0032190F" w:rsidRDefault="00BF00E8" w:rsidP="00242C0F">
      <w:pPr>
        <w:rPr>
          <w:lang w:val="fr-FR"/>
        </w:rPr>
      </w:pPr>
      <w:r w:rsidRPr="0032190F">
        <w:rPr>
          <w:lang w:val="fr-FR"/>
        </w:rPr>
        <w:t>Le petit enclos ovoïde du lac des Lauzons a été interprété comme une cabane suite à la découverte d’un foyer. Le foyer est daté au Bronze ancien/moyen mais 1 couche d’occupation précédente est elle attibuée au Bronze ancien. L’anthracologiqe montre que l’environnement, au Bronze ancien, est celui d’une lande arborée (</w:t>
      </w:r>
      <w:hyperlink r:id="rId10060" w:anchor="Eco_Betula" w:history="1">
        <w:r w:rsidRPr="0032190F">
          <w:rPr>
            <w:rStyle w:val="Hyperlink"/>
            <w:lang w:val="fr-FR"/>
          </w:rPr>
          <w:t>bouleau</w:t>
        </w:r>
      </w:hyperlink>
      <w:r w:rsidRPr="0032190F">
        <w:rPr>
          <w:lang w:val="fr-FR"/>
        </w:rPr>
        <w:t xml:space="preserve"> et pin cembro). Les données polliniques issues de la tourbière à proximité :</w:t>
      </w:r>
    </w:p>
    <w:p w14:paraId="57988E58" w14:textId="77777777" w:rsidR="00BF00E8" w:rsidRPr="0032190F" w:rsidRDefault="00BF00E8" w:rsidP="00242C0F">
      <w:pPr>
        <w:rPr>
          <w:lang w:val="fr-FR"/>
        </w:rPr>
      </w:pPr>
      <w:r w:rsidRPr="0032190F">
        <w:rPr>
          <w:lang w:val="fr-FR"/>
        </w:rPr>
        <w:tab/>
        <w:t>-A partir de la première moitié du 3</w:t>
      </w:r>
      <w:r w:rsidRPr="0032190F">
        <w:rPr>
          <w:vertAlign w:val="superscript"/>
          <w:lang w:val="fr-FR"/>
        </w:rPr>
        <w:t>e</w:t>
      </w:r>
      <w:r w:rsidRPr="0032190F">
        <w:rPr>
          <w:lang w:val="fr-FR"/>
        </w:rPr>
        <w:t xml:space="preserve"> millénaire, les prairies progressent au</w:t>
      </w:r>
      <w:r w:rsidR="00160346" w:rsidRPr="0032190F">
        <w:rPr>
          <w:lang w:val="fr-FR"/>
        </w:rPr>
        <w:t>x</w:t>
      </w:r>
      <w:r w:rsidRPr="0032190F">
        <w:rPr>
          <w:lang w:val="fr-FR"/>
        </w:rPr>
        <w:t xml:space="preserve"> dépens de la </w:t>
      </w:r>
      <w:r w:rsidRPr="0032190F">
        <w:rPr>
          <w:lang w:val="fr-FR"/>
        </w:rPr>
        <w:tab/>
        <w:t xml:space="preserve">forêt </w:t>
      </w:r>
    </w:p>
    <w:p w14:paraId="1299B1A5" w14:textId="77777777" w:rsidR="00BF00E8" w:rsidRPr="0032190F" w:rsidRDefault="00BF00E8" w:rsidP="00242C0F">
      <w:pPr>
        <w:rPr>
          <w:lang w:val="fr-FR"/>
        </w:rPr>
      </w:pPr>
      <w:r w:rsidRPr="0032190F">
        <w:rPr>
          <w:lang w:val="fr-FR"/>
        </w:rPr>
        <w:lastRenderedPageBreak/>
        <w:t>(BIB 976 p. 24-26)</w:t>
      </w:r>
    </w:p>
    <w:p w14:paraId="2D40BB18" w14:textId="77777777" w:rsidR="00BF00E8" w:rsidRPr="0032190F" w:rsidRDefault="00BF00E8" w:rsidP="00242C0F">
      <w:pPr>
        <w:rPr>
          <w:lang w:val="fr-FR"/>
        </w:rPr>
      </w:pPr>
    </w:p>
    <w:p w14:paraId="27564B61" w14:textId="77777777" w:rsidR="00C52E90" w:rsidRPr="0032190F" w:rsidRDefault="00C52E90" w:rsidP="00426FF9">
      <w:pPr>
        <w:pStyle w:val="Heading1"/>
      </w:pPr>
      <w:bookmarkStart w:id="4106" w:name="Sit_Lauzanier"/>
      <w:r w:rsidRPr="0032190F">
        <w:t>LAUZANIER (Site de)</w:t>
      </w:r>
    </w:p>
    <w:bookmarkEnd w:id="4106"/>
    <w:p w14:paraId="3496A2E7" w14:textId="77777777" w:rsidR="00C52E90" w:rsidRPr="0032190F" w:rsidRDefault="00C52E90" w:rsidP="00242C0F">
      <w:pPr>
        <w:rPr>
          <w:lang w:val="fr-FR"/>
        </w:rPr>
      </w:pPr>
    </w:p>
    <w:p w14:paraId="11F44985" w14:textId="77777777" w:rsidR="009D7D40" w:rsidRPr="0032190F" w:rsidRDefault="00842969" w:rsidP="00242C0F">
      <w:pPr>
        <w:jc w:val="both"/>
        <w:rPr>
          <w:lang w:val="fr-FR"/>
        </w:rPr>
      </w:pPr>
      <w:r w:rsidRPr="0032190F">
        <w:rPr>
          <w:lang w:val="fr-FR"/>
        </w:rPr>
        <w:t>Le site pastoral</w:t>
      </w:r>
      <w:r w:rsidR="00C52E90" w:rsidRPr="0032190F">
        <w:rPr>
          <w:lang w:val="fr-FR"/>
        </w:rPr>
        <w:t xml:space="preserve"> de Lauzanier (</w:t>
      </w:r>
      <w:smartTag w:uri="urn:schemas-microsoft-com:office:smarttags" w:element="metricconverter">
        <w:smartTagPr>
          <w:attr w:name="ProductID" w:val="2450 m"/>
        </w:smartTagPr>
        <w:r w:rsidR="00C52E90" w:rsidRPr="0032190F">
          <w:rPr>
            <w:lang w:val="fr-FR"/>
          </w:rPr>
          <w:t>2450 m</w:t>
        </w:r>
      </w:smartTag>
      <w:r w:rsidRPr="0032190F">
        <w:rPr>
          <w:lang w:val="fr-FR"/>
        </w:rPr>
        <w:t>, Larche</w:t>
      </w:r>
      <w:r w:rsidR="00C52E90" w:rsidRPr="0032190F">
        <w:rPr>
          <w:lang w:val="fr-FR"/>
        </w:rPr>
        <w:t>)</w:t>
      </w:r>
      <w:r w:rsidRPr="0032190F">
        <w:rPr>
          <w:lang w:val="fr-FR"/>
        </w:rPr>
        <w:t xml:space="preserve"> dans le massif de l’Ubaye</w:t>
      </w:r>
      <w:r w:rsidR="00457C65" w:rsidRPr="0032190F">
        <w:rPr>
          <w:lang w:val="fr-FR"/>
        </w:rPr>
        <w:t xml:space="preserve"> </w:t>
      </w:r>
      <w:r w:rsidRPr="0032190F">
        <w:rPr>
          <w:lang w:val="fr-FR"/>
        </w:rPr>
        <w:t xml:space="preserve">(Alpes-de-Haute-Provence) </w:t>
      </w:r>
      <w:r w:rsidR="00C52E90" w:rsidRPr="0032190F">
        <w:rPr>
          <w:lang w:val="fr-FR"/>
        </w:rPr>
        <w:t xml:space="preserve">a été divisé entre Lauzanier sud et Lauzanier nord. </w:t>
      </w:r>
    </w:p>
    <w:p w14:paraId="63B51F5F" w14:textId="308F5818" w:rsidR="00C52E90" w:rsidRPr="0032190F" w:rsidRDefault="00C52E90" w:rsidP="00242C0F">
      <w:pPr>
        <w:jc w:val="both"/>
        <w:rPr>
          <w:lang w:val="fr-FR"/>
        </w:rPr>
      </w:pPr>
      <w:r w:rsidRPr="0032190F">
        <w:rPr>
          <w:lang w:val="fr-FR"/>
        </w:rPr>
        <w:t>Le premier</w:t>
      </w:r>
      <w:r w:rsidR="00C4495C" w:rsidRPr="0032190F">
        <w:rPr>
          <w:lang w:val="fr-FR"/>
        </w:rPr>
        <w:t xml:space="preserve">abri, Lauzanier Sud I </w:t>
      </w:r>
      <w:r w:rsidR="009D7D40" w:rsidRPr="0032190F">
        <w:rPr>
          <w:lang w:val="fr-FR"/>
        </w:rPr>
        <w:t>(</w:t>
      </w:r>
      <w:smartTag w:uri="urn:schemas-microsoft-com:office:smarttags" w:element="metricconverter">
        <w:smartTagPr>
          <w:attr w:name="ProductID" w:val="2359 m"/>
        </w:smartTagPr>
        <w:r w:rsidR="00C4495C" w:rsidRPr="0032190F">
          <w:rPr>
            <w:lang w:val="fr-FR"/>
          </w:rPr>
          <w:t>2359 m</w:t>
        </w:r>
      </w:smartTag>
      <w:r w:rsidR="009D7D40" w:rsidRPr="0032190F">
        <w:rPr>
          <w:lang w:val="fr-FR"/>
        </w:rPr>
        <w:t>)</w:t>
      </w:r>
      <w:r w:rsidR="00C4495C" w:rsidRPr="0032190F">
        <w:rPr>
          <w:lang w:val="fr-FR"/>
        </w:rPr>
        <w:t>,</w:t>
      </w:r>
      <w:r w:rsidRPr="0032190F">
        <w:rPr>
          <w:lang w:val="fr-FR"/>
        </w:rPr>
        <w:t xml:space="preserve"> a livré un foyer daté du </w:t>
      </w:r>
      <w:hyperlink r:id="rId10061" w:anchor="Cul_Neo_Final" w:history="1">
        <w:r w:rsidRPr="0032190F">
          <w:rPr>
            <w:rStyle w:val="Hyperlink"/>
            <w:lang w:val="fr-FR"/>
          </w:rPr>
          <w:t>Néolithique final</w:t>
        </w:r>
      </w:hyperlink>
      <w:r w:rsidRPr="0032190F">
        <w:rPr>
          <w:lang w:val="fr-FR"/>
        </w:rPr>
        <w:t xml:space="preserve"> (3270-2830 calBC) et un réaménagement à l’</w:t>
      </w:r>
      <w:hyperlink r:id="rId10062" w:anchor="Cul_Bronze" w:history="1">
        <w:r w:rsidRPr="0032190F">
          <w:rPr>
            <w:rStyle w:val="Hyperlink"/>
            <w:lang w:val="fr-FR"/>
          </w:rPr>
          <w:t>âge du Bronze</w:t>
        </w:r>
      </w:hyperlink>
      <w:r w:rsidRPr="0032190F">
        <w:rPr>
          <w:lang w:val="fr-FR"/>
        </w:rPr>
        <w:t xml:space="preserve"> (1880-1530 calBC) (Dominique Garcia, Florence Mocci, Tzortzis Stéfan, Kevin Walsh, Brigitte Talon, Suzi Richer, Céline Bressy et Vincent Dumas</w:t>
      </w:r>
      <w:r w:rsidR="00842969" w:rsidRPr="0032190F">
        <w:rPr>
          <w:lang w:val="fr-FR"/>
        </w:rPr>
        <w:t xml:space="preserve"> 2008</w:t>
      </w:r>
      <w:r w:rsidR="009D7D40" w:rsidRPr="0032190F">
        <w:rPr>
          <w:lang w:val="fr-FR"/>
        </w:rPr>
        <w:t> ; BIB 1609</w:t>
      </w:r>
      <w:r w:rsidR="00842969" w:rsidRPr="0032190F">
        <w:rPr>
          <w:lang w:val="fr-FR"/>
        </w:rPr>
        <w:t>)</w:t>
      </w:r>
    </w:p>
    <w:p w14:paraId="36817839" w14:textId="77777777" w:rsidR="00A11041" w:rsidRPr="0032190F" w:rsidRDefault="00A11041" w:rsidP="00242C0F">
      <w:pPr>
        <w:rPr>
          <w:lang w:val="fr-FR"/>
        </w:rPr>
      </w:pPr>
    </w:p>
    <w:p w14:paraId="1FEDEE16" w14:textId="7E8847EC" w:rsidR="009D7D40" w:rsidRPr="0032190F" w:rsidRDefault="009D7D40" w:rsidP="00242C0F">
      <w:pPr>
        <w:rPr>
          <w:lang w:val="fr-FR"/>
        </w:rPr>
      </w:pPr>
      <w:r w:rsidRPr="0032190F">
        <w:rPr>
          <w:lang w:val="fr-FR"/>
        </w:rPr>
        <w:t xml:space="preserve">Tyologiquement très proche du </w:t>
      </w:r>
      <w:hyperlink r:id="rId10063" w:anchor="Sit_Soleil" w:history="1">
        <w:r w:rsidRPr="0032190F">
          <w:rPr>
            <w:rStyle w:val="Hyperlink"/>
            <w:lang w:val="fr-FR"/>
          </w:rPr>
          <w:t>gias du soleil</w:t>
        </w:r>
      </w:hyperlink>
      <w:r w:rsidRPr="0032190F">
        <w:rPr>
          <w:lang w:val="fr-FR"/>
        </w:rPr>
        <w:t xml:space="preserve"> (SS BIB)</w:t>
      </w:r>
    </w:p>
    <w:p w14:paraId="05D3917F" w14:textId="77777777" w:rsidR="009D7D40" w:rsidRPr="0032190F" w:rsidRDefault="009D7D40" w:rsidP="00242C0F">
      <w:pPr>
        <w:rPr>
          <w:lang w:val="fr-FR"/>
        </w:rPr>
      </w:pPr>
    </w:p>
    <w:p w14:paraId="20815DE6" w14:textId="77777777" w:rsidR="00842969" w:rsidRPr="0032190F" w:rsidRDefault="00842969" w:rsidP="00426FF9">
      <w:pPr>
        <w:pStyle w:val="Heading1"/>
      </w:pPr>
      <w:bookmarkStart w:id="4107" w:name="Sit_Sagnes"/>
      <w:r w:rsidRPr="0032190F">
        <w:t>SAGNES (Tertre des)</w:t>
      </w:r>
    </w:p>
    <w:bookmarkEnd w:id="4107"/>
    <w:p w14:paraId="1DFC1334" w14:textId="77777777" w:rsidR="00842969" w:rsidRPr="0032190F" w:rsidRDefault="00842969" w:rsidP="00242C0F">
      <w:pPr>
        <w:rPr>
          <w:lang w:val="fr-FR"/>
        </w:rPr>
      </w:pPr>
    </w:p>
    <w:p w14:paraId="6A7972C7" w14:textId="12623960" w:rsidR="00842969" w:rsidRPr="0032190F" w:rsidRDefault="00842969" w:rsidP="00242C0F">
      <w:pPr>
        <w:jc w:val="both"/>
        <w:rPr>
          <w:lang w:val="fr-FR"/>
        </w:rPr>
      </w:pPr>
      <w:r w:rsidRPr="0032190F">
        <w:rPr>
          <w:lang w:val="fr-FR"/>
        </w:rPr>
        <w:t>Le tertre des Sagnes(</w:t>
      </w:r>
      <w:smartTag w:uri="urn:schemas-microsoft-com:office:smarttags" w:element="metricconverter">
        <w:smartTagPr>
          <w:attr w:name="ProductID" w:val="1900 m"/>
        </w:smartTagPr>
        <w:r w:rsidRPr="0032190F">
          <w:rPr>
            <w:lang w:val="fr-FR"/>
          </w:rPr>
          <w:t>1900 m</w:t>
        </w:r>
      </w:smartTag>
      <w:r w:rsidRPr="0032190F">
        <w:rPr>
          <w:lang w:val="fr-FR"/>
        </w:rPr>
        <w:t>, Jausiers) dans le massif de l’Ubaye (Alpes-de-Haute-Provence), proche de la tourbière du même nom, a livré du matériel échelonné entre le Néolithique ancien au deuxième</w:t>
      </w:r>
      <w:hyperlink r:id="rId10064" w:anchor="Cul_Fer" w:history="1">
        <w:r w:rsidRPr="0032190F">
          <w:rPr>
            <w:rStyle w:val="Hyperlink"/>
            <w:lang w:val="fr-FR"/>
          </w:rPr>
          <w:t xml:space="preserve"> âge du Fer</w:t>
        </w:r>
      </w:hyperlink>
      <w:r w:rsidRPr="0032190F">
        <w:rPr>
          <w:lang w:val="fr-FR"/>
        </w:rPr>
        <w:t>. Pour l’âge du Fer, un « </w:t>
      </w:r>
      <w:hyperlink r:id="rId10065" w:anchor="Cul_Proto_Soc_Banquet" w:history="1">
        <w:r w:rsidR="00642060" w:rsidRPr="0032190F">
          <w:rPr>
            <w:rStyle w:val="Hyperlink"/>
            <w:lang w:val="fr-FR"/>
          </w:rPr>
          <w:t>banquet</w:t>
        </w:r>
      </w:hyperlink>
      <w:r w:rsidR="00642060" w:rsidRPr="0032190F">
        <w:rPr>
          <w:lang w:val="fr-FR"/>
        </w:rPr>
        <w:t xml:space="preserve"> </w:t>
      </w:r>
      <w:r w:rsidRPr="0032190F">
        <w:rPr>
          <w:lang w:val="fr-FR"/>
        </w:rPr>
        <w:t>rituel</w:t>
      </w:r>
      <w:r w:rsidR="003802A3" w:rsidRPr="0032190F">
        <w:rPr>
          <w:lang w:val="fr-FR"/>
        </w:rPr>
        <w:t> »</w:t>
      </w:r>
      <w:r w:rsidRPr="0032190F">
        <w:rPr>
          <w:lang w:val="fr-FR"/>
        </w:rPr>
        <w:t xml:space="preserve"> pourrait avoir était à l’origine de cette structure :</w:t>
      </w:r>
    </w:p>
    <w:p w14:paraId="503521AC" w14:textId="77777777" w:rsidR="00842969" w:rsidRPr="0032190F" w:rsidRDefault="00842969" w:rsidP="00242C0F">
      <w:pPr>
        <w:ind w:firstLine="709"/>
        <w:jc w:val="both"/>
        <w:rPr>
          <w:lang w:val="fr-FR"/>
        </w:rPr>
      </w:pPr>
      <w:r w:rsidRPr="0032190F">
        <w:rPr>
          <w:lang w:val="fr-FR"/>
        </w:rPr>
        <w:t>-la céramique découverte dans ce tertre a été visiblement cassée sur place</w:t>
      </w:r>
    </w:p>
    <w:p w14:paraId="2159941C" w14:textId="77777777" w:rsidR="00842969" w:rsidRPr="0032190F" w:rsidRDefault="00842969" w:rsidP="00242C0F">
      <w:pPr>
        <w:ind w:firstLine="709"/>
        <w:jc w:val="both"/>
        <w:rPr>
          <w:lang w:val="fr-FR"/>
        </w:rPr>
      </w:pPr>
      <w:r w:rsidRPr="0032190F">
        <w:rPr>
          <w:lang w:val="fr-FR"/>
        </w:rPr>
        <w:t>-aucune trace d’habitat à proximité ne permet d’envisager une aire de rejet</w:t>
      </w:r>
    </w:p>
    <w:p w14:paraId="0493BABC" w14:textId="77777777" w:rsidR="00842969" w:rsidRPr="0032190F" w:rsidRDefault="00842969" w:rsidP="00242C0F">
      <w:pPr>
        <w:ind w:firstLine="709"/>
        <w:jc w:val="both"/>
        <w:rPr>
          <w:lang w:val="fr-FR"/>
        </w:rPr>
      </w:pPr>
      <w:r w:rsidRPr="0032190F">
        <w:rPr>
          <w:lang w:val="fr-FR"/>
        </w:rPr>
        <w:t>-aucune inhumation n’a été découverte</w:t>
      </w:r>
    </w:p>
    <w:p w14:paraId="326F797E" w14:textId="77777777" w:rsidR="00842969" w:rsidRPr="0032190F" w:rsidRDefault="00842969" w:rsidP="00242C0F">
      <w:pPr>
        <w:ind w:firstLine="709"/>
        <w:jc w:val="both"/>
        <w:rPr>
          <w:lang w:val="fr-FR"/>
        </w:rPr>
      </w:pPr>
      <w:r w:rsidRPr="0032190F">
        <w:rPr>
          <w:lang w:val="fr-FR"/>
        </w:rPr>
        <w:t xml:space="preserve">-un trou de poteau au sommet pourrait avoir accueilli une signialisation </w:t>
      </w:r>
    </w:p>
    <w:p w14:paraId="79949D47" w14:textId="77777777" w:rsidR="00842969" w:rsidRPr="0032190F" w:rsidRDefault="00842969" w:rsidP="00242C0F">
      <w:pPr>
        <w:jc w:val="both"/>
        <w:rPr>
          <w:lang w:val="fr-FR"/>
        </w:rPr>
      </w:pPr>
      <w:r w:rsidRPr="0032190F">
        <w:rPr>
          <w:lang w:val="fr-FR"/>
        </w:rPr>
        <w:t>(Dominique Garcia, Florence Mocci, Tzortzis Stéfan, Kevin Walsh, Brigitte Talon, Suzi Richer, Céline Bressy et Vincent Dumas 2008)</w:t>
      </w:r>
    </w:p>
    <w:p w14:paraId="5562AA12" w14:textId="77777777" w:rsidR="00842969" w:rsidRPr="0032190F" w:rsidRDefault="00842969" w:rsidP="00242C0F">
      <w:pPr>
        <w:rPr>
          <w:lang w:val="fr-FR"/>
        </w:rPr>
      </w:pPr>
    </w:p>
    <w:p w14:paraId="4523695A" w14:textId="77777777" w:rsidR="003404FA" w:rsidRPr="0032190F" w:rsidRDefault="003404FA" w:rsidP="00426FF9">
      <w:pPr>
        <w:pStyle w:val="Heading1"/>
      </w:pPr>
      <w:bookmarkStart w:id="4108" w:name="Sit_Blanche_Trois_Eveches"/>
      <w:r w:rsidRPr="0032190F">
        <w:t>BLANCHE-TROIS EVECHES (massif du)</w:t>
      </w:r>
    </w:p>
    <w:bookmarkEnd w:id="4108"/>
    <w:p w14:paraId="7A8D8259" w14:textId="77777777" w:rsidR="003404FA" w:rsidRPr="0032190F" w:rsidRDefault="003404FA" w:rsidP="00242C0F">
      <w:pPr>
        <w:rPr>
          <w:lang w:val="fr-FR"/>
        </w:rPr>
      </w:pPr>
    </w:p>
    <w:p w14:paraId="21CE9CAD" w14:textId="18713291" w:rsidR="003404FA" w:rsidRPr="0032190F" w:rsidRDefault="003404FA" w:rsidP="00242C0F">
      <w:pPr>
        <w:jc w:val="both"/>
        <w:rPr>
          <w:lang w:val="fr-FR"/>
        </w:rPr>
      </w:pPr>
      <w:r w:rsidRPr="0032190F">
        <w:rPr>
          <w:lang w:val="fr-FR"/>
        </w:rPr>
        <w:t xml:space="preserve">Dans le massif de Blanche-Trois évéchés (Alpes-de-Haute-Provence), les stades les plus récents d’enneigement permanent généralisés en ubac au dessus de </w:t>
      </w:r>
      <w:smartTag w:uri="urn:schemas-microsoft-com:office:smarttags" w:element="metricconverter">
        <w:smartTagPr>
          <w:attr w:name="ProductID" w:val="2400 m"/>
        </w:smartTagPr>
        <w:r w:rsidRPr="0032190F">
          <w:rPr>
            <w:lang w:val="fr-FR"/>
          </w:rPr>
          <w:t>2400 m</w:t>
        </w:r>
      </w:smartTag>
      <w:r w:rsidRPr="0032190F">
        <w:rPr>
          <w:lang w:val="fr-FR"/>
        </w:rPr>
        <w:t xml:space="preserve"> correspondaient à de faible variations climatiques. Dans cette région, le cirque de l’Estrop posséde des moraines qui pourraient correspondre au début du </w:t>
      </w:r>
      <w:hyperlink r:id="rId10066" w:anchor="Text_Subatlantique" w:history="1">
        <w:r w:rsidRPr="0032190F">
          <w:rPr>
            <w:rStyle w:val="Hyperlink"/>
            <w:lang w:val="fr-FR"/>
          </w:rPr>
          <w:t>Subatlantique</w:t>
        </w:r>
      </w:hyperlink>
      <w:r w:rsidRPr="0032190F">
        <w:rPr>
          <w:lang w:val="fr-FR"/>
        </w:rPr>
        <w:t xml:space="preserve"> (BIB 377)</w:t>
      </w:r>
    </w:p>
    <w:p w14:paraId="0E5D5492" w14:textId="77777777" w:rsidR="003404FA" w:rsidRPr="0032190F" w:rsidRDefault="003404FA" w:rsidP="00242C0F">
      <w:pPr>
        <w:rPr>
          <w:lang w:val="fr-FR"/>
        </w:rPr>
      </w:pPr>
    </w:p>
    <w:p w14:paraId="2D820F9A" w14:textId="77777777" w:rsidR="00B91868" w:rsidRPr="0032190F" w:rsidRDefault="00B91868" w:rsidP="00426FF9">
      <w:pPr>
        <w:pStyle w:val="Heading1"/>
      </w:pPr>
      <w:bookmarkStart w:id="4109" w:name="Sit_Saint_Vallier_Thiey"/>
      <w:r w:rsidRPr="0032190F">
        <w:t>SAINT-VALLIER-DE-THIEY</w:t>
      </w:r>
    </w:p>
    <w:bookmarkEnd w:id="4109"/>
    <w:p w14:paraId="719D4103" w14:textId="77777777" w:rsidR="00B91868" w:rsidRPr="0032190F" w:rsidRDefault="00B91868" w:rsidP="00242C0F">
      <w:pPr>
        <w:rPr>
          <w:lang w:val="fr-FR"/>
        </w:rPr>
      </w:pPr>
    </w:p>
    <w:p w14:paraId="38D40787" w14:textId="508D96ED" w:rsidR="00B91868" w:rsidRPr="0032190F" w:rsidRDefault="00B91868" w:rsidP="00242C0F">
      <w:pPr>
        <w:rPr>
          <w:lang w:val="fr-FR"/>
        </w:rPr>
      </w:pPr>
      <w:r w:rsidRPr="0032190F">
        <w:rPr>
          <w:lang w:val="fr-FR"/>
        </w:rPr>
        <w:t xml:space="preserve">La commune de Saint-Vallier-de-Thiey, avec la commune de </w:t>
      </w:r>
      <w:hyperlink r:id="rId10067" w:anchor="Sit_Saint_Cezaire_Siagne" w:history="1">
        <w:r w:rsidR="00D30A7F" w:rsidRPr="0032190F">
          <w:rPr>
            <w:rStyle w:val="Hyperlink"/>
            <w:lang w:val="fr-FR"/>
          </w:rPr>
          <w:t>Saint-Cézaire-sur-Siagne</w:t>
        </w:r>
      </w:hyperlink>
      <w:r w:rsidRPr="0032190F">
        <w:rPr>
          <w:lang w:val="fr-FR"/>
        </w:rPr>
        <w:t>, est l’une des deux principales concentrations de tombes mégalithiques des  Alpes-Maritimes et regroupe 11 tombes (BIB 17 p. 137):</w:t>
      </w:r>
    </w:p>
    <w:p w14:paraId="39318E33" w14:textId="3B436B64" w:rsidR="00B91868" w:rsidRPr="0032190F" w:rsidRDefault="00B91868" w:rsidP="00242C0F">
      <w:pPr>
        <w:rPr>
          <w:lang w:val="fr-FR"/>
        </w:rPr>
      </w:pPr>
      <w:r w:rsidRPr="0032190F">
        <w:rPr>
          <w:lang w:val="fr-FR"/>
        </w:rPr>
        <w:tab/>
        <w:t>-</w:t>
      </w:r>
      <w:hyperlink r:id="rId10068" w:anchor="Sit_Arboin" w:history="1">
        <w:r w:rsidRPr="0032190F">
          <w:rPr>
            <w:rStyle w:val="Hyperlink"/>
            <w:lang w:val="fr-FR"/>
          </w:rPr>
          <w:t>dolmen d’Arboin</w:t>
        </w:r>
      </w:hyperlink>
    </w:p>
    <w:p w14:paraId="3D29114B" w14:textId="68669C21" w:rsidR="00B91868" w:rsidRPr="0032190F" w:rsidRDefault="00B91868" w:rsidP="00242C0F">
      <w:pPr>
        <w:rPr>
          <w:lang w:val="fr-FR"/>
        </w:rPr>
      </w:pPr>
      <w:r w:rsidRPr="0032190F">
        <w:rPr>
          <w:lang w:val="fr-FR"/>
        </w:rPr>
        <w:tab/>
        <w:t>-</w:t>
      </w:r>
      <w:hyperlink r:id="rId10069" w:anchor="Sit_Caillassoux" w:history="1">
        <w:r w:rsidRPr="0032190F">
          <w:rPr>
            <w:rStyle w:val="Hyperlink"/>
            <w:lang w:val="fr-FR"/>
          </w:rPr>
          <w:t>dolmen du Caillassoux</w:t>
        </w:r>
      </w:hyperlink>
    </w:p>
    <w:p w14:paraId="6B89511F" w14:textId="48EBD11A" w:rsidR="006613C4" w:rsidRPr="0032190F" w:rsidRDefault="006613C4" w:rsidP="00242C0F">
      <w:pPr>
        <w:rPr>
          <w:lang w:val="fr-FR"/>
        </w:rPr>
      </w:pPr>
      <w:r w:rsidRPr="0032190F">
        <w:rPr>
          <w:lang w:val="fr-FR"/>
        </w:rPr>
        <w:tab/>
        <w:t>-</w:t>
      </w:r>
      <w:hyperlink r:id="rId10070" w:anchor="Sit_Tholos_Sainte_Anne" w:history="1">
        <w:r w:rsidRPr="0032190F">
          <w:rPr>
            <w:rStyle w:val="Hyperlink"/>
            <w:i/>
            <w:lang w:val="fr-FR"/>
          </w:rPr>
          <w:t>tholos</w:t>
        </w:r>
        <w:r w:rsidRPr="0032190F">
          <w:rPr>
            <w:rStyle w:val="Hyperlink"/>
            <w:lang w:val="fr-FR"/>
          </w:rPr>
          <w:t xml:space="preserve"> de Saint-Anne</w:t>
        </w:r>
      </w:hyperlink>
    </w:p>
    <w:p w14:paraId="0DF9FB2A" w14:textId="77777777" w:rsidR="00B91868" w:rsidRPr="0032190F" w:rsidRDefault="00B91868" w:rsidP="00242C0F">
      <w:pPr>
        <w:rPr>
          <w:lang w:val="fr-FR"/>
        </w:rPr>
      </w:pPr>
    </w:p>
    <w:p w14:paraId="4A25391F" w14:textId="48930382" w:rsidR="00D86676" w:rsidRPr="0032190F" w:rsidRDefault="00D86676" w:rsidP="00242C0F">
      <w:pPr>
        <w:rPr>
          <w:lang w:val="fr-FR"/>
        </w:rPr>
      </w:pPr>
      <w:r w:rsidRPr="0032190F">
        <w:rPr>
          <w:lang w:val="fr-FR"/>
        </w:rPr>
        <w:t xml:space="preserve">Sur le plateau de Saint-Vallier, plusieurs lames en silex de </w:t>
      </w:r>
      <w:hyperlink r:id="rId10071" w:anchor="Sit_Forcalquier" w:history="1">
        <w:r w:rsidRPr="0032190F">
          <w:rPr>
            <w:rStyle w:val="Hyperlink"/>
            <w:lang w:val="fr-FR"/>
          </w:rPr>
          <w:t>Forcalquier</w:t>
        </w:r>
      </w:hyperlink>
      <w:r w:rsidRPr="0032190F">
        <w:rPr>
          <w:lang w:val="fr-FR"/>
        </w:rPr>
        <w:t xml:space="preserve"> ont été découvertes (BIB 550 p. </w:t>
      </w:r>
      <w:r w:rsidR="00DB4ADB" w:rsidRPr="0032190F">
        <w:rPr>
          <w:lang w:val="fr-FR"/>
        </w:rPr>
        <w:t>158)</w:t>
      </w:r>
    </w:p>
    <w:p w14:paraId="110D4350" w14:textId="77777777" w:rsidR="00B91868" w:rsidRPr="0032190F" w:rsidRDefault="00B91868" w:rsidP="00426FF9">
      <w:pPr>
        <w:pStyle w:val="Heading1"/>
      </w:pPr>
      <w:bookmarkStart w:id="4110" w:name="Sit_Saint_Cezaire_Siagne"/>
      <w:r w:rsidRPr="0032190F">
        <w:t>SAINT-CEZAIRE-SUR-SIAGNE</w:t>
      </w:r>
    </w:p>
    <w:bookmarkEnd w:id="4110"/>
    <w:p w14:paraId="44DC20DD" w14:textId="77777777" w:rsidR="00B91868" w:rsidRPr="0032190F" w:rsidRDefault="00B91868" w:rsidP="00242C0F">
      <w:pPr>
        <w:rPr>
          <w:lang w:val="fr-FR"/>
        </w:rPr>
      </w:pPr>
    </w:p>
    <w:p w14:paraId="4BE59F18" w14:textId="060AA5C8" w:rsidR="00D30A7F" w:rsidRPr="0032190F" w:rsidRDefault="00D30A7F" w:rsidP="00242C0F">
      <w:pPr>
        <w:jc w:val="both"/>
        <w:rPr>
          <w:lang w:val="fr-FR"/>
        </w:rPr>
      </w:pPr>
      <w:r w:rsidRPr="0032190F">
        <w:rPr>
          <w:lang w:val="fr-FR"/>
        </w:rPr>
        <w:lastRenderedPageBreak/>
        <w:t xml:space="preserve">La commune deSaint-Cézaire-sur-Siagne, avec la commune de </w:t>
      </w:r>
      <w:hyperlink r:id="rId10072" w:anchor="Sit_Saint_Vallier_Thiey" w:history="1">
        <w:r w:rsidRPr="0032190F">
          <w:rPr>
            <w:rStyle w:val="Hyperlink"/>
            <w:lang w:val="fr-FR"/>
          </w:rPr>
          <w:t>Saint-Vallier-de-Thiey</w:t>
        </w:r>
      </w:hyperlink>
      <w:r w:rsidRPr="0032190F">
        <w:rPr>
          <w:lang w:val="fr-FR"/>
        </w:rPr>
        <w:t>, est l’une des deux principales concentrations de tombes mégalithiques des  Alpes-Maritimes et regroupe 15 tombes (BIB 17 p. 137):</w:t>
      </w:r>
    </w:p>
    <w:p w14:paraId="43152945" w14:textId="77777777" w:rsidR="004E4CDB" w:rsidRPr="0032190F" w:rsidRDefault="004E4CDB" w:rsidP="00242C0F">
      <w:pPr>
        <w:jc w:val="both"/>
        <w:rPr>
          <w:lang w:val="fr-FR"/>
        </w:rPr>
      </w:pPr>
    </w:p>
    <w:p w14:paraId="1DDD15D5" w14:textId="60E0B953" w:rsidR="00D30A7F" w:rsidRPr="0032190F" w:rsidRDefault="00D30A7F" w:rsidP="00242C0F">
      <w:pPr>
        <w:rPr>
          <w:lang w:val="fr-FR"/>
        </w:rPr>
      </w:pPr>
      <w:r w:rsidRPr="0032190F">
        <w:rPr>
          <w:lang w:val="fr-FR"/>
        </w:rPr>
        <w:tab/>
        <w:t>-</w:t>
      </w:r>
      <w:hyperlink r:id="rId10073" w:anchor="Sit_Puades" w:history="1">
        <w:r w:rsidRPr="0032190F">
          <w:rPr>
            <w:rStyle w:val="Hyperlink"/>
            <w:lang w:val="fr-FR"/>
          </w:rPr>
          <w:t>coffre des Puades</w:t>
        </w:r>
      </w:hyperlink>
    </w:p>
    <w:p w14:paraId="459B5715" w14:textId="19EBBDA8" w:rsidR="00FE2908" w:rsidRPr="0032190F" w:rsidRDefault="00FE2908" w:rsidP="00242C0F">
      <w:pPr>
        <w:rPr>
          <w:lang w:val="fr-FR"/>
        </w:rPr>
      </w:pPr>
      <w:r w:rsidRPr="0032190F">
        <w:rPr>
          <w:lang w:val="fr-FR"/>
        </w:rPr>
        <w:tab/>
        <w:t>-</w:t>
      </w:r>
      <w:hyperlink r:id="rId10074" w:anchor="Sit_Grau" w:history="1">
        <w:r w:rsidRPr="0032190F">
          <w:rPr>
            <w:rStyle w:val="Hyperlink"/>
            <w:lang w:val="fr-FR"/>
          </w:rPr>
          <w:t>dolmen de la Graù</w:t>
        </w:r>
      </w:hyperlink>
    </w:p>
    <w:p w14:paraId="73689E23" w14:textId="38549D80" w:rsidR="00FE2908" w:rsidRPr="0032190F" w:rsidRDefault="00FE2908" w:rsidP="00242C0F">
      <w:pPr>
        <w:rPr>
          <w:lang w:val="fr-FR"/>
        </w:rPr>
      </w:pPr>
      <w:r w:rsidRPr="0032190F">
        <w:rPr>
          <w:lang w:val="fr-FR"/>
        </w:rPr>
        <w:tab/>
        <w:t>-</w:t>
      </w:r>
      <w:hyperlink r:id="rId10075" w:anchor="Sit_Colbas_1" w:history="1">
        <w:r w:rsidRPr="0032190F">
          <w:rPr>
            <w:rStyle w:val="Hyperlink"/>
            <w:lang w:val="fr-FR"/>
          </w:rPr>
          <w:t>dolmen de Colbas 1</w:t>
        </w:r>
      </w:hyperlink>
    </w:p>
    <w:p w14:paraId="0F8798EF" w14:textId="0FDC13B1" w:rsidR="00DA387B" w:rsidRPr="0032190F" w:rsidRDefault="00DA387B" w:rsidP="00242C0F">
      <w:pPr>
        <w:rPr>
          <w:lang w:val="fr-FR"/>
        </w:rPr>
      </w:pPr>
      <w:r w:rsidRPr="0032190F">
        <w:rPr>
          <w:lang w:val="fr-FR"/>
        </w:rPr>
        <w:tab/>
        <w:t>-</w:t>
      </w:r>
      <w:hyperlink r:id="rId10076" w:anchor="Sit_Prignon" w:history="1">
        <w:r w:rsidRPr="0032190F">
          <w:rPr>
            <w:rStyle w:val="Hyperlink"/>
            <w:lang w:val="fr-FR"/>
          </w:rPr>
          <w:t>tombes du Prignon</w:t>
        </w:r>
      </w:hyperlink>
    </w:p>
    <w:p w14:paraId="6002B1CF" w14:textId="77777777" w:rsidR="00D30A7F" w:rsidRPr="0032190F" w:rsidRDefault="00D30A7F" w:rsidP="00242C0F">
      <w:pPr>
        <w:rPr>
          <w:lang w:val="fr-FR"/>
        </w:rPr>
      </w:pPr>
    </w:p>
    <w:p w14:paraId="626C39C0" w14:textId="77777777" w:rsidR="00DA387B" w:rsidRPr="0032190F" w:rsidRDefault="00DA387B" w:rsidP="00242C0F">
      <w:pPr>
        <w:jc w:val="both"/>
        <w:rPr>
          <w:lang w:val="fr-FR"/>
        </w:rPr>
      </w:pPr>
      <w:r w:rsidRPr="0032190F">
        <w:rPr>
          <w:lang w:val="fr-FR"/>
        </w:rPr>
        <w:t>Les dolmens de Saint-Cézaire se situent le plus souvent sur les hauteurs mais pas forcément au sommet, parfois regroupés par 2. Erigés au Néolithique final / Chalcolithique ancien et pour la plupart réutilisés au Chalcolithique récent (Campaniforme) et au Bronze ancien (pour les Puades réutilisation à l’âge de Fer) (BIB 1109 p. 24)</w:t>
      </w:r>
    </w:p>
    <w:p w14:paraId="6CF055A3" w14:textId="77777777" w:rsidR="00DA387B" w:rsidRPr="0032190F" w:rsidRDefault="00DA387B" w:rsidP="00242C0F">
      <w:pPr>
        <w:rPr>
          <w:lang w:val="fr-FR"/>
        </w:rPr>
      </w:pPr>
    </w:p>
    <w:p w14:paraId="5B1234B7" w14:textId="77777777" w:rsidR="00DA387B" w:rsidRPr="0032190F" w:rsidRDefault="00DA387B" w:rsidP="00242C0F">
      <w:pPr>
        <w:jc w:val="both"/>
        <w:rPr>
          <w:lang w:val="fr-FR"/>
        </w:rPr>
      </w:pPr>
      <w:r w:rsidRPr="0032190F">
        <w:rPr>
          <w:lang w:val="fr-FR"/>
        </w:rPr>
        <w:t>Ces dolmens, comparés à ceux du Var oriental, apparaissent plus petits de taille. La cella carrée ou rectnagulaire est construite en dalles dressées parfois complétées par des murets et pas uniquement en pierres sèches comme dans certains secteurs provençaux. Les tombes à chambre circulaire sont faite par juxtaposition et superposition de gros blocs (généralement 8 à 10) et peuvent être fermées (tombe du Prignon, de Sargier, Mauvans Sud) sont ouvert à l’Ouest (Busquet, Défens) (BIB 1109)</w:t>
      </w:r>
    </w:p>
    <w:p w14:paraId="647D3CE6" w14:textId="77777777" w:rsidR="004E4CDB" w:rsidRPr="0032190F" w:rsidRDefault="004E4CDB" w:rsidP="00242C0F">
      <w:pPr>
        <w:jc w:val="both"/>
        <w:rPr>
          <w:lang w:val="fr-FR"/>
        </w:rPr>
      </w:pPr>
    </w:p>
    <w:p w14:paraId="33963D64" w14:textId="77777777" w:rsidR="00695315" w:rsidRPr="0032190F" w:rsidRDefault="00695315" w:rsidP="00426FF9">
      <w:pPr>
        <w:pStyle w:val="Heading1"/>
      </w:pPr>
      <w:bookmarkStart w:id="4111" w:name="Sit_Caillassoux"/>
      <w:r w:rsidRPr="0032190F">
        <w:t>CAILLASSOUX (Dolmen du)</w:t>
      </w:r>
    </w:p>
    <w:bookmarkEnd w:id="4111"/>
    <w:p w14:paraId="25BDE625" w14:textId="77777777" w:rsidR="00695315" w:rsidRPr="0032190F" w:rsidRDefault="00695315" w:rsidP="00242C0F">
      <w:pPr>
        <w:rPr>
          <w:lang w:val="fr-FR"/>
        </w:rPr>
      </w:pPr>
    </w:p>
    <w:p w14:paraId="0132D17E" w14:textId="478B9936" w:rsidR="00695315" w:rsidRPr="0032190F" w:rsidRDefault="00695315" w:rsidP="00242C0F">
      <w:pPr>
        <w:jc w:val="both"/>
        <w:rPr>
          <w:lang w:val="fr-FR"/>
        </w:rPr>
      </w:pPr>
      <w:r w:rsidRPr="0032190F">
        <w:rPr>
          <w:lang w:val="fr-FR"/>
        </w:rPr>
        <w:t xml:space="preserve">Le dolmen du Caillassoux </w:t>
      </w:r>
      <w:r w:rsidR="00B91868" w:rsidRPr="0032190F">
        <w:rPr>
          <w:lang w:val="fr-FR"/>
        </w:rPr>
        <w:t>(</w:t>
      </w:r>
      <w:hyperlink r:id="rId10077" w:anchor="Sit_Saint_Vallier_Thiey" w:history="1">
        <w:r w:rsidR="00B91868" w:rsidRPr="0032190F">
          <w:rPr>
            <w:rStyle w:val="Hyperlink"/>
            <w:lang w:val="fr-FR"/>
          </w:rPr>
          <w:t>Saint-Vallier-de-Thiey</w:t>
        </w:r>
      </w:hyperlink>
      <w:r w:rsidR="00B91868" w:rsidRPr="0032190F">
        <w:rPr>
          <w:color w:val="141414"/>
          <w:lang w:val="fr-FR"/>
        </w:rPr>
        <w:t xml:space="preserve">, </w:t>
      </w:r>
      <w:r w:rsidRPr="0032190F">
        <w:rPr>
          <w:lang w:val="fr-FR"/>
        </w:rPr>
        <w:t>Alpes-Maritimes</w:t>
      </w:r>
      <w:r w:rsidR="00B91868" w:rsidRPr="0032190F">
        <w:rPr>
          <w:lang w:val="fr-FR"/>
        </w:rPr>
        <w:t>)</w:t>
      </w:r>
      <w:r w:rsidRPr="0032190F">
        <w:rPr>
          <w:lang w:val="fr-FR"/>
        </w:rPr>
        <w:t xml:space="preserve"> appartient à l’ensemble des </w:t>
      </w:r>
      <w:hyperlink r:id="rId10078" w:anchor="Cul_Megalith" w:history="1">
        <w:r w:rsidRPr="0032190F">
          <w:rPr>
            <w:rStyle w:val="Hyperlink"/>
            <w:lang w:val="fr-FR"/>
          </w:rPr>
          <w:t>dolmens</w:t>
        </w:r>
      </w:hyperlink>
      <w:r w:rsidRPr="0032190F">
        <w:rPr>
          <w:lang w:val="fr-FR"/>
        </w:rPr>
        <w:t xml:space="preserve"> bas-rhodanien et est-languedocien (BIB 17). Il possè</w:t>
      </w:r>
      <w:r w:rsidR="007B5188" w:rsidRPr="0032190F">
        <w:rPr>
          <w:lang w:val="fr-FR"/>
        </w:rPr>
        <w:t>de un couloir et une chambre fu</w:t>
      </w:r>
      <w:r w:rsidRPr="0032190F">
        <w:rPr>
          <w:lang w:val="fr-FR"/>
        </w:rPr>
        <w:t>n</w:t>
      </w:r>
      <w:r w:rsidR="007B5188" w:rsidRPr="0032190F">
        <w:rPr>
          <w:lang w:val="fr-FR"/>
        </w:rPr>
        <w:t>é</w:t>
      </w:r>
      <w:r w:rsidRPr="0032190F">
        <w:rPr>
          <w:lang w:val="fr-FR"/>
        </w:rPr>
        <w:t>raire</w:t>
      </w:r>
      <w:r w:rsidR="003E5941" w:rsidRPr="0032190F">
        <w:rPr>
          <w:lang w:val="fr-FR"/>
        </w:rPr>
        <w:t xml:space="preserve"> rectangulaire (SS BIB) Le dolmen du Caillassoux renfermait un mobilier exclusivement Campaniforme dont les restes de 4 vases décorés (BIB 556 p. 308)</w:t>
      </w:r>
    </w:p>
    <w:p w14:paraId="159B7D28" w14:textId="77777777" w:rsidR="00D30A7F" w:rsidRPr="0032190F" w:rsidRDefault="00D30A7F" w:rsidP="00242C0F">
      <w:pPr>
        <w:jc w:val="both"/>
        <w:rPr>
          <w:lang w:val="fr-FR"/>
        </w:rPr>
      </w:pPr>
    </w:p>
    <w:p w14:paraId="091D2BB9" w14:textId="77777777" w:rsidR="00D30A7F" w:rsidRPr="0032190F" w:rsidRDefault="00D30A7F" w:rsidP="00242C0F">
      <w:pPr>
        <w:jc w:val="both"/>
        <w:rPr>
          <w:lang w:val="fr-FR"/>
        </w:rPr>
      </w:pPr>
      <w:r w:rsidRPr="0032190F">
        <w:rPr>
          <w:lang w:val="fr-FR"/>
        </w:rPr>
        <w:t>Au Caillaissoux on trouve un regroupement de 4 tombes alignées (BIB 17 p. 137)</w:t>
      </w:r>
    </w:p>
    <w:p w14:paraId="3F22FC10" w14:textId="77777777" w:rsidR="00695315" w:rsidRPr="0032190F" w:rsidRDefault="00695315" w:rsidP="00242C0F">
      <w:pPr>
        <w:rPr>
          <w:lang w:val="fr-FR"/>
        </w:rPr>
      </w:pPr>
    </w:p>
    <w:p w14:paraId="3C2CB536" w14:textId="77777777" w:rsidR="00787C58" w:rsidRPr="0032190F" w:rsidRDefault="00787C58" w:rsidP="00426FF9">
      <w:pPr>
        <w:pStyle w:val="Heading1"/>
      </w:pPr>
      <w:bookmarkStart w:id="4112" w:name="Sit_Arboin"/>
      <w:r w:rsidRPr="0032190F">
        <w:t>ARBOIN (Dolmen d’)</w:t>
      </w:r>
    </w:p>
    <w:bookmarkEnd w:id="4112"/>
    <w:p w14:paraId="1A30AE0A" w14:textId="77777777" w:rsidR="00787C58" w:rsidRPr="0032190F" w:rsidRDefault="00787C58" w:rsidP="00242C0F">
      <w:pPr>
        <w:rPr>
          <w:lang w:val="fr-FR"/>
        </w:rPr>
      </w:pPr>
    </w:p>
    <w:p w14:paraId="58916BCE" w14:textId="26AA74DC" w:rsidR="00D26FF3" w:rsidRPr="0032190F" w:rsidRDefault="00787C58" w:rsidP="00242C0F">
      <w:pPr>
        <w:autoSpaceDE w:val="0"/>
        <w:autoSpaceDN w:val="0"/>
        <w:adjustRightInd w:val="0"/>
        <w:jc w:val="both"/>
        <w:rPr>
          <w:color w:val="141414"/>
          <w:lang w:val="fr-FR"/>
        </w:rPr>
      </w:pPr>
      <w:r w:rsidRPr="0032190F">
        <w:rPr>
          <w:color w:val="141414"/>
          <w:lang w:val="fr-FR"/>
        </w:rPr>
        <w:t xml:space="preserve">Le </w:t>
      </w:r>
      <w:hyperlink r:id="rId10079" w:anchor="Cul_Megalith" w:history="1">
        <w:r w:rsidR="007D5F26" w:rsidRPr="0032190F">
          <w:rPr>
            <w:rStyle w:val="Hyperlink"/>
            <w:lang w:val="fr-FR"/>
          </w:rPr>
          <w:t>dolmen</w:t>
        </w:r>
      </w:hyperlink>
      <w:r w:rsidRPr="0032190F">
        <w:rPr>
          <w:color w:val="141414"/>
          <w:lang w:val="fr-FR"/>
        </w:rPr>
        <w:t xml:space="preserve">d’Arboin </w:t>
      </w:r>
      <w:r w:rsidR="00B34AC6" w:rsidRPr="0032190F">
        <w:rPr>
          <w:color w:val="141414"/>
          <w:lang w:val="fr-FR"/>
        </w:rPr>
        <w:t>(ou Arbo</w:t>
      </w:r>
      <w:r w:rsidR="00157078" w:rsidRPr="0032190F">
        <w:rPr>
          <w:color w:val="141414"/>
          <w:lang w:val="fr-FR"/>
        </w:rPr>
        <w:t>u</w:t>
      </w:r>
      <w:r w:rsidR="00B34AC6" w:rsidRPr="0032190F">
        <w:rPr>
          <w:color w:val="141414"/>
          <w:lang w:val="fr-FR"/>
        </w:rPr>
        <w:t xml:space="preserve">in), </w:t>
      </w:r>
      <w:r w:rsidRPr="0032190F">
        <w:rPr>
          <w:color w:val="141414"/>
          <w:lang w:val="fr-FR"/>
        </w:rPr>
        <w:t xml:space="preserve">à </w:t>
      </w:r>
      <w:hyperlink r:id="rId10080" w:anchor="Sit_Saint_Vallier_Thiey" w:history="1">
        <w:r w:rsidRPr="0032190F">
          <w:rPr>
            <w:rStyle w:val="Hyperlink"/>
            <w:lang w:val="fr-FR"/>
          </w:rPr>
          <w:t>Saint-Vallier-de-Thiey</w:t>
        </w:r>
      </w:hyperlink>
      <w:r w:rsidRPr="0032190F">
        <w:rPr>
          <w:color w:val="141414"/>
          <w:lang w:val="fr-FR"/>
        </w:rPr>
        <w:t xml:space="preserve"> (Alpes-Maritimes) a livré un poignard métallique de type </w:t>
      </w:r>
      <w:hyperlink r:id="rId10081" w:anchor="Cul_Fontbuisse" w:history="1">
        <w:r w:rsidRPr="0032190F">
          <w:rPr>
            <w:rStyle w:val="Hyperlink"/>
            <w:lang w:val="fr-FR"/>
          </w:rPr>
          <w:t>Fontbuisse</w:t>
        </w:r>
      </w:hyperlink>
      <w:r w:rsidRPr="0032190F">
        <w:rPr>
          <w:color w:val="141414"/>
          <w:lang w:val="fr-FR"/>
        </w:rPr>
        <w:t xml:space="preserve"> (pré-campaniforme) </w:t>
      </w:r>
      <w:r w:rsidR="00FC7A8A" w:rsidRPr="0032190F">
        <w:rPr>
          <w:color w:val="141414"/>
          <w:lang w:val="fr-FR"/>
        </w:rPr>
        <w:t>(BIB 570 p. 166</w:t>
      </w:r>
      <w:r w:rsidR="00713EDA" w:rsidRPr="0032190F">
        <w:rPr>
          <w:color w:val="141414"/>
          <w:lang w:val="fr-FR"/>
        </w:rPr>
        <w:t xml:space="preserve">et </w:t>
      </w:r>
      <w:r w:rsidR="00713EDA" w:rsidRPr="0032190F">
        <w:rPr>
          <w:lang w:val="fr-FR"/>
        </w:rPr>
        <w:t>BIB 96 p. 363-364 et 971</w:t>
      </w:r>
      <w:r w:rsidR="00FC7A8A" w:rsidRPr="0032190F">
        <w:rPr>
          <w:color w:val="141414"/>
          <w:lang w:val="fr-FR"/>
        </w:rPr>
        <w:t xml:space="preserve">) </w:t>
      </w:r>
      <w:r w:rsidR="00FC7A8A" w:rsidRPr="0032190F">
        <w:rPr>
          <w:lang w:val="fr-FR"/>
        </w:rPr>
        <w:t xml:space="preserve">d’influence caussenargue (groupe des </w:t>
      </w:r>
      <w:hyperlink r:id="rId10082" w:anchor="Cul_Treilles" w:history="1">
        <w:r w:rsidR="00FC7A8A" w:rsidRPr="0032190F">
          <w:rPr>
            <w:rStyle w:val="Hyperlink"/>
            <w:lang w:val="fr-FR"/>
          </w:rPr>
          <w:t>Treilles</w:t>
        </w:r>
      </w:hyperlink>
      <w:r w:rsidR="00FC7A8A" w:rsidRPr="0032190F">
        <w:rPr>
          <w:lang w:val="fr-FR"/>
        </w:rPr>
        <w:t>)</w:t>
      </w:r>
      <w:r w:rsidR="00722ECF" w:rsidRPr="0032190F">
        <w:rPr>
          <w:lang w:val="fr-FR"/>
        </w:rPr>
        <w:t xml:space="preserve">. Ce poignard est très proche typologiquement </w:t>
      </w:r>
      <w:r w:rsidR="00894263" w:rsidRPr="0032190F">
        <w:rPr>
          <w:color w:val="141414"/>
          <w:lang w:val="fr-FR"/>
        </w:rPr>
        <w:t xml:space="preserve">de la </w:t>
      </w:r>
      <w:hyperlink r:id="rId10083" w:anchor="Sit_Fees" w:history="1">
        <w:r w:rsidR="00894263" w:rsidRPr="0032190F">
          <w:rPr>
            <w:rStyle w:val="Hyperlink"/>
            <w:lang w:val="fr-FR"/>
          </w:rPr>
          <w:t>grotte des Fées</w:t>
        </w:r>
      </w:hyperlink>
      <w:r w:rsidR="00894263" w:rsidRPr="0032190F">
        <w:rPr>
          <w:color w:val="141414"/>
          <w:lang w:val="fr-FR"/>
        </w:rPr>
        <w:t xml:space="preserve"> (BIB 972 p. 413)</w:t>
      </w:r>
      <w:r w:rsidR="000C55F4" w:rsidRPr="0032190F">
        <w:rPr>
          <w:color w:val="141414"/>
          <w:lang w:val="fr-FR"/>
        </w:rPr>
        <w:t>.</w:t>
      </w:r>
    </w:p>
    <w:p w14:paraId="5DE1A430" w14:textId="77777777" w:rsidR="00090A74" w:rsidRPr="0032190F" w:rsidRDefault="00090A74" w:rsidP="00242C0F">
      <w:pPr>
        <w:autoSpaceDE w:val="0"/>
        <w:autoSpaceDN w:val="0"/>
        <w:adjustRightInd w:val="0"/>
        <w:jc w:val="both"/>
        <w:rPr>
          <w:color w:val="141414"/>
          <w:lang w:val="fr-FR"/>
        </w:rPr>
      </w:pPr>
    </w:p>
    <w:p w14:paraId="3464A3EC" w14:textId="6A1B8B6E" w:rsidR="00090A74" w:rsidRPr="0032190F" w:rsidRDefault="00090A74" w:rsidP="00242C0F">
      <w:pPr>
        <w:jc w:val="both"/>
        <w:rPr>
          <w:lang w:val="fr-FR"/>
        </w:rPr>
      </w:pPr>
      <w:r w:rsidRPr="0032190F">
        <w:rPr>
          <w:lang w:val="fr-FR"/>
        </w:rPr>
        <w:t xml:space="preserve">Ce poignard (comme ceux de </w:t>
      </w:r>
      <w:hyperlink r:id="rId10084" w:anchor="Sit_Adaouste" w:history="1">
        <w:r w:rsidRPr="0032190F">
          <w:rPr>
            <w:rStyle w:val="Hyperlink"/>
            <w:lang w:val="fr-FR"/>
          </w:rPr>
          <w:t>l’Adaouste</w:t>
        </w:r>
      </w:hyperlink>
      <w:r w:rsidRPr="0032190F">
        <w:rPr>
          <w:lang w:val="fr-FR"/>
        </w:rPr>
        <w:t xml:space="preserve"> et de </w:t>
      </w:r>
      <w:hyperlink r:id="rId10085" w:anchor="Sit_Jas_Juvert" w:history="1">
        <w:r w:rsidRPr="0032190F">
          <w:rPr>
            <w:rStyle w:val="Hyperlink"/>
            <w:lang w:val="fr-FR"/>
          </w:rPr>
          <w:t>Jas de Juvert</w:t>
        </w:r>
      </w:hyperlink>
      <w:r w:rsidRPr="0032190F">
        <w:rPr>
          <w:lang w:val="fr-FR"/>
        </w:rPr>
        <w:t xml:space="preserve">) sort des typologies des productions méridionales (fontbuxienne), et pourrait correspondre à une importation. Il est difficile à dater (Vaquer com. pers.) </w:t>
      </w:r>
    </w:p>
    <w:p w14:paraId="13F17073" w14:textId="09857DAA" w:rsidR="00B34AC6" w:rsidRPr="0032190F" w:rsidRDefault="00B34AC6" w:rsidP="00242C0F">
      <w:pPr>
        <w:autoSpaceDE w:val="0"/>
        <w:autoSpaceDN w:val="0"/>
        <w:adjustRightInd w:val="0"/>
        <w:jc w:val="both"/>
        <w:rPr>
          <w:color w:val="141414"/>
          <w:lang w:val="fr-FR"/>
        </w:rPr>
      </w:pPr>
      <w:r w:rsidRPr="0032190F">
        <w:rPr>
          <w:color w:val="141414"/>
          <w:lang w:val="fr-FR"/>
        </w:rPr>
        <w:t>La séquence campaniforme est de type rodhano-provençal (phase 3), u</w:t>
      </w:r>
      <w:r w:rsidR="007B5188" w:rsidRPr="0032190F">
        <w:rPr>
          <w:color w:val="141414"/>
          <w:lang w:val="fr-FR"/>
        </w:rPr>
        <w:t>n</w:t>
      </w:r>
      <w:r w:rsidRPr="0032190F">
        <w:rPr>
          <w:color w:val="141414"/>
          <w:lang w:val="fr-FR"/>
        </w:rPr>
        <w:t xml:space="preserve">e hache polie, de nombreuses pointes de flèches, un anneau, une perle, un rognon de cuivre et fer natifs, aplati par l’usage à une extrémité, le bout d’un poignardet un complet de </w:t>
      </w:r>
      <w:smartTag w:uri="urn:schemas-microsoft-com:office:smarttags" w:element="metricconverter">
        <w:smartTagPr>
          <w:attr w:name="ProductID" w:val="18 cm"/>
        </w:smartTagPr>
        <w:r w:rsidRPr="0032190F">
          <w:rPr>
            <w:color w:val="141414"/>
            <w:lang w:val="fr-FR"/>
          </w:rPr>
          <w:t>18 cm</w:t>
        </w:r>
      </w:smartTag>
      <w:r w:rsidRPr="0032190F">
        <w:rPr>
          <w:color w:val="141414"/>
          <w:lang w:val="fr-FR"/>
        </w:rPr>
        <w:t xml:space="preserve">, à soie non perforée et de forme </w:t>
      </w:r>
      <w:hyperlink r:id="rId10086" w:anchor="Cul_Neo_Final" w:history="1">
        <w:r w:rsidR="00BD2157" w:rsidRPr="0032190F">
          <w:rPr>
            <w:rStyle w:val="Hyperlink"/>
            <w:lang w:val="fr-FR"/>
          </w:rPr>
          <w:t>N</w:t>
        </w:r>
        <w:r w:rsidRPr="0032190F">
          <w:rPr>
            <w:rStyle w:val="Hyperlink"/>
            <w:lang w:val="fr-FR"/>
          </w:rPr>
          <w:t>éolithique final</w:t>
        </w:r>
      </w:hyperlink>
      <w:r w:rsidRPr="0032190F">
        <w:rPr>
          <w:color w:val="141414"/>
          <w:lang w:val="fr-FR"/>
        </w:rPr>
        <w:t xml:space="preserve"> très probable (BIB 971 p. 133 catalogue)</w:t>
      </w:r>
      <w:r w:rsidR="005B67FB" w:rsidRPr="0032190F">
        <w:rPr>
          <w:color w:val="141414"/>
          <w:lang w:val="fr-FR"/>
        </w:rPr>
        <w:t>.</w:t>
      </w:r>
    </w:p>
    <w:p w14:paraId="3073ABD8" w14:textId="77777777" w:rsidR="005B67FB" w:rsidRPr="0032190F" w:rsidRDefault="005B67FB" w:rsidP="00426FF9">
      <w:pPr>
        <w:pStyle w:val="Heading1"/>
      </w:pPr>
      <w:r w:rsidRPr="0032190F">
        <w:br/>
        <w:t>CHIRIS-GRASSE</w:t>
      </w:r>
    </w:p>
    <w:p w14:paraId="60943C8F" w14:textId="77777777" w:rsidR="005B67FB" w:rsidRPr="0032190F" w:rsidRDefault="005B67FB" w:rsidP="00242C0F">
      <w:pPr>
        <w:autoSpaceDE w:val="0"/>
        <w:autoSpaceDN w:val="0"/>
        <w:adjustRightInd w:val="0"/>
        <w:jc w:val="both"/>
        <w:rPr>
          <w:color w:val="141414"/>
          <w:lang w:val="fr-FR"/>
        </w:rPr>
      </w:pPr>
    </w:p>
    <w:p w14:paraId="31E4118B" w14:textId="77777777" w:rsidR="005B67FB" w:rsidRDefault="005B67FB" w:rsidP="00242C0F">
      <w:pPr>
        <w:autoSpaceDE w:val="0"/>
        <w:autoSpaceDN w:val="0"/>
        <w:adjustRightInd w:val="0"/>
        <w:jc w:val="both"/>
        <w:rPr>
          <w:color w:val="141414"/>
          <w:lang w:val="fr-FR"/>
        </w:rPr>
      </w:pPr>
      <w:r w:rsidRPr="0032190F">
        <w:rPr>
          <w:color w:val="141414"/>
          <w:lang w:val="fr-FR"/>
        </w:rPr>
        <w:t>Ch</w:t>
      </w:r>
      <w:r w:rsidR="006732C9" w:rsidRPr="0032190F">
        <w:rPr>
          <w:color w:val="141414"/>
          <w:lang w:val="fr-FR"/>
        </w:rPr>
        <w:t>i</w:t>
      </w:r>
      <w:r w:rsidRPr="0032190F">
        <w:rPr>
          <w:color w:val="141414"/>
          <w:lang w:val="fr-FR"/>
        </w:rPr>
        <w:t>ris (Grasse, Alpes-Maritimes) Chasséen (Lepère thèse)</w:t>
      </w:r>
      <w:r w:rsidR="00BC28A5" w:rsidRPr="0032190F">
        <w:rPr>
          <w:color w:val="141414"/>
          <w:lang w:val="fr-FR"/>
        </w:rPr>
        <w:t>.</w:t>
      </w:r>
    </w:p>
    <w:p w14:paraId="1581C1F0" w14:textId="77777777" w:rsidR="00EC57B9" w:rsidRDefault="00EC57B9" w:rsidP="00242C0F">
      <w:pPr>
        <w:autoSpaceDE w:val="0"/>
        <w:autoSpaceDN w:val="0"/>
        <w:adjustRightInd w:val="0"/>
        <w:jc w:val="both"/>
        <w:rPr>
          <w:color w:val="141414"/>
          <w:lang w:val="fr-FR"/>
        </w:rPr>
      </w:pPr>
    </w:p>
    <w:p w14:paraId="2DF9CFC2" w14:textId="77777777" w:rsidR="00EC57B9" w:rsidRDefault="00EC57B9" w:rsidP="00426FF9">
      <w:pPr>
        <w:pStyle w:val="Heading1"/>
      </w:pPr>
      <w:bookmarkStart w:id="4113" w:name="Sit_Sans_Peur"/>
      <w:r>
        <w:lastRenderedPageBreak/>
        <w:t>SANS-PEUR</w:t>
      </w:r>
    </w:p>
    <w:bookmarkEnd w:id="4113"/>
    <w:p w14:paraId="63A40876" w14:textId="0D3320B8" w:rsidR="00EC57B9" w:rsidRPr="0032190F" w:rsidRDefault="00EC57B9" w:rsidP="00242C0F">
      <w:pPr>
        <w:autoSpaceDE w:val="0"/>
        <w:autoSpaceDN w:val="0"/>
        <w:adjustRightInd w:val="0"/>
        <w:jc w:val="both"/>
        <w:rPr>
          <w:color w:val="141414"/>
          <w:lang w:val="fr-FR"/>
        </w:rPr>
      </w:pPr>
      <w:r>
        <w:rPr>
          <w:color w:val="141414"/>
          <w:lang w:val="fr-FR"/>
        </w:rPr>
        <w:br/>
        <w:t xml:space="preserve">Rue Sans-Peur (Grasse). Impressa ACPS, C. BFP, </w:t>
      </w:r>
      <w:hyperlink r:id="rId10087" w:anchor="Cul_Cardial_Zonation_Horiz" w:history="1">
        <w:r w:rsidRPr="00F64A9D">
          <w:rPr>
            <w:rStyle w:val="Hyperlink"/>
            <w:lang w:val="fr-FR"/>
          </w:rPr>
          <w:t>C. ZH</w:t>
        </w:r>
      </w:hyperlink>
      <w:r w:rsidRPr="00F64A9D">
        <w:rPr>
          <w:lang w:val="fr-FR"/>
        </w:rPr>
        <w:t xml:space="preserve"> (Binder com. pers.)</w:t>
      </w:r>
    </w:p>
    <w:p w14:paraId="26E57F8B" w14:textId="77777777" w:rsidR="00BC28A5" w:rsidRPr="0032190F" w:rsidRDefault="00BC28A5" w:rsidP="00426FF9">
      <w:pPr>
        <w:pStyle w:val="Heading1"/>
      </w:pPr>
      <w:r w:rsidRPr="0032190F">
        <w:br/>
        <w:t>TROIS-CHÊNES (Aven des)</w:t>
      </w:r>
    </w:p>
    <w:p w14:paraId="4D5AC7D2" w14:textId="77777777" w:rsidR="00BC28A5" w:rsidRPr="0032190F" w:rsidRDefault="00BC28A5" w:rsidP="00242C0F">
      <w:pPr>
        <w:autoSpaceDE w:val="0"/>
        <w:autoSpaceDN w:val="0"/>
        <w:adjustRightInd w:val="0"/>
        <w:jc w:val="both"/>
        <w:rPr>
          <w:color w:val="141414"/>
          <w:lang w:val="fr-FR"/>
        </w:rPr>
      </w:pPr>
    </w:p>
    <w:p w14:paraId="2EB09257" w14:textId="77777777" w:rsidR="00BC28A5" w:rsidRPr="0032190F" w:rsidRDefault="00BC28A5" w:rsidP="00242C0F">
      <w:pPr>
        <w:autoSpaceDE w:val="0"/>
        <w:autoSpaceDN w:val="0"/>
        <w:adjustRightInd w:val="0"/>
        <w:jc w:val="both"/>
        <w:rPr>
          <w:color w:val="141414"/>
          <w:lang w:val="fr-FR"/>
        </w:rPr>
      </w:pPr>
      <w:r w:rsidRPr="0032190F">
        <w:rPr>
          <w:color w:val="141414"/>
          <w:lang w:val="fr-FR"/>
        </w:rPr>
        <w:t>L’aven des Trois-Chênes, près de Grasse (Alpes-Maritimes), aurait livré une lame de hallebarde très allongée qui a été rapprochée des gravures du mont Bego (BIB 1450 p. 17)</w:t>
      </w:r>
    </w:p>
    <w:p w14:paraId="46EADF48" w14:textId="77777777" w:rsidR="006613C4" w:rsidRPr="0032190F" w:rsidRDefault="006613C4" w:rsidP="00242C0F">
      <w:pPr>
        <w:autoSpaceDE w:val="0"/>
        <w:autoSpaceDN w:val="0"/>
        <w:adjustRightInd w:val="0"/>
        <w:rPr>
          <w:color w:val="141414"/>
          <w:lang w:val="fr-FR"/>
        </w:rPr>
      </w:pPr>
    </w:p>
    <w:p w14:paraId="3B84B887" w14:textId="77777777" w:rsidR="006613C4" w:rsidRPr="0032190F" w:rsidRDefault="006613C4" w:rsidP="00426FF9">
      <w:pPr>
        <w:pStyle w:val="Heading1"/>
      </w:pPr>
      <w:bookmarkStart w:id="4114" w:name="Sit_Tholos_Sainte_Anne"/>
      <w:r w:rsidRPr="0032190F">
        <w:t>THOLOS DE SAINTE-ANNE</w:t>
      </w:r>
    </w:p>
    <w:bookmarkEnd w:id="4114"/>
    <w:p w14:paraId="6DA7F80B" w14:textId="77777777" w:rsidR="006613C4" w:rsidRPr="0032190F" w:rsidRDefault="006613C4" w:rsidP="00242C0F">
      <w:pPr>
        <w:autoSpaceDE w:val="0"/>
        <w:autoSpaceDN w:val="0"/>
        <w:adjustRightInd w:val="0"/>
        <w:rPr>
          <w:color w:val="141414"/>
          <w:lang w:val="fr-FR"/>
        </w:rPr>
      </w:pPr>
    </w:p>
    <w:p w14:paraId="5FE3B881" w14:textId="7D702220" w:rsidR="006613C4" w:rsidRPr="0032190F" w:rsidRDefault="006613C4" w:rsidP="00242C0F">
      <w:pPr>
        <w:autoSpaceDE w:val="0"/>
        <w:autoSpaceDN w:val="0"/>
        <w:adjustRightInd w:val="0"/>
        <w:jc w:val="both"/>
        <w:rPr>
          <w:color w:val="141414"/>
          <w:lang w:val="fr-FR"/>
        </w:rPr>
      </w:pPr>
      <w:r w:rsidRPr="0032190F">
        <w:rPr>
          <w:color w:val="141414"/>
          <w:lang w:val="fr-FR"/>
        </w:rPr>
        <w:t xml:space="preserve">Le </w:t>
      </w:r>
      <w:r w:rsidRPr="0032190F">
        <w:rPr>
          <w:i/>
          <w:color w:val="141414"/>
          <w:lang w:val="fr-FR"/>
        </w:rPr>
        <w:t>tholos</w:t>
      </w:r>
      <w:r w:rsidRPr="0032190F">
        <w:rPr>
          <w:color w:val="141414"/>
          <w:lang w:val="fr-FR"/>
        </w:rPr>
        <w:t xml:space="preserve"> de Sainte-Anne (ou tombe en blocs 2 de Sainte-Anne) dans la commune de </w:t>
      </w:r>
      <w:hyperlink r:id="rId10088" w:anchor="Sit_Saint_Vallier_Thiey" w:history="1">
        <w:r w:rsidRPr="0032190F">
          <w:rPr>
            <w:rStyle w:val="Hyperlink"/>
            <w:lang w:val="fr-FR"/>
          </w:rPr>
          <w:t>Saint-Vallier-de-Thiey</w:t>
        </w:r>
      </w:hyperlink>
      <w:r w:rsidRPr="0032190F">
        <w:rPr>
          <w:color w:val="141414"/>
          <w:lang w:val="fr-FR"/>
        </w:rPr>
        <w:t xml:space="preserve"> (Alpes-Maritimes) est une structure funéraire décrite par J. Courtin comme une </w:t>
      </w:r>
      <w:r w:rsidRPr="0032190F">
        <w:rPr>
          <w:i/>
          <w:color w:val="141414"/>
          <w:lang w:val="fr-FR"/>
        </w:rPr>
        <w:t>tholos</w:t>
      </w:r>
      <w:r w:rsidRPr="0032190F">
        <w:rPr>
          <w:color w:val="141414"/>
          <w:lang w:val="fr-FR"/>
        </w:rPr>
        <w:t xml:space="preserve">, cette tombe se présente comme un tumulus de </w:t>
      </w:r>
      <w:smartTag w:uri="urn:schemas-microsoft-com:office:smarttags" w:element="metricconverter">
        <w:smartTagPr>
          <w:attr w:name="ProductID" w:val="10 m"/>
        </w:smartTagPr>
        <w:r w:rsidRPr="0032190F">
          <w:rPr>
            <w:color w:val="141414"/>
            <w:lang w:val="fr-FR"/>
          </w:rPr>
          <w:t>10 m</w:t>
        </w:r>
      </w:smartTag>
      <w:r w:rsidRPr="0032190F">
        <w:rPr>
          <w:color w:val="141414"/>
          <w:lang w:val="fr-FR"/>
        </w:rPr>
        <w:t xml:space="preserve"> de diamètre renfermant une chambre rectangulaire (1,7 x </w:t>
      </w:r>
      <w:smartTag w:uri="urn:schemas-microsoft-com:office:smarttags" w:element="metricconverter">
        <w:smartTagPr>
          <w:attr w:name="ProductID" w:val="1,5 m"/>
        </w:smartTagPr>
        <w:r w:rsidRPr="0032190F">
          <w:rPr>
            <w:color w:val="141414"/>
            <w:lang w:val="fr-FR"/>
          </w:rPr>
          <w:t>1,5 m</w:t>
        </w:r>
      </w:smartTag>
      <w:r w:rsidRPr="0032190F">
        <w:rPr>
          <w:color w:val="141414"/>
          <w:lang w:val="fr-FR"/>
        </w:rPr>
        <w:t xml:space="preserve">) avec une entrée orientée à l’ouest, marquée par deux pilierset se poursuivant par un couloir long d’1, </w:t>
      </w:r>
      <w:smartTag w:uri="urn:schemas-microsoft-com:office:smarttags" w:element="metricconverter">
        <w:smartTagPr>
          <w:attr w:name="ProductID" w:val="8 m"/>
        </w:smartTagPr>
        <w:r w:rsidRPr="0032190F">
          <w:rPr>
            <w:color w:val="141414"/>
            <w:lang w:val="fr-FR"/>
          </w:rPr>
          <w:t>8 m</w:t>
        </w:r>
      </w:smartTag>
      <w:r w:rsidRPr="0032190F">
        <w:rPr>
          <w:color w:val="141414"/>
          <w:lang w:val="fr-FR"/>
        </w:rPr>
        <w:t xml:space="preserve">. Si la forme fait référence aux dolmens, l’architecture se composede blocs de 0,5 à </w:t>
      </w:r>
      <w:smartTag w:uri="urn:schemas-microsoft-com:office:smarttags" w:element="metricconverter">
        <w:smartTagPr>
          <w:attr w:name="ProductID" w:val="0,9 m"/>
        </w:smartTagPr>
        <w:r w:rsidRPr="0032190F">
          <w:rPr>
            <w:color w:val="141414"/>
            <w:lang w:val="fr-FR"/>
          </w:rPr>
          <w:t>0,9 m</w:t>
        </w:r>
      </w:smartTag>
      <w:r w:rsidRPr="0032190F">
        <w:rPr>
          <w:color w:val="141414"/>
          <w:lang w:val="fr-FR"/>
        </w:rPr>
        <w:t xml:space="preserve"> de côtés (BIB 971 p. 135 catalogue).</w:t>
      </w:r>
    </w:p>
    <w:p w14:paraId="3E2A061A" w14:textId="77777777" w:rsidR="006613C4" w:rsidRPr="0032190F" w:rsidRDefault="006613C4" w:rsidP="00242C0F">
      <w:pPr>
        <w:rPr>
          <w:lang w:val="fr-FR"/>
        </w:rPr>
      </w:pPr>
    </w:p>
    <w:p w14:paraId="6D38FA18" w14:textId="6B4F794A" w:rsidR="006613C4" w:rsidRPr="0032190F" w:rsidRDefault="006613C4" w:rsidP="00242C0F">
      <w:pPr>
        <w:jc w:val="both"/>
        <w:rPr>
          <w:lang w:val="fr-FR"/>
        </w:rPr>
      </w:pPr>
      <w:r w:rsidRPr="0032190F">
        <w:rPr>
          <w:lang w:val="fr-FR"/>
        </w:rPr>
        <w:t>Le mobilier a livré 4 vases ornés campaniformes attribués à la phase 3 (style récent au peigne) dont un fragment scalariforme en métopes sur plusieurs lignes (damier) (BIB 971 p. 135 catalogue)</w:t>
      </w:r>
      <w:r w:rsidR="004B682E" w:rsidRPr="0032190F">
        <w:rPr>
          <w:i/>
          <w:lang w:val="fr-FR"/>
        </w:rPr>
        <w:t xml:space="preserve">comparable à l’exemplaire découvert dans la terrasse du </w:t>
      </w:r>
      <w:hyperlink r:id="rId10089" w:anchor="Sit_Ciari" w:history="1">
        <w:r w:rsidR="004B682E" w:rsidRPr="0032190F">
          <w:rPr>
            <w:rStyle w:val="Hyperlink"/>
            <w:i/>
            <w:lang w:val="fr-FR"/>
          </w:rPr>
          <w:t>gias del Ciari</w:t>
        </w:r>
      </w:hyperlink>
      <w:r w:rsidR="004B682E" w:rsidRPr="0032190F">
        <w:rPr>
          <w:i/>
          <w:lang w:val="fr-FR"/>
        </w:rPr>
        <w:t xml:space="preserve"> (SS BIB)</w:t>
      </w:r>
    </w:p>
    <w:p w14:paraId="3DDF6514" w14:textId="77777777" w:rsidR="00B34AC6" w:rsidRPr="0032190F" w:rsidRDefault="00B34AC6" w:rsidP="00242C0F">
      <w:pPr>
        <w:autoSpaceDE w:val="0"/>
        <w:autoSpaceDN w:val="0"/>
        <w:adjustRightInd w:val="0"/>
        <w:rPr>
          <w:color w:val="141414"/>
          <w:lang w:val="fr-FR"/>
        </w:rPr>
      </w:pPr>
    </w:p>
    <w:p w14:paraId="3E357B92" w14:textId="77777777" w:rsidR="00C31F7A" w:rsidRPr="0032190F" w:rsidRDefault="00C31F7A" w:rsidP="00426FF9">
      <w:pPr>
        <w:pStyle w:val="Heading1"/>
      </w:pPr>
      <w:bookmarkStart w:id="4115" w:name="Sit_Maganosc"/>
      <w:r w:rsidRPr="0032190F">
        <w:t>MAGAGNOSC</w:t>
      </w:r>
      <w:r w:rsidR="00FF2345" w:rsidRPr="0032190F">
        <w:t xml:space="preserve"> (Grotte du Pilon de)</w:t>
      </w:r>
    </w:p>
    <w:bookmarkEnd w:id="4115"/>
    <w:p w14:paraId="24D25892" w14:textId="77777777" w:rsidR="00C31F7A" w:rsidRPr="0032190F" w:rsidRDefault="00C31F7A" w:rsidP="00242C0F">
      <w:pPr>
        <w:autoSpaceDE w:val="0"/>
        <w:autoSpaceDN w:val="0"/>
        <w:adjustRightInd w:val="0"/>
        <w:rPr>
          <w:color w:val="141414"/>
          <w:lang w:val="fr-FR"/>
        </w:rPr>
      </w:pPr>
    </w:p>
    <w:p w14:paraId="349CAC49" w14:textId="10C96965" w:rsidR="00C31F7A" w:rsidRPr="0032190F" w:rsidRDefault="00C31F7A" w:rsidP="00242C0F">
      <w:pPr>
        <w:autoSpaceDE w:val="0"/>
        <w:autoSpaceDN w:val="0"/>
        <w:adjustRightInd w:val="0"/>
        <w:jc w:val="both"/>
        <w:rPr>
          <w:color w:val="141414"/>
          <w:lang w:val="fr-FR"/>
        </w:rPr>
      </w:pPr>
      <w:r w:rsidRPr="0032190F">
        <w:rPr>
          <w:color w:val="141414"/>
          <w:lang w:val="fr-FR"/>
        </w:rPr>
        <w:t>La pendeloque a double spirale trouvée à Magagnosc (</w:t>
      </w:r>
      <w:r w:rsidR="00FF2345" w:rsidRPr="0032190F">
        <w:rPr>
          <w:color w:val="141414"/>
          <w:lang w:val="fr-FR"/>
        </w:rPr>
        <w:t xml:space="preserve">Bar-sur-Loup, </w:t>
      </w:r>
      <w:r w:rsidRPr="0032190F">
        <w:rPr>
          <w:color w:val="141414"/>
          <w:lang w:val="fr-FR"/>
        </w:rPr>
        <w:t xml:space="preserve">Alpes-Maritimes) renvoit aux représentations de la </w:t>
      </w:r>
      <w:r w:rsidRPr="0032190F">
        <w:rPr>
          <w:i/>
          <w:lang w:val="fr-FR"/>
        </w:rPr>
        <w:t>Stèle à pendentif à double spirales</w:t>
      </w:r>
      <w:r w:rsidRPr="0032190F">
        <w:rPr>
          <w:lang w:val="fr-FR"/>
        </w:rPr>
        <w:t xml:space="preserve"> (</w:t>
      </w:r>
      <w:hyperlink r:id="rId10090" w:anchor="Sit_Petit_Chasseur" w:history="1">
        <w:r w:rsidRPr="0032190F">
          <w:rPr>
            <w:rStyle w:val="Hyperlink"/>
            <w:lang w:val="fr-FR"/>
          </w:rPr>
          <w:t>Petit-Chasseur</w:t>
        </w:r>
      </w:hyperlink>
      <w:r w:rsidRPr="0032190F">
        <w:rPr>
          <w:lang w:val="fr-FR"/>
        </w:rPr>
        <w:t xml:space="preserve">) </w:t>
      </w:r>
      <w:r w:rsidRPr="0032190F">
        <w:rPr>
          <w:color w:val="141414"/>
          <w:lang w:val="fr-FR"/>
        </w:rPr>
        <w:t xml:space="preserve">et de la stèle </w:t>
      </w:r>
      <w:r w:rsidR="00D20F84" w:rsidRPr="0032190F">
        <w:rPr>
          <w:color w:val="141414"/>
          <w:lang w:val="fr-FR"/>
        </w:rPr>
        <w:t>anthropomorphes gardois</w:t>
      </w:r>
      <w:r w:rsidR="00587CEC" w:rsidRPr="0032190F">
        <w:rPr>
          <w:color w:val="141414"/>
          <w:lang w:val="fr-FR"/>
        </w:rPr>
        <w:t>e</w:t>
      </w:r>
      <w:r w:rsidR="00D20F84" w:rsidRPr="0032190F">
        <w:rPr>
          <w:color w:val="141414"/>
          <w:lang w:val="fr-FR"/>
        </w:rPr>
        <w:t xml:space="preserve"> (</w:t>
      </w:r>
      <w:hyperlink r:id="rId10091" w:anchor="Sit_Collorgues" w:history="1">
        <w:r w:rsidRPr="0032190F">
          <w:rPr>
            <w:rStyle w:val="Hyperlink"/>
            <w:lang w:val="fr-FR"/>
          </w:rPr>
          <w:t>Collorgues</w:t>
        </w:r>
      </w:hyperlink>
      <w:r w:rsidR="00D20F84" w:rsidRPr="0032190F">
        <w:rPr>
          <w:color w:val="141414"/>
          <w:lang w:val="fr-FR"/>
        </w:rPr>
        <w:t>), seule représentation d’un objet métallique sur un mégalithe dans le Midi</w:t>
      </w:r>
      <w:r w:rsidRPr="0032190F">
        <w:rPr>
          <w:color w:val="141414"/>
          <w:lang w:val="fr-FR"/>
        </w:rPr>
        <w:t xml:space="preserve">. </w:t>
      </w:r>
      <w:r w:rsidR="00D20F84" w:rsidRPr="0032190F">
        <w:rPr>
          <w:color w:val="141414"/>
          <w:lang w:val="fr-FR"/>
        </w:rPr>
        <w:t xml:space="preserve">La pendeloque </w:t>
      </w:r>
      <w:r w:rsidRPr="0032190F">
        <w:rPr>
          <w:color w:val="141414"/>
          <w:lang w:val="fr-FR"/>
        </w:rPr>
        <w:t>serait une des premières importations du métal dans le Midi (BIB 356 p. 45)</w:t>
      </w:r>
      <w:r w:rsidR="00867215" w:rsidRPr="0032190F">
        <w:rPr>
          <w:color w:val="141414"/>
          <w:lang w:val="fr-FR"/>
        </w:rPr>
        <w:t xml:space="preserve">. La pendeloque à doublespirale </w:t>
      </w:r>
      <w:r w:rsidR="00FF2345" w:rsidRPr="0032190F">
        <w:rPr>
          <w:color w:val="141414"/>
          <w:lang w:val="fr-FR"/>
        </w:rPr>
        <w:t>est</w:t>
      </w:r>
      <w:r w:rsidR="00867215" w:rsidRPr="0032190F">
        <w:rPr>
          <w:color w:val="141414"/>
          <w:lang w:val="fr-FR"/>
        </w:rPr>
        <w:t>rapprochée par C. Strahm de modèles circulant en contexte</w:t>
      </w:r>
      <w:hyperlink r:id="rId10092" w:anchor="Cul_Pfynn" w:history="1">
        <w:r w:rsidR="00867215" w:rsidRPr="0032190F">
          <w:rPr>
            <w:rStyle w:val="Hyperlink"/>
            <w:lang w:val="fr-FR"/>
          </w:rPr>
          <w:t>Pfyn</w:t>
        </w:r>
      </w:hyperlink>
      <w:r w:rsidR="00867215" w:rsidRPr="0032190F">
        <w:rPr>
          <w:color w:val="141414"/>
          <w:lang w:val="fr-FR"/>
        </w:rPr>
        <w:t xml:space="preserve">(BIB 1073 p. 57 (BIB </w:t>
      </w:r>
      <w:r w:rsidR="007D171C" w:rsidRPr="0032190F">
        <w:rPr>
          <w:color w:val="141414"/>
          <w:lang w:val="fr-FR"/>
        </w:rPr>
        <w:t>542 et BIB 706))</w:t>
      </w:r>
      <w:r w:rsidR="00867215" w:rsidRPr="0032190F">
        <w:rPr>
          <w:color w:val="141414"/>
          <w:lang w:val="fr-FR"/>
        </w:rPr>
        <w:t>.</w:t>
      </w:r>
    </w:p>
    <w:p w14:paraId="798A3ECA" w14:textId="77777777" w:rsidR="007D171C" w:rsidRPr="0032190F" w:rsidRDefault="007D171C" w:rsidP="00242C0F">
      <w:pPr>
        <w:autoSpaceDE w:val="0"/>
        <w:autoSpaceDN w:val="0"/>
        <w:adjustRightInd w:val="0"/>
        <w:jc w:val="both"/>
        <w:rPr>
          <w:color w:val="141414"/>
          <w:lang w:val="fr-FR"/>
        </w:rPr>
      </w:pPr>
    </w:p>
    <w:p w14:paraId="4797B628" w14:textId="5AEC858C" w:rsidR="007D171C" w:rsidRPr="0032190F" w:rsidRDefault="007D171C" w:rsidP="00242C0F">
      <w:pPr>
        <w:autoSpaceDE w:val="0"/>
        <w:autoSpaceDN w:val="0"/>
        <w:adjustRightInd w:val="0"/>
        <w:jc w:val="both"/>
        <w:rPr>
          <w:color w:val="141414"/>
          <w:lang w:val="fr-FR"/>
        </w:rPr>
      </w:pPr>
      <w:r w:rsidRPr="0032190F">
        <w:rPr>
          <w:color w:val="141414"/>
          <w:lang w:val="fr-FR"/>
        </w:rPr>
        <w:t>Voir (</w:t>
      </w:r>
      <w:hyperlink r:id="rId10093" w:anchor="Cul_Chalco" w:history="1">
        <w:r w:rsidRPr="0032190F">
          <w:rPr>
            <w:rStyle w:val="Hyperlink"/>
            <w:lang w:val="fr-FR"/>
          </w:rPr>
          <w:t>Chalcolithique </w:t>
        </w:r>
      </w:hyperlink>
      <w:r w:rsidRPr="0032190F">
        <w:rPr>
          <w:color w:val="141414"/>
          <w:lang w:val="fr-FR"/>
        </w:rPr>
        <w:t>§ Origines § Midi de la France)</w:t>
      </w:r>
    </w:p>
    <w:p w14:paraId="2233F03A" w14:textId="77777777" w:rsidR="00B922E9" w:rsidRPr="0032190F" w:rsidRDefault="00B922E9" w:rsidP="00242C0F">
      <w:pPr>
        <w:autoSpaceDE w:val="0"/>
        <w:autoSpaceDN w:val="0"/>
        <w:adjustRightInd w:val="0"/>
        <w:jc w:val="both"/>
        <w:rPr>
          <w:color w:val="141414"/>
          <w:lang w:val="fr-FR"/>
        </w:rPr>
      </w:pPr>
    </w:p>
    <w:p w14:paraId="3D93B6CA" w14:textId="77777777" w:rsidR="00B922E9" w:rsidRPr="0032190F" w:rsidRDefault="00B922E9" w:rsidP="00426FF9">
      <w:pPr>
        <w:pStyle w:val="Heading1"/>
      </w:pPr>
      <w:bookmarkStart w:id="4116" w:name="Sit_Cumba_Rat"/>
      <w:r w:rsidRPr="0032190F">
        <w:t>LA CUMBA</w:t>
      </w:r>
      <w:r w:rsidR="008B6A1E" w:rsidRPr="0032190F">
        <w:t>/ GROTTE DU RAT</w:t>
      </w:r>
    </w:p>
    <w:bookmarkEnd w:id="4116"/>
    <w:p w14:paraId="66D8356D" w14:textId="77777777" w:rsidR="00B922E9" w:rsidRPr="0032190F" w:rsidRDefault="00B922E9" w:rsidP="00242C0F">
      <w:pPr>
        <w:autoSpaceDE w:val="0"/>
        <w:autoSpaceDN w:val="0"/>
        <w:adjustRightInd w:val="0"/>
        <w:jc w:val="both"/>
        <w:rPr>
          <w:color w:val="141414"/>
          <w:lang w:val="fr-FR"/>
        </w:rPr>
      </w:pPr>
    </w:p>
    <w:p w14:paraId="0F8692D5" w14:textId="577FD2D0" w:rsidR="008B6A1E" w:rsidRPr="0032190F" w:rsidRDefault="008B6A1E" w:rsidP="00242C0F">
      <w:pPr>
        <w:autoSpaceDE w:val="0"/>
        <w:autoSpaceDN w:val="0"/>
        <w:adjustRightInd w:val="0"/>
        <w:jc w:val="both"/>
        <w:rPr>
          <w:color w:val="141414"/>
          <w:lang w:val="fr-FR"/>
        </w:rPr>
      </w:pPr>
      <w:r w:rsidRPr="0032190F">
        <w:rPr>
          <w:color w:val="141414"/>
          <w:lang w:val="fr-FR"/>
        </w:rPr>
        <w:t>Le site de La Cumba / grotte du Rat  (</w:t>
      </w:r>
      <w:r w:rsidR="00E83484" w:rsidRPr="0032190F">
        <w:rPr>
          <w:color w:val="141414"/>
          <w:lang w:val="fr-FR"/>
        </w:rPr>
        <w:t>Levens</w:t>
      </w:r>
      <w:r w:rsidRPr="0032190F">
        <w:rPr>
          <w:color w:val="141414"/>
          <w:lang w:val="fr-FR"/>
        </w:rPr>
        <w:t>, Alpes-Maritimes) a permi de découvrir en contexte sépulcral campaniforme de la m</w:t>
      </w:r>
      <w:r w:rsidR="00587CEC" w:rsidRPr="0032190F">
        <w:rPr>
          <w:color w:val="141414"/>
          <w:lang w:val="fr-FR"/>
        </w:rPr>
        <w:t>a</w:t>
      </w:r>
      <w:r w:rsidRPr="0032190F">
        <w:rPr>
          <w:color w:val="141414"/>
          <w:lang w:val="fr-FR"/>
        </w:rPr>
        <w:t>tière siliceuse provenant des sources lombardo-vén</w:t>
      </w:r>
      <w:r w:rsidR="003F778C" w:rsidRPr="0032190F">
        <w:rPr>
          <w:color w:val="141414"/>
          <w:lang w:val="fr-FR"/>
        </w:rPr>
        <w:t>ètes (BIB 254 p. 296 (BIB 346))</w:t>
      </w:r>
      <w:r w:rsidR="00E04DE2" w:rsidRPr="0032190F">
        <w:rPr>
          <w:color w:val="141414"/>
          <w:lang w:val="fr-FR"/>
        </w:rPr>
        <w:t>[</w:t>
      </w:r>
      <w:hyperlink r:id="rId10094" w:anchor="Sit_Monti_Lessini" w:history="1">
        <w:r w:rsidR="00587CEC" w:rsidRPr="0032190F">
          <w:rPr>
            <w:rStyle w:val="Hyperlink"/>
            <w:lang w:val="fr-FR"/>
          </w:rPr>
          <w:t>Monti Lessini</w:t>
        </w:r>
      </w:hyperlink>
      <w:r w:rsidR="00E04DE2" w:rsidRPr="0032190F">
        <w:rPr>
          <w:lang w:val="fr-FR"/>
        </w:rPr>
        <w:t> ?] </w:t>
      </w:r>
      <w:r w:rsidR="003F778C" w:rsidRPr="0032190F">
        <w:rPr>
          <w:color w:val="141414"/>
          <w:lang w:val="fr-FR"/>
        </w:rPr>
        <w:t xml:space="preserve"> comme à </w:t>
      </w:r>
      <w:hyperlink r:id="rId10095" w:anchor="Sit_Pendimoun" w:history="1">
        <w:r w:rsidR="003F778C" w:rsidRPr="0032190F">
          <w:rPr>
            <w:rStyle w:val="Hyperlink"/>
            <w:lang w:val="fr-FR"/>
          </w:rPr>
          <w:t>Pendimoun</w:t>
        </w:r>
      </w:hyperlink>
      <w:r w:rsidR="003F778C" w:rsidRPr="0032190F">
        <w:rPr>
          <w:color w:val="141414"/>
          <w:lang w:val="fr-FR"/>
        </w:rPr>
        <w:t xml:space="preserve"> (BIB 254)</w:t>
      </w:r>
    </w:p>
    <w:p w14:paraId="38BBAF00" w14:textId="77777777" w:rsidR="008B6A1E" w:rsidRPr="0032190F" w:rsidRDefault="008B6A1E" w:rsidP="00242C0F">
      <w:pPr>
        <w:autoSpaceDE w:val="0"/>
        <w:autoSpaceDN w:val="0"/>
        <w:adjustRightInd w:val="0"/>
        <w:jc w:val="both"/>
        <w:rPr>
          <w:color w:val="141414"/>
          <w:lang w:val="fr-FR"/>
        </w:rPr>
      </w:pPr>
    </w:p>
    <w:p w14:paraId="133560A1" w14:textId="77777777" w:rsidR="008B6A1E" w:rsidRPr="0032190F" w:rsidRDefault="008B6A1E" w:rsidP="00242C0F">
      <w:pPr>
        <w:autoSpaceDE w:val="0"/>
        <w:autoSpaceDN w:val="0"/>
        <w:adjustRightInd w:val="0"/>
        <w:jc w:val="both"/>
        <w:rPr>
          <w:color w:val="141414"/>
          <w:lang w:val="fr-FR"/>
        </w:rPr>
      </w:pPr>
      <w:r w:rsidRPr="0032190F">
        <w:rPr>
          <w:color w:val="141414"/>
          <w:lang w:val="fr-FR"/>
        </w:rPr>
        <w:t>Industrie lithique : 7 segments en silex, une armature de flèche en silex miel, une petite pièce esquillée, un fragment de lame, unfragment d’outil non précisé et deux éclats ou débris.</w:t>
      </w:r>
      <w:r w:rsidR="00DE7A40" w:rsidRPr="0032190F">
        <w:rPr>
          <w:lang w:val="fr-FR"/>
        </w:rPr>
        <w:t xml:space="preserve">Céramique commune : 115 débris, 65 fragments de panse (épaisseur moyenne </w:t>
      </w:r>
      <w:smartTag w:uri="urn:schemas-microsoft-com:office:smarttags" w:element="metricconverter">
        <w:smartTagPr>
          <w:attr w:name="ProductID" w:val="8,5 mm"/>
        </w:smartTagPr>
        <w:r w:rsidR="00DE7A40" w:rsidRPr="0032190F">
          <w:rPr>
            <w:lang w:val="fr-FR"/>
          </w:rPr>
          <w:t>8,5 mm</w:t>
        </w:r>
      </w:smartTag>
      <w:r w:rsidR="00DE7A40" w:rsidRPr="0032190F">
        <w:rPr>
          <w:lang w:val="fr-FR"/>
        </w:rPr>
        <w:t xml:space="preserve">), 35 tessons à pâte grumeleuse et gros dégraissant (épaisseur </w:t>
      </w:r>
      <w:smartTag w:uri="urn:schemas-microsoft-com:office:smarttags" w:element="metricconverter">
        <w:smartTagPr>
          <w:attr w:name="ProductID" w:val="15 mm"/>
        </w:smartTagPr>
        <w:r w:rsidR="00DE7A40" w:rsidRPr="0032190F">
          <w:rPr>
            <w:lang w:val="fr-FR"/>
          </w:rPr>
          <w:t>15 mm</w:t>
        </w:r>
      </w:smartTag>
      <w:r w:rsidR="00DE7A40" w:rsidRPr="0032190F">
        <w:rPr>
          <w:lang w:val="fr-FR"/>
        </w:rPr>
        <w:t>), 3 mamelons, 6 bords dont deux évasés.</w:t>
      </w:r>
      <w:r w:rsidRPr="0032190F">
        <w:rPr>
          <w:color w:val="141414"/>
          <w:lang w:val="fr-FR"/>
        </w:rPr>
        <w:t>3 perles, une alêne à section carrée en cuivre</w:t>
      </w:r>
      <w:r w:rsidR="00587CEC" w:rsidRPr="0032190F">
        <w:rPr>
          <w:color w:val="141414"/>
          <w:lang w:val="fr-FR"/>
        </w:rPr>
        <w:t>, une pendeloque triangulaire en</w:t>
      </w:r>
      <w:r w:rsidRPr="0032190F">
        <w:rPr>
          <w:color w:val="141414"/>
          <w:lang w:val="fr-FR"/>
        </w:rPr>
        <w:t xml:space="preserve"> test, une pendeloque en ca</w:t>
      </w:r>
      <w:r w:rsidR="00DE7A40" w:rsidRPr="0032190F">
        <w:rPr>
          <w:color w:val="141414"/>
          <w:lang w:val="fr-FR"/>
        </w:rPr>
        <w:t>lcaire, 89 perles non précisées (BIB 971)</w:t>
      </w:r>
    </w:p>
    <w:p w14:paraId="01C8BADD" w14:textId="77777777" w:rsidR="008B6A1E" w:rsidRPr="0032190F" w:rsidRDefault="008B6A1E" w:rsidP="00242C0F">
      <w:pPr>
        <w:autoSpaceDE w:val="0"/>
        <w:autoSpaceDN w:val="0"/>
        <w:adjustRightInd w:val="0"/>
        <w:jc w:val="both"/>
        <w:rPr>
          <w:color w:val="141414"/>
          <w:lang w:val="fr-FR"/>
        </w:rPr>
      </w:pPr>
    </w:p>
    <w:p w14:paraId="0CB55082" w14:textId="77777777" w:rsidR="00B34AC6" w:rsidRPr="0032190F" w:rsidRDefault="00B34AC6" w:rsidP="00426FF9">
      <w:pPr>
        <w:pStyle w:val="Heading1"/>
      </w:pPr>
      <w:bookmarkStart w:id="4117" w:name="Sit_Fees_Tharaux"/>
      <w:r w:rsidRPr="0032190F">
        <w:t>FEES (Grotte des)</w:t>
      </w:r>
    </w:p>
    <w:bookmarkEnd w:id="4117"/>
    <w:p w14:paraId="22DE42C1" w14:textId="77777777" w:rsidR="00B34AC6" w:rsidRPr="0032190F" w:rsidRDefault="00B34AC6" w:rsidP="00242C0F">
      <w:pPr>
        <w:autoSpaceDE w:val="0"/>
        <w:autoSpaceDN w:val="0"/>
        <w:adjustRightInd w:val="0"/>
        <w:rPr>
          <w:color w:val="141414"/>
          <w:lang w:val="fr-FR"/>
        </w:rPr>
      </w:pPr>
    </w:p>
    <w:p w14:paraId="43B3A113" w14:textId="7A8B834C" w:rsidR="00CC0F7A" w:rsidRPr="0032190F" w:rsidRDefault="00CC0F7A" w:rsidP="00242C0F">
      <w:pPr>
        <w:autoSpaceDE w:val="0"/>
        <w:autoSpaceDN w:val="0"/>
        <w:adjustRightInd w:val="0"/>
        <w:rPr>
          <w:color w:val="141414"/>
          <w:lang w:val="fr-FR"/>
        </w:rPr>
      </w:pPr>
      <w:r w:rsidRPr="0032190F">
        <w:rPr>
          <w:color w:val="141414"/>
          <w:lang w:val="fr-FR"/>
        </w:rPr>
        <w:lastRenderedPageBreak/>
        <w:t xml:space="preserve">Représentation de </w:t>
      </w:r>
      <w:hyperlink r:id="rId10096" w:anchor="Cul_Art_TAC_T_g_soleil" w:history="1">
        <w:r w:rsidRPr="0032190F">
          <w:rPr>
            <w:rStyle w:val="Hyperlink"/>
            <w:lang w:val="fr-FR"/>
          </w:rPr>
          <w:t>soleil</w:t>
        </w:r>
      </w:hyperlink>
      <w:r w:rsidRPr="0032190F">
        <w:rPr>
          <w:color w:val="141414"/>
          <w:lang w:val="fr-FR"/>
        </w:rPr>
        <w:t xml:space="preserve"> chasséen (BIB 2515) </w:t>
      </w:r>
    </w:p>
    <w:p w14:paraId="5D371E9E" w14:textId="77777777" w:rsidR="000A17ED" w:rsidRPr="0032190F" w:rsidRDefault="000A17ED" w:rsidP="005F4148">
      <w:pPr>
        <w:jc w:val="both"/>
        <w:rPr>
          <w:lang w:val="fr-FR"/>
        </w:rPr>
      </w:pPr>
      <w:r w:rsidRPr="0032190F">
        <w:rPr>
          <w:color w:val="141414"/>
          <w:lang w:val="fr-FR"/>
        </w:rPr>
        <w:t xml:space="preserve">La grotte des Fées à Tharaux (Gard) </w:t>
      </w:r>
      <w:r w:rsidR="005F4148" w:rsidRPr="0032190F">
        <w:rPr>
          <w:color w:val="141414"/>
          <w:lang w:val="fr-FR"/>
        </w:rPr>
        <w:t xml:space="preserve">a livré des décors de triangles estampés caractéristique du </w:t>
      </w:r>
      <w:r w:rsidR="000A5794">
        <w:rPr>
          <w:color w:val="141414"/>
          <w:lang w:val="fr-FR"/>
        </w:rPr>
        <w:t>BM</w:t>
      </w:r>
      <w:r w:rsidR="005F4148" w:rsidRPr="0032190F">
        <w:rPr>
          <w:color w:val="141414"/>
          <w:lang w:val="fr-FR"/>
        </w:rPr>
        <w:t xml:space="preserve"> (BIB 155 p. 95)</w:t>
      </w:r>
    </w:p>
    <w:p w14:paraId="269E8B49" w14:textId="77777777" w:rsidR="00B34AC6" w:rsidRPr="0032190F" w:rsidRDefault="00B34AC6" w:rsidP="00242C0F">
      <w:pPr>
        <w:autoSpaceDE w:val="0"/>
        <w:autoSpaceDN w:val="0"/>
        <w:adjustRightInd w:val="0"/>
        <w:rPr>
          <w:color w:val="141414"/>
          <w:lang w:val="fr-FR"/>
        </w:rPr>
      </w:pPr>
      <w:r w:rsidRPr="0032190F">
        <w:rPr>
          <w:color w:val="141414"/>
          <w:lang w:val="fr-FR"/>
        </w:rPr>
        <w:t>La grotte des Fées à Tharaux (Gard) a donné un brassard d’archer attribué au Campaniforme (BIB 971)</w:t>
      </w:r>
    </w:p>
    <w:p w14:paraId="2B523AF9" w14:textId="77777777" w:rsidR="00AD38A3" w:rsidRPr="0032190F" w:rsidRDefault="00AD38A3" w:rsidP="00242C0F">
      <w:pPr>
        <w:autoSpaceDE w:val="0"/>
        <w:autoSpaceDN w:val="0"/>
        <w:adjustRightInd w:val="0"/>
        <w:rPr>
          <w:color w:val="141414"/>
          <w:lang w:val="fr-FR"/>
        </w:rPr>
      </w:pPr>
    </w:p>
    <w:p w14:paraId="0CAD38EE" w14:textId="77777777" w:rsidR="00AD38A3" w:rsidRPr="0032190F" w:rsidRDefault="00AD38A3" w:rsidP="00426FF9">
      <w:pPr>
        <w:pStyle w:val="Heading1"/>
      </w:pPr>
      <w:bookmarkStart w:id="4118" w:name="Sit_Pincevent"/>
      <w:r w:rsidRPr="0032190F">
        <w:t>PINCEVENT</w:t>
      </w:r>
    </w:p>
    <w:bookmarkEnd w:id="4118"/>
    <w:p w14:paraId="6C6DA719" w14:textId="77777777" w:rsidR="00AD38A3" w:rsidRPr="0032190F" w:rsidRDefault="00AD38A3" w:rsidP="00242C0F">
      <w:pPr>
        <w:autoSpaceDE w:val="0"/>
        <w:autoSpaceDN w:val="0"/>
        <w:adjustRightInd w:val="0"/>
        <w:rPr>
          <w:color w:val="141414"/>
          <w:lang w:val="fr-FR"/>
        </w:rPr>
      </w:pPr>
    </w:p>
    <w:p w14:paraId="45B06377" w14:textId="32019637" w:rsidR="00AD38A3" w:rsidRPr="0032190F" w:rsidRDefault="00AD38A3" w:rsidP="00242C0F">
      <w:pPr>
        <w:autoSpaceDE w:val="0"/>
        <w:autoSpaceDN w:val="0"/>
        <w:adjustRightInd w:val="0"/>
        <w:rPr>
          <w:color w:val="141414"/>
          <w:lang w:val="fr-FR"/>
        </w:rPr>
      </w:pPr>
      <w:r w:rsidRPr="0032190F">
        <w:rPr>
          <w:color w:val="141414"/>
          <w:lang w:val="fr-FR"/>
        </w:rPr>
        <w:t xml:space="preserve">Site du </w:t>
      </w:r>
      <w:hyperlink r:id="rId10097" w:anchor="Cul_Paleo_sup" w:history="1">
        <w:r w:rsidRPr="0032190F">
          <w:rPr>
            <w:rStyle w:val="Hyperlink"/>
            <w:lang w:val="fr-FR"/>
          </w:rPr>
          <w:t>Paléolithique supérieur</w:t>
        </w:r>
      </w:hyperlink>
      <w:r w:rsidRPr="0032190F">
        <w:rPr>
          <w:color w:val="141414"/>
          <w:lang w:val="fr-FR"/>
        </w:rPr>
        <w:t xml:space="preserve"> (vers 12 300 aec) dans la vallée de la Seine, proche de Montereau-Fault-Yonne (wiki)</w:t>
      </w:r>
      <w:r w:rsidR="006F18AE" w:rsidRPr="0032190F">
        <w:rPr>
          <w:lang w:val="fr-FR"/>
        </w:rPr>
        <w:t>entre les confluences de l'Yonne et du Loing, le site de Pincevent est situé près d’un ancien gué (http://www.musee-prehistoire-idf.fr/pincevent)</w:t>
      </w:r>
    </w:p>
    <w:p w14:paraId="1AE4AFF6" w14:textId="77777777" w:rsidR="00AD38A3" w:rsidRPr="0032190F" w:rsidRDefault="00AD38A3" w:rsidP="00242C0F">
      <w:pPr>
        <w:autoSpaceDE w:val="0"/>
        <w:autoSpaceDN w:val="0"/>
        <w:adjustRightInd w:val="0"/>
        <w:rPr>
          <w:color w:val="141414"/>
          <w:lang w:val="fr-FR"/>
        </w:rPr>
      </w:pPr>
      <w:r w:rsidRPr="0032190F">
        <w:rPr>
          <w:color w:val="141414"/>
          <w:lang w:val="fr-FR"/>
        </w:rPr>
        <w:t xml:space="preserve">Fouillé entre 1965 et </w:t>
      </w:r>
      <w:r w:rsidRPr="0032190F">
        <w:rPr>
          <w:lang w:val="fr-FR"/>
        </w:rPr>
        <w:t xml:space="preserve">1985 sous la direction d'A. Leroi-Gourhan, puis par la suite par son équipe </w:t>
      </w:r>
      <w:r w:rsidRPr="0032190F">
        <w:rPr>
          <w:color w:val="141414"/>
          <w:lang w:val="fr-FR"/>
        </w:rPr>
        <w:t>(wiki)</w:t>
      </w:r>
    </w:p>
    <w:p w14:paraId="523F4124" w14:textId="77777777" w:rsidR="00AD38A3" w:rsidRPr="0032190F" w:rsidRDefault="00AD38A3" w:rsidP="00242C0F">
      <w:pPr>
        <w:autoSpaceDE w:val="0"/>
        <w:autoSpaceDN w:val="0"/>
        <w:adjustRightInd w:val="0"/>
        <w:rPr>
          <w:color w:val="141414"/>
          <w:lang w:val="fr-FR"/>
        </w:rPr>
      </w:pPr>
      <w:r w:rsidRPr="0032190F">
        <w:rPr>
          <w:color w:val="141414"/>
          <w:lang w:val="fr-FR"/>
        </w:rPr>
        <w:t>Fouillé de manière éthnologique, fouille à plat,</w:t>
      </w:r>
      <w:r w:rsidRPr="0032190F">
        <w:rPr>
          <w:lang w:val="fr-FR"/>
        </w:rPr>
        <w:t xml:space="preserve"> L'organisation spatiale des vestiges lithiques et osseux ainsi que les foyers ont été conservés de manière exceptionnelle par de fins limons d'inondation de la Seine </w:t>
      </w:r>
      <w:r w:rsidRPr="0032190F">
        <w:rPr>
          <w:color w:val="141414"/>
          <w:lang w:val="fr-FR"/>
        </w:rPr>
        <w:t>(wiki)</w:t>
      </w:r>
    </w:p>
    <w:p w14:paraId="5FB2D493" w14:textId="77777777" w:rsidR="005313CA" w:rsidRPr="0032190F" w:rsidRDefault="005313CA" w:rsidP="00242C0F">
      <w:pPr>
        <w:autoSpaceDE w:val="0"/>
        <w:autoSpaceDN w:val="0"/>
        <w:adjustRightInd w:val="0"/>
        <w:rPr>
          <w:color w:val="141414"/>
          <w:lang w:val="fr-FR"/>
        </w:rPr>
      </w:pPr>
    </w:p>
    <w:p w14:paraId="6A91E4B7" w14:textId="77777777" w:rsidR="005313CA" w:rsidRPr="0032190F" w:rsidRDefault="005313CA" w:rsidP="00426FF9">
      <w:pPr>
        <w:pStyle w:val="Heading1"/>
      </w:pPr>
      <w:bookmarkStart w:id="4119" w:name="Sit_Perte_Cros"/>
      <w:r w:rsidRPr="0032190F">
        <w:t>PERTE DU CROS</w:t>
      </w:r>
    </w:p>
    <w:bookmarkEnd w:id="4119"/>
    <w:p w14:paraId="7A002E19" w14:textId="77777777" w:rsidR="002D356F" w:rsidRPr="0032190F" w:rsidRDefault="002D356F" w:rsidP="00242C0F">
      <w:pPr>
        <w:autoSpaceDE w:val="0"/>
        <w:autoSpaceDN w:val="0"/>
        <w:adjustRightInd w:val="0"/>
        <w:rPr>
          <w:color w:val="141414"/>
          <w:lang w:val="fr-FR"/>
        </w:rPr>
      </w:pPr>
    </w:p>
    <w:p w14:paraId="73F56B51" w14:textId="247282A7" w:rsidR="00882255" w:rsidRPr="0032190F" w:rsidRDefault="00882255" w:rsidP="005D0D80">
      <w:pPr>
        <w:autoSpaceDE w:val="0"/>
        <w:autoSpaceDN w:val="0"/>
        <w:adjustRightInd w:val="0"/>
        <w:jc w:val="both"/>
        <w:rPr>
          <w:sz w:val="22"/>
          <w:szCs w:val="22"/>
          <w:lang w:val="fr-FR"/>
        </w:rPr>
      </w:pPr>
      <w:r w:rsidRPr="0032190F">
        <w:rPr>
          <w:lang w:val="fr-FR"/>
        </w:rPr>
        <w:t>Découverte d'un pied de personnage [statuette néolithique] dans la grotte de la Perte du Cros (Saillac, Lot) (BIB 1783 fig. 10)</w:t>
      </w:r>
      <w:r w:rsidR="00702C84" w:rsidRPr="0032190F">
        <w:rPr>
          <w:lang w:val="fr-FR"/>
        </w:rPr>
        <w:t xml:space="preserve"> </w:t>
      </w:r>
      <w:r w:rsidR="004E2BDF" w:rsidRPr="0032190F">
        <w:rPr>
          <w:lang w:val="fr-FR"/>
        </w:rPr>
        <w:t xml:space="preserve">(BIB 1457) </w:t>
      </w:r>
      <w:r w:rsidR="00702C84" w:rsidRPr="0032190F">
        <w:rPr>
          <w:sz w:val="22"/>
          <w:szCs w:val="22"/>
          <w:lang w:val="fr-FR"/>
        </w:rPr>
        <w:t>idole(s) [</w:t>
      </w:r>
      <w:hyperlink r:id="rId10098" w:anchor="Cul_Art_TAC_T_a_statuettes" w:history="1">
        <w:r w:rsidR="00702C84" w:rsidRPr="0032190F">
          <w:rPr>
            <w:rStyle w:val="Hyperlink"/>
            <w:sz w:val="22"/>
            <w:szCs w:val="22"/>
            <w:lang w:val="fr-FR"/>
          </w:rPr>
          <w:t>statuette</w:t>
        </w:r>
      </w:hyperlink>
      <w:r w:rsidR="00702C84" w:rsidRPr="0032190F">
        <w:rPr>
          <w:sz w:val="22"/>
          <w:szCs w:val="22"/>
          <w:lang w:val="fr-FR"/>
        </w:rPr>
        <w:t xml:space="preserve">] féminine(s) </w:t>
      </w:r>
      <w:hyperlink r:id="rId10099" w:anchor="Cul_Chasseen" w:history="1">
        <w:r w:rsidR="00702C84" w:rsidRPr="0032190F">
          <w:rPr>
            <w:rStyle w:val="Hyperlink"/>
            <w:sz w:val="22"/>
            <w:szCs w:val="22"/>
            <w:lang w:val="fr-FR"/>
          </w:rPr>
          <w:t>chasséenne(s)</w:t>
        </w:r>
      </w:hyperlink>
      <w:r w:rsidR="00702C84" w:rsidRPr="0032190F">
        <w:rPr>
          <w:sz w:val="22"/>
          <w:szCs w:val="22"/>
          <w:lang w:val="fr-FR"/>
        </w:rPr>
        <w:t xml:space="preserve"> douteux (BIB 2359 fig. 34)</w:t>
      </w:r>
    </w:p>
    <w:p w14:paraId="2922F48B" w14:textId="77777777" w:rsidR="00702C84" w:rsidRPr="0032190F" w:rsidRDefault="00702C84" w:rsidP="00242C0F">
      <w:pPr>
        <w:autoSpaceDE w:val="0"/>
        <w:autoSpaceDN w:val="0"/>
        <w:adjustRightInd w:val="0"/>
        <w:rPr>
          <w:sz w:val="22"/>
          <w:szCs w:val="22"/>
          <w:lang w:val="fr-FR"/>
        </w:rPr>
      </w:pPr>
    </w:p>
    <w:p w14:paraId="3D0C448C" w14:textId="77777777" w:rsidR="00702C84" w:rsidRPr="0032190F" w:rsidRDefault="00702C84" w:rsidP="00426FF9">
      <w:pPr>
        <w:pStyle w:val="Heading1"/>
      </w:pPr>
      <w:bookmarkStart w:id="4120" w:name="Sit_Gondrin"/>
      <w:r w:rsidRPr="0032190F">
        <w:t>GONDRIN</w:t>
      </w:r>
    </w:p>
    <w:bookmarkEnd w:id="4120"/>
    <w:p w14:paraId="1AAE96B6" w14:textId="77777777" w:rsidR="00702C84" w:rsidRPr="0032190F" w:rsidRDefault="00702C84" w:rsidP="00242C0F">
      <w:pPr>
        <w:autoSpaceDE w:val="0"/>
        <w:autoSpaceDN w:val="0"/>
        <w:adjustRightInd w:val="0"/>
        <w:rPr>
          <w:sz w:val="22"/>
          <w:szCs w:val="22"/>
          <w:lang w:val="fr-FR"/>
        </w:rPr>
      </w:pPr>
    </w:p>
    <w:p w14:paraId="36D89484" w14:textId="299F5209" w:rsidR="00702C84" w:rsidRPr="0032190F" w:rsidRDefault="00702C84" w:rsidP="00242C0F">
      <w:pPr>
        <w:autoSpaceDE w:val="0"/>
        <w:autoSpaceDN w:val="0"/>
        <w:adjustRightInd w:val="0"/>
        <w:rPr>
          <w:lang w:val="fr-FR"/>
        </w:rPr>
      </w:pPr>
      <w:r w:rsidRPr="0032190F">
        <w:rPr>
          <w:sz w:val="22"/>
          <w:szCs w:val="22"/>
          <w:lang w:val="fr-FR"/>
        </w:rPr>
        <w:t>Gers. idole(s) [</w:t>
      </w:r>
      <w:hyperlink r:id="rId10100" w:anchor="Cul_Art_TAC_T_a_statuettes" w:history="1">
        <w:r w:rsidRPr="0032190F">
          <w:rPr>
            <w:rStyle w:val="Hyperlink"/>
            <w:sz w:val="22"/>
            <w:szCs w:val="22"/>
            <w:lang w:val="fr-FR"/>
          </w:rPr>
          <w:t>statuette</w:t>
        </w:r>
      </w:hyperlink>
      <w:r w:rsidRPr="0032190F">
        <w:rPr>
          <w:sz w:val="22"/>
          <w:szCs w:val="22"/>
          <w:lang w:val="fr-FR"/>
        </w:rPr>
        <w:t xml:space="preserve">] féminine(s) </w:t>
      </w:r>
      <w:hyperlink r:id="rId10101" w:anchor="Cul_Chasseen" w:history="1">
        <w:r w:rsidRPr="0032190F">
          <w:rPr>
            <w:rStyle w:val="Hyperlink"/>
            <w:sz w:val="22"/>
            <w:szCs w:val="22"/>
            <w:lang w:val="fr-FR"/>
          </w:rPr>
          <w:t>chasséenne(s)</w:t>
        </w:r>
      </w:hyperlink>
      <w:r w:rsidRPr="0032190F">
        <w:rPr>
          <w:sz w:val="22"/>
          <w:szCs w:val="22"/>
          <w:lang w:val="fr-FR"/>
        </w:rPr>
        <w:t xml:space="preserve"> douteux (BIB 2359 fig. 34)</w:t>
      </w:r>
    </w:p>
    <w:p w14:paraId="2DC661F9" w14:textId="77777777" w:rsidR="00882255" w:rsidRPr="0032190F" w:rsidRDefault="00882255" w:rsidP="00242C0F">
      <w:pPr>
        <w:autoSpaceDE w:val="0"/>
        <w:autoSpaceDN w:val="0"/>
        <w:adjustRightInd w:val="0"/>
        <w:rPr>
          <w:lang w:val="fr-FR"/>
        </w:rPr>
      </w:pPr>
    </w:p>
    <w:p w14:paraId="2EA95504" w14:textId="77777777" w:rsidR="00882255" w:rsidRPr="0032190F" w:rsidRDefault="0036697F" w:rsidP="00426FF9">
      <w:pPr>
        <w:pStyle w:val="Heading1"/>
      </w:pPr>
      <w:bookmarkStart w:id="4121" w:name="Sit_Montbeyre"/>
      <w:r w:rsidRPr="0032190F">
        <w:t>MONTBEYRE</w:t>
      </w:r>
    </w:p>
    <w:bookmarkEnd w:id="4121"/>
    <w:p w14:paraId="312F3FD7" w14:textId="77777777" w:rsidR="0036697F" w:rsidRPr="0032190F" w:rsidRDefault="0036697F" w:rsidP="00242C0F">
      <w:pPr>
        <w:autoSpaceDE w:val="0"/>
        <w:autoSpaceDN w:val="0"/>
        <w:adjustRightInd w:val="0"/>
        <w:rPr>
          <w:lang w:val="fr-FR"/>
        </w:rPr>
      </w:pPr>
    </w:p>
    <w:p w14:paraId="7CB0D638" w14:textId="090517C3" w:rsidR="00882255" w:rsidRPr="0002394C" w:rsidRDefault="0036697F" w:rsidP="00242C0F">
      <w:pPr>
        <w:autoSpaceDE w:val="0"/>
        <w:autoSpaceDN w:val="0"/>
        <w:adjustRightInd w:val="0"/>
        <w:rPr>
          <w:szCs w:val="22"/>
          <w:lang w:val="fr-FR"/>
        </w:rPr>
      </w:pPr>
      <w:r w:rsidRPr="0002394C">
        <w:rPr>
          <w:lang w:val="fr-FR"/>
        </w:rPr>
        <w:t xml:space="preserve">Dans le village chasséen de </w:t>
      </w:r>
      <w:r w:rsidR="00882255" w:rsidRPr="0002394C">
        <w:rPr>
          <w:lang w:val="fr-FR"/>
        </w:rPr>
        <w:t>Montbeyre</w:t>
      </w:r>
      <w:r w:rsidRPr="0002394C">
        <w:rPr>
          <w:lang w:val="fr-FR"/>
        </w:rPr>
        <w:t xml:space="preserve"> </w:t>
      </w:r>
      <w:r w:rsidRPr="0002394C">
        <w:rPr>
          <w:rStyle w:val="st"/>
          <w:lang w:val="fr-FR"/>
        </w:rPr>
        <w:t>(Teyran, Hérault)</w:t>
      </w:r>
      <w:r w:rsidRPr="0002394C">
        <w:rPr>
          <w:lang w:val="fr-FR"/>
        </w:rPr>
        <w:t>: fragment de figurine [statuette] très stylisée (BIB 1783 fig. 10)</w:t>
      </w:r>
      <w:r w:rsidR="00702C84" w:rsidRPr="0002394C">
        <w:rPr>
          <w:lang w:val="fr-FR"/>
        </w:rPr>
        <w:t xml:space="preserve"> </w:t>
      </w:r>
      <w:r w:rsidR="00702C84" w:rsidRPr="0002394C">
        <w:rPr>
          <w:szCs w:val="22"/>
          <w:lang w:val="fr-FR"/>
        </w:rPr>
        <w:t>idole(s) [</w:t>
      </w:r>
      <w:hyperlink r:id="rId10102" w:anchor="Cul_Art_TAC_T_a_statuettes" w:history="1">
        <w:r w:rsidR="00702C84" w:rsidRPr="0002394C">
          <w:rPr>
            <w:rStyle w:val="Hyperlink"/>
            <w:szCs w:val="22"/>
            <w:lang w:val="fr-FR"/>
          </w:rPr>
          <w:t>statuette</w:t>
        </w:r>
      </w:hyperlink>
      <w:r w:rsidR="00702C84" w:rsidRPr="0002394C">
        <w:rPr>
          <w:szCs w:val="22"/>
          <w:lang w:val="fr-FR"/>
        </w:rPr>
        <w:t xml:space="preserve">] féminine(s) </w:t>
      </w:r>
      <w:hyperlink r:id="rId10103" w:anchor="Cul_Chasseen" w:history="1">
        <w:r w:rsidR="00702C84" w:rsidRPr="0002394C">
          <w:rPr>
            <w:rStyle w:val="Hyperlink"/>
            <w:szCs w:val="22"/>
            <w:lang w:val="fr-FR"/>
          </w:rPr>
          <w:t>chasséenne(s)</w:t>
        </w:r>
      </w:hyperlink>
      <w:r w:rsidR="00702C84" w:rsidRPr="0002394C">
        <w:rPr>
          <w:szCs w:val="22"/>
          <w:lang w:val="fr-FR"/>
        </w:rPr>
        <w:t xml:space="preserve"> (BIB 2359 fig. 34)</w:t>
      </w:r>
    </w:p>
    <w:p w14:paraId="27172E9D" w14:textId="69071AE4" w:rsidR="008E51B8" w:rsidRPr="0032190F" w:rsidRDefault="00C54B33" w:rsidP="00C54B33">
      <w:pPr>
        <w:autoSpaceDE w:val="0"/>
        <w:autoSpaceDN w:val="0"/>
        <w:adjustRightInd w:val="0"/>
        <w:jc w:val="both"/>
        <w:rPr>
          <w:color w:val="1F1F1F"/>
          <w:szCs w:val="19"/>
          <w:lang w:val="fr-FR" w:eastAsia="en-GB"/>
        </w:rPr>
      </w:pPr>
      <w:r w:rsidRPr="0032190F">
        <w:rPr>
          <w:color w:val="101010"/>
          <w:szCs w:val="19"/>
          <w:lang w:val="fr-FR" w:eastAsia="en-GB"/>
        </w:rPr>
        <w:t xml:space="preserve">A </w:t>
      </w:r>
      <w:r w:rsidRPr="0032190F">
        <w:rPr>
          <w:iCs/>
          <w:color w:val="101010"/>
          <w:szCs w:val="20"/>
          <w:lang w:val="fr-FR" w:eastAsia="en-GB"/>
        </w:rPr>
        <w:t>Montbeyre-la-Cadoule</w:t>
      </w:r>
      <w:r w:rsidRPr="0032190F">
        <w:rPr>
          <w:i/>
          <w:iCs/>
          <w:color w:val="101010"/>
          <w:szCs w:val="20"/>
          <w:lang w:val="fr-FR" w:eastAsia="en-GB"/>
        </w:rPr>
        <w:t xml:space="preserve">  </w:t>
      </w:r>
      <w:r w:rsidRPr="0032190F">
        <w:rPr>
          <w:color w:val="101010"/>
          <w:szCs w:val="19"/>
          <w:lang w:val="fr-FR" w:eastAsia="en-GB"/>
        </w:rPr>
        <w:t xml:space="preserve">(Teyran, Herault), le </w:t>
      </w:r>
      <w:r w:rsidRPr="0032190F">
        <w:rPr>
          <w:color w:val="1F1F1F"/>
          <w:szCs w:val="19"/>
          <w:lang w:val="fr-FR" w:eastAsia="en-GB"/>
        </w:rPr>
        <w:t xml:space="preserve">colonel </w:t>
      </w:r>
      <w:r w:rsidRPr="0032190F">
        <w:rPr>
          <w:color w:val="101010"/>
          <w:szCs w:val="19"/>
          <w:lang w:val="fr-FR" w:eastAsia="en-GB"/>
        </w:rPr>
        <w:t xml:space="preserve">Escuret </w:t>
      </w:r>
      <w:r w:rsidRPr="0032190F">
        <w:rPr>
          <w:color w:val="1F1F1F"/>
          <w:szCs w:val="19"/>
          <w:lang w:val="fr-FR" w:eastAsia="en-GB"/>
        </w:rPr>
        <w:t xml:space="preserve">a </w:t>
      </w:r>
      <w:r w:rsidRPr="0032190F">
        <w:rPr>
          <w:color w:val="101010"/>
          <w:szCs w:val="19"/>
          <w:lang w:val="fr-FR" w:eastAsia="en-GB"/>
        </w:rPr>
        <w:t xml:space="preserve">exhume  </w:t>
      </w:r>
      <w:r w:rsidRPr="0032190F">
        <w:rPr>
          <w:color w:val="1F1F1F"/>
          <w:szCs w:val="19"/>
          <w:lang w:val="fr-FR" w:eastAsia="en-GB"/>
        </w:rPr>
        <w:t xml:space="preserve">et etudie </w:t>
      </w:r>
      <w:r w:rsidRPr="0032190F">
        <w:rPr>
          <w:color w:val="101010"/>
          <w:szCs w:val="19"/>
          <w:lang w:val="fr-FR" w:eastAsia="en-GB"/>
        </w:rPr>
        <w:t>un</w:t>
      </w:r>
      <w:r w:rsidRPr="0032190F">
        <w:rPr>
          <w:color w:val="363636"/>
          <w:szCs w:val="19"/>
          <w:lang w:val="fr-FR" w:eastAsia="en-GB"/>
        </w:rPr>
        <w:t xml:space="preserve">e </w:t>
      </w:r>
      <w:r w:rsidRPr="0032190F">
        <w:rPr>
          <w:color w:val="1F1F1F"/>
          <w:szCs w:val="19"/>
          <w:lang w:val="fr-FR" w:eastAsia="en-GB"/>
        </w:rPr>
        <w:t xml:space="preserve">petite </w:t>
      </w:r>
      <w:r w:rsidRPr="0032190F">
        <w:rPr>
          <w:color w:val="101010"/>
          <w:szCs w:val="19"/>
          <w:lang w:val="fr-FR" w:eastAsia="en-GB"/>
        </w:rPr>
        <w:t xml:space="preserve">idole feminine </w:t>
      </w:r>
      <w:r w:rsidRPr="0032190F">
        <w:rPr>
          <w:color w:val="1F1F1F"/>
          <w:szCs w:val="19"/>
          <w:lang w:val="fr-FR" w:eastAsia="en-GB"/>
        </w:rPr>
        <w:t xml:space="preserve">se </w:t>
      </w:r>
      <w:r w:rsidRPr="0032190F">
        <w:rPr>
          <w:color w:val="101010"/>
          <w:szCs w:val="19"/>
          <w:lang w:val="fr-FR" w:eastAsia="en-GB"/>
        </w:rPr>
        <w:t xml:space="preserve">presentant  </w:t>
      </w:r>
      <w:r w:rsidRPr="0032190F">
        <w:rPr>
          <w:color w:val="1F1F1F"/>
          <w:szCs w:val="19"/>
          <w:lang w:val="fr-FR" w:eastAsia="en-GB"/>
        </w:rPr>
        <w:t xml:space="preserve">sous </w:t>
      </w:r>
      <w:r w:rsidRPr="0032190F">
        <w:rPr>
          <w:color w:val="101010"/>
          <w:szCs w:val="19"/>
          <w:lang w:val="fr-FR" w:eastAsia="en-GB"/>
        </w:rPr>
        <w:t xml:space="preserve">la forme d'un </w:t>
      </w:r>
      <w:r w:rsidRPr="0032190F">
        <w:rPr>
          <w:color w:val="1F1F1F"/>
          <w:szCs w:val="19"/>
          <w:lang w:val="fr-FR" w:eastAsia="en-GB"/>
        </w:rPr>
        <w:t xml:space="preserve">cylindre </w:t>
      </w:r>
      <w:r w:rsidRPr="0032190F">
        <w:rPr>
          <w:color w:val="101010"/>
          <w:szCs w:val="19"/>
          <w:lang w:val="fr-FR" w:eastAsia="en-GB"/>
        </w:rPr>
        <w:t xml:space="preserve">casse d'un cote et se  terminant </w:t>
      </w:r>
      <w:r w:rsidRPr="0032190F">
        <w:rPr>
          <w:color w:val="363636"/>
          <w:szCs w:val="19"/>
          <w:lang w:val="fr-FR" w:eastAsia="en-GB"/>
        </w:rPr>
        <w:t>e</w:t>
      </w:r>
      <w:r w:rsidRPr="0032190F">
        <w:rPr>
          <w:color w:val="101010"/>
          <w:szCs w:val="19"/>
          <w:lang w:val="fr-FR" w:eastAsia="en-GB"/>
        </w:rPr>
        <w:t>n queue d'aronde de l'autre</w:t>
      </w:r>
      <w:r w:rsidRPr="0032190F">
        <w:rPr>
          <w:color w:val="363636"/>
          <w:szCs w:val="19"/>
          <w:lang w:val="fr-FR" w:eastAsia="en-GB"/>
        </w:rPr>
        <w:t xml:space="preserve">. </w:t>
      </w:r>
      <w:r w:rsidRPr="0032190F">
        <w:rPr>
          <w:color w:val="101010"/>
          <w:szCs w:val="19"/>
          <w:lang w:val="fr-FR" w:eastAsia="en-GB"/>
        </w:rPr>
        <w:t xml:space="preserve">Les  faces </w:t>
      </w:r>
      <w:r w:rsidRPr="0032190F">
        <w:rPr>
          <w:color w:val="1F1F1F"/>
          <w:szCs w:val="19"/>
          <w:lang w:val="fr-FR" w:eastAsia="en-GB"/>
        </w:rPr>
        <w:t xml:space="preserve">lateralcs et posterieures </w:t>
      </w:r>
      <w:r w:rsidRPr="0032190F">
        <w:rPr>
          <w:color w:val="101010"/>
          <w:szCs w:val="19"/>
          <w:lang w:val="fr-FR" w:eastAsia="en-GB"/>
        </w:rPr>
        <w:t xml:space="preserve">portent des cannelures  </w:t>
      </w:r>
      <w:r w:rsidRPr="0032190F">
        <w:rPr>
          <w:color w:val="1F1F1F"/>
          <w:szCs w:val="19"/>
          <w:lang w:val="fr-FR" w:eastAsia="en-GB"/>
        </w:rPr>
        <w:t xml:space="preserve">évoquant </w:t>
      </w:r>
      <w:r w:rsidRPr="0032190F">
        <w:rPr>
          <w:color w:val="101010"/>
          <w:szCs w:val="19"/>
          <w:lang w:val="fr-FR" w:eastAsia="en-GB"/>
        </w:rPr>
        <w:t>la c</w:t>
      </w:r>
      <w:r w:rsidRPr="0032190F">
        <w:rPr>
          <w:color w:val="1F1F1F"/>
          <w:szCs w:val="19"/>
          <w:lang w:val="fr-FR" w:eastAsia="en-GB"/>
        </w:rPr>
        <w:t xml:space="preserve">hevelure. </w:t>
      </w:r>
      <w:r w:rsidRPr="0032190F">
        <w:rPr>
          <w:color w:val="101010"/>
          <w:szCs w:val="19"/>
          <w:lang w:val="fr-FR" w:eastAsia="en-GB"/>
        </w:rPr>
        <w:t xml:space="preserve">La face </w:t>
      </w:r>
      <w:r w:rsidRPr="0032190F">
        <w:rPr>
          <w:color w:val="1F1F1F"/>
          <w:szCs w:val="19"/>
          <w:lang w:val="fr-FR" w:eastAsia="en-GB"/>
        </w:rPr>
        <w:t>ante</w:t>
      </w:r>
      <w:r w:rsidRPr="0032190F">
        <w:rPr>
          <w:color w:val="101010"/>
          <w:szCs w:val="19"/>
          <w:lang w:val="fr-FR" w:eastAsia="en-GB"/>
        </w:rPr>
        <w:t>rieure présente deux bossettes cernees par des  doubles traits croisés (</w:t>
      </w:r>
      <w:r w:rsidRPr="0032190F">
        <w:rPr>
          <w:color w:val="1F1F1F"/>
          <w:szCs w:val="19"/>
          <w:lang w:val="fr-FR" w:eastAsia="en-GB"/>
        </w:rPr>
        <w:t xml:space="preserve">. </w:t>
      </w:r>
      <w:r w:rsidRPr="0032190F">
        <w:rPr>
          <w:color w:val="101010"/>
          <w:szCs w:val="19"/>
          <w:lang w:val="fr-FR" w:eastAsia="en-GB"/>
        </w:rPr>
        <w:t xml:space="preserve">J. Vaquer  (1975) </w:t>
      </w:r>
      <w:r w:rsidR="0084727D" w:rsidRPr="0032190F">
        <w:rPr>
          <w:color w:val="101010"/>
          <w:szCs w:val="19"/>
          <w:lang w:val="fr-FR" w:eastAsia="en-GB"/>
        </w:rPr>
        <w:t>l</w:t>
      </w:r>
      <w:r w:rsidRPr="0032190F">
        <w:rPr>
          <w:color w:val="101010"/>
          <w:szCs w:val="19"/>
          <w:lang w:val="fr-FR" w:eastAsia="en-GB"/>
        </w:rPr>
        <w:t xml:space="preserve">a rapproche des idoles </w:t>
      </w:r>
      <w:r w:rsidRPr="0032190F">
        <w:rPr>
          <w:color w:val="1F1F1F"/>
          <w:szCs w:val="19"/>
          <w:lang w:val="fr-FR" w:eastAsia="en-GB"/>
        </w:rPr>
        <w:t xml:space="preserve">acephales </w:t>
      </w:r>
      <w:r w:rsidRPr="0032190F">
        <w:rPr>
          <w:color w:val="101010"/>
          <w:szCs w:val="19"/>
          <w:lang w:val="fr-FR" w:eastAsia="en-GB"/>
        </w:rPr>
        <w:t xml:space="preserve">du </w:t>
      </w:r>
      <w:hyperlink r:id="rId10104" w:anchor="Sit_Fort_Harrouard" w:history="1">
        <w:r w:rsidRPr="0032190F">
          <w:rPr>
            <w:rStyle w:val="Hyperlink"/>
            <w:szCs w:val="19"/>
            <w:lang w:val="fr-FR" w:eastAsia="en-GB"/>
          </w:rPr>
          <w:t>Fort Harouard</w:t>
        </w:r>
      </w:hyperlink>
      <w:r w:rsidRPr="0032190F">
        <w:rPr>
          <w:color w:val="101010"/>
          <w:szCs w:val="19"/>
          <w:lang w:val="fr-FR" w:eastAsia="en-GB"/>
        </w:rPr>
        <w:t xml:space="preserve">, mais il </w:t>
      </w:r>
      <w:r w:rsidRPr="0032190F">
        <w:rPr>
          <w:color w:val="1F1F1F"/>
          <w:szCs w:val="19"/>
          <w:lang w:val="fr-FR" w:eastAsia="en-GB"/>
        </w:rPr>
        <w:t xml:space="preserve">souligne </w:t>
      </w:r>
      <w:r w:rsidR="0084727D" w:rsidRPr="0032190F">
        <w:rPr>
          <w:color w:val="101010"/>
          <w:szCs w:val="19"/>
          <w:lang w:val="fr-FR" w:eastAsia="en-GB"/>
        </w:rPr>
        <w:t>l</w:t>
      </w:r>
      <w:r w:rsidRPr="0032190F">
        <w:rPr>
          <w:color w:val="101010"/>
          <w:szCs w:val="19"/>
          <w:lang w:val="fr-FR" w:eastAsia="en-GB"/>
        </w:rPr>
        <w:t xml:space="preserve">a parente avec le  decor du vase de </w:t>
      </w:r>
      <w:hyperlink r:id="rId10105" w:anchor="Sit_Saint_Joseph" w:history="1">
        <w:r w:rsidRPr="0032190F">
          <w:rPr>
            <w:rStyle w:val="Hyperlink"/>
            <w:rFonts w:eastAsia="HiddenHorzOCR"/>
            <w:szCs w:val="15"/>
            <w:lang w:val="fr-FR" w:eastAsia="en-GB"/>
          </w:rPr>
          <w:t>Saint-Joseph</w:t>
        </w:r>
      </w:hyperlink>
      <w:r w:rsidRPr="0032190F">
        <w:rPr>
          <w:rFonts w:eastAsia="HiddenHorzOCR"/>
          <w:color w:val="101010"/>
          <w:szCs w:val="15"/>
          <w:lang w:val="fr-FR" w:eastAsia="en-GB"/>
        </w:rPr>
        <w:t xml:space="preserve"> </w:t>
      </w:r>
      <w:r w:rsidRPr="0032190F">
        <w:rPr>
          <w:color w:val="101010"/>
          <w:szCs w:val="19"/>
          <w:lang w:val="fr-FR" w:eastAsia="en-GB"/>
        </w:rPr>
        <w:t xml:space="preserve">(Sainte-Anastasie,  Gard). </w:t>
      </w:r>
      <w:r w:rsidRPr="0032190F">
        <w:rPr>
          <w:color w:val="101010"/>
          <w:szCs w:val="20"/>
          <w:lang w:val="fr-FR" w:eastAsia="en-GB"/>
        </w:rPr>
        <w:t xml:space="preserve">II </w:t>
      </w:r>
      <w:r w:rsidRPr="0032190F">
        <w:rPr>
          <w:color w:val="101010"/>
          <w:szCs w:val="19"/>
          <w:lang w:val="fr-FR" w:eastAsia="en-GB"/>
        </w:rPr>
        <w:t xml:space="preserve">faudrait alors interpreter </w:t>
      </w:r>
      <w:r w:rsidR="0084727D" w:rsidRPr="0032190F">
        <w:rPr>
          <w:color w:val="101010"/>
          <w:szCs w:val="19"/>
          <w:lang w:val="fr-FR" w:eastAsia="en-GB"/>
        </w:rPr>
        <w:t>l</w:t>
      </w:r>
      <w:r w:rsidRPr="0032190F">
        <w:rPr>
          <w:color w:val="101010"/>
          <w:szCs w:val="19"/>
          <w:lang w:val="fr-FR" w:eastAsia="en-GB"/>
        </w:rPr>
        <w:t xml:space="preserve">a statuette  comme une tete oculee (fig. 7, n° 9 </w:t>
      </w:r>
      <w:r w:rsidRPr="0032190F">
        <w:rPr>
          <w:color w:val="1F1F1F"/>
          <w:szCs w:val="19"/>
          <w:lang w:val="fr-FR" w:eastAsia="en-GB"/>
        </w:rPr>
        <w:t xml:space="preserve">et </w:t>
      </w:r>
      <w:r w:rsidRPr="0032190F">
        <w:rPr>
          <w:color w:val="101010"/>
          <w:szCs w:val="19"/>
          <w:lang w:val="fr-FR" w:eastAsia="en-GB"/>
        </w:rPr>
        <w:t xml:space="preserve">10).  L'hypothese de J. Arnal (1966) etait differente  puisqu'il rapprochait la </w:t>
      </w:r>
      <w:r w:rsidRPr="0032190F">
        <w:rPr>
          <w:color w:val="1F1F1F"/>
          <w:szCs w:val="11"/>
          <w:lang w:val="fr-FR" w:eastAsia="en-GB"/>
        </w:rPr>
        <w:t>"</w:t>
      </w:r>
      <w:r w:rsidRPr="0032190F">
        <w:rPr>
          <w:color w:val="101010"/>
          <w:szCs w:val="19"/>
          <w:lang w:val="fr-FR" w:eastAsia="en-GB"/>
        </w:rPr>
        <w:t>poupee"</w:t>
      </w:r>
      <w:r w:rsidRPr="0032190F">
        <w:rPr>
          <w:color w:val="1F1F1F"/>
          <w:szCs w:val="19"/>
          <w:lang w:val="fr-FR" w:eastAsia="en-GB"/>
        </w:rPr>
        <w:t xml:space="preserve"> </w:t>
      </w:r>
      <w:r w:rsidRPr="0032190F">
        <w:rPr>
          <w:color w:val="101010"/>
          <w:szCs w:val="19"/>
          <w:lang w:val="fr-FR" w:eastAsia="en-GB"/>
        </w:rPr>
        <w:t xml:space="preserve">de Montbeyre  </w:t>
      </w:r>
      <w:r w:rsidRPr="0032190F">
        <w:rPr>
          <w:color w:val="1F1F1F"/>
          <w:szCs w:val="19"/>
          <w:lang w:val="fr-FR" w:eastAsia="en-GB"/>
        </w:rPr>
        <w:t xml:space="preserve">aux </w:t>
      </w:r>
      <w:r w:rsidRPr="0032190F">
        <w:rPr>
          <w:color w:val="101010"/>
          <w:szCs w:val="19"/>
          <w:lang w:val="fr-FR" w:eastAsia="en-GB"/>
        </w:rPr>
        <w:t xml:space="preserve">seins inclus dans un 'x' des figurines de  Boheme-Moravie ou des </w:t>
      </w:r>
      <w:r w:rsidRPr="0032190F">
        <w:rPr>
          <w:color w:val="1F1F1F"/>
          <w:szCs w:val="19"/>
          <w:lang w:val="fr-FR" w:eastAsia="en-GB"/>
        </w:rPr>
        <w:t>"</w:t>
      </w:r>
      <w:r w:rsidRPr="0032190F">
        <w:rPr>
          <w:color w:val="101010"/>
          <w:szCs w:val="19"/>
          <w:lang w:val="fr-FR" w:eastAsia="en-GB"/>
        </w:rPr>
        <w:t>Phalanges-</w:t>
      </w:r>
      <w:r w:rsidR="0084727D" w:rsidRPr="0032190F">
        <w:rPr>
          <w:color w:val="101010"/>
          <w:szCs w:val="19"/>
          <w:lang w:val="fr-FR" w:eastAsia="en-GB"/>
        </w:rPr>
        <w:t>I</w:t>
      </w:r>
      <w:r w:rsidRPr="0032190F">
        <w:rPr>
          <w:color w:val="101010"/>
          <w:szCs w:val="19"/>
          <w:lang w:val="fr-FR" w:eastAsia="en-GB"/>
        </w:rPr>
        <w:t>doles</w:t>
      </w:r>
      <w:r w:rsidR="0002394C">
        <w:rPr>
          <w:color w:val="101010"/>
          <w:szCs w:val="19"/>
          <w:lang w:val="fr-FR" w:eastAsia="en-GB"/>
        </w:rPr>
        <w:t>" [idole-plaques ?]</w:t>
      </w:r>
      <w:r w:rsidRPr="0032190F">
        <w:rPr>
          <w:color w:val="1F1F1F"/>
          <w:szCs w:val="19"/>
          <w:lang w:val="fr-FR" w:eastAsia="en-GB"/>
        </w:rPr>
        <w:t xml:space="preserve">,  </w:t>
      </w:r>
      <w:r w:rsidRPr="0032190F">
        <w:rPr>
          <w:color w:val="101010"/>
          <w:szCs w:val="19"/>
          <w:lang w:val="fr-FR" w:eastAsia="en-GB"/>
        </w:rPr>
        <w:t>d'Espagne</w:t>
      </w:r>
      <w:r w:rsidR="00C9032F" w:rsidRPr="0032190F">
        <w:rPr>
          <w:color w:val="101010"/>
          <w:szCs w:val="19"/>
          <w:lang w:val="fr-FR" w:eastAsia="en-GB"/>
        </w:rPr>
        <w:t xml:space="preserve"> </w:t>
      </w:r>
      <w:r w:rsidR="00C9032F" w:rsidRPr="0032190F">
        <w:rPr>
          <w:lang w:val="fr-FR"/>
        </w:rPr>
        <w:t>[</w:t>
      </w:r>
      <w:hyperlink r:id="rId10106" w:anchor="Cul_Art_TAC_T_a_idole_cylindre" w:history="1">
        <w:r w:rsidR="00C9032F" w:rsidRPr="0032190F">
          <w:rPr>
            <w:rStyle w:val="Hyperlink"/>
            <w:lang w:val="fr-FR"/>
          </w:rPr>
          <w:t>idoles cylindriques</w:t>
        </w:r>
      </w:hyperlink>
      <w:r w:rsidR="00C9032F" w:rsidRPr="0032190F">
        <w:rPr>
          <w:lang w:val="fr-FR"/>
        </w:rPr>
        <w:t>]</w:t>
      </w:r>
      <w:r w:rsidRPr="0032190F">
        <w:rPr>
          <w:color w:val="101010"/>
          <w:szCs w:val="19"/>
          <w:lang w:val="fr-FR" w:eastAsia="en-GB"/>
        </w:rPr>
        <w:t xml:space="preserve">, beaucoup plus </w:t>
      </w:r>
      <w:r w:rsidRPr="0032190F">
        <w:rPr>
          <w:color w:val="1F1F1F"/>
          <w:szCs w:val="19"/>
          <w:lang w:val="fr-FR" w:eastAsia="en-GB"/>
        </w:rPr>
        <w:t>recentes.  (BIB 1457)</w:t>
      </w:r>
      <w:r w:rsidRPr="0032190F">
        <w:rPr>
          <w:color w:val="1F1F1F"/>
          <w:sz w:val="19"/>
          <w:szCs w:val="19"/>
          <w:lang w:val="fr-FR" w:eastAsia="en-GB"/>
        </w:rPr>
        <w:t xml:space="preserve"> </w:t>
      </w:r>
      <w:r w:rsidR="008E51B8" w:rsidRPr="0032190F">
        <w:rPr>
          <w:color w:val="1F1F1F"/>
          <w:szCs w:val="19"/>
          <w:lang w:val="fr-FR" w:eastAsia="en-GB"/>
        </w:rPr>
        <w:t>seins figurés dans un X, système d'encastrement pour la tête (SS BIB)</w:t>
      </w:r>
    </w:p>
    <w:p w14:paraId="3F63F1B6" w14:textId="77777777" w:rsidR="00C54B33" w:rsidRPr="0032190F" w:rsidRDefault="00C54B33" w:rsidP="00C54B33">
      <w:pPr>
        <w:autoSpaceDE w:val="0"/>
        <w:autoSpaceDN w:val="0"/>
        <w:adjustRightInd w:val="0"/>
        <w:jc w:val="both"/>
        <w:rPr>
          <w:color w:val="141414"/>
          <w:lang w:val="fr-FR"/>
        </w:rPr>
      </w:pPr>
    </w:p>
    <w:p w14:paraId="783CA130" w14:textId="77777777" w:rsidR="002D356F" w:rsidRPr="0032190F" w:rsidRDefault="002D356F" w:rsidP="00426FF9">
      <w:pPr>
        <w:pStyle w:val="Heading1"/>
      </w:pPr>
      <w:bookmarkStart w:id="4122" w:name="Sit_Saint_Nicolas_"/>
      <w:r w:rsidRPr="0032190F">
        <w:t>NICOLAS (GROTTE)</w:t>
      </w:r>
    </w:p>
    <w:bookmarkEnd w:id="4122"/>
    <w:p w14:paraId="4900B8FB" w14:textId="77777777" w:rsidR="002D356F" w:rsidRPr="0002394C" w:rsidRDefault="00FF2808" w:rsidP="002D356F">
      <w:pPr>
        <w:autoSpaceDE w:val="0"/>
        <w:autoSpaceDN w:val="0"/>
        <w:adjustRightInd w:val="0"/>
        <w:rPr>
          <w:color w:val="141414"/>
          <w:sz w:val="20"/>
          <w:lang w:val="fr-FR"/>
        </w:rPr>
      </w:pPr>
      <w:r w:rsidRPr="0002394C">
        <w:rPr>
          <w:color w:val="141414"/>
          <w:sz w:val="20"/>
          <w:lang w:val="fr-FR"/>
        </w:rPr>
        <w:t>Saint-Nicolas, Saint Nicolas</w:t>
      </w:r>
    </w:p>
    <w:p w14:paraId="3BC5497A" w14:textId="77777777" w:rsidR="00FF2808" w:rsidRPr="0032190F" w:rsidRDefault="00FF2808" w:rsidP="002D356F">
      <w:pPr>
        <w:autoSpaceDE w:val="0"/>
        <w:autoSpaceDN w:val="0"/>
        <w:adjustRightInd w:val="0"/>
        <w:rPr>
          <w:color w:val="141414"/>
          <w:lang w:val="fr-FR"/>
        </w:rPr>
      </w:pPr>
    </w:p>
    <w:p w14:paraId="1AA0B46D" w14:textId="43E7933A" w:rsidR="0050718B" w:rsidRPr="0032190F" w:rsidRDefault="00FF2808" w:rsidP="00DA264C">
      <w:pPr>
        <w:autoSpaceDE w:val="0"/>
        <w:autoSpaceDN w:val="0"/>
        <w:adjustRightInd w:val="0"/>
        <w:jc w:val="both"/>
        <w:rPr>
          <w:color w:val="000000" w:themeColor="text1"/>
          <w:szCs w:val="20"/>
          <w:lang w:val="fr-FR" w:eastAsia="en-GB"/>
        </w:rPr>
      </w:pPr>
      <w:r w:rsidRPr="0032190F">
        <w:rPr>
          <w:color w:val="000000" w:themeColor="text1"/>
          <w:lang w:val="fr-FR"/>
        </w:rPr>
        <w:t>Grotte Nicolas</w:t>
      </w:r>
      <w:r w:rsidR="00DA264C" w:rsidRPr="0032190F">
        <w:rPr>
          <w:color w:val="000000" w:themeColor="text1"/>
          <w:lang w:val="fr-FR"/>
        </w:rPr>
        <w:t xml:space="preserve"> </w:t>
      </w:r>
      <w:r w:rsidR="00DA264C" w:rsidRPr="0032190F">
        <w:rPr>
          <w:color w:val="000000" w:themeColor="text1"/>
          <w:szCs w:val="20"/>
          <w:lang w:val="fr-FR" w:eastAsia="en-GB"/>
        </w:rPr>
        <w:t>(SainteAnastasie, Gard)</w:t>
      </w:r>
      <w:r w:rsidRPr="0032190F">
        <w:rPr>
          <w:color w:val="000000" w:themeColor="text1"/>
          <w:lang w:val="fr-FR"/>
        </w:rPr>
        <w:t xml:space="preserve">, </w:t>
      </w:r>
      <w:r w:rsidRPr="0032190F">
        <w:rPr>
          <w:strike/>
          <w:color w:val="000000" w:themeColor="text1"/>
          <w:lang w:val="fr-FR"/>
        </w:rPr>
        <w:t>statuette masculine néolithique</w:t>
      </w:r>
      <w:r w:rsidRPr="0032190F">
        <w:rPr>
          <w:color w:val="000000" w:themeColor="text1"/>
          <w:lang w:val="fr-FR"/>
        </w:rPr>
        <w:t xml:space="preserve"> (BIB 1783 fig. 10). </w:t>
      </w:r>
      <w:r w:rsidR="002D356F" w:rsidRPr="0032190F">
        <w:rPr>
          <w:color w:val="000000" w:themeColor="text1"/>
          <w:lang w:val="fr-FR"/>
        </w:rPr>
        <w:t xml:space="preserve">deux statuettes </w:t>
      </w:r>
      <w:hyperlink r:id="rId10107" w:anchor="Cul_Proto_Art_TAC_T_a" w:history="1">
        <w:r w:rsidR="002D356F" w:rsidRPr="0032190F">
          <w:rPr>
            <w:rStyle w:val="Hyperlink"/>
            <w:color w:val="000000" w:themeColor="text1"/>
            <w:u w:val="none"/>
            <w:lang w:val="fr-FR"/>
          </w:rPr>
          <w:t>anthropomorphes</w:t>
        </w:r>
      </w:hyperlink>
      <w:r w:rsidRPr="0032190F">
        <w:rPr>
          <w:color w:val="000000" w:themeColor="text1"/>
          <w:lang w:val="fr-FR"/>
        </w:rPr>
        <w:t xml:space="preserve"> </w:t>
      </w:r>
      <w:r w:rsidR="002D356F" w:rsidRPr="0032190F">
        <w:rPr>
          <w:color w:val="000000" w:themeColor="text1"/>
          <w:lang w:val="fr-FR"/>
        </w:rPr>
        <w:t>protohistoriques (BIB 1874 pl. 7)</w:t>
      </w:r>
      <w:r w:rsidR="0050718B" w:rsidRPr="0032190F">
        <w:rPr>
          <w:color w:val="000000" w:themeColor="text1"/>
          <w:lang w:val="fr-FR"/>
        </w:rPr>
        <w:t xml:space="preserve"> 2</w:t>
      </w:r>
      <w:r w:rsidR="00DA264C" w:rsidRPr="0032190F">
        <w:rPr>
          <w:color w:val="000000" w:themeColor="text1"/>
          <w:szCs w:val="20"/>
          <w:lang w:val="fr-FR" w:eastAsia="en-GB"/>
        </w:rPr>
        <w:t xml:space="preserve"> statuettes anthropomorphes </w:t>
      </w:r>
      <w:r w:rsidR="0050718B" w:rsidRPr="0032190F">
        <w:rPr>
          <w:color w:val="000000" w:themeColor="text1"/>
          <w:szCs w:val="20"/>
          <w:lang w:val="fr-FR" w:eastAsia="en-GB"/>
        </w:rPr>
        <w:t xml:space="preserve">(BIB 1457). Grotte occupée </w:t>
      </w:r>
      <w:r w:rsidR="0050718B" w:rsidRPr="0032190F">
        <w:rPr>
          <w:color w:val="141414"/>
          <w:szCs w:val="20"/>
          <w:lang w:val="fr-FR" w:eastAsia="en-GB"/>
        </w:rPr>
        <w:t xml:space="preserve">du </w:t>
      </w:r>
      <w:r w:rsidR="0002394C">
        <w:rPr>
          <w:color w:val="141414"/>
          <w:szCs w:val="20"/>
          <w:lang w:val="fr-FR" w:eastAsia="en-GB"/>
        </w:rPr>
        <w:t>NM</w:t>
      </w:r>
      <w:r w:rsidR="0050718B" w:rsidRPr="0032190F">
        <w:rPr>
          <w:color w:val="141414"/>
          <w:szCs w:val="20"/>
          <w:lang w:val="fr-FR" w:eastAsia="en-GB"/>
        </w:rPr>
        <w:t xml:space="preserve"> au Fer </w:t>
      </w:r>
      <w:r w:rsidR="0002394C">
        <w:rPr>
          <w:color w:val="141414"/>
          <w:szCs w:val="20"/>
          <w:lang w:val="fr-FR" w:eastAsia="en-GB"/>
        </w:rPr>
        <w:t xml:space="preserve">1 </w:t>
      </w:r>
      <w:r w:rsidR="0050718B" w:rsidRPr="0032190F">
        <w:rPr>
          <w:color w:val="141414"/>
          <w:szCs w:val="20"/>
          <w:lang w:val="fr-FR" w:eastAsia="en-GB"/>
        </w:rPr>
        <w:t>fortement remaniée (Gutherz, Lafaye et Pene, 1982) (BIB 1457)</w:t>
      </w:r>
    </w:p>
    <w:p w14:paraId="22366AAE" w14:textId="77777777" w:rsidR="0050718B" w:rsidRPr="0032190F" w:rsidRDefault="0050718B" w:rsidP="00DA264C">
      <w:pPr>
        <w:autoSpaceDE w:val="0"/>
        <w:autoSpaceDN w:val="0"/>
        <w:adjustRightInd w:val="0"/>
        <w:jc w:val="both"/>
        <w:rPr>
          <w:color w:val="474747"/>
          <w:szCs w:val="20"/>
          <w:lang w:val="fr-FR" w:eastAsia="en-GB"/>
        </w:rPr>
      </w:pPr>
    </w:p>
    <w:p w14:paraId="1CA747B7" w14:textId="77777777" w:rsidR="0050718B" w:rsidRPr="0032190F" w:rsidRDefault="0050718B" w:rsidP="0050718B">
      <w:pPr>
        <w:pStyle w:val="Heading2"/>
        <w:rPr>
          <w:lang w:eastAsia="en-GB"/>
        </w:rPr>
      </w:pPr>
      <w:r w:rsidRPr="0032190F">
        <w:rPr>
          <w:lang w:eastAsia="en-GB"/>
        </w:rPr>
        <w:t>Statuette 1</w:t>
      </w:r>
    </w:p>
    <w:p w14:paraId="5876FB4A" w14:textId="77777777" w:rsidR="0050718B" w:rsidRPr="0032190F" w:rsidRDefault="00DA264C" w:rsidP="00DA264C">
      <w:pPr>
        <w:autoSpaceDE w:val="0"/>
        <w:autoSpaceDN w:val="0"/>
        <w:adjustRightInd w:val="0"/>
        <w:jc w:val="both"/>
        <w:rPr>
          <w:color w:val="2E2E2E"/>
          <w:szCs w:val="20"/>
          <w:lang w:val="fr-FR" w:eastAsia="en-GB"/>
        </w:rPr>
      </w:pPr>
      <w:r w:rsidRPr="0032190F">
        <w:rPr>
          <w:color w:val="141414"/>
          <w:szCs w:val="20"/>
          <w:lang w:val="fr-FR" w:eastAsia="en-GB"/>
        </w:rPr>
        <w:t>La premiere</w:t>
      </w:r>
      <w:r w:rsidRPr="0032190F">
        <w:rPr>
          <w:color w:val="141414"/>
          <w:szCs w:val="18"/>
          <w:lang w:val="fr-FR" w:eastAsia="en-GB"/>
        </w:rPr>
        <w:t xml:space="preserve">, </w:t>
      </w:r>
      <w:r w:rsidRPr="0032190F">
        <w:rPr>
          <w:color w:val="141414"/>
          <w:szCs w:val="20"/>
          <w:lang w:val="fr-FR" w:eastAsia="en-GB"/>
        </w:rPr>
        <w:t>decouverte par U. Dumas en 1904, amputee de sa partie superieure, a ete primitivement rattachee au Chasseen (Vaquer, 1975)</w:t>
      </w:r>
      <w:r w:rsidRPr="0032190F">
        <w:rPr>
          <w:color w:val="2E2E2E"/>
          <w:szCs w:val="20"/>
          <w:lang w:val="fr-FR" w:eastAsia="en-GB"/>
        </w:rPr>
        <w:t xml:space="preserve">. </w:t>
      </w:r>
      <w:r w:rsidR="0050718B" w:rsidRPr="0032190F">
        <w:rPr>
          <w:color w:val="2E2E2E"/>
          <w:szCs w:val="20"/>
          <w:lang w:val="fr-FR" w:eastAsia="en-GB"/>
        </w:rPr>
        <w:t>(BIB 1457)</w:t>
      </w:r>
    </w:p>
    <w:p w14:paraId="67932E7B" w14:textId="77777777" w:rsidR="0050718B" w:rsidRPr="0032190F" w:rsidRDefault="0050718B" w:rsidP="00DA264C">
      <w:pPr>
        <w:autoSpaceDE w:val="0"/>
        <w:autoSpaceDN w:val="0"/>
        <w:adjustRightInd w:val="0"/>
        <w:jc w:val="both"/>
        <w:rPr>
          <w:color w:val="2E2E2E"/>
          <w:szCs w:val="20"/>
          <w:lang w:val="fr-FR" w:eastAsia="en-GB"/>
        </w:rPr>
      </w:pPr>
    </w:p>
    <w:p w14:paraId="146B1468" w14:textId="77777777" w:rsidR="0050718B" w:rsidRPr="0032190F" w:rsidRDefault="0050718B" w:rsidP="0050718B">
      <w:pPr>
        <w:pStyle w:val="Heading2"/>
        <w:rPr>
          <w:lang w:eastAsia="en-GB"/>
        </w:rPr>
      </w:pPr>
      <w:r w:rsidRPr="0032190F">
        <w:rPr>
          <w:lang w:eastAsia="en-GB"/>
        </w:rPr>
        <w:t>Statuette 2</w:t>
      </w:r>
    </w:p>
    <w:p w14:paraId="6AFA8696" w14:textId="0C546C9D" w:rsidR="00DA264C" w:rsidRPr="0032190F" w:rsidRDefault="00DA264C" w:rsidP="00DA264C">
      <w:pPr>
        <w:autoSpaceDE w:val="0"/>
        <w:autoSpaceDN w:val="0"/>
        <w:adjustRightInd w:val="0"/>
        <w:jc w:val="both"/>
        <w:rPr>
          <w:color w:val="141414"/>
          <w:szCs w:val="20"/>
          <w:lang w:val="fr-FR" w:eastAsia="en-GB"/>
        </w:rPr>
      </w:pPr>
      <w:r w:rsidRPr="0032190F">
        <w:rPr>
          <w:color w:val="141414"/>
          <w:szCs w:val="20"/>
          <w:lang w:val="fr-FR" w:eastAsia="en-GB"/>
        </w:rPr>
        <w:t xml:space="preserve">La seconde (fig. 11, n° 2), recueillie en 1982 par L. Lafaye et J.-M. Pene (1982) lors d'une fouille de sauvetage, est </w:t>
      </w:r>
      <w:r w:rsidRPr="0032190F">
        <w:rPr>
          <w:color w:val="141414"/>
          <w:szCs w:val="28"/>
          <w:lang w:val="fr-FR" w:eastAsia="en-GB"/>
        </w:rPr>
        <w:t xml:space="preserve">a </w:t>
      </w:r>
      <w:r w:rsidRPr="0032190F">
        <w:rPr>
          <w:color w:val="141414"/>
          <w:szCs w:val="20"/>
          <w:lang w:val="fr-FR" w:eastAsia="en-GB"/>
        </w:rPr>
        <w:t>peu pres complete et comprend Ia partie superieure du corps qui manquait sur Ia premiere</w:t>
      </w:r>
      <w:r w:rsidRPr="0032190F">
        <w:rPr>
          <w:color w:val="2E2E2E"/>
          <w:szCs w:val="20"/>
          <w:lang w:val="fr-FR" w:eastAsia="en-GB"/>
        </w:rPr>
        <w:t xml:space="preserve">. </w:t>
      </w:r>
      <w:r w:rsidRPr="0032190F">
        <w:rPr>
          <w:color w:val="141414"/>
          <w:szCs w:val="20"/>
          <w:lang w:val="fr-FR" w:eastAsia="en-GB"/>
        </w:rPr>
        <w:t xml:space="preserve">Seul le pied brise anterieurement est absent. Elle est proche de </w:t>
      </w:r>
      <w:r w:rsidR="0050718B" w:rsidRPr="0032190F">
        <w:rPr>
          <w:color w:val="141414"/>
          <w:szCs w:val="20"/>
          <w:lang w:val="fr-FR" w:eastAsia="en-GB"/>
        </w:rPr>
        <w:t>l</w:t>
      </w:r>
      <w:r w:rsidRPr="0032190F">
        <w:rPr>
          <w:color w:val="141414"/>
          <w:szCs w:val="20"/>
          <w:lang w:val="fr-FR" w:eastAsia="en-GB"/>
        </w:rPr>
        <w:t xml:space="preserve">a precedente (sujet masculin </w:t>
      </w:r>
      <w:r w:rsidRPr="0032190F">
        <w:rPr>
          <w:color w:val="141414"/>
          <w:szCs w:val="28"/>
          <w:lang w:val="fr-FR" w:eastAsia="en-GB"/>
        </w:rPr>
        <w:t xml:space="preserve">a </w:t>
      </w:r>
      <w:r w:rsidRPr="0032190F">
        <w:rPr>
          <w:color w:val="141414"/>
          <w:szCs w:val="20"/>
          <w:lang w:val="fr-FR" w:eastAsia="en-GB"/>
        </w:rPr>
        <w:t xml:space="preserve">sexe apparent, tronc allonge </w:t>
      </w:r>
      <w:r w:rsidRPr="0032190F">
        <w:rPr>
          <w:color w:val="2E2E2E"/>
          <w:szCs w:val="20"/>
          <w:lang w:val="fr-FR" w:eastAsia="en-GB"/>
        </w:rPr>
        <w:t>.</w:t>
      </w:r>
      <w:r w:rsidRPr="0032190F">
        <w:rPr>
          <w:color w:val="141414"/>
          <w:szCs w:val="20"/>
          <w:lang w:val="fr-FR" w:eastAsia="en-GB"/>
        </w:rPr>
        <w:t xml:space="preserve">.. ). Sur Ia figurine n° 2, le visage est suggere par deux trous figurant les </w:t>
      </w:r>
      <w:hyperlink r:id="rId10108" w:anchor="Cul_Art_TAC_T_a_yeux" w:history="1">
        <w:r w:rsidR="007B2122" w:rsidRPr="0032190F">
          <w:rPr>
            <w:rStyle w:val="Hyperlink"/>
            <w:lang w:val="fr-FR"/>
          </w:rPr>
          <w:t>yeux</w:t>
        </w:r>
      </w:hyperlink>
      <w:r w:rsidR="007B2122" w:rsidRPr="0032190F">
        <w:rPr>
          <w:lang w:val="fr-FR"/>
        </w:rPr>
        <w:t xml:space="preserve"> </w:t>
      </w:r>
      <w:r w:rsidRPr="0032190F">
        <w:rPr>
          <w:color w:val="141414"/>
          <w:szCs w:val="20"/>
          <w:lang w:val="fr-FR" w:eastAsia="en-GB"/>
        </w:rPr>
        <w:t>-impressions fines et profondes realisees haut sur Ia face -, des pincements de pate marquant les oreilles et les joues</w:t>
      </w:r>
      <w:r w:rsidRPr="0032190F">
        <w:rPr>
          <w:color w:val="2E2E2E"/>
          <w:szCs w:val="20"/>
          <w:lang w:val="fr-FR" w:eastAsia="en-GB"/>
        </w:rPr>
        <w:t xml:space="preserve">. </w:t>
      </w:r>
      <w:r w:rsidRPr="0032190F">
        <w:rPr>
          <w:color w:val="141414"/>
          <w:szCs w:val="20"/>
          <w:lang w:val="fr-FR" w:eastAsia="en-GB"/>
        </w:rPr>
        <w:t xml:space="preserve">Le cou est absent. Une partie du visage est efTacee par abrasion. Les bras, tres courts, par rapport au tronc portent </w:t>
      </w:r>
      <w:r w:rsidRPr="0032190F">
        <w:rPr>
          <w:color w:val="141414"/>
          <w:szCs w:val="25"/>
          <w:lang w:val="fr-FR" w:eastAsia="en-GB"/>
        </w:rPr>
        <w:t xml:space="preserve">a </w:t>
      </w:r>
      <w:r w:rsidRPr="0032190F">
        <w:rPr>
          <w:color w:val="141414"/>
          <w:szCs w:val="20"/>
          <w:lang w:val="fr-FR" w:eastAsia="en-GB"/>
        </w:rPr>
        <w:t>leur extremite des pincements qui degagent les mains</w:t>
      </w:r>
      <w:r w:rsidRPr="0032190F">
        <w:rPr>
          <w:color w:val="2E2E2E"/>
          <w:szCs w:val="20"/>
          <w:lang w:val="fr-FR" w:eastAsia="en-GB"/>
        </w:rPr>
        <w:t xml:space="preserve">. </w:t>
      </w:r>
      <w:r w:rsidRPr="0032190F">
        <w:rPr>
          <w:color w:val="141414"/>
          <w:szCs w:val="20"/>
          <w:lang w:val="fr-FR" w:eastAsia="en-GB"/>
        </w:rPr>
        <w:t>Le tronc disproportionne se presente comme un cylindre aplati. Sur Ia face ventrale, le sexe et les testicules sont realises par application de petites boules de pate (pastillage)</w:t>
      </w:r>
      <w:r w:rsidRPr="0032190F">
        <w:rPr>
          <w:color w:val="2E2E2E"/>
          <w:szCs w:val="20"/>
          <w:lang w:val="fr-FR" w:eastAsia="en-GB"/>
        </w:rPr>
        <w:t xml:space="preserve">. </w:t>
      </w:r>
      <w:r w:rsidRPr="0032190F">
        <w:rPr>
          <w:color w:val="141414"/>
          <w:szCs w:val="20"/>
          <w:lang w:val="fr-FR" w:eastAsia="en-GB"/>
        </w:rPr>
        <w:t>Le sexe est moins marque que celui de Ia premiere statuette. Sur Ia face dorsale, les fesses finement modelees occupent une position un peu haute par rapport aux organes genitaux</w:t>
      </w:r>
      <w:r w:rsidRPr="0032190F">
        <w:rPr>
          <w:color w:val="2E2E2E"/>
          <w:szCs w:val="20"/>
          <w:lang w:val="fr-FR" w:eastAsia="en-GB"/>
        </w:rPr>
        <w:t xml:space="preserve">. </w:t>
      </w:r>
      <w:r w:rsidRPr="0032190F">
        <w:rPr>
          <w:color w:val="141414"/>
          <w:szCs w:val="20"/>
          <w:lang w:val="fr-FR" w:eastAsia="en-GB"/>
        </w:rPr>
        <w:t xml:space="preserve">Les jambes sont </w:t>
      </w:r>
      <w:r w:rsidRPr="0032190F">
        <w:rPr>
          <w:color w:val="9F9F9F"/>
          <w:szCs w:val="20"/>
          <w:lang w:val="fr-FR" w:eastAsia="en-GB"/>
        </w:rPr>
        <w:t>·</w:t>
      </w:r>
      <w:r w:rsidRPr="0032190F">
        <w:rPr>
          <w:color w:val="141414"/>
          <w:szCs w:val="20"/>
          <w:lang w:val="fr-FR" w:eastAsia="en-GB"/>
        </w:rPr>
        <w:t>a peine ouvertes mais d</w:t>
      </w:r>
      <w:r w:rsidRPr="0032190F">
        <w:rPr>
          <w:color w:val="2E2E2E"/>
          <w:szCs w:val="20"/>
          <w:lang w:val="fr-FR" w:eastAsia="en-GB"/>
        </w:rPr>
        <w:t>e</w:t>
      </w:r>
      <w:r w:rsidRPr="0032190F">
        <w:rPr>
          <w:color w:val="141414"/>
          <w:szCs w:val="20"/>
          <w:lang w:val="fr-FR" w:eastAsia="en-GB"/>
        </w:rPr>
        <w:t xml:space="preserve">gagent un angle par rapport au tronc. Ce qui constitue avec le volume du sexe Ia seule originalite vis-avis de l'exemplaire, certes incomplet, de Ia fouille </w:t>
      </w:r>
      <w:r w:rsidRPr="0032190F">
        <w:rPr>
          <w:color w:val="141414"/>
          <w:szCs w:val="19"/>
          <w:lang w:val="fr-FR" w:eastAsia="en-GB"/>
        </w:rPr>
        <w:t>U</w:t>
      </w:r>
      <w:r w:rsidRPr="0032190F">
        <w:rPr>
          <w:color w:val="2E2E2E"/>
          <w:szCs w:val="19"/>
          <w:lang w:val="fr-FR" w:eastAsia="en-GB"/>
        </w:rPr>
        <w:t xml:space="preserve">. </w:t>
      </w:r>
      <w:r w:rsidRPr="0032190F">
        <w:rPr>
          <w:color w:val="141414"/>
          <w:szCs w:val="20"/>
          <w:lang w:val="fr-FR" w:eastAsia="en-GB"/>
        </w:rPr>
        <w:t>Dumas. Le modelage du pied souligne Ia cambrure du talon. On notera que Ia statuette ne peut tenir debout. Elle bascule en arriere comme les figurines chasseennes de Noyen. De face, Ia figurine a une allur</w:t>
      </w:r>
      <w:r w:rsidRPr="0032190F">
        <w:rPr>
          <w:color w:val="2E2E2E"/>
          <w:szCs w:val="20"/>
          <w:lang w:val="fr-FR" w:eastAsia="en-GB"/>
        </w:rPr>
        <w:t xml:space="preserve">e </w:t>
      </w:r>
      <w:r w:rsidRPr="0032190F">
        <w:rPr>
          <w:color w:val="141414"/>
          <w:szCs w:val="20"/>
          <w:lang w:val="fr-FR" w:eastAsia="en-GB"/>
        </w:rPr>
        <w:t>en croix, en adorant</w:t>
      </w:r>
      <w:r w:rsidRPr="0032190F">
        <w:rPr>
          <w:color w:val="2E2E2E"/>
          <w:szCs w:val="20"/>
          <w:lang w:val="fr-FR" w:eastAsia="en-GB"/>
        </w:rPr>
        <w:t xml:space="preserve">, </w:t>
      </w:r>
      <w:r w:rsidRPr="0032190F">
        <w:rPr>
          <w:color w:val="141414"/>
          <w:szCs w:val="20"/>
          <w:lang w:val="fr-FR" w:eastAsia="en-GB"/>
        </w:rPr>
        <w:t>les mains ouverles</w:t>
      </w:r>
      <w:r w:rsidRPr="0032190F">
        <w:rPr>
          <w:color w:val="2E2E2E"/>
          <w:szCs w:val="20"/>
          <w:lang w:val="fr-FR" w:eastAsia="en-GB"/>
        </w:rPr>
        <w:t xml:space="preserve">. </w:t>
      </w:r>
      <w:r w:rsidRPr="0032190F">
        <w:rPr>
          <w:color w:val="141414"/>
          <w:szCs w:val="20"/>
          <w:lang w:val="fr-FR" w:eastAsia="en-GB"/>
        </w:rPr>
        <w:t>De profil, Ia tete s</w:t>
      </w:r>
      <w:r w:rsidRPr="0032190F">
        <w:rPr>
          <w:color w:val="2E2E2E"/>
          <w:szCs w:val="20"/>
          <w:lang w:val="fr-FR" w:eastAsia="en-GB"/>
        </w:rPr>
        <w:t xml:space="preserve">e </w:t>
      </w:r>
      <w:r w:rsidRPr="0032190F">
        <w:rPr>
          <w:color w:val="141414"/>
          <w:szCs w:val="20"/>
          <w:lang w:val="fr-FR" w:eastAsia="en-GB"/>
        </w:rPr>
        <w:t>d</w:t>
      </w:r>
      <w:r w:rsidRPr="0032190F">
        <w:rPr>
          <w:color w:val="2E2E2E"/>
          <w:szCs w:val="20"/>
          <w:lang w:val="fr-FR" w:eastAsia="en-GB"/>
        </w:rPr>
        <w:t>e</w:t>
      </w:r>
      <w:r w:rsidRPr="0032190F">
        <w:rPr>
          <w:color w:val="141414"/>
          <w:szCs w:val="20"/>
          <w:lang w:val="fr-FR" w:eastAsia="en-GB"/>
        </w:rPr>
        <w:t>gage nettement m</w:t>
      </w:r>
      <w:r w:rsidRPr="0032190F">
        <w:rPr>
          <w:color w:val="2E2E2E"/>
          <w:szCs w:val="20"/>
          <w:lang w:val="fr-FR" w:eastAsia="en-GB"/>
        </w:rPr>
        <w:t>a</w:t>
      </w:r>
      <w:r w:rsidRPr="0032190F">
        <w:rPr>
          <w:color w:val="141414"/>
          <w:szCs w:val="20"/>
          <w:lang w:val="fr-FR" w:eastAsia="en-GB"/>
        </w:rPr>
        <w:t>lgre !'alt</w:t>
      </w:r>
      <w:r w:rsidRPr="0032190F">
        <w:rPr>
          <w:color w:val="2E2E2E"/>
          <w:szCs w:val="20"/>
          <w:lang w:val="fr-FR" w:eastAsia="en-GB"/>
        </w:rPr>
        <w:t>e</w:t>
      </w:r>
      <w:r w:rsidRPr="0032190F">
        <w:rPr>
          <w:color w:val="141414"/>
          <w:szCs w:val="20"/>
          <w:lang w:val="fr-FR" w:eastAsia="en-GB"/>
        </w:rPr>
        <w:t xml:space="preserve">ration qui a </w:t>
      </w:r>
      <w:r w:rsidRPr="0032190F">
        <w:rPr>
          <w:color w:val="2E2E2E"/>
          <w:szCs w:val="20"/>
          <w:lang w:val="fr-FR" w:eastAsia="en-GB"/>
        </w:rPr>
        <w:t xml:space="preserve">a </w:t>
      </w:r>
      <w:r w:rsidRPr="0032190F">
        <w:rPr>
          <w:color w:val="141414"/>
          <w:szCs w:val="20"/>
          <w:lang w:val="fr-FR" w:eastAsia="en-GB"/>
        </w:rPr>
        <w:t>ff</w:t>
      </w:r>
      <w:r w:rsidRPr="0032190F">
        <w:rPr>
          <w:color w:val="2E2E2E"/>
          <w:szCs w:val="20"/>
          <w:lang w:val="fr-FR" w:eastAsia="en-GB"/>
        </w:rPr>
        <w:t>e</w:t>
      </w:r>
      <w:r w:rsidRPr="0032190F">
        <w:rPr>
          <w:color w:val="141414"/>
          <w:szCs w:val="20"/>
          <w:lang w:val="fr-FR" w:eastAsia="en-GB"/>
        </w:rPr>
        <w:t>ct</w:t>
      </w:r>
      <w:r w:rsidRPr="0032190F">
        <w:rPr>
          <w:color w:val="2E2E2E"/>
          <w:szCs w:val="20"/>
          <w:lang w:val="fr-FR" w:eastAsia="en-GB"/>
        </w:rPr>
        <w:t xml:space="preserve">e </w:t>
      </w:r>
      <w:r w:rsidRPr="0032190F">
        <w:rPr>
          <w:color w:val="141414"/>
          <w:szCs w:val="20"/>
          <w:lang w:val="fr-FR" w:eastAsia="en-GB"/>
        </w:rPr>
        <w:t>une partie de son volum</w:t>
      </w:r>
      <w:r w:rsidRPr="0032190F">
        <w:rPr>
          <w:color w:val="2E2E2E"/>
          <w:szCs w:val="20"/>
          <w:lang w:val="fr-FR" w:eastAsia="en-GB"/>
        </w:rPr>
        <w:t xml:space="preserve">e. </w:t>
      </w:r>
      <w:r w:rsidRPr="0032190F">
        <w:rPr>
          <w:color w:val="141414"/>
          <w:szCs w:val="20"/>
          <w:lang w:val="fr-FR" w:eastAsia="en-GB"/>
        </w:rPr>
        <w:t xml:space="preserve">Elle a !'aspect d'un gland. L'examen de cette </w:t>
      </w:r>
      <w:r w:rsidRPr="0032190F">
        <w:rPr>
          <w:color w:val="2E2E2E"/>
          <w:szCs w:val="20"/>
          <w:lang w:val="fr-FR" w:eastAsia="en-GB"/>
        </w:rPr>
        <w:t xml:space="preserve">a </w:t>
      </w:r>
      <w:r w:rsidRPr="0032190F">
        <w:rPr>
          <w:color w:val="141414"/>
          <w:szCs w:val="20"/>
          <w:lang w:val="fr-FR" w:eastAsia="en-GB"/>
        </w:rPr>
        <w:t>lt</w:t>
      </w:r>
      <w:r w:rsidRPr="0032190F">
        <w:rPr>
          <w:color w:val="2E2E2E"/>
          <w:szCs w:val="20"/>
          <w:lang w:val="fr-FR" w:eastAsia="en-GB"/>
        </w:rPr>
        <w:t>e</w:t>
      </w:r>
      <w:r w:rsidRPr="0032190F">
        <w:rPr>
          <w:color w:val="141414"/>
          <w:szCs w:val="20"/>
          <w:lang w:val="fr-FR" w:eastAsia="en-GB"/>
        </w:rPr>
        <w:t>ration de I</w:t>
      </w:r>
      <w:r w:rsidRPr="0032190F">
        <w:rPr>
          <w:color w:val="2E2E2E"/>
          <w:szCs w:val="20"/>
          <w:lang w:val="fr-FR" w:eastAsia="en-GB"/>
        </w:rPr>
        <w:t xml:space="preserve">a </w:t>
      </w:r>
      <w:r w:rsidRPr="0032190F">
        <w:rPr>
          <w:color w:val="141414"/>
          <w:szCs w:val="20"/>
          <w:lang w:val="fr-FR" w:eastAsia="en-GB"/>
        </w:rPr>
        <w:t>face indique un frottem</w:t>
      </w:r>
      <w:r w:rsidRPr="0032190F">
        <w:rPr>
          <w:color w:val="2E2E2E"/>
          <w:szCs w:val="20"/>
          <w:lang w:val="fr-FR" w:eastAsia="en-GB"/>
        </w:rPr>
        <w:t>e</w:t>
      </w:r>
      <w:r w:rsidRPr="0032190F">
        <w:rPr>
          <w:color w:val="141414"/>
          <w:szCs w:val="20"/>
          <w:lang w:val="fr-FR" w:eastAsia="en-GB"/>
        </w:rPr>
        <w:t xml:space="preserve">nt </w:t>
      </w:r>
      <w:r w:rsidRPr="0032190F">
        <w:rPr>
          <w:color w:val="010101"/>
          <w:szCs w:val="20"/>
          <w:lang w:val="fr-FR" w:eastAsia="en-GB"/>
        </w:rPr>
        <w:t>longitudin</w:t>
      </w:r>
      <w:r w:rsidRPr="0032190F">
        <w:rPr>
          <w:color w:val="2E2E2E"/>
          <w:szCs w:val="20"/>
          <w:lang w:val="fr-FR" w:eastAsia="en-GB"/>
        </w:rPr>
        <w:t>a</w:t>
      </w:r>
      <w:r w:rsidRPr="0032190F">
        <w:rPr>
          <w:color w:val="141414"/>
          <w:szCs w:val="20"/>
          <w:lang w:val="fr-FR" w:eastAsia="en-GB"/>
        </w:rPr>
        <w:t>l repete. C'est Ia seule partie du corps m</w:t>
      </w:r>
      <w:r w:rsidRPr="0032190F">
        <w:rPr>
          <w:color w:val="2E2E2E"/>
          <w:szCs w:val="20"/>
          <w:lang w:val="fr-FR" w:eastAsia="en-GB"/>
        </w:rPr>
        <w:t>a</w:t>
      </w:r>
      <w:r w:rsidRPr="0032190F">
        <w:rPr>
          <w:color w:val="141414"/>
          <w:szCs w:val="20"/>
          <w:lang w:val="fr-FR" w:eastAsia="en-GB"/>
        </w:rPr>
        <w:t xml:space="preserve">rquee par ce type d'usure. Ailleurs, un choc </w:t>
      </w:r>
      <w:r w:rsidRPr="0032190F">
        <w:rPr>
          <w:color w:val="2E2E2E"/>
          <w:szCs w:val="20"/>
          <w:lang w:val="fr-FR" w:eastAsia="en-GB"/>
        </w:rPr>
        <w:t xml:space="preserve">a </w:t>
      </w:r>
      <w:r w:rsidRPr="0032190F">
        <w:rPr>
          <w:color w:val="141414"/>
          <w:szCs w:val="20"/>
          <w:lang w:val="fr-FR" w:eastAsia="en-GB"/>
        </w:rPr>
        <w:t>provoque un p</w:t>
      </w:r>
      <w:r w:rsidRPr="0032190F">
        <w:rPr>
          <w:color w:val="2E2E2E"/>
          <w:szCs w:val="20"/>
          <w:lang w:val="fr-FR" w:eastAsia="en-GB"/>
        </w:rPr>
        <w:t>e</w:t>
      </w:r>
      <w:r w:rsidRPr="0032190F">
        <w:rPr>
          <w:color w:val="141414"/>
          <w:szCs w:val="20"/>
          <w:lang w:val="fr-FR" w:eastAsia="en-GB"/>
        </w:rPr>
        <w:t xml:space="preserve">lit eclat </w:t>
      </w:r>
      <w:r w:rsidRPr="0032190F">
        <w:rPr>
          <w:color w:val="141414"/>
          <w:szCs w:val="25"/>
          <w:lang w:val="fr-FR" w:eastAsia="en-GB"/>
        </w:rPr>
        <w:t xml:space="preserve">a </w:t>
      </w:r>
      <w:r w:rsidRPr="0032190F">
        <w:rPr>
          <w:color w:val="141414"/>
          <w:szCs w:val="20"/>
          <w:lang w:val="fr-FR" w:eastAsia="en-GB"/>
        </w:rPr>
        <w:t>l'extremit</w:t>
      </w:r>
      <w:r w:rsidRPr="0032190F">
        <w:rPr>
          <w:color w:val="2E2E2E"/>
          <w:szCs w:val="20"/>
          <w:lang w:val="fr-FR" w:eastAsia="en-GB"/>
        </w:rPr>
        <w:t xml:space="preserve">e </w:t>
      </w:r>
      <w:r w:rsidRPr="0032190F">
        <w:rPr>
          <w:color w:val="141414"/>
          <w:szCs w:val="20"/>
          <w:lang w:val="fr-FR" w:eastAsia="en-GB"/>
        </w:rPr>
        <w:t>d</w:t>
      </w:r>
      <w:r w:rsidRPr="0032190F">
        <w:rPr>
          <w:color w:val="2E2E2E"/>
          <w:szCs w:val="20"/>
          <w:lang w:val="fr-FR" w:eastAsia="en-GB"/>
        </w:rPr>
        <w:t xml:space="preserve">e </w:t>
      </w:r>
      <w:r w:rsidRPr="0032190F">
        <w:rPr>
          <w:color w:val="141414"/>
          <w:szCs w:val="20"/>
          <w:lang w:val="fr-FR" w:eastAsia="en-GB"/>
        </w:rPr>
        <w:t>I</w:t>
      </w:r>
      <w:r w:rsidRPr="0032190F">
        <w:rPr>
          <w:color w:val="2E2E2E"/>
          <w:szCs w:val="20"/>
          <w:lang w:val="fr-FR" w:eastAsia="en-GB"/>
        </w:rPr>
        <w:t xml:space="preserve">a </w:t>
      </w:r>
      <w:r w:rsidRPr="0032190F">
        <w:rPr>
          <w:color w:val="141414"/>
          <w:szCs w:val="20"/>
          <w:lang w:val="fr-FR" w:eastAsia="en-GB"/>
        </w:rPr>
        <w:t>main droit</w:t>
      </w:r>
      <w:r w:rsidRPr="0032190F">
        <w:rPr>
          <w:color w:val="2E2E2E"/>
          <w:szCs w:val="20"/>
          <w:lang w:val="fr-FR" w:eastAsia="en-GB"/>
        </w:rPr>
        <w:t xml:space="preserve">e. </w:t>
      </w:r>
      <w:r w:rsidRPr="0032190F">
        <w:rPr>
          <w:color w:val="141414"/>
          <w:szCs w:val="20"/>
          <w:lang w:val="fr-FR" w:eastAsia="en-GB"/>
        </w:rPr>
        <w:t xml:space="preserve">II nous parait evident que les figurines (masculines ou feminines) de Ia fin de l'Age du Bronze en France publiees par Chevillot et Gomez (1979) constituent les meilleures references (tronc cylindrique de </w:t>
      </w:r>
      <w:hyperlink r:id="rId10109" w:anchor="Sit_Chalucet" w:history="1">
        <w:r w:rsidRPr="0032190F">
          <w:rPr>
            <w:rStyle w:val="Hyperlink"/>
            <w:szCs w:val="20"/>
            <w:lang w:val="fr-FR" w:eastAsia="en-GB"/>
          </w:rPr>
          <w:t>Chalucet</w:t>
        </w:r>
      </w:hyperlink>
      <w:r w:rsidR="0050718B" w:rsidRPr="0032190F">
        <w:rPr>
          <w:color w:val="141414"/>
          <w:szCs w:val="20"/>
          <w:lang w:val="fr-FR" w:eastAsia="en-GB"/>
        </w:rPr>
        <w:t>,</w:t>
      </w:r>
      <w:r w:rsidRPr="0032190F">
        <w:rPr>
          <w:color w:val="141414"/>
          <w:szCs w:val="20"/>
          <w:lang w:val="fr-FR" w:eastAsia="en-GB"/>
        </w:rPr>
        <w:t xml:space="preserve"> bras en croix, du </w:t>
      </w:r>
      <w:hyperlink r:id="rId10110" w:anchor="Sit_Bourget" w:history="1">
        <w:r w:rsidRPr="0032190F">
          <w:rPr>
            <w:rStyle w:val="Hyperlink"/>
            <w:szCs w:val="20"/>
            <w:lang w:val="fr-FR" w:eastAsia="en-GB"/>
          </w:rPr>
          <w:t>Lac du Bourget</w:t>
        </w:r>
      </w:hyperlink>
      <w:r w:rsidR="0050718B" w:rsidRPr="0032190F">
        <w:rPr>
          <w:color w:val="141414"/>
          <w:szCs w:val="20"/>
          <w:lang w:val="fr-FR" w:eastAsia="en-GB"/>
        </w:rPr>
        <w:t xml:space="preserve"> ainsi que grotte </w:t>
      </w:r>
      <w:hyperlink r:id="rId10111" w:anchor="Sit_Pontiar" w:history="1">
        <w:r w:rsidR="0050718B" w:rsidRPr="0032190F">
          <w:rPr>
            <w:rStyle w:val="Hyperlink"/>
            <w:szCs w:val="20"/>
            <w:lang w:val="fr-FR" w:eastAsia="en-GB"/>
          </w:rPr>
          <w:t>Pontiar</w:t>
        </w:r>
      </w:hyperlink>
      <w:r w:rsidRPr="0032190F">
        <w:rPr>
          <w:color w:val="141414"/>
          <w:szCs w:val="20"/>
          <w:lang w:val="fr-FR" w:eastAsia="en-GB"/>
        </w:rPr>
        <w:t xml:space="preserve">)(BIB 1457) </w:t>
      </w:r>
    </w:p>
    <w:p w14:paraId="280A1A29" w14:textId="77777777" w:rsidR="00DA264C" w:rsidRPr="0032190F" w:rsidRDefault="00DA264C" w:rsidP="00DA264C">
      <w:pPr>
        <w:autoSpaceDE w:val="0"/>
        <w:autoSpaceDN w:val="0"/>
        <w:adjustRightInd w:val="0"/>
        <w:jc w:val="both"/>
        <w:rPr>
          <w:color w:val="141414"/>
          <w:sz w:val="20"/>
          <w:szCs w:val="20"/>
          <w:lang w:val="fr-FR" w:eastAsia="en-GB"/>
        </w:rPr>
      </w:pPr>
    </w:p>
    <w:p w14:paraId="269A5F80" w14:textId="77777777" w:rsidR="00DA264C" w:rsidRPr="0032190F" w:rsidRDefault="0050718B" w:rsidP="00426FF9">
      <w:pPr>
        <w:pStyle w:val="Heading1"/>
      </w:pPr>
      <w:bookmarkStart w:id="4123" w:name="Sit_Pontiar"/>
      <w:r w:rsidRPr="0032190F">
        <w:t>PONTIAR</w:t>
      </w:r>
    </w:p>
    <w:bookmarkEnd w:id="4123"/>
    <w:p w14:paraId="0B4E8BB8" w14:textId="77777777" w:rsidR="00895983" w:rsidRPr="0032190F" w:rsidRDefault="0050718B" w:rsidP="003C5E19">
      <w:pPr>
        <w:autoSpaceDE w:val="0"/>
        <w:autoSpaceDN w:val="0"/>
        <w:adjustRightInd w:val="0"/>
        <w:jc w:val="both"/>
        <w:rPr>
          <w:color w:val="000000" w:themeColor="text1"/>
          <w:sz w:val="19"/>
          <w:szCs w:val="19"/>
          <w:lang w:val="fr-FR" w:eastAsia="en-GB"/>
        </w:rPr>
      </w:pPr>
      <w:r w:rsidRPr="0032190F">
        <w:rPr>
          <w:lang w:val="fr-FR"/>
        </w:rPr>
        <w:t>Vallon-Pont-d'Arc, Ardèche, statuette zoomorphe [</w:t>
      </w:r>
      <w:r w:rsidRPr="0032190F">
        <w:rPr>
          <w:strike/>
          <w:lang w:val="fr-FR"/>
        </w:rPr>
        <w:t>anthropomorphe</w:t>
      </w:r>
      <w:r w:rsidRPr="0032190F">
        <w:rPr>
          <w:lang w:val="fr-FR"/>
        </w:rPr>
        <w:t xml:space="preserve">] de la fin de l'âge du Bonze (BIB 1457) </w:t>
      </w:r>
      <w:r w:rsidRPr="0032190F">
        <w:rPr>
          <w:color w:val="101010"/>
          <w:szCs w:val="20"/>
          <w:lang w:val="fr-FR" w:eastAsia="en-GB"/>
        </w:rPr>
        <w:t xml:space="preserve">Decouverte </w:t>
      </w:r>
      <w:r w:rsidRPr="0032190F">
        <w:rPr>
          <w:color w:val="101010"/>
          <w:szCs w:val="25"/>
          <w:lang w:val="fr-FR" w:eastAsia="en-GB"/>
        </w:rPr>
        <w:t xml:space="preserve">a </w:t>
      </w:r>
      <w:r w:rsidRPr="0032190F">
        <w:rPr>
          <w:color w:val="101010"/>
          <w:szCs w:val="20"/>
          <w:lang w:val="fr-FR" w:eastAsia="en-GB"/>
        </w:rPr>
        <w:t xml:space="preserve">la base de la couche 5, attribuee </w:t>
      </w:r>
      <w:r w:rsidRPr="0032190F">
        <w:rPr>
          <w:color w:val="101010"/>
          <w:szCs w:val="25"/>
          <w:lang w:val="fr-FR" w:eastAsia="en-GB"/>
        </w:rPr>
        <w:t xml:space="preserve">a </w:t>
      </w:r>
      <w:r w:rsidR="00895983" w:rsidRPr="0032190F">
        <w:rPr>
          <w:color w:val="101010"/>
          <w:szCs w:val="20"/>
          <w:lang w:val="fr-FR" w:eastAsia="en-GB"/>
        </w:rPr>
        <w:t>l</w:t>
      </w:r>
      <w:r w:rsidRPr="0032190F">
        <w:rPr>
          <w:color w:val="101010"/>
          <w:szCs w:val="20"/>
          <w:lang w:val="fr-FR" w:eastAsia="en-GB"/>
        </w:rPr>
        <w:t>a transition Bronze final-Age du Fer (BIB 1457)</w:t>
      </w:r>
      <w:r w:rsidR="00895983" w:rsidRPr="0032190F">
        <w:rPr>
          <w:color w:val="101010"/>
          <w:szCs w:val="20"/>
          <w:lang w:val="fr-FR" w:eastAsia="en-GB"/>
        </w:rPr>
        <w:t xml:space="preserve"> II s'agit d'une statuette en terre cuite, haute de 6 em, presentant un aspect zoomorphe (ours - </w:t>
      </w:r>
      <w:r w:rsidR="00895983" w:rsidRPr="0032190F">
        <w:rPr>
          <w:color w:val="101010"/>
          <w:szCs w:val="19"/>
          <w:lang w:val="fr-FR" w:eastAsia="en-GB"/>
        </w:rPr>
        <w:t xml:space="preserve">? </w:t>
      </w:r>
      <w:r w:rsidR="00895983" w:rsidRPr="0032190F">
        <w:rPr>
          <w:color w:val="101010"/>
          <w:szCs w:val="20"/>
          <w:lang w:val="fr-FR" w:eastAsia="en-GB"/>
        </w:rPr>
        <w:t xml:space="preserve">- dresse, le </w:t>
      </w:r>
      <w:r w:rsidR="00895983" w:rsidRPr="0032190F">
        <w:rPr>
          <w:rFonts w:eastAsia="HiddenHorzOCR"/>
          <w:color w:val="101010"/>
          <w:szCs w:val="14"/>
          <w:lang w:val="fr-FR" w:eastAsia="en-GB"/>
        </w:rPr>
        <w:t xml:space="preserve">sexe </w:t>
      </w:r>
      <w:r w:rsidR="00895983" w:rsidRPr="0032190F">
        <w:rPr>
          <w:color w:val="212121"/>
          <w:szCs w:val="20"/>
          <w:lang w:val="fr-FR" w:eastAsia="en-GB"/>
        </w:rPr>
        <w:t xml:space="preserve">en erection). </w:t>
      </w:r>
      <w:r w:rsidR="00895983" w:rsidRPr="0032190F">
        <w:rPr>
          <w:color w:val="101010"/>
          <w:szCs w:val="20"/>
          <w:lang w:val="fr-FR" w:eastAsia="en-GB"/>
        </w:rPr>
        <w:t>A</w:t>
      </w:r>
      <w:r w:rsidR="00895983" w:rsidRPr="0032190F">
        <w:rPr>
          <w:color w:val="4E4E4E"/>
          <w:szCs w:val="20"/>
          <w:lang w:val="fr-FR" w:eastAsia="en-GB"/>
        </w:rPr>
        <w:t xml:space="preserve">. </w:t>
      </w:r>
      <w:r w:rsidR="00895983" w:rsidRPr="0032190F">
        <w:rPr>
          <w:color w:val="101010"/>
          <w:szCs w:val="20"/>
          <w:lang w:val="fr-FR" w:eastAsia="en-GB"/>
        </w:rPr>
        <w:t xml:space="preserve">Heritier note les </w:t>
      </w:r>
      <w:r w:rsidR="00895983" w:rsidRPr="0032190F">
        <w:rPr>
          <w:color w:val="212121"/>
          <w:szCs w:val="20"/>
          <w:lang w:val="fr-FR" w:eastAsia="en-GB"/>
        </w:rPr>
        <w:t xml:space="preserve">similitudes </w:t>
      </w:r>
      <w:r w:rsidR="00895983" w:rsidRPr="0032190F">
        <w:rPr>
          <w:color w:val="101010"/>
          <w:szCs w:val="20"/>
          <w:lang w:val="fr-FR" w:eastAsia="en-GB"/>
        </w:rPr>
        <w:t xml:space="preserve">avec les vases en bronze du </w:t>
      </w:r>
      <w:r w:rsidR="00895983" w:rsidRPr="0032190F">
        <w:rPr>
          <w:color w:val="000000" w:themeColor="text1"/>
          <w:szCs w:val="20"/>
          <w:lang w:val="fr-FR" w:eastAsia="en-GB"/>
        </w:rPr>
        <w:t xml:space="preserve">Villanovien avec ours dresse au centre d'une ronde de chasseurs, mais l'examen de Ia base de Ia figurine montre qu'elle ne faisait pas partie d'un ensemble ornemental (Heritier, </w:t>
      </w:r>
      <w:r w:rsidR="00895983" w:rsidRPr="0032190F">
        <w:rPr>
          <w:color w:val="000000" w:themeColor="text1"/>
          <w:szCs w:val="19"/>
          <w:lang w:val="fr-FR" w:eastAsia="en-GB"/>
        </w:rPr>
        <w:t>1986).(BIB 1457)</w:t>
      </w:r>
      <w:r w:rsidR="00895983" w:rsidRPr="0032190F">
        <w:rPr>
          <w:color w:val="000000" w:themeColor="text1"/>
          <w:sz w:val="19"/>
          <w:szCs w:val="19"/>
          <w:lang w:val="fr-FR" w:eastAsia="en-GB"/>
        </w:rPr>
        <w:t xml:space="preserve"> </w:t>
      </w:r>
    </w:p>
    <w:p w14:paraId="5F52B9A1" w14:textId="77777777" w:rsidR="00663FD1" w:rsidRPr="0032190F" w:rsidRDefault="00663FD1" w:rsidP="003C5E19">
      <w:pPr>
        <w:autoSpaceDE w:val="0"/>
        <w:autoSpaceDN w:val="0"/>
        <w:adjustRightInd w:val="0"/>
        <w:jc w:val="both"/>
        <w:rPr>
          <w:color w:val="000000" w:themeColor="text1"/>
          <w:sz w:val="19"/>
          <w:szCs w:val="19"/>
          <w:lang w:val="fr-FR" w:eastAsia="en-GB"/>
        </w:rPr>
      </w:pPr>
    </w:p>
    <w:p w14:paraId="03A840A4" w14:textId="77777777" w:rsidR="00663FD1" w:rsidRPr="0032190F" w:rsidRDefault="00663FD1" w:rsidP="00426FF9">
      <w:pPr>
        <w:pStyle w:val="Heading1"/>
      </w:pPr>
      <w:r w:rsidRPr="0032190F">
        <w:t>SANSONNET</w:t>
      </w:r>
    </w:p>
    <w:p w14:paraId="68C47D50" w14:textId="77777777" w:rsidR="00663FD1" w:rsidRPr="0032190F" w:rsidRDefault="00663FD1" w:rsidP="003C5E19">
      <w:pPr>
        <w:autoSpaceDE w:val="0"/>
        <w:autoSpaceDN w:val="0"/>
        <w:adjustRightInd w:val="0"/>
        <w:jc w:val="both"/>
        <w:rPr>
          <w:lang w:val="fr-FR"/>
        </w:rPr>
      </w:pPr>
      <w:r w:rsidRPr="0032190F">
        <w:rPr>
          <w:lang w:val="fr-FR"/>
        </w:rPr>
        <w:t>ZAC du Sansonnet (Metz), habitats de l'âge du Bronze final (entre 1350 et 800 avant notre ère); statuette féminine complète en terre cuite. Elle mesure 10 centimètres de long sur 3,5 centimètres de large environ. Les bras et les jambes sont représentés par quatre bourrelets, les seins avec deux boules protubérantes. Une troisième boule au centre du ventre pourrait correspondre au nombril. Le sexe semble esquissé par de légères incisions dans la pâte. Quant à la tête, elle est sans visage et très stylisée.</w:t>
      </w:r>
    </w:p>
    <w:p w14:paraId="55084692" w14:textId="77777777" w:rsidR="00663FD1" w:rsidRPr="0032190F" w:rsidRDefault="00663FD1" w:rsidP="003C5E19">
      <w:pPr>
        <w:autoSpaceDE w:val="0"/>
        <w:autoSpaceDN w:val="0"/>
        <w:adjustRightInd w:val="0"/>
        <w:jc w:val="both"/>
        <w:rPr>
          <w:lang w:val="fr-FR"/>
        </w:rPr>
      </w:pPr>
      <w:r w:rsidRPr="0032190F">
        <w:rPr>
          <w:lang w:val="fr-FR"/>
        </w:rPr>
        <w:t>Les attributs féminins comme les seins et les hanches sont marqués, s'agirait-il d'une représentation symbolique de la fertilité ? Cette découverte est particulièrement intéressante, la statuette étant complète et datant d'une période où la représentation humaine est rare( BIB INRAP internet)</w:t>
      </w:r>
    </w:p>
    <w:p w14:paraId="39882715" w14:textId="77777777" w:rsidR="00895983" w:rsidRPr="0032190F" w:rsidRDefault="00895983" w:rsidP="00242C0F">
      <w:pPr>
        <w:autoSpaceDE w:val="0"/>
        <w:autoSpaceDN w:val="0"/>
        <w:adjustRightInd w:val="0"/>
        <w:rPr>
          <w:color w:val="141414"/>
          <w:lang w:val="fr-FR"/>
        </w:rPr>
      </w:pPr>
    </w:p>
    <w:p w14:paraId="37501484" w14:textId="77777777" w:rsidR="00B34AC6" w:rsidRPr="0032190F" w:rsidRDefault="00B34AC6" w:rsidP="00426FF9">
      <w:pPr>
        <w:pStyle w:val="Heading1"/>
      </w:pPr>
      <w:bookmarkStart w:id="4124" w:name="Sit_Latrone"/>
      <w:r w:rsidRPr="0032190F">
        <w:lastRenderedPageBreak/>
        <w:t>LATRONE (Baume)</w:t>
      </w:r>
    </w:p>
    <w:bookmarkEnd w:id="4124"/>
    <w:p w14:paraId="162FD529" w14:textId="77777777" w:rsidR="00D30A7F" w:rsidRPr="0032190F" w:rsidRDefault="00D30A7F" w:rsidP="00242C0F">
      <w:pPr>
        <w:autoSpaceDE w:val="0"/>
        <w:autoSpaceDN w:val="0"/>
        <w:adjustRightInd w:val="0"/>
        <w:rPr>
          <w:color w:val="141414"/>
          <w:lang w:val="fr-FR"/>
        </w:rPr>
      </w:pPr>
    </w:p>
    <w:p w14:paraId="44114B21" w14:textId="6FC5550B" w:rsidR="00951912" w:rsidRPr="0032190F" w:rsidRDefault="003E3DD4" w:rsidP="00242C0F">
      <w:pPr>
        <w:autoSpaceDE w:val="0"/>
        <w:autoSpaceDN w:val="0"/>
        <w:adjustRightInd w:val="0"/>
        <w:jc w:val="both"/>
        <w:rPr>
          <w:lang w:val="fr-FR"/>
        </w:rPr>
      </w:pPr>
      <w:r w:rsidRPr="0032190F">
        <w:rPr>
          <w:color w:val="141414"/>
          <w:lang w:val="fr-FR"/>
        </w:rPr>
        <w:t xml:space="preserve">La  </w:t>
      </w:r>
      <w:r w:rsidR="00873143" w:rsidRPr="0032190F">
        <w:rPr>
          <w:color w:val="141414"/>
          <w:lang w:val="fr-FR"/>
        </w:rPr>
        <w:t>B</w:t>
      </w:r>
      <w:r w:rsidRPr="0032190F">
        <w:rPr>
          <w:color w:val="141414"/>
          <w:lang w:val="fr-FR"/>
        </w:rPr>
        <w:t>aume de Latrone (Sainte-Anastasie, Gard) a livré deux lames de poignard en cuivre (BIB 971)</w:t>
      </w:r>
      <w:r w:rsidR="00EC617A" w:rsidRPr="0032190F">
        <w:rPr>
          <w:i/>
          <w:color w:val="141414"/>
          <w:lang w:val="fr-FR"/>
        </w:rPr>
        <w:t xml:space="preserve">de type </w:t>
      </w:r>
      <w:hyperlink r:id="rId10112" w:anchor="Cul_Campaniforme" w:history="1">
        <w:r w:rsidR="00EC617A" w:rsidRPr="0032190F">
          <w:rPr>
            <w:rStyle w:val="Hyperlink"/>
            <w:i/>
            <w:lang w:val="fr-FR"/>
          </w:rPr>
          <w:t>Campaniforme</w:t>
        </w:r>
      </w:hyperlink>
      <w:r w:rsidR="00766B43" w:rsidRPr="0032190F">
        <w:rPr>
          <w:i/>
          <w:color w:val="141414"/>
          <w:lang w:val="fr-FR"/>
        </w:rPr>
        <w:t>pour le plus petit</w:t>
      </w:r>
      <w:r w:rsidR="00766B43" w:rsidRPr="0032190F">
        <w:rPr>
          <w:color w:val="141414"/>
          <w:lang w:val="fr-FR"/>
        </w:rPr>
        <w:t xml:space="preserve"> (BIB 972 p. 413) et Fontbuisse (BIB 972 p. 414)</w:t>
      </w:r>
      <w:r w:rsidR="00924B8A" w:rsidRPr="0032190F">
        <w:rPr>
          <w:color w:val="141414"/>
          <w:lang w:val="fr-FR"/>
        </w:rPr>
        <w:t xml:space="preserve">. Ce dernier </w:t>
      </w:r>
      <w:r w:rsidR="00924B8A" w:rsidRPr="0032190F">
        <w:rPr>
          <w:lang w:val="fr-FR"/>
        </w:rPr>
        <w:t>peut être attribué à la culture de Fontbuisse estd’un type qui pourrait débuter dès le Ferrières (Labeil) (Vaquer com. pers.)</w:t>
      </w:r>
      <w:r w:rsidR="00FD1F98" w:rsidRPr="0032190F">
        <w:rPr>
          <w:lang w:val="fr-FR"/>
        </w:rPr>
        <w:t xml:space="preserve">. </w:t>
      </w:r>
      <w:r w:rsidR="00951912" w:rsidRPr="0032190F">
        <w:rPr>
          <w:lang w:val="fr-FR"/>
        </w:rPr>
        <w:t xml:space="preserve">Le plus petit est superposable à celui de </w:t>
      </w:r>
      <w:hyperlink r:id="rId10113" w:anchor="Sit_Saint_Eugene_Laure" w:history="1">
        <w:r w:rsidR="00951912" w:rsidRPr="0032190F">
          <w:rPr>
            <w:rStyle w:val="Hyperlink"/>
            <w:lang w:val="fr-FR"/>
          </w:rPr>
          <w:t>Saint-Eugène</w:t>
        </w:r>
      </w:hyperlink>
      <w:r w:rsidR="00951912" w:rsidRPr="0032190F">
        <w:rPr>
          <w:lang w:val="fr-FR"/>
        </w:rPr>
        <w:t xml:space="preserve"> (SS BIB)</w:t>
      </w:r>
    </w:p>
    <w:p w14:paraId="667C0488" w14:textId="77777777" w:rsidR="002F48FA" w:rsidRPr="0032190F" w:rsidRDefault="002F48FA" w:rsidP="00242C0F">
      <w:pPr>
        <w:autoSpaceDE w:val="0"/>
        <w:autoSpaceDN w:val="0"/>
        <w:adjustRightInd w:val="0"/>
        <w:jc w:val="both"/>
        <w:rPr>
          <w:color w:val="141414"/>
          <w:lang w:val="fr-FR"/>
        </w:rPr>
      </w:pPr>
      <w:r w:rsidRPr="0032190F">
        <w:rPr>
          <w:lang w:val="fr-FR"/>
        </w:rPr>
        <w:t xml:space="preserve">Les poignards (supposés) seraient plutôt à rapporter au </w:t>
      </w:r>
      <w:r w:rsidR="00713EDA" w:rsidRPr="0032190F">
        <w:rPr>
          <w:lang w:val="fr-FR"/>
        </w:rPr>
        <w:t>N</w:t>
      </w:r>
      <w:r w:rsidRPr="0032190F">
        <w:rPr>
          <w:lang w:val="fr-FR"/>
        </w:rPr>
        <w:t>éo</w:t>
      </w:r>
      <w:r w:rsidR="00713EDA" w:rsidRPr="0032190F">
        <w:rPr>
          <w:lang w:val="fr-FR"/>
        </w:rPr>
        <w:t>lithique</w:t>
      </w:r>
      <w:r w:rsidRPr="0032190F">
        <w:rPr>
          <w:lang w:val="fr-FR"/>
        </w:rPr>
        <w:t xml:space="preserve"> final </w:t>
      </w:r>
      <w:r w:rsidR="00713EDA" w:rsidRPr="0032190F">
        <w:rPr>
          <w:lang w:val="fr-FR"/>
        </w:rPr>
        <w:t xml:space="preserve">de type </w:t>
      </w:r>
      <w:r w:rsidRPr="0032190F">
        <w:rPr>
          <w:lang w:val="fr-FR"/>
        </w:rPr>
        <w:t>fontbouisse selon plusieurs collègues. En fait, il n’est pas sûr qu'il y a du Campaniforme dans cette grotte (Lemercier com. pers.)</w:t>
      </w:r>
    </w:p>
    <w:p w14:paraId="3EC6C38D" w14:textId="27EDD8A1" w:rsidR="00B74ECF" w:rsidRPr="0032190F" w:rsidRDefault="00B74ECF" w:rsidP="00242C0F">
      <w:pPr>
        <w:autoSpaceDE w:val="0"/>
        <w:autoSpaceDN w:val="0"/>
        <w:adjustRightInd w:val="0"/>
        <w:rPr>
          <w:color w:val="141414"/>
          <w:lang w:val="fr-FR"/>
        </w:rPr>
      </w:pPr>
      <w:r w:rsidRPr="0032190F">
        <w:rPr>
          <w:color w:val="141414"/>
          <w:lang w:val="fr-FR"/>
        </w:rPr>
        <w:t xml:space="preserve">En outre des peintures de mammouth datées du </w:t>
      </w:r>
      <w:hyperlink r:id="rId10114" w:anchor="Cul_Paleo_sup" w:history="1">
        <w:r w:rsidRPr="0032190F">
          <w:rPr>
            <w:rStyle w:val="Hyperlink"/>
            <w:lang w:val="fr-FR"/>
          </w:rPr>
          <w:t>Paléolithique supérieur</w:t>
        </w:r>
      </w:hyperlink>
      <w:r w:rsidRPr="0032190F">
        <w:rPr>
          <w:color w:val="141414"/>
          <w:lang w:val="fr-FR"/>
        </w:rPr>
        <w:t xml:space="preserve"> sur les parois de la grotte ont été relevées assez tôt (H. Breuil) (SS BIB)</w:t>
      </w:r>
    </w:p>
    <w:p w14:paraId="6A48D282" w14:textId="77777777" w:rsidR="003E3DD4" w:rsidRPr="0032190F" w:rsidRDefault="003E3DD4" w:rsidP="00242C0F">
      <w:pPr>
        <w:autoSpaceDE w:val="0"/>
        <w:autoSpaceDN w:val="0"/>
        <w:adjustRightInd w:val="0"/>
        <w:rPr>
          <w:color w:val="141414"/>
          <w:lang w:val="fr-FR"/>
        </w:rPr>
      </w:pPr>
    </w:p>
    <w:p w14:paraId="06C0C0B6" w14:textId="77777777" w:rsidR="00D30A7F" w:rsidRPr="0032190F" w:rsidRDefault="00D30A7F" w:rsidP="00426FF9">
      <w:pPr>
        <w:pStyle w:val="Heading1"/>
      </w:pPr>
      <w:bookmarkStart w:id="4125" w:name="Sit_Puades"/>
      <w:r w:rsidRPr="0032190F">
        <w:t>PUADES (Coffre des)</w:t>
      </w:r>
    </w:p>
    <w:bookmarkEnd w:id="4125"/>
    <w:p w14:paraId="2BADC6C8" w14:textId="77777777" w:rsidR="00D30A7F" w:rsidRPr="0032190F" w:rsidRDefault="00D30A7F" w:rsidP="00242C0F">
      <w:pPr>
        <w:autoSpaceDE w:val="0"/>
        <w:autoSpaceDN w:val="0"/>
        <w:adjustRightInd w:val="0"/>
        <w:rPr>
          <w:color w:val="141414"/>
          <w:lang w:val="fr-FR"/>
        </w:rPr>
      </w:pPr>
    </w:p>
    <w:p w14:paraId="44AFB721" w14:textId="09450E5F" w:rsidR="00D30A7F" w:rsidRPr="0032190F" w:rsidRDefault="00D30A7F" w:rsidP="00242C0F">
      <w:pPr>
        <w:jc w:val="both"/>
        <w:rPr>
          <w:lang w:val="fr-FR"/>
        </w:rPr>
      </w:pPr>
      <w:r w:rsidRPr="0032190F">
        <w:rPr>
          <w:color w:val="141414"/>
          <w:lang w:val="fr-FR"/>
        </w:rPr>
        <w:t>Le coffre des Puades (</w:t>
      </w:r>
      <w:hyperlink r:id="rId10115" w:anchor="Sit_Saint_Cezaire_Siagne" w:history="1">
        <w:r w:rsidRPr="0032190F">
          <w:rPr>
            <w:rStyle w:val="Hyperlink"/>
            <w:lang w:val="fr-FR"/>
          </w:rPr>
          <w:t>Saint-Cézaire-sur-Siagne</w:t>
        </w:r>
      </w:hyperlink>
      <w:r w:rsidRPr="0032190F">
        <w:rPr>
          <w:lang w:val="fr-FR"/>
        </w:rPr>
        <w:t xml:space="preserve">, Alpes-Maritimes) </w:t>
      </w:r>
      <w:r w:rsidR="004E4CDB" w:rsidRPr="0032190F">
        <w:rPr>
          <w:lang w:val="fr-FR"/>
        </w:rPr>
        <w:t xml:space="preserve">ou dolmen de la Pierre de la Fée (BIB 1109) </w:t>
      </w:r>
      <w:r w:rsidRPr="0032190F">
        <w:rPr>
          <w:lang w:val="fr-FR"/>
        </w:rPr>
        <w:t xml:space="preserve">est une tombe mégalithique improprement appelée </w:t>
      </w:r>
      <w:r w:rsidRPr="0032190F">
        <w:rPr>
          <w:i/>
          <w:lang w:val="fr-FR"/>
        </w:rPr>
        <w:t>tholos</w:t>
      </w:r>
      <w:r w:rsidR="004E4CDB" w:rsidRPr="0032190F">
        <w:rPr>
          <w:lang w:val="fr-FR"/>
        </w:rPr>
        <w:t xml:space="preserve"> par Courtin</w:t>
      </w:r>
      <w:r w:rsidRPr="0032190F">
        <w:rPr>
          <w:i/>
          <w:lang w:val="fr-FR"/>
        </w:rPr>
        <w:t>.</w:t>
      </w:r>
      <w:r w:rsidR="00FE2908" w:rsidRPr="0032190F">
        <w:rPr>
          <w:lang w:val="fr-FR"/>
        </w:rPr>
        <w:t xml:space="preserve">Le tumulus qu enserre le couloir et la chambre a une forme ovale de </w:t>
      </w:r>
      <w:smartTag w:uri="urn:schemas-microsoft-com:office:smarttags" w:element="metricconverter">
        <w:smartTagPr>
          <w:attr w:name="ProductID" w:val="26,5 m"/>
        </w:smartTagPr>
        <w:r w:rsidR="00FE2908" w:rsidRPr="0032190F">
          <w:rPr>
            <w:lang w:val="fr-FR"/>
          </w:rPr>
          <w:t>26,5 m</w:t>
        </w:r>
      </w:smartTag>
      <w:r w:rsidR="00FE2908" w:rsidRPr="0032190F">
        <w:rPr>
          <w:lang w:val="fr-FR"/>
        </w:rPr>
        <w:t xml:space="preserve"> sur </w:t>
      </w:r>
      <w:smartTag w:uri="urn:schemas-microsoft-com:office:smarttags" w:element="metricconverter">
        <w:smartTagPr>
          <w:attr w:name="ProductID" w:val="14,2 m"/>
        </w:smartTagPr>
        <w:r w:rsidR="00FE2908" w:rsidRPr="0032190F">
          <w:rPr>
            <w:lang w:val="fr-FR"/>
          </w:rPr>
          <w:t>14,2 m</w:t>
        </w:r>
      </w:smartTag>
      <w:r w:rsidR="00FE2908" w:rsidRPr="0032190F">
        <w:rPr>
          <w:lang w:val="fr-FR"/>
        </w:rPr>
        <w:t xml:space="preserve"> ce qui en fait le plus important recensé dans ce département </w:t>
      </w:r>
      <w:r w:rsidRPr="0032190F">
        <w:rPr>
          <w:lang w:val="fr-FR"/>
        </w:rPr>
        <w:t>(BIB 17 p. 137</w:t>
      </w:r>
      <w:r w:rsidR="00FE2908" w:rsidRPr="0032190F">
        <w:rPr>
          <w:lang w:val="fr-FR"/>
        </w:rPr>
        <w:t>, 138</w:t>
      </w:r>
      <w:r w:rsidRPr="0032190F">
        <w:rPr>
          <w:lang w:val="fr-FR"/>
        </w:rPr>
        <w:t>)</w:t>
      </w:r>
    </w:p>
    <w:p w14:paraId="241149FA" w14:textId="77777777" w:rsidR="00FA1B9E" w:rsidRPr="0032190F" w:rsidRDefault="00FA1B9E" w:rsidP="00242C0F">
      <w:pPr>
        <w:jc w:val="both"/>
        <w:rPr>
          <w:lang w:val="fr-FR"/>
        </w:rPr>
      </w:pPr>
    </w:p>
    <w:p w14:paraId="464FBF41" w14:textId="00D393A8" w:rsidR="00FA1B9E" w:rsidRPr="0032190F" w:rsidRDefault="00FA1B9E" w:rsidP="00242C0F">
      <w:pPr>
        <w:jc w:val="both"/>
        <w:rPr>
          <w:lang w:val="fr-FR"/>
        </w:rPr>
      </w:pPr>
      <w:r w:rsidRPr="0032190F">
        <w:rPr>
          <w:lang w:val="fr-FR"/>
        </w:rPr>
        <w:t xml:space="preserve">L’alternance murets en pierres sèches et orthostats, symétriquement disposés depuis la dalle de chevet est identique à celle du dolmen II de </w:t>
      </w:r>
      <w:hyperlink r:id="rId10116" w:anchor="Sit_San_Sebastien" w:history="1">
        <w:r w:rsidRPr="0032190F">
          <w:rPr>
            <w:rStyle w:val="Hyperlink"/>
            <w:lang w:val="fr-FR"/>
          </w:rPr>
          <w:t>San Sébastien</w:t>
        </w:r>
      </w:hyperlink>
      <w:r w:rsidRPr="0032190F">
        <w:rPr>
          <w:lang w:val="fr-FR"/>
        </w:rPr>
        <w:t xml:space="preserve"> (BIB 1140 p. 129)</w:t>
      </w:r>
    </w:p>
    <w:p w14:paraId="7C690CBB" w14:textId="77777777" w:rsidR="00787C58" w:rsidRPr="0032190F" w:rsidRDefault="00787C58" w:rsidP="00242C0F">
      <w:pPr>
        <w:rPr>
          <w:lang w:val="fr-FR"/>
        </w:rPr>
      </w:pPr>
    </w:p>
    <w:p w14:paraId="651A6641" w14:textId="77777777" w:rsidR="00FE2908" w:rsidRPr="0032190F" w:rsidRDefault="00FE2908" w:rsidP="00426FF9">
      <w:pPr>
        <w:pStyle w:val="Heading1"/>
      </w:pPr>
      <w:bookmarkStart w:id="4126" w:name="Sit_Grau"/>
      <w:r w:rsidRPr="0032190F">
        <w:t>GRAU</w:t>
      </w:r>
    </w:p>
    <w:bookmarkEnd w:id="4126"/>
    <w:p w14:paraId="40D1C36D" w14:textId="77777777" w:rsidR="00FE2908" w:rsidRDefault="00F17483" w:rsidP="00242C0F">
      <w:pPr>
        <w:rPr>
          <w:lang w:val="fr-FR"/>
        </w:rPr>
      </w:pPr>
      <w:r w:rsidRPr="0032190F">
        <w:rPr>
          <w:lang w:val="fr-FR"/>
        </w:rPr>
        <w:t>Graù</w:t>
      </w:r>
    </w:p>
    <w:p w14:paraId="4A42F115" w14:textId="77777777" w:rsidR="00F17483" w:rsidRPr="0032190F" w:rsidRDefault="00F17483" w:rsidP="00242C0F">
      <w:pPr>
        <w:rPr>
          <w:lang w:val="fr-FR"/>
        </w:rPr>
      </w:pPr>
    </w:p>
    <w:p w14:paraId="05278D39" w14:textId="0EAAFC3D" w:rsidR="00FE2908" w:rsidRPr="0032190F" w:rsidRDefault="00FE2908" w:rsidP="00242C0F">
      <w:pPr>
        <w:jc w:val="both"/>
        <w:rPr>
          <w:lang w:val="fr-FR"/>
        </w:rPr>
      </w:pPr>
      <w:r w:rsidRPr="0032190F">
        <w:rPr>
          <w:lang w:val="fr-FR"/>
        </w:rPr>
        <w:t xml:space="preserve">Le dolmen de la </w:t>
      </w:r>
      <w:r w:rsidR="00F17483">
        <w:rPr>
          <w:lang w:val="fr-FR"/>
        </w:rPr>
        <w:t xml:space="preserve">Grau </w:t>
      </w:r>
      <w:r w:rsidRPr="0032190F">
        <w:rPr>
          <w:color w:val="141414"/>
          <w:lang w:val="fr-FR"/>
        </w:rPr>
        <w:t>(</w:t>
      </w:r>
      <w:hyperlink r:id="rId10117" w:anchor="Sit_Saint_Cezaire_Siagne" w:history="1">
        <w:r w:rsidRPr="0032190F">
          <w:rPr>
            <w:rStyle w:val="Hyperlink"/>
            <w:lang w:val="fr-FR"/>
          </w:rPr>
          <w:t>Saint-Cézaire-sur-Siagne</w:t>
        </w:r>
      </w:hyperlink>
      <w:r w:rsidRPr="0032190F">
        <w:rPr>
          <w:lang w:val="fr-FR"/>
        </w:rPr>
        <w:t>, Alpes-Maritimes) est représentatif des dolmens à chambre carrée de Provence orientale (BIB 17 p. 137)</w:t>
      </w:r>
    </w:p>
    <w:p w14:paraId="596167F9" w14:textId="77777777" w:rsidR="00FE2908" w:rsidRPr="0032190F" w:rsidRDefault="00FE2908" w:rsidP="00242C0F">
      <w:pPr>
        <w:rPr>
          <w:lang w:val="fr-FR"/>
        </w:rPr>
      </w:pPr>
    </w:p>
    <w:p w14:paraId="08DE9201" w14:textId="77777777" w:rsidR="00FE2908" w:rsidRPr="0032190F" w:rsidRDefault="00FE2908" w:rsidP="00426FF9">
      <w:pPr>
        <w:pStyle w:val="Heading1"/>
      </w:pPr>
      <w:bookmarkStart w:id="4127" w:name="Sit_Colbas_1"/>
      <w:r w:rsidRPr="0032190F">
        <w:t>COLBAS 1</w:t>
      </w:r>
    </w:p>
    <w:bookmarkEnd w:id="4127"/>
    <w:p w14:paraId="5D93DBF8" w14:textId="77777777" w:rsidR="00FE2908" w:rsidRPr="0032190F" w:rsidRDefault="00FE2908" w:rsidP="00242C0F">
      <w:pPr>
        <w:rPr>
          <w:lang w:val="fr-FR"/>
        </w:rPr>
      </w:pPr>
    </w:p>
    <w:p w14:paraId="0C6AAE5C" w14:textId="6D8C4E7C" w:rsidR="00FE2908" w:rsidRDefault="00FE2908" w:rsidP="00242C0F">
      <w:pPr>
        <w:jc w:val="both"/>
        <w:rPr>
          <w:lang w:val="fr-FR"/>
        </w:rPr>
      </w:pPr>
      <w:r w:rsidRPr="0032190F">
        <w:rPr>
          <w:lang w:val="fr-FR"/>
        </w:rPr>
        <w:t xml:space="preserve">Le dolmen de la Colbas 1 </w:t>
      </w:r>
      <w:r w:rsidRPr="0032190F">
        <w:rPr>
          <w:color w:val="141414"/>
          <w:lang w:val="fr-FR"/>
        </w:rPr>
        <w:t>(</w:t>
      </w:r>
      <w:hyperlink r:id="rId10118" w:anchor="Sit_Saint_Cezaire_Siagne" w:history="1">
        <w:r w:rsidRPr="0032190F">
          <w:rPr>
            <w:rStyle w:val="Hyperlink"/>
            <w:lang w:val="fr-FR"/>
          </w:rPr>
          <w:t>Saint-Cézaire-sur-Siagne</w:t>
        </w:r>
      </w:hyperlink>
      <w:r w:rsidRPr="0032190F">
        <w:rPr>
          <w:lang w:val="fr-FR"/>
        </w:rPr>
        <w:t>, Alpes-Maritimes)</w:t>
      </w:r>
      <w:r w:rsidR="004E4CDB" w:rsidRPr="0032190F">
        <w:rPr>
          <w:lang w:val="fr-FR"/>
        </w:rPr>
        <w:t xml:space="preserve">,ou de la Collebasse, ou du bois d’Amon (BIB 1109) </w:t>
      </w:r>
      <w:r w:rsidRPr="0032190F">
        <w:rPr>
          <w:lang w:val="fr-FR"/>
        </w:rPr>
        <w:t xml:space="preserve">est représentatif des dolmens à chambre carrée de Provence orientale </w:t>
      </w:r>
      <w:r w:rsidR="004E4CDB" w:rsidRPr="0032190F">
        <w:rPr>
          <w:lang w:val="fr-FR"/>
        </w:rPr>
        <w:t xml:space="preserve">(groupe des </w:t>
      </w:r>
      <w:hyperlink r:id="rId10119" w:anchor="Cul_Dolmens_Provencaux" w:history="1">
        <w:r w:rsidR="004E4CDB" w:rsidRPr="0032190F">
          <w:rPr>
            <w:rStyle w:val="Hyperlink"/>
            <w:lang w:val="fr-FR"/>
          </w:rPr>
          <w:t>dolmens provençaux</w:t>
        </w:r>
      </w:hyperlink>
      <w:r w:rsidR="004E4CDB" w:rsidRPr="0032190F">
        <w:rPr>
          <w:lang w:val="fr-FR"/>
        </w:rPr>
        <w:t xml:space="preserve">) </w:t>
      </w:r>
      <w:r w:rsidRPr="0032190F">
        <w:rPr>
          <w:lang w:val="fr-FR"/>
        </w:rPr>
        <w:t>(BIB 17 p. 137)</w:t>
      </w:r>
    </w:p>
    <w:p w14:paraId="247512BB" w14:textId="77777777" w:rsidR="009A0EA0" w:rsidRDefault="009A0EA0" w:rsidP="00242C0F">
      <w:pPr>
        <w:jc w:val="both"/>
        <w:rPr>
          <w:lang w:val="fr-FR"/>
        </w:rPr>
      </w:pPr>
    </w:p>
    <w:p w14:paraId="4330B734" w14:textId="4252C755" w:rsidR="009A0EA0" w:rsidRDefault="009A0EA0" w:rsidP="009A0EA0">
      <w:pPr>
        <w:pStyle w:val="Heading1"/>
      </w:pPr>
      <w:bookmarkStart w:id="4128" w:name="Sit_Roya_Haute"/>
      <w:r>
        <w:t>HAUTE-ROYA</w:t>
      </w:r>
    </w:p>
    <w:bookmarkEnd w:id="4128"/>
    <w:p w14:paraId="48B4455F" w14:textId="71F63095" w:rsidR="009A0EA0" w:rsidRDefault="009A0EA0" w:rsidP="009A0EA0">
      <w:pPr>
        <w:rPr>
          <w:sz w:val="20"/>
          <w:lang w:val="fr-FR"/>
        </w:rPr>
      </w:pPr>
      <w:r w:rsidRPr="009A0EA0">
        <w:rPr>
          <w:sz w:val="20"/>
          <w:lang w:val="fr-FR"/>
        </w:rPr>
        <w:t>Haute Roya, Haute-Roya, Haut-bassin de la Roya</w:t>
      </w:r>
      <w:r>
        <w:rPr>
          <w:sz w:val="20"/>
          <w:lang w:val="fr-FR"/>
        </w:rPr>
        <w:t>, bassin de la Haute Roya</w:t>
      </w:r>
    </w:p>
    <w:p w14:paraId="5854D75F" w14:textId="77777777" w:rsidR="00FF2589" w:rsidRDefault="00FF2589" w:rsidP="009A0EA0">
      <w:pPr>
        <w:rPr>
          <w:sz w:val="20"/>
          <w:lang w:val="fr-FR"/>
        </w:rPr>
      </w:pPr>
    </w:p>
    <w:p w14:paraId="61B50289" w14:textId="2CF31445" w:rsidR="00FF2589" w:rsidRDefault="00000000" w:rsidP="009A0EA0">
      <w:pPr>
        <w:rPr>
          <w:lang w:val="fr-FR"/>
        </w:rPr>
      </w:pPr>
      <w:hyperlink r:id="rId10120" w:anchor="Sit_Alpes_loc" w:history="1">
        <w:r w:rsidR="00FF2589" w:rsidRPr="000873BF">
          <w:rPr>
            <w:rStyle w:val="Hyperlink"/>
            <w:lang w:val="fr-FR"/>
          </w:rPr>
          <w:t>Alpes</w:t>
        </w:r>
      </w:hyperlink>
    </w:p>
    <w:p w14:paraId="1BD10591" w14:textId="77777777" w:rsidR="00FF2589" w:rsidRDefault="00FF2589" w:rsidP="009A0EA0">
      <w:pPr>
        <w:rPr>
          <w:lang w:val="fr-FR"/>
        </w:rPr>
      </w:pPr>
    </w:p>
    <w:p w14:paraId="19D0B241" w14:textId="056A5568" w:rsidR="000873BF" w:rsidRDefault="00163B5A" w:rsidP="000873BF">
      <w:pPr>
        <w:pStyle w:val="Heading2"/>
      </w:pPr>
      <w:r>
        <w:t>zones</w:t>
      </w:r>
    </w:p>
    <w:p w14:paraId="1224A09B" w14:textId="77777777" w:rsidR="00FF2589" w:rsidRPr="0032190F" w:rsidRDefault="00FF2589" w:rsidP="00FF2589">
      <w:pPr>
        <w:rPr>
          <w:lang w:val="fr-FR"/>
        </w:rPr>
      </w:pPr>
    </w:p>
    <w:p w14:paraId="22321B46" w14:textId="77777777" w:rsidR="00FF2589" w:rsidRPr="0032190F" w:rsidRDefault="00FF2589" w:rsidP="00FF2589">
      <w:pPr>
        <w:pStyle w:val="Heading3"/>
      </w:pPr>
      <w:bookmarkStart w:id="4129" w:name="Sit_Mercantour"/>
      <w:r w:rsidRPr="0032190F">
        <w:t>Mercantour</w:t>
      </w:r>
    </w:p>
    <w:bookmarkEnd w:id="4129"/>
    <w:p w14:paraId="774D1269" w14:textId="77777777" w:rsidR="00FF2589" w:rsidRPr="00F315A8" w:rsidRDefault="00FF2589" w:rsidP="00FF2589">
      <w:pPr>
        <w:rPr>
          <w:sz w:val="20"/>
          <w:lang w:val="fr-FR"/>
        </w:rPr>
      </w:pPr>
      <w:r w:rsidRPr="00F315A8">
        <w:rPr>
          <w:sz w:val="20"/>
          <w:lang w:val="fr-FR"/>
        </w:rPr>
        <w:t>Parc National du Mercantour, PNM</w:t>
      </w:r>
    </w:p>
    <w:p w14:paraId="62C83902" w14:textId="77777777" w:rsidR="00FF2589" w:rsidRDefault="00FF2589" w:rsidP="00FF2589">
      <w:pPr>
        <w:rPr>
          <w:lang w:val="fr-FR"/>
        </w:rPr>
      </w:pPr>
    </w:p>
    <w:p w14:paraId="363FED1A" w14:textId="77777777" w:rsidR="00FF2589" w:rsidRPr="0032190F" w:rsidRDefault="00FF2589" w:rsidP="00FF2589">
      <w:pPr>
        <w:rPr>
          <w:lang w:val="fr-FR"/>
        </w:rPr>
      </w:pPr>
      <w:r w:rsidRPr="0032190F">
        <w:rPr>
          <w:lang w:val="fr-FR"/>
        </w:rPr>
        <w:t>Dans les Alpes</w:t>
      </w:r>
      <w:r>
        <w:rPr>
          <w:lang w:val="fr-FR"/>
        </w:rPr>
        <w:t xml:space="preserve"> </w:t>
      </w:r>
      <w:r w:rsidRPr="0032190F">
        <w:rPr>
          <w:lang w:val="fr-FR"/>
        </w:rPr>
        <w:t xml:space="preserve">du Sud, regroupe les sites du </w:t>
      </w:r>
      <w:hyperlink r:id="rId10121" w:anchor="Sit_Bego" w:history="1">
        <w:r w:rsidRPr="00F315A8">
          <w:rPr>
            <w:rStyle w:val="Hyperlink"/>
            <w:lang w:val="fr-FR"/>
          </w:rPr>
          <w:t>Bego</w:t>
        </w:r>
      </w:hyperlink>
      <w:r w:rsidRPr="0032190F">
        <w:rPr>
          <w:lang w:val="fr-FR"/>
        </w:rPr>
        <w:t xml:space="preserve">, de </w:t>
      </w:r>
      <w:hyperlink r:id="rId10122" w:anchor="Sit_Gilbert" w:history="1">
        <w:r w:rsidRPr="0032190F">
          <w:rPr>
            <w:rStyle w:val="Hyperlink"/>
            <w:lang w:val="fr-FR"/>
          </w:rPr>
          <w:t>l’abri de la Céva</w:t>
        </w:r>
      </w:hyperlink>
      <w:r w:rsidRPr="0032190F">
        <w:rPr>
          <w:lang w:val="fr-FR"/>
        </w:rPr>
        <w:t>, etc.</w:t>
      </w:r>
    </w:p>
    <w:p w14:paraId="4D77BD16" w14:textId="77777777" w:rsidR="00FF2589" w:rsidRPr="0032190F" w:rsidRDefault="00FF2589" w:rsidP="00FF2589">
      <w:pPr>
        <w:rPr>
          <w:lang w:val="fr-FR"/>
        </w:rPr>
      </w:pPr>
    </w:p>
    <w:p w14:paraId="059DC924" w14:textId="77777777" w:rsidR="00FF2589" w:rsidRPr="0032190F" w:rsidRDefault="00FF2589" w:rsidP="00FF2589">
      <w:pPr>
        <w:jc w:val="both"/>
        <w:rPr>
          <w:lang w:val="fr-FR"/>
        </w:rPr>
      </w:pPr>
      <w:r w:rsidRPr="0032190F">
        <w:rPr>
          <w:lang w:val="fr-FR"/>
        </w:rPr>
        <w:lastRenderedPageBreak/>
        <w:t>Ainsi, nos données polliniques suggèrent que les premiers signes d’anthropisation dans lesmontagnes du Mercantour dateraient de 7000 cal. BP avec la possible présence saisonnière de</w:t>
      </w:r>
      <w:r>
        <w:rPr>
          <w:lang w:val="fr-FR"/>
        </w:rPr>
        <w:t xml:space="preserve"> </w:t>
      </w:r>
      <w:r w:rsidRPr="0032190F">
        <w:rPr>
          <w:lang w:val="fr-FR"/>
        </w:rPr>
        <w:t>troupeaux domestiques depuis le Néolithique ancien (Brisset 2014 p. 334).</w:t>
      </w:r>
    </w:p>
    <w:p w14:paraId="113A1CE2" w14:textId="77777777" w:rsidR="00FF2589" w:rsidRPr="0032190F" w:rsidRDefault="00FF2589" w:rsidP="00FF2589">
      <w:pPr>
        <w:rPr>
          <w:lang w:val="fr-FR"/>
        </w:rPr>
      </w:pPr>
    </w:p>
    <w:p w14:paraId="7D72C36B" w14:textId="77777777" w:rsidR="00FF2589" w:rsidRPr="0032190F" w:rsidRDefault="00FF2589" w:rsidP="00FF2589">
      <w:pPr>
        <w:jc w:val="both"/>
        <w:rPr>
          <w:lang w:val="fr-FR"/>
        </w:rPr>
      </w:pPr>
      <w:r w:rsidRPr="0032190F">
        <w:rPr>
          <w:lang w:val="fr-FR"/>
        </w:rPr>
        <w:t>Parc créé en 1979,</w:t>
      </w:r>
      <w:r>
        <w:rPr>
          <w:lang w:val="fr-FR"/>
        </w:rPr>
        <w:t xml:space="preserve"> </w:t>
      </w:r>
      <w:r w:rsidRPr="0032190F">
        <w:rPr>
          <w:lang w:val="fr-FR"/>
        </w:rPr>
        <w:t xml:space="preserve">à </w:t>
      </w:r>
      <w:smartTag w:uri="urn:schemas-microsoft-com:office:smarttags" w:element="metricconverter">
        <w:smartTagPr>
          <w:attr w:name="ProductID" w:val="60 km"/>
        </w:smartTagPr>
        <w:r w:rsidRPr="0032190F">
          <w:rPr>
            <w:lang w:val="fr-FR"/>
          </w:rPr>
          <w:t>60 km</w:t>
        </w:r>
      </w:smartTag>
      <w:r w:rsidRPr="0032190F">
        <w:rPr>
          <w:lang w:val="fr-FR"/>
        </w:rPr>
        <w:t xml:space="preserve"> de la côte. Appartient au biome des montagnes sud-européennes (20% de la totalité des parcs nationaux) par soucis de préservation du milieu naturel (écologique, zoologique, botanique, géologique…) abrite une grande diversité de paysages : à titre d’exemple le Parc comprend la moitié des 4200 espèces florales recensées en France et des faciès climatiques (sources : Parc National du Mercantour) et un patrimoine rural riche en confluences culturelles entre l’Italie et la France.</w:t>
      </w:r>
    </w:p>
    <w:p w14:paraId="36BFDE5A" w14:textId="77777777" w:rsidR="00FF2589" w:rsidRPr="0032190F" w:rsidRDefault="00FF2589" w:rsidP="00FF2589">
      <w:pPr>
        <w:jc w:val="both"/>
        <w:rPr>
          <w:lang w:val="fr-FR"/>
        </w:rPr>
      </w:pPr>
    </w:p>
    <w:p w14:paraId="79C1ED8C" w14:textId="77777777" w:rsidR="00FF2589" w:rsidRPr="0032190F" w:rsidRDefault="00FF2589" w:rsidP="00FF2589">
      <w:pPr>
        <w:jc w:val="both"/>
        <w:rPr>
          <w:lang w:val="fr-FR"/>
        </w:rPr>
      </w:pPr>
    </w:p>
    <w:p w14:paraId="1FC2FF4F" w14:textId="77777777" w:rsidR="00FF2589" w:rsidRPr="0032190F" w:rsidRDefault="00FF2589" w:rsidP="00FF2589">
      <w:pPr>
        <w:rPr>
          <w:lang w:val="fr-FR"/>
        </w:rPr>
      </w:pPr>
      <w:r w:rsidRPr="0032190F">
        <w:rPr>
          <w:lang w:val="fr-FR"/>
        </w:rPr>
        <w:t>Fort relief de dissection, cloisonnement des vallées et des pentes accusées. Diversité géologique, carrefour biologique, morphologique, climatique.</w:t>
      </w:r>
    </w:p>
    <w:p w14:paraId="16C93F76" w14:textId="77777777" w:rsidR="00FF2589" w:rsidRPr="0032190F" w:rsidRDefault="00FF2589" w:rsidP="00FF2589">
      <w:pPr>
        <w:rPr>
          <w:lang w:val="fr-FR"/>
        </w:rPr>
      </w:pPr>
      <w:r w:rsidRPr="0032190F">
        <w:rPr>
          <w:lang w:val="fr-FR"/>
        </w:rPr>
        <w:t>Situation :.</w:t>
      </w:r>
    </w:p>
    <w:p w14:paraId="41944977" w14:textId="77777777" w:rsidR="00FF2589" w:rsidRPr="0032190F" w:rsidRDefault="00FF2589" w:rsidP="00FF2589">
      <w:pPr>
        <w:rPr>
          <w:lang w:val="fr-FR"/>
        </w:rPr>
      </w:pPr>
      <w:r w:rsidRPr="0032190F">
        <w:rPr>
          <w:lang w:val="fr-FR"/>
        </w:rPr>
        <w:t>Jumelé à l’Argenta pour une cohérence de protection des espèces animales et végétales.</w:t>
      </w:r>
    </w:p>
    <w:p w14:paraId="70D32B86" w14:textId="77777777" w:rsidR="00FF2589" w:rsidRPr="0032190F" w:rsidRDefault="00FF2589" w:rsidP="00FF2589">
      <w:pPr>
        <w:rPr>
          <w:lang w:val="fr-FR"/>
        </w:rPr>
      </w:pPr>
    </w:p>
    <w:p w14:paraId="7039B6F4" w14:textId="77777777" w:rsidR="00FF2589" w:rsidRPr="0032190F" w:rsidRDefault="00FF2589" w:rsidP="00FF2589">
      <w:pPr>
        <w:pStyle w:val="Heading4"/>
      </w:pPr>
      <w:r>
        <w:t>h</w:t>
      </w:r>
      <w:r w:rsidRPr="0032190F">
        <w:t>ydrographie et bassins versants</w:t>
      </w:r>
    </w:p>
    <w:p w14:paraId="712C9178" w14:textId="77777777" w:rsidR="00FF2589" w:rsidRPr="0032190F" w:rsidRDefault="00FF2589" w:rsidP="00FF2589">
      <w:pPr>
        <w:rPr>
          <w:lang w:val="fr-FR"/>
        </w:rPr>
      </w:pPr>
    </w:p>
    <w:p w14:paraId="55D598E9" w14:textId="77777777" w:rsidR="00FF2589" w:rsidRPr="0032190F" w:rsidRDefault="00FF2589" w:rsidP="00FF2589">
      <w:pPr>
        <w:rPr>
          <w:lang w:val="fr-FR"/>
        </w:rPr>
      </w:pPr>
      <w:r w:rsidRPr="0032190F">
        <w:rPr>
          <w:lang w:val="fr-FR"/>
        </w:rPr>
        <w:t xml:space="preserve">4 grands ensembles : </w:t>
      </w:r>
    </w:p>
    <w:p w14:paraId="7E580745" w14:textId="77777777" w:rsidR="00FF2589" w:rsidRPr="0032190F" w:rsidRDefault="00FF2589" w:rsidP="00FF2589">
      <w:pPr>
        <w:ind w:firstLine="709"/>
        <w:rPr>
          <w:lang w:val="fr-FR"/>
        </w:rPr>
      </w:pPr>
      <w:r w:rsidRPr="0032190F">
        <w:rPr>
          <w:lang w:val="fr-FR"/>
        </w:rPr>
        <w:t>-Roya-Bévéra</w:t>
      </w:r>
      <w:r>
        <w:rPr>
          <w:lang w:val="fr-FR"/>
        </w:rPr>
        <w:t xml:space="preserve"> </w:t>
      </w:r>
    </w:p>
    <w:p w14:paraId="121BE019" w14:textId="77777777" w:rsidR="00FF2589" w:rsidRPr="0032190F" w:rsidRDefault="00FF2589" w:rsidP="00FF2589">
      <w:pPr>
        <w:ind w:firstLine="709"/>
        <w:rPr>
          <w:lang w:val="fr-FR"/>
        </w:rPr>
      </w:pPr>
      <w:r w:rsidRPr="0032190F">
        <w:rPr>
          <w:lang w:val="fr-FR"/>
        </w:rPr>
        <w:t>-Var et ses affluents (Cian, Tinée et Vésubie)</w:t>
      </w:r>
    </w:p>
    <w:p w14:paraId="5270E6A3" w14:textId="77777777" w:rsidR="00FF2589" w:rsidRPr="0032190F" w:rsidRDefault="00FF2589" w:rsidP="00FF2589">
      <w:pPr>
        <w:ind w:firstLine="709"/>
        <w:rPr>
          <w:lang w:val="fr-FR"/>
        </w:rPr>
      </w:pPr>
      <w:r w:rsidRPr="0032190F">
        <w:rPr>
          <w:lang w:val="fr-FR"/>
        </w:rPr>
        <w:t>- le Verdon</w:t>
      </w:r>
    </w:p>
    <w:p w14:paraId="504CE6F6" w14:textId="77777777" w:rsidR="00FF2589" w:rsidRPr="0032190F" w:rsidRDefault="00FF2589" w:rsidP="00FF2589">
      <w:pPr>
        <w:ind w:firstLine="709"/>
        <w:rPr>
          <w:lang w:val="fr-FR"/>
        </w:rPr>
      </w:pPr>
      <w:r w:rsidRPr="0032190F">
        <w:rPr>
          <w:lang w:val="fr-FR"/>
        </w:rPr>
        <w:t>- l’</w:t>
      </w:r>
      <w:hyperlink r:id="rId10123" w:anchor="Sit_Ubaye_Vallee" w:history="1">
        <w:r w:rsidRPr="0032190F">
          <w:rPr>
            <w:rStyle w:val="Hyperlink"/>
            <w:lang w:val="fr-FR"/>
          </w:rPr>
          <w:t>Ubaye</w:t>
        </w:r>
      </w:hyperlink>
    </w:p>
    <w:p w14:paraId="31454CDA" w14:textId="77777777" w:rsidR="00FF2589" w:rsidRPr="0032190F" w:rsidRDefault="00FF2589" w:rsidP="00FF2589">
      <w:pPr>
        <w:rPr>
          <w:lang w:val="fr-FR"/>
        </w:rPr>
      </w:pPr>
      <w:r w:rsidRPr="0032190F">
        <w:rPr>
          <w:lang w:val="fr-FR"/>
        </w:rPr>
        <w:t>Chacuns de ses ensembles est constitué de plusieurs bassins versants, orientés la plupart N-S.</w:t>
      </w:r>
    </w:p>
    <w:p w14:paraId="4AA206BC" w14:textId="77777777" w:rsidR="00FF2589" w:rsidRPr="0032190F" w:rsidRDefault="00FF2589" w:rsidP="00FF2589">
      <w:pPr>
        <w:rPr>
          <w:lang w:val="fr-FR"/>
        </w:rPr>
      </w:pPr>
    </w:p>
    <w:p w14:paraId="44E93556" w14:textId="77777777" w:rsidR="00FF2589" w:rsidRPr="0032190F" w:rsidRDefault="00FF2589" w:rsidP="00FF2589">
      <w:pPr>
        <w:pStyle w:val="Heading5"/>
      </w:pPr>
      <w:r w:rsidRPr="0032190F">
        <w:t>Le Var</w:t>
      </w:r>
    </w:p>
    <w:p w14:paraId="41AFF251" w14:textId="77777777" w:rsidR="00FF2589" w:rsidRPr="0032190F" w:rsidRDefault="00FF2589" w:rsidP="00FF2589">
      <w:pPr>
        <w:rPr>
          <w:lang w:val="fr-FR"/>
        </w:rPr>
      </w:pPr>
    </w:p>
    <w:p w14:paraId="15EFF19C" w14:textId="77777777" w:rsidR="00FF2589" w:rsidRPr="0032190F" w:rsidRDefault="00FF2589" w:rsidP="00FF2589">
      <w:pPr>
        <w:jc w:val="both"/>
        <w:rPr>
          <w:lang w:val="fr-FR"/>
        </w:rPr>
      </w:pPr>
      <w:r w:rsidRPr="0032190F">
        <w:rPr>
          <w:lang w:val="fr-FR"/>
        </w:rPr>
        <w:t>Lisière sud du Parc national, plus importante rivière des A-M. Il draine la majorité des bassins versants. Principal affluent : la Tinée. La Tinée prend sa source à 2652m d’altitude, versant sud-est de la cime de la Bonette (avant de drainer les eaux issues du massif du Ténibre (3013m) à l’est, de Pal (2818m) et de Mounier (2817m) à l’ouest. Le vallon de Mollières en aval est le plus grand bassin versant situé dans la zone centrale (69km2) du parc.</w:t>
      </w:r>
    </w:p>
    <w:p w14:paraId="31149B87" w14:textId="77777777" w:rsidR="00FF2589" w:rsidRPr="0032190F" w:rsidRDefault="00FF2589" w:rsidP="00FF2589">
      <w:pPr>
        <w:rPr>
          <w:lang w:val="fr-FR"/>
        </w:rPr>
      </w:pPr>
    </w:p>
    <w:p w14:paraId="7E9F6A2C" w14:textId="77777777" w:rsidR="00FF2589" w:rsidRPr="0032190F" w:rsidRDefault="00FF2589" w:rsidP="00FF2589">
      <w:pPr>
        <w:pStyle w:val="Heading5"/>
      </w:pPr>
      <w:r w:rsidRPr="0032190F">
        <w:t xml:space="preserve">Torrents </w:t>
      </w:r>
    </w:p>
    <w:p w14:paraId="44B91BE9" w14:textId="77777777" w:rsidR="00FF2589" w:rsidRPr="0032190F" w:rsidRDefault="00FF2589" w:rsidP="00FF2589">
      <w:pPr>
        <w:jc w:val="both"/>
        <w:rPr>
          <w:lang w:val="fr-FR"/>
        </w:rPr>
      </w:pPr>
      <w:r w:rsidRPr="0032190F">
        <w:rPr>
          <w:lang w:val="fr-FR"/>
        </w:rPr>
        <w:t>Peuvent prendre leur source à + 2000m, leur pente variant de 8 à 20%. Ils sont soumis à un « régime nival de transition » caractérisé par une saison de hautes-eaux, lors de la fonte des neiges et des maximums secondaires dus aux pluies. La montée printanière des eaux débutant souvent fin avril -/+ précocément dans les Alpes du Nord du fait de le moindre altitude et de son exposition sud.</w:t>
      </w:r>
    </w:p>
    <w:p w14:paraId="0C70924A" w14:textId="77777777" w:rsidR="00FF2589" w:rsidRPr="0032190F" w:rsidRDefault="00FF2589" w:rsidP="00FF2589">
      <w:pPr>
        <w:jc w:val="both"/>
        <w:rPr>
          <w:lang w:val="fr-FR"/>
        </w:rPr>
      </w:pPr>
      <w:r w:rsidRPr="0032190F">
        <w:rPr>
          <w:lang w:val="fr-FR"/>
        </w:rPr>
        <w:t>Phase suivie d’un étiage estival accentué, du fait de la rareté des résidus neigeux, de la faible pluviométrie et de l’absence de glaciers alimentant les torrents. Puis les violentes pluies automnales entraïnent un maximum secondaire avec des crues importantes. Enfin l’étiage hivernal est très marqué dans les hauts bassins, où l’essentiel des précipitations se fait sous forme neigeuse.</w:t>
      </w:r>
    </w:p>
    <w:p w14:paraId="55A8CFC9" w14:textId="77777777" w:rsidR="00FF2589" w:rsidRPr="0032190F" w:rsidRDefault="00FF2589" w:rsidP="00FF2589">
      <w:pPr>
        <w:rPr>
          <w:lang w:val="fr-FR"/>
        </w:rPr>
      </w:pPr>
    </w:p>
    <w:p w14:paraId="483846FB" w14:textId="77777777" w:rsidR="00FF2589" w:rsidRPr="0032190F" w:rsidRDefault="00FF2589" w:rsidP="00FF2589">
      <w:pPr>
        <w:rPr>
          <w:b/>
          <w:lang w:val="fr-FR"/>
        </w:rPr>
      </w:pPr>
      <w:r w:rsidRPr="0032190F">
        <w:rPr>
          <w:b/>
          <w:lang w:val="fr-FR"/>
        </w:rPr>
        <w:t>Crues</w:t>
      </w:r>
    </w:p>
    <w:p w14:paraId="3207F9C7" w14:textId="77777777" w:rsidR="00FF2589" w:rsidRPr="0032190F" w:rsidRDefault="00FF2589" w:rsidP="00FF2589">
      <w:pPr>
        <w:rPr>
          <w:lang w:val="fr-FR"/>
        </w:rPr>
      </w:pPr>
      <w:r w:rsidRPr="0032190F">
        <w:rPr>
          <w:lang w:val="fr-FR"/>
        </w:rPr>
        <w:t>Les crues des torrents et rivières du massif sont souvent d’une rapidité et d’une ampleur déconcertantes (facteur 200 entre ledébit  minimum du Var (15m3/s et sont max 3400m3)).</w:t>
      </w:r>
    </w:p>
    <w:p w14:paraId="77062506" w14:textId="77777777" w:rsidR="00FF2589" w:rsidRPr="0032190F" w:rsidRDefault="00FF2589" w:rsidP="00FF2589">
      <w:pPr>
        <w:rPr>
          <w:lang w:val="fr-FR"/>
        </w:rPr>
      </w:pPr>
      <w:r w:rsidRPr="0032190F">
        <w:rPr>
          <w:lang w:val="fr-FR"/>
        </w:rPr>
        <w:lastRenderedPageBreak/>
        <w:t>L’érosition due aux cours d’eau à sculpté dans le Mercantour un relief abrupt, des pentes et des grottes.</w:t>
      </w:r>
    </w:p>
    <w:p w14:paraId="41C7604C" w14:textId="77777777" w:rsidR="00FF2589" w:rsidRPr="0032190F" w:rsidRDefault="00FF2589" w:rsidP="00FF2589">
      <w:pPr>
        <w:rPr>
          <w:lang w:val="fr-FR"/>
        </w:rPr>
      </w:pPr>
      <w:r w:rsidRPr="0032190F">
        <w:rPr>
          <w:lang w:val="fr-FR"/>
        </w:rPr>
        <w:t>Sur le versant marneux du Haut-Var (Bourdous, Tuébi) les marnes noires arrachées peuvent colmater le lit inférieur du Var.</w:t>
      </w:r>
    </w:p>
    <w:p w14:paraId="18C62D09" w14:textId="77777777" w:rsidR="00FF2589" w:rsidRPr="0032190F" w:rsidRDefault="00FF2589" w:rsidP="00FF2589">
      <w:pPr>
        <w:rPr>
          <w:lang w:val="fr-FR"/>
        </w:rPr>
      </w:pPr>
      <w:r w:rsidRPr="0032190F">
        <w:rPr>
          <w:lang w:val="fr-FR"/>
        </w:rPr>
        <w:t xml:space="preserve">A l’est dans la vallée de la Vésubie, on relève les débits spécifiques (c-à-d rapportés à la surface des bassins versants) les + élevés. Aisni le torrent de Boréon source 2200m, bassin situé à une altitude moyenne supérieure à </w:t>
      </w:r>
      <w:smartTag w:uri="urn:schemas-microsoft-com:office:smarttags" w:element="metricconverter">
        <w:smartTagPr>
          <w:attr w:name="ProductID" w:val="2000 m"/>
        </w:smartTagPr>
        <w:r w:rsidRPr="0032190F">
          <w:rPr>
            <w:lang w:val="fr-FR"/>
          </w:rPr>
          <w:t>2000 m</w:t>
        </w:r>
      </w:smartTag>
      <w:r w:rsidRPr="0032190F">
        <w:rPr>
          <w:lang w:val="fr-FR"/>
        </w:rPr>
        <w:t xml:space="preserve"> présente un débit spécifique de 68l./s./km2. Pour la Tinée le débit est moins élevé (env. 45l.)</w:t>
      </w:r>
    </w:p>
    <w:p w14:paraId="05BA7B8E" w14:textId="77777777" w:rsidR="00FF2589" w:rsidRPr="0032190F" w:rsidRDefault="00FF2589" w:rsidP="00FF2589">
      <w:pPr>
        <w:rPr>
          <w:lang w:val="fr-FR"/>
        </w:rPr>
      </w:pPr>
    </w:p>
    <w:p w14:paraId="5E229C6C" w14:textId="77777777" w:rsidR="00FF2589" w:rsidRPr="0032190F" w:rsidRDefault="00FF2589" w:rsidP="00FF2589">
      <w:pPr>
        <w:pStyle w:val="Heading5"/>
      </w:pPr>
      <w:r w:rsidRPr="0032190F">
        <w:t>Lacs</w:t>
      </w:r>
    </w:p>
    <w:p w14:paraId="70D7D105" w14:textId="77777777" w:rsidR="00FF2589" w:rsidRPr="0032190F" w:rsidRDefault="00FF2589" w:rsidP="00FF2589">
      <w:pPr>
        <w:rPr>
          <w:lang w:val="fr-FR"/>
        </w:rPr>
      </w:pPr>
      <w:r w:rsidRPr="0032190F">
        <w:rPr>
          <w:lang w:val="fr-FR"/>
        </w:rPr>
        <w:t>217 lacs sur l’ensemble du parc. Les deux tiers d’une surface inférieure à 1ha, mais 8 &gt; 10ha. Le plus grand de tous, le lac d’Allos couvre 54 ha et est profond 48m.</w:t>
      </w:r>
    </w:p>
    <w:p w14:paraId="227A9B56" w14:textId="77777777" w:rsidR="00FF2589" w:rsidRPr="0032190F" w:rsidRDefault="00FF2589" w:rsidP="00FF2589">
      <w:pPr>
        <w:rPr>
          <w:lang w:val="fr-FR"/>
        </w:rPr>
      </w:pPr>
    </w:p>
    <w:p w14:paraId="54A60915" w14:textId="77777777" w:rsidR="00FF2589" w:rsidRPr="0032190F" w:rsidRDefault="00FF2589" w:rsidP="00FF2589">
      <w:pPr>
        <w:pStyle w:val="Heading4"/>
      </w:pPr>
      <w:r>
        <w:t>r</w:t>
      </w:r>
      <w:r w:rsidRPr="0032190F">
        <w:t>elief, pentes, expositions</w:t>
      </w:r>
    </w:p>
    <w:p w14:paraId="00B7587A" w14:textId="77777777" w:rsidR="00FF2589" w:rsidRPr="0032190F" w:rsidRDefault="00FF2589" w:rsidP="00FF2589">
      <w:pPr>
        <w:rPr>
          <w:lang w:val="fr-FR"/>
        </w:rPr>
      </w:pPr>
    </w:p>
    <w:p w14:paraId="14C9FEBD" w14:textId="77777777" w:rsidR="00FF2589" w:rsidRPr="0032190F" w:rsidRDefault="00FF2589" w:rsidP="00FF2589">
      <w:pPr>
        <w:jc w:val="both"/>
        <w:rPr>
          <w:lang w:val="fr-FR"/>
        </w:rPr>
      </w:pPr>
      <w:r w:rsidRPr="0032190F">
        <w:rPr>
          <w:lang w:val="fr-FR"/>
        </w:rPr>
        <w:t xml:space="preserve">3 unités orographiques : </w:t>
      </w:r>
    </w:p>
    <w:p w14:paraId="243E57E7" w14:textId="77777777" w:rsidR="00FF2589" w:rsidRPr="0032190F" w:rsidRDefault="00FF2589" w:rsidP="00FF2589">
      <w:pPr>
        <w:numPr>
          <w:ilvl w:val="0"/>
          <w:numId w:val="26"/>
        </w:numPr>
        <w:jc w:val="both"/>
        <w:rPr>
          <w:lang w:val="fr-FR"/>
        </w:rPr>
      </w:pPr>
      <w:r w:rsidRPr="0032190F">
        <w:rPr>
          <w:lang w:val="fr-FR"/>
        </w:rPr>
        <w:t>Nord-Est, haut bassin cristallin : la partie sud ( ?) du massif de l’Argenta est à la fois crête frontière et point haut orographique. Elle englobe les plus haut sommets du PN (Mont Clapier 3045m, Cime du Gélas 3143m, Cime de l’Agnel 2927m, Tête des Tablasses 2855m, Mont Ténibre 3013m) formant une puissante chaîne composée par les roches dites « du socle » bordée au sd et à l’est par des terrains sédimentaires.</w:t>
      </w:r>
    </w:p>
    <w:p w14:paraId="06BF0396" w14:textId="77777777" w:rsidR="00FF2589" w:rsidRPr="0032190F" w:rsidRDefault="00FF2589" w:rsidP="00FF2589">
      <w:pPr>
        <w:numPr>
          <w:ilvl w:val="0"/>
          <w:numId w:val="26"/>
        </w:numPr>
        <w:jc w:val="both"/>
        <w:rPr>
          <w:lang w:val="fr-FR"/>
        </w:rPr>
      </w:pPr>
      <w:r w:rsidRPr="0032190F">
        <w:rPr>
          <w:lang w:val="fr-FR"/>
        </w:rPr>
        <w:t xml:space="preserve">Ouest et Nord, haute chaîne sédiementaire : la partie médiane s’organise de part et d’autres d’une ligne de crête orientée NNO/SSE entaillée par un réseau hydrographique divergeant. Ligne de crête (2400m en moyenne) passant par le Mont Mounier, la Cime du Pal, le Rocher des 3 Evêques, la Cime de la Bonette. Elle forme la ligne de partage des eaux des bassins supérieurs du Var, de la Tinée et de l’Ubaye. Le bassin sup du Var entaille essentiellement des grès d’Annot. Il est </w:t>
      </w:r>
      <w:r>
        <w:rPr>
          <w:lang w:val="fr-FR"/>
        </w:rPr>
        <w:t>entouré</w:t>
      </w:r>
      <w:r w:rsidRPr="0032190F">
        <w:rPr>
          <w:lang w:val="fr-FR"/>
        </w:rPr>
        <w:t xml:space="preserve"> par une puissante barrière de hautes crêtes qui culminent au Mont Pelat à 3050m</w:t>
      </w:r>
    </w:p>
    <w:p w14:paraId="68F95856" w14:textId="77777777" w:rsidR="00FF2589" w:rsidRPr="0032190F" w:rsidRDefault="00FF2589" w:rsidP="00FF2589">
      <w:pPr>
        <w:numPr>
          <w:ilvl w:val="0"/>
          <w:numId w:val="26"/>
        </w:numPr>
        <w:jc w:val="both"/>
        <w:rPr>
          <w:lang w:val="fr-FR"/>
        </w:rPr>
      </w:pPr>
      <w:r w:rsidRPr="0032190F">
        <w:rPr>
          <w:lang w:val="fr-FR"/>
        </w:rPr>
        <w:t>Sud-Est, moyenne montagne sédiementaire : depuis l’Authion jusqu’à Sospel, séparant les vallées de la Roya et de la Vésubie, s’étend une chaîne de montagnes moyennement élevée. Aux gorges du Piaon (490m) le Parc atteint sont niveau le + bas. Les vallées principales (Tinée, Var, Vésubie et Roya) sont en majorité étroites, réalisant à l’occasion des gorges et des défilés : gorges du Cians et de Daluis, de Valabres et de la Roya. Les épaisses séries marneuses des vallées du Var et du Verdon, avec celles de l’Ubayette dans les flysch à Helminthoïdes ont été facielement surcreusées et élargies par les eaux. La méridionalité du massif, orientation au sud des principales vallées, l’existence de nombreux adrets (endroit) dans les vallons secondaires permettent à l’influence méditerranéenne de remonter haut en altitude et d’offrir une large gamme de microclimats. La plus remarquable ligne de crête traduisant l’opposition adret/ubac est la Cime du Diable(2685m)-Pointe de la Corne du Bouc(2455m) qui forme une haute barrière dissymétrique s’opposant aux influences méditerranéenes. Au nord, c’est un haut pays marqué par les glaciations (zones des Merveilles) au sud une zone de moyenne montagne recouverte de forêts et de pelouses, bénéficiant de l’influence des vents chauds et humides en provenance du golfe de Gênes. Occupation humaine dès le Néolithique villages situés sur des pitons rocheux (Roubion), verrous glaciaires (Lantosque), surplomb (Saorge) dominant les vallée. L’exploitation se fit suivant l’altitude, la pente et l’exposition : terrasses de cultures, forêts, landes ou pâturages.</w:t>
      </w:r>
    </w:p>
    <w:p w14:paraId="40BEBE56" w14:textId="77777777" w:rsidR="00FF2589" w:rsidRPr="0032190F" w:rsidRDefault="00FF2589" w:rsidP="00FF2589">
      <w:pPr>
        <w:rPr>
          <w:lang w:val="fr-FR"/>
        </w:rPr>
      </w:pPr>
    </w:p>
    <w:p w14:paraId="7098B85D" w14:textId="77777777" w:rsidR="00FF2589" w:rsidRPr="0032190F" w:rsidRDefault="00FF2589" w:rsidP="00FF2589">
      <w:pPr>
        <w:pStyle w:val="Heading4"/>
      </w:pPr>
      <w:r>
        <w:t>g</w:t>
      </w:r>
      <w:r w:rsidRPr="0032190F">
        <w:t>éologie</w:t>
      </w:r>
    </w:p>
    <w:p w14:paraId="2DE5C0CC" w14:textId="77777777" w:rsidR="00FF2589" w:rsidRPr="0032190F" w:rsidRDefault="00FF2589" w:rsidP="00FF2589">
      <w:pPr>
        <w:rPr>
          <w:lang w:val="fr-FR"/>
        </w:rPr>
      </w:pPr>
    </w:p>
    <w:p w14:paraId="62221312" w14:textId="77777777" w:rsidR="00FF2589" w:rsidRPr="0032190F" w:rsidRDefault="00FF2589" w:rsidP="00FF2589">
      <w:pPr>
        <w:rPr>
          <w:b/>
          <w:lang w:val="fr-FR"/>
        </w:rPr>
      </w:pPr>
      <w:r w:rsidRPr="0032190F">
        <w:rPr>
          <w:b/>
          <w:lang w:val="fr-FR"/>
        </w:rPr>
        <w:lastRenderedPageBreak/>
        <w:t>Scocle cristallin de L’Argenta-Mercantour</w:t>
      </w:r>
    </w:p>
    <w:p w14:paraId="504285E2" w14:textId="77777777" w:rsidR="00FF2589" w:rsidRPr="0032190F" w:rsidRDefault="00FF2589" w:rsidP="00FF2589">
      <w:pPr>
        <w:jc w:val="both"/>
        <w:rPr>
          <w:lang w:val="fr-FR"/>
        </w:rPr>
      </w:pPr>
      <w:r w:rsidRPr="0032190F">
        <w:rPr>
          <w:lang w:val="fr-FR"/>
        </w:rPr>
        <w:t xml:space="preserve">Blocs compact de roches métamorphiques (cristalisation dans les tréfonds de la chaîne hercynienne 350 millions d’années) soulevés lors de la formation des Alpes à l’ère tertiaire. Micaschistes, gneiss et amphibolithes disposés en bande verticales parallèles, orientées selon l’allongement du massif. A sa périphérie sud-est affleure la formation détritique du Permein, composée de cailloutis fluviatiles cimentés en conglomérats et surtout de fines poussières éolinennes déposées dans les lacs temporaires et transforméses par compactation des grès ultrafins (pélites) verts ou violacés (Mont Bégo, vallée des Merveilles. </w:t>
      </w:r>
    </w:p>
    <w:p w14:paraId="231721F8" w14:textId="77777777" w:rsidR="00FF2589" w:rsidRPr="0032190F" w:rsidRDefault="00FF2589" w:rsidP="00FF2589">
      <w:pPr>
        <w:rPr>
          <w:lang w:val="fr-FR"/>
        </w:rPr>
      </w:pPr>
    </w:p>
    <w:p w14:paraId="497EEC07" w14:textId="77777777" w:rsidR="00FF2589" w:rsidRPr="0032190F" w:rsidRDefault="00FF2589" w:rsidP="00FF2589">
      <w:pPr>
        <w:rPr>
          <w:b/>
          <w:lang w:val="fr-FR"/>
        </w:rPr>
      </w:pPr>
      <w:r w:rsidRPr="0032190F">
        <w:rPr>
          <w:b/>
          <w:lang w:val="fr-FR"/>
        </w:rPr>
        <w:t>La zone subalpine</w:t>
      </w:r>
    </w:p>
    <w:p w14:paraId="2531A694" w14:textId="77777777" w:rsidR="00FF2589" w:rsidRPr="0032190F" w:rsidRDefault="00FF2589" w:rsidP="00FF2589">
      <w:pPr>
        <w:rPr>
          <w:b/>
          <w:lang w:val="fr-FR"/>
        </w:rPr>
      </w:pPr>
    </w:p>
    <w:p w14:paraId="7CD05407" w14:textId="77777777" w:rsidR="00FF2589" w:rsidRPr="0032190F" w:rsidRDefault="00FF2589" w:rsidP="00FF2589">
      <w:pPr>
        <w:rPr>
          <w:lang w:val="fr-FR"/>
        </w:rPr>
      </w:pPr>
      <w:r w:rsidRPr="0032190F">
        <w:rPr>
          <w:lang w:val="fr-FR"/>
        </w:rPr>
        <w:t>Le Permien associé aux quartzites de la base du Trias joue le rôle de tégument collé au socle, les terrains sus-jacents de la zone subalpine ont été vigoureusement plissés. Argilites et gypses du Trias : roches tendres facilitant le glissemebt des couches les unes sur les autres. Les gyspes sont généralement éjectés le long des failles à travers les terrains les plus récents et apparaissent en intrusions complexes ou diapirs. Leurs niveuaux d’origine sont jalonnés par des « cargneules », roches ocres caverneuses ou terreuses très perméables.</w:t>
      </w:r>
    </w:p>
    <w:p w14:paraId="5F348FB2" w14:textId="77777777" w:rsidR="00FF2589" w:rsidRPr="0032190F" w:rsidRDefault="00FF2589" w:rsidP="00FF2589">
      <w:pPr>
        <w:jc w:val="both"/>
        <w:rPr>
          <w:lang w:val="fr-FR"/>
        </w:rPr>
      </w:pPr>
      <w:r w:rsidRPr="0032190F">
        <w:rPr>
          <w:lang w:val="fr-FR"/>
        </w:rPr>
        <w:t xml:space="preserve">Du Dôme de Barrot à la vallée de la Roya les reliefs subalpins sont ordonnés autour des calcaires massifs du Jurassiques supérieur. Les rivières s’ incrustent dans les groges (gorges de la Roya et de la Basse Vésubie). </w:t>
      </w:r>
    </w:p>
    <w:p w14:paraId="7E7982F1" w14:textId="77777777" w:rsidR="00FF2589" w:rsidRPr="0032190F" w:rsidRDefault="00FF2589" w:rsidP="00FF2589">
      <w:pPr>
        <w:rPr>
          <w:lang w:val="fr-FR"/>
        </w:rPr>
      </w:pPr>
    </w:p>
    <w:p w14:paraId="16A14B3E" w14:textId="77777777" w:rsidR="00FF2589" w:rsidRPr="0032190F" w:rsidRDefault="00FF2589" w:rsidP="00FF2589">
      <w:pPr>
        <w:pStyle w:val="Heading4"/>
      </w:pPr>
      <w:r>
        <w:t>g</w:t>
      </w:r>
      <w:r w:rsidRPr="0032190F">
        <w:t>éomorphologie</w:t>
      </w:r>
    </w:p>
    <w:p w14:paraId="44D04E62" w14:textId="77777777" w:rsidR="00FF2589" w:rsidRPr="0032190F" w:rsidRDefault="00FF2589" w:rsidP="00FF2589">
      <w:pPr>
        <w:rPr>
          <w:lang w:val="fr-FR"/>
        </w:rPr>
      </w:pPr>
    </w:p>
    <w:p w14:paraId="065BDCAC" w14:textId="77777777" w:rsidR="00FF2589" w:rsidRPr="0032190F" w:rsidRDefault="00FF2589" w:rsidP="00FF2589">
      <w:pPr>
        <w:rPr>
          <w:b/>
          <w:lang w:val="fr-FR"/>
        </w:rPr>
      </w:pPr>
      <w:r w:rsidRPr="0032190F">
        <w:rPr>
          <w:lang w:val="fr-FR"/>
        </w:rPr>
        <w:t>La limite actuelle des neiges permanentes facteur conditionnant l’installation d’un glacier se situe dans les Alpes du Sud au-dessus de 3200m sur les adrets et 2900 sur les ubacs. C’est pourquoi l’étage nival est strictement limité aux conditions stationnelles et les glaciers n’existent plus sauf à l’état résiduel de névés. Par contre le relief glaciaire hérité du passé continue d’imprégner fortement tous les payasage de l’étage alpin : vallées en auge rétrécie, cirques supendus, verrous et lacs, moraines de différents âges glaciaires (roches moutonnées des lacs de la VAlmasque). Les nombreuses moraines témoignent des glaciaitions successives ; les plus anciennes datant de l’époque de Riss sont rares. Au Würm, le galcier vésubien atteignait 100m d’épaisseur aux abords de S-M-Vésubie. Le galcier de la Tinée épais d’environ 250m à la hauteur d’Isola a laissé quelques moraiens vers Vilars à 950m d’altitude. Les moraiens plus récentes de l’âge Tardiglaciaire ont en revanche laissé dans les cirques de belles formations : cordons morainiques du cirque de la Gordolasque.</w:t>
      </w:r>
    </w:p>
    <w:p w14:paraId="0D2D6883" w14:textId="77777777" w:rsidR="00FF2589" w:rsidRPr="0032190F" w:rsidRDefault="00FF2589" w:rsidP="00FF2589">
      <w:pPr>
        <w:jc w:val="both"/>
        <w:rPr>
          <w:lang w:val="fr-FR"/>
        </w:rPr>
      </w:pPr>
      <w:r w:rsidRPr="0032190F">
        <w:rPr>
          <w:lang w:val="fr-FR"/>
        </w:rPr>
        <w:t>Pendant les séquences froides et sèches des 15 derniers milléanires se sont développé des formes périglaciaires, résultant de l’alternance du gel et du dégel accentuée pour les positions d’adret. La séquence morphologique paroi-éboulis-glacier rocheux se développe particulièrement bien dans les roches dures macro-gélives (effet du gel sur les fissaures grossières des roches) des grès d’Annot, des roches métamorphiques et des calcairss massifs. Le fluage des glaciers rocheux sur des pentes très faibles formes des ricdes concentriques et résulte de la présence de lentilles de glace et de sédiements gelés.</w:t>
      </w:r>
    </w:p>
    <w:p w14:paraId="220F1BA5" w14:textId="77777777" w:rsidR="00FF2589" w:rsidRPr="0032190F" w:rsidRDefault="00FF2589" w:rsidP="00FF2589">
      <w:pPr>
        <w:rPr>
          <w:lang w:val="fr-FR"/>
        </w:rPr>
      </w:pPr>
      <w:r w:rsidRPr="0032190F">
        <w:rPr>
          <w:lang w:val="fr-FR"/>
        </w:rPr>
        <w:t>Les éboulis tapissent abondamment les bas de versants en contrebas des parois rocheuseus, là où les conditions cryoblastiques (action du cycle gel/degel) sont les + efficaces.</w:t>
      </w:r>
    </w:p>
    <w:p w14:paraId="38A4494E" w14:textId="77777777" w:rsidR="00FF2589" w:rsidRPr="0032190F" w:rsidRDefault="00FF2589" w:rsidP="00FF2589">
      <w:pPr>
        <w:rPr>
          <w:lang w:val="fr-FR"/>
        </w:rPr>
      </w:pPr>
    </w:p>
    <w:p w14:paraId="119D104D" w14:textId="77777777" w:rsidR="00FF2589" w:rsidRPr="0032190F" w:rsidRDefault="00FF2589" w:rsidP="00FF2589">
      <w:pPr>
        <w:rPr>
          <w:b/>
          <w:lang w:val="fr-FR"/>
        </w:rPr>
      </w:pPr>
      <w:r w:rsidRPr="0032190F">
        <w:rPr>
          <w:b/>
          <w:lang w:val="fr-FR"/>
        </w:rPr>
        <w:t>Erosion par l’eau</w:t>
      </w:r>
    </w:p>
    <w:p w14:paraId="51872114" w14:textId="77777777" w:rsidR="00FF2589" w:rsidRPr="0032190F" w:rsidRDefault="00FF2589" w:rsidP="00FF2589">
      <w:pPr>
        <w:rPr>
          <w:lang w:val="fr-FR"/>
        </w:rPr>
      </w:pPr>
      <w:r w:rsidRPr="0032190F">
        <w:rPr>
          <w:lang w:val="fr-FR"/>
        </w:rPr>
        <w:t xml:space="preserve">L’encaissement du réseau hydrographique, en relation étroite avec la violence des précipitations et leur abondance est responsable du régime torrentiel des cours d’eaux. </w:t>
      </w:r>
    </w:p>
    <w:p w14:paraId="480CE491" w14:textId="77777777" w:rsidR="00FF2589" w:rsidRPr="0032190F" w:rsidRDefault="00FF2589" w:rsidP="00FF2589">
      <w:pPr>
        <w:rPr>
          <w:lang w:val="fr-FR"/>
        </w:rPr>
      </w:pPr>
    </w:p>
    <w:p w14:paraId="31A96286" w14:textId="77777777" w:rsidR="00FF2589" w:rsidRPr="0032190F" w:rsidRDefault="00FF2589" w:rsidP="00FF2589">
      <w:pPr>
        <w:rPr>
          <w:b/>
          <w:lang w:val="fr-FR"/>
        </w:rPr>
      </w:pPr>
      <w:r w:rsidRPr="0032190F">
        <w:rPr>
          <w:b/>
          <w:lang w:val="fr-FR"/>
        </w:rPr>
        <w:t>Mouvements de masse</w:t>
      </w:r>
    </w:p>
    <w:p w14:paraId="4A356BF9" w14:textId="77777777" w:rsidR="00FF2589" w:rsidRPr="0032190F" w:rsidRDefault="00FF2589" w:rsidP="00FF2589">
      <w:pPr>
        <w:jc w:val="both"/>
        <w:rPr>
          <w:lang w:val="fr-FR"/>
        </w:rPr>
      </w:pPr>
      <w:r w:rsidRPr="0032190F">
        <w:rPr>
          <w:lang w:val="fr-FR"/>
        </w:rPr>
        <w:lastRenderedPageBreak/>
        <w:t xml:space="preserve">Le rééquilibrage des versants suite au puissant creusement des vallées par les grands glaciers </w:t>
      </w:r>
      <w:hyperlink r:id="rId10124" w:anchor="Text_Quaternaire" w:history="1">
        <w:r w:rsidRPr="0032190F">
          <w:rPr>
            <w:rStyle w:val="Hyperlink"/>
            <w:lang w:val="fr-FR"/>
          </w:rPr>
          <w:t>quaternaires</w:t>
        </w:r>
      </w:hyperlink>
      <w:r w:rsidRPr="0032190F">
        <w:rPr>
          <w:lang w:val="fr-FR"/>
        </w:rPr>
        <w:t xml:space="preserve"> et le caractère accusé des pentes, sont les principales causes des mouvements de terrain qui affectent bon nombre de versants (fauchage des couches du massif de la Clapière, au-dessus de Saint-Etienne de Tinée).</w:t>
      </w:r>
    </w:p>
    <w:p w14:paraId="7E7BF942" w14:textId="77777777" w:rsidR="00FF2589" w:rsidRPr="0032190F" w:rsidRDefault="00FF2589" w:rsidP="00FF2589">
      <w:pPr>
        <w:rPr>
          <w:lang w:val="fr-FR"/>
        </w:rPr>
      </w:pPr>
    </w:p>
    <w:p w14:paraId="751655F4" w14:textId="77777777" w:rsidR="00FF2589" w:rsidRDefault="00FF2589" w:rsidP="00FF2589">
      <w:pPr>
        <w:pStyle w:val="Heading4"/>
      </w:pPr>
      <w:r>
        <w:t>végétation</w:t>
      </w:r>
    </w:p>
    <w:p w14:paraId="74EC70F1" w14:textId="77777777" w:rsidR="00FF2589" w:rsidRDefault="00FF2589" w:rsidP="00FF2589"/>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11"/>
        <w:gridCol w:w="1339"/>
        <w:gridCol w:w="3450"/>
      </w:tblGrid>
      <w:tr w:rsidR="00FF2589" w:rsidRPr="00DB5974" w14:paraId="4033C9B5" w14:textId="77777777" w:rsidTr="002C7B69">
        <w:trPr>
          <w:jc w:val="center"/>
        </w:trPr>
        <w:tc>
          <w:tcPr>
            <w:tcW w:w="1811" w:type="dxa"/>
            <w:vAlign w:val="center"/>
          </w:tcPr>
          <w:p w14:paraId="2DB5BEC5" w14:textId="77777777" w:rsidR="00FF2589" w:rsidRPr="00DB5974" w:rsidRDefault="00FF2589" w:rsidP="002C7B69">
            <w:pPr>
              <w:jc w:val="center"/>
              <w:rPr>
                <w:sz w:val="20"/>
                <w:szCs w:val="20"/>
              </w:rPr>
            </w:pPr>
            <w:r>
              <w:rPr>
                <w:sz w:val="20"/>
                <w:szCs w:val="20"/>
              </w:rPr>
              <w:t>Etages</w:t>
            </w:r>
          </w:p>
        </w:tc>
        <w:tc>
          <w:tcPr>
            <w:tcW w:w="1339" w:type="dxa"/>
            <w:vAlign w:val="center"/>
          </w:tcPr>
          <w:p w14:paraId="306450BA" w14:textId="77777777" w:rsidR="00FF2589" w:rsidRPr="00DB5974" w:rsidRDefault="00FF2589" w:rsidP="002C7B69">
            <w:pPr>
              <w:jc w:val="center"/>
              <w:rPr>
                <w:sz w:val="20"/>
                <w:szCs w:val="20"/>
              </w:rPr>
            </w:pPr>
            <w:r>
              <w:rPr>
                <w:sz w:val="20"/>
                <w:szCs w:val="20"/>
              </w:rPr>
              <w:t>altitudes</w:t>
            </w:r>
          </w:p>
        </w:tc>
        <w:tc>
          <w:tcPr>
            <w:tcW w:w="3450" w:type="dxa"/>
            <w:vAlign w:val="center"/>
          </w:tcPr>
          <w:p w14:paraId="1379BC26" w14:textId="77777777" w:rsidR="00FF2589" w:rsidRPr="00DB5974" w:rsidRDefault="00FF2589" w:rsidP="002C7B69">
            <w:pPr>
              <w:jc w:val="center"/>
              <w:rPr>
                <w:sz w:val="20"/>
                <w:szCs w:val="20"/>
              </w:rPr>
            </w:pPr>
          </w:p>
        </w:tc>
      </w:tr>
      <w:tr w:rsidR="00FF2589" w:rsidRPr="006A329A" w14:paraId="54AE44C6" w14:textId="77777777" w:rsidTr="002C7B69">
        <w:trPr>
          <w:jc w:val="center"/>
        </w:trPr>
        <w:tc>
          <w:tcPr>
            <w:tcW w:w="1811" w:type="dxa"/>
            <w:vAlign w:val="center"/>
          </w:tcPr>
          <w:p w14:paraId="1DCDFEAC" w14:textId="77777777" w:rsidR="00FF2589" w:rsidRPr="00DB5974" w:rsidRDefault="00FF2589" w:rsidP="002C7B69">
            <w:pPr>
              <w:jc w:val="center"/>
              <w:rPr>
                <w:sz w:val="20"/>
                <w:szCs w:val="20"/>
              </w:rPr>
            </w:pPr>
            <w:r w:rsidRPr="00DB5974">
              <w:rPr>
                <w:sz w:val="20"/>
                <w:szCs w:val="20"/>
              </w:rPr>
              <w:t xml:space="preserve">COLLINEEN </w:t>
            </w:r>
          </w:p>
        </w:tc>
        <w:tc>
          <w:tcPr>
            <w:tcW w:w="1339" w:type="dxa"/>
            <w:vAlign w:val="center"/>
          </w:tcPr>
          <w:p w14:paraId="02AFBEC4" w14:textId="77777777" w:rsidR="00FF2589" w:rsidRPr="00DB5974" w:rsidRDefault="00FF2589" w:rsidP="002C7B69">
            <w:pPr>
              <w:jc w:val="center"/>
              <w:rPr>
                <w:sz w:val="20"/>
                <w:szCs w:val="20"/>
              </w:rPr>
            </w:pPr>
            <w:r w:rsidRPr="00DB5974">
              <w:rPr>
                <w:sz w:val="20"/>
                <w:szCs w:val="20"/>
              </w:rPr>
              <w:t>600-1100m</w:t>
            </w:r>
          </w:p>
        </w:tc>
        <w:tc>
          <w:tcPr>
            <w:tcW w:w="3450" w:type="dxa"/>
            <w:vAlign w:val="center"/>
          </w:tcPr>
          <w:p w14:paraId="2B36141C" w14:textId="77777777" w:rsidR="00FF2589" w:rsidRPr="0032190F" w:rsidRDefault="00FF2589" w:rsidP="002C7B69">
            <w:pPr>
              <w:jc w:val="center"/>
              <w:rPr>
                <w:sz w:val="20"/>
                <w:szCs w:val="20"/>
                <w:lang w:val="fr-FR"/>
              </w:rPr>
            </w:pPr>
            <w:r w:rsidRPr="0032190F">
              <w:rPr>
                <w:sz w:val="20"/>
                <w:szCs w:val="20"/>
                <w:lang w:val="fr-FR"/>
              </w:rPr>
              <w:t>Feuillus, taillis de chêne pubescent (adrets), à la faveur des infleunces méditerranéennes il atteint 1300m. Pin sylvestre associé. Sur les barres rocheuses bien exposées : chêne vert…</w:t>
            </w:r>
          </w:p>
        </w:tc>
      </w:tr>
      <w:tr w:rsidR="00FF2589" w:rsidRPr="00DB5974" w14:paraId="40FAD30C" w14:textId="77777777" w:rsidTr="002C7B69">
        <w:trPr>
          <w:jc w:val="center"/>
        </w:trPr>
        <w:tc>
          <w:tcPr>
            <w:tcW w:w="1811" w:type="dxa"/>
            <w:vAlign w:val="center"/>
          </w:tcPr>
          <w:p w14:paraId="3C913F2A" w14:textId="77777777" w:rsidR="00FF2589" w:rsidRPr="00DB5974" w:rsidRDefault="00FF2589" w:rsidP="002C7B69">
            <w:pPr>
              <w:jc w:val="center"/>
              <w:rPr>
                <w:sz w:val="20"/>
                <w:szCs w:val="20"/>
              </w:rPr>
            </w:pPr>
            <w:r w:rsidRPr="00DB5974">
              <w:rPr>
                <w:sz w:val="20"/>
                <w:szCs w:val="20"/>
              </w:rPr>
              <w:t xml:space="preserve">MONTAGNARD </w:t>
            </w:r>
          </w:p>
        </w:tc>
        <w:tc>
          <w:tcPr>
            <w:tcW w:w="1339" w:type="dxa"/>
            <w:vAlign w:val="center"/>
          </w:tcPr>
          <w:p w14:paraId="2B3102EE" w14:textId="77777777" w:rsidR="00FF2589" w:rsidRPr="00DB5974" w:rsidRDefault="00FF2589" w:rsidP="002C7B69">
            <w:pPr>
              <w:jc w:val="center"/>
              <w:rPr>
                <w:sz w:val="20"/>
                <w:szCs w:val="20"/>
              </w:rPr>
            </w:pPr>
            <w:r w:rsidRPr="00DB5974">
              <w:rPr>
                <w:sz w:val="20"/>
                <w:szCs w:val="20"/>
              </w:rPr>
              <w:t>1100-1700m</w:t>
            </w:r>
          </w:p>
        </w:tc>
        <w:tc>
          <w:tcPr>
            <w:tcW w:w="3450" w:type="dxa"/>
            <w:vAlign w:val="center"/>
          </w:tcPr>
          <w:p w14:paraId="124A21AE" w14:textId="77777777" w:rsidR="00FF2589" w:rsidRPr="00DB5974" w:rsidRDefault="00FF2589" w:rsidP="002C7B69">
            <w:pPr>
              <w:jc w:val="center"/>
              <w:rPr>
                <w:sz w:val="20"/>
                <w:szCs w:val="20"/>
              </w:rPr>
            </w:pPr>
            <w:r w:rsidRPr="0032190F">
              <w:rPr>
                <w:sz w:val="20"/>
                <w:szCs w:val="20"/>
                <w:lang w:val="fr-FR"/>
              </w:rPr>
              <w:t xml:space="preserve">Contraste Ubac/adret très marqué : pin sylvestre en adret et sapin, épicéa en ubac. </w:t>
            </w:r>
            <w:r w:rsidRPr="00DB5974">
              <w:rPr>
                <w:sz w:val="20"/>
                <w:szCs w:val="20"/>
              </w:rPr>
              <w:t>Favorisation par l’homme des mélézeins</w:t>
            </w:r>
          </w:p>
        </w:tc>
      </w:tr>
      <w:tr w:rsidR="00FF2589" w:rsidRPr="006A329A" w14:paraId="2E9C17C6" w14:textId="77777777" w:rsidTr="002C7B69">
        <w:trPr>
          <w:jc w:val="center"/>
        </w:trPr>
        <w:tc>
          <w:tcPr>
            <w:tcW w:w="1811" w:type="dxa"/>
            <w:vAlign w:val="center"/>
          </w:tcPr>
          <w:p w14:paraId="717F4E18" w14:textId="77777777" w:rsidR="00FF2589" w:rsidRPr="00DB5974" w:rsidRDefault="00FF2589" w:rsidP="002C7B69">
            <w:pPr>
              <w:jc w:val="center"/>
              <w:rPr>
                <w:sz w:val="20"/>
                <w:szCs w:val="20"/>
              </w:rPr>
            </w:pPr>
            <w:r w:rsidRPr="00DB5974">
              <w:rPr>
                <w:sz w:val="20"/>
                <w:szCs w:val="20"/>
              </w:rPr>
              <w:t xml:space="preserve">SUBALPIN </w:t>
            </w:r>
          </w:p>
        </w:tc>
        <w:tc>
          <w:tcPr>
            <w:tcW w:w="1339" w:type="dxa"/>
            <w:vAlign w:val="center"/>
          </w:tcPr>
          <w:p w14:paraId="3BE3EDA6" w14:textId="77777777" w:rsidR="00FF2589" w:rsidRPr="00DB5974" w:rsidRDefault="00FF2589" w:rsidP="002C7B69">
            <w:pPr>
              <w:jc w:val="center"/>
              <w:rPr>
                <w:sz w:val="20"/>
                <w:szCs w:val="20"/>
              </w:rPr>
            </w:pPr>
            <w:r w:rsidRPr="00DB5974">
              <w:rPr>
                <w:sz w:val="20"/>
                <w:szCs w:val="20"/>
              </w:rPr>
              <w:t>1700-2200m</w:t>
            </w:r>
          </w:p>
        </w:tc>
        <w:tc>
          <w:tcPr>
            <w:tcW w:w="3450" w:type="dxa"/>
            <w:vAlign w:val="center"/>
          </w:tcPr>
          <w:p w14:paraId="3220C7C1" w14:textId="77777777" w:rsidR="00FF2589" w:rsidRPr="0032190F" w:rsidRDefault="00FF2589" w:rsidP="002C7B69">
            <w:pPr>
              <w:jc w:val="center"/>
              <w:rPr>
                <w:sz w:val="20"/>
                <w:szCs w:val="20"/>
                <w:lang w:val="fr-FR"/>
              </w:rPr>
            </w:pPr>
            <w:r w:rsidRPr="0032190F">
              <w:rPr>
                <w:sz w:val="20"/>
                <w:szCs w:val="20"/>
                <w:lang w:val="fr-FR"/>
              </w:rPr>
              <w:t>Dans sa partie basse le mélèze accompagné de l’épicéa. A partir de 1800m le pin cembro s’associe au mélèze pour constituer des forêts d’altitude au sous-bois de rhododendron et myrtille. Le pin sylvetsre peut monter jusqu'à 2000m à la faveur d’adret escarpés. La pin mugho forme des « brousses » caractérsitiques dans le vallon de la VAlmasque.</w:t>
            </w:r>
          </w:p>
        </w:tc>
      </w:tr>
      <w:tr w:rsidR="00FF2589" w:rsidRPr="006A329A" w14:paraId="567C9F61" w14:textId="77777777" w:rsidTr="002C7B69">
        <w:trPr>
          <w:jc w:val="center"/>
        </w:trPr>
        <w:tc>
          <w:tcPr>
            <w:tcW w:w="1811" w:type="dxa"/>
            <w:vAlign w:val="center"/>
          </w:tcPr>
          <w:p w14:paraId="3548C68B" w14:textId="77777777" w:rsidR="00FF2589" w:rsidRPr="00DB5974" w:rsidRDefault="00FF2589" w:rsidP="002C7B69">
            <w:pPr>
              <w:jc w:val="center"/>
              <w:rPr>
                <w:sz w:val="20"/>
                <w:szCs w:val="20"/>
              </w:rPr>
            </w:pPr>
            <w:r>
              <w:rPr>
                <w:sz w:val="20"/>
                <w:szCs w:val="20"/>
              </w:rPr>
              <w:t>ALPIN</w:t>
            </w:r>
          </w:p>
        </w:tc>
        <w:tc>
          <w:tcPr>
            <w:tcW w:w="1339" w:type="dxa"/>
            <w:vAlign w:val="center"/>
          </w:tcPr>
          <w:p w14:paraId="43F5A481" w14:textId="77777777" w:rsidR="00FF2589" w:rsidRPr="00DB5974" w:rsidRDefault="00FF2589" w:rsidP="002C7B69">
            <w:pPr>
              <w:jc w:val="center"/>
              <w:rPr>
                <w:sz w:val="20"/>
                <w:szCs w:val="20"/>
              </w:rPr>
            </w:pPr>
            <w:r w:rsidRPr="00DB5974">
              <w:rPr>
                <w:sz w:val="20"/>
                <w:szCs w:val="20"/>
              </w:rPr>
              <w:t>&gt; 2200m</w:t>
            </w:r>
          </w:p>
        </w:tc>
        <w:tc>
          <w:tcPr>
            <w:tcW w:w="3450" w:type="dxa"/>
            <w:vAlign w:val="center"/>
          </w:tcPr>
          <w:p w14:paraId="41B4B2D1" w14:textId="77777777" w:rsidR="00FF2589" w:rsidRPr="0032190F" w:rsidRDefault="00FF2589" w:rsidP="002C7B69">
            <w:pPr>
              <w:jc w:val="center"/>
              <w:rPr>
                <w:sz w:val="20"/>
                <w:szCs w:val="20"/>
                <w:lang w:val="fr-FR"/>
              </w:rPr>
            </w:pPr>
            <w:r w:rsidRPr="0032190F">
              <w:rPr>
                <w:sz w:val="20"/>
                <w:szCs w:val="20"/>
                <w:lang w:val="fr-FR"/>
              </w:rPr>
              <w:t>Pelouse, landes, éboulis rochers, mélèzes et pin cembro peuvent toutefois monter jusqu’à 2500m (exposition favorable) En adret : dans les landes des genevriers nains, le raisin d’ours. En ubac : myrtilles, airelle des marais, rhododendron.</w:t>
            </w:r>
          </w:p>
          <w:p w14:paraId="4C3CE07B" w14:textId="77777777" w:rsidR="00FF2589" w:rsidRPr="0032190F" w:rsidRDefault="00FF2589" w:rsidP="002C7B69">
            <w:pPr>
              <w:jc w:val="center"/>
              <w:rPr>
                <w:sz w:val="20"/>
                <w:szCs w:val="20"/>
                <w:lang w:val="fr-FR"/>
              </w:rPr>
            </w:pPr>
            <w:r w:rsidRPr="0032190F">
              <w:rPr>
                <w:sz w:val="20"/>
                <w:szCs w:val="20"/>
                <w:lang w:val="fr-FR"/>
              </w:rPr>
              <w:t>En hauteur : fétuque</w:t>
            </w:r>
          </w:p>
        </w:tc>
      </w:tr>
    </w:tbl>
    <w:p w14:paraId="05FB3E22" w14:textId="77777777" w:rsidR="00FF2589" w:rsidRPr="0032190F" w:rsidRDefault="00FF2589" w:rsidP="00FF2589">
      <w:pPr>
        <w:rPr>
          <w:lang w:val="fr-FR"/>
        </w:rPr>
      </w:pPr>
    </w:p>
    <w:p w14:paraId="128B556D" w14:textId="77777777" w:rsidR="00FF2589" w:rsidRPr="0032190F" w:rsidRDefault="00FF2589" w:rsidP="00FF2589">
      <w:pPr>
        <w:pStyle w:val="Heading4"/>
      </w:pPr>
      <w:r>
        <w:t>c</w:t>
      </w:r>
      <w:r w:rsidRPr="0032190F">
        <w:t>l</w:t>
      </w:r>
      <w:r>
        <w:t>i</w:t>
      </w:r>
      <w:r w:rsidRPr="0032190F">
        <w:t>matologie</w:t>
      </w:r>
    </w:p>
    <w:p w14:paraId="0658FD7C" w14:textId="77777777" w:rsidR="00FF2589" w:rsidRPr="0032190F" w:rsidRDefault="00FF2589" w:rsidP="00FF2589">
      <w:pPr>
        <w:rPr>
          <w:lang w:val="fr-FR"/>
        </w:rPr>
      </w:pPr>
    </w:p>
    <w:p w14:paraId="1F012B15" w14:textId="77777777" w:rsidR="00FF2589" w:rsidRDefault="00FF2589" w:rsidP="00FF2589">
      <w:pPr>
        <w:rPr>
          <w:lang w:val="fr-FR"/>
        </w:rPr>
      </w:pPr>
      <w:r w:rsidRPr="0032190F">
        <w:rPr>
          <w:lang w:val="fr-FR"/>
        </w:rPr>
        <w:t xml:space="preserve">Trois ensembles caractéristiques : </w:t>
      </w:r>
    </w:p>
    <w:p w14:paraId="0ADE7E7A" w14:textId="77777777" w:rsidR="00FF2589" w:rsidRDefault="00FF2589" w:rsidP="00FF2589">
      <w:pPr>
        <w:rPr>
          <w:lang w:val="fr-FR"/>
        </w:rPr>
      </w:pPr>
    </w:p>
    <w:tbl>
      <w:tblPr>
        <w:tblStyle w:val="TableGrid"/>
        <w:tblW w:w="0" w:type="auto"/>
        <w:tblLook w:val="04A0" w:firstRow="1" w:lastRow="0" w:firstColumn="1" w:lastColumn="0" w:noHBand="0" w:noVBand="1"/>
      </w:tblPr>
      <w:tblGrid>
        <w:gridCol w:w="3496"/>
        <w:gridCol w:w="3161"/>
        <w:gridCol w:w="3161"/>
      </w:tblGrid>
      <w:tr w:rsidR="00FF2589" w14:paraId="34F24D5D" w14:textId="77777777" w:rsidTr="002C7B69">
        <w:tc>
          <w:tcPr>
            <w:tcW w:w="3496" w:type="dxa"/>
          </w:tcPr>
          <w:p w14:paraId="14A6CA7E" w14:textId="77777777" w:rsidR="00FF2589" w:rsidRDefault="00FF2589" w:rsidP="002C7B69">
            <w:pPr>
              <w:rPr>
                <w:lang w:val="fr-FR"/>
              </w:rPr>
            </w:pPr>
            <w:r>
              <w:rPr>
                <w:lang w:val="fr-FR"/>
              </w:rPr>
              <w:t>climat</w:t>
            </w:r>
          </w:p>
        </w:tc>
        <w:tc>
          <w:tcPr>
            <w:tcW w:w="6322" w:type="dxa"/>
            <w:gridSpan w:val="2"/>
          </w:tcPr>
          <w:p w14:paraId="5DB2F1C7" w14:textId="77777777" w:rsidR="00FF2589" w:rsidRDefault="00FF2589" w:rsidP="002C7B69">
            <w:pPr>
              <w:rPr>
                <w:lang w:val="fr-FR"/>
              </w:rPr>
            </w:pPr>
            <w:r>
              <w:rPr>
                <w:lang w:val="fr-FR"/>
              </w:rPr>
              <w:t>localisation</w:t>
            </w:r>
          </w:p>
        </w:tc>
      </w:tr>
      <w:tr w:rsidR="00FF2589" w:rsidRPr="006A329A" w14:paraId="31F4C716" w14:textId="77777777" w:rsidTr="002C7B69">
        <w:tc>
          <w:tcPr>
            <w:tcW w:w="3496" w:type="dxa"/>
          </w:tcPr>
          <w:p w14:paraId="4E8EBC1B" w14:textId="77777777" w:rsidR="00FF2589" w:rsidRDefault="00FF2589" w:rsidP="002C7B69">
            <w:pPr>
              <w:rPr>
                <w:lang w:val="fr-FR"/>
              </w:rPr>
            </w:pPr>
            <w:r w:rsidRPr="0032190F">
              <w:rPr>
                <w:lang w:val="fr-FR"/>
              </w:rPr>
              <w:t>Influence alpine</w:t>
            </w:r>
          </w:p>
        </w:tc>
        <w:tc>
          <w:tcPr>
            <w:tcW w:w="3161" w:type="dxa"/>
          </w:tcPr>
          <w:p w14:paraId="54D3310C" w14:textId="77777777" w:rsidR="00FF2589" w:rsidRDefault="00FF2589" w:rsidP="002C7B69">
            <w:pPr>
              <w:rPr>
                <w:lang w:val="fr-FR"/>
              </w:rPr>
            </w:pPr>
            <w:r>
              <w:rPr>
                <w:lang w:val="fr-FR"/>
              </w:rPr>
              <w:t>Nord</w:t>
            </w:r>
          </w:p>
        </w:tc>
        <w:tc>
          <w:tcPr>
            <w:tcW w:w="3161" w:type="dxa"/>
          </w:tcPr>
          <w:p w14:paraId="450D8003" w14:textId="77777777" w:rsidR="00FF2589" w:rsidRDefault="00FF2589" w:rsidP="002C7B69">
            <w:pPr>
              <w:rPr>
                <w:lang w:val="fr-FR"/>
              </w:rPr>
            </w:pPr>
            <w:r w:rsidRPr="0032190F">
              <w:rPr>
                <w:lang w:val="fr-FR"/>
              </w:rPr>
              <w:t>versant de l’Ubaye au col de la Bonette</w:t>
            </w:r>
          </w:p>
        </w:tc>
      </w:tr>
      <w:tr w:rsidR="00FF2589" w14:paraId="4761C039" w14:textId="77777777" w:rsidTr="002C7B69">
        <w:tc>
          <w:tcPr>
            <w:tcW w:w="3496" w:type="dxa"/>
          </w:tcPr>
          <w:p w14:paraId="16866239" w14:textId="77777777" w:rsidR="00FF2589" w:rsidRDefault="00FF2589" w:rsidP="002C7B69">
            <w:pPr>
              <w:rPr>
                <w:lang w:val="fr-FR"/>
              </w:rPr>
            </w:pPr>
            <w:r w:rsidRPr="0032190F">
              <w:rPr>
                <w:lang w:val="fr-FR"/>
              </w:rPr>
              <w:t>fort ensoleillement et incidence de la méditerranéau sud</w:t>
            </w:r>
          </w:p>
        </w:tc>
        <w:tc>
          <w:tcPr>
            <w:tcW w:w="3161" w:type="dxa"/>
          </w:tcPr>
          <w:p w14:paraId="3C72E645" w14:textId="77777777" w:rsidR="00FF2589" w:rsidRDefault="00FF2589" w:rsidP="002C7B69">
            <w:pPr>
              <w:rPr>
                <w:lang w:val="fr-FR"/>
              </w:rPr>
            </w:pPr>
            <w:r w:rsidRPr="0032190F">
              <w:rPr>
                <w:lang w:val="fr-FR"/>
              </w:rPr>
              <w:t>Zone préalpine et méridionale</w:t>
            </w:r>
          </w:p>
        </w:tc>
        <w:tc>
          <w:tcPr>
            <w:tcW w:w="3161" w:type="dxa"/>
          </w:tcPr>
          <w:p w14:paraId="1EF8BC6F" w14:textId="77777777" w:rsidR="00FF2589" w:rsidRDefault="00FF2589" w:rsidP="002C7B69">
            <w:pPr>
              <w:rPr>
                <w:lang w:val="fr-FR"/>
              </w:rPr>
            </w:pPr>
          </w:p>
        </w:tc>
      </w:tr>
      <w:tr w:rsidR="00FF2589" w:rsidRPr="006A329A" w14:paraId="7E1567CD" w14:textId="77777777" w:rsidTr="002C7B69">
        <w:tc>
          <w:tcPr>
            <w:tcW w:w="3496" w:type="dxa"/>
          </w:tcPr>
          <w:p w14:paraId="0C1812A4" w14:textId="77777777" w:rsidR="00FF2589" w:rsidRPr="0032190F" w:rsidRDefault="00FF2589" w:rsidP="002C7B69">
            <w:pPr>
              <w:rPr>
                <w:lang w:val="fr-FR"/>
              </w:rPr>
            </w:pPr>
            <w:r w:rsidRPr="0032190F">
              <w:rPr>
                <w:lang w:val="fr-FR"/>
              </w:rPr>
              <w:t>vent d’Est en rafales appelées « Lombardes ».</w:t>
            </w:r>
          </w:p>
          <w:p w14:paraId="128FDF71" w14:textId="77777777" w:rsidR="00FF2589" w:rsidRPr="0032190F" w:rsidRDefault="00FF2589" w:rsidP="002C7B69">
            <w:pPr>
              <w:rPr>
                <w:lang w:val="fr-FR"/>
              </w:rPr>
            </w:pPr>
          </w:p>
        </w:tc>
        <w:tc>
          <w:tcPr>
            <w:tcW w:w="3161" w:type="dxa"/>
          </w:tcPr>
          <w:p w14:paraId="347BBEEE" w14:textId="77777777" w:rsidR="00FF2589" w:rsidRPr="0032190F" w:rsidRDefault="00FF2589" w:rsidP="002C7B69">
            <w:pPr>
              <w:rPr>
                <w:lang w:val="fr-FR"/>
              </w:rPr>
            </w:pPr>
          </w:p>
        </w:tc>
        <w:tc>
          <w:tcPr>
            <w:tcW w:w="3161" w:type="dxa"/>
          </w:tcPr>
          <w:p w14:paraId="0A5871E0" w14:textId="77777777" w:rsidR="00FF2589" w:rsidRDefault="00FF2589" w:rsidP="002C7B69">
            <w:pPr>
              <w:rPr>
                <w:lang w:val="fr-FR"/>
              </w:rPr>
            </w:pPr>
            <w:r w:rsidRPr="0032190F">
              <w:rPr>
                <w:lang w:val="fr-FR"/>
              </w:rPr>
              <w:t xml:space="preserve">Plaine du Pô à l’est, col de Larche au </w:t>
            </w:r>
            <w:hyperlink r:id="rId10125" w:anchor="Sit_Tende_Col" w:history="1">
              <w:r w:rsidRPr="00107A94">
                <w:rPr>
                  <w:rStyle w:val="Hyperlink"/>
                  <w:lang w:val="fr-FR"/>
                </w:rPr>
                <w:t>CdT</w:t>
              </w:r>
            </w:hyperlink>
            <w:r w:rsidRPr="0032190F">
              <w:rPr>
                <w:lang w:val="fr-FR"/>
              </w:rPr>
              <w:t>,</w:t>
            </w:r>
          </w:p>
        </w:tc>
      </w:tr>
    </w:tbl>
    <w:p w14:paraId="163C23FA" w14:textId="77777777" w:rsidR="00FF2589" w:rsidRDefault="00FF2589" w:rsidP="00FF2589">
      <w:pPr>
        <w:rPr>
          <w:lang w:val="fr-FR"/>
        </w:rPr>
      </w:pPr>
    </w:p>
    <w:p w14:paraId="1C3CF514" w14:textId="77777777" w:rsidR="00FF2589" w:rsidRPr="0032190F" w:rsidRDefault="00FF2589" w:rsidP="00FF2589">
      <w:pPr>
        <w:rPr>
          <w:lang w:val="fr-FR"/>
        </w:rPr>
      </w:pPr>
      <w:r w:rsidRPr="0032190F">
        <w:rPr>
          <w:lang w:val="fr-FR"/>
        </w:rPr>
        <w:t xml:space="preserve">, </w:t>
      </w:r>
    </w:p>
    <w:p w14:paraId="6992D023" w14:textId="77777777" w:rsidR="00FF2589" w:rsidRPr="0032190F" w:rsidRDefault="00FF2589" w:rsidP="00FF2589">
      <w:pPr>
        <w:jc w:val="both"/>
        <w:rPr>
          <w:lang w:val="fr-FR"/>
        </w:rPr>
      </w:pPr>
      <w:r w:rsidRPr="0032190F">
        <w:rPr>
          <w:lang w:val="fr-FR"/>
        </w:rPr>
        <w:t>M</w:t>
      </w:r>
      <w:r>
        <w:rPr>
          <w:lang w:val="fr-FR"/>
        </w:rPr>
        <w:t>e</w:t>
      </w:r>
      <w:r w:rsidRPr="0032190F">
        <w:rPr>
          <w:lang w:val="fr-FR"/>
        </w:rPr>
        <w:t>rc</w:t>
      </w:r>
      <w:r>
        <w:rPr>
          <w:lang w:val="fr-FR"/>
        </w:rPr>
        <w:t>a</w:t>
      </w:r>
      <w:r w:rsidRPr="0032190F">
        <w:rPr>
          <w:lang w:val="fr-FR"/>
        </w:rPr>
        <w:t>ntour ; hiver doux et été chauds (+5° Alpes du Nord). Pluies abondantes (&gt;1000mm/an) et violentes, maximales en automne, minimale en été. Durant l’hiver des perturbations dont les effets sont accentués par un phénomène de blocage sur le versant de la montagne « au vent » (cas des flux de sud et sud ouest) soit atténués par un asséchement « sous le vent » de la montagne (cas des flux de nord et nord-ouest) : effet Foehn.</w:t>
      </w:r>
    </w:p>
    <w:p w14:paraId="4047C0AE" w14:textId="77777777" w:rsidR="00FF2589" w:rsidRPr="0032190F" w:rsidRDefault="00FF2589" w:rsidP="00FF2589">
      <w:pPr>
        <w:rPr>
          <w:lang w:val="fr-FR"/>
        </w:rPr>
      </w:pPr>
    </w:p>
    <w:p w14:paraId="1BB7B79E" w14:textId="77777777" w:rsidR="00FF2589" w:rsidRPr="0032190F" w:rsidRDefault="00FF2589" w:rsidP="00FF2589">
      <w:pPr>
        <w:pStyle w:val="Heading4"/>
      </w:pPr>
      <w:r>
        <w:t>f</w:t>
      </w:r>
      <w:r w:rsidRPr="0032190F">
        <w:t>aune</w:t>
      </w:r>
    </w:p>
    <w:p w14:paraId="720BEB28" w14:textId="77777777" w:rsidR="00FF2589" w:rsidRPr="0032190F" w:rsidRDefault="00FF2589" w:rsidP="00FF2589">
      <w:pPr>
        <w:rPr>
          <w:lang w:val="fr-FR"/>
        </w:rPr>
      </w:pPr>
    </w:p>
    <w:p w14:paraId="4E4957AA" w14:textId="77777777" w:rsidR="00FF2589" w:rsidRPr="0032190F" w:rsidRDefault="00FF2589" w:rsidP="00FF2589">
      <w:pPr>
        <w:pStyle w:val="Heading5"/>
      </w:pPr>
      <w:r>
        <w:t>o</w:t>
      </w:r>
      <w:r w:rsidRPr="0032190F">
        <w:t>ngulés</w:t>
      </w:r>
    </w:p>
    <w:p w14:paraId="6EB4F197" w14:textId="77777777" w:rsidR="00FF2589" w:rsidRPr="0032190F" w:rsidRDefault="00FF2589" w:rsidP="00FF2589">
      <w:pPr>
        <w:rPr>
          <w:lang w:val="fr-FR"/>
        </w:rPr>
      </w:pPr>
      <w:r w:rsidRPr="0032190F">
        <w:rPr>
          <w:lang w:val="fr-FR"/>
        </w:rPr>
        <w:t>Bouquetin des Alpes (</w:t>
      </w:r>
      <w:r w:rsidRPr="0032190F">
        <w:rPr>
          <w:i/>
          <w:lang w:val="fr-FR"/>
        </w:rPr>
        <w:t>Capra ibex ibex</w:t>
      </w:r>
      <w:r w:rsidRPr="0032190F">
        <w:rPr>
          <w:lang w:val="fr-FR"/>
        </w:rPr>
        <w:t>)</w:t>
      </w:r>
    </w:p>
    <w:p w14:paraId="2EA53015" w14:textId="77777777" w:rsidR="00FF2589" w:rsidRPr="0032190F" w:rsidRDefault="00FF2589" w:rsidP="00FF2589">
      <w:pPr>
        <w:ind w:firstLine="709"/>
        <w:rPr>
          <w:lang w:val="fr-FR"/>
        </w:rPr>
      </w:pPr>
      <w:r w:rsidRPr="0032190F">
        <w:rPr>
          <w:lang w:val="fr-FR"/>
        </w:rPr>
        <w:t>Bouquetin des Alpes, réintroduit par le roi Victor-Emmaniel III (+/- 400 indiv)</w:t>
      </w:r>
    </w:p>
    <w:p w14:paraId="123263C8" w14:textId="77777777" w:rsidR="00FF2589" w:rsidRPr="0032190F" w:rsidRDefault="00FF2589" w:rsidP="00FF2589">
      <w:pPr>
        <w:rPr>
          <w:lang w:val="fr-FR"/>
        </w:rPr>
      </w:pPr>
      <w:r w:rsidRPr="0032190F">
        <w:rPr>
          <w:lang w:val="fr-FR"/>
        </w:rPr>
        <w:t>Cerf élaphe (</w:t>
      </w:r>
      <w:r w:rsidRPr="0032190F">
        <w:rPr>
          <w:i/>
          <w:lang w:val="fr-FR"/>
        </w:rPr>
        <w:t>Cervus elaphus</w:t>
      </w:r>
      <w:r w:rsidRPr="0032190F">
        <w:rPr>
          <w:lang w:val="fr-FR"/>
        </w:rPr>
        <w:t>)</w:t>
      </w:r>
    </w:p>
    <w:p w14:paraId="322AB471" w14:textId="77777777" w:rsidR="00FF2589" w:rsidRPr="0032190F" w:rsidRDefault="00FF2589" w:rsidP="00FF2589">
      <w:pPr>
        <w:ind w:left="709"/>
        <w:rPr>
          <w:lang w:val="fr-FR"/>
        </w:rPr>
      </w:pPr>
      <w:r w:rsidRPr="0032190F">
        <w:rPr>
          <w:lang w:val="fr-FR"/>
        </w:rPr>
        <w:t>Cerf élaphe, éradiqué entre le XV et le XVIe siècles, réimplantés ds les années soixante par les fédérations de chasse (+/- 900 indi)</w:t>
      </w:r>
    </w:p>
    <w:p w14:paraId="2B592327" w14:textId="77777777" w:rsidR="00FF2589" w:rsidRPr="0032190F" w:rsidRDefault="00FF2589" w:rsidP="00FF2589">
      <w:pPr>
        <w:rPr>
          <w:lang w:val="fr-FR"/>
        </w:rPr>
      </w:pPr>
      <w:r w:rsidRPr="0032190F">
        <w:rPr>
          <w:lang w:val="fr-FR"/>
        </w:rPr>
        <w:t>Chamois (</w:t>
      </w:r>
      <w:r w:rsidRPr="0032190F">
        <w:rPr>
          <w:i/>
          <w:lang w:val="fr-FR"/>
        </w:rPr>
        <w:t>Rupicapra rupicapra</w:t>
      </w:r>
      <w:r w:rsidRPr="0032190F">
        <w:rPr>
          <w:lang w:val="fr-FR"/>
        </w:rPr>
        <w:t>)</w:t>
      </w:r>
    </w:p>
    <w:p w14:paraId="15A64951" w14:textId="77777777" w:rsidR="00FF2589" w:rsidRPr="0032190F" w:rsidRDefault="00FF2589" w:rsidP="00FF2589">
      <w:pPr>
        <w:ind w:firstLine="709"/>
        <w:rPr>
          <w:lang w:val="fr-FR"/>
        </w:rPr>
      </w:pPr>
      <w:r w:rsidRPr="0032190F">
        <w:rPr>
          <w:lang w:val="fr-FR"/>
        </w:rPr>
        <w:t>Chamois, 800 ind. En expansion</w:t>
      </w:r>
    </w:p>
    <w:p w14:paraId="27575A1B" w14:textId="77777777" w:rsidR="00FF2589" w:rsidRPr="0032190F" w:rsidRDefault="00FF2589" w:rsidP="00FF2589">
      <w:pPr>
        <w:rPr>
          <w:lang w:val="fr-FR"/>
        </w:rPr>
      </w:pPr>
      <w:r w:rsidRPr="0032190F">
        <w:rPr>
          <w:lang w:val="fr-FR"/>
        </w:rPr>
        <w:t>Chevreuil (</w:t>
      </w:r>
      <w:r w:rsidRPr="0032190F">
        <w:rPr>
          <w:i/>
          <w:lang w:val="fr-FR"/>
        </w:rPr>
        <w:t>Capreolus capreolus</w:t>
      </w:r>
      <w:r w:rsidRPr="0032190F">
        <w:rPr>
          <w:lang w:val="fr-FR"/>
        </w:rPr>
        <w:t>)</w:t>
      </w:r>
    </w:p>
    <w:p w14:paraId="5D2881B1" w14:textId="77777777" w:rsidR="00FF2589" w:rsidRPr="0032190F" w:rsidRDefault="00FF2589" w:rsidP="00FF2589">
      <w:pPr>
        <w:ind w:firstLine="709"/>
        <w:rPr>
          <w:lang w:val="fr-FR"/>
        </w:rPr>
      </w:pPr>
      <w:r w:rsidRPr="0032190F">
        <w:rPr>
          <w:lang w:val="fr-FR"/>
        </w:rPr>
        <w:t>Chevreuil, idem Cerf</w:t>
      </w:r>
    </w:p>
    <w:p w14:paraId="760452DE" w14:textId="77777777" w:rsidR="00FF2589" w:rsidRPr="0032190F" w:rsidRDefault="00FF2589" w:rsidP="00FF2589">
      <w:pPr>
        <w:rPr>
          <w:lang w:val="fr-FR"/>
        </w:rPr>
      </w:pPr>
      <w:r w:rsidRPr="0032190F">
        <w:rPr>
          <w:lang w:val="fr-FR"/>
        </w:rPr>
        <w:t>Mouflon de Corse (</w:t>
      </w:r>
      <w:r w:rsidRPr="0032190F">
        <w:rPr>
          <w:i/>
          <w:lang w:val="fr-FR"/>
        </w:rPr>
        <w:t>Ovis gmelini musimon</w:t>
      </w:r>
      <w:r w:rsidRPr="0032190F">
        <w:rPr>
          <w:lang w:val="fr-FR"/>
        </w:rPr>
        <w:t>)</w:t>
      </w:r>
    </w:p>
    <w:p w14:paraId="1EEBFA3F" w14:textId="77777777" w:rsidR="00FF2589" w:rsidRPr="0032190F" w:rsidRDefault="00FF2589" w:rsidP="00FF2589">
      <w:pPr>
        <w:rPr>
          <w:lang w:val="fr-FR"/>
        </w:rPr>
      </w:pPr>
      <w:r w:rsidRPr="0032190F">
        <w:rPr>
          <w:lang w:val="fr-FR"/>
        </w:rPr>
        <w:tab/>
        <w:t>Mouflon de Corse, espèce allochtone, 1000 et 700 indiv.</w:t>
      </w:r>
    </w:p>
    <w:p w14:paraId="5DEC166E" w14:textId="77777777" w:rsidR="00FF2589" w:rsidRPr="0032190F" w:rsidRDefault="00FF2589" w:rsidP="00FF2589">
      <w:pPr>
        <w:rPr>
          <w:lang w:val="fr-FR"/>
        </w:rPr>
      </w:pPr>
      <w:r w:rsidRPr="0032190F">
        <w:rPr>
          <w:lang w:val="fr-FR"/>
        </w:rPr>
        <w:t>Sanglier (</w:t>
      </w:r>
      <w:r w:rsidRPr="0032190F">
        <w:rPr>
          <w:i/>
          <w:lang w:val="fr-FR"/>
        </w:rPr>
        <w:t>Sus Scrofa</w:t>
      </w:r>
      <w:r w:rsidRPr="0032190F">
        <w:rPr>
          <w:lang w:val="fr-FR"/>
        </w:rPr>
        <w:t>)</w:t>
      </w:r>
    </w:p>
    <w:p w14:paraId="4525681B" w14:textId="77777777" w:rsidR="00FF2589" w:rsidRPr="0032190F" w:rsidRDefault="00FF2589" w:rsidP="00FF2589">
      <w:pPr>
        <w:ind w:firstLine="709"/>
        <w:rPr>
          <w:lang w:val="fr-FR"/>
        </w:rPr>
      </w:pPr>
      <w:r w:rsidRPr="0032190F">
        <w:rPr>
          <w:lang w:val="fr-FR"/>
        </w:rPr>
        <w:t xml:space="preserve">Sanglier, investit les territoires en friches, suit l’expension des reboisements. </w:t>
      </w:r>
    </w:p>
    <w:p w14:paraId="4717AE19" w14:textId="77777777" w:rsidR="00FF2589" w:rsidRPr="0032190F" w:rsidRDefault="00FF2589" w:rsidP="00FF2589">
      <w:pPr>
        <w:rPr>
          <w:lang w:val="fr-FR"/>
        </w:rPr>
      </w:pPr>
    </w:p>
    <w:p w14:paraId="727ECA33" w14:textId="77777777" w:rsidR="00FF2589" w:rsidRPr="0032190F" w:rsidRDefault="00FF2589" w:rsidP="00FF2589">
      <w:pPr>
        <w:pStyle w:val="Heading5"/>
      </w:pPr>
      <w:r>
        <w:t>r</w:t>
      </w:r>
      <w:r w:rsidRPr="0032190F">
        <w:t>apaces</w:t>
      </w:r>
    </w:p>
    <w:p w14:paraId="051FED8F" w14:textId="77777777" w:rsidR="00FF2589" w:rsidRPr="0032190F" w:rsidRDefault="00FF2589" w:rsidP="00FF2589">
      <w:pPr>
        <w:rPr>
          <w:lang w:val="fr-FR"/>
        </w:rPr>
      </w:pPr>
      <w:r>
        <w:rPr>
          <w:lang w:val="fr-FR"/>
        </w:rPr>
        <w:t>Aigle royal</w:t>
      </w:r>
      <w:r w:rsidRPr="0032190F">
        <w:rPr>
          <w:lang w:val="fr-FR"/>
        </w:rPr>
        <w:t xml:space="preserve"> (</w:t>
      </w:r>
      <w:r w:rsidRPr="0032190F">
        <w:rPr>
          <w:i/>
          <w:lang w:val="fr-FR"/>
        </w:rPr>
        <w:t>Aquila chrysaetos</w:t>
      </w:r>
      <w:r w:rsidRPr="0032190F">
        <w:rPr>
          <w:lang w:val="fr-FR"/>
        </w:rPr>
        <w:t>)</w:t>
      </w:r>
    </w:p>
    <w:p w14:paraId="34E93123" w14:textId="77777777" w:rsidR="00FF2589" w:rsidRPr="0032190F" w:rsidRDefault="00FF2589" w:rsidP="00FF2589">
      <w:pPr>
        <w:rPr>
          <w:lang w:val="fr-FR"/>
        </w:rPr>
      </w:pPr>
      <w:r w:rsidRPr="0032190F">
        <w:rPr>
          <w:lang w:val="fr-FR"/>
        </w:rPr>
        <w:t>Gypaète barbu (</w:t>
      </w:r>
      <w:r w:rsidRPr="0032190F">
        <w:rPr>
          <w:i/>
          <w:lang w:val="fr-FR"/>
        </w:rPr>
        <w:t>Gypaetus barbatus</w:t>
      </w:r>
      <w:r w:rsidRPr="0032190F">
        <w:rPr>
          <w:lang w:val="fr-FR"/>
        </w:rPr>
        <w:t>)</w:t>
      </w:r>
    </w:p>
    <w:p w14:paraId="710EC94E" w14:textId="77777777" w:rsidR="00FF2589" w:rsidRPr="0032190F" w:rsidRDefault="00FF2589" w:rsidP="00FF2589">
      <w:pPr>
        <w:rPr>
          <w:lang w:val="fr-FR"/>
        </w:rPr>
      </w:pPr>
      <w:r w:rsidRPr="0032190F">
        <w:rPr>
          <w:lang w:val="fr-FR"/>
        </w:rPr>
        <w:t>Grand duc d’Europe (</w:t>
      </w:r>
      <w:r w:rsidRPr="0032190F">
        <w:rPr>
          <w:i/>
          <w:lang w:val="fr-FR"/>
        </w:rPr>
        <w:t>Bubo bubo</w:t>
      </w:r>
      <w:r w:rsidRPr="0032190F">
        <w:rPr>
          <w:lang w:val="fr-FR"/>
        </w:rPr>
        <w:t>)</w:t>
      </w:r>
    </w:p>
    <w:p w14:paraId="5F4D9B03" w14:textId="77777777" w:rsidR="00FF2589" w:rsidRPr="0032190F" w:rsidRDefault="00FF2589" w:rsidP="00FF2589">
      <w:pPr>
        <w:pStyle w:val="Heading4"/>
      </w:pPr>
      <w:r>
        <w:t>f</w:t>
      </w:r>
      <w:r w:rsidRPr="0032190F">
        <w:t>lore</w:t>
      </w:r>
    </w:p>
    <w:p w14:paraId="3F40AEA9" w14:textId="77777777" w:rsidR="00FF2589" w:rsidRPr="0032190F" w:rsidRDefault="00FF2589" w:rsidP="00FF2589">
      <w:pPr>
        <w:rPr>
          <w:lang w:val="fr-FR"/>
        </w:rPr>
      </w:pPr>
    </w:p>
    <w:p w14:paraId="2F796ACD" w14:textId="77777777" w:rsidR="00FF2589" w:rsidRPr="0032190F" w:rsidRDefault="00FF2589" w:rsidP="00FF2589">
      <w:pPr>
        <w:rPr>
          <w:lang w:val="fr-FR"/>
        </w:rPr>
      </w:pPr>
      <w:r w:rsidRPr="0032190F">
        <w:rPr>
          <w:lang w:val="fr-FR"/>
        </w:rPr>
        <w:t>Enorme richesse de diversité floristique ; 2000 espèces linnéennes pour les Alpes-Maritimes et 2400 pour les Alpes du Sud.</w:t>
      </w:r>
    </w:p>
    <w:p w14:paraId="60031968" w14:textId="77777777" w:rsidR="00FF2589" w:rsidRPr="0032190F" w:rsidRDefault="00FF2589" w:rsidP="00FF2589">
      <w:pPr>
        <w:rPr>
          <w:lang w:val="fr-FR"/>
        </w:rPr>
      </w:pPr>
    </w:p>
    <w:p w14:paraId="71F289F0" w14:textId="77777777" w:rsidR="00FF2589" w:rsidRPr="0032190F" w:rsidRDefault="00FF2589" w:rsidP="00FF2589">
      <w:pPr>
        <w:rPr>
          <w:lang w:val="fr-FR"/>
        </w:rPr>
      </w:pPr>
      <w:r w:rsidRPr="0032190F">
        <w:rPr>
          <w:lang w:val="fr-FR"/>
        </w:rPr>
        <w:t>Saxifrage (</w:t>
      </w:r>
      <w:r w:rsidRPr="0032190F">
        <w:rPr>
          <w:i/>
          <w:lang w:val="fr-FR"/>
        </w:rPr>
        <w:t>Saxifraga florulenta</w:t>
      </w:r>
      <w:r w:rsidRPr="0032190F">
        <w:rPr>
          <w:lang w:val="fr-FR"/>
        </w:rPr>
        <w:t xml:space="preserve">) </w:t>
      </w:r>
    </w:p>
    <w:p w14:paraId="00A2B041" w14:textId="77777777" w:rsidR="00FF2589" w:rsidRPr="0032190F" w:rsidRDefault="00FF2589" w:rsidP="00FF2589">
      <w:pPr>
        <w:ind w:left="709"/>
        <w:rPr>
          <w:lang w:val="fr-FR"/>
        </w:rPr>
      </w:pPr>
      <w:r w:rsidRPr="0032190F">
        <w:rPr>
          <w:lang w:val="fr-FR"/>
        </w:rPr>
        <w:t>Dans la chaine centrale siliceuse depuis la haute Roya (Rocher de l’Abisse) jusqu’à la haute Tinée (Rocher des trois Evêques) en passent par la Cime du Bego, le Monte Matto et le Mont Ténibre.</w:t>
      </w:r>
    </w:p>
    <w:p w14:paraId="7C506F06" w14:textId="77777777" w:rsidR="00FF2589" w:rsidRPr="0032190F" w:rsidRDefault="00FF2589" w:rsidP="00FF2589">
      <w:pPr>
        <w:rPr>
          <w:lang w:val="fr-FR"/>
        </w:rPr>
      </w:pPr>
      <w:r w:rsidRPr="0032190F">
        <w:rPr>
          <w:lang w:val="fr-FR"/>
        </w:rPr>
        <w:t>Orchidées (</w:t>
      </w:r>
      <w:r w:rsidRPr="0032190F">
        <w:rPr>
          <w:i/>
          <w:lang w:val="fr-FR"/>
        </w:rPr>
        <w:t>Orphys sp.</w:t>
      </w:r>
      <w:r w:rsidRPr="0032190F">
        <w:rPr>
          <w:lang w:val="fr-FR"/>
        </w:rPr>
        <w:t>)</w:t>
      </w:r>
    </w:p>
    <w:p w14:paraId="34C028FA" w14:textId="77777777" w:rsidR="00FF2589" w:rsidRPr="0032190F" w:rsidRDefault="00FF2589" w:rsidP="00FF2589">
      <w:pPr>
        <w:rPr>
          <w:lang w:val="fr-FR"/>
        </w:rPr>
      </w:pPr>
    </w:p>
    <w:p w14:paraId="4AF0BE22" w14:textId="77777777" w:rsidR="00FF2589" w:rsidRPr="0032190F" w:rsidRDefault="00FF2589" w:rsidP="00FF2589">
      <w:pPr>
        <w:rPr>
          <w:lang w:val="fr-FR"/>
        </w:rPr>
      </w:pPr>
      <w:r w:rsidRPr="0032190F">
        <w:rPr>
          <w:lang w:val="fr-FR"/>
        </w:rPr>
        <w:t>(BIB Raoul Blanchard).</w:t>
      </w:r>
    </w:p>
    <w:p w14:paraId="79E99C78" w14:textId="77777777" w:rsidR="00FF2589" w:rsidRPr="00FF2589" w:rsidRDefault="00FF2589" w:rsidP="009A0EA0">
      <w:pPr>
        <w:rPr>
          <w:lang w:val="fr-FR"/>
        </w:rPr>
      </w:pPr>
    </w:p>
    <w:p w14:paraId="038F826B" w14:textId="46D61930" w:rsidR="009A0EA0" w:rsidRDefault="009A0EA0" w:rsidP="00242C0F">
      <w:pPr>
        <w:jc w:val="both"/>
        <w:rPr>
          <w:lang w:val="fr-FR"/>
        </w:rPr>
      </w:pPr>
    </w:p>
    <w:p w14:paraId="2CD13865" w14:textId="36AB052B" w:rsidR="00EA1C7A" w:rsidRDefault="00EA1C7A" w:rsidP="00EA1C7A">
      <w:pPr>
        <w:pStyle w:val="Heading2"/>
      </w:pPr>
      <w:r>
        <w:t>fouilles</w:t>
      </w:r>
    </w:p>
    <w:p w14:paraId="08A46A5A" w14:textId="77777777" w:rsidR="00EA1C7A" w:rsidRDefault="00EA1C7A" w:rsidP="00242C0F">
      <w:pPr>
        <w:jc w:val="both"/>
        <w:rPr>
          <w:lang w:val="fr-FR"/>
        </w:rPr>
      </w:pPr>
    </w:p>
    <w:tbl>
      <w:tblPr>
        <w:tblStyle w:val="TableGrid"/>
        <w:tblW w:w="0" w:type="auto"/>
        <w:jc w:val="center"/>
        <w:tblLook w:val="04A0" w:firstRow="1" w:lastRow="0" w:firstColumn="1" w:lastColumn="0" w:noHBand="0" w:noVBand="1"/>
      </w:tblPr>
      <w:tblGrid>
        <w:gridCol w:w="1690"/>
        <w:gridCol w:w="843"/>
      </w:tblGrid>
      <w:tr w:rsidR="00EA1C7A" w14:paraId="240471DF" w14:textId="77777777" w:rsidTr="00A86BD3">
        <w:trPr>
          <w:jc w:val="center"/>
        </w:trPr>
        <w:tc>
          <w:tcPr>
            <w:tcW w:w="1690" w:type="dxa"/>
          </w:tcPr>
          <w:p w14:paraId="722589FF" w14:textId="7FF460CA" w:rsidR="00EA1C7A" w:rsidRDefault="00000000" w:rsidP="00242C0F">
            <w:pPr>
              <w:jc w:val="both"/>
              <w:rPr>
                <w:lang w:val="fr-FR"/>
              </w:rPr>
            </w:pPr>
            <w:hyperlink r:id="rId10126" w:anchor="Sit_Ciari_arch" w:history="1">
              <w:r w:rsidR="00EA1C7A">
                <w:rPr>
                  <w:rStyle w:val="Hyperlink"/>
                  <w:lang w:val="fr-FR"/>
                </w:rPr>
                <w:t>GdC</w:t>
              </w:r>
            </w:hyperlink>
          </w:p>
        </w:tc>
        <w:tc>
          <w:tcPr>
            <w:tcW w:w="843" w:type="dxa"/>
            <w:vMerge w:val="restart"/>
            <w:vAlign w:val="center"/>
          </w:tcPr>
          <w:p w14:paraId="252BFFE3" w14:textId="6C62FEA2" w:rsidR="00EA1C7A" w:rsidRDefault="00000000" w:rsidP="00242C0F">
            <w:pPr>
              <w:jc w:val="both"/>
              <w:rPr>
                <w:lang w:val="fr-FR"/>
              </w:rPr>
            </w:pPr>
            <w:hyperlink r:id="rId10127" w:anchor="Sit_Bego" w:history="1">
              <w:r w:rsidR="00EA1C7A" w:rsidRPr="00A8110A">
                <w:rPr>
                  <w:rStyle w:val="Hyperlink"/>
                </w:rPr>
                <w:t>Bego</w:t>
              </w:r>
            </w:hyperlink>
          </w:p>
        </w:tc>
      </w:tr>
      <w:tr w:rsidR="00EA1C7A" w14:paraId="232A285B" w14:textId="77777777" w:rsidTr="00A86BD3">
        <w:trPr>
          <w:jc w:val="center"/>
        </w:trPr>
        <w:tc>
          <w:tcPr>
            <w:tcW w:w="1690" w:type="dxa"/>
          </w:tcPr>
          <w:p w14:paraId="599139A6" w14:textId="4385E623" w:rsidR="00EA1C7A" w:rsidRDefault="00000000" w:rsidP="00242C0F">
            <w:pPr>
              <w:jc w:val="both"/>
              <w:rPr>
                <w:lang w:val="fr-FR"/>
              </w:rPr>
            </w:pPr>
            <w:hyperlink r:id="rId10128" w:anchor="Sit_Grenouilles_arch" w:history="1">
              <w:r w:rsidR="00EA1C7A" w:rsidRPr="00EA1C7A">
                <w:rPr>
                  <w:rStyle w:val="Hyperlink"/>
                  <w:lang w:val="fr-FR"/>
                </w:rPr>
                <w:t>LdG</w:t>
              </w:r>
            </w:hyperlink>
          </w:p>
        </w:tc>
        <w:tc>
          <w:tcPr>
            <w:tcW w:w="843" w:type="dxa"/>
            <w:vMerge/>
            <w:vAlign w:val="center"/>
          </w:tcPr>
          <w:p w14:paraId="335D73A4" w14:textId="77777777" w:rsidR="00EA1C7A" w:rsidRDefault="00EA1C7A" w:rsidP="00242C0F">
            <w:pPr>
              <w:jc w:val="both"/>
              <w:rPr>
                <w:lang w:val="fr-FR"/>
              </w:rPr>
            </w:pPr>
          </w:p>
        </w:tc>
      </w:tr>
      <w:tr w:rsidR="00A86BD3" w14:paraId="7F0B0AEF" w14:textId="77777777" w:rsidTr="00A86BD3">
        <w:trPr>
          <w:jc w:val="center"/>
        </w:trPr>
        <w:tc>
          <w:tcPr>
            <w:tcW w:w="1690" w:type="dxa"/>
          </w:tcPr>
          <w:p w14:paraId="77EEEC2D" w14:textId="57CBAE82" w:rsidR="00A86BD3" w:rsidRDefault="00340FAF" w:rsidP="00242C0F">
            <w:pPr>
              <w:jc w:val="both"/>
              <w:rPr>
                <w:lang w:val="fr-FR"/>
              </w:rPr>
            </w:pPr>
            <w:r>
              <w:rPr>
                <w:lang w:val="fr-FR"/>
              </w:rPr>
              <w:t>Vallauria</w:t>
            </w:r>
          </w:p>
        </w:tc>
        <w:tc>
          <w:tcPr>
            <w:tcW w:w="843" w:type="dxa"/>
            <w:vAlign w:val="center"/>
          </w:tcPr>
          <w:p w14:paraId="23E76499" w14:textId="77777777" w:rsidR="00A86BD3" w:rsidRDefault="00A86BD3" w:rsidP="00242C0F">
            <w:pPr>
              <w:jc w:val="both"/>
              <w:rPr>
                <w:lang w:val="fr-FR"/>
              </w:rPr>
            </w:pPr>
          </w:p>
        </w:tc>
      </w:tr>
      <w:tr w:rsidR="00EA1C7A" w14:paraId="2426690C" w14:textId="77777777" w:rsidTr="00A86BD3">
        <w:trPr>
          <w:jc w:val="center"/>
        </w:trPr>
        <w:tc>
          <w:tcPr>
            <w:tcW w:w="1690" w:type="dxa"/>
          </w:tcPr>
          <w:p w14:paraId="235AF35E" w14:textId="5A20D388" w:rsidR="00EA1C7A" w:rsidRDefault="00000000" w:rsidP="00242C0F">
            <w:pPr>
              <w:jc w:val="both"/>
              <w:rPr>
                <w:lang w:val="fr-FR"/>
              </w:rPr>
            </w:pPr>
            <w:hyperlink r:id="rId10129" w:anchor="Sit_Vievola" w:history="1">
              <w:r w:rsidR="00EA1C7A" w:rsidRPr="00107A94">
                <w:rPr>
                  <w:rStyle w:val="Hyperlink"/>
                  <w:lang w:val="fr-FR"/>
                </w:rPr>
                <w:t>Vievola</w:t>
              </w:r>
            </w:hyperlink>
          </w:p>
        </w:tc>
        <w:tc>
          <w:tcPr>
            <w:tcW w:w="843" w:type="dxa"/>
            <w:vAlign w:val="center"/>
          </w:tcPr>
          <w:p w14:paraId="73371B7C" w14:textId="77777777" w:rsidR="00EA1C7A" w:rsidRDefault="00EA1C7A" w:rsidP="00242C0F">
            <w:pPr>
              <w:jc w:val="both"/>
              <w:rPr>
                <w:lang w:val="fr-FR"/>
              </w:rPr>
            </w:pPr>
          </w:p>
        </w:tc>
      </w:tr>
      <w:tr w:rsidR="00EA1C7A" w14:paraId="33140881" w14:textId="77777777" w:rsidTr="00A86BD3">
        <w:trPr>
          <w:jc w:val="center"/>
        </w:trPr>
        <w:tc>
          <w:tcPr>
            <w:tcW w:w="1690" w:type="dxa"/>
          </w:tcPr>
          <w:p w14:paraId="344642A5" w14:textId="02B2BF99" w:rsidR="00EA1C7A" w:rsidRDefault="00000000" w:rsidP="00242C0F">
            <w:pPr>
              <w:jc w:val="both"/>
              <w:rPr>
                <w:lang w:val="fr-FR"/>
              </w:rPr>
            </w:pPr>
            <w:hyperlink r:id="rId10130" w:anchor="Sit_Vieux_Moulin" w:history="1">
              <w:r w:rsidR="00EA1C7A" w:rsidRPr="00EA1C7A">
                <w:rPr>
                  <w:rStyle w:val="Hyperlink"/>
                  <w:lang w:val="fr-FR"/>
                </w:rPr>
                <w:t>Vieux Moulin</w:t>
              </w:r>
            </w:hyperlink>
          </w:p>
        </w:tc>
        <w:tc>
          <w:tcPr>
            <w:tcW w:w="843" w:type="dxa"/>
            <w:vAlign w:val="center"/>
          </w:tcPr>
          <w:p w14:paraId="06778ACA" w14:textId="77777777" w:rsidR="00EA1C7A" w:rsidRDefault="00EA1C7A" w:rsidP="00242C0F">
            <w:pPr>
              <w:jc w:val="both"/>
              <w:rPr>
                <w:lang w:val="fr-FR"/>
              </w:rPr>
            </w:pPr>
          </w:p>
        </w:tc>
      </w:tr>
    </w:tbl>
    <w:p w14:paraId="3D5DA939" w14:textId="77777777" w:rsidR="00EA1C7A" w:rsidRDefault="00EA1C7A" w:rsidP="00242C0F">
      <w:pPr>
        <w:jc w:val="both"/>
        <w:rPr>
          <w:lang w:val="fr-FR"/>
        </w:rPr>
      </w:pPr>
    </w:p>
    <w:p w14:paraId="33BA204B" w14:textId="6533A1E1" w:rsidR="00340FAF" w:rsidRDefault="00340FAF" w:rsidP="00340FAF">
      <w:pPr>
        <w:pStyle w:val="Heading3"/>
      </w:pPr>
      <w:r>
        <w:t>à classer</w:t>
      </w:r>
    </w:p>
    <w:p w14:paraId="18F135D0" w14:textId="77777777" w:rsidR="00340FAF" w:rsidRDefault="00340FAF" w:rsidP="00242C0F">
      <w:pPr>
        <w:jc w:val="both"/>
        <w:rPr>
          <w:lang w:val="fr-FR"/>
        </w:rPr>
      </w:pPr>
    </w:p>
    <w:p w14:paraId="103710A8" w14:textId="77777777" w:rsidR="00340FAF" w:rsidRDefault="00340FAF" w:rsidP="00242C0F">
      <w:pPr>
        <w:jc w:val="both"/>
        <w:rPr>
          <w:lang w:val="fr-FR"/>
        </w:rPr>
      </w:pPr>
    </w:p>
    <w:p w14:paraId="73AFBD29" w14:textId="77777777" w:rsidR="00FE2908" w:rsidRPr="0032190F" w:rsidRDefault="00FE2908" w:rsidP="00242C0F">
      <w:pPr>
        <w:rPr>
          <w:lang w:val="fr-FR"/>
        </w:rPr>
      </w:pPr>
    </w:p>
    <w:p w14:paraId="37F8C182" w14:textId="77777777" w:rsidR="00622C5B" w:rsidRPr="0032190F" w:rsidRDefault="00622C5B" w:rsidP="00426FF9">
      <w:pPr>
        <w:pStyle w:val="Heading1"/>
      </w:pPr>
      <w:bookmarkStart w:id="4130" w:name="Sit_Tende_Col"/>
      <w:r w:rsidRPr="0032190F">
        <w:t>COL DE TENDE</w:t>
      </w:r>
    </w:p>
    <w:bookmarkEnd w:id="4130"/>
    <w:p w14:paraId="5D247C8E" w14:textId="43377749" w:rsidR="00622C5B" w:rsidRPr="00304038" w:rsidRDefault="00304038" w:rsidP="00242C0F">
      <w:pPr>
        <w:rPr>
          <w:sz w:val="20"/>
          <w:lang w:val="fr-FR"/>
        </w:rPr>
      </w:pPr>
      <w:r w:rsidRPr="00304038">
        <w:rPr>
          <w:sz w:val="20"/>
          <w:lang w:val="fr-FR"/>
        </w:rPr>
        <w:t>CdT</w:t>
      </w:r>
    </w:p>
    <w:p w14:paraId="7B0EA404" w14:textId="77777777" w:rsidR="00304038" w:rsidRPr="0032190F" w:rsidRDefault="00304038" w:rsidP="00242C0F">
      <w:pPr>
        <w:rPr>
          <w:lang w:val="fr-FR"/>
        </w:rPr>
      </w:pPr>
    </w:p>
    <w:p w14:paraId="5BCB35BE" w14:textId="0D007E10" w:rsidR="00622C5B" w:rsidRDefault="00622C5B" w:rsidP="00107A94">
      <w:pPr>
        <w:autoSpaceDE w:val="0"/>
        <w:autoSpaceDN w:val="0"/>
        <w:adjustRightInd w:val="0"/>
        <w:jc w:val="both"/>
        <w:rPr>
          <w:lang w:val="en-GB" w:eastAsia="en-GB"/>
        </w:rPr>
      </w:pPr>
      <w:r w:rsidRPr="0032190F">
        <w:rPr>
          <w:lang w:val="fr-FR"/>
        </w:rPr>
        <w:t>Ce col transfrontalier</w:t>
      </w:r>
      <w:r w:rsidR="00A5787C" w:rsidRPr="0032190F">
        <w:rPr>
          <w:lang w:val="fr-FR"/>
        </w:rPr>
        <w:t xml:space="preserve"> de Tende (</w:t>
      </w:r>
      <w:smartTag w:uri="urn:schemas-microsoft-com:office:smarttags" w:element="metricconverter">
        <w:smartTagPr>
          <w:attr w:name="ProductID" w:val="1871 m"/>
        </w:smartTagPr>
        <w:r w:rsidR="00A5787C" w:rsidRPr="0032190F">
          <w:rPr>
            <w:lang w:val="fr-FR"/>
          </w:rPr>
          <w:t>1871 m</w:t>
        </w:r>
      </w:smartTag>
      <w:r w:rsidR="00A5787C" w:rsidRPr="0032190F">
        <w:rPr>
          <w:lang w:val="fr-FR"/>
        </w:rPr>
        <w:t>)</w:t>
      </w:r>
      <w:r w:rsidRPr="0032190F">
        <w:rPr>
          <w:lang w:val="fr-FR"/>
        </w:rPr>
        <w:t xml:space="preserve">, non loin du </w:t>
      </w:r>
      <w:hyperlink r:id="rId10131" w:anchor="Sit_Bego" w:history="1">
        <w:r w:rsidR="00F37C4D" w:rsidRPr="00A86BD3">
          <w:rPr>
            <w:rStyle w:val="Hyperlink"/>
            <w:lang w:val="fr-FR"/>
          </w:rPr>
          <w:t>Bego</w:t>
        </w:r>
      </w:hyperlink>
      <w:r w:rsidR="00F37C4D" w:rsidRPr="0032190F">
        <w:rPr>
          <w:lang w:val="fr-FR"/>
        </w:rPr>
        <w:t xml:space="preserve"> </w:t>
      </w:r>
      <w:r w:rsidRPr="0032190F">
        <w:rPr>
          <w:lang w:val="fr-FR"/>
        </w:rPr>
        <w:t xml:space="preserve">(BIB </w:t>
      </w:r>
      <w:r w:rsidR="00467174" w:rsidRPr="0032190F">
        <w:rPr>
          <w:lang w:val="fr-FR"/>
        </w:rPr>
        <w:t>806 p.434)</w:t>
      </w:r>
      <w:r w:rsidR="009A0EA0">
        <w:rPr>
          <w:lang w:val="fr-FR"/>
        </w:rPr>
        <w:t xml:space="preserve"> dans la </w:t>
      </w:r>
      <w:hyperlink r:id="rId10132" w:anchor="Sit_Roya_Haute" w:history="1">
        <w:r w:rsidR="009A0EA0" w:rsidRPr="009A0EA0">
          <w:rPr>
            <w:rStyle w:val="Hyperlink"/>
            <w:lang w:val="fr-FR"/>
          </w:rPr>
          <w:t>Haute-Roya</w:t>
        </w:r>
      </w:hyperlink>
      <w:r w:rsidR="007A0335" w:rsidRPr="0032190F">
        <w:rPr>
          <w:lang w:val="fr-FR"/>
        </w:rPr>
        <w:t xml:space="preserve">. </w:t>
      </w:r>
      <w:hyperlink r:id="rId10133" w:anchor="Aut_Evans" w:history="1">
        <w:r w:rsidR="00F75D90" w:rsidRPr="00752471">
          <w:rPr>
            <w:rStyle w:val="Hyperlink"/>
            <w:szCs w:val="20"/>
          </w:rPr>
          <w:t>Evans</w:t>
        </w:r>
      </w:hyperlink>
      <w:r w:rsidR="00F75D90">
        <w:rPr>
          <w:szCs w:val="20"/>
        </w:rPr>
        <w:t xml:space="preserve"> </w:t>
      </w:r>
      <w:r w:rsidR="007A0335" w:rsidRPr="007A0335">
        <w:rPr>
          <w:lang w:val="en-GB"/>
        </w:rPr>
        <w:t xml:space="preserve">suggère que ce col ait servit dans les </w:t>
      </w:r>
      <w:hyperlink r:id="rId10134" w:anchor="Sit_Route_Ambre" w:history="1">
        <w:r w:rsidR="006B47D2" w:rsidRPr="006B47D2">
          <w:rPr>
            <w:rStyle w:val="Hyperlink"/>
          </w:rPr>
          <w:t>route</w:t>
        </w:r>
        <w:r w:rsidR="006B47D2">
          <w:rPr>
            <w:rStyle w:val="Hyperlink"/>
          </w:rPr>
          <w:t>s</w:t>
        </w:r>
        <w:r w:rsidR="006B47D2" w:rsidRPr="006B47D2">
          <w:rPr>
            <w:rStyle w:val="Hyperlink"/>
          </w:rPr>
          <w:t xml:space="preserve"> de l'ambre</w:t>
        </w:r>
      </w:hyperlink>
      <w:r w:rsidR="006B47D2">
        <w:t xml:space="preserve"> </w:t>
      </w:r>
      <w:r w:rsidR="00107A94">
        <w:rPr>
          <w:lang w:val="en-GB"/>
        </w:rPr>
        <w:t>durant</w:t>
      </w:r>
      <w:r w:rsidR="007A0335" w:rsidRPr="007A0335">
        <w:rPr>
          <w:lang w:val="en-GB"/>
        </w:rPr>
        <w:t xml:space="preserve"> </w:t>
      </w:r>
      <w:r w:rsidR="00107A94">
        <w:rPr>
          <w:lang w:val="en-GB"/>
        </w:rPr>
        <w:t xml:space="preserve">le </w:t>
      </w:r>
      <w:r w:rsidR="007A0335" w:rsidRPr="007A0335">
        <w:rPr>
          <w:lang w:val="en-GB"/>
        </w:rPr>
        <w:t>Bronze (</w:t>
      </w:r>
      <w:r w:rsidR="007A0335" w:rsidRPr="007A0335">
        <w:rPr>
          <w:i/>
          <w:lang w:val="en-GB" w:eastAsia="en-GB"/>
        </w:rPr>
        <w:t>Arthur Evans suggested that the Col di Tenda, at the foot of Mt. Bego, was used as a transalpine road in the Bronze Age, through which connections were made possible between western Europe and the central line of the 'Amber road'</w:t>
      </w:r>
      <w:r w:rsidR="007A0335">
        <w:rPr>
          <w:i/>
          <w:lang w:val="en-GB" w:eastAsia="en-GB"/>
        </w:rPr>
        <w:t xml:space="preserve"> (Evans, PM, II, p. 171)</w:t>
      </w:r>
      <w:r w:rsidR="007A0335">
        <w:rPr>
          <w:lang w:val="en-GB" w:eastAsia="en-GB"/>
        </w:rPr>
        <w:t>) (BIB 2225 p. 59)</w:t>
      </w:r>
    </w:p>
    <w:p w14:paraId="783DBB9D" w14:textId="77777777" w:rsidR="00107A94" w:rsidRDefault="00107A94" w:rsidP="00107A94">
      <w:pPr>
        <w:autoSpaceDE w:val="0"/>
        <w:autoSpaceDN w:val="0"/>
        <w:adjustRightInd w:val="0"/>
        <w:jc w:val="both"/>
        <w:rPr>
          <w:lang w:val="en-GB" w:eastAsia="en-GB"/>
        </w:rPr>
      </w:pPr>
    </w:p>
    <w:p w14:paraId="74B8963D" w14:textId="5E76DB09" w:rsidR="00107A94" w:rsidRDefault="00107A94" w:rsidP="00107A94">
      <w:pPr>
        <w:pStyle w:val="Heading2"/>
        <w:rPr>
          <w:lang w:eastAsia="en-GB"/>
        </w:rPr>
      </w:pPr>
      <w:r>
        <w:rPr>
          <w:lang w:eastAsia="en-GB"/>
        </w:rPr>
        <w:t>toponymie</w:t>
      </w:r>
    </w:p>
    <w:p w14:paraId="5AD7FD53" w14:textId="77777777" w:rsidR="00107A94" w:rsidRPr="00107A94" w:rsidRDefault="00107A94" w:rsidP="00107A94">
      <w:pPr>
        <w:autoSpaceDE w:val="0"/>
        <w:autoSpaceDN w:val="0"/>
        <w:adjustRightInd w:val="0"/>
        <w:jc w:val="both"/>
        <w:rPr>
          <w:lang w:val="fr-FR" w:eastAsia="en-GB"/>
        </w:rPr>
      </w:pPr>
    </w:p>
    <w:p w14:paraId="43CD26F5" w14:textId="10F0BD9A" w:rsidR="00107A94" w:rsidRPr="00107A94" w:rsidRDefault="00107A94" w:rsidP="00107A94">
      <w:pPr>
        <w:autoSpaceDE w:val="0"/>
        <w:autoSpaceDN w:val="0"/>
        <w:adjustRightInd w:val="0"/>
        <w:jc w:val="both"/>
        <w:rPr>
          <w:lang w:val="fr-FR" w:eastAsia="en-GB"/>
        </w:rPr>
      </w:pPr>
      <w:r w:rsidRPr="00C271A9">
        <w:rPr>
          <w:lang w:val="fr-FR"/>
        </w:rPr>
        <w:t>anciennement col du Cornio</w:t>
      </w:r>
      <w:r>
        <w:rPr>
          <w:lang w:val="fr-FR"/>
        </w:rPr>
        <w:t xml:space="preserve"> (</w:t>
      </w:r>
      <w:r w:rsidRPr="00107A94">
        <w:rPr>
          <w:lang w:val="fr-FR"/>
        </w:rPr>
        <w:t>Cabagno 1970)</w:t>
      </w:r>
    </w:p>
    <w:p w14:paraId="63E8F41C" w14:textId="77777777" w:rsidR="00107A94" w:rsidRPr="00107A94" w:rsidRDefault="00107A94" w:rsidP="00107A94">
      <w:pPr>
        <w:autoSpaceDE w:val="0"/>
        <w:autoSpaceDN w:val="0"/>
        <w:adjustRightInd w:val="0"/>
        <w:jc w:val="both"/>
        <w:rPr>
          <w:lang w:val="fr-FR" w:eastAsia="en-GB"/>
        </w:rPr>
      </w:pPr>
    </w:p>
    <w:p w14:paraId="7F694AB0" w14:textId="77777777" w:rsidR="00107A94" w:rsidRPr="00107A94" w:rsidRDefault="00107A94" w:rsidP="00107A94">
      <w:pPr>
        <w:autoSpaceDE w:val="0"/>
        <w:autoSpaceDN w:val="0"/>
        <w:adjustRightInd w:val="0"/>
        <w:jc w:val="both"/>
        <w:rPr>
          <w:lang w:val="fr-FR" w:eastAsia="en-GB"/>
        </w:rPr>
      </w:pPr>
    </w:p>
    <w:p w14:paraId="488BF7D4" w14:textId="3CB160C0" w:rsidR="00107A94" w:rsidRDefault="00107A94" w:rsidP="00107A94">
      <w:pPr>
        <w:pStyle w:val="Heading2"/>
      </w:pPr>
      <w:bookmarkStart w:id="4131" w:name="Sit_Tende_Col_arch"/>
      <w:r>
        <w:t>fouilles</w:t>
      </w:r>
    </w:p>
    <w:bookmarkEnd w:id="4131"/>
    <w:p w14:paraId="6384A411" w14:textId="77777777" w:rsidR="00107A94" w:rsidRPr="00107A94" w:rsidRDefault="00107A94" w:rsidP="00107A94">
      <w:pPr>
        <w:autoSpaceDE w:val="0"/>
        <w:autoSpaceDN w:val="0"/>
        <w:adjustRightInd w:val="0"/>
        <w:jc w:val="both"/>
        <w:rPr>
          <w:lang w:val="fr-FR"/>
        </w:rPr>
      </w:pPr>
    </w:p>
    <w:p w14:paraId="27D0DCCC" w14:textId="792EDEBA" w:rsidR="00107A94" w:rsidRPr="00107A94" w:rsidRDefault="00107A94" w:rsidP="00107A94">
      <w:pPr>
        <w:autoSpaceDE w:val="0"/>
        <w:autoSpaceDN w:val="0"/>
        <w:adjustRightInd w:val="0"/>
        <w:jc w:val="both"/>
        <w:rPr>
          <w:lang w:val="fr-FR"/>
        </w:rPr>
      </w:pPr>
      <w:r w:rsidRPr="0032190F">
        <w:rPr>
          <w:lang w:val="fr-FR"/>
        </w:rPr>
        <w:t xml:space="preserve">a livré une lame </w:t>
      </w:r>
      <w:hyperlink r:id="rId10135" w:anchor="Cul_Chasseen" w:history="1">
        <w:r w:rsidRPr="0032190F">
          <w:rPr>
            <w:rStyle w:val="Hyperlink"/>
            <w:lang w:val="fr-FR"/>
          </w:rPr>
          <w:t>chasséenne</w:t>
        </w:r>
      </w:hyperlink>
      <w:r w:rsidRPr="0032190F">
        <w:rPr>
          <w:lang w:val="fr-FR"/>
        </w:rPr>
        <w:t xml:space="preserve"> (BIB 806 p.434).</w:t>
      </w:r>
    </w:p>
    <w:p w14:paraId="1DD991EB" w14:textId="77777777" w:rsidR="002D7572" w:rsidRPr="00107A94" w:rsidRDefault="002D7572" w:rsidP="00242C0F">
      <w:pPr>
        <w:rPr>
          <w:lang w:val="fr-FR"/>
        </w:rPr>
      </w:pPr>
    </w:p>
    <w:p w14:paraId="3EBF9A52" w14:textId="77777777" w:rsidR="002D7572" w:rsidRPr="0032190F" w:rsidRDefault="002D7572" w:rsidP="00426FF9">
      <w:pPr>
        <w:pStyle w:val="Heading1"/>
      </w:pPr>
      <w:bookmarkStart w:id="4132" w:name="Sit_Saint_Dalmas_Tende"/>
      <w:r w:rsidRPr="0032190F">
        <w:t>SAINT-DALMAS-DE-TENDE</w:t>
      </w:r>
    </w:p>
    <w:bookmarkEnd w:id="4132"/>
    <w:p w14:paraId="57900D3C" w14:textId="77777777" w:rsidR="002D7572" w:rsidRPr="0032190F" w:rsidRDefault="002D7572" w:rsidP="00242C0F">
      <w:pPr>
        <w:rPr>
          <w:lang w:val="fr-FR"/>
        </w:rPr>
      </w:pPr>
    </w:p>
    <w:p w14:paraId="4C58A1A5" w14:textId="47078EF4" w:rsidR="002D7572" w:rsidRPr="0032190F" w:rsidRDefault="009A0EA0" w:rsidP="00242C0F">
      <w:pPr>
        <w:jc w:val="both"/>
        <w:rPr>
          <w:lang w:val="fr-FR"/>
        </w:rPr>
      </w:pPr>
      <w:r>
        <w:rPr>
          <w:lang w:val="fr-FR"/>
        </w:rPr>
        <w:t xml:space="preserve">Dans la </w:t>
      </w:r>
      <w:hyperlink r:id="rId10136" w:anchor="Sit_Roya_Haute" w:history="1">
        <w:r w:rsidRPr="009A0EA0">
          <w:rPr>
            <w:rStyle w:val="Hyperlink"/>
            <w:lang w:val="fr-FR"/>
          </w:rPr>
          <w:t>Haute-Roya</w:t>
        </w:r>
      </w:hyperlink>
      <w:r>
        <w:rPr>
          <w:lang w:val="fr-FR"/>
        </w:rPr>
        <w:t xml:space="preserve">. </w:t>
      </w:r>
      <w:r w:rsidR="002D7572" w:rsidRPr="0032190F">
        <w:rPr>
          <w:lang w:val="fr-FR"/>
        </w:rPr>
        <w:t>En ce qui concerne les Alpes-Maritimes et surtout la vallée de la Roya, il est vraisemblable que 18</w:t>
      </w:r>
      <w:r w:rsidR="00F758DE">
        <w:rPr>
          <w:lang w:val="fr-FR"/>
        </w:rPr>
        <w:t>,</w:t>
      </w:r>
      <w:r w:rsidR="002D7572" w:rsidRPr="0032190F">
        <w:rPr>
          <w:lang w:val="fr-FR"/>
        </w:rPr>
        <w:t>000 ans avant J.-C. [pléniglaciaire], les glaciers aient atteint le niveau de Saint-Dalmas (700m d’altitude) (BIB 756 p. 48). D’après Borchiellini (2002), les glaciers ont atteint St-Dalmas de Tende il y a environ 18 000 ans avant J-C (BIB 1349 p. 69).</w:t>
      </w:r>
    </w:p>
    <w:p w14:paraId="7F3E1187" w14:textId="77777777" w:rsidR="004C2155" w:rsidRPr="0032190F" w:rsidRDefault="004C2155" w:rsidP="00242C0F">
      <w:pPr>
        <w:rPr>
          <w:lang w:val="fr-FR"/>
        </w:rPr>
      </w:pPr>
    </w:p>
    <w:p w14:paraId="0B33590A" w14:textId="77777777" w:rsidR="004C2155" w:rsidRPr="0032190F" w:rsidRDefault="004C2155" w:rsidP="00426FF9">
      <w:pPr>
        <w:pStyle w:val="Heading1"/>
      </w:pPr>
      <w:bookmarkStart w:id="4133" w:name="Sit_Vievola"/>
      <w:r w:rsidRPr="0032190F">
        <w:t>VIEVOLA</w:t>
      </w:r>
    </w:p>
    <w:bookmarkEnd w:id="4133"/>
    <w:p w14:paraId="4BEB84D0" w14:textId="4EA88115" w:rsidR="004C2155" w:rsidRPr="00107A94" w:rsidRDefault="00107A94" w:rsidP="00242C0F">
      <w:pPr>
        <w:rPr>
          <w:sz w:val="20"/>
          <w:lang w:val="fr-FR"/>
        </w:rPr>
      </w:pPr>
      <w:r w:rsidRPr="00107A94">
        <w:rPr>
          <w:sz w:val="20"/>
          <w:lang w:val="fr-FR"/>
        </w:rPr>
        <w:t>Golf de Vievola</w:t>
      </w:r>
      <w:r w:rsidR="00EA1C7A">
        <w:rPr>
          <w:sz w:val="20"/>
          <w:lang w:val="fr-FR"/>
        </w:rPr>
        <w:t>, TEN02 (BIB 3640)</w:t>
      </w:r>
    </w:p>
    <w:p w14:paraId="6AC31666" w14:textId="77777777" w:rsidR="00107A94" w:rsidRPr="0032190F" w:rsidRDefault="00107A94" w:rsidP="00242C0F">
      <w:pPr>
        <w:rPr>
          <w:lang w:val="fr-FR"/>
        </w:rPr>
      </w:pPr>
    </w:p>
    <w:p w14:paraId="669702D3" w14:textId="3970D5EA" w:rsidR="00BE7B67" w:rsidRPr="0032190F" w:rsidRDefault="009A0EA0" w:rsidP="00107A94">
      <w:pPr>
        <w:jc w:val="both"/>
        <w:rPr>
          <w:lang w:val="fr-FR"/>
        </w:rPr>
      </w:pPr>
      <w:r>
        <w:rPr>
          <w:lang w:val="fr-FR"/>
        </w:rPr>
        <w:t xml:space="preserve">Dans la </w:t>
      </w:r>
      <w:hyperlink r:id="rId10137" w:anchor="Sit_Roya_Haute" w:history="1">
        <w:r w:rsidRPr="009A0EA0">
          <w:rPr>
            <w:rStyle w:val="Hyperlink"/>
            <w:lang w:val="fr-FR"/>
          </w:rPr>
          <w:t>Haute-Roya</w:t>
        </w:r>
      </w:hyperlink>
      <w:r>
        <w:rPr>
          <w:lang w:val="fr-FR"/>
        </w:rPr>
        <w:t xml:space="preserve">, </w:t>
      </w:r>
      <w:r w:rsidR="00F37C4D">
        <w:rPr>
          <w:lang w:val="fr-FR"/>
        </w:rPr>
        <w:t xml:space="preserve">proche du </w:t>
      </w:r>
      <w:hyperlink r:id="rId10138" w:anchor="Sit_Bego" w:history="1">
        <w:r w:rsidR="00F37C4D" w:rsidRPr="00F37C4D">
          <w:rPr>
            <w:rStyle w:val="Hyperlink"/>
            <w:lang w:val="fr-FR"/>
          </w:rPr>
          <w:t>Bego</w:t>
        </w:r>
      </w:hyperlink>
      <w:r w:rsidR="00F37C4D" w:rsidRPr="00F37C4D">
        <w:rPr>
          <w:rStyle w:val="Hyperlink"/>
          <w:color w:val="000000"/>
          <w:u w:val="none"/>
          <w:lang w:val="fr-FR"/>
        </w:rPr>
        <w:t xml:space="preserve">, </w:t>
      </w:r>
      <w:r>
        <w:rPr>
          <w:lang w:val="fr-FR"/>
        </w:rPr>
        <w:t>e</w:t>
      </w:r>
      <w:r w:rsidR="00BE7B67" w:rsidRPr="0032190F">
        <w:rPr>
          <w:lang w:val="fr-FR"/>
        </w:rPr>
        <w:t xml:space="preserve">ntre 950 et </w:t>
      </w:r>
      <w:smartTag w:uri="urn:schemas-microsoft-com:office:smarttags" w:element="metricconverter">
        <w:smartTagPr>
          <w:attr w:name="ProductID" w:val="1100 m"/>
        </w:smartTagPr>
        <w:r w:rsidR="00BE7B67" w:rsidRPr="0032190F">
          <w:rPr>
            <w:lang w:val="fr-FR"/>
          </w:rPr>
          <w:t>1100 m</w:t>
        </w:r>
      </w:smartTag>
      <w:r w:rsidR="00BE7B67" w:rsidRPr="0032190F">
        <w:rPr>
          <w:lang w:val="fr-FR"/>
        </w:rPr>
        <w:t xml:space="preserve"> d’altitude, (6km au sud de la frontière franco-italienne, </w:t>
      </w:r>
      <w:smartTag w:uri="urn:schemas-microsoft-com:office:smarttags" w:element="metricconverter">
        <w:smartTagPr>
          <w:attr w:name="ProductID" w:val="3 km"/>
        </w:smartTagPr>
        <w:r w:rsidR="00BE7B67" w:rsidRPr="0032190F">
          <w:rPr>
            <w:lang w:val="fr-FR"/>
          </w:rPr>
          <w:t>3 km</w:t>
        </w:r>
      </w:smartTag>
      <w:r w:rsidR="00BE7B67" w:rsidRPr="0032190F">
        <w:rPr>
          <w:lang w:val="fr-FR"/>
        </w:rPr>
        <w:t xml:space="preserve"> de Tende)</w:t>
      </w:r>
      <w:r w:rsidR="009A3216" w:rsidRPr="0032190F">
        <w:rPr>
          <w:lang w:val="fr-FR"/>
        </w:rPr>
        <w:t>, fouillé en urgence</w:t>
      </w:r>
      <w:r w:rsidR="00BE7B67" w:rsidRPr="0032190F">
        <w:rPr>
          <w:lang w:val="fr-FR"/>
        </w:rPr>
        <w:t xml:space="preserve"> lors de l’arasement de terrasses pour la construction d’un golf,</w:t>
      </w:r>
      <w:r w:rsidR="009A3216" w:rsidRPr="0032190F">
        <w:rPr>
          <w:lang w:val="fr-FR"/>
        </w:rPr>
        <w:t xml:space="preserve"> témoigne de l’existence (et de la destruction moderne) d’un site </w:t>
      </w:r>
      <w:r w:rsidR="00107A94">
        <w:rPr>
          <w:lang w:val="fr-FR"/>
        </w:rPr>
        <w:t>du BF</w:t>
      </w:r>
      <w:r w:rsidR="009A3216" w:rsidRPr="0032190F">
        <w:rPr>
          <w:lang w:val="fr-FR"/>
        </w:rPr>
        <w:t xml:space="preserve"> (BIB 951 p. 47)</w:t>
      </w:r>
      <w:r w:rsidR="00BE7B67" w:rsidRPr="0032190F">
        <w:rPr>
          <w:lang w:val="fr-FR"/>
        </w:rPr>
        <w:t xml:space="preserve"> </w:t>
      </w:r>
    </w:p>
    <w:p w14:paraId="444BD348" w14:textId="77777777" w:rsidR="00107A94" w:rsidRDefault="00107A94" w:rsidP="00242C0F">
      <w:pPr>
        <w:rPr>
          <w:lang w:val="fr-FR"/>
        </w:rPr>
      </w:pPr>
    </w:p>
    <w:p w14:paraId="1C4C42AF" w14:textId="2BCBD720" w:rsidR="00A86BD3" w:rsidRDefault="00A86BD3" w:rsidP="00A86BD3">
      <w:pPr>
        <w:pStyle w:val="Heading2"/>
      </w:pPr>
      <w:r>
        <w:t>périodes</w:t>
      </w:r>
    </w:p>
    <w:p w14:paraId="5445FB05" w14:textId="77777777" w:rsidR="00A86BD3" w:rsidRDefault="00A86BD3" w:rsidP="00242C0F">
      <w:pPr>
        <w:rPr>
          <w:lang w:val="fr-FR"/>
        </w:rPr>
      </w:pPr>
    </w:p>
    <w:p w14:paraId="0FA8B436" w14:textId="0A5CF308" w:rsidR="00A86BD3" w:rsidRDefault="00A86BD3" w:rsidP="00242C0F">
      <w:pPr>
        <w:rPr>
          <w:lang w:val="fr-FR"/>
        </w:rPr>
      </w:pPr>
      <w:r w:rsidRPr="00A86BD3">
        <w:rPr>
          <w:lang w:val="fr-FR"/>
        </w:rPr>
        <w:t xml:space="preserve">on peut alors envisager une datation dans une période comprise entre la phase récente du </w:t>
      </w:r>
      <w:r>
        <w:rPr>
          <w:lang w:val="fr-FR"/>
        </w:rPr>
        <w:t>BM</w:t>
      </w:r>
      <w:r w:rsidRPr="00A86BD3">
        <w:rPr>
          <w:lang w:val="fr-FR"/>
        </w:rPr>
        <w:t xml:space="preserve"> et les débuts du </w:t>
      </w:r>
      <w:r>
        <w:rPr>
          <w:lang w:val="fr-FR"/>
        </w:rPr>
        <w:t>BF</w:t>
      </w:r>
      <w:r w:rsidRPr="00A86BD3">
        <w:rPr>
          <w:lang w:val="fr-FR"/>
        </w:rPr>
        <w:t xml:space="preserve">, avec une probabilité un peu plus forte pour le </w:t>
      </w:r>
      <w:r>
        <w:rPr>
          <w:lang w:val="fr-FR"/>
        </w:rPr>
        <w:t>BF</w:t>
      </w:r>
      <w:r w:rsidRPr="00A86BD3">
        <w:rPr>
          <w:lang w:val="fr-FR"/>
        </w:rPr>
        <w:t>1, puisqu’à l’exception des prises cylindriques, tous ces éléments trouvent des comparaisons, à cette dernière période, sur le site de Nice-Raymond-Comboul (NIC01)</w:t>
      </w:r>
      <w:r>
        <w:rPr>
          <w:lang w:val="fr-FR"/>
        </w:rPr>
        <w:t xml:space="preserve"> (BIB 3640)</w:t>
      </w:r>
    </w:p>
    <w:p w14:paraId="03FD3840" w14:textId="77777777" w:rsidR="00A86BD3" w:rsidRDefault="00A86BD3" w:rsidP="00242C0F">
      <w:pPr>
        <w:rPr>
          <w:lang w:val="fr-FR"/>
        </w:rPr>
      </w:pPr>
    </w:p>
    <w:p w14:paraId="79E985B9" w14:textId="6601E96A" w:rsidR="00107A94" w:rsidRDefault="00107A94" w:rsidP="00107A94">
      <w:pPr>
        <w:pStyle w:val="Heading2"/>
      </w:pPr>
      <w:r>
        <w:t>locii</w:t>
      </w:r>
    </w:p>
    <w:p w14:paraId="39788C89" w14:textId="77777777" w:rsidR="00107A94" w:rsidRDefault="00107A94" w:rsidP="00107A94">
      <w:pPr>
        <w:rPr>
          <w:lang w:val="fr-FR"/>
        </w:rPr>
      </w:pPr>
    </w:p>
    <w:p w14:paraId="7E10F6D0" w14:textId="6BD99287" w:rsidR="00107A94" w:rsidRPr="00107A94" w:rsidRDefault="00107A94" w:rsidP="00107A94">
      <w:pPr>
        <w:rPr>
          <w:lang w:val="fr-FR"/>
        </w:rPr>
      </w:pPr>
      <w:r w:rsidRPr="0032190F">
        <w:rPr>
          <w:lang w:val="fr-FR"/>
        </w:rPr>
        <w:t xml:space="preserve">4 </w:t>
      </w:r>
      <w:r w:rsidRPr="0032190F">
        <w:rPr>
          <w:i/>
          <w:lang w:val="fr-FR"/>
        </w:rPr>
        <w:t>locii</w:t>
      </w:r>
      <w:r w:rsidRPr="0032190F">
        <w:rPr>
          <w:lang w:val="fr-FR"/>
        </w:rPr>
        <w:t xml:space="preserve"> ont été repérés </w:t>
      </w:r>
    </w:p>
    <w:p w14:paraId="13755CC9" w14:textId="77777777" w:rsidR="00107A94" w:rsidRDefault="00107A94" w:rsidP="00242C0F">
      <w:pPr>
        <w:rPr>
          <w:lang w:val="fr-FR"/>
        </w:rPr>
      </w:pPr>
    </w:p>
    <w:p w14:paraId="7C8D2D36" w14:textId="77777777" w:rsidR="00107A94" w:rsidRDefault="00107A94" w:rsidP="00107A94">
      <w:pPr>
        <w:pStyle w:val="Heading3"/>
      </w:pPr>
      <w:r w:rsidRPr="0032190F">
        <w:t>locus 1 </w:t>
      </w:r>
    </w:p>
    <w:p w14:paraId="2D481A69" w14:textId="77777777" w:rsidR="00107A94" w:rsidRDefault="00107A94" w:rsidP="00107A94">
      <w:pPr>
        <w:rPr>
          <w:lang w:val="fr-FR"/>
        </w:rPr>
      </w:pPr>
    </w:p>
    <w:p w14:paraId="443000AD" w14:textId="4F0C7DEF" w:rsidR="00107A94" w:rsidRPr="0032190F" w:rsidRDefault="00107A94" w:rsidP="00107A94">
      <w:pPr>
        <w:rPr>
          <w:lang w:val="fr-FR"/>
        </w:rPr>
      </w:pPr>
      <w:r w:rsidRPr="0032190F">
        <w:rPr>
          <w:lang w:val="fr-FR"/>
        </w:rPr>
        <w:t xml:space="preserve">(le+ important): ~1500 tessons au pied d’une coupe de 2m de haut. </w:t>
      </w:r>
    </w:p>
    <w:p w14:paraId="0096C9EA" w14:textId="77777777" w:rsidR="00107A94" w:rsidRPr="0032190F" w:rsidRDefault="00107A94" w:rsidP="00107A94">
      <w:pPr>
        <w:rPr>
          <w:lang w:val="fr-FR"/>
        </w:rPr>
      </w:pPr>
    </w:p>
    <w:p w14:paraId="33CCBA0D" w14:textId="7DF165D3" w:rsidR="00107A94" w:rsidRDefault="00107A94" w:rsidP="00107A94">
      <w:pPr>
        <w:jc w:val="both"/>
        <w:rPr>
          <w:lang w:val="fr-FR"/>
        </w:rPr>
      </w:pPr>
      <w:r w:rsidRPr="0032190F">
        <w:rPr>
          <w:lang w:val="fr-FR"/>
        </w:rPr>
        <w:lastRenderedPageBreak/>
        <w:t>On y trouve des profils carénés, l’application de cordons décorés au doigt ou au poinçon, des décorations en cannelure, des pastilles rondes à dépression centrale. Les fonds sont plats et les préhensions observées monternt des mamelons tronconiques, des boutons circulaires et des prises en languette horizontale. Quelques restes fauniques mais aucun objet en métal, en silex n’a été récupéré. L’ensembel évoque les découvertes effectuées en Piémont et pourraient être attribuées à une phase de transition entre le Bronze moyen et le Bronze tardif de la chronologie italienne (BzMoy/BzFin 2a de la chronologie des Alpes-Maritimes) soit entre la fin du 14</w:t>
      </w:r>
      <w:r w:rsidRPr="0032190F">
        <w:rPr>
          <w:vertAlign w:val="superscript"/>
          <w:lang w:val="fr-FR"/>
        </w:rPr>
        <w:t>e</w:t>
      </w:r>
      <w:r w:rsidRPr="0032190F">
        <w:rPr>
          <w:lang w:val="fr-FR"/>
        </w:rPr>
        <w:t xml:space="preserve"> et le début du 13</w:t>
      </w:r>
      <w:r w:rsidRPr="0032190F">
        <w:rPr>
          <w:vertAlign w:val="superscript"/>
          <w:lang w:val="fr-FR"/>
        </w:rPr>
        <w:t>e</w:t>
      </w:r>
      <w:r w:rsidRPr="0032190F">
        <w:rPr>
          <w:lang w:val="fr-FR"/>
        </w:rPr>
        <w:t xml:space="preserve"> siècle.</w:t>
      </w:r>
      <w:r w:rsidRPr="00107A94">
        <w:rPr>
          <w:lang w:val="fr-FR"/>
        </w:rPr>
        <w:t xml:space="preserve"> </w:t>
      </w:r>
      <w:r w:rsidRPr="0032190F">
        <w:rPr>
          <w:lang w:val="fr-FR"/>
        </w:rPr>
        <w:t>(BIB 951 p. 47)</w:t>
      </w:r>
    </w:p>
    <w:p w14:paraId="41F43227" w14:textId="77777777" w:rsidR="00107A94" w:rsidRDefault="00107A94" w:rsidP="00107A94">
      <w:pPr>
        <w:jc w:val="both"/>
        <w:rPr>
          <w:lang w:val="fr-FR"/>
        </w:rPr>
      </w:pPr>
    </w:p>
    <w:p w14:paraId="4D171806" w14:textId="77777777" w:rsidR="00107A94" w:rsidRDefault="00107A94" w:rsidP="00107A94">
      <w:pPr>
        <w:pStyle w:val="Heading3"/>
      </w:pPr>
      <w:r w:rsidRPr="0032190F">
        <w:t>locus 4</w:t>
      </w:r>
    </w:p>
    <w:p w14:paraId="747A7417" w14:textId="77777777" w:rsidR="00107A94" w:rsidRDefault="00107A94" w:rsidP="00107A94">
      <w:pPr>
        <w:rPr>
          <w:lang w:val="fr-FR"/>
        </w:rPr>
      </w:pPr>
    </w:p>
    <w:p w14:paraId="18121B2B" w14:textId="30DC4178" w:rsidR="00107A94" w:rsidRDefault="00107A94" w:rsidP="00107A94">
      <w:pPr>
        <w:rPr>
          <w:lang w:val="fr-FR"/>
        </w:rPr>
      </w:pPr>
      <w:r w:rsidRPr="0032190F">
        <w:rPr>
          <w:lang w:val="fr-FR"/>
        </w:rPr>
        <w:t xml:space="preserve"> ~150 pièces, </w:t>
      </w:r>
      <w:smartTag w:uri="urn:schemas-microsoft-com:office:smarttags" w:element="metricconverter">
        <w:smartTagPr>
          <w:attr w:name="ProductID" w:val="100 m"/>
        </w:smartTagPr>
        <w:r w:rsidRPr="0032190F">
          <w:rPr>
            <w:lang w:val="fr-FR"/>
          </w:rPr>
          <w:t>100 m</w:t>
        </w:r>
      </w:smartTag>
      <w:r w:rsidRPr="0032190F">
        <w:rPr>
          <w:lang w:val="fr-FR"/>
        </w:rPr>
        <w:t xml:space="preserve"> à l’ouest du locus 1 montre des similitudes avec ce dernier.  (BIB 951 p. 47)</w:t>
      </w:r>
    </w:p>
    <w:p w14:paraId="6843F944" w14:textId="77777777" w:rsidR="00107A94" w:rsidRPr="0032190F" w:rsidRDefault="00107A94" w:rsidP="00242C0F">
      <w:pPr>
        <w:rPr>
          <w:lang w:val="fr-FR"/>
        </w:rPr>
      </w:pPr>
    </w:p>
    <w:p w14:paraId="1FF5E5D6" w14:textId="77777777" w:rsidR="008406D1" w:rsidRPr="0032190F" w:rsidRDefault="008406D1" w:rsidP="00242C0F">
      <w:pPr>
        <w:rPr>
          <w:lang w:val="fr-FR"/>
        </w:rPr>
      </w:pPr>
    </w:p>
    <w:p w14:paraId="377F14CA" w14:textId="77777777" w:rsidR="00715DC0" w:rsidRPr="0032190F" w:rsidRDefault="00715DC0" w:rsidP="00426FF9">
      <w:pPr>
        <w:pStyle w:val="Heading1"/>
      </w:pPr>
      <w:bookmarkStart w:id="4134" w:name="Sit_Vieux_Moulin"/>
      <w:r w:rsidRPr="0032190F">
        <w:t>VIEUX MOULIN</w:t>
      </w:r>
    </w:p>
    <w:bookmarkEnd w:id="4134"/>
    <w:p w14:paraId="214D5F41" w14:textId="62D4CF99" w:rsidR="00715DC0" w:rsidRPr="00EA1C7A" w:rsidRDefault="00EA1C7A" w:rsidP="00242C0F">
      <w:pPr>
        <w:rPr>
          <w:sz w:val="20"/>
          <w:lang w:val="fr-FR"/>
        </w:rPr>
      </w:pPr>
      <w:r w:rsidRPr="00EA1C7A">
        <w:rPr>
          <w:sz w:val="20"/>
          <w:lang w:val="fr-FR"/>
        </w:rPr>
        <w:t>Vieux-Moulin de Cianessa</w:t>
      </w:r>
      <w:r>
        <w:rPr>
          <w:sz w:val="20"/>
          <w:lang w:val="fr-FR"/>
        </w:rPr>
        <w:t>, BRI (BIB 3640)</w:t>
      </w:r>
    </w:p>
    <w:p w14:paraId="3B5A0DE9" w14:textId="77777777" w:rsidR="00EA1C7A" w:rsidRPr="0032190F" w:rsidRDefault="00EA1C7A" w:rsidP="00242C0F">
      <w:pPr>
        <w:rPr>
          <w:lang w:val="fr-FR"/>
        </w:rPr>
      </w:pPr>
    </w:p>
    <w:p w14:paraId="304BFA3C" w14:textId="3712DF9B" w:rsidR="009460EA" w:rsidRPr="0032190F" w:rsidRDefault="009A0EA0" w:rsidP="00A86BD3">
      <w:pPr>
        <w:jc w:val="both"/>
        <w:rPr>
          <w:lang w:val="fr-FR"/>
        </w:rPr>
      </w:pPr>
      <w:r>
        <w:rPr>
          <w:lang w:val="fr-FR"/>
        </w:rPr>
        <w:t xml:space="preserve">Dans la </w:t>
      </w:r>
      <w:hyperlink r:id="rId10139" w:anchor="Sit_Roya_Haute" w:history="1">
        <w:r w:rsidRPr="009A0EA0">
          <w:rPr>
            <w:rStyle w:val="Hyperlink"/>
            <w:lang w:val="fr-FR"/>
          </w:rPr>
          <w:t>Haute-Roya</w:t>
        </w:r>
      </w:hyperlink>
      <w:r>
        <w:rPr>
          <w:lang w:val="fr-FR"/>
        </w:rPr>
        <w:t xml:space="preserve">. </w:t>
      </w:r>
      <w:r w:rsidR="00715DC0" w:rsidRPr="0032190F">
        <w:rPr>
          <w:lang w:val="fr-FR"/>
        </w:rPr>
        <w:t xml:space="preserve">Une lame de hache à rebors en </w:t>
      </w:r>
      <w:r>
        <w:rPr>
          <w:lang w:val="fr-FR"/>
        </w:rPr>
        <w:t>b</w:t>
      </w:r>
      <w:r w:rsidR="00715DC0" w:rsidRPr="0032190F">
        <w:rPr>
          <w:lang w:val="fr-FR"/>
        </w:rPr>
        <w:t xml:space="preserve">ronze a été découverte sur le lieu dit du Vieux Moulin (commune de La Brigue, Alpes-Maritimes). Son tranchant est spatulé. Attribuée au </w:t>
      </w:r>
      <w:hyperlink r:id="rId10140" w:anchor="Cul_Bronze_Moyen" w:history="1">
        <w:r w:rsidR="00715DC0" w:rsidRPr="0032190F">
          <w:rPr>
            <w:rStyle w:val="Hyperlink"/>
            <w:lang w:val="fr-FR"/>
          </w:rPr>
          <w:t>B</w:t>
        </w:r>
        <w:r w:rsidR="00CD27DA">
          <w:rPr>
            <w:rStyle w:val="Hyperlink"/>
            <w:lang w:val="fr-FR"/>
          </w:rPr>
          <w:t>M</w:t>
        </w:r>
      </w:hyperlink>
      <w:r w:rsidR="00715DC0" w:rsidRPr="0032190F">
        <w:rPr>
          <w:lang w:val="fr-FR"/>
        </w:rPr>
        <w:t xml:space="preserve"> du groupe de </w:t>
      </w:r>
      <w:hyperlink r:id="rId10141" w:anchor="Cul_Viverone" w:history="1">
        <w:r w:rsidR="00EE7639" w:rsidRPr="0032190F">
          <w:rPr>
            <w:rStyle w:val="Hyperlink"/>
            <w:lang w:val="fr-FR"/>
          </w:rPr>
          <w:t>Viverone</w:t>
        </w:r>
      </w:hyperlink>
      <w:r w:rsidR="003C7F91" w:rsidRPr="0032190F">
        <w:rPr>
          <w:lang w:val="fr-FR"/>
        </w:rPr>
        <w:t xml:space="preserve"> </w:t>
      </w:r>
      <w:r w:rsidR="00715DC0" w:rsidRPr="0032190F">
        <w:rPr>
          <w:lang w:val="fr-FR"/>
        </w:rPr>
        <w:t>(</w:t>
      </w:r>
      <w:r w:rsidR="00BB45F0" w:rsidRPr="0032190F">
        <w:rPr>
          <w:lang w:val="fr-FR"/>
        </w:rPr>
        <w:t>Machu et al. 2003</w:t>
      </w:r>
      <w:r w:rsidR="00715DC0" w:rsidRPr="0032190F">
        <w:rPr>
          <w:lang w:val="fr-FR"/>
        </w:rPr>
        <w:t xml:space="preserve"> p. 83)</w:t>
      </w:r>
      <w:r w:rsidR="00BB45F0" w:rsidRPr="0032190F">
        <w:rPr>
          <w:lang w:val="fr-FR"/>
        </w:rPr>
        <w:t>.</w:t>
      </w:r>
      <w:r w:rsidR="00A86BD3">
        <w:rPr>
          <w:lang w:val="fr-FR"/>
        </w:rPr>
        <w:t xml:space="preserve"> H</w:t>
      </w:r>
      <w:r w:rsidR="00A86BD3" w:rsidRPr="00A86BD3">
        <w:rPr>
          <w:lang w:val="fr-FR"/>
        </w:rPr>
        <w:t xml:space="preserve">ache à longs rebords parallèles, tranchant évasé en arc-de-cercle et sommet rectiligne échancré (pl. 32) a été rattachée au type de Viverone du plein </w:t>
      </w:r>
      <w:r w:rsidR="00A86BD3">
        <w:rPr>
          <w:lang w:val="fr-FR"/>
        </w:rPr>
        <w:t>BM</w:t>
      </w:r>
      <w:r w:rsidR="00A86BD3" w:rsidRPr="00A86BD3">
        <w:rPr>
          <w:lang w:val="fr-FR"/>
        </w:rPr>
        <w:t xml:space="preserve"> (Machu et al. 2004). Toutefois, sa morphologie tend plutôt à la rapprocher de types de la fin du </w:t>
      </w:r>
      <w:r w:rsidR="00A86BD3">
        <w:rPr>
          <w:lang w:val="fr-FR"/>
        </w:rPr>
        <w:t>BA</w:t>
      </w:r>
      <w:r w:rsidR="00A86BD3" w:rsidRPr="00A86BD3">
        <w:rPr>
          <w:lang w:val="fr-FR"/>
        </w:rPr>
        <w:t xml:space="preserve"> ou du début du </w:t>
      </w:r>
      <w:r w:rsidR="00A86BD3">
        <w:rPr>
          <w:lang w:val="fr-FR"/>
        </w:rPr>
        <w:t>BM</w:t>
      </w:r>
      <w:r w:rsidR="00A86BD3" w:rsidRPr="00A86BD3">
        <w:rPr>
          <w:lang w:val="fr-FR"/>
        </w:rPr>
        <w:t>, avec une bonne comparaison dans le dépôt de Puglianella, en Toscane</w:t>
      </w:r>
      <w:r w:rsidR="00A86BD3">
        <w:rPr>
          <w:lang w:val="fr-FR"/>
        </w:rPr>
        <w:t xml:space="preserve"> (BIB 3640)</w:t>
      </w:r>
    </w:p>
    <w:p w14:paraId="6DCB9D6C" w14:textId="77777777" w:rsidR="00D9118C" w:rsidRPr="0032190F" w:rsidRDefault="00D9118C" w:rsidP="00242C0F">
      <w:pPr>
        <w:rPr>
          <w:lang w:val="fr-FR"/>
        </w:rPr>
      </w:pPr>
    </w:p>
    <w:p w14:paraId="376318F8" w14:textId="77777777" w:rsidR="00D9118C" w:rsidRPr="0032190F" w:rsidRDefault="00D9118C" w:rsidP="00426FF9">
      <w:pPr>
        <w:pStyle w:val="Heading1"/>
      </w:pPr>
      <w:bookmarkStart w:id="4135" w:name="Sit_Burcina_Biella"/>
      <w:r w:rsidRPr="0032190F">
        <w:t>BURCINA DE BIELLA</w:t>
      </w:r>
    </w:p>
    <w:bookmarkEnd w:id="4135"/>
    <w:p w14:paraId="6FC1A8C0" w14:textId="77777777" w:rsidR="00D9118C" w:rsidRPr="0032190F" w:rsidRDefault="00D9118C" w:rsidP="00242C0F">
      <w:pPr>
        <w:rPr>
          <w:lang w:val="fr-FR"/>
        </w:rPr>
      </w:pPr>
    </w:p>
    <w:p w14:paraId="7373B29A" w14:textId="04DBE3DA" w:rsidR="00D9118C" w:rsidRPr="0032190F" w:rsidRDefault="00D9118C" w:rsidP="00D9118C">
      <w:pPr>
        <w:jc w:val="both"/>
        <w:rPr>
          <w:lang w:val="fr-FR"/>
        </w:rPr>
      </w:pPr>
      <w:r w:rsidRPr="0032190F">
        <w:rPr>
          <w:lang w:val="fr-FR"/>
        </w:rPr>
        <w:t xml:space="preserve">La Burcina de Biella est un habitat de hauteur du Piémont nord-occidental occupé de la période de </w:t>
      </w:r>
      <w:hyperlink r:id="rId10142" w:anchor="Cul_Canegrate" w:history="1">
        <w:r w:rsidR="00FC7C61" w:rsidRPr="0032190F">
          <w:rPr>
            <w:rStyle w:val="Hyperlink"/>
            <w:lang w:val="fr-FR"/>
          </w:rPr>
          <w:t>Canegrate</w:t>
        </w:r>
      </w:hyperlink>
      <w:r w:rsidRPr="0032190F">
        <w:rPr>
          <w:lang w:val="fr-FR"/>
        </w:rPr>
        <w:t xml:space="preserve">(Bronze Récent, XIIIe av. J.-C.) jusqu’à la 2e moitié du Ve siècle av. J.-C. : pour le Bronze Final ont été exhumés des vases à épaulement du HaB1 et de la céramique </w:t>
      </w:r>
      <w:hyperlink r:id="rId10143" w:anchor="Cul_Protogolasecca" w:history="1">
        <w:r w:rsidRPr="0032190F">
          <w:rPr>
            <w:rStyle w:val="Hyperlink"/>
            <w:lang w:val="fr-FR"/>
          </w:rPr>
          <w:t>Protogolasecca</w:t>
        </w:r>
      </w:hyperlink>
      <w:r w:rsidRPr="0032190F">
        <w:rPr>
          <w:lang w:val="fr-FR"/>
        </w:rPr>
        <w:t xml:space="preserve">. (BIB 2127 p. 242) </w:t>
      </w:r>
    </w:p>
    <w:p w14:paraId="3897AAAB" w14:textId="77777777" w:rsidR="00D9118C" w:rsidRPr="0032190F" w:rsidRDefault="00D9118C" w:rsidP="00D9118C">
      <w:pPr>
        <w:jc w:val="both"/>
        <w:rPr>
          <w:lang w:val="fr-FR"/>
        </w:rPr>
      </w:pPr>
    </w:p>
    <w:p w14:paraId="2D7B2B2D" w14:textId="77777777" w:rsidR="00D9118C" w:rsidRPr="0032190F" w:rsidRDefault="00D9118C" w:rsidP="009A0EA0">
      <w:pPr>
        <w:pStyle w:val="Heading1"/>
      </w:pPr>
      <w:r w:rsidRPr="0032190F">
        <w:t>PARAJ ÀUTA</w:t>
      </w:r>
    </w:p>
    <w:p w14:paraId="69343B01" w14:textId="77777777" w:rsidR="00D9118C" w:rsidRPr="0032190F" w:rsidRDefault="00D9118C" w:rsidP="00D9118C">
      <w:pPr>
        <w:jc w:val="both"/>
        <w:rPr>
          <w:szCs w:val="20"/>
          <w:lang w:val="fr-FR" w:eastAsia="en-GB"/>
        </w:rPr>
      </w:pPr>
    </w:p>
    <w:p w14:paraId="13C89784" w14:textId="77777777" w:rsidR="00D9118C" w:rsidRPr="0032190F" w:rsidRDefault="00D9118C" w:rsidP="00D9118C">
      <w:pPr>
        <w:jc w:val="both"/>
        <w:rPr>
          <w:lang w:val="fr-FR"/>
        </w:rPr>
      </w:pPr>
      <w:r w:rsidRPr="0032190F">
        <w:rPr>
          <w:lang w:val="fr-FR"/>
        </w:rPr>
        <w:t xml:space="preserve">La Paraj Àuta de Pavone Canavese est un habitat de hauteur du Piémont nord-occidental, située sur une colline qui contrôle la Doire Baltée et les routes se dirigeant vers le Grand et le Petit Saint-Bernard, près d’Ivrée. Le site est habité du Bronze Final jusqu’à la conquête romaine (2e moitié du IIe siècle av. J.-C.) avec une probable interruption au IVe siècle av. J.-C (BIB 2127 p. 242) </w:t>
      </w:r>
    </w:p>
    <w:p w14:paraId="116969FD" w14:textId="77777777" w:rsidR="00D9118C" w:rsidRPr="0032190F" w:rsidRDefault="00D9118C" w:rsidP="00D9118C">
      <w:pPr>
        <w:jc w:val="both"/>
        <w:rPr>
          <w:lang w:val="fr-FR"/>
        </w:rPr>
      </w:pPr>
    </w:p>
    <w:p w14:paraId="1413C9E2" w14:textId="77777777" w:rsidR="00D9118C" w:rsidRPr="0032190F" w:rsidRDefault="00D9118C" w:rsidP="009A0EA0">
      <w:pPr>
        <w:pStyle w:val="Heading1"/>
      </w:pPr>
      <w:r w:rsidRPr="0032190F">
        <w:t>VERRUA SAVOIA</w:t>
      </w:r>
    </w:p>
    <w:p w14:paraId="563494B4" w14:textId="77777777" w:rsidR="00D9118C" w:rsidRPr="0032190F" w:rsidRDefault="00D9118C" w:rsidP="00D9118C">
      <w:pPr>
        <w:jc w:val="both"/>
        <w:rPr>
          <w:lang w:val="fr-FR"/>
        </w:rPr>
      </w:pPr>
    </w:p>
    <w:p w14:paraId="3A39A0AC" w14:textId="77777777" w:rsidR="00D9118C" w:rsidRPr="0032190F" w:rsidRDefault="00D9118C" w:rsidP="00D9118C">
      <w:pPr>
        <w:jc w:val="both"/>
        <w:rPr>
          <w:lang w:val="fr-FR"/>
        </w:rPr>
      </w:pPr>
      <w:r w:rsidRPr="0032190F">
        <w:rPr>
          <w:lang w:val="fr-FR"/>
        </w:rPr>
        <w:t>Verrua Savoia est un habitat de hauteur du Piémont nord-occidental situé sur une colline qui contrôle la confluence du Pô et de la Doire Baltée : les trouvailles sont datées entre le XIVe et le</w:t>
      </w:r>
    </w:p>
    <w:p w14:paraId="4FD5B3CF" w14:textId="77777777" w:rsidR="00D9118C" w:rsidRPr="0032190F" w:rsidRDefault="00D9118C" w:rsidP="00D9118C">
      <w:pPr>
        <w:jc w:val="both"/>
        <w:rPr>
          <w:lang w:val="fr-FR"/>
        </w:rPr>
      </w:pPr>
      <w:r w:rsidRPr="0032190F">
        <w:rPr>
          <w:lang w:val="fr-FR"/>
        </w:rPr>
        <w:t>IIe siècle av. J.-C. (BIB 2127 p. 242).</w:t>
      </w:r>
    </w:p>
    <w:p w14:paraId="545FF76C" w14:textId="77777777" w:rsidR="00D9118C" w:rsidRPr="0032190F" w:rsidRDefault="00D9118C" w:rsidP="00D9118C">
      <w:pPr>
        <w:jc w:val="both"/>
        <w:rPr>
          <w:lang w:val="fr-FR"/>
        </w:rPr>
      </w:pPr>
    </w:p>
    <w:p w14:paraId="00A3C14E" w14:textId="77777777" w:rsidR="00D9118C" w:rsidRPr="0032190F" w:rsidRDefault="00D9118C" w:rsidP="009A0EA0">
      <w:pPr>
        <w:pStyle w:val="Heading1"/>
      </w:pPr>
      <w:r w:rsidRPr="0032190F">
        <w:t>CASTELVECCHIO DE TESTONA</w:t>
      </w:r>
    </w:p>
    <w:p w14:paraId="253B835C" w14:textId="77777777" w:rsidR="00D9118C" w:rsidRPr="0032190F" w:rsidRDefault="00D9118C" w:rsidP="00D9118C">
      <w:pPr>
        <w:jc w:val="both"/>
        <w:rPr>
          <w:lang w:val="fr-FR"/>
        </w:rPr>
      </w:pPr>
    </w:p>
    <w:p w14:paraId="772B38D6" w14:textId="77777777" w:rsidR="000F3DD7" w:rsidRPr="0032190F" w:rsidRDefault="000F3DD7" w:rsidP="000F3DD7">
      <w:pPr>
        <w:jc w:val="both"/>
        <w:rPr>
          <w:lang w:val="fr-FR"/>
        </w:rPr>
      </w:pPr>
      <w:r w:rsidRPr="0032190F">
        <w:rPr>
          <w:lang w:val="fr-FR"/>
        </w:rPr>
        <w:lastRenderedPageBreak/>
        <w:t xml:space="preserve">Castelvecchio de Testona est un habitat de hauteur du Piémont nord-occidental situé à l’extrémité méridionale des collines à l’est de Turin, entre les gués du Pô et la plaine fertile : le site est fréquenté du XIVe au IIe siècle av. J.-C. (BIB 2127 p. 242) </w:t>
      </w:r>
    </w:p>
    <w:p w14:paraId="50305BF8" w14:textId="77777777" w:rsidR="00D9118C" w:rsidRPr="0032190F" w:rsidRDefault="00D9118C" w:rsidP="00242C0F">
      <w:pPr>
        <w:rPr>
          <w:lang w:val="fr-FR"/>
        </w:rPr>
      </w:pPr>
    </w:p>
    <w:p w14:paraId="6A4522D1" w14:textId="77777777" w:rsidR="00D9118C" w:rsidRPr="0032190F" w:rsidRDefault="00D9118C" w:rsidP="00426FF9">
      <w:pPr>
        <w:pStyle w:val="Heading1"/>
      </w:pPr>
      <w:bookmarkStart w:id="4136" w:name="Sit_Pont_Canavese"/>
      <w:r w:rsidRPr="0032190F">
        <w:t>PONT CANAVESE</w:t>
      </w:r>
      <w:r w:rsidR="00FC7C61" w:rsidRPr="0032190F">
        <w:t xml:space="preserve"> (SANTA MARIA DE)</w:t>
      </w:r>
    </w:p>
    <w:bookmarkEnd w:id="4136"/>
    <w:p w14:paraId="79559113" w14:textId="77777777" w:rsidR="00D9118C" w:rsidRPr="0032190F" w:rsidRDefault="00D9118C" w:rsidP="00242C0F">
      <w:pPr>
        <w:rPr>
          <w:lang w:val="fr-FR"/>
        </w:rPr>
      </w:pPr>
    </w:p>
    <w:p w14:paraId="62AB8E58" w14:textId="21572F90" w:rsidR="00D07E42" w:rsidRPr="0032190F" w:rsidRDefault="00D9118C" w:rsidP="00D9118C">
      <w:pPr>
        <w:jc w:val="both"/>
        <w:rPr>
          <w:lang w:val="fr-FR"/>
        </w:rPr>
      </w:pPr>
      <w:r w:rsidRPr="0032190F">
        <w:rPr>
          <w:lang w:val="fr-FR"/>
        </w:rPr>
        <w:t>Habita</w:t>
      </w:r>
      <w:r w:rsidR="00FC7C61" w:rsidRPr="0032190F">
        <w:rPr>
          <w:lang w:val="fr-FR"/>
        </w:rPr>
        <w:t>t</w:t>
      </w:r>
      <w:r w:rsidRPr="0032190F">
        <w:rPr>
          <w:lang w:val="fr-FR"/>
        </w:rPr>
        <w:t xml:space="preserve"> de hauteur </w:t>
      </w:r>
      <w:r w:rsidR="00FC7C61" w:rsidRPr="0032190F">
        <w:rPr>
          <w:lang w:val="fr-FR"/>
        </w:rPr>
        <w:t xml:space="preserve">(BIB 22000, BIB 2127) </w:t>
      </w:r>
      <w:r w:rsidRPr="0032190F">
        <w:rPr>
          <w:lang w:val="fr-FR"/>
        </w:rPr>
        <w:t xml:space="preserve">daté de la 1re moitié du </w:t>
      </w:r>
      <w:r w:rsidR="00A473CC" w:rsidRPr="0032190F">
        <w:rPr>
          <w:lang w:val="fr-FR"/>
        </w:rPr>
        <w:t>10</w:t>
      </w:r>
      <w:r w:rsidR="00A473CC" w:rsidRPr="0032190F">
        <w:rPr>
          <w:vertAlign w:val="superscript"/>
          <w:lang w:val="fr-FR"/>
        </w:rPr>
        <w:t>e</w:t>
      </w:r>
      <w:r w:rsidRPr="0032190F">
        <w:rPr>
          <w:lang w:val="fr-FR"/>
        </w:rPr>
        <w:t xml:space="preserve">siècle av. J.-C. (HaB1 classique, PG. IIIa). La colline contrôle le Val de l’Orco et le Val Soana, riches en gisements de cuivre, ainsi que la route qui conduit au col de la Galisia, à 3 002 m d’altitude, reliant le Piémont à la vallée de l’Isère et qui constitue une alternative au Petit Saint- Bernard durant une période chaude. La céramique, découverte dans une cabane fouillée entièrement et sur les pentes de la colline, présente des vases qui sont attribuables au R.S.F.O., plus précisément au groupe de la Suisse occidentale et du Jura, avec des nombreux éléments du </w:t>
      </w:r>
      <w:hyperlink r:id="rId10144" w:anchor="Cul_Protogolasecca" w:history="1">
        <w:r w:rsidRPr="0032190F">
          <w:rPr>
            <w:rStyle w:val="Hyperlink"/>
            <w:lang w:val="fr-FR"/>
          </w:rPr>
          <w:t>Protogolasecca</w:t>
        </w:r>
      </w:hyperlink>
      <w:r w:rsidRPr="0032190F">
        <w:rPr>
          <w:lang w:val="fr-FR"/>
        </w:rPr>
        <w:t xml:space="preserve"> : bols à décor de grecques, écuelles à profil segmenté, gobelets à épaulement cannelé, biconiques et écuelles carénées décorées de triangles incisés ou à la </w:t>
      </w:r>
      <w:r w:rsidRPr="0032190F">
        <w:rPr>
          <w:i/>
          <w:lang w:val="fr-FR"/>
        </w:rPr>
        <w:t>falsa cordicella</w:t>
      </w:r>
      <w:r w:rsidRPr="0032190F">
        <w:rPr>
          <w:lang w:val="fr-FR"/>
        </w:rPr>
        <w:t xml:space="preserve"> (impressions faites par une tige de bronze torsadée) (fig. 5). Ce site est très important, parce qu’il permet de synchroniser les chronologies céramiques nord-alpines et d’Italie septentrionale (BIB 2127 p. 241) </w:t>
      </w:r>
    </w:p>
    <w:p w14:paraId="6A80BD54" w14:textId="13A2477A" w:rsidR="00EE7639" w:rsidRPr="0032190F" w:rsidRDefault="00EE7639" w:rsidP="00D9118C">
      <w:pPr>
        <w:jc w:val="both"/>
        <w:rPr>
          <w:lang w:val="fr-FR"/>
        </w:rPr>
      </w:pPr>
      <w:r w:rsidRPr="0032190F">
        <w:rPr>
          <w:lang w:val="fr-FR"/>
        </w:rPr>
        <w:br/>
        <w:t xml:space="preserve">Situé à 6 km de </w:t>
      </w:r>
      <w:hyperlink r:id="rId10145" w:anchor="Sit_Belmonte_Valperga" w:history="1">
        <w:r w:rsidRPr="0032190F">
          <w:rPr>
            <w:rStyle w:val="Hyperlink"/>
            <w:lang w:val="fr-FR"/>
          </w:rPr>
          <w:t>Belmonte Valperga</w:t>
        </w:r>
      </w:hyperlink>
    </w:p>
    <w:p w14:paraId="67EC26EA" w14:textId="33A3D661" w:rsidR="00FC7C61" w:rsidRPr="0032190F" w:rsidRDefault="00FC7C61" w:rsidP="00D9118C">
      <w:pPr>
        <w:jc w:val="both"/>
        <w:rPr>
          <w:lang w:val="fr-FR"/>
        </w:rPr>
      </w:pPr>
      <w:r w:rsidRPr="0032190F">
        <w:rPr>
          <w:lang w:val="fr-FR"/>
        </w:rPr>
        <w:br/>
        <w:t xml:space="preserve">A donné son nom au </w:t>
      </w:r>
      <w:hyperlink r:id="rId10146" w:anchor="Cul_Pont_Valperga" w:history="1">
        <w:r w:rsidRPr="0032190F">
          <w:rPr>
            <w:rStyle w:val="Hyperlink"/>
            <w:lang w:val="fr-FR"/>
          </w:rPr>
          <w:t>groupe Pont-Valperga</w:t>
        </w:r>
      </w:hyperlink>
      <w:r w:rsidRPr="0032190F">
        <w:rPr>
          <w:lang w:val="fr-FR"/>
        </w:rPr>
        <w:t xml:space="preserve"> (SS BIB)</w:t>
      </w:r>
    </w:p>
    <w:p w14:paraId="699DD252" w14:textId="77777777" w:rsidR="00A473CC" w:rsidRPr="0032190F" w:rsidRDefault="00A473CC" w:rsidP="00D9118C">
      <w:pPr>
        <w:jc w:val="both"/>
        <w:rPr>
          <w:lang w:val="fr-FR"/>
        </w:rPr>
      </w:pPr>
    </w:p>
    <w:p w14:paraId="669A8288" w14:textId="77777777" w:rsidR="00A473CC" w:rsidRPr="0032190F" w:rsidRDefault="00A473CC" w:rsidP="00426FF9">
      <w:pPr>
        <w:pStyle w:val="Heading1"/>
      </w:pPr>
      <w:bookmarkStart w:id="4137" w:name="Sit_Planches"/>
      <w:r w:rsidRPr="0032190F">
        <w:t>PLANCHES</w:t>
      </w:r>
      <w:r w:rsidR="00DD02A0" w:rsidRPr="0032190F">
        <w:t xml:space="preserve"> (GROTTE DES)</w:t>
      </w:r>
    </w:p>
    <w:bookmarkEnd w:id="4137"/>
    <w:p w14:paraId="508E8714" w14:textId="77777777" w:rsidR="00A473CC" w:rsidRPr="0032190F" w:rsidRDefault="00A473CC" w:rsidP="00D9118C">
      <w:pPr>
        <w:jc w:val="both"/>
        <w:rPr>
          <w:lang w:val="fr-FR"/>
        </w:rPr>
      </w:pPr>
    </w:p>
    <w:p w14:paraId="06E0E4C8" w14:textId="77777777" w:rsidR="00A473CC" w:rsidRPr="0032190F" w:rsidRDefault="00A473CC" w:rsidP="00A473CC">
      <w:pPr>
        <w:jc w:val="both"/>
        <w:rPr>
          <w:lang w:val="fr-FR"/>
        </w:rPr>
      </w:pPr>
      <w:r w:rsidRPr="0032190F">
        <w:rPr>
          <w:lang w:val="fr-FR"/>
        </w:rPr>
        <w:t>Des poteries parfaitement comparables quant à la forme, aux dimensions, aux techniques, voire aux instruments·de décor, ont par exemple été trouvées en étroite association spatiale dans l'habitat du Bronze final de la grotte jurassienne des Planches (Pétrequin et al., 1985) (BIB 2148 p. 477)</w:t>
      </w:r>
    </w:p>
    <w:p w14:paraId="7CB59050" w14:textId="77777777" w:rsidR="00DD02A0" w:rsidRPr="0032190F" w:rsidRDefault="00DD02A0" w:rsidP="00A473CC">
      <w:pPr>
        <w:jc w:val="both"/>
        <w:rPr>
          <w:lang w:val="fr-FR"/>
        </w:rPr>
      </w:pPr>
      <w:r w:rsidRPr="0032190F">
        <w:rPr>
          <w:lang w:val="fr-FR"/>
        </w:rPr>
        <w:t>Pétrequin est parvenu à mettre en évidence une partition spatiale des séries céramiques qui montre des productions/usages familiaux (T. Lachenal com. pers.)</w:t>
      </w:r>
    </w:p>
    <w:p w14:paraId="5C6E4E16" w14:textId="77777777" w:rsidR="00DD02A0" w:rsidRPr="0032190F" w:rsidRDefault="00DD02A0" w:rsidP="00A473CC">
      <w:pPr>
        <w:jc w:val="both"/>
        <w:rPr>
          <w:lang w:val="fr-FR"/>
        </w:rPr>
      </w:pPr>
    </w:p>
    <w:p w14:paraId="0EB69A1B" w14:textId="59BD601B" w:rsidR="00DD02A0" w:rsidRPr="0032190F" w:rsidRDefault="00DD02A0" w:rsidP="00A473CC">
      <w:pPr>
        <w:jc w:val="both"/>
        <w:rPr>
          <w:lang w:val="fr-FR"/>
        </w:rPr>
      </w:pPr>
      <w:r w:rsidRPr="0032190F">
        <w:rPr>
          <w:lang w:val="fr-FR"/>
        </w:rPr>
        <w:t xml:space="preserve">cf. cabane 1 de </w:t>
      </w:r>
      <w:hyperlink r:id="rId10147" w:anchor="Sit_Boussargues" w:history="1">
        <w:r w:rsidRPr="0032190F">
          <w:rPr>
            <w:rStyle w:val="Hyperlink"/>
            <w:lang w:val="fr-FR"/>
          </w:rPr>
          <w:t>Boussargues</w:t>
        </w:r>
      </w:hyperlink>
    </w:p>
    <w:p w14:paraId="0E42B7CE" w14:textId="77777777" w:rsidR="00D9118C" w:rsidRPr="0032190F" w:rsidRDefault="00D9118C" w:rsidP="00D9118C">
      <w:pPr>
        <w:jc w:val="both"/>
        <w:rPr>
          <w:lang w:val="fr-FR"/>
        </w:rPr>
      </w:pPr>
    </w:p>
    <w:p w14:paraId="309223F1" w14:textId="77777777" w:rsidR="00D9118C" w:rsidRPr="0032190F" w:rsidRDefault="00D9118C" w:rsidP="00426FF9">
      <w:pPr>
        <w:pStyle w:val="Heading1"/>
      </w:pPr>
      <w:bookmarkStart w:id="4138" w:name="Sit_Belmonte_Valperga"/>
      <w:r w:rsidRPr="0032190F">
        <w:t>BELMONTE DE VALPERGA</w:t>
      </w:r>
    </w:p>
    <w:bookmarkEnd w:id="4138"/>
    <w:p w14:paraId="7179A0AD" w14:textId="77777777" w:rsidR="00D9118C" w:rsidRPr="0032190F" w:rsidRDefault="00D9118C" w:rsidP="00D9118C">
      <w:pPr>
        <w:jc w:val="both"/>
        <w:rPr>
          <w:lang w:val="fr-FR"/>
        </w:rPr>
      </w:pPr>
    </w:p>
    <w:p w14:paraId="6215FBAA" w14:textId="2BA804FA" w:rsidR="00D9118C" w:rsidRPr="0032190F" w:rsidRDefault="00D9118C" w:rsidP="00D9118C">
      <w:pPr>
        <w:jc w:val="both"/>
        <w:rPr>
          <w:lang w:val="fr-FR"/>
        </w:rPr>
      </w:pPr>
      <w:r w:rsidRPr="0032190F">
        <w:rPr>
          <w:lang w:val="fr-FR"/>
        </w:rPr>
        <w:t xml:space="preserve">Situé à 6 km de </w:t>
      </w:r>
      <w:hyperlink r:id="rId10148" w:anchor="Sit_Pont_Canavese" w:history="1">
        <w:r w:rsidRPr="0032190F">
          <w:rPr>
            <w:rStyle w:val="Hyperlink"/>
            <w:lang w:val="fr-FR"/>
          </w:rPr>
          <w:t>Santa Maria de Pont</w:t>
        </w:r>
      </w:hyperlink>
      <w:r w:rsidRPr="0032190F">
        <w:rPr>
          <w:lang w:val="fr-FR"/>
        </w:rPr>
        <w:t xml:space="preserve">. Une longue colline domine l’embouchure des vallées et le territoire au nord de Turin, son sommet atteint 735 m, et s’élève de plus que 350 m au-dessus de la plaine. Sur les pentes orientales, vers la rivière Orco, s’étend la nécropole de </w:t>
      </w:r>
      <w:hyperlink r:id="rId10149" w:anchor="Sit_Santa_Apollonia" w:history="1">
        <w:r w:rsidRPr="0032190F">
          <w:rPr>
            <w:rStyle w:val="Hyperlink"/>
            <w:lang w:val="fr-FR"/>
          </w:rPr>
          <w:t>Santa Apollonia</w:t>
        </w:r>
      </w:hyperlink>
      <w:r w:rsidRPr="0032190F">
        <w:rPr>
          <w:lang w:val="fr-FR"/>
        </w:rPr>
        <w:t xml:space="preserve"> (fig. 12, n. 7). Toutes les sépultures sont à incinération selon le rite typique du </w:t>
      </w:r>
      <w:hyperlink r:id="rId10150" w:anchor="Cul_Protogolasecca" w:history="1">
        <w:r w:rsidRPr="0032190F">
          <w:rPr>
            <w:rStyle w:val="Hyperlink"/>
            <w:lang w:val="fr-FR"/>
          </w:rPr>
          <w:t>Protogolasecca</w:t>
        </w:r>
      </w:hyperlink>
      <w:r w:rsidRPr="0032190F">
        <w:rPr>
          <w:lang w:val="fr-FR"/>
        </w:rPr>
        <w:t xml:space="preserve"> : les restes humains sont recueillis dans une urne biconique, avec une écuelle comme couvercle, déposée dans un coffre de blocs de pierre. Parfois au-dessus de la tombe il y avait un petit tumulus. Le mobilier est très pauvre : une boucle d’oreille en tôle, une fibule ou une épingle. Il s’agit de rites différents de ceux de la Suisse occidentale à la même période, où les restes osseux incinérés ne sont pas déposés en urne et où les très riches mobiliers sont composés de nombreux vases (Moinat, David-Elbiali 2003). Les fouilles de l’habitat de hauteur de Belmonte ont été conduites entre les années ‘60 et les années ‘80. Hormis deux sondages, presque toutes les trouvailles proviennent d’anciennes fouilles sans stratigraphie documentée ou de contextes endommagés par l’érosion de pente ou encore du castrum lombard du VIe- VIIe siècles après J.-C. et de l’église médiévale bâtis sur la colline. Les tessons céramiques les plus anciens remontent au XIIIe siècle av. J.-C., et sont attribuables au groupe alpin du faciès de </w:t>
      </w:r>
      <w:hyperlink r:id="rId10151" w:anchor="Cul_Canegrate" w:history="1">
        <w:r w:rsidRPr="0032190F">
          <w:rPr>
            <w:rStyle w:val="Hyperlink"/>
            <w:lang w:val="fr-FR"/>
          </w:rPr>
          <w:t>Canegrate</w:t>
        </w:r>
      </w:hyperlink>
      <w:r w:rsidRPr="0032190F">
        <w:rPr>
          <w:lang w:val="fr-FR"/>
        </w:rPr>
        <w:t xml:space="preserve">, les niveaux des Xe et IXe siècles av. J.-C. </w:t>
      </w:r>
      <w:r w:rsidRPr="0032190F">
        <w:rPr>
          <w:lang w:val="fr-FR"/>
        </w:rPr>
        <w:lastRenderedPageBreak/>
        <w:t xml:space="preserve">constituent également une phase très riche, tout comme les niveaux des VIe et Ve siècles av. J.-C. L’occupation ne connaît pas d’interruption. Au Xe siècle av. J.-C. la céramique est la même qu’à </w:t>
      </w:r>
      <w:hyperlink r:id="rId10152" w:anchor="Sit_Pont_Canavese" w:history="1">
        <w:r w:rsidR="00EE7639" w:rsidRPr="0032190F">
          <w:rPr>
            <w:rStyle w:val="Hyperlink"/>
            <w:lang w:val="fr-FR"/>
          </w:rPr>
          <w:t>Santa Maria de Pont</w:t>
        </w:r>
      </w:hyperlink>
      <w:r w:rsidRPr="0032190F">
        <w:rPr>
          <w:lang w:val="fr-FR"/>
        </w:rPr>
        <w:t xml:space="preserve">. Les prospections conduites dans les environs par des bénévoles ont permis la découverte de plusieurs sites, identifiés pour la plupart par quelques tessons de céramique (BIB 2127 p. 241) </w:t>
      </w:r>
    </w:p>
    <w:p w14:paraId="00649B7A" w14:textId="77777777" w:rsidR="00EE7639" w:rsidRPr="0032190F" w:rsidRDefault="00EE7639" w:rsidP="00D9118C">
      <w:pPr>
        <w:jc w:val="both"/>
        <w:rPr>
          <w:lang w:val="fr-FR"/>
        </w:rPr>
      </w:pPr>
    </w:p>
    <w:p w14:paraId="2EAD4E52" w14:textId="77777777" w:rsidR="00EE7639" w:rsidRPr="0032190F" w:rsidRDefault="00EE7639" w:rsidP="00426FF9">
      <w:pPr>
        <w:pStyle w:val="Heading1"/>
      </w:pPr>
      <w:bookmarkStart w:id="4139" w:name="Sit_Santa_Apollonia"/>
      <w:r w:rsidRPr="0032190F">
        <w:t>SANTA APOLLONIA</w:t>
      </w:r>
    </w:p>
    <w:bookmarkEnd w:id="4139"/>
    <w:p w14:paraId="49A25FB4" w14:textId="77777777" w:rsidR="00D9118C" w:rsidRPr="0032190F" w:rsidRDefault="00D9118C" w:rsidP="00242C0F">
      <w:pPr>
        <w:rPr>
          <w:lang w:val="fr-FR"/>
        </w:rPr>
      </w:pPr>
    </w:p>
    <w:p w14:paraId="753E624A" w14:textId="77777777" w:rsidR="00EE7639" w:rsidRPr="0032190F" w:rsidRDefault="00EE7639" w:rsidP="00242C0F">
      <w:pPr>
        <w:rPr>
          <w:lang w:val="fr-FR"/>
        </w:rPr>
      </w:pPr>
      <w:r w:rsidRPr="0032190F">
        <w:rPr>
          <w:lang w:val="fr-FR"/>
        </w:rPr>
        <w:t>Nécropole</w:t>
      </w:r>
    </w:p>
    <w:p w14:paraId="754DB248" w14:textId="77777777" w:rsidR="00EE7639" w:rsidRPr="0032190F" w:rsidRDefault="00EE7639" w:rsidP="00242C0F">
      <w:pPr>
        <w:rPr>
          <w:lang w:val="fr-FR"/>
        </w:rPr>
      </w:pPr>
    </w:p>
    <w:p w14:paraId="40BD68AC" w14:textId="77777777" w:rsidR="00D07E42" w:rsidRPr="0032190F" w:rsidRDefault="00D07E42" w:rsidP="00426FF9">
      <w:pPr>
        <w:pStyle w:val="Heading1"/>
      </w:pPr>
      <w:bookmarkStart w:id="4140" w:name="Sit_Morano_Po"/>
      <w:r w:rsidRPr="0032190F">
        <w:t>MORANO PO</w:t>
      </w:r>
    </w:p>
    <w:bookmarkEnd w:id="4140"/>
    <w:p w14:paraId="3D655358" w14:textId="77777777" w:rsidR="00D07E42" w:rsidRPr="0032190F" w:rsidRDefault="00D07E42" w:rsidP="00242C0F">
      <w:pPr>
        <w:rPr>
          <w:lang w:val="fr-FR"/>
        </w:rPr>
      </w:pPr>
    </w:p>
    <w:p w14:paraId="733B2E08" w14:textId="44C18590" w:rsidR="00D07E42" w:rsidRPr="0032190F" w:rsidRDefault="00D07E42" w:rsidP="00D07E42">
      <w:pPr>
        <w:rPr>
          <w:lang w:val="fr-FR"/>
        </w:rPr>
      </w:pPr>
      <w:r w:rsidRPr="0032190F">
        <w:rPr>
          <w:lang w:val="fr-FR"/>
        </w:rPr>
        <w:t xml:space="preserve">Nécropole </w:t>
      </w:r>
      <w:hyperlink r:id="rId10153" w:anchor="Cul_Protogolasecca" w:history="1">
        <w:r w:rsidRPr="0032190F">
          <w:rPr>
            <w:rStyle w:val="Hyperlink"/>
            <w:lang w:val="fr-FR"/>
          </w:rPr>
          <w:t>Protogolasecca</w:t>
        </w:r>
      </w:hyperlink>
      <w:r w:rsidRPr="0032190F">
        <w:rPr>
          <w:lang w:val="fr-FR"/>
        </w:rPr>
        <w:t xml:space="preserve"> à proximité de Vivérone. Dans le mobilier des tombes de Morano Po, datables du milieu du </w:t>
      </w:r>
      <w:r w:rsidR="00D9118C" w:rsidRPr="0032190F">
        <w:rPr>
          <w:lang w:val="fr-FR"/>
        </w:rPr>
        <w:t>11</w:t>
      </w:r>
      <w:r w:rsidR="00D9118C" w:rsidRPr="0032190F">
        <w:rPr>
          <w:vertAlign w:val="superscript"/>
          <w:lang w:val="fr-FR"/>
        </w:rPr>
        <w:t>e</w:t>
      </w:r>
      <w:r w:rsidRPr="0032190F">
        <w:rPr>
          <w:lang w:val="fr-FR"/>
        </w:rPr>
        <w:t xml:space="preserve">siècle av. J.-C. à la fin du </w:t>
      </w:r>
      <w:r w:rsidR="00D9118C" w:rsidRPr="0032190F">
        <w:rPr>
          <w:lang w:val="fr-FR"/>
        </w:rPr>
        <w:t>10</w:t>
      </w:r>
      <w:r w:rsidR="00D9118C" w:rsidRPr="0032190F">
        <w:rPr>
          <w:vertAlign w:val="superscript"/>
          <w:lang w:val="fr-FR"/>
        </w:rPr>
        <w:t>e</w:t>
      </w:r>
      <w:r w:rsidRPr="0032190F">
        <w:rPr>
          <w:lang w:val="fr-FR"/>
        </w:rPr>
        <w:t>(PG IIb-PG IIIb, correspondant au HaB1-HaB2), il y a des épingles des palafittes suisses, comme une épingle céphalaire, qui permettent la comparaison entre les chronologies des deux complexes culturels (BIB 2127 p. 24</w:t>
      </w:r>
      <w:r w:rsidR="00D9118C" w:rsidRPr="0032190F">
        <w:rPr>
          <w:lang w:val="fr-FR"/>
        </w:rPr>
        <w:t>1</w:t>
      </w:r>
      <w:r w:rsidRPr="0032190F">
        <w:rPr>
          <w:lang w:val="fr-FR"/>
        </w:rPr>
        <w:t xml:space="preserve">) </w:t>
      </w:r>
    </w:p>
    <w:p w14:paraId="4061EBA8" w14:textId="77777777" w:rsidR="00715DC0" w:rsidRPr="0032190F" w:rsidRDefault="00715DC0" w:rsidP="00242C0F">
      <w:pPr>
        <w:rPr>
          <w:lang w:val="fr-FR"/>
        </w:rPr>
      </w:pPr>
    </w:p>
    <w:p w14:paraId="079A6486" w14:textId="77777777" w:rsidR="009460EA" w:rsidRPr="0032190F" w:rsidRDefault="009460EA" w:rsidP="00426FF9">
      <w:pPr>
        <w:pStyle w:val="Heading1"/>
      </w:pPr>
      <w:bookmarkStart w:id="4141" w:name="Sit_Viverone"/>
      <w:r w:rsidRPr="0032190F">
        <w:t>VIVERONE</w:t>
      </w:r>
    </w:p>
    <w:bookmarkEnd w:id="4141"/>
    <w:p w14:paraId="490F3003" w14:textId="77777777" w:rsidR="009460EA" w:rsidRPr="0032190F" w:rsidRDefault="009460EA" w:rsidP="00242C0F">
      <w:pPr>
        <w:rPr>
          <w:lang w:val="fr-FR"/>
        </w:rPr>
      </w:pPr>
    </w:p>
    <w:p w14:paraId="66B1B9EE" w14:textId="4152C243" w:rsidR="00D07E42" w:rsidRDefault="00CD27DA" w:rsidP="00D07E42">
      <w:pPr>
        <w:jc w:val="both"/>
        <w:rPr>
          <w:lang w:val="fr-FR"/>
        </w:rPr>
      </w:pPr>
      <w:r>
        <w:rPr>
          <w:lang w:val="fr-FR"/>
        </w:rPr>
        <w:t xml:space="preserve">Viverone (Piémont, </w:t>
      </w:r>
      <w:r w:rsidRPr="0032190F">
        <w:rPr>
          <w:lang w:val="fr-FR"/>
        </w:rPr>
        <w:t>Italie)</w:t>
      </w:r>
      <w:r>
        <w:rPr>
          <w:lang w:val="fr-FR"/>
        </w:rPr>
        <w:t xml:space="preserve"> est un v</w:t>
      </w:r>
      <w:r w:rsidR="00302ABB" w:rsidRPr="0032190F">
        <w:rPr>
          <w:lang w:val="fr-FR"/>
        </w:rPr>
        <w:t>illage lacustre</w:t>
      </w:r>
      <w:r>
        <w:rPr>
          <w:lang w:val="fr-FR"/>
        </w:rPr>
        <w:t>/</w:t>
      </w:r>
      <w:r w:rsidRPr="0032190F">
        <w:rPr>
          <w:lang w:val="fr-FR"/>
        </w:rPr>
        <w:t>péri</w:t>
      </w:r>
      <w:r>
        <w:rPr>
          <w:lang w:val="fr-FR"/>
        </w:rPr>
        <w:t>-</w:t>
      </w:r>
      <w:r w:rsidRPr="0032190F">
        <w:rPr>
          <w:lang w:val="fr-FR"/>
        </w:rPr>
        <w:t>lacustre</w:t>
      </w:r>
      <w:r w:rsidR="00302ABB" w:rsidRPr="0032190F">
        <w:rPr>
          <w:lang w:val="fr-FR"/>
        </w:rPr>
        <w:t xml:space="preserve"> situé entre les provinces de Turin et de Biella</w:t>
      </w:r>
      <w:r w:rsidR="00D07E42" w:rsidRPr="0032190F">
        <w:rPr>
          <w:lang w:val="fr-FR"/>
        </w:rPr>
        <w:t>, à proximité de Morano Po</w:t>
      </w:r>
      <w:r w:rsidR="00302ABB" w:rsidRPr="0032190F">
        <w:rPr>
          <w:lang w:val="fr-FR"/>
        </w:rPr>
        <w:t xml:space="preserve"> (BIB 2127 p. 239) </w:t>
      </w:r>
      <w:r w:rsidRPr="0032190F">
        <w:rPr>
          <w:lang w:val="fr-FR"/>
        </w:rPr>
        <w:t xml:space="preserve">du </w:t>
      </w:r>
      <w:hyperlink r:id="rId10154" w:anchor="Cul_Bronze_Moyen" w:history="1">
        <w:r w:rsidRPr="0032190F">
          <w:rPr>
            <w:rStyle w:val="Hyperlink"/>
            <w:lang w:val="fr-FR"/>
          </w:rPr>
          <w:t>B</w:t>
        </w:r>
        <w:r>
          <w:rPr>
            <w:rStyle w:val="Hyperlink"/>
            <w:lang w:val="fr-FR"/>
          </w:rPr>
          <w:t>M</w:t>
        </w:r>
      </w:hyperlink>
      <w:r w:rsidRPr="00CD27DA">
        <w:rPr>
          <w:lang w:val="fr-FR"/>
        </w:rPr>
        <w:t xml:space="preserve"> </w:t>
      </w:r>
      <w:r w:rsidRPr="0032190F">
        <w:rPr>
          <w:lang w:val="fr-FR"/>
        </w:rPr>
        <w:t xml:space="preserve">qui </w:t>
      </w:r>
      <w:r>
        <w:rPr>
          <w:lang w:val="fr-FR"/>
        </w:rPr>
        <w:t>d</w:t>
      </w:r>
      <w:r w:rsidRPr="0032190F">
        <w:rPr>
          <w:lang w:val="fr-FR"/>
        </w:rPr>
        <w:t xml:space="preserve">onne son nom à la culture de </w:t>
      </w:r>
      <w:hyperlink r:id="rId10155" w:anchor="Cul_Viverone" w:history="1">
        <w:r w:rsidRPr="0032190F">
          <w:rPr>
            <w:rStyle w:val="Hyperlink"/>
            <w:lang w:val="fr-FR"/>
          </w:rPr>
          <w:t>Viverone</w:t>
        </w:r>
      </w:hyperlink>
      <w:r w:rsidRPr="00CD27DA">
        <w:rPr>
          <w:lang w:val="fr-FR"/>
        </w:rPr>
        <w:t xml:space="preserve"> (SS BIB) </w:t>
      </w:r>
      <w:r w:rsidR="00D07E42" w:rsidRPr="0032190F">
        <w:rPr>
          <w:lang w:val="fr-FR"/>
        </w:rPr>
        <w:t>Le palafitte de Viverone du Ha</w:t>
      </w:r>
      <w:r>
        <w:rPr>
          <w:lang w:val="fr-FR"/>
        </w:rPr>
        <w:t xml:space="preserve"> </w:t>
      </w:r>
      <w:r w:rsidR="00D07E42" w:rsidRPr="0032190F">
        <w:rPr>
          <w:lang w:val="fr-FR"/>
        </w:rPr>
        <w:t xml:space="preserve">B1 ancien est à attribuer à la culture R.S.F.O (BIB 2127 p. 241) </w:t>
      </w:r>
    </w:p>
    <w:p w14:paraId="4B36CD4E" w14:textId="3A7F1A2C" w:rsidR="00CD27DA" w:rsidRDefault="00CD27DA" w:rsidP="00D07E42">
      <w:pPr>
        <w:jc w:val="both"/>
        <w:rPr>
          <w:lang w:val="fr-FR"/>
        </w:rPr>
      </w:pPr>
      <w:r w:rsidRPr="00CD27DA">
        <w:rPr>
          <w:lang w:val="fr-FR"/>
        </w:rPr>
        <w:t xml:space="preserve">Pour ce qui concerne le site de Viverone, la rupture du </w:t>
      </w:r>
      <w:hyperlink r:id="rId10156" w:anchor="Cul_Bronze_Moyen_g_Italie_Nord_p_2" w:history="1">
        <w:r w:rsidRPr="00CD27DA">
          <w:rPr>
            <w:rStyle w:val="Hyperlink"/>
            <w:lang w:val="fr-FR"/>
          </w:rPr>
          <w:t>BM 2</w:t>
        </w:r>
      </w:hyperlink>
      <w:r w:rsidRPr="00CD27DA">
        <w:rPr>
          <w:lang w:val="fr-FR"/>
        </w:rPr>
        <w:t xml:space="preserve"> serait li</w:t>
      </w:r>
      <w:r w:rsidRPr="00CD27DA">
        <w:rPr>
          <w:rFonts w:hint="eastAsia"/>
          <w:lang w:val="fr-FR"/>
        </w:rPr>
        <w:t>é</w:t>
      </w:r>
      <w:r w:rsidRPr="00CD27DA">
        <w:rPr>
          <w:lang w:val="fr-FR"/>
        </w:rPr>
        <w:t xml:space="preserve">e </w:t>
      </w:r>
      <w:r w:rsidRPr="00CD27DA">
        <w:rPr>
          <w:rFonts w:hint="eastAsia"/>
          <w:lang w:val="fr-FR"/>
        </w:rPr>
        <w:t>à</w:t>
      </w:r>
      <w:r w:rsidRPr="00CD27DA">
        <w:rPr>
          <w:lang w:val="fr-FR"/>
        </w:rPr>
        <w:t xml:space="preserve"> l'apport de nouveaux </w:t>
      </w:r>
      <w:r w:rsidRPr="00CD27DA">
        <w:rPr>
          <w:rFonts w:hint="eastAsia"/>
          <w:lang w:val="fr-FR"/>
        </w:rPr>
        <w:t>é</w:t>
      </w:r>
      <w:r w:rsidRPr="00CD27DA">
        <w:rPr>
          <w:lang w:val="fr-FR"/>
        </w:rPr>
        <w:t>l</w:t>
      </w:r>
      <w:r w:rsidRPr="00CD27DA">
        <w:rPr>
          <w:rFonts w:hint="eastAsia"/>
          <w:lang w:val="fr-FR"/>
        </w:rPr>
        <w:t>é</w:t>
      </w:r>
      <w:r w:rsidRPr="00CD27DA">
        <w:rPr>
          <w:lang w:val="fr-FR"/>
        </w:rPr>
        <w:t>ments de la culture mat</w:t>
      </w:r>
      <w:r w:rsidRPr="00CD27DA">
        <w:rPr>
          <w:rFonts w:hint="eastAsia"/>
          <w:lang w:val="fr-FR"/>
        </w:rPr>
        <w:t>é</w:t>
      </w:r>
      <w:r w:rsidRPr="00CD27DA">
        <w:rPr>
          <w:lang w:val="fr-FR"/>
        </w:rPr>
        <w:t>rielle d'origine centre-europ</w:t>
      </w:r>
      <w:r w:rsidRPr="00CD27DA">
        <w:rPr>
          <w:rFonts w:hint="eastAsia"/>
          <w:lang w:val="fr-FR"/>
        </w:rPr>
        <w:t>é</w:t>
      </w:r>
      <w:r w:rsidRPr="00CD27DA">
        <w:rPr>
          <w:lang w:val="fr-FR"/>
        </w:rPr>
        <w:t>enne, et plus pr</w:t>
      </w:r>
      <w:r w:rsidRPr="00CD27DA">
        <w:rPr>
          <w:rFonts w:hint="eastAsia"/>
          <w:lang w:val="fr-FR"/>
        </w:rPr>
        <w:t>é</w:t>
      </w:r>
      <w:r w:rsidRPr="00CD27DA">
        <w:rPr>
          <w:lang w:val="fr-FR"/>
        </w:rPr>
        <w:t>cis</w:t>
      </w:r>
      <w:r w:rsidRPr="00CD27DA">
        <w:rPr>
          <w:rFonts w:hint="eastAsia"/>
          <w:lang w:val="fr-FR"/>
        </w:rPr>
        <w:t>é</w:t>
      </w:r>
      <w:r w:rsidRPr="00CD27DA">
        <w:rPr>
          <w:lang w:val="fr-FR"/>
        </w:rPr>
        <w:t xml:space="preserve">ment du Bassin carpathique, bien que cette vision ait </w:t>
      </w:r>
      <w:r w:rsidRPr="00CD27DA">
        <w:rPr>
          <w:rFonts w:hint="eastAsia"/>
          <w:lang w:val="fr-FR"/>
        </w:rPr>
        <w:t>é</w:t>
      </w:r>
      <w:r w:rsidRPr="00CD27DA">
        <w:rPr>
          <w:lang w:val="fr-FR"/>
        </w:rPr>
        <w:t>t</w:t>
      </w:r>
      <w:r w:rsidRPr="00CD27DA">
        <w:rPr>
          <w:rFonts w:hint="eastAsia"/>
          <w:lang w:val="fr-FR"/>
        </w:rPr>
        <w:t>é</w:t>
      </w:r>
      <w:r w:rsidRPr="00CD27DA">
        <w:rPr>
          <w:lang w:val="fr-FR"/>
        </w:rPr>
        <w:t xml:space="preserve"> r</w:t>
      </w:r>
      <w:r w:rsidRPr="00CD27DA">
        <w:rPr>
          <w:rFonts w:hint="eastAsia"/>
          <w:lang w:val="fr-FR"/>
        </w:rPr>
        <w:t>é</w:t>
      </w:r>
      <w:r w:rsidRPr="00CD27DA">
        <w:rPr>
          <w:lang w:val="fr-FR"/>
        </w:rPr>
        <w:t>cemment nuanc</w:t>
      </w:r>
      <w:r w:rsidRPr="00CD27DA">
        <w:rPr>
          <w:rFonts w:hint="eastAsia"/>
          <w:lang w:val="fr-FR"/>
        </w:rPr>
        <w:t>é</w:t>
      </w:r>
      <w:r w:rsidRPr="00CD27DA">
        <w:rPr>
          <w:lang w:val="fr-FR"/>
        </w:rPr>
        <w:t xml:space="preserve">e (Bertone, Fozzati 1998) (BIB 2245) </w:t>
      </w:r>
    </w:p>
    <w:p w14:paraId="106F0E1E" w14:textId="77777777" w:rsidR="00CD27DA" w:rsidRDefault="00CD27DA" w:rsidP="00D07E42">
      <w:pPr>
        <w:jc w:val="both"/>
        <w:rPr>
          <w:lang w:val="fr-FR"/>
        </w:rPr>
      </w:pPr>
    </w:p>
    <w:p w14:paraId="0F7D5424" w14:textId="77777777" w:rsidR="00CD27DA" w:rsidRDefault="00CD27DA" w:rsidP="00CD27DA">
      <w:pPr>
        <w:pStyle w:val="Heading2"/>
      </w:pPr>
      <w:r>
        <w:t>métal</w:t>
      </w:r>
    </w:p>
    <w:p w14:paraId="5611A83E" w14:textId="546FAF22" w:rsidR="00CD27DA" w:rsidRPr="0032190F" w:rsidRDefault="00CD27DA" w:rsidP="00D07E42">
      <w:pPr>
        <w:jc w:val="both"/>
        <w:rPr>
          <w:lang w:val="fr-FR"/>
        </w:rPr>
      </w:pPr>
      <w:r w:rsidRPr="0032190F">
        <w:rPr>
          <w:lang w:val="fr-FR"/>
        </w:rPr>
        <w:t xml:space="preserve">Le site a livré une importante série d’armes (épées, </w:t>
      </w:r>
      <w:hyperlink r:id="rId10157" w:anchor="Typ_Arm_Lance" w:history="1">
        <w:r w:rsidR="00DE55E6" w:rsidRPr="00DE55E6">
          <w:rPr>
            <w:rStyle w:val="Hyperlink"/>
            <w:lang w:val="fr-FR"/>
          </w:rPr>
          <w:t>lances</w:t>
        </w:r>
      </w:hyperlink>
      <w:r w:rsidRPr="0032190F">
        <w:rPr>
          <w:lang w:val="fr-FR"/>
        </w:rPr>
        <w:t xml:space="preserve">, haches, etc.). </w:t>
      </w:r>
      <w:r>
        <w:rPr>
          <w:lang w:val="fr-FR"/>
        </w:rPr>
        <w:t>v.</w:t>
      </w:r>
      <w:r w:rsidRPr="0032190F">
        <w:rPr>
          <w:lang w:val="fr-FR"/>
        </w:rPr>
        <w:t xml:space="preserve"> poignards de type </w:t>
      </w:r>
      <w:r w:rsidRPr="0032190F">
        <w:rPr>
          <w:i/>
          <w:lang w:val="fr-FR"/>
        </w:rPr>
        <w:t>Ortucchio</w:t>
      </w:r>
      <w:r w:rsidRPr="0032190F">
        <w:rPr>
          <w:lang w:val="fr-FR"/>
        </w:rPr>
        <w:t>. daté du</w:t>
      </w:r>
      <w:r>
        <w:rPr>
          <w:lang w:val="fr-FR"/>
        </w:rPr>
        <w:t xml:space="preserve"> </w:t>
      </w:r>
      <w:r w:rsidRPr="0032190F">
        <w:rPr>
          <w:lang w:val="fr-FR"/>
        </w:rPr>
        <w:t>BM</w:t>
      </w:r>
      <w:r>
        <w:rPr>
          <w:lang w:val="fr-FR"/>
        </w:rPr>
        <w:t xml:space="preserve"> </w:t>
      </w:r>
      <w:r w:rsidRPr="0032190F">
        <w:rPr>
          <w:lang w:val="fr-FR"/>
        </w:rPr>
        <w:t>2 italien (BzB2/C1) (SS BIB)</w:t>
      </w:r>
      <w:r w:rsidRPr="00CD27DA">
        <w:rPr>
          <w:lang w:val="fr-FR"/>
        </w:rPr>
        <w:t xml:space="preserve"> </w:t>
      </w:r>
    </w:p>
    <w:p w14:paraId="7E703114" w14:textId="77777777" w:rsidR="00AC182F" w:rsidRPr="0032190F" w:rsidRDefault="00AC182F" w:rsidP="00302ABB">
      <w:pPr>
        <w:jc w:val="both"/>
        <w:rPr>
          <w:lang w:val="fr-FR"/>
        </w:rPr>
      </w:pPr>
    </w:p>
    <w:p w14:paraId="3117D550" w14:textId="77777777" w:rsidR="00AC182F" w:rsidRPr="0032190F" w:rsidRDefault="00AC182F" w:rsidP="00426FF9">
      <w:pPr>
        <w:pStyle w:val="Heading1"/>
      </w:pPr>
      <w:bookmarkStart w:id="4142" w:name="Sit_Piverone"/>
      <w:r w:rsidRPr="0032190F">
        <w:t>PIVERONE</w:t>
      </w:r>
    </w:p>
    <w:bookmarkEnd w:id="4142"/>
    <w:p w14:paraId="7A5F1A14" w14:textId="77777777" w:rsidR="00AC182F" w:rsidRPr="0032190F" w:rsidRDefault="00AC182F" w:rsidP="00302ABB">
      <w:pPr>
        <w:jc w:val="both"/>
        <w:rPr>
          <w:lang w:val="fr-FR"/>
        </w:rPr>
      </w:pPr>
    </w:p>
    <w:p w14:paraId="2D785E10" w14:textId="63D7AD0C" w:rsidR="009460EA" w:rsidRPr="0032190F" w:rsidRDefault="00D07E42" w:rsidP="00EE7639">
      <w:pPr>
        <w:jc w:val="both"/>
        <w:rPr>
          <w:lang w:val="fr-FR"/>
        </w:rPr>
      </w:pPr>
      <w:r w:rsidRPr="0032190F">
        <w:rPr>
          <w:lang w:val="fr-FR"/>
        </w:rPr>
        <w:t>L</w:t>
      </w:r>
      <w:r w:rsidR="00AC182F" w:rsidRPr="0032190F">
        <w:rPr>
          <w:lang w:val="fr-FR"/>
        </w:rPr>
        <w:t>ocalité proche du lac de Viverone</w:t>
      </w:r>
      <w:r w:rsidRPr="0032190F">
        <w:rPr>
          <w:lang w:val="fr-FR"/>
        </w:rPr>
        <w:t xml:space="preserve">. Y a été trouvé un moule pour épées à languette tripartite de type Erbenheim (HaA2) qui permettait de couler trois exemplaires d’une épée typique du R.S.F.O., a été produit en pierre ollaire extraite de la basse Vallée d’Aoste et constitue la seule attestation de ce type d’épée au sud des Alpes (BIB 2127 p. 240). Il témoigne des premières phases du groupe </w:t>
      </w:r>
      <w:hyperlink r:id="rId10158" w:anchor="Cul_Pont_Valperga" w:history="1">
        <w:r w:rsidRPr="0032190F">
          <w:rPr>
            <w:rStyle w:val="Hyperlink"/>
            <w:lang w:val="fr-FR"/>
          </w:rPr>
          <w:t>Pont-Valperga</w:t>
        </w:r>
      </w:hyperlink>
      <w:r w:rsidRPr="0032190F">
        <w:rPr>
          <w:lang w:val="fr-FR"/>
        </w:rPr>
        <w:t xml:space="preserve"> (BIB 2127 p. 240) </w:t>
      </w:r>
    </w:p>
    <w:p w14:paraId="7DBD5BC2" w14:textId="77777777" w:rsidR="00D07E42" w:rsidRPr="0032190F" w:rsidRDefault="00D07E42" w:rsidP="00AC182F">
      <w:pPr>
        <w:rPr>
          <w:lang w:val="fr-FR"/>
        </w:rPr>
      </w:pPr>
    </w:p>
    <w:p w14:paraId="64761A69" w14:textId="77777777" w:rsidR="00851937" w:rsidRPr="0032190F" w:rsidRDefault="00851937" w:rsidP="00426FF9">
      <w:pPr>
        <w:pStyle w:val="Heading1"/>
      </w:pPr>
      <w:bookmarkStart w:id="4143" w:name="Sit_Barchenzane"/>
      <w:r w:rsidRPr="0032190F">
        <w:t>BARCHENZANE (Section)</w:t>
      </w:r>
    </w:p>
    <w:bookmarkEnd w:id="4143"/>
    <w:p w14:paraId="21E00E94" w14:textId="77777777" w:rsidR="00851937" w:rsidRPr="0032190F" w:rsidRDefault="00851937" w:rsidP="00242C0F">
      <w:pPr>
        <w:rPr>
          <w:lang w:val="fr-FR"/>
        </w:rPr>
      </w:pPr>
    </w:p>
    <w:p w14:paraId="2B9C14D7" w14:textId="2862B2F9" w:rsidR="00851937" w:rsidRPr="0032190F" w:rsidRDefault="00851937" w:rsidP="00242C0F">
      <w:pPr>
        <w:jc w:val="both"/>
        <w:rPr>
          <w:lang w:val="fr-FR"/>
        </w:rPr>
      </w:pPr>
      <w:r w:rsidRPr="0032190F">
        <w:rPr>
          <w:lang w:val="fr-FR"/>
        </w:rPr>
        <w:t xml:space="preserve">La section de Barchenzane </w:t>
      </w:r>
      <w:r w:rsidR="007D7324" w:rsidRPr="0032190F">
        <w:rPr>
          <w:lang w:val="fr-FR"/>
        </w:rPr>
        <w:t xml:space="preserve">à ca </w:t>
      </w:r>
      <w:smartTag w:uri="urn:schemas-microsoft-com:office:smarttags" w:element="metricconverter">
        <w:smartTagPr>
          <w:attr w:name="ProductID" w:val="1980 m"/>
        </w:smartTagPr>
        <w:r w:rsidR="007D7324" w:rsidRPr="0032190F">
          <w:rPr>
            <w:lang w:val="fr-FR"/>
          </w:rPr>
          <w:t>1980 m</w:t>
        </w:r>
      </w:smartTag>
      <w:r w:rsidR="007D7324" w:rsidRPr="0032190F">
        <w:rPr>
          <w:lang w:val="fr-FR"/>
        </w:rPr>
        <w:t xml:space="preserve">.s.n.m. </w:t>
      </w:r>
      <w:r w:rsidRPr="0032190F">
        <w:rPr>
          <w:lang w:val="fr-FR"/>
        </w:rPr>
        <w:t>(Alpes-Maritimes, France)</w:t>
      </w:r>
      <w:r w:rsidR="007D7324" w:rsidRPr="0032190F">
        <w:rPr>
          <w:lang w:val="fr-FR"/>
        </w:rPr>
        <w:t xml:space="preserve"> et à proximité immédiate d</w:t>
      </w:r>
      <w:r w:rsidR="002545DC" w:rsidRPr="0032190F">
        <w:rPr>
          <w:lang w:val="fr-FR"/>
        </w:rPr>
        <w:t>e la baisse de Pe</w:t>
      </w:r>
      <w:r w:rsidR="000E4D5C" w:rsidRPr="0032190F">
        <w:rPr>
          <w:lang w:val="fr-FR"/>
        </w:rPr>
        <w:t>ï</w:t>
      </w:r>
      <w:r w:rsidR="002545DC" w:rsidRPr="0032190F">
        <w:rPr>
          <w:lang w:val="fr-FR"/>
        </w:rPr>
        <w:t>refi</w:t>
      </w:r>
      <w:r w:rsidR="000E4D5C" w:rsidRPr="0032190F">
        <w:rPr>
          <w:lang w:val="fr-FR"/>
        </w:rPr>
        <w:t>qu</w:t>
      </w:r>
      <w:r w:rsidR="002545DC" w:rsidRPr="0032190F">
        <w:rPr>
          <w:lang w:val="fr-FR"/>
        </w:rPr>
        <w:t xml:space="preserve">e </w:t>
      </w:r>
      <w:r w:rsidR="000E4D5C" w:rsidRPr="0032190F">
        <w:rPr>
          <w:lang w:val="fr-FR"/>
        </w:rPr>
        <w:t xml:space="preserve">(ca </w:t>
      </w:r>
      <w:smartTag w:uri="urn:schemas-microsoft-com:office:smarttags" w:element="metricconverter">
        <w:smartTagPr>
          <w:attr w:name="ProductID" w:val="2035 m"/>
        </w:smartTagPr>
        <w:r w:rsidR="000E4D5C" w:rsidRPr="0032190F">
          <w:rPr>
            <w:lang w:val="fr-FR"/>
          </w:rPr>
          <w:t>2035 m</w:t>
        </w:r>
      </w:smartTag>
      <w:r w:rsidR="000E4D5C" w:rsidRPr="0032190F">
        <w:rPr>
          <w:lang w:val="fr-FR"/>
        </w:rPr>
        <w:t xml:space="preserve">) </w:t>
      </w:r>
      <w:r w:rsidR="002545DC" w:rsidRPr="0032190F">
        <w:rPr>
          <w:lang w:val="fr-FR"/>
        </w:rPr>
        <w:t>et d</w:t>
      </w:r>
      <w:r w:rsidR="007D7324" w:rsidRPr="0032190F">
        <w:rPr>
          <w:lang w:val="fr-FR"/>
        </w:rPr>
        <w:t xml:space="preserve">u </w:t>
      </w:r>
      <w:r w:rsidR="002545DC" w:rsidRPr="0032190F">
        <w:rPr>
          <w:lang w:val="fr-FR"/>
        </w:rPr>
        <w:t xml:space="preserve">secteur de </w:t>
      </w:r>
      <w:hyperlink r:id="rId10159" w:anchor="Sit_Fontanalba" w:history="1">
        <w:r w:rsidR="002545DC" w:rsidRPr="0032190F">
          <w:rPr>
            <w:rStyle w:val="Hyperlink"/>
            <w:lang w:val="fr-FR"/>
          </w:rPr>
          <w:t>Fontanalba</w:t>
        </w:r>
      </w:hyperlink>
      <w:r w:rsidR="009A0EA0">
        <w:rPr>
          <w:rStyle w:val="Hyperlink"/>
          <w:lang w:val="fr-FR"/>
        </w:rPr>
        <w:t xml:space="preserve"> </w:t>
      </w:r>
      <w:r w:rsidRPr="0032190F">
        <w:rPr>
          <w:lang w:val="fr-FR"/>
        </w:rPr>
        <w:t>est composée par une série de couches horizontales issues de dépots de pente (</w:t>
      </w:r>
      <w:r w:rsidRPr="0032190F">
        <w:rPr>
          <w:i/>
          <w:lang w:val="fr-FR"/>
        </w:rPr>
        <w:t>sheet flood, debris flows, overbanks fine, channel deposit</w:t>
      </w:r>
      <w:r w:rsidRPr="0032190F">
        <w:rPr>
          <w:lang w:val="fr-FR"/>
        </w:rPr>
        <w:t xml:space="preserve">) surmontant </w:t>
      </w:r>
      <w:r w:rsidRPr="0032190F">
        <w:rPr>
          <w:i/>
          <w:lang w:val="fr-FR"/>
        </w:rPr>
        <w:t>a thick glacial diamict paleosoil were r</w:t>
      </w:r>
      <w:r w:rsidR="007D7324" w:rsidRPr="0032190F">
        <w:rPr>
          <w:i/>
          <w:lang w:val="fr-FR"/>
        </w:rPr>
        <w:t>a</w:t>
      </w:r>
      <w:r w:rsidRPr="0032190F">
        <w:rPr>
          <w:i/>
          <w:lang w:val="fr-FR"/>
        </w:rPr>
        <w:t>diocarbon</w:t>
      </w:r>
      <w:r w:rsidRPr="0032190F">
        <w:rPr>
          <w:lang w:val="fr-FR"/>
        </w:rPr>
        <w:t xml:space="preserve"> (AMS) </w:t>
      </w:r>
      <w:r w:rsidRPr="0032190F">
        <w:rPr>
          <w:i/>
          <w:lang w:val="fr-FR"/>
        </w:rPr>
        <w:t>dated</w:t>
      </w:r>
      <w:r w:rsidRPr="0032190F">
        <w:rPr>
          <w:lang w:val="fr-FR"/>
        </w:rPr>
        <w:t xml:space="preserve"> at 4190 ± 90 BP (BAR 3)</w:t>
      </w:r>
      <w:r w:rsidR="007D7324" w:rsidRPr="0032190F">
        <w:rPr>
          <w:lang w:val="fr-FR"/>
        </w:rPr>
        <w:t xml:space="preserve"> (CalPal : 2758 ± </w:t>
      </w:r>
      <w:smartTag w:uri="urn:schemas-microsoft-com:office:smarttags" w:element="metricconverter">
        <w:smartTagPr>
          <w:attr w:name="ProductID" w:val="117 a"/>
        </w:smartTagPr>
        <w:r w:rsidR="007D7324" w:rsidRPr="0032190F">
          <w:rPr>
            <w:lang w:val="fr-FR"/>
          </w:rPr>
          <w:t>117 a</w:t>
        </w:r>
      </w:smartTag>
      <w:r w:rsidR="007D7324" w:rsidRPr="0032190F">
        <w:rPr>
          <w:lang w:val="fr-FR"/>
        </w:rPr>
        <w:t>.C.)</w:t>
      </w:r>
      <w:r w:rsidRPr="0032190F">
        <w:rPr>
          <w:lang w:val="fr-FR"/>
        </w:rPr>
        <w:t xml:space="preserve">. L’analyse du lithofaciès permet d’interpréter les processus dépositionnels (Mial 1985) (…). Les élements déposés dans le </w:t>
      </w:r>
      <w:r w:rsidRPr="0032190F">
        <w:rPr>
          <w:i/>
          <w:lang w:val="fr-FR"/>
        </w:rPr>
        <w:t>buried soil</w:t>
      </w:r>
      <w:r w:rsidR="00617CF9" w:rsidRPr="0032190F">
        <w:rPr>
          <w:lang w:val="fr-FR"/>
        </w:rPr>
        <w:t xml:space="preserve"> sont de nature </w:t>
      </w:r>
      <w:r w:rsidR="00617CF9" w:rsidRPr="0032190F">
        <w:rPr>
          <w:lang w:val="fr-FR"/>
        </w:rPr>
        <w:lastRenderedPageBreak/>
        <w:t>ant</w:t>
      </w:r>
      <w:r w:rsidRPr="0032190F">
        <w:rPr>
          <w:lang w:val="fr-FR"/>
        </w:rPr>
        <w:t>h</w:t>
      </w:r>
      <w:r w:rsidR="00617CF9" w:rsidRPr="0032190F">
        <w:rPr>
          <w:lang w:val="fr-FR"/>
        </w:rPr>
        <w:t>r</w:t>
      </w:r>
      <w:r w:rsidRPr="0032190F">
        <w:rPr>
          <w:lang w:val="fr-FR"/>
        </w:rPr>
        <w:t xml:space="preserve">opique et résultent de feux </w:t>
      </w:r>
      <w:r w:rsidR="00734EC4" w:rsidRPr="0032190F">
        <w:rPr>
          <w:lang w:val="fr-FR"/>
        </w:rPr>
        <w:t xml:space="preserve">[incendies] </w:t>
      </w:r>
      <w:r w:rsidRPr="0032190F">
        <w:rPr>
          <w:lang w:val="fr-FR"/>
        </w:rPr>
        <w:t xml:space="preserve">intentionnels, technique opérative qui remonterait au moins au </w:t>
      </w:r>
      <w:hyperlink r:id="rId10160" w:anchor="Tab_Subboreal" w:history="1">
        <w:r w:rsidR="00206E7B" w:rsidRPr="0032190F">
          <w:rPr>
            <w:rStyle w:val="Hyperlink"/>
            <w:lang w:val="fr-FR"/>
          </w:rPr>
          <w:t>Subboréal</w:t>
        </w:r>
      </w:hyperlink>
      <w:r w:rsidRPr="0032190F">
        <w:rPr>
          <w:lang w:val="fr-FR"/>
        </w:rPr>
        <w:t xml:space="preserve"> (BIB 1015) </w:t>
      </w:r>
    </w:p>
    <w:p w14:paraId="1DD8441D" w14:textId="77777777" w:rsidR="00851937" w:rsidRPr="0032190F" w:rsidRDefault="00851937" w:rsidP="00242C0F">
      <w:pPr>
        <w:rPr>
          <w:lang w:val="fr-FR"/>
        </w:rPr>
      </w:pPr>
    </w:p>
    <w:p w14:paraId="0CB9D55E" w14:textId="0526BCB4" w:rsidR="00734EC4" w:rsidRPr="0032190F" w:rsidRDefault="00734EC4" w:rsidP="00242C0F">
      <w:pPr>
        <w:rPr>
          <w:lang w:val="fr-FR"/>
        </w:rPr>
      </w:pPr>
      <w:r w:rsidRPr="0032190F">
        <w:rPr>
          <w:lang w:val="fr-FR"/>
        </w:rPr>
        <w:t xml:space="preserve">v. </w:t>
      </w:r>
      <w:hyperlink r:id="rId10161" w:anchor="Sit_Vei_Bouc" w:history="1">
        <w:r w:rsidRPr="0032190F">
          <w:rPr>
            <w:rStyle w:val="Hyperlink"/>
            <w:lang w:val="fr-FR"/>
          </w:rPr>
          <w:t>V</w:t>
        </w:r>
        <w:r w:rsidR="00D93C1A">
          <w:rPr>
            <w:rStyle w:val="Hyperlink"/>
            <w:lang w:val="fr-FR"/>
          </w:rPr>
          <w:t>dB</w:t>
        </w:r>
      </w:hyperlink>
    </w:p>
    <w:p w14:paraId="503B3FE7" w14:textId="77777777" w:rsidR="00734EC4" w:rsidRPr="0032190F" w:rsidRDefault="00734EC4" w:rsidP="00242C0F">
      <w:pPr>
        <w:rPr>
          <w:lang w:val="fr-FR"/>
        </w:rPr>
      </w:pPr>
    </w:p>
    <w:p w14:paraId="0C0F6912" w14:textId="6489141B" w:rsidR="004C2155" w:rsidRPr="0032190F" w:rsidRDefault="004C2155" w:rsidP="00426FF9">
      <w:pPr>
        <w:pStyle w:val="Heading1"/>
      </w:pPr>
      <w:bookmarkStart w:id="4144" w:name="Sit_Cragnou"/>
      <w:r w:rsidRPr="0032190F">
        <w:t>CRAGNOU</w:t>
      </w:r>
    </w:p>
    <w:bookmarkEnd w:id="4144"/>
    <w:p w14:paraId="463E9D72" w14:textId="3D8E9EAF" w:rsidR="004C2155" w:rsidRPr="00107A94" w:rsidRDefault="00107A94" w:rsidP="00242C0F">
      <w:pPr>
        <w:rPr>
          <w:sz w:val="20"/>
          <w:lang w:val="fr-FR"/>
        </w:rPr>
      </w:pPr>
      <w:r w:rsidRPr="00107A94">
        <w:rPr>
          <w:sz w:val="20"/>
          <w:lang w:val="fr-FR"/>
        </w:rPr>
        <w:t>Abris Cragnou</w:t>
      </w:r>
    </w:p>
    <w:p w14:paraId="22F519A0" w14:textId="77777777" w:rsidR="00107A94" w:rsidRPr="0032190F" w:rsidRDefault="00107A94" w:rsidP="00242C0F">
      <w:pPr>
        <w:rPr>
          <w:lang w:val="fr-FR"/>
        </w:rPr>
      </w:pPr>
    </w:p>
    <w:p w14:paraId="6B2B0A4F" w14:textId="51BCEBC1" w:rsidR="004C2155" w:rsidRPr="000873BF" w:rsidRDefault="009A0EA0" w:rsidP="00B4475E">
      <w:pPr>
        <w:rPr>
          <w:lang w:val="fr-FR"/>
        </w:rPr>
      </w:pPr>
      <w:r>
        <w:rPr>
          <w:lang w:val="fr-FR"/>
        </w:rPr>
        <w:t xml:space="preserve">Dans la </w:t>
      </w:r>
      <w:hyperlink r:id="rId10162" w:anchor="Sit_Roya_Haute" w:history="1">
        <w:r w:rsidRPr="009A0EA0">
          <w:rPr>
            <w:rStyle w:val="Hyperlink"/>
            <w:lang w:val="fr-FR"/>
          </w:rPr>
          <w:t>Haute-Roya</w:t>
        </w:r>
      </w:hyperlink>
      <w:r>
        <w:rPr>
          <w:lang w:val="fr-FR"/>
        </w:rPr>
        <w:t xml:space="preserve"> et </w:t>
      </w:r>
      <w:r w:rsidR="004C2155" w:rsidRPr="0032190F">
        <w:rPr>
          <w:lang w:val="fr-FR"/>
        </w:rPr>
        <w:t xml:space="preserve">le vallon de Réfrei (Alpes-Maritimes), à proximité du sommet Castel Tournou et non loin du </w:t>
      </w:r>
      <w:hyperlink r:id="rId10163" w:anchor="Sit_Bego" w:history="1">
        <w:r w:rsidR="00B4475E" w:rsidRPr="000873BF">
          <w:rPr>
            <w:rStyle w:val="Hyperlink"/>
            <w:lang w:val="fr-FR"/>
          </w:rPr>
          <w:t>Bego</w:t>
        </w:r>
      </w:hyperlink>
      <w:r w:rsidR="004C2155" w:rsidRPr="0032190F">
        <w:rPr>
          <w:lang w:val="fr-FR"/>
        </w:rPr>
        <w:t xml:space="preserve">, de nombreux tessons de céramique modelée, à pate grossière et gros dégraissant ou à pâte fine et bien lustrée datent de la transition Chalcolithique et </w:t>
      </w:r>
      <w:r>
        <w:rPr>
          <w:lang w:val="fr-FR"/>
        </w:rPr>
        <w:t>BA</w:t>
      </w:r>
      <w:r w:rsidR="004C2155" w:rsidRPr="0032190F">
        <w:rPr>
          <w:lang w:val="fr-FR"/>
        </w:rPr>
        <w:t xml:space="preserve"> (BIB 950 p. 109)</w:t>
      </w:r>
    </w:p>
    <w:p w14:paraId="6D37681D" w14:textId="77777777" w:rsidR="005075BC" w:rsidRPr="0032190F" w:rsidRDefault="005075BC" w:rsidP="00242C0F">
      <w:pPr>
        <w:jc w:val="both"/>
        <w:rPr>
          <w:lang w:val="fr-FR"/>
        </w:rPr>
      </w:pPr>
    </w:p>
    <w:p w14:paraId="01A224A3" w14:textId="77777777" w:rsidR="005075BC" w:rsidRPr="0032190F" w:rsidRDefault="005075BC" w:rsidP="00242C0F">
      <w:pPr>
        <w:pStyle w:val="Heading2"/>
      </w:pPr>
      <w:r w:rsidRPr="0032190F">
        <w:t>Cragnou (supérieur)</w:t>
      </w:r>
    </w:p>
    <w:p w14:paraId="44643DAF" w14:textId="77777777" w:rsidR="005075BC" w:rsidRPr="0032190F" w:rsidRDefault="005075BC" w:rsidP="00242C0F">
      <w:pPr>
        <w:jc w:val="both"/>
        <w:rPr>
          <w:lang w:val="fr-FR"/>
        </w:rPr>
      </w:pPr>
    </w:p>
    <w:p w14:paraId="549F2C74" w14:textId="2B30B2E2" w:rsidR="005075BC" w:rsidRPr="0032190F" w:rsidRDefault="005075BC" w:rsidP="00242C0F">
      <w:pPr>
        <w:jc w:val="both"/>
        <w:rPr>
          <w:lang w:val="fr-FR"/>
        </w:rPr>
      </w:pPr>
      <w:r w:rsidRPr="0032190F">
        <w:rPr>
          <w:lang w:val="fr-FR"/>
        </w:rPr>
        <w:t>Mention d’un décor incisé (non confirmé), bord de vase à col (court), cordon lisse, surface(s) peignée(s) (barbotine) pouvant être attribués au Fer II ou plus certainement à l’</w:t>
      </w:r>
      <w:hyperlink r:id="rId10164" w:anchor="Cul_Eneolithique_Italie" w:history="1">
        <w:r w:rsidR="00153857" w:rsidRPr="0032190F">
          <w:rPr>
            <w:rStyle w:val="Hyperlink"/>
            <w:lang w:val="fr-FR"/>
          </w:rPr>
          <w:t>Énéolithique</w:t>
        </w:r>
      </w:hyperlink>
      <w:r w:rsidRPr="0032190F">
        <w:rPr>
          <w:lang w:val="fr-FR"/>
        </w:rPr>
        <w:t>. Egalement : 2 fonds plats, 1 jatte (paroi dégagée, att. Bronze moyen probable ou Bronze récent)</w:t>
      </w:r>
    </w:p>
    <w:p w14:paraId="79794730" w14:textId="77777777" w:rsidR="005075BC" w:rsidRPr="0032190F" w:rsidRDefault="005075BC" w:rsidP="00242C0F">
      <w:pPr>
        <w:jc w:val="both"/>
        <w:rPr>
          <w:lang w:val="fr-FR"/>
        </w:rPr>
      </w:pPr>
    </w:p>
    <w:p w14:paraId="3CACEF9A" w14:textId="77777777" w:rsidR="005075BC" w:rsidRPr="0032190F" w:rsidRDefault="005075BC" w:rsidP="00242C0F">
      <w:pPr>
        <w:pStyle w:val="Heading2"/>
      </w:pPr>
      <w:r w:rsidRPr="0032190F">
        <w:t>Cragnou (pente)</w:t>
      </w:r>
    </w:p>
    <w:p w14:paraId="5170C7D4" w14:textId="77777777" w:rsidR="004C2155" w:rsidRPr="0032190F" w:rsidRDefault="004C2155" w:rsidP="00242C0F">
      <w:pPr>
        <w:rPr>
          <w:lang w:val="fr-FR"/>
        </w:rPr>
      </w:pPr>
    </w:p>
    <w:p w14:paraId="6EAEE488" w14:textId="77777777" w:rsidR="005075BC" w:rsidRPr="0032190F" w:rsidRDefault="005075BC" w:rsidP="00242C0F">
      <w:pPr>
        <w:rPr>
          <w:lang w:val="fr-FR"/>
        </w:rPr>
      </w:pPr>
      <w:r w:rsidRPr="0032190F">
        <w:rPr>
          <w:lang w:val="fr-FR"/>
        </w:rPr>
        <w:t>4 cordons lisses, 1 bord aplati digité, 1 fond plat</w:t>
      </w:r>
    </w:p>
    <w:p w14:paraId="4682316A" w14:textId="77777777" w:rsidR="005075BC" w:rsidRPr="0032190F" w:rsidRDefault="005075BC" w:rsidP="00242C0F">
      <w:pPr>
        <w:rPr>
          <w:lang w:val="fr-FR"/>
        </w:rPr>
      </w:pPr>
    </w:p>
    <w:p w14:paraId="0BAE7AAA" w14:textId="77777777" w:rsidR="005075BC" w:rsidRPr="0032190F" w:rsidRDefault="005075BC" w:rsidP="00242C0F">
      <w:pPr>
        <w:pStyle w:val="Heading2"/>
      </w:pPr>
      <w:r w:rsidRPr="0032190F">
        <w:t>Cragnou (inférieur)</w:t>
      </w:r>
    </w:p>
    <w:p w14:paraId="3FA4865A" w14:textId="77777777" w:rsidR="005075BC" w:rsidRPr="0032190F" w:rsidRDefault="005075BC" w:rsidP="00242C0F">
      <w:pPr>
        <w:rPr>
          <w:lang w:val="fr-FR"/>
        </w:rPr>
      </w:pPr>
    </w:p>
    <w:p w14:paraId="25C3062F" w14:textId="77777777" w:rsidR="005075BC" w:rsidRPr="0032190F" w:rsidRDefault="005075BC" w:rsidP="00242C0F">
      <w:pPr>
        <w:rPr>
          <w:lang w:val="fr-FR"/>
        </w:rPr>
      </w:pPr>
      <w:r w:rsidRPr="0032190F">
        <w:rPr>
          <w:lang w:val="fr-FR"/>
        </w:rPr>
        <w:t>Col court</w:t>
      </w:r>
      <w:r w:rsidR="00B524D5" w:rsidRPr="0032190F">
        <w:rPr>
          <w:lang w:val="fr-FR"/>
        </w:rPr>
        <w:t>.</w:t>
      </w:r>
    </w:p>
    <w:p w14:paraId="45D10A99" w14:textId="77777777" w:rsidR="00B524D5" w:rsidRPr="0032190F" w:rsidRDefault="00B524D5" w:rsidP="00242C0F">
      <w:pPr>
        <w:rPr>
          <w:lang w:val="fr-FR"/>
        </w:rPr>
      </w:pPr>
    </w:p>
    <w:p w14:paraId="7F905B08" w14:textId="77777777" w:rsidR="00B524D5" w:rsidRPr="0032190F" w:rsidRDefault="00B524D5" w:rsidP="00426FF9">
      <w:pPr>
        <w:pStyle w:val="Heading1"/>
      </w:pPr>
      <w:bookmarkStart w:id="4145" w:name="Sit_Causega"/>
      <w:r w:rsidRPr="0032190F">
        <w:t>CAUSEGA</w:t>
      </w:r>
    </w:p>
    <w:bookmarkEnd w:id="4145"/>
    <w:p w14:paraId="60013EBC" w14:textId="77777777" w:rsidR="00B524D5" w:rsidRPr="0032190F" w:rsidRDefault="00B524D5" w:rsidP="00242C0F">
      <w:pPr>
        <w:rPr>
          <w:lang w:val="fr-FR"/>
        </w:rPr>
      </w:pPr>
    </w:p>
    <w:p w14:paraId="2AD0A3D1" w14:textId="77777777" w:rsidR="00B524D5" w:rsidRPr="0032190F" w:rsidRDefault="00B524D5" w:rsidP="00242C0F">
      <w:pPr>
        <w:jc w:val="both"/>
        <w:rPr>
          <w:lang w:val="fr-FR"/>
        </w:rPr>
      </w:pPr>
      <w:r w:rsidRPr="0032190F">
        <w:rPr>
          <w:lang w:val="fr-FR"/>
        </w:rPr>
        <w:t xml:space="preserve">Les enclos de la Causéga (Causega), ou bergeries de la Céva (Alpes-Maritimes), sont situés à environ </w:t>
      </w:r>
      <w:smartTag w:uri="urn:schemas-microsoft-com:office:smarttags" w:element="metricconverter">
        <w:smartTagPr>
          <w:attr w:name="ProductID" w:val="1700 m"/>
        </w:smartTagPr>
        <w:r w:rsidRPr="0032190F">
          <w:rPr>
            <w:lang w:val="fr-FR"/>
          </w:rPr>
          <w:t>1700 m</w:t>
        </w:r>
      </w:smartTag>
      <w:r w:rsidRPr="0032190F">
        <w:rPr>
          <w:lang w:val="fr-FR"/>
        </w:rPr>
        <w:t>.s.n.m. et à proximité du mont Bego. Ces structures sont conventionnellement attribuées aux 17</w:t>
      </w:r>
      <w:r w:rsidRPr="0032190F">
        <w:rPr>
          <w:vertAlign w:val="superscript"/>
          <w:lang w:val="fr-FR"/>
        </w:rPr>
        <w:t>e</w:t>
      </w:r>
      <w:r w:rsidRPr="0032190F">
        <w:rPr>
          <w:lang w:val="fr-FR"/>
        </w:rPr>
        <w:t>-19</w:t>
      </w:r>
      <w:r w:rsidRPr="0032190F">
        <w:rPr>
          <w:vertAlign w:val="superscript"/>
          <w:lang w:val="fr-FR"/>
        </w:rPr>
        <w:t>e</w:t>
      </w:r>
      <w:r w:rsidRPr="0032190F">
        <w:rPr>
          <w:lang w:val="fr-FR"/>
        </w:rPr>
        <w:t xml:space="preserve"> s., au cours du « boom » du pastoralisme dans les Alpes du Sud (com. pers. O. Romain). Ils forment des structures larges de quelque 200 mètres. On pourrait les rapprocher des </w:t>
      </w:r>
      <w:r w:rsidRPr="0032190F">
        <w:rPr>
          <w:i/>
          <w:lang w:val="fr-FR"/>
        </w:rPr>
        <w:t>jelly fishes</w:t>
      </w:r>
      <w:r w:rsidRPr="0032190F">
        <w:rPr>
          <w:lang w:val="fr-FR"/>
        </w:rPr>
        <w:t xml:space="preserve"> du Proche- Moyen-Orient (SS BIB). </w:t>
      </w:r>
    </w:p>
    <w:p w14:paraId="21294386" w14:textId="77777777" w:rsidR="005075BC" w:rsidRPr="0032190F" w:rsidRDefault="005075BC" w:rsidP="00242C0F">
      <w:pPr>
        <w:rPr>
          <w:lang w:val="fr-FR"/>
        </w:rPr>
      </w:pPr>
    </w:p>
    <w:p w14:paraId="471020CE" w14:textId="77777777" w:rsidR="003815AC" w:rsidRPr="0032190F" w:rsidRDefault="003815AC" w:rsidP="00426FF9">
      <w:pPr>
        <w:pStyle w:val="Heading1"/>
      </w:pPr>
      <w:bookmarkStart w:id="4146" w:name="Sit_Gilbert"/>
      <w:r w:rsidRPr="0032190F">
        <w:t>ABRI GILBERT</w:t>
      </w:r>
    </w:p>
    <w:bookmarkEnd w:id="4146"/>
    <w:p w14:paraId="50C7505B" w14:textId="77777777" w:rsidR="003815AC" w:rsidRPr="0032190F" w:rsidRDefault="003815AC" w:rsidP="00242C0F">
      <w:pPr>
        <w:rPr>
          <w:lang w:val="fr-FR"/>
        </w:rPr>
      </w:pPr>
    </w:p>
    <w:p w14:paraId="0962A4E1" w14:textId="04BAB673" w:rsidR="003815AC" w:rsidRPr="0032190F" w:rsidRDefault="003815AC" w:rsidP="00242C0F">
      <w:pPr>
        <w:jc w:val="both"/>
        <w:rPr>
          <w:lang w:val="fr-FR"/>
        </w:rPr>
      </w:pPr>
      <w:r w:rsidRPr="0032190F">
        <w:rPr>
          <w:lang w:val="fr-FR"/>
        </w:rPr>
        <w:t>L’abri sous roche dit « Abri Gilbert »</w:t>
      </w:r>
      <w:r w:rsidR="000D3E6A" w:rsidRPr="0032190F">
        <w:rPr>
          <w:lang w:val="fr-FR"/>
        </w:rPr>
        <w:t xml:space="preserve"> ou abri de la Céva</w:t>
      </w:r>
      <w:r w:rsidRPr="0032190F">
        <w:rPr>
          <w:lang w:val="fr-FR"/>
        </w:rPr>
        <w:t xml:space="preserve">, à proximité du site archéologique du </w:t>
      </w:r>
      <w:hyperlink r:id="rId10165" w:anchor="Sit_Mont_Bego" w:history="1">
        <w:r w:rsidR="009A0EA0" w:rsidRPr="009A0EA0">
          <w:rPr>
            <w:lang w:val="fr-FR"/>
          </w:rPr>
          <w:t xml:space="preserve"> </w:t>
        </w:r>
        <w:r w:rsidR="00265BDA" w:rsidRPr="0032190F">
          <w:rPr>
            <w:rStyle w:val="Hyperlink"/>
            <w:lang w:val="fr-FR"/>
          </w:rPr>
          <w:t>Bego</w:t>
        </w:r>
      </w:hyperlink>
      <w:r w:rsidR="009A0EA0" w:rsidRPr="009A0EA0">
        <w:rPr>
          <w:rStyle w:val="Hyperlink"/>
          <w:color w:val="000000"/>
          <w:u w:val="none"/>
          <w:lang w:val="fr-FR"/>
        </w:rPr>
        <w:t xml:space="preserve"> </w:t>
      </w:r>
      <w:r w:rsidR="00432C3D" w:rsidRPr="0032190F">
        <w:rPr>
          <w:lang w:val="fr-FR"/>
        </w:rPr>
        <w:t xml:space="preserve">(secteur des Merveilles) </w:t>
      </w:r>
      <w:r w:rsidRPr="0032190F">
        <w:rPr>
          <w:lang w:val="fr-FR"/>
        </w:rPr>
        <w:t>a livré de la céramique à trou</w:t>
      </w:r>
      <w:r w:rsidR="00255460" w:rsidRPr="0032190F">
        <w:rPr>
          <w:lang w:val="fr-FR"/>
        </w:rPr>
        <w:t>s</w:t>
      </w:r>
      <w:r w:rsidRPr="0032190F">
        <w:rPr>
          <w:lang w:val="fr-FR"/>
        </w:rPr>
        <w:t xml:space="preserve"> passant</w:t>
      </w:r>
      <w:r w:rsidR="00255460" w:rsidRPr="0032190F">
        <w:rPr>
          <w:lang w:val="fr-FR"/>
        </w:rPr>
        <w:t>s</w:t>
      </w:r>
      <w:r w:rsidR="00E05D7C" w:rsidRPr="0032190F">
        <w:rPr>
          <w:lang w:val="fr-FR"/>
        </w:rPr>
        <w:t xml:space="preserve"> (</w:t>
      </w:r>
      <w:hyperlink r:id="rId10166" w:anchor="Cul_Fori_Passanti" w:history="1">
        <w:r w:rsidR="00E05D7C" w:rsidRPr="0032190F">
          <w:rPr>
            <w:rStyle w:val="Hyperlink"/>
            <w:i/>
            <w:lang w:val="fr-FR"/>
          </w:rPr>
          <w:t>fori passanti</w:t>
        </w:r>
      </w:hyperlink>
      <w:r w:rsidR="00E05D7C" w:rsidRPr="0032190F">
        <w:rPr>
          <w:lang w:val="fr-FR"/>
        </w:rPr>
        <w:t>)</w:t>
      </w:r>
      <w:r w:rsidR="00255460" w:rsidRPr="0032190F">
        <w:rPr>
          <w:lang w:val="fr-FR"/>
        </w:rPr>
        <w:t xml:space="preserve">sous le col </w:t>
      </w:r>
      <w:r w:rsidRPr="0032190F">
        <w:rPr>
          <w:lang w:val="fr-FR"/>
        </w:rPr>
        <w:t>caractéristique</w:t>
      </w:r>
      <w:r w:rsidR="00255460" w:rsidRPr="0032190F">
        <w:rPr>
          <w:lang w:val="fr-FR"/>
        </w:rPr>
        <w:t>s</w:t>
      </w:r>
      <w:r w:rsidRPr="0032190F">
        <w:rPr>
          <w:lang w:val="fr-FR"/>
        </w:rPr>
        <w:t xml:space="preserve"> du Campaniforme (</w:t>
      </w:r>
      <w:r w:rsidR="00255460" w:rsidRPr="0032190F">
        <w:rPr>
          <w:lang w:val="fr-FR"/>
        </w:rPr>
        <w:t>BIB 735 p. 83</w:t>
      </w:r>
      <w:r w:rsidRPr="0032190F">
        <w:rPr>
          <w:lang w:val="fr-FR"/>
        </w:rPr>
        <w:t xml:space="preserve">). </w:t>
      </w:r>
    </w:p>
    <w:p w14:paraId="285BFBD8" w14:textId="77777777" w:rsidR="00616AB5" w:rsidRPr="0032190F" w:rsidRDefault="00467973" w:rsidP="00242C0F">
      <w:pPr>
        <w:jc w:val="both"/>
        <w:rPr>
          <w:lang w:val="fr-FR"/>
        </w:rPr>
      </w:pPr>
      <w:r w:rsidRPr="0032190F">
        <w:rPr>
          <w:lang w:val="fr-FR"/>
        </w:rPr>
        <w:t>Prospecté en 2008 (info. Musée des Merveilles), comprend 80 tessons de céramique (3 bords, 73 fragments de panse, 4 fonds). Deux vases (NI) sont à trous passants, 6 fragments (NR) portent des cordons lisses (SS BIB)</w:t>
      </w:r>
      <w:r w:rsidR="00616AB5" w:rsidRPr="0032190F">
        <w:rPr>
          <w:lang w:val="fr-FR"/>
        </w:rPr>
        <w:t xml:space="preserve">. </w:t>
      </w:r>
    </w:p>
    <w:p w14:paraId="6BD95878" w14:textId="7E42C844" w:rsidR="001463D6" w:rsidRPr="0032190F" w:rsidRDefault="001463D6" w:rsidP="00242C0F">
      <w:pPr>
        <w:jc w:val="both"/>
        <w:rPr>
          <w:lang w:val="fr-FR"/>
        </w:rPr>
      </w:pPr>
      <w:r w:rsidRPr="0032190F">
        <w:rPr>
          <w:lang w:val="fr-FR"/>
        </w:rPr>
        <w:t xml:space="preserve">Une céramique à trous passants a été trouvée </w:t>
      </w:r>
      <w:r w:rsidR="00616AB5" w:rsidRPr="0032190F">
        <w:rPr>
          <w:lang w:val="fr-FR"/>
        </w:rPr>
        <w:t xml:space="preserve">dans la </w:t>
      </w:r>
      <w:hyperlink r:id="rId10167" w:anchor="Sit_Pollera" w:history="1">
        <w:r w:rsidR="00616AB5" w:rsidRPr="0032190F">
          <w:rPr>
            <w:rStyle w:val="Hyperlink"/>
            <w:lang w:val="fr-FR"/>
          </w:rPr>
          <w:t>Grotta della Pollera</w:t>
        </w:r>
      </w:hyperlink>
      <w:r w:rsidR="00616AB5" w:rsidRPr="0032190F">
        <w:rPr>
          <w:lang w:val="fr-FR"/>
        </w:rPr>
        <w:t xml:space="preserve"> (SS BIB) </w:t>
      </w:r>
      <w:r w:rsidRPr="0032190F">
        <w:rPr>
          <w:lang w:val="fr-FR"/>
        </w:rPr>
        <w:t>à l’</w:t>
      </w:r>
      <w:hyperlink r:id="rId10168" w:anchor="Sit_Arma_Nasino" w:history="1">
        <w:r w:rsidRPr="0032190F">
          <w:rPr>
            <w:rStyle w:val="Hyperlink"/>
            <w:lang w:val="fr-FR"/>
          </w:rPr>
          <w:t>Arma del Nasino</w:t>
        </w:r>
      </w:hyperlink>
      <w:r w:rsidR="00172F7A" w:rsidRPr="0032190F">
        <w:rPr>
          <w:lang w:val="fr-FR"/>
        </w:rPr>
        <w:t xml:space="preserve"> </w:t>
      </w:r>
      <w:r w:rsidR="00364AF2" w:rsidRPr="0032190F">
        <w:rPr>
          <w:lang w:val="fr-FR"/>
        </w:rPr>
        <w:t xml:space="preserve">à quelques </w:t>
      </w:r>
      <w:smartTag w:uri="urn:schemas-microsoft-com:office:smarttags" w:element="metricconverter">
        <w:smartTagPr>
          <w:attr w:name="ProductID" w:val="20 km"/>
        </w:smartTagPr>
        <w:r w:rsidR="00364AF2" w:rsidRPr="0032190F">
          <w:rPr>
            <w:lang w:val="fr-FR"/>
          </w:rPr>
          <w:t>20 km</w:t>
        </w:r>
      </w:smartTag>
      <w:r w:rsidR="00364AF2" w:rsidRPr="0032190F">
        <w:rPr>
          <w:lang w:val="fr-FR"/>
        </w:rPr>
        <w:t xml:space="preserve"> du site </w:t>
      </w:r>
      <w:r w:rsidRPr="0032190F">
        <w:rPr>
          <w:lang w:val="fr-FR"/>
        </w:rPr>
        <w:t>(BIB 935 p. 172)</w:t>
      </w:r>
      <w:r w:rsidR="00C86E25" w:rsidRPr="0032190F">
        <w:rPr>
          <w:lang w:val="fr-FR"/>
        </w:rPr>
        <w:t xml:space="preserve">, dans la </w:t>
      </w:r>
      <w:hyperlink r:id="rId10169" w:anchor="Sit_Muree" w:history="1">
        <w:r w:rsidR="00C86E25" w:rsidRPr="0032190F">
          <w:rPr>
            <w:rStyle w:val="Hyperlink"/>
            <w:lang w:val="fr-FR"/>
          </w:rPr>
          <w:t>Grotte Murée</w:t>
        </w:r>
      </w:hyperlink>
      <w:r w:rsidR="00C86E25" w:rsidRPr="0032190F">
        <w:rPr>
          <w:lang w:val="fr-FR"/>
        </w:rPr>
        <w:t xml:space="preserve"> (BIB 971)</w:t>
      </w:r>
    </w:p>
    <w:p w14:paraId="0C23ECFB" w14:textId="77777777" w:rsidR="008A1A3D" w:rsidRPr="0032190F" w:rsidRDefault="008A1A3D" w:rsidP="00242C0F">
      <w:pPr>
        <w:jc w:val="both"/>
        <w:rPr>
          <w:lang w:val="fr-FR"/>
        </w:rPr>
      </w:pPr>
    </w:p>
    <w:p w14:paraId="5947168C" w14:textId="77777777" w:rsidR="0043738F" w:rsidRPr="0032190F" w:rsidRDefault="0043738F" w:rsidP="00242C0F">
      <w:pPr>
        <w:rPr>
          <w:lang w:val="fr-FR"/>
        </w:rPr>
      </w:pPr>
    </w:p>
    <w:p w14:paraId="1738F000" w14:textId="77777777" w:rsidR="0043738F" w:rsidRPr="0032190F" w:rsidRDefault="0043738F" w:rsidP="00426FF9">
      <w:pPr>
        <w:pStyle w:val="Heading1"/>
      </w:pPr>
      <w:bookmarkStart w:id="4147" w:name="Sit_Conventini"/>
      <w:r w:rsidRPr="0032190F">
        <w:t>CONVENTINI</w:t>
      </w:r>
      <w:bookmarkEnd w:id="4147"/>
    </w:p>
    <w:p w14:paraId="7E5BDC21" w14:textId="77777777" w:rsidR="0043738F" w:rsidRPr="0032190F" w:rsidRDefault="0043738F" w:rsidP="00242C0F">
      <w:pPr>
        <w:rPr>
          <w:lang w:val="fr-FR"/>
        </w:rPr>
      </w:pPr>
    </w:p>
    <w:p w14:paraId="2518DDAB" w14:textId="09F60550" w:rsidR="0043738F" w:rsidRPr="0032190F" w:rsidRDefault="009A0EA0" w:rsidP="00242C0F">
      <w:pPr>
        <w:rPr>
          <w:lang w:val="fr-FR"/>
        </w:rPr>
      </w:pPr>
      <w:r>
        <w:rPr>
          <w:lang w:val="fr-FR"/>
        </w:rPr>
        <w:lastRenderedPageBreak/>
        <w:t xml:space="preserve">Dans la </w:t>
      </w:r>
      <w:hyperlink r:id="rId10170" w:anchor="Sit_Roya_Haute" w:history="1">
        <w:r w:rsidRPr="009A0EA0">
          <w:rPr>
            <w:rStyle w:val="Hyperlink"/>
            <w:lang w:val="fr-FR"/>
          </w:rPr>
          <w:t>Haute-Roya</w:t>
        </w:r>
      </w:hyperlink>
      <w:r>
        <w:rPr>
          <w:lang w:val="fr-FR"/>
        </w:rPr>
        <w:t xml:space="preserve">. </w:t>
      </w:r>
      <w:r w:rsidR="0043738F" w:rsidRPr="0032190F">
        <w:rPr>
          <w:lang w:val="fr-FR"/>
        </w:rPr>
        <w:t>En dessous du mont Bego, de rares gravures réalisées sur des affleurements moutonnés de grès gris-beige appartenant typologiquement à celles de la région du mont Bego ont été observées (Chipp</w:t>
      </w:r>
      <w:r w:rsidR="001B33B7" w:rsidRPr="0032190F">
        <w:rPr>
          <w:lang w:val="fr-FR"/>
        </w:rPr>
        <w:t>i</w:t>
      </w:r>
      <w:r w:rsidR="0043738F" w:rsidRPr="0032190F">
        <w:rPr>
          <w:lang w:val="fr-FR"/>
        </w:rPr>
        <w:t>ndale 1988 p. 250)</w:t>
      </w:r>
    </w:p>
    <w:p w14:paraId="45FCB061" w14:textId="77777777" w:rsidR="001B33B7" w:rsidRPr="0032190F" w:rsidRDefault="001B33B7" w:rsidP="00242C0F">
      <w:pPr>
        <w:rPr>
          <w:lang w:val="fr-FR"/>
        </w:rPr>
      </w:pPr>
    </w:p>
    <w:p w14:paraId="0A07491E" w14:textId="47B0EBF5" w:rsidR="00B61F0F" w:rsidRPr="0032190F" w:rsidRDefault="00B61F0F" w:rsidP="00426FF9">
      <w:pPr>
        <w:pStyle w:val="Heading1"/>
      </w:pPr>
      <w:bookmarkStart w:id="4148" w:name="Sit_Vallauria"/>
      <w:r w:rsidRPr="0032190F">
        <w:t>VALLAURIA</w:t>
      </w:r>
    </w:p>
    <w:bookmarkEnd w:id="4148"/>
    <w:p w14:paraId="548CA923" w14:textId="70960E56" w:rsidR="00B61F0F" w:rsidRPr="00A86BD3" w:rsidRDefault="00A86BD3" w:rsidP="00242C0F">
      <w:pPr>
        <w:rPr>
          <w:sz w:val="20"/>
          <w:lang w:val="fr-FR"/>
        </w:rPr>
      </w:pPr>
      <w:r w:rsidRPr="00A86BD3">
        <w:rPr>
          <w:sz w:val="20"/>
          <w:lang w:val="fr-FR"/>
        </w:rPr>
        <w:t>mine de Vallauria, minière de Vallauria, TEN04</w:t>
      </w:r>
    </w:p>
    <w:p w14:paraId="7FAC81A9" w14:textId="77777777" w:rsidR="00A86BD3" w:rsidRPr="0032190F" w:rsidRDefault="00A86BD3" w:rsidP="00242C0F">
      <w:pPr>
        <w:rPr>
          <w:lang w:val="fr-FR"/>
        </w:rPr>
      </w:pPr>
    </w:p>
    <w:p w14:paraId="3341881F" w14:textId="6E7207F6" w:rsidR="00974227" w:rsidRPr="0032190F" w:rsidRDefault="00A86BD3" w:rsidP="00242C0F">
      <w:pPr>
        <w:jc w:val="both"/>
        <w:rPr>
          <w:lang w:val="fr-FR"/>
        </w:rPr>
      </w:pPr>
      <w:r>
        <w:rPr>
          <w:lang w:val="fr-FR"/>
        </w:rPr>
        <w:t xml:space="preserve">Dans la </w:t>
      </w:r>
      <w:hyperlink r:id="rId10171" w:anchor="Sit_Roya_Haute" w:history="1">
        <w:r w:rsidRPr="009A0EA0">
          <w:rPr>
            <w:rStyle w:val="Hyperlink"/>
            <w:lang w:val="fr-FR"/>
          </w:rPr>
          <w:t>Haute-Roya</w:t>
        </w:r>
      </w:hyperlink>
      <w:r>
        <w:rPr>
          <w:lang w:val="fr-FR"/>
        </w:rPr>
        <w:t>, à</w:t>
      </w:r>
      <w:r w:rsidR="00974227" w:rsidRPr="0032190F">
        <w:rPr>
          <w:lang w:val="fr-FR"/>
        </w:rPr>
        <w:t xml:space="preserve"> proximité du lac des Mesches, en aval </w:t>
      </w:r>
      <w:r w:rsidR="004C3F8C" w:rsidRPr="0032190F">
        <w:rPr>
          <w:lang w:val="fr-FR"/>
        </w:rPr>
        <w:t>et à l’Es</w:t>
      </w:r>
      <w:r w:rsidR="00B355F1" w:rsidRPr="0032190F">
        <w:rPr>
          <w:lang w:val="fr-FR"/>
        </w:rPr>
        <w:t>t</w:t>
      </w:r>
      <w:r>
        <w:rPr>
          <w:lang w:val="fr-FR"/>
        </w:rPr>
        <w:t xml:space="preserve"> </w:t>
      </w:r>
      <w:r w:rsidR="00974227" w:rsidRPr="0032190F">
        <w:rPr>
          <w:lang w:val="fr-FR"/>
        </w:rPr>
        <w:t xml:space="preserve">du </w:t>
      </w:r>
      <w:hyperlink w:anchor="Sit_Merveilles" w:history="1">
        <w:r w:rsidR="00F57B14" w:rsidRPr="0032190F">
          <w:rPr>
            <w:rStyle w:val="Hyperlink"/>
            <w:lang w:val="fr-FR"/>
          </w:rPr>
          <w:t>secteur des Merveilles</w:t>
        </w:r>
      </w:hyperlink>
      <w:r>
        <w:rPr>
          <w:lang w:val="fr-FR"/>
        </w:rPr>
        <w:t xml:space="preserve">, </w:t>
      </w:r>
      <w:hyperlink w:anchor="Sit_Mont_Bego" w:history="1">
        <w:r w:rsidR="00974227" w:rsidRPr="0032190F">
          <w:rPr>
            <w:rStyle w:val="Hyperlink"/>
            <w:lang w:val="fr-FR"/>
          </w:rPr>
          <w:t>mont Bego</w:t>
        </w:r>
      </w:hyperlink>
      <w:r w:rsidR="00CA2FCB" w:rsidRPr="0032190F">
        <w:rPr>
          <w:lang w:val="fr-FR"/>
        </w:rPr>
        <w:t xml:space="preserve">, les mines de Vallauria </w:t>
      </w:r>
      <w:r w:rsidR="00B74FFB" w:rsidRPr="0032190F">
        <w:rPr>
          <w:lang w:val="fr-FR"/>
        </w:rPr>
        <w:t xml:space="preserve">sont riches en ressources métallifères (blende, galène, cuivre) et montre une exploitation remontant au moins au XVIIIe siècle (SS BIB). Elles </w:t>
      </w:r>
      <w:r w:rsidR="00CA2FCB" w:rsidRPr="0032190F">
        <w:rPr>
          <w:lang w:val="fr-FR"/>
        </w:rPr>
        <w:t xml:space="preserve">ont </w:t>
      </w:r>
      <w:r w:rsidR="00B74FFB" w:rsidRPr="0032190F">
        <w:rPr>
          <w:lang w:val="fr-FR"/>
        </w:rPr>
        <w:t xml:space="preserve">en outre </w:t>
      </w:r>
      <w:r w:rsidR="00CA2FCB" w:rsidRPr="0032190F">
        <w:rPr>
          <w:lang w:val="fr-FR"/>
        </w:rPr>
        <w:t xml:space="preserve">livré la statuette d’un </w:t>
      </w:r>
      <w:r w:rsidR="00B74FFB" w:rsidRPr="0032190F">
        <w:rPr>
          <w:lang w:val="fr-FR"/>
        </w:rPr>
        <w:t>« </w:t>
      </w:r>
      <w:r w:rsidR="00CA2FCB" w:rsidRPr="0032190F">
        <w:rPr>
          <w:lang w:val="fr-FR"/>
        </w:rPr>
        <w:t>guerrier étrusque</w:t>
      </w:r>
      <w:r w:rsidR="00B74FFB" w:rsidRPr="0032190F">
        <w:rPr>
          <w:lang w:val="fr-FR"/>
        </w:rPr>
        <w:t xml:space="preserve"> » attribuée au </w:t>
      </w:r>
      <w:r>
        <w:rPr>
          <w:lang w:val="fr-FR"/>
        </w:rPr>
        <w:t>BF</w:t>
      </w:r>
      <w:r w:rsidR="00B74FFB" w:rsidRPr="0032190F">
        <w:rPr>
          <w:lang w:val="fr-FR"/>
        </w:rPr>
        <w:t xml:space="preserve"> (BIB 835 p. 68 (BIB 836))</w:t>
      </w:r>
      <w:r w:rsidR="00CA2FCB" w:rsidRPr="0032190F">
        <w:rPr>
          <w:lang w:val="fr-FR"/>
        </w:rPr>
        <w:t>.</w:t>
      </w:r>
      <w:hyperlink r:id="rId10172" w:anchor="Cul_Chalco" w:history="1">
        <w:r w:rsidR="004C3F8C" w:rsidRPr="0032190F">
          <w:rPr>
            <w:rStyle w:val="Hyperlink"/>
            <w:lang w:val="fr-FR"/>
          </w:rPr>
          <w:t>Chalcolithique </w:t>
        </w:r>
      </w:hyperlink>
      <w:r w:rsidR="004C3F8C" w:rsidRPr="0032190F">
        <w:rPr>
          <w:lang w:val="fr-FR"/>
        </w:rPr>
        <w:t>? (SS BIB)</w:t>
      </w:r>
    </w:p>
    <w:p w14:paraId="740FD005" w14:textId="77777777" w:rsidR="00974227" w:rsidRPr="0032190F" w:rsidRDefault="00974227" w:rsidP="00242C0F">
      <w:pPr>
        <w:jc w:val="both"/>
        <w:rPr>
          <w:lang w:val="fr-FR"/>
        </w:rPr>
      </w:pPr>
    </w:p>
    <w:p w14:paraId="1DAC49F4" w14:textId="3B40176C" w:rsidR="004C3F8C" w:rsidRPr="0032190F" w:rsidRDefault="004C3F8C" w:rsidP="00242C0F">
      <w:pPr>
        <w:jc w:val="both"/>
        <w:rPr>
          <w:lang w:val="fr-FR"/>
        </w:rPr>
      </w:pPr>
      <w:r w:rsidRPr="0032190F">
        <w:rPr>
          <w:lang w:val="fr-FR"/>
        </w:rPr>
        <w:t xml:space="preserve">A la fin du </w:t>
      </w:r>
      <w:r w:rsidR="00087B16" w:rsidRPr="0032190F">
        <w:rPr>
          <w:lang w:val="fr-FR"/>
        </w:rPr>
        <w:t>19</w:t>
      </w:r>
      <w:r w:rsidR="00087B16" w:rsidRPr="0032190F">
        <w:rPr>
          <w:vertAlign w:val="superscript"/>
          <w:lang w:val="fr-FR"/>
        </w:rPr>
        <w:t>e</w:t>
      </w:r>
      <w:r w:rsidRPr="0032190F">
        <w:rPr>
          <w:lang w:val="fr-FR"/>
        </w:rPr>
        <w:t xml:space="preserve">siècle la mine de Vallauria produit 40 000 tonnes de concentré de zinc et 5 000 tonnes de concentré de plomb. Elle peut être considérée avec la </w:t>
      </w:r>
      <w:hyperlink r:id="rId10173" w:anchor="Sit_Cerisier" w:history="1">
        <w:r w:rsidRPr="0032190F">
          <w:rPr>
            <w:rStyle w:val="Hyperlink"/>
            <w:lang w:val="fr-FR"/>
          </w:rPr>
          <w:t>mine du Cerisier</w:t>
        </w:r>
      </w:hyperlink>
      <w:r w:rsidRPr="0032190F">
        <w:rPr>
          <w:lang w:val="fr-FR"/>
        </w:rPr>
        <w:t xml:space="preserve"> dans les Alpes-Maritimes de principal lieu d’extraction du minerai dans les Alpes françaises (BIB 97 p. 30 et 1239) </w:t>
      </w:r>
    </w:p>
    <w:p w14:paraId="759DCC1C" w14:textId="77777777" w:rsidR="004C3F8C" w:rsidRPr="0032190F" w:rsidRDefault="004C3F8C" w:rsidP="00242C0F">
      <w:pPr>
        <w:jc w:val="both"/>
        <w:rPr>
          <w:lang w:val="fr-FR"/>
        </w:rPr>
      </w:pPr>
    </w:p>
    <w:p w14:paraId="41AC5066" w14:textId="10310EB1" w:rsidR="00B61F0F" w:rsidRPr="0032190F" w:rsidRDefault="00B61F0F" w:rsidP="00242C0F">
      <w:pPr>
        <w:jc w:val="both"/>
        <w:rPr>
          <w:lang w:val="fr-FR"/>
        </w:rPr>
      </w:pPr>
      <w:r w:rsidRPr="0032190F">
        <w:rPr>
          <w:lang w:val="fr-FR"/>
        </w:rPr>
        <w:t>Le gisement métallifère apparaît au contact de deux formations du massif d</w:t>
      </w:r>
      <w:r w:rsidR="00D81300">
        <w:rPr>
          <w:lang w:val="fr-FR"/>
        </w:rPr>
        <w:t>e</w:t>
      </w:r>
      <w:r w:rsidRPr="0032190F">
        <w:rPr>
          <w:lang w:val="fr-FR"/>
        </w:rPr>
        <w:t xml:space="preserve"> </w:t>
      </w:r>
      <w:r w:rsidR="00D81300">
        <w:rPr>
          <w:lang w:val="fr-FR"/>
        </w:rPr>
        <w:t>l'Argentera-</w:t>
      </w:r>
      <w:r w:rsidRPr="0032190F">
        <w:rPr>
          <w:lang w:val="fr-FR"/>
        </w:rPr>
        <w:t xml:space="preserve">Mercantour : les anatexites précambriennes </w:t>
      </w:r>
      <w:r w:rsidR="00032095" w:rsidRPr="0032190F">
        <w:rPr>
          <w:lang w:val="fr-FR"/>
        </w:rPr>
        <w:t xml:space="preserve">(complexe de Chastillon-Valmasque) </w:t>
      </w:r>
      <w:r w:rsidRPr="0032190F">
        <w:rPr>
          <w:lang w:val="fr-FR"/>
        </w:rPr>
        <w:t xml:space="preserve">et les schistes verts de la série des Merveilles </w:t>
      </w:r>
      <w:r w:rsidR="00CA2FCB" w:rsidRPr="0032190F">
        <w:rPr>
          <w:lang w:val="fr-FR"/>
        </w:rPr>
        <w:t xml:space="preserve">du Permien </w:t>
      </w:r>
      <w:r w:rsidRPr="0032190F">
        <w:rPr>
          <w:lang w:val="fr-FR"/>
        </w:rPr>
        <w:t>(</w:t>
      </w:r>
      <w:r w:rsidR="0070027E" w:rsidRPr="0032190F">
        <w:rPr>
          <w:lang w:val="fr-FR"/>
        </w:rPr>
        <w:t>BIB</w:t>
      </w:r>
      <w:r w:rsidRPr="0032190F">
        <w:rPr>
          <w:lang w:val="fr-FR"/>
        </w:rPr>
        <w:t xml:space="preserve"> 134</w:t>
      </w:r>
      <w:r w:rsidR="00032095" w:rsidRPr="0032190F">
        <w:rPr>
          <w:lang w:val="fr-FR"/>
        </w:rPr>
        <w:t xml:space="preserve"> et 138</w:t>
      </w:r>
      <w:r w:rsidR="00CA2FCB" w:rsidRPr="0032190F">
        <w:rPr>
          <w:lang w:val="fr-FR"/>
        </w:rPr>
        <w:t xml:space="preserve"> et 835 p. </w:t>
      </w:r>
      <w:r w:rsidR="00B74FFB" w:rsidRPr="0032190F">
        <w:rPr>
          <w:lang w:val="fr-FR"/>
        </w:rPr>
        <w:t>68</w:t>
      </w:r>
      <w:r w:rsidRPr="0032190F">
        <w:rPr>
          <w:lang w:val="fr-FR"/>
        </w:rPr>
        <w:t>)</w:t>
      </w:r>
    </w:p>
    <w:p w14:paraId="0A952735" w14:textId="77777777" w:rsidR="00032095" w:rsidRPr="0032190F" w:rsidRDefault="00032095" w:rsidP="00242C0F">
      <w:pPr>
        <w:rPr>
          <w:lang w:val="fr-FR"/>
        </w:rPr>
      </w:pPr>
    </w:p>
    <w:p w14:paraId="170DE10A" w14:textId="77777777" w:rsidR="00FD577D" w:rsidRPr="0032190F" w:rsidRDefault="00032095" w:rsidP="00242C0F">
      <w:pPr>
        <w:jc w:val="both"/>
        <w:rPr>
          <w:lang w:val="fr-FR"/>
        </w:rPr>
      </w:pPr>
      <w:r w:rsidRPr="0032190F">
        <w:rPr>
          <w:lang w:val="fr-FR"/>
        </w:rPr>
        <w:t>La minéralisation principale, à blende dominante est contrôlée par un faisceau de failles-guides nord-ouest – sud-est. A l’intérieur du dit faisceau la minéralisation se concentre presque exclusivement dans la partie sommitale, altérée, des anatexites. Les corps minéralisés d’importance accessoire</w:t>
      </w:r>
      <w:r w:rsidR="00FD577D" w:rsidRPr="0032190F">
        <w:rPr>
          <w:lang w:val="fr-FR"/>
        </w:rPr>
        <w:t xml:space="preserve"> restent à proximité du contact (</w:t>
      </w:r>
      <w:r w:rsidR="0070027E" w:rsidRPr="0032190F">
        <w:rPr>
          <w:lang w:val="fr-FR"/>
        </w:rPr>
        <w:t>BIB</w:t>
      </w:r>
      <w:r w:rsidR="00FD577D" w:rsidRPr="0032190F">
        <w:rPr>
          <w:lang w:val="fr-FR"/>
        </w:rPr>
        <w:t xml:space="preserve"> 138 p. 2).</w:t>
      </w:r>
    </w:p>
    <w:p w14:paraId="0A7F0CBC" w14:textId="77777777" w:rsidR="00FD577D" w:rsidRPr="0032190F" w:rsidRDefault="00FD577D" w:rsidP="00242C0F">
      <w:pPr>
        <w:rPr>
          <w:lang w:val="fr-FR"/>
        </w:rPr>
      </w:pPr>
    </w:p>
    <w:p w14:paraId="47184271" w14:textId="77777777" w:rsidR="00FD577D" w:rsidRPr="0032190F" w:rsidRDefault="00FD577D" w:rsidP="00242C0F">
      <w:pPr>
        <w:rPr>
          <w:lang w:val="fr-FR"/>
        </w:rPr>
      </w:pPr>
      <w:r w:rsidRPr="0032190F">
        <w:rPr>
          <w:lang w:val="fr-FR"/>
        </w:rPr>
        <w:t>Parmi la vingtaine d’espèces minérales, et outre les deux minerais économiuqes que sont la Blende et la Galène, on trouve :</w:t>
      </w:r>
    </w:p>
    <w:p w14:paraId="08B9C118" w14:textId="77777777" w:rsidR="00FD577D" w:rsidRPr="0032190F" w:rsidRDefault="00FD577D" w:rsidP="00242C0F">
      <w:pPr>
        <w:rPr>
          <w:lang w:val="fr-FR"/>
        </w:rPr>
      </w:pPr>
    </w:p>
    <w:p w14:paraId="5931799A" w14:textId="77777777" w:rsidR="00FD577D" w:rsidRPr="0032190F" w:rsidRDefault="00FD577D" w:rsidP="00242C0F">
      <w:pPr>
        <w:rPr>
          <w:lang w:val="fr-FR"/>
        </w:rPr>
      </w:pPr>
      <w:r w:rsidRPr="0032190F">
        <w:rPr>
          <w:lang w:val="fr-FR"/>
        </w:rPr>
        <w:tab/>
        <w:t>-l’Azurite -Cu</w:t>
      </w:r>
      <w:r w:rsidRPr="0032190F">
        <w:rPr>
          <w:vertAlign w:val="subscript"/>
          <w:lang w:val="fr-FR"/>
        </w:rPr>
        <w:t>3</w:t>
      </w:r>
      <w:r w:rsidRPr="0032190F">
        <w:rPr>
          <w:lang w:val="fr-FR"/>
        </w:rPr>
        <w:t>(OH)</w:t>
      </w:r>
      <w:r w:rsidRPr="0032190F">
        <w:rPr>
          <w:vertAlign w:val="subscript"/>
          <w:lang w:val="fr-FR"/>
        </w:rPr>
        <w:t>2</w:t>
      </w:r>
      <w:r w:rsidRPr="0032190F">
        <w:rPr>
          <w:lang w:val="fr-FR"/>
        </w:rPr>
        <w:t>(CO</w:t>
      </w:r>
      <w:r w:rsidRPr="0032190F">
        <w:rPr>
          <w:vertAlign w:val="subscript"/>
          <w:lang w:val="fr-FR"/>
        </w:rPr>
        <w:t>3</w:t>
      </w:r>
      <w:r w:rsidRPr="0032190F">
        <w:rPr>
          <w:lang w:val="fr-FR"/>
        </w:rPr>
        <w:t>)</w:t>
      </w:r>
      <w:r w:rsidRPr="0032190F">
        <w:rPr>
          <w:vertAlign w:val="subscript"/>
          <w:lang w:val="fr-FR"/>
        </w:rPr>
        <w:t>2</w:t>
      </w:r>
      <w:r w:rsidRPr="0032190F">
        <w:rPr>
          <w:lang w:val="fr-FR"/>
        </w:rPr>
        <w:t>fréquente</w:t>
      </w:r>
      <w:r w:rsidRPr="0032190F">
        <w:rPr>
          <w:vertAlign w:val="subscript"/>
          <w:lang w:val="fr-FR"/>
        </w:rPr>
        <w:t xml:space="preserve">, </w:t>
      </w:r>
      <w:r w:rsidRPr="0032190F">
        <w:rPr>
          <w:lang w:val="fr-FR"/>
        </w:rPr>
        <w:t>qui résulte de l’altération de la Chalcopyrite</w:t>
      </w:r>
    </w:p>
    <w:p w14:paraId="5A12F883" w14:textId="77777777" w:rsidR="00FD577D" w:rsidRPr="0032190F" w:rsidRDefault="00FD577D" w:rsidP="00242C0F">
      <w:pPr>
        <w:ind w:left="709"/>
        <w:rPr>
          <w:lang w:val="fr-FR"/>
        </w:rPr>
      </w:pPr>
      <w:r w:rsidRPr="0032190F">
        <w:rPr>
          <w:lang w:val="fr-FR"/>
        </w:rPr>
        <w:t>-de la Chalcopyrite –CuFeS</w:t>
      </w:r>
      <w:r w:rsidRPr="0032190F">
        <w:rPr>
          <w:vertAlign w:val="subscript"/>
          <w:lang w:val="fr-FR"/>
        </w:rPr>
        <w:t>2</w:t>
      </w:r>
      <w:r w:rsidRPr="0032190F">
        <w:rPr>
          <w:lang w:val="fr-FR"/>
        </w:rPr>
        <w:t xml:space="preserve"> fréquente, qui peut se présenter en petits amas grenus de quelques millimètres, parfois i</w:t>
      </w:r>
      <w:r w:rsidR="00974227" w:rsidRPr="0032190F">
        <w:rPr>
          <w:lang w:val="fr-FR"/>
        </w:rPr>
        <w:t>n</w:t>
      </w:r>
      <w:r w:rsidRPr="0032190F">
        <w:rPr>
          <w:lang w:val="fr-FR"/>
        </w:rPr>
        <w:t>dépendamment dans le quartz ou en association avec de la blende microscopique</w:t>
      </w:r>
    </w:p>
    <w:p w14:paraId="24D4A530" w14:textId="77777777" w:rsidR="00FD577D" w:rsidRPr="0032190F" w:rsidRDefault="00FD577D" w:rsidP="00242C0F">
      <w:pPr>
        <w:ind w:left="709"/>
        <w:rPr>
          <w:lang w:val="fr-FR"/>
        </w:rPr>
      </w:pPr>
      <w:r w:rsidRPr="0032190F">
        <w:rPr>
          <w:lang w:val="fr-FR"/>
        </w:rPr>
        <w:t>-de la Malachite –Cu2CO</w:t>
      </w:r>
      <w:r w:rsidRPr="0032190F">
        <w:rPr>
          <w:vertAlign w:val="subscript"/>
          <w:lang w:val="fr-FR"/>
        </w:rPr>
        <w:t>3</w:t>
      </w:r>
      <w:r w:rsidRPr="0032190F">
        <w:rPr>
          <w:lang w:val="fr-FR"/>
        </w:rPr>
        <w:t>(OH)</w:t>
      </w:r>
      <w:r w:rsidRPr="0032190F">
        <w:rPr>
          <w:vertAlign w:val="subscript"/>
          <w:lang w:val="fr-FR"/>
        </w:rPr>
        <w:t>2</w:t>
      </w:r>
      <w:r w:rsidRPr="0032190F">
        <w:rPr>
          <w:lang w:val="fr-FR"/>
        </w:rPr>
        <w:t xml:space="preserve"> fréquente</w:t>
      </w:r>
    </w:p>
    <w:p w14:paraId="0CD1F5FC" w14:textId="77777777" w:rsidR="00FD577D" w:rsidRPr="0032190F" w:rsidRDefault="00FD577D" w:rsidP="00242C0F">
      <w:pPr>
        <w:ind w:left="709"/>
        <w:rPr>
          <w:lang w:val="fr-FR"/>
        </w:rPr>
      </w:pPr>
      <w:r w:rsidRPr="0032190F">
        <w:rPr>
          <w:lang w:val="fr-FR"/>
        </w:rPr>
        <w:t>-de la Tennantite (Cu,Fe)</w:t>
      </w:r>
      <w:r w:rsidRPr="0032190F">
        <w:rPr>
          <w:vertAlign w:val="subscript"/>
          <w:lang w:val="fr-FR"/>
        </w:rPr>
        <w:t>12</w:t>
      </w:r>
      <w:r w:rsidRPr="0032190F">
        <w:rPr>
          <w:lang w:val="fr-FR"/>
        </w:rPr>
        <w:t>As4S</w:t>
      </w:r>
      <w:r w:rsidRPr="0032190F">
        <w:rPr>
          <w:vertAlign w:val="subscript"/>
          <w:lang w:val="fr-FR"/>
        </w:rPr>
        <w:t>13</w:t>
      </w:r>
      <w:r w:rsidRPr="0032190F">
        <w:rPr>
          <w:lang w:val="fr-FR"/>
        </w:rPr>
        <w:t xml:space="preserve"> sulfo-arséniure de cuivre de fer, rare,appelé aussi « cuivre gris »</w:t>
      </w:r>
    </w:p>
    <w:p w14:paraId="6DD68C53" w14:textId="77777777" w:rsidR="00FD577D" w:rsidRPr="0032190F" w:rsidRDefault="00FD577D" w:rsidP="00242C0F">
      <w:pPr>
        <w:rPr>
          <w:lang w:val="fr-FR"/>
        </w:rPr>
      </w:pPr>
      <w:r w:rsidRPr="0032190F">
        <w:rPr>
          <w:lang w:val="fr-FR"/>
        </w:rPr>
        <w:t>(</w:t>
      </w:r>
      <w:r w:rsidR="0070027E" w:rsidRPr="0032190F">
        <w:rPr>
          <w:lang w:val="fr-FR"/>
        </w:rPr>
        <w:t>BIB</w:t>
      </w:r>
      <w:r w:rsidRPr="0032190F">
        <w:rPr>
          <w:lang w:val="fr-FR"/>
        </w:rPr>
        <w:t xml:space="preserve"> 138 p. 2).</w:t>
      </w:r>
    </w:p>
    <w:p w14:paraId="5AD24CCE" w14:textId="77777777" w:rsidR="00FD577D" w:rsidRPr="0032190F" w:rsidRDefault="00FD577D" w:rsidP="00242C0F">
      <w:pPr>
        <w:rPr>
          <w:lang w:val="fr-FR"/>
        </w:rPr>
      </w:pPr>
    </w:p>
    <w:p w14:paraId="50D95007" w14:textId="3BB4543E" w:rsidR="00380772" w:rsidRPr="0032190F" w:rsidRDefault="001D2686" w:rsidP="00242C0F">
      <w:pPr>
        <w:jc w:val="both"/>
        <w:rPr>
          <w:lang w:val="fr-FR"/>
        </w:rPr>
      </w:pPr>
      <w:r w:rsidRPr="0032190F">
        <w:rPr>
          <w:lang w:val="fr-FR"/>
        </w:rPr>
        <w:t xml:space="preserve">La présence de </w:t>
      </w:r>
      <w:hyperlink r:id="rId10174" w:anchor="Sit_Cuivre" w:history="1">
        <w:r w:rsidR="009A36BA" w:rsidRPr="009A36BA">
          <w:rPr>
            <w:rStyle w:val="Hyperlink"/>
            <w:lang w:val="fr-FR"/>
          </w:rPr>
          <w:t>cuivre</w:t>
        </w:r>
      </w:hyperlink>
      <w:r w:rsidR="009A36BA" w:rsidRPr="009A36BA">
        <w:rPr>
          <w:lang w:val="fr-FR"/>
        </w:rPr>
        <w:t xml:space="preserve"> </w:t>
      </w:r>
      <w:r w:rsidRPr="0032190F">
        <w:rPr>
          <w:lang w:val="fr-FR"/>
        </w:rPr>
        <w:t>ne fait pas de doute, mais le remaniement des galeries ne permet pas d’éclairer les périodes les plus anciennes (</w:t>
      </w:r>
      <w:r w:rsidR="0070027E" w:rsidRPr="0032190F">
        <w:rPr>
          <w:lang w:val="fr-FR"/>
        </w:rPr>
        <w:t>BIB</w:t>
      </w:r>
      <w:r w:rsidRPr="0032190F">
        <w:rPr>
          <w:lang w:val="fr-FR"/>
        </w:rPr>
        <w:t xml:space="preserve"> 138 p. 6).</w:t>
      </w:r>
    </w:p>
    <w:p w14:paraId="3BE00A8A" w14:textId="77777777" w:rsidR="00B61F0F" w:rsidRPr="0032190F" w:rsidRDefault="00B61F0F" w:rsidP="00242C0F">
      <w:pPr>
        <w:rPr>
          <w:lang w:val="fr-FR"/>
        </w:rPr>
      </w:pPr>
    </w:p>
    <w:p w14:paraId="1D011C7D" w14:textId="0F4C94C0" w:rsidR="00FD577D" w:rsidRPr="0032190F" w:rsidRDefault="00B61F0F" w:rsidP="00242C0F">
      <w:pPr>
        <w:jc w:val="both"/>
        <w:rPr>
          <w:lang w:val="fr-FR"/>
        </w:rPr>
      </w:pPr>
      <w:r w:rsidRPr="0032190F">
        <w:rPr>
          <w:lang w:val="fr-FR"/>
        </w:rPr>
        <w:t xml:space="preserve">Dans le site minier de La Minière de Vallauria (Alpes-Maritimes), la présence en couche relativement profonde évoque la possibilité d’affleurement de minerais de cuivre altérés de type carbonates ou oxydes facilement traités par ailleurs </w:t>
      </w:r>
      <w:r w:rsidR="00552187" w:rsidRPr="0032190F">
        <w:rPr>
          <w:lang w:val="fr-FR"/>
        </w:rPr>
        <w:t xml:space="preserve">(BIB 99 p. 30) </w:t>
      </w:r>
      <w:r w:rsidRPr="0032190F">
        <w:rPr>
          <w:lang w:val="fr-FR"/>
        </w:rPr>
        <w:t>(chalcolithique bulgare d’</w:t>
      </w:r>
      <w:hyperlink w:anchor="Sit_Ai_Bunar" w:history="1">
        <w:r w:rsidR="008D08ED" w:rsidRPr="0032190F">
          <w:rPr>
            <w:rStyle w:val="Hyperlink"/>
            <w:lang w:val="fr-FR"/>
          </w:rPr>
          <w:t>Aï Bunar</w:t>
        </w:r>
      </w:hyperlink>
      <w:r w:rsidRPr="0032190F">
        <w:rPr>
          <w:lang w:val="fr-FR"/>
        </w:rPr>
        <w:t xml:space="preserve">, yougoslave de </w:t>
      </w:r>
      <w:hyperlink r:id="rId10175" w:anchor="Sit_Rudna_Gava" w:history="1">
        <w:r w:rsidRPr="0032190F">
          <w:rPr>
            <w:rStyle w:val="Hyperlink"/>
            <w:lang w:val="fr-FR"/>
          </w:rPr>
          <w:t>Rudna Glava</w:t>
        </w:r>
      </w:hyperlink>
      <w:r w:rsidRPr="0032190F">
        <w:rPr>
          <w:lang w:val="fr-FR"/>
        </w:rPr>
        <w:t xml:space="preserve">, d’Espagne à </w:t>
      </w:r>
      <w:hyperlink r:id="rId10176" w:anchor="Sit_Rio_Tinto" w:history="1">
        <w:r w:rsidRPr="004453AB">
          <w:rPr>
            <w:rStyle w:val="Hyperlink"/>
            <w:lang w:val="fr-FR"/>
          </w:rPr>
          <w:t>Rio Tinto</w:t>
        </w:r>
      </w:hyperlink>
      <w:r w:rsidR="00552187">
        <w:rPr>
          <w:lang w:val="fr-FR"/>
        </w:rPr>
        <w:t>, ou plus proche de l’Héra</w:t>
      </w:r>
      <w:r w:rsidRPr="0032190F">
        <w:rPr>
          <w:lang w:val="fr-FR"/>
        </w:rPr>
        <w:t>u</w:t>
      </w:r>
      <w:r w:rsidR="00552187">
        <w:rPr>
          <w:lang w:val="fr-FR"/>
        </w:rPr>
        <w:t>l</w:t>
      </w:r>
      <w:r w:rsidRPr="0032190F">
        <w:rPr>
          <w:lang w:val="fr-FR"/>
        </w:rPr>
        <w:t xml:space="preserve">t à </w:t>
      </w:r>
      <w:hyperlink r:id="rId10177" w:anchor="Sit_Cabrières" w:history="1">
        <w:r w:rsidRPr="0032190F">
          <w:rPr>
            <w:rStyle w:val="Hyperlink"/>
            <w:lang w:val="fr-FR"/>
          </w:rPr>
          <w:t>Cabrières</w:t>
        </w:r>
      </w:hyperlink>
      <w:r w:rsidRPr="0032190F">
        <w:rPr>
          <w:lang w:val="fr-FR"/>
        </w:rPr>
        <w:t>) (</w:t>
      </w:r>
      <w:r w:rsidR="0070027E" w:rsidRPr="0032190F">
        <w:rPr>
          <w:lang w:val="fr-FR"/>
        </w:rPr>
        <w:t>BIB</w:t>
      </w:r>
      <w:r w:rsidRPr="0032190F">
        <w:rPr>
          <w:lang w:val="fr-FR"/>
        </w:rPr>
        <w:t xml:space="preserve"> 99 p. 30)</w:t>
      </w:r>
      <w:r w:rsidR="00FD577D" w:rsidRPr="0032190F">
        <w:rPr>
          <w:lang w:val="fr-FR"/>
        </w:rPr>
        <w:t>.</w:t>
      </w:r>
    </w:p>
    <w:p w14:paraId="4EAE9E68" w14:textId="77777777" w:rsidR="00FD577D" w:rsidRPr="0032190F" w:rsidRDefault="00FD577D" w:rsidP="00242C0F">
      <w:pPr>
        <w:rPr>
          <w:lang w:val="fr-FR"/>
        </w:rPr>
      </w:pPr>
    </w:p>
    <w:p w14:paraId="1BFFE210" w14:textId="77777777" w:rsidR="00FD577D" w:rsidRDefault="00FD577D" w:rsidP="00242C0F">
      <w:pPr>
        <w:rPr>
          <w:lang w:val="fr-FR"/>
        </w:rPr>
      </w:pPr>
      <w:r w:rsidRPr="0032190F">
        <w:rPr>
          <w:lang w:val="fr-FR"/>
        </w:rPr>
        <w:t xml:space="preserve">Les « chantiers sarrasins » </w:t>
      </w:r>
      <w:r w:rsidR="00380772" w:rsidRPr="0032190F">
        <w:rPr>
          <w:lang w:val="fr-FR"/>
        </w:rPr>
        <w:t xml:space="preserve">(avant l’exploitation industrielle au XVIIIe) </w:t>
      </w:r>
      <w:r w:rsidRPr="0032190F">
        <w:rPr>
          <w:lang w:val="fr-FR"/>
        </w:rPr>
        <w:t>ont été ouverts sur des lentille</w:t>
      </w:r>
      <w:r w:rsidR="00087B16" w:rsidRPr="0032190F">
        <w:rPr>
          <w:lang w:val="fr-FR"/>
        </w:rPr>
        <w:t xml:space="preserve">s dans la masse des anatexites </w:t>
      </w:r>
      <w:r w:rsidRPr="0032190F">
        <w:rPr>
          <w:lang w:val="fr-FR"/>
        </w:rPr>
        <w:t>(</w:t>
      </w:r>
      <w:r w:rsidR="0070027E" w:rsidRPr="0032190F">
        <w:rPr>
          <w:lang w:val="fr-FR"/>
        </w:rPr>
        <w:t>BIB</w:t>
      </w:r>
      <w:r w:rsidRPr="0032190F">
        <w:rPr>
          <w:lang w:val="fr-FR"/>
        </w:rPr>
        <w:t xml:space="preserve"> 138 p. 2).</w:t>
      </w:r>
    </w:p>
    <w:p w14:paraId="01E044E1" w14:textId="77777777" w:rsidR="00A86BD3" w:rsidRDefault="00A86BD3" w:rsidP="00242C0F">
      <w:pPr>
        <w:rPr>
          <w:lang w:val="fr-FR"/>
        </w:rPr>
      </w:pPr>
    </w:p>
    <w:p w14:paraId="23855088" w14:textId="750D182D" w:rsidR="00A86BD3" w:rsidRPr="0032190F" w:rsidRDefault="00A86BD3" w:rsidP="00242C0F">
      <w:pPr>
        <w:rPr>
          <w:lang w:val="fr-FR"/>
        </w:rPr>
      </w:pPr>
      <w:r>
        <w:rPr>
          <w:lang w:val="fr-FR"/>
        </w:rPr>
        <w:t>fouilles</w:t>
      </w:r>
    </w:p>
    <w:p w14:paraId="429030F7" w14:textId="77777777" w:rsidR="00E110CF" w:rsidRPr="0032190F" w:rsidRDefault="00E110CF" w:rsidP="00242C0F">
      <w:pPr>
        <w:jc w:val="both"/>
        <w:rPr>
          <w:lang w:val="fr-FR"/>
        </w:rPr>
      </w:pPr>
    </w:p>
    <w:p w14:paraId="30B35391" w14:textId="77777777" w:rsidR="006844F3" w:rsidRPr="0032190F" w:rsidRDefault="006844F3" w:rsidP="00426FF9">
      <w:pPr>
        <w:pStyle w:val="Heading1"/>
      </w:pPr>
      <w:bookmarkStart w:id="4149" w:name="Sit_Autier"/>
      <w:r w:rsidRPr="0032190F">
        <w:t>AUTIER (Lac)</w:t>
      </w:r>
    </w:p>
    <w:bookmarkEnd w:id="4149"/>
    <w:p w14:paraId="6A99A15D" w14:textId="77777777" w:rsidR="006844F3" w:rsidRPr="0032190F" w:rsidRDefault="006844F3" w:rsidP="00242C0F">
      <w:pPr>
        <w:jc w:val="both"/>
        <w:rPr>
          <w:lang w:val="fr-FR"/>
        </w:rPr>
      </w:pPr>
    </w:p>
    <w:p w14:paraId="22D055C3" w14:textId="77777777" w:rsidR="006844F3" w:rsidRPr="0032190F" w:rsidRDefault="006844F3" w:rsidP="00242C0F">
      <w:pPr>
        <w:jc w:val="both"/>
        <w:rPr>
          <w:lang w:val="fr-FR"/>
        </w:rPr>
      </w:pPr>
      <w:r w:rsidRPr="0032190F">
        <w:rPr>
          <w:lang w:val="fr-FR"/>
        </w:rPr>
        <w:t xml:space="preserve">Le lac Autier à proximité de la vallée des Merveilles est un petit pâturage de </w:t>
      </w:r>
      <w:smartTag w:uri="urn:schemas-microsoft-com:office:smarttags" w:element="metricconverter">
        <w:smartTagPr>
          <w:attr w:name="ProductID" w:val="6 ha"/>
        </w:smartTagPr>
        <w:r w:rsidRPr="0032190F">
          <w:rPr>
            <w:lang w:val="fr-FR"/>
          </w:rPr>
          <w:t>6 ha</w:t>
        </w:r>
      </w:smartTag>
      <w:r w:rsidRPr="0032190F">
        <w:rPr>
          <w:lang w:val="fr-FR"/>
        </w:rPr>
        <w:t xml:space="preserve"> sis à </w:t>
      </w:r>
      <w:smartTag w:uri="urn:schemas-microsoft-com:office:smarttags" w:element="metricconverter">
        <w:smartTagPr>
          <w:attr w:name="ProductID" w:val="2240 m"/>
        </w:smartTagPr>
        <w:r w:rsidRPr="0032190F">
          <w:rPr>
            <w:lang w:val="fr-FR"/>
          </w:rPr>
          <w:t>2240 m</w:t>
        </w:r>
      </w:smartTag>
      <w:r w:rsidRPr="0032190F">
        <w:rPr>
          <w:lang w:val="fr-FR"/>
        </w:rPr>
        <w:t xml:space="preserve"> (H. Geist)</w:t>
      </w:r>
    </w:p>
    <w:p w14:paraId="2D76DFAD" w14:textId="77777777" w:rsidR="006844F3" w:rsidRPr="0032190F" w:rsidRDefault="006844F3" w:rsidP="00242C0F">
      <w:pPr>
        <w:jc w:val="both"/>
        <w:rPr>
          <w:lang w:val="fr-FR"/>
        </w:rPr>
      </w:pPr>
    </w:p>
    <w:p w14:paraId="446FAE6A" w14:textId="77777777" w:rsidR="00CF471C" w:rsidRPr="0032190F" w:rsidRDefault="00CF471C" w:rsidP="00426FF9">
      <w:pPr>
        <w:pStyle w:val="Heading1"/>
      </w:pPr>
      <w:bookmarkStart w:id="4150" w:name="Sit_Clue_Roua"/>
      <w:r w:rsidRPr="0032190F">
        <w:t>CLUE DE ROUA (Site de)</w:t>
      </w:r>
    </w:p>
    <w:bookmarkEnd w:id="4150"/>
    <w:p w14:paraId="0B82E5B0" w14:textId="77777777" w:rsidR="00196EAB" w:rsidRDefault="00196EAB" w:rsidP="00242C0F">
      <w:pPr>
        <w:jc w:val="both"/>
        <w:rPr>
          <w:lang w:val="fr-FR"/>
        </w:rPr>
      </w:pPr>
    </w:p>
    <w:p w14:paraId="37B247DC" w14:textId="4D79FBCB" w:rsidR="004471E2" w:rsidRPr="0032190F" w:rsidRDefault="00CF471C" w:rsidP="00242C0F">
      <w:pPr>
        <w:jc w:val="both"/>
        <w:rPr>
          <w:lang w:val="fr-FR"/>
        </w:rPr>
      </w:pPr>
      <w:r w:rsidRPr="0032190F">
        <w:rPr>
          <w:lang w:val="fr-FR"/>
        </w:rPr>
        <w:t>Le site de la Clue de Roua dans les gorges du Daluis (Alpes-Maritimes)</w:t>
      </w:r>
      <w:r w:rsidR="00EA72C6" w:rsidRPr="0032190F">
        <w:rPr>
          <w:lang w:val="fr-FR"/>
        </w:rPr>
        <w:t xml:space="preserve">, </w:t>
      </w:r>
      <w:r w:rsidR="00086B3E" w:rsidRPr="0032190F">
        <w:rPr>
          <w:lang w:val="fr-FR"/>
        </w:rPr>
        <w:t>[</w:t>
      </w:r>
      <w:r w:rsidR="00086B3E" w:rsidRPr="0032190F">
        <w:rPr>
          <w:i/>
          <w:lang w:val="fr-FR"/>
        </w:rPr>
        <w:t>Clue de Rocca (Barge-Mahieu 1996 p. 368)</w:t>
      </w:r>
      <w:r w:rsidR="00086B3E" w:rsidRPr="0032190F">
        <w:rPr>
          <w:lang w:val="fr-FR"/>
        </w:rPr>
        <w:t xml:space="preserve">] </w:t>
      </w:r>
      <w:r w:rsidR="00EA72C6" w:rsidRPr="0032190F">
        <w:rPr>
          <w:lang w:val="fr-FR"/>
        </w:rPr>
        <w:t xml:space="preserve">à une cinquantaine de km du </w:t>
      </w:r>
      <w:hyperlink r:id="rId10178" w:anchor="Sit_Mont_Bego" w:history="1">
        <w:r w:rsidR="00EA72C6" w:rsidRPr="0032190F">
          <w:rPr>
            <w:rStyle w:val="Hyperlink"/>
            <w:lang w:val="fr-FR"/>
          </w:rPr>
          <w:t>mont Bego</w:t>
        </w:r>
      </w:hyperlink>
      <w:r w:rsidR="00EA72C6" w:rsidRPr="0032190F">
        <w:rPr>
          <w:lang w:val="fr-FR"/>
        </w:rPr>
        <w:t>,</w:t>
      </w:r>
      <w:r w:rsidRPr="0032190F">
        <w:rPr>
          <w:lang w:val="fr-FR"/>
        </w:rPr>
        <w:t xml:space="preserve"> offre d’importante possibilité d’exploitation des ressources cuprifères dès le </w:t>
      </w:r>
      <w:hyperlink r:id="rId10179" w:anchor="Cul_Neo_Final" w:history="1">
        <w:r w:rsidRPr="0032190F">
          <w:rPr>
            <w:rStyle w:val="Hyperlink"/>
            <w:lang w:val="fr-FR"/>
          </w:rPr>
          <w:t>N</w:t>
        </w:r>
        <w:r w:rsidR="00196EAB">
          <w:rPr>
            <w:rStyle w:val="Hyperlink"/>
            <w:lang w:val="fr-FR"/>
          </w:rPr>
          <w:t>F</w:t>
        </w:r>
      </w:hyperlink>
      <w:r w:rsidR="00B71B29" w:rsidRPr="0032190F">
        <w:rPr>
          <w:lang w:val="fr-FR"/>
        </w:rPr>
        <w:t xml:space="preserve">, et particulièrement de </w:t>
      </w:r>
      <w:hyperlink r:id="rId10180" w:anchor="Sit_Cuivre" w:history="1">
        <w:r w:rsidR="009A36BA" w:rsidRPr="009A36BA">
          <w:rPr>
            <w:rStyle w:val="Hyperlink"/>
            <w:lang w:val="fr-FR"/>
          </w:rPr>
          <w:t>cuivre</w:t>
        </w:r>
      </w:hyperlink>
      <w:r w:rsidR="009A36BA" w:rsidRPr="009A36BA">
        <w:rPr>
          <w:lang w:val="fr-FR"/>
        </w:rPr>
        <w:t xml:space="preserve"> </w:t>
      </w:r>
      <w:r w:rsidR="00B71B29" w:rsidRPr="0032190F">
        <w:rPr>
          <w:lang w:val="fr-FR"/>
        </w:rPr>
        <w:t>natif</w:t>
      </w:r>
      <w:r w:rsidR="004471E2" w:rsidRPr="0032190F">
        <w:rPr>
          <w:lang w:val="fr-FR"/>
        </w:rPr>
        <w:t xml:space="preserve"> (BIB 835 p. 67 et BIB 1239 p. 33)</w:t>
      </w:r>
      <w:r w:rsidR="00B71B29" w:rsidRPr="0032190F">
        <w:rPr>
          <w:lang w:val="fr-FR"/>
        </w:rPr>
        <w:t>. En effet, la présence de nombreux charbons apparaît dès les premières reprises de l’exploitation, au XVIIe siècle, comme le signe de l’ancienne technique d’extraction au feu ; la présence de nombreux ossements comme les traces d’une très ancienne tradition (BIB 1239 p. 40).</w:t>
      </w:r>
      <w:r w:rsidR="005E65EA" w:rsidRPr="0032190F">
        <w:rPr>
          <w:lang w:val="fr-FR"/>
        </w:rPr>
        <w:t xml:space="preserve"> Il parait que tous les échantillons de cuivre natif suceptibles d’être observés dans les Alpes-Maritimes proviennent des indices de Roua (BIB 1239 p. 44).</w:t>
      </w:r>
    </w:p>
    <w:p w14:paraId="4D7BA23B" w14:textId="77777777" w:rsidR="004471E2" w:rsidRPr="0032190F" w:rsidRDefault="004471E2" w:rsidP="00242C0F">
      <w:pPr>
        <w:jc w:val="both"/>
        <w:rPr>
          <w:lang w:val="fr-FR"/>
        </w:rPr>
      </w:pPr>
    </w:p>
    <w:p w14:paraId="1B0B8D13" w14:textId="77777777" w:rsidR="00CF471C" w:rsidRPr="0032190F" w:rsidRDefault="004471E2" w:rsidP="00242C0F">
      <w:pPr>
        <w:jc w:val="both"/>
        <w:rPr>
          <w:lang w:val="fr-FR"/>
        </w:rPr>
      </w:pPr>
      <w:r w:rsidRPr="0032190F">
        <w:rPr>
          <w:lang w:val="fr-FR"/>
        </w:rPr>
        <w:t>La m</w:t>
      </w:r>
      <w:r w:rsidR="00CF471C" w:rsidRPr="0032190F">
        <w:rPr>
          <w:lang w:val="fr-FR"/>
        </w:rPr>
        <w:t>inéralisation est constitué</w:t>
      </w:r>
      <w:r w:rsidR="00702157" w:rsidRPr="0032190F">
        <w:rPr>
          <w:lang w:val="fr-FR"/>
        </w:rPr>
        <w:t>e</w:t>
      </w:r>
      <w:r w:rsidR="00CF471C" w:rsidRPr="0032190F">
        <w:rPr>
          <w:lang w:val="fr-FR"/>
        </w:rPr>
        <w:t xml:space="preserve"> de carbonates minéralisés en arséniums de cuivre (domékites et algodonite) et de cuivre natif riche en arsenic se présentant sous la forme de filonnets subverticaux de quelques millimètres à quelques centimètres d’épaisseur. Malgré la reprise des galeries au XIIIe à la poudre, les indices existent pour une exploitation antérieur</w:t>
      </w:r>
      <w:r w:rsidR="00E04DE2" w:rsidRPr="0032190F">
        <w:rPr>
          <w:lang w:val="fr-FR"/>
        </w:rPr>
        <w:t>e</w:t>
      </w:r>
      <w:r w:rsidR="00CF471C" w:rsidRPr="0032190F">
        <w:rPr>
          <w:lang w:val="fr-FR"/>
        </w:rPr>
        <w:t xml:space="preserve"> (voute en cupule, travail des parois au feu, inhumations humaines) (BIB 835 p. 67). On y signale en outre, à l’entrée des gravures martelées (BIB 835 p. 67 (BIB 837)</w:t>
      </w:r>
      <w:r w:rsidRPr="0032190F">
        <w:rPr>
          <w:lang w:val="fr-FR"/>
        </w:rPr>
        <w:t>)</w:t>
      </w:r>
      <w:r w:rsidR="00086B3E" w:rsidRPr="0032190F">
        <w:rPr>
          <w:lang w:val="fr-FR"/>
        </w:rPr>
        <w:t>. Egalement découvert : un fragment de hache polié en roche verte (Barge 1996).</w:t>
      </w:r>
    </w:p>
    <w:p w14:paraId="252FCB00" w14:textId="77777777" w:rsidR="00702157" w:rsidRPr="0032190F" w:rsidRDefault="00702157" w:rsidP="00242C0F">
      <w:pPr>
        <w:jc w:val="both"/>
        <w:rPr>
          <w:lang w:val="fr-FR"/>
        </w:rPr>
      </w:pPr>
    </w:p>
    <w:p w14:paraId="358B8236" w14:textId="77777777" w:rsidR="00702157" w:rsidRPr="0032190F" w:rsidRDefault="00702157" w:rsidP="00242C0F">
      <w:pPr>
        <w:jc w:val="both"/>
        <w:rPr>
          <w:lang w:val="fr-FR"/>
        </w:rPr>
      </w:pPr>
      <w:r w:rsidRPr="0032190F">
        <w:rPr>
          <w:lang w:val="fr-FR"/>
        </w:rPr>
        <w:t xml:space="preserve">Les indices de Roua se répartissent en deux groupes distant l’un de l’autre de </w:t>
      </w:r>
      <w:smartTag w:uri="urn:schemas-microsoft-com:office:smarttags" w:element="metricconverter">
        <w:smartTagPr>
          <w:attr w:name="ProductID" w:val="400 m"/>
        </w:smartTagPr>
        <w:r w:rsidRPr="0032190F">
          <w:rPr>
            <w:lang w:val="fr-FR"/>
          </w:rPr>
          <w:t>400 m</w:t>
        </w:r>
      </w:smartTag>
      <w:r w:rsidRPr="0032190F">
        <w:rPr>
          <w:lang w:val="fr-FR"/>
        </w:rPr>
        <w:t xml:space="preserve"> environ, à </w:t>
      </w:r>
      <w:smartTag w:uri="urn:schemas-microsoft-com:office:smarttags" w:element="metricconverter">
        <w:smartTagPr>
          <w:attr w:name="ProductID" w:val="250 m"/>
        </w:smartTagPr>
        <w:r w:rsidRPr="0032190F">
          <w:rPr>
            <w:lang w:val="fr-FR"/>
          </w:rPr>
          <w:t>250 m</w:t>
        </w:r>
      </w:smartTag>
      <w:r w:rsidRPr="0032190F">
        <w:rPr>
          <w:lang w:val="fr-FR"/>
        </w:rPr>
        <w:t xml:space="preserve"> au-dessus des gorges du Var et en rive gauche. Le groupe Nord surplombe la commune de Guillaumes, le groupe Sud la commune de Daluis. De nombreuses cavités et galeries ont été recensées : 13 pour le groupe Nord et 21 dans le groupe Sud. L’ensemble a un développement total de </w:t>
      </w:r>
      <w:smartTag w:uri="urn:schemas-microsoft-com:office:smarttags" w:element="metricconverter">
        <w:smartTagPr>
          <w:attr w:name="ProductID" w:val="200 m"/>
        </w:smartTagPr>
        <w:r w:rsidRPr="0032190F">
          <w:rPr>
            <w:lang w:val="fr-FR"/>
          </w:rPr>
          <w:t>200 m</w:t>
        </w:r>
      </w:smartTag>
      <w:r w:rsidRPr="0032190F">
        <w:rPr>
          <w:lang w:val="fr-FR"/>
        </w:rPr>
        <w:t xml:space="preserve"> environ. Elles montrent pour la plupart les caractéristiques d’un creusement au feu et certaines ont des haldes minéralisées associées (BIB 1239 p. 37)</w:t>
      </w:r>
      <w:r w:rsidR="00B71B29" w:rsidRPr="0032190F">
        <w:rPr>
          <w:lang w:val="fr-FR"/>
        </w:rPr>
        <w:t>.</w:t>
      </w:r>
    </w:p>
    <w:p w14:paraId="440F28D5" w14:textId="4D22E62E" w:rsidR="00B71B29" w:rsidRPr="0032190F" w:rsidRDefault="00B71B29" w:rsidP="00242C0F">
      <w:pPr>
        <w:jc w:val="both"/>
        <w:rPr>
          <w:lang w:val="fr-FR"/>
        </w:rPr>
      </w:pPr>
      <w:r w:rsidRPr="0032190F">
        <w:rPr>
          <w:lang w:val="fr-FR"/>
        </w:rPr>
        <w:t>Outre la technique du feu et les inhumations, le fait qu’on ait retrouvé, des percuteurs en pierre montrant des traces d’utilisation</w:t>
      </w:r>
      <w:r w:rsidR="00C30A27">
        <w:rPr>
          <w:lang w:val="fr-FR"/>
        </w:rPr>
        <w:t xml:space="preserve"> </w:t>
      </w:r>
      <w:r w:rsidRPr="0032190F">
        <w:rPr>
          <w:lang w:val="fr-FR"/>
        </w:rPr>
        <w:t xml:space="preserve">associés à 14 plaques de cuivre natif libérées de leur gangue, pour certaines d’entres elles avoisinnant 2 gr., montre le soin apporté à l’extraction de très petites fraction de cuivre natif </w:t>
      </w:r>
      <w:r w:rsidR="00EA72C6" w:rsidRPr="0032190F">
        <w:rPr>
          <w:lang w:val="fr-FR"/>
        </w:rPr>
        <w:t>(BIB 1239 p. 41).</w:t>
      </w:r>
    </w:p>
    <w:p w14:paraId="149E5DB5" w14:textId="77777777" w:rsidR="004C3C40" w:rsidRPr="0032190F" w:rsidRDefault="004C3C40" w:rsidP="00242C0F">
      <w:pPr>
        <w:jc w:val="both"/>
        <w:rPr>
          <w:lang w:val="fr-FR"/>
        </w:rPr>
      </w:pPr>
    </w:p>
    <w:p w14:paraId="1A7D9291" w14:textId="309D6F14" w:rsidR="004C3C40" w:rsidRDefault="004C3C40" w:rsidP="00242C0F">
      <w:pPr>
        <w:jc w:val="both"/>
        <w:rPr>
          <w:lang w:val="fr-FR"/>
        </w:rPr>
      </w:pPr>
      <w:r w:rsidRPr="0032190F">
        <w:rPr>
          <w:lang w:val="fr-FR"/>
        </w:rPr>
        <w:t xml:space="preserve">A propos des mines de cuivre de Daluis et Guillaumes, D. et G. Mari écrivent que « Les signes cornus découverts sur un rocher à </w:t>
      </w:r>
      <w:hyperlink r:id="rId10181" w:anchor="Sit_Fourne_Bas" w:history="1">
        <w:r w:rsidRPr="0032190F">
          <w:rPr>
            <w:rStyle w:val="Hyperlink"/>
            <w:lang w:val="fr-FR"/>
          </w:rPr>
          <w:t>Puget-Rostang</w:t>
        </w:r>
      </w:hyperlink>
      <w:r w:rsidRPr="0032190F">
        <w:rPr>
          <w:lang w:val="fr-FR"/>
        </w:rPr>
        <w:t>, près de Puget-Théniers, attestent la fréquentation de ces lieux par des peuplades de l’âge du Bronze et, par conséquent, l’exploitation du cuivre dans les différentes petites mines des gorges de Daluis et de la Roudoule est sans doute très ancienne »</w:t>
      </w:r>
      <w:r w:rsidR="00C30A27">
        <w:rPr>
          <w:lang w:val="fr-FR"/>
        </w:rPr>
        <w:t xml:space="preserve"> </w:t>
      </w:r>
      <w:r w:rsidRPr="0032190F">
        <w:rPr>
          <w:lang w:val="fr-FR"/>
        </w:rPr>
        <w:t>(Mari, Mari 1982 p. 80).</w:t>
      </w:r>
    </w:p>
    <w:p w14:paraId="5E6C85C9" w14:textId="77777777" w:rsidR="00196EAB" w:rsidRDefault="00196EAB" w:rsidP="00242C0F">
      <w:pPr>
        <w:jc w:val="both"/>
        <w:rPr>
          <w:lang w:val="fr-FR"/>
        </w:rPr>
      </w:pPr>
    </w:p>
    <w:p w14:paraId="04556A4E" w14:textId="77777777" w:rsidR="00196EAB" w:rsidRPr="0032190F" w:rsidRDefault="00196EAB" w:rsidP="00242C0F">
      <w:pPr>
        <w:jc w:val="both"/>
        <w:rPr>
          <w:lang w:val="fr-FR"/>
        </w:rPr>
      </w:pPr>
      <w:r>
        <w:rPr>
          <w:lang w:val="fr-FR"/>
        </w:rPr>
        <w:t>Présence de le secteur d'un poignard du BA (BIB 2934)</w:t>
      </w:r>
    </w:p>
    <w:p w14:paraId="5BDBF698" w14:textId="77777777" w:rsidR="00550CED" w:rsidRPr="0032190F" w:rsidRDefault="00550CED" w:rsidP="00242C0F">
      <w:pPr>
        <w:jc w:val="both"/>
        <w:rPr>
          <w:lang w:val="fr-FR"/>
        </w:rPr>
      </w:pPr>
    </w:p>
    <w:p w14:paraId="20901145" w14:textId="77777777" w:rsidR="00550CED" w:rsidRPr="0032190F" w:rsidRDefault="00550CED" w:rsidP="00426FF9">
      <w:pPr>
        <w:pStyle w:val="Heading1"/>
      </w:pPr>
      <w:bookmarkStart w:id="4151" w:name="Sit_Cerisier"/>
      <w:r w:rsidRPr="0032190F">
        <w:t>CERISIER</w:t>
      </w:r>
      <w:r w:rsidR="004C3C40" w:rsidRPr="0032190F">
        <w:t xml:space="preserve"> (Le)</w:t>
      </w:r>
    </w:p>
    <w:bookmarkEnd w:id="4151"/>
    <w:p w14:paraId="51F334B2" w14:textId="77777777" w:rsidR="00550CED" w:rsidRPr="0032190F" w:rsidRDefault="00550CED" w:rsidP="00242C0F">
      <w:pPr>
        <w:jc w:val="both"/>
        <w:rPr>
          <w:lang w:val="fr-FR"/>
        </w:rPr>
      </w:pPr>
    </w:p>
    <w:p w14:paraId="7A396614" w14:textId="41B139D8" w:rsidR="00550CED" w:rsidRPr="0032190F" w:rsidRDefault="00550CED" w:rsidP="00242C0F">
      <w:pPr>
        <w:jc w:val="both"/>
        <w:rPr>
          <w:lang w:val="fr-FR"/>
        </w:rPr>
      </w:pPr>
      <w:r w:rsidRPr="0032190F">
        <w:rPr>
          <w:lang w:val="fr-FR"/>
        </w:rPr>
        <w:lastRenderedPageBreak/>
        <w:t>La mine du Cer</w:t>
      </w:r>
      <w:r w:rsidR="000D3717" w:rsidRPr="0032190F">
        <w:rPr>
          <w:lang w:val="fr-FR"/>
        </w:rPr>
        <w:t>i</w:t>
      </w:r>
      <w:r w:rsidRPr="0032190F">
        <w:rPr>
          <w:lang w:val="fr-FR"/>
        </w:rPr>
        <w:t xml:space="preserve">sier située à la retombée méridionale du dôme de Barrot (Pays de la Rodoule, Alpes-Maritimes) est instituée par décret royal sarde du 6 juin 1860 (BIB 1239 p. 35). En 1880 elle emploiera 230 ouvriers et entre 1860 et 1889 elle produira 2 500 tonnes de </w:t>
      </w:r>
      <w:hyperlink r:id="rId10182" w:anchor="Sit_Cuivre" w:history="1">
        <w:r w:rsidR="009A36BA" w:rsidRPr="009A36BA">
          <w:rPr>
            <w:rStyle w:val="Hyperlink"/>
            <w:lang w:val="fr-FR"/>
          </w:rPr>
          <w:t>cuivre</w:t>
        </w:r>
      </w:hyperlink>
      <w:r w:rsidR="009A36BA" w:rsidRPr="009A36BA">
        <w:rPr>
          <w:lang w:val="fr-FR"/>
        </w:rPr>
        <w:t xml:space="preserve"> </w:t>
      </w:r>
      <w:r w:rsidRPr="0032190F">
        <w:rPr>
          <w:lang w:val="fr-FR"/>
        </w:rPr>
        <w:t>métal pour 100 000 tonnes d’abattage (BIB 97 p. 30).</w:t>
      </w:r>
    </w:p>
    <w:p w14:paraId="070E102B" w14:textId="77777777" w:rsidR="004C3C40" w:rsidRPr="0032190F" w:rsidRDefault="004C3C40" w:rsidP="00242C0F">
      <w:pPr>
        <w:jc w:val="both"/>
        <w:rPr>
          <w:lang w:val="fr-FR"/>
        </w:rPr>
      </w:pPr>
    </w:p>
    <w:p w14:paraId="418F01AF" w14:textId="519C80C3" w:rsidR="004C3C40" w:rsidRPr="0032190F" w:rsidRDefault="004C3C40" w:rsidP="00242C0F">
      <w:pPr>
        <w:jc w:val="both"/>
        <w:rPr>
          <w:lang w:val="fr-FR"/>
        </w:rPr>
      </w:pPr>
      <w:r w:rsidRPr="0032190F">
        <w:rPr>
          <w:lang w:val="fr-FR"/>
        </w:rPr>
        <w:t xml:space="preserve">Elle peut être considérée avec la </w:t>
      </w:r>
      <w:hyperlink r:id="rId10183" w:anchor="Sit_Vallauria" w:history="1">
        <w:r w:rsidRPr="0032190F">
          <w:rPr>
            <w:rStyle w:val="Hyperlink"/>
            <w:lang w:val="fr-FR"/>
          </w:rPr>
          <w:t>mine de Vallauria</w:t>
        </w:r>
      </w:hyperlink>
      <w:r w:rsidRPr="0032190F">
        <w:rPr>
          <w:lang w:val="fr-FR"/>
        </w:rPr>
        <w:t xml:space="preserve"> dans les Alpes-Maritimes de principal lieu d’extraction du minerai dans les Alpes françaises (BIB 97 p. 30 et 1239)</w:t>
      </w:r>
    </w:p>
    <w:p w14:paraId="26407C07" w14:textId="77777777" w:rsidR="00E7721E" w:rsidRPr="0032190F" w:rsidRDefault="00E7721E" w:rsidP="00242C0F">
      <w:pPr>
        <w:jc w:val="both"/>
        <w:rPr>
          <w:lang w:val="fr-FR"/>
        </w:rPr>
      </w:pPr>
    </w:p>
    <w:p w14:paraId="12E2F023" w14:textId="77777777" w:rsidR="00E7721E" w:rsidRPr="0032190F" w:rsidRDefault="00E7721E" w:rsidP="00426FF9">
      <w:pPr>
        <w:pStyle w:val="Heading1"/>
      </w:pPr>
      <w:bookmarkStart w:id="4152" w:name="Sit_Collobrieres"/>
      <w:r w:rsidRPr="0032190F">
        <w:t>COLLOBRIERES (Sites de la)</w:t>
      </w:r>
    </w:p>
    <w:bookmarkEnd w:id="4152"/>
    <w:p w14:paraId="27232F28" w14:textId="77777777" w:rsidR="00E7721E" w:rsidRPr="0032190F" w:rsidRDefault="00E7721E" w:rsidP="00242C0F">
      <w:pPr>
        <w:jc w:val="both"/>
        <w:rPr>
          <w:lang w:val="fr-FR"/>
        </w:rPr>
      </w:pPr>
    </w:p>
    <w:p w14:paraId="0BD4CD1A" w14:textId="77777777" w:rsidR="00E7721E" w:rsidRPr="0032190F" w:rsidRDefault="00E7721E" w:rsidP="00242C0F">
      <w:pPr>
        <w:jc w:val="both"/>
        <w:rPr>
          <w:lang w:val="fr-FR"/>
        </w:rPr>
      </w:pPr>
      <w:r w:rsidRPr="0032190F">
        <w:rPr>
          <w:lang w:val="fr-FR"/>
        </w:rPr>
        <w:t>Le</w:t>
      </w:r>
      <w:r w:rsidR="004F6C92" w:rsidRPr="0032190F">
        <w:rPr>
          <w:lang w:val="fr-FR"/>
        </w:rPr>
        <w:t>s</w:t>
      </w:r>
      <w:r w:rsidRPr="0032190F">
        <w:rPr>
          <w:lang w:val="fr-FR"/>
        </w:rPr>
        <w:t xml:space="preserve"> site</w:t>
      </w:r>
      <w:r w:rsidR="004F6C92" w:rsidRPr="0032190F">
        <w:rPr>
          <w:lang w:val="fr-FR"/>
        </w:rPr>
        <w:t>s</w:t>
      </w:r>
      <w:r w:rsidRPr="0032190F">
        <w:rPr>
          <w:lang w:val="fr-FR"/>
        </w:rPr>
        <w:t xml:space="preserve"> de </w:t>
      </w:r>
      <w:r w:rsidR="004F6C92" w:rsidRPr="0032190F">
        <w:rPr>
          <w:lang w:val="fr-FR"/>
        </w:rPr>
        <w:t xml:space="preserve">la commune de </w:t>
      </w:r>
      <w:r w:rsidRPr="0032190F">
        <w:rPr>
          <w:lang w:val="fr-FR"/>
        </w:rPr>
        <w:t>Collobrières offre</w:t>
      </w:r>
      <w:r w:rsidR="004F6C92" w:rsidRPr="0032190F">
        <w:rPr>
          <w:lang w:val="fr-FR"/>
        </w:rPr>
        <w:t>nt</w:t>
      </w:r>
      <w:r w:rsidRPr="0032190F">
        <w:rPr>
          <w:lang w:val="fr-FR"/>
        </w:rPr>
        <w:t xml:space="preserve"> différents indices d’exploitation cuprifère pour les périodes anciennes. Il regroupe différent lieux-dits :</w:t>
      </w:r>
    </w:p>
    <w:p w14:paraId="7DCD216E" w14:textId="77777777" w:rsidR="00E7721E" w:rsidRPr="0032190F" w:rsidRDefault="00E7721E" w:rsidP="00242C0F">
      <w:pPr>
        <w:jc w:val="both"/>
        <w:rPr>
          <w:lang w:val="fr-FR"/>
        </w:rPr>
      </w:pPr>
      <w:r w:rsidRPr="0032190F">
        <w:rPr>
          <w:lang w:val="fr-FR"/>
        </w:rPr>
        <w:tab/>
        <w:t xml:space="preserve">-le site de Maraval (réseau d’anciennes galeries, nombreux charbons, céramique d’époque </w:t>
      </w:r>
      <w:r w:rsidRPr="0032190F">
        <w:rPr>
          <w:lang w:val="fr-FR"/>
        </w:rPr>
        <w:tab/>
        <w:t>antique)</w:t>
      </w:r>
    </w:p>
    <w:p w14:paraId="418861A3" w14:textId="77777777" w:rsidR="00E7721E" w:rsidRPr="0032190F" w:rsidRDefault="00E7721E" w:rsidP="00242C0F">
      <w:pPr>
        <w:jc w:val="both"/>
        <w:rPr>
          <w:lang w:val="fr-FR"/>
        </w:rPr>
      </w:pPr>
      <w:r w:rsidRPr="0032190F">
        <w:rPr>
          <w:lang w:val="fr-FR"/>
        </w:rPr>
        <w:tab/>
        <w:t>-site de Peirol (tranchées recoupées par des travaux du XIVe siècle)</w:t>
      </w:r>
    </w:p>
    <w:p w14:paraId="28167A9D" w14:textId="4BF33140" w:rsidR="00E7721E" w:rsidRPr="0032190F" w:rsidRDefault="00E7721E" w:rsidP="00242C0F">
      <w:pPr>
        <w:jc w:val="both"/>
        <w:rPr>
          <w:lang w:val="fr-FR"/>
        </w:rPr>
      </w:pPr>
      <w:r w:rsidRPr="0032190F">
        <w:rPr>
          <w:lang w:val="fr-FR"/>
        </w:rPr>
        <w:tab/>
        <w:t xml:space="preserve">-lieu-dit Les Grès à proximité de la mine (découvertes de </w:t>
      </w:r>
      <w:hyperlink r:id="rId10184" w:anchor="Cul_Pierres_cupules" w:history="1">
        <w:r w:rsidRPr="0032190F">
          <w:rPr>
            <w:rStyle w:val="Hyperlink"/>
            <w:lang w:val="fr-FR"/>
          </w:rPr>
          <w:t>pierres à cupules</w:t>
        </w:r>
      </w:hyperlink>
      <w:r w:rsidR="004F6C92" w:rsidRPr="0032190F">
        <w:rPr>
          <w:lang w:val="fr-FR"/>
        </w:rPr>
        <w:t xml:space="preserve"> </w:t>
      </w:r>
      <w:r w:rsidRPr="0032190F">
        <w:rPr>
          <w:lang w:val="fr-FR"/>
        </w:rPr>
        <w:t>associés à des tessons de céramique modelés et silex taillés)</w:t>
      </w:r>
    </w:p>
    <w:p w14:paraId="016AAF0F" w14:textId="77777777" w:rsidR="00E7721E" w:rsidRPr="0032190F" w:rsidRDefault="00E7721E" w:rsidP="00242C0F">
      <w:pPr>
        <w:jc w:val="both"/>
        <w:rPr>
          <w:lang w:val="fr-FR"/>
        </w:rPr>
      </w:pPr>
      <w:r w:rsidRPr="0032190F">
        <w:rPr>
          <w:lang w:val="fr-FR"/>
        </w:rPr>
        <w:t>(BIB 835 p. 68)</w:t>
      </w:r>
      <w:r w:rsidR="003F1878" w:rsidRPr="0032190F">
        <w:rPr>
          <w:lang w:val="fr-FR"/>
        </w:rPr>
        <w:t>.</w:t>
      </w:r>
    </w:p>
    <w:p w14:paraId="74CA73A4" w14:textId="77777777" w:rsidR="003F1878" w:rsidRPr="0032190F" w:rsidRDefault="003F1878" w:rsidP="00242C0F">
      <w:pPr>
        <w:jc w:val="both"/>
        <w:rPr>
          <w:lang w:val="fr-FR"/>
        </w:rPr>
      </w:pPr>
    </w:p>
    <w:p w14:paraId="15C34654" w14:textId="77777777" w:rsidR="003F1878" w:rsidRPr="0032190F" w:rsidRDefault="003F1878" w:rsidP="00426FF9">
      <w:pPr>
        <w:pStyle w:val="Heading1"/>
      </w:pPr>
      <w:r w:rsidRPr="0032190F">
        <w:t>SELLE DI CARNINO</w:t>
      </w:r>
    </w:p>
    <w:p w14:paraId="7F6DCB2B" w14:textId="77777777" w:rsidR="003F1878" w:rsidRPr="0032190F" w:rsidRDefault="003F1878" w:rsidP="00242C0F">
      <w:pPr>
        <w:jc w:val="both"/>
        <w:rPr>
          <w:lang w:val="fr-FR"/>
        </w:rPr>
      </w:pPr>
      <w:r w:rsidRPr="0032190F">
        <w:rPr>
          <w:lang w:val="fr-FR"/>
        </w:rPr>
        <w:br/>
        <w:t xml:space="preserve">J.-L. de Beaulieu a effectué un sondage palynologique dans le site de Selle di Carnino (1905 m) </w:t>
      </w:r>
      <w:r w:rsidR="00CF75CE" w:rsidRPr="0032190F">
        <w:rPr>
          <w:lang w:val="fr-FR"/>
        </w:rPr>
        <w:t xml:space="preserve">dans les Alpes Maritimes italiennes </w:t>
      </w:r>
      <w:r w:rsidRPr="0032190F">
        <w:rPr>
          <w:lang w:val="fr-FR"/>
        </w:rPr>
        <w:t>(Beaulieu 1977)</w:t>
      </w:r>
      <w:r w:rsidR="00CF75CE" w:rsidRPr="0032190F">
        <w:rPr>
          <w:lang w:val="fr-FR"/>
        </w:rPr>
        <w:t>.</w:t>
      </w:r>
    </w:p>
    <w:p w14:paraId="32183BD7" w14:textId="7D8CF80B" w:rsidR="00E7721E" w:rsidRPr="0032190F" w:rsidRDefault="00BC5244" w:rsidP="00242C0F">
      <w:pPr>
        <w:jc w:val="both"/>
        <w:rPr>
          <w:lang w:val="fr-FR"/>
        </w:rPr>
      </w:pPr>
      <w:r w:rsidRPr="0032190F">
        <w:rPr>
          <w:lang w:val="fr-FR"/>
        </w:rPr>
        <w:t>Beaulieu a une date plus basse dans la carotte que la première occurrence d'</w:t>
      </w:r>
      <w:r w:rsidR="006D57EA">
        <w:rPr>
          <w:lang w:val="fr-FR"/>
        </w:rPr>
        <w:t xml:space="preserve"> </w:t>
      </w:r>
      <w:r w:rsidRPr="006D57EA">
        <w:rPr>
          <w:i/>
          <w:iCs/>
          <w:lang w:val="fr-FR"/>
        </w:rPr>
        <w:t>Urtica</w:t>
      </w:r>
      <w:r w:rsidRPr="0032190F">
        <w:rPr>
          <w:lang w:val="fr-FR"/>
        </w:rPr>
        <w:t>. La date est 6960+/-110 BP (soit 5900-5700 calBC). Pas facile d'en parler. Pour Ortu et al. 2003... difficile d'interpréter, il n'y a pas tous les taxons comptés. Les premiers indices sont probablement avant ladate 5700 BP. 1ere augmentation entre la date 5700 BP et celle de 2575 BP. Une possible 2ème augmentation à partir de 1965 BP  (E. Brisset com. Pers.).</w:t>
      </w:r>
    </w:p>
    <w:p w14:paraId="66BC6D76" w14:textId="77777777" w:rsidR="00592CF4" w:rsidRPr="0032190F" w:rsidRDefault="00592CF4" w:rsidP="00242C0F">
      <w:pPr>
        <w:jc w:val="both"/>
        <w:rPr>
          <w:lang w:val="fr-FR"/>
        </w:rPr>
      </w:pPr>
    </w:p>
    <w:p w14:paraId="65C03735" w14:textId="77777777" w:rsidR="000A2820" w:rsidRPr="0032190F" w:rsidRDefault="000A2820" w:rsidP="00426FF9">
      <w:pPr>
        <w:pStyle w:val="Heading1"/>
      </w:pPr>
      <w:bookmarkStart w:id="4153" w:name="Sit_Clapeyret"/>
      <w:r w:rsidRPr="0032190F">
        <w:t>CLAPEYRET (Site de)</w:t>
      </w:r>
    </w:p>
    <w:bookmarkEnd w:id="4153"/>
    <w:p w14:paraId="1A12E950" w14:textId="77777777" w:rsidR="000A2820" w:rsidRPr="0032190F" w:rsidRDefault="000A2820" w:rsidP="00242C0F">
      <w:pPr>
        <w:jc w:val="both"/>
        <w:rPr>
          <w:lang w:val="fr-FR"/>
        </w:rPr>
      </w:pPr>
    </w:p>
    <w:p w14:paraId="628D5B9B" w14:textId="2C2B8D60" w:rsidR="0010504A" w:rsidRPr="006D57EA" w:rsidRDefault="008C2F0A" w:rsidP="00242C0F">
      <w:pPr>
        <w:autoSpaceDE w:val="0"/>
        <w:autoSpaceDN w:val="0"/>
        <w:adjustRightInd w:val="0"/>
        <w:rPr>
          <w:lang w:val="fr-FR"/>
        </w:rPr>
      </w:pPr>
      <w:r w:rsidRPr="006D57EA">
        <w:rPr>
          <w:lang w:val="fr-FR"/>
        </w:rPr>
        <w:t>Le Clapeyret est s</w:t>
      </w:r>
      <w:r w:rsidR="000A2820" w:rsidRPr="006D57EA">
        <w:rPr>
          <w:lang w:val="fr-FR"/>
        </w:rPr>
        <w:t xml:space="preserve">itué à </w:t>
      </w:r>
      <w:smartTag w:uri="urn:schemas-microsoft-com:office:smarttags" w:element="metricconverter">
        <w:smartTagPr>
          <w:attr w:name="ProductID" w:val="2260 m"/>
        </w:smartTagPr>
        <w:r w:rsidR="000A2820" w:rsidRPr="006D57EA">
          <w:rPr>
            <w:lang w:val="fr-FR"/>
          </w:rPr>
          <w:t>2260 m</w:t>
        </w:r>
      </w:smartTag>
      <w:r w:rsidR="00695315" w:rsidRPr="006D57EA">
        <w:rPr>
          <w:lang w:val="fr-FR"/>
        </w:rPr>
        <w:t xml:space="preserve"> dans les Alpes-Maritimes</w:t>
      </w:r>
      <w:r w:rsidR="000A2820" w:rsidRPr="006D57EA">
        <w:rPr>
          <w:lang w:val="fr-FR"/>
        </w:rPr>
        <w:t xml:space="preserve">, </w:t>
      </w:r>
      <w:r w:rsidR="0010504A" w:rsidRPr="006D57EA">
        <w:rPr>
          <w:lang w:val="fr-FR"/>
        </w:rPr>
        <w:t xml:space="preserve">l’impact humain est enregistré dans les pollinies dès le </w:t>
      </w:r>
      <w:r w:rsidR="006D57EA">
        <w:rPr>
          <w:lang w:val="fr-FR"/>
        </w:rPr>
        <w:t>BA</w:t>
      </w:r>
      <w:r w:rsidR="0010504A" w:rsidRPr="006D57EA">
        <w:rPr>
          <w:lang w:val="fr-FR"/>
        </w:rPr>
        <w:t xml:space="preserve"> (BIB 317 p. 67, 68 fig. 3, BIB 316 ou BIB 318 si dans Dauphiné)</w:t>
      </w:r>
      <w:r w:rsidR="00AC5EB9" w:rsidRPr="006D57EA">
        <w:rPr>
          <w:lang w:val="fr-FR"/>
        </w:rPr>
        <w:t>.</w:t>
      </w:r>
    </w:p>
    <w:p w14:paraId="64003654" w14:textId="77777777" w:rsidR="00592CF4" w:rsidRPr="0032190F" w:rsidRDefault="00592CF4" w:rsidP="00242C0F">
      <w:pPr>
        <w:autoSpaceDE w:val="0"/>
        <w:autoSpaceDN w:val="0"/>
        <w:adjustRightInd w:val="0"/>
        <w:rPr>
          <w:rFonts w:ascii="Times-Roman" w:hAnsi="Times-Roman" w:cs="Times-Roman"/>
          <w:lang w:val="fr-FR"/>
        </w:rPr>
      </w:pPr>
    </w:p>
    <w:p w14:paraId="7731195E" w14:textId="77777777" w:rsidR="00592CF4" w:rsidRPr="0032190F" w:rsidRDefault="00592CF4" w:rsidP="00426FF9">
      <w:pPr>
        <w:pStyle w:val="Heading1"/>
      </w:pPr>
      <w:r w:rsidRPr="0032190F">
        <w:t>VENS (Lac)</w:t>
      </w:r>
    </w:p>
    <w:p w14:paraId="31A717B9" w14:textId="77777777" w:rsidR="00592CF4" w:rsidRPr="0032190F" w:rsidRDefault="00592CF4" w:rsidP="00242C0F">
      <w:pPr>
        <w:autoSpaceDE w:val="0"/>
        <w:autoSpaceDN w:val="0"/>
        <w:adjustRightInd w:val="0"/>
        <w:rPr>
          <w:lang w:val="fr-FR"/>
        </w:rPr>
      </w:pPr>
    </w:p>
    <w:p w14:paraId="7245CF53" w14:textId="77777777" w:rsidR="00592CF4" w:rsidRDefault="00592CF4" w:rsidP="00242C0F">
      <w:pPr>
        <w:autoSpaceDE w:val="0"/>
        <w:autoSpaceDN w:val="0"/>
        <w:adjustRightInd w:val="0"/>
      </w:pPr>
      <w:r w:rsidRPr="0032190F">
        <w:rPr>
          <w:lang w:val="fr-FR"/>
        </w:rPr>
        <w:t xml:space="preserve">Saint-Martin-de-Vésubie, dans les Alpes-Maritimes, ca. 2380 m (SS BIB). </w:t>
      </w:r>
      <w:r>
        <w:t>Les marqueurs d’anthropisation sont anciens :</w:t>
      </w:r>
    </w:p>
    <w:p w14:paraId="7B2F890D" w14:textId="77777777" w:rsidR="00592CF4" w:rsidRDefault="00592CF4" w:rsidP="00242C0F">
      <w:pPr>
        <w:autoSpaceDE w:val="0"/>
        <w:autoSpaceDN w:val="0"/>
        <w:adjustRightInd w:val="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16"/>
        <w:gridCol w:w="4449"/>
      </w:tblGrid>
      <w:tr w:rsidR="00592CF4" w14:paraId="581C6D13" w14:textId="77777777" w:rsidTr="002E5476">
        <w:trPr>
          <w:jc w:val="center"/>
        </w:trPr>
        <w:tc>
          <w:tcPr>
            <w:tcW w:w="2216" w:type="dxa"/>
            <w:shd w:val="clear" w:color="auto" w:fill="auto"/>
          </w:tcPr>
          <w:p w14:paraId="69A9B91F" w14:textId="77777777" w:rsidR="00592CF4" w:rsidRDefault="00592CF4" w:rsidP="00242C0F">
            <w:pPr>
              <w:autoSpaceDE w:val="0"/>
              <w:autoSpaceDN w:val="0"/>
              <w:adjustRightInd w:val="0"/>
            </w:pPr>
            <w:r>
              <w:t>~ 0 calBC</w:t>
            </w:r>
          </w:p>
        </w:tc>
        <w:tc>
          <w:tcPr>
            <w:tcW w:w="4449" w:type="dxa"/>
            <w:shd w:val="clear" w:color="auto" w:fill="auto"/>
          </w:tcPr>
          <w:p w14:paraId="2F2FCEC7" w14:textId="77777777" w:rsidR="00592CF4" w:rsidRDefault="00592CF4" w:rsidP="00242C0F">
            <w:pPr>
              <w:autoSpaceDE w:val="0"/>
              <w:autoSpaceDN w:val="0"/>
              <w:adjustRightInd w:val="0"/>
            </w:pPr>
            <w:r>
              <w:t>Environnement complètement dénudé</w:t>
            </w:r>
          </w:p>
        </w:tc>
      </w:tr>
      <w:tr w:rsidR="00592CF4" w14:paraId="0FA84D4A" w14:textId="77777777" w:rsidTr="002E5476">
        <w:trPr>
          <w:jc w:val="center"/>
        </w:trPr>
        <w:tc>
          <w:tcPr>
            <w:tcW w:w="2216" w:type="dxa"/>
            <w:shd w:val="clear" w:color="auto" w:fill="auto"/>
          </w:tcPr>
          <w:p w14:paraId="5591685D" w14:textId="77777777" w:rsidR="00592CF4" w:rsidRDefault="00592CF4" w:rsidP="00242C0F">
            <w:pPr>
              <w:autoSpaceDE w:val="0"/>
              <w:autoSpaceDN w:val="0"/>
              <w:adjustRightInd w:val="0"/>
            </w:pPr>
            <w:r>
              <w:t>Depuis 1500 calBC</w:t>
            </w:r>
          </w:p>
        </w:tc>
        <w:tc>
          <w:tcPr>
            <w:tcW w:w="4449" w:type="dxa"/>
            <w:shd w:val="clear" w:color="auto" w:fill="auto"/>
          </w:tcPr>
          <w:p w14:paraId="465D984B" w14:textId="77777777" w:rsidR="00592CF4" w:rsidRDefault="00592CF4" w:rsidP="00242C0F">
            <w:pPr>
              <w:autoSpaceDE w:val="0"/>
              <w:autoSpaceDN w:val="0"/>
              <w:adjustRightInd w:val="0"/>
            </w:pPr>
            <w:r>
              <w:t>Environnement très fortement impacté</w:t>
            </w:r>
          </w:p>
        </w:tc>
      </w:tr>
      <w:tr w:rsidR="00592CF4" w14:paraId="0A3A722B" w14:textId="77777777" w:rsidTr="002E5476">
        <w:trPr>
          <w:jc w:val="center"/>
        </w:trPr>
        <w:tc>
          <w:tcPr>
            <w:tcW w:w="2216" w:type="dxa"/>
            <w:shd w:val="clear" w:color="auto" w:fill="auto"/>
          </w:tcPr>
          <w:p w14:paraId="46A9D3C5" w14:textId="77777777" w:rsidR="00592CF4" w:rsidRDefault="00592CF4" w:rsidP="00242C0F">
            <w:pPr>
              <w:autoSpaceDE w:val="0"/>
              <w:autoSpaceDN w:val="0"/>
              <w:adjustRightInd w:val="0"/>
            </w:pPr>
            <w:r>
              <w:t>Depuis 2500 calBC</w:t>
            </w:r>
          </w:p>
        </w:tc>
        <w:tc>
          <w:tcPr>
            <w:tcW w:w="4449" w:type="dxa"/>
            <w:shd w:val="clear" w:color="auto" w:fill="auto"/>
          </w:tcPr>
          <w:p w14:paraId="7C2DF5C5" w14:textId="77777777" w:rsidR="00592CF4" w:rsidRDefault="00592CF4" w:rsidP="00242C0F">
            <w:pPr>
              <w:autoSpaceDE w:val="0"/>
              <w:autoSpaceDN w:val="0"/>
              <w:adjustRightInd w:val="0"/>
            </w:pPr>
            <w:r>
              <w:t>Expansion des indices d'anthropisation</w:t>
            </w:r>
          </w:p>
        </w:tc>
      </w:tr>
      <w:tr w:rsidR="00592CF4" w:rsidRPr="006A329A" w14:paraId="08009DD7" w14:textId="77777777" w:rsidTr="002E5476">
        <w:trPr>
          <w:jc w:val="center"/>
        </w:trPr>
        <w:tc>
          <w:tcPr>
            <w:tcW w:w="2216" w:type="dxa"/>
            <w:shd w:val="clear" w:color="auto" w:fill="auto"/>
          </w:tcPr>
          <w:p w14:paraId="7F3A88CD" w14:textId="77777777" w:rsidR="00592CF4" w:rsidRDefault="00592CF4" w:rsidP="00242C0F">
            <w:pPr>
              <w:autoSpaceDE w:val="0"/>
              <w:autoSpaceDN w:val="0"/>
              <w:adjustRightInd w:val="0"/>
            </w:pPr>
            <w:r>
              <w:t>5000 calBC</w:t>
            </w:r>
          </w:p>
        </w:tc>
        <w:tc>
          <w:tcPr>
            <w:tcW w:w="4449" w:type="dxa"/>
            <w:shd w:val="clear" w:color="auto" w:fill="auto"/>
          </w:tcPr>
          <w:p w14:paraId="039F0E9F" w14:textId="77777777" w:rsidR="00592CF4" w:rsidRPr="0032190F" w:rsidRDefault="00592CF4" w:rsidP="00242C0F">
            <w:pPr>
              <w:autoSpaceDE w:val="0"/>
              <w:autoSpaceDN w:val="0"/>
              <w:adjustRightInd w:val="0"/>
              <w:rPr>
                <w:lang w:val="fr-FR"/>
              </w:rPr>
            </w:pPr>
            <w:r w:rsidRPr="0032190F">
              <w:rPr>
                <w:lang w:val="fr-FR"/>
              </w:rPr>
              <w:t>Première occurrence d'</w:t>
            </w:r>
            <w:r w:rsidRPr="0032190F">
              <w:rPr>
                <w:i/>
                <w:lang w:val="fr-FR"/>
              </w:rPr>
              <w:t>Urtica</w:t>
            </w:r>
            <w:r w:rsidRPr="0032190F">
              <w:rPr>
                <w:lang w:val="fr-FR"/>
              </w:rPr>
              <w:t xml:space="preserve"> (première trace significative d’antrhopisation)</w:t>
            </w:r>
          </w:p>
        </w:tc>
      </w:tr>
    </w:tbl>
    <w:p w14:paraId="1AB3FDCD" w14:textId="77777777" w:rsidR="00592CF4" w:rsidRPr="0032190F" w:rsidRDefault="00592CF4" w:rsidP="00242C0F">
      <w:pPr>
        <w:autoSpaceDE w:val="0"/>
        <w:autoSpaceDN w:val="0"/>
        <w:adjustRightInd w:val="0"/>
        <w:rPr>
          <w:rFonts w:ascii="Times-Roman" w:hAnsi="Times-Roman" w:cs="Times-Roman"/>
          <w:lang w:val="fr-FR"/>
        </w:rPr>
      </w:pPr>
      <w:r w:rsidRPr="0032190F">
        <w:rPr>
          <w:lang w:val="fr-FR"/>
        </w:rPr>
        <w:t>(E. Brisset com. Pers.)</w:t>
      </w:r>
    </w:p>
    <w:p w14:paraId="061C59E6" w14:textId="77777777" w:rsidR="00592CF4" w:rsidRPr="0032190F" w:rsidRDefault="00592CF4" w:rsidP="00242C0F">
      <w:pPr>
        <w:autoSpaceDE w:val="0"/>
        <w:autoSpaceDN w:val="0"/>
        <w:adjustRightInd w:val="0"/>
        <w:rPr>
          <w:rFonts w:ascii="Times-Roman" w:hAnsi="Times-Roman" w:cs="Times-Roman"/>
          <w:lang w:val="fr-FR"/>
        </w:rPr>
      </w:pPr>
    </w:p>
    <w:p w14:paraId="08B1776B" w14:textId="77777777" w:rsidR="00592CF4" w:rsidRPr="0032190F" w:rsidRDefault="00592CF4" w:rsidP="00242C0F">
      <w:pPr>
        <w:autoSpaceDE w:val="0"/>
        <w:autoSpaceDN w:val="0"/>
        <w:adjustRightInd w:val="0"/>
        <w:rPr>
          <w:lang w:val="fr-FR"/>
        </w:rPr>
      </w:pPr>
      <w:r w:rsidRPr="0032190F">
        <w:rPr>
          <w:lang w:val="fr-FR"/>
        </w:rPr>
        <w:lastRenderedPageBreak/>
        <w:t xml:space="preserve">E. Brisset va bientôt soumettre un article avec le diagramme pollinique du lac de Vens: réf : </w:t>
      </w:r>
      <w:r w:rsidRPr="0032190F">
        <w:rPr>
          <w:i/>
          <w:lang w:val="fr-FR"/>
        </w:rPr>
        <w:t>Lateglacial/Holocene environmental changes in the Mediterranean Alps inferred from lacustrine sediments</w:t>
      </w:r>
      <w:r w:rsidRPr="0032190F">
        <w:rPr>
          <w:lang w:val="fr-FR"/>
        </w:rPr>
        <w:t xml:space="preserve"> - Brisset et al. (à compléter par l’auteur).</w:t>
      </w:r>
    </w:p>
    <w:p w14:paraId="1B3EF374" w14:textId="77777777" w:rsidR="00592CF4" w:rsidRPr="0032190F" w:rsidRDefault="00592CF4" w:rsidP="00242C0F">
      <w:pPr>
        <w:autoSpaceDE w:val="0"/>
        <w:autoSpaceDN w:val="0"/>
        <w:adjustRightInd w:val="0"/>
        <w:rPr>
          <w:rFonts w:ascii="Times-Roman" w:hAnsi="Times-Roman" w:cs="Times-Roman"/>
          <w:lang w:val="fr-FR"/>
        </w:rPr>
      </w:pPr>
    </w:p>
    <w:p w14:paraId="590E69BA" w14:textId="77777777" w:rsidR="00AC5EB9" w:rsidRPr="0032190F" w:rsidRDefault="00AC5EB9" w:rsidP="00426FF9">
      <w:pPr>
        <w:pStyle w:val="Heading1"/>
      </w:pPr>
      <w:bookmarkStart w:id="4154" w:name="Sit_Petit_Lac"/>
      <w:r w:rsidRPr="0032190F">
        <w:t>PETIT (Lac)</w:t>
      </w:r>
    </w:p>
    <w:bookmarkEnd w:id="4154"/>
    <w:p w14:paraId="18FAF471" w14:textId="77777777" w:rsidR="00AC5EB9" w:rsidRPr="0032190F" w:rsidRDefault="00AC5EB9" w:rsidP="00242C0F">
      <w:pPr>
        <w:rPr>
          <w:lang w:val="fr-FR"/>
        </w:rPr>
      </w:pPr>
    </w:p>
    <w:p w14:paraId="6E804DCB" w14:textId="77777777" w:rsidR="00AC5EB9" w:rsidRPr="0032190F" w:rsidRDefault="00AC5EB9" w:rsidP="00242C0F">
      <w:pPr>
        <w:jc w:val="both"/>
        <w:rPr>
          <w:lang w:val="fr-FR"/>
        </w:rPr>
      </w:pPr>
      <w:r w:rsidRPr="0032190F">
        <w:rPr>
          <w:lang w:val="fr-FR"/>
        </w:rPr>
        <w:t>L</w:t>
      </w:r>
      <w:r w:rsidR="007F5138" w:rsidRPr="0032190F">
        <w:rPr>
          <w:lang w:val="fr-FR"/>
        </w:rPr>
        <w:t>e</w:t>
      </w:r>
      <w:r w:rsidRPr="0032190F">
        <w:rPr>
          <w:lang w:val="fr-FR"/>
        </w:rPr>
        <w:t xml:space="preserve"> lac Petit</w:t>
      </w:r>
      <w:r w:rsidR="00C23B3B" w:rsidRPr="0032190F">
        <w:rPr>
          <w:lang w:val="fr-FR"/>
        </w:rPr>
        <w:t xml:space="preserve"> (2200m)</w:t>
      </w:r>
      <w:r w:rsidRPr="0032190F">
        <w:rPr>
          <w:lang w:val="fr-FR"/>
        </w:rPr>
        <w:t xml:space="preserve">, dans le vallon de Millefonts (à </w:t>
      </w:r>
      <w:smartTag w:uri="urn:schemas-microsoft-com:office:smarttags" w:element="metricconverter">
        <w:smartTagPr>
          <w:attr w:name="ProductID" w:val="5 km"/>
        </w:smartTagPr>
        <w:r w:rsidRPr="0032190F">
          <w:rPr>
            <w:lang w:val="fr-FR"/>
          </w:rPr>
          <w:t>5 km</w:t>
        </w:r>
      </w:smartTag>
      <w:r w:rsidRPr="0032190F">
        <w:rPr>
          <w:lang w:val="fr-FR"/>
        </w:rPr>
        <w:t xml:space="preserve"> au nord de Valdeblore, Alpes-Maritimes) a été étudié. Un changement de l’origine du sédiment a été </w:t>
      </w:r>
      <w:r w:rsidR="00B17857" w:rsidRPr="0032190F">
        <w:rPr>
          <w:lang w:val="fr-FR"/>
        </w:rPr>
        <w:t>perçu</w:t>
      </w:r>
      <w:r w:rsidRPr="0032190F">
        <w:rPr>
          <w:lang w:val="fr-FR"/>
        </w:rPr>
        <w:t xml:space="preserve"> vers 4100 cal BP. Par ailleurs, d’importants apports terrigènes à 4200 cal. BP pourraient être l’expression d’événements orageux de fortes intensités (BIB 1419).</w:t>
      </w:r>
    </w:p>
    <w:p w14:paraId="4B354E2B" w14:textId="77777777" w:rsidR="008065B4" w:rsidRPr="0032190F" w:rsidRDefault="008065B4" w:rsidP="00242C0F">
      <w:pPr>
        <w:jc w:val="both"/>
        <w:rPr>
          <w:lang w:val="fr-FR"/>
        </w:rPr>
      </w:pPr>
      <w:r w:rsidRPr="0032190F">
        <w:rPr>
          <w:lang w:val="fr-FR"/>
        </w:rPr>
        <w:t xml:space="preserve">La variation des proxies géochimiques et polliniques autour du niveau de relevé à </w:t>
      </w:r>
      <w:smartTag w:uri="urn:schemas-microsoft-com:office:smarttags" w:element="metricconverter">
        <w:smartTagPr>
          <w:attr w:name="ProductID" w:val="110 cm"/>
        </w:smartTagPr>
        <w:r w:rsidRPr="0032190F">
          <w:rPr>
            <w:lang w:val="fr-FR"/>
          </w:rPr>
          <w:t>110 cm</w:t>
        </w:r>
      </w:smartTag>
      <w:r w:rsidRPr="0032190F">
        <w:rPr>
          <w:lang w:val="fr-FR"/>
        </w:rPr>
        <w:t xml:space="preserve"> pourraient suggérer un niveau de sédimentation instantanée (BIB 1419 p. 32).</w:t>
      </w:r>
    </w:p>
    <w:p w14:paraId="5704B757" w14:textId="77777777" w:rsidR="008065B4" w:rsidRPr="0032190F" w:rsidRDefault="008065B4"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85"/>
        <w:gridCol w:w="1768"/>
        <w:gridCol w:w="5596"/>
      </w:tblGrid>
      <w:tr w:rsidR="00114BD5" w:rsidRPr="00DB5974" w14:paraId="30A6EB00" w14:textId="77777777" w:rsidTr="006D57EA">
        <w:trPr>
          <w:trHeight w:val="547"/>
          <w:jc w:val="center"/>
        </w:trPr>
        <w:tc>
          <w:tcPr>
            <w:tcW w:w="1285" w:type="dxa"/>
            <w:vAlign w:val="center"/>
          </w:tcPr>
          <w:p w14:paraId="6AFA57C6" w14:textId="77777777" w:rsidR="00114BD5" w:rsidRDefault="00114BD5" w:rsidP="00242C0F">
            <w:pPr>
              <w:jc w:val="center"/>
              <w:rPr>
                <w:sz w:val="20"/>
                <w:szCs w:val="20"/>
              </w:rPr>
            </w:pPr>
            <w:r w:rsidRPr="00DB5974">
              <w:rPr>
                <w:sz w:val="20"/>
                <w:szCs w:val="20"/>
              </w:rPr>
              <w:t xml:space="preserve">Périodes </w:t>
            </w:r>
          </w:p>
          <w:p w14:paraId="21063899" w14:textId="77777777" w:rsidR="00114BD5" w:rsidRPr="00DB5974" w:rsidRDefault="00114BD5" w:rsidP="00242C0F">
            <w:pPr>
              <w:jc w:val="center"/>
              <w:rPr>
                <w:sz w:val="20"/>
                <w:szCs w:val="20"/>
              </w:rPr>
            </w:pPr>
            <w:r w:rsidRPr="00DB5974">
              <w:rPr>
                <w:sz w:val="20"/>
                <w:szCs w:val="20"/>
              </w:rPr>
              <w:t>Evénements</w:t>
            </w:r>
          </w:p>
          <w:p w14:paraId="06B60E31" w14:textId="77777777" w:rsidR="00114BD5" w:rsidRDefault="00114BD5" w:rsidP="00242C0F">
            <w:pPr>
              <w:jc w:val="center"/>
              <w:rPr>
                <w:sz w:val="20"/>
                <w:szCs w:val="20"/>
              </w:rPr>
            </w:pPr>
          </w:p>
          <w:p w14:paraId="114B21A8" w14:textId="77777777" w:rsidR="00114BD5" w:rsidRPr="00DB5974" w:rsidRDefault="00114BD5" w:rsidP="00242C0F">
            <w:pPr>
              <w:jc w:val="center"/>
              <w:rPr>
                <w:sz w:val="20"/>
                <w:szCs w:val="20"/>
              </w:rPr>
            </w:pPr>
          </w:p>
        </w:tc>
        <w:tc>
          <w:tcPr>
            <w:tcW w:w="1768" w:type="dxa"/>
            <w:vAlign w:val="center"/>
          </w:tcPr>
          <w:p w14:paraId="0A56D1D2" w14:textId="77777777" w:rsidR="00114BD5" w:rsidRPr="00DB5974" w:rsidRDefault="00114BD5" w:rsidP="00242C0F">
            <w:pPr>
              <w:jc w:val="center"/>
              <w:rPr>
                <w:sz w:val="20"/>
                <w:szCs w:val="20"/>
              </w:rPr>
            </w:pPr>
            <w:r w:rsidRPr="00DB5974">
              <w:rPr>
                <w:sz w:val="20"/>
                <w:szCs w:val="20"/>
              </w:rPr>
              <w:t>Datations (cal BP)</w:t>
            </w:r>
          </w:p>
        </w:tc>
        <w:tc>
          <w:tcPr>
            <w:tcW w:w="5596" w:type="dxa"/>
            <w:vAlign w:val="center"/>
          </w:tcPr>
          <w:p w14:paraId="3FBC2A13" w14:textId="77777777" w:rsidR="00114BD5" w:rsidRPr="00DB5974" w:rsidRDefault="00114BD5" w:rsidP="00242C0F">
            <w:pPr>
              <w:jc w:val="center"/>
              <w:rPr>
                <w:sz w:val="20"/>
                <w:szCs w:val="20"/>
              </w:rPr>
            </w:pPr>
            <w:r w:rsidRPr="00DB5974">
              <w:rPr>
                <w:sz w:val="20"/>
                <w:szCs w:val="20"/>
              </w:rPr>
              <w:t>Description</w:t>
            </w:r>
          </w:p>
        </w:tc>
      </w:tr>
      <w:tr w:rsidR="008065B4" w:rsidRPr="006A329A" w14:paraId="6E2D31D8" w14:textId="77777777" w:rsidTr="006D57EA">
        <w:trPr>
          <w:jc w:val="center"/>
        </w:trPr>
        <w:tc>
          <w:tcPr>
            <w:tcW w:w="1285" w:type="dxa"/>
            <w:vAlign w:val="center"/>
          </w:tcPr>
          <w:p w14:paraId="0E923F83" w14:textId="77777777" w:rsidR="008065B4" w:rsidRPr="00DB5974" w:rsidRDefault="008065B4" w:rsidP="00242C0F">
            <w:pPr>
              <w:jc w:val="center"/>
              <w:rPr>
                <w:sz w:val="20"/>
                <w:szCs w:val="20"/>
              </w:rPr>
            </w:pPr>
            <w:r w:rsidRPr="00DB5974">
              <w:rPr>
                <w:sz w:val="20"/>
                <w:szCs w:val="20"/>
              </w:rPr>
              <w:t>A</w:t>
            </w:r>
          </w:p>
        </w:tc>
        <w:tc>
          <w:tcPr>
            <w:tcW w:w="1768" w:type="dxa"/>
            <w:vAlign w:val="center"/>
          </w:tcPr>
          <w:p w14:paraId="1B9B3645" w14:textId="77777777" w:rsidR="008065B4" w:rsidRPr="00DB5974" w:rsidRDefault="008065B4" w:rsidP="00242C0F">
            <w:pPr>
              <w:jc w:val="center"/>
              <w:rPr>
                <w:sz w:val="20"/>
                <w:szCs w:val="20"/>
              </w:rPr>
            </w:pPr>
            <w:r w:rsidRPr="00DB5974">
              <w:rPr>
                <w:sz w:val="20"/>
                <w:szCs w:val="20"/>
              </w:rPr>
              <w:t>4800-4300</w:t>
            </w:r>
          </w:p>
        </w:tc>
        <w:tc>
          <w:tcPr>
            <w:tcW w:w="5596" w:type="dxa"/>
            <w:vAlign w:val="center"/>
          </w:tcPr>
          <w:p w14:paraId="2C7DB8F4" w14:textId="77777777" w:rsidR="008065B4" w:rsidRPr="0032190F" w:rsidRDefault="008065B4" w:rsidP="00242C0F">
            <w:pPr>
              <w:jc w:val="center"/>
              <w:rPr>
                <w:sz w:val="20"/>
                <w:szCs w:val="20"/>
                <w:lang w:val="fr-FR"/>
              </w:rPr>
            </w:pPr>
            <w:r w:rsidRPr="0032190F">
              <w:rPr>
                <w:sz w:val="20"/>
                <w:szCs w:val="20"/>
                <w:lang w:val="fr-FR"/>
              </w:rPr>
              <w:t>Bas niveau relatif du lac</w:t>
            </w:r>
          </w:p>
        </w:tc>
      </w:tr>
      <w:tr w:rsidR="008065B4" w:rsidRPr="00DB5974" w14:paraId="1E6C4E33" w14:textId="77777777" w:rsidTr="006D57EA">
        <w:trPr>
          <w:jc w:val="center"/>
        </w:trPr>
        <w:tc>
          <w:tcPr>
            <w:tcW w:w="1285" w:type="dxa"/>
            <w:vAlign w:val="center"/>
          </w:tcPr>
          <w:p w14:paraId="56DE1711" w14:textId="77777777" w:rsidR="008065B4" w:rsidRPr="00DB5974" w:rsidRDefault="008065B4" w:rsidP="00242C0F">
            <w:pPr>
              <w:jc w:val="center"/>
              <w:rPr>
                <w:sz w:val="20"/>
                <w:szCs w:val="20"/>
              </w:rPr>
            </w:pPr>
            <w:r w:rsidRPr="00DB5974">
              <w:rPr>
                <w:sz w:val="20"/>
                <w:szCs w:val="20"/>
              </w:rPr>
              <w:t>I</w:t>
            </w:r>
          </w:p>
        </w:tc>
        <w:tc>
          <w:tcPr>
            <w:tcW w:w="1768" w:type="dxa"/>
            <w:vAlign w:val="center"/>
          </w:tcPr>
          <w:p w14:paraId="2127BAB9" w14:textId="77777777" w:rsidR="008065B4" w:rsidRPr="00DB5974" w:rsidRDefault="008065B4" w:rsidP="00242C0F">
            <w:pPr>
              <w:jc w:val="center"/>
              <w:rPr>
                <w:sz w:val="20"/>
                <w:szCs w:val="20"/>
              </w:rPr>
            </w:pPr>
            <w:r w:rsidRPr="00DB5974">
              <w:rPr>
                <w:sz w:val="20"/>
                <w:szCs w:val="20"/>
              </w:rPr>
              <w:t>4300-4100</w:t>
            </w:r>
          </w:p>
        </w:tc>
        <w:tc>
          <w:tcPr>
            <w:tcW w:w="5596" w:type="dxa"/>
            <w:vAlign w:val="center"/>
          </w:tcPr>
          <w:p w14:paraId="0C3312FE" w14:textId="2AEF7510" w:rsidR="008065B4" w:rsidRPr="00DB5974" w:rsidRDefault="008065B4" w:rsidP="00242C0F">
            <w:pPr>
              <w:jc w:val="center"/>
              <w:rPr>
                <w:sz w:val="20"/>
                <w:szCs w:val="20"/>
              </w:rPr>
            </w:pPr>
            <w:r w:rsidRPr="0032190F">
              <w:rPr>
                <w:sz w:val="20"/>
                <w:szCs w:val="20"/>
                <w:lang w:val="fr-FR"/>
              </w:rPr>
              <w:t xml:space="preserve">Kharbouch (2000) semble enregistrer un signal pollinique du même type au </w:t>
            </w:r>
            <w:hyperlink r:id="rId10185" w:anchor="Sit_Grenouilles" w:history="1">
              <w:r w:rsidR="002F4F89">
                <w:rPr>
                  <w:rStyle w:val="Hyperlink"/>
                  <w:sz w:val="20"/>
                  <w:szCs w:val="20"/>
                  <w:lang w:val="fr-FR"/>
                </w:rPr>
                <w:t>LDG</w:t>
              </w:r>
            </w:hyperlink>
            <w:r w:rsidRPr="0032190F">
              <w:rPr>
                <w:sz w:val="20"/>
                <w:szCs w:val="20"/>
                <w:lang w:val="fr-FR"/>
              </w:rPr>
              <w:t xml:space="preserve">, mais rien de semble s’en rapprocher dans les autres enregistrements polliniques régionaux. L’auteur interprète cette phase comme issue d’une action anthropozoogène, avec de possibles défrichements autour du site (BIB 1419 p. 41). </w:t>
            </w:r>
            <w:r w:rsidRPr="00DB5974">
              <w:rPr>
                <w:sz w:val="20"/>
                <w:szCs w:val="20"/>
              </w:rPr>
              <w:t xml:space="preserve">Evénement a rapprocher de </w:t>
            </w:r>
            <w:hyperlink r:id="rId10186" w:anchor="Text_4200BP_Event" w:history="1">
              <w:r w:rsidRPr="00DB5974">
                <w:rPr>
                  <w:rStyle w:val="Hyperlink"/>
                  <w:sz w:val="20"/>
                  <w:szCs w:val="20"/>
                </w:rPr>
                <w:t>4200 Event</w:t>
              </w:r>
            </w:hyperlink>
            <w:r w:rsidRPr="00DB5974">
              <w:rPr>
                <w:sz w:val="20"/>
                <w:szCs w:val="20"/>
              </w:rPr>
              <w:t xml:space="preserve"> (BIB 1419 p. 41)</w:t>
            </w:r>
          </w:p>
        </w:tc>
      </w:tr>
      <w:tr w:rsidR="008065B4" w:rsidRPr="00DB5974" w14:paraId="49CD14A9" w14:textId="77777777" w:rsidTr="006D57EA">
        <w:trPr>
          <w:jc w:val="center"/>
        </w:trPr>
        <w:tc>
          <w:tcPr>
            <w:tcW w:w="1285" w:type="dxa"/>
            <w:vAlign w:val="center"/>
          </w:tcPr>
          <w:p w14:paraId="3C00CFA5" w14:textId="77777777" w:rsidR="008065B4" w:rsidRPr="00DB5974" w:rsidRDefault="008065B4" w:rsidP="00242C0F">
            <w:pPr>
              <w:jc w:val="center"/>
              <w:rPr>
                <w:sz w:val="20"/>
                <w:szCs w:val="20"/>
              </w:rPr>
            </w:pPr>
            <w:r w:rsidRPr="00DB5974">
              <w:rPr>
                <w:sz w:val="20"/>
                <w:szCs w:val="20"/>
              </w:rPr>
              <w:t>B</w:t>
            </w:r>
          </w:p>
        </w:tc>
        <w:tc>
          <w:tcPr>
            <w:tcW w:w="1768" w:type="dxa"/>
            <w:vAlign w:val="center"/>
          </w:tcPr>
          <w:p w14:paraId="062AD3F9" w14:textId="77777777" w:rsidR="008065B4" w:rsidRPr="00DB5974" w:rsidRDefault="008065B4" w:rsidP="00242C0F">
            <w:pPr>
              <w:jc w:val="center"/>
              <w:rPr>
                <w:sz w:val="20"/>
                <w:szCs w:val="20"/>
              </w:rPr>
            </w:pPr>
            <w:r w:rsidRPr="00DB5974">
              <w:rPr>
                <w:sz w:val="20"/>
                <w:szCs w:val="20"/>
              </w:rPr>
              <w:t>4300-2500</w:t>
            </w:r>
          </w:p>
        </w:tc>
        <w:tc>
          <w:tcPr>
            <w:tcW w:w="5596" w:type="dxa"/>
            <w:vAlign w:val="center"/>
          </w:tcPr>
          <w:p w14:paraId="3412A191" w14:textId="77777777" w:rsidR="008065B4" w:rsidRPr="00DB5974" w:rsidRDefault="008065B4" w:rsidP="00242C0F">
            <w:pPr>
              <w:jc w:val="center"/>
              <w:rPr>
                <w:sz w:val="20"/>
                <w:szCs w:val="20"/>
              </w:rPr>
            </w:pPr>
          </w:p>
        </w:tc>
      </w:tr>
      <w:tr w:rsidR="008065B4" w:rsidRPr="00DB5974" w14:paraId="4BAF0D1C" w14:textId="77777777" w:rsidTr="006D57EA">
        <w:trPr>
          <w:jc w:val="center"/>
        </w:trPr>
        <w:tc>
          <w:tcPr>
            <w:tcW w:w="1285" w:type="dxa"/>
            <w:vAlign w:val="center"/>
          </w:tcPr>
          <w:p w14:paraId="5B9E8131" w14:textId="77777777" w:rsidR="008065B4" w:rsidRPr="00DB5974" w:rsidRDefault="008065B4" w:rsidP="00242C0F">
            <w:pPr>
              <w:jc w:val="center"/>
              <w:rPr>
                <w:sz w:val="20"/>
                <w:szCs w:val="20"/>
              </w:rPr>
            </w:pPr>
            <w:r w:rsidRPr="00DB5974">
              <w:rPr>
                <w:sz w:val="20"/>
                <w:szCs w:val="20"/>
              </w:rPr>
              <w:t>C</w:t>
            </w:r>
          </w:p>
        </w:tc>
        <w:tc>
          <w:tcPr>
            <w:tcW w:w="1768" w:type="dxa"/>
            <w:vAlign w:val="center"/>
          </w:tcPr>
          <w:p w14:paraId="6ACF20EC" w14:textId="77777777" w:rsidR="008065B4" w:rsidRPr="00DB5974" w:rsidRDefault="008065B4" w:rsidP="00242C0F">
            <w:pPr>
              <w:jc w:val="center"/>
              <w:rPr>
                <w:sz w:val="20"/>
                <w:szCs w:val="20"/>
              </w:rPr>
            </w:pPr>
            <w:r w:rsidRPr="00DB5974">
              <w:rPr>
                <w:sz w:val="20"/>
                <w:szCs w:val="20"/>
              </w:rPr>
              <w:t>post. 2500</w:t>
            </w:r>
          </w:p>
        </w:tc>
        <w:tc>
          <w:tcPr>
            <w:tcW w:w="5596" w:type="dxa"/>
            <w:vAlign w:val="center"/>
          </w:tcPr>
          <w:p w14:paraId="272EDBB2" w14:textId="77777777" w:rsidR="008065B4" w:rsidRPr="00DB5974" w:rsidRDefault="008065B4" w:rsidP="00242C0F">
            <w:pPr>
              <w:jc w:val="center"/>
              <w:rPr>
                <w:sz w:val="20"/>
                <w:szCs w:val="20"/>
              </w:rPr>
            </w:pPr>
          </w:p>
        </w:tc>
      </w:tr>
      <w:tr w:rsidR="008065B4" w:rsidRPr="00DB5974" w14:paraId="7E2D8AAF" w14:textId="77777777" w:rsidTr="006D57EA">
        <w:trPr>
          <w:jc w:val="center"/>
        </w:trPr>
        <w:tc>
          <w:tcPr>
            <w:tcW w:w="1285" w:type="dxa"/>
            <w:vAlign w:val="center"/>
          </w:tcPr>
          <w:p w14:paraId="1596D606" w14:textId="77777777" w:rsidR="008065B4" w:rsidRPr="00DB5974" w:rsidRDefault="008065B4" w:rsidP="00242C0F">
            <w:pPr>
              <w:jc w:val="center"/>
              <w:rPr>
                <w:sz w:val="20"/>
                <w:szCs w:val="20"/>
              </w:rPr>
            </w:pPr>
            <w:r w:rsidRPr="00DB5974">
              <w:rPr>
                <w:sz w:val="20"/>
                <w:szCs w:val="20"/>
              </w:rPr>
              <w:t>II</w:t>
            </w:r>
          </w:p>
        </w:tc>
        <w:tc>
          <w:tcPr>
            <w:tcW w:w="1768" w:type="dxa"/>
            <w:vAlign w:val="center"/>
          </w:tcPr>
          <w:p w14:paraId="569D5867" w14:textId="77777777" w:rsidR="008065B4" w:rsidRPr="00DB5974" w:rsidRDefault="008065B4" w:rsidP="00242C0F">
            <w:pPr>
              <w:jc w:val="center"/>
              <w:rPr>
                <w:sz w:val="20"/>
                <w:szCs w:val="20"/>
              </w:rPr>
            </w:pPr>
          </w:p>
        </w:tc>
        <w:tc>
          <w:tcPr>
            <w:tcW w:w="5596" w:type="dxa"/>
            <w:vAlign w:val="center"/>
          </w:tcPr>
          <w:p w14:paraId="6D555868" w14:textId="77777777" w:rsidR="008065B4" w:rsidRPr="00DB5974" w:rsidRDefault="008065B4" w:rsidP="00242C0F">
            <w:pPr>
              <w:jc w:val="center"/>
              <w:rPr>
                <w:sz w:val="20"/>
                <w:szCs w:val="20"/>
              </w:rPr>
            </w:pPr>
          </w:p>
        </w:tc>
      </w:tr>
    </w:tbl>
    <w:p w14:paraId="342E53FC" w14:textId="77777777" w:rsidR="008065B4" w:rsidRPr="00AC5EB9" w:rsidRDefault="008065B4" w:rsidP="00242C0F">
      <w:pPr>
        <w:jc w:val="both"/>
      </w:pPr>
      <w:r>
        <w:t>(BIB 1419)</w:t>
      </w:r>
    </w:p>
    <w:p w14:paraId="7058C07D" w14:textId="77777777" w:rsidR="000A2820" w:rsidRDefault="000A2820" w:rsidP="00242C0F">
      <w:pPr>
        <w:jc w:val="both"/>
      </w:pPr>
    </w:p>
    <w:p w14:paraId="17DD625D" w14:textId="3F6AA66D" w:rsidR="00C23B3B" w:rsidRPr="0032190F" w:rsidRDefault="00C23B3B" w:rsidP="00242C0F">
      <w:pPr>
        <w:jc w:val="both"/>
        <w:rPr>
          <w:lang w:val="fr-FR"/>
        </w:rPr>
      </w:pPr>
      <w:r w:rsidRPr="0032190F">
        <w:rPr>
          <w:lang w:val="fr-FR"/>
        </w:rPr>
        <w:t>Au cours du Bronze, puis à l’Antiquité, les taxons d’anthropisation sont bien représentés, indiquant la persistance des perturbations agro-pastorales ; les occurrences régulières d’</w:t>
      </w:r>
      <w:r w:rsidRPr="0032190F">
        <w:rPr>
          <w:i/>
          <w:lang w:val="fr-FR"/>
        </w:rPr>
        <w:t>Urtica</w:t>
      </w:r>
      <w:r w:rsidRPr="0032190F">
        <w:rPr>
          <w:lang w:val="fr-FR"/>
        </w:rPr>
        <w:t xml:space="preserve"> témoignent d’une occupation pastorale reccurente qui peut également expliquer la mise en place de ces landes (BIB 1419 p. 33).</w:t>
      </w:r>
    </w:p>
    <w:p w14:paraId="23135371" w14:textId="77777777" w:rsidR="00C94F30" w:rsidRPr="0032190F" w:rsidRDefault="00C94F30" w:rsidP="00242C0F">
      <w:pPr>
        <w:jc w:val="both"/>
        <w:rPr>
          <w:lang w:val="fr-FR"/>
        </w:rPr>
      </w:pPr>
    </w:p>
    <w:p w14:paraId="3774DEBB" w14:textId="77777777" w:rsidR="00C94F30" w:rsidRPr="0032190F" w:rsidRDefault="00C94F30" w:rsidP="00242C0F">
      <w:pPr>
        <w:jc w:val="both"/>
        <w:rPr>
          <w:lang w:val="fr-FR"/>
        </w:rPr>
      </w:pPr>
    </w:p>
    <w:p w14:paraId="19918D1E" w14:textId="77777777" w:rsidR="00253BC4" w:rsidRPr="0032190F" w:rsidRDefault="00DE490B" w:rsidP="00426FF9">
      <w:pPr>
        <w:pStyle w:val="Heading1"/>
      </w:pPr>
      <w:bookmarkStart w:id="4155" w:name="Sit_La_Begude"/>
      <w:r w:rsidRPr="0032190F">
        <w:t xml:space="preserve">LA </w:t>
      </w:r>
      <w:r w:rsidR="00253BC4" w:rsidRPr="0032190F">
        <w:t>BEGUDE-DE-MAZENC (</w:t>
      </w:r>
      <w:r w:rsidRPr="0032190F">
        <w:t>Dépôt</w:t>
      </w:r>
      <w:r w:rsidR="00253BC4" w:rsidRPr="0032190F">
        <w:t xml:space="preserve"> de)</w:t>
      </w:r>
    </w:p>
    <w:bookmarkEnd w:id="4155"/>
    <w:p w14:paraId="7FDF81ED" w14:textId="77777777" w:rsidR="00253BC4" w:rsidRPr="0032190F" w:rsidRDefault="00253BC4" w:rsidP="00242C0F">
      <w:pPr>
        <w:jc w:val="both"/>
        <w:rPr>
          <w:lang w:val="fr-FR"/>
        </w:rPr>
      </w:pPr>
    </w:p>
    <w:p w14:paraId="3C884C9F" w14:textId="3BEC8A9D" w:rsidR="00F16234" w:rsidRPr="0032190F" w:rsidRDefault="00897F65" w:rsidP="00242C0F">
      <w:pPr>
        <w:jc w:val="both"/>
        <w:rPr>
          <w:lang w:val="fr-FR"/>
        </w:rPr>
      </w:pPr>
      <w:r w:rsidRPr="0032190F">
        <w:rPr>
          <w:lang w:val="fr-FR"/>
        </w:rPr>
        <w:t>L</w:t>
      </w:r>
      <w:r w:rsidR="00253BC4" w:rsidRPr="0032190F">
        <w:rPr>
          <w:lang w:val="fr-FR"/>
        </w:rPr>
        <w:t xml:space="preserve">e site </w:t>
      </w:r>
      <w:r w:rsidRPr="0032190F">
        <w:rPr>
          <w:lang w:val="fr-FR"/>
        </w:rPr>
        <w:t xml:space="preserve">de la Bégude-de-Mazenc (Drôme) </w:t>
      </w:r>
      <w:r w:rsidR="00A666E0" w:rsidRPr="0032190F">
        <w:rPr>
          <w:lang w:val="fr-FR"/>
        </w:rPr>
        <w:t xml:space="preserve">a donné son nom au type </w:t>
      </w:r>
      <w:hyperlink r:id="rId10187" w:anchor="Typ_Arm_Hache_Begude" w:history="1">
        <w:r w:rsidR="00A666E0" w:rsidRPr="0032190F">
          <w:rPr>
            <w:rStyle w:val="Hyperlink"/>
            <w:lang w:val="fr-FR"/>
          </w:rPr>
          <w:t>La Bégude</w:t>
        </w:r>
      </w:hyperlink>
      <w:r w:rsidR="00A666E0" w:rsidRPr="0032190F">
        <w:rPr>
          <w:lang w:val="fr-FR"/>
        </w:rPr>
        <w:t xml:space="preserve"> (SS BIB). D</w:t>
      </w:r>
      <w:r w:rsidRPr="0032190F">
        <w:rPr>
          <w:lang w:val="fr-FR"/>
        </w:rPr>
        <w:t xml:space="preserve">até du </w:t>
      </w:r>
      <w:hyperlink r:id="rId10188" w:anchor="Cul_Neo_Moyen" w:history="1">
        <w:r w:rsidRPr="0032190F">
          <w:rPr>
            <w:rStyle w:val="Hyperlink"/>
            <w:lang w:val="fr-FR"/>
          </w:rPr>
          <w:t>Néolithique moyen</w:t>
        </w:r>
      </w:hyperlink>
      <w:r w:rsidR="005D74A6" w:rsidRPr="0032190F">
        <w:rPr>
          <w:lang w:val="fr-FR"/>
        </w:rPr>
        <w:t>, moyenne vallée du Rhône</w:t>
      </w:r>
      <w:r w:rsidR="00253BC4" w:rsidRPr="0032190F">
        <w:rPr>
          <w:lang w:val="fr-FR"/>
        </w:rPr>
        <w:t xml:space="preserve"> contenait 10 longues haches faites en éclogites et en pyroxenites du massif du </w:t>
      </w:r>
      <w:hyperlink r:id="rId10189" w:anchor="Sit_Mon_Viso" w:history="1">
        <w:r w:rsidR="00647BC0" w:rsidRPr="00647BC0">
          <w:rPr>
            <w:rStyle w:val="Hyperlink"/>
            <w:lang w:val="fr-FR"/>
          </w:rPr>
          <w:t>Mont Viso</w:t>
        </w:r>
      </w:hyperlink>
      <w:r w:rsidR="00253BC4" w:rsidRPr="0032190F">
        <w:rPr>
          <w:lang w:val="fr-FR"/>
        </w:rPr>
        <w:t xml:space="preserve"> (BIB 304 p. 227</w:t>
      </w:r>
      <w:r w:rsidR="00EA22D8" w:rsidRPr="0032190F">
        <w:rPr>
          <w:lang w:val="fr-FR"/>
        </w:rPr>
        <w:t xml:space="preserve"> et </w:t>
      </w:r>
      <w:r w:rsidR="005D74A6" w:rsidRPr="0032190F">
        <w:rPr>
          <w:lang w:val="fr-FR"/>
        </w:rPr>
        <w:t>336</w:t>
      </w:r>
      <w:r w:rsidR="00253BC4" w:rsidRPr="0032190F">
        <w:rPr>
          <w:lang w:val="fr-FR"/>
        </w:rPr>
        <w:t>).</w:t>
      </w:r>
      <w:r w:rsidR="00820CBE" w:rsidRPr="0032190F">
        <w:rPr>
          <w:lang w:val="fr-FR"/>
        </w:rPr>
        <w:t xml:space="preserve"> </w:t>
      </w:r>
      <w:r w:rsidRPr="0032190F">
        <w:rPr>
          <w:lang w:val="fr-FR"/>
        </w:rPr>
        <w:t xml:space="preserve">Avec le site de </w:t>
      </w:r>
      <w:hyperlink r:id="rId10190" w:anchor="Sit_Diois" w:history="1">
        <w:r w:rsidRPr="0032190F">
          <w:rPr>
            <w:rStyle w:val="Hyperlink"/>
            <w:lang w:val="fr-FR"/>
          </w:rPr>
          <w:t>Diois</w:t>
        </w:r>
      </w:hyperlink>
      <w:r w:rsidRPr="0032190F">
        <w:rPr>
          <w:lang w:val="fr-FR"/>
        </w:rPr>
        <w:t>, les analyses montre qu’elles n’ont jamais été utilisées et qu’elles ont été produite</w:t>
      </w:r>
      <w:r w:rsidR="00F16234" w:rsidRPr="0032190F">
        <w:rPr>
          <w:lang w:val="fr-FR"/>
        </w:rPr>
        <w:t>s</w:t>
      </w:r>
      <w:r w:rsidRPr="0032190F">
        <w:rPr>
          <w:lang w:val="fr-FR"/>
        </w:rPr>
        <w:t xml:space="preserve"> dans des ateliers installés sur les affleurements même de roches vertes (BIB 571 p. 319)</w:t>
      </w:r>
      <w:r w:rsidR="00820CBE" w:rsidRPr="0032190F">
        <w:rPr>
          <w:lang w:val="fr-FR"/>
        </w:rPr>
        <w:t xml:space="preserve"> </w:t>
      </w:r>
    </w:p>
    <w:p w14:paraId="53F03C6A" w14:textId="77777777" w:rsidR="00F16234" w:rsidRPr="0032190F" w:rsidRDefault="00F16234" w:rsidP="00242C0F">
      <w:pPr>
        <w:jc w:val="both"/>
        <w:rPr>
          <w:lang w:val="fr-FR"/>
        </w:rPr>
      </w:pPr>
      <w:r w:rsidRPr="0032190F">
        <w:rPr>
          <w:lang w:val="fr-FR"/>
        </w:rPr>
        <w:t>Des haches d’un type similaire ont été retrouvées dans des sites de la Durance, Büech et de la vallée de la Drôme (v. Col de Théodule).(BIB 304 p. 227 et 333 et 334)</w:t>
      </w:r>
    </w:p>
    <w:p w14:paraId="424A8161" w14:textId="77777777" w:rsidR="00253BC4" w:rsidRPr="0032190F" w:rsidRDefault="00253BC4" w:rsidP="00242C0F">
      <w:pPr>
        <w:jc w:val="both"/>
        <w:rPr>
          <w:lang w:val="fr-FR"/>
        </w:rPr>
      </w:pPr>
    </w:p>
    <w:p w14:paraId="3F523C08" w14:textId="77777777" w:rsidR="00897F65" w:rsidRPr="0032190F" w:rsidRDefault="00897F65" w:rsidP="00426FF9">
      <w:pPr>
        <w:pStyle w:val="Heading1"/>
      </w:pPr>
      <w:bookmarkStart w:id="4156" w:name="Sit_Diois"/>
      <w:r w:rsidRPr="0032190F">
        <w:t>DIOIS (Dépôt de)</w:t>
      </w:r>
    </w:p>
    <w:bookmarkEnd w:id="4156"/>
    <w:p w14:paraId="50D5D7EC" w14:textId="77777777" w:rsidR="00897F65" w:rsidRPr="0032190F" w:rsidRDefault="00897F65" w:rsidP="00242C0F">
      <w:pPr>
        <w:jc w:val="both"/>
        <w:rPr>
          <w:lang w:val="fr-FR"/>
        </w:rPr>
      </w:pPr>
    </w:p>
    <w:p w14:paraId="36C94A7B" w14:textId="3ADCA312" w:rsidR="00897F65" w:rsidRPr="0032190F" w:rsidRDefault="00897F65" w:rsidP="00242C0F">
      <w:pPr>
        <w:jc w:val="both"/>
        <w:rPr>
          <w:lang w:val="fr-FR"/>
        </w:rPr>
      </w:pPr>
      <w:r w:rsidRPr="0032190F">
        <w:rPr>
          <w:lang w:val="fr-FR"/>
        </w:rPr>
        <w:t>Le site de Diois à Charens a livré un dépôt de 13 haches polies en pierre vertes provenant suremem</w:t>
      </w:r>
      <w:r w:rsidR="00A666E0" w:rsidRPr="0032190F">
        <w:rPr>
          <w:lang w:val="fr-FR"/>
        </w:rPr>
        <w:t>e</w:t>
      </w:r>
      <w:r w:rsidRPr="0032190F">
        <w:rPr>
          <w:lang w:val="fr-FR"/>
        </w:rPr>
        <w:t xml:space="preserve">nt du même gîte que celles de </w:t>
      </w:r>
      <w:hyperlink r:id="rId10191" w:anchor="Sit_La_Begude" w:history="1">
        <w:r w:rsidR="00A74894" w:rsidRPr="0032190F">
          <w:rPr>
            <w:rStyle w:val="Hyperlink"/>
            <w:lang w:val="fr-FR"/>
          </w:rPr>
          <w:t>La Bégude</w:t>
        </w:r>
      </w:hyperlink>
      <w:r w:rsidRPr="0032190F">
        <w:rPr>
          <w:lang w:val="fr-FR"/>
        </w:rPr>
        <w:t>. Avec ce dernier, les analyses montre qu’elles n’ont jamais été utilisées et qu’elles ont été produite dans des ateliers installés sur les affleurements même de roches vertes (BIB 571 p. 319)</w:t>
      </w:r>
    </w:p>
    <w:p w14:paraId="633B310A" w14:textId="77777777" w:rsidR="00E53DCF" w:rsidRPr="0032190F" w:rsidRDefault="00E53DCF" w:rsidP="00426FF9">
      <w:pPr>
        <w:pStyle w:val="Heading1"/>
      </w:pPr>
      <w:r w:rsidRPr="0032190F">
        <w:lastRenderedPageBreak/>
        <w:br/>
      </w:r>
      <w:bookmarkStart w:id="4157" w:name="Sit_Pins"/>
      <w:r w:rsidRPr="0032190F">
        <w:t>PINS</w:t>
      </w:r>
      <w:bookmarkEnd w:id="4157"/>
    </w:p>
    <w:p w14:paraId="70D53D19" w14:textId="77777777" w:rsidR="00E53DCF" w:rsidRPr="0032190F" w:rsidRDefault="00E53DCF" w:rsidP="00242C0F">
      <w:pPr>
        <w:jc w:val="both"/>
        <w:rPr>
          <w:lang w:val="fr-FR"/>
        </w:rPr>
      </w:pPr>
    </w:p>
    <w:p w14:paraId="3F95DA93" w14:textId="5901B1F9" w:rsidR="00E53DCF" w:rsidRPr="0032190F" w:rsidRDefault="00E53DCF" w:rsidP="00242C0F">
      <w:pPr>
        <w:jc w:val="both"/>
        <w:rPr>
          <w:lang w:val="fr-FR"/>
        </w:rPr>
      </w:pPr>
      <w:r w:rsidRPr="0032190F">
        <w:rPr>
          <w:lang w:val="fr-FR"/>
        </w:rPr>
        <w:t>Grotte des Pins (Blandas, Gar</w:t>
      </w:r>
      <w:r w:rsidR="00093DD4" w:rsidRPr="0032190F">
        <w:rPr>
          <w:lang w:val="fr-FR"/>
        </w:rPr>
        <w:t>d</w:t>
      </w:r>
      <w:r w:rsidRPr="0032190F">
        <w:rPr>
          <w:lang w:val="fr-FR"/>
        </w:rPr>
        <w:t xml:space="preserve">) céramique </w:t>
      </w:r>
      <w:hyperlink r:id="rId10192" w:anchor="Cul_Ferrières" w:history="1">
        <w:r w:rsidRPr="0032190F">
          <w:rPr>
            <w:rStyle w:val="Hyperlink"/>
            <w:lang w:val="fr-FR"/>
          </w:rPr>
          <w:t>Ferrières</w:t>
        </w:r>
      </w:hyperlink>
      <w:r w:rsidRPr="0032190F">
        <w:rPr>
          <w:lang w:val="fr-FR"/>
        </w:rPr>
        <w:t xml:space="preserve"> décorée de chevrons (BIB 351)</w:t>
      </w:r>
    </w:p>
    <w:p w14:paraId="72EF01DB" w14:textId="77777777" w:rsidR="009B513E" w:rsidRPr="0032190F" w:rsidRDefault="009B513E" w:rsidP="00242C0F">
      <w:pPr>
        <w:jc w:val="both"/>
        <w:rPr>
          <w:lang w:val="fr-FR"/>
        </w:rPr>
      </w:pPr>
    </w:p>
    <w:p w14:paraId="56272133" w14:textId="77777777" w:rsidR="009B513E" w:rsidRPr="0032190F" w:rsidRDefault="009B513E" w:rsidP="00426FF9">
      <w:pPr>
        <w:pStyle w:val="Heading1"/>
      </w:pPr>
      <w:bookmarkStart w:id="4158" w:name="Sit_Pierre_Rousse_2"/>
      <w:r w:rsidRPr="0032190F">
        <w:t>PIERRE ROUSSE 2</w:t>
      </w:r>
    </w:p>
    <w:bookmarkEnd w:id="4158"/>
    <w:p w14:paraId="36317812" w14:textId="77777777" w:rsidR="009B513E" w:rsidRPr="0032190F" w:rsidRDefault="009B513E" w:rsidP="00242C0F">
      <w:pPr>
        <w:jc w:val="both"/>
        <w:rPr>
          <w:lang w:val="fr-FR"/>
        </w:rPr>
      </w:pPr>
    </w:p>
    <w:p w14:paraId="22D81C83" w14:textId="5D839417" w:rsidR="009B513E" w:rsidRPr="0032190F" w:rsidRDefault="009B513E" w:rsidP="00242C0F">
      <w:pPr>
        <w:jc w:val="both"/>
        <w:rPr>
          <w:lang w:val="fr-FR"/>
        </w:rPr>
      </w:pPr>
      <w:r w:rsidRPr="0032190F">
        <w:rPr>
          <w:lang w:val="fr-FR"/>
        </w:rPr>
        <w:t>Abri peint de Pierre Rousse 2 (</w:t>
      </w:r>
      <w:r w:rsidR="00F521BE" w:rsidRPr="0032190F">
        <w:rPr>
          <w:lang w:val="fr-FR"/>
        </w:rPr>
        <w:t xml:space="preserve">Beauregard-Baret, </w:t>
      </w:r>
      <w:r w:rsidRPr="0032190F">
        <w:rPr>
          <w:lang w:val="fr-FR"/>
        </w:rPr>
        <w:t>Drôme) (BIB 2347 p. 354)</w:t>
      </w:r>
      <w:r w:rsidR="004F5D16" w:rsidRPr="0032190F">
        <w:rPr>
          <w:lang w:val="fr-FR"/>
        </w:rPr>
        <w:t xml:space="preserve"> (BIB 2396 fig. 1)</w:t>
      </w:r>
      <w:r w:rsidR="00F521BE" w:rsidRPr="0032190F">
        <w:rPr>
          <w:lang w:val="fr-FR"/>
        </w:rPr>
        <w:t xml:space="preserve"> </w:t>
      </w:r>
      <w:hyperlink r:id="rId10193" w:anchor="Cul_Schemat_France" w:history="1">
        <w:r w:rsidR="005A4E0E" w:rsidRPr="0032190F">
          <w:rPr>
            <w:rStyle w:val="Hyperlink"/>
            <w:lang w:val="fr-FR"/>
          </w:rPr>
          <w:t>art schématique peint</w:t>
        </w:r>
      </w:hyperlink>
      <w:r w:rsidR="005A4E0E" w:rsidRPr="0032190F">
        <w:rPr>
          <w:lang w:val="fr-FR"/>
        </w:rPr>
        <w:t xml:space="preserve"> (BIB 2396 fig. 1). </w:t>
      </w:r>
    </w:p>
    <w:p w14:paraId="57CA9C7D" w14:textId="77777777" w:rsidR="000040D5" w:rsidRPr="0032190F" w:rsidRDefault="000040D5" w:rsidP="00242C0F">
      <w:pPr>
        <w:jc w:val="both"/>
        <w:rPr>
          <w:lang w:val="fr-FR"/>
        </w:rPr>
      </w:pPr>
    </w:p>
    <w:p w14:paraId="12E24B84" w14:textId="77777777" w:rsidR="000040D5" w:rsidRPr="0032190F" w:rsidRDefault="000040D5" w:rsidP="000040D5">
      <w:pPr>
        <w:pStyle w:val="Heading2"/>
      </w:pPr>
      <w:r w:rsidRPr="0032190F">
        <w:t>Occupations</w:t>
      </w:r>
    </w:p>
    <w:p w14:paraId="0E77D435" w14:textId="256FB5E4" w:rsidR="00D6269E" w:rsidRPr="0032190F" w:rsidRDefault="000040D5" w:rsidP="000040D5">
      <w:pPr>
        <w:rPr>
          <w:lang w:val="fr-FR"/>
        </w:rPr>
      </w:pPr>
      <w:r w:rsidRPr="0032190F">
        <w:rPr>
          <w:lang w:val="fr-FR"/>
        </w:rPr>
        <w:t xml:space="preserve">Mobilier </w:t>
      </w:r>
      <w:hyperlink r:id="rId10194" w:anchor="Cul_Chasseen" w:history="1">
        <w:r w:rsidRPr="0032190F">
          <w:rPr>
            <w:rStyle w:val="Hyperlink"/>
            <w:lang w:val="fr-FR"/>
          </w:rPr>
          <w:t>chasséen</w:t>
        </w:r>
      </w:hyperlink>
      <w:r w:rsidRPr="0032190F">
        <w:rPr>
          <w:lang w:val="fr-FR"/>
        </w:rPr>
        <w:t xml:space="preserve"> (BIB 2396 p. 139). </w:t>
      </w:r>
      <w:r w:rsidR="00E17B80" w:rsidRPr="0032190F">
        <w:rPr>
          <w:lang w:val="fr-FR"/>
        </w:rPr>
        <w:t>Le débitage lamellaire par pression est le mode de débitage le plus représenté (11 cas sur 13) (BIB 2434)</w:t>
      </w:r>
      <w:r w:rsidR="00D6269E" w:rsidRPr="0032190F">
        <w:rPr>
          <w:lang w:val="fr-FR"/>
        </w:rPr>
        <w:t xml:space="preserve"> Céramique de tradition chasséenne (BIB 2434)</w:t>
      </w:r>
    </w:p>
    <w:p w14:paraId="2614B326" w14:textId="77777777" w:rsidR="000040D5" w:rsidRPr="0032190F" w:rsidRDefault="000040D5" w:rsidP="00E17B80">
      <w:pPr>
        <w:jc w:val="both"/>
        <w:rPr>
          <w:lang w:val="fr-FR"/>
        </w:rPr>
      </w:pPr>
    </w:p>
    <w:p w14:paraId="03296DA2" w14:textId="77777777" w:rsidR="000040D5" w:rsidRPr="0032190F" w:rsidRDefault="000040D5" w:rsidP="000040D5">
      <w:pPr>
        <w:pStyle w:val="Heading2"/>
      </w:pPr>
      <w:r w:rsidRPr="0032190F">
        <w:t>Art rupestre</w:t>
      </w:r>
    </w:p>
    <w:p w14:paraId="675F9580" w14:textId="492ED094" w:rsidR="000040D5" w:rsidRPr="0032190F" w:rsidRDefault="000040D5" w:rsidP="000040D5">
      <w:pPr>
        <w:jc w:val="both"/>
        <w:rPr>
          <w:lang w:val="fr-FR"/>
        </w:rPr>
      </w:pPr>
      <w:r w:rsidRPr="0032190F">
        <w:rPr>
          <w:lang w:val="fr-FR"/>
        </w:rPr>
        <w:t xml:space="preserve">Signes </w:t>
      </w:r>
      <w:hyperlink r:id="rId10195" w:anchor="Cul_Art_TAC_T_g_scalariforme" w:history="1">
        <w:r w:rsidR="00A8166F" w:rsidRPr="0032190F">
          <w:rPr>
            <w:rStyle w:val="Hyperlink"/>
            <w:lang w:val="fr-FR"/>
          </w:rPr>
          <w:t>scalariformes</w:t>
        </w:r>
      </w:hyperlink>
      <w:r w:rsidR="00A8166F" w:rsidRPr="0032190F">
        <w:rPr>
          <w:lang w:val="fr-FR"/>
        </w:rPr>
        <w:t xml:space="preserve"> </w:t>
      </w:r>
      <w:r w:rsidRPr="0032190F">
        <w:rPr>
          <w:lang w:val="fr-FR"/>
        </w:rPr>
        <w:t xml:space="preserve">à Pierre Rousse (BIB 2396 p. 155)  Le </w:t>
      </w:r>
      <w:hyperlink r:id="rId10196" w:anchor="Cul_Art_TAC_T_g_chevrons" w:history="1">
        <w:r w:rsidRPr="0032190F">
          <w:rPr>
            <w:rStyle w:val="Hyperlink"/>
            <w:lang w:val="fr-FR"/>
          </w:rPr>
          <w:t>chevron</w:t>
        </w:r>
      </w:hyperlink>
      <w:r w:rsidRPr="0032190F">
        <w:rPr>
          <w:lang w:val="fr-FR"/>
        </w:rPr>
        <w:t xml:space="preserve"> constitue l'essentiel de l'ornementation de ce site peint (BIB 2396 p. 155)</w:t>
      </w:r>
    </w:p>
    <w:p w14:paraId="58F72B70" w14:textId="77777777" w:rsidR="000040D5" w:rsidRPr="0032190F" w:rsidRDefault="000040D5" w:rsidP="00E17B80">
      <w:pPr>
        <w:jc w:val="both"/>
        <w:rPr>
          <w:lang w:val="fr-FR"/>
        </w:rPr>
      </w:pPr>
    </w:p>
    <w:p w14:paraId="1D4A53A9" w14:textId="77777777" w:rsidR="000040D5" w:rsidRPr="0032190F" w:rsidRDefault="000040D5" w:rsidP="000040D5">
      <w:pPr>
        <w:pStyle w:val="Heading3"/>
      </w:pPr>
      <w:r w:rsidRPr="0032190F">
        <w:t>Peinture 15</w:t>
      </w:r>
    </w:p>
    <w:p w14:paraId="47784A6B" w14:textId="77777777" w:rsidR="000040D5" w:rsidRPr="0032190F" w:rsidRDefault="000040D5" w:rsidP="00E17B80">
      <w:pPr>
        <w:jc w:val="both"/>
        <w:rPr>
          <w:lang w:val="fr-FR"/>
        </w:rPr>
      </w:pPr>
      <w:r w:rsidRPr="0032190F">
        <w:rPr>
          <w:lang w:val="fr-FR"/>
        </w:rPr>
        <w:t>ligne de 2 chevrons sous une ligne horizontale (BIB 2418) proche de celle des sites drômois (SS BIB)</w:t>
      </w:r>
    </w:p>
    <w:p w14:paraId="6CCBC468" w14:textId="77777777" w:rsidR="00B12012" w:rsidRPr="0032190F" w:rsidRDefault="00B12012" w:rsidP="00242C0F">
      <w:pPr>
        <w:jc w:val="both"/>
        <w:rPr>
          <w:lang w:val="fr-FR"/>
        </w:rPr>
      </w:pPr>
    </w:p>
    <w:p w14:paraId="603ACC4E" w14:textId="77777777" w:rsidR="001772B9" w:rsidRPr="0032190F" w:rsidRDefault="0011584E" w:rsidP="00426FF9">
      <w:pPr>
        <w:pStyle w:val="Heading1"/>
      </w:pPr>
      <w:bookmarkStart w:id="4159" w:name="Sit_Auberts"/>
      <w:r w:rsidRPr="0032190F">
        <w:t>AUBERTS (Les)</w:t>
      </w:r>
    </w:p>
    <w:bookmarkEnd w:id="4159"/>
    <w:p w14:paraId="4ABCB65C" w14:textId="0BFA8D3F" w:rsidR="0011584E" w:rsidRPr="0032190F" w:rsidRDefault="0011584E" w:rsidP="00242C0F">
      <w:pPr>
        <w:jc w:val="both"/>
        <w:rPr>
          <w:lang w:val="fr-FR"/>
        </w:rPr>
      </w:pPr>
      <w:r w:rsidRPr="0032190F">
        <w:rPr>
          <w:lang w:val="fr-FR"/>
        </w:rPr>
        <w:t>Le site des Auberts (Chastel-Arnaud, Drôme), dans les Préalpes du Sud</w:t>
      </w:r>
      <w:r w:rsidR="00A03BAE" w:rsidRPr="0032190F">
        <w:rPr>
          <w:lang w:val="fr-FR"/>
        </w:rPr>
        <w:t xml:space="preserve"> à </w:t>
      </w:r>
      <w:smartTag w:uri="urn:schemas-microsoft-com:office:smarttags" w:element="metricconverter">
        <w:smartTagPr>
          <w:attr w:name="ProductID" w:val="568 m"/>
        </w:smartTagPr>
        <w:r w:rsidR="00A03BAE" w:rsidRPr="0032190F">
          <w:rPr>
            <w:lang w:val="fr-FR"/>
          </w:rPr>
          <w:t>568 m</w:t>
        </w:r>
      </w:smartTag>
      <w:r w:rsidRPr="0032190F">
        <w:rPr>
          <w:lang w:val="fr-FR"/>
        </w:rPr>
        <w:t xml:space="preserve">, a livré sur une paroi </w:t>
      </w:r>
      <w:r w:rsidR="00A03BAE" w:rsidRPr="0032190F">
        <w:rPr>
          <w:lang w:val="fr-FR"/>
        </w:rPr>
        <w:t>calcaire</w:t>
      </w:r>
      <w:r w:rsidRPr="0032190F">
        <w:rPr>
          <w:lang w:val="fr-FR"/>
        </w:rPr>
        <w:t xml:space="preserve"> 6 représentations de poignards de type </w:t>
      </w:r>
      <w:hyperlink r:id="rId10197" w:anchor="Cul_Remedello" w:history="1">
        <w:r w:rsidRPr="0032190F">
          <w:rPr>
            <w:rStyle w:val="Hyperlink"/>
            <w:lang w:val="fr-FR"/>
          </w:rPr>
          <w:t>Remedello</w:t>
        </w:r>
      </w:hyperlink>
      <w:r w:rsidRPr="0032190F">
        <w:rPr>
          <w:lang w:val="fr-FR"/>
        </w:rPr>
        <w:t xml:space="preserve"> (lame triangulaire courte, base rectiligne, poignée étroite et pommeau semi-circulaire) (</w:t>
      </w:r>
      <w:r w:rsidR="00BE136C" w:rsidRPr="0032190F">
        <w:rPr>
          <w:lang w:val="fr-FR"/>
        </w:rPr>
        <w:t>BIB 9</w:t>
      </w:r>
      <w:r w:rsidR="0055224D" w:rsidRPr="0032190F">
        <w:rPr>
          <w:lang w:val="fr-FR"/>
        </w:rPr>
        <w:t>1</w:t>
      </w:r>
      <w:r w:rsidR="00BE136C" w:rsidRPr="0032190F">
        <w:rPr>
          <w:lang w:val="fr-FR"/>
        </w:rPr>
        <w:t>)</w:t>
      </w:r>
      <w:r w:rsidR="00352602" w:rsidRPr="0032190F">
        <w:rPr>
          <w:lang w:val="fr-FR"/>
        </w:rPr>
        <w:t xml:space="preserve"> le contexte de la découverte correspond à l’aire chronologique et spatiale des pointes de </w:t>
      </w:r>
      <w:hyperlink r:id="rId10198" w:anchor="Cul_Sigottier" w:history="1">
        <w:r w:rsidR="00352602" w:rsidRPr="0032190F">
          <w:rPr>
            <w:rStyle w:val="Hyperlink"/>
            <w:lang w:val="fr-FR"/>
          </w:rPr>
          <w:t>Sigottier</w:t>
        </w:r>
      </w:hyperlink>
      <w:r w:rsidR="00352602" w:rsidRPr="0032190F">
        <w:rPr>
          <w:lang w:val="fr-FR"/>
        </w:rPr>
        <w:t xml:space="preserve"> (SS BIB)</w:t>
      </w:r>
    </w:p>
    <w:p w14:paraId="44ACC216" w14:textId="77777777" w:rsidR="003E5C3F" w:rsidRPr="0032190F" w:rsidRDefault="003E5C3F" w:rsidP="00242C0F">
      <w:pPr>
        <w:jc w:val="both"/>
        <w:rPr>
          <w:lang w:val="fr-FR"/>
        </w:rPr>
      </w:pPr>
    </w:p>
    <w:p w14:paraId="329E9797" w14:textId="77777777" w:rsidR="003E5C3F" w:rsidRPr="0032190F" w:rsidRDefault="009B7F3B" w:rsidP="00426FF9">
      <w:pPr>
        <w:pStyle w:val="Heading1"/>
      </w:pPr>
      <w:bookmarkStart w:id="4160" w:name="Sit_Jaillance"/>
      <w:r w:rsidRPr="0032190F">
        <w:t>JAILLANCE</w:t>
      </w:r>
    </w:p>
    <w:bookmarkEnd w:id="4160"/>
    <w:p w14:paraId="092A4E48" w14:textId="77777777" w:rsidR="003E5C3F" w:rsidRPr="0032190F" w:rsidRDefault="003E5C3F" w:rsidP="00242C0F">
      <w:pPr>
        <w:jc w:val="both"/>
        <w:rPr>
          <w:lang w:val="fr-FR"/>
        </w:rPr>
      </w:pPr>
    </w:p>
    <w:p w14:paraId="3709CC24" w14:textId="232F61EE" w:rsidR="003E5C3F" w:rsidRPr="0032190F" w:rsidRDefault="009B7F3B" w:rsidP="00242C0F">
      <w:pPr>
        <w:jc w:val="both"/>
        <w:rPr>
          <w:lang w:val="fr-FR"/>
        </w:rPr>
      </w:pPr>
      <w:r w:rsidRPr="0032190F">
        <w:rPr>
          <w:lang w:val="fr-FR"/>
        </w:rPr>
        <w:t xml:space="preserve">La stèle de Jaillance à </w:t>
      </w:r>
      <w:r w:rsidR="00784F66" w:rsidRPr="0032190F">
        <w:rPr>
          <w:lang w:val="fr-FR"/>
        </w:rPr>
        <w:t xml:space="preserve">(Die, </w:t>
      </w:r>
      <w:r w:rsidR="003E5C3F" w:rsidRPr="0032190F">
        <w:rPr>
          <w:lang w:val="fr-FR"/>
        </w:rPr>
        <w:t>Drôme</w:t>
      </w:r>
      <w:r w:rsidR="00784F66" w:rsidRPr="0032190F">
        <w:rPr>
          <w:lang w:val="fr-FR"/>
        </w:rPr>
        <w:t>)</w:t>
      </w:r>
      <w:r w:rsidR="003E5C3F" w:rsidRPr="0032190F">
        <w:rPr>
          <w:lang w:val="fr-FR"/>
        </w:rPr>
        <w:t xml:space="preserve"> montre la représentation d’un carré avec des appendices arciformes et un apex central que S. Cassen rapproche des représentations de </w:t>
      </w:r>
      <w:hyperlink r:id="rId10199" w:anchor="Sit_Chenal" w:history="1">
        <w:r w:rsidR="003E5C3F" w:rsidRPr="0032190F">
          <w:rPr>
            <w:rStyle w:val="Hyperlink"/>
            <w:lang w:val="fr-FR"/>
          </w:rPr>
          <w:t>Chenal</w:t>
        </w:r>
      </w:hyperlink>
      <w:r w:rsidR="003E5C3F" w:rsidRPr="0032190F">
        <w:rPr>
          <w:lang w:val="fr-FR"/>
        </w:rPr>
        <w:t xml:space="preserve"> E1 et C13, des </w:t>
      </w:r>
      <w:hyperlink r:id="rId10200" w:anchor="Typ_Bego_Figures_Franges" w:history="1">
        <w:r w:rsidR="00832840">
          <w:rPr>
            <w:rStyle w:val="Hyperlink"/>
            <w:szCs w:val="20"/>
            <w:lang w:val="fr-FR"/>
          </w:rPr>
          <w:t>F</w:t>
        </w:r>
        <w:r w:rsidR="0077212E">
          <w:rPr>
            <w:rStyle w:val="Hyperlink"/>
            <w:szCs w:val="20"/>
            <w:lang w:val="fr-FR"/>
          </w:rPr>
          <w:t>F</w:t>
        </w:r>
      </w:hyperlink>
      <w:r w:rsidR="00832840" w:rsidRPr="00832840">
        <w:rPr>
          <w:lang w:val="fr-FR"/>
        </w:rPr>
        <w:t xml:space="preserve"> </w:t>
      </w:r>
      <w:r w:rsidR="003E5C3F" w:rsidRPr="0032190F">
        <w:rPr>
          <w:lang w:val="fr-FR"/>
        </w:rPr>
        <w:t>du mont Bego, etc.  (BIB 2278 fig. 4)</w:t>
      </w:r>
      <w:r w:rsidRPr="0032190F">
        <w:rPr>
          <w:lang w:val="fr-FR"/>
        </w:rPr>
        <w:t>. « </w:t>
      </w:r>
      <w:hyperlink r:id="rId10201" w:anchor="Cul_Art_TAC_T_a_idole_bret" w:history="1">
        <w:r w:rsidRPr="0032190F">
          <w:rPr>
            <w:rStyle w:val="Hyperlink"/>
            <w:lang w:val="fr-FR"/>
          </w:rPr>
          <w:t>idole en écusson </w:t>
        </w:r>
      </w:hyperlink>
      <w:r w:rsidRPr="0032190F">
        <w:rPr>
          <w:lang w:val="fr-FR"/>
        </w:rPr>
        <w:t>» (BIB 2278 p. 899)</w:t>
      </w:r>
      <w:r w:rsidR="00975F40" w:rsidRPr="0032190F">
        <w:rPr>
          <w:lang w:val="fr-FR"/>
        </w:rPr>
        <w:t>.</w:t>
      </w:r>
    </w:p>
    <w:p w14:paraId="0DE94C76" w14:textId="77777777" w:rsidR="00975F40" w:rsidRPr="0032190F" w:rsidRDefault="00975F40" w:rsidP="00975F40">
      <w:pPr>
        <w:jc w:val="both"/>
        <w:rPr>
          <w:lang w:val="fr-FR"/>
        </w:rPr>
      </w:pPr>
      <w:r w:rsidRPr="0032190F">
        <w:rPr>
          <w:lang w:val="fr-FR"/>
        </w:rPr>
        <w:t>Une grande stèle de près de 3 m. Elle porte à la partie supérieure des motifs arciformes (collier ?) et dans la partie médiane un motif en écusson avec trois appendices sur le dessus dont deux corniformes, ce qui pourrait schématiser un sujet zoomorphe ; l’ensemble fait plus référence à l’art mégalithique de l’ouest de la France qu’aux domaines alpin et méditerranéen (Beeching 1997).(BIB 2285 p. 249)</w:t>
      </w:r>
    </w:p>
    <w:p w14:paraId="4A26F401" w14:textId="77777777" w:rsidR="001C5947" w:rsidRPr="0032190F" w:rsidRDefault="001C5947" w:rsidP="00975F40">
      <w:pPr>
        <w:jc w:val="both"/>
        <w:rPr>
          <w:lang w:val="fr-FR"/>
        </w:rPr>
      </w:pPr>
      <w:r w:rsidRPr="0032190F">
        <w:rPr>
          <w:lang w:val="fr-FR"/>
        </w:rPr>
        <w:t>Découverte d'un menhir et de 4 stèles regroupés sur une terrasse alluviale de la Drôme, à quelques centaines de m de la rivière. Pour Beeching et Brochier: "Cette terrasse [où ont été découverts les stèles] occupe le fond d'un espace géographique exceptionnel. La vallée de la Drôme s'ouvre au niveau de Die en une combe, anticlinal ouvert (...)" (BIB 2483)</w:t>
      </w:r>
    </w:p>
    <w:p w14:paraId="536B997D" w14:textId="77777777" w:rsidR="001C5947" w:rsidRPr="0032190F" w:rsidRDefault="001C5947" w:rsidP="00975F40">
      <w:pPr>
        <w:jc w:val="both"/>
        <w:rPr>
          <w:lang w:val="fr-FR"/>
        </w:rPr>
      </w:pPr>
    </w:p>
    <w:p w14:paraId="61EC230E" w14:textId="77777777" w:rsidR="001C5947" w:rsidRPr="0032190F" w:rsidRDefault="001C5947" w:rsidP="001C5947">
      <w:pPr>
        <w:pStyle w:val="Heading2"/>
      </w:pPr>
      <w:bookmarkStart w:id="4161" w:name="Sit_Jaillance_menhir"/>
      <w:r w:rsidRPr="0032190F">
        <w:t>Menhir</w:t>
      </w:r>
    </w:p>
    <w:bookmarkEnd w:id="4161"/>
    <w:p w14:paraId="3B09B756" w14:textId="77777777" w:rsidR="0011584E" w:rsidRPr="0032190F" w:rsidRDefault="001C5947" w:rsidP="00242C0F">
      <w:pPr>
        <w:jc w:val="both"/>
        <w:rPr>
          <w:lang w:val="fr-FR"/>
        </w:rPr>
      </w:pPr>
      <w:r w:rsidRPr="0032190F">
        <w:rPr>
          <w:color w:val="000000" w:themeColor="text1"/>
          <w:szCs w:val="21"/>
          <w:lang w:val="fr-FR" w:eastAsia="en-GB"/>
        </w:rPr>
        <w:t xml:space="preserve">Le menhir formait </w:t>
      </w:r>
      <w:r w:rsidRPr="0032190F">
        <w:rPr>
          <w:color w:val="000000" w:themeColor="text1"/>
          <w:szCs w:val="25"/>
          <w:lang w:val="fr-FR" w:eastAsia="en-GB"/>
        </w:rPr>
        <w:t xml:space="preserve">a </w:t>
      </w:r>
      <w:r w:rsidRPr="0032190F">
        <w:rPr>
          <w:color w:val="000000" w:themeColor="text1"/>
          <w:szCs w:val="21"/>
          <w:lang w:val="fr-FR" w:eastAsia="en-GB"/>
        </w:rPr>
        <w:t xml:space="preserve">l'origine un monument haut de pres de 4 metres, dont le poids total devait avoisiner les deux tonnes. L'ensemble de Ia dalle de pierre est soigneusemem </w:t>
      </w:r>
      <w:r w:rsidRPr="0032190F">
        <w:rPr>
          <w:rFonts w:eastAsia="HiddenHorzOCR"/>
          <w:color w:val="000000" w:themeColor="text1"/>
          <w:szCs w:val="13"/>
          <w:lang w:val="fr-FR" w:eastAsia="en-GB"/>
        </w:rPr>
        <w:t xml:space="preserve">bouchardé </w:t>
      </w:r>
      <w:r w:rsidRPr="0032190F">
        <w:rPr>
          <w:color w:val="000000" w:themeColor="text1"/>
          <w:szCs w:val="21"/>
          <w:lang w:val="fr-FR" w:eastAsia="en-GB"/>
        </w:rPr>
        <w:t xml:space="preserve">sur Ia face ventrale et sur les cotes. La face princi· pale ainsi amenagee montre plusieurs gravures : Ia partie superieure du bloc </w:t>
      </w:r>
      <w:r w:rsidRPr="0032190F">
        <w:rPr>
          <w:rFonts w:eastAsia="HiddenHorzOCR"/>
          <w:color w:val="000000" w:themeColor="text1"/>
          <w:szCs w:val="14"/>
          <w:lang w:val="fr-FR" w:eastAsia="en-GB"/>
        </w:rPr>
        <w:t xml:space="preserve">présente </w:t>
      </w:r>
      <w:r w:rsidRPr="0032190F">
        <w:rPr>
          <w:color w:val="000000" w:themeColor="text1"/>
          <w:szCs w:val="21"/>
          <w:lang w:val="fr-FR" w:eastAsia="en-GB"/>
        </w:rPr>
        <w:t xml:space="preserve">une </w:t>
      </w:r>
      <w:r w:rsidRPr="0032190F">
        <w:rPr>
          <w:rFonts w:eastAsia="HiddenHorzOCR"/>
          <w:color w:val="000000" w:themeColor="text1"/>
          <w:szCs w:val="14"/>
          <w:lang w:val="fr-FR" w:eastAsia="en-GB"/>
        </w:rPr>
        <w:t xml:space="preserve">série </w:t>
      </w:r>
      <w:r w:rsidRPr="0032190F">
        <w:rPr>
          <w:color w:val="000000" w:themeColor="text1"/>
          <w:szCs w:val="21"/>
          <w:lang w:val="fr-FR" w:eastAsia="en-GB"/>
        </w:rPr>
        <w:t xml:space="preserve">de 4 arceaux jointifs, formant un pectoral ou un collier. Plus </w:t>
      </w:r>
      <w:r w:rsidRPr="0032190F">
        <w:rPr>
          <w:color w:val="000000" w:themeColor="text1"/>
          <w:szCs w:val="21"/>
          <w:lang w:val="fr-FR" w:eastAsia="en-GB"/>
        </w:rPr>
        <w:lastRenderedPageBreak/>
        <w:t xml:space="preserve">bas, deux signes arciformes s'associent </w:t>
      </w:r>
      <w:r w:rsidRPr="0032190F">
        <w:rPr>
          <w:color w:val="000000" w:themeColor="text1"/>
          <w:szCs w:val="25"/>
          <w:lang w:val="fr-FR" w:eastAsia="en-GB"/>
        </w:rPr>
        <w:t xml:space="preserve">a </w:t>
      </w:r>
      <w:r w:rsidRPr="0032190F">
        <w:rPr>
          <w:color w:val="000000" w:themeColor="text1"/>
          <w:szCs w:val="21"/>
          <w:lang w:val="fr-FR" w:eastAsia="en-GB"/>
        </w:rPr>
        <w:t xml:space="preserve">un motif quadrangulaire [pseudo-idole]. Un troisieme motif moins explicite </w:t>
      </w:r>
      <w:r w:rsidRPr="0032190F">
        <w:rPr>
          <w:rFonts w:eastAsia="HiddenHorzOCR"/>
          <w:color w:val="000000" w:themeColor="text1"/>
          <w:szCs w:val="14"/>
          <w:lang w:val="fr-FR" w:eastAsia="en-GB"/>
        </w:rPr>
        <w:t xml:space="preserve">précède </w:t>
      </w:r>
      <w:r w:rsidRPr="0032190F">
        <w:rPr>
          <w:color w:val="000000" w:themeColor="text1"/>
          <w:szCs w:val="21"/>
          <w:lang w:val="fr-FR" w:eastAsia="en-GB"/>
        </w:rPr>
        <w:t xml:space="preserve">Ia zone basale non </w:t>
      </w:r>
      <w:r w:rsidRPr="0032190F">
        <w:rPr>
          <w:rFonts w:eastAsia="HiddenHorzOCR"/>
          <w:color w:val="000000" w:themeColor="text1"/>
          <w:szCs w:val="14"/>
          <w:lang w:val="fr-FR" w:eastAsia="en-GB"/>
        </w:rPr>
        <w:t>ornée</w:t>
      </w:r>
      <w:r w:rsidRPr="0032190F">
        <w:rPr>
          <w:color w:val="000000" w:themeColor="text1"/>
          <w:szCs w:val="21"/>
          <w:lang w:val="fr-FR" w:eastAsia="en-GB"/>
        </w:rPr>
        <w:t xml:space="preserve">cor· respondant </w:t>
      </w:r>
      <w:r w:rsidRPr="0032190F">
        <w:rPr>
          <w:color w:val="000000" w:themeColor="text1"/>
          <w:szCs w:val="25"/>
          <w:lang w:val="fr-FR" w:eastAsia="en-GB"/>
        </w:rPr>
        <w:t xml:space="preserve">a </w:t>
      </w:r>
      <w:r w:rsidRPr="0032190F">
        <w:rPr>
          <w:color w:val="000000" w:themeColor="text1"/>
          <w:szCs w:val="21"/>
          <w:lang w:val="fr-FR" w:eastAsia="en-GB"/>
        </w:rPr>
        <w:t xml:space="preserve">Ia partie fichee dans le sol. Le dos de cette statue-menhir a été laissée vierge, et presente, de </w:t>
      </w:r>
      <w:r w:rsidRPr="0032190F">
        <w:rPr>
          <w:rFonts w:eastAsia="HiddenHorzOCR"/>
          <w:color w:val="000000" w:themeColor="text1"/>
          <w:szCs w:val="14"/>
          <w:lang w:val="fr-FR" w:eastAsia="en-GB"/>
        </w:rPr>
        <w:t xml:space="preserve">façon </w:t>
      </w:r>
      <w:r w:rsidRPr="0032190F">
        <w:rPr>
          <w:color w:val="000000" w:themeColor="text1"/>
          <w:szCs w:val="21"/>
          <w:lang w:val="fr-FR" w:eastAsia="en-GB"/>
        </w:rPr>
        <w:t>naturelle, de tres nombreuses cupules.</w:t>
      </w:r>
      <w:r w:rsidRPr="0032190F">
        <w:rPr>
          <w:color w:val="000000" w:themeColor="text1"/>
          <w:lang w:val="fr-FR"/>
        </w:rPr>
        <w:t xml:space="preserve"> </w:t>
      </w:r>
      <w:r w:rsidRPr="0032190F">
        <w:rPr>
          <w:lang w:val="fr-FR"/>
        </w:rPr>
        <w:t>(BIB 2483)</w:t>
      </w:r>
    </w:p>
    <w:p w14:paraId="7ECB439E" w14:textId="77777777" w:rsidR="0062356B" w:rsidRPr="0032190F" w:rsidRDefault="0062356B" w:rsidP="00242C0F">
      <w:pPr>
        <w:jc w:val="both"/>
        <w:rPr>
          <w:lang w:val="fr-FR"/>
        </w:rPr>
      </w:pPr>
    </w:p>
    <w:p w14:paraId="56EDFB62" w14:textId="77777777" w:rsidR="0062356B" w:rsidRPr="0032190F" w:rsidRDefault="0062356B" w:rsidP="0062356B">
      <w:pPr>
        <w:pStyle w:val="Heading2"/>
      </w:pPr>
      <w:r w:rsidRPr="0032190F">
        <w:t>Datation</w:t>
      </w:r>
    </w:p>
    <w:p w14:paraId="02D1C987" w14:textId="77777777" w:rsidR="0062356B" w:rsidRPr="0032190F" w:rsidRDefault="0062356B" w:rsidP="00242C0F">
      <w:pPr>
        <w:jc w:val="both"/>
        <w:rPr>
          <w:lang w:val="fr-FR"/>
        </w:rPr>
      </w:pPr>
    </w:p>
    <w:p w14:paraId="452CFB3D" w14:textId="77777777" w:rsidR="0062356B" w:rsidRPr="0032190F" w:rsidRDefault="0062356B" w:rsidP="0062356B">
      <w:pPr>
        <w:jc w:val="both"/>
        <w:rPr>
          <w:lang w:val="fr-FR"/>
        </w:rPr>
      </w:pPr>
      <w:r w:rsidRPr="0032190F">
        <w:rPr>
          <w:color w:val="000000" w:themeColor="text1"/>
          <w:szCs w:val="21"/>
          <w:lang w:val="fr-FR" w:eastAsia="en-GB"/>
        </w:rPr>
        <w:t xml:space="preserve">Le style des gravures autorise de rapponer cet ensemble au </w:t>
      </w:r>
      <w:r w:rsidR="0077212E">
        <w:rPr>
          <w:rFonts w:eastAsia="HiddenHorzOCR"/>
          <w:color w:val="000000" w:themeColor="text1"/>
          <w:szCs w:val="14"/>
          <w:lang w:val="fr-FR" w:eastAsia="en-GB"/>
        </w:rPr>
        <w:t xml:space="preserve">NM </w:t>
      </w:r>
      <w:r w:rsidRPr="0032190F">
        <w:rPr>
          <w:color w:val="000000" w:themeColor="text1"/>
          <w:szCs w:val="25"/>
          <w:lang w:val="fr-FR" w:eastAsia="en-GB"/>
        </w:rPr>
        <w:t xml:space="preserve">a </w:t>
      </w:r>
      <w:r w:rsidR="0077212E">
        <w:rPr>
          <w:color w:val="000000" w:themeColor="text1"/>
          <w:szCs w:val="21"/>
          <w:lang w:val="fr-FR" w:eastAsia="en-GB"/>
        </w:rPr>
        <w:t>NF</w:t>
      </w:r>
      <w:r w:rsidRPr="0032190F">
        <w:rPr>
          <w:color w:val="000000" w:themeColor="text1"/>
          <w:szCs w:val="21"/>
          <w:lang w:val="fr-FR" w:eastAsia="en-GB"/>
        </w:rPr>
        <w:t xml:space="preserve">, entre </w:t>
      </w:r>
      <w:r w:rsidRPr="0032190F">
        <w:rPr>
          <w:color w:val="000000" w:themeColor="text1"/>
          <w:szCs w:val="19"/>
          <w:lang w:val="fr-FR" w:eastAsia="en-GB"/>
        </w:rPr>
        <w:t xml:space="preserve">5000 </w:t>
      </w:r>
      <w:r w:rsidRPr="0032190F">
        <w:rPr>
          <w:color w:val="000000" w:themeColor="text1"/>
          <w:szCs w:val="21"/>
          <w:lang w:val="fr-FR" w:eastAsia="en-GB"/>
        </w:rPr>
        <w:t xml:space="preserve">et </w:t>
      </w:r>
      <w:r w:rsidRPr="0032190F">
        <w:rPr>
          <w:color w:val="000000" w:themeColor="text1"/>
          <w:szCs w:val="19"/>
          <w:lang w:val="fr-FR" w:eastAsia="en-GB"/>
        </w:rPr>
        <w:t xml:space="preserve">3000 </w:t>
      </w:r>
      <w:r w:rsidR="0077212E">
        <w:rPr>
          <w:color w:val="000000" w:themeColor="text1"/>
          <w:szCs w:val="21"/>
          <w:lang w:val="fr-FR" w:eastAsia="en-GB"/>
        </w:rPr>
        <w:t>av. J.·C. Ces stades cul</w:t>
      </w:r>
      <w:r w:rsidRPr="0032190F">
        <w:rPr>
          <w:color w:val="000000" w:themeColor="text1"/>
          <w:szCs w:val="21"/>
          <w:lang w:val="fr-FR" w:eastAsia="en-GB"/>
        </w:rPr>
        <w:t xml:space="preserve">turels som bien </w:t>
      </w:r>
      <w:r w:rsidRPr="0032190F">
        <w:rPr>
          <w:rFonts w:eastAsia="HiddenHorzOCR"/>
          <w:color w:val="000000" w:themeColor="text1"/>
          <w:szCs w:val="14"/>
          <w:lang w:val="fr-FR" w:eastAsia="en-GB"/>
        </w:rPr>
        <w:t xml:space="preserve">repr~sentes </w:t>
      </w:r>
      <w:r w:rsidRPr="0032190F">
        <w:rPr>
          <w:color w:val="000000" w:themeColor="text1"/>
          <w:szCs w:val="21"/>
          <w:lang w:val="fr-FR" w:eastAsia="en-GB"/>
        </w:rPr>
        <w:t xml:space="preserve">dans Ia vallee de Ia Drome par une forte </w:t>
      </w:r>
      <w:r w:rsidRPr="0032190F">
        <w:rPr>
          <w:rFonts w:eastAsia="HiddenHorzOCR"/>
          <w:color w:val="000000" w:themeColor="text1"/>
          <w:szCs w:val="14"/>
          <w:lang w:val="fr-FR" w:eastAsia="en-GB"/>
        </w:rPr>
        <w:t xml:space="preserve">densit~ </w:t>
      </w:r>
      <w:r w:rsidRPr="0032190F">
        <w:rPr>
          <w:color w:val="000000" w:themeColor="text1"/>
          <w:szCs w:val="21"/>
          <w:lang w:val="fr-FR" w:eastAsia="en-GB"/>
        </w:rPr>
        <w:t xml:space="preserve">d'occupa· tions. Plus en amont, sur le site de Die·Chanqueyras ont </w:t>
      </w:r>
      <w:r w:rsidRPr="0032190F">
        <w:rPr>
          <w:rFonts w:eastAsia="HiddenHorzOCR"/>
          <w:color w:val="000000" w:themeColor="text1"/>
          <w:szCs w:val="14"/>
          <w:lang w:val="fr-FR" w:eastAsia="en-GB"/>
        </w:rPr>
        <w:t xml:space="preserve">~te </w:t>
      </w:r>
      <w:r w:rsidRPr="0032190F">
        <w:rPr>
          <w:rFonts w:eastAsia="HiddenHorzOCR"/>
          <w:color w:val="000000" w:themeColor="text1"/>
          <w:szCs w:val="21"/>
          <w:lang w:val="fr-FR" w:eastAsia="en-GB"/>
        </w:rPr>
        <w:t xml:space="preserve">trouve, au milieu de fosses datees du Chasseen (Neoli· thique moyen), trois petites steles sur dalles plates de </w:t>
      </w:r>
      <w:r w:rsidRPr="0032190F">
        <w:rPr>
          <w:rFonts w:eastAsia="HiddenHorzOCR"/>
          <w:color w:val="000000" w:themeColor="text1"/>
          <w:szCs w:val="19"/>
          <w:lang w:val="fr-FR" w:eastAsia="en-GB"/>
        </w:rPr>
        <w:t xml:space="preserve">30 </w:t>
      </w:r>
      <w:r w:rsidRPr="0032190F">
        <w:rPr>
          <w:rFonts w:eastAsia="HiddenHorzOCR"/>
          <w:color w:val="000000" w:themeColor="text1"/>
          <w:szCs w:val="25"/>
          <w:lang w:val="fr-FR" w:eastAsia="en-GB"/>
        </w:rPr>
        <w:t xml:space="preserve">a </w:t>
      </w:r>
      <w:r w:rsidRPr="0032190F">
        <w:rPr>
          <w:rFonts w:eastAsia="HiddenHorzOCR"/>
          <w:color w:val="000000" w:themeColor="text1"/>
          <w:szCs w:val="21"/>
          <w:lang w:val="fr-FR" w:eastAsia="en-GB"/>
        </w:rPr>
        <w:t xml:space="preserve">60 centimetres de hauteur. </w:t>
      </w:r>
      <w:r w:rsidRPr="0032190F">
        <w:rPr>
          <w:lang w:val="fr-FR"/>
        </w:rPr>
        <w:t>(BIB 2483)</w:t>
      </w:r>
    </w:p>
    <w:p w14:paraId="69AF19AB" w14:textId="77777777" w:rsidR="0062356B" w:rsidRPr="0032190F" w:rsidRDefault="0062356B" w:rsidP="0062356B">
      <w:pPr>
        <w:jc w:val="both"/>
        <w:rPr>
          <w:rFonts w:eastAsia="HiddenHorzOCR"/>
          <w:color w:val="000000" w:themeColor="text1"/>
          <w:szCs w:val="21"/>
          <w:lang w:val="fr-FR" w:eastAsia="en-GB"/>
        </w:rPr>
      </w:pPr>
    </w:p>
    <w:p w14:paraId="7D78A30A" w14:textId="77777777" w:rsidR="0062356B" w:rsidRPr="0032190F" w:rsidRDefault="0062356B" w:rsidP="0062356B">
      <w:pPr>
        <w:pStyle w:val="Heading2"/>
        <w:rPr>
          <w:rFonts w:eastAsia="HiddenHorzOCR"/>
          <w:lang w:eastAsia="en-GB"/>
        </w:rPr>
      </w:pPr>
      <w:r w:rsidRPr="0032190F">
        <w:rPr>
          <w:rFonts w:eastAsia="HiddenHorzOCR"/>
          <w:lang w:eastAsia="en-GB"/>
        </w:rPr>
        <w:t>Interprétation</w:t>
      </w:r>
    </w:p>
    <w:p w14:paraId="1813A262" w14:textId="77777777" w:rsidR="0062356B" w:rsidRPr="0032190F" w:rsidRDefault="0062356B" w:rsidP="0062356B">
      <w:pPr>
        <w:jc w:val="both"/>
        <w:rPr>
          <w:rFonts w:eastAsia="HiddenHorzOCR"/>
          <w:color w:val="857A65"/>
          <w:sz w:val="21"/>
          <w:szCs w:val="21"/>
          <w:lang w:val="fr-FR" w:eastAsia="en-GB"/>
        </w:rPr>
      </w:pPr>
    </w:p>
    <w:p w14:paraId="444944DF" w14:textId="3660C940" w:rsidR="0062356B" w:rsidRPr="0032190F" w:rsidRDefault="0062356B" w:rsidP="0062356B">
      <w:pPr>
        <w:jc w:val="both"/>
        <w:rPr>
          <w:lang w:val="fr-FR"/>
        </w:rPr>
      </w:pPr>
      <w:r w:rsidRPr="0032190F">
        <w:rPr>
          <w:color w:val="000000" w:themeColor="text1"/>
          <w:szCs w:val="21"/>
          <w:lang w:val="fr-FR" w:eastAsia="en-GB"/>
        </w:rPr>
        <w:t xml:space="preserve">L'ensemble de Die est </w:t>
      </w:r>
      <w:r w:rsidRPr="0032190F">
        <w:rPr>
          <w:color w:val="000000" w:themeColor="text1"/>
          <w:szCs w:val="25"/>
          <w:lang w:val="fr-FR" w:eastAsia="en-GB"/>
        </w:rPr>
        <w:t xml:space="preserve">a </w:t>
      </w:r>
      <w:r w:rsidRPr="0032190F">
        <w:rPr>
          <w:color w:val="000000" w:themeColor="text1"/>
          <w:szCs w:val="21"/>
          <w:lang w:val="fr-FR" w:eastAsia="en-GB"/>
        </w:rPr>
        <w:t xml:space="preserve">rap· procher des </w:t>
      </w:r>
      <w:r w:rsidR="0077212E">
        <w:rPr>
          <w:color w:val="000000" w:themeColor="text1"/>
          <w:szCs w:val="21"/>
          <w:lang w:val="fr-FR" w:eastAsia="en-GB"/>
        </w:rPr>
        <w:t>SM</w:t>
      </w:r>
      <w:r w:rsidRPr="0032190F">
        <w:rPr>
          <w:color w:val="000000" w:themeColor="text1"/>
          <w:szCs w:val="21"/>
          <w:lang w:val="fr-FR" w:eastAsia="en-GB"/>
        </w:rPr>
        <w:t xml:space="preserve"> connues sur Ia </w:t>
      </w:r>
      <w:r w:rsidRPr="0032190F">
        <w:rPr>
          <w:rFonts w:eastAsia="HiddenHorzOCR"/>
          <w:color w:val="000000" w:themeColor="text1"/>
          <w:szCs w:val="14"/>
          <w:lang w:val="fr-FR" w:eastAsia="en-GB"/>
        </w:rPr>
        <w:t xml:space="preserve">fa~ade </w:t>
      </w:r>
      <w:r w:rsidRPr="0032190F">
        <w:rPr>
          <w:color w:val="000000" w:themeColor="text1"/>
          <w:szCs w:val="21"/>
          <w:lang w:val="fr-FR" w:eastAsia="en-GB"/>
        </w:rPr>
        <w:t xml:space="preserve">atlan· tique (Bretagne), dans l'arc alpin, en ltalie </w:t>
      </w:r>
      <w:r w:rsidRPr="0032190F">
        <w:rPr>
          <w:rFonts w:eastAsia="HiddenHorzOCR"/>
          <w:color w:val="000000" w:themeColor="text1"/>
          <w:szCs w:val="13"/>
          <w:lang w:val="fr-FR" w:eastAsia="en-GB"/>
        </w:rPr>
        <w:t xml:space="preserve">(vall~e </w:t>
      </w:r>
      <w:r w:rsidRPr="0032190F">
        <w:rPr>
          <w:color w:val="000000" w:themeColor="text1"/>
          <w:szCs w:val="21"/>
          <w:lang w:val="fr-FR" w:eastAsia="en-GB"/>
        </w:rPr>
        <w:t xml:space="preserve">d'Aoste et Trentin), en Suisse (Valais), ainsi qu'en Bourgogne, Provence et Languedoc. Leur </w:t>
      </w:r>
      <w:r w:rsidRPr="0032190F">
        <w:rPr>
          <w:rFonts w:eastAsia="HiddenHorzOCR"/>
          <w:color w:val="000000" w:themeColor="text1"/>
          <w:szCs w:val="13"/>
          <w:lang w:val="fr-FR" w:eastAsia="en-GB"/>
        </w:rPr>
        <w:t xml:space="preserve">~rection </w:t>
      </w:r>
      <w:r w:rsidRPr="0032190F">
        <w:rPr>
          <w:color w:val="000000" w:themeColor="text1"/>
          <w:szCs w:val="21"/>
          <w:lang w:val="fr-FR" w:eastAsia="en-GB"/>
        </w:rPr>
        <w:t xml:space="preserve">participe d'un pheno· mene tres probablement cui· tuel. Des </w:t>
      </w:r>
      <w:r w:rsidRPr="0032190F">
        <w:rPr>
          <w:rFonts w:eastAsia="HiddenHorzOCR"/>
          <w:color w:val="000000" w:themeColor="text1"/>
          <w:szCs w:val="14"/>
          <w:lang w:val="fr-FR" w:eastAsia="en-GB"/>
        </w:rPr>
        <w:t xml:space="preserve">repr~senta tions </w:t>
      </w:r>
      <w:r w:rsidRPr="0032190F">
        <w:rPr>
          <w:color w:val="000000" w:themeColor="text1"/>
          <w:szCs w:val="21"/>
          <w:lang w:val="fr-FR" w:eastAsia="en-GB"/>
        </w:rPr>
        <w:t xml:space="preserve">de dieux ou de </w:t>
      </w:r>
      <w:r w:rsidRPr="0032190F">
        <w:rPr>
          <w:rFonts w:eastAsia="HiddenHorzOCR"/>
          <w:color w:val="000000" w:themeColor="text1"/>
          <w:szCs w:val="14"/>
          <w:lang w:val="fr-FR" w:eastAsia="en-GB"/>
        </w:rPr>
        <w:t xml:space="preserve">d~esses, </w:t>
      </w:r>
      <w:r w:rsidRPr="0032190F">
        <w:rPr>
          <w:color w:val="000000" w:themeColor="text1"/>
          <w:szCs w:val="21"/>
          <w:lang w:val="fr-FR" w:eastAsia="en-GB"/>
        </w:rPr>
        <w:t xml:space="preserve">figures du </w:t>
      </w:r>
      <w:hyperlink r:id="rId10202" w:anchor="Cul_Religion_Ancetres" w:history="1">
        <w:r w:rsidR="00905632" w:rsidRPr="00905632">
          <w:rPr>
            <w:rStyle w:val="Hyperlink"/>
            <w:szCs w:val="21"/>
            <w:lang w:val="fr-FR" w:eastAsia="en-GB"/>
          </w:rPr>
          <w:t>culte des ancêtres</w:t>
        </w:r>
      </w:hyperlink>
      <w:r w:rsidR="00905632">
        <w:rPr>
          <w:color w:val="000000" w:themeColor="text1"/>
          <w:szCs w:val="21"/>
          <w:lang w:val="fr-FR" w:eastAsia="en-GB"/>
        </w:rPr>
        <w:t xml:space="preserve"> </w:t>
      </w:r>
      <w:r w:rsidRPr="0032190F">
        <w:rPr>
          <w:color w:val="000000" w:themeColor="text1"/>
          <w:szCs w:val="21"/>
          <w:lang w:val="fr-FR" w:eastAsia="en-GB"/>
        </w:rPr>
        <w:t xml:space="preserve">et de personnages importants, sont le plus souvent evoquees </w:t>
      </w:r>
      <w:r w:rsidRPr="0032190F">
        <w:rPr>
          <w:color w:val="000000" w:themeColor="text1"/>
          <w:szCs w:val="25"/>
          <w:lang w:val="fr-FR" w:eastAsia="en-GB"/>
        </w:rPr>
        <w:t xml:space="preserve">a </w:t>
      </w:r>
      <w:r w:rsidRPr="0032190F">
        <w:rPr>
          <w:color w:val="000000" w:themeColor="text1"/>
          <w:szCs w:val="21"/>
          <w:lang w:val="fr-FR" w:eastAsia="en-GB"/>
        </w:rPr>
        <w:t xml:space="preserve">leur </w:t>
      </w:r>
      <w:r w:rsidRPr="0032190F">
        <w:rPr>
          <w:rFonts w:eastAsia="HiddenHorzOCR"/>
          <w:color w:val="000000" w:themeColor="text1"/>
          <w:szCs w:val="13"/>
          <w:lang w:val="fr-FR" w:eastAsia="en-GB"/>
        </w:rPr>
        <w:t xml:space="preserve">~gard. </w:t>
      </w:r>
      <w:r w:rsidRPr="0032190F">
        <w:rPr>
          <w:color w:val="000000" w:themeColor="text1"/>
          <w:szCs w:val="21"/>
          <w:lang w:val="fr-FR" w:eastAsia="en-GB"/>
        </w:rPr>
        <w:t xml:space="preserve">Le remarquable groupe de Die temoigne de !'intense activite humaine qui regnait en vallee de Ia Drome, comme dans d'autres vallees transalpines, entre Ia fin du VIe et le </w:t>
      </w:r>
      <w:r w:rsidRPr="0032190F">
        <w:rPr>
          <w:rFonts w:eastAsia="HiddenHorzOCR"/>
          <w:color w:val="000000" w:themeColor="text1"/>
          <w:szCs w:val="14"/>
          <w:lang w:val="fr-FR" w:eastAsia="en-GB"/>
        </w:rPr>
        <w:t xml:space="preserve">d~but </w:t>
      </w:r>
      <w:r w:rsidRPr="0032190F">
        <w:rPr>
          <w:color w:val="000000" w:themeColor="text1"/>
          <w:szCs w:val="21"/>
          <w:lang w:val="fr-FR" w:eastAsia="en-GB"/>
        </w:rPr>
        <w:t xml:space="preserve">du </w:t>
      </w:r>
      <w:r w:rsidRPr="0032190F">
        <w:rPr>
          <w:iCs/>
          <w:color w:val="000000" w:themeColor="text1"/>
          <w:szCs w:val="20"/>
          <w:lang w:val="fr-FR" w:eastAsia="en-GB"/>
        </w:rPr>
        <w:t>III</w:t>
      </w:r>
      <w:r w:rsidRPr="0032190F">
        <w:rPr>
          <w:i/>
          <w:iCs/>
          <w:color w:val="000000" w:themeColor="text1"/>
          <w:szCs w:val="20"/>
          <w:lang w:val="fr-FR" w:eastAsia="en-GB"/>
        </w:rPr>
        <w:t xml:space="preserve"> </w:t>
      </w:r>
      <w:r w:rsidRPr="0032190F">
        <w:rPr>
          <w:rFonts w:eastAsia="HiddenHorzOCR"/>
          <w:color w:val="000000" w:themeColor="text1"/>
          <w:szCs w:val="14"/>
          <w:lang w:val="fr-FR" w:eastAsia="en-GB"/>
        </w:rPr>
        <w:t>mill~nai</w:t>
      </w:r>
      <w:r w:rsidRPr="0032190F">
        <w:rPr>
          <w:rFonts w:eastAsia="HiddenHorzOCR" w:hint="eastAsia"/>
          <w:color w:val="000000" w:themeColor="text1"/>
          <w:szCs w:val="14"/>
          <w:lang w:val="fr-FR" w:eastAsia="en-GB"/>
        </w:rPr>
        <w:t>·</w:t>
      </w:r>
      <w:r w:rsidRPr="0032190F">
        <w:rPr>
          <w:rFonts w:eastAsia="HiddenHorzOCR"/>
          <w:color w:val="000000" w:themeColor="text1"/>
          <w:szCs w:val="14"/>
          <w:lang w:val="fr-FR" w:eastAsia="en-GB"/>
        </w:rPr>
        <w:t xml:space="preserve"> </w:t>
      </w:r>
      <w:r w:rsidRPr="0032190F">
        <w:rPr>
          <w:color w:val="000000" w:themeColor="text1"/>
          <w:szCs w:val="21"/>
          <w:lang w:val="fr-FR" w:eastAsia="en-GB"/>
        </w:rPr>
        <w:t xml:space="preserve">re av. </w:t>
      </w:r>
      <w:r w:rsidRPr="0032190F">
        <w:rPr>
          <w:i/>
          <w:iCs/>
          <w:color w:val="000000" w:themeColor="text1"/>
          <w:szCs w:val="19"/>
          <w:lang w:val="fr-FR" w:eastAsia="en-GB"/>
        </w:rPr>
        <w:t>].·C.</w:t>
      </w:r>
      <w:r w:rsidRPr="0032190F">
        <w:rPr>
          <w:color w:val="000000" w:themeColor="text1"/>
          <w:lang w:val="fr-FR"/>
        </w:rPr>
        <w:t xml:space="preserve"> </w:t>
      </w:r>
      <w:r w:rsidRPr="0032190F">
        <w:rPr>
          <w:lang w:val="fr-FR"/>
        </w:rPr>
        <w:t>(BIB 2483)</w:t>
      </w:r>
    </w:p>
    <w:p w14:paraId="49E3EC7D" w14:textId="77777777" w:rsidR="001C5947" w:rsidRPr="0032190F" w:rsidRDefault="001C5947" w:rsidP="00242C0F">
      <w:pPr>
        <w:jc w:val="both"/>
        <w:rPr>
          <w:color w:val="000000" w:themeColor="text1"/>
          <w:lang w:val="fr-FR"/>
        </w:rPr>
      </w:pPr>
    </w:p>
    <w:p w14:paraId="47F44A35" w14:textId="77777777" w:rsidR="0029225A" w:rsidRPr="0032190F" w:rsidRDefault="0029225A" w:rsidP="00426FF9">
      <w:pPr>
        <w:pStyle w:val="Heading1"/>
      </w:pPr>
      <w:bookmarkStart w:id="4162" w:name="Sit_Roaix"/>
      <w:r w:rsidRPr="0032190F">
        <w:t xml:space="preserve">ROAIX </w:t>
      </w:r>
      <w:bookmarkEnd w:id="4162"/>
    </w:p>
    <w:p w14:paraId="01CFA215" w14:textId="77777777" w:rsidR="0029225A" w:rsidRPr="0032190F" w:rsidRDefault="0029225A" w:rsidP="00242C0F">
      <w:pPr>
        <w:rPr>
          <w:lang w:val="fr-FR"/>
        </w:rPr>
      </w:pPr>
    </w:p>
    <w:p w14:paraId="1589B668" w14:textId="492D36E7" w:rsidR="00A64E5F" w:rsidRPr="0032190F" w:rsidRDefault="00000000" w:rsidP="00242C0F">
      <w:pPr>
        <w:jc w:val="both"/>
        <w:rPr>
          <w:lang w:val="fr-FR"/>
        </w:rPr>
      </w:pPr>
      <w:hyperlink r:id="rId10203" w:anchor="Cul_Megalith" w:history="1">
        <w:r w:rsidR="0029225A" w:rsidRPr="0032190F">
          <w:rPr>
            <w:rStyle w:val="Hyperlink"/>
            <w:lang w:val="fr-FR"/>
          </w:rPr>
          <w:t>L’hypogée</w:t>
        </w:r>
      </w:hyperlink>
      <w:r w:rsidR="0029225A" w:rsidRPr="0032190F">
        <w:rPr>
          <w:lang w:val="fr-FR"/>
        </w:rPr>
        <w:t xml:space="preserve"> de Ro</w:t>
      </w:r>
      <w:r w:rsidR="005557E2" w:rsidRPr="0032190F">
        <w:rPr>
          <w:lang w:val="fr-FR"/>
        </w:rPr>
        <w:t>ai</w:t>
      </w:r>
      <w:r w:rsidR="0029225A" w:rsidRPr="0032190F">
        <w:rPr>
          <w:lang w:val="fr-FR"/>
        </w:rPr>
        <w:t>x (Drôme)</w:t>
      </w:r>
      <w:r w:rsidR="007D18A2" w:rsidRPr="0032190F">
        <w:rPr>
          <w:lang w:val="fr-FR"/>
        </w:rPr>
        <w:t>ou H</w:t>
      </w:r>
      <w:r w:rsidR="00CB2B6A" w:rsidRPr="0032190F">
        <w:rPr>
          <w:lang w:val="fr-FR"/>
        </w:rPr>
        <w:t>ypogée des Crottes</w:t>
      </w:r>
      <w:r w:rsidR="00253BC4" w:rsidRPr="0032190F">
        <w:rPr>
          <w:lang w:val="fr-FR"/>
        </w:rPr>
        <w:t xml:space="preserve">, fouilles Courtin, </w:t>
      </w:r>
      <w:r w:rsidR="00596EEA" w:rsidRPr="0032190F">
        <w:rPr>
          <w:lang w:val="fr-FR"/>
        </w:rPr>
        <w:t xml:space="preserve">dans le flanc sud d’une colline, est une cavité artificielle de </w:t>
      </w:r>
      <w:r w:rsidR="007E74E8" w:rsidRPr="0032190F">
        <w:rPr>
          <w:lang w:val="fr-FR"/>
        </w:rPr>
        <w:t>9</w:t>
      </w:r>
      <w:r w:rsidR="00596EEA" w:rsidRPr="0032190F">
        <w:rPr>
          <w:lang w:val="fr-FR"/>
        </w:rPr>
        <w:t xml:space="preserve"> x </w:t>
      </w:r>
      <w:smartTag w:uri="urn:schemas-microsoft-com:office:smarttags" w:element="metricconverter">
        <w:smartTagPr>
          <w:attr w:name="ProductID" w:val="6 m"/>
        </w:smartTagPr>
        <w:r w:rsidR="007E74E8" w:rsidRPr="0032190F">
          <w:rPr>
            <w:lang w:val="fr-FR"/>
          </w:rPr>
          <w:t>6</w:t>
        </w:r>
        <w:r w:rsidR="00596EEA" w:rsidRPr="0032190F">
          <w:rPr>
            <w:lang w:val="fr-FR"/>
          </w:rPr>
          <w:t xml:space="preserve"> m</w:t>
        </w:r>
      </w:smartTag>
      <w:r w:rsidR="00CB2B6A" w:rsidRPr="0032190F">
        <w:rPr>
          <w:lang w:val="fr-FR"/>
        </w:rPr>
        <w:t xml:space="preserve"> ouverte au Sud-Est</w:t>
      </w:r>
      <w:r w:rsidR="007E74E8" w:rsidRPr="0032190F">
        <w:rPr>
          <w:lang w:val="fr-FR"/>
        </w:rPr>
        <w:t xml:space="preserve">,à </w:t>
      </w:r>
      <w:smartTag w:uri="urn:schemas-microsoft-com:office:smarttags" w:element="metricconverter">
        <w:smartTagPr>
          <w:attr w:name="ProductID" w:val="2.5 km"/>
        </w:smartTagPr>
        <w:r w:rsidR="00885450" w:rsidRPr="0032190F">
          <w:rPr>
            <w:lang w:val="fr-FR"/>
          </w:rPr>
          <w:t>2.5 km</w:t>
        </w:r>
      </w:smartTag>
      <w:r w:rsidR="00885450" w:rsidRPr="0032190F">
        <w:rPr>
          <w:lang w:val="fr-FR"/>
        </w:rPr>
        <w:t xml:space="preserve"> au nord de Roaix, dans le flanc méridional d’une colline de « safre » helvétien </w:t>
      </w:r>
      <w:r w:rsidR="00CB2B6A" w:rsidRPr="0032190F">
        <w:rPr>
          <w:lang w:val="fr-FR"/>
        </w:rPr>
        <w:t>(BIB</w:t>
      </w:r>
      <w:r w:rsidR="00885450" w:rsidRPr="0032190F">
        <w:rPr>
          <w:lang w:val="fr-FR"/>
        </w:rPr>
        <w:t xml:space="preserve"> 1150</w:t>
      </w:r>
      <w:r w:rsidR="00CB2B6A" w:rsidRPr="0032190F">
        <w:rPr>
          <w:lang w:val="fr-FR"/>
        </w:rPr>
        <w:t>). Les datations radiocarbones, la situent dans le courant du troisième millénaire (BIB 570 p. 167).</w:t>
      </w:r>
      <w:r w:rsidR="00E24897" w:rsidRPr="0032190F">
        <w:rPr>
          <w:lang w:val="fr-FR"/>
        </w:rPr>
        <w:t xml:space="preserve">Fouilles de sauvetage conduite par J. Courtin en 1965 et 1966 (BIB 1341 p. 149) </w:t>
      </w:r>
      <w:r w:rsidR="00596EEA" w:rsidRPr="0032190F">
        <w:rPr>
          <w:lang w:val="fr-FR"/>
        </w:rPr>
        <w:t xml:space="preserve">Elle </w:t>
      </w:r>
      <w:r w:rsidR="00A64E5F" w:rsidRPr="0032190F">
        <w:rPr>
          <w:lang w:val="fr-FR"/>
        </w:rPr>
        <w:t xml:space="preserve">a livré deux niveaux d’occupation nettement différenciés : </w:t>
      </w:r>
    </w:p>
    <w:p w14:paraId="5F275ECA" w14:textId="77777777" w:rsidR="007D18A2" w:rsidRPr="0032190F" w:rsidRDefault="007D18A2" w:rsidP="00242C0F">
      <w:pPr>
        <w:ind w:firstLine="708"/>
        <w:rPr>
          <w:lang w:val="fr-FR"/>
        </w:rPr>
      </w:pPr>
    </w:p>
    <w:p w14:paraId="046C6645" w14:textId="77777777" w:rsidR="00E24897" w:rsidRPr="0032190F" w:rsidRDefault="00E24897" w:rsidP="00242C0F">
      <w:pPr>
        <w:pStyle w:val="Heading2"/>
      </w:pPr>
      <w:r w:rsidRPr="0032190F">
        <w:t>Couche 2</w:t>
      </w:r>
    </w:p>
    <w:p w14:paraId="4D9C1458" w14:textId="77777777" w:rsidR="00E24897" w:rsidRPr="0032190F" w:rsidRDefault="00E24897" w:rsidP="00242C0F">
      <w:pPr>
        <w:rPr>
          <w:lang w:val="fr-FR"/>
        </w:rPr>
      </w:pPr>
    </w:p>
    <w:p w14:paraId="77C56568" w14:textId="74766224" w:rsidR="00E24897" w:rsidRPr="0032190F" w:rsidRDefault="00E24897" w:rsidP="00242C0F">
      <w:pPr>
        <w:jc w:val="both"/>
        <w:rPr>
          <w:lang w:val="fr-FR"/>
        </w:rPr>
      </w:pPr>
      <w:r w:rsidRPr="0032190F">
        <w:rPr>
          <w:lang w:val="fr-FR"/>
        </w:rPr>
        <w:t>U</w:t>
      </w:r>
      <w:r w:rsidR="00A64E5F" w:rsidRPr="0032190F">
        <w:rPr>
          <w:lang w:val="fr-FR"/>
        </w:rPr>
        <w:t xml:space="preserve">ne couche d’une centaine de squelettes empilés, jambes repliées, bras sur la poitrine, visiblement déposés en même temps </w:t>
      </w:r>
      <w:r w:rsidR="00DE113F" w:rsidRPr="0032190F">
        <w:rPr>
          <w:lang w:val="fr-FR"/>
        </w:rPr>
        <w:t xml:space="preserve">et en connexion anatomique. </w:t>
      </w:r>
      <w:r w:rsidR="00C11FB0" w:rsidRPr="0032190F">
        <w:rPr>
          <w:lang w:val="fr-FR"/>
        </w:rPr>
        <w:t>Interprétée</w:t>
      </w:r>
      <w:r w:rsidR="00A64E5F" w:rsidRPr="0032190F">
        <w:rPr>
          <w:lang w:val="fr-FR"/>
        </w:rPr>
        <w:t xml:space="preserve"> comme une « couche de guerre » </w:t>
      </w:r>
      <w:r w:rsidR="00DE113F" w:rsidRPr="0032190F">
        <w:rPr>
          <w:lang w:val="fr-FR"/>
        </w:rPr>
        <w:t>car visiblement déposés à la hâte (sans mobilier d’accompagnement) dans un temps très court (connexion anatomique), plusieurs squelettes montraient des flèches fichées dans le bassin ou les vertèbres, d’âge sensiblement identique ( ?). A</w:t>
      </w:r>
      <w:r w:rsidR="005557E2" w:rsidRPr="0032190F">
        <w:rPr>
          <w:lang w:val="fr-FR"/>
        </w:rPr>
        <w:t xml:space="preserve">ssociée à de la céramique </w:t>
      </w:r>
      <w:r w:rsidR="00DE113F" w:rsidRPr="0032190F">
        <w:rPr>
          <w:lang w:val="fr-FR"/>
        </w:rPr>
        <w:t xml:space="preserve">à fond rond ornée de  pastillage et de cordons </w:t>
      </w:r>
      <w:r w:rsidR="005557E2" w:rsidRPr="0032190F">
        <w:rPr>
          <w:lang w:val="fr-FR"/>
        </w:rPr>
        <w:t xml:space="preserve">du groupe de </w:t>
      </w:r>
      <w:hyperlink r:id="rId10204" w:anchor="Cul_Fontbuisse" w:history="1">
        <w:r w:rsidR="005557E2" w:rsidRPr="0032190F">
          <w:rPr>
            <w:rStyle w:val="Hyperlink"/>
            <w:lang w:val="fr-FR"/>
          </w:rPr>
          <w:t>Fontbuisse</w:t>
        </w:r>
      </w:hyperlink>
      <w:r w:rsidR="00A64E5F" w:rsidRPr="0032190F">
        <w:rPr>
          <w:lang w:val="fr-FR"/>
        </w:rPr>
        <w:t>(datation 2090 BC cal.)</w:t>
      </w:r>
      <w:r w:rsidR="00E52049" w:rsidRPr="0032190F">
        <w:rPr>
          <w:lang w:val="fr-FR"/>
        </w:rPr>
        <w:t xml:space="preserve"> au </w:t>
      </w:r>
      <w:hyperlink r:id="rId10205" w:anchor="Cul_Neo_Final" w:history="1">
        <w:r w:rsidR="00E52049" w:rsidRPr="0032190F">
          <w:rPr>
            <w:rStyle w:val="Hyperlink"/>
            <w:lang w:val="fr-FR"/>
          </w:rPr>
          <w:t>Néolithique final</w:t>
        </w:r>
      </w:hyperlink>
      <w:r w:rsidRPr="0032190F">
        <w:rPr>
          <w:lang w:val="fr-FR"/>
        </w:rPr>
        <w:t>. En-dessous : un niveaui stérile (BIB 101 p. 10 et 165 p. 172).</w:t>
      </w:r>
    </w:p>
    <w:p w14:paraId="6AD04722" w14:textId="77777777" w:rsidR="00E24897" w:rsidRPr="0032190F" w:rsidRDefault="00E24897" w:rsidP="00242C0F">
      <w:pPr>
        <w:rPr>
          <w:lang w:val="fr-FR"/>
        </w:rPr>
      </w:pPr>
    </w:p>
    <w:p w14:paraId="5345C309" w14:textId="77777777" w:rsidR="00E24897" w:rsidRPr="0032190F" w:rsidRDefault="00E24897" w:rsidP="00242C0F">
      <w:pPr>
        <w:pStyle w:val="Heading2"/>
      </w:pPr>
      <w:r w:rsidRPr="0032190F">
        <w:t>Couche 5</w:t>
      </w:r>
    </w:p>
    <w:p w14:paraId="36580876" w14:textId="77777777" w:rsidR="00E24897" w:rsidRPr="0032190F" w:rsidRDefault="00E24897" w:rsidP="00242C0F">
      <w:pPr>
        <w:rPr>
          <w:lang w:val="fr-FR"/>
        </w:rPr>
      </w:pPr>
    </w:p>
    <w:p w14:paraId="6A4968B0" w14:textId="25DC42F4" w:rsidR="00A64E5F" w:rsidRPr="00320346" w:rsidRDefault="00E24897" w:rsidP="00242C0F">
      <w:pPr>
        <w:jc w:val="both"/>
        <w:rPr>
          <w:lang w:val="fr-FR"/>
        </w:rPr>
      </w:pPr>
      <w:r w:rsidRPr="00320346">
        <w:rPr>
          <w:lang w:val="fr-FR"/>
        </w:rPr>
        <w:t xml:space="preserve">Sous un niveau stérile, </w:t>
      </w:r>
      <w:r w:rsidR="007D18A2" w:rsidRPr="00320346">
        <w:rPr>
          <w:lang w:val="fr-FR"/>
        </w:rPr>
        <w:t>le niveau inférieur  regroupe des inhumations desorfdonnées avec certians crânes portant</w:t>
      </w:r>
      <w:r w:rsidR="006C34FC" w:rsidRPr="00320346">
        <w:rPr>
          <w:lang w:val="fr-FR"/>
        </w:rPr>
        <w:t xml:space="preserve"> des traces de trépanations, 12 </w:t>
      </w:r>
      <w:r w:rsidR="007D18A2" w:rsidRPr="00320346">
        <w:rPr>
          <w:lang w:val="fr-FR"/>
        </w:rPr>
        <w:t>lames de silex oligocè</w:t>
      </w:r>
      <w:r w:rsidR="00560A74" w:rsidRPr="00320346">
        <w:rPr>
          <w:lang w:val="fr-FR"/>
        </w:rPr>
        <w:t>ne</w:t>
      </w:r>
      <w:r w:rsidR="008C2841" w:rsidRPr="00320346">
        <w:rPr>
          <w:lang w:val="fr-FR"/>
        </w:rPr>
        <w:t>(F</w:t>
      </w:r>
      <w:r w:rsidR="00EA36D6" w:rsidRPr="00320346">
        <w:rPr>
          <w:lang w:val="fr-FR"/>
        </w:rPr>
        <w:t xml:space="preserve">orcalquier) </w:t>
      </w:r>
      <w:r w:rsidR="007D18A2" w:rsidRPr="00320346">
        <w:rPr>
          <w:lang w:val="fr-FR"/>
        </w:rPr>
        <w:t xml:space="preserve">importé dont certaines ayant servi de faucilles, 9 flèches foliacées ou sub-losangiques, 5 flèches à tranchant transverse, un poignard à soie et face plane polie portant comme certaines lames un lustre de faucille, des parures ou dominent la pierre et le coquillage : 2 312 perles calibrées en calcaire ou en coquilles de mollusques, 185 en stéatites, 2 en </w:t>
      </w:r>
      <w:hyperlink r:id="rId10206" w:anchor="Sit_Variscite" w:history="1">
        <w:r w:rsidR="00320346" w:rsidRPr="00320346">
          <w:rPr>
            <w:rStyle w:val="Hyperlink"/>
            <w:lang w:val="fr-FR"/>
          </w:rPr>
          <w:t>variscite</w:t>
        </w:r>
      </w:hyperlink>
      <w:r w:rsidR="00320346" w:rsidRPr="00320346">
        <w:rPr>
          <w:lang w:val="fr-FR"/>
        </w:rPr>
        <w:t xml:space="preserve"> </w:t>
      </w:r>
      <w:r w:rsidR="007050A9" w:rsidRPr="00320346">
        <w:rPr>
          <w:lang w:val="fr-FR"/>
        </w:rPr>
        <w:t>vert-bleuté</w:t>
      </w:r>
      <w:r w:rsidR="007D18A2" w:rsidRPr="00320346">
        <w:rPr>
          <w:lang w:val="fr-FR"/>
        </w:rPr>
        <w:t xml:space="preserve">, des pendeloques trilobées, des </w:t>
      </w:r>
      <w:r w:rsidR="007D18A2" w:rsidRPr="00320346">
        <w:rPr>
          <w:lang w:val="fr-FR"/>
        </w:rPr>
        <w:lastRenderedPageBreak/>
        <w:t xml:space="preserve">anneaux en pierre, deux dentales…et une seule perle de </w:t>
      </w:r>
      <w:hyperlink r:id="rId10207" w:anchor="Sit_Cuivre" w:history="1">
        <w:r w:rsidR="009A36BA" w:rsidRPr="009A36BA">
          <w:rPr>
            <w:rStyle w:val="Hyperlink"/>
            <w:lang w:val="fr-FR"/>
          </w:rPr>
          <w:t>cuivre</w:t>
        </w:r>
      </w:hyperlink>
      <w:r w:rsidR="007D18A2" w:rsidRPr="00320346">
        <w:rPr>
          <w:lang w:val="fr-FR"/>
        </w:rPr>
        <w:t>. La céramique très fragmentée comprend des vases à fond arrondi, un petit vase pyxide à fond plat évoquant la Sardaigne (datation 2600 av. BC cal)</w:t>
      </w:r>
      <w:r w:rsidRPr="00320346">
        <w:rPr>
          <w:lang w:val="fr-FR"/>
        </w:rPr>
        <w:t xml:space="preserve"> (BIB 101 p. 10 et 165 p. 172).</w:t>
      </w:r>
    </w:p>
    <w:p w14:paraId="1D420F44" w14:textId="77777777" w:rsidR="005E2A30" w:rsidRPr="0032190F" w:rsidRDefault="005E2A30" w:rsidP="00242C0F">
      <w:pPr>
        <w:rPr>
          <w:lang w:val="fr-FR"/>
        </w:rPr>
      </w:pPr>
    </w:p>
    <w:p w14:paraId="0A5069B1" w14:textId="25738324" w:rsidR="006B2D80" w:rsidRPr="0032190F" w:rsidRDefault="005E2A30" w:rsidP="00242C0F">
      <w:pPr>
        <w:jc w:val="both"/>
        <w:rPr>
          <w:lang w:val="fr-FR"/>
        </w:rPr>
      </w:pPr>
      <w:r w:rsidRPr="0032190F">
        <w:rPr>
          <w:lang w:val="fr-FR"/>
        </w:rPr>
        <w:t xml:space="preserve">Dans l’hypogée des Crottes, 86 pièces foliacées sont recensées parmi elles, 2 pourraient être des pointes de </w:t>
      </w:r>
      <w:hyperlink r:id="rId10208" w:anchor="Cul_Sigottier" w:history="1">
        <w:r w:rsidRPr="0032190F">
          <w:rPr>
            <w:rStyle w:val="Hyperlink"/>
            <w:lang w:val="fr-FR"/>
          </w:rPr>
          <w:t>Sigottier</w:t>
        </w:r>
      </w:hyperlink>
      <w:r w:rsidRPr="0032190F">
        <w:rPr>
          <w:lang w:val="fr-FR"/>
        </w:rPr>
        <w:t xml:space="preserve"> (BIB 774 p. 250)</w:t>
      </w:r>
      <w:r w:rsidR="006B2D80" w:rsidRPr="0032190F">
        <w:rPr>
          <w:lang w:val="fr-FR"/>
        </w:rPr>
        <w:t xml:space="preserve"> On note la présence de pointes de Sigottier (BIB 774 fig. 9)</w:t>
      </w:r>
    </w:p>
    <w:p w14:paraId="49F35170" w14:textId="1603090B" w:rsidR="004D36A6" w:rsidRPr="0032190F" w:rsidRDefault="00000000" w:rsidP="00242C0F">
      <w:pPr>
        <w:rPr>
          <w:lang w:val="fr-FR"/>
        </w:rPr>
      </w:pPr>
      <w:hyperlink r:id="rId10209" w:anchor="Cul_Ateliers_Specialises" w:history="1">
        <w:r w:rsidR="00B31EBA" w:rsidRPr="0032190F">
          <w:rPr>
            <w:rStyle w:val="Hyperlink"/>
            <w:lang w:val="fr-FR"/>
          </w:rPr>
          <w:t>retouches bifaciales</w:t>
        </w:r>
      </w:hyperlink>
      <w:r w:rsidR="00B31EBA" w:rsidRPr="0032190F">
        <w:rPr>
          <w:lang w:val="fr-FR"/>
        </w:rPr>
        <w:t xml:space="preserve"> (SS BIB) </w:t>
      </w:r>
      <w:r w:rsidR="005E2A30" w:rsidRPr="0032190F">
        <w:rPr>
          <w:i/>
          <w:lang w:val="fr-FR"/>
        </w:rPr>
        <w:t xml:space="preserve">Un poignard à soie de type Remedello est signalé dans </w:t>
      </w:r>
      <w:r w:rsidR="004D36A6" w:rsidRPr="0032190F">
        <w:rPr>
          <w:i/>
          <w:lang w:val="fr-FR"/>
        </w:rPr>
        <w:t xml:space="preserve">le niveau 5 de </w:t>
      </w:r>
      <w:r w:rsidR="005E2A30" w:rsidRPr="0032190F">
        <w:rPr>
          <w:i/>
          <w:lang w:val="fr-FR"/>
        </w:rPr>
        <w:t>cette hypogée (BIB 774 p. 250 (BIB 541))</w:t>
      </w:r>
      <w:r w:rsidR="005E2A30" w:rsidRPr="0032190F">
        <w:rPr>
          <w:lang w:val="fr-FR"/>
        </w:rPr>
        <w:t> :</w:t>
      </w:r>
    </w:p>
    <w:p w14:paraId="168820FD" w14:textId="77777777" w:rsidR="005E2A30" w:rsidRPr="0032190F" w:rsidRDefault="004D36A6" w:rsidP="00242C0F">
      <w:pPr>
        <w:rPr>
          <w:i/>
          <w:lang w:val="fr-FR"/>
        </w:rPr>
      </w:pPr>
      <w:r w:rsidRPr="0032190F">
        <w:rPr>
          <w:i/>
          <w:lang w:val="fr-FR"/>
        </w:rPr>
        <w:tab/>
        <w:t>-</w:t>
      </w:r>
      <w:r w:rsidR="005E2A30" w:rsidRPr="0032190F">
        <w:rPr>
          <w:i/>
          <w:lang w:val="fr-FR"/>
        </w:rPr>
        <w:t xml:space="preserve"> niveau 5, daté d’environ 2470-1890 av. J.-C. (BIB 774 p. 250 (BIB 550)</w:t>
      </w:r>
    </w:p>
    <w:p w14:paraId="7F664194" w14:textId="77777777" w:rsidR="004D36A6" w:rsidRPr="0032190F" w:rsidRDefault="004D36A6" w:rsidP="00242C0F">
      <w:pPr>
        <w:rPr>
          <w:lang w:val="fr-FR"/>
        </w:rPr>
      </w:pPr>
      <w:r w:rsidRPr="0032190F">
        <w:rPr>
          <w:lang w:val="fr-FR"/>
        </w:rPr>
        <w:tab/>
        <w:t xml:space="preserve">- </w:t>
      </w:r>
      <w:r w:rsidR="00701E1A" w:rsidRPr="0032190F">
        <w:rPr>
          <w:lang w:val="fr-FR"/>
        </w:rPr>
        <w:t>couche</w:t>
      </w:r>
      <w:r w:rsidRPr="0032190F">
        <w:rPr>
          <w:lang w:val="fr-FR"/>
        </w:rPr>
        <w:t xml:space="preserve"> 5 daté entre 2890 et 2470 cal BC (BIB 550 p. 158)</w:t>
      </w:r>
    </w:p>
    <w:p w14:paraId="10EEC966" w14:textId="77777777" w:rsidR="007F2A18" w:rsidRPr="0032190F" w:rsidRDefault="007F2A18" w:rsidP="00242C0F">
      <w:pPr>
        <w:autoSpaceDE w:val="0"/>
        <w:autoSpaceDN w:val="0"/>
        <w:adjustRightInd w:val="0"/>
        <w:jc w:val="both"/>
        <w:rPr>
          <w:color w:val="000000"/>
          <w:lang w:val="fr-FR"/>
        </w:rPr>
      </w:pPr>
    </w:p>
    <w:p w14:paraId="33B100A2" w14:textId="77777777" w:rsidR="007F2A18" w:rsidRPr="0032190F" w:rsidRDefault="007F2A18" w:rsidP="00242C0F">
      <w:pPr>
        <w:autoSpaceDE w:val="0"/>
        <w:autoSpaceDN w:val="0"/>
        <w:adjustRightInd w:val="0"/>
        <w:jc w:val="both"/>
        <w:rPr>
          <w:color w:val="000000"/>
          <w:lang w:val="fr-FR"/>
        </w:rPr>
      </w:pPr>
      <w:r w:rsidRPr="0032190F">
        <w:rPr>
          <w:color w:val="000000"/>
          <w:lang w:val="fr-FR"/>
        </w:rPr>
        <w:t>Les attributs céramiques de deux établissements du catalogue sont en effet strictementanalogues au style 3 temps 1, matérialisé par la couche 5 de l’Hypogée des Crottes :</w:t>
      </w:r>
    </w:p>
    <w:p w14:paraId="287211A2" w14:textId="5546A5E0" w:rsidR="007F2A18" w:rsidRPr="0032190F" w:rsidRDefault="007F2A18" w:rsidP="00242C0F">
      <w:pPr>
        <w:autoSpaceDE w:val="0"/>
        <w:autoSpaceDN w:val="0"/>
        <w:adjustRightInd w:val="0"/>
        <w:jc w:val="both"/>
        <w:rPr>
          <w:color w:val="000000"/>
          <w:lang w:val="fr-FR"/>
        </w:rPr>
      </w:pPr>
      <w:r w:rsidRPr="0032190F">
        <w:rPr>
          <w:color w:val="000000"/>
          <w:lang w:val="fr-FR"/>
        </w:rPr>
        <w:tab/>
        <w:t xml:space="preserve">- L’Hypogée des </w:t>
      </w:r>
      <w:hyperlink r:id="rId10210" w:anchor="Sit_Perpetairi" w:history="1">
        <w:r w:rsidRPr="0032190F">
          <w:rPr>
            <w:rStyle w:val="Hyperlink"/>
            <w:lang w:val="fr-FR"/>
          </w:rPr>
          <w:t>Perpétairi</w:t>
        </w:r>
      </w:hyperlink>
      <w:r w:rsidRPr="0032190F">
        <w:rPr>
          <w:color w:val="000000"/>
          <w:lang w:val="fr-FR"/>
        </w:rPr>
        <w:t>à Mollans-sur-Ouvèze (Drôme),</w:t>
      </w:r>
    </w:p>
    <w:p w14:paraId="3B1B31F8" w14:textId="77777777" w:rsidR="007F2A18" w:rsidRPr="0032190F" w:rsidRDefault="007F2A18" w:rsidP="00242C0F">
      <w:pPr>
        <w:autoSpaceDE w:val="0"/>
        <w:autoSpaceDN w:val="0"/>
        <w:adjustRightInd w:val="0"/>
        <w:jc w:val="both"/>
        <w:rPr>
          <w:color w:val="000000"/>
          <w:lang w:val="fr-FR"/>
        </w:rPr>
      </w:pPr>
      <w:r w:rsidRPr="0032190F">
        <w:rPr>
          <w:color w:val="000000"/>
          <w:lang w:val="fr-FR"/>
        </w:rPr>
        <w:tab/>
        <w:t>- L’Hypogée de la Vourannade à Mollans-sur-Ouvèze (Drôme)</w:t>
      </w:r>
    </w:p>
    <w:p w14:paraId="1D58C0D3" w14:textId="129A4122" w:rsidR="007F2A18" w:rsidRPr="0032190F" w:rsidRDefault="007F2A18" w:rsidP="00242C0F">
      <w:pPr>
        <w:autoSpaceDE w:val="0"/>
        <w:autoSpaceDN w:val="0"/>
        <w:adjustRightInd w:val="0"/>
        <w:jc w:val="both"/>
        <w:rPr>
          <w:color w:val="000000"/>
          <w:lang w:val="fr-FR"/>
        </w:rPr>
      </w:pPr>
      <w:r w:rsidRPr="0032190F">
        <w:rPr>
          <w:color w:val="000000"/>
          <w:lang w:val="fr-FR"/>
        </w:rPr>
        <w:t>(BIB 1150 p. 265)</w:t>
      </w:r>
      <w:hyperlink r:id="rId10211" w:anchor="Cul_Nord_Vaucluse" w:history="1">
        <w:r w:rsidR="00E24897" w:rsidRPr="0032190F">
          <w:rPr>
            <w:rStyle w:val="Hyperlink"/>
            <w:lang w:val="fr-FR"/>
          </w:rPr>
          <w:t>Nord-Vaulcuse</w:t>
        </w:r>
      </w:hyperlink>
      <w:r w:rsidR="00560A74" w:rsidRPr="0032190F">
        <w:rPr>
          <w:lang w:val="fr-FR"/>
        </w:rPr>
        <w:t xml:space="preserve"> (SS BIB) Peut être attribué au </w:t>
      </w:r>
      <w:hyperlink r:id="rId10212" w:anchor="Cul_Rhone_Ouveze" w:history="1">
        <w:r w:rsidR="00560A74" w:rsidRPr="0032190F">
          <w:rPr>
            <w:rStyle w:val="Hyperlink"/>
            <w:lang w:val="fr-FR"/>
          </w:rPr>
          <w:t>Rhône-Ouvèze</w:t>
        </w:r>
      </w:hyperlink>
      <w:r w:rsidR="00560A74" w:rsidRPr="0032190F">
        <w:rPr>
          <w:lang w:val="fr-FR"/>
        </w:rPr>
        <w:t xml:space="preserve"> (SS BIB)</w:t>
      </w:r>
    </w:p>
    <w:p w14:paraId="70EA2E4C" w14:textId="77777777" w:rsidR="00EA36D6" w:rsidRPr="0032190F" w:rsidRDefault="00EA36D6" w:rsidP="00242C0F">
      <w:pPr>
        <w:jc w:val="both"/>
        <w:rPr>
          <w:lang w:val="fr-FR"/>
        </w:rPr>
      </w:pPr>
    </w:p>
    <w:p w14:paraId="62FF1D08" w14:textId="43E99217" w:rsidR="00EA36D6" w:rsidRPr="0032190F" w:rsidRDefault="00EA36D6" w:rsidP="00242C0F">
      <w:pPr>
        <w:jc w:val="both"/>
        <w:rPr>
          <w:lang w:val="fr-FR"/>
        </w:rPr>
      </w:pPr>
      <w:r w:rsidRPr="0032190F">
        <w:rPr>
          <w:lang w:val="fr-FR"/>
        </w:rPr>
        <w:t xml:space="preserve">Un fragment proximal de lame en silex brun rubané de </w:t>
      </w:r>
      <w:hyperlink r:id="rId10213" w:anchor="Sit_Forcalquier" w:history="1">
        <w:r w:rsidRPr="0032190F">
          <w:rPr>
            <w:rStyle w:val="Hyperlink"/>
            <w:lang w:val="fr-FR"/>
          </w:rPr>
          <w:t>Forcalquier</w:t>
        </w:r>
      </w:hyperlink>
      <w:r w:rsidRPr="0032190F">
        <w:rPr>
          <w:lang w:val="fr-FR"/>
        </w:rPr>
        <w:t xml:space="preserve">, conservée sur </w:t>
      </w:r>
      <w:smartTag w:uri="urn:schemas-microsoft-com:office:smarttags" w:element="metricconverter">
        <w:smartTagPr>
          <w:attr w:name="ProductID" w:val="18,5 cm"/>
        </w:smartTagPr>
        <w:r w:rsidRPr="0032190F">
          <w:rPr>
            <w:lang w:val="fr-FR"/>
          </w:rPr>
          <w:t>18,5 cm</w:t>
        </w:r>
      </w:smartTag>
      <w:r w:rsidRPr="0032190F">
        <w:rPr>
          <w:lang w:val="fr-FR"/>
        </w:rPr>
        <w:t xml:space="preserve"> a été découvert dans la couche 6 de cette hypogée (BIB 550 p. 148 (BIB 749 fig. 85, n°1))</w:t>
      </w:r>
    </w:p>
    <w:p w14:paraId="7009ACD2" w14:textId="77777777" w:rsidR="000F7338" w:rsidRPr="0032190F" w:rsidRDefault="000F7338" w:rsidP="00242C0F">
      <w:pPr>
        <w:jc w:val="both"/>
        <w:rPr>
          <w:lang w:val="fr-FR"/>
        </w:rPr>
      </w:pPr>
    </w:p>
    <w:p w14:paraId="3E37EA3A" w14:textId="74F60F3B" w:rsidR="00852855" w:rsidRPr="0032190F" w:rsidRDefault="000F7338" w:rsidP="00242C0F">
      <w:pPr>
        <w:autoSpaceDE w:val="0"/>
        <w:autoSpaceDN w:val="0"/>
        <w:adjustRightInd w:val="0"/>
        <w:jc w:val="both"/>
        <w:rPr>
          <w:lang w:val="fr-FR"/>
        </w:rPr>
      </w:pPr>
      <w:r w:rsidRPr="0032190F">
        <w:rPr>
          <w:lang w:val="fr-FR"/>
        </w:rPr>
        <w:t>Le poignard de Roaix</w:t>
      </w:r>
      <w:r w:rsidR="00577FE9" w:rsidRPr="0032190F">
        <w:rPr>
          <w:lang w:val="fr-FR"/>
        </w:rPr>
        <w:t xml:space="preserve">, qui a donné son nom a un </w:t>
      </w:r>
      <w:r w:rsidRPr="0032190F">
        <w:rPr>
          <w:lang w:val="fr-FR"/>
        </w:rPr>
        <w:t xml:space="preserve">type </w:t>
      </w:r>
      <w:r w:rsidR="00577FE9" w:rsidRPr="0032190F">
        <w:rPr>
          <w:lang w:val="fr-FR"/>
        </w:rPr>
        <w:t>de</w:t>
      </w:r>
      <w:r w:rsidRPr="0032190F">
        <w:rPr>
          <w:lang w:val="fr-FR"/>
        </w:rPr>
        <w:t xml:space="preserve"> poignards à languette bipartite différenciée</w:t>
      </w:r>
      <w:r w:rsidR="00577FE9" w:rsidRPr="0032190F">
        <w:rPr>
          <w:lang w:val="fr-FR"/>
        </w:rPr>
        <w:t>,</w:t>
      </w:r>
      <w:r w:rsidRPr="0032190F">
        <w:rPr>
          <w:lang w:val="fr-FR"/>
        </w:rPr>
        <w:t xml:space="preserve"> se caractérise par une soie courte, bien dégagée par des crans et aménagée par retouches bifaciales, la partie mésio-distale après le polissage d’une ou des deux faces a fait l’objet de retouches directes envahissantes bilatérales </w:t>
      </w:r>
      <w:r w:rsidR="00FA7052" w:rsidRPr="0032190F">
        <w:rPr>
          <w:lang w:val="fr-FR"/>
        </w:rPr>
        <w:t>« </w:t>
      </w:r>
      <w:r w:rsidRPr="0032190F">
        <w:rPr>
          <w:lang w:val="fr-FR"/>
        </w:rPr>
        <w:t>e</w:t>
      </w:r>
      <w:r w:rsidR="00A33172" w:rsidRPr="0032190F">
        <w:rPr>
          <w:lang w:val="fr-FR"/>
        </w:rPr>
        <w:t>n écharpe</w:t>
      </w:r>
      <w:r w:rsidR="00FA7052" w:rsidRPr="0032190F">
        <w:rPr>
          <w:lang w:val="fr-FR"/>
        </w:rPr>
        <w:t> »</w:t>
      </w:r>
      <w:r w:rsidR="00A33172" w:rsidRPr="0032190F">
        <w:rPr>
          <w:lang w:val="fr-FR"/>
        </w:rPr>
        <w:t>, complétées par de fi</w:t>
      </w:r>
      <w:r w:rsidRPr="0032190F">
        <w:rPr>
          <w:lang w:val="fr-FR"/>
        </w:rPr>
        <w:t xml:space="preserve">nes retouches marginales qui forment une dentelure régulière sur leur pourtour. Ce type est toujours produit sur le même type de support, représenté par les grandes lames en silex lacustre. Ce poignard a été </w:t>
      </w:r>
      <w:r w:rsidR="00457BF3" w:rsidRPr="0032190F">
        <w:rPr>
          <w:lang w:val="fr-FR"/>
        </w:rPr>
        <w:t>trouvé dans un niveau daté de 4</w:t>
      </w:r>
      <w:r w:rsidRPr="0032190F">
        <w:rPr>
          <w:lang w:val="fr-FR"/>
        </w:rPr>
        <w:t>100 ± 140 B.P. (Gif. 1620) soit</w:t>
      </w:r>
      <w:r w:rsidR="00457BF3" w:rsidRPr="0032190F">
        <w:rPr>
          <w:lang w:val="fr-FR"/>
        </w:rPr>
        <w:t xml:space="preserve"> après calibration à 2 sigmas 3015-2</w:t>
      </w:r>
      <w:r w:rsidRPr="0032190F">
        <w:rPr>
          <w:lang w:val="fr-FR"/>
        </w:rPr>
        <w:t>207 av. J.-C. (BIB 570 p. 163)</w:t>
      </w:r>
      <w:r w:rsidR="00A5509D" w:rsidRPr="0032190F">
        <w:rPr>
          <w:lang w:val="fr-FR"/>
        </w:rPr>
        <w:t>. Autre datation : 2890-2470 av. J.-C. 1 sigma, couche de base (BIB 842 p. 159)</w:t>
      </w:r>
      <w:r w:rsidR="00F76EBD" w:rsidRPr="0032190F">
        <w:rPr>
          <w:lang w:val="fr-FR"/>
        </w:rPr>
        <w:t xml:space="preserve">. Un poignard de ce type a été retrouvé dans le dolmen du </w:t>
      </w:r>
      <w:hyperlink r:id="rId10214" w:anchor="Sit_Bois_Marou" w:history="1">
        <w:r w:rsidR="00F76EBD" w:rsidRPr="0032190F">
          <w:rPr>
            <w:rStyle w:val="Hyperlink"/>
            <w:color w:val="auto"/>
            <w:lang w:val="fr-FR"/>
          </w:rPr>
          <w:t>Bois de Marou</w:t>
        </w:r>
      </w:hyperlink>
      <w:r w:rsidR="00F76EBD" w:rsidRPr="0032190F">
        <w:rPr>
          <w:lang w:val="fr-FR"/>
        </w:rPr>
        <w:t xml:space="preserve"> (BIB 570 p. 163 (BIB 581 fig. 20)</w:t>
      </w:r>
      <w:r w:rsidR="006577D3" w:rsidRPr="0032190F">
        <w:rPr>
          <w:lang w:val="fr-FR"/>
        </w:rPr>
        <w:t xml:space="preserve"> il peut être comparé à l’exemplaire de l’hypogée de </w:t>
      </w:r>
      <w:hyperlink r:id="rId10215" w:anchor="Sit_Perpetairi" w:history="1">
        <w:r w:rsidR="006577D3" w:rsidRPr="0032190F">
          <w:rPr>
            <w:rStyle w:val="Hyperlink"/>
            <w:color w:val="auto"/>
            <w:lang w:val="fr-FR"/>
          </w:rPr>
          <w:t>Perpétairi</w:t>
        </w:r>
      </w:hyperlink>
      <w:r w:rsidR="006577D3" w:rsidRPr="0032190F">
        <w:rPr>
          <w:lang w:val="fr-FR"/>
        </w:rPr>
        <w:t xml:space="preserve"> (SS BIB)</w:t>
      </w:r>
      <w:r w:rsidR="007D18A2" w:rsidRPr="0032190F">
        <w:rPr>
          <w:lang w:val="fr-FR"/>
        </w:rPr>
        <w:t xml:space="preserve">. Le poignard en silex brun, non patiné est intact, il a les mêmes caractéristiques que ceux de </w:t>
      </w:r>
      <w:r w:rsidR="00E72808" w:rsidRPr="0032190F">
        <w:rPr>
          <w:lang w:val="fr-FR"/>
        </w:rPr>
        <w:t>Perpétairi et d’</w:t>
      </w:r>
      <w:hyperlink r:id="rId10216" w:anchor="Sit_Enco_Botte" w:history="1">
        <w:r w:rsidR="00E72808" w:rsidRPr="0032190F">
          <w:rPr>
            <w:rStyle w:val="Hyperlink"/>
            <w:color w:val="auto"/>
            <w:lang w:val="fr-FR"/>
          </w:rPr>
          <w:t>Enco-de-Botte</w:t>
        </w:r>
      </w:hyperlink>
      <w:r w:rsidR="00E72808" w:rsidRPr="0032190F">
        <w:rPr>
          <w:lang w:val="fr-FR"/>
        </w:rPr>
        <w:t xml:space="preserve"> mais porte également sur un bord le lustré des faucilles (BIB 1141 p. 254)</w:t>
      </w:r>
      <w:r w:rsidR="00AD101F" w:rsidRPr="0032190F">
        <w:rPr>
          <w:lang w:val="fr-FR"/>
        </w:rPr>
        <w:t>. Poignard de type « Trou de Viviès » avec un lustré « de faucille » (BIB 1341 p. 149)</w:t>
      </w:r>
      <w:r w:rsidR="00577FE9" w:rsidRPr="0032190F">
        <w:rPr>
          <w:lang w:val="fr-FR"/>
        </w:rPr>
        <w:t>.</w:t>
      </w:r>
    </w:p>
    <w:p w14:paraId="02218951" w14:textId="77777777" w:rsidR="00577FE9" w:rsidRPr="0032190F" w:rsidRDefault="00577FE9" w:rsidP="00242C0F">
      <w:pPr>
        <w:autoSpaceDE w:val="0"/>
        <w:autoSpaceDN w:val="0"/>
        <w:adjustRightInd w:val="0"/>
        <w:jc w:val="both"/>
        <w:rPr>
          <w:lang w:val="fr-FR"/>
        </w:rPr>
      </w:pPr>
    </w:p>
    <w:p w14:paraId="5B9D9E86" w14:textId="04CED61F" w:rsidR="00577FE9" w:rsidRPr="0032190F" w:rsidRDefault="00577FE9" w:rsidP="00242C0F">
      <w:pPr>
        <w:jc w:val="both"/>
        <w:rPr>
          <w:lang w:val="fr-FR"/>
        </w:rPr>
      </w:pPr>
      <w:r w:rsidRPr="0032190F">
        <w:rPr>
          <w:lang w:val="fr-FR"/>
        </w:rPr>
        <w:t xml:space="preserve">Si l’on veut chercher des analogies morphologiques entre les poignards en silex de type Roaix et des poignards en cuivre de style italique à languette rétrécie, il vaut mieux se tourner vers la </w:t>
      </w:r>
      <w:hyperlink r:id="rId10217" w:anchor="Cul_Gaudo" w:history="1">
        <w:r w:rsidRPr="0032190F">
          <w:rPr>
            <w:rStyle w:val="Hyperlink"/>
            <w:lang w:val="fr-FR"/>
          </w:rPr>
          <w:t>Culture de Gaudo</w:t>
        </w:r>
      </w:hyperlink>
      <w:r w:rsidRPr="0032190F">
        <w:rPr>
          <w:lang w:val="fr-FR"/>
        </w:rPr>
        <w:t xml:space="preserve"> comme l’avait d’ailleurs suggéré G. Sauzade (1975).Cette culture a elle aussi exporté des poignards en cuivre à lame plus étroite vers le midi de la France comme en témoigne l’exemplaire du dolmen du Mourral de las Fados à Pépieux, Aude (Ambert 1977) qui appartient au type Buccino de la typologie de V. Bianco Peroni (1994). (BIB 1666).Pour le Néolithique final 2 / </w:t>
      </w:r>
      <w:r w:rsidRPr="0032190F">
        <w:rPr>
          <w:color w:val="000000"/>
          <w:lang w:val="fr-FR"/>
        </w:rPr>
        <w:t>Chalcolithique ancien (3200-2800) les poignards de type Roaix sont possiblement d’inspiration de la culture de Gaudo où l’on fabriquait des poignards à languette bipartite sur de grandes lames débitées par pression au levier en silex du Gargano. Par contre, on n’explique pas par un transfert technologiqu</w:t>
      </w:r>
      <w:r w:rsidR="00892BB7" w:rsidRPr="0032190F">
        <w:rPr>
          <w:color w:val="000000"/>
          <w:lang w:val="fr-FR"/>
        </w:rPr>
        <w:t>e</w:t>
      </w:r>
      <w:r w:rsidRPr="0032190F">
        <w:rPr>
          <w:rFonts w:cs="Book Antiqua"/>
          <w:color w:val="000000"/>
          <w:lang w:val="fr-FR"/>
        </w:rPr>
        <w:t>la technique des retouches « en écharpes » sur préforme polie qui sont rares pas dans cette culture</w:t>
      </w:r>
      <w:r w:rsidRPr="0032190F">
        <w:rPr>
          <w:color w:val="000000"/>
          <w:lang w:val="fr-FR"/>
        </w:rPr>
        <w:t xml:space="preserve"> : </w:t>
      </w:r>
      <w:r w:rsidRPr="0032190F">
        <w:rPr>
          <w:rFonts w:cs="Book Antiqua"/>
          <w:color w:val="000000"/>
          <w:lang w:val="fr-FR"/>
        </w:rPr>
        <w:t>éventuel transfert de la technique de retou</w:t>
      </w:r>
      <w:r w:rsidRPr="0032190F">
        <w:rPr>
          <w:rFonts w:cs="Book Antiqua"/>
          <w:color w:val="000000"/>
          <w:lang w:val="fr-FR"/>
        </w:rPr>
        <w:softHyphen/>
        <w:t xml:space="preserve">ches « en pelures » entre ces deux régions ne nous paraît pas envisageable </w:t>
      </w:r>
      <w:r w:rsidRPr="0032190F">
        <w:rPr>
          <w:color w:val="000000"/>
          <w:lang w:val="fr-FR"/>
        </w:rPr>
        <w:t>(BIB 1666)</w:t>
      </w:r>
    </w:p>
    <w:p w14:paraId="48D75A11" w14:textId="77777777" w:rsidR="00577FE9" w:rsidRPr="0032190F" w:rsidRDefault="00577FE9" w:rsidP="00242C0F">
      <w:pPr>
        <w:autoSpaceDE w:val="0"/>
        <w:autoSpaceDN w:val="0"/>
        <w:adjustRightInd w:val="0"/>
        <w:jc w:val="both"/>
        <w:rPr>
          <w:lang w:val="fr-FR"/>
        </w:rPr>
      </w:pPr>
    </w:p>
    <w:p w14:paraId="08A7116D" w14:textId="77777777" w:rsidR="008C2841" w:rsidRPr="0032190F" w:rsidRDefault="008C2841" w:rsidP="00242C0F">
      <w:pPr>
        <w:rPr>
          <w:lang w:val="fr-FR"/>
        </w:rPr>
      </w:pPr>
    </w:p>
    <w:tbl>
      <w:tblPr>
        <w:tblW w:w="89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61"/>
        <w:gridCol w:w="3130"/>
        <w:gridCol w:w="2597"/>
        <w:gridCol w:w="2340"/>
      </w:tblGrid>
      <w:tr w:rsidR="008C2841" w:rsidRPr="00DB5974" w14:paraId="094120F2" w14:textId="77777777">
        <w:trPr>
          <w:jc w:val="center"/>
        </w:trPr>
        <w:tc>
          <w:tcPr>
            <w:tcW w:w="0" w:type="auto"/>
            <w:vAlign w:val="center"/>
          </w:tcPr>
          <w:p w14:paraId="0C542E82" w14:textId="77777777" w:rsidR="008C2841" w:rsidRPr="00DB5974" w:rsidRDefault="008C2841" w:rsidP="00242C0F">
            <w:pPr>
              <w:jc w:val="center"/>
              <w:rPr>
                <w:sz w:val="20"/>
                <w:szCs w:val="20"/>
              </w:rPr>
            </w:pPr>
            <w:r w:rsidRPr="00DB5974">
              <w:rPr>
                <w:sz w:val="20"/>
                <w:szCs w:val="20"/>
              </w:rPr>
              <w:t>couches</w:t>
            </w:r>
          </w:p>
        </w:tc>
        <w:tc>
          <w:tcPr>
            <w:tcW w:w="0" w:type="auto"/>
            <w:vAlign w:val="center"/>
          </w:tcPr>
          <w:p w14:paraId="1488F5A4" w14:textId="77777777" w:rsidR="008C2841" w:rsidRPr="00DB5974" w:rsidRDefault="0030491B" w:rsidP="00242C0F">
            <w:pPr>
              <w:jc w:val="center"/>
              <w:rPr>
                <w:sz w:val="20"/>
                <w:szCs w:val="20"/>
              </w:rPr>
            </w:pPr>
            <w:r w:rsidRPr="00DB5974">
              <w:rPr>
                <w:sz w:val="20"/>
                <w:szCs w:val="20"/>
              </w:rPr>
              <w:t>style</w:t>
            </w:r>
          </w:p>
        </w:tc>
        <w:tc>
          <w:tcPr>
            <w:tcW w:w="2597" w:type="dxa"/>
            <w:vAlign w:val="center"/>
          </w:tcPr>
          <w:p w14:paraId="654441D5" w14:textId="77777777" w:rsidR="008C2841" w:rsidRPr="00DB5974" w:rsidRDefault="008C2841" w:rsidP="00242C0F">
            <w:pPr>
              <w:jc w:val="center"/>
              <w:rPr>
                <w:sz w:val="20"/>
                <w:szCs w:val="20"/>
              </w:rPr>
            </w:pPr>
          </w:p>
        </w:tc>
        <w:tc>
          <w:tcPr>
            <w:tcW w:w="2340" w:type="dxa"/>
            <w:vAlign w:val="center"/>
          </w:tcPr>
          <w:p w14:paraId="069E7D7F" w14:textId="77777777" w:rsidR="008C2841" w:rsidRPr="00DB5974" w:rsidRDefault="008C2841" w:rsidP="00242C0F">
            <w:pPr>
              <w:jc w:val="center"/>
              <w:rPr>
                <w:sz w:val="20"/>
                <w:szCs w:val="20"/>
              </w:rPr>
            </w:pPr>
          </w:p>
        </w:tc>
      </w:tr>
      <w:tr w:rsidR="008C2841" w:rsidRPr="00DB5974" w14:paraId="29B437CF" w14:textId="77777777">
        <w:trPr>
          <w:jc w:val="center"/>
        </w:trPr>
        <w:tc>
          <w:tcPr>
            <w:tcW w:w="0" w:type="auto"/>
            <w:vAlign w:val="center"/>
          </w:tcPr>
          <w:p w14:paraId="2299930C" w14:textId="77777777" w:rsidR="008C2841" w:rsidRPr="00DB5974" w:rsidRDefault="008C2841" w:rsidP="00242C0F">
            <w:pPr>
              <w:jc w:val="center"/>
              <w:rPr>
                <w:sz w:val="20"/>
                <w:szCs w:val="20"/>
              </w:rPr>
            </w:pPr>
            <w:r w:rsidRPr="00DB5974">
              <w:rPr>
                <w:sz w:val="20"/>
                <w:szCs w:val="20"/>
              </w:rPr>
              <w:t>1</w:t>
            </w:r>
          </w:p>
        </w:tc>
        <w:tc>
          <w:tcPr>
            <w:tcW w:w="0" w:type="auto"/>
            <w:vAlign w:val="center"/>
          </w:tcPr>
          <w:p w14:paraId="78AAF07F" w14:textId="77777777" w:rsidR="008C2841" w:rsidRPr="00DB5974" w:rsidRDefault="008C2841" w:rsidP="00242C0F">
            <w:pPr>
              <w:jc w:val="center"/>
              <w:rPr>
                <w:sz w:val="20"/>
                <w:szCs w:val="20"/>
              </w:rPr>
            </w:pPr>
          </w:p>
        </w:tc>
        <w:tc>
          <w:tcPr>
            <w:tcW w:w="2597" w:type="dxa"/>
            <w:vAlign w:val="center"/>
          </w:tcPr>
          <w:p w14:paraId="50D940BB" w14:textId="77777777" w:rsidR="008C2841" w:rsidRPr="00DB5974" w:rsidRDefault="00885450" w:rsidP="00242C0F">
            <w:pPr>
              <w:jc w:val="center"/>
              <w:rPr>
                <w:sz w:val="20"/>
                <w:szCs w:val="20"/>
              </w:rPr>
            </w:pPr>
            <w:r w:rsidRPr="00DB5974">
              <w:rPr>
                <w:sz w:val="20"/>
                <w:szCs w:val="20"/>
              </w:rPr>
              <w:t>stérile</w:t>
            </w:r>
          </w:p>
        </w:tc>
        <w:tc>
          <w:tcPr>
            <w:tcW w:w="2340" w:type="dxa"/>
            <w:vAlign w:val="center"/>
          </w:tcPr>
          <w:p w14:paraId="399524DE" w14:textId="77777777" w:rsidR="008C2841" w:rsidRPr="00DB5974" w:rsidRDefault="008C2841" w:rsidP="00242C0F">
            <w:pPr>
              <w:jc w:val="center"/>
              <w:rPr>
                <w:sz w:val="20"/>
                <w:szCs w:val="20"/>
              </w:rPr>
            </w:pPr>
          </w:p>
        </w:tc>
      </w:tr>
      <w:tr w:rsidR="0030491B" w:rsidRPr="00DB5974" w14:paraId="6AAA0886" w14:textId="77777777">
        <w:trPr>
          <w:jc w:val="center"/>
        </w:trPr>
        <w:tc>
          <w:tcPr>
            <w:tcW w:w="0" w:type="auto"/>
            <w:vAlign w:val="center"/>
          </w:tcPr>
          <w:p w14:paraId="01CDCDE7" w14:textId="77777777" w:rsidR="0030491B" w:rsidRPr="00DB5974" w:rsidRDefault="0030491B" w:rsidP="00242C0F">
            <w:pPr>
              <w:jc w:val="center"/>
              <w:rPr>
                <w:sz w:val="20"/>
                <w:szCs w:val="20"/>
              </w:rPr>
            </w:pPr>
            <w:r w:rsidRPr="00DB5974">
              <w:rPr>
                <w:sz w:val="20"/>
                <w:szCs w:val="20"/>
              </w:rPr>
              <w:t>2</w:t>
            </w:r>
          </w:p>
        </w:tc>
        <w:tc>
          <w:tcPr>
            <w:tcW w:w="0" w:type="auto"/>
            <w:vMerge w:val="restart"/>
            <w:vAlign w:val="center"/>
          </w:tcPr>
          <w:p w14:paraId="4F60D841" w14:textId="74CCD6E4" w:rsidR="0030491B" w:rsidRPr="0032190F" w:rsidRDefault="00000000" w:rsidP="00242C0F">
            <w:pPr>
              <w:jc w:val="center"/>
              <w:rPr>
                <w:sz w:val="20"/>
                <w:szCs w:val="20"/>
                <w:lang w:val="fr-FR"/>
              </w:rPr>
            </w:pPr>
            <w:hyperlink r:id="rId10218" w:anchor="Cul_Crottes" w:history="1">
              <w:r w:rsidR="0030491B" w:rsidRPr="0032190F">
                <w:rPr>
                  <w:rStyle w:val="Hyperlink"/>
                  <w:sz w:val="20"/>
                  <w:szCs w:val="20"/>
                  <w:lang w:val="fr-FR"/>
                </w:rPr>
                <w:t>Crottes II</w:t>
              </w:r>
            </w:hyperlink>
            <w:r w:rsidR="0030491B" w:rsidRPr="0032190F">
              <w:rPr>
                <w:sz w:val="20"/>
                <w:szCs w:val="20"/>
                <w:lang w:val="fr-FR"/>
              </w:rPr>
              <w:t xml:space="preserve"> (BIB 1150 fig. 396</w:t>
            </w:r>
            <w:r w:rsidR="006F777D" w:rsidRPr="0032190F">
              <w:rPr>
                <w:sz w:val="20"/>
                <w:szCs w:val="20"/>
                <w:lang w:val="fr-FR"/>
              </w:rPr>
              <w:t xml:space="preserve">), style </w:t>
            </w:r>
            <w:r w:rsidR="006F777D" w:rsidRPr="0032190F">
              <w:rPr>
                <w:sz w:val="20"/>
                <w:szCs w:val="20"/>
                <w:lang w:val="fr-FR"/>
              </w:rPr>
              <w:lastRenderedPageBreak/>
              <w:t>5 (Grotte de la Chauve-Souris niveau médian et de transition) (BIB 1150 p. 249)</w:t>
            </w:r>
          </w:p>
        </w:tc>
        <w:tc>
          <w:tcPr>
            <w:tcW w:w="2597" w:type="dxa"/>
            <w:vAlign w:val="center"/>
          </w:tcPr>
          <w:p w14:paraId="51551E71" w14:textId="77777777" w:rsidR="00885450" w:rsidRPr="0032190F" w:rsidRDefault="0030491B" w:rsidP="00242C0F">
            <w:pPr>
              <w:jc w:val="center"/>
              <w:rPr>
                <w:sz w:val="20"/>
                <w:szCs w:val="20"/>
                <w:lang w:val="fr-FR"/>
              </w:rPr>
            </w:pPr>
            <w:r w:rsidRPr="0032190F">
              <w:rPr>
                <w:sz w:val="20"/>
                <w:szCs w:val="20"/>
                <w:lang w:val="fr-FR"/>
              </w:rPr>
              <w:lastRenderedPageBreak/>
              <w:t>sec. niv. sepulcraux</w:t>
            </w:r>
            <w:r w:rsidR="00885450" w:rsidRPr="0032190F">
              <w:rPr>
                <w:sz w:val="20"/>
                <w:szCs w:val="20"/>
                <w:lang w:val="fr-FR"/>
              </w:rPr>
              <w:t xml:space="preserve">, Ils ont </w:t>
            </w:r>
            <w:r w:rsidR="00885450" w:rsidRPr="0032190F">
              <w:rPr>
                <w:sz w:val="20"/>
                <w:szCs w:val="20"/>
                <w:lang w:val="fr-FR"/>
              </w:rPr>
              <w:lastRenderedPageBreak/>
              <w:t>livré en outre un riche mobilier néolithique final, qui comprend de très  nombreuses flèches bifaces larges, plusieurs vases entiers, des flèches</w:t>
            </w:r>
          </w:p>
          <w:p w14:paraId="497DA3F3" w14:textId="77777777" w:rsidR="0030491B" w:rsidRPr="0032190F" w:rsidRDefault="00885450" w:rsidP="00242C0F">
            <w:pPr>
              <w:jc w:val="center"/>
              <w:rPr>
                <w:sz w:val="20"/>
                <w:szCs w:val="20"/>
                <w:lang w:val="fr-FR"/>
              </w:rPr>
            </w:pPr>
            <w:r w:rsidRPr="0032190F">
              <w:rPr>
                <w:sz w:val="20"/>
                <w:szCs w:val="20"/>
                <w:lang w:val="fr-FR"/>
              </w:rPr>
              <w:t>fusiformes et une douzaine de perles discoïdes en coquille et stéatite.</w:t>
            </w:r>
            <w:r w:rsidR="007E74E8" w:rsidRPr="0032190F">
              <w:rPr>
                <w:sz w:val="20"/>
                <w:szCs w:val="20"/>
                <w:lang w:val="fr-FR"/>
              </w:rPr>
              <w:t xml:space="preserve"> «Couche de guerre » : armatures de flèches dont certaines plantées dans les os</w:t>
            </w:r>
          </w:p>
        </w:tc>
        <w:tc>
          <w:tcPr>
            <w:tcW w:w="2340" w:type="dxa"/>
            <w:vAlign w:val="center"/>
          </w:tcPr>
          <w:p w14:paraId="74078561" w14:textId="77777777" w:rsidR="008C1458" w:rsidRPr="00DB5974" w:rsidRDefault="0030491B" w:rsidP="00242C0F">
            <w:pPr>
              <w:jc w:val="center"/>
              <w:rPr>
                <w:sz w:val="20"/>
                <w:szCs w:val="20"/>
              </w:rPr>
            </w:pPr>
            <w:r w:rsidRPr="00DB5974">
              <w:rPr>
                <w:sz w:val="20"/>
                <w:szCs w:val="20"/>
              </w:rPr>
              <w:lastRenderedPageBreak/>
              <w:t>2580-2490 cal bc</w:t>
            </w:r>
          </w:p>
          <w:p w14:paraId="5F94CDDA" w14:textId="77777777" w:rsidR="0030491B" w:rsidRPr="00DB5974" w:rsidRDefault="0030491B" w:rsidP="00242C0F">
            <w:pPr>
              <w:jc w:val="center"/>
              <w:rPr>
                <w:sz w:val="20"/>
                <w:szCs w:val="20"/>
              </w:rPr>
            </w:pPr>
            <w:r w:rsidRPr="00DB5974">
              <w:rPr>
                <w:sz w:val="20"/>
                <w:szCs w:val="20"/>
              </w:rPr>
              <w:lastRenderedPageBreak/>
              <w:t xml:space="preserve"> (BIB 1150 p. 268 (Vital sous presse))</w:t>
            </w:r>
          </w:p>
        </w:tc>
      </w:tr>
      <w:tr w:rsidR="0030491B" w:rsidRPr="006A329A" w14:paraId="7E55563C" w14:textId="77777777">
        <w:trPr>
          <w:jc w:val="center"/>
        </w:trPr>
        <w:tc>
          <w:tcPr>
            <w:tcW w:w="0" w:type="auto"/>
            <w:vAlign w:val="center"/>
          </w:tcPr>
          <w:p w14:paraId="1815DED7" w14:textId="77777777" w:rsidR="0030491B" w:rsidRPr="00DB5974" w:rsidRDefault="0030491B" w:rsidP="00242C0F">
            <w:pPr>
              <w:jc w:val="center"/>
              <w:rPr>
                <w:sz w:val="20"/>
                <w:szCs w:val="20"/>
              </w:rPr>
            </w:pPr>
            <w:r w:rsidRPr="00DB5974">
              <w:rPr>
                <w:sz w:val="20"/>
                <w:szCs w:val="20"/>
              </w:rPr>
              <w:lastRenderedPageBreak/>
              <w:t>3</w:t>
            </w:r>
          </w:p>
        </w:tc>
        <w:tc>
          <w:tcPr>
            <w:tcW w:w="0" w:type="auto"/>
            <w:vMerge/>
            <w:vAlign w:val="center"/>
          </w:tcPr>
          <w:p w14:paraId="1A128FA3" w14:textId="77777777" w:rsidR="0030491B" w:rsidRPr="00DB5974" w:rsidRDefault="0030491B" w:rsidP="00242C0F">
            <w:pPr>
              <w:jc w:val="center"/>
              <w:rPr>
                <w:sz w:val="20"/>
                <w:szCs w:val="20"/>
              </w:rPr>
            </w:pPr>
          </w:p>
        </w:tc>
        <w:tc>
          <w:tcPr>
            <w:tcW w:w="2597" w:type="dxa"/>
            <w:vMerge w:val="restart"/>
            <w:vAlign w:val="center"/>
          </w:tcPr>
          <w:p w14:paraId="551D162A" w14:textId="77777777" w:rsidR="0030491B" w:rsidRPr="0032190F" w:rsidRDefault="0030491B" w:rsidP="00242C0F">
            <w:pPr>
              <w:jc w:val="center"/>
              <w:rPr>
                <w:sz w:val="20"/>
                <w:szCs w:val="20"/>
                <w:lang w:val="fr-FR"/>
              </w:rPr>
            </w:pPr>
            <w:r w:rsidRPr="0032190F">
              <w:rPr>
                <w:sz w:val="20"/>
                <w:szCs w:val="20"/>
                <w:lang w:val="fr-FR"/>
              </w:rPr>
              <w:t xml:space="preserve">niv. d’habitat </w:t>
            </w:r>
            <w:r w:rsidR="00FA7FE5" w:rsidRPr="0032190F">
              <w:rPr>
                <w:sz w:val="20"/>
                <w:szCs w:val="20"/>
                <w:lang w:val="fr-FR"/>
              </w:rPr>
              <w:t xml:space="preserve">(à la base) </w:t>
            </w:r>
            <w:r w:rsidRPr="0032190F">
              <w:rPr>
                <w:sz w:val="20"/>
                <w:szCs w:val="20"/>
                <w:lang w:val="fr-FR"/>
              </w:rPr>
              <w:t>et d’abandon</w:t>
            </w:r>
          </w:p>
        </w:tc>
        <w:tc>
          <w:tcPr>
            <w:tcW w:w="2340" w:type="dxa"/>
            <w:vAlign w:val="center"/>
          </w:tcPr>
          <w:p w14:paraId="57E81AB4" w14:textId="77777777" w:rsidR="0030491B" w:rsidRPr="0032190F" w:rsidRDefault="0030491B" w:rsidP="00242C0F">
            <w:pPr>
              <w:jc w:val="center"/>
              <w:rPr>
                <w:sz w:val="20"/>
                <w:szCs w:val="20"/>
                <w:lang w:val="fr-FR"/>
              </w:rPr>
            </w:pPr>
          </w:p>
        </w:tc>
      </w:tr>
      <w:tr w:rsidR="0030491B" w:rsidRPr="00DB5974" w14:paraId="30380498" w14:textId="77777777">
        <w:trPr>
          <w:jc w:val="center"/>
        </w:trPr>
        <w:tc>
          <w:tcPr>
            <w:tcW w:w="0" w:type="auto"/>
            <w:vAlign w:val="center"/>
          </w:tcPr>
          <w:p w14:paraId="2ADA3CC0" w14:textId="77777777" w:rsidR="0030491B" w:rsidRPr="00DB5974" w:rsidRDefault="0030491B" w:rsidP="00242C0F">
            <w:pPr>
              <w:jc w:val="center"/>
              <w:rPr>
                <w:sz w:val="20"/>
                <w:szCs w:val="20"/>
              </w:rPr>
            </w:pPr>
            <w:r w:rsidRPr="00DB5974">
              <w:rPr>
                <w:sz w:val="20"/>
                <w:szCs w:val="20"/>
              </w:rPr>
              <w:t>4</w:t>
            </w:r>
          </w:p>
        </w:tc>
        <w:tc>
          <w:tcPr>
            <w:tcW w:w="0" w:type="auto"/>
            <w:vMerge/>
            <w:vAlign w:val="center"/>
          </w:tcPr>
          <w:p w14:paraId="11595C75" w14:textId="77777777" w:rsidR="0030491B" w:rsidRPr="00DB5974" w:rsidRDefault="0030491B" w:rsidP="00242C0F">
            <w:pPr>
              <w:jc w:val="center"/>
              <w:rPr>
                <w:sz w:val="20"/>
                <w:szCs w:val="20"/>
              </w:rPr>
            </w:pPr>
          </w:p>
        </w:tc>
        <w:tc>
          <w:tcPr>
            <w:tcW w:w="2597" w:type="dxa"/>
            <w:vMerge/>
            <w:vAlign w:val="center"/>
          </w:tcPr>
          <w:p w14:paraId="2C3CABA7" w14:textId="77777777" w:rsidR="0030491B" w:rsidRPr="00DB5974" w:rsidRDefault="0030491B" w:rsidP="00242C0F">
            <w:pPr>
              <w:jc w:val="center"/>
              <w:rPr>
                <w:sz w:val="20"/>
                <w:szCs w:val="20"/>
              </w:rPr>
            </w:pPr>
          </w:p>
        </w:tc>
        <w:tc>
          <w:tcPr>
            <w:tcW w:w="2340" w:type="dxa"/>
            <w:vAlign w:val="center"/>
          </w:tcPr>
          <w:p w14:paraId="2E91F385" w14:textId="77777777" w:rsidR="0030491B" w:rsidRPr="00DB5974" w:rsidRDefault="0030491B" w:rsidP="00242C0F">
            <w:pPr>
              <w:jc w:val="center"/>
              <w:rPr>
                <w:sz w:val="20"/>
                <w:szCs w:val="20"/>
              </w:rPr>
            </w:pPr>
          </w:p>
        </w:tc>
      </w:tr>
      <w:tr w:rsidR="008C2841" w:rsidRPr="006A329A" w14:paraId="41436319" w14:textId="77777777">
        <w:trPr>
          <w:jc w:val="center"/>
        </w:trPr>
        <w:tc>
          <w:tcPr>
            <w:tcW w:w="0" w:type="auto"/>
            <w:vAlign w:val="center"/>
          </w:tcPr>
          <w:p w14:paraId="7014F56F" w14:textId="77777777" w:rsidR="008C2841" w:rsidRPr="00DB5974" w:rsidRDefault="008C2841" w:rsidP="00242C0F">
            <w:pPr>
              <w:jc w:val="center"/>
              <w:rPr>
                <w:sz w:val="20"/>
                <w:szCs w:val="20"/>
              </w:rPr>
            </w:pPr>
            <w:r w:rsidRPr="00DB5974">
              <w:rPr>
                <w:sz w:val="20"/>
                <w:szCs w:val="20"/>
              </w:rPr>
              <w:t>5</w:t>
            </w:r>
          </w:p>
        </w:tc>
        <w:tc>
          <w:tcPr>
            <w:tcW w:w="0" w:type="auto"/>
            <w:vAlign w:val="center"/>
          </w:tcPr>
          <w:p w14:paraId="6F18A8B2" w14:textId="0989E4CE" w:rsidR="008C2841" w:rsidRPr="00DB5974" w:rsidRDefault="00000000" w:rsidP="00242C0F">
            <w:pPr>
              <w:jc w:val="center"/>
              <w:rPr>
                <w:sz w:val="20"/>
                <w:szCs w:val="20"/>
              </w:rPr>
            </w:pPr>
            <w:hyperlink r:id="rId10219" w:anchor="Cul_Crottes" w:history="1">
              <w:r w:rsidR="00560A74" w:rsidRPr="00DB5974">
                <w:rPr>
                  <w:rStyle w:val="Hyperlink"/>
                  <w:sz w:val="20"/>
                  <w:szCs w:val="20"/>
                </w:rPr>
                <w:t>Crottes I</w:t>
              </w:r>
            </w:hyperlink>
            <w:r w:rsidR="0030491B" w:rsidRPr="00DB5974">
              <w:rPr>
                <w:sz w:val="20"/>
                <w:szCs w:val="20"/>
              </w:rPr>
              <w:t xml:space="preserve"> (BIB 1150 fig. 396</w:t>
            </w:r>
            <w:r w:rsidR="006F777D" w:rsidRPr="00DB5974">
              <w:rPr>
                <w:sz w:val="20"/>
                <w:szCs w:val="20"/>
              </w:rPr>
              <w:t>), style 3 (Charavines B1 et B3) (BIB 1150 p. 249)</w:t>
            </w:r>
          </w:p>
        </w:tc>
        <w:tc>
          <w:tcPr>
            <w:tcW w:w="2597" w:type="dxa"/>
            <w:vAlign w:val="center"/>
          </w:tcPr>
          <w:p w14:paraId="200C9ACB" w14:textId="77777777" w:rsidR="008C2841" w:rsidRPr="0032190F" w:rsidRDefault="008C2841" w:rsidP="00242C0F">
            <w:pPr>
              <w:jc w:val="center"/>
              <w:rPr>
                <w:sz w:val="20"/>
                <w:szCs w:val="20"/>
                <w:lang w:val="fr-FR"/>
              </w:rPr>
            </w:pPr>
            <w:r w:rsidRPr="0032190F">
              <w:rPr>
                <w:sz w:val="20"/>
                <w:szCs w:val="20"/>
                <w:lang w:val="fr-FR"/>
              </w:rPr>
              <w:t>prem. niv. sepulcraux</w:t>
            </w:r>
            <w:r w:rsidR="00885450" w:rsidRPr="0032190F">
              <w:rPr>
                <w:sz w:val="20"/>
                <w:szCs w:val="20"/>
                <w:lang w:val="fr-FR"/>
              </w:rPr>
              <w:t>, céramiques, éléments de parure, de grandes lames, des  armatures de flèches et un  poignard.</w:t>
            </w:r>
          </w:p>
        </w:tc>
        <w:tc>
          <w:tcPr>
            <w:tcW w:w="2340" w:type="dxa"/>
            <w:vAlign w:val="center"/>
          </w:tcPr>
          <w:p w14:paraId="1E9B2767" w14:textId="77777777" w:rsidR="008C2841" w:rsidRPr="0032190F" w:rsidRDefault="006F777D" w:rsidP="00242C0F">
            <w:pPr>
              <w:jc w:val="center"/>
              <w:rPr>
                <w:sz w:val="20"/>
                <w:szCs w:val="20"/>
                <w:lang w:val="fr-FR"/>
              </w:rPr>
            </w:pPr>
            <w:r w:rsidRPr="0032190F">
              <w:rPr>
                <w:sz w:val="20"/>
                <w:szCs w:val="20"/>
                <w:lang w:val="fr-FR"/>
              </w:rPr>
              <w:t>vers 2880-2550 cal bc à 1 sigma (BIB 1150 fig. 389)</w:t>
            </w:r>
          </w:p>
        </w:tc>
      </w:tr>
      <w:tr w:rsidR="008C2841" w:rsidRPr="006A329A" w14:paraId="55913488" w14:textId="77777777">
        <w:trPr>
          <w:jc w:val="center"/>
        </w:trPr>
        <w:tc>
          <w:tcPr>
            <w:tcW w:w="0" w:type="auto"/>
            <w:vAlign w:val="center"/>
          </w:tcPr>
          <w:p w14:paraId="513D9743" w14:textId="77777777" w:rsidR="008C2841" w:rsidRPr="00DB5974" w:rsidRDefault="008C2841" w:rsidP="00242C0F">
            <w:pPr>
              <w:jc w:val="center"/>
              <w:rPr>
                <w:sz w:val="20"/>
                <w:szCs w:val="20"/>
              </w:rPr>
            </w:pPr>
            <w:r w:rsidRPr="00DB5974">
              <w:rPr>
                <w:sz w:val="20"/>
                <w:szCs w:val="20"/>
              </w:rPr>
              <w:t>6</w:t>
            </w:r>
          </w:p>
        </w:tc>
        <w:tc>
          <w:tcPr>
            <w:tcW w:w="0" w:type="auto"/>
            <w:vAlign w:val="center"/>
          </w:tcPr>
          <w:p w14:paraId="42E0D5BC" w14:textId="77777777" w:rsidR="008C2841" w:rsidRPr="00DB5974" w:rsidRDefault="008C2841" w:rsidP="00242C0F">
            <w:pPr>
              <w:jc w:val="center"/>
              <w:rPr>
                <w:sz w:val="20"/>
                <w:szCs w:val="20"/>
              </w:rPr>
            </w:pPr>
          </w:p>
        </w:tc>
        <w:tc>
          <w:tcPr>
            <w:tcW w:w="2597" w:type="dxa"/>
            <w:vAlign w:val="center"/>
          </w:tcPr>
          <w:p w14:paraId="46745275" w14:textId="77777777" w:rsidR="008C2841" w:rsidRPr="0032190F" w:rsidRDefault="00E24897" w:rsidP="00242C0F">
            <w:pPr>
              <w:jc w:val="center"/>
              <w:rPr>
                <w:sz w:val="20"/>
                <w:szCs w:val="20"/>
                <w:lang w:val="fr-FR"/>
              </w:rPr>
            </w:pPr>
            <w:r w:rsidRPr="0032190F">
              <w:rPr>
                <w:sz w:val="20"/>
                <w:szCs w:val="20"/>
                <w:lang w:val="fr-FR"/>
              </w:rPr>
              <w:t>pavage de gros galets (BIB 1341 p. 149)</w:t>
            </w:r>
          </w:p>
        </w:tc>
        <w:tc>
          <w:tcPr>
            <w:tcW w:w="2340" w:type="dxa"/>
            <w:vAlign w:val="center"/>
          </w:tcPr>
          <w:p w14:paraId="778C1F14" w14:textId="77777777" w:rsidR="008C2841" w:rsidRPr="0032190F" w:rsidRDefault="008C2841" w:rsidP="00242C0F">
            <w:pPr>
              <w:jc w:val="center"/>
              <w:rPr>
                <w:sz w:val="20"/>
                <w:szCs w:val="20"/>
                <w:lang w:val="fr-FR"/>
              </w:rPr>
            </w:pPr>
          </w:p>
        </w:tc>
      </w:tr>
    </w:tbl>
    <w:p w14:paraId="3E991F65" w14:textId="77777777" w:rsidR="008C2841" w:rsidRPr="0032190F" w:rsidRDefault="008C2841" w:rsidP="00242C0F">
      <w:pPr>
        <w:rPr>
          <w:lang w:val="fr-FR"/>
        </w:rPr>
      </w:pPr>
    </w:p>
    <w:p w14:paraId="1356454E" w14:textId="77777777" w:rsidR="004B115C" w:rsidRPr="0032190F" w:rsidRDefault="00852855" w:rsidP="00426FF9">
      <w:pPr>
        <w:pStyle w:val="Heading1"/>
      </w:pPr>
      <w:bookmarkStart w:id="4163" w:name="Sit_Fourneaux"/>
      <w:r w:rsidRPr="0032190F">
        <w:t>FOURNEAUX (Hypogée des)</w:t>
      </w:r>
    </w:p>
    <w:bookmarkEnd w:id="4163"/>
    <w:p w14:paraId="6FAD6C1E" w14:textId="77777777" w:rsidR="00852855" w:rsidRPr="0032190F" w:rsidRDefault="00852855" w:rsidP="00242C0F">
      <w:pPr>
        <w:rPr>
          <w:lang w:val="fr-FR"/>
        </w:rPr>
      </w:pPr>
    </w:p>
    <w:p w14:paraId="6B19B03C" w14:textId="276B1C33" w:rsidR="00852855" w:rsidRPr="0032190F" w:rsidRDefault="00852855" w:rsidP="00242C0F">
      <w:pPr>
        <w:jc w:val="both"/>
        <w:rPr>
          <w:lang w:val="fr-FR"/>
        </w:rPr>
      </w:pPr>
      <w:r w:rsidRPr="0032190F">
        <w:rPr>
          <w:lang w:val="fr-FR"/>
        </w:rPr>
        <w:t>L’hypogée des Fourneaux à Mours-Saint-Eusèbe (Drôme) dans la basse vallée de l’Isère à livré un poignard en silex associé à du mobilier lithique, 8 armatures de flèches de bonne qualité, rares céramiques, fragment de bracelet en lignite, restes humains,… leur étude placent ces découvertes à l’extrême fin du Néolithique parmi le vaste ensemble des grotte</w:t>
      </w:r>
      <w:r w:rsidR="00B56505" w:rsidRPr="0032190F">
        <w:rPr>
          <w:lang w:val="fr-FR"/>
        </w:rPr>
        <w:t>s</w:t>
      </w:r>
      <w:r w:rsidRPr="0032190F">
        <w:rPr>
          <w:lang w:val="fr-FR"/>
        </w:rPr>
        <w:t xml:space="preserve"> sépulcrales et hypogées du Sud-est de la France. Ce poignard de </w:t>
      </w:r>
      <w:smartTag w:uri="urn:schemas-microsoft-com:office:smarttags" w:element="metricconverter">
        <w:smartTagPr>
          <w:attr w:name="ProductID" w:val="18 cm"/>
        </w:smartTagPr>
        <w:r w:rsidRPr="0032190F">
          <w:rPr>
            <w:lang w:val="fr-FR"/>
          </w:rPr>
          <w:t>18 cm</w:t>
        </w:r>
      </w:smartTag>
      <w:r w:rsidRPr="0032190F">
        <w:rPr>
          <w:lang w:val="fr-FR"/>
        </w:rPr>
        <w:t xml:space="preserve"> de long, section triangulaire de </w:t>
      </w:r>
      <w:smartTag w:uri="urn:schemas-microsoft-com:office:smarttags" w:element="metricconverter">
        <w:smartTagPr>
          <w:attr w:name="ProductID" w:val="10 mm"/>
        </w:smartTagPr>
        <w:r w:rsidRPr="0032190F">
          <w:rPr>
            <w:lang w:val="fr-FR"/>
          </w:rPr>
          <w:t>10 mm</w:t>
        </w:r>
      </w:smartTag>
      <w:r w:rsidRPr="0032190F">
        <w:rPr>
          <w:lang w:val="fr-FR"/>
        </w:rPr>
        <w:t xml:space="preserve"> peut </w:t>
      </w:r>
      <w:r w:rsidR="00144A81" w:rsidRPr="0032190F">
        <w:rPr>
          <w:lang w:val="fr-FR"/>
        </w:rPr>
        <w:t xml:space="preserve">être </w:t>
      </w:r>
      <w:r w:rsidRPr="0032190F">
        <w:rPr>
          <w:lang w:val="fr-FR"/>
        </w:rPr>
        <w:t xml:space="preserve">qualifié de </w:t>
      </w:r>
      <w:hyperlink r:id="rId10220" w:anchor="Sit_Grand_Pressigny" w:history="1">
        <w:r w:rsidRPr="0032190F">
          <w:rPr>
            <w:rStyle w:val="Hyperlink"/>
            <w:lang w:val="fr-FR"/>
          </w:rPr>
          <w:t>pressignien</w:t>
        </w:r>
      </w:hyperlink>
      <w:r w:rsidR="00093FE8" w:rsidRPr="0032190F">
        <w:rPr>
          <w:lang w:val="fr-FR"/>
        </w:rPr>
        <w:t xml:space="preserve"> (BIB 770 p. 152,153 (BIB 772))</w:t>
      </w:r>
      <w:r w:rsidR="00144A81" w:rsidRPr="0032190F">
        <w:rPr>
          <w:lang w:val="fr-FR"/>
        </w:rPr>
        <w:t xml:space="preserve">. Sa matière première première pourrait venir d’un des ateliers de taille de </w:t>
      </w:r>
      <w:hyperlink r:id="rId10221" w:anchor="Sit_Vassieux_Vercors" w:history="1">
        <w:r w:rsidR="00144A81" w:rsidRPr="0032190F">
          <w:rPr>
            <w:rStyle w:val="Hyperlink"/>
            <w:lang w:val="fr-FR"/>
          </w:rPr>
          <w:t>Vassieux en Vercors</w:t>
        </w:r>
      </w:hyperlink>
      <w:r w:rsidR="00144A81" w:rsidRPr="0032190F">
        <w:rPr>
          <w:lang w:val="fr-FR"/>
        </w:rPr>
        <w:t xml:space="preserve"> à </w:t>
      </w:r>
      <w:smartTag w:uri="urn:schemas-microsoft-com:office:smarttags" w:element="metricconverter">
        <w:smartTagPr>
          <w:attr w:name="ProductID" w:val="33 km"/>
        </w:smartTagPr>
        <w:r w:rsidR="00144A81" w:rsidRPr="0032190F">
          <w:rPr>
            <w:lang w:val="fr-FR"/>
          </w:rPr>
          <w:t>33 km</w:t>
        </w:r>
      </w:smartTag>
      <w:r w:rsidR="00144A81" w:rsidRPr="0032190F">
        <w:rPr>
          <w:lang w:val="fr-FR"/>
        </w:rPr>
        <w:t xml:space="preserve"> </w:t>
      </w:r>
      <w:r w:rsidR="000A1594" w:rsidRPr="0032190F">
        <w:rPr>
          <w:lang w:val="fr-FR"/>
        </w:rPr>
        <w:t>en ligne droite</w:t>
      </w:r>
      <w:r w:rsidR="00144A81" w:rsidRPr="0032190F">
        <w:rPr>
          <w:lang w:val="fr-FR"/>
        </w:rPr>
        <w:t xml:space="preserve"> du site (BIB 770 p. 152, 153)</w:t>
      </w:r>
    </w:p>
    <w:p w14:paraId="538AD905" w14:textId="77777777" w:rsidR="00C0504C" w:rsidRPr="0032190F" w:rsidRDefault="00C0504C" w:rsidP="00242C0F">
      <w:pPr>
        <w:rPr>
          <w:lang w:val="fr-FR"/>
        </w:rPr>
      </w:pPr>
    </w:p>
    <w:p w14:paraId="10B46BF6" w14:textId="4DFD6A6B" w:rsidR="00C0504C" w:rsidRPr="0032190F" w:rsidRDefault="00C0504C" w:rsidP="00242C0F">
      <w:pPr>
        <w:rPr>
          <w:lang w:val="fr-FR"/>
        </w:rPr>
      </w:pPr>
      <w:r w:rsidRPr="0032190F">
        <w:rPr>
          <w:lang w:val="fr-FR"/>
        </w:rPr>
        <w:t xml:space="preserve">Ce site a livré des pointes de </w:t>
      </w:r>
      <w:hyperlink r:id="rId10222" w:anchor="Cul_Sigottier" w:history="1">
        <w:r w:rsidRPr="0032190F">
          <w:rPr>
            <w:rStyle w:val="Hyperlink"/>
            <w:lang w:val="fr-FR"/>
          </w:rPr>
          <w:t>Sigottier</w:t>
        </w:r>
      </w:hyperlink>
      <w:r w:rsidRPr="0032190F">
        <w:rPr>
          <w:lang w:val="fr-FR"/>
        </w:rPr>
        <w:t xml:space="preserve"> (BIB 774 p. 235)</w:t>
      </w:r>
      <w:r w:rsidR="00DE4FAD" w:rsidRPr="0032190F">
        <w:rPr>
          <w:lang w:val="fr-FR"/>
        </w:rPr>
        <w:t xml:space="preserve"> </w:t>
      </w:r>
      <w:hyperlink r:id="rId10223" w:anchor="CO_Pression" w:history="1">
        <w:r w:rsidR="00B17F04" w:rsidRPr="00B17F04">
          <w:rPr>
            <w:rStyle w:val="Hyperlink"/>
            <w:szCs w:val="22"/>
            <w:lang w:val="fr-FR" w:eastAsia="en-GB"/>
          </w:rPr>
          <w:t>débitage par pression</w:t>
        </w:r>
      </w:hyperlink>
      <w:r w:rsidR="00B17F04">
        <w:rPr>
          <w:szCs w:val="22"/>
          <w:lang w:val="fr-FR" w:eastAsia="en-GB"/>
        </w:rPr>
        <w:t xml:space="preserve"> </w:t>
      </w:r>
      <w:r w:rsidR="00DE4FAD" w:rsidRPr="0032190F">
        <w:rPr>
          <w:lang w:val="fr-FR"/>
        </w:rPr>
        <w:t>au compresseur en cuivre (SS BIB)</w:t>
      </w:r>
    </w:p>
    <w:p w14:paraId="749E795B" w14:textId="77777777" w:rsidR="00C0504C" w:rsidRPr="0032190F" w:rsidRDefault="00C0504C" w:rsidP="00242C0F">
      <w:pPr>
        <w:rPr>
          <w:lang w:val="fr-FR"/>
        </w:rPr>
      </w:pPr>
    </w:p>
    <w:p w14:paraId="7EA292B6" w14:textId="77777777" w:rsidR="00C0504C" w:rsidRPr="0032190F" w:rsidRDefault="00C0504C" w:rsidP="00426FF9">
      <w:pPr>
        <w:pStyle w:val="Heading1"/>
      </w:pPr>
      <w:bookmarkStart w:id="4164" w:name="Sit_Fournet"/>
      <w:r w:rsidRPr="0032190F">
        <w:t>FOURNET (</w:t>
      </w:r>
      <w:r w:rsidR="00F40FD3" w:rsidRPr="0032190F">
        <w:t>Grotte du</w:t>
      </w:r>
      <w:r w:rsidRPr="0032190F">
        <w:t>)</w:t>
      </w:r>
    </w:p>
    <w:bookmarkEnd w:id="4164"/>
    <w:p w14:paraId="3DE35DA8" w14:textId="77777777" w:rsidR="00C0504C" w:rsidRPr="0032190F" w:rsidRDefault="00C0504C" w:rsidP="00242C0F">
      <w:pPr>
        <w:rPr>
          <w:lang w:val="fr-FR"/>
        </w:rPr>
      </w:pPr>
    </w:p>
    <w:p w14:paraId="568CD484" w14:textId="5AF007E9" w:rsidR="00C0504C" w:rsidRPr="0032190F" w:rsidRDefault="00C0504C" w:rsidP="00242C0F">
      <w:pPr>
        <w:jc w:val="both"/>
        <w:rPr>
          <w:lang w:val="fr-FR"/>
        </w:rPr>
      </w:pPr>
      <w:r w:rsidRPr="0032190F">
        <w:rPr>
          <w:lang w:val="fr-FR"/>
        </w:rPr>
        <w:t xml:space="preserve">Le site du Fournet à Montmaur en Diois dans la Drôme a livré un contexte sépulcral attribué au Néolithique final. Il comprend </w:t>
      </w:r>
      <w:r w:rsidR="00F40FD3" w:rsidRPr="0032190F">
        <w:rPr>
          <w:lang w:val="fr-FR"/>
        </w:rPr>
        <w:t xml:space="preserve">de nombreuses pointes de </w:t>
      </w:r>
      <w:hyperlink r:id="rId10224" w:anchor="Cul_Sigottier" w:history="1">
        <w:r w:rsidR="00F15A5A" w:rsidRPr="0032190F">
          <w:rPr>
            <w:rStyle w:val="Hyperlink"/>
            <w:lang w:val="fr-FR"/>
          </w:rPr>
          <w:t>Sigottier</w:t>
        </w:r>
      </w:hyperlink>
      <w:r w:rsidR="00F15A5A" w:rsidRPr="0032190F">
        <w:rPr>
          <w:lang w:val="fr-FR"/>
        </w:rPr>
        <w:t xml:space="preserve"> </w:t>
      </w:r>
      <w:r w:rsidR="00F40FD3" w:rsidRPr="0032190F">
        <w:rPr>
          <w:lang w:val="fr-FR"/>
        </w:rPr>
        <w:t xml:space="preserve">(dont 22 assurées), un poignard en silex brun zoné de </w:t>
      </w:r>
      <w:hyperlink r:id="rId10225" w:anchor="Sit_Forcalquier" w:history="1">
        <w:r w:rsidR="00F40FD3" w:rsidRPr="0032190F">
          <w:rPr>
            <w:rStyle w:val="Hyperlink"/>
            <w:lang w:val="fr-FR"/>
          </w:rPr>
          <w:t>Forcalquier</w:t>
        </w:r>
      </w:hyperlink>
      <w:r w:rsidR="00F40FD3" w:rsidRPr="0032190F">
        <w:rPr>
          <w:lang w:val="fr-FR"/>
        </w:rPr>
        <w:t xml:space="preserve"> et probablement 2 autres perdus (BIB 774 p. 232, 242)</w:t>
      </w:r>
    </w:p>
    <w:p w14:paraId="73C1A7AA" w14:textId="77777777" w:rsidR="00F40FD3" w:rsidRPr="0032190F" w:rsidRDefault="00F40FD3" w:rsidP="00242C0F">
      <w:pPr>
        <w:rPr>
          <w:lang w:val="fr-FR"/>
        </w:rPr>
      </w:pPr>
    </w:p>
    <w:p w14:paraId="674A0B2F" w14:textId="77777777" w:rsidR="00F40FD3" w:rsidRPr="0032190F" w:rsidRDefault="00F40FD3" w:rsidP="00426FF9">
      <w:pPr>
        <w:pStyle w:val="Heading1"/>
      </w:pPr>
      <w:bookmarkStart w:id="4165" w:name="Sit_Sigottier"/>
      <w:r w:rsidRPr="0032190F">
        <w:t>SIGOTTIER</w:t>
      </w:r>
      <w:r w:rsidR="00131F86" w:rsidRPr="0032190F">
        <w:t xml:space="preserve"> (Grottes de)</w:t>
      </w:r>
    </w:p>
    <w:bookmarkEnd w:id="4165"/>
    <w:p w14:paraId="1E9BEF9B" w14:textId="77777777" w:rsidR="00F40FD3" w:rsidRPr="0032190F" w:rsidRDefault="00F40FD3" w:rsidP="00242C0F">
      <w:pPr>
        <w:rPr>
          <w:lang w:val="fr-FR"/>
        </w:rPr>
      </w:pPr>
    </w:p>
    <w:p w14:paraId="5F43C581" w14:textId="4CE3AEB9" w:rsidR="00F40FD3" w:rsidRPr="0032190F" w:rsidRDefault="00131F86" w:rsidP="00242C0F">
      <w:pPr>
        <w:rPr>
          <w:lang w:val="fr-FR"/>
        </w:rPr>
      </w:pPr>
      <w:r w:rsidRPr="0032190F">
        <w:rPr>
          <w:lang w:val="fr-FR"/>
        </w:rPr>
        <w:t xml:space="preserve">Le site de Sigottier dans la vallée du Buëchqui regroupe 3 grottes : Grapelet, Vivier, Escalier, a </w:t>
      </w:r>
      <w:r w:rsidR="00F40FD3" w:rsidRPr="0032190F">
        <w:rPr>
          <w:lang w:val="fr-FR"/>
        </w:rPr>
        <w:t xml:space="preserve">a donné son nom aux pointes de </w:t>
      </w:r>
      <w:hyperlink r:id="rId10226" w:anchor="Cul_Sigottier" w:history="1">
        <w:r w:rsidR="00F40FD3" w:rsidRPr="0032190F">
          <w:rPr>
            <w:rStyle w:val="Hyperlink"/>
            <w:lang w:val="fr-FR"/>
          </w:rPr>
          <w:t>Sigottier</w:t>
        </w:r>
      </w:hyperlink>
      <w:r w:rsidR="00F40FD3" w:rsidRPr="0032190F">
        <w:rPr>
          <w:lang w:val="fr-FR"/>
        </w:rPr>
        <w:t xml:space="preserve">. </w:t>
      </w:r>
      <w:r w:rsidRPr="0032190F">
        <w:rPr>
          <w:lang w:val="fr-FR"/>
        </w:rPr>
        <w:t>Outre 23 pointes de Sigottier (dont 12 certaines), i</w:t>
      </w:r>
      <w:r w:rsidR="00F40FD3" w:rsidRPr="0032190F">
        <w:rPr>
          <w:lang w:val="fr-FR"/>
        </w:rPr>
        <w:t xml:space="preserve">l a livré deux lames en silex du </w:t>
      </w:r>
      <w:hyperlink r:id="rId10227" w:anchor="Sit_Grand_Pressigny" w:history="1">
        <w:r w:rsidR="00F40FD3" w:rsidRPr="0032190F">
          <w:rPr>
            <w:rStyle w:val="Hyperlink"/>
            <w:lang w:val="fr-FR"/>
          </w:rPr>
          <w:t>Grand-Pressigny</w:t>
        </w:r>
      </w:hyperlink>
      <w:r w:rsidR="00F40FD3" w:rsidRPr="0032190F">
        <w:rPr>
          <w:lang w:val="fr-FR"/>
        </w:rPr>
        <w:t xml:space="preserve"> (BIB 774 p. 242</w:t>
      </w:r>
      <w:r w:rsidRPr="0032190F">
        <w:rPr>
          <w:lang w:val="fr-FR"/>
        </w:rPr>
        <w:t>, 245</w:t>
      </w:r>
      <w:r w:rsidR="00F40FD3" w:rsidRPr="0032190F">
        <w:rPr>
          <w:lang w:val="fr-FR"/>
        </w:rPr>
        <w:t>)</w:t>
      </w:r>
    </w:p>
    <w:p w14:paraId="45FCC88B" w14:textId="77777777" w:rsidR="00F40FD3" w:rsidRPr="0032190F" w:rsidRDefault="00F40FD3" w:rsidP="00242C0F">
      <w:pPr>
        <w:rPr>
          <w:lang w:val="fr-FR"/>
        </w:rPr>
      </w:pPr>
    </w:p>
    <w:p w14:paraId="0DA65ECE" w14:textId="77777777" w:rsidR="0014171F" w:rsidRPr="0032190F" w:rsidRDefault="0014171F" w:rsidP="00426FF9">
      <w:pPr>
        <w:pStyle w:val="Heading1"/>
      </w:pPr>
      <w:bookmarkStart w:id="4166" w:name="Sit_Cambous"/>
      <w:r w:rsidRPr="0032190F">
        <w:t>CAMBOUS</w:t>
      </w:r>
      <w:r w:rsidR="001720E6" w:rsidRPr="0032190F">
        <w:t xml:space="preserve"> (Groupe d’habitat de)</w:t>
      </w:r>
    </w:p>
    <w:bookmarkEnd w:id="4166"/>
    <w:p w14:paraId="428FC44D" w14:textId="77777777" w:rsidR="0014171F" w:rsidRPr="0032190F" w:rsidRDefault="0014171F" w:rsidP="00242C0F">
      <w:pPr>
        <w:rPr>
          <w:lang w:val="fr-FR"/>
        </w:rPr>
      </w:pPr>
    </w:p>
    <w:p w14:paraId="206A920B" w14:textId="5FDF4B37" w:rsidR="0014171F" w:rsidRPr="0032190F" w:rsidRDefault="00921D49" w:rsidP="00242C0F">
      <w:pPr>
        <w:jc w:val="both"/>
        <w:rPr>
          <w:lang w:val="fr-FR"/>
        </w:rPr>
      </w:pPr>
      <w:r w:rsidRPr="0032190F">
        <w:rPr>
          <w:lang w:val="fr-FR"/>
        </w:rPr>
        <w:t>Le</w:t>
      </w:r>
      <w:r w:rsidR="0014171F" w:rsidRPr="0032190F">
        <w:rPr>
          <w:lang w:val="fr-FR"/>
        </w:rPr>
        <w:t xml:space="preserve"> site </w:t>
      </w:r>
      <w:r w:rsidR="001720E6" w:rsidRPr="0032190F">
        <w:rPr>
          <w:lang w:val="fr-FR"/>
        </w:rPr>
        <w:t xml:space="preserve">de </w:t>
      </w:r>
      <w:r w:rsidRPr="0032190F">
        <w:rPr>
          <w:lang w:val="fr-FR"/>
        </w:rPr>
        <w:t xml:space="preserve">Cambous (Viols-en-Laval, </w:t>
      </w:r>
      <w:r w:rsidR="001720E6" w:rsidRPr="0032190F">
        <w:rPr>
          <w:lang w:val="fr-FR"/>
        </w:rPr>
        <w:t>Hérault</w:t>
      </w:r>
      <w:r w:rsidRPr="0032190F">
        <w:rPr>
          <w:lang w:val="fr-FR"/>
        </w:rPr>
        <w:t>)</w:t>
      </w:r>
      <w:r w:rsidR="001720E6" w:rsidRPr="0032190F">
        <w:rPr>
          <w:lang w:val="fr-FR"/>
        </w:rPr>
        <w:t xml:space="preserve">, </w:t>
      </w:r>
      <w:r w:rsidR="00672B42" w:rsidRPr="0032190F">
        <w:rPr>
          <w:lang w:val="fr-FR"/>
        </w:rPr>
        <w:t xml:space="preserve">de </w:t>
      </w:r>
      <w:smartTag w:uri="urn:schemas-microsoft-com:office:smarttags" w:element="metricconverter">
        <w:smartTagPr>
          <w:attr w:name="ProductID" w:val="2 ha"/>
        </w:smartTagPr>
        <w:r w:rsidR="00672B42" w:rsidRPr="0032190F">
          <w:rPr>
            <w:lang w:val="fr-FR"/>
          </w:rPr>
          <w:t>2 ha</w:t>
        </w:r>
      </w:smartTag>
      <w:r w:rsidR="00672B42" w:rsidRPr="0032190F">
        <w:rPr>
          <w:lang w:val="fr-FR"/>
        </w:rPr>
        <w:t xml:space="preserve"> est </w:t>
      </w:r>
      <w:r w:rsidR="0014171F" w:rsidRPr="0032190F">
        <w:rPr>
          <w:lang w:val="fr-FR"/>
        </w:rPr>
        <w:t xml:space="preserve">attribué à la culture de </w:t>
      </w:r>
      <w:hyperlink r:id="rId10228" w:anchor="Cul_Fontbuisse" w:history="1">
        <w:r w:rsidR="0014171F" w:rsidRPr="0032190F">
          <w:rPr>
            <w:rStyle w:val="Hyperlink"/>
            <w:lang w:val="fr-FR"/>
          </w:rPr>
          <w:t>Fontbuisse</w:t>
        </w:r>
      </w:hyperlink>
      <w:r w:rsidR="001720E6" w:rsidRPr="0032190F">
        <w:rPr>
          <w:lang w:val="fr-FR"/>
        </w:rPr>
        <w:t xml:space="preserve"> avec une occupation entre 2500 et 1800</w:t>
      </w:r>
      <w:r w:rsidR="00672B42" w:rsidRPr="0032190F">
        <w:rPr>
          <w:lang w:val="fr-FR"/>
        </w:rPr>
        <w:t>. L</w:t>
      </w:r>
      <w:r w:rsidR="0014171F" w:rsidRPr="0032190F">
        <w:rPr>
          <w:lang w:val="fr-FR"/>
        </w:rPr>
        <w:t xml:space="preserve">es assises en pierre de plusieurs maisons </w:t>
      </w:r>
      <w:r w:rsidR="00E33A1B" w:rsidRPr="0032190F">
        <w:rPr>
          <w:lang w:val="fr-FR"/>
        </w:rPr>
        <w:t xml:space="preserve">en abside </w:t>
      </w:r>
      <w:r w:rsidR="0014171F" w:rsidRPr="0032190F">
        <w:rPr>
          <w:lang w:val="fr-FR"/>
        </w:rPr>
        <w:t xml:space="preserve">ont été </w:t>
      </w:r>
      <w:r w:rsidR="0014171F" w:rsidRPr="0032190F">
        <w:rPr>
          <w:lang w:val="fr-FR"/>
        </w:rPr>
        <w:lastRenderedPageBreak/>
        <w:t xml:space="preserve">découvertes. L’une d’elle fait </w:t>
      </w:r>
      <w:smartTag w:uri="urn:schemas-microsoft-com:office:smarttags" w:element="metricconverter">
        <w:smartTagPr>
          <w:attr w:name="ProductID" w:val="24 m"/>
        </w:smartTagPr>
        <w:r w:rsidR="0014171F" w:rsidRPr="0032190F">
          <w:rPr>
            <w:lang w:val="fr-FR"/>
          </w:rPr>
          <w:t>24 m</w:t>
        </w:r>
      </w:smartTag>
      <w:r w:rsidR="0014171F" w:rsidRPr="0032190F">
        <w:rPr>
          <w:lang w:val="fr-FR"/>
        </w:rPr>
        <w:t xml:space="preserve"> de long</w:t>
      </w:r>
      <w:r w:rsidR="00E33A1B" w:rsidRPr="0032190F">
        <w:rPr>
          <w:lang w:val="fr-FR"/>
        </w:rPr>
        <w:t xml:space="preserve"> avec des murs épais, des piédroits de porte et des divisions intérieures (</w:t>
      </w:r>
      <w:r w:rsidR="0070027E" w:rsidRPr="0032190F">
        <w:rPr>
          <w:lang w:val="fr-FR"/>
        </w:rPr>
        <w:t>BIB</w:t>
      </w:r>
      <w:r w:rsidR="00E33A1B" w:rsidRPr="0032190F">
        <w:rPr>
          <w:lang w:val="fr-FR"/>
        </w:rPr>
        <w:t xml:space="preserve"> 103 p. 155</w:t>
      </w:r>
      <w:r w:rsidR="001720E6" w:rsidRPr="0032190F">
        <w:rPr>
          <w:lang w:val="fr-FR"/>
        </w:rPr>
        <w:t xml:space="preserve"> et 165 p. 178</w:t>
      </w:r>
      <w:r w:rsidR="00E33A1B" w:rsidRPr="0032190F">
        <w:rPr>
          <w:lang w:val="fr-FR"/>
        </w:rPr>
        <w:t>)</w:t>
      </w:r>
    </w:p>
    <w:p w14:paraId="33718232" w14:textId="77777777" w:rsidR="00334BE7" w:rsidRPr="0032190F" w:rsidRDefault="00334BE7" w:rsidP="00242C0F">
      <w:pPr>
        <w:jc w:val="both"/>
        <w:rPr>
          <w:lang w:val="fr-FR"/>
        </w:rPr>
      </w:pPr>
      <w:r w:rsidRPr="0032190F">
        <w:rPr>
          <w:lang w:val="fr-FR"/>
        </w:rPr>
        <w:t>Occupé entre 2600-2200 BC (BIB Archéologie et Gobelets, excursion, 2016).</w:t>
      </w:r>
    </w:p>
    <w:p w14:paraId="249C759B" w14:textId="77777777" w:rsidR="00CC1B34" w:rsidRPr="0032190F" w:rsidRDefault="00CC1B34" w:rsidP="00242C0F">
      <w:pPr>
        <w:rPr>
          <w:lang w:val="fr-FR"/>
        </w:rPr>
      </w:pPr>
    </w:p>
    <w:p w14:paraId="2158930D" w14:textId="32A9070D" w:rsidR="00672B42" w:rsidRPr="0032190F" w:rsidRDefault="00672B42" w:rsidP="00242C0F">
      <w:pPr>
        <w:jc w:val="both"/>
        <w:rPr>
          <w:lang w:val="fr-FR"/>
        </w:rPr>
      </w:pPr>
      <w:r w:rsidRPr="0032190F">
        <w:rPr>
          <w:lang w:val="fr-FR"/>
        </w:rPr>
        <w:t xml:space="preserve">A l’intérieur des maisons, deux sépultures d’enfants ont été trouvées associées à de la céramique qui témoigne d’une courte occupation de </w:t>
      </w:r>
      <w:hyperlink r:id="rId10229" w:anchor="Cul_Ferrières" w:history="1">
        <w:r w:rsidRPr="0032190F">
          <w:rPr>
            <w:rStyle w:val="Hyperlink"/>
            <w:lang w:val="fr-FR"/>
          </w:rPr>
          <w:t>Ferrières</w:t>
        </w:r>
      </w:hyperlink>
      <w:r w:rsidRPr="0032190F">
        <w:rPr>
          <w:lang w:val="fr-FR"/>
        </w:rPr>
        <w:t xml:space="preserve"> et une seconde plus longue de Fontbuisse. Cette céramique à fond rond est décorée de patsilles ou de cannelures, incisions pour les petits pots et cordons pour les gros récipients. Dans les environs immédiats se situent des nécropoles : do</w:t>
      </w:r>
      <w:r w:rsidR="001720E6" w:rsidRPr="0032190F">
        <w:rPr>
          <w:lang w:val="fr-FR"/>
        </w:rPr>
        <w:t>lmens, tombes ovales ou grottes(</w:t>
      </w:r>
      <w:r w:rsidR="0070027E" w:rsidRPr="0032190F">
        <w:rPr>
          <w:lang w:val="fr-FR"/>
        </w:rPr>
        <w:t>BIB</w:t>
      </w:r>
      <w:r w:rsidR="001720E6" w:rsidRPr="0032190F">
        <w:rPr>
          <w:lang w:val="fr-FR"/>
        </w:rPr>
        <w:t xml:space="preserve"> 165 p. 178)</w:t>
      </w:r>
    </w:p>
    <w:p w14:paraId="5E0E2819" w14:textId="77777777" w:rsidR="00C23AB8" w:rsidRDefault="00C23AB8" w:rsidP="00242C0F">
      <w:pPr>
        <w:jc w:val="both"/>
        <w:rPr>
          <w:lang w:val="fr-FR"/>
        </w:rPr>
      </w:pPr>
      <w:r w:rsidRPr="0032190F">
        <w:rPr>
          <w:lang w:val="fr-FR"/>
        </w:rPr>
        <w:br/>
        <w:t>Souvent considérées comme composée de 2 hameaux (A et B), dont la contemporanéité n’est pas assurée, il est probable que des unités d’habitation devaient exister au centre de ces deux aires mais que l’ensemble des éléments de structures aient été récupérés pour la construction d’un four à chaux (BIB L. Jallot in BIB réunion d’équipe ASM-SPP, 2015)</w:t>
      </w:r>
    </w:p>
    <w:p w14:paraId="602520C5" w14:textId="77777777" w:rsidR="00E05BB1" w:rsidRDefault="00E05BB1" w:rsidP="00242C0F">
      <w:pPr>
        <w:jc w:val="both"/>
        <w:rPr>
          <w:lang w:val="fr-FR"/>
        </w:rPr>
      </w:pPr>
    </w:p>
    <w:p w14:paraId="0B670FAB" w14:textId="77777777" w:rsidR="00E05BB1" w:rsidRDefault="00E05BB1" w:rsidP="00E05BB1">
      <w:pPr>
        <w:pStyle w:val="Heading2"/>
      </w:pPr>
      <w:r>
        <w:t>stèles</w:t>
      </w:r>
    </w:p>
    <w:p w14:paraId="0BD0CE65" w14:textId="77777777" w:rsidR="00E05BB1" w:rsidRDefault="00E05BB1" w:rsidP="00242C0F">
      <w:pPr>
        <w:jc w:val="both"/>
        <w:rPr>
          <w:lang w:val="fr-FR"/>
        </w:rPr>
      </w:pPr>
    </w:p>
    <w:p w14:paraId="648A9FCD" w14:textId="0278C4BB" w:rsidR="00E05BB1" w:rsidRPr="0032190F" w:rsidRDefault="00E05BB1" w:rsidP="00E05BB1">
      <w:pPr>
        <w:jc w:val="both"/>
        <w:rPr>
          <w:lang w:val="fr-FR"/>
        </w:rPr>
      </w:pPr>
      <w:r w:rsidRPr="0032190F">
        <w:rPr>
          <w:lang w:val="fr-FR"/>
        </w:rPr>
        <w:t xml:space="preserve">Ce site montre une (ou des) stèle(s) en réemploi [du </w:t>
      </w:r>
      <w:hyperlink r:id="rId10230" w:anchor="Cul_Steles_Languedoc_Mediterraneen" w:history="1">
        <w:r w:rsidRPr="0032190F">
          <w:rPr>
            <w:rStyle w:val="Hyperlink"/>
            <w:lang w:val="fr-FR"/>
          </w:rPr>
          <w:t>Languedoc méditerranéen</w:t>
        </w:r>
      </w:hyperlink>
      <w:r w:rsidRPr="0032190F">
        <w:rPr>
          <w:lang w:val="fr-FR"/>
        </w:rPr>
        <w:t xml:space="preserve">] (BIB 93 p. 33). Les murs a double parement, caractéristique du groupe fontbuxien, montrent des similitudes avec ceux de la </w:t>
      </w:r>
      <w:hyperlink r:id="rId10231" w:anchor="Sit_Capitelles_du_Broum" w:history="1">
        <w:r w:rsidRPr="0032190F">
          <w:rPr>
            <w:rStyle w:val="Hyperlink"/>
            <w:lang w:val="fr-FR"/>
          </w:rPr>
          <w:t>Capitelle du Broum</w:t>
        </w:r>
      </w:hyperlink>
      <w:r w:rsidRPr="0032190F">
        <w:rPr>
          <w:lang w:val="fr-FR"/>
        </w:rPr>
        <w:t xml:space="preserve"> et de </w:t>
      </w:r>
      <w:hyperlink r:id="rId10232" w:anchor="Sit_Boussargues" w:history="1">
        <w:r w:rsidRPr="0032190F">
          <w:rPr>
            <w:rStyle w:val="Hyperlink"/>
            <w:lang w:val="fr-FR"/>
          </w:rPr>
          <w:t>Boussargues</w:t>
        </w:r>
      </w:hyperlink>
      <w:r w:rsidRPr="0032190F">
        <w:rPr>
          <w:lang w:val="fr-FR"/>
        </w:rPr>
        <w:t xml:space="preserve"> (BIB 727 p. 73)</w:t>
      </w:r>
    </w:p>
    <w:p w14:paraId="352174A2" w14:textId="77777777" w:rsidR="00E05BB1" w:rsidRPr="0032190F" w:rsidRDefault="00E05BB1" w:rsidP="00242C0F">
      <w:pPr>
        <w:jc w:val="both"/>
        <w:rPr>
          <w:lang w:val="fr-FR"/>
        </w:rPr>
      </w:pPr>
    </w:p>
    <w:p w14:paraId="5F8439AD" w14:textId="77777777" w:rsidR="00672B42" w:rsidRPr="0032190F" w:rsidRDefault="00672B42" w:rsidP="00242C0F">
      <w:pPr>
        <w:rPr>
          <w:lang w:val="fr-FR"/>
        </w:rPr>
      </w:pPr>
    </w:p>
    <w:p w14:paraId="6EA57EFB" w14:textId="77777777" w:rsidR="00E30A9F" w:rsidRPr="0032190F" w:rsidRDefault="00E30A9F" w:rsidP="00426FF9">
      <w:pPr>
        <w:pStyle w:val="Heading1"/>
      </w:pPr>
      <w:bookmarkStart w:id="4167" w:name="Sit_Fees"/>
      <w:r w:rsidRPr="0032190F">
        <w:t>FEES (Grotte des)</w:t>
      </w:r>
    </w:p>
    <w:bookmarkEnd w:id="4167"/>
    <w:p w14:paraId="5E055AEB" w14:textId="77777777" w:rsidR="00E30A9F" w:rsidRPr="0032190F" w:rsidRDefault="00E30A9F" w:rsidP="00242C0F">
      <w:pPr>
        <w:rPr>
          <w:lang w:val="fr-FR"/>
        </w:rPr>
      </w:pPr>
    </w:p>
    <w:p w14:paraId="0E7DCD67" w14:textId="77777777" w:rsidR="00FC7A8A" w:rsidRPr="0032190F" w:rsidRDefault="00E30A9F" w:rsidP="00242C0F">
      <w:pPr>
        <w:jc w:val="both"/>
        <w:rPr>
          <w:lang w:val="fr-FR"/>
        </w:rPr>
      </w:pPr>
      <w:r w:rsidRPr="0032190F">
        <w:rPr>
          <w:bCs/>
          <w:lang w:val="fr-FR"/>
        </w:rPr>
        <w:t xml:space="preserve">La grotte des Fées (Lunas, Hérault) renfermait  4 sépultures. L'industrie lithique y est représentée par une lame, une lamelle, une pointe de flèche en silex ainsi que par 2 pointes de flèche en calcaire. De nombreux tessons furent recueillis ainsi qu'un beau vase et 4 fusaïoles. Elle livra aussi </w:t>
      </w:r>
      <w:r w:rsidRPr="0032190F">
        <w:rPr>
          <w:bCs/>
          <w:i/>
          <w:lang w:val="fr-FR"/>
        </w:rPr>
        <w:t>2 poignards en bronze</w:t>
      </w:r>
      <w:r w:rsidRPr="0032190F">
        <w:rPr>
          <w:bCs/>
          <w:lang w:val="fr-FR"/>
        </w:rPr>
        <w:t>, 150 perles, des objets de parure en cuivre (bouton à bélière, rondelle plate, perles) (BIB 915)</w:t>
      </w:r>
    </w:p>
    <w:p w14:paraId="0B3DAEB4" w14:textId="77777777" w:rsidR="00FC7A8A" w:rsidRPr="0032190F" w:rsidRDefault="00FC7A8A" w:rsidP="00242C0F">
      <w:pPr>
        <w:jc w:val="both"/>
        <w:rPr>
          <w:lang w:val="fr-FR"/>
        </w:rPr>
      </w:pPr>
    </w:p>
    <w:p w14:paraId="5863F167" w14:textId="3AD7B1F0" w:rsidR="000A1465" w:rsidRPr="0032190F" w:rsidRDefault="00FC7A8A" w:rsidP="00242C0F">
      <w:pPr>
        <w:autoSpaceDE w:val="0"/>
        <w:autoSpaceDN w:val="0"/>
        <w:adjustRightInd w:val="0"/>
        <w:jc w:val="both"/>
        <w:rPr>
          <w:color w:val="141414"/>
          <w:lang w:val="fr-FR"/>
        </w:rPr>
      </w:pPr>
      <w:r w:rsidRPr="0032190F">
        <w:rPr>
          <w:lang w:val="fr-FR"/>
        </w:rPr>
        <w:t xml:space="preserve">Dans cette grotte, trois pièces métalliques(dont deux sont de grandes tailles), des poignards, sont attribués à la métallurgie régionale précampaniforme. Ils sont rattachés à l’horizon caussenard du groupe des </w:t>
      </w:r>
      <w:hyperlink r:id="rId10233" w:anchor="Cul_Treilles" w:history="1">
        <w:r w:rsidRPr="0032190F">
          <w:rPr>
            <w:rStyle w:val="Hyperlink"/>
            <w:lang w:val="fr-FR"/>
          </w:rPr>
          <w:t>Treilles</w:t>
        </w:r>
      </w:hyperlink>
      <w:r w:rsidRPr="0032190F">
        <w:rPr>
          <w:lang w:val="fr-FR"/>
        </w:rPr>
        <w:t xml:space="preserve"> vers le milieu du 3</w:t>
      </w:r>
      <w:r w:rsidRPr="0032190F">
        <w:rPr>
          <w:vertAlign w:val="superscript"/>
          <w:lang w:val="fr-FR"/>
        </w:rPr>
        <w:t>e</w:t>
      </w:r>
      <w:r w:rsidRPr="0032190F">
        <w:rPr>
          <w:lang w:val="fr-FR"/>
        </w:rPr>
        <w:t xml:space="preserve"> millénaire</w:t>
      </w:r>
      <w:r w:rsidR="00DF790B" w:rsidRPr="0032190F">
        <w:rPr>
          <w:lang w:val="fr-FR"/>
        </w:rPr>
        <w:t>. Leur</w:t>
      </w:r>
      <w:r w:rsidR="00326A38" w:rsidRPr="0032190F">
        <w:rPr>
          <w:lang w:val="fr-FR"/>
        </w:rPr>
        <w:t>s</w:t>
      </w:r>
      <w:r w:rsidR="00DF790B" w:rsidRPr="0032190F">
        <w:rPr>
          <w:lang w:val="fr-FR"/>
        </w:rPr>
        <w:t xml:space="preserve"> formes peuvent résulter d’influences de ce groupe sur celui de </w:t>
      </w:r>
      <w:hyperlink r:id="rId10234" w:anchor="Cul_Fontbuisse" w:history="1">
        <w:r w:rsidR="00DF790B" w:rsidRPr="0032190F">
          <w:rPr>
            <w:rStyle w:val="Hyperlink"/>
            <w:lang w:val="fr-FR"/>
          </w:rPr>
          <w:t>Fontbuisse</w:t>
        </w:r>
      </w:hyperlink>
      <w:r w:rsidRPr="0032190F">
        <w:rPr>
          <w:lang w:val="fr-FR"/>
        </w:rPr>
        <w:t xml:space="preserve"> (BIB 972 p. 409-413)</w:t>
      </w:r>
      <w:r w:rsidR="000A1465" w:rsidRPr="0032190F">
        <w:rPr>
          <w:lang w:val="fr-FR"/>
        </w:rPr>
        <w:t xml:space="preserve">. </w:t>
      </w:r>
      <w:r w:rsidR="000A1465" w:rsidRPr="0032190F">
        <w:rPr>
          <w:color w:val="141414"/>
          <w:lang w:val="fr-FR"/>
        </w:rPr>
        <w:t>Très ressemblant(s) à celui d’</w:t>
      </w:r>
      <w:hyperlink r:id="rId10235" w:anchor="Sit_Arboin" w:history="1">
        <w:r w:rsidR="000A1465" w:rsidRPr="0032190F">
          <w:rPr>
            <w:rStyle w:val="Hyperlink"/>
            <w:lang w:val="fr-FR"/>
          </w:rPr>
          <w:t>Arboin</w:t>
        </w:r>
      </w:hyperlink>
      <w:r w:rsidR="000A1465" w:rsidRPr="0032190F">
        <w:rPr>
          <w:color w:val="141414"/>
          <w:lang w:val="fr-FR"/>
        </w:rPr>
        <w:t xml:space="preserve"> (BIB 972 p. 413)</w:t>
      </w:r>
    </w:p>
    <w:p w14:paraId="0D30D73C" w14:textId="77777777" w:rsidR="00A61464" w:rsidRPr="0032190F" w:rsidRDefault="00A61464" w:rsidP="00242C0F">
      <w:pPr>
        <w:jc w:val="both"/>
        <w:rPr>
          <w:lang w:val="fr-FR"/>
        </w:rPr>
      </w:pPr>
    </w:p>
    <w:p w14:paraId="25BDD1F8" w14:textId="77777777" w:rsidR="00A61464" w:rsidRPr="0032190F" w:rsidRDefault="00A61464" w:rsidP="00426FF9">
      <w:pPr>
        <w:pStyle w:val="Heading1"/>
      </w:pPr>
      <w:bookmarkStart w:id="4168" w:name="Sit_Capitaine_abri"/>
      <w:r w:rsidRPr="0032190F">
        <w:t>CAPITAINE (Abri du)</w:t>
      </w:r>
    </w:p>
    <w:bookmarkEnd w:id="4168"/>
    <w:p w14:paraId="7E2CE145" w14:textId="77777777" w:rsidR="00A61464" w:rsidRPr="0032190F" w:rsidRDefault="00033810" w:rsidP="00242C0F">
      <w:pPr>
        <w:jc w:val="both"/>
        <w:rPr>
          <w:lang w:val="fr-FR"/>
        </w:rPr>
      </w:pPr>
      <w:r w:rsidRPr="0032190F">
        <w:rPr>
          <w:lang w:val="fr-FR"/>
        </w:rPr>
        <w:t>Jardin du Capitaine, Abri du Jardin</w:t>
      </w:r>
      <w:r w:rsidR="00A66BF6">
        <w:rPr>
          <w:lang w:val="fr-FR"/>
        </w:rPr>
        <w:t xml:space="preserve"> du Capitaine</w:t>
      </w:r>
    </w:p>
    <w:p w14:paraId="1ACB0D87" w14:textId="77777777" w:rsidR="00033810" w:rsidRPr="0032190F" w:rsidRDefault="00033810" w:rsidP="00242C0F">
      <w:pPr>
        <w:jc w:val="both"/>
        <w:rPr>
          <w:lang w:val="fr-FR"/>
        </w:rPr>
      </w:pPr>
    </w:p>
    <w:p w14:paraId="7AD2B873" w14:textId="0056FEC9" w:rsidR="00A61464" w:rsidRDefault="001B33B7" w:rsidP="00242C0F">
      <w:pPr>
        <w:jc w:val="both"/>
        <w:rPr>
          <w:lang w:val="fr-FR"/>
        </w:rPr>
      </w:pPr>
      <w:r w:rsidRPr="0032190F">
        <w:rPr>
          <w:lang w:val="fr-FR"/>
        </w:rPr>
        <w:t>L’abri du Capitaine (</w:t>
      </w:r>
      <w:r w:rsidR="00A61464" w:rsidRPr="0032190F">
        <w:rPr>
          <w:lang w:val="fr-FR"/>
        </w:rPr>
        <w:t xml:space="preserve">Sainte-Croix-de-Verdon, Alpes-de-Haute-Provence), montre une longue séquence stratigraphique allant du </w:t>
      </w:r>
      <w:r w:rsidR="00EC57B9">
        <w:rPr>
          <w:lang w:val="fr-FR"/>
        </w:rPr>
        <w:t>NA</w:t>
      </w:r>
      <w:r w:rsidR="00A61464" w:rsidRPr="0032190F">
        <w:rPr>
          <w:lang w:val="fr-FR"/>
        </w:rPr>
        <w:t xml:space="preserve"> </w:t>
      </w:r>
      <w:r w:rsidR="00EC57B9">
        <w:rPr>
          <w:lang w:val="fr-FR"/>
        </w:rPr>
        <w:t>au</w:t>
      </w:r>
      <w:r w:rsidR="00A61464" w:rsidRPr="0032190F">
        <w:rPr>
          <w:lang w:val="fr-FR"/>
        </w:rPr>
        <w:t xml:space="preserve"> Fer (BIB 971 p. 76) </w:t>
      </w:r>
      <w:r w:rsidR="00A66BF6" w:rsidRPr="00BA7AE8">
        <w:rPr>
          <w:lang w:val="fr-FR"/>
        </w:rPr>
        <w:t>Cette cavité s’ouvre dans la partie amont du canyon de Baudinard, sur la rive droite</w:t>
      </w:r>
      <w:r w:rsidR="00A66BF6">
        <w:rPr>
          <w:lang w:val="fr-FR"/>
        </w:rPr>
        <w:t xml:space="preserve"> </w:t>
      </w:r>
      <w:r w:rsidR="00A66BF6" w:rsidRPr="00BA7AE8">
        <w:rPr>
          <w:lang w:val="fr-FR"/>
        </w:rPr>
        <w:t xml:space="preserve">du Verdon, 800 mètres avant la </w:t>
      </w:r>
      <w:hyperlink r:id="rId10236" w:anchor="Sit_Muree" w:history="1">
        <w:r w:rsidR="00E326B9" w:rsidRPr="00BA7AE8">
          <w:rPr>
            <w:rStyle w:val="Hyperlink"/>
            <w:lang w:val="fr-FR"/>
          </w:rPr>
          <w:t>grotte Murée</w:t>
        </w:r>
      </w:hyperlink>
      <w:r w:rsidR="00E326B9" w:rsidRPr="00BA7AE8">
        <w:rPr>
          <w:lang w:val="fr-FR"/>
        </w:rPr>
        <w:t xml:space="preserve"> </w:t>
      </w:r>
      <w:r w:rsidR="00A66BF6" w:rsidRPr="00BA7AE8">
        <w:rPr>
          <w:lang w:val="fr-FR"/>
        </w:rPr>
        <w:t>(BIB 1420).</w:t>
      </w:r>
    </w:p>
    <w:p w14:paraId="00FB0DC4" w14:textId="77777777" w:rsidR="00A66BF6" w:rsidRDefault="00A66BF6" w:rsidP="00242C0F">
      <w:pPr>
        <w:jc w:val="both"/>
        <w:rPr>
          <w:lang w:val="fr-FR"/>
        </w:rPr>
      </w:pPr>
    </w:p>
    <w:p w14:paraId="3A4BC097" w14:textId="77777777" w:rsidR="00A66BF6" w:rsidRDefault="00A66BF6" w:rsidP="00A66BF6">
      <w:pPr>
        <w:pStyle w:val="Heading2"/>
      </w:pPr>
      <w:r>
        <w:t>Stratigraphie</w:t>
      </w:r>
    </w:p>
    <w:p w14:paraId="07283707" w14:textId="77777777" w:rsidR="00A66BF6" w:rsidRDefault="00A66BF6" w:rsidP="00A66BF6">
      <w:pPr>
        <w:rPr>
          <w:lang w:val="fr-FR"/>
        </w:rPr>
      </w:pPr>
    </w:p>
    <w:p w14:paraId="2CD3C223" w14:textId="77777777" w:rsidR="00A66BF6" w:rsidRDefault="00A66BF6" w:rsidP="00A66BF6">
      <w:pPr>
        <w:autoSpaceDE w:val="0"/>
        <w:autoSpaceDN w:val="0"/>
        <w:adjustRightInd w:val="0"/>
        <w:jc w:val="both"/>
        <w:rPr>
          <w:lang w:val="fr-FR"/>
        </w:rPr>
      </w:pPr>
      <w:r w:rsidRPr="00BA7AE8">
        <w:rPr>
          <w:lang w:val="fr-FR"/>
        </w:rPr>
        <w:t>J. Courtin et Ch. Lagrand (1961-1967) mettent en évidence, sous un niveau campaniforme, 5 couches attribuées au Chasséen (couches 17 à 13) surmontant un niveau cardial (Gagnière, 1966, p. 603-604 ; Courtin, 1968, p. 220-223 ; 1970, p. 121-123 ; D’Anna, 1980, p. 81-82). (BIB 1420)</w:t>
      </w:r>
    </w:p>
    <w:p w14:paraId="52CB9434" w14:textId="77777777" w:rsidR="00DF5D47" w:rsidRDefault="00DF5D47" w:rsidP="00A66BF6">
      <w:pPr>
        <w:autoSpaceDE w:val="0"/>
        <w:autoSpaceDN w:val="0"/>
        <w:adjustRightInd w:val="0"/>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6"/>
        <w:gridCol w:w="1776"/>
      </w:tblGrid>
      <w:tr w:rsidR="00DF5D47" w14:paraId="3A3EECD6" w14:textId="77777777" w:rsidTr="00C35EA7">
        <w:trPr>
          <w:jc w:val="center"/>
        </w:trPr>
        <w:tc>
          <w:tcPr>
            <w:tcW w:w="1096" w:type="dxa"/>
          </w:tcPr>
          <w:p w14:paraId="67016069" w14:textId="77777777" w:rsidR="00DF5D47" w:rsidRPr="00C35EA7" w:rsidRDefault="00DF5D47" w:rsidP="00C35EA7">
            <w:pPr>
              <w:autoSpaceDE w:val="0"/>
              <w:autoSpaceDN w:val="0"/>
              <w:adjustRightInd w:val="0"/>
              <w:jc w:val="both"/>
              <w:rPr>
                <w:lang w:val="fr-FR"/>
              </w:rPr>
            </w:pPr>
            <w:r w:rsidRPr="00C35EA7">
              <w:rPr>
                <w:lang w:val="fr-FR"/>
              </w:rPr>
              <w:t>niveaux</w:t>
            </w:r>
          </w:p>
        </w:tc>
        <w:tc>
          <w:tcPr>
            <w:tcW w:w="1776" w:type="dxa"/>
            <w:vAlign w:val="center"/>
          </w:tcPr>
          <w:p w14:paraId="3ADC8DF6" w14:textId="77777777" w:rsidR="00DF5D47" w:rsidRPr="00C35EA7" w:rsidRDefault="00DF5D47" w:rsidP="00C35EA7">
            <w:pPr>
              <w:autoSpaceDE w:val="0"/>
              <w:autoSpaceDN w:val="0"/>
              <w:adjustRightInd w:val="0"/>
              <w:jc w:val="center"/>
              <w:rPr>
                <w:lang w:val="fr-FR"/>
              </w:rPr>
            </w:pPr>
            <w:r w:rsidRPr="00C35EA7">
              <w:rPr>
                <w:lang w:val="fr-FR"/>
              </w:rPr>
              <w:t>périodes</w:t>
            </w:r>
          </w:p>
        </w:tc>
      </w:tr>
      <w:tr w:rsidR="00DF5D47" w14:paraId="08563B84" w14:textId="77777777" w:rsidTr="00C35EA7">
        <w:trPr>
          <w:jc w:val="center"/>
        </w:trPr>
        <w:tc>
          <w:tcPr>
            <w:tcW w:w="1096" w:type="dxa"/>
          </w:tcPr>
          <w:p w14:paraId="1B1098BF" w14:textId="77777777" w:rsidR="00DF5D47" w:rsidRPr="00C35EA7" w:rsidRDefault="00DF5D47" w:rsidP="00C35EA7">
            <w:pPr>
              <w:autoSpaceDE w:val="0"/>
              <w:autoSpaceDN w:val="0"/>
              <w:adjustRightInd w:val="0"/>
              <w:jc w:val="both"/>
              <w:rPr>
                <w:lang w:val="fr-FR"/>
              </w:rPr>
            </w:pPr>
          </w:p>
        </w:tc>
        <w:tc>
          <w:tcPr>
            <w:tcW w:w="1776" w:type="dxa"/>
            <w:vAlign w:val="center"/>
          </w:tcPr>
          <w:p w14:paraId="66C0AA68" w14:textId="77777777" w:rsidR="00DF5D47" w:rsidRPr="00C35EA7" w:rsidRDefault="00DF5D47" w:rsidP="00C35EA7">
            <w:pPr>
              <w:autoSpaceDE w:val="0"/>
              <w:autoSpaceDN w:val="0"/>
              <w:adjustRightInd w:val="0"/>
              <w:jc w:val="center"/>
              <w:rPr>
                <w:lang w:val="fr-FR"/>
              </w:rPr>
            </w:pPr>
            <w:r w:rsidRPr="00C35EA7">
              <w:rPr>
                <w:lang w:val="fr-FR"/>
              </w:rPr>
              <w:t>Campaniforme</w:t>
            </w:r>
          </w:p>
        </w:tc>
      </w:tr>
      <w:tr w:rsidR="00DF5D47" w14:paraId="6406C68B" w14:textId="77777777" w:rsidTr="00C35EA7">
        <w:trPr>
          <w:jc w:val="center"/>
        </w:trPr>
        <w:tc>
          <w:tcPr>
            <w:tcW w:w="1096" w:type="dxa"/>
          </w:tcPr>
          <w:p w14:paraId="6F35E15C" w14:textId="77777777" w:rsidR="00DF5D47" w:rsidRPr="00C35EA7" w:rsidRDefault="00DF5D47" w:rsidP="00C35EA7">
            <w:pPr>
              <w:autoSpaceDE w:val="0"/>
              <w:autoSpaceDN w:val="0"/>
              <w:adjustRightInd w:val="0"/>
              <w:jc w:val="both"/>
              <w:rPr>
                <w:lang w:val="fr-FR"/>
              </w:rPr>
            </w:pPr>
          </w:p>
        </w:tc>
        <w:tc>
          <w:tcPr>
            <w:tcW w:w="1776" w:type="dxa"/>
            <w:vMerge w:val="restart"/>
            <w:vAlign w:val="center"/>
          </w:tcPr>
          <w:p w14:paraId="01137F49" w14:textId="77777777" w:rsidR="00DF5D47" w:rsidRPr="00C35EA7" w:rsidRDefault="00DF5D47" w:rsidP="00C35EA7">
            <w:pPr>
              <w:autoSpaceDE w:val="0"/>
              <w:autoSpaceDN w:val="0"/>
              <w:adjustRightInd w:val="0"/>
              <w:jc w:val="center"/>
              <w:rPr>
                <w:lang w:val="fr-FR"/>
              </w:rPr>
            </w:pPr>
            <w:r w:rsidRPr="00C35EA7">
              <w:rPr>
                <w:lang w:val="fr-FR"/>
              </w:rPr>
              <w:t>Chasséen</w:t>
            </w:r>
          </w:p>
        </w:tc>
      </w:tr>
      <w:tr w:rsidR="00DF5D47" w14:paraId="7BE14193" w14:textId="77777777" w:rsidTr="00C35EA7">
        <w:trPr>
          <w:jc w:val="center"/>
        </w:trPr>
        <w:tc>
          <w:tcPr>
            <w:tcW w:w="1096" w:type="dxa"/>
          </w:tcPr>
          <w:p w14:paraId="72FBB715" w14:textId="77777777" w:rsidR="00DF5D47" w:rsidRPr="00C35EA7" w:rsidRDefault="00DF5D47" w:rsidP="00C35EA7">
            <w:pPr>
              <w:autoSpaceDE w:val="0"/>
              <w:autoSpaceDN w:val="0"/>
              <w:adjustRightInd w:val="0"/>
              <w:jc w:val="both"/>
              <w:rPr>
                <w:lang w:val="fr-FR"/>
              </w:rPr>
            </w:pPr>
          </w:p>
        </w:tc>
        <w:tc>
          <w:tcPr>
            <w:tcW w:w="1776" w:type="dxa"/>
            <w:vMerge/>
            <w:vAlign w:val="center"/>
          </w:tcPr>
          <w:p w14:paraId="3DAB9E36" w14:textId="77777777" w:rsidR="00DF5D47" w:rsidRPr="00C35EA7" w:rsidRDefault="00DF5D47" w:rsidP="00C35EA7">
            <w:pPr>
              <w:autoSpaceDE w:val="0"/>
              <w:autoSpaceDN w:val="0"/>
              <w:adjustRightInd w:val="0"/>
              <w:jc w:val="center"/>
              <w:rPr>
                <w:lang w:val="fr-FR"/>
              </w:rPr>
            </w:pPr>
          </w:p>
        </w:tc>
      </w:tr>
      <w:tr w:rsidR="00DF5D47" w14:paraId="1C509D6C" w14:textId="77777777" w:rsidTr="00C35EA7">
        <w:trPr>
          <w:jc w:val="center"/>
        </w:trPr>
        <w:tc>
          <w:tcPr>
            <w:tcW w:w="1096" w:type="dxa"/>
          </w:tcPr>
          <w:p w14:paraId="0B9D9AF1" w14:textId="77777777" w:rsidR="00DF5D47" w:rsidRPr="00C35EA7" w:rsidRDefault="00DF5D47" w:rsidP="00C35EA7">
            <w:pPr>
              <w:autoSpaceDE w:val="0"/>
              <w:autoSpaceDN w:val="0"/>
              <w:adjustRightInd w:val="0"/>
              <w:jc w:val="both"/>
              <w:rPr>
                <w:lang w:val="fr-FR"/>
              </w:rPr>
            </w:pPr>
          </w:p>
        </w:tc>
        <w:tc>
          <w:tcPr>
            <w:tcW w:w="1776" w:type="dxa"/>
            <w:vMerge/>
            <w:vAlign w:val="center"/>
          </w:tcPr>
          <w:p w14:paraId="384DD0D0" w14:textId="77777777" w:rsidR="00DF5D47" w:rsidRPr="00C35EA7" w:rsidRDefault="00DF5D47" w:rsidP="00C35EA7">
            <w:pPr>
              <w:autoSpaceDE w:val="0"/>
              <w:autoSpaceDN w:val="0"/>
              <w:adjustRightInd w:val="0"/>
              <w:jc w:val="center"/>
              <w:rPr>
                <w:lang w:val="fr-FR"/>
              </w:rPr>
            </w:pPr>
          </w:p>
        </w:tc>
      </w:tr>
      <w:tr w:rsidR="00DF5D47" w14:paraId="3143244F" w14:textId="77777777" w:rsidTr="00C35EA7">
        <w:trPr>
          <w:jc w:val="center"/>
        </w:trPr>
        <w:tc>
          <w:tcPr>
            <w:tcW w:w="1096" w:type="dxa"/>
          </w:tcPr>
          <w:p w14:paraId="5BB3F440" w14:textId="77777777" w:rsidR="00DF5D47" w:rsidRPr="00C35EA7" w:rsidRDefault="00DF5D47" w:rsidP="00C35EA7">
            <w:pPr>
              <w:autoSpaceDE w:val="0"/>
              <w:autoSpaceDN w:val="0"/>
              <w:adjustRightInd w:val="0"/>
              <w:jc w:val="both"/>
              <w:rPr>
                <w:lang w:val="fr-FR"/>
              </w:rPr>
            </w:pPr>
          </w:p>
        </w:tc>
        <w:tc>
          <w:tcPr>
            <w:tcW w:w="1776" w:type="dxa"/>
            <w:vMerge/>
            <w:vAlign w:val="center"/>
          </w:tcPr>
          <w:p w14:paraId="21AE280C" w14:textId="77777777" w:rsidR="00DF5D47" w:rsidRPr="00C35EA7" w:rsidRDefault="00DF5D47" w:rsidP="00C35EA7">
            <w:pPr>
              <w:autoSpaceDE w:val="0"/>
              <w:autoSpaceDN w:val="0"/>
              <w:adjustRightInd w:val="0"/>
              <w:jc w:val="center"/>
              <w:rPr>
                <w:lang w:val="fr-FR"/>
              </w:rPr>
            </w:pPr>
          </w:p>
        </w:tc>
      </w:tr>
      <w:tr w:rsidR="00DF5D47" w14:paraId="0D449FE9" w14:textId="77777777" w:rsidTr="00C35EA7">
        <w:trPr>
          <w:jc w:val="center"/>
        </w:trPr>
        <w:tc>
          <w:tcPr>
            <w:tcW w:w="1096" w:type="dxa"/>
          </w:tcPr>
          <w:p w14:paraId="77D4BD44" w14:textId="77777777" w:rsidR="00DF5D47" w:rsidRPr="00C35EA7" w:rsidRDefault="00DF5D47" w:rsidP="00C35EA7">
            <w:pPr>
              <w:autoSpaceDE w:val="0"/>
              <w:autoSpaceDN w:val="0"/>
              <w:adjustRightInd w:val="0"/>
              <w:jc w:val="both"/>
              <w:rPr>
                <w:lang w:val="fr-FR"/>
              </w:rPr>
            </w:pPr>
          </w:p>
        </w:tc>
        <w:tc>
          <w:tcPr>
            <w:tcW w:w="1776" w:type="dxa"/>
            <w:vMerge/>
            <w:vAlign w:val="center"/>
          </w:tcPr>
          <w:p w14:paraId="376DE05A" w14:textId="77777777" w:rsidR="00DF5D47" w:rsidRPr="00C35EA7" w:rsidRDefault="00DF5D47" w:rsidP="00C35EA7">
            <w:pPr>
              <w:autoSpaceDE w:val="0"/>
              <w:autoSpaceDN w:val="0"/>
              <w:adjustRightInd w:val="0"/>
              <w:jc w:val="center"/>
              <w:rPr>
                <w:lang w:val="fr-FR"/>
              </w:rPr>
            </w:pPr>
          </w:p>
        </w:tc>
      </w:tr>
      <w:tr w:rsidR="00DF5D47" w14:paraId="4204370A" w14:textId="77777777" w:rsidTr="00C35EA7">
        <w:trPr>
          <w:jc w:val="center"/>
        </w:trPr>
        <w:tc>
          <w:tcPr>
            <w:tcW w:w="1096" w:type="dxa"/>
          </w:tcPr>
          <w:p w14:paraId="1CB75E80" w14:textId="77777777" w:rsidR="00DF5D47" w:rsidRPr="00C35EA7" w:rsidRDefault="00DF5D47" w:rsidP="00C35EA7">
            <w:pPr>
              <w:autoSpaceDE w:val="0"/>
              <w:autoSpaceDN w:val="0"/>
              <w:adjustRightInd w:val="0"/>
              <w:jc w:val="both"/>
              <w:rPr>
                <w:lang w:val="fr-FR"/>
              </w:rPr>
            </w:pPr>
          </w:p>
        </w:tc>
        <w:tc>
          <w:tcPr>
            <w:tcW w:w="1776" w:type="dxa"/>
            <w:vAlign w:val="center"/>
          </w:tcPr>
          <w:p w14:paraId="41B11876" w14:textId="77777777" w:rsidR="00DF5D47" w:rsidRPr="00C35EA7" w:rsidRDefault="00DF5D47" w:rsidP="00C35EA7">
            <w:pPr>
              <w:autoSpaceDE w:val="0"/>
              <w:autoSpaceDN w:val="0"/>
              <w:adjustRightInd w:val="0"/>
              <w:jc w:val="center"/>
              <w:rPr>
                <w:lang w:val="fr-FR"/>
              </w:rPr>
            </w:pPr>
            <w:r w:rsidRPr="00C35EA7">
              <w:rPr>
                <w:lang w:val="fr-FR"/>
              </w:rPr>
              <w:t>Cardial</w:t>
            </w:r>
          </w:p>
        </w:tc>
      </w:tr>
    </w:tbl>
    <w:p w14:paraId="36C0621C" w14:textId="77777777" w:rsidR="00DF5D47" w:rsidRDefault="00DF5D47" w:rsidP="00A66BF6">
      <w:pPr>
        <w:autoSpaceDE w:val="0"/>
        <w:autoSpaceDN w:val="0"/>
        <w:adjustRightInd w:val="0"/>
        <w:jc w:val="both"/>
        <w:rPr>
          <w:lang w:val="fr-FR"/>
        </w:rPr>
      </w:pPr>
      <w:r w:rsidRPr="00BA7AE8">
        <w:rPr>
          <w:lang w:val="fr-FR"/>
        </w:rPr>
        <w:t>(BIB 1420)</w:t>
      </w:r>
    </w:p>
    <w:p w14:paraId="0D80A018" w14:textId="77777777" w:rsidR="00DF5D47" w:rsidRDefault="00DF5D47" w:rsidP="00A66BF6">
      <w:pPr>
        <w:autoSpaceDE w:val="0"/>
        <w:autoSpaceDN w:val="0"/>
        <w:adjustRightInd w:val="0"/>
        <w:jc w:val="both"/>
        <w:rPr>
          <w:lang w:val="fr-FR"/>
        </w:rPr>
      </w:pPr>
    </w:p>
    <w:p w14:paraId="1A8A7CFB" w14:textId="77777777" w:rsidR="00A66BF6" w:rsidRPr="00A66BF6" w:rsidRDefault="00A66BF6" w:rsidP="00A66BF6">
      <w:pPr>
        <w:autoSpaceDE w:val="0"/>
        <w:autoSpaceDN w:val="0"/>
        <w:adjustRightInd w:val="0"/>
        <w:jc w:val="both"/>
        <w:rPr>
          <w:lang w:val="fr-FR"/>
        </w:rPr>
      </w:pPr>
      <w:r w:rsidRPr="00BA7AE8">
        <w:rPr>
          <w:lang w:val="fr-FR"/>
        </w:rPr>
        <w:t>La majorité des éléments ont été découverts dans le foyer de couche 16 (tome II, tabl.</w:t>
      </w:r>
      <w:r>
        <w:rPr>
          <w:lang w:val="fr-FR"/>
        </w:rPr>
        <w:t xml:space="preserve"> </w:t>
      </w:r>
      <w:r w:rsidRPr="00BA7AE8">
        <w:rPr>
          <w:lang w:val="fr-FR"/>
        </w:rPr>
        <w:t xml:space="preserve">132). Les formes sont peu nombreuses : gobelet à ressaut (tome II, fig. XVIII-36, n° 1), marmite à languettes plates (tome II, fig. XVIII-36, n° 2), marmite à décor imprimé sur la lèvre (tome II, fig. XVIII-36, n° 3), pots tronconiques (tome II, fig. XVIII-37, n° 4 et 5), marmite cylindrique (tome II, fig. XVIII-37, n° 6), vase à bouton prolongé par un cordon (tome II, fig. XVIII-37, n° 10). On note un décor incisé (tome II, fig. XVIII-37, nº 15). La publication de J. Courtin (1968) mentionne également une assiette qui n’a pas été retrouvée. Les appendices plastiques sont peu variés : microlanguette biforée (tome II, fig. XVIII-37, nº 11), languettes, boutons, cordon (tome II, fig. XVIII-38, </w:t>
      </w:r>
      <w:r>
        <w:rPr>
          <w:lang w:val="fr-FR"/>
        </w:rPr>
        <w:t>nº 1), anse en ruban (BIB 1420)</w:t>
      </w:r>
    </w:p>
    <w:p w14:paraId="4DE96EDE" w14:textId="77777777" w:rsidR="00A66BF6" w:rsidRDefault="00A66BF6" w:rsidP="00A66BF6">
      <w:pPr>
        <w:rPr>
          <w:lang w:val="fr-FR"/>
        </w:rPr>
      </w:pPr>
    </w:p>
    <w:p w14:paraId="0F4F11A5" w14:textId="77777777" w:rsidR="00A66BF6" w:rsidRPr="006062CB" w:rsidRDefault="00A66BF6" w:rsidP="00A66BF6">
      <w:pPr>
        <w:pStyle w:val="Heading3"/>
        <w:rPr>
          <w:lang w:val="en-US"/>
        </w:rPr>
      </w:pPr>
      <w:r w:rsidRPr="006062CB">
        <w:rPr>
          <w:lang w:val="en-US"/>
        </w:rPr>
        <w:t>Cardial</w:t>
      </w:r>
    </w:p>
    <w:p w14:paraId="676495FF" w14:textId="77777777" w:rsidR="00A66BF6" w:rsidRPr="00A66BF6" w:rsidRDefault="00A66BF6" w:rsidP="00A66BF6"/>
    <w:p w14:paraId="18DB342D" w14:textId="0C66105F" w:rsidR="00A66BF6" w:rsidRPr="00A66BF6" w:rsidRDefault="00000000" w:rsidP="00A66BF6">
      <w:pPr>
        <w:jc w:val="both"/>
      </w:pPr>
      <w:hyperlink r:id="rId10237" w:anchor="Cul_Cardial_Zonation_Horiz" w:history="1">
        <w:r w:rsidR="00A66BF6" w:rsidRPr="001631D1">
          <w:rPr>
            <w:rStyle w:val="Hyperlink"/>
          </w:rPr>
          <w:t>C. ZH</w:t>
        </w:r>
      </w:hyperlink>
      <w:r w:rsidR="00A66BF6" w:rsidRPr="001631D1">
        <w:t xml:space="preserve"> (Binder com. pers.)</w:t>
      </w:r>
    </w:p>
    <w:p w14:paraId="2C6D6257" w14:textId="77777777" w:rsidR="00A66BF6" w:rsidRPr="00A66BF6" w:rsidRDefault="00A66BF6" w:rsidP="00242C0F">
      <w:pPr>
        <w:jc w:val="both"/>
      </w:pPr>
    </w:p>
    <w:p w14:paraId="7B625BB9" w14:textId="77777777" w:rsidR="00A66BF6" w:rsidRDefault="00A66BF6" w:rsidP="00A66BF6">
      <w:pPr>
        <w:pStyle w:val="Heading3"/>
      </w:pPr>
      <w:r>
        <w:t>Campaniforme</w:t>
      </w:r>
    </w:p>
    <w:p w14:paraId="0765CA49" w14:textId="77777777" w:rsidR="00A66BF6" w:rsidRPr="0032190F" w:rsidRDefault="00A66BF6" w:rsidP="00242C0F">
      <w:pPr>
        <w:jc w:val="both"/>
        <w:rPr>
          <w:lang w:val="fr-FR"/>
        </w:rPr>
      </w:pPr>
    </w:p>
    <w:p w14:paraId="670E1295" w14:textId="17F93221" w:rsidR="00A61464" w:rsidRPr="0032190F" w:rsidRDefault="00A61464" w:rsidP="00242C0F">
      <w:pPr>
        <w:jc w:val="both"/>
        <w:rPr>
          <w:lang w:val="fr-FR"/>
        </w:rPr>
      </w:pPr>
      <w:r w:rsidRPr="0032190F">
        <w:rPr>
          <w:lang w:val="fr-FR"/>
        </w:rPr>
        <w:t xml:space="preserve">Le niveau </w:t>
      </w:r>
      <w:hyperlink r:id="rId10238" w:anchor="Cul_Campaniforme" w:history="1">
        <w:r w:rsidR="009A48F5" w:rsidRPr="0032190F">
          <w:rPr>
            <w:rStyle w:val="Hyperlink"/>
            <w:lang w:val="fr-FR"/>
          </w:rPr>
          <w:t>Ca</w:t>
        </w:r>
        <w:r w:rsidR="001B33B7" w:rsidRPr="0032190F">
          <w:rPr>
            <w:rStyle w:val="Hyperlink"/>
            <w:lang w:val="fr-FR"/>
          </w:rPr>
          <w:t>m</w:t>
        </w:r>
        <w:r w:rsidR="009A48F5" w:rsidRPr="0032190F">
          <w:rPr>
            <w:rStyle w:val="Hyperlink"/>
            <w:lang w:val="fr-FR"/>
          </w:rPr>
          <w:t>paniforme</w:t>
        </w:r>
      </w:hyperlink>
      <w:r w:rsidR="00A66BF6" w:rsidRPr="00A66BF6">
        <w:rPr>
          <w:lang w:val="fr-FR"/>
        </w:rPr>
        <w:t xml:space="preserve"> </w:t>
      </w:r>
      <w:r w:rsidRPr="0032190F">
        <w:rPr>
          <w:lang w:val="fr-FR"/>
        </w:rPr>
        <w:t>a livré dans la couche 11a de la céramique attribuée à la phase 3 (BIB 1175 et BIB 971). Accompagnant ces céramique</w:t>
      </w:r>
      <w:r w:rsidR="00B6743D" w:rsidRPr="0032190F">
        <w:rPr>
          <w:lang w:val="fr-FR"/>
        </w:rPr>
        <w:t>s</w:t>
      </w:r>
      <w:r w:rsidRPr="0032190F">
        <w:rPr>
          <w:lang w:val="fr-FR"/>
        </w:rPr>
        <w:t xml:space="preserve"> on trouve quatre jarres à </w:t>
      </w:r>
      <w:hyperlink r:id="rId10239" w:anchor="Cul_Cordon" w:history="1">
        <w:r w:rsidRPr="0032190F">
          <w:rPr>
            <w:rStyle w:val="Hyperlink"/>
            <w:lang w:val="fr-FR"/>
          </w:rPr>
          <w:t>cordon pré-oral</w:t>
        </w:r>
      </w:hyperlink>
      <w:r w:rsidRPr="0032190F">
        <w:rPr>
          <w:lang w:val="fr-FR"/>
        </w:rPr>
        <w:t xml:space="preserve"> de section triangulaire, à lèvre parois aplatie, Une jarre à mamelon de préhension sous le bord, Un cordon de section triangulaire sur un fragment de panse, Trois vases à parois convergeantes dont deux à lèvre plate, </w:t>
      </w:r>
      <w:r w:rsidRPr="0032190F">
        <w:rPr>
          <w:sz w:val="20"/>
          <w:szCs w:val="20"/>
          <w:lang w:val="fr-FR"/>
        </w:rPr>
        <w:t xml:space="preserve">Un fond plat </w:t>
      </w:r>
      <w:r w:rsidRPr="0032190F">
        <w:rPr>
          <w:lang w:val="fr-FR"/>
        </w:rPr>
        <w:t>(BIB 971 p. 76)</w:t>
      </w:r>
    </w:p>
    <w:p w14:paraId="21EBC395" w14:textId="77777777" w:rsidR="00A61464" w:rsidRPr="0032190F" w:rsidRDefault="00A61464" w:rsidP="00242C0F">
      <w:pPr>
        <w:jc w:val="both"/>
        <w:rPr>
          <w:lang w:val="fr-FR"/>
        </w:rPr>
      </w:pPr>
    </w:p>
    <w:p w14:paraId="6CBB02B8" w14:textId="77777777" w:rsidR="009A48F5" w:rsidRPr="0032190F" w:rsidRDefault="009A48F5" w:rsidP="00242C0F">
      <w:pPr>
        <w:rPr>
          <w:lang w:val="fr-FR"/>
        </w:rPr>
      </w:pPr>
      <w:r w:rsidRPr="0032190F">
        <w:rPr>
          <w:lang w:val="fr-FR"/>
        </w:rPr>
        <w:t xml:space="preserve">Plusieurs datation </w:t>
      </w:r>
      <w:smartTag w:uri="urn:schemas-microsoft-com:office:smarttags" w:element="metricconverter">
        <w:smartTagPr>
          <w:attr w:name="ProductID" w:val="14C"/>
        </w:smartTagPr>
        <w:r w:rsidRPr="0032190F">
          <w:rPr>
            <w:lang w:val="fr-FR"/>
          </w:rPr>
          <w:t>14C</w:t>
        </w:r>
      </w:smartTag>
      <w:r w:rsidRPr="0032190F">
        <w:rPr>
          <w:lang w:val="fr-FR"/>
        </w:rPr>
        <w:t xml:space="preserve"> pour la phase 3 du Campaniforme : </w:t>
      </w:r>
    </w:p>
    <w:p w14:paraId="5D6433A5" w14:textId="77777777" w:rsidR="009A48F5" w:rsidRPr="0032190F" w:rsidRDefault="009A48F5"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88"/>
        <w:gridCol w:w="2073"/>
        <w:gridCol w:w="1980"/>
      </w:tblGrid>
      <w:tr w:rsidR="009A48F5" w14:paraId="3AB9D768" w14:textId="77777777">
        <w:trPr>
          <w:jc w:val="center"/>
        </w:trPr>
        <w:tc>
          <w:tcPr>
            <w:tcW w:w="0" w:type="auto"/>
            <w:shd w:val="clear" w:color="auto" w:fill="auto"/>
          </w:tcPr>
          <w:p w14:paraId="681E22DF" w14:textId="77777777" w:rsidR="009A48F5" w:rsidRDefault="009A48F5" w:rsidP="00242C0F">
            <w:r w:rsidRPr="00DA2AAD">
              <w:t>Gif</w:t>
            </w:r>
            <w:r>
              <w:t xml:space="preserve"> 704</w:t>
            </w:r>
            <w:r w:rsidRPr="00DA2AAD">
              <w:t xml:space="preserve"> : </w:t>
            </w:r>
            <w:r>
              <w:t>4100</w:t>
            </w:r>
            <w:r w:rsidRPr="00DA2AAD">
              <w:t xml:space="preserve"> ± </w:t>
            </w:r>
            <w:r>
              <w:t>140</w:t>
            </w:r>
            <w:r w:rsidRPr="00DA2AAD">
              <w:t xml:space="preserve"> BP</w:t>
            </w:r>
          </w:p>
        </w:tc>
        <w:tc>
          <w:tcPr>
            <w:tcW w:w="2073" w:type="dxa"/>
          </w:tcPr>
          <w:p w14:paraId="672CAE5C" w14:textId="77777777" w:rsidR="009A48F5" w:rsidRDefault="009A48F5" w:rsidP="00242C0F">
            <w:r>
              <w:t>2890-2470 Cal BC</w:t>
            </w:r>
          </w:p>
        </w:tc>
        <w:tc>
          <w:tcPr>
            <w:tcW w:w="1980" w:type="dxa"/>
          </w:tcPr>
          <w:p w14:paraId="3829E819" w14:textId="77777777" w:rsidR="009A48F5" w:rsidRDefault="009A48F5" w:rsidP="00242C0F">
            <w:r>
              <w:t>BIB 1175</w:t>
            </w:r>
          </w:p>
        </w:tc>
      </w:tr>
    </w:tbl>
    <w:p w14:paraId="06897FD6" w14:textId="77777777" w:rsidR="00B6743D" w:rsidRPr="0032190F" w:rsidRDefault="00B6743D" w:rsidP="00242C0F">
      <w:pPr>
        <w:autoSpaceDE w:val="0"/>
        <w:autoSpaceDN w:val="0"/>
        <w:adjustRightInd w:val="0"/>
        <w:jc w:val="center"/>
        <w:rPr>
          <w:lang w:val="fr-FR"/>
        </w:rPr>
      </w:pPr>
      <w:r w:rsidRPr="0032190F">
        <w:rPr>
          <w:sz w:val="20"/>
          <w:szCs w:val="20"/>
          <w:lang w:val="fr-FR"/>
        </w:rPr>
        <w:t xml:space="preserve">Niveau 11A : Gif-704 : 4100 </w:t>
      </w:r>
      <w:r w:rsidRPr="0032190F">
        <w:rPr>
          <w:rFonts w:ascii="SymbolMT" w:hAnsi="SymbolMT" w:cs="SymbolMT"/>
          <w:sz w:val="20"/>
          <w:szCs w:val="20"/>
          <w:lang w:val="fr-FR"/>
        </w:rPr>
        <w:t xml:space="preserve">± </w:t>
      </w:r>
      <w:r w:rsidRPr="0032190F">
        <w:rPr>
          <w:sz w:val="20"/>
          <w:szCs w:val="20"/>
          <w:lang w:val="fr-FR"/>
        </w:rPr>
        <w:t>140 BP : 2875-243 BC Cal. (Calib 4.3 à 1</w:t>
      </w:r>
      <w:r>
        <w:rPr>
          <w:rFonts w:ascii="SymbolMT" w:hAnsi="SymbolMT" w:cs="SymbolMT"/>
          <w:sz w:val="20"/>
          <w:szCs w:val="20"/>
        </w:rPr>
        <w:t>δ</w:t>
      </w:r>
      <w:r w:rsidRPr="0032190F">
        <w:rPr>
          <w:sz w:val="20"/>
          <w:szCs w:val="20"/>
          <w:lang w:val="fr-FR"/>
        </w:rPr>
        <w:t xml:space="preserve">) </w:t>
      </w:r>
      <w:r w:rsidRPr="0032190F">
        <w:rPr>
          <w:lang w:val="fr-FR"/>
        </w:rPr>
        <w:t>(BIB 971)</w:t>
      </w:r>
    </w:p>
    <w:p w14:paraId="63F9DA0E" w14:textId="77777777" w:rsidR="000C2588" w:rsidRPr="0032190F" w:rsidRDefault="000C2588" w:rsidP="00242C0F">
      <w:pPr>
        <w:autoSpaceDE w:val="0"/>
        <w:autoSpaceDN w:val="0"/>
        <w:adjustRightInd w:val="0"/>
        <w:jc w:val="center"/>
        <w:rPr>
          <w:sz w:val="20"/>
          <w:szCs w:val="20"/>
          <w:lang w:val="fr-FR"/>
        </w:rPr>
      </w:pPr>
      <w:r w:rsidRPr="0032190F">
        <w:rPr>
          <w:lang w:val="fr-FR"/>
        </w:rPr>
        <w:t>2150 ± 140 BC (BIB 1329</w:t>
      </w:r>
      <w:r w:rsidR="003C1EDC" w:rsidRPr="0032190F">
        <w:rPr>
          <w:lang w:val="fr-FR"/>
        </w:rPr>
        <w:t xml:space="preserve"> p. 17</w:t>
      </w:r>
      <w:r w:rsidRPr="0032190F">
        <w:rPr>
          <w:lang w:val="fr-FR"/>
        </w:rPr>
        <w:t>)</w:t>
      </w:r>
    </w:p>
    <w:p w14:paraId="032F3676" w14:textId="77777777" w:rsidR="009A48F5" w:rsidRPr="0032190F" w:rsidRDefault="009A48F5" w:rsidP="00242C0F">
      <w:pPr>
        <w:jc w:val="both"/>
        <w:rPr>
          <w:lang w:val="fr-FR"/>
        </w:rPr>
      </w:pPr>
    </w:p>
    <w:p w14:paraId="45490B82" w14:textId="6B213A41" w:rsidR="000C2588" w:rsidRPr="0032190F" w:rsidRDefault="000C2588" w:rsidP="00242C0F">
      <w:pPr>
        <w:jc w:val="both"/>
        <w:rPr>
          <w:lang w:val="fr-FR"/>
        </w:rPr>
      </w:pPr>
      <w:r w:rsidRPr="0032190F">
        <w:rPr>
          <w:lang w:val="fr-FR"/>
        </w:rPr>
        <w:t xml:space="preserve">La datation de la couche où a été trouvé le poignard est proche de celle de </w:t>
      </w:r>
      <w:hyperlink r:id="rId10240" w:anchor="Sit_Balance" w:history="1">
        <w:r w:rsidRPr="0032190F">
          <w:rPr>
            <w:rStyle w:val="Hyperlink"/>
            <w:lang w:val="fr-FR"/>
          </w:rPr>
          <w:t>La Balance</w:t>
        </w:r>
      </w:hyperlink>
      <w:r w:rsidRPr="0032190F">
        <w:rPr>
          <w:lang w:val="fr-FR"/>
        </w:rPr>
        <w:t xml:space="preserve"> (BIB 1329 p. 17)</w:t>
      </w:r>
    </w:p>
    <w:p w14:paraId="1E4B4E60" w14:textId="77777777" w:rsidR="00A61464" w:rsidRPr="0032190F" w:rsidRDefault="00A61464" w:rsidP="00242C0F">
      <w:pPr>
        <w:jc w:val="both"/>
        <w:rPr>
          <w:lang w:val="fr-FR"/>
        </w:rPr>
      </w:pPr>
      <w:r w:rsidRPr="0032190F">
        <w:rPr>
          <w:lang w:val="fr-FR"/>
        </w:rPr>
        <w:t>Par ailleurs, Une alêne bipointe à section carrée en cuivre, un petit poignard triangulaire à rivets en cuivre à faible teneur d’étain et d’arsenic (BIB 971 p. 77)</w:t>
      </w:r>
      <w:r w:rsidR="000500A8" w:rsidRPr="0032190F">
        <w:rPr>
          <w:lang w:val="fr-FR"/>
        </w:rPr>
        <w:t>.</w:t>
      </w:r>
    </w:p>
    <w:p w14:paraId="4A0A82AE" w14:textId="77777777" w:rsidR="000500A8" w:rsidRPr="0032190F" w:rsidRDefault="000500A8" w:rsidP="00242C0F">
      <w:pPr>
        <w:jc w:val="both"/>
        <w:rPr>
          <w:lang w:val="fr-FR"/>
        </w:rPr>
      </w:pPr>
    </w:p>
    <w:p w14:paraId="104423D5" w14:textId="77777777" w:rsidR="00A66BF6" w:rsidRPr="00A66BF6" w:rsidRDefault="00A66BF6" w:rsidP="00A66BF6">
      <w:pPr>
        <w:pStyle w:val="Heading3"/>
      </w:pPr>
      <w:r>
        <w:t>Bronze final</w:t>
      </w:r>
    </w:p>
    <w:p w14:paraId="211F54F5" w14:textId="572EC3FE" w:rsidR="001B33B7" w:rsidRPr="00BA7AE8" w:rsidRDefault="001B33B7" w:rsidP="00242C0F">
      <w:pPr>
        <w:autoSpaceDE w:val="0"/>
        <w:autoSpaceDN w:val="0"/>
        <w:adjustRightInd w:val="0"/>
        <w:jc w:val="both"/>
        <w:rPr>
          <w:lang w:val="fr-FR"/>
        </w:rPr>
      </w:pPr>
      <w:r w:rsidRPr="00BA7AE8">
        <w:rPr>
          <w:lang w:val="fr-FR"/>
        </w:rPr>
        <w:t xml:space="preserve">Les niveaux du </w:t>
      </w:r>
      <w:hyperlink r:id="rId10241" w:anchor="Cul_Bronze_Final_Meridional" w:history="1">
        <w:r w:rsidRPr="00BA7AE8">
          <w:rPr>
            <w:rStyle w:val="Hyperlink"/>
            <w:lang w:val="fr-FR"/>
          </w:rPr>
          <w:t>B</w:t>
        </w:r>
        <w:r w:rsidR="00EC57B9">
          <w:rPr>
            <w:rStyle w:val="Hyperlink"/>
            <w:lang w:val="fr-FR"/>
          </w:rPr>
          <w:t>F</w:t>
        </w:r>
      </w:hyperlink>
      <w:r w:rsidRPr="00BA7AE8">
        <w:rPr>
          <w:lang w:val="fr-FR"/>
        </w:rPr>
        <w:t xml:space="preserve"> renvoient aux productions du </w:t>
      </w:r>
      <w:hyperlink r:id="rId10242" w:anchor="Cul_Mailhac" w:history="1">
        <w:r w:rsidRPr="00BA7AE8">
          <w:rPr>
            <w:rStyle w:val="Hyperlink"/>
            <w:lang w:val="fr-FR"/>
          </w:rPr>
          <w:t>mailhacien</w:t>
        </w:r>
      </w:hyperlink>
      <w:r w:rsidRPr="00BA7AE8">
        <w:rPr>
          <w:lang w:val="fr-FR"/>
        </w:rPr>
        <w:t xml:space="preserve">, comme pour la </w:t>
      </w:r>
      <w:hyperlink r:id="rId10243" w:anchor="Sit_Muree" w:history="1">
        <w:r w:rsidRPr="00BA7AE8">
          <w:rPr>
            <w:rStyle w:val="Hyperlink"/>
            <w:lang w:val="fr-FR"/>
          </w:rPr>
          <w:t>grotte Murée</w:t>
        </w:r>
      </w:hyperlink>
      <w:r w:rsidRPr="00BA7AE8">
        <w:rPr>
          <w:lang w:val="fr-FR"/>
        </w:rPr>
        <w:t xml:space="preserve"> </w:t>
      </w:r>
      <w:r w:rsidR="00EC57B9">
        <w:rPr>
          <w:lang w:val="fr-FR"/>
        </w:rPr>
        <w:t xml:space="preserve">à proximité </w:t>
      </w:r>
      <w:r w:rsidRPr="00BA7AE8">
        <w:rPr>
          <w:lang w:val="fr-FR"/>
        </w:rPr>
        <w:t>(BIB 1477 p. 336)</w:t>
      </w:r>
      <w:r w:rsidR="00033810" w:rsidRPr="00BA7AE8">
        <w:rPr>
          <w:lang w:val="fr-FR"/>
        </w:rPr>
        <w:t xml:space="preserve"> Représentation de personnage (BIB 2482)</w:t>
      </w:r>
    </w:p>
    <w:p w14:paraId="4A0B05C8" w14:textId="77777777" w:rsidR="000500A8" w:rsidRPr="0032190F" w:rsidRDefault="000500A8" w:rsidP="00242C0F">
      <w:pPr>
        <w:jc w:val="both"/>
        <w:rPr>
          <w:lang w:val="fr-FR"/>
        </w:rPr>
      </w:pPr>
    </w:p>
    <w:p w14:paraId="23E9AE23" w14:textId="77777777" w:rsidR="000500A8" w:rsidRPr="0032190F" w:rsidRDefault="000500A8" w:rsidP="00426FF9">
      <w:pPr>
        <w:pStyle w:val="Heading1"/>
      </w:pPr>
      <w:bookmarkStart w:id="4169" w:name="Sit_Points_Rouges"/>
      <w:r w:rsidRPr="0032190F">
        <w:lastRenderedPageBreak/>
        <w:t xml:space="preserve">POINTS ROUGES </w:t>
      </w:r>
      <w:bookmarkEnd w:id="4169"/>
    </w:p>
    <w:p w14:paraId="56CA3E71" w14:textId="77777777" w:rsidR="000500A8" w:rsidRPr="0032190F" w:rsidRDefault="000500A8" w:rsidP="00242C0F">
      <w:pPr>
        <w:jc w:val="both"/>
        <w:rPr>
          <w:lang w:val="fr-FR"/>
        </w:rPr>
      </w:pPr>
    </w:p>
    <w:p w14:paraId="27CA6B11" w14:textId="6CC2ABB0" w:rsidR="00A61464" w:rsidRPr="00BA7AE8" w:rsidRDefault="000500A8" w:rsidP="00384DF4">
      <w:pPr>
        <w:autoSpaceDE w:val="0"/>
        <w:autoSpaceDN w:val="0"/>
        <w:adjustRightInd w:val="0"/>
        <w:jc w:val="both"/>
        <w:rPr>
          <w:lang w:val="fr-FR"/>
        </w:rPr>
      </w:pPr>
      <w:r w:rsidRPr="00BA7AE8">
        <w:rPr>
          <w:lang w:val="fr-FR"/>
        </w:rPr>
        <w:t xml:space="preserve">l’Abri des Points Rouges </w:t>
      </w:r>
      <w:r w:rsidR="00C90C88" w:rsidRPr="00BA7AE8">
        <w:rPr>
          <w:lang w:val="fr-FR"/>
        </w:rPr>
        <w:t xml:space="preserve">(Quinson, Alpes-de-Haute-Provence) </w:t>
      </w:r>
      <w:r w:rsidRPr="00BA7AE8">
        <w:rPr>
          <w:lang w:val="fr-FR"/>
        </w:rPr>
        <w:t>est un petit abri (</w:t>
      </w:r>
      <w:smartTag w:uri="urn:schemas-microsoft-com:office:smarttags" w:element="metricconverter">
        <w:smartTagPr>
          <w:attr w:name="ProductID" w:val="3,5 m"/>
        </w:smartTagPr>
        <w:r w:rsidRPr="00BA7AE8">
          <w:rPr>
            <w:lang w:val="fr-FR"/>
          </w:rPr>
          <w:t>3,5 m</w:t>
        </w:r>
      </w:smartTag>
      <w:r w:rsidRPr="00BA7AE8">
        <w:rPr>
          <w:lang w:val="fr-FR"/>
        </w:rPr>
        <w:t xml:space="preserve"> de profondeur). Il occupe l’entrée amont des basses gorges du Verdon. Il fut fouillé par Bernard et Bertrand Bottet en 1954 (Bottet, 1954). Des sépultures protohistoriques ont remanié des niveaux plus anciens, dont un niveau </w:t>
      </w:r>
      <w:hyperlink r:id="rId10244" w:anchor="Cul_Chasseen" w:history="1">
        <w:r w:rsidR="005B5267" w:rsidRPr="00BA7AE8">
          <w:rPr>
            <w:rStyle w:val="Hyperlink"/>
            <w:lang w:val="fr-FR"/>
          </w:rPr>
          <w:t>C</w:t>
        </w:r>
        <w:r w:rsidRPr="00BA7AE8">
          <w:rPr>
            <w:rStyle w:val="Hyperlink"/>
            <w:lang w:val="fr-FR"/>
          </w:rPr>
          <w:t>hasséen</w:t>
        </w:r>
      </w:hyperlink>
      <w:r w:rsidRPr="00BA7AE8">
        <w:rPr>
          <w:lang w:val="fr-FR"/>
        </w:rPr>
        <w:t xml:space="preserve"> assez pauvre (Courtin, 1974 ; D’Anna, 1980). L’industrie lithique rassemble deux fragments de lamelles, apparemment chauffées, débitées par pression (tome II, fig. XVIII-32, nº 8 et 9) et un fragment de nucléus (tome II, fig. XVIII-32, nº 10) (BIB 1420)</w:t>
      </w:r>
      <w:r w:rsidR="00C90C88" w:rsidRPr="00BA7AE8">
        <w:rPr>
          <w:lang w:val="fr-FR"/>
        </w:rPr>
        <w:t xml:space="preserve">. </w:t>
      </w:r>
      <w:hyperlink r:id="rId10245" w:anchor="Cul_Schemat_France" w:history="1">
        <w:r w:rsidR="00C90C88" w:rsidRPr="00BA7AE8">
          <w:rPr>
            <w:rStyle w:val="Hyperlink"/>
            <w:lang w:val="fr-FR"/>
          </w:rPr>
          <w:t>art schématique peint</w:t>
        </w:r>
      </w:hyperlink>
      <w:r w:rsidR="00C90C88" w:rsidRPr="00BA7AE8">
        <w:rPr>
          <w:lang w:val="fr-FR"/>
        </w:rPr>
        <w:t xml:space="preserve"> (BIB 2396 fig. 1)</w:t>
      </w:r>
      <w:r w:rsidR="00384DF4" w:rsidRPr="00BA7AE8">
        <w:rPr>
          <w:lang w:val="fr-FR"/>
        </w:rPr>
        <w:t xml:space="preserve"> Abri sepulcral des Points Rouges, au premier age du Fer (BIB 901)</w:t>
      </w:r>
    </w:p>
    <w:p w14:paraId="1B7A21E0" w14:textId="77777777" w:rsidR="000500A8" w:rsidRPr="0032190F" w:rsidRDefault="000500A8" w:rsidP="00242C0F">
      <w:pPr>
        <w:autoSpaceDE w:val="0"/>
        <w:autoSpaceDN w:val="0"/>
        <w:adjustRightInd w:val="0"/>
        <w:rPr>
          <w:rFonts w:ascii="TimesNewRomanPSMT" w:hAnsi="TimesNewRomanPSMT" w:cs="TimesNewRomanPSMT"/>
          <w:lang w:val="fr-FR"/>
        </w:rPr>
      </w:pPr>
    </w:p>
    <w:p w14:paraId="377258C8" w14:textId="77777777" w:rsidR="000500A8" w:rsidRPr="0032190F" w:rsidRDefault="000500A8" w:rsidP="00426FF9">
      <w:pPr>
        <w:pStyle w:val="Heading1"/>
      </w:pPr>
      <w:r w:rsidRPr="0032190F">
        <w:t>PONT DE QUINSON (Abri du)</w:t>
      </w:r>
    </w:p>
    <w:p w14:paraId="38C4B24B" w14:textId="77777777" w:rsidR="000500A8" w:rsidRPr="0032190F" w:rsidRDefault="000500A8" w:rsidP="00242C0F">
      <w:pPr>
        <w:autoSpaceDE w:val="0"/>
        <w:autoSpaceDN w:val="0"/>
        <w:adjustRightInd w:val="0"/>
        <w:rPr>
          <w:rFonts w:ascii="TimesNewRomanPSMT" w:hAnsi="TimesNewRomanPSMT" w:cs="TimesNewRomanPSMT"/>
          <w:lang w:val="fr-FR"/>
        </w:rPr>
      </w:pPr>
    </w:p>
    <w:p w14:paraId="6CF8C594" w14:textId="77777777" w:rsidR="000500A8" w:rsidRPr="00BA7AE8" w:rsidRDefault="000500A8" w:rsidP="00242C0F">
      <w:pPr>
        <w:autoSpaceDE w:val="0"/>
        <w:autoSpaceDN w:val="0"/>
        <w:adjustRightInd w:val="0"/>
        <w:jc w:val="both"/>
        <w:rPr>
          <w:lang w:val="fr-FR"/>
        </w:rPr>
      </w:pPr>
      <w:r w:rsidRPr="00BA7AE8">
        <w:rPr>
          <w:lang w:val="fr-FR"/>
        </w:rPr>
        <w:t>Situé en rive droite du Verdon, l’Abri du Pont de Quinson, partiellement bouleversé par des terriers de blaireaux, fut fouillé par J. Courtin et C. Puech en 1961 (Gagnière, 1961, p. 363-364 ; Courtin et Puech, 1962 ; Courtin J. et Pélouard, 1971, p. 559-560 ; Courtin, 1974, p. 115 ; Courtin, 1976, p. 39 ; D’Anna, 1980, p. 29). Il a notamment livré une sépulture chasséenne. Quatre lamelles (tome II, fig. XVIII-34, nº 12 et 14) et une armature losangique bifaciale en silex bédoulien (tome II, fig. XVIII-34, nº 11) appartiennent au Chasséen. La céramique comporte plusieurs marmites et pots sphériques munis d’un bouton sous le bord (tome II, fig. XVIII-34, n° 1 à 5) ou d’une couronne de boutons resserrés sous la lèvre (tome II, fig. XVIII-34, n° 6), un vase à col mal dégagé (tome II, fig. XVIII-34, n° 7), une fusaïole plate (tome II, fig. XVIII-34, n° 8), une coupe à sillon (tome II, fig. XVIII-35, n° 19), un bol tulipiforme à pseudo-bobine (tome II, fig. XVIII-35, n° 20), des coupes carénées (tome II, fig. XVIII-35, n° 16 et 18), des coupes et gobelets à ressaut (tome II, fig. XVIII-35, n° 15 et 17), une jarre à col court munie de 3 anses en ruban (tome II, fig. XVIII-35, n° 22), 2 languettes, un fragment d’anse en ruban et deux estèques en céramique présentant des plages l’usure semi-abrupte à abrupte (tome II, fig. XVIII-34, n° 9 et 10). Les pâtes sont majoritairement des argiles renfermant de la calcite et du calcaire (tome II, tabl. 131 ; fig. XVIII-36a). Un individu contient des feldspaths et du quartz (tome II, fig. XVIII-34, nº 6) (BIB 1420) ;</w:t>
      </w:r>
    </w:p>
    <w:p w14:paraId="1EC0B2E8" w14:textId="77777777" w:rsidR="000500A8" w:rsidRPr="0032190F" w:rsidRDefault="000500A8" w:rsidP="00242C0F">
      <w:pPr>
        <w:autoSpaceDE w:val="0"/>
        <w:autoSpaceDN w:val="0"/>
        <w:adjustRightInd w:val="0"/>
        <w:rPr>
          <w:rFonts w:ascii="TimesNewRomanPSMT" w:hAnsi="TimesNewRomanPSMT" w:cs="TimesNewRomanPSMT"/>
          <w:lang w:val="fr-FR"/>
        </w:rPr>
      </w:pPr>
    </w:p>
    <w:p w14:paraId="619C36BC" w14:textId="77777777" w:rsidR="000500A8" w:rsidRPr="0032190F" w:rsidRDefault="000500A8" w:rsidP="00426FF9">
      <w:pPr>
        <w:pStyle w:val="Heading1"/>
      </w:pPr>
      <w:r w:rsidRPr="0032190F">
        <w:t>SAINT-BENOÎT (Grottes de)</w:t>
      </w:r>
    </w:p>
    <w:p w14:paraId="40ECBCF0" w14:textId="77777777" w:rsidR="000500A8" w:rsidRPr="0032190F" w:rsidRDefault="000500A8" w:rsidP="00242C0F">
      <w:pPr>
        <w:autoSpaceDE w:val="0"/>
        <w:autoSpaceDN w:val="0"/>
        <w:adjustRightInd w:val="0"/>
        <w:rPr>
          <w:rFonts w:ascii="TimesNewRomanPSMT" w:hAnsi="TimesNewRomanPSMT" w:cs="TimesNewRomanPSMT"/>
          <w:lang w:val="fr-FR"/>
        </w:rPr>
      </w:pPr>
    </w:p>
    <w:p w14:paraId="55191994" w14:textId="77777777" w:rsidR="000500A8" w:rsidRPr="00BA7AE8" w:rsidRDefault="000500A8" w:rsidP="00242C0F">
      <w:pPr>
        <w:autoSpaceDE w:val="0"/>
        <w:autoSpaceDN w:val="0"/>
        <w:adjustRightInd w:val="0"/>
        <w:rPr>
          <w:lang w:val="fr-FR"/>
        </w:rPr>
      </w:pPr>
      <w:r w:rsidRPr="00BA7AE8">
        <w:rPr>
          <w:lang w:val="fr-FR"/>
        </w:rPr>
        <w:t xml:space="preserve">Ce gisement, découvert en 1840 par Scipion Gras, comprend plusieurs grottes s’ouvrant dans un escarpement presque vertical de </w:t>
      </w:r>
      <w:smartTag w:uri="urn:schemas-microsoft-com:office:smarttags" w:element="metricconverter">
        <w:smartTagPr>
          <w:attr w:name="ProductID" w:val="100 m"/>
        </w:smartTagPr>
        <w:r w:rsidRPr="00BA7AE8">
          <w:rPr>
            <w:lang w:val="fr-FR"/>
          </w:rPr>
          <w:t>100 m</w:t>
        </w:r>
      </w:smartTag>
      <w:r w:rsidRPr="00BA7AE8">
        <w:rPr>
          <w:lang w:val="fr-FR"/>
        </w:rPr>
        <w:t xml:space="preserve"> environ (Courtin, 1974, p. 112-114 ; Massi, 1990, p. 19-23). Elles furent fouillées par Gérard de Riale</w:t>
      </w:r>
      <w:r w:rsidRPr="00BA7AE8">
        <w:rPr>
          <w:szCs w:val="16"/>
          <w:lang w:val="fr-FR"/>
        </w:rPr>
        <w:t>56</w:t>
      </w:r>
      <w:r w:rsidRPr="00BA7AE8">
        <w:rPr>
          <w:lang w:val="fr-FR"/>
        </w:rPr>
        <w:t>, J. M. Féraud</w:t>
      </w:r>
      <w:r w:rsidRPr="00BA7AE8">
        <w:rPr>
          <w:szCs w:val="16"/>
          <w:lang w:val="fr-FR"/>
        </w:rPr>
        <w:t xml:space="preserve">106 </w:t>
      </w:r>
      <w:r w:rsidRPr="00BA7AE8">
        <w:rPr>
          <w:lang w:val="fr-FR"/>
        </w:rPr>
        <w:t>en 1861, E. Rivière</w:t>
      </w:r>
      <w:r w:rsidRPr="00BA7AE8">
        <w:rPr>
          <w:szCs w:val="16"/>
          <w:lang w:val="fr-FR"/>
        </w:rPr>
        <w:t xml:space="preserve">106 </w:t>
      </w:r>
      <w:r w:rsidRPr="00BA7AE8">
        <w:rPr>
          <w:lang w:val="fr-FR"/>
        </w:rPr>
        <w:t>en 1872 (1878), Honnorat</w:t>
      </w:r>
      <w:r w:rsidRPr="00BA7AE8">
        <w:rPr>
          <w:szCs w:val="16"/>
          <w:lang w:val="fr-FR"/>
        </w:rPr>
        <w:t>106</w:t>
      </w:r>
      <w:r w:rsidRPr="00BA7AE8">
        <w:rPr>
          <w:lang w:val="fr-FR"/>
        </w:rPr>
        <w:t>, en 1883 (Cotte, 1924) puis Barral en 1953 (1955 et 1959 ; Gagnière, 1954, p. 121). Ce dernier distingue 3 couches remaniées qui comportent du mobilier daté des étapes initiales du Néolithique moyen à l’âge du Bronze. La plus grande partie du mobilier chasséen a été découverte dans la grotte II et dans son diverticule à entrée autonome (grotte I).</w:t>
      </w:r>
    </w:p>
    <w:p w14:paraId="3EF72D2A" w14:textId="77777777" w:rsidR="000500A8" w:rsidRPr="00BA7AE8" w:rsidRDefault="000500A8" w:rsidP="00242C0F">
      <w:pPr>
        <w:autoSpaceDE w:val="0"/>
        <w:autoSpaceDN w:val="0"/>
        <w:adjustRightInd w:val="0"/>
        <w:jc w:val="both"/>
        <w:rPr>
          <w:lang w:val="fr-FR"/>
        </w:rPr>
      </w:pPr>
      <w:r w:rsidRPr="00BA7AE8">
        <w:rPr>
          <w:lang w:val="fr-FR"/>
        </w:rPr>
        <w:t xml:space="preserve">La grotte I (fouilles Barral) comporte : des coupes carénées (tome II, fig. XVIII-40, n° 1, 2 et 3), des gobelets ou des pots fermés à pseudo-col et sillon (tome II, fig. XVIII-40, n° 4 et 5), des bols à paroi cylindrique (tome II, fig. XVIII-40, n° 6 et 7), une coupe carénée fermée à rupture basse (tome II, fig. XVIII-41, n° 8), un gobelet tronconique (tome II, fig. XVIII-41, n° 9), des petites assiettes à rebord court et plat (tome II, fig. XVIII-41, n° 10 et 11), une assiette à rebord mal dégagé (tome II, fig. XVIII-41, n° 12), un vase à col mal dégagé (tome II, fig. XVIII-41, n° 13), des flûtes de Pan doubles (tome II, fig. XVIII-42, nº 1, 3 et 5), un bouton perforé horizontalement (tome II, fig. XVIII-42, nº 4), une barrette multiforée (tome II, fig. XVIII-42, nº 6), des bords munis d’un bouton sous la lèvre et des boutons couplés (tome II, fig. XVIII-42, nº 10). D’autres éléments </w:t>
      </w:r>
      <w:r w:rsidRPr="00BA7AE8">
        <w:rPr>
          <w:lang w:val="fr-FR"/>
        </w:rPr>
        <w:lastRenderedPageBreak/>
        <w:t>suggèrent une occupation du Néolithique récent ou final : boutons superposés (tome II, fig. XVIII-42, n° 7), boutons couvrant la paroi d’un récipient (tome II, fig. XVIII-42, n° 8, Eneolitico ?).</w:t>
      </w:r>
    </w:p>
    <w:p w14:paraId="2B8C7B67" w14:textId="77777777" w:rsidR="000500A8" w:rsidRPr="00BA7AE8" w:rsidRDefault="000500A8" w:rsidP="00242C0F">
      <w:pPr>
        <w:autoSpaceDE w:val="0"/>
        <w:autoSpaceDN w:val="0"/>
        <w:adjustRightInd w:val="0"/>
        <w:jc w:val="both"/>
        <w:rPr>
          <w:lang w:val="fr-FR"/>
        </w:rPr>
      </w:pPr>
      <w:r w:rsidRPr="00BA7AE8">
        <w:rPr>
          <w:lang w:val="fr-FR"/>
        </w:rPr>
        <w:t>Le mobilier de la grotte II (fouilles Barral) est beaucoup plus abondant. L’industrie lithique comporte des lamelles en silex bédoulien chauffé (tome II, fig. XVIII-44, nº 1 et 3) et non chauffé, un perçoir (tome II, fig. XVIII-44, nº 2), un nucléus sur éclat en silex bédoulien chauffé (tome II, fig. XVIII-44, nº 4). On note un bracelet en pierre (tome II, fig. XVIII-43, n° 1), des haches en roche verte (tome II, fig. XVIII-44, nº 5 et 6 ; Ricq de Boüard, 1981, p. 281 et 1996) et 3 plaquettes de grès portant des stries d’usure perpendiculaires à la délinéation de l’outil, enchâssées d’argile jaune (tome II, fig. XVIII-43, n° 2). Les formes à segmentation externe comportent des coupes carénées de types divers (tome II, fig. XVIII-45), des bols tronconiques, des marmites et des pots à pseudo-col (tome II, fig. XVIII-45, nº 1 et 2 ; fig. XVIII-46, n° 9). Les formes fermées sont des jattes à paroi rentrante munie d’un bouton semicylindrique (tome II, fig. XVIII-46, n° 12), des jattes sinueuses (tome II, fig. XVIII-46, n° 11), des marmites ou des pots munis d’une couronne de boutons sous la lèvre (tome II, fig. XVIII-46, n° 15) ou sur la partie supérieure du bord (tome II, fig. XVIII-47, n° 14 et 16) et des marmites à col mal dégagé (tome II, fig. XVIII-47, n° 17 et 18). Une marmite munie de cordons courts arciformes (tome II, fig. XVIII-46, nº 13) pourrait être également rattachée au Chasséen.</w:t>
      </w:r>
    </w:p>
    <w:p w14:paraId="4766DB69" w14:textId="77777777" w:rsidR="000500A8" w:rsidRPr="00BA7AE8" w:rsidRDefault="000500A8" w:rsidP="00242C0F">
      <w:pPr>
        <w:autoSpaceDE w:val="0"/>
        <w:autoSpaceDN w:val="0"/>
        <w:adjustRightInd w:val="0"/>
        <w:jc w:val="both"/>
        <w:rPr>
          <w:lang w:val="fr-FR"/>
        </w:rPr>
      </w:pPr>
      <w:r w:rsidRPr="00BA7AE8">
        <w:rPr>
          <w:lang w:val="fr-FR"/>
        </w:rPr>
        <w:t>Les formes ouvertes comprennent des coupes en calotte (tome II, fig. XVIII-47, nº 20), des assiettes à rebord (tome II, fig. XVIII-47, nº 21) et une fusaïole à décor incisé rayonnant. Les appendices plastiques comptent de nombreux boutons juxtaposés (tome II, fig. XVIII-48, n° 23 à 26), des barrettes ondulées (tome II, fig. XVIII-48, n° 27), une languette verticale biforée horizontalement (tome II, fig. XVIII-48, n° 35), plusieurs flûtes de Pan (tome II, fig. XVIII-49, nº 40 à 52), une plaquette biforée (tome II, fig. XVIII-49, nº 53), une languette biforée (tome II, fig. XVIII-49, nº 54) et une languette perforée verticalement (tome II, fig. XVIII-48, nº 34). Des boutons hémisphériques (tome II, fig. XVIII-48, n° 28 à 30), en olive (tome II, fig. XVIII-48, n° 31) ou semi-cylindriques (tome II, fig. XVIII-48, n° 31 et 32) perforés horizontalement complètent ces éléments (BIB 1420)</w:t>
      </w:r>
    </w:p>
    <w:p w14:paraId="4FFC1F70" w14:textId="77777777" w:rsidR="000500A8" w:rsidRPr="0032190F" w:rsidRDefault="000500A8" w:rsidP="00242C0F">
      <w:pPr>
        <w:autoSpaceDE w:val="0"/>
        <w:autoSpaceDN w:val="0"/>
        <w:adjustRightInd w:val="0"/>
        <w:jc w:val="both"/>
        <w:rPr>
          <w:rFonts w:ascii="TimesNewRomanPSMT" w:hAnsi="TimesNewRomanPSMT" w:cs="TimesNewRomanPSMT"/>
          <w:lang w:val="fr-FR"/>
        </w:rPr>
      </w:pPr>
    </w:p>
    <w:p w14:paraId="164EF2CB" w14:textId="77777777" w:rsidR="000500A8" w:rsidRPr="0032190F" w:rsidRDefault="000500A8" w:rsidP="00426FF9">
      <w:pPr>
        <w:pStyle w:val="Heading1"/>
      </w:pPr>
      <w:r w:rsidRPr="0032190F">
        <w:t>PONCHONNIERE (La)</w:t>
      </w:r>
    </w:p>
    <w:p w14:paraId="6DC506D2" w14:textId="77777777" w:rsidR="000500A8" w:rsidRPr="0032190F" w:rsidRDefault="000500A8" w:rsidP="00242C0F">
      <w:pPr>
        <w:autoSpaceDE w:val="0"/>
        <w:autoSpaceDN w:val="0"/>
        <w:adjustRightInd w:val="0"/>
        <w:jc w:val="both"/>
        <w:rPr>
          <w:rFonts w:ascii="TimesNewRomanPSMT" w:hAnsi="TimesNewRomanPSMT" w:cs="TimesNewRomanPSMT"/>
          <w:lang w:val="fr-FR"/>
        </w:rPr>
      </w:pPr>
    </w:p>
    <w:p w14:paraId="3AA3A585" w14:textId="77B7EF3C" w:rsidR="000500A8" w:rsidRPr="00BA7AE8" w:rsidRDefault="000500A8" w:rsidP="00242C0F">
      <w:pPr>
        <w:autoSpaceDE w:val="0"/>
        <w:autoSpaceDN w:val="0"/>
        <w:adjustRightInd w:val="0"/>
        <w:jc w:val="both"/>
        <w:rPr>
          <w:lang w:val="fr-FR"/>
        </w:rPr>
      </w:pPr>
      <w:r w:rsidRPr="00BA7AE8">
        <w:rPr>
          <w:lang w:val="fr-FR"/>
        </w:rPr>
        <w:t xml:space="preserve">Le site en plein air de La Ponchonnière a été fouillé par A. Muller lors des travaux de terrassement de l’autoroute A51 Aix Sisteron. Il a révélé, sur une surface de l’ordre de </w:t>
      </w:r>
      <w:smartTag w:uri="urn:schemas-microsoft-com:office:smarttags" w:element="metricconverter">
        <w:smartTagPr>
          <w:attr w:name="ProductID" w:val="35 000 mﾲ"/>
        </w:smartTagPr>
        <w:r w:rsidRPr="00BA7AE8">
          <w:rPr>
            <w:lang w:val="fr-FR"/>
          </w:rPr>
          <w:t>35 000 m²</w:t>
        </w:r>
      </w:smartTag>
      <w:r w:rsidRPr="00BA7AE8">
        <w:rPr>
          <w:lang w:val="fr-FR"/>
        </w:rPr>
        <w:t xml:space="preserve">, une importante occupation rassemblant 64 </w:t>
      </w:r>
      <w:hyperlink r:id="rId10246" w:anchor="Cul_Neo__econom_stockage_agr_silo" w:history="1">
        <w:r w:rsidR="0007541A" w:rsidRPr="0007541A">
          <w:rPr>
            <w:rStyle w:val="Hyperlink"/>
            <w:lang w:val="fr-FR"/>
          </w:rPr>
          <w:t>silos</w:t>
        </w:r>
      </w:hyperlink>
      <w:r w:rsidRPr="00BA7AE8">
        <w:rPr>
          <w:lang w:val="fr-FR"/>
        </w:rPr>
        <w:t xml:space="preserve">, 73 structures de combustion, une vingtaine de « fonds de cabanes » et un millier de trous de poteaux (Jacob, 1990, p. 85 ; Muller </w:t>
      </w:r>
      <w:r w:rsidRPr="00BA7AE8">
        <w:rPr>
          <w:i/>
          <w:iCs/>
          <w:lang w:val="fr-FR"/>
        </w:rPr>
        <w:t>et al.</w:t>
      </w:r>
      <w:r w:rsidRPr="00BA7AE8">
        <w:rPr>
          <w:lang w:val="fr-FR"/>
        </w:rPr>
        <w:t xml:space="preserve">, 1989 et 1990). Seules quelques fosses ont livré une petite quantité (entre 1 et 7 individus par structures) de céramique chasséenne (Muller, 1995). Des coupes en calotte (fosses 9, 14 et 65 ; tome II, fig. XVIII-50, n° 1, 4, 5 et 11) et des coupes à pseudo-carène (fosses 9 et 14, tome II, fig. XVIII-50, n° 3 et 7) ou à carène vraie (fosses 14, 16, 45 et 170 ; tome II, fig. XVIII-50, n° 6, 7, 9, 10, fig. XVIII-53, n° 27, fig. XVIII-52, n° 22) sont ainsi attestées. Les autres éléments de forme sont dispersés. Ils comprennent des marmites piriformes munies de languettes et de boutons alternés (tome II, fig. XVIII-52, n° 19), un gobelet à épaulement (tome II, fig. XVIII-52, n° 20), un pot à bouton semi-cylindrique (tome II, fig. XVIII-51, n° 18), une assiette à rebord mal dégagé (tome II, fig. XVIII-50, n° 13), 2 coupes à sillon (tome II, fig. XVIII-53, n° 23 et 24), un pot tulipiforme (tome II, fig. XVIII- 53, n° 25), une anse en ruban (tome II, fig. XVIII-52, n° 21) et un pseudo-ruban (tome II,fig. XVIII-53, n° 26). Une marmite à cordon ornée d’une languette biforée (tome II, fig. XVIII-51, nº 14), une marmite munie de boutons juxtaposés (tome II, fig. XVIII-51, nº 15) et à un vase ouvert à un cordon (tome II, fig. XVIII-51, nº 16) pourraient également être rattachés au Chasséen.Les pâtes sont majoritairement composées de calcite pilée, mais les quantités et lesgranulométries sont variables. Les récipients de la fosse 170-79 ont notamment </w:t>
      </w:r>
      <w:r w:rsidRPr="00BA7AE8">
        <w:rPr>
          <w:lang w:val="fr-FR"/>
        </w:rPr>
        <w:lastRenderedPageBreak/>
        <w:t>unegranulométrie plus fine. Quelques tessons n’ayant pas permis la restitution d’une formecomportent un dégraissant composé de feldspaths et de quartz (BIB 1420)</w:t>
      </w:r>
    </w:p>
    <w:p w14:paraId="3311A347" w14:textId="77777777" w:rsidR="000500A8" w:rsidRPr="0032190F" w:rsidRDefault="000500A8" w:rsidP="00242C0F">
      <w:pPr>
        <w:autoSpaceDE w:val="0"/>
        <w:autoSpaceDN w:val="0"/>
        <w:adjustRightInd w:val="0"/>
        <w:jc w:val="both"/>
        <w:rPr>
          <w:rFonts w:ascii="TimesNewRomanPSMT" w:hAnsi="TimesNewRomanPSMT" w:cs="TimesNewRomanPSMT"/>
          <w:lang w:val="fr-FR"/>
        </w:rPr>
      </w:pPr>
    </w:p>
    <w:p w14:paraId="46B1AAF7" w14:textId="77777777" w:rsidR="000500A8" w:rsidRPr="0032190F" w:rsidRDefault="000500A8" w:rsidP="00426FF9">
      <w:pPr>
        <w:pStyle w:val="Heading1"/>
      </w:pPr>
      <w:r w:rsidRPr="0032190F">
        <w:t>VAUCLARE (Aven de)</w:t>
      </w:r>
    </w:p>
    <w:p w14:paraId="28F8AD35" w14:textId="77777777" w:rsidR="000500A8" w:rsidRPr="0032190F" w:rsidRDefault="000500A8" w:rsidP="00242C0F">
      <w:pPr>
        <w:autoSpaceDE w:val="0"/>
        <w:autoSpaceDN w:val="0"/>
        <w:adjustRightInd w:val="0"/>
        <w:jc w:val="both"/>
        <w:rPr>
          <w:rFonts w:ascii="TimesNewRomanPSMT" w:hAnsi="TimesNewRomanPSMT" w:cs="TimesNewRomanPSMT"/>
          <w:lang w:val="fr-FR"/>
        </w:rPr>
      </w:pPr>
    </w:p>
    <w:p w14:paraId="67199E2C" w14:textId="77777777" w:rsidR="000500A8" w:rsidRPr="00BA7AE8" w:rsidRDefault="000500A8" w:rsidP="00242C0F">
      <w:pPr>
        <w:autoSpaceDE w:val="0"/>
        <w:autoSpaceDN w:val="0"/>
        <w:adjustRightInd w:val="0"/>
        <w:jc w:val="both"/>
        <w:rPr>
          <w:lang w:val="fr-FR"/>
        </w:rPr>
      </w:pPr>
      <w:r w:rsidRPr="00BA7AE8">
        <w:rPr>
          <w:lang w:val="fr-FR"/>
        </w:rPr>
        <w:t>Cet aven d’une dizaine de mètres de profondeur est situé sur la côte de Vauclare, enrive droite des basses gorges du Verdon. Fouillé par J. Courtin en 1962, il a livré plusieursformes céramiques chasséennes (Gagnière, 1963 ; 1967, p. 299 ; 1974, p. 44 et 86 ; 1976,p. 39-41 ; d’Anna, 1980, p. 21).Les vases ouverts à profil simple sont peu variés : grande assiette à rebord épaissi(tome II, fig. XVIII-54, 1 et 3), coupe en calotte (tome II, fig. XVIII-54, nº 2), coupe en demiellipse(tome II, fig. XVIII-55, nº 4), bol hémisphérique (tome II, fig. XVIII-55, nº 5), bolstulipiformes (tome II, fig. XVIII-55, nº 6 et 7) et marmites tulipiformes (tome II, fig. XVIII-55, nº 8 à 10).Les formes fermées comprennent une jatte en ellipse munie d’une languette (tome II,fig. XVIII-56, n° 11), un bol et une jatte à paroi tronconique (tome II, fig. XVIII-56, n° 13et 12) ainsi que des marmites à paroi tronconique (tome II, fig. XVIII-56, n° 14) ouhémisphérique (tome II, fig. XVIII-56, n° 15, fig. XVIII-57, n° 16).</w:t>
      </w:r>
      <w:r w:rsidR="00A10B75" w:rsidRPr="00BA7AE8">
        <w:rPr>
          <w:lang w:val="fr-FR"/>
        </w:rPr>
        <w:t>(BIB 1420)</w:t>
      </w:r>
    </w:p>
    <w:p w14:paraId="5CD5E89B" w14:textId="77777777" w:rsidR="000500A8" w:rsidRPr="00BA7AE8" w:rsidRDefault="000500A8" w:rsidP="00242C0F">
      <w:pPr>
        <w:autoSpaceDE w:val="0"/>
        <w:autoSpaceDN w:val="0"/>
        <w:adjustRightInd w:val="0"/>
        <w:jc w:val="both"/>
        <w:rPr>
          <w:lang w:val="fr-FR"/>
        </w:rPr>
      </w:pPr>
      <w:r w:rsidRPr="00BA7AE8">
        <w:rPr>
          <w:lang w:val="fr-FR"/>
        </w:rPr>
        <w:t>Les formes segmentées rassemblent notamment des jattes (tome II, fig. XVIII-58, nº24) ou des grandes marmites (tome II, fig. XVIII-58, nº 25) à épaulement marqué et desgobelets à épaulement doux (tome II, fig. XVIII-58, nº 23), une marmite à pseudo-col pourvuede 4 boutons juxtaposés perforés verticalement (tome II, fig. XVIII-58, nº 21). Les pots sontsegmentés par un ressaut (tome II, fig. XVIII-59, n° 30 et 31), une carène douce (tome II,fig. XVIII-60, n° 32) ou un sillon (tome II, fig. XVIII-60, n° 33). Certains portent un boutonsemi-cylindrique massif sur la rupture de pente (tome II, fig. XVIII-60, n° 35 à 37).Les éléments plastiques isolés sont représentés par une anse en ruban (tome II,fig. XVIII-57, nº 18), une flûte de Pan prolongée par un bandeau (tome II, fig. XVIII-57, nº19), des boutons juxtaposés perforés verticalement (tome II, fig. XVIII-57, nº 20), un bandeaumultiforé à décor gravé (tome II, fig. XVIII-60, nº 34) et un bouton repoussé depuis l’intérieurde la paroi (tome II, fig. XVIII-57, nº 17).Les pâtes contiennent essentiellement des carbonates (tome II, tabl. 134 ; fig. XVIII-61).Les traitements de surface sont diversifiés (tome II, fig. XVIII-62). On note destraces de végétaux sur la surface de deux récipients (tome II, fig. XVIII-62, d) (BIB 1420)</w:t>
      </w:r>
    </w:p>
    <w:p w14:paraId="15496E5C" w14:textId="77777777" w:rsidR="000500A8" w:rsidRPr="0032190F" w:rsidRDefault="000500A8" w:rsidP="00242C0F">
      <w:pPr>
        <w:autoSpaceDE w:val="0"/>
        <w:autoSpaceDN w:val="0"/>
        <w:adjustRightInd w:val="0"/>
        <w:jc w:val="both"/>
        <w:rPr>
          <w:rFonts w:ascii="TimesNewRomanPSMT" w:hAnsi="TimesNewRomanPSMT" w:cs="TimesNewRomanPSMT"/>
          <w:lang w:val="fr-FR"/>
        </w:rPr>
      </w:pPr>
    </w:p>
    <w:p w14:paraId="3D1B700D" w14:textId="77777777" w:rsidR="000500A8" w:rsidRPr="0032190F" w:rsidRDefault="000500A8" w:rsidP="00426FF9">
      <w:pPr>
        <w:pStyle w:val="Heading1"/>
      </w:pPr>
      <w:r w:rsidRPr="0032190F">
        <w:t>CLAVELLES</w:t>
      </w:r>
    </w:p>
    <w:p w14:paraId="60A67824" w14:textId="77777777" w:rsidR="000500A8" w:rsidRPr="0032190F" w:rsidRDefault="000500A8" w:rsidP="00242C0F">
      <w:pPr>
        <w:autoSpaceDE w:val="0"/>
        <w:autoSpaceDN w:val="0"/>
        <w:adjustRightInd w:val="0"/>
        <w:jc w:val="both"/>
        <w:rPr>
          <w:rFonts w:ascii="TimesNewRomanPSMT" w:hAnsi="TimesNewRomanPSMT" w:cs="TimesNewRomanPSMT"/>
          <w:lang w:val="fr-FR"/>
        </w:rPr>
      </w:pPr>
    </w:p>
    <w:p w14:paraId="6D5BD99D" w14:textId="4889F1EE" w:rsidR="000500A8" w:rsidRPr="0032190F" w:rsidRDefault="000500A8" w:rsidP="00242C0F">
      <w:pPr>
        <w:autoSpaceDE w:val="0"/>
        <w:autoSpaceDN w:val="0"/>
        <w:adjustRightInd w:val="0"/>
        <w:jc w:val="both"/>
        <w:rPr>
          <w:lang w:val="fr-FR"/>
        </w:rPr>
      </w:pPr>
      <w:r w:rsidRPr="0032190F">
        <w:rPr>
          <w:lang w:val="fr-FR"/>
        </w:rPr>
        <w:t xml:space="preserve">Le site de plein air des Clavelles a été exhumé, en 1987, par A. Muller, lors d’unprogramme d’interventions archéologiques précédant la réalisation de l’autoroute A51,section Manosque Peyruis (Jacob, 1987-1988, p. 193-194 ; Muller, 1988, p. 27-28).Un empierrement de galets répartis de manière uniforme sur une vingtaine de mètrescarrés a livré une couche archéologique de 1 à </w:t>
      </w:r>
      <w:smartTag w:uri="urn:schemas-microsoft-com:office:smarttags" w:element="metricconverter">
        <w:smartTagPr>
          <w:attr w:name="ProductID" w:val="2 cm"/>
        </w:smartTagPr>
        <w:r w:rsidRPr="0032190F">
          <w:rPr>
            <w:lang w:val="fr-FR"/>
          </w:rPr>
          <w:t>2 cm</w:t>
        </w:r>
      </w:smartTag>
      <w:r w:rsidRPr="0032190F">
        <w:rPr>
          <w:lang w:val="fr-FR"/>
        </w:rPr>
        <w:t>. Dans le secteur sud, en liaison avec cetépandage de vestiges, une petite fosse ovale (</w:t>
      </w:r>
      <w:smartTag w:uri="urn:schemas-microsoft-com:office:smarttags" w:element="metricconverter">
        <w:smartTagPr>
          <w:attr w:name="ProductID" w:val="1,2 m"/>
        </w:smartTagPr>
        <w:r w:rsidRPr="0032190F">
          <w:rPr>
            <w:lang w:val="fr-FR"/>
          </w:rPr>
          <w:t>1,2 m</w:t>
        </w:r>
      </w:smartTag>
      <w:r w:rsidRPr="0032190F">
        <w:rPr>
          <w:lang w:val="fr-FR"/>
        </w:rPr>
        <w:t xml:space="preserve"> sur </w:t>
      </w:r>
      <w:smartTag w:uri="urn:schemas-microsoft-com:office:smarttags" w:element="metricconverter">
        <w:smartTagPr>
          <w:attr w:name="ProductID" w:val="0,95 m"/>
        </w:smartTagPr>
        <w:r w:rsidRPr="0032190F">
          <w:rPr>
            <w:lang w:val="fr-FR"/>
          </w:rPr>
          <w:t>0,95 m</w:t>
        </w:r>
      </w:smartTag>
      <w:r w:rsidRPr="0032190F">
        <w:rPr>
          <w:lang w:val="fr-FR"/>
        </w:rPr>
        <w:t xml:space="preserve"> pour une profondeur de30 cm), creusée dans le substrat argileux, contenait les restes de 2 adultes et de 3 enfants.La part la plus importante du mobilier provient du « sol d’habitat » ; le remplissagede la fosse ne contenait que 3 tessons et 2 éclats (Muller </w:t>
      </w:r>
      <w:r w:rsidRPr="0032190F">
        <w:rPr>
          <w:i/>
          <w:iCs/>
          <w:lang w:val="fr-FR"/>
        </w:rPr>
        <w:t>et al.</w:t>
      </w:r>
      <w:r w:rsidRPr="0032190F">
        <w:rPr>
          <w:lang w:val="fr-FR"/>
        </w:rPr>
        <w:t xml:space="preserve">, 1990).L’industrie lithique comprend « </w:t>
      </w:r>
      <w:r w:rsidRPr="0032190F">
        <w:rPr>
          <w:i/>
          <w:iCs/>
          <w:lang w:val="fr-FR"/>
        </w:rPr>
        <w:t xml:space="preserve">des lamelles obtenues par pression et quelqueslames courtes portant des lustrés de faucilles, deux lames barre de chocolat et unesoixantaine de déchets de taille </w:t>
      </w:r>
      <w:r w:rsidRPr="0032190F">
        <w:rPr>
          <w:lang w:val="fr-FR"/>
        </w:rPr>
        <w:t xml:space="preserve">» (Muller </w:t>
      </w:r>
      <w:r w:rsidRPr="0032190F">
        <w:rPr>
          <w:i/>
          <w:iCs/>
          <w:lang w:val="fr-FR"/>
        </w:rPr>
        <w:t>et al.</w:t>
      </w:r>
      <w:r w:rsidRPr="0032190F">
        <w:rPr>
          <w:lang w:val="fr-FR"/>
        </w:rPr>
        <w:t xml:space="preserve">, 1990). Les matières premières sont variées :« </w:t>
      </w:r>
      <w:r w:rsidRPr="0032190F">
        <w:rPr>
          <w:i/>
          <w:iCs/>
          <w:lang w:val="fr-FR"/>
        </w:rPr>
        <w:t>silex oligocène de la vallée du Largue, silex de Vachère, silex gris et noir de la vallée de la</w:t>
      </w:r>
      <w:r w:rsidR="0077212E">
        <w:rPr>
          <w:i/>
          <w:iCs/>
          <w:lang w:val="fr-FR"/>
        </w:rPr>
        <w:t xml:space="preserve"> </w:t>
      </w:r>
      <w:r w:rsidRPr="0032190F">
        <w:rPr>
          <w:i/>
          <w:iCs/>
          <w:lang w:val="fr-FR"/>
        </w:rPr>
        <w:t xml:space="preserve">Durance et silex </w:t>
      </w:r>
      <w:hyperlink r:id="rId10247" w:anchor="Sit_Mont_Ventoux" w:history="1">
        <w:r w:rsidR="0077212E" w:rsidRPr="0077212E">
          <w:rPr>
            <w:rStyle w:val="Hyperlink"/>
            <w:i/>
            <w:lang w:val="fr-FR"/>
          </w:rPr>
          <w:t>blond</w:t>
        </w:r>
      </w:hyperlink>
      <w:r w:rsidRPr="0032190F">
        <w:rPr>
          <w:i/>
          <w:iCs/>
          <w:lang w:val="fr-FR"/>
        </w:rPr>
        <w:t xml:space="preserve">, deux lamelles et un éclat en </w:t>
      </w:r>
      <w:hyperlink r:id="rId10248" w:anchor="Sit_Quartz_hyalien" w:history="1">
        <w:r w:rsidRPr="00624E30">
          <w:rPr>
            <w:rStyle w:val="Hyperlink"/>
            <w:i/>
            <w:iCs/>
            <w:lang w:val="fr-FR"/>
          </w:rPr>
          <w:t>quartz hyalin</w:t>
        </w:r>
      </w:hyperlink>
      <w:r w:rsidRPr="0032190F">
        <w:rPr>
          <w:i/>
          <w:iCs/>
          <w:lang w:val="fr-FR"/>
        </w:rPr>
        <w:t xml:space="preserve"> </w:t>
      </w:r>
      <w:r w:rsidRPr="0032190F">
        <w:rPr>
          <w:lang w:val="fr-FR"/>
        </w:rPr>
        <w:t xml:space="preserve">» (Muller </w:t>
      </w:r>
      <w:r w:rsidRPr="0032190F">
        <w:rPr>
          <w:i/>
          <w:iCs/>
          <w:lang w:val="fr-FR"/>
        </w:rPr>
        <w:t>et al.</w:t>
      </w:r>
      <w:r w:rsidRPr="0032190F">
        <w:rPr>
          <w:lang w:val="fr-FR"/>
        </w:rPr>
        <w:t xml:space="preserve">, 1990). Onnote deux haches de section circulaire en éclogite et une en glaucophanite (Ricq de Boüard,1996, p. 20-23).La céramique semble relativement homogène. Elle comprend une majorité de coupesà rebord non dégagé ou à épaississement interne (tome II, fig. XVIII-63, nº 1 à 8). Deuxassiettes à rebord large, décorées de triangles quadrillés disposés en ligne </w:t>
      </w:r>
      <w:r w:rsidRPr="0032190F">
        <w:rPr>
          <w:lang w:val="fr-FR"/>
        </w:rPr>
        <w:lastRenderedPageBreak/>
        <w:t xml:space="preserve">(tome II, fig. XVIII-64, n° 11 et 12) et des coupes en calotte (tome II, fig. XVIII-63, n° 9), parfois munies d’unsillon interne incisé complètent les formes ouvertes basses (tome II, fig. XVIII-63, n° 10). Unpot, orné d’un décor imprimé sur la lèvre, porte des boutons disposés en couronne sur la partiesupérieure du bord et une petite anse en ruban (tome II, fig. XVIII-64, n° 13).Les formes fermées à profil simple sont beaucoup moins nombreuses : pot globuleux(tome II, fig. XVIII-64, n° 15), marmite munie d’un cordon multiforé sous le bord (tome II,fig. </w:t>
      </w:r>
      <w:r w:rsidRPr="00485856">
        <w:rPr>
          <w:lang w:val="es-ES"/>
        </w:rPr>
        <w:t xml:space="preserve">XVIII-64, n° 16), bol en ellipse (tome II, fig. </w:t>
      </w:r>
      <w:r w:rsidRPr="00566234">
        <w:rPr>
          <w:lang w:val="es-ES"/>
        </w:rPr>
        <w:t xml:space="preserve">XVIII-64, n° 17). </w:t>
      </w:r>
      <w:r w:rsidRPr="0032190F">
        <w:rPr>
          <w:lang w:val="fr-FR"/>
        </w:rPr>
        <w:t>Les formes à segmentation externe sont représentées par un gobelet à épaulementdoux (tome II, fig. XVIII-64, nº 18) et quelques fragments de carènes.Les éléments plastiques isolés comptent des boutons perforés horizontalement (tomeII, fig. XVIII-64, nº 20 à 22), une flûte de Pan étroite (tome II, fig. XVIII-64, nº 19) et unelanguette (tome II, fig. XVIII-64, nº 23).Ces récipients sont façonnés à partir d’argile contenant des quartz et de la calciteprobablement pilée. Les surfaces, bien qu’altérées, semblent avoir été au moins brunies. (BIB 1420)</w:t>
      </w:r>
    </w:p>
    <w:p w14:paraId="77B84262" w14:textId="77777777" w:rsidR="00E37757" w:rsidRPr="0032190F" w:rsidRDefault="00E37757" w:rsidP="00242C0F">
      <w:pPr>
        <w:autoSpaceDE w:val="0"/>
        <w:autoSpaceDN w:val="0"/>
        <w:adjustRightInd w:val="0"/>
        <w:jc w:val="both"/>
        <w:rPr>
          <w:lang w:val="fr-FR"/>
        </w:rPr>
      </w:pPr>
    </w:p>
    <w:p w14:paraId="72D7AE99" w14:textId="77777777" w:rsidR="00B04578" w:rsidRPr="0032190F" w:rsidRDefault="00B04578" w:rsidP="00426FF9">
      <w:pPr>
        <w:pStyle w:val="Heading1"/>
      </w:pPr>
      <w:bookmarkStart w:id="4170" w:name="Sit_Villard"/>
      <w:r w:rsidRPr="0032190F">
        <w:t>VILLARD</w:t>
      </w:r>
      <w:r w:rsidR="000C49FD" w:rsidRPr="0032190F">
        <w:t xml:space="preserve"> (Dolmen du)</w:t>
      </w:r>
    </w:p>
    <w:bookmarkEnd w:id="4170"/>
    <w:p w14:paraId="57520D4E" w14:textId="77777777" w:rsidR="00B04578" w:rsidRPr="0032190F" w:rsidRDefault="00B04578" w:rsidP="00242C0F">
      <w:pPr>
        <w:rPr>
          <w:lang w:val="fr-FR"/>
        </w:rPr>
      </w:pPr>
    </w:p>
    <w:p w14:paraId="01D54E91" w14:textId="40A4BFEC" w:rsidR="000C49FD" w:rsidRPr="0032190F" w:rsidRDefault="000C49FD" w:rsidP="00242C0F">
      <w:pPr>
        <w:jc w:val="both"/>
        <w:rPr>
          <w:i/>
          <w:lang w:val="fr-FR"/>
        </w:rPr>
      </w:pPr>
      <w:r w:rsidRPr="0032190F">
        <w:rPr>
          <w:lang w:val="fr-FR"/>
        </w:rPr>
        <w:t>Le dolmen du Villard (</w:t>
      </w:r>
      <w:r w:rsidR="005D5615" w:rsidRPr="0032190F">
        <w:rPr>
          <w:lang w:val="fr-FR"/>
        </w:rPr>
        <w:t xml:space="preserve">Lauzet-Ubaye, </w:t>
      </w:r>
      <w:r w:rsidRPr="0032190F">
        <w:rPr>
          <w:lang w:val="fr-FR"/>
        </w:rPr>
        <w:t xml:space="preserve">Alpes-de-Haute-Provence) a livré une séquence archéologique allant du </w:t>
      </w:r>
      <w:hyperlink r:id="rId10249" w:anchor="Cul_Campaniforme" w:history="1">
        <w:r w:rsidRPr="0032190F">
          <w:rPr>
            <w:rStyle w:val="Hyperlink"/>
            <w:lang w:val="fr-FR"/>
          </w:rPr>
          <w:t>Campaniforme</w:t>
        </w:r>
      </w:hyperlink>
      <w:r w:rsidRPr="0032190F">
        <w:rPr>
          <w:lang w:val="fr-FR"/>
        </w:rPr>
        <w:t xml:space="preserve"> (phase 3, 2835-2291 c</w:t>
      </w:r>
      <w:r w:rsidR="008F2B76" w:rsidRPr="0032190F">
        <w:rPr>
          <w:lang w:val="fr-FR"/>
        </w:rPr>
        <w:t>a</w:t>
      </w:r>
      <w:r w:rsidRPr="0032190F">
        <w:rPr>
          <w:lang w:val="fr-FR"/>
        </w:rPr>
        <w:t>lBC 1 s) au Bronze final.</w:t>
      </w:r>
      <w:r w:rsidR="0034311C" w:rsidRPr="0032190F">
        <w:rPr>
          <w:lang w:val="fr-FR"/>
        </w:rPr>
        <w:t xml:space="preserve"> L’ensemble du mobilier est hom</w:t>
      </w:r>
      <w:r w:rsidR="003E3DD4" w:rsidRPr="0032190F">
        <w:rPr>
          <w:lang w:val="fr-FR"/>
        </w:rPr>
        <w:t>o</w:t>
      </w:r>
      <w:r w:rsidR="0034311C" w:rsidRPr="0032190F">
        <w:rPr>
          <w:lang w:val="fr-FR"/>
        </w:rPr>
        <w:t>gène (Sauzade 1991). On note la présence du set campaniforme : brassard d’archer, perles ovalaires en calcaire, pendeloques arciformes sur défenses de sanglier, poignard à soie en cuivre (BIB 922 (BIB  970))</w:t>
      </w:r>
      <w:r w:rsidR="008B05BE" w:rsidRPr="0032190F">
        <w:rPr>
          <w:lang w:val="fr-FR"/>
        </w:rPr>
        <w:t xml:space="preserve">. </w:t>
      </w:r>
      <w:r w:rsidR="008B05BE" w:rsidRPr="0032190F">
        <w:rPr>
          <w:i/>
          <w:lang w:val="fr-FR"/>
        </w:rPr>
        <w:t>La datation radiocrabone associée au mobilier le date du Chalcolithique récent (2030 ± 120) (BIB 970 p. 97-99)</w:t>
      </w:r>
    </w:p>
    <w:p w14:paraId="6F33D35C" w14:textId="77777777" w:rsidR="00457BF3" w:rsidRPr="0032190F" w:rsidRDefault="00457BF3" w:rsidP="00242C0F">
      <w:pPr>
        <w:jc w:val="both"/>
        <w:rPr>
          <w:i/>
          <w:lang w:val="fr-FR"/>
        </w:rPr>
      </w:pPr>
    </w:p>
    <w:p w14:paraId="32406397" w14:textId="77777777" w:rsidR="00457BF3" w:rsidRPr="0032190F" w:rsidRDefault="00457BF3" w:rsidP="00242C0F">
      <w:pPr>
        <w:jc w:val="both"/>
        <w:rPr>
          <w:lang w:val="fr-FR"/>
        </w:rPr>
      </w:pPr>
      <w:r w:rsidRPr="0094539D">
        <w:rPr>
          <w:rFonts w:ascii="TimesNewRomanPSMT" w:hAnsi="TimesNewRomanPSMT" w:cs="TimesNewRomanPSMT"/>
          <w:sz w:val="20"/>
          <w:szCs w:val="20"/>
          <w:lang w:val="en-GB"/>
        </w:rPr>
        <w:t>Ly-3257</w:t>
      </w:r>
      <w:r w:rsidRPr="0094539D">
        <w:rPr>
          <w:lang w:val="en-GB"/>
        </w:rPr>
        <w:t xml:space="preserve"> : 3980 ± 120 BP ; </w:t>
      </w:r>
      <w:r w:rsidRPr="0094539D">
        <w:rPr>
          <w:rFonts w:ascii="TimesNewRomanPSMT" w:hAnsi="TimesNewRomanPSMT" w:cs="TimesNewRomanPSMT"/>
          <w:sz w:val="20"/>
          <w:szCs w:val="20"/>
          <w:lang w:val="en-GB"/>
        </w:rPr>
        <w:t xml:space="preserve">2875- 2197 cal BC 2s. </w:t>
      </w:r>
      <w:r w:rsidRPr="0032190F">
        <w:rPr>
          <w:rFonts w:ascii="TimesNewRomanPSMT" w:hAnsi="TimesNewRomanPSMT" w:cs="TimesNewRomanPSMT"/>
          <w:sz w:val="20"/>
          <w:szCs w:val="20"/>
          <w:lang w:val="fr-FR"/>
        </w:rPr>
        <w:t>(Lemercier 2002)</w:t>
      </w:r>
    </w:p>
    <w:p w14:paraId="6B39694D" w14:textId="77777777" w:rsidR="008B05BE" w:rsidRPr="0032190F" w:rsidRDefault="008B05BE" w:rsidP="00242C0F">
      <w:pPr>
        <w:rPr>
          <w:lang w:val="fr-FR"/>
        </w:rPr>
      </w:pPr>
    </w:p>
    <w:p w14:paraId="148999D3" w14:textId="77777777" w:rsidR="003E3DD4" w:rsidRPr="0032190F" w:rsidRDefault="003E3DD4" w:rsidP="00242C0F">
      <w:pPr>
        <w:pStyle w:val="Heading2"/>
      </w:pPr>
      <w:r w:rsidRPr="0032190F">
        <w:t>Dolmen</w:t>
      </w:r>
    </w:p>
    <w:p w14:paraId="7DDEE806" w14:textId="77777777" w:rsidR="003E3DD4" w:rsidRPr="0032190F" w:rsidRDefault="003E3DD4" w:rsidP="00242C0F">
      <w:pPr>
        <w:autoSpaceDE w:val="0"/>
        <w:autoSpaceDN w:val="0"/>
        <w:adjustRightInd w:val="0"/>
        <w:jc w:val="both"/>
        <w:rPr>
          <w:lang w:val="fr-FR"/>
        </w:rPr>
      </w:pPr>
    </w:p>
    <w:p w14:paraId="6B782D1B" w14:textId="765F439D" w:rsidR="003E3DD4" w:rsidRPr="0032190F" w:rsidRDefault="003E3DD4" w:rsidP="00242C0F">
      <w:pPr>
        <w:autoSpaceDE w:val="0"/>
        <w:autoSpaceDN w:val="0"/>
        <w:adjustRightInd w:val="0"/>
        <w:jc w:val="both"/>
        <w:rPr>
          <w:lang w:val="fr-FR"/>
        </w:rPr>
      </w:pPr>
      <w:r w:rsidRPr="0032190F">
        <w:rPr>
          <w:lang w:val="fr-FR"/>
        </w:rPr>
        <w:t xml:space="preserve">C’est un dolmen à chambre rectangulaire de </w:t>
      </w:r>
      <w:smartTag w:uri="urn:schemas-microsoft-com:office:smarttags" w:element="metricconverter">
        <w:smartTagPr>
          <w:attr w:name="ProductID" w:val="1,75 m"/>
        </w:smartTagPr>
        <w:r w:rsidRPr="0032190F">
          <w:rPr>
            <w:lang w:val="fr-FR"/>
          </w:rPr>
          <w:t>1,75 m</w:t>
        </w:r>
      </w:smartTag>
      <w:r w:rsidRPr="0032190F">
        <w:rPr>
          <w:lang w:val="fr-FR"/>
        </w:rPr>
        <w:t xml:space="preserve"> de long pour </w:t>
      </w:r>
      <w:smartTag w:uri="urn:schemas-microsoft-com:office:smarttags" w:element="metricconverter">
        <w:smartTagPr>
          <w:attr w:name="ProductID" w:val="1,30 m"/>
        </w:smartTagPr>
        <w:r w:rsidRPr="0032190F">
          <w:rPr>
            <w:lang w:val="fr-FR"/>
          </w:rPr>
          <w:t>1,30 m</w:t>
        </w:r>
      </w:smartTag>
      <w:r w:rsidRPr="0032190F">
        <w:rPr>
          <w:lang w:val="fr-FR"/>
        </w:rPr>
        <w:t xml:space="preserve"> de large et </w:t>
      </w:r>
      <w:smartTag w:uri="urn:schemas-microsoft-com:office:smarttags" w:element="metricconverter">
        <w:smartTagPr>
          <w:attr w:name="ProductID" w:val="1,50 m"/>
        </w:smartTagPr>
        <w:r w:rsidRPr="0032190F">
          <w:rPr>
            <w:lang w:val="fr-FR"/>
          </w:rPr>
          <w:t>1,50 m</w:t>
        </w:r>
      </w:smartTag>
      <w:r w:rsidRPr="0032190F">
        <w:rPr>
          <w:lang w:val="fr-FR"/>
        </w:rPr>
        <w:t xml:space="preserve"> de haut, précédée parun couloir de </w:t>
      </w:r>
      <w:smartTag w:uri="urn:schemas-microsoft-com:office:smarttags" w:element="metricconverter">
        <w:smartTagPr>
          <w:attr w:name="ProductID" w:val="1,80 m"/>
        </w:smartTagPr>
        <w:r w:rsidRPr="0032190F">
          <w:rPr>
            <w:lang w:val="fr-FR"/>
          </w:rPr>
          <w:t>1,80 m</w:t>
        </w:r>
      </w:smartTag>
      <w:r w:rsidRPr="0032190F">
        <w:rPr>
          <w:lang w:val="fr-FR"/>
        </w:rPr>
        <w:t xml:space="preserve"> de long sur </w:t>
      </w:r>
      <w:smartTag w:uri="urn:schemas-microsoft-com:office:smarttags" w:element="metricconverter">
        <w:smartTagPr>
          <w:attr w:name="ProductID" w:val="1,10 m"/>
        </w:smartTagPr>
        <w:r w:rsidRPr="0032190F">
          <w:rPr>
            <w:lang w:val="fr-FR"/>
          </w:rPr>
          <w:t>1,10 m</w:t>
        </w:r>
      </w:smartTag>
      <w:r w:rsidRPr="0032190F">
        <w:rPr>
          <w:lang w:val="fr-FR"/>
        </w:rPr>
        <w:t xml:space="preserve"> de large. Le tumulus de pierres a disparu sauf dans la partie Nord. Lescotés de la chambre sont formés de 6 dalles verticales surmontées d’une dalle de couverture. Le sol est recouvertd’une seule grande dalle. L’accès à la chambre s’effectue par une petite entrée, étroite et basse, orientée àl’Ouest, fermée par une petite dalle verticale reposant sur une dalle de seuil. Les dalles du couloir, au nombre desix, sont alignées sur celles des longs côtés de la chambre. L’architecture de ce dolmen s’apparente à aux</w:t>
      </w:r>
      <w:hyperlink r:id="rId10250" w:anchor="Cul_Dolmens_Provencaux" w:history="1">
        <w:r w:rsidRPr="0032190F">
          <w:rPr>
            <w:rStyle w:val="Hyperlink"/>
            <w:lang w:val="fr-FR"/>
          </w:rPr>
          <w:t>dolmens de Provence</w:t>
        </w:r>
      </w:hyperlink>
      <w:r w:rsidRPr="0032190F">
        <w:rPr>
          <w:lang w:val="fr-FR"/>
        </w:rPr>
        <w:t xml:space="preserve"> orientale par les faibles dimensions de sa chambre et la présence d’un couloir orienté àl’Ouest ainsi que d’une dalle de seuil mais le couloir large et la structure de la chambre (deux supports de chaque</w:t>
      </w:r>
    </w:p>
    <w:p w14:paraId="7C67599E" w14:textId="77777777" w:rsidR="003E3DD4" w:rsidRPr="0032190F" w:rsidRDefault="003E3DD4" w:rsidP="00242C0F">
      <w:pPr>
        <w:autoSpaceDE w:val="0"/>
        <w:autoSpaceDN w:val="0"/>
        <w:adjustRightInd w:val="0"/>
        <w:jc w:val="both"/>
        <w:rPr>
          <w:lang w:val="fr-FR"/>
        </w:rPr>
      </w:pPr>
      <w:r w:rsidRPr="0032190F">
        <w:rPr>
          <w:lang w:val="fr-FR"/>
        </w:rPr>
        <w:t>côté et chevet inclus entre les côtés) dénotent une architecture propre au secteur alpin ainsi que des influences del’Est de la France : Haute-Savoie, Jura...(</w:t>
      </w:r>
      <w:r w:rsidR="008B05BE" w:rsidRPr="0032190F">
        <w:rPr>
          <w:lang w:val="fr-FR"/>
        </w:rPr>
        <w:t xml:space="preserve">BIB 970 p. 97-99 et </w:t>
      </w:r>
      <w:r w:rsidRPr="0032190F">
        <w:rPr>
          <w:lang w:val="fr-FR"/>
        </w:rPr>
        <w:t>BIB 971 p. 32 catalogue)</w:t>
      </w:r>
    </w:p>
    <w:p w14:paraId="23E6097F" w14:textId="77777777" w:rsidR="003E3DD4" w:rsidRPr="0032190F" w:rsidRDefault="003E3DD4" w:rsidP="00242C0F">
      <w:pPr>
        <w:autoSpaceDE w:val="0"/>
        <w:autoSpaceDN w:val="0"/>
        <w:adjustRightInd w:val="0"/>
        <w:jc w:val="both"/>
        <w:rPr>
          <w:lang w:val="fr-FR"/>
        </w:rPr>
      </w:pPr>
    </w:p>
    <w:p w14:paraId="4B0713CB" w14:textId="77777777" w:rsidR="003E3DD4" w:rsidRPr="0032190F" w:rsidRDefault="003E3DD4" w:rsidP="00242C0F">
      <w:pPr>
        <w:pStyle w:val="Heading2"/>
      </w:pPr>
      <w:r w:rsidRPr="0032190F">
        <w:t>Céramique</w:t>
      </w:r>
    </w:p>
    <w:p w14:paraId="698F3799" w14:textId="77777777" w:rsidR="003E3DD4" w:rsidRPr="0032190F" w:rsidRDefault="003E3DD4" w:rsidP="00242C0F">
      <w:pPr>
        <w:autoSpaceDE w:val="0"/>
        <w:autoSpaceDN w:val="0"/>
        <w:adjustRightInd w:val="0"/>
        <w:jc w:val="both"/>
        <w:rPr>
          <w:lang w:val="fr-FR"/>
        </w:rPr>
      </w:pPr>
    </w:p>
    <w:p w14:paraId="3654D527" w14:textId="77777777" w:rsidR="003E3DD4" w:rsidRPr="0032190F" w:rsidRDefault="003E3DD4" w:rsidP="00242C0F">
      <w:pPr>
        <w:autoSpaceDE w:val="0"/>
        <w:autoSpaceDN w:val="0"/>
        <w:adjustRightInd w:val="0"/>
        <w:jc w:val="both"/>
        <w:rPr>
          <w:lang w:val="fr-FR"/>
        </w:rPr>
      </w:pPr>
      <w:r w:rsidRPr="0032190F">
        <w:rPr>
          <w:lang w:val="fr-FR"/>
        </w:rPr>
        <w:t>Attribuable à la phase 3 du Campaniforme</w:t>
      </w:r>
      <w:r w:rsidR="008B05BE" w:rsidRPr="0032190F">
        <w:rPr>
          <w:lang w:val="fr-FR"/>
        </w:rPr>
        <w:t xml:space="preserve">. </w:t>
      </w:r>
      <w:r w:rsidRPr="0032190F">
        <w:rPr>
          <w:lang w:val="fr-FR"/>
        </w:rPr>
        <w:t xml:space="preserve">Un bol à fond ombiliqué décoré au peigne (?) de deux lignes horizontales créant trois registres dont unréservé au bord, les deux autres portent une (seule conservée) bande verticale limitée au milieu par la lignehorizontale inférieure. La bande est formée de deux bandes accolées remplies de hachures obliques alternes. Une écuelle galbée portant une bande sous le bord formée de trois lignes incisées formant 2 registres remplisd’impressions ovales ou hachures obliques incisées, une bande réservée puis une bande formée de 5 ligneshorizontales formant 4 registres dont seuls les deux centraux sont remplis d’impressions ovales obliques. </w:t>
      </w:r>
      <w:r w:rsidRPr="0032190F">
        <w:rPr>
          <w:lang w:val="fr-FR"/>
        </w:rPr>
        <w:lastRenderedPageBreak/>
        <w:t>Decette bande partent deux échelles verticales qui convergent vers l’ombilic. (</w:t>
      </w:r>
      <w:r w:rsidR="008B05BE" w:rsidRPr="0032190F">
        <w:rPr>
          <w:lang w:val="fr-FR"/>
        </w:rPr>
        <w:t xml:space="preserve">BIB 970 p. 97-99 et </w:t>
      </w:r>
      <w:r w:rsidRPr="0032190F">
        <w:rPr>
          <w:lang w:val="fr-FR"/>
        </w:rPr>
        <w:t>BIB 971 p. 32 catalogue)</w:t>
      </w:r>
    </w:p>
    <w:p w14:paraId="6F821A92" w14:textId="77777777" w:rsidR="003E3DD4" w:rsidRPr="0032190F" w:rsidRDefault="003E3DD4" w:rsidP="00242C0F">
      <w:pPr>
        <w:autoSpaceDE w:val="0"/>
        <w:autoSpaceDN w:val="0"/>
        <w:adjustRightInd w:val="0"/>
        <w:jc w:val="both"/>
        <w:rPr>
          <w:lang w:val="fr-FR"/>
        </w:rPr>
      </w:pPr>
    </w:p>
    <w:p w14:paraId="6D425856" w14:textId="77777777" w:rsidR="005D5615" w:rsidRPr="0032190F" w:rsidRDefault="005D5615" w:rsidP="00242C0F">
      <w:pPr>
        <w:pStyle w:val="Heading2"/>
      </w:pPr>
      <w:r w:rsidRPr="0032190F">
        <w:t>Indust</w:t>
      </w:r>
      <w:r w:rsidR="00B76ACA" w:rsidRPr="0032190F">
        <w:t>r</w:t>
      </w:r>
      <w:r w:rsidRPr="0032190F">
        <w:t>ie lithique</w:t>
      </w:r>
    </w:p>
    <w:p w14:paraId="2543BA7A" w14:textId="77777777" w:rsidR="005D5615" w:rsidRPr="0032190F" w:rsidRDefault="005D5615" w:rsidP="00242C0F">
      <w:pPr>
        <w:autoSpaceDE w:val="0"/>
        <w:autoSpaceDN w:val="0"/>
        <w:adjustRightInd w:val="0"/>
        <w:jc w:val="both"/>
        <w:rPr>
          <w:lang w:val="fr-FR"/>
        </w:rPr>
      </w:pPr>
    </w:p>
    <w:p w14:paraId="3255AF11" w14:textId="77777777" w:rsidR="005D5615" w:rsidRPr="0032190F" w:rsidRDefault="005D5615" w:rsidP="00242C0F">
      <w:pPr>
        <w:autoSpaceDE w:val="0"/>
        <w:autoSpaceDN w:val="0"/>
        <w:adjustRightInd w:val="0"/>
        <w:jc w:val="both"/>
        <w:rPr>
          <w:lang w:val="fr-FR"/>
        </w:rPr>
      </w:pPr>
      <w:r w:rsidRPr="0032190F">
        <w:rPr>
          <w:lang w:val="fr-FR"/>
        </w:rPr>
        <w:t>Segments de cercle (BIB 971 p. 116)</w:t>
      </w:r>
    </w:p>
    <w:p w14:paraId="1C29E35D" w14:textId="77777777" w:rsidR="005D5615" w:rsidRPr="0032190F" w:rsidRDefault="005D5615" w:rsidP="00242C0F">
      <w:pPr>
        <w:autoSpaceDE w:val="0"/>
        <w:autoSpaceDN w:val="0"/>
        <w:adjustRightInd w:val="0"/>
        <w:jc w:val="both"/>
        <w:rPr>
          <w:lang w:val="fr-FR"/>
        </w:rPr>
      </w:pPr>
    </w:p>
    <w:p w14:paraId="0E042581" w14:textId="77777777" w:rsidR="003317B0" w:rsidRPr="0032190F" w:rsidRDefault="003317B0" w:rsidP="00242C0F">
      <w:pPr>
        <w:pStyle w:val="Heading2"/>
      </w:pPr>
      <w:r w:rsidRPr="0032190F">
        <w:t>Parure</w:t>
      </w:r>
    </w:p>
    <w:p w14:paraId="501F7A9D" w14:textId="77777777" w:rsidR="008B05BE" w:rsidRPr="0032190F" w:rsidRDefault="008B05BE" w:rsidP="00242C0F">
      <w:pPr>
        <w:rPr>
          <w:lang w:val="fr-FR"/>
        </w:rPr>
      </w:pPr>
    </w:p>
    <w:p w14:paraId="62AFAE14" w14:textId="77777777" w:rsidR="003E3DD4" w:rsidRPr="0032190F" w:rsidRDefault="003E3DD4" w:rsidP="00242C0F">
      <w:pPr>
        <w:autoSpaceDE w:val="0"/>
        <w:autoSpaceDN w:val="0"/>
        <w:adjustRightInd w:val="0"/>
        <w:jc w:val="both"/>
        <w:rPr>
          <w:lang w:val="fr-FR"/>
        </w:rPr>
      </w:pPr>
      <w:r w:rsidRPr="0032190F">
        <w:rPr>
          <w:lang w:val="fr-FR"/>
        </w:rPr>
        <w:t>Un brassard d’archer à trois perforations,</w:t>
      </w:r>
      <w:r w:rsidR="008B05BE" w:rsidRPr="0032190F">
        <w:rPr>
          <w:lang w:val="fr-FR"/>
        </w:rPr>
        <w:t xml:space="preserve"> d</w:t>
      </w:r>
      <w:r w:rsidRPr="0032190F">
        <w:rPr>
          <w:lang w:val="fr-FR"/>
        </w:rPr>
        <w:t>es perles ovalaires en calcaire,</w:t>
      </w:r>
      <w:r w:rsidR="008B05BE" w:rsidRPr="0032190F">
        <w:rPr>
          <w:lang w:val="fr-FR"/>
        </w:rPr>
        <w:t xml:space="preserve"> p</w:t>
      </w:r>
      <w:r w:rsidRPr="0032190F">
        <w:rPr>
          <w:lang w:val="fr-FR"/>
        </w:rPr>
        <w:t>endeloques arciformes sur défense de sanglier. (</w:t>
      </w:r>
      <w:r w:rsidR="008B05BE" w:rsidRPr="0032190F">
        <w:rPr>
          <w:lang w:val="fr-FR"/>
        </w:rPr>
        <w:t xml:space="preserve">BIB 970 p. 97-99  et </w:t>
      </w:r>
      <w:r w:rsidRPr="0032190F">
        <w:rPr>
          <w:lang w:val="fr-FR"/>
        </w:rPr>
        <w:t>BIB 971 p. 32 catalogue)</w:t>
      </w:r>
    </w:p>
    <w:p w14:paraId="08B61554" w14:textId="77777777" w:rsidR="003317B0" w:rsidRPr="0032190F" w:rsidRDefault="003317B0" w:rsidP="00242C0F">
      <w:pPr>
        <w:autoSpaceDE w:val="0"/>
        <w:autoSpaceDN w:val="0"/>
        <w:adjustRightInd w:val="0"/>
        <w:jc w:val="both"/>
        <w:rPr>
          <w:lang w:val="fr-FR"/>
        </w:rPr>
      </w:pPr>
    </w:p>
    <w:p w14:paraId="4C5CE5BF" w14:textId="77777777" w:rsidR="003E3DD4" w:rsidRPr="0032190F" w:rsidRDefault="003317B0" w:rsidP="00242C0F">
      <w:pPr>
        <w:pStyle w:val="Heading2"/>
      </w:pPr>
      <w:r w:rsidRPr="0032190F">
        <w:t>Métallurgie</w:t>
      </w:r>
    </w:p>
    <w:p w14:paraId="22E6AD00" w14:textId="77777777" w:rsidR="008B05BE" w:rsidRPr="0032190F" w:rsidRDefault="008B05BE" w:rsidP="00242C0F">
      <w:pPr>
        <w:rPr>
          <w:lang w:val="fr-FR"/>
        </w:rPr>
      </w:pPr>
    </w:p>
    <w:p w14:paraId="1C10545F" w14:textId="4257384D" w:rsidR="003E3DD4" w:rsidRPr="0032190F" w:rsidRDefault="003E3DD4" w:rsidP="00242C0F">
      <w:pPr>
        <w:rPr>
          <w:lang w:val="fr-FR"/>
        </w:rPr>
      </w:pPr>
      <w:r w:rsidRPr="0032190F">
        <w:rPr>
          <w:lang w:val="fr-FR"/>
        </w:rPr>
        <w:t xml:space="preserve">Un poignard à soie en </w:t>
      </w:r>
      <w:hyperlink r:id="rId10251" w:anchor="Sit_Cuivre" w:history="1">
        <w:r w:rsidR="009A36BA" w:rsidRPr="009A36BA">
          <w:rPr>
            <w:rStyle w:val="Hyperlink"/>
            <w:lang w:val="fr-FR"/>
          </w:rPr>
          <w:t>cuivre</w:t>
        </w:r>
      </w:hyperlink>
      <w:r w:rsidRPr="0032190F">
        <w:rPr>
          <w:lang w:val="fr-FR"/>
        </w:rPr>
        <w:t>. (</w:t>
      </w:r>
      <w:r w:rsidR="008B05BE" w:rsidRPr="0032190F">
        <w:rPr>
          <w:lang w:val="fr-FR"/>
        </w:rPr>
        <w:t xml:space="preserve">BIB 970 p. 97-99  et </w:t>
      </w:r>
      <w:r w:rsidRPr="0032190F">
        <w:rPr>
          <w:lang w:val="fr-FR"/>
        </w:rPr>
        <w:t>BIB 971 p. 32 catalogue)</w:t>
      </w:r>
    </w:p>
    <w:p w14:paraId="3981763C" w14:textId="77777777" w:rsidR="003E3DD4" w:rsidRPr="0032190F" w:rsidRDefault="003E3DD4" w:rsidP="00242C0F">
      <w:pPr>
        <w:autoSpaceDE w:val="0"/>
        <w:autoSpaceDN w:val="0"/>
        <w:adjustRightInd w:val="0"/>
        <w:jc w:val="both"/>
        <w:rPr>
          <w:rFonts w:ascii="Arial" w:hAnsi="Arial" w:cs="Arial"/>
          <w:sz w:val="20"/>
          <w:szCs w:val="20"/>
          <w:lang w:val="fr-FR"/>
        </w:rPr>
      </w:pPr>
    </w:p>
    <w:p w14:paraId="36A1BEB4" w14:textId="77777777" w:rsidR="00CC1B34" w:rsidRPr="0032190F" w:rsidRDefault="00CC1B34" w:rsidP="00426FF9">
      <w:pPr>
        <w:pStyle w:val="Heading1"/>
      </w:pPr>
      <w:bookmarkStart w:id="4171" w:name="Sit_Muree"/>
      <w:r w:rsidRPr="0032190F">
        <w:t>GROTTE MUREE (Site de la)</w:t>
      </w:r>
    </w:p>
    <w:bookmarkEnd w:id="4171"/>
    <w:p w14:paraId="761DD03C" w14:textId="77777777" w:rsidR="0014171F" w:rsidRPr="0032190F" w:rsidRDefault="0014171F" w:rsidP="00242C0F">
      <w:pPr>
        <w:rPr>
          <w:lang w:val="fr-FR"/>
        </w:rPr>
      </w:pPr>
    </w:p>
    <w:p w14:paraId="70CA8D9F" w14:textId="78F9F083" w:rsidR="00CC1B34" w:rsidRPr="00E326B9" w:rsidRDefault="00CC1B34" w:rsidP="00242C0F">
      <w:pPr>
        <w:rPr>
          <w:lang w:val="fr-FR"/>
        </w:rPr>
      </w:pPr>
      <w:r w:rsidRPr="0032190F">
        <w:rPr>
          <w:lang w:val="fr-FR"/>
        </w:rPr>
        <w:t xml:space="preserve">La grotte </w:t>
      </w:r>
      <w:r w:rsidR="00136957" w:rsidRPr="0032190F">
        <w:rPr>
          <w:lang w:val="fr-FR"/>
        </w:rPr>
        <w:t xml:space="preserve">Murée </w:t>
      </w:r>
      <w:r w:rsidR="003504BD" w:rsidRPr="0032190F">
        <w:rPr>
          <w:lang w:val="fr-FR"/>
        </w:rPr>
        <w:t xml:space="preserve">(Montpezat, </w:t>
      </w:r>
      <w:r w:rsidR="00136957" w:rsidRPr="0032190F">
        <w:rPr>
          <w:lang w:val="fr-FR"/>
        </w:rPr>
        <w:t>Alpes-de-Haute-Provence)</w:t>
      </w:r>
      <w:r w:rsidR="00BC5C5C" w:rsidRPr="0032190F">
        <w:rPr>
          <w:lang w:val="fr-FR"/>
        </w:rPr>
        <w:t xml:space="preserve"> à </w:t>
      </w:r>
      <w:smartTag w:uri="urn:schemas-microsoft-com:office:smarttags" w:element="metricconverter">
        <w:smartTagPr>
          <w:attr w:name="ProductID" w:val="412 m"/>
        </w:smartTagPr>
        <w:r w:rsidR="00BC5C5C" w:rsidRPr="0032190F">
          <w:rPr>
            <w:lang w:val="fr-FR"/>
          </w:rPr>
          <w:t>412 m</w:t>
        </w:r>
      </w:smartTag>
      <w:r w:rsidR="00BC5C5C" w:rsidRPr="0032190F">
        <w:rPr>
          <w:lang w:val="fr-FR"/>
        </w:rPr>
        <w:t xml:space="preserve"> d’altitude </w:t>
      </w:r>
      <w:r w:rsidRPr="0032190F">
        <w:rPr>
          <w:lang w:val="fr-FR"/>
        </w:rPr>
        <w:t xml:space="preserve">se situe en rive droite du Verdon à </w:t>
      </w:r>
      <w:smartTag w:uri="urn:schemas-microsoft-com:office:smarttags" w:element="metricconverter">
        <w:smartTagPr>
          <w:attr w:name="ProductID" w:val="12 m"/>
        </w:smartTagPr>
        <w:r w:rsidRPr="0032190F">
          <w:rPr>
            <w:lang w:val="fr-FR"/>
          </w:rPr>
          <w:t>12 m</w:t>
        </w:r>
      </w:smartTag>
      <w:r w:rsidRPr="0032190F">
        <w:rPr>
          <w:lang w:val="fr-FR"/>
        </w:rPr>
        <w:t xml:space="preserve"> au-dessus du niveau actuel de la rivière</w:t>
      </w:r>
      <w:r w:rsidR="00E326B9">
        <w:rPr>
          <w:lang w:val="fr-FR"/>
        </w:rPr>
        <w:t xml:space="preserve">, proche de la </w:t>
      </w:r>
      <w:hyperlink r:id="rId10252" w:anchor="Sit_Capitaine_abri" w:history="1">
        <w:r w:rsidR="00E326B9" w:rsidRPr="00E326B9">
          <w:rPr>
            <w:rStyle w:val="Hyperlink"/>
            <w:lang w:val="fr-FR"/>
          </w:rPr>
          <w:t>Jardin du Capitaine</w:t>
        </w:r>
      </w:hyperlink>
      <w:r w:rsidRPr="0032190F">
        <w:rPr>
          <w:lang w:val="fr-FR"/>
        </w:rPr>
        <w:t xml:space="preserve">. </w:t>
      </w:r>
      <w:r w:rsidRPr="00E326B9">
        <w:rPr>
          <w:lang w:val="fr-FR"/>
        </w:rPr>
        <w:t>Sa stratigraphie comprend :</w:t>
      </w:r>
    </w:p>
    <w:p w14:paraId="25A80878" w14:textId="77777777" w:rsidR="00664B1F" w:rsidRPr="00E326B9" w:rsidRDefault="00664B1F"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7"/>
        <w:gridCol w:w="3054"/>
      </w:tblGrid>
      <w:tr w:rsidR="00664B1F" w14:paraId="488F1226" w14:textId="77777777" w:rsidTr="00C35EA7">
        <w:trPr>
          <w:jc w:val="center"/>
        </w:trPr>
        <w:tc>
          <w:tcPr>
            <w:tcW w:w="1277" w:type="dxa"/>
          </w:tcPr>
          <w:p w14:paraId="3A59B93D" w14:textId="77777777" w:rsidR="00664B1F" w:rsidRDefault="00664B1F" w:rsidP="00242C0F">
            <w:r>
              <w:t>couches</w:t>
            </w:r>
          </w:p>
        </w:tc>
        <w:tc>
          <w:tcPr>
            <w:tcW w:w="3054" w:type="dxa"/>
          </w:tcPr>
          <w:p w14:paraId="1F24243E" w14:textId="77777777" w:rsidR="00664B1F" w:rsidRDefault="00664B1F" w:rsidP="00242C0F">
            <w:r>
              <w:t>datations</w:t>
            </w:r>
          </w:p>
        </w:tc>
      </w:tr>
      <w:tr w:rsidR="00664B1F" w14:paraId="63A13601" w14:textId="77777777" w:rsidTr="00C35EA7">
        <w:trPr>
          <w:jc w:val="center"/>
        </w:trPr>
        <w:tc>
          <w:tcPr>
            <w:tcW w:w="1277" w:type="dxa"/>
            <w:vAlign w:val="center"/>
          </w:tcPr>
          <w:p w14:paraId="33B81B6A" w14:textId="77777777" w:rsidR="00664B1F" w:rsidRDefault="00676DD1" w:rsidP="00C35EA7">
            <w:pPr>
              <w:jc w:val="center"/>
            </w:pPr>
            <w:r>
              <w:t>c</w:t>
            </w:r>
            <w:r w:rsidR="00664B1F">
              <w:t>3</w:t>
            </w:r>
          </w:p>
        </w:tc>
        <w:tc>
          <w:tcPr>
            <w:tcW w:w="3054" w:type="dxa"/>
          </w:tcPr>
          <w:p w14:paraId="390082A8" w14:textId="77777777" w:rsidR="00664B1F" w:rsidRDefault="00CD27DA" w:rsidP="00BB042A">
            <w:r>
              <w:t>BF</w:t>
            </w:r>
          </w:p>
        </w:tc>
      </w:tr>
      <w:tr w:rsidR="00BB042A" w14:paraId="50954A8E" w14:textId="77777777" w:rsidTr="00C35EA7">
        <w:trPr>
          <w:jc w:val="center"/>
        </w:trPr>
        <w:tc>
          <w:tcPr>
            <w:tcW w:w="1277" w:type="dxa"/>
            <w:vAlign w:val="center"/>
          </w:tcPr>
          <w:p w14:paraId="3AA1AF70" w14:textId="77777777" w:rsidR="00BB042A" w:rsidRDefault="00BB042A" w:rsidP="00C35EA7">
            <w:pPr>
              <w:jc w:val="center"/>
            </w:pPr>
            <w:r>
              <w:t>c4</w:t>
            </w:r>
          </w:p>
        </w:tc>
        <w:tc>
          <w:tcPr>
            <w:tcW w:w="3054" w:type="dxa"/>
          </w:tcPr>
          <w:p w14:paraId="67D424D1" w14:textId="77777777" w:rsidR="00BB042A" w:rsidRDefault="00BB042A" w:rsidP="00242C0F"/>
        </w:tc>
      </w:tr>
      <w:tr w:rsidR="00BB042A" w14:paraId="1C61B7A1" w14:textId="77777777" w:rsidTr="00C35EA7">
        <w:trPr>
          <w:jc w:val="center"/>
        </w:trPr>
        <w:tc>
          <w:tcPr>
            <w:tcW w:w="1277" w:type="dxa"/>
            <w:vAlign w:val="center"/>
          </w:tcPr>
          <w:p w14:paraId="0A5A0141" w14:textId="46A9354B" w:rsidR="00BB042A" w:rsidRDefault="00000000" w:rsidP="00C35EA7">
            <w:pPr>
              <w:jc w:val="center"/>
            </w:pPr>
            <w:hyperlink r:id="rId10253" w:anchor="Sit_Muree_strati_c5" w:history="1">
              <w:r w:rsidR="00BB042A" w:rsidRPr="00247E3E">
                <w:rPr>
                  <w:rStyle w:val="Hyperlink"/>
                </w:rPr>
                <w:t>c5</w:t>
              </w:r>
            </w:hyperlink>
          </w:p>
        </w:tc>
        <w:tc>
          <w:tcPr>
            <w:tcW w:w="3054" w:type="dxa"/>
          </w:tcPr>
          <w:p w14:paraId="39EEE205" w14:textId="77777777" w:rsidR="00BB042A" w:rsidRDefault="00CD27DA" w:rsidP="00242C0F">
            <w:r>
              <w:t>BM</w:t>
            </w:r>
          </w:p>
        </w:tc>
      </w:tr>
      <w:tr w:rsidR="00664B1F" w:rsidRPr="00CD27DA" w14:paraId="03B2E928" w14:textId="77777777" w:rsidTr="00C35EA7">
        <w:trPr>
          <w:jc w:val="center"/>
        </w:trPr>
        <w:tc>
          <w:tcPr>
            <w:tcW w:w="1277" w:type="dxa"/>
            <w:vAlign w:val="center"/>
          </w:tcPr>
          <w:p w14:paraId="6BCE5ED9" w14:textId="77777777" w:rsidR="00664B1F" w:rsidRDefault="00676DD1" w:rsidP="00C35EA7">
            <w:pPr>
              <w:jc w:val="center"/>
            </w:pPr>
            <w:r>
              <w:t>c</w:t>
            </w:r>
            <w:r w:rsidR="00F25BC8">
              <w:t>7-</w:t>
            </w:r>
            <w:r>
              <w:t>c</w:t>
            </w:r>
            <w:r w:rsidR="00664B1F">
              <w:t>6</w:t>
            </w:r>
          </w:p>
        </w:tc>
        <w:tc>
          <w:tcPr>
            <w:tcW w:w="3054" w:type="dxa"/>
          </w:tcPr>
          <w:p w14:paraId="67198FFC" w14:textId="7893E262" w:rsidR="00F25BC8" w:rsidRPr="00C35EA7" w:rsidRDefault="00000000" w:rsidP="00242C0F">
            <w:pPr>
              <w:rPr>
                <w:i/>
                <w:sz w:val="20"/>
                <w:lang w:val="fr-FR"/>
              </w:rPr>
            </w:pPr>
            <w:hyperlink r:id="rId10254" w:anchor="Cul_Chalco" w:history="1">
              <w:r w:rsidR="00664B1F" w:rsidRPr="00C35EA7">
                <w:rPr>
                  <w:rStyle w:val="Hyperlink"/>
                  <w:i/>
                  <w:sz w:val="20"/>
                  <w:lang w:val="fr-FR"/>
                </w:rPr>
                <w:t>Chalcolithique</w:t>
              </w:r>
            </w:hyperlink>
            <w:r w:rsidR="00664B1F" w:rsidRPr="00C35EA7">
              <w:rPr>
                <w:i/>
                <w:sz w:val="20"/>
                <w:lang w:val="fr-FR"/>
              </w:rPr>
              <w:t xml:space="preserve"> (BIB 127 p. 72,73)</w:t>
            </w:r>
          </w:p>
          <w:p w14:paraId="5AB598C7" w14:textId="63780EA0" w:rsidR="00664B1F" w:rsidRPr="00C35EA7" w:rsidRDefault="00000000" w:rsidP="00CD27DA">
            <w:pPr>
              <w:rPr>
                <w:lang w:val="fr-FR"/>
              </w:rPr>
            </w:pPr>
            <w:hyperlink r:id="rId10255" w:anchor="Cul_Campaniforme" w:history="1">
              <w:r w:rsidR="00664B1F" w:rsidRPr="00C35EA7">
                <w:rPr>
                  <w:rStyle w:val="Hyperlink"/>
                  <w:lang w:val="fr-FR"/>
                </w:rPr>
                <w:t>Campaniforme</w:t>
              </w:r>
            </w:hyperlink>
            <w:r w:rsidR="00664B1F" w:rsidRPr="00C35EA7">
              <w:rPr>
                <w:lang w:val="fr-FR"/>
              </w:rPr>
              <w:t xml:space="preserve"> 3</w:t>
            </w:r>
            <w:r w:rsidR="00CD27DA" w:rsidRPr="00C35EA7">
              <w:rPr>
                <w:lang w:val="fr-FR"/>
              </w:rPr>
              <w:t xml:space="preserve"> (BIB 971</w:t>
            </w:r>
            <w:r w:rsidR="00664B1F" w:rsidRPr="00C35EA7">
              <w:rPr>
                <w:lang w:val="fr-FR"/>
              </w:rPr>
              <w:t>)</w:t>
            </w:r>
          </w:p>
        </w:tc>
      </w:tr>
      <w:tr w:rsidR="00664B1F" w14:paraId="27E53DDA" w14:textId="77777777" w:rsidTr="00C35EA7">
        <w:trPr>
          <w:jc w:val="center"/>
        </w:trPr>
        <w:tc>
          <w:tcPr>
            <w:tcW w:w="1277" w:type="dxa"/>
            <w:vAlign w:val="center"/>
          </w:tcPr>
          <w:p w14:paraId="01A7555D" w14:textId="77777777" w:rsidR="00664B1F" w:rsidRDefault="00676DD1" w:rsidP="00C35EA7">
            <w:pPr>
              <w:jc w:val="center"/>
            </w:pPr>
            <w:r>
              <w:t>c</w:t>
            </w:r>
            <w:r w:rsidR="00F25BC8">
              <w:t>10-</w:t>
            </w:r>
            <w:r>
              <w:t>c</w:t>
            </w:r>
            <w:r w:rsidR="00664B1F">
              <w:t>8</w:t>
            </w:r>
          </w:p>
        </w:tc>
        <w:tc>
          <w:tcPr>
            <w:tcW w:w="3054" w:type="dxa"/>
          </w:tcPr>
          <w:p w14:paraId="0B827C3F" w14:textId="74977181" w:rsidR="00664B1F" w:rsidRDefault="00000000" w:rsidP="00242C0F">
            <w:hyperlink r:id="rId10256" w:anchor="Cul_Chasseen" w:history="1">
              <w:r w:rsidR="00664B1F" w:rsidRPr="00A14AF7">
                <w:rPr>
                  <w:rStyle w:val="Hyperlink"/>
                </w:rPr>
                <w:t>Chasséen</w:t>
              </w:r>
            </w:hyperlink>
          </w:p>
        </w:tc>
      </w:tr>
      <w:tr w:rsidR="00664B1F" w14:paraId="54F7B821" w14:textId="77777777" w:rsidTr="00C35EA7">
        <w:trPr>
          <w:trHeight w:val="121"/>
          <w:jc w:val="center"/>
        </w:trPr>
        <w:tc>
          <w:tcPr>
            <w:tcW w:w="1277" w:type="dxa"/>
            <w:vAlign w:val="center"/>
          </w:tcPr>
          <w:p w14:paraId="2082A5AF" w14:textId="77777777" w:rsidR="00664B1F" w:rsidRDefault="00676DD1" w:rsidP="00C35EA7">
            <w:pPr>
              <w:jc w:val="center"/>
            </w:pPr>
            <w:r>
              <w:t>c</w:t>
            </w:r>
            <w:r w:rsidR="00F25BC8">
              <w:t>17-</w:t>
            </w:r>
            <w:r>
              <w:t>c</w:t>
            </w:r>
            <w:r w:rsidR="00664B1F">
              <w:t>14</w:t>
            </w:r>
          </w:p>
        </w:tc>
        <w:tc>
          <w:tcPr>
            <w:tcW w:w="3054" w:type="dxa"/>
          </w:tcPr>
          <w:p w14:paraId="4F1ADF5C" w14:textId="77777777" w:rsidR="00664B1F" w:rsidRDefault="00664B1F" w:rsidP="00242C0F">
            <w:r>
              <w:t>Würm 1</w:t>
            </w:r>
          </w:p>
        </w:tc>
      </w:tr>
    </w:tbl>
    <w:p w14:paraId="3E5FBB21" w14:textId="77777777" w:rsidR="00CC1B34" w:rsidRDefault="00DA1D69" w:rsidP="00242C0F">
      <w:r>
        <w:t>(</w:t>
      </w:r>
      <w:r w:rsidR="0070027E">
        <w:t>BIB</w:t>
      </w:r>
      <w:r>
        <w:t xml:space="preserve"> 127 p. 72,73</w:t>
      </w:r>
      <w:r w:rsidR="00901600">
        <w:t xml:space="preserve">, </w:t>
      </w:r>
      <w:r w:rsidR="00BB042A">
        <w:t>BIB 2245</w:t>
      </w:r>
      <w:r>
        <w:t>)</w:t>
      </w:r>
    </w:p>
    <w:p w14:paraId="799AC577" w14:textId="77777777" w:rsidR="00C86E25" w:rsidRDefault="00C86E25" w:rsidP="00242C0F">
      <w:r>
        <w:tab/>
      </w:r>
    </w:p>
    <w:p w14:paraId="41965653" w14:textId="77777777" w:rsidR="00CC1B34" w:rsidRPr="0032190F" w:rsidRDefault="00CC1B34" w:rsidP="00960784">
      <w:pPr>
        <w:jc w:val="both"/>
        <w:rPr>
          <w:lang w:val="fr-FR"/>
        </w:rPr>
      </w:pPr>
      <w:r w:rsidRPr="0032190F">
        <w:rPr>
          <w:lang w:val="fr-FR"/>
        </w:rPr>
        <w:t>Au centre de la grotte un très jeune enfant a été inhumé contre un gros bloc tombé à la fin de la période chasséenne. Les niveaux chasséens ont livrés des billes en roche verte, des galets encochés, deux vases à décor gravé dont une assiette, des vases à bords festonnés, des décors de petits cordons courbes.</w:t>
      </w:r>
      <w:r w:rsidR="00DA1D69" w:rsidRPr="0032190F">
        <w:rPr>
          <w:lang w:val="fr-FR"/>
        </w:rPr>
        <w:t>(</w:t>
      </w:r>
      <w:r w:rsidR="0070027E" w:rsidRPr="0032190F">
        <w:rPr>
          <w:lang w:val="fr-FR"/>
        </w:rPr>
        <w:t>BIB</w:t>
      </w:r>
      <w:r w:rsidR="00DA1D69" w:rsidRPr="0032190F">
        <w:rPr>
          <w:lang w:val="fr-FR"/>
        </w:rPr>
        <w:t xml:space="preserve"> 127 p. 72,73)</w:t>
      </w:r>
    </w:p>
    <w:p w14:paraId="3F7A7DCD" w14:textId="36177A3A" w:rsidR="000B361D" w:rsidRPr="0032190F" w:rsidRDefault="000B361D" w:rsidP="000B361D">
      <w:pPr>
        <w:rPr>
          <w:lang w:val="fr-FR"/>
        </w:rPr>
      </w:pPr>
      <w:r w:rsidRPr="0032190F">
        <w:rPr>
          <w:lang w:val="fr-FR"/>
        </w:rPr>
        <w:t>Présence d’ambre [</w:t>
      </w:r>
      <w:hyperlink r:id="rId10257" w:anchor="Sit_Route_Ambre" w:history="1">
        <w:r w:rsidRPr="0032190F">
          <w:rPr>
            <w:rStyle w:val="Hyperlink"/>
            <w:lang w:val="fr-FR"/>
          </w:rPr>
          <w:t>route de l'ambre</w:t>
        </w:r>
      </w:hyperlink>
      <w:r w:rsidRPr="0032190F">
        <w:rPr>
          <w:lang w:val="fr-FR"/>
        </w:rPr>
        <w:t>] (BIB 937 p. 348)</w:t>
      </w:r>
    </w:p>
    <w:p w14:paraId="5938FE88" w14:textId="77777777" w:rsidR="00212B6A" w:rsidRPr="0032190F" w:rsidRDefault="00212B6A" w:rsidP="000B361D">
      <w:pPr>
        <w:rPr>
          <w:lang w:val="fr-FR"/>
        </w:rPr>
      </w:pPr>
    </w:p>
    <w:p w14:paraId="7A89982C" w14:textId="67CF0F03" w:rsidR="00212B6A" w:rsidRPr="0032190F" w:rsidRDefault="00000000" w:rsidP="000B361D">
      <w:pPr>
        <w:rPr>
          <w:lang w:val="fr-FR"/>
        </w:rPr>
      </w:pPr>
      <w:hyperlink r:id="rId10258" w:anchor="Cul_Art_TAC_T_g_soleil" w:history="1">
        <w:r w:rsidR="00212B6A" w:rsidRPr="0032190F">
          <w:rPr>
            <w:rStyle w:val="Hyperlink"/>
            <w:lang w:val="fr-FR"/>
          </w:rPr>
          <w:t>soleil</w:t>
        </w:r>
      </w:hyperlink>
      <w:r w:rsidR="004820FB" w:rsidRPr="0032190F">
        <w:rPr>
          <w:lang w:val="fr-FR"/>
        </w:rPr>
        <w:t>, comme proche à l'</w:t>
      </w:r>
      <w:hyperlink r:id="rId10259" w:anchor="Sit_Eglise" w:history="1">
        <w:r w:rsidR="004820FB" w:rsidRPr="0032190F">
          <w:rPr>
            <w:rStyle w:val="Hyperlink"/>
            <w:lang w:val="fr-FR"/>
          </w:rPr>
          <w:t>Eglise</w:t>
        </w:r>
      </w:hyperlink>
    </w:p>
    <w:p w14:paraId="0B9FB7FD" w14:textId="77777777" w:rsidR="000B361D" w:rsidRPr="0032190F" w:rsidRDefault="000B361D" w:rsidP="00960784">
      <w:pPr>
        <w:jc w:val="both"/>
        <w:rPr>
          <w:lang w:val="fr-FR"/>
        </w:rPr>
      </w:pPr>
    </w:p>
    <w:p w14:paraId="09621CE3" w14:textId="77777777" w:rsidR="00F25BC8" w:rsidRPr="0032190F" w:rsidRDefault="00F25BC8" w:rsidP="00960784">
      <w:pPr>
        <w:jc w:val="both"/>
        <w:rPr>
          <w:lang w:val="fr-FR"/>
        </w:rPr>
      </w:pPr>
    </w:p>
    <w:p w14:paraId="13FAD7E1" w14:textId="77777777" w:rsidR="00F25BC8" w:rsidRPr="0032190F" w:rsidRDefault="00F25BC8" w:rsidP="001F4B46">
      <w:pPr>
        <w:pStyle w:val="Heading2"/>
      </w:pPr>
      <w:r w:rsidRPr="0032190F">
        <w:t>Lithique</w:t>
      </w:r>
    </w:p>
    <w:p w14:paraId="19389B0C" w14:textId="58586E1F" w:rsidR="00F25BC8" w:rsidRPr="0032190F" w:rsidRDefault="00F25BC8" w:rsidP="00960784">
      <w:pPr>
        <w:jc w:val="both"/>
        <w:rPr>
          <w:lang w:val="fr-FR"/>
        </w:rPr>
      </w:pPr>
      <w:r w:rsidRPr="0032190F">
        <w:rPr>
          <w:lang w:val="fr-FR"/>
        </w:rPr>
        <w:t xml:space="preserve">J. Courtin (1974) signale entre autre matériel associé à la sépulture campaniforme de la grotte Murée à Montpezat (Alpesde- Haute-Provence), la présence de deux lamelles de silex </w:t>
      </w:r>
      <w:hyperlink r:id="rId10260" w:anchor="Sit_Mont_Ventoux" w:history="1">
        <w:r w:rsidR="0077212E" w:rsidRPr="0077212E">
          <w:rPr>
            <w:rStyle w:val="Hyperlink"/>
            <w:lang w:val="fr-FR"/>
          </w:rPr>
          <w:t>blond</w:t>
        </w:r>
      </w:hyperlink>
      <w:r w:rsidR="0077212E" w:rsidRPr="0032190F">
        <w:rPr>
          <w:lang w:val="fr-FR"/>
        </w:rPr>
        <w:t xml:space="preserve"> </w:t>
      </w:r>
      <w:r w:rsidRPr="0032190F">
        <w:rPr>
          <w:lang w:val="fr-FR"/>
        </w:rPr>
        <w:t xml:space="preserve">[v. </w:t>
      </w:r>
      <w:hyperlink r:id="rId10261" w:anchor="Cul_Campaniforme_i_lithique" w:history="1">
        <w:r w:rsidRPr="0032190F">
          <w:rPr>
            <w:rStyle w:val="Hyperlink"/>
            <w:lang w:val="fr-FR"/>
          </w:rPr>
          <w:t>industrie lithique Campaniforme</w:t>
        </w:r>
      </w:hyperlink>
      <w:r w:rsidRPr="0032190F">
        <w:rPr>
          <w:lang w:val="fr-FR"/>
        </w:rPr>
        <w:t>], sans retouche, provenant du même nucleus et se raccordant l'une à l'autre (BIB 2434) "hypothèse de récupération" pour ces lamelles ? (SS BIB)</w:t>
      </w:r>
    </w:p>
    <w:p w14:paraId="2BA0D9B4" w14:textId="7B406DCA" w:rsidR="00F25BC8" w:rsidRPr="0032190F" w:rsidRDefault="00162D01" w:rsidP="00960784">
      <w:pPr>
        <w:jc w:val="both"/>
        <w:rPr>
          <w:lang w:val="fr-FR"/>
        </w:rPr>
      </w:pPr>
      <w:r w:rsidRPr="0032190F">
        <w:rPr>
          <w:lang w:val="fr-FR"/>
        </w:rPr>
        <w:t xml:space="preserve">deux petites lames en silex blond semi-opaque indéterminé de la sépulture (fig. II-61 et pl. GM-2) qui pourrait provenir des affleurements bédouliens du Vaucluse. Il faut préciser que ces deux pièces constituent le seul mobilier lithique de la sépulture campaniforme de la Grotte Murée. Les deux lames présentent une section trapézoidale dominante. Les bords et les nervures sont rectilignes mais </w:t>
      </w:r>
      <w:r w:rsidRPr="0032190F">
        <w:rPr>
          <w:lang w:val="fr-FR"/>
        </w:rPr>
        <w:lastRenderedPageBreak/>
        <w:t xml:space="preserve">non parallèles. Hormis la succession observable par le remontage de ces deux pièces, le schéma diacritique des deux lames reste incertain. Un débitage tournant est néanmoins probable. Elles ont été produites à partir d’un nucleus sur petit nodule globuleux dont les dimensions ne devaient que faiblement dépasser celles des lames produites. Les deux pièces présentent en effet une extrémité distale corticale faisant état des limites du nucleus. L’ensemble des stigmates observables ne permet pas de proposer une hypothèse unique concernant la technique de débitage mise en oeuvre. La régularité de production dont font preuve les faces supérieures des deux lames, ainsi que l’absence des critères de reconnaissance spécifiques (Pelegrin 2000) permettent d’exclure le débitage par percussion directe à la pierre dure. La courbure prononcée des lames, leurs rapports longueur/largeur ainsi que leurs talons semblent interdire la proposition d’un </w:t>
      </w:r>
      <w:hyperlink r:id="rId10262" w:anchor="CO_Pression" w:history="1">
        <w:r w:rsidR="00B17F04" w:rsidRPr="00B17F04">
          <w:rPr>
            <w:rStyle w:val="Hyperlink"/>
            <w:szCs w:val="22"/>
            <w:lang w:val="fr-FR" w:eastAsia="en-GB"/>
          </w:rPr>
          <w:t>débitage par pression</w:t>
        </w:r>
      </w:hyperlink>
      <w:r w:rsidRPr="0032190F">
        <w:rPr>
          <w:lang w:val="fr-FR"/>
        </w:rPr>
        <w:t xml:space="preserve">. En revanche, ces mêmes stigmates et l’angle de chasse proche des 90° peuvent plaider en faveur d’une percussion indirecte. Si cette hypothèse semble la plus probable, la percussion directe tendre ne peut être totalement exclue. Ces deux produits sont issus d’un débitage régulier et productif. Aucune autre pièce de la série ne peut attester la mise en oeuvre de la </w:t>
      </w:r>
      <w:hyperlink r:id="rId10263" w:anchor="CO" w:history="1">
        <w:r w:rsidR="00B17F04">
          <w:rPr>
            <w:rStyle w:val="Hyperlink"/>
            <w:lang w:val="fr-FR"/>
          </w:rPr>
          <w:t>CO</w:t>
        </w:r>
      </w:hyperlink>
      <w:r w:rsidR="00CF1C2F">
        <w:rPr>
          <w:lang w:val="fr-FR"/>
        </w:rPr>
        <w:t xml:space="preserve"> </w:t>
      </w:r>
      <w:r w:rsidRPr="0032190F">
        <w:rPr>
          <w:lang w:val="fr-FR"/>
        </w:rPr>
        <w:t>correspondante sur le site. Seul un nucleus sur galet présentant des négatifs de débitage laminaire pourrait être rapproché de cette logique de production (pl. GM-3 n° 1). Toutefois, ses dimensions semblent inadéquates à une percussion indirecte et appelleraient plutôt une percussion directe lancée ou sur enclume (BIB 922)</w:t>
      </w:r>
    </w:p>
    <w:p w14:paraId="54CC86A9" w14:textId="77777777" w:rsidR="00A00F3C" w:rsidRPr="0032190F" w:rsidRDefault="00A00F3C" w:rsidP="00960784">
      <w:pPr>
        <w:jc w:val="both"/>
        <w:rPr>
          <w:lang w:val="fr-FR"/>
        </w:rPr>
      </w:pPr>
    </w:p>
    <w:p w14:paraId="4556EB0B" w14:textId="77777777" w:rsidR="00A00F3C" w:rsidRPr="0032190F" w:rsidRDefault="00A00F3C" w:rsidP="00A00F3C">
      <w:pPr>
        <w:pStyle w:val="Heading2"/>
      </w:pPr>
      <w:r w:rsidRPr="0032190F">
        <w:t>Stratigraphie</w:t>
      </w:r>
    </w:p>
    <w:p w14:paraId="3283E32F" w14:textId="77777777" w:rsidR="00162D01" w:rsidRPr="0032190F" w:rsidRDefault="00162D01" w:rsidP="00960784">
      <w:pPr>
        <w:jc w:val="both"/>
        <w:rPr>
          <w:lang w:val="fr-FR"/>
        </w:rPr>
      </w:pPr>
    </w:p>
    <w:p w14:paraId="08AF41EB" w14:textId="77777777" w:rsidR="00B83D14" w:rsidRPr="0032190F" w:rsidRDefault="006258B2" w:rsidP="00A00F3C">
      <w:pPr>
        <w:pStyle w:val="Heading3"/>
      </w:pPr>
      <w:r w:rsidRPr="0032190F">
        <w:t>c.6-c.7</w:t>
      </w:r>
    </w:p>
    <w:p w14:paraId="46807E8E" w14:textId="576A05A3" w:rsidR="00CC1B34" w:rsidRPr="0032190F" w:rsidRDefault="00467715" w:rsidP="00242C0F">
      <w:pPr>
        <w:autoSpaceDE w:val="0"/>
        <w:autoSpaceDN w:val="0"/>
        <w:adjustRightInd w:val="0"/>
        <w:jc w:val="both"/>
        <w:rPr>
          <w:lang w:val="fr-FR"/>
        </w:rPr>
      </w:pPr>
      <w:r w:rsidRPr="0032190F">
        <w:rPr>
          <w:lang w:val="fr-FR"/>
        </w:rPr>
        <w:t>Les niveaux ch</w:t>
      </w:r>
      <w:r w:rsidR="00CC1B34" w:rsidRPr="0032190F">
        <w:rPr>
          <w:lang w:val="fr-FR"/>
        </w:rPr>
        <w:t>a</w:t>
      </w:r>
      <w:r w:rsidRPr="0032190F">
        <w:rPr>
          <w:lang w:val="fr-FR"/>
        </w:rPr>
        <w:t>l</w:t>
      </w:r>
      <w:r w:rsidR="00CC1B34" w:rsidRPr="0032190F">
        <w:rPr>
          <w:lang w:val="fr-FR"/>
        </w:rPr>
        <w:t xml:space="preserve">colithiques ont livrés : une vingtaine de vases campaniformes ; en majorité des </w:t>
      </w:r>
      <w:r w:rsidR="00CC1B34" w:rsidRPr="00E326B9">
        <w:rPr>
          <w:lang w:val="fr-FR"/>
        </w:rPr>
        <w:t xml:space="preserve">écuelles hémisphériques à décor incisé/estampé, avec dans un cas des incrustations de matière blanche.Le nouveau-né été accompagné d’un bol campaniforme à décor estampé, de parures en coquillage, de deux lames de silex </w:t>
      </w:r>
      <w:hyperlink r:id="rId10264" w:anchor="Sit_Mont_Ventoux" w:history="1">
        <w:r w:rsidR="0077212E" w:rsidRPr="0077212E">
          <w:rPr>
            <w:rStyle w:val="Hyperlink"/>
            <w:lang w:val="fr-FR"/>
          </w:rPr>
          <w:t>blond</w:t>
        </w:r>
      </w:hyperlink>
      <w:r w:rsidR="0077212E">
        <w:rPr>
          <w:lang w:val="fr-FR"/>
        </w:rPr>
        <w:t xml:space="preserve"> </w:t>
      </w:r>
      <w:r w:rsidR="00CC1B34" w:rsidRPr="00E326B9">
        <w:rPr>
          <w:lang w:val="fr-FR"/>
        </w:rPr>
        <w:t>et d’une boule d’ocre rouge.</w:t>
      </w:r>
      <w:r w:rsidR="00DA1D69" w:rsidRPr="00E326B9">
        <w:rPr>
          <w:lang w:val="fr-FR"/>
        </w:rPr>
        <w:t>(</w:t>
      </w:r>
      <w:r w:rsidR="0070027E" w:rsidRPr="00E326B9">
        <w:rPr>
          <w:lang w:val="fr-FR"/>
        </w:rPr>
        <w:t>BIB</w:t>
      </w:r>
      <w:r w:rsidR="00DA1D69" w:rsidRPr="00E326B9">
        <w:rPr>
          <w:lang w:val="fr-FR"/>
        </w:rPr>
        <w:t xml:space="preserve"> 127 p. 72,73)</w:t>
      </w:r>
      <w:r w:rsidR="00596CDB" w:rsidRPr="00E326B9">
        <w:rPr>
          <w:lang w:val="fr-FR"/>
        </w:rPr>
        <w:t xml:space="preserve">. </w:t>
      </w:r>
      <w:r w:rsidR="006B58BA" w:rsidRPr="00E326B9">
        <w:rPr>
          <w:lang w:val="fr-FR"/>
        </w:rPr>
        <w:t xml:space="preserve">Parmi un abondant assemblage et assez homogène de </w:t>
      </w:r>
      <w:r w:rsidR="00091F16" w:rsidRPr="00E326B9">
        <w:rPr>
          <w:lang w:val="fr-FR"/>
        </w:rPr>
        <w:t>c</w:t>
      </w:r>
      <w:r w:rsidR="006B58BA" w:rsidRPr="00E326B9">
        <w:rPr>
          <w:lang w:val="fr-FR"/>
        </w:rPr>
        <w:t>éramique</w:t>
      </w:r>
      <w:r w:rsidR="00091F16" w:rsidRPr="00E326B9">
        <w:rPr>
          <w:lang w:val="fr-FR"/>
        </w:rPr>
        <w:t>s</w:t>
      </w:r>
      <w:r w:rsidR="006B58BA" w:rsidRPr="00E326B9">
        <w:rPr>
          <w:i/>
          <w:lang w:val="fr-FR"/>
        </w:rPr>
        <w:t>d’accompagnement</w:t>
      </w:r>
      <w:r w:rsidR="006B58BA" w:rsidRPr="00E326B9">
        <w:rPr>
          <w:lang w:val="fr-FR"/>
        </w:rPr>
        <w:t> de la céramique campaniforme de style incisé et estampé (phase 3, régionale)</w:t>
      </w:r>
      <w:r w:rsidR="00091F16" w:rsidRPr="00E326B9">
        <w:rPr>
          <w:lang w:val="fr-FR"/>
        </w:rPr>
        <w:t>, on note la présence d’u</w:t>
      </w:r>
      <w:r w:rsidR="00596CDB" w:rsidRPr="00E326B9">
        <w:rPr>
          <w:lang w:val="fr-FR"/>
        </w:rPr>
        <w:t>n grand vase à lèvre plate digitée et languette de préhension très développée et digitée elle aussi a été  découvert dans la couche 6 (fig. C-36). Son attribution à la série demeure difficile, mais sa présence est remarquable (BIB 971 p. 98)</w:t>
      </w:r>
      <w:r w:rsidR="00AF4B81" w:rsidRPr="00E326B9">
        <w:rPr>
          <w:lang w:val="fr-FR"/>
        </w:rPr>
        <w:t xml:space="preserve">. Dans la couche 6, présence d’un bord à </w:t>
      </w:r>
      <w:hyperlink r:id="rId10265" w:anchor="Cul_Fori_Passanti" w:history="1">
        <w:r w:rsidR="00AF4B81" w:rsidRPr="00E326B9">
          <w:rPr>
            <w:rStyle w:val="Hyperlink"/>
            <w:lang w:val="fr-FR"/>
          </w:rPr>
          <w:t>trous passants</w:t>
        </w:r>
      </w:hyperlink>
      <w:r w:rsidR="00AF4B81" w:rsidRPr="00E326B9">
        <w:rPr>
          <w:lang w:val="fr-FR"/>
        </w:rPr>
        <w:t xml:space="preserve"> (</w:t>
      </w:r>
      <w:r w:rsidR="00AF4B81" w:rsidRPr="00E326B9">
        <w:rPr>
          <w:i/>
          <w:lang w:val="fr-FR"/>
        </w:rPr>
        <w:t>fori passanti</w:t>
      </w:r>
      <w:r w:rsidR="00AF4B81" w:rsidRPr="00E326B9">
        <w:rPr>
          <w:lang w:val="fr-FR"/>
        </w:rPr>
        <w:t xml:space="preserve">) et </w:t>
      </w:r>
      <w:hyperlink r:id="rId10266" w:anchor="Cul_Cordon" w:history="1">
        <w:r w:rsidR="00AF4B81" w:rsidRPr="00E326B9">
          <w:rPr>
            <w:rStyle w:val="Hyperlink"/>
            <w:lang w:val="fr-FR"/>
          </w:rPr>
          <w:t>cordon pré-oral</w:t>
        </w:r>
      </w:hyperlink>
      <w:r w:rsidR="00AF4B81" w:rsidRPr="00E326B9">
        <w:rPr>
          <w:lang w:val="fr-FR"/>
        </w:rPr>
        <w:t xml:space="preserve"> lisse </w:t>
      </w:r>
      <w:r w:rsidR="0008349D" w:rsidRPr="00E326B9">
        <w:rPr>
          <w:lang w:val="fr-FR"/>
        </w:rPr>
        <w:t xml:space="preserve">et une languette de préhension sur le cordon </w:t>
      </w:r>
      <w:r w:rsidR="00AF4B81" w:rsidRPr="00E326B9">
        <w:rPr>
          <w:lang w:val="fr-FR"/>
        </w:rPr>
        <w:t>comparable à celui de l’</w:t>
      </w:r>
      <w:hyperlink r:id="rId10267" w:anchor="Sit_Gilbert" w:history="1">
        <w:r w:rsidR="00AF4B81" w:rsidRPr="00E326B9">
          <w:rPr>
            <w:rStyle w:val="Hyperlink"/>
            <w:lang w:val="fr-FR"/>
          </w:rPr>
          <w:t>abri Gilbert</w:t>
        </w:r>
      </w:hyperlink>
      <w:r w:rsidR="00760A29" w:rsidRPr="00E326B9">
        <w:rPr>
          <w:lang w:val="fr-FR"/>
        </w:rPr>
        <w:t xml:space="preserve"> (SS BIB)</w:t>
      </w:r>
    </w:p>
    <w:p w14:paraId="4A83F18A" w14:textId="77777777" w:rsidR="00760A29" w:rsidRPr="0032190F" w:rsidRDefault="00760A29" w:rsidP="00242C0F">
      <w:pPr>
        <w:rPr>
          <w:lang w:val="fr-FR"/>
        </w:rPr>
      </w:pPr>
    </w:p>
    <w:p w14:paraId="42D620D0" w14:textId="77777777" w:rsidR="00760A29" w:rsidRPr="0032190F" w:rsidRDefault="00760A29" w:rsidP="00242C0F">
      <w:pPr>
        <w:rPr>
          <w:lang w:val="fr-FR"/>
        </w:rPr>
      </w:pPr>
      <w:r w:rsidRPr="0032190F">
        <w:rPr>
          <w:lang w:val="fr-FR"/>
        </w:rPr>
        <w:t xml:space="preserve">Plusieurs datation </w:t>
      </w:r>
      <w:smartTag w:uri="urn:schemas-microsoft-com:office:smarttags" w:element="metricconverter">
        <w:smartTagPr>
          <w:attr w:name="ProductID" w:val="14C"/>
        </w:smartTagPr>
        <w:r w:rsidRPr="0032190F">
          <w:rPr>
            <w:lang w:val="fr-FR"/>
          </w:rPr>
          <w:t>14C</w:t>
        </w:r>
      </w:smartTag>
      <w:r w:rsidRPr="0032190F">
        <w:rPr>
          <w:lang w:val="fr-FR"/>
        </w:rPr>
        <w:t xml:space="preserve"> pour la phase 3 du Campaniforme : </w:t>
      </w:r>
    </w:p>
    <w:p w14:paraId="2BB591B2" w14:textId="77777777" w:rsidR="00925BF0" w:rsidRPr="0032190F" w:rsidRDefault="00925BF0"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10"/>
        <w:gridCol w:w="3177"/>
        <w:gridCol w:w="2266"/>
      </w:tblGrid>
      <w:tr w:rsidR="00760A29" w:rsidRPr="00DB5974" w14:paraId="1E55467C" w14:textId="77777777">
        <w:trPr>
          <w:jc w:val="center"/>
        </w:trPr>
        <w:tc>
          <w:tcPr>
            <w:tcW w:w="2310" w:type="dxa"/>
            <w:shd w:val="clear" w:color="auto" w:fill="auto"/>
            <w:vAlign w:val="center"/>
          </w:tcPr>
          <w:p w14:paraId="6FA3341A" w14:textId="77777777" w:rsidR="00760A29" w:rsidRPr="00DB5974" w:rsidRDefault="00760A29" w:rsidP="00242C0F">
            <w:pPr>
              <w:jc w:val="center"/>
              <w:rPr>
                <w:sz w:val="20"/>
                <w:szCs w:val="20"/>
              </w:rPr>
            </w:pPr>
            <w:r w:rsidRPr="00DB5974">
              <w:rPr>
                <w:sz w:val="20"/>
                <w:szCs w:val="20"/>
              </w:rPr>
              <w:t>Gif-116 : 3960 ± 175 BP</w:t>
            </w:r>
          </w:p>
        </w:tc>
        <w:tc>
          <w:tcPr>
            <w:tcW w:w="3177" w:type="dxa"/>
          </w:tcPr>
          <w:p w14:paraId="6312AC80" w14:textId="77777777" w:rsidR="00760A29" w:rsidRPr="0032190F" w:rsidRDefault="00760A29" w:rsidP="00242C0F">
            <w:pPr>
              <w:rPr>
                <w:sz w:val="20"/>
                <w:szCs w:val="20"/>
                <w:lang w:val="fr-FR"/>
              </w:rPr>
            </w:pPr>
            <w:r w:rsidRPr="0032190F">
              <w:rPr>
                <w:sz w:val="20"/>
                <w:szCs w:val="20"/>
                <w:lang w:val="fr-FR"/>
              </w:rPr>
              <w:t>2855-2201 BC Cal. (Calib 4.3 à 1</w:t>
            </w:r>
            <w:r w:rsidRPr="00DB5974">
              <w:rPr>
                <w:sz w:val="20"/>
                <w:szCs w:val="20"/>
              </w:rPr>
              <w:t>δ</w:t>
            </w:r>
            <w:r w:rsidRPr="0032190F">
              <w:rPr>
                <w:sz w:val="20"/>
                <w:szCs w:val="20"/>
                <w:lang w:val="fr-FR"/>
              </w:rPr>
              <w:t>)</w:t>
            </w:r>
          </w:p>
        </w:tc>
        <w:tc>
          <w:tcPr>
            <w:tcW w:w="2266" w:type="dxa"/>
          </w:tcPr>
          <w:p w14:paraId="5E70896F" w14:textId="77777777" w:rsidR="00760A29" w:rsidRPr="00DB5974" w:rsidRDefault="00760A29" w:rsidP="00242C0F">
            <w:pPr>
              <w:rPr>
                <w:sz w:val="20"/>
                <w:szCs w:val="20"/>
              </w:rPr>
            </w:pPr>
            <w:r w:rsidRPr="00DB5974">
              <w:rPr>
                <w:sz w:val="20"/>
                <w:szCs w:val="20"/>
              </w:rPr>
              <w:t>BIB 971 p. 41 catalogue</w:t>
            </w:r>
          </w:p>
        </w:tc>
      </w:tr>
      <w:tr w:rsidR="00760A29" w:rsidRPr="00DB5974" w14:paraId="32022330" w14:textId="77777777">
        <w:trPr>
          <w:jc w:val="center"/>
        </w:trPr>
        <w:tc>
          <w:tcPr>
            <w:tcW w:w="2310" w:type="dxa"/>
            <w:shd w:val="clear" w:color="auto" w:fill="auto"/>
          </w:tcPr>
          <w:p w14:paraId="487DD0BF" w14:textId="77777777" w:rsidR="00760A29" w:rsidRPr="00DB5974" w:rsidRDefault="00760A29" w:rsidP="00242C0F">
            <w:pPr>
              <w:rPr>
                <w:sz w:val="20"/>
                <w:szCs w:val="20"/>
              </w:rPr>
            </w:pPr>
            <w:r w:rsidRPr="00DB5974">
              <w:rPr>
                <w:sz w:val="20"/>
                <w:szCs w:val="20"/>
              </w:rPr>
              <w:t>Gif-116 : 4081 ± 118 BP</w:t>
            </w:r>
          </w:p>
        </w:tc>
        <w:tc>
          <w:tcPr>
            <w:tcW w:w="3177" w:type="dxa"/>
          </w:tcPr>
          <w:p w14:paraId="1DBE1717" w14:textId="77777777" w:rsidR="00760A29" w:rsidRPr="00DB5974" w:rsidRDefault="00760A29" w:rsidP="00242C0F">
            <w:pPr>
              <w:rPr>
                <w:sz w:val="20"/>
                <w:szCs w:val="20"/>
              </w:rPr>
            </w:pPr>
            <w:r w:rsidRPr="00DB5974">
              <w:rPr>
                <w:sz w:val="20"/>
                <w:szCs w:val="20"/>
              </w:rPr>
              <w:t>2880-2470 Cal BC</w:t>
            </w:r>
          </w:p>
        </w:tc>
        <w:tc>
          <w:tcPr>
            <w:tcW w:w="2266" w:type="dxa"/>
          </w:tcPr>
          <w:p w14:paraId="20888FD2" w14:textId="77777777" w:rsidR="00760A29" w:rsidRPr="00DB5974" w:rsidRDefault="00760A29" w:rsidP="00242C0F">
            <w:pPr>
              <w:rPr>
                <w:sz w:val="20"/>
                <w:szCs w:val="20"/>
              </w:rPr>
            </w:pPr>
            <w:r w:rsidRPr="00DB5974">
              <w:rPr>
                <w:sz w:val="20"/>
                <w:szCs w:val="20"/>
              </w:rPr>
              <w:t>BIB 1175</w:t>
            </w:r>
          </w:p>
        </w:tc>
      </w:tr>
    </w:tbl>
    <w:p w14:paraId="170CAF3F" w14:textId="77777777" w:rsidR="00A920C0" w:rsidRDefault="00A920C0" w:rsidP="00242C0F"/>
    <w:p w14:paraId="5CABD050" w14:textId="77777777" w:rsidR="00A920C0" w:rsidRPr="0032190F" w:rsidRDefault="00A920C0" w:rsidP="00242C0F">
      <w:pPr>
        <w:rPr>
          <w:lang w:val="fr-FR"/>
        </w:rPr>
      </w:pPr>
      <w:r w:rsidRPr="0032190F">
        <w:rPr>
          <w:lang w:val="fr-FR"/>
        </w:rPr>
        <w:t>Dans les niveaux campaniformes on trouve des restes de mouton et de chèvre devant le bœuf</w:t>
      </w:r>
      <w:r w:rsidR="00EB3131" w:rsidRPr="0032190F">
        <w:rPr>
          <w:lang w:val="fr-FR"/>
        </w:rPr>
        <w:t xml:space="preserve"> (25%) et le porc (20%) (</w:t>
      </w:r>
      <w:r w:rsidR="0070027E" w:rsidRPr="0032190F">
        <w:rPr>
          <w:lang w:val="fr-FR"/>
        </w:rPr>
        <w:t>BIB</w:t>
      </w:r>
      <w:r w:rsidR="00EB3131" w:rsidRPr="0032190F">
        <w:rPr>
          <w:lang w:val="fr-FR"/>
        </w:rPr>
        <w:t xml:space="preserve"> 141 p. 266)</w:t>
      </w:r>
    </w:p>
    <w:p w14:paraId="46637164" w14:textId="19A3847D" w:rsidR="00DA1D69" w:rsidRPr="0032190F" w:rsidRDefault="00DA1D69" w:rsidP="00242C0F">
      <w:pPr>
        <w:jc w:val="both"/>
        <w:rPr>
          <w:lang w:val="fr-FR"/>
        </w:rPr>
      </w:pPr>
      <w:r w:rsidRPr="0032190F">
        <w:rPr>
          <w:lang w:val="fr-FR"/>
        </w:rPr>
        <w:t>On notera la présence de très nombreux objets de parures sur support varié (ambre</w:t>
      </w:r>
      <w:r w:rsidR="006B47D2" w:rsidRPr="0032190F">
        <w:rPr>
          <w:lang w:val="fr-FR"/>
        </w:rPr>
        <w:t xml:space="preserve"> [</w:t>
      </w:r>
      <w:hyperlink r:id="rId10268" w:anchor="Sit_Route_Ambre" w:history="1">
        <w:r w:rsidR="006B47D2" w:rsidRPr="0032190F">
          <w:rPr>
            <w:rStyle w:val="Hyperlink"/>
            <w:lang w:val="fr-FR"/>
          </w:rPr>
          <w:t>route de l'ambre</w:t>
        </w:r>
      </w:hyperlink>
      <w:r w:rsidR="006B47D2" w:rsidRPr="0032190F">
        <w:rPr>
          <w:lang w:val="fr-FR"/>
        </w:rPr>
        <w:t>]</w:t>
      </w:r>
      <w:r w:rsidRPr="0032190F">
        <w:rPr>
          <w:lang w:val="fr-FR"/>
        </w:rPr>
        <w:t>, os, coquillage et roche) ainsi que 4 alènes bipointes à section carré en cuivre arsenié.(</w:t>
      </w:r>
      <w:r w:rsidR="0070027E" w:rsidRPr="0032190F">
        <w:rPr>
          <w:lang w:val="fr-FR"/>
        </w:rPr>
        <w:t>BIB</w:t>
      </w:r>
      <w:r w:rsidRPr="0032190F">
        <w:rPr>
          <w:lang w:val="fr-FR"/>
        </w:rPr>
        <w:t xml:space="preserve"> 127 p. 72,73)</w:t>
      </w:r>
      <w:r w:rsidR="003F4DBB" w:rsidRPr="0032190F">
        <w:rPr>
          <w:lang w:val="fr-FR"/>
        </w:rPr>
        <w:t>. Deux alênes campanif</w:t>
      </w:r>
      <w:r w:rsidR="00587CEC" w:rsidRPr="0032190F">
        <w:rPr>
          <w:lang w:val="fr-FR"/>
        </w:rPr>
        <w:t>ormes ont une teneur en As d’</w:t>
      </w:r>
      <w:r w:rsidR="003F4DBB" w:rsidRPr="0032190F">
        <w:rPr>
          <w:lang w:val="fr-FR"/>
        </w:rPr>
        <w:t xml:space="preserve">environ 1% se rapprochant en cela des objets </w:t>
      </w:r>
      <w:hyperlink r:id="rId10269" w:anchor="Sit_Balance" w:history="1">
        <w:r w:rsidR="003F4DBB" w:rsidRPr="0032190F">
          <w:rPr>
            <w:rStyle w:val="Hyperlink"/>
            <w:lang w:val="fr-FR"/>
          </w:rPr>
          <w:t>de La Balance</w:t>
        </w:r>
      </w:hyperlink>
      <w:r w:rsidR="003F4DBB" w:rsidRPr="0032190F">
        <w:rPr>
          <w:lang w:val="fr-FR"/>
        </w:rPr>
        <w:t xml:space="preserve"> (BIB 835 p. 73)</w:t>
      </w:r>
    </w:p>
    <w:p w14:paraId="7001EB7B" w14:textId="77777777" w:rsidR="001B33B7" w:rsidRPr="0032190F" w:rsidRDefault="001B33B7" w:rsidP="00242C0F">
      <w:pPr>
        <w:jc w:val="both"/>
        <w:rPr>
          <w:lang w:val="fr-FR"/>
        </w:rPr>
      </w:pPr>
    </w:p>
    <w:p w14:paraId="14B3CBF1" w14:textId="77777777" w:rsidR="006258B2" w:rsidRPr="0032190F" w:rsidRDefault="006258B2" w:rsidP="00A00F3C">
      <w:pPr>
        <w:pStyle w:val="Heading3"/>
      </w:pPr>
      <w:bookmarkStart w:id="4172" w:name="Sit_Muree_strati_c5"/>
      <w:r w:rsidRPr="0032190F">
        <w:t>c.5</w:t>
      </w:r>
    </w:p>
    <w:bookmarkEnd w:id="4172"/>
    <w:p w14:paraId="50A39293" w14:textId="1564E93C" w:rsidR="00570A4E" w:rsidRPr="0032190F" w:rsidRDefault="006258B2" w:rsidP="00CD27DA">
      <w:pPr>
        <w:autoSpaceDE w:val="0"/>
        <w:autoSpaceDN w:val="0"/>
        <w:adjustRightInd w:val="0"/>
        <w:jc w:val="both"/>
        <w:rPr>
          <w:lang w:val="fr-FR"/>
        </w:rPr>
      </w:pPr>
      <w:r w:rsidRPr="0032190F">
        <w:rPr>
          <w:lang w:val="fr-FR"/>
        </w:rPr>
        <w:t xml:space="preserve">La couche 5 est relativement homogène du BM1 </w:t>
      </w:r>
      <w:r w:rsidR="002A5C74" w:rsidRPr="0032190F">
        <w:rPr>
          <w:lang w:val="fr-FR"/>
        </w:rPr>
        <w:t>(</w:t>
      </w:r>
      <w:r w:rsidRPr="0032190F">
        <w:rPr>
          <w:lang w:val="fr-FR"/>
        </w:rPr>
        <w:t xml:space="preserve">T. Lachenal com. pers , cf. BIB 2245). </w:t>
      </w:r>
      <w:r w:rsidRPr="0032190F">
        <w:rPr>
          <w:i/>
          <w:lang w:val="fr-FR"/>
        </w:rPr>
        <w:t xml:space="preserve">Le </w:t>
      </w:r>
      <w:hyperlink r:id="rId10270" w:anchor="Cul_Bronze_Moyen" w:history="1">
        <w:r w:rsidRPr="0032190F">
          <w:rPr>
            <w:rStyle w:val="Hyperlink"/>
            <w:i/>
            <w:lang w:val="fr-FR"/>
          </w:rPr>
          <w:t>Bronze moyen</w:t>
        </w:r>
      </w:hyperlink>
      <w:r w:rsidRPr="0032190F">
        <w:rPr>
          <w:i/>
          <w:lang w:val="fr-FR"/>
        </w:rPr>
        <w:t xml:space="preserve"> est représenté par un riche mobilier céramique et métallique, avec notamment des vases à </w:t>
      </w:r>
      <w:r w:rsidRPr="0032190F">
        <w:rPr>
          <w:i/>
          <w:lang w:val="fr-FR"/>
        </w:rPr>
        <w:lastRenderedPageBreak/>
        <w:t>anses ad ascia portant un décor gravé (BIB 127 p. 72,73)</w:t>
      </w:r>
      <w:r w:rsidRPr="0032190F">
        <w:rPr>
          <w:lang w:val="fr-FR"/>
        </w:rPr>
        <w:t xml:space="preserve">. Vases de types </w:t>
      </w:r>
      <w:hyperlink r:id="rId10271" w:anchor="Cul_Mercurago_Monate" w:history="1">
        <w:r w:rsidRPr="0032190F">
          <w:rPr>
            <w:rStyle w:val="Hyperlink"/>
            <w:lang w:val="fr-FR"/>
          </w:rPr>
          <w:t>Mercurago-Monate</w:t>
        </w:r>
      </w:hyperlink>
      <w:r w:rsidRPr="0032190F">
        <w:rPr>
          <w:lang w:val="fr-FR"/>
        </w:rPr>
        <w:t xml:space="preserve"> (BIB T. Lachenal in BIB 2126)</w:t>
      </w:r>
      <w:r w:rsidR="00A00F3C" w:rsidRPr="0032190F">
        <w:rPr>
          <w:lang w:val="fr-FR"/>
        </w:rPr>
        <w:t xml:space="preserve"> </w:t>
      </w:r>
      <w:r w:rsidR="00EC70E5" w:rsidRPr="0032190F">
        <w:rPr>
          <w:lang w:val="fr-FR"/>
        </w:rPr>
        <w:t xml:space="preserve">Décor de 2 </w:t>
      </w:r>
      <w:hyperlink r:id="rId10272" w:anchor="Cul_Art_TAC_T_g_soleil" w:history="1">
        <w:r w:rsidR="00EC70E5" w:rsidRPr="0032190F">
          <w:rPr>
            <w:rStyle w:val="Hyperlink"/>
            <w:lang w:val="fr-FR"/>
          </w:rPr>
          <w:t>soleils</w:t>
        </w:r>
      </w:hyperlink>
      <w:r w:rsidR="00EC70E5" w:rsidRPr="0032190F">
        <w:rPr>
          <w:lang w:val="fr-FR"/>
        </w:rPr>
        <w:t xml:space="preserve"> (SS BIB) </w:t>
      </w:r>
    </w:p>
    <w:p w14:paraId="2E3AE9D2" w14:textId="77777777" w:rsidR="006258B2" w:rsidRPr="0032190F" w:rsidRDefault="006258B2" w:rsidP="006258B2">
      <w:pPr>
        <w:jc w:val="both"/>
        <w:rPr>
          <w:lang w:val="fr-FR"/>
        </w:rPr>
      </w:pPr>
    </w:p>
    <w:p w14:paraId="2528DDA8" w14:textId="77777777" w:rsidR="006258B2" w:rsidRPr="0032190F" w:rsidRDefault="006258B2" w:rsidP="00A00F3C">
      <w:pPr>
        <w:pStyle w:val="Heading3"/>
      </w:pPr>
      <w:r w:rsidRPr="0032190F">
        <w:t>c.3</w:t>
      </w:r>
    </w:p>
    <w:p w14:paraId="2BCC2AA2" w14:textId="4D898A1C" w:rsidR="00EC70E5" w:rsidRPr="000D4F8C" w:rsidRDefault="004A1C0A" w:rsidP="00EC70E5">
      <w:pPr>
        <w:jc w:val="both"/>
        <w:rPr>
          <w:lang w:val="fr-FR"/>
        </w:rPr>
      </w:pPr>
      <w:r w:rsidRPr="000D4F8C">
        <w:rPr>
          <w:i/>
          <w:lang w:val="fr-FR" w:eastAsia="en-GB"/>
        </w:rPr>
        <w:t xml:space="preserve">Vases de style </w:t>
      </w:r>
      <w:hyperlink r:id="rId10273" w:anchor="Cul_Protosaintveredeme" w:history="1">
        <w:r w:rsidRPr="000D4F8C">
          <w:rPr>
            <w:rStyle w:val="Hyperlink"/>
            <w:i/>
            <w:lang w:val="fr-FR" w:eastAsia="en-GB"/>
          </w:rPr>
          <w:t>proto-Saint-Vérédème</w:t>
        </w:r>
      </w:hyperlink>
      <w:r w:rsidRPr="000D4F8C">
        <w:rPr>
          <w:i/>
          <w:lang w:val="fr-FR" w:eastAsia="en-GB"/>
        </w:rPr>
        <w:t xml:space="preserve"> ou </w:t>
      </w:r>
      <w:hyperlink r:id="rId10274" w:anchor="Cul_Saint_Veredeme" w:history="1">
        <w:r w:rsidRPr="000D4F8C">
          <w:rPr>
            <w:rStyle w:val="Hyperlink"/>
            <w:i/>
            <w:lang w:val="fr-FR" w:eastAsia="en-GB"/>
          </w:rPr>
          <w:t>Saint-V</w:t>
        </w:r>
        <w:r w:rsidR="006B1BA7" w:rsidRPr="000D4F8C">
          <w:rPr>
            <w:rStyle w:val="Hyperlink"/>
            <w:i/>
            <w:lang w:val="fr-FR" w:eastAsia="en-GB"/>
          </w:rPr>
          <w:t>érédème</w:t>
        </w:r>
      </w:hyperlink>
      <w:r w:rsidRPr="000D4F8C">
        <w:rPr>
          <w:i/>
          <w:lang w:val="fr-FR" w:eastAsia="en-GB"/>
        </w:rPr>
        <w:t xml:space="preserve"> (BIB 1477). </w:t>
      </w:r>
      <w:r w:rsidR="00EC70E5" w:rsidRPr="000D4F8C">
        <w:rPr>
          <w:lang w:val="fr-FR"/>
        </w:rPr>
        <w:t>Sur une urne à col cylindrique de la grotte Murée de Montpezat, trois motifs isolés sont placés les uns à côté des autres sur la partie supérieure du col (BIB 1872) Signes non figuratifs (SS BIB)</w:t>
      </w:r>
    </w:p>
    <w:p w14:paraId="528C4FF5" w14:textId="77777777" w:rsidR="00EC70E5" w:rsidRPr="00E326B9" w:rsidRDefault="00A00F3C" w:rsidP="00EC70E5">
      <w:pPr>
        <w:jc w:val="both"/>
        <w:rPr>
          <w:lang w:val="fr-FR"/>
        </w:rPr>
      </w:pPr>
      <w:r w:rsidRPr="0032190F">
        <w:rPr>
          <w:lang w:val="fr-FR"/>
        </w:rPr>
        <w:t>Le col d’un vase de la grotte Murée décoré d'</w:t>
      </w:r>
      <w:r w:rsidR="00EC70E5" w:rsidRPr="0032190F">
        <w:rPr>
          <w:lang w:val="fr-FR"/>
        </w:rPr>
        <w:t>une possible variante des barbelés de la classe XVI, un pectiforme de la cla</w:t>
      </w:r>
      <w:r w:rsidRPr="0032190F">
        <w:rPr>
          <w:lang w:val="fr-FR"/>
        </w:rPr>
        <w:t xml:space="preserve">sse XVII (Lagrand 1976, fig. 3), daté initialement à la fin de l’âge du Bronze (par Lagrand 1976), s’il était attribué à la phase moyenne du Bronze final comme le pense G. Zipf qui souligne des affinités avec les productions RSFO, alors, ce vase représenterait « un des plus évidents maillons de la chaine vers les ensembles organisés de la fin de l’âge du Bronze » (BIB 2045 </w:t>
      </w:r>
      <w:r w:rsidRPr="00E326B9">
        <w:rPr>
          <w:lang w:val="fr-FR"/>
        </w:rPr>
        <w:t>p. 14) v. mailhac et apparenté (SS BIB)</w:t>
      </w:r>
    </w:p>
    <w:p w14:paraId="6BE4524D" w14:textId="1A77194E" w:rsidR="00A20DF9" w:rsidRPr="00E326B9" w:rsidRDefault="006258B2" w:rsidP="004A1C0A">
      <w:pPr>
        <w:autoSpaceDE w:val="0"/>
        <w:autoSpaceDN w:val="0"/>
        <w:adjustRightInd w:val="0"/>
        <w:jc w:val="both"/>
        <w:rPr>
          <w:lang w:val="fr-FR"/>
        </w:rPr>
      </w:pPr>
      <w:r w:rsidRPr="00E326B9">
        <w:rPr>
          <w:lang w:val="fr-FR"/>
        </w:rPr>
        <w:t xml:space="preserve">La couche 3 est hétérogène, elle réuni des vases des occupations antérieures, mais le vase en lui même à </w:t>
      </w:r>
      <w:r w:rsidR="00EC70E5" w:rsidRPr="00E326B9">
        <w:rPr>
          <w:lang w:val="fr-FR"/>
        </w:rPr>
        <w:t xml:space="preserve">décor de pectiniforme , triple cannelure, etc. </w:t>
      </w:r>
      <w:r w:rsidRPr="00E326B9">
        <w:rPr>
          <w:lang w:val="fr-FR"/>
        </w:rPr>
        <w:t xml:space="preserve">peut être daté de l'occupation la plus récente de la couche, du BF 3b voire peut être du début du </w:t>
      </w:r>
      <w:r w:rsidR="004A1C0A" w:rsidRPr="00E326B9">
        <w:rPr>
          <w:lang w:val="fr-FR"/>
        </w:rPr>
        <w:t>8e</w:t>
      </w:r>
      <w:r w:rsidRPr="00E326B9">
        <w:rPr>
          <w:lang w:val="fr-FR"/>
        </w:rPr>
        <w:t xml:space="preserve">. av. (T. Lachenal com. pers , cf. BIB 2245) </w:t>
      </w:r>
      <w:r w:rsidR="001B33B7" w:rsidRPr="00E326B9">
        <w:rPr>
          <w:lang w:val="fr-FR"/>
        </w:rPr>
        <w:t xml:space="preserve">Les niveaux du </w:t>
      </w:r>
      <w:hyperlink r:id="rId10275" w:anchor="Cul_Bronze_Final_Meridional" w:history="1">
        <w:r w:rsidR="001B33B7" w:rsidRPr="00E326B9">
          <w:rPr>
            <w:rStyle w:val="Hyperlink"/>
            <w:lang w:val="fr-FR"/>
          </w:rPr>
          <w:t>Bronze final</w:t>
        </w:r>
      </w:hyperlink>
      <w:r w:rsidR="001B33B7" w:rsidRPr="00E326B9">
        <w:rPr>
          <w:lang w:val="fr-FR"/>
        </w:rPr>
        <w:t xml:space="preserve"> renvoient aux productions du </w:t>
      </w:r>
      <w:hyperlink r:id="rId10276" w:anchor="Cul_Mailhac" w:history="1">
        <w:r w:rsidR="001B33B7" w:rsidRPr="00E326B9">
          <w:rPr>
            <w:rStyle w:val="Hyperlink"/>
            <w:lang w:val="fr-FR"/>
          </w:rPr>
          <w:t>mailhacien</w:t>
        </w:r>
      </w:hyperlink>
      <w:r w:rsidR="001B33B7" w:rsidRPr="00E326B9">
        <w:rPr>
          <w:lang w:val="fr-FR"/>
        </w:rPr>
        <w:t xml:space="preserve">, comme pour </w:t>
      </w:r>
      <w:hyperlink r:id="rId10277" w:anchor="Sit_Capitaine_abri" w:history="1">
        <w:r w:rsidR="001B33B7" w:rsidRPr="00E326B9">
          <w:rPr>
            <w:rStyle w:val="Hyperlink"/>
            <w:lang w:val="fr-FR"/>
          </w:rPr>
          <w:t>l’Abri du Jardin du Capitaine</w:t>
        </w:r>
      </w:hyperlink>
      <w:r w:rsidR="001B33B7" w:rsidRPr="00E326B9">
        <w:rPr>
          <w:lang w:val="fr-FR"/>
        </w:rPr>
        <w:t xml:space="preserve"> (BIB 1477 p. 336)</w:t>
      </w:r>
      <w:r w:rsidR="001F4B46" w:rsidRPr="00E326B9">
        <w:rPr>
          <w:lang w:val="fr-FR"/>
        </w:rPr>
        <w:t xml:space="preserve"> </w:t>
      </w:r>
    </w:p>
    <w:p w14:paraId="31364E2F" w14:textId="77777777" w:rsidR="00DA2AAD" w:rsidRPr="0032190F" w:rsidRDefault="00DA2AAD" w:rsidP="00242C0F">
      <w:pPr>
        <w:rPr>
          <w:lang w:val="fr-FR"/>
        </w:rPr>
      </w:pPr>
    </w:p>
    <w:p w14:paraId="0B621E72" w14:textId="77777777" w:rsidR="00EB1595" w:rsidRPr="0032190F" w:rsidRDefault="00EB1595" w:rsidP="00426FF9">
      <w:pPr>
        <w:pStyle w:val="Heading1"/>
      </w:pPr>
      <w:bookmarkStart w:id="4173" w:name="Sit_Assona"/>
      <w:r w:rsidRPr="0032190F">
        <w:t>ASSONA (Site d’)</w:t>
      </w:r>
    </w:p>
    <w:bookmarkEnd w:id="4173"/>
    <w:p w14:paraId="4E36A5D3" w14:textId="77777777" w:rsidR="00EB1595" w:rsidRPr="0032190F" w:rsidRDefault="00EB1595" w:rsidP="00242C0F">
      <w:pPr>
        <w:rPr>
          <w:lang w:val="fr-FR"/>
        </w:rPr>
      </w:pPr>
    </w:p>
    <w:p w14:paraId="21846227" w14:textId="3F7636B0" w:rsidR="00F06DBE" w:rsidRPr="0032190F" w:rsidRDefault="00EB1595" w:rsidP="0007429D">
      <w:pPr>
        <w:jc w:val="both"/>
        <w:rPr>
          <w:lang w:val="fr-FR"/>
        </w:rPr>
      </w:pPr>
      <w:r w:rsidRPr="0032190F">
        <w:rPr>
          <w:lang w:val="fr-FR"/>
        </w:rPr>
        <w:t xml:space="preserve">Pendant l’occupation </w:t>
      </w:r>
      <w:hyperlink r:id="rId10278" w:anchor="Cul_Remedello" w:history="1">
        <w:r w:rsidRPr="0032190F">
          <w:rPr>
            <w:rStyle w:val="Hyperlink"/>
            <w:lang w:val="fr-FR"/>
          </w:rPr>
          <w:t>Remedello</w:t>
        </w:r>
      </w:hyperlink>
      <w:r w:rsidRPr="0032190F">
        <w:rPr>
          <w:lang w:val="fr-FR"/>
        </w:rPr>
        <w:t>, le site d’Assona en Italie a livré des grandes lames ou des poignards polis en silex laminé provenant du bassin lacustre oligocène de Apt-</w:t>
      </w:r>
      <w:hyperlink r:id="rId10279" w:anchor="Sit_La_Fare" w:history="1">
        <w:r w:rsidRPr="0032190F">
          <w:rPr>
            <w:rStyle w:val="Hyperlink"/>
            <w:lang w:val="fr-FR"/>
          </w:rPr>
          <w:t>Forcalquier</w:t>
        </w:r>
      </w:hyperlink>
      <w:r w:rsidRPr="0032190F">
        <w:rPr>
          <w:lang w:val="fr-FR"/>
        </w:rPr>
        <w:t xml:space="preserve"> (BIB 254 p. 297 et 344))</w:t>
      </w:r>
    </w:p>
    <w:p w14:paraId="6EB6251E" w14:textId="77777777" w:rsidR="00EB1595" w:rsidRPr="0032190F" w:rsidRDefault="009F5B05" w:rsidP="00426FF9">
      <w:pPr>
        <w:pStyle w:val="Heading1"/>
      </w:pPr>
      <w:r w:rsidRPr="0032190F">
        <w:br/>
        <w:t>PESCAR</w:t>
      </w:r>
      <w:r w:rsidR="002C78D4" w:rsidRPr="0032190F">
        <w:t>Z</w:t>
      </w:r>
      <w:r w:rsidRPr="0032190F">
        <w:t>O (Maison de)</w:t>
      </w:r>
    </w:p>
    <w:p w14:paraId="5CBADD84" w14:textId="77777777" w:rsidR="009F5B05" w:rsidRPr="0032190F" w:rsidRDefault="009F5B05" w:rsidP="00242C0F">
      <w:pPr>
        <w:jc w:val="both"/>
        <w:rPr>
          <w:lang w:val="fr-FR"/>
        </w:rPr>
      </w:pPr>
    </w:p>
    <w:p w14:paraId="07D10745" w14:textId="77777777" w:rsidR="009F5B05" w:rsidRDefault="009F5B05" w:rsidP="00242C0F">
      <w:pPr>
        <w:jc w:val="both"/>
        <w:rPr>
          <w:lang w:val="en-GB"/>
        </w:rPr>
      </w:pPr>
      <w:r w:rsidRPr="0032190F">
        <w:rPr>
          <w:lang w:val="fr-FR"/>
        </w:rPr>
        <w:t>La maison de Pescar</w:t>
      </w:r>
      <w:r w:rsidR="002C78D4" w:rsidRPr="0032190F">
        <w:rPr>
          <w:lang w:val="fr-FR"/>
        </w:rPr>
        <w:t>z</w:t>
      </w:r>
      <w:r w:rsidRPr="0032190F">
        <w:rPr>
          <w:lang w:val="fr-FR"/>
        </w:rPr>
        <w:t>o (Valcamonic</w:t>
      </w:r>
      <w:r w:rsidR="002C78D4" w:rsidRPr="0032190F">
        <w:rPr>
          <w:lang w:val="fr-FR"/>
        </w:rPr>
        <w:t xml:space="preserve">a) est attribuée à l’âge du Fer. </w:t>
      </w:r>
      <w:r w:rsidRPr="006337F6">
        <w:rPr>
          <w:lang w:val="en-GB"/>
        </w:rPr>
        <w:t>(SS BIB).</w:t>
      </w:r>
      <w:r w:rsidR="002C78D4" w:rsidRPr="006337F6">
        <w:rPr>
          <w:i/>
          <w:color w:val="000000"/>
          <w:kern w:val="24"/>
          <w:lang w:val="en-GB"/>
        </w:rPr>
        <w:t>We know the class</w:t>
      </w:r>
      <w:r w:rsidR="002C78D4" w:rsidRPr="0068580D">
        <w:rPr>
          <w:i/>
          <w:color w:val="000000"/>
          <w:kern w:val="24"/>
          <w:lang w:val="en-GB"/>
        </w:rPr>
        <w:t xml:space="preserve">ic Alpine diet : cereals/legumes, meat and dairy products from ovicaprids and wild foods – hunted or gathered, </w:t>
      </w:r>
      <w:r w:rsidR="002C78D4" w:rsidRPr="002C78D4">
        <w:rPr>
          <w:i/>
          <w:lang w:val="en-GB"/>
        </w:rPr>
        <w:t xml:space="preserve">from excavation at Pescarzo that these food groups were exploited by Iron Age people in Valcamonica </w:t>
      </w:r>
      <w:r w:rsidR="002C78D4">
        <w:rPr>
          <w:lang w:val="en-GB"/>
        </w:rPr>
        <w:t>(BIB C. Alexander)</w:t>
      </w:r>
    </w:p>
    <w:p w14:paraId="79108E45" w14:textId="77777777" w:rsidR="001E092A" w:rsidRDefault="001E092A" w:rsidP="00242C0F">
      <w:pPr>
        <w:jc w:val="both"/>
        <w:rPr>
          <w:lang w:val="en-GB"/>
        </w:rPr>
      </w:pPr>
    </w:p>
    <w:p w14:paraId="0B2EF3B7" w14:textId="77777777" w:rsidR="00851DD5" w:rsidRPr="00D80E49" w:rsidRDefault="00851DD5" w:rsidP="00242C0F">
      <w:pPr>
        <w:jc w:val="both"/>
      </w:pPr>
    </w:p>
    <w:p w14:paraId="234876B1" w14:textId="77777777" w:rsidR="00851DD5" w:rsidRPr="0032190F" w:rsidRDefault="00851DD5" w:rsidP="00426FF9">
      <w:pPr>
        <w:pStyle w:val="Heading1"/>
      </w:pPr>
      <w:r w:rsidRPr="0032190F">
        <w:t>VALCAMONICA-VALTELLINA</w:t>
      </w:r>
    </w:p>
    <w:p w14:paraId="2DFE3B85" w14:textId="77777777" w:rsidR="00851DD5" w:rsidRDefault="00851DD5" w:rsidP="00242C0F">
      <w:pPr>
        <w:jc w:val="both"/>
        <w:rPr>
          <w:lang w:val="it-IT"/>
        </w:rPr>
      </w:pPr>
    </w:p>
    <w:p w14:paraId="0D3E2148" w14:textId="3696F5BB" w:rsidR="00A4260D" w:rsidRPr="0032190F" w:rsidRDefault="00A4260D" w:rsidP="00A4260D">
      <w:pPr>
        <w:rPr>
          <w:lang w:val="fr-FR"/>
        </w:rPr>
      </w:pPr>
      <w:r w:rsidRPr="0032190F">
        <w:rPr>
          <w:lang w:val="fr-FR"/>
        </w:rPr>
        <w:t xml:space="preserve">Sous ensemble de l'art des </w:t>
      </w:r>
      <w:hyperlink r:id="rId10280" w:anchor="Cul_Steles_Alpes_Centrales" w:history="1">
        <w:r w:rsidRPr="0032190F">
          <w:rPr>
            <w:rStyle w:val="Hyperlink"/>
            <w:lang w:val="fr-FR"/>
          </w:rPr>
          <w:t>Alpes centrales</w:t>
        </w:r>
      </w:hyperlink>
      <w:r w:rsidRPr="0032190F">
        <w:rPr>
          <w:lang w:val="fr-FR"/>
        </w:rPr>
        <w:t xml:space="preserve"> (SS BIB)</w:t>
      </w:r>
    </w:p>
    <w:p w14:paraId="238F70F8" w14:textId="77777777" w:rsidR="00A4260D" w:rsidRPr="0032190F" w:rsidRDefault="00A4260D" w:rsidP="00242C0F">
      <w:pPr>
        <w:jc w:val="both"/>
        <w:rPr>
          <w:lang w:val="fr-FR"/>
        </w:rPr>
      </w:pPr>
    </w:p>
    <w:p w14:paraId="50ED9B35" w14:textId="77777777" w:rsidR="009F5B05" w:rsidRPr="008E3B12" w:rsidRDefault="00851DD5" w:rsidP="00242C0F">
      <w:pPr>
        <w:jc w:val="both"/>
        <w:rPr>
          <w:lang w:val="it-IT"/>
        </w:rPr>
      </w:pPr>
      <w:r w:rsidRPr="008E3B12">
        <w:rPr>
          <w:lang w:val="it-IT"/>
        </w:rPr>
        <w:t>L’ensemble Valcamonica-Valtellina rassemble deux vallées ; le Valcamonica et le Valtellina.</w:t>
      </w:r>
    </w:p>
    <w:p w14:paraId="4668142C" w14:textId="77777777" w:rsidR="00851DD5" w:rsidRPr="008E3B12" w:rsidRDefault="00851DD5" w:rsidP="00242C0F">
      <w:pPr>
        <w:jc w:val="both"/>
        <w:rPr>
          <w:lang w:val="it-IT"/>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203"/>
        <w:gridCol w:w="1336"/>
      </w:tblGrid>
      <w:tr w:rsidR="00851DD5" w:rsidRPr="00E81E1D" w14:paraId="27D3BE0D" w14:textId="77777777">
        <w:trPr>
          <w:jc w:val="center"/>
        </w:trPr>
        <w:tc>
          <w:tcPr>
            <w:tcW w:w="3203" w:type="dxa"/>
            <w:vAlign w:val="center"/>
          </w:tcPr>
          <w:p w14:paraId="21DAC69C" w14:textId="21E76F24" w:rsidR="00851DD5" w:rsidRPr="00E81E1D" w:rsidRDefault="00000000" w:rsidP="00242C0F">
            <w:pPr>
              <w:jc w:val="center"/>
              <w:rPr>
                <w:lang w:val="en-GB"/>
              </w:rPr>
            </w:pPr>
            <w:hyperlink r:id="rId10281" w:anchor="Sit_Valcamonica" w:history="1">
              <w:r w:rsidR="00851DD5" w:rsidRPr="00E81E1D">
                <w:rPr>
                  <w:rStyle w:val="Hyperlink"/>
                  <w:lang w:val="en-GB"/>
                </w:rPr>
                <w:t>Valcamonica</w:t>
              </w:r>
            </w:hyperlink>
          </w:p>
        </w:tc>
        <w:tc>
          <w:tcPr>
            <w:tcW w:w="1336" w:type="dxa"/>
            <w:vAlign w:val="center"/>
          </w:tcPr>
          <w:p w14:paraId="6102145A" w14:textId="523E3840" w:rsidR="00851DD5" w:rsidRPr="00E81E1D" w:rsidRDefault="00000000" w:rsidP="00242C0F">
            <w:pPr>
              <w:jc w:val="center"/>
              <w:rPr>
                <w:lang w:val="en-GB"/>
              </w:rPr>
            </w:pPr>
            <w:hyperlink r:id="rId10282" w:anchor="Sit_Valtellina" w:history="1">
              <w:r w:rsidR="00851DD5" w:rsidRPr="00E81E1D">
                <w:rPr>
                  <w:rStyle w:val="Hyperlink"/>
                  <w:lang w:val="en-GB"/>
                </w:rPr>
                <w:t>Valtellina</w:t>
              </w:r>
            </w:hyperlink>
          </w:p>
        </w:tc>
      </w:tr>
      <w:tr w:rsidR="00851DD5" w:rsidRPr="00DB5974" w14:paraId="5441C863" w14:textId="77777777">
        <w:trPr>
          <w:jc w:val="center"/>
        </w:trPr>
        <w:tc>
          <w:tcPr>
            <w:tcW w:w="3203" w:type="dxa"/>
            <w:vAlign w:val="center"/>
          </w:tcPr>
          <w:p w14:paraId="012ECE25" w14:textId="77777777" w:rsidR="00851DD5" w:rsidRPr="00DB5974" w:rsidRDefault="00851DD5" w:rsidP="00242C0F">
            <w:pPr>
              <w:jc w:val="center"/>
              <w:rPr>
                <w:lang w:val="en-GB"/>
              </w:rPr>
            </w:pPr>
            <w:r w:rsidRPr="00DB5974">
              <w:rPr>
                <w:lang w:val="en-GB"/>
              </w:rPr>
              <w:t>Attelages</w:t>
            </w:r>
          </w:p>
        </w:tc>
        <w:tc>
          <w:tcPr>
            <w:tcW w:w="1336" w:type="dxa"/>
            <w:vAlign w:val="center"/>
          </w:tcPr>
          <w:p w14:paraId="7BA7179C" w14:textId="77777777" w:rsidR="00851DD5" w:rsidRPr="00DB5974" w:rsidRDefault="00851DD5" w:rsidP="00242C0F">
            <w:pPr>
              <w:jc w:val="center"/>
              <w:rPr>
                <w:lang w:val="en-GB"/>
              </w:rPr>
            </w:pPr>
            <w:r w:rsidRPr="00DB5974">
              <w:rPr>
                <w:lang w:val="en-GB"/>
              </w:rPr>
              <w:t>Ø</w:t>
            </w:r>
          </w:p>
        </w:tc>
      </w:tr>
      <w:tr w:rsidR="00851DD5" w:rsidRPr="00DB5974" w14:paraId="2D00EC27" w14:textId="77777777">
        <w:trPr>
          <w:jc w:val="center"/>
        </w:trPr>
        <w:tc>
          <w:tcPr>
            <w:tcW w:w="3203" w:type="dxa"/>
            <w:vAlign w:val="center"/>
          </w:tcPr>
          <w:p w14:paraId="7AB167FC" w14:textId="6ADDECF2" w:rsidR="00851DD5" w:rsidRPr="00DB5974" w:rsidRDefault="00851DD5" w:rsidP="00B11413">
            <w:pPr>
              <w:jc w:val="center"/>
              <w:rPr>
                <w:lang w:val="en-GB"/>
              </w:rPr>
            </w:pPr>
            <w:r w:rsidRPr="00DB5974">
              <w:rPr>
                <w:lang w:val="en-GB"/>
              </w:rPr>
              <w:t xml:space="preserve">Poignards </w:t>
            </w:r>
            <w:hyperlink r:id="rId10283" w:anchor="Cul_Ciempozuelos_poig" w:history="1">
              <w:r w:rsidR="00B11413" w:rsidRPr="0032190F">
                <w:rPr>
                  <w:rStyle w:val="Hyperlink"/>
                  <w:lang w:val="fr-FR"/>
                </w:rPr>
                <w:t>Ciempozuelos</w:t>
              </w:r>
            </w:hyperlink>
          </w:p>
        </w:tc>
        <w:tc>
          <w:tcPr>
            <w:tcW w:w="1336" w:type="dxa"/>
            <w:vAlign w:val="center"/>
          </w:tcPr>
          <w:p w14:paraId="02EF2F94" w14:textId="77777777" w:rsidR="00851DD5" w:rsidRPr="00DB5974" w:rsidRDefault="00851DD5" w:rsidP="00242C0F">
            <w:pPr>
              <w:jc w:val="center"/>
              <w:rPr>
                <w:lang w:val="en-GB"/>
              </w:rPr>
            </w:pPr>
            <w:r w:rsidRPr="00DB5974">
              <w:rPr>
                <w:lang w:val="en-GB"/>
              </w:rPr>
              <w:t>Ø</w:t>
            </w:r>
          </w:p>
        </w:tc>
      </w:tr>
      <w:tr w:rsidR="00851DD5" w:rsidRPr="00DB5974" w14:paraId="4C5D1335" w14:textId="77777777">
        <w:trPr>
          <w:jc w:val="center"/>
        </w:trPr>
        <w:tc>
          <w:tcPr>
            <w:tcW w:w="3203" w:type="dxa"/>
            <w:vAlign w:val="center"/>
          </w:tcPr>
          <w:p w14:paraId="17704E2B" w14:textId="77777777" w:rsidR="00851DD5" w:rsidRPr="00DB5974" w:rsidRDefault="00851DD5" w:rsidP="00242C0F">
            <w:pPr>
              <w:jc w:val="center"/>
              <w:rPr>
                <w:lang w:val="en-GB"/>
              </w:rPr>
            </w:pPr>
            <w:r w:rsidRPr="00DB5974">
              <w:rPr>
                <w:lang w:val="en-GB"/>
              </w:rPr>
              <w:t>Topographies</w:t>
            </w:r>
          </w:p>
        </w:tc>
        <w:tc>
          <w:tcPr>
            <w:tcW w:w="1336" w:type="dxa"/>
            <w:vAlign w:val="center"/>
          </w:tcPr>
          <w:p w14:paraId="4A73825D" w14:textId="77777777" w:rsidR="00851DD5" w:rsidRPr="00DB5974" w:rsidRDefault="00851DD5" w:rsidP="00242C0F">
            <w:pPr>
              <w:jc w:val="center"/>
              <w:rPr>
                <w:lang w:val="en-GB"/>
              </w:rPr>
            </w:pPr>
            <w:r w:rsidRPr="00DB5974">
              <w:rPr>
                <w:lang w:val="en-GB"/>
              </w:rPr>
              <w:t>Ø</w:t>
            </w:r>
          </w:p>
        </w:tc>
      </w:tr>
    </w:tbl>
    <w:p w14:paraId="29B6C7E6" w14:textId="77777777" w:rsidR="00851DD5" w:rsidRDefault="00851DD5" w:rsidP="00242C0F">
      <w:pPr>
        <w:jc w:val="both"/>
        <w:rPr>
          <w:lang w:val="en-GB"/>
        </w:rPr>
      </w:pPr>
      <w:r>
        <w:rPr>
          <w:lang w:val="en-GB"/>
        </w:rPr>
        <w:t>(SS BIB)</w:t>
      </w:r>
    </w:p>
    <w:p w14:paraId="641F8EC1" w14:textId="77777777" w:rsidR="00851DD5" w:rsidRDefault="00851DD5" w:rsidP="00242C0F">
      <w:pPr>
        <w:jc w:val="both"/>
      </w:pPr>
    </w:p>
    <w:p w14:paraId="29B477E7" w14:textId="77777777" w:rsidR="00301B41" w:rsidRPr="00301B41" w:rsidRDefault="00301B41" w:rsidP="00426FF9">
      <w:pPr>
        <w:pStyle w:val="Heading1"/>
      </w:pPr>
      <w:bookmarkStart w:id="4174" w:name="Sit_Valcamonica"/>
      <w:r w:rsidRPr="00301B41">
        <w:t>VALCAMONICA</w:t>
      </w:r>
    </w:p>
    <w:bookmarkEnd w:id="4174"/>
    <w:p w14:paraId="0B68A114" w14:textId="77777777" w:rsidR="00301B41" w:rsidRDefault="00301B41" w:rsidP="00242C0F"/>
    <w:p w14:paraId="47F82CAB" w14:textId="025153E2" w:rsidR="00A4260D" w:rsidRPr="0032190F" w:rsidRDefault="00616B81" w:rsidP="00242C0F">
      <w:pPr>
        <w:rPr>
          <w:lang w:val="fr-FR"/>
        </w:rPr>
      </w:pPr>
      <w:r>
        <w:rPr>
          <w:lang w:val="fr-FR"/>
        </w:rPr>
        <w:t xml:space="preserve">Sous-ensemble de l' </w:t>
      </w:r>
      <w:hyperlink r:id="rId10284" w:anchor="Sit_Art_Alpes" w:history="1">
        <w:r w:rsidRPr="00616B81">
          <w:rPr>
            <w:rStyle w:val="Hyperlink"/>
            <w:lang w:val="fr-FR"/>
          </w:rPr>
          <w:t>art alpin</w:t>
        </w:r>
      </w:hyperlink>
      <w:r>
        <w:rPr>
          <w:lang w:val="fr-FR"/>
        </w:rPr>
        <w:t xml:space="preserve">. </w:t>
      </w:r>
      <w:r w:rsidR="00A4260D" w:rsidRPr="0032190F">
        <w:rPr>
          <w:lang w:val="fr-FR"/>
        </w:rPr>
        <w:t xml:space="preserve">Sous ensemble de l'art des </w:t>
      </w:r>
      <w:hyperlink r:id="rId10285" w:anchor="Cul_Steles_Alpes_Centrales" w:history="1">
        <w:r w:rsidR="00A4260D" w:rsidRPr="0032190F">
          <w:rPr>
            <w:rStyle w:val="Hyperlink"/>
            <w:lang w:val="fr-FR"/>
          </w:rPr>
          <w:t>Alpes centrales</w:t>
        </w:r>
      </w:hyperlink>
      <w:r w:rsidR="00A4260D" w:rsidRPr="0032190F">
        <w:rPr>
          <w:lang w:val="fr-FR"/>
        </w:rPr>
        <w:t xml:space="preserve"> (SS BIB)</w:t>
      </w:r>
    </w:p>
    <w:p w14:paraId="16D68300" w14:textId="77777777" w:rsidR="00A4260D" w:rsidRPr="0032190F" w:rsidRDefault="00A4260D" w:rsidP="00242C0F">
      <w:pPr>
        <w:rPr>
          <w:lang w:val="fr-FR"/>
        </w:rPr>
      </w:pPr>
    </w:p>
    <w:p w14:paraId="3E6C5989" w14:textId="77777777" w:rsidR="006C0461" w:rsidRPr="0032190F" w:rsidRDefault="003479A5" w:rsidP="00242C0F">
      <w:pPr>
        <w:rPr>
          <w:lang w:val="fr-FR"/>
        </w:rPr>
      </w:pPr>
      <w:r w:rsidRPr="0032190F">
        <w:rPr>
          <w:lang w:val="fr-FR"/>
        </w:rPr>
        <w:t>Au milieu du Valcamonica, coule l’Oglio. Dans cette vallée dom</w:t>
      </w:r>
      <w:r w:rsidR="0048607F" w:rsidRPr="0032190F">
        <w:rPr>
          <w:lang w:val="fr-FR"/>
        </w:rPr>
        <w:t>ine la Concarena (SS BIB)</w:t>
      </w:r>
      <w:r w:rsidR="00D26AAB" w:rsidRPr="0032190F">
        <w:rPr>
          <w:rStyle w:val="Hyperlink"/>
          <w:color w:val="000000" w:themeColor="text1"/>
          <w:u w:val="none"/>
          <w:lang w:val="fr-FR"/>
        </w:rPr>
        <w:t>v. Tite-Live ? (SS BIB)</w:t>
      </w:r>
    </w:p>
    <w:p w14:paraId="5DB3C1FF" w14:textId="77777777" w:rsidR="006C0461" w:rsidRPr="0032190F" w:rsidRDefault="006C0461" w:rsidP="00242C0F">
      <w:pPr>
        <w:rPr>
          <w:lang w:val="fr-FR"/>
        </w:rPr>
      </w:pPr>
    </w:p>
    <w:p w14:paraId="54263CAF" w14:textId="3B6B881C" w:rsidR="00863196" w:rsidRPr="0032190F" w:rsidRDefault="002719E0" w:rsidP="00242C0F">
      <w:pPr>
        <w:jc w:val="both"/>
        <w:rPr>
          <w:lang w:val="fr-FR"/>
        </w:rPr>
      </w:pPr>
      <w:r w:rsidRPr="0032190F">
        <w:rPr>
          <w:lang w:val="fr-FR"/>
        </w:rPr>
        <w:t>Important site d’art rupestre de l’Italie du Nord</w:t>
      </w:r>
      <w:r w:rsidR="0071354B" w:rsidRPr="0032190F">
        <w:rPr>
          <w:lang w:val="fr-FR"/>
        </w:rPr>
        <w:t>, province de Br</w:t>
      </w:r>
      <w:r w:rsidR="001D0E96" w:rsidRPr="0032190F">
        <w:rPr>
          <w:lang w:val="fr-FR"/>
        </w:rPr>
        <w:t>escia, à quelques kilomètres de la vallée de</w:t>
      </w:r>
      <w:r w:rsidR="00E815EF">
        <w:rPr>
          <w:lang w:val="fr-FR"/>
        </w:rPr>
        <w:t xml:space="preserve"> </w:t>
      </w:r>
      <w:hyperlink w:anchor="Sit_Valtellina" w:history="1">
        <w:r w:rsidR="0071354B" w:rsidRPr="0032190F">
          <w:rPr>
            <w:rStyle w:val="Hyperlink"/>
            <w:lang w:val="fr-FR"/>
          </w:rPr>
          <w:t>Valtellina</w:t>
        </w:r>
      </w:hyperlink>
      <w:r w:rsidR="0071354B" w:rsidRPr="0032190F">
        <w:rPr>
          <w:lang w:val="fr-FR"/>
        </w:rPr>
        <w:t>,</w:t>
      </w:r>
      <w:r w:rsidR="00B97F4B" w:rsidRPr="0032190F">
        <w:rPr>
          <w:lang w:val="fr-FR"/>
        </w:rPr>
        <w:t xml:space="preserve">et à proximité de l’habitat de </w:t>
      </w:r>
      <w:hyperlink r:id="rId10286" w:anchor="Sit_Breno" w:history="1">
        <w:r w:rsidR="00B97F4B" w:rsidRPr="0032190F">
          <w:rPr>
            <w:rStyle w:val="Hyperlink"/>
            <w:lang w:val="fr-FR"/>
          </w:rPr>
          <w:t>Breno</w:t>
        </w:r>
      </w:hyperlink>
      <w:r w:rsidR="00B97F4B" w:rsidRPr="0032190F">
        <w:rPr>
          <w:lang w:val="fr-FR"/>
        </w:rPr>
        <w:t xml:space="preserve">, </w:t>
      </w:r>
      <w:r w:rsidR="00ED7253" w:rsidRPr="0032190F">
        <w:rPr>
          <w:lang w:val="fr-FR"/>
        </w:rPr>
        <w:t xml:space="preserve">occupé dans la continuité depuis la fin du </w:t>
      </w:r>
      <w:r w:rsidR="00E815EF">
        <w:rPr>
          <w:lang w:val="fr-FR"/>
        </w:rPr>
        <w:t>P</w:t>
      </w:r>
      <w:r w:rsidR="00ED7253" w:rsidRPr="0032190F">
        <w:rPr>
          <w:lang w:val="fr-FR"/>
        </w:rPr>
        <w:t>aléolithique jusqu’à la période romaine</w:t>
      </w:r>
      <w:r w:rsidR="0033170F" w:rsidRPr="0032190F">
        <w:rPr>
          <w:lang w:val="fr-FR"/>
        </w:rPr>
        <w:t xml:space="preserve"> qui regroupe </w:t>
      </w:r>
      <w:r w:rsidR="001A5FF2" w:rsidRPr="0032190F">
        <w:rPr>
          <w:lang w:val="fr-FR"/>
        </w:rPr>
        <w:t>quelques 1</w:t>
      </w:r>
      <w:r w:rsidR="0033170F" w:rsidRPr="0032190F">
        <w:rPr>
          <w:lang w:val="fr-FR"/>
        </w:rPr>
        <w:t xml:space="preserve">00 000 gravures </w:t>
      </w:r>
      <w:r w:rsidR="001A5FF2" w:rsidRPr="0032190F">
        <w:rPr>
          <w:lang w:val="fr-FR"/>
        </w:rPr>
        <w:t>estimées (BIB 917 p. 265) sur 1770 roches gravées ainsi que</w:t>
      </w:r>
      <w:r w:rsidR="0033170F" w:rsidRPr="0032190F">
        <w:rPr>
          <w:lang w:val="fr-FR"/>
        </w:rPr>
        <w:t xml:space="preserve"> quelques peintures</w:t>
      </w:r>
      <w:r w:rsidR="001A5FF2" w:rsidRPr="0032190F">
        <w:rPr>
          <w:lang w:val="fr-FR"/>
        </w:rPr>
        <w:t xml:space="preserve">. Le site s’étend </w:t>
      </w:r>
      <w:r w:rsidR="0033170F" w:rsidRPr="0032190F">
        <w:rPr>
          <w:lang w:val="fr-FR"/>
        </w:rPr>
        <w:t xml:space="preserve">sur </w:t>
      </w:r>
      <w:r w:rsidR="001A5FF2" w:rsidRPr="0032190F">
        <w:rPr>
          <w:lang w:val="fr-FR"/>
        </w:rPr>
        <w:t>environ 47</w:t>
      </w:r>
      <w:r w:rsidR="0033170F" w:rsidRPr="0032190F">
        <w:rPr>
          <w:lang w:val="fr-FR"/>
        </w:rPr>
        <w:t xml:space="preserve"> km</w:t>
      </w:r>
      <w:r w:rsidR="0033170F" w:rsidRPr="0032190F">
        <w:rPr>
          <w:vertAlign w:val="superscript"/>
          <w:lang w:val="fr-FR"/>
        </w:rPr>
        <w:t>2</w:t>
      </w:r>
      <w:r w:rsidR="001A5FF2" w:rsidRPr="0032190F">
        <w:rPr>
          <w:lang w:val="fr-FR"/>
        </w:rPr>
        <w:t xml:space="preserve"> entre 250 et 1100/1200 m d’altitude (BIB 917 p. 265 et sq.)</w:t>
      </w:r>
    </w:p>
    <w:p w14:paraId="59F2F8BD" w14:textId="77777777" w:rsidR="001A5FF2" w:rsidRPr="0032190F" w:rsidRDefault="001A5FF2" w:rsidP="00242C0F">
      <w:pPr>
        <w:rPr>
          <w:lang w:val="fr-FR"/>
        </w:rPr>
      </w:pPr>
    </w:p>
    <w:p w14:paraId="593D4B77" w14:textId="77777777" w:rsidR="00863196" w:rsidRPr="0032190F" w:rsidRDefault="00863196" w:rsidP="00242C0F">
      <w:pPr>
        <w:ind w:firstLine="709"/>
        <w:rPr>
          <w:lang w:val="fr-FR"/>
        </w:rPr>
      </w:pPr>
      <w:r w:rsidRPr="0032190F">
        <w:rPr>
          <w:lang w:val="fr-FR"/>
        </w:rPr>
        <w:t>-20 000/18 000 : maximum glaciaire</w:t>
      </w:r>
    </w:p>
    <w:p w14:paraId="1F850826" w14:textId="77777777" w:rsidR="00863196" w:rsidRPr="0032190F" w:rsidRDefault="00863196" w:rsidP="00242C0F">
      <w:pPr>
        <w:ind w:firstLine="709"/>
        <w:rPr>
          <w:lang w:val="fr-FR"/>
        </w:rPr>
      </w:pPr>
      <w:r w:rsidRPr="0032190F">
        <w:rPr>
          <w:lang w:val="fr-FR"/>
        </w:rPr>
        <w:t>-vers 12 000, la vallée est libérée des glaces</w:t>
      </w:r>
      <w:r w:rsidR="00B97F4B" w:rsidRPr="0032190F">
        <w:rPr>
          <w:lang w:val="fr-FR"/>
        </w:rPr>
        <w:t xml:space="preserve"> (SS BIB)</w:t>
      </w:r>
    </w:p>
    <w:p w14:paraId="4D964D34" w14:textId="77777777" w:rsidR="00863196" w:rsidRPr="0032190F" w:rsidRDefault="00B97F4B" w:rsidP="00242C0F">
      <w:pPr>
        <w:rPr>
          <w:lang w:val="fr-FR"/>
        </w:rPr>
      </w:pPr>
      <w:r w:rsidRPr="0032190F">
        <w:rPr>
          <w:lang w:val="fr-FR"/>
        </w:rPr>
        <w:tab/>
        <w:t xml:space="preserve">-Chalcolithique : les blés et orge semés au printemps sont probablement cultivées au </w:t>
      </w:r>
      <w:r w:rsidRPr="0032190F">
        <w:rPr>
          <w:lang w:val="fr-FR"/>
        </w:rPr>
        <w:tab/>
        <w:t>Valcamonica (BIB 1133 p. 130,131 (Sherratt 1980)</w:t>
      </w:r>
    </w:p>
    <w:p w14:paraId="1A1CB4F6" w14:textId="77777777" w:rsidR="00B97F4B" w:rsidRPr="0032190F" w:rsidRDefault="00B97F4B" w:rsidP="00242C0F">
      <w:pPr>
        <w:rPr>
          <w:lang w:val="fr-FR"/>
        </w:rPr>
      </w:pPr>
    </w:p>
    <w:p w14:paraId="5A56F883" w14:textId="77777777" w:rsidR="00ED7253" w:rsidRPr="0032190F" w:rsidRDefault="00863196" w:rsidP="00242C0F">
      <w:pPr>
        <w:rPr>
          <w:lang w:val="fr-FR"/>
        </w:rPr>
      </w:pPr>
      <w:r w:rsidRPr="0032190F">
        <w:rPr>
          <w:lang w:val="fr-FR"/>
        </w:rPr>
        <w:t>Aujourd’hui, les représentation</w:t>
      </w:r>
      <w:r w:rsidR="00435491" w:rsidRPr="0032190F">
        <w:rPr>
          <w:lang w:val="fr-FR"/>
        </w:rPr>
        <w:t>s</w:t>
      </w:r>
      <w:r w:rsidRPr="0032190F">
        <w:rPr>
          <w:lang w:val="fr-FR"/>
        </w:rPr>
        <w:t xml:space="preserve"> attribuées à l’âge du Fer représentent </w:t>
      </w:r>
      <w:r w:rsidR="00DD04B6" w:rsidRPr="0032190F">
        <w:rPr>
          <w:lang w:val="fr-FR"/>
        </w:rPr>
        <w:t xml:space="preserve">environ </w:t>
      </w:r>
      <w:r w:rsidRPr="0032190F">
        <w:rPr>
          <w:lang w:val="fr-FR"/>
        </w:rPr>
        <w:t xml:space="preserve">80% de la totalité des gravures </w:t>
      </w:r>
      <w:r w:rsidR="00DD04B6" w:rsidRPr="0032190F">
        <w:rPr>
          <w:lang w:val="fr-FR"/>
        </w:rPr>
        <w:t>(BIB 1216 p. 91)</w:t>
      </w:r>
      <w:r w:rsidR="00AB3E60" w:rsidRPr="0032190F">
        <w:rPr>
          <w:lang w:val="fr-FR"/>
        </w:rPr>
        <w:t xml:space="preserve"> et peuvent être mis en corrélation avec la proximité d’une mine de fer </w:t>
      </w:r>
      <w:r w:rsidR="00DD04B6" w:rsidRPr="0032190F">
        <w:rPr>
          <w:lang w:val="fr-FR"/>
        </w:rPr>
        <w:t>(SS BIB)</w:t>
      </w:r>
    </w:p>
    <w:p w14:paraId="5588ADCD" w14:textId="77777777" w:rsidR="00762C99" w:rsidRPr="0032190F" w:rsidRDefault="00762C99" w:rsidP="00242C0F">
      <w:pPr>
        <w:jc w:val="both"/>
        <w:rPr>
          <w:lang w:val="fr-FR"/>
        </w:rPr>
      </w:pPr>
    </w:p>
    <w:p w14:paraId="7780871B" w14:textId="2896D0FC" w:rsidR="004020BD" w:rsidRPr="0032190F" w:rsidRDefault="004020BD" w:rsidP="00242C0F">
      <w:pPr>
        <w:jc w:val="both"/>
        <w:rPr>
          <w:lang w:val="fr-FR"/>
        </w:rPr>
      </w:pPr>
      <w:r w:rsidRPr="0032190F">
        <w:rPr>
          <w:lang w:val="fr-FR"/>
        </w:rPr>
        <w:t xml:space="preserve">Avec le </w:t>
      </w:r>
      <w:hyperlink r:id="rId10287" w:anchor="Sit_Mont_Bego" w:history="1">
        <w:r w:rsidRPr="0032190F">
          <w:rPr>
            <w:rStyle w:val="Hyperlink"/>
            <w:lang w:val="fr-FR"/>
          </w:rPr>
          <w:t>mont Bego</w:t>
        </w:r>
      </w:hyperlink>
      <w:r w:rsidRPr="0032190F">
        <w:rPr>
          <w:lang w:val="fr-FR"/>
        </w:rPr>
        <w:t>, c’est l’un des deux seuls sites dans l’Arc alpin à offrir de telles surfaces favorables à la gravure (roche permienne à matrice siliceuse polie) (Arca)</w:t>
      </w:r>
    </w:p>
    <w:p w14:paraId="18CC1DC2" w14:textId="77777777" w:rsidR="00F5471D" w:rsidRPr="0032190F" w:rsidRDefault="00F5471D" w:rsidP="00242C0F">
      <w:pPr>
        <w:rPr>
          <w:lang w:val="fr-FR"/>
        </w:rPr>
      </w:pPr>
    </w:p>
    <w:p w14:paraId="699E5432" w14:textId="2FECC9AE" w:rsidR="001A5FF2" w:rsidRPr="0032190F" w:rsidRDefault="00E815EF" w:rsidP="00242C0F">
      <w:pPr>
        <w:pStyle w:val="Heading2"/>
      </w:pPr>
      <w:r>
        <w:t>h</w:t>
      </w:r>
      <w:r w:rsidR="001A5FF2" w:rsidRPr="0032190F">
        <w:t>istorique des recherches</w:t>
      </w:r>
    </w:p>
    <w:p w14:paraId="7A10EF42" w14:textId="77777777" w:rsidR="001A5FF2" w:rsidRPr="0032190F" w:rsidRDefault="001A5FF2" w:rsidP="00242C0F">
      <w:pPr>
        <w:rPr>
          <w:lang w:val="fr-FR"/>
        </w:rPr>
      </w:pPr>
    </w:p>
    <w:p w14:paraId="76B7A2CC" w14:textId="77777777" w:rsidR="006D1D06" w:rsidRPr="0032190F" w:rsidRDefault="006D1D06" w:rsidP="00242C0F">
      <w:pPr>
        <w:jc w:val="both"/>
        <w:rPr>
          <w:lang w:val="fr-FR"/>
        </w:rPr>
      </w:pPr>
      <w:r w:rsidRPr="0032190F">
        <w:rPr>
          <w:lang w:val="fr-FR"/>
        </w:rPr>
        <w:t xml:space="preserve">Si dès le début du </w:t>
      </w:r>
      <w:r w:rsidR="00566C24" w:rsidRPr="0032190F">
        <w:rPr>
          <w:lang w:val="fr-FR"/>
        </w:rPr>
        <w:t>20</w:t>
      </w:r>
      <w:r w:rsidR="00566C24" w:rsidRPr="0032190F">
        <w:rPr>
          <w:vertAlign w:val="superscript"/>
          <w:lang w:val="fr-FR"/>
        </w:rPr>
        <w:t>e</w:t>
      </w:r>
      <w:r w:rsidRPr="0032190F">
        <w:rPr>
          <w:lang w:val="fr-FR"/>
        </w:rPr>
        <w:t>siècle, les premiers scientifiques marquèrent un intérêt débutant pour les inscriptions rupestres (Gualtiero Laeng, 1908), les premières recherches ne débutèrentvéritablement qu’à partir des années 30 sous l’impulsion de Giovanni Marro (Université de Turin) et de Paolo Graziosi (Université de Florence).</w:t>
      </w:r>
    </w:p>
    <w:p w14:paraId="7DED54A2" w14:textId="77777777" w:rsidR="00672758" w:rsidRPr="0032190F" w:rsidRDefault="00672758" w:rsidP="00242C0F">
      <w:pPr>
        <w:rPr>
          <w:lang w:val="fr-FR"/>
        </w:rPr>
      </w:pPr>
    </w:p>
    <w:p w14:paraId="14D4B3AE" w14:textId="77777777" w:rsidR="006D1D06" w:rsidRPr="0032190F" w:rsidRDefault="006D1D06" w:rsidP="00242C0F">
      <w:pPr>
        <w:jc w:val="both"/>
        <w:rPr>
          <w:sz w:val="20"/>
          <w:szCs w:val="20"/>
          <w:lang w:val="fr-FR"/>
        </w:rPr>
      </w:pPr>
      <w:r w:rsidRPr="0032190F">
        <w:rPr>
          <w:sz w:val="20"/>
          <w:szCs w:val="20"/>
          <w:lang w:val="fr-FR"/>
        </w:rPr>
        <w:t xml:space="preserve">- </w:t>
      </w:r>
      <w:r w:rsidRPr="0032190F">
        <w:rPr>
          <w:b/>
          <w:sz w:val="20"/>
          <w:szCs w:val="20"/>
          <w:lang w:val="fr-FR"/>
        </w:rPr>
        <w:t>1909</w:t>
      </w:r>
      <w:r w:rsidRPr="0032190F">
        <w:rPr>
          <w:sz w:val="20"/>
          <w:szCs w:val="20"/>
          <w:lang w:val="fr-FR"/>
        </w:rPr>
        <w:t>,</w:t>
      </w:r>
      <w:r w:rsidR="00672758" w:rsidRPr="0032190F">
        <w:rPr>
          <w:sz w:val="20"/>
          <w:szCs w:val="20"/>
          <w:lang w:val="fr-FR"/>
        </w:rPr>
        <w:t xml:space="preserve"> Gualtiero Laeng signala les premières gravures rupestres (sources : Anati, Aux Origine de l’Art). </w:t>
      </w:r>
    </w:p>
    <w:p w14:paraId="3EFDD22F" w14:textId="77777777" w:rsidR="006D1D06" w:rsidRPr="0032190F" w:rsidRDefault="006D1D06" w:rsidP="00242C0F">
      <w:pPr>
        <w:jc w:val="both"/>
        <w:rPr>
          <w:sz w:val="20"/>
          <w:szCs w:val="20"/>
          <w:lang w:val="fr-FR"/>
        </w:rPr>
      </w:pPr>
      <w:r w:rsidRPr="0032190F">
        <w:rPr>
          <w:sz w:val="20"/>
          <w:szCs w:val="20"/>
          <w:lang w:val="fr-FR"/>
        </w:rPr>
        <w:t>-</w:t>
      </w:r>
      <w:r w:rsidR="00672758" w:rsidRPr="0032190F">
        <w:rPr>
          <w:b/>
          <w:sz w:val="20"/>
          <w:szCs w:val="20"/>
          <w:lang w:val="fr-FR"/>
        </w:rPr>
        <w:t>1914</w:t>
      </w:r>
      <w:r w:rsidR="00672758" w:rsidRPr="0032190F">
        <w:rPr>
          <w:sz w:val="20"/>
          <w:szCs w:val="20"/>
          <w:lang w:val="fr-FR"/>
        </w:rPr>
        <w:t xml:space="preserve">, Gualiero Laeng fait paraître un article sur la Valcamonica dans le guide du </w:t>
      </w:r>
      <w:r w:rsidR="00672758" w:rsidRPr="0032190F">
        <w:rPr>
          <w:i/>
          <w:sz w:val="20"/>
          <w:szCs w:val="20"/>
          <w:lang w:val="fr-FR"/>
        </w:rPr>
        <w:t>Touring Club</w:t>
      </w:r>
      <w:r w:rsidR="00672758" w:rsidRPr="0032190F">
        <w:rPr>
          <w:sz w:val="20"/>
          <w:szCs w:val="20"/>
          <w:lang w:val="fr-FR"/>
        </w:rPr>
        <w:t>. Au Bego, il propose de comprendre ces sites comme étant des monuments paletnologiques.</w:t>
      </w:r>
    </w:p>
    <w:p w14:paraId="2A7522DA" w14:textId="77777777" w:rsidR="006D1D06" w:rsidRPr="0032190F" w:rsidRDefault="006D1D06" w:rsidP="00242C0F">
      <w:pPr>
        <w:jc w:val="both"/>
        <w:rPr>
          <w:sz w:val="20"/>
          <w:szCs w:val="20"/>
          <w:lang w:val="fr-FR"/>
        </w:rPr>
      </w:pPr>
      <w:r w:rsidRPr="0032190F">
        <w:rPr>
          <w:sz w:val="20"/>
          <w:szCs w:val="20"/>
          <w:lang w:val="fr-FR"/>
        </w:rPr>
        <w:t>Après avoir étendue ses recherches autour de Capo di Ponte, G. Marro attribuera les gravures à une époque pré-romaine.Tout en conservant un caractère conventionnel par rapport a l’historiographie classique, cette attribution chronologique permit d’ancrer la réalisation de ces gravures dans la préhistoire.</w:t>
      </w:r>
    </w:p>
    <w:p w14:paraId="6AC6CD80" w14:textId="0EB446F1" w:rsidR="006D1D06" w:rsidRPr="0032190F" w:rsidRDefault="006D1D06" w:rsidP="00242C0F">
      <w:pPr>
        <w:jc w:val="both"/>
        <w:rPr>
          <w:sz w:val="20"/>
          <w:szCs w:val="20"/>
          <w:lang w:val="fr-FR"/>
        </w:rPr>
      </w:pPr>
      <w:r w:rsidRPr="0032190F">
        <w:rPr>
          <w:sz w:val="20"/>
          <w:szCs w:val="20"/>
          <w:lang w:val="fr-FR"/>
        </w:rPr>
        <w:t xml:space="preserve">- </w:t>
      </w:r>
      <w:r w:rsidRPr="0032190F">
        <w:rPr>
          <w:b/>
          <w:sz w:val="20"/>
          <w:szCs w:val="20"/>
          <w:lang w:val="fr-FR"/>
        </w:rPr>
        <w:t>1929</w:t>
      </w:r>
      <w:r w:rsidRPr="0032190F">
        <w:rPr>
          <w:sz w:val="20"/>
          <w:szCs w:val="20"/>
          <w:lang w:val="fr-FR"/>
        </w:rPr>
        <w:t xml:space="preserve"> que l’on commence à relever et à étudier, dans le cadre de l’archéologie,les roches de Cemmo (Graziosi 1929 ; Marro 1930), et c’est seulement entre l’hiver 1931 et le printemps 1932que l’on commence à découvrir les grandes zones gravées de Seradina, </w:t>
      </w:r>
      <w:hyperlink r:id="rId10288" w:anchor="Sizz_Bedolina_1" w:history="1">
        <w:r w:rsidRPr="0032190F">
          <w:rPr>
            <w:rStyle w:val="Hyperlink"/>
            <w:sz w:val="20"/>
            <w:szCs w:val="20"/>
            <w:lang w:val="fr-FR"/>
          </w:rPr>
          <w:t>Bedolina</w:t>
        </w:r>
      </w:hyperlink>
      <w:r w:rsidRPr="0032190F">
        <w:rPr>
          <w:sz w:val="20"/>
          <w:szCs w:val="20"/>
          <w:lang w:val="fr-FR"/>
        </w:rPr>
        <w:t>, Naquane, Foppe de Nadro etCampanine (BIB 1503 (Marro 1932 ; Battaglia 1933)).</w:t>
      </w:r>
    </w:p>
    <w:p w14:paraId="67C68C34" w14:textId="77777777" w:rsidR="006D1D06" w:rsidRPr="0032190F" w:rsidRDefault="006D1D06" w:rsidP="00242C0F">
      <w:pPr>
        <w:jc w:val="both"/>
        <w:rPr>
          <w:sz w:val="20"/>
          <w:szCs w:val="20"/>
          <w:lang w:val="fr-FR"/>
        </w:rPr>
      </w:pPr>
      <w:r w:rsidRPr="0032190F">
        <w:rPr>
          <w:sz w:val="20"/>
          <w:szCs w:val="20"/>
          <w:lang w:val="fr-FR"/>
        </w:rPr>
        <w:t>-</w:t>
      </w:r>
      <w:r w:rsidRPr="0032190F">
        <w:rPr>
          <w:b/>
          <w:sz w:val="20"/>
          <w:szCs w:val="20"/>
          <w:lang w:val="fr-FR"/>
        </w:rPr>
        <w:t>1930-</w:t>
      </w:r>
      <w:r w:rsidR="00672758" w:rsidRPr="0032190F">
        <w:rPr>
          <w:b/>
          <w:sz w:val="20"/>
          <w:szCs w:val="20"/>
          <w:lang w:val="fr-FR"/>
        </w:rPr>
        <w:t>1931</w:t>
      </w:r>
      <w:r w:rsidR="00672758" w:rsidRPr="0032190F">
        <w:rPr>
          <w:sz w:val="20"/>
          <w:szCs w:val="20"/>
          <w:lang w:val="fr-FR"/>
        </w:rPr>
        <w:t xml:space="preserve">, trois sondages effectués les uns indépendamment des autres à Massi di Cemmo par Paolo Graziosi, Marro et Raffaello Battaglia ne mirent à jour aucuns élément archéologique. </w:t>
      </w:r>
    </w:p>
    <w:p w14:paraId="46FD8586" w14:textId="77777777" w:rsidR="006D1D06" w:rsidRPr="0032190F" w:rsidRDefault="006D1D06" w:rsidP="00242C0F">
      <w:pPr>
        <w:jc w:val="both"/>
        <w:rPr>
          <w:sz w:val="20"/>
          <w:szCs w:val="20"/>
          <w:lang w:val="fr-FR"/>
        </w:rPr>
      </w:pPr>
      <w:r w:rsidRPr="0032190F">
        <w:rPr>
          <w:sz w:val="20"/>
          <w:szCs w:val="20"/>
          <w:lang w:val="fr-FR"/>
        </w:rPr>
        <w:t>-</w:t>
      </w:r>
      <w:r w:rsidR="00672758" w:rsidRPr="0032190F">
        <w:rPr>
          <w:b/>
          <w:sz w:val="20"/>
          <w:szCs w:val="20"/>
          <w:lang w:val="fr-FR"/>
        </w:rPr>
        <w:t>1932</w:t>
      </w:r>
      <w:r w:rsidRPr="0032190F">
        <w:rPr>
          <w:b/>
          <w:sz w:val="20"/>
          <w:szCs w:val="20"/>
          <w:lang w:val="fr-FR"/>
        </w:rPr>
        <w:t>-</w:t>
      </w:r>
      <w:r w:rsidR="00672758" w:rsidRPr="0032190F">
        <w:rPr>
          <w:b/>
          <w:sz w:val="20"/>
          <w:szCs w:val="20"/>
          <w:lang w:val="fr-FR"/>
        </w:rPr>
        <w:t>1940</w:t>
      </w:r>
      <w:r w:rsidR="00672758" w:rsidRPr="0032190F">
        <w:rPr>
          <w:sz w:val="20"/>
          <w:szCs w:val="20"/>
          <w:lang w:val="fr-FR"/>
        </w:rPr>
        <w:t xml:space="preserve"> deux ensembles de stèles furent découverts dans le Haut-Adige (Lagundo/Algund) et à Valtellina (Càven di Teglio).Comme d’autres scientifiques (Wirth, 1931, </w:t>
      </w:r>
      <w:r w:rsidR="00672758" w:rsidRPr="0032190F">
        <w:rPr>
          <w:i/>
          <w:iCs/>
          <w:sz w:val="20"/>
          <w:szCs w:val="20"/>
          <w:lang w:val="fr-FR"/>
        </w:rPr>
        <w:t>Was Heisst Deutsch?</w:t>
      </w:r>
      <w:r w:rsidR="00672758" w:rsidRPr="0032190F">
        <w:rPr>
          <w:iCs/>
          <w:sz w:val="20"/>
          <w:szCs w:val="20"/>
          <w:lang w:val="fr-FR"/>
        </w:rPr>
        <w:t>)</w:t>
      </w:r>
      <w:r w:rsidR="00672758" w:rsidRPr="0032190F">
        <w:rPr>
          <w:sz w:val="20"/>
          <w:szCs w:val="20"/>
          <w:lang w:val="fr-FR"/>
        </w:rPr>
        <w:t xml:space="preserve">, Giovanni Marro se sert des gravures pour étayer les théories racistes de Mussolini. La montée du fascisme et des étiologies indo-aryennes  puis de la seconde guerre mondiale mis un frein aux recherches sur les gravures. </w:t>
      </w:r>
    </w:p>
    <w:p w14:paraId="06F84F55" w14:textId="77777777" w:rsidR="006D1D06" w:rsidRPr="0032190F" w:rsidRDefault="006D1D06" w:rsidP="00242C0F">
      <w:pPr>
        <w:jc w:val="both"/>
        <w:rPr>
          <w:sz w:val="20"/>
          <w:szCs w:val="20"/>
          <w:lang w:val="fr-FR"/>
        </w:rPr>
      </w:pPr>
      <w:r w:rsidRPr="0032190F">
        <w:rPr>
          <w:sz w:val="20"/>
          <w:szCs w:val="20"/>
          <w:lang w:val="fr-FR"/>
        </w:rPr>
        <w:t>-</w:t>
      </w:r>
      <w:r w:rsidRPr="0032190F">
        <w:rPr>
          <w:b/>
          <w:sz w:val="20"/>
          <w:szCs w:val="20"/>
          <w:lang w:val="fr-FR"/>
        </w:rPr>
        <w:t>1942</w:t>
      </w:r>
      <w:r w:rsidRPr="0032190F">
        <w:rPr>
          <w:sz w:val="20"/>
          <w:szCs w:val="20"/>
          <w:lang w:val="fr-FR"/>
        </w:rPr>
        <w:t xml:space="preserve">, la </w:t>
      </w:r>
      <w:r w:rsidR="00672758" w:rsidRPr="0032190F">
        <w:rPr>
          <w:sz w:val="20"/>
          <w:szCs w:val="20"/>
          <w:lang w:val="fr-FR"/>
        </w:rPr>
        <w:t xml:space="preserve">découverte faite par Maria Reggiani Rajna en 1942 de trois stèles gravées à Valtellina </w:t>
      </w:r>
      <w:r w:rsidRPr="0032190F">
        <w:rPr>
          <w:sz w:val="20"/>
          <w:szCs w:val="20"/>
          <w:lang w:val="fr-FR"/>
        </w:rPr>
        <w:t>amène</w:t>
      </w:r>
      <w:r w:rsidR="00672758" w:rsidRPr="0032190F">
        <w:rPr>
          <w:sz w:val="20"/>
          <w:szCs w:val="20"/>
          <w:lang w:val="fr-FR"/>
        </w:rPr>
        <w:t xml:space="preserve"> de nouveaux éléments de travail. Mathias Ladurner retourna en 1942 sur le site de Lagundo et pu mettre pour la première fois en relation les deux stèles découvertes avec le contexte stratigraphique.</w:t>
      </w:r>
    </w:p>
    <w:p w14:paraId="7F0827B2" w14:textId="5D8BDE0E" w:rsidR="006D1D06" w:rsidRPr="0032190F" w:rsidRDefault="006D1D06" w:rsidP="00242C0F">
      <w:pPr>
        <w:jc w:val="both"/>
        <w:rPr>
          <w:sz w:val="20"/>
          <w:szCs w:val="20"/>
          <w:lang w:val="fr-FR"/>
        </w:rPr>
      </w:pPr>
      <w:r w:rsidRPr="0032190F">
        <w:rPr>
          <w:sz w:val="20"/>
          <w:szCs w:val="20"/>
          <w:lang w:val="fr-FR"/>
        </w:rPr>
        <w:t>-</w:t>
      </w:r>
      <w:r w:rsidRPr="0032190F">
        <w:rPr>
          <w:b/>
          <w:sz w:val="20"/>
          <w:szCs w:val="20"/>
          <w:lang w:val="fr-FR"/>
        </w:rPr>
        <w:t>50's</w:t>
      </w:r>
      <w:r w:rsidRPr="0032190F">
        <w:rPr>
          <w:sz w:val="20"/>
          <w:szCs w:val="20"/>
          <w:lang w:val="fr-FR"/>
        </w:rPr>
        <w:t>, l</w:t>
      </w:r>
      <w:r w:rsidR="00672758" w:rsidRPr="0032190F">
        <w:rPr>
          <w:sz w:val="20"/>
          <w:szCs w:val="20"/>
          <w:lang w:val="fr-FR"/>
        </w:rPr>
        <w:t xml:space="preserve">es recherches reprirent à l’initiative du directeur du Musée de Chur en Suisse, Hercli Bertogg qui s’associa aux italiens Gualtiero Laeng et Emanuele Süss auquel revient le mérite d’avoir dressé une carte de distribution des gravures. Aux environs des </w:t>
      </w:r>
      <w:r w:rsidR="00672758" w:rsidRPr="00E24285">
        <w:rPr>
          <w:sz w:val="20"/>
          <w:szCs w:val="20"/>
          <w:lang w:val="fr-FR"/>
        </w:rPr>
        <w:t xml:space="preserve">années 50, on estime a quelques 300 000 gravures l’ensemble Valcamonica-Valtellina et près de 100 000 pour la région du mont Bego. Des cartes de ces deux ensembles paraissent. A Valcamonica le mérite en revient à Emanuele Süss, pour le Bego c’est </w:t>
      </w:r>
      <w:hyperlink r:id="rId10289" w:anchor="Aut_Louis" w:history="1">
        <w:r w:rsidR="00E24285" w:rsidRPr="00E24285">
          <w:rPr>
            <w:rStyle w:val="Hyperlink"/>
            <w:lang w:val="fr-FR"/>
          </w:rPr>
          <w:t>M. Louis</w:t>
        </w:r>
      </w:hyperlink>
      <w:r w:rsidR="00E24285">
        <w:rPr>
          <w:lang w:val="fr-FR"/>
        </w:rPr>
        <w:t xml:space="preserve"> </w:t>
      </w:r>
      <w:r w:rsidR="00672758" w:rsidRPr="00E24285">
        <w:rPr>
          <w:sz w:val="20"/>
          <w:szCs w:val="20"/>
          <w:lang w:val="fr-FR"/>
        </w:rPr>
        <w:t xml:space="preserve">et </w:t>
      </w:r>
      <w:hyperlink r:id="rId10290" w:anchor="Aut_Isetti" w:history="1">
        <w:r w:rsidR="00E24285" w:rsidRPr="00E24285">
          <w:rPr>
            <w:rStyle w:val="Hyperlink"/>
            <w:sz w:val="20"/>
            <w:lang w:val="fr-FR"/>
          </w:rPr>
          <w:t>G. Isetti</w:t>
        </w:r>
      </w:hyperlink>
      <w:r w:rsidR="00E24285" w:rsidRPr="00E24285">
        <w:rPr>
          <w:sz w:val="20"/>
          <w:szCs w:val="20"/>
          <w:lang w:val="fr-FR"/>
        </w:rPr>
        <w:t xml:space="preserve"> </w:t>
      </w:r>
      <w:r w:rsidR="00672758" w:rsidRPr="00E24285">
        <w:rPr>
          <w:sz w:val="20"/>
          <w:szCs w:val="20"/>
          <w:lang w:val="fr-FR"/>
        </w:rPr>
        <w:t>(Louis et Isetti , 1950, « Les gravures préhistoriques du Mont Bego ») qui en seront les auteurs.</w:t>
      </w:r>
      <w:r w:rsidR="00672758" w:rsidRPr="0032190F">
        <w:rPr>
          <w:sz w:val="20"/>
          <w:szCs w:val="20"/>
          <w:lang w:val="fr-FR"/>
        </w:rPr>
        <w:t xml:space="preserve"> </w:t>
      </w:r>
    </w:p>
    <w:p w14:paraId="76E7E43A" w14:textId="77777777" w:rsidR="006D1D06" w:rsidRPr="0032190F" w:rsidRDefault="006D1D06" w:rsidP="00242C0F">
      <w:pPr>
        <w:jc w:val="both"/>
        <w:rPr>
          <w:sz w:val="20"/>
          <w:szCs w:val="20"/>
          <w:lang w:val="fr-FR"/>
        </w:rPr>
      </w:pPr>
      <w:r w:rsidRPr="0032190F">
        <w:rPr>
          <w:sz w:val="20"/>
          <w:szCs w:val="20"/>
          <w:lang w:val="fr-FR"/>
        </w:rPr>
        <w:lastRenderedPageBreak/>
        <w:t>-</w:t>
      </w:r>
      <w:r w:rsidRPr="0032190F">
        <w:rPr>
          <w:b/>
          <w:sz w:val="20"/>
          <w:szCs w:val="20"/>
          <w:lang w:val="fr-FR"/>
        </w:rPr>
        <w:t>1957</w:t>
      </w:r>
      <w:r w:rsidRPr="0032190F">
        <w:rPr>
          <w:sz w:val="20"/>
          <w:szCs w:val="20"/>
          <w:lang w:val="fr-FR"/>
        </w:rPr>
        <w:t xml:space="preserve">, </w:t>
      </w:r>
      <w:r w:rsidR="00672758" w:rsidRPr="0032190F">
        <w:rPr>
          <w:sz w:val="20"/>
          <w:szCs w:val="20"/>
          <w:lang w:val="fr-FR"/>
        </w:rPr>
        <w:t xml:space="preserve">première campagne de relevé des roches débute à Valcamonica sous l’impulsion d’Emmanuel Anati. En 1956 débutèrent les premières campagnes de relevé systématique des gravures. </w:t>
      </w:r>
    </w:p>
    <w:p w14:paraId="392B7BFB" w14:textId="77777777" w:rsidR="00672758" w:rsidRPr="0032190F" w:rsidRDefault="006D1D06" w:rsidP="00242C0F">
      <w:pPr>
        <w:jc w:val="both"/>
        <w:rPr>
          <w:sz w:val="20"/>
          <w:szCs w:val="20"/>
          <w:lang w:val="fr-FR"/>
        </w:rPr>
      </w:pPr>
      <w:r w:rsidRPr="0032190F">
        <w:rPr>
          <w:sz w:val="20"/>
          <w:szCs w:val="20"/>
          <w:lang w:val="fr-FR"/>
        </w:rPr>
        <w:t>-</w:t>
      </w:r>
      <w:r w:rsidRPr="0032190F">
        <w:rPr>
          <w:b/>
          <w:sz w:val="20"/>
          <w:szCs w:val="20"/>
          <w:lang w:val="fr-FR"/>
        </w:rPr>
        <w:t>70's</w:t>
      </w:r>
      <w:r w:rsidRPr="0032190F">
        <w:rPr>
          <w:sz w:val="20"/>
          <w:szCs w:val="20"/>
          <w:lang w:val="fr-FR"/>
        </w:rPr>
        <w:t>,</w:t>
      </w:r>
      <w:r w:rsidR="00672758" w:rsidRPr="0032190F">
        <w:rPr>
          <w:sz w:val="20"/>
          <w:szCs w:val="20"/>
          <w:lang w:val="fr-FR"/>
        </w:rPr>
        <w:t xml:space="preserve"> ont proposa le chiffre de 300 000 gravures réalisées sur 2 500 roches. Deux traditions ont émergé avec le développement des recherches. D’un côté Emmanuel Anati, fondateur et directeur du Centro Camuno di Studi Prehisorici, auteur prolixe, volontiers spéculatif, est le tenant d’une vision anthropologique des gravures (Emmanuel Anati, 1974, </w:t>
      </w:r>
      <w:r w:rsidR="00672758" w:rsidRPr="0032190F">
        <w:rPr>
          <w:i/>
          <w:sz w:val="20"/>
          <w:szCs w:val="20"/>
          <w:lang w:val="fr-FR"/>
        </w:rPr>
        <w:t>Origini della civiltà camuna</w:t>
      </w:r>
      <w:r w:rsidR="00672758" w:rsidRPr="0032190F">
        <w:rPr>
          <w:sz w:val="20"/>
          <w:szCs w:val="20"/>
          <w:lang w:val="fr-FR"/>
        </w:rPr>
        <w:t xml:space="preserve">, Edizioni del Centro.). De l’autre les universitaires Angelo Fossati, Andrea Arcà, De Marinis (Université de Milan) lui disputent l’interprétation des gravures, notamment en reprochant à ce dernier de fonder son raisonnement sur des données hypothétiques et de ne pas avoir véritablement entreprit de fouilles (De Marinis, 1988)  </w:t>
      </w:r>
    </w:p>
    <w:p w14:paraId="54403036" w14:textId="77777777" w:rsidR="00672758" w:rsidRPr="0032190F" w:rsidRDefault="00672758" w:rsidP="00242C0F">
      <w:pPr>
        <w:rPr>
          <w:lang w:val="fr-FR"/>
        </w:rPr>
      </w:pPr>
    </w:p>
    <w:p w14:paraId="3D867444" w14:textId="77777777" w:rsidR="006D1D06" w:rsidRPr="0032190F" w:rsidRDefault="006D1D06" w:rsidP="00242C0F">
      <w:pPr>
        <w:rPr>
          <w:lang w:val="fr-FR"/>
        </w:rPr>
      </w:pPr>
      <w:r w:rsidRPr="0032190F">
        <w:rPr>
          <w:lang w:val="fr-FR"/>
        </w:rPr>
        <w:t>En résumé, le carde chronologique des gravures a été mise en œuvre par Anati (1975) puis partiellement révisé par la suite (De Marinis 1988, Fossati 1991, Arcà 2005) (BIB 917 p. 265) ;</w:t>
      </w:r>
    </w:p>
    <w:p w14:paraId="6A2716B6" w14:textId="77777777" w:rsidR="006D1D06" w:rsidRPr="0032190F" w:rsidRDefault="006D1D06" w:rsidP="00242C0F">
      <w:pPr>
        <w:rPr>
          <w:lang w:val="fr-FR"/>
        </w:rPr>
      </w:pPr>
    </w:p>
    <w:p w14:paraId="789F454A" w14:textId="77777777" w:rsidR="001A5FF2" w:rsidRPr="0032190F" w:rsidRDefault="001A5FF2" w:rsidP="00242C0F">
      <w:pPr>
        <w:rPr>
          <w:lang w:val="fr-FR"/>
        </w:rPr>
      </w:pPr>
    </w:p>
    <w:p w14:paraId="11322DC8" w14:textId="2337A1DE" w:rsidR="00762C99" w:rsidRDefault="00E815EF" w:rsidP="00242C0F">
      <w:pPr>
        <w:pStyle w:val="Heading2"/>
      </w:pPr>
      <w:bookmarkStart w:id="4175" w:name="Sit_Valcamonica_p"/>
      <w:r>
        <w:t>p</w:t>
      </w:r>
      <w:r w:rsidR="00D52E51">
        <w:t>ériodisation</w:t>
      </w:r>
    </w:p>
    <w:bookmarkEnd w:id="4175"/>
    <w:p w14:paraId="4D131BE9" w14:textId="77777777" w:rsidR="00ED5B9E" w:rsidRPr="00ED5B9E" w:rsidRDefault="00ED5B9E" w:rsidP="00242C0F"/>
    <w:p w14:paraId="712293B5" w14:textId="77777777" w:rsidR="00E81E1D" w:rsidRDefault="00E81E1D" w:rsidP="00242C0F">
      <w:pPr>
        <w:jc w:val="both"/>
      </w:pPr>
      <w:r>
        <w:t>Périodisation d'après Arcà (2010):</w:t>
      </w:r>
    </w:p>
    <w:p w14:paraId="56896D54" w14:textId="77777777" w:rsidR="00E81E1D" w:rsidRDefault="00E81E1D" w:rsidP="00242C0F">
      <w:pPr>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0"/>
        <w:gridCol w:w="830"/>
        <w:gridCol w:w="2216"/>
        <w:gridCol w:w="2316"/>
      </w:tblGrid>
      <w:tr w:rsidR="00B81D10" w:rsidRPr="00B81D10" w14:paraId="1574A7CD" w14:textId="77777777" w:rsidTr="00B81D10">
        <w:trPr>
          <w:jc w:val="center"/>
        </w:trPr>
        <w:tc>
          <w:tcPr>
            <w:tcW w:w="1660" w:type="dxa"/>
            <w:gridSpan w:val="2"/>
          </w:tcPr>
          <w:p w14:paraId="713422FA" w14:textId="77777777" w:rsidR="00B81D10" w:rsidRPr="00B81D10" w:rsidRDefault="00B81D10" w:rsidP="00107F90">
            <w:pPr>
              <w:jc w:val="center"/>
              <w:rPr>
                <w:szCs w:val="20"/>
              </w:rPr>
            </w:pPr>
            <w:r>
              <w:rPr>
                <w:szCs w:val="20"/>
              </w:rPr>
              <w:t>s</w:t>
            </w:r>
            <w:r w:rsidRPr="00B81D10">
              <w:rPr>
                <w:szCs w:val="20"/>
              </w:rPr>
              <w:t>tyle</w:t>
            </w:r>
          </w:p>
        </w:tc>
        <w:tc>
          <w:tcPr>
            <w:tcW w:w="2216" w:type="dxa"/>
            <w:shd w:val="clear" w:color="auto" w:fill="auto"/>
            <w:vAlign w:val="center"/>
          </w:tcPr>
          <w:p w14:paraId="782ECD7F" w14:textId="77777777" w:rsidR="00B81D10" w:rsidRPr="00B81D10" w:rsidRDefault="00B81D10" w:rsidP="00107F90">
            <w:pPr>
              <w:jc w:val="center"/>
              <w:rPr>
                <w:szCs w:val="20"/>
              </w:rPr>
            </w:pPr>
            <w:r w:rsidRPr="00B81D10">
              <w:rPr>
                <w:szCs w:val="20"/>
              </w:rPr>
              <w:t>date</w:t>
            </w:r>
          </w:p>
        </w:tc>
        <w:tc>
          <w:tcPr>
            <w:tcW w:w="2316" w:type="dxa"/>
            <w:shd w:val="clear" w:color="auto" w:fill="auto"/>
            <w:vAlign w:val="center"/>
          </w:tcPr>
          <w:p w14:paraId="368E8AEE" w14:textId="77777777" w:rsidR="00B81D10" w:rsidRPr="00B81D10" w:rsidRDefault="00B81D10" w:rsidP="00107F90">
            <w:pPr>
              <w:jc w:val="center"/>
              <w:rPr>
                <w:szCs w:val="20"/>
              </w:rPr>
            </w:pPr>
            <w:r>
              <w:rPr>
                <w:szCs w:val="20"/>
              </w:rPr>
              <w:t>dénom.</w:t>
            </w:r>
          </w:p>
        </w:tc>
      </w:tr>
      <w:tr w:rsidR="00B81D10" w:rsidRPr="00B81D10" w14:paraId="21CDB06C" w14:textId="77777777" w:rsidTr="00B81D10">
        <w:trPr>
          <w:jc w:val="center"/>
        </w:trPr>
        <w:tc>
          <w:tcPr>
            <w:tcW w:w="830" w:type="dxa"/>
            <w:vMerge w:val="restart"/>
            <w:vAlign w:val="center"/>
          </w:tcPr>
          <w:p w14:paraId="3756270F" w14:textId="77777777" w:rsidR="00B81D10" w:rsidRPr="00B81D10" w:rsidRDefault="00B81D10" w:rsidP="00B81D10">
            <w:pPr>
              <w:jc w:val="center"/>
              <w:rPr>
                <w:szCs w:val="20"/>
              </w:rPr>
            </w:pPr>
            <w:r w:rsidRPr="00B81D10">
              <w:rPr>
                <w:szCs w:val="20"/>
              </w:rPr>
              <w:t>III</w:t>
            </w:r>
          </w:p>
        </w:tc>
        <w:tc>
          <w:tcPr>
            <w:tcW w:w="830" w:type="dxa"/>
            <w:shd w:val="clear" w:color="auto" w:fill="auto"/>
            <w:vAlign w:val="center"/>
          </w:tcPr>
          <w:p w14:paraId="7F253E24" w14:textId="77777777" w:rsidR="00B81D10" w:rsidRPr="00B81D10" w:rsidRDefault="00B81D10" w:rsidP="00107F90">
            <w:pPr>
              <w:jc w:val="center"/>
              <w:rPr>
                <w:szCs w:val="20"/>
              </w:rPr>
            </w:pPr>
            <w:r w:rsidRPr="00B81D10">
              <w:rPr>
                <w:szCs w:val="20"/>
              </w:rPr>
              <w:t>IIIB</w:t>
            </w:r>
          </w:p>
        </w:tc>
        <w:tc>
          <w:tcPr>
            <w:tcW w:w="2216" w:type="dxa"/>
            <w:shd w:val="clear" w:color="auto" w:fill="auto"/>
            <w:vAlign w:val="center"/>
          </w:tcPr>
          <w:p w14:paraId="52CDE729" w14:textId="77777777" w:rsidR="00B81D10" w:rsidRPr="00B81D10" w:rsidRDefault="00B81D10" w:rsidP="00B81D10">
            <w:pPr>
              <w:jc w:val="center"/>
              <w:rPr>
                <w:szCs w:val="20"/>
              </w:rPr>
            </w:pPr>
            <w:r w:rsidRPr="00B81D10">
              <w:rPr>
                <w:szCs w:val="20"/>
              </w:rPr>
              <w:t xml:space="preserve">BA </w:t>
            </w:r>
            <w:r w:rsidRPr="00B81D10">
              <w:rPr>
                <w:szCs w:val="20"/>
                <w:lang w:val="fr-FR"/>
              </w:rPr>
              <w:t>–</w:t>
            </w:r>
            <w:r>
              <w:rPr>
                <w:szCs w:val="20"/>
                <w:lang w:val="fr-FR"/>
              </w:rPr>
              <w:t xml:space="preserve"> </w:t>
            </w:r>
            <w:r w:rsidRPr="00B81D10">
              <w:rPr>
                <w:szCs w:val="20"/>
              </w:rPr>
              <w:t>BM</w:t>
            </w:r>
          </w:p>
        </w:tc>
        <w:tc>
          <w:tcPr>
            <w:tcW w:w="2316" w:type="dxa"/>
            <w:shd w:val="clear" w:color="auto" w:fill="auto"/>
            <w:vAlign w:val="center"/>
          </w:tcPr>
          <w:p w14:paraId="4029E1F1" w14:textId="77777777" w:rsidR="00B81D10" w:rsidRPr="00B81D10" w:rsidRDefault="00B81D10" w:rsidP="00107F90">
            <w:pPr>
              <w:jc w:val="center"/>
              <w:rPr>
                <w:szCs w:val="20"/>
              </w:rPr>
            </w:pPr>
          </w:p>
        </w:tc>
      </w:tr>
      <w:tr w:rsidR="00B81D10" w:rsidRPr="00B81D10" w14:paraId="3C146B6A" w14:textId="77777777" w:rsidTr="00B81D10">
        <w:trPr>
          <w:jc w:val="center"/>
        </w:trPr>
        <w:tc>
          <w:tcPr>
            <w:tcW w:w="830" w:type="dxa"/>
            <w:vMerge/>
            <w:vAlign w:val="center"/>
          </w:tcPr>
          <w:p w14:paraId="6AF5D8DA" w14:textId="77777777" w:rsidR="00B81D10" w:rsidRPr="00B81D10" w:rsidRDefault="00B81D10" w:rsidP="00B81D10">
            <w:pPr>
              <w:jc w:val="center"/>
              <w:rPr>
                <w:szCs w:val="20"/>
              </w:rPr>
            </w:pPr>
          </w:p>
        </w:tc>
        <w:tc>
          <w:tcPr>
            <w:tcW w:w="830" w:type="dxa"/>
            <w:shd w:val="clear" w:color="auto" w:fill="auto"/>
            <w:vAlign w:val="center"/>
          </w:tcPr>
          <w:p w14:paraId="748D172E" w14:textId="77777777" w:rsidR="00B81D10" w:rsidRPr="00B81D10" w:rsidRDefault="00B81D10" w:rsidP="00107F90">
            <w:pPr>
              <w:jc w:val="center"/>
              <w:rPr>
                <w:szCs w:val="20"/>
              </w:rPr>
            </w:pPr>
            <w:r w:rsidRPr="00B81D10">
              <w:rPr>
                <w:szCs w:val="20"/>
              </w:rPr>
              <w:t>IIIC</w:t>
            </w:r>
          </w:p>
        </w:tc>
        <w:tc>
          <w:tcPr>
            <w:tcW w:w="2216" w:type="dxa"/>
            <w:shd w:val="clear" w:color="auto" w:fill="auto"/>
            <w:vAlign w:val="center"/>
          </w:tcPr>
          <w:p w14:paraId="63BF46CE" w14:textId="77777777" w:rsidR="00B81D10" w:rsidRPr="00B81D10" w:rsidRDefault="00B81D10" w:rsidP="00107F90">
            <w:pPr>
              <w:jc w:val="center"/>
              <w:rPr>
                <w:szCs w:val="20"/>
              </w:rPr>
            </w:pPr>
            <w:r w:rsidRPr="00B81D10">
              <w:rPr>
                <w:szCs w:val="20"/>
              </w:rPr>
              <w:t xml:space="preserve">BM </w:t>
            </w:r>
            <w:r w:rsidRPr="00B81D10">
              <w:rPr>
                <w:szCs w:val="20"/>
                <w:lang w:val="fr-FR"/>
              </w:rPr>
              <w:t>–</w:t>
            </w:r>
            <w:r>
              <w:rPr>
                <w:szCs w:val="20"/>
                <w:lang w:val="fr-FR"/>
              </w:rPr>
              <w:t xml:space="preserve"> </w:t>
            </w:r>
            <w:r w:rsidRPr="00B81D10">
              <w:rPr>
                <w:szCs w:val="20"/>
              </w:rPr>
              <w:t>BR</w:t>
            </w:r>
          </w:p>
        </w:tc>
        <w:tc>
          <w:tcPr>
            <w:tcW w:w="2316" w:type="dxa"/>
            <w:shd w:val="clear" w:color="auto" w:fill="auto"/>
            <w:vAlign w:val="center"/>
          </w:tcPr>
          <w:p w14:paraId="3C0C39DB" w14:textId="77777777" w:rsidR="00B81D10" w:rsidRPr="00B81D10" w:rsidRDefault="00B81D10" w:rsidP="00107F90">
            <w:pPr>
              <w:jc w:val="center"/>
              <w:rPr>
                <w:szCs w:val="20"/>
              </w:rPr>
            </w:pPr>
          </w:p>
        </w:tc>
      </w:tr>
      <w:tr w:rsidR="00B81D10" w:rsidRPr="00B81D10" w14:paraId="711086AE" w14:textId="77777777" w:rsidTr="00B81D10">
        <w:trPr>
          <w:jc w:val="center"/>
        </w:trPr>
        <w:tc>
          <w:tcPr>
            <w:tcW w:w="830" w:type="dxa"/>
            <w:vMerge/>
            <w:vAlign w:val="center"/>
          </w:tcPr>
          <w:p w14:paraId="766987B6" w14:textId="77777777" w:rsidR="00B81D10" w:rsidRPr="00B81D10" w:rsidRDefault="00B81D10" w:rsidP="00B81D10">
            <w:pPr>
              <w:jc w:val="center"/>
              <w:rPr>
                <w:szCs w:val="20"/>
              </w:rPr>
            </w:pPr>
          </w:p>
        </w:tc>
        <w:tc>
          <w:tcPr>
            <w:tcW w:w="830" w:type="dxa"/>
            <w:shd w:val="clear" w:color="auto" w:fill="auto"/>
            <w:vAlign w:val="center"/>
          </w:tcPr>
          <w:p w14:paraId="498858E3" w14:textId="77777777" w:rsidR="00B81D10" w:rsidRPr="00B81D10" w:rsidRDefault="00B81D10" w:rsidP="00107F90">
            <w:pPr>
              <w:jc w:val="center"/>
              <w:rPr>
                <w:szCs w:val="20"/>
              </w:rPr>
            </w:pPr>
            <w:r w:rsidRPr="00B81D10">
              <w:rPr>
                <w:szCs w:val="20"/>
              </w:rPr>
              <w:t>IIID</w:t>
            </w:r>
          </w:p>
        </w:tc>
        <w:tc>
          <w:tcPr>
            <w:tcW w:w="2216" w:type="dxa"/>
            <w:shd w:val="clear" w:color="auto" w:fill="auto"/>
            <w:vAlign w:val="center"/>
          </w:tcPr>
          <w:p w14:paraId="0EC6DB67" w14:textId="77777777" w:rsidR="00B81D10" w:rsidRPr="00B81D10" w:rsidRDefault="00B81D10" w:rsidP="00107F90">
            <w:pPr>
              <w:jc w:val="center"/>
              <w:rPr>
                <w:szCs w:val="20"/>
              </w:rPr>
            </w:pPr>
            <w:r w:rsidRPr="00B81D10">
              <w:rPr>
                <w:szCs w:val="20"/>
              </w:rPr>
              <w:t>BF</w:t>
            </w:r>
          </w:p>
        </w:tc>
        <w:tc>
          <w:tcPr>
            <w:tcW w:w="2316" w:type="dxa"/>
            <w:shd w:val="clear" w:color="auto" w:fill="auto"/>
            <w:vAlign w:val="center"/>
          </w:tcPr>
          <w:p w14:paraId="7DDBB736" w14:textId="77777777" w:rsidR="00B81D10" w:rsidRPr="00B81D10" w:rsidRDefault="00B81D10" w:rsidP="00107F90">
            <w:pPr>
              <w:jc w:val="center"/>
              <w:rPr>
                <w:szCs w:val="20"/>
              </w:rPr>
            </w:pPr>
          </w:p>
        </w:tc>
      </w:tr>
      <w:tr w:rsidR="00B81D10" w:rsidRPr="00B81D10" w14:paraId="0B78EA27" w14:textId="77777777" w:rsidTr="00B81D10">
        <w:trPr>
          <w:trHeight w:val="2045"/>
          <w:jc w:val="center"/>
        </w:trPr>
        <w:tc>
          <w:tcPr>
            <w:tcW w:w="830" w:type="dxa"/>
            <w:vMerge w:val="restart"/>
            <w:vAlign w:val="center"/>
          </w:tcPr>
          <w:p w14:paraId="220BA8FD" w14:textId="77777777" w:rsidR="00B81D10" w:rsidRPr="00B81D10" w:rsidRDefault="00B81D10" w:rsidP="00B81D10">
            <w:pPr>
              <w:jc w:val="center"/>
            </w:pPr>
            <w:r w:rsidRPr="00B81D10">
              <w:t>IV</w:t>
            </w:r>
          </w:p>
        </w:tc>
        <w:tc>
          <w:tcPr>
            <w:tcW w:w="830" w:type="dxa"/>
            <w:shd w:val="clear" w:color="auto" w:fill="auto"/>
            <w:vAlign w:val="center"/>
          </w:tcPr>
          <w:p w14:paraId="345EBB6A" w14:textId="6A61C8B0" w:rsidR="00B81D10" w:rsidRPr="00B81D10" w:rsidRDefault="00000000" w:rsidP="00D52E51">
            <w:pPr>
              <w:jc w:val="center"/>
              <w:rPr>
                <w:szCs w:val="20"/>
              </w:rPr>
            </w:pPr>
            <w:hyperlink r:id="rId10291" w:anchor="Sit_Valcamonica_p_IV_1" w:history="1">
              <w:r w:rsidR="00B81D10" w:rsidRPr="00B81D10">
                <w:rPr>
                  <w:rStyle w:val="Hyperlink"/>
                  <w:lang w:val="it-IT"/>
                </w:rPr>
                <w:t>IV1</w:t>
              </w:r>
            </w:hyperlink>
          </w:p>
        </w:tc>
        <w:tc>
          <w:tcPr>
            <w:tcW w:w="2216" w:type="dxa"/>
            <w:vMerge w:val="restart"/>
            <w:shd w:val="clear" w:color="auto" w:fill="auto"/>
            <w:vAlign w:val="center"/>
          </w:tcPr>
          <w:p w14:paraId="3148B29E" w14:textId="77777777" w:rsidR="00B81D10" w:rsidRPr="00B81D10" w:rsidRDefault="00B81D10" w:rsidP="00952EF5">
            <w:pPr>
              <w:jc w:val="center"/>
              <w:rPr>
                <w:szCs w:val="20"/>
              </w:rPr>
            </w:pPr>
            <w:r w:rsidRPr="00B81D10">
              <w:rPr>
                <w:szCs w:val="20"/>
              </w:rPr>
              <w:t>Fer</w:t>
            </w:r>
          </w:p>
        </w:tc>
        <w:tc>
          <w:tcPr>
            <w:tcW w:w="2316" w:type="dxa"/>
            <w:shd w:val="clear" w:color="auto" w:fill="auto"/>
            <w:vAlign w:val="center"/>
          </w:tcPr>
          <w:p w14:paraId="4CF91A75" w14:textId="77777777" w:rsidR="00B81D10" w:rsidRPr="00B81D10" w:rsidRDefault="00B81D10" w:rsidP="00107F90">
            <w:pPr>
              <w:jc w:val="center"/>
              <w:rPr>
                <w:szCs w:val="20"/>
              </w:rPr>
            </w:pPr>
            <w:r w:rsidRPr="00B81D10">
              <w:rPr>
                <w:szCs w:val="20"/>
              </w:rPr>
              <w:t>schématique linéaire</w:t>
            </w:r>
          </w:p>
        </w:tc>
      </w:tr>
      <w:tr w:rsidR="00B81D10" w:rsidRPr="00B81D10" w14:paraId="30373840" w14:textId="77777777" w:rsidTr="00B81D10">
        <w:trPr>
          <w:jc w:val="center"/>
        </w:trPr>
        <w:tc>
          <w:tcPr>
            <w:tcW w:w="830" w:type="dxa"/>
            <w:vMerge/>
            <w:vAlign w:val="center"/>
          </w:tcPr>
          <w:p w14:paraId="38BB8002" w14:textId="77777777" w:rsidR="00B81D10" w:rsidRPr="00B81D10" w:rsidRDefault="00B81D10" w:rsidP="00B81D10">
            <w:pPr>
              <w:jc w:val="center"/>
              <w:rPr>
                <w:szCs w:val="20"/>
              </w:rPr>
            </w:pPr>
          </w:p>
        </w:tc>
        <w:tc>
          <w:tcPr>
            <w:tcW w:w="830" w:type="dxa"/>
            <w:shd w:val="clear" w:color="auto" w:fill="auto"/>
            <w:vAlign w:val="center"/>
          </w:tcPr>
          <w:p w14:paraId="0C2A9C27" w14:textId="3F684855" w:rsidR="00B81D10" w:rsidRPr="00B81D10" w:rsidRDefault="00000000" w:rsidP="00107F90">
            <w:pPr>
              <w:jc w:val="center"/>
              <w:rPr>
                <w:szCs w:val="20"/>
              </w:rPr>
            </w:pPr>
            <w:hyperlink r:id="rId10292" w:anchor="Sit_Valcamonica_p_IV_2" w:history="1">
              <w:r w:rsidR="00B81D10" w:rsidRPr="00B81D10">
                <w:rPr>
                  <w:rStyle w:val="Hyperlink"/>
                  <w:szCs w:val="20"/>
                </w:rPr>
                <w:t>IV2</w:t>
              </w:r>
            </w:hyperlink>
          </w:p>
        </w:tc>
        <w:tc>
          <w:tcPr>
            <w:tcW w:w="2216" w:type="dxa"/>
            <w:vMerge/>
            <w:shd w:val="clear" w:color="auto" w:fill="auto"/>
            <w:vAlign w:val="center"/>
          </w:tcPr>
          <w:p w14:paraId="59B54C53" w14:textId="77777777" w:rsidR="00B81D10" w:rsidRPr="00B81D10" w:rsidRDefault="00B81D10" w:rsidP="00107F90">
            <w:pPr>
              <w:jc w:val="center"/>
              <w:rPr>
                <w:szCs w:val="20"/>
              </w:rPr>
            </w:pPr>
          </w:p>
        </w:tc>
        <w:tc>
          <w:tcPr>
            <w:tcW w:w="2316" w:type="dxa"/>
            <w:shd w:val="clear" w:color="auto" w:fill="auto"/>
            <w:vAlign w:val="center"/>
          </w:tcPr>
          <w:p w14:paraId="1B3DE2EC" w14:textId="77777777" w:rsidR="00B81D10" w:rsidRPr="00B81D10" w:rsidRDefault="00B81D10" w:rsidP="00107F90">
            <w:pPr>
              <w:jc w:val="center"/>
              <w:rPr>
                <w:szCs w:val="20"/>
              </w:rPr>
            </w:pPr>
            <w:r w:rsidRPr="00B81D10">
              <w:rPr>
                <w:szCs w:val="20"/>
              </w:rPr>
              <w:t>proto-naturaliste</w:t>
            </w:r>
          </w:p>
        </w:tc>
      </w:tr>
      <w:tr w:rsidR="00B81D10" w:rsidRPr="00B81D10" w14:paraId="4E6017B8" w14:textId="77777777" w:rsidTr="00B81D10">
        <w:trPr>
          <w:jc w:val="center"/>
        </w:trPr>
        <w:tc>
          <w:tcPr>
            <w:tcW w:w="830" w:type="dxa"/>
            <w:vMerge/>
            <w:vAlign w:val="center"/>
          </w:tcPr>
          <w:p w14:paraId="5175B1C9" w14:textId="77777777" w:rsidR="00B81D10" w:rsidRPr="00B81D10" w:rsidRDefault="00B81D10" w:rsidP="00B81D10">
            <w:pPr>
              <w:jc w:val="center"/>
              <w:rPr>
                <w:szCs w:val="20"/>
              </w:rPr>
            </w:pPr>
          </w:p>
        </w:tc>
        <w:tc>
          <w:tcPr>
            <w:tcW w:w="830" w:type="dxa"/>
            <w:shd w:val="clear" w:color="auto" w:fill="auto"/>
            <w:vAlign w:val="center"/>
          </w:tcPr>
          <w:p w14:paraId="2B325140" w14:textId="77777777" w:rsidR="00B81D10" w:rsidRPr="00B81D10" w:rsidRDefault="00B81D10" w:rsidP="00107F90">
            <w:pPr>
              <w:jc w:val="center"/>
              <w:rPr>
                <w:szCs w:val="20"/>
              </w:rPr>
            </w:pPr>
            <w:r w:rsidRPr="00B81D10">
              <w:rPr>
                <w:szCs w:val="20"/>
              </w:rPr>
              <w:t>IV3</w:t>
            </w:r>
          </w:p>
        </w:tc>
        <w:tc>
          <w:tcPr>
            <w:tcW w:w="2216" w:type="dxa"/>
            <w:vMerge/>
            <w:shd w:val="clear" w:color="auto" w:fill="auto"/>
            <w:vAlign w:val="center"/>
          </w:tcPr>
          <w:p w14:paraId="4463C6F0" w14:textId="77777777" w:rsidR="00B81D10" w:rsidRPr="00B81D10" w:rsidRDefault="00B81D10" w:rsidP="00107F90">
            <w:pPr>
              <w:jc w:val="center"/>
              <w:rPr>
                <w:szCs w:val="20"/>
              </w:rPr>
            </w:pPr>
          </w:p>
        </w:tc>
        <w:tc>
          <w:tcPr>
            <w:tcW w:w="2316" w:type="dxa"/>
            <w:shd w:val="clear" w:color="auto" w:fill="auto"/>
            <w:vAlign w:val="center"/>
          </w:tcPr>
          <w:p w14:paraId="42D3B1FD" w14:textId="77777777" w:rsidR="00B81D10" w:rsidRPr="00B81D10" w:rsidRDefault="00B81D10" w:rsidP="00107F90">
            <w:pPr>
              <w:jc w:val="center"/>
              <w:rPr>
                <w:szCs w:val="20"/>
              </w:rPr>
            </w:pPr>
            <w:r w:rsidRPr="00B81D10">
              <w:rPr>
                <w:szCs w:val="20"/>
              </w:rPr>
              <w:t>naturaliste</w:t>
            </w:r>
          </w:p>
        </w:tc>
      </w:tr>
      <w:tr w:rsidR="00B81D10" w:rsidRPr="00B81D10" w14:paraId="683EC50D" w14:textId="77777777" w:rsidTr="00B81D10">
        <w:trPr>
          <w:jc w:val="center"/>
        </w:trPr>
        <w:tc>
          <w:tcPr>
            <w:tcW w:w="830" w:type="dxa"/>
            <w:vMerge/>
            <w:vAlign w:val="center"/>
          </w:tcPr>
          <w:p w14:paraId="577ABB65" w14:textId="77777777" w:rsidR="00B81D10" w:rsidRPr="00B81D10" w:rsidRDefault="00B81D10" w:rsidP="00B81D10">
            <w:pPr>
              <w:jc w:val="center"/>
              <w:rPr>
                <w:szCs w:val="20"/>
              </w:rPr>
            </w:pPr>
          </w:p>
        </w:tc>
        <w:tc>
          <w:tcPr>
            <w:tcW w:w="830" w:type="dxa"/>
            <w:shd w:val="clear" w:color="auto" w:fill="auto"/>
            <w:vAlign w:val="center"/>
          </w:tcPr>
          <w:p w14:paraId="1A73EB75" w14:textId="77777777" w:rsidR="00B81D10" w:rsidRPr="00B81D10" w:rsidRDefault="00B81D10" w:rsidP="00107F90">
            <w:pPr>
              <w:jc w:val="center"/>
              <w:rPr>
                <w:szCs w:val="20"/>
              </w:rPr>
            </w:pPr>
            <w:r w:rsidRPr="00B81D10">
              <w:rPr>
                <w:szCs w:val="20"/>
              </w:rPr>
              <w:t>IV4</w:t>
            </w:r>
          </w:p>
        </w:tc>
        <w:tc>
          <w:tcPr>
            <w:tcW w:w="2216" w:type="dxa"/>
            <w:vMerge/>
            <w:shd w:val="clear" w:color="auto" w:fill="auto"/>
            <w:vAlign w:val="center"/>
          </w:tcPr>
          <w:p w14:paraId="6C1CB234" w14:textId="77777777" w:rsidR="00B81D10" w:rsidRPr="00B81D10" w:rsidRDefault="00B81D10" w:rsidP="00107F90">
            <w:pPr>
              <w:jc w:val="center"/>
              <w:rPr>
                <w:szCs w:val="20"/>
              </w:rPr>
            </w:pPr>
          </w:p>
        </w:tc>
        <w:tc>
          <w:tcPr>
            <w:tcW w:w="2316" w:type="dxa"/>
            <w:shd w:val="clear" w:color="auto" w:fill="auto"/>
            <w:vAlign w:val="center"/>
          </w:tcPr>
          <w:p w14:paraId="23ED78C4" w14:textId="77777777" w:rsidR="00B81D10" w:rsidRPr="00B81D10" w:rsidRDefault="00B81D10" w:rsidP="00107F90">
            <w:pPr>
              <w:jc w:val="center"/>
              <w:rPr>
                <w:szCs w:val="20"/>
              </w:rPr>
            </w:pPr>
            <w:r w:rsidRPr="00B81D10">
              <w:rPr>
                <w:szCs w:val="20"/>
              </w:rPr>
              <w:t>tardif</w:t>
            </w:r>
          </w:p>
        </w:tc>
      </w:tr>
      <w:tr w:rsidR="00B81D10" w:rsidRPr="00B81D10" w14:paraId="2197BF29" w14:textId="77777777" w:rsidTr="00B81D10">
        <w:trPr>
          <w:jc w:val="center"/>
        </w:trPr>
        <w:tc>
          <w:tcPr>
            <w:tcW w:w="830" w:type="dxa"/>
            <w:vMerge/>
            <w:vAlign w:val="center"/>
          </w:tcPr>
          <w:p w14:paraId="4B1A795C" w14:textId="77777777" w:rsidR="00B81D10" w:rsidRPr="00B81D10" w:rsidRDefault="00B81D10" w:rsidP="00B81D10">
            <w:pPr>
              <w:jc w:val="center"/>
              <w:rPr>
                <w:szCs w:val="20"/>
              </w:rPr>
            </w:pPr>
          </w:p>
        </w:tc>
        <w:tc>
          <w:tcPr>
            <w:tcW w:w="830" w:type="dxa"/>
            <w:shd w:val="clear" w:color="auto" w:fill="auto"/>
            <w:vAlign w:val="center"/>
          </w:tcPr>
          <w:p w14:paraId="51AE9F01" w14:textId="77777777" w:rsidR="00B81D10" w:rsidRPr="00B81D10" w:rsidRDefault="00B81D10" w:rsidP="00107F90">
            <w:pPr>
              <w:jc w:val="center"/>
              <w:rPr>
                <w:szCs w:val="20"/>
              </w:rPr>
            </w:pPr>
            <w:r w:rsidRPr="00B81D10">
              <w:rPr>
                <w:szCs w:val="20"/>
              </w:rPr>
              <w:t>IV5</w:t>
            </w:r>
          </w:p>
        </w:tc>
        <w:tc>
          <w:tcPr>
            <w:tcW w:w="2216" w:type="dxa"/>
            <w:shd w:val="clear" w:color="auto" w:fill="auto"/>
            <w:vAlign w:val="center"/>
          </w:tcPr>
          <w:p w14:paraId="3316C860" w14:textId="77777777" w:rsidR="00B81D10" w:rsidRPr="00B81D10" w:rsidRDefault="00B81D10" w:rsidP="00B81D10">
            <w:pPr>
              <w:jc w:val="center"/>
              <w:rPr>
                <w:szCs w:val="20"/>
              </w:rPr>
            </w:pPr>
            <w:r w:rsidRPr="00B81D10">
              <w:rPr>
                <w:szCs w:val="20"/>
              </w:rPr>
              <w:t>ép</w:t>
            </w:r>
            <w:r>
              <w:rPr>
                <w:szCs w:val="20"/>
              </w:rPr>
              <w:t>.</w:t>
            </w:r>
            <w:r w:rsidRPr="00B81D10">
              <w:rPr>
                <w:szCs w:val="20"/>
              </w:rPr>
              <w:t xml:space="preserve"> romaine</w:t>
            </w:r>
          </w:p>
        </w:tc>
        <w:tc>
          <w:tcPr>
            <w:tcW w:w="2316" w:type="dxa"/>
            <w:shd w:val="clear" w:color="auto" w:fill="auto"/>
            <w:vAlign w:val="center"/>
          </w:tcPr>
          <w:p w14:paraId="0C11CAA4" w14:textId="77777777" w:rsidR="00B81D10" w:rsidRPr="00B81D10" w:rsidRDefault="00B81D10" w:rsidP="00107F90">
            <w:pPr>
              <w:jc w:val="center"/>
              <w:rPr>
                <w:szCs w:val="20"/>
              </w:rPr>
            </w:pPr>
          </w:p>
        </w:tc>
      </w:tr>
      <w:tr w:rsidR="00B81D10" w:rsidRPr="00B81D10" w14:paraId="3A44D85E" w14:textId="77777777" w:rsidTr="00B81D10">
        <w:trPr>
          <w:jc w:val="center"/>
        </w:trPr>
        <w:tc>
          <w:tcPr>
            <w:tcW w:w="830" w:type="dxa"/>
            <w:vMerge w:val="restart"/>
            <w:vAlign w:val="center"/>
          </w:tcPr>
          <w:p w14:paraId="558D499B" w14:textId="77777777" w:rsidR="00B81D10" w:rsidRPr="00B81D10" w:rsidRDefault="00B81D10" w:rsidP="00B81D10">
            <w:pPr>
              <w:jc w:val="center"/>
              <w:rPr>
                <w:szCs w:val="20"/>
              </w:rPr>
            </w:pPr>
            <w:r w:rsidRPr="00B81D10">
              <w:rPr>
                <w:szCs w:val="20"/>
              </w:rPr>
              <w:t>V</w:t>
            </w:r>
          </w:p>
        </w:tc>
        <w:tc>
          <w:tcPr>
            <w:tcW w:w="830" w:type="dxa"/>
            <w:shd w:val="clear" w:color="auto" w:fill="auto"/>
            <w:vAlign w:val="center"/>
          </w:tcPr>
          <w:p w14:paraId="284DA49D" w14:textId="77777777" w:rsidR="00B81D10" w:rsidRPr="00B81D10" w:rsidRDefault="00B81D10" w:rsidP="00107F90">
            <w:pPr>
              <w:jc w:val="center"/>
              <w:rPr>
                <w:szCs w:val="20"/>
              </w:rPr>
            </w:pPr>
            <w:r w:rsidRPr="00B81D10">
              <w:rPr>
                <w:szCs w:val="20"/>
              </w:rPr>
              <w:t>V1</w:t>
            </w:r>
          </w:p>
        </w:tc>
        <w:tc>
          <w:tcPr>
            <w:tcW w:w="2216" w:type="dxa"/>
            <w:shd w:val="clear" w:color="auto" w:fill="auto"/>
            <w:vAlign w:val="center"/>
          </w:tcPr>
          <w:p w14:paraId="45B0E4B1" w14:textId="77777777" w:rsidR="00B81D10" w:rsidRPr="00B81D10" w:rsidRDefault="00B81D10" w:rsidP="00B81D10">
            <w:pPr>
              <w:jc w:val="center"/>
              <w:rPr>
                <w:szCs w:val="20"/>
                <w:lang w:val="fr-FR"/>
              </w:rPr>
            </w:pPr>
            <w:r w:rsidRPr="00B81D10">
              <w:rPr>
                <w:szCs w:val="20"/>
                <w:lang w:val="fr-FR"/>
              </w:rPr>
              <w:t>ép</w:t>
            </w:r>
            <w:r>
              <w:rPr>
                <w:szCs w:val="20"/>
                <w:lang w:val="fr-FR"/>
              </w:rPr>
              <w:t>.</w:t>
            </w:r>
            <w:r w:rsidRPr="00B81D10">
              <w:rPr>
                <w:szCs w:val="20"/>
                <w:lang w:val="fr-FR"/>
              </w:rPr>
              <w:t xml:space="preserve"> imp</w:t>
            </w:r>
            <w:r>
              <w:rPr>
                <w:szCs w:val="20"/>
                <w:lang w:val="fr-FR"/>
              </w:rPr>
              <w:t>.</w:t>
            </w:r>
            <w:r w:rsidRPr="00B81D10">
              <w:rPr>
                <w:szCs w:val="20"/>
                <w:lang w:val="fr-FR"/>
              </w:rPr>
              <w:t xml:space="preserve"> – haut </w:t>
            </w:r>
            <w:r>
              <w:rPr>
                <w:szCs w:val="20"/>
                <w:lang w:val="fr-FR"/>
              </w:rPr>
              <w:t>MA</w:t>
            </w:r>
          </w:p>
        </w:tc>
        <w:tc>
          <w:tcPr>
            <w:tcW w:w="2316" w:type="dxa"/>
            <w:shd w:val="clear" w:color="auto" w:fill="auto"/>
            <w:vAlign w:val="center"/>
          </w:tcPr>
          <w:p w14:paraId="2E4222FC" w14:textId="77777777" w:rsidR="00B81D10" w:rsidRPr="00B81D10" w:rsidRDefault="00B81D10" w:rsidP="00107F90">
            <w:pPr>
              <w:jc w:val="center"/>
              <w:rPr>
                <w:szCs w:val="20"/>
                <w:lang w:val="fr-FR"/>
              </w:rPr>
            </w:pPr>
          </w:p>
        </w:tc>
      </w:tr>
      <w:tr w:rsidR="00B81D10" w:rsidRPr="00B81D10" w14:paraId="1611E649" w14:textId="77777777" w:rsidTr="00B81D10">
        <w:trPr>
          <w:jc w:val="center"/>
        </w:trPr>
        <w:tc>
          <w:tcPr>
            <w:tcW w:w="830" w:type="dxa"/>
            <w:vMerge/>
          </w:tcPr>
          <w:p w14:paraId="7E2D582D" w14:textId="77777777" w:rsidR="00B81D10" w:rsidRPr="00B81D10" w:rsidRDefault="00B81D10" w:rsidP="00107F90">
            <w:pPr>
              <w:jc w:val="center"/>
              <w:rPr>
                <w:szCs w:val="20"/>
                <w:lang w:val="fr-FR"/>
              </w:rPr>
            </w:pPr>
          </w:p>
        </w:tc>
        <w:tc>
          <w:tcPr>
            <w:tcW w:w="830" w:type="dxa"/>
            <w:shd w:val="clear" w:color="auto" w:fill="auto"/>
            <w:vAlign w:val="center"/>
          </w:tcPr>
          <w:p w14:paraId="2C9CA1DF" w14:textId="77777777" w:rsidR="00B81D10" w:rsidRPr="00B81D10" w:rsidRDefault="00B81D10" w:rsidP="00107F90">
            <w:pPr>
              <w:jc w:val="center"/>
              <w:rPr>
                <w:szCs w:val="20"/>
              </w:rPr>
            </w:pPr>
            <w:r w:rsidRPr="00B81D10">
              <w:rPr>
                <w:szCs w:val="20"/>
              </w:rPr>
              <w:t>V2</w:t>
            </w:r>
          </w:p>
        </w:tc>
        <w:tc>
          <w:tcPr>
            <w:tcW w:w="2216" w:type="dxa"/>
            <w:shd w:val="clear" w:color="auto" w:fill="auto"/>
            <w:vAlign w:val="center"/>
          </w:tcPr>
          <w:p w14:paraId="0FFAB4AB" w14:textId="77777777" w:rsidR="00B81D10" w:rsidRPr="00B81D10" w:rsidRDefault="00B81D10" w:rsidP="00B81D10">
            <w:pPr>
              <w:jc w:val="center"/>
              <w:rPr>
                <w:szCs w:val="20"/>
              </w:rPr>
            </w:pPr>
            <w:r w:rsidRPr="00B81D10">
              <w:rPr>
                <w:szCs w:val="20"/>
              </w:rPr>
              <w:t xml:space="preserve">Bas </w:t>
            </w:r>
            <w:r>
              <w:rPr>
                <w:szCs w:val="20"/>
              </w:rPr>
              <w:t>MA</w:t>
            </w:r>
          </w:p>
        </w:tc>
        <w:tc>
          <w:tcPr>
            <w:tcW w:w="2316" w:type="dxa"/>
            <w:shd w:val="clear" w:color="auto" w:fill="auto"/>
            <w:vAlign w:val="center"/>
          </w:tcPr>
          <w:p w14:paraId="1FF1B0A1" w14:textId="77777777" w:rsidR="00B81D10" w:rsidRPr="00B81D10" w:rsidRDefault="00B81D10" w:rsidP="00107F90">
            <w:pPr>
              <w:jc w:val="center"/>
              <w:rPr>
                <w:szCs w:val="20"/>
              </w:rPr>
            </w:pPr>
          </w:p>
        </w:tc>
      </w:tr>
      <w:tr w:rsidR="00B81D10" w:rsidRPr="00B81D10" w14:paraId="478D77D3" w14:textId="77777777" w:rsidTr="00B81D10">
        <w:trPr>
          <w:jc w:val="center"/>
        </w:trPr>
        <w:tc>
          <w:tcPr>
            <w:tcW w:w="830" w:type="dxa"/>
            <w:vMerge/>
          </w:tcPr>
          <w:p w14:paraId="47BC312C" w14:textId="77777777" w:rsidR="00B81D10" w:rsidRPr="00B81D10" w:rsidRDefault="00B81D10" w:rsidP="00107F90">
            <w:pPr>
              <w:jc w:val="center"/>
              <w:rPr>
                <w:szCs w:val="20"/>
                <w:lang w:val="en-GB"/>
              </w:rPr>
            </w:pPr>
          </w:p>
        </w:tc>
        <w:tc>
          <w:tcPr>
            <w:tcW w:w="830" w:type="dxa"/>
            <w:shd w:val="clear" w:color="auto" w:fill="auto"/>
            <w:vAlign w:val="center"/>
          </w:tcPr>
          <w:p w14:paraId="19B736BC" w14:textId="77777777" w:rsidR="00B81D10" w:rsidRPr="00B81D10" w:rsidRDefault="00B81D10" w:rsidP="00107F90">
            <w:pPr>
              <w:jc w:val="center"/>
              <w:rPr>
                <w:szCs w:val="20"/>
                <w:lang w:val="en-GB"/>
              </w:rPr>
            </w:pPr>
            <w:r w:rsidRPr="00B81D10">
              <w:rPr>
                <w:szCs w:val="20"/>
                <w:lang w:val="en-GB"/>
              </w:rPr>
              <w:t>V3</w:t>
            </w:r>
          </w:p>
        </w:tc>
        <w:tc>
          <w:tcPr>
            <w:tcW w:w="2216" w:type="dxa"/>
            <w:shd w:val="clear" w:color="auto" w:fill="auto"/>
            <w:vAlign w:val="center"/>
          </w:tcPr>
          <w:p w14:paraId="24BB844B" w14:textId="77777777" w:rsidR="00B81D10" w:rsidRPr="00B81D10" w:rsidRDefault="00B81D10" w:rsidP="00107F90">
            <w:pPr>
              <w:jc w:val="center"/>
              <w:rPr>
                <w:szCs w:val="20"/>
                <w:lang w:val="en-GB"/>
              </w:rPr>
            </w:pPr>
            <w:r w:rsidRPr="00B81D10">
              <w:rPr>
                <w:szCs w:val="20"/>
                <w:lang w:val="en-GB"/>
              </w:rPr>
              <w:t>Moderne</w:t>
            </w:r>
          </w:p>
        </w:tc>
        <w:tc>
          <w:tcPr>
            <w:tcW w:w="2316" w:type="dxa"/>
            <w:shd w:val="clear" w:color="auto" w:fill="auto"/>
            <w:vAlign w:val="center"/>
          </w:tcPr>
          <w:p w14:paraId="48CEFB5A" w14:textId="77777777" w:rsidR="00B81D10" w:rsidRPr="00B81D10" w:rsidRDefault="00B81D10" w:rsidP="00107F90">
            <w:pPr>
              <w:jc w:val="center"/>
              <w:rPr>
                <w:szCs w:val="20"/>
                <w:lang w:val="en-GB"/>
              </w:rPr>
            </w:pPr>
          </w:p>
        </w:tc>
      </w:tr>
      <w:tr w:rsidR="00B81D10" w:rsidRPr="00B81D10" w14:paraId="54783CE7" w14:textId="77777777" w:rsidTr="00B81D10">
        <w:trPr>
          <w:jc w:val="center"/>
        </w:trPr>
        <w:tc>
          <w:tcPr>
            <w:tcW w:w="830" w:type="dxa"/>
            <w:vMerge/>
          </w:tcPr>
          <w:p w14:paraId="193AA21C" w14:textId="77777777" w:rsidR="00B81D10" w:rsidRPr="00B81D10" w:rsidRDefault="00B81D10" w:rsidP="00107F90">
            <w:pPr>
              <w:jc w:val="center"/>
              <w:rPr>
                <w:szCs w:val="20"/>
                <w:lang w:val="en-GB"/>
              </w:rPr>
            </w:pPr>
          </w:p>
        </w:tc>
        <w:tc>
          <w:tcPr>
            <w:tcW w:w="830" w:type="dxa"/>
            <w:shd w:val="clear" w:color="auto" w:fill="auto"/>
            <w:vAlign w:val="center"/>
          </w:tcPr>
          <w:p w14:paraId="7969D872" w14:textId="77777777" w:rsidR="00B81D10" w:rsidRPr="00B81D10" w:rsidRDefault="00B81D10" w:rsidP="00107F90">
            <w:pPr>
              <w:jc w:val="center"/>
              <w:rPr>
                <w:szCs w:val="20"/>
                <w:lang w:val="en-GB"/>
              </w:rPr>
            </w:pPr>
            <w:r w:rsidRPr="00B81D10">
              <w:rPr>
                <w:szCs w:val="20"/>
                <w:lang w:val="en-GB"/>
              </w:rPr>
              <w:t>V4</w:t>
            </w:r>
          </w:p>
        </w:tc>
        <w:tc>
          <w:tcPr>
            <w:tcW w:w="2216" w:type="dxa"/>
            <w:shd w:val="clear" w:color="auto" w:fill="auto"/>
            <w:vAlign w:val="center"/>
          </w:tcPr>
          <w:p w14:paraId="6CA18A2B" w14:textId="77777777" w:rsidR="00B81D10" w:rsidRPr="00B81D10" w:rsidRDefault="00B81D10" w:rsidP="00107F90">
            <w:pPr>
              <w:jc w:val="center"/>
              <w:rPr>
                <w:szCs w:val="20"/>
                <w:lang w:val="en-GB"/>
              </w:rPr>
            </w:pPr>
            <w:r w:rsidRPr="00B81D10">
              <w:rPr>
                <w:szCs w:val="20"/>
                <w:lang w:val="en-GB"/>
              </w:rPr>
              <w:t>Contemporaine</w:t>
            </w:r>
          </w:p>
        </w:tc>
        <w:tc>
          <w:tcPr>
            <w:tcW w:w="2316" w:type="dxa"/>
            <w:shd w:val="clear" w:color="auto" w:fill="auto"/>
            <w:vAlign w:val="center"/>
          </w:tcPr>
          <w:p w14:paraId="0C3E7E19" w14:textId="77777777" w:rsidR="00B81D10" w:rsidRPr="00B81D10" w:rsidRDefault="00B81D10" w:rsidP="00107F90">
            <w:pPr>
              <w:jc w:val="center"/>
              <w:rPr>
                <w:szCs w:val="20"/>
                <w:lang w:val="en-GB"/>
              </w:rPr>
            </w:pPr>
          </w:p>
        </w:tc>
      </w:tr>
    </w:tbl>
    <w:p w14:paraId="23C5501F" w14:textId="77777777" w:rsidR="004060AB" w:rsidRPr="0032190F" w:rsidRDefault="00B81D10" w:rsidP="00242C0F">
      <w:pPr>
        <w:jc w:val="both"/>
        <w:rPr>
          <w:lang w:val="fr-FR"/>
        </w:rPr>
      </w:pPr>
      <w:r>
        <w:rPr>
          <w:szCs w:val="20"/>
          <w:lang w:val="fr-FR"/>
        </w:rPr>
        <w:t>imp.: impériale, MA</w:t>
      </w:r>
      <w:r>
        <w:rPr>
          <w:lang w:val="fr-FR"/>
        </w:rPr>
        <w:t xml:space="preserve">: </w:t>
      </w:r>
      <w:r w:rsidRPr="00B81D10">
        <w:rPr>
          <w:szCs w:val="20"/>
          <w:lang w:val="fr-FR"/>
        </w:rPr>
        <w:t>Moyen Âge</w:t>
      </w:r>
      <w:r w:rsidRPr="0032190F">
        <w:rPr>
          <w:lang w:val="fr-FR"/>
        </w:rPr>
        <w:t xml:space="preserve"> </w:t>
      </w:r>
      <w:r w:rsidR="004060AB" w:rsidRPr="0032190F">
        <w:rPr>
          <w:lang w:val="fr-FR"/>
        </w:rPr>
        <w:t>(BIB 1595 figure de synthèse)</w:t>
      </w:r>
    </w:p>
    <w:p w14:paraId="639F85CF" w14:textId="77777777" w:rsidR="00F5471D" w:rsidRPr="0032190F" w:rsidRDefault="00F5471D" w:rsidP="00242C0F">
      <w:pPr>
        <w:jc w:val="both"/>
        <w:rPr>
          <w:lang w:val="fr-FR"/>
        </w:rPr>
      </w:pPr>
    </w:p>
    <w:p w14:paraId="79DD3A26" w14:textId="77777777" w:rsidR="00D65DC9" w:rsidRPr="0032190F" w:rsidRDefault="00D65DC9" w:rsidP="00242C0F">
      <w:pPr>
        <w:jc w:val="both"/>
        <w:rPr>
          <w:lang w:val="fr-FR"/>
        </w:rPr>
      </w:pPr>
      <w:r w:rsidRPr="0032190F">
        <w:rPr>
          <w:lang w:val="fr-FR"/>
        </w:rPr>
        <w:t xml:space="preserve">Plus récemment, la chronologie a été révisée par De Marinis, A. Fossati et A. Arca : pour l’âge du Cuivre, le style IIIA est daté entre 2800 et </w:t>
      </w:r>
      <w:smartTag w:uri="urn:schemas-microsoft-com:office:smarttags" w:element="metricconverter">
        <w:smartTagPr>
          <w:attr w:name="ProductID" w:val="2200 a"/>
        </w:smartTagPr>
        <w:r w:rsidRPr="0032190F">
          <w:rPr>
            <w:lang w:val="fr-FR"/>
          </w:rPr>
          <w:t>2200 a</w:t>
        </w:r>
      </w:smartTag>
      <w:r w:rsidRPr="0032190F">
        <w:rPr>
          <w:lang w:val="fr-FR"/>
        </w:rPr>
        <w:t>.C (calibré) (BIB 257 p. 21).L’étude des gravures (comparaisons et superpositions) a permis de discerner plusieurs périodes. Pour l’âge du Cuivre:</w:t>
      </w:r>
    </w:p>
    <w:p w14:paraId="370CCFD9" w14:textId="235A8D67" w:rsidR="00D65DC9" w:rsidRPr="0032190F" w:rsidRDefault="00D65DC9" w:rsidP="00242C0F">
      <w:pPr>
        <w:rPr>
          <w:lang w:val="fr-FR"/>
        </w:rPr>
      </w:pPr>
      <w:r w:rsidRPr="0032190F">
        <w:rPr>
          <w:lang w:val="fr-FR"/>
        </w:rPr>
        <w:tab/>
        <w:t xml:space="preserve">-Période IIIA1 entre 2800 et 2500/2400 contemporaine de </w:t>
      </w:r>
      <w:hyperlink r:id="rId10293" w:anchor="Cul_Remedello" w:history="1">
        <w:r w:rsidRPr="0032190F">
          <w:rPr>
            <w:rStyle w:val="Hyperlink"/>
            <w:lang w:val="fr-FR"/>
          </w:rPr>
          <w:t>Remedello</w:t>
        </w:r>
      </w:hyperlink>
      <w:r w:rsidRPr="0032190F">
        <w:rPr>
          <w:lang w:val="fr-FR"/>
        </w:rPr>
        <w:t xml:space="preserve"> 2 (Cuivre II)</w:t>
      </w:r>
    </w:p>
    <w:p w14:paraId="018E7E0B" w14:textId="71A4D4CC" w:rsidR="00D65DC9" w:rsidRPr="0032190F" w:rsidRDefault="00D65DC9" w:rsidP="00242C0F">
      <w:pPr>
        <w:rPr>
          <w:lang w:val="fr-FR"/>
        </w:rPr>
      </w:pPr>
      <w:r w:rsidRPr="0032190F">
        <w:rPr>
          <w:lang w:val="fr-FR"/>
        </w:rPr>
        <w:tab/>
        <w:t xml:space="preserve">-Période IIIA2 entre 2500/2400 et 2300/2200 contemporaine du </w:t>
      </w:r>
      <w:hyperlink r:id="rId10294" w:anchor="Cul_Campaniforme" w:history="1">
        <w:r w:rsidRPr="0032190F">
          <w:rPr>
            <w:rStyle w:val="Hyperlink"/>
            <w:lang w:val="fr-FR"/>
          </w:rPr>
          <w:t>Campaniforme</w:t>
        </w:r>
      </w:hyperlink>
      <w:r w:rsidRPr="0032190F">
        <w:rPr>
          <w:lang w:val="fr-FR"/>
        </w:rPr>
        <w:t xml:space="preserve"> (Cuivre III)</w:t>
      </w:r>
    </w:p>
    <w:p w14:paraId="5286270A" w14:textId="77777777" w:rsidR="00D65DC9" w:rsidRDefault="00D65DC9" w:rsidP="00242C0F">
      <w:r>
        <w:t>(BIB 1</w:t>
      </w:r>
      <w:r w:rsidR="00C14BF3">
        <w:t xml:space="preserve"> et 715</w:t>
      </w:r>
      <w:r>
        <w:t>)</w:t>
      </w:r>
    </w:p>
    <w:p w14:paraId="7F948991" w14:textId="77777777" w:rsidR="00D65DC9" w:rsidRDefault="00D65DC9" w:rsidP="00242C0F">
      <w:pPr>
        <w:jc w:val="both"/>
      </w:pPr>
    </w:p>
    <w:tbl>
      <w:tblPr>
        <w:tblW w:w="78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0"/>
        <w:gridCol w:w="1656"/>
        <w:gridCol w:w="1458"/>
        <w:gridCol w:w="870"/>
        <w:gridCol w:w="3101"/>
      </w:tblGrid>
      <w:tr w:rsidR="00444E82" w:rsidRPr="00444E82" w14:paraId="2851F4A5" w14:textId="77777777" w:rsidTr="00444E82">
        <w:trPr>
          <w:trHeight w:val="328"/>
          <w:jc w:val="center"/>
        </w:trPr>
        <w:tc>
          <w:tcPr>
            <w:tcW w:w="0" w:type="auto"/>
            <w:vAlign w:val="center"/>
          </w:tcPr>
          <w:p w14:paraId="006E6A4E" w14:textId="77777777" w:rsidR="00444E82" w:rsidRPr="00444E82" w:rsidRDefault="00444E82" w:rsidP="00444E82">
            <w:pPr>
              <w:jc w:val="center"/>
            </w:pPr>
            <w:r w:rsidRPr="00444E82">
              <w:t>Style</w:t>
            </w:r>
          </w:p>
        </w:tc>
        <w:tc>
          <w:tcPr>
            <w:tcW w:w="0" w:type="auto"/>
            <w:vAlign w:val="center"/>
          </w:tcPr>
          <w:p w14:paraId="26F0D1BC" w14:textId="77777777" w:rsidR="00444E82" w:rsidRPr="00444E82" w:rsidRDefault="00444E82" w:rsidP="00444E82">
            <w:pPr>
              <w:jc w:val="center"/>
            </w:pPr>
            <w:r w:rsidRPr="00444E82">
              <w:t>Période</w:t>
            </w:r>
          </w:p>
        </w:tc>
        <w:tc>
          <w:tcPr>
            <w:tcW w:w="0" w:type="auto"/>
            <w:vAlign w:val="center"/>
          </w:tcPr>
          <w:p w14:paraId="7FAAD0E4" w14:textId="77777777" w:rsidR="00444E82" w:rsidRPr="00444E82" w:rsidRDefault="00444E82" w:rsidP="00444E82">
            <w:pPr>
              <w:jc w:val="center"/>
            </w:pPr>
            <w:r w:rsidRPr="00444E82">
              <w:t>Dates</w:t>
            </w:r>
          </w:p>
        </w:tc>
        <w:tc>
          <w:tcPr>
            <w:tcW w:w="0" w:type="auto"/>
            <w:vAlign w:val="center"/>
          </w:tcPr>
          <w:p w14:paraId="571CBDFD" w14:textId="77777777" w:rsidR="00444E82" w:rsidRPr="00444E82" w:rsidRDefault="00444E82" w:rsidP="00444E82">
            <w:pPr>
              <w:jc w:val="center"/>
            </w:pPr>
            <w:r w:rsidRPr="00444E82">
              <w:t>Phases</w:t>
            </w:r>
          </w:p>
        </w:tc>
        <w:tc>
          <w:tcPr>
            <w:tcW w:w="0" w:type="auto"/>
            <w:vAlign w:val="center"/>
          </w:tcPr>
          <w:p w14:paraId="04B17E96" w14:textId="77777777" w:rsidR="00444E82" w:rsidRPr="00444E82" w:rsidRDefault="00444E82" w:rsidP="00444E82">
            <w:pPr>
              <w:jc w:val="center"/>
              <w:rPr>
                <w:szCs w:val="20"/>
                <w:lang w:val="it-IT"/>
              </w:rPr>
            </w:pPr>
            <w:r w:rsidRPr="00444E82">
              <w:rPr>
                <w:szCs w:val="20"/>
                <w:lang w:val="it-IT"/>
              </w:rPr>
              <w:t>Sites</w:t>
            </w:r>
          </w:p>
        </w:tc>
      </w:tr>
      <w:tr w:rsidR="00A8392F" w:rsidRPr="00DB5974" w14:paraId="34512F73" w14:textId="77777777">
        <w:trPr>
          <w:trHeight w:val="1006"/>
          <w:jc w:val="center"/>
        </w:trPr>
        <w:tc>
          <w:tcPr>
            <w:tcW w:w="0" w:type="auto"/>
            <w:vAlign w:val="center"/>
          </w:tcPr>
          <w:p w14:paraId="6B232199" w14:textId="77777777" w:rsidR="00A8392F" w:rsidRDefault="00A8392F" w:rsidP="00A8392F">
            <w:pPr>
              <w:jc w:val="center"/>
            </w:pPr>
          </w:p>
        </w:tc>
        <w:tc>
          <w:tcPr>
            <w:tcW w:w="0" w:type="auto"/>
            <w:vAlign w:val="center"/>
          </w:tcPr>
          <w:p w14:paraId="3DCCEB9C" w14:textId="0FA83097" w:rsidR="00A8392F" w:rsidRDefault="00000000" w:rsidP="00A8392F">
            <w:pPr>
              <w:jc w:val="both"/>
              <w:rPr>
                <w:rStyle w:val="Hyperlink"/>
              </w:rPr>
            </w:pPr>
            <w:hyperlink r:id="rId10295" w:anchor="Cul_Remedello" w:history="1">
              <w:r w:rsidR="00A8392F" w:rsidRPr="002719E0">
                <w:rPr>
                  <w:rStyle w:val="Hyperlink"/>
                </w:rPr>
                <w:t>Remedell</w:t>
              </w:r>
              <w:r w:rsidR="00A8392F">
                <w:rPr>
                  <w:rStyle w:val="Hyperlink"/>
                </w:rPr>
                <w:t>o 1</w:t>
              </w:r>
            </w:hyperlink>
          </w:p>
          <w:p w14:paraId="7977916A" w14:textId="77777777" w:rsidR="00A8392F" w:rsidRPr="00A8392F" w:rsidRDefault="00A8392F" w:rsidP="00A8392F">
            <w:pPr>
              <w:jc w:val="both"/>
              <w:rPr>
                <w:sz w:val="20"/>
              </w:rPr>
            </w:pPr>
            <w:r w:rsidRPr="00A8392F">
              <w:rPr>
                <w:sz w:val="20"/>
              </w:rPr>
              <w:t xml:space="preserve">Chalcolithique </w:t>
            </w:r>
            <w:r>
              <w:rPr>
                <w:sz w:val="20"/>
              </w:rPr>
              <w:t>1</w:t>
            </w:r>
          </w:p>
        </w:tc>
        <w:tc>
          <w:tcPr>
            <w:tcW w:w="0" w:type="auto"/>
            <w:vAlign w:val="center"/>
          </w:tcPr>
          <w:p w14:paraId="7B12963A" w14:textId="77777777" w:rsidR="00A8392F" w:rsidRDefault="00A8392F" w:rsidP="00A8392F">
            <w:pPr>
              <w:jc w:val="center"/>
            </w:pPr>
          </w:p>
        </w:tc>
        <w:tc>
          <w:tcPr>
            <w:tcW w:w="0" w:type="auto"/>
            <w:vAlign w:val="center"/>
          </w:tcPr>
          <w:p w14:paraId="131A1FB1" w14:textId="77777777" w:rsidR="00A8392F" w:rsidRDefault="00A8392F" w:rsidP="00A8392F">
            <w:pPr>
              <w:jc w:val="center"/>
            </w:pPr>
          </w:p>
        </w:tc>
        <w:tc>
          <w:tcPr>
            <w:tcW w:w="0" w:type="auto"/>
            <w:vAlign w:val="center"/>
          </w:tcPr>
          <w:p w14:paraId="6C3E7D13" w14:textId="77777777" w:rsidR="00A8392F" w:rsidRPr="00DB5974" w:rsidRDefault="00A8392F" w:rsidP="00A8392F">
            <w:pPr>
              <w:jc w:val="both"/>
              <w:rPr>
                <w:sz w:val="20"/>
                <w:szCs w:val="20"/>
                <w:lang w:val="it-IT"/>
              </w:rPr>
            </w:pPr>
          </w:p>
        </w:tc>
      </w:tr>
      <w:tr w:rsidR="00A8392F" w:rsidRPr="00B11413" w14:paraId="0FB3CD1D" w14:textId="77777777">
        <w:trPr>
          <w:trHeight w:val="1006"/>
          <w:jc w:val="center"/>
        </w:trPr>
        <w:tc>
          <w:tcPr>
            <w:tcW w:w="0" w:type="auto"/>
            <w:vAlign w:val="center"/>
          </w:tcPr>
          <w:p w14:paraId="299617D6" w14:textId="77777777" w:rsidR="00A8392F" w:rsidRDefault="00A8392F" w:rsidP="00A8392F">
            <w:pPr>
              <w:jc w:val="center"/>
            </w:pPr>
            <w:r>
              <w:lastRenderedPageBreak/>
              <w:t>IIIA1</w:t>
            </w:r>
          </w:p>
        </w:tc>
        <w:tc>
          <w:tcPr>
            <w:tcW w:w="0" w:type="auto"/>
            <w:vAlign w:val="center"/>
          </w:tcPr>
          <w:p w14:paraId="7E1D2409" w14:textId="5A2E90D8" w:rsidR="00A8392F" w:rsidRDefault="00000000" w:rsidP="00A8392F">
            <w:pPr>
              <w:jc w:val="both"/>
              <w:rPr>
                <w:rStyle w:val="Hyperlink"/>
              </w:rPr>
            </w:pPr>
            <w:hyperlink r:id="rId10296" w:anchor="Cul_Remedello" w:history="1">
              <w:r w:rsidR="00A8392F" w:rsidRPr="002719E0">
                <w:rPr>
                  <w:rStyle w:val="Hyperlink"/>
                </w:rPr>
                <w:t>Remedell</w:t>
              </w:r>
              <w:r w:rsidR="00A8392F">
                <w:rPr>
                  <w:rStyle w:val="Hyperlink"/>
                </w:rPr>
                <w:t>o 2</w:t>
              </w:r>
            </w:hyperlink>
          </w:p>
          <w:p w14:paraId="3EFC6F6C" w14:textId="77777777" w:rsidR="00A8392F" w:rsidRPr="00A8392F" w:rsidRDefault="00A8392F" w:rsidP="00A8392F">
            <w:pPr>
              <w:jc w:val="both"/>
              <w:rPr>
                <w:sz w:val="20"/>
              </w:rPr>
            </w:pPr>
            <w:r w:rsidRPr="00A8392F">
              <w:rPr>
                <w:sz w:val="20"/>
              </w:rPr>
              <w:t>Chalcolithique 2</w:t>
            </w:r>
          </w:p>
        </w:tc>
        <w:tc>
          <w:tcPr>
            <w:tcW w:w="0" w:type="auto"/>
            <w:vAlign w:val="center"/>
          </w:tcPr>
          <w:p w14:paraId="754B4957" w14:textId="77777777" w:rsidR="00A8392F" w:rsidRDefault="00A8392F" w:rsidP="00A8392F">
            <w:pPr>
              <w:jc w:val="center"/>
            </w:pPr>
            <w:r>
              <w:t>2800-2500/2400</w:t>
            </w:r>
          </w:p>
        </w:tc>
        <w:tc>
          <w:tcPr>
            <w:tcW w:w="0" w:type="auto"/>
            <w:vAlign w:val="center"/>
          </w:tcPr>
          <w:p w14:paraId="644976E7" w14:textId="77777777" w:rsidR="00A8392F" w:rsidRDefault="00A8392F" w:rsidP="00A8392F">
            <w:pPr>
              <w:jc w:val="center"/>
            </w:pPr>
            <w:r>
              <w:t>1</w:t>
            </w:r>
          </w:p>
        </w:tc>
        <w:tc>
          <w:tcPr>
            <w:tcW w:w="0" w:type="auto"/>
            <w:vAlign w:val="center"/>
          </w:tcPr>
          <w:p w14:paraId="71637620" w14:textId="64128BF1" w:rsidR="00A8392F" w:rsidRPr="00DB5974" w:rsidRDefault="00000000" w:rsidP="00A8392F">
            <w:pPr>
              <w:jc w:val="both"/>
              <w:rPr>
                <w:sz w:val="20"/>
                <w:szCs w:val="20"/>
                <w:lang w:val="it-IT"/>
              </w:rPr>
            </w:pPr>
            <w:hyperlink r:id="rId10297" w:anchor="Sizz_Plas_1" w:history="1">
              <w:r w:rsidR="00A8392F" w:rsidRPr="00DB5974">
                <w:rPr>
                  <w:rStyle w:val="Hyperlink"/>
                  <w:sz w:val="20"/>
                  <w:szCs w:val="20"/>
                  <w:lang w:val="it-IT"/>
                </w:rPr>
                <w:t>Plas 1</w:t>
              </w:r>
            </w:hyperlink>
            <w:r w:rsidR="00A8392F" w:rsidRPr="00DB5974">
              <w:rPr>
                <w:sz w:val="20"/>
                <w:szCs w:val="20"/>
                <w:lang w:val="it-IT"/>
              </w:rPr>
              <w:t>, Roccia del Sole, Cemmo 1,</w:t>
            </w:r>
          </w:p>
          <w:p w14:paraId="0FB78D48" w14:textId="05FAE13B" w:rsidR="00A8392F" w:rsidRPr="00DB5974" w:rsidRDefault="00000000" w:rsidP="00A8392F">
            <w:pPr>
              <w:jc w:val="both"/>
              <w:rPr>
                <w:sz w:val="20"/>
                <w:szCs w:val="20"/>
                <w:lang w:val="it-IT"/>
              </w:rPr>
            </w:pPr>
            <w:hyperlink r:id="rId10298" w:anchor="Sizz_Cemmo_2" w:history="1">
              <w:r w:rsidR="00A8392F" w:rsidRPr="00566234">
                <w:rPr>
                  <w:rStyle w:val="Hyperlink"/>
                  <w:sz w:val="20"/>
                  <w:lang w:val="es-ES"/>
                </w:rPr>
                <w:t>Cemmo 2</w:t>
              </w:r>
            </w:hyperlink>
            <w:r w:rsidR="00A8392F" w:rsidRPr="00DB5974">
              <w:rPr>
                <w:sz w:val="20"/>
                <w:szCs w:val="20"/>
                <w:lang w:val="it-IT"/>
              </w:rPr>
              <w:t xml:space="preserve">, </w:t>
            </w:r>
            <w:hyperlink r:id="rId10299" w:anchor="Sizz_Borno_1" w:history="1">
              <w:r w:rsidR="00A8392F" w:rsidRPr="00DB5974">
                <w:rPr>
                  <w:rStyle w:val="Hyperlink"/>
                  <w:sz w:val="20"/>
                  <w:szCs w:val="20"/>
                  <w:lang w:val="it-IT"/>
                </w:rPr>
                <w:t>Borno 1</w:t>
              </w:r>
            </w:hyperlink>
            <w:r w:rsidR="00A8392F" w:rsidRPr="00DB5974">
              <w:rPr>
                <w:sz w:val="20"/>
                <w:szCs w:val="20"/>
                <w:lang w:val="it-IT"/>
              </w:rPr>
              <w:t xml:space="preserve"> (anthrop. de la face A), Borno 4, Borno 6, </w:t>
            </w:r>
            <w:hyperlink r:id="rId10300" w:anchor="Sizz_Bagnolo_1" w:history="1">
              <w:r w:rsidR="00A8392F" w:rsidRPr="00DB5974">
                <w:rPr>
                  <w:rStyle w:val="Hyperlink"/>
                  <w:sz w:val="20"/>
                  <w:szCs w:val="20"/>
                  <w:lang w:val="it-IT"/>
                </w:rPr>
                <w:t>Bagnolo 1</w:t>
              </w:r>
            </w:hyperlink>
            <w:r w:rsidR="00A8392F" w:rsidRPr="00DB5974">
              <w:rPr>
                <w:sz w:val="20"/>
                <w:szCs w:val="20"/>
                <w:lang w:val="it-IT"/>
              </w:rPr>
              <w:t xml:space="preserve">, </w:t>
            </w:r>
            <w:hyperlink r:id="rId10301" w:anchor="Sizz_Bagnolo_2" w:history="1">
              <w:r w:rsidR="00A8392F" w:rsidRPr="00DB5974">
                <w:rPr>
                  <w:rStyle w:val="Hyperlink"/>
                  <w:sz w:val="20"/>
                  <w:szCs w:val="20"/>
                  <w:lang w:val="it-IT"/>
                </w:rPr>
                <w:t>Bagnolo 2</w:t>
              </w:r>
            </w:hyperlink>
            <w:r w:rsidR="00A8392F" w:rsidRPr="00DB5974">
              <w:rPr>
                <w:sz w:val="20"/>
                <w:szCs w:val="20"/>
                <w:lang w:val="it-IT"/>
              </w:rPr>
              <w:t xml:space="preserve">, </w:t>
            </w:r>
            <w:hyperlink r:id="rId10302" w:anchor="Sizz_Ossimo_5" w:history="1">
              <w:r w:rsidR="00A8392F" w:rsidRPr="00DB5974">
                <w:rPr>
                  <w:rStyle w:val="Hyperlink"/>
                  <w:sz w:val="20"/>
                  <w:szCs w:val="20"/>
                  <w:lang w:val="it-IT"/>
                </w:rPr>
                <w:t>Ossimo 5</w:t>
              </w:r>
            </w:hyperlink>
            <w:r w:rsidR="00A8392F" w:rsidRPr="00DB5974">
              <w:rPr>
                <w:sz w:val="20"/>
                <w:szCs w:val="20"/>
                <w:lang w:val="it-IT"/>
              </w:rPr>
              <w:t xml:space="preserve">, Ossimo 7 (prem. phase), </w:t>
            </w:r>
            <w:hyperlink r:id="rId10303" w:anchor="Sizz_Ossimo_8" w:history="1">
              <w:r w:rsidR="00A8392F" w:rsidRPr="00DB5974">
                <w:rPr>
                  <w:rStyle w:val="Hyperlink"/>
                  <w:sz w:val="20"/>
                  <w:szCs w:val="20"/>
                  <w:lang w:val="it-IT"/>
                </w:rPr>
                <w:t>Ossimo 8</w:t>
              </w:r>
            </w:hyperlink>
            <w:r w:rsidR="00A8392F" w:rsidRPr="00DB5974">
              <w:rPr>
                <w:sz w:val="20"/>
                <w:szCs w:val="20"/>
                <w:lang w:val="it-IT"/>
              </w:rPr>
              <w:t xml:space="preserve"> (prem. phase), Ossimo 14</w:t>
            </w:r>
          </w:p>
        </w:tc>
      </w:tr>
      <w:tr w:rsidR="00A8392F" w:rsidRPr="00DB5974" w14:paraId="5C55F345" w14:textId="77777777">
        <w:trPr>
          <w:trHeight w:val="1006"/>
          <w:jc w:val="center"/>
        </w:trPr>
        <w:tc>
          <w:tcPr>
            <w:tcW w:w="0" w:type="auto"/>
            <w:vAlign w:val="center"/>
          </w:tcPr>
          <w:p w14:paraId="7FD08FB9" w14:textId="77777777" w:rsidR="00A8392F" w:rsidRDefault="00A8392F" w:rsidP="00A8392F">
            <w:pPr>
              <w:jc w:val="center"/>
            </w:pPr>
            <w:r>
              <w:t>IIIA2</w:t>
            </w:r>
          </w:p>
        </w:tc>
        <w:tc>
          <w:tcPr>
            <w:tcW w:w="0" w:type="auto"/>
            <w:vAlign w:val="center"/>
          </w:tcPr>
          <w:p w14:paraId="7F26A344" w14:textId="45CDF82C" w:rsidR="00A8392F" w:rsidRDefault="00000000" w:rsidP="00A8392F">
            <w:pPr>
              <w:jc w:val="both"/>
              <w:rPr>
                <w:rStyle w:val="Hyperlink"/>
              </w:rPr>
            </w:pPr>
            <w:hyperlink r:id="rId10304" w:anchor="Cul_Campaniforme" w:history="1">
              <w:r w:rsidR="00A8392F" w:rsidRPr="00ED7253">
                <w:rPr>
                  <w:rStyle w:val="Hyperlink"/>
                </w:rPr>
                <w:t>Campaniforme</w:t>
              </w:r>
            </w:hyperlink>
          </w:p>
          <w:p w14:paraId="085259AC" w14:textId="77777777" w:rsidR="00A8392F" w:rsidRDefault="00A8392F" w:rsidP="00A8392F">
            <w:pPr>
              <w:jc w:val="both"/>
            </w:pPr>
            <w:r w:rsidRPr="00A8392F">
              <w:rPr>
                <w:sz w:val="20"/>
              </w:rPr>
              <w:t xml:space="preserve">Chalcolithique </w:t>
            </w:r>
            <w:r>
              <w:rPr>
                <w:sz w:val="20"/>
              </w:rPr>
              <w:t>3</w:t>
            </w:r>
          </w:p>
        </w:tc>
        <w:tc>
          <w:tcPr>
            <w:tcW w:w="0" w:type="auto"/>
            <w:vAlign w:val="center"/>
          </w:tcPr>
          <w:p w14:paraId="5A46D999" w14:textId="77777777" w:rsidR="00A8392F" w:rsidRDefault="00A8392F" w:rsidP="00A8392F">
            <w:pPr>
              <w:jc w:val="center"/>
            </w:pPr>
            <w:r>
              <w:t>2500/2400-2300/2200</w:t>
            </w:r>
          </w:p>
        </w:tc>
        <w:tc>
          <w:tcPr>
            <w:tcW w:w="0" w:type="auto"/>
            <w:vAlign w:val="center"/>
          </w:tcPr>
          <w:p w14:paraId="6B16B2AC" w14:textId="77777777" w:rsidR="00A8392F" w:rsidRDefault="00A8392F" w:rsidP="00A8392F">
            <w:pPr>
              <w:jc w:val="center"/>
            </w:pPr>
            <w:r>
              <w:t>2</w:t>
            </w:r>
          </w:p>
        </w:tc>
        <w:tc>
          <w:tcPr>
            <w:tcW w:w="0" w:type="auto"/>
            <w:vAlign w:val="center"/>
          </w:tcPr>
          <w:p w14:paraId="60D1667F" w14:textId="6A44E5E1" w:rsidR="00A8392F" w:rsidRPr="00DB5974" w:rsidRDefault="00000000" w:rsidP="00A8392F">
            <w:pPr>
              <w:jc w:val="both"/>
              <w:rPr>
                <w:sz w:val="20"/>
                <w:szCs w:val="20"/>
                <w:lang w:val="it-IT"/>
              </w:rPr>
            </w:pPr>
            <w:hyperlink r:id="rId10305" w:anchor="Sizz_Cemmo_3" w:history="1">
              <w:r w:rsidR="00A8392F" w:rsidRPr="00DB5974">
                <w:rPr>
                  <w:rStyle w:val="Hyperlink"/>
                  <w:sz w:val="20"/>
                  <w:szCs w:val="20"/>
                  <w:lang w:val="it-IT"/>
                </w:rPr>
                <w:t>Cemmo 3</w:t>
              </w:r>
            </w:hyperlink>
            <w:r w:rsidR="00A8392F" w:rsidRPr="00DB5974">
              <w:rPr>
                <w:sz w:val="20"/>
                <w:szCs w:val="20"/>
                <w:lang w:val="it-IT"/>
              </w:rPr>
              <w:t xml:space="preserve"> (prem. et sec. phases), </w:t>
            </w:r>
            <w:hyperlink r:id="rId10306" w:anchor="Sizz_Cemmo_4" w:history="1">
              <w:r w:rsidR="00A8392F" w:rsidRPr="00DB5974">
                <w:rPr>
                  <w:rStyle w:val="Hyperlink"/>
                  <w:sz w:val="20"/>
                  <w:szCs w:val="20"/>
                  <w:lang w:val="it-IT"/>
                </w:rPr>
                <w:t>Cemmo 4</w:t>
              </w:r>
            </w:hyperlink>
            <w:r w:rsidR="00A8392F" w:rsidRPr="00DB5974">
              <w:rPr>
                <w:sz w:val="20"/>
                <w:szCs w:val="20"/>
                <w:lang w:val="it-IT"/>
              </w:rPr>
              <w:t xml:space="preserve">, </w:t>
            </w:r>
            <w:hyperlink r:id="rId10307" w:anchor="Sizz_Ossimo_7" w:history="1">
              <w:r w:rsidR="00A8392F" w:rsidRPr="00DB5974">
                <w:rPr>
                  <w:rStyle w:val="Hyperlink"/>
                  <w:sz w:val="20"/>
                  <w:szCs w:val="20"/>
                  <w:lang w:val="it-IT"/>
                </w:rPr>
                <w:t>Ossimo 7</w:t>
              </w:r>
            </w:hyperlink>
            <w:r w:rsidR="00A8392F" w:rsidRPr="00DB5974">
              <w:rPr>
                <w:sz w:val="20"/>
                <w:szCs w:val="20"/>
                <w:lang w:val="it-IT"/>
              </w:rPr>
              <w:t xml:space="preserve"> (sec. phase), </w:t>
            </w:r>
            <w:hyperlink r:id="rId10308" w:anchor="Sizz_Ossimo_8" w:history="1">
              <w:r w:rsidR="00A8392F" w:rsidRPr="00DB5974">
                <w:rPr>
                  <w:rStyle w:val="Hyperlink"/>
                  <w:sz w:val="20"/>
                  <w:szCs w:val="20"/>
                  <w:lang w:val="it-IT"/>
                </w:rPr>
                <w:t>Ossimo 8</w:t>
              </w:r>
            </w:hyperlink>
            <w:r w:rsidR="00A8392F" w:rsidRPr="00DB5974">
              <w:rPr>
                <w:sz w:val="20"/>
                <w:szCs w:val="20"/>
                <w:lang w:val="it-IT"/>
              </w:rPr>
              <w:t xml:space="preserve"> (sec. phase), </w:t>
            </w:r>
            <w:hyperlink r:id="rId10309" w:anchor="Sizz_Ossimo_9" w:history="1">
              <w:r w:rsidR="00A8392F" w:rsidRPr="00DB5974">
                <w:rPr>
                  <w:rStyle w:val="Hyperlink"/>
                  <w:sz w:val="20"/>
                  <w:szCs w:val="20"/>
                  <w:lang w:val="it-IT"/>
                </w:rPr>
                <w:t>Ossimo 9</w:t>
              </w:r>
            </w:hyperlink>
            <w:r w:rsidR="00A8392F" w:rsidRPr="00DB5974">
              <w:rPr>
                <w:sz w:val="20"/>
                <w:szCs w:val="20"/>
                <w:lang w:val="it-IT"/>
              </w:rPr>
              <w:t xml:space="preserve">, </w:t>
            </w:r>
            <w:hyperlink r:id="rId10310" w:anchor="Sizz_Corni_Freschi" w:history="1">
              <w:r w:rsidR="00A8392F" w:rsidRPr="00DB5974">
                <w:rPr>
                  <w:rStyle w:val="Hyperlink"/>
                  <w:sz w:val="20"/>
                  <w:szCs w:val="20"/>
                  <w:lang w:val="it-IT"/>
                </w:rPr>
                <w:t>Corni Freschi</w:t>
              </w:r>
            </w:hyperlink>
            <w:r w:rsidR="00A8392F" w:rsidRPr="00DB5974">
              <w:rPr>
                <w:sz w:val="20"/>
                <w:szCs w:val="20"/>
                <w:lang w:val="it-IT"/>
              </w:rPr>
              <w:t xml:space="preserve">, </w:t>
            </w:r>
            <w:hyperlink r:id="rId10311" w:anchor="Sizz_Ossimo_4" w:history="1">
              <w:r w:rsidR="00A8392F" w:rsidRPr="00DB5974">
                <w:rPr>
                  <w:rStyle w:val="Hyperlink"/>
                  <w:sz w:val="20"/>
                  <w:szCs w:val="20"/>
                  <w:lang w:val="it-IT"/>
                </w:rPr>
                <w:t>Ossimo 4</w:t>
              </w:r>
            </w:hyperlink>
            <w:r w:rsidR="00A8392F" w:rsidRPr="00DB5974">
              <w:rPr>
                <w:sz w:val="20"/>
                <w:szCs w:val="20"/>
                <w:lang w:val="it-IT"/>
              </w:rPr>
              <w:t xml:space="preserve"> (sec. et trois. phases), </w:t>
            </w:r>
            <w:hyperlink r:id="rId10312" w:anchor="Sizz_Ossimo_10" w:history="1">
              <w:r w:rsidR="00A8392F" w:rsidRPr="00DB5974">
                <w:rPr>
                  <w:rStyle w:val="Hyperlink"/>
                  <w:sz w:val="20"/>
                  <w:szCs w:val="20"/>
                  <w:lang w:val="it-IT"/>
                </w:rPr>
                <w:t>Ossimo 10</w:t>
              </w:r>
            </w:hyperlink>
            <w:r w:rsidR="00A8392F" w:rsidRPr="00DB5974">
              <w:rPr>
                <w:sz w:val="20"/>
                <w:szCs w:val="20"/>
                <w:lang w:val="it-IT"/>
              </w:rPr>
              <w:t xml:space="preserve">, </w:t>
            </w:r>
            <w:hyperlink r:id="rId10313" w:anchor="Sit_Velturno" w:history="1">
              <w:r w:rsidR="00A8392F" w:rsidRPr="00DB5974">
                <w:rPr>
                  <w:rStyle w:val="Hyperlink"/>
                  <w:sz w:val="20"/>
                  <w:szCs w:val="20"/>
                  <w:lang w:val="it-IT"/>
                </w:rPr>
                <w:t>Velturno</w:t>
              </w:r>
            </w:hyperlink>
            <w:r w:rsidR="00A8392F" w:rsidRPr="00DB5974">
              <w:rPr>
                <w:sz w:val="20"/>
                <w:szCs w:val="20"/>
                <w:lang w:val="it-IT"/>
              </w:rPr>
              <w:t xml:space="preserve">, Castionetto, </w:t>
            </w:r>
            <w:hyperlink r:id="rId10314" w:anchor="Sizz_Vangione_1" w:history="1">
              <w:r w:rsidR="00A8392F" w:rsidRPr="00DB5974">
                <w:rPr>
                  <w:rStyle w:val="Hyperlink"/>
                  <w:sz w:val="20"/>
                  <w:szCs w:val="20"/>
                  <w:lang w:val="it-IT"/>
                </w:rPr>
                <w:t>Vangione 1</w:t>
              </w:r>
            </w:hyperlink>
          </w:p>
        </w:tc>
      </w:tr>
      <w:tr w:rsidR="00A8392F" w:rsidRPr="00B11413" w14:paraId="0FA59E76" w14:textId="77777777">
        <w:trPr>
          <w:trHeight w:val="626"/>
          <w:jc w:val="center"/>
        </w:trPr>
        <w:tc>
          <w:tcPr>
            <w:tcW w:w="0" w:type="auto"/>
            <w:vAlign w:val="center"/>
          </w:tcPr>
          <w:p w14:paraId="686295CD" w14:textId="77777777" w:rsidR="00A8392F" w:rsidRDefault="00A8392F" w:rsidP="00A8392F">
            <w:pPr>
              <w:jc w:val="center"/>
            </w:pPr>
            <w:r>
              <w:t>IV</w:t>
            </w:r>
          </w:p>
        </w:tc>
        <w:tc>
          <w:tcPr>
            <w:tcW w:w="0" w:type="auto"/>
            <w:vAlign w:val="center"/>
          </w:tcPr>
          <w:p w14:paraId="2919BD5B" w14:textId="5BDC3074" w:rsidR="00A8392F" w:rsidRDefault="00000000" w:rsidP="00A8392F">
            <w:pPr>
              <w:jc w:val="both"/>
            </w:pPr>
            <w:hyperlink r:id="rId10315" w:anchor="Cul_Bronze_Ancien" w:history="1">
              <w:r w:rsidR="00A8392F" w:rsidRPr="00E565F8">
                <w:rPr>
                  <w:rStyle w:val="Hyperlink"/>
                </w:rPr>
                <w:t>Bronze ancien</w:t>
              </w:r>
            </w:hyperlink>
          </w:p>
        </w:tc>
        <w:tc>
          <w:tcPr>
            <w:tcW w:w="0" w:type="auto"/>
            <w:vAlign w:val="center"/>
          </w:tcPr>
          <w:p w14:paraId="5B820467" w14:textId="77777777" w:rsidR="00A8392F" w:rsidRDefault="00A8392F" w:rsidP="00A8392F">
            <w:pPr>
              <w:jc w:val="center"/>
            </w:pPr>
            <w:r>
              <w:t>à partir de 2200</w:t>
            </w:r>
          </w:p>
        </w:tc>
        <w:tc>
          <w:tcPr>
            <w:tcW w:w="0" w:type="auto"/>
            <w:vAlign w:val="center"/>
          </w:tcPr>
          <w:p w14:paraId="25EFD409" w14:textId="77777777" w:rsidR="00A8392F" w:rsidRDefault="00A8392F" w:rsidP="00A8392F">
            <w:pPr>
              <w:jc w:val="center"/>
            </w:pPr>
            <w:r>
              <w:t>3</w:t>
            </w:r>
          </w:p>
        </w:tc>
        <w:tc>
          <w:tcPr>
            <w:tcW w:w="0" w:type="auto"/>
            <w:vAlign w:val="center"/>
          </w:tcPr>
          <w:p w14:paraId="7CA63754" w14:textId="21823E27" w:rsidR="00A8392F" w:rsidRPr="00DB5974" w:rsidRDefault="00000000" w:rsidP="00A8392F">
            <w:pPr>
              <w:jc w:val="both"/>
              <w:rPr>
                <w:sz w:val="20"/>
                <w:szCs w:val="20"/>
                <w:lang w:val="it-IT"/>
              </w:rPr>
            </w:pPr>
            <w:hyperlink r:id="rId10316" w:anchor="Sizz_Borno_5" w:history="1">
              <w:r w:rsidR="00A8392F" w:rsidRPr="00DB5974">
                <w:rPr>
                  <w:rStyle w:val="Hyperlink"/>
                  <w:sz w:val="20"/>
                  <w:szCs w:val="20"/>
                  <w:lang w:val="it-IT"/>
                </w:rPr>
                <w:t>Borno 5</w:t>
              </w:r>
            </w:hyperlink>
            <w:r w:rsidR="00A8392F" w:rsidRPr="00DB5974">
              <w:rPr>
                <w:sz w:val="20"/>
                <w:szCs w:val="20"/>
                <w:lang w:val="it-IT"/>
              </w:rPr>
              <w:t xml:space="preserve">, </w:t>
            </w:r>
            <w:hyperlink r:id="rId10317" w:anchor="Sizz_Cemmo_3" w:history="1">
              <w:r w:rsidR="00A8392F" w:rsidRPr="00DB5974">
                <w:rPr>
                  <w:rStyle w:val="Hyperlink"/>
                  <w:sz w:val="20"/>
                  <w:szCs w:val="20"/>
                  <w:lang w:val="it-IT"/>
                </w:rPr>
                <w:t>Cemmo 3</w:t>
              </w:r>
            </w:hyperlink>
            <w:r w:rsidR="00A8392F" w:rsidRPr="00DB5974">
              <w:rPr>
                <w:sz w:val="20"/>
                <w:szCs w:val="20"/>
                <w:lang w:val="it-IT"/>
              </w:rPr>
              <w:t xml:space="preserve">, </w:t>
            </w:r>
            <w:hyperlink r:id="rId10318" w:anchor="Sizz_Ossimo_12" w:history="1">
              <w:r w:rsidR="00A8392F" w:rsidRPr="00DB5974">
                <w:rPr>
                  <w:rStyle w:val="Hyperlink"/>
                  <w:sz w:val="20"/>
                  <w:szCs w:val="20"/>
                  <w:lang w:val="it-IT"/>
                </w:rPr>
                <w:t>Ossimo 12</w:t>
              </w:r>
            </w:hyperlink>
            <w:r w:rsidR="00A8392F" w:rsidRPr="00DB5974">
              <w:rPr>
                <w:sz w:val="20"/>
                <w:szCs w:val="20"/>
                <w:lang w:val="it-IT"/>
              </w:rPr>
              <w:t xml:space="preserve">, </w:t>
            </w:r>
            <w:hyperlink r:id="rId10319" w:anchor="Sizz_Termen" w:history="1">
              <w:r w:rsidR="00A8392F" w:rsidRPr="00DB5974">
                <w:rPr>
                  <w:rStyle w:val="Hyperlink"/>
                  <w:sz w:val="20"/>
                  <w:szCs w:val="20"/>
                  <w:lang w:val="it-IT"/>
                </w:rPr>
                <w:t>Termen</w:t>
              </w:r>
            </w:hyperlink>
            <w:r w:rsidR="00A8392F" w:rsidRPr="00DB5974">
              <w:rPr>
                <w:sz w:val="20"/>
                <w:szCs w:val="20"/>
                <w:lang w:val="it-IT"/>
              </w:rPr>
              <w:t xml:space="preserve">, </w:t>
            </w:r>
            <w:hyperlink r:id="rId10320" w:anchor="Sizz_Trevisio" w:history="1">
              <w:r w:rsidR="00A8392F" w:rsidRPr="00DB5974">
                <w:rPr>
                  <w:rStyle w:val="Hyperlink"/>
                  <w:sz w:val="20"/>
                  <w:szCs w:val="20"/>
                  <w:lang w:val="it-IT"/>
                </w:rPr>
                <w:t>Trevisio</w:t>
              </w:r>
            </w:hyperlink>
          </w:p>
        </w:tc>
      </w:tr>
    </w:tbl>
    <w:p w14:paraId="5FBCBB9A" w14:textId="77777777" w:rsidR="00E565F8" w:rsidRPr="0032190F" w:rsidRDefault="00E565F8" w:rsidP="00242C0F">
      <w:pPr>
        <w:jc w:val="both"/>
        <w:rPr>
          <w:lang w:val="fr-FR"/>
        </w:rPr>
      </w:pPr>
      <w:r w:rsidRPr="0032190F">
        <w:rPr>
          <w:lang w:val="fr-FR"/>
        </w:rPr>
        <w:t>(BIB 232 p. 85)</w:t>
      </w:r>
    </w:p>
    <w:p w14:paraId="6675FFA0" w14:textId="77777777" w:rsidR="00E565F8" w:rsidRPr="0032190F" w:rsidRDefault="00E565F8" w:rsidP="00242C0F">
      <w:pPr>
        <w:jc w:val="both"/>
        <w:rPr>
          <w:lang w:val="fr-FR"/>
        </w:rPr>
      </w:pPr>
    </w:p>
    <w:p w14:paraId="57DC808E" w14:textId="77777777" w:rsidR="00F028A4" w:rsidRPr="0032190F" w:rsidRDefault="00CD4CAF" w:rsidP="00242C0F">
      <w:pPr>
        <w:jc w:val="both"/>
        <w:rPr>
          <w:lang w:val="fr-FR"/>
        </w:rPr>
      </w:pPr>
      <w:r w:rsidRPr="0032190F">
        <w:rPr>
          <w:lang w:val="fr-FR"/>
        </w:rPr>
        <w:t xml:space="preserve">Le passage de IIIA1 à IIIA2 est le moment où le motif des </w:t>
      </w:r>
      <w:r w:rsidR="00B52C09" w:rsidRPr="0032190F">
        <w:rPr>
          <w:i/>
          <w:lang w:val="fr-FR"/>
        </w:rPr>
        <w:t>D</w:t>
      </w:r>
      <w:r w:rsidRPr="0032190F">
        <w:rPr>
          <w:i/>
          <w:lang w:val="fr-FR"/>
        </w:rPr>
        <w:t>oubles spirales</w:t>
      </w:r>
      <w:r w:rsidRPr="0032190F">
        <w:rPr>
          <w:lang w:val="fr-FR"/>
        </w:rPr>
        <w:t xml:space="preserve"> et le </w:t>
      </w:r>
      <w:r w:rsidR="00B52C09" w:rsidRPr="0032190F">
        <w:rPr>
          <w:i/>
          <w:lang w:val="fr-FR"/>
        </w:rPr>
        <w:t>R</w:t>
      </w:r>
      <w:r w:rsidRPr="0032190F">
        <w:rPr>
          <w:i/>
          <w:lang w:val="fr-FR"/>
        </w:rPr>
        <w:t>ectangle à frang</w:t>
      </w:r>
      <w:r w:rsidR="003A2EA3" w:rsidRPr="0032190F">
        <w:rPr>
          <w:i/>
          <w:lang w:val="fr-FR"/>
        </w:rPr>
        <w:t>es</w:t>
      </w:r>
      <w:r w:rsidR="009C2502" w:rsidRPr="0032190F">
        <w:rPr>
          <w:lang w:val="fr-FR"/>
        </w:rPr>
        <w:t xml:space="preserve">[rectangle frangé] </w:t>
      </w:r>
      <w:r w:rsidRPr="0032190F">
        <w:rPr>
          <w:lang w:val="fr-FR"/>
        </w:rPr>
        <w:t>est représenté (Fossati)</w:t>
      </w:r>
      <w:r w:rsidR="00C74286" w:rsidRPr="0032190F">
        <w:rPr>
          <w:lang w:val="fr-FR"/>
        </w:rPr>
        <w:t xml:space="preserve">. </w:t>
      </w:r>
    </w:p>
    <w:p w14:paraId="413CA2D9" w14:textId="77777777" w:rsidR="000A5CAE" w:rsidRPr="0032190F" w:rsidRDefault="000A5CAE" w:rsidP="00242C0F">
      <w:pPr>
        <w:jc w:val="both"/>
        <w:rPr>
          <w:lang w:val="fr-FR"/>
        </w:rPr>
      </w:pPr>
    </w:p>
    <w:p w14:paraId="4E4041D0" w14:textId="601BF2F6" w:rsidR="00B97F4B" w:rsidRPr="0032190F" w:rsidRDefault="00B97F4B" w:rsidP="00242C0F">
      <w:pPr>
        <w:rPr>
          <w:lang w:val="fr-FR"/>
        </w:rPr>
      </w:pPr>
      <w:r w:rsidRPr="0032190F">
        <w:rPr>
          <w:lang w:val="fr-FR"/>
        </w:rPr>
        <w:t>Les gravures les plus anciennes sont les topographies. On compte aussi les spirales (</w:t>
      </w:r>
      <w:hyperlink r:id="rId10321" w:anchor="Sizz_Rupe_Magna" w:history="1">
        <w:r w:rsidRPr="0032190F">
          <w:rPr>
            <w:rStyle w:val="Hyperlink"/>
            <w:lang w:val="fr-FR"/>
          </w:rPr>
          <w:t>Ruppe Magna</w:t>
        </w:r>
      </w:hyperlink>
      <w:r w:rsidRPr="0032190F">
        <w:rPr>
          <w:lang w:val="fr-FR"/>
        </w:rPr>
        <w:t>, In Valle r. 4) et les colliers dans parmi les plus anciennes gravures (BIB 715 p. 141)</w:t>
      </w:r>
    </w:p>
    <w:p w14:paraId="1229A062" w14:textId="77777777" w:rsidR="00B97F4B" w:rsidRPr="0032190F" w:rsidRDefault="00B97F4B" w:rsidP="00242C0F">
      <w:pPr>
        <w:rPr>
          <w:lang w:val="fr-FR"/>
        </w:rPr>
      </w:pPr>
    </w:p>
    <w:p w14:paraId="61FA7E94" w14:textId="4648E760" w:rsidR="00B97F4B" w:rsidRPr="0032190F" w:rsidRDefault="00B97F4B" w:rsidP="00242C0F">
      <w:pPr>
        <w:jc w:val="both"/>
        <w:rPr>
          <w:lang w:val="fr-FR"/>
        </w:rPr>
      </w:pPr>
      <w:r w:rsidRPr="0032190F">
        <w:rPr>
          <w:lang w:val="fr-FR"/>
        </w:rPr>
        <w:t>Les figurations d’armes (mal documentées) attribuées au Bronze ancien (haches spatulées, poignards, hallebardes, couteau</w:t>
      </w:r>
      <w:r w:rsidR="00434129" w:rsidRPr="0032190F">
        <w:rPr>
          <w:lang w:val="fr-FR"/>
        </w:rPr>
        <w:t>x</w:t>
      </w:r>
      <w:r w:rsidRPr="0032190F">
        <w:rPr>
          <w:lang w:val="fr-FR"/>
        </w:rPr>
        <w:t xml:space="preserve">, </w:t>
      </w:r>
      <w:hyperlink r:id="rId10322" w:anchor="Sit_Valcamonica_T_t_lance" w:history="1">
        <w:r w:rsidR="00DE55E6" w:rsidRPr="00DE55E6">
          <w:rPr>
            <w:rStyle w:val="Hyperlink"/>
            <w:lang w:val="fr-FR"/>
          </w:rPr>
          <w:t>lances</w:t>
        </w:r>
      </w:hyperlink>
      <w:r w:rsidR="00DE55E6">
        <w:rPr>
          <w:lang w:val="fr-FR"/>
        </w:rPr>
        <w:t xml:space="preserve">, </w:t>
      </w:r>
      <w:r w:rsidRPr="0032190F">
        <w:rPr>
          <w:lang w:val="fr-FR"/>
        </w:rPr>
        <w:t xml:space="preserve">et </w:t>
      </w:r>
      <w:hyperlink r:id="rId10323" w:anchor="Cul_Proto_Art_TAC_T_t_epee" w:history="1">
        <w:r w:rsidR="00382A85" w:rsidRPr="0032190F">
          <w:rPr>
            <w:rStyle w:val="Hyperlink"/>
            <w:lang w:val="fr-FR"/>
          </w:rPr>
          <w:t>épé</w:t>
        </w:r>
        <w:r w:rsidR="00F141B1" w:rsidRPr="0032190F">
          <w:rPr>
            <w:rStyle w:val="Hyperlink"/>
            <w:lang w:val="fr-FR"/>
          </w:rPr>
          <w:t>es</w:t>
        </w:r>
      </w:hyperlink>
      <w:r w:rsidRPr="0032190F">
        <w:rPr>
          <w:lang w:val="fr-FR"/>
        </w:rPr>
        <w:t>) se répartissent de manière désordonnées sur les affleurements en formant des petits groupes hétérogènes (</w:t>
      </w:r>
      <w:hyperlink r:id="rId10324" w:anchor="Sizz_Foppe_Nadro_4" w:history="1">
        <w:r w:rsidRPr="0032190F">
          <w:rPr>
            <w:rStyle w:val="Hyperlink"/>
            <w:lang w:val="fr-FR"/>
          </w:rPr>
          <w:t>FDN r.4</w:t>
        </w:r>
      </w:hyperlink>
      <w:r w:rsidRPr="0032190F">
        <w:rPr>
          <w:lang w:val="fr-FR"/>
        </w:rPr>
        <w:t>). Il se pourrait qu’il y ait là une substitution aux dépôts réels d’armes connus ailleurs pour cette époque (BIB 715 p. 144 et BIB 1025)</w:t>
      </w:r>
      <w:r w:rsidR="001013E0" w:rsidRPr="0032190F">
        <w:rPr>
          <w:lang w:val="fr-FR"/>
        </w:rPr>
        <w:t xml:space="preserve">. Le type Remedello B </w:t>
      </w:r>
      <w:r w:rsidR="008C7D8E" w:rsidRPr="0032190F">
        <w:rPr>
          <w:lang w:val="fr-FR"/>
        </w:rPr>
        <w:t xml:space="preserve">(long) </w:t>
      </w:r>
      <w:r w:rsidR="001013E0" w:rsidRPr="0032190F">
        <w:rPr>
          <w:lang w:val="fr-FR"/>
        </w:rPr>
        <w:t>prédomine au Valcamonica (BIB 1167 p. 224) </w:t>
      </w:r>
    </w:p>
    <w:p w14:paraId="61D6EFB2" w14:textId="77777777" w:rsidR="00D52E51" w:rsidRPr="0032190F" w:rsidRDefault="00D52E51" w:rsidP="00242C0F">
      <w:pPr>
        <w:jc w:val="both"/>
        <w:rPr>
          <w:lang w:val="fr-FR"/>
        </w:rPr>
      </w:pPr>
    </w:p>
    <w:p w14:paraId="0DB66A24" w14:textId="77777777" w:rsidR="00D52E51" w:rsidRPr="0032190F" w:rsidRDefault="00D52E51" w:rsidP="00D52E51">
      <w:pPr>
        <w:jc w:val="both"/>
        <w:rPr>
          <w:i/>
          <w:lang w:val="fr-FR"/>
        </w:rPr>
      </w:pPr>
      <w:r w:rsidRPr="0032190F">
        <w:rPr>
          <w:i/>
          <w:lang w:val="fr-FR"/>
        </w:rPr>
        <w:t xml:space="preserve">Pour l’ensemble Valcamonica-Valtellina, la première périodisation a été faite par E. Anati dans les années 60: </w:t>
      </w:r>
    </w:p>
    <w:p w14:paraId="2A129ED4" w14:textId="77777777" w:rsidR="00D52E51" w:rsidRPr="0032190F" w:rsidRDefault="00D52E51" w:rsidP="00D52E51">
      <w:pPr>
        <w:jc w:val="both"/>
        <w:rPr>
          <w:i/>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32"/>
        <w:gridCol w:w="706"/>
        <w:gridCol w:w="1742"/>
        <w:gridCol w:w="3452"/>
        <w:gridCol w:w="1499"/>
        <w:gridCol w:w="1487"/>
      </w:tblGrid>
      <w:tr w:rsidR="00D52E51" w:rsidRPr="00D52E51" w14:paraId="409C48EB" w14:textId="77777777" w:rsidTr="00D52E51">
        <w:trPr>
          <w:jc w:val="center"/>
        </w:trPr>
        <w:tc>
          <w:tcPr>
            <w:tcW w:w="1638" w:type="dxa"/>
            <w:gridSpan w:val="2"/>
            <w:vAlign w:val="center"/>
          </w:tcPr>
          <w:p w14:paraId="2763E3E3" w14:textId="77777777" w:rsidR="00D52E51" w:rsidRPr="00D52E51" w:rsidRDefault="00D52E51" w:rsidP="00D52E51">
            <w:pPr>
              <w:jc w:val="center"/>
              <w:rPr>
                <w:i/>
                <w:sz w:val="20"/>
                <w:szCs w:val="20"/>
              </w:rPr>
            </w:pPr>
            <w:r w:rsidRPr="00D52E51">
              <w:rPr>
                <w:i/>
                <w:sz w:val="20"/>
                <w:szCs w:val="20"/>
              </w:rPr>
              <w:t>style I</w:t>
            </w:r>
          </w:p>
        </w:tc>
        <w:tc>
          <w:tcPr>
            <w:tcW w:w="1742" w:type="dxa"/>
            <w:vAlign w:val="center"/>
          </w:tcPr>
          <w:p w14:paraId="3E2A5022" w14:textId="77777777" w:rsidR="00D52E51" w:rsidRPr="00D52E51" w:rsidRDefault="00D52E51" w:rsidP="00D52E51">
            <w:pPr>
              <w:jc w:val="center"/>
              <w:rPr>
                <w:i/>
                <w:sz w:val="20"/>
                <w:szCs w:val="20"/>
              </w:rPr>
            </w:pPr>
          </w:p>
        </w:tc>
        <w:tc>
          <w:tcPr>
            <w:tcW w:w="3452" w:type="dxa"/>
            <w:vAlign w:val="center"/>
          </w:tcPr>
          <w:p w14:paraId="78510BEE" w14:textId="77777777" w:rsidR="00D52E51" w:rsidRPr="00D52E51" w:rsidRDefault="00D52E51" w:rsidP="00D52E51">
            <w:pPr>
              <w:jc w:val="center"/>
              <w:rPr>
                <w:i/>
                <w:sz w:val="20"/>
                <w:szCs w:val="20"/>
              </w:rPr>
            </w:pPr>
            <w:r w:rsidRPr="00D52E51">
              <w:rPr>
                <w:i/>
                <w:sz w:val="20"/>
                <w:szCs w:val="20"/>
              </w:rPr>
              <w:t>épipaléolithique (représentation d’un élan)</w:t>
            </w:r>
          </w:p>
        </w:tc>
        <w:tc>
          <w:tcPr>
            <w:tcW w:w="1499" w:type="dxa"/>
          </w:tcPr>
          <w:p w14:paraId="584392A9" w14:textId="77777777" w:rsidR="00D52E51" w:rsidRPr="00D52E51" w:rsidRDefault="00D52E51" w:rsidP="00D52E51">
            <w:pPr>
              <w:jc w:val="center"/>
              <w:rPr>
                <w:i/>
                <w:sz w:val="20"/>
                <w:szCs w:val="20"/>
              </w:rPr>
            </w:pPr>
          </w:p>
        </w:tc>
        <w:tc>
          <w:tcPr>
            <w:tcW w:w="1487" w:type="dxa"/>
            <w:vAlign w:val="center"/>
          </w:tcPr>
          <w:p w14:paraId="335E3822" w14:textId="77777777" w:rsidR="00D52E51" w:rsidRPr="00D52E51" w:rsidRDefault="00D52E51" w:rsidP="00D52E51">
            <w:pPr>
              <w:jc w:val="center"/>
              <w:rPr>
                <w:i/>
                <w:sz w:val="20"/>
                <w:szCs w:val="20"/>
              </w:rPr>
            </w:pPr>
          </w:p>
        </w:tc>
      </w:tr>
      <w:tr w:rsidR="00D52E51" w:rsidRPr="00D52E51" w14:paraId="48AFA0D3" w14:textId="77777777" w:rsidTr="00D52E51">
        <w:trPr>
          <w:jc w:val="center"/>
        </w:trPr>
        <w:tc>
          <w:tcPr>
            <w:tcW w:w="932" w:type="dxa"/>
            <w:vMerge w:val="restart"/>
            <w:vAlign w:val="center"/>
          </w:tcPr>
          <w:p w14:paraId="46A62DAC" w14:textId="77777777" w:rsidR="00D52E51" w:rsidRPr="00D52E51" w:rsidRDefault="00D52E51" w:rsidP="00D52E51">
            <w:pPr>
              <w:jc w:val="center"/>
              <w:rPr>
                <w:i/>
                <w:sz w:val="20"/>
                <w:szCs w:val="20"/>
              </w:rPr>
            </w:pPr>
            <w:r w:rsidRPr="00D52E51">
              <w:rPr>
                <w:i/>
                <w:sz w:val="20"/>
                <w:szCs w:val="20"/>
              </w:rPr>
              <w:t>style II</w:t>
            </w:r>
          </w:p>
        </w:tc>
        <w:tc>
          <w:tcPr>
            <w:tcW w:w="706" w:type="dxa"/>
            <w:vAlign w:val="center"/>
          </w:tcPr>
          <w:p w14:paraId="7032F234" w14:textId="77777777" w:rsidR="00D52E51" w:rsidRPr="00D52E51" w:rsidRDefault="00D52E51" w:rsidP="00D52E51">
            <w:pPr>
              <w:jc w:val="center"/>
              <w:rPr>
                <w:i/>
                <w:sz w:val="20"/>
                <w:szCs w:val="20"/>
              </w:rPr>
            </w:pPr>
            <w:r w:rsidRPr="00D52E51">
              <w:rPr>
                <w:i/>
                <w:sz w:val="20"/>
                <w:szCs w:val="20"/>
              </w:rPr>
              <w:t>II A</w:t>
            </w:r>
          </w:p>
        </w:tc>
        <w:tc>
          <w:tcPr>
            <w:tcW w:w="1742" w:type="dxa"/>
            <w:vAlign w:val="center"/>
          </w:tcPr>
          <w:p w14:paraId="6D82A31C" w14:textId="77777777" w:rsidR="00D52E51" w:rsidRPr="00D52E51" w:rsidRDefault="00D52E51" w:rsidP="00D52E51">
            <w:pPr>
              <w:jc w:val="center"/>
              <w:rPr>
                <w:i/>
                <w:sz w:val="20"/>
                <w:szCs w:val="20"/>
              </w:rPr>
            </w:pPr>
          </w:p>
        </w:tc>
        <w:tc>
          <w:tcPr>
            <w:tcW w:w="3452" w:type="dxa"/>
            <w:vAlign w:val="center"/>
          </w:tcPr>
          <w:p w14:paraId="47B84A81" w14:textId="77777777" w:rsidR="00D52E51" w:rsidRPr="00D52E51" w:rsidRDefault="00D52E51" w:rsidP="00D52E51">
            <w:pPr>
              <w:jc w:val="center"/>
              <w:rPr>
                <w:i/>
                <w:sz w:val="20"/>
                <w:szCs w:val="20"/>
              </w:rPr>
            </w:pPr>
            <w:r w:rsidRPr="00D52E51">
              <w:rPr>
                <w:i/>
                <w:sz w:val="20"/>
                <w:szCs w:val="20"/>
              </w:rPr>
              <w:t>maculae</w:t>
            </w:r>
          </w:p>
        </w:tc>
        <w:tc>
          <w:tcPr>
            <w:tcW w:w="1499" w:type="dxa"/>
          </w:tcPr>
          <w:p w14:paraId="040F0EE8" w14:textId="77777777" w:rsidR="00D52E51" w:rsidRPr="00D52E51" w:rsidRDefault="00D52E51" w:rsidP="00D52E51">
            <w:pPr>
              <w:jc w:val="center"/>
              <w:rPr>
                <w:i/>
                <w:sz w:val="20"/>
                <w:szCs w:val="20"/>
              </w:rPr>
            </w:pPr>
          </w:p>
        </w:tc>
        <w:tc>
          <w:tcPr>
            <w:tcW w:w="1487" w:type="dxa"/>
            <w:vAlign w:val="center"/>
          </w:tcPr>
          <w:p w14:paraId="50BB9E2A" w14:textId="77777777" w:rsidR="00D52E51" w:rsidRPr="00D52E51" w:rsidRDefault="00D52E51" w:rsidP="00D52E51">
            <w:pPr>
              <w:jc w:val="center"/>
              <w:rPr>
                <w:i/>
                <w:sz w:val="20"/>
                <w:szCs w:val="20"/>
              </w:rPr>
            </w:pPr>
            <w:r w:rsidRPr="00D52E51">
              <w:rPr>
                <w:i/>
                <w:sz w:val="20"/>
                <w:szCs w:val="20"/>
              </w:rPr>
              <w:t>4000 ?-3700 ?</w:t>
            </w:r>
          </w:p>
        </w:tc>
      </w:tr>
      <w:tr w:rsidR="00D52E51" w:rsidRPr="00D52E51" w14:paraId="69DD9145" w14:textId="77777777" w:rsidTr="00D52E51">
        <w:trPr>
          <w:jc w:val="center"/>
        </w:trPr>
        <w:tc>
          <w:tcPr>
            <w:tcW w:w="932" w:type="dxa"/>
            <w:vMerge/>
            <w:vAlign w:val="center"/>
          </w:tcPr>
          <w:p w14:paraId="14B9AA41" w14:textId="77777777" w:rsidR="00D52E51" w:rsidRPr="00D52E51" w:rsidRDefault="00D52E51" w:rsidP="00D52E51">
            <w:pPr>
              <w:jc w:val="center"/>
              <w:rPr>
                <w:i/>
                <w:sz w:val="20"/>
                <w:szCs w:val="20"/>
              </w:rPr>
            </w:pPr>
          </w:p>
        </w:tc>
        <w:tc>
          <w:tcPr>
            <w:tcW w:w="706" w:type="dxa"/>
            <w:vAlign w:val="center"/>
          </w:tcPr>
          <w:p w14:paraId="31C52CCC" w14:textId="77777777" w:rsidR="00D52E51" w:rsidRPr="00D52E51" w:rsidRDefault="00D52E51" w:rsidP="00D52E51">
            <w:pPr>
              <w:jc w:val="center"/>
              <w:rPr>
                <w:i/>
                <w:sz w:val="20"/>
                <w:szCs w:val="20"/>
              </w:rPr>
            </w:pPr>
            <w:r w:rsidRPr="00D52E51">
              <w:rPr>
                <w:i/>
                <w:sz w:val="20"/>
                <w:szCs w:val="20"/>
              </w:rPr>
              <w:t>II B</w:t>
            </w:r>
          </w:p>
        </w:tc>
        <w:tc>
          <w:tcPr>
            <w:tcW w:w="1742" w:type="dxa"/>
            <w:vAlign w:val="center"/>
          </w:tcPr>
          <w:p w14:paraId="745455E3" w14:textId="77777777" w:rsidR="00D52E51" w:rsidRPr="00D52E51" w:rsidRDefault="00D52E51" w:rsidP="00D52E51">
            <w:pPr>
              <w:jc w:val="center"/>
              <w:rPr>
                <w:i/>
                <w:sz w:val="20"/>
                <w:szCs w:val="20"/>
              </w:rPr>
            </w:pPr>
          </w:p>
        </w:tc>
        <w:tc>
          <w:tcPr>
            <w:tcW w:w="3452" w:type="dxa"/>
            <w:vAlign w:val="center"/>
          </w:tcPr>
          <w:p w14:paraId="626FE61D" w14:textId="77777777" w:rsidR="00D52E51" w:rsidRPr="0032190F" w:rsidRDefault="00D52E51" w:rsidP="00D52E51">
            <w:pPr>
              <w:jc w:val="center"/>
              <w:rPr>
                <w:i/>
                <w:sz w:val="20"/>
                <w:szCs w:val="20"/>
                <w:lang w:val="fr-FR"/>
              </w:rPr>
            </w:pPr>
            <w:r w:rsidRPr="0032190F">
              <w:rPr>
                <w:i/>
                <w:sz w:val="20"/>
                <w:szCs w:val="20"/>
                <w:lang w:val="fr-FR"/>
              </w:rPr>
              <w:t>module commun ou géométrique</w:t>
            </w:r>
          </w:p>
          <w:p w14:paraId="79DBE217" w14:textId="77777777" w:rsidR="00D52E51" w:rsidRPr="0032190F" w:rsidRDefault="00D52E51" w:rsidP="00D52E51">
            <w:pPr>
              <w:jc w:val="center"/>
              <w:rPr>
                <w:i/>
                <w:sz w:val="20"/>
                <w:szCs w:val="20"/>
                <w:lang w:val="fr-FR"/>
              </w:rPr>
            </w:pPr>
            <w:r w:rsidRPr="0032190F">
              <w:rPr>
                <w:i/>
                <w:sz w:val="20"/>
                <w:szCs w:val="20"/>
                <w:lang w:val="fr-FR"/>
              </w:rPr>
              <w:t>(double rectangles, rectangles pleins)</w:t>
            </w:r>
          </w:p>
        </w:tc>
        <w:tc>
          <w:tcPr>
            <w:tcW w:w="1499" w:type="dxa"/>
          </w:tcPr>
          <w:p w14:paraId="037D7A5B" w14:textId="17A613D0" w:rsidR="00D52E51" w:rsidRPr="00D52E51" w:rsidRDefault="00000000" w:rsidP="00D52E51">
            <w:pPr>
              <w:jc w:val="center"/>
              <w:rPr>
                <w:i/>
                <w:sz w:val="20"/>
                <w:szCs w:val="20"/>
              </w:rPr>
            </w:pPr>
            <w:hyperlink r:id="rId10325" w:anchor="Sizz_Ossimo_Pat" w:history="1">
              <w:r w:rsidR="00D52E51" w:rsidRPr="00D52E51">
                <w:rPr>
                  <w:rStyle w:val="Hyperlink"/>
                  <w:i/>
                  <w:sz w:val="20"/>
                  <w:szCs w:val="20"/>
                </w:rPr>
                <w:t>Ossimo-Pat</w:t>
              </w:r>
            </w:hyperlink>
          </w:p>
          <w:p w14:paraId="7FCB9B0B" w14:textId="77777777" w:rsidR="00D52E51" w:rsidRPr="00D52E51" w:rsidRDefault="00D52E51" w:rsidP="00D52E51">
            <w:pPr>
              <w:jc w:val="center"/>
              <w:rPr>
                <w:i/>
                <w:sz w:val="20"/>
                <w:szCs w:val="20"/>
              </w:rPr>
            </w:pPr>
            <w:r w:rsidRPr="00D52E51">
              <w:rPr>
                <w:i/>
                <w:sz w:val="20"/>
                <w:szCs w:val="20"/>
              </w:rPr>
              <w:t>(PAT 8, 9,etc.)</w:t>
            </w:r>
          </w:p>
        </w:tc>
        <w:tc>
          <w:tcPr>
            <w:tcW w:w="1487" w:type="dxa"/>
            <w:vAlign w:val="center"/>
          </w:tcPr>
          <w:p w14:paraId="4107F8B8" w14:textId="77777777" w:rsidR="00D52E51" w:rsidRPr="00D52E51" w:rsidRDefault="00D52E51" w:rsidP="00D52E51">
            <w:pPr>
              <w:jc w:val="center"/>
              <w:rPr>
                <w:i/>
                <w:sz w:val="20"/>
                <w:szCs w:val="20"/>
              </w:rPr>
            </w:pPr>
            <w:r w:rsidRPr="00D52E51">
              <w:rPr>
                <w:i/>
                <w:sz w:val="20"/>
                <w:szCs w:val="20"/>
              </w:rPr>
              <w:t>3700-2900</w:t>
            </w:r>
          </w:p>
        </w:tc>
      </w:tr>
      <w:tr w:rsidR="00D52E51" w:rsidRPr="00D52E51" w14:paraId="0C786337" w14:textId="77777777" w:rsidTr="00D52E51">
        <w:trPr>
          <w:trHeight w:val="90"/>
          <w:jc w:val="center"/>
        </w:trPr>
        <w:tc>
          <w:tcPr>
            <w:tcW w:w="932" w:type="dxa"/>
            <w:vMerge w:val="restart"/>
            <w:vAlign w:val="center"/>
          </w:tcPr>
          <w:p w14:paraId="741AE984" w14:textId="77777777" w:rsidR="00D52E51" w:rsidRPr="00D52E51" w:rsidRDefault="00D52E51" w:rsidP="00D52E51">
            <w:pPr>
              <w:jc w:val="center"/>
              <w:rPr>
                <w:i/>
                <w:sz w:val="20"/>
                <w:szCs w:val="20"/>
              </w:rPr>
            </w:pPr>
            <w:r w:rsidRPr="00D52E51">
              <w:rPr>
                <w:i/>
                <w:sz w:val="20"/>
                <w:szCs w:val="20"/>
              </w:rPr>
              <w:t>style IIIA</w:t>
            </w:r>
          </w:p>
        </w:tc>
        <w:tc>
          <w:tcPr>
            <w:tcW w:w="706" w:type="dxa"/>
            <w:vAlign w:val="center"/>
          </w:tcPr>
          <w:p w14:paraId="477D6AE8" w14:textId="77777777" w:rsidR="00D52E51" w:rsidRPr="00D52E51" w:rsidRDefault="00D52E51" w:rsidP="00D52E51">
            <w:pPr>
              <w:jc w:val="center"/>
              <w:rPr>
                <w:i/>
                <w:sz w:val="20"/>
                <w:szCs w:val="20"/>
              </w:rPr>
            </w:pPr>
            <w:r w:rsidRPr="00D52E51">
              <w:rPr>
                <w:i/>
                <w:sz w:val="20"/>
                <w:szCs w:val="20"/>
              </w:rPr>
              <w:t>III A 1</w:t>
            </w:r>
          </w:p>
        </w:tc>
        <w:tc>
          <w:tcPr>
            <w:tcW w:w="1742" w:type="dxa"/>
            <w:vAlign w:val="center"/>
          </w:tcPr>
          <w:p w14:paraId="317B2D29" w14:textId="77777777" w:rsidR="00D52E51" w:rsidRPr="00D52E51" w:rsidRDefault="00D52E51" w:rsidP="00D52E51">
            <w:pPr>
              <w:jc w:val="center"/>
              <w:rPr>
                <w:i/>
                <w:sz w:val="20"/>
                <w:szCs w:val="20"/>
              </w:rPr>
            </w:pPr>
            <w:r w:rsidRPr="00D52E51">
              <w:rPr>
                <w:i/>
                <w:sz w:val="20"/>
                <w:szCs w:val="20"/>
              </w:rPr>
              <w:t>Remedello 2</w:t>
            </w:r>
          </w:p>
        </w:tc>
        <w:tc>
          <w:tcPr>
            <w:tcW w:w="3452" w:type="dxa"/>
            <w:vAlign w:val="center"/>
          </w:tcPr>
          <w:p w14:paraId="5D80406E" w14:textId="77777777" w:rsidR="00D52E51" w:rsidRPr="00D52E51" w:rsidRDefault="00D52E51" w:rsidP="00D52E51">
            <w:pPr>
              <w:jc w:val="center"/>
              <w:rPr>
                <w:i/>
                <w:sz w:val="20"/>
                <w:szCs w:val="20"/>
              </w:rPr>
            </w:pPr>
            <w:r w:rsidRPr="00D52E51">
              <w:rPr>
                <w:i/>
                <w:sz w:val="20"/>
                <w:szCs w:val="20"/>
              </w:rPr>
              <w:t>Gravures symboliques</w:t>
            </w:r>
          </w:p>
        </w:tc>
        <w:tc>
          <w:tcPr>
            <w:tcW w:w="1499" w:type="dxa"/>
          </w:tcPr>
          <w:p w14:paraId="1C34A131" w14:textId="77777777" w:rsidR="00D52E51" w:rsidRPr="00D52E51" w:rsidRDefault="00D52E51" w:rsidP="00D52E51">
            <w:pPr>
              <w:jc w:val="center"/>
              <w:rPr>
                <w:i/>
                <w:sz w:val="20"/>
                <w:szCs w:val="20"/>
              </w:rPr>
            </w:pPr>
          </w:p>
        </w:tc>
        <w:tc>
          <w:tcPr>
            <w:tcW w:w="1487" w:type="dxa"/>
            <w:vAlign w:val="center"/>
          </w:tcPr>
          <w:p w14:paraId="2A18977D" w14:textId="77777777" w:rsidR="00D52E51" w:rsidRPr="00D52E51" w:rsidRDefault="00D52E51" w:rsidP="00D52E51">
            <w:pPr>
              <w:jc w:val="center"/>
              <w:rPr>
                <w:i/>
                <w:sz w:val="20"/>
                <w:szCs w:val="20"/>
              </w:rPr>
            </w:pPr>
            <w:r w:rsidRPr="00D52E51">
              <w:rPr>
                <w:i/>
                <w:sz w:val="20"/>
                <w:szCs w:val="20"/>
              </w:rPr>
              <w:t>2900-2400</w:t>
            </w:r>
          </w:p>
        </w:tc>
      </w:tr>
      <w:tr w:rsidR="00D52E51" w:rsidRPr="00D52E51" w14:paraId="45794FFF" w14:textId="77777777" w:rsidTr="00D52E51">
        <w:trPr>
          <w:trHeight w:val="90"/>
          <w:jc w:val="center"/>
        </w:trPr>
        <w:tc>
          <w:tcPr>
            <w:tcW w:w="932" w:type="dxa"/>
            <w:vMerge/>
            <w:vAlign w:val="center"/>
          </w:tcPr>
          <w:p w14:paraId="0182EF6E" w14:textId="77777777" w:rsidR="00D52E51" w:rsidRPr="00D52E51" w:rsidRDefault="00D52E51" w:rsidP="00D52E51">
            <w:pPr>
              <w:jc w:val="center"/>
              <w:rPr>
                <w:i/>
                <w:sz w:val="20"/>
                <w:szCs w:val="20"/>
              </w:rPr>
            </w:pPr>
          </w:p>
        </w:tc>
        <w:tc>
          <w:tcPr>
            <w:tcW w:w="706" w:type="dxa"/>
            <w:vAlign w:val="center"/>
          </w:tcPr>
          <w:p w14:paraId="1727F627" w14:textId="77777777" w:rsidR="00D52E51" w:rsidRPr="00D52E51" w:rsidRDefault="00D52E51" w:rsidP="00D52E51">
            <w:pPr>
              <w:jc w:val="center"/>
              <w:rPr>
                <w:i/>
                <w:sz w:val="20"/>
                <w:szCs w:val="20"/>
              </w:rPr>
            </w:pPr>
            <w:r w:rsidRPr="00D52E51">
              <w:rPr>
                <w:i/>
                <w:sz w:val="20"/>
                <w:szCs w:val="20"/>
              </w:rPr>
              <w:t>III A 2</w:t>
            </w:r>
          </w:p>
        </w:tc>
        <w:tc>
          <w:tcPr>
            <w:tcW w:w="1742" w:type="dxa"/>
            <w:tcBorders>
              <w:bottom w:val="dashed" w:sz="4" w:space="0" w:color="auto"/>
            </w:tcBorders>
            <w:vAlign w:val="center"/>
          </w:tcPr>
          <w:p w14:paraId="731AE991" w14:textId="77777777" w:rsidR="00D52E51" w:rsidRPr="00D52E51" w:rsidRDefault="00D52E51" w:rsidP="00D52E51">
            <w:pPr>
              <w:jc w:val="center"/>
              <w:rPr>
                <w:i/>
                <w:sz w:val="20"/>
                <w:szCs w:val="20"/>
              </w:rPr>
            </w:pPr>
            <w:r w:rsidRPr="00D52E51">
              <w:rPr>
                <w:i/>
                <w:sz w:val="20"/>
                <w:szCs w:val="20"/>
              </w:rPr>
              <w:t>Campaniforme</w:t>
            </w:r>
          </w:p>
        </w:tc>
        <w:tc>
          <w:tcPr>
            <w:tcW w:w="3452" w:type="dxa"/>
            <w:vAlign w:val="center"/>
          </w:tcPr>
          <w:p w14:paraId="6A7F5C3E" w14:textId="50694B7B" w:rsidR="00D52E51" w:rsidRPr="0032190F" w:rsidRDefault="00D52E51" w:rsidP="00D52E51">
            <w:pPr>
              <w:jc w:val="center"/>
              <w:rPr>
                <w:i/>
                <w:sz w:val="20"/>
                <w:szCs w:val="20"/>
                <w:lang w:val="fr-FR"/>
              </w:rPr>
            </w:pPr>
            <w:r w:rsidRPr="0032190F">
              <w:rPr>
                <w:i/>
                <w:sz w:val="20"/>
                <w:szCs w:val="20"/>
                <w:lang w:val="fr-FR"/>
              </w:rPr>
              <w:t xml:space="preserve">Figures anthropomorphiques, plus naturalistes (p ex </w:t>
            </w:r>
            <w:hyperlink r:id="rId10326" w:anchor="Cul_Art_TAC_T_z_cervide" w:history="1">
              <w:r w:rsidRPr="0032190F">
                <w:rPr>
                  <w:rStyle w:val="Hyperlink"/>
                  <w:i/>
                  <w:sz w:val="20"/>
                  <w:lang w:val="fr-FR"/>
                </w:rPr>
                <w:t>cervidé</w:t>
              </w:r>
            </w:hyperlink>
            <w:r w:rsidRPr="0032190F">
              <w:rPr>
                <w:i/>
                <w:sz w:val="20"/>
                <w:lang w:val="fr-FR"/>
              </w:rPr>
              <w:t>s</w:t>
            </w:r>
            <w:r w:rsidRPr="0032190F">
              <w:rPr>
                <w:i/>
                <w:sz w:val="20"/>
                <w:szCs w:val="20"/>
                <w:lang w:val="fr-FR"/>
              </w:rPr>
              <w:t>)</w:t>
            </w:r>
          </w:p>
        </w:tc>
        <w:tc>
          <w:tcPr>
            <w:tcW w:w="1499" w:type="dxa"/>
          </w:tcPr>
          <w:p w14:paraId="3302A2CC" w14:textId="77777777" w:rsidR="00D52E51" w:rsidRPr="0032190F" w:rsidRDefault="00D52E51" w:rsidP="00D52E51">
            <w:pPr>
              <w:jc w:val="center"/>
              <w:rPr>
                <w:i/>
                <w:sz w:val="20"/>
                <w:szCs w:val="20"/>
                <w:lang w:val="fr-FR"/>
              </w:rPr>
            </w:pPr>
          </w:p>
        </w:tc>
        <w:tc>
          <w:tcPr>
            <w:tcW w:w="1487" w:type="dxa"/>
            <w:vAlign w:val="center"/>
          </w:tcPr>
          <w:p w14:paraId="072C31A6" w14:textId="77777777" w:rsidR="00D52E51" w:rsidRPr="00D52E51" w:rsidRDefault="00D52E51" w:rsidP="00D52E51">
            <w:pPr>
              <w:jc w:val="center"/>
              <w:rPr>
                <w:i/>
                <w:sz w:val="20"/>
                <w:szCs w:val="20"/>
              </w:rPr>
            </w:pPr>
            <w:r w:rsidRPr="00D52E51">
              <w:rPr>
                <w:i/>
                <w:sz w:val="20"/>
                <w:szCs w:val="20"/>
              </w:rPr>
              <w:t>2500-2200</w:t>
            </w:r>
          </w:p>
        </w:tc>
      </w:tr>
      <w:tr w:rsidR="00D52E51" w:rsidRPr="00D52E51" w14:paraId="15484F7F" w14:textId="77777777" w:rsidTr="00D52E51">
        <w:trPr>
          <w:trHeight w:val="90"/>
          <w:jc w:val="center"/>
        </w:trPr>
        <w:tc>
          <w:tcPr>
            <w:tcW w:w="932" w:type="dxa"/>
            <w:vMerge/>
            <w:vAlign w:val="center"/>
          </w:tcPr>
          <w:p w14:paraId="59FEC74C" w14:textId="77777777" w:rsidR="00D52E51" w:rsidRPr="00D52E51" w:rsidRDefault="00D52E51" w:rsidP="00D52E51">
            <w:pPr>
              <w:jc w:val="center"/>
              <w:rPr>
                <w:i/>
                <w:sz w:val="20"/>
                <w:szCs w:val="20"/>
              </w:rPr>
            </w:pPr>
          </w:p>
        </w:tc>
        <w:tc>
          <w:tcPr>
            <w:tcW w:w="706" w:type="dxa"/>
            <w:vAlign w:val="center"/>
          </w:tcPr>
          <w:p w14:paraId="1E308A66" w14:textId="77777777" w:rsidR="00D52E51" w:rsidRPr="00D52E51" w:rsidRDefault="00D52E51" w:rsidP="00D52E51">
            <w:pPr>
              <w:jc w:val="center"/>
              <w:rPr>
                <w:i/>
                <w:sz w:val="20"/>
                <w:szCs w:val="20"/>
              </w:rPr>
            </w:pPr>
            <w:r w:rsidRPr="00D52E51">
              <w:rPr>
                <w:i/>
                <w:sz w:val="20"/>
                <w:szCs w:val="20"/>
              </w:rPr>
              <w:t>III A 3</w:t>
            </w:r>
          </w:p>
        </w:tc>
        <w:tc>
          <w:tcPr>
            <w:tcW w:w="1742" w:type="dxa"/>
            <w:tcBorders>
              <w:top w:val="dashed" w:sz="4" w:space="0" w:color="auto"/>
              <w:bottom w:val="single" w:sz="4" w:space="0" w:color="auto"/>
            </w:tcBorders>
            <w:shd w:val="clear" w:color="auto" w:fill="auto"/>
            <w:vAlign w:val="center"/>
          </w:tcPr>
          <w:p w14:paraId="473A3216" w14:textId="77777777" w:rsidR="00D52E51" w:rsidRPr="00D52E51" w:rsidRDefault="00D52E51" w:rsidP="00D52E51">
            <w:pPr>
              <w:jc w:val="center"/>
              <w:rPr>
                <w:i/>
                <w:sz w:val="20"/>
                <w:szCs w:val="20"/>
              </w:rPr>
            </w:pPr>
            <w:r w:rsidRPr="00D52E51">
              <w:rPr>
                <w:i/>
                <w:sz w:val="20"/>
                <w:szCs w:val="20"/>
              </w:rPr>
              <w:t>Bronze ancien</w:t>
            </w:r>
          </w:p>
        </w:tc>
        <w:tc>
          <w:tcPr>
            <w:tcW w:w="3452" w:type="dxa"/>
            <w:vAlign w:val="center"/>
          </w:tcPr>
          <w:p w14:paraId="1EA05754" w14:textId="77777777" w:rsidR="00D52E51" w:rsidRPr="0032190F" w:rsidRDefault="00D52E51" w:rsidP="00D52E51">
            <w:pPr>
              <w:jc w:val="center"/>
              <w:rPr>
                <w:i/>
                <w:sz w:val="20"/>
                <w:szCs w:val="20"/>
                <w:lang w:val="fr-FR"/>
              </w:rPr>
            </w:pPr>
            <w:r w:rsidRPr="0032190F">
              <w:rPr>
                <w:i/>
                <w:sz w:val="20"/>
                <w:szCs w:val="20"/>
                <w:lang w:val="fr-FR"/>
              </w:rPr>
              <w:t xml:space="preserve">Très court et attribué, avec every possibility à l’âge du Bronze ancien (BIB 257 et BIB 364 p. 104). </w:t>
            </w:r>
          </w:p>
          <w:p w14:paraId="0842E31F" w14:textId="77777777" w:rsidR="00D52E51" w:rsidRPr="0032190F" w:rsidRDefault="00D52E51" w:rsidP="00D52E51">
            <w:pPr>
              <w:jc w:val="center"/>
              <w:rPr>
                <w:i/>
                <w:sz w:val="20"/>
                <w:szCs w:val="20"/>
                <w:lang w:val="fr-FR"/>
              </w:rPr>
            </w:pPr>
            <w:r w:rsidRPr="0032190F">
              <w:rPr>
                <w:i/>
                <w:sz w:val="20"/>
                <w:szCs w:val="20"/>
                <w:lang w:val="fr-FR"/>
              </w:rPr>
              <w:t>Le phénomène semble s’epuiser (BIB 1167 p. 223)</w:t>
            </w:r>
          </w:p>
        </w:tc>
        <w:tc>
          <w:tcPr>
            <w:tcW w:w="1499" w:type="dxa"/>
          </w:tcPr>
          <w:p w14:paraId="090FD92F" w14:textId="77777777" w:rsidR="00D52E51" w:rsidRPr="0032190F" w:rsidRDefault="00D52E51" w:rsidP="00D52E51">
            <w:pPr>
              <w:jc w:val="center"/>
              <w:rPr>
                <w:i/>
                <w:sz w:val="20"/>
                <w:szCs w:val="20"/>
                <w:lang w:val="fr-FR"/>
              </w:rPr>
            </w:pPr>
          </w:p>
        </w:tc>
        <w:tc>
          <w:tcPr>
            <w:tcW w:w="1487" w:type="dxa"/>
            <w:vAlign w:val="center"/>
          </w:tcPr>
          <w:p w14:paraId="400B870A" w14:textId="77777777" w:rsidR="00D52E51" w:rsidRPr="00D52E51" w:rsidRDefault="00D52E51" w:rsidP="00D52E51">
            <w:pPr>
              <w:jc w:val="center"/>
              <w:rPr>
                <w:i/>
                <w:sz w:val="20"/>
                <w:szCs w:val="20"/>
              </w:rPr>
            </w:pPr>
            <w:r w:rsidRPr="00D52E51">
              <w:rPr>
                <w:i/>
                <w:sz w:val="20"/>
                <w:szCs w:val="20"/>
              </w:rPr>
              <w:t>2200-1800</w:t>
            </w:r>
          </w:p>
        </w:tc>
      </w:tr>
      <w:tr w:rsidR="00D52E51" w:rsidRPr="00D52E51" w14:paraId="11B1FCD1" w14:textId="77777777" w:rsidTr="00D52E51">
        <w:trPr>
          <w:jc w:val="center"/>
        </w:trPr>
        <w:tc>
          <w:tcPr>
            <w:tcW w:w="1638" w:type="dxa"/>
            <w:gridSpan w:val="2"/>
            <w:vAlign w:val="center"/>
          </w:tcPr>
          <w:p w14:paraId="121E6BD8" w14:textId="77777777" w:rsidR="00D52E51" w:rsidRPr="00D52E51" w:rsidRDefault="00D52E51" w:rsidP="00D52E51">
            <w:pPr>
              <w:jc w:val="center"/>
              <w:rPr>
                <w:i/>
                <w:sz w:val="20"/>
                <w:szCs w:val="20"/>
              </w:rPr>
            </w:pPr>
            <w:r w:rsidRPr="00D52E51">
              <w:rPr>
                <w:i/>
                <w:sz w:val="20"/>
                <w:szCs w:val="20"/>
              </w:rPr>
              <w:t>style IIIB</w:t>
            </w:r>
          </w:p>
        </w:tc>
        <w:tc>
          <w:tcPr>
            <w:tcW w:w="1742" w:type="dxa"/>
            <w:tcBorders>
              <w:top w:val="single" w:sz="4" w:space="0" w:color="auto"/>
            </w:tcBorders>
            <w:shd w:val="clear" w:color="auto" w:fill="auto"/>
            <w:vAlign w:val="center"/>
          </w:tcPr>
          <w:p w14:paraId="341BF37E" w14:textId="77777777" w:rsidR="00D52E51" w:rsidRPr="00D52E51" w:rsidRDefault="00D52E51" w:rsidP="00D52E51">
            <w:pPr>
              <w:jc w:val="center"/>
              <w:rPr>
                <w:i/>
                <w:sz w:val="20"/>
                <w:szCs w:val="20"/>
              </w:rPr>
            </w:pPr>
            <w:r w:rsidRPr="00D52E51">
              <w:rPr>
                <w:i/>
                <w:sz w:val="20"/>
                <w:szCs w:val="20"/>
              </w:rPr>
              <w:t>Bz A I</w:t>
            </w:r>
          </w:p>
        </w:tc>
        <w:tc>
          <w:tcPr>
            <w:tcW w:w="3452" w:type="dxa"/>
            <w:vAlign w:val="center"/>
          </w:tcPr>
          <w:p w14:paraId="2F590131" w14:textId="77777777" w:rsidR="00D52E51" w:rsidRPr="0032190F" w:rsidRDefault="00D52E51" w:rsidP="00D52E51">
            <w:pPr>
              <w:jc w:val="center"/>
              <w:rPr>
                <w:i/>
                <w:sz w:val="20"/>
                <w:szCs w:val="20"/>
                <w:lang w:val="fr-FR"/>
              </w:rPr>
            </w:pPr>
            <w:r w:rsidRPr="0032190F">
              <w:rPr>
                <w:i/>
                <w:sz w:val="20"/>
                <w:szCs w:val="20"/>
                <w:lang w:val="fr-FR"/>
              </w:rPr>
              <w:t>Attribué au Bronze ancien, La Polada</w:t>
            </w:r>
          </w:p>
        </w:tc>
        <w:tc>
          <w:tcPr>
            <w:tcW w:w="1499" w:type="dxa"/>
          </w:tcPr>
          <w:p w14:paraId="048F752B" w14:textId="77777777" w:rsidR="00D52E51" w:rsidRPr="0032190F" w:rsidRDefault="00D52E51" w:rsidP="00D52E51">
            <w:pPr>
              <w:jc w:val="center"/>
              <w:rPr>
                <w:i/>
                <w:sz w:val="20"/>
                <w:szCs w:val="20"/>
                <w:lang w:val="fr-FR"/>
              </w:rPr>
            </w:pPr>
          </w:p>
        </w:tc>
        <w:tc>
          <w:tcPr>
            <w:tcW w:w="1487" w:type="dxa"/>
            <w:vAlign w:val="center"/>
          </w:tcPr>
          <w:p w14:paraId="0E8EA739" w14:textId="77777777" w:rsidR="00D52E51" w:rsidRPr="00D52E51" w:rsidRDefault="00D52E51" w:rsidP="00D52E51">
            <w:pPr>
              <w:jc w:val="center"/>
              <w:rPr>
                <w:i/>
                <w:sz w:val="20"/>
                <w:szCs w:val="20"/>
              </w:rPr>
            </w:pPr>
            <w:r w:rsidRPr="00D52E51">
              <w:rPr>
                <w:i/>
                <w:sz w:val="20"/>
                <w:szCs w:val="20"/>
              </w:rPr>
              <w:t>2200-1800</w:t>
            </w:r>
          </w:p>
        </w:tc>
      </w:tr>
      <w:tr w:rsidR="00D52E51" w:rsidRPr="00D52E51" w14:paraId="07A2B640" w14:textId="77777777" w:rsidTr="00D52E51">
        <w:trPr>
          <w:jc w:val="center"/>
        </w:trPr>
        <w:tc>
          <w:tcPr>
            <w:tcW w:w="1638" w:type="dxa"/>
            <w:gridSpan w:val="2"/>
            <w:vAlign w:val="center"/>
          </w:tcPr>
          <w:p w14:paraId="743C9FDC" w14:textId="77777777" w:rsidR="00D52E51" w:rsidRPr="00D52E51" w:rsidRDefault="00D52E51" w:rsidP="00D52E51">
            <w:pPr>
              <w:jc w:val="center"/>
              <w:rPr>
                <w:i/>
                <w:sz w:val="20"/>
                <w:szCs w:val="20"/>
              </w:rPr>
            </w:pPr>
            <w:r w:rsidRPr="00D52E51">
              <w:rPr>
                <w:i/>
                <w:sz w:val="20"/>
                <w:szCs w:val="20"/>
              </w:rPr>
              <w:t>style IIIC</w:t>
            </w:r>
          </w:p>
        </w:tc>
        <w:tc>
          <w:tcPr>
            <w:tcW w:w="1742" w:type="dxa"/>
            <w:vAlign w:val="center"/>
          </w:tcPr>
          <w:p w14:paraId="54CDB521" w14:textId="77777777" w:rsidR="00D52E51" w:rsidRPr="00D52E51" w:rsidRDefault="00D52E51" w:rsidP="00D52E51">
            <w:pPr>
              <w:jc w:val="center"/>
              <w:rPr>
                <w:i/>
                <w:sz w:val="20"/>
                <w:szCs w:val="20"/>
              </w:rPr>
            </w:pPr>
          </w:p>
        </w:tc>
        <w:tc>
          <w:tcPr>
            <w:tcW w:w="3452" w:type="dxa"/>
          </w:tcPr>
          <w:p w14:paraId="72AA96B7" w14:textId="77777777" w:rsidR="00D52E51" w:rsidRPr="00D52E51" w:rsidRDefault="00D52E51" w:rsidP="00D52E51">
            <w:pPr>
              <w:jc w:val="center"/>
              <w:rPr>
                <w:i/>
                <w:sz w:val="20"/>
                <w:szCs w:val="20"/>
              </w:rPr>
            </w:pPr>
          </w:p>
        </w:tc>
        <w:tc>
          <w:tcPr>
            <w:tcW w:w="1499" w:type="dxa"/>
          </w:tcPr>
          <w:p w14:paraId="1564E19F" w14:textId="77777777" w:rsidR="00D52E51" w:rsidRPr="00D52E51" w:rsidRDefault="00D52E51" w:rsidP="00D52E51">
            <w:pPr>
              <w:jc w:val="center"/>
              <w:rPr>
                <w:i/>
                <w:sz w:val="20"/>
                <w:szCs w:val="20"/>
              </w:rPr>
            </w:pPr>
          </w:p>
        </w:tc>
        <w:tc>
          <w:tcPr>
            <w:tcW w:w="1487" w:type="dxa"/>
            <w:vAlign w:val="center"/>
          </w:tcPr>
          <w:p w14:paraId="5A303D0B" w14:textId="77777777" w:rsidR="00D52E51" w:rsidRPr="00D52E51" w:rsidRDefault="00D52E51" w:rsidP="00D52E51">
            <w:pPr>
              <w:jc w:val="center"/>
              <w:rPr>
                <w:i/>
                <w:sz w:val="20"/>
                <w:szCs w:val="20"/>
              </w:rPr>
            </w:pPr>
          </w:p>
        </w:tc>
      </w:tr>
      <w:tr w:rsidR="00D52E51" w:rsidRPr="00D52E51" w14:paraId="6293C0CA" w14:textId="77777777" w:rsidTr="00D52E51">
        <w:trPr>
          <w:jc w:val="center"/>
        </w:trPr>
        <w:tc>
          <w:tcPr>
            <w:tcW w:w="1638" w:type="dxa"/>
            <w:gridSpan w:val="2"/>
            <w:vAlign w:val="center"/>
          </w:tcPr>
          <w:p w14:paraId="08367445" w14:textId="77777777" w:rsidR="00D52E51" w:rsidRPr="00D52E51" w:rsidRDefault="00D52E51" w:rsidP="00D52E51">
            <w:pPr>
              <w:jc w:val="center"/>
              <w:rPr>
                <w:i/>
                <w:sz w:val="20"/>
                <w:szCs w:val="20"/>
              </w:rPr>
            </w:pPr>
            <w:r w:rsidRPr="00D52E51">
              <w:rPr>
                <w:i/>
                <w:sz w:val="20"/>
                <w:szCs w:val="20"/>
              </w:rPr>
              <w:t>style IIID</w:t>
            </w:r>
          </w:p>
        </w:tc>
        <w:tc>
          <w:tcPr>
            <w:tcW w:w="1742" w:type="dxa"/>
            <w:vAlign w:val="center"/>
          </w:tcPr>
          <w:p w14:paraId="2C172554" w14:textId="77777777" w:rsidR="00D52E51" w:rsidRPr="00D52E51" w:rsidRDefault="00D52E51" w:rsidP="00D52E51">
            <w:pPr>
              <w:jc w:val="center"/>
              <w:rPr>
                <w:i/>
                <w:sz w:val="20"/>
                <w:szCs w:val="20"/>
              </w:rPr>
            </w:pPr>
          </w:p>
        </w:tc>
        <w:tc>
          <w:tcPr>
            <w:tcW w:w="3452" w:type="dxa"/>
          </w:tcPr>
          <w:p w14:paraId="0EFFCC14" w14:textId="77777777" w:rsidR="00D52E51" w:rsidRPr="00D52E51" w:rsidRDefault="00D52E51" w:rsidP="00D52E51">
            <w:pPr>
              <w:jc w:val="center"/>
              <w:rPr>
                <w:i/>
                <w:sz w:val="20"/>
                <w:szCs w:val="20"/>
              </w:rPr>
            </w:pPr>
          </w:p>
        </w:tc>
        <w:tc>
          <w:tcPr>
            <w:tcW w:w="1499" w:type="dxa"/>
          </w:tcPr>
          <w:p w14:paraId="0644D676" w14:textId="77777777" w:rsidR="00D52E51" w:rsidRPr="00D52E51" w:rsidRDefault="00D52E51" w:rsidP="00D52E51">
            <w:pPr>
              <w:jc w:val="center"/>
              <w:rPr>
                <w:i/>
                <w:sz w:val="20"/>
                <w:szCs w:val="20"/>
              </w:rPr>
            </w:pPr>
          </w:p>
        </w:tc>
        <w:tc>
          <w:tcPr>
            <w:tcW w:w="1487" w:type="dxa"/>
            <w:vAlign w:val="center"/>
          </w:tcPr>
          <w:p w14:paraId="19E43361" w14:textId="77777777" w:rsidR="00D52E51" w:rsidRPr="00D52E51" w:rsidRDefault="00D52E51" w:rsidP="00D52E51">
            <w:pPr>
              <w:jc w:val="center"/>
              <w:rPr>
                <w:i/>
                <w:sz w:val="20"/>
                <w:szCs w:val="20"/>
              </w:rPr>
            </w:pPr>
          </w:p>
        </w:tc>
      </w:tr>
      <w:tr w:rsidR="00D52E51" w:rsidRPr="00D52E51" w14:paraId="44915C6B" w14:textId="77777777" w:rsidTr="00D52E51">
        <w:trPr>
          <w:jc w:val="center"/>
        </w:trPr>
        <w:tc>
          <w:tcPr>
            <w:tcW w:w="1638" w:type="dxa"/>
            <w:gridSpan w:val="2"/>
            <w:vAlign w:val="center"/>
          </w:tcPr>
          <w:p w14:paraId="5957FA32" w14:textId="77777777" w:rsidR="00D52E51" w:rsidRPr="00D52E51" w:rsidRDefault="00D52E51" w:rsidP="00D52E51">
            <w:pPr>
              <w:jc w:val="center"/>
              <w:rPr>
                <w:i/>
                <w:sz w:val="20"/>
                <w:szCs w:val="20"/>
              </w:rPr>
            </w:pPr>
            <w:r w:rsidRPr="00D52E51">
              <w:rPr>
                <w:i/>
                <w:sz w:val="20"/>
                <w:szCs w:val="20"/>
              </w:rPr>
              <w:t xml:space="preserve">style </w:t>
            </w:r>
          </w:p>
          <w:p w14:paraId="1F2630D3" w14:textId="77777777" w:rsidR="00D52E51" w:rsidRPr="00D52E51" w:rsidRDefault="00D52E51" w:rsidP="00D52E51">
            <w:pPr>
              <w:jc w:val="center"/>
              <w:rPr>
                <w:i/>
                <w:sz w:val="20"/>
                <w:szCs w:val="20"/>
              </w:rPr>
            </w:pPr>
            <w:r w:rsidRPr="00D52E51">
              <w:rPr>
                <w:i/>
                <w:sz w:val="20"/>
                <w:szCs w:val="20"/>
              </w:rPr>
              <w:t>IV</w:t>
            </w:r>
          </w:p>
        </w:tc>
        <w:tc>
          <w:tcPr>
            <w:tcW w:w="1742" w:type="dxa"/>
            <w:vAlign w:val="center"/>
          </w:tcPr>
          <w:p w14:paraId="172BCE45" w14:textId="77777777" w:rsidR="00D52E51" w:rsidRPr="00D52E51" w:rsidRDefault="00D52E51" w:rsidP="00D52E51">
            <w:pPr>
              <w:jc w:val="center"/>
              <w:rPr>
                <w:i/>
                <w:sz w:val="20"/>
                <w:szCs w:val="20"/>
              </w:rPr>
            </w:pPr>
            <w:r w:rsidRPr="00D52E51">
              <w:rPr>
                <w:i/>
                <w:sz w:val="20"/>
                <w:szCs w:val="20"/>
              </w:rPr>
              <w:t>Age du Fer</w:t>
            </w:r>
          </w:p>
        </w:tc>
        <w:tc>
          <w:tcPr>
            <w:tcW w:w="3452" w:type="dxa"/>
          </w:tcPr>
          <w:p w14:paraId="0694E8B7" w14:textId="77777777" w:rsidR="00D52E51" w:rsidRPr="00D52E51" w:rsidRDefault="00D52E51" w:rsidP="00D52E51">
            <w:pPr>
              <w:jc w:val="center"/>
              <w:rPr>
                <w:i/>
                <w:sz w:val="20"/>
                <w:szCs w:val="20"/>
              </w:rPr>
            </w:pPr>
          </w:p>
        </w:tc>
        <w:tc>
          <w:tcPr>
            <w:tcW w:w="1499" w:type="dxa"/>
          </w:tcPr>
          <w:p w14:paraId="19B05813" w14:textId="77777777" w:rsidR="00D52E51" w:rsidRPr="00D52E51" w:rsidRDefault="00D52E51" w:rsidP="00D52E51">
            <w:pPr>
              <w:jc w:val="center"/>
              <w:rPr>
                <w:i/>
                <w:sz w:val="20"/>
                <w:szCs w:val="20"/>
              </w:rPr>
            </w:pPr>
          </w:p>
        </w:tc>
        <w:tc>
          <w:tcPr>
            <w:tcW w:w="1487" w:type="dxa"/>
            <w:vAlign w:val="center"/>
          </w:tcPr>
          <w:p w14:paraId="1D2F8F18" w14:textId="77777777" w:rsidR="00D52E51" w:rsidRPr="00D52E51" w:rsidRDefault="00D52E51" w:rsidP="00D52E51">
            <w:pPr>
              <w:jc w:val="center"/>
              <w:rPr>
                <w:i/>
                <w:sz w:val="20"/>
                <w:szCs w:val="20"/>
              </w:rPr>
            </w:pPr>
          </w:p>
        </w:tc>
      </w:tr>
    </w:tbl>
    <w:p w14:paraId="17934067" w14:textId="77777777" w:rsidR="00D52E51" w:rsidRPr="0032190F" w:rsidRDefault="00D52E51" w:rsidP="00242C0F">
      <w:pPr>
        <w:jc w:val="both"/>
        <w:rPr>
          <w:i/>
          <w:lang w:val="fr-FR"/>
        </w:rPr>
      </w:pPr>
      <w:r w:rsidRPr="0032190F">
        <w:rPr>
          <w:i/>
          <w:lang w:val="fr-FR"/>
        </w:rPr>
        <w:t>(BIB 715 p. 142 et BIB 364 p. 100)</w:t>
      </w:r>
    </w:p>
    <w:p w14:paraId="071A667E" w14:textId="77777777" w:rsidR="00D52E51" w:rsidRPr="0032190F" w:rsidRDefault="00D52E51" w:rsidP="00242C0F">
      <w:pPr>
        <w:jc w:val="both"/>
        <w:rPr>
          <w:lang w:val="fr-FR"/>
        </w:rPr>
      </w:pPr>
    </w:p>
    <w:p w14:paraId="1ADAB6A8" w14:textId="77777777" w:rsidR="00D52E51" w:rsidRPr="0032190F" w:rsidRDefault="00D52E51" w:rsidP="00D52E51">
      <w:pPr>
        <w:pStyle w:val="Heading3"/>
      </w:pPr>
      <w:bookmarkStart w:id="4176" w:name="Sit_Valcamonica_p_III"/>
      <w:r w:rsidRPr="0032190F">
        <w:t>III</w:t>
      </w:r>
    </w:p>
    <w:bookmarkEnd w:id="4176"/>
    <w:p w14:paraId="539E1E6D" w14:textId="77777777" w:rsidR="00D52E51" w:rsidRDefault="00D52E51" w:rsidP="00242C0F">
      <w:pPr>
        <w:jc w:val="both"/>
        <w:rPr>
          <w:lang w:val="fr-FR"/>
        </w:rPr>
      </w:pPr>
    </w:p>
    <w:p w14:paraId="74021BCD" w14:textId="77777777" w:rsidR="00B81D10" w:rsidRPr="00B81D10" w:rsidRDefault="00B81D10" w:rsidP="00B81D10">
      <w:pPr>
        <w:rPr>
          <w:lang w:val="fr-FR" w:eastAsia="fr-FR"/>
        </w:rPr>
      </w:pPr>
    </w:p>
    <w:p w14:paraId="0FF1905F" w14:textId="77777777" w:rsidR="00B81D10" w:rsidRDefault="00B81D10" w:rsidP="00B81D10">
      <w:pPr>
        <w:pStyle w:val="Heading4"/>
      </w:pPr>
      <w:r>
        <w:t>IIIB</w:t>
      </w:r>
    </w:p>
    <w:p w14:paraId="413C3A98" w14:textId="77777777" w:rsidR="00B81D10" w:rsidRDefault="00B81D10" w:rsidP="00242C0F">
      <w:pPr>
        <w:jc w:val="both"/>
        <w:rPr>
          <w:lang w:val="fr-FR"/>
        </w:rPr>
      </w:pPr>
    </w:p>
    <w:p w14:paraId="3EA0A7E5" w14:textId="77777777" w:rsidR="00B81D10" w:rsidRPr="00B81D10" w:rsidRDefault="00B81D10" w:rsidP="00242C0F">
      <w:pPr>
        <w:jc w:val="both"/>
        <w:rPr>
          <w:szCs w:val="20"/>
          <w:lang w:val="fr-FR"/>
        </w:rPr>
      </w:pPr>
      <w:r w:rsidRPr="00B81D10">
        <w:rPr>
          <w:szCs w:val="20"/>
          <w:lang w:val="fr-FR"/>
        </w:rPr>
        <w:t xml:space="preserve">composition de poignards et haches </w:t>
      </w:r>
      <w:r w:rsidRPr="00B81D10">
        <w:rPr>
          <w:lang w:val="fr-FR"/>
        </w:rPr>
        <w:t>(BIB 1595 figure de synthèse)</w:t>
      </w:r>
    </w:p>
    <w:p w14:paraId="3455CB64" w14:textId="77777777" w:rsidR="00B81D10" w:rsidRDefault="00B81D10" w:rsidP="00242C0F">
      <w:pPr>
        <w:jc w:val="both"/>
        <w:rPr>
          <w:lang w:val="fr-FR"/>
        </w:rPr>
      </w:pPr>
    </w:p>
    <w:p w14:paraId="5A6894F1" w14:textId="77777777" w:rsidR="00B81D10" w:rsidRDefault="00B81D10" w:rsidP="00B81D10">
      <w:pPr>
        <w:pStyle w:val="Heading4"/>
      </w:pPr>
      <w:r>
        <w:t>IIIC</w:t>
      </w:r>
    </w:p>
    <w:p w14:paraId="7926C4AE" w14:textId="77777777" w:rsidR="00B81D10" w:rsidRDefault="00B81D10" w:rsidP="00242C0F">
      <w:pPr>
        <w:jc w:val="both"/>
        <w:rPr>
          <w:lang w:val="fr-FR"/>
        </w:rPr>
      </w:pPr>
    </w:p>
    <w:p w14:paraId="5F542CF6" w14:textId="4662A7E2" w:rsidR="00B81D10" w:rsidRPr="00B81D10" w:rsidRDefault="00000000" w:rsidP="00242C0F">
      <w:pPr>
        <w:jc w:val="both"/>
        <w:rPr>
          <w:szCs w:val="20"/>
          <w:lang w:val="fr-FR"/>
        </w:rPr>
      </w:pPr>
      <w:hyperlink r:id="rId10327" w:anchor="Cul_Proto_Art_TAC_T_a" w:history="1">
        <w:r w:rsidR="00B81D10" w:rsidRPr="00B81D10">
          <w:rPr>
            <w:rStyle w:val="Hyperlink"/>
            <w:lang w:val="fr-FR"/>
          </w:rPr>
          <w:t>Anthropomorphes</w:t>
        </w:r>
      </w:hyperlink>
      <w:r w:rsidR="00B81D10" w:rsidRPr="00B81D10">
        <w:rPr>
          <w:lang w:val="fr-FR"/>
        </w:rPr>
        <w:t xml:space="preserve"> </w:t>
      </w:r>
      <w:r w:rsidR="00B81D10" w:rsidRPr="00B81D10">
        <w:rPr>
          <w:szCs w:val="20"/>
          <w:lang w:val="fr-FR"/>
        </w:rPr>
        <w:t>schématique à jambes en U</w:t>
      </w:r>
      <w:r w:rsidR="00B81D10">
        <w:rPr>
          <w:szCs w:val="20"/>
          <w:lang w:val="fr-FR"/>
        </w:rPr>
        <w:t xml:space="preserve"> </w:t>
      </w:r>
      <w:r w:rsidR="00B81D10" w:rsidRPr="00B81D10">
        <w:rPr>
          <w:lang w:val="fr-FR"/>
        </w:rPr>
        <w:t>(BIB 1595 figure de synthèse)</w:t>
      </w:r>
    </w:p>
    <w:p w14:paraId="3B4DCCFB" w14:textId="77777777" w:rsidR="00B81D10" w:rsidRDefault="00B81D10" w:rsidP="00242C0F">
      <w:pPr>
        <w:jc w:val="both"/>
        <w:rPr>
          <w:lang w:val="fr-FR"/>
        </w:rPr>
      </w:pPr>
    </w:p>
    <w:p w14:paraId="32BD9D70" w14:textId="77777777" w:rsidR="00B81D10" w:rsidRDefault="00B81D10" w:rsidP="00B81D10">
      <w:pPr>
        <w:pStyle w:val="Heading4"/>
      </w:pPr>
      <w:r>
        <w:t>IIID</w:t>
      </w:r>
    </w:p>
    <w:p w14:paraId="2F4DACE0" w14:textId="77777777" w:rsidR="00B81D10" w:rsidRDefault="00B81D10" w:rsidP="00242C0F">
      <w:pPr>
        <w:jc w:val="both"/>
        <w:rPr>
          <w:lang w:val="fr-FR"/>
        </w:rPr>
      </w:pPr>
    </w:p>
    <w:p w14:paraId="51EDE963" w14:textId="77777777" w:rsidR="00B81D10" w:rsidRDefault="00B81D10" w:rsidP="00242C0F">
      <w:pPr>
        <w:jc w:val="both"/>
        <w:rPr>
          <w:lang w:val="fr-FR"/>
        </w:rPr>
      </w:pPr>
      <w:r w:rsidRPr="00B81D10">
        <w:rPr>
          <w:lang w:val="fr-FR"/>
        </w:rPr>
        <w:t xml:space="preserve">Anthropomorphes </w:t>
      </w:r>
      <w:r w:rsidRPr="00B81D10">
        <w:rPr>
          <w:szCs w:val="20"/>
          <w:lang w:val="fr-FR"/>
        </w:rPr>
        <w:t>schématique à membres orthogonaux, « grandes mains », pseudo-palette pédiforme, rouelles</w:t>
      </w:r>
      <w:r>
        <w:rPr>
          <w:szCs w:val="20"/>
          <w:lang w:val="fr-FR"/>
        </w:rPr>
        <w:t xml:space="preserve"> </w:t>
      </w:r>
      <w:r w:rsidRPr="00B81D10">
        <w:rPr>
          <w:lang w:val="fr-FR"/>
        </w:rPr>
        <w:t>(BIB 1595 figure de synthèse)</w:t>
      </w:r>
    </w:p>
    <w:p w14:paraId="2F1F56E7" w14:textId="77777777" w:rsidR="00B81D10" w:rsidRPr="00B81D10" w:rsidRDefault="00B81D10" w:rsidP="00242C0F">
      <w:pPr>
        <w:jc w:val="both"/>
        <w:rPr>
          <w:szCs w:val="20"/>
          <w:lang w:val="fr-FR"/>
        </w:rPr>
      </w:pPr>
    </w:p>
    <w:p w14:paraId="6055B0E3" w14:textId="77777777" w:rsidR="00B81D10" w:rsidRPr="0032190F" w:rsidRDefault="00B81D10" w:rsidP="00242C0F">
      <w:pPr>
        <w:jc w:val="both"/>
        <w:rPr>
          <w:lang w:val="fr-FR"/>
        </w:rPr>
      </w:pPr>
    </w:p>
    <w:p w14:paraId="526FCD8E" w14:textId="77777777" w:rsidR="00D52E51" w:rsidRPr="0032190F" w:rsidRDefault="00D52E51" w:rsidP="00D52E51">
      <w:pPr>
        <w:pStyle w:val="Heading3"/>
      </w:pPr>
      <w:bookmarkStart w:id="4177" w:name="Sit_Valcamonica_p_IV"/>
      <w:r w:rsidRPr="0032190F">
        <w:t>IV</w:t>
      </w:r>
    </w:p>
    <w:bookmarkEnd w:id="4177"/>
    <w:p w14:paraId="262D994E" w14:textId="77777777" w:rsidR="00D52E51" w:rsidRPr="0032190F" w:rsidRDefault="00D52E51" w:rsidP="00242C0F">
      <w:pPr>
        <w:jc w:val="both"/>
        <w:rPr>
          <w:lang w:val="fr-FR"/>
        </w:rPr>
      </w:pPr>
    </w:p>
    <w:p w14:paraId="3E5EFB36" w14:textId="77777777" w:rsidR="00D52E51" w:rsidRPr="0032190F" w:rsidRDefault="00D52E51" w:rsidP="00D52E51">
      <w:pPr>
        <w:pStyle w:val="Heading4"/>
      </w:pPr>
      <w:bookmarkStart w:id="4178" w:name="Sit_Valcamonica_p_IV_1"/>
      <w:r w:rsidRPr="0032190F">
        <w:t>IV1</w:t>
      </w:r>
      <w:bookmarkEnd w:id="4178"/>
    </w:p>
    <w:p w14:paraId="5CD81118" w14:textId="77777777" w:rsidR="00D52E51" w:rsidRDefault="00D52E51" w:rsidP="00242C0F">
      <w:pPr>
        <w:jc w:val="both"/>
        <w:rPr>
          <w:lang w:val="fr-FR"/>
        </w:rPr>
      </w:pPr>
    </w:p>
    <w:p w14:paraId="6814B4AF" w14:textId="24DABFDB" w:rsidR="00B81D10" w:rsidRPr="00B81D10" w:rsidRDefault="00B81D10" w:rsidP="00242C0F">
      <w:pPr>
        <w:jc w:val="both"/>
        <w:rPr>
          <w:lang w:val="fr-FR"/>
        </w:rPr>
      </w:pPr>
      <w:r w:rsidRPr="00B81D10">
        <w:rPr>
          <w:szCs w:val="20"/>
          <w:lang w:val="fr-FR"/>
        </w:rPr>
        <w:t xml:space="preserve">Anthropomorphes schématique à jambes triangulaires, chien, </w:t>
      </w:r>
      <w:hyperlink r:id="rId10328" w:anchor="Cul_Proto_Art_TAC_T_z_cerf" w:history="1">
        <w:r w:rsidRPr="00B81D10">
          <w:rPr>
            <w:rStyle w:val="Hyperlink"/>
            <w:lang w:val="fr-FR" w:eastAsia="en-GB"/>
          </w:rPr>
          <w:t>cerf</w:t>
        </w:r>
      </w:hyperlink>
      <w:r w:rsidRPr="00B81D10">
        <w:rPr>
          <w:szCs w:val="20"/>
          <w:lang w:val="fr-FR"/>
        </w:rPr>
        <w:t xml:space="preserve">,  armes et </w:t>
      </w:r>
      <w:hyperlink r:id="rId10329" w:anchor="Cul_Art_TAC_a_cheval_x_personnage" w:history="1">
        <w:r w:rsidRPr="00B81D10">
          <w:rPr>
            <w:rStyle w:val="Hyperlink"/>
            <w:lang w:val="fr-FR"/>
          </w:rPr>
          <w:t>cavalier</w:t>
        </w:r>
      </w:hyperlink>
      <w:r w:rsidRPr="00B81D10">
        <w:rPr>
          <w:lang w:val="fr-FR"/>
        </w:rPr>
        <w:t xml:space="preserve"> </w:t>
      </w:r>
      <w:r w:rsidRPr="00B81D10">
        <w:rPr>
          <w:szCs w:val="20"/>
          <w:lang w:val="fr-FR"/>
        </w:rPr>
        <w:t>à corps linéaire,</w:t>
      </w:r>
      <w:r w:rsidRPr="00B81D10">
        <w:rPr>
          <w:lang w:val="fr-FR"/>
        </w:rPr>
        <w:t xml:space="preserve"> (BIB 1595 figure de synthèse)</w:t>
      </w:r>
    </w:p>
    <w:p w14:paraId="7D649E26" w14:textId="77777777" w:rsidR="00B81D10" w:rsidRPr="0032190F" w:rsidRDefault="00B81D10" w:rsidP="00242C0F">
      <w:pPr>
        <w:jc w:val="both"/>
        <w:rPr>
          <w:lang w:val="fr-FR"/>
        </w:rPr>
      </w:pPr>
    </w:p>
    <w:p w14:paraId="18140C52" w14:textId="77777777" w:rsidR="00D52E51" w:rsidRPr="0032190F" w:rsidRDefault="00D52E51" w:rsidP="00D52E51">
      <w:pPr>
        <w:pStyle w:val="Heading4"/>
      </w:pPr>
      <w:bookmarkStart w:id="4179" w:name="Sit_Valcamonica_p_IV_2"/>
      <w:r w:rsidRPr="0032190F">
        <w:t>IV2</w:t>
      </w:r>
    </w:p>
    <w:bookmarkEnd w:id="4179"/>
    <w:p w14:paraId="54296AA6" w14:textId="77777777" w:rsidR="00D52E51" w:rsidRDefault="00D52E51" w:rsidP="00242C0F">
      <w:pPr>
        <w:jc w:val="both"/>
        <w:rPr>
          <w:lang w:val="fr-FR"/>
        </w:rPr>
      </w:pPr>
    </w:p>
    <w:p w14:paraId="53ED395F" w14:textId="0AA2E89F" w:rsidR="00B81D10" w:rsidRPr="00B81D10" w:rsidRDefault="00B81D10" w:rsidP="00B81D10">
      <w:pPr>
        <w:jc w:val="both"/>
        <w:rPr>
          <w:lang w:val="fr-FR"/>
        </w:rPr>
      </w:pPr>
      <w:r w:rsidRPr="00B81D10">
        <w:rPr>
          <w:szCs w:val="20"/>
          <w:lang w:val="fr-FR"/>
        </w:rPr>
        <w:t xml:space="preserve">cerf, chien, loup, </w:t>
      </w:r>
      <w:hyperlink r:id="rId10330" w:anchor="Cul_Art_TAC_T_z_oiseau" w:history="1">
        <w:r w:rsidRPr="00B81D10">
          <w:rPr>
            <w:rStyle w:val="Hyperlink"/>
            <w:szCs w:val="20"/>
            <w:lang w:val="fr-FR"/>
          </w:rPr>
          <w:t>oiseaux</w:t>
        </w:r>
      </w:hyperlink>
      <w:r w:rsidRPr="00B81D10">
        <w:rPr>
          <w:szCs w:val="20"/>
          <w:lang w:val="fr-FR"/>
        </w:rPr>
        <w:t xml:space="preserve">, armes, </w:t>
      </w:r>
      <w:hyperlink r:id="rId10331" w:anchor="Cul_Art_TAC_a_cheval_x_personnage" w:history="1">
        <w:r w:rsidRPr="00B81D10">
          <w:rPr>
            <w:rStyle w:val="Hyperlink"/>
            <w:lang w:val="fr-FR"/>
          </w:rPr>
          <w:t>cavaliers</w:t>
        </w:r>
      </w:hyperlink>
      <w:r w:rsidRPr="00B81D10">
        <w:rPr>
          <w:szCs w:val="20"/>
          <w:lang w:val="fr-FR"/>
        </w:rPr>
        <w:t>, chasseurs, palette, empreintes</w:t>
      </w:r>
      <w:r w:rsidR="004F07E3">
        <w:rPr>
          <w:szCs w:val="20"/>
          <w:lang w:val="fr-FR"/>
        </w:rPr>
        <w:t xml:space="preserve"> [</w:t>
      </w:r>
      <w:hyperlink r:id="rId10332" w:anchor="Sit_Valcamonica_T_a_empr_pied" w:history="1">
        <w:r w:rsidR="004F07E3" w:rsidRPr="004F07E3">
          <w:rPr>
            <w:rStyle w:val="Hyperlink"/>
            <w:szCs w:val="20"/>
            <w:lang w:val="fr-FR"/>
          </w:rPr>
          <w:t>empreintes de pieds</w:t>
        </w:r>
      </w:hyperlink>
      <w:r w:rsidR="004F07E3">
        <w:rPr>
          <w:szCs w:val="20"/>
          <w:lang w:val="fr-FR"/>
        </w:rPr>
        <w:t>]</w:t>
      </w:r>
      <w:r w:rsidRPr="00B81D10">
        <w:rPr>
          <w:szCs w:val="20"/>
          <w:lang w:val="fr-FR"/>
        </w:rPr>
        <w:t xml:space="preserve">, module en 8, pentacle, etc. </w:t>
      </w:r>
      <w:r w:rsidRPr="00B81D10">
        <w:rPr>
          <w:lang w:val="fr-FR"/>
        </w:rPr>
        <w:t>(BIB 1595 figure de synthèse)</w:t>
      </w:r>
    </w:p>
    <w:p w14:paraId="4EBECDE6" w14:textId="77777777" w:rsidR="00B81D10" w:rsidRDefault="00B81D10" w:rsidP="00242C0F">
      <w:pPr>
        <w:jc w:val="both"/>
        <w:rPr>
          <w:lang w:val="fr-FR"/>
        </w:rPr>
      </w:pPr>
    </w:p>
    <w:p w14:paraId="08EDC8F9" w14:textId="77777777" w:rsidR="00B81D10" w:rsidRPr="0032190F" w:rsidRDefault="00B81D10" w:rsidP="00242C0F">
      <w:pPr>
        <w:jc w:val="both"/>
        <w:rPr>
          <w:lang w:val="fr-FR"/>
        </w:rPr>
      </w:pPr>
    </w:p>
    <w:p w14:paraId="2543B8D3" w14:textId="77777777" w:rsidR="00D52E51" w:rsidRPr="0032190F" w:rsidRDefault="00D52E51" w:rsidP="00D52E51">
      <w:pPr>
        <w:pStyle w:val="Heading4"/>
      </w:pPr>
      <w:bookmarkStart w:id="4180" w:name="Sit_Valcamonica_p_IV_3"/>
      <w:r w:rsidRPr="0032190F">
        <w:t>IV3</w:t>
      </w:r>
    </w:p>
    <w:bookmarkEnd w:id="4180"/>
    <w:p w14:paraId="32162B41" w14:textId="77777777" w:rsidR="00D52E51" w:rsidRDefault="00D52E51" w:rsidP="00242C0F">
      <w:pPr>
        <w:jc w:val="both"/>
        <w:rPr>
          <w:lang w:val="fr-FR"/>
        </w:rPr>
      </w:pPr>
    </w:p>
    <w:p w14:paraId="178623B9" w14:textId="77777777" w:rsidR="00B81D10" w:rsidRPr="00B81D10" w:rsidRDefault="00B81D10" w:rsidP="00242C0F">
      <w:pPr>
        <w:jc w:val="both"/>
        <w:rPr>
          <w:lang w:val="fr-FR"/>
        </w:rPr>
      </w:pPr>
      <w:r w:rsidRPr="00B81D10">
        <w:rPr>
          <w:szCs w:val="20"/>
          <w:lang w:val="fr-FR"/>
        </w:rPr>
        <w:t xml:space="preserve">cerf, armes, greniers </w:t>
      </w:r>
      <w:r w:rsidRPr="00B81D10">
        <w:rPr>
          <w:lang w:val="fr-FR"/>
        </w:rPr>
        <w:t>(BIB 1595 figure de synthèse)</w:t>
      </w:r>
    </w:p>
    <w:p w14:paraId="10153226" w14:textId="77777777" w:rsidR="00B81D10" w:rsidRPr="0032190F" w:rsidRDefault="00B81D10" w:rsidP="00242C0F">
      <w:pPr>
        <w:jc w:val="both"/>
        <w:rPr>
          <w:lang w:val="fr-FR"/>
        </w:rPr>
      </w:pPr>
    </w:p>
    <w:p w14:paraId="1831894A" w14:textId="77777777" w:rsidR="00D52E51" w:rsidRPr="0032190F" w:rsidRDefault="00D52E51" w:rsidP="00D52E51">
      <w:pPr>
        <w:pStyle w:val="Heading4"/>
      </w:pPr>
      <w:bookmarkStart w:id="4181" w:name="Sit_Valcamonica_p_IV_4"/>
      <w:r w:rsidRPr="0032190F">
        <w:t>IV4</w:t>
      </w:r>
    </w:p>
    <w:bookmarkEnd w:id="4181"/>
    <w:p w14:paraId="3F6C992D" w14:textId="77777777" w:rsidR="00D52E51" w:rsidRDefault="00D52E51" w:rsidP="00242C0F">
      <w:pPr>
        <w:jc w:val="both"/>
        <w:rPr>
          <w:lang w:val="fr-FR"/>
        </w:rPr>
      </w:pPr>
    </w:p>
    <w:p w14:paraId="443D1D27" w14:textId="35741574" w:rsidR="00B81D10" w:rsidRPr="00B81D10" w:rsidRDefault="00B81D10" w:rsidP="00242C0F">
      <w:pPr>
        <w:jc w:val="both"/>
        <w:rPr>
          <w:lang w:val="fr-FR"/>
        </w:rPr>
      </w:pPr>
      <w:r w:rsidRPr="00B81D10">
        <w:rPr>
          <w:szCs w:val="20"/>
          <w:lang w:val="fr-FR"/>
        </w:rPr>
        <w:t xml:space="preserve">construction de type V1, </w:t>
      </w:r>
      <w:hyperlink r:id="rId10333" w:anchor="Cul_Ecriture_Alphab" w:history="1">
        <w:r w:rsidRPr="00B81D10">
          <w:rPr>
            <w:rStyle w:val="Hyperlink"/>
            <w:lang w:val="fr-FR"/>
          </w:rPr>
          <w:t>alphabet</w:t>
        </w:r>
      </w:hyperlink>
      <w:r w:rsidRPr="00B81D10">
        <w:rPr>
          <w:lang w:val="fr-FR"/>
        </w:rPr>
        <w:t xml:space="preserve"> </w:t>
      </w:r>
      <w:r w:rsidRPr="00B81D10">
        <w:rPr>
          <w:szCs w:val="20"/>
          <w:lang w:val="fr-FR"/>
        </w:rPr>
        <w:t xml:space="preserve">camunien </w:t>
      </w:r>
      <w:r w:rsidRPr="00B81D10">
        <w:rPr>
          <w:lang w:val="fr-FR"/>
        </w:rPr>
        <w:t>(BIB 1595 figure de synthèse)</w:t>
      </w:r>
    </w:p>
    <w:p w14:paraId="779437C8" w14:textId="77777777" w:rsidR="00B81D10" w:rsidRPr="0032190F" w:rsidRDefault="00B81D10" w:rsidP="00242C0F">
      <w:pPr>
        <w:jc w:val="both"/>
        <w:rPr>
          <w:lang w:val="fr-FR"/>
        </w:rPr>
      </w:pPr>
    </w:p>
    <w:p w14:paraId="0C2CF2F7" w14:textId="77777777" w:rsidR="00D52E51" w:rsidRPr="0032190F" w:rsidRDefault="00D52E51" w:rsidP="00D52E51">
      <w:pPr>
        <w:pStyle w:val="Heading4"/>
      </w:pPr>
      <w:bookmarkStart w:id="4182" w:name="Sit_Valcamonica_p_IV_5"/>
      <w:r w:rsidRPr="0032190F">
        <w:t>IV5</w:t>
      </w:r>
    </w:p>
    <w:bookmarkEnd w:id="4182"/>
    <w:p w14:paraId="33719239" w14:textId="77777777" w:rsidR="00D52E51" w:rsidRDefault="00D52E51" w:rsidP="00242C0F">
      <w:pPr>
        <w:jc w:val="both"/>
        <w:rPr>
          <w:lang w:val="fr-FR"/>
        </w:rPr>
      </w:pPr>
    </w:p>
    <w:p w14:paraId="270359CB" w14:textId="77777777" w:rsidR="00B81D10" w:rsidRPr="00B81D10" w:rsidRDefault="00B81D10" w:rsidP="00242C0F">
      <w:pPr>
        <w:jc w:val="both"/>
        <w:rPr>
          <w:lang w:val="fr-FR"/>
        </w:rPr>
      </w:pPr>
      <w:r w:rsidRPr="00B81D10">
        <w:rPr>
          <w:szCs w:val="20"/>
          <w:lang w:val="fr-FR"/>
        </w:rPr>
        <w:t xml:space="preserve">guerrier à corps carré à contour </w:t>
      </w:r>
      <w:r w:rsidRPr="00B81D10">
        <w:rPr>
          <w:lang w:val="fr-FR"/>
        </w:rPr>
        <w:t>(BIB 1595 figure de synthèse)</w:t>
      </w:r>
    </w:p>
    <w:p w14:paraId="4698865B" w14:textId="77777777" w:rsidR="00B81D10" w:rsidRPr="0032190F" w:rsidRDefault="00B81D10" w:rsidP="00242C0F">
      <w:pPr>
        <w:jc w:val="both"/>
        <w:rPr>
          <w:lang w:val="fr-FR"/>
        </w:rPr>
      </w:pPr>
    </w:p>
    <w:p w14:paraId="64672115" w14:textId="77777777" w:rsidR="00B97F4B" w:rsidRPr="0032190F" w:rsidRDefault="00D52E51" w:rsidP="00D52E51">
      <w:pPr>
        <w:pStyle w:val="Heading3"/>
      </w:pPr>
      <w:bookmarkStart w:id="4183" w:name="Sit_Valcamonica_p_V"/>
      <w:r w:rsidRPr="0032190F">
        <w:t>V</w:t>
      </w:r>
      <w:bookmarkEnd w:id="4183"/>
    </w:p>
    <w:p w14:paraId="636CFC2B" w14:textId="77777777" w:rsidR="00D52E51" w:rsidRDefault="00D52E51" w:rsidP="00242C0F">
      <w:pPr>
        <w:jc w:val="both"/>
        <w:rPr>
          <w:lang w:val="fr-FR"/>
        </w:rPr>
      </w:pPr>
    </w:p>
    <w:p w14:paraId="6712D9C8" w14:textId="77777777" w:rsidR="00B81D10" w:rsidRDefault="00B81D10" w:rsidP="00B81D10">
      <w:pPr>
        <w:pStyle w:val="Heading4"/>
      </w:pPr>
      <w:r>
        <w:t>V1</w:t>
      </w:r>
    </w:p>
    <w:p w14:paraId="5939B787" w14:textId="77777777" w:rsidR="00B81D10" w:rsidRPr="00452E7D" w:rsidRDefault="00B81D10" w:rsidP="00242C0F">
      <w:pPr>
        <w:jc w:val="both"/>
        <w:rPr>
          <w:sz w:val="20"/>
          <w:szCs w:val="20"/>
          <w:lang w:val="fr-FR"/>
        </w:rPr>
      </w:pPr>
    </w:p>
    <w:p w14:paraId="1642A923" w14:textId="77777777" w:rsidR="00B81D10" w:rsidRPr="00B81D10" w:rsidRDefault="00B81D10" w:rsidP="00242C0F">
      <w:pPr>
        <w:jc w:val="both"/>
        <w:rPr>
          <w:lang w:val="fr-FR"/>
        </w:rPr>
      </w:pPr>
      <w:r w:rsidRPr="00B81D10">
        <w:rPr>
          <w:szCs w:val="20"/>
          <w:lang w:val="fr-FR"/>
        </w:rPr>
        <w:t xml:space="preserve">quadurpèdes et anthropomorphes </w:t>
      </w:r>
      <w:r w:rsidRPr="00B81D10">
        <w:rPr>
          <w:i/>
          <w:szCs w:val="20"/>
          <w:lang w:val="fr-FR"/>
        </w:rPr>
        <w:t xml:space="preserve">speditivi </w:t>
      </w:r>
      <w:r w:rsidRPr="00B81D10">
        <w:rPr>
          <w:lang w:val="fr-FR"/>
        </w:rPr>
        <w:t>(BIB 1595 figure de synthèse)</w:t>
      </w:r>
    </w:p>
    <w:p w14:paraId="165F5732" w14:textId="77777777" w:rsidR="00B81D10" w:rsidRDefault="00B81D10" w:rsidP="00242C0F">
      <w:pPr>
        <w:jc w:val="both"/>
        <w:rPr>
          <w:lang w:val="fr-FR"/>
        </w:rPr>
      </w:pPr>
    </w:p>
    <w:p w14:paraId="62A0C479" w14:textId="77777777" w:rsidR="00B81D10" w:rsidRDefault="00B81D10" w:rsidP="00B81D10">
      <w:pPr>
        <w:pStyle w:val="Heading4"/>
      </w:pPr>
      <w:r>
        <w:t>V2</w:t>
      </w:r>
    </w:p>
    <w:p w14:paraId="4C9E2F59" w14:textId="77777777" w:rsidR="00B81D10" w:rsidRDefault="00B81D10" w:rsidP="00242C0F">
      <w:pPr>
        <w:jc w:val="both"/>
        <w:rPr>
          <w:lang w:val="fr-FR"/>
        </w:rPr>
      </w:pPr>
    </w:p>
    <w:p w14:paraId="6B8B378E" w14:textId="77777777" w:rsidR="00B81D10" w:rsidRPr="00B81D10" w:rsidRDefault="00B81D10" w:rsidP="00242C0F">
      <w:pPr>
        <w:jc w:val="both"/>
        <w:rPr>
          <w:szCs w:val="20"/>
          <w:lang w:val="fr-FR"/>
        </w:rPr>
      </w:pPr>
      <w:r w:rsidRPr="00B81D10">
        <w:rPr>
          <w:i/>
          <w:szCs w:val="20"/>
          <w:lang w:val="fr-FR"/>
        </w:rPr>
        <w:t>sciavo confinario</w:t>
      </w:r>
      <w:r w:rsidRPr="00B81D10">
        <w:rPr>
          <w:szCs w:val="20"/>
          <w:lang w:val="fr-FR"/>
        </w:rPr>
        <w:t xml:space="preserve">, anthropomorphe a « clown », croix </w:t>
      </w:r>
      <w:r w:rsidRPr="00B81D10">
        <w:rPr>
          <w:lang w:val="fr-FR"/>
        </w:rPr>
        <w:t>(BIB 1595 figure de synthèse)</w:t>
      </w:r>
    </w:p>
    <w:p w14:paraId="56DF34B3" w14:textId="77777777" w:rsidR="00B81D10" w:rsidRPr="00B81D10" w:rsidRDefault="00B81D10" w:rsidP="00242C0F">
      <w:pPr>
        <w:jc w:val="both"/>
        <w:rPr>
          <w:sz w:val="20"/>
          <w:szCs w:val="20"/>
          <w:lang w:val="fr-FR"/>
        </w:rPr>
      </w:pPr>
    </w:p>
    <w:p w14:paraId="4BF5A971" w14:textId="77777777" w:rsidR="00B81D10" w:rsidRDefault="00B81D10" w:rsidP="00B81D10">
      <w:pPr>
        <w:pStyle w:val="Heading4"/>
      </w:pPr>
      <w:r>
        <w:lastRenderedPageBreak/>
        <w:t>V3</w:t>
      </w:r>
    </w:p>
    <w:p w14:paraId="2A723BE7" w14:textId="77777777" w:rsidR="00B81D10" w:rsidRDefault="00B81D10" w:rsidP="00242C0F">
      <w:pPr>
        <w:jc w:val="both"/>
        <w:rPr>
          <w:lang w:val="fr-FR"/>
        </w:rPr>
      </w:pPr>
    </w:p>
    <w:p w14:paraId="7B70DD50" w14:textId="77777777" w:rsidR="00B81D10" w:rsidRPr="00B81D10" w:rsidRDefault="00B81D10" w:rsidP="00242C0F">
      <w:pPr>
        <w:jc w:val="both"/>
        <w:rPr>
          <w:szCs w:val="20"/>
          <w:lang w:val="fr-FR"/>
        </w:rPr>
      </w:pPr>
      <w:r w:rsidRPr="00B81D10">
        <w:rPr>
          <w:szCs w:val="20"/>
          <w:lang w:val="fr-FR"/>
        </w:rPr>
        <w:t>rectangles à croix expédiés (</w:t>
      </w:r>
      <w:r w:rsidRPr="00B81D10">
        <w:rPr>
          <w:i/>
          <w:szCs w:val="20"/>
          <w:lang w:val="fr-FR"/>
        </w:rPr>
        <w:t>speditivo</w:t>
      </w:r>
      <w:r w:rsidRPr="00B81D10">
        <w:rPr>
          <w:szCs w:val="20"/>
          <w:lang w:val="fr-FR"/>
        </w:rPr>
        <w:t xml:space="preserve">), croix </w:t>
      </w:r>
      <w:r w:rsidRPr="00B81D10">
        <w:rPr>
          <w:lang w:val="fr-FR"/>
        </w:rPr>
        <w:t>(BIB 1595 figure de synthèse)</w:t>
      </w:r>
    </w:p>
    <w:p w14:paraId="33E74272" w14:textId="77777777" w:rsidR="00B81D10" w:rsidRDefault="00B81D10" w:rsidP="00242C0F">
      <w:pPr>
        <w:jc w:val="both"/>
        <w:rPr>
          <w:sz w:val="20"/>
          <w:szCs w:val="20"/>
          <w:lang w:val="fr-FR"/>
        </w:rPr>
      </w:pPr>
    </w:p>
    <w:p w14:paraId="49ECD6F8" w14:textId="77777777" w:rsidR="00B81D10" w:rsidRDefault="00B81D10" w:rsidP="00B81D10">
      <w:pPr>
        <w:pStyle w:val="Heading4"/>
      </w:pPr>
      <w:r>
        <w:t>V4</w:t>
      </w:r>
    </w:p>
    <w:p w14:paraId="1DFFD3D8" w14:textId="77777777" w:rsidR="00B81D10" w:rsidRDefault="00B81D10" w:rsidP="00B81D10">
      <w:pPr>
        <w:rPr>
          <w:sz w:val="20"/>
          <w:szCs w:val="20"/>
          <w:lang w:val="fr-FR"/>
        </w:rPr>
      </w:pPr>
    </w:p>
    <w:p w14:paraId="7A6EC095" w14:textId="77777777" w:rsidR="00B81D10" w:rsidRPr="00B81D10" w:rsidRDefault="00B81D10" w:rsidP="00B81D10">
      <w:pPr>
        <w:rPr>
          <w:lang w:val="fr-FR"/>
        </w:rPr>
      </w:pPr>
      <w:r w:rsidRPr="00B81D10">
        <w:rPr>
          <w:szCs w:val="20"/>
          <w:lang w:val="fr-FR"/>
        </w:rPr>
        <w:t xml:space="preserve">signes et dates, bustes alpins </w:t>
      </w:r>
      <w:r w:rsidRPr="00B81D10">
        <w:rPr>
          <w:lang w:val="fr-FR"/>
        </w:rPr>
        <w:t>(BIB 1595 figure de synthèse)</w:t>
      </w:r>
    </w:p>
    <w:p w14:paraId="05DF2066" w14:textId="77777777" w:rsidR="00B81D10" w:rsidRPr="0032190F" w:rsidRDefault="00B81D10" w:rsidP="00242C0F">
      <w:pPr>
        <w:jc w:val="both"/>
        <w:rPr>
          <w:lang w:val="fr-FR"/>
        </w:rPr>
      </w:pPr>
    </w:p>
    <w:p w14:paraId="5BEA9DBA" w14:textId="29636D28" w:rsidR="000A5CAE" w:rsidRPr="0032190F" w:rsidRDefault="00E815EF" w:rsidP="00242C0F">
      <w:pPr>
        <w:pStyle w:val="Heading2"/>
      </w:pPr>
      <w:r>
        <w:t>r</w:t>
      </w:r>
      <w:r w:rsidR="000A5CAE" w:rsidRPr="0032190F">
        <w:t>épartition spatiale des gravures</w:t>
      </w:r>
      <w:r w:rsidR="004758E2" w:rsidRPr="0032190F">
        <w:t xml:space="preserve"> et des thèmes gravés</w:t>
      </w:r>
    </w:p>
    <w:p w14:paraId="52B1DD02" w14:textId="77777777" w:rsidR="008B5B29" w:rsidRPr="0032190F" w:rsidRDefault="008B5B29" w:rsidP="00242C0F">
      <w:pPr>
        <w:jc w:val="both"/>
        <w:rPr>
          <w:lang w:val="fr-FR"/>
        </w:rPr>
      </w:pPr>
    </w:p>
    <w:p w14:paraId="0C7879E9" w14:textId="77777777" w:rsidR="00A55A16" w:rsidRPr="0032190F" w:rsidRDefault="008B5B29" w:rsidP="00A55A16">
      <w:pPr>
        <w:rPr>
          <w:lang w:val="fr-FR"/>
        </w:rPr>
      </w:pPr>
      <w:r w:rsidRPr="0032190F">
        <w:rPr>
          <w:lang w:val="fr-FR"/>
        </w:rPr>
        <w:t>Pour Battaglia, au Valcamo</w:t>
      </w:r>
      <w:r w:rsidR="003A2EA3" w:rsidRPr="0032190F">
        <w:rPr>
          <w:lang w:val="fr-FR"/>
        </w:rPr>
        <w:t>n</w:t>
      </w:r>
      <w:r w:rsidRPr="0032190F">
        <w:rPr>
          <w:lang w:val="fr-FR"/>
        </w:rPr>
        <w:t xml:space="preserve">ica, la distribution des gravures se fait en fonction de la nature géologique du terrain (Battaglia </w:t>
      </w:r>
      <w:smartTag w:uri="urn:schemas-microsoft-com:office:smarttags" w:element="metricconverter">
        <w:smartTagPr>
          <w:attr w:name="ProductID" w:val="1933 in"/>
        </w:smartTagPr>
        <w:r w:rsidRPr="0032190F">
          <w:rPr>
            <w:lang w:val="fr-FR"/>
          </w:rPr>
          <w:t>1933 in</w:t>
        </w:r>
      </w:smartTag>
      <w:r w:rsidRPr="0032190F">
        <w:rPr>
          <w:lang w:val="fr-FR"/>
        </w:rPr>
        <w:t xml:space="preserve"> BIB 917 p. 285)</w:t>
      </w:r>
      <w:r w:rsidR="00C26C32" w:rsidRPr="0032190F">
        <w:rPr>
          <w:lang w:val="fr-FR"/>
        </w:rPr>
        <w:t>.</w:t>
      </w:r>
      <w:r w:rsidR="00A55A16" w:rsidRPr="0032190F">
        <w:rPr>
          <w:lang w:val="fr-FR"/>
        </w:rPr>
        <w:t xml:space="preserve"> Pour A. Arcà, ce sont les conditions géologiques (pélites et grès fins polis par les glaciers qui explique les concentrations de gravures au Valcamonica (et au Bego) (BIB 1531 p. 103)</w:t>
      </w:r>
    </w:p>
    <w:p w14:paraId="04E98D81" w14:textId="77777777" w:rsidR="000A5CAE" w:rsidRPr="0032190F" w:rsidRDefault="000A5CAE" w:rsidP="00242C0F">
      <w:pPr>
        <w:jc w:val="both"/>
        <w:rPr>
          <w:lang w:val="fr-FR"/>
        </w:rPr>
      </w:pPr>
    </w:p>
    <w:p w14:paraId="0EE647A3" w14:textId="77777777" w:rsidR="00C26C32" w:rsidRPr="0032190F" w:rsidRDefault="00C26C32" w:rsidP="00242C0F">
      <w:pPr>
        <w:jc w:val="both"/>
        <w:rPr>
          <w:sz w:val="22"/>
          <w:szCs w:val="22"/>
          <w:lang w:val="fr-FR"/>
        </w:rPr>
      </w:pPr>
      <w:r w:rsidRPr="0032190F">
        <w:rPr>
          <w:lang w:val="fr-FR"/>
        </w:rPr>
        <w:t xml:space="preserve">Selon De Marinis, la raison pour laquelle on trouve une telle concentration de gravure vient du fait qu’on y trouve les supports les plus aptes pour être gravés, les grès permien du </w:t>
      </w:r>
      <w:r w:rsidRPr="0032190F">
        <w:rPr>
          <w:sz w:val="22"/>
          <w:szCs w:val="22"/>
          <w:lang w:val="fr-FR"/>
        </w:rPr>
        <w:t>Verrucano Lombardo polis par les glaciers : « </w:t>
      </w:r>
      <w:r w:rsidRPr="0032190F">
        <w:rPr>
          <w:i/>
          <w:sz w:val="22"/>
          <w:szCs w:val="22"/>
          <w:lang w:val="fr-FR"/>
        </w:rPr>
        <w:t>Queste superfici, divenute perfettamente lisce, offrivano ilsupporto ideale per l’esecuzione di incisioni</w:t>
      </w:r>
      <w:r w:rsidRPr="0032190F">
        <w:rPr>
          <w:sz w:val="22"/>
          <w:szCs w:val="22"/>
          <w:lang w:val="fr-FR"/>
        </w:rPr>
        <w:t> » (De Marinis 1988).</w:t>
      </w:r>
    </w:p>
    <w:p w14:paraId="3356ED6A" w14:textId="77777777" w:rsidR="00C26C32" w:rsidRPr="0032190F" w:rsidRDefault="00C26C32" w:rsidP="00242C0F">
      <w:pPr>
        <w:jc w:val="both"/>
        <w:rPr>
          <w:lang w:val="fr-FR"/>
        </w:rPr>
      </w:pPr>
      <w:r w:rsidRPr="0032190F">
        <w:rPr>
          <w:sz w:val="22"/>
          <w:szCs w:val="22"/>
          <w:lang w:val="fr-FR"/>
        </w:rPr>
        <w:t>A. Arcà (2009) ne dit pas autre chose (SS BIB).</w:t>
      </w:r>
    </w:p>
    <w:p w14:paraId="28DED400" w14:textId="77777777" w:rsidR="00C26C32" w:rsidRPr="0032190F" w:rsidRDefault="00C26C32" w:rsidP="00242C0F">
      <w:pPr>
        <w:jc w:val="both"/>
        <w:rPr>
          <w:lang w:val="fr-FR"/>
        </w:rPr>
      </w:pPr>
    </w:p>
    <w:p w14:paraId="0777CB56" w14:textId="6113AA12" w:rsidR="000A5CAE" w:rsidRDefault="000A5CAE" w:rsidP="00242C0F">
      <w:pPr>
        <w:jc w:val="both"/>
        <w:rPr>
          <w:lang w:val="en-GB"/>
        </w:rPr>
      </w:pPr>
      <w:r w:rsidRPr="0032190F">
        <w:rPr>
          <w:lang w:val="fr-FR"/>
        </w:rPr>
        <w:t xml:space="preserve">Au Valcamonica, les affleurements </w:t>
      </w:r>
      <w:r w:rsidR="004F2378" w:rsidRPr="0032190F">
        <w:rPr>
          <w:lang w:val="fr-FR"/>
        </w:rPr>
        <w:t xml:space="preserve">gravés </w:t>
      </w:r>
      <w:r w:rsidRPr="0032190F">
        <w:rPr>
          <w:lang w:val="fr-FR"/>
        </w:rPr>
        <w:t xml:space="preserve">sont situés dans des </w:t>
      </w:r>
      <w:r w:rsidRPr="0032190F">
        <w:rPr>
          <w:i/>
          <w:lang w:val="fr-FR"/>
        </w:rPr>
        <w:t>steep-sloped and rocky places, sometimes very difficult to reach</w:t>
      </w:r>
      <w:r w:rsidR="004F2378" w:rsidRPr="0032190F">
        <w:rPr>
          <w:lang w:val="fr-FR"/>
        </w:rPr>
        <w:t xml:space="preserve"> (e.g. </w:t>
      </w:r>
      <w:hyperlink r:id="rId10334" w:anchor="Sizz_Vite_3" w:history="1">
        <w:r w:rsidR="004F2378" w:rsidRPr="00C27AB7">
          <w:rPr>
            <w:rStyle w:val="Hyperlink"/>
            <w:lang w:val="en-GB"/>
          </w:rPr>
          <w:t>Vite</w:t>
        </w:r>
      </w:hyperlink>
      <w:r w:rsidR="004F2378" w:rsidRPr="00B01B6A">
        <w:rPr>
          <w:lang w:val="en-GB"/>
        </w:rPr>
        <w:t xml:space="preserve">et </w:t>
      </w:r>
      <w:hyperlink r:id="rId10335" w:anchor="Sizz_Pia_Ort" w:history="1">
        <w:r w:rsidR="004F2378" w:rsidRPr="00027E36">
          <w:rPr>
            <w:rStyle w:val="Hyperlink"/>
            <w:lang w:val="en-GB"/>
          </w:rPr>
          <w:t>Pià d’Ort</w:t>
        </w:r>
      </w:hyperlink>
      <w:r w:rsidR="004F2378" w:rsidRPr="00B01B6A">
        <w:rPr>
          <w:lang w:val="en-GB"/>
        </w:rPr>
        <w:t xml:space="preserve">) </w:t>
      </w:r>
      <w:r w:rsidRPr="00B01B6A">
        <w:rPr>
          <w:lang w:val="en-GB"/>
        </w:rPr>
        <w:t xml:space="preserve">; </w:t>
      </w:r>
      <w:r w:rsidRPr="009C2502">
        <w:rPr>
          <w:i/>
          <w:lang w:val="en-GB"/>
        </w:rPr>
        <w:t>they are sites where it is not possible to cultivate anything apart from grapevines or chestnut trees - plants during the Copper Age that were not yet cultivated. The places where the boulders are found, on the contrary, are easy to reach and very good for cultivation or for placing a settlement</w:t>
      </w:r>
      <w:r w:rsidRPr="00B01B6A">
        <w:rPr>
          <w:lang w:val="en-GB"/>
        </w:rPr>
        <w:t xml:space="preserve"> (BIB 364 p. 109).</w:t>
      </w:r>
    </w:p>
    <w:p w14:paraId="19C052B9" w14:textId="77777777" w:rsidR="009C2502" w:rsidRDefault="009C2502" w:rsidP="00242C0F">
      <w:pPr>
        <w:jc w:val="both"/>
        <w:rPr>
          <w:lang w:val="en-GB"/>
        </w:rPr>
      </w:pPr>
    </w:p>
    <w:p w14:paraId="02324AB1" w14:textId="77777777" w:rsidR="003A2EA3" w:rsidRPr="008E3B12" w:rsidRDefault="003A2EA3" w:rsidP="00242C0F">
      <w:pPr>
        <w:rPr>
          <w:lang w:val="en-GB"/>
        </w:rPr>
      </w:pPr>
    </w:p>
    <w:p w14:paraId="5E6826B7" w14:textId="77777777" w:rsidR="00631BC7" w:rsidRPr="0032190F" w:rsidRDefault="00631BC7" w:rsidP="00242C0F">
      <w:pPr>
        <w:rPr>
          <w:lang w:val="fr-FR"/>
        </w:rPr>
      </w:pPr>
      <w:r w:rsidRPr="0032190F">
        <w:rPr>
          <w:lang w:val="fr-FR"/>
        </w:rPr>
        <w:t>Le site de Vite montre une concentration exceptionnelle de topographies (SS BIB)</w:t>
      </w:r>
      <w:r w:rsidR="00C26C32" w:rsidRPr="0032190F">
        <w:rPr>
          <w:lang w:val="fr-FR"/>
        </w:rPr>
        <w:t>.</w:t>
      </w:r>
    </w:p>
    <w:p w14:paraId="5CA22016" w14:textId="77777777" w:rsidR="00C26C32" w:rsidRPr="0032190F" w:rsidRDefault="00C26C32" w:rsidP="00242C0F">
      <w:pPr>
        <w:rPr>
          <w:lang w:val="fr-FR"/>
        </w:rPr>
      </w:pPr>
    </w:p>
    <w:p w14:paraId="52B5C229" w14:textId="77777777" w:rsidR="000A5CAE" w:rsidRPr="0032190F" w:rsidRDefault="000A5CAE" w:rsidP="00242C0F">
      <w:pPr>
        <w:jc w:val="both"/>
        <w:rPr>
          <w:lang w:val="fr-FR"/>
        </w:rPr>
      </w:pPr>
    </w:p>
    <w:p w14:paraId="21E67464" w14:textId="77777777" w:rsidR="000A5CAE" w:rsidRPr="0032190F" w:rsidRDefault="00DE55E6" w:rsidP="00242C0F">
      <w:pPr>
        <w:pStyle w:val="Heading2"/>
      </w:pPr>
      <w:bookmarkStart w:id="4184" w:name="Sit_Valcamonica_T"/>
      <w:r>
        <w:t>thèmes</w:t>
      </w:r>
    </w:p>
    <w:bookmarkEnd w:id="4184"/>
    <w:p w14:paraId="210BDD79" w14:textId="77777777" w:rsidR="00E81E1D" w:rsidRPr="0032190F" w:rsidRDefault="00E81E1D" w:rsidP="00E81E1D">
      <w:pPr>
        <w:rPr>
          <w:lang w:val="fr-FR"/>
        </w:rPr>
      </w:pPr>
    </w:p>
    <w:p w14:paraId="5F3C26D3" w14:textId="2E5A6DE9" w:rsidR="00E81E1D" w:rsidRPr="0032190F" w:rsidRDefault="00E81E1D" w:rsidP="00E81E1D">
      <w:pPr>
        <w:rPr>
          <w:lang w:val="fr-FR"/>
        </w:rPr>
      </w:pPr>
      <w:r w:rsidRPr="0032190F">
        <w:rPr>
          <w:lang w:val="fr-FR"/>
        </w:rPr>
        <w:t xml:space="preserve">On remarque une similitude dans le traitement du pénis chez les anthropomorphes et les animaux. On remarque une similitude dans le traitement des cornes de </w:t>
      </w:r>
      <w:hyperlink r:id="rId10336" w:anchor="Cul_Art_TAC_T_z_cervide" w:history="1">
        <w:r w:rsidR="00C370D1" w:rsidRPr="0032190F">
          <w:rPr>
            <w:rStyle w:val="Hyperlink"/>
            <w:lang w:val="fr-FR"/>
          </w:rPr>
          <w:t>cerf</w:t>
        </w:r>
      </w:hyperlink>
      <w:r w:rsidR="00C370D1" w:rsidRPr="0032190F">
        <w:rPr>
          <w:rStyle w:val="st"/>
          <w:lang w:val="fr-FR"/>
        </w:rPr>
        <w:t xml:space="preserve"> </w:t>
      </w:r>
      <w:r w:rsidRPr="0032190F">
        <w:rPr>
          <w:lang w:val="fr-FR"/>
        </w:rPr>
        <w:t>et des rayons solaires (SS BIB)</w:t>
      </w:r>
    </w:p>
    <w:p w14:paraId="21AA4B84" w14:textId="77777777" w:rsidR="00F028A4" w:rsidRPr="0032190F" w:rsidRDefault="00F028A4" w:rsidP="00242C0F">
      <w:pPr>
        <w:jc w:val="both"/>
        <w:rPr>
          <w:lang w:val="fr-FR"/>
        </w:rPr>
      </w:pPr>
    </w:p>
    <w:p w14:paraId="1D1FB8C8" w14:textId="77777777" w:rsidR="00E1142B" w:rsidRPr="0032190F" w:rsidRDefault="00BB155F" w:rsidP="00242C0F">
      <w:pPr>
        <w:pStyle w:val="Heading3"/>
        <w:spacing w:line="240" w:lineRule="auto"/>
      </w:pPr>
      <w:bookmarkStart w:id="4185" w:name="Sit_Valcamonica_T_a"/>
      <w:r>
        <w:t>a</w:t>
      </w:r>
      <w:r w:rsidR="00E1142B" w:rsidRPr="0032190F">
        <w:t>nthropomorphes</w:t>
      </w:r>
    </w:p>
    <w:bookmarkEnd w:id="4185"/>
    <w:p w14:paraId="6500A27A" w14:textId="77777777" w:rsidR="00BB155F" w:rsidRPr="00452E7D" w:rsidRDefault="00BB155F" w:rsidP="00BB155F">
      <w:pPr>
        <w:rPr>
          <w:lang w:val="fr-FR"/>
        </w:rPr>
      </w:pPr>
    </w:p>
    <w:p w14:paraId="646609A5" w14:textId="77777777" w:rsidR="007F2AA0" w:rsidRPr="0032190F" w:rsidRDefault="008255F1" w:rsidP="00242C0F">
      <w:pPr>
        <w:pStyle w:val="Heading4"/>
      </w:pPr>
      <w:r>
        <w:t>p</w:t>
      </w:r>
      <w:r w:rsidR="007F2AA0" w:rsidRPr="0032190F">
        <w:t>ersonnages</w:t>
      </w:r>
    </w:p>
    <w:p w14:paraId="398CEB4A" w14:textId="77777777" w:rsidR="007F2AA0" w:rsidRPr="0032190F" w:rsidRDefault="007F2AA0" w:rsidP="00242C0F">
      <w:pPr>
        <w:jc w:val="both"/>
        <w:rPr>
          <w:lang w:val="fr-FR"/>
        </w:rPr>
      </w:pPr>
    </w:p>
    <w:p w14:paraId="6E2B4262" w14:textId="77777777" w:rsidR="00EA6FA7" w:rsidRPr="0032190F" w:rsidRDefault="00EA6FA7" w:rsidP="00242C0F">
      <w:pPr>
        <w:jc w:val="both"/>
        <w:rPr>
          <w:lang w:val="fr-FR"/>
        </w:rPr>
      </w:pPr>
      <w:r w:rsidRPr="0032190F">
        <w:rPr>
          <w:lang w:val="fr-FR"/>
        </w:rPr>
        <w:t xml:space="preserve">Ils apparaissent sur les </w:t>
      </w:r>
      <w:r w:rsidRPr="0032190F">
        <w:rPr>
          <w:i/>
          <w:lang w:val="fr-FR"/>
        </w:rPr>
        <w:t>massi</w:t>
      </w:r>
      <w:r w:rsidRPr="0032190F">
        <w:rPr>
          <w:lang w:val="fr-FR"/>
        </w:rPr>
        <w:t xml:space="preserve"> et stèles incisées [uniquement ?] du Valcamonica et du Valtellina (BIB 1029 p. 127)</w:t>
      </w:r>
    </w:p>
    <w:p w14:paraId="0C9E94E7" w14:textId="79A569CB" w:rsidR="00EA6FA7" w:rsidRPr="0032190F" w:rsidRDefault="00EA6FA7" w:rsidP="00242C0F">
      <w:pPr>
        <w:jc w:val="both"/>
        <w:rPr>
          <w:lang w:val="fr-FR"/>
        </w:rPr>
      </w:pPr>
      <w:r w:rsidRPr="0032190F">
        <w:rPr>
          <w:lang w:val="fr-FR"/>
        </w:rPr>
        <w:t xml:space="preserve">Les anthropomorphes les plus anciens seraient ceux filiformes de </w:t>
      </w:r>
      <w:hyperlink r:id="rId10337" w:anchor="Sizz_Cemmo_2" w:history="1">
        <w:r w:rsidRPr="0032190F">
          <w:rPr>
            <w:rStyle w:val="Hyperlink"/>
            <w:lang w:val="fr-FR"/>
          </w:rPr>
          <w:t>Cemmo 2</w:t>
        </w:r>
      </w:hyperlink>
      <w:r w:rsidRPr="0032190F">
        <w:rPr>
          <w:lang w:val="fr-FR"/>
        </w:rPr>
        <w:t> : en fil de fer, jambes écartées et légèrement arcquées, pieds tournés vers l’extérieur, bras en crois légèrements baissés, mains signifiées par un épaississement au bout des bras, cou dégagé, tête ronde). Ces figures s’accocient au poignard Remedello et aux animaux caractéristique de la phase IIIA1 (BIB 1029 p. 127)</w:t>
      </w:r>
      <w:r w:rsidR="008927A3" w:rsidRPr="0032190F">
        <w:rPr>
          <w:lang w:val="fr-FR"/>
        </w:rPr>
        <w:t xml:space="preserve"> à comparer avec celui de la </w:t>
      </w:r>
      <w:r w:rsidR="008927A3" w:rsidRPr="0032190F">
        <w:rPr>
          <w:i/>
          <w:lang w:val="fr-FR"/>
        </w:rPr>
        <w:t>Roche du Mage</w:t>
      </w:r>
      <w:r w:rsidR="008927A3" w:rsidRPr="0032190F">
        <w:rPr>
          <w:lang w:val="fr-FR"/>
        </w:rPr>
        <w:t xml:space="preserve"> au </w:t>
      </w:r>
      <w:hyperlink r:id="rId10338" w:anchor="Sit_Germanasca" w:history="1">
        <w:r w:rsidR="008927A3" w:rsidRPr="0032190F">
          <w:rPr>
            <w:rStyle w:val="Hyperlink"/>
            <w:lang w:val="fr-FR"/>
          </w:rPr>
          <w:t>Val Germanasca</w:t>
        </w:r>
      </w:hyperlink>
      <w:r w:rsidR="008927A3" w:rsidRPr="0032190F">
        <w:rPr>
          <w:lang w:val="fr-FR"/>
        </w:rPr>
        <w:t xml:space="preserve"> (SS BIB)</w:t>
      </w:r>
    </w:p>
    <w:p w14:paraId="3AC31997" w14:textId="19E79ED0" w:rsidR="00D65DC9" w:rsidRPr="0032190F" w:rsidRDefault="00D65DC9" w:rsidP="00242C0F">
      <w:pPr>
        <w:jc w:val="both"/>
        <w:rPr>
          <w:lang w:val="fr-FR"/>
        </w:rPr>
      </w:pPr>
      <w:r w:rsidRPr="0032190F">
        <w:rPr>
          <w:lang w:val="fr-FR"/>
        </w:rPr>
        <w:t>Le passage de IIIA1</w:t>
      </w:r>
      <w:r w:rsidR="008927A3" w:rsidRPr="0032190F">
        <w:rPr>
          <w:lang w:val="fr-FR"/>
        </w:rPr>
        <w:t xml:space="preserve"> (Remedello 2)</w:t>
      </w:r>
      <w:r w:rsidRPr="0032190F">
        <w:rPr>
          <w:lang w:val="fr-FR"/>
        </w:rPr>
        <w:t xml:space="preserve"> à IIIA2 </w:t>
      </w:r>
      <w:r w:rsidR="008927A3" w:rsidRPr="0032190F">
        <w:rPr>
          <w:lang w:val="fr-FR"/>
        </w:rPr>
        <w:t xml:space="preserve">(Campaniforme) </w:t>
      </w:r>
      <w:r w:rsidRPr="0032190F">
        <w:rPr>
          <w:lang w:val="fr-FR"/>
        </w:rPr>
        <w:t xml:space="preserve">est aussi le passage d’une phase de symboles à une phase d’anthropomorphisation </w:t>
      </w:r>
      <w:r w:rsidR="00661ECA" w:rsidRPr="0032190F">
        <w:rPr>
          <w:lang w:val="fr-FR"/>
        </w:rPr>
        <w:t xml:space="preserve">(personnage solaire, </w:t>
      </w:r>
      <w:hyperlink r:id="rId10339" w:anchor="Sizz_Ossimo_9" w:history="1">
        <w:r w:rsidR="00E54F15" w:rsidRPr="0032190F">
          <w:rPr>
            <w:rStyle w:val="Hyperlink"/>
            <w:lang w:val="fr-FR"/>
          </w:rPr>
          <w:t>Ossimo 9</w:t>
        </w:r>
      </w:hyperlink>
      <w:r w:rsidR="0056206C" w:rsidRPr="0032190F">
        <w:rPr>
          <w:lang w:val="fr-FR"/>
        </w:rPr>
        <w:t xml:space="preserve"> [Cemmo 3]</w:t>
      </w:r>
      <w:r w:rsidR="00661ECA" w:rsidRPr="0032190F">
        <w:rPr>
          <w:lang w:val="fr-FR"/>
        </w:rPr>
        <w:t xml:space="preserve">) </w:t>
      </w:r>
      <w:r w:rsidRPr="0032190F">
        <w:rPr>
          <w:lang w:val="fr-FR"/>
        </w:rPr>
        <w:t>(</w:t>
      </w:r>
      <w:r w:rsidR="000F660A" w:rsidRPr="0032190F">
        <w:rPr>
          <w:lang w:val="fr-FR"/>
        </w:rPr>
        <w:t>BIB 1167 p. 223</w:t>
      </w:r>
      <w:r w:rsidRPr="0032190F">
        <w:rPr>
          <w:lang w:val="fr-FR"/>
        </w:rPr>
        <w:t>)</w:t>
      </w:r>
      <w:r w:rsidR="00977EA5" w:rsidRPr="0032190F">
        <w:rPr>
          <w:lang w:val="fr-FR"/>
        </w:rPr>
        <w:t xml:space="preserve">. </w:t>
      </w:r>
    </w:p>
    <w:p w14:paraId="69B98E1E" w14:textId="363871EF" w:rsidR="008D5BB3" w:rsidRPr="0032190F" w:rsidRDefault="008D5BB3" w:rsidP="00242C0F">
      <w:pPr>
        <w:jc w:val="both"/>
        <w:rPr>
          <w:lang w:val="fr-FR"/>
        </w:rPr>
      </w:pPr>
      <w:r w:rsidRPr="0032190F">
        <w:rPr>
          <w:lang w:val="fr-FR"/>
        </w:rPr>
        <w:lastRenderedPageBreak/>
        <w:t xml:space="preserve">Les anthropomorphes attribuable à la phase IIIA2 (Campaniforme) se retrouvent sur les stèles de </w:t>
      </w:r>
      <w:hyperlink r:id="rId10340" w:anchor="Sizz_Cemmo_3" w:history="1">
        <w:r w:rsidRPr="0032190F">
          <w:rPr>
            <w:rStyle w:val="Hyperlink"/>
            <w:lang w:val="fr-FR"/>
          </w:rPr>
          <w:t>Cemmo 3</w:t>
        </w:r>
      </w:hyperlink>
      <w:r w:rsidRPr="0032190F">
        <w:rPr>
          <w:lang w:val="fr-FR"/>
        </w:rPr>
        <w:t xml:space="preserve">, </w:t>
      </w:r>
      <w:hyperlink r:id="rId10341" w:anchor="Sizz_Cemmo_4" w:history="1">
        <w:r w:rsidRPr="0032190F">
          <w:rPr>
            <w:rStyle w:val="Hyperlink"/>
            <w:lang w:val="fr-FR"/>
          </w:rPr>
          <w:t>Cemmo 4</w:t>
        </w:r>
      </w:hyperlink>
      <w:r w:rsidRPr="0032190F">
        <w:rPr>
          <w:lang w:val="fr-FR"/>
        </w:rPr>
        <w:t xml:space="preserve">, Ossimo 7, </w:t>
      </w:r>
      <w:hyperlink r:id="rId10342" w:anchor="Sizz_Ossimo_8" w:history="1">
        <w:r w:rsidRPr="0032190F">
          <w:rPr>
            <w:rStyle w:val="Hyperlink"/>
            <w:lang w:val="fr-FR"/>
          </w:rPr>
          <w:t>Ossimo 8</w:t>
        </w:r>
      </w:hyperlink>
      <w:r w:rsidRPr="0032190F">
        <w:rPr>
          <w:lang w:val="fr-FR"/>
        </w:rPr>
        <w:t xml:space="preserve">, Ossimo 9, </w:t>
      </w:r>
      <w:hyperlink r:id="rId10343" w:anchor="Sizz_Foppe_Nadro_30" w:history="1">
        <w:r w:rsidRPr="0032190F">
          <w:rPr>
            <w:rStyle w:val="Hyperlink"/>
            <w:lang w:val="fr-FR"/>
          </w:rPr>
          <w:t>Foppe di Nadro 30</w:t>
        </w:r>
      </w:hyperlink>
      <w:r w:rsidRPr="0032190F">
        <w:rPr>
          <w:lang w:val="fr-FR"/>
        </w:rPr>
        <w:t>. La forme triangulaire du buste est caractéristique de cette phase (BIB 1029 p. 128)</w:t>
      </w:r>
      <w:r w:rsidR="00BF164D" w:rsidRPr="0032190F">
        <w:rPr>
          <w:lang w:val="fr-FR"/>
        </w:rPr>
        <w:t>.</w:t>
      </w:r>
    </w:p>
    <w:p w14:paraId="0E8E140E" w14:textId="633C53EC" w:rsidR="00F363D5" w:rsidRPr="0032190F" w:rsidRDefault="00F363D5" w:rsidP="00242C0F">
      <w:pPr>
        <w:jc w:val="both"/>
        <w:rPr>
          <w:lang w:val="fr-FR"/>
        </w:rPr>
      </w:pPr>
      <w:r w:rsidRPr="0032190F">
        <w:rPr>
          <w:lang w:val="fr-FR"/>
        </w:rPr>
        <w:t xml:space="preserve">A Vite une roche représente une </w:t>
      </w:r>
      <w:hyperlink r:id="rId10344" w:anchor="Cul_Art_TAC_c_frise_personnages" w:history="1">
        <w:r w:rsidR="00520D6B" w:rsidRPr="00520D6B">
          <w:rPr>
            <w:rStyle w:val="Hyperlink"/>
            <w:lang w:val="fr-FR" w:eastAsia="en-GB"/>
          </w:rPr>
          <w:t>frise de personnages</w:t>
        </w:r>
      </w:hyperlink>
      <w:r w:rsidR="00520D6B">
        <w:rPr>
          <w:lang w:val="fr-FR" w:eastAsia="en-GB"/>
        </w:rPr>
        <w:t xml:space="preserve"> </w:t>
      </w:r>
      <w:r w:rsidRPr="0032190F">
        <w:rPr>
          <w:lang w:val="fr-FR"/>
        </w:rPr>
        <w:t xml:space="preserve">dont certains peuvent être rapprochés de </w:t>
      </w:r>
      <w:r w:rsidR="004911AD" w:rsidRPr="0032190F">
        <w:rPr>
          <w:lang w:val="fr-FR"/>
        </w:rPr>
        <w:t xml:space="preserve">la </w:t>
      </w:r>
      <w:hyperlink r:id="rId10345" w:anchor="Siz_ZXGIIR13A" w:history="1">
        <w:r w:rsidR="008927A3" w:rsidRPr="0032190F">
          <w:rPr>
            <w:rStyle w:val="Hyperlink"/>
            <w:i/>
            <w:lang w:val="fr-FR"/>
          </w:rPr>
          <w:t>R</w:t>
        </w:r>
        <w:r w:rsidR="004911AD" w:rsidRPr="0032190F">
          <w:rPr>
            <w:rStyle w:val="Hyperlink"/>
            <w:i/>
            <w:lang w:val="fr-FR"/>
          </w:rPr>
          <w:t>oche du Sacrifice</w:t>
        </w:r>
      </w:hyperlink>
      <w:r w:rsidR="004911AD" w:rsidRPr="0032190F">
        <w:rPr>
          <w:lang w:val="fr-FR"/>
        </w:rPr>
        <w:t xml:space="preserve"> (ZX.GII.R13A) (SS BIB)</w:t>
      </w:r>
    </w:p>
    <w:p w14:paraId="7BA419ED" w14:textId="37B4549B" w:rsidR="002326C4" w:rsidRPr="0032190F" w:rsidRDefault="002326C4" w:rsidP="00242C0F">
      <w:pPr>
        <w:jc w:val="both"/>
        <w:rPr>
          <w:lang w:val="fr-FR"/>
        </w:rPr>
      </w:pPr>
      <w:r w:rsidRPr="0032190F">
        <w:rPr>
          <w:lang w:val="fr-FR"/>
        </w:rPr>
        <w:t xml:space="preserve">On attribue au Bronze ancien les </w:t>
      </w:r>
      <w:r w:rsidR="0079020E" w:rsidRPr="0032190F">
        <w:rPr>
          <w:lang w:val="fr-FR" w:eastAsia="en-GB"/>
        </w:rPr>
        <w:t xml:space="preserve">frises de </w:t>
      </w:r>
      <w:hyperlink r:id="rId10346" w:anchor="Cul_Proto_Art_TAC_T_a" w:history="1">
        <w:r w:rsidR="00673F0D" w:rsidRPr="0032190F">
          <w:rPr>
            <w:rStyle w:val="Hyperlink"/>
            <w:lang w:val="fr-FR"/>
          </w:rPr>
          <w:t>personnages</w:t>
        </w:r>
      </w:hyperlink>
      <w:r w:rsidRPr="0032190F">
        <w:rPr>
          <w:lang w:val="fr-FR"/>
        </w:rPr>
        <w:t>(SS BIB)</w:t>
      </w:r>
    </w:p>
    <w:p w14:paraId="618385D1" w14:textId="77777777" w:rsidR="001937C9" w:rsidRPr="0032190F" w:rsidRDefault="001937C9" w:rsidP="00242C0F">
      <w:pPr>
        <w:jc w:val="both"/>
        <w:rPr>
          <w:lang w:val="fr-FR"/>
        </w:rPr>
      </w:pPr>
    </w:p>
    <w:p w14:paraId="0DB19259" w14:textId="57BB3D62" w:rsidR="001937C9" w:rsidRPr="0032190F" w:rsidRDefault="001937C9" w:rsidP="00242C0F">
      <w:pPr>
        <w:jc w:val="both"/>
        <w:rPr>
          <w:lang w:val="fr-FR"/>
        </w:rPr>
      </w:pPr>
      <w:r w:rsidRPr="0032190F">
        <w:rPr>
          <w:lang w:val="fr-FR"/>
        </w:rPr>
        <w:t xml:space="preserve">Les représentations de guerriers </w:t>
      </w:r>
      <w:hyperlink r:id="rId10347" w:anchor="Cul_Proto_Art_TAC_T_a" w:history="1">
        <w:r w:rsidR="00673F0D" w:rsidRPr="0032190F">
          <w:rPr>
            <w:rStyle w:val="Hyperlink"/>
            <w:lang w:val="fr-FR"/>
          </w:rPr>
          <w:t>anthropomorphes</w:t>
        </w:r>
      </w:hyperlink>
      <w:r w:rsidRPr="0032190F">
        <w:rPr>
          <w:lang w:val="fr-FR"/>
        </w:rPr>
        <w:t>est caractéristique de l’</w:t>
      </w:r>
      <w:hyperlink r:id="rId10348" w:anchor="Cul_Fer" w:history="1">
        <w:r w:rsidRPr="0032190F">
          <w:rPr>
            <w:rStyle w:val="Hyperlink"/>
            <w:lang w:val="fr-FR"/>
          </w:rPr>
          <w:t>âge du Fer </w:t>
        </w:r>
      </w:hyperlink>
      <w:r w:rsidRPr="0032190F">
        <w:rPr>
          <w:lang w:val="fr-FR"/>
        </w:rPr>
        <w:t>: In Valle (SS BIB)</w:t>
      </w:r>
    </w:p>
    <w:p w14:paraId="704817A0" w14:textId="77777777" w:rsidR="008D5BB3" w:rsidRPr="0032190F" w:rsidRDefault="008D5BB3" w:rsidP="00242C0F">
      <w:pPr>
        <w:jc w:val="both"/>
        <w:rPr>
          <w:lang w:val="fr-FR"/>
        </w:rPr>
      </w:pPr>
    </w:p>
    <w:p w14:paraId="18BF5747" w14:textId="77777777" w:rsidR="00D52E51" w:rsidRPr="006B6978" w:rsidRDefault="00D52E51" w:rsidP="00D52E51">
      <w:pPr>
        <w:jc w:val="both"/>
      </w:pPr>
      <w:r w:rsidRPr="006B6978">
        <w:t>"sequenza oranti gambe a triangolo &gt; oranti gambe ortogonali &gt; oranti gambe ad U" (BIB 1531)</w:t>
      </w:r>
    </w:p>
    <w:p w14:paraId="7F8405E5" w14:textId="77777777" w:rsidR="00D52E51" w:rsidRPr="006B6978" w:rsidRDefault="00D52E51" w:rsidP="00242C0F">
      <w:pPr>
        <w:jc w:val="both"/>
      </w:pPr>
    </w:p>
    <w:p w14:paraId="06E330DC" w14:textId="77777777" w:rsidR="007F2AA0" w:rsidRPr="00A0014D" w:rsidRDefault="008255F1" w:rsidP="00242C0F">
      <w:pPr>
        <w:pStyle w:val="Heading4"/>
      </w:pPr>
      <w:r w:rsidRPr="00A0014D">
        <w:t>o</w:t>
      </w:r>
      <w:r w:rsidR="00CB5DE5" w:rsidRPr="00A0014D">
        <w:t>rants</w:t>
      </w:r>
    </w:p>
    <w:p w14:paraId="54D61567" w14:textId="77777777" w:rsidR="007F2AA0" w:rsidRPr="00A0014D" w:rsidRDefault="007F2AA0" w:rsidP="00242C0F">
      <w:pPr>
        <w:jc w:val="both"/>
        <w:rPr>
          <w:lang w:val="fr-FR"/>
        </w:rPr>
      </w:pPr>
    </w:p>
    <w:p w14:paraId="33FFF413" w14:textId="6998A010" w:rsidR="007F2AA0" w:rsidRPr="0032190F" w:rsidRDefault="00000000" w:rsidP="00242C0F">
      <w:pPr>
        <w:jc w:val="both"/>
        <w:rPr>
          <w:lang w:val="fr-FR"/>
        </w:rPr>
      </w:pPr>
      <w:hyperlink r:id="rId10349" w:anchor="Cul_Proto_Art_TAC_T_a_orant" w:history="1">
        <w:r w:rsidR="00017B49" w:rsidRPr="00A0014D">
          <w:rPr>
            <w:rStyle w:val="Hyperlink"/>
            <w:lang w:val="fr-FR" w:eastAsia="en-GB"/>
          </w:rPr>
          <w:t>orants</w:t>
        </w:r>
      </w:hyperlink>
      <w:r w:rsidR="00017B49" w:rsidRPr="00A0014D">
        <w:rPr>
          <w:lang w:val="fr-FR"/>
        </w:rPr>
        <w:t xml:space="preserve">. </w:t>
      </w:r>
      <w:r w:rsidR="007F2AA0" w:rsidRPr="0032190F">
        <w:rPr>
          <w:lang w:val="fr-FR"/>
        </w:rPr>
        <w:t xml:space="preserve">Il s’agit des anthropomorphes schématiques que l’on peut trouver sur </w:t>
      </w:r>
      <w:hyperlink r:id="rId10350" w:anchor="Sizz_Foppe_Nadro_1" w:history="1">
        <w:r w:rsidR="007F2AA0" w:rsidRPr="0032190F">
          <w:rPr>
            <w:rStyle w:val="Hyperlink"/>
            <w:lang w:val="fr-FR"/>
          </w:rPr>
          <w:t>FDN r. 1</w:t>
        </w:r>
      </w:hyperlink>
      <w:r w:rsidR="007F2AA0" w:rsidRPr="0032190F">
        <w:rPr>
          <w:lang w:val="fr-FR"/>
        </w:rPr>
        <w:t xml:space="preserve">, </w:t>
      </w:r>
      <w:hyperlink r:id="rId10351" w:anchor="Sizz_Naquane_50" w:history="1">
        <w:r w:rsidR="007F2AA0" w:rsidRPr="0032190F">
          <w:rPr>
            <w:rStyle w:val="Hyperlink"/>
            <w:lang w:val="fr-FR"/>
          </w:rPr>
          <w:t>Naquane 50</w:t>
        </w:r>
      </w:hyperlink>
      <w:r w:rsidR="007F2AA0" w:rsidRPr="0032190F">
        <w:rPr>
          <w:lang w:val="fr-FR"/>
        </w:rPr>
        <w:t>,</w:t>
      </w:r>
      <w:hyperlink r:id="rId10352" w:anchor="Sizz_Dos_Costapeta_1" w:history="1">
        <w:r w:rsidR="00CB5DE5" w:rsidRPr="0032190F">
          <w:rPr>
            <w:rStyle w:val="Hyperlink"/>
            <w:lang w:val="fr-FR"/>
          </w:rPr>
          <w:t>Dos Costapeta r. 1</w:t>
        </w:r>
      </w:hyperlink>
      <w:r w:rsidR="00BA6013" w:rsidRPr="0032190F">
        <w:rPr>
          <w:rStyle w:val="Hyperlink"/>
          <w:color w:val="000000" w:themeColor="text1"/>
          <w:u w:val="none"/>
          <w:lang w:val="fr-FR"/>
        </w:rPr>
        <w:t>, etc.</w:t>
      </w:r>
      <w:r w:rsidR="007F2AA0" w:rsidRPr="0032190F">
        <w:rPr>
          <w:lang w:val="fr-FR"/>
        </w:rPr>
        <w:t>… sur des supports qui semblent être de préférence des affleurements (SS BIB)</w:t>
      </w:r>
      <w:r w:rsidR="004D2649" w:rsidRPr="0032190F">
        <w:rPr>
          <w:lang w:val="fr-FR"/>
        </w:rPr>
        <w:t>.</w:t>
      </w:r>
    </w:p>
    <w:p w14:paraId="7D4346B4" w14:textId="77777777" w:rsidR="00BA6013" w:rsidRPr="0032190F" w:rsidRDefault="004D2649" w:rsidP="00242C0F">
      <w:pPr>
        <w:jc w:val="both"/>
        <w:rPr>
          <w:lang w:val="fr-FR"/>
        </w:rPr>
      </w:pPr>
      <w:r w:rsidRPr="0032190F">
        <w:rPr>
          <w:lang w:val="fr-FR"/>
        </w:rPr>
        <w:t xml:space="preserve">Pour A. Arcà, il y a la séquence typo-chronologique suivante : </w:t>
      </w:r>
    </w:p>
    <w:p w14:paraId="18FC6460" w14:textId="77777777" w:rsidR="00BA6013" w:rsidRPr="0032190F" w:rsidRDefault="00BA6013"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58"/>
        <w:gridCol w:w="3129"/>
        <w:gridCol w:w="1083"/>
      </w:tblGrid>
      <w:tr w:rsidR="00BA6013" w:rsidRPr="00BA6013" w14:paraId="760EDCEC" w14:textId="77777777" w:rsidTr="00C35EA7">
        <w:trPr>
          <w:jc w:val="center"/>
        </w:trPr>
        <w:tc>
          <w:tcPr>
            <w:tcW w:w="1158" w:type="dxa"/>
          </w:tcPr>
          <w:p w14:paraId="25A36974" w14:textId="77777777" w:rsidR="00BA6013" w:rsidRPr="00BA6013" w:rsidRDefault="00BA6013" w:rsidP="00C35EA7">
            <w:pPr>
              <w:jc w:val="center"/>
            </w:pPr>
            <w:r w:rsidRPr="00BA6013">
              <w:t>datation</w:t>
            </w:r>
          </w:p>
        </w:tc>
        <w:tc>
          <w:tcPr>
            <w:tcW w:w="3129" w:type="dxa"/>
          </w:tcPr>
          <w:p w14:paraId="091151EC" w14:textId="77777777" w:rsidR="00BA6013" w:rsidRPr="00BA6013" w:rsidRDefault="00BA6013" w:rsidP="00C35EA7">
            <w:pPr>
              <w:jc w:val="center"/>
            </w:pPr>
            <w:r w:rsidRPr="00BA6013">
              <w:t>description</w:t>
            </w:r>
          </w:p>
        </w:tc>
        <w:tc>
          <w:tcPr>
            <w:tcW w:w="1083" w:type="dxa"/>
          </w:tcPr>
          <w:p w14:paraId="788088D9" w14:textId="77777777" w:rsidR="00BA6013" w:rsidRPr="00BA6013" w:rsidRDefault="00BA6013" w:rsidP="00C35EA7">
            <w:pPr>
              <w:jc w:val="center"/>
            </w:pPr>
            <w:r w:rsidRPr="00BA6013">
              <w:t>roches*</w:t>
            </w:r>
          </w:p>
        </w:tc>
      </w:tr>
      <w:tr w:rsidR="00BA6013" w:rsidRPr="006A329A" w14:paraId="5EB3FBC0" w14:textId="77777777" w:rsidTr="00C35EA7">
        <w:trPr>
          <w:jc w:val="center"/>
        </w:trPr>
        <w:tc>
          <w:tcPr>
            <w:tcW w:w="1158" w:type="dxa"/>
          </w:tcPr>
          <w:p w14:paraId="333E3FBF" w14:textId="77777777" w:rsidR="00BA6013" w:rsidRPr="00C35EA7" w:rsidRDefault="00BA6013" w:rsidP="00C35EA7">
            <w:pPr>
              <w:jc w:val="center"/>
              <w:rPr>
                <w:sz w:val="20"/>
              </w:rPr>
            </w:pPr>
            <w:r w:rsidRPr="00C35EA7">
              <w:rPr>
                <w:sz w:val="20"/>
              </w:rPr>
              <w:t>+ récent</w:t>
            </w:r>
          </w:p>
        </w:tc>
        <w:tc>
          <w:tcPr>
            <w:tcW w:w="3129" w:type="dxa"/>
          </w:tcPr>
          <w:p w14:paraId="76205F85" w14:textId="77777777" w:rsidR="00BA6013" w:rsidRPr="00C35EA7" w:rsidRDefault="00BA6013" w:rsidP="00C35EA7">
            <w:pPr>
              <w:jc w:val="both"/>
              <w:rPr>
                <w:lang w:val="fr-FR"/>
              </w:rPr>
            </w:pPr>
            <w:r w:rsidRPr="00C35EA7">
              <w:rPr>
                <w:lang w:val="fr-FR"/>
              </w:rPr>
              <w:t>orants à jambes en U</w:t>
            </w:r>
          </w:p>
        </w:tc>
        <w:tc>
          <w:tcPr>
            <w:tcW w:w="1083" w:type="dxa"/>
          </w:tcPr>
          <w:p w14:paraId="52FD690D" w14:textId="77777777" w:rsidR="00BA6013" w:rsidRPr="00C35EA7" w:rsidRDefault="00BA6013" w:rsidP="00C35EA7">
            <w:pPr>
              <w:jc w:val="both"/>
              <w:rPr>
                <w:lang w:val="fr-FR"/>
              </w:rPr>
            </w:pPr>
          </w:p>
        </w:tc>
      </w:tr>
      <w:tr w:rsidR="00BA6013" w14:paraId="56DFDF71" w14:textId="77777777" w:rsidTr="00C35EA7">
        <w:trPr>
          <w:jc w:val="center"/>
        </w:trPr>
        <w:tc>
          <w:tcPr>
            <w:tcW w:w="1158" w:type="dxa"/>
          </w:tcPr>
          <w:p w14:paraId="39CDE166" w14:textId="77777777" w:rsidR="00BA6013" w:rsidRPr="00C35EA7" w:rsidRDefault="00BA6013" w:rsidP="00C35EA7">
            <w:pPr>
              <w:jc w:val="center"/>
              <w:rPr>
                <w:sz w:val="20"/>
                <w:lang w:val="fr-FR"/>
              </w:rPr>
            </w:pPr>
          </w:p>
        </w:tc>
        <w:tc>
          <w:tcPr>
            <w:tcW w:w="3129" w:type="dxa"/>
          </w:tcPr>
          <w:p w14:paraId="2A4CC811" w14:textId="77777777" w:rsidR="00BA6013" w:rsidRDefault="00BA6013" w:rsidP="00C35EA7">
            <w:pPr>
              <w:jc w:val="both"/>
            </w:pPr>
            <w:r>
              <w:t>orants à jambes orthogonales</w:t>
            </w:r>
          </w:p>
        </w:tc>
        <w:tc>
          <w:tcPr>
            <w:tcW w:w="1083" w:type="dxa"/>
          </w:tcPr>
          <w:p w14:paraId="5EA40EFD" w14:textId="77777777" w:rsidR="00BA6013" w:rsidRDefault="00BA6013" w:rsidP="00C35EA7">
            <w:pPr>
              <w:jc w:val="both"/>
            </w:pPr>
          </w:p>
        </w:tc>
      </w:tr>
      <w:tr w:rsidR="00BA6013" w:rsidRPr="006A329A" w14:paraId="2D71447E" w14:textId="77777777" w:rsidTr="00C35EA7">
        <w:trPr>
          <w:jc w:val="center"/>
        </w:trPr>
        <w:tc>
          <w:tcPr>
            <w:tcW w:w="1158" w:type="dxa"/>
          </w:tcPr>
          <w:p w14:paraId="658BE297" w14:textId="77777777" w:rsidR="00BA6013" w:rsidRPr="00C35EA7" w:rsidRDefault="00BA6013" w:rsidP="00C35EA7">
            <w:pPr>
              <w:jc w:val="center"/>
              <w:rPr>
                <w:sz w:val="20"/>
              </w:rPr>
            </w:pPr>
            <w:r w:rsidRPr="00C35EA7">
              <w:rPr>
                <w:sz w:val="20"/>
              </w:rPr>
              <w:t>+ ancien</w:t>
            </w:r>
          </w:p>
        </w:tc>
        <w:tc>
          <w:tcPr>
            <w:tcW w:w="3129" w:type="dxa"/>
          </w:tcPr>
          <w:p w14:paraId="4280B450" w14:textId="77777777" w:rsidR="00BA6013" w:rsidRPr="00C35EA7" w:rsidRDefault="00BA6013" w:rsidP="00C35EA7">
            <w:pPr>
              <w:jc w:val="both"/>
              <w:rPr>
                <w:lang w:val="fr-FR"/>
              </w:rPr>
            </w:pPr>
            <w:r w:rsidRPr="00C35EA7">
              <w:rPr>
                <w:lang w:val="fr-FR"/>
              </w:rPr>
              <w:t>orants à jambe en triangle</w:t>
            </w:r>
          </w:p>
        </w:tc>
        <w:tc>
          <w:tcPr>
            <w:tcW w:w="1083" w:type="dxa"/>
          </w:tcPr>
          <w:p w14:paraId="5E924BC2" w14:textId="77777777" w:rsidR="00BA6013" w:rsidRPr="00C35EA7" w:rsidRDefault="00BA6013" w:rsidP="00C35EA7">
            <w:pPr>
              <w:jc w:val="both"/>
              <w:rPr>
                <w:lang w:val="fr-FR"/>
              </w:rPr>
            </w:pPr>
          </w:p>
        </w:tc>
      </w:tr>
    </w:tbl>
    <w:p w14:paraId="6D5D68A4" w14:textId="77777777" w:rsidR="004D2649" w:rsidRDefault="004D2649" w:rsidP="00242C0F">
      <w:pPr>
        <w:jc w:val="both"/>
        <w:rPr>
          <w:lang w:val="fr-FR"/>
        </w:rPr>
      </w:pPr>
      <w:r w:rsidRPr="0032190F">
        <w:rPr>
          <w:lang w:val="fr-FR"/>
        </w:rPr>
        <w:t>(BIB 1531 p. 101</w:t>
      </w:r>
      <w:r w:rsidR="00BA6013" w:rsidRPr="0032190F">
        <w:rPr>
          <w:lang w:val="fr-FR"/>
        </w:rPr>
        <w:t>, et *=SS BIB</w:t>
      </w:r>
      <w:r w:rsidRPr="0032190F">
        <w:rPr>
          <w:lang w:val="fr-FR"/>
        </w:rPr>
        <w:t>)</w:t>
      </w:r>
    </w:p>
    <w:p w14:paraId="338457BC" w14:textId="77777777" w:rsidR="008255F1" w:rsidRDefault="008255F1" w:rsidP="00242C0F">
      <w:pPr>
        <w:jc w:val="both"/>
        <w:rPr>
          <w:lang w:val="fr-FR"/>
        </w:rPr>
      </w:pPr>
    </w:p>
    <w:p w14:paraId="7726A062" w14:textId="77777777" w:rsidR="008255F1" w:rsidRDefault="008255F1" w:rsidP="008255F1">
      <w:pPr>
        <w:pStyle w:val="Heading4"/>
      </w:pPr>
      <w:bookmarkStart w:id="4186" w:name="Sit_Valcamonica_T_a_empr_pied"/>
      <w:r>
        <w:t>empreintes de pieds</w:t>
      </w:r>
    </w:p>
    <w:bookmarkEnd w:id="4186"/>
    <w:p w14:paraId="1FE3CEAF" w14:textId="28CAAC04" w:rsidR="008255F1" w:rsidRDefault="00911743" w:rsidP="008255F1">
      <w:pPr>
        <w:rPr>
          <w:lang w:val="fr-FR" w:eastAsia="fr-FR"/>
        </w:rPr>
      </w:pPr>
      <w:r>
        <w:rPr>
          <w:lang w:val="fr-FR" w:eastAsia="fr-FR"/>
        </w:rPr>
        <w:fldChar w:fldCharType="begin"/>
      </w:r>
      <w:r w:rsidR="00E30F13">
        <w:rPr>
          <w:lang w:val="fr-FR" w:eastAsia="fr-FR"/>
        </w:rPr>
        <w:instrText>HYPERLINK "C:\\Users\\Thomas Huet\\Desktop\\Documentation archéologique liée à la thèse\\Cultures.docx" \l "Cul_Art_TAC_T_a_empreinte_pied"</w:instrText>
      </w:r>
      <w:r>
        <w:rPr>
          <w:lang w:val="fr-FR" w:eastAsia="fr-FR"/>
        </w:rPr>
      </w:r>
      <w:r>
        <w:rPr>
          <w:lang w:val="fr-FR" w:eastAsia="fr-FR"/>
        </w:rPr>
        <w:fldChar w:fldCharType="separate"/>
      </w:r>
      <w:r w:rsidR="008255F1" w:rsidRPr="008255F1">
        <w:rPr>
          <w:rStyle w:val="Hyperlink"/>
          <w:lang w:val="fr-FR" w:eastAsia="fr-FR"/>
        </w:rPr>
        <w:t>☼</w:t>
      </w:r>
      <w:r>
        <w:rPr>
          <w:lang w:val="fr-FR" w:eastAsia="fr-FR"/>
        </w:rPr>
        <w:fldChar w:fldCharType="end"/>
      </w:r>
    </w:p>
    <w:p w14:paraId="017CC574" w14:textId="77777777" w:rsidR="008255F1" w:rsidRDefault="008255F1" w:rsidP="008255F1">
      <w:pPr>
        <w:rPr>
          <w:lang w:val="fr-FR" w:eastAsia="fr-FR"/>
        </w:rPr>
      </w:pPr>
    </w:p>
    <w:p w14:paraId="2AAF9742" w14:textId="2215466F" w:rsidR="008255F1" w:rsidRPr="008255F1" w:rsidRDefault="00000000" w:rsidP="008255F1">
      <w:pPr>
        <w:rPr>
          <w:lang w:val="fr-FR" w:eastAsia="fr-FR"/>
        </w:rPr>
      </w:pPr>
      <w:hyperlink r:id="rId10353" w:anchor="Sizz_Naquane_50" w:history="1">
        <w:r w:rsidR="008255F1" w:rsidRPr="008255F1">
          <w:rPr>
            <w:rStyle w:val="Hyperlink"/>
            <w:lang w:val="fr-FR" w:eastAsia="fr-FR"/>
          </w:rPr>
          <w:t>Naquane 50</w:t>
        </w:r>
      </w:hyperlink>
      <w:r w:rsidR="008255F1">
        <w:rPr>
          <w:lang w:val="fr-FR" w:eastAsia="fr-FR"/>
        </w:rPr>
        <w:t xml:space="preserve"> (BIB 3051)</w:t>
      </w:r>
      <w:r w:rsidR="00B81D10">
        <w:rPr>
          <w:lang w:val="fr-FR" w:eastAsia="fr-FR"/>
        </w:rPr>
        <w:t xml:space="preserve"> Zurla (BIB 3052)</w:t>
      </w:r>
    </w:p>
    <w:p w14:paraId="2D4A8796" w14:textId="77777777" w:rsidR="008255F1" w:rsidRPr="0032190F" w:rsidRDefault="008255F1" w:rsidP="00242C0F">
      <w:pPr>
        <w:jc w:val="both"/>
        <w:rPr>
          <w:lang w:val="fr-FR"/>
        </w:rPr>
      </w:pPr>
    </w:p>
    <w:p w14:paraId="1F4044D9" w14:textId="77777777" w:rsidR="00B80251" w:rsidRPr="0032190F" w:rsidRDefault="00B80251" w:rsidP="00242C0F">
      <w:pPr>
        <w:jc w:val="both"/>
        <w:rPr>
          <w:lang w:val="fr-FR"/>
        </w:rPr>
      </w:pPr>
    </w:p>
    <w:p w14:paraId="7F9DEF44" w14:textId="77777777" w:rsidR="00B80251" w:rsidRPr="00452E7D" w:rsidRDefault="00B80251" w:rsidP="00B80251">
      <w:pPr>
        <w:pStyle w:val="Heading3"/>
      </w:pPr>
      <w:bookmarkStart w:id="4187" w:name="Sit_Valcamonica_T_z"/>
      <w:r w:rsidRPr="00452E7D">
        <w:t>Zoomorphes</w:t>
      </w:r>
    </w:p>
    <w:bookmarkEnd w:id="4187"/>
    <w:p w14:paraId="68F0EF43" w14:textId="77777777" w:rsidR="00444E82" w:rsidRPr="00452E7D" w:rsidRDefault="00444E82" w:rsidP="00242C0F">
      <w:pPr>
        <w:jc w:val="both"/>
        <w:rPr>
          <w:lang w:val="fr-FR"/>
        </w:rPr>
      </w:pPr>
    </w:p>
    <w:p w14:paraId="7E17C09E" w14:textId="77777777" w:rsidR="00444E82" w:rsidRPr="00452E7D" w:rsidRDefault="00444E82" w:rsidP="00444E82">
      <w:pPr>
        <w:pStyle w:val="Heading4"/>
      </w:pPr>
      <w:bookmarkStart w:id="4188" w:name="Sit_Valcamonica_T_z_cerf"/>
      <w:r w:rsidRPr="00452E7D">
        <w:t>cervidés</w:t>
      </w:r>
    </w:p>
    <w:bookmarkEnd w:id="4188"/>
    <w:p w14:paraId="70456116" w14:textId="77777777" w:rsidR="007F2AA0" w:rsidRPr="0032190F" w:rsidRDefault="00197E31" w:rsidP="00242C0F">
      <w:pPr>
        <w:jc w:val="both"/>
        <w:rPr>
          <w:lang w:val="fr-FR"/>
        </w:rPr>
      </w:pPr>
      <w:r w:rsidRPr="00566234">
        <w:rPr>
          <w:lang w:val="es-ES"/>
        </w:rPr>
        <w:t xml:space="preserve">cerfs: Ossimo 7, Ossimo 8, Borno 1, Coren di Redondo, Naquane 1, </w:t>
      </w:r>
      <w:r w:rsidR="00D767F3" w:rsidRPr="00566234">
        <w:rPr>
          <w:lang w:val="es-ES"/>
        </w:rPr>
        <w:t xml:space="preserve">Cemmo 1, </w:t>
      </w:r>
      <w:r w:rsidRPr="00566234">
        <w:rPr>
          <w:lang w:val="es-ES"/>
        </w:rPr>
        <w:t>Cemmo 3 , Plas 1, Plas 2 (?), Caven 2, Vangione 1, Vangion 2</w:t>
      </w:r>
      <w:r w:rsidR="00A51527" w:rsidRPr="00566234">
        <w:rPr>
          <w:lang w:val="es-ES"/>
        </w:rPr>
        <w:t>, Boalzo 2, Laces, etc.</w:t>
      </w:r>
      <w:r w:rsidRPr="00566234">
        <w:rPr>
          <w:lang w:val="es-ES"/>
        </w:rPr>
        <w:t xml:space="preserve"> </w:t>
      </w:r>
      <w:r w:rsidRPr="0032190F">
        <w:rPr>
          <w:lang w:val="fr-FR"/>
        </w:rPr>
        <w:t>(SS BIB)</w:t>
      </w:r>
    </w:p>
    <w:p w14:paraId="30AA7437" w14:textId="2BF1BB79" w:rsidR="00197E31" w:rsidRPr="0032190F" w:rsidRDefault="00A51527" w:rsidP="00242C0F">
      <w:pPr>
        <w:jc w:val="both"/>
        <w:rPr>
          <w:lang w:val="fr-FR"/>
        </w:rPr>
      </w:pPr>
      <w:r w:rsidRPr="0032190F">
        <w:rPr>
          <w:lang w:val="fr-FR"/>
        </w:rPr>
        <w:t>Cemmo 1 et Cemmo 2</w:t>
      </w:r>
      <w:r w:rsidR="00C370D1" w:rsidRPr="0032190F">
        <w:rPr>
          <w:lang w:val="fr-FR"/>
        </w:rPr>
        <w:t xml:space="preserve"> </w:t>
      </w:r>
      <w:r w:rsidRPr="0032190F">
        <w:rPr>
          <w:lang w:val="fr-FR"/>
        </w:rPr>
        <w:t xml:space="preserve">montre des superpositions de </w:t>
      </w:r>
      <w:hyperlink r:id="rId10354" w:anchor="Cul_Art_TAC_T_z_cervide" w:history="1">
        <w:r w:rsidR="00C370D1" w:rsidRPr="0032190F">
          <w:rPr>
            <w:rStyle w:val="Hyperlink"/>
            <w:lang w:val="fr-FR"/>
          </w:rPr>
          <w:t>cerfs</w:t>
        </w:r>
      </w:hyperlink>
      <w:r w:rsidR="00C370D1" w:rsidRPr="0032190F">
        <w:rPr>
          <w:rStyle w:val="st"/>
          <w:lang w:val="fr-FR"/>
        </w:rPr>
        <w:t xml:space="preserve"> </w:t>
      </w:r>
      <w:r w:rsidRPr="0032190F">
        <w:rPr>
          <w:lang w:val="fr-FR"/>
        </w:rPr>
        <w:t xml:space="preserve">aux bois semi-circulaires sous des poignards (SS BIB). </w:t>
      </w:r>
      <w:r w:rsidR="00197E31" w:rsidRPr="0032190F">
        <w:rPr>
          <w:lang w:val="fr-FR"/>
        </w:rPr>
        <w:t xml:space="preserve">Comparer Cemmo 2 et Naquane 1 avec les peintures du </w:t>
      </w:r>
      <w:hyperlink r:id="rId10355" w:anchor="Sit_Rocher_Chateau" w:history="1">
        <w:r w:rsidR="00197E31" w:rsidRPr="0032190F">
          <w:rPr>
            <w:rStyle w:val="Hyperlink"/>
            <w:lang w:val="fr-FR"/>
          </w:rPr>
          <w:t>Rocher du Chateau</w:t>
        </w:r>
      </w:hyperlink>
      <w:r w:rsidR="00197E31" w:rsidRPr="0032190F">
        <w:rPr>
          <w:lang w:val="fr-FR"/>
        </w:rPr>
        <w:t xml:space="preserve"> (SS BIB)</w:t>
      </w:r>
    </w:p>
    <w:p w14:paraId="16393920" w14:textId="77777777" w:rsidR="00197E31" w:rsidRPr="0032190F" w:rsidRDefault="00197E31" w:rsidP="00242C0F">
      <w:pPr>
        <w:jc w:val="both"/>
        <w:rPr>
          <w:lang w:val="fr-FR"/>
        </w:rPr>
      </w:pPr>
    </w:p>
    <w:p w14:paraId="2C513D9E" w14:textId="77777777" w:rsidR="00D65DC9" w:rsidRPr="0032190F" w:rsidRDefault="008D02B6" w:rsidP="00242C0F">
      <w:pPr>
        <w:pStyle w:val="Heading3"/>
        <w:spacing w:line="240" w:lineRule="auto"/>
      </w:pPr>
      <w:r w:rsidRPr="0032190F">
        <w:t>Armes</w:t>
      </w:r>
    </w:p>
    <w:p w14:paraId="43B5AAB1" w14:textId="77777777" w:rsidR="00444E82" w:rsidRPr="0032190F" w:rsidRDefault="008927A3" w:rsidP="00242C0F">
      <w:pPr>
        <w:jc w:val="both"/>
        <w:rPr>
          <w:lang w:val="fr-FR"/>
        </w:rPr>
      </w:pPr>
      <w:r w:rsidRPr="0032190F">
        <w:rPr>
          <w:lang w:val="fr-FR"/>
        </w:rPr>
        <w:t>Importante pour la datation du site (SS BIB)</w:t>
      </w:r>
    </w:p>
    <w:p w14:paraId="2B622F67" w14:textId="77777777" w:rsidR="007C2BD7" w:rsidRPr="0032190F" w:rsidRDefault="007C2BD7" w:rsidP="00242C0F">
      <w:pPr>
        <w:jc w:val="both"/>
        <w:rPr>
          <w:lang w:val="fr-FR"/>
        </w:rPr>
      </w:pPr>
    </w:p>
    <w:p w14:paraId="70C159DB" w14:textId="77777777" w:rsidR="00762C99" w:rsidRPr="0032190F" w:rsidRDefault="00DE55E6" w:rsidP="00242C0F">
      <w:pPr>
        <w:pStyle w:val="Heading4"/>
      </w:pPr>
      <w:r>
        <w:t>p</w:t>
      </w:r>
      <w:r w:rsidR="00175887" w:rsidRPr="0032190F">
        <w:t>oignards</w:t>
      </w:r>
    </w:p>
    <w:p w14:paraId="44A125C9" w14:textId="77777777" w:rsidR="007C2BD7" w:rsidRPr="0032190F" w:rsidRDefault="007C2BD7" w:rsidP="00242C0F">
      <w:pPr>
        <w:jc w:val="both"/>
        <w:rPr>
          <w:lang w:val="fr-FR"/>
        </w:rPr>
      </w:pPr>
    </w:p>
    <w:p w14:paraId="75337A57" w14:textId="7A8F8637" w:rsidR="007C2BD7" w:rsidRPr="0032190F" w:rsidRDefault="007C2BD7" w:rsidP="00242C0F">
      <w:pPr>
        <w:rPr>
          <w:lang w:val="fr-FR"/>
        </w:rPr>
      </w:pPr>
      <w:r w:rsidRPr="0032190F">
        <w:rPr>
          <w:lang w:val="fr-FR"/>
        </w:rPr>
        <w:t xml:space="preserve">Le type Remedello A prédomine au </w:t>
      </w:r>
      <w:hyperlink r:id="rId10356" w:anchor="Sit_Valtellina" w:history="1">
        <w:r w:rsidRPr="0032190F">
          <w:rPr>
            <w:rStyle w:val="Hyperlink"/>
            <w:lang w:val="fr-FR"/>
          </w:rPr>
          <w:t>Valtellina</w:t>
        </w:r>
      </w:hyperlink>
      <w:r w:rsidRPr="0032190F">
        <w:rPr>
          <w:lang w:val="fr-FR"/>
        </w:rPr>
        <w:t xml:space="preserve"> quand le type Remedello B prédomine au </w:t>
      </w:r>
      <w:hyperlink r:id="rId10357" w:anchor="Sit_Valcamonica" w:history="1">
        <w:r w:rsidRPr="0032190F">
          <w:rPr>
            <w:rStyle w:val="Hyperlink"/>
            <w:lang w:val="fr-FR"/>
          </w:rPr>
          <w:t>Valcamonica</w:t>
        </w:r>
      </w:hyperlink>
      <w:r w:rsidRPr="0032190F">
        <w:rPr>
          <w:lang w:val="fr-FR"/>
        </w:rPr>
        <w:t xml:space="preserve"> (BIB 1167 p. 224)</w:t>
      </w:r>
    </w:p>
    <w:p w14:paraId="52E95224" w14:textId="62E86FB9" w:rsidR="00175887" w:rsidRPr="0032190F" w:rsidRDefault="00175887" w:rsidP="00242C0F">
      <w:pPr>
        <w:jc w:val="both"/>
        <w:rPr>
          <w:lang w:val="fr-FR"/>
        </w:rPr>
      </w:pPr>
      <w:r w:rsidRPr="0032190F">
        <w:rPr>
          <w:lang w:val="fr-FR"/>
        </w:rPr>
        <w:t>Les poignards à lame triangulaires, base rectiligne, poignée étroite et pommeau semi-lunaire font référence à ceux de la culture de Remedello (2900-</w:t>
      </w:r>
      <w:smartTag w:uri="urn:schemas-microsoft-com:office:smarttags" w:element="metricconverter">
        <w:smartTagPr>
          <w:attr w:name="ProductID" w:val="2500 a"/>
        </w:smartTagPr>
        <w:r w:rsidRPr="0032190F">
          <w:rPr>
            <w:lang w:val="fr-FR"/>
          </w:rPr>
          <w:t>2500 a</w:t>
        </w:r>
      </w:smartTag>
      <w:r w:rsidRPr="0032190F">
        <w:rPr>
          <w:lang w:val="fr-FR"/>
        </w:rPr>
        <w:t>.C.)</w:t>
      </w:r>
      <w:r w:rsidR="004224BD" w:rsidRPr="0032190F">
        <w:rPr>
          <w:lang w:val="fr-FR"/>
        </w:rPr>
        <w:t xml:space="preserve"> (SS BIB) Ces derniers ont une importance cruciale pour l’attribution chronologique des gravures (BIB 472)</w:t>
      </w:r>
      <w:r w:rsidRPr="0032190F">
        <w:rPr>
          <w:lang w:val="fr-FR"/>
        </w:rPr>
        <w:t xml:space="preserve">. Une reconstitution de </w:t>
      </w:r>
      <w:r w:rsidRPr="0032190F">
        <w:rPr>
          <w:lang w:val="fr-FR"/>
        </w:rPr>
        <w:lastRenderedPageBreak/>
        <w:t xml:space="preserve">ces poignards a été faite (Jack Belmondo (dir.), 1994) d’après </w:t>
      </w:r>
      <w:r w:rsidR="0072340B" w:rsidRPr="0032190F">
        <w:rPr>
          <w:lang w:val="fr-FR"/>
        </w:rPr>
        <w:t>un</w:t>
      </w:r>
      <w:r w:rsidRPr="0032190F">
        <w:rPr>
          <w:lang w:val="fr-FR"/>
        </w:rPr>
        <w:t xml:space="preserve"> exemplaire découvert dans la tombe 5 de la nécropole de </w:t>
      </w:r>
      <w:hyperlink r:id="rId10358" w:anchor="Sit_Spilamberto" w:history="1">
        <w:r w:rsidRPr="0032190F">
          <w:rPr>
            <w:rStyle w:val="Hyperlink"/>
            <w:lang w:val="fr-FR"/>
          </w:rPr>
          <w:t>Spilamberto</w:t>
        </w:r>
      </w:hyperlink>
      <w:r w:rsidR="002E41B9" w:rsidRPr="0032190F">
        <w:rPr>
          <w:lang w:val="fr-FR"/>
        </w:rPr>
        <w:t xml:space="preserve"> et la reconstitution autorisée d’après la découverte des rivets associés à une lame Remedello 2 (SS BIB)</w:t>
      </w:r>
      <w:r w:rsidRPr="0032190F">
        <w:rPr>
          <w:lang w:val="fr-FR"/>
        </w:rPr>
        <w:t>.</w:t>
      </w:r>
    </w:p>
    <w:p w14:paraId="5C0116B4" w14:textId="49C54E16" w:rsidR="005D6B79" w:rsidRPr="0032190F" w:rsidRDefault="005D6B79" w:rsidP="00242C0F">
      <w:pPr>
        <w:jc w:val="both"/>
        <w:rPr>
          <w:lang w:val="fr-FR"/>
        </w:rPr>
      </w:pPr>
      <w:r w:rsidRPr="0032190F">
        <w:rPr>
          <w:lang w:val="fr-FR"/>
        </w:rPr>
        <w:t xml:space="preserve">Les poignards de la </w:t>
      </w:r>
      <w:hyperlink r:id="rId10359" w:anchor="Sizz_Foppe_Nadro_4" w:history="1">
        <w:r w:rsidR="00604E82" w:rsidRPr="0032190F">
          <w:rPr>
            <w:rStyle w:val="Hyperlink"/>
            <w:lang w:val="fr-FR"/>
          </w:rPr>
          <w:t xml:space="preserve">FDN </w:t>
        </w:r>
        <w:r w:rsidRPr="0032190F">
          <w:rPr>
            <w:rStyle w:val="Hyperlink"/>
            <w:lang w:val="fr-FR"/>
          </w:rPr>
          <w:t>r</w:t>
        </w:r>
        <w:r w:rsidR="00C14BF3" w:rsidRPr="0032190F">
          <w:rPr>
            <w:rStyle w:val="Hyperlink"/>
            <w:lang w:val="fr-FR"/>
          </w:rPr>
          <w:t>.</w:t>
        </w:r>
        <w:r w:rsidRPr="0032190F">
          <w:rPr>
            <w:rStyle w:val="Hyperlink"/>
            <w:lang w:val="fr-FR"/>
          </w:rPr>
          <w:t xml:space="preserve"> 4</w:t>
        </w:r>
      </w:hyperlink>
      <w:r w:rsidRPr="0032190F">
        <w:rPr>
          <w:lang w:val="fr-FR"/>
        </w:rPr>
        <w:t xml:space="preserve"> montre une diversité de formes de poignards</w:t>
      </w:r>
      <w:r w:rsidR="0079115C" w:rsidRPr="0032190F">
        <w:rPr>
          <w:lang w:val="fr-FR"/>
        </w:rPr>
        <w:t xml:space="preserve"> qui ne les font pas correspondre, à première vue, au poignard de type Remedello et seraient attibués au Bronze ancien (BIB 413 p. 135-139)</w:t>
      </w:r>
      <w:r w:rsidR="000F0F71" w:rsidRPr="0032190F">
        <w:rPr>
          <w:lang w:val="fr-FR"/>
        </w:rPr>
        <w:t xml:space="preserve">. Par ailleurs selon l’auteur, « les symboles typiques de la période IIIA tels que les </w:t>
      </w:r>
      <w:hyperlink r:id="rId10360" w:anchor="Cul_Art_TAC_T_t_collier_2spirales" w:history="1">
        <w:r w:rsidR="007E4365">
          <w:rPr>
            <w:rStyle w:val="Hyperlink"/>
            <w:lang w:val="fr-FR"/>
          </w:rPr>
          <w:t>colliers</w:t>
        </w:r>
        <w:r w:rsidR="007E4365" w:rsidRPr="007E4365">
          <w:rPr>
            <w:rStyle w:val="Hyperlink"/>
            <w:lang w:val="fr-FR"/>
          </w:rPr>
          <w:t xml:space="preserve"> à double spirale</w:t>
        </w:r>
      </w:hyperlink>
      <w:r w:rsidR="000F0F71" w:rsidRPr="0032190F">
        <w:rPr>
          <w:lang w:val="fr-FR"/>
        </w:rPr>
        <w:t>, les araires, le bestiaire sauvage, les soleils radiés en position dominante, sont absents. Les compositions monumentales ne sont plus en usage (…) » (BIB 413 p. 139)</w:t>
      </w:r>
      <w:r w:rsidR="00661ECA" w:rsidRPr="0032190F">
        <w:rPr>
          <w:lang w:val="fr-FR"/>
        </w:rPr>
        <w:t>. Selon moi</w:t>
      </w:r>
      <w:r w:rsidR="000C55F4" w:rsidRPr="0032190F">
        <w:rPr>
          <w:lang w:val="fr-FR"/>
        </w:rPr>
        <w:t>, G. d</w:t>
      </w:r>
      <w:r w:rsidR="00661ECA" w:rsidRPr="0032190F">
        <w:rPr>
          <w:lang w:val="fr-FR"/>
        </w:rPr>
        <w:t xml:space="preserve">e Saulieu ne prend pas en compte le fait </w:t>
      </w:r>
      <w:r w:rsidR="007F60C7" w:rsidRPr="0032190F">
        <w:rPr>
          <w:lang w:val="fr-FR"/>
        </w:rPr>
        <w:t>que ce ne sont pas les mêmes personnes qui gravent</w:t>
      </w:r>
      <w:r w:rsidR="00661ECA" w:rsidRPr="0032190F">
        <w:rPr>
          <w:lang w:val="fr-FR"/>
        </w:rPr>
        <w:t xml:space="preserve"> sur des supports de type </w:t>
      </w:r>
      <w:r w:rsidR="000215DB" w:rsidRPr="0032190F">
        <w:rPr>
          <w:i/>
          <w:lang w:val="fr-FR"/>
        </w:rPr>
        <w:t>B</w:t>
      </w:r>
      <w:r w:rsidR="00661ECA" w:rsidRPr="0032190F">
        <w:rPr>
          <w:i/>
          <w:lang w:val="fr-FR"/>
        </w:rPr>
        <w:t>orno</w:t>
      </w:r>
      <w:r w:rsidR="007F60C7" w:rsidRPr="0032190F">
        <w:rPr>
          <w:lang w:val="fr-FR"/>
        </w:rPr>
        <w:t xml:space="preserve">ou l’instissement symbolique est prononcé (publicité du support) </w:t>
      </w:r>
      <w:r w:rsidR="00661ECA" w:rsidRPr="0032190F">
        <w:rPr>
          <w:lang w:val="fr-FR"/>
        </w:rPr>
        <w:t>et</w:t>
      </w:r>
      <w:r w:rsidR="00901AFC" w:rsidRPr="0032190F">
        <w:rPr>
          <w:lang w:val="fr-FR"/>
        </w:rPr>
        <w:t xml:space="preserve"> sur des affleurements naturels</w:t>
      </w:r>
      <w:r w:rsidR="00604E82" w:rsidRPr="0032190F">
        <w:rPr>
          <w:lang w:val="fr-FR"/>
        </w:rPr>
        <w:t> </w:t>
      </w:r>
      <w:r w:rsidR="007F60C7" w:rsidRPr="0032190F">
        <w:rPr>
          <w:lang w:val="fr-FR"/>
        </w:rPr>
        <w:t xml:space="preserve">qui est, il est vrai, discret. Aumont Bego, </w:t>
      </w:r>
      <w:r w:rsidR="00901AFC" w:rsidRPr="0032190F">
        <w:rPr>
          <w:lang w:val="fr-FR"/>
        </w:rPr>
        <w:t>par exemple</w:t>
      </w:r>
      <w:r w:rsidR="007F60C7" w:rsidRPr="0032190F">
        <w:rPr>
          <w:lang w:val="fr-FR"/>
        </w:rPr>
        <w:t>,</w:t>
      </w:r>
      <w:r w:rsidR="00901AFC" w:rsidRPr="0032190F">
        <w:rPr>
          <w:lang w:val="fr-FR"/>
        </w:rPr>
        <w:t xml:space="preserve"> le corniforme de la stèle du </w:t>
      </w:r>
      <w:hyperlink r:id="rId10361" w:anchor="Siz_ZVIIGIR8" w:history="1">
        <w:hyperlink r:id="rId10362" w:anchor="Desc_ZVIIGIR8" w:history="1">
          <w:r w:rsidR="00CF601F" w:rsidRPr="0032190F">
            <w:rPr>
              <w:rStyle w:val="Hyperlink"/>
              <w:i/>
              <w:lang w:val="fr-FR"/>
            </w:rPr>
            <w:t>Chef de Tribu</w:t>
          </w:r>
        </w:hyperlink>
      </w:hyperlink>
      <w:r w:rsidR="00901AFC" w:rsidRPr="0032190F">
        <w:rPr>
          <w:lang w:val="fr-FR"/>
        </w:rPr>
        <w:t xml:space="preserve"> montre une meilleure exécution que le reste des corniformes du site) (SS BIB)</w:t>
      </w:r>
    </w:p>
    <w:p w14:paraId="30D0D940" w14:textId="77777777" w:rsidR="000A5CAE" w:rsidRDefault="000A5CAE" w:rsidP="00647EA0">
      <w:pPr>
        <w:pStyle w:val="Heading5"/>
      </w:pPr>
      <w:r>
        <w:t>Styles</w:t>
      </w:r>
    </w:p>
    <w:p w14:paraId="572B2844" w14:textId="77777777" w:rsidR="000215DB" w:rsidRDefault="000215DB" w:rsidP="000215DB"/>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6"/>
        <w:gridCol w:w="4909"/>
      </w:tblGrid>
      <w:tr w:rsidR="000215DB" w14:paraId="1117E15A" w14:textId="77777777" w:rsidTr="00537CE8">
        <w:trPr>
          <w:jc w:val="center"/>
        </w:trPr>
        <w:tc>
          <w:tcPr>
            <w:tcW w:w="1776" w:type="dxa"/>
            <w:shd w:val="clear" w:color="auto" w:fill="auto"/>
            <w:vAlign w:val="center"/>
          </w:tcPr>
          <w:p w14:paraId="2DB4A580" w14:textId="77777777" w:rsidR="000215DB" w:rsidRDefault="000215DB" w:rsidP="00537CE8">
            <w:pPr>
              <w:jc w:val="center"/>
            </w:pPr>
            <w:r>
              <w:t>styles</w:t>
            </w:r>
          </w:p>
        </w:tc>
        <w:tc>
          <w:tcPr>
            <w:tcW w:w="4909" w:type="dxa"/>
            <w:shd w:val="clear" w:color="auto" w:fill="auto"/>
          </w:tcPr>
          <w:p w14:paraId="063DEF74" w14:textId="77777777" w:rsidR="000215DB" w:rsidRDefault="000215DB" w:rsidP="00537CE8">
            <w:pPr>
              <w:jc w:val="center"/>
            </w:pPr>
            <w:r>
              <w:t>description</w:t>
            </w:r>
          </w:p>
        </w:tc>
      </w:tr>
      <w:tr w:rsidR="000215DB" w:rsidRPr="006A329A" w14:paraId="3BAFD305" w14:textId="77777777" w:rsidTr="00537CE8">
        <w:trPr>
          <w:jc w:val="center"/>
        </w:trPr>
        <w:tc>
          <w:tcPr>
            <w:tcW w:w="1776" w:type="dxa"/>
            <w:shd w:val="clear" w:color="auto" w:fill="auto"/>
            <w:vAlign w:val="center"/>
          </w:tcPr>
          <w:p w14:paraId="5C2CF39D" w14:textId="77777777" w:rsidR="000215DB" w:rsidRPr="00B11413" w:rsidRDefault="000215DB" w:rsidP="00537CE8">
            <w:pPr>
              <w:jc w:val="center"/>
            </w:pPr>
            <w:r w:rsidRPr="00B11413">
              <w:t>Remedello 2</w:t>
            </w:r>
          </w:p>
        </w:tc>
        <w:tc>
          <w:tcPr>
            <w:tcW w:w="4909" w:type="dxa"/>
            <w:shd w:val="clear" w:color="auto" w:fill="auto"/>
          </w:tcPr>
          <w:p w14:paraId="438AB789" w14:textId="2A0EC46D" w:rsidR="000215DB" w:rsidRPr="0032190F" w:rsidRDefault="000215DB" w:rsidP="000215DB">
            <w:pPr>
              <w:rPr>
                <w:lang w:val="fr-FR"/>
              </w:rPr>
            </w:pPr>
            <w:r w:rsidRPr="0032190F">
              <w:rPr>
                <w:lang w:val="fr-FR"/>
              </w:rPr>
              <w:t xml:space="preserve">lame triangulaire courte avec nervure axiale (A) ou allongée (B) avec une base droite et soie à un trou ou deux trous (voir culture de </w:t>
            </w:r>
            <w:hyperlink r:id="rId10363" w:anchor="Cul_Remedello" w:history="1">
              <w:r w:rsidRPr="0032190F">
                <w:rPr>
                  <w:rStyle w:val="Hyperlink"/>
                  <w:lang w:val="fr-FR"/>
                </w:rPr>
                <w:t>Remedello</w:t>
              </w:r>
            </w:hyperlink>
            <w:r w:rsidRPr="0032190F">
              <w:rPr>
                <w:lang w:val="fr-FR"/>
              </w:rPr>
              <w:t>). Au Valcamonica les lames longues (variante B) des poignards Remedello 2 dominent (BIB 232)</w:t>
            </w:r>
          </w:p>
        </w:tc>
      </w:tr>
      <w:tr w:rsidR="000215DB" w14:paraId="636250B1" w14:textId="77777777" w:rsidTr="00537CE8">
        <w:trPr>
          <w:jc w:val="center"/>
        </w:trPr>
        <w:tc>
          <w:tcPr>
            <w:tcW w:w="1776" w:type="dxa"/>
            <w:shd w:val="clear" w:color="auto" w:fill="auto"/>
            <w:vAlign w:val="center"/>
          </w:tcPr>
          <w:p w14:paraId="633F2EE5" w14:textId="1622F222" w:rsidR="000215DB" w:rsidRPr="00B11413" w:rsidRDefault="00000000" w:rsidP="00537CE8">
            <w:pPr>
              <w:jc w:val="center"/>
            </w:pPr>
            <w:hyperlink r:id="rId10364" w:anchor="Cul_Ciempozuelos" w:history="1">
              <w:r w:rsidR="000215DB" w:rsidRPr="00B11413">
                <w:rPr>
                  <w:rStyle w:val="Hyperlink"/>
                </w:rPr>
                <w:t>Ciempozuelos</w:t>
              </w:r>
            </w:hyperlink>
          </w:p>
        </w:tc>
        <w:tc>
          <w:tcPr>
            <w:tcW w:w="4909" w:type="dxa"/>
            <w:shd w:val="clear" w:color="auto" w:fill="auto"/>
          </w:tcPr>
          <w:p w14:paraId="09F6FD5B" w14:textId="77777777" w:rsidR="000215DB" w:rsidRDefault="000215DB" w:rsidP="000215DB">
            <w:r w:rsidRPr="0032190F">
              <w:rPr>
                <w:lang w:val="fr-FR"/>
              </w:rPr>
              <w:t xml:space="preserve">lame allongée à base rhomboïdale et languette. Dans les représentations rupestre : avec pommeau arrondi. </w:t>
            </w:r>
            <w:r>
              <w:t>Attribué au Campaniforme (BIB 232)</w:t>
            </w:r>
          </w:p>
        </w:tc>
      </w:tr>
      <w:tr w:rsidR="000215DB" w14:paraId="45EA3FB6" w14:textId="77777777" w:rsidTr="00537CE8">
        <w:trPr>
          <w:jc w:val="center"/>
        </w:trPr>
        <w:tc>
          <w:tcPr>
            <w:tcW w:w="1776" w:type="dxa"/>
            <w:shd w:val="clear" w:color="auto" w:fill="auto"/>
            <w:vAlign w:val="center"/>
          </w:tcPr>
          <w:p w14:paraId="4DBE7ED3" w14:textId="77777777" w:rsidR="000215DB" w:rsidRPr="00B11413" w:rsidRDefault="00B11413" w:rsidP="00537CE8">
            <w:pPr>
              <w:jc w:val="center"/>
            </w:pPr>
            <w:r>
              <w:t>BA</w:t>
            </w:r>
          </w:p>
        </w:tc>
        <w:tc>
          <w:tcPr>
            <w:tcW w:w="4909" w:type="dxa"/>
            <w:shd w:val="clear" w:color="auto" w:fill="auto"/>
          </w:tcPr>
          <w:p w14:paraId="20144D68" w14:textId="77777777" w:rsidR="000215DB" w:rsidRDefault="000215DB" w:rsidP="000215DB">
            <w:r>
              <w:t>à base arrondie (BIB 232)</w:t>
            </w:r>
          </w:p>
        </w:tc>
      </w:tr>
    </w:tbl>
    <w:p w14:paraId="469AF40C" w14:textId="77777777" w:rsidR="000215DB" w:rsidRDefault="000215DB" w:rsidP="000215DB"/>
    <w:p w14:paraId="41913C69" w14:textId="77777777" w:rsidR="00762C99" w:rsidRPr="00762C99" w:rsidRDefault="00DE55E6" w:rsidP="00242C0F">
      <w:pPr>
        <w:pStyle w:val="Heading4"/>
      </w:pPr>
      <w:r>
        <w:t>h</w:t>
      </w:r>
      <w:r w:rsidR="00762C99" w:rsidRPr="00762C99">
        <w:t>allebardes</w:t>
      </w:r>
    </w:p>
    <w:p w14:paraId="7BC76FFE" w14:textId="452C5BC8" w:rsidR="002D2E7C" w:rsidRPr="0032190F" w:rsidRDefault="002D2E7C" w:rsidP="00242C0F">
      <w:pPr>
        <w:jc w:val="both"/>
        <w:rPr>
          <w:lang w:val="fr-FR"/>
        </w:rPr>
      </w:pPr>
      <w:r w:rsidRPr="0032190F">
        <w:rPr>
          <w:lang w:val="fr-FR"/>
        </w:rPr>
        <w:t xml:space="preserve">Pour le Valcamonica il existe </w:t>
      </w:r>
      <w:r w:rsidR="008935B0" w:rsidRPr="0032190F">
        <w:rPr>
          <w:lang w:val="fr-FR"/>
        </w:rPr>
        <w:t>différents</w:t>
      </w:r>
      <w:r w:rsidRPr="0032190F">
        <w:rPr>
          <w:lang w:val="fr-FR"/>
        </w:rPr>
        <w:t xml:space="preserve"> types de representations de </w:t>
      </w:r>
      <w:hyperlink r:id="rId10365" w:anchor="Typ_Arm_Hallebardes" w:history="1">
        <w:r w:rsidRPr="0032190F">
          <w:rPr>
            <w:rStyle w:val="Hyperlink"/>
            <w:lang w:val="fr-FR"/>
          </w:rPr>
          <w:t>hallebard</w:t>
        </w:r>
        <w:r w:rsidR="003A2EA3" w:rsidRPr="0032190F">
          <w:rPr>
            <w:rStyle w:val="Hyperlink"/>
            <w:lang w:val="fr-FR"/>
          </w:rPr>
          <w:t>es</w:t>
        </w:r>
      </w:hyperlink>
      <w:r w:rsidRPr="0032190F">
        <w:rPr>
          <w:lang w:val="fr-FR"/>
        </w:rPr>
        <w:t>, le premier est attribué à la phase Remedello 2 (2900-2500) et le second au Campaniforme (Cuivre III) (2500-2300/2200)</w:t>
      </w:r>
    </w:p>
    <w:p w14:paraId="2D205A09" w14:textId="77777777" w:rsidR="006C0461" w:rsidRPr="0032190F" w:rsidRDefault="006C0461" w:rsidP="00242C0F">
      <w:pPr>
        <w:ind w:left="705"/>
        <w:jc w:val="both"/>
        <w:rPr>
          <w:lang w:val="fr-FR"/>
        </w:rPr>
      </w:pPr>
    </w:p>
    <w:p w14:paraId="4D2AE15D" w14:textId="77777777" w:rsidR="00B60849" w:rsidRPr="0032190F" w:rsidRDefault="002D2E7C" w:rsidP="00242C0F">
      <w:pPr>
        <w:ind w:left="705"/>
        <w:jc w:val="both"/>
        <w:rPr>
          <w:lang w:val="fr-FR"/>
        </w:rPr>
      </w:pPr>
      <w:r w:rsidRPr="0032190F">
        <w:rPr>
          <w:lang w:val="fr-FR"/>
        </w:rPr>
        <w:t>-</w:t>
      </w:r>
      <w:r w:rsidR="00B60849" w:rsidRPr="0032190F">
        <w:rPr>
          <w:lang w:val="fr-FR"/>
        </w:rPr>
        <w:t xml:space="preserve"> phase initiale (3400-2900) équivalente au Remedello 1 :</w:t>
      </w:r>
    </w:p>
    <w:p w14:paraId="01147B50" w14:textId="2D3E2FCB" w:rsidR="00B60849" w:rsidRPr="0032190F" w:rsidRDefault="00B60849" w:rsidP="00242C0F">
      <w:pPr>
        <w:ind w:left="1440"/>
        <w:jc w:val="both"/>
        <w:rPr>
          <w:lang w:val="fr-FR"/>
        </w:rPr>
      </w:pPr>
      <w:r w:rsidRPr="0032190F">
        <w:rPr>
          <w:lang w:val="fr-FR"/>
        </w:rPr>
        <w:t xml:space="preserve">Concernant les hallebardes, on retrouve des formes foliacées probablement en silex (Remedello 1) de lames sur les stèles de Caven 1, </w:t>
      </w:r>
      <w:hyperlink r:id="rId10366" w:anchor="Sizz_Caven_2" w:history="1">
        <w:r w:rsidRPr="0032190F">
          <w:rPr>
            <w:rStyle w:val="Hyperlink"/>
            <w:lang w:val="fr-FR"/>
          </w:rPr>
          <w:t>Caven 2</w:t>
        </w:r>
      </w:hyperlink>
      <w:r w:rsidRPr="0032190F">
        <w:rPr>
          <w:lang w:val="fr-FR"/>
        </w:rPr>
        <w:t>, Valgella 3, Vangione 2 (</w:t>
      </w:r>
      <w:hyperlink r:id="rId10367" w:anchor="Sit_Valtellina" w:history="1">
        <w:r w:rsidRPr="0032190F">
          <w:rPr>
            <w:rStyle w:val="Hyperlink"/>
            <w:lang w:val="fr-FR"/>
          </w:rPr>
          <w:t>Valtellina</w:t>
        </w:r>
      </w:hyperlink>
      <w:r w:rsidRPr="0032190F">
        <w:rPr>
          <w:lang w:val="fr-FR"/>
        </w:rPr>
        <w:t xml:space="preserve">), </w:t>
      </w:r>
      <w:hyperlink r:id="rId10368" w:anchor="Sizz_Borno_1" w:history="1">
        <w:r w:rsidRPr="0032190F">
          <w:rPr>
            <w:rStyle w:val="Hyperlink"/>
            <w:lang w:val="fr-FR"/>
          </w:rPr>
          <w:t>Borno 1</w:t>
        </w:r>
      </w:hyperlink>
      <w:r w:rsidRPr="0032190F">
        <w:rPr>
          <w:lang w:val="fr-FR"/>
        </w:rPr>
        <w:t xml:space="preserve">, </w:t>
      </w:r>
      <w:hyperlink r:id="rId10369" w:anchor="Sizz_Plas_1" w:history="1">
        <w:r w:rsidRPr="0032190F">
          <w:rPr>
            <w:rStyle w:val="Hyperlink"/>
            <w:lang w:val="fr-FR"/>
          </w:rPr>
          <w:t>Plas 1</w:t>
        </w:r>
      </w:hyperlink>
      <w:r w:rsidRPr="0032190F">
        <w:rPr>
          <w:lang w:val="fr-FR"/>
        </w:rPr>
        <w:t xml:space="preserve"> (Valcamonica). A </w:t>
      </w:r>
      <w:hyperlink r:id="rId10370" w:anchor="Sizz_Tirano_Lovero" w:history="1">
        <w:r w:rsidRPr="0032190F">
          <w:rPr>
            <w:rStyle w:val="Hyperlink"/>
            <w:lang w:val="fr-FR"/>
          </w:rPr>
          <w:t>Tirano Lovero</w:t>
        </w:r>
      </w:hyperlink>
      <w:r w:rsidRPr="0032190F">
        <w:rPr>
          <w:lang w:val="fr-FR"/>
        </w:rPr>
        <w:t>, malgré a superposition d’une gravure d’animal (BIB 232 p. 79).</w:t>
      </w:r>
    </w:p>
    <w:p w14:paraId="09CB6D54" w14:textId="77777777" w:rsidR="00D65DC9" w:rsidRPr="0032190F" w:rsidRDefault="00B60849" w:rsidP="00242C0F">
      <w:pPr>
        <w:ind w:left="705"/>
        <w:jc w:val="both"/>
        <w:rPr>
          <w:lang w:val="fr-FR"/>
        </w:rPr>
      </w:pPr>
      <w:r w:rsidRPr="0032190F">
        <w:rPr>
          <w:lang w:val="fr-FR"/>
        </w:rPr>
        <w:t>-</w:t>
      </w:r>
      <w:r w:rsidR="008935B0" w:rsidRPr="0032190F">
        <w:rPr>
          <w:lang w:val="fr-FR"/>
        </w:rPr>
        <w:t xml:space="preserve"> première phase (2900-2500)</w:t>
      </w:r>
      <w:r w:rsidRPr="0032190F">
        <w:rPr>
          <w:lang w:val="fr-FR"/>
        </w:rPr>
        <w:t xml:space="preserve"> équivalente au Remedello 2</w:t>
      </w:r>
      <w:r w:rsidR="008935B0" w:rsidRPr="0032190F">
        <w:rPr>
          <w:lang w:val="fr-FR"/>
        </w:rPr>
        <w:t xml:space="preserve"> : </w:t>
      </w:r>
    </w:p>
    <w:p w14:paraId="5C2DEB02" w14:textId="36FD4E30" w:rsidR="002D2E7C" w:rsidRPr="0032190F" w:rsidRDefault="00D65DC9" w:rsidP="00242C0F">
      <w:pPr>
        <w:ind w:left="1418"/>
        <w:jc w:val="both"/>
        <w:rPr>
          <w:lang w:val="fr-FR"/>
        </w:rPr>
      </w:pPr>
      <w:r w:rsidRPr="0032190F">
        <w:rPr>
          <w:lang w:val="fr-FR"/>
        </w:rPr>
        <w:t>L</w:t>
      </w:r>
      <w:r w:rsidR="008935B0" w:rsidRPr="0032190F">
        <w:rPr>
          <w:lang w:val="fr-FR"/>
        </w:rPr>
        <w:t xml:space="preserve">es hallebardes </w:t>
      </w:r>
      <w:r w:rsidRPr="0032190F">
        <w:rPr>
          <w:lang w:val="fr-FR"/>
        </w:rPr>
        <w:t xml:space="preserve">à talon droit, </w:t>
      </w:r>
      <w:r w:rsidR="008935B0" w:rsidRPr="0032190F">
        <w:rPr>
          <w:lang w:val="fr-FR"/>
        </w:rPr>
        <w:t>gravées sur la stèle d</w:t>
      </w:r>
      <w:r w:rsidR="00B63009" w:rsidRPr="0032190F">
        <w:rPr>
          <w:lang w:val="fr-FR"/>
        </w:rPr>
        <w:t>’</w:t>
      </w:r>
      <w:hyperlink r:id="rId10371" w:anchor="Sit_Arco" w:history="1">
        <w:r w:rsidR="00222BB7" w:rsidRPr="0032190F">
          <w:rPr>
            <w:rStyle w:val="Hyperlink"/>
            <w:lang w:val="fr-FR"/>
          </w:rPr>
          <w:t>Arco</w:t>
        </w:r>
      </w:hyperlink>
      <w:r w:rsidR="00222BB7" w:rsidRPr="0032190F">
        <w:rPr>
          <w:lang w:val="fr-FR"/>
        </w:rPr>
        <w:t xml:space="preserve"> 1 </w:t>
      </w:r>
      <w:r w:rsidR="008935B0" w:rsidRPr="0032190F">
        <w:rPr>
          <w:lang w:val="fr-FR"/>
        </w:rPr>
        <w:t xml:space="preserve">dans le </w:t>
      </w:r>
      <w:hyperlink r:id="rId10372" w:anchor="Sit_Trentin_Haut_Adige" w:history="1">
        <w:r w:rsidR="008935B0" w:rsidRPr="0032190F">
          <w:rPr>
            <w:rStyle w:val="Hyperlink"/>
            <w:lang w:val="fr-FR"/>
          </w:rPr>
          <w:t>Trentin-Haut-Adige</w:t>
        </w:r>
      </w:hyperlink>
      <w:r w:rsidR="008935B0" w:rsidRPr="0032190F">
        <w:rPr>
          <w:lang w:val="fr-FR"/>
        </w:rPr>
        <w:t xml:space="preserve">, qui sont l’équivalent du poignard de Remedello enmanché. Ce sont les hallebardes de type </w:t>
      </w:r>
      <w:hyperlink r:id="rId10373" w:anchor="Sit_Monte_Bradoni" w:history="1">
        <w:r w:rsidR="008935B0" w:rsidRPr="0032190F">
          <w:rPr>
            <w:rStyle w:val="Hyperlink"/>
            <w:lang w:val="fr-FR"/>
          </w:rPr>
          <w:t>Monte Bradoni</w:t>
        </w:r>
      </w:hyperlink>
      <w:r w:rsidR="008935B0" w:rsidRPr="0032190F">
        <w:rPr>
          <w:lang w:val="fr-FR"/>
        </w:rPr>
        <w:t xml:space="preserve"> ou de </w:t>
      </w:r>
      <w:hyperlink r:id="rId10374" w:anchor="Cul_Gaudo" w:history="1">
        <w:r w:rsidR="008935B0" w:rsidRPr="0032190F">
          <w:rPr>
            <w:rStyle w:val="Hyperlink"/>
            <w:lang w:val="fr-FR"/>
          </w:rPr>
          <w:t>Gaudo</w:t>
        </w:r>
      </w:hyperlink>
      <w:r w:rsidRPr="0032190F">
        <w:rPr>
          <w:lang w:val="fr-FR"/>
        </w:rPr>
        <w:t xml:space="preserve"> (BIB 232 p. 79).</w:t>
      </w:r>
    </w:p>
    <w:p w14:paraId="689D999B" w14:textId="07AC2C97" w:rsidR="002D2E7C" w:rsidRPr="0032190F" w:rsidRDefault="00D65DC9" w:rsidP="00242C0F">
      <w:pPr>
        <w:ind w:left="1418"/>
        <w:jc w:val="both"/>
        <w:rPr>
          <w:lang w:val="fr-FR"/>
        </w:rPr>
      </w:pPr>
      <w:r w:rsidRPr="0032190F">
        <w:rPr>
          <w:lang w:val="fr-FR"/>
        </w:rPr>
        <w:t xml:space="preserve">Les hallebardes en silex telles que représentées à </w:t>
      </w:r>
      <w:hyperlink r:id="rId10375" w:anchor="Sizz_Plas_1" w:history="1">
        <w:r w:rsidR="00C3720C" w:rsidRPr="0032190F">
          <w:rPr>
            <w:rStyle w:val="Hyperlink"/>
            <w:lang w:val="fr-FR"/>
          </w:rPr>
          <w:t>Plas 1</w:t>
        </w:r>
      </w:hyperlink>
      <w:r w:rsidRPr="0032190F">
        <w:rPr>
          <w:lang w:val="fr-FR"/>
        </w:rPr>
        <w:t xml:space="preserve"> et associées à des poignards </w:t>
      </w:r>
      <w:r w:rsidR="009C37F2" w:rsidRPr="0032190F">
        <w:rPr>
          <w:lang w:val="fr-FR"/>
        </w:rPr>
        <w:t>R</w:t>
      </w:r>
      <w:r w:rsidRPr="0032190F">
        <w:rPr>
          <w:lang w:val="fr-FR"/>
        </w:rPr>
        <w:t xml:space="preserve">emedello. Celles-ci peuvent être comparées aux stèles du </w:t>
      </w:r>
      <w:hyperlink w:anchor="Sit_Valtellina" w:history="1">
        <w:r w:rsidRPr="0032190F">
          <w:rPr>
            <w:rStyle w:val="Hyperlink"/>
            <w:lang w:val="fr-FR"/>
          </w:rPr>
          <w:t>Valtellina</w:t>
        </w:r>
      </w:hyperlink>
      <w:r w:rsidRPr="0032190F">
        <w:rPr>
          <w:lang w:val="fr-FR"/>
        </w:rPr>
        <w:t xml:space="preserve"> Caven 1 et </w:t>
      </w:r>
      <w:hyperlink r:id="rId10376" w:anchor="Sizz_Caven_2" w:history="1">
        <w:r w:rsidR="0060016F" w:rsidRPr="0032190F">
          <w:rPr>
            <w:rStyle w:val="Hyperlink"/>
            <w:lang w:val="fr-FR"/>
          </w:rPr>
          <w:t>Caven 2</w:t>
        </w:r>
      </w:hyperlink>
      <w:r w:rsidRPr="0032190F">
        <w:rPr>
          <w:lang w:val="fr-FR"/>
        </w:rPr>
        <w:t xml:space="preserve"> ainsi qu’à la lame en silex de la tombe 2 de la nécropole de </w:t>
      </w:r>
      <w:hyperlink r:id="rId10377" w:anchor="Sit_Spilamberto" w:history="1">
        <w:r w:rsidRPr="0032190F">
          <w:rPr>
            <w:rStyle w:val="Hyperlink"/>
            <w:lang w:val="fr-FR"/>
          </w:rPr>
          <w:t>Spilamberto</w:t>
        </w:r>
      </w:hyperlink>
    </w:p>
    <w:p w14:paraId="011ACACB" w14:textId="77777777" w:rsidR="00E565F8" w:rsidRPr="0032190F" w:rsidRDefault="002D2E7C" w:rsidP="00242C0F">
      <w:pPr>
        <w:ind w:left="709"/>
        <w:jc w:val="both"/>
        <w:rPr>
          <w:lang w:val="fr-FR"/>
        </w:rPr>
      </w:pPr>
      <w:r w:rsidRPr="0032190F">
        <w:rPr>
          <w:lang w:val="fr-FR"/>
        </w:rPr>
        <w:t>-</w:t>
      </w:r>
      <w:r w:rsidR="008935B0" w:rsidRPr="0032190F">
        <w:rPr>
          <w:lang w:val="fr-FR"/>
        </w:rPr>
        <w:t xml:space="preserve"> seconde phase (2500-2300/2200):</w:t>
      </w:r>
    </w:p>
    <w:p w14:paraId="7BE28E68" w14:textId="77777777" w:rsidR="001345D3" w:rsidRPr="0032190F" w:rsidRDefault="001345D3" w:rsidP="00242C0F">
      <w:pPr>
        <w:ind w:left="709"/>
        <w:jc w:val="both"/>
        <w:rPr>
          <w:lang w:val="fr-FR"/>
        </w:rPr>
      </w:pPr>
      <w:r w:rsidRPr="0032190F">
        <w:rPr>
          <w:lang w:val="fr-FR"/>
        </w:rPr>
        <w:tab/>
        <w:t>Les hallebardes à talon arrondi.</w:t>
      </w:r>
    </w:p>
    <w:p w14:paraId="3D7E229F" w14:textId="6773B75D" w:rsidR="00762C99" w:rsidRPr="0032190F" w:rsidRDefault="00E565F8" w:rsidP="00242C0F">
      <w:pPr>
        <w:ind w:left="1418"/>
        <w:jc w:val="both"/>
        <w:rPr>
          <w:lang w:val="fr-FR"/>
        </w:rPr>
      </w:pPr>
      <w:r w:rsidRPr="0032190F">
        <w:rPr>
          <w:lang w:val="fr-FR"/>
        </w:rPr>
        <w:t>L</w:t>
      </w:r>
      <w:r w:rsidR="00762C99" w:rsidRPr="0032190F">
        <w:rPr>
          <w:lang w:val="fr-FR"/>
        </w:rPr>
        <w:t>es hallebardes grav</w:t>
      </w:r>
      <w:r w:rsidR="00D65DC9" w:rsidRPr="0032190F">
        <w:rPr>
          <w:lang w:val="fr-FR"/>
        </w:rPr>
        <w:t xml:space="preserve">ées à </w:t>
      </w:r>
      <w:hyperlink r:id="rId10378" w:anchor="Sizz_Corni_Freschi" w:history="1">
        <w:r w:rsidR="00E54F15" w:rsidRPr="0032190F">
          <w:rPr>
            <w:rStyle w:val="Hyperlink"/>
            <w:lang w:val="fr-FR"/>
          </w:rPr>
          <w:t>Corni Freschi</w:t>
        </w:r>
      </w:hyperlink>
      <w:r w:rsidR="00D65DC9" w:rsidRPr="0032190F">
        <w:rPr>
          <w:lang w:val="fr-FR"/>
        </w:rPr>
        <w:t>sont semblabl</w:t>
      </w:r>
      <w:r w:rsidR="00762C99" w:rsidRPr="0032190F">
        <w:rPr>
          <w:lang w:val="fr-FR"/>
        </w:rPr>
        <w:t>e</w:t>
      </w:r>
      <w:r w:rsidR="00D65DC9" w:rsidRPr="0032190F">
        <w:rPr>
          <w:lang w:val="fr-FR"/>
        </w:rPr>
        <w:t>nt</w:t>
      </w:r>
      <w:r w:rsidR="00762C99" w:rsidRPr="0032190F">
        <w:rPr>
          <w:lang w:val="fr-FR"/>
        </w:rPr>
        <w:t xml:space="preserve"> à celles découvertes à </w:t>
      </w:r>
      <w:hyperlink r:id="rId10379" w:anchor="Sit_Villafranca_Veronese" w:history="1">
        <w:r w:rsidR="00762C99" w:rsidRPr="0032190F">
          <w:rPr>
            <w:rStyle w:val="Hyperlink"/>
            <w:lang w:val="fr-FR"/>
          </w:rPr>
          <w:t>Villafranca</w:t>
        </w:r>
      </w:hyperlink>
      <w:r w:rsidR="00762C99" w:rsidRPr="0032190F">
        <w:rPr>
          <w:lang w:val="fr-FR"/>
        </w:rPr>
        <w:t xml:space="preserve"> et </w:t>
      </w:r>
      <w:r w:rsidR="00762C99" w:rsidRPr="0032190F">
        <w:rPr>
          <w:i/>
          <w:lang w:val="fr-FR"/>
        </w:rPr>
        <w:t xml:space="preserve">datable de l’âge du </w:t>
      </w:r>
      <w:hyperlink r:id="rId10380" w:anchor="Cul_Bronze_Ancien" w:history="1">
        <w:r w:rsidR="00762C99" w:rsidRPr="0032190F">
          <w:rPr>
            <w:rStyle w:val="Hyperlink"/>
            <w:i/>
            <w:lang w:val="fr-FR"/>
          </w:rPr>
          <w:t>Bronze ancien</w:t>
        </w:r>
      </w:hyperlink>
      <w:r w:rsidR="00762C99" w:rsidRPr="0032190F">
        <w:rPr>
          <w:i/>
          <w:lang w:val="fr-FR"/>
        </w:rPr>
        <w:t xml:space="preserve"> (Arca)</w:t>
      </w:r>
      <w:r w:rsidR="002D2E7C" w:rsidRPr="0032190F">
        <w:rPr>
          <w:lang w:val="fr-FR"/>
        </w:rPr>
        <w:t xml:space="preserve"> ou du Campaniforme (BIB </w:t>
      </w:r>
      <w:r w:rsidR="002D2E7C" w:rsidRPr="0032190F">
        <w:rPr>
          <w:lang w:val="fr-FR"/>
        </w:rPr>
        <w:lastRenderedPageBreak/>
        <w:t>232 p. 81,82)</w:t>
      </w:r>
      <w:r w:rsidR="00247D04" w:rsidRPr="0032190F">
        <w:rPr>
          <w:lang w:val="fr-FR"/>
        </w:rPr>
        <w:t xml:space="preserve">. </w:t>
      </w:r>
      <w:r w:rsidR="0033170F" w:rsidRPr="0032190F">
        <w:rPr>
          <w:lang w:val="fr-FR"/>
        </w:rPr>
        <w:t xml:space="preserve">Les </w:t>
      </w:r>
      <w:r w:rsidR="00505575" w:rsidRPr="0032190F">
        <w:rPr>
          <w:lang w:val="fr-FR"/>
        </w:rPr>
        <w:t xml:space="preserve">hallebardes </w:t>
      </w:r>
      <w:r w:rsidR="0033170F" w:rsidRPr="0032190F">
        <w:rPr>
          <w:lang w:val="fr-FR"/>
        </w:rPr>
        <w:t xml:space="preserve">de </w:t>
      </w:r>
      <w:hyperlink r:id="rId10381" w:anchor="Sizz_Termen" w:history="1">
        <w:r w:rsidR="0033170F" w:rsidRPr="0032190F">
          <w:rPr>
            <w:rStyle w:val="Hyperlink"/>
            <w:lang w:val="fr-FR"/>
          </w:rPr>
          <w:t>Termen</w:t>
        </w:r>
      </w:hyperlink>
      <w:r w:rsidR="0033170F" w:rsidRPr="0032190F">
        <w:rPr>
          <w:lang w:val="fr-FR"/>
        </w:rPr>
        <w:t xml:space="preserve"> sont attribuées à l’âge du Bronze ancien</w:t>
      </w:r>
      <w:r w:rsidR="003A2EA3" w:rsidRPr="0032190F">
        <w:rPr>
          <w:lang w:val="fr-FR"/>
        </w:rPr>
        <w:t xml:space="preserve"> (BIB 232 p. 85)</w:t>
      </w:r>
      <w:r w:rsidR="0027534C" w:rsidRPr="0032190F">
        <w:rPr>
          <w:lang w:val="fr-FR"/>
        </w:rPr>
        <w:t>.</w:t>
      </w:r>
    </w:p>
    <w:p w14:paraId="2B02EFED" w14:textId="77777777" w:rsidR="000A5CAE" w:rsidRDefault="000A5CAE" w:rsidP="00647EA0">
      <w:pPr>
        <w:pStyle w:val="Heading5"/>
      </w:pPr>
      <w:r>
        <w:t>Styles</w:t>
      </w:r>
    </w:p>
    <w:p w14:paraId="2ABB197C" w14:textId="77777777" w:rsidR="00073CE1" w:rsidRDefault="00073CE1" w:rsidP="00242C0F">
      <w:pPr>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03"/>
        <w:gridCol w:w="4909"/>
      </w:tblGrid>
      <w:tr w:rsidR="00AA7B84" w14:paraId="7792A0D2" w14:textId="77777777" w:rsidTr="00537CE8">
        <w:trPr>
          <w:jc w:val="center"/>
        </w:trPr>
        <w:tc>
          <w:tcPr>
            <w:tcW w:w="2303" w:type="dxa"/>
            <w:shd w:val="clear" w:color="auto" w:fill="auto"/>
            <w:vAlign w:val="center"/>
          </w:tcPr>
          <w:p w14:paraId="66CD8156" w14:textId="77777777" w:rsidR="00AA7B84" w:rsidRDefault="00AA7B84" w:rsidP="00537CE8">
            <w:pPr>
              <w:jc w:val="center"/>
            </w:pPr>
            <w:r>
              <w:t>styles</w:t>
            </w:r>
          </w:p>
        </w:tc>
        <w:tc>
          <w:tcPr>
            <w:tcW w:w="4909" w:type="dxa"/>
            <w:shd w:val="clear" w:color="auto" w:fill="auto"/>
          </w:tcPr>
          <w:p w14:paraId="74E7B188" w14:textId="77777777" w:rsidR="00AA7B84" w:rsidRDefault="00AA7B84" w:rsidP="00537CE8">
            <w:pPr>
              <w:jc w:val="center"/>
            </w:pPr>
            <w:r>
              <w:t>descriptions</w:t>
            </w:r>
          </w:p>
        </w:tc>
      </w:tr>
      <w:tr w:rsidR="00AA7B84" w:rsidRPr="006A329A" w14:paraId="0E78291A" w14:textId="77777777" w:rsidTr="00537CE8">
        <w:trPr>
          <w:jc w:val="center"/>
        </w:trPr>
        <w:tc>
          <w:tcPr>
            <w:tcW w:w="2303" w:type="dxa"/>
            <w:shd w:val="clear" w:color="auto" w:fill="auto"/>
            <w:vAlign w:val="center"/>
          </w:tcPr>
          <w:p w14:paraId="4F308037" w14:textId="77777777" w:rsidR="00AA7B84" w:rsidRDefault="00AA7B84" w:rsidP="00537CE8">
            <w:pPr>
              <w:jc w:val="center"/>
            </w:pPr>
            <w:r w:rsidRPr="00537CE8">
              <w:rPr>
                <w:i/>
              </w:rPr>
              <w:t>Arco/Montebradoni</w:t>
            </w:r>
          </w:p>
        </w:tc>
        <w:tc>
          <w:tcPr>
            <w:tcW w:w="4909" w:type="dxa"/>
            <w:shd w:val="clear" w:color="auto" w:fill="auto"/>
          </w:tcPr>
          <w:p w14:paraId="12B3956D" w14:textId="05ED0699" w:rsidR="00AA7B84" w:rsidRPr="0032190F" w:rsidRDefault="00AA7B84" w:rsidP="00537CE8">
            <w:pPr>
              <w:jc w:val="both"/>
              <w:rPr>
                <w:lang w:val="fr-FR"/>
              </w:rPr>
            </w:pPr>
            <w:r w:rsidRPr="0032190F">
              <w:rPr>
                <w:lang w:val="fr-FR"/>
              </w:rPr>
              <w:t>définit sur les deux types d’</w:t>
            </w:r>
            <w:hyperlink r:id="rId10382" w:anchor="Sit_Arco" w:history="1">
              <w:r w:rsidRPr="0032190F">
                <w:rPr>
                  <w:rStyle w:val="Hyperlink"/>
                  <w:lang w:val="fr-FR"/>
                </w:rPr>
                <w:t>Arco</w:t>
              </w:r>
            </w:hyperlink>
            <w:r w:rsidRPr="0032190F">
              <w:rPr>
                <w:lang w:val="fr-FR"/>
              </w:rPr>
              <w:t xml:space="preserve"> 1 et de </w:t>
            </w:r>
            <w:hyperlink r:id="rId10383" w:anchor="Sit_Monte_Bradoni" w:history="1">
              <w:r w:rsidRPr="0032190F">
                <w:rPr>
                  <w:rStyle w:val="Hyperlink"/>
                  <w:lang w:val="fr-FR"/>
                </w:rPr>
                <w:t>Monte Bradoni</w:t>
              </w:r>
            </w:hyperlink>
            <w:r w:rsidRPr="0032190F">
              <w:rPr>
                <w:lang w:val="fr-FR"/>
              </w:rPr>
              <w:t xml:space="preserve">. Lame triangulaire avec une nervure centrale. Attribué au Remedello 2 (BIB 232 p. 82). On ne retrouve pas de hallebarde </w:t>
            </w:r>
            <w:r w:rsidRPr="0032190F">
              <w:rPr>
                <w:i/>
                <w:lang w:val="fr-FR"/>
              </w:rPr>
              <w:t>Arco/Montebradoni</w:t>
            </w:r>
            <w:r w:rsidRPr="0032190F">
              <w:rPr>
                <w:lang w:val="fr-FR"/>
              </w:rPr>
              <w:t xml:space="preserve"> au </w:t>
            </w:r>
            <w:hyperlink r:id="rId10384" w:anchor="Sit_Valcamonica" w:history="1">
              <w:r w:rsidRPr="0032190F">
                <w:rPr>
                  <w:rStyle w:val="Hyperlink"/>
                  <w:lang w:val="fr-FR"/>
                </w:rPr>
                <w:t>Valcamonica</w:t>
              </w:r>
            </w:hyperlink>
            <w:r w:rsidRPr="0032190F">
              <w:rPr>
                <w:lang w:val="fr-FR"/>
              </w:rPr>
              <w:t xml:space="preserve"> et à </w:t>
            </w:r>
            <w:hyperlink r:id="rId10385" w:anchor="Sit_Valtellina" w:history="1">
              <w:r w:rsidRPr="0032190F">
                <w:rPr>
                  <w:rStyle w:val="Hyperlink"/>
                  <w:lang w:val="fr-FR"/>
                </w:rPr>
                <w:t>Valtellina</w:t>
              </w:r>
            </w:hyperlink>
            <w:r w:rsidRPr="0032190F">
              <w:rPr>
                <w:lang w:val="fr-FR"/>
              </w:rPr>
              <w:t xml:space="preserve"> (BIB 232)</w:t>
            </w:r>
          </w:p>
        </w:tc>
      </w:tr>
      <w:tr w:rsidR="00AA7B84" w14:paraId="662DD355" w14:textId="77777777" w:rsidTr="00537CE8">
        <w:trPr>
          <w:jc w:val="center"/>
        </w:trPr>
        <w:tc>
          <w:tcPr>
            <w:tcW w:w="2303" w:type="dxa"/>
            <w:shd w:val="clear" w:color="auto" w:fill="auto"/>
            <w:vAlign w:val="center"/>
          </w:tcPr>
          <w:p w14:paraId="32CD8E42" w14:textId="77777777" w:rsidR="00AA7B84" w:rsidRDefault="00AA7B84" w:rsidP="00537CE8">
            <w:pPr>
              <w:jc w:val="center"/>
            </w:pPr>
            <w:r w:rsidRPr="00537CE8">
              <w:rPr>
                <w:i/>
              </w:rPr>
              <w:t>Villafranca</w:t>
            </w:r>
          </w:p>
        </w:tc>
        <w:tc>
          <w:tcPr>
            <w:tcW w:w="4909" w:type="dxa"/>
            <w:shd w:val="clear" w:color="auto" w:fill="auto"/>
          </w:tcPr>
          <w:p w14:paraId="12D73C37" w14:textId="77777777" w:rsidR="00AA7B84" w:rsidRDefault="00AA7B84" w:rsidP="00537CE8">
            <w:pPr>
              <w:jc w:val="both"/>
            </w:pPr>
            <w:r w:rsidRPr="0032190F">
              <w:rPr>
                <w:lang w:val="fr-FR"/>
              </w:rPr>
              <w:t xml:space="preserve">définit sur les représentations de Corni Freschi, lame triangulaire très allongée, nervure centrale (à Corni Freschi), manche allongé légérement incurvé en S avec sur la partie terminale un petit </w:t>
            </w:r>
            <w:r w:rsidRPr="0032190F">
              <w:rPr>
                <w:i/>
                <w:lang w:val="fr-FR"/>
              </w:rPr>
              <w:t>diramazione</w:t>
            </w:r>
            <w:r w:rsidRPr="0032190F">
              <w:rPr>
                <w:lang w:val="fr-FR"/>
              </w:rPr>
              <w:t xml:space="preserve"> laterale. </w:t>
            </w:r>
            <w:r>
              <w:t>Attribué au Campaniforme (BIB 232)</w:t>
            </w:r>
          </w:p>
        </w:tc>
      </w:tr>
      <w:tr w:rsidR="00AA7B84" w:rsidRPr="006A329A" w14:paraId="778FD217" w14:textId="77777777" w:rsidTr="00537CE8">
        <w:trPr>
          <w:jc w:val="center"/>
        </w:trPr>
        <w:tc>
          <w:tcPr>
            <w:tcW w:w="2303" w:type="dxa"/>
            <w:shd w:val="clear" w:color="auto" w:fill="auto"/>
            <w:vAlign w:val="center"/>
          </w:tcPr>
          <w:p w14:paraId="07115D6B" w14:textId="77777777" w:rsidR="00AA7B84" w:rsidRDefault="00AA7B84" w:rsidP="00537CE8">
            <w:pPr>
              <w:jc w:val="center"/>
            </w:pPr>
            <w:r w:rsidRPr="00537CE8">
              <w:rPr>
                <w:i/>
              </w:rPr>
              <w:t>Bronze ancien</w:t>
            </w:r>
          </w:p>
        </w:tc>
        <w:tc>
          <w:tcPr>
            <w:tcW w:w="4909" w:type="dxa"/>
            <w:shd w:val="clear" w:color="auto" w:fill="auto"/>
          </w:tcPr>
          <w:p w14:paraId="403976D0" w14:textId="77777777" w:rsidR="00AA7B84" w:rsidRPr="0032190F" w:rsidRDefault="00AA7B84" w:rsidP="00537CE8">
            <w:pPr>
              <w:jc w:val="both"/>
              <w:rPr>
                <w:lang w:val="fr-FR"/>
              </w:rPr>
            </w:pPr>
            <w:r w:rsidRPr="0032190F">
              <w:rPr>
                <w:lang w:val="fr-FR"/>
              </w:rPr>
              <w:t xml:space="preserve">lame triangulaire à large nervure centrale, talon (codolo) triangulaire, manche parfaitement droit et perpendiculaire à la lame, rapport Llame/Lmanche = 1/3. Ce type se retrouve en Europe centale et du Nord avec une </w:t>
            </w:r>
            <w:r w:rsidRPr="0032190F">
              <w:rPr>
                <w:i/>
                <w:lang w:val="fr-FR"/>
              </w:rPr>
              <w:t>impugnata mettalica</w:t>
            </w:r>
            <w:r w:rsidRPr="0032190F">
              <w:rPr>
                <w:lang w:val="fr-FR"/>
              </w:rPr>
              <w:t xml:space="preserve"> (BIB 232 p. 82).</w:t>
            </w:r>
          </w:p>
        </w:tc>
      </w:tr>
    </w:tbl>
    <w:p w14:paraId="637BB5F6" w14:textId="77777777" w:rsidR="00AA7B84" w:rsidRDefault="00AA7B84" w:rsidP="00242C0F">
      <w:pPr>
        <w:jc w:val="both"/>
        <w:rPr>
          <w:lang w:val="fr-FR"/>
        </w:rPr>
      </w:pPr>
    </w:p>
    <w:p w14:paraId="1C009714" w14:textId="77777777" w:rsidR="00DE55E6" w:rsidRDefault="00DE55E6" w:rsidP="00DE55E6">
      <w:pPr>
        <w:pStyle w:val="Heading4"/>
      </w:pPr>
      <w:bookmarkStart w:id="4189" w:name="Sit_Valcamonica_T_t_lance"/>
      <w:r>
        <w:t>lances</w:t>
      </w:r>
    </w:p>
    <w:bookmarkEnd w:id="4189"/>
    <w:p w14:paraId="5DB0A5A4" w14:textId="6C5FB5EE" w:rsidR="00DE55E6" w:rsidRDefault="00911743" w:rsidP="00242C0F">
      <w:pPr>
        <w:jc w:val="both"/>
        <w:rPr>
          <w:lang w:val="fr-FR"/>
        </w:rPr>
      </w:pPr>
      <w:r>
        <w:fldChar w:fldCharType="begin"/>
      </w:r>
      <w:r w:rsidR="00E30F13" w:rsidRPr="006F6A73">
        <w:rPr>
          <w:lang w:val="fr-FR"/>
        </w:rPr>
        <w:instrText>HYPERLINK "C:\\Users\\Thomas Huet\\Desktop\\Documentation archéologique liée à la thèse\\Cultures.docx" \l "Cul_Proto_Art_TAC_T_t_lance"</w:instrText>
      </w:r>
      <w:r>
        <w:fldChar w:fldCharType="separate"/>
      </w:r>
      <w:r w:rsidR="00DE55E6">
        <w:rPr>
          <w:rStyle w:val="Hyperlink"/>
          <w:lang w:val="fr-FR"/>
        </w:rPr>
        <w:t>☼</w:t>
      </w:r>
      <w:r>
        <w:fldChar w:fldCharType="end"/>
      </w:r>
    </w:p>
    <w:p w14:paraId="5CCF7A70" w14:textId="77777777" w:rsidR="00DE55E6" w:rsidRDefault="00DE55E6" w:rsidP="00242C0F">
      <w:pPr>
        <w:jc w:val="both"/>
        <w:rPr>
          <w:lang w:val="fr-FR"/>
        </w:rPr>
      </w:pPr>
    </w:p>
    <w:p w14:paraId="1E99102D" w14:textId="453AEE78" w:rsidR="00DE55E6" w:rsidRDefault="00DE55E6" w:rsidP="00242C0F">
      <w:pPr>
        <w:jc w:val="both"/>
        <w:rPr>
          <w:lang w:val="fr-FR"/>
        </w:rPr>
      </w:pPr>
      <w:r w:rsidRPr="00DE55E6">
        <w:rPr>
          <w:lang w:val="fr-FR"/>
        </w:rPr>
        <w:t>Elles sont uniquement présentent dans l'art schématique incisé et pas dans l'art du néolithique (</w:t>
      </w:r>
      <w:hyperlink r:id="rId10386" w:anchor="Sizz_Dos_Costapeta_1" w:history="1">
        <w:r w:rsidRPr="00DE55E6">
          <w:rPr>
            <w:rStyle w:val="Hyperlink"/>
            <w:lang w:val="fr-FR"/>
          </w:rPr>
          <w:t>Dos Costapeta 1</w:t>
        </w:r>
      </w:hyperlink>
      <w:r w:rsidRPr="00DE55E6">
        <w:rPr>
          <w:lang w:val="fr-FR"/>
        </w:rPr>
        <w:t>) (SS BIB)</w:t>
      </w:r>
    </w:p>
    <w:p w14:paraId="710E60FE" w14:textId="77777777" w:rsidR="00DE55E6" w:rsidRPr="0032190F" w:rsidRDefault="00DE55E6" w:rsidP="00242C0F">
      <w:pPr>
        <w:jc w:val="both"/>
        <w:rPr>
          <w:lang w:val="fr-FR"/>
        </w:rPr>
      </w:pPr>
    </w:p>
    <w:p w14:paraId="4FABD786" w14:textId="77777777" w:rsidR="00534987" w:rsidRPr="0032190F" w:rsidRDefault="00DE55E6" w:rsidP="00242C0F">
      <w:pPr>
        <w:pStyle w:val="Heading4"/>
      </w:pPr>
      <w:r>
        <w:t>m</w:t>
      </w:r>
      <w:r w:rsidR="00534987" w:rsidRPr="0032190F">
        <w:t>asses</w:t>
      </w:r>
    </w:p>
    <w:p w14:paraId="0E781536" w14:textId="77777777" w:rsidR="00534987" w:rsidRPr="0032190F" w:rsidRDefault="00534987" w:rsidP="00242C0F">
      <w:pPr>
        <w:rPr>
          <w:lang w:val="fr-FR"/>
        </w:rPr>
      </w:pPr>
    </w:p>
    <w:p w14:paraId="2FD270D1" w14:textId="6F8ED2F9" w:rsidR="00534987" w:rsidRPr="0032190F" w:rsidRDefault="00534987" w:rsidP="00242C0F">
      <w:pPr>
        <w:rPr>
          <w:lang w:val="fr-FR"/>
        </w:rPr>
      </w:pPr>
      <w:r w:rsidRPr="0032190F">
        <w:rPr>
          <w:lang w:val="fr-FR"/>
        </w:rPr>
        <w:t>Les figurations de longue hampe se terminant par une boule (</w:t>
      </w:r>
      <w:hyperlink r:id="rId10387" w:anchor="Sizz_Cemmo_4" w:history="1">
        <w:r w:rsidRPr="0032190F">
          <w:rPr>
            <w:rStyle w:val="Hyperlink"/>
            <w:lang w:val="fr-FR"/>
          </w:rPr>
          <w:t>Cemmo 4</w:t>
        </w:r>
      </w:hyperlink>
      <w:r w:rsidRPr="0032190F">
        <w:rPr>
          <w:lang w:val="fr-FR"/>
        </w:rPr>
        <w:t>,…) peuvent être comparée</w:t>
      </w:r>
      <w:r w:rsidR="00CB5DE5" w:rsidRPr="0032190F">
        <w:rPr>
          <w:lang w:val="fr-FR"/>
        </w:rPr>
        <w:t>s</w:t>
      </w:r>
      <w:r w:rsidRPr="0032190F">
        <w:rPr>
          <w:lang w:val="fr-FR"/>
        </w:rPr>
        <w:t xml:space="preserve"> aux têtes de massues globulaires ou piriformes retrouvées dans la nécropole de </w:t>
      </w:r>
      <w:hyperlink r:id="rId10388" w:anchor="Sit_Rinaldone" w:history="1">
        <w:r w:rsidRPr="0032190F">
          <w:rPr>
            <w:rStyle w:val="Hyperlink"/>
            <w:lang w:val="fr-FR"/>
          </w:rPr>
          <w:t>Rinaldone</w:t>
        </w:r>
      </w:hyperlink>
      <w:r w:rsidRPr="0032190F">
        <w:rPr>
          <w:lang w:val="fr-FR"/>
        </w:rPr>
        <w:t>,… (SS BIB)</w:t>
      </w:r>
    </w:p>
    <w:p w14:paraId="373EBE3E" w14:textId="77777777" w:rsidR="00563DEB" w:rsidRPr="0032190F" w:rsidRDefault="00563DEB" w:rsidP="00242C0F">
      <w:pPr>
        <w:jc w:val="both"/>
        <w:rPr>
          <w:lang w:val="fr-FR"/>
        </w:rPr>
      </w:pPr>
      <w:r w:rsidRPr="0032190F">
        <w:rPr>
          <w:lang w:val="fr-FR"/>
        </w:rPr>
        <w:t>A priori elles s’associent principalemem</w:t>
      </w:r>
      <w:r w:rsidR="00C22423" w:rsidRPr="0032190F">
        <w:rPr>
          <w:lang w:val="fr-FR"/>
        </w:rPr>
        <w:t>e</w:t>
      </w:r>
      <w:r w:rsidRPr="0032190F">
        <w:rPr>
          <w:lang w:val="fr-FR"/>
        </w:rPr>
        <w:t>nt avec des gravures attribuées au Campaniforme (SS BIB)</w:t>
      </w:r>
    </w:p>
    <w:p w14:paraId="7D1532D3" w14:textId="77777777" w:rsidR="000A5CAE" w:rsidRPr="0032190F" w:rsidRDefault="000A5CAE" w:rsidP="00242C0F">
      <w:pPr>
        <w:jc w:val="both"/>
        <w:rPr>
          <w:b/>
          <w:lang w:val="fr-FR"/>
        </w:rPr>
      </w:pPr>
    </w:p>
    <w:p w14:paraId="314BD4D8" w14:textId="77777777" w:rsidR="00762C99" w:rsidRPr="0032190F" w:rsidRDefault="006C0461" w:rsidP="00242C0F">
      <w:pPr>
        <w:pStyle w:val="Heading3"/>
        <w:spacing w:line="240" w:lineRule="auto"/>
      </w:pPr>
      <w:r w:rsidRPr="0032190F">
        <w:t>Attelages</w:t>
      </w:r>
    </w:p>
    <w:p w14:paraId="4531369D" w14:textId="2161948F" w:rsidR="00582AB3" w:rsidRPr="0032190F" w:rsidRDefault="00862A77" w:rsidP="00242C0F">
      <w:pPr>
        <w:jc w:val="both"/>
        <w:rPr>
          <w:lang w:val="fr-FR"/>
        </w:rPr>
      </w:pPr>
      <w:r w:rsidRPr="0032190F">
        <w:rPr>
          <w:lang w:val="fr-FR"/>
        </w:rPr>
        <w:t xml:space="preserve">L’ensemble des représentations d’attelage (45 en tout) est concentré dans le Valcamonica seul et aucun dans le Valtellina </w:t>
      </w:r>
      <w:r w:rsidR="00582AB3" w:rsidRPr="0032190F">
        <w:rPr>
          <w:lang w:val="fr-FR"/>
        </w:rPr>
        <w:t>(</w:t>
      </w:r>
      <w:r w:rsidRPr="0032190F">
        <w:rPr>
          <w:lang w:val="fr-FR"/>
        </w:rPr>
        <w:t>BIB 444 p. 47). On</w:t>
      </w:r>
      <w:r w:rsidR="00582AB3" w:rsidRPr="0032190F">
        <w:rPr>
          <w:lang w:val="fr-FR"/>
        </w:rPr>
        <w:t xml:space="preserve"> retrouve 7 </w:t>
      </w:r>
      <w:r w:rsidR="00EB7813">
        <w:rPr>
          <w:lang w:val="fr-FR"/>
        </w:rPr>
        <w:t>représentations</w:t>
      </w:r>
      <w:r w:rsidR="00582AB3" w:rsidRPr="0032190F">
        <w:rPr>
          <w:lang w:val="fr-FR"/>
        </w:rPr>
        <w:t xml:space="preserve"> d’araire p</w:t>
      </w:r>
      <w:r w:rsidR="00AE5B32" w:rsidRPr="0032190F">
        <w:rPr>
          <w:lang w:val="fr-FR"/>
        </w:rPr>
        <w:t xml:space="preserve">our les stèles attribuées au  style </w:t>
      </w:r>
      <w:r w:rsidR="00582AB3" w:rsidRPr="0032190F">
        <w:rPr>
          <w:lang w:val="fr-FR"/>
        </w:rPr>
        <w:t xml:space="preserve">IIIA : </w:t>
      </w:r>
      <w:r w:rsidR="00AE5B32" w:rsidRPr="0032190F">
        <w:rPr>
          <w:lang w:val="fr-FR"/>
        </w:rPr>
        <w:t xml:space="preserve">Cemmo </w:t>
      </w:r>
      <w:r w:rsidR="00582AB3" w:rsidRPr="0032190F">
        <w:rPr>
          <w:lang w:val="fr-FR"/>
        </w:rPr>
        <w:t>1</w:t>
      </w:r>
      <w:r w:rsidR="00FD4679" w:rsidRPr="0032190F">
        <w:rPr>
          <w:lang w:val="fr-FR"/>
        </w:rPr>
        <w:t xml:space="preserve">, </w:t>
      </w:r>
      <w:hyperlink r:id="rId10389" w:anchor="Sizz_Cemmo_2" w:history="1">
        <w:r w:rsidR="00BA6013" w:rsidRPr="0032190F">
          <w:rPr>
            <w:rStyle w:val="Hyperlink"/>
            <w:lang w:val="fr-FR"/>
          </w:rPr>
          <w:t>Cemmo 2</w:t>
        </w:r>
      </w:hyperlink>
      <w:r w:rsidR="00AE5B32" w:rsidRPr="0032190F">
        <w:rPr>
          <w:lang w:val="fr-FR"/>
        </w:rPr>
        <w:t>,</w:t>
      </w:r>
      <w:hyperlink r:id="rId10390" w:anchor="Sizz_Borno_1" w:history="1">
        <w:r w:rsidR="00582AB3" w:rsidRPr="0032190F">
          <w:rPr>
            <w:rStyle w:val="Hyperlink"/>
            <w:lang w:val="fr-FR"/>
          </w:rPr>
          <w:t>Borno 1</w:t>
        </w:r>
      </w:hyperlink>
      <w:r w:rsidR="00582AB3" w:rsidRPr="0032190F">
        <w:rPr>
          <w:lang w:val="fr-FR"/>
        </w:rPr>
        <w:t xml:space="preserve">, </w:t>
      </w:r>
      <w:hyperlink r:id="rId10391" w:anchor="Sizz_Bagnolo_2" w:history="1">
        <w:r w:rsidR="0055224D" w:rsidRPr="0032190F">
          <w:rPr>
            <w:rStyle w:val="Hyperlink"/>
            <w:lang w:val="fr-FR"/>
          </w:rPr>
          <w:t>Bagnolo 2</w:t>
        </w:r>
      </w:hyperlink>
      <w:r w:rsidR="00582AB3" w:rsidRPr="0032190F">
        <w:rPr>
          <w:lang w:val="fr-FR"/>
        </w:rPr>
        <w:t>,</w:t>
      </w:r>
      <w:r w:rsidR="00AE5B32" w:rsidRPr="0032190F">
        <w:rPr>
          <w:lang w:val="fr-FR"/>
        </w:rPr>
        <w:t xml:space="preserve"> Ossimo </w:t>
      </w:r>
      <w:r w:rsidR="00FD4679" w:rsidRPr="0032190F">
        <w:rPr>
          <w:lang w:val="fr-FR"/>
        </w:rPr>
        <w:t xml:space="preserve">7, Ossimo </w:t>
      </w:r>
      <w:r w:rsidR="00AE5B32" w:rsidRPr="0032190F">
        <w:rPr>
          <w:lang w:val="fr-FR"/>
        </w:rPr>
        <w:t xml:space="preserve">8 </w:t>
      </w:r>
      <w:r w:rsidR="00582AB3" w:rsidRPr="0032190F">
        <w:rPr>
          <w:lang w:val="fr-FR"/>
        </w:rPr>
        <w:t>(2 scènes). Bagnolo 2 et Borno 1, par leur personnage aux jambes droites écartées en triangle et les pieds opposés se rattachen</w:t>
      </w:r>
      <w:r w:rsidR="001176B0" w:rsidRPr="0032190F">
        <w:rPr>
          <w:lang w:val="fr-FR"/>
        </w:rPr>
        <w:t>t au style IIIA1 (BIB 288). Quand, au contraire, le buste triangulaire d’Ossimo 7 et la superposition d’un poignard rémedellien la fait nettement correspondre au style IIIA2</w:t>
      </w:r>
      <w:r w:rsidR="00762C99" w:rsidRPr="0032190F">
        <w:rPr>
          <w:lang w:val="fr-FR"/>
        </w:rPr>
        <w:t>.</w:t>
      </w:r>
    </w:p>
    <w:p w14:paraId="0C08FE34" w14:textId="77777777" w:rsidR="00762C99" w:rsidRPr="0032190F" w:rsidRDefault="00762C99" w:rsidP="00242C0F">
      <w:pPr>
        <w:jc w:val="both"/>
        <w:rPr>
          <w:lang w:val="fr-FR"/>
        </w:rPr>
      </w:pPr>
    </w:p>
    <w:p w14:paraId="500CCA36" w14:textId="653843B2" w:rsidR="00762C99" w:rsidRPr="0032190F" w:rsidRDefault="00582AB3" w:rsidP="00242C0F">
      <w:pPr>
        <w:jc w:val="both"/>
        <w:rPr>
          <w:lang w:val="fr-FR"/>
        </w:rPr>
      </w:pPr>
      <w:r w:rsidRPr="0032190F">
        <w:rPr>
          <w:lang w:val="fr-FR"/>
        </w:rPr>
        <w:t>Ces représentations</w:t>
      </w:r>
      <w:r w:rsidR="00AE5B32" w:rsidRPr="0032190F">
        <w:rPr>
          <w:lang w:val="fr-FR"/>
        </w:rPr>
        <w:t xml:space="preserve"> correspondent avec les première</w:t>
      </w:r>
      <w:r w:rsidR="003D786B" w:rsidRPr="0032190F">
        <w:rPr>
          <w:lang w:val="fr-FR"/>
        </w:rPr>
        <w:t>s évidences de son utilisation au Chalcolithique</w:t>
      </w:r>
      <w:r w:rsidR="009C3C16" w:rsidRPr="0032190F">
        <w:rPr>
          <w:lang w:val="fr-FR"/>
        </w:rPr>
        <w:t xml:space="preserve"> et peuvent être vue comme une incorporation </w:t>
      </w:r>
      <w:r w:rsidR="009C3C16" w:rsidRPr="0032190F">
        <w:rPr>
          <w:i/>
          <w:lang w:val="fr-FR"/>
        </w:rPr>
        <w:t>de prima</w:t>
      </w:r>
      <w:r w:rsidR="009C3C16" w:rsidRPr="0032190F">
        <w:rPr>
          <w:lang w:val="fr-FR"/>
        </w:rPr>
        <w:t xml:space="preserve"> symbolique (voir Traction animale, </w:t>
      </w:r>
      <w:hyperlink r:id="rId10392" w:anchor="Cul_Chalco" w:history="1">
        <w:r w:rsidR="009C3C16" w:rsidRPr="0032190F">
          <w:rPr>
            <w:rStyle w:val="Hyperlink"/>
            <w:lang w:val="fr-FR"/>
          </w:rPr>
          <w:t>Chalcolithique</w:t>
        </w:r>
      </w:hyperlink>
      <w:r w:rsidR="009C3C16" w:rsidRPr="0032190F">
        <w:rPr>
          <w:lang w:val="fr-FR"/>
        </w:rPr>
        <w:t>)</w:t>
      </w:r>
    </w:p>
    <w:p w14:paraId="15B651BC" w14:textId="77777777" w:rsidR="00F22E73" w:rsidRPr="0032190F" w:rsidRDefault="00F22E73" w:rsidP="00242C0F">
      <w:pPr>
        <w:jc w:val="both"/>
        <w:rPr>
          <w:lang w:val="fr-FR"/>
        </w:rPr>
      </w:pPr>
    </w:p>
    <w:p w14:paraId="0E6A6427" w14:textId="77777777" w:rsidR="00F22E73" w:rsidRPr="0032190F" w:rsidRDefault="00F22E73" w:rsidP="00242C0F">
      <w:pPr>
        <w:jc w:val="both"/>
        <w:rPr>
          <w:lang w:val="fr-FR"/>
        </w:rPr>
      </w:pPr>
      <w:r w:rsidRPr="0032190F">
        <w:rPr>
          <w:lang w:val="fr-FR"/>
        </w:rPr>
        <w:t>Pour Fedele, les scènes d’araire sur les bloc de type Borno 1 pourraient commencer au 4e millénaire aec. Leur aspect standadisé les feraient plus correspondre à des idéogrammes qu’à des scènes. Fedele remarque que ces scènes sont généralement en bas des stèles, près du sol et doit être corrélé avec l’introduction de la traction animale qui modifie l’environnement au milieu du 4e millénaire (BIB 2276 p. 50)</w:t>
      </w:r>
    </w:p>
    <w:p w14:paraId="2290F141" w14:textId="77777777" w:rsidR="003D786B" w:rsidRPr="0032190F" w:rsidRDefault="003D786B" w:rsidP="00242C0F">
      <w:pPr>
        <w:jc w:val="both"/>
        <w:rPr>
          <w:lang w:val="fr-FR"/>
        </w:rPr>
      </w:pPr>
    </w:p>
    <w:p w14:paraId="2D841039" w14:textId="77777777" w:rsidR="00637CF3" w:rsidRPr="0032190F" w:rsidRDefault="00637CF3" w:rsidP="00242C0F">
      <w:pPr>
        <w:pStyle w:val="Heading4"/>
      </w:pPr>
      <w:r w:rsidRPr="0032190F">
        <w:t>Araires</w:t>
      </w:r>
    </w:p>
    <w:p w14:paraId="3E6F2ABB" w14:textId="77777777" w:rsidR="00637CF3" w:rsidRPr="0032190F" w:rsidRDefault="00637CF3" w:rsidP="00242C0F">
      <w:pPr>
        <w:jc w:val="both"/>
        <w:rPr>
          <w:lang w:val="fr-FR"/>
        </w:rPr>
      </w:pPr>
    </w:p>
    <w:p w14:paraId="49C72179" w14:textId="1FAEFACA" w:rsidR="00E34DAC" w:rsidRPr="0032190F" w:rsidRDefault="00D1304A" w:rsidP="00242C0F">
      <w:pPr>
        <w:jc w:val="both"/>
        <w:rPr>
          <w:lang w:val="fr-FR"/>
        </w:rPr>
      </w:pPr>
      <w:r w:rsidRPr="0032190F">
        <w:rPr>
          <w:lang w:val="fr-FR"/>
        </w:rPr>
        <w:t>Le laboureur de l’araire est toujours un homme, induisant une relation étroite entre l’emploi de l’</w:t>
      </w:r>
      <w:r w:rsidR="00637CF3" w:rsidRPr="0032190F">
        <w:rPr>
          <w:lang w:val="fr-FR"/>
        </w:rPr>
        <w:t xml:space="preserve">araire et le monde masculin (BIB 444 p. 57). </w:t>
      </w:r>
      <w:r w:rsidR="00E34DAC" w:rsidRPr="0032190F">
        <w:rPr>
          <w:lang w:val="fr-FR"/>
        </w:rPr>
        <w:t>Il semble clair que tous les araires figurés au Chalcolithique sont à soc vertical. Ces araires sont en outre symétrique, c'est-à-dire n’ouvrant pas la terre ; un aspect fonctionel important (BIB 444 p. 57)</w:t>
      </w:r>
      <w:r w:rsidR="00B45120" w:rsidRPr="0032190F">
        <w:rPr>
          <w:lang w:val="fr-FR"/>
        </w:rPr>
        <w:t xml:space="preserve">. L’araire est tenue à 2 mains contrairement au </w:t>
      </w:r>
      <w:hyperlink r:id="rId10393" w:anchor="Sit_Mont_Bego" w:history="1">
        <w:r w:rsidR="00B45120" w:rsidRPr="0032190F">
          <w:rPr>
            <w:rStyle w:val="Hyperlink"/>
            <w:lang w:val="fr-FR"/>
          </w:rPr>
          <w:t>mont Bego</w:t>
        </w:r>
      </w:hyperlink>
      <w:r w:rsidR="00B45120" w:rsidRPr="0032190F">
        <w:rPr>
          <w:lang w:val="fr-FR"/>
        </w:rPr>
        <w:t xml:space="preserve"> et montre une forte variabilité typologique (BIB 904 p. 51)</w:t>
      </w:r>
    </w:p>
    <w:p w14:paraId="775BFB1E" w14:textId="77777777" w:rsidR="00637CF3" w:rsidRPr="0032190F" w:rsidRDefault="00637CF3" w:rsidP="00242C0F">
      <w:pPr>
        <w:jc w:val="both"/>
        <w:rPr>
          <w:lang w:val="fr-FR"/>
        </w:rPr>
      </w:pPr>
    </w:p>
    <w:p w14:paraId="1EBD97C6" w14:textId="77777777" w:rsidR="00637CF3" w:rsidRPr="0032190F" w:rsidRDefault="00637CF3" w:rsidP="00242C0F">
      <w:pPr>
        <w:pStyle w:val="Heading4"/>
      </w:pPr>
      <w:r w:rsidRPr="0032190F">
        <w:t>Chars &amp; Attelages</w:t>
      </w:r>
    </w:p>
    <w:p w14:paraId="6A7453BB" w14:textId="77777777" w:rsidR="003D329A" w:rsidRPr="0032190F" w:rsidRDefault="003D329A" w:rsidP="003D329A">
      <w:pPr>
        <w:rPr>
          <w:i/>
          <w:lang w:val="fr-FR"/>
        </w:rPr>
      </w:pPr>
      <w:r w:rsidRPr="0032190F">
        <w:rPr>
          <w:i/>
          <w:lang w:val="fr-FR"/>
        </w:rPr>
        <w:t>carro</w:t>
      </w:r>
    </w:p>
    <w:p w14:paraId="0BBD0DBF" w14:textId="77777777" w:rsidR="003D329A" w:rsidRPr="0032190F" w:rsidRDefault="003D329A" w:rsidP="00242C0F">
      <w:pPr>
        <w:jc w:val="both"/>
        <w:rPr>
          <w:lang w:val="fr-FR"/>
        </w:rPr>
      </w:pPr>
    </w:p>
    <w:p w14:paraId="6EC4FF92" w14:textId="0F82B836" w:rsidR="00D1304A" w:rsidRPr="0032190F" w:rsidRDefault="00D1304A" w:rsidP="00242C0F">
      <w:pPr>
        <w:jc w:val="both"/>
        <w:rPr>
          <w:lang w:val="fr-FR"/>
        </w:rPr>
      </w:pPr>
      <w:r w:rsidRPr="0032190F">
        <w:rPr>
          <w:lang w:val="fr-FR"/>
        </w:rPr>
        <w:t>L’apparition de la roue au Val Camonica est confirmée par le chariot d</w:t>
      </w:r>
      <w:r w:rsidR="000F395C" w:rsidRPr="0032190F">
        <w:rPr>
          <w:lang w:val="fr-FR"/>
        </w:rPr>
        <w:t>e</w:t>
      </w:r>
      <w:r w:rsidR="00FA0B4D">
        <w:rPr>
          <w:lang w:val="fr-FR"/>
        </w:rPr>
        <w:t xml:space="preserve"> </w:t>
      </w:r>
      <w:hyperlink r:id="rId10394" w:anchor="Sizz_Cemmo_2" w:history="1">
        <w:r w:rsidRPr="0032190F">
          <w:rPr>
            <w:rStyle w:val="Hyperlink"/>
            <w:lang w:val="fr-FR"/>
          </w:rPr>
          <w:t>Cemmo 2</w:t>
        </w:r>
      </w:hyperlink>
      <w:r w:rsidRPr="0032190F">
        <w:rPr>
          <w:lang w:val="fr-FR"/>
        </w:rPr>
        <w:t>, associé à un araire également attelé ; la composition entière est attibuée au Chalcolithique 2 (BIB 444 p. 57(</w:t>
      </w:r>
      <w:r w:rsidR="00637CF3" w:rsidRPr="0032190F">
        <w:rPr>
          <w:lang w:val="fr-FR"/>
        </w:rPr>
        <w:t>BIB 499))</w:t>
      </w:r>
    </w:p>
    <w:p w14:paraId="168D842B" w14:textId="77777777" w:rsidR="00D1304A" w:rsidRPr="0032190F" w:rsidRDefault="00D1304A" w:rsidP="00242C0F">
      <w:pPr>
        <w:jc w:val="both"/>
        <w:rPr>
          <w:lang w:val="fr-FR"/>
        </w:rPr>
      </w:pPr>
    </w:p>
    <w:p w14:paraId="4E143079" w14:textId="77777777" w:rsidR="005B7485" w:rsidRPr="0032190F" w:rsidRDefault="005B7485" w:rsidP="00242C0F">
      <w:pPr>
        <w:pStyle w:val="Heading3"/>
        <w:spacing w:line="240" w:lineRule="auto"/>
      </w:pPr>
      <w:r w:rsidRPr="0032190F">
        <w:t>Topographiques</w:t>
      </w:r>
    </w:p>
    <w:p w14:paraId="77947D67" w14:textId="77777777" w:rsidR="007D385C" w:rsidRPr="0032190F" w:rsidRDefault="001A0A07" w:rsidP="00242C0F">
      <w:pPr>
        <w:jc w:val="both"/>
        <w:rPr>
          <w:lang w:val="fr-FR"/>
        </w:rPr>
      </w:pPr>
      <w:r w:rsidRPr="0032190F">
        <w:rPr>
          <w:lang w:val="fr-FR"/>
        </w:rPr>
        <w:t xml:space="preserve">Terme introduit par Battaglia (BIB 966) pour les ressemblances de ces figures avec </w:t>
      </w:r>
      <w:r w:rsidR="00F028A4" w:rsidRPr="0032190F">
        <w:rPr>
          <w:lang w:val="fr-FR"/>
        </w:rPr>
        <w:t>les cartes.</w:t>
      </w:r>
      <w:r w:rsidR="007D385C" w:rsidRPr="0032190F">
        <w:rPr>
          <w:lang w:val="fr-FR"/>
        </w:rPr>
        <w:t>Pour Arcà (1997), les réticulés [</w:t>
      </w:r>
      <w:r w:rsidR="006F6651" w:rsidRPr="0032190F">
        <w:rPr>
          <w:lang w:val="fr-FR"/>
        </w:rPr>
        <w:t xml:space="preserve">italien : </w:t>
      </w:r>
      <w:r w:rsidR="006F6651" w:rsidRPr="0032190F">
        <w:rPr>
          <w:i/>
          <w:lang w:val="fr-FR"/>
        </w:rPr>
        <w:t>griglie</w:t>
      </w:r>
      <w:r w:rsidR="006F6651" w:rsidRPr="0032190F">
        <w:rPr>
          <w:lang w:val="fr-FR"/>
        </w:rPr>
        <w:t> ;</w:t>
      </w:r>
      <w:r w:rsidR="007D385C" w:rsidRPr="0032190F">
        <w:rPr>
          <w:lang w:val="fr-FR"/>
        </w:rPr>
        <w:t>simples, complexes, les 2 ? uniquement pour le Valcamonica ?] sont desfigurations en plan d’</w:t>
      </w:r>
      <w:r w:rsidR="007D385C" w:rsidRPr="0032190F">
        <w:rPr>
          <w:i/>
          <w:iCs/>
          <w:lang w:val="fr-FR"/>
        </w:rPr>
        <w:t xml:space="preserve">histe-casné, </w:t>
      </w:r>
      <w:r w:rsidR="007D385C" w:rsidRPr="0032190F">
        <w:rPr>
          <w:lang w:val="fr-FR"/>
        </w:rPr>
        <w:t>c’est-à-diredes structures verticales en bois, construitespour sécher le blé et typiques du centre desAlpes (BIB 1055 p. 15 (BIB 1068))</w:t>
      </w:r>
    </w:p>
    <w:p w14:paraId="169BC464" w14:textId="5854A172" w:rsidR="005B7485" w:rsidRPr="0032190F" w:rsidRDefault="005B7485" w:rsidP="00242C0F">
      <w:pPr>
        <w:jc w:val="both"/>
        <w:rPr>
          <w:lang w:val="fr-FR"/>
        </w:rPr>
      </w:pPr>
      <w:r w:rsidRPr="0032190F">
        <w:rPr>
          <w:lang w:val="fr-FR"/>
        </w:rPr>
        <w:t>Outre le jeu des superpositions qui les place antérieurement aux autres gravures (poignads type Remedello</w:t>
      </w:r>
      <w:r w:rsidR="00F028A4" w:rsidRPr="0032190F">
        <w:rPr>
          <w:lang w:val="fr-FR"/>
        </w:rPr>
        <w:t xml:space="preserve"> sur </w:t>
      </w:r>
      <w:hyperlink r:id="rId10395" w:anchor="Sizz_Borno_1" w:history="1">
        <w:r w:rsidR="00F028A4" w:rsidRPr="0032190F">
          <w:rPr>
            <w:rStyle w:val="Hyperlink"/>
            <w:lang w:val="fr-FR"/>
          </w:rPr>
          <w:t>Borno 1</w:t>
        </w:r>
      </w:hyperlink>
      <w:r w:rsidRPr="0032190F">
        <w:rPr>
          <w:lang w:val="fr-FR"/>
        </w:rPr>
        <w:t xml:space="preserve">, scène d’araires,…), la découverte d’une hache attribuée au </w:t>
      </w:r>
      <w:hyperlink r:id="rId10396" w:anchor="Cul_Neo_Final" w:history="1">
        <w:r w:rsidRPr="0032190F">
          <w:rPr>
            <w:rStyle w:val="Hyperlink"/>
            <w:lang w:val="fr-FR"/>
          </w:rPr>
          <w:t>Néolithique final</w:t>
        </w:r>
      </w:hyperlink>
      <w:r w:rsidRPr="0032190F">
        <w:rPr>
          <w:lang w:val="fr-FR"/>
        </w:rPr>
        <w:t xml:space="preserve"> près de </w:t>
      </w:r>
      <w:hyperlink r:id="rId10397" w:anchor="Sizz_Vite_3" w:history="1">
        <w:r w:rsidRPr="0032190F">
          <w:rPr>
            <w:rStyle w:val="Hyperlink"/>
            <w:lang w:val="fr-FR"/>
          </w:rPr>
          <w:t xml:space="preserve">Vite </w:t>
        </w:r>
        <w:r w:rsidR="002E41B9" w:rsidRPr="0032190F">
          <w:rPr>
            <w:rStyle w:val="Hyperlink"/>
            <w:lang w:val="fr-FR"/>
          </w:rPr>
          <w:t>36</w:t>
        </w:r>
      </w:hyperlink>
      <w:r w:rsidRPr="0032190F">
        <w:rPr>
          <w:lang w:val="fr-FR"/>
        </w:rPr>
        <w:t xml:space="preserve">, fig. 64 (Paspardo), une datation </w:t>
      </w:r>
      <w:smartTag w:uri="urn:schemas-microsoft-com:office:smarttags" w:element="metricconverter">
        <w:smartTagPr>
          <w:attr w:name="ProductID" w:val="14C"/>
        </w:smartTagPr>
        <w:r w:rsidRPr="0032190F">
          <w:rPr>
            <w:vertAlign w:val="superscript"/>
            <w:lang w:val="fr-FR"/>
          </w:rPr>
          <w:t>14</w:t>
        </w:r>
        <w:r w:rsidRPr="0032190F">
          <w:rPr>
            <w:lang w:val="fr-FR"/>
          </w:rPr>
          <w:t>C</w:t>
        </w:r>
      </w:smartTag>
      <w:r w:rsidRPr="0032190F">
        <w:rPr>
          <w:lang w:val="fr-FR"/>
        </w:rPr>
        <w:t xml:space="preserve"> obtenue à </w:t>
      </w:r>
      <w:hyperlink r:id="rId10398" w:anchor="Sit_Ossimo" w:history="1">
        <w:r w:rsidRPr="0032190F">
          <w:rPr>
            <w:rStyle w:val="Hyperlink"/>
            <w:lang w:val="fr-FR"/>
          </w:rPr>
          <w:t>Ossimo</w:t>
        </w:r>
      </w:hyperlink>
      <w:r w:rsidRPr="0032190F">
        <w:rPr>
          <w:lang w:val="fr-FR"/>
        </w:rPr>
        <w:t xml:space="preserve"> a donné </w:t>
      </w:r>
      <w:smartTag w:uri="urn:schemas-microsoft-com:office:smarttags" w:element="metricconverter">
        <w:smartTagPr>
          <w:attr w:name="ProductID" w:val="3600 a"/>
        </w:smartTagPr>
        <w:r w:rsidRPr="0032190F">
          <w:rPr>
            <w:lang w:val="fr-FR"/>
          </w:rPr>
          <w:t>3600 a</w:t>
        </w:r>
      </w:smartTag>
      <w:r w:rsidRPr="0032190F">
        <w:rPr>
          <w:lang w:val="fr-FR"/>
        </w:rPr>
        <w:t>.C.</w:t>
      </w:r>
      <w:r w:rsidR="00247D04" w:rsidRPr="0032190F">
        <w:rPr>
          <w:lang w:val="fr-FR"/>
        </w:rPr>
        <w:t xml:space="preserve">,qui les rattachent à la fin du Néolithique </w:t>
      </w:r>
      <w:r w:rsidR="005139DF" w:rsidRPr="0032190F">
        <w:rPr>
          <w:lang w:val="fr-FR"/>
        </w:rPr>
        <w:t>(</w:t>
      </w:r>
      <w:r w:rsidR="00247D04" w:rsidRPr="0032190F">
        <w:rPr>
          <w:lang w:val="fr-FR"/>
        </w:rPr>
        <w:t>Fossati</w:t>
      </w:r>
      <w:r w:rsidR="005139DF" w:rsidRPr="0032190F">
        <w:rPr>
          <w:lang w:val="fr-FR"/>
        </w:rPr>
        <w:t>)</w:t>
      </w:r>
      <w:r w:rsidR="00247D04" w:rsidRPr="0032190F">
        <w:rPr>
          <w:lang w:val="fr-FR"/>
        </w:rPr>
        <w:t xml:space="preserve">. Par ailleurs les mêmes observations proviennent du secteur de </w:t>
      </w:r>
      <w:hyperlink r:id="rId10399" w:anchor="Sit_Fontanalba" w:history="1">
        <w:r w:rsidR="00247D04" w:rsidRPr="0032190F">
          <w:rPr>
            <w:rStyle w:val="Hyperlink"/>
            <w:lang w:val="fr-FR"/>
          </w:rPr>
          <w:t>Fontanalba</w:t>
        </w:r>
      </w:hyperlink>
      <w:r w:rsidR="00247D04" w:rsidRPr="0032190F">
        <w:rPr>
          <w:lang w:val="fr-FR"/>
        </w:rPr>
        <w:t xml:space="preserve">, </w:t>
      </w:r>
      <w:hyperlink r:id="rId10400" w:anchor="Sit_Mont_Bego" w:history="1">
        <w:r w:rsidR="00247D04" w:rsidRPr="0032190F">
          <w:rPr>
            <w:rStyle w:val="Hyperlink"/>
            <w:lang w:val="fr-FR"/>
          </w:rPr>
          <w:t>Mont Bego</w:t>
        </w:r>
      </w:hyperlink>
      <w:r w:rsidR="0056164B" w:rsidRPr="0032190F">
        <w:rPr>
          <w:lang w:val="fr-FR"/>
        </w:rPr>
        <w:t>(BIB 1024 p. 90)</w:t>
      </w:r>
      <w:r w:rsidR="00DD04B6" w:rsidRPr="0032190F">
        <w:rPr>
          <w:lang w:val="fr-FR"/>
        </w:rPr>
        <w:t xml:space="preserve">. Les gravures </w:t>
      </w:r>
      <w:r w:rsidR="00CD1D5B" w:rsidRPr="0032190F">
        <w:rPr>
          <w:lang w:val="fr-FR"/>
        </w:rPr>
        <w:t>de topographiques sont attribuées à la période pré-Rem</w:t>
      </w:r>
      <w:r w:rsidR="003479A5" w:rsidRPr="0032190F">
        <w:rPr>
          <w:lang w:val="fr-FR"/>
        </w:rPr>
        <w:t>e</w:t>
      </w:r>
      <w:r w:rsidR="00CD1D5B" w:rsidRPr="0032190F">
        <w:rPr>
          <w:lang w:val="fr-FR"/>
        </w:rPr>
        <w:t>dello (avant Remedello 2) ou proche de celle-</w:t>
      </w:r>
      <w:r w:rsidR="00C22423" w:rsidRPr="0032190F">
        <w:rPr>
          <w:lang w:val="fr-FR"/>
        </w:rPr>
        <w:t>c</w:t>
      </w:r>
      <w:r w:rsidR="00CD1D5B" w:rsidRPr="0032190F">
        <w:rPr>
          <w:lang w:val="fr-FR"/>
        </w:rPr>
        <w:t>i (BIB 1216 p. 92)</w:t>
      </w:r>
      <w:r w:rsidR="003479A5" w:rsidRPr="0032190F">
        <w:rPr>
          <w:lang w:val="fr-FR"/>
        </w:rPr>
        <w:t>.</w:t>
      </w:r>
    </w:p>
    <w:p w14:paraId="70CA006C" w14:textId="24BE8AAB" w:rsidR="003479A5" w:rsidRPr="0032190F" w:rsidRDefault="003479A5" w:rsidP="00242C0F">
      <w:pPr>
        <w:jc w:val="both"/>
        <w:rPr>
          <w:lang w:val="fr-FR"/>
        </w:rPr>
      </w:pPr>
      <w:r w:rsidRPr="0032190F">
        <w:rPr>
          <w:lang w:val="fr-FR"/>
        </w:rPr>
        <w:t>Dans le site d’</w:t>
      </w:r>
      <w:hyperlink r:id="rId10401" w:anchor="Sizz_Ossimo_Pat" w:history="1">
        <w:r w:rsidRPr="0032190F">
          <w:rPr>
            <w:rStyle w:val="Hyperlink"/>
            <w:lang w:val="fr-FR"/>
          </w:rPr>
          <w:t>Ossimo-Pat</w:t>
        </w:r>
      </w:hyperlink>
      <w:r w:rsidRPr="0032190F">
        <w:rPr>
          <w:lang w:val="fr-FR"/>
        </w:rPr>
        <w:t>, les topographiques (PAT 8, PAT 9, PAT 29) sont attribuées à la première phase d’historisation des monuments et attribuées à la moitié du 4</w:t>
      </w:r>
      <w:r w:rsidRPr="0032190F">
        <w:rPr>
          <w:vertAlign w:val="superscript"/>
          <w:lang w:val="fr-FR"/>
        </w:rPr>
        <w:t>e</w:t>
      </w:r>
      <w:r w:rsidRPr="0032190F">
        <w:rPr>
          <w:lang w:val="fr-FR"/>
        </w:rPr>
        <w:t xml:space="preserve"> millénaire (R. P. Keller, « Mappe di Pietra » com. orale). </w:t>
      </w:r>
    </w:p>
    <w:p w14:paraId="107F361C" w14:textId="77777777" w:rsidR="00A51231" w:rsidRPr="0032190F" w:rsidRDefault="00A51231" w:rsidP="00242C0F">
      <w:pPr>
        <w:jc w:val="both"/>
        <w:rPr>
          <w:lang w:val="fr-FR"/>
        </w:rPr>
      </w:pPr>
    </w:p>
    <w:p w14:paraId="7B4B81D9" w14:textId="77777777" w:rsidR="00FB7BC4" w:rsidRPr="0032190F" w:rsidRDefault="00FB7BC4" w:rsidP="00242C0F">
      <w:pPr>
        <w:jc w:val="both"/>
        <w:rPr>
          <w:lang w:val="fr-FR"/>
        </w:rPr>
      </w:pPr>
      <w:r w:rsidRPr="0032190F">
        <w:rPr>
          <w:lang w:val="fr-FR"/>
        </w:rPr>
        <w:t xml:space="preserve">La réalisation de ces gravures se rapporte peut-être </w:t>
      </w:r>
      <w:r w:rsidR="009C2502" w:rsidRPr="0032190F">
        <w:rPr>
          <w:lang w:val="fr-FR"/>
        </w:rPr>
        <w:t>à</w:t>
      </w:r>
      <w:r w:rsidRPr="0032190F">
        <w:rPr>
          <w:lang w:val="fr-FR"/>
        </w:rPr>
        <w:t xml:space="preserve"> une division des terres existant dans le paysage. La division des terres rentrerait dans une forme</w:t>
      </w:r>
      <w:r w:rsidR="009B30F2" w:rsidRPr="0032190F">
        <w:rPr>
          <w:lang w:val="fr-FR"/>
        </w:rPr>
        <w:t xml:space="preserve"> de ritualisation par la réalis</w:t>
      </w:r>
      <w:r w:rsidRPr="0032190F">
        <w:rPr>
          <w:lang w:val="fr-FR"/>
        </w:rPr>
        <w:t>ation de ces gravures (BIB 715 et BIB 1022 et BIB 1023 et BIB 1024)</w:t>
      </w:r>
      <w:r w:rsidR="009C2502" w:rsidRPr="0032190F">
        <w:rPr>
          <w:lang w:val="fr-FR"/>
        </w:rPr>
        <w:t xml:space="preserve"> [parcelles]</w:t>
      </w:r>
    </w:p>
    <w:p w14:paraId="1AC14C15" w14:textId="77777777" w:rsidR="00A51231" w:rsidRPr="0032190F" w:rsidRDefault="00A51231" w:rsidP="00242C0F">
      <w:pPr>
        <w:autoSpaceDE w:val="0"/>
        <w:autoSpaceDN w:val="0"/>
        <w:adjustRightInd w:val="0"/>
        <w:jc w:val="both"/>
        <w:rPr>
          <w:rFonts w:ascii="Times-Roman" w:hAnsi="Times-Roman" w:cs="Times-Roman"/>
          <w:lang w:val="fr-FR"/>
        </w:rPr>
      </w:pPr>
      <w:r w:rsidRPr="0032190F">
        <w:rPr>
          <w:lang w:val="fr-FR"/>
        </w:rPr>
        <w:t>Il a été remarqué que les topographiques surplombaient le fon</w:t>
      </w:r>
      <w:r w:rsidR="00A20D69" w:rsidRPr="0032190F">
        <w:rPr>
          <w:lang w:val="fr-FR"/>
        </w:rPr>
        <w:t>d</w:t>
      </w:r>
      <w:r w:rsidRPr="0032190F">
        <w:rPr>
          <w:lang w:val="fr-FR"/>
        </w:rPr>
        <w:t xml:space="preserve"> de la vallée </w:t>
      </w:r>
      <w:r w:rsidR="00737C26" w:rsidRPr="0032190F">
        <w:rPr>
          <w:lang w:val="fr-FR"/>
        </w:rPr>
        <w:t xml:space="preserve">au Valcamonica </w:t>
      </w:r>
      <w:r w:rsidRPr="0032190F">
        <w:rPr>
          <w:lang w:val="fr-FR"/>
        </w:rPr>
        <w:t>(Fossatti)</w:t>
      </w:r>
      <w:r w:rsidR="00737C26" w:rsidRPr="0032190F">
        <w:rPr>
          <w:lang w:val="fr-FR"/>
        </w:rPr>
        <w:t xml:space="preserve"> et qu’elles sont totalement absentes du Valtellina (BIB 1024 p. 89)</w:t>
      </w:r>
      <w:r w:rsidR="00323219" w:rsidRPr="0032190F">
        <w:rPr>
          <w:lang w:val="fr-FR"/>
        </w:rPr>
        <w:t>. Par ailleurs, Priuli 1991 indique qu’elles figurent la vallée et les structures agraires que les roches gravées dominaient, « et ce sous prétexte que ces dernières sont situées sur le flanc des vallées » (BIB 1055 p. 15 (BIB 1067))</w:t>
      </w:r>
      <w:r w:rsidR="00436DAD" w:rsidRPr="0032190F">
        <w:rPr>
          <w:lang w:val="fr-FR"/>
        </w:rPr>
        <w:t xml:space="preserve"> « </w:t>
      </w:r>
      <w:r w:rsidR="00436DAD" w:rsidRPr="0032190F">
        <w:rPr>
          <w:rFonts w:ascii="Times-Roman" w:hAnsi="Times-Roman" w:cs="Times-Roman"/>
          <w:lang w:val="fr-FR"/>
        </w:rPr>
        <w:t>théorie séduisante mais [qui] reste une hypothèse »</w:t>
      </w:r>
      <w:r w:rsidR="00436DAD" w:rsidRPr="0032190F">
        <w:rPr>
          <w:lang w:val="fr-FR"/>
        </w:rPr>
        <w:t>(BIB 1055 p. 24)</w:t>
      </w:r>
      <w:r w:rsidR="00DE69F6" w:rsidRPr="0032190F">
        <w:rPr>
          <w:lang w:val="fr-FR"/>
        </w:rPr>
        <w:t>. Elles sont principalement représentées sur des surfaces planes (SS BIB) comme l’était à l’origine la stèle de Borno 1 (BIB 364)</w:t>
      </w:r>
    </w:p>
    <w:p w14:paraId="04908AFD" w14:textId="77777777" w:rsidR="00737C26" w:rsidRPr="0032190F" w:rsidRDefault="00737C26" w:rsidP="00242C0F">
      <w:pPr>
        <w:jc w:val="both"/>
        <w:rPr>
          <w:lang w:val="fr-FR"/>
        </w:rPr>
      </w:pPr>
    </w:p>
    <w:p w14:paraId="3830B8B8" w14:textId="66C637E2" w:rsidR="00CD1D5B" w:rsidRPr="00784BEC" w:rsidRDefault="00CD1D5B" w:rsidP="00242C0F">
      <w:pPr>
        <w:jc w:val="both"/>
        <w:rPr>
          <w:lang w:val="it-IT"/>
        </w:rPr>
      </w:pPr>
      <w:r w:rsidRPr="0032190F">
        <w:rPr>
          <w:lang w:val="fr-FR"/>
        </w:rPr>
        <w:tab/>
      </w:r>
      <w:r w:rsidRPr="00784BEC">
        <w:rPr>
          <w:lang w:val="it-IT"/>
        </w:rPr>
        <w:t xml:space="preserve">Remedello 2 / Topographique : </w:t>
      </w:r>
      <w:hyperlink r:id="rId10402" w:anchor="Sizz_Bagnolo_1" w:history="1">
        <w:r w:rsidRPr="00784BEC">
          <w:rPr>
            <w:rStyle w:val="Hyperlink"/>
            <w:lang w:val="it-IT"/>
          </w:rPr>
          <w:t>Bagnolo 1</w:t>
        </w:r>
      </w:hyperlink>
      <w:r w:rsidRPr="00784BEC">
        <w:rPr>
          <w:lang w:val="it-IT"/>
        </w:rPr>
        <w:t xml:space="preserve">, </w:t>
      </w:r>
      <w:hyperlink r:id="rId10403" w:anchor="Sizz_Borno_1" w:history="1">
        <w:r w:rsidR="009C2502" w:rsidRPr="00784BEC">
          <w:rPr>
            <w:rStyle w:val="Hyperlink"/>
            <w:lang w:val="it-IT"/>
          </w:rPr>
          <w:t>Borno 1</w:t>
        </w:r>
      </w:hyperlink>
    </w:p>
    <w:p w14:paraId="402B3626" w14:textId="6FFD31B4" w:rsidR="00CD1D5B" w:rsidRPr="00784BEC" w:rsidRDefault="00CD1D5B" w:rsidP="00242C0F">
      <w:pPr>
        <w:jc w:val="both"/>
        <w:rPr>
          <w:lang w:val="it-IT"/>
        </w:rPr>
      </w:pPr>
      <w:r w:rsidRPr="00784BEC">
        <w:rPr>
          <w:lang w:val="it-IT"/>
        </w:rPr>
        <w:tab/>
        <w:t xml:space="preserve">Campaniforme / Topographique : </w:t>
      </w:r>
      <w:hyperlink r:id="rId10404" w:anchor="Sizz_Ossimo_8" w:history="1">
        <w:r w:rsidRPr="00784BEC">
          <w:rPr>
            <w:rStyle w:val="Hyperlink"/>
            <w:lang w:val="it-IT"/>
          </w:rPr>
          <w:t>Ossimo 8</w:t>
        </w:r>
      </w:hyperlink>
    </w:p>
    <w:p w14:paraId="54C91856" w14:textId="77777777" w:rsidR="00CD1D5B" w:rsidRPr="0032190F" w:rsidRDefault="00CD1D5B" w:rsidP="00242C0F">
      <w:pPr>
        <w:jc w:val="both"/>
        <w:rPr>
          <w:lang w:val="fr-FR"/>
        </w:rPr>
      </w:pPr>
      <w:r w:rsidRPr="0032190F">
        <w:rPr>
          <w:lang w:val="fr-FR"/>
        </w:rPr>
        <w:lastRenderedPageBreak/>
        <w:t>(BIB 1216 p. 92)</w:t>
      </w:r>
    </w:p>
    <w:p w14:paraId="41B76E7D" w14:textId="77777777" w:rsidR="00CD1D5B" w:rsidRPr="0032190F" w:rsidRDefault="00CD1D5B" w:rsidP="00242C0F">
      <w:pPr>
        <w:jc w:val="both"/>
        <w:rPr>
          <w:lang w:val="fr-FR"/>
        </w:rPr>
      </w:pPr>
    </w:p>
    <w:p w14:paraId="351683AF" w14:textId="14B8330D" w:rsidR="00737C26" w:rsidRPr="0032190F" w:rsidRDefault="00737C26" w:rsidP="00242C0F">
      <w:pPr>
        <w:jc w:val="both"/>
        <w:rPr>
          <w:lang w:val="fr-FR"/>
        </w:rPr>
      </w:pPr>
      <w:r w:rsidRPr="0032190F">
        <w:rPr>
          <w:lang w:val="fr-FR"/>
        </w:rPr>
        <w:t>Borno 1, Bagnolo-Ceresolo 1, Ossimo 8 ou elles apparaissent sous les gravures attribuées à la période Remedello 2 (BIB 1024 p. 89)</w:t>
      </w:r>
      <w:r w:rsidR="0056164B" w:rsidRPr="0032190F">
        <w:rPr>
          <w:lang w:val="fr-FR"/>
        </w:rPr>
        <w:t xml:space="preserve">. A Vite elles sont </w:t>
      </w:r>
      <w:r w:rsidR="009D11AD" w:rsidRPr="0032190F">
        <w:rPr>
          <w:lang w:val="fr-FR"/>
        </w:rPr>
        <w:t xml:space="preserve">majoritairment </w:t>
      </w:r>
      <w:r w:rsidR="0056164B" w:rsidRPr="0032190F">
        <w:rPr>
          <w:lang w:val="fr-FR"/>
        </w:rPr>
        <w:t xml:space="preserve">représentées sur des surface horizontales quand il existe quelques exemples ou elles apparaissent sur des parois : Plas, </w:t>
      </w:r>
      <w:hyperlink r:id="rId10405" w:anchor="Sizz_Foppe_Nadro_30" w:history="1">
        <w:r w:rsidR="0056164B" w:rsidRPr="0032190F">
          <w:rPr>
            <w:rStyle w:val="Hyperlink"/>
            <w:lang w:val="fr-FR"/>
          </w:rPr>
          <w:t>Foppe di Nadro r. 30</w:t>
        </w:r>
      </w:hyperlink>
      <w:r w:rsidR="0056164B" w:rsidRPr="0032190F">
        <w:rPr>
          <w:lang w:val="fr-FR"/>
        </w:rPr>
        <w:t xml:space="preserve">, </w:t>
      </w:r>
      <w:hyperlink r:id="rId10406" w:anchor="Sizz_Corni_Freschi" w:history="1">
        <w:r w:rsidR="0056164B" w:rsidRPr="0032190F">
          <w:rPr>
            <w:rStyle w:val="Hyperlink"/>
            <w:lang w:val="fr-FR"/>
          </w:rPr>
          <w:t>Corni Freschi</w:t>
        </w:r>
      </w:hyperlink>
      <w:r w:rsidR="0056164B" w:rsidRPr="0032190F">
        <w:rPr>
          <w:lang w:val="fr-FR"/>
        </w:rPr>
        <w:t xml:space="preserve">, </w:t>
      </w:r>
      <w:hyperlink r:id="rId10407" w:anchor="Sizz_Cemmo_2" w:history="1">
        <w:r w:rsidR="0056164B" w:rsidRPr="0032190F">
          <w:rPr>
            <w:rStyle w:val="Hyperlink"/>
            <w:lang w:val="fr-FR"/>
          </w:rPr>
          <w:t xml:space="preserve">Cemmo </w:t>
        </w:r>
        <w:r w:rsidR="009C2502" w:rsidRPr="0032190F">
          <w:rPr>
            <w:rStyle w:val="Hyperlink"/>
            <w:lang w:val="fr-FR"/>
          </w:rPr>
          <w:t>2</w:t>
        </w:r>
      </w:hyperlink>
      <w:r w:rsidR="0056164B" w:rsidRPr="0032190F">
        <w:rPr>
          <w:lang w:val="fr-FR"/>
        </w:rPr>
        <w:t xml:space="preserve"> et Cemmo </w:t>
      </w:r>
      <w:r w:rsidR="009C2502" w:rsidRPr="0032190F">
        <w:rPr>
          <w:lang w:val="fr-FR"/>
        </w:rPr>
        <w:t>1</w:t>
      </w:r>
      <w:r w:rsidR="0056164B" w:rsidRPr="0032190F">
        <w:rPr>
          <w:lang w:val="fr-FR"/>
        </w:rPr>
        <w:t xml:space="preserve"> (BIB 1024 p. 90)</w:t>
      </w:r>
      <w:r w:rsidR="00DD04B6" w:rsidRPr="0032190F">
        <w:rPr>
          <w:lang w:val="fr-FR"/>
        </w:rPr>
        <w:t>.</w:t>
      </w:r>
    </w:p>
    <w:p w14:paraId="3BC694FC" w14:textId="77777777" w:rsidR="00DD04B6" w:rsidRPr="0032190F" w:rsidRDefault="00DD04B6" w:rsidP="00242C0F">
      <w:pPr>
        <w:jc w:val="both"/>
        <w:rPr>
          <w:lang w:val="fr-FR"/>
        </w:rPr>
      </w:pPr>
    </w:p>
    <w:p w14:paraId="4C4E5B2B" w14:textId="0C092F48" w:rsidR="00DD04B6" w:rsidRPr="0032190F" w:rsidRDefault="00DD04B6" w:rsidP="00242C0F">
      <w:pPr>
        <w:jc w:val="both"/>
        <w:rPr>
          <w:lang w:val="fr-FR"/>
        </w:rPr>
      </w:pPr>
      <w:r w:rsidRPr="00784BEC">
        <w:rPr>
          <w:lang w:val="it-IT"/>
        </w:rPr>
        <w:t xml:space="preserve">Topographiques : </w:t>
      </w:r>
      <w:hyperlink r:id="rId10408" w:anchor="Sizz_Dos_Arca" w:history="1">
        <w:r w:rsidRPr="00784BEC">
          <w:rPr>
            <w:rStyle w:val="Hyperlink"/>
            <w:lang w:val="it-IT"/>
          </w:rPr>
          <w:t>Dos dell’Arca</w:t>
        </w:r>
      </w:hyperlink>
      <w:r w:rsidRPr="00784BEC">
        <w:rPr>
          <w:lang w:val="it-IT"/>
        </w:rPr>
        <w:t xml:space="preserve">, Pie’, Paspardo </w:t>
      </w:r>
      <w:r w:rsidRPr="00784BEC">
        <w:rPr>
          <w:i/>
          <w:lang w:val="it-IT"/>
        </w:rPr>
        <w:t>Roccia degli Spiriti</w:t>
      </w:r>
      <w:r w:rsidRPr="00784BEC">
        <w:rPr>
          <w:lang w:val="it-IT"/>
        </w:rPr>
        <w:t xml:space="preserve">, In valle, Costa Peta, </w:t>
      </w:r>
      <w:hyperlink r:id="rId10409" w:anchor="Sizz_Pia_Ort" w:history="1">
        <w:r w:rsidRPr="00784BEC">
          <w:rPr>
            <w:rStyle w:val="Hyperlink"/>
            <w:lang w:val="it-IT"/>
          </w:rPr>
          <w:t>Pi</w:t>
        </w:r>
        <w:r w:rsidR="00027E36" w:rsidRPr="00784BEC">
          <w:rPr>
            <w:rStyle w:val="Hyperlink"/>
            <w:lang w:val="it-IT"/>
          </w:rPr>
          <w:t>a</w:t>
        </w:r>
        <w:r w:rsidRPr="00784BEC">
          <w:rPr>
            <w:rStyle w:val="Hyperlink"/>
            <w:lang w:val="it-IT"/>
          </w:rPr>
          <w:t xml:space="preserve"> d’Ort</w:t>
        </w:r>
      </w:hyperlink>
      <w:r w:rsidRPr="00784BEC">
        <w:rPr>
          <w:lang w:val="it-IT"/>
        </w:rPr>
        <w:t xml:space="preserve">, Naquane, Foppe di Nadro, etc. </w:t>
      </w:r>
      <w:r w:rsidRPr="0032190F">
        <w:rPr>
          <w:lang w:val="fr-FR"/>
        </w:rPr>
        <w:t>(BIB 1216 p. 92)</w:t>
      </w:r>
    </w:p>
    <w:p w14:paraId="750C4F5E" w14:textId="77777777" w:rsidR="00B1665C" w:rsidRPr="0032190F" w:rsidRDefault="00B1665C"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10"/>
        <w:gridCol w:w="3142"/>
      </w:tblGrid>
      <w:tr w:rsidR="00B1665C" w14:paraId="754091B5" w14:textId="77777777">
        <w:trPr>
          <w:jc w:val="center"/>
        </w:trPr>
        <w:tc>
          <w:tcPr>
            <w:tcW w:w="0" w:type="auto"/>
          </w:tcPr>
          <w:p w14:paraId="744DC5AD" w14:textId="77777777" w:rsidR="00B1665C" w:rsidRDefault="00B1665C" w:rsidP="00242C0F">
            <w:pPr>
              <w:jc w:val="both"/>
            </w:pPr>
            <w:r>
              <w:t>VIT6</w:t>
            </w:r>
          </w:p>
        </w:tc>
        <w:tc>
          <w:tcPr>
            <w:tcW w:w="0" w:type="auto"/>
          </w:tcPr>
          <w:p w14:paraId="66A579DA" w14:textId="77777777" w:rsidR="00B1665C" w:rsidRDefault="00B1665C" w:rsidP="00242C0F">
            <w:pPr>
              <w:jc w:val="both"/>
            </w:pPr>
            <w:r w:rsidRPr="00DB5974">
              <w:rPr>
                <w:i/>
              </w:rPr>
              <w:t>Double rectangle</w:t>
            </w:r>
            <w:r w:rsidR="00F363D5">
              <w:t> </w:t>
            </w:r>
            <w:r>
              <w:t xml:space="preserve">sur </w:t>
            </w:r>
            <w:r w:rsidRPr="00DB5974">
              <w:rPr>
                <w:i/>
                <w:iCs/>
              </w:rPr>
              <w:t>Maculae</w:t>
            </w:r>
          </w:p>
        </w:tc>
      </w:tr>
      <w:tr w:rsidR="00B1665C" w14:paraId="136A6598" w14:textId="77777777">
        <w:trPr>
          <w:jc w:val="center"/>
        </w:trPr>
        <w:tc>
          <w:tcPr>
            <w:tcW w:w="0" w:type="auto"/>
          </w:tcPr>
          <w:p w14:paraId="4922D413" w14:textId="77777777" w:rsidR="00B1665C" w:rsidRDefault="009A4E4F" w:rsidP="00242C0F">
            <w:pPr>
              <w:jc w:val="both"/>
            </w:pPr>
            <w:r>
              <w:t>Bagnolo 1</w:t>
            </w:r>
          </w:p>
        </w:tc>
        <w:tc>
          <w:tcPr>
            <w:tcW w:w="0" w:type="auto"/>
          </w:tcPr>
          <w:p w14:paraId="582EB88A" w14:textId="77777777" w:rsidR="00B1665C" w:rsidRDefault="009A4E4F" w:rsidP="00242C0F">
            <w:pPr>
              <w:jc w:val="both"/>
            </w:pPr>
            <w:r w:rsidRPr="00DB5974">
              <w:rPr>
                <w:i/>
              </w:rPr>
              <w:t>Soleil</w:t>
            </w:r>
            <w:r>
              <w:t xml:space="preserve"> sur </w:t>
            </w:r>
            <w:r w:rsidRPr="00DB5974">
              <w:rPr>
                <w:i/>
              </w:rPr>
              <w:t>Double rectangle</w:t>
            </w:r>
          </w:p>
        </w:tc>
      </w:tr>
    </w:tbl>
    <w:p w14:paraId="73C83B6D" w14:textId="77777777" w:rsidR="00B1665C" w:rsidRPr="005B7485" w:rsidRDefault="006E22AB" w:rsidP="00242C0F">
      <w:pPr>
        <w:jc w:val="both"/>
      </w:pPr>
      <w:r>
        <w:t>(BIB 1216 p. 94</w:t>
      </w:r>
      <w:r w:rsidR="009A4E4F">
        <w:t xml:space="preserve"> et suiv.</w:t>
      </w:r>
      <w:r>
        <w:t>)</w:t>
      </w:r>
    </w:p>
    <w:p w14:paraId="639CC22D" w14:textId="77777777" w:rsidR="00A20D69" w:rsidRDefault="00A20D69" w:rsidP="00242C0F"/>
    <w:p w14:paraId="0FD222AD" w14:textId="77777777" w:rsidR="00E02E93" w:rsidRPr="0032190F" w:rsidRDefault="00E02E93" w:rsidP="00242C0F">
      <w:pPr>
        <w:jc w:val="both"/>
        <w:rPr>
          <w:lang w:val="fr-FR"/>
        </w:rPr>
      </w:pPr>
      <w:r w:rsidRPr="0032190F">
        <w:rPr>
          <w:lang w:val="fr-FR"/>
        </w:rPr>
        <w:t>Parmi les plus anciennes gravures, du + ancien au + récent :</w:t>
      </w:r>
      <w:r w:rsidRPr="0032190F">
        <w:rPr>
          <w:i/>
          <w:lang w:val="fr-FR"/>
        </w:rPr>
        <w:t>Spots, Double rectangle</w:t>
      </w:r>
      <w:r w:rsidRPr="0032190F">
        <w:rPr>
          <w:lang w:val="fr-FR"/>
        </w:rPr>
        <w:t xml:space="preserve">, </w:t>
      </w:r>
      <w:r w:rsidRPr="0032190F">
        <w:rPr>
          <w:i/>
          <w:lang w:val="fr-FR"/>
        </w:rPr>
        <w:t>Groups of dots, Oval shapes</w:t>
      </w:r>
      <w:r w:rsidRPr="0032190F">
        <w:rPr>
          <w:lang w:val="fr-FR"/>
        </w:rPr>
        <w:t xml:space="preserve">, </w:t>
      </w:r>
      <w:r w:rsidRPr="0032190F">
        <w:rPr>
          <w:i/>
          <w:iCs/>
          <w:lang w:val="fr-FR"/>
        </w:rPr>
        <w:t xml:space="preserve">Mappe a fungo, </w:t>
      </w:r>
      <w:r w:rsidRPr="0032190F">
        <w:rPr>
          <w:i/>
          <w:lang w:val="fr-FR"/>
        </w:rPr>
        <w:t>Bandoleer,</w:t>
      </w:r>
      <w:r w:rsidRPr="0032190F">
        <w:rPr>
          <w:lang w:val="fr-FR"/>
        </w:rPr>
        <w:t xml:space="preserve"> les </w:t>
      </w:r>
      <w:r w:rsidRPr="0032190F">
        <w:rPr>
          <w:i/>
          <w:lang w:val="fr-FR"/>
        </w:rPr>
        <w:t>mappe-villagio</w:t>
      </w:r>
      <w:r w:rsidRPr="0032190F">
        <w:rPr>
          <w:lang w:val="fr-FR"/>
        </w:rPr>
        <w:t>sont l’association de plusieurs de ces éléments (BIB 715 p. 141 et BIB 1024 p. 90, 91 et BIB 364 et BIB 1216)</w:t>
      </w:r>
      <w:r w:rsidR="003479A5" w:rsidRPr="0032190F">
        <w:rPr>
          <w:lang w:val="fr-FR"/>
        </w:rPr>
        <w:t xml:space="preserve">. </w:t>
      </w:r>
    </w:p>
    <w:p w14:paraId="0B88F0A9" w14:textId="77777777" w:rsidR="00F06DBE" w:rsidRPr="0032190F" w:rsidRDefault="00F06DBE" w:rsidP="00242C0F">
      <w:pPr>
        <w:jc w:val="both"/>
        <w:rPr>
          <w:lang w:val="fr-FR"/>
        </w:rPr>
      </w:pPr>
    </w:p>
    <w:p w14:paraId="1F854482" w14:textId="77777777" w:rsidR="00F06DBE" w:rsidRPr="0032190F" w:rsidRDefault="00F06DBE" w:rsidP="00242C0F">
      <w:pPr>
        <w:jc w:val="both"/>
        <w:rPr>
          <w:lang w:val="fr-FR"/>
        </w:rPr>
      </w:pPr>
      <w:r w:rsidRPr="0032190F">
        <w:rPr>
          <w:lang w:val="fr-FR"/>
        </w:rPr>
        <w:t>Pour A. Arcà (com. pers.) :</w:t>
      </w:r>
    </w:p>
    <w:p w14:paraId="56A20325" w14:textId="77777777" w:rsidR="00F06DBE" w:rsidRPr="0032190F" w:rsidRDefault="00F06DBE"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0"/>
        <w:gridCol w:w="3273"/>
        <w:gridCol w:w="3273"/>
      </w:tblGrid>
      <w:tr w:rsidR="00F06DBE" w:rsidRPr="006A329A" w14:paraId="4341166D" w14:textId="77777777" w:rsidTr="00780B42">
        <w:trPr>
          <w:jc w:val="center"/>
        </w:trPr>
        <w:tc>
          <w:tcPr>
            <w:tcW w:w="1950" w:type="dxa"/>
            <w:shd w:val="clear" w:color="auto" w:fill="auto"/>
          </w:tcPr>
          <w:p w14:paraId="205F8D11" w14:textId="77777777" w:rsidR="00F06DBE" w:rsidRPr="00780B42" w:rsidRDefault="00F06DBE" w:rsidP="00242C0F">
            <w:pPr>
              <w:jc w:val="both"/>
              <w:rPr>
                <w:i/>
              </w:rPr>
            </w:pPr>
            <w:r w:rsidRPr="00780B42">
              <w:rPr>
                <w:i/>
              </w:rPr>
              <w:t>maculae</w:t>
            </w:r>
          </w:p>
        </w:tc>
        <w:tc>
          <w:tcPr>
            <w:tcW w:w="3273" w:type="dxa"/>
            <w:shd w:val="clear" w:color="auto" w:fill="auto"/>
          </w:tcPr>
          <w:p w14:paraId="0CB38ADD" w14:textId="77777777" w:rsidR="00F06DBE" w:rsidRPr="00A0014D" w:rsidRDefault="00F06DBE" w:rsidP="00242C0F">
            <w:pPr>
              <w:jc w:val="both"/>
              <w:rPr>
                <w:i/>
                <w:lang w:val="fr-FR"/>
              </w:rPr>
            </w:pPr>
            <w:r w:rsidRPr="00A0014D">
              <w:rPr>
                <w:i/>
                <w:lang w:val="fr-FR"/>
              </w:rPr>
              <w:t>composizioni geometriche con rettangoli pieni e pallini</w:t>
            </w:r>
          </w:p>
        </w:tc>
        <w:tc>
          <w:tcPr>
            <w:tcW w:w="3273" w:type="dxa"/>
            <w:shd w:val="clear" w:color="auto" w:fill="auto"/>
          </w:tcPr>
          <w:p w14:paraId="5EE2F0E9" w14:textId="77777777" w:rsidR="00F06DBE" w:rsidRPr="00566234" w:rsidRDefault="00F06DBE" w:rsidP="00242C0F">
            <w:pPr>
              <w:jc w:val="both"/>
              <w:rPr>
                <w:i/>
                <w:lang w:val="es-ES"/>
              </w:rPr>
            </w:pPr>
            <w:r w:rsidRPr="00566234">
              <w:rPr>
                <w:i/>
                <w:lang w:val="es-ES"/>
              </w:rPr>
              <w:t>composizioni geometriche con rettangoli a contorno e pallini</w:t>
            </w:r>
          </w:p>
        </w:tc>
      </w:tr>
      <w:tr w:rsidR="00F06DBE" w14:paraId="52D6E616" w14:textId="77777777" w:rsidTr="00780B42">
        <w:trPr>
          <w:jc w:val="center"/>
        </w:trPr>
        <w:tc>
          <w:tcPr>
            <w:tcW w:w="1950" w:type="dxa"/>
            <w:shd w:val="clear" w:color="auto" w:fill="auto"/>
          </w:tcPr>
          <w:p w14:paraId="33063023" w14:textId="77777777" w:rsidR="00F06DBE" w:rsidRDefault="00F06DBE" w:rsidP="00242C0F">
            <w:pPr>
              <w:jc w:val="center"/>
            </w:pPr>
            <w:r>
              <w:t>stile IIA</w:t>
            </w:r>
          </w:p>
        </w:tc>
        <w:tc>
          <w:tcPr>
            <w:tcW w:w="3273" w:type="dxa"/>
            <w:shd w:val="clear" w:color="auto" w:fill="auto"/>
          </w:tcPr>
          <w:p w14:paraId="0F716EB5" w14:textId="77777777" w:rsidR="00F06DBE" w:rsidRDefault="00F06DBE" w:rsidP="00242C0F">
            <w:pPr>
              <w:jc w:val="center"/>
            </w:pPr>
            <w:r>
              <w:t>stile IIB1</w:t>
            </w:r>
          </w:p>
        </w:tc>
        <w:tc>
          <w:tcPr>
            <w:tcW w:w="3273" w:type="dxa"/>
            <w:shd w:val="clear" w:color="auto" w:fill="auto"/>
          </w:tcPr>
          <w:p w14:paraId="0DB0CDE1" w14:textId="77777777" w:rsidR="00F06DBE" w:rsidRDefault="00F06DBE" w:rsidP="00242C0F">
            <w:pPr>
              <w:jc w:val="center"/>
            </w:pPr>
            <w:r>
              <w:t>stile IIB2</w:t>
            </w:r>
          </w:p>
        </w:tc>
      </w:tr>
      <w:tr w:rsidR="00F06DBE" w14:paraId="56737DBE" w14:textId="77777777" w:rsidTr="00780B42">
        <w:trPr>
          <w:jc w:val="center"/>
        </w:trPr>
        <w:tc>
          <w:tcPr>
            <w:tcW w:w="1950" w:type="dxa"/>
            <w:shd w:val="clear" w:color="auto" w:fill="auto"/>
          </w:tcPr>
          <w:p w14:paraId="1945C06C" w14:textId="77777777" w:rsidR="00F06DBE" w:rsidRDefault="00F06DBE" w:rsidP="00242C0F">
            <w:pPr>
              <w:jc w:val="center"/>
            </w:pPr>
            <w:r>
              <w:t>4000? 3700? BC</w:t>
            </w:r>
          </w:p>
        </w:tc>
        <w:tc>
          <w:tcPr>
            <w:tcW w:w="6546" w:type="dxa"/>
            <w:gridSpan w:val="2"/>
            <w:shd w:val="clear" w:color="auto" w:fill="auto"/>
          </w:tcPr>
          <w:p w14:paraId="23F3AE53" w14:textId="77777777" w:rsidR="00F06DBE" w:rsidRDefault="00F06DBE" w:rsidP="00242C0F">
            <w:pPr>
              <w:jc w:val="center"/>
            </w:pPr>
            <w:r>
              <w:t>3700-2900 BC</w:t>
            </w:r>
          </w:p>
        </w:tc>
      </w:tr>
    </w:tbl>
    <w:p w14:paraId="27ABC8D4" w14:textId="77777777" w:rsidR="00F06DBE" w:rsidRDefault="00F06DBE" w:rsidP="00242C0F">
      <w:pPr>
        <w:jc w:val="both"/>
      </w:pPr>
    </w:p>
    <w:p w14:paraId="04442896" w14:textId="0871B2F8" w:rsidR="00F06DBE" w:rsidRPr="0032190F" w:rsidRDefault="0026345B" w:rsidP="00242C0F">
      <w:pPr>
        <w:jc w:val="both"/>
        <w:rPr>
          <w:lang w:val="fr-FR"/>
        </w:rPr>
      </w:pPr>
      <w:r w:rsidRPr="0032190F">
        <w:rPr>
          <w:lang w:val="fr-FR"/>
        </w:rPr>
        <w:t xml:space="preserve">Comparaison des </w:t>
      </w:r>
      <w:r w:rsidRPr="0032190F">
        <w:rPr>
          <w:i/>
          <w:lang w:val="fr-FR"/>
        </w:rPr>
        <w:t>maculae</w:t>
      </w:r>
      <w:r w:rsidRPr="0032190F">
        <w:rPr>
          <w:lang w:val="fr-FR"/>
        </w:rPr>
        <w:t xml:space="preserve"> avec le mégalithisme de Bretagne (gravures datées de 4300/4200 cal BC selon Cassen) et les gravures liées aux nécropoles de </w:t>
      </w:r>
      <w:hyperlink r:id="rId10410" w:anchor="Sit_Chamblandes" w:history="1">
        <w:r w:rsidRPr="0032190F">
          <w:rPr>
            <w:rStyle w:val="Hyperlink"/>
            <w:lang w:val="fr-FR"/>
          </w:rPr>
          <w:t>Chamblandes</w:t>
        </w:r>
      </w:hyperlink>
      <w:r w:rsidRPr="0032190F">
        <w:rPr>
          <w:lang w:val="fr-FR"/>
        </w:rPr>
        <w:t xml:space="preserve"> (Arcà com. pers) </w:t>
      </w:r>
    </w:p>
    <w:p w14:paraId="45D5C57A" w14:textId="77777777" w:rsidR="00E02E93" w:rsidRPr="0032190F" w:rsidRDefault="00E02E93" w:rsidP="00242C0F">
      <w:pPr>
        <w:rPr>
          <w:lang w:val="fr-FR"/>
        </w:rPr>
      </w:pPr>
    </w:p>
    <w:p w14:paraId="3505C1FF" w14:textId="77777777" w:rsidR="00E02E93" w:rsidRPr="0032190F" w:rsidRDefault="004010CD" w:rsidP="00242C0F">
      <w:pPr>
        <w:pStyle w:val="Heading4"/>
      </w:pPr>
      <w:r w:rsidRPr="0032190F">
        <w:t>Maculae</w:t>
      </w:r>
      <w:r w:rsidR="00E02E93" w:rsidRPr="0032190F">
        <w:t> </w:t>
      </w:r>
    </w:p>
    <w:p w14:paraId="38F023F6" w14:textId="77777777" w:rsidR="009C2502" w:rsidRPr="0032190F" w:rsidRDefault="009C2502" w:rsidP="00242C0F">
      <w:pPr>
        <w:rPr>
          <w:lang w:val="fr-FR"/>
        </w:rPr>
      </w:pPr>
    </w:p>
    <w:p w14:paraId="6FA0636A" w14:textId="77777777" w:rsidR="00E02E93" w:rsidRPr="0032190F" w:rsidRDefault="00E02E93" w:rsidP="00242C0F">
      <w:pPr>
        <w:rPr>
          <w:lang w:val="fr-FR"/>
        </w:rPr>
      </w:pPr>
      <w:r w:rsidRPr="0032190F">
        <w:rPr>
          <w:lang w:val="fr-FR"/>
        </w:rPr>
        <w:t xml:space="preserve">(italien : </w:t>
      </w:r>
      <w:r w:rsidRPr="0032190F">
        <w:rPr>
          <w:i/>
          <w:iCs/>
          <w:lang w:val="fr-FR"/>
        </w:rPr>
        <w:t>macchie</w:t>
      </w:r>
      <w:r w:rsidRPr="0032190F">
        <w:rPr>
          <w:lang w:val="fr-FR"/>
        </w:rPr>
        <w:t xml:space="preserve"> or </w:t>
      </w:r>
      <w:r w:rsidRPr="0032190F">
        <w:rPr>
          <w:i/>
          <w:iCs/>
          <w:lang w:val="fr-FR"/>
        </w:rPr>
        <w:t>maculae</w:t>
      </w:r>
      <w:r w:rsidRPr="0032190F">
        <w:rPr>
          <w:iCs/>
          <w:lang w:val="fr-FR"/>
        </w:rPr>
        <w:t xml:space="preserve">) </w:t>
      </w:r>
      <w:r w:rsidRPr="0032190F">
        <w:rPr>
          <w:lang w:val="fr-FR"/>
        </w:rPr>
        <w:t xml:space="preserve"> plages rectangulaires ou sub-rectangulaire</w:t>
      </w:r>
      <w:r w:rsidR="004010CD" w:rsidRPr="0032190F">
        <w:rPr>
          <w:lang w:val="fr-FR"/>
        </w:rPr>
        <w:t xml:space="preserve">s sur les </w:t>
      </w:r>
      <w:r w:rsidRPr="0032190F">
        <w:rPr>
          <w:lang w:val="fr-FR"/>
        </w:rPr>
        <w:t>affleurements ou sur les blocs dressés (VIT3-A2).</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96"/>
      </w:tblGrid>
      <w:tr w:rsidR="004010CD" w14:paraId="2717A562" w14:textId="77777777">
        <w:trPr>
          <w:jc w:val="center"/>
        </w:trPr>
        <w:tc>
          <w:tcPr>
            <w:tcW w:w="0" w:type="auto"/>
          </w:tcPr>
          <w:p w14:paraId="7712CB8C" w14:textId="39CB603F" w:rsidR="004010CD" w:rsidRDefault="00000000" w:rsidP="00242C0F">
            <w:hyperlink r:id="rId10411" w:anchor="Sizz_Vite_3" w:history="1">
              <w:r w:rsidR="004010CD" w:rsidRPr="00850F7C">
                <w:rPr>
                  <w:rStyle w:val="Hyperlink"/>
                </w:rPr>
                <w:t>VIT 3</w:t>
              </w:r>
            </w:hyperlink>
          </w:p>
        </w:tc>
      </w:tr>
      <w:tr w:rsidR="004010CD" w14:paraId="49DC297C" w14:textId="77777777">
        <w:trPr>
          <w:jc w:val="center"/>
        </w:trPr>
        <w:tc>
          <w:tcPr>
            <w:tcW w:w="0" w:type="auto"/>
          </w:tcPr>
          <w:p w14:paraId="51306D41" w14:textId="77777777" w:rsidR="004010CD" w:rsidRDefault="004010CD" w:rsidP="00242C0F">
            <w:r>
              <w:t>VIT 4</w:t>
            </w:r>
          </w:p>
        </w:tc>
      </w:tr>
      <w:tr w:rsidR="004010CD" w14:paraId="3E73C41F" w14:textId="77777777">
        <w:trPr>
          <w:jc w:val="center"/>
        </w:trPr>
        <w:tc>
          <w:tcPr>
            <w:tcW w:w="0" w:type="auto"/>
          </w:tcPr>
          <w:p w14:paraId="1E304FD8" w14:textId="77777777" w:rsidR="004010CD" w:rsidRDefault="004010CD" w:rsidP="00242C0F">
            <w:r>
              <w:t>VIT 6</w:t>
            </w:r>
          </w:p>
        </w:tc>
      </w:tr>
    </w:tbl>
    <w:p w14:paraId="7A37AB01" w14:textId="77777777" w:rsidR="004010CD" w:rsidRPr="00C1314C" w:rsidRDefault="004010CD" w:rsidP="00242C0F">
      <w:r>
        <w:t>(BIB 1216 p. 96)</w:t>
      </w:r>
    </w:p>
    <w:p w14:paraId="44A84C16" w14:textId="77777777" w:rsidR="004010CD" w:rsidRDefault="004010CD" w:rsidP="00242C0F"/>
    <w:p w14:paraId="077BB240" w14:textId="77777777" w:rsidR="00850F7C" w:rsidRPr="0032190F" w:rsidRDefault="00850F7C" w:rsidP="00242C0F">
      <w:pPr>
        <w:jc w:val="both"/>
        <w:rPr>
          <w:lang w:val="fr-FR"/>
        </w:rPr>
      </w:pPr>
      <w:r w:rsidRPr="0032190F">
        <w:rPr>
          <w:lang w:val="fr-FR"/>
        </w:rPr>
        <w:t>De forme simple, parfois peu régulière, ils sont interprétés comme des champs travaillés à la houe</w:t>
      </w:r>
      <w:r w:rsidR="002F6CEF" w:rsidRPr="0032190F">
        <w:rPr>
          <w:lang w:val="fr-FR"/>
        </w:rPr>
        <w:t xml:space="preserve"> (</w:t>
      </w:r>
      <w:r w:rsidR="002F6CEF" w:rsidRPr="0032190F">
        <w:rPr>
          <w:i/>
          <w:lang w:val="fr-FR"/>
        </w:rPr>
        <w:t>campi coltivati alla zappa</w:t>
      </w:r>
      <w:r w:rsidR="002F6CEF" w:rsidRPr="0032190F">
        <w:rPr>
          <w:lang w:val="fr-FR"/>
        </w:rPr>
        <w:t>)comparativement</w:t>
      </w:r>
      <w:r w:rsidRPr="0032190F">
        <w:rPr>
          <w:lang w:val="fr-FR"/>
        </w:rPr>
        <w:t xml:space="preserve"> aux réticulés ou aux topographies dont les morphologies suggèrent un usage de l’araire (Arcà 2009 p. 286). Les </w:t>
      </w:r>
      <w:r w:rsidRPr="0032190F">
        <w:rPr>
          <w:i/>
          <w:lang w:val="fr-FR"/>
        </w:rPr>
        <w:t>macul</w:t>
      </w:r>
      <w:r w:rsidR="00A36563" w:rsidRPr="0032190F">
        <w:rPr>
          <w:i/>
          <w:lang w:val="fr-FR"/>
        </w:rPr>
        <w:t>a</w:t>
      </w:r>
      <w:r w:rsidRPr="0032190F">
        <w:rPr>
          <w:i/>
          <w:lang w:val="fr-FR"/>
        </w:rPr>
        <w:t>e</w:t>
      </w:r>
      <w:r w:rsidRPr="0032190F">
        <w:rPr>
          <w:lang w:val="fr-FR"/>
        </w:rPr>
        <w:t xml:space="preserve"> seraient donc plus anciennes que ces dernières.</w:t>
      </w:r>
    </w:p>
    <w:p w14:paraId="2F71F4F4" w14:textId="77777777" w:rsidR="0063550B" w:rsidRPr="0032190F" w:rsidRDefault="0063550B" w:rsidP="00242C0F">
      <w:pPr>
        <w:jc w:val="both"/>
        <w:rPr>
          <w:lang w:val="fr-FR"/>
        </w:rPr>
      </w:pPr>
    </w:p>
    <w:p w14:paraId="41CEF4DB" w14:textId="5256A796" w:rsidR="0063550B" w:rsidRPr="0032190F" w:rsidRDefault="00F06DBE" w:rsidP="00242C0F">
      <w:pPr>
        <w:jc w:val="both"/>
        <w:rPr>
          <w:lang w:val="fr-FR"/>
        </w:rPr>
      </w:pPr>
      <w:r w:rsidRPr="0032190F">
        <w:rPr>
          <w:lang w:val="fr-FR"/>
        </w:rPr>
        <w:t xml:space="preserve">Datée par </w:t>
      </w:r>
      <w:r w:rsidRPr="0032190F">
        <w:rPr>
          <w:i/>
          <w:lang w:val="fr-FR"/>
        </w:rPr>
        <w:t>cross dating</w:t>
      </w:r>
      <w:r w:rsidRPr="0032190F">
        <w:rPr>
          <w:lang w:val="fr-FR"/>
        </w:rPr>
        <w:t xml:space="preserve"> d’après les fouilles de </w:t>
      </w:r>
      <w:hyperlink r:id="rId10412" w:anchor="Sit_Breno" w:history="1">
        <w:r w:rsidRPr="0032190F">
          <w:rPr>
            <w:rStyle w:val="Hyperlink"/>
            <w:lang w:val="fr-FR"/>
          </w:rPr>
          <w:t>Castello di Breno</w:t>
        </w:r>
      </w:hyperlink>
      <w:r w:rsidRPr="0032190F">
        <w:rPr>
          <w:lang w:val="fr-FR"/>
        </w:rPr>
        <w:t xml:space="preserve"> (Arcà com. pers.). </w:t>
      </w:r>
      <w:r w:rsidR="0063550B" w:rsidRPr="0032190F">
        <w:rPr>
          <w:lang w:val="fr-FR"/>
        </w:rPr>
        <w:t>Arcà les date entre 4000 et 3700 avec des doutes (BIB 917 p. 299)</w:t>
      </w:r>
    </w:p>
    <w:p w14:paraId="3B944296" w14:textId="77777777" w:rsidR="006D6D6E" w:rsidRPr="0032190F" w:rsidRDefault="006D6D6E" w:rsidP="00242C0F">
      <w:pPr>
        <w:rPr>
          <w:lang w:val="fr-FR"/>
        </w:rPr>
      </w:pPr>
    </w:p>
    <w:p w14:paraId="41CB43D7" w14:textId="77777777" w:rsidR="00E02E93" w:rsidRPr="0032190F" w:rsidRDefault="00E02E93" w:rsidP="00242C0F">
      <w:pPr>
        <w:pStyle w:val="Heading4"/>
      </w:pPr>
      <w:r w:rsidRPr="00E02E93">
        <w:rPr>
          <w:rStyle w:val="Heading3Char"/>
        </w:rPr>
        <w:t>Groups of dots</w:t>
      </w:r>
    </w:p>
    <w:p w14:paraId="2DF676A8" w14:textId="72208460" w:rsidR="00685ADB" w:rsidRPr="0032190F" w:rsidRDefault="00E02E93" w:rsidP="005E6796">
      <w:pPr>
        <w:jc w:val="both"/>
        <w:rPr>
          <w:lang w:val="fr-FR"/>
        </w:rPr>
      </w:pPr>
      <w:r w:rsidRPr="0032190F">
        <w:rPr>
          <w:lang w:val="fr-FR"/>
        </w:rPr>
        <w:t xml:space="preserve">(italien : </w:t>
      </w:r>
      <w:r w:rsidRPr="0032190F">
        <w:rPr>
          <w:i/>
          <w:iCs/>
          <w:lang w:val="fr-FR"/>
        </w:rPr>
        <w:t>gruppi di punti o maccheroni</w:t>
      </w:r>
      <w:r w:rsidRPr="0032190F">
        <w:rPr>
          <w:iCs/>
          <w:lang w:val="fr-FR"/>
        </w:rPr>
        <w:t>)</w:t>
      </w:r>
      <w:r w:rsidR="00816090" w:rsidRPr="0032190F">
        <w:rPr>
          <w:lang w:val="fr-FR"/>
        </w:rPr>
        <w:t xml:space="preserve">groupes de cupules ou cupules allongées </w:t>
      </w:r>
      <w:r w:rsidRPr="0032190F">
        <w:rPr>
          <w:lang w:val="fr-FR"/>
        </w:rPr>
        <w:t>(</w:t>
      </w:r>
      <w:r w:rsidRPr="005E6796">
        <w:rPr>
          <w:i/>
          <w:lang w:val="fr-FR"/>
        </w:rPr>
        <w:t>lenghtened dots</w:t>
      </w:r>
      <w:r w:rsidRPr="0032190F">
        <w:rPr>
          <w:lang w:val="fr-FR"/>
        </w:rPr>
        <w:t>). Appelé également « </w:t>
      </w:r>
      <w:r w:rsidRPr="0032190F">
        <w:rPr>
          <w:i/>
          <w:lang w:val="fr-FR"/>
        </w:rPr>
        <w:t>macaroni</w:t>
      </w:r>
      <w:r w:rsidR="00685ADB" w:rsidRPr="0032190F">
        <w:rPr>
          <w:lang w:val="fr-FR"/>
        </w:rPr>
        <w:t xml:space="preserve"> » (BIB 1216 p. 96) Sur </w:t>
      </w:r>
      <w:hyperlink r:id="rId10413" w:anchor="Sizz_Ossimo_8" w:history="1">
        <w:r w:rsidR="00685ADB" w:rsidRPr="0032190F">
          <w:rPr>
            <w:rStyle w:val="Hyperlink"/>
            <w:lang w:val="fr-FR"/>
          </w:rPr>
          <w:t>Ossimo 8</w:t>
        </w:r>
      </w:hyperlink>
      <w:r w:rsidR="00685ADB" w:rsidRPr="0032190F">
        <w:rPr>
          <w:lang w:val="fr-FR"/>
        </w:rPr>
        <w:t xml:space="preserve"> on remarque un attelage superposant un groupe de points (SS BIB) </w:t>
      </w:r>
    </w:p>
    <w:p w14:paraId="6332E5EB" w14:textId="77777777" w:rsidR="00816090" w:rsidRPr="0032190F" w:rsidRDefault="00816090" w:rsidP="00242C0F">
      <w:pPr>
        <w:jc w:val="both"/>
        <w:rPr>
          <w:lang w:val="fr-FR"/>
        </w:rPr>
      </w:pPr>
    </w:p>
    <w:p w14:paraId="32AB4EE0" w14:textId="77777777" w:rsidR="002F6CEF" w:rsidRPr="0032190F" w:rsidRDefault="002F6CEF" w:rsidP="00242C0F">
      <w:pPr>
        <w:pStyle w:val="Heading4"/>
      </w:pPr>
      <w:r w:rsidRPr="00E02E93">
        <w:rPr>
          <w:rStyle w:val="Heading3Char"/>
        </w:rPr>
        <w:lastRenderedPageBreak/>
        <w:t>Double rectangle</w:t>
      </w:r>
      <w:r>
        <w:rPr>
          <w:rStyle w:val="Heading3Char"/>
        </w:rPr>
        <w:t>s</w:t>
      </w:r>
      <w:r w:rsidRPr="0032190F">
        <w:t> et rectangles pleins</w:t>
      </w:r>
    </w:p>
    <w:p w14:paraId="70FDAD6E" w14:textId="77777777" w:rsidR="002F6CEF" w:rsidRPr="0032190F" w:rsidRDefault="002F6CEF" w:rsidP="00242C0F">
      <w:pPr>
        <w:rPr>
          <w:lang w:val="fr-FR"/>
        </w:rPr>
      </w:pPr>
    </w:p>
    <w:p w14:paraId="4EF34ECB" w14:textId="77777777" w:rsidR="002F6CEF" w:rsidRPr="0032190F" w:rsidRDefault="002F6CEF" w:rsidP="00242C0F">
      <w:pPr>
        <w:rPr>
          <w:lang w:val="fr-FR"/>
        </w:rPr>
      </w:pPr>
      <w:r w:rsidRPr="0032190F">
        <w:rPr>
          <w:lang w:val="fr-FR"/>
        </w:rPr>
        <w:t>C’est le module commun que l’on retrouve dans les topographies du Bego (SS BIB). Leur régularité laisse penser à l’utilisation de l’araire (BIB 1813 p.38 (BIB Arcà 2005))</w:t>
      </w:r>
    </w:p>
    <w:p w14:paraId="6722A912" w14:textId="77777777" w:rsidR="002F6CEF" w:rsidRPr="0032190F" w:rsidRDefault="002F6CEF" w:rsidP="00242C0F">
      <w:pPr>
        <w:rPr>
          <w:lang w:val="fr-FR"/>
        </w:rPr>
      </w:pPr>
    </w:p>
    <w:p w14:paraId="37BD03E3" w14:textId="77777777" w:rsidR="002F6CEF" w:rsidRPr="006337F6" w:rsidRDefault="002F6CEF" w:rsidP="00242C0F">
      <w:pPr>
        <w:jc w:val="both"/>
        <w:rPr>
          <w:lang w:val="en-GB"/>
        </w:rPr>
      </w:pPr>
      <w:r w:rsidRPr="0032190F">
        <w:rPr>
          <w:lang w:val="fr-FR"/>
        </w:rPr>
        <w:t xml:space="preserve">(italien: </w:t>
      </w:r>
      <w:r w:rsidRPr="0032190F">
        <w:rPr>
          <w:i/>
          <w:iCs/>
          <w:lang w:val="fr-FR"/>
        </w:rPr>
        <w:t>doppi rettangoli/rettangoli pieni</w:t>
      </w:r>
      <w:r w:rsidRPr="0032190F">
        <w:rPr>
          <w:iCs/>
          <w:lang w:val="fr-FR"/>
        </w:rPr>
        <w:t xml:space="preserve">) </w:t>
      </w:r>
      <w:r w:rsidRPr="0032190F">
        <w:rPr>
          <w:lang w:val="fr-FR"/>
        </w:rPr>
        <w:t xml:space="preserve">parfois apparaissant comme un rectangle unique. Souvent seuls les contours sont gravés mais peuvent l’être entièrement ou bien avec des cupules à l’intérieur. Parfois sous la forme d’un simple rectangle (Grosio, Dosso Giroldo). </w:t>
      </w:r>
      <w:r w:rsidRPr="00B01B6A">
        <w:rPr>
          <w:lang w:val="en-GB"/>
        </w:rPr>
        <w:t>(BIB 1216 p. 93)</w:t>
      </w:r>
    </w:p>
    <w:p w14:paraId="694AE7F7" w14:textId="77777777" w:rsidR="002F6CEF" w:rsidRPr="006337F6" w:rsidRDefault="002F6CEF" w:rsidP="00242C0F">
      <w:pPr>
        <w:jc w:val="both"/>
        <w:rPr>
          <w:lang w:val="en-GB"/>
        </w:rPr>
      </w:pPr>
    </w:p>
    <w:p w14:paraId="79B1DA06" w14:textId="77777777" w:rsidR="002F6CEF" w:rsidRDefault="002F6CEF" w:rsidP="00242C0F">
      <w:pPr>
        <w:jc w:val="both"/>
        <w:rPr>
          <w:lang w:val="en-GB"/>
        </w:rPr>
      </w:pPr>
      <w:r w:rsidRPr="00B01B6A">
        <w:rPr>
          <w:lang w:val="en-GB"/>
        </w:rPr>
        <w:t>A suggestion for the double rectangle, if it is not a house, may be that it represents a field where the grass has been cut to produce hay (BIB 364 p. 109) VIT6-C8, VIT10-A2, VIT13-A2.A3, VIT6 (BIB 1216 p. 93)</w:t>
      </w:r>
    </w:p>
    <w:p w14:paraId="37061C94" w14:textId="77777777" w:rsidR="002F6CEF" w:rsidRPr="00B01B6A" w:rsidRDefault="002F6CEF" w:rsidP="00242C0F">
      <w:pPr>
        <w:jc w:val="both"/>
        <w:rPr>
          <w:lang w:val="en-GB"/>
        </w:rPr>
      </w:pPr>
    </w:p>
    <w:p w14:paraId="0083321C" w14:textId="77777777" w:rsidR="002F6CEF" w:rsidRPr="0032190F" w:rsidRDefault="002F6CEF" w:rsidP="00242C0F">
      <w:pPr>
        <w:jc w:val="both"/>
        <w:rPr>
          <w:lang w:val="fr-FR"/>
        </w:rPr>
      </w:pPr>
      <w:r w:rsidRPr="0032190F">
        <w:rPr>
          <w:lang w:val="fr-FR"/>
        </w:rPr>
        <w:t>Figure cardinale dans l’élaboration des « </w:t>
      </w:r>
      <w:r w:rsidRPr="0032190F">
        <w:rPr>
          <w:i/>
          <w:lang w:val="fr-FR"/>
        </w:rPr>
        <w:t>mappe-villagio</w:t>
      </w:r>
      <w:r w:rsidRPr="0032190F">
        <w:rPr>
          <w:lang w:val="fr-FR"/>
        </w:rPr>
        <w:t> ». Présent à Vite 10, 13, 16 et 19 ; Bagnolo 1ou il apparaît sous la figure solaire (BIB 1216 p. 96)</w:t>
      </w:r>
    </w:p>
    <w:p w14:paraId="44261591" w14:textId="77777777" w:rsidR="002F6CEF" w:rsidRPr="0032190F" w:rsidRDefault="002F6CEF" w:rsidP="00242C0F">
      <w:pPr>
        <w:jc w:val="both"/>
        <w:rPr>
          <w:lang w:val="fr-FR"/>
        </w:rPr>
      </w:pPr>
    </w:p>
    <w:p w14:paraId="04163AC4" w14:textId="502C2AF7" w:rsidR="002F6CEF" w:rsidRPr="0032190F" w:rsidRDefault="002F6CEF" w:rsidP="00242C0F">
      <w:pPr>
        <w:jc w:val="both"/>
        <w:rPr>
          <w:lang w:val="fr-FR"/>
        </w:rPr>
      </w:pPr>
      <w:r w:rsidRPr="0032190F">
        <w:rPr>
          <w:lang w:val="fr-FR"/>
        </w:rPr>
        <w:t xml:space="preserve">v. </w:t>
      </w:r>
      <w:hyperlink r:id="rId10414" w:anchor="Sizz_Ossimo_Pat" w:history="1">
        <w:r w:rsidRPr="0032190F">
          <w:rPr>
            <w:rStyle w:val="Hyperlink"/>
            <w:lang w:val="fr-FR"/>
          </w:rPr>
          <w:t>Ossimo-Pat</w:t>
        </w:r>
      </w:hyperlink>
      <w:r w:rsidR="006F6651" w:rsidRPr="0032190F">
        <w:rPr>
          <w:lang w:val="fr-FR"/>
        </w:rPr>
        <w:t>, VIT 6</w:t>
      </w:r>
    </w:p>
    <w:p w14:paraId="63D91D09" w14:textId="77777777" w:rsidR="002F6CEF" w:rsidRPr="0032190F" w:rsidRDefault="002F6CEF" w:rsidP="00242C0F">
      <w:pPr>
        <w:jc w:val="both"/>
        <w:rPr>
          <w:lang w:val="fr-FR"/>
        </w:rPr>
      </w:pPr>
    </w:p>
    <w:p w14:paraId="1B3BC614" w14:textId="77777777" w:rsidR="00E02E93" w:rsidRPr="0032190F" w:rsidRDefault="00816090" w:rsidP="00242C0F">
      <w:pPr>
        <w:pStyle w:val="Heading4"/>
      </w:pPr>
      <w:r w:rsidRPr="00816090">
        <w:rPr>
          <w:rStyle w:val="Heading3Char"/>
          <w:i/>
        </w:rPr>
        <w:t>Mappe</w:t>
      </w:r>
      <w:r>
        <w:rPr>
          <w:rStyle w:val="Heading3Char"/>
        </w:rPr>
        <w:t xml:space="preserve"> ovales</w:t>
      </w:r>
      <w:r w:rsidR="00E02E93" w:rsidRPr="0032190F">
        <w:t> </w:t>
      </w:r>
    </w:p>
    <w:p w14:paraId="5F2A9EA4" w14:textId="77777777" w:rsidR="00E02E93" w:rsidRPr="0032190F" w:rsidRDefault="00E02E93" w:rsidP="00242C0F">
      <w:pPr>
        <w:jc w:val="both"/>
        <w:rPr>
          <w:lang w:val="fr-FR"/>
        </w:rPr>
      </w:pPr>
      <w:r w:rsidRPr="0032190F">
        <w:rPr>
          <w:lang w:val="fr-FR"/>
        </w:rPr>
        <w:t xml:space="preserve">(italien : </w:t>
      </w:r>
      <w:r w:rsidRPr="0032190F">
        <w:rPr>
          <w:i/>
          <w:iCs/>
          <w:lang w:val="fr-FR"/>
        </w:rPr>
        <w:t>mappe ovali</w:t>
      </w:r>
      <w:r w:rsidRPr="0032190F">
        <w:rPr>
          <w:iCs/>
          <w:lang w:val="fr-FR"/>
        </w:rPr>
        <w:t xml:space="preserve">) </w:t>
      </w:r>
      <w:r w:rsidRPr="0032190F">
        <w:rPr>
          <w:lang w:val="fr-FR"/>
        </w:rPr>
        <w:t>formes ovales souvent</w:t>
      </w:r>
      <w:r w:rsidR="00F363D5" w:rsidRPr="0032190F">
        <w:rPr>
          <w:lang w:val="fr-FR"/>
        </w:rPr>
        <w:t xml:space="preserve"> connectées avec des lignes de </w:t>
      </w:r>
      <w:r w:rsidRPr="0032190F">
        <w:rPr>
          <w:lang w:val="fr-FR"/>
        </w:rPr>
        <w:t>cupules ou/et associées à d’autres gravures : cupules et rectangl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16"/>
      </w:tblGrid>
      <w:tr w:rsidR="004010CD" w14:paraId="1B07731E" w14:textId="77777777">
        <w:trPr>
          <w:jc w:val="center"/>
        </w:trPr>
        <w:tc>
          <w:tcPr>
            <w:tcW w:w="0" w:type="auto"/>
          </w:tcPr>
          <w:p w14:paraId="0114EE52" w14:textId="77777777" w:rsidR="004010CD" w:rsidRDefault="004010CD" w:rsidP="00242C0F">
            <w:r>
              <w:t>VIT 9</w:t>
            </w:r>
          </w:p>
        </w:tc>
      </w:tr>
      <w:tr w:rsidR="004010CD" w14:paraId="05F678FD" w14:textId="77777777">
        <w:trPr>
          <w:jc w:val="center"/>
        </w:trPr>
        <w:tc>
          <w:tcPr>
            <w:tcW w:w="0" w:type="auto"/>
          </w:tcPr>
          <w:p w14:paraId="07D809A3" w14:textId="77777777" w:rsidR="004010CD" w:rsidRDefault="004010CD" w:rsidP="00242C0F">
            <w:r>
              <w:t>VIT 10</w:t>
            </w:r>
          </w:p>
        </w:tc>
      </w:tr>
    </w:tbl>
    <w:p w14:paraId="5B8C37AB" w14:textId="77777777" w:rsidR="004010CD" w:rsidRPr="00C1314C" w:rsidRDefault="004010CD" w:rsidP="00242C0F">
      <w:r>
        <w:t>(BIB 1216 p. 96)</w:t>
      </w:r>
    </w:p>
    <w:p w14:paraId="2D4094B2" w14:textId="77777777" w:rsidR="004010CD" w:rsidRDefault="004010CD" w:rsidP="00242C0F">
      <w:pPr>
        <w:jc w:val="both"/>
      </w:pPr>
    </w:p>
    <w:p w14:paraId="21952C4F" w14:textId="77777777" w:rsidR="00816090" w:rsidRDefault="00816090" w:rsidP="00242C0F">
      <w:pPr>
        <w:pStyle w:val="Heading4"/>
      </w:pPr>
      <w:r w:rsidRPr="00816090">
        <w:rPr>
          <w:rStyle w:val="Heading3Char"/>
          <w:i/>
        </w:rPr>
        <w:t>Mappe</w:t>
      </w:r>
      <w:r>
        <w:rPr>
          <w:rStyle w:val="Heading3Char"/>
        </w:rPr>
        <w:t xml:space="preserve"> rectangulaires</w:t>
      </w:r>
      <w:r>
        <w:t>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16"/>
      </w:tblGrid>
      <w:tr w:rsidR="00816090" w14:paraId="6E739738" w14:textId="77777777">
        <w:trPr>
          <w:jc w:val="center"/>
        </w:trPr>
        <w:tc>
          <w:tcPr>
            <w:tcW w:w="0" w:type="auto"/>
          </w:tcPr>
          <w:p w14:paraId="72D19CA7" w14:textId="77777777" w:rsidR="00816090" w:rsidRDefault="00816090" w:rsidP="00242C0F">
            <w:r>
              <w:t>VIT 6</w:t>
            </w:r>
          </w:p>
        </w:tc>
      </w:tr>
      <w:tr w:rsidR="00816090" w14:paraId="55A2BF20" w14:textId="77777777">
        <w:trPr>
          <w:jc w:val="center"/>
        </w:trPr>
        <w:tc>
          <w:tcPr>
            <w:tcW w:w="0" w:type="auto"/>
          </w:tcPr>
          <w:p w14:paraId="637D368E" w14:textId="77777777" w:rsidR="00816090" w:rsidRDefault="00816090" w:rsidP="00242C0F">
            <w:r>
              <w:t>VIT 13</w:t>
            </w:r>
          </w:p>
        </w:tc>
      </w:tr>
      <w:tr w:rsidR="00816090" w14:paraId="7429AAE4" w14:textId="77777777">
        <w:trPr>
          <w:jc w:val="center"/>
        </w:trPr>
        <w:tc>
          <w:tcPr>
            <w:tcW w:w="0" w:type="auto"/>
          </w:tcPr>
          <w:p w14:paraId="5F8B0AC9" w14:textId="77777777" w:rsidR="00816090" w:rsidRDefault="00816090" w:rsidP="00242C0F">
            <w:r>
              <w:t>VIT 16</w:t>
            </w:r>
          </w:p>
        </w:tc>
      </w:tr>
      <w:tr w:rsidR="00816090" w14:paraId="46D41436" w14:textId="77777777">
        <w:trPr>
          <w:jc w:val="center"/>
        </w:trPr>
        <w:tc>
          <w:tcPr>
            <w:tcW w:w="0" w:type="auto"/>
          </w:tcPr>
          <w:p w14:paraId="7D8DDFEA" w14:textId="77777777" w:rsidR="00816090" w:rsidRDefault="00816090" w:rsidP="00242C0F">
            <w:r>
              <w:t>VIT 19</w:t>
            </w:r>
          </w:p>
        </w:tc>
      </w:tr>
      <w:tr w:rsidR="00816090" w14:paraId="27912925" w14:textId="77777777">
        <w:trPr>
          <w:jc w:val="center"/>
        </w:trPr>
        <w:tc>
          <w:tcPr>
            <w:tcW w:w="0" w:type="auto"/>
          </w:tcPr>
          <w:p w14:paraId="51182D5D" w14:textId="77777777" w:rsidR="00816090" w:rsidRDefault="00816090" w:rsidP="00242C0F">
            <w:r>
              <w:t>VIT 20</w:t>
            </w:r>
          </w:p>
        </w:tc>
      </w:tr>
    </w:tbl>
    <w:p w14:paraId="06E43A8D" w14:textId="77777777" w:rsidR="00816090" w:rsidRPr="00C1314C" w:rsidRDefault="00816090" w:rsidP="00242C0F">
      <w:r>
        <w:t>(BIB 1216 p. 96)</w:t>
      </w:r>
    </w:p>
    <w:p w14:paraId="7CA6D8FC" w14:textId="77777777" w:rsidR="006D6D6E" w:rsidRDefault="006D6D6E" w:rsidP="00242C0F">
      <w:pPr>
        <w:jc w:val="both"/>
      </w:pPr>
    </w:p>
    <w:p w14:paraId="27DF2A5E" w14:textId="77777777" w:rsidR="00E02E93" w:rsidRDefault="00E02E93" w:rsidP="00242C0F">
      <w:pPr>
        <w:pStyle w:val="Heading4"/>
        <w:rPr>
          <w:rStyle w:val="Heading3Char"/>
        </w:rPr>
      </w:pPr>
      <w:r w:rsidRPr="00E02E93">
        <w:rPr>
          <w:rStyle w:val="Heading3Char"/>
        </w:rPr>
        <w:t>Mushrooms </w:t>
      </w:r>
    </w:p>
    <w:p w14:paraId="37692480" w14:textId="77777777" w:rsidR="00E02E93" w:rsidRPr="0032190F" w:rsidRDefault="00E02E93" w:rsidP="00242C0F">
      <w:pPr>
        <w:jc w:val="both"/>
        <w:rPr>
          <w:lang w:val="fr-FR"/>
        </w:rPr>
      </w:pPr>
      <w:r w:rsidRPr="0032190F">
        <w:rPr>
          <w:lang w:val="fr-FR"/>
        </w:rPr>
        <w:t>(italien</w:t>
      </w:r>
      <w:r w:rsidR="002F6CEF" w:rsidRPr="0032190F">
        <w:rPr>
          <w:lang w:val="fr-FR"/>
        </w:rPr>
        <w:t> :</w:t>
      </w:r>
      <w:r w:rsidRPr="0032190F">
        <w:rPr>
          <w:i/>
          <w:iCs/>
          <w:lang w:val="fr-FR"/>
        </w:rPr>
        <w:t>mappe a fungo</w:t>
      </w:r>
      <w:r w:rsidRPr="0032190F">
        <w:rPr>
          <w:iCs/>
          <w:lang w:val="fr-FR"/>
        </w:rPr>
        <w:t>)</w:t>
      </w:r>
      <w:r w:rsidRPr="0032190F">
        <w:rPr>
          <w:lang w:val="fr-FR"/>
        </w:rPr>
        <w:t xml:space="preserve"> une composition</w:t>
      </w:r>
      <w:r w:rsidR="00C22423" w:rsidRPr="0032190F">
        <w:rPr>
          <w:lang w:val="fr-FR"/>
        </w:rPr>
        <w:t xml:space="preserve"> de différents motifs : </w:t>
      </w:r>
      <w:r w:rsidR="002F6CEF" w:rsidRPr="0032190F">
        <w:rPr>
          <w:lang w:val="fr-FR"/>
        </w:rPr>
        <w:t>D</w:t>
      </w:r>
      <w:r w:rsidR="00C22423" w:rsidRPr="0032190F">
        <w:rPr>
          <w:lang w:val="fr-FR"/>
        </w:rPr>
        <w:t xml:space="preserve">ouble </w:t>
      </w:r>
      <w:r w:rsidRPr="0032190F">
        <w:rPr>
          <w:lang w:val="fr-FR"/>
        </w:rPr>
        <w:t>rectangles, formes ovales, cupules.</w:t>
      </w:r>
    </w:p>
    <w:p w14:paraId="57AA1FDC" w14:textId="77777777" w:rsidR="006D6D6E" w:rsidRPr="0032190F" w:rsidRDefault="006D6D6E" w:rsidP="00242C0F">
      <w:pPr>
        <w:jc w:val="both"/>
        <w:rPr>
          <w:lang w:val="fr-FR"/>
        </w:rPr>
      </w:pPr>
    </w:p>
    <w:p w14:paraId="34952133" w14:textId="77777777" w:rsidR="00E02E93" w:rsidRPr="005B6EF8" w:rsidRDefault="00E02E93" w:rsidP="00242C0F">
      <w:pPr>
        <w:pStyle w:val="Heading4"/>
        <w:rPr>
          <w:lang w:val="en-GB"/>
        </w:rPr>
      </w:pPr>
      <w:r w:rsidRPr="005B6EF8">
        <w:rPr>
          <w:rStyle w:val="Heading3Char"/>
          <w:lang w:val="en-GB"/>
        </w:rPr>
        <w:t>Bandoleer</w:t>
      </w:r>
    </w:p>
    <w:p w14:paraId="5827790B" w14:textId="77777777" w:rsidR="00F22E73" w:rsidRPr="00F22E73" w:rsidRDefault="00F22E73" w:rsidP="00242C0F">
      <w:pPr>
        <w:jc w:val="both"/>
        <w:rPr>
          <w:lang w:val="en-GB"/>
        </w:rPr>
      </w:pPr>
      <w:r w:rsidRPr="00F22E73">
        <w:rPr>
          <w:lang w:val="en-GB"/>
        </w:rPr>
        <w:t>it.</w:t>
      </w:r>
      <w:r w:rsidR="00E02E93" w:rsidRPr="00F22E73">
        <w:rPr>
          <w:lang w:val="en-GB"/>
        </w:rPr>
        <w:t xml:space="preserve">: </w:t>
      </w:r>
      <w:r w:rsidR="00E02E93" w:rsidRPr="00F22E73">
        <w:rPr>
          <w:i/>
          <w:iCs/>
          <w:lang w:val="en-GB"/>
        </w:rPr>
        <w:t>bandoliera</w:t>
      </w:r>
      <w:r w:rsidRPr="00F22E73">
        <w:rPr>
          <w:iCs/>
          <w:lang w:val="en-GB"/>
        </w:rPr>
        <w:t xml:space="preserve">, </w:t>
      </w:r>
      <w:r w:rsidRPr="00F22E73">
        <w:rPr>
          <w:lang w:val="en-GB"/>
        </w:rPr>
        <w:t>eng.</w:t>
      </w:r>
      <w:r w:rsidR="00E02E93" w:rsidRPr="00F22E73">
        <w:rPr>
          <w:i/>
          <w:lang w:val="en-GB"/>
        </w:rPr>
        <w:t>shoulder-belt</w:t>
      </w:r>
      <w:r w:rsidRPr="00F22E73">
        <w:rPr>
          <w:i/>
          <w:lang w:val="en-GB"/>
        </w:rPr>
        <w:t>figure</w:t>
      </w:r>
    </w:p>
    <w:p w14:paraId="7D5B7AD3" w14:textId="77777777" w:rsidR="00F22E73" w:rsidRPr="00F22E73" w:rsidRDefault="00F22E73" w:rsidP="00242C0F">
      <w:pPr>
        <w:jc w:val="both"/>
        <w:rPr>
          <w:lang w:val="en-GB"/>
        </w:rPr>
      </w:pPr>
    </w:p>
    <w:p w14:paraId="3983FD12" w14:textId="77777777" w:rsidR="009D11AD" w:rsidRPr="0032190F" w:rsidRDefault="00F22E73" w:rsidP="00242C0F">
      <w:pPr>
        <w:jc w:val="both"/>
        <w:rPr>
          <w:lang w:val="fr-FR"/>
        </w:rPr>
      </w:pPr>
      <w:r w:rsidRPr="0032190F">
        <w:rPr>
          <w:lang w:val="fr-FR"/>
        </w:rPr>
        <w:t>U</w:t>
      </w:r>
      <w:r w:rsidR="00C22423" w:rsidRPr="0032190F">
        <w:rPr>
          <w:lang w:val="fr-FR"/>
        </w:rPr>
        <w:t xml:space="preserve">ne forme circulaire avec </w:t>
      </w:r>
      <w:r w:rsidR="00E02E93" w:rsidRPr="0032190F">
        <w:rPr>
          <w:lang w:val="fr-FR"/>
        </w:rPr>
        <w:t>une ou deux lignes de contour. Deux ou 3 lignes semi-circula</w:t>
      </w:r>
      <w:r w:rsidR="00C22423" w:rsidRPr="0032190F">
        <w:rPr>
          <w:lang w:val="fr-FR"/>
        </w:rPr>
        <w:t xml:space="preserve">ires coupées en 2 apparaissent </w:t>
      </w:r>
      <w:r w:rsidR="00E02E93" w:rsidRPr="0032190F">
        <w:rPr>
          <w:lang w:val="fr-FR"/>
        </w:rPr>
        <w:t>dans ou hors du cercle (Vangione 1, 2, 3 et Valgella 3</w:t>
      </w:r>
      <w:r w:rsidR="00C22423" w:rsidRPr="0032190F">
        <w:rPr>
          <w:lang w:val="fr-FR"/>
        </w:rPr>
        <w:t xml:space="preserve"> en Valtellina ; Vite r. 21 en </w:t>
      </w:r>
      <w:r w:rsidR="00E02E93" w:rsidRPr="0032190F">
        <w:rPr>
          <w:lang w:val="fr-FR"/>
        </w:rPr>
        <w:t>Valcamonica). L’une des catégories les plus étranges des représentations topo</w:t>
      </w:r>
      <w:r w:rsidR="006D6D6E" w:rsidRPr="0032190F">
        <w:rPr>
          <w:lang w:val="fr-FR"/>
        </w:rPr>
        <w:t>graphiques.</w:t>
      </w:r>
      <w:r w:rsidR="009D11AD" w:rsidRPr="0032190F">
        <w:rPr>
          <w:lang w:val="fr-FR"/>
        </w:rPr>
        <w:t>(BIB 715 p. 141 et BIB 1024 p. 90, 91 et BIB 364)</w:t>
      </w:r>
    </w:p>
    <w:p w14:paraId="17905E4E" w14:textId="0904B795" w:rsidR="00E02E93" w:rsidRPr="0032190F" w:rsidRDefault="006D6D6E" w:rsidP="00242C0F">
      <w:pPr>
        <w:jc w:val="both"/>
        <w:rPr>
          <w:lang w:val="fr-FR"/>
        </w:rPr>
      </w:pPr>
      <w:r w:rsidRPr="0032190F">
        <w:rPr>
          <w:lang w:val="fr-FR"/>
        </w:rPr>
        <w:t xml:space="preserve">Souvent associée à </w:t>
      </w:r>
      <w:r w:rsidR="00E02E93" w:rsidRPr="0032190F">
        <w:rPr>
          <w:lang w:val="fr-FR"/>
        </w:rPr>
        <w:t>des hallebardes (</w:t>
      </w:r>
      <w:hyperlink r:id="rId10415" w:anchor="Sizz_Valgella_3" w:history="1">
        <w:r w:rsidR="00E02E93" w:rsidRPr="0032190F">
          <w:rPr>
            <w:rStyle w:val="Hyperlink"/>
            <w:lang w:val="fr-FR"/>
          </w:rPr>
          <w:t>Valgella 3</w:t>
        </w:r>
      </w:hyperlink>
      <w:r w:rsidR="00E02E93" w:rsidRPr="0032190F">
        <w:rPr>
          <w:lang w:val="fr-FR"/>
        </w:rPr>
        <w:t xml:space="preserve">, </w:t>
      </w:r>
      <w:hyperlink r:id="rId10416" w:anchor="Sizz_Vangione_1" w:history="1">
        <w:r w:rsidR="00E02E93" w:rsidRPr="0032190F">
          <w:rPr>
            <w:rStyle w:val="Hyperlink"/>
            <w:lang w:val="fr-FR"/>
          </w:rPr>
          <w:t>Va</w:t>
        </w:r>
        <w:r w:rsidRPr="0032190F">
          <w:rPr>
            <w:rStyle w:val="Hyperlink"/>
            <w:lang w:val="fr-FR"/>
          </w:rPr>
          <w:t>ngione 1</w:t>
        </w:r>
      </w:hyperlink>
      <w:r w:rsidRPr="0032190F">
        <w:rPr>
          <w:lang w:val="fr-FR"/>
        </w:rPr>
        <w:t xml:space="preserve"> et </w:t>
      </w:r>
      <w:hyperlink r:id="rId10417" w:anchor="Sizz_Vangione_2" w:history="1">
        <w:r w:rsidR="009D11AD" w:rsidRPr="0032190F">
          <w:rPr>
            <w:rStyle w:val="Hyperlink"/>
            <w:lang w:val="fr-FR"/>
          </w:rPr>
          <w:t>Vangione 2</w:t>
        </w:r>
      </w:hyperlink>
      <w:r w:rsidRPr="0032190F">
        <w:rPr>
          <w:lang w:val="fr-FR"/>
        </w:rPr>
        <w:t xml:space="preserve">, Borno 6) ou des </w:t>
      </w:r>
      <w:r w:rsidR="00E02E93" w:rsidRPr="0032190F">
        <w:rPr>
          <w:lang w:val="fr-FR"/>
        </w:rPr>
        <w:t>poignards (</w:t>
      </w:r>
      <w:hyperlink r:id="rId10418" w:anchor="Sizz_Borno_1" w:history="1">
        <w:r w:rsidR="00E02E93" w:rsidRPr="0032190F">
          <w:rPr>
            <w:rStyle w:val="Hyperlink"/>
            <w:lang w:val="fr-FR"/>
          </w:rPr>
          <w:t>Borno 1</w:t>
        </w:r>
      </w:hyperlink>
      <w:r w:rsidR="00E02E93" w:rsidRPr="0032190F">
        <w:rPr>
          <w:lang w:val="fr-FR"/>
        </w:rPr>
        <w:t xml:space="preserve">, </w:t>
      </w:r>
      <w:hyperlink r:id="rId10419" w:anchor="Sizz_Borno_6" w:history="1">
        <w:r w:rsidR="00E02E93" w:rsidRPr="0032190F">
          <w:rPr>
            <w:rStyle w:val="Hyperlink"/>
            <w:lang w:val="fr-FR"/>
          </w:rPr>
          <w:t>Borno 6</w:t>
        </w:r>
      </w:hyperlink>
      <w:r w:rsidR="00E02E93" w:rsidRPr="0032190F">
        <w:rPr>
          <w:lang w:val="fr-FR"/>
        </w:rPr>
        <w:t>) ce type de figures doit</w:t>
      </w:r>
      <w:r w:rsidR="00685ADB" w:rsidRPr="0032190F">
        <w:rPr>
          <w:lang w:val="fr-FR"/>
        </w:rPr>
        <w:t xml:space="preserve"> être contemporain de la phase </w:t>
      </w:r>
      <w:r w:rsidR="00E02E93" w:rsidRPr="0032190F">
        <w:rPr>
          <w:lang w:val="fr-FR"/>
        </w:rPr>
        <w:t>Remedello 2. Elles pourraient être « lues » comme des</w:t>
      </w:r>
      <w:r w:rsidRPr="0032190F">
        <w:rPr>
          <w:lang w:val="fr-FR"/>
        </w:rPr>
        <w:t xml:space="preserve"> enceintes défensives avec des </w:t>
      </w:r>
      <w:r w:rsidR="00E02E93" w:rsidRPr="0032190F">
        <w:rPr>
          <w:lang w:val="fr-FR"/>
        </w:rPr>
        <w:t xml:space="preserve">tourelles de guet ou des portes. </w:t>
      </w:r>
      <w:r w:rsidR="00E02E93" w:rsidRPr="00B01B6A">
        <w:rPr>
          <w:lang w:val="en-GB"/>
        </w:rPr>
        <w:t>The 'bandolier' app</w:t>
      </w:r>
      <w:r w:rsidRPr="00B01B6A">
        <w:rPr>
          <w:lang w:val="en-GB"/>
        </w:rPr>
        <w:t xml:space="preserve">ears usually on the Copper Age </w:t>
      </w:r>
      <w:r w:rsidR="00E02E93" w:rsidRPr="00B01B6A">
        <w:rPr>
          <w:lang w:val="en-GB"/>
        </w:rPr>
        <w:t xml:space="preserve">monuments: its association with the figures of the different </w:t>
      </w:r>
      <w:r w:rsidRPr="00B01B6A">
        <w:rPr>
          <w:lang w:val="en-GB"/>
        </w:rPr>
        <w:t xml:space="preserve">phases of the Copper Age - the </w:t>
      </w:r>
      <w:r w:rsidR="00E02E93" w:rsidRPr="00B01B6A">
        <w:rPr>
          <w:lang w:val="en-GB"/>
        </w:rPr>
        <w:t>Remedello dagger, or the Villafranca halberds dated to the B</w:t>
      </w:r>
      <w:r w:rsidR="00C22423" w:rsidRPr="00B01B6A">
        <w:rPr>
          <w:lang w:val="en-GB"/>
        </w:rPr>
        <w:t xml:space="preserve">ell Beaker phase of the </w:t>
      </w:r>
      <w:r w:rsidRPr="00B01B6A">
        <w:rPr>
          <w:lang w:val="en-GB"/>
        </w:rPr>
        <w:t xml:space="preserve">Copper </w:t>
      </w:r>
      <w:r w:rsidR="009D11AD">
        <w:rPr>
          <w:lang w:val="en-GB"/>
        </w:rPr>
        <w:t>a</w:t>
      </w:r>
      <w:r w:rsidR="00E02E93" w:rsidRPr="00B01B6A">
        <w:rPr>
          <w:lang w:val="en-GB"/>
        </w:rPr>
        <w:t>ge (</w:t>
      </w:r>
      <w:r w:rsidR="00E02E93" w:rsidRPr="00B01B6A">
        <w:rPr>
          <w:i/>
          <w:iCs/>
          <w:lang w:val="en-GB"/>
        </w:rPr>
        <w:t>c</w:t>
      </w:r>
      <w:r w:rsidR="00E02E93" w:rsidRPr="00B01B6A">
        <w:rPr>
          <w:lang w:val="en-GB"/>
        </w:rPr>
        <w:t xml:space="preserve">. 2500-2200 BC) - puts this type also </w:t>
      </w:r>
      <w:r w:rsidR="00E02E93" w:rsidRPr="00B01B6A">
        <w:rPr>
          <w:lang w:val="en-GB"/>
        </w:rPr>
        <w:lastRenderedPageBreak/>
        <w:t>with the ancient topographical figures belonging to the Copper Age. These figures a</w:t>
      </w:r>
      <w:r w:rsidRPr="00B01B6A">
        <w:rPr>
          <w:lang w:val="en-GB"/>
        </w:rPr>
        <w:t xml:space="preserve">ppear not only on boulders and </w:t>
      </w:r>
      <w:r w:rsidR="00E02E93" w:rsidRPr="00B01B6A">
        <w:rPr>
          <w:lang w:val="en-GB"/>
        </w:rPr>
        <w:t>stelae, but also on flat rocks, as on Vite Rocks 20 or 2</w:t>
      </w:r>
      <w:r w:rsidRPr="00B01B6A">
        <w:rPr>
          <w:lang w:val="en-GB"/>
        </w:rPr>
        <w:t xml:space="preserve">1, often surrounding the usual </w:t>
      </w:r>
      <w:r w:rsidR="00E02E93" w:rsidRPr="00B01B6A">
        <w:rPr>
          <w:lang w:val="en-GB"/>
        </w:rPr>
        <w:t>double rectangles. The bandolier is associated with weapon</w:t>
      </w:r>
      <w:r w:rsidRPr="00B01B6A">
        <w:rPr>
          <w:lang w:val="en-GB"/>
        </w:rPr>
        <w:t xml:space="preserve">s both of the Remedello period </w:t>
      </w:r>
      <w:r w:rsidR="00E02E93" w:rsidRPr="00B01B6A">
        <w:rPr>
          <w:lang w:val="en-GB"/>
        </w:rPr>
        <w:t xml:space="preserve">and of the Bell Beaker phase. At Valgella 3, Vangione 2 and </w:t>
      </w:r>
      <w:r w:rsidRPr="00B01B6A">
        <w:rPr>
          <w:lang w:val="en-GB"/>
        </w:rPr>
        <w:t xml:space="preserve">3, Borno 1 and 6, and probably </w:t>
      </w:r>
      <w:r w:rsidR="00E02E93" w:rsidRPr="00B01B6A">
        <w:rPr>
          <w:lang w:val="en-GB"/>
        </w:rPr>
        <w:t>Ossimo 3 the bandolier map includes halberds of the lau</w:t>
      </w:r>
      <w:r w:rsidRPr="00B01B6A">
        <w:rPr>
          <w:lang w:val="en-GB"/>
        </w:rPr>
        <w:t xml:space="preserve">rel-leaf type and/or Remedello </w:t>
      </w:r>
      <w:r w:rsidR="00E02E93" w:rsidRPr="00B01B6A">
        <w:rPr>
          <w:lang w:val="en-GB"/>
        </w:rPr>
        <w:t>daggers. On the Valgella 1 stele the bandolier includes a laurel</w:t>
      </w:r>
      <w:r w:rsidRPr="00B01B6A">
        <w:rPr>
          <w:lang w:val="en-GB"/>
        </w:rPr>
        <w:t xml:space="preserve">-leaf-type halberd; it is also </w:t>
      </w:r>
      <w:r w:rsidR="00E02E93" w:rsidRPr="00B01B6A">
        <w:rPr>
          <w:lang w:val="en-GB"/>
        </w:rPr>
        <w:t>associated with a group of three halberds of the Villafra</w:t>
      </w:r>
      <w:r w:rsidRPr="00B01B6A">
        <w:rPr>
          <w:lang w:val="en-GB"/>
        </w:rPr>
        <w:t xml:space="preserve">nca type (Bell Beaker period). </w:t>
      </w:r>
      <w:r w:rsidR="00E02E93" w:rsidRPr="00B01B6A">
        <w:rPr>
          <w:lang w:val="en-GB"/>
        </w:rPr>
        <w:t>Sometimes animals (deer and ibex) are engraved outside t</w:t>
      </w:r>
      <w:r w:rsidRPr="00B01B6A">
        <w:rPr>
          <w:lang w:val="en-GB"/>
        </w:rPr>
        <w:t xml:space="preserve">he bandolier, at Borno 1 or on </w:t>
      </w:r>
      <w:r w:rsidR="00E02E93" w:rsidRPr="00B01B6A">
        <w:rPr>
          <w:lang w:val="en-GB"/>
        </w:rPr>
        <w:t>Vangione 1 and 2; in one case the animals are inside,</w:t>
      </w:r>
      <w:r w:rsidRPr="00B01B6A">
        <w:rPr>
          <w:lang w:val="en-GB"/>
        </w:rPr>
        <w:t xml:space="preserve"> at Ossimo 3. </w:t>
      </w:r>
      <w:r w:rsidRPr="0032190F">
        <w:rPr>
          <w:lang w:val="fr-FR"/>
        </w:rPr>
        <w:t xml:space="preserve">Ils peuvent être </w:t>
      </w:r>
      <w:r w:rsidR="00E02E93" w:rsidRPr="0032190F">
        <w:rPr>
          <w:lang w:val="fr-FR"/>
        </w:rPr>
        <w:t>interprétés comme des enceintes (</w:t>
      </w:r>
      <w:r w:rsidR="00E02E93" w:rsidRPr="0032190F">
        <w:rPr>
          <w:i/>
          <w:lang w:val="fr-FR"/>
        </w:rPr>
        <w:t>fence</w:t>
      </w:r>
      <w:r w:rsidR="00E02E93" w:rsidRPr="0032190F">
        <w:rPr>
          <w:lang w:val="fr-FR"/>
        </w:rPr>
        <w:t xml:space="preserve">) et trouver des comparaisons avec celles de </w:t>
      </w:r>
      <w:hyperlink r:id="rId10420" w:anchor="Sit_Los_Millares" w:history="1">
        <w:r w:rsidR="00E02E93" w:rsidRPr="0032190F">
          <w:rPr>
            <w:rStyle w:val="Hyperlink"/>
            <w:lang w:val="fr-FR"/>
          </w:rPr>
          <w:t>LosMillares</w:t>
        </w:r>
      </w:hyperlink>
      <w:r w:rsidR="00E02E93" w:rsidRPr="0032190F">
        <w:rPr>
          <w:lang w:val="fr-FR"/>
        </w:rPr>
        <w:t xml:space="preserve"> (BIB 1068) </w:t>
      </w:r>
      <w:r w:rsidR="00C22423" w:rsidRPr="0032190F">
        <w:rPr>
          <w:lang w:val="fr-FR"/>
        </w:rPr>
        <w:t xml:space="preserve">du site du </w:t>
      </w:r>
      <w:hyperlink r:id="rId10421" w:anchor="Sit_Le_Lebous" w:history="1">
        <w:r w:rsidR="00C22423" w:rsidRPr="0032190F">
          <w:rPr>
            <w:rStyle w:val="Hyperlink"/>
            <w:lang w:val="fr-FR"/>
          </w:rPr>
          <w:t>Lébous</w:t>
        </w:r>
      </w:hyperlink>
      <w:r w:rsidR="00C22423" w:rsidRPr="0032190F">
        <w:rPr>
          <w:lang w:val="fr-FR"/>
        </w:rPr>
        <w:t xml:space="preserve"> (SS BIB) </w:t>
      </w:r>
      <w:r w:rsidR="00E02E93" w:rsidRPr="0032190F">
        <w:rPr>
          <w:lang w:val="fr-FR"/>
        </w:rPr>
        <w:t>et des représentations au Mont Beg</w:t>
      </w:r>
      <w:r w:rsidRPr="0032190F">
        <w:rPr>
          <w:lang w:val="fr-FR"/>
        </w:rPr>
        <w:t xml:space="preserve">o (BIB 215) ou encore avec des </w:t>
      </w:r>
      <w:r w:rsidR="00E02E93" w:rsidRPr="0032190F">
        <w:rPr>
          <w:lang w:val="fr-FR"/>
        </w:rPr>
        <w:t>peintures déco</w:t>
      </w:r>
      <w:r w:rsidR="00C22423" w:rsidRPr="0032190F">
        <w:rPr>
          <w:lang w:val="fr-FR"/>
        </w:rPr>
        <w:t>uvertes dans le Sud de l’Italie</w:t>
      </w:r>
    </w:p>
    <w:p w14:paraId="187E83BF" w14:textId="77777777" w:rsidR="00E02E93" w:rsidRPr="0032190F" w:rsidRDefault="00E02E93" w:rsidP="00242C0F">
      <w:pPr>
        <w:rPr>
          <w:lang w:val="fr-FR"/>
        </w:rPr>
      </w:pPr>
      <w:r w:rsidRPr="0032190F">
        <w:rPr>
          <w:lang w:val="fr-FR"/>
        </w:rPr>
        <w:t>(BIB 715 p. 141 et BIB 1024 p. 90, 91 et BIB 364)</w:t>
      </w:r>
    </w:p>
    <w:p w14:paraId="4890ECB6" w14:textId="77777777" w:rsidR="009D11AD" w:rsidRPr="0032190F" w:rsidRDefault="009D11AD"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16"/>
      </w:tblGrid>
      <w:tr w:rsidR="004010CD" w14:paraId="779B0C3C" w14:textId="77777777">
        <w:trPr>
          <w:jc w:val="center"/>
        </w:trPr>
        <w:tc>
          <w:tcPr>
            <w:tcW w:w="0" w:type="auto"/>
          </w:tcPr>
          <w:p w14:paraId="7AD5D00A" w14:textId="77777777" w:rsidR="004010CD" w:rsidRDefault="004010CD" w:rsidP="00242C0F">
            <w:r>
              <w:t>VIT 20</w:t>
            </w:r>
          </w:p>
        </w:tc>
      </w:tr>
      <w:tr w:rsidR="004010CD" w14:paraId="0ABDFF18" w14:textId="77777777">
        <w:trPr>
          <w:jc w:val="center"/>
        </w:trPr>
        <w:tc>
          <w:tcPr>
            <w:tcW w:w="0" w:type="auto"/>
          </w:tcPr>
          <w:p w14:paraId="12315CB3" w14:textId="77777777" w:rsidR="004010CD" w:rsidRDefault="004010CD" w:rsidP="00242C0F">
            <w:r>
              <w:t>VIT 19</w:t>
            </w:r>
          </w:p>
        </w:tc>
      </w:tr>
    </w:tbl>
    <w:p w14:paraId="35EFFACF" w14:textId="77777777" w:rsidR="004010CD" w:rsidRPr="00C1314C" w:rsidRDefault="004010CD" w:rsidP="00242C0F">
      <w:r>
        <w:t>(BIB 1216 p. 96)</w:t>
      </w:r>
    </w:p>
    <w:p w14:paraId="5275AECA" w14:textId="77777777" w:rsidR="004010CD" w:rsidRDefault="004010CD" w:rsidP="00242C0F"/>
    <w:p w14:paraId="07BF6230" w14:textId="77777777" w:rsidR="00F22E73" w:rsidRPr="0032190F" w:rsidRDefault="00F22E73" w:rsidP="00242C0F">
      <w:pPr>
        <w:rPr>
          <w:lang w:val="fr-FR"/>
        </w:rPr>
      </w:pPr>
      <w:r w:rsidRPr="0032190F">
        <w:rPr>
          <w:lang w:val="fr-FR"/>
        </w:rPr>
        <w:t>Pour C. Desfrane il s’agirait en fait d’ornementaion liées au corps des statues-mehnirs (BIB 2276 p. 50)</w:t>
      </w:r>
    </w:p>
    <w:p w14:paraId="54268701" w14:textId="77777777" w:rsidR="006D6D6E" w:rsidRPr="0032190F" w:rsidRDefault="006D6D6E" w:rsidP="00242C0F">
      <w:pPr>
        <w:rPr>
          <w:lang w:val="fr-FR"/>
        </w:rPr>
      </w:pPr>
    </w:p>
    <w:p w14:paraId="65161AB6" w14:textId="77777777" w:rsidR="006D6D6E" w:rsidRPr="005B6EF8" w:rsidRDefault="002E41B9" w:rsidP="00242C0F">
      <w:pPr>
        <w:pStyle w:val="Heading4"/>
        <w:rPr>
          <w:i/>
          <w:lang w:val="en-GB"/>
        </w:rPr>
      </w:pPr>
      <w:r w:rsidRPr="005B6EF8">
        <w:rPr>
          <w:i/>
          <w:lang w:val="en-GB"/>
        </w:rPr>
        <w:t>M</w:t>
      </w:r>
      <w:r w:rsidR="006D6D6E" w:rsidRPr="005B6EF8">
        <w:rPr>
          <w:i/>
          <w:lang w:val="en-GB"/>
        </w:rPr>
        <w:t>appe-villagio</w:t>
      </w:r>
    </w:p>
    <w:p w14:paraId="1C0BA0CB" w14:textId="77777777" w:rsidR="009A4E4F" w:rsidRPr="0032190F" w:rsidRDefault="00E02E93" w:rsidP="00242C0F">
      <w:pPr>
        <w:jc w:val="both"/>
        <w:rPr>
          <w:lang w:val="fr-FR"/>
        </w:rPr>
      </w:pPr>
      <w:r w:rsidRPr="00B01B6A">
        <w:rPr>
          <w:lang w:val="en-GB"/>
        </w:rPr>
        <w:t>All these types appear in the Copper Age monuments - boulders, stelae and menhirs - in Valcamonica. In Valtellina only the 'bandolier' is engraved on the stelae, and the other types occur on flat rocks (BIB 364 p. 101)</w:t>
      </w:r>
      <w:r w:rsidR="009D11AD">
        <w:rPr>
          <w:lang w:val="en-GB"/>
        </w:rPr>
        <w:t xml:space="preserve">. </w:t>
      </w:r>
      <w:r w:rsidR="009A4E4F" w:rsidRPr="0032190F">
        <w:rPr>
          <w:lang w:val="fr-FR"/>
        </w:rPr>
        <w:t xml:space="preserve">Les </w:t>
      </w:r>
      <w:r w:rsidR="009A4E4F" w:rsidRPr="0032190F">
        <w:rPr>
          <w:i/>
          <w:lang w:val="fr-FR"/>
        </w:rPr>
        <w:t>mappe-villagio</w:t>
      </w:r>
      <w:r w:rsidR="009A4E4F" w:rsidRPr="0032190F">
        <w:rPr>
          <w:lang w:val="fr-FR"/>
        </w:rPr>
        <w:t xml:space="preserve"> sont composées de 4 unités élémentaires : </w:t>
      </w:r>
    </w:p>
    <w:p w14:paraId="05245C13" w14:textId="77777777" w:rsidR="009A4E4F" w:rsidRPr="0032190F" w:rsidRDefault="009A4E4F" w:rsidP="00242C0F">
      <w:pPr>
        <w:rPr>
          <w:i/>
          <w:lang w:val="fr-FR"/>
        </w:rPr>
      </w:pPr>
      <w:r w:rsidRPr="0032190F">
        <w:rPr>
          <w:lang w:val="fr-FR"/>
        </w:rPr>
        <w:tab/>
        <w:t xml:space="preserve">-le </w:t>
      </w:r>
      <w:r w:rsidRPr="0032190F">
        <w:rPr>
          <w:i/>
          <w:lang w:val="fr-FR"/>
        </w:rPr>
        <w:t>Rectangle à double base</w:t>
      </w:r>
    </w:p>
    <w:p w14:paraId="5EECED96" w14:textId="77777777" w:rsidR="009A4E4F" w:rsidRPr="0032190F" w:rsidRDefault="00C1314C" w:rsidP="00242C0F">
      <w:pPr>
        <w:rPr>
          <w:lang w:val="fr-FR"/>
        </w:rPr>
      </w:pPr>
      <w:r w:rsidRPr="0032190F">
        <w:rPr>
          <w:i/>
          <w:lang w:val="fr-FR"/>
        </w:rPr>
        <w:tab/>
      </w:r>
      <w:r w:rsidRPr="0032190F">
        <w:rPr>
          <w:lang w:val="fr-FR"/>
        </w:rPr>
        <w:t xml:space="preserve">-le </w:t>
      </w:r>
      <w:r w:rsidRPr="0032190F">
        <w:rPr>
          <w:i/>
          <w:lang w:val="fr-FR"/>
        </w:rPr>
        <w:t>Rectangle réticulé</w:t>
      </w:r>
    </w:p>
    <w:p w14:paraId="42638589" w14:textId="77777777" w:rsidR="00C1314C" w:rsidRPr="0032190F" w:rsidRDefault="00C1314C" w:rsidP="00242C0F">
      <w:pPr>
        <w:rPr>
          <w:i/>
          <w:lang w:val="fr-FR"/>
        </w:rPr>
      </w:pPr>
      <w:r w:rsidRPr="0032190F">
        <w:rPr>
          <w:lang w:val="fr-FR"/>
        </w:rPr>
        <w:tab/>
        <w:t xml:space="preserve">-le </w:t>
      </w:r>
      <w:r w:rsidRPr="0032190F">
        <w:rPr>
          <w:i/>
          <w:lang w:val="fr-FR"/>
        </w:rPr>
        <w:t>Rectangle plein</w:t>
      </w:r>
      <w:r w:rsidR="009D11AD" w:rsidRPr="0032190F">
        <w:rPr>
          <w:i/>
          <w:lang w:val="fr-FR"/>
        </w:rPr>
        <w:t xml:space="preserve"> (rettangolo pieno)</w:t>
      </w:r>
    </w:p>
    <w:p w14:paraId="7F069DC6" w14:textId="77777777" w:rsidR="00C1314C" w:rsidRPr="0032190F" w:rsidRDefault="00C1314C" w:rsidP="00242C0F">
      <w:pPr>
        <w:rPr>
          <w:i/>
          <w:lang w:val="fr-FR"/>
        </w:rPr>
      </w:pPr>
      <w:r w:rsidRPr="0032190F">
        <w:rPr>
          <w:lang w:val="fr-FR"/>
        </w:rPr>
        <w:tab/>
        <w:t xml:space="preserve">-l’alignement de </w:t>
      </w:r>
      <w:r w:rsidRPr="0032190F">
        <w:rPr>
          <w:i/>
          <w:lang w:val="fr-FR"/>
        </w:rPr>
        <w:t>tondini picchiettati</w:t>
      </w:r>
    </w:p>
    <w:p w14:paraId="3BDFC04C" w14:textId="77777777" w:rsidR="004010CD" w:rsidRPr="0032190F" w:rsidRDefault="004010CD" w:rsidP="00242C0F">
      <w:pPr>
        <w:rPr>
          <w:lang w:val="fr-FR"/>
        </w:rPr>
      </w:pPr>
      <w:r w:rsidRPr="0032190F">
        <w:rPr>
          <w:lang w:val="fr-FR"/>
        </w:rPr>
        <w:t>(BIB 1216 p. 96)</w:t>
      </w:r>
    </w:p>
    <w:p w14:paraId="11E0F7C2" w14:textId="77777777" w:rsidR="004010CD" w:rsidRDefault="003505D7" w:rsidP="00242C0F">
      <w:r>
        <w:t xml:space="preserve">Représentées sur les roche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16"/>
      </w:tblGrid>
      <w:tr w:rsidR="004010CD" w14:paraId="157F037B" w14:textId="77777777">
        <w:trPr>
          <w:jc w:val="center"/>
        </w:trPr>
        <w:tc>
          <w:tcPr>
            <w:tcW w:w="0" w:type="auto"/>
          </w:tcPr>
          <w:p w14:paraId="7E8D8046" w14:textId="77777777" w:rsidR="004010CD" w:rsidRDefault="004010CD" w:rsidP="00242C0F">
            <w:r>
              <w:t>VIT 19</w:t>
            </w:r>
          </w:p>
        </w:tc>
      </w:tr>
      <w:tr w:rsidR="004010CD" w14:paraId="771F6E69" w14:textId="77777777">
        <w:trPr>
          <w:jc w:val="center"/>
        </w:trPr>
        <w:tc>
          <w:tcPr>
            <w:tcW w:w="0" w:type="auto"/>
          </w:tcPr>
          <w:p w14:paraId="44B53783" w14:textId="77777777" w:rsidR="004010CD" w:rsidRDefault="004010CD" w:rsidP="00242C0F">
            <w:r>
              <w:t>VIT 20</w:t>
            </w:r>
          </w:p>
        </w:tc>
      </w:tr>
    </w:tbl>
    <w:p w14:paraId="0BDB9979" w14:textId="77777777" w:rsidR="004010CD" w:rsidRPr="00C1314C" w:rsidRDefault="004010CD" w:rsidP="00242C0F">
      <w:r>
        <w:t>(BIB 1216 p. 96)</w:t>
      </w:r>
    </w:p>
    <w:p w14:paraId="029B7D05" w14:textId="77777777" w:rsidR="009A4E4F" w:rsidRPr="00FA6BBB" w:rsidRDefault="009A4E4F" w:rsidP="00242C0F"/>
    <w:p w14:paraId="2217D5ED" w14:textId="77777777" w:rsidR="008A6300" w:rsidRDefault="008A6300" w:rsidP="00242C0F">
      <w:pPr>
        <w:jc w:val="both"/>
      </w:pPr>
    </w:p>
    <w:p w14:paraId="0776A5EB" w14:textId="77777777" w:rsidR="008A6300" w:rsidRDefault="008A6300" w:rsidP="00242C0F">
      <w:pPr>
        <w:pStyle w:val="Heading3"/>
        <w:spacing w:line="240" w:lineRule="auto"/>
      </w:pPr>
      <w:r>
        <w:t>Rectangle frangé</w:t>
      </w:r>
    </w:p>
    <w:p w14:paraId="6DC7D10E" w14:textId="01F555CA" w:rsidR="008A6300" w:rsidRPr="0032190F" w:rsidRDefault="009B30F2" w:rsidP="00242C0F">
      <w:pPr>
        <w:jc w:val="both"/>
        <w:rPr>
          <w:lang w:val="fr-FR"/>
        </w:rPr>
      </w:pPr>
      <w:r w:rsidRPr="0032190F">
        <w:rPr>
          <w:lang w:val="fr-FR"/>
        </w:rPr>
        <w:t xml:space="preserve">(anglais : </w:t>
      </w:r>
      <w:r w:rsidRPr="0032190F">
        <w:rPr>
          <w:i/>
          <w:lang w:val="fr-FR"/>
        </w:rPr>
        <w:t>Cloak</w:t>
      </w:r>
      <w:r w:rsidRPr="0032190F">
        <w:rPr>
          <w:lang w:val="fr-FR"/>
        </w:rPr>
        <w:t xml:space="preserve">) </w:t>
      </w:r>
      <w:r w:rsidR="008A6300" w:rsidRPr="0032190F">
        <w:rPr>
          <w:lang w:val="fr-FR"/>
        </w:rPr>
        <w:t xml:space="preserve">L’intérieur du rectangle est divisé par des lignes parallèles à la longueur. Apparaît seul ou à plusieurs sur les blocs dressés (p ex </w:t>
      </w:r>
      <w:hyperlink r:id="rId10422" w:anchor="Sizz_Ossimo_5" w:history="1">
        <w:r w:rsidR="008A6300" w:rsidRPr="0032190F">
          <w:rPr>
            <w:rStyle w:val="Hyperlink"/>
            <w:lang w:val="fr-FR"/>
          </w:rPr>
          <w:t>Ossimo 5</w:t>
        </w:r>
      </w:hyperlink>
      <w:r w:rsidR="00F214C2" w:rsidRPr="0032190F">
        <w:rPr>
          <w:lang w:val="fr-FR"/>
        </w:rPr>
        <w:t xml:space="preserve">, </w:t>
      </w:r>
      <w:hyperlink r:id="rId10423" w:anchor="Sizz_Ossimo_7" w:history="1">
        <w:r w:rsidR="00E81E1D" w:rsidRPr="0032190F">
          <w:rPr>
            <w:rStyle w:val="Hyperlink"/>
            <w:lang w:val="fr-FR"/>
          </w:rPr>
          <w:t xml:space="preserve">Ossimo </w:t>
        </w:r>
        <w:r w:rsidR="00F214C2" w:rsidRPr="0032190F">
          <w:rPr>
            <w:rStyle w:val="Hyperlink"/>
            <w:lang w:val="fr-FR"/>
          </w:rPr>
          <w:t>7</w:t>
        </w:r>
      </w:hyperlink>
      <w:r w:rsidR="00F214C2" w:rsidRPr="0032190F">
        <w:rPr>
          <w:lang w:val="fr-FR"/>
        </w:rPr>
        <w:t>,</w:t>
      </w:r>
      <w:hyperlink r:id="rId10424" w:anchor="Sizz_Ossimo_8" w:history="1">
        <w:r w:rsidR="0052060E" w:rsidRPr="0032190F">
          <w:rPr>
            <w:rStyle w:val="Hyperlink"/>
            <w:lang w:val="fr-FR"/>
          </w:rPr>
          <w:t>Ossimo 8</w:t>
        </w:r>
      </w:hyperlink>
      <w:r w:rsidR="00F214C2" w:rsidRPr="0032190F">
        <w:rPr>
          <w:lang w:val="fr-FR"/>
        </w:rPr>
        <w:t xml:space="preserve">, </w:t>
      </w:r>
      <w:hyperlink r:id="rId10425" w:anchor="Sizz_Borno_1" w:history="1">
        <w:r w:rsidR="00F214C2" w:rsidRPr="0032190F">
          <w:rPr>
            <w:rStyle w:val="Hyperlink"/>
            <w:lang w:val="fr-FR"/>
          </w:rPr>
          <w:t>Borno 1</w:t>
        </w:r>
      </w:hyperlink>
      <w:r w:rsidR="008A6300" w:rsidRPr="0032190F">
        <w:rPr>
          <w:lang w:val="fr-FR"/>
        </w:rPr>
        <w:t xml:space="preserve">). Souvent associé à des </w:t>
      </w:r>
      <w:hyperlink r:id="rId10426" w:anchor="Cul_Art_TAC_T_z_cervide" w:history="1">
        <w:r w:rsidR="00C370D1" w:rsidRPr="0032190F">
          <w:rPr>
            <w:rStyle w:val="Hyperlink"/>
            <w:lang w:val="fr-FR"/>
          </w:rPr>
          <w:t>cerf</w:t>
        </w:r>
      </w:hyperlink>
      <w:r w:rsidR="00C370D1" w:rsidRPr="0032190F">
        <w:rPr>
          <w:rStyle w:val="st"/>
          <w:lang w:val="fr-FR"/>
        </w:rPr>
        <w:t xml:space="preserve">s </w:t>
      </w:r>
      <w:r w:rsidR="008A6300" w:rsidRPr="0032190F">
        <w:rPr>
          <w:lang w:val="fr-FR"/>
        </w:rPr>
        <w:t xml:space="preserve">avec des </w:t>
      </w:r>
      <w:r w:rsidR="008A6300" w:rsidRPr="0032190F">
        <w:rPr>
          <w:i/>
          <w:lang w:val="fr-FR"/>
        </w:rPr>
        <w:t>does</w:t>
      </w:r>
      <w:r w:rsidR="008A6300" w:rsidRPr="0032190F">
        <w:rPr>
          <w:lang w:val="fr-FR"/>
        </w:rPr>
        <w:t xml:space="preserve"> (biches ?),  qui sont placés dessous et une série de chiens sauvages et de chamois placés verticalement sur les côtés (BIB 1026)</w:t>
      </w:r>
      <w:r w:rsidR="00977EA5" w:rsidRPr="0032190F">
        <w:rPr>
          <w:lang w:val="fr-FR"/>
        </w:rPr>
        <w:t>. Ces figures ont certainement une connotation masculine et semblent s’anthropomorphiser avec le style IIIA2 (BIB 715 p. 143</w:t>
      </w:r>
      <w:r w:rsidR="00F214C2" w:rsidRPr="0032190F">
        <w:rPr>
          <w:lang w:val="fr-FR"/>
        </w:rPr>
        <w:t xml:space="preserve"> et BIB 1028 p. 93</w:t>
      </w:r>
      <w:r w:rsidR="00977EA5" w:rsidRPr="0032190F">
        <w:rPr>
          <w:lang w:val="fr-FR"/>
        </w:rPr>
        <w:t>)</w:t>
      </w:r>
      <w:r w:rsidR="00A86681" w:rsidRPr="0032190F">
        <w:rPr>
          <w:lang w:val="fr-FR"/>
        </w:rPr>
        <w:t>. On remarque l’association récurrente du rectangle frangé et des trois cerfs (1 mâle et 2 femelles) (BIB 1028 p. 93)</w:t>
      </w:r>
    </w:p>
    <w:p w14:paraId="25ABF821" w14:textId="77777777" w:rsidR="00F214C2" w:rsidRPr="0032190F" w:rsidRDefault="00F214C2" w:rsidP="00242C0F">
      <w:pPr>
        <w:jc w:val="both"/>
        <w:rPr>
          <w:lang w:val="fr-FR"/>
        </w:rPr>
      </w:pPr>
    </w:p>
    <w:p w14:paraId="515ACF25" w14:textId="77777777" w:rsidR="008D02B6" w:rsidRPr="00952EF5" w:rsidRDefault="008D02B6" w:rsidP="00242C0F">
      <w:pPr>
        <w:jc w:val="both"/>
        <w:rPr>
          <w:i/>
          <w:lang w:val="en-GB"/>
        </w:rPr>
      </w:pPr>
      <w:r w:rsidRPr="00952EF5">
        <w:rPr>
          <w:i/>
          <w:lang w:val="en-GB"/>
        </w:rPr>
        <w:t xml:space="preserve">Rectangle filled with vertical lines or a chessboard-like formation; it is adorned, on its vertical sides, with fringes. This motif is often associated with animals: compositions of stags with does (harem) are usually placed below; or a series of wild dogs and chamois are disposed vertically by the sides (BIB 364 (BIB 1026)). The gender association of this symbol is probably masculine; in the anthropomorphic phase (style 3rd A2), it is represented by a phallic anthropomorph associated </w:t>
      </w:r>
      <w:r w:rsidRPr="00952EF5">
        <w:rPr>
          <w:i/>
          <w:lang w:val="en-GB"/>
        </w:rPr>
        <w:lastRenderedPageBreak/>
        <w:t xml:space="preserve">with the other two gods. The fringes suggest an interpretation of the object as a cloak; on statue-stelae of the Trentino-Alto Adige region a similar motif is represented on the shoulders of the personages (BIB 364 (BIB 1131). In this element it is possible to recognize a particularly significant attribute of a god, a characteristic portion that represents him as a </w:t>
      </w:r>
      <w:r w:rsidRPr="00952EF5">
        <w:rPr>
          <w:i/>
          <w:iCs/>
          <w:lang w:val="en-GB"/>
        </w:rPr>
        <w:t>pars pro toto</w:t>
      </w:r>
      <w:r w:rsidRPr="00952EF5">
        <w:rPr>
          <w:i/>
          <w:lang w:val="en-GB"/>
        </w:rPr>
        <w:t xml:space="preserve"> (BIB 364 p. 102)</w:t>
      </w:r>
    </w:p>
    <w:p w14:paraId="23C9B162" w14:textId="77777777" w:rsidR="008D02B6" w:rsidRPr="00B01B6A" w:rsidRDefault="008D02B6" w:rsidP="00242C0F">
      <w:pPr>
        <w:jc w:val="both"/>
        <w:rPr>
          <w:lang w:val="en-GB"/>
        </w:rPr>
      </w:pPr>
    </w:p>
    <w:p w14:paraId="0BA6C882" w14:textId="77777777" w:rsidR="00F214C2" w:rsidRPr="0032190F" w:rsidRDefault="00F214C2" w:rsidP="00242C0F">
      <w:pPr>
        <w:jc w:val="both"/>
        <w:rPr>
          <w:lang w:val="fr-FR"/>
        </w:rPr>
      </w:pPr>
      <w:r w:rsidRPr="0032190F">
        <w:rPr>
          <w:lang w:val="fr-FR"/>
        </w:rPr>
        <w:t>Ce motif qui peut certainement représent</w:t>
      </w:r>
      <w:r w:rsidR="008D02B6" w:rsidRPr="0032190F">
        <w:rPr>
          <w:lang w:val="fr-FR"/>
        </w:rPr>
        <w:t>er</w:t>
      </w:r>
      <w:r w:rsidRPr="0032190F">
        <w:rPr>
          <w:lang w:val="fr-FR"/>
        </w:rPr>
        <w:t xml:space="preserve"> une pièce de tissus montre des divisions parallèles ou perpendiculaires qui évoquent une époque précédant le tissage en diagonal (stèles de type B) (SS BIB)</w:t>
      </w:r>
    </w:p>
    <w:p w14:paraId="1866D6C8" w14:textId="77777777" w:rsidR="00E26FF4" w:rsidRPr="0032190F" w:rsidRDefault="00E26FF4" w:rsidP="00242C0F">
      <w:pPr>
        <w:jc w:val="both"/>
        <w:rPr>
          <w:lang w:val="fr-FR"/>
        </w:rPr>
      </w:pPr>
    </w:p>
    <w:p w14:paraId="3C4A68EF" w14:textId="6A7D37BD" w:rsidR="00E26FF4" w:rsidRPr="0032190F" w:rsidRDefault="00E26FF4" w:rsidP="00242C0F">
      <w:pPr>
        <w:jc w:val="both"/>
        <w:rPr>
          <w:lang w:val="fr-FR"/>
        </w:rPr>
      </w:pPr>
      <w:r w:rsidRPr="0032190F">
        <w:rPr>
          <w:lang w:val="fr-FR"/>
        </w:rPr>
        <w:t xml:space="preserve">Le rectangle frangé de Borno 1 face a pourrait être le prototype de ceux de </w:t>
      </w:r>
      <w:hyperlink r:id="rId10427" w:anchor="Sizz_Ossimo_5" w:history="1">
        <w:r w:rsidRPr="0032190F">
          <w:rPr>
            <w:rStyle w:val="Hyperlink"/>
            <w:lang w:val="fr-FR"/>
          </w:rPr>
          <w:t>Ossimo 5</w:t>
        </w:r>
      </w:hyperlink>
      <w:r w:rsidRPr="0032190F">
        <w:rPr>
          <w:lang w:val="fr-FR"/>
        </w:rPr>
        <w:t>, 7, 8, ce que tendrait à montrer les deux doubles spirales immédiatement au-dessous (SS BIB)</w:t>
      </w:r>
    </w:p>
    <w:p w14:paraId="0DA86E19" w14:textId="77777777" w:rsidR="0033170F" w:rsidRPr="0032190F" w:rsidRDefault="0033170F" w:rsidP="00242C0F">
      <w:pPr>
        <w:jc w:val="both"/>
        <w:rPr>
          <w:b/>
          <w:lang w:val="fr-FR"/>
        </w:rPr>
      </w:pPr>
    </w:p>
    <w:p w14:paraId="11945D52" w14:textId="77777777" w:rsidR="005B7485" w:rsidRPr="0032190F" w:rsidRDefault="00247D04" w:rsidP="00242C0F">
      <w:pPr>
        <w:pStyle w:val="Heading3"/>
        <w:spacing w:line="240" w:lineRule="auto"/>
      </w:pPr>
      <w:r w:rsidRPr="0032190F">
        <w:t>Spirales</w:t>
      </w:r>
    </w:p>
    <w:p w14:paraId="03CCDB06" w14:textId="77777777" w:rsidR="00247D04" w:rsidRPr="0032190F" w:rsidRDefault="00247D04" w:rsidP="00242C0F">
      <w:pPr>
        <w:jc w:val="both"/>
        <w:rPr>
          <w:lang w:val="fr-FR"/>
        </w:rPr>
      </w:pPr>
      <w:r w:rsidRPr="0032190F">
        <w:rPr>
          <w:lang w:val="fr-FR"/>
        </w:rPr>
        <w:t xml:space="preserve">Attribuées au Néolithique final </w:t>
      </w:r>
      <w:r w:rsidR="000813D9" w:rsidRPr="0032190F">
        <w:rPr>
          <w:lang w:val="fr-FR"/>
        </w:rPr>
        <w:t>ou à l’âge du Bronze ancien (Fossati)</w:t>
      </w:r>
      <w:r w:rsidR="009E6468" w:rsidRPr="0032190F">
        <w:rPr>
          <w:lang w:val="fr-FR"/>
        </w:rPr>
        <w:t xml:space="preserve">. Il existe une superposition montrant un anthropomorphe gravé au-dessus d’une spirale sur la roche 4 de </w:t>
      </w:r>
      <w:r w:rsidR="00C14BF3" w:rsidRPr="0032190F">
        <w:rPr>
          <w:lang w:val="fr-FR"/>
        </w:rPr>
        <w:t xml:space="preserve">In Valle à </w:t>
      </w:r>
      <w:r w:rsidR="009E6468" w:rsidRPr="0032190F">
        <w:rPr>
          <w:lang w:val="fr-FR"/>
        </w:rPr>
        <w:t xml:space="preserve">Paspardo. </w:t>
      </w:r>
    </w:p>
    <w:p w14:paraId="64FB2C8D" w14:textId="77777777" w:rsidR="007C2BD7" w:rsidRPr="0032190F" w:rsidRDefault="007C2BD7" w:rsidP="00242C0F">
      <w:pPr>
        <w:jc w:val="both"/>
        <w:rPr>
          <w:lang w:val="fr-FR"/>
        </w:rPr>
      </w:pPr>
    </w:p>
    <w:p w14:paraId="12E8FFFB" w14:textId="5F5B5C83" w:rsidR="007C2BD7" w:rsidRPr="00784BEC" w:rsidRDefault="007C2BD7" w:rsidP="00242C0F">
      <w:pPr>
        <w:jc w:val="both"/>
        <w:rPr>
          <w:lang w:val="it-IT"/>
        </w:rPr>
      </w:pPr>
      <w:r w:rsidRPr="00784BEC">
        <w:rPr>
          <w:lang w:val="it-IT"/>
        </w:rPr>
        <w:t xml:space="preserve">In Valle r 4, </w:t>
      </w:r>
      <w:hyperlink r:id="rId10428" w:anchor="Sizz_Rupe_Magna" w:history="1">
        <w:r w:rsidRPr="00784BEC">
          <w:rPr>
            <w:rStyle w:val="Hyperlink"/>
            <w:lang w:val="it-IT"/>
          </w:rPr>
          <w:t>Ruppe Magna</w:t>
        </w:r>
      </w:hyperlink>
    </w:p>
    <w:p w14:paraId="0FB10319" w14:textId="77777777" w:rsidR="00247D04" w:rsidRPr="00784BEC" w:rsidRDefault="00247D04" w:rsidP="00242C0F">
      <w:pPr>
        <w:jc w:val="both"/>
        <w:rPr>
          <w:lang w:val="it-IT"/>
        </w:rPr>
      </w:pPr>
    </w:p>
    <w:p w14:paraId="14D0916E" w14:textId="77777777" w:rsidR="00247D04" w:rsidRPr="00784BEC" w:rsidRDefault="00247D04" w:rsidP="00242C0F">
      <w:pPr>
        <w:pStyle w:val="Heading3"/>
        <w:spacing w:line="240" w:lineRule="auto"/>
        <w:rPr>
          <w:lang w:val="it-IT"/>
        </w:rPr>
      </w:pPr>
      <w:r w:rsidRPr="00784BEC">
        <w:rPr>
          <w:lang w:val="it-IT"/>
        </w:rPr>
        <w:t>Collier</w:t>
      </w:r>
    </w:p>
    <w:p w14:paraId="2067D70B" w14:textId="31B1C2F5" w:rsidR="00247D04" w:rsidRPr="0032190F" w:rsidRDefault="00247D04" w:rsidP="00242C0F">
      <w:pPr>
        <w:jc w:val="both"/>
        <w:rPr>
          <w:lang w:val="fr-FR"/>
        </w:rPr>
      </w:pPr>
      <w:r w:rsidRPr="0032190F">
        <w:rPr>
          <w:lang w:val="fr-FR"/>
        </w:rPr>
        <w:t xml:space="preserve">Ou « Grosio », </w:t>
      </w:r>
      <w:r w:rsidR="00E21CFF" w:rsidRPr="0032190F">
        <w:rPr>
          <w:lang w:val="fr-FR"/>
        </w:rPr>
        <w:t xml:space="preserve">ou motif en U, </w:t>
      </w:r>
      <w:r w:rsidRPr="0032190F">
        <w:rPr>
          <w:lang w:val="fr-FR"/>
        </w:rPr>
        <w:t>celui représenté à Rupe Magna est daté du Néolithique final</w:t>
      </w:r>
      <w:r w:rsidR="00C14BF3" w:rsidRPr="0032190F">
        <w:rPr>
          <w:lang w:val="fr-FR"/>
        </w:rPr>
        <w:t xml:space="preserve"> (SS BIB). Les </w:t>
      </w:r>
      <w:hyperlink r:id="rId10429" w:anchor="Cul_Art_TAC_T_t_pendentif" w:history="1">
        <w:r w:rsidR="007E4365" w:rsidRPr="007E4365">
          <w:rPr>
            <w:rStyle w:val="Hyperlink"/>
            <w:lang w:val="fr-FR"/>
          </w:rPr>
          <w:t>pendenti</w:t>
        </w:r>
        <w:r w:rsidR="007E4365">
          <w:rPr>
            <w:rStyle w:val="Hyperlink"/>
            <w:lang w:val="fr-FR"/>
          </w:rPr>
          <w:t>fs</w:t>
        </w:r>
      </w:hyperlink>
      <w:r w:rsidR="007E4365">
        <w:rPr>
          <w:lang w:val="fr-FR"/>
        </w:rPr>
        <w:t xml:space="preserve"> </w:t>
      </w:r>
      <w:r w:rsidR="00C14BF3" w:rsidRPr="0032190F">
        <w:rPr>
          <w:lang w:val="fr-FR"/>
        </w:rPr>
        <w:t>sont en relation avec l</w:t>
      </w:r>
      <w:r w:rsidR="00E21CFF" w:rsidRPr="0032190F">
        <w:rPr>
          <w:lang w:val="fr-FR"/>
        </w:rPr>
        <w:t>a</w:t>
      </w:r>
      <w:r w:rsidR="00C14BF3" w:rsidRPr="0032190F">
        <w:rPr>
          <w:lang w:val="fr-FR"/>
        </w:rPr>
        <w:t xml:space="preserve"> figure féminine (BIB 715 p. 143</w:t>
      </w:r>
      <w:r w:rsidR="00E21CFF" w:rsidRPr="0032190F">
        <w:rPr>
          <w:lang w:val="fr-FR"/>
        </w:rPr>
        <w:t xml:space="preserve"> et BIB 1167 p. 230</w:t>
      </w:r>
      <w:r w:rsidR="00C14BF3" w:rsidRPr="0032190F">
        <w:rPr>
          <w:lang w:val="fr-FR"/>
        </w:rPr>
        <w:t>)</w:t>
      </w:r>
    </w:p>
    <w:p w14:paraId="4AB18FAC" w14:textId="77777777" w:rsidR="00E21CFF" w:rsidRPr="0032190F" w:rsidRDefault="00E21CFF" w:rsidP="00242C0F">
      <w:pPr>
        <w:jc w:val="both"/>
        <w:rPr>
          <w:lang w:val="fr-FR"/>
        </w:rPr>
      </w:pPr>
    </w:p>
    <w:p w14:paraId="18E188B0" w14:textId="51E571C1" w:rsidR="00E21CFF" w:rsidRPr="0032190F" w:rsidRDefault="00E26FF4" w:rsidP="00242C0F">
      <w:pPr>
        <w:jc w:val="both"/>
        <w:rPr>
          <w:lang w:val="fr-FR"/>
        </w:rPr>
      </w:pPr>
      <w:r w:rsidRPr="0032190F">
        <w:rPr>
          <w:lang w:val="fr-FR"/>
        </w:rPr>
        <w:t xml:space="preserve">Ce motif pourrait représenter un châle (voir </w:t>
      </w:r>
      <w:hyperlink r:id="rId10430" w:anchor="Sit_Trentin_Haut_Adige" w:history="1">
        <w:r w:rsidR="00E21CFF" w:rsidRPr="0032190F">
          <w:rPr>
            <w:rStyle w:val="Hyperlink"/>
            <w:lang w:val="fr-FR"/>
          </w:rPr>
          <w:t>Arco 4</w:t>
        </w:r>
      </w:hyperlink>
      <w:r w:rsidRPr="0032190F">
        <w:rPr>
          <w:lang w:val="fr-FR"/>
        </w:rPr>
        <w:t>)</w:t>
      </w:r>
    </w:p>
    <w:p w14:paraId="1F457B31" w14:textId="77777777" w:rsidR="00E26FF4" w:rsidRPr="0032190F" w:rsidRDefault="00E26FF4" w:rsidP="00242C0F">
      <w:pPr>
        <w:jc w:val="both"/>
        <w:rPr>
          <w:lang w:val="fr-FR"/>
        </w:rPr>
      </w:pPr>
    </w:p>
    <w:p w14:paraId="4793C391" w14:textId="77777777" w:rsidR="00E26FF4" w:rsidRPr="0032190F" w:rsidRDefault="00E26FF4" w:rsidP="00242C0F">
      <w:pPr>
        <w:pStyle w:val="Heading3"/>
        <w:spacing w:line="240" w:lineRule="auto"/>
      </w:pPr>
      <w:r w:rsidRPr="0032190F">
        <w:t>Doubles spirales</w:t>
      </w:r>
    </w:p>
    <w:p w14:paraId="0AC2776F" w14:textId="77777777" w:rsidR="004020BD" w:rsidRPr="0032190F" w:rsidRDefault="00E26FF4" w:rsidP="00242C0F">
      <w:pPr>
        <w:jc w:val="both"/>
        <w:rPr>
          <w:lang w:val="fr-FR"/>
        </w:rPr>
      </w:pPr>
      <w:r w:rsidRPr="0032190F">
        <w:rPr>
          <w:lang w:val="fr-FR"/>
        </w:rPr>
        <w:t>Elles sont attribuées aux monuments de type IIIA1 (Remedello 2) et, pour un seul cas (Ossimo 10), à la phase IIIA2 (2400-2200) (BIB 1167 p. 230)</w:t>
      </w:r>
    </w:p>
    <w:p w14:paraId="616C840F" w14:textId="77777777" w:rsidR="00E26FF4" w:rsidRPr="0032190F" w:rsidRDefault="00E26FF4" w:rsidP="00242C0F">
      <w:pPr>
        <w:jc w:val="both"/>
        <w:rPr>
          <w:lang w:val="fr-FR"/>
        </w:rPr>
      </w:pPr>
    </w:p>
    <w:p w14:paraId="1B133022" w14:textId="77777777" w:rsidR="00E26FF4" w:rsidRDefault="00460870" w:rsidP="00242C0F">
      <w:pPr>
        <w:jc w:val="both"/>
        <w:rPr>
          <w:lang w:val="fr-FR"/>
        </w:rPr>
      </w:pPr>
      <w:r w:rsidRPr="0032190F">
        <w:rPr>
          <w:lang w:val="fr-FR"/>
        </w:rPr>
        <w:t xml:space="preserve">Les deux doubles spirales immédiatement </w:t>
      </w:r>
      <w:r w:rsidR="00E26FF4" w:rsidRPr="0032190F">
        <w:rPr>
          <w:lang w:val="fr-FR"/>
        </w:rPr>
        <w:t>de Borno 1 face a pourrai</w:t>
      </w:r>
      <w:r w:rsidRPr="0032190F">
        <w:rPr>
          <w:lang w:val="fr-FR"/>
        </w:rPr>
        <w:t>en</w:t>
      </w:r>
      <w:r w:rsidR="00E26FF4" w:rsidRPr="0032190F">
        <w:rPr>
          <w:lang w:val="fr-FR"/>
        </w:rPr>
        <w:t>t être le</w:t>
      </w:r>
      <w:r w:rsidRPr="0032190F">
        <w:rPr>
          <w:lang w:val="fr-FR"/>
        </w:rPr>
        <w:t>s</w:t>
      </w:r>
      <w:r w:rsidR="00E26FF4" w:rsidRPr="0032190F">
        <w:rPr>
          <w:lang w:val="fr-FR"/>
        </w:rPr>
        <w:t xml:space="preserve"> prototype</w:t>
      </w:r>
      <w:r w:rsidRPr="0032190F">
        <w:rPr>
          <w:lang w:val="fr-FR"/>
        </w:rPr>
        <w:t>s de ceux d’Ossimo 1, 2</w:t>
      </w:r>
      <w:r w:rsidR="00E26FF4" w:rsidRPr="0032190F">
        <w:rPr>
          <w:lang w:val="fr-FR"/>
        </w:rPr>
        <w:t xml:space="preserve"> ce que tendrait à montrer</w:t>
      </w:r>
      <w:r w:rsidRPr="0032190F">
        <w:rPr>
          <w:lang w:val="fr-FR"/>
        </w:rPr>
        <w:t xml:space="preserve"> lerectangle frangé </w:t>
      </w:r>
      <w:r w:rsidR="00E26FF4" w:rsidRPr="0032190F">
        <w:rPr>
          <w:lang w:val="fr-FR"/>
        </w:rPr>
        <w:t>(SS BIB)</w:t>
      </w:r>
      <w:r w:rsidR="004D2649" w:rsidRPr="0032190F">
        <w:rPr>
          <w:lang w:val="fr-FR"/>
        </w:rPr>
        <w:t>.</w:t>
      </w:r>
    </w:p>
    <w:p w14:paraId="4A2A456B" w14:textId="77777777" w:rsidR="008255F1" w:rsidRDefault="008255F1" w:rsidP="00242C0F">
      <w:pPr>
        <w:jc w:val="both"/>
        <w:rPr>
          <w:lang w:val="fr-FR"/>
        </w:rPr>
      </w:pPr>
    </w:p>
    <w:p w14:paraId="52B5F522" w14:textId="77777777" w:rsidR="008255F1" w:rsidRPr="008255F1" w:rsidRDefault="008255F1" w:rsidP="008255F1">
      <w:pPr>
        <w:pStyle w:val="Heading3"/>
        <w:rPr>
          <w:lang w:val="en-US"/>
        </w:rPr>
      </w:pPr>
      <w:r w:rsidRPr="008255F1">
        <w:rPr>
          <w:lang w:val="en-US"/>
        </w:rPr>
        <w:t>Labyrinthe</w:t>
      </w:r>
    </w:p>
    <w:p w14:paraId="2989FC55" w14:textId="77777777" w:rsidR="008255F1" w:rsidRPr="008255F1" w:rsidRDefault="008255F1" w:rsidP="00242C0F">
      <w:pPr>
        <w:jc w:val="both"/>
      </w:pPr>
      <w:r w:rsidRPr="008255F1">
        <w:t>Naquane r. 1 phase IV 2 (BIB 3051)</w:t>
      </w:r>
    </w:p>
    <w:p w14:paraId="2DA220B2" w14:textId="77777777" w:rsidR="00B63009" w:rsidRPr="008255F1" w:rsidRDefault="00B63009" w:rsidP="00242C0F">
      <w:pPr>
        <w:jc w:val="both"/>
      </w:pPr>
    </w:p>
    <w:p w14:paraId="3FCD2202" w14:textId="77777777" w:rsidR="004D2649" w:rsidRPr="00FF5006" w:rsidRDefault="004D2649" w:rsidP="00242C0F">
      <w:pPr>
        <w:pStyle w:val="Heading3"/>
        <w:spacing w:line="240" w:lineRule="auto"/>
        <w:rPr>
          <w:lang w:val="it-IT"/>
        </w:rPr>
      </w:pPr>
      <w:r w:rsidRPr="00FF5006">
        <w:rPr>
          <w:lang w:val="it-IT"/>
        </w:rPr>
        <w:t>Roses camuniennes</w:t>
      </w:r>
    </w:p>
    <w:p w14:paraId="3B9E7C4C" w14:textId="77777777" w:rsidR="004D2649" w:rsidRPr="008255F1" w:rsidRDefault="00D52E51" w:rsidP="00242C0F">
      <w:pPr>
        <w:rPr>
          <w:i/>
          <w:sz w:val="20"/>
          <w:lang w:val="it-IT"/>
        </w:rPr>
      </w:pPr>
      <w:r w:rsidRPr="008255F1">
        <w:rPr>
          <w:sz w:val="20"/>
          <w:lang w:val="it-IT"/>
        </w:rPr>
        <w:t xml:space="preserve">it. </w:t>
      </w:r>
      <w:r w:rsidRPr="008255F1">
        <w:rPr>
          <w:i/>
          <w:sz w:val="20"/>
          <w:lang w:val="it-IT"/>
        </w:rPr>
        <w:t>rosa camuna</w:t>
      </w:r>
    </w:p>
    <w:p w14:paraId="4A1333B8" w14:textId="77777777" w:rsidR="00D52E51" w:rsidRPr="00FF5006" w:rsidRDefault="00D52E51" w:rsidP="00242C0F">
      <w:pPr>
        <w:rPr>
          <w:lang w:val="it-IT"/>
        </w:rPr>
      </w:pPr>
    </w:p>
    <w:p w14:paraId="5DB3F7F4" w14:textId="06972E10" w:rsidR="004D2649" w:rsidRDefault="004D2649" w:rsidP="00242C0F">
      <w:pPr>
        <w:rPr>
          <w:lang w:val="it-IT"/>
        </w:rPr>
      </w:pPr>
      <w:r w:rsidRPr="004D2649">
        <w:rPr>
          <w:lang w:val="it-IT"/>
        </w:rPr>
        <w:t xml:space="preserve">Pour P. Farina, qui releva l’ensemble des </w:t>
      </w:r>
      <w:r w:rsidRPr="004D2649">
        <w:rPr>
          <w:i/>
          <w:lang w:val="it-IT"/>
        </w:rPr>
        <w:t>rosa camuna </w:t>
      </w:r>
      <w:r w:rsidRPr="004D2649">
        <w:rPr>
          <w:lang w:val="it-IT"/>
        </w:rPr>
        <w:t>: « </w:t>
      </w:r>
      <w:r w:rsidRPr="004D2649">
        <w:rPr>
          <w:i/>
          <w:lang w:val="it-IT"/>
        </w:rPr>
        <w:t xml:space="preserve">una ‘rosa camuna’ del tipo a swastika ; quest’ultima copre numerosi duellanti e </w:t>
      </w:r>
      <w:hyperlink r:id="rId10431" w:anchor="Cul_Art_TAC_a_cheval_x_personnage" w:history="1">
        <w:r w:rsidR="00931159" w:rsidRPr="00931159">
          <w:rPr>
            <w:rStyle w:val="Hyperlink"/>
            <w:lang w:val="es-ES"/>
          </w:rPr>
          <w:t>cavaliers</w:t>
        </w:r>
      </w:hyperlink>
      <w:r w:rsidR="00931159" w:rsidRPr="00931159">
        <w:rPr>
          <w:sz w:val="20"/>
          <w:lang w:val="es-ES"/>
        </w:rPr>
        <w:t xml:space="preserve"> </w:t>
      </w:r>
      <w:r w:rsidRPr="004D2649">
        <w:rPr>
          <w:i/>
          <w:lang w:val="it-IT"/>
        </w:rPr>
        <w:t xml:space="preserve">di stile </w:t>
      </w:r>
      <w:hyperlink r:id="rId10432" w:anchor="Sit_Valcamonica_p_IV_1" w:history="1">
        <w:r w:rsidRPr="00D52E51">
          <w:rPr>
            <w:rStyle w:val="Hyperlink"/>
            <w:i/>
            <w:lang w:val="it-IT"/>
          </w:rPr>
          <w:t>IV 1</w:t>
        </w:r>
      </w:hyperlink>
      <w:r w:rsidRPr="004D2649">
        <w:rPr>
          <w:i/>
          <w:lang w:val="it-IT"/>
        </w:rPr>
        <w:t xml:space="preserve"> e una paletta, che a sua volta è stata incisa sopra una figura zoomorfa (probilmente un cane di stile IV 1</w:t>
      </w:r>
      <w:r w:rsidRPr="004D2649">
        <w:rPr>
          <w:lang w:val="it-IT"/>
        </w:rPr>
        <w:t xml:space="preserve"> » (BIB </w:t>
      </w:r>
      <w:r>
        <w:rPr>
          <w:lang w:val="it-IT"/>
        </w:rPr>
        <w:t>1539 p. 189</w:t>
      </w:r>
      <w:r w:rsidR="00D52E51">
        <w:rPr>
          <w:lang w:val="it-IT"/>
        </w:rPr>
        <w:t>, BIB 1531 p. 100</w:t>
      </w:r>
      <w:r>
        <w:rPr>
          <w:lang w:val="it-IT"/>
        </w:rPr>
        <w:t>)</w:t>
      </w:r>
    </w:p>
    <w:p w14:paraId="5C3C2AE0" w14:textId="77777777" w:rsidR="002F6CEF" w:rsidRPr="00566234" w:rsidRDefault="002F6CEF" w:rsidP="00242C0F">
      <w:pPr>
        <w:rPr>
          <w:lang w:val="es-ES"/>
        </w:rPr>
      </w:pPr>
    </w:p>
    <w:p w14:paraId="0B45A80C" w14:textId="77777777" w:rsidR="002F6CEF" w:rsidRPr="0032190F" w:rsidRDefault="00AA7B84" w:rsidP="00242C0F">
      <w:pPr>
        <w:pStyle w:val="Heading3"/>
        <w:spacing w:line="240" w:lineRule="auto"/>
      </w:pPr>
      <w:r w:rsidRPr="0032190F">
        <w:t>Pelles</w:t>
      </w:r>
    </w:p>
    <w:p w14:paraId="0A4C9194" w14:textId="77777777" w:rsidR="00AA7B84" w:rsidRPr="0032190F" w:rsidRDefault="00AA7B84" w:rsidP="00AA7B84">
      <w:pPr>
        <w:rPr>
          <w:i/>
          <w:lang w:val="fr-FR"/>
        </w:rPr>
      </w:pPr>
      <w:r w:rsidRPr="0032190F">
        <w:rPr>
          <w:i/>
          <w:lang w:val="fr-FR"/>
        </w:rPr>
        <w:t>shovel</w:t>
      </w:r>
    </w:p>
    <w:p w14:paraId="36799D9A" w14:textId="77777777" w:rsidR="00AA7B84" w:rsidRPr="0032190F" w:rsidRDefault="00AA7B84" w:rsidP="00242C0F">
      <w:pPr>
        <w:jc w:val="both"/>
        <w:rPr>
          <w:lang w:val="fr-FR"/>
        </w:rPr>
      </w:pPr>
    </w:p>
    <w:p w14:paraId="729FF7AE" w14:textId="77777777" w:rsidR="002F6CEF" w:rsidRPr="0032190F" w:rsidRDefault="002F6CEF" w:rsidP="00242C0F">
      <w:pPr>
        <w:jc w:val="both"/>
        <w:rPr>
          <w:lang w:val="fr-FR"/>
        </w:rPr>
      </w:pPr>
      <w:r w:rsidRPr="0032190F">
        <w:rPr>
          <w:lang w:val="fr-FR"/>
        </w:rPr>
        <w:t>Ces pelles, qui ont pu être découvertes égalem</w:t>
      </w:r>
      <w:r w:rsidR="00AA7B84" w:rsidRPr="0032190F">
        <w:rPr>
          <w:lang w:val="fr-FR"/>
        </w:rPr>
        <w:t xml:space="preserve">ent dans des tombes de femmes, </w:t>
      </w:r>
      <w:r w:rsidRPr="0032190F">
        <w:rPr>
          <w:lang w:val="fr-FR"/>
        </w:rPr>
        <w:t>sont attribuées à l’âge du Bronze récent / final et se poursuit à l’âge du Fer</w:t>
      </w:r>
    </w:p>
    <w:p w14:paraId="7DEDCD23" w14:textId="77777777" w:rsidR="002F6CEF" w:rsidRPr="0032190F" w:rsidRDefault="002F6CEF" w:rsidP="00242C0F">
      <w:pPr>
        <w:rPr>
          <w:lang w:val="fr-FR"/>
        </w:rPr>
      </w:pPr>
    </w:p>
    <w:p w14:paraId="26E3AC88" w14:textId="77777777" w:rsidR="00F22E73" w:rsidRPr="0032190F" w:rsidRDefault="00F22E73" w:rsidP="00F22E73">
      <w:pPr>
        <w:pStyle w:val="Heading3"/>
      </w:pPr>
      <w:r w:rsidRPr="0032190F">
        <w:lastRenderedPageBreak/>
        <w:t>Soleil</w:t>
      </w:r>
    </w:p>
    <w:p w14:paraId="075E97C7" w14:textId="77777777" w:rsidR="00F22E73" w:rsidRPr="0032190F" w:rsidRDefault="00F22E73" w:rsidP="00242C0F">
      <w:pPr>
        <w:rPr>
          <w:lang w:val="fr-FR"/>
        </w:rPr>
      </w:pPr>
      <w:r w:rsidRPr="0032190F">
        <w:rPr>
          <w:lang w:val="fr-FR"/>
        </w:rPr>
        <w:t>Pour C. Defrasne, les cercles rayonnés seraient des ornemantations liées aux corps des statues-menhirs (BIB 2276 p. 50)</w:t>
      </w:r>
    </w:p>
    <w:p w14:paraId="52F173E0" w14:textId="77777777" w:rsidR="00E26FF4" w:rsidRPr="0032190F" w:rsidRDefault="00E26FF4" w:rsidP="00242C0F">
      <w:pPr>
        <w:jc w:val="both"/>
        <w:rPr>
          <w:lang w:val="fr-FR"/>
        </w:rPr>
      </w:pPr>
    </w:p>
    <w:p w14:paraId="13F73643" w14:textId="4EEC3427" w:rsidR="00610803" w:rsidRPr="0032190F" w:rsidRDefault="00E815EF" w:rsidP="00242C0F">
      <w:pPr>
        <w:pStyle w:val="Heading2"/>
      </w:pPr>
      <w:r>
        <w:t>l</w:t>
      </w:r>
      <w:r w:rsidR="00ED5B9E" w:rsidRPr="0032190F">
        <w:t>ocalités</w:t>
      </w:r>
    </w:p>
    <w:p w14:paraId="0DE972AC" w14:textId="77777777" w:rsidR="00027E36" w:rsidRPr="0032190F" w:rsidRDefault="00027E36" w:rsidP="00242C0F">
      <w:pPr>
        <w:rPr>
          <w:lang w:val="fr-FR"/>
        </w:rPr>
      </w:pPr>
    </w:p>
    <w:p w14:paraId="4FE0EB27" w14:textId="77777777" w:rsidR="00027E36" w:rsidRPr="0032190F" w:rsidRDefault="00027E36" w:rsidP="00242C0F">
      <w:pPr>
        <w:pStyle w:val="Heading3"/>
        <w:spacing w:line="240" w:lineRule="auto"/>
      </w:pPr>
      <w:bookmarkStart w:id="4190" w:name="Sizz_Dos_Cui"/>
      <w:r w:rsidRPr="0032190F">
        <w:t>Dos Cüi</w:t>
      </w:r>
    </w:p>
    <w:bookmarkEnd w:id="4190"/>
    <w:p w14:paraId="02AA19A1" w14:textId="77777777" w:rsidR="00027E36" w:rsidRPr="0032190F" w:rsidRDefault="00027E36" w:rsidP="00242C0F">
      <w:pPr>
        <w:rPr>
          <w:lang w:val="fr-FR"/>
        </w:rPr>
      </w:pPr>
      <w:r w:rsidRPr="0032190F">
        <w:rPr>
          <w:lang w:val="fr-FR"/>
        </w:rPr>
        <w:t>1 roche, 240 gravures (Arcà 2009 p. 283)</w:t>
      </w:r>
      <w:r w:rsidR="00735A0D" w:rsidRPr="0032190F">
        <w:rPr>
          <w:lang w:val="fr-FR"/>
        </w:rPr>
        <w:t>.</w:t>
      </w:r>
    </w:p>
    <w:p w14:paraId="52A5DC86" w14:textId="223D5F57" w:rsidR="00CB5DE5" w:rsidRPr="0032190F" w:rsidRDefault="00000000" w:rsidP="00242C0F">
      <w:pPr>
        <w:rPr>
          <w:lang w:val="fr-FR"/>
        </w:rPr>
      </w:pPr>
      <w:hyperlink r:id="rId10433" w:anchor="Cul_Proto_Art_TAC_T_a_orant" w:history="1">
        <w:r w:rsidR="00017B49" w:rsidRPr="0032190F">
          <w:rPr>
            <w:rStyle w:val="Hyperlink"/>
            <w:lang w:val="fr-FR" w:eastAsia="en-GB"/>
          </w:rPr>
          <w:t>orant</w:t>
        </w:r>
      </w:hyperlink>
      <w:r w:rsidR="00CB5DE5" w:rsidRPr="0032190F">
        <w:rPr>
          <w:lang w:val="fr-FR"/>
        </w:rPr>
        <w:t>(s) (BIB 15)</w:t>
      </w:r>
    </w:p>
    <w:p w14:paraId="4009F2E0" w14:textId="77777777" w:rsidR="00735A0D" w:rsidRPr="0032190F" w:rsidRDefault="00735A0D" w:rsidP="00242C0F">
      <w:pPr>
        <w:rPr>
          <w:lang w:val="fr-FR"/>
        </w:rPr>
      </w:pPr>
      <w:r w:rsidRPr="0032190F">
        <w:rPr>
          <w:lang w:val="fr-FR"/>
        </w:rPr>
        <w:t>Superposition d’une figure (araire, personnage ?) sur une topographie (Arcà 2009 p. 286)</w:t>
      </w:r>
      <w:r w:rsidR="00F92D6F" w:rsidRPr="0032190F">
        <w:rPr>
          <w:lang w:val="fr-FR"/>
        </w:rPr>
        <w:t>.</w:t>
      </w:r>
    </w:p>
    <w:p w14:paraId="58B73EF6" w14:textId="77777777" w:rsidR="00486B78" w:rsidRPr="0032190F" w:rsidRDefault="00486B78" w:rsidP="00242C0F">
      <w:pPr>
        <w:rPr>
          <w:lang w:val="fr-FR"/>
        </w:rPr>
      </w:pPr>
      <w:r w:rsidRPr="0032190F">
        <w:rPr>
          <w:lang w:val="fr-FR"/>
        </w:rPr>
        <w:t>Corniforme(s) présent(s), probablement issu d’une scène d’araire (Arcà 2009 p. 288).</w:t>
      </w:r>
    </w:p>
    <w:p w14:paraId="08F73711" w14:textId="77777777" w:rsidR="00027E36" w:rsidRPr="0032190F" w:rsidRDefault="00BE2F5C" w:rsidP="00242C0F">
      <w:pPr>
        <w:rPr>
          <w:lang w:val="fr-FR"/>
        </w:rPr>
      </w:pPr>
      <w:r w:rsidRPr="0032190F">
        <w:rPr>
          <w:lang w:val="fr-FR"/>
        </w:rPr>
        <w:t>Poignard(s) non superposable(s) aux modèles archéologiques (contrairement à ceux figurés sur les stèles) mais rapprochable, considérant la forme de la lame, du type Remedello (Cuivre 2) jusqu’au Bronze ancien (Arcà 2009 p. 288, 289)</w:t>
      </w:r>
      <w:r w:rsidR="003A2EA3" w:rsidRPr="0032190F">
        <w:rPr>
          <w:lang w:val="fr-FR"/>
        </w:rPr>
        <w:t>.</w:t>
      </w:r>
    </w:p>
    <w:p w14:paraId="0F083689" w14:textId="445F51B4" w:rsidR="00262EB4" w:rsidRDefault="00262EB4" w:rsidP="00242C0F">
      <w:pPr>
        <w:rPr>
          <w:lang w:val="it-IT"/>
        </w:rPr>
      </w:pPr>
      <w:r w:rsidRPr="00262EB4">
        <w:rPr>
          <w:lang w:val="it-IT"/>
        </w:rPr>
        <w:t xml:space="preserve">Pour A. Arcà : (…) </w:t>
      </w:r>
      <w:r w:rsidRPr="00262EB4">
        <w:rPr>
          <w:i/>
          <w:lang w:val="it-IT"/>
        </w:rPr>
        <w:t xml:space="preserve">sottoposizione sulla roccia di Dos Cüi di un’area martellinata ad “una lama foliata di pugnale o alabarda, con base arrotondata, che trova un parallelo convincente con la lama in selce tipo Spilamberto della </w:t>
      </w:r>
      <w:hyperlink r:id="rId10434" w:anchor="Sit_Remedello" w:history="1">
        <w:r w:rsidRPr="00262EB4">
          <w:rPr>
            <w:rStyle w:val="Hyperlink"/>
            <w:i/>
            <w:lang w:val="it-IT"/>
          </w:rPr>
          <w:t>tomba 102 di Remedello</w:t>
        </w:r>
      </w:hyperlink>
      <w:r w:rsidRPr="00262EB4">
        <w:rPr>
          <w:i/>
          <w:lang w:val="it-IT"/>
        </w:rPr>
        <w:t xml:space="preserve">, datata al Rame </w:t>
      </w:r>
      <w:smartTag w:uri="urn:schemas-microsoft-com:office:smarttags" w:element="metricconverter">
        <w:smartTagPr>
          <w:attr w:name="ProductID" w:val="1”"/>
        </w:smartTagPr>
        <w:r w:rsidRPr="00262EB4">
          <w:rPr>
            <w:i/>
            <w:lang w:val="it-IT"/>
          </w:rPr>
          <w:t>1”</w:t>
        </w:r>
      </w:smartTag>
      <w:r>
        <w:rPr>
          <w:lang w:val="it-IT"/>
        </w:rPr>
        <w:t xml:space="preserve"> (BIB 1531 p. 98 (Arcà 2005 p. 254)).</w:t>
      </w:r>
    </w:p>
    <w:p w14:paraId="4920D174" w14:textId="77777777" w:rsidR="0066502D" w:rsidRDefault="0066502D" w:rsidP="00242C0F">
      <w:pPr>
        <w:rPr>
          <w:lang w:val="it-IT"/>
        </w:rPr>
      </w:pPr>
      <w:r>
        <w:rPr>
          <w:lang w:val="it-IT"/>
        </w:rPr>
        <w:t>10 scènes de labour  (BIB 444 p. 56)</w:t>
      </w:r>
    </w:p>
    <w:p w14:paraId="0B102503" w14:textId="77777777" w:rsidR="0066502D" w:rsidRPr="00262EB4" w:rsidRDefault="0066502D" w:rsidP="00242C0F">
      <w:pPr>
        <w:rPr>
          <w:lang w:val="it-IT"/>
        </w:rPr>
      </w:pPr>
      <w:r>
        <w:rPr>
          <w:lang w:val="it-IT"/>
        </w:rPr>
        <w:t>La plupart des représentations humaines de Dos Cüi sont probablement à dater de l’âge du Bronze (Ferrario 1994) (BIB 444 p. 56)</w:t>
      </w:r>
    </w:p>
    <w:p w14:paraId="05689DB7" w14:textId="77777777" w:rsidR="00CB5DE5" w:rsidRPr="00262EB4" w:rsidRDefault="00CB5DE5" w:rsidP="00242C0F">
      <w:pPr>
        <w:rPr>
          <w:lang w:val="it-IT"/>
        </w:rPr>
      </w:pPr>
    </w:p>
    <w:p w14:paraId="19771CBF" w14:textId="77777777" w:rsidR="003A2EA3" w:rsidRPr="0032190F" w:rsidRDefault="003A2EA3" w:rsidP="00242C0F">
      <w:pPr>
        <w:pStyle w:val="Heading3"/>
        <w:spacing w:line="240" w:lineRule="auto"/>
      </w:pPr>
      <w:bookmarkStart w:id="4191" w:name="Sizz_Termen"/>
      <w:r w:rsidRPr="0032190F">
        <w:t>Termen</w:t>
      </w:r>
      <w:bookmarkEnd w:id="4191"/>
    </w:p>
    <w:p w14:paraId="099685C2" w14:textId="77777777" w:rsidR="003A2EA3" w:rsidRPr="0032190F" w:rsidRDefault="003A2EA3" w:rsidP="00242C0F">
      <w:pPr>
        <w:rPr>
          <w:lang w:val="fr-FR"/>
        </w:rPr>
      </w:pPr>
      <w:r w:rsidRPr="0032190F">
        <w:rPr>
          <w:lang w:val="fr-FR"/>
        </w:rPr>
        <w:t>Représentations de hallebardes attribuées au Bronze ancien (SS BIB).</w:t>
      </w:r>
    </w:p>
    <w:p w14:paraId="6E962A0E" w14:textId="77777777" w:rsidR="003A2EA3" w:rsidRPr="0032190F" w:rsidRDefault="003A2EA3" w:rsidP="00242C0F">
      <w:pPr>
        <w:rPr>
          <w:lang w:val="fr-FR"/>
        </w:rPr>
      </w:pPr>
      <w:r w:rsidRPr="0032190F">
        <w:rPr>
          <w:lang w:val="fr-FR"/>
        </w:rPr>
        <w:t>Le type de hallebardes à base arquée n’est représenté qu’à Termen dans l’ensemble Valcamonica-Valtellina (Arcà 2010 p. 290)</w:t>
      </w:r>
    </w:p>
    <w:p w14:paraId="11D85F56" w14:textId="77777777" w:rsidR="00BE2F5C" w:rsidRPr="0032190F" w:rsidRDefault="00BE2F5C" w:rsidP="00242C0F">
      <w:pPr>
        <w:rPr>
          <w:lang w:val="fr-FR"/>
        </w:rPr>
      </w:pPr>
    </w:p>
    <w:p w14:paraId="34CE30A6" w14:textId="77777777" w:rsidR="00027E36" w:rsidRPr="00784BEC" w:rsidRDefault="00027E36" w:rsidP="00242C0F">
      <w:pPr>
        <w:pStyle w:val="Heading3"/>
        <w:spacing w:line="240" w:lineRule="auto"/>
        <w:rPr>
          <w:lang w:val="es-ES"/>
        </w:rPr>
      </w:pPr>
      <w:bookmarkStart w:id="4192" w:name="Sizz_Dos_Arca"/>
      <w:r w:rsidRPr="00784BEC">
        <w:rPr>
          <w:lang w:val="es-ES"/>
        </w:rPr>
        <w:t>Dos dell’Arca</w:t>
      </w:r>
    </w:p>
    <w:bookmarkEnd w:id="4192"/>
    <w:p w14:paraId="652D11F1" w14:textId="77777777" w:rsidR="00027E36" w:rsidRPr="00784BEC" w:rsidRDefault="00027E36" w:rsidP="00242C0F">
      <w:pPr>
        <w:rPr>
          <w:lang w:val="es-ES"/>
        </w:rPr>
      </w:pPr>
      <w:r w:rsidRPr="00784BEC">
        <w:rPr>
          <w:lang w:val="es-ES"/>
        </w:rPr>
        <w:t>11 roches, 427 gravures (Arcà 2009 p. 283)</w:t>
      </w:r>
    </w:p>
    <w:p w14:paraId="0D1628E4" w14:textId="77777777" w:rsidR="00027E36" w:rsidRPr="00784BEC" w:rsidRDefault="00027E36" w:rsidP="00242C0F">
      <w:pPr>
        <w:rPr>
          <w:lang w:val="es-ES"/>
        </w:rPr>
      </w:pPr>
    </w:p>
    <w:p w14:paraId="262B5A3E" w14:textId="77777777" w:rsidR="00027E36" w:rsidRPr="00784BEC" w:rsidRDefault="00027E36" w:rsidP="00242C0F">
      <w:pPr>
        <w:pStyle w:val="Heading3"/>
        <w:spacing w:line="240" w:lineRule="auto"/>
        <w:rPr>
          <w:lang w:val="es-ES"/>
        </w:rPr>
      </w:pPr>
      <w:r w:rsidRPr="00784BEC">
        <w:rPr>
          <w:lang w:val="es-ES"/>
        </w:rPr>
        <w:t>Dos Sotto Lajolo</w:t>
      </w:r>
    </w:p>
    <w:p w14:paraId="6831C4D4" w14:textId="77777777" w:rsidR="00027E36" w:rsidRPr="00784BEC" w:rsidRDefault="00027E36" w:rsidP="00242C0F">
      <w:pPr>
        <w:rPr>
          <w:lang w:val="es-ES"/>
        </w:rPr>
      </w:pPr>
      <w:r w:rsidRPr="00784BEC">
        <w:rPr>
          <w:lang w:val="es-ES"/>
        </w:rPr>
        <w:t>7 roches, 621 gravures (Arcà 2009 p. 283)</w:t>
      </w:r>
    </w:p>
    <w:p w14:paraId="5858DDB8" w14:textId="77777777" w:rsidR="00027E36" w:rsidRPr="00784BEC" w:rsidRDefault="00027E36" w:rsidP="00242C0F">
      <w:pPr>
        <w:rPr>
          <w:lang w:val="es-ES"/>
        </w:rPr>
      </w:pPr>
    </w:p>
    <w:p w14:paraId="643EBA7A" w14:textId="77777777" w:rsidR="00027E36" w:rsidRPr="0032190F" w:rsidRDefault="00027E36" w:rsidP="00242C0F">
      <w:pPr>
        <w:pStyle w:val="Heading3"/>
        <w:spacing w:line="240" w:lineRule="auto"/>
      </w:pPr>
      <w:r w:rsidRPr="0032190F">
        <w:t>Sellero</w:t>
      </w:r>
    </w:p>
    <w:p w14:paraId="5584C3F8" w14:textId="77777777" w:rsidR="00027E36" w:rsidRPr="0032190F" w:rsidRDefault="00027E36" w:rsidP="00242C0F">
      <w:pPr>
        <w:rPr>
          <w:lang w:val="fr-FR"/>
        </w:rPr>
      </w:pPr>
      <w:r w:rsidRPr="0032190F">
        <w:rPr>
          <w:lang w:val="fr-FR"/>
        </w:rPr>
        <w:t>66 roches (Arcà 2009 p. 283)</w:t>
      </w:r>
      <w:r w:rsidR="006F6651" w:rsidRPr="0032190F">
        <w:rPr>
          <w:lang w:val="fr-FR"/>
        </w:rPr>
        <w:t>.</w:t>
      </w:r>
    </w:p>
    <w:p w14:paraId="615EDF47" w14:textId="77777777" w:rsidR="006F6651" w:rsidRPr="0032190F" w:rsidRDefault="006F6651" w:rsidP="00242C0F">
      <w:pPr>
        <w:rPr>
          <w:lang w:val="fr-FR"/>
        </w:rPr>
      </w:pPr>
    </w:p>
    <w:p w14:paraId="0FA88D00" w14:textId="77777777" w:rsidR="006F6651" w:rsidRPr="0032190F" w:rsidRDefault="006F6651" w:rsidP="00242C0F">
      <w:pPr>
        <w:rPr>
          <w:lang w:val="fr-FR"/>
        </w:rPr>
      </w:pPr>
      <w:r w:rsidRPr="0032190F">
        <w:rPr>
          <w:lang w:val="fr-FR"/>
        </w:rPr>
        <w:t>L’ « Idole de Sellero » (</w:t>
      </w:r>
      <w:r w:rsidRPr="0032190F">
        <w:rPr>
          <w:i/>
          <w:lang w:val="fr-FR"/>
        </w:rPr>
        <w:t>Idolo di Sellero</w:t>
      </w:r>
      <w:r w:rsidRPr="0032190F">
        <w:rPr>
          <w:lang w:val="fr-FR"/>
        </w:rPr>
        <w:t>) (BIB 1813 p. 39).</w:t>
      </w:r>
    </w:p>
    <w:p w14:paraId="5035E32F" w14:textId="77777777" w:rsidR="00027E36" w:rsidRPr="0032190F" w:rsidRDefault="00027E36" w:rsidP="00242C0F">
      <w:pPr>
        <w:rPr>
          <w:lang w:val="fr-FR"/>
        </w:rPr>
      </w:pPr>
    </w:p>
    <w:p w14:paraId="3E596607" w14:textId="77777777" w:rsidR="00027E36" w:rsidRPr="0032190F" w:rsidRDefault="00027E36" w:rsidP="00242C0F">
      <w:pPr>
        <w:pStyle w:val="Heading3"/>
        <w:spacing w:line="240" w:lineRule="auto"/>
      </w:pPr>
      <w:bookmarkStart w:id="4193" w:name="Sizz_Pia_Ort"/>
      <w:r w:rsidRPr="0032190F">
        <w:t>Pià d’Ort</w:t>
      </w:r>
    </w:p>
    <w:bookmarkEnd w:id="4193"/>
    <w:p w14:paraId="06AC0039" w14:textId="77777777" w:rsidR="00027E36" w:rsidRPr="0032190F" w:rsidRDefault="00027E36" w:rsidP="00242C0F">
      <w:pPr>
        <w:rPr>
          <w:lang w:val="fr-FR"/>
        </w:rPr>
      </w:pPr>
      <w:r w:rsidRPr="0032190F">
        <w:rPr>
          <w:lang w:val="fr-FR"/>
        </w:rPr>
        <w:t>41 roches, 2471 gravures (Arcà 2009 p. 283)</w:t>
      </w:r>
      <w:r w:rsidR="00A63A12" w:rsidRPr="0032190F">
        <w:rPr>
          <w:lang w:val="fr-FR"/>
        </w:rPr>
        <w:t>.</w:t>
      </w:r>
    </w:p>
    <w:p w14:paraId="0F9150D8" w14:textId="77777777" w:rsidR="00A63A12" w:rsidRPr="0032190F" w:rsidRDefault="00A63A12" w:rsidP="00242C0F">
      <w:pPr>
        <w:rPr>
          <w:lang w:val="fr-FR"/>
        </w:rPr>
      </w:pPr>
    </w:p>
    <w:p w14:paraId="54D7228B" w14:textId="77777777" w:rsidR="00A63A12" w:rsidRPr="0032190F" w:rsidRDefault="00A63A12" w:rsidP="00242C0F">
      <w:pPr>
        <w:rPr>
          <w:lang w:val="fr-FR"/>
        </w:rPr>
      </w:pPr>
      <w:r w:rsidRPr="0032190F">
        <w:rPr>
          <w:lang w:val="fr-FR"/>
        </w:rPr>
        <w:t>La localité de Pià d’Ort se divise en plusieurs site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33"/>
        <w:gridCol w:w="1100"/>
        <w:gridCol w:w="1166"/>
        <w:gridCol w:w="972"/>
        <w:gridCol w:w="1128"/>
        <w:gridCol w:w="750"/>
      </w:tblGrid>
      <w:tr w:rsidR="00A63A12" w:rsidRPr="00DB5974" w14:paraId="34D37589" w14:textId="77777777">
        <w:trPr>
          <w:jc w:val="center"/>
        </w:trPr>
        <w:tc>
          <w:tcPr>
            <w:tcW w:w="1133" w:type="dxa"/>
          </w:tcPr>
          <w:p w14:paraId="5C55118D" w14:textId="77777777" w:rsidR="00A63A12" w:rsidRPr="0032190F" w:rsidRDefault="00A63A12" w:rsidP="00242C0F">
            <w:pPr>
              <w:jc w:val="center"/>
              <w:rPr>
                <w:b/>
                <w:sz w:val="20"/>
                <w:szCs w:val="20"/>
                <w:lang w:val="fr-FR"/>
              </w:rPr>
            </w:pPr>
          </w:p>
        </w:tc>
        <w:tc>
          <w:tcPr>
            <w:tcW w:w="1100" w:type="dxa"/>
          </w:tcPr>
          <w:p w14:paraId="468F2D02" w14:textId="77777777" w:rsidR="00A63A12" w:rsidRPr="00DB5974" w:rsidRDefault="00A63A12" w:rsidP="00242C0F">
            <w:pPr>
              <w:jc w:val="center"/>
              <w:rPr>
                <w:b/>
                <w:sz w:val="20"/>
                <w:szCs w:val="20"/>
              </w:rPr>
            </w:pPr>
            <w:r w:rsidRPr="00DB5974">
              <w:rPr>
                <w:b/>
                <w:sz w:val="20"/>
                <w:szCs w:val="20"/>
              </w:rPr>
              <w:t>Anthrop</w:t>
            </w:r>
            <w:r w:rsidR="009C2502" w:rsidRPr="00DB5974">
              <w:rPr>
                <w:b/>
                <w:sz w:val="20"/>
                <w:szCs w:val="20"/>
              </w:rPr>
              <w:t>.</w:t>
            </w:r>
          </w:p>
        </w:tc>
        <w:tc>
          <w:tcPr>
            <w:tcW w:w="1166" w:type="dxa"/>
          </w:tcPr>
          <w:p w14:paraId="7DBE76F2" w14:textId="77777777" w:rsidR="00A63A12" w:rsidRPr="00DB5974" w:rsidRDefault="00A63A12" w:rsidP="00242C0F">
            <w:pPr>
              <w:jc w:val="center"/>
              <w:rPr>
                <w:b/>
                <w:sz w:val="20"/>
                <w:szCs w:val="20"/>
              </w:rPr>
            </w:pPr>
            <w:r w:rsidRPr="00DB5974">
              <w:rPr>
                <w:b/>
                <w:sz w:val="20"/>
                <w:szCs w:val="20"/>
              </w:rPr>
              <w:t>Zoomorp</w:t>
            </w:r>
            <w:r w:rsidR="009C2502" w:rsidRPr="00DB5974">
              <w:rPr>
                <w:b/>
                <w:sz w:val="20"/>
                <w:szCs w:val="20"/>
              </w:rPr>
              <w:t>.</w:t>
            </w:r>
          </w:p>
        </w:tc>
        <w:tc>
          <w:tcPr>
            <w:tcW w:w="972" w:type="dxa"/>
          </w:tcPr>
          <w:p w14:paraId="0EE61E39" w14:textId="77777777" w:rsidR="00A63A12" w:rsidRPr="00DB5974" w:rsidRDefault="00A63A12" w:rsidP="00242C0F">
            <w:pPr>
              <w:jc w:val="center"/>
              <w:rPr>
                <w:b/>
                <w:sz w:val="20"/>
                <w:szCs w:val="20"/>
              </w:rPr>
            </w:pPr>
            <w:r w:rsidRPr="00DB5974">
              <w:rPr>
                <w:b/>
                <w:sz w:val="20"/>
                <w:szCs w:val="20"/>
              </w:rPr>
              <w:t>Objects</w:t>
            </w:r>
          </w:p>
        </w:tc>
        <w:tc>
          <w:tcPr>
            <w:tcW w:w="1128" w:type="dxa"/>
          </w:tcPr>
          <w:p w14:paraId="2D22315F" w14:textId="77777777" w:rsidR="00A63A12" w:rsidRPr="00DB5974" w:rsidRDefault="00A63A12" w:rsidP="00242C0F">
            <w:pPr>
              <w:jc w:val="center"/>
              <w:rPr>
                <w:b/>
                <w:sz w:val="20"/>
                <w:szCs w:val="20"/>
              </w:rPr>
            </w:pPr>
            <w:r w:rsidRPr="00DB5974">
              <w:rPr>
                <w:b/>
                <w:sz w:val="20"/>
                <w:szCs w:val="20"/>
              </w:rPr>
              <w:t>Symboles</w:t>
            </w:r>
          </w:p>
        </w:tc>
        <w:tc>
          <w:tcPr>
            <w:tcW w:w="750" w:type="dxa"/>
          </w:tcPr>
          <w:p w14:paraId="13CCD9FD" w14:textId="77777777" w:rsidR="00A63A12" w:rsidRPr="00DB5974" w:rsidRDefault="00A63A12" w:rsidP="00242C0F">
            <w:pPr>
              <w:jc w:val="center"/>
              <w:rPr>
                <w:b/>
                <w:i/>
                <w:sz w:val="20"/>
                <w:szCs w:val="20"/>
              </w:rPr>
            </w:pPr>
            <w:r w:rsidRPr="00DB5974">
              <w:rPr>
                <w:b/>
                <w:i/>
                <w:sz w:val="20"/>
                <w:szCs w:val="20"/>
              </w:rPr>
              <w:t>Total</w:t>
            </w:r>
          </w:p>
        </w:tc>
      </w:tr>
      <w:tr w:rsidR="00A63A12" w:rsidRPr="00DB5974" w14:paraId="4CA77B4C" w14:textId="77777777">
        <w:trPr>
          <w:jc w:val="center"/>
        </w:trPr>
        <w:tc>
          <w:tcPr>
            <w:tcW w:w="1133" w:type="dxa"/>
          </w:tcPr>
          <w:p w14:paraId="2F50CC35" w14:textId="77777777" w:rsidR="00A63A12" w:rsidRPr="00DB5974" w:rsidRDefault="00A63A12" w:rsidP="00242C0F">
            <w:pPr>
              <w:jc w:val="center"/>
              <w:rPr>
                <w:b/>
                <w:sz w:val="20"/>
                <w:szCs w:val="20"/>
              </w:rPr>
            </w:pPr>
            <w:r w:rsidRPr="00DB5974">
              <w:rPr>
                <w:b/>
                <w:sz w:val="20"/>
                <w:szCs w:val="20"/>
              </w:rPr>
              <w:t>Pià d’Ort</w:t>
            </w:r>
          </w:p>
        </w:tc>
        <w:tc>
          <w:tcPr>
            <w:tcW w:w="1100" w:type="dxa"/>
          </w:tcPr>
          <w:p w14:paraId="49B6D303" w14:textId="77777777" w:rsidR="00A63A12" w:rsidRPr="00DB5974" w:rsidRDefault="00A63A12" w:rsidP="00242C0F">
            <w:pPr>
              <w:jc w:val="right"/>
              <w:rPr>
                <w:sz w:val="20"/>
                <w:szCs w:val="20"/>
              </w:rPr>
            </w:pPr>
            <w:r w:rsidRPr="00DB5974">
              <w:rPr>
                <w:sz w:val="20"/>
                <w:szCs w:val="20"/>
              </w:rPr>
              <w:t>169</w:t>
            </w:r>
          </w:p>
        </w:tc>
        <w:tc>
          <w:tcPr>
            <w:tcW w:w="1166" w:type="dxa"/>
          </w:tcPr>
          <w:p w14:paraId="05C9F80E" w14:textId="77777777" w:rsidR="00A63A12" w:rsidRPr="00DB5974" w:rsidRDefault="00A63A12" w:rsidP="00242C0F">
            <w:pPr>
              <w:jc w:val="right"/>
              <w:rPr>
                <w:sz w:val="20"/>
                <w:szCs w:val="20"/>
              </w:rPr>
            </w:pPr>
            <w:r w:rsidRPr="00DB5974">
              <w:rPr>
                <w:sz w:val="20"/>
                <w:szCs w:val="20"/>
              </w:rPr>
              <w:t>130</w:t>
            </w:r>
          </w:p>
        </w:tc>
        <w:tc>
          <w:tcPr>
            <w:tcW w:w="972" w:type="dxa"/>
          </w:tcPr>
          <w:p w14:paraId="303DDC05" w14:textId="77777777" w:rsidR="00A63A12" w:rsidRPr="00DB5974" w:rsidRDefault="00A63A12" w:rsidP="00242C0F">
            <w:pPr>
              <w:jc w:val="right"/>
              <w:rPr>
                <w:sz w:val="20"/>
                <w:szCs w:val="20"/>
              </w:rPr>
            </w:pPr>
            <w:r w:rsidRPr="00DB5974">
              <w:rPr>
                <w:sz w:val="20"/>
                <w:szCs w:val="20"/>
              </w:rPr>
              <w:t>116</w:t>
            </w:r>
          </w:p>
        </w:tc>
        <w:tc>
          <w:tcPr>
            <w:tcW w:w="1128" w:type="dxa"/>
          </w:tcPr>
          <w:p w14:paraId="502E88BA" w14:textId="77777777" w:rsidR="00A63A12" w:rsidRPr="00DB5974" w:rsidRDefault="00A63A12" w:rsidP="00242C0F">
            <w:pPr>
              <w:jc w:val="right"/>
              <w:rPr>
                <w:sz w:val="20"/>
                <w:szCs w:val="20"/>
              </w:rPr>
            </w:pPr>
            <w:r w:rsidRPr="00DB5974">
              <w:rPr>
                <w:sz w:val="20"/>
                <w:szCs w:val="20"/>
              </w:rPr>
              <w:t>362</w:t>
            </w:r>
          </w:p>
        </w:tc>
        <w:tc>
          <w:tcPr>
            <w:tcW w:w="750" w:type="dxa"/>
          </w:tcPr>
          <w:p w14:paraId="24402A67" w14:textId="77777777" w:rsidR="00A63A12" w:rsidRPr="00DB5974" w:rsidRDefault="00A63A12" w:rsidP="00242C0F">
            <w:pPr>
              <w:jc w:val="right"/>
              <w:rPr>
                <w:i/>
                <w:sz w:val="20"/>
                <w:szCs w:val="20"/>
              </w:rPr>
            </w:pPr>
            <w:r w:rsidRPr="00DB5974">
              <w:rPr>
                <w:i/>
                <w:sz w:val="20"/>
                <w:szCs w:val="20"/>
              </w:rPr>
              <w:t>777</w:t>
            </w:r>
          </w:p>
        </w:tc>
      </w:tr>
      <w:tr w:rsidR="00A63A12" w:rsidRPr="00DB5974" w14:paraId="169D1734" w14:textId="77777777">
        <w:trPr>
          <w:jc w:val="center"/>
        </w:trPr>
        <w:tc>
          <w:tcPr>
            <w:tcW w:w="1133" w:type="dxa"/>
          </w:tcPr>
          <w:p w14:paraId="5031F032" w14:textId="77777777" w:rsidR="00A63A12" w:rsidRPr="00DB5974" w:rsidRDefault="00A63A12" w:rsidP="00242C0F">
            <w:pPr>
              <w:jc w:val="center"/>
              <w:rPr>
                <w:b/>
                <w:sz w:val="20"/>
                <w:szCs w:val="20"/>
              </w:rPr>
            </w:pPr>
            <w:r w:rsidRPr="00DB5974">
              <w:rPr>
                <w:b/>
                <w:sz w:val="20"/>
                <w:szCs w:val="20"/>
              </w:rPr>
              <w:t>Le Crus</w:t>
            </w:r>
          </w:p>
        </w:tc>
        <w:tc>
          <w:tcPr>
            <w:tcW w:w="1100" w:type="dxa"/>
          </w:tcPr>
          <w:p w14:paraId="26D882FC" w14:textId="77777777" w:rsidR="00A63A12" w:rsidRPr="00DB5974" w:rsidRDefault="00A63A12" w:rsidP="00242C0F">
            <w:pPr>
              <w:jc w:val="right"/>
              <w:rPr>
                <w:sz w:val="20"/>
                <w:szCs w:val="20"/>
              </w:rPr>
            </w:pPr>
            <w:r w:rsidRPr="00DB5974">
              <w:rPr>
                <w:sz w:val="20"/>
                <w:szCs w:val="20"/>
              </w:rPr>
              <w:t>303</w:t>
            </w:r>
          </w:p>
        </w:tc>
        <w:tc>
          <w:tcPr>
            <w:tcW w:w="1166" w:type="dxa"/>
          </w:tcPr>
          <w:p w14:paraId="5B25C8B3" w14:textId="77777777" w:rsidR="00A63A12" w:rsidRPr="00DB5974" w:rsidRDefault="00A63A12" w:rsidP="00242C0F">
            <w:pPr>
              <w:jc w:val="right"/>
              <w:rPr>
                <w:sz w:val="20"/>
                <w:szCs w:val="20"/>
              </w:rPr>
            </w:pPr>
            <w:r w:rsidRPr="00DB5974">
              <w:rPr>
                <w:sz w:val="20"/>
                <w:szCs w:val="20"/>
              </w:rPr>
              <w:t>138</w:t>
            </w:r>
          </w:p>
        </w:tc>
        <w:tc>
          <w:tcPr>
            <w:tcW w:w="972" w:type="dxa"/>
          </w:tcPr>
          <w:p w14:paraId="53915BFC" w14:textId="77777777" w:rsidR="00A63A12" w:rsidRPr="00DB5974" w:rsidRDefault="00A63A12" w:rsidP="00242C0F">
            <w:pPr>
              <w:jc w:val="right"/>
              <w:rPr>
                <w:sz w:val="20"/>
                <w:szCs w:val="20"/>
              </w:rPr>
            </w:pPr>
            <w:r w:rsidRPr="00DB5974">
              <w:rPr>
                <w:sz w:val="20"/>
                <w:szCs w:val="20"/>
              </w:rPr>
              <w:t>492</w:t>
            </w:r>
          </w:p>
        </w:tc>
        <w:tc>
          <w:tcPr>
            <w:tcW w:w="1128" w:type="dxa"/>
          </w:tcPr>
          <w:p w14:paraId="0A82AE0A" w14:textId="77777777" w:rsidR="00A63A12" w:rsidRPr="00DB5974" w:rsidRDefault="00A63A12" w:rsidP="00242C0F">
            <w:pPr>
              <w:jc w:val="right"/>
              <w:rPr>
                <w:sz w:val="20"/>
                <w:szCs w:val="20"/>
              </w:rPr>
            </w:pPr>
            <w:r w:rsidRPr="00DB5974">
              <w:rPr>
                <w:sz w:val="20"/>
                <w:szCs w:val="20"/>
              </w:rPr>
              <w:t>494</w:t>
            </w:r>
          </w:p>
        </w:tc>
        <w:tc>
          <w:tcPr>
            <w:tcW w:w="750" w:type="dxa"/>
          </w:tcPr>
          <w:p w14:paraId="525B60CA" w14:textId="77777777" w:rsidR="00A63A12" w:rsidRPr="00DB5974" w:rsidRDefault="00A63A12" w:rsidP="00242C0F">
            <w:pPr>
              <w:jc w:val="right"/>
              <w:rPr>
                <w:i/>
                <w:sz w:val="20"/>
                <w:szCs w:val="20"/>
              </w:rPr>
            </w:pPr>
            <w:r w:rsidRPr="00DB5974">
              <w:rPr>
                <w:i/>
                <w:sz w:val="20"/>
                <w:szCs w:val="20"/>
              </w:rPr>
              <w:t>1427</w:t>
            </w:r>
          </w:p>
        </w:tc>
      </w:tr>
      <w:tr w:rsidR="00A63A12" w:rsidRPr="00DB5974" w14:paraId="38ABDB7A" w14:textId="77777777">
        <w:trPr>
          <w:jc w:val="center"/>
        </w:trPr>
        <w:tc>
          <w:tcPr>
            <w:tcW w:w="1133" w:type="dxa"/>
          </w:tcPr>
          <w:p w14:paraId="238FD5FF" w14:textId="77777777" w:rsidR="00A63A12" w:rsidRPr="00DB5974" w:rsidRDefault="00A63A12" w:rsidP="00242C0F">
            <w:pPr>
              <w:jc w:val="center"/>
              <w:rPr>
                <w:b/>
                <w:sz w:val="20"/>
                <w:szCs w:val="20"/>
              </w:rPr>
            </w:pPr>
            <w:r w:rsidRPr="00DB5974">
              <w:rPr>
                <w:b/>
                <w:sz w:val="20"/>
                <w:szCs w:val="20"/>
              </w:rPr>
              <w:t>Convai</w:t>
            </w:r>
          </w:p>
        </w:tc>
        <w:tc>
          <w:tcPr>
            <w:tcW w:w="1100" w:type="dxa"/>
          </w:tcPr>
          <w:p w14:paraId="601162A3" w14:textId="77777777" w:rsidR="00A63A12" w:rsidRPr="00DB5974" w:rsidRDefault="00A63A12" w:rsidP="00242C0F">
            <w:pPr>
              <w:jc w:val="right"/>
              <w:rPr>
                <w:sz w:val="20"/>
                <w:szCs w:val="20"/>
              </w:rPr>
            </w:pPr>
            <w:r w:rsidRPr="00DB5974">
              <w:rPr>
                <w:sz w:val="20"/>
                <w:szCs w:val="20"/>
              </w:rPr>
              <w:t>115</w:t>
            </w:r>
          </w:p>
        </w:tc>
        <w:tc>
          <w:tcPr>
            <w:tcW w:w="1166" w:type="dxa"/>
          </w:tcPr>
          <w:p w14:paraId="1602009A" w14:textId="77777777" w:rsidR="00A63A12" w:rsidRPr="00DB5974" w:rsidRDefault="00A63A12" w:rsidP="00242C0F">
            <w:pPr>
              <w:jc w:val="right"/>
              <w:rPr>
                <w:sz w:val="20"/>
                <w:szCs w:val="20"/>
              </w:rPr>
            </w:pPr>
            <w:r w:rsidRPr="00DB5974">
              <w:rPr>
                <w:sz w:val="20"/>
                <w:szCs w:val="20"/>
              </w:rPr>
              <w:t>39</w:t>
            </w:r>
          </w:p>
        </w:tc>
        <w:tc>
          <w:tcPr>
            <w:tcW w:w="972" w:type="dxa"/>
          </w:tcPr>
          <w:p w14:paraId="65DDD14F" w14:textId="77777777" w:rsidR="00A63A12" w:rsidRPr="00DB5974" w:rsidRDefault="00A63A12" w:rsidP="00242C0F">
            <w:pPr>
              <w:jc w:val="right"/>
              <w:rPr>
                <w:sz w:val="20"/>
                <w:szCs w:val="20"/>
              </w:rPr>
            </w:pPr>
            <w:r w:rsidRPr="00DB5974">
              <w:rPr>
                <w:sz w:val="20"/>
                <w:szCs w:val="20"/>
              </w:rPr>
              <w:t>3</w:t>
            </w:r>
          </w:p>
        </w:tc>
        <w:tc>
          <w:tcPr>
            <w:tcW w:w="1128" w:type="dxa"/>
          </w:tcPr>
          <w:p w14:paraId="09B3BAD7" w14:textId="77777777" w:rsidR="00A63A12" w:rsidRPr="00DB5974" w:rsidRDefault="00A63A12" w:rsidP="00242C0F">
            <w:pPr>
              <w:jc w:val="right"/>
              <w:rPr>
                <w:sz w:val="20"/>
                <w:szCs w:val="20"/>
              </w:rPr>
            </w:pPr>
            <w:r w:rsidRPr="00DB5974">
              <w:rPr>
                <w:sz w:val="20"/>
                <w:szCs w:val="20"/>
              </w:rPr>
              <w:t>333</w:t>
            </w:r>
          </w:p>
        </w:tc>
        <w:tc>
          <w:tcPr>
            <w:tcW w:w="750" w:type="dxa"/>
          </w:tcPr>
          <w:p w14:paraId="4F13763D" w14:textId="77777777" w:rsidR="00A63A12" w:rsidRPr="00DB5974" w:rsidRDefault="00A63A12" w:rsidP="00242C0F">
            <w:pPr>
              <w:jc w:val="right"/>
              <w:rPr>
                <w:i/>
                <w:sz w:val="20"/>
                <w:szCs w:val="20"/>
              </w:rPr>
            </w:pPr>
            <w:r w:rsidRPr="00DB5974">
              <w:rPr>
                <w:i/>
                <w:sz w:val="20"/>
                <w:szCs w:val="20"/>
              </w:rPr>
              <w:t>489</w:t>
            </w:r>
          </w:p>
        </w:tc>
      </w:tr>
      <w:tr w:rsidR="00A63A12" w:rsidRPr="00DB5974" w14:paraId="7B7F7EF1" w14:textId="77777777">
        <w:trPr>
          <w:jc w:val="center"/>
        </w:trPr>
        <w:tc>
          <w:tcPr>
            <w:tcW w:w="1133" w:type="dxa"/>
          </w:tcPr>
          <w:p w14:paraId="340F9E94" w14:textId="77777777" w:rsidR="00A63A12" w:rsidRPr="00DB5974" w:rsidRDefault="00A63A12" w:rsidP="00242C0F">
            <w:pPr>
              <w:jc w:val="center"/>
              <w:rPr>
                <w:b/>
                <w:sz w:val="20"/>
                <w:szCs w:val="20"/>
              </w:rPr>
            </w:pPr>
            <w:r w:rsidRPr="00DB5974">
              <w:rPr>
                <w:b/>
                <w:sz w:val="20"/>
                <w:szCs w:val="20"/>
              </w:rPr>
              <w:t>Coren</w:t>
            </w:r>
          </w:p>
        </w:tc>
        <w:tc>
          <w:tcPr>
            <w:tcW w:w="1100" w:type="dxa"/>
          </w:tcPr>
          <w:p w14:paraId="564363A3" w14:textId="77777777" w:rsidR="00A63A12" w:rsidRPr="00DB5974" w:rsidRDefault="00A63A12" w:rsidP="00242C0F">
            <w:pPr>
              <w:jc w:val="right"/>
              <w:rPr>
                <w:sz w:val="20"/>
                <w:szCs w:val="20"/>
              </w:rPr>
            </w:pPr>
            <w:r w:rsidRPr="00DB5974">
              <w:rPr>
                <w:sz w:val="20"/>
                <w:szCs w:val="20"/>
              </w:rPr>
              <w:t>104</w:t>
            </w:r>
          </w:p>
        </w:tc>
        <w:tc>
          <w:tcPr>
            <w:tcW w:w="1166" w:type="dxa"/>
          </w:tcPr>
          <w:p w14:paraId="7252562E" w14:textId="77777777" w:rsidR="00A63A12" w:rsidRPr="00DB5974" w:rsidRDefault="00A63A12" w:rsidP="00242C0F">
            <w:pPr>
              <w:jc w:val="right"/>
              <w:rPr>
                <w:sz w:val="20"/>
                <w:szCs w:val="20"/>
              </w:rPr>
            </w:pPr>
            <w:r w:rsidRPr="00DB5974">
              <w:rPr>
                <w:sz w:val="20"/>
                <w:szCs w:val="20"/>
              </w:rPr>
              <w:t>73</w:t>
            </w:r>
          </w:p>
        </w:tc>
        <w:tc>
          <w:tcPr>
            <w:tcW w:w="972" w:type="dxa"/>
          </w:tcPr>
          <w:p w14:paraId="5BC1071D" w14:textId="77777777" w:rsidR="00A63A12" w:rsidRPr="00DB5974" w:rsidRDefault="00A63A12" w:rsidP="00242C0F">
            <w:pPr>
              <w:jc w:val="right"/>
              <w:rPr>
                <w:sz w:val="20"/>
                <w:szCs w:val="20"/>
              </w:rPr>
            </w:pPr>
            <w:r w:rsidRPr="00DB5974">
              <w:rPr>
                <w:sz w:val="20"/>
                <w:szCs w:val="20"/>
              </w:rPr>
              <w:t>1</w:t>
            </w:r>
          </w:p>
        </w:tc>
        <w:tc>
          <w:tcPr>
            <w:tcW w:w="1128" w:type="dxa"/>
          </w:tcPr>
          <w:p w14:paraId="173ACCAA" w14:textId="77777777" w:rsidR="00A63A12" w:rsidRPr="00DB5974" w:rsidRDefault="00A63A12" w:rsidP="00242C0F">
            <w:pPr>
              <w:jc w:val="right"/>
              <w:rPr>
                <w:sz w:val="20"/>
                <w:szCs w:val="20"/>
              </w:rPr>
            </w:pPr>
            <w:r w:rsidRPr="00DB5974">
              <w:rPr>
                <w:sz w:val="20"/>
                <w:szCs w:val="20"/>
              </w:rPr>
              <w:t>259</w:t>
            </w:r>
          </w:p>
        </w:tc>
        <w:tc>
          <w:tcPr>
            <w:tcW w:w="750" w:type="dxa"/>
          </w:tcPr>
          <w:p w14:paraId="45CA432A" w14:textId="77777777" w:rsidR="00A63A12" w:rsidRPr="00DB5974" w:rsidRDefault="00A63A12" w:rsidP="00242C0F">
            <w:pPr>
              <w:jc w:val="right"/>
              <w:rPr>
                <w:i/>
                <w:sz w:val="20"/>
                <w:szCs w:val="20"/>
              </w:rPr>
            </w:pPr>
            <w:r w:rsidRPr="00DB5974">
              <w:rPr>
                <w:i/>
                <w:sz w:val="20"/>
                <w:szCs w:val="20"/>
              </w:rPr>
              <w:t>1448</w:t>
            </w:r>
          </w:p>
        </w:tc>
      </w:tr>
      <w:tr w:rsidR="00A63A12" w:rsidRPr="00DB5974" w14:paraId="0484BD8A" w14:textId="77777777">
        <w:trPr>
          <w:jc w:val="center"/>
        </w:trPr>
        <w:tc>
          <w:tcPr>
            <w:tcW w:w="1133" w:type="dxa"/>
          </w:tcPr>
          <w:p w14:paraId="6535D7D6" w14:textId="77777777" w:rsidR="00A63A12" w:rsidRPr="00DB5974" w:rsidRDefault="00A63A12" w:rsidP="00242C0F">
            <w:pPr>
              <w:jc w:val="center"/>
              <w:rPr>
                <w:b/>
                <w:i/>
                <w:sz w:val="20"/>
                <w:szCs w:val="20"/>
              </w:rPr>
            </w:pPr>
            <w:r w:rsidRPr="00DB5974">
              <w:rPr>
                <w:b/>
                <w:i/>
                <w:sz w:val="20"/>
                <w:szCs w:val="20"/>
              </w:rPr>
              <w:t>Total</w:t>
            </w:r>
          </w:p>
        </w:tc>
        <w:tc>
          <w:tcPr>
            <w:tcW w:w="1100" w:type="dxa"/>
          </w:tcPr>
          <w:p w14:paraId="5DA62959" w14:textId="77777777" w:rsidR="00A63A12" w:rsidRPr="00DB5974" w:rsidRDefault="00A63A12" w:rsidP="00242C0F">
            <w:pPr>
              <w:jc w:val="right"/>
              <w:rPr>
                <w:i/>
                <w:sz w:val="20"/>
                <w:szCs w:val="20"/>
              </w:rPr>
            </w:pPr>
            <w:r w:rsidRPr="00DB5974">
              <w:rPr>
                <w:i/>
                <w:sz w:val="20"/>
                <w:szCs w:val="20"/>
              </w:rPr>
              <w:t>690</w:t>
            </w:r>
          </w:p>
        </w:tc>
        <w:tc>
          <w:tcPr>
            <w:tcW w:w="1166" w:type="dxa"/>
          </w:tcPr>
          <w:p w14:paraId="4A8D17CB" w14:textId="77777777" w:rsidR="00A63A12" w:rsidRPr="00DB5974" w:rsidRDefault="00A63A12" w:rsidP="00242C0F">
            <w:pPr>
              <w:jc w:val="right"/>
              <w:rPr>
                <w:i/>
                <w:sz w:val="20"/>
                <w:szCs w:val="20"/>
              </w:rPr>
            </w:pPr>
            <w:r w:rsidRPr="00DB5974">
              <w:rPr>
                <w:i/>
                <w:sz w:val="20"/>
                <w:szCs w:val="20"/>
              </w:rPr>
              <w:t>380</w:t>
            </w:r>
          </w:p>
        </w:tc>
        <w:tc>
          <w:tcPr>
            <w:tcW w:w="972" w:type="dxa"/>
          </w:tcPr>
          <w:p w14:paraId="21D6A622" w14:textId="77777777" w:rsidR="00A63A12" w:rsidRPr="00DB5974" w:rsidRDefault="00A63A12" w:rsidP="00242C0F">
            <w:pPr>
              <w:jc w:val="right"/>
              <w:rPr>
                <w:i/>
                <w:sz w:val="20"/>
                <w:szCs w:val="20"/>
              </w:rPr>
            </w:pPr>
            <w:r w:rsidRPr="00DB5974">
              <w:rPr>
                <w:i/>
                <w:sz w:val="20"/>
                <w:szCs w:val="20"/>
              </w:rPr>
              <w:t>612</w:t>
            </w:r>
          </w:p>
        </w:tc>
        <w:tc>
          <w:tcPr>
            <w:tcW w:w="1128" w:type="dxa"/>
          </w:tcPr>
          <w:p w14:paraId="42B02298" w14:textId="77777777" w:rsidR="00A63A12" w:rsidRPr="00DB5974" w:rsidRDefault="00A63A12" w:rsidP="00242C0F">
            <w:pPr>
              <w:jc w:val="right"/>
              <w:rPr>
                <w:i/>
                <w:sz w:val="20"/>
                <w:szCs w:val="20"/>
              </w:rPr>
            </w:pPr>
            <w:r w:rsidRPr="00DB5974">
              <w:rPr>
                <w:i/>
                <w:sz w:val="20"/>
                <w:szCs w:val="20"/>
              </w:rPr>
              <w:t>1448</w:t>
            </w:r>
          </w:p>
        </w:tc>
        <w:tc>
          <w:tcPr>
            <w:tcW w:w="750" w:type="dxa"/>
          </w:tcPr>
          <w:p w14:paraId="7A2BFC8E" w14:textId="77777777" w:rsidR="00A63A12" w:rsidRPr="00DB5974" w:rsidRDefault="00A63A12" w:rsidP="00242C0F">
            <w:pPr>
              <w:jc w:val="right"/>
              <w:rPr>
                <w:i/>
                <w:sz w:val="20"/>
                <w:szCs w:val="20"/>
              </w:rPr>
            </w:pPr>
            <w:r w:rsidRPr="00DB5974">
              <w:rPr>
                <w:i/>
                <w:sz w:val="20"/>
                <w:szCs w:val="20"/>
              </w:rPr>
              <w:t>3130</w:t>
            </w:r>
          </w:p>
        </w:tc>
      </w:tr>
    </w:tbl>
    <w:p w14:paraId="7368049D" w14:textId="77777777" w:rsidR="00A63A12" w:rsidRDefault="00A63A12" w:rsidP="00242C0F">
      <w:r>
        <w:t>(BIB 1456 (BIB 1462))</w:t>
      </w:r>
    </w:p>
    <w:p w14:paraId="7885DEB0" w14:textId="77777777" w:rsidR="00027E36" w:rsidRDefault="00027E36" w:rsidP="00242C0F"/>
    <w:p w14:paraId="42BCF641" w14:textId="77777777" w:rsidR="00012EFB" w:rsidRDefault="00012EFB" w:rsidP="00242C0F">
      <w:pPr>
        <w:pStyle w:val="Heading4"/>
      </w:pPr>
      <w:r>
        <w:lastRenderedPageBreak/>
        <w:t>Coren di Redondo</w:t>
      </w:r>
    </w:p>
    <w:p w14:paraId="6640003D" w14:textId="77777777" w:rsidR="00012EFB" w:rsidRDefault="00012EFB" w:rsidP="00242C0F"/>
    <w:p w14:paraId="40562231" w14:textId="0CCC8C5F" w:rsidR="00281AAF" w:rsidRPr="0032190F" w:rsidRDefault="00281AAF" w:rsidP="00242C0F">
      <w:pPr>
        <w:jc w:val="both"/>
        <w:rPr>
          <w:lang w:val="fr-FR"/>
        </w:rPr>
      </w:pPr>
      <w:r w:rsidRPr="0032190F">
        <w:rPr>
          <w:lang w:val="fr-FR"/>
        </w:rPr>
        <w:t>La mappa di Coren di Redond</w:t>
      </w:r>
      <w:r w:rsidR="009048B2" w:rsidRPr="0032190F">
        <w:rPr>
          <w:lang w:val="fr-FR"/>
        </w:rPr>
        <w:t xml:space="preserve">o, avec la </w:t>
      </w:r>
      <w:hyperlink r:id="rId10435" w:anchor="Sizz_Bedolina_1" w:history="1">
        <w:r w:rsidR="009048B2" w:rsidRPr="0032190F">
          <w:rPr>
            <w:rStyle w:val="Hyperlink"/>
            <w:lang w:val="fr-FR"/>
          </w:rPr>
          <w:t>mappa di Bedolina</w:t>
        </w:r>
      </w:hyperlink>
      <w:r w:rsidR="009048B2" w:rsidRPr="0032190F">
        <w:rPr>
          <w:lang w:val="fr-FR"/>
        </w:rPr>
        <w:t xml:space="preserve">, </w:t>
      </w:r>
      <w:r w:rsidRPr="0032190F">
        <w:rPr>
          <w:lang w:val="fr-FR"/>
        </w:rPr>
        <w:t xml:space="preserve">a été étudiée en termes de </w:t>
      </w:r>
      <w:r w:rsidRPr="0032190F">
        <w:rPr>
          <w:i/>
          <w:lang w:val="fr-FR"/>
        </w:rPr>
        <w:t>network analysis</w:t>
      </w:r>
      <w:r w:rsidRPr="0032190F">
        <w:rPr>
          <w:lang w:val="fr-FR"/>
        </w:rPr>
        <w:t>, par C. Alexander et A. Maretta (5 types d’éléments et 36 éléments)</w:t>
      </w:r>
    </w:p>
    <w:p w14:paraId="436A7935" w14:textId="77777777" w:rsidR="00281AAF" w:rsidRPr="0032190F" w:rsidRDefault="00281AAF" w:rsidP="00242C0F">
      <w:pPr>
        <w:rPr>
          <w:lang w:val="fr-FR"/>
        </w:rPr>
      </w:pPr>
    </w:p>
    <w:p w14:paraId="66B8C410" w14:textId="77777777" w:rsidR="0066502D" w:rsidRPr="0032190F" w:rsidRDefault="0066502D" w:rsidP="00647EA0">
      <w:pPr>
        <w:pStyle w:val="Heading5"/>
      </w:pPr>
      <w:bookmarkStart w:id="4194" w:name="Sizz_Coren_Redondo_1"/>
      <w:r w:rsidRPr="0032190F">
        <w:t>Coren di Redondo 1</w:t>
      </w:r>
    </w:p>
    <w:bookmarkEnd w:id="4194"/>
    <w:p w14:paraId="59468389" w14:textId="77777777" w:rsidR="0066502D" w:rsidRPr="0032190F" w:rsidRDefault="0066502D" w:rsidP="00242C0F">
      <w:pPr>
        <w:rPr>
          <w:lang w:val="fr-FR"/>
        </w:rPr>
      </w:pPr>
      <w:r w:rsidRPr="0032190F">
        <w:rPr>
          <w:lang w:val="fr-FR"/>
        </w:rPr>
        <w:t xml:space="preserve">Représentation d’un char à deux roues pleines tiré par des probables équidés (BIB 2224 p. 235) représenté verticalement quand les chars à 4 roues le sont horizonatlement  (BIB 2224 p. 235) </w:t>
      </w:r>
    </w:p>
    <w:p w14:paraId="013103ED" w14:textId="5D709EBD" w:rsidR="009B5BA7" w:rsidRPr="0032190F" w:rsidRDefault="009B5BA7" w:rsidP="00444E82">
      <w:pPr>
        <w:jc w:val="both"/>
        <w:rPr>
          <w:lang w:val="fr-FR"/>
        </w:rPr>
      </w:pPr>
      <w:r w:rsidRPr="0032190F">
        <w:rPr>
          <w:lang w:val="fr-FR"/>
        </w:rPr>
        <w:t xml:space="preserve">L’ensemble de la roche gravée présente des gravures de l’âge du fer : </w:t>
      </w:r>
      <w:hyperlink r:id="rId10436" w:anchor="Cul_Art_TAC_T_z_cervide" w:history="1">
        <w:r w:rsidR="00C370D1" w:rsidRPr="0032190F">
          <w:rPr>
            <w:rStyle w:val="Hyperlink"/>
            <w:lang w:val="fr-FR"/>
          </w:rPr>
          <w:t>cerf</w:t>
        </w:r>
      </w:hyperlink>
      <w:r w:rsidR="00C370D1" w:rsidRPr="0032190F">
        <w:rPr>
          <w:rStyle w:val="st"/>
          <w:lang w:val="fr-FR"/>
        </w:rPr>
        <w:t>s</w:t>
      </w:r>
      <w:r w:rsidRPr="0032190F">
        <w:rPr>
          <w:lang w:val="fr-FR"/>
        </w:rPr>
        <w:t xml:space="preserve">, empreintes de pieds, personnages armés, etc. et peut être rattaché à la phase IV F initiale de la chronologie du Valcamonica  (BIB 2224 p. 236) </w:t>
      </w:r>
    </w:p>
    <w:p w14:paraId="507056D1" w14:textId="77777777" w:rsidR="0066502D" w:rsidRPr="0032190F" w:rsidRDefault="0066502D" w:rsidP="00242C0F">
      <w:pPr>
        <w:rPr>
          <w:lang w:val="fr-FR"/>
        </w:rPr>
      </w:pPr>
    </w:p>
    <w:p w14:paraId="00BF60DB" w14:textId="0B4C2E01" w:rsidR="0066502D" w:rsidRPr="0032190F" w:rsidRDefault="0066502D" w:rsidP="00242C0F">
      <w:pPr>
        <w:rPr>
          <w:lang w:val="fr-FR"/>
        </w:rPr>
      </w:pPr>
      <w:r w:rsidRPr="0032190F">
        <w:rPr>
          <w:lang w:val="fr-FR"/>
        </w:rPr>
        <w:t xml:space="preserve">v. </w:t>
      </w:r>
      <w:hyperlink r:id="rId10437" w:anchor="Sizz_Naquane_90" w:history="1">
        <w:r w:rsidRPr="0032190F">
          <w:rPr>
            <w:rStyle w:val="Hyperlink"/>
            <w:lang w:val="fr-FR"/>
          </w:rPr>
          <w:t>Naquane 90</w:t>
        </w:r>
      </w:hyperlink>
      <w:r w:rsidR="009B5BA7" w:rsidRPr="0032190F">
        <w:rPr>
          <w:lang w:val="fr-FR"/>
        </w:rPr>
        <w:t xml:space="preserve">, </w:t>
      </w:r>
    </w:p>
    <w:p w14:paraId="48F350BB" w14:textId="77777777" w:rsidR="00012EFB" w:rsidRPr="0032190F" w:rsidRDefault="00012EFB" w:rsidP="00647EA0">
      <w:pPr>
        <w:pStyle w:val="Heading5"/>
      </w:pPr>
      <w:bookmarkStart w:id="4195" w:name="Sizz_Coren_Redondo_12"/>
      <w:r w:rsidRPr="0032190F">
        <w:t>Coren di Redondo 12</w:t>
      </w:r>
    </w:p>
    <w:bookmarkEnd w:id="4195"/>
    <w:p w14:paraId="396CDEFE" w14:textId="77777777" w:rsidR="00012EFB" w:rsidRPr="0032190F" w:rsidRDefault="00012EFB" w:rsidP="00242C0F">
      <w:pPr>
        <w:rPr>
          <w:lang w:val="fr-FR"/>
        </w:rPr>
      </w:pPr>
    </w:p>
    <w:p w14:paraId="20B37909" w14:textId="77777777" w:rsidR="00012EFB" w:rsidRPr="0032190F" w:rsidRDefault="00012EFB" w:rsidP="00242C0F">
      <w:pPr>
        <w:rPr>
          <w:lang w:val="fr-FR"/>
        </w:rPr>
      </w:pPr>
      <w:r w:rsidRPr="0032190F">
        <w:rPr>
          <w:lang w:val="fr-FR"/>
        </w:rPr>
        <w:t xml:space="preserve">Sur cette roche, les rectangles </w:t>
      </w:r>
      <w:r w:rsidRPr="0032190F">
        <w:rPr>
          <w:i/>
          <w:lang w:val="fr-FR"/>
        </w:rPr>
        <w:t>a doppio base</w:t>
      </w:r>
      <w:r w:rsidRPr="0032190F">
        <w:rPr>
          <w:lang w:val="fr-FR"/>
        </w:rPr>
        <w:t>, parfois ceint d’enclos sont :</w:t>
      </w:r>
    </w:p>
    <w:p w14:paraId="2037220B" w14:textId="77777777" w:rsidR="00012EFB" w:rsidRPr="0032190F" w:rsidRDefault="00012EFB" w:rsidP="00242C0F">
      <w:pPr>
        <w:rPr>
          <w:lang w:val="fr-FR"/>
        </w:rPr>
      </w:pPr>
      <w:r w:rsidRPr="0032190F">
        <w:rPr>
          <w:lang w:val="fr-FR"/>
        </w:rPr>
        <w:tab/>
        <w:t>-alignés sur les courbes de niveau de la roche (micro-topographie) ;</w:t>
      </w:r>
    </w:p>
    <w:p w14:paraId="7E21B651" w14:textId="77777777" w:rsidR="00012EFB" w:rsidRPr="0032190F" w:rsidRDefault="00012EFB" w:rsidP="00242C0F">
      <w:pPr>
        <w:ind w:left="709"/>
        <w:rPr>
          <w:lang w:val="fr-FR"/>
        </w:rPr>
      </w:pPr>
      <w:r w:rsidRPr="0032190F">
        <w:rPr>
          <w:lang w:val="fr-FR"/>
        </w:rPr>
        <w:t>-les enclos sont systématiquement figurés à l’arrière des rectangles, c’est-à-dire à l’opposé des lignes de cupules qui parviennent aux rectangles</w:t>
      </w:r>
    </w:p>
    <w:p w14:paraId="6E5C35B6" w14:textId="1BD6E159" w:rsidR="00012EFB" w:rsidRPr="0032190F" w:rsidRDefault="00012EFB" w:rsidP="00242C0F">
      <w:pPr>
        <w:ind w:left="705"/>
        <w:rPr>
          <w:lang w:val="fr-FR"/>
        </w:rPr>
      </w:pPr>
      <w:r w:rsidRPr="0032190F">
        <w:rPr>
          <w:lang w:val="fr-FR"/>
        </w:rPr>
        <w:t xml:space="preserve">-les lignes de cupules aboutissent toutes sur les petits côtés des rectangles (à l’instar de </w:t>
      </w:r>
      <w:hyperlink r:id="rId10438" w:anchor="Typ_Bego_Plages_Rectangulaires" w:history="1">
        <w:r w:rsidRPr="0032190F">
          <w:rPr>
            <w:rStyle w:val="Hyperlink"/>
            <w:lang w:val="fr-FR"/>
          </w:rPr>
          <w:t>Fontanalba</w:t>
        </w:r>
      </w:hyperlink>
      <w:r w:rsidRPr="0032190F">
        <w:rPr>
          <w:lang w:val="fr-FR"/>
        </w:rPr>
        <w:t xml:space="preserve">) ; </w:t>
      </w:r>
    </w:p>
    <w:p w14:paraId="628583B9" w14:textId="77777777" w:rsidR="00012EFB" w:rsidRPr="007868A3" w:rsidRDefault="00012EFB" w:rsidP="00242C0F">
      <w:pPr>
        <w:rPr>
          <w:lang w:val="it-IT"/>
        </w:rPr>
      </w:pPr>
      <w:r w:rsidRPr="007868A3">
        <w:rPr>
          <w:lang w:val="it-IT"/>
        </w:rPr>
        <w:t>(Alberto Maretta com. pers.)</w:t>
      </w:r>
    </w:p>
    <w:p w14:paraId="371B2CBF" w14:textId="77777777" w:rsidR="00012EFB" w:rsidRDefault="00012EFB" w:rsidP="00242C0F">
      <w:pPr>
        <w:rPr>
          <w:lang w:val="it-IT"/>
        </w:rPr>
      </w:pPr>
    </w:p>
    <w:p w14:paraId="28905B61" w14:textId="77777777" w:rsidR="002F6CEF" w:rsidRDefault="002F6CEF" w:rsidP="00242C0F">
      <w:pPr>
        <w:pStyle w:val="Heading4"/>
        <w:rPr>
          <w:lang w:val="it-IT"/>
        </w:rPr>
      </w:pPr>
      <w:r>
        <w:rPr>
          <w:lang w:val="it-IT"/>
        </w:rPr>
        <w:t>Le Crus</w:t>
      </w:r>
    </w:p>
    <w:p w14:paraId="450E505C" w14:textId="77777777" w:rsidR="002F6CEF" w:rsidRDefault="002F6CEF" w:rsidP="00242C0F">
      <w:pPr>
        <w:rPr>
          <w:lang w:val="it-IT"/>
        </w:rPr>
      </w:pPr>
    </w:p>
    <w:p w14:paraId="512DB522" w14:textId="77777777" w:rsidR="002F6CEF" w:rsidRDefault="002F6CEF" w:rsidP="00647EA0">
      <w:pPr>
        <w:pStyle w:val="Heading5"/>
      </w:pPr>
      <w:r>
        <w:t>Le Crus 3</w:t>
      </w:r>
    </w:p>
    <w:p w14:paraId="618ABFC7" w14:textId="77777777" w:rsidR="002F6CEF" w:rsidRDefault="002F6CEF" w:rsidP="00242C0F">
      <w:pPr>
        <w:rPr>
          <w:lang w:val="it-IT"/>
        </w:rPr>
      </w:pPr>
      <w:r>
        <w:rPr>
          <w:lang w:val="it-IT"/>
        </w:rPr>
        <w:t xml:space="preserve">Superposition d’un guerrier à corps linéaire, attribué à la fin de l’âge du Bronze – début âge du Fer (style IV A d’Anati), recouvert par une </w:t>
      </w:r>
      <w:r w:rsidRPr="002F6CEF">
        <w:rPr>
          <w:lang w:val="it-IT"/>
        </w:rPr>
        <w:t>“</w:t>
      </w:r>
      <w:r w:rsidRPr="002F6CEF">
        <w:rPr>
          <w:i/>
          <w:lang w:val="it-IT"/>
        </w:rPr>
        <w:t>mappe a quadrangoli o a reticolo</w:t>
      </w:r>
      <w:r w:rsidRPr="002F6CEF">
        <w:rPr>
          <w:lang w:val="it-IT"/>
        </w:rPr>
        <w:t>”</w:t>
      </w:r>
      <w:r>
        <w:rPr>
          <w:lang w:val="it-IT"/>
        </w:rPr>
        <w:t xml:space="preserve"> (BIB 1813 p. 39)</w:t>
      </w:r>
    </w:p>
    <w:p w14:paraId="22EC1ABF" w14:textId="77777777" w:rsidR="002F6CEF" w:rsidRDefault="002F6CEF" w:rsidP="00242C0F">
      <w:pPr>
        <w:rPr>
          <w:lang w:val="it-IT"/>
        </w:rPr>
      </w:pPr>
    </w:p>
    <w:p w14:paraId="56CAE8FA" w14:textId="77777777" w:rsidR="002F6CEF" w:rsidRDefault="002F6CEF" w:rsidP="00242C0F">
      <w:pPr>
        <w:rPr>
          <w:lang w:val="it-IT"/>
        </w:rPr>
      </w:pPr>
      <w:r>
        <w:rPr>
          <w:lang w:val="it-IT"/>
        </w:rPr>
        <w:t>v. Le Crus 39A</w:t>
      </w:r>
    </w:p>
    <w:p w14:paraId="4158A59F" w14:textId="77777777" w:rsidR="002F6CEF" w:rsidRDefault="002F6CEF" w:rsidP="00242C0F">
      <w:pPr>
        <w:rPr>
          <w:lang w:val="it-IT"/>
        </w:rPr>
      </w:pPr>
    </w:p>
    <w:p w14:paraId="00D6A6B2" w14:textId="77777777" w:rsidR="002F6CEF" w:rsidRDefault="002F6CEF" w:rsidP="00647EA0">
      <w:pPr>
        <w:pStyle w:val="Heading5"/>
      </w:pPr>
      <w:r>
        <w:t>Le Crus 39A</w:t>
      </w:r>
    </w:p>
    <w:p w14:paraId="45C5BDA6" w14:textId="77777777" w:rsidR="002F6CEF" w:rsidRPr="0032190F" w:rsidRDefault="002F6CEF" w:rsidP="00242C0F">
      <w:pPr>
        <w:rPr>
          <w:lang w:val="fr-FR"/>
        </w:rPr>
      </w:pPr>
      <w:r>
        <w:rPr>
          <w:lang w:val="it-IT"/>
        </w:rPr>
        <w:t xml:space="preserve">Superposition d’un guerrier à corps linéaire, attribué à la fin de l’âge du Bronze – début âge du Fer (style IV A d’Anati), recouvert par une </w:t>
      </w:r>
      <w:r w:rsidRPr="002F6CEF">
        <w:rPr>
          <w:lang w:val="it-IT"/>
        </w:rPr>
        <w:t>“</w:t>
      </w:r>
      <w:r w:rsidRPr="002F6CEF">
        <w:rPr>
          <w:i/>
          <w:lang w:val="it-IT"/>
        </w:rPr>
        <w:t>mappe a quadrangoli o a reticolo</w:t>
      </w:r>
      <w:r w:rsidRPr="002F6CEF">
        <w:rPr>
          <w:lang w:val="it-IT"/>
        </w:rPr>
        <w:t>”</w:t>
      </w:r>
      <w:r>
        <w:rPr>
          <w:lang w:val="it-IT"/>
        </w:rPr>
        <w:t xml:space="preserve"> (BIB 1813 p. 39)</w:t>
      </w:r>
    </w:p>
    <w:p w14:paraId="4E0971FB" w14:textId="77777777" w:rsidR="002F6CEF" w:rsidRPr="0032190F" w:rsidRDefault="002F6CEF" w:rsidP="00242C0F">
      <w:pPr>
        <w:rPr>
          <w:lang w:val="fr-FR"/>
        </w:rPr>
      </w:pPr>
    </w:p>
    <w:p w14:paraId="5B6685F8" w14:textId="77777777" w:rsidR="002F6CEF" w:rsidRPr="002F6CEF" w:rsidRDefault="002F6CEF" w:rsidP="00242C0F">
      <w:pPr>
        <w:rPr>
          <w:lang w:val="it-IT"/>
        </w:rPr>
      </w:pPr>
      <w:r>
        <w:rPr>
          <w:lang w:val="it-IT"/>
        </w:rPr>
        <w:t>v. Le Crus 3</w:t>
      </w:r>
    </w:p>
    <w:p w14:paraId="072E687E" w14:textId="77777777" w:rsidR="002F6CEF" w:rsidRPr="007868A3" w:rsidRDefault="002F6CEF" w:rsidP="00242C0F">
      <w:pPr>
        <w:rPr>
          <w:lang w:val="it-IT"/>
        </w:rPr>
      </w:pPr>
    </w:p>
    <w:p w14:paraId="1A6B64BF" w14:textId="77777777" w:rsidR="00027E36" w:rsidRPr="007868A3" w:rsidRDefault="00027E36" w:rsidP="00242C0F">
      <w:pPr>
        <w:pStyle w:val="Heading3"/>
        <w:spacing w:line="240" w:lineRule="auto"/>
        <w:rPr>
          <w:lang w:val="it-IT"/>
        </w:rPr>
      </w:pPr>
      <w:r w:rsidRPr="007868A3">
        <w:rPr>
          <w:lang w:val="it-IT"/>
        </w:rPr>
        <w:t>Sonico</w:t>
      </w:r>
    </w:p>
    <w:p w14:paraId="2504A4FE" w14:textId="77777777" w:rsidR="00027E36" w:rsidRPr="007868A3" w:rsidRDefault="00027E36" w:rsidP="00242C0F">
      <w:pPr>
        <w:rPr>
          <w:lang w:val="it-IT"/>
        </w:rPr>
      </w:pPr>
      <w:r w:rsidRPr="007868A3">
        <w:rPr>
          <w:lang w:val="it-IT"/>
        </w:rPr>
        <w:t>21 roches, 1087 gravures (Arcà 2009 p. 283)</w:t>
      </w:r>
    </w:p>
    <w:p w14:paraId="3E3A6131" w14:textId="77777777" w:rsidR="00281AAF" w:rsidRPr="007868A3" w:rsidRDefault="00281AAF" w:rsidP="00242C0F">
      <w:pPr>
        <w:rPr>
          <w:lang w:val="it-IT"/>
        </w:rPr>
      </w:pPr>
    </w:p>
    <w:p w14:paraId="60AF6220" w14:textId="77777777" w:rsidR="00281AAF" w:rsidRPr="007868A3" w:rsidRDefault="00281AAF" w:rsidP="00242C0F">
      <w:pPr>
        <w:pStyle w:val="Heading3"/>
        <w:spacing w:line="240" w:lineRule="auto"/>
        <w:rPr>
          <w:lang w:val="it-IT"/>
        </w:rPr>
      </w:pPr>
      <w:r w:rsidRPr="007868A3">
        <w:rPr>
          <w:lang w:val="it-IT"/>
        </w:rPr>
        <w:t>Seradina</w:t>
      </w:r>
    </w:p>
    <w:p w14:paraId="435450D9" w14:textId="77777777" w:rsidR="00281AAF" w:rsidRPr="007868A3" w:rsidRDefault="00281AAF" w:rsidP="00242C0F">
      <w:pPr>
        <w:pStyle w:val="Heading4"/>
        <w:rPr>
          <w:lang w:val="it-IT"/>
        </w:rPr>
      </w:pPr>
      <w:r w:rsidRPr="007868A3">
        <w:rPr>
          <w:lang w:val="it-IT"/>
        </w:rPr>
        <w:t>Seradina 1</w:t>
      </w:r>
    </w:p>
    <w:p w14:paraId="14AE6BE7" w14:textId="77777777" w:rsidR="00281AAF" w:rsidRPr="007868A3" w:rsidRDefault="00281AAF" w:rsidP="00242C0F">
      <w:pPr>
        <w:rPr>
          <w:lang w:val="it-IT"/>
        </w:rPr>
      </w:pPr>
    </w:p>
    <w:p w14:paraId="026E32F2" w14:textId="77777777" w:rsidR="00281AAF" w:rsidRPr="007868A3" w:rsidRDefault="00281AAF" w:rsidP="00242C0F">
      <w:pPr>
        <w:rPr>
          <w:lang w:val="it-IT"/>
        </w:rPr>
      </w:pPr>
      <w:r w:rsidRPr="007868A3">
        <w:rPr>
          <w:lang w:val="it-IT"/>
        </w:rPr>
        <w:t xml:space="preserve">Sur cette roche, les rectangle à </w:t>
      </w:r>
      <w:r w:rsidRPr="007868A3">
        <w:rPr>
          <w:i/>
          <w:lang w:val="it-IT"/>
        </w:rPr>
        <w:t>doppio base</w:t>
      </w:r>
      <w:r w:rsidRPr="007868A3">
        <w:rPr>
          <w:lang w:val="it-IT"/>
        </w:rPr>
        <w:t xml:space="preserve"> semblent se disposer selon la micro-topographie de la roche (Alberto Maretta com. pers.)</w:t>
      </w:r>
    </w:p>
    <w:p w14:paraId="58A51FF7" w14:textId="77777777" w:rsidR="00027E36" w:rsidRPr="007868A3" w:rsidRDefault="00027E36" w:rsidP="00242C0F">
      <w:pPr>
        <w:rPr>
          <w:lang w:val="it-IT"/>
        </w:rPr>
      </w:pPr>
    </w:p>
    <w:p w14:paraId="51C82D75" w14:textId="77777777" w:rsidR="00027E36" w:rsidRPr="0032190F" w:rsidRDefault="00027E36" w:rsidP="00242C0F">
      <w:pPr>
        <w:pStyle w:val="Heading3"/>
        <w:spacing w:line="240" w:lineRule="auto"/>
      </w:pPr>
      <w:r w:rsidRPr="0032190F">
        <w:lastRenderedPageBreak/>
        <w:t>Piancogno</w:t>
      </w:r>
    </w:p>
    <w:p w14:paraId="0784D379" w14:textId="77777777" w:rsidR="00027E36" w:rsidRPr="0032190F" w:rsidRDefault="00027E36" w:rsidP="00242C0F">
      <w:pPr>
        <w:rPr>
          <w:lang w:val="fr-FR"/>
        </w:rPr>
      </w:pPr>
      <w:r w:rsidRPr="0032190F">
        <w:rPr>
          <w:lang w:val="fr-FR"/>
        </w:rPr>
        <w:t xml:space="preserve">78 roches ou </w:t>
      </w:r>
      <w:r w:rsidRPr="0032190F">
        <w:rPr>
          <w:i/>
          <w:lang w:val="fr-FR"/>
        </w:rPr>
        <w:t>settore</w:t>
      </w:r>
      <w:r w:rsidRPr="0032190F">
        <w:rPr>
          <w:lang w:val="fr-FR"/>
        </w:rPr>
        <w:t xml:space="preserve"> de roche et ~1300 gravures (Arcà 2009 p. 283)</w:t>
      </w:r>
    </w:p>
    <w:p w14:paraId="0DB18700" w14:textId="77777777" w:rsidR="00027E36" w:rsidRPr="0032190F" w:rsidRDefault="00027E36" w:rsidP="00242C0F">
      <w:pPr>
        <w:rPr>
          <w:lang w:val="fr-FR"/>
        </w:rPr>
      </w:pPr>
    </w:p>
    <w:p w14:paraId="6E94CDC2" w14:textId="77777777" w:rsidR="00027E36" w:rsidRPr="0032190F" w:rsidRDefault="00027E36" w:rsidP="00242C0F">
      <w:pPr>
        <w:pStyle w:val="Heading3"/>
        <w:spacing w:line="240" w:lineRule="auto"/>
      </w:pPr>
      <w:r w:rsidRPr="0032190F">
        <w:t>Pisogne e Piancamuno</w:t>
      </w:r>
    </w:p>
    <w:p w14:paraId="5DA6859C" w14:textId="77777777" w:rsidR="00027E36" w:rsidRPr="0032190F" w:rsidRDefault="00027E36" w:rsidP="00242C0F">
      <w:pPr>
        <w:rPr>
          <w:lang w:val="fr-FR"/>
        </w:rPr>
      </w:pPr>
      <w:r w:rsidRPr="0032190F">
        <w:rPr>
          <w:lang w:val="fr-FR"/>
        </w:rPr>
        <w:t>77 roches et 2471 gravures (Arcà 2009 p. 283)</w:t>
      </w:r>
    </w:p>
    <w:p w14:paraId="58608E82" w14:textId="77777777" w:rsidR="00486B78" w:rsidRPr="0032190F" w:rsidRDefault="00486B78" w:rsidP="00242C0F">
      <w:pPr>
        <w:rPr>
          <w:lang w:val="fr-FR"/>
        </w:rPr>
      </w:pPr>
    </w:p>
    <w:p w14:paraId="0B47ED18" w14:textId="77777777" w:rsidR="00027E36" w:rsidRPr="0032190F" w:rsidRDefault="00027E36" w:rsidP="00242C0F">
      <w:pPr>
        <w:pStyle w:val="Heading3"/>
        <w:spacing w:line="240" w:lineRule="auto"/>
      </w:pPr>
      <w:r w:rsidRPr="0032190F">
        <w:t>Dos Sullif</w:t>
      </w:r>
    </w:p>
    <w:p w14:paraId="615F595B" w14:textId="77777777" w:rsidR="00027E36" w:rsidRPr="0032190F" w:rsidRDefault="00027E36" w:rsidP="00242C0F">
      <w:pPr>
        <w:rPr>
          <w:lang w:val="fr-FR"/>
        </w:rPr>
      </w:pPr>
      <w:r w:rsidRPr="0032190F">
        <w:rPr>
          <w:lang w:val="fr-FR"/>
        </w:rPr>
        <w:t>A environ 1100/1200 m.s.n.m., c’est l’une des localités les plus hautes du Valcamonica</w:t>
      </w:r>
    </w:p>
    <w:p w14:paraId="21F3D546" w14:textId="77777777" w:rsidR="00890CEE" w:rsidRPr="0032190F" w:rsidRDefault="00890CEE" w:rsidP="00242C0F">
      <w:pPr>
        <w:rPr>
          <w:lang w:val="fr-FR"/>
        </w:rPr>
      </w:pPr>
    </w:p>
    <w:p w14:paraId="22499069" w14:textId="77777777" w:rsidR="00486B78" w:rsidRPr="006062CB" w:rsidRDefault="00486B78" w:rsidP="00242C0F">
      <w:pPr>
        <w:pStyle w:val="Heading3"/>
        <w:spacing w:line="240" w:lineRule="auto"/>
        <w:rPr>
          <w:lang w:val="en-US"/>
        </w:rPr>
      </w:pPr>
      <w:bookmarkStart w:id="4196" w:name="Sizz_Campanine"/>
      <w:r w:rsidRPr="006062CB">
        <w:rPr>
          <w:lang w:val="en-US"/>
        </w:rPr>
        <w:t>Campanine</w:t>
      </w:r>
    </w:p>
    <w:bookmarkEnd w:id="4196"/>
    <w:p w14:paraId="7B35C589" w14:textId="77777777" w:rsidR="00486B78" w:rsidRPr="007868A3" w:rsidRDefault="0066502D" w:rsidP="00242C0F">
      <w:r w:rsidRPr="00415580">
        <w:t xml:space="preserve">Campanine à Cimbergo. </w:t>
      </w:r>
      <w:r w:rsidR="00486B78" w:rsidRPr="00415580">
        <w:t>Corniforme(s) présent(s) associés à une scène d’araire (Arcà 2009 p. 288).</w:t>
      </w:r>
      <w:r w:rsidR="00E45A9F" w:rsidRPr="007868A3">
        <w:t>Selon Federico Toletti : « the Campanine aera [for medieval times] is not a sacred place » car :</w:t>
      </w:r>
    </w:p>
    <w:p w14:paraId="58E81E37" w14:textId="77777777" w:rsidR="00E45A9F" w:rsidRPr="0032190F" w:rsidRDefault="00E45A9F" w:rsidP="00242C0F">
      <w:pPr>
        <w:rPr>
          <w:lang w:val="fr-FR"/>
        </w:rPr>
      </w:pPr>
      <w:r w:rsidRPr="007868A3">
        <w:tab/>
      </w:r>
      <w:r w:rsidRPr="0032190F">
        <w:rPr>
          <w:lang w:val="fr-FR"/>
        </w:rPr>
        <w:t>-les roches gravées sont proches des chemins ;</w:t>
      </w:r>
    </w:p>
    <w:p w14:paraId="5BDC1126" w14:textId="77777777" w:rsidR="00E45A9F" w:rsidRPr="0032190F" w:rsidRDefault="00E45A9F" w:rsidP="00242C0F">
      <w:pPr>
        <w:rPr>
          <w:lang w:val="fr-FR"/>
        </w:rPr>
      </w:pPr>
      <w:r w:rsidRPr="0032190F">
        <w:rPr>
          <w:lang w:val="fr-FR"/>
        </w:rPr>
        <w:tab/>
        <w:t>-l’endroit est lié à la chataigneraie (chesnuts)</w:t>
      </w:r>
    </w:p>
    <w:p w14:paraId="248AD199" w14:textId="77777777" w:rsidR="00E45A9F" w:rsidRDefault="00E45A9F" w:rsidP="00242C0F">
      <w:pPr>
        <w:rPr>
          <w:lang w:val="it-IT"/>
        </w:rPr>
      </w:pPr>
      <w:r w:rsidRPr="007868A3">
        <w:rPr>
          <w:lang w:val="it-IT"/>
        </w:rPr>
        <w:t>(Toletti com. pers.)</w:t>
      </w:r>
    </w:p>
    <w:p w14:paraId="7C97988B" w14:textId="77777777" w:rsidR="0066502D" w:rsidRDefault="0066502D" w:rsidP="00242C0F">
      <w:pPr>
        <w:rPr>
          <w:lang w:val="it-IT"/>
        </w:rPr>
      </w:pPr>
    </w:p>
    <w:p w14:paraId="5EC41504" w14:textId="77777777" w:rsidR="0066502D" w:rsidRDefault="0066502D" w:rsidP="0066502D">
      <w:pPr>
        <w:pStyle w:val="Heading4"/>
        <w:rPr>
          <w:lang w:val="it-IT"/>
        </w:rPr>
      </w:pPr>
      <w:bookmarkStart w:id="4197" w:name="Sizz_Campanine_RocheChar"/>
      <w:r>
        <w:rPr>
          <w:lang w:val="it-IT"/>
        </w:rPr>
        <w:t>Roche du Char</w:t>
      </w:r>
    </w:p>
    <w:bookmarkEnd w:id="4197"/>
    <w:p w14:paraId="2367127F" w14:textId="77777777" w:rsidR="0066502D" w:rsidRDefault="0066502D" w:rsidP="0066502D">
      <w:pPr>
        <w:rPr>
          <w:lang w:val="it-IT"/>
        </w:rPr>
      </w:pPr>
      <w:r>
        <w:rPr>
          <w:lang w:val="it-IT"/>
        </w:rPr>
        <w:t>Roche 10 ?</w:t>
      </w:r>
    </w:p>
    <w:p w14:paraId="443D5606" w14:textId="77777777" w:rsidR="0066502D" w:rsidRDefault="0066502D" w:rsidP="0066502D">
      <w:pPr>
        <w:rPr>
          <w:lang w:val="it-IT"/>
        </w:rPr>
      </w:pPr>
    </w:p>
    <w:p w14:paraId="0019ED64" w14:textId="77777777" w:rsidR="0066502D" w:rsidRPr="0066502D" w:rsidRDefault="0066502D" w:rsidP="009B5BA7">
      <w:pPr>
        <w:jc w:val="both"/>
        <w:rPr>
          <w:lang w:val="it-IT"/>
        </w:rPr>
      </w:pPr>
      <w:r>
        <w:rPr>
          <w:lang w:val="it-IT"/>
        </w:rPr>
        <w:t>Char à deux roues tiré par des chevaux et entouré de figures humaines (BIB 444 fig. 9.B). Une datation probable à l’âge du Bronze précédant le Bronze final (BIB 444 p. 56). Les représentations d’humains ont été attribuées à la période du Bronze moyen ou récent (Ferrario 1994) (BIB 444 p. 56)</w:t>
      </w:r>
      <w:r w:rsidR="009B5BA7">
        <w:rPr>
          <w:lang w:val="it-IT"/>
        </w:rPr>
        <w:t xml:space="preserve"> Roues non pleines  (BIB 2224 p. 235) </w:t>
      </w:r>
    </w:p>
    <w:p w14:paraId="7DB4B432" w14:textId="77777777" w:rsidR="00262EB4" w:rsidRPr="007868A3" w:rsidRDefault="00262EB4" w:rsidP="00242C0F">
      <w:pPr>
        <w:rPr>
          <w:lang w:val="it-IT"/>
        </w:rPr>
      </w:pPr>
    </w:p>
    <w:p w14:paraId="1871DC14" w14:textId="77777777" w:rsidR="00262EB4" w:rsidRPr="00FF5006" w:rsidRDefault="00262EB4" w:rsidP="00242C0F">
      <w:pPr>
        <w:pStyle w:val="Heading4"/>
        <w:rPr>
          <w:lang w:val="it-IT"/>
        </w:rPr>
      </w:pPr>
      <w:r w:rsidRPr="00FF5006">
        <w:rPr>
          <w:lang w:val="it-IT"/>
        </w:rPr>
        <w:t>Campanine 8</w:t>
      </w:r>
    </w:p>
    <w:p w14:paraId="63149A65" w14:textId="77777777" w:rsidR="00486B78" w:rsidRDefault="00486B78" w:rsidP="00242C0F">
      <w:pPr>
        <w:rPr>
          <w:lang w:val="it-IT"/>
        </w:rPr>
      </w:pPr>
    </w:p>
    <w:p w14:paraId="2873F833" w14:textId="77777777" w:rsidR="0066502D" w:rsidRPr="00FF5006" w:rsidRDefault="0066502D" w:rsidP="00242C0F">
      <w:pPr>
        <w:rPr>
          <w:lang w:val="it-IT"/>
        </w:rPr>
      </w:pPr>
      <w:r>
        <w:rPr>
          <w:lang w:val="it-IT"/>
        </w:rPr>
        <w:t>Deux figuurations d’araires sur des corniformes schématiques [type C2 du Bego] (BIB 444 p. 56)</w:t>
      </w:r>
    </w:p>
    <w:p w14:paraId="04057866" w14:textId="77777777" w:rsidR="00262EB4" w:rsidRDefault="00262EB4" w:rsidP="0066502D">
      <w:pPr>
        <w:jc w:val="both"/>
        <w:rPr>
          <w:lang w:val="it-IT"/>
        </w:rPr>
      </w:pPr>
      <w:r w:rsidRPr="003169D8">
        <w:rPr>
          <w:lang w:val="it-IT"/>
        </w:rPr>
        <w:t xml:space="preserve">Bûcranes. </w:t>
      </w:r>
      <w:r w:rsidRPr="003169D8">
        <w:rPr>
          <w:i/>
          <w:lang w:val="it-IT"/>
        </w:rPr>
        <w:t>Che, a parere dello scrivente</w:t>
      </w:r>
      <w:r w:rsidR="003169D8" w:rsidRPr="003169D8">
        <w:rPr>
          <w:lang w:val="it-IT"/>
        </w:rPr>
        <w:t>[</w:t>
      </w:r>
      <w:r w:rsidR="003169D8">
        <w:rPr>
          <w:lang w:val="it-IT"/>
        </w:rPr>
        <w:t>Sansoni-Gavaldo 2009]</w:t>
      </w:r>
      <w:r w:rsidRPr="003169D8">
        <w:rPr>
          <w:i/>
          <w:lang w:val="it-IT"/>
        </w:rPr>
        <w:t xml:space="preserve">, andrebbero più opportunamente </w:t>
      </w:r>
      <w:r w:rsidR="003169D8" w:rsidRPr="003169D8">
        <w:rPr>
          <w:i/>
          <w:lang w:val="it-IT"/>
        </w:rPr>
        <w:t>inquadrati come figure intere – senza coda e zampe – di bovidi schematici a corpo lineare, del tutto analoghe a quelle di fase III A1 tipo Dos Cüi o tipo Borno 1 faccia B e a quelli delle più antiche scene di aratura del Bego</w:t>
      </w:r>
      <w:r w:rsidRPr="003169D8">
        <w:rPr>
          <w:lang w:val="it-IT"/>
        </w:rPr>
        <w:t>(BIB 1531 p. 98)</w:t>
      </w:r>
    </w:p>
    <w:p w14:paraId="60E8998D" w14:textId="77777777" w:rsidR="00AA7B84" w:rsidRPr="003169D8" w:rsidRDefault="00AA7B84" w:rsidP="00242C0F">
      <w:pPr>
        <w:rPr>
          <w:lang w:val="it-IT"/>
        </w:rPr>
      </w:pPr>
    </w:p>
    <w:p w14:paraId="56578E6A" w14:textId="77777777" w:rsidR="00890CEE" w:rsidRPr="0032190F" w:rsidRDefault="00890CEE" w:rsidP="00242C0F">
      <w:pPr>
        <w:pStyle w:val="Heading3"/>
        <w:spacing w:line="240" w:lineRule="auto"/>
      </w:pPr>
      <w:bookmarkStart w:id="4198" w:name="Sizz_Luine"/>
      <w:r w:rsidRPr="0032190F">
        <w:t>Luine</w:t>
      </w:r>
    </w:p>
    <w:bookmarkEnd w:id="4198"/>
    <w:p w14:paraId="77FF4A54" w14:textId="5AB621F4" w:rsidR="00890CEE" w:rsidRPr="0032190F" w:rsidRDefault="00370AED" w:rsidP="00242C0F">
      <w:pPr>
        <w:jc w:val="both"/>
        <w:rPr>
          <w:lang w:val="fr-FR"/>
        </w:rPr>
      </w:pPr>
      <w:r w:rsidRPr="0032190F">
        <w:rPr>
          <w:lang w:val="fr-FR"/>
        </w:rPr>
        <w:t xml:space="preserve">Dans la région de Darfo-Boario Terme (Brescia), la colline de Luine regroupe plusieurs affleurements gravés. La découverte d’un percuteur en pierre dure appointé montre que la technique de réalisation des gravures a été par percussion directe. Plusieurs sondages ont livré de la céramique attribuable à l’âge du </w:t>
      </w:r>
      <w:hyperlink r:id="rId10439" w:anchor="Cul_Bronze_Ancien" w:history="1">
        <w:r w:rsidRPr="0032190F">
          <w:rPr>
            <w:rStyle w:val="Hyperlink"/>
            <w:lang w:val="fr-FR"/>
          </w:rPr>
          <w:t>Bronze ancien</w:t>
        </w:r>
      </w:hyperlink>
      <w:r w:rsidRPr="0032190F">
        <w:rPr>
          <w:lang w:val="fr-FR"/>
        </w:rPr>
        <w:t xml:space="preserve"> (BIB 105)</w:t>
      </w:r>
      <w:r w:rsidR="000219FE" w:rsidRPr="0032190F">
        <w:rPr>
          <w:lang w:val="fr-FR"/>
        </w:rPr>
        <w:t xml:space="preserve">. C’est l’une des concentrations majeure du Valcamonica </w:t>
      </w:r>
      <w:r w:rsidR="00027E36" w:rsidRPr="0032190F">
        <w:rPr>
          <w:lang w:val="fr-FR"/>
        </w:rPr>
        <w:t xml:space="preserve">avec quelques 19 480 gravures </w:t>
      </w:r>
      <w:r w:rsidR="000219FE" w:rsidRPr="0032190F">
        <w:rPr>
          <w:lang w:val="fr-FR"/>
        </w:rPr>
        <w:t>(Arcà 2009 p. 283</w:t>
      </w:r>
      <w:r w:rsidR="00027E36" w:rsidRPr="0032190F">
        <w:rPr>
          <w:lang w:val="fr-FR"/>
        </w:rPr>
        <w:t>, 284</w:t>
      </w:r>
      <w:r w:rsidR="000219FE" w:rsidRPr="0032190F">
        <w:rPr>
          <w:lang w:val="fr-FR"/>
        </w:rPr>
        <w:t>)</w:t>
      </w:r>
    </w:p>
    <w:p w14:paraId="17D35FD8" w14:textId="77777777" w:rsidR="00370AED" w:rsidRPr="0032190F" w:rsidRDefault="00370AED" w:rsidP="00242C0F">
      <w:pPr>
        <w:rPr>
          <w:lang w:val="fr-FR"/>
        </w:rPr>
      </w:pPr>
    </w:p>
    <w:p w14:paraId="2310A787" w14:textId="77777777" w:rsidR="00370AED" w:rsidRPr="0032190F" w:rsidRDefault="00370AED" w:rsidP="00242C0F">
      <w:pPr>
        <w:pStyle w:val="Heading4"/>
      </w:pPr>
      <w:bookmarkStart w:id="4199" w:name="Sizz_Luine_10C"/>
      <w:r w:rsidRPr="0032190F">
        <w:t xml:space="preserve">Luine </w:t>
      </w:r>
      <w:smartTag w:uri="urn:schemas-microsoft-com:office:smarttags" w:element="metricconverter">
        <w:smartTagPr>
          <w:attr w:name="ProductID" w:val="10 C"/>
        </w:smartTagPr>
        <w:r w:rsidRPr="0032190F">
          <w:t>10 C</w:t>
        </w:r>
      </w:smartTag>
    </w:p>
    <w:bookmarkEnd w:id="4199"/>
    <w:p w14:paraId="50F7B983" w14:textId="77777777" w:rsidR="00370AED" w:rsidRPr="0032190F" w:rsidRDefault="00370AED" w:rsidP="00242C0F">
      <w:pPr>
        <w:rPr>
          <w:lang w:val="fr-FR"/>
        </w:rPr>
      </w:pPr>
    </w:p>
    <w:p w14:paraId="4A94BDC4" w14:textId="43D46698" w:rsidR="00370AED" w:rsidRPr="0032190F" w:rsidRDefault="00370AED" w:rsidP="00242C0F">
      <w:pPr>
        <w:rPr>
          <w:lang w:val="fr-FR"/>
        </w:rPr>
      </w:pPr>
      <w:r w:rsidRPr="0032190F">
        <w:rPr>
          <w:lang w:val="fr-FR"/>
        </w:rPr>
        <w:t xml:space="preserve">Un réticulé rectangulaire est placé sous un trou </w:t>
      </w:r>
      <w:r w:rsidR="00ED7F49" w:rsidRPr="0032190F">
        <w:rPr>
          <w:lang w:val="fr-FR"/>
        </w:rPr>
        <w:t>(</w:t>
      </w:r>
      <w:r w:rsidR="00ED7F49" w:rsidRPr="0032190F">
        <w:rPr>
          <w:i/>
          <w:lang w:val="fr-FR"/>
        </w:rPr>
        <w:t>foro</w:t>
      </w:r>
      <w:r w:rsidR="00ED7F49" w:rsidRPr="0032190F">
        <w:rPr>
          <w:lang w:val="fr-FR"/>
        </w:rPr>
        <w:t xml:space="preserve">) </w:t>
      </w:r>
      <w:r w:rsidRPr="0032190F">
        <w:rPr>
          <w:lang w:val="fr-FR"/>
        </w:rPr>
        <w:t>(BIB 105 fig. 126)</w:t>
      </w:r>
      <w:r w:rsidR="009A0F23" w:rsidRPr="0032190F">
        <w:rPr>
          <w:lang w:val="fr-FR"/>
        </w:rPr>
        <w:t xml:space="preserve"> à l’instar de la roche –à peu près- des figures 1 et 2 de </w:t>
      </w:r>
      <w:hyperlink r:id="rId10440" w:anchor="Desc_ZXGIIR18C" w:history="1">
        <w:r w:rsidR="009A0F23" w:rsidRPr="0032190F">
          <w:rPr>
            <w:rStyle w:val="Hyperlink"/>
            <w:lang w:val="fr-FR"/>
          </w:rPr>
          <w:t>ZXGIIR18C</w:t>
        </w:r>
      </w:hyperlink>
      <w:r w:rsidR="005E60CD" w:rsidRPr="0032190F">
        <w:rPr>
          <w:lang w:val="fr-FR"/>
        </w:rPr>
        <w:t xml:space="preserve">, </w:t>
      </w:r>
      <w:r w:rsidR="007F57EE" w:rsidRPr="0032190F">
        <w:rPr>
          <w:lang w:val="fr-FR"/>
        </w:rPr>
        <w:t xml:space="preserve">de </w:t>
      </w:r>
      <w:hyperlink r:id="rId10441" w:anchor="Desc_ZIGIIR4gamma" w:history="1">
        <w:r w:rsidR="007F57EE" w:rsidRPr="0032190F">
          <w:rPr>
            <w:rStyle w:val="Hyperlink"/>
            <w:lang w:val="fr-FR"/>
          </w:rPr>
          <w:t>ZIGIIR4@c</w:t>
        </w:r>
      </w:hyperlink>
      <w:r w:rsidR="005E60CD" w:rsidRPr="0032190F">
        <w:rPr>
          <w:lang w:val="fr-FR"/>
        </w:rPr>
        <w:t xml:space="preserve"> et de </w:t>
      </w:r>
      <w:hyperlink r:id="rId10442" w:anchor="Desc_ZIXGIR2" w:history="1">
        <w:r w:rsidR="005E60CD" w:rsidRPr="0032190F">
          <w:rPr>
            <w:rStyle w:val="Hyperlink"/>
            <w:lang w:val="fr-FR"/>
          </w:rPr>
          <w:t>ZIXGIR2</w:t>
        </w:r>
      </w:hyperlink>
      <w:r w:rsidR="009A0F23" w:rsidRPr="0032190F">
        <w:rPr>
          <w:lang w:val="fr-FR"/>
        </w:rPr>
        <w:t>(SS BIB)</w:t>
      </w:r>
      <w:r w:rsidR="00453D08" w:rsidRPr="0032190F">
        <w:rPr>
          <w:lang w:val="fr-FR"/>
        </w:rPr>
        <w:t>.</w:t>
      </w:r>
    </w:p>
    <w:p w14:paraId="4740E69D" w14:textId="77777777" w:rsidR="00453D08" w:rsidRPr="0032190F" w:rsidRDefault="00453D08" w:rsidP="00242C0F">
      <w:pPr>
        <w:rPr>
          <w:lang w:val="fr-FR"/>
        </w:rPr>
      </w:pPr>
    </w:p>
    <w:p w14:paraId="1FDBE9C8" w14:textId="77777777" w:rsidR="00453D08" w:rsidRPr="0032190F" w:rsidRDefault="00453D08" w:rsidP="00242C0F">
      <w:pPr>
        <w:pStyle w:val="Heading4"/>
      </w:pPr>
      <w:bookmarkStart w:id="4200" w:name="Sizz_Luine_14"/>
      <w:r w:rsidRPr="0032190F">
        <w:t>Luine 14</w:t>
      </w:r>
    </w:p>
    <w:bookmarkEnd w:id="4200"/>
    <w:p w14:paraId="52A461D7" w14:textId="77777777" w:rsidR="00453D08" w:rsidRPr="0032190F" w:rsidRDefault="00453D08" w:rsidP="00242C0F">
      <w:pPr>
        <w:rPr>
          <w:lang w:val="fr-FR"/>
        </w:rPr>
      </w:pPr>
    </w:p>
    <w:p w14:paraId="074A5A30" w14:textId="77777777" w:rsidR="00453D08" w:rsidRPr="0032190F" w:rsidRDefault="00453D08" w:rsidP="00242C0F">
      <w:pPr>
        <w:rPr>
          <w:lang w:val="fr-FR"/>
        </w:rPr>
      </w:pPr>
      <w:r w:rsidRPr="0032190F">
        <w:rPr>
          <w:lang w:val="fr-FR"/>
        </w:rPr>
        <w:t>La roche de Luine 14 présente une grande diversité de Poignards, Hallebardes et Haches. Cette variablité rappelle certaines roches du Bego (Arcà 2009 p. 293)</w:t>
      </w:r>
    </w:p>
    <w:p w14:paraId="4A729830" w14:textId="77777777" w:rsidR="000219FE" w:rsidRPr="0032190F" w:rsidRDefault="000219FE" w:rsidP="00242C0F">
      <w:pPr>
        <w:rPr>
          <w:lang w:val="fr-FR"/>
        </w:rPr>
      </w:pPr>
    </w:p>
    <w:p w14:paraId="29453E7C" w14:textId="77777777" w:rsidR="000219FE" w:rsidRPr="0032190F" w:rsidRDefault="000219FE" w:rsidP="00242C0F">
      <w:pPr>
        <w:pStyle w:val="Heading4"/>
      </w:pPr>
      <w:r w:rsidRPr="0032190F">
        <w:lastRenderedPageBreak/>
        <w:t>Luine 34</w:t>
      </w:r>
    </w:p>
    <w:p w14:paraId="607AD4BD" w14:textId="77777777" w:rsidR="000219FE" w:rsidRPr="0032190F" w:rsidRDefault="000219FE" w:rsidP="00242C0F">
      <w:pPr>
        <w:rPr>
          <w:lang w:val="fr-FR"/>
        </w:rPr>
      </w:pPr>
    </w:p>
    <w:p w14:paraId="6340519E" w14:textId="77777777" w:rsidR="000219FE" w:rsidRPr="0032190F" w:rsidRDefault="000219FE" w:rsidP="00242C0F">
      <w:pPr>
        <w:rPr>
          <w:lang w:val="fr-FR"/>
        </w:rPr>
      </w:pPr>
      <w:r w:rsidRPr="0032190F">
        <w:rPr>
          <w:lang w:val="fr-FR"/>
        </w:rPr>
        <w:t>1000 gravures (Arcà 2009 p. 283)</w:t>
      </w:r>
    </w:p>
    <w:p w14:paraId="3587F703" w14:textId="77777777" w:rsidR="00370AED" w:rsidRPr="0032190F" w:rsidRDefault="00370AED" w:rsidP="00242C0F">
      <w:pPr>
        <w:rPr>
          <w:lang w:val="fr-FR"/>
        </w:rPr>
      </w:pPr>
    </w:p>
    <w:p w14:paraId="3C1BF50C" w14:textId="77777777" w:rsidR="00370AED" w:rsidRPr="0032190F" w:rsidRDefault="00370AED" w:rsidP="00242C0F">
      <w:pPr>
        <w:pStyle w:val="Heading4"/>
      </w:pPr>
      <w:bookmarkStart w:id="4201" w:name="Sizz_Luine_57"/>
      <w:r w:rsidRPr="0032190F">
        <w:t>Luine 57</w:t>
      </w:r>
    </w:p>
    <w:bookmarkEnd w:id="4201"/>
    <w:p w14:paraId="1794A7BA" w14:textId="77777777" w:rsidR="00370AED" w:rsidRPr="0032190F" w:rsidRDefault="00370AED" w:rsidP="00242C0F">
      <w:pPr>
        <w:rPr>
          <w:lang w:val="fr-FR"/>
        </w:rPr>
      </w:pPr>
    </w:p>
    <w:p w14:paraId="3CF3404B" w14:textId="18F557B3" w:rsidR="00370AED" w:rsidRPr="0032190F" w:rsidRDefault="00370AED" w:rsidP="00E42269">
      <w:pPr>
        <w:jc w:val="both"/>
        <w:rPr>
          <w:lang w:val="fr-FR"/>
        </w:rPr>
      </w:pPr>
      <w:r w:rsidRPr="0032190F">
        <w:rPr>
          <w:lang w:val="fr-FR"/>
        </w:rPr>
        <w:t>Cette roche présente une figure en forme « d’ancre » (</w:t>
      </w:r>
      <w:r w:rsidR="00ED7F49" w:rsidRPr="0032190F">
        <w:rPr>
          <w:i/>
          <w:lang w:val="fr-FR"/>
        </w:rPr>
        <w:t>a balestra</w:t>
      </w:r>
      <w:r w:rsidR="00ED7F49" w:rsidRPr="0032190F">
        <w:rPr>
          <w:lang w:val="fr-FR"/>
        </w:rPr>
        <w:t xml:space="preserve">) (BIB 105 fig. 190-191) comparable à celles de la roche </w:t>
      </w:r>
      <w:hyperlink r:id="rId10443" w:anchor="Siz_ZIVGIVR16D" w:history="1">
        <w:r w:rsidR="00ED7F49" w:rsidRPr="0032190F">
          <w:rPr>
            <w:rStyle w:val="Hyperlink"/>
            <w:lang w:val="fr-FR"/>
          </w:rPr>
          <w:t>ZIV.GIV.R16D</w:t>
        </w:r>
      </w:hyperlink>
      <w:r w:rsidR="00ED7F49" w:rsidRPr="0032190F">
        <w:rPr>
          <w:lang w:val="fr-FR"/>
        </w:rPr>
        <w:t xml:space="preserve"> du mont Bego (SS BIB)</w:t>
      </w:r>
    </w:p>
    <w:p w14:paraId="5AF66026" w14:textId="77777777" w:rsidR="003B6D2E" w:rsidRPr="0032190F" w:rsidRDefault="003B6D2E" w:rsidP="000A6011">
      <w:pPr>
        <w:pStyle w:val="Heading4"/>
      </w:pPr>
      <w:r w:rsidRPr="0032190F">
        <w:br/>
        <w:t>Luine 63c</w:t>
      </w:r>
    </w:p>
    <w:p w14:paraId="38D38904" w14:textId="77777777" w:rsidR="00486B78" w:rsidRPr="0032190F" w:rsidRDefault="00486B78" w:rsidP="00242C0F">
      <w:pPr>
        <w:rPr>
          <w:lang w:val="fr-FR"/>
        </w:rPr>
      </w:pPr>
    </w:p>
    <w:p w14:paraId="263C37EB" w14:textId="494F1B1D" w:rsidR="003B6D2E" w:rsidRPr="0032190F" w:rsidRDefault="003B6D2E" w:rsidP="00242C0F">
      <w:pPr>
        <w:rPr>
          <w:lang w:val="fr-FR"/>
        </w:rPr>
      </w:pPr>
      <w:r w:rsidRPr="0032190F">
        <w:rPr>
          <w:lang w:val="fr-FR"/>
        </w:rPr>
        <w:t xml:space="preserve">Une gravure de cette roche serait comparable au Réticulé figuré sur la roche </w:t>
      </w:r>
      <w:hyperlink r:id="rId10444" w:anchor="Desc_ZVIIGIR7" w:history="1">
        <w:r w:rsidRPr="0032190F">
          <w:rPr>
            <w:rStyle w:val="Hyperlink"/>
            <w:lang w:val="fr-FR"/>
          </w:rPr>
          <w:t>ZVIIGIR7</w:t>
        </w:r>
      </w:hyperlink>
      <w:r w:rsidRPr="0032190F">
        <w:rPr>
          <w:lang w:val="fr-FR"/>
        </w:rPr>
        <w:t xml:space="preserve"> (SS BIB)</w:t>
      </w:r>
    </w:p>
    <w:p w14:paraId="6F3A0790" w14:textId="77777777" w:rsidR="00A551E9" w:rsidRPr="0032190F" w:rsidRDefault="00A551E9" w:rsidP="00242C0F">
      <w:pPr>
        <w:rPr>
          <w:lang w:val="fr-FR"/>
        </w:rPr>
      </w:pPr>
    </w:p>
    <w:p w14:paraId="20410D4F" w14:textId="77777777" w:rsidR="00C805FD" w:rsidRPr="0032190F" w:rsidRDefault="00C805FD" w:rsidP="00242C0F">
      <w:pPr>
        <w:pStyle w:val="Heading3"/>
        <w:spacing w:line="240" w:lineRule="auto"/>
      </w:pPr>
      <w:r w:rsidRPr="0032190F">
        <w:t>Naquane</w:t>
      </w:r>
    </w:p>
    <w:p w14:paraId="7AA85C0C" w14:textId="77777777" w:rsidR="00027E36" w:rsidRDefault="008255F1" w:rsidP="00242C0F">
      <w:pPr>
        <w:rPr>
          <w:lang w:val="fr-FR"/>
        </w:rPr>
      </w:pPr>
      <w:r>
        <w:rPr>
          <w:lang w:val="fr-FR"/>
        </w:rPr>
        <w:t>NAQ</w:t>
      </w:r>
    </w:p>
    <w:p w14:paraId="27E03C16" w14:textId="77777777" w:rsidR="008255F1" w:rsidRPr="0032190F" w:rsidRDefault="008255F1" w:rsidP="00242C0F">
      <w:pPr>
        <w:rPr>
          <w:lang w:val="fr-FR"/>
        </w:rPr>
      </w:pPr>
    </w:p>
    <w:p w14:paraId="606DD80E" w14:textId="75BB51B5" w:rsidR="00027E36" w:rsidRPr="0032190F" w:rsidRDefault="00027E36" w:rsidP="00242C0F">
      <w:pPr>
        <w:rPr>
          <w:i/>
          <w:lang w:val="fr-FR"/>
        </w:rPr>
      </w:pPr>
      <w:r w:rsidRPr="0032190F">
        <w:rPr>
          <w:lang w:val="fr-FR"/>
        </w:rPr>
        <w:t>L’une des principales concentrations de roches gravées avec 103 roches (Arcà 2009 p. 284)</w:t>
      </w:r>
      <w:r w:rsidR="00672758" w:rsidRPr="0032190F">
        <w:rPr>
          <w:lang w:val="fr-FR"/>
        </w:rPr>
        <w:t xml:space="preserve">. </w:t>
      </w:r>
      <w:r w:rsidR="00672758" w:rsidRPr="0032190F">
        <w:rPr>
          <w:i/>
          <w:lang w:val="fr-FR"/>
        </w:rPr>
        <w:t xml:space="preserve">Le site de Naquane dans la vallée de Valcamonica occupe une place intermédiaire entre la vallée et les montagnes. On y trouve un plateau qui offre un lieu propice aux pélerinages ou aux cérémonies religieuses ou à la chasse au </w:t>
      </w:r>
      <w:hyperlink r:id="rId10445" w:anchor="Cul_Art_TAC_T_z_cervide" w:history="1">
        <w:r w:rsidR="00C370D1" w:rsidRPr="0032190F">
          <w:rPr>
            <w:rStyle w:val="Hyperlink"/>
            <w:lang w:val="fr-FR"/>
          </w:rPr>
          <w:t>cerf</w:t>
        </w:r>
      </w:hyperlink>
      <w:r w:rsidR="00C370D1" w:rsidRPr="0032190F">
        <w:rPr>
          <w:rStyle w:val="st"/>
          <w:lang w:val="fr-FR"/>
        </w:rPr>
        <w:t xml:space="preserve"> </w:t>
      </w:r>
      <w:r w:rsidR="00672758" w:rsidRPr="0032190F">
        <w:rPr>
          <w:i/>
          <w:lang w:val="fr-FR"/>
        </w:rPr>
        <w:t>(</w:t>
      </w:r>
      <w:r w:rsidR="00672758" w:rsidRPr="0032190F">
        <w:rPr>
          <w:lang w:val="fr-FR"/>
        </w:rPr>
        <w:t>SS BIB</w:t>
      </w:r>
      <w:r w:rsidR="00672758" w:rsidRPr="0032190F">
        <w:rPr>
          <w:i/>
          <w:lang w:val="fr-FR"/>
        </w:rPr>
        <w:t>).</w:t>
      </w:r>
    </w:p>
    <w:p w14:paraId="71067689" w14:textId="77777777" w:rsidR="00672758" w:rsidRPr="0032190F" w:rsidRDefault="00672758" w:rsidP="00242C0F">
      <w:pPr>
        <w:rPr>
          <w:i/>
          <w:lang w:val="fr-FR"/>
        </w:rPr>
      </w:pPr>
    </w:p>
    <w:p w14:paraId="1FFE63BA" w14:textId="450E1540" w:rsidR="00672758" w:rsidRPr="0032190F" w:rsidRDefault="00672758" w:rsidP="00242C0F">
      <w:pPr>
        <w:rPr>
          <w:lang w:val="fr-FR"/>
        </w:rPr>
      </w:pPr>
      <w:r w:rsidRPr="0032190F">
        <w:rPr>
          <w:lang w:val="fr-FR"/>
        </w:rPr>
        <w:t>« </w:t>
      </w:r>
      <w:hyperlink r:id="rId10446" w:anchor="Cul_Celtes_Rel_Div_Cernunnos" w:history="1">
        <w:r w:rsidR="009F73E5" w:rsidRPr="009F73E5">
          <w:rPr>
            <w:rStyle w:val="Hyperlink"/>
            <w:lang w:val="fr-FR"/>
          </w:rPr>
          <w:t>Cernunnos</w:t>
        </w:r>
      </w:hyperlink>
      <w:r w:rsidR="009F73E5">
        <w:rPr>
          <w:lang w:val="fr-FR"/>
        </w:rPr>
        <w:t xml:space="preserve"> </w:t>
      </w:r>
      <w:r w:rsidRPr="0032190F">
        <w:rPr>
          <w:lang w:val="fr-FR"/>
        </w:rPr>
        <w:t xml:space="preserve">» avec deux cercles autour des bras </w:t>
      </w:r>
      <w:r w:rsidRPr="0032190F">
        <w:rPr>
          <w:rFonts w:ascii="Courier New" w:hAnsi="Courier New" w:cs="Courier New"/>
          <w:sz w:val="20"/>
          <w:lang w:val="fr-FR"/>
        </w:rPr>
        <w:t>-&gt;</w:t>
      </w:r>
      <w:r w:rsidRPr="0032190F">
        <w:rPr>
          <w:lang w:val="fr-FR"/>
        </w:rPr>
        <w:t xml:space="preserve"> mètres d’arpenteur (</w:t>
      </w:r>
      <w:r w:rsidR="00992ED9" w:rsidRPr="0032190F">
        <w:rPr>
          <w:lang w:val="fr-FR"/>
        </w:rPr>
        <w:t>Égypte</w:t>
      </w:r>
      <w:r w:rsidRPr="0032190F">
        <w:rPr>
          <w:lang w:val="fr-FR"/>
        </w:rPr>
        <w:t>, tombe de Menna (TT 69),</w:t>
      </w:r>
      <w:r w:rsidR="00BE740E">
        <w:rPr>
          <w:lang w:val="fr-FR"/>
        </w:rPr>
        <w:t xml:space="preserve"> </w:t>
      </w:r>
      <w:r w:rsidRPr="0032190F">
        <w:rPr>
          <w:lang w:val="fr-FR"/>
        </w:rPr>
        <w:t>antichambre, mur est, moitié sud, scène d’arpentage) (SS BIB)</w:t>
      </w:r>
    </w:p>
    <w:p w14:paraId="7D449715" w14:textId="77777777" w:rsidR="00027E36" w:rsidRPr="0032190F" w:rsidRDefault="00027E36" w:rsidP="00242C0F">
      <w:pPr>
        <w:rPr>
          <w:lang w:val="fr-FR"/>
        </w:rPr>
      </w:pPr>
    </w:p>
    <w:p w14:paraId="4B64E987" w14:textId="77777777" w:rsidR="00C805FD" w:rsidRPr="0032190F" w:rsidRDefault="00C805FD" w:rsidP="00242C0F">
      <w:pPr>
        <w:pStyle w:val="Heading4"/>
      </w:pPr>
      <w:bookmarkStart w:id="4202" w:name="Sizz_Naquane_1"/>
      <w:r w:rsidRPr="0032190F">
        <w:t>Naquane 1</w:t>
      </w:r>
    </w:p>
    <w:bookmarkEnd w:id="4202"/>
    <w:p w14:paraId="795FC545" w14:textId="77777777" w:rsidR="004F3629" w:rsidRPr="00BE740E" w:rsidRDefault="000615B1" w:rsidP="00242C0F">
      <w:pPr>
        <w:rPr>
          <w:sz w:val="20"/>
          <w:lang w:val="fr-FR"/>
        </w:rPr>
      </w:pPr>
      <w:r w:rsidRPr="00BE740E">
        <w:rPr>
          <w:sz w:val="20"/>
          <w:lang w:val="fr-FR"/>
        </w:rPr>
        <w:t>NAQ 1</w:t>
      </w:r>
    </w:p>
    <w:p w14:paraId="6A1FD11D" w14:textId="77777777" w:rsidR="000615B1" w:rsidRPr="0032190F" w:rsidRDefault="000615B1" w:rsidP="00242C0F">
      <w:pPr>
        <w:rPr>
          <w:lang w:val="fr-FR"/>
        </w:rPr>
      </w:pPr>
    </w:p>
    <w:p w14:paraId="61A638D9" w14:textId="77777777" w:rsidR="00C805FD" w:rsidRPr="0032190F" w:rsidRDefault="00C805FD" w:rsidP="00242C0F">
      <w:pPr>
        <w:rPr>
          <w:lang w:val="fr-FR"/>
        </w:rPr>
      </w:pPr>
      <w:r w:rsidRPr="0032190F">
        <w:rPr>
          <w:lang w:val="fr-FR"/>
        </w:rPr>
        <w:t xml:space="preserve">Ce vaste affleurement </w:t>
      </w:r>
      <w:r w:rsidR="001D1597" w:rsidRPr="0032190F">
        <w:rPr>
          <w:lang w:val="fr-FR"/>
        </w:rPr>
        <w:t>c</w:t>
      </w:r>
      <w:r w:rsidR="00C95CDA" w:rsidRPr="0032190F">
        <w:rPr>
          <w:lang w:val="fr-FR"/>
        </w:rPr>
        <w:t>omprend 876 gravures (Arcà 2009 p. 283)</w:t>
      </w:r>
      <w:r w:rsidR="00672758" w:rsidRPr="0032190F">
        <w:rPr>
          <w:lang w:val="fr-FR"/>
        </w:rPr>
        <w:t>.</w:t>
      </w:r>
    </w:p>
    <w:p w14:paraId="40DFCB94" w14:textId="77777777" w:rsidR="001D1597" w:rsidRPr="0032190F" w:rsidRDefault="001D1597" w:rsidP="00242C0F">
      <w:pPr>
        <w:rPr>
          <w:lang w:val="fr-FR"/>
        </w:rPr>
      </w:pPr>
    </w:p>
    <w:p w14:paraId="6491B213" w14:textId="77777777" w:rsidR="001D1597" w:rsidRPr="0032190F" w:rsidRDefault="001D1597" w:rsidP="00242C0F">
      <w:pPr>
        <w:rPr>
          <w:lang w:val="fr-FR"/>
        </w:rPr>
      </w:pPr>
      <w:r w:rsidRPr="0032190F">
        <w:rPr>
          <w:lang w:val="fr-FR"/>
        </w:rPr>
        <w:t xml:space="preserve">Il est divisé en deux ensembles : </w:t>
      </w:r>
    </w:p>
    <w:p w14:paraId="44695D6A" w14:textId="77777777" w:rsidR="001D1597" w:rsidRPr="0032190F" w:rsidRDefault="001D1597"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36"/>
        <w:gridCol w:w="396"/>
      </w:tblGrid>
      <w:tr w:rsidR="001D1597" w14:paraId="72F94D22" w14:textId="77777777" w:rsidTr="00EE194B">
        <w:trPr>
          <w:jc w:val="center"/>
        </w:trPr>
        <w:tc>
          <w:tcPr>
            <w:tcW w:w="736" w:type="dxa"/>
            <w:shd w:val="clear" w:color="auto" w:fill="auto"/>
          </w:tcPr>
          <w:p w14:paraId="19319589" w14:textId="77777777" w:rsidR="001D1597" w:rsidRDefault="001D1597" w:rsidP="00242C0F">
            <w:r>
              <w:t>E-A</w:t>
            </w:r>
          </w:p>
        </w:tc>
        <w:tc>
          <w:tcPr>
            <w:tcW w:w="396" w:type="dxa"/>
            <w:shd w:val="clear" w:color="auto" w:fill="auto"/>
          </w:tcPr>
          <w:p w14:paraId="1E425D12" w14:textId="77777777" w:rsidR="001D1597" w:rsidRDefault="001D1597" w:rsidP="00242C0F"/>
        </w:tc>
      </w:tr>
      <w:tr w:rsidR="001D1597" w14:paraId="5FE83830" w14:textId="77777777" w:rsidTr="00EE194B">
        <w:trPr>
          <w:jc w:val="center"/>
        </w:trPr>
        <w:tc>
          <w:tcPr>
            <w:tcW w:w="736" w:type="dxa"/>
            <w:shd w:val="clear" w:color="auto" w:fill="auto"/>
          </w:tcPr>
          <w:p w14:paraId="61110A22" w14:textId="77777777" w:rsidR="001D1597" w:rsidRDefault="001D1597" w:rsidP="00242C0F">
            <w:r>
              <w:t>E-B</w:t>
            </w:r>
          </w:p>
        </w:tc>
        <w:tc>
          <w:tcPr>
            <w:tcW w:w="396" w:type="dxa"/>
            <w:shd w:val="clear" w:color="auto" w:fill="auto"/>
          </w:tcPr>
          <w:p w14:paraId="65BEB30F" w14:textId="77777777" w:rsidR="001D1597" w:rsidRDefault="001D1597" w:rsidP="00242C0F"/>
        </w:tc>
      </w:tr>
    </w:tbl>
    <w:p w14:paraId="6AC07F4C" w14:textId="77777777" w:rsidR="001D1597" w:rsidRDefault="001D1597" w:rsidP="00242C0F">
      <w:r>
        <w:t>(SS BIB)</w:t>
      </w:r>
    </w:p>
    <w:p w14:paraId="75E07C18" w14:textId="77777777" w:rsidR="004060AB" w:rsidRDefault="004060AB" w:rsidP="00242C0F"/>
    <w:p w14:paraId="40059DBA" w14:textId="77777777" w:rsidR="004060AB" w:rsidRDefault="004060AB" w:rsidP="00242C0F">
      <w:pPr>
        <w:rPr>
          <w:lang w:val="fr-FR"/>
        </w:rPr>
      </w:pPr>
      <w:r w:rsidRPr="0032190F">
        <w:rPr>
          <w:lang w:val="fr-FR"/>
        </w:rPr>
        <w:t>représentations de canards (ornitomorphes) (BIB 1595)</w:t>
      </w:r>
    </w:p>
    <w:p w14:paraId="3280CFE6" w14:textId="77777777" w:rsidR="000615B1" w:rsidRPr="0032190F" w:rsidRDefault="000615B1" w:rsidP="00242C0F">
      <w:pPr>
        <w:rPr>
          <w:lang w:val="fr-FR"/>
        </w:rPr>
      </w:pPr>
      <w:r>
        <w:rPr>
          <w:lang w:val="fr-FR"/>
        </w:rPr>
        <w:t xml:space="preserve">66 palettes. Ces palettes trouvent des correspondances avec les mobilier funéraires féminin dans la culture de Este comme par exemple avec la tombe 31 de Capodaglio (540-350 aec), avec la figuration sur la stèle de San Michele in Bosco (fin du 5e aec), sèle de Certosa 169 (450-400 aec) </w:t>
      </w:r>
      <w:r w:rsidRPr="000615B1">
        <w:rPr>
          <w:lang w:val="fr-FR"/>
        </w:rPr>
        <w:t>(Arca in BIB 2945)</w:t>
      </w:r>
    </w:p>
    <w:p w14:paraId="12B4708A" w14:textId="77777777" w:rsidR="00C805FD" w:rsidRPr="0032190F" w:rsidRDefault="00C805FD" w:rsidP="00647EA0">
      <w:pPr>
        <w:pStyle w:val="Heading5"/>
      </w:pPr>
      <w:r w:rsidRPr="0032190F">
        <w:t>Ensemble A</w:t>
      </w:r>
    </w:p>
    <w:p w14:paraId="2F4E2AA3" w14:textId="10A3A17C" w:rsidR="00C805FD" w:rsidRPr="0032190F" w:rsidRDefault="00C805FD" w:rsidP="00242C0F">
      <w:pPr>
        <w:rPr>
          <w:lang w:val="fr-FR"/>
        </w:rPr>
      </w:pPr>
      <w:r w:rsidRPr="0032190F">
        <w:rPr>
          <w:lang w:val="fr-FR"/>
        </w:rPr>
        <w:t>Il regroupe de très nombreuses gravures pour la plupart attribuée à l’âge du Bronze. Des gravures de du Cuivre sont regroupée</w:t>
      </w:r>
      <w:r w:rsidR="008F2B76" w:rsidRPr="0032190F">
        <w:rPr>
          <w:lang w:val="fr-FR"/>
        </w:rPr>
        <w:t>s</w:t>
      </w:r>
      <w:r w:rsidRPr="0032190F">
        <w:rPr>
          <w:lang w:val="fr-FR"/>
        </w:rPr>
        <w:t xml:space="preserve"> sur une petite partie de la surface.</w:t>
      </w:r>
    </w:p>
    <w:p w14:paraId="64C67426" w14:textId="6616C97B" w:rsidR="00C805FD" w:rsidRPr="0032190F" w:rsidRDefault="00C805FD" w:rsidP="00242C0F">
      <w:pPr>
        <w:rPr>
          <w:lang w:val="fr-FR"/>
        </w:rPr>
      </w:pPr>
      <w:r w:rsidRPr="0032190F">
        <w:rPr>
          <w:lang w:val="fr-FR"/>
        </w:rPr>
        <w:t xml:space="preserve">On note la superposition d’un métier à tisser associé à un </w:t>
      </w:r>
      <w:hyperlink r:id="rId10447" w:anchor="Cul_Proto_Art_TAC_T_a" w:history="1">
        <w:r w:rsidR="00673F0D" w:rsidRPr="0032190F">
          <w:rPr>
            <w:rStyle w:val="Hyperlink"/>
            <w:lang w:val="fr-FR"/>
          </w:rPr>
          <w:t>personnage</w:t>
        </w:r>
      </w:hyperlink>
      <w:r w:rsidR="00BE740E" w:rsidRPr="00BE740E">
        <w:rPr>
          <w:rStyle w:val="Hyperlink"/>
          <w:color w:val="auto"/>
          <w:u w:val="none"/>
          <w:lang w:val="fr-FR"/>
        </w:rPr>
        <w:t xml:space="preserve"> </w:t>
      </w:r>
      <w:r w:rsidRPr="0032190F">
        <w:rPr>
          <w:lang w:val="fr-FR"/>
        </w:rPr>
        <w:t xml:space="preserve">sur une « shovel » (datation Bronze récent-final et Fer) sur un capridé (Remedello 1 ? comparaison </w:t>
      </w:r>
      <w:hyperlink r:id="rId10448" w:anchor="Sizz_Plas_2" w:history="1">
        <w:r w:rsidRPr="0032190F">
          <w:rPr>
            <w:rStyle w:val="Hyperlink"/>
            <w:lang w:val="fr-FR"/>
          </w:rPr>
          <w:t>Plas 2</w:t>
        </w:r>
      </w:hyperlink>
      <w:r w:rsidRPr="0032190F">
        <w:rPr>
          <w:lang w:val="fr-FR"/>
        </w:rPr>
        <w:t xml:space="preserve">). </w:t>
      </w:r>
    </w:p>
    <w:p w14:paraId="2C62B3D7" w14:textId="77777777" w:rsidR="00C805FD" w:rsidRPr="0032190F" w:rsidRDefault="00C805FD"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57"/>
        <w:gridCol w:w="2911"/>
      </w:tblGrid>
      <w:tr w:rsidR="00C805FD" w14:paraId="07041D2E" w14:textId="77777777">
        <w:trPr>
          <w:jc w:val="center"/>
        </w:trPr>
        <w:tc>
          <w:tcPr>
            <w:tcW w:w="0" w:type="auto"/>
            <w:vAlign w:val="center"/>
          </w:tcPr>
          <w:p w14:paraId="619A175F" w14:textId="77777777" w:rsidR="00C805FD" w:rsidRPr="00DB5974" w:rsidRDefault="00C805FD" w:rsidP="00242C0F">
            <w:pPr>
              <w:jc w:val="center"/>
              <w:rPr>
                <w:b/>
                <w:i/>
              </w:rPr>
            </w:pPr>
            <w:r w:rsidRPr="00DB5974">
              <w:rPr>
                <w:b/>
                <w:i/>
              </w:rPr>
              <w:t>sur</w:t>
            </w:r>
          </w:p>
        </w:tc>
        <w:tc>
          <w:tcPr>
            <w:tcW w:w="0" w:type="auto"/>
            <w:vAlign w:val="center"/>
          </w:tcPr>
          <w:p w14:paraId="6F7F704D" w14:textId="77777777" w:rsidR="00C805FD" w:rsidRDefault="00B80251" w:rsidP="00B80251">
            <w:pPr>
              <w:jc w:val="center"/>
            </w:pPr>
            <w:r>
              <w:t>m</w:t>
            </w:r>
            <w:r w:rsidR="00C805FD">
              <w:t xml:space="preserve">étier à tisser + </w:t>
            </w:r>
            <w:r>
              <w:t>p</w:t>
            </w:r>
            <w:r w:rsidR="00C805FD">
              <w:t>ersonnage</w:t>
            </w:r>
          </w:p>
        </w:tc>
      </w:tr>
      <w:tr w:rsidR="00C805FD" w14:paraId="596F4802" w14:textId="77777777">
        <w:trPr>
          <w:jc w:val="center"/>
        </w:trPr>
        <w:tc>
          <w:tcPr>
            <w:tcW w:w="0" w:type="auto"/>
            <w:vAlign w:val="center"/>
          </w:tcPr>
          <w:p w14:paraId="43E03412" w14:textId="77777777" w:rsidR="00C805FD" w:rsidRPr="00DB5974" w:rsidRDefault="00C805FD" w:rsidP="00242C0F">
            <w:pPr>
              <w:jc w:val="center"/>
              <w:rPr>
                <w:b/>
                <w:i/>
              </w:rPr>
            </w:pPr>
            <w:r w:rsidRPr="00DB5974">
              <w:rPr>
                <w:b/>
                <w:i/>
              </w:rPr>
              <w:t>sous-sur</w:t>
            </w:r>
          </w:p>
        </w:tc>
        <w:tc>
          <w:tcPr>
            <w:tcW w:w="0" w:type="auto"/>
            <w:vAlign w:val="center"/>
          </w:tcPr>
          <w:p w14:paraId="0B3A5F86" w14:textId="77777777" w:rsidR="00C805FD" w:rsidRPr="00DB5974" w:rsidRDefault="00C805FD" w:rsidP="00242C0F">
            <w:pPr>
              <w:jc w:val="center"/>
              <w:rPr>
                <w:i/>
              </w:rPr>
            </w:pPr>
            <w:r w:rsidRPr="00DB5974">
              <w:rPr>
                <w:i/>
              </w:rPr>
              <w:t>shovel</w:t>
            </w:r>
          </w:p>
        </w:tc>
      </w:tr>
      <w:tr w:rsidR="00C805FD" w14:paraId="4F83CADD" w14:textId="77777777">
        <w:trPr>
          <w:jc w:val="center"/>
        </w:trPr>
        <w:tc>
          <w:tcPr>
            <w:tcW w:w="0" w:type="auto"/>
            <w:vAlign w:val="center"/>
          </w:tcPr>
          <w:p w14:paraId="1D2A54A3" w14:textId="77777777" w:rsidR="00C805FD" w:rsidRPr="00DB5974" w:rsidRDefault="00C805FD" w:rsidP="00242C0F">
            <w:pPr>
              <w:jc w:val="center"/>
              <w:rPr>
                <w:b/>
                <w:i/>
              </w:rPr>
            </w:pPr>
            <w:r w:rsidRPr="00DB5974">
              <w:rPr>
                <w:b/>
                <w:i/>
              </w:rPr>
              <w:t>sous</w:t>
            </w:r>
          </w:p>
        </w:tc>
        <w:tc>
          <w:tcPr>
            <w:tcW w:w="0" w:type="auto"/>
            <w:vAlign w:val="center"/>
          </w:tcPr>
          <w:p w14:paraId="7BFDB7DE" w14:textId="168C2252" w:rsidR="00C805FD" w:rsidRDefault="00000000" w:rsidP="00242C0F">
            <w:pPr>
              <w:jc w:val="center"/>
            </w:pPr>
            <w:hyperlink r:id="rId10449" w:anchor="Sit_Valcamonica_T_z_cerf" w:history="1">
              <w:r w:rsidR="00B80251" w:rsidRPr="00B80251">
                <w:rPr>
                  <w:rStyle w:val="Hyperlink"/>
                </w:rPr>
                <w:t>cerf</w:t>
              </w:r>
            </w:hyperlink>
          </w:p>
        </w:tc>
      </w:tr>
    </w:tbl>
    <w:p w14:paraId="0E0A6D02" w14:textId="77777777" w:rsidR="00C805FD" w:rsidRDefault="00C805FD" w:rsidP="00242C0F">
      <w:r>
        <w:lastRenderedPageBreak/>
        <w:t>(Sabrina)</w:t>
      </w:r>
    </w:p>
    <w:p w14:paraId="4104AEB5" w14:textId="77777777" w:rsidR="00BA6013" w:rsidRDefault="00BA6013" w:rsidP="00242C0F"/>
    <w:p w14:paraId="6BAF2C72" w14:textId="77777777" w:rsidR="003D329A" w:rsidRDefault="003D329A" w:rsidP="003D329A">
      <w:pPr>
        <w:pStyle w:val="Heading4"/>
      </w:pPr>
      <w:bookmarkStart w:id="4203" w:name="Sizz_Naquane_23"/>
      <w:r>
        <w:t>Naquane 23</w:t>
      </w:r>
    </w:p>
    <w:bookmarkEnd w:id="4203"/>
    <w:p w14:paraId="3A48F153" w14:textId="77777777" w:rsidR="003D329A" w:rsidRDefault="003D329A" w:rsidP="00242C0F"/>
    <w:p w14:paraId="1B5EC3D0" w14:textId="17A935C4" w:rsidR="003D329A" w:rsidRPr="0032190F" w:rsidRDefault="003D329A" w:rsidP="00242C0F">
      <w:pPr>
        <w:rPr>
          <w:lang w:val="fr-FR"/>
        </w:rPr>
      </w:pPr>
      <w:r w:rsidRPr="0032190F">
        <w:rPr>
          <w:lang w:val="fr-FR"/>
        </w:rPr>
        <w:t>Représentation de char à 4 roues</w:t>
      </w:r>
      <w:r w:rsidR="00BA6013" w:rsidRPr="0032190F">
        <w:rPr>
          <w:lang w:val="fr-FR"/>
        </w:rPr>
        <w:t xml:space="preserve"> rayonnées, à caisse quadrangulaire tiré par des chevaux (</w:t>
      </w:r>
      <w:r w:rsidR="00BE740E">
        <w:rPr>
          <w:lang w:val="fr-FR"/>
        </w:rPr>
        <w:t>BIB ?)</w:t>
      </w:r>
    </w:p>
    <w:p w14:paraId="1D8AC10E" w14:textId="77777777" w:rsidR="00C805FD" w:rsidRPr="0032190F" w:rsidRDefault="00C805FD" w:rsidP="00242C0F">
      <w:pPr>
        <w:rPr>
          <w:lang w:val="fr-FR"/>
        </w:rPr>
      </w:pPr>
    </w:p>
    <w:p w14:paraId="6F1CFC4B" w14:textId="77777777" w:rsidR="00CB5DE5" w:rsidRPr="0032190F" w:rsidRDefault="00CB5DE5" w:rsidP="00242C0F">
      <w:pPr>
        <w:pStyle w:val="Heading4"/>
      </w:pPr>
      <w:r w:rsidRPr="0032190F">
        <w:t>Naquane 44</w:t>
      </w:r>
    </w:p>
    <w:p w14:paraId="4607AAA7" w14:textId="77777777" w:rsidR="00CB5DE5" w:rsidRPr="0032190F" w:rsidRDefault="00CB5DE5" w:rsidP="00242C0F">
      <w:pPr>
        <w:rPr>
          <w:lang w:val="fr-FR"/>
        </w:rPr>
      </w:pPr>
    </w:p>
    <w:p w14:paraId="2F2AA79A" w14:textId="5C2DDA26" w:rsidR="00CB5DE5" w:rsidRPr="0032190F" w:rsidRDefault="00000000" w:rsidP="00242C0F">
      <w:pPr>
        <w:rPr>
          <w:lang w:val="fr-FR"/>
        </w:rPr>
      </w:pPr>
      <w:hyperlink r:id="rId10450" w:anchor="Cul_Proto_Art_TAC_T_a_orant" w:history="1">
        <w:r w:rsidR="00017B49" w:rsidRPr="0032190F">
          <w:rPr>
            <w:rStyle w:val="Hyperlink"/>
            <w:lang w:val="fr-FR" w:eastAsia="en-GB"/>
          </w:rPr>
          <w:t>orants</w:t>
        </w:r>
      </w:hyperlink>
      <w:r w:rsidR="00BE740E" w:rsidRPr="00BE740E">
        <w:rPr>
          <w:rStyle w:val="Hyperlink"/>
          <w:color w:val="auto"/>
          <w:u w:val="none"/>
          <w:lang w:val="fr-FR" w:eastAsia="en-GB"/>
        </w:rPr>
        <w:t xml:space="preserve"> </w:t>
      </w:r>
      <w:r w:rsidR="00CB5DE5" w:rsidRPr="0032190F">
        <w:rPr>
          <w:lang w:val="fr-FR"/>
        </w:rPr>
        <w:t>(BIB 15)</w:t>
      </w:r>
    </w:p>
    <w:p w14:paraId="126C9E1B" w14:textId="77777777" w:rsidR="00BA6013" w:rsidRPr="0032190F" w:rsidRDefault="00BA6013" w:rsidP="00242C0F">
      <w:pPr>
        <w:rPr>
          <w:lang w:val="fr-FR"/>
        </w:rPr>
      </w:pPr>
    </w:p>
    <w:p w14:paraId="6BFA3F82" w14:textId="77777777" w:rsidR="00BA6013" w:rsidRPr="0032190F" w:rsidRDefault="00BA6013" w:rsidP="00BA6013">
      <w:pPr>
        <w:pStyle w:val="Heading4"/>
      </w:pPr>
      <w:bookmarkStart w:id="4204" w:name="Sizz_Naquane_47"/>
      <w:r w:rsidRPr="0032190F">
        <w:t>Naquane 47</w:t>
      </w:r>
    </w:p>
    <w:bookmarkEnd w:id="4204"/>
    <w:p w14:paraId="7A6345ED" w14:textId="77777777" w:rsidR="00BA6013" w:rsidRPr="0032190F" w:rsidRDefault="00BA6013" w:rsidP="00BA6013">
      <w:pPr>
        <w:rPr>
          <w:lang w:val="fr-FR"/>
        </w:rPr>
      </w:pPr>
    </w:p>
    <w:p w14:paraId="4D7E7DEC" w14:textId="77777777" w:rsidR="00BA6013" w:rsidRPr="0032190F" w:rsidRDefault="00BA6013" w:rsidP="00BA6013">
      <w:pPr>
        <w:rPr>
          <w:lang w:val="fr-FR"/>
        </w:rPr>
      </w:pPr>
      <w:r w:rsidRPr="0032190F">
        <w:rPr>
          <w:lang w:val="fr-FR"/>
        </w:rPr>
        <w:t>Représentation d’un chariot à 4 roues orienté verticalement (en cela c’est une exception au Valcamonica) (BIB 2224 p. 235)</w:t>
      </w:r>
    </w:p>
    <w:p w14:paraId="08B1A513" w14:textId="77777777" w:rsidR="00CB5DE5" w:rsidRPr="0032190F" w:rsidRDefault="00CB5DE5" w:rsidP="00242C0F">
      <w:pPr>
        <w:rPr>
          <w:lang w:val="fr-FR"/>
        </w:rPr>
      </w:pPr>
    </w:p>
    <w:p w14:paraId="22167151" w14:textId="77777777" w:rsidR="00CB5DE5" w:rsidRPr="0032190F" w:rsidRDefault="00CB5DE5" w:rsidP="00242C0F">
      <w:pPr>
        <w:pStyle w:val="Heading4"/>
      </w:pPr>
      <w:bookmarkStart w:id="4205" w:name="Sizz_Naquane_50"/>
      <w:r w:rsidRPr="0032190F">
        <w:t>Naquane 50</w:t>
      </w:r>
      <w:bookmarkEnd w:id="4205"/>
    </w:p>
    <w:p w14:paraId="5205F8BB" w14:textId="77777777" w:rsidR="00CB5DE5" w:rsidRPr="0032190F" w:rsidRDefault="00CB5DE5" w:rsidP="00242C0F">
      <w:pPr>
        <w:rPr>
          <w:lang w:val="fr-FR"/>
        </w:rPr>
      </w:pPr>
    </w:p>
    <w:p w14:paraId="4A2402A3" w14:textId="2A2D1B3D" w:rsidR="008255F1" w:rsidRDefault="00BA6013" w:rsidP="00242C0F">
      <w:pPr>
        <w:rPr>
          <w:lang w:val="fr-FR"/>
        </w:rPr>
      </w:pPr>
      <w:r w:rsidRPr="0032190F">
        <w:rPr>
          <w:lang w:val="fr-FR"/>
        </w:rPr>
        <w:t xml:space="preserve">Nombreux </w:t>
      </w:r>
      <w:hyperlink r:id="rId10451" w:anchor="Cul_Proto_Art_TAC_T_a_orant" w:history="1">
        <w:r w:rsidR="00017B49" w:rsidRPr="0032190F">
          <w:rPr>
            <w:rStyle w:val="Hyperlink"/>
            <w:lang w:val="fr-FR" w:eastAsia="en-GB"/>
          </w:rPr>
          <w:t>orants</w:t>
        </w:r>
      </w:hyperlink>
      <w:r w:rsidR="008255F1" w:rsidRPr="00452E7D">
        <w:rPr>
          <w:lang w:val="fr-FR"/>
        </w:rPr>
        <w:t xml:space="preserve"> </w:t>
      </w:r>
      <w:r w:rsidR="00CB5DE5" w:rsidRPr="0032190F">
        <w:rPr>
          <w:lang w:val="fr-FR"/>
        </w:rPr>
        <w:t>(BIB 15)</w:t>
      </w:r>
      <w:r w:rsidR="00672758" w:rsidRPr="0032190F">
        <w:rPr>
          <w:lang w:val="fr-FR"/>
        </w:rPr>
        <w:t xml:space="preserve">. Un couple de </w:t>
      </w:r>
      <w:hyperlink r:id="rId10452" w:anchor="Cul_Proto_Art_TAC_T_a" w:history="1">
        <w:r w:rsidR="00673F0D" w:rsidRPr="0032190F">
          <w:rPr>
            <w:rStyle w:val="Hyperlink"/>
            <w:lang w:val="fr-FR"/>
          </w:rPr>
          <w:t>personnages</w:t>
        </w:r>
      </w:hyperlink>
      <w:r w:rsidR="008255F1" w:rsidRPr="008255F1">
        <w:rPr>
          <w:lang w:val="fr-FR"/>
        </w:rPr>
        <w:t xml:space="preserve"> </w:t>
      </w:r>
      <w:r w:rsidR="00672758" w:rsidRPr="0032190F">
        <w:rPr>
          <w:lang w:val="fr-FR"/>
        </w:rPr>
        <w:t>avec tête/acéphale (SS BIB)</w:t>
      </w:r>
      <w:r w:rsidR="008255F1">
        <w:rPr>
          <w:lang w:val="fr-FR"/>
        </w:rPr>
        <w:t xml:space="preserve"> </w:t>
      </w:r>
    </w:p>
    <w:p w14:paraId="628605D9" w14:textId="77777777" w:rsidR="008255F1" w:rsidRDefault="008255F1" w:rsidP="00242C0F">
      <w:pPr>
        <w:rPr>
          <w:lang w:val="fr-FR"/>
        </w:rPr>
      </w:pPr>
    </w:p>
    <w:p w14:paraId="4A9B3F7B" w14:textId="4207E6EB" w:rsidR="00672758" w:rsidRPr="0032190F" w:rsidRDefault="00000000" w:rsidP="00242C0F">
      <w:pPr>
        <w:rPr>
          <w:lang w:val="fr-FR"/>
        </w:rPr>
      </w:pPr>
      <w:hyperlink r:id="rId10453" w:anchor="Sit_Valcamonica_T_a_empr_pied" w:history="1">
        <w:r w:rsidR="008255F1" w:rsidRPr="008255F1">
          <w:rPr>
            <w:rStyle w:val="Hyperlink"/>
            <w:lang w:val="fr-FR"/>
          </w:rPr>
          <w:t>empreinte de pieds</w:t>
        </w:r>
      </w:hyperlink>
      <w:r w:rsidR="008255F1">
        <w:rPr>
          <w:lang w:val="fr-FR"/>
        </w:rPr>
        <w:t xml:space="preserve"> associée à des écritures nord-étrusques, d'alphabet "camuno" ou "Sondrio", et des représenattions de bateaux ornitomorphe (</w:t>
      </w:r>
      <w:r w:rsidR="008255F1" w:rsidRPr="008255F1">
        <w:rPr>
          <w:i/>
          <w:lang w:val="fr-FR"/>
        </w:rPr>
        <w:t>barchette ornitomorfe</w:t>
      </w:r>
      <w:r w:rsidR="008255F1">
        <w:rPr>
          <w:lang w:val="fr-FR"/>
        </w:rPr>
        <w:t xml:space="preserve">). Ces gravures sont datées de la phase </w:t>
      </w:r>
      <w:hyperlink r:id="rId10454" w:anchor="Sit_Valcamonica_p_IV_2" w:history="1">
        <w:r w:rsidR="008255F1" w:rsidRPr="00B81D10">
          <w:rPr>
            <w:rStyle w:val="Hyperlink"/>
            <w:lang w:val="fr-FR" w:eastAsia="fr-FR"/>
          </w:rPr>
          <w:t>IV 2</w:t>
        </w:r>
      </w:hyperlink>
      <w:r w:rsidR="008255F1">
        <w:rPr>
          <w:lang w:val="fr-FR" w:eastAsia="fr-FR"/>
        </w:rPr>
        <w:t xml:space="preserve"> </w:t>
      </w:r>
      <w:r w:rsidR="008255F1">
        <w:rPr>
          <w:lang w:val="fr-FR"/>
        </w:rPr>
        <w:t>(BIB 3051)</w:t>
      </w:r>
    </w:p>
    <w:p w14:paraId="40DF2FDE" w14:textId="77777777" w:rsidR="009B5BA7" w:rsidRPr="0032190F" w:rsidRDefault="009B5BA7" w:rsidP="00242C0F">
      <w:pPr>
        <w:rPr>
          <w:lang w:val="fr-FR"/>
        </w:rPr>
      </w:pPr>
      <w:r w:rsidRPr="0032190F">
        <w:rPr>
          <w:lang w:val="fr-FR"/>
        </w:rPr>
        <w:br/>
      </w:r>
      <w:bookmarkStart w:id="4206" w:name="Sizz_Naquane_57"/>
      <w:r w:rsidRPr="009B5BA7">
        <w:rPr>
          <w:rStyle w:val="Heading4Char"/>
        </w:rPr>
        <w:t>Naquane</w:t>
      </w:r>
      <w:r w:rsidR="008255F1">
        <w:rPr>
          <w:rStyle w:val="Heading4Char"/>
        </w:rPr>
        <w:t xml:space="preserve"> </w:t>
      </w:r>
      <w:r w:rsidRPr="009B5BA7">
        <w:rPr>
          <w:rStyle w:val="Heading4Char"/>
        </w:rPr>
        <w:t>57</w:t>
      </w:r>
      <w:bookmarkEnd w:id="4206"/>
    </w:p>
    <w:p w14:paraId="4D3C3DDA" w14:textId="77777777" w:rsidR="0066502D" w:rsidRPr="0032190F" w:rsidRDefault="0066502D" w:rsidP="00242C0F">
      <w:pPr>
        <w:rPr>
          <w:lang w:val="fr-FR"/>
        </w:rPr>
      </w:pPr>
    </w:p>
    <w:p w14:paraId="1B1DA4BF" w14:textId="77777777" w:rsidR="009B5BA7" w:rsidRPr="0032190F" w:rsidRDefault="009B5BA7" w:rsidP="00242C0F">
      <w:pPr>
        <w:rPr>
          <w:lang w:val="fr-FR"/>
        </w:rPr>
      </w:pPr>
      <w:r w:rsidRPr="0032190F">
        <w:rPr>
          <w:lang w:val="fr-FR"/>
        </w:rPr>
        <w:t>Représentation de char ? v.  BIB 2224 p. 235</w:t>
      </w:r>
    </w:p>
    <w:p w14:paraId="5B45F0FA" w14:textId="77777777" w:rsidR="009B5BA7" w:rsidRPr="0032190F" w:rsidRDefault="009B5BA7" w:rsidP="00242C0F">
      <w:pPr>
        <w:rPr>
          <w:lang w:val="fr-FR"/>
        </w:rPr>
      </w:pPr>
    </w:p>
    <w:p w14:paraId="253A8C80" w14:textId="77777777" w:rsidR="0066502D" w:rsidRPr="0032190F" w:rsidRDefault="0066502D" w:rsidP="0066502D">
      <w:pPr>
        <w:pStyle w:val="Heading4"/>
      </w:pPr>
      <w:bookmarkStart w:id="4207" w:name="Sizz_Naquane_90"/>
      <w:r w:rsidRPr="0032190F">
        <w:t>Naquane 90</w:t>
      </w:r>
    </w:p>
    <w:bookmarkEnd w:id="4207"/>
    <w:p w14:paraId="522CD0A2" w14:textId="77777777" w:rsidR="0066502D" w:rsidRPr="0032190F" w:rsidRDefault="0066502D" w:rsidP="00242C0F">
      <w:pPr>
        <w:rPr>
          <w:lang w:val="fr-FR"/>
        </w:rPr>
      </w:pPr>
    </w:p>
    <w:p w14:paraId="1C4CB14B" w14:textId="518060CA" w:rsidR="00CB5DE5" w:rsidRPr="0032190F" w:rsidRDefault="0066502D" w:rsidP="00242C0F">
      <w:pPr>
        <w:rPr>
          <w:lang w:val="fr-FR"/>
        </w:rPr>
      </w:pPr>
      <w:r w:rsidRPr="0032190F">
        <w:rPr>
          <w:lang w:val="fr-FR"/>
        </w:rPr>
        <w:t>Représentation de char </w:t>
      </w:r>
      <w:r w:rsidR="009B5BA7" w:rsidRPr="0032190F">
        <w:rPr>
          <w:lang w:val="fr-FR"/>
        </w:rPr>
        <w:t>à caisse tri</w:t>
      </w:r>
      <w:r w:rsidR="00BE740E">
        <w:rPr>
          <w:lang w:val="fr-FR"/>
        </w:rPr>
        <w:t>a</w:t>
      </w:r>
      <w:r w:rsidR="009B5BA7" w:rsidRPr="0032190F">
        <w:rPr>
          <w:lang w:val="fr-FR"/>
        </w:rPr>
        <w:t>ngulaire comme à Coren di Redondo 1 (</w:t>
      </w:r>
      <w:r w:rsidRPr="0032190F">
        <w:rPr>
          <w:lang w:val="fr-FR"/>
        </w:rPr>
        <w:t>BIB 2224 p. 235</w:t>
      </w:r>
      <w:r w:rsidR="009B5BA7" w:rsidRPr="0032190F">
        <w:rPr>
          <w:lang w:val="fr-FR"/>
        </w:rPr>
        <w:t>)</w:t>
      </w:r>
    </w:p>
    <w:p w14:paraId="453A46F0" w14:textId="77777777" w:rsidR="0066502D" w:rsidRPr="0032190F" w:rsidRDefault="0066502D" w:rsidP="00242C0F">
      <w:pPr>
        <w:rPr>
          <w:lang w:val="fr-FR"/>
        </w:rPr>
      </w:pPr>
    </w:p>
    <w:p w14:paraId="67C043F8" w14:textId="77777777" w:rsidR="00486B78" w:rsidRPr="0032190F" w:rsidRDefault="00486B78" w:rsidP="00242C0F">
      <w:pPr>
        <w:pStyle w:val="Heading4"/>
      </w:pPr>
      <w:r w:rsidRPr="0032190F">
        <w:t>Naquane 92</w:t>
      </w:r>
    </w:p>
    <w:p w14:paraId="55FC78AE" w14:textId="77777777" w:rsidR="00486B78" w:rsidRPr="0032190F" w:rsidRDefault="00486B78" w:rsidP="00242C0F">
      <w:pPr>
        <w:rPr>
          <w:lang w:val="fr-FR"/>
        </w:rPr>
      </w:pPr>
    </w:p>
    <w:p w14:paraId="51AE8127" w14:textId="77777777" w:rsidR="00486B78" w:rsidRPr="0032190F" w:rsidRDefault="00486B78" w:rsidP="00242C0F">
      <w:pPr>
        <w:rPr>
          <w:lang w:val="fr-FR"/>
        </w:rPr>
      </w:pPr>
      <w:r w:rsidRPr="0032190F">
        <w:rPr>
          <w:lang w:val="fr-FR"/>
        </w:rPr>
        <w:t>Corniforme(s) présent(s), probablement issu d’une scène d’araire (Arcà 2009 p. 288).</w:t>
      </w:r>
    </w:p>
    <w:p w14:paraId="2E9D9C1F" w14:textId="77777777" w:rsidR="00CB5DE5" w:rsidRPr="0032190F" w:rsidRDefault="00CB5DE5" w:rsidP="00242C0F">
      <w:pPr>
        <w:rPr>
          <w:lang w:val="fr-FR"/>
        </w:rPr>
      </w:pPr>
    </w:p>
    <w:p w14:paraId="6F7B1AC4" w14:textId="77777777" w:rsidR="00A551E9" w:rsidRPr="0032190F" w:rsidRDefault="00A551E9" w:rsidP="00242C0F">
      <w:pPr>
        <w:pStyle w:val="Heading3"/>
        <w:spacing w:line="240" w:lineRule="auto"/>
      </w:pPr>
      <w:r w:rsidRPr="0032190F">
        <w:t>Borno</w:t>
      </w:r>
    </w:p>
    <w:p w14:paraId="60BEB24F" w14:textId="77777777" w:rsidR="00ED5B9E" w:rsidRPr="0032190F" w:rsidRDefault="00A551E9" w:rsidP="00242C0F">
      <w:pPr>
        <w:pStyle w:val="Heading4"/>
      </w:pPr>
      <w:bookmarkStart w:id="4208" w:name="Sizz_Borno_1"/>
      <w:r w:rsidRPr="0032190F">
        <w:t>Borno 1</w:t>
      </w:r>
    </w:p>
    <w:bookmarkEnd w:id="4208"/>
    <w:p w14:paraId="0ECB6A20" w14:textId="77777777" w:rsidR="002150D0" w:rsidRPr="0032190F" w:rsidRDefault="002150D0" w:rsidP="00242C0F">
      <w:pPr>
        <w:rPr>
          <w:lang w:val="fr-FR"/>
        </w:rPr>
      </w:pPr>
    </w:p>
    <w:p w14:paraId="2CB316E8" w14:textId="77777777" w:rsidR="002150D0" w:rsidRPr="00F77C15" w:rsidRDefault="002150D0" w:rsidP="00242C0F">
      <w:pPr>
        <w:jc w:val="both"/>
        <w:rPr>
          <w:i/>
          <w:lang w:val="en-GB"/>
        </w:rPr>
      </w:pPr>
      <w:r w:rsidRPr="0032190F">
        <w:rPr>
          <w:lang w:val="fr-FR"/>
        </w:rPr>
        <w:t>Découvert en position secondaire. Bloc de grès fin (220x115x161cm)</w:t>
      </w:r>
      <w:r w:rsidR="00A17C9A" w:rsidRPr="0032190F">
        <w:rPr>
          <w:lang w:val="fr-FR"/>
        </w:rPr>
        <w:t xml:space="preserve">. </w:t>
      </w:r>
      <w:r w:rsidR="00A17C9A" w:rsidRPr="00F77C15">
        <w:rPr>
          <w:i/>
          <w:lang w:val="en-GB"/>
        </w:rPr>
        <w:t>Patrizia Frontini, in publishing the Borno 1 menhir, had occasion to investigate in a very accurate way the different phases of the engravings (</w:t>
      </w:r>
      <w:r w:rsidR="00C20BDA" w:rsidRPr="00F77C15">
        <w:rPr>
          <w:i/>
          <w:lang w:val="en-GB"/>
        </w:rPr>
        <w:t>BIB 364 p. 112 (BIB 965)</w:t>
      </w:r>
      <w:r w:rsidR="00A17C9A" w:rsidRPr="00F77C15">
        <w:rPr>
          <w:i/>
          <w:lang w:val="en-GB"/>
        </w:rPr>
        <w:t>). While drawing the engravings of the boulder (which we realized together), we noticed that at some special points of the surface (especially on the junctions between the different faces) were evident the marks of ropes utilized to raise the boulder. In a few places they overlap the topographic representations, and show that the shifting of the monument was done after the first engraving phase. In her first report (1994) Frontini proposed that the boulder - before it became a real menhir - was lying down. At that time its face B (the one with the maps, made before the Remedello 2 engravings phase) was the only surface engraved; the figures had the form suggested in Figure 5.13. In a following period the boulder was erected to show the other faces, etched with the motifs that we know</w:t>
      </w:r>
      <w:r w:rsidR="00C20BDA" w:rsidRPr="00F77C15">
        <w:rPr>
          <w:i/>
          <w:lang w:val="en-GB"/>
        </w:rPr>
        <w:t xml:space="preserve"> (BIB 364 p. 106)</w:t>
      </w:r>
    </w:p>
    <w:p w14:paraId="6D828E7B" w14:textId="77777777" w:rsidR="002150D0" w:rsidRPr="0032190F" w:rsidRDefault="002150D0" w:rsidP="00647EA0">
      <w:pPr>
        <w:pStyle w:val="Heading5"/>
      </w:pPr>
      <w:r w:rsidRPr="0032190F">
        <w:lastRenderedPageBreak/>
        <w:t>Face a</w:t>
      </w:r>
    </w:p>
    <w:p w14:paraId="44A0FA79" w14:textId="77777777" w:rsidR="008609A3" w:rsidRPr="0032190F" w:rsidRDefault="008609A3" w:rsidP="00242C0F">
      <w:pPr>
        <w:rPr>
          <w:lang w:val="fr-FR"/>
        </w:rPr>
      </w:pPr>
      <w:r w:rsidRPr="0032190F">
        <w:rPr>
          <w:lang w:val="fr-FR"/>
        </w:rPr>
        <w:t xml:space="preserve">Gravée </w:t>
      </w:r>
      <w:r w:rsidR="00B60849" w:rsidRPr="0032190F">
        <w:rPr>
          <w:lang w:val="fr-FR"/>
        </w:rPr>
        <w:t>après</w:t>
      </w:r>
      <w:r w:rsidRPr="0032190F">
        <w:rPr>
          <w:lang w:val="fr-FR"/>
        </w:rPr>
        <w:t xml:space="preserve"> la face b (BIB 364 p. 106)</w:t>
      </w:r>
    </w:p>
    <w:p w14:paraId="6EB5BC1C" w14:textId="77777777" w:rsidR="008609A3" w:rsidRPr="0032190F" w:rsidRDefault="008609A3" w:rsidP="00242C0F">
      <w:pPr>
        <w:rPr>
          <w:lang w:val="fr-FR"/>
        </w:rPr>
      </w:pPr>
    </w:p>
    <w:tbl>
      <w:tblPr>
        <w:tblW w:w="844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6"/>
        <w:gridCol w:w="5766"/>
        <w:gridCol w:w="1701"/>
      </w:tblGrid>
      <w:tr w:rsidR="00952EF5" w14:paraId="2854AEF2" w14:textId="77777777" w:rsidTr="00952EF5">
        <w:trPr>
          <w:jc w:val="center"/>
        </w:trPr>
        <w:tc>
          <w:tcPr>
            <w:tcW w:w="976" w:type="dxa"/>
            <w:shd w:val="clear" w:color="auto" w:fill="auto"/>
            <w:vAlign w:val="center"/>
          </w:tcPr>
          <w:p w14:paraId="4CFE7B4D" w14:textId="77777777" w:rsidR="00952EF5" w:rsidRDefault="00952EF5" w:rsidP="00952EF5">
            <w:pPr>
              <w:jc w:val="center"/>
            </w:pPr>
            <w:r>
              <w:t>phases</w:t>
            </w:r>
          </w:p>
        </w:tc>
        <w:tc>
          <w:tcPr>
            <w:tcW w:w="5766" w:type="dxa"/>
            <w:shd w:val="clear" w:color="auto" w:fill="auto"/>
          </w:tcPr>
          <w:p w14:paraId="59CD1FFF" w14:textId="77777777" w:rsidR="00952EF5" w:rsidRDefault="00952EF5" w:rsidP="00952EF5">
            <w:pPr>
              <w:jc w:val="center"/>
            </w:pPr>
            <w:r>
              <w:t>description</w:t>
            </w:r>
          </w:p>
        </w:tc>
        <w:tc>
          <w:tcPr>
            <w:tcW w:w="1701" w:type="dxa"/>
            <w:shd w:val="clear" w:color="auto" w:fill="auto"/>
          </w:tcPr>
          <w:p w14:paraId="2D517079" w14:textId="77777777" w:rsidR="00952EF5" w:rsidRDefault="00952EF5" w:rsidP="00952EF5">
            <w:pPr>
              <w:jc w:val="center"/>
            </w:pPr>
            <w:r>
              <w:t>datation</w:t>
            </w:r>
          </w:p>
        </w:tc>
      </w:tr>
      <w:tr w:rsidR="00B67B29" w14:paraId="3476F9BE" w14:textId="77777777" w:rsidTr="00952EF5">
        <w:trPr>
          <w:jc w:val="center"/>
        </w:trPr>
        <w:tc>
          <w:tcPr>
            <w:tcW w:w="976" w:type="dxa"/>
            <w:shd w:val="clear" w:color="auto" w:fill="auto"/>
            <w:vAlign w:val="center"/>
          </w:tcPr>
          <w:p w14:paraId="53C83D59" w14:textId="77777777" w:rsidR="00B67B29" w:rsidRDefault="00B67B29" w:rsidP="00952EF5">
            <w:pPr>
              <w:jc w:val="center"/>
            </w:pPr>
            <w:r>
              <w:t>4</w:t>
            </w:r>
          </w:p>
        </w:tc>
        <w:tc>
          <w:tcPr>
            <w:tcW w:w="5766" w:type="dxa"/>
            <w:shd w:val="clear" w:color="auto" w:fill="auto"/>
          </w:tcPr>
          <w:p w14:paraId="43E66B74" w14:textId="6FB2ADDE" w:rsidR="00B67B29" w:rsidRPr="0032190F" w:rsidRDefault="00B67B29" w:rsidP="00242C0F">
            <w:pPr>
              <w:rPr>
                <w:lang w:val="fr-FR"/>
              </w:rPr>
            </w:pPr>
            <w:r w:rsidRPr="0032190F">
              <w:rPr>
                <w:lang w:val="fr-FR"/>
              </w:rPr>
              <w:t xml:space="preserve">1 cercle avec un point au centre (proche </w:t>
            </w:r>
            <w:hyperlink r:id="rId10455" w:anchor="Sizz_Foppe_Nadro_1" w:history="1">
              <w:r w:rsidRPr="0032190F">
                <w:rPr>
                  <w:rStyle w:val="Hyperlink"/>
                  <w:lang w:val="fr-FR"/>
                </w:rPr>
                <w:t>Foppe di Nadro r.1</w:t>
              </w:r>
            </w:hyperlink>
            <w:r w:rsidRPr="0032190F">
              <w:rPr>
                <w:lang w:val="fr-FR"/>
              </w:rPr>
              <w:t xml:space="preserve">). </w:t>
            </w:r>
          </w:p>
        </w:tc>
        <w:tc>
          <w:tcPr>
            <w:tcW w:w="1701" w:type="dxa"/>
            <w:shd w:val="clear" w:color="auto" w:fill="auto"/>
          </w:tcPr>
          <w:p w14:paraId="79B51F19" w14:textId="77777777" w:rsidR="00B67B29" w:rsidRDefault="00B67B29" w:rsidP="00242C0F">
            <w:r>
              <w:t>ca. Age du Bronze</w:t>
            </w:r>
          </w:p>
        </w:tc>
      </w:tr>
      <w:tr w:rsidR="00B67B29" w14:paraId="2CB4F36F" w14:textId="77777777" w:rsidTr="00952EF5">
        <w:trPr>
          <w:jc w:val="center"/>
        </w:trPr>
        <w:tc>
          <w:tcPr>
            <w:tcW w:w="976" w:type="dxa"/>
            <w:shd w:val="clear" w:color="auto" w:fill="auto"/>
            <w:vAlign w:val="center"/>
          </w:tcPr>
          <w:p w14:paraId="5357CB02" w14:textId="77777777" w:rsidR="00B67B29" w:rsidRDefault="00B67B29" w:rsidP="00952EF5">
            <w:pPr>
              <w:jc w:val="center"/>
            </w:pPr>
            <w:r>
              <w:t>3</w:t>
            </w:r>
          </w:p>
        </w:tc>
        <w:tc>
          <w:tcPr>
            <w:tcW w:w="5766" w:type="dxa"/>
            <w:shd w:val="clear" w:color="auto" w:fill="auto"/>
          </w:tcPr>
          <w:p w14:paraId="6A13F586" w14:textId="77777777" w:rsidR="00B67B29" w:rsidRDefault="00B67B29" w:rsidP="00242C0F">
            <w:r>
              <w:t>2 anthropomorphes</w:t>
            </w:r>
          </w:p>
        </w:tc>
        <w:tc>
          <w:tcPr>
            <w:tcW w:w="1701" w:type="dxa"/>
            <w:shd w:val="clear" w:color="auto" w:fill="auto"/>
          </w:tcPr>
          <w:p w14:paraId="1ABF01CE" w14:textId="77777777" w:rsidR="00B67B29" w:rsidRDefault="00B67B29" w:rsidP="00242C0F"/>
        </w:tc>
      </w:tr>
      <w:tr w:rsidR="00B67B29" w:rsidRPr="006A329A" w14:paraId="6AE3244E" w14:textId="77777777" w:rsidTr="00952EF5">
        <w:trPr>
          <w:jc w:val="center"/>
        </w:trPr>
        <w:tc>
          <w:tcPr>
            <w:tcW w:w="976" w:type="dxa"/>
            <w:shd w:val="clear" w:color="auto" w:fill="auto"/>
            <w:vAlign w:val="center"/>
          </w:tcPr>
          <w:p w14:paraId="34EBBA9F" w14:textId="77777777" w:rsidR="00B67B29" w:rsidRDefault="00B67B29" w:rsidP="00952EF5">
            <w:pPr>
              <w:jc w:val="center"/>
            </w:pPr>
            <w:r>
              <w:t>2</w:t>
            </w:r>
          </w:p>
        </w:tc>
        <w:tc>
          <w:tcPr>
            <w:tcW w:w="5766" w:type="dxa"/>
            <w:shd w:val="clear" w:color="auto" w:fill="auto"/>
          </w:tcPr>
          <w:p w14:paraId="526342AC" w14:textId="7ED00E03" w:rsidR="00B67B29" w:rsidRPr="0032190F" w:rsidRDefault="00B67B29" w:rsidP="00C370D1">
            <w:pPr>
              <w:rPr>
                <w:lang w:val="fr-FR"/>
              </w:rPr>
            </w:pPr>
            <w:r w:rsidRPr="0032190F">
              <w:rPr>
                <w:lang w:val="fr-FR"/>
              </w:rPr>
              <w:t xml:space="preserve">deux </w:t>
            </w:r>
            <w:r w:rsidRPr="0032190F">
              <w:rPr>
                <w:i/>
                <w:lang w:val="fr-FR"/>
              </w:rPr>
              <w:t>camosci</w:t>
            </w:r>
            <w:r w:rsidRPr="0032190F">
              <w:rPr>
                <w:lang w:val="fr-FR"/>
              </w:rPr>
              <w:t xml:space="preserve">, le rectangle frangé, le motif circulaire à trois faisceaux radiants, deux </w:t>
            </w:r>
            <w:hyperlink r:id="rId10456" w:anchor="Cul_Art_TAC_T_t_collier_2spirales" w:history="1">
              <w:r w:rsidR="007E4365">
                <w:rPr>
                  <w:rStyle w:val="Hyperlink"/>
                  <w:lang w:val="fr-FR"/>
                </w:rPr>
                <w:t>colliers</w:t>
              </w:r>
              <w:r w:rsidR="007E4365" w:rsidRPr="007E4365">
                <w:rPr>
                  <w:rStyle w:val="Hyperlink"/>
                  <w:lang w:val="fr-FR"/>
                </w:rPr>
                <w:t xml:space="preserve"> à double spirale</w:t>
              </w:r>
            </w:hyperlink>
            <w:r w:rsidRPr="0032190F">
              <w:rPr>
                <w:lang w:val="fr-FR"/>
              </w:rPr>
              <w:t xml:space="preserve">, le collier, un </w:t>
            </w:r>
            <w:r w:rsidRPr="0032190F">
              <w:rPr>
                <w:i/>
                <w:lang w:val="fr-FR"/>
              </w:rPr>
              <w:t>camoscio</w:t>
            </w:r>
            <w:r w:rsidRPr="0032190F">
              <w:rPr>
                <w:lang w:val="fr-FR"/>
              </w:rPr>
              <w:t xml:space="preserve">, un </w:t>
            </w:r>
            <w:hyperlink r:id="rId10457" w:anchor="Cul_Art_TAC_T_z_cervide" w:history="1">
              <w:r w:rsidR="00C370D1" w:rsidRPr="0032190F">
                <w:rPr>
                  <w:rStyle w:val="Hyperlink"/>
                  <w:lang w:val="fr-FR"/>
                </w:rPr>
                <w:t>cerf</w:t>
              </w:r>
            </w:hyperlink>
            <w:r w:rsidRPr="0032190F">
              <w:rPr>
                <w:lang w:val="fr-FR"/>
              </w:rPr>
              <w:t xml:space="preserve">, septs poignards de type Remedello 2, 3 </w:t>
            </w:r>
            <w:r w:rsidRPr="0032190F">
              <w:rPr>
                <w:i/>
                <w:lang w:val="fr-FR"/>
              </w:rPr>
              <w:t>stambecchi</w:t>
            </w:r>
          </w:p>
        </w:tc>
        <w:tc>
          <w:tcPr>
            <w:tcW w:w="1701" w:type="dxa"/>
            <w:shd w:val="clear" w:color="auto" w:fill="auto"/>
          </w:tcPr>
          <w:p w14:paraId="4501A351" w14:textId="77777777" w:rsidR="00B67B29" w:rsidRPr="0032190F" w:rsidRDefault="00B67B29" w:rsidP="00242C0F">
            <w:pPr>
              <w:rPr>
                <w:lang w:val="fr-FR"/>
              </w:rPr>
            </w:pPr>
          </w:p>
        </w:tc>
      </w:tr>
      <w:tr w:rsidR="00B67B29" w:rsidRPr="006A329A" w14:paraId="42CC8E82" w14:textId="77777777" w:rsidTr="00952EF5">
        <w:trPr>
          <w:jc w:val="center"/>
        </w:trPr>
        <w:tc>
          <w:tcPr>
            <w:tcW w:w="976" w:type="dxa"/>
            <w:shd w:val="clear" w:color="auto" w:fill="auto"/>
            <w:vAlign w:val="center"/>
          </w:tcPr>
          <w:p w14:paraId="26F4A1EC" w14:textId="77777777" w:rsidR="00B67B29" w:rsidRDefault="00B67B29" w:rsidP="00952EF5">
            <w:pPr>
              <w:jc w:val="center"/>
            </w:pPr>
            <w:r>
              <w:t>1</w:t>
            </w:r>
          </w:p>
        </w:tc>
        <w:tc>
          <w:tcPr>
            <w:tcW w:w="5766" w:type="dxa"/>
            <w:shd w:val="clear" w:color="auto" w:fill="auto"/>
          </w:tcPr>
          <w:p w14:paraId="11F4AFA2" w14:textId="77777777" w:rsidR="00B67B29" w:rsidRPr="0032190F" w:rsidRDefault="00B67B29" w:rsidP="00242C0F">
            <w:pPr>
              <w:rPr>
                <w:lang w:val="fr-FR"/>
              </w:rPr>
            </w:pPr>
            <w:r w:rsidRPr="0032190F">
              <w:rPr>
                <w:lang w:val="fr-FR"/>
              </w:rPr>
              <w:t>un cercle à trois  rayons, un cercle plein et un triangle plein (tous petits)</w:t>
            </w:r>
          </w:p>
        </w:tc>
        <w:tc>
          <w:tcPr>
            <w:tcW w:w="1701" w:type="dxa"/>
            <w:shd w:val="clear" w:color="auto" w:fill="auto"/>
          </w:tcPr>
          <w:p w14:paraId="7302859B" w14:textId="77777777" w:rsidR="00B67B29" w:rsidRPr="0032190F" w:rsidRDefault="00B67B29" w:rsidP="00242C0F">
            <w:pPr>
              <w:rPr>
                <w:lang w:val="fr-FR"/>
              </w:rPr>
            </w:pPr>
          </w:p>
        </w:tc>
      </w:tr>
    </w:tbl>
    <w:p w14:paraId="3C83ED2A" w14:textId="77777777" w:rsidR="001A0A07" w:rsidRPr="0032190F" w:rsidRDefault="001A0A07" w:rsidP="00242C0F">
      <w:pPr>
        <w:rPr>
          <w:lang w:val="fr-FR"/>
        </w:rPr>
      </w:pPr>
      <w:r w:rsidRPr="0032190F">
        <w:rPr>
          <w:lang w:val="fr-FR"/>
        </w:rPr>
        <w:t xml:space="preserve"> (BIB 965 et 232)</w:t>
      </w:r>
    </w:p>
    <w:p w14:paraId="2C2E393A" w14:textId="77777777" w:rsidR="00E26FF4" w:rsidRPr="0032190F" w:rsidRDefault="00E26FF4" w:rsidP="00242C0F">
      <w:pPr>
        <w:rPr>
          <w:lang w:val="fr-FR"/>
        </w:rPr>
      </w:pPr>
    </w:p>
    <w:p w14:paraId="04563F2A" w14:textId="77777777" w:rsidR="00E26FF4" w:rsidRPr="0032190F" w:rsidRDefault="00E26FF4" w:rsidP="00242C0F">
      <w:pPr>
        <w:rPr>
          <w:lang w:val="fr-FR"/>
        </w:rPr>
      </w:pPr>
      <w:r w:rsidRPr="0032190F">
        <w:rPr>
          <w:lang w:val="fr-FR"/>
        </w:rPr>
        <w:t>Le rectangle frangé apparaît bien comme un damier de cases pleine</w:t>
      </w:r>
      <w:r w:rsidR="007A4F10" w:rsidRPr="0032190F">
        <w:rPr>
          <w:lang w:val="fr-FR"/>
        </w:rPr>
        <w:t>s</w:t>
      </w:r>
      <w:r w:rsidRPr="0032190F">
        <w:rPr>
          <w:lang w:val="fr-FR"/>
        </w:rPr>
        <w:t xml:space="preserve"> (entièrement gravées) et de cases vides (reservées).</w:t>
      </w:r>
    </w:p>
    <w:p w14:paraId="7BC1E09B" w14:textId="77777777" w:rsidR="002150D0" w:rsidRPr="0032190F" w:rsidRDefault="002150D0" w:rsidP="00647EA0">
      <w:pPr>
        <w:pStyle w:val="Heading5"/>
      </w:pPr>
      <w:r w:rsidRPr="0032190F">
        <w:t>Face b</w:t>
      </w:r>
    </w:p>
    <w:p w14:paraId="57D29CE8" w14:textId="77777777" w:rsidR="008609A3" w:rsidRPr="0032190F" w:rsidRDefault="008609A3" w:rsidP="00242C0F">
      <w:pPr>
        <w:rPr>
          <w:lang w:val="fr-FR"/>
        </w:rPr>
      </w:pPr>
    </w:p>
    <w:p w14:paraId="45DA6133" w14:textId="77777777" w:rsidR="008609A3" w:rsidRPr="0032190F" w:rsidRDefault="008609A3" w:rsidP="00242C0F">
      <w:pPr>
        <w:rPr>
          <w:lang w:val="fr-FR"/>
        </w:rPr>
      </w:pPr>
      <w:r w:rsidRPr="0032190F">
        <w:rPr>
          <w:lang w:val="fr-FR"/>
        </w:rPr>
        <w:t>Lorsque la roche reposée en place c’était la seule gravable (i.e. gravée avant la face a) (BIB 364 p. 106)</w:t>
      </w:r>
    </w:p>
    <w:p w14:paraId="65CFB119" w14:textId="77777777" w:rsidR="008609A3" w:rsidRPr="0032190F" w:rsidRDefault="008609A3" w:rsidP="00242C0F">
      <w:pPr>
        <w:rPr>
          <w:lang w:val="fr-FR"/>
        </w:rPr>
      </w:pPr>
    </w:p>
    <w:p w14:paraId="6BCA0889" w14:textId="2DBC3121" w:rsidR="00A551E9" w:rsidRPr="0032190F" w:rsidRDefault="00A551E9" w:rsidP="00242C0F">
      <w:pPr>
        <w:jc w:val="both"/>
        <w:rPr>
          <w:lang w:val="fr-FR"/>
        </w:rPr>
      </w:pPr>
      <w:r w:rsidRPr="0032190F">
        <w:rPr>
          <w:lang w:val="fr-FR"/>
        </w:rPr>
        <w:t xml:space="preserve">La face b de ce bloc montre une hallebarde à lame </w:t>
      </w:r>
      <w:r w:rsidR="00B60849" w:rsidRPr="0032190F">
        <w:rPr>
          <w:lang w:val="fr-FR"/>
        </w:rPr>
        <w:t>foliacée</w:t>
      </w:r>
      <w:r w:rsidRPr="0032190F">
        <w:rPr>
          <w:lang w:val="fr-FR"/>
        </w:rPr>
        <w:t xml:space="preserve"> (à rapprocher de celle de </w:t>
      </w:r>
      <w:hyperlink r:id="rId10458" w:anchor="Sizz_Plas_1" w:history="1">
        <w:r w:rsidRPr="0032190F">
          <w:rPr>
            <w:rStyle w:val="Hyperlink"/>
            <w:lang w:val="fr-FR"/>
          </w:rPr>
          <w:t>Plas 1</w:t>
        </w:r>
      </w:hyperlink>
      <w:r w:rsidRPr="0032190F">
        <w:rPr>
          <w:lang w:val="fr-FR"/>
        </w:rPr>
        <w:t>, nécropole de Rem</w:t>
      </w:r>
      <w:r w:rsidR="002150D0" w:rsidRPr="0032190F">
        <w:rPr>
          <w:lang w:val="fr-FR"/>
        </w:rPr>
        <w:t>e</w:t>
      </w:r>
      <w:r w:rsidRPr="0032190F">
        <w:rPr>
          <w:lang w:val="fr-FR"/>
        </w:rPr>
        <w:t xml:space="preserve">dello, phase 1). 3 poignards Remedello 2 </w:t>
      </w:r>
      <w:r w:rsidR="002150D0" w:rsidRPr="0032190F">
        <w:rPr>
          <w:lang w:val="fr-FR"/>
        </w:rPr>
        <w:t>superposé</w:t>
      </w:r>
      <w:r w:rsidRPr="0032190F">
        <w:rPr>
          <w:lang w:val="fr-FR"/>
        </w:rPr>
        <w:t xml:space="preserve"> et un att</w:t>
      </w:r>
      <w:r w:rsidR="00F028A4" w:rsidRPr="0032190F">
        <w:rPr>
          <w:lang w:val="fr-FR"/>
        </w:rPr>
        <w:t>e</w:t>
      </w:r>
      <w:r w:rsidRPr="0032190F">
        <w:rPr>
          <w:lang w:val="fr-FR"/>
        </w:rPr>
        <w:t>lage se superposant à des plages rectangulaires piquetées.</w:t>
      </w:r>
    </w:p>
    <w:p w14:paraId="40B664A8" w14:textId="77777777" w:rsidR="00A551E9" w:rsidRPr="0032190F" w:rsidRDefault="00A551E9"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57"/>
        <w:gridCol w:w="1269"/>
        <w:gridCol w:w="1176"/>
        <w:gridCol w:w="1029"/>
      </w:tblGrid>
      <w:tr w:rsidR="00A551E9" w14:paraId="606903A6" w14:textId="77777777">
        <w:trPr>
          <w:jc w:val="center"/>
        </w:trPr>
        <w:tc>
          <w:tcPr>
            <w:tcW w:w="0" w:type="auto"/>
            <w:vAlign w:val="center"/>
          </w:tcPr>
          <w:p w14:paraId="304068A9" w14:textId="77777777" w:rsidR="00A551E9" w:rsidRPr="00DB5974" w:rsidRDefault="00A551E9" w:rsidP="00242C0F">
            <w:pPr>
              <w:jc w:val="center"/>
              <w:rPr>
                <w:b/>
                <w:i/>
              </w:rPr>
            </w:pPr>
            <w:r w:rsidRPr="00DB5974">
              <w:rPr>
                <w:b/>
                <w:i/>
              </w:rPr>
              <w:t>sur</w:t>
            </w:r>
          </w:p>
        </w:tc>
        <w:tc>
          <w:tcPr>
            <w:tcW w:w="0" w:type="auto"/>
            <w:vAlign w:val="center"/>
          </w:tcPr>
          <w:p w14:paraId="31FBD6E4" w14:textId="77777777" w:rsidR="00A551E9" w:rsidRDefault="00A551E9" w:rsidP="00242C0F">
            <w:pPr>
              <w:jc w:val="center"/>
            </w:pPr>
            <w:r>
              <w:t>Hallebarde</w:t>
            </w:r>
          </w:p>
        </w:tc>
        <w:tc>
          <w:tcPr>
            <w:tcW w:w="0" w:type="auto"/>
            <w:vAlign w:val="center"/>
          </w:tcPr>
          <w:p w14:paraId="256FA4D9" w14:textId="77777777" w:rsidR="00A551E9" w:rsidRDefault="00260484" w:rsidP="00242C0F">
            <w:pPr>
              <w:jc w:val="center"/>
            </w:pPr>
            <w:r>
              <w:t>Poignards</w:t>
            </w:r>
          </w:p>
        </w:tc>
        <w:tc>
          <w:tcPr>
            <w:tcW w:w="0" w:type="auto"/>
            <w:vAlign w:val="center"/>
          </w:tcPr>
          <w:p w14:paraId="4713DF44" w14:textId="77777777" w:rsidR="00A551E9" w:rsidRDefault="00260484" w:rsidP="00242C0F">
            <w:pPr>
              <w:jc w:val="center"/>
            </w:pPr>
            <w:r>
              <w:t>Attelage</w:t>
            </w:r>
          </w:p>
        </w:tc>
      </w:tr>
      <w:tr w:rsidR="00A551E9" w14:paraId="4506BC8D" w14:textId="77777777">
        <w:trPr>
          <w:jc w:val="center"/>
        </w:trPr>
        <w:tc>
          <w:tcPr>
            <w:tcW w:w="0" w:type="auto"/>
            <w:vAlign w:val="center"/>
          </w:tcPr>
          <w:p w14:paraId="37BDF03D" w14:textId="77777777" w:rsidR="00A551E9" w:rsidRPr="00DB5974" w:rsidRDefault="00A551E9" w:rsidP="00242C0F">
            <w:pPr>
              <w:jc w:val="center"/>
              <w:rPr>
                <w:b/>
                <w:i/>
              </w:rPr>
            </w:pPr>
            <w:r w:rsidRPr="00DB5974">
              <w:rPr>
                <w:b/>
                <w:i/>
              </w:rPr>
              <w:t>sous</w:t>
            </w:r>
          </w:p>
        </w:tc>
        <w:tc>
          <w:tcPr>
            <w:tcW w:w="0" w:type="auto"/>
            <w:gridSpan w:val="3"/>
            <w:vAlign w:val="center"/>
          </w:tcPr>
          <w:p w14:paraId="0CB63472" w14:textId="77777777" w:rsidR="00A551E9" w:rsidRDefault="00260484" w:rsidP="00242C0F">
            <w:pPr>
              <w:jc w:val="center"/>
            </w:pPr>
            <w:r>
              <w:t>Plage rectangulaire</w:t>
            </w:r>
            <w:r w:rsidR="00BD72AB">
              <w:t xml:space="preserve"> (</w:t>
            </w:r>
            <w:r w:rsidR="00BD72AB" w:rsidRPr="00DB5974">
              <w:rPr>
                <w:i/>
              </w:rPr>
              <w:t>maculae</w:t>
            </w:r>
            <w:r w:rsidR="00BD72AB">
              <w:t>)</w:t>
            </w:r>
          </w:p>
        </w:tc>
      </w:tr>
    </w:tbl>
    <w:p w14:paraId="2E7C3D79" w14:textId="77777777" w:rsidR="00A551E9" w:rsidRPr="0032190F" w:rsidRDefault="00260484" w:rsidP="00242C0F">
      <w:pPr>
        <w:rPr>
          <w:lang w:val="fr-FR"/>
        </w:rPr>
      </w:pPr>
      <w:r w:rsidRPr="0032190F">
        <w:rPr>
          <w:lang w:val="fr-FR"/>
        </w:rPr>
        <w:t>(BIB 230</w:t>
      </w:r>
      <w:r w:rsidR="00F028A4" w:rsidRPr="0032190F">
        <w:rPr>
          <w:lang w:val="fr-FR"/>
        </w:rPr>
        <w:t xml:space="preserve"> et 966 p. 194</w:t>
      </w:r>
      <w:r w:rsidR="008030D0" w:rsidRPr="0032190F">
        <w:rPr>
          <w:lang w:val="fr-FR"/>
        </w:rPr>
        <w:t xml:space="preserve"> et 1001 p. 257</w:t>
      </w:r>
      <w:r w:rsidR="00737C26" w:rsidRPr="0032190F">
        <w:rPr>
          <w:lang w:val="fr-FR"/>
        </w:rPr>
        <w:t xml:space="preserve"> et 1024 p. 89</w:t>
      </w:r>
      <w:r w:rsidR="00F028A4" w:rsidRPr="0032190F">
        <w:rPr>
          <w:lang w:val="fr-FR"/>
        </w:rPr>
        <w:t>)</w:t>
      </w:r>
    </w:p>
    <w:p w14:paraId="6F4F1309" w14:textId="77777777" w:rsidR="00260484" w:rsidRPr="0032190F" w:rsidRDefault="00260484" w:rsidP="00242C0F">
      <w:pPr>
        <w:rPr>
          <w:lang w:val="fr-FR"/>
        </w:rPr>
      </w:pPr>
    </w:p>
    <w:p w14:paraId="479A366E" w14:textId="77777777" w:rsidR="00F028A4" w:rsidRPr="0032190F" w:rsidRDefault="00F028A4" w:rsidP="00242C0F">
      <w:pPr>
        <w:rPr>
          <w:lang w:val="fr-FR"/>
        </w:rPr>
      </w:pPr>
      <w:r w:rsidRPr="0032190F">
        <w:rPr>
          <w:lang w:val="fr-FR"/>
        </w:rPr>
        <w:t>Elle se décompose en :</w:t>
      </w:r>
    </w:p>
    <w:p w14:paraId="0227050A" w14:textId="77777777" w:rsidR="00F028A4" w:rsidRPr="0032190F" w:rsidRDefault="00F028A4" w:rsidP="00242C0F">
      <w:pPr>
        <w:rPr>
          <w:lang w:val="fr-FR"/>
        </w:rPr>
      </w:pPr>
      <w:r w:rsidRPr="0032190F">
        <w:rPr>
          <w:lang w:val="fr-FR"/>
        </w:rPr>
        <w:t>Attribué à la phase 1 : Topographies</w:t>
      </w:r>
    </w:p>
    <w:p w14:paraId="2DF8F367" w14:textId="75BD1E56" w:rsidR="00F028A4" w:rsidRPr="0032190F" w:rsidRDefault="00F028A4" w:rsidP="00242C0F">
      <w:pPr>
        <w:rPr>
          <w:lang w:val="fr-FR"/>
        </w:rPr>
      </w:pPr>
      <w:r w:rsidRPr="0032190F">
        <w:rPr>
          <w:lang w:val="fr-FR"/>
        </w:rPr>
        <w:t xml:space="preserve">Attribué à la phase 2 : Cercle, hallebarde avec lame en </w:t>
      </w:r>
      <w:r w:rsidRPr="0032190F">
        <w:rPr>
          <w:i/>
          <w:lang w:val="fr-FR"/>
        </w:rPr>
        <w:t xml:space="preserve">feuille de </w:t>
      </w:r>
      <w:r w:rsidR="00775BB5" w:rsidRPr="0032190F">
        <w:rPr>
          <w:i/>
          <w:lang w:val="fr-FR"/>
        </w:rPr>
        <w:t>saule</w:t>
      </w:r>
      <w:r w:rsidRPr="0032190F">
        <w:rPr>
          <w:lang w:val="fr-FR"/>
        </w:rPr>
        <w:t xml:space="preserve"> (Remedello 1), poignards Remedello 2, un chien et deux </w:t>
      </w:r>
      <w:hyperlink r:id="rId10459" w:anchor="Cul_Art_TAC_T_z_cervide" w:history="1">
        <w:r w:rsidR="00C370D1" w:rsidRPr="0032190F">
          <w:rPr>
            <w:rStyle w:val="Hyperlink"/>
            <w:lang w:val="fr-FR"/>
          </w:rPr>
          <w:t>cerf</w:t>
        </w:r>
      </w:hyperlink>
      <w:r w:rsidR="00C370D1" w:rsidRPr="0032190F">
        <w:rPr>
          <w:rStyle w:val="st"/>
          <w:lang w:val="fr-FR"/>
        </w:rPr>
        <w:t>s</w:t>
      </w:r>
      <w:r w:rsidRPr="0032190F">
        <w:rPr>
          <w:lang w:val="fr-FR"/>
        </w:rPr>
        <w:t>, l’araire…(BIB 965 et 232)</w:t>
      </w:r>
    </w:p>
    <w:p w14:paraId="429E74B0" w14:textId="77777777" w:rsidR="00935D9E" w:rsidRPr="0032190F" w:rsidRDefault="00935D9E" w:rsidP="00242C0F">
      <w:pPr>
        <w:rPr>
          <w:lang w:val="fr-FR"/>
        </w:rPr>
      </w:pPr>
    </w:p>
    <w:p w14:paraId="53EF4C3E" w14:textId="77777777" w:rsidR="00935D9E" w:rsidRPr="0032190F" w:rsidRDefault="00935D9E" w:rsidP="00647EA0">
      <w:pPr>
        <w:pStyle w:val="Heading5"/>
      </w:pPr>
      <w:r w:rsidRPr="0032190F">
        <w:t>Face d</w:t>
      </w:r>
    </w:p>
    <w:p w14:paraId="1E4CCB3B" w14:textId="77777777" w:rsidR="00935D9E" w:rsidRPr="0032190F" w:rsidRDefault="00935D9E" w:rsidP="00242C0F">
      <w:pPr>
        <w:rPr>
          <w:lang w:val="fr-FR"/>
        </w:rPr>
      </w:pPr>
      <w:r w:rsidRPr="0032190F">
        <w:rPr>
          <w:lang w:val="fr-FR"/>
        </w:rPr>
        <w:t>La face d présente deux phases de gravures :</w:t>
      </w:r>
    </w:p>
    <w:p w14:paraId="031D4EB5" w14:textId="77777777" w:rsidR="00935D9E" w:rsidRPr="0032190F" w:rsidRDefault="00935D9E" w:rsidP="00242C0F">
      <w:pPr>
        <w:rPr>
          <w:lang w:val="fr-FR"/>
        </w:rPr>
      </w:pPr>
      <w:r w:rsidRPr="0032190F">
        <w:rPr>
          <w:lang w:val="fr-FR"/>
        </w:rPr>
        <w:t>Attribué à la phase 1 : 11 animaux</w:t>
      </w:r>
    </w:p>
    <w:p w14:paraId="1661390B" w14:textId="77777777" w:rsidR="00935D9E" w:rsidRDefault="00935D9E" w:rsidP="00242C0F">
      <w:pPr>
        <w:rPr>
          <w:lang w:val="fr-FR"/>
        </w:rPr>
      </w:pPr>
      <w:r w:rsidRPr="0032190F">
        <w:rPr>
          <w:lang w:val="fr-FR"/>
        </w:rPr>
        <w:t xml:space="preserve">Attribué à la phase </w:t>
      </w:r>
      <w:r w:rsidR="008609A3" w:rsidRPr="0032190F">
        <w:rPr>
          <w:lang w:val="fr-FR"/>
        </w:rPr>
        <w:t>2</w:t>
      </w:r>
      <w:r w:rsidRPr="0032190F">
        <w:rPr>
          <w:lang w:val="fr-FR"/>
        </w:rPr>
        <w:t> : un motif sub-quadrangualaire qui recoupe une partie des muse</w:t>
      </w:r>
      <w:r w:rsidR="00D0218A" w:rsidRPr="0032190F">
        <w:rPr>
          <w:lang w:val="fr-FR"/>
        </w:rPr>
        <w:t>aux de 2 animaux, un poignard R</w:t>
      </w:r>
      <w:r w:rsidRPr="0032190F">
        <w:rPr>
          <w:lang w:val="fr-FR"/>
        </w:rPr>
        <w:t>em</w:t>
      </w:r>
      <w:r w:rsidR="00D0218A" w:rsidRPr="0032190F">
        <w:rPr>
          <w:lang w:val="fr-FR"/>
        </w:rPr>
        <w:t>e</w:t>
      </w:r>
      <w:r w:rsidRPr="0032190F">
        <w:rPr>
          <w:lang w:val="fr-FR"/>
        </w:rPr>
        <w:t>dello 2 (BIB 965 et 232)</w:t>
      </w:r>
    </w:p>
    <w:p w14:paraId="2AD612D2" w14:textId="77777777" w:rsidR="00B83447" w:rsidRDefault="00B83447" w:rsidP="00242C0F">
      <w:pPr>
        <w:rPr>
          <w:lang w:val="fr-FR"/>
        </w:rPr>
      </w:pPr>
    </w:p>
    <w:p w14:paraId="719CD921" w14:textId="77777777" w:rsidR="00B83447" w:rsidRDefault="00B83447" w:rsidP="00B83447">
      <w:pPr>
        <w:pStyle w:val="Heading4"/>
      </w:pPr>
      <w:r>
        <w:t>Borno 3</w:t>
      </w:r>
    </w:p>
    <w:p w14:paraId="2942B4D6" w14:textId="77777777" w:rsidR="00B83447" w:rsidRDefault="00B83447" w:rsidP="00242C0F">
      <w:pPr>
        <w:rPr>
          <w:lang w:val="fr-FR"/>
        </w:rPr>
      </w:pPr>
    </w:p>
    <w:p w14:paraId="7F20344E" w14:textId="77777777" w:rsidR="00B83447" w:rsidRDefault="00B83447" w:rsidP="00B83447">
      <w:pPr>
        <w:pStyle w:val="Heading4"/>
      </w:pPr>
      <w:r>
        <w:t>Borno 4</w:t>
      </w:r>
    </w:p>
    <w:p w14:paraId="118387E1" w14:textId="77777777" w:rsidR="00B83447" w:rsidRPr="0032190F" w:rsidRDefault="00B83447" w:rsidP="00242C0F">
      <w:pPr>
        <w:rPr>
          <w:lang w:val="fr-FR"/>
        </w:rPr>
      </w:pPr>
    </w:p>
    <w:p w14:paraId="7E0079CF" w14:textId="77777777" w:rsidR="00935D9E" w:rsidRPr="0032190F" w:rsidRDefault="00935D9E" w:rsidP="00242C0F">
      <w:pPr>
        <w:rPr>
          <w:lang w:val="fr-FR"/>
        </w:rPr>
      </w:pPr>
    </w:p>
    <w:p w14:paraId="734DE771" w14:textId="77777777" w:rsidR="00935D9E" w:rsidRPr="0032190F" w:rsidRDefault="00C3558C" w:rsidP="00242C0F">
      <w:pPr>
        <w:pStyle w:val="Heading4"/>
      </w:pPr>
      <w:bookmarkStart w:id="4209" w:name="Sizz_Borno_5"/>
      <w:r w:rsidRPr="0032190F">
        <w:t>Borno 5</w:t>
      </w:r>
    </w:p>
    <w:bookmarkEnd w:id="4209"/>
    <w:p w14:paraId="0EB4D3F6" w14:textId="77777777" w:rsidR="00F028A4" w:rsidRPr="0032190F" w:rsidRDefault="00F028A4" w:rsidP="00242C0F">
      <w:pPr>
        <w:rPr>
          <w:lang w:val="fr-FR"/>
        </w:rPr>
      </w:pPr>
    </w:p>
    <w:p w14:paraId="4A344C39" w14:textId="77777777" w:rsidR="00DE6C61" w:rsidRPr="00B83447" w:rsidRDefault="00B83447" w:rsidP="00242C0F">
      <w:pPr>
        <w:rPr>
          <w:i/>
          <w:lang w:val="fr-FR"/>
        </w:rPr>
      </w:pPr>
      <w:r>
        <w:rPr>
          <w:lang w:val="fr-FR"/>
        </w:rPr>
        <w:lastRenderedPageBreak/>
        <w:t xml:space="preserve">Campaniforme (SS BIB) </w:t>
      </w:r>
      <w:r w:rsidR="00DE6C61" w:rsidRPr="00B83447">
        <w:rPr>
          <w:i/>
          <w:lang w:val="fr-FR"/>
        </w:rPr>
        <w:t>Attribuable au Bronze ancien (BIB 232 et 1167)</w:t>
      </w:r>
    </w:p>
    <w:p w14:paraId="535D07F7" w14:textId="77777777" w:rsidR="00331CDD" w:rsidRPr="0032190F" w:rsidRDefault="00C3558C" w:rsidP="00242C0F">
      <w:pPr>
        <w:rPr>
          <w:lang w:val="fr-FR"/>
        </w:rPr>
      </w:pPr>
      <w:r w:rsidRPr="0032190F">
        <w:rPr>
          <w:lang w:val="fr-FR"/>
        </w:rPr>
        <w:t>Ce fragment de stèle,récemment découvert dans la localité de Rocca di Borno, montre sur sa partie supérieure deux manches (probablement de hallebardes) ainsi que 2 figurations de poignards et la partie de la lame d’un troisième. Ces deux poignards peuvent être comparés avec Cemmo 3 et Cemmo 4 mais il</w:t>
      </w:r>
      <w:r w:rsidR="00331CDD" w:rsidRPr="0032190F">
        <w:rPr>
          <w:lang w:val="fr-FR"/>
        </w:rPr>
        <w:t>s</w:t>
      </w:r>
      <w:r w:rsidRPr="0032190F">
        <w:rPr>
          <w:lang w:val="fr-FR"/>
        </w:rPr>
        <w:t xml:space="preserve"> présentent certaines différences :</w:t>
      </w:r>
    </w:p>
    <w:p w14:paraId="33075FBB" w14:textId="67452E46" w:rsidR="00C3558C" w:rsidRPr="0032190F" w:rsidRDefault="00331CDD" w:rsidP="00242C0F">
      <w:pPr>
        <w:ind w:left="705"/>
        <w:rPr>
          <w:lang w:val="fr-FR"/>
        </w:rPr>
      </w:pPr>
      <w:r w:rsidRPr="0032190F">
        <w:rPr>
          <w:lang w:val="fr-FR"/>
        </w:rPr>
        <w:t>-</w:t>
      </w:r>
      <w:r w:rsidR="00F3305C" w:rsidRPr="0032190F">
        <w:rPr>
          <w:lang w:val="fr-FR"/>
        </w:rPr>
        <w:t>la forme de la pommeau (</w:t>
      </w:r>
      <w:r w:rsidR="00F3305C" w:rsidRPr="0032190F">
        <w:rPr>
          <w:i/>
          <w:lang w:val="fr-FR"/>
        </w:rPr>
        <w:t>pomo</w:t>
      </w:r>
      <w:r w:rsidR="00F3305C" w:rsidRPr="0032190F">
        <w:rPr>
          <w:lang w:val="fr-FR"/>
        </w:rPr>
        <w:t xml:space="preserve">) tronconique qui se rapproche de type de pommeau en bois </w:t>
      </w:r>
      <w:r w:rsidRPr="0032190F">
        <w:rPr>
          <w:lang w:val="fr-FR"/>
        </w:rPr>
        <w:tab/>
      </w:r>
      <w:r w:rsidR="00F3305C" w:rsidRPr="0032190F">
        <w:rPr>
          <w:lang w:val="fr-FR"/>
        </w:rPr>
        <w:t xml:space="preserve">de </w:t>
      </w:r>
      <w:hyperlink r:id="rId10460" w:anchor="Cul_Art_TAC_T_z_cervide" w:history="1">
        <w:r w:rsidR="00C370D1" w:rsidRPr="0032190F">
          <w:rPr>
            <w:rStyle w:val="Hyperlink"/>
            <w:lang w:val="fr-FR"/>
          </w:rPr>
          <w:t>cerf</w:t>
        </w:r>
      </w:hyperlink>
      <w:r w:rsidR="00C370D1" w:rsidRPr="0032190F">
        <w:rPr>
          <w:rStyle w:val="st"/>
          <w:lang w:val="fr-FR"/>
        </w:rPr>
        <w:t xml:space="preserve"> </w:t>
      </w:r>
      <w:r w:rsidR="00F3305C" w:rsidRPr="0032190F">
        <w:rPr>
          <w:lang w:val="fr-FR"/>
        </w:rPr>
        <w:t>de l’âge du B</w:t>
      </w:r>
      <w:r w:rsidR="00116408" w:rsidRPr="0032190F">
        <w:rPr>
          <w:lang w:val="fr-FR"/>
        </w:rPr>
        <w:t>ronze ancien ou moyen découvert</w:t>
      </w:r>
      <w:r w:rsidR="00F3305C" w:rsidRPr="0032190F">
        <w:rPr>
          <w:lang w:val="fr-FR"/>
        </w:rPr>
        <w:t xml:space="preserve"> à la </w:t>
      </w:r>
      <w:hyperlink r:id="rId10461" w:anchor="Sit_Polada" w:history="1">
        <w:r w:rsidR="008242A2" w:rsidRPr="0032190F">
          <w:rPr>
            <w:rStyle w:val="Hyperlink"/>
            <w:lang w:val="fr-FR"/>
          </w:rPr>
          <w:t>La P</w:t>
        </w:r>
        <w:r w:rsidR="0005503C" w:rsidRPr="0032190F">
          <w:rPr>
            <w:rStyle w:val="Hyperlink"/>
            <w:lang w:val="fr-FR"/>
          </w:rPr>
          <w:t>olada</w:t>
        </w:r>
      </w:hyperlink>
      <w:r w:rsidR="00F3305C" w:rsidRPr="0032190F">
        <w:rPr>
          <w:lang w:val="fr-FR"/>
        </w:rPr>
        <w:t xml:space="preserve">, </w:t>
      </w:r>
      <w:hyperlink r:id="rId10462" w:anchor="Sit_Lucone" w:history="1">
        <w:r w:rsidR="00F3305C" w:rsidRPr="0032190F">
          <w:rPr>
            <w:rStyle w:val="Hyperlink"/>
            <w:lang w:val="fr-FR"/>
          </w:rPr>
          <w:t>Lucone</w:t>
        </w:r>
      </w:hyperlink>
      <w:r w:rsidR="00F3305C" w:rsidRPr="0032190F">
        <w:rPr>
          <w:lang w:val="fr-FR"/>
        </w:rPr>
        <w:t xml:space="preserve">, </w:t>
      </w:r>
      <w:hyperlink r:id="rId10463" w:anchor="Sit_Lavagnone" w:history="1">
        <w:r w:rsidR="00F3305C" w:rsidRPr="0032190F">
          <w:rPr>
            <w:rStyle w:val="Hyperlink"/>
            <w:lang w:val="fr-FR"/>
          </w:rPr>
          <w:t>Lavagnone</w:t>
        </w:r>
      </w:hyperlink>
      <w:r w:rsidR="00F3305C" w:rsidRPr="0032190F">
        <w:rPr>
          <w:lang w:val="fr-FR"/>
        </w:rPr>
        <w:t xml:space="preserve">, </w:t>
      </w:r>
      <w:r w:rsidRPr="0032190F">
        <w:rPr>
          <w:lang w:val="fr-FR"/>
        </w:rPr>
        <w:tab/>
      </w:r>
      <w:hyperlink r:id="rId10464" w:anchor="Sit_Ledro" w:history="1">
        <w:r w:rsidR="00F3305C" w:rsidRPr="0032190F">
          <w:rPr>
            <w:rStyle w:val="Hyperlink"/>
            <w:lang w:val="fr-FR"/>
          </w:rPr>
          <w:t>Ledro</w:t>
        </w:r>
      </w:hyperlink>
      <w:r w:rsidR="00F3305C" w:rsidRPr="0032190F">
        <w:rPr>
          <w:lang w:val="fr-FR"/>
        </w:rPr>
        <w:t xml:space="preserve"> (BIB 232 p. 77), </w:t>
      </w:r>
      <w:hyperlink r:id="rId10465" w:anchor="Sit_Fiave" w:history="1">
        <w:r w:rsidR="00F3305C" w:rsidRPr="0032190F">
          <w:rPr>
            <w:rStyle w:val="Hyperlink"/>
            <w:lang w:val="fr-FR"/>
          </w:rPr>
          <w:t>Fiavè</w:t>
        </w:r>
      </w:hyperlink>
      <w:r w:rsidR="00F3305C" w:rsidRPr="0032190F">
        <w:rPr>
          <w:lang w:val="fr-FR"/>
        </w:rPr>
        <w:t xml:space="preserve"> (BIB 232 p. 77 (BIB 793))</w:t>
      </w:r>
    </w:p>
    <w:p w14:paraId="3CF049F9" w14:textId="77777777" w:rsidR="00331CDD" w:rsidRPr="0032190F" w:rsidRDefault="00331CDD" w:rsidP="00242C0F">
      <w:pPr>
        <w:ind w:left="705"/>
        <w:rPr>
          <w:lang w:val="fr-FR"/>
        </w:rPr>
      </w:pPr>
      <w:r w:rsidRPr="0032190F">
        <w:rPr>
          <w:lang w:val="fr-FR"/>
        </w:rPr>
        <w:t>-la taille du poignard (</w:t>
      </w:r>
      <w:smartTag w:uri="urn:schemas-microsoft-com:office:smarttags" w:element="metricconverter">
        <w:smartTagPr>
          <w:attr w:name="ProductID" w:val="20 cm"/>
        </w:smartTagPr>
        <w:r w:rsidRPr="0032190F">
          <w:rPr>
            <w:lang w:val="fr-FR"/>
          </w:rPr>
          <w:t>20 cm</w:t>
        </w:r>
      </w:smartTag>
      <w:r w:rsidRPr="0032190F">
        <w:rPr>
          <w:lang w:val="fr-FR"/>
        </w:rPr>
        <w:t>) qui se rapproche des moyennes de l’âge du Bronze et l’éloigne des modèles Campaniformes</w:t>
      </w:r>
    </w:p>
    <w:p w14:paraId="6952A268" w14:textId="77777777" w:rsidR="00331CDD" w:rsidRPr="0032190F" w:rsidRDefault="00331CDD" w:rsidP="00242C0F">
      <w:pPr>
        <w:ind w:left="705"/>
        <w:rPr>
          <w:lang w:val="fr-FR"/>
        </w:rPr>
      </w:pPr>
      <w:r w:rsidRPr="0032190F">
        <w:rPr>
          <w:lang w:val="fr-FR"/>
        </w:rPr>
        <w:t>-la base de la lame ; arrondie, qui évoque les modèles en Bronze plus que les languettes Campaniformes</w:t>
      </w:r>
    </w:p>
    <w:p w14:paraId="222D5E87" w14:textId="77777777" w:rsidR="00331CDD" w:rsidRPr="0032190F" w:rsidRDefault="00331CDD" w:rsidP="00242C0F">
      <w:pPr>
        <w:rPr>
          <w:lang w:val="fr-FR"/>
        </w:rPr>
      </w:pPr>
      <w:r w:rsidRPr="0032190F">
        <w:rPr>
          <w:lang w:val="fr-FR"/>
        </w:rPr>
        <w:t>Mais ces observations ne peuvent être décisivent quant à l’attribution de ces poignards.</w:t>
      </w:r>
    </w:p>
    <w:p w14:paraId="4190265A" w14:textId="77777777" w:rsidR="00331CDD" w:rsidRPr="0032190F" w:rsidRDefault="00331CDD" w:rsidP="00242C0F">
      <w:pPr>
        <w:rPr>
          <w:lang w:val="fr-FR"/>
        </w:rPr>
      </w:pPr>
      <w:r w:rsidRPr="0032190F">
        <w:rPr>
          <w:lang w:val="fr-FR"/>
        </w:rPr>
        <w:t>(BIB 232 p. 77)</w:t>
      </w:r>
    </w:p>
    <w:p w14:paraId="521C2535" w14:textId="77777777" w:rsidR="00FD1F98" w:rsidRPr="0032190F" w:rsidRDefault="00FD1F98" w:rsidP="00242C0F">
      <w:pPr>
        <w:rPr>
          <w:lang w:val="fr-FR"/>
        </w:rPr>
      </w:pPr>
    </w:p>
    <w:p w14:paraId="1CCC4C48" w14:textId="77777777" w:rsidR="00FD1F98" w:rsidRPr="0032190F" w:rsidRDefault="00FD1F98" w:rsidP="00952EF5">
      <w:pPr>
        <w:jc w:val="both"/>
        <w:rPr>
          <w:lang w:val="fr-FR"/>
        </w:rPr>
      </w:pPr>
      <w:r w:rsidRPr="0032190F">
        <w:rPr>
          <w:i/>
          <w:lang w:val="fr-FR"/>
        </w:rPr>
        <w:t xml:space="preserve">Le fragment de stèle de Borno 5 (Borno, Brescia), sur lequel figurent deux poignards sensiblement proches de ceux de Cemmo 3 et Cemmo 4, est attribuée au Bronze ancien (De Marinis 1994 ; Casini, De Marinis, Fossati 1995). Quelques différence sont perceptibles entre ces représentations et celles attribuées au Campaniforme : la forme de la pommeau tronconique qui se rapproche de type de pommeau en bois de cerf de l’âge du Bronze ancien ou moyen découvert à la La Polada, Lucone, Lavagnone, Ledro et Fiavè, les dimensions des lames du poignard (environ </w:t>
      </w:r>
      <w:smartTag w:uri="urn:schemas-microsoft-com:office:smarttags" w:element="metricconverter">
        <w:smartTagPr>
          <w:attr w:name="ProductID" w:val="20 cm"/>
        </w:smartTagPr>
        <w:r w:rsidRPr="0032190F">
          <w:rPr>
            <w:i/>
            <w:lang w:val="fr-FR"/>
          </w:rPr>
          <w:t>20 cm</w:t>
        </w:r>
      </w:smartTag>
      <w:r w:rsidRPr="0032190F">
        <w:rPr>
          <w:i/>
          <w:lang w:val="fr-FR"/>
        </w:rPr>
        <w:t xml:space="preserve"> de long) qui les rapprochent des moyennes de l’âge du Bronze, la base de la lame arrondie, qui évoque les modèles en Bronze plus que les languettes campaniformes (De Marinis 1994 p. 77). Toutefois, et à l’avis de R. C. De Marinis, ces observations ne peuvent être décisives pour l’attribution chrono-culturelle de ces poignards (id.).</w:t>
      </w:r>
    </w:p>
    <w:p w14:paraId="64971A74" w14:textId="77777777" w:rsidR="009D11AD" w:rsidRPr="0032190F" w:rsidRDefault="009D11AD" w:rsidP="00242C0F">
      <w:pPr>
        <w:rPr>
          <w:lang w:val="fr-FR"/>
        </w:rPr>
      </w:pPr>
    </w:p>
    <w:p w14:paraId="13DECC1B" w14:textId="77777777" w:rsidR="009D11AD" w:rsidRPr="0032190F" w:rsidRDefault="009D11AD" w:rsidP="00242C0F">
      <w:pPr>
        <w:rPr>
          <w:lang w:val="fr-FR"/>
        </w:rPr>
      </w:pPr>
    </w:p>
    <w:p w14:paraId="6548D3DD" w14:textId="77777777" w:rsidR="009D11AD" w:rsidRPr="0032190F" w:rsidRDefault="009D11AD" w:rsidP="00242C0F">
      <w:pPr>
        <w:pStyle w:val="Heading4"/>
      </w:pPr>
      <w:bookmarkStart w:id="4210" w:name="Sizz_Borno_6"/>
      <w:r w:rsidRPr="0032190F">
        <w:t>Borno 6</w:t>
      </w:r>
    </w:p>
    <w:bookmarkEnd w:id="4210"/>
    <w:p w14:paraId="35F4BDFF" w14:textId="77777777" w:rsidR="009D11AD" w:rsidRPr="0032190F" w:rsidRDefault="009D11AD" w:rsidP="00242C0F">
      <w:pPr>
        <w:rPr>
          <w:i/>
          <w:lang w:val="fr-FR"/>
        </w:rPr>
      </w:pPr>
      <w:r w:rsidRPr="0032190F">
        <w:rPr>
          <w:i/>
          <w:lang w:val="fr-FR"/>
        </w:rPr>
        <w:t>bandoleer</w:t>
      </w:r>
    </w:p>
    <w:p w14:paraId="0929AB05" w14:textId="77777777" w:rsidR="009D11AD" w:rsidRPr="0032190F" w:rsidRDefault="009D11AD" w:rsidP="00242C0F">
      <w:pPr>
        <w:rPr>
          <w:lang w:val="fr-FR"/>
        </w:rPr>
      </w:pPr>
    </w:p>
    <w:p w14:paraId="1E9287F4" w14:textId="77777777" w:rsidR="009D11AD" w:rsidRPr="0032190F" w:rsidRDefault="009D11AD" w:rsidP="00242C0F">
      <w:pPr>
        <w:rPr>
          <w:lang w:val="fr-FR"/>
        </w:rPr>
      </w:pPr>
    </w:p>
    <w:p w14:paraId="76766AC3" w14:textId="77777777" w:rsidR="009404DC" w:rsidRPr="0032190F" w:rsidRDefault="009404DC" w:rsidP="00242C0F">
      <w:pPr>
        <w:pStyle w:val="Heading3"/>
        <w:spacing w:line="240" w:lineRule="auto"/>
      </w:pPr>
      <w:bookmarkStart w:id="4211" w:name="Sizz_Bagnolo"/>
      <w:r w:rsidRPr="0032190F">
        <w:t>Bagnolo</w:t>
      </w:r>
    </w:p>
    <w:bookmarkEnd w:id="4211"/>
    <w:p w14:paraId="37EAB3DA" w14:textId="77777777" w:rsidR="009D11AD" w:rsidRPr="0032190F" w:rsidRDefault="009D11AD" w:rsidP="00242C0F">
      <w:pPr>
        <w:rPr>
          <w:lang w:val="fr-FR"/>
        </w:rPr>
      </w:pPr>
    </w:p>
    <w:p w14:paraId="42027329" w14:textId="77777777" w:rsidR="009D11AD" w:rsidRPr="0032190F" w:rsidRDefault="009D11AD" w:rsidP="00242C0F">
      <w:pPr>
        <w:pStyle w:val="Heading4"/>
      </w:pPr>
      <w:bookmarkStart w:id="4212" w:name="Sizz_Bagnolo_1"/>
      <w:r w:rsidRPr="0032190F">
        <w:t>Bagnolo 1</w:t>
      </w:r>
    </w:p>
    <w:bookmarkEnd w:id="4212"/>
    <w:p w14:paraId="7308B1E0" w14:textId="77777777" w:rsidR="009D11AD" w:rsidRPr="0032190F" w:rsidRDefault="009D11AD" w:rsidP="00242C0F">
      <w:pPr>
        <w:rPr>
          <w:lang w:val="fr-FR"/>
        </w:rPr>
      </w:pPr>
    </w:p>
    <w:p w14:paraId="2F9CD13E" w14:textId="755DC8B1" w:rsidR="00BC7082" w:rsidRPr="0032190F" w:rsidRDefault="00BC7082" w:rsidP="00242C0F">
      <w:pPr>
        <w:rPr>
          <w:lang w:val="fr-FR"/>
        </w:rPr>
      </w:pPr>
      <w:r w:rsidRPr="0032190F">
        <w:rPr>
          <w:lang w:val="fr-FR"/>
        </w:rPr>
        <w:t xml:space="preserve">Cette stèle montre 8 représentations de poignards Remedello 2, 2 haches, un bandeau de trois lignes parallèles, une figure soleiforme se superposant à un rectangle à double base, un </w:t>
      </w:r>
      <w:hyperlink r:id="rId10466" w:anchor="Cul_Art_TAC_T_z_cervide" w:history="1">
        <w:r w:rsidR="002E0A84" w:rsidRPr="0032190F">
          <w:rPr>
            <w:rStyle w:val="Hyperlink"/>
            <w:lang w:val="fr-FR"/>
          </w:rPr>
          <w:t>cervidé</w:t>
        </w:r>
      </w:hyperlink>
      <w:r w:rsidRPr="0032190F">
        <w:rPr>
          <w:lang w:val="fr-FR"/>
        </w:rPr>
        <w:t>.</w:t>
      </w:r>
    </w:p>
    <w:p w14:paraId="2E13FC89" w14:textId="77777777" w:rsidR="00BC7082" w:rsidRPr="0032190F" w:rsidRDefault="00BC7082"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57"/>
        <w:gridCol w:w="1523"/>
      </w:tblGrid>
      <w:tr w:rsidR="00BC7082" w14:paraId="00EA220D" w14:textId="77777777">
        <w:trPr>
          <w:jc w:val="center"/>
        </w:trPr>
        <w:tc>
          <w:tcPr>
            <w:tcW w:w="0" w:type="auto"/>
            <w:vAlign w:val="center"/>
          </w:tcPr>
          <w:p w14:paraId="4FCBD269" w14:textId="77777777" w:rsidR="00BC7082" w:rsidRPr="00DB5974" w:rsidRDefault="00BC7082" w:rsidP="00242C0F">
            <w:pPr>
              <w:jc w:val="center"/>
              <w:rPr>
                <w:b/>
                <w:i/>
              </w:rPr>
            </w:pPr>
            <w:r w:rsidRPr="00DB5974">
              <w:rPr>
                <w:b/>
                <w:i/>
              </w:rPr>
              <w:t>sur</w:t>
            </w:r>
          </w:p>
        </w:tc>
        <w:tc>
          <w:tcPr>
            <w:tcW w:w="0" w:type="auto"/>
            <w:vAlign w:val="center"/>
          </w:tcPr>
          <w:p w14:paraId="5953DA4A" w14:textId="77777777" w:rsidR="00BC7082" w:rsidRDefault="00BC7082" w:rsidP="00242C0F">
            <w:pPr>
              <w:jc w:val="center"/>
            </w:pPr>
            <w:r>
              <w:t>Soleil</w:t>
            </w:r>
          </w:p>
        </w:tc>
      </w:tr>
      <w:tr w:rsidR="00BC7082" w14:paraId="6524C08F" w14:textId="77777777">
        <w:trPr>
          <w:jc w:val="center"/>
        </w:trPr>
        <w:tc>
          <w:tcPr>
            <w:tcW w:w="0" w:type="auto"/>
            <w:vAlign w:val="center"/>
          </w:tcPr>
          <w:p w14:paraId="3129060B" w14:textId="77777777" w:rsidR="00BC7082" w:rsidRPr="00DB5974" w:rsidRDefault="00BC7082" w:rsidP="00242C0F">
            <w:pPr>
              <w:jc w:val="center"/>
              <w:rPr>
                <w:b/>
                <w:i/>
              </w:rPr>
            </w:pPr>
            <w:r w:rsidRPr="00DB5974">
              <w:rPr>
                <w:b/>
                <w:i/>
              </w:rPr>
              <w:t>sous</w:t>
            </w:r>
          </w:p>
        </w:tc>
        <w:tc>
          <w:tcPr>
            <w:tcW w:w="0" w:type="auto"/>
            <w:vAlign w:val="center"/>
          </w:tcPr>
          <w:p w14:paraId="0DD9AC1E" w14:textId="77777777" w:rsidR="009D11AD" w:rsidRDefault="00BC7082" w:rsidP="00242C0F">
            <w:pPr>
              <w:jc w:val="center"/>
            </w:pPr>
            <w:r>
              <w:t xml:space="preserve">Rectangle </w:t>
            </w:r>
          </w:p>
          <w:p w14:paraId="72ACAAE3" w14:textId="77777777" w:rsidR="00BC7082" w:rsidRDefault="00BC7082" w:rsidP="00242C0F">
            <w:pPr>
              <w:jc w:val="center"/>
            </w:pPr>
            <w:r>
              <w:t>à double base</w:t>
            </w:r>
          </w:p>
        </w:tc>
      </w:tr>
    </w:tbl>
    <w:p w14:paraId="4DFC1A5F" w14:textId="77777777" w:rsidR="00BC7082" w:rsidRPr="0032190F" w:rsidRDefault="00BC7082" w:rsidP="00242C0F">
      <w:pPr>
        <w:rPr>
          <w:lang w:val="fr-FR"/>
        </w:rPr>
      </w:pPr>
      <w:r w:rsidRPr="0032190F">
        <w:rPr>
          <w:lang w:val="fr-FR"/>
        </w:rPr>
        <w:t xml:space="preserve">(BIB </w:t>
      </w:r>
      <w:r w:rsidR="00085BBF" w:rsidRPr="0032190F">
        <w:rPr>
          <w:lang w:val="fr-FR"/>
        </w:rPr>
        <w:t xml:space="preserve">967 et </w:t>
      </w:r>
      <w:r w:rsidRPr="0032190F">
        <w:rPr>
          <w:lang w:val="fr-FR"/>
        </w:rPr>
        <w:t>224 ?</w:t>
      </w:r>
      <w:r w:rsidR="008030D0" w:rsidRPr="0032190F">
        <w:rPr>
          <w:lang w:val="fr-FR"/>
        </w:rPr>
        <w:t xml:space="preserve"> et 1001 p. 257</w:t>
      </w:r>
      <w:r w:rsidR="00737C26" w:rsidRPr="0032190F">
        <w:rPr>
          <w:lang w:val="fr-FR"/>
        </w:rPr>
        <w:t xml:space="preserve"> et 1024 p. 89</w:t>
      </w:r>
      <w:r w:rsidRPr="0032190F">
        <w:rPr>
          <w:lang w:val="fr-FR"/>
        </w:rPr>
        <w:t>)</w:t>
      </w:r>
    </w:p>
    <w:p w14:paraId="5B8C81FB" w14:textId="77777777" w:rsidR="00BC7082" w:rsidRPr="0032190F" w:rsidRDefault="00BC7082" w:rsidP="00242C0F">
      <w:pPr>
        <w:rPr>
          <w:lang w:val="fr-FR"/>
        </w:rPr>
      </w:pPr>
    </w:p>
    <w:p w14:paraId="3863615C" w14:textId="77777777" w:rsidR="00085BBF" w:rsidRPr="0032190F" w:rsidRDefault="00085BBF" w:rsidP="00242C0F">
      <w:pPr>
        <w:rPr>
          <w:lang w:val="fr-FR"/>
        </w:rPr>
      </w:pPr>
      <w:r w:rsidRPr="0032190F">
        <w:rPr>
          <w:lang w:val="fr-FR"/>
        </w:rPr>
        <w:t>Sa composition peut être comparée à Plas 1 (Capitello dei Due Pini) et à Ossimo 6 (BIB 967)</w:t>
      </w:r>
    </w:p>
    <w:p w14:paraId="579AE4D5" w14:textId="77777777" w:rsidR="00222BB7" w:rsidRPr="0032190F" w:rsidRDefault="00222BB7" w:rsidP="00242C0F">
      <w:pPr>
        <w:rPr>
          <w:lang w:val="fr-FR"/>
        </w:rPr>
      </w:pPr>
    </w:p>
    <w:p w14:paraId="6C49941F" w14:textId="0AEBE8B4" w:rsidR="00222BB7" w:rsidRPr="0032190F" w:rsidRDefault="00222BB7" w:rsidP="00242C0F">
      <w:pPr>
        <w:jc w:val="both"/>
        <w:rPr>
          <w:lang w:val="fr-FR"/>
        </w:rPr>
      </w:pPr>
      <w:r w:rsidRPr="0032190F">
        <w:rPr>
          <w:lang w:val="fr-FR"/>
        </w:rPr>
        <w:t>L’une des deux haches, parce qu’elle a le manche légèrement desaxée vers la lame et une lame symétrique, ferait référence à des modèles en pierre polie que l’on peut comparer aux exemplaires de (</w:t>
      </w:r>
      <w:hyperlink r:id="rId10467" w:anchor="Sit_Fornovo_San_Giovanni" w:history="1">
        <w:r w:rsidRPr="0032190F">
          <w:rPr>
            <w:rStyle w:val="Hyperlink"/>
            <w:lang w:val="fr-FR"/>
          </w:rPr>
          <w:t>Forvono S. Giovanni</w:t>
        </w:r>
      </w:hyperlink>
      <w:r w:rsidRPr="0032190F">
        <w:rPr>
          <w:lang w:val="fr-FR"/>
        </w:rPr>
        <w:t xml:space="preserve">, Camisano, </w:t>
      </w:r>
      <w:hyperlink r:id="rId10468" w:anchor="Sit_Iseo" w:history="1">
        <w:r w:rsidRPr="0032190F">
          <w:rPr>
            <w:rStyle w:val="Hyperlink"/>
            <w:lang w:val="fr-FR"/>
          </w:rPr>
          <w:t>Iseo</w:t>
        </w:r>
      </w:hyperlink>
      <w:r w:rsidRPr="0032190F">
        <w:rPr>
          <w:lang w:val="fr-FR"/>
        </w:rPr>
        <w:t xml:space="preserve">, Ostiano, Offlaga, </w:t>
      </w:r>
      <w:hyperlink r:id="rId10469" w:anchor="Sizz_Lagundo" w:history="1">
        <w:r w:rsidRPr="0032190F">
          <w:rPr>
            <w:rStyle w:val="Hyperlink"/>
            <w:lang w:val="fr-FR"/>
          </w:rPr>
          <w:t>Lagundo</w:t>
        </w:r>
      </w:hyperlink>
      <w:r w:rsidRPr="0032190F">
        <w:rPr>
          <w:lang w:val="fr-FR"/>
        </w:rPr>
        <w:t xml:space="preserve">, </w:t>
      </w:r>
      <w:hyperlink r:id="rId10470" w:anchor="Sit_Cumarola" w:history="1">
        <w:r w:rsidRPr="0032190F">
          <w:rPr>
            <w:rStyle w:val="Hyperlink"/>
            <w:lang w:val="fr-FR"/>
          </w:rPr>
          <w:t>Cumarola</w:t>
        </w:r>
      </w:hyperlink>
      <w:r w:rsidRPr="0032190F">
        <w:rPr>
          <w:lang w:val="fr-FR"/>
        </w:rPr>
        <w:t>, Laveno, Bodio etc. (BIB 232 p. 84)</w:t>
      </w:r>
    </w:p>
    <w:p w14:paraId="5DC453CF" w14:textId="77777777" w:rsidR="00085BBF" w:rsidRPr="0032190F" w:rsidRDefault="00085BBF" w:rsidP="00242C0F">
      <w:pPr>
        <w:rPr>
          <w:lang w:val="fr-FR"/>
        </w:rPr>
      </w:pPr>
    </w:p>
    <w:p w14:paraId="4FD0116D" w14:textId="77777777" w:rsidR="009404DC" w:rsidRPr="0032190F" w:rsidRDefault="009404DC" w:rsidP="00242C0F">
      <w:pPr>
        <w:pStyle w:val="Heading4"/>
      </w:pPr>
      <w:bookmarkStart w:id="4213" w:name="Sizz_Bagnolo_2"/>
      <w:r w:rsidRPr="0032190F">
        <w:lastRenderedPageBreak/>
        <w:t>Bagnolo 2</w:t>
      </w:r>
    </w:p>
    <w:bookmarkEnd w:id="4213"/>
    <w:p w14:paraId="7C396BA5" w14:textId="77777777" w:rsidR="00BC7082" w:rsidRPr="0032190F" w:rsidRDefault="00BC7082" w:rsidP="00242C0F">
      <w:pPr>
        <w:rPr>
          <w:lang w:val="fr-FR"/>
        </w:rPr>
      </w:pPr>
    </w:p>
    <w:p w14:paraId="41E38C1B" w14:textId="77777777" w:rsidR="00BC7082" w:rsidRPr="0032190F" w:rsidRDefault="009404DC" w:rsidP="00242C0F">
      <w:pPr>
        <w:rPr>
          <w:lang w:val="fr-FR"/>
        </w:rPr>
      </w:pPr>
      <w:r w:rsidRPr="0032190F">
        <w:rPr>
          <w:lang w:val="fr-FR"/>
        </w:rPr>
        <w:t xml:space="preserve">Cette stèle montre </w:t>
      </w:r>
      <w:r w:rsidR="00BC7082" w:rsidRPr="0032190F">
        <w:rPr>
          <w:lang w:val="fr-FR"/>
        </w:rPr>
        <w:t>2</w:t>
      </w:r>
      <w:r w:rsidRPr="0032190F">
        <w:rPr>
          <w:lang w:val="fr-FR"/>
        </w:rPr>
        <w:t xml:space="preserve"> représentations du poignard Remedello 2</w:t>
      </w:r>
      <w:r w:rsidR="0055224D" w:rsidRPr="0032190F">
        <w:rPr>
          <w:lang w:val="fr-FR"/>
        </w:rPr>
        <w:t>, 2 haches</w:t>
      </w:r>
      <w:r w:rsidR="00085BBF" w:rsidRPr="0032190F">
        <w:rPr>
          <w:lang w:val="fr-FR"/>
        </w:rPr>
        <w:t xml:space="preserve"> dont une avec une enmanchure typique des hallebardes</w:t>
      </w:r>
      <w:r w:rsidR="0055224D" w:rsidRPr="0032190F">
        <w:rPr>
          <w:lang w:val="fr-FR"/>
        </w:rPr>
        <w:t>, une scène d’attelage, des formes géométriques (type soleil frangé, double pendentif)</w:t>
      </w:r>
      <w:r w:rsidR="00085BBF" w:rsidRPr="0032190F">
        <w:rPr>
          <w:lang w:val="fr-FR"/>
        </w:rPr>
        <w:t xml:space="preserve"> (BIB 967)</w:t>
      </w:r>
    </w:p>
    <w:p w14:paraId="5182C8B1" w14:textId="77777777" w:rsidR="00534987" w:rsidRPr="0032190F" w:rsidRDefault="00534987" w:rsidP="00242C0F">
      <w:pPr>
        <w:rPr>
          <w:lang w:val="fr-FR"/>
        </w:rPr>
      </w:pPr>
    </w:p>
    <w:p w14:paraId="215A02D2" w14:textId="3F110767" w:rsidR="00F17CA1" w:rsidRPr="0032190F" w:rsidRDefault="00F17CA1" w:rsidP="00242C0F">
      <w:pPr>
        <w:rPr>
          <w:lang w:val="fr-FR"/>
        </w:rPr>
      </w:pPr>
      <w:r w:rsidRPr="0032190F">
        <w:rPr>
          <w:lang w:val="fr-FR"/>
        </w:rPr>
        <w:t xml:space="preserve">La hache </w:t>
      </w:r>
      <w:r w:rsidR="00BD72AB" w:rsidRPr="0032190F">
        <w:rPr>
          <w:lang w:val="fr-FR"/>
        </w:rPr>
        <w:t>à</w:t>
      </w:r>
      <w:r w:rsidRPr="0032190F">
        <w:rPr>
          <w:lang w:val="fr-FR"/>
        </w:rPr>
        <w:t xml:space="preserve"> encastrement globuleux peut être comparé</w:t>
      </w:r>
      <w:r w:rsidR="00BD72AB" w:rsidRPr="0032190F">
        <w:rPr>
          <w:lang w:val="fr-FR"/>
        </w:rPr>
        <w:t>e</w:t>
      </w:r>
      <w:r w:rsidRPr="0032190F">
        <w:rPr>
          <w:lang w:val="fr-FR"/>
        </w:rPr>
        <w:t xml:space="preserve"> à la hache d’</w:t>
      </w:r>
      <w:hyperlink r:id="rId10471" w:anchor="Sit_Otzi" w:history="1">
        <w:r w:rsidRPr="0032190F">
          <w:rPr>
            <w:rStyle w:val="Hyperlink"/>
            <w:lang w:val="fr-FR"/>
          </w:rPr>
          <w:t>Ötzi</w:t>
        </w:r>
      </w:hyperlink>
      <w:r w:rsidR="00DB7412" w:rsidRPr="0032190F">
        <w:rPr>
          <w:lang w:val="fr-FR"/>
        </w:rPr>
        <w:t xml:space="preserve">. Ce type d’enmanchement se diffuse avec l’horizon </w:t>
      </w:r>
      <w:hyperlink r:id="rId10472" w:anchor="Cul_Horgen" w:history="1">
        <w:r w:rsidR="00DB7412" w:rsidRPr="0032190F">
          <w:rPr>
            <w:rStyle w:val="Hyperlink"/>
            <w:lang w:val="fr-FR"/>
          </w:rPr>
          <w:t>Horgen</w:t>
        </w:r>
      </w:hyperlink>
      <w:r w:rsidR="00DB7412" w:rsidRPr="0032190F">
        <w:rPr>
          <w:lang w:val="fr-FR"/>
        </w:rPr>
        <w:t xml:space="preserve"> au début de l’âge du cuivre</w:t>
      </w:r>
      <w:r w:rsidRPr="0032190F">
        <w:rPr>
          <w:lang w:val="fr-FR"/>
        </w:rPr>
        <w:t xml:space="preserve"> (BIB 232 p. 82)</w:t>
      </w:r>
      <w:r w:rsidR="009C302A" w:rsidRPr="0032190F">
        <w:rPr>
          <w:lang w:val="fr-FR"/>
        </w:rPr>
        <w:t xml:space="preserve"> comme le montrerait des comparaisons avec les haches </w:t>
      </w:r>
      <w:r w:rsidR="00CF18D6" w:rsidRPr="0032190F">
        <w:rPr>
          <w:lang w:val="fr-FR"/>
        </w:rPr>
        <w:t xml:space="preserve">en cuivre </w:t>
      </w:r>
      <w:r w:rsidR="009C302A" w:rsidRPr="0032190F">
        <w:rPr>
          <w:lang w:val="fr-FR"/>
        </w:rPr>
        <w:t xml:space="preserve">trouvées à </w:t>
      </w:r>
      <w:hyperlink r:id="rId10473" w:anchor="Sit_Bocca_Lorenza" w:history="1">
        <w:r w:rsidR="009C302A" w:rsidRPr="0032190F">
          <w:rPr>
            <w:rStyle w:val="Hyperlink"/>
            <w:lang w:val="fr-FR"/>
          </w:rPr>
          <w:t>Bocca Lorenza</w:t>
        </w:r>
      </w:hyperlink>
      <w:r w:rsidR="009C302A" w:rsidRPr="0032190F">
        <w:rPr>
          <w:lang w:val="fr-FR"/>
        </w:rPr>
        <w:t xml:space="preserve"> (BIB 232 p. 82).</w:t>
      </w:r>
    </w:p>
    <w:p w14:paraId="152B07EF" w14:textId="77777777" w:rsidR="00796884" w:rsidRPr="0032190F" w:rsidRDefault="00796884" w:rsidP="00242C0F">
      <w:pPr>
        <w:rPr>
          <w:lang w:val="fr-FR"/>
        </w:rPr>
      </w:pPr>
    </w:p>
    <w:p w14:paraId="2EDC26E7" w14:textId="77777777" w:rsidR="009C302A" w:rsidRPr="0032190F" w:rsidRDefault="009C302A" w:rsidP="00242C0F">
      <w:pPr>
        <w:rPr>
          <w:lang w:val="fr-FR"/>
        </w:rPr>
      </w:pPr>
      <w:r w:rsidRPr="0032190F">
        <w:rPr>
          <w:lang w:val="fr-FR"/>
        </w:rPr>
        <w:t>L’autre hache, à lame trapézoïdale allongée unie a un manche en S (à l’instar des hallebardes de Plas 1, …) par un trait n’a pas de qualité fonctionnelle et pour cela n’apporte pas d’indices chronologiques (BIB 232 p. 82).</w:t>
      </w:r>
    </w:p>
    <w:p w14:paraId="4ECD45E8" w14:textId="77777777" w:rsidR="00122204" w:rsidRPr="0032190F" w:rsidRDefault="00122204" w:rsidP="00242C0F">
      <w:pPr>
        <w:rPr>
          <w:lang w:val="fr-FR"/>
        </w:rPr>
      </w:pPr>
    </w:p>
    <w:p w14:paraId="33FFB4E4" w14:textId="7FBDE69F" w:rsidR="00122204" w:rsidRPr="0032190F" w:rsidRDefault="00122204" w:rsidP="00242C0F">
      <w:pPr>
        <w:jc w:val="both"/>
        <w:rPr>
          <w:lang w:val="fr-FR"/>
        </w:rPr>
      </w:pPr>
      <w:r w:rsidRPr="0032190F">
        <w:rPr>
          <w:lang w:val="fr-FR"/>
        </w:rPr>
        <w:t xml:space="preserve">J. Freu (1989) interprète cette stèle comme le parangon du symbolisme </w:t>
      </w:r>
      <w:hyperlink r:id="rId10474" w:anchor="Cul_Indo_Europeen" w:history="1">
        <w:r w:rsidRPr="0032190F">
          <w:rPr>
            <w:rStyle w:val="Hyperlink"/>
            <w:lang w:val="fr-FR"/>
          </w:rPr>
          <w:t>indo-européen</w:t>
        </w:r>
      </w:hyperlink>
      <w:r w:rsidRPr="0032190F">
        <w:rPr>
          <w:lang w:val="fr-FR"/>
        </w:rPr>
        <w:t>. La stèle est divisée verticalement en trois registres, du bas en haut : une scène de labour symbolise la 3</w:t>
      </w:r>
      <w:r w:rsidRPr="0032190F">
        <w:rPr>
          <w:vertAlign w:val="superscript"/>
          <w:lang w:val="fr-FR"/>
        </w:rPr>
        <w:t>e</w:t>
      </w:r>
      <w:r w:rsidRPr="0032190F">
        <w:rPr>
          <w:lang w:val="fr-FR"/>
        </w:rPr>
        <w:t xml:space="preserve"> fonction « dumézilienne » (celle de production), dans le registre moyen double spirale, hallebarde et poignards symbolisent les dieux guerriers, le registre supérieur est celui du Soleil (BIB 1234 p. 11).</w:t>
      </w:r>
    </w:p>
    <w:p w14:paraId="73CB5FF9" w14:textId="77777777" w:rsidR="00A551E9" w:rsidRPr="0032190F" w:rsidRDefault="00A551E9" w:rsidP="00242C0F">
      <w:pPr>
        <w:rPr>
          <w:lang w:val="fr-FR"/>
        </w:rPr>
      </w:pPr>
    </w:p>
    <w:p w14:paraId="5C2DC8CB" w14:textId="77777777" w:rsidR="00ED5B9E" w:rsidRPr="0032190F" w:rsidRDefault="00ED5B9E" w:rsidP="00242C0F">
      <w:pPr>
        <w:pStyle w:val="Heading3"/>
        <w:spacing w:line="240" w:lineRule="auto"/>
      </w:pPr>
      <w:bookmarkStart w:id="4214" w:name="Sit_Ossimo"/>
      <w:r w:rsidRPr="0032190F">
        <w:t>Ossimo</w:t>
      </w:r>
    </w:p>
    <w:bookmarkEnd w:id="4214"/>
    <w:p w14:paraId="637CFEF7" w14:textId="59023348" w:rsidR="00ED5B9E" w:rsidRPr="0032190F" w:rsidRDefault="00ED5B9E" w:rsidP="00242C0F">
      <w:pPr>
        <w:jc w:val="both"/>
        <w:rPr>
          <w:lang w:val="fr-FR"/>
        </w:rPr>
      </w:pPr>
      <w:r w:rsidRPr="0032190F">
        <w:rPr>
          <w:lang w:val="fr-FR"/>
        </w:rPr>
        <w:t xml:space="preserve">Ce site du Valcamonica a été fouillé et à livré des informations sur les </w:t>
      </w:r>
      <w:r w:rsidRPr="0032190F">
        <w:rPr>
          <w:i/>
          <w:lang w:val="fr-FR"/>
        </w:rPr>
        <w:t>borno</w:t>
      </w:r>
      <w:r w:rsidRPr="0032190F">
        <w:rPr>
          <w:lang w:val="fr-FR"/>
        </w:rPr>
        <w:t xml:space="preserve"> et les cultes qui leur sont liés.Deux sites ont été fouillé</w:t>
      </w:r>
      <w:r w:rsidR="0026086E" w:rsidRPr="0032190F">
        <w:rPr>
          <w:lang w:val="fr-FR"/>
        </w:rPr>
        <w:t>s</w:t>
      </w:r>
      <w:r w:rsidRPr="0032190F">
        <w:rPr>
          <w:lang w:val="fr-FR"/>
        </w:rPr>
        <w:t xml:space="preserve"> : </w:t>
      </w:r>
      <w:hyperlink r:id="rId10475" w:anchor="Sizz_Ossimo_Anvoia" w:history="1">
        <w:r w:rsidRPr="0032190F">
          <w:rPr>
            <w:rStyle w:val="Hyperlink"/>
            <w:lang w:val="fr-FR"/>
          </w:rPr>
          <w:t>Ossimo-An</w:t>
        </w:r>
        <w:r w:rsidR="00DF49C3" w:rsidRPr="0032190F">
          <w:rPr>
            <w:rStyle w:val="Hyperlink"/>
            <w:lang w:val="fr-FR"/>
          </w:rPr>
          <w:t>v</w:t>
        </w:r>
        <w:r w:rsidRPr="0032190F">
          <w:rPr>
            <w:rStyle w:val="Hyperlink"/>
            <w:lang w:val="fr-FR"/>
          </w:rPr>
          <w:t>o</w:t>
        </w:r>
        <w:r w:rsidR="00DF49C3" w:rsidRPr="0032190F">
          <w:rPr>
            <w:rStyle w:val="Hyperlink"/>
            <w:lang w:val="fr-FR"/>
          </w:rPr>
          <w:t>i</w:t>
        </w:r>
        <w:r w:rsidRPr="0032190F">
          <w:rPr>
            <w:rStyle w:val="Hyperlink"/>
            <w:lang w:val="fr-FR"/>
          </w:rPr>
          <w:t>a</w:t>
        </w:r>
      </w:hyperlink>
      <w:r w:rsidRPr="0032190F">
        <w:rPr>
          <w:lang w:val="fr-FR"/>
        </w:rPr>
        <w:t xml:space="preserve"> et </w:t>
      </w:r>
      <w:hyperlink r:id="rId10476" w:anchor="Sizz_Ossimo_Pat" w:history="1">
        <w:r w:rsidRPr="0032190F">
          <w:rPr>
            <w:rStyle w:val="Hyperlink"/>
            <w:lang w:val="fr-FR"/>
          </w:rPr>
          <w:t>Ossimo-Pat</w:t>
        </w:r>
      </w:hyperlink>
      <w:r w:rsidR="00280290" w:rsidRPr="0032190F">
        <w:rPr>
          <w:lang w:val="fr-FR"/>
        </w:rPr>
        <w:t>.</w:t>
      </w:r>
    </w:p>
    <w:p w14:paraId="4D4E4729" w14:textId="77777777" w:rsidR="009B0B14" w:rsidRPr="0032190F" w:rsidRDefault="009B0B14" w:rsidP="00242C0F">
      <w:pPr>
        <w:jc w:val="both"/>
        <w:rPr>
          <w:lang w:val="fr-FR"/>
        </w:rPr>
      </w:pPr>
    </w:p>
    <w:p w14:paraId="4F0CCC48" w14:textId="77777777" w:rsidR="009B0B14" w:rsidRPr="0032190F" w:rsidRDefault="009B0B14" w:rsidP="00242C0F">
      <w:pPr>
        <w:jc w:val="both"/>
        <w:rPr>
          <w:lang w:val="fr-FR"/>
        </w:rPr>
      </w:pPr>
      <w:r w:rsidRPr="0032190F">
        <w:rPr>
          <w:lang w:val="fr-FR"/>
        </w:rPr>
        <w:t>A Asinio les blocs gravés ont été retrouvés alignés avec la face orientée vers le levé de soleil à l’instar du Petit-Chasseur (Fossati)</w:t>
      </w:r>
    </w:p>
    <w:p w14:paraId="3905BE93" w14:textId="77777777" w:rsidR="00DF49C3" w:rsidRPr="0032190F" w:rsidRDefault="00DF49C3" w:rsidP="00242C0F">
      <w:pPr>
        <w:jc w:val="both"/>
        <w:rPr>
          <w:lang w:val="fr-FR"/>
        </w:rPr>
      </w:pPr>
    </w:p>
    <w:p w14:paraId="2C6CCDC4" w14:textId="77777777" w:rsidR="00DF49C3" w:rsidRPr="0032190F" w:rsidRDefault="003479A5" w:rsidP="00242C0F">
      <w:pPr>
        <w:pStyle w:val="Heading4"/>
      </w:pPr>
      <w:bookmarkStart w:id="4215" w:name="Sizz_Ossimo_Anvoia"/>
      <w:r w:rsidRPr="0032190F">
        <w:t>Ossimo-</w:t>
      </w:r>
      <w:r w:rsidR="00604273" w:rsidRPr="0032190F">
        <w:t>Anvòia</w:t>
      </w:r>
    </w:p>
    <w:bookmarkEnd w:id="4215"/>
    <w:p w14:paraId="651EB32A" w14:textId="77777777" w:rsidR="00604273" w:rsidRPr="0032190F" w:rsidRDefault="00604273" w:rsidP="00242C0F">
      <w:pPr>
        <w:jc w:val="both"/>
        <w:rPr>
          <w:lang w:val="fr-FR"/>
        </w:rPr>
      </w:pPr>
    </w:p>
    <w:p w14:paraId="65CC3FBA" w14:textId="4B5E8B90" w:rsidR="00DF49C3" w:rsidRPr="0032190F" w:rsidRDefault="00DF49C3" w:rsidP="00242C0F">
      <w:pPr>
        <w:jc w:val="both"/>
        <w:rPr>
          <w:lang w:val="fr-FR"/>
        </w:rPr>
      </w:pPr>
      <w:r w:rsidRPr="0032190F">
        <w:rPr>
          <w:lang w:val="fr-FR"/>
        </w:rPr>
        <w:t xml:space="preserve">Le « centre culturel » d’Anvòia à Ossimo, nommé OS4 ; se trouve à ca. </w:t>
      </w:r>
      <w:smartTag w:uri="urn:schemas-microsoft-com:office:smarttags" w:element="metricconverter">
        <w:smartTagPr>
          <w:attr w:name="ProductID" w:val="855 m"/>
        </w:smartTagPr>
        <w:r w:rsidRPr="0032190F">
          <w:rPr>
            <w:lang w:val="fr-FR"/>
          </w:rPr>
          <w:t>855 m</w:t>
        </w:r>
      </w:smartTag>
      <w:r w:rsidRPr="0032190F">
        <w:rPr>
          <w:lang w:val="fr-FR"/>
        </w:rPr>
        <w:t xml:space="preserve">.s.n.m. à l’extrémité nord-orientale du plateau d’Ossimo-Borno. Les fouilles (entre 1988-95, ~ </w:t>
      </w:r>
      <w:smartTag w:uri="urn:schemas-microsoft-com:office:smarttags" w:element="metricconverter">
        <w:smartTagPr>
          <w:attr w:name="ProductID" w:val="20 m2"/>
        </w:smartTagPr>
        <w:r w:rsidRPr="0032190F">
          <w:rPr>
            <w:lang w:val="fr-FR"/>
          </w:rPr>
          <w:t>20 m</w:t>
        </w:r>
        <w:r w:rsidRPr="0032190F">
          <w:rPr>
            <w:vertAlign w:val="superscript"/>
            <w:lang w:val="fr-FR"/>
          </w:rPr>
          <w:t>2</w:t>
        </w:r>
      </w:smartTag>
      <w:r w:rsidRPr="0032190F">
        <w:rPr>
          <w:lang w:val="fr-FR"/>
        </w:rPr>
        <w:t>) ont livré 12 à 15 fragments d</w:t>
      </w:r>
      <w:r w:rsidR="00604273" w:rsidRPr="0032190F">
        <w:rPr>
          <w:lang w:val="fr-FR"/>
        </w:rPr>
        <w:t>e stèles gravées (</w:t>
      </w:r>
      <w:r w:rsidR="00604273" w:rsidRPr="0032190F">
        <w:rPr>
          <w:i/>
          <w:lang w:val="fr-FR"/>
        </w:rPr>
        <w:t>massi incisi</w:t>
      </w:r>
      <w:r w:rsidR="00604273" w:rsidRPr="0032190F">
        <w:rPr>
          <w:lang w:val="fr-FR"/>
        </w:rPr>
        <w:t>) et ont montré qu’au moins pour deux d’entre elles elles furent volontairement abattues sur le site même.</w:t>
      </w:r>
      <w:r w:rsidRPr="0032190F">
        <w:rPr>
          <w:lang w:val="fr-FR"/>
        </w:rPr>
        <w:t xml:space="preserve"> Pour l’ensemble ces gravures sont attribuables aux siècles du milieu d 3</w:t>
      </w:r>
      <w:r w:rsidRPr="0032190F">
        <w:rPr>
          <w:vertAlign w:val="superscript"/>
          <w:lang w:val="fr-FR"/>
        </w:rPr>
        <w:t>e</w:t>
      </w:r>
      <w:r w:rsidRPr="0032190F">
        <w:rPr>
          <w:lang w:val="fr-FR"/>
        </w:rPr>
        <w:t xml:space="preserve"> millénaire : Chalcolithique 2 connu dans l’habitat de la colline de Castello di </w:t>
      </w:r>
      <w:hyperlink r:id="rId10477" w:anchor="Sit_Breno" w:history="1">
        <w:r w:rsidRPr="0032190F">
          <w:rPr>
            <w:rStyle w:val="Hyperlink"/>
            <w:lang w:val="fr-FR"/>
          </w:rPr>
          <w:t>Breno</w:t>
        </w:r>
      </w:hyperlink>
      <w:r w:rsidRPr="0032190F">
        <w:rPr>
          <w:lang w:val="fr-FR"/>
        </w:rPr>
        <w:t xml:space="preserve"> à peu de distance dans le fond de vallée (BIB 1005 p. 251</w:t>
      </w:r>
      <w:r w:rsidR="00604273" w:rsidRPr="0032190F">
        <w:rPr>
          <w:lang w:val="fr-FR"/>
        </w:rPr>
        <w:t>,254</w:t>
      </w:r>
      <w:r w:rsidRPr="0032190F">
        <w:rPr>
          <w:lang w:val="fr-FR"/>
        </w:rPr>
        <w:t xml:space="preserve"> et BIB 112 et BIB 476).</w:t>
      </w:r>
    </w:p>
    <w:p w14:paraId="67B5AADE" w14:textId="1C695793" w:rsidR="00604273" w:rsidRPr="0032190F" w:rsidRDefault="00604273" w:rsidP="00242C0F">
      <w:pPr>
        <w:jc w:val="both"/>
        <w:rPr>
          <w:lang w:val="fr-FR"/>
        </w:rPr>
      </w:pPr>
      <w:r w:rsidRPr="0032190F">
        <w:rPr>
          <w:lang w:val="fr-FR"/>
        </w:rPr>
        <w:t xml:space="preserve">La couche archéologique fait </w:t>
      </w:r>
      <w:smartTag w:uri="urn:schemas-microsoft-com:office:smarttags" w:element="metricconverter">
        <w:smartTagPr>
          <w:attr w:name="ProductID" w:val="20 cm"/>
        </w:smartTagPr>
        <w:r w:rsidRPr="0032190F">
          <w:rPr>
            <w:lang w:val="fr-FR"/>
          </w:rPr>
          <w:t>20 cm</w:t>
        </w:r>
      </w:smartTag>
      <w:r w:rsidRPr="0032190F">
        <w:rPr>
          <w:lang w:val="fr-FR"/>
        </w:rPr>
        <w:t xml:space="preserve"> d’épaisseur et est divisée entre un niveau de base où l’on retrouve des fragments de vases attribués au Chalcolithique, éclats de silex, percuteurs, « gessetti » de colorants et, d’autre part le sommet de cette couche (BIB 1005 p. 254)</w:t>
      </w:r>
      <w:r w:rsidR="00914BC9" w:rsidRPr="0032190F">
        <w:rPr>
          <w:lang w:val="fr-FR"/>
        </w:rPr>
        <w:t xml:space="preserve"> céramique proche de celle de l’habitat de </w:t>
      </w:r>
      <w:hyperlink r:id="rId10478" w:anchor="Sit_Breno" w:history="1">
        <w:r w:rsidR="00914BC9" w:rsidRPr="0032190F">
          <w:rPr>
            <w:rStyle w:val="Hyperlink"/>
            <w:lang w:val="fr-FR"/>
          </w:rPr>
          <w:t>Breno</w:t>
        </w:r>
      </w:hyperlink>
      <w:r w:rsidR="00914BC9" w:rsidRPr="0032190F">
        <w:rPr>
          <w:lang w:val="fr-FR"/>
        </w:rPr>
        <w:t xml:space="preserve"> (BIB 444 p. 53 (BIB 477)</w:t>
      </w:r>
    </w:p>
    <w:p w14:paraId="3F6900DB" w14:textId="77777777" w:rsidR="00604273" w:rsidRPr="0032190F" w:rsidRDefault="00604273" w:rsidP="00242C0F">
      <w:pPr>
        <w:jc w:val="both"/>
        <w:rPr>
          <w:lang w:val="fr-FR"/>
        </w:rPr>
      </w:pPr>
    </w:p>
    <w:p w14:paraId="3A52B537" w14:textId="77777777" w:rsidR="00DF49C3" w:rsidRPr="0032190F" w:rsidRDefault="00DF49C3" w:rsidP="00242C0F">
      <w:pPr>
        <w:jc w:val="both"/>
        <w:rPr>
          <w:lang w:val="fr-FR"/>
        </w:rPr>
      </w:pPr>
      <w:r w:rsidRPr="0032190F">
        <w:rPr>
          <w:lang w:val="fr-FR"/>
        </w:rPr>
        <w:t xml:space="preserve">2 regroupements ont été individualisés : </w:t>
      </w:r>
    </w:p>
    <w:p w14:paraId="11FEC8CA" w14:textId="77777777" w:rsidR="00DF49C3" w:rsidRPr="0032190F" w:rsidRDefault="00DF49C3" w:rsidP="00242C0F">
      <w:pPr>
        <w:jc w:val="both"/>
        <w:rPr>
          <w:lang w:val="fr-FR"/>
        </w:rPr>
      </w:pPr>
      <w:r w:rsidRPr="0032190F">
        <w:rPr>
          <w:lang w:val="fr-FR"/>
        </w:rPr>
        <w:tab/>
        <w:t xml:space="preserve">-F1 : alignement NS de 3 blocs gravés (M1-M3) retrouvés en place la face gravée orientée à </w:t>
      </w:r>
      <w:r w:rsidRPr="0032190F">
        <w:rPr>
          <w:lang w:val="fr-FR"/>
        </w:rPr>
        <w:tab/>
        <w:t>l’Est. L’alignement semble être cres</w:t>
      </w:r>
      <w:r w:rsidR="00604273" w:rsidRPr="0032190F">
        <w:rPr>
          <w:lang w:val="fr-FR"/>
        </w:rPr>
        <w:t>ciuto à partir de la grande stèle M1 (eq. Ossimo 4)</w:t>
      </w:r>
    </w:p>
    <w:p w14:paraId="76699DA2" w14:textId="77777777" w:rsidR="00497132" w:rsidRPr="0032190F" w:rsidRDefault="00497132" w:rsidP="00242C0F">
      <w:pPr>
        <w:jc w:val="both"/>
        <w:rPr>
          <w:lang w:val="fr-FR"/>
        </w:rPr>
      </w:pPr>
      <w:r w:rsidRPr="0032190F">
        <w:rPr>
          <w:lang w:val="fr-FR"/>
        </w:rPr>
        <w:tab/>
        <w:t>-F2 : structure informe, peut-être lié à une activité préparatoire à l’installation des stèles (BIB 1005 p. 254)</w:t>
      </w:r>
    </w:p>
    <w:p w14:paraId="4CD14F27" w14:textId="77777777" w:rsidR="00610803" w:rsidRPr="0032190F" w:rsidRDefault="00610803" w:rsidP="00242C0F">
      <w:pPr>
        <w:jc w:val="both"/>
        <w:rPr>
          <w:lang w:val="fr-FR"/>
        </w:rPr>
      </w:pPr>
    </w:p>
    <w:p w14:paraId="14D67C63" w14:textId="77777777" w:rsidR="00497132" w:rsidRPr="0032190F" w:rsidRDefault="00497132" w:rsidP="00242C0F">
      <w:pPr>
        <w:jc w:val="both"/>
        <w:rPr>
          <w:lang w:val="fr-FR"/>
        </w:rPr>
      </w:pPr>
      <w:r w:rsidRPr="0032190F">
        <w:rPr>
          <w:lang w:val="fr-FR"/>
        </w:rPr>
        <w:t>Le fragment de stèle C 17 est attribuée à la phase III A2 (Campaniforme) du fait de la représentation de 4 poignards à pommeau globuleux (BIB 1005 p. 256)</w:t>
      </w:r>
    </w:p>
    <w:p w14:paraId="036EA70E" w14:textId="77777777" w:rsidR="00497132" w:rsidRPr="0032190F" w:rsidRDefault="00497132" w:rsidP="00242C0F">
      <w:pPr>
        <w:jc w:val="both"/>
        <w:rPr>
          <w:lang w:val="fr-FR"/>
        </w:rPr>
      </w:pPr>
      <w:r w:rsidRPr="0032190F">
        <w:rPr>
          <w:lang w:val="fr-FR"/>
        </w:rPr>
        <w:lastRenderedPageBreak/>
        <w:t>Le fragment de stèle C 1 montre 2 phases : une hache à lame encastrée (</w:t>
      </w:r>
      <w:r w:rsidRPr="0032190F">
        <w:rPr>
          <w:i/>
          <w:lang w:val="fr-FR"/>
        </w:rPr>
        <w:t>a incastro</w:t>
      </w:r>
      <w:r w:rsidRPr="0032190F">
        <w:rPr>
          <w:lang w:val="fr-FR"/>
        </w:rPr>
        <w:t>) (phase 1) surmontée d’un anthropomorphe à buste triangulaire (phase 2) attribué au Campaniforme (BIB 1005 p. 256)</w:t>
      </w:r>
    </w:p>
    <w:p w14:paraId="470B6355" w14:textId="5F7E4B11" w:rsidR="00EB1FBD" w:rsidRPr="0032190F" w:rsidRDefault="00497132" w:rsidP="00242C0F">
      <w:pPr>
        <w:jc w:val="both"/>
        <w:rPr>
          <w:lang w:val="fr-FR"/>
        </w:rPr>
      </w:pPr>
      <w:r w:rsidRPr="0032190F">
        <w:rPr>
          <w:lang w:val="fr-FR"/>
        </w:rPr>
        <w:t xml:space="preserve">M 13, surlaquelle est disposé une figuration anthropomorphique couronée d’un soleil à 14 rayons ainsi qu’une hache </w:t>
      </w:r>
      <w:r w:rsidR="00EB1FBD" w:rsidRPr="0032190F">
        <w:rPr>
          <w:lang w:val="fr-FR"/>
        </w:rPr>
        <w:t xml:space="preserve">à lame allongée, est attribué au </w:t>
      </w:r>
      <w:hyperlink r:id="rId10479" w:anchor="Cul_Campaniforme" w:history="1">
        <w:r w:rsidR="00EB1FBD" w:rsidRPr="0032190F">
          <w:rPr>
            <w:rStyle w:val="Hyperlink"/>
            <w:lang w:val="fr-FR"/>
          </w:rPr>
          <w:t>Campaniforme</w:t>
        </w:r>
      </w:hyperlink>
      <w:r w:rsidRPr="0032190F">
        <w:rPr>
          <w:lang w:val="fr-FR"/>
        </w:rPr>
        <w:t>(III A2)</w:t>
      </w:r>
      <w:r w:rsidR="00EB1FBD" w:rsidRPr="0032190F">
        <w:rPr>
          <w:lang w:val="fr-FR"/>
        </w:rPr>
        <w:t xml:space="preserve"> par correspodance à l’ « anthropomorphisation du motif solaire » selon De Marinis (1994) (BIB 1005 p. 256)</w:t>
      </w:r>
    </w:p>
    <w:p w14:paraId="1AEE83E8" w14:textId="3A626A53" w:rsidR="00497132" w:rsidRPr="0032190F" w:rsidRDefault="00EB1FBD" w:rsidP="00242C0F">
      <w:pPr>
        <w:jc w:val="both"/>
        <w:rPr>
          <w:lang w:val="fr-FR"/>
        </w:rPr>
      </w:pPr>
      <w:r w:rsidRPr="0032190F">
        <w:rPr>
          <w:lang w:val="fr-FR"/>
        </w:rPr>
        <w:t xml:space="preserve">Les fragments C 20 et C 14-15 représentent une composition de type « féminin » avec des </w:t>
      </w:r>
      <w:hyperlink r:id="rId10480" w:anchor="Cul_Art_TAC_T_t_collier_2spirales" w:history="1">
        <w:r w:rsidR="007E4365">
          <w:rPr>
            <w:rStyle w:val="Hyperlink"/>
            <w:lang w:val="fr-FR"/>
          </w:rPr>
          <w:t>colliers</w:t>
        </w:r>
        <w:r w:rsidR="007E4365" w:rsidRPr="007E4365">
          <w:rPr>
            <w:rStyle w:val="Hyperlink"/>
            <w:lang w:val="fr-FR"/>
          </w:rPr>
          <w:t xml:space="preserve"> à double spirale</w:t>
        </w:r>
      </w:hyperlink>
      <w:r w:rsidRPr="0032190F">
        <w:rPr>
          <w:lang w:val="fr-FR"/>
        </w:rPr>
        <w:t xml:space="preserve">, formes de colliers, pectiformes, disques simples ou cercles concentriques. La forme de C 20 affectait certainement une forme de type stèle anthropomorphe. L’absence notée du « chapeau de gendarme » permet d’attribuer ces 3 fragments à la phase III A 1 (BIB 1005 p. 256). </w:t>
      </w:r>
    </w:p>
    <w:p w14:paraId="4B470E75" w14:textId="6CD4BB09" w:rsidR="002B32D0" w:rsidRPr="0032190F" w:rsidRDefault="00A51527" w:rsidP="00242C0F">
      <w:pPr>
        <w:jc w:val="both"/>
        <w:rPr>
          <w:lang w:val="fr-FR"/>
        </w:rPr>
      </w:pPr>
      <w:r w:rsidRPr="0032190F">
        <w:rPr>
          <w:lang w:val="fr-FR"/>
        </w:rPr>
        <w:t xml:space="preserve">C30-7 (Anvoia OS4C): un </w:t>
      </w:r>
      <w:hyperlink r:id="rId10481" w:anchor="Cul_Art_TAC_T_z_cervide" w:history="1">
        <w:r w:rsidR="00C370D1" w:rsidRPr="0032190F">
          <w:rPr>
            <w:rStyle w:val="Hyperlink"/>
            <w:lang w:val="fr-FR"/>
          </w:rPr>
          <w:t>cerf</w:t>
        </w:r>
      </w:hyperlink>
      <w:r w:rsidR="00C370D1" w:rsidRPr="0032190F">
        <w:rPr>
          <w:rStyle w:val="st"/>
          <w:lang w:val="fr-FR"/>
        </w:rPr>
        <w:t xml:space="preserve">s </w:t>
      </w:r>
      <w:r w:rsidRPr="0032190F">
        <w:rPr>
          <w:lang w:val="fr-FR"/>
        </w:rPr>
        <w:t xml:space="preserve">[à bois semi-circulaire ?] se superposant à un poignard Remedello 2 (BIB 2378 p. 183) </w:t>
      </w:r>
    </w:p>
    <w:p w14:paraId="00027AAC" w14:textId="77777777" w:rsidR="00A51527" w:rsidRPr="0032190F" w:rsidRDefault="00A51527" w:rsidP="00242C0F">
      <w:pPr>
        <w:jc w:val="both"/>
        <w:rPr>
          <w:lang w:val="fr-FR"/>
        </w:rPr>
      </w:pPr>
    </w:p>
    <w:p w14:paraId="7A28B5A1" w14:textId="77777777" w:rsidR="002B32D0" w:rsidRPr="0032190F" w:rsidRDefault="002B32D0" w:rsidP="00242C0F">
      <w:pPr>
        <w:jc w:val="both"/>
        <w:rPr>
          <w:lang w:val="fr-FR"/>
        </w:rPr>
      </w:pPr>
      <w:r w:rsidRPr="0032190F">
        <w:rPr>
          <w:lang w:val="fr-FR"/>
        </w:rPr>
        <w:t>Le site est occupé durant une période allant de 2800-2400 mais l’iconographie des stèles Ossimo 4 et Ossimo 10 semble plutôt indiquer la période Campaniforme (BIB 1167 p. 246)</w:t>
      </w:r>
    </w:p>
    <w:p w14:paraId="06CCD495" w14:textId="77777777" w:rsidR="002B32D0" w:rsidRPr="0032190F" w:rsidRDefault="002B32D0" w:rsidP="00242C0F">
      <w:pPr>
        <w:jc w:val="both"/>
        <w:rPr>
          <w:lang w:val="fr-FR"/>
        </w:rPr>
      </w:pPr>
    </w:p>
    <w:p w14:paraId="7B04198A" w14:textId="77777777" w:rsidR="002B32D0" w:rsidRPr="0032190F" w:rsidRDefault="002B32D0" w:rsidP="00242C0F">
      <w:pPr>
        <w:jc w:val="both"/>
        <w:rPr>
          <w:lang w:val="fr-FR"/>
        </w:rPr>
      </w:pPr>
      <w:r w:rsidRPr="0032190F">
        <w:rPr>
          <w:lang w:val="fr-FR"/>
        </w:rPr>
        <w:t>Le site pour lequel aucune sépulture n’</w:t>
      </w:r>
      <w:r w:rsidR="00083471" w:rsidRPr="0032190F">
        <w:rPr>
          <w:lang w:val="fr-FR"/>
        </w:rPr>
        <w:t xml:space="preserve">a été retrouvée devait avoir une fonction exclusivement rituelle. Il </w:t>
      </w:r>
      <w:r w:rsidRPr="0032190F">
        <w:rPr>
          <w:lang w:val="fr-FR"/>
        </w:rPr>
        <w:t>est interprété comme devant servir à une petite communauté locale pour laquelle le lieu était également un point nodal de démarquation territoriale dans les relations de voisinnage (BIB 1167 p. 246)</w:t>
      </w:r>
    </w:p>
    <w:p w14:paraId="6754B2EC" w14:textId="77777777" w:rsidR="00F92D6F" w:rsidRPr="0032190F" w:rsidRDefault="003479A5" w:rsidP="00242C0F">
      <w:pPr>
        <w:pStyle w:val="Heading4"/>
      </w:pPr>
      <w:r w:rsidRPr="0032190F">
        <w:br/>
      </w:r>
      <w:bookmarkStart w:id="4216" w:name="Sizz_Ossimo_Pat"/>
      <w:r w:rsidRPr="0032190F">
        <w:t>Ossimo-</w:t>
      </w:r>
      <w:r w:rsidR="00F92D6F" w:rsidRPr="0032190F">
        <w:t>Pat</w:t>
      </w:r>
      <w:bookmarkEnd w:id="4216"/>
    </w:p>
    <w:p w14:paraId="3761083D" w14:textId="77777777" w:rsidR="00F92D6F" w:rsidRPr="0032190F" w:rsidRDefault="00F92D6F" w:rsidP="00242C0F">
      <w:pPr>
        <w:rPr>
          <w:lang w:val="fr-FR"/>
        </w:rPr>
      </w:pPr>
    </w:p>
    <w:p w14:paraId="2085D358" w14:textId="74007303" w:rsidR="00280290" w:rsidRPr="0032190F" w:rsidRDefault="003479A5" w:rsidP="00242C0F">
      <w:pPr>
        <w:jc w:val="both"/>
        <w:rPr>
          <w:lang w:val="fr-FR"/>
        </w:rPr>
      </w:pPr>
      <w:r w:rsidRPr="00784BEC">
        <w:rPr>
          <w:lang w:val="it-IT"/>
        </w:rPr>
        <w:t xml:space="preserve">Aire monumentale d’Ossimo-Pat (ca. </w:t>
      </w:r>
      <w:smartTag w:uri="urn:schemas-microsoft-com:office:smarttags" w:element="metricconverter">
        <w:smartTagPr>
          <w:attr w:name="ProductID" w:val="800 m"/>
        </w:smartTagPr>
        <w:r w:rsidRPr="00784BEC">
          <w:rPr>
            <w:lang w:val="it-IT"/>
          </w:rPr>
          <w:t>800 m</w:t>
        </w:r>
      </w:smartTag>
      <w:r w:rsidRPr="00784BEC">
        <w:rPr>
          <w:lang w:val="it-IT"/>
        </w:rPr>
        <w:t xml:space="preserve">.s.n.m.) sur le replat d’Ossimo-Borno. </w:t>
      </w:r>
      <w:r w:rsidRPr="0032190F">
        <w:rPr>
          <w:lang w:val="fr-FR"/>
        </w:rPr>
        <w:t>Non loin de structures d’habitats attribuées à l’</w:t>
      </w:r>
      <w:hyperlink r:id="rId10482" w:anchor="Cul_Fer" w:history="1">
        <w:r w:rsidRPr="0032190F">
          <w:rPr>
            <w:rStyle w:val="Hyperlink"/>
            <w:lang w:val="fr-FR"/>
          </w:rPr>
          <w:t>âge du Fer</w:t>
        </w:r>
      </w:hyperlink>
      <w:r w:rsidRPr="0032190F">
        <w:rPr>
          <w:lang w:val="fr-FR"/>
        </w:rPr>
        <w:t xml:space="preserve"> (BIB 1521).Fondée entre le </w:t>
      </w:r>
      <w:hyperlink r:id="rId10483" w:anchor="Cul_Neo_Recent" w:history="1">
        <w:r w:rsidRPr="0032190F">
          <w:rPr>
            <w:rStyle w:val="Hyperlink"/>
            <w:lang w:val="fr-FR"/>
          </w:rPr>
          <w:t>Néolithique tardif</w:t>
        </w:r>
      </w:hyperlink>
      <w:r w:rsidRPr="0032190F">
        <w:rPr>
          <w:lang w:val="fr-FR"/>
        </w:rPr>
        <w:t xml:space="preserve"> (</w:t>
      </w:r>
      <w:r w:rsidRPr="0032190F">
        <w:rPr>
          <w:i/>
          <w:lang w:val="fr-FR"/>
        </w:rPr>
        <w:t>Tardo Neolitico</w:t>
      </w:r>
      <w:r w:rsidRPr="0032190F">
        <w:rPr>
          <w:lang w:val="fr-FR"/>
        </w:rPr>
        <w:t xml:space="preserve">) et </w:t>
      </w:r>
      <w:hyperlink r:id="rId10484" w:anchor="Cul_Neo_Final" w:history="1">
        <w:r w:rsidRPr="0032190F">
          <w:rPr>
            <w:rStyle w:val="Hyperlink"/>
            <w:lang w:val="fr-FR"/>
          </w:rPr>
          <w:t>l’âge du Cuivre</w:t>
        </w:r>
      </w:hyperlink>
      <w:r w:rsidRPr="0032190F">
        <w:rPr>
          <w:lang w:val="fr-FR"/>
        </w:rPr>
        <w:t xml:space="preserve">, et utilisée jusqu’à la fin du </w:t>
      </w:r>
      <w:hyperlink r:id="rId10485" w:anchor="Cul_Bronze_Ancien" w:history="1">
        <w:r w:rsidRPr="0032190F">
          <w:rPr>
            <w:rStyle w:val="Hyperlink"/>
            <w:lang w:val="fr-FR"/>
          </w:rPr>
          <w:t>Bronze ancien</w:t>
        </w:r>
      </w:hyperlink>
      <w:r w:rsidRPr="0032190F">
        <w:rPr>
          <w:lang w:val="fr-FR"/>
        </w:rPr>
        <w:t>, elle comprend</w:t>
      </w:r>
      <w:r w:rsidR="00280290" w:rsidRPr="0032190F">
        <w:rPr>
          <w:lang w:val="fr-FR"/>
        </w:rPr>
        <w:t>, du sud au nord :</w:t>
      </w:r>
    </w:p>
    <w:p w14:paraId="49099FE0" w14:textId="1FD8D7AA" w:rsidR="00280290" w:rsidRPr="0032190F" w:rsidRDefault="00280290" w:rsidP="00242C0F">
      <w:pPr>
        <w:ind w:firstLine="709"/>
        <w:jc w:val="both"/>
        <w:rPr>
          <w:lang w:val="fr-FR"/>
        </w:rPr>
      </w:pPr>
      <w:r w:rsidRPr="0032190F">
        <w:rPr>
          <w:lang w:val="fr-FR"/>
        </w:rPr>
        <w:t xml:space="preserve">-une </w:t>
      </w:r>
      <w:hyperlink r:id="rId10486" w:anchor="Sizz_Ossimo_Pat_sectS" w:history="1">
        <w:r w:rsidRPr="0032190F">
          <w:rPr>
            <w:rStyle w:val="Hyperlink"/>
            <w:lang w:val="fr-FR"/>
          </w:rPr>
          <w:t>aire sud</w:t>
        </w:r>
      </w:hyperlink>
    </w:p>
    <w:p w14:paraId="1147241A" w14:textId="2E1D9289" w:rsidR="00280290" w:rsidRPr="0032190F" w:rsidRDefault="00280290" w:rsidP="00242C0F">
      <w:pPr>
        <w:ind w:firstLine="709"/>
        <w:jc w:val="both"/>
        <w:rPr>
          <w:lang w:val="fr-FR"/>
        </w:rPr>
      </w:pPr>
      <w:r w:rsidRPr="0032190F">
        <w:rPr>
          <w:lang w:val="fr-FR"/>
        </w:rPr>
        <w:t xml:space="preserve">-un </w:t>
      </w:r>
      <w:hyperlink r:id="rId10487" w:anchor="Sizz_Ossimo_Pat_alignMenhirs" w:history="1">
        <w:r w:rsidRPr="0032190F">
          <w:rPr>
            <w:rStyle w:val="Hyperlink"/>
            <w:lang w:val="fr-FR"/>
          </w:rPr>
          <w:t xml:space="preserve">alignement de stèles </w:t>
        </w:r>
        <w:r w:rsidR="003479A5" w:rsidRPr="0032190F">
          <w:rPr>
            <w:rStyle w:val="Hyperlink"/>
            <w:lang w:val="fr-FR"/>
          </w:rPr>
          <w:t xml:space="preserve">avec des </w:t>
        </w:r>
        <w:r w:rsidR="00D979B9" w:rsidRPr="0032190F">
          <w:rPr>
            <w:rStyle w:val="Hyperlink"/>
            <w:i/>
            <w:lang w:val="fr-FR"/>
          </w:rPr>
          <w:t>tumulus</w:t>
        </w:r>
      </w:hyperlink>
    </w:p>
    <w:p w14:paraId="7140B71C" w14:textId="5C91FEFE" w:rsidR="00280290" w:rsidRPr="0032190F" w:rsidRDefault="00280290" w:rsidP="00242C0F">
      <w:pPr>
        <w:ind w:firstLine="709"/>
        <w:jc w:val="both"/>
        <w:rPr>
          <w:lang w:val="fr-FR"/>
        </w:rPr>
      </w:pPr>
      <w:r w:rsidRPr="0032190F">
        <w:rPr>
          <w:lang w:val="fr-FR"/>
        </w:rPr>
        <w:t xml:space="preserve">-une </w:t>
      </w:r>
      <w:hyperlink r:id="rId10488" w:anchor="Sizz_Ossimo_Pat_sectN" w:history="1">
        <w:r w:rsidRPr="0032190F">
          <w:rPr>
            <w:rStyle w:val="Hyperlink"/>
            <w:lang w:val="fr-FR"/>
          </w:rPr>
          <w:t>aire nord</w:t>
        </w:r>
      </w:hyperlink>
    </w:p>
    <w:p w14:paraId="5ABD99D1" w14:textId="77777777" w:rsidR="00280290" w:rsidRPr="0032190F" w:rsidRDefault="003479A5" w:rsidP="00242C0F">
      <w:pPr>
        <w:jc w:val="both"/>
        <w:rPr>
          <w:lang w:val="fr-FR"/>
        </w:rPr>
      </w:pPr>
      <w:r w:rsidRPr="0032190F">
        <w:rPr>
          <w:lang w:val="fr-FR"/>
        </w:rPr>
        <w:t xml:space="preserve">(BIB 1521 p. 249). </w:t>
      </w:r>
    </w:p>
    <w:p w14:paraId="36C2CF74" w14:textId="77777777" w:rsidR="00280290" w:rsidRPr="0032190F" w:rsidRDefault="00280290" w:rsidP="00242C0F">
      <w:pPr>
        <w:jc w:val="both"/>
        <w:rPr>
          <w:lang w:val="fr-FR"/>
        </w:rPr>
      </w:pPr>
    </w:p>
    <w:p w14:paraId="6A9D5786" w14:textId="24AF1D49" w:rsidR="003479A5" w:rsidRPr="0032190F" w:rsidRDefault="003479A5" w:rsidP="00242C0F">
      <w:pPr>
        <w:jc w:val="both"/>
        <w:rPr>
          <w:lang w:val="fr-FR"/>
        </w:rPr>
      </w:pPr>
      <w:r w:rsidRPr="0032190F">
        <w:rPr>
          <w:lang w:val="fr-FR"/>
        </w:rPr>
        <w:t xml:space="preserve">Il existe une contunité stratigraphique entre le </w:t>
      </w:r>
      <w:hyperlink r:id="rId10489" w:anchor="Sizz_Ossimo_Pat_sectS" w:history="1">
        <w:r w:rsidR="00504592" w:rsidRPr="0032190F">
          <w:rPr>
            <w:rStyle w:val="Hyperlink"/>
            <w:lang w:val="fr-FR"/>
          </w:rPr>
          <w:t>secteur sud</w:t>
        </w:r>
      </w:hyperlink>
      <w:r w:rsidRPr="0032190F">
        <w:rPr>
          <w:lang w:val="fr-FR"/>
        </w:rPr>
        <w:t xml:space="preserve">et </w:t>
      </w:r>
      <w:r w:rsidR="00504592" w:rsidRPr="0032190F">
        <w:rPr>
          <w:lang w:val="fr-FR"/>
        </w:rPr>
        <w:t>l’</w:t>
      </w:r>
      <w:hyperlink r:id="rId10490" w:anchor="Sizz_Ossimo_Pat_alignMenhirs" w:history="1">
        <w:r w:rsidR="00504592" w:rsidRPr="0032190F">
          <w:rPr>
            <w:rStyle w:val="Hyperlink"/>
            <w:lang w:val="fr-FR"/>
          </w:rPr>
          <w:t>alignement de menhirs</w:t>
        </w:r>
      </w:hyperlink>
      <w:r w:rsidRPr="0032190F">
        <w:rPr>
          <w:lang w:val="fr-FR"/>
        </w:rPr>
        <w:t>(BIB 1521).</w:t>
      </w:r>
    </w:p>
    <w:p w14:paraId="3133AD56" w14:textId="77777777" w:rsidR="003479A5" w:rsidRPr="0032190F" w:rsidRDefault="00504592" w:rsidP="00647EA0">
      <w:pPr>
        <w:pStyle w:val="Heading5"/>
      </w:pPr>
      <w:bookmarkStart w:id="4217" w:name="Sizz_Ossimo_Pat_sectS"/>
      <w:r w:rsidRPr="0032190F">
        <w:t>Aire</w:t>
      </w:r>
      <w:r w:rsidR="003479A5" w:rsidRPr="0032190F">
        <w:t xml:space="preserve"> Sud</w:t>
      </w:r>
    </w:p>
    <w:bookmarkEnd w:id="4217"/>
    <w:p w14:paraId="268D872C" w14:textId="77777777" w:rsidR="003479A5" w:rsidRPr="0032190F" w:rsidRDefault="003479A5" w:rsidP="00242C0F">
      <w:pPr>
        <w:rPr>
          <w:lang w:val="fr-FR"/>
        </w:rPr>
      </w:pPr>
      <w:r w:rsidRPr="0032190F">
        <w:rPr>
          <w:lang w:val="fr-FR"/>
        </w:rPr>
        <w:t xml:space="preserve">Dans le secteur Sud, il existe 3 </w:t>
      </w:r>
      <w:r w:rsidR="003E25BE" w:rsidRPr="0032190F">
        <w:rPr>
          <w:lang w:val="fr-FR"/>
        </w:rPr>
        <w:t>t</w:t>
      </w:r>
      <w:r w:rsidRPr="0032190F">
        <w:rPr>
          <w:lang w:val="fr-FR"/>
        </w:rPr>
        <w:t xml:space="preserve">umuli de dimensions allant de 5m à </w:t>
      </w:r>
      <w:smartTag w:uri="urn:schemas-microsoft-com:office:smarttags" w:element="metricconverter">
        <w:smartTagPr>
          <w:attr w:name="ProductID" w:val="6,4 m"/>
        </w:smartTagPr>
        <w:r w:rsidRPr="0032190F">
          <w:rPr>
            <w:lang w:val="fr-FR"/>
          </w:rPr>
          <w:t>6,4 m</w:t>
        </w:r>
      </w:smartTag>
      <w:r w:rsidRPr="0032190F">
        <w:rPr>
          <w:lang w:val="fr-FR"/>
        </w:rPr>
        <w:t xml:space="preserve"> (BIB 1521 p. 249).</w:t>
      </w:r>
    </w:p>
    <w:p w14:paraId="1E876F0A" w14:textId="77777777" w:rsidR="00F92D6F" w:rsidRPr="0032190F" w:rsidRDefault="00D30A3D" w:rsidP="00242C0F">
      <w:pPr>
        <w:jc w:val="both"/>
        <w:rPr>
          <w:lang w:val="fr-FR"/>
        </w:rPr>
      </w:pPr>
      <w:r w:rsidRPr="0032190F">
        <w:rPr>
          <w:lang w:val="fr-FR"/>
        </w:rPr>
        <w:t>Deux</w:t>
      </w:r>
      <w:r w:rsidR="00F92D6F" w:rsidRPr="0032190F">
        <w:rPr>
          <w:lang w:val="fr-FR"/>
        </w:rPr>
        <w:t xml:space="preserve"> bloc</w:t>
      </w:r>
      <w:r w:rsidRPr="0032190F">
        <w:rPr>
          <w:lang w:val="fr-FR"/>
        </w:rPr>
        <w:t>s</w:t>
      </w:r>
      <w:r w:rsidR="00F92D6F" w:rsidRPr="0032190F">
        <w:rPr>
          <w:lang w:val="fr-FR"/>
        </w:rPr>
        <w:t xml:space="preserve"> gravé</w:t>
      </w:r>
      <w:r w:rsidRPr="0032190F">
        <w:rPr>
          <w:lang w:val="fr-FR"/>
        </w:rPr>
        <w:t>sde</w:t>
      </w:r>
      <w:r w:rsidR="00F92D6F" w:rsidRPr="0032190F">
        <w:rPr>
          <w:lang w:val="fr-FR"/>
        </w:rPr>
        <w:t xml:space="preserve"> topographie</w:t>
      </w:r>
      <w:r w:rsidRPr="0032190F">
        <w:rPr>
          <w:lang w:val="fr-FR"/>
        </w:rPr>
        <w:t>s, motifs serpentiformes, cupulesont</w:t>
      </w:r>
      <w:r w:rsidR="00F92D6F" w:rsidRPr="0032190F">
        <w:rPr>
          <w:lang w:val="fr-FR"/>
        </w:rPr>
        <w:t xml:space="preserve"> été retrouvé</w:t>
      </w:r>
      <w:r w:rsidRPr="0032190F">
        <w:rPr>
          <w:lang w:val="fr-FR"/>
        </w:rPr>
        <w:t>s</w:t>
      </w:r>
      <w:r w:rsidR="00F92D6F" w:rsidRPr="0032190F">
        <w:rPr>
          <w:lang w:val="fr-FR"/>
        </w:rPr>
        <w:t xml:space="preserve"> (</w:t>
      </w:r>
      <w:r w:rsidRPr="0032190F">
        <w:rPr>
          <w:lang w:val="fr-FR"/>
        </w:rPr>
        <w:t>BIB 1914 p. 225</w:t>
      </w:r>
      <w:r w:rsidR="00F92D6F" w:rsidRPr="0032190F">
        <w:rPr>
          <w:lang w:val="fr-FR"/>
        </w:rPr>
        <w:t>). Ce</w:t>
      </w:r>
      <w:r w:rsidRPr="0032190F">
        <w:rPr>
          <w:lang w:val="fr-FR"/>
        </w:rPr>
        <w:t>s</w:t>
      </w:r>
      <w:r w:rsidR="00F92D6F" w:rsidRPr="0032190F">
        <w:rPr>
          <w:lang w:val="fr-FR"/>
        </w:rPr>
        <w:t xml:space="preserve"> bloc</w:t>
      </w:r>
      <w:r w:rsidRPr="0032190F">
        <w:rPr>
          <w:lang w:val="fr-FR"/>
        </w:rPr>
        <w:t>ssont</w:t>
      </w:r>
      <w:r w:rsidR="00F92D6F" w:rsidRPr="0032190F">
        <w:rPr>
          <w:lang w:val="fr-FR"/>
        </w:rPr>
        <w:t xml:space="preserve"> lié</w:t>
      </w:r>
      <w:r w:rsidRPr="0032190F">
        <w:rPr>
          <w:lang w:val="fr-FR"/>
        </w:rPr>
        <w:t>s</w:t>
      </w:r>
      <w:r w:rsidR="00F92D6F" w:rsidRPr="0032190F">
        <w:rPr>
          <w:lang w:val="fr-FR"/>
        </w:rPr>
        <w:t xml:space="preserve"> à une datation </w:t>
      </w:r>
      <w:smartTag w:uri="urn:schemas-microsoft-com:office:smarttags" w:element="metricconverter">
        <w:smartTagPr>
          <w:attr w:name="ProductID" w:val="14C"/>
        </w:smartTagPr>
        <w:r w:rsidR="00F92D6F" w:rsidRPr="0032190F">
          <w:rPr>
            <w:vertAlign w:val="superscript"/>
            <w:lang w:val="fr-FR"/>
          </w:rPr>
          <w:t>14</w:t>
        </w:r>
        <w:r w:rsidR="00F92D6F" w:rsidRPr="0032190F">
          <w:rPr>
            <w:lang w:val="fr-FR"/>
          </w:rPr>
          <w:t>C</w:t>
        </w:r>
      </w:smartTag>
      <w:r w:rsidR="00F92D6F" w:rsidRPr="0032190F">
        <w:rPr>
          <w:lang w:val="fr-FR"/>
        </w:rPr>
        <w:t xml:space="preserve"> de 3700-</w:t>
      </w:r>
      <w:smartTag w:uri="urn:schemas-microsoft-com:office:smarttags" w:element="metricconverter">
        <w:smartTagPr>
          <w:attr w:name="ProductID" w:val="3510 a"/>
        </w:smartTagPr>
        <w:r w:rsidR="00F92D6F" w:rsidRPr="0032190F">
          <w:rPr>
            <w:lang w:val="fr-FR"/>
          </w:rPr>
          <w:t>3510 a</w:t>
        </w:r>
      </w:smartTag>
      <w:r w:rsidR="00F92D6F" w:rsidRPr="0032190F">
        <w:rPr>
          <w:lang w:val="fr-FR"/>
        </w:rPr>
        <w:t>.C. (</w:t>
      </w:r>
      <w:r w:rsidRPr="0032190F">
        <w:rPr>
          <w:lang w:val="fr-FR"/>
        </w:rPr>
        <w:t xml:space="preserve">BIB 1914 p. 225, BIB 917 </w:t>
      </w:r>
      <w:r w:rsidR="003479A5" w:rsidRPr="0032190F">
        <w:rPr>
          <w:lang w:val="fr-FR"/>
        </w:rPr>
        <w:t>p. 286, BIB 1521).</w:t>
      </w:r>
    </w:p>
    <w:p w14:paraId="4CBB941F" w14:textId="77777777" w:rsidR="003479A5" w:rsidRPr="0032190F" w:rsidRDefault="003479A5" w:rsidP="00242C0F">
      <w:pPr>
        <w:pStyle w:val="Heading6"/>
      </w:pPr>
      <w:r w:rsidRPr="0032190F">
        <w:t>Tumulus A</w:t>
      </w:r>
    </w:p>
    <w:p w14:paraId="532E39A9" w14:textId="77777777" w:rsidR="00280290" w:rsidRPr="0032190F" w:rsidRDefault="00280290" w:rsidP="00242C0F">
      <w:pPr>
        <w:jc w:val="both"/>
        <w:rPr>
          <w:lang w:val="fr-FR"/>
        </w:rPr>
      </w:pPr>
      <w:r w:rsidRPr="0032190F">
        <w:rPr>
          <w:i/>
          <w:lang w:val="fr-FR"/>
        </w:rPr>
        <w:t>Tumulus</w:t>
      </w:r>
      <w:r w:rsidRPr="0032190F">
        <w:rPr>
          <w:lang w:val="fr-FR"/>
        </w:rPr>
        <w:t> </w:t>
      </w:r>
      <w:r w:rsidR="003479A5" w:rsidRPr="0032190F">
        <w:rPr>
          <w:lang w:val="fr-FR"/>
        </w:rPr>
        <w:t xml:space="preserve">daté de l’âge du cuivre non-avancé [ancien ? moyen ?]. </w:t>
      </w:r>
      <w:r w:rsidRPr="0032190F">
        <w:rPr>
          <w:lang w:val="fr-FR"/>
        </w:rPr>
        <w:t>Sous le niveau de fondation, un trou de poteau et plusieurs fosses de formes diverses sont datées de 3700-3510 cal BC (US 116, GX-31248, 4820 ± 40 BP) (BIB 1521 p. 251, BIB 1528 p. 225).</w:t>
      </w:r>
    </w:p>
    <w:p w14:paraId="2F66DE6A" w14:textId="77777777" w:rsidR="00280290" w:rsidRPr="0032190F" w:rsidRDefault="00280290" w:rsidP="00242C0F">
      <w:pPr>
        <w:jc w:val="both"/>
        <w:rPr>
          <w:lang w:val="fr-FR"/>
        </w:rPr>
      </w:pPr>
      <w:r w:rsidRPr="0032190F">
        <w:rPr>
          <w:lang w:val="fr-FR"/>
        </w:rPr>
        <w:t>Dans sa première phase d’occupation, il est abandoné à l’âge du Bronze ancien : niveau de recouvrement de la structure et du recouvrement du tumulus B, datée par le foyer US 96 (GX-31250, 3400 ± 70 BP) (BIB 1521 p. 251).</w:t>
      </w:r>
    </w:p>
    <w:p w14:paraId="186F5011" w14:textId="77777777" w:rsidR="00280290" w:rsidRPr="0032190F" w:rsidRDefault="00280290" w:rsidP="00242C0F">
      <w:pPr>
        <w:jc w:val="both"/>
        <w:rPr>
          <w:lang w:val="fr-FR"/>
        </w:rPr>
      </w:pPr>
    </w:p>
    <w:p w14:paraId="015F6190" w14:textId="77777777" w:rsidR="00280290" w:rsidRPr="0032190F" w:rsidRDefault="00280290" w:rsidP="00242C0F">
      <w:pPr>
        <w:jc w:val="both"/>
        <w:rPr>
          <w:lang w:val="fr-FR"/>
        </w:rPr>
      </w:pPr>
      <w:r w:rsidRPr="0032190F">
        <w:rPr>
          <w:lang w:val="fr-FR"/>
        </w:rPr>
        <w:t xml:space="preserve">C’est le plus grandovale de pierre. Sous-divisé en deux niches (BIB 1528) : </w:t>
      </w:r>
    </w:p>
    <w:p w14:paraId="432E8C6E" w14:textId="77777777" w:rsidR="000A2248" w:rsidRPr="0032190F" w:rsidRDefault="000A2248"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38"/>
        <w:gridCol w:w="4871"/>
      </w:tblGrid>
      <w:tr w:rsidR="000A2248" w:rsidRPr="006A329A" w14:paraId="2B271686" w14:textId="77777777" w:rsidTr="003E2335">
        <w:trPr>
          <w:jc w:val="center"/>
        </w:trPr>
        <w:tc>
          <w:tcPr>
            <w:tcW w:w="1238" w:type="dxa"/>
            <w:shd w:val="clear" w:color="auto" w:fill="auto"/>
            <w:vAlign w:val="center"/>
          </w:tcPr>
          <w:p w14:paraId="6BCE3DDD" w14:textId="77777777" w:rsidR="003E2335" w:rsidRDefault="000A2248" w:rsidP="00242C0F">
            <w:pPr>
              <w:jc w:val="center"/>
              <w:rPr>
                <w:lang w:val="it-IT"/>
              </w:rPr>
            </w:pPr>
            <w:r w:rsidRPr="001F7631">
              <w:rPr>
                <w:lang w:val="it-IT"/>
              </w:rPr>
              <w:lastRenderedPageBreak/>
              <w:t xml:space="preserve">première </w:t>
            </w:r>
          </w:p>
          <w:p w14:paraId="62282DC9" w14:textId="77777777" w:rsidR="000A2248" w:rsidRDefault="000A2248" w:rsidP="00242C0F">
            <w:pPr>
              <w:jc w:val="center"/>
            </w:pPr>
            <w:r w:rsidRPr="001F7631">
              <w:rPr>
                <w:lang w:val="it-IT"/>
              </w:rPr>
              <w:t>niche</w:t>
            </w:r>
          </w:p>
        </w:tc>
        <w:tc>
          <w:tcPr>
            <w:tcW w:w="4871" w:type="dxa"/>
            <w:shd w:val="clear" w:color="auto" w:fill="auto"/>
          </w:tcPr>
          <w:p w14:paraId="3A716471" w14:textId="77777777" w:rsidR="000A2248" w:rsidRPr="00A0014D" w:rsidRDefault="000A2248" w:rsidP="00242C0F">
            <w:pPr>
              <w:jc w:val="both"/>
              <w:rPr>
                <w:sz w:val="22"/>
                <w:lang w:val="fr-FR"/>
              </w:rPr>
            </w:pPr>
            <w:r w:rsidRPr="001F7631">
              <w:rPr>
                <w:sz w:val="22"/>
                <w:lang w:val="it-IT"/>
              </w:rPr>
              <w:t xml:space="preserve">un vase troconique décoré de </w:t>
            </w:r>
            <w:r w:rsidRPr="001F7631">
              <w:rPr>
                <w:i/>
                <w:sz w:val="22"/>
                <w:lang w:val="it-IT"/>
              </w:rPr>
              <w:t>bugnette</w:t>
            </w:r>
            <w:r w:rsidRPr="001F7631">
              <w:rPr>
                <w:sz w:val="22"/>
                <w:lang w:val="it-IT"/>
              </w:rPr>
              <w:t xml:space="preserve"> disposé régulièrement sous le bord et, sur le fond de ce vase, de traces </w:t>
            </w:r>
            <w:r w:rsidRPr="001F7631">
              <w:rPr>
                <w:i/>
                <w:sz w:val="22"/>
                <w:lang w:val="it-IT"/>
              </w:rPr>
              <w:t>della cottura su stuoia</w:t>
            </w:r>
            <w:r w:rsidRPr="001F7631">
              <w:rPr>
                <w:sz w:val="22"/>
                <w:lang w:val="it-IT"/>
              </w:rPr>
              <w:t xml:space="preserve"> ; </w:t>
            </w:r>
            <w:r w:rsidRPr="001F7631">
              <w:rPr>
                <w:i/>
                <w:sz w:val="22"/>
                <w:lang w:val="it-IT"/>
              </w:rPr>
              <w:t xml:space="preserve">in una seconda nicchia era deposta, sopra un contenidore in legno, decorato da brochie in lamina di rame e adagio su un lastra di pietra, una collana a sei fili di anellini di osso, inframmezzani da file verticali </w:t>
            </w:r>
            <w:r w:rsidRPr="001F7631">
              <w:rPr>
                <w:sz w:val="22"/>
                <w:lang w:val="it-IT"/>
              </w:rPr>
              <w:t>(BIB 1521 p. 249).</w:t>
            </w:r>
          </w:p>
        </w:tc>
      </w:tr>
      <w:tr w:rsidR="000A2248" w:rsidRPr="006A329A" w14:paraId="52FB1E8C" w14:textId="77777777" w:rsidTr="003E2335">
        <w:trPr>
          <w:jc w:val="center"/>
        </w:trPr>
        <w:tc>
          <w:tcPr>
            <w:tcW w:w="1238" w:type="dxa"/>
            <w:shd w:val="clear" w:color="auto" w:fill="auto"/>
            <w:vAlign w:val="center"/>
          </w:tcPr>
          <w:p w14:paraId="1597D37F" w14:textId="77777777" w:rsidR="003E2335" w:rsidRDefault="000A2248" w:rsidP="00242C0F">
            <w:pPr>
              <w:jc w:val="center"/>
              <w:rPr>
                <w:lang w:val="it-IT"/>
              </w:rPr>
            </w:pPr>
            <w:r w:rsidRPr="001F7631">
              <w:rPr>
                <w:lang w:val="it-IT"/>
              </w:rPr>
              <w:t xml:space="preserve">seconde </w:t>
            </w:r>
          </w:p>
          <w:p w14:paraId="7C99672E" w14:textId="77777777" w:rsidR="000A2248" w:rsidRDefault="000A2248" w:rsidP="00242C0F">
            <w:pPr>
              <w:jc w:val="center"/>
            </w:pPr>
            <w:r w:rsidRPr="001F7631">
              <w:rPr>
                <w:lang w:val="it-IT"/>
              </w:rPr>
              <w:t>niche</w:t>
            </w:r>
          </w:p>
        </w:tc>
        <w:tc>
          <w:tcPr>
            <w:tcW w:w="4871" w:type="dxa"/>
            <w:shd w:val="clear" w:color="auto" w:fill="auto"/>
          </w:tcPr>
          <w:p w14:paraId="24184AD2" w14:textId="77777777" w:rsidR="000A2248" w:rsidRPr="0032190F" w:rsidRDefault="000A2248" w:rsidP="00242C0F">
            <w:pPr>
              <w:jc w:val="both"/>
              <w:rPr>
                <w:sz w:val="22"/>
                <w:lang w:val="fr-FR"/>
              </w:rPr>
            </w:pPr>
            <w:r w:rsidRPr="001F7631">
              <w:rPr>
                <w:i/>
                <w:sz w:val="22"/>
                <w:lang w:val="it-IT"/>
              </w:rPr>
              <w:t>sopra un contenitore in legno, decorato da borchie in lamina di rame</w:t>
            </w:r>
            <w:r w:rsidRPr="001F7631">
              <w:rPr>
                <w:sz w:val="22"/>
                <w:lang w:val="it-IT"/>
              </w:rPr>
              <w:t>, un collier à six fils d’anneaux en pierre.</w:t>
            </w:r>
          </w:p>
        </w:tc>
      </w:tr>
    </w:tbl>
    <w:p w14:paraId="06CFCCE9" w14:textId="77777777" w:rsidR="00280290" w:rsidRDefault="000A2248" w:rsidP="00242C0F">
      <w:pPr>
        <w:jc w:val="both"/>
        <w:rPr>
          <w:lang w:val="it-IT"/>
        </w:rPr>
      </w:pPr>
      <w:r w:rsidRPr="0032190F">
        <w:rPr>
          <w:lang w:val="fr-FR"/>
        </w:rPr>
        <w:t>(BIB 1528) </w:t>
      </w:r>
    </w:p>
    <w:p w14:paraId="6CF4B745" w14:textId="77777777" w:rsidR="000A2248" w:rsidRPr="00784BEC" w:rsidRDefault="000A2248" w:rsidP="00242C0F">
      <w:pPr>
        <w:jc w:val="both"/>
        <w:rPr>
          <w:lang w:val="it-IT"/>
        </w:rPr>
      </w:pPr>
    </w:p>
    <w:p w14:paraId="0327CDDA" w14:textId="77777777" w:rsidR="00BB44DB" w:rsidRPr="0032190F" w:rsidRDefault="003479A5" w:rsidP="00242C0F">
      <w:pPr>
        <w:jc w:val="both"/>
        <w:rPr>
          <w:lang w:val="fr-FR"/>
        </w:rPr>
      </w:pPr>
      <w:r w:rsidRPr="0032190F">
        <w:rPr>
          <w:lang w:val="fr-FR"/>
        </w:rPr>
        <w:t xml:space="preserve">Deux </w:t>
      </w:r>
      <w:r w:rsidR="003E25BE" w:rsidRPr="0032190F">
        <w:rPr>
          <w:lang w:val="fr-FR"/>
        </w:rPr>
        <w:t>blocs</w:t>
      </w:r>
      <w:r w:rsidRPr="0032190F">
        <w:rPr>
          <w:lang w:val="fr-FR"/>
        </w:rPr>
        <w:t xml:space="preserve"> gravés</w:t>
      </w:r>
      <w:r w:rsidR="003E25BE" w:rsidRPr="0032190F">
        <w:rPr>
          <w:lang w:val="fr-FR"/>
        </w:rPr>
        <w:t>,</w:t>
      </w:r>
      <w:r w:rsidRPr="0032190F">
        <w:rPr>
          <w:lang w:val="fr-FR"/>
        </w:rPr>
        <w:t xml:space="preserve"> PAT 8 et PAT 9</w:t>
      </w:r>
      <w:r w:rsidR="003E25BE" w:rsidRPr="0032190F">
        <w:rPr>
          <w:lang w:val="fr-FR"/>
        </w:rPr>
        <w:t>,</w:t>
      </w:r>
      <w:r w:rsidRPr="0032190F">
        <w:rPr>
          <w:lang w:val="fr-FR"/>
        </w:rPr>
        <w:t xml:space="preserve"> ont été retrouvé</w:t>
      </w:r>
      <w:r w:rsidR="003E25BE" w:rsidRPr="0032190F">
        <w:rPr>
          <w:lang w:val="fr-FR"/>
        </w:rPr>
        <w:t>s dans le cercle de pierres</w:t>
      </w:r>
      <w:r w:rsidRPr="0032190F">
        <w:rPr>
          <w:lang w:val="fr-FR"/>
        </w:rPr>
        <w:t xml:space="preserve"> formant le périmètre du tumulus </w:t>
      </w:r>
      <w:r w:rsidR="003E25BE" w:rsidRPr="0032190F">
        <w:rPr>
          <w:lang w:val="fr-FR"/>
        </w:rPr>
        <w:t xml:space="preserve">(+ grosses que celles du remplissage) </w:t>
      </w:r>
      <w:r w:rsidRPr="0032190F">
        <w:rPr>
          <w:lang w:val="fr-FR"/>
        </w:rPr>
        <w:t>(BIB 1521). Elles sont attribuées au Cuivre 1 et ont été réemployée dans le tumulus (R. P. Keller, « Mappe di Pietra » com. orale</w:t>
      </w:r>
      <w:r w:rsidR="00280290" w:rsidRPr="0032190F">
        <w:rPr>
          <w:lang w:val="fr-FR"/>
        </w:rPr>
        <w:t>, BIB 1528 p. 225</w:t>
      </w:r>
      <w:r w:rsidRPr="0032190F">
        <w:rPr>
          <w:lang w:val="fr-FR"/>
        </w:rPr>
        <w:t>)</w:t>
      </w:r>
      <w:r w:rsidR="00BB44DB" w:rsidRPr="0032190F">
        <w:rPr>
          <w:lang w:val="fr-FR"/>
        </w:rPr>
        <w:t>, PAT 1 également</w:t>
      </w:r>
    </w:p>
    <w:p w14:paraId="2910DA5F" w14:textId="77777777" w:rsidR="00BB44DB" w:rsidRPr="0032190F" w:rsidRDefault="00BB44DB" w:rsidP="00242C0F">
      <w:pPr>
        <w:pStyle w:val="Heading7"/>
        <w:rPr>
          <w:lang w:val="fr-FR"/>
        </w:rPr>
      </w:pPr>
      <w:r w:rsidRPr="0032190F">
        <w:rPr>
          <w:lang w:val="fr-FR"/>
        </w:rPr>
        <w:t>PAT 1</w:t>
      </w:r>
    </w:p>
    <w:p w14:paraId="06962E82" w14:textId="4F1756AB" w:rsidR="00BB44DB" w:rsidRPr="0032190F" w:rsidRDefault="00BB44DB" w:rsidP="00242C0F">
      <w:pPr>
        <w:rPr>
          <w:lang w:val="fr-FR"/>
        </w:rPr>
      </w:pPr>
      <w:r w:rsidRPr="0032190F">
        <w:rPr>
          <w:lang w:val="fr-FR"/>
        </w:rPr>
        <w:t>PAT 1 qui représente un collier à double spirale a été découvert dans le tumulus A(R. P. Keller, « Mappe di Pietra » com. orale).</w:t>
      </w:r>
      <w:r w:rsidR="00C26CE1" w:rsidRPr="0032190F">
        <w:rPr>
          <w:lang w:val="fr-FR"/>
        </w:rPr>
        <w:t xml:space="preserve"> Figurations de </w:t>
      </w:r>
      <w:hyperlink r:id="rId10491" w:anchor="Cul_Art_TAC_T_t_collier_2spirales" w:history="1">
        <w:r w:rsidR="007E4365">
          <w:rPr>
            <w:rStyle w:val="Hyperlink"/>
            <w:lang w:val="fr-FR"/>
          </w:rPr>
          <w:t>colliers</w:t>
        </w:r>
        <w:r w:rsidR="007E4365" w:rsidRPr="007E4365">
          <w:rPr>
            <w:rStyle w:val="Hyperlink"/>
            <w:lang w:val="fr-FR"/>
          </w:rPr>
          <w:t xml:space="preserve"> à double spirale</w:t>
        </w:r>
      </w:hyperlink>
      <w:r w:rsidR="00C26CE1" w:rsidRPr="0032190F">
        <w:rPr>
          <w:lang w:val="fr-FR"/>
        </w:rPr>
        <w:t xml:space="preserve">, gravés durant la première phase de gravures du monument dans la première partie de l’âge du Cuivre [Cuivre 1] </w:t>
      </w:r>
      <w:r w:rsidR="00C26CE1">
        <w:rPr>
          <w:lang w:val="it-IT"/>
        </w:rPr>
        <w:t>(BIB 1914 p. 232)</w:t>
      </w:r>
    </w:p>
    <w:p w14:paraId="4A82D9FD" w14:textId="77777777" w:rsidR="003479A5" w:rsidRPr="0032190F" w:rsidRDefault="003479A5" w:rsidP="00242C0F">
      <w:pPr>
        <w:pStyle w:val="Heading7"/>
        <w:rPr>
          <w:lang w:val="fr-FR"/>
        </w:rPr>
      </w:pPr>
      <w:r w:rsidRPr="0032190F">
        <w:rPr>
          <w:lang w:val="fr-FR"/>
        </w:rPr>
        <w:t>PAT 8</w:t>
      </w:r>
    </w:p>
    <w:p w14:paraId="18F1918F" w14:textId="77777777" w:rsidR="003479A5" w:rsidRPr="0032190F" w:rsidRDefault="00683577" w:rsidP="00242C0F">
      <w:pPr>
        <w:jc w:val="both"/>
        <w:rPr>
          <w:lang w:val="fr-FR"/>
        </w:rPr>
      </w:pPr>
      <w:r>
        <w:rPr>
          <w:lang w:val="fr-FR"/>
        </w:rPr>
        <w:t xml:space="preserve">Retrouvée dans la bordure </w:t>
      </w:r>
      <w:r w:rsidR="003479A5" w:rsidRPr="0032190F">
        <w:rPr>
          <w:lang w:val="fr-FR"/>
        </w:rPr>
        <w:t>du Tumulus A. Représente de(s) représentation(s) topographique(s) (</w:t>
      </w:r>
      <w:r w:rsidR="003479A5" w:rsidRPr="0032190F">
        <w:rPr>
          <w:i/>
          <w:lang w:val="fr-FR"/>
        </w:rPr>
        <w:t>raffigurazione topografiche</w:t>
      </w:r>
      <w:r w:rsidR="003479A5" w:rsidRPr="0032190F">
        <w:rPr>
          <w:lang w:val="fr-FR"/>
        </w:rPr>
        <w:t>). Attribué(es) à la première moitié du 4</w:t>
      </w:r>
      <w:r w:rsidR="003479A5" w:rsidRPr="0032190F">
        <w:rPr>
          <w:vertAlign w:val="superscript"/>
          <w:lang w:val="fr-FR"/>
        </w:rPr>
        <w:t>e</w:t>
      </w:r>
      <w:r w:rsidR="003479A5" w:rsidRPr="0032190F">
        <w:rPr>
          <w:lang w:val="fr-FR"/>
        </w:rPr>
        <w:t xml:space="preserve"> millénaire (BIB 1521 p. 251).</w:t>
      </w:r>
    </w:p>
    <w:p w14:paraId="0669DBD7" w14:textId="77777777" w:rsidR="006F6651" w:rsidRPr="0032190F" w:rsidRDefault="006F6651" w:rsidP="00242C0F">
      <w:pPr>
        <w:jc w:val="both"/>
        <w:rPr>
          <w:lang w:val="fr-FR"/>
        </w:rPr>
      </w:pPr>
    </w:p>
    <w:p w14:paraId="2623861F" w14:textId="77777777" w:rsidR="00D30A3D" w:rsidRPr="00D30A3D" w:rsidRDefault="00D30A3D" w:rsidP="00242C0F">
      <w:pPr>
        <w:jc w:val="both"/>
        <w:rPr>
          <w:lang w:val="it-IT"/>
        </w:rPr>
      </w:pPr>
      <w:r w:rsidRPr="00D30A3D">
        <w:rPr>
          <w:lang w:val="it-IT"/>
        </w:rPr>
        <w:t>Pour R. Poggiani, ce bloc est daté du milieu du 4e millénaire:</w:t>
      </w:r>
      <w:r>
        <w:rPr>
          <w:i/>
          <w:lang w:val="it-IT"/>
        </w:rPr>
        <w:t xml:space="preserve"> “</w:t>
      </w:r>
      <w:r w:rsidRPr="00D30A3D">
        <w:rPr>
          <w:i/>
          <w:lang w:val="it-IT"/>
        </w:rPr>
        <w:t xml:space="preserve">A questa stessaepoca </w:t>
      </w:r>
      <w:r w:rsidRPr="00D30A3D">
        <w:rPr>
          <w:lang w:val="it-IT"/>
        </w:rPr>
        <w:t>[</w:t>
      </w:r>
      <w:r w:rsidRPr="00D30A3D">
        <w:rPr>
          <w:i/>
          <w:lang w:val="it-IT"/>
        </w:rPr>
        <w:t>(GX 31248) di 4820 ± 40 BP, cal.3700-3510 BC</w:t>
      </w:r>
      <w:r w:rsidRPr="00D30A3D">
        <w:rPr>
          <w:lang w:val="it-IT"/>
        </w:rPr>
        <w:t>et</w:t>
      </w:r>
      <w:r w:rsidRPr="00D30A3D">
        <w:rPr>
          <w:i/>
          <w:lang w:val="it-IT"/>
        </w:rPr>
        <w:t>Neolitico/prima età del Rame</w:t>
      </w:r>
      <w:r w:rsidRPr="00D30A3D">
        <w:rPr>
          <w:lang w:val="it-IT"/>
        </w:rPr>
        <w:t>]</w:t>
      </w:r>
      <w:r w:rsidRPr="00D30A3D">
        <w:rPr>
          <w:i/>
          <w:lang w:val="it-IT"/>
        </w:rPr>
        <w:t>potrebbero essere riferite anche le due pietre “Pat8 e 9”, probabilmente ri-usate con valore simbolico nellastruttura della piattaforma</w:t>
      </w:r>
      <w:r>
        <w:rPr>
          <w:i/>
          <w:lang w:val="it-IT"/>
        </w:rPr>
        <w:t>”</w:t>
      </w:r>
      <w:r>
        <w:rPr>
          <w:lang w:val="it-IT"/>
        </w:rPr>
        <w:t xml:space="preserve"> (BIB 1914 p. 225)</w:t>
      </w:r>
    </w:p>
    <w:p w14:paraId="3BDD23E3" w14:textId="77777777" w:rsidR="00D30A3D" w:rsidRPr="0032190F" w:rsidRDefault="00D30A3D" w:rsidP="00242C0F">
      <w:pPr>
        <w:jc w:val="both"/>
        <w:rPr>
          <w:lang w:val="fr-FR"/>
        </w:rPr>
      </w:pPr>
    </w:p>
    <w:p w14:paraId="2DB68007" w14:textId="77777777" w:rsidR="006F6651" w:rsidRPr="0032190F" w:rsidRDefault="006F6651" w:rsidP="00242C0F">
      <w:pPr>
        <w:jc w:val="both"/>
        <w:rPr>
          <w:lang w:val="fr-FR"/>
        </w:rPr>
      </w:pPr>
      <w:r w:rsidRPr="0032190F">
        <w:rPr>
          <w:lang w:val="fr-FR"/>
        </w:rPr>
        <w:t>Style II B initial ou milieu IIB1 du Valcamonica (BIB 1813 p. 42)</w:t>
      </w:r>
    </w:p>
    <w:p w14:paraId="4D5A47BC" w14:textId="77777777" w:rsidR="003479A5" w:rsidRPr="0032190F" w:rsidRDefault="003479A5" w:rsidP="00242C0F">
      <w:pPr>
        <w:pStyle w:val="Heading7"/>
        <w:rPr>
          <w:lang w:val="fr-FR"/>
        </w:rPr>
      </w:pPr>
      <w:r w:rsidRPr="0032190F">
        <w:rPr>
          <w:lang w:val="fr-FR"/>
        </w:rPr>
        <w:t>PAT 9</w:t>
      </w:r>
    </w:p>
    <w:p w14:paraId="1B7EE42C" w14:textId="77777777" w:rsidR="00C26CE1" w:rsidRPr="0032190F" w:rsidRDefault="00C26CE1" w:rsidP="00C26CE1">
      <w:pPr>
        <w:rPr>
          <w:lang w:val="fr-FR"/>
        </w:rPr>
      </w:pPr>
    </w:p>
    <w:p w14:paraId="6E041C89" w14:textId="77777777" w:rsidR="00C26CE1" w:rsidRDefault="00C26CE1" w:rsidP="00C26CE1">
      <w:pPr>
        <w:rPr>
          <w:lang w:val="it-IT"/>
        </w:rPr>
      </w:pPr>
      <w:r w:rsidRPr="0032190F">
        <w:rPr>
          <w:lang w:val="fr-FR"/>
        </w:rPr>
        <w:t>Réemployé, retourné, dans le périmètre Nord du Tumulus A. Gravé sur une face d’une série de rectangles piquetés associés à des lignes (</w:t>
      </w:r>
      <w:r w:rsidRPr="0032190F">
        <w:rPr>
          <w:i/>
          <w:lang w:val="fr-FR"/>
        </w:rPr>
        <w:t>canaletti</w:t>
      </w:r>
      <w:r w:rsidRPr="0032190F">
        <w:rPr>
          <w:lang w:val="fr-FR"/>
        </w:rPr>
        <w:t xml:space="preserve">) est ceint d’un côté par un motif serpentiforme, surmonté d’un rectangle en partie coupé. Cupules sur la partie principale et sur le flanc droit </w:t>
      </w:r>
      <w:r>
        <w:rPr>
          <w:lang w:val="it-IT"/>
        </w:rPr>
        <w:t>(BIB 1914 p. 230)</w:t>
      </w:r>
    </w:p>
    <w:p w14:paraId="2EC7A896" w14:textId="77777777" w:rsidR="00C26CE1" w:rsidRDefault="00C26CE1" w:rsidP="00C26CE1">
      <w:pPr>
        <w:rPr>
          <w:lang w:val="it-IT"/>
        </w:rPr>
      </w:pPr>
    </w:p>
    <w:p w14:paraId="3C9B3CDD" w14:textId="77777777" w:rsidR="00C26CE1" w:rsidRPr="0032190F" w:rsidRDefault="00C26CE1" w:rsidP="00C26CE1">
      <w:pPr>
        <w:rPr>
          <w:lang w:val="fr-FR"/>
        </w:rPr>
      </w:pPr>
      <w:r>
        <w:rPr>
          <w:lang w:val="it-IT"/>
        </w:rPr>
        <w:t>Dimensions: 0,5 x 0,38 m (BIB 1914 p. 230)</w:t>
      </w:r>
    </w:p>
    <w:p w14:paraId="2A7AB0DF" w14:textId="77777777" w:rsidR="00C26CE1" w:rsidRPr="0032190F" w:rsidRDefault="00C26CE1" w:rsidP="00C26CE1">
      <w:pPr>
        <w:rPr>
          <w:lang w:val="fr-FR"/>
        </w:rPr>
      </w:pPr>
    </w:p>
    <w:p w14:paraId="3FE01289" w14:textId="77777777" w:rsidR="003479A5" w:rsidRPr="0032190F" w:rsidRDefault="003479A5" w:rsidP="00242C0F">
      <w:pPr>
        <w:jc w:val="both"/>
        <w:rPr>
          <w:lang w:val="fr-FR"/>
        </w:rPr>
      </w:pPr>
      <w:r w:rsidRPr="0032190F">
        <w:rPr>
          <w:lang w:val="fr-FR"/>
        </w:rPr>
        <w:t xml:space="preserve">Retrouvée dans la </w:t>
      </w:r>
      <w:r w:rsidR="00683577">
        <w:rPr>
          <w:lang w:val="fr-FR"/>
        </w:rPr>
        <w:t>bordure</w:t>
      </w:r>
      <w:r w:rsidRPr="0032190F">
        <w:rPr>
          <w:lang w:val="fr-FR"/>
        </w:rPr>
        <w:t xml:space="preserve"> du Tumulus A. Représente de(s) représentation(s) topographique(s) (</w:t>
      </w:r>
      <w:r w:rsidRPr="0032190F">
        <w:rPr>
          <w:i/>
          <w:lang w:val="fr-FR"/>
        </w:rPr>
        <w:t>raffigurazione topografiche</w:t>
      </w:r>
      <w:r w:rsidRPr="0032190F">
        <w:rPr>
          <w:lang w:val="fr-FR"/>
        </w:rPr>
        <w:t>) (BIB 1521 p. 251).</w:t>
      </w:r>
      <w:r w:rsidR="00F20A39" w:rsidRPr="0032190F">
        <w:rPr>
          <w:lang w:val="fr-FR"/>
        </w:rPr>
        <w:t xml:space="preserve"> V. </w:t>
      </w:r>
      <w:r w:rsidR="00F20A39" w:rsidRPr="0032190F">
        <w:rPr>
          <w:i/>
          <w:iCs/>
          <w:lang w:val="fr-FR"/>
        </w:rPr>
        <w:t>doppi rettangoli</w:t>
      </w:r>
      <w:r w:rsidR="00F20A39" w:rsidRPr="0032190F">
        <w:rPr>
          <w:iCs/>
          <w:lang w:val="fr-FR"/>
        </w:rPr>
        <w:t xml:space="preserve"> (SS BIB).</w:t>
      </w:r>
    </w:p>
    <w:p w14:paraId="1233DC1A" w14:textId="77777777" w:rsidR="00D30A3D" w:rsidRDefault="00D30A3D" w:rsidP="00D30A3D">
      <w:pPr>
        <w:jc w:val="both"/>
        <w:rPr>
          <w:i/>
          <w:lang w:val="it-IT"/>
        </w:rPr>
      </w:pPr>
    </w:p>
    <w:p w14:paraId="6A8F8C1D" w14:textId="77777777" w:rsidR="00D30A3D" w:rsidRPr="00D30A3D" w:rsidRDefault="00D30A3D" w:rsidP="00D30A3D">
      <w:pPr>
        <w:jc w:val="both"/>
        <w:rPr>
          <w:lang w:val="it-IT"/>
        </w:rPr>
      </w:pPr>
      <w:r w:rsidRPr="00D30A3D">
        <w:rPr>
          <w:lang w:val="it-IT"/>
        </w:rPr>
        <w:t>Pour R. Poggiani, ce bloc est daté du milieu du 4e millénaire:</w:t>
      </w:r>
      <w:r>
        <w:rPr>
          <w:i/>
          <w:lang w:val="it-IT"/>
        </w:rPr>
        <w:t xml:space="preserve"> “</w:t>
      </w:r>
      <w:r w:rsidRPr="00D30A3D">
        <w:rPr>
          <w:i/>
          <w:lang w:val="it-IT"/>
        </w:rPr>
        <w:t xml:space="preserve">A questa stessaepoca </w:t>
      </w:r>
      <w:r w:rsidRPr="00D30A3D">
        <w:rPr>
          <w:lang w:val="it-IT"/>
        </w:rPr>
        <w:t>[</w:t>
      </w:r>
      <w:r w:rsidRPr="00D30A3D">
        <w:rPr>
          <w:i/>
          <w:lang w:val="it-IT"/>
        </w:rPr>
        <w:t>(GX 31248) di 4820 ± 40 BP, cal.3700-3510 BC</w:t>
      </w:r>
      <w:r w:rsidRPr="00D30A3D">
        <w:rPr>
          <w:lang w:val="it-IT"/>
        </w:rPr>
        <w:t>et</w:t>
      </w:r>
      <w:r w:rsidRPr="00D30A3D">
        <w:rPr>
          <w:i/>
          <w:lang w:val="it-IT"/>
        </w:rPr>
        <w:t>Neolitico/prima età del Rame</w:t>
      </w:r>
      <w:r w:rsidRPr="00D30A3D">
        <w:rPr>
          <w:lang w:val="it-IT"/>
        </w:rPr>
        <w:t>]</w:t>
      </w:r>
      <w:r w:rsidRPr="00D30A3D">
        <w:rPr>
          <w:i/>
          <w:lang w:val="it-IT"/>
        </w:rPr>
        <w:t>potrebbero essere riferite anche le due pietre “Pat8 e 9”, probabilmente ri-usate con valore simbolico nellastruttura della piattaforma</w:t>
      </w:r>
      <w:r>
        <w:rPr>
          <w:i/>
          <w:lang w:val="it-IT"/>
        </w:rPr>
        <w:t>”</w:t>
      </w:r>
      <w:r>
        <w:rPr>
          <w:lang w:val="it-IT"/>
        </w:rPr>
        <w:t xml:space="preserve"> (BIB 1914 p. 225)</w:t>
      </w:r>
    </w:p>
    <w:p w14:paraId="1FFF16FE" w14:textId="77777777" w:rsidR="006F6651" w:rsidRDefault="006F6651" w:rsidP="00242C0F">
      <w:pPr>
        <w:jc w:val="both"/>
        <w:rPr>
          <w:i/>
          <w:lang w:val="it-IT"/>
        </w:rPr>
      </w:pPr>
    </w:p>
    <w:p w14:paraId="1821DBAD" w14:textId="77777777" w:rsidR="006F6651" w:rsidRPr="0032190F" w:rsidRDefault="006F6651" w:rsidP="00242C0F">
      <w:pPr>
        <w:jc w:val="both"/>
        <w:rPr>
          <w:lang w:val="fr-FR"/>
        </w:rPr>
      </w:pPr>
      <w:r w:rsidRPr="0032190F">
        <w:rPr>
          <w:lang w:val="fr-FR"/>
        </w:rPr>
        <w:t>Style II B initial ou milieu IIB1 du Valcamonica (BIB 1813 p. 42)</w:t>
      </w:r>
    </w:p>
    <w:p w14:paraId="65F547AC" w14:textId="77777777" w:rsidR="006F6651" w:rsidRPr="0032190F" w:rsidRDefault="006F6651" w:rsidP="00242C0F">
      <w:pPr>
        <w:jc w:val="both"/>
        <w:rPr>
          <w:i/>
          <w:lang w:val="fr-FR"/>
        </w:rPr>
      </w:pPr>
    </w:p>
    <w:p w14:paraId="0DCB8ACC" w14:textId="77777777" w:rsidR="003479A5" w:rsidRPr="0032190F" w:rsidRDefault="003479A5" w:rsidP="00647EA0">
      <w:pPr>
        <w:pStyle w:val="Heading5"/>
      </w:pPr>
      <w:bookmarkStart w:id="4218" w:name="Sizz_Ossimo_Pat_alignMenhirs"/>
      <w:r w:rsidRPr="0032190F">
        <w:t>Alignement de menhirs (massi-menhirs)</w:t>
      </w:r>
    </w:p>
    <w:bookmarkEnd w:id="4218"/>
    <w:p w14:paraId="54986A82" w14:textId="77777777" w:rsidR="003479A5" w:rsidRPr="0032190F" w:rsidRDefault="003479A5" w:rsidP="00242C0F">
      <w:pPr>
        <w:rPr>
          <w:lang w:val="fr-FR"/>
        </w:rPr>
      </w:pPr>
      <w:r w:rsidRPr="0032190F">
        <w:rPr>
          <w:lang w:val="fr-FR"/>
        </w:rPr>
        <w:t>Cet alignement se fait du nord au sud, parrallèlement à la courbe de niveau. Les faces historiées des stèles sont toutes orientées vers l’Est (BIB 1521 p. 251).</w:t>
      </w:r>
    </w:p>
    <w:p w14:paraId="763AD21E" w14:textId="77777777" w:rsidR="00280290" w:rsidRPr="00784BEC" w:rsidRDefault="00280290" w:rsidP="00242C0F">
      <w:pPr>
        <w:pStyle w:val="Heading6"/>
        <w:rPr>
          <w:lang w:val="it-IT"/>
        </w:rPr>
      </w:pPr>
      <w:r w:rsidRPr="00784BEC">
        <w:rPr>
          <w:lang w:val="it-IT"/>
        </w:rPr>
        <w:t>PAT 2</w:t>
      </w:r>
    </w:p>
    <w:p w14:paraId="499BC162" w14:textId="77777777" w:rsidR="00280290" w:rsidRPr="00784BEC" w:rsidRDefault="00280290" w:rsidP="00242C0F">
      <w:pPr>
        <w:pStyle w:val="Heading6"/>
        <w:rPr>
          <w:lang w:val="it-IT"/>
        </w:rPr>
      </w:pPr>
      <w:r w:rsidRPr="00784BEC">
        <w:rPr>
          <w:lang w:val="it-IT"/>
        </w:rPr>
        <w:t>PAT 10</w:t>
      </w:r>
    </w:p>
    <w:p w14:paraId="7756A96F" w14:textId="77777777" w:rsidR="00280290" w:rsidRPr="00784BEC" w:rsidRDefault="00280290" w:rsidP="00242C0F">
      <w:pPr>
        <w:rPr>
          <w:lang w:val="it-IT"/>
        </w:rPr>
      </w:pPr>
    </w:p>
    <w:p w14:paraId="52AF098C" w14:textId="77777777" w:rsidR="00280290" w:rsidRPr="00784BEC" w:rsidRDefault="00280290" w:rsidP="00242C0F">
      <w:pPr>
        <w:ind w:firstLine="709"/>
        <w:jc w:val="both"/>
        <w:rPr>
          <w:lang w:val="it-IT"/>
        </w:rPr>
      </w:pPr>
      <w:r w:rsidRPr="00784BEC">
        <w:rPr>
          <w:rStyle w:val="Heading6Char"/>
          <w:lang w:val="it-IT"/>
        </w:rPr>
        <w:t>PAT 20</w:t>
      </w:r>
    </w:p>
    <w:p w14:paraId="200E3460" w14:textId="77777777" w:rsidR="00280290" w:rsidRPr="003E25BE" w:rsidRDefault="00280290" w:rsidP="00242C0F">
      <w:pPr>
        <w:jc w:val="both"/>
        <w:rPr>
          <w:i/>
          <w:lang w:val="it-IT"/>
        </w:rPr>
      </w:pPr>
      <w:r w:rsidRPr="003E25BE">
        <w:rPr>
          <w:i/>
          <w:lang w:val="it-IT"/>
        </w:rPr>
        <w:t xml:space="preserve">Decorata su una sola faccia, nella metà superiore, da un collare a U a cinque linee, sormontato dal motivo solare, raffigurato con cerchio semplice </w:t>
      </w:r>
      <w:r w:rsidRPr="00D30A3D">
        <w:rPr>
          <w:lang w:val="it-IT"/>
        </w:rPr>
        <w:t>(BIB 1528).</w:t>
      </w:r>
    </w:p>
    <w:p w14:paraId="5BFC0BA8" w14:textId="77777777" w:rsidR="00280290" w:rsidRDefault="00280290" w:rsidP="00242C0F">
      <w:pPr>
        <w:pStyle w:val="Heading6"/>
        <w:rPr>
          <w:lang w:val="it-IT"/>
        </w:rPr>
      </w:pPr>
      <w:r w:rsidRPr="00784BEC">
        <w:rPr>
          <w:lang w:val="it-IT"/>
        </w:rPr>
        <w:t>PAT 18</w:t>
      </w:r>
    </w:p>
    <w:p w14:paraId="6F58227E" w14:textId="77777777" w:rsidR="00D30A3D" w:rsidRDefault="00D30A3D" w:rsidP="00D30A3D">
      <w:pPr>
        <w:rPr>
          <w:lang w:val="it-IT"/>
        </w:rPr>
      </w:pPr>
    </w:p>
    <w:p w14:paraId="23301C48" w14:textId="77777777" w:rsidR="00D30A3D" w:rsidRDefault="00D30A3D" w:rsidP="00D30A3D">
      <w:pPr>
        <w:rPr>
          <w:lang w:val="it-IT"/>
        </w:rPr>
      </w:pPr>
      <w:r>
        <w:rPr>
          <w:lang w:val="it-IT"/>
        </w:rPr>
        <w:t>Décoré sur les deux faces, avant et arrière et sur le côté.</w:t>
      </w:r>
    </w:p>
    <w:p w14:paraId="07B9CE33" w14:textId="77777777" w:rsidR="00D30A3D" w:rsidRDefault="00D30A3D" w:rsidP="00D30A3D">
      <w:pPr>
        <w:rPr>
          <w:lang w:val="it-IT"/>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56"/>
        <w:gridCol w:w="5947"/>
      </w:tblGrid>
      <w:tr w:rsidR="00D30A3D" w:rsidRPr="006A329A" w14:paraId="3B52FECA" w14:textId="77777777" w:rsidTr="00A07716">
        <w:trPr>
          <w:jc w:val="center"/>
        </w:trPr>
        <w:tc>
          <w:tcPr>
            <w:tcW w:w="1756" w:type="dxa"/>
            <w:shd w:val="clear" w:color="auto" w:fill="auto"/>
          </w:tcPr>
          <w:p w14:paraId="7E283E69" w14:textId="77777777" w:rsidR="00D30A3D" w:rsidRPr="00A07716" w:rsidRDefault="00D30A3D" w:rsidP="00D30A3D">
            <w:pPr>
              <w:rPr>
                <w:lang w:val="it-IT"/>
              </w:rPr>
            </w:pPr>
            <w:r w:rsidRPr="00A07716">
              <w:rPr>
                <w:lang w:val="it-IT"/>
              </w:rPr>
              <w:t>face principale</w:t>
            </w:r>
          </w:p>
        </w:tc>
        <w:tc>
          <w:tcPr>
            <w:tcW w:w="5947" w:type="dxa"/>
            <w:shd w:val="clear" w:color="auto" w:fill="auto"/>
          </w:tcPr>
          <w:p w14:paraId="68EF31B6" w14:textId="77777777" w:rsidR="00D30A3D" w:rsidRPr="00A07716" w:rsidRDefault="00D30A3D" w:rsidP="00D30A3D">
            <w:pPr>
              <w:rPr>
                <w:lang w:val="it-IT"/>
              </w:rPr>
            </w:pPr>
            <w:r w:rsidRPr="00A07716">
              <w:rPr>
                <w:lang w:val="it-IT"/>
              </w:rPr>
              <w:t>partie supérieure uniquement: représentation animale</w:t>
            </w:r>
          </w:p>
        </w:tc>
      </w:tr>
      <w:tr w:rsidR="00D30A3D" w:rsidRPr="006A329A" w14:paraId="22CCD4B9" w14:textId="77777777" w:rsidTr="00A07716">
        <w:trPr>
          <w:jc w:val="center"/>
        </w:trPr>
        <w:tc>
          <w:tcPr>
            <w:tcW w:w="1756" w:type="dxa"/>
            <w:shd w:val="clear" w:color="auto" w:fill="auto"/>
          </w:tcPr>
          <w:p w14:paraId="7A0565E5" w14:textId="77777777" w:rsidR="00D30A3D" w:rsidRPr="00A07716" w:rsidRDefault="00D30A3D" w:rsidP="00D30A3D">
            <w:pPr>
              <w:rPr>
                <w:lang w:val="it-IT"/>
              </w:rPr>
            </w:pPr>
            <w:r w:rsidRPr="00A07716">
              <w:rPr>
                <w:lang w:val="it-IT"/>
              </w:rPr>
              <w:t>face arrière</w:t>
            </w:r>
          </w:p>
        </w:tc>
        <w:tc>
          <w:tcPr>
            <w:tcW w:w="5947" w:type="dxa"/>
            <w:shd w:val="clear" w:color="auto" w:fill="auto"/>
          </w:tcPr>
          <w:p w14:paraId="3C22EC37" w14:textId="77777777" w:rsidR="00D30A3D" w:rsidRPr="00A07716" w:rsidRDefault="00D30A3D" w:rsidP="00D30A3D">
            <w:pPr>
              <w:rPr>
                <w:lang w:val="it-IT"/>
              </w:rPr>
            </w:pPr>
            <w:r w:rsidRPr="00A07716">
              <w:rPr>
                <w:lang w:val="it-IT"/>
              </w:rPr>
              <w:t>lignes irrégulières interprétées comme un v</w:t>
            </w:r>
            <w:r w:rsidR="00C26CE1" w:rsidRPr="00A07716">
              <w:rPr>
                <w:lang w:val="it-IT"/>
              </w:rPr>
              <w:t>êtement (</w:t>
            </w:r>
            <w:r w:rsidR="00C26CE1" w:rsidRPr="00A07716">
              <w:rPr>
                <w:i/>
                <w:lang w:val="it-IT"/>
              </w:rPr>
              <w:t>veste</w:t>
            </w:r>
            <w:r w:rsidR="00C26CE1" w:rsidRPr="00A07716">
              <w:rPr>
                <w:lang w:val="it-IT"/>
              </w:rPr>
              <w:t>)</w:t>
            </w:r>
          </w:p>
        </w:tc>
      </w:tr>
    </w:tbl>
    <w:p w14:paraId="27096F69" w14:textId="77777777" w:rsidR="00D30A3D" w:rsidRDefault="00C26CE1" w:rsidP="00D30A3D">
      <w:pPr>
        <w:rPr>
          <w:lang w:val="it-IT"/>
        </w:rPr>
      </w:pPr>
      <w:r>
        <w:rPr>
          <w:lang w:val="it-IT"/>
        </w:rPr>
        <w:t>(BIB 1914 p. 229)</w:t>
      </w:r>
    </w:p>
    <w:p w14:paraId="3003DD72" w14:textId="77777777" w:rsidR="00C26CE1" w:rsidRDefault="00C26CE1" w:rsidP="00C26CE1">
      <w:pPr>
        <w:rPr>
          <w:lang w:val="it-IT"/>
        </w:rPr>
      </w:pPr>
    </w:p>
    <w:p w14:paraId="1F533123" w14:textId="77777777" w:rsidR="00C26CE1" w:rsidRDefault="00C26CE1" w:rsidP="00C26CE1">
      <w:pPr>
        <w:rPr>
          <w:lang w:val="it-IT"/>
        </w:rPr>
      </w:pPr>
      <w:r>
        <w:rPr>
          <w:lang w:val="it-IT"/>
        </w:rPr>
        <w:t>Dimension: 1,0 x 0,55 m (BIB 1914 p. 229)</w:t>
      </w:r>
    </w:p>
    <w:p w14:paraId="5590D392" w14:textId="77777777" w:rsidR="00C26CE1" w:rsidRDefault="00C26CE1" w:rsidP="00D30A3D">
      <w:pPr>
        <w:rPr>
          <w:lang w:val="it-IT"/>
        </w:rPr>
      </w:pPr>
    </w:p>
    <w:p w14:paraId="3011694C" w14:textId="77777777" w:rsidR="00280290" w:rsidRPr="003E25BE" w:rsidRDefault="00280290" w:rsidP="00242C0F">
      <w:pPr>
        <w:jc w:val="both"/>
        <w:rPr>
          <w:i/>
          <w:lang w:val="it-IT"/>
        </w:rPr>
      </w:pPr>
      <w:r w:rsidRPr="003E25BE">
        <w:rPr>
          <w:i/>
          <w:lang w:val="it-IT"/>
        </w:rPr>
        <w:t xml:space="preserve">Decorata su due facce, anteriore e posteriore e sul fianco: sulla faccia principale reca nella parte superiore un’unica raffigurazione di animale; nella parte posteriore è percorsa da linee irregolari, forse da interpretare come raffigurazione di una veste </w:t>
      </w:r>
      <w:r w:rsidRPr="00D30A3D">
        <w:rPr>
          <w:lang w:val="it-IT"/>
        </w:rPr>
        <w:t>(BIB 1528).</w:t>
      </w:r>
    </w:p>
    <w:p w14:paraId="2701599C" w14:textId="77777777" w:rsidR="00280290" w:rsidRDefault="00280290" w:rsidP="00242C0F">
      <w:pPr>
        <w:pStyle w:val="Heading6"/>
        <w:rPr>
          <w:lang w:val="it-IT"/>
        </w:rPr>
      </w:pPr>
      <w:r w:rsidRPr="00784BEC">
        <w:rPr>
          <w:lang w:val="it-IT"/>
        </w:rPr>
        <w:t>PAT 5</w:t>
      </w:r>
    </w:p>
    <w:p w14:paraId="79D776B5" w14:textId="77777777" w:rsidR="00C26CE1" w:rsidRDefault="00C26CE1" w:rsidP="00C26CE1">
      <w:pPr>
        <w:rPr>
          <w:lang w:val="it-IT"/>
        </w:rPr>
      </w:pPr>
      <w:r>
        <w:rPr>
          <w:lang w:val="it-IT"/>
        </w:rPr>
        <w:t>Décoré sur une face en deux phases distinctes (superpositions):</w:t>
      </w:r>
    </w:p>
    <w:p w14:paraId="59F1F111" w14:textId="77777777" w:rsidR="00C26CE1" w:rsidRDefault="00C26CE1" w:rsidP="00C26CE1">
      <w:pPr>
        <w:rPr>
          <w:lang w:val="it-IT"/>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63"/>
        <w:gridCol w:w="5682"/>
      </w:tblGrid>
      <w:tr w:rsidR="00C26CE1" w:rsidRPr="006A329A" w14:paraId="2A3E2067" w14:textId="77777777" w:rsidTr="00A07716">
        <w:trPr>
          <w:jc w:val="center"/>
        </w:trPr>
        <w:tc>
          <w:tcPr>
            <w:tcW w:w="1063" w:type="dxa"/>
            <w:shd w:val="clear" w:color="auto" w:fill="auto"/>
          </w:tcPr>
          <w:p w14:paraId="31BA07FF" w14:textId="77777777" w:rsidR="00C26CE1" w:rsidRPr="00A07716" w:rsidRDefault="00C26CE1" w:rsidP="00C26CE1">
            <w:pPr>
              <w:rPr>
                <w:lang w:val="it-IT"/>
              </w:rPr>
            </w:pPr>
            <w:r w:rsidRPr="00A07716">
              <w:rPr>
                <w:lang w:val="it-IT"/>
              </w:rPr>
              <w:t>phase 2</w:t>
            </w:r>
          </w:p>
        </w:tc>
        <w:tc>
          <w:tcPr>
            <w:tcW w:w="5682" w:type="dxa"/>
            <w:shd w:val="clear" w:color="auto" w:fill="auto"/>
          </w:tcPr>
          <w:p w14:paraId="48D18DEA" w14:textId="77777777" w:rsidR="00C26CE1" w:rsidRPr="00A07716" w:rsidRDefault="00C26CE1" w:rsidP="00C26CE1">
            <w:pPr>
              <w:rPr>
                <w:lang w:val="it-IT"/>
              </w:rPr>
            </w:pPr>
            <w:r w:rsidRPr="00A07716">
              <w:rPr>
                <w:lang w:val="it-IT"/>
              </w:rPr>
              <w:t>composition anthropomorphique avec motif “a capello di gendarme”, collier, lignes, ...</w:t>
            </w:r>
          </w:p>
        </w:tc>
      </w:tr>
      <w:tr w:rsidR="00C26CE1" w:rsidRPr="006A329A" w14:paraId="558A0D83" w14:textId="77777777" w:rsidTr="00A07716">
        <w:trPr>
          <w:jc w:val="center"/>
        </w:trPr>
        <w:tc>
          <w:tcPr>
            <w:tcW w:w="1063" w:type="dxa"/>
            <w:shd w:val="clear" w:color="auto" w:fill="auto"/>
          </w:tcPr>
          <w:p w14:paraId="2C6DD374" w14:textId="77777777" w:rsidR="00C26CE1" w:rsidRPr="00A07716" w:rsidRDefault="00C26CE1" w:rsidP="00C26CE1">
            <w:pPr>
              <w:rPr>
                <w:lang w:val="it-IT"/>
              </w:rPr>
            </w:pPr>
            <w:r w:rsidRPr="00A07716">
              <w:rPr>
                <w:lang w:val="it-IT"/>
              </w:rPr>
              <w:t>phase 1</w:t>
            </w:r>
          </w:p>
        </w:tc>
        <w:tc>
          <w:tcPr>
            <w:tcW w:w="5682" w:type="dxa"/>
            <w:shd w:val="clear" w:color="auto" w:fill="auto"/>
          </w:tcPr>
          <w:p w14:paraId="0C55E049" w14:textId="7D4EAD67" w:rsidR="00C26CE1" w:rsidRPr="00A07716" w:rsidRDefault="00C26CE1" w:rsidP="00683577">
            <w:pPr>
              <w:rPr>
                <w:lang w:val="it-IT"/>
              </w:rPr>
            </w:pPr>
            <w:r w:rsidRPr="00A07716">
              <w:rPr>
                <w:lang w:val="it-IT"/>
              </w:rPr>
              <w:t>petit soleil rayonnant, deux quadrupèdes (chien et loup) 2 poignards Remedello 2 (</w:t>
            </w:r>
            <w:r w:rsidRPr="00A07716">
              <w:rPr>
                <w:i/>
                <w:lang w:val="it-IT"/>
              </w:rPr>
              <w:t>pugnale di tipo remedelliano</w:t>
            </w:r>
            <w:r w:rsidRPr="00A07716">
              <w:rPr>
                <w:lang w:val="it-IT"/>
              </w:rPr>
              <w:t xml:space="preserve">) Dans le registre inférieur: </w:t>
            </w:r>
            <w:hyperlink r:id="rId10492" w:anchor="Cul_Art_TAC_T_t_ceinture" w:history="1">
              <w:r w:rsidR="00683577" w:rsidRPr="00683577">
                <w:rPr>
                  <w:rStyle w:val="Hyperlink"/>
                  <w:lang w:val="fr-FR"/>
                </w:rPr>
                <w:t>ceintur</w:t>
              </w:r>
              <w:r w:rsidR="00683577">
                <w:rPr>
                  <w:rStyle w:val="Hyperlink"/>
                  <w:lang w:val="fr-FR"/>
                </w:rPr>
                <w:t>on</w:t>
              </w:r>
            </w:hyperlink>
            <w:r w:rsidR="00683577">
              <w:rPr>
                <w:lang w:val="fr-FR"/>
              </w:rPr>
              <w:t xml:space="preserve"> </w:t>
            </w:r>
            <w:r w:rsidRPr="00A07716">
              <w:rPr>
                <w:lang w:val="it-IT"/>
              </w:rPr>
              <w:t xml:space="preserve">représenté par 4 lignes </w:t>
            </w:r>
          </w:p>
        </w:tc>
      </w:tr>
    </w:tbl>
    <w:p w14:paraId="2C352EE3" w14:textId="77777777" w:rsidR="00C26CE1" w:rsidRDefault="00C26CE1" w:rsidP="00C26CE1">
      <w:pPr>
        <w:rPr>
          <w:lang w:val="it-IT"/>
        </w:rPr>
      </w:pPr>
      <w:r>
        <w:rPr>
          <w:lang w:val="it-IT"/>
        </w:rPr>
        <w:t>(BIB 1914 p. 229)</w:t>
      </w:r>
    </w:p>
    <w:p w14:paraId="0F547B35" w14:textId="77777777" w:rsidR="00C26CE1" w:rsidRDefault="00C26CE1" w:rsidP="00C26CE1">
      <w:pPr>
        <w:rPr>
          <w:lang w:val="it-IT"/>
        </w:rPr>
      </w:pPr>
    </w:p>
    <w:p w14:paraId="37075155" w14:textId="77777777" w:rsidR="00C26CE1" w:rsidRDefault="00C26CE1" w:rsidP="00C26CE1">
      <w:pPr>
        <w:rPr>
          <w:lang w:val="it-IT"/>
        </w:rPr>
      </w:pPr>
      <w:r>
        <w:rPr>
          <w:lang w:val="it-IT"/>
        </w:rPr>
        <w:t>Dimensions: 1,12 x 0,52 m (BIB 1914 p. 229)</w:t>
      </w:r>
    </w:p>
    <w:p w14:paraId="2EC802BF" w14:textId="77777777" w:rsidR="00C26CE1" w:rsidRPr="00C26CE1" w:rsidRDefault="00C26CE1" w:rsidP="00C26CE1">
      <w:pPr>
        <w:rPr>
          <w:lang w:val="it-IT"/>
        </w:rPr>
      </w:pPr>
    </w:p>
    <w:p w14:paraId="4A1E1D32" w14:textId="77777777" w:rsidR="00280290" w:rsidRPr="00EE7639" w:rsidRDefault="00280290" w:rsidP="00242C0F">
      <w:pPr>
        <w:autoSpaceDE w:val="0"/>
        <w:autoSpaceDN w:val="0"/>
        <w:adjustRightInd w:val="0"/>
        <w:jc w:val="both"/>
        <w:rPr>
          <w:i/>
          <w:lang w:val="it-IT"/>
        </w:rPr>
      </w:pPr>
      <w:r w:rsidRPr="00EE7639">
        <w:rPr>
          <w:i/>
          <w:lang w:val="it-IT"/>
        </w:rPr>
        <w:t xml:space="preserve">Decorata su una faccia in due distinte fasi: la prima vede un piccolo sole raggiato, inciso in alto al centro, due quadrupedi (cani o volpi) nella parte destra al centro e, sotto, un pugnale di tipo remedelliano a lama triangolare e impugnatura semilunata; di un secondo pugnale, parallelo, si conserva l’impugnatura, egualmente semilunata. L’insieme è chiuso in basso da un corto cinturone a quattro linee. In una fase successiva viene incisa una composizione simbolica antropomorfa con motivo a cappello di gendarme con lunga linea centrale affiancata da cerchi concentrici a tre </w:t>
      </w:r>
      <w:r w:rsidRPr="00EE7639">
        <w:rPr>
          <w:i/>
          <w:lang w:val="it-IT"/>
        </w:rPr>
        <w:lastRenderedPageBreak/>
        <w:t xml:space="preserve">linee: si conserva quello di destra, sotto il quale si sviluppa un collare ad andamento semicircolare a linee dentellate, retto al centro da tre linee verticali </w:t>
      </w:r>
      <w:r w:rsidRPr="00EE7639">
        <w:rPr>
          <w:lang w:val="it-IT"/>
        </w:rPr>
        <w:t>(BIB 1528).</w:t>
      </w:r>
    </w:p>
    <w:p w14:paraId="0052EFC5" w14:textId="77777777" w:rsidR="003479A5" w:rsidRPr="0032190F" w:rsidRDefault="00504592" w:rsidP="00647EA0">
      <w:pPr>
        <w:pStyle w:val="Heading5"/>
      </w:pPr>
      <w:bookmarkStart w:id="4219" w:name="Sizz_Ossimo_Pat_sectN"/>
      <w:r w:rsidRPr="0032190F">
        <w:t>Aire</w:t>
      </w:r>
      <w:r w:rsidR="003479A5" w:rsidRPr="0032190F">
        <w:t xml:space="preserve"> Nord</w:t>
      </w:r>
    </w:p>
    <w:bookmarkEnd w:id="4219"/>
    <w:p w14:paraId="08C4FB90" w14:textId="77777777" w:rsidR="003479A5" w:rsidRPr="0032190F" w:rsidRDefault="003479A5" w:rsidP="00242C0F">
      <w:pPr>
        <w:rPr>
          <w:lang w:val="fr-FR"/>
        </w:rPr>
      </w:pPr>
    </w:p>
    <w:p w14:paraId="07F37020" w14:textId="77777777" w:rsidR="003479A5" w:rsidRPr="0032190F" w:rsidRDefault="003479A5" w:rsidP="00242C0F">
      <w:pPr>
        <w:rPr>
          <w:lang w:val="fr-FR"/>
        </w:rPr>
      </w:pPr>
      <w:r w:rsidRPr="0032190F">
        <w:rPr>
          <w:lang w:val="fr-FR"/>
        </w:rPr>
        <w:t>Ce secteur comprend un groupe d’enceintes ovales et concentriques (</w:t>
      </w:r>
      <w:r w:rsidRPr="0032190F">
        <w:rPr>
          <w:i/>
          <w:lang w:val="fr-FR"/>
        </w:rPr>
        <w:t>recinto</w:t>
      </w:r>
      <w:r w:rsidRPr="0032190F">
        <w:rPr>
          <w:lang w:val="fr-FR"/>
        </w:rPr>
        <w:t>)</w:t>
      </w:r>
      <w:r w:rsidR="00280290" w:rsidRPr="0032190F">
        <w:rPr>
          <w:lang w:val="fr-FR"/>
        </w:rPr>
        <w:t>. De la forme de sépultures, elles ne comprennent que des offrandes (BIB 1528)</w:t>
      </w:r>
      <w:r w:rsidR="00D30A3D" w:rsidRPr="0032190F">
        <w:rPr>
          <w:lang w:val="fr-FR"/>
        </w:rPr>
        <w:t>.</w:t>
      </w:r>
    </w:p>
    <w:p w14:paraId="21212EF2" w14:textId="77777777" w:rsidR="00280290" w:rsidRPr="00784BEC" w:rsidRDefault="00280290" w:rsidP="00242C0F">
      <w:pPr>
        <w:pStyle w:val="Heading6"/>
        <w:rPr>
          <w:lang w:val="it-IT"/>
        </w:rPr>
      </w:pPr>
      <w:bookmarkStart w:id="4220" w:name="Sizz_Ossimo_Pat_sectN_Recinto_174"/>
      <w:r w:rsidRPr="00784BEC">
        <w:rPr>
          <w:lang w:val="it-IT"/>
        </w:rPr>
        <w:t>Recinto 174</w:t>
      </w:r>
    </w:p>
    <w:bookmarkEnd w:id="4220"/>
    <w:p w14:paraId="1112AE65" w14:textId="77777777" w:rsidR="00280290" w:rsidRDefault="00D30A3D" w:rsidP="00242C0F">
      <w:pPr>
        <w:rPr>
          <w:lang w:val="it-IT"/>
        </w:rPr>
      </w:pPr>
      <w:r>
        <w:rPr>
          <w:lang w:val="it-IT"/>
        </w:rPr>
        <w:t>cercle votif, US 174</w:t>
      </w:r>
    </w:p>
    <w:p w14:paraId="14B91948" w14:textId="77777777" w:rsidR="00D30A3D" w:rsidRDefault="00D30A3D" w:rsidP="00242C0F">
      <w:pPr>
        <w:rPr>
          <w:lang w:val="it-IT"/>
        </w:rPr>
      </w:pPr>
    </w:p>
    <w:p w14:paraId="1C0BA8AA" w14:textId="77777777" w:rsidR="00D30A3D" w:rsidRDefault="00D30A3D" w:rsidP="00242C0F">
      <w:pPr>
        <w:rPr>
          <w:lang w:val="it-IT"/>
        </w:rPr>
      </w:pPr>
      <w:r>
        <w:rPr>
          <w:lang w:val="it-IT"/>
        </w:rPr>
        <w:t>Au nord de l’alignement (BIB 1914 p. 227)</w:t>
      </w:r>
      <w:r w:rsidR="00C26CE1">
        <w:rPr>
          <w:lang w:val="it-IT"/>
        </w:rPr>
        <w:t>. Pointes de flèches, toutes regroupées sur la pierre le plus au nord de l’alignement oriental et orientées vers le nord. Gravures topographiques “Pat 28” et “Pat 29” réutilisées dans la structure (BIB 1914 p. 233).</w:t>
      </w:r>
    </w:p>
    <w:p w14:paraId="06523C81" w14:textId="77777777" w:rsidR="00D30A3D" w:rsidRPr="00784BEC" w:rsidRDefault="00D30A3D" w:rsidP="00242C0F">
      <w:pPr>
        <w:rPr>
          <w:lang w:val="it-IT"/>
        </w:rPr>
      </w:pPr>
    </w:p>
    <w:p w14:paraId="1BE7E3ED" w14:textId="77777777" w:rsidR="00280290" w:rsidRDefault="00280290" w:rsidP="00242C0F">
      <w:pPr>
        <w:jc w:val="both"/>
        <w:rPr>
          <w:i/>
          <w:lang w:val="it-IT"/>
        </w:rPr>
      </w:pPr>
      <w:r w:rsidRPr="003E25BE">
        <w:rPr>
          <w:i/>
          <w:lang w:val="it-IT"/>
        </w:rPr>
        <w:t xml:space="preserve">Il circolo votivo US </w:t>
      </w:r>
      <w:smartTag w:uri="urn:schemas-microsoft-com:office:smarttags" w:element="metricconverter">
        <w:smartTagPr>
          <w:attr w:name="ProductID" w:val="174 a"/>
        </w:smartTagPr>
        <w:r w:rsidRPr="003E25BE">
          <w:rPr>
            <w:i/>
            <w:lang w:val="it-IT"/>
          </w:rPr>
          <w:t>174 a</w:t>
        </w:r>
      </w:smartTag>
      <w:r w:rsidRPr="003E25BE">
        <w:rPr>
          <w:i/>
          <w:lang w:val="it-IT"/>
        </w:rPr>
        <w:t xml:space="preserve"> scavo in corso, con indicazione del posizionamento delle punte di freccia e delle pietre con incisioni topografiche “Pat 28 e </w:t>
      </w:r>
      <w:smartTag w:uri="urn:schemas-microsoft-com:office:smarttags" w:element="metricconverter">
        <w:smartTagPr>
          <w:attr w:name="ProductID" w:val="29”"/>
        </w:smartTagPr>
        <w:r w:rsidRPr="003E25BE">
          <w:rPr>
            <w:i/>
            <w:lang w:val="it-IT"/>
          </w:rPr>
          <w:t>29”</w:t>
        </w:r>
      </w:smartTag>
      <w:r w:rsidRPr="003E25BE">
        <w:rPr>
          <w:i/>
          <w:lang w:val="it-IT"/>
        </w:rPr>
        <w:t>, riutilizzate nella struttura interna al circolo. Le cuspidi di freccia erano raggruppate, tutte con la punta verso Nord, sull’ultima pietra a Nord dell’allineamento orientale della struttura interna.</w:t>
      </w:r>
    </w:p>
    <w:p w14:paraId="2A1FC461" w14:textId="77777777" w:rsidR="00D30A3D" w:rsidRDefault="00D30A3D" w:rsidP="00242C0F">
      <w:pPr>
        <w:jc w:val="both"/>
        <w:rPr>
          <w:i/>
          <w:lang w:val="it-IT"/>
        </w:rPr>
      </w:pPr>
    </w:p>
    <w:p w14:paraId="1FBD8971" w14:textId="77777777" w:rsidR="00D30A3D" w:rsidRDefault="00D30A3D" w:rsidP="00D30A3D">
      <w:pPr>
        <w:pStyle w:val="Heading7"/>
        <w:rPr>
          <w:lang w:val="it-IT"/>
        </w:rPr>
      </w:pPr>
      <w:r>
        <w:rPr>
          <w:lang w:val="it-IT"/>
        </w:rPr>
        <w:t>PAT 4</w:t>
      </w:r>
    </w:p>
    <w:p w14:paraId="454E837A" w14:textId="77777777" w:rsidR="00D30A3D" w:rsidRDefault="00D30A3D" w:rsidP="00D30A3D">
      <w:pPr>
        <w:rPr>
          <w:lang w:val="it-IT"/>
        </w:rPr>
      </w:pPr>
      <w:r>
        <w:rPr>
          <w:lang w:val="it-IT"/>
        </w:rPr>
        <w:t>Bloc historié. 2,95 m de haut (BIB 1914 p. 227)</w:t>
      </w:r>
    </w:p>
    <w:p w14:paraId="7016A779" w14:textId="77777777" w:rsidR="00D30A3D" w:rsidRDefault="00D30A3D" w:rsidP="00D30A3D">
      <w:pPr>
        <w:rPr>
          <w:lang w:val="it-IT"/>
        </w:rPr>
      </w:pPr>
    </w:p>
    <w:p w14:paraId="3023CA17" w14:textId="77777777" w:rsidR="00D30A3D" w:rsidRPr="0032190F" w:rsidRDefault="00D30A3D" w:rsidP="00D30A3D">
      <w:pPr>
        <w:pStyle w:val="Heading7"/>
        <w:rPr>
          <w:lang w:val="fr-FR"/>
        </w:rPr>
      </w:pPr>
      <w:r w:rsidRPr="0032190F">
        <w:rPr>
          <w:lang w:val="fr-FR"/>
        </w:rPr>
        <w:t>PAT 20</w:t>
      </w:r>
    </w:p>
    <w:p w14:paraId="680C9504" w14:textId="77777777" w:rsidR="00D30A3D" w:rsidRDefault="00D30A3D" w:rsidP="00D30A3D">
      <w:pPr>
        <w:rPr>
          <w:lang w:val="it-IT"/>
        </w:rPr>
      </w:pPr>
      <w:r>
        <w:rPr>
          <w:lang w:val="it-IT"/>
        </w:rPr>
        <w:t>Décoré sur une seule face, dans la partie supérieure, d’un collier en U composé de cinq lignes parallèles, surmonté d’un motif solaire représenté par un cercle simple. Dimensions: 0,73 x 0,35 m (BIB 1914 p. 228)</w:t>
      </w:r>
    </w:p>
    <w:p w14:paraId="45BDB14A" w14:textId="77777777" w:rsidR="00C26CE1" w:rsidRDefault="00C26CE1" w:rsidP="00D30A3D">
      <w:pPr>
        <w:rPr>
          <w:lang w:val="it-IT"/>
        </w:rPr>
      </w:pPr>
    </w:p>
    <w:p w14:paraId="194740DF" w14:textId="77777777" w:rsidR="00C26CE1" w:rsidRDefault="00C26CE1" w:rsidP="00C26CE1">
      <w:pPr>
        <w:pStyle w:val="Heading7"/>
        <w:rPr>
          <w:lang w:val="it-IT"/>
        </w:rPr>
      </w:pPr>
      <w:r w:rsidRPr="00784BEC">
        <w:rPr>
          <w:lang w:val="it-IT"/>
        </w:rPr>
        <w:t>PAT 28</w:t>
      </w:r>
    </w:p>
    <w:p w14:paraId="5D906E72" w14:textId="77777777" w:rsidR="00C26CE1" w:rsidRDefault="00C26CE1" w:rsidP="00C26CE1">
      <w:pPr>
        <w:rPr>
          <w:lang w:val="it-IT"/>
        </w:rPr>
      </w:pPr>
    </w:p>
    <w:p w14:paraId="08E9F78A" w14:textId="77777777" w:rsidR="00C26CE1" w:rsidRPr="0032190F" w:rsidRDefault="00C26CE1" w:rsidP="00C26CE1">
      <w:pPr>
        <w:jc w:val="both"/>
        <w:rPr>
          <w:lang w:val="fr-FR"/>
        </w:rPr>
      </w:pPr>
      <w:r>
        <w:rPr>
          <w:lang w:val="it-IT"/>
        </w:rPr>
        <w:t>Motifs rectangulaires gravés proches les uns des autres (les dites “mappe topografiche”) et de cupules éparses. Attribué au Néolithique final / seconde moitié du 4e millénaire (</w:t>
      </w:r>
      <w:r w:rsidRPr="00C26CE1">
        <w:rPr>
          <w:i/>
          <w:lang w:val="it-IT"/>
        </w:rPr>
        <w:t>Tardo Neolitico/età del Rame - seconda metà IV millennio a.C.</w:t>
      </w:r>
      <w:r>
        <w:rPr>
          <w:lang w:val="it-IT"/>
        </w:rPr>
        <w:t>) (BIB 1914 p. 233)</w:t>
      </w:r>
      <w:r w:rsidRPr="0032190F">
        <w:rPr>
          <w:lang w:val="fr-FR"/>
        </w:rPr>
        <w:t>Style II B initial ou milieu IIB1 du Valcamonica (BIB 1813 p. 42)</w:t>
      </w:r>
    </w:p>
    <w:p w14:paraId="12CA20BC" w14:textId="77777777" w:rsidR="00C26CE1" w:rsidRPr="00C26CE1" w:rsidRDefault="00C26CE1" w:rsidP="00C26CE1">
      <w:pPr>
        <w:rPr>
          <w:lang w:val="it-IT"/>
        </w:rPr>
      </w:pPr>
    </w:p>
    <w:p w14:paraId="6F56773A" w14:textId="77777777" w:rsidR="00C26CE1" w:rsidRDefault="00C26CE1" w:rsidP="00C26CE1">
      <w:pPr>
        <w:rPr>
          <w:i/>
          <w:lang w:val="it-IT"/>
        </w:rPr>
      </w:pPr>
      <w:r w:rsidRPr="002C6C7B">
        <w:rPr>
          <w:i/>
          <w:lang w:val="it-IT"/>
        </w:rPr>
        <w:t>Decorata da motivi a rettangoli incisi accostati (le c.d. “mappe topografiche”) e da coppelle sparse, distribuite ai bordi (BIB 1528).</w:t>
      </w:r>
    </w:p>
    <w:p w14:paraId="6328EF58" w14:textId="77777777" w:rsidR="00C26CE1" w:rsidRDefault="00C26CE1" w:rsidP="00C26CE1">
      <w:pPr>
        <w:rPr>
          <w:i/>
          <w:lang w:val="it-IT"/>
        </w:rPr>
      </w:pPr>
    </w:p>
    <w:p w14:paraId="3472E5CD" w14:textId="77777777" w:rsidR="00C26CE1" w:rsidRPr="00C26CE1" w:rsidRDefault="00C26CE1" w:rsidP="00C26CE1">
      <w:pPr>
        <w:autoSpaceDE w:val="0"/>
        <w:autoSpaceDN w:val="0"/>
        <w:adjustRightInd w:val="0"/>
        <w:jc w:val="both"/>
        <w:rPr>
          <w:lang w:val="it-IT"/>
        </w:rPr>
      </w:pPr>
      <w:r w:rsidRPr="0032190F">
        <w:rPr>
          <w:lang w:val="fr-FR"/>
        </w:rPr>
        <w:t xml:space="preserve">Dimensions : 0,285 x 0,275 m </w:t>
      </w:r>
      <w:r>
        <w:rPr>
          <w:lang w:val="it-IT"/>
        </w:rPr>
        <w:t>(BIB 1914 p. 233)</w:t>
      </w:r>
    </w:p>
    <w:p w14:paraId="36E6B35A" w14:textId="77777777" w:rsidR="00C26CE1" w:rsidRPr="00D30A3D" w:rsidRDefault="00C26CE1" w:rsidP="00D30A3D">
      <w:pPr>
        <w:rPr>
          <w:lang w:val="it-IT"/>
        </w:rPr>
      </w:pPr>
    </w:p>
    <w:p w14:paraId="4B7B6148" w14:textId="77777777" w:rsidR="003479A5" w:rsidRPr="0032190F" w:rsidRDefault="003479A5" w:rsidP="00242C0F">
      <w:pPr>
        <w:pStyle w:val="Heading7"/>
        <w:rPr>
          <w:lang w:val="fr-FR"/>
        </w:rPr>
      </w:pPr>
      <w:bookmarkStart w:id="4221" w:name="Sizz_Ossimo_Pat_sectN_Recinto_174_PAT_29"/>
      <w:r w:rsidRPr="0032190F">
        <w:rPr>
          <w:lang w:val="fr-FR"/>
        </w:rPr>
        <w:t>PAT 29</w:t>
      </w:r>
    </w:p>
    <w:bookmarkEnd w:id="4221"/>
    <w:p w14:paraId="574FDBF9" w14:textId="76DDA01A" w:rsidR="00C26CE1" w:rsidRPr="0032190F" w:rsidRDefault="00C26CE1" w:rsidP="00C26CE1">
      <w:pPr>
        <w:autoSpaceDE w:val="0"/>
        <w:autoSpaceDN w:val="0"/>
        <w:adjustRightInd w:val="0"/>
        <w:jc w:val="both"/>
        <w:rPr>
          <w:lang w:val="fr-FR"/>
        </w:rPr>
      </w:pPr>
      <w:r w:rsidRPr="0032190F">
        <w:rPr>
          <w:lang w:val="fr-FR"/>
        </w:rPr>
        <w:t>G</w:t>
      </w:r>
      <w:r w:rsidR="003479A5" w:rsidRPr="0032190F">
        <w:rPr>
          <w:lang w:val="fr-FR"/>
        </w:rPr>
        <w:t>ravure d’un poignard</w:t>
      </w:r>
      <w:r w:rsidRPr="0032190F">
        <w:rPr>
          <w:lang w:val="fr-FR"/>
        </w:rPr>
        <w:t xml:space="preserve"> (probablement lithique pour Poggiani) a emmanchure trapézoidale, bord de lame ondulé (</w:t>
      </w:r>
      <w:r w:rsidRPr="0032190F">
        <w:rPr>
          <w:i/>
          <w:lang w:val="fr-FR"/>
        </w:rPr>
        <w:t>margini ondulati</w:t>
      </w:r>
      <w:r w:rsidRPr="0032190F">
        <w:rPr>
          <w:lang w:val="fr-FR"/>
        </w:rPr>
        <w:t xml:space="preserve">) </w:t>
      </w:r>
      <w:r w:rsidR="003479A5" w:rsidRPr="0032190F">
        <w:rPr>
          <w:lang w:val="fr-FR"/>
        </w:rPr>
        <w:t xml:space="preserve">et deux figures topographiques </w:t>
      </w:r>
      <w:r>
        <w:rPr>
          <w:lang w:val="it-IT"/>
        </w:rPr>
        <w:t>(BIB 1914 p. 233)</w:t>
      </w:r>
      <w:r w:rsidR="003479A5" w:rsidRPr="0032190F">
        <w:rPr>
          <w:lang w:val="fr-FR"/>
        </w:rPr>
        <w:t>.</w:t>
      </w:r>
      <w:r>
        <w:rPr>
          <w:lang w:val="it-IT"/>
        </w:rPr>
        <w:t>Attribué au Néolithique final / seconde moitié du 4e millénaire (</w:t>
      </w:r>
      <w:r w:rsidRPr="00C26CE1">
        <w:rPr>
          <w:i/>
          <w:lang w:val="it-IT"/>
        </w:rPr>
        <w:t>Tardo Neolitico/età del Rame - seconda metà IV millennio a.C.</w:t>
      </w:r>
      <w:r>
        <w:rPr>
          <w:lang w:val="it-IT"/>
        </w:rPr>
        <w:t xml:space="preserve">) (BIB 1914 p. 233) </w:t>
      </w:r>
      <w:r w:rsidR="006F6651" w:rsidRPr="0032190F">
        <w:rPr>
          <w:lang w:val="fr-FR"/>
        </w:rPr>
        <w:t xml:space="preserve">Style II B initial ou milieu IIB1 du </w:t>
      </w:r>
      <w:hyperlink r:id="rId10493" w:anchor="Sit_Valcamonica" w:history="1">
        <w:r w:rsidR="006F6651" w:rsidRPr="0032190F">
          <w:rPr>
            <w:rStyle w:val="Hyperlink"/>
            <w:lang w:val="fr-FR"/>
          </w:rPr>
          <w:t>Valcamonica</w:t>
        </w:r>
      </w:hyperlink>
      <w:r w:rsidR="006F6651" w:rsidRPr="0032190F">
        <w:rPr>
          <w:lang w:val="fr-FR"/>
        </w:rPr>
        <w:t xml:space="preserve"> (BIB 1813 p. 42)</w:t>
      </w:r>
      <w:r w:rsidRPr="0032190F">
        <w:rPr>
          <w:lang w:val="fr-FR"/>
        </w:rPr>
        <w:t>.</w:t>
      </w:r>
    </w:p>
    <w:p w14:paraId="2DB6D0FA" w14:textId="77777777" w:rsidR="00C26CE1" w:rsidRPr="0032190F" w:rsidRDefault="00C26CE1" w:rsidP="00C26CE1">
      <w:pPr>
        <w:autoSpaceDE w:val="0"/>
        <w:autoSpaceDN w:val="0"/>
        <w:adjustRightInd w:val="0"/>
        <w:jc w:val="both"/>
        <w:rPr>
          <w:lang w:val="fr-FR"/>
        </w:rPr>
      </w:pPr>
    </w:p>
    <w:p w14:paraId="597BC16A" w14:textId="77777777" w:rsidR="00C26CE1" w:rsidRPr="0032190F" w:rsidRDefault="00C26CE1" w:rsidP="00C26CE1">
      <w:pPr>
        <w:autoSpaceDE w:val="0"/>
        <w:autoSpaceDN w:val="0"/>
        <w:adjustRightInd w:val="0"/>
        <w:jc w:val="both"/>
        <w:rPr>
          <w:lang w:val="fr-FR"/>
        </w:rPr>
      </w:pPr>
      <w:r w:rsidRPr="0032190F">
        <w:rPr>
          <w:lang w:val="fr-FR"/>
        </w:rPr>
        <w:t xml:space="preserve">Dimensions : 0,31 x 0,23 m </w:t>
      </w:r>
      <w:r>
        <w:rPr>
          <w:lang w:val="it-IT"/>
        </w:rPr>
        <w:t>(BIB 1914 p. 233)</w:t>
      </w:r>
    </w:p>
    <w:p w14:paraId="7BB7DAFE" w14:textId="77777777" w:rsidR="00C26CE1" w:rsidRPr="0032190F" w:rsidRDefault="00C26CE1" w:rsidP="00C26CE1">
      <w:pPr>
        <w:autoSpaceDE w:val="0"/>
        <w:autoSpaceDN w:val="0"/>
        <w:adjustRightInd w:val="0"/>
        <w:jc w:val="both"/>
        <w:rPr>
          <w:lang w:val="fr-FR"/>
        </w:rPr>
      </w:pPr>
    </w:p>
    <w:p w14:paraId="57593A28" w14:textId="77777777" w:rsidR="00C26CE1" w:rsidRPr="0032190F" w:rsidRDefault="00C26CE1" w:rsidP="00C26CE1">
      <w:pPr>
        <w:pStyle w:val="Heading8"/>
        <w:rPr>
          <w:lang w:val="fr-FR"/>
        </w:rPr>
      </w:pPr>
      <w:r w:rsidRPr="0032190F">
        <w:rPr>
          <w:lang w:val="fr-FR"/>
        </w:rPr>
        <w:t>Poignard</w:t>
      </w:r>
    </w:p>
    <w:p w14:paraId="1519025A" w14:textId="77777777" w:rsidR="00C26CE1" w:rsidRPr="0032190F" w:rsidRDefault="00C26CE1" w:rsidP="00C26CE1">
      <w:pPr>
        <w:autoSpaceDE w:val="0"/>
        <w:autoSpaceDN w:val="0"/>
        <w:adjustRightInd w:val="0"/>
        <w:jc w:val="both"/>
        <w:rPr>
          <w:lang w:val="fr-FR"/>
        </w:rPr>
      </w:pPr>
    </w:p>
    <w:p w14:paraId="7B7BE6CC" w14:textId="77777777" w:rsidR="00C26CE1" w:rsidRPr="0032190F" w:rsidRDefault="00C26CE1" w:rsidP="00C26CE1">
      <w:pPr>
        <w:autoSpaceDE w:val="0"/>
        <w:autoSpaceDN w:val="0"/>
        <w:adjustRightInd w:val="0"/>
        <w:jc w:val="both"/>
        <w:rPr>
          <w:lang w:val="fr-FR"/>
        </w:rPr>
      </w:pPr>
      <w:r w:rsidRPr="0032190F">
        <w:rPr>
          <w:lang w:val="fr-FR"/>
        </w:rPr>
        <w:t>L=9,3 cm, l=3,1 cm</w:t>
      </w:r>
    </w:p>
    <w:p w14:paraId="5B521179" w14:textId="0EA3924F" w:rsidR="00C26CE1" w:rsidRPr="0032190F" w:rsidRDefault="00C26CE1" w:rsidP="00242C0F">
      <w:pPr>
        <w:jc w:val="both"/>
        <w:rPr>
          <w:lang w:val="fr-FR"/>
        </w:rPr>
      </w:pPr>
      <w:r w:rsidRPr="0032190F">
        <w:rPr>
          <w:lang w:val="fr-FR"/>
        </w:rPr>
        <w:t>La gravure de</w:t>
      </w:r>
      <w:hyperlink r:id="rId10494" w:anchor="Typ_Bego_Poignards" w:history="1">
        <w:r w:rsidRPr="0032190F">
          <w:rPr>
            <w:rStyle w:val="Hyperlink"/>
            <w:lang w:val="fr-FR"/>
          </w:rPr>
          <w:t>poignard</w:t>
        </w:r>
      </w:hyperlink>
      <w:r w:rsidRPr="0032190F">
        <w:rPr>
          <w:lang w:val="fr-FR"/>
        </w:rPr>
        <w:t>, lame longue, poignée trapézoïdale, peut être rapprochée de :</w:t>
      </w:r>
    </w:p>
    <w:p w14:paraId="7675486A" w14:textId="77777777" w:rsidR="00C26CE1" w:rsidRPr="0032190F" w:rsidRDefault="00C26CE1"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2"/>
        <w:gridCol w:w="2536"/>
      </w:tblGrid>
      <w:tr w:rsidR="00C26CE1" w14:paraId="4E469D27" w14:textId="77777777" w:rsidTr="00A07716">
        <w:trPr>
          <w:jc w:val="center"/>
        </w:trPr>
        <w:tc>
          <w:tcPr>
            <w:tcW w:w="1602" w:type="dxa"/>
            <w:shd w:val="clear" w:color="auto" w:fill="auto"/>
            <w:vAlign w:val="center"/>
          </w:tcPr>
          <w:p w14:paraId="0C67F536" w14:textId="77777777" w:rsidR="00C26CE1" w:rsidRDefault="00C26CE1" w:rsidP="00A07716">
            <w:pPr>
              <w:jc w:val="center"/>
            </w:pPr>
            <w:r>
              <w:t>Valcamonica</w:t>
            </w:r>
          </w:p>
        </w:tc>
        <w:tc>
          <w:tcPr>
            <w:tcW w:w="2536" w:type="dxa"/>
            <w:shd w:val="clear" w:color="auto" w:fill="auto"/>
          </w:tcPr>
          <w:p w14:paraId="0B36BEE9" w14:textId="039984B3" w:rsidR="00C26CE1" w:rsidRDefault="00000000" w:rsidP="00A07716">
            <w:pPr>
              <w:jc w:val="both"/>
            </w:pPr>
            <w:hyperlink r:id="rId10495" w:anchor="Sizz_Vite_36" w:history="1">
              <w:r w:rsidR="00C26CE1" w:rsidRPr="00A07716">
                <w:rPr>
                  <w:rStyle w:val="Hyperlink"/>
                  <w:rFonts w:ascii="Walbaum-Roman" w:hAnsi="Walbaum-Roman" w:cs="Walbaum-Roman"/>
                </w:rPr>
                <w:t>Vite 36</w:t>
              </w:r>
            </w:hyperlink>
          </w:p>
        </w:tc>
      </w:tr>
      <w:tr w:rsidR="00C26CE1" w:rsidRPr="006A329A" w14:paraId="06FA87C5" w14:textId="77777777" w:rsidTr="00A07716">
        <w:trPr>
          <w:jc w:val="center"/>
        </w:trPr>
        <w:tc>
          <w:tcPr>
            <w:tcW w:w="1602" w:type="dxa"/>
            <w:shd w:val="clear" w:color="auto" w:fill="auto"/>
            <w:vAlign w:val="center"/>
          </w:tcPr>
          <w:p w14:paraId="0607B6F7" w14:textId="77777777" w:rsidR="00C26CE1" w:rsidRDefault="00C26CE1" w:rsidP="00A07716">
            <w:pPr>
              <w:jc w:val="center"/>
            </w:pPr>
            <w:r>
              <w:t>Bego</w:t>
            </w:r>
          </w:p>
        </w:tc>
        <w:tc>
          <w:tcPr>
            <w:tcW w:w="2536" w:type="dxa"/>
            <w:shd w:val="clear" w:color="auto" w:fill="auto"/>
          </w:tcPr>
          <w:p w14:paraId="7102D461" w14:textId="77777777" w:rsidR="00C26CE1" w:rsidRPr="0032190F" w:rsidRDefault="00C26CE1" w:rsidP="00A07716">
            <w:pPr>
              <w:jc w:val="both"/>
              <w:rPr>
                <w:i/>
                <w:lang w:val="fr-FR"/>
              </w:rPr>
            </w:pPr>
            <w:r w:rsidRPr="0032190F">
              <w:rPr>
                <w:i/>
                <w:lang w:val="fr-FR"/>
              </w:rPr>
              <w:t xml:space="preserve">Voie Sacrée, </w:t>
            </w:r>
          </w:p>
          <w:p w14:paraId="149A855A" w14:textId="0DF23E42" w:rsidR="00C26CE1" w:rsidRPr="0032190F" w:rsidRDefault="00000000" w:rsidP="00A07716">
            <w:pPr>
              <w:jc w:val="both"/>
              <w:rPr>
                <w:lang w:val="fr-FR"/>
              </w:rPr>
            </w:pPr>
            <w:hyperlink r:id="rId10496" w:anchor="Desc_ZXVIIGIIR14alpha" w:history="1">
              <w:r w:rsidR="00C26CE1" w:rsidRPr="0032190F">
                <w:rPr>
                  <w:rStyle w:val="Hyperlink"/>
                  <w:i/>
                  <w:lang w:val="fr-FR"/>
                </w:rPr>
                <w:t>Grande Surface Rouge</w:t>
              </w:r>
            </w:hyperlink>
          </w:p>
        </w:tc>
      </w:tr>
    </w:tbl>
    <w:p w14:paraId="54373B46" w14:textId="77777777" w:rsidR="006F6651" w:rsidRPr="0032190F" w:rsidRDefault="00C26CE1" w:rsidP="00242C0F">
      <w:pPr>
        <w:jc w:val="both"/>
        <w:rPr>
          <w:lang w:val="fr-FR"/>
        </w:rPr>
      </w:pPr>
      <w:r w:rsidRPr="0032190F">
        <w:rPr>
          <w:lang w:val="fr-FR"/>
        </w:rPr>
        <w:t xml:space="preserve"> (SS BIB).</w:t>
      </w:r>
    </w:p>
    <w:p w14:paraId="65E9DACC" w14:textId="77777777" w:rsidR="006F6651" w:rsidRPr="0032190F" w:rsidRDefault="006F6651" w:rsidP="00242C0F">
      <w:pPr>
        <w:jc w:val="both"/>
        <w:rPr>
          <w:lang w:val="fr-FR"/>
        </w:rPr>
      </w:pPr>
    </w:p>
    <w:p w14:paraId="577BB34D" w14:textId="77777777" w:rsidR="003479A5" w:rsidRPr="0032190F" w:rsidRDefault="003479A5" w:rsidP="00647EA0">
      <w:pPr>
        <w:pStyle w:val="Heading5"/>
      </w:pPr>
      <w:r w:rsidRPr="0032190F">
        <w:t>Habitats</w:t>
      </w:r>
    </w:p>
    <w:p w14:paraId="3F9A8017" w14:textId="77777777" w:rsidR="003479A5" w:rsidRPr="0032190F" w:rsidRDefault="003479A5" w:rsidP="00242C0F">
      <w:pPr>
        <w:jc w:val="both"/>
        <w:rPr>
          <w:lang w:val="fr-FR"/>
        </w:rPr>
      </w:pPr>
    </w:p>
    <w:p w14:paraId="2530DA82" w14:textId="77777777" w:rsidR="003479A5" w:rsidRPr="0032190F" w:rsidRDefault="003479A5" w:rsidP="00242C0F">
      <w:pPr>
        <w:jc w:val="both"/>
        <w:rPr>
          <w:lang w:val="fr-FR"/>
        </w:rPr>
      </w:pPr>
      <w:r w:rsidRPr="0032190F">
        <w:rPr>
          <w:lang w:val="fr-FR"/>
        </w:rPr>
        <w:t xml:space="preserve">7 structures rectangulaires semi-enterrées dites </w:t>
      </w:r>
      <w:r w:rsidRPr="0032190F">
        <w:rPr>
          <w:i/>
          <w:lang w:val="fr-FR"/>
        </w:rPr>
        <w:t>dei Camunni</w:t>
      </w:r>
      <w:r w:rsidRPr="0032190F">
        <w:rPr>
          <w:lang w:val="fr-FR"/>
        </w:rPr>
        <w:t>, non loin de l’aire monumentale d’Ossimo-Pat (BIB 1521).</w:t>
      </w:r>
    </w:p>
    <w:p w14:paraId="5E3B7322" w14:textId="77777777" w:rsidR="00280290" w:rsidRPr="0032190F" w:rsidRDefault="00280290" w:rsidP="00647EA0">
      <w:pPr>
        <w:pStyle w:val="Heading5"/>
      </w:pPr>
      <w:r w:rsidRPr="0032190F">
        <w:br/>
        <w:t>Conclusions</w:t>
      </w:r>
    </w:p>
    <w:p w14:paraId="29BCCB40" w14:textId="77777777" w:rsidR="00280290" w:rsidRPr="0032190F" w:rsidRDefault="00280290" w:rsidP="00242C0F">
      <w:pPr>
        <w:jc w:val="both"/>
        <w:rPr>
          <w:lang w:val="fr-FR"/>
        </w:rPr>
      </w:pPr>
    </w:p>
    <w:p w14:paraId="4ACE1F4E" w14:textId="42A78A97" w:rsidR="00280290" w:rsidRPr="0032190F" w:rsidRDefault="00280290" w:rsidP="00242C0F">
      <w:pPr>
        <w:jc w:val="both"/>
        <w:rPr>
          <w:lang w:val="fr-FR"/>
        </w:rPr>
      </w:pPr>
      <w:r w:rsidRPr="0032190F">
        <w:rPr>
          <w:lang w:val="fr-FR"/>
        </w:rPr>
        <w:t xml:space="preserve">Le </w:t>
      </w:r>
      <w:hyperlink r:id="rId10497" w:anchor="Typ_Arm_Poignards_Italie" w:history="1">
        <w:r w:rsidRPr="0032190F">
          <w:rPr>
            <w:rStyle w:val="Hyperlink"/>
            <w:lang w:val="fr-FR"/>
          </w:rPr>
          <w:t>poignard</w:t>
        </w:r>
      </w:hyperlink>
      <w:r w:rsidRPr="0032190F">
        <w:rPr>
          <w:lang w:val="fr-FR"/>
        </w:rPr>
        <w:t xml:space="preserve"> à lame en silex foliacée est identique a certains trouvés en contexte </w:t>
      </w:r>
      <w:hyperlink r:id="rId10498" w:anchor="Cul_VBQ" w:history="1">
        <w:r w:rsidRPr="0032190F">
          <w:rPr>
            <w:rStyle w:val="Hyperlink"/>
            <w:lang w:val="fr-FR"/>
          </w:rPr>
          <w:t>VBQ</w:t>
        </w:r>
      </w:hyperlink>
      <w:r w:rsidRPr="0032190F">
        <w:rPr>
          <w:lang w:val="fr-FR"/>
        </w:rPr>
        <w:t>. Dans le site, les topographiques (PAT 8, PAT 9, PAT 29) sont attribuées à la première phase d’historisation des monuments et attribuées à la moitié du 4</w:t>
      </w:r>
      <w:r w:rsidRPr="0032190F">
        <w:rPr>
          <w:vertAlign w:val="superscript"/>
          <w:lang w:val="fr-FR"/>
        </w:rPr>
        <w:t>e</w:t>
      </w:r>
      <w:r w:rsidRPr="0032190F">
        <w:rPr>
          <w:lang w:val="fr-FR"/>
        </w:rPr>
        <w:t xml:space="preserve"> millénaire (R. P. Keller, « Mappe di Pietra » com. orale). </w:t>
      </w:r>
    </w:p>
    <w:p w14:paraId="6093D0FF" w14:textId="77777777" w:rsidR="00280290" w:rsidRPr="0032190F" w:rsidRDefault="00280290" w:rsidP="00242C0F">
      <w:pPr>
        <w:jc w:val="both"/>
        <w:rPr>
          <w:lang w:val="fr-FR"/>
        </w:rPr>
      </w:pPr>
    </w:p>
    <w:p w14:paraId="21C5A26D" w14:textId="77777777" w:rsidR="000C2705" w:rsidRPr="0032190F" w:rsidRDefault="000C2705" w:rsidP="00242C0F">
      <w:pPr>
        <w:pStyle w:val="Heading4"/>
      </w:pPr>
      <w:bookmarkStart w:id="4222" w:name="Sizz_Ossimo_4"/>
      <w:r w:rsidRPr="0032190F">
        <w:t>Ossimo 4</w:t>
      </w:r>
    </w:p>
    <w:bookmarkEnd w:id="4222"/>
    <w:p w14:paraId="35F4F6A1" w14:textId="77777777" w:rsidR="000C2705" w:rsidRPr="0032190F" w:rsidRDefault="000C2705" w:rsidP="00242C0F">
      <w:pPr>
        <w:jc w:val="both"/>
        <w:rPr>
          <w:lang w:val="fr-FR"/>
        </w:rPr>
      </w:pPr>
    </w:p>
    <w:p w14:paraId="11A65FD3" w14:textId="2D21AD57" w:rsidR="000C2705" w:rsidRPr="0032190F" w:rsidRDefault="000C2705" w:rsidP="00242C0F">
      <w:pPr>
        <w:jc w:val="both"/>
        <w:rPr>
          <w:lang w:val="fr-FR"/>
        </w:rPr>
      </w:pPr>
      <w:r w:rsidRPr="0032190F">
        <w:rPr>
          <w:lang w:val="fr-FR"/>
        </w:rPr>
        <w:t xml:space="preserve">Les pectiformes d’Ossimo 4 peuvent être comparés avec ceux qui apparaissent sur la </w:t>
      </w:r>
      <w:hyperlink r:id="rId10499" w:anchor="Sit_Roche_Poignards" w:history="1">
        <w:r w:rsidRPr="0032190F">
          <w:rPr>
            <w:rStyle w:val="Hyperlink"/>
            <w:lang w:val="fr-FR"/>
          </w:rPr>
          <w:t>Roche des Poignards</w:t>
        </w:r>
      </w:hyperlink>
      <w:r w:rsidRPr="0032190F">
        <w:rPr>
          <w:lang w:val="fr-FR"/>
        </w:rPr>
        <w:t xml:space="preserve"> aux Oullas</w:t>
      </w:r>
      <w:r w:rsidR="005B6F2F" w:rsidRPr="0032190F">
        <w:rPr>
          <w:lang w:val="fr-FR"/>
        </w:rPr>
        <w:t xml:space="preserve"> (SS BIB)</w:t>
      </w:r>
    </w:p>
    <w:p w14:paraId="36B6D341" w14:textId="77777777" w:rsidR="000C2705" w:rsidRPr="0032190F" w:rsidRDefault="000C2705" w:rsidP="00242C0F">
      <w:pPr>
        <w:jc w:val="both"/>
        <w:rPr>
          <w:lang w:val="fr-FR"/>
        </w:rPr>
      </w:pPr>
    </w:p>
    <w:p w14:paraId="1ED347E5" w14:textId="77777777" w:rsidR="00AA6F9C" w:rsidRPr="0032190F" w:rsidRDefault="00AA6F9C" w:rsidP="00242C0F">
      <w:pPr>
        <w:pStyle w:val="Heading4"/>
      </w:pPr>
      <w:bookmarkStart w:id="4223" w:name="Sizz_Ossimo_5"/>
      <w:r w:rsidRPr="0032190F">
        <w:t>Ossimo 5</w:t>
      </w:r>
    </w:p>
    <w:bookmarkEnd w:id="4223"/>
    <w:p w14:paraId="2A79E985" w14:textId="77777777" w:rsidR="00497132" w:rsidRPr="0032190F" w:rsidRDefault="00497132" w:rsidP="00242C0F">
      <w:pPr>
        <w:jc w:val="both"/>
        <w:rPr>
          <w:lang w:val="fr-FR"/>
        </w:rPr>
      </w:pPr>
    </w:p>
    <w:p w14:paraId="2200582D" w14:textId="77777777" w:rsidR="00AA6F9C" w:rsidRPr="0032190F" w:rsidRDefault="00AA6F9C" w:rsidP="00242C0F">
      <w:pPr>
        <w:jc w:val="both"/>
        <w:rPr>
          <w:lang w:val="fr-FR"/>
        </w:rPr>
      </w:pPr>
      <w:r w:rsidRPr="0032190F">
        <w:rPr>
          <w:lang w:val="fr-FR"/>
        </w:rPr>
        <w:t xml:space="preserve">Ce bloc gravé comprend une figurationd de </w:t>
      </w:r>
      <w:r w:rsidRPr="0032190F">
        <w:rPr>
          <w:i/>
          <w:lang w:val="fr-FR"/>
        </w:rPr>
        <w:t>Rectangle frangé</w:t>
      </w:r>
      <w:r w:rsidRPr="0032190F">
        <w:rPr>
          <w:lang w:val="fr-FR"/>
        </w:rPr>
        <w:t xml:space="preserve"> attribué à la période 3 A1 (Remedello 2) (BIB 364 p. 96)</w:t>
      </w:r>
      <w:r w:rsidR="00302A22" w:rsidRPr="0032190F">
        <w:rPr>
          <w:lang w:val="fr-FR"/>
        </w:rPr>
        <w:t>.</w:t>
      </w:r>
    </w:p>
    <w:p w14:paraId="02438D6B" w14:textId="77777777" w:rsidR="00302A22" w:rsidRPr="0032190F" w:rsidRDefault="00302A22" w:rsidP="00242C0F">
      <w:pPr>
        <w:jc w:val="both"/>
        <w:rPr>
          <w:lang w:val="fr-FR"/>
        </w:rPr>
      </w:pPr>
    </w:p>
    <w:p w14:paraId="7494F7E4" w14:textId="77777777" w:rsidR="00302A22" w:rsidRPr="0032190F" w:rsidRDefault="00302A22" w:rsidP="00242C0F">
      <w:pPr>
        <w:pStyle w:val="Heading4"/>
      </w:pPr>
      <w:bookmarkStart w:id="4224" w:name="Sizz_Ossimo_7"/>
      <w:r w:rsidRPr="0032190F">
        <w:t>Ossimo 7</w:t>
      </w:r>
    </w:p>
    <w:bookmarkEnd w:id="4224"/>
    <w:p w14:paraId="11F6E49D" w14:textId="77777777" w:rsidR="00302A22" w:rsidRPr="0032190F" w:rsidRDefault="00302A22" w:rsidP="00242C0F">
      <w:pPr>
        <w:rPr>
          <w:lang w:val="fr-FR"/>
        </w:rPr>
      </w:pPr>
    </w:p>
    <w:p w14:paraId="47AD0C1D" w14:textId="6C5B0CE3" w:rsidR="00302A22" w:rsidRPr="0032190F" w:rsidRDefault="00000000" w:rsidP="00242C0F">
      <w:pPr>
        <w:jc w:val="both"/>
        <w:rPr>
          <w:lang w:val="fr-FR"/>
        </w:rPr>
      </w:pPr>
      <w:hyperlink r:id="rId10500" w:anchor="Cul_Art_TAC_T_z_cervide" w:history="1">
        <w:r w:rsidR="002E0A84" w:rsidRPr="0032190F">
          <w:rPr>
            <w:rStyle w:val="Hyperlink"/>
            <w:lang w:val="fr-FR"/>
          </w:rPr>
          <w:t>cervidé</w:t>
        </w:r>
      </w:hyperlink>
      <w:r w:rsidR="002E0A84" w:rsidRPr="0032190F">
        <w:rPr>
          <w:lang w:val="fr-FR"/>
        </w:rPr>
        <w:t>s</w:t>
      </w:r>
      <w:r w:rsidR="00444E82" w:rsidRPr="0032190F">
        <w:rPr>
          <w:lang w:val="fr-FR"/>
        </w:rPr>
        <w:t xml:space="preserve">. </w:t>
      </w:r>
      <w:r w:rsidR="00302A22" w:rsidRPr="0032190F">
        <w:rPr>
          <w:lang w:val="fr-FR"/>
        </w:rPr>
        <w:t>La seconde phase de cette stèle est attribuée au Campaniforme (BIB 232 p. 85)</w:t>
      </w:r>
    </w:p>
    <w:p w14:paraId="54B68D66" w14:textId="77777777" w:rsidR="00AA6F9C" w:rsidRPr="0032190F" w:rsidRDefault="00AA6F9C" w:rsidP="00242C0F">
      <w:pPr>
        <w:jc w:val="both"/>
        <w:rPr>
          <w:lang w:val="fr-FR"/>
        </w:rPr>
      </w:pPr>
    </w:p>
    <w:p w14:paraId="7A5B6C3A" w14:textId="77777777" w:rsidR="00A551E9" w:rsidRPr="0032190F" w:rsidRDefault="00A551E9" w:rsidP="00242C0F">
      <w:pPr>
        <w:pStyle w:val="Heading4"/>
      </w:pPr>
      <w:bookmarkStart w:id="4225" w:name="Sizz_Ossimo_8"/>
      <w:r w:rsidRPr="0032190F">
        <w:t>Ossimo 8</w:t>
      </w:r>
    </w:p>
    <w:bookmarkEnd w:id="4225"/>
    <w:p w14:paraId="2053D5AC" w14:textId="77777777" w:rsidR="00A551E9" w:rsidRPr="0032190F" w:rsidRDefault="00A551E9" w:rsidP="00242C0F">
      <w:pPr>
        <w:jc w:val="both"/>
        <w:rPr>
          <w:lang w:val="fr-FR"/>
        </w:rPr>
      </w:pPr>
    </w:p>
    <w:p w14:paraId="4B38F0D7" w14:textId="77777777" w:rsidR="00A551E9" w:rsidRPr="0032190F" w:rsidRDefault="00A551E9" w:rsidP="00242C0F">
      <w:pPr>
        <w:jc w:val="both"/>
        <w:rPr>
          <w:lang w:val="fr-FR"/>
        </w:rPr>
      </w:pPr>
      <w:r w:rsidRPr="0032190F">
        <w:rPr>
          <w:lang w:val="fr-FR"/>
        </w:rPr>
        <w:t xml:space="preserve">Cette stèle montre une </w:t>
      </w:r>
      <w:r w:rsidR="00AA6F9C" w:rsidRPr="0032190F">
        <w:rPr>
          <w:lang w:val="fr-FR"/>
        </w:rPr>
        <w:t>représ</w:t>
      </w:r>
      <w:r w:rsidRPr="0032190F">
        <w:rPr>
          <w:lang w:val="fr-FR"/>
        </w:rPr>
        <w:t>entation d’attelage se superposant à un semi de petites plages rondes régulièrement espacées (topographie)</w:t>
      </w:r>
    </w:p>
    <w:p w14:paraId="627C3B46" w14:textId="77777777" w:rsidR="00A551E9" w:rsidRPr="0032190F" w:rsidRDefault="00A551E9"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57"/>
        <w:gridCol w:w="1443"/>
      </w:tblGrid>
      <w:tr w:rsidR="00A551E9" w14:paraId="630DB347" w14:textId="77777777">
        <w:trPr>
          <w:jc w:val="center"/>
        </w:trPr>
        <w:tc>
          <w:tcPr>
            <w:tcW w:w="0" w:type="auto"/>
            <w:vAlign w:val="center"/>
          </w:tcPr>
          <w:p w14:paraId="52FADE18" w14:textId="77777777" w:rsidR="00A551E9" w:rsidRPr="00DB5974" w:rsidRDefault="00A551E9" w:rsidP="00242C0F">
            <w:pPr>
              <w:jc w:val="center"/>
              <w:rPr>
                <w:b/>
                <w:i/>
              </w:rPr>
            </w:pPr>
            <w:r w:rsidRPr="00DB5974">
              <w:rPr>
                <w:b/>
                <w:i/>
              </w:rPr>
              <w:t>sur</w:t>
            </w:r>
          </w:p>
        </w:tc>
        <w:tc>
          <w:tcPr>
            <w:tcW w:w="0" w:type="auto"/>
            <w:vAlign w:val="center"/>
          </w:tcPr>
          <w:p w14:paraId="7D272D9C" w14:textId="77777777" w:rsidR="00A551E9" w:rsidRDefault="00A551E9" w:rsidP="00242C0F">
            <w:pPr>
              <w:jc w:val="center"/>
            </w:pPr>
            <w:r>
              <w:t>Attelage</w:t>
            </w:r>
          </w:p>
        </w:tc>
      </w:tr>
      <w:tr w:rsidR="00A551E9" w14:paraId="7E53B505" w14:textId="77777777">
        <w:trPr>
          <w:jc w:val="center"/>
        </w:trPr>
        <w:tc>
          <w:tcPr>
            <w:tcW w:w="0" w:type="auto"/>
            <w:vAlign w:val="center"/>
          </w:tcPr>
          <w:p w14:paraId="1FA3A381" w14:textId="77777777" w:rsidR="00A551E9" w:rsidRPr="00DB5974" w:rsidRDefault="00A551E9" w:rsidP="00242C0F">
            <w:pPr>
              <w:jc w:val="center"/>
              <w:rPr>
                <w:b/>
                <w:i/>
              </w:rPr>
            </w:pPr>
            <w:r w:rsidRPr="00DB5974">
              <w:rPr>
                <w:b/>
                <w:i/>
              </w:rPr>
              <w:t>sous</w:t>
            </w:r>
          </w:p>
        </w:tc>
        <w:tc>
          <w:tcPr>
            <w:tcW w:w="0" w:type="auto"/>
            <w:vAlign w:val="center"/>
          </w:tcPr>
          <w:p w14:paraId="63C4573D" w14:textId="77777777" w:rsidR="00A551E9" w:rsidRDefault="00A551E9" w:rsidP="00242C0F">
            <w:pPr>
              <w:jc w:val="center"/>
            </w:pPr>
            <w:r>
              <w:t>Topographie</w:t>
            </w:r>
          </w:p>
        </w:tc>
      </w:tr>
    </w:tbl>
    <w:p w14:paraId="6C54764D" w14:textId="77777777" w:rsidR="00A551E9" w:rsidRDefault="00A551E9" w:rsidP="00242C0F">
      <w:pPr>
        <w:jc w:val="both"/>
      </w:pPr>
      <w:r>
        <w:t>(BIB 230</w:t>
      </w:r>
      <w:r w:rsidR="008030D0">
        <w:t xml:space="preserve"> et BIB 1001 p. 257</w:t>
      </w:r>
      <w:r>
        <w:t>)</w:t>
      </w:r>
    </w:p>
    <w:p w14:paraId="7F4B60FA" w14:textId="77777777" w:rsidR="00AA6F9C" w:rsidRDefault="00AA6F9C" w:rsidP="00242C0F">
      <w:pPr>
        <w:jc w:val="both"/>
      </w:pPr>
    </w:p>
    <w:p w14:paraId="09D46483" w14:textId="77777777" w:rsidR="00AA6F9C" w:rsidRPr="0032190F" w:rsidRDefault="00AA6F9C" w:rsidP="00242C0F">
      <w:pPr>
        <w:jc w:val="both"/>
        <w:rPr>
          <w:lang w:val="fr-FR"/>
        </w:rPr>
      </w:pPr>
      <w:r w:rsidRPr="0032190F">
        <w:rPr>
          <w:lang w:val="fr-FR"/>
        </w:rPr>
        <w:lastRenderedPageBreak/>
        <w:t xml:space="preserve">La représentation du personnage couronné d’un soleil est attribuée à la période </w:t>
      </w:r>
      <w:r w:rsidR="00BF164D" w:rsidRPr="0032190F">
        <w:rPr>
          <w:lang w:val="fr-FR"/>
        </w:rPr>
        <w:t>III</w:t>
      </w:r>
      <w:r w:rsidRPr="0032190F">
        <w:rPr>
          <w:lang w:val="fr-FR"/>
        </w:rPr>
        <w:t>A2 (Campaniforme) et interprétée comme étant probablement la figure du dieu Soleil (</w:t>
      </w:r>
      <w:r w:rsidRPr="0032190F">
        <w:rPr>
          <w:i/>
          <w:lang w:val="fr-FR"/>
        </w:rPr>
        <w:t>sun god</w:t>
      </w:r>
      <w:r w:rsidRPr="0032190F">
        <w:rPr>
          <w:lang w:val="fr-FR"/>
        </w:rPr>
        <w:t>) (BIB 364 p. 96)</w:t>
      </w:r>
    </w:p>
    <w:p w14:paraId="3420BBA6" w14:textId="77777777" w:rsidR="0052060E" w:rsidRPr="0032190F" w:rsidRDefault="0052060E" w:rsidP="00242C0F">
      <w:pPr>
        <w:jc w:val="both"/>
        <w:rPr>
          <w:lang w:val="fr-FR"/>
        </w:rPr>
      </w:pPr>
      <w:r w:rsidRPr="0032190F">
        <w:rPr>
          <w:lang w:val="fr-FR"/>
        </w:rPr>
        <w:t>Un rectangle frangé</w:t>
      </w:r>
      <w:r w:rsidR="00302A22" w:rsidRPr="0032190F">
        <w:rPr>
          <w:lang w:val="fr-FR"/>
        </w:rPr>
        <w:t xml:space="preserve"> (SS BIB).</w:t>
      </w:r>
    </w:p>
    <w:p w14:paraId="66CBA2C6" w14:textId="77777777" w:rsidR="00A551E9" w:rsidRPr="0032190F" w:rsidRDefault="00A551E9" w:rsidP="00242C0F">
      <w:pPr>
        <w:jc w:val="both"/>
        <w:rPr>
          <w:lang w:val="fr-FR"/>
        </w:rPr>
      </w:pPr>
    </w:p>
    <w:p w14:paraId="2D306D1B" w14:textId="77777777" w:rsidR="00610803" w:rsidRPr="0032190F" w:rsidRDefault="00610803" w:rsidP="00242C0F">
      <w:pPr>
        <w:pStyle w:val="Heading4"/>
      </w:pPr>
      <w:bookmarkStart w:id="4226" w:name="Sizz_Ossimo_9"/>
      <w:r w:rsidRPr="0032190F">
        <w:t>Ossimo 9</w:t>
      </w:r>
    </w:p>
    <w:bookmarkEnd w:id="4226"/>
    <w:p w14:paraId="35D68338" w14:textId="77777777" w:rsidR="009B0B14" w:rsidRPr="0032190F" w:rsidRDefault="009B0B14" w:rsidP="00242C0F">
      <w:pPr>
        <w:rPr>
          <w:lang w:val="fr-FR"/>
        </w:rPr>
      </w:pPr>
    </w:p>
    <w:p w14:paraId="0174D017" w14:textId="77777777" w:rsidR="00302A22" w:rsidRPr="0032190F" w:rsidRDefault="00302A22" w:rsidP="00242C0F">
      <w:pPr>
        <w:rPr>
          <w:lang w:val="fr-FR"/>
        </w:rPr>
      </w:pPr>
      <w:r w:rsidRPr="0032190F">
        <w:rPr>
          <w:lang w:val="fr-FR"/>
        </w:rPr>
        <w:t>Personnage s</w:t>
      </w:r>
      <w:r w:rsidR="009C2502" w:rsidRPr="0032190F">
        <w:rPr>
          <w:lang w:val="fr-FR"/>
        </w:rPr>
        <w:t>e</w:t>
      </w:r>
      <w:r w:rsidRPr="0032190F">
        <w:rPr>
          <w:lang w:val="fr-FR"/>
        </w:rPr>
        <w:t>xué auréolé d’un soleil (SS BIB).</w:t>
      </w:r>
    </w:p>
    <w:p w14:paraId="795FC689" w14:textId="77777777" w:rsidR="00302A22" w:rsidRPr="0032190F" w:rsidRDefault="00302A22" w:rsidP="00242C0F">
      <w:pPr>
        <w:rPr>
          <w:lang w:val="fr-FR"/>
        </w:rPr>
      </w:pPr>
    </w:p>
    <w:p w14:paraId="6A508136" w14:textId="607EF953" w:rsidR="00C45242" w:rsidRPr="007D1B11" w:rsidRDefault="00BA2477" w:rsidP="00242C0F">
      <w:pPr>
        <w:jc w:val="both"/>
      </w:pPr>
      <w:r w:rsidRPr="0032190F">
        <w:rPr>
          <w:lang w:val="fr-FR"/>
        </w:rPr>
        <w:t>A</w:t>
      </w:r>
      <w:r w:rsidR="00610803" w:rsidRPr="0032190F">
        <w:rPr>
          <w:lang w:val="fr-FR"/>
        </w:rPr>
        <w:t>nthropomorph</w:t>
      </w:r>
      <w:r w:rsidRPr="0032190F">
        <w:rPr>
          <w:lang w:val="fr-FR"/>
        </w:rPr>
        <w:t xml:space="preserve">isation de la </w:t>
      </w:r>
      <w:r w:rsidR="00610803" w:rsidRPr="0032190F">
        <w:rPr>
          <w:lang w:val="fr-FR"/>
        </w:rPr>
        <w:t xml:space="preserve">figure solaire </w:t>
      </w:r>
      <w:r w:rsidRPr="0032190F">
        <w:rPr>
          <w:lang w:val="fr-FR"/>
        </w:rPr>
        <w:t>[</w:t>
      </w:r>
      <w:hyperlink r:id="rId10501" w:anchor="Cul_Art_TAC_a_personnage_masc_x_soleil" w:history="1">
        <w:r w:rsidRPr="0032190F">
          <w:rPr>
            <w:rStyle w:val="Hyperlink"/>
            <w:lang w:val="fr-FR"/>
          </w:rPr>
          <w:t xml:space="preserve">soleil </w:t>
        </w:r>
        <w:r w:rsidRPr="0032190F">
          <w:rPr>
            <w:rStyle w:val="Hyperlink"/>
            <w:rFonts w:ascii="Courier New" w:hAnsi="Courier New" w:cs="Courier New"/>
            <w:sz w:val="20"/>
            <w:lang w:val="fr-FR"/>
          </w:rPr>
          <w:t>-&gt;</w:t>
        </w:r>
        <w:r w:rsidRPr="0032190F">
          <w:rPr>
            <w:rStyle w:val="Hyperlink"/>
            <w:lang w:val="fr-FR"/>
          </w:rPr>
          <w:t xml:space="preserve"> homme</w:t>
        </w:r>
      </w:hyperlink>
      <w:r w:rsidRPr="0032190F">
        <w:rPr>
          <w:lang w:val="fr-FR"/>
        </w:rPr>
        <w:t>] (SS BIB)</w:t>
      </w:r>
      <w:r w:rsidR="00AA6F9C" w:rsidRPr="0032190F">
        <w:rPr>
          <w:lang w:val="fr-FR"/>
        </w:rPr>
        <w:t xml:space="preserve">. </w:t>
      </w:r>
      <w:r w:rsidR="008D5BB3" w:rsidRPr="0032190F">
        <w:rPr>
          <w:lang w:val="fr-FR"/>
        </w:rPr>
        <w:t xml:space="preserve">3 personnages dont 1 est féminin (+ petit, comme à </w:t>
      </w:r>
      <w:hyperlink r:id="rId10502" w:anchor="Sizz_Cemmo_4" w:history="1">
        <w:r w:rsidR="008D5BB3" w:rsidRPr="0032190F">
          <w:rPr>
            <w:rStyle w:val="Hyperlink"/>
            <w:lang w:val="fr-FR"/>
          </w:rPr>
          <w:t>Cemmo 4</w:t>
        </w:r>
      </w:hyperlink>
      <w:r w:rsidR="00DB5E75" w:rsidRPr="0032190F">
        <w:rPr>
          <w:lang w:val="fr-FR"/>
        </w:rPr>
        <w:t>, point placé entre les jambes</w:t>
      </w:r>
      <w:r w:rsidR="008D5BB3" w:rsidRPr="0032190F">
        <w:rPr>
          <w:lang w:val="fr-FR"/>
        </w:rPr>
        <w:t xml:space="preserve">) et deux sont masculins </w:t>
      </w:r>
      <w:r w:rsidR="00DB5E75" w:rsidRPr="0032190F">
        <w:rPr>
          <w:lang w:val="fr-FR"/>
        </w:rPr>
        <w:t xml:space="preserve">(figuration du sexe) </w:t>
      </w:r>
      <w:r w:rsidR="008D5BB3" w:rsidRPr="0032190F">
        <w:rPr>
          <w:lang w:val="fr-FR"/>
        </w:rPr>
        <w:t>(BIB 1029 p. 128)</w:t>
      </w:r>
      <w:r w:rsidR="00AA6F9C" w:rsidRPr="0032190F">
        <w:rPr>
          <w:lang w:val="fr-FR"/>
        </w:rPr>
        <w:t xml:space="preserve">. </w:t>
      </w:r>
      <w:r w:rsidR="00C45242" w:rsidRPr="0032190F">
        <w:rPr>
          <w:lang w:val="fr-FR"/>
        </w:rPr>
        <w:t xml:space="preserve">Les 2 haches de forme trapézoïdale trouvent des correspondances avec les figurations de Caven 1 et </w:t>
      </w:r>
      <w:hyperlink r:id="rId10503" w:anchor="Sizz_Caven_2" w:history="1">
        <w:r w:rsidR="00C45242" w:rsidRPr="0032190F">
          <w:rPr>
            <w:rStyle w:val="Hyperlink"/>
            <w:lang w:val="fr-FR"/>
          </w:rPr>
          <w:t>Caven 2</w:t>
        </w:r>
      </w:hyperlink>
      <w:r w:rsidR="00C45242" w:rsidRPr="0032190F">
        <w:rPr>
          <w:lang w:val="fr-FR"/>
        </w:rPr>
        <w:t xml:space="preserve">, </w:t>
      </w:r>
      <w:hyperlink r:id="rId10504" w:anchor="Sizz_Bagnolo_2" w:history="1">
        <w:r w:rsidR="00C45242" w:rsidRPr="0032190F">
          <w:rPr>
            <w:rStyle w:val="Hyperlink"/>
            <w:lang w:val="fr-FR"/>
          </w:rPr>
          <w:t>Bagnolo 2</w:t>
        </w:r>
      </w:hyperlink>
      <w:r w:rsidR="00C45242" w:rsidRPr="0032190F">
        <w:rPr>
          <w:lang w:val="fr-FR"/>
        </w:rPr>
        <w:t xml:space="preserve"> (BIB 232 p. 83)</w:t>
      </w:r>
      <w:r w:rsidR="007D1B11" w:rsidRPr="0032190F">
        <w:rPr>
          <w:lang w:val="fr-FR"/>
        </w:rPr>
        <w:t xml:space="preserve"> v. </w:t>
      </w:r>
      <w:hyperlink r:id="rId10505" w:anchor="Sit_Remedello_t102" w:history="1">
        <w:r w:rsidR="007D1B11" w:rsidRPr="007D1B11">
          <w:rPr>
            <w:rStyle w:val="Hyperlink"/>
          </w:rPr>
          <w:t>Remedello-Sotto t. 102</w:t>
        </w:r>
      </w:hyperlink>
      <w:r w:rsidR="00AA6F9C" w:rsidRPr="007D1B11">
        <w:t>.</w:t>
      </w:r>
      <w:r w:rsidR="00AA6F9C" w:rsidRPr="007D1B11">
        <w:rPr>
          <w:i/>
        </w:rPr>
        <w:t xml:space="preserve">The three divine personages on the Ossimo 9 (Valcamonica) menhir, 3rd A2 style </w:t>
      </w:r>
      <w:r w:rsidR="00AA6F9C" w:rsidRPr="007D1B11">
        <w:t xml:space="preserve">(BIB 364 p. </w:t>
      </w:r>
      <w:r w:rsidR="00217362" w:rsidRPr="007D1B11">
        <w:t>97)</w:t>
      </w:r>
      <w:r w:rsidR="00302A22" w:rsidRPr="007D1B11">
        <w:t>.</w:t>
      </w:r>
    </w:p>
    <w:p w14:paraId="2D79DB58" w14:textId="77777777" w:rsidR="00302A22" w:rsidRPr="007D1B11" w:rsidRDefault="00302A22" w:rsidP="00242C0F">
      <w:pPr>
        <w:jc w:val="both"/>
      </w:pPr>
    </w:p>
    <w:p w14:paraId="36E099EF" w14:textId="77777777" w:rsidR="00302A22" w:rsidRPr="0032190F" w:rsidRDefault="00302A22" w:rsidP="00242C0F">
      <w:pPr>
        <w:pStyle w:val="Heading4"/>
      </w:pPr>
      <w:bookmarkStart w:id="4227" w:name="Sizz_Ossimo_10"/>
      <w:r w:rsidRPr="0032190F">
        <w:t>Ossimo 10</w:t>
      </w:r>
    </w:p>
    <w:p w14:paraId="617E2CEE" w14:textId="77777777" w:rsidR="00302A22" w:rsidRPr="0032190F" w:rsidRDefault="00302A22" w:rsidP="00242C0F">
      <w:pPr>
        <w:rPr>
          <w:lang w:val="fr-FR"/>
        </w:rPr>
      </w:pPr>
    </w:p>
    <w:p w14:paraId="408E8EC3" w14:textId="77777777" w:rsidR="00302A22" w:rsidRPr="0032190F" w:rsidRDefault="00302A22" w:rsidP="00242C0F">
      <w:pPr>
        <w:jc w:val="both"/>
        <w:rPr>
          <w:lang w:val="fr-FR"/>
        </w:rPr>
      </w:pPr>
      <w:r w:rsidRPr="0032190F">
        <w:rPr>
          <w:lang w:val="fr-FR"/>
        </w:rPr>
        <w:t>Stèle est attribuée au Campaniforme (BIB 232 p. 85)</w:t>
      </w:r>
    </w:p>
    <w:bookmarkEnd w:id="4227"/>
    <w:p w14:paraId="3807A2AF" w14:textId="77777777" w:rsidR="00604273" w:rsidRPr="0032190F" w:rsidRDefault="00604273" w:rsidP="00242C0F">
      <w:pPr>
        <w:rPr>
          <w:lang w:val="fr-FR"/>
        </w:rPr>
      </w:pPr>
    </w:p>
    <w:p w14:paraId="17F8F73B" w14:textId="77777777" w:rsidR="00497132" w:rsidRPr="0032190F" w:rsidRDefault="00497132" w:rsidP="00242C0F">
      <w:pPr>
        <w:pStyle w:val="Heading4"/>
      </w:pPr>
      <w:bookmarkStart w:id="4228" w:name="Sizz_Ossimo_12"/>
      <w:r w:rsidRPr="0032190F">
        <w:t>Ossimo 12</w:t>
      </w:r>
    </w:p>
    <w:bookmarkEnd w:id="4228"/>
    <w:p w14:paraId="45315C3D" w14:textId="77777777" w:rsidR="00604273" w:rsidRPr="0032190F" w:rsidRDefault="00604273" w:rsidP="00242C0F">
      <w:pPr>
        <w:rPr>
          <w:lang w:val="fr-FR"/>
        </w:rPr>
      </w:pPr>
    </w:p>
    <w:p w14:paraId="11AC66C8" w14:textId="7B9CB57C" w:rsidR="00604273" w:rsidRPr="0032190F" w:rsidRDefault="00604273" w:rsidP="00242C0F">
      <w:pPr>
        <w:jc w:val="both"/>
        <w:rPr>
          <w:lang w:val="fr-FR"/>
        </w:rPr>
      </w:pPr>
      <w:r w:rsidRPr="0032190F">
        <w:rPr>
          <w:lang w:val="fr-FR"/>
        </w:rPr>
        <w:t xml:space="preserve">Découverte à Anvòia (stèle M 12), elle remonte avec M 5(BIB 1005). Elle porte 1 </w:t>
      </w:r>
      <w:hyperlink r:id="rId10506" w:anchor="Cul_Art_TAC_T_t_collier_2spirales" w:history="1">
        <w:r w:rsidR="007E4365">
          <w:rPr>
            <w:rStyle w:val="Hyperlink"/>
            <w:lang w:val="fr-FR"/>
          </w:rPr>
          <w:t>collier</w:t>
        </w:r>
        <w:r w:rsidR="007E4365" w:rsidRPr="007E4365">
          <w:rPr>
            <w:rStyle w:val="Hyperlink"/>
            <w:lang w:val="fr-FR"/>
          </w:rPr>
          <w:t xml:space="preserve"> à double spirale</w:t>
        </w:r>
      </w:hyperlink>
      <w:r w:rsidR="004952A1" w:rsidRPr="0032190F">
        <w:rPr>
          <w:lang w:val="fr-FR"/>
        </w:rPr>
        <w:t xml:space="preserve"> (voir </w:t>
      </w:r>
      <w:hyperlink r:id="rId10507" w:anchor="Sit_Petit_Chasseur" w:history="1">
        <w:r w:rsidR="004952A1" w:rsidRPr="0032190F">
          <w:rPr>
            <w:rStyle w:val="Hyperlink"/>
            <w:lang w:val="fr-FR"/>
          </w:rPr>
          <w:t>Petit-Chasseur</w:t>
        </w:r>
      </w:hyperlink>
      <w:r w:rsidR="004952A1" w:rsidRPr="0032190F">
        <w:rPr>
          <w:lang w:val="fr-FR"/>
        </w:rPr>
        <w:t>)</w:t>
      </w:r>
      <w:r w:rsidRPr="0032190F">
        <w:rPr>
          <w:lang w:val="fr-FR"/>
        </w:rPr>
        <w:t xml:space="preserve">, 3 poignards Remedello, 1 </w:t>
      </w:r>
      <w:hyperlink r:id="rId10508" w:anchor="Cul_Art_TAC_T_t_ceinture" w:history="1">
        <w:r w:rsidR="00683577" w:rsidRPr="00683577">
          <w:rPr>
            <w:rStyle w:val="Hyperlink"/>
            <w:lang w:val="fr-FR"/>
          </w:rPr>
          <w:t>ceintur</w:t>
        </w:r>
        <w:r w:rsidR="00683577">
          <w:rPr>
            <w:rStyle w:val="Hyperlink"/>
            <w:lang w:val="fr-FR"/>
          </w:rPr>
          <w:t>on</w:t>
        </w:r>
      </w:hyperlink>
      <w:r w:rsidR="00683577">
        <w:rPr>
          <w:lang w:val="fr-FR"/>
        </w:rPr>
        <w:t xml:space="preserve"> </w:t>
      </w:r>
      <w:r w:rsidRPr="0032190F">
        <w:rPr>
          <w:lang w:val="fr-FR"/>
        </w:rPr>
        <w:t>avec 12 lignes parallèles fermées à l’extrémité, 2 haches ou hallebardes (desquelles il ne reste que les manches)</w:t>
      </w:r>
      <w:r w:rsidR="00497132" w:rsidRPr="0032190F">
        <w:rPr>
          <w:lang w:val="fr-FR"/>
        </w:rPr>
        <w:t xml:space="preserve"> (BIB 1005 p. 254)</w:t>
      </w:r>
    </w:p>
    <w:p w14:paraId="1DEFB93C" w14:textId="0DEA5DDA" w:rsidR="00957D1C" w:rsidRPr="0032190F" w:rsidRDefault="00957D1C" w:rsidP="00242C0F">
      <w:pPr>
        <w:jc w:val="both"/>
        <w:rPr>
          <w:lang w:val="fr-FR"/>
        </w:rPr>
      </w:pPr>
      <w:r w:rsidRPr="0032190F">
        <w:rPr>
          <w:lang w:val="fr-FR"/>
        </w:rPr>
        <w:t xml:space="preserve">La </w:t>
      </w:r>
      <w:hyperlink r:id="rId10509" w:anchor="Cul_Art_TAC_c_frise_personnages" w:history="1">
        <w:r w:rsidR="00520D6B" w:rsidRPr="00520D6B">
          <w:rPr>
            <w:rStyle w:val="Hyperlink"/>
            <w:lang w:val="fr-FR" w:eastAsia="en-GB"/>
          </w:rPr>
          <w:t>frise de personnages</w:t>
        </w:r>
      </w:hyperlink>
      <w:r w:rsidRPr="0032190F">
        <w:rPr>
          <w:lang w:val="fr-FR"/>
        </w:rPr>
        <w:t xml:space="preserve">, par rapprochement avec la stèle de </w:t>
      </w:r>
      <w:hyperlink r:id="rId10510" w:anchor="Sizz_Cemmo_3" w:history="1">
        <w:r w:rsidRPr="0032190F">
          <w:rPr>
            <w:rStyle w:val="Hyperlink"/>
            <w:lang w:val="fr-FR"/>
          </w:rPr>
          <w:t>Cemmo 3</w:t>
        </w:r>
      </w:hyperlink>
      <w:r w:rsidRPr="0032190F">
        <w:rPr>
          <w:lang w:val="fr-FR"/>
        </w:rPr>
        <w:t xml:space="preserve"> est attribuées au Bronze ancien (BIB 1167 p. 238)</w:t>
      </w:r>
    </w:p>
    <w:p w14:paraId="10A1FD94" w14:textId="77777777" w:rsidR="00FD03CB" w:rsidRPr="0032190F" w:rsidRDefault="00FD03CB" w:rsidP="00242C0F">
      <w:pPr>
        <w:jc w:val="both"/>
        <w:rPr>
          <w:lang w:val="fr-FR"/>
        </w:rPr>
      </w:pPr>
    </w:p>
    <w:p w14:paraId="3189D4E2" w14:textId="77777777" w:rsidR="00FD03CB" w:rsidRPr="0032190F" w:rsidRDefault="00FD03CB" w:rsidP="00242C0F">
      <w:pPr>
        <w:pStyle w:val="Heading4"/>
      </w:pPr>
      <w:r w:rsidRPr="0032190F">
        <w:t>Ossimo 14</w:t>
      </w:r>
    </w:p>
    <w:p w14:paraId="0FB8ABD6" w14:textId="77777777" w:rsidR="00C45242" w:rsidRPr="0032190F" w:rsidRDefault="00C45242" w:rsidP="00242C0F">
      <w:pPr>
        <w:rPr>
          <w:lang w:val="fr-FR"/>
        </w:rPr>
      </w:pPr>
    </w:p>
    <w:p w14:paraId="3AA4DA07" w14:textId="77777777" w:rsidR="00FD03CB" w:rsidRPr="0032190F" w:rsidRDefault="00FD03CB" w:rsidP="00242C0F">
      <w:pPr>
        <w:rPr>
          <w:lang w:val="fr-FR"/>
        </w:rPr>
      </w:pPr>
      <w:r w:rsidRPr="0032190F">
        <w:rPr>
          <w:lang w:val="fr-FR"/>
        </w:rPr>
        <w:t>Traces d’ocre rouge (BIB 1167 p. 246)</w:t>
      </w:r>
    </w:p>
    <w:p w14:paraId="614D1B9A" w14:textId="77777777" w:rsidR="00610803" w:rsidRPr="0032190F" w:rsidRDefault="00610803" w:rsidP="00242C0F">
      <w:pPr>
        <w:jc w:val="both"/>
        <w:rPr>
          <w:lang w:val="fr-FR"/>
        </w:rPr>
      </w:pPr>
    </w:p>
    <w:p w14:paraId="6628D3B6" w14:textId="77777777" w:rsidR="007C50E4" w:rsidRPr="0032190F" w:rsidRDefault="007C50E4" w:rsidP="00242C0F">
      <w:pPr>
        <w:pStyle w:val="Heading3"/>
        <w:spacing w:line="240" w:lineRule="auto"/>
      </w:pPr>
      <w:r w:rsidRPr="0032190F">
        <w:t>Vite</w:t>
      </w:r>
      <w:r w:rsidR="008030D0" w:rsidRPr="0032190F">
        <w:t>-Deria</w:t>
      </w:r>
    </w:p>
    <w:p w14:paraId="474ED51E" w14:textId="77777777" w:rsidR="008030D0" w:rsidRPr="0032190F" w:rsidRDefault="00940010" w:rsidP="00242C0F">
      <w:pPr>
        <w:jc w:val="both"/>
        <w:rPr>
          <w:lang w:val="fr-FR"/>
        </w:rPr>
      </w:pPr>
      <w:r w:rsidRPr="0032190F">
        <w:rPr>
          <w:lang w:val="fr-FR"/>
        </w:rPr>
        <w:t xml:space="preserve">Paspardo. </w:t>
      </w:r>
      <w:r w:rsidR="00DD04B6" w:rsidRPr="0032190F">
        <w:rPr>
          <w:lang w:val="fr-FR"/>
        </w:rPr>
        <w:t xml:space="preserve">La majorité des roches du site Vite </w:t>
      </w:r>
      <w:r w:rsidR="00DD04B6" w:rsidRPr="0032190F">
        <w:rPr>
          <w:i/>
          <w:lang w:val="fr-FR"/>
        </w:rPr>
        <w:t>‘al de paha</w:t>
      </w:r>
      <w:r w:rsidR="008030D0" w:rsidRPr="0032190F">
        <w:rPr>
          <w:lang w:val="fr-FR"/>
        </w:rPr>
        <w:t xml:space="preserve">peuvent </w:t>
      </w:r>
      <w:r w:rsidR="00DD04B6" w:rsidRPr="0032190F">
        <w:rPr>
          <w:lang w:val="fr-FR"/>
        </w:rPr>
        <w:t>(</w:t>
      </w:r>
      <w:r w:rsidR="00DD04B6" w:rsidRPr="0032190F">
        <w:rPr>
          <w:i/>
          <w:lang w:val="fr-FR"/>
        </w:rPr>
        <w:t>valle dello spiazzo</w:t>
      </w:r>
      <w:r w:rsidR="00DD04B6" w:rsidRPr="0032190F">
        <w:rPr>
          <w:lang w:val="fr-FR"/>
        </w:rPr>
        <w:t xml:space="preserve">) </w:t>
      </w:r>
      <w:r w:rsidR="008030D0" w:rsidRPr="0032190F">
        <w:rPr>
          <w:lang w:val="fr-FR"/>
        </w:rPr>
        <w:t>être attribuées au Remedello 1 (3400-</w:t>
      </w:r>
      <w:smartTag w:uri="urn:schemas-microsoft-com:office:smarttags" w:element="metricconverter">
        <w:smartTagPr>
          <w:attr w:name="ProductID" w:val="2800 ac"/>
        </w:smartTagPr>
        <w:r w:rsidR="008030D0" w:rsidRPr="0032190F">
          <w:rPr>
            <w:lang w:val="fr-FR"/>
          </w:rPr>
          <w:t>2800 ac</w:t>
        </w:r>
      </w:smartTag>
      <w:r w:rsidR="008030D0" w:rsidRPr="0032190F">
        <w:rPr>
          <w:lang w:val="fr-FR"/>
        </w:rPr>
        <w:t>), soit au tout début de l’âge du Cuivre</w:t>
      </w:r>
      <w:r w:rsidR="00737C26" w:rsidRPr="0032190F">
        <w:rPr>
          <w:lang w:val="fr-FR"/>
        </w:rPr>
        <w:t xml:space="preserve"> (SS BIB). </w:t>
      </w:r>
      <w:r w:rsidR="00DD04B6" w:rsidRPr="0032190F">
        <w:rPr>
          <w:lang w:val="fr-FR"/>
        </w:rPr>
        <w:t xml:space="preserve">Situé entre 700 et </w:t>
      </w:r>
      <w:smartTag w:uri="urn:schemas-microsoft-com:office:smarttags" w:element="metricconverter">
        <w:smartTagPr>
          <w:attr w:name="ProductID" w:val="800 m"/>
        </w:smartTagPr>
        <w:r w:rsidR="00DD04B6" w:rsidRPr="0032190F">
          <w:rPr>
            <w:lang w:val="fr-FR"/>
          </w:rPr>
          <w:t>800 m</w:t>
        </w:r>
      </w:smartTag>
      <w:r w:rsidR="00DD04B6" w:rsidRPr="0032190F">
        <w:rPr>
          <w:lang w:val="fr-FR"/>
        </w:rPr>
        <w:t xml:space="preserve"> d’altitude (BIB 1216 p. 91), l</w:t>
      </w:r>
      <w:r w:rsidR="00737C26" w:rsidRPr="0032190F">
        <w:rPr>
          <w:lang w:val="fr-FR"/>
        </w:rPr>
        <w:t>a zone de Vite regroupe plus de 40 roches avec des représentations topographiques sur des surfaces horizontales (BIB 1024 p. 91)</w:t>
      </w:r>
      <w:r w:rsidR="00816090" w:rsidRPr="0032190F">
        <w:rPr>
          <w:lang w:val="fr-FR"/>
        </w:rPr>
        <w:t xml:space="preserve"> mais la plupart du temps pas directement à la vue des fonds de vallée (BIB 1216 p. 97).</w:t>
      </w:r>
    </w:p>
    <w:p w14:paraId="3652BE3C" w14:textId="77777777" w:rsidR="00DD04B6" w:rsidRPr="0032190F" w:rsidRDefault="00DD04B6" w:rsidP="00242C0F">
      <w:pPr>
        <w:rPr>
          <w:lang w:val="fr-FR"/>
        </w:rPr>
      </w:pPr>
    </w:p>
    <w:p w14:paraId="1F58D193" w14:textId="1879AAB5" w:rsidR="00DD04B6" w:rsidRPr="0032190F" w:rsidRDefault="00DD04B6" w:rsidP="00242C0F">
      <w:pPr>
        <w:jc w:val="both"/>
        <w:rPr>
          <w:lang w:val="fr-FR"/>
        </w:rPr>
      </w:pPr>
      <w:r w:rsidRPr="0032190F">
        <w:rPr>
          <w:lang w:val="fr-FR"/>
        </w:rPr>
        <w:t>Environ 75 % des représentations peuvent être atttribuées à l’</w:t>
      </w:r>
      <w:hyperlink r:id="rId10511" w:anchor="Cul_Eneolithique_Italie" w:history="1">
        <w:r w:rsidR="00153857" w:rsidRPr="0032190F">
          <w:rPr>
            <w:rStyle w:val="Hyperlink"/>
            <w:lang w:val="fr-FR"/>
          </w:rPr>
          <w:t>Énéolithique</w:t>
        </w:r>
      </w:hyperlink>
      <w:r w:rsidRPr="0032190F">
        <w:rPr>
          <w:lang w:val="fr-FR"/>
        </w:rPr>
        <w:t xml:space="preserve"> et seulement 19 % à l’âge du Fer, les figures de l’âge du Bronze semblent absentes (BIB 1216 p. 92)</w:t>
      </w:r>
    </w:p>
    <w:p w14:paraId="2D6CBCB6" w14:textId="77777777" w:rsidR="00C1314C" w:rsidRPr="0032190F" w:rsidRDefault="00C1314C" w:rsidP="00242C0F">
      <w:pPr>
        <w:rPr>
          <w:lang w:val="fr-FR"/>
        </w:rPr>
      </w:pPr>
    </w:p>
    <w:p w14:paraId="3F905075" w14:textId="77777777" w:rsidR="00C1314C" w:rsidRPr="0032190F" w:rsidRDefault="00C1314C" w:rsidP="00242C0F">
      <w:pPr>
        <w:jc w:val="both"/>
        <w:rPr>
          <w:lang w:val="fr-FR"/>
        </w:rPr>
      </w:pPr>
      <w:r w:rsidRPr="0032190F">
        <w:rPr>
          <w:lang w:val="fr-FR"/>
        </w:rPr>
        <w:t xml:space="preserve">Les </w:t>
      </w:r>
      <w:r w:rsidRPr="0032190F">
        <w:rPr>
          <w:i/>
          <w:lang w:val="fr-FR"/>
        </w:rPr>
        <w:t>mappe-villagio</w:t>
      </w:r>
      <w:r w:rsidRPr="0032190F">
        <w:rPr>
          <w:lang w:val="fr-FR"/>
        </w:rPr>
        <w:t xml:space="preserve"> sont toutes situées sur des surfaces horizontales à Vite réalisées par un piquetage fin semblable aux meilleures réalisation</w:t>
      </w:r>
      <w:r w:rsidR="003505D7" w:rsidRPr="0032190F">
        <w:rPr>
          <w:lang w:val="fr-FR"/>
        </w:rPr>
        <w:t>s</w:t>
      </w:r>
      <w:r w:rsidRPr="0032190F">
        <w:rPr>
          <w:lang w:val="fr-FR"/>
        </w:rPr>
        <w:t xml:space="preserve"> de l’âge du Cuivre (BIB 1216 p. 96). Elles représentent probablement d’une série </w:t>
      </w:r>
      <w:r w:rsidR="003505D7" w:rsidRPr="0032190F">
        <w:rPr>
          <w:lang w:val="fr-FR"/>
        </w:rPr>
        <w:t>de parcelles (</w:t>
      </w:r>
      <w:r w:rsidR="003505D7" w:rsidRPr="0032190F">
        <w:rPr>
          <w:i/>
          <w:lang w:val="fr-FR"/>
        </w:rPr>
        <w:t>appezzamenti</w:t>
      </w:r>
      <w:r w:rsidR="003505D7" w:rsidRPr="0032190F">
        <w:rPr>
          <w:lang w:val="fr-FR"/>
        </w:rPr>
        <w:t xml:space="preserve">) contigüs et parallèles, subdivisés et enclos </w:t>
      </w:r>
      <w:r w:rsidR="009C2502" w:rsidRPr="0032190F">
        <w:rPr>
          <w:lang w:val="fr-FR"/>
        </w:rPr>
        <w:t>à</w:t>
      </w:r>
      <w:r w:rsidR="003505D7" w:rsidRPr="0032190F">
        <w:rPr>
          <w:lang w:val="fr-FR"/>
        </w:rPr>
        <w:t xml:space="preserve"> probable fonction horticole </w:t>
      </w:r>
      <w:r w:rsidR="003505D7" w:rsidRPr="0032190F">
        <w:rPr>
          <w:i/>
          <w:lang w:val="fr-FR"/>
        </w:rPr>
        <w:t>e a sfalcio</w:t>
      </w:r>
      <w:r w:rsidR="003505D7" w:rsidRPr="0032190F">
        <w:rPr>
          <w:lang w:val="fr-FR"/>
        </w:rPr>
        <w:t xml:space="preserve"> de près</w:t>
      </w:r>
      <w:r w:rsidR="00B63BC6" w:rsidRPr="0032190F">
        <w:rPr>
          <w:lang w:val="fr-FR"/>
        </w:rPr>
        <w:t xml:space="preserve"> (près de fauche)</w:t>
      </w:r>
      <w:r w:rsidR="003505D7" w:rsidRPr="0032190F">
        <w:rPr>
          <w:lang w:val="fr-FR"/>
        </w:rPr>
        <w:t>. Par comparaison avec le mont Bego, l’hypothèse la plus probable est que les Rectangles pleins représentent des édifices (BIB 1216 p. 96).</w:t>
      </w:r>
    </w:p>
    <w:p w14:paraId="1E6B7724" w14:textId="77777777" w:rsidR="009B5BA7" w:rsidRPr="0032190F" w:rsidRDefault="009B5BA7" w:rsidP="00242C0F">
      <w:pPr>
        <w:jc w:val="both"/>
        <w:rPr>
          <w:lang w:val="fr-FR"/>
        </w:rPr>
      </w:pPr>
    </w:p>
    <w:p w14:paraId="1BC6635E" w14:textId="77777777" w:rsidR="009B5BA7" w:rsidRPr="0032190F" w:rsidRDefault="009B5BA7" w:rsidP="009B5BA7">
      <w:pPr>
        <w:pStyle w:val="Heading4"/>
      </w:pPr>
      <w:bookmarkStart w:id="4229" w:name="Sizz_Vite_Al_Fuos"/>
      <w:r w:rsidRPr="0032190F">
        <w:rPr>
          <w:lang w:eastAsia="en-GB"/>
        </w:rPr>
        <w:lastRenderedPageBreak/>
        <w:t>Vite-‘Al de Fuos</w:t>
      </w:r>
    </w:p>
    <w:bookmarkEnd w:id="4229"/>
    <w:p w14:paraId="24DEC4F9" w14:textId="77777777" w:rsidR="008030D0" w:rsidRPr="0032190F" w:rsidRDefault="008030D0" w:rsidP="00242C0F">
      <w:pPr>
        <w:rPr>
          <w:lang w:val="fr-FR"/>
        </w:rPr>
      </w:pPr>
    </w:p>
    <w:p w14:paraId="1137444D" w14:textId="77777777" w:rsidR="009B5BA7" w:rsidRPr="0032190F" w:rsidRDefault="009B5BA7" w:rsidP="009B5BA7">
      <w:pPr>
        <w:rPr>
          <w:lang w:val="fr-FR"/>
        </w:rPr>
      </w:pPr>
      <w:r w:rsidRPr="0032190F">
        <w:rPr>
          <w:lang w:val="fr-FR"/>
        </w:rPr>
        <w:t xml:space="preserve">Représentation de char à deux roues </w:t>
      </w:r>
      <w:r>
        <w:rPr>
          <w:lang w:val="it-IT"/>
        </w:rPr>
        <w:t xml:space="preserve">non pleines  </w:t>
      </w:r>
      <w:r w:rsidRPr="009B5BA7">
        <w:rPr>
          <w:lang w:val="it-IT"/>
        </w:rPr>
        <w:t xml:space="preserve">(Arcà, Fossati, Marchi,&amp; Tognoni, 1997) </w:t>
      </w:r>
      <w:r>
        <w:rPr>
          <w:lang w:val="it-IT"/>
        </w:rPr>
        <w:t>(BIB 2224 p. 235)</w:t>
      </w:r>
    </w:p>
    <w:p w14:paraId="1043E829" w14:textId="77777777" w:rsidR="009B5BA7" w:rsidRPr="0032190F" w:rsidRDefault="009B5BA7" w:rsidP="00242C0F">
      <w:pPr>
        <w:rPr>
          <w:lang w:val="fr-FR"/>
        </w:rPr>
      </w:pPr>
    </w:p>
    <w:p w14:paraId="182E2A7D" w14:textId="77777777" w:rsidR="00850748" w:rsidRPr="0032190F" w:rsidRDefault="00850748" w:rsidP="00242C0F">
      <w:pPr>
        <w:pStyle w:val="Heading4"/>
      </w:pPr>
      <w:bookmarkStart w:id="4230" w:name="Sizz_Vite_3"/>
      <w:r w:rsidRPr="0032190F">
        <w:t>Vite 3</w:t>
      </w:r>
    </w:p>
    <w:bookmarkEnd w:id="4230"/>
    <w:p w14:paraId="3E20BCBA" w14:textId="77777777" w:rsidR="00F8252B" w:rsidRPr="0032190F" w:rsidRDefault="00DE6DF4" w:rsidP="00242C0F">
      <w:pPr>
        <w:rPr>
          <w:lang w:val="fr-FR"/>
        </w:rPr>
      </w:pPr>
      <w:r w:rsidRPr="0032190F">
        <w:rPr>
          <w:lang w:val="fr-FR"/>
        </w:rPr>
        <w:t>VIT 3 et VIT 4, immédiatement sur les flancs de la route</w:t>
      </w:r>
      <w:r w:rsidR="00F8252B" w:rsidRPr="0032190F">
        <w:rPr>
          <w:lang w:val="fr-FR"/>
        </w:rPr>
        <w:t xml:space="preserve"> (BIB 1216 p. 96)</w:t>
      </w:r>
      <w:r w:rsidR="006F6651" w:rsidRPr="0032190F">
        <w:rPr>
          <w:lang w:val="fr-FR"/>
        </w:rPr>
        <w:t>. Roche divisée en plusieurs  secteurs  (A, B)</w:t>
      </w:r>
    </w:p>
    <w:p w14:paraId="08F4F1B5" w14:textId="77777777" w:rsidR="006F6651" w:rsidRPr="0032190F" w:rsidRDefault="006F6651" w:rsidP="00647EA0">
      <w:pPr>
        <w:pStyle w:val="Heading5"/>
      </w:pPr>
      <w:r w:rsidRPr="0032190F">
        <w:br/>
        <w:t>Secteur A</w:t>
      </w:r>
    </w:p>
    <w:p w14:paraId="37E960D4" w14:textId="77777777" w:rsidR="006F6651" w:rsidRPr="0032190F" w:rsidRDefault="006F6651" w:rsidP="00242C0F">
      <w:pPr>
        <w:rPr>
          <w:lang w:val="fr-FR"/>
        </w:rPr>
      </w:pPr>
      <w:r w:rsidRPr="0032190F">
        <w:rPr>
          <w:lang w:val="fr-FR"/>
        </w:rPr>
        <w:t xml:space="preserve">Vastes </w:t>
      </w:r>
      <w:r w:rsidRPr="0032190F">
        <w:rPr>
          <w:i/>
          <w:lang w:val="fr-FR"/>
        </w:rPr>
        <w:t>maculae</w:t>
      </w:r>
      <w:r w:rsidRPr="0032190F">
        <w:rPr>
          <w:lang w:val="fr-FR"/>
        </w:rPr>
        <w:t xml:space="preserve"> et petites topographie de type </w:t>
      </w:r>
      <w:r w:rsidRPr="0032190F">
        <w:rPr>
          <w:i/>
          <w:lang w:val="fr-FR"/>
        </w:rPr>
        <w:t>mappe a fungo</w:t>
      </w:r>
      <w:r w:rsidRPr="0032190F">
        <w:rPr>
          <w:lang w:val="fr-FR"/>
        </w:rPr>
        <w:t xml:space="preserve"> avec la ligne supplémentaire partant du petit côté (BIB 1813 p. 44)</w:t>
      </w:r>
    </w:p>
    <w:p w14:paraId="0F348813" w14:textId="77777777" w:rsidR="006F6651" w:rsidRPr="0032190F" w:rsidRDefault="006F6651" w:rsidP="00647EA0">
      <w:pPr>
        <w:pStyle w:val="Heading5"/>
      </w:pPr>
      <w:r w:rsidRPr="0032190F">
        <w:t>Secteur B</w:t>
      </w:r>
    </w:p>
    <w:p w14:paraId="6D54F952" w14:textId="77777777" w:rsidR="00DE6DF4" w:rsidRPr="0032190F" w:rsidRDefault="00DE6DF4" w:rsidP="00242C0F">
      <w:pPr>
        <w:jc w:val="both"/>
        <w:rPr>
          <w:lang w:val="fr-FR"/>
        </w:rPr>
      </w:pPr>
    </w:p>
    <w:p w14:paraId="6FEDB65F" w14:textId="3D85011A" w:rsidR="00850748" w:rsidRPr="0032190F" w:rsidRDefault="00850748" w:rsidP="00242C0F">
      <w:pPr>
        <w:jc w:val="both"/>
        <w:rPr>
          <w:lang w:val="fr-FR"/>
        </w:rPr>
      </w:pPr>
      <w:r w:rsidRPr="0032190F">
        <w:rPr>
          <w:lang w:val="fr-FR"/>
        </w:rPr>
        <w:t>Cette roche présente une topographie avec une plage piquetée</w:t>
      </w:r>
      <w:r w:rsidR="00DE6DF4" w:rsidRPr="0032190F">
        <w:rPr>
          <w:lang w:val="fr-FR"/>
        </w:rPr>
        <w:t xml:space="preserve"> (</w:t>
      </w:r>
      <w:r w:rsidR="00DE6DF4" w:rsidRPr="0032190F">
        <w:rPr>
          <w:i/>
          <w:lang w:val="fr-FR"/>
        </w:rPr>
        <w:t>macula</w:t>
      </w:r>
      <w:r w:rsidR="00DE6DF4" w:rsidRPr="0032190F">
        <w:rPr>
          <w:lang w:val="fr-FR"/>
        </w:rPr>
        <w:t>)La topographie (</w:t>
      </w:r>
      <w:r w:rsidR="00DE6DF4" w:rsidRPr="0032190F">
        <w:rPr>
          <w:i/>
          <w:lang w:val="fr-FR"/>
        </w:rPr>
        <w:t>mappe a « fungo »)</w:t>
      </w:r>
      <w:r w:rsidRPr="0032190F">
        <w:rPr>
          <w:lang w:val="fr-FR"/>
        </w:rPr>
        <w:t>avec une réserve ceinte par deux demi-cercles dont un est ponctué par des petites plages rondes espacées et rangées. Une plage circulaire est en outre accorchée à l’intérieur du demi-cercle vide</w:t>
      </w:r>
      <w:r w:rsidR="00496EEF" w:rsidRPr="0032190F">
        <w:rPr>
          <w:lang w:val="fr-FR"/>
        </w:rPr>
        <w:t>. Elle serait datée du Néolithique final (BIB 917)</w:t>
      </w:r>
      <w:r w:rsidR="00553054" w:rsidRPr="0032190F">
        <w:rPr>
          <w:lang w:val="fr-FR"/>
        </w:rPr>
        <w:t xml:space="preserve"> Se rapproche des gravures de </w:t>
      </w:r>
      <w:hyperlink r:id="rId10512" w:anchor="Sit_Fontanalba" w:history="1">
        <w:r w:rsidR="00553054" w:rsidRPr="0032190F">
          <w:rPr>
            <w:rStyle w:val="Hyperlink"/>
            <w:lang w:val="fr-FR"/>
          </w:rPr>
          <w:t>Fontanalba</w:t>
        </w:r>
      </w:hyperlink>
      <w:r w:rsidR="00553054" w:rsidRPr="0032190F">
        <w:rPr>
          <w:lang w:val="fr-FR"/>
        </w:rPr>
        <w:t xml:space="preserve"> (BIB 1216 p. 96)</w:t>
      </w:r>
      <w:r w:rsidR="008B5B29" w:rsidRPr="0032190F">
        <w:rPr>
          <w:lang w:val="fr-FR"/>
        </w:rPr>
        <w:t xml:space="preserve">, notamment pour la </w:t>
      </w:r>
      <w:hyperlink r:id="rId10513" w:anchor="Desc_ZXIXGIVR21alpha" w:history="1">
        <w:r w:rsidR="008B5B29" w:rsidRPr="0032190F">
          <w:rPr>
            <w:rStyle w:val="Hyperlink"/>
            <w:i/>
            <w:lang w:val="fr-FR"/>
          </w:rPr>
          <w:t>300 rock</w:t>
        </w:r>
      </w:hyperlink>
      <w:r w:rsidR="008B5B29" w:rsidRPr="0032190F">
        <w:rPr>
          <w:lang w:val="fr-FR"/>
        </w:rPr>
        <w:t xml:space="preserve"> et le </w:t>
      </w:r>
      <w:hyperlink r:id="rId10514" w:anchor="Desc_ZXIXGIR61alpha" w:history="1">
        <w:r w:rsidR="008B5B29" w:rsidRPr="0032190F">
          <w:rPr>
            <w:rStyle w:val="Hyperlink"/>
            <w:i/>
            <w:lang w:val="fr-FR"/>
          </w:rPr>
          <w:t>Village du Bego</w:t>
        </w:r>
      </w:hyperlink>
      <w:r w:rsidR="008B5B29" w:rsidRPr="0032190F">
        <w:rPr>
          <w:lang w:val="fr-FR"/>
        </w:rPr>
        <w:t xml:space="preserve"> (Arcà 2009 p. 286)</w:t>
      </w:r>
      <w:r w:rsidR="00C64EF7" w:rsidRPr="0032190F">
        <w:rPr>
          <w:lang w:val="fr-FR"/>
        </w:rPr>
        <w:t>.</w:t>
      </w:r>
    </w:p>
    <w:p w14:paraId="0D7A56D2" w14:textId="77777777" w:rsidR="00DD04B6" w:rsidRPr="0032190F" w:rsidRDefault="00DD04B6" w:rsidP="00242C0F">
      <w:pPr>
        <w:rPr>
          <w:lang w:val="fr-FR"/>
        </w:rPr>
      </w:pPr>
    </w:p>
    <w:p w14:paraId="296176F4" w14:textId="77777777" w:rsidR="00B1665C" w:rsidRPr="0032190F" w:rsidRDefault="00B1665C" w:rsidP="00242C0F">
      <w:pPr>
        <w:pStyle w:val="Heading4"/>
      </w:pPr>
      <w:r w:rsidRPr="0032190F">
        <w:t>Vite 6</w:t>
      </w:r>
    </w:p>
    <w:p w14:paraId="1B1D3F1E" w14:textId="77777777" w:rsidR="00B1665C" w:rsidRPr="0032190F" w:rsidRDefault="00B1665C" w:rsidP="00242C0F">
      <w:pPr>
        <w:rPr>
          <w:lang w:val="fr-FR"/>
        </w:rPr>
      </w:pPr>
      <w:r w:rsidRPr="0032190F">
        <w:rPr>
          <w:lang w:val="fr-FR"/>
        </w:rPr>
        <w:t>Rectangle à contour et double base</w:t>
      </w:r>
      <w:r w:rsidR="006F6651" w:rsidRPr="0032190F">
        <w:rPr>
          <w:lang w:val="fr-FR"/>
        </w:rPr>
        <w:t xml:space="preserve"> (</w:t>
      </w:r>
      <w:r w:rsidR="006F6651" w:rsidRPr="0032190F">
        <w:rPr>
          <w:i/>
          <w:lang w:val="fr-FR"/>
        </w:rPr>
        <w:t>Double rectangle</w:t>
      </w:r>
      <w:r w:rsidR="006F6651" w:rsidRPr="0032190F">
        <w:rPr>
          <w:lang w:val="fr-FR"/>
        </w:rPr>
        <w:t>)</w:t>
      </w:r>
      <w:r w:rsidRPr="0032190F">
        <w:rPr>
          <w:lang w:val="fr-FR"/>
        </w:rPr>
        <w:t xml:space="preserve"> superposé à une </w:t>
      </w:r>
      <w:r w:rsidRPr="0032190F">
        <w:rPr>
          <w:i/>
          <w:lang w:val="fr-FR"/>
        </w:rPr>
        <w:t>macula</w:t>
      </w:r>
      <w:r w:rsidRPr="0032190F">
        <w:rPr>
          <w:lang w:val="fr-FR"/>
        </w:rPr>
        <w:t xml:space="preserve"> (plage) (BIB 1216 p. 93)</w:t>
      </w:r>
    </w:p>
    <w:p w14:paraId="4C0B1885" w14:textId="77777777" w:rsidR="00B1665C" w:rsidRPr="0032190F" w:rsidRDefault="00B1665C" w:rsidP="00242C0F">
      <w:pPr>
        <w:rPr>
          <w:lang w:val="fr-FR"/>
        </w:rPr>
      </w:pPr>
    </w:p>
    <w:p w14:paraId="60B8901D" w14:textId="77777777" w:rsidR="00F8252B" w:rsidRPr="0032190F" w:rsidRDefault="00F8252B" w:rsidP="00242C0F">
      <w:pPr>
        <w:pStyle w:val="Heading4"/>
      </w:pPr>
      <w:r w:rsidRPr="0032190F">
        <w:t>Vite 10</w:t>
      </w:r>
    </w:p>
    <w:p w14:paraId="237D94A9" w14:textId="77777777" w:rsidR="00F8252B" w:rsidRPr="0032190F" w:rsidRDefault="00F8252B" w:rsidP="00242C0F">
      <w:pPr>
        <w:rPr>
          <w:lang w:val="fr-FR"/>
        </w:rPr>
      </w:pPr>
      <w:r w:rsidRPr="0032190F">
        <w:rPr>
          <w:lang w:val="fr-FR"/>
        </w:rPr>
        <w:t>Rectangle à double base</w:t>
      </w:r>
    </w:p>
    <w:p w14:paraId="23BCCEFE" w14:textId="77777777" w:rsidR="00F8252B" w:rsidRPr="0032190F" w:rsidRDefault="00F8252B" w:rsidP="00242C0F">
      <w:pPr>
        <w:rPr>
          <w:lang w:val="fr-FR"/>
        </w:rPr>
      </w:pPr>
    </w:p>
    <w:p w14:paraId="1D5DB793" w14:textId="77777777" w:rsidR="00DD04B6" w:rsidRPr="0032190F" w:rsidRDefault="00DD04B6" w:rsidP="00242C0F">
      <w:pPr>
        <w:pStyle w:val="Heading4"/>
      </w:pPr>
      <w:r w:rsidRPr="0032190F">
        <w:t>Vite 11</w:t>
      </w:r>
    </w:p>
    <w:p w14:paraId="2F5838F4" w14:textId="77777777" w:rsidR="00DD04B6" w:rsidRPr="0032190F" w:rsidRDefault="00DD04B6" w:rsidP="00242C0F">
      <w:pPr>
        <w:rPr>
          <w:lang w:val="fr-FR"/>
        </w:rPr>
      </w:pPr>
      <w:r w:rsidRPr="0032190F">
        <w:rPr>
          <w:lang w:val="fr-FR"/>
        </w:rPr>
        <w:t>Figure de guerrier (BIB 1216 p. 91)</w:t>
      </w:r>
    </w:p>
    <w:p w14:paraId="668DA51B" w14:textId="77777777" w:rsidR="00436DAD" w:rsidRPr="0032190F" w:rsidRDefault="00436DAD" w:rsidP="00242C0F">
      <w:pPr>
        <w:rPr>
          <w:lang w:val="fr-FR"/>
        </w:rPr>
      </w:pPr>
    </w:p>
    <w:p w14:paraId="6303ED0D" w14:textId="77777777" w:rsidR="00436DAD" w:rsidRPr="0032190F" w:rsidRDefault="00436DAD" w:rsidP="00242C0F">
      <w:pPr>
        <w:pStyle w:val="Heading4"/>
      </w:pPr>
      <w:bookmarkStart w:id="4231" w:name="Sizz_Vite_12B"/>
      <w:r w:rsidRPr="0032190F">
        <w:t>Vite 12B</w:t>
      </w:r>
    </w:p>
    <w:bookmarkEnd w:id="4231"/>
    <w:p w14:paraId="28A9E94F" w14:textId="77777777" w:rsidR="00436DAD" w:rsidRPr="0032190F" w:rsidRDefault="00436DAD" w:rsidP="00242C0F">
      <w:pPr>
        <w:jc w:val="both"/>
        <w:rPr>
          <w:lang w:val="fr-FR"/>
        </w:rPr>
      </w:pPr>
      <w:r w:rsidRPr="0032190F">
        <w:rPr>
          <w:lang w:val="fr-FR"/>
        </w:rPr>
        <w:t>Dans le cas de la gravure R12B de Vite dans le Val Camonica, la disposition groupée et  extrêmement régulière des parcelles n’est pas sans évoquer les cartes des champs protohistoriques découverts en Europe du Nord et publiées par les archéologues sous le nom typologique d’</w:t>
      </w:r>
      <w:r w:rsidRPr="0032190F">
        <w:rPr>
          <w:i/>
          <w:lang w:val="fr-FR"/>
        </w:rPr>
        <w:t xml:space="preserve">aggregate systems </w:t>
      </w:r>
      <w:r w:rsidRPr="0032190F">
        <w:rPr>
          <w:lang w:val="fr-FR"/>
        </w:rPr>
        <w:t>(ensembles formés par agrégat de parcelles). On songe tout particulièrement aux formes de Byrsted Hede, dans le Jütland (BIB 1055 p. 23(BIB 1047)).</w:t>
      </w:r>
    </w:p>
    <w:p w14:paraId="19685085" w14:textId="77777777" w:rsidR="007B5793" w:rsidRPr="0032190F" w:rsidRDefault="007B5793" w:rsidP="00242C0F">
      <w:pPr>
        <w:rPr>
          <w:lang w:val="fr-FR"/>
        </w:rPr>
      </w:pPr>
    </w:p>
    <w:p w14:paraId="51E5C978" w14:textId="77777777" w:rsidR="00B1665C" w:rsidRPr="0032190F" w:rsidRDefault="00B1665C" w:rsidP="00242C0F">
      <w:pPr>
        <w:pStyle w:val="Heading4"/>
      </w:pPr>
      <w:bookmarkStart w:id="4232" w:name="Sizz_Vite_13"/>
      <w:r w:rsidRPr="0032190F">
        <w:t>Vite 13</w:t>
      </w:r>
    </w:p>
    <w:bookmarkEnd w:id="4232"/>
    <w:p w14:paraId="776EE18C" w14:textId="77777777" w:rsidR="00B1665C" w:rsidRPr="0032190F" w:rsidRDefault="003505D7" w:rsidP="00242C0F">
      <w:pPr>
        <w:jc w:val="both"/>
        <w:rPr>
          <w:lang w:val="fr-FR"/>
        </w:rPr>
      </w:pPr>
      <w:r w:rsidRPr="0032190F">
        <w:rPr>
          <w:lang w:val="fr-FR"/>
        </w:rPr>
        <w:t xml:space="preserve">Située le long du sentier. </w:t>
      </w:r>
      <w:r w:rsidR="00B1665C" w:rsidRPr="0032190F">
        <w:rPr>
          <w:lang w:val="fr-FR"/>
        </w:rPr>
        <w:t>Topographies sous une grande figure d</w:t>
      </w:r>
      <w:r w:rsidRPr="0032190F">
        <w:rPr>
          <w:lang w:val="fr-FR"/>
        </w:rPr>
        <w:t>e guerrier de l’âge du Fer (BIB</w:t>
      </w:r>
      <w:r w:rsidR="00B1665C" w:rsidRPr="0032190F">
        <w:rPr>
          <w:lang w:val="fr-FR"/>
        </w:rPr>
        <w:t xml:space="preserve"> 1216 p. 94)</w:t>
      </w:r>
      <w:r w:rsidR="000F2F96" w:rsidRPr="0032190F">
        <w:rPr>
          <w:lang w:val="fr-FR"/>
        </w:rPr>
        <w:t xml:space="preserve">. Réticulé(s) comparables à la </w:t>
      </w:r>
      <w:r w:rsidR="000F2F96" w:rsidRPr="0032190F">
        <w:rPr>
          <w:i/>
          <w:lang w:val="fr-FR"/>
        </w:rPr>
        <w:t xml:space="preserve">Roche du faux Sorcier </w:t>
      </w:r>
      <w:r w:rsidR="000F2F96" w:rsidRPr="0032190F">
        <w:rPr>
          <w:lang w:val="fr-FR"/>
        </w:rPr>
        <w:t>des Merveilles (Arcà 2009 p. 286)</w:t>
      </w:r>
      <w:r w:rsidR="009C2502" w:rsidRPr="0032190F">
        <w:rPr>
          <w:lang w:val="fr-FR"/>
        </w:rPr>
        <w:t>.</w:t>
      </w:r>
    </w:p>
    <w:p w14:paraId="73CFB9B5" w14:textId="77777777" w:rsidR="009C2502" w:rsidRPr="0032190F" w:rsidRDefault="009C2502"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57"/>
        <w:gridCol w:w="1949"/>
      </w:tblGrid>
      <w:tr w:rsidR="009C2502" w14:paraId="0D108224" w14:textId="77777777">
        <w:trPr>
          <w:jc w:val="center"/>
        </w:trPr>
        <w:tc>
          <w:tcPr>
            <w:tcW w:w="0" w:type="auto"/>
            <w:vAlign w:val="center"/>
          </w:tcPr>
          <w:p w14:paraId="03144CB8" w14:textId="77777777" w:rsidR="009C2502" w:rsidRPr="00DB5974" w:rsidRDefault="009C2502" w:rsidP="00242C0F">
            <w:pPr>
              <w:jc w:val="center"/>
              <w:rPr>
                <w:b/>
                <w:i/>
              </w:rPr>
            </w:pPr>
            <w:r w:rsidRPr="00DB5974">
              <w:rPr>
                <w:b/>
                <w:i/>
              </w:rPr>
              <w:t>sur</w:t>
            </w:r>
          </w:p>
        </w:tc>
        <w:tc>
          <w:tcPr>
            <w:tcW w:w="0" w:type="auto"/>
            <w:vAlign w:val="center"/>
          </w:tcPr>
          <w:p w14:paraId="3CCFDAFA" w14:textId="77777777" w:rsidR="009C2502" w:rsidRDefault="009C2502" w:rsidP="00242C0F">
            <w:pPr>
              <w:jc w:val="center"/>
            </w:pPr>
            <w:r>
              <w:t>Figure de guerrier</w:t>
            </w:r>
          </w:p>
        </w:tc>
      </w:tr>
      <w:tr w:rsidR="009C2502" w14:paraId="42399BEA" w14:textId="77777777">
        <w:trPr>
          <w:jc w:val="center"/>
        </w:trPr>
        <w:tc>
          <w:tcPr>
            <w:tcW w:w="0" w:type="auto"/>
            <w:vAlign w:val="center"/>
          </w:tcPr>
          <w:p w14:paraId="4D5D56F9" w14:textId="77777777" w:rsidR="009C2502" w:rsidRPr="00DB5974" w:rsidRDefault="009C2502" w:rsidP="00242C0F">
            <w:pPr>
              <w:jc w:val="center"/>
              <w:rPr>
                <w:b/>
                <w:i/>
              </w:rPr>
            </w:pPr>
            <w:r w:rsidRPr="00DB5974">
              <w:rPr>
                <w:b/>
                <w:i/>
              </w:rPr>
              <w:t>sous</w:t>
            </w:r>
          </w:p>
        </w:tc>
        <w:tc>
          <w:tcPr>
            <w:tcW w:w="0" w:type="auto"/>
            <w:vAlign w:val="center"/>
          </w:tcPr>
          <w:p w14:paraId="10DE7BA1" w14:textId="77777777" w:rsidR="009C2502" w:rsidRDefault="009C2502" w:rsidP="00242C0F">
            <w:pPr>
              <w:jc w:val="center"/>
            </w:pPr>
            <w:r>
              <w:t>Topographies</w:t>
            </w:r>
          </w:p>
        </w:tc>
      </w:tr>
    </w:tbl>
    <w:p w14:paraId="371F4456" w14:textId="77777777" w:rsidR="00B1665C" w:rsidRDefault="009C2502" w:rsidP="00242C0F">
      <w:r>
        <w:t>(BIB 1216 p. 94)</w:t>
      </w:r>
    </w:p>
    <w:p w14:paraId="458D7966" w14:textId="77777777" w:rsidR="009C2502" w:rsidRDefault="009C2502" w:rsidP="00242C0F"/>
    <w:p w14:paraId="5F7715F2" w14:textId="77777777" w:rsidR="007B5793" w:rsidRDefault="007B5793" w:rsidP="00242C0F">
      <w:pPr>
        <w:pStyle w:val="Heading4"/>
      </w:pPr>
      <w:bookmarkStart w:id="4233" w:name="Sizz_Vite_13B"/>
      <w:r>
        <w:t>Vite 13B</w:t>
      </w:r>
    </w:p>
    <w:bookmarkEnd w:id="4233"/>
    <w:p w14:paraId="7691C139" w14:textId="6851418C" w:rsidR="007B5793" w:rsidRPr="0032190F" w:rsidRDefault="007B5793" w:rsidP="00242C0F">
      <w:pPr>
        <w:jc w:val="both"/>
        <w:rPr>
          <w:lang w:val="fr-FR"/>
        </w:rPr>
      </w:pPr>
      <w:r w:rsidRPr="0032190F">
        <w:rPr>
          <w:lang w:val="fr-FR"/>
        </w:rPr>
        <w:t xml:space="preserve">Sur cette roche, il a été possible de reconnaître dans l’organisation des figures une </w:t>
      </w:r>
      <w:hyperlink r:id="rId10515" w:anchor="Cul_Art_TAC_T_t_planimet_agr" w:history="1">
        <w:r w:rsidRPr="000D1F77">
          <w:rPr>
            <w:rStyle w:val="Hyperlink"/>
            <w:lang w:val="fr-FR"/>
          </w:rPr>
          <w:t>planimétrie agraire</w:t>
        </w:r>
      </w:hyperlink>
      <w:r w:rsidRPr="0032190F">
        <w:rPr>
          <w:lang w:val="fr-FR"/>
        </w:rPr>
        <w:t xml:space="preserve"> qui coïncide avec des modèles de partition agraires reconnus en fouilles et attribués à l’âge </w:t>
      </w:r>
      <w:r w:rsidRPr="0032190F">
        <w:rPr>
          <w:lang w:val="fr-FR"/>
        </w:rPr>
        <w:lastRenderedPageBreak/>
        <w:t xml:space="preserve">du Fer (BIB 1055 p. 23). Plus particulièrement du type </w:t>
      </w:r>
      <w:r w:rsidRPr="0032190F">
        <w:rPr>
          <w:i/>
          <w:lang w:val="fr-FR"/>
        </w:rPr>
        <w:t>formes planimétriques ordonnées par un réseau</w:t>
      </w:r>
      <w:r w:rsidR="007038B8">
        <w:rPr>
          <w:i/>
          <w:lang w:val="fr-FR"/>
        </w:rPr>
        <w:t xml:space="preserve"> </w:t>
      </w:r>
      <w:r w:rsidRPr="0032190F">
        <w:rPr>
          <w:i/>
          <w:lang w:val="fr-FR"/>
        </w:rPr>
        <w:t>quadrillé</w:t>
      </w:r>
      <w:r w:rsidRPr="0032190F">
        <w:rPr>
          <w:lang w:val="fr-FR"/>
        </w:rPr>
        <w:t xml:space="preserve"> (BIB 1055 p. 23)</w:t>
      </w:r>
    </w:p>
    <w:p w14:paraId="50AE9F84" w14:textId="77777777" w:rsidR="00D76DD8" w:rsidRPr="0032190F" w:rsidRDefault="00D76DD8" w:rsidP="00242C0F">
      <w:pPr>
        <w:jc w:val="both"/>
        <w:rPr>
          <w:lang w:val="fr-FR"/>
        </w:rPr>
      </w:pPr>
    </w:p>
    <w:p w14:paraId="562A75E0" w14:textId="77777777" w:rsidR="003505D7" w:rsidRPr="0032190F" w:rsidRDefault="003505D7" w:rsidP="00242C0F">
      <w:pPr>
        <w:pStyle w:val="Heading4"/>
      </w:pPr>
      <w:r w:rsidRPr="0032190F">
        <w:t>Vite 19</w:t>
      </w:r>
    </w:p>
    <w:p w14:paraId="35F8F3EF" w14:textId="77777777" w:rsidR="00737C26" w:rsidRPr="0032190F" w:rsidRDefault="003505D7" w:rsidP="00242C0F">
      <w:pPr>
        <w:rPr>
          <w:lang w:val="fr-FR"/>
        </w:rPr>
      </w:pPr>
      <w:r w:rsidRPr="0032190F">
        <w:rPr>
          <w:lang w:val="fr-FR"/>
        </w:rPr>
        <w:t xml:space="preserve">La disposition des modules rectangulaires alignés de manière radiale de la </w:t>
      </w:r>
      <w:r w:rsidRPr="0032190F">
        <w:rPr>
          <w:i/>
          <w:lang w:val="fr-FR"/>
        </w:rPr>
        <w:t>mappa-villagio</w:t>
      </w:r>
      <w:r w:rsidRPr="0032190F">
        <w:rPr>
          <w:lang w:val="fr-FR"/>
        </w:rPr>
        <w:t xml:space="preserve"> laisse penser que le village devait être sur un terrain pentu (BIB 1216 p. 96)</w:t>
      </w:r>
    </w:p>
    <w:p w14:paraId="2AB2DE55" w14:textId="77777777" w:rsidR="003505D7" w:rsidRPr="0032190F" w:rsidRDefault="003505D7" w:rsidP="00242C0F">
      <w:pPr>
        <w:rPr>
          <w:lang w:val="fr-FR"/>
        </w:rPr>
      </w:pPr>
    </w:p>
    <w:p w14:paraId="2B0839CC" w14:textId="77777777" w:rsidR="003505D7" w:rsidRPr="0032190F" w:rsidRDefault="003505D7" w:rsidP="00242C0F">
      <w:pPr>
        <w:pStyle w:val="Heading4"/>
      </w:pPr>
      <w:bookmarkStart w:id="4234" w:name="Sizz_Vite_20"/>
      <w:r w:rsidRPr="0032190F">
        <w:t>Vite 20</w:t>
      </w:r>
    </w:p>
    <w:bookmarkEnd w:id="4234"/>
    <w:p w14:paraId="759E158E" w14:textId="77777777" w:rsidR="00F325F3" w:rsidRPr="0032190F" w:rsidRDefault="003505D7" w:rsidP="00242C0F">
      <w:pPr>
        <w:jc w:val="both"/>
        <w:rPr>
          <w:lang w:val="fr-FR"/>
        </w:rPr>
      </w:pPr>
      <w:r w:rsidRPr="0032190F">
        <w:rPr>
          <w:lang w:val="fr-FR"/>
        </w:rPr>
        <w:t xml:space="preserve">Représente la </w:t>
      </w:r>
      <w:r w:rsidRPr="0032190F">
        <w:rPr>
          <w:i/>
          <w:lang w:val="fr-FR"/>
        </w:rPr>
        <w:t>mappa-villagio</w:t>
      </w:r>
      <w:r w:rsidRPr="0032190F">
        <w:rPr>
          <w:lang w:val="fr-FR"/>
        </w:rPr>
        <w:t xml:space="preserve"> l</w:t>
      </w:r>
      <w:r w:rsidR="00E02E93" w:rsidRPr="0032190F">
        <w:rPr>
          <w:lang w:val="fr-FR"/>
        </w:rPr>
        <w:t xml:space="preserve">a plus caractéristique du site avec la présence conjointe de l’ensemble des élements normalement impliqués dans sa réalisation. Dans le secteur D, on note notamment les demi-cercles divisés en deux du type </w:t>
      </w:r>
      <w:r w:rsidR="00E02E93" w:rsidRPr="0032190F">
        <w:rPr>
          <w:i/>
          <w:lang w:val="fr-FR"/>
        </w:rPr>
        <w:t>bandoliera</w:t>
      </w:r>
      <w:r w:rsidR="00E02E93" w:rsidRPr="0032190F">
        <w:rPr>
          <w:lang w:val="fr-FR"/>
        </w:rPr>
        <w:t xml:space="preserve"> comparables à ceux des stèles du Valtellina (BIB 1216 p. 96)</w:t>
      </w:r>
      <w:r w:rsidR="00F325F3" w:rsidRPr="0032190F">
        <w:rPr>
          <w:lang w:val="fr-FR"/>
        </w:rPr>
        <w:t xml:space="preserve">. </w:t>
      </w:r>
    </w:p>
    <w:p w14:paraId="4CADEF9B" w14:textId="1A862455" w:rsidR="003505D7" w:rsidRPr="0032190F" w:rsidRDefault="00F325F3" w:rsidP="00242C0F">
      <w:pPr>
        <w:jc w:val="both"/>
        <w:rPr>
          <w:lang w:val="fr-FR"/>
        </w:rPr>
      </w:pPr>
      <w:r w:rsidRPr="0032190F">
        <w:rPr>
          <w:lang w:val="fr-FR"/>
        </w:rPr>
        <w:t xml:space="preserve">La régularité des proportions dans les modules (particulièrement pour les </w:t>
      </w:r>
      <w:r w:rsidRPr="0032190F">
        <w:rPr>
          <w:i/>
          <w:lang w:val="fr-FR"/>
        </w:rPr>
        <w:t>Double rectangles</w:t>
      </w:r>
      <w:r w:rsidRPr="0032190F">
        <w:rPr>
          <w:lang w:val="fr-FR"/>
        </w:rPr>
        <w:t xml:space="preserve">) montre l’utilisation d’une rêgle de proportion comparable a celle qui </w:t>
      </w:r>
      <w:r w:rsidR="00882CC1" w:rsidRPr="0032190F">
        <w:rPr>
          <w:lang w:val="fr-FR"/>
        </w:rPr>
        <w:t xml:space="preserve">a pu être utilisée à </w:t>
      </w:r>
      <w:hyperlink r:id="rId10516" w:anchor="Sit_Saint_Martin_Corleans" w:history="1">
        <w:r w:rsidR="00882CC1" w:rsidRPr="0032190F">
          <w:rPr>
            <w:rStyle w:val="Hyperlink"/>
            <w:lang w:val="fr-FR"/>
          </w:rPr>
          <w:t>Aoste</w:t>
        </w:r>
      </w:hyperlink>
      <w:r w:rsidR="00882CC1" w:rsidRPr="0032190F">
        <w:rPr>
          <w:lang w:val="fr-FR"/>
        </w:rPr>
        <w:t xml:space="preserve"> (BIB 1216 p. 97)</w:t>
      </w:r>
    </w:p>
    <w:p w14:paraId="47CDF370" w14:textId="77777777" w:rsidR="009D11AD" w:rsidRPr="0032190F" w:rsidRDefault="009D11AD" w:rsidP="00242C0F">
      <w:pPr>
        <w:jc w:val="both"/>
        <w:rPr>
          <w:lang w:val="fr-FR"/>
        </w:rPr>
      </w:pPr>
    </w:p>
    <w:p w14:paraId="4300D944" w14:textId="77777777" w:rsidR="009D11AD" w:rsidRPr="0032190F" w:rsidRDefault="009D11AD" w:rsidP="00242C0F">
      <w:pPr>
        <w:pStyle w:val="Heading4"/>
      </w:pPr>
      <w:r w:rsidRPr="0032190F">
        <w:t>Vite 21</w:t>
      </w:r>
    </w:p>
    <w:p w14:paraId="129BEDC8" w14:textId="77777777" w:rsidR="009D11AD" w:rsidRPr="0032190F" w:rsidRDefault="009D11AD" w:rsidP="00242C0F">
      <w:pPr>
        <w:jc w:val="both"/>
        <w:rPr>
          <w:i/>
          <w:lang w:val="fr-FR"/>
        </w:rPr>
      </w:pPr>
      <w:r w:rsidRPr="0032190F">
        <w:rPr>
          <w:i/>
          <w:lang w:val="fr-FR"/>
        </w:rPr>
        <w:t xml:space="preserve">bandoleer </w:t>
      </w:r>
    </w:p>
    <w:p w14:paraId="02FDD09A" w14:textId="77777777" w:rsidR="003505D7" w:rsidRPr="0032190F" w:rsidRDefault="003505D7" w:rsidP="00242C0F">
      <w:pPr>
        <w:rPr>
          <w:lang w:val="fr-FR"/>
        </w:rPr>
      </w:pPr>
    </w:p>
    <w:p w14:paraId="5E38473C" w14:textId="77777777" w:rsidR="00B12E43" w:rsidRPr="0032190F" w:rsidRDefault="00B12E43" w:rsidP="00242C0F">
      <w:pPr>
        <w:pStyle w:val="Heading4"/>
      </w:pPr>
      <w:bookmarkStart w:id="4235" w:name="Sizz_Vite_31"/>
      <w:r w:rsidRPr="0032190F">
        <w:t>Vite 3</w:t>
      </w:r>
      <w:r w:rsidR="003F711B" w:rsidRPr="0032190F">
        <w:t>1</w:t>
      </w:r>
    </w:p>
    <w:bookmarkEnd w:id="4235"/>
    <w:p w14:paraId="3011B7D8" w14:textId="4C3CFBE9" w:rsidR="00B12E43" w:rsidRPr="0032190F" w:rsidRDefault="00B12E43" w:rsidP="00242C0F">
      <w:pPr>
        <w:jc w:val="both"/>
        <w:rPr>
          <w:lang w:val="fr-FR"/>
        </w:rPr>
      </w:pPr>
      <w:r w:rsidRPr="0032190F">
        <w:rPr>
          <w:lang w:val="fr-FR"/>
        </w:rPr>
        <w:t xml:space="preserve">Sur cette roche 4 anthropomorphes alignés en file bras allongés et doigts apparents sont typique du style IIIA et pourraient être les prototypes de ceux que l’on retrouve sur </w:t>
      </w:r>
      <w:hyperlink r:id="rId10517" w:anchor="Sizz_Cemmo_2" w:history="1">
        <w:r w:rsidRPr="0032190F">
          <w:rPr>
            <w:rStyle w:val="Hyperlink"/>
            <w:lang w:val="fr-FR"/>
          </w:rPr>
          <w:t>Cemmo 2</w:t>
        </w:r>
      </w:hyperlink>
      <w:r w:rsidRPr="0032190F">
        <w:rPr>
          <w:lang w:val="fr-FR"/>
        </w:rPr>
        <w:t xml:space="preserve"> (BIB 1029 p. 129).</w:t>
      </w:r>
    </w:p>
    <w:p w14:paraId="32C6AB4B" w14:textId="1C7C3258" w:rsidR="00B12E43" w:rsidRPr="0032190F" w:rsidRDefault="00B12E43" w:rsidP="00242C0F">
      <w:pPr>
        <w:rPr>
          <w:lang w:val="fr-FR"/>
        </w:rPr>
      </w:pPr>
      <w:r w:rsidRPr="0032190F">
        <w:rPr>
          <w:lang w:val="fr-FR"/>
        </w:rPr>
        <w:t xml:space="preserve">L’anthropomorphe le plus à droite peu être comparé au hallebardier de la </w:t>
      </w:r>
      <w:hyperlink r:id="rId10518" w:anchor="Desc_ZXGIIR13A" w:history="1">
        <w:r w:rsidR="00A20F89" w:rsidRPr="0032190F">
          <w:rPr>
            <w:rStyle w:val="Hyperlink"/>
            <w:i/>
            <w:lang w:val="fr-FR"/>
          </w:rPr>
          <w:t>Roche du Sacrifice</w:t>
        </w:r>
      </w:hyperlink>
      <w:r w:rsidRPr="0032190F">
        <w:rPr>
          <w:lang w:val="fr-FR"/>
        </w:rPr>
        <w:t xml:space="preserve"> dans le secteur des Merveilles (SS BIB)</w:t>
      </w:r>
    </w:p>
    <w:p w14:paraId="0AA61D36" w14:textId="77777777" w:rsidR="00B12E43" w:rsidRPr="0032190F" w:rsidRDefault="00B12E43" w:rsidP="00242C0F">
      <w:pPr>
        <w:rPr>
          <w:lang w:val="fr-FR"/>
        </w:rPr>
      </w:pPr>
    </w:p>
    <w:p w14:paraId="21BB669A" w14:textId="77777777" w:rsidR="00737C26" w:rsidRPr="0032190F" w:rsidRDefault="00737C26" w:rsidP="00242C0F">
      <w:pPr>
        <w:pStyle w:val="Heading4"/>
      </w:pPr>
      <w:bookmarkStart w:id="4236" w:name="Sizz_Vite_36"/>
      <w:r w:rsidRPr="0032190F">
        <w:t>Vite 36</w:t>
      </w:r>
    </w:p>
    <w:bookmarkEnd w:id="4236"/>
    <w:p w14:paraId="2D5BEE73" w14:textId="77777777" w:rsidR="00674771" w:rsidRPr="0032190F" w:rsidRDefault="00674771" w:rsidP="00242C0F">
      <w:pPr>
        <w:jc w:val="both"/>
        <w:rPr>
          <w:lang w:val="fr-FR"/>
        </w:rPr>
      </w:pPr>
    </w:p>
    <w:p w14:paraId="3AD776B6" w14:textId="77777777" w:rsidR="00674771" w:rsidRPr="0032190F" w:rsidRDefault="00674771" w:rsidP="00242C0F">
      <w:pPr>
        <w:jc w:val="both"/>
        <w:rPr>
          <w:lang w:val="fr-FR"/>
        </w:rPr>
      </w:pPr>
      <w:r w:rsidRPr="0032190F">
        <w:rPr>
          <w:lang w:val="fr-FR"/>
        </w:rPr>
        <w:t>Roche située dans une position dominante et panoramique (BIB 1813 p. 49)</w:t>
      </w:r>
    </w:p>
    <w:p w14:paraId="76F20226" w14:textId="410EF3D7" w:rsidR="00F20A39" w:rsidRPr="0032190F" w:rsidRDefault="00737C26" w:rsidP="00242C0F">
      <w:pPr>
        <w:jc w:val="both"/>
        <w:rPr>
          <w:lang w:val="fr-FR"/>
        </w:rPr>
      </w:pPr>
      <w:r w:rsidRPr="0032190F">
        <w:rPr>
          <w:lang w:val="fr-FR"/>
        </w:rPr>
        <w:t>Topographie circonscrite par un cercle (BIB 1024 p. 91)</w:t>
      </w:r>
      <w:r w:rsidR="004224BD" w:rsidRPr="0032190F">
        <w:rPr>
          <w:lang w:val="fr-FR"/>
        </w:rPr>
        <w:t xml:space="preserve"> pour former une figure appelée </w:t>
      </w:r>
      <w:r w:rsidR="004224BD" w:rsidRPr="0032190F">
        <w:rPr>
          <w:i/>
          <w:lang w:val="fr-FR"/>
        </w:rPr>
        <w:t>Mushrooms</w:t>
      </w:r>
      <w:r w:rsidR="004224BD" w:rsidRPr="0032190F">
        <w:rPr>
          <w:lang w:val="fr-FR"/>
        </w:rPr>
        <w:t xml:space="preserve"> (BIB 364 p. 102).</w:t>
      </w:r>
      <w:hyperlink r:id="rId10519" w:anchor="Typ_Bego_Poignards" w:history="1">
        <w:r w:rsidR="00F20A39" w:rsidRPr="0032190F">
          <w:rPr>
            <w:rStyle w:val="Hyperlink"/>
            <w:lang w:val="fr-FR"/>
          </w:rPr>
          <w:t>Poignard</w:t>
        </w:r>
      </w:hyperlink>
      <w:r w:rsidR="00F20A39" w:rsidRPr="0032190F">
        <w:rPr>
          <w:lang w:val="fr-FR"/>
        </w:rPr>
        <w:t xml:space="preserve"> gravé de type </w:t>
      </w:r>
      <w:smartTag w:uri="urn:schemas-microsoft-com:office:smarttags" w:element="metricconverter">
        <w:smartTagPr>
          <w:attr w:name="ProductID" w:val="1C"/>
        </w:smartTagPr>
        <w:r w:rsidR="00F20A39" w:rsidRPr="0032190F">
          <w:rPr>
            <w:lang w:val="fr-FR"/>
          </w:rPr>
          <w:t>1C</w:t>
        </w:r>
      </w:smartTag>
      <w:r w:rsidR="00BD0DFC" w:rsidRPr="0032190F">
        <w:rPr>
          <w:lang w:val="fr-FR"/>
        </w:rPr>
        <w:t xml:space="preserve">de la typologie du </w:t>
      </w:r>
      <w:hyperlink r:id="rId10520" w:anchor="Sit_Valcamonica" w:history="1">
        <w:r w:rsidR="00BD0DFC" w:rsidRPr="0032190F">
          <w:rPr>
            <w:rStyle w:val="Hyperlink"/>
            <w:lang w:val="fr-FR"/>
          </w:rPr>
          <w:t>Valcamonica</w:t>
        </w:r>
      </w:hyperlink>
      <w:r w:rsidR="00F20A39" w:rsidRPr="0032190F">
        <w:rPr>
          <w:lang w:val="fr-FR"/>
        </w:rPr>
        <w:t xml:space="preserve">(Arcà 2009 p. 291). L’iconographie de la roche rappelle celle du bloc </w:t>
      </w:r>
      <w:hyperlink r:id="rId10521" w:anchor="Sizz_Ossimo_Pat_sectN_Recinto_174_PAT_29" w:history="1">
        <w:r w:rsidR="00F20A39" w:rsidRPr="0032190F">
          <w:rPr>
            <w:rStyle w:val="Hyperlink"/>
            <w:lang w:val="fr-FR"/>
          </w:rPr>
          <w:t>PAT 29</w:t>
        </w:r>
      </w:hyperlink>
      <w:r w:rsidR="00F20A39" w:rsidRPr="0032190F">
        <w:rPr>
          <w:lang w:val="fr-FR"/>
        </w:rPr>
        <w:t>d’Ossimo-Pat (SS BIB)</w:t>
      </w:r>
    </w:p>
    <w:p w14:paraId="3D496A6F" w14:textId="77777777" w:rsidR="00F20A39" w:rsidRPr="0032190F" w:rsidRDefault="00553054" w:rsidP="00242C0F">
      <w:pPr>
        <w:jc w:val="both"/>
        <w:rPr>
          <w:lang w:val="fr-FR"/>
        </w:rPr>
      </w:pPr>
      <w:r w:rsidRPr="0032190F">
        <w:rPr>
          <w:lang w:val="fr-FR"/>
        </w:rPr>
        <w:t>P</w:t>
      </w:r>
      <w:r w:rsidR="007C50E4" w:rsidRPr="0032190F">
        <w:rPr>
          <w:lang w:val="fr-FR"/>
        </w:rPr>
        <w:t>rès de cette roche gravée d’une topographie, une hache polie</w:t>
      </w:r>
      <w:r w:rsidR="00F20A39" w:rsidRPr="0032190F">
        <w:rPr>
          <w:lang w:val="fr-FR"/>
        </w:rPr>
        <w:t>, fragments de céramique (BIB 1001 p. 256)</w:t>
      </w:r>
    </w:p>
    <w:p w14:paraId="4484FD44" w14:textId="77777777" w:rsidR="00F20A39" w:rsidRPr="0032190F" w:rsidRDefault="00F20A39" w:rsidP="00647EA0">
      <w:pPr>
        <w:pStyle w:val="Heading5"/>
      </w:pPr>
      <w:r w:rsidRPr="0032190F">
        <w:t>Hache polie</w:t>
      </w:r>
    </w:p>
    <w:p w14:paraId="3CF4E47B" w14:textId="77777777" w:rsidR="00F20A39" w:rsidRPr="0032190F" w:rsidRDefault="00F20A39" w:rsidP="00242C0F">
      <w:pPr>
        <w:jc w:val="both"/>
        <w:rPr>
          <w:lang w:val="fr-FR"/>
        </w:rPr>
      </w:pPr>
      <w:r w:rsidRPr="0032190F">
        <w:rPr>
          <w:lang w:val="fr-FR"/>
        </w:rPr>
        <w:t>Hache polie, probablement en serpentine, d</w:t>
      </w:r>
      <w:r w:rsidR="00A001D6" w:rsidRPr="0032190F">
        <w:rPr>
          <w:lang w:val="fr-FR"/>
        </w:rPr>
        <w:t>e forme triangulaire allongée, avec un talon étroit et assymétrique. Le talon est légèrement bouchardé pour une meilleure emmanchure. La section transversale est elliptique dans la partie du talon et à bords droits et rectangulaire dans la partie médiane vers le tranchant</w:t>
      </w:r>
      <w:r w:rsidR="005463FC" w:rsidRPr="0032190F">
        <w:rPr>
          <w:lang w:val="fr-FR"/>
        </w:rPr>
        <w:t xml:space="preserve">. La typologie de la hache montre un </w:t>
      </w:r>
      <w:r w:rsidR="005463FC" w:rsidRPr="0032190F">
        <w:rPr>
          <w:i/>
          <w:lang w:val="fr-FR"/>
        </w:rPr>
        <w:t>mix</w:t>
      </w:r>
      <w:r w:rsidRPr="0032190F">
        <w:rPr>
          <w:i/>
          <w:lang w:val="fr-FR"/>
        </w:rPr>
        <w:t>te</w:t>
      </w:r>
      <w:r w:rsidR="005463FC" w:rsidRPr="0032190F">
        <w:rPr>
          <w:lang w:val="fr-FR"/>
        </w:rPr>
        <w:t xml:space="preserve"> entre des caractères néolithiques forme et section elliptique de la zone du talon</w:t>
      </w:r>
      <w:r w:rsidR="008030D0" w:rsidRPr="0032190F">
        <w:rPr>
          <w:lang w:val="fr-FR"/>
        </w:rPr>
        <w:t>, d’une part</w:t>
      </w:r>
      <w:r w:rsidR="005463FC" w:rsidRPr="0032190F">
        <w:rPr>
          <w:lang w:val="fr-FR"/>
        </w:rPr>
        <w:t xml:space="preserve"> et </w:t>
      </w:r>
      <w:r w:rsidR="008030D0" w:rsidRPr="0032190F">
        <w:rPr>
          <w:lang w:val="fr-FR"/>
        </w:rPr>
        <w:t>la section rectangulaire qui a s’inspirent des modèles métalliques. D’autres haches (également mal contextualisée) ont été retrouvées a Berzo Demo et dans le Trentin et le Piémont</w:t>
      </w:r>
      <w:r w:rsidRPr="0032190F">
        <w:rPr>
          <w:lang w:val="fr-FR"/>
        </w:rPr>
        <w:t xml:space="preserve"> (BIB 1001 p. 256)</w:t>
      </w:r>
      <w:r w:rsidR="008030D0" w:rsidRPr="0032190F">
        <w:rPr>
          <w:lang w:val="fr-FR"/>
        </w:rPr>
        <w:t xml:space="preserve">. </w:t>
      </w:r>
    </w:p>
    <w:p w14:paraId="19EE272A" w14:textId="77777777" w:rsidR="00F20A39" w:rsidRPr="0032190F" w:rsidRDefault="00F20A39" w:rsidP="00647EA0">
      <w:pPr>
        <w:pStyle w:val="Heading5"/>
      </w:pPr>
      <w:r w:rsidRPr="0032190F">
        <w:t>Céramique</w:t>
      </w:r>
    </w:p>
    <w:p w14:paraId="60613FFC" w14:textId="216DA109" w:rsidR="00F20A39" w:rsidRPr="0032190F" w:rsidRDefault="008030D0" w:rsidP="00242C0F">
      <w:pPr>
        <w:jc w:val="both"/>
        <w:rPr>
          <w:lang w:val="fr-FR"/>
        </w:rPr>
      </w:pPr>
      <w:r w:rsidRPr="0032190F">
        <w:rPr>
          <w:lang w:val="fr-FR"/>
        </w:rPr>
        <w:t xml:space="preserve">Retrouvés avec la hache, </w:t>
      </w:r>
      <w:r w:rsidR="00A001D6" w:rsidRPr="0032190F">
        <w:rPr>
          <w:lang w:val="fr-FR"/>
        </w:rPr>
        <w:t xml:space="preserve">12 fragments de </w:t>
      </w:r>
      <w:r w:rsidR="000F6518" w:rsidRPr="0032190F">
        <w:rPr>
          <w:lang w:val="fr-FR"/>
        </w:rPr>
        <w:t>céramique</w:t>
      </w:r>
      <w:r w:rsidR="00A001D6" w:rsidRPr="0032190F">
        <w:rPr>
          <w:lang w:val="fr-FR"/>
        </w:rPr>
        <w:t xml:space="preserve"> à pâte grossière</w:t>
      </w:r>
      <w:r w:rsidR="000F6518" w:rsidRPr="0032190F">
        <w:rPr>
          <w:lang w:val="fr-FR"/>
        </w:rPr>
        <w:t xml:space="preserve">, </w:t>
      </w:r>
      <w:r w:rsidR="00A001D6" w:rsidRPr="0032190F">
        <w:rPr>
          <w:i/>
          <w:lang w:val="fr-FR"/>
        </w:rPr>
        <w:t>una scheggia di cortice</w:t>
      </w:r>
      <w:r w:rsidR="00A001D6" w:rsidRPr="0032190F">
        <w:rPr>
          <w:lang w:val="fr-FR"/>
        </w:rPr>
        <w:t xml:space="preserve"> de silex de couleur blanc opaque </w:t>
      </w:r>
      <w:r w:rsidR="00A001D6" w:rsidRPr="0032190F">
        <w:rPr>
          <w:i/>
          <w:lang w:val="fr-FR"/>
        </w:rPr>
        <w:t>con striature violacée e 4 piccole pietre di forma suggestiva</w:t>
      </w:r>
      <w:r w:rsidR="00A001D6" w:rsidRPr="0032190F">
        <w:rPr>
          <w:lang w:val="fr-FR"/>
        </w:rPr>
        <w:t xml:space="preserve"> (BIB 1001 p. 256). La céramique majoritairement non diagnosticable peut-être assimilable au </w:t>
      </w:r>
      <w:hyperlink r:id="rId10522" w:anchor="Cul_White_Ware" w:history="1">
        <w:r w:rsidR="00A001D6" w:rsidRPr="0032190F">
          <w:rPr>
            <w:rStyle w:val="Hyperlink"/>
            <w:i/>
            <w:lang w:val="fr-FR"/>
          </w:rPr>
          <w:t>White Ware</w:t>
        </w:r>
      </w:hyperlink>
      <w:r w:rsidR="00A001D6" w:rsidRPr="0032190F">
        <w:rPr>
          <w:lang w:val="fr-FR"/>
        </w:rPr>
        <w:t xml:space="preserve"> par quelques </w:t>
      </w:r>
      <w:r w:rsidR="00A001D6" w:rsidRPr="0032190F">
        <w:rPr>
          <w:i/>
          <w:lang w:val="fr-FR"/>
        </w:rPr>
        <w:t>intrusioni biancastre</w:t>
      </w:r>
      <w:r w:rsidR="00F20A39" w:rsidRPr="0032190F">
        <w:rPr>
          <w:lang w:val="fr-FR"/>
        </w:rPr>
        <w:t xml:space="preserve">(BIB 862 p. 255 et BIB 1001 et BIB 364 p. 102). </w:t>
      </w:r>
    </w:p>
    <w:p w14:paraId="0DE09C90" w14:textId="77777777" w:rsidR="00F20A39" w:rsidRPr="0032190F" w:rsidRDefault="00F20A39" w:rsidP="00647EA0">
      <w:pPr>
        <w:pStyle w:val="Heading5"/>
      </w:pPr>
      <w:r w:rsidRPr="0032190F">
        <w:lastRenderedPageBreak/>
        <w:t>Interprétations</w:t>
      </w:r>
    </w:p>
    <w:p w14:paraId="7CE2F702" w14:textId="1B1D363A" w:rsidR="00C64EF7" w:rsidRPr="0032190F" w:rsidRDefault="00F20A39" w:rsidP="00242C0F">
      <w:pPr>
        <w:jc w:val="both"/>
        <w:rPr>
          <w:lang w:val="fr-FR"/>
        </w:rPr>
      </w:pPr>
      <w:r w:rsidRPr="0032190F">
        <w:rPr>
          <w:lang w:val="fr-FR"/>
        </w:rPr>
        <w:t>L</w:t>
      </w:r>
      <w:r w:rsidR="00A001D6" w:rsidRPr="0032190F">
        <w:rPr>
          <w:lang w:val="fr-FR"/>
        </w:rPr>
        <w:t xml:space="preserve">e </w:t>
      </w:r>
      <w:r w:rsidR="000F6518" w:rsidRPr="0032190F">
        <w:rPr>
          <w:lang w:val="fr-FR"/>
        </w:rPr>
        <w:t xml:space="preserve">dépôt </w:t>
      </w:r>
      <w:r w:rsidRPr="0032190F">
        <w:rPr>
          <w:lang w:val="fr-FR"/>
        </w:rPr>
        <w:t xml:space="preserve">(hache et céramiques) est </w:t>
      </w:r>
      <w:r w:rsidR="000F6518" w:rsidRPr="0032190F">
        <w:rPr>
          <w:lang w:val="fr-FR"/>
        </w:rPr>
        <w:t xml:space="preserve">considéré comme rituel et être en cela comparé </w:t>
      </w:r>
      <w:r w:rsidR="007C50E4" w:rsidRPr="0032190F">
        <w:rPr>
          <w:lang w:val="fr-FR"/>
        </w:rPr>
        <w:t xml:space="preserve">à celle trouvée à </w:t>
      </w:r>
      <w:hyperlink r:id="rId10523" w:anchor="Sit_Fontanalba" w:history="1">
        <w:r w:rsidR="007C50E4" w:rsidRPr="0032190F">
          <w:rPr>
            <w:rStyle w:val="Hyperlink"/>
            <w:lang w:val="fr-FR"/>
          </w:rPr>
          <w:t>Fontanalba</w:t>
        </w:r>
      </w:hyperlink>
      <w:r w:rsidR="007C50E4" w:rsidRPr="0032190F">
        <w:rPr>
          <w:lang w:val="fr-FR"/>
        </w:rPr>
        <w:t xml:space="preserve"> (</w:t>
      </w:r>
      <w:r w:rsidR="000F6518" w:rsidRPr="0032190F">
        <w:rPr>
          <w:lang w:val="fr-FR"/>
        </w:rPr>
        <w:t xml:space="preserve">BIB 862 </w:t>
      </w:r>
      <w:r w:rsidR="00EE3698" w:rsidRPr="0032190F">
        <w:rPr>
          <w:lang w:val="fr-FR"/>
        </w:rPr>
        <w:t xml:space="preserve">p. 255 </w:t>
      </w:r>
      <w:r w:rsidR="000F6518" w:rsidRPr="0032190F">
        <w:rPr>
          <w:lang w:val="fr-FR"/>
        </w:rPr>
        <w:t xml:space="preserve">et </w:t>
      </w:r>
      <w:r w:rsidR="00966F62" w:rsidRPr="0032190F">
        <w:rPr>
          <w:lang w:val="fr-FR"/>
        </w:rPr>
        <w:t>BIB 1001</w:t>
      </w:r>
      <w:r w:rsidR="004224BD" w:rsidRPr="0032190F">
        <w:rPr>
          <w:lang w:val="fr-FR"/>
        </w:rPr>
        <w:t xml:space="preserve"> et BIB 364 p. 102</w:t>
      </w:r>
      <w:r w:rsidR="000F6518" w:rsidRPr="0032190F">
        <w:rPr>
          <w:lang w:val="fr-FR"/>
        </w:rPr>
        <w:t>)</w:t>
      </w:r>
      <w:r w:rsidR="00FD2D7E" w:rsidRPr="0032190F">
        <w:rPr>
          <w:lang w:val="fr-FR"/>
        </w:rPr>
        <w:t>.</w:t>
      </w:r>
    </w:p>
    <w:p w14:paraId="2A2AF87F" w14:textId="77777777" w:rsidR="00F20A39" w:rsidRPr="0032190F" w:rsidRDefault="00F20A39" w:rsidP="00242C0F">
      <w:pPr>
        <w:jc w:val="both"/>
        <w:rPr>
          <w:lang w:val="fr-FR"/>
        </w:rPr>
      </w:pPr>
    </w:p>
    <w:p w14:paraId="4D8BE1D9" w14:textId="77777777" w:rsidR="00C95CDA" w:rsidRPr="0032190F" w:rsidRDefault="00C95CDA" w:rsidP="00242C0F">
      <w:pPr>
        <w:jc w:val="both"/>
        <w:rPr>
          <w:lang w:val="fr-FR"/>
        </w:rPr>
      </w:pPr>
    </w:p>
    <w:p w14:paraId="0A642724" w14:textId="77777777" w:rsidR="00C95CDA" w:rsidRPr="0032190F" w:rsidRDefault="00C95CDA" w:rsidP="00242C0F">
      <w:pPr>
        <w:pStyle w:val="Heading4"/>
      </w:pPr>
      <w:r w:rsidRPr="0032190F">
        <w:t>Vite 54</w:t>
      </w:r>
    </w:p>
    <w:p w14:paraId="3F3E335F" w14:textId="77777777" w:rsidR="00C95CDA" w:rsidRPr="0032190F" w:rsidRDefault="00C95CDA" w:rsidP="00242C0F">
      <w:pPr>
        <w:jc w:val="both"/>
        <w:rPr>
          <w:lang w:val="fr-FR"/>
        </w:rPr>
      </w:pPr>
      <w:r w:rsidRPr="0032190F">
        <w:rPr>
          <w:lang w:val="fr-FR"/>
        </w:rPr>
        <w:t xml:space="preserve">Dite </w:t>
      </w:r>
      <w:r w:rsidRPr="0032190F">
        <w:rPr>
          <w:i/>
          <w:lang w:val="fr-FR"/>
        </w:rPr>
        <w:t>Roccia Grande</w:t>
      </w:r>
      <w:r w:rsidRPr="0032190F">
        <w:rPr>
          <w:lang w:val="fr-FR"/>
        </w:rPr>
        <w:t>. Comprend 750 gravures (Arcà 2009 p. 283)</w:t>
      </w:r>
    </w:p>
    <w:p w14:paraId="50458C31" w14:textId="77777777" w:rsidR="00260484" w:rsidRPr="0032190F" w:rsidRDefault="00260484" w:rsidP="00242C0F">
      <w:pPr>
        <w:jc w:val="both"/>
        <w:rPr>
          <w:lang w:val="fr-FR"/>
        </w:rPr>
      </w:pPr>
    </w:p>
    <w:p w14:paraId="172014FC" w14:textId="77777777" w:rsidR="00260484" w:rsidRPr="0032190F" w:rsidRDefault="00260484" w:rsidP="00242C0F">
      <w:pPr>
        <w:pStyle w:val="Heading4"/>
      </w:pPr>
      <w:bookmarkStart w:id="4237" w:name="Sizz_Vite_102"/>
      <w:r w:rsidRPr="0032190F">
        <w:t>Vite 102</w:t>
      </w:r>
    </w:p>
    <w:bookmarkEnd w:id="4237"/>
    <w:p w14:paraId="44D1D193" w14:textId="77777777" w:rsidR="00807B3E" w:rsidRPr="0032190F" w:rsidRDefault="00260484" w:rsidP="00242C0F">
      <w:pPr>
        <w:jc w:val="both"/>
        <w:rPr>
          <w:lang w:val="fr-FR"/>
        </w:rPr>
      </w:pPr>
      <w:r w:rsidRPr="0032190F">
        <w:rPr>
          <w:lang w:val="fr-FR"/>
        </w:rPr>
        <w:t>Cet affleurement en amont du fond de vallée présente de nombreux décrochements. Chaque replat est gravé de topographies, rectangles doubes, semis de plage rondes, plage rectangulaires, lignes de cupules. Ces gravures seraient attribuées au Néolithique final (Fossati)</w:t>
      </w:r>
    </w:p>
    <w:p w14:paraId="4061DFED" w14:textId="77777777" w:rsidR="00260484" w:rsidRPr="0032190F" w:rsidRDefault="00260484" w:rsidP="00242C0F">
      <w:pPr>
        <w:jc w:val="both"/>
        <w:rPr>
          <w:lang w:val="fr-FR"/>
        </w:rPr>
      </w:pPr>
    </w:p>
    <w:p w14:paraId="05D853AE" w14:textId="77777777" w:rsidR="006F6651" w:rsidRPr="0032190F" w:rsidRDefault="006F6651" w:rsidP="00242C0F">
      <w:pPr>
        <w:pStyle w:val="Heading3"/>
        <w:spacing w:line="240" w:lineRule="auto"/>
      </w:pPr>
      <w:r w:rsidRPr="0032190F">
        <w:t>Paspardo</w:t>
      </w:r>
    </w:p>
    <w:p w14:paraId="570EDFC0" w14:textId="77777777" w:rsidR="006F6651" w:rsidRPr="0032190F" w:rsidRDefault="006F6651" w:rsidP="00242C0F">
      <w:pPr>
        <w:rPr>
          <w:lang w:val="fr-FR"/>
        </w:rPr>
      </w:pPr>
    </w:p>
    <w:p w14:paraId="70AAA2A9" w14:textId="77777777" w:rsidR="006F6651" w:rsidRPr="0032190F" w:rsidRDefault="006F6651" w:rsidP="00242C0F">
      <w:pPr>
        <w:pStyle w:val="Heading4"/>
      </w:pPr>
      <w:r w:rsidRPr="0032190F">
        <w:t>Roccia delle Spiriti (Castagneto roccia 1)</w:t>
      </w:r>
    </w:p>
    <w:p w14:paraId="5D2F2C66" w14:textId="77777777" w:rsidR="006F6651" w:rsidRPr="0032190F" w:rsidRDefault="006F6651" w:rsidP="00242C0F">
      <w:pPr>
        <w:jc w:val="both"/>
        <w:rPr>
          <w:lang w:val="fr-FR"/>
        </w:rPr>
      </w:pPr>
    </w:p>
    <w:p w14:paraId="75C71A65" w14:textId="77777777" w:rsidR="006F6651" w:rsidRPr="0032190F" w:rsidRDefault="006F6651" w:rsidP="00242C0F">
      <w:pPr>
        <w:jc w:val="both"/>
        <w:rPr>
          <w:lang w:val="fr-FR"/>
        </w:rPr>
      </w:pPr>
      <w:r w:rsidRPr="0032190F">
        <w:rPr>
          <w:lang w:val="fr-FR"/>
        </w:rPr>
        <w:t>Situé au centre de la ville de Paspardo. Superposition d’un zigzag sur une maculae (maccheroni d’Anati) (BIB 1813 p. 43)</w:t>
      </w:r>
    </w:p>
    <w:p w14:paraId="724C909F" w14:textId="77777777" w:rsidR="006F6651" w:rsidRPr="0032190F" w:rsidRDefault="006F6651" w:rsidP="00242C0F">
      <w:pPr>
        <w:jc w:val="both"/>
        <w:rPr>
          <w:lang w:val="fr-FR"/>
        </w:rPr>
      </w:pPr>
    </w:p>
    <w:p w14:paraId="7E550E62" w14:textId="77777777" w:rsidR="006F6651" w:rsidRPr="0032190F" w:rsidRDefault="006F6651" w:rsidP="00242C0F">
      <w:pPr>
        <w:pStyle w:val="Heading4"/>
      </w:pPr>
      <w:r w:rsidRPr="0032190F">
        <w:t>Castagneto roccia 2</w:t>
      </w:r>
    </w:p>
    <w:p w14:paraId="2015B1BA" w14:textId="77777777" w:rsidR="006F6651" w:rsidRPr="0032190F" w:rsidRDefault="006F6651" w:rsidP="00242C0F">
      <w:pPr>
        <w:rPr>
          <w:lang w:val="fr-FR"/>
        </w:rPr>
      </w:pPr>
    </w:p>
    <w:p w14:paraId="7B4FE43D" w14:textId="77777777" w:rsidR="006F6651" w:rsidRPr="0032190F" w:rsidRDefault="006F6651" w:rsidP="00242C0F">
      <w:pPr>
        <w:rPr>
          <w:lang w:val="fr-FR"/>
        </w:rPr>
      </w:pPr>
      <w:r w:rsidRPr="0032190F">
        <w:rPr>
          <w:lang w:val="fr-FR"/>
        </w:rPr>
        <w:t>Superpositions de guerriers de l’âge du Fer sur des figures topographiques (BIB 1813 p. 44)</w:t>
      </w:r>
    </w:p>
    <w:p w14:paraId="42F3F6CA" w14:textId="77777777" w:rsidR="001937C9" w:rsidRPr="0032190F" w:rsidRDefault="001937C9" w:rsidP="00242C0F">
      <w:pPr>
        <w:rPr>
          <w:lang w:val="fr-FR"/>
        </w:rPr>
      </w:pPr>
    </w:p>
    <w:p w14:paraId="244F7C53" w14:textId="77777777" w:rsidR="001937C9" w:rsidRPr="00A0014D" w:rsidRDefault="001937C9" w:rsidP="001937C9">
      <w:pPr>
        <w:pStyle w:val="Heading4"/>
        <w:rPr>
          <w:lang w:val="en-GB"/>
        </w:rPr>
      </w:pPr>
      <w:r w:rsidRPr="00A0014D">
        <w:rPr>
          <w:lang w:val="en-GB"/>
        </w:rPr>
        <w:t>In Valle</w:t>
      </w:r>
    </w:p>
    <w:p w14:paraId="186146EF" w14:textId="77777777" w:rsidR="001937C9" w:rsidRPr="00A0014D" w:rsidRDefault="001937C9" w:rsidP="001937C9">
      <w:pPr>
        <w:rPr>
          <w:lang w:val="en-GB"/>
        </w:rPr>
      </w:pPr>
      <w:r w:rsidRPr="00A0014D">
        <w:rPr>
          <w:lang w:val="en-GB"/>
        </w:rPr>
        <w:t>Paspardo In Valle (PIV)</w:t>
      </w:r>
    </w:p>
    <w:p w14:paraId="66EAFCF0" w14:textId="3B16746E" w:rsidR="001937C9" w:rsidRPr="0032190F" w:rsidRDefault="00000000" w:rsidP="001937C9">
      <w:pPr>
        <w:rPr>
          <w:lang w:val="fr-FR"/>
        </w:rPr>
      </w:pPr>
      <w:hyperlink r:id="rId10524" w:anchor="Cul_Proto_Art_TAC_T_a" w:history="1">
        <w:r w:rsidR="00673F0D" w:rsidRPr="0032190F">
          <w:rPr>
            <w:rStyle w:val="Hyperlink"/>
            <w:lang w:val="fr-FR"/>
          </w:rPr>
          <w:t>Anthropomorphes</w:t>
        </w:r>
      </w:hyperlink>
      <w:r w:rsidR="001937C9" w:rsidRPr="0032190F">
        <w:rPr>
          <w:lang w:val="fr-FR"/>
        </w:rPr>
        <w:t>= guerriers de l’âge du Fer</w:t>
      </w:r>
    </w:p>
    <w:p w14:paraId="5FF67347" w14:textId="77777777" w:rsidR="001937C9" w:rsidRPr="0032190F" w:rsidRDefault="001937C9" w:rsidP="00647EA0">
      <w:pPr>
        <w:pStyle w:val="Heading5"/>
      </w:pPr>
      <w:r w:rsidRPr="0032190F">
        <w:t>In Valle 3</w:t>
      </w:r>
    </w:p>
    <w:p w14:paraId="0CB160CF" w14:textId="77777777" w:rsidR="001937C9" w:rsidRPr="0032190F" w:rsidRDefault="001937C9" w:rsidP="001937C9">
      <w:pPr>
        <w:rPr>
          <w:lang w:val="fr-FR"/>
        </w:rPr>
      </w:pPr>
      <w:r w:rsidRPr="0032190F">
        <w:rPr>
          <w:lang w:val="fr-FR"/>
        </w:rPr>
        <w:t>PIV3</w:t>
      </w:r>
    </w:p>
    <w:p w14:paraId="0BDB9BE6" w14:textId="6E20342D" w:rsidR="001937C9" w:rsidRPr="0032190F" w:rsidRDefault="00000000" w:rsidP="001937C9">
      <w:pPr>
        <w:rPr>
          <w:lang w:val="fr-FR"/>
        </w:rPr>
      </w:pPr>
      <w:hyperlink r:id="rId10525" w:anchor="Cul_Proto_Art_TAC_T_a_orant" w:history="1">
        <w:r w:rsidR="00017B49" w:rsidRPr="0032190F">
          <w:rPr>
            <w:rStyle w:val="Hyperlink"/>
            <w:lang w:val="fr-FR" w:eastAsia="en-GB"/>
          </w:rPr>
          <w:t>orants</w:t>
        </w:r>
      </w:hyperlink>
      <w:r w:rsidR="001A3865" w:rsidRPr="0032190F">
        <w:rPr>
          <w:lang w:val="fr-FR"/>
        </w:rPr>
        <w:t xml:space="preserve">, palette, </w:t>
      </w:r>
      <w:r w:rsidR="001937C9" w:rsidRPr="0032190F">
        <w:rPr>
          <w:lang w:val="fr-FR"/>
        </w:rPr>
        <w:t>(BIB 1595)</w:t>
      </w:r>
    </w:p>
    <w:p w14:paraId="02F890F6" w14:textId="77777777" w:rsidR="001937C9" w:rsidRPr="0032190F" w:rsidRDefault="001937C9" w:rsidP="00647EA0">
      <w:pPr>
        <w:pStyle w:val="Heading5"/>
      </w:pPr>
      <w:r w:rsidRPr="0032190F">
        <w:t>In Valle 4</w:t>
      </w:r>
    </w:p>
    <w:p w14:paraId="14DDEF02" w14:textId="77777777" w:rsidR="001937C9" w:rsidRPr="0032190F" w:rsidRDefault="001937C9" w:rsidP="001937C9">
      <w:pPr>
        <w:rPr>
          <w:lang w:val="fr-FR"/>
        </w:rPr>
      </w:pPr>
      <w:r w:rsidRPr="0032190F">
        <w:rPr>
          <w:lang w:val="fr-FR"/>
        </w:rPr>
        <w:t>PIV4</w:t>
      </w:r>
    </w:p>
    <w:p w14:paraId="2126D7B4" w14:textId="6111416A" w:rsidR="001937C9" w:rsidRPr="0032190F" w:rsidRDefault="001937C9" w:rsidP="001937C9">
      <w:pPr>
        <w:rPr>
          <w:lang w:val="fr-FR"/>
        </w:rPr>
      </w:pPr>
      <w:r w:rsidRPr="0032190F">
        <w:rPr>
          <w:lang w:val="fr-FR"/>
        </w:rPr>
        <w:t xml:space="preserve">Grands guerriers (BIB 1595 p. 181). Superposition d’une figure </w:t>
      </w:r>
      <w:r w:rsidR="00017B49" w:rsidRPr="0032190F">
        <w:rPr>
          <w:lang w:val="fr-FR"/>
        </w:rPr>
        <w:t>d’</w:t>
      </w:r>
      <w:hyperlink r:id="rId10526" w:anchor="Cul_Proto_Art_TAC_T_a_orant" w:history="1">
        <w:r w:rsidR="00017B49" w:rsidRPr="0032190F">
          <w:rPr>
            <w:rStyle w:val="Hyperlink"/>
            <w:lang w:val="fr-FR" w:eastAsia="en-GB"/>
          </w:rPr>
          <w:t>orant</w:t>
        </w:r>
      </w:hyperlink>
      <w:r w:rsidRPr="0032190F">
        <w:rPr>
          <w:lang w:val="fr-FR"/>
        </w:rPr>
        <w:t xml:space="preserve"> à bras et jambes en U sur une spirale (BIB 1595 p. 181 (Fossati 2007, pp. 17-18))</w:t>
      </w:r>
    </w:p>
    <w:p w14:paraId="6A2DD2CE" w14:textId="77777777" w:rsidR="001937C9" w:rsidRPr="0032190F" w:rsidRDefault="001937C9" w:rsidP="001937C9">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63"/>
        <w:gridCol w:w="976"/>
      </w:tblGrid>
      <w:tr w:rsidR="001937C9" w14:paraId="32B7509E" w14:textId="77777777" w:rsidTr="00107F90">
        <w:trPr>
          <w:jc w:val="center"/>
        </w:trPr>
        <w:tc>
          <w:tcPr>
            <w:tcW w:w="763" w:type="dxa"/>
            <w:shd w:val="clear" w:color="auto" w:fill="auto"/>
          </w:tcPr>
          <w:p w14:paraId="7AFD0E6F" w14:textId="77777777" w:rsidR="001937C9" w:rsidRDefault="001937C9" w:rsidP="001937C9">
            <w:r>
              <w:t>sur</w:t>
            </w:r>
          </w:p>
        </w:tc>
        <w:tc>
          <w:tcPr>
            <w:tcW w:w="976" w:type="dxa"/>
            <w:shd w:val="clear" w:color="auto" w:fill="auto"/>
          </w:tcPr>
          <w:p w14:paraId="591FC437" w14:textId="77777777" w:rsidR="001937C9" w:rsidRDefault="001937C9" w:rsidP="001937C9">
            <w:r>
              <w:t>orant</w:t>
            </w:r>
          </w:p>
        </w:tc>
      </w:tr>
      <w:tr w:rsidR="001937C9" w14:paraId="3027D3AE" w14:textId="77777777" w:rsidTr="00107F90">
        <w:trPr>
          <w:jc w:val="center"/>
        </w:trPr>
        <w:tc>
          <w:tcPr>
            <w:tcW w:w="763" w:type="dxa"/>
            <w:shd w:val="clear" w:color="auto" w:fill="auto"/>
          </w:tcPr>
          <w:p w14:paraId="3D9C80AF" w14:textId="77777777" w:rsidR="001937C9" w:rsidRDefault="001937C9" w:rsidP="001937C9">
            <w:r>
              <w:t>sous</w:t>
            </w:r>
          </w:p>
        </w:tc>
        <w:tc>
          <w:tcPr>
            <w:tcW w:w="976" w:type="dxa"/>
            <w:shd w:val="clear" w:color="auto" w:fill="auto"/>
          </w:tcPr>
          <w:p w14:paraId="380197C3" w14:textId="77777777" w:rsidR="001937C9" w:rsidRDefault="001937C9" w:rsidP="001937C9">
            <w:r>
              <w:t>spirale</w:t>
            </w:r>
          </w:p>
        </w:tc>
      </w:tr>
    </w:tbl>
    <w:p w14:paraId="02F08AC3" w14:textId="77777777" w:rsidR="001937C9" w:rsidRDefault="001937C9" w:rsidP="001937C9">
      <w:r>
        <w:t>(BIB 1595)</w:t>
      </w:r>
    </w:p>
    <w:p w14:paraId="6108186E" w14:textId="77777777" w:rsidR="001A3865" w:rsidRDefault="001A3865" w:rsidP="001937C9">
      <w:r>
        <w:br/>
        <w:t>Une autre superposition :</w:t>
      </w:r>
    </w:p>
    <w:p w14:paraId="0E9E19A5" w14:textId="77777777" w:rsidR="001A3865" w:rsidRDefault="001A3865" w:rsidP="001937C9"/>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63"/>
        <w:gridCol w:w="2336"/>
      </w:tblGrid>
      <w:tr w:rsidR="001A3865" w14:paraId="5D8D2513" w14:textId="77777777" w:rsidTr="00107F90">
        <w:trPr>
          <w:jc w:val="center"/>
        </w:trPr>
        <w:tc>
          <w:tcPr>
            <w:tcW w:w="763" w:type="dxa"/>
            <w:shd w:val="clear" w:color="auto" w:fill="auto"/>
          </w:tcPr>
          <w:p w14:paraId="624A85B6" w14:textId="77777777" w:rsidR="001A3865" w:rsidRDefault="001A3865" w:rsidP="00F46891">
            <w:r>
              <w:t>sur</w:t>
            </w:r>
          </w:p>
        </w:tc>
        <w:tc>
          <w:tcPr>
            <w:tcW w:w="2336" w:type="dxa"/>
            <w:shd w:val="clear" w:color="auto" w:fill="auto"/>
          </w:tcPr>
          <w:p w14:paraId="5FF88EDA" w14:textId="77777777" w:rsidR="001A3865" w:rsidRDefault="001A3865" w:rsidP="00F46891">
            <w:r>
              <w:t>guerrier de stile IV 4</w:t>
            </w:r>
          </w:p>
        </w:tc>
      </w:tr>
      <w:tr w:rsidR="001A3865" w14:paraId="556AC5F2" w14:textId="77777777" w:rsidTr="00107F90">
        <w:trPr>
          <w:jc w:val="center"/>
        </w:trPr>
        <w:tc>
          <w:tcPr>
            <w:tcW w:w="763" w:type="dxa"/>
            <w:shd w:val="clear" w:color="auto" w:fill="auto"/>
          </w:tcPr>
          <w:p w14:paraId="0AD4289E" w14:textId="77777777" w:rsidR="001A3865" w:rsidRDefault="001A3865" w:rsidP="00F46891">
            <w:r>
              <w:t>sous</w:t>
            </w:r>
          </w:p>
        </w:tc>
        <w:tc>
          <w:tcPr>
            <w:tcW w:w="2336" w:type="dxa"/>
            <w:shd w:val="clear" w:color="auto" w:fill="auto"/>
          </w:tcPr>
          <w:p w14:paraId="0826D94B" w14:textId="77777777" w:rsidR="001A3865" w:rsidRDefault="001A3865" w:rsidP="00F46891">
            <w:r>
              <w:t>guerrier étrusque</w:t>
            </w:r>
          </w:p>
        </w:tc>
      </w:tr>
    </w:tbl>
    <w:p w14:paraId="7C38BB7D" w14:textId="77777777" w:rsidR="001A3865" w:rsidRDefault="001A3865" w:rsidP="001A3865">
      <w:r>
        <w:t>(BIB 1595 p. 183)</w:t>
      </w:r>
    </w:p>
    <w:p w14:paraId="277D9DCD" w14:textId="77777777" w:rsidR="001937C9" w:rsidRPr="001937C9" w:rsidRDefault="001937C9" w:rsidP="001937C9"/>
    <w:p w14:paraId="191B90D3" w14:textId="77777777" w:rsidR="006F6651" w:rsidRDefault="006F6651" w:rsidP="00242C0F">
      <w:pPr>
        <w:jc w:val="both"/>
      </w:pPr>
    </w:p>
    <w:p w14:paraId="518FAFD7" w14:textId="77777777" w:rsidR="00807B3E" w:rsidRDefault="00807B3E" w:rsidP="00242C0F">
      <w:pPr>
        <w:pStyle w:val="Heading3"/>
        <w:spacing w:line="240" w:lineRule="auto"/>
      </w:pPr>
      <w:bookmarkStart w:id="4238" w:name="Sizz_Cemmo"/>
      <w:r>
        <w:lastRenderedPageBreak/>
        <w:t>Cemmo</w:t>
      </w:r>
    </w:p>
    <w:bookmarkEnd w:id="4238"/>
    <w:p w14:paraId="1059A5FF" w14:textId="77777777" w:rsidR="00302A22" w:rsidRPr="0032190F" w:rsidRDefault="00302A22" w:rsidP="00242C0F">
      <w:pPr>
        <w:rPr>
          <w:lang w:val="fr-FR"/>
        </w:rPr>
      </w:pPr>
      <w:r w:rsidRPr="0032190F">
        <w:rPr>
          <w:lang w:val="fr-FR"/>
        </w:rPr>
        <w:t>Commune de Capo di Ponte</w:t>
      </w:r>
      <w:r w:rsidR="003479A5" w:rsidRPr="0032190F">
        <w:rPr>
          <w:lang w:val="fr-FR"/>
        </w:rPr>
        <w:t>. Le sanctuaire de Cemmo a fait l’objet de fouilles. Dans son niveau de fondation, ont été trouvée des traces d’araire (BIB 1521 p. 248)</w:t>
      </w:r>
    </w:p>
    <w:p w14:paraId="5A41E7C6" w14:textId="77777777" w:rsidR="003479A5" w:rsidRPr="0032190F" w:rsidRDefault="003479A5" w:rsidP="00242C0F">
      <w:pPr>
        <w:rPr>
          <w:lang w:val="fr-FR"/>
        </w:rPr>
      </w:pPr>
    </w:p>
    <w:p w14:paraId="2D65835A" w14:textId="0DEE3E9A" w:rsidR="003479A5" w:rsidRPr="0032190F" w:rsidRDefault="003479A5" w:rsidP="00242C0F">
      <w:pPr>
        <w:rPr>
          <w:lang w:val="fr-FR"/>
        </w:rPr>
      </w:pPr>
      <w:r w:rsidRPr="0032190F">
        <w:rPr>
          <w:lang w:val="fr-FR"/>
        </w:rPr>
        <w:t xml:space="preserve">Voir </w:t>
      </w:r>
      <w:hyperlink r:id="rId10527" w:anchor="Sit_Saint_Martin_Corleans" w:history="1">
        <w:r w:rsidRPr="0032190F">
          <w:rPr>
            <w:rStyle w:val="Hyperlink"/>
            <w:lang w:val="fr-FR"/>
          </w:rPr>
          <w:t>Saint-Martin-de-Corléans</w:t>
        </w:r>
      </w:hyperlink>
      <w:r w:rsidRPr="0032190F">
        <w:rPr>
          <w:lang w:val="fr-FR"/>
        </w:rPr>
        <w:t xml:space="preserve"> (SS BIB)</w:t>
      </w:r>
    </w:p>
    <w:p w14:paraId="2A6CE72B" w14:textId="77777777" w:rsidR="00D767F3" w:rsidRPr="0032190F" w:rsidRDefault="00D767F3" w:rsidP="00242C0F">
      <w:pPr>
        <w:rPr>
          <w:lang w:val="fr-FR"/>
        </w:rPr>
      </w:pPr>
    </w:p>
    <w:p w14:paraId="2EED1D6F" w14:textId="77777777" w:rsidR="00D767F3" w:rsidRPr="0032190F" w:rsidRDefault="00D767F3" w:rsidP="00D767F3">
      <w:pPr>
        <w:pStyle w:val="Heading4"/>
      </w:pPr>
      <w:bookmarkStart w:id="4239" w:name="Sizz_Cemmo_1"/>
      <w:r w:rsidRPr="0032190F">
        <w:t>Cemmo 1</w:t>
      </w:r>
    </w:p>
    <w:bookmarkEnd w:id="4239"/>
    <w:p w14:paraId="598F09BC" w14:textId="77777777" w:rsidR="00387FF3" w:rsidRPr="0032190F" w:rsidRDefault="00387FF3" w:rsidP="00242C0F">
      <w:pPr>
        <w:rPr>
          <w:lang w:val="fr-FR"/>
        </w:rPr>
      </w:pPr>
    </w:p>
    <w:p w14:paraId="5F75460A" w14:textId="0E8C900A" w:rsidR="00D767F3" w:rsidRPr="0032190F" w:rsidRDefault="00D767F3" w:rsidP="00242C0F">
      <w:pPr>
        <w:rPr>
          <w:lang w:val="fr-FR"/>
        </w:rPr>
      </w:pPr>
      <w:r w:rsidRPr="0032190F">
        <w:rPr>
          <w:lang w:val="fr-FR"/>
        </w:rPr>
        <w:t xml:space="preserve">9 </w:t>
      </w:r>
      <w:hyperlink r:id="rId10528" w:anchor="Cul_Art_TAC_T_z_cervide" w:history="1">
        <w:r w:rsidR="00C370D1" w:rsidRPr="0032190F">
          <w:rPr>
            <w:rStyle w:val="Hyperlink"/>
            <w:lang w:val="fr-FR"/>
          </w:rPr>
          <w:t>cerf</w:t>
        </w:r>
      </w:hyperlink>
      <w:r w:rsidR="00C370D1" w:rsidRPr="0032190F">
        <w:rPr>
          <w:rStyle w:val="st"/>
          <w:lang w:val="fr-FR"/>
        </w:rPr>
        <w:t xml:space="preserve"> </w:t>
      </w:r>
      <w:r w:rsidRPr="0032190F">
        <w:rPr>
          <w:lang w:val="fr-FR"/>
        </w:rPr>
        <w:t xml:space="preserve">parmi un groupe de 10 ont été modifiés dans une phase postérieure en passant de bois semi-circulaires à des bois rectilignes (BIB 2378 p. 79) </w:t>
      </w:r>
      <w:r w:rsidR="00A51527" w:rsidRPr="0032190F">
        <w:rPr>
          <w:lang w:val="fr-FR"/>
        </w:rPr>
        <w:t xml:space="preserve">Un cerf [à bois semi-circulaire ?] retravaillé en biche (BIB 2378 p. 79)  v. Cemmo 4 (SS BIB). </w:t>
      </w:r>
      <w:r w:rsidRPr="0032190F">
        <w:rPr>
          <w:lang w:val="fr-FR"/>
        </w:rPr>
        <w:t xml:space="preserve">Un poignard Remedello recouvre un cerf aux bois semi-ciruclaires (BIB 2378 p. 79) </w:t>
      </w:r>
    </w:p>
    <w:p w14:paraId="310CD82F" w14:textId="77777777" w:rsidR="00D767F3" w:rsidRPr="0032190F" w:rsidRDefault="00D767F3"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63"/>
        <w:gridCol w:w="3169"/>
      </w:tblGrid>
      <w:tr w:rsidR="00D767F3" w14:paraId="3B78862E" w14:textId="77777777" w:rsidTr="00C35EA7">
        <w:trPr>
          <w:jc w:val="center"/>
        </w:trPr>
        <w:tc>
          <w:tcPr>
            <w:tcW w:w="763" w:type="dxa"/>
          </w:tcPr>
          <w:p w14:paraId="54CE41CA" w14:textId="77777777" w:rsidR="00D767F3" w:rsidRDefault="00D767F3" w:rsidP="00746131">
            <w:r>
              <w:t>sur</w:t>
            </w:r>
          </w:p>
        </w:tc>
        <w:tc>
          <w:tcPr>
            <w:tcW w:w="3169" w:type="dxa"/>
          </w:tcPr>
          <w:p w14:paraId="07BEBD80" w14:textId="77777777" w:rsidR="00D767F3" w:rsidRDefault="00D767F3" w:rsidP="00D767F3">
            <w:r>
              <w:t>cerf aux bois rectilignes</w:t>
            </w:r>
          </w:p>
        </w:tc>
      </w:tr>
      <w:tr w:rsidR="00D767F3" w:rsidRPr="006A329A" w14:paraId="1D153582" w14:textId="77777777" w:rsidTr="00C35EA7">
        <w:trPr>
          <w:jc w:val="center"/>
        </w:trPr>
        <w:tc>
          <w:tcPr>
            <w:tcW w:w="763" w:type="dxa"/>
          </w:tcPr>
          <w:p w14:paraId="19C072C6" w14:textId="77777777" w:rsidR="00D767F3" w:rsidRDefault="00D767F3" w:rsidP="00746131">
            <w:r>
              <w:t>sous</w:t>
            </w:r>
          </w:p>
        </w:tc>
        <w:tc>
          <w:tcPr>
            <w:tcW w:w="3169" w:type="dxa"/>
          </w:tcPr>
          <w:p w14:paraId="06FFC42A" w14:textId="77777777" w:rsidR="00D767F3" w:rsidRPr="00C35EA7" w:rsidRDefault="00D767F3" w:rsidP="00746131">
            <w:pPr>
              <w:rPr>
                <w:lang w:val="fr-FR"/>
              </w:rPr>
            </w:pPr>
            <w:r w:rsidRPr="00C35EA7">
              <w:rPr>
                <w:lang w:val="fr-FR"/>
              </w:rPr>
              <w:t>cerf aux bois semi-circulaires</w:t>
            </w:r>
          </w:p>
        </w:tc>
      </w:tr>
    </w:tbl>
    <w:p w14:paraId="51B2832F" w14:textId="77777777" w:rsidR="00D767F3" w:rsidRPr="0032190F" w:rsidRDefault="00D767F3" w:rsidP="00242C0F">
      <w:pPr>
        <w:rPr>
          <w:lang w:val="fr-FR"/>
        </w:rPr>
      </w:pPr>
    </w:p>
    <w:p w14:paraId="485F7C70" w14:textId="77777777" w:rsidR="00D767F3" w:rsidRDefault="00D767F3" w:rsidP="00D767F3">
      <w:pPr>
        <w:jc w:val="center"/>
      </w:pPr>
      <w:r>
        <w:t>et</w:t>
      </w:r>
    </w:p>
    <w:p w14:paraId="1235B0C7" w14:textId="77777777" w:rsidR="00D767F3" w:rsidRDefault="00D767F3" w:rsidP="00242C0F"/>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63"/>
        <w:gridCol w:w="3169"/>
      </w:tblGrid>
      <w:tr w:rsidR="00D767F3" w14:paraId="31C98252" w14:textId="77777777" w:rsidTr="00C35EA7">
        <w:trPr>
          <w:jc w:val="center"/>
        </w:trPr>
        <w:tc>
          <w:tcPr>
            <w:tcW w:w="763" w:type="dxa"/>
          </w:tcPr>
          <w:p w14:paraId="30CB7ED6" w14:textId="77777777" w:rsidR="00D767F3" w:rsidRDefault="00D767F3" w:rsidP="00242C0F">
            <w:r>
              <w:t>sur</w:t>
            </w:r>
          </w:p>
        </w:tc>
        <w:tc>
          <w:tcPr>
            <w:tcW w:w="3169" w:type="dxa"/>
          </w:tcPr>
          <w:p w14:paraId="09CDA898" w14:textId="77777777" w:rsidR="00D767F3" w:rsidRDefault="00D767F3" w:rsidP="00242C0F">
            <w:r>
              <w:t>poignard Remedello 2</w:t>
            </w:r>
          </w:p>
        </w:tc>
      </w:tr>
      <w:tr w:rsidR="00D767F3" w:rsidRPr="006A329A" w14:paraId="3D704810" w14:textId="77777777" w:rsidTr="00C35EA7">
        <w:trPr>
          <w:jc w:val="center"/>
        </w:trPr>
        <w:tc>
          <w:tcPr>
            <w:tcW w:w="763" w:type="dxa"/>
          </w:tcPr>
          <w:p w14:paraId="1A9958FC" w14:textId="77777777" w:rsidR="00D767F3" w:rsidRDefault="00D767F3" w:rsidP="00242C0F">
            <w:r>
              <w:t>sous</w:t>
            </w:r>
          </w:p>
        </w:tc>
        <w:tc>
          <w:tcPr>
            <w:tcW w:w="3169" w:type="dxa"/>
          </w:tcPr>
          <w:p w14:paraId="07F7832F" w14:textId="77777777" w:rsidR="00D767F3" w:rsidRPr="00C35EA7" w:rsidRDefault="00D767F3" w:rsidP="00242C0F">
            <w:pPr>
              <w:rPr>
                <w:lang w:val="fr-FR"/>
              </w:rPr>
            </w:pPr>
            <w:r w:rsidRPr="00C35EA7">
              <w:rPr>
                <w:lang w:val="fr-FR"/>
              </w:rPr>
              <w:t>cerf aux bois semi-circulaires</w:t>
            </w:r>
          </w:p>
        </w:tc>
      </w:tr>
    </w:tbl>
    <w:p w14:paraId="17896B2D" w14:textId="77777777" w:rsidR="00D767F3" w:rsidRPr="0032190F" w:rsidRDefault="00D767F3" w:rsidP="00242C0F">
      <w:pPr>
        <w:rPr>
          <w:lang w:val="fr-FR"/>
        </w:rPr>
      </w:pPr>
      <w:r w:rsidRPr="0032190F">
        <w:rPr>
          <w:lang w:val="fr-FR"/>
        </w:rPr>
        <w:t>(SS BIB)</w:t>
      </w:r>
    </w:p>
    <w:p w14:paraId="0DE15D44" w14:textId="77777777" w:rsidR="00D767F3" w:rsidRPr="0032190F" w:rsidRDefault="00D767F3" w:rsidP="00242C0F">
      <w:pPr>
        <w:rPr>
          <w:lang w:val="fr-FR"/>
        </w:rPr>
      </w:pPr>
    </w:p>
    <w:p w14:paraId="19C3AADC" w14:textId="77777777" w:rsidR="00387FF3" w:rsidRPr="0032190F" w:rsidRDefault="00387FF3" w:rsidP="00242C0F">
      <w:pPr>
        <w:pStyle w:val="Heading4"/>
      </w:pPr>
      <w:bookmarkStart w:id="4240" w:name="Sizz_Cemmo_2"/>
      <w:r w:rsidRPr="0032190F">
        <w:t>Cemmo 2</w:t>
      </w:r>
    </w:p>
    <w:bookmarkEnd w:id="4240"/>
    <w:p w14:paraId="027E7365" w14:textId="77777777" w:rsidR="00387FF3" w:rsidRPr="00026C84" w:rsidRDefault="000F395C" w:rsidP="00242C0F">
      <w:pPr>
        <w:rPr>
          <w:sz w:val="20"/>
          <w:lang w:val="fr-FR"/>
        </w:rPr>
      </w:pPr>
      <w:r w:rsidRPr="00026C84">
        <w:rPr>
          <w:sz w:val="20"/>
          <w:lang w:val="fr-FR"/>
        </w:rPr>
        <w:t>Masso 2 de Cemmo</w:t>
      </w:r>
    </w:p>
    <w:p w14:paraId="481DA961" w14:textId="77777777" w:rsidR="00BA6013" w:rsidRPr="0032190F" w:rsidRDefault="00BA6013" w:rsidP="00242C0F">
      <w:pPr>
        <w:jc w:val="both"/>
        <w:rPr>
          <w:lang w:val="fr-FR"/>
        </w:rPr>
      </w:pPr>
    </w:p>
    <w:p w14:paraId="34F7D737" w14:textId="667374FB" w:rsidR="00387FF3" w:rsidRPr="0032190F" w:rsidRDefault="00387FF3" w:rsidP="00242C0F">
      <w:pPr>
        <w:jc w:val="both"/>
        <w:rPr>
          <w:lang w:val="fr-FR"/>
        </w:rPr>
      </w:pPr>
      <w:r w:rsidRPr="0032190F">
        <w:rPr>
          <w:lang w:val="fr-FR"/>
        </w:rPr>
        <w:t xml:space="preserve">Cette composition complexe montre divers thèmes </w:t>
      </w:r>
      <w:r w:rsidR="002326C4" w:rsidRPr="0032190F">
        <w:rPr>
          <w:lang w:val="fr-FR"/>
        </w:rPr>
        <w:t xml:space="preserve">(anthropomorphes, </w:t>
      </w:r>
      <w:r w:rsidR="00BF164D" w:rsidRPr="0032190F">
        <w:rPr>
          <w:lang w:val="fr-FR"/>
        </w:rPr>
        <w:t>armes</w:t>
      </w:r>
      <w:r w:rsidR="002326C4" w:rsidRPr="0032190F">
        <w:rPr>
          <w:lang w:val="fr-FR"/>
        </w:rPr>
        <w:t>,</w:t>
      </w:r>
      <w:r w:rsidR="00BF164D" w:rsidRPr="0032190F">
        <w:rPr>
          <w:lang w:val="fr-FR"/>
        </w:rPr>
        <w:t xml:space="preserve"> animaux</w:t>
      </w:r>
      <w:r w:rsidR="00B80251" w:rsidRPr="0032190F">
        <w:rPr>
          <w:lang w:val="fr-FR"/>
        </w:rPr>
        <w:t xml:space="preserve"> dont </w:t>
      </w:r>
      <w:hyperlink r:id="rId10529" w:anchor="Sit_Valcamonica_T_z_cerf" w:history="1">
        <w:r w:rsidR="00B80251" w:rsidRPr="0032190F">
          <w:rPr>
            <w:rStyle w:val="Hyperlink"/>
            <w:lang w:val="fr-FR"/>
          </w:rPr>
          <w:t>cerf</w:t>
        </w:r>
      </w:hyperlink>
      <w:r w:rsidR="00BF164D" w:rsidRPr="0032190F">
        <w:rPr>
          <w:lang w:val="fr-FR"/>
        </w:rPr>
        <w:t>, attelages</w:t>
      </w:r>
      <w:r w:rsidR="002326C4" w:rsidRPr="0032190F">
        <w:rPr>
          <w:lang w:val="fr-FR"/>
        </w:rPr>
        <w:t xml:space="preserve">…) </w:t>
      </w:r>
      <w:r w:rsidRPr="0032190F">
        <w:rPr>
          <w:lang w:val="fr-FR"/>
        </w:rPr>
        <w:t xml:space="preserve">tous attribués </w:t>
      </w:r>
      <w:r w:rsidR="00BF164D" w:rsidRPr="0032190F">
        <w:rPr>
          <w:lang w:val="fr-FR"/>
        </w:rPr>
        <w:t>à la période</w:t>
      </w:r>
      <w:r w:rsidRPr="0032190F">
        <w:rPr>
          <w:lang w:val="fr-FR"/>
        </w:rPr>
        <w:t xml:space="preserve"> Remedello 2 dont la figuration d’un char attribué au Chalcolithique 2 (BIB 444 p. 57(BIB 499))</w:t>
      </w:r>
      <w:r w:rsidR="00C64EF7" w:rsidRPr="0032190F">
        <w:rPr>
          <w:lang w:val="fr-FR"/>
        </w:rPr>
        <w:t>.</w:t>
      </w:r>
    </w:p>
    <w:p w14:paraId="230835D2" w14:textId="3283A715" w:rsidR="00C64EF7" w:rsidRPr="0032190F" w:rsidRDefault="00BF164D" w:rsidP="00242C0F">
      <w:pPr>
        <w:jc w:val="both"/>
        <w:rPr>
          <w:lang w:val="fr-FR"/>
        </w:rPr>
      </w:pPr>
      <w:r w:rsidRPr="0032190F">
        <w:rPr>
          <w:lang w:val="fr-FR"/>
        </w:rPr>
        <w:t xml:space="preserve">A. </w:t>
      </w:r>
      <w:r w:rsidR="00C64EF7" w:rsidRPr="0032190F">
        <w:rPr>
          <w:lang w:val="fr-FR"/>
        </w:rPr>
        <w:t xml:space="preserve">Arcà classe au moins un poignard de cette roche dans le type 1A. Il serait comparable à celui de la roche </w:t>
      </w:r>
      <w:hyperlink r:id="rId10530" w:anchor="Desc_ZXIIGIR16A" w:history="1">
        <w:r w:rsidR="00C64EF7" w:rsidRPr="0032190F">
          <w:rPr>
            <w:rStyle w:val="Hyperlink"/>
            <w:lang w:val="fr-FR"/>
          </w:rPr>
          <w:t>ZXIIGIR16A</w:t>
        </w:r>
      </w:hyperlink>
      <w:r w:rsidR="00C64EF7" w:rsidRPr="0032190F">
        <w:rPr>
          <w:lang w:val="fr-FR"/>
        </w:rPr>
        <w:t>-5 (Arcà 2010 p. 291)</w:t>
      </w:r>
    </w:p>
    <w:p w14:paraId="0D056ECB" w14:textId="77777777" w:rsidR="00387FF3" w:rsidRPr="0032190F" w:rsidRDefault="00387FF3" w:rsidP="00242C0F">
      <w:pPr>
        <w:rPr>
          <w:lang w:val="fr-FR"/>
        </w:rPr>
      </w:pPr>
    </w:p>
    <w:p w14:paraId="24780963" w14:textId="77777777" w:rsidR="00807B3E" w:rsidRPr="0032190F" w:rsidRDefault="00807B3E" w:rsidP="00242C0F">
      <w:pPr>
        <w:pStyle w:val="Heading4"/>
      </w:pPr>
      <w:bookmarkStart w:id="4241" w:name="Sizz_Cemmo_3"/>
      <w:r w:rsidRPr="0032190F">
        <w:t>Cemmo 3</w:t>
      </w:r>
    </w:p>
    <w:bookmarkEnd w:id="4241"/>
    <w:p w14:paraId="2C0CD1D0" w14:textId="77777777" w:rsidR="002748A2" w:rsidRPr="00026C84" w:rsidRDefault="002748A2" w:rsidP="002748A2">
      <w:pPr>
        <w:rPr>
          <w:sz w:val="20"/>
          <w:lang w:val="fr-FR"/>
        </w:rPr>
      </w:pPr>
      <w:r w:rsidRPr="00026C84">
        <w:rPr>
          <w:sz w:val="20"/>
          <w:lang w:val="fr-FR"/>
        </w:rPr>
        <w:t>Masso 3 de Cemmo</w:t>
      </w:r>
    </w:p>
    <w:p w14:paraId="02D9F0E8" w14:textId="77777777" w:rsidR="00807B3E" w:rsidRPr="0032190F" w:rsidRDefault="00807B3E" w:rsidP="00242C0F">
      <w:pPr>
        <w:rPr>
          <w:lang w:val="fr-FR"/>
        </w:rPr>
      </w:pPr>
    </w:p>
    <w:p w14:paraId="7DFBADAC" w14:textId="2D01E67B" w:rsidR="00807B3E" w:rsidRPr="0032190F" w:rsidRDefault="00807B3E" w:rsidP="00242C0F">
      <w:pPr>
        <w:jc w:val="both"/>
        <w:rPr>
          <w:lang w:val="fr-FR"/>
        </w:rPr>
      </w:pPr>
      <w:r w:rsidRPr="0032190F">
        <w:rPr>
          <w:lang w:val="fr-FR"/>
        </w:rPr>
        <w:t xml:space="preserve">Cette stèle porte </w:t>
      </w:r>
      <w:r w:rsidR="009D329A" w:rsidRPr="0032190F">
        <w:rPr>
          <w:lang w:val="fr-FR"/>
        </w:rPr>
        <w:t>2</w:t>
      </w:r>
      <w:r w:rsidRPr="0032190F">
        <w:rPr>
          <w:lang w:val="fr-FR"/>
        </w:rPr>
        <w:t xml:space="preserve"> représentation</w:t>
      </w:r>
      <w:r w:rsidR="009D329A" w:rsidRPr="0032190F">
        <w:rPr>
          <w:lang w:val="fr-FR"/>
        </w:rPr>
        <w:t>s</w:t>
      </w:r>
      <w:r w:rsidR="008B7E68" w:rsidRPr="0032190F">
        <w:rPr>
          <w:lang w:val="fr-FR"/>
        </w:rPr>
        <w:t>de poignard</w:t>
      </w:r>
      <w:r w:rsidR="009D329A" w:rsidRPr="0032190F">
        <w:rPr>
          <w:lang w:val="fr-FR"/>
        </w:rPr>
        <w:t>s</w:t>
      </w:r>
      <w:r w:rsidR="008B7E68" w:rsidRPr="0032190F">
        <w:rPr>
          <w:lang w:val="fr-FR"/>
        </w:rPr>
        <w:t xml:space="preserve"> campaniforme</w:t>
      </w:r>
      <w:r w:rsidR="009D329A" w:rsidRPr="0032190F">
        <w:rPr>
          <w:lang w:val="fr-FR"/>
        </w:rPr>
        <w:t>s</w:t>
      </w:r>
      <w:r w:rsidR="008B7E68" w:rsidRPr="0032190F">
        <w:rPr>
          <w:lang w:val="fr-FR"/>
        </w:rPr>
        <w:t xml:space="preserve"> (type </w:t>
      </w:r>
      <w:hyperlink r:id="rId10531" w:anchor="Cul_Ciempozuelos_poig" w:history="1">
        <w:r w:rsidR="008B7E68" w:rsidRPr="0032190F">
          <w:rPr>
            <w:rStyle w:val="Hyperlink"/>
            <w:lang w:val="fr-FR"/>
          </w:rPr>
          <w:t>Ciempozuelos</w:t>
        </w:r>
      </w:hyperlink>
      <w:r w:rsidR="008B7E68" w:rsidRPr="0032190F">
        <w:rPr>
          <w:lang w:val="fr-FR"/>
        </w:rPr>
        <w:t xml:space="preserve">) </w:t>
      </w:r>
      <w:r w:rsidRPr="0032190F">
        <w:rPr>
          <w:lang w:val="fr-FR"/>
        </w:rPr>
        <w:t>d</w:t>
      </w:r>
      <w:r w:rsidR="00DE6C61" w:rsidRPr="0032190F">
        <w:rPr>
          <w:lang w:val="fr-FR"/>
        </w:rPr>
        <w:t>e nombreuses</w:t>
      </w:r>
      <w:r w:rsidRPr="0032190F">
        <w:rPr>
          <w:lang w:val="fr-FR"/>
        </w:rPr>
        <w:t xml:space="preserve"> hallebarde</w:t>
      </w:r>
      <w:r w:rsidR="00DE6C61" w:rsidRPr="0032190F">
        <w:rPr>
          <w:lang w:val="fr-FR"/>
        </w:rPr>
        <w:t>s</w:t>
      </w:r>
      <w:r w:rsidRPr="0032190F">
        <w:rPr>
          <w:lang w:val="fr-FR"/>
        </w:rPr>
        <w:t xml:space="preserve"> de type </w:t>
      </w:r>
      <w:hyperlink r:id="rId10532" w:anchor="Sit_Villafranca_Veronese" w:history="1">
        <w:r w:rsidRPr="0032190F">
          <w:rPr>
            <w:rStyle w:val="Hyperlink"/>
            <w:lang w:val="fr-FR"/>
          </w:rPr>
          <w:t>Villafranca</w:t>
        </w:r>
      </w:hyperlink>
      <w:r w:rsidRPr="0032190F">
        <w:rPr>
          <w:lang w:val="fr-FR"/>
        </w:rPr>
        <w:t xml:space="preserve"> (BIB 232 p. 81-85)</w:t>
      </w:r>
      <w:r w:rsidR="00A93C14" w:rsidRPr="0032190F">
        <w:rPr>
          <w:lang w:val="fr-FR"/>
        </w:rPr>
        <w:t xml:space="preserve">. </w:t>
      </w:r>
    </w:p>
    <w:p w14:paraId="3B42A4EF" w14:textId="77777777" w:rsidR="00A93C14" w:rsidRPr="0032190F" w:rsidRDefault="00A93C14" w:rsidP="00242C0F">
      <w:pPr>
        <w:jc w:val="both"/>
        <w:rPr>
          <w:lang w:val="fr-FR"/>
        </w:rPr>
      </w:pPr>
      <w:r w:rsidRPr="0032190F">
        <w:rPr>
          <w:lang w:val="fr-FR"/>
        </w:rPr>
        <w:t>Deux phases ont été mise</w:t>
      </w:r>
      <w:r w:rsidR="00484F87" w:rsidRPr="0032190F">
        <w:rPr>
          <w:lang w:val="fr-FR"/>
        </w:rPr>
        <w:t>s</w:t>
      </w:r>
      <w:r w:rsidRPr="0032190F">
        <w:rPr>
          <w:lang w:val="fr-FR"/>
        </w:rPr>
        <w:t xml:space="preserve"> en évidence :</w:t>
      </w:r>
    </w:p>
    <w:p w14:paraId="06BE4290" w14:textId="77777777" w:rsidR="00484F87" w:rsidRPr="0032190F" w:rsidRDefault="00484F87"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38"/>
        <w:gridCol w:w="428"/>
        <w:gridCol w:w="4933"/>
      </w:tblGrid>
      <w:tr w:rsidR="00A51527" w:rsidRPr="006A329A" w14:paraId="47D26786" w14:textId="77777777">
        <w:trPr>
          <w:jc w:val="center"/>
        </w:trPr>
        <w:tc>
          <w:tcPr>
            <w:tcW w:w="0" w:type="auto"/>
            <w:vAlign w:val="center"/>
          </w:tcPr>
          <w:p w14:paraId="4C0C4AB4" w14:textId="77777777" w:rsidR="00A51527" w:rsidRDefault="00A51527" w:rsidP="00A51527">
            <w:pPr>
              <w:jc w:val="center"/>
              <w:rPr>
                <w:b/>
                <w:sz w:val="20"/>
                <w:szCs w:val="20"/>
              </w:rPr>
            </w:pPr>
            <w:r w:rsidRPr="00DB5974">
              <w:rPr>
                <w:b/>
                <w:sz w:val="20"/>
                <w:szCs w:val="20"/>
              </w:rPr>
              <w:t xml:space="preserve">phase </w:t>
            </w:r>
          </w:p>
          <w:p w14:paraId="0E9AC4AB" w14:textId="77777777" w:rsidR="00A51527" w:rsidRPr="00DB5974" w:rsidRDefault="00A51527" w:rsidP="00A51527">
            <w:pPr>
              <w:jc w:val="center"/>
              <w:rPr>
                <w:b/>
                <w:sz w:val="20"/>
                <w:szCs w:val="20"/>
              </w:rPr>
            </w:pPr>
            <w:r w:rsidRPr="00DB5974">
              <w:rPr>
                <w:b/>
                <w:sz w:val="20"/>
                <w:szCs w:val="20"/>
              </w:rPr>
              <w:t>récente</w:t>
            </w:r>
          </w:p>
        </w:tc>
        <w:tc>
          <w:tcPr>
            <w:tcW w:w="0" w:type="auto"/>
            <w:vAlign w:val="center"/>
          </w:tcPr>
          <w:p w14:paraId="62778F76" w14:textId="77777777" w:rsidR="00A51527" w:rsidRPr="00DB5974" w:rsidRDefault="00A51527" w:rsidP="00746131">
            <w:pPr>
              <w:jc w:val="center"/>
              <w:rPr>
                <w:b/>
                <w:sz w:val="20"/>
                <w:szCs w:val="20"/>
              </w:rPr>
            </w:pPr>
            <w:r w:rsidRPr="00DB5974">
              <w:rPr>
                <w:b/>
                <w:sz w:val="20"/>
                <w:szCs w:val="20"/>
              </w:rPr>
              <w:t>2</w:t>
            </w:r>
          </w:p>
        </w:tc>
        <w:tc>
          <w:tcPr>
            <w:tcW w:w="4933" w:type="dxa"/>
            <w:vAlign w:val="center"/>
          </w:tcPr>
          <w:p w14:paraId="1FC79CAD" w14:textId="6770B864" w:rsidR="00A51527" w:rsidRPr="0032190F" w:rsidRDefault="00A51527" w:rsidP="00746131">
            <w:pPr>
              <w:jc w:val="center"/>
              <w:rPr>
                <w:sz w:val="20"/>
                <w:szCs w:val="20"/>
                <w:lang w:val="fr-FR"/>
              </w:rPr>
            </w:pPr>
            <w:r w:rsidRPr="0032190F">
              <w:rPr>
                <w:sz w:val="20"/>
                <w:szCs w:val="20"/>
                <w:lang w:val="fr-FR"/>
              </w:rPr>
              <w:t xml:space="preserve">44 figures humaines. De même, à cette période il faut rattacher la </w:t>
            </w:r>
            <w:hyperlink r:id="rId10533" w:anchor="Cul_Art_TAC_c_frise_personnages" w:history="1">
              <w:r w:rsidR="00520D6B" w:rsidRPr="00520D6B">
                <w:rPr>
                  <w:rStyle w:val="Hyperlink"/>
                  <w:sz w:val="20"/>
                  <w:szCs w:val="20"/>
                  <w:lang w:val="fr-FR" w:eastAsia="en-GB"/>
                </w:rPr>
                <w:t>frise de personnages</w:t>
              </w:r>
            </w:hyperlink>
            <w:r w:rsidR="00520D6B">
              <w:rPr>
                <w:sz w:val="20"/>
                <w:szCs w:val="20"/>
                <w:lang w:val="fr-FR" w:eastAsia="en-GB"/>
              </w:rPr>
              <w:t xml:space="preserve"> </w:t>
            </w:r>
            <w:r w:rsidRPr="0032190F">
              <w:rPr>
                <w:sz w:val="20"/>
                <w:szCs w:val="20"/>
                <w:lang w:val="fr-FR"/>
              </w:rPr>
              <w:t>de la face latérale gauche et sur la face arrière…</w:t>
            </w:r>
          </w:p>
        </w:tc>
      </w:tr>
      <w:tr w:rsidR="00D767F3" w:rsidRPr="006A329A" w14:paraId="41AB667B" w14:textId="77777777">
        <w:trPr>
          <w:jc w:val="center"/>
        </w:trPr>
        <w:tc>
          <w:tcPr>
            <w:tcW w:w="0" w:type="auto"/>
            <w:vMerge w:val="restart"/>
            <w:vAlign w:val="center"/>
          </w:tcPr>
          <w:p w14:paraId="6DDA4EE0" w14:textId="77777777" w:rsidR="00D767F3" w:rsidRPr="00DB5974" w:rsidRDefault="00D767F3" w:rsidP="00242C0F">
            <w:pPr>
              <w:jc w:val="center"/>
              <w:rPr>
                <w:b/>
                <w:sz w:val="20"/>
                <w:szCs w:val="20"/>
              </w:rPr>
            </w:pPr>
            <w:r w:rsidRPr="00DB5974">
              <w:rPr>
                <w:b/>
                <w:sz w:val="20"/>
                <w:szCs w:val="20"/>
              </w:rPr>
              <w:t>1</w:t>
            </w:r>
          </w:p>
        </w:tc>
        <w:tc>
          <w:tcPr>
            <w:tcW w:w="0" w:type="auto"/>
            <w:vAlign w:val="center"/>
          </w:tcPr>
          <w:p w14:paraId="6B10E75A" w14:textId="77777777" w:rsidR="00D767F3" w:rsidRPr="00DB5974" w:rsidRDefault="00D767F3" w:rsidP="00746131">
            <w:pPr>
              <w:jc w:val="center"/>
              <w:rPr>
                <w:b/>
                <w:sz w:val="20"/>
                <w:szCs w:val="20"/>
              </w:rPr>
            </w:pPr>
            <w:r w:rsidRPr="00DB5974">
              <w:rPr>
                <w:b/>
                <w:sz w:val="20"/>
                <w:szCs w:val="20"/>
              </w:rPr>
              <w:t>1b</w:t>
            </w:r>
          </w:p>
        </w:tc>
        <w:tc>
          <w:tcPr>
            <w:tcW w:w="4933" w:type="dxa"/>
            <w:vAlign w:val="center"/>
          </w:tcPr>
          <w:p w14:paraId="02884AD4" w14:textId="77777777" w:rsidR="00D767F3" w:rsidRPr="0032190F" w:rsidRDefault="00D767F3" w:rsidP="00746131">
            <w:pPr>
              <w:jc w:val="center"/>
              <w:rPr>
                <w:sz w:val="20"/>
                <w:szCs w:val="20"/>
                <w:lang w:val="fr-FR"/>
              </w:rPr>
            </w:pPr>
            <w:r w:rsidRPr="0032190F">
              <w:rPr>
                <w:sz w:val="20"/>
                <w:szCs w:val="20"/>
                <w:lang w:val="fr-FR"/>
              </w:rPr>
              <w:t>Venant compléter mais néanmoins se superposant aux hallebardes et aux poignards : une file verticale de suidés</w:t>
            </w:r>
          </w:p>
        </w:tc>
      </w:tr>
      <w:tr w:rsidR="00D767F3" w:rsidRPr="006A329A" w14:paraId="70597909" w14:textId="77777777">
        <w:trPr>
          <w:jc w:val="center"/>
        </w:trPr>
        <w:tc>
          <w:tcPr>
            <w:tcW w:w="0" w:type="auto"/>
            <w:vMerge/>
            <w:vAlign w:val="center"/>
          </w:tcPr>
          <w:p w14:paraId="678750C1" w14:textId="77777777" w:rsidR="00D767F3" w:rsidRPr="0032190F" w:rsidRDefault="00D767F3" w:rsidP="00242C0F">
            <w:pPr>
              <w:jc w:val="center"/>
              <w:rPr>
                <w:b/>
                <w:sz w:val="20"/>
                <w:szCs w:val="20"/>
                <w:lang w:val="fr-FR"/>
              </w:rPr>
            </w:pPr>
          </w:p>
        </w:tc>
        <w:tc>
          <w:tcPr>
            <w:tcW w:w="0" w:type="auto"/>
            <w:vAlign w:val="center"/>
          </w:tcPr>
          <w:p w14:paraId="4D31E550" w14:textId="77777777" w:rsidR="00D767F3" w:rsidRPr="00DB5974" w:rsidRDefault="00D767F3" w:rsidP="00746131">
            <w:pPr>
              <w:jc w:val="center"/>
              <w:rPr>
                <w:b/>
                <w:sz w:val="20"/>
                <w:szCs w:val="20"/>
              </w:rPr>
            </w:pPr>
            <w:r w:rsidRPr="00DB5974">
              <w:rPr>
                <w:b/>
                <w:sz w:val="20"/>
                <w:szCs w:val="20"/>
              </w:rPr>
              <w:t>1a</w:t>
            </w:r>
          </w:p>
        </w:tc>
        <w:tc>
          <w:tcPr>
            <w:tcW w:w="4933" w:type="dxa"/>
            <w:vAlign w:val="center"/>
          </w:tcPr>
          <w:p w14:paraId="0E3708CE" w14:textId="4D593F98" w:rsidR="00D767F3" w:rsidRPr="0032190F" w:rsidRDefault="00D767F3" w:rsidP="00BA2477">
            <w:pPr>
              <w:jc w:val="center"/>
              <w:rPr>
                <w:sz w:val="20"/>
                <w:szCs w:val="20"/>
                <w:lang w:val="fr-FR"/>
              </w:rPr>
            </w:pPr>
            <w:r w:rsidRPr="0032190F">
              <w:rPr>
                <w:sz w:val="20"/>
                <w:szCs w:val="20"/>
                <w:lang w:val="fr-FR"/>
              </w:rPr>
              <w:t>3 figures anthropomorphes à corps triangulaires, jambes écartées et bras allongés di</w:t>
            </w:r>
            <w:r w:rsidR="0056206C" w:rsidRPr="0032190F">
              <w:rPr>
                <w:sz w:val="20"/>
                <w:szCs w:val="20"/>
                <w:lang w:val="fr-FR"/>
              </w:rPr>
              <w:t>s</w:t>
            </w:r>
            <w:r w:rsidRPr="0032190F">
              <w:rPr>
                <w:sz w:val="20"/>
                <w:szCs w:val="20"/>
                <w:lang w:val="fr-FR"/>
              </w:rPr>
              <w:t>sosés horizontalement. Le personnage central portant une auréole solaire</w:t>
            </w:r>
            <w:r w:rsidR="0056206C" w:rsidRPr="0032190F">
              <w:rPr>
                <w:sz w:val="20"/>
                <w:szCs w:val="20"/>
                <w:lang w:val="fr-FR"/>
              </w:rPr>
              <w:t xml:space="preserve"> [</w:t>
            </w:r>
            <w:hyperlink r:id="rId10534" w:anchor="Cul_Art_TAC_a_personnage_masc_x_soleil" w:history="1">
              <w:r w:rsidR="00BA2477" w:rsidRPr="0032190F">
                <w:rPr>
                  <w:rStyle w:val="Hyperlink"/>
                  <w:sz w:val="20"/>
                  <w:lang w:val="fr-FR"/>
                </w:rPr>
                <w:t>soleil</w:t>
              </w:r>
              <w:r w:rsidR="00BA2477" w:rsidRPr="0032190F">
                <w:rPr>
                  <w:rStyle w:val="Hyperlink"/>
                  <w:rFonts w:ascii="Courier New" w:hAnsi="Courier New" w:cs="Courier New"/>
                  <w:sz w:val="18"/>
                  <w:lang w:val="fr-FR"/>
                </w:rPr>
                <w:t xml:space="preserve"> -&gt;</w:t>
              </w:r>
              <w:r w:rsidR="00BA2477" w:rsidRPr="0032190F">
                <w:rPr>
                  <w:rStyle w:val="Hyperlink"/>
                  <w:sz w:val="20"/>
                  <w:lang w:val="fr-FR"/>
                </w:rPr>
                <w:t xml:space="preserve"> homme</w:t>
              </w:r>
            </w:hyperlink>
            <w:r w:rsidR="0056206C" w:rsidRPr="0032190F">
              <w:rPr>
                <w:sz w:val="20"/>
                <w:szCs w:val="20"/>
                <w:lang w:val="fr-FR"/>
              </w:rPr>
              <w:t>]</w:t>
            </w:r>
            <w:r w:rsidRPr="0032190F">
              <w:rPr>
                <w:sz w:val="20"/>
                <w:szCs w:val="20"/>
                <w:lang w:val="fr-FR"/>
              </w:rPr>
              <w:t xml:space="preserve">. 3 </w:t>
            </w:r>
            <w:hyperlink r:id="rId10535" w:anchor="Cul_Art_TAC_T_z_cervide" w:history="1">
              <w:r w:rsidR="00C370D1" w:rsidRPr="0032190F">
                <w:rPr>
                  <w:rStyle w:val="Hyperlink"/>
                  <w:sz w:val="20"/>
                  <w:lang w:val="fr-FR"/>
                </w:rPr>
                <w:t>cerf</w:t>
              </w:r>
            </w:hyperlink>
            <w:r w:rsidR="00C370D1" w:rsidRPr="0032190F">
              <w:rPr>
                <w:rStyle w:val="st"/>
                <w:sz w:val="20"/>
                <w:lang w:val="fr-FR"/>
              </w:rPr>
              <w:t xml:space="preserve"> </w:t>
            </w:r>
            <w:r w:rsidRPr="0032190F">
              <w:rPr>
                <w:sz w:val="20"/>
                <w:szCs w:val="20"/>
                <w:lang w:val="fr-FR"/>
              </w:rPr>
              <w:t xml:space="preserve">à cornes ramifiées et courbes. La ligne du dos étant fortement arquée. Deux figures de chiens. 4 hallebardes de type </w:t>
            </w:r>
            <w:hyperlink r:id="rId10536" w:anchor="Sit_Villafranca_Veronese" w:history="1">
              <w:r w:rsidRPr="0032190F">
                <w:rPr>
                  <w:rStyle w:val="Hyperlink"/>
                  <w:sz w:val="20"/>
                  <w:szCs w:val="20"/>
                  <w:lang w:val="fr-FR"/>
                </w:rPr>
                <w:t>Villafranca</w:t>
              </w:r>
            </w:hyperlink>
            <w:r w:rsidRPr="0032190F">
              <w:rPr>
                <w:sz w:val="20"/>
                <w:szCs w:val="20"/>
                <w:lang w:val="fr-FR"/>
              </w:rPr>
              <w:t>. Dans l’angle inférieur droit : 2 poignards à lame triangulaire allongée et pommeau globuleux ogival</w:t>
            </w:r>
            <w:r w:rsidR="002748A2">
              <w:rPr>
                <w:sz w:val="20"/>
                <w:szCs w:val="20"/>
                <w:lang w:val="fr-FR"/>
              </w:rPr>
              <w:t xml:space="preserve"> [Campaniforme]</w:t>
            </w:r>
          </w:p>
        </w:tc>
      </w:tr>
    </w:tbl>
    <w:p w14:paraId="338542EF" w14:textId="77777777" w:rsidR="00957D1C" w:rsidRPr="0032190F" w:rsidRDefault="00957D1C" w:rsidP="00242C0F">
      <w:pPr>
        <w:jc w:val="both"/>
        <w:rPr>
          <w:lang w:val="fr-FR"/>
        </w:rPr>
      </w:pPr>
      <w:r w:rsidRPr="0032190F">
        <w:rPr>
          <w:lang w:val="fr-FR"/>
        </w:rPr>
        <w:t>(BIB 499 p. 170-173).</w:t>
      </w:r>
    </w:p>
    <w:p w14:paraId="1A659D9F" w14:textId="77777777" w:rsidR="00484F87" w:rsidRPr="0032190F" w:rsidRDefault="00484F87" w:rsidP="00242C0F">
      <w:pPr>
        <w:jc w:val="both"/>
        <w:rPr>
          <w:lang w:val="fr-FR"/>
        </w:rPr>
      </w:pPr>
    </w:p>
    <w:p w14:paraId="475CAB96" w14:textId="5ED42BD8" w:rsidR="00EF0141" w:rsidRPr="0032190F" w:rsidRDefault="00EF0141" w:rsidP="00242C0F">
      <w:pPr>
        <w:jc w:val="both"/>
        <w:rPr>
          <w:lang w:val="fr-FR"/>
        </w:rPr>
      </w:pPr>
      <w:r w:rsidRPr="0032190F">
        <w:rPr>
          <w:lang w:val="fr-FR"/>
        </w:rPr>
        <w:t>Si la phase 1 appartient à un unique h</w:t>
      </w:r>
      <w:r w:rsidR="00957D1C" w:rsidRPr="0032190F">
        <w:rPr>
          <w:lang w:val="fr-FR"/>
        </w:rPr>
        <w:t xml:space="preserve">orizon chronologique </w:t>
      </w:r>
      <w:r w:rsidRPr="0032190F">
        <w:rPr>
          <w:lang w:val="fr-FR"/>
        </w:rPr>
        <w:t xml:space="preserve">du fait des éléments campaniformes qu’on y retrouve (hallebarde type Villafranca et poignard </w:t>
      </w:r>
      <w:hyperlink r:id="rId10537" w:anchor="Cul_Ciempozuelos_poig" w:history="1">
        <w:r w:rsidR="00B11413" w:rsidRPr="0032190F">
          <w:rPr>
            <w:rStyle w:val="Hyperlink"/>
            <w:lang w:val="fr-FR"/>
          </w:rPr>
          <w:t>Ciempozuelos</w:t>
        </w:r>
      </w:hyperlink>
      <w:r w:rsidRPr="0032190F">
        <w:rPr>
          <w:lang w:val="fr-FR"/>
        </w:rPr>
        <w:t>), la phase la plus récente peut être rattachée à l’âge du Bronze ancien (BIB 499 p. 173)</w:t>
      </w:r>
      <w:r w:rsidR="006E0A1E" w:rsidRPr="0032190F">
        <w:rPr>
          <w:lang w:val="fr-FR"/>
        </w:rPr>
        <w:t>.</w:t>
      </w:r>
    </w:p>
    <w:p w14:paraId="492F76A1" w14:textId="77777777" w:rsidR="00935D9E" w:rsidRPr="0032190F" w:rsidRDefault="00935D9E" w:rsidP="00242C0F">
      <w:pPr>
        <w:jc w:val="both"/>
        <w:rPr>
          <w:lang w:val="fr-FR"/>
        </w:rPr>
      </w:pPr>
    </w:p>
    <w:p w14:paraId="3CE6CFDC" w14:textId="77777777" w:rsidR="00935D9E" w:rsidRPr="0032190F" w:rsidRDefault="00935D9E" w:rsidP="00242C0F">
      <w:pPr>
        <w:pStyle w:val="Heading4"/>
      </w:pPr>
      <w:bookmarkStart w:id="4242" w:name="Sizz_Cemmo_4"/>
      <w:r w:rsidRPr="0032190F">
        <w:t>Cemmo 4</w:t>
      </w:r>
    </w:p>
    <w:bookmarkEnd w:id="4242"/>
    <w:p w14:paraId="7DC10ECC" w14:textId="77777777" w:rsidR="00AA6F9C" w:rsidRPr="0032190F" w:rsidRDefault="00AA6F9C" w:rsidP="00242C0F">
      <w:pPr>
        <w:jc w:val="both"/>
        <w:rPr>
          <w:lang w:val="fr-FR"/>
        </w:rPr>
      </w:pPr>
    </w:p>
    <w:p w14:paraId="7261AD2E" w14:textId="58CE3878" w:rsidR="00935D9E" w:rsidRPr="00B01B6A" w:rsidRDefault="00935D9E" w:rsidP="00242C0F">
      <w:pPr>
        <w:jc w:val="both"/>
        <w:rPr>
          <w:lang w:val="en-GB"/>
        </w:rPr>
      </w:pPr>
      <w:r w:rsidRPr="0032190F">
        <w:rPr>
          <w:lang w:val="fr-FR"/>
        </w:rPr>
        <w:t xml:space="preserve">Cette stèle porte une représentation de poignard campaniforme (type </w:t>
      </w:r>
      <w:hyperlink r:id="rId10538" w:anchor="Cul_Ciempozuelos_poig" w:history="1">
        <w:r w:rsidR="00B11413" w:rsidRPr="0032190F">
          <w:rPr>
            <w:rStyle w:val="Hyperlink"/>
            <w:lang w:val="fr-FR"/>
          </w:rPr>
          <w:t>Ciempozuelos</w:t>
        </w:r>
      </w:hyperlink>
      <w:r w:rsidRPr="0032190F">
        <w:rPr>
          <w:lang w:val="fr-FR"/>
        </w:rPr>
        <w:t>) (BIB 232 p. 81-85)</w:t>
      </w:r>
      <w:r w:rsidR="00AA6F9C" w:rsidRPr="0032190F">
        <w:rPr>
          <w:lang w:val="fr-FR"/>
        </w:rPr>
        <w:t xml:space="preserve">. </w:t>
      </w:r>
      <w:r w:rsidR="00AA6F9C" w:rsidRPr="00302A22">
        <w:rPr>
          <w:i/>
          <w:lang w:val="en-GB"/>
        </w:rPr>
        <w:t>A stele with anthropomorphic gods, necklace, weapons, deer in the typical 3rd A2 style</w:t>
      </w:r>
      <w:r w:rsidR="00AA6F9C" w:rsidRPr="00B01B6A">
        <w:rPr>
          <w:lang w:val="en-GB"/>
        </w:rPr>
        <w:t xml:space="preserve"> (BIB 364 p. 97</w:t>
      </w:r>
      <w:r w:rsidR="00563DEB" w:rsidRPr="00B01B6A">
        <w:rPr>
          <w:lang w:val="en-GB"/>
        </w:rPr>
        <w:t>)</w:t>
      </w:r>
    </w:p>
    <w:p w14:paraId="283DAE54" w14:textId="43984986" w:rsidR="00563DEB" w:rsidRPr="0032190F" w:rsidRDefault="00563DEB" w:rsidP="00242C0F">
      <w:pPr>
        <w:jc w:val="both"/>
        <w:rPr>
          <w:lang w:val="fr-FR"/>
        </w:rPr>
      </w:pPr>
      <w:r w:rsidRPr="0032190F">
        <w:rPr>
          <w:lang w:val="fr-FR"/>
        </w:rPr>
        <w:t>2 p</w:t>
      </w:r>
      <w:r w:rsidR="00747B4E" w:rsidRPr="0032190F">
        <w:rPr>
          <w:lang w:val="fr-FR"/>
        </w:rPr>
        <w:t>ersonnages à buste triangulaire ;</w:t>
      </w:r>
      <w:r w:rsidRPr="0032190F">
        <w:rPr>
          <w:lang w:val="fr-FR"/>
        </w:rPr>
        <w:t xml:space="preserve"> celui de gauche est auréolé et légèrement situé plus haut que le second</w:t>
      </w:r>
      <w:r w:rsidR="00747B4E" w:rsidRPr="0032190F">
        <w:rPr>
          <w:lang w:val="fr-FR"/>
        </w:rPr>
        <w:t>. Ils</w:t>
      </w:r>
      <w:r w:rsidRPr="0032190F">
        <w:rPr>
          <w:lang w:val="fr-FR"/>
        </w:rPr>
        <w:t xml:space="preserve"> sont représenté</w:t>
      </w:r>
      <w:r w:rsidR="005E23DD" w:rsidRPr="0032190F">
        <w:rPr>
          <w:lang w:val="fr-FR"/>
        </w:rPr>
        <w:t>s</w:t>
      </w:r>
      <w:r w:rsidRPr="0032190F">
        <w:rPr>
          <w:lang w:val="fr-FR"/>
        </w:rPr>
        <w:t xml:space="preserve"> à l’intérieur d’un cercle </w:t>
      </w:r>
      <w:r w:rsidR="006B2DC7" w:rsidRPr="0032190F">
        <w:rPr>
          <w:lang w:val="fr-FR"/>
        </w:rPr>
        <w:t xml:space="preserve">discontinu et </w:t>
      </w:r>
      <w:r w:rsidRPr="0032190F">
        <w:rPr>
          <w:lang w:val="fr-FR"/>
        </w:rPr>
        <w:t>ponctué du haut duquel partent 3 courtes lignes parallèles</w:t>
      </w:r>
      <w:r w:rsidR="006B2DC7" w:rsidRPr="0032190F">
        <w:rPr>
          <w:lang w:val="fr-FR"/>
        </w:rPr>
        <w:t xml:space="preserve"> rayonnantes</w:t>
      </w:r>
      <w:r w:rsidR="00DD0FCC" w:rsidRPr="0032190F">
        <w:rPr>
          <w:lang w:val="fr-FR"/>
        </w:rPr>
        <w:t xml:space="preserve">. Sur le coté de la composition, une arme est représentée qui pourrait être une massue à tête globulaire ou piriforme comme celles retrouvées dans la nécropole de </w:t>
      </w:r>
      <w:hyperlink r:id="rId10539" w:anchor="Sit_Rinaldone" w:history="1">
        <w:r w:rsidR="00DD0FCC" w:rsidRPr="0032190F">
          <w:rPr>
            <w:rStyle w:val="Hyperlink"/>
            <w:lang w:val="fr-FR"/>
          </w:rPr>
          <w:t>Rinaldone</w:t>
        </w:r>
      </w:hyperlink>
      <w:r w:rsidRPr="0032190F">
        <w:rPr>
          <w:lang w:val="fr-FR"/>
        </w:rPr>
        <w:t xml:space="preserve"> (SS BIB)</w:t>
      </w:r>
    </w:p>
    <w:p w14:paraId="6155A6A7" w14:textId="77777777" w:rsidR="00A51527" w:rsidRPr="0032190F" w:rsidRDefault="00A51527" w:rsidP="00242C0F">
      <w:pPr>
        <w:jc w:val="both"/>
        <w:rPr>
          <w:lang w:val="fr-FR"/>
        </w:rPr>
      </w:pPr>
      <w:r w:rsidRPr="0032190F">
        <w:rPr>
          <w:lang w:val="fr-FR"/>
        </w:rPr>
        <w:t>Deux biches superposées à un poignard campaniforme (BIB 2378 p. 79) v. Cemmo 1 (SS BIB)</w:t>
      </w:r>
    </w:p>
    <w:p w14:paraId="2DE74237" w14:textId="77777777" w:rsidR="00A51527" w:rsidRPr="0032190F" w:rsidRDefault="00A51527"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63"/>
        <w:gridCol w:w="2569"/>
      </w:tblGrid>
      <w:tr w:rsidR="00A51527" w14:paraId="28931978" w14:textId="77777777" w:rsidTr="00C35EA7">
        <w:trPr>
          <w:jc w:val="center"/>
        </w:trPr>
        <w:tc>
          <w:tcPr>
            <w:tcW w:w="763" w:type="dxa"/>
          </w:tcPr>
          <w:p w14:paraId="1BE400E3" w14:textId="77777777" w:rsidR="00A51527" w:rsidRDefault="00A51527" w:rsidP="00C35EA7">
            <w:pPr>
              <w:jc w:val="both"/>
            </w:pPr>
            <w:r>
              <w:t>sur</w:t>
            </w:r>
          </w:p>
        </w:tc>
        <w:tc>
          <w:tcPr>
            <w:tcW w:w="2569" w:type="dxa"/>
          </w:tcPr>
          <w:p w14:paraId="1502D431" w14:textId="77777777" w:rsidR="00A51527" w:rsidRDefault="00A51527" w:rsidP="00C35EA7">
            <w:pPr>
              <w:jc w:val="both"/>
            </w:pPr>
            <w:r>
              <w:t>2 biches</w:t>
            </w:r>
          </w:p>
        </w:tc>
      </w:tr>
      <w:tr w:rsidR="00A51527" w14:paraId="310B9B90" w14:textId="77777777" w:rsidTr="00C35EA7">
        <w:trPr>
          <w:jc w:val="center"/>
        </w:trPr>
        <w:tc>
          <w:tcPr>
            <w:tcW w:w="763" w:type="dxa"/>
          </w:tcPr>
          <w:p w14:paraId="2E44D6E1" w14:textId="77777777" w:rsidR="00A51527" w:rsidRDefault="00A51527" w:rsidP="00C35EA7">
            <w:pPr>
              <w:jc w:val="both"/>
            </w:pPr>
            <w:r>
              <w:t>sous</w:t>
            </w:r>
          </w:p>
        </w:tc>
        <w:tc>
          <w:tcPr>
            <w:tcW w:w="2569" w:type="dxa"/>
          </w:tcPr>
          <w:p w14:paraId="21F437C1" w14:textId="21B12421" w:rsidR="00A51527" w:rsidRDefault="00A51527" w:rsidP="00C35EA7">
            <w:pPr>
              <w:jc w:val="both"/>
            </w:pPr>
            <w:r>
              <w:t xml:space="preserve">poignard </w:t>
            </w:r>
            <w:hyperlink r:id="rId10540" w:anchor="Cul_Ciempozuelos_poig" w:history="1">
              <w:r w:rsidR="00B11413" w:rsidRPr="0032190F">
                <w:rPr>
                  <w:rStyle w:val="Hyperlink"/>
                  <w:lang w:val="fr-FR"/>
                </w:rPr>
                <w:t>Ciempozuelos</w:t>
              </w:r>
            </w:hyperlink>
          </w:p>
        </w:tc>
      </w:tr>
    </w:tbl>
    <w:p w14:paraId="255BC2D9" w14:textId="77777777" w:rsidR="00A51527" w:rsidRDefault="00A51527" w:rsidP="00242C0F">
      <w:pPr>
        <w:jc w:val="both"/>
      </w:pPr>
      <w:r>
        <w:t>(SS BIB)</w:t>
      </w:r>
    </w:p>
    <w:p w14:paraId="4C4EC903" w14:textId="77777777" w:rsidR="00A51527" w:rsidRDefault="00A51527" w:rsidP="00242C0F">
      <w:pPr>
        <w:jc w:val="both"/>
      </w:pPr>
    </w:p>
    <w:p w14:paraId="05824B30" w14:textId="77777777" w:rsidR="00483815" w:rsidRDefault="00483815" w:rsidP="00242C0F">
      <w:pPr>
        <w:jc w:val="both"/>
      </w:pPr>
    </w:p>
    <w:p w14:paraId="728B34C5" w14:textId="77777777" w:rsidR="00807B3E" w:rsidRDefault="00E54F15" w:rsidP="00242C0F">
      <w:pPr>
        <w:pStyle w:val="Heading3"/>
        <w:spacing w:line="240" w:lineRule="auto"/>
      </w:pPr>
      <w:r>
        <w:t>Darfo Boario Terme</w:t>
      </w:r>
    </w:p>
    <w:p w14:paraId="61745C94" w14:textId="77777777" w:rsidR="00E54F15" w:rsidRPr="00E54F15" w:rsidRDefault="00E54F15" w:rsidP="00242C0F"/>
    <w:p w14:paraId="48109313" w14:textId="77777777" w:rsidR="00807B3E" w:rsidRPr="00807B3E" w:rsidRDefault="002D5D74" w:rsidP="00242C0F">
      <w:pPr>
        <w:pStyle w:val="Heading4"/>
      </w:pPr>
      <w:bookmarkStart w:id="4243" w:name="Sizz_Corni_Freschi"/>
      <w:r>
        <w:t>Corni Freschi</w:t>
      </w:r>
    </w:p>
    <w:bookmarkEnd w:id="4243"/>
    <w:p w14:paraId="3EE71CAA" w14:textId="77777777" w:rsidR="00E54F15" w:rsidRDefault="00E54F15" w:rsidP="00242C0F">
      <w:pPr>
        <w:jc w:val="both"/>
        <w:rPr>
          <w:color w:val="000000"/>
        </w:rPr>
      </w:pPr>
    </w:p>
    <w:p w14:paraId="43437AA7" w14:textId="49F9AC4C" w:rsidR="00B45120" w:rsidRPr="00784BEC" w:rsidRDefault="00027E36" w:rsidP="00242C0F">
      <w:pPr>
        <w:jc w:val="both"/>
        <w:rPr>
          <w:color w:val="000000"/>
          <w:lang w:val="it-IT"/>
        </w:rPr>
      </w:pPr>
      <w:r w:rsidRPr="0032190F">
        <w:rPr>
          <w:color w:val="000000"/>
          <w:lang w:val="fr-FR"/>
        </w:rPr>
        <w:t xml:space="preserve">A environ </w:t>
      </w:r>
      <w:smartTag w:uri="urn:schemas-microsoft-com:office:smarttags" w:element="metricconverter">
        <w:smartTagPr>
          <w:attr w:name="ProductID" w:val="250 m"/>
        </w:smartTagPr>
        <w:r w:rsidRPr="0032190F">
          <w:rPr>
            <w:color w:val="000000"/>
            <w:lang w:val="fr-FR"/>
          </w:rPr>
          <w:t>250 m</w:t>
        </w:r>
      </w:smartTag>
      <w:r w:rsidRPr="0032190F">
        <w:rPr>
          <w:color w:val="000000"/>
          <w:lang w:val="fr-FR"/>
        </w:rPr>
        <w:t xml:space="preserve">.s.n.m. c’est une des roches gravées les plus basses du </w:t>
      </w:r>
      <w:hyperlink r:id="rId10541" w:anchor="Sit_Valcamonica" w:history="1">
        <w:r w:rsidRPr="0032190F">
          <w:rPr>
            <w:rStyle w:val="Hyperlink"/>
            <w:lang w:val="fr-FR"/>
          </w:rPr>
          <w:t>Valcamonica</w:t>
        </w:r>
      </w:hyperlink>
      <w:r w:rsidRPr="0032190F">
        <w:rPr>
          <w:lang w:val="fr-FR"/>
        </w:rPr>
        <w:t xml:space="preserve">(Arcà 2009 p. 267). </w:t>
      </w:r>
      <w:r w:rsidR="002D5D74" w:rsidRPr="00EC15B8">
        <w:rPr>
          <w:i/>
          <w:color w:val="000000"/>
          <w:lang w:val="it-IT"/>
        </w:rPr>
        <w:t>In località Corni Freschi</w:t>
      </w:r>
      <w:r w:rsidR="001D5712" w:rsidRPr="00EC15B8">
        <w:rPr>
          <w:i/>
          <w:lang w:val="it-IT"/>
        </w:rPr>
        <w:t>(Montecchio di Darfo)</w:t>
      </w:r>
      <w:r w:rsidR="002D5D74" w:rsidRPr="00EC15B8">
        <w:rPr>
          <w:i/>
          <w:color w:val="000000"/>
          <w:lang w:val="it-IT"/>
        </w:rPr>
        <w:t xml:space="preserve">, sulla riva destra dell’Oglio alla base del Monticolo, nel 1961 si scoprì che un enorme masso precipitato dalla retrostante parete e divisosi in due tronconi era stato inciso dopo la caduta, in modo analogo, quindi,  ai due massi di Cemmo, come pure alla </w:t>
      </w:r>
      <w:hyperlink r:id="rId10542" w:anchor="Sizz_Foppe_Nadro_30" w:history="1">
        <w:r w:rsidR="002D5D74" w:rsidRPr="00EC15B8">
          <w:rPr>
            <w:rStyle w:val="Hyperlink"/>
            <w:i/>
            <w:lang w:val="it-IT"/>
          </w:rPr>
          <w:t>Roccia 30</w:t>
        </w:r>
      </w:hyperlink>
      <w:r w:rsidR="002D5D74" w:rsidRPr="00EC15B8">
        <w:rPr>
          <w:i/>
          <w:color w:val="000000"/>
          <w:lang w:val="it-IT"/>
        </w:rPr>
        <w:t xml:space="preserve"> di Foppe di Nadro. Al centro della parete verticale del masso si staglia, isolata,  una composizione in schema araldico di </w:t>
      </w:r>
      <w:r w:rsidR="00302A22" w:rsidRPr="00EC15B8">
        <w:rPr>
          <w:i/>
          <w:color w:val="000000"/>
          <w:lang w:val="it-IT"/>
        </w:rPr>
        <w:t>9Hallebardes</w:t>
      </w:r>
      <w:r w:rsidR="002D5D74" w:rsidRPr="00EC15B8">
        <w:rPr>
          <w:i/>
          <w:color w:val="000000"/>
          <w:lang w:val="it-IT"/>
        </w:rPr>
        <w:t xml:space="preserve"> in posizione divergente, sei a sinistra, tre a destra, queste ultime di fattura meno accurata. Sulla base del confronto con l’alabarda in rame della sepoltura di </w:t>
      </w:r>
      <w:hyperlink r:id="rId10543" w:anchor="Sit_Villafranca_Veronese" w:history="1">
        <w:r w:rsidR="00024E60" w:rsidRPr="00EC15B8">
          <w:rPr>
            <w:rStyle w:val="Hyperlink"/>
            <w:i/>
            <w:lang w:val="it-IT"/>
          </w:rPr>
          <w:t>Villafranca</w:t>
        </w:r>
      </w:hyperlink>
      <w:r w:rsidR="002D5D74" w:rsidRPr="00EC15B8">
        <w:rPr>
          <w:i/>
          <w:color w:val="000000"/>
          <w:lang w:val="it-IT"/>
        </w:rPr>
        <w:t xml:space="preserve">, nel Veneto, e della sequenza iconografica della stele </w:t>
      </w:r>
      <w:hyperlink r:id="rId10544" w:anchor="Sizz_Cemmo_3" w:history="1">
        <w:r w:rsidR="002D5D74" w:rsidRPr="00EC15B8">
          <w:rPr>
            <w:rStyle w:val="Hyperlink"/>
            <w:i/>
            <w:lang w:val="it-IT"/>
          </w:rPr>
          <w:t>Cemmo 3</w:t>
        </w:r>
      </w:hyperlink>
      <w:r w:rsidR="002D5D74" w:rsidRPr="00EC15B8">
        <w:rPr>
          <w:i/>
          <w:color w:val="000000"/>
          <w:lang w:val="it-IT"/>
        </w:rPr>
        <w:t xml:space="preserve">, dove questo tipo di alabarde si associa a pugnali tipo </w:t>
      </w:r>
      <w:hyperlink r:id="rId10545" w:anchor="Cul_Ciempozuelos_poig" w:history="1">
        <w:r w:rsidR="00B11413" w:rsidRPr="00B11413">
          <w:rPr>
            <w:rStyle w:val="Hyperlink"/>
            <w:lang w:val="es-ES"/>
          </w:rPr>
          <w:t>Ciempozuelos</w:t>
        </w:r>
      </w:hyperlink>
      <w:r w:rsidR="00B11413" w:rsidRPr="00B11413">
        <w:rPr>
          <w:lang w:val="es-ES"/>
        </w:rPr>
        <w:t xml:space="preserve"> </w:t>
      </w:r>
      <w:r w:rsidR="002D5D74" w:rsidRPr="00EC15B8">
        <w:rPr>
          <w:i/>
          <w:color w:val="000000"/>
          <w:lang w:val="it-IT"/>
        </w:rPr>
        <w:t xml:space="preserve">caratteristici della Cultura del </w:t>
      </w:r>
      <w:hyperlink r:id="rId10546" w:anchor="Cul_Campaniforme" w:history="1">
        <w:r w:rsidR="002D5D74" w:rsidRPr="00EC15B8">
          <w:rPr>
            <w:rStyle w:val="Hyperlink"/>
            <w:i/>
            <w:lang w:val="it-IT"/>
          </w:rPr>
          <w:t>Vaso Campaniforme</w:t>
        </w:r>
      </w:hyperlink>
      <w:r w:rsidR="002D5D74" w:rsidRPr="00EC15B8">
        <w:rPr>
          <w:i/>
          <w:color w:val="000000"/>
          <w:lang w:val="it-IT"/>
        </w:rPr>
        <w:t xml:space="preserve"> della tarda età del Rame, l’istoriazione è datata alla fine dell’età del Rame (SS BIB)</w:t>
      </w:r>
    </w:p>
    <w:p w14:paraId="0EC52ACB" w14:textId="77777777" w:rsidR="00024E60" w:rsidRPr="00784BEC" w:rsidRDefault="00024E60" w:rsidP="00242C0F">
      <w:pPr>
        <w:jc w:val="both"/>
        <w:rPr>
          <w:color w:val="000000"/>
          <w:lang w:val="it-IT"/>
        </w:rPr>
      </w:pPr>
    </w:p>
    <w:p w14:paraId="3D076438" w14:textId="77777777" w:rsidR="00E70A73" w:rsidRPr="00784BEC" w:rsidRDefault="00E70A73" w:rsidP="00242C0F">
      <w:pPr>
        <w:jc w:val="both"/>
        <w:rPr>
          <w:color w:val="000000"/>
          <w:lang w:val="it-IT"/>
        </w:rPr>
      </w:pPr>
      <w:r w:rsidRPr="00784BEC">
        <w:rPr>
          <w:color w:val="000000"/>
          <w:lang w:val="it-IT"/>
        </w:rPr>
        <w:t xml:space="preserve">Nel 2002-2003 </w:t>
      </w:r>
      <w:smartTag w:uri="urn:schemas-microsoft-com:office:smarttags" w:element="PersonName">
        <w:smartTagPr>
          <w:attr w:name="ProductID" w:val="la Soprintendenza"/>
        </w:smartTagPr>
        <w:r w:rsidRPr="00784BEC">
          <w:rPr>
            <w:color w:val="000000"/>
            <w:lang w:val="it-IT"/>
          </w:rPr>
          <w:t>la Soprintendenza</w:t>
        </w:r>
      </w:smartTag>
      <w:r w:rsidRPr="00784BEC">
        <w:rPr>
          <w:color w:val="000000"/>
          <w:lang w:val="it-IT"/>
        </w:rPr>
        <w:t xml:space="preserve">, prima di eseguire il restauro del masso che presentava estese parti coperte da microrganismi (restauro qui illustrato dopo il lavoro), colse l’occasione per condurre una verifica stratigrafica del contesto per individuare l’esistenza di un eventuale piano di calpestio coevo alle istoriazioni e tentare di capire la natura del sito. </w:t>
      </w:r>
    </w:p>
    <w:p w14:paraId="5F9C9434" w14:textId="77777777" w:rsidR="00E70A73" w:rsidRPr="00784BEC" w:rsidRDefault="00E70A73" w:rsidP="00242C0F">
      <w:pPr>
        <w:jc w:val="both"/>
        <w:rPr>
          <w:i/>
          <w:color w:val="000000"/>
          <w:lang w:val="it-IT"/>
        </w:rPr>
      </w:pPr>
      <w:r w:rsidRPr="00784BEC">
        <w:rPr>
          <w:color w:val="000000"/>
          <w:lang w:val="it-IT"/>
        </w:rPr>
        <w:tab/>
      </w:r>
      <w:r w:rsidRPr="00784BEC">
        <w:rPr>
          <w:i/>
          <w:color w:val="000000"/>
          <w:lang w:val="it-IT"/>
        </w:rPr>
        <w:t xml:space="preserve">Il sondaggio, di m 1 x 3, è stato aperto ortogonale al masso, in corrispondenza dell’emblema centrale con le alabarde. Dal punto di vista stratigrafico il risultato non è stato del tutto soddisfacente: come è illustrato nella sezione stratigrafica, una trincea, inaspettata e mai documentata, aveva già asportato per una profondità di cm 60 la stratigrafia lungo tutto il fronte del masso. Tuttavia fu comunque possibile osservare, nella parte più a sud e sotto la trincea, una sequenza di strati di sabbie fini alternate a limi sabbiosi e argillosi (da US </w:t>
      </w:r>
      <w:smartTag w:uri="urn:schemas-microsoft-com:office:smarttags" w:element="metricconverter">
        <w:smartTagPr>
          <w:attr w:name="ProductID" w:val="5 a"/>
        </w:smartTagPr>
        <w:r w:rsidRPr="00784BEC">
          <w:rPr>
            <w:i/>
            <w:color w:val="000000"/>
            <w:lang w:val="it-IT"/>
          </w:rPr>
          <w:t>5 a</w:t>
        </w:r>
      </w:smartTag>
      <w:r w:rsidRPr="00784BEC">
        <w:rPr>
          <w:i/>
          <w:color w:val="000000"/>
          <w:lang w:val="it-IT"/>
        </w:rPr>
        <w:t xml:space="preserve"> US 8) che si adagiano su un livello a ghiaie sciolte di deposizione fluviale (US 9), da cui tracima abbondante acqua. Se ne desume che l’area alla base del masso, prossima al corso del fiume, che </w:t>
      </w:r>
      <w:r w:rsidRPr="00784BEC">
        <w:rPr>
          <w:i/>
          <w:color w:val="000000"/>
          <w:lang w:val="it-IT"/>
        </w:rPr>
        <w:lastRenderedPageBreak/>
        <w:t xml:space="preserve">probabilmente arrivava a lambire, diversamente da ora, la parete rocciosa, è stata soggetta ad esondazioni e ristagni d’acqua che hanno irrimediabilmente asportato, ammesso che ci fosse, qualsiasi traccia di calpestio e di frequentazione. Carotaggi manuali effettuati a sud della trincea fino a 60 metri di distanza, come pure altri eseguiti in senso E-W, hanno confermato la medesima sequenza stratigrafica con un andamento abbastanza planare dello strato di ghiaie fluviali di fondo. </w:t>
      </w:r>
    </w:p>
    <w:p w14:paraId="14EE8342" w14:textId="3D4C60A6" w:rsidR="00E70A73" w:rsidRPr="00784BEC" w:rsidRDefault="00E70A73" w:rsidP="00242C0F">
      <w:pPr>
        <w:jc w:val="both"/>
        <w:rPr>
          <w:color w:val="000000"/>
          <w:lang w:val="it-IT"/>
        </w:rPr>
      </w:pPr>
      <w:r w:rsidRPr="00784BEC">
        <w:rPr>
          <w:color w:val="000000"/>
          <w:lang w:val="it-IT"/>
        </w:rPr>
        <w:tab/>
        <w:t xml:space="preserve">Ma il sondaggio ha dato l’occasione, un vero colpo di fortuna, di individuare, alla distanza di m 1,45 dalla base della composizione di alabarde, alla profondità di cm 30 al di sotto dell’attuale piano di campagna e pochi centimetri sopra le ghiaie fluviali dell’US 9, una seconda composizione di </w:t>
      </w:r>
      <w:r w:rsidR="00302A22" w:rsidRPr="00784BEC">
        <w:rPr>
          <w:color w:val="000000"/>
          <w:lang w:val="it-IT"/>
        </w:rPr>
        <w:t>15 poignards affrontés (</w:t>
      </w:r>
      <w:r w:rsidRPr="00784BEC">
        <w:rPr>
          <w:color w:val="000000"/>
          <w:lang w:val="it-IT"/>
        </w:rPr>
        <w:t>quindici pugnali affrontati</w:t>
      </w:r>
      <w:r w:rsidR="00302A22" w:rsidRPr="00784BEC">
        <w:rPr>
          <w:color w:val="000000"/>
          <w:lang w:val="it-IT"/>
        </w:rPr>
        <w:t>)</w:t>
      </w:r>
      <w:r w:rsidRPr="00784BEC">
        <w:rPr>
          <w:color w:val="000000"/>
          <w:lang w:val="it-IT"/>
        </w:rPr>
        <w:t xml:space="preserve">, lunghi cm 20-25, con le lame rivolte verso il basso, nove a destra, sei a sinistra. La composizione, che si sviluppa all’interno di un gradino naturale della roccia che definisce una sorta di cornice ovale, ed è alta cm 60 e larga cm 60, presenta tratti molto consunti; probabilmente per ciò non fu vista da chi eseguì la trincea parallela al masso. Nella serie di pugnali si ripropone la ricerca di un medesimo schema di centralità delle figure rispetto alla parete rocciosa, in alto le alabarde, in basso i pugnali, rispetto alla grande superficie del masso. Dal punto di vista cronologico i pugnali si pongono in sincronia con le alabarde per la forma a pomolo tondo dell’impugnatura e lama triangolare a lati rettilinei con spalle oblique, più e meno oblique (il primo pugnale in alto a destra, distanziato dagli altri, si differenzia per la base piatta): la foggia dominante sembra rappresentare un tipo intermedio tra i pugnali campaniformi tipo </w:t>
      </w:r>
      <w:hyperlink r:id="rId10547" w:anchor="Cul_Ciempozuelos_poig" w:history="1">
        <w:r w:rsidR="00B11413" w:rsidRPr="00B11413">
          <w:rPr>
            <w:rStyle w:val="Hyperlink"/>
            <w:lang w:val="es-ES"/>
          </w:rPr>
          <w:t>Ciempozuelos</w:t>
        </w:r>
      </w:hyperlink>
      <w:r w:rsidR="00B11413" w:rsidRPr="00B11413">
        <w:rPr>
          <w:lang w:val="es-ES"/>
        </w:rPr>
        <w:t xml:space="preserve"> </w:t>
      </w:r>
      <w:r w:rsidRPr="00784BEC">
        <w:rPr>
          <w:color w:val="000000"/>
          <w:lang w:val="it-IT"/>
        </w:rPr>
        <w:t xml:space="preserve">riconosciuti sulla stele </w:t>
      </w:r>
      <w:hyperlink r:id="rId10548" w:anchor="Sizz_Cemmo_3" w:history="1">
        <w:r w:rsidR="00E54F15" w:rsidRPr="00784BEC">
          <w:rPr>
            <w:rStyle w:val="Hyperlink"/>
            <w:lang w:val="it-IT"/>
          </w:rPr>
          <w:t>Cemmo 3</w:t>
        </w:r>
      </w:hyperlink>
      <w:r w:rsidRPr="00784BEC">
        <w:rPr>
          <w:color w:val="000000"/>
          <w:lang w:val="it-IT"/>
        </w:rPr>
        <w:t xml:space="preserve"> (da cui il tipo di Corni Freschi si differenzia per le spalle meno oblique, la lama a lati rettilinei e il pomolo perfettamente tondo dell’impugnatura) ed i pugnali della </w:t>
      </w:r>
      <w:hyperlink r:id="rId10549" w:anchor="Sizz_Borno_5" w:history="1">
        <w:r w:rsidRPr="00784BEC">
          <w:rPr>
            <w:rStyle w:val="Hyperlink"/>
            <w:lang w:val="it-IT"/>
          </w:rPr>
          <w:t>Borno 5</w:t>
        </w:r>
      </w:hyperlink>
      <w:r w:rsidRPr="00784BEC">
        <w:rPr>
          <w:color w:val="000000"/>
          <w:lang w:val="it-IT"/>
        </w:rPr>
        <w:t>, che presentano però spalle ad andamento curvilineo. Evidenziate queste differenze, ci sembra comunque sostenibile la loro appartenenza all’ambito campaniforme, dove i pugnali di Corni Freschi trovano confronti con esemplari da siti megalitici campaniformi francesi (penso ai tipi Bois en Ré e Trizay, definiti da Gretel Gallay) (BIB 920).</w:t>
      </w:r>
    </w:p>
    <w:p w14:paraId="1D2E31D4" w14:textId="77777777" w:rsidR="00C3720C" w:rsidRPr="00784BEC" w:rsidRDefault="00C3720C" w:rsidP="00242C0F">
      <w:pPr>
        <w:jc w:val="both"/>
        <w:rPr>
          <w:color w:val="000000"/>
          <w:lang w:val="it-IT"/>
        </w:rPr>
      </w:pPr>
    </w:p>
    <w:p w14:paraId="103A43FF" w14:textId="77777777" w:rsidR="00C3720C" w:rsidRPr="0032190F" w:rsidRDefault="00C3720C" w:rsidP="00242C0F">
      <w:pPr>
        <w:pStyle w:val="Heading3"/>
        <w:spacing w:line="240" w:lineRule="auto"/>
      </w:pPr>
      <w:r w:rsidRPr="0032190F">
        <w:t>Plas</w:t>
      </w:r>
    </w:p>
    <w:p w14:paraId="264F4709" w14:textId="77777777" w:rsidR="007D33D5" w:rsidRPr="0032190F" w:rsidRDefault="00C3720C" w:rsidP="00242C0F">
      <w:pPr>
        <w:jc w:val="both"/>
        <w:rPr>
          <w:lang w:val="fr-FR"/>
        </w:rPr>
      </w:pPr>
      <w:r w:rsidRPr="0032190F">
        <w:rPr>
          <w:lang w:val="fr-FR"/>
        </w:rPr>
        <w:t>Plas est situé à la sortie de Capo di Ponte</w:t>
      </w:r>
      <w:r w:rsidR="003479A5" w:rsidRPr="0032190F">
        <w:rPr>
          <w:lang w:val="fr-FR"/>
        </w:rPr>
        <w:t xml:space="preserve"> [Paspardo ?]</w:t>
      </w:r>
      <w:r w:rsidRPr="0032190F">
        <w:rPr>
          <w:lang w:val="fr-FR"/>
        </w:rPr>
        <w:t xml:space="preserve">. </w:t>
      </w:r>
      <w:r w:rsidR="007D33D5" w:rsidRPr="0032190F">
        <w:rPr>
          <w:lang w:val="fr-FR"/>
        </w:rPr>
        <w:t>Un chemin de pente conduit au site qui montre des gravures datée du Remedello, une pierre à cupules et une chapelle chrétienne (</w:t>
      </w:r>
      <w:r w:rsidR="007D33D5" w:rsidRPr="0032190F">
        <w:rPr>
          <w:i/>
          <w:lang w:val="fr-FR"/>
        </w:rPr>
        <w:t>Capi</w:t>
      </w:r>
      <w:r w:rsidR="009A5C9C" w:rsidRPr="0032190F">
        <w:rPr>
          <w:i/>
          <w:lang w:val="fr-FR"/>
        </w:rPr>
        <w:t xml:space="preserve">tello dei </w:t>
      </w:r>
      <w:r w:rsidR="007D33D5" w:rsidRPr="0032190F">
        <w:rPr>
          <w:i/>
          <w:lang w:val="fr-FR"/>
        </w:rPr>
        <w:t>Due Pin</w:t>
      </w:r>
      <w:r w:rsidR="009A5C9C" w:rsidRPr="0032190F">
        <w:rPr>
          <w:i/>
          <w:lang w:val="fr-FR"/>
        </w:rPr>
        <w:t>i</w:t>
      </w:r>
      <w:r w:rsidR="007D33D5" w:rsidRPr="0032190F">
        <w:rPr>
          <w:lang w:val="fr-FR"/>
        </w:rPr>
        <w:t>)</w:t>
      </w:r>
      <w:r w:rsidR="003A2EA3" w:rsidRPr="0032190F">
        <w:rPr>
          <w:lang w:val="fr-FR"/>
        </w:rPr>
        <w:t xml:space="preserve"> (SS BIB)</w:t>
      </w:r>
      <w:r w:rsidR="007D33D5" w:rsidRPr="0032190F">
        <w:rPr>
          <w:lang w:val="fr-FR"/>
        </w:rPr>
        <w:t xml:space="preserve">. </w:t>
      </w:r>
    </w:p>
    <w:p w14:paraId="4A64DCFD" w14:textId="77777777" w:rsidR="00C3720C" w:rsidRPr="0032190F" w:rsidRDefault="00C3720C" w:rsidP="00242C0F">
      <w:pPr>
        <w:rPr>
          <w:lang w:val="fr-FR"/>
        </w:rPr>
      </w:pPr>
    </w:p>
    <w:p w14:paraId="1A7EC302" w14:textId="77777777" w:rsidR="00C3720C" w:rsidRPr="0032190F" w:rsidRDefault="00C3720C" w:rsidP="00242C0F">
      <w:pPr>
        <w:pStyle w:val="Heading4"/>
      </w:pPr>
      <w:bookmarkStart w:id="4244" w:name="Sizz_Plas_1"/>
      <w:r w:rsidRPr="0032190F">
        <w:t>Plas 1</w:t>
      </w:r>
    </w:p>
    <w:bookmarkEnd w:id="4244"/>
    <w:p w14:paraId="0C0BE930" w14:textId="77777777" w:rsidR="002D5D74" w:rsidRPr="0032190F" w:rsidRDefault="002D5D74" w:rsidP="00242C0F">
      <w:pPr>
        <w:jc w:val="both"/>
        <w:rPr>
          <w:lang w:val="fr-FR"/>
        </w:rPr>
      </w:pPr>
    </w:p>
    <w:p w14:paraId="3FFD9886" w14:textId="1C3C6DD0" w:rsidR="00FF356F" w:rsidRPr="0032190F" w:rsidRDefault="00C3720C" w:rsidP="00242C0F">
      <w:pPr>
        <w:jc w:val="both"/>
        <w:rPr>
          <w:lang w:val="fr-FR"/>
        </w:rPr>
      </w:pPr>
      <w:r w:rsidRPr="0032190F">
        <w:rPr>
          <w:lang w:val="fr-FR"/>
        </w:rPr>
        <w:t>L’abri naturel formé par l’oblicité de la paroi a probablement été occupé. Une paroi montre 2 hallebardes avec la lame ovalaire et un manche arqué</w:t>
      </w:r>
      <w:r w:rsidR="00FF356F" w:rsidRPr="0032190F">
        <w:rPr>
          <w:lang w:val="fr-FR"/>
        </w:rPr>
        <w:t xml:space="preserve"> pouvant être comparé à la lame de Cimbergo datée du 1</w:t>
      </w:r>
      <w:r w:rsidR="00FF356F" w:rsidRPr="0032190F">
        <w:rPr>
          <w:vertAlign w:val="superscript"/>
          <w:lang w:val="fr-FR"/>
        </w:rPr>
        <w:t>e</w:t>
      </w:r>
      <w:r w:rsidR="00FF356F" w:rsidRPr="0032190F">
        <w:rPr>
          <w:lang w:val="fr-FR"/>
        </w:rPr>
        <w:t xml:space="preserve"> age du Cuivre (Remedello 1) (Fossati com. pers.). </w:t>
      </w:r>
      <w:r w:rsidR="009A5C9C" w:rsidRPr="0032190F">
        <w:rPr>
          <w:lang w:val="fr-FR"/>
        </w:rPr>
        <w:t>Cette hallebarde à lame foliacée trouve des équivalences avec les lames foliacées (</w:t>
      </w:r>
      <w:r w:rsidR="009A5C9C" w:rsidRPr="0032190F">
        <w:rPr>
          <w:i/>
          <w:lang w:val="fr-FR"/>
        </w:rPr>
        <w:t>feuille de saule</w:t>
      </w:r>
      <w:r w:rsidR="009A5C9C" w:rsidRPr="0032190F">
        <w:rPr>
          <w:lang w:val="fr-FR"/>
        </w:rPr>
        <w:t xml:space="preserve">) de la nécropole de </w:t>
      </w:r>
      <w:hyperlink r:id="rId10550" w:anchor="Sit_Remedello" w:history="1">
        <w:r w:rsidR="009A5C9C" w:rsidRPr="0032190F">
          <w:rPr>
            <w:rStyle w:val="Hyperlink"/>
            <w:lang w:val="fr-FR"/>
          </w:rPr>
          <w:t>Remedello</w:t>
        </w:r>
      </w:hyperlink>
      <w:r w:rsidR="009A5C9C" w:rsidRPr="0032190F">
        <w:rPr>
          <w:lang w:val="fr-FR"/>
        </w:rPr>
        <w:t xml:space="preserve"> (</w:t>
      </w:r>
      <w:r w:rsidR="00CB032A" w:rsidRPr="0032190F">
        <w:rPr>
          <w:lang w:val="fr-FR"/>
        </w:rPr>
        <w:t>début de la phase 2</w:t>
      </w:r>
      <w:r w:rsidR="009A5C9C" w:rsidRPr="0032190F">
        <w:rPr>
          <w:lang w:val="fr-FR"/>
        </w:rPr>
        <w:t xml:space="preserve"> de la culture de </w:t>
      </w:r>
      <w:hyperlink r:id="rId10551" w:anchor="Cul_Remedello" w:history="1">
        <w:r w:rsidR="009A5C9C" w:rsidRPr="0032190F">
          <w:rPr>
            <w:rStyle w:val="Hyperlink"/>
            <w:lang w:val="fr-FR"/>
          </w:rPr>
          <w:t>Remedello</w:t>
        </w:r>
      </w:hyperlink>
      <w:r w:rsidR="00CB032A" w:rsidRPr="0032190F">
        <w:rPr>
          <w:lang w:val="fr-FR"/>
        </w:rPr>
        <w:t>)</w:t>
      </w:r>
      <w:r w:rsidR="009A5C9C" w:rsidRPr="0032190F">
        <w:rPr>
          <w:lang w:val="fr-FR"/>
        </w:rPr>
        <w:t xml:space="preserve"> (BIB 232 p. 79</w:t>
      </w:r>
      <w:r w:rsidR="00CB032A" w:rsidRPr="0032190F">
        <w:rPr>
          <w:lang w:val="fr-FR"/>
        </w:rPr>
        <w:t>,82</w:t>
      </w:r>
      <w:r w:rsidR="009A5C9C" w:rsidRPr="0032190F">
        <w:rPr>
          <w:lang w:val="fr-FR"/>
        </w:rPr>
        <w:t xml:space="preserve"> et 955)</w:t>
      </w:r>
      <w:r w:rsidR="00486B78" w:rsidRPr="0032190F">
        <w:rPr>
          <w:lang w:val="fr-FR"/>
        </w:rPr>
        <w:t xml:space="preserve"> précisemment la t. 102 (SS BIB)</w:t>
      </w:r>
      <w:r w:rsidR="009A5C9C" w:rsidRPr="0032190F">
        <w:rPr>
          <w:lang w:val="fr-FR"/>
        </w:rPr>
        <w:t>.</w:t>
      </w:r>
    </w:p>
    <w:p w14:paraId="7ED12E75" w14:textId="11E6767B" w:rsidR="00C3720C" w:rsidRPr="0032190F" w:rsidRDefault="00C3720C" w:rsidP="00242C0F">
      <w:pPr>
        <w:jc w:val="both"/>
        <w:rPr>
          <w:lang w:val="fr-FR"/>
        </w:rPr>
      </w:pPr>
      <w:r w:rsidRPr="0032190F">
        <w:rPr>
          <w:lang w:val="fr-FR"/>
        </w:rPr>
        <w:t xml:space="preserve">Des lignes parallèles séparent les poignards en haut des hallebardes plus basses. Un cercle </w:t>
      </w:r>
      <w:r w:rsidR="009A5C9C" w:rsidRPr="0032190F">
        <w:rPr>
          <w:lang w:val="fr-FR"/>
        </w:rPr>
        <w:t>radié</w:t>
      </w:r>
      <w:r w:rsidRPr="0032190F">
        <w:rPr>
          <w:lang w:val="fr-FR"/>
        </w:rPr>
        <w:t xml:space="preserve"> figure en haut de la composition (SS BIB)</w:t>
      </w:r>
      <w:r w:rsidR="007D33D5" w:rsidRPr="0032190F">
        <w:rPr>
          <w:lang w:val="fr-FR"/>
        </w:rPr>
        <w:t xml:space="preserve">. Un </w:t>
      </w:r>
      <w:hyperlink r:id="rId10552" w:anchor="Cul_Art_TAC_T_z_cervide" w:history="1">
        <w:r w:rsidR="00C370D1" w:rsidRPr="0032190F">
          <w:rPr>
            <w:rStyle w:val="Hyperlink"/>
            <w:lang w:val="fr-FR"/>
          </w:rPr>
          <w:t>cerf</w:t>
        </w:r>
      </w:hyperlink>
      <w:r w:rsidR="00C370D1" w:rsidRPr="0032190F">
        <w:rPr>
          <w:rStyle w:val="st"/>
          <w:lang w:val="fr-FR"/>
        </w:rPr>
        <w:t xml:space="preserve"> </w:t>
      </w:r>
      <w:r w:rsidR="007D33D5" w:rsidRPr="0032190F">
        <w:rPr>
          <w:lang w:val="fr-FR"/>
        </w:rPr>
        <w:t>est gravé face au</w:t>
      </w:r>
      <w:r w:rsidR="00A867C5" w:rsidRPr="0032190F">
        <w:rPr>
          <w:lang w:val="fr-FR"/>
        </w:rPr>
        <w:t>x</w:t>
      </w:r>
      <w:r w:rsidR="007D33D5" w:rsidRPr="0032190F">
        <w:rPr>
          <w:lang w:val="fr-FR"/>
        </w:rPr>
        <w:t xml:space="preserve"> hallebardes. </w:t>
      </w:r>
      <w:r w:rsidR="00B01029" w:rsidRPr="0032190F">
        <w:rPr>
          <w:lang w:val="fr-FR"/>
        </w:rPr>
        <w:t xml:space="preserve">… </w:t>
      </w:r>
    </w:p>
    <w:p w14:paraId="39F04048" w14:textId="77777777" w:rsidR="00A867C5" w:rsidRPr="0032190F" w:rsidRDefault="00A867C5" w:rsidP="00242C0F">
      <w:pPr>
        <w:jc w:val="both"/>
        <w:rPr>
          <w:lang w:val="fr-FR"/>
        </w:rPr>
      </w:pPr>
    </w:p>
    <w:p w14:paraId="50DED4B6" w14:textId="77777777" w:rsidR="00A867C5" w:rsidRDefault="00A867C5" w:rsidP="00242C0F">
      <w:pPr>
        <w:jc w:val="both"/>
        <w:rPr>
          <w:rStyle w:val="Heading4Char"/>
        </w:rPr>
      </w:pPr>
      <w:bookmarkStart w:id="4245" w:name="Sizz_Plas_2"/>
      <w:r w:rsidRPr="00A867C5">
        <w:rPr>
          <w:rStyle w:val="Heading4Char"/>
        </w:rPr>
        <w:t>Plas</w:t>
      </w:r>
      <w:r>
        <w:rPr>
          <w:rStyle w:val="Heading4Char"/>
        </w:rPr>
        <w:t xml:space="preserve"> 2</w:t>
      </w:r>
    </w:p>
    <w:bookmarkEnd w:id="4245"/>
    <w:p w14:paraId="0F9319B2" w14:textId="6B18A5D1" w:rsidR="00A867C5" w:rsidRPr="0032190F" w:rsidRDefault="00A867C5" w:rsidP="00242C0F">
      <w:pPr>
        <w:rPr>
          <w:lang w:val="fr-FR"/>
        </w:rPr>
      </w:pPr>
      <w:r w:rsidRPr="0032190F">
        <w:rPr>
          <w:lang w:val="fr-FR"/>
        </w:rPr>
        <w:t xml:space="preserve">Le panneau Plas 2 montre des personnages et des quadrupèdes </w:t>
      </w:r>
      <w:r w:rsidR="00654FFA" w:rsidRPr="0032190F">
        <w:rPr>
          <w:lang w:val="fr-FR"/>
        </w:rPr>
        <w:t>(</w:t>
      </w:r>
      <w:hyperlink r:id="rId10553" w:anchor="Cul_Art_TAC_T_z_cervide" w:history="1">
        <w:r w:rsidR="00C370D1" w:rsidRPr="0032190F">
          <w:rPr>
            <w:rStyle w:val="Hyperlink"/>
            <w:lang w:val="fr-FR"/>
          </w:rPr>
          <w:t>cerf</w:t>
        </w:r>
      </w:hyperlink>
      <w:r w:rsidR="00C370D1" w:rsidRPr="0032190F">
        <w:rPr>
          <w:rStyle w:val="st"/>
          <w:lang w:val="fr-FR"/>
        </w:rPr>
        <w:t>s</w:t>
      </w:r>
      <w:r w:rsidR="00654FFA" w:rsidRPr="0032190F">
        <w:rPr>
          <w:lang w:val="fr-FR"/>
        </w:rPr>
        <w:t xml:space="preserve">) </w:t>
      </w:r>
      <w:r w:rsidRPr="0032190F">
        <w:rPr>
          <w:lang w:val="fr-FR"/>
        </w:rPr>
        <w:t xml:space="preserve">filiformes </w:t>
      </w:r>
      <w:r w:rsidR="00654FFA" w:rsidRPr="0032190F">
        <w:rPr>
          <w:lang w:val="fr-FR"/>
        </w:rPr>
        <w:t>attribués au premier âge du Cuivre (Remedello 1) (Fossati). Des cercles concentriques frangés.</w:t>
      </w:r>
    </w:p>
    <w:p w14:paraId="194D7165" w14:textId="77777777" w:rsidR="00CB5DE5" w:rsidRPr="0032190F" w:rsidRDefault="00CB5DE5" w:rsidP="00242C0F">
      <w:pPr>
        <w:rPr>
          <w:lang w:val="fr-FR"/>
        </w:rPr>
      </w:pPr>
    </w:p>
    <w:p w14:paraId="4B03FE37" w14:textId="77777777" w:rsidR="00CB5DE5" w:rsidRPr="0032190F" w:rsidRDefault="00CB5DE5" w:rsidP="00242C0F">
      <w:pPr>
        <w:pStyle w:val="Heading3"/>
        <w:spacing w:line="240" w:lineRule="auto"/>
      </w:pPr>
      <w:r w:rsidRPr="0032190F">
        <w:t xml:space="preserve">Dos Costapeta </w:t>
      </w:r>
    </w:p>
    <w:p w14:paraId="733C6B9A" w14:textId="77777777" w:rsidR="006F6651" w:rsidRPr="0032190F" w:rsidRDefault="006F6651" w:rsidP="00242C0F">
      <w:pPr>
        <w:rPr>
          <w:lang w:val="fr-FR"/>
        </w:rPr>
      </w:pPr>
      <w:r w:rsidRPr="0032190F">
        <w:rPr>
          <w:lang w:val="fr-FR"/>
        </w:rPr>
        <w:t>Commune de Paspardo</w:t>
      </w:r>
    </w:p>
    <w:p w14:paraId="6FF8FB2A" w14:textId="77777777" w:rsidR="006F6651" w:rsidRPr="0032190F" w:rsidRDefault="006F6651" w:rsidP="00242C0F">
      <w:pPr>
        <w:rPr>
          <w:lang w:val="fr-FR"/>
        </w:rPr>
      </w:pPr>
    </w:p>
    <w:p w14:paraId="3DC85CCA" w14:textId="77777777" w:rsidR="00CB5DE5" w:rsidRPr="0032190F" w:rsidRDefault="00CB5DE5" w:rsidP="00242C0F">
      <w:pPr>
        <w:pStyle w:val="Heading4"/>
      </w:pPr>
      <w:bookmarkStart w:id="4246" w:name="Sizz_Dos_Costapeta_1"/>
      <w:r w:rsidRPr="0032190F">
        <w:lastRenderedPageBreak/>
        <w:t>Dos Costapeta 1</w:t>
      </w:r>
    </w:p>
    <w:bookmarkEnd w:id="4246"/>
    <w:p w14:paraId="4A9C85D4" w14:textId="77777777" w:rsidR="00B01029" w:rsidRPr="0032190F" w:rsidRDefault="00B01029" w:rsidP="00242C0F">
      <w:pPr>
        <w:jc w:val="both"/>
        <w:rPr>
          <w:lang w:val="fr-FR"/>
        </w:rPr>
      </w:pPr>
    </w:p>
    <w:p w14:paraId="71C6E4B0" w14:textId="77777777" w:rsidR="006F6651" w:rsidRPr="0032190F" w:rsidRDefault="006F6651" w:rsidP="00242C0F">
      <w:pPr>
        <w:jc w:val="both"/>
        <w:rPr>
          <w:lang w:val="fr-FR"/>
        </w:rPr>
      </w:pPr>
      <w:r w:rsidRPr="0032190F">
        <w:rPr>
          <w:lang w:val="fr-FR"/>
        </w:rPr>
        <w:t>L’une des plus grande composition topographique du site (BIB 1813 p. 43)</w:t>
      </w:r>
    </w:p>
    <w:p w14:paraId="7640297F" w14:textId="4BD02231" w:rsidR="00CB5DE5" w:rsidRPr="0032190F" w:rsidRDefault="006F6651" w:rsidP="00242C0F">
      <w:pPr>
        <w:jc w:val="both"/>
        <w:rPr>
          <w:lang w:val="fr-FR"/>
        </w:rPr>
      </w:pPr>
      <w:r w:rsidRPr="0032190F">
        <w:rPr>
          <w:lang w:val="fr-FR"/>
        </w:rPr>
        <w:t>Dans un autre secteur de la roche, l</w:t>
      </w:r>
      <w:r w:rsidR="00CB5DE5" w:rsidRPr="0032190F">
        <w:rPr>
          <w:lang w:val="fr-FR"/>
        </w:rPr>
        <w:t>’étude des superpositions a montré que les gravures d’</w:t>
      </w:r>
      <w:hyperlink r:id="rId10554" w:anchor="Cul_Proto_Art_TAC_T_a_orant" w:history="1">
        <w:r w:rsidR="00017B49" w:rsidRPr="0032190F">
          <w:rPr>
            <w:rStyle w:val="Hyperlink"/>
            <w:lang w:val="fr-FR" w:eastAsia="en-GB"/>
          </w:rPr>
          <w:t>orants</w:t>
        </w:r>
      </w:hyperlink>
      <w:r w:rsidR="00CB5DE5" w:rsidRPr="0032190F">
        <w:rPr>
          <w:lang w:val="fr-FR"/>
        </w:rPr>
        <w:t xml:space="preserve"> recouvraient les gravures de </w:t>
      </w:r>
      <w:hyperlink r:id="rId10555" w:anchor="Sit_Valcamonica_T_t_lance" w:history="1">
        <w:r w:rsidR="00DE55E6">
          <w:rPr>
            <w:rStyle w:val="Hyperlink"/>
            <w:lang w:val="fr-FR"/>
          </w:rPr>
          <w:t>lances</w:t>
        </w:r>
      </w:hyperlink>
      <w:r w:rsidR="00DE55E6" w:rsidRPr="00DE55E6">
        <w:rPr>
          <w:lang w:val="fr-FR"/>
        </w:rPr>
        <w:t xml:space="preserve"> </w:t>
      </w:r>
      <w:r w:rsidR="004D2649" w:rsidRPr="0032190F">
        <w:rPr>
          <w:lang w:val="fr-FR"/>
        </w:rPr>
        <w:t xml:space="preserve">attribuées à l’âge du Bronze </w:t>
      </w:r>
      <w:r w:rsidR="0048607F" w:rsidRPr="0032190F">
        <w:rPr>
          <w:lang w:val="fr-FR"/>
        </w:rPr>
        <w:t xml:space="preserve">[moyen] </w:t>
      </w:r>
      <w:r w:rsidR="00CB5DE5" w:rsidRPr="0032190F">
        <w:rPr>
          <w:lang w:val="fr-FR"/>
        </w:rPr>
        <w:t>(BIB 15</w:t>
      </w:r>
      <w:r w:rsidR="004D2649" w:rsidRPr="0032190F">
        <w:rPr>
          <w:lang w:val="fr-FR"/>
        </w:rPr>
        <w:t>, BIB 1531</w:t>
      </w:r>
      <w:r w:rsidR="00017B49" w:rsidRPr="0032190F">
        <w:rPr>
          <w:lang w:val="fr-FR"/>
        </w:rPr>
        <w:t xml:space="preserve">) </w:t>
      </w:r>
    </w:p>
    <w:p w14:paraId="1684ED31" w14:textId="77777777" w:rsidR="00CB5DE5" w:rsidRPr="0032190F" w:rsidRDefault="00CB5DE5" w:rsidP="00242C0F">
      <w:pPr>
        <w:jc w:val="both"/>
        <w:rPr>
          <w:lang w:val="fr-FR"/>
        </w:rPr>
      </w:pPr>
    </w:p>
    <w:p w14:paraId="048C349D" w14:textId="77777777" w:rsidR="00A21896" w:rsidRPr="0032190F" w:rsidRDefault="00B01029" w:rsidP="00242C0F">
      <w:pPr>
        <w:pStyle w:val="Heading3"/>
        <w:spacing w:line="240" w:lineRule="auto"/>
      </w:pPr>
      <w:bookmarkStart w:id="4247" w:name="Sizz_Foppe_Nadro"/>
      <w:r w:rsidRPr="0032190F">
        <w:t>Foppe di Nadro</w:t>
      </w:r>
    </w:p>
    <w:bookmarkEnd w:id="4247"/>
    <w:p w14:paraId="11CB2D46" w14:textId="77777777" w:rsidR="0048607F" w:rsidRPr="0032190F" w:rsidRDefault="0048607F" w:rsidP="00242C0F">
      <w:pPr>
        <w:rPr>
          <w:lang w:val="fr-FR"/>
        </w:rPr>
      </w:pPr>
    </w:p>
    <w:p w14:paraId="3A949FC9" w14:textId="731FF0A5" w:rsidR="00027E36" w:rsidRPr="0032190F" w:rsidRDefault="007154F3" w:rsidP="00242C0F">
      <w:pPr>
        <w:rPr>
          <w:lang w:val="fr-FR"/>
        </w:rPr>
      </w:pPr>
      <w:r w:rsidRPr="0032190F">
        <w:rPr>
          <w:lang w:val="fr-FR"/>
        </w:rPr>
        <w:t>Nadro-Foppe di Nadro, abri avec ossements, segments de cercle et éléments de collier (BIB 87 p. 268 (Zanetti 1983)</w:t>
      </w:r>
      <w:r w:rsidR="003D5457" w:rsidRPr="0032190F">
        <w:rPr>
          <w:lang w:val="fr-FR"/>
        </w:rPr>
        <w:t>)</w:t>
      </w:r>
      <w:r w:rsidRPr="0032190F">
        <w:rPr>
          <w:lang w:val="fr-FR"/>
        </w:rPr>
        <w:t xml:space="preserve">. Attribué au groupe des </w:t>
      </w:r>
      <w:hyperlink r:id="rId10556" w:anchor="Cul_Grottes_Sepulcrales" w:history="1">
        <w:r w:rsidRPr="0032190F">
          <w:rPr>
            <w:rStyle w:val="Hyperlink"/>
            <w:lang w:val="fr-FR"/>
          </w:rPr>
          <w:t>Grottes sépulcrales</w:t>
        </w:r>
      </w:hyperlink>
    </w:p>
    <w:p w14:paraId="72C2B530" w14:textId="77777777" w:rsidR="007154F3" w:rsidRPr="0032190F" w:rsidRDefault="007154F3" w:rsidP="00242C0F">
      <w:pPr>
        <w:rPr>
          <w:lang w:val="fr-FR"/>
        </w:rPr>
      </w:pPr>
    </w:p>
    <w:p w14:paraId="32ADE41B" w14:textId="77777777" w:rsidR="00027E36" w:rsidRPr="0032190F" w:rsidRDefault="00027E36" w:rsidP="00242C0F">
      <w:pPr>
        <w:rPr>
          <w:lang w:val="fr-FR"/>
        </w:rPr>
      </w:pPr>
      <w:r w:rsidRPr="0032190F">
        <w:rPr>
          <w:lang w:val="fr-FR"/>
        </w:rPr>
        <w:t>On y trouve 81 roches dont 46 ont été relevées (Arcà 2009 p. 284)</w:t>
      </w:r>
    </w:p>
    <w:p w14:paraId="5414A86A" w14:textId="77777777" w:rsidR="005B48E1" w:rsidRPr="0032190F" w:rsidRDefault="005B48E1" w:rsidP="00242C0F">
      <w:pPr>
        <w:rPr>
          <w:lang w:val="fr-FR"/>
        </w:rPr>
      </w:pPr>
    </w:p>
    <w:p w14:paraId="378DC4B9" w14:textId="77777777" w:rsidR="00B01029" w:rsidRPr="0032190F" w:rsidRDefault="007F2AA0" w:rsidP="00242C0F">
      <w:pPr>
        <w:pStyle w:val="Heading4"/>
      </w:pPr>
      <w:bookmarkStart w:id="4248" w:name="Sizz_Foppe_Nadro_1"/>
      <w:r w:rsidRPr="0032190F">
        <w:t>Foppe di Nadro 1</w:t>
      </w:r>
    </w:p>
    <w:bookmarkEnd w:id="4248"/>
    <w:p w14:paraId="54C0BB5B" w14:textId="77777777" w:rsidR="007F2AA0" w:rsidRPr="0032190F" w:rsidRDefault="007F2AA0" w:rsidP="00242C0F">
      <w:pPr>
        <w:jc w:val="both"/>
        <w:rPr>
          <w:lang w:val="fr-FR"/>
        </w:rPr>
      </w:pPr>
    </w:p>
    <w:p w14:paraId="00E07D36" w14:textId="38926300" w:rsidR="007F2AA0" w:rsidRPr="0032190F" w:rsidRDefault="007F2AA0" w:rsidP="00242C0F">
      <w:pPr>
        <w:jc w:val="both"/>
        <w:rPr>
          <w:lang w:val="fr-FR"/>
        </w:rPr>
      </w:pPr>
      <w:r w:rsidRPr="0032190F">
        <w:rPr>
          <w:lang w:val="fr-FR"/>
        </w:rPr>
        <w:t xml:space="preserve">A l’entrée du site archéologique, cette surface presque plane comprend plusieurs gravures dont une hallebarde à lame triangulaire et manche droit qui semble associée à un anthropomorphe. Cette composition rappelle celle de la roche </w:t>
      </w:r>
      <w:hyperlink r:id="rId10557" w:anchor="Siz_ZVIIIGIXR7" w:history="1">
        <w:r w:rsidRPr="0032190F">
          <w:rPr>
            <w:rStyle w:val="Hyperlink"/>
            <w:lang w:val="fr-FR"/>
          </w:rPr>
          <w:t>ZVIII.GIX.R7</w:t>
        </w:r>
      </w:hyperlink>
      <w:r w:rsidRPr="0032190F">
        <w:rPr>
          <w:lang w:val="fr-FR"/>
        </w:rPr>
        <w:t xml:space="preserve"> (SS BIB)</w:t>
      </w:r>
    </w:p>
    <w:p w14:paraId="3F302A5A" w14:textId="77777777" w:rsidR="007F2AA0" w:rsidRPr="0032190F" w:rsidRDefault="007F2AA0" w:rsidP="00242C0F">
      <w:pPr>
        <w:jc w:val="both"/>
        <w:rPr>
          <w:lang w:val="fr-FR"/>
        </w:rPr>
      </w:pPr>
    </w:p>
    <w:p w14:paraId="35D59F34" w14:textId="77777777" w:rsidR="00B01029" w:rsidRPr="0032190F" w:rsidRDefault="00B01029" w:rsidP="00242C0F">
      <w:pPr>
        <w:pStyle w:val="Heading4"/>
      </w:pPr>
      <w:bookmarkStart w:id="4249" w:name="Sizz_Foppe_Nadro_4"/>
      <w:r w:rsidRPr="0032190F">
        <w:t>Foppe di Nadro 4</w:t>
      </w:r>
    </w:p>
    <w:bookmarkEnd w:id="4249"/>
    <w:p w14:paraId="5F497165" w14:textId="77777777" w:rsidR="00B01029" w:rsidRPr="0032190F" w:rsidRDefault="00B01029" w:rsidP="00242C0F">
      <w:pPr>
        <w:rPr>
          <w:lang w:val="fr-FR"/>
        </w:rPr>
      </w:pPr>
    </w:p>
    <w:p w14:paraId="1F9011ED" w14:textId="77777777" w:rsidR="00FB1EF3" w:rsidRPr="0032190F" w:rsidRDefault="00B01029" w:rsidP="00242C0F">
      <w:pPr>
        <w:jc w:val="both"/>
        <w:rPr>
          <w:lang w:val="fr-FR"/>
        </w:rPr>
      </w:pPr>
      <w:r w:rsidRPr="0032190F">
        <w:rPr>
          <w:lang w:val="fr-FR"/>
        </w:rPr>
        <w:t xml:space="preserve">Cet affleurement à peine incliné regroupe une importante </w:t>
      </w:r>
      <w:r w:rsidR="00604E82" w:rsidRPr="0032190F">
        <w:rPr>
          <w:lang w:val="fr-FR"/>
        </w:rPr>
        <w:t xml:space="preserve">concentration d’armes (SS BIB). </w:t>
      </w:r>
    </w:p>
    <w:p w14:paraId="750C6997" w14:textId="77777777" w:rsidR="00FB1EF3" w:rsidRPr="0032190F" w:rsidRDefault="00FB1EF3" w:rsidP="00242C0F">
      <w:pPr>
        <w:jc w:val="both"/>
        <w:rPr>
          <w:lang w:val="fr-FR"/>
        </w:rPr>
      </w:pPr>
    </w:p>
    <w:p w14:paraId="783BC468" w14:textId="754213F2" w:rsidR="00BE2F5C" w:rsidRPr="0032190F" w:rsidRDefault="003D5457" w:rsidP="00242C0F">
      <w:pPr>
        <w:jc w:val="both"/>
        <w:rPr>
          <w:lang w:val="fr-FR"/>
        </w:rPr>
      </w:pPr>
      <w:r w:rsidRPr="0032190F">
        <w:rPr>
          <w:lang w:val="fr-FR"/>
        </w:rPr>
        <w:t xml:space="preserve">G. de </w:t>
      </w:r>
      <w:r w:rsidR="00FB1EF3" w:rsidRPr="0032190F">
        <w:rPr>
          <w:lang w:val="fr-FR"/>
        </w:rPr>
        <w:t xml:space="preserve">Saulieu considère que les représentations </w:t>
      </w:r>
      <w:r w:rsidR="00505575" w:rsidRPr="0032190F">
        <w:rPr>
          <w:lang w:val="fr-FR"/>
        </w:rPr>
        <w:t xml:space="preserve">de </w:t>
      </w:r>
      <w:hyperlink r:id="rId10558" w:anchor="Typ_Bego_Poignards" w:history="1">
        <w:r w:rsidR="00BC398E" w:rsidRPr="0032190F">
          <w:rPr>
            <w:rStyle w:val="Hyperlink"/>
            <w:lang w:val="fr-FR"/>
          </w:rPr>
          <w:t>P</w:t>
        </w:r>
        <w:r w:rsidR="00505575" w:rsidRPr="0032190F">
          <w:rPr>
            <w:rStyle w:val="Hyperlink"/>
            <w:lang w:val="fr-FR"/>
          </w:rPr>
          <w:t>oignards</w:t>
        </w:r>
      </w:hyperlink>
      <w:r w:rsidR="00505575" w:rsidRPr="0032190F">
        <w:rPr>
          <w:lang w:val="fr-FR"/>
        </w:rPr>
        <w:t xml:space="preserve"> à longue lame </w:t>
      </w:r>
      <w:r w:rsidR="00FB1EF3" w:rsidRPr="0032190F">
        <w:rPr>
          <w:lang w:val="fr-FR"/>
        </w:rPr>
        <w:t xml:space="preserve">de cette roche </w:t>
      </w:r>
      <w:r w:rsidR="00505575" w:rsidRPr="0032190F">
        <w:rPr>
          <w:lang w:val="fr-FR"/>
        </w:rPr>
        <w:t xml:space="preserve">sont attribuables au Bronze ancien ou Moyen </w:t>
      </w:r>
      <w:r w:rsidR="00FB1EF3" w:rsidRPr="0032190F">
        <w:rPr>
          <w:lang w:val="fr-FR"/>
        </w:rPr>
        <w:t xml:space="preserve">(BIB 877 p. </w:t>
      </w:r>
      <w:r w:rsidR="00505575" w:rsidRPr="0032190F">
        <w:rPr>
          <w:lang w:val="fr-FR"/>
        </w:rPr>
        <w:t>76)</w:t>
      </w:r>
      <w:r w:rsidR="00486B78" w:rsidRPr="0032190F">
        <w:rPr>
          <w:lang w:val="fr-FR"/>
        </w:rPr>
        <w:t xml:space="preserve">. </w:t>
      </w:r>
      <w:r w:rsidR="00BE2F5C" w:rsidRPr="0032190F">
        <w:rPr>
          <w:lang w:val="fr-FR"/>
        </w:rPr>
        <w:t>Poignard(s) non superposable(s) aux modèles archéologiques (contrairement à ceux figurés sur les stèles) mais rapprochable, considérant la forme de la lame, du type Remedello (Cuivre 2) jusqu’au Bronze ancien (Arcà 2009 p. 288, 289)</w:t>
      </w:r>
      <w:r w:rsidR="00BC398E" w:rsidRPr="0032190F">
        <w:rPr>
          <w:lang w:val="fr-FR"/>
        </w:rPr>
        <w:t xml:space="preserve">. </w:t>
      </w:r>
    </w:p>
    <w:p w14:paraId="27EAC20B" w14:textId="77777777" w:rsidR="00BC398E" w:rsidRPr="0032190F" w:rsidRDefault="00BC398E" w:rsidP="00242C0F">
      <w:pPr>
        <w:jc w:val="both"/>
        <w:rPr>
          <w:lang w:val="fr-FR"/>
        </w:rPr>
      </w:pPr>
      <w:r w:rsidRPr="0032190F">
        <w:rPr>
          <w:lang w:val="fr-FR"/>
        </w:rPr>
        <w:t xml:space="preserve">Poignards de </w:t>
      </w:r>
      <w:r w:rsidRPr="0032190F">
        <w:rPr>
          <w:i/>
          <w:lang w:val="fr-FR"/>
        </w:rPr>
        <w:t xml:space="preserve">type 1B </w:t>
      </w:r>
      <w:r w:rsidRPr="0032190F">
        <w:rPr>
          <w:lang w:val="fr-FR"/>
        </w:rPr>
        <w:t>et</w:t>
      </w:r>
      <w:smartTag w:uri="urn:schemas-microsoft-com:office:smarttags" w:element="metricconverter">
        <w:smartTagPr>
          <w:attr w:name="ProductID" w:val="1C"/>
        </w:smartTagPr>
        <w:r w:rsidRPr="0032190F">
          <w:rPr>
            <w:i/>
            <w:lang w:val="fr-FR"/>
          </w:rPr>
          <w:t>1C</w:t>
        </w:r>
      </w:smartTag>
      <w:r w:rsidRPr="0032190F">
        <w:rPr>
          <w:lang w:val="fr-FR"/>
        </w:rPr>
        <w:t xml:space="preserve"> selon Arcà (Arcà 2010 p. 291)</w:t>
      </w:r>
    </w:p>
    <w:p w14:paraId="7422E800" w14:textId="77777777" w:rsidR="00FB1EF3" w:rsidRPr="0032190F" w:rsidRDefault="00FB1EF3" w:rsidP="00242C0F">
      <w:pPr>
        <w:jc w:val="both"/>
        <w:rPr>
          <w:lang w:val="fr-FR"/>
        </w:rPr>
      </w:pPr>
    </w:p>
    <w:p w14:paraId="7A2B3731" w14:textId="0CC4B184" w:rsidR="0065418B" w:rsidRPr="0032190F" w:rsidRDefault="00B01029" w:rsidP="00242C0F">
      <w:pPr>
        <w:jc w:val="both"/>
        <w:rPr>
          <w:lang w:val="fr-FR"/>
        </w:rPr>
      </w:pPr>
      <w:r w:rsidRPr="0032190F">
        <w:rPr>
          <w:lang w:val="fr-FR"/>
        </w:rPr>
        <w:t xml:space="preserve">Une hallebarde incisée, avec des rainures sur la lame peut-être rapprochée d’une hallebarde similaire (incision, rainures) sur la </w:t>
      </w:r>
      <w:r w:rsidR="00CF601F" w:rsidRPr="0032190F">
        <w:rPr>
          <w:lang w:val="fr-FR"/>
        </w:rPr>
        <w:t xml:space="preserve">roche de </w:t>
      </w:r>
      <w:r w:rsidR="004060AB" w:rsidRPr="0032190F">
        <w:rPr>
          <w:lang w:val="fr-FR"/>
        </w:rPr>
        <w:t xml:space="preserve">l’Autel </w:t>
      </w:r>
      <w:r w:rsidRPr="0032190F">
        <w:rPr>
          <w:lang w:val="fr-FR"/>
        </w:rPr>
        <w:t>(SS BIB</w:t>
      </w:r>
      <w:r w:rsidR="00604E82" w:rsidRPr="0032190F">
        <w:rPr>
          <w:lang w:val="fr-FR"/>
        </w:rPr>
        <w:t>)</w:t>
      </w:r>
      <w:r w:rsidR="00505575" w:rsidRPr="0032190F">
        <w:rPr>
          <w:lang w:val="fr-FR"/>
        </w:rPr>
        <w:t xml:space="preserve">. Elle évoqueraitle type </w:t>
      </w:r>
      <w:hyperlink r:id="rId10559" w:anchor="Sit_Calvatone" w:history="1">
        <w:r w:rsidR="00505575" w:rsidRPr="0032190F">
          <w:rPr>
            <w:rStyle w:val="Hyperlink"/>
            <w:lang w:val="fr-FR"/>
          </w:rPr>
          <w:t>Calvatone</w:t>
        </w:r>
      </w:hyperlink>
      <w:r w:rsidR="00505575" w:rsidRPr="0032190F">
        <w:rPr>
          <w:lang w:val="fr-FR"/>
        </w:rPr>
        <w:t xml:space="preserve"> (BIB 877 p. 77)</w:t>
      </w:r>
      <w:r w:rsidR="00604E82" w:rsidRPr="0032190F">
        <w:rPr>
          <w:lang w:val="fr-FR"/>
        </w:rPr>
        <w:t xml:space="preserve">. </w:t>
      </w:r>
      <w:r w:rsidR="0065418B" w:rsidRPr="0032190F">
        <w:rPr>
          <w:lang w:val="fr-FR"/>
        </w:rPr>
        <w:t>Il a été proposé de l’associer aux caches d’armes de l’âge du Bronze (BIB 715 et BIB 1027)</w:t>
      </w:r>
    </w:p>
    <w:p w14:paraId="66F141EB" w14:textId="77777777" w:rsidR="008B5B29" w:rsidRPr="0032190F" w:rsidRDefault="008B5B29" w:rsidP="00242C0F">
      <w:pPr>
        <w:jc w:val="both"/>
        <w:rPr>
          <w:lang w:val="fr-FR"/>
        </w:rPr>
      </w:pPr>
    </w:p>
    <w:p w14:paraId="507ABC98" w14:textId="790A975B" w:rsidR="00486B78" w:rsidRPr="0032190F" w:rsidRDefault="00486B78" w:rsidP="00242C0F">
      <w:pPr>
        <w:jc w:val="both"/>
        <w:rPr>
          <w:lang w:val="fr-FR"/>
        </w:rPr>
      </w:pPr>
      <w:r w:rsidRPr="0032190F">
        <w:rPr>
          <w:lang w:val="fr-FR"/>
        </w:rPr>
        <w:t xml:space="preserve">Deux </w:t>
      </w:r>
      <w:hyperlink r:id="rId10560" w:anchor="Typ_Bego_Corniformes" w:history="1">
        <w:r w:rsidRPr="0032190F">
          <w:rPr>
            <w:rStyle w:val="Hyperlink"/>
            <w:lang w:val="fr-FR"/>
          </w:rPr>
          <w:t>corniformes</w:t>
        </w:r>
      </w:hyperlink>
      <w:r w:rsidRPr="0032190F">
        <w:rPr>
          <w:lang w:val="fr-FR"/>
        </w:rPr>
        <w:t xml:space="preserve"> qui sont intéressants à comparer avec ceux du mont Bego. Avec ceux-ci sont également présents des poignards à lame triangulaire avec différents  em</w:t>
      </w:r>
      <w:r w:rsidR="003D5457" w:rsidRPr="0032190F">
        <w:rPr>
          <w:lang w:val="fr-FR"/>
        </w:rPr>
        <w:t>m</w:t>
      </w:r>
      <w:r w:rsidRPr="0032190F">
        <w:rPr>
          <w:lang w:val="fr-FR"/>
        </w:rPr>
        <w:t>anchements (Arcà 2009 p. 288).</w:t>
      </w:r>
    </w:p>
    <w:p w14:paraId="0FA20676" w14:textId="77777777" w:rsidR="004060AB" w:rsidRPr="0032190F" w:rsidRDefault="004060AB" w:rsidP="00242C0F">
      <w:pPr>
        <w:jc w:val="both"/>
        <w:rPr>
          <w:lang w:val="fr-FR"/>
        </w:rPr>
      </w:pPr>
    </w:p>
    <w:p w14:paraId="55DE9E47" w14:textId="77777777" w:rsidR="004060AB" w:rsidRPr="0032190F" w:rsidRDefault="004060AB" w:rsidP="00242C0F">
      <w:pPr>
        <w:jc w:val="both"/>
        <w:rPr>
          <w:lang w:val="fr-FR"/>
        </w:rPr>
      </w:pPr>
      <w:r w:rsidRPr="0032190F">
        <w:rPr>
          <w:lang w:val="fr-FR"/>
        </w:rPr>
        <w:t>Superposition d’un poignard à base rectiligne sur un triple cercle concentrique (BIB 1595 p. 179)</w:t>
      </w:r>
    </w:p>
    <w:p w14:paraId="586AF996" w14:textId="77777777" w:rsidR="004060AB" w:rsidRPr="0032190F" w:rsidRDefault="004060AB"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63"/>
        <w:gridCol w:w="2809"/>
      </w:tblGrid>
      <w:tr w:rsidR="004060AB" w14:paraId="0EF8092E" w14:textId="77777777" w:rsidTr="00107F90">
        <w:trPr>
          <w:jc w:val="center"/>
        </w:trPr>
        <w:tc>
          <w:tcPr>
            <w:tcW w:w="763" w:type="dxa"/>
            <w:shd w:val="clear" w:color="auto" w:fill="auto"/>
          </w:tcPr>
          <w:p w14:paraId="1AF5C9A2" w14:textId="77777777" w:rsidR="004060AB" w:rsidRDefault="004060AB" w:rsidP="00107F90">
            <w:pPr>
              <w:jc w:val="both"/>
            </w:pPr>
            <w:r>
              <w:t>sur</w:t>
            </w:r>
          </w:p>
        </w:tc>
        <w:tc>
          <w:tcPr>
            <w:tcW w:w="2809" w:type="dxa"/>
            <w:shd w:val="clear" w:color="auto" w:fill="auto"/>
          </w:tcPr>
          <w:p w14:paraId="62451308" w14:textId="77777777" w:rsidR="004060AB" w:rsidRDefault="004060AB" w:rsidP="00107F90">
            <w:pPr>
              <w:jc w:val="both"/>
            </w:pPr>
            <w:r>
              <w:t>poignard à base rectiligne</w:t>
            </w:r>
          </w:p>
        </w:tc>
      </w:tr>
      <w:tr w:rsidR="004060AB" w14:paraId="6120D052" w14:textId="77777777" w:rsidTr="00107F90">
        <w:trPr>
          <w:jc w:val="center"/>
        </w:trPr>
        <w:tc>
          <w:tcPr>
            <w:tcW w:w="763" w:type="dxa"/>
            <w:shd w:val="clear" w:color="auto" w:fill="auto"/>
          </w:tcPr>
          <w:p w14:paraId="5C84D312" w14:textId="77777777" w:rsidR="004060AB" w:rsidRDefault="004060AB" w:rsidP="00107F90">
            <w:pPr>
              <w:jc w:val="both"/>
            </w:pPr>
            <w:r>
              <w:t>sous</w:t>
            </w:r>
          </w:p>
        </w:tc>
        <w:tc>
          <w:tcPr>
            <w:tcW w:w="2809" w:type="dxa"/>
            <w:shd w:val="clear" w:color="auto" w:fill="auto"/>
          </w:tcPr>
          <w:p w14:paraId="6EA23D91" w14:textId="77777777" w:rsidR="004060AB" w:rsidRDefault="004060AB" w:rsidP="00107F90">
            <w:pPr>
              <w:jc w:val="both"/>
            </w:pPr>
            <w:r>
              <w:t>triple cercle concentrique</w:t>
            </w:r>
          </w:p>
        </w:tc>
      </w:tr>
    </w:tbl>
    <w:p w14:paraId="42E4C250" w14:textId="77777777" w:rsidR="004060AB" w:rsidRDefault="004060AB" w:rsidP="00242C0F">
      <w:pPr>
        <w:jc w:val="both"/>
      </w:pPr>
      <w:r>
        <w:t>(BIB 1595 p. 179)</w:t>
      </w:r>
    </w:p>
    <w:p w14:paraId="5CFF5FD0" w14:textId="77777777" w:rsidR="00486B78" w:rsidRDefault="00486B78" w:rsidP="00242C0F">
      <w:pPr>
        <w:jc w:val="both"/>
      </w:pPr>
    </w:p>
    <w:p w14:paraId="4C0B85DB" w14:textId="77777777" w:rsidR="00486B78" w:rsidRDefault="00486B78" w:rsidP="00242C0F">
      <w:pPr>
        <w:pStyle w:val="Heading4"/>
      </w:pPr>
      <w:r>
        <w:t>Foppe di Nadro 22</w:t>
      </w:r>
    </w:p>
    <w:p w14:paraId="711AED7C" w14:textId="77777777" w:rsidR="00486B78" w:rsidRDefault="00486B78" w:rsidP="00242C0F">
      <w:pPr>
        <w:jc w:val="both"/>
      </w:pPr>
    </w:p>
    <w:p w14:paraId="3115A077" w14:textId="77777777" w:rsidR="00BE2F5C" w:rsidRPr="0032190F" w:rsidRDefault="00BE2F5C" w:rsidP="00242C0F">
      <w:pPr>
        <w:jc w:val="both"/>
        <w:rPr>
          <w:lang w:val="fr-FR"/>
        </w:rPr>
      </w:pPr>
      <w:r w:rsidRPr="0032190F">
        <w:rPr>
          <w:lang w:val="fr-FR"/>
        </w:rPr>
        <w:t>Poignard(s) non superposable(s) aux modèles archéologiques (contrairement à ceux figurés sur les stèles) mais rapprochable, considérant la forme de la lame du type Remedello (Cuivre 2) (Arcà 2009 p. 288, 289)</w:t>
      </w:r>
    </w:p>
    <w:p w14:paraId="25B9B6CB" w14:textId="77777777" w:rsidR="00486B78" w:rsidRPr="0032190F" w:rsidRDefault="00486B78" w:rsidP="00242C0F">
      <w:pPr>
        <w:jc w:val="both"/>
        <w:rPr>
          <w:lang w:val="fr-FR"/>
        </w:rPr>
      </w:pPr>
    </w:p>
    <w:p w14:paraId="60A6611C" w14:textId="77777777" w:rsidR="008B5B29" w:rsidRPr="0032190F" w:rsidRDefault="008B5B29" w:rsidP="00242C0F">
      <w:pPr>
        <w:pStyle w:val="Heading4"/>
      </w:pPr>
      <w:bookmarkStart w:id="4250" w:name="Sizz_Foppe_Nadro_23"/>
      <w:r w:rsidRPr="0032190F">
        <w:lastRenderedPageBreak/>
        <w:t>Foppe di Nadro 23</w:t>
      </w:r>
    </w:p>
    <w:bookmarkEnd w:id="4250"/>
    <w:p w14:paraId="69E8676E" w14:textId="77777777" w:rsidR="008B5B29" w:rsidRPr="0032190F" w:rsidRDefault="008B5B29" w:rsidP="00242C0F">
      <w:pPr>
        <w:rPr>
          <w:lang w:val="fr-FR"/>
        </w:rPr>
      </w:pPr>
    </w:p>
    <w:p w14:paraId="13D4D542" w14:textId="56693A95" w:rsidR="000219FE" w:rsidRPr="0032190F" w:rsidRDefault="008B5B29" w:rsidP="00242C0F">
      <w:pPr>
        <w:jc w:val="both"/>
        <w:rPr>
          <w:lang w:val="fr-FR"/>
        </w:rPr>
      </w:pPr>
      <w:r w:rsidRPr="0032190F">
        <w:rPr>
          <w:lang w:val="fr-FR"/>
        </w:rPr>
        <w:t xml:space="preserve">Les grandes surfaces piquetées de cette roche sont tout à fait comparables avec celles de </w:t>
      </w:r>
      <w:hyperlink r:id="rId10561" w:anchor="Desc_ZXIXGIVR21alpha" w:history="1">
        <w:r w:rsidRPr="0032190F">
          <w:rPr>
            <w:rStyle w:val="Hyperlink"/>
            <w:i/>
            <w:lang w:val="fr-FR"/>
          </w:rPr>
          <w:t>300 rock</w:t>
        </w:r>
      </w:hyperlink>
      <w:r w:rsidRPr="0032190F">
        <w:rPr>
          <w:lang w:val="fr-FR"/>
        </w:rPr>
        <w:t xml:space="preserve"> (Arcà 2009 p. 286)</w:t>
      </w:r>
      <w:r w:rsidR="00486B78" w:rsidRPr="0032190F">
        <w:rPr>
          <w:lang w:val="fr-FR"/>
        </w:rPr>
        <w:t xml:space="preserve">. </w:t>
      </w:r>
    </w:p>
    <w:p w14:paraId="670606D6" w14:textId="77777777" w:rsidR="00BE2F5C" w:rsidRPr="0032190F" w:rsidRDefault="00BE2F5C" w:rsidP="00242C0F">
      <w:pPr>
        <w:jc w:val="both"/>
        <w:rPr>
          <w:lang w:val="fr-FR"/>
        </w:rPr>
      </w:pPr>
    </w:p>
    <w:p w14:paraId="6D4132FB" w14:textId="01AD6C43" w:rsidR="00BE2F5C" w:rsidRPr="0032190F" w:rsidRDefault="00000000" w:rsidP="00242C0F">
      <w:pPr>
        <w:jc w:val="both"/>
        <w:rPr>
          <w:lang w:val="fr-FR"/>
        </w:rPr>
      </w:pPr>
      <w:hyperlink r:id="rId10562" w:anchor="Typ_Bego_Poignards" w:history="1">
        <w:r w:rsidR="0027534C" w:rsidRPr="0032190F">
          <w:rPr>
            <w:rStyle w:val="Hyperlink"/>
            <w:lang w:val="fr-FR"/>
          </w:rPr>
          <w:t>Poignards</w:t>
        </w:r>
      </w:hyperlink>
      <w:r w:rsidR="0027534C" w:rsidRPr="0032190F">
        <w:rPr>
          <w:lang w:val="fr-FR"/>
        </w:rPr>
        <w:t xml:space="preserve"> non superposables aux modèles archéologiques (contrairement à ceux figurés sur les stèles) mais rapprochable, considérant la forme de la lame, du type Remedello (Cuivre 2) jusqu’au Bronze ancien (Arcà 2009 p. 288, 289). </w:t>
      </w:r>
      <w:r w:rsidR="00BE2F5C" w:rsidRPr="0032190F">
        <w:rPr>
          <w:lang w:val="fr-FR"/>
        </w:rPr>
        <w:t>Les secteurs A, C et F de FDN 23 montre des typologies de poignards attribuables au Bronze ancien (Arcà 2009 p. 290)</w:t>
      </w:r>
    </w:p>
    <w:p w14:paraId="794DAEF5" w14:textId="6E2C3065" w:rsidR="00BC398E" w:rsidRPr="0032190F" w:rsidRDefault="0027534C" w:rsidP="00242C0F">
      <w:pPr>
        <w:jc w:val="both"/>
        <w:rPr>
          <w:lang w:val="fr-FR"/>
        </w:rPr>
      </w:pPr>
      <w:r w:rsidRPr="0032190F">
        <w:rPr>
          <w:lang w:val="fr-FR"/>
        </w:rPr>
        <w:t xml:space="preserve">Haches spatulée de type des </w:t>
      </w:r>
      <w:hyperlink r:id="rId10563" w:anchor="Typ_Arm_Haches" w:history="1">
        <w:r w:rsidRPr="0032190F">
          <w:rPr>
            <w:rStyle w:val="Hyperlink"/>
            <w:lang w:val="fr-FR"/>
          </w:rPr>
          <w:t>Roseaux</w:t>
        </w:r>
      </w:hyperlink>
      <w:r w:rsidRPr="0032190F">
        <w:rPr>
          <w:lang w:val="fr-FR"/>
        </w:rPr>
        <w:t xml:space="preserve"> (Arcà 2009 p. 290)</w:t>
      </w:r>
      <w:r w:rsidR="00BC398E" w:rsidRPr="0032190F">
        <w:rPr>
          <w:lang w:val="fr-FR"/>
        </w:rPr>
        <w:t xml:space="preserve">. Poignards de </w:t>
      </w:r>
      <w:r w:rsidR="00BC398E" w:rsidRPr="0032190F">
        <w:rPr>
          <w:i/>
          <w:lang w:val="fr-FR"/>
        </w:rPr>
        <w:t xml:space="preserve">type 1B </w:t>
      </w:r>
      <w:r w:rsidR="00BC398E" w:rsidRPr="0032190F">
        <w:rPr>
          <w:lang w:val="fr-FR"/>
        </w:rPr>
        <w:t>et</w:t>
      </w:r>
      <w:smartTag w:uri="urn:schemas-microsoft-com:office:smarttags" w:element="metricconverter">
        <w:smartTagPr>
          <w:attr w:name="ProductID" w:val="1C"/>
        </w:smartTagPr>
        <w:r w:rsidR="00BC398E" w:rsidRPr="0032190F">
          <w:rPr>
            <w:i/>
            <w:lang w:val="fr-FR"/>
          </w:rPr>
          <w:t>1C</w:t>
        </w:r>
      </w:smartTag>
      <w:r w:rsidR="00BC398E" w:rsidRPr="0032190F">
        <w:rPr>
          <w:lang w:val="fr-FR"/>
        </w:rPr>
        <w:t xml:space="preserve"> selon Arcà (Arcà 2010 p. 291)</w:t>
      </w:r>
      <w:r w:rsidR="00BF164D" w:rsidRPr="0032190F">
        <w:rPr>
          <w:lang w:val="fr-FR"/>
        </w:rPr>
        <w:t>.</w:t>
      </w:r>
    </w:p>
    <w:p w14:paraId="343DDCDF" w14:textId="77777777" w:rsidR="00281AAF" w:rsidRPr="0032190F" w:rsidRDefault="00281AAF" w:rsidP="00242C0F">
      <w:pPr>
        <w:jc w:val="both"/>
        <w:rPr>
          <w:lang w:val="fr-FR"/>
        </w:rPr>
      </w:pPr>
    </w:p>
    <w:p w14:paraId="444F3832" w14:textId="77777777" w:rsidR="00281AAF" w:rsidRPr="007868A3" w:rsidRDefault="00281AAF" w:rsidP="00242C0F">
      <w:pPr>
        <w:pStyle w:val="Heading4"/>
        <w:rPr>
          <w:lang w:val="it-IT"/>
        </w:rPr>
      </w:pPr>
      <w:r w:rsidRPr="007868A3">
        <w:rPr>
          <w:lang w:val="it-IT"/>
        </w:rPr>
        <w:t>Foppe di Nadro 24</w:t>
      </w:r>
    </w:p>
    <w:p w14:paraId="2E2BA032" w14:textId="77777777" w:rsidR="0027534C" w:rsidRPr="007868A3" w:rsidRDefault="0027534C" w:rsidP="00242C0F">
      <w:pPr>
        <w:jc w:val="both"/>
        <w:rPr>
          <w:lang w:val="it-IT"/>
        </w:rPr>
      </w:pPr>
    </w:p>
    <w:p w14:paraId="5AAD6352" w14:textId="77777777" w:rsidR="00281AAF" w:rsidRPr="007868A3" w:rsidRDefault="00281AAF" w:rsidP="00242C0F">
      <w:pPr>
        <w:jc w:val="both"/>
        <w:rPr>
          <w:lang w:val="it-IT"/>
        </w:rPr>
      </w:pPr>
      <w:r w:rsidRPr="007868A3">
        <w:rPr>
          <w:lang w:val="it-IT"/>
        </w:rPr>
        <w:t>1 bucrâne (corniforme) (Silvana Gavaldo et Umberto Sansoni com. pers.)</w:t>
      </w:r>
    </w:p>
    <w:p w14:paraId="48C833BB" w14:textId="77777777" w:rsidR="00281AAF" w:rsidRPr="007868A3" w:rsidRDefault="00281AAF" w:rsidP="00242C0F">
      <w:pPr>
        <w:jc w:val="both"/>
        <w:rPr>
          <w:lang w:val="it-IT"/>
        </w:rPr>
      </w:pPr>
    </w:p>
    <w:p w14:paraId="437558D6" w14:textId="77777777" w:rsidR="000219FE" w:rsidRPr="0032190F" w:rsidRDefault="000219FE" w:rsidP="00242C0F">
      <w:pPr>
        <w:pStyle w:val="Heading4"/>
      </w:pPr>
      <w:r w:rsidRPr="0032190F">
        <w:t>Foppe di Nadro 26</w:t>
      </w:r>
    </w:p>
    <w:p w14:paraId="07DDE3A9" w14:textId="77777777" w:rsidR="000219FE" w:rsidRPr="0032190F" w:rsidRDefault="000219FE" w:rsidP="00242C0F">
      <w:pPr>
        <w:rPr>
          <w:lang w:val="fr-FR"/>
        </w:rPr>
      </w:pPr>
    </w:p>
    <w:p w14:paraId="66737CAB" w14:textId="77777777" w:rsidR="000219FE" w:rsidRPr="0032190F" w:rsidRDefault="000219FE" w:rsidP="00242C0F">
      <w:pPr>
        <w:rPr>
          <w:lang w:val="fr-FR"/>
        </w:rPr>
      </w:pPr>
      <w:r w:rsidRPr="0032190F">
        <w:rPr>
          <w:lang w:val="fr-FR"/>
        </w:rPr>
        <w:t>Avec 1500 gravures c’est la plus grande concentration du Valcamonica (Arcà 2009 p. 283)</w:t>
      </w:r>
    </w:p>
    <w:p w14:paraId="7782A7C0" w14:textId="77777777" w:rsidR="000219FE" w:rsidRPr="0032190F" w:rsidRDefault="000219FE" w:rsidP="00242C0F">
      <w:pPr>
        <w:rPr>
          <w:lang w:val="fr-FR"/>
        </w:rPr>
      </w:pPr>
    </w:p>
    <w:p w14:paraId="6A6A65B6" w14:textId="77777777" w:rsidR="000219FE" w:rsidRPr="0032190F" w:rsidRDefault="000219FE" w:rsidP="00242C0F">
      <w:pPr>
        <w:pStyle w:val="Heading4"/>
      </w:pPr>
      <w:r w:rsidRPr="0032190F">
        <w:t>Foppe di Nadro 27</w:t>
      </w:r>
    </w:p>
    <w:p w14:paraId="0ECCE5CA" w14:textId="77777777" w:rsidR="000219FE" w:rsidRPr="0032190F" w:rsidRDefault="000219FE" w:rsidP="00242C0F">
      <w:pPr>
        <w:rPr>
          <w:lang w:val="fr-FR"/>
        </w:rPr>
      </w:pPr>
    </w:p>
    <w:p w14:paraId="659834B9" w14:textId="77777777" w:rsidR="000219FE" w:rsidRPr="0032190F" w:rsidRDefault="000219FE" w:rsidP="00242C0F">
      <w:pPr>
        <w:rPr>
          <w:lang w:val="fr-FR"/>
        </w:rPr>
      </w:pPr>
      <w:r w:rsidRPr="0032190F">
        <w:rPr>
          <w:lang w:val="fr-FR"/>
        </w:rPr>
        <w:t>Avec 1000 gravures c’est l’une des plus grande</w:t>
      </w:r>
      <w:r w:rsidR="00302A22" w:rsidRPr="0032190F">
        <w:rPr>
          <w:lang w:val="fr-FR"/>
        </w:rPr>
        <w:t>s</w:t>
      </w:r>
      <w:r w:rsidRPr="0032190F">
        <w:rPr>
          <w:lang w:val="fr-FR"/>
        </w:rPr>
        <w:t xml:space="preserve"> concentration</w:t>
      </w:r>
      <w:r w:rsidR="00302A22" w:rsidRPr="0032190F">
        <w:rPr>
          <w:lang w:val="fr-FR"/>
        </w:rPr>
        <w:t>s</w:t>
      </w:r>
      <w:r w:rsidRPr="0032190F">
        <w:rPr>
          <w:lang w:val="fr-FR"/>
        </w:rPr>
        <w:t xml:space="preserve"> du Valcamonica (Arcà 2009 p. 283)</w:t>
      </w:r>
    </w:p>
    <w:p w14:paraId="1B2B7BD8" w14:textId="77777777" w:rsidR="000219FE" w:rsidRPr="0032190F" w:rsidRDefault="000219FE" w:rsidP="00242C0F">
      <w:pPr>
        <w:rPr>
          <w:lang w:val="fr-FR"/>
        </w:rPr>
      </w:pPr>
    </w:p>
    <w:p w14:paraId="6E3AD0C0" w14:textId="77777777" w:rsidR="008D5BB3" w:rsidRPr="0032190F" w:rsidRDefault="008D5BB3" w:rsidP="00242C0F">
      <w:pPr>
        <w:pStyle w:val="Heading4"/>
      </w:pPr>
      <w:bookmarkStart w:id="4251" w:name="Sizz_Foppe_Nadro_30"/>
      <w:r w:rsidRPr="0032190F">
        <w:t xml:space="preserve">Foppe di Nadro </w:t>
      </w:r>
      <w:r w:rsidR="00B12E43" w:rsidRPr="0032190F">
        <w:t>30</w:t>
      </w:r>
    </w:p>
    <w:bookmarkEnd w:id="4251"/>
    <w:p w14:paraId="61675A4C" w14:textId="77777777" w:rsidR="008D5BB3" w:rsidRPr="0032190F" w:rsidRDefault="008D5BB3" w:rsidP="00242C0F">
      <w:pPr>
        <w:rPr>
          <w:lang w:val="fr-FR"/>
        </w:rPr>
      </w:pPr>
    </w:p>
    <w:p w14:paraId="54FFFBE3" w14:textId="77777777" w:rsidR="00A803BA" w:rsidRPr="0032190F" w:rsidRDefault="008D5BB3" w:rsidP="00242C0F">
      <w:pPr>
        <w:rPr>
          <w:lang w:val="fr-FR"/>
        </w:rPr>
      </w:pPr>
      <w:r w:rsidRPr="0032190F">
        <w:rPr>
          <w:lang w:val="fr-FR"/>
        </w:rPr>
        <w:t>Cette surface sub-horizontale présente des anthropomorphes attribués au style III</w:t>
      </w:r>
      <w:r w:rsidR="00B12E43" w:rsidRPr="0032190F">
        <w:rPr>
          <w:lang w:val="fr-FR"/>
        </w:rPr>
        <w:t xml:space="preserve">A </w:t>
      </w:r>
      <w:r w:rsidR="007C2BD7" w:rsidRPr="0032190F">
        <w:rPr>
          <w:lang w:val="fr-FR"/>
        </w:rPr>
        <w:t>[</w:t>
      </w:r>
      <w:r w:rsidR="00B12E43" w:rsidRPr="0032190F">
        <w:rPr>
          <w:lang w:val="fr-FR"/>
        </w:rPr>
        <w:t>sans plus de précision ; A1 ?, A2 ?</w:t>
      </w:r>
      <w:r w:rsidR="007C2BD7" w:rsidRPr="0032190F">
        <w:rPr>
          <w:lang w:val="fr-FR"/>
        </w:rPr>
        <w:t>]</w:t>
      </w:r>
    </w:p>
    <w:p w14:paraId="7B6F0AFA" w14:textId="77777777" w:rsidR="00604E82" w:rsidRPr="0032190F" w:rsidRDefault="00604E82" w:rsidP="00242C0F">
      <w:pPr>
        <w:rPr>
          <w:lang w:val="fr-FR"/>
        </w:rPr>
      </w:pPr>
    </w:p>
    <w:p w14:paraId="6E051F04" w14:textId="77777777" w:rsidR="00A803BA" w:rsidRPr="0032190F" w:rsidRDefault="00A803BA" w:rsidP="00242C0F">
      <w:pPr>
        <w:pStyle w:val="Heading3"/>
        <w:spacing w:line="240" w:lineRule="auto"/>
      </w:pPr>
      <w:bookmarkStart w:id="4252" w:name="Sizz_Rupe_Magna"/>
      <w:r w:rsidRPr="0032190F">
        <w:t>Ruppe Magna</w:t>
      </w:r>
    </w:p>
    <w:bookmarkEnd w:id="4252"/>
    <w:p w14:paraId="5583C294" w14:textId="77777777" w:rsidR="003E5C3F" w:rsidRPr="0032190F" w:rsidRDefault="003E5C3F" w:rsidP="00242C0F">
      <w:pPr>
        <w:rPr>
          <w:lang w:val="fr-FR"/>
        </w:rPr>
      </w:pPr>
      <w:r w:rsidRPr="0032190F">
        <w:rPr>
          <w:lang w:val="fr-FR"/>
        </w:rPr>
        <w:t>Rupe Magna</w:t>
      </w:r>
    </w:p>
    <w:p w14:paraId="3ACC97C9" w14:textId="77777777" w:rsidR="003E5C3F" w:rsidRPr="0032190F" w:rsidRDefault="003E5C3F" w:rsidP="00242C0F">
      <w:pPr>
        <w:rPr>
          <w:lang w:val="fr-FR"/>
        </w:rPr>
      </w:pPr>
    </w:p>
    <w:p w14:paraId="55E7C2B3" w14:textId="77777777" w:rsidR="00A20D69" w:rsidRPr="0032190F" w:rsidRDefault="00A803BA" w:rsidP="00242C0F">
      <w:pPr>
        <w:rPr>
          <w:lang w:val="fr-FR"/>
        </w:rPr>
      </w:pPr>
      <w:r w:rsidRPr="0032190F">
        <w:rPr>
          <w:lang w:val="fr-FR"/>
        </w:rPr>
        <w:t>La roche de Ruppe Magna à Grosio est surement la plus gravée en Europe occidentale qui n’a</w:t>
      </w:r>
      <w:r w:rsidR="007C2BD7" w:rsidRPr="0032190F">
        <w:rPr>
          <w:lang w:val="fr-FR"/>
        </w:rPr>
        <w:t>it</w:t>
      </w:r>
      <w:r w:rsidRPr="0032190F">
        <w:rPr>
          <w:lang w:val="fr-FR"/>
        </w:rPr>
        <w:t xml:space="preserve"> jamais était retrouvée (SS BIB)</w:t>
      </w:r>
      <w:r w:rsidR="00DE5693" w:rsidRPr="0032190F">
        <w:rPr>
          <w:lang w:val="fr-FR"/>
        </w:rPr>
        <w:t>.</w:t>
      </w:r>
    </w:p>
    <w:p w14:paraId="37252E36" w14:textId="77777777" w:rsidR="00DE5693" w:rsidRPr="0032190F" w:rsidRDefault="00DE5693" w:rsidP="00242C0F">
      <w:pPr>
        <w:rPr>
          <w:lang w:val="fr-FR"/>
        </w:rPr>
      </w:pPr>
    </w:p>
    <w:p w14:paraId="286A97A6" w14:textId="6F209E9C" w:rsidR="00DE5693" w:rsidRPr="00DE5693" w:rsidRDefault="00DE5693" w:rsidP="00242C0F">
      <w:pPr>
        <w:rPr>
          <w:lang w:val="en-GB"/>
        </w:rPr>
      </w:pPr>
      <w:r>
        <w:rPr>
          <w:i/>
          <w:lang w:val="en-GB"/>
        </w:rPr>
        <w:t>C</w:t>
      </w:r>
      <w:r w:rsidRPr="00DE5693">
        <w:rPr>
          <w:i/>
          <w:lang w:val="en-GB"/>
        </w:rPr>
        <w:t>up-marks and grooves cover Bronze Age and first Iron Age human figures</w:t>
      </w:r>
      <w:r>
        <w:rPr>
          <w:lang w:val="en-GB"/>
        </w:rPr>
        <w:t xml:space="preserve">, comme à </w:t>
      </w:r>
      <w:hyperlink r:id="rId10564" w:anchor="Sit_Carschenna" w:history="1">
        <w:r w:rsidRPr="00DE5693">
          <w:rPr>
            <w:rStyle w:val="Hyperlink"/>
            <w:lang w:val="en-GB"/>
          </w:rPr>
          <w:t>Carschenna</w:t>
        </w:r>
      </w:hyperlink>
      <w:r w:rsidRPr="00DE5693">
        <w:rPr>
          <w:lang w:val="en-GB"/>
        </w:rPr>
        <w:t>(</w:t>
      </w:r>
      <w:r w:rsidRPr="004661B8">
        <w:rPr>
          <w:lang w:val="en-GB"/>
        </w:rPr>
        <w:t>www.rupestre.net</w:t>
      </w:r>
      <w:r w:rsidRPr="00DE5693">
        <w:rPr>
          <w:lang w:val="en-GB"/>
        </w:rPr>
        <w:t>)</w:t>
      </w:r>
    </w:p>
    <w:p w14:paraId="1C488077" w14:textId="77777777" w:rsidR="00A803BA" w:rsidRPr="0032190F" w:rsidRDefault="00A803BA" w:rsidP="00242C0F">
      <w:pPr>
        <w:rPr>
          <w:lang w:val="fr-FR"/>
        </w:rPr>
      </w:pPr>
      <w:r w:rsidRPr="006A329A">
        <w:rPr>
          <w:lang w:val="fr-FR"/>
        </w:rPr>
        <w:br/>
      </w:r>
      <w:r w:rsidRPr="0032190F">
        <w:rPr>
          <w:lang w:val="fr-FR"/>
        </w:rPr>
        <w:t>Elle présente, entre autre, 5 gravures de spirales qui semblent être les plus anciennes de la roche (BIB 175 p. 141)</w:t>
      </w:r>
    </w:p>
    <w:p w14:paraId="247521CF" w14:textId="77777777" w:rsidR="003E5C3F" w:rsidRPr="0032190F" w:rsidRDefault="003E5C3F" w:rsidP="00242C0F">
      <w:pPr>
        <w:rPr>
          <w:lang w:val="fr-FR"/>
        </w:rPr>
      </w:pPr>
    </w:p>
    <w:p w14:paraId="3C9ECE1A" w14:textId="055A155B" w:rsidR="007C2BD7" w:rsidRPr="0032190F" w:rsidRDefault="003E5C3F" w:rsidP="00242C0F">
      <w:pPr>
        <w:rPr>
          <w:lang w:val="fr-FR"/>
        </w:rPr>
      </w:pPr>
      <w:r w:rsidRPr="0032190F">
        <w:rPr>
          <w:szCs w:val="18"/>
          <w:lang w:val="fr-FR" w:eastAsia="en-GB"/>
        </w:rPr>
        <w:t xml:space="preserve">Plusieurs anthropomorphes mâles semblent lever les avant-bras au ciel. Une dissymétrie notée aux extrémités distales des membres supérieurs – un cercle et un segment – plaiderait en faveur d’objets brandis, interprétés comme un petit bouclier dans une main et un bâton court dans l’autre (Fossati 2010, p. 130). Le « bouclier » n’étant pas « plein », qu’un piquetage aurait su rendre, il s’agit plutôt d’un anneau. Autre alternative : si les bras étaient en réalité tendus à l’horizontale, un des deux objets tenus à la verticale s’apparenterait, de fait, aux représentations discutées dans ce chapitre (voir le </w:t>
      </w:r>
      <w:hyperlink r:id="rId10565" w:anchor="Chemin_Collines_5" w:history="1">
        <w:r w:rsidRPr="0032190F">
          <w:rPr>
            <w:rStyle w:val="Hyperlink"/>
            <w:szCs w:val="18"/>
            <w:lang w:val="fr-FR" w:eastAsia="en-GB"/>
          </w:rPr>
          <w:t>Chemin des Collines 5</w:t>
        </w:r>
      </w:hyperlink>
      <w:r w:rsidRPr="0032190F">
        <w:rPr>
          <w:szCs w:val="18"/>
          <w:lang w:val="fr-FR" w:eastAsia="en-GB"/>
        </w:rPr>
        <w:t>).</w:t>
      </w:r>
      <w:r w:rsidRPr="0032190F">
        <w:rPr>
          <w:lang w:val="fr-FR"/>
        </w:rPr>
        <w:t>(BIB 2278 p. 889)</w:t>
      </w:r>
    </w:p>
    <w:p w14:paraId="3355955C" w14:textId="77777777" w:rsidR="003E5C3F" w:rsidRPr="0032190F" w:rsidRDefault="003E5C3F" w:rsidP="00242C0F">
      <w:pPr>
        <w:rPr>
          <w:lang w:val="fr-FR"/>
        </w:rPr>
      </w:pPr>
    </w:p>
    <w:p w14:paraId="754FC30F" w14:textId="77777777" w:rsidR="00A20D69" w:rsidRPr="0032190F" w:rsidRDefault="00A20D69" w:rsidP="00242C0F">
      <w:pPr>
        <w:pStyle w:val="Heading3"/>
        <w:spacing w:line="240" w:lineRule="auto"/>
      </w:pPr>
      <w:bookmarkStart w:id="4253" w:name="Sizz_Capo_Ponte"/>
      <w:r w:rsidRPr="0032190F">
        <w:lastRenderedPageBreak/>
        <w:t>Capo di Ponte</w:t>
      </w:r>
    </w:p>
    <w:bookmarkEnd w:id="4253"/>
    <w:p w14:paraId="0FFB1216" w14:textId="5B11EDF6" w:rsidR="00C3720C" w:rsidRPr="0032190F" w:rsidRDefault="00A20D69" w:rsidP="00242C0F">
      <w:pPr>
        <w:jc w:val="both"/>
        <w:rPr>
          <w:lang w:val="fr-FR"/>
        </w:rPr>
      </w:pPr>
      <w:r w:rsidRPr="0032190F">
        <w:rPr>
          <w:lang w:val="fr-FR"/>
        </w:rPr>
        <w:t xml:space="preserve">Ce site </w:t>
      </w:r>
      <w:r w:rsidR="00483815" w:rsidRPr="0032190F">
        <w:rPr>
          <w:lang w:val="fr-FR"/>
        </w:rPr>
        <w:t xml:space="preserve">montre plusieurs plages rectangulaires avec des lignes de cupules, des topographiques qu’il est possible de comparer avec ceux du </w:t>
      </w:r>
      <w:hyperlink r:id="rId10566" w:anchor="Sit_Mont_Bego" w:history="1">
        <w:r w:rsidR="00483815" w:rsidRPr="0032190F">
          <w:rPr>
            <w:rStyle w:val="Hyperlink"/>
            <w:lang w:val="fr-FR"/>
          </w:rPr>
          <w:t>mont Bego</w:t>
        </w:r>
      </w:hyperlink>
      <w:r w:rsidR="00483815" w:rsidRPr="0032190F">
        <w:rPr>
          <w:lang w:val="fr-FR"/>
        </w:rPr>
        <w:t xml:space="preserve"> (SS BIB)</w:t>
      </w:r>
    </w:p>
    <w:p w14:paraId="2DF17E61" w14:textId="77777777" w:rsidR="00DC48BE" w:rsidRPr="0032190F" w:rsidRDefault="00DC48BE" w:rsidP="00242C0F">
      <w:pPr>
        <w:jc w:val="both"/>
        <w:rPr>
          <w:lang w:val="fr-FR"/>
        </w:rPr>
      </w:pPr>
    </w:p>
    <w:p w14:paraId="248A2568" w14:textId="77777777" w:rsidR="00DC48BE" w:rsidRPr="009E217E" w:rsidRDefault="00DC48BE" w:rsidP="00242C0F">
      <w:pPr>
        <w:pStyle w:val="Heading4"/>
        <w:rPr>
          <w:lang w:val="es-ES"/>
        </w:rPr>
      </w:pPr>
      <w:bookmarkStart w:id="4254" w:name="Sizz_Bedolina"/>
      <w:r w:rsidRPr="009E217E">
        <w:rPr>
          <w:lang w:val="es-ES"/>
        </w:rPr>
        <w:t>Bédolina</w:t>
      </w:r>
    </w:p>
    <w:bookmarkEnd w:id="4254"/>
    <w:p w14:paraId="62C9DC46" w14:textId="77777777" w:rsidR="00A20D69" w:rsidRPr="009E217E" w:rsidRDefault="00A20D69" w:rsidP="00242C0F">
      <w:pPr>
        <w:jc w:val="both"/>
        <w:rPr>
          <w:lang w:val="es-ES"/>
        </w:rPr>
      </w:pPr>
    </w:p>
    <w:p w14:paraId="75144CEE" w14:textId="77777777" w:rsidR="00281AAF" w:rsidRPr="009E217E" w:rsidRDefault="00281AAF" w:rsidP="00647EA0">
      <w:pPr>
        <w:pStyle w:val="Heading5"/>
        <w:rPr>
          <w:lang w:val="es-ES"/>
        </w:rPr>
      </w:pPr>
      <w:bookmarkStart w:id="4255" w:name="Sizz_Bedolina_1"/>
      <w:r w:rsidRPr="009E217E">
        <w:rPr>
          <w:lang w:val="es-ES"/>
        </w:rPr>
        <w:t>Bedolina 1</w:t>
      </w:r>
    </w:p>
    <w:bookmarkEnd w:id="4255"/>
    <w:p w14:paraId="26D84F0F" w14:textId="77777777" w:rsidR="00F12B07" w:rsidRPr="009E217E" w:rsidRDefault="00F12B07" w:rsidP="00242C0F">
      <w:pPr>
        <w:jc w:val="both"/>
        <w:rPr>
          <w:lang w:val="es-ES"/>
        </w:rPr>
      </w:pPr>
      <w:r w:rsidRPr="009E217E">
        <w:rPr>
          <w:lang w:val="es-ES"/>
        </w:rPr>
        <w:t>530 m.s.n.m, 4,3 x 2,4 m (BIB 3244)</w:t>
      </w:r>
    </w:p>
    <w:p w14:paraId="535DAB05" w14:textId="77777777" w:rsidR="00F12B07" w:rsidRPr="009E217E" w:rsidRDefault="00F12B07" w:rsidP="00242C0F">
      <w:pPr>
        <w:jc w:val="both"/>
        <w:rPr>
          <w:lang w:val="es-ES"/>
        </w:rPr>
      </w:pPr>
    </w:p>
    <w:p w14:paraId="4B76BDFA" w14:textId="77777777" w:rsidR="00DC48BE" w:rsidRPr="0032190F" w:rsidRDefault="00DC48BE" w:rsidP="00242C0F">
      <w:pPr>
        <w:jc w:val="both"/>
        <w:rPr>
          <w:lang w:val="fr-FR"/>
        </w:rPr>
      </w:pPr>
      <w:r w:rsidRPr="0032190F">
        <w:rPr>
          <w:lang w:val="fr-FR"/>
        </w:rPr>
        <w:t>La « </w:t>
      </w:r>
      <w:r w:rsidRPr="00E751A0">
        <w:rPr>
          <w:i/>
          <w:lang w:val="fr-FR"/>
        </w:rPr>
        <w:t>mappa di Bedolina</w:t>
      </w:r>
      <w:r w:rsidRPr="0032190F">
        <w:rPr>
          <w:lang w:val="fr-FR"/>
        </w:rPr>
        <w:t> »</w:t>
      </w:r>
      <w:r w:rsidR="000500A8" w:rsidRPr="0032190F">
        <w:rPr>
          <w:lang w:val="fr-FR"/>
        </w:rPr>
        <w:t xml:space="preserve">, attribuée à l’âge du Fer (Turconi 1997) comprend 109 figures (Arcà 2009 p. 284). Elle </w:t>
      </w:r>
      <w:r w:rsidRPr="0032190F">
        <w:rPr>
          <w:lang w:val="fr-FR"/>
        </w:rPr>
        <w:t>a été premièrement décrite par R. Battaglia (1932) comme « une représentation très soignée de champs et de clôtures » (</w:t>
      </w:r>
      <w:r w:rsidR="000500A8" w:rsidRPr="0032190F">
        <w:rPr>
          <w:lang w:val="fr-FR"/>
        </w:rPr>
        <w:t>Brocard 2005</w:t>
      </w:r>
      <w:r w:rsidRPr="0032190F">
        <w:rPr>
          <w:lang w:val="fr-FR"/>
        </w:rPr>
        <w:t xml:space="preserve"> p. 11)</w:t>
      </w:r>
      <w:r w:rsidR="00640DD5" w:rsidRPr="0032190F">
        <w:rPr>
          <w:lang w:val="fr-FR"/>
        </w:rPr>
        <w:t xml:space="preserve">. </w:t>
      </w:r>
    </w:p>
    <w:p w14:paraId="2562ED86" w14:textId="7254D154" w:rsidR="000500A8" w:rsidRPr="0032190F" w:rsidRDefault="007B5793" w:rsidP="00242C0F">
      <w:pPr>
        <w:jc w:val="both"/>
        <w:rPr>
          <w:lang w:val="fr-FR"/>
        </w:rPr>
      </w:pPr>
      <w:r w:rsidRPr="0032190F">
        <w:rPr>
          <w:lang w:val="fr-FR"/>
        </w:rPr>
        <w:t xml:space="preserve">Sur cette roche, il </w:t>
      </w:r>
      <w:r w:rsidR="000500A8" w:rsidRPr="0032190F">
        <w:rPr>
          <w:lang w:val="fr-FR"/>
        </w:rPr>
        <w:t>est</w:t>
      </w:r>
      <w:r w:rsidRPr="0032190F">
        <w:rPr>
          <w:lang w:val="fr-FR"/>
        </w:rPr>
        <w:t xml:space="preserve"> possible de reconnaître dans l’organisation des figures une </w:t>
      </w:r>
      <w:hyperlink r:id="rId10567" w:anchor="Cul_Art_TAC_T_t_planimet_agr" w:history="1">
        <w:r w:rsidR="000D1F77" w:rsidRPr="000D1F77">
          <w:rPr>
            <w:rStyle w:val="Hyperlink"/>
            <w:lang w:val="fr-FR"/>
          </w:rPr>
          <w:t>planimétrie agraire</w:t>
        </w:r>
      </w:hyperlink>
      <w:r w:rsidR="000D1F77">
        <w:rPr>
          <w:lang w:val="fr-FR"/>
        </w:rPr>
        <w:t xml:space="preserve"> </w:t>
      </w:r>
      <w:r w:rsidRPr="0032190F">
        <w:rPr>
          <w:lang w:val="fr-FR"/>
        </w:rPr>
        <w:t xml:space="preserve">qui coïncide avec des modèles de partition agraires reconnus en fouilles et attribués </w:t>
      </w:r>
      <w:r w:rsidR="007038B8">
        <w:rPr>
          <w:lang w:val="fr-FR"/>
        </w:rPr>
        <w:t>au</w:t>
      </w:r>
      <w:r w:rsidRPr="0032190F">
        <w:rPr>
          <w:lang w:val="fr-FR"/>
        </w:rPr>
        <w:t xml:space="preserve"> </w:t>
      </w:r>
      <w:hyperlink r:id="rId10568" w:anchor="Cul_Fer" w:history="1">
        <w:r w:rsidRPr="0032190F">
          <w:rPr>
            <w:rStyle w:val="Hyperlink"/>
            <w:lang w:val="fr-FR"/>
          </w:rPr>
          <w:t>Fer</w:t>
        </w:r>
      </w:hyperlink>
      <w:r w:rsidRPr="0032190F">
        <w:rPr>
          <w:lang w:val="fr-FR"/>
        </w:rPr>
        <w:t xml:space="preserve">. Plus particulièrement du type </w:t>
      </w:r>
      <w:r w:rsidRPr="0032190F">
        <w:rPr>
          <w:i/>
          <w:lang w:val="fr-FR"/>
        </w:rPr>
        <w:t>enclos dessiminés dans l’espace agraire et articulés par des réseaux viaires</w:t>
      </w:r>
      <w:r w:rsidR="000500A8" w:rsidRPr="0032190F">
        <w:rPr>
          <w:lang w:val="fr-FR"/>
        </w:rPr>
        <w:t>(Brocard 2005 p. 23)</w:t>
      </w:r>
      <w:r w:rsidR="00436DAD" w:rsidRPr="0032190F">
        <w:rPr>
          <w:lang w:val="fr-FR"/>
        </w:rPr>
        <w:t xml:space="preserve">. </w:t>
      </w:r>
    </w:p>
    <w:p w14:paraId="5F3EEF04" w14:textId="77777777" w:rsidR="007B5793" w:rsidRPr="0032190F" w:rsidRDefault="000500A8" w:rsidP="00242C0F">
      <w:pPr>
        <w:jc w:val="both"/>
        <w:rPr>
          <w:lang w:val="fr-FR"/>
        </w:rPr>
      </w:pPr>
      <w:r w:rsidRPr="0032190F">
        <w:rPr>
          <w:lang w:val="fr-FR"/>
        </w:rPr>
        <w:t>S</w:t>
      </w:r>
      <w:r w:rsidR="00436DAD" w:rsidRPr="0032190F">
        <w:rPr>
          <w:lang w:val="fr-FR"/>
        </w:rPr>
        <w:t>ur la carte de Bedolina, 21 enclos sur 34 entrent dans la grille quadrillée, attestant une relation isocline des plus nettes (BIB 1055 p. 23)</w:t>
      </w:r>
      <w:r w:rsidR="004D2649" w:rsidRPr="0032190F">
        <w:rPr>
          <w:lang w:val="fr-FR"/>
        </w:rPr>
        <w:t>.</w:t>
      </w:r>
    </w:p>
    <w:p w14:paraId="0C645548" w14:textId="77777777" w:rsidR="004D2649" w:rsidRDefault="004D2649" w:rsidP="00242C0F">
      <w:pPr>
        <w:jc w:val="both"/>
        <w:rPr>
          <w:lang w:val="fr-FR"/>
        </w:rPr>
      </w:pPr>
      <w:r w:rsidRPr="0032190F">
        <w:rPr>
          <w:lang w:val="fr-FR"/>
        </w:rPr>
        <w:t>L’analyse des superpositions des gravures permet d’établir que celles-ci ont été réalisées après (</w:t>
      </w:r>
      <w:r w:rsidRPr="0032190F">
        <w:rPr>
          <w:i/>
          <w:lang w:val="fr-FR"/>
        </w:rPr>
        <w:t>dopo</w:t>
      </w:r>
      <w:r w:rsidRPr="0032190F">
        <w:rPr>
          <w:lang w:val="fr-FR"/>
        </w:rPr>
        <w:t xml:space="preserve">) celles du </w:t>
      </w:r>
      <w:r w:rsidR="00C91667" w:rsidRPr="0032190F">
        <w:rPr>
          <w:lang w:val="fr-FR"/>
        </w:rPr>
        <w:t>style</w:t>
      </w:r>
      <w:r w:rsidRPr="0032190F">
        <w:rPr>
          <w:lang w:val="fr-FR"/>
        </w:rPr>
        <w:t xml:space="preserve"> IV 1 et avant celles du style IV 4 / IV 5 et des armes du style IV 5. De fait, la </w:t>
      </w:r>
      <w:r w:rsidRPr="0032190F">
        <w:rPr>
          <w:i/>
          <w:lang w:val="fr-FR"/>
        </w:rPr>
        <w:t>mappa</w:t>
      </w:r>
      <w:r w:rsidRPr="0032190F">
        <w:rPr>
          <w:lang w:val="fr-FR"/>
        </w:rPr>
        <w:t xml:space="preserve"> peut être datée des styles IV 2 ou IV 3, soit entre les 7</w:t>
      </w:r>
      <w:r w:rsidRPr="0032190F">
        <w:rPr>
          <w:vertAlign w:val="superscript"/>
          <w:lang w:val="fr-FR"/>
        </w:rPr>
        <w:t>e</w:t>
      </w:r>
      <w:r w:rsidRPr="0032190F">
        <w:rPr>
          <w:lang w:val="fr-FR"/>
        </w:rPr>
        <w:t xml:space="preserve"> et 6</w:t>
      </w:r>
      <w:r w:rsidRPr="0032190F">
        <w:rPr>
          <w:vertAlign w:val="superscript"/>
          <w:lang w:val="fr-FR"/>
        </w:rPr>
        <w:t>e</w:t>
      </w:r>
      <w:r w:rsidRPr="0032190F">
        <w:rPr>
          <w:lang w:val="fr-FR"/>
        </w:rPr>
        <w:t xml:space="preserve"> siècles a.C</w:t>
      </w:r>
      <w:r w:rsidR="001477ED" w:rsidRPr="0032190F">
        <w:rPr>
          <w:lang w:val="fr-FR"/>
        </w:rPr>
        <w:t>. (BIB 1531 p. 100 (BIB 1066)).</w:t>
      </w:r>
    </w:p>
    <w:p w14:paraId="0028630F" w14:textId="77777777" w:rsidR="00E751A0" w:rsidRPr="0032190F" w:rsidRDefault="00E751A0" w:rsidP="00242C0F">
      <w:pPr>
        <w:jc w:val="both"/>
        <w:rPr>
          <w:lang w:val="fr-FR"/>
        </w:rPr>
      </w:pPr>
      <w:r>
        <w:rPr>
          <w:lang w:val="fr-FR"/>
        </w:rPr>
        <w:t>La mappa recoupe au moins deux guerriers (BIB 3055)</w:t>
      </w:r>
    </w:p>
    <w:p w14:paraId="286CD6E5" w14:textId="77777777" w:rsidR="00281AAF" w:rsidRPr="0032190F" w:rsidRDefault="00281AAF" w:rsidP="00242C0F">
      <w:pPr>
        <w:jc w:val="both"/>
        <w:rPr>
          <w:lang w:val="fr-FR"/>
        </w:rPr>
      </w:pPr>
    </w:p>
    <w:p w14:paraId="727CDB9E" w14:textId="04EDDC58" w:rsidR="00281AAF" w:rsidRDefault="00281AAF" w:rsidP="00242C0F">
      <w:pPr>
        <w:jc w:val="both"/>
        <w:rPr>
          <w:lang w:val="fr-FR"/>
        </w:rPr>
      </w:pPr>
      <w:r w:rsidRPr="0032190F">
        <w:rPr>
          <w:lang w:val="fr-FR"/>
        </w:rPr>
        <w:t>Elle a été étudiée</w:t>
      </w:r>
      <w:r w:rsidR="009048B2" w:rsidRPr="0032190F">
        <w:rPr>
          <w:lang w:val="fr-FR"/>
        </w:rPr>
        <w:t>, avec la mappa du Coren di redondo,</w:t>
      </w:r>
      <w:r w:rsidRPr="0032190F">
        <w:rPr>
          <w:lang w:val="fr-FR"/>
        </w:rPr>
        <w:t xml:space="preserve"> en termes de </w:t>
      </w:r>
      <w:hyperlink r:id="rId10569" w:anchor="MOD_Gph_Exempl" w:history="1">
        <w:r w:rsidRPr="00E751A0">
          <w:rPr>
            <w:rStyle w:val="Hyperlink"/>
            <w:i/>
            <w:lang w:val="fr-FR"/>
          </w:rPr>
          <w:t>network analysis</w:t>
        </w:r>
      </w:hyperlink>
      <w:r w:rsidRPr="0032190F">
        <w:rPr>
          <w:lang w:val="fr-FR"/>
        </w:rPr>
        <w:t>, par C. Alexander et A. Maretta (4 types d’éléments et 32 éléments)</w:t>
      </w:r>
      <w:r w:rsidR="00E751A0">
        <w:rPr>
          <w:lang w:val="fr-FR"/>
        </w:rPr>
        <w:t xml:space="preserve"> (BIB 3055)</w:t>
      </w:r>
    </w:p>
    <w:p w14:paraId="3B022F1D" w14:textId="77777777" w:rsidR="00F12B07" w:rsidRDefault="00F12B07" w:rsidP="00242C0F">
      <w:pPr>
        <w:jc w:val="both"/>
        <w:rPr>
          <w:lang w:val="fr-FR"/>
        </w:rPr>
      </w:pPr>
    </w:p>
    <w:p w14:paraId="5DD648F8" w14:textId="77777777" w:rsidR="00F12B07" w:rsidRDefault="00F12B07" w:rsidP="00242C0F">
      <w:pPr>
        <w:jc w:val="both"/>
        <w:rPr>
          <w:lang w:val="fr-FR"/>
        </w:rPr>
      </w:pPr>
      <w:r>
        <w:rPr>
          <w:lang w:val="fr-FR"/>
        </w:rPr>
        <w:t xml:space="preserve">Phase B: ~40 motifs quandrangulaires reliés entre eux par des lignes, à considérer comme un tout contemporain (Turconi, 1997) </w:t>
      </w:r>
      <w:r w:rsidRPr="00F12B07">
        <w:rPr>
          <w:lang w:val="fr-FR"/>
        </w:rPr>
        <w:t>(BIB 3244)</w:t>
      </w:r>
    </w:p>
    <w:p w14:paraId="00BA3F58" w14:textId="77777777" w:rsidR="00F12B07" w:rsidRDefault="00F12B07" w:rsidP="00242C0F">
      <w:pPr>
        <w:jc w:val="both"/>
        <w:rPr>
          <w:lang w:val="fr-FR"/>
        </w:rPr>
      </w:pPr>
    </w:p>
    <w:p w14:paraId="041CC001" w14:textId="77777777" w:rsidR="00F12B07" w:rsidRPr="0032190F" w:rsidRDefault="00F12B07" w:rsidP="00242C0F">
      <w:pPr>
        <w:jc w:val="both"/>
        <w:rPr>
          <w:lang w:val="fr-FR"/>
        </w:rPr>
      </w:pPr>
      <w:r>
        <w:rPr>
          <w:lang w:val="fr-FR"/>
        </w:rPr>
        <w:t>E. Casti (2018) la fait Interprété comme un modèle réduit de l'espace (3D) montagnard (BIB 3250)</w:t>
      </w:r>
    </w:p>
    <w:p w14:paraId="5DFEA035" w14:textId="77777777" w:rsidR="001477ED" w:rsidRPr="0032190F" w:rsidRDefault="001477ED" w:rsidP="00647EA0">
      <w:pPr>
        <w:pStyle w:val="Heading5"/>
      </w:pPr>
      <w:r w:rsidRPr="0032190F">
        <w:t>Bedolina 5</w:t>
      </w:r>
    </w:p>
    <w:p w14:paraId="0C54FF49" w14:textId="77777777" w:rsidR="001477ED" w:rsidRPr="0032190F" w:rsidRDefault="001477ED" w:rsidP="00242C0F">
      <w:pPr>
        <w:rPr>
          <w:lang w:val="fr-FR"/>
        </w:rPr>
      </w:pPr>
    </w:p>
    <w:p w14:paraId="33D24892" w14:textId="77777777" w:rsidR="001477ED" w:rsidRPr="0032190F" w:rsidRDefault="001477ED" w:rsidP="00242C0F">
      <w:pPr>
        <w:rPr>
          <w:lang w:val="fr-FR"/>
        </w:rPr>
      </w:pPr>
      <w:r w:rsidRPr="0032190F">
        <w:rPr>
          <w:lang w:val="fr-FR"/>
        </w:rPr>
        <w:t>Sur cette roche, les motif</w:t>
      </w:r>
      <w:r w:rsidR="00281AAF" w:rsidRPr="0032190F">
        <w:rPr>
          <w:lang w:val="fr-FR"/>
        </w:rPr>
        <w:t>s</w:t>
      </w:r>
      <w:r w:rsidRPr="0032190F">
        <w:rPr>
          <w:i/>
          <w:lang w:val="fr-FR"/>
        </w:rPr>
        <w:t>a doppio base</w:t>
      </w:r>
      <w:r w:rsidRPr="0032190F">
        <w:rPr>
          <w:lang w:val="fr-FR"/>
        </w:rPr>
        <w:t xml:space="preserve"> sont concentrés sur les côtés alors que l’art rupestre attribué à l’âge du Fer est concentré au centre (Alberto Maretta com. pers.)</w:t>
      </w:r>
    </w:p>
    <w:p w14:paraId="2536D398" w14:textId="77777777" w:rsidR="00010D63" w:rsidRPr="0032190F" w:rsidRDefault="00010D63" w:rsidP="00242C0F">
      <w:pPr>
        <w:autoSpaceDE w:val="0"/>
        <w:autoSpaceDN w:val="0"/>
        <w:adjustRightInd w:val="0"/>
        <w:rPr>
          <w:lang w:val="fr-FR"/>
        </w:rPr>
      </w:pPr>
    </w:p>
    <w:p w14:paraId="43603DCB" w14:textId="77777777" w:rsidR="00010D63" w:rsidRPr="0032190F" w:rsidRDefault="00010D63" w:rsidP="00242C0F">
      <w:pPr>
        <w:pStyle w:val="Heading3"/>
        <w:spacing w:line="240" w:lineRule="auto"/>
      </w:pPr>
      <w:bookmarkStart w:id="4256" w:name="Sizz_Giadeghe"/>
      <w:r w:rsidRPr="0032190F">
        <w:t>Giadeghe</w:t>
      </w:r>
    </w:p>
    <w:bookmarkEnd w:id="4256"/>
    <w:p w14:paraId="5E2F6AD6" w14:textId="79A7D512" w:rsidR="00010D63" w:rsidRPr="0032190F" w:rsidRDefault="00771752" w:rsidP="00242C0F">
      <w:pPr>
        <w:jc w:val="both"/>
        <w:rPr>
          <w:lang w:val="fr-FR"/>
        </w:rPr>
      </w:pPr>
      <w:r w:rsidRPr="0032190F">
        <w:rPr>
          <w:lang w:val="fr-FR"/>
        </w:rPr>
        <w:t xml:space="preserve">Comparée </w:t>
      </w:r>
      <w:r w:rsidR="007605D7" w:rsidRPr="0032190F">
        <w:rPr>
          <w:lang w:val="fr-FR"/>
        </w:rPr>
        <w:t xml:space="preserve">à l’organisation agraire du site de </w:t>
      </w:r>
      <w:hyperlink r:id="rId10570" w:anchor="Sit_Thundersbarrow_Hill" w:history="1">
        <w:r w:rsidR="007605D7" w:rsidRPr="0032190F">
          <w:rPr>
            <w:rStyle w:val="Hyperlink"/>
            <w:lang w:val="fr-FR"/>
          </w:rPr>
          <w:t>Thundersbarrow Hill</w:t>
        </w:r>
      </w:hyperlink>
      <w:r w:rsidR="007605D7" w:rsidRPr="0032190F">
        <w:rPr>
          <w:lang w:val="fr-FR"/>
        </w:rPr>
        <w:t xml:space="preserve"> (âge du Fer)</w:t>
      </w:r>
      <w:r w:rsidR="00477D62" w:rsidRPr="0032190F">
        <w:rPr>
          <w:lang w:val="fr-FR"/>
        </w:rPr>
        <w:t xml:space="preserve"> par M. Brocard</w:t>
      </w:r>
      <w:r w:rsidR="007605D7" w:rsidRPr="0032190F">
        <w:rPr>
          <w:lang w:val="fr-FR"/>
        </w:rPr>
        <w:t xml:space="preserve">, la </w:t>
      </w:r>
      <w:r w:rsidRPr="0032190F">
        <w:rPr>
          <w:lang w:val="fr-FR"/>
        </w:rPr>
        <w:t xml:space="preserve">gravure n°1 </w:t>
      </w:r>
      <w:r w:rsidR="00010D63" w:rsidRPr="0032190F">
        <w:rPr>
          <w:lang w:val="fr-FR"/>
        </w:rPr>
        <w:t xml:space="preserve">de Giadeghe </w:t>
      </w:r>
      <w:r w:rsidR="007605D7" w:rsidRPr="0032190F">
        <w:rPr>
          <w:lang w:val="fr-FR"/>
        </w:rPr>
        <w:t>montre</w:t>
      </w:r>
      <w:r w:rsidR="00010D63" w:rsidRPr="0032190F">
        <w:rPr>
          <w:lang w:val="fr-FR"/>
        </w:rPr>
        <w:t xml:space="preserve"> tous les caractères</w:t>
      </w:r>
      <w:r w:rsidR="007605D7" w:rsidRPr="0032190F">
        <w:rPr>
          <w:lang w:val="fr-FR"/>
        </w:rPr>
        <w:t xml:space="preserve">caractérisants une </w:t>
      </w:r>
      <w:hyperlink r:id="rId10571" w:anchor="Cul_Art_TAC_T_t_planimet_agr" w:history="1">
        <w:r w:rsidR="000D1F77" w:rsidRPr="000D1F77">
          <w:rPr>
            <w:rStyle w:val="Hyperlink"/>
            <w:lang w:val="fr-FR"/>
          </w:rPr>
          <w:t>planimétrie agraire</w:t>
        </w:r>
      </w:hyperlink>
      <w:r w:rsidR="00010D63" w:rsidRPr="0032190F">
        <w:rPr>
          <w:lang w:val="fr-FR"/>
        </w:rPr>
        <w:t>. L’espace y est organiséen grandes formes qui séparent la zonedivisée de celle qui ne l’est pas. Ici, la divisionest associée à l’habitat, qui apparaît sousforme d’enclos. Les divisions sont ensuite organiséesen grandes masses ou quartiers(formes intermédiaires) et, à l’intérieur dechacune d’entre elles, un mode de groupement,c’est-à-dire la bande (forme sous-intermédiaire),crée la scansion nécessaire à lamise en place des champs (formes parcellaires).Des formes ponctuelles et un cheminarticulent ces ensembles (BIB 1055 p. 23)</w:t>
      </w:r>
    </w:p>
    <w:p w14:paraId="5C2288A1" w14:textId="77777777" w:rsidR="00B77FAC" w:rsidRPr="0032190F" w:rsidRDefault="00B77FAC" w:rsidP="00242C0F">
      <w:pPr>
        <w:jc w:val="both"/>
        <w:rPr>
          <w:lang w:val="fr-FR"/>
        </w:rPr>
      </w:pPr>
    </w:p>
    <w:p w14:paraId="33E0701D" w14:textId="77777777" w:rsidR="00B77FAC" w:rsidRPr="0032190F" w:rsidRDefault="00B77FAC" w:rsidP="00242C0F">
      <w:pPr>
        <w:rPr>
          <w:lang w:val="fr-FR"/>
        </w:rPr>
      </w:pPr>
      <w:r w:rsidRPr="0032190F">
        <w:rPr>
          <w:lang w:val="fr-FR"/>
        </w:rPr>
        <w:t xml:space="preserve">L’organisation des figures est du  type </w:t>
      </w:r>
      <w:r w:rsidRPr="0032190F">
        <w:rPr>
          <w:i/>
          <w:lang w:val="fr-FR"/>
        </w:rPr>
        <w:t>système de parcellaires en peigne</w:t>
      </w:r>
      <w:r w:rsidRPr="0032190F">
        <w:rPr>
          <w:lang w:val="fr-FR"/>
        </w:rPr>
        <w:t xml:space="preserve"> (BIB 1055 p. 23)</w:t>
      </w:r>
    </w:p>
    <w:p w14:paraId="4439EA64" w14:textId="77777777" w:rsidR="00010D63" w:rsidRPr="0032190F" w:rsidRDefault="00010D63" w:rsidP="00242C0F">
      <w:pPr>
        <w:jc w:val="both"/>
        <w:rPr>
          <w:lang w:val="fr-FR"/>
        </w:rPr>
      </w:pPr>
    </w:p>
    <w:p w14:paraId="7CE1E0B5" w14:textId="5CA6C1B3" w:rsidR="00B45120" w:rsidRPr="0032190F" w:rsidRDefault="00E815EF" w:rsidP="00242C0F">
      <w:pPr>
        <w:pStyle w:val="Heading2"/>
      </w:pPr>
      <w:r>
        <w:lastRenderedPageBreak/>
        <w:t>d</w:t>
      </w:r>
      <w:r w:rsidR="00B45120" w:rsidRPr="0032190F">
        <w:t>urée d’occupation du site</w:t>
      </w:r>
    </w:p>
    <w:p w14:paraId="00766C8E" w14:textId="77777777" w:rsidR="00B97F4B" w:rsidRPr="0032190F" w:rsidRDefault="00B97F4B" w:rsidP="00242C0F">
      <w:pPr>
        <w:jc w:val="both"/>
        <w:rPr>
          <w:lang w:val="fr-FR"/>
        </w:rPr>
      </w:pPr>
    </w:p>
    <w:p w14:paraId="5A2F2D2B" w14:textId="2751733A" w:rsidR="00B45120" w:rsidRDefault="00B45120" w:rsidP="00242C0F">
      <w:pPr>
        <w:jc w:val="both"/>
        <w:rPr>
          <w:lang w:val="fr-FR"/>
        </w:rPr>
      </w:pPr>
      <w:r w:rsidRPr="0032190F">
        <w:rPr>
          <w:lang w:val="fr-FR"/>
        </w:rPr>
        <w:t>La durée d’occup</w:t>
      </w:r>
      <w:r w:rsidR="00B941FE" w:rsidRPr="0032190F">
        <w:rPr>
          <w:lang w:val="fr-FR"/>
        </w:rPr>
        <w:t xml:space="preserve">ation du Valcamonica est large avec une </w:t>
      </w:r>
      <w:r w:rsidRPr="0032190F">
        <w:rPr>
          <w:lang w:val="fr-FR"/>
        </w:rPr>
        <w:t>grande variété de scène d’arature (typologie des araires, d</w:t>
      </w:r>
      <w:r w:rsidR="00B941FE" w:rsidRPr="0032190F">
        <w:rPr>
          <w:lang w:val="fr-FR"/>
        </w:rPr>
        <w:t xml:space="preserve">es attelages de bœufs et/ou de </w:t>
      </w:r>
      <w:hyperlink r:id="rId10572" w:anchor="Cul_Proto_Art_TAC_T_z_chev" w:history="1">
        <w:r w:rsidR="002372BC" w:rsidRPr="0032190F">
          <w:rPr>
            <w:rStyle w:val="Hyperlink"/>
            <w:lang w:val="fr-FR" w:eastAsia="en-GB"/>
          </w:rPr>
          <w:t>chevaux</w:t>
        </w:r>
      </w:hyperlink>
      <w:r w:rsidRPr="0032190F">
        <w:rPr>
          <w:lang w:val="fr-FR"/>
        </w:rPr>
        <w:t>) (BIB 904)</w:t>
      </w:r>
    </w:p>
    <w:p w14:paraId="7ABE3A27" w14:textId="6EC9F24F" w:rsidR="00E815EF" w:rsidRDefault="00E815EF" w:rsidP="00242C0F">
      <w:pPr>
        <w:jc w:val="both"/>
        <w:rPr>
          <w:lang w:val="fr-FR"/>
        </w:rPr>
      </w:pPr>
    </w:p>
    <w:p w14:paraId="5461C28D" w14:textId="7388B302" w:rsidR="00E815EF" w:rsidRDefault="00E815EF" w:rsidP="00E815EF">
      <w:pPr>
        <w:pStyle w:val="Heading2"/>
      </w:pPr>
      <w:r>
        <w:t>interprétation</w:t>
      </w:r>
    </w:p>
    <w:p w14:paraId="5E485234" w14:textId="1786861C" w:rsidR="00E815EF" w:rsidRDefault="00E815EF" w:rsidP="00242C0F">
      <w:pPr>
        <w:jc w:val="both"/>
        <w:rPr>
          <w:lang w:val="fr-FR"/>
        </w:rPr>
      </w:pPr>
    </w:p>
    <w:p w14:paraId="1ED3A542" w14:textId="0DD08FB2" w:rsidR="00E815EF" w:rsidRPr="0032190F" w:rsidRDefault="00E815EF" w:rsidP="00242C0F">
      <w:pPr>
        <w:jc w:val="both"/>
        <w:rPr>
          <w:lang w:val="fr-FR"/>
        </w:rPr>
      </w:pPr>
      <w:r w:rsidRPr="00E815EF">
        <w:rPr>
          <w:lang w:val="fr-FR"/>
        </w:rPr>
        <w:t xml:space="preserve">La concentration massive d'art rupestre du </w:t>
      </w:r>
      <w:r>
        <w:rPr>
          <w:lang w:val="fr-FR"/>
        </w:rPr>
        <w:t>Fer</w:t>
      </w:r>
      <w:r w:rsidRPr="00E815EF">
        <w:rPr>
          <w:lang w:val="fr-FR"/>
        </w:rPr>
        <w:t xml:space="preserve"> dans le Valcamonica, devrait peut-être être liée à sa position dans une vallée latérale à l'écart des principales routes alpines, directement à l'extérieur des sociétés hiérarchiques et orientalisantes des Étrusques et des Vénitiens, et peut-être en construisant intentionnellement une différence avec elles</w:t>
      </w:r>
      <w:r>
        <w:rPr>
          <w:lang w:val="fr-FR"/>
        </w:rPr>
        <w:t xml:space="preserve"> (BIB 3623)</w:t>
      </w:r>
    </w:p>
    <w:p w14:paraId="5EE4C38E" w14:textId="77777777" w:rsidR="00B45120" w:rsidRPr="0032190F" w:rsidRDefault="00B45120" w:rsidP="00242C0F">
      <w:pPr>
        <w:jc w:val="both"/>
        <w:rPr>
          <w:lang w:val="fr-FR"/>
        </w:rPr>
      </w:pPr>
    </w:p>
    <w:p w14:paraId="092F0A56" w14:textId="38CBE154" w:rsidR="004020BD" w:rsidRPr="0032190F" w:rsidRDefault="00E815EF" w:rsidP="00242C0F">
      <w:pPr>
        <w:pStyle w:val="Heading2"/>
      </w:pPr>
      <w:r>
        <w:t>a</w:t>
      </w:r>
      <w:r w:rsidR="004020BD" w:rsidRPr="0032190F">
        <w:t>bandon du site</w:t>
      </w:r>
    </w:p>
    <w:p w14:paraId="6CAC405C" w14:textId="77777777" w:rsidR="004020BD" w:rsidRPr="0032190F" w:rsidRDefault="004020BD" w:rsidP="00242C0F">
      <w:pPr>
        <w:jc w:val="both"/>
        <w:rPr>
          <w:lang w:val="fr-FR"/>
        </w:rPr>
      </w:pPr>
      <w:r w:rsidRPr="0032190F">
        <w:rPr>
          <w:lang w:val="fr-FR"/>
        </w:rPr>
        <w:t>La conquète romaine marque un frein aux gravures (écriture rétique ou protocamunienne)</w:t>
      </w:r>
      <w:r w:rsidR="009B30F2" w:rsidRPr="0032190F">
        <w:rPr>
          <w:lang w:val="fr-FR"/>
        </w:rPr>
        <w:t xml:space="preserve"> (BIB 364 p. 98)</w:t>
      </w:r>
      <w:r w:rsidRPr="0032190F">
        <w:rPr>
          <w:lang w:val="fr-FR"/>
        </w:rPr>
        <w:t>.</w:t>
      </w:r>
    </w:p>
    <w:p w14:paraId="272DEF54" w14:textId="77777777" w:rsidR="00175887" w:rsidRPr="0032190F" w:rsidRDefault="00175887" w:rsidP="00242C0F">
      <w:pPr>
        <w:rPr>
          <w:lang w:val="fr-FR"/>
        </w:rPr>
      </w:pPr>
    </w:p>
    <w:p w14:paraId="28431E31" w14:textId="77777777" w:rsidR="0071354B" w:rsidRPr="0032190F" w:rsidRDefault="0071354B" w:rsidP="00426FF9">
      <w:pPr>
        <w:pStyle w:val="Heading1"/>
      </w:pPr>
      <w:bookmarkStart w:id="4257" w:name="Sit_Valtellina"/>
      <w:r w:rsidRPr="0032190F">
        <w:t>VALTELLINA</w:t>
      </w:r>
    </w:p>
    <w:bookmarkEnd w:id="4257"/>
    <w:p w14:paraId="31EA0BE1" w14:textId="77777777" w:rsidR="0071354B" w:rsidRPr="0032190F" w:rsidRDefault="0071354B" w:rsidP="00242C0F">
      <w:pPr>
        <w:rPr>
          <w:lang w:val="fr-FR"/>
        </w:rPr>
      </w:pPr>
    </w:p>
    <w:p w14:paraId="7AD6748D" w14:textId="2E495F0D" w:rsidR="004E6EB8" w:rsidRPr="0032190F" w:rsidRDefault="0071354B" w:rsidP="00242C0F">
      <w:pPr>
        <w:jc w:val="both"/>
        <w:rPr>
          <w:lang w:val="fr-FR"/>
        </w:rPr>
      </w:pPr>
      <w:r w:rsidRPr="0032190F">
        <w:rPr>
          <w:lang w:val="fr-FR"/>
        </w:rPr>
        <w:t xml:space="preserve">Dans la province de Sondrio, à quelques kilomètres du </w:t>
      </w:r>
      <w:hyperlink w:anchor="Sit_Valcamonica" w:history="1">
        <w:r w:rsidRPr="0032190F">
          <w:rPr>
            <w:rStyle w:val="Hyperlink"/>
            <w:lang w:val="fr-FR"/>
          </w:rPr>
          <w:t>Valcamonica</w:t>
        </w:r>
      </w:hyperlink>
      <w:r w:rsidR="003479A5" w:rsidRPr="0032190F">
        <w:rPr>
          <w:lang w:val="fr-FR"/>
        </w:rPr>
        <w:t>, cette vallée alpine</w:t>
      </w:r>
      <w:r w:rsidRPr="0032190F">
        <w:rPr>
          <w:lang w:val="fr-FR"/>
        </w:rPr>
        <w:t xml:space="preserve"> regroupe les ensembles de Caven</w:t>
      </w:r>
      <w:r w:rsidR="0060016F" w:rsidRPr="0032190F">
        <w:rPr>
          <w:lang w:val="fr-FR"/>
        </w:rPr>
        <w:t xml:space="preserve"> 1 et </w:t>
      </w:r>
      <w:hyperlink r:id="rId10573" w:anchor="Sizz_Caven_2" w:history="1">
        <w:r w:rsidR="0060016F" w:rsidRPr="0032190F">
          <w:rPr>
            <w:rStyle w:val="Hyperlink"/>
            <w:lang w:val="fr-FR"/>
          </w:rPr>
          <w:t>Caven 2</w:t>
        </w:r>
      </w:hyperlink>
      <w:r w:rsidRPr="0032190F">
        <w:rPr>
          <w:lang w:val="fr-FR"/>
        </w:rPr>
        <w:t xml:space="preserve">, Teglio, </w:t>
      </w:r>
      <w:hyperlink r:id="rId10574" w:anchor="Sizz_Tirano_Lovero" w:history="1">
        <w:r w:rsidRPr="0032190F">
          <w:rPr>
            <w:rStyle w:val="Hyperlink"/>
            <w:lang w:val="fr-FR"/>
          </w:rPr>
          <w:t>Tirano Lovero</w:t>
        </w:r>
      </w:hyperlink>
      <w:r w:rsidRPr="0032190F">
        <w:rPr>
          <w:lang w:val="fr-FR"/>
        </w:rPr>
        <w:t>, Chiuro et Grosio.</w:t>
      </w:r>
    </w:p>
    <w:p w14:paraId="10423FCF" w14:textId="77777777" w:rsidR="00BE35FC" w:rsidRPr="0032190F" w:rsidRDefault="003479A5" w:rsidP="00242C0F">
      <w:pPr>
        <w:jc w:val="both"/>
        <w:rPr>
          <w:lang w:val="fr-FR"/>
        </w:rPr>
      </w:pPr>
      <w:r w:rsidRPr="0032190F">
        <w:rPr>
          <w:lang w:val="fr-FR"/>
        </w:rPr>
        <w:t>Le fleuve qui coule dans cette vallée s’appelle l’Adda.</w:t>
      </w:r>
      <w:r w:rsidR="00BE35FC" w:rsidRPr="0032190F">
        <w:rPr>
          <w:lang w:val="fr-FR"/>
        </w:rPr>
        <w:t xml:space="preserve"> Le dépôt de Piattamola est dans cette vallée (R. P. Keller, « Mappe di Pietra » com. orale). </w:t>
      </w:r>
    </w:p>
    <w:p w14:paraId="5896A1F8" w14:textId="77777777" w:rsidR="003479A5" w:rsidRPr="0032190F" w:rsidRDefault="003479A5" w:rsidP="00242C0F">
      <w:pPr>
        <w:jc w:val="both"/>
        <w:rPr>
          <w:lang w:val="fr-FR"/>
        </w:rPr>
      </w:pPr>
    </w:p>
    <w:p w14:paraId="25D082A8" w14:textId="77777777" w:rsidR="0071354B" w:rsidRPr="0032190F" w:rsidRDefault="0071354B" w:rsidP="00242C0F">
      <w:pPr>
        <w:jc w:val="both"/>
        <w:rPr>
          <w:lang w:val="fr-FR"/>
        </w:rPr>
      </w:pPr>
    </w:p>
    <w:p w14:paraId="4B313F85" w14:textId="5540CEBF" w:rsidR="006C0461" w:rsidRPr="0032190F" w:rsidRDefault="00E815EF" w:rsidP="00242C0F">
      <w:pPr>
        <w:pStyle w:val="Heading2"/>
      </w:pPr>
      <w:r>
        <w:t>a</w:t>
      </w:r>
      <w:r w:rsidR="006C0461" w:rsidRPr="0032190F">
        <w:t>ttribution chronologique des représentations</w:t>
      </w:r>
    </w:p>
    <w:p w14:paraId="3B5EBF03" w14:textId="77777777" w:rsidR="00ED5B9E" w:rsidRPr="0032190F" w:rsidRDefault="00ED5B9E" w:rsidP="00242C0F">
      <w:pPr>
        <w:rPr>
          <w:lang w:val="fr-FR"/>
        </w:rPr>
      </w:pPr>
    </w:p>
    <w:p w14:paraId="3CD2ACEF" w14:textId="77777777" w:rsidR="002742B0" w:rsidRPr="0032190F" w:rsidRDefault="003A7E3A" w:rsidP="00242C0F">
      <w:pPr>
        <w:jc w:val="both"/>
        <w:rPr>
          <w:lang w:val="fr-FR"/>
        </w:rPr>
      </w:pPr>
      <w:r w:rsidRPr="0032190F">
        <w:rPr>
          <w:lang w:val="fr-FR"/>
        </w:rPr>
        <w:t>Au regard des stèles découvertes au Valtellina, toutes sont attribuables à la phase IIIA1 du Valcamonica exceptées Castionetto 1 et Vangione 1 qui appartiennement à la phase 2 (IIIA2)</w:t>
      </w:r>
      <w:r w:rsidR="00B41E66" w:rsidRPr="0032190F">
        <w:rPr>
          <w:lang w:val="fr-FR"/>
        </w:rPr>
        <w:t xml:space="preserve"> (BIB 232 p. 85)</w:t>
      </w:r>
      <w:r w:rsidRPr="0032190F">
        <w:rPr>
          <w:lang w:val="fr-FR"/>
        </w:rPr>
        <w:t xml:space="preserve">. </w:t>
      </w:r>
    </w:p>
    <w:p w14:paraId="7941144D" w14:textId="00C4C100" w:rsidR="001013E0" w:rsidRPr="0032190F" w:rsidRDefault="00C74286" w:rsidP="00242C0F">
      <w:pPr>
        <w:jc w:val="both"/>
        <w:rPr>
          <w:lang w:val="fr-FR"/>
        </w:rPr>
      </w:pPr>
      <w:r w:rsidRPr="0032190F">
        <w:rPr>
          <w:lang w:val="fr-FR"/>
        </w:rPr>
        <w:t>Au Valtellina les lames court</w:t>
      </w:r>
      <w:r w:rsidR="009C637B" w:rsidRPr="0032190F">
        <w:rPr>
          <w:lang w:val="fr-FR"/>
        </w:rPr>
        <w:t>es (variante A) des poignards R</w:t>
      </w:r>
      <w:r w:rsidRPr="0032190F">
        <w:rPr>
          <w:lang w:val="fr-FR"/>
        </w:rPr>
        <w:t>em</w:t>
      </w:r>
      <w:r w:rsidR="009C637B" w:rsidRPr="0032190F">
        <w:rPr>
          <w:lang w:val="fr-FR"/>
        </w:rPr>
        <w:t>e</w:t>
      </w:r>
      <w:r w:rsidRPr="0032190F">
        <w:rPr>
          <w:lang w:val="fr-FR"/>
        </w:rPr>
        <w:t xml:space="preserve">dello 2 dominent et on n’a, à ce jour, trouvé aucune occurrence du poignard de type </w:t>
      </w:r>
      <w:hyperlink r:id="rId10575" w:anchor="Cul_Ciempozuelos_poig" w:history="1">
        <w:r w:rsidR="00B11413" w:rsidRPr="0032190F">
          <w:rPr>
            <w:rStyle w:val="Hyperlink"/>
            <w:lang w:val="fr-FR"/>
          </w:rPr>
          <w:t>Ciempozuelos</w:t>
        </w:r>
      </w:hyperlink>
      <w:r w:rsidR="00B11413" w:rsidRPr="00B11413">
        <w:rPr>
          <w:lang w:val="fr-FR"/>
        </w:rPr>
        <w:t xml:space="preserve"> </w:t>
      </w:r>
      <w:r w:rsidRPr="0032190F">
        <w:rPr>
          <w:lang w:val="fr-FR"/>
        </w:rPr>
        <w:t>caractéristique du Campaniforme (BIB 232)</w:t>
      </w:r>
      <w:r w:rsidR="007C2BD7" w:rsidRPr="0032190F">
        <w:rPr>
          <w:lang w:val="fr-FR"/>
        </w:rPr>
        <w:t xml:space="preserve">. Le type Remedello A </w:t>
      </w:r>
      <w:r w:rsidR="00A62585" w:rsidRPr="0032190F">
        <w:rPr>
          <w:lang w:val="fr-FR"/>
        </w:rPr>
        <w:t xml:space="preserve">(court) </w:t>
      </w:r>
      <w:r w:rsidR="007C2BD7" w:rsidRPr="0032190F">
        <w:rPr>
          <w:lang w:val="fr-FR"/>
        </w:rPr>
        <w:t xml:space="preserve">prédomine au </w:t>
      </w:r>
      <w:hyperlink r:id="rId10576" w:anchor="Sit_Valtellina" w:history="1">
        <w:r w:rsidR="007C2BD7" w:rsidRPr="0032190F">
          <w:rPr>
            <w:rStyle w:val="Hyperlink"/>
            <w:lang w:val="fr-FR"/>
          </w:rPr>
          <w:t>Valtellina</w:t>
        </w:r>
      </w:hyperlink>
      <w:r w:rsidR="007C2BD7" w:rsidRPr="0032190F">
        <w:rPr>
          <w:lang w:val="fr-FR"/>
        </w:rPr>
        <w:t xml:space="preserve"> quand le type Remedello B </w:t>
      </w:r>
      <w:r w:rsidR="00A62585" w:rsidRPr="0032190F">
        <w:rPr>
          <w:lang w:val="fr-FR"/>
        </w:rPr>
        <w:t xml:space="preserve">(long) </w:t>
      </w:r>
      <w:r w:rsidR="007C2BD7" w:rsidRPr="0032190F">
        <w:rPr>
          <w:lang w:val="fr-FR"/>
        </w:rPr>
        <w:t xml:space="preserve">prédomine au </w:t>
      </w:r>
      <w:hyperlink r:id="rId10577" w:anchor="Sit_Valcamonica" w:history="1">
        <w:r w:rsidR="007C2BD7" w:rsidRPr="0032190F">
          <w:rPr>
            <w:rStyle w:val="Hyperlink"/>
            <w:lang w:val="fr-FR"/>
          </w:rPr>
          <w:t>Valcamonica</w:t>
        </w:r>
      </w:hyperlink>
      <w:r w:rsidR="007C2BD7" w:rsidRPr="0032190F">
        <w:rPr>
          <w:lang w:val="fr-FR"/>
        </w:rPr>
        <w:t xml:space="preserve"> (BIB 1167 p. 224)</w:t>
      </w:r>
    </w:p>
    <w:p w14:paraId="50B4D91D" w14:textId="2B87A89A" w:rsidR="001013E0" w:rsidRPr="0094539D" w:rsidRDefault="0058247F" w:rsidP="00242C0F">
      <w:pPr>
        <w:rPr>
          <w:lang w:val="en-GB"/>
        </w:rPr>
      </w:pPr>
      <w:r w:rsidRPr="0094539D">
        <w:rPr>
          <w:lang w:val="en-GB"/>
        </w:rPr>
        <w:t xml:space="preserve">Bronze ancien : </w:t>
      </w:r>
      <w:hyperlink r:id="rId10578" w:anchor="Sizz_Trevisio" w:history="1">
        <w:r w:rsidRPr="0094539D">
          <w:rPr>
            <w:rStyle w:val="Hyperlink"/>
            <w:lang w:val="en-GB"/>
          </w:rPr>
          <w:t>Trevisio</w:t>
        </w:r>
      </w:hyperlink>
      <w:r w:rsidRPr="0094539D">
        <w:rPr>
          <w:lang w:val="en-GB"/>
        </w:rPr>
        <w:t xml:space="preserve"> (SS BIB)</w:t>
      </w:r>
    </w:p>
    <w:p w14:paraId="44FA1336" w14:textId="77777777" w:rsidR="00C74286" w:rsidRPr="00B01B6A" w:rsidRDefault="00217362" w:rsidP="00242C0F">
      <w:pPr>
        <w:jc w:val="both"/>
        <w:rPr>
          <w:lang w:val="en-GB"/>
        </w:rPr>
      </w:pPr>
      <w:r w:rsidRPr="00B01B6A">
        <w:rPr>
          <w:lang w:val="en-GB"/>
        </w:rPr>
        <w:t>In Valtellina the prehistoric rock-art tradition stopped earlier than in Valcamonica, probably during the sixth century BC. The motives for this cessation are still unknown (BIB 364 p. 98 (Fossati 1995))</w:t>
      </w:r>
    </w:p>
    <w:p w14:paraId="48BFEB1D" w14:textId="77777777" w:rsidR="003A7E3A" w:rsidRPr="00B01B6A" w:rsidRDefault="003A7E3A" w:rsidP="00242C0F">
      <w:pPr>
        <w:rPr>
          <w:lang w:val="en-GB"/>
        </w:rPr>
      </w:pPr>
    </w:p>
    <w:p w14:paraId="05AB91FA" w14:textId="1E1C52D4" w:rsidR="006C0461" w:rsidRPr="0032190F" w:rsidRDefault="00E815EF" w:rsidP="00242C0F">
      <w:pPr>
        <w:pStyle w:val="Heading3"/>
        <w:spacing w:line="240" w:lineRule="auto"/>
      </w:pPr>
      <w:r>
        <w:t>h</w:t>
      </w:r>
      <w:r w:rsidR="006C0461" w:rsidRPr="0032190F">
        <w:t>allebardes</w:t>
      </w:r>
    </w:p>
    <w:p w14:paraId="220BE084" w14:textId="160E865E" w:rsidR="006C0461" w:rsidRPr="0032190F" w:rsidRDefault="006C0461" w:rsidP="00242C0F">
      <w:pPr>
        <w:jc w:val="both"/>
        <w:rPr>
          <w:lang w:val="fr-FR"/>
        </w:rPr>
      </w:pPr>
      <w:r w:rsidRPr="0032190F">
        <w:rPr>
          <w:lang w:val="fr-FR"/>
        </w:rPr>
        <w:t>Une phase d’</w:t>
      </w:r>
      <w:hyperlink r:id="rId10579" w:anchor="Typ_Arm_Hallebardes" w:history="1">
        <w:r w:rsidRPr="0032190F">
          <w:rPr>
            <w:rStyle w:val="Hyperlink"/>
            <w:lang w:val="fr-FR"/>
          </w:rPr>
          <w:t>hallebarde</w:t>
        </w:r>
      </w:hyperlink>
      <w:r w:rsidRPr="0032190F">
        <w:rPr>
          <w:lang w:val="fr-FR"/>
        </w:rPr>
        <w:t xml:space="preserve"> à lame en silex : représentées sur les stèles de Caven 1 et </w:t>
      </w:r>
      <w:hyperlink r:id="rId10580" w:anchor="Sizz_Caven_2" w:history="1">
        <w:r w:rsidR="0060016F" w:rsidRPr="0032190F">
          <w:rPr>
            <w:rStyle w:val="Hyperlink"/>
            <w:lang w:val="fr-FR"/>
          </w:rPr>
          <w:t>Caven 2</w:t>
        </w:r>
      </w:hyperlink>
      <w:r w:rsidRPr="0032190F">
        <w:rPr>
          <w:lang w:val="fr-FR"/>
        </w:rPr>
        <w:t>. Un équivalent pourrait être trouvé dans la sépulture 2 de Spilamberto (BIB 232 p. 79)</w:t>
      </w:r>
    </w:p>
    <w:p w14:paraId="3CB0E060" w14:textId="7A12D9F4" w:rsidR="006C0461" w:rsidRPr="0032190F" w:rsidRDefault="006C0461" w:rsidP="00242C0F">
      <w:pPr>
        <w:jc w:val="both"/>
        <w:rPr>
          <w:lang w:val="fr-FR"/>
        </w:rPr>
      </w:pPr>
      <w:r w:rsidRPr="0032190F">
        <w:rPr>
          <w:lang w:val="fr-FR"/>
        </w:rPr>
        <w:t xml:space="preserve">Une phase d’hallebarde représenté sur le fragment </w:t>
      </w:r>
      <w:r w:rsidR="00D65DC9" w:rsidRPr="0032190F">
        <w:rPr>
          <w:lang w:val="fr-FR"/>
        </w:rPr>
        <w:t xml:space="preserve">de Castionetto 1 à Chuiro et qui se superpose à une figure d’animal typique du style IIIA1 (2900-2500 voir </w:t>
      </w:r>
      <w:hyperlink w:anchor="Sit_Valcamonica" w:history="1">
        <w:r w:rsidR="00D65DC9" w:rsidRPr="0032190F">
          <w:rPr>
            <w:rStyle w:val="Hyperlink"/>
            <w:lang w:val="fr-FR"/>
          </w:rPr>
          <w:t>Valcamonica</w:t>
        </w:r>
      </w:hyperlink>
      <w:r w:rsidR="00D65DC9" w:rsidRPr="0032190F">
        <w:rPr>
          <w:lang w:val="fr-FR"/>
        </w:rPr>
        <w:t xml:space="preserve"> )</w:t>
      </w:r>
      <w:r w:rsidR="00973C21" w:rsidRPr="0032190F">
        <w:rPr>
          <w:lang w:val="fr-FR"/>
        </w:rPr>
        <w:t xml:space="preserve"> et serait donc attribuée à la seconde phase : le style IIIA2 (2500-2300/2200 soit le </w:t>
      </w:r>
      <w:hyperlink r:id="rId10581" w:anchor="Cul_Campaniforme" w:history="1">
        <w:r w:rsidR="00973C21" w:rsidRPr="0032190F">
          <w:rPr>
            <w:rStyle w:val="Hyperlink"/>
            <w:lang w:val="fr-FR"/>
          </w:rPr>
          <w:t>Campaniforme</w:t>
        </w:r>
      </w:hyperlink>
      <w:r w:rsidR="00973C21" w:rsidRPr="0032190F">
        <w:rPr>
          <w:lang w:val="fr-FR"/>
        </w:rPr>
        <w:t>)</w:t>
      </w:r>
      <w:r w:rsidR="00E565F8" w:rsidRPr="0032190F">
        <w:rPr>
          <w:lang w:val="fr-FR"/>
        </w:rPr>
        <w:t>(BIB 232 p. 82)</w:t>
      </w:r>
      <w:r w:rsidR="00935D9E" w:rsidRPr="0032190F">
        <w:rPr>
          <w:lang w:val="fr-FR"/>
        </w:rPr>
        <w:t>.</w:t>
      </w:r>
    </w:p>
    <w:p w14:paraId="689C9418" w14:textId="77777777" w:rsidR="00935D9E" w:rsidRPr="0032190F" w:rsidRDefault="00935D9E" w:rsidP="00242C0F">
      <w:pPr>
        <w:jc w:val="both"/>
        <w:rPr>
          <w:lang w:val="fr-FR"/>
        </w:rPr>
      </w:pPr>
    </w:p>
    <w:p w14:paraId="59EA5906" w14:textId="77777777" w:rsidR="00935D9E" w:rsidRPr="0032190F" w:rsidRDefault="00935D9E" w:rsidP="00242C0F">
      <w:pPr>
        <w:jc w:val="both"/>
        <w:rPr>
          <w:lang w:val="fr-FR"/>
        </w:rPr>
      </w:pPr>
      <w:r w:rsidRPr="0032190F">
        <w:rPr>
          <w:lang w:val="fr-FR"/>
        </w:rPr>
        <w:t>Les hallebardes figurant des lames foliacées (voir Bagnolo 1 ou Bagnolo 2) ont un enmanchement entre la lame et le manche qui est plus épais que ceux figurés au Valcamonica (Plas 1) et seraient de ce fait plus réalistes</w:t>
      </w:r>
      <w:r w:rsidR="001F6478" w:rsidRPr="0032190F">
        <w:rPr>
          <w:lang w:val="fr-FR"/>
        </w:rPr>
        <w:t xml:space="preserve"> : </w:t>
      </w:r>
      <w:r w:rsidR="001F6478" w:rsidRPr="0032190F">
        <w:rPr>
          <w:i/>
          <w:lang w:val="fr-FR"/>
        </w:rPr>
        <w:t>la forcella era poi legata strettamente con cinghie di cuoio</w:t>
      </w:r>
      <w:r w:rsidRPr="0032190F">
        <w:rPr>
          <w:lang w:val="fr-FR"/>
        </w:rPr>
        <w:t>(BIB 232 p. 79)</w:t>
      </w:r>
    </w:p>
    <w:p w14:paraId="0E662222" w14:textId="77777777" w:rsidR="00D65DC9" w:rsidRPr="0032190F" w:rsidRDefault="00D65DC9" w:rsidP="00242C0F">
      <w:pPr>
        <w:jc w:val="both"/>
        <w:rPr>
          <w:lang w:val="fr-FR"/>
        </w:rPr>
      </w:pPr>
    </w:p>
    <w:p w14:paraId="7F383BDA" w14:textId="4EC6AE7B" w:rsidR="006C0461" w:rsidRPr="0032190F" w:rsidRDefault="00E815EF" w:rsidP="00242C0F">
      <w:pPr>
        <w:pStyle w:val="Heading3"/>
        <w:spacing w:line="240" w:lineRule="auto"/>
      </w:pPr>
      <w:r>
        <w:lastRenderedPageBreak/>
        <w:t>p</w:t>
      </w:r>
      <w:r w:rsidR="00CD17B0" w:rsidRPr="0032190F">
        <w:t>oignards</w:t>
      </w:r>
    </w:p>
    <w:p w14:paraId="2B5D21AB" w14:textId="1A3343E4" w:rsidR="0071354B" w:rsidRPr="0032190F" w:rsidRDefault="006C0461" w:rsidP="00242C0F">
      <w:pPr>
        <w:jc w:val="both"/>
        <w:rPr>
          <w:lang w:val="fr-FR"/>
        </w:rPr>
      </w:pPr>
      <w:r w:rsidRPr="0032190F">
        <w:rPr>
          <w:lang w:val="fr-FR"/>
        </w:rPr>
        <w:t>L</w:t>
      </w:r>
      <w:r w:rsidR="0071354B" w:rsidRPr="0032190F">
        <w:rPr>
          <w:lang w:val="fr-FR"/>
        </w:rPr>
        <w:t>es stèles (</w:t>
      </w:r>
      <w:r w:rsidR="0071354B" w:rsidRPr="0032190F">
        <w:rPr>
          <w:i/>
          <w:lang w:val="fr-FR"/>
        </w:rPr>
        <w:t>borno</w:t>
      </w:r>
      <w:r w:rsidR="0071354B" w:rsidRPr="0032190F">
        <w:rPr>
          <w:lang w:val="fr-FR"/>
        </w:rPr>
        <w:t xml:space="preserve">) de Caven 1 et </w:t>
      </w:r>
      <w:hyperlink r:id="rId10582" w:anchor="Sizz_Caven_2" w:history="1">
        <w:r w:rsidR="0060016F" w:rsidRPr="0032190F">
          <w:rPr>
            <w:rStyle w:val="Hyperlink"/>
            <w:lang w:val="fr-FR"/>
          </w:rPr>
          <w:t>Caven 2</w:t>
        </w:r>
      </w:hyperlink>
      <w:r w:rsidR="0071354B" w:rsidRPr="0032190F">
        <w:rPr>
          <w:lang w:val="fr-FR"/>
        </w:rPr>
        <w:t xml:space="preserve"> présente un ce qui pourrait être interprété comme un attelage (dont la forme rappelle également les poignards des mêmes stèles) qui ressemble à la représentation du sanctuaire de l’</w:t>
      </w:r>
      <w:hyperlink w:anchor="Sit_Escoural" w:history="1">
        <w:r w:rsidR="0071354B" w:rsidRPr="0032190F">
          <w:rPr>
            <w:rStyle w:val="Hyperlink"/>
            <w:lang w:val="fr-FR"/>
          </w:rPr>
          <w:t>Escoural</w:t>
        </w:r>
      </w:hyperlink>
      <w:r w:rsidR="001D0E96" w:rsidRPr="0032190F">
        <w:rPr>
          <w:lang w:val="fr-FR"/>
        </w:rPr>
        <w:t xml:space="preserve"> </w:t>
      </w:r>
    </w:p>
    <w:p w14:paraId="2EE1602F" w14:textId="77777777" w:rsidR="00CD17B0" w:rsidRPr="0032190F" w:rsidRDefault="00CD17B0" w:rsidP="00242C0F">
      <w:pPr>
        <w:jc w:val="both"/>
        <w:rPr>
          <w:lang w:val="fr-FR"/>
        </w:rPr>
      </w:pPr>
    </w:p>
    <w:p w14:paraId="1733B45B" w14:textId="77777777" w:rsidR="00CD17B0" w:rsidRPr="00784BEC" w:rsidRDefault="00CD17B0" w:rsidP="00242C0F">
      <w:pPr>
        <w:jc w:val="both"/>
        <w:rPr>
          <w:lang w:val="it-IT"/>
        </w:rPr>
      </w:pPr>
      <w:r w:rsidRPr="00784BEC">
        <w:rPr>
          <w:lang w:val="it-IT"/>
        </w:rPr>
        <w:t>Poignards Remedello 2 : Caven 1, Caven 2, Tirano Lovero,…</w:t>
      </w:r>
    </w:p>
    <w:p w14:paraId="359AD343" w14:textId="77777777" w:rsidR="00B41E66" w:rsidRPr="00784BEC" w:rsidRDefault="00B41E66" w:rsidP="00242C0F">
      <w:pPr>
        <w:jc w:val="both"/>
        <w:rPr>
          <w:lang w:val="it-IT"/>
        </w:rPr>
      </w:pPr>
    </w:p>
    <w:p w14:paraId="0FA780C4" w14:textId="73C27670" w:rsidR="00B41E66" w:rsidRPr="0032190F" w:rsidRDefault="00E815EF" w:rsidP="00242C0F">
      <w:pPr>
        <w:pStyle w:val="Heading3"/>
        <w:spacing w:line="240" w:lineRule="auto"/>
      </w:pPr>
      <w:r>
        <w:t>c</w:t>
      </w:r>
      <w:r w:rsidR="00B41E66" w:rsidRPr="0032190F">
        <w:t>einturon festonné</w:t>
      </w:r>
    </w:p>
    <w:p w14:paraId="2803A75C" w14:textId="60FA2F01" w:rsidR="00B41E66" w:rsidRDefault="00683577" w:rsidP="00242C0F">
      <w:pPr>
        <w:jc w:val="both"/>
        <w:rPr>
          <w:lang w:val="fr-FR"/>
        </w:rPr>
      </w:pPr>
      <w:r>
        <w:rPr>
          <w:lang w:val="fr-FR"/>
        </w:rPr>
        <w:t xml:space="preserve">v. </w:t>
      </w:r>
      <w:hyperlink r:id="rId10583" w:anchor="Cul_Art_TAC_T_t_ceinture" w:history="1">
        <w:r w:rsidRPr="00683577">
          <w:rPr>
            <w:rStyle w:val="Hyperlink"/>
            <w:lang w:val="fr-FR"/>
          </w:rPr>
          <w:t>ceintur</w:t>
        </w:r>
        <w:r>
          <w:rPr>
            <w:rStyle w:val="Hyperlink"/>
            <w:lang w:val="fr-FR"/>
          </w:rPr>
          <w:t>on</w:t>
        </w:r>
      </w:hyperlink>
    </w:p>
    <w:p w14:paraId="2F384B31" w14:textId="77777777" w:rsidR="00683577" w:rsidRPr="0032190F" w:rsidRDefault="00683577" w:rsidP="00242C0F">
      <w:pPr>
        <w:jc w:val="both"/>
        <w:rPr>
          <w:lang w:val="fr-FR"/>
        </w:rPr>
      </w:pPr>
    </w:p>
    <w:p w14:paraId="1DA95751" w14:textId="3019A9D0" w:rsidR="00B41E66" w:rsidRPr="0032190F" w:rsidRDefault="00B41E66" w:rsidP="00242C0F">
      <w:pPr>
        <w:jc w:val="both"/>
        <w:rPr>
          <w:lang w:val="fr-FR"/>
        </w:rPr>
      </w:pPr>
      <w:r w:rsidRPr="0032190F">
        <w:rPr>
          <w:lang w:val="fr-FR"/>
        </w:rPr>
        <w:t xml:space="preserve">La contemporanéité des stèles de </w:t>
      </w:r>
      <w:hyperlink r:id="rId10584" w:anchor="Sizz_Tirano_Lovero" w:history="1">
        <w:r w:rsidRPr="0032190F">
          <w:rPr>
            <w:rStyle w:val="Hyperlink"/>
            <w:lang w:val="fr-FR"/>
          </w:rPr>
          <w:t>Lovero/Tirano</w:t>
        </w:r>
      </w:hyperlink>
      <w:r w:rsidRPr="0032190F">
        <w:rPr>
          <w:lang w:val="fr-FR"/>
        </w:rPr>
        <w:t xml:space="preserve"> et de Boalzo (IIIA1 – Remedello 2) avec les statues-stèles du groupe « atesino » de </w:t>
      </w:r>
      <w:hyperlink r:id="rId10585" w:anchor="Sit_Arco" w:history="1">
        <w:r w:rsidRPr="0032190F">
          <w:rPr>
            <w:rStyle w:val="Hyperlink"/>
            <w:lang w:val="fr-FR"/>
          </w:rPr>
          <w:t>Arco</w:t>
        </w:r>
      </w:hyperlink>
      <w:r w:rsidRPr="0032190F">
        <w:rPr>
          <w:lang w:val="fr-FR"/>
        </w:rPr>
        <w:t xml:space="preserve">, </w:t>
      </w:r>
      <w:hyperlink r:id="rId10586" w:anchor="Sizz_Lagundo" w:history="1">
        <w:r w:rsidRPr="0032190F">
          <w:rPr>
            <w:rStyle w:val="Hyperlink"/>
            <w:lang w:val="fr-FR"/>
          </w:rPr>
          <w:t>Lagundo</w:t>
        </w:r>
      </w:hyperlink>
      <w:r w:rsidRPr="0032190F">
        <w:rPr>
          <w:lang w:val="fr-FR"/>
        </w:rPr>
        <w:t>, Laces, Termeno et Santa Verena est établit par la présence du type de ceinturon festonné (</w:t>
      </w:r>
      <w:hyperlink r:id="rId10587" w:anchor="Sit_Trentin_Haut_Adige" w:history="1">
        <w:r w:rsidRPr="0032190F">
          <w:rPr>
            <w:rStyle w:val="Hyperlink"/>
            <w:lang w:val="fr-FR"/>
          </w:rPr>
          <w:t>Trentin-Haut-Adige</w:t>
        </w:r>
      </w:hyperlink>
      <w:r w:rsidRPr="0032190F">
        <w:rPr>
          <w:lang w:val="fr-FR"/>
        </w:rPr>
        <w:t xml:space="preserve"> ) (BIB 232 p. 85)</w:t>
      </w:r>
    </w:p>
    <w:p w14:paraId="048780F7" w14:textId="77777777" w:rsidR="00651673" w:rsidRPr="0032190F" w:rsidRDefault="00651673" w:rsidP="00242C0F">
      <w:pPr>
        <w:jc w:val="both"/>
        <w:rPr>
          <w:lang w:val="fr-FR"/>
        </w:rPr>
      </w:pPr>
    </w:p>
    <w:p w14:paraId="5D6B4298" w14:textId="77777777" w:rsidR="00651673" w:rsidRPr="0032190F" w:rsidRDefault="00651673" w:rsidP="00242C0F">
      <w:pPr>
        <w:jc w:val="both"/>
        <w:rPr>
          <w:lang w:val="fr-FR"/>
        </w:rPr>
      </w:pPr>
      <w:r w:rsidRPr="0032190F">
        <w:rPr>
          <w:lang w:val="fr-FR"/>
        </w:rPr>
        <w:t>Voir Art Rupestre § Attributs</w:t>
      </w:r>
    </w:p>
    <w:p w14:paraId="76E6AA44" w14:textId="77777777" w:rsidR="00706ED7" w:rsidRPr="0032190F" w:rsidRDefault="00706ED7" w:rsidP="00242C0F">
      <w:pPr>
        <w:jc w:val="both"/>
        <w:rPr>
          <w:lang w:val="fr-FR"/>
        </w:rPr>
      </w:pPr>
    </w:p>
    <w:p w14:paraId="0A1EE5DF" w14:textId="278D8640" w:rsidR="00060E91" w:rsidRPr="0032190F" w:rsidRDefault="00E815EF" w:rsidP="00242C0F">
      <w:pPr>
        <w:pStyle w:val="Heading2"/>
      </w:pPr>
      <w:r>
        <w:t>l</w:t>
      </w:r>
      <w:r w:rsidR="00060E91" w:rsidRPr="0032190F">
        <w:t>ocalités</w:t>
      </w:r>
    </w:p>
    <w:p w14:paraId="5E655687" w14:textId="77777777" w:rsidR="00060E91" w:rsidRPr="0032190F" w:rsidRDefault="00060E91" w:rsidP="00242C0F">
      <w:pPr>
        <w:rPr>
          <w:lang w:val="fr-FR"/>
        </w:rPr>
      </w:pPr>
    </w:p>
    <w:p w14:paraId="70B573EC" w14:textId="77777777" w:rsidR="00060E91" w:rsidRDefault="00060E91" w:rsidP="00242C0F">
      <w:pPr>
        <w:pStyle w:val="Heading3"/>
        <w:spacing w:line="240" w:lineRule="auto"/>
      </w:pPr>
      <w:r w:rsidRPr="0032190F">
        <w:t>Caven</w:t>
      </w:r>
    </w:p>
    <w:p w14:paraId="7C2D20BD" w14:textId="77777777" w:rsidR="002748A2" w:rsidRDefault="002748A2" w:rsidP="002748A2">
      <w:pPr>
        <w:rPr>
          <w:lang w:val="fr-FR"/>
        </w:rPr>
      </w:pPr>
    </w:p>
    <w:p w14:paraId="6A4DE42D" w14:textId="77777777" w:rsidR="002748A2" w:rsidRDefault="002748A2" w:rsidP="002748A2">
      <w:pPr>
        <w:pStyle w:val="Heading4"/>
      </w:pPr>
      <w:r>
        <w:t>Caven 1</w:t>
      </w:r>
    </w:p>
    <w:p w14:paraId="49377361" w14:textId="77777777" w:rsidR="002748A2" w:rsidRPr="002748A2" w:rsidRDefault="002748A2" w:rsidP="002748A2">
      <w:pPr>
        <w:rPr>
          <w:lang w:val="fr-FR"/>
        </w:rPr>
      </w:pPr>
    </w:p>
    <w:p w14:paraId="6F5232B1" w14:textId="77777777" w:rsidR="00060E91" w:rsidRPr="0032190F" w:rsidRDefault="00060E91" w:rsidP="00242C0F">
      <w:pPr>
        <w:pStyle w:val="Heading4"/>
      </w:pPr>
      <w:bookmarkStart w:id="4258" w:name="Sizz_Caven_2"/>
      <w:r w:rsidRPr="0032190F">
        <w:t>Caven 2</w:t>
      </w:r>
    </w:p>
    <w:bookmarkEnd w:id="4258"/>
    <w:p w14:paraId="3F6FA411" w14:textId="77777777" w:rsidR="00775BB5" w:rsidRPr="0032190F" w:rsidRDefault="00775BB5" w:rsidP="00242C0F">
      <w:pPr>
        <w:jc w:val="both"/>
        <w:rPr>
          <w:lang w:val="fr-FR"/>
        </w:rPr>
      </w:pPr>
    </w:p>
    <w:p w14:paraId="38F5EC14" w14:textId="0C142ECE" w:rsidR="00ED5B9E" w:rsidRPr="0032190F" w:rsidRDefault="00C41496" w:rsidP="00242C0F">
      <w:pPr>
        <w:jc w:val="both"/>
        <w:rPr>
          <w:lang w:val="fr-FR"/>
        </w:rPr>
      </w:pPr>
      <w:r w:rsidRPr="0032190F">
        <w:rPr>
          <w:lang w:val="fr-FR"/>
        </w:rPr>
        <w:t>Les représentation</w:t>
      </w:r>
      <w:r w:rsidR="0060016F" w:rsidRPr="0032190F">
        <w:rPr>
          <w:lang w:val="fr-FR"/>
        </w:rPr>
        <w:t>s</w:t>
      </w:r>
      <w:r w:rsidRPr="0032190F">
        <w:rPr>
          <w:lang w:val="fr-FR"/>
        </w:rPr>
        <w:t xml:space="preserve"> sont disposées de manière symétrique que l’on retrouve à l’identique sur la stèle de Caven 1. Au centre en haut un disque radié et sur la gauche, toujours en haut, un second cercle plus petit a double trait. Dans la partie supérieure un </w:t>
      </w:r>
      <w:hyperlink r:id="rId10588" w:anchor="Cul_Art_TAC_T_z_cervide" w:history="1">
        <w:r w:rsidR="00C370D1" w:rsidRPr="0032190F">
          <w:rPr>
            <w:rStyle w:val="Hyperlink"/>
            <w:lang w:val="fr-FR"/>
          </w:rPr>
          <w:t>cerf</w:t>
        </w:r>
      </w:hyperlink>
      <w:r w:rsidRPr="0032190F">
        <w:rPr>
          <w:lang w:val="fr-FR"/>
        </w:rPr>
        <w:t xml:space="preserve">, sous lui la partie proximale (poignée et début de lame) d’un poignard Remedello 2. De l’autre bord de la stèle : une hache et une hallebarde. Cette dernière à une lame en forme de </w:t>
      </w:r>
      <w:r w:rsidRPr="0032190F">
        <w:rPr>
          <w:i/>
          <w:lang w:val="fr-FR"/>
        </w:rPr>
        <w:t>feuille de laurier</w:t>
      </w:r>
      <w:r w:rsidRPr="0032190F">
        <w:rPr>
          <w:lang w:val="fr-FR"/>
        </w:rPr>
        <w:t>. Elle est tenue par un personnage. Dans la partie médiane inférieure sont représentés deux groupes de poignards affrontés : le groupe de gauche est formé d’un poignard triangulaire allongé à bords légèrement concaves, à poignée (</w:t>
      </w:r>
      <w:r w:rsidRPr="0032190F">
        <w:rPr>
          <w:i/>
          <w:lang w:val="fr-FR"/>
        </w:rPr>
        <w:t>codolo</w:t>
      </w:r>
      <w:r w:rsidRPr="0032190F">
        <w:rPr>
          <w:lang w:val="fr-FR"/>
        </w:rPr>
        <w:t>) longue est le pommeau suggéré par 6 plages en arc de cercle (figurant les rivets). A proximité un fourreau de poignard avec des lignes transversales.</w:t>
      </w:r>
    </w:p>
    <w:p w14:paraId="4D6E952E" w14:textId="77777777" w:rsidR="00C41496" w:rsidRPr="0032190F" w:rsidRDefault="00C41496" w:rsidP="00242C0F">
      <w:pPr>
        <w:jc w:val="both"/>
        <w:rPr>
          <w:lang w:val="fr-FR"/>
        </w:rPr>
      </w:pPr>
      <w:r w:rsidRPr="0032190F">
        <w:rPr>
          <w:lang w:val="fr-FR"/>
        </w:rPr>
        <w:t>De l’autre bord : deux poignards à lame triangulaire base légèrement convexe et pommeau semi-lunaire</w:t>
      </w:r>
      <w:r w:rsidR="0060016F" w:rsidRPr="0032190F">
        <w:rPr>
          <w:lang w:val="fr-FR"/>
        </w:rPr>
        <w:t xml:space="preserve"> de type Remedello 2 (BIB 964 p. 154-155).</w:t>
      </w:r>
    </w:p>
    <w:p w14:paraId="265DDE5A" w14:textId="77777777" w:rsidR="0060016F" w:rsidRPr="0032190F" w:rsidRDefault="0060016F" w:rsidP="00242C0F">
      <w:pPr>
        <w:jc w:val="both"/>
        <w:rPr>
          <w:lang w:val="fr-FR"/>
        </w:rPr>
      </w:pPr>
    </w:p>
    <w:p w14:paraId="7A27F7F6" w14:textId="7F9609EB" w:rsidR="0060016F" w:rsidRDefault="0060016F" w:rsidP="00242C0F">
      <w:pPr>
        <w:jc w:val="both"/>
        <w:rPr>
          <w:lang w:val="fr-FR"/>
        </w:rPr>
      </w:pPr>
      <w:r w:rsidRPr="0032190F">
        <w:rPr>
          <w:lang w:val="fr-FR"/>
        </w:rPr>
        <w:t xml:space="preserve">La </w:t>
      </w:r>
      <w:hyperlink r:id="rId10589" w:anchor="Typ_Arm_Hallebardes" w:history="1">
        <w:r w:rsidRPr="0032190F">
          <w:rPr>
            <w:rStyle w:val="Hyperlink"/>
            <w:lang w:val="fr-FR"/>
          </w:rPr>
          <w:t>hallebarde</w:t>
        </w:r>
      </w:hyperlink>
      <w:r w:rsidRPr="0032190F">
        <w:rPr>
          <w:lang w:val="fr-FR"/>
        </w:rPr>
        <w:t xml:space="preserve"> à lame foliacée rappelle des exemplaires de lames lithiques et daterait, par comparaison, de Remedello 1 (BIB 955)</w:t>
      </w:r>
    </w:p>
    <w:p w14:paraId="6A608D54" w14:textId="77777777" w:rsidR="002748A2" w:rsidRDefault="002748A2" w:rsidP="00242C0F">
      <w:pPr>
        <w:jc w:val="both"/>
        <w:rPr>
          <w:lang w:val="fr-FR"/>
        </w:rPr>
      </w:pPr>
    </w:p>
    <w:p w14:paraId="151ABE30" w14:textId="77777777" w:rsidR="002748A2" w:rsidRDefault="002748A2" w:rsidP="002748A2">
      <w:pPr>
        <w:pStyle w:val="Heading4"/>
      </w:pPr>
      <w:r>
        <w:t>Caven 3</w:t>
      </w:r>
    </w:p>
    <w:p w14:paraId="3DFEF5C7" w14:textId="77777777" w:rsidR="002748A2" w:rsidRDefault="002748A2" w:rsidP="00242C0F">
      <w:pPr>
        <w:jc w:val="both"/>
        <w:rPr>
          <w:lang w:val="fr-FR"/>
        </w:rPr>
      </w:pPr>
    </w:p>
    <w:p w14:paraId="7927B1ED" w14:textId="77777777" w:rsidR="002748A2" w:rsidRPr="0032190F" w:rsidRDefault="002748A2" w:rsidP="002748A2">
      <w:pPr>
        <w:pStyle w:val="Heading4"/>
      </w:pPr>
      <w:r>
        <w:t>Caven 5</w:t>
      </w:r>
    </w:p>
    <w:p w14:paraId="02E1BAC0" w14:textId="77777777" w:rsidR="008B7E68" w:rsidRPr="0032190F" w:rsidRDefault="008B7E68" w:rsidP="00242C0F">
      <w:pPr>
        <w:jc w:val="both"/>
        <w:rPr>
          <w:lang w:val="fr-FR"/>
        </w:rPr>
      </w:pPr>
    </w:p>
    <w:p w14:paraId="28C60FB9" w14:textId="77777777" w:rsidR="008B7E68" w:rsidRPr="0032190F" w:rsidRDefault="008B7E68" w:rsidP="00242C0F">
      <w:pPr>
        <w:pStyle w:val="Heading4"/>
      </w:pPr>
      <w:bookmarkStart w:id="4259" w:name="Sizz_Valgella_3"/>
      <w:r w:rsidRPr="0032190F">
        <w:t>Valgella 3</w:t>
      </w:r>
    </w:p>
    <w:bookmarkEnd w:id="4259"/>
    <w:p w14:paraId="5155F9FC" w14:textId="14D0F609" w:rsidR="008B7E68" w:rsidRPr="0032190F" w:rsidRDefault="008B7E68" w:rsidP="00242C0F">
      <w:pPr>
        <w:rPr>
          <w:lang w:val="fr-FR"/>
        </w:rPr>
      </w:pPr>
      <w:r w:rsidRPr="0032190F">
        <w:rPr>
          <w:lang w:val="fr-FR"/>
        </w:rPr>
        <w:t xml:space="preserve">Ce fragment de stèle comporte un motif sub-quadrangulaire </w:t>
      </w:r>
      <w:r w:rsidR="009D11AD" w:rsidRPr="0032190F">
        <w:rPr>
          <w:lang w:val="fr-FR"/>
        </w:rPr>
        <w:t>(</w:t>
      </w:r>
      <w:r w:rsidR="009D11AD" w:rsidRPr="0032190F">
        <w:rPr>
          <w:i/>
          <w:lang w:val="fr-FR"/>
        </w:rPr>
        <w:t>bandoleer</w:t>
      </w:r>
      <w:r w:rsidR="009D11AD" w:rsidRPr="0032190F">
        <w:rPr>
          <w:lang w:val="fr-FR"/>
        </w:rPr>
        <w:t xml:space="preserve">) </w:t>
      </w:r>
      <w:r w:rsidRPr="0032190F">
        <w:rPr>
          <w:lang w:val="fr-FR"/>
        </w:rPr>
        <w:t xml:space="preserve">avec une </w:t>
      </w:r>
      <w:hyperlink r:id="rId10590" w:anchor="Typ_Arm_Hallebardes" w:history="1">
        <w:r w:rsidR="003A2EA3" w:rsidRPr="0032190F">
          <w:rPr>
            <w:rStyle w:val="Hyperlink"/>
            <w:lang w:val="fr-FR"/>
          </w:rPr>
          <w:t>hallebarde</w:t>
        </w:r>
      </w:hyperlink>
      <w:r w:rsidRPr="0032190F">
        <w:rPr>
          <w:lang w:val="fr-FR"/>
        </w:rPr>
        <w:t>à lame foliacée (BIB 232 p. 79)</w:t>
      </w:r>
    </w:p>
    <w:p w14:paraId="6A6417DA" w14:textId="77777777" w:rsidR="008B7E68" w:rsidRPr="0032190F" w:rsidRDefault="008B7E68" w:rsidP="00242C0F">
      <w:pPr>
        <w:rPr>
          <w:lang w:val="fr-FR"/>
        </w:rPr>
      </w:pPr>
    </w:p>
    <w:p w14:paraId="1CF40833" w14:textId="77777777" w:rsidR="008B7E68" w:rsidRPr="0032190F" w:rsidRDefault="008B7E68" w:rsidP="00242C0F">
      <w:pPr>
        <w:pStyle w:val="Heading3"/>
        <w:spacing w:line="240" w:lineRule="auto"/>
      </w:pPr>
      <w:r w:rsidRPr="0032190F">
        <w:t>Vangione</w:t>
      </w:r>
    </w:p>
    <w:p w14:paraId="58EB459F" w14:textId="77777777" w:rsidR="008B7E68" w:rsidRPr="0032190F" w:rsidRDefault="008B7E68" w:rsidP="00242C0F">
      <w:pPr>
        <w:rPr>
          <w:lang w:val="fr-FR"/>
        </w:rPr>
      </w:pPr>
    </w:p>
    <w:p w14:paraId="54DACE56" w14:textId="77777777" w:rsidR="008B7E68" w:rsidRPr="0032190F" w:rsidRDefault="008B7E68" w:rsidP="00242C0F">
      <w:pPr>
        <w:pStyle w:val="Heading4"/>
      </w:pPr>
      <w:bookmarkStart w:id="4260" w:name="Sizz_Vangione_1"/>
      <w:r w:rsidRPr="0032190F">
        <w:lastRenderedPageBreak/>
        <w:t>Vangione 1</w:t>
      </w:r>
    </w:p>
    <w:bookmarkEnd w:id="4260"/>
    <w:p w14:paraId="692A9075" w14:textId="1789470B" w:rsidR="008B7E68" w:rsidRPr="0032190F" w:rsidRDefault="008B7E68" w:rsidP="00242C0F">
      <w:pPr>
        <w:jc w:val="both"/>
        <w:rPr>
          <w:lang w:val="fr-FR"/>
        </w:rPr>
      </w:pPr>
      <w:r w:rsidRPr="0032190F">
        <w:rPr>
          <w:lang w:val="fr-FR"/>
        </w:rPr>
        <w:t>Ce fragment de stèle comporte un motif sub-quadrangulaire</w:t>
      </w:r>
      <w:r w:rsidR="009D11AD" w:rsidRPr="0032190F">
        <w:rPr>
          <w:lang w:val="fr-FR"/>
        </w:rPr>
        <w:t xml:space="preserve"> (</w:t>
      </w:r>
      <w:r w:rsidR="009D11AD" w:rsidRPr="0032190F">
        <w:rPr>
          <w:i/>
          <w:lang w:val="fr-FR"/>
        </w:rPr>
        <w:t>bandoleer</w:t>
      </w:r>
      <w:r w:rsidR="009D11AD" w:rsidRPr="0032190F">
        <w:rPr>
          <w:lang w:val="fr-FR"/>
        </w:rPr>
        <w:t>)</w:t>
      </w:r>
      <w:r w:rsidRPr="0032190F">
        <w:rPr>
          <w:lang w:val="fr-FR"/>
        </w:rPr>
        <w:t>, un double cercle, 1</w:t>
      </w:r>
      <w:hyperlink r:id="rId10591" w:anchor="Cul_Art_TAC_T_z_cervide" w:history="1">
        <w:r w:rsidR="00C370D1" w:rsidRPr="0032190F">
          <w:rPr>
            <w:rStyle w:val="Hyperlink"/>
            <w:lang w:val="fr-FR"/>
          </w:rPr>
          <w:t>cerf</w:t>
        </w:r>
      </w:hyperlink>
      <w:r w:rsidRPr="0032190F">
        <w:rPr>
          <w:lang w:val="fr-FR"/>
        </w:rPr>
        <w:t xml:space="preserve">, une hallebarde à lame foliacée et 3 </w:t>
      </w:r>
      <w:hyperlink r:id="rId10592" w:anchor="Typ_Arm_Hallebardes" w:history="1">
        <w:r w:rsidR="003A2EA3" w:rsidRPr="0032190F">
          <w:rPr>
            <w:rStyle w:val="Hyperlink"/>
            <w:lang w:val="fr-FR"/>
          </w:rPr>
          <w:t>hallebardes</w:t>
        </w:r>
      </w:hyperlink>
      <w:r w:rsidR="00B919BE" w:rsidRPr="0032190F">
        <w:rPr>
          <w:lang w:val="fr-FR"/>
        </w:rPr>
        <w:t xml:space="preserve"> </w:t>
      </w:r>
      <w:r w:rsidRPr="0032190F">
        <w:rPr>
          <w:lang w:val="fr-FR"/>
        </w:rPr>
        <w:t xml:space="preserve">de type </w:t>
      </w:r>
      <w:hyperlink r:id="rId10593" w:anchor="Sit_Villafranca_Veronese" w:history="1">
        <w:r w:rsidR="00F53C50" w:rsidRPr="0032190F">
          <w:rPr>
            <w:rStyle w:val="Hyperlink"/>
            <w:lang w:val="fr-FR"/>
          </w:rPr>
          <w:t>Villafranca</w:t>
        </w:r>
      </w:hyperlink>
      <w:r w:rsidRPr="0032190F">
        <w:rPr>
          <w:lang w:val="fr-FR"/>
        </w:rPr>
        <w:t xml:space="preserve"> (SS BIB)</w:t>
      </w:r>
      <w:r w:rsidR="00302A22" w:rsidRPr="0032190F">
        <w:rPr>
          <w:lang w:val="fr-FR"/>
        </w:rPr>
        <w:t>.</w:t>
      </w:r>
    </w:p>
    <w:p w14:paraId="20F4C2D4" w14:textId="77777777" w:rsidR="008B7E68" w:rsidRPr="0032190F" w:rsidRDefault="008B7E68" w:rsidP="00242C0F">
      <w:pPr>
        <w:rPr>
          <w:lang w:val="fr-FR"/>
        </w:rPr>
      </w:pPr>
    </w:p>
    <w:p w14:paraId="68E30F30" w14:textId="77777777" w:rsidR="008B7E68" w:rsidRPr="0032190F" w:rsidRDefault="008B7E68" w:rsidP="00242C0F">
      <w:pPr>
        <w:pStyle w:val="Heading4"/>
      </w:pPr>
      <w:bookmarkStart w:id="4261" w:name="Sizz_Vangione_2"/>
      <w:r w:rsidRPr="0032190F">
        <w:t>Vangione 2</w:t>
      </w:r>
    </w:p>
    <w:bookmarkEnd w:id="4261"/>
    <w:p w14:paraId="69CA8BE9" w14:textId="0ADF2E3A" w:rsidR="008B7E68" w:rsidRPr="0032190F" w:rsidRDefault="008B7E68" w:rsidP="00242C0F">
      <w:pPr>
        <w:rPr>
          <w:lang w:val="fr-FR"/>
        </w:rPr>
      </w:pPr>
      <w:r w:rsidRPr="0032190F">
        <w:rPr>
          <w:lang w:val="fr-FR"/>
        </w:rPr>
        <w:t xml:space="preserve">Ce fragment de stèle comporte un motif sub-quadrangulaire </w:t>
      </w:r>
      <w:r w:rsidR="009D11AD" w:rsidRPr="0032190F">
        <w:rPr>
          <w:lang w:val="fr-FR"/>
        </w:rPr>
        <w:t>(</w:t>
      </w:r>
      <w:r w:rsidR="009D11AD" w:rsidRPr="0032190F">
        <w:rPr>
          <w:i/>
          <w:lang w:val="fr-FR"/>
        </w:rPr>
        <w:t>bandoleer</w:t>
      </w:r>
      <w:r w:rsidR="009D11AD" w:rsidRPr="0032190F">
        <w:rPr>
          <w:lang w:val="fr-FR"/>
        </w:rPr>
        <w:t xml:space="preserve">), </w:t>
      </w:r>
      <w:r w:rsidRPr="0032190F">
        <w:rPr>
          <w:lang w:val="fr-FR"/>
        </w:rPr>
        <w:t xml:space="preserve">un double cercle, 2 </w:t>
      </w:r>
      <w:hyperlink r:id="rId10594" w:anchor="Cul_Art_TAC_T_z_cervide" w:history="1">
        <w:r w:rsidR="00C370D1" w:rsidRPr="0032190F">
          <w:rPr>
            <w:rStyle w:val="Hyperlink"/>
            <w:lang w:val="fr-FR"/>
          </w:rPr>
          <w:t>cerf</w:t>
        </w:r>
      </w:hyperlink>
      <w:r w:rsidR="003A2EA3" w:rsidRPr="0032190F">
        <w:rPr>
          <w:lang w:val="fr-FR"/>
        </w:rPr>
        <w:t>,</w:t>
      </w:r>
      <w:r w:rsidRPr="0032190F">
        <w:rPr>
          <w:lang w:val="fr-FR"/>
        </w:rPr>
        <w:t xml:space="preserve"> 2 </w:t>
      </w:r>
      <w:hyperlink r:id="rId10595" w:anchor="Typ_Arm_Hallebardes" w:history="1">
        <w:r w:rsidR="003A2EA3" w:rsidRPr="0032190F">
          <w:rPr>
            <w:rStyle w:val="Hyperlink"/>
            <w:lang w:val="fr-FR"/>
          </w:rPr>
          <w:t>hallebardes</w:t>
        </w:r>
      </w:hyperlink>
      <w:r w:rsidRPr="0032190F">
        <w:rPr>
          <w:lang w:val="fr-FR"/>
        </w:rPr>
        <w:t>à lame foliacée (BIB 232 p. 79)</w:t>
      </w:r>
      <w:r w:rsidR="00302A22" w:rsidRPr="0032190F">
        <w:rPr>
          <w:lang w:val="fr-FR"/>
        </w:rPr>
        <w:t>.</w:t>
      </w:r>
    </w:p>
    <w:p w14:paraId="1A6663EE" w14:textId="77777777" w:rsidR="00302A22" w:rsidRPr="0032190F" w:rsidRDefault="00302A22" w:rsidP="00242C0F">
      <w:pPr>
        <w:rPr>
          <w:lang w:val="fr-FR"/>
        </w:rPr>
      </w:pPr>
    </w:p>
    <w:p w14:paraId="651465B8" w14:textId="77777777" w:rsidR="00302A22" w:rsidRPr="00566234" w:rsidRDefault="00302A22" w:rsidP="00242C0F">
      <w:pPr>
        <w:pStyle w:val="Heading3"/>
        <w:spacing w:line="240" w:lineRule="auto"/>
        <w:rPr>
          <w:lang w:val="es-ES"/>
        </w:rPr>
      </w:pPr>
      <w:r w:rsidRPr="00566234">
        <w:rPr>
          <w:lang w:val="es-ES"/>
        </w:rPr>
        <w:t>Castionetto</w:t>
      </w:r>
    </w:p>
    <w:p w14:paraId="5A8F2FE4" w14:textId="77777777" w:rsidR="00302A22" w:rsidRPr="00566234" w:rsidRDefault="00302A22" w:rsidP="00242C0F">
      <w:pPr>
        <w:pStyle w:val="Heading4"/>
        <w:rPr>
          <w:lang w:val="es-ES"/>
        </w:rPr>
      </w:pPr>
      <w:bookmarkStart w:id="4262" w:name="Sizz_Castionetto_1"/>
      <w:r w:rsidRPr="00566234">
        <w:rPr>
          <w:lang w:val="es-ES"/>
        </w:rPr>
        <w:t>Castionetto 1</w:t>
      </w:r>
    </w:p>
    <w:bookmarkEnd w:id="4262"/>
    <w:p w14:paraId="422D14D2" w14:textId="77777777" w:rsidR="00302A22" w:rsidRPr="00566234" w:rsidRDefault="00302A22" w:rsidP="00242C0F">
      <w:pPr>
        <w:rPr>
          <w:lang w:val="es-ES"/>
        </w:rPr>
      </w:pPr>
    </w:p>
    <w:p w14:paraId="568491B5" w14:textId="77777777" w:rsidR="00302A22" w:rsidRPr="00566234" w:rsidRDefault="00302A22" w:rsidP="00242C0F">
      <w:pPr>
        <w:rPr>
          <w:lang w:val="es-ES"/>
        </w:rPr>
      </w:pPr>
    </w:p>
    <w:p w14:paraId="36D6A94B" w14:textId="77777777" w:rsidR="00F70C31" w:rsidRPr="00566234" w:rsidRDefault="00F70C31" w:rsidP="00242C0F">
      <w:pPr>
        <w:rPr>
          <w:lang w:val="es-ES"/>
        </w:rPr>
      </w:pPr>
    </w:p>
    <w:p w14:paraId="6429623C" w14:textId="77777777" w:rsidR="00F70C31" w:rsidRPr="00566234" w:rsidRDefault="00F70C31" w:rsidP="00242C0F">
      <w:pPr>
        <w:pStyle w:val="Heading3"/>
        <w:spacing w:line="240" w:lineRule="auto"/>
        <w:rPr>
          <w:lang w:val="es-ES"/>
        </w:rPr>
      </w:pPr>
      <w:bookmarkStart w:id="4263" w:name="Sizz_Tirano_Lovero"/>
      <w:r w:rsidRPr="00566234">
        <w:rPr>
          <w:lang w:val="es-ES"/>
        </w:rPr>
        <w:t>Tirano Lovero</w:t>
      </w:r>
    </w:p>
    <w:bookmarkEnd w:id="4263"/>
    <w:p w14:paraId="22AA7649" w14:textId="77777777" w:rsidR="00984FF1" w:rsidRPr="00566234" w:rsidRDefault="00984FF1" w:rsidP="00A81F0C">
      <w:pPr>
        <w:jc w:val="both"/>
        <w:rPr>
          <w:lang w:val="es-ES"/>
        </w:rPr>
      </w:pPr>
    </w:p>
    <w:p w14:paraId="008883DF" w14:textId="77777777" w:rsidR="00984FF1" w:rsidRPr="00566234" w:rsidRDefault="00984FF1" w:rsidP="00A81F0C">
      <w:pPr>
        <w:jc w:val="both"/>
        <w:rPr>
          <w:lang w:val="es-ES"/>
        </w:rPr>
      </w:pPr>
      <w:r w:rsidRPr="00566234">
        <w:rPr>
          <w:lang w:val="es-ES"/>
        </w:rPr>
        <w:t>Tirano, Valtelline</w:t>
      </w:r>
    </w:p>
    <w:p w14:paraId="1037C214" w14:textId="77369AC6" w:rsidR="008B7E68" w:rsidRPr="0032190F" w:rsidRDefault="00F70C31" w:rsidP="00A81F0C">
      <w:pPr>
        <w:jc w:val="both"/>
        <w:rPr>
          <w:lang w:val="fr-FR"/>
        </w:rPr>
      </w:pPr>
      <w:r w:rsidRPr="0032190F">
        <w:rPr>
          <w:lang w:val="fr-FR"/>
        </w:rPr>
        <w:t xml:space="preserve">Cette stèle </w:t>
      </w:r>
      <w:r w:rsidR="000F660A" w:rsidRPr="0032190F">
        <w:rPr>
          <w:lang w:val="fr-FR"/>
        </w:rPr>
        <w:t xml:space="preserve">de forme anthropomorphique (BIB 1167 p. 221) </w:t>
      </w:r>
      <w:r w:rsidRPr="0032190F">
        <w:rPr>
          <w:lang w:val="fr-FR"/>
        </w:rPr>
        <w:t xml:space="preserve">présente plusieurs hallebardes, une </w:t>
      </w:r>
      <w:hyperlink r:id="rId10596" w:anchor="Cul_Art_TAC_T_t_ceinture" w:history="1">
        <w:r w:rsidR="00683577" w:rsidRPr="00683577">
          <w:rPr>
            <w:rStyle w:val="Hyperlink"/>
            <w:lang w:val="fr-FR"/>
          </w:rPr>
          <w:t>ceintur</w:t>
        </w:r>
        <w:r w:rsidR="00683577">
          <w:rPr>
            <w:rStyle w:val="Hyperlink"/>
            <w:lang w:val="fr-FR"/>
          </w:rPr>
          <w:t>e</w:t>
        </w:r>
      </w:hyperlink>
      <w:r w:rsidR="00683577">
        <w:rPr>
          <w:lang w:val="fr-FR"/>
        </w:rPr>
        <w:t xml:space="preserve"> </w:t>
      </w:r>
      <w:r w:rsidRPr="0032190F">
        <w:rPr>
          <w:lang w:val="fr-FR"/>
        </w:rPr>
        <w:t xml:space="preserve">festonnée, des figurations de poignards Remedello 2, un archer, un rectangle à demi cercle (proche de la statue-menhir de </w:t>
      </w:r>
      <w:hyperlink r:id="rId10597" w:anchor="Sizz_Tauriac" w:history="1">
        <w:r w:rsidR="00520251" w:rsidRPr="0032190F">
          <w:rPr>
            <w:rStyle w:val="Hyperlink"/>
            <w:lang w:val="fr-FR"/>
          </w:rPr>
          <w:t>Tauriac</w:t>
        </w:r>
      </w:hyperlink>
      <w:r w:rsidRPr="0032190F">
        <w:rPr>
          <w:lang w:val="fr-FR"/>
        </w:rPr>
        <w:t>) (SS BIB)</w:t>
      </w:r>
    </w:p>
    <w:p w14:paraId="461D385B" w14:textId="77777777" w:rsidR="001F197C" w:rsidRPr="0032190F" w:rsidRDefault="001F197C" w:rsidP="00242C0F">
      <w:pPr>
        <w:rPr>
          <w:lang w:val="fr-FR"/>
        </w:rPr>
      </w:pPr>
    </w:p>
    <w:p w14:paraId="6A07DE26" w14:textId="77777777" w:rsidR="001F197C" w:rsidRPr="0032190F" w:rsidRDefault="001F197C" w:rsidP="00242C0F">
      <w:pPr>
        <w:pStyle w:val="Heading3"/>
        <w:spacing w:line="240" w:lineRule="auto"/>
      </w:pPr>
      <w:bookmarkStart w:id="4264" w:name="Sizz_Boalzo"/>
      <w:r w:rsidRPr="0032190F">
        <w:t>Boalzo</w:t>
      </w:r>
    </w:p>
    <w:bookmarkEnd w:id="4264"/>
    <w:p w14:paraId="4AE24D4B" w14:textId="63D302A9" w:rsidR="001F197C" w:rsidRPr="0032190F" w:rsidRDefault="001F197C" w:rsidP="00242C0F">
      <w:pPr>
        <w:rPr>
          <w:lang w:val="fr-FR"/>
        </w:rPr>
      </w:pPr>
      <w:r w:rsidRPr="0032190F">
        <w:rPr>
          <w:lang w:val="fr-FR"/>
        </w:rPr>
        <w:t xml:space="preserve">La stèle de Boalzo montre un </w:t>
      </w:r>
      <w:hyperlink r:id="rId10598" w:anchor="Cul_Art_TAC_T_t_ceinture" w:history="1">
        <w:r w:rsidR="00683577" w:rsidRPr="00683577">
          <w:rPr>
            <w:rStyle w:val="Hyperlink"/>
            <w:lang w:val="fr-FR"/>
          </w:rPr>
          <w:t>ceintur</w:t>
        </w:r>
        <w:r w:rsidR="00683577">
          <w:rPr>
            <w:rStyle w:val="Hyperlink"/>
            <w:lang w:val="fr-FR"/>
          </w:rPr>
          <w:t>on</w:t>
        </w:r>
      </w:hyperlink>
      <w:r w:rsidR="00683577">
        <w:rPr>
          <w:lang w:val="fr-FR"/>
        </w:rPr>
        <w:t xml:space="preserve"> </w:t>
      </w:r>
      <w:r w:rsidRPr="0032190F">
        <w:rPr>
          <w:lang w:val="fr-FR"/>
        </w:rPr>
        <w:t>festonné (SS BIB)</w:t>
      </w:r>
    </w:p>
    <w:p w14:paraId="66BC08E4" w14:textId="77777777" w:rsidR="00C07FEF" w:rsidRPr="0032190F" w:rsidRDefault="00C07FEF" w:rsidP="00242C0F">
      <w:pPr>
        <w:rPr>
          <w:lang w:val="fr-FR"/>
        </w:rPr>
      </w:pPr>
    </w:p>
    <w:p w14:paraId="56ADFA14" w14:textId="77777777" w:rsidR="00C07FEF" w:rsidRPr="00566234" w:rsidRDefault="00C07FEF" w:rsidP="00C07FEF">
      <w:pPr>
        <w:pStyle w:val="Heading4"/>
        <w:rPr>
          <w:lang w:val="es-ES"/>
        </w:rPr>
      </w:pPr>
      <w:r w:rsidRPr="00566234">
        <w:rPr>
          <w:lang w:val="es-ES"/>
        </w:rPr>
        <w:t>Boalzo 2</w:t>
      </w:r>
    </w:p>
    <w:p w14:paraId="6B5FB6A4" w14:textId="77777777" w:rsidR="00C07FEF" w:rsidRPr="00566234" w:rsidRDefault="00C07FEF" w:rsidP="00242C0F">
      <w:pPr>
        <w:rPr>
          <w:lang w:val="es-ES"/>
        </w:rPr>
      </w:pPr>
    </w:p>
    <w:p w14:paraId="51EEA890" w14:textId="6A0440E0" w:rsidR="00C07FEF" w:rsidRPr="00566234" w:rsidRDefault="00000000" w:rsidP="00242C0F">
      <w:pPr>
        <w:rPr>
          <w:lang w:val="es-ES"/>
        </w:rPr>
      </w:pPr>
      <w:hyperlink r:id="rId10599" w:anchor="Cul_Art_TAC_T_z_cervide" w:history="1">
        <w:r w:rsidR="002E0A84" w:rsidRPr="00566234">
          <w:rPr>
            <w:rStyle w:val="Hyperlink"/>
            <w:lang w:val="es-ES"/>
          </w:rPr>
          <w:t>cervidé</w:t>
        </w:r>
      </w:hyperlink>
      <w:r w:rsidR="002E0A84" w:rsidRPr="00566234">
        <w:rPr>
          <w:lang w:val="es-ES"/>
        </w:rPr>
        <w:t xml:space="preserve">s </w:t>
      </w:r>
      <w:r w:rsidR="00C07FEF" w:rsidRPr="00566234">
        <w:rPr>
          <w:lang w:val="es-ES"/>
        </w:rPr>
        <w:t>(BIB 2378)</w:t>
      </w:r>
    </w:p>
    <w:p w14:paraId="4BC5873C" w14:textId="77777777" w:rsidR="0027534C" w:rsidRPr="00566234" w:rsidRDefault="0027534C" w:rsidP="00242C0F">
      <w:pPr>
        <w:rPr>
          <w:lang w:val="es-ES"/>
        </w:rPr>
      </w:pPr>
    </w:p>
    <w:p w14:paraId="73E1EA5A" w14:textId="77777777" w:rsidR="0027534C" w:rsidRPr="00566234" w:rsidRDefault="0027534C" w:rsidP="00242C0F">
      <w:pPr>
        <w:pStyle w:val="Heading3"/>
        <w:spacing w:line="240" w:lineRule="auto"/>
        <w:rPr>
          <w:lang w:val="es-ES"/>
        </w:rPr>
      </w:pPr>
      <w:bookmarkStart w:id="4265" w:name="Sizz_Trevisio"/>
      <w:r w:rsidRPr="00566234">
        <w:rPr>
          <w:lang w:val="es-ES"/>
        </w:rPr>
        <w:t>Trevisio</w:t>
      </w:r>
    </w:p>
    <w:bookmarkEnd w:id="4265"/>
    <w:p w14:paraId="3CE86B91" w14:textId="77777777" w:rsidR="00B919BE" w:rsidRPr="00566234" w:rsidRDefault="00B919BE" w:rsidP="00242C0F">
      <w:pPr>
        <w:rPr>
          <w:lang w:val="es-ES"/>
        </w:rPr>
      </w:pPr>
    </w:p>
    <w:p w14:paraId="3B7370AB" w14:textId="77777777" w:rsidR="00B919BE" w:rsidRPr="00566234" w:rsidRDefault="00B919BE" w:rsidP="00242C0F">
      <w:pPr>
        <w:rPr>
          <w:lang w:val="es-ES"/>
        </w:rPr>
      </w:pPr>
    </w:p>
    <w:p w14:paraId="56B6258A" w14:textId="77777777" w:rsidR="00B919BE" w:rsidRPr="00566234" w:rsidRDefault="00B919BE" w:rsidP="00B919BE">
      <w:pPr>
        <w:pStyle w:val="Heading4"/>
        <w:rPr>
          <w:lang w:val="es-ES"/>
        </w:rPr>
      </w:pPr>
      <w:r w:rsidRPr="00566234">
        <w:rPr>
          <w:lang w:val="es-ES"/>
        </w:rPr>
        <w:t>Trevisio 2</w:t>
      </w:r>
    </w:p>
    <w:p w14:paraId="24CAFBAC" w14:textId="40993673" w:rsidR="0027534C" w:rsidRPr="0032190F" w:rsidRDefault="0027534C" w:rsidP="00242C0F">
      <w:pPr>
        <w:rPr>
          <w:lang w:val="fr-FR"/>
        </w:rPr>
      </w:pPr>
      <w:r w:rsidRPr="0032190F">
        <w:rPr>
          <w:lang w:val="fr-FR"/>
        </w:rPr>
        <w:t xml:space="preserve">La roche r. 2 présente des haches à rebors spatulées </w:t>
      </w:r>
      <w:r w:rsidR="0058247F" w:rsidRPr="0032190F">
        <w:rPr>
          <w:lang w:val="fr-FR"/>
        </w:rPr>
        <w:t>[</w:t>
      </w:r>
      <w:hyperlink r:id="rId10600" w:anchor="Typ_Roseaux" w:history="1">
        <w:r w:rsidR="0058247F" w:rsidRPr="0032190F">
          <w:rPr>
            <w:rStyle w:val="Hyperlink"/>
            <w:lang w:val="fr-FR"/>
          </w:rPr>
          <w:t>type des Roseaux</w:t>
        </w:r>
      </w:hyperlink>
      <w:r w:rsidR="0058247F" w:rsidRPr="0032190F">
        <w:rPr>
          <w:lang w:val="fr-FR"/>
        </w:rPr>
        <w:t xml:space="preserve">] </w:t>
      </w:r>
      <w:r w:rsidRPr="0032190F">
        <w:rPr>
          <w:lang w:val="fr-FR"/>
        </w:rPr>
        <w:t xml:space="preserve">ainsi que des poignards à lame allongée et base semi-circulaires (style IIIB pour les deux). Ces deux types de représentations sont rattachables à la phase finale du </w:t>
      </w:r>
      <w:hyperlink r:id="rId10601" w:anchor="Cul_Bronze_Ancien" w:history="1">
        <w:r w:rsidRPr="0032190F">
          <w:rPr>
            <w:rStyle w:val="Hyperlink"/>
            <w:lang w:val="fr-FR"/>
          </w:rPr>
          <w:t>Bro</w:t>
        </w:r>
        <w:r w:rsidR="0058247F" w:rsidRPr="0032190F">
          <w:rPr>
            <w:rStyle w:val="Hyperlink"/>
            <w:lang w:val="fr-FR"/>
          </w:rPr>
          <w:t>nze ancien</w:t>
        </w:r>
      </w:hyperlink>
      <w:r w:rsidR="0058247F" w:rsidRPr="0032190F">
        <w:rPr>
          <w:lang w:val="fr-FR"/>
        </w:rPr>
        <w:t xml:space="preserve"> (Arcà 2009 p. 290).</w:t>
      </w:r>
    </w:p>
    <w:p w14:paraId="1A25B57A" w14:textId="77777777" w:rsidR="00BE35FC" w:rsidRPr="0032190F" w:rsidRDefault="00BE35FC" w:rsidP="00242C0F">
      <w:pPr>
        <w:rPr>
          <w:lang w:val="fr-FR"/>
        </w:rPr>
      </w:pPr>
    </w:p>
    <w:p w14:paraId="33AFC171" w14:textId="77777777" w:rsidR="00BE35FC" w:rsidRPr="0032190F" w:rsidRDefault="00BE35FC" w:rsidP="00242C0F">
      <w:pPr>
        <w:rPr>
          <w:lang w:val="fr-FR"/>
        </w:rPr>
      </w:pPr>
      <w:r w:rsidRPr="0032190F">
        <w:rPr>
          <w:lang w:val="fr-FR"/>
        </w:rPr>
        <w:t>PIATTAMOLA (dépôt)</w:t>
      </w:r>
    </w:p>
    <w:p w14:paraId="789CE7C3" w14:textId="78009132" w:rsidR="00BE35FC" w:rsidRPr="0032190F" w:rsidRDefault="00BE35FC" w:rsidP="00242C0F">
      <w:pPr>
        <w:rPr>
          <w:lang w:val="fr-FR"/>
        </w:rPr>
      </w:pPr>
      <w:r w:rsidRPr="0032190F">
        <w:rPr>
          <w:lang w:val="fr-FR"/>
        </w:rPr>
        <w:t>Piattamola (</w:t>
      </w:r>
      <w:r w:rsidRPr="0032190F">
        <w:rPr>
          <w:i/>
          <w:lang w:val="fr-FR"/>
        </w:rPr>
        <w:t>hoard</w:t>
      </w:r>
      <w:r w:rsidRPr="0032190F">
        <w:rPr>
          <w:lang w:val="fr-FR"/>
        </w:rPr>
        <w:t xml:space="preserve">), dans le </w:t>
      </w:r>
      <w:hyperlink r:id="rId10602" w:anchor="Sit_Valtellina" w:history="1">
        <w:r w:rsidRPr="0032190F">
          <w:rPr>
            <w:rStyle w:val="Hyperlink"/>
            <w:lang w:val="fr-FR"/>
          </w:rPr>
          <w:t>Valtelina</w:t>
        </w:r>
      </w:hyperlink>
      <w:r w:rsidRPr="0032190F">
        <w:rPr>
          <w:lang w:val="fr-FR"/>
        </w:rPr>
        <w:t>, a livré des poignards attribués au Bronze ancien (R. P. Keller, « Mappe di Pietra » com. orale).</w:t>
      </w:r>
    </w:p>
    <w:p w14:paraId="36740A45" w14:textId="77777777" w:rsidR="00414C2C" w:rsidRPr="0032190F" w:rsidRDefault="00414C2C" w:rsidP="00242C0F">
      <w:pPr>
        <w:rPr>
          <w:lang w:val="fr-FR"/>
        </w:rPr>
      </w:pPr>
    </w:p>
    <w:p w14:paraId="1CBAB83C" w14:textId="77777777" w:rsidR="00414C2C" w:rsidRPr="0032190F" w:rsidRDefault="00414C2C" w:rsidP="00426FF9">
      <w:pPr>
        <w:pStyle w:val="Heading1"/>
      </w:pPr>
      <w:r w:rsidRPr="0032190F">
        <w:t>COMMUNE-SECHE (Tumulus de la)</w:t>
      </w:r>
    </w:p>
    <w:p w14:paraId="423A8DFE" w14:textId="77777777" w:rsidR="00414C2C" w:rsidRPr="0032190F" w:rsidRDefault="00414C2C" w:rsidP="00242C0F">
      <w:pPr>
        <w:rPr>
          <w:lang w:val="fr-FR"/>
        </w:rPr>
      </w:pPr>
    </w:p>
    <w:p w14:paraId="5B662BF4" w14:textId="77777777" w:rsidR="00414C2C" w:rsidRPr="0032190F" w:rsidRDefault="00414C2C" w:rsidP="00242C0F">
      <w:pPr>
        <w:rPr>
          <w:lang w:val="fr-FR"/>
        </w:rPr>
      </w:pPr>
      <w:r w:rsidRPr="0032190F">
        <w:rPr>
          <w:lang w:val="fr-FR"/>
        </w:rPr>
        <w:t>Daté de vers 4000 BC, ce tumulus de Normandie, Colombiers-sur-Seulles) fait environ 65 m de long sur 10 de large. Il est composé d’un remplissage de pierres et d’orthostates en calcaire.</w:t>
      </w:r>
    </w:p>
    <w:p w14:paraId="79B111F1" w14:textId="77777777" w:rsidR="00DF4FD7" w:rsidRPr="0032190F" w:rsidRDefault="00DF4FD7" w:rsidP="00242C0F">
      <w:pPr>
        <w:rPr>
          <w:lang w:val="fr-FR"/>
        </w:rPr>
      </w:pPr>
    </w:p>
    <w:p w14:paraId="190A56BF" w14:textId="77777777" w:rsidR="00DF4FD7" w:rsidRPr="0032190F" w:rsidRDefault="00DF4FD7" w:rsidP="00426FF9">
      <w:pPr>
        <w:pStyle w:val="Heading1"/>
      </w:pPr>
      <w:r w:rsidRPr="0032190F">
        <w:t>BASLY</w:t>
      </w:r>
    </w:p>
    <w:p w14:paraId="3CAE8B2B" w14:textId="77777777" w:rsidR="00DF4FD7" w:rsidRPr="0032190F" w:rsidRDefault="00DF4FD7" w:rsidP="00242C0F">
      <w:pPr>
        <w:rPr>
          <w:lang w:val="fr-FR"/>
        </w:rPr>
      </w:pPr>
    </w:p>
    <w:p w14:paraId="0F1DC9CA" w14:textId="77777777" w:rsidR="00DF4FD7" w:rsidRPr="0032190F" w:rsidRDefault="00DF4FD7" w:rsidP="00242C0F">
      <w:pPr>
        <w:rPr>
          <w:lang w:val="fr-FR"/>
        </w:rPr>
      </w:pPr>
      <w:r w:rsidRPr="0032190F">
        <w:rPr>
          <w:lang w:val="fr-FR"/>
        </w:rPr>
        <w:t>Le site de Basly « La Campagne » est dans la plaine de Caen (</w:t>
      </w:r>
      <w:r w:rsidR="009E0614" w:rsidRPr="0032190F">
        <w:rPr>
          <w:lang w:val="fr-FR"/>
        </w:rPr>
        <w:t xml:space="preserve">Calvados, </w:t>
      </w:r>
      <w:r w:rsidRPr="0032190F">
        <w:rPr>
          <w:lang w:val="fr-FR"/>
        </w:rPr>
        <w:t xml:space="preserve">Normandie), au nord-est de Thaon, sur un promontoire. A la fin du Néolithique et à l’âge des Métaux le site est circonscrit par des enceintes (sur le mode « éperon barré »). </w:t>
      </w:r>
    </w:p>
    <w:p w14:paraId="04D303B5" w14:textId="77777777" w:rsidR="009E0614" w:rsidRPr="0032190F" w:rsidRDefault="00DF4FD7" w:rsidP="00242C0F">
      <w:pPr>
        <w:rPr>
          <w:lang w:val="fr-FR"/>
        </w:rPr>
      </w:pPr>
      <w:r w:rsidRPr="0032190F">
        <w:rPr>
          <w:lang w:val="fr-FR"/>
        </w:rPr>
        <w:lastRenderedPageBreak/>
        <w:t xml:space="preserve">Au </w:t>
      </w:r>
      <w:r w:rsidR="00C048F8">
        <w:rPr>
          <w:lang w:val="fr-FR"/>
        </w:rPr>
        <w:t>NF</w:t>
      </w:r>
      <w:r w:rsidRPr="0032190F">
        <w:rPr>
          <w:lang w:val="fr-FR"/>
        </w:rPr>
        <w:t xml:space="preserve">-Chalcolithique, une </w:t>
      </w:r>
      <w:r w:rsidR="009E0614" w:rsidRPr="0032190F">
        <w:rPr>
          <w:lang w:val="fr-FR"/>
        </w:rPr>
        <w:t>palissade</w:t>
      </w:r>
      <w:r w:rsidRPr="0032190F">
        <w:rPr>
          <w:lang w:val="fr-FR"/>
        </w:rPr>
        <w:t xml:space="preserve"> est érigée. Cette dernière, en arc de cercle, qui enserre une aire d’environ 3 ha (longue de 125 m), est composée d’une tranchée de palissade et un alignement interne de grandes fosses à poteaux multiples. Quatre entrées. L’entrée principale est encadrée de deux batiments rectangulaires.</w:t>
      </w:r>
      <w:r w:rsidR="00C048F8">
        <w:rPr>
          <w:lang w:val="fr-FR"/>
        </w:rPr>
        <w:t xml:space="preserve"> </w:t>
      </w:r>
      <w:r w:rsidR="009E0614" w:rsidRPr="0032190F">
        <w:rPr>
          <w:lang w:val="fr-FR"/>
        </w:rPr>
        <w:t>La découverte de nombreuses pointes de flêches brulées dans la palissade elle-même rend probable le fait qu’il s’agisse de tir des assaillants qui ont fait brûlée la palissade.</w:t>
      </w:r>
      <w:r w:rsidR="00C048F8" w:rsidRPr="00C048F8">
        <w:rPr>
          <w:lang w:val="fr-FR"/>
        </w:rPr>
        <w:t xml:space="preserve"> </w:t>
      </w:r>
      <w:r w:rsidR="00C048F8" w:rsidRPr="0032190F">
        <w:rPr>
          <w:lang w:val="fr-FR"/>
        </w:rPr>
        <w:t>(BIB 1675)</w:t>
      </w:r>
      <w:r w:rsidR="00C048F8">
        <w:rPr>
          <w:lang w:val="fr-FR"/>
        </w:rPr>
        <w:t xml:space="preserve"> Des douzaines d'armature de flèches (à tranchant transversal et </w:t>
      </w:r>
      <w:r w:rsidR="00C048F8" w:rsidRPr="00C048F8">
        <w:rPr>
          <w:i/>
          <w:lang w:val="fr-FR"/>
        </w:rPr>
        <w:t>barbed-and-tanged</w:t>
      </w:r>
      <w:r w:rsidR="00C048F8">
        <w:rPr>
          <w:lang w:val="fr-FR"/>
        </w:rPr>
        <w:t>) trouvées dans la palissade brûlée (BIB 3195)</w:t>
      </w:r>
    </w:p>
    <w:p w14:paraId="2E41E882" w14:textId="77777777" w:rsidR="00395ED5" w:rsidRPr="0032190F" w:rsidRDefault="00DF4FD7" w:rsidP="00242C0F">
      <w:pPr>
        <w:rPr>
          <w:lang w:val="fr-FR"/>
        </w:rPr>
      </w:pPr>
      <w:r w:rsidRPr="0032190F">
        <w:rPr>
          <w:lang w:val="fr-FR"/>
        </w:rPr>
        <w:t xml:space="preserve">Au </w:t>
      </w:r>
      <w:r w:rsidR="00C048F8">
        <w:rPr>
          <w:lang w:val="fr-FR"/>
        </w:rPr>
        <w:t>BF</w:t>
      </w:r>
      <w:r w:rsidRPr="0032190F">
        <w:rPr>
          <w:lang w:val="fr-FR"/>
        </w:rPr>
        <w:t>, daté entre le milieu du 12</w:t>
      </w:r>
      <w:r w:rsidRPr="0032190F">
        <w:rPr>
          <w:vertAlign w:val="superscript"/>
          <w:lang w:val="fr-FR"/>
        </w:rPr>
        <w:t>e</w:t>
      </w:r>
      <w:r w:rsidRPr="0032190F">
        <w:rPr>
          <w:lang w:val="fr-FR"/>
        </w:rPr>
        <w:t xml:space="preserve"> et le milieu du 11</w:t>
      </w:r>
      <w:r w:rsidRPr="0032190F">
        <w:rPr>
          <w:vertAlign w:val="superscript"/>
          <w:lang w:val="fr-FR"/>
        </w:rPr>
        <w:t>e</w:t>
      </w:r>
      <w:r w:rsidRPr="0032190F">
        <w:rPr>
          <w:lang w:val="fr-FR"/>
        </w:rPr>
        <w:t xml:space="preserve"> s. aec</w:t>
      </w:r>
      <w:r w:rsidR="006E3854" w:rsidRPr="0032190F">
        <w:rPr>
          <w:lang w:val="fr-FR"/>
        </w:rPr>
        <w:t xml:space="preserve"> (dates </w:t>
      </w:r>
      <w:r w:rsidR="006E3854" w:rsidRPr="0032190F">
        <w:rPr>
          <w:vertAlign w:val="superscript"/>
          <w:lang w:val="fr-FR"/>
        </w:rPr>
        <w:t>14</w:t>
      </w:r>
      <w:r w:rsidR="006E3854" w:rsidRPr="0032190F">
        <w:rPr>
          <w:lang w:val="fr-FR"/>
        </w:rPr>
        <w:t>C)</w:t>
      </w:r>
      <w:r w:rsidRPr="0032190F">
        <w:rPr>
          <w:lang w:val="fr-FR"/>
        </w:rPr>
        <w:t>, circonscrivant une aire plus réduite : un rempart à double rangées de poteaux.</w:t>
      </w:r>
      <w:r w:rsidR="00045200" w:rsidRPr="0032190F">
        <w:rPr>
          <w:lang w:val="fr-FR"/>
        </w:rPr>
        <w:t xml:space="preserve"> 2 portes. </w:t>
      </w:r>
      <w:r w:rsidR="006E3854" w:rsidRPr="0032190F">
        <w:rPr>
          <w:lang w:val="fr-FR"/>
        </w:rPr>
        <w:t>Au premier âge du Fer, un habitat (7</w:t>
      </w:r>
      <w:r w:rsidR="006E3854" w:rsidRPr="0032190F">
        <w:rPr>
          <w:vertAlign w:val="superscript"/>
          <w:lang w:val="fr-FR"/>
        </w:rPr>
        <w:t>e</w:t>
      </w:r>
      <w:r w:rsidR="006E3854" w:rsidRPr="0032190F">
        <w:rPr>
          <w:lang w:val="fr-FR"/>
        </w:rPr>
        <w:t>-6</w:t>
      </w:r>
      <w:r w:rsidR="006E3854" w:rsidRPr="0032190F">
        <w:rPr>
          <w:vertAlign w:val="superscript"/>
          <w:lang w:val="fr-FR"/>
        </w:rPr>
        <w:t>e</w:t>
      </w:r>
      <w:r w:rsidR="006E3854" w:rsidRPr="0032190F">
        <w:rPr>
          <w:lang w:val="fr-FR"/>
        </w:rPr>
        <w:t xml:space="preserve"> aec, dates </w:t>
      </w:r>
      <w:r w:rsidR="006E3854" w:rsidRPr="0032190F">
        <w:rPr>
          <w:vertAlign w:val="superscript"/>
          <w:lang w:val="fr-FR"/>
        </w:rPr>
        <w:t>14</w:t>
      </w:r>
      <w:r w:rsidR="006E3854" w:rsidRPr="0032190F">
        <w:rPr>
          <w:lang w:val="fr-FR"/>
        </w:rPr>
        <w:t>C) probablement lié à une petite nécropole.</w:t>
      </w:r>
      <w:r w:rsidR="00C048F8">
        <w:rPr>
          <w:lang w:val="fr-FR"/>
        </w:rPr>
        <w:t xml:space="preserve"> </w:t>
      </w:r>
      <w:r w:rsidR="00395ED5" w:rsidRPr="0032190F">
        <w:rPr>
          <w:lang w:val="fr-FR"/>
        </w:rPr>
        <w:t xml:space="preserve">Dans l’emprise du rempart </w:t>
      </w:r>
      <w:r w:rsidR="00C048F8">
        <w:rPr>
          <w:lang w:val="fr-FR"/>
        </w:rPr>
        <w:t>BF</w:t>
      </w:r>
      <w:r w:rsidR="00395ED5" w:rsidRPr="0032190F">
        <w:rPr>
          <w:lang w:val="fr-FR"/>
        </w:rPr>
        <w:t xml:space="preserve"> de la terminaison nord, en bordure du promontoire, un ensemb</w:t>
      </w:r>
      <w:r w:rsidR="0069342D" w:rsidRPr="0032190F">
        <w:rPr>
          <w:lang w:val="fr-FR"/>
        </w:rPr>
        <w:t>le de tombes du haut Moyen Age (BIB 1675)</w:t>
      </w:r>
    </w:p>
    <w:p w14:paraId="31818E15" w14:textId="77777777" w:rsidR="00121375" w:rsidRPr="0032190F" w:rsidRDefault="00121375" w:rsidP="00242C0F">
      <w:pPr>
        <w:rPr>
          <w:lang w:val="fr-FR"/>
        </w:rPr>
      </w:pPr>
      <w:r w:rsidRPr="0032190F">
        <w:rPr>
          <w:lang w:val="fr-FR"/>
        </w:rPr>
        <w:t>Enclos rectangulaire à vocation funéraire daté entre le 6</w:t>
      </w:r>
      <w:r w:rsidRPr="0032190F">
        <w:rPr>
          <w:vertAlign w:val="superscript"/>
          <w:lang w:val="fr-FR"/>
        </w:rPr>
        <w:t>e</w:t>
      </w:r>
      <w:r w:rsidRPr="0032190F">
        <w:rPr>
          <w:lang w:val="fr-FR"/>
        </w:rPr>
        <w:t xml:space="preserve"> – 4</w:t>
      </w:r>
      <w:r w:rsidRPr="0032190F">
        <w:rPr>
          <w:vertAlign w:val="superscript"/>
          <w:lang w:val="fr-FR"/>
        </w:rPr>
        <w:t>e</w:t>
      </w:r>
      <w:r w:rsidRPr="0032190F">
        <w:rPr>
          <w:lang w:val="fr-FR"/>
        </w:rPr>
        <w:t xml:space="preserve">aec (BIB I. Jahier et al. in BIB 2117) </w:t>
      </w:r>
    </w:p>
    <w:p w14:paraId="523480B6" w14:textId="77777777" w:rsidR="007618E1" w:rsidRPr="0032190F" w:rsidRDefault="007618E1" w:rsidP="00426FF9">
      <w:pPr>
        <w:pStyle w:val="Heading1"/>
      </w:pPr>
      <w:r w:rsidRPr="0032190F">
        <w:br/>
      </w:r>
      <w:bookmarkStart w:id="4266" w:name="Sit_Saint_Fiacre"/>
      <w:r w:rsidRPr="0032190F">
        <w:t>SAINT-FIACRE</w:t>
      </w:r>
      <w:bookmarkEnd w:id="4266"/>
    </w:p>
    <w:p w14:paraId="433AB217" w14:textId="77777777" w:rsidR="007618E1" w:rsidRPr="0032190F" w:rsidRDefault="007618E1" w:rsidP="00242C0F">
      <w:pPr>
        <w:rPr>
          <w:lang w:val="fr-FR"/>
        </w:rPr>
      </w:pPr>
    </w:p>
    <w:p w14:paraId="3DCEEC61" w14:textId="77777777" w:rsidR="007618E1" w:rsidRPr="0032190F" w:rsidRDefault="007618E1" w:rsidP="007618E1">
      <w:pPr>
        <w:rPr>
          <w:lang w:val="fr-FR"/>
        </w:rPr>
      </w:pPr>
      <w:r w:rsidRPr="0032190F">
        <w:rPr>
          <w:lang w:val="fr-FR"/>
        </w:rPr>
        <w:t>Le Tumulus de Saint-Fiacre (Melrand, Morbihan) fait l’objet d’un classement au titre des monuments historiques depuis le 21 août 19721.(wiki)</w:t>
      </w:r>
    </w:p>
    <w:p w14:paraId="464F1EC7" w14:textId="77777777" w:rsidR="007618E1" w:rsidRPr="0032190F" w:rsidRDefault="007618E1" w:rsidP="007618E1">
      <w:pPr>
        <w:rPr>
          <w:lang w:val="fr-FR"/>
        </w:rPr>
      </w:pPr>
    </w:p>
    <w:p w14:paraId="645C9474" w14:textId="77777777" w:rsidR="007618E1" w:rsidRPr="0032190F" w:rsidRDefault="007618E1" w:rsidP="007618E1">
      <w:pPr>
        <w:rPr>
          <w:lang w:val="fr-FR"/>
        </w:rPr>
      </w:pPr>
      <w:r w:rsidRPr="0032190F">
        <w:rPr>
          <w:lang w:val="fr-FR"/>
        </w:rPr>
        <w:t>Ce tumulus de l'âge du bronze a été exploré en octobre 1897 par Aveneau de la Grancière.(wiki)</w:t>
      </w:r>
    </w:p>
    <w:p w14:paraId="4EB81004" w14:textId="77777777" w:rsidR="007618E1" w:rsidRPr="0032190F" w:rsidRDefault="007618E1" w:rsidP="007618E1">
      <w:pPr>
        <w:rPr>
          <w:lang w:val="fr-FR"/>
        </w:rPr>
      </w:pPr>
    </w:p>
    <w:p w14:paraId="064B362F" w14:textId="77777777" w:rsidR="007618E1" w:rsidRPr="0032190F" w:rsidRDefault="007618E1" w:rsidP="007618E1">
      <w:pPr>
        <w:rPr>
          <w:lang w:val="fr-FR"/>
        </w:rPr>
      </w:pPr>
      <w:r w:rsidRPr="0032190F">
        <w:rPr>
          <w:lang w:val="fr-FR"/>
        </w:rPr>
        <w:t>Un amoncellement de pierres s'élève en cône vers le centre (galgal) et à 12 mètres, un menhir sert de point de départ à une enceinte semi-circulaire d'une régularité parfaite.(wiki)</w:t>
      </w:r>
    </w:p>
    <w:p w14:paraId="0E6A5C8E" w14:textId="77777777" w:rsidR="007618E1" w:rsidRPr="0032190F" w:rsidRDefault="007618E1" w:rsidP="007618E1">
      <w:pPr>
        <w:rPr>
          <w:lang w:val="fr-FR"/>
        </w:rPr>
      </w:pPr>
    </w:p>
    <w:p w14:paraId="216D5EE6" w14:textId="77777777" w:rsidR="007618E1" w:rsidRPr="0032190F" w:rsidRDefault="007618E1" w:rsidP="007618E1">
      <w:pPr>
        <w:rPr>
          <w:lang w:val="fr-FR"/>
        </w:rPr>
      </w:pPr>
      <w:r w:rsidRPr="0032190F">
        <w:rPr>
          <w:lang w:val="fr-FR"/>
        </w:rPr>
        <w:t>Encadrant du sud au nord, tout le côté ouest de la sépulture. La construction de l'épaisseur d'une seule pierre, est faite de deux assises de pierres juxtaposées et superposées sur le côté. Ces pierres, en granit, d'une épaisseur de 0,20 m forment l'enceinte et la courbure de chacune d'elles est bien déterminée pour former l'arc de cercle. L'amoncellement de pierres ou galgal sert de contrefort à l'enceinte.(wiki)</w:t>
      </w:r>
    </w:p>
    <w:p w14:paraId="7BDE5094" w14:textId="77777777" w:rsidR="007618E1" w:rsidRPr="0032190F" w:rsidRDefault="007618E1" w:rsidP="007618E1">
      <w:pPr>
        <w:rPr>
          <w:lang w:val="fr-FR"/>
        </w:rPr>
      </w:pPr>
    </w:p>
    <w:p w14:paraId="1AC6325B" w14:textId="77777777" w:rsidR="007618E1" w:rsidRPr="0032190F" w:rsidRDefault="007618E1" w:rsidP="007618E1">
      <w:pPr>
        <w:rPr>
          <w:lang w:val="fr-FR"/>
        </w:rPr>
      </w:pPr>
      <w:r w:rsidRPr="0032190F">
        <w:rPr>
          <w:lang w:val="fr-FR"/>
        </w:rPr>
        <w:t>Au centre du tumulus, au milieu du noyau de pierres, encadrée par l'enceinte semi-circulaire, se trouve la chambre sépulcrale, à parois maçonnées en pierres sèches, avec pierres plates disposées en encorbellement et recouverte d'une énorme dalle.(wiki)</w:t>
      </w:r>
    </w:p>
    <w:p w14:paraId="408698D0" w14:textId="77777777" w:rsidR="007618E1" w:rsidRPr="0032190F" w:rsidRDefault="007618E1" w:rsidP="007618E1">
      <w:pPr>
        <w:rPr>
          <w:lang w:val="fr-FR"/>
        </w:rPr>
      </w:pPr>
    </w:p>
    <w:p w14:paraId="06A12F8B" w14:textId="77777777" w:rsidR="00F15DED" w:rsidRPr="0032190F" w:rsidRDefault="007618E1" w:rsidP="007618E1">
      <w:pPr>
        <w:rPr>
          <w:lang w:val="fr-FR"/>
        </w:rPr>
      </w:pPr>
      <w:r w:rsidRPr="0032190F">
        <w:rPr>
          <w:lang w:val="fr-FR"/>
        </w:rPr>
        <w:t>La composition de l'aire funèbre était complète : le sol naturel une couche d'argile compacte et foulée, un dallage en pierres plates, un plancher de chêne sur lequel était étendue une couche de résidus incinéré.(wiki)</w:t>
      </w:r>
    </w:p>
    <w:p w14:paraId="70A9A203" w14:textId="77777777" w:rsidR="00510A68" w:rsidRPr="0032190F" w:rsidRDefault="004811D5" w:rsidP="00426FF9">
      <w:pPr>
        <w:pStyle w:val="Heading1"/>
      </w:pPr>
      <w:bookmarkStart w:id="4267" w:name="Sit_Kernoven_Plouvorn"/>
      <w:r w:rsidRPr="0032190F">
        <w:t>KERNONEN EN PLOUVORN (Tumulus de)</w:t>
      </w:r>
    </w:p>
    <w:bookmarkEnd w:id="4267"/>
    <w:p w14:paraId="36B947F9" w14:textId="77777777" w:rsidR="00D83472" w:rsidRPr="0032190F" w:rsidRDefault="00D83472" w:rsidP="00242C0F">
      <w:pPr>
        <w:jc w:val="both"/>
        <w:rPr>
          <w:b/>
          <w:lang w:val="fr-FR"/>
        </w:rPr>
      </w:pPr>
    </w:p>
    <w:p w14:paraId="7D0AF119" w14:textId="66B8A70B" w:rsidR="004811D5" w:rsidRPr="0032190F" w:rsidRDefault="005F5D3A" w:rsidP="00242C0F">
      <w:pPr>
        <w:jc w:val="both"/>
        <w:rPr>
          <w:lang w:val="fr-FR"/>
        </w:rPr>
      </w:pPr>
      <w:r w:rsidRPr="0032190F">
        <w:rPr>
          <w:lang w:val="fr-FR"/>
        </w:rPr>
        <w:t>Le t</w:t>
      </w:r>
      <w:r w:rsidR="004811D5" w:rsidRPr="0032190F">
        <w:rPr>
          <w:lang w:val="fr-FR"/>
        </w:rPr>
        <w:t xml:space="preserve">umulus de </w:t>
      </w:r>
      <w:r w:rsidR="00724E2B" w:rsidRPr="0032190F">
        <w:rPr>
          <w:lang w:val="fr-FR"/>
        </w:rPr>
        <w:t xml:space="preserve">Kernonen à Plouvorn (Finistère) </w:t>
      </w:r>
      <w:r w:rsidR="0033578E" w:rsidRPr="0032190F">
        <w:rPr>
          <w:lang w:val="fr-FR"/>
        </w:rPr>
        <w:t xml:space="preserve">est un « grand </w:t>
      </w:r>
      <w:hyperlink r:id="rId10603" w:anchor="Cul_Megalith" w:history="1">
        <w:r w:rsidR="0033578E" w:rsidRPr="0032190F">
          <w:rPr>
            <w:rStyle w:val="Hyperlink"/>
            <w:lang w:val="fr-FR"/>
          </w:rPr>
          <w:t>monument</w:t>
        </w:r>
      </w:hyperlink>
      <w:r w:rsidR="0033578E" w:rsidRPr="0032190F">
        <w:rPr>
          <w:lang w:val="fr-FR"/>
        </w:rPr>
        <w:t xml:space="preserve"> funéraire » (BIB 169 p. 190). Il </w:t>
      </w:r>
      <w:r w:rsidRPr="0032190F">
        <w:rPr>
          <w:lang w:val="fr-FR"/>
        </w:rPr>
        <w:t xml:space="preserve">appartient à </w:t>
      </w:r>
      <w:r w:rsidR="004811D5" w:rsidRPr="0032190F">
        <w:rPr>
          <w:lang w:val="fr-FR"/>
        </w:rPr>
        <w:t xml:space="preserve">la civilisation </w:t>
      </w:r>
      <w:r w:rsidR="006607A7" w:rsidRPr="0032190F">
        <w:rPr>
          <w:lang w:val="fr-FR"/>
        </w:rPr>
        <w:t xml:space="preserve">de l’âge du </w:t>
      </w:r>
      <w:hyperlink r:id="rId10604" w:anchor="Cul_Bronze_Ancien" w:history="1">
        <w:r w:rsidR="006607A7" w:rsidRPr="0032190F">
          <w:rPr>
            <w:rStyle w:val="Hyperlink"/>
            <w:lang w:val="fr-FR"/>
          </w:rPr>
          <w:t>B</w:t>
        </w:r>
        <w:r w:rsidR="009E217E">
          <w:rPr>
            <w:rStyle w:val="Hyperlink"/>
            <w:lang w:val="fr-FR"/>
          </w:rPr>
          <w:t>A</w:t>
        </w:r>
      </w:hyperlink>
      <w:r w:rsidR="006607A7" w:rsidRPr="0032190F">
        <w:rPr>
          <w:lang w:val="fr-FR"/>
        </w:rPr>
        <w:t xml:space="preserve"> dite </w:t>
      </w:r>
      <w:hyperlink r:id="rId10605" w:anchor="Cul_Tumuli_Armoricain" w:history="1">
        <w:r w:rsidR="006607A7" w:rsidRPr="0032190F">
          <w:rPr>
            <w:rStyle w:val="Hyperlink"/>
            <w:lang w:val="fr-FR"/>
          </w:rPr>
          <w:t>Civilisation</w:t>
        </w:r>
        <w:r w:rsidR="004811D5" w:rsidRPr="0032190F">
          <w:rPr>
            <w:rStyle w:val="Hyperlink"/>
            <w:lang w:val="fr-FR"/>
          </w:rPr>
          <w:t> des Tumuli</w:t>
        </w:r>
      </w:hyperlink>
      <w:r w:rsidR="004811D5" w:rsidRPr="0032190F">
        <w:rPr>
          <w:lang w:val="fr-FR"/>
        </w:rPr>
        <w:t xml:space="preserve">, de </w:t>
      </w:r>
      <w:smartTag w:uri="urn:schemas-microsoft-com:office:smarttags" w:element="metricconverter">
        <w:smartTagPr>
          <w:attr w:name="ProductID" w:val="50 m"/>
        </w:smartTagPr>
        <w:r w:rsidR="004811D5" w:rsidRPr="0032190F">
          <w:rPr>
            <w:lang w:val="fr-FR"/>
          </w:rPr>
          <w:t>50 m</w:t>
        </w:r>
      </w:smartTag>
      <w:r w:rsidR="004811D5" w:rsidRPr="0032190F">
        <w:rPr>
          <w:lang w:val="fr-FR"/>
        </w:rPr>
        <w:t xml:space="preserve"> de diamètre et de 6 de haut, ayant un caveau central inviolé long de </w:t>
      </w:r>
      <w:smartTag w:uri="urn:schemas-microsoft-com:office:smarttags" w:element="metricconverter">
        <w:smartTagPr>
          <w:attr w:name="ProductID" w:val="4,7 m"/>
        </w:smartTagPr>
        <w:r w:rsidR="004811D5" w:rsidRPr="0032190F">
          <w:rPr>
            <w:lang w:val="fr-FR"/>
          </w:rPr>
          <w:t>4,7 m</w:t>
        </w:r>
      </w:smartTag>
      <w:r w:rsidR="004811D5" w:rsidRPr="0032190F">
        <w:rPr>
          <w:lang w:val="fr-FR"/>
        </w:rPr>
        <w:t xml:space="preserve"> par 1,3. Ce dernier recèle un alignement de trois coffrets de bois :</w:t>
      </w:r>
    </w:p>
    <w:p w14:paraId="27D03D86" w14:textId="77777777" w:rsidR="004811D5" w:rsidRPr="0032190F" w:rsidRDefault="004811D5" w:rsidP="00242C0F">
      <w:pPr>
        <w:jc w:val="both"/>
        <w:rPr>
          <w:lang w:val="fr-FR"/>
        </w:rPr>
      </w:pPr>
      <w:r w:rsidRPr="0032190F">
        <w:rPr>
          <w:lang w:val="fr-FR"/>
        </w:rPr>
        <w:tab/>
        <w:t>-dans le premier : débris de 3 ou 4 haches de bronze à petits rebords.</w:t>
      </w:r>
    </w:p>
    <w:p w14:paraId="7AD517D1" w14:textId="184BB947" w:rsidR="004811D5" w:rsidRPr="0032190F" w:rsidRDefault="004811D5" w:rsidP="00242C0F">
      <w:pPr>
        <w:ind w:left="709"/>
        <w:jc w:val="both"/>
        <w:rPr>
          <w:lang w:val="fr-FR"/>
        </w:rPr>
      </w:pPr>
      <w:r w:rsidRPr="0032190F">
        <w:rPr>
          <w:lang w:val="fr-FR"/>
        </w:rPr>
        <w:t xml:space="preserve">-une rangée d’une vingtaine de </w:t>
      </w:r>
      <w:hyperlink r:id="rId10606" w:anchor="Typ_Arm_Fleches_Armoric" w:history="1">
        <w:r w:rsidR="004F2D79" w:rsidRPr="004F2D79">
          <w:rPr>
            <w:rStyle w:val="Hyperlink"/>
            <w:lang w:val="fr-FR"/>
          </w:rPr>
          <w:t>flèches armoricaines</w:t>
        </w:r>
      </w:hyperlink>
      <w:r w:rsidR="004F2D79">
        <w:rPr>
          <w:lang w:val="fr-FR"/>
        </w:rPr>
        <w:t xml:space="preserve"> </w:t>
      </w:r>
      <w:r w:rsidRPr="0032190F">
        <w:rPr>
          <w:lang w:val="fr-FR"/>
        </w:rPr>
        <w:t>intermédiaires entre le premier et le second coffret.</w:t>
      </w:r>
    </w:p>
    <w:p w14:paraId="5BFF9A78" w14:textId="0BA941A2" w:rsidR="004811D5" w:rsidRPr="0032190F" w:rsidRDefault="004811D5" w:rsidP="00242C0F">
      <w:pPr>
        <w:ind w:left="709"/>
        <w:jc w:val="both"/>
        <w:rPr>
          <w:lang w:val="fr-FR"/>
        </w:rPr>
      </w:pPr>
      <w:r w:rsidRPr="0032190F">
        <w:rPr>
          <w:lang w:val="fr-FR"/>
        </w:rPr>
        <w:t xml:space="preserve">-dans le second : trois grandes lames de bronze disposées en équerre pour lesquelles les manches incrustés de « clous » d’or (15 000 au total mais pour un poids d’une dizaine de grammes tout au plus) avaient disparus, trois grosses punaises venant compléter le décor du </w:t>
      </w:r>
      <w:r w:rsidRPr="0032190F">
        <w:rPr>
          <w:lang w:val="fr-FR"/>
        </w:rPr>
        <w:lastRenderedPageBreak/>
        <w:t>manche, des épingles en bronze, de l’ambre</w:t>
      </w:r>
      <w:r w:rsidR="006B47D2" w:rsidRPr="0032190F">
        <w:rPr>
          <w:lang w:val="fr-FR"/>
        </w:rPr>
        <w:t xml:space="preserve"> [</w:t>
      </w:r>
      <w:hyperlink r:id="rId10607" w:anchor="Sit_Route_Ambre" w:history="1">
        <w:r w:rsidR="006B47D2" w:rsidRPr="0032190F">
          <w:rPr>
            <w:rStyle w:val="Hyperlink"/>
            <w:lang w:val="fr-FR"/>
          </w:rPr>
          <w:t>route de l'ambre</w:t>
        </w:r>
      </w:hyperlink>
      <w:r w:rsidR="006B47D2" w:rsidRPr="0032190F">
        <w:rPr>
          <w:lang w:val="fr-FR"/>
        </w:rPr>
        <w:t>]</w:t>
      </w:r>
      <w:r w:rsidRPr="0032190F">
        <w:rPr>
          <w:lang w:val="fr-FR"/>
        </w:rPr>
        <w:t>, des pendentifs en forme de petits pavés ou de disques.</w:t>
      </w:r>
    </w:p>
    <w:p w14:paraId="77D5DD02" w14:textId="42C52869" w:rsidR="004811D5" w:rsidRPr="0032190F" w:rsidRDefault="004811D5" w:rsidP="00242C0F">
      <w:pPr>
        <w:ind w:left="709"/>
        <w:jc w:val="both"/>
        <w:rPr>
          <w:lang w:val="fr-FR"/>
        </w:rPr>
      </w:pPr>
      <w:r w:rsidRPr="0032190F">
        <w:rPr>
          <w:lang w:val="fr-FR"/>
        </w:rPr>
        <w:t xml:space="preserve">-dans le troisième : une quarantaine de pointes de </w:t>
      </w:r>
      <w:hyperlink r:id="rId10608" w:anchor="Typ_Arm_Fleches_Armoric" w:history="1">
        <w:r w:rsidR="004F2D79" w:rsidRPr="004F2D79">
          <w:rPr>
            <w:rStyle w:val="Hyperlink"/>
            <w:lang w:val="fr-FR"/>
          </w:rPr>
          <w:t>flèches armoricaines</w:t>
        </w:r>
      </w:hyperlink>
      <w:r w:rsidRPr="0032190F">
        <w:rPr>
          <w:lang w:val="fr-FR"/>
        </w:rPr>
        <w:t>, un poignard en ambre à pommeau en os</w:t>
      </w:r>
    </w:p>
    <w:p w14:paraId="628C99C0" w14:textId="77777777" w:rsidR="0066266D" w:rsidRPr="0032190F" w:rsidRDefault="0085635F" w:rsidP="00242C0F">
      <w:pPr>
        <w:jc w:val="both"/>
        <w:rPr>
          <w:lang w:val="fr-FR"/>
        </w:rPr>
      </w:pPr>
      <w:r w:rsidRPr="0032190F">
        <w:rPr>
          <w:lang w:val="fr-FR"/>
        </w:rPr>
        <w:t>(BIB 2178)</w:t>
      </w:r>
    </w:p>
    <w:p w14:paraId="46F336B0" w14:textId="77777777" w:rsidR="00C01810" w:rsidRPr="0032190F" w:rsidRDefault="00C01810" w:rsidP="00242C0F">
      <w:pPr>
        <w:jc w:val="both"/>
        <w:rPr>
          <w:lang w:val="fr-FR"/>
        </w:rPr>
      </w:pPr>
    </w:p>
    <w:p w14:paraId="7B85D2E7" w14:textId="77777777" w:rsidR="00C01810" w:rsidRPr="0032190F" w:rsidRDefault="009C5276" w:rsidP="00426FF9">
      <w:pPr>
        <w:pStyle w:val="Heading1"/>
      </w:pPr>
      <w:bookmarkStart w:id="4268" w:name="Sit_Treve"/>
      <w:bookmarkStart w:id="4269" w:name="Sit_Bon_Amour"/>
      <w:r w:rsidRPr="0032190F">
        <w:t>BON AMOUR</w:t>
      </w:r>
    </w:p>
    <w:bookmarkEnd w:id="4268"/>
    <w:bookmarkEnd w:id="4269"/>
    <w:p w14:paraId="57F8E75F" w14:textId="1E7FB5F4" w:rsidR="00C01810" w:rsidRDefault="00C01810" w:rsidP="00242C0F">
      <w:pPr>
        <w:jc w:val="both"/>
        <w:rPr>
          <w:lang w:val="it-IT"/>
        </w:rPr>
      </w:pPr>
      <w:r w:rsidRPr="0032190F">
        <w:rPr>
          <w:lang w:val="fr-FR"/>
        </w:rPr>
        <w:br/>
        <w:t>A T</w:t>
      </w:r>
      <w:r w:rsidR="005B3E30" w:rsidRPr="0032190F">
        <w:rPr>
          <w:lang w:val="fr-FR"/>
        </w:rPr>
        <w:t>r</w:t>
      </w:r>
      <w:r w:rsidRPr="0032190F">
        <w:rPr>
          <w:lang w:val="fr-FR"/>
        </w:rPr>
        <w:t>évé (Finistère)</w:t>
      </w:r>
      <w:r w:rsidR="005B3E30" w:rsidRPr="0032190F">
        <w:rPr>
          <w:lang w:val="fr-FR"/>
        </w:rPr>
        <w:t xml:space="preserve">, hache en </w:t>
      </w:r>
      <w:hyperlink r:id="rId10609" w:anchor="Sit_Cuivre" w:history="1">
        <w:r w:rsidR="009A36BA" w:rsidRPr="009A36BA">
          <w:rPr>
            <w:rStyle w:val="Hyperlink"/>
            <w:lang w:val="fr-FR"/>
          </w:rPr>
          <w:t>cuivre</w:t>
        </w:r>
      </w:hyperlink>
      <w:r w:rsidR="009A36BA" w:rsidRPr="009A36BA">
        <w:rPr>
          <w:lang w:val="fr-FR"/>
        </w:rPr>
        <w:t xml:space="preserve"> </w:t>
      </w:r>
      <w:r w:rsidR="005B3E30" w:rsidRPr="0032190F">
        <w:rPr>
          <w:lang w:val="fr-FR"/>
        </w:rPr>
        <w:t>à l'enmanchement s'arrondissant sur lui même à la base (BIB MAN 2017)</w:t>
      </w:r>
      <w:r w:rsidR="009C5276" w:rsidRPr="0032190F">
        <w:rPr>
          <w:lang w:val="fr-FR"/>
        </w:rPr>
        <w:t xml:space="preserve"> Hache de combat [hache-marteau] découverte en 1871 près de château de Bon Amour (Trévé, Côtes-d'Armor). Cette hache en cuivre montre des traces d'arsenic,d 'argent et d'antimoine. La haceh avait un manche cylindique qui était brisé en deux au moment de la découverte. La hache elle-meêm fait 17,5 cm de long a un tranchant droit et une légère protubérance au talon </w:t>
      </w:r>
      <w:r w:rsidR="009C5276" w:rsidRPr="009C5276">
        <w:rPr>
          <w:lang w:val="it-IT"/>
        </w:rPr>
        <w:t>(BIB 2447)</w:t>
      </w:r>
    </w:p>
    <w:p w14:paraId="02D1004E" w14:textId="77777777" w:rsidR="00AB4067" w:rsidRPr="0032190F" w:rsidRDefault="009C5276" w:rsidP="00AB4067">
      <w:pPr>
        <w:autoSpaceDE w:val="0"/>
        <w:autoSpaceDN w:val="0"/>
        <w:adjustRightInd w:val="0"/>
        <w:rPr>
          <w:sz w:val="23"/>
          <w:szCs w:val="23"/>
          <w:lang w:val="fr-FR" w:eastAsia="en-GB"/>
        </w:rPr>
      </w:pPr>
      <w:r>
        <w:rPr>
          <w:lang w:val="it-IT"/>
        </w:rPr>
        <w:t xml:space="preserve">Les meilleures comparaisons se font avec les haches de Hesse </w:t>
      </w:r>
      <w:r w:rsidRPr="009C5276">
        <w:rPr>
          <w:lang w:val="it-IT"/>
        </w:rPr>
        <w:t>(BIB 2447)</w:t>
      </w:r>
      <w:r w:rsidR="00AB4067">
        <w:rPr>
          <w:lang w:val="it-IT"/>
        </w:rPr>
        <w:t xml:space="preserve"> voisine des </w:t>
      </w:r>
    </w:p>
    <w:p w14:paraId="27056D2E" w14:textId="77777777" w:rsidR="009C5276" w:rsidRDefault="00AB4067" w:rsidP="00AB4067">
      <w:pPr>
        <w:autoSpaceDE w:val="0"/>
        <w:autoSpaceDN w:val="0"/>
        <w:adjustRightInd w:val="0"/>
        <w:rPr>
          <w:lang w:val="it-IT"/>
        </w:rPr>
      </w:pPr>
      <w:r w:rsidRPr="0032190F">
        <w:rPr>
          <w:sz w:val="23"/>
          <w:szCs w:val="23"/>
          <w:lang w:val="fr-FR" w:eastAsia="en-GB"/>
        </w:rPr>
        <w:t>des haches d'Eschollbrücken et de Gerstungen, Allemagne, et de celle de Licli, Argovie en Suisse.(BIB 2508)</w:t>
      </w:r>
    </w:p>
    <w:p w14:paraId="163A4413" w14:textId="77777777" w:rsidR="009C5276" w:rsidRDefault="009C5276" w:rsidP="00242C0F">
      <w:pPr>
        <w:jc w:val="both"/>
        <w:rPr>
          <w:lang w:val="it-IT"/>
        </w:rPr>
      </w:pPr>
    </w:p>
    <w:p w14:paraId="54524685" w14:textId="77777777" w:rsidR="009C5276" w:rsidRDefault="00E8512C" w:rsidP="00426FF9">
      <w:pPr>
        <w:pStyle w:val="Heading1"/>
      </w:pPr>
      <w:bookmarkStart w:id="4270" w:name="Sit_Kersoufflet"/>
      <w:r>
        <w:t>KERSOUFFLET</w:t>
      </w:r>
    </w:p>
    <w:bookmarkEnd w:id="4270"/>
    <w:p w14:paraId="7368504D" w14:textId="77777777" w:rsidR="009A3340" w:rsidRDefault="009A3340" w:rsidP="00242C0F">
      <w:pPr>
        <w:jc w:val="both"/>
        <w:rPr>
          <w:lang w:val="it-IT"/>
        </w:rPr>
      </w:pPr>
    </w:p>
    <w:p w14:paraId="03DDA113" w14:textId="0F2FC294" w:rsidR="00E8512C" w:rsidRDefault="00E8512C" w:rsidP="00242C0F">
      <w:pPr>
        <w:jc w:val="both"/>
        <w:rPr>
          <w:lang w:val="it-IT"/>
        </w:rPr>
      </w:pPr>
      <w:r>
        <w:rPr>
          <w:lang w:val="it-IT"/>
        </w:rPr>
        <w:t>Kersouflet au Faouët (Morbihan). Hache de combat [</w:t>
      </w:r>
      <w:hyperlink r:id="rId10610" w:anchor="Typ_Arm_Hache_combat" w:history="1">
        <w:r w:rsidRPr="0032190F">
          <w:rPr>
            <w:rStyle w:val="Hyperlink"/>
            <w:lang w:val="fr-FR"/>
          </w:rPr>
          <w:t>hache-marteau</w:t>
        </w:r>
      </w:hyperlink>
      <w:r w:rsidRPr="0032190F">
        <w:rPr>
          <w:lang w:val="fr-FR"/>
        </w:rPr>
        <w:t xml:space="preserve">] </w:t>
      </w:r>
      <w:r>
        <w:rPr>
          <w:lang w:val="it-IT"/>
        </w:rPr>
        <w:t>déposée au MAN, longue de 25 cm a tranchant élargi en croissant come de nombreux exemplaires nordiques. Le manche est long de 34 cm. La</w:t>
      </w:r>
      <w:r w:rsidR="009A3340">
        <w:rPr>
          <w:lang w:val="it-IT"/>
        </w:rPr>
        <w:t xml:space="preserve"> </w:t>
      </w:r>
      <w:r>
        <w:rPr>
          <w:lang w:val="it-IT"/>
        </w:rPr>
        <w:t xml:space="preserve">hache et son manche présentent des traces d'arsenic, d'antimoine et de nickel qui sont plus fortes pour la lame que pour le manche . Ces impuretés sont peut-être volontaires, on pouvait augmenter les taux d'arsenic et d'antimoine par l'empoi de régules arséniés ou antimonieux </w:t>
      </w:r>
      <w:r w:rsidRPr="00E8512C">
        <w:rPr>
          <w:lang w:val="it-IT"/>
        </w:rPr>
        <w:t>(BIB 2447)</w:t>
      </w:r>
    </w:p>
    <w:p w14:paraId="6878F632" w14:textId="2578F5EC" w:rsidR="00AB4067" w:rsidRPr="0032190F" w:rsidRDefault="00B82F77" w:rsidP="00AB4067">
      <w:pPr>
        <w:autoSpaceDE w:val="0"/>
        <w:autoSpaceDN w:val="0"/>
        <w:adjustRightInd w:val="0"/>
        <w:rPr>
          <w:sz w:val="23"/>
          <w:szCs w:val="23"/>
          <w:lang w:val="fr-FR" w:eastAsia="en-GB"/>
        </w:rPr>
      </w:pPr>
      <w:r w:rsidRPr="00B82F77">
        <w:rPr>
          <w:lang w:val="it-IT"/>
        </w:rPr>
        <w:t>La hache de Kersoufflet, Le Faouêt, Morb han,</w:t>
      </w:r>
      <w:r>
        <w:rPr>
          <w:lang w:val="it-IT"/>
        </w:rPr>
        <w:t xml:space="preserve"> </w:t>
      </w:r>
      <w:r w:rsidRPr="00B82F77">
        <w:rPr>
          <w:lang w:val="it-IT"/>
        </w:rPr>
        <w:t>fut découv rte en 1882 en pie ne terre, lors</w:t>
      </w:r>
      <w:r>
        <w:rPr>
          <w:lang w:val="it-IT"/>
        </w:rPr>
        <w:t xml:space="preserve"> </w:t>
      </w:r>
      <w:r w:rsidRPr="00B82F77">
        <w:rPr>
          <w:lang w:val="it-IT"/>
        </w:rPr>
        <w:t>d'un labour. C'est un bel exemplaire</w:t>
      </w:r>
      <w:r>
        <w:rPr>
          <w:lang w:val="it-IT"/>
        </w:rPr>
        <w:t xml:space="preserve"> de type </w:t>
      </w:r>
      <w:hyperlink r:id="rId10611" w:anchor="Typ_Arm_Hache_Eschollbrucken" w:history="1">
        <w:r w:rsidRPr="0032190F">
          <w:rPr>
            <w:rStyle w:val="Hyperlink"/>
            <w:iCs/>
            <w:lang w:val="fr-FR"/>
          </w:rPr>
          <w:t>Eschollbrücken</w:t>
        </w:r>
      </w:hyperlink>
      <w:r w:rsidRPr="00B82F77">
        <w:rPr>
          <w:lang w:val="it-IT"/>
        </w:rPr>
        <w:t>. La</w:t>
      </w:r>
      <w:r>
        <w:rPr>
          <w:lang w:val="it-IT"/>
        </w:rPr>
        <w:t xml:space="preserve"> </w:t>
      </w:r>
      <w:r w:rsidRPr="00B82F77">
        <w:rPr>
          <w:lang w:val="it-IT"/>
        </w:rPr>
        <w:t>hache est longue de 250 mm le tranchant est</w:t>
      </w:r>
      <w:r>
        <w:rPr>
          <w:lang w:val="it-IT"/>
        </w:rPr>
        <w:t xml:space="preserve"> </w:t>
      </w:r>
      <w:r w:rsidRPr="00B82F77">
        <w:rPr>
          <w:lang w:val="it-IT"/>
        </w:rPr>
        <w:t>élarg en croissant (80 mm). Le manche est</w:t>
      </w:r>
      <w:r>
        <w:rPr>
          <w:lang w:val="it-IT"/>
        </w:rPr>
        <w:t xml:space="preserve"> </w:t>
      </w:r>
      <w:r w:rsidRPr="00B82F77">
        <w:rPr>
          <w:lang w:val="it-IT"/>
        </w:rPr>
        <w:t>long de 340 mm. L'ensemble pè</w:t>
      </w:r>
      <w:r w:rsidR="009A3340">
        <w:rPr>
          <w:lang w:val="it-IT"/>
        </w:rPr>
        <w:t>se</w:t>
      </w:r>
      <w:r w:rsidRPr="00B82F77">
        <w:rPr>
          <w:lang w:val="it-IT"/>
        </w:rPr>
        <w:t xml:space="preserve"> 2,7 kg.</w:t>
      </w:r>
      <w:r>
        <w:rPr>
          <w:lang w:val="it-IT"/>
        </w:rPr>
        <w:t xml:space="preserve"> </w:t>
      </w:r>
      <w:r w:rsidRPr="00B82F77">
        <w:rPr>
          <w:lang w:val="it-IT"/>
        </w:rPr>
        <w:t xml:space="preserve">Hach et manche sont en </w:t>
      </w:r>
      <w:hyperlink r:id="rId10612" w:anchor="Sit_Cuivre" w:history="1">
        <w:r w:rsidR="009A36BA" w:rsidRPr="009A36BA">
          <w:rPr>
            <w:rStyle w:val="Hyperlink"/>
            <w:lang w:val="fr-FR"/>
          </w:rPr>
          <w:t>cuivre</w:t>
        </w:r>
      </w:hyperlink>
      <w:r w:rsidR="009A36BA" w:rsidRPr="009A36BA">
        <w:rPr>
          <w:lang w:val="fr-FR"/>
        </w:rPr>
        <w:t xml:space="preserve"> </w:t>
      </w:r>
      <w:r w:rsidR="009A36BA">
        <w:rPr>
          <w:lang w:val="it-IT"/>
        </w:rPr>
        <w:t>ars</w:t>
      </w:r>
      <w:r w:rsidRPr="00B82F77">
        <w:rPr>
          <w:lang w:val="it-IT"/>
        </w:rPr>
        <w:t>ni</w:t>
      </w:r>
      <w:r w:rsidR="009A36BA">
        <w:rPr>
          <w:lang w:val="it-IT"/>
        </w:rPr>
        <w:t>é</w:t>
      </w:r>
      <w:r w:rsidRPr="00B82F77">
        <w:rPr>
          <w:lang w:val="it-IT"/>
        </w:rPr>
        <w:t xml:space="preserve"> avec</w:t>
      </w:r>
      <w:r>
        <w:rPr>
          <w:lang w:val="it-IT"/>
        </w:rPr>
        <w:t xml:space="preserve"> </w:t>
      </w:r>
      <w:r w:rsidRPr="00B82F77">
        <w:rPr>
          <w:lang w:val="it-IT"/>
        </w:rPr>
        <w:t>traces de n</w:t>
      </w:r>
      <w:r w:rsidR="00AB4067">
        <w:rPr>
          <w:lang w:val="it-IT"/>
        </w:rPr>
        <w:t>i</w:t>
      </w:r>
      <w:r w:rsidRPr="00B82F77">
        <w:rPr>
          <w:lang w:val="it-IT"/>
        </w:rPr>
        <w:t>ckel et d' antimo</w:t>
      </w:r>
      <w:r w:rsidR="00AB4067">
        <w:rPr>
          <w:lang w:val="it-IT"/>
        </w:rPr>
        <w:t>i</w:t>
      </w:r>
      <w:r w:rsidRPr="00B82F77">
        <w:rPr>
          <w:lang w:val="it-IT"/>
        </w:rPr>
        <w:t>n</w:t>
      </w:r>
      <w:r w:rsidR="00AB4067">
        <w:rPr>
          <w:lang w:val="it-IT"/>
        </w:rPr>
        <w:t>e . Il est di</w:t>
      </w:r>
      <w:r w:rsidRPr="00B82F77">
        <w:rPr>
          <w:lang w:val="it-IT"/>
        </w:rPr>
        <w:t>fflclle</w:t>
      </w:r>
      <w:r>
        <w:rPr>
          <w:lang w:val="it-IT"/>
        </w:rPr>
        <w:t xml:space="preserve"> </w:t>
      </w:r>
      <w:r w:rsidRPr="00B82F77">
        <w:rPr>
          <w:lang w:val="it-IT"/>
        </w:rPr>
        <w:t>d'</w:t>
      </w:r>
      <w:r w:rsidR="00AB4067">
        <w:rPr>
          <w:lang w:val="it-IT"/>
        </w:rPr>
        <w:t>e</w:t>
      </w:r>
      <w:r w:rsidRPr="00B82F77">
        <w:rPr>
          <w:lang w:val="it-IT"/>
        </w:rPr>
        <w:t xml:space="preserve">n </w:t>
      </w:r>
      <w:r w:rsidR="00AB4067">
        <w:rPr>
          <w:lang w:val="it-IT"/>
        </w:rPr>
        <w:t>t</w:t>
      </w:r>
      <w:r w:rsidRPr="00B82F77">
        <w:rPr>
          <w:lang w:val="it-IT"/>
        </w:rPr>
        <w:t xml:space="preserve">rouver des répliques mai J. </w:t>
      </w:r>
      <w:r w:rsidR="00AB4067">
        <w:rPr>
          <w:lang w:val="it-IT"/>
        </w:rPr>
        <w:t>Dé</w:t>
      </w:r>
      <w:r w:rsidRPr="00B82F77">
        <w:rPr>
          <w:lang w:val="it-IT"/>
        </w:rPr>
        <w:t>chelette</w:t>
      </w:r>
      <w:r>
        <w:rPr>
          <w:lang w:val="it-IT"/>
        </w:rPr>
        <w:t xml:space="preserve"> </w:t>
      </w:r>
      <w:r w:rsidRPr="00B82F77">
        <w:rPr>
          <w:lang w:val="it-IT"/>
        </w:rPr>
        <w:t>avait déjà rapproché la hache de K</w:t>
      </w:r>
      <w:r w:rsidR="009A3340">
        <w:rPr>
          <w:lang w:val="it-IT"/>
        </w:rPr>
        <w:t>er</w:t>
      </w:r>
      <w:r w:rsidRPr="00B82F77">
        <w:rPr>
          <w:lang w:val="it-IT"/>
        </w:rPr>
        <w:t>oufflet,</w:t>
      </w:r>
      <w:r>
        <w:rPr>
          <w:lang w:val="it-IT"/>
        </w:rPr>
        <w:t xml:space="preserve"> </w:t>
      </w:r>
      <w:r w:rsidRPr="00B82F77">
        <w:rPr>
          <w:lang w:val="it-IT"/>
        </w:rPr>
        <w:t>eau e de son tranchant, de prototypes en</w:t>
      </w:r>
      <w:r>
        <w:rPr>
          <w:lang w:val="it-IT"/>
        </w:rPr>
        <w:t xml:space="preserve"> </w:t>
      </w:r>
      <w:r w:rsidRPr="00B82F77">
        <w:rPr>
          <w:lang w:val="it-IT"/>
        </w:rPr>
        <w:t>pierre danois et suédois (3).</w:t>
      </w:r>
      <w:r>
        <w:rPr>
          <w:lang w:val="it-IT"/>
        </w:rPr>
        <w:t xml:space="preserve"> </w:t>
      </w:r>
      <w:r w:rsidRPr="00B82F77">
        <w:rPr>
          <w:lang w:val="it-IT"/>
        </w:rPr>
        <w:t>La filiation nordique</w:t>
      </w:r>
      <w:r>
        <w:rPr>
          <w:lang w:val="it-IT"/>
        </w:rPr>
        <w:t xml:space="preserve"> </w:t>
      </w:r>
      <w:r w:rsidRPr="00B82F77">
        <w:rPr>
          <w:lang w:val="it-IT"/>
        </w:rPr>
        <w:t>est probable pour cet exemplaire unique,</w:t>
      </w:r>
      <w:r>
        <w:rPr>
          <w:lang w:val="it-IT"/>
        </w:rPr>
        <w:t xml:space="preserve"> </w:t>
      </w:r>
      <w:r w:rsidRPr="00B82F77">
        <w:rPr>
          <w:lang w:val="it-IT"/>
        </w:rPr>
        <w:t>sans doute, Importé en Bretagne au tout</w:t>
      </w:r>
      <w:r>
        <w:rPr>
          <w:lang w:val="it-IT"/>
        </w:rPr>
        <w:t xml:space="preserve"> </w:t>
      </w:r>
      <w:r w:rsidRPr="00B82F77">
        <w:rPr>
          <w:lang w:val="it-IT"/>
        </w:rPr>
        <w:t xml:space="preserve">début de l'Age du Bronze. </w:t>
      </w:r>
      <w:r>
        <w:rPr>
          <w:lang w:val="it-IT"/>
        </w:rPr>
        <w:t xml:space="preserve">(BIB 2450) </w:t>
      </w:r>
      <w:r w:rsidR="00AB4067" w:rsidRPr="0032190F">
        <w:rPr>
          <w:sz w:val="23"/>
          <w:szCs w:val="23"/>
          <w:lang w:val="fr-FR" w:eastAsia="en-GB"/>
        </w:rPr>
        <w:t>rappelle les nombreux exemplaires du Nord de l'Europe ou leurs representations rupestres (BIB 2508)</w:t>
      </w:r>
    </w:p>
    <w:p w14:paraId="0389C106" w14:textId="05CE9EE5" w:rsidR="00E8512C" w:rsidRDefault="00E8512C" w:rsidP="00AB4067">
      <w:pPr>
        <w:autoSpaceDE w:val="0"/>
        <w:autoSpaceDN w:val="0"/>
        <w:adjustRightInd w:val="0"/>
        <w:rPr>
          <w:lang w:val="it-IT"/>
        </w:rPr>
      </w:pPr>
      <w:r>
        <w:rPr>
          <w:lang w:val="it-IT"/>
        </w:rPr>
        <w:t xml:space="preserve">v. </w:t>
      </w:r>
      <w:hyperlink r:id="rId10613" w:anchor="Sit_Peinte" w:history="1">
        <w:r w:rsidRPr="00E8512C">
          <w:rPr>
            <w:rStyle w:val="Hyperlink"/>
            <w:lang w:val="it-IT"/>
          </w:rPr>
          <w:t>Baume Peinte</w:t>
        </w:r>
      </w:hyperlink>
    </w:p>
    <w:p w14:paraId="56BEA306" w14:textId="77777777" w:rsidR="004964E5" w:rsidRPr="0032190F" w:rsidRDefault="004964E5" w:rsidP="00242C0F">
      <w:pPr>
        <w:jc w:val="both"/>
        <w:rPr>
          <w:lang w:val="fr-FR"/>
        </w:rPr>
      </w:pPr>
    </w:p>
    <w:p w14:paraId="6A80FE96" w14:textId="77777777" w:rsidR="004964E5" w:rsidRPr="0032190F" w:rsidRDefault="004964E5" w:rsidP="00242C0F">
      <w:pPr>
        <w:jc w:val="both"/>
        <w:rPr>
          <w:lang w:val="fr-FR"/>
        </w:rPr>
      </w:pPr>
      <w:bookmarkStart w:id="4271" w:name="Sit_Bebra"/>
      <w:r w:rsidRPr="0032190F">
        <w:rPr>
          <w:lang w:val="fr-FR"/>
        </w:rPr>
        <w:t>BEBRA</w:t>
      </w:r>
    </w:p>
    <w:bookmarkEnd w:id="4271"/>
    <w:p w14:paraId="71B39F6C" w14:textId="443FDEB7" w:rsidR="004964E5" w:rsidRPr="0032190F" w:rsidRDefault="004964E5" w:rsidP="00242C0F">
      <w:pPr>
        <w:jc w:val="both"/>
        <w:rPr>
          <w:lang w:val="fr-FR"/>
        </w:rPr>
      </w:pPr>
      <w:r w:rsidRPr="0032190F">
        <w:rPr>
          <w:lang w:val="fr-FR"/>
        </w:rPr>
        <w:br/>
        <w:t xml:space="preserve">Bebra (Hersfeld-Rotenburg, Hesse, Allemagne). Hache marteau en </w:t>
      </w:r>
      <w:hyperlink r:id="rId10614" w:anchor="Sit_Cuivre" w:history="1">
        <w:r w:rsidR="009A36BA" w:rsidRPr="009A36BA">
          <w:rPr>
            <w:rStyle w:val="Hyperlink"/>
            <w:lang w:val="fr-FR"/>
          </w:rPr>
          <w:t>cuivre</w:t>
        </w:r>
      </w:hyperlink>
      <w:r w:rsidR="009A36BA" w:rsidRPr="009A36BA">
        <w:rPr>
          <w:lang w:val="fr-FR"/>
        </w:rPr>
        <w:t xml:space="preserve"> </w:t>
      </w:r>
      <w:r w:rsidRPr="0032190F">
        <w:rPr>
          <w:lang w:val="fr-FR"/>
        </w:rPr>
        <w:t xml:space="preserve">de type </w:t>
      </w:r>
      <w:hyperlink r:id="rId10615" w:anchor="Typ_Arm_Hache_Eschollbrucken" w:history="1">
        <w:r w:rsidRPr="0032190F">
          <w:rPr>
            <w:rStyle w:val="Hyperlink"/>
            <w:lang w:val="fr-FR"/>
          </w:rPr>
          <w:t>Eschollbrücken</w:t>
        </w:r>
      </w:hyperlink>
      <w:r w:rsidRPr="0032190F">
        <w:rPr>
          <w:lang w:val="fr-FR"/>
        </w:rPr>
        <w:t>. Le tranchant est expansé.</w:t>
      </w:r>
    </w:p>
    <w:p w14:paraId="12F7F7C2" w14:textId="77777777" w:rsidR="0085635F" w:rsidRPr="0032190F" w:rsidRDefault="0085635F" w:rsidP="00242C0F">
      <w:pPr>
        <w:jc w:val="both"/>
        <w:rPr>
          <w:lang w:val="fr-FR"/>
        </w:rPr>
      </w:pPr>
    </w:p>
    <w:p w14:paraId="4DE89B54" w14:textId="77777777" w:rsidR="006C22B1" w:rsidRPr="0032190F" w:rsidRDefault="006C22B1" w:rsidP="00426FF9">
      <w:pPr>
        <w:pStyle w:val="Heading1"/>
      </w:pPr>
      <w:bookmarkStart w:id="4272" w:name="Sit_Castaneda"/>
      <w:r w:rsidRPr="0032190F">
        <w:t>CASTANEDA (Site de)</w:t>
      </w:r>
    </w:p>
    <w:bookmarkEnd w:id="4272"/>
    <w:p w14:paraId="6F9BB4CA" w14:textId="77777777" w:rsidR="006C22B1" w:rsidRPr="0032190F" w:rsidRDefault="006C22B1" w:rsidP="00242C0F">
      <w:pPr>
        <w:jc w:val="both"/>
        <w:rPr>
          <w:lang w:val="fr-FR"/>
        </w:rPr>
      </w:pPr>
    </w:p>
    <w:p w14:paraId="437389F7" w14:textId="3C94E789" w:rsidR="00B21602" w:rsidRPr="0032190F" w:rsidRDefault="006C22B1" w:rsidP="00242C0F">
      <w:pPr>
        <w:rPr>
          <w:lang w:val="fr-FR"/>
        </w:rPr>
      </w:pPr>
      <w:r w:rsidRPr="0032190F">
        <w:rPr>
          <w:lang w:val="fr-FR"/>
        </w:rPr>
        <w:t>A Castaneda, dans les Alpes du Sud, on a reconnu des traces d’araire sous un habitat de l’</w:t>
      </w:r>
      <w:hyperlink r:id="rId10616" w:anchor="Cul_Fer" w:history="1">
        <w:r w:rsidRPr="0032190F">
          <w:rPr>
            <w:rStyle w:val="Hyperlink"/>
            <w:lang w:val="fr-FR"/>
          </w:rPr>
          <w:t>âge du Fer</w:t>
        </w:r>
      </w:hyperlink>
      <w:r w:rsidR="00063126" w:rsidRPr="0032190F">
        <w:rPr>
          <w:lang w:val="fr-FR"/>
        </w:rPr>
        <w:t xml:space="preserve">. Ces traces ont été </w:t>
      </w:r>
      <w:r w:rsidR="002F217D" w:rsidRPr="0032190F">
        <w:rPr>
          <w:lang w:val="fr-FR"/>
        </w:rPr>
        <w:t>daté</w:t>
      </w:r>
      <w:r w:rsidR="00063126" w:rsidRPr="0032190F">
        <w:rPr>
          <w:lang w:val="fr-FR"/>
        </w:rPr>
        <w:t>es de</w:t>
      </w:r>
      <w:r w:rsidR="002F217D" w:rsidRPr="0032190F">
        <w:rPr>
          <w:lang w:val="fr-FR"/>
        </w:rPr>
        <w:t xml:space="preserve"> vers 2400 BC (uncal)</w:t>
      </w:r>
      <w:r w:rsidRPr="0032190F">
        <w:rPr>
          <w:lang w:val="fr-FR"/>
        </w:rPr>
        <w:t>(BIB 261 et 257 p. 24)</w:t>
      </w:r>
      <w:r w:rsidR="00B21602" w:rsidRPr="0032190F">
        <w:rPr>
          <w:lang w:val="fr-FR"/>
        </w:rPr>
        <w:t>.</w:t>
      </w:r>
      <w:r w:rsidR="00B21602" w:rsidRPr="0032190F">
        <w:rPr>
          <w:lang w:val="fr-FR"/>
        </w:rPr>
        <w:br/>
      </w:r>
    </w:p>
    <w:p w14:paraId="4280A7D1" w14:textId="77777777" w:rsidR="006C22B1" w:rsidRPr="0032190F" w:rsidRDefault="00B21602" w:rsidP="00426FF9">
      <w:pPr>
        <w:pStyle w:val="Heading1"/>
      </w:pPr>
      <w:bookmarkStart w:id="4273" w:name="Sit_Isola_Santa"/>
      <w:r w:rsidRPr="0032190F">
        <w:t xml:space="preserve">ISOLA SANTA </w:t>
      </w:r>
    </w:p>
    <w:bookmarkEnd w:id="4273"/>
    <w:p w14:paraId="5CB2C3A8" w14:textId="77777777" w:rsidR="00B21602" w:rsidRPr="0032190F" w:rsidRDefault="00B21602" w:rsidP="00242C0F">
      <w:pPr>
        <w:rPr>
          <w:lang w:val="fr-FR"/>
        </w:rPr>
      </w:pPr>
    </w:p>
    <w:p w14:paraId="5108EFDA" w14:textId="67814696" w:rsidR="00B21602" w:rsidRPr="0032190F" w:rsidRDefault="00B21602" w:rsidP="00242C0F">
      <w:pPr>
        <w:rPr>
          <w:lang w:val="fr-FR"/>
        </w:rPr>
      </w:pPr>
      <w:r w:rsidRPr="0032190F">
        <w:rPr>
          <w:lang w:val="fr-FR"/>
        </w:rPr>
        <w:lastRenderedPageBreak/>
        <w:t xml:space="preserve">Dans les Alpes Apuane, à environ </w:t>
      </w:r>
      <w:smartTag w:uri="urn:schemas-microsoft-com:office:smarttags" w:element="metricconverter">
        <w:smartTagPr>
          <w:attr w:name="ProductID" w:val="550 m"/>
        </w:smartTagPr>
        <w:r w:rsidRPr="0032190F">
          <w:rPr>
            <w:lang w:val="fr-FR"/>
          </w:rPr>
          <w:t>550 m</w:t>
        </w:r>
      </w:smartTag>
      <w:r w:rsidRPr="0032190F">
        <w:rPr>
          <w:lang w:val="fr-FR"/>
        </w:rPr>
        <w:t xml:space="preserve"> au-dessus du niveau de la mer. A livré une longue séquence allant de l’</w:t>
      </w:r>
      <w:hyperlink r:id="rId10617" w:anchor="Cul_Epigravettien" w:history="1">
        <w:r w:rsidRPr="0032190F">
          <w:rPr>
            <w:rStyle w:val="Hyperlink"/>
            <w:lang w:val="fr-FR"/>
          </w:rPr>
          <w:t>épigravettien</w:t>
        </w:r>
      </w:hyperlink>
      <w:r w:rsidRPr="0032190F">
        <w:rPr>
          <w:lang w:val="fr-FR"/>
        </w:rPr>
        <w:t xml:space="preserve"> (ca 11500-10200 cal BC) au </w:t>
      </w:r>
      <w:hyperlink r:id="rId10618" w:anchor="Cul_Neo_Ancien" w:history="1">
        <w:r w:rsidRPr="0032190F">
          <w:rPr>
            <w:rStyle w:val="Hyperlink"/>
            <w:lang w:val="fr-FR"/>
          </w:rPr>
          <w:t>Néolithique ancien</w:t>
        </w:r>
      </w:hyperlink>
      <w:r w:rsidRPr="0032190F">
        <w:rPr>
          <w:lang w:val="fr-FR"/>
        </w:rPr>
        <w:t xml:space="preserve"> (ca 5296-4945 cal BC). Au-dessu d’un loess stérile, s’est installé un niveau épigravettien.</w:t>
      </w:r>
    </w:p>
    <w:p w14:paraId="5EE666A5" w14:textId="77777777" w:rsidR="00B21602" w:rsidRPr="0032190F" w:rsidRDefault="00B21602"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62"/>
        <w:gridCol w:w="1383"/>
      </w:tblGrid>
      <w:tr w:rsidR="00B21602" w:rsidRPr="00DB5974" w14:paraId="24001351" w14:textId="77777777">
        <w:trPr>
          <w:jc w:val="center"/>
        </w:trPr>
        <w:tc>
          <w:tcPr>
            <w:tcW w:w="2562" w:type="dxa"/>
          </w:tcPr>
          <w:p w14:paraId="47FCA9B9" w14:textId="77777777" w:rsidR="00B21602" w:rsidRPr="0032190F" w:rsidRDefault="00B21602" w:rsidP="00242C0F">
            <w:pPr>
              <w:rPr>
                <w:sz w:val="20"/>
                <w:szCs w:val="20"/>
                <w:lang w:val="fr-FR"/>
              </w:rPr>
            </w:pPr>
          </w:p>
        </w:tc>
        <w:tc>
          <w:tcPr>
            <w:tcW w:w="1383" w:type="dxa"/>
          </w:tcPr>
          <w:p w14:paraId="4307F99F" w14:textId="77777777" w:rsidR="00B21602" w:rsidRPr="00DB5974" w:rsidRDefault="00B21602" w:rsidP="00242C0F">
            <w:pPr>
              <w:rPr>
                <w:sz w:val="20"/>
                <w:szCs w:val="20"/>
              </w:rPr>
            </w:pPr>
            <w:r w:rsidRPr="00DB5974">
              <w:rPr>
                <w:sz w:val="20"/>
                <w:szCs w:val="20"/>
              </w:rPr>
              <w:t>Cal BC</w:t>
            </w:r>
          </w:p>
        </w:tc>
      </w:tr>
      <w:tr w:rsidR="00B21602" w:rsidRPr="00DB5974" w14:paraId="41544F3E" w14:textId="77777777">
        <w:trPr>
          <w:jc w:val="center"/>
        </w:trPr>
        <w:tc>
          <w:tcPr>
            <w:tcW w:w="2562" w:type="dxa"/>
          </w:tcPr>
          <w:p w14:paraId="31F1DA00" w14:textId="77777777" w:rsidR="00B21602" w:rsidRPr="00DB5974" w:rsidRDefault="00B21602" w:rsidP="00242C0F">
            <w:pPr>
              <w:rPr>
                <w:sz w:val="20"/>
                <w:szCs w:val="20"/>
              </w:rPr>
            </w:pPr>
            <w:r w:rsidRPr="00DB5974">
              <w:rPr>
                <w:sz w:val="20"/>
                <w:szCs w:val="20"/>
              </w:rPr>
              <w:t>(re) Néolithique ancien</w:t>
            </w:r>
          </w:p>
        </w:tc>
        <w:tc>
          <w:tcPr>
            <w:tcW w:w="1383" w:type="dxa"/>
          </w:tcPr>
          <w:p w14:paraId="26450818" w14:textId="77777777" w:rsidR="00B21602" w:rsidRPr="00DB5974" w:rsidRDefault="00B21602" w:rsidP="00242C0F">
            <w:pPr>
              <w:rPr>
                <w:sz w:val="20"/>
                <w:szCs w:val="20"/>
              </w:rPr>
            </w:pPr>
            <w:r w:rsidRPr="00DB5974">
              <w:rPr>
                <w:sz w:val="20"/>
                <w:szCs w:val="20"/>
              </w:rPr>
              <w:t>5296-4945</w:t>
            </w:r>
          </w:p>
        </w:tc>
      </w:tr>
      <w:tr w:rsidR="00B21602" w:rsidRPr="00DB5974" w14:paraId="696C69C6" w14:textId="77777777">
        <w:trPr>
          <w:jc w:val="center"/>
        </w:trPr>
        <w:tc>
          <w:tcPr>
            <w:tcW w:w="2562" w:type="dxa"/>
          </w:tcPr>
          <w:p w14:paraId="5A70E526" w14:textId="77777777" w:rsidR="00B21602" w:rsidRPr="00DB5974" w:rsidRDefault="00B21602" w:rsidP="00242C0F">
            <w:pPr>
              <w:tabs>
                <w:tab w:val="left" w:pos="4065"/>
              </w:tabs>
              <w:rPr>
                <w:sz w:val="20"/>
                <w:szCs w:val="20"/>
              </w:rPr>
            </w:pPr>
            <w:r w:rsidRPr="00DB5974">
              <w:rPr>
                <w:sz w:val="20"/>
                <w:szCs w:val="20"/>
              </w:rPr>
              <w:t>(re) Castelnovien</w:t>
            </w:r>
          </w:p>
        </w:tc>
        <w:tc>
          <w:tcPr>
            <w:tcW w:w="1383" w:type="dxa"/>
          </w:tcPr>
          <w:p w14:paraId="3813C4A9" w14:textId="77777777" w:rsidR="00B21602" w:rsidRPr="00DB5974" w:rsidRDefault="00B21602" w:rsidP="00242C0F">
            <w:pPr>
              <w:tabs>
                <w:tab w:val="left" w:pos="4065"/>
              </w:tabs>
              <w:rPr>
                <w:sz w:val="20"/>
                <w:szCs w:val="20"/>
              </w:rPr>
            </w:pPr>
            <w:r w:rsidRPr="00DB5974">
              <w:rPr>
                <w:sz w:val="20"/>
                <w:szCs w:val="20"/>
              </w:rPr>
              <w:t>5700-5400</w:t>
            </w:r>
          </w:p>
        </w:tc>
      </w:tr>
      <w:tr w:rsidR="00B21602" w:rsidRPr="00DB5974" w14:paraId="7DB1B8F5" w14:textId="77777777">
        <w:trPr>
          <w:jc w:val="center"/>
        </w:trPr>
        <w:tc>
          <w:tcPr>
            <w:tcW w:w="2562" w:type="dxa"/>
          </w:tcPr>
          <w:p w14:paraId="7F22BDB9" w14:textId="77777777" w:rsidR="00B21602" w:rsidRPr="00DB5974" w:rsidRDefault="00B21602" w:rsidP="00242C0F">
            <w:pPr>
              <w:rPr>
                <w:sz w:val="20"/>
                <w:szCs w:val="20"/>
              </w:rPr>
            </w:pPr>
            <w:r w:rsidRPr="00DB5974">
              <w:rPr>
                <w:sz w:val="20"/>
                <w:szCs w:val="20"/>
              </w:rPr>
              <w:t>Néolithique ancien</w:t>
            </w:r>
          </w:p>
        </w:tc>
        <w:tc>
          <w:tcPr>
            <w:tcW w:w="1383" w:type="dxa"/>
          </w:tcPr>
          <w:p w14:paraId="72D55884" w14:textId="77777777" w:rsidR="00B21602" w:rsidRPr="00DB5974" w:rsidRDefault="00B21602" w:rsidP="00242C0F">
            <w:pPr>
              <w:rPr>
                <w:sz w:val="20"/>
                <w:szCs w:val="20"/>
              </w:rPr>
            </w:pPr>
            <w:r w:rsidRPr="00DB5974">
              <w:rPr>
                <w:sz w:val="20"/>
                <w:szCs w:val="20"/>
              </w:rPr>
              <w:t>5800</w:t>
            </w:r>
          </w:p>
        </w:tc>
      </w:tr>
      <w:tr w:rsidR="00B21602" w:rsidRPr="00DB5974" w14:paraId="1B6872AE" w14:textId="77777777">
        <w:trPr>
          <w:jc w:val="center"/>
        </w:trPr>
        <w:tc>
          <w:tcPr>
            <w:tcW w:w="2562" w:type="dxa"/>
          </w:tcPr>
          <w:p w14:paraId="26119CB2" w14:textId="6E53D368" w:rsidR="00B21602" w:rsidRPr="00DB5974" w:rsidRDefault="00000000" w:rsidP="00242C0F">
            <w:pPr>
              <w:rPr>
                <w:sz w:val="20"/>
                <w:szCs w:val="20"/>
              </w:rPr>
            </w:pPr>
            <w:hyperlink r:id="rId10619" w:anchor="Cul_Castelnovien" w:history="1">
              <w:r w:rsidR="00B21602" w:rsidRPr="00DB5974">
                <w:rPr>
                  <w:rStyle w:val="Hyperlink"/>
                  <w:sz w:val="20"/>
                  <w:szCs w:val="20"/>
                </w:rPr>
                <w:t>Castelnovien</w:t>
              </w:r>
            </w:hyperlink>
          </w:p>
        </w:tc>
        <w:tc>
          <w:tcPr>
            <w:tcW w:w="1383" w:type="dxa"/>
          </w:tcPr>
          <w:p w14:paraId="0CB51EBA" w14:textId="77777777" w:rsidR="00B21602" w:rsidRPr="00DB5974" w:rsidRDefault="00B21602" w:rsidP="00242C0F">
            <w:pPr>
              <w:rPr>
                <w:sz w:val="20"/>
                <w:szCs w:val="20"/>
              </w:rPr>
            </w:pPr>
            <w:r w:rsidRPr="00DB5974">
              <w:rPr>
                <w:sz w:val="20"/>
                <w:szCs w:val="20"/>
              </w:rPr>
              <w:t>6700</w:t>
            </w:r>
          </w:p>
        </w:tc>
      </w:tr>
      <w:tr w:rsidR="00B21602" w:rsidRPr="00DB5974" w14:paraId="3A56579A" w14:textId="77777777">
        <w:trPr>
          <w:jc w:val="center"/>
        </w:trPr>
        <w:tc>
          <w:tcPr>
            <w:tcW w:w="2562" w:type="dxa"/>
          </w:tcPr>
          <w:p w14:paraId="11043E07" w14:textId="088424DD" w:rsidR="00B21602" w:rsidRPr="00DB5974" w:rsidRDefault="00000000" w:rsidP="00242C0F">
            <w:pPr>
              <w:rPr>
                <w:sz w:val="20"/>
                <w:szCs w:val="20"/>
              </w:rPr>
            </w:pPr>
            <w:hyperlink r:id="rId10620" w:anchor="Cul_Sauveterrien" w:history="1">
              <w:r w:rsidR="00B21602" w:rsidRPr="00DB5974">
                <w:rPr>
                  <w:rStyle w:val="Hyperlink"/>
                  <w:sz w:val="20"/>
                  <w:szCs w:val="20"/>
                </w:rPr>
                <w:t>Sauveterrien</w:t>
              </w:r>
            </w:hyperlink>
          </w:p>
        </w:tc>
        <w:tc>
          <w:tcPr>
            <w:tcW w:w="1383" w:type="dxa"/>
          </w:tcPr>
          <w:p w14:paraId="6ACC4A96" w14:textId="77777777" w:rsidR="00B21602" w:rsidRPr="00DB5974" w:rsidRDefault="00B21602" w:rsidP="00242C0F">
            <w:pPr>
              <w:rPr>
                <w:sz w:val="20"/>
                <w:szCs w:val="20"/>
              </w:rPr>
            </w:pPr>
            <w:r w:rsidRPr="00DB5974">
              <w:rPr>
                <w:sz w:val="20"/>
                <w:szCs w:val="20"/>
              </w:rPr>
              <w:t>9150-6700</w:t>
            </w:r>
          </w:p>
        </w:tc>
      </w:tr>
      <w:tr w:rsidR="00B21602" w:rsidRPr="00DB5974" w14:paraId="3EFF372E" w14:textId="77777777">
        <w:trPr>
          <w:jc w:val="center"/>
        </w:trPr>
        <w:tc>
          <w:tcPr>
            <w:tcW w:w="2562" w:type="dxa"/>
          </w:tcPr>
          <w:p w14:paraId="1D6B7335" w14:textId="77777777" w:rsidR="00B21602" w:rsidRPr="00DB5974" w:rsidRDefault="00B21602" w:rsidP="00242C0F">
            <w:pPr>
              <w:tabs>
                <w:tab w:val="left" w:pos="4065"/>
              </w:tabs>
              <w:rPr>
                <w:sz w:val="20"/>
                <w:szCs w:val="20"/>
              </w:rPr>
            </w:pPr>
            <w:r w:rsidRPr="00DB5974">
              <w:rPr>
                <w:sz w:val="20"/>
                <w:szCs w:val="20"/>
              </w:rPr>
              <w:t>Epigravettien</w:t>
            </w:r>
          </w:p>
        </w:tc>
        <w:tc>
          <w:tcPr>
            <w:tcW w:w="1383" w:type="dxa"/>
          </w:tcPr>
          <w:p w14:paraId="3E2F7DF0" w14:textId="77777777" w:rsidR="00B21602" w:rsidRPr="00DB5974" w:rsidRDefault="00B21602" w:rsidP="00242C0F">
            <w:pPr>
              <w:tabs>
                <w:tab w:val="left" w:pos="4065"/>
              </w:tabs>
              <w:rPr>
                <w:sz w:val="20"/>
                <w:szCs w:val="20"/>
              </w:rPr>
            </w:pPr>
            <w:r w:rsidRPr="00DB5974">
              <w:rPr>
                <w:sz w:val="20"/>
                <w:szCs w:val="20"/>
              </w:rPr>
              <w:t>11500-10200</w:t>
            </w:r>
          </w:p>
        </w:tc>
      </w:tr>
    </w:tbl>
    <w:p w14:paraId="5FF4B521" w14:textId="77777777" w:rsidR="00B21602" w:rsidRPr="00784BEC" w:rsidRDefault="00B21602" w:rsidP="00242C0F">
      <w:pPr>
        <w:rPr>
          <w:lang w:val="it-IT"/>
        </w:rPr>
      </w:pPr>
      <w:r w:rsidRPr="00784BEC">
        <w:rPr>
          <w:lang w:val="it-IT"/>
        </w:rPr>
        <w:t xml:space="preserve">(C. Tozzi, M. Zanchetta, C. Dozini ( ?) séminaire CEPAM, 23/03/12) </w:t>
      </w:r>
    </w:p>
    <w:p w14:paraId="49D58F86" w14:textId="77777777" w:rsidR="00B21602" w:rsidRPr="00784BEC" w:rsidRDefault="00B21602" w:rsidP="00242C0F">
      <w:pPr>
        <w:rPr>
          <w:lang w:val="it-IT"/>
        </w:rPr>
      </w:pPr>
    </w:p>
    <w:p w14:paraId="20EFEE09" w14:textId="77777777" w:rsidR="00B21602" w:rsidRPr="0032190F" w:rsidRDefault="00B21602" w:rsidP="00426FF9">
      <w:pPr>
        <w:pStyle w:val="Heading1"/>
      </w:pPr>
      <w:bookmarkStart w:id="4274" w:name="Sit_Paglicci"/>
      <w:r w:rsidRPr="0032190F">
        <w:t xml:space="preserve">PAGLICCI </w:t>
      </w:r>
      <w:bookmarkEnd w:id="4274"/>
      <w:r w:rsidRPr="0032190F">
        <w:t>(Grotta)</w:t>
      </w:r>
    </w:p>
    <w:p w14:paraId="2F8B8764" w14:textId="77777777" w:rsidR="00B21602" w:rsidRPr="0032190F" w:rsidRDefault="00B21602" w:rsidP="00242C0F">
      <w:pPr>
        <w:rPr>
          <w:lang w:val="fr-FR"/>
        </w:rPr>
      </w:pPr>
    </w:p>
    <w:p w14:paraId="16D5E30B" w14:textId="34A2A437" w:rsidR="00B21602" w:rsidRPr="0032190F" w:rsidRDefault="00B21602" w:rsidP="00242C0F">
      <w:pPr>
        <w:rPr>
          <w:lang w:val="fr-FR"/>
        </w:rPr>
      </w:pPr>
      <w:r w:rsidRPr="0032190F">
        <w:rPr>
          <w:lang w:val="fr-FR"/>
        </w:rPr>
        <w:t>Seule séquence continue pour l’</w:t>
      </w:r>
      <w:hyperlink r:id="rId10621" w:anchor="Cul_Epigravettien" w:history="1">
        <w:r w:rsidRPr="0032190F">
          <w:rPr>
            <w:rStyle w:val="Hyperlink"/>
            <w:lang w:val="fr-FR"/>
          </w:rPr>
          <w:t>épigravettien</w:t>
        </w:r>
      </w:hyperlink>
      <w:r w:rsidRPr="0032190F">
        <w:rPr>
          <w:lang w:val="fr-FR"/>
        </w:rPr>
        <w:t xml:space="preserve"> (séminaire CEPAM, 23/03/12).</w:t>
      </w:r>
    </w:p>
    <w:p w14:paraId="2673DD10" w14:textId="77777777" w:rsidR="0066266D" w:rsidRPr="0032190F" w:rsidRDefault="0066266D" w:rsidP="00242C0F">
      <w:pPr>
        <w:jc w:val="both"/>
        <w:rPr>
          <w:lang w:val="fr-FR"/>
        </w:rPr>
      </w:pPr>
    </w:p>
    <w:p w14:paraId="45F46DE7" w14:textId="77777777" w:rsidR="008F6271" w:rsidRPr="0032190F" w:rsidRDefault="008F6271" w:rsidP="00426FF9">
      <w:pPr>
        <w:pStyle w:val="Heading1"/>
      </w:pPr>
      <w:bookmarkStart w:id="4275" w:name="Sit_Stollhof"/>
      <w:r w:rsidRPr="0032190F">
        <w:t>STO</w:t>
      </w:r>
      <w:r w:rsidR="00C0367A" w:rsidRPr="0032190F">
        <w:t>L</w:t>
      </w:r>
      <w:r w:rsidRPr="0032190F">
        <w:t>LHOF</w:t>
      </w:r>
      <w:r w:rsidR="008C59A4" w:rsidRPr="0032190F">
        <w:t xml:space="preserve"> (Dépôt)</w:t>
      </w:r>
    </w:p>
    <w:bookmarkEnd w:id="4275"/>
    <w:p w14:paraId="4D290E82" w14:textId="77777777" w:rsidR="008F6271" w:rsidRPr="0032190F" w:rsidRDefault="008F6271" w:rsidP="00242C0F">
      <w:pPr>
        <w:jc w:val="both"/>
        <w:rPr>
          <w:lang w:val="fr-FR"/>
        </w:rPr>
      </w:pPr>
    </w:p>
    <w:p w14:paraId="3B1E7807" w14:textId="62106F67" w:rsidR="008F6271" w:rsidRPr="0032190F" w:rsidRDefault="008F6271" w:rsidP="00242C0F">
      <w:pPr>
        <w:jc w:val="both"/>
        <w:rPr>
          <w:lang w:val="fr-FR"/>
        </w:rPr>
      </w:pPr>
      <w:r w:rsidRPr="0032190F">
        <w:rPr>
          <w:lang w:val="fr-FR"/>
        </w:rPr>
        <w:t>Le dépôt de Stoh</w:t>
      </w:r>
      <w:r w:rsidR="00657557" w:rsidRPr="0032190F">
        <w:rPr>
          <w:lang w:val="fr-FR"/>
        </w:rPr>
        <w:t>l</w:t>
      </w:r>
      <w:r w:rsidR="00B22C34" w:rsidRPr="0032190F">
        <w:rPr>
          <w:lang w:val="fr-FR"/>
        </w:rPr>
        <w:t xml:space="preserve">lof près de Wiener Neustadten Basse-Autriche, </w:t>
      </w:r>
      <w:r w:rsidRPr="0032190F">
        <w:rPr>
          <w:lang w:val="fr-FR"/>
        </w:rPr>
        <w:t xml:space="preserve">est daté du Chalcolithique ancien évolué (vers 3500) : objets en or et en </w:t>
      </w:r>
      <w:hyperlink r:id="rId10622" w:anchor="Sit_Cuivre" w:history="1">
        <w:r w:rsidR="009A36BA" w:rsidRPr="009A36BA">
          <w:rPr>
            <w:rStyle w:val="Hyperlink"/>
            <w:lang w:val="fr-FR"/>
          </w:rPr>
          <w:t>cuivre</w:t>
        </w:r>
      </w:hyperlink>
      <w:r w:rsidR="009A36BA" w:rsidRPr="009A36BA">
        <w:rPr>
          <w:lang w:val="fr-FR"/>
        </w:rPr>
        <w:t xml:space="preserve"> </w:t>
      </w:r>
      <w:r w:rsidR="00C0367A" w:rsidRPr="0032190F">
        <w:rPr>
          <w:lang w:val="fr-FR"/>
        </w:rPr>
        <w:t xml:space="preserve">dont collier à double spirale </w:t>
      </w:r>
      <w:r w:rsidRPr="0032190F">
        <w:rPr>
          <w:lang w:val="fr-FR"/>
        </w:rPr>
        <w:t>(BIB 56 p. 3</w:t>
      </w:r>
      <w:r w:rsidR="008C59A4" w:rsidRPr="0032190F">
        <w:rPr>
          <w:lang w:val="fr-FR"/>
        </w:rPr>
        <w:t>7</w:t>
      </w:r>
      <w:r w:rsidRPr="0032190F">
        <w:rPr>
          <w:lang w:val="fr-FR"/>
        </w:rPr>
        <w:t>)</w:t>
      </w:r>
      <w:r w:rsidR="00C0367A" w:rsidRPr="0032190F">
        <w:rPr>
          <w:lang w:val="fr-FR"/>
        </w:rPr>
        <w:t>.</w:t>
      </w:r>
      <w:r w:rsidR="00E35F9F" w:rsidRPr="0032190F">
        <w:rPr>
          <w:lang w:val="fr-FR"/>
        </w:rPr>
        <w:t xml:space="preserve"> Le dépôt chalcolithique regroupe au moins 2 disques en or, des objets en </w:t>
      </w:r>
      <w:hyperlink r:id="rId10623" w:anchor="Sit_Cuivre" w:history="1">
        <w:r w:rsidR="009A36BA" w:rsidRPr="009A36BA">
          <w:rPr>
            <w:rStyle w:val="Hyperlink"/>
            <w:lang w:val="fr-FR"/>
          </w:rPr>
          <w:t>cuivre</w:t>
        </w:r>
      </w:hyperlink>
      <w:r w:rsidR="009A36BA" w:rsidRPr="009A36BA">
        <w:rPr>
          <w:lang w:val="fr-FR"/>
        </w:rPr>
        <w:t xml:space="preserve"> </w:t>
      </w:r>
      <w:r w:rsidR="00E35F9F" w:rsidRPr="0032190F">
        <w:rPr>
          <w:lang w:val="fr-FR"/>
        </w:rPr>
        <w:t>(6 doubles spirales, 2 haches plates, 9 tubes et 2 bracelets en spirale et 1 fragment de tôle) (BIB 1290)</w:t>
      </w:r>
    </w:p>
    <w:p w14:paraId="1AEF867A" w14:textId="77777777" w:rsidR="00C0367A" w:rsidRPr="0032190F" w:rsidRDefault="00C0367A" w:rsidP="00242C0F">
      <w:pPr>
        <w:jc w:val="both"/>
        <w:rPr>
          <w:lang w:val="fr-FR"/>
        </w:rPr>
      </w:pPr>
    </w:p>
    <w:p w14:paraId="7206B94E" w14:textId="61F3B3EB" w:rsidR="00C0367A" w:rsidRPr="0032190F" w:rsidRDefault="00C0367A" w:rsidP="00242C0F">
      <w:pPr>
        <w:jc w:val="both"/>
        <w:rPr>
          <w:lang w:val="fr-FR"/>
        </w:rPr>
      </w:pPr>
      <w:r w:rsidRPr="0032190F">
        <w:rPr>
          <w:lang w:val="fr-FR"/>
        </w:rPr>
        <w:t xml:space="preserve">Les objets de ce dépôt sont attribuables à la culture de </w:t>
      </w:r>
      <w:hyperlink r:id="rId10624" w:anchor="Cul_Balaton_Lasinja" w:history="1">
        <w:r w:rsidR="00A17AD8" w:rsidRPr="0032190F">
          <w:rPr>
            <w:rStyle w:val="Hyperlink"/>
            <w:lang w:val="fr-FR"/>
          </w:rPr>
          <w:t>Balaton-Lasinja I</w:t>
        </w:r>
      </w:hyperlink>
      <w:r w:rsidRPr="0032190F">
        <w:rPr>
          <w:lang w:val="fr-FR"/>
        </w:rPr>
        <w:t xml:space="preserve">de l’aire hongroise, mais également des groupes </w:t>
      </w:r>
      <w:hyperlink r:id="rId10625" w:anchor="Cul_Jordanow" w:history="1">
        <w:r w:rsidRPr="0032190F">
          <w:rPr>
            <w:rStyle w:val="Hyperlink"/>
            <w:lang w:val="fr-FR"/>
          </w:rPr>
          <w:t>Jordanów</w:t>
        </w:r>
      </w:hyperlink>
      <w:r w:rsidRPr="0032190F">
        <w:rPr>
          <w:lang w:val="fr-FR"/>
        </w:rPr>
        <w:t xml:space="preserve">-Jordansmuhl de </w:t>
      </w:r>
      <w:r w:rsidR="00E85E78" w:rsidRPr="0032190F">
        <w:rPr>
          <w:lang w:val="fr-FR"/>
        </w:rPr>
        <w:t>Bohême</w:t>
      </w:r>
      <w:r w:rsidRPr="0032190F">
        <w:rPr>
          <w:lang w:val="fr-FR"/>
        </w:rPr>
        <w:t xml:space="preserve">et de </w:t>
      </w:r>
      <w:hyperlink r:id="rId10626" w:anchor="Cul_Brzesc_Kujawski" w:history="1">
        <w:r w:rsidRPr="0032190F">
          <w:rPr>
            <w:rStyle w:val="Hyperlink"/>
            <w:lang w:val="fr-FR"/>
          </w:rPr>
          <w:t>Brzesc-Kujavski</w:t>
        </w:r>
      </w:hyperlink>
      <w:r w:rsidRPr="0032190F">
        <w:rPr>
          <w:lang w:val="fr-FR"/>
        </w:rPr>
        <w:t xml:space="preserve"> de Pologne, le long de la Vistule (BIB 93 p. 43)</w:t>
      </w:r>
    </w:p>
    <w:p w14:paraId="06FFCE04" w14:textId="77777777" w:rsidR="00C0367A" w:rsidRPr="0032190F" w:rsidRDefault="00C0367A" w:rsidP="00242C0F">
      <w:pPr>
        <w:jc w:val="both"/>
        <w:rPr>
          <w:lang w:val="fr-FR"/>
        </w:rPr>
      </w:pPr>
    </w:p>
    <w:p w14:paraId="1E8F197E" w14:textId="7DA6FF57" w:rsidR="00C0367A" w:rsidRPr="0032190F" w:rsidRDefault="00C0367A" w:rsidP="00242C0F">
      <w:pPr>
        <w:jc w:val="both"/>
        <w:rPr>
          <w:lang w:val="fr-FR"/>
        </w:rPr>
      </w:pPr>
      <w:r w:rsidRPr="0032190F">
        <w:rPr>
          <w:lang w:val="fr-FR"/>
        </w:rPr>
        <w:t xml:space="preserve">Les </w:t>
      </w:r>
      <w:hyperlink r:id="rId10627" w:anchor="Cul_Art_TAC_T_t_collier_2spirales" w:history="1">
        <w:r w:rsidR="007E4365">
          <w:rPr>
            <w:rStyle w:val="Hyperlink"/>
            <w:lang w:val="fr-FR"/>
          </w:rPr>
          <w:t>colliers</w:t>
        </w:r>
        <w:r w:rsidR="007E4365" w:rsidRPr="007E4365">
          <w:rPr>
            <w:rStyle w:val="Hyperlink"/>
            <w:lang w:val="fr-FR"/>
          </w:rPr>
          <w:t xml:space="preserve"> à double spirale</w:t>
        </w:r>
      </w:hyperlink>
      <w:r w:rsidR="007E4365">
        <w:rPr>
          <w:lang w:val="fr-FR"/>
        </w:rPr>
        <w:t xml:space="preserve"> </w:t>
      </w:r>
      <w:r w:rsidRPr="0032190F">
        <w:rPr>
          <w:lang w:val="fr-FR"/>
        </w:rPr>
        <w:t xml:space="preserve">et petit pont ont été reconnus sur les stèles de </w:t>
      </w:r>
      <w:hyperlink r:id="rId10628" w:anchor="Sit_Saint_Martin_Corleans" w:history="1">
        <w:r w:rsidRPr="0032190F">
          <w:rPr>
            <w:rStyle w:val="Hyperlink"/>
            <w:lang w:val="fr-FR"/>
          </w:rPr>
          <w:t>Saint-Martin-de-Corléans</w:t>
        </w:r>
      </w:hyperlink>
      <w:r w:rsidRPr="0032190F">
        <w:rPr>
          <w:lang w:val="fr-FR"/>
        </w:rPr>
        <w:t xml:space="preserve"> et du </w:t>
      </w:r>
      <w:hyperlink r:id="rId10629" w:anchor="Sit_Petit_Chasseur" w:history="1">
        <w:r w:rsidRPr="0032190F">
          <w:rPr>
            <w:rStyle w:val="Hyperlink"/>
            <w:lang w:val="fr-FR"/>
          </w:rPr>
          <w:t>Petit-Chasseur</w:t>
        </w:r>
      </w:hyperlink>
      <w:r w:rsidRPr="0032190F">
        <w:rPr>
          <w:lang w:val="fr-FR"/>
        </w:rPr>
        <w:t xml:space="preserve"> (stèle 2) (BIB 93 p. 43)</w:t>
      </w:r>
      <w:r w:rsidR="008F3DC1" w:rsidRPr="0032190F">
        <w:rPr>
          <w:lang w:val="fr-FR"/>
        </w:rPr>
        <w:t xml:space="preserve"> mais également sur d’autres stèles et dans d’autres sites</w:t>
      </w:r>
      <w:r w:rsidR="009A3454" w:rsidRPr="0032190F">
        <w:rPr>
          <w:lang w:val="fr-FR"/>
        </w:rPr>
        <w:t xml:space="preserve"> comme à Collorgues </w:t>
      </w:r>
      <w:r w:rsidR="008F3DC1" w:rsidRPr="0032190F">
        <w:rPr>
          <w:lang w:val="fr-FR"/>
        </w:rPr>
        <w:t>(SS BIB)</w:t>
      </w:r>
    </w:p>
    <w:p w14:paraId="72D1A66D" w14:textId="77777777" w:rsidR="008C59A4" w:rsidRPr="0032190F" w:rsidRDefault="008C59A4" w:rsidP="00242C0F">
      <w:pPr>
        <w:jc w:val="both"/>
        <w:rPr>
          <w:lang w:val="fr-FR"/>
        </w:rPr>
      </w:pPr>
    </w:p>
    <w:p w14:paraId="6FEA9184" w14:textId="77777777" w:rsidR="008C59A4" w:rsidRPr="0032190F" w:rsidRDefault="008C59A4" w:rsidP="00426FF9">
      <w:pPr>
        <w:pStyle w:val="Heading1"/>
      </w:pPr>
      <w:bookmarkStart w:id="4276" w:name="Sit_Vinica"/>
      <w:r w:rsidRPr="0032190F">
        <w:t>VINICA (Nécropole)</w:t>
      </w:r>
    </w:p>
    <w:bookmarkEnd w:id="4276"/>
    <w:p w14:paraId="14DD60C7" w14:textId="77777777" w:rsidR="008C59A4" w:rsidRPr="0032190F" w:rsidRDefault="008C59A4" w:rsidP="00242C0F">
      <w:pPr>
        <w:jc w:val="both"/>
        <w:rPr>
          <w:lang w:val="fr-FR"/>
        </w:rPr>
      </w:pPr>
    </w:p>
    <w:p w14:paraId="0BD67475" w14:textId="1282DDAC" w:rsidR="008C59A4" w:rsidRPr="0032190F" w:rsidRDefault="008C59A4" w:rsidP="00242C0F">
      <w:pPr>
        <w:jc w:val="both"/>
        <w:rPr>
          <w:lang w:val="fr-FR"/>
        </w:rPr>
      </w:pPr>
      <w:r w:rsidRPr="0032190F">
        <w:rPr>
          <w:lang w:val="fr-FR"/>
        </w:rPr>
        <w:t xml:space="preserve">Nécropole de 53 sépultures en bordure d’un tell relativement petit de 3 à </w:t>
      </w:r>
      <w:smartTag w:uri="urn:schemas-microsoft-com:office:smarttags" w:element="metricconverter">
        <w:smartTagPr>
          <w:attr w:name="ProductID" w:val="4,6 m"/>
        </w:smartTagPr>
        <w:r w:rsidRPr="0032190F">
          <w:rPr>
            <w:lang w:val="fr-FR"/>
          </w:rPr>
          <w:t>4,6 m</w:t>
        </w:r>
      </w:smartTag>
      <w:r w:rsidRPr="0032190F">
        <w:rPr>
          <w:lang w:val="fr-FR"/>
        </w:rPr>
        <w:t xml:space="preserve"> de haut pour 55 sur </w:t>
      </w:r>
      <w:smartTag w:uri="urn:schemas-microsoft-com:office:smarttags" w:element="metricconverter">
        <w:smartTagPr>
          <w:attr w:name="ProductID" w:val="45 m"/>
        </w:smartTagPr>
        <w:r w:rsidRPr="0032190F">
          <w:rPr>
            <w:lang w:val="fr-FR"/>
          </w:rPr>
          <w:t>45 m</w:t>
        </w:r>
      </w:smartTag>
      <w:r w:rsidRPr="0032190F">
        <w:rPr>
          <w:lang w:val="fr-FR"/>
        </w:rPr>
        <w:t xml:space="preserve">, occupation des cultures de Marica et de </w:t>
      </w:r>
      <w:hyperlink r:id="rId10630" w:anchor="Cul_Gumelnita" w:history="1">
        <w:r w:rsidRPr="0032190F">
          <w:rPr>
            <w:rStyle w:val="Hyperlink"/>
            <w:lang w:val="fr-FR"/>
          </w:rPr>
          <w:t>Gumelnita</w:t>
        </w:r>
      </w:hyperlink>
      <w:r w:rsidRPr="0032190F">
        <w:rPr>
          <w:lang w:val="fr-FR"/>
        </w:rPr>
        <w:t>. Les in</w:t>
      </w:r>
      <w:r w:rsidR="00972D2A" w:rsidRPr="0032190F">
        <w:rPr>
          <w:lang w:val="fr-FR"/>
        </w:rPr>
        <w:t>h</w:t>
      </w:r>
      <w:r w:rsidRPr="0032190F">
        <w:rPr>
          <w:lang w:val="fr-FR"/>
        </w:rPr>
        <w:t>umations sont repliées exclusivement sur le côté gauche, 7 sépultures symboliques et 5 lieux rituels. Adultes et enfants. Mobiliers : parures en or (rare), « haches de combat »</w:t>
      </w:r>
      <w:r w:rsidR="00123BEA" w:rsidRPr="0032190F">
        <w:rPr>
          <w:lang w:val="fr-FR"/>
        </w:rPr>
        <w:t xml:space="preserve"> [</w:t>
      </w:r>
      <w:hyperlink r:id="rId10631" w:anchor="Typ_Arm_Hache_combat" w:history="1">
        <w:r w:rsidR="00413AA1" w:rsidRPr="0032190F">
          <w:rPr>
            <w:rStyle w:val="Hyperlink"/>
            <w:lang w:val="fr-FR"/>
          </w:rPr>
          <w:t>hache-marteau</w:t>
        </w:r>
      </w:hyperlink>
      <w:r w:rsidR="00123BEA" w:rsidRPr="0032190F">
        <w:rPr>
          <w:lang w:val="fr-FR"/>
        </w:rPr>
        <w:t xml:space="preserve">] </w:t>
      </w:r>
      <w:r w:rsidRPr="0032190F">
        <w:rPr>
          <w:lang w:val="fr-FR"/>
        </w:rPr>
        <w:t xml:space="preserve"> en pierre polie, haches plates en </w:t>
      </w:r>
      <w:hyperlink r:id="rId10632" w:anchor="Sit_Cuivre" w:history="1">
        <w:r w:rsidR="009A36BA" w:rsidRPr="009A36BA">
          <w:rPr>
            <w:rStyle w:val="Hyperlink"/>
            <w:lang w:val="fr-FR"/>
          </w:rPr>
          <w:t>cuivre</w:t>
        </w:r>
      </w:hyperlink>
      <w:r w:rsidRPr="0032190F">
        <w:rPr>
          <w:lang w:val="fr-FR"/>
        </w:rPr>
        <w:t>, outils en silex, perles en coquilles, céramique de Gumelnita</w:t>
      </w:r>
    </w:p>
    <w:p w14:paraId="3D3E6EE4" w14:textId="77777777" w:rsidR="00052609" w:rsidRPr="0032190F" w:rsidRDefault="00052609" w:rsidP="00242C0F">
      <w:pPr>
        <w:jc w:val="both"/>
        <w:rPr>
          <w:lang w:val="fr-FR"/>
        </w:rPr>
      </w:pPr>
    </w:p>
    <w:p w14:paraId="1F30F81F" w14:textId="77777777" w:rsidR="00052609" w:rsidRPr="0032190F" w:rsidRDefault="00052609" w:rsidP="00426FF9">
      <w:pPr>
        <w:pStyle w:val="Heading1"/>
      </w:pPr>
      <w:bookmarkStart w:id="4277" w:name="Sit_Poljanitsa"/>
      <w:r w:rsidRPr="0032190F">
        <w:t>POLJANISTA</w:t>
      </w:r>
    </w:p>
    <w:bookmarkEnd w:id="4277"/>
    <w:p w14:paraId="34AB8831" w14:textId="77777777" w:rsidR="00052609" w:rsidRPr="0032190F" w:rsidRDefault="00052609" w:rsidP="00242C0F">
      <w:pPr>
        <w:jc w:val="both"/>
        <w:rPr>
          <w:lang w:val="fr-FR"/>
        </w:rPr>
      </w:pPr>
    </w:p>
    <w:p w14:paraId="33948BDB" w14:textId="58B43E97" w:rsidR="00052609" w:rsidRPr="0032190F" w:rsidRDefault="00052609" w:rsidP="00242C0F">
      <w:pPr>
        <w:jc w:val="both"/>
        <w:rPr>
          <w:lang w:val="fr-FR"/>
        </w:rPr>
      </w:pPr>
      <w:r w:rsidRPr="0032190F">
        <w:rPr>
          <w:lang w:val="fr-FR"/>
        </w:rPr>
        <w:t xml:space="preserve">Roumanie. Traces d’ornières de chariot à l’entrée d’une enciente de la culture de </w:t>
      </w:r>
      <w:hyperlink r:id="rId10633" w:anchor="Cul_Gumelnita" w:history="1">
        <w:r w:rsidRPr="0032190F">
          <w:rPr>
            <w:rStyle w:val="Hyperlink"/>
            <w:lang w:val="fr-FR"/>
          </w:rPr>
          <w:t>Gumelnista</w:t>
        </w:r>
      </w:hyperlink>
      <w:r w:rsidRPr="0032190F">
        <w:rPr>
          <w:lang w:val="fr-FR"/>
        </w:rPr>
        <w:t xml:space="preserve"> (BIB 498 p. 390)</w:t>
      </w:r>
    </w:p>
    <w:p w14:paraId="64C6120B" w14:textId="77777777" w:rsidR="008F6271" w:rsidRPr="0032190F" w:rsidRDefault="008F6271" w:rsidP="00242C0F">
      <w:pPr>
        <w:jc w:val="both"/>
        <w:rPr>
          <w:lang w:val="fr-FR"/>
        </w:rPr>
      </w:pPr>
    </w:p>
    <w:p w14:paraId="1DAF26C3" w14:textId="77777777" w:rsidR="00063126" w:rsidRPr="000B4B4E" w:rsidRDefault="00063126" w:rsidP="00426FF9">
      <w:pPr>
        <w:pStyle w:val="Heading1"/>
      </w:pPr>
      <w:bookmarkStart w:id="4278" w:name="Sit_Zuschen"/>
      <w:r w:rsidRPr="000B4B4E">
        <w:t>ZUSCHEN (Site de)</w:t>
      </w:r>
    </w:p>
    <w:bookmarkEnd w:id="4278"/>
    <w:p w14:paraId="636EB67E" w14:textId="77777777" w:rsidR="00063126" w:rsidRPr="00A0014D" w:rsidRDefault="004B5CB5" w:rsidP="00242C0F">
      <w:pPr>
        <w:jc w:val="both"/>
        <w:rPr>
          <w:sz w:val="20"/>
          <w:szCs w:val="20"/>
          <w:lang w:val="fr-FR"/>
        </w:rPr>
      </w:pPr>
      <w:r w:rsidRPr="00A0014D">
        <w:rPr>
          <w:sz w:val="20"/>
          <w:szCs w:val="20"/>
          <w:lang w:val="fr-FR"/>
        </w:rPr>
        <w:t>51°10'26"N, 9°14'26"E (SS BIB)</w:t>
      </w:r>
    </w:p>
    <w:p w14:paraId="295BEDB2" w14:textId="77777777" w:rsidR="005E0610" w:rsidRDefault="005E0610" w:rsidP="00242C0F">
      <w:pPr>
        <w:jc w:val="both"/>
        <w:rPr>
          <w:sz w:val="20"/>
          <w:szCs w:val="20"/>
          <w:lang w:val="fr-FR"/>
        </w:rPr>
      </w:pPr>
    </w:p>
    <w:p w14:paraId="21F79FDE" w14:textId="6C57B5CB" w:rsidR="00C62031" w:rsidRPr="00A0014D" w:rsidRDefault="00C62031" w:rsidP="00242C0F">
      <w:pPr>
        <w:jc w:val="both"/>
        <w:rPr>
          <w:sz w:val="20"/>
          <w:szCs w:val="20"/>
          <w:lang w:val="fr-FR"/>
        </w:rPr>
      </w:pPr>
      <w:r w:rsidRPr="0032190F">
        <w:rPr>
          <w:lang w:val="fr-FR"/>
        </w:rPr>
        <w:t>Bavière</w:t>
      </w:r>
      <w:r>
        <w:rPr>
          <w:lang w:val="fr-FR"/>
        </w:rPr>
        <w:t>.</w:t>
      </w:r>
    </w:p>
    <w:p w14:paraId="46BA8B0C" w14:textId="77777777" w:rsidR="005E0610" w:rsidRPr="005E0610" w:rsidRDefault="005E0610" w:rsidP="00242C0F">
      <w:pPr>
        <w:jc w:val="both"/>
        <w:rPr>
          <w:szCs w:val="20"/>
        </w:rPr>
      </w:pPr>
      <w:r w:rsidRPr="005E0610">
        <w:rPr>
          <w:szCs w:val="20"/>
        </w:rPr>
        <w:lastRenderedPageBreak/>
        <w:t>Plan:</w:t>
      </w:r>
    </w:p>
    <w:p w14:paraId="7D752CD6" w14:textId="77777777" w:rsidR="005E0610" w:rsidRDefault="005E0610" w:rsidP="00242C0F">
      <w:pPr>
        <w:jc w:val="both"/>
        <w:rPr>
          <w:sz w:val="20"/>
          <w:szCs w:val="20"/>
        </w:rPr>
      </w:pPr>
    </w:p>
    <w:tbl>
      <w:tblPr>
        <w:tblW w:w="730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02"/>
        <w:gridCol w:w="503"/>
        <w:gridCol w:w="728"/>
        <w:gridCol w:w="503"/>
        <w:gridCol w:w="503"/>
        <w:gridCol w:w="503"/>
        <w:gridCol w:w="503"/>
        <w:gridCol w:w="503"/>
        <w:gridCol w:w="503"/>
        <w:gridCol w:w="503"/>
        <w:gridCol w:w="503"/>
        <w:gridCol w:w="503"/>
        <w:gridCol w:w="746"/>
      </w:tblGrid>
      <w:tr w:rsidR="005D10B6" w:rsidRPr="005E0610" w14:paraId="5F08DC9B" w14:textId="77777777" w:rsidTr="00C35EA7">
        <w:trPr>
          <w:jc w:val="center"/>
        </w:trPr>
        <w:tc>
          <w:tcPr>
            <w:tcW w:w="802" w:type="dxa"/>
            <w:tcBorders>
              <w:top w:val="nil"/>
              <w:left w:val="nil"/>
              <w:bottom w:val="nil"/>
            </w:tcBorders>
            <w:vAlign w:val="center"/>
          </w:tcPr>
          <w:p w14:paraId="13461A03" w14:textId="77777777" w:rsidR="00B53AC8" w:rsidRPr="00C35EA7" w:rsidRDefault="00B53AC8" w:rsidP="00C35EA7">
            <w:pPr>
              <w:jc w:val="center"/>
              <w:rPr>
                <w:sz w:val="20"/>
                <w:szCs w:val="20"/>
              </w:rPr>
            </w:pPr>
          </w:p>
        </w:tc>
        <w:tc>
          <w:tcPr>
            <w:tcW w:w="503" w:type="dxa"/>
            <w:vAlign w:val="center"/>
          </w:tcPr>
          <w:p w14:paraId="036099C5" w14:textId="77777777" w:rsidR="00B53AC8" w:rsidRPr="00C35EA7" w:rsidRDefault="00B53AC8" w:rsidP="00C35EA7">
            <w:pPr>
              <w:jc w:val="center"/>
              <w:rPr>
                <w:sz w:val="20"/>
                <w:szCs w:val="20"/>
              </w:rPr>
            </w:pPr>
            <w:r w:rsidRPr="00C35EA7">
              <w:rPr>
                <w:sz w:val="20"/>
                <w:szCs w:val="20"/>
              </w:rPr>
              <w:t>---</w:t>
            </w:r>
          </w:p>
        </w:tc>
        <w:tc>
          <w:tcPr>
            <w:tcW w:w="728" w:type="dxa"/>
            <w:vAlign w:val="center"/>
          </w:tcPr>
          <w:p w14:paraId="2BF7C248" w14:textId="77777777" w:rsidR="00B53AC8" w:rsidRPr="00C35EA7" w:rsidRDefault="00B53AC8" w:rsidP="00C35EA7">
            <w:pPr>
              <w:jc w:val="center"/>
              <w:rPr>
                <w:sz w:val="20"/>
                <w:szCs w:val="20"/>
              </w:rPr>
            </w:pPr>
            <w:r w:rsidRPr="00C35EA7">
              <w:rPr>
                <w:sz w:val="20"/>
                <w:szCs w:val="20"/>
              </w:rPr>
              <w:t>---</w:t>
            </w:r>
          </w:p>
        </w:tc>
        <w:tc>
          <w:tcPr>
            <w:tcW w:w="503" w:type="dxa"/>
            <w:vAlign w:val="center"/>
          </w:tcPr>
          <w:p w14:paraId="5AE501F9" w14:textId="77777777" w:rsidR="00B53AC8" w:rsidRPr="00C35EA7" w:rsidRDefault="00B53AC8" w:rsidP="00C35EA7">
            <w:pPr>
              <w:jc w:val="center"/>
              <w:rPr>
                <w:sz w:val="20"/>
                <w:szCs w:val="20"/>
              </w:rPr>
            </w:pPr>
            <w:r w:rsidRPr="00C35EA7">
              <w:rPr>
                <w:sz w:val="20"/>
                <w:szCs w:val="20"/>
              </w:rPr>
              <w:t>---</w:t>
            </w:r>
          </w:p>
        </w:tc>
        <w:tc>
          <w:tcPr>
            <w:tcW w:w="503" w:type="dxa"/>
            <w:vAlign w:val="center"/>
          </w:tcPr>
          <w:p w14:paraId="1E8981AE" w14:textId="77777777" w:rsidR="00B53AC8" w:rsidRPr="00C35EA7" w:rsidRDefault="00B53AC8" w:rsidP="00C35EA7">
            <w:pPr>
              <w:jc w:val="center"/>
              <w:rPr>
                <w:sz w:val="20"/>
                <w:szCs w:val="20"/>
              </w:rPr>
            </w:pPr>
            <w:r w:rsidRPr="00C35EA7">
              <w:rPr>
                <w:sz w:val="20"/>
                <w:szCs w:val="20"/>
              </w:rPr>
              <w:t>---</w:t>
            </w:r>
          </w:p>
        </w:tc>
        <w:tc>
          <w:tcPr>
            <w:tcW w:w="503" w:type="dxa"/>
            <w:vAlign w:val="center"/>
          </w:tcPr>
          <w:p w14:paraId="1C40A9FC" w14:textId="77777777" w:rsidR="00B53AC8" w:rsidRPr="00C35EA7" w:rsidRDefault="00B53AC8" w:rsidP="00C35EA7">
            <w:pPr>
              <w:jc w:val="center"/>
              <w:rPr>
                <w:sz w:val="20"/>
                <w:szCs w:val="20"/>
              </w:rPr>
            </w:pPr>
            <w:r w:rsidRPr="00C35EA7">
              <w:rPr>
                <w:sz w:val="20"/>
                <w:szCs w:val="20"/>
              </w:rPr>
              <w:t>a7</w:t>
            </w:r>
          </w:p>
        </w:tc>
        <w:tc>
          <w:tcPr>
            <w:tcW w:w="503" w:type="dxa"/>
            <w:vAlign w:val="center"/>
          </w:tcPr>
          <w:p w14:paraId="77C5DDBE" w14:textId="77777777" w:rsidR="00B53AC8" w:rsidRPr="00C35EA7" w:rsidRDefault="00B53AC8" w:rsidP="00C35EA7">
            <w:pPr>
              <w:jc w:val="center"/>
              <w:rPr>
                <w:sz w:val="20"/>
                <w:szCs w:val="20"/>
              </w:rPr>
            </w:pPr>
            <w:r w:rsidRPr="00C35EA7">
              <w:rPr>
                <w:sz w:val="20"/>
                <w:szCs w:val="20"/>
              </w:rPr>
              <w:t>---</w:t>
            </w:r>
          </w:p>
        </w:tc>
        <w:tc>
          <w:tcPr>
            <w:tcW w:w="503" w:type="dxa"/>
            <w:vAlign w:val="center"/>
          </w:tcPr>
          <w:p w14:paraId="7CD8C0E0" w14:textId="77777777" w:rsidR="00B53AC8" w:rsidRPr="00C35EA7" w:rsidRDefault="00B53AC8" w:rsidP="00C35EA7">
            <w:pPr>
              <w:jc w:val="center"/>
              <w:rPr>
                <w:sz w:val="20"/>
                <w:szCs w:val="20"/>
              </w:rPr>
            </w:pPr>
            <w:r w:rsidRPr="00C35EA7">
              <w:rPr>
                <w:sz w:val="20"/>
                <w:szCs w:val="20"/>
              </w:rPr>
              <w:t>a5</w:t>
            </w:r>
          </w:p>
        </w:tc>
        <w:tc>
          <w:tcPr>
            <w:tcW w:w="503" w:type="dxa"/>
            <w:vAlign w:val="center"/>
          </w:tcPr>
          <w:p w14:paraId="226C3F26" w14:textId="77777777" w:rsidR="00B53AC8" w:rsidRPr="00C35EA7" w:rsidRDefault="00B53AC8" w:rsidP="00C35EA7">
            <w:pPr>
              <w:jc w:val="center"/>
              <w:rPr>
                <w:sz w:val="20"/>
                <w:szCs w:val="20"/>
              </w:rPr>
            </w:pPr>
            <w:r w:rsidRPr="00C35EA7">
              <w:rPr>
                <w:sz w:val="20"/>
                <w:szCs w:val="20"/>
              </w:rPr>
              <w:t>---</w:t>
            </w:r>
          </w:p>
        </w:tc>
        <w:tc>
          <w:tcPr>
            <w:tcW w:w="503" w:type="dxa"/>
            <w:vAlign w:val="center"/>
          </w:tcPr>
          <w:p w14:paraId="2DBF4C54" w14:textId="77777777" w:rsidR="00B53AC8" w:rsidRPr="00C35EA7" w:rsidRDefault="00B53AC8" w:rsidP="00C35EA7">
            <w:pPr>
              <w:jc w:val="center"/>
              <w:rPr>
                <w:sz w:val="20"/>
                <w:szCs w:val="20"/>
              </w:rPr>
            </w:pPr>
            <w:r w:rsidRPr="00C35EA7">
              <w:rPr>
                <w:sz w:val="20"/>
                <w:szCs w:val="20"/>
              </w:rPr>
              <w:t>---</w:t>
            </w:r>
          </w:p>
        </w:tc>
        <w:tc>
          <w:tcPr>
            <w:tcW w:w="503" w:type="dxa"/>
            <w:vAlign w:val="center"/>
          </w:tcPr>
          <w:p w14:paraId="1EDFFCD9" w14:textId="77777777" w:rsidR="00B53AC8" w:rsidRPr="00C35EA7" w:rsidRDefault="00B53AC8" w:rsidP="00C35EA7">
            <w:pPr>
              <w:jc w:val="center"/>
              <w:rPr>
                <w:sz w:val="20"/>
                <w:szCs w:val="20"/>
              </w:rPr>
            </w:pPr>
            <w:r w:rsidRPr="00C35EA7">
              <w:rPr>
                <w:sz w:val="20"/>
                <w:szCs w:val="20"/>
              </w:rPr>
              <w:t>--</w:t>
            </w:r>
          </w:p>
        </w:tc>
        <w:tc>
          <w:tcPr>
            <w:tcW w:w="503" w:type="dxa"/>
            <w:vAlign w:val="center"/>
          </w:tcPr>
          <w:p w14:paraId="11F3CB81" w14:textId="77777777" w:rsidR="00B53AC8" w:rsidRPr="00C35EA7" w:rsidRDefault="00B53AC8" w:rsidP="00C35EA7">
            <w:pPr>
              <w:jc w:val="center"/>
              <w:rPr>
                <w:sz w:val="20"/>
                <w:szCs w:val="20"/>
              </w:rPr>
            </w:pPr>
            <w:r w:rsidRPr="00C35EA7">
              <w:rPr>
                <w:sz w:val="20"/>
                <w:szCs w:val="20"/>
              </w:rPr>
              <w:t>a1</w:t>
            </w:r>
          </w:p>
        </w:tc>
        <w:tc>
          <w:tcPr>
            <w:tcW w:w="746" w:type="dxa"/>
            <w:vMerge w:val="restart"/>
            <w:vAlign w:val="center"/>
          </w:tcPr>
          <w:p w14:paraId="50D2CFF4" w14:textId="77777777" w:rsidR="00B53AC8" w:rsidRPr="00C35EA7" w:rsidRDefault="00B53AC8" w:rsidP="00C35EA7">
            <w:pPr>
              <w:jc w:val="center"/>
              <w:rPr>
                <w:sz w:val="20"/>
                <w:szCs w:val="20"/>
              </w:rPr>
            </w:pPr>
            <w:r w:rsidRPr="00C35EA7">
              <w:rPr>
                <w:sz w:val="20"/>
                <w:szCs w:val="20"/>
              </w:rPr>
              <w:t xml:space="preserve">dalle </w:t>
            </w:r>
          </w:p>
          <w:p w14:paraId="4280B768" w14:textId="77777777" w:rsidR="00B53AC8" w:rsidRPr="00C35EA7" w:rsidRDefault="00B53AC8" w:rsidP="00C35EA7">
            <w:pPr>
              <w:jc w:val="center"/>
              <w:rPr>
                <w:sz w:val="20"/>
                <w:szCs w:val="20"/>
              </w:rPr>
            </w:pPr>
            <w:r w:rsidRPr="00C35EA7">
              <w:rPr>
                <w:sz w:val="20"/>
                <w:szCs w:val="20"/>
              </w:rPr>
              <w:t>fond</w:t>
            </w:r>
          </w:p>
        </w:tc>
      </w:tr>
      <w:tr w:rsidR="005D10B6" w:rsidRPr="005E0610" w14:paraId="5121D8AB" w14:textId="77777777" w:rsidTr="00C35EA7">
        <w:trPr>
          <w:jc w:val="center"/>
        </w:trPr>
        <w:tc>
          <w:tcPr>
            <w:tcW w:w="802" w:type="dxa"/>
            <w:tcBorders>
              <w:top w:val="nil"/>
              <w:left w:val="nil"/>
              <w:bottom w:val="nil"/>
            </w:tcBorders>
            <w:vAlign w:val="center"/>
          </w:tcPr>
          <w:p w14:paraId="72041F9D" w14:textId="77777777" w:rsidR="00B53AC8" w:rsidRPr="00C35EA7" w:rsidRDefault="00B53AC8" w:rsidP="00C35EA7">
            <w:pPr>
              <w:jc w:val="center"/>
              <w:rPr>
                <w:i/>
                <w:sz w:val="20"/>
                <w:szCs w:val="20"/>
              </w:rPr>
            </w:pPr>
            <w:r w:rsidRPr="00C35EA7">
              <w:rPr>
                <w:i/>
                <w:sz w:val="20"/>
                <w:szCs w:val="20"/>
              </w:rPr>
              <w:t>entrée</w:t>
            </w:r>
          </w:p>
        </w:tc>
        <w:tc>
          <w:tcPr>
            <w:tcW w:w="503" w:type="dxa"/>
            <w:vAlign w:val="center"/>
          </w:tcPr>
          <w:p w14:paraId="233DCD29" w14:textId="77777777" w:rsidR="00B53AC8" w:rsidRPr="00C35EA7" w:rsidRDefault="00B53AC8" w:rsidP="00C35EA7">
            <w:pPr>
              <w:jc w:val="center"/>
              <w:rPr>
                <w:sz w:val="20"/>
                <w:szCs w:val="20"/>
              </w:rPr>
            </w:pPr>
          </w:p>
        </w:tc>
        <w:tc>
          <w:tcPr>
            <w:tcW w:w="728" w:type="dxa"/>
            <w:vAlign w:val="center"/>
          </w:tcPr>
          <w:p w14:paraId="14F472F1" w14:textId="77777777" w:rsidR="00B53AC8" w:rsidRPr="00C35EA7" w:rsidRDefault="00B53AC8" w:rsidP="00C35EA7">
            <w:pPr>
              <w:jc w:val="center"/>
              <w:rPr>
                <w:sz w:val="20"/>
                <w:szCs w:val="20"/>
              </w:rPr>
            </w:pPr>
            <w:r w:rsidRPr="00C35EA7">
              <w:rPr>
                <w:sz w:val="20"/>
                <w:szCs w:val="20"/>
              </w:rPr>
              <w:t>hublot</w:t>
            </w:r>
          </w:p>
        </w:tc>
        <w:tc>
          <w:tcPr>
            <w:tcW w:w="503" w:type="dxa"/>
            <w:vAlign w:val="center"/>
          </w:tcPr>
          <w:p w14:paraId="00EA4140" w14:textId="77777777" w:rsidR="00B53AC8" w:rsidRPr="00C35EA7" w:rsidRDefault="00B53AC8" w:rsidP="00C35EA7">
            <w:pPr>
              <w:jc w:val="center"/>
              <w:rPr>
                <w:sz w:val="20"/>
                <w:szCs w:val="20"/>
              </w:rPr>
            </w:pPr>
          </w:p>
        </w:tc>
        <w:tc>
          <w:tcPr>
            <w:tcW w:w="503" w:type="dxa"/>
            <w:vAlign w:val="center"/>
          </w:tcPr>
          <w:p w14:paraId="35D5E27B" w14:textId="77777777" w:rsidR="00B53AC8" w:rsidRPr="00C35EA7" w:rsidRDefault="00B53AC8" w:rsidP="00C35EA7">
            <w:pPr>
              <w:jc w:val="center"/>
              <w:rPr>
                <w:sz w:val="20"/>
                <w:szCs w:val="20"/>
              </w:rPr>
            </w:pPr>
          </w:p>
        </w:tc>
        <w:tc>
          <w:tcPr>
            <w:tcW w:w="503" w:type="dxa"/>
            <w:vAlign w:val="center"/>
          </w:tcPr>
          <w:p w14:paraId="695E654B" w14:textId="77777777" w:rsidR="00B53AC8" w:rsidRPr="00C35EA7" w:rsidRDefault="00B53AC8" w:rsidP="00C35EA7">
            <w:pPr>
              <w:jc w:val="center"/>
              <w:rPr>
                <w:sz w:val="20"/>
                <w:szCs w:val="20"/>
              </w:rPr>
            </w:pPr>
          </w:p>
        </w:tc>
        <w:tc>
          <w:tcPr>
            <w:tcW w:w="503" w:type="dxa"/>
            <w:vAlign w:val="center"/>
          </w:tcPr>
          <w:p w14:paraId="6560E707" w14:textId="77777777" w:rsidR="00B53AC8" w:rsidRPr="00C35EA7" w:rsidRDefault="00B53AC8" w:rsidP="00C35EA7">
            <w:pPr>
              <w:jc w:val="center"/>
              <w:rPr>
                <w:sz w:val="20"/>
                <w:szCs w:val="20"/>
              </w:rPr>
            </w:pPr>
          </w:p>
        </w:tc>
        <w:tc>
          <w:tcPr>
            <w:tcW w:w="503" w:type="dxa"/>
            <w:vAlign w:val="center"/>
          </w:tcPr>
          <w:p w14:paraId="518BF040" w14:textId="77777777" w:rsidR="00B53AC8" w:rsidRPr="00C35EA7" w:rsidRDefault="00B53AC8" w:rsidP="00C35EA7">
            <w:pPr>
              <w:jc w:val="center"/>
              <w:rPr>
                <w:sz w:val="20"/>
                <w:szCs w:val="20"/>
              </w:rPr>
            </w:pPr>
          </w:p>
        </w:tc>
        <w:tc>
          <w:tcPr>
            <w:tcW w:w="503" w:type="dxa"/>
            <w:vAlign w:val="center"/>
          </w:tcPr>
          <w:p w14:paraId="008CB8FF" w14:textId="77777777" w:rsidR="00B53AC8" w:rsidRPr="00C35EA7" w:rsidRDefault="00B53AC8" w:rsidP="00C35EA7">
            <w:pPr>
              <w:jc w:val="center"/>
              <w:rPr>
                <w:sz w:val="20"/>
                <w:szCs w:val="20"/>
              </w:rPr>
            </w:pPr>
          </w:p>
        </w:tc>
        <w:tc>
          <w:tcPr>
            <w:tcW w:w="503" w:type="dxa"/>
            <w:vAlign w:val="center"/>
          </w:tcPr>
          <w:p w14:paraId="31A1B7C6" w14:textId="77777777" w:rsidR="00B53AC8" w:rsidRPr="00C35EA7" w:rsidRDefault="00B53AC8" w:rsidP="00C35EA7">
            <w:pPr>
              <w:jc w:val="center"/>
              <w:rPr>
                <w:sz w:val="20"/>
                <w:szCs w:val="20"/>
              </w:rPr>
            </w:pPr>
          </w:p>
        </w:tc>
        <w:tc>
          <w:tcPr>
            <w:tcW w:w="503" w:type="dxa"/>
            <w:vAlign w:val="center"/>
          </w:tcPr>
          <w:p w14:paraId="2413F60F" w14:textId="77777777" w:rsidR="00B53AC8" w:rsidRPr="00C35EA7" w:rsidRDefault="00B53AC8" w:rsidP="00C35EA7">
            <w:pPr>
              <w:jc w:val="center"/>
              <w:rPr>
                <w:sz w:val="20"/>
                <w:szCs w:val="20"/>
              </w:rPr>
            </w:pPr>
          </w:p>
        </w:tc>
        <w:tc>
          <w:tcPr>
            <w:tcW w:w="503" w:type="dxa"/>
            <w:vAlign w:val="center"/>
          </w:tcPr>
          <w:p w14:paraId="2CD3553C" w14:textId="77777777" w:rsidR="00B53AC8" w:rsidRPr="00C35EA7" w:rsidRDefault="00B53AC8" w:rsidP="00C35EA7">
            <w:pPr>
              <w:jc w:val="center"/>
              <w:rPr>
                <w:sz w:val="20"/>
                <w:szCs w:val="20"/>
              </w:rPr>
            </w:pPr>
          </w:p>
        </w:tc>
        <w:tc>
          <w:tcPr>
            <w:tcW w:w="746" w:type="dxa"/>
            <w:vMerge/>
            <w:vAlign w:val="center"/>
          </w:tcPr>
          <w:p w14:paraId="4279AE55" w14:textId="77777777" w:rsidR="00B53AC8" w:rsidRPr="00C35EA7" w:rsidRDefault="00B53AC8" w:rsidP="00C35EA7">
            <w:pPr>
              <w:jc w:val="center"/>
              <w:rPr>
                <w:sz w:val="20"/>
                <w:szCs w:val="20"/>
              </w:rPr>
            </w:pPr>
          </w:p>
        </w:tc>
      </w:tr>
      <w:tr w:rsidR="005D10B6" w:rsidRPr="005E0610" w14:paraId="74E65896" w14:textId="77777777" w:rsidTr="00C35EA7">
        <w:trPr>
          <w:jc w:val="center"/>
        </w:trPr>
        <w:tc>
          <w:tcPr>
            <w:tcW w:w="802" w:type="dxa"/>
            <w:tcBorders>
              <w:top w:val="nil"/>
              <w:left w:val="nil"/>
              <w:bottom w:val="nil"/>
            </w:tcBorders>
            <w:vAlign w:val="center"/>
          </w:tcPr>
          <w:p w14:paraId="1A81FBEE" w14:textId="77777777" w:rsidR="00B53AC8" w:rsidRPr="00C35EA7" w:rsidRDefault="00B53AC8" w:rsidP="00C35EA7">
            <w:pPr>
              <w:jc w:val="center"/>
              <w:rPr>
                <w:sz w:val="20"/>
                <w:szCs w:val="20"/>
              </w:rPr>
            </w:pPr>
          </w:p>
        </w:tc>
        <w:tc>
          <w:tcPr>
            <w:tcW w:w="503" w:type="dxa"/>
            <w:vAlign w:val="center"/>
          </w:tcPr>
          <w:p w14:paraId="07AA8AD8" w14:textId="77777777" w:rsidR="00B53AC8" w:rsidRPr="00C35EA7" w:rsidRDefault="00B53AC8" w:rsidP="00C35EA7">
            <w:pPr>
              <w:jc w:val="center"/>
              <w:rPr>
                <w:sz w:val="20"/>
                <w:szCs w:val="20"/>
              </w:rPr>
            </w:pPr>
            <w:r w:rsidRPr="00C35EA7">
              <w:rPr>
                <w:sz w:val="20"/>
                <w:szCs w:val="20"/>
              </w:rPr>
              <w:t>---</w:t>
            </w:r>
          </w:p>
        </w:tc>
        <w:tc>
          <w:tcPr>
            <w:tcW w:w="728" w:type="dxa"/>
            <w:vAlign w:val="center"/>
          </w:tcPr>
          <w:p w14:paraId="349D287B" w14:textId="77777777" w:rsidR="00B53AC8" w:rsidRPr="00C35EA7" w:rsidRDefault="00B53AC8" w:rsidP="00C35EA7">
            <w:pPr>
              <w:jc w:val="center"/>
              <w:rPr>
                <w:sz w:val="20"/>
                <w:szCs w:val="20"/>
              </w:rPr>
            </w:pPr>
            <w:r w:rsidRPr="00C35EA7">
              <w:rPr>
                <w:sz w:val="20"/>
                <w:szCs w:val="20"/>
              </w:rPr>
              <w:t>---</w:t>
            </w:r>
          </w:p>
        </w:tc>
        <w:tc>
          <w:tcPr>
            <w:tcW w:w="503" w:type="dxa"/>
            <w:vAlign w:val="center"/>
          </w:tcPr>
          <w:p w14:paraId="0C26D060" w14:textId="77777777" w:rsidR="00B53AC8" w:rsidRPr="00C35EA7" w:rsidRDefault="00B53AC8" w:rsidP="00C35EA7">
            <w:pPr>
              <w:jc w:val="center"/>
              <w:rPr>
                <w:sz w:val="20"/>
                <w:szCs w:val="20"/>
              </w:rPr>
            </w:pPr>
            <w:r w:rsidRPr="00C35EA7">
              <w:rPr>
                <w:sz w:val="20"/>
                <w:szCs w:val="20"/>
              </w:rPr>
              <w:t>---</w:t>
            </w:r>
          </w:p>
        </w:tc>
        <w:tc>
          <w:tcPr>
            <w:tcW w:w="503" w:type="dxa"/>
            <w:vAlign w:val="center"/>
          </w:tcPr>
          <w:p w14:paraId="4814B69C" w14:textId="77777777" w:rsidR="00B53AC8" w:rsidRPr="00C35EA7" w:rsidRDefault="00B53AC8" w:rsidP="00C35EA7">
            <w:pPr>
              <w:jc w:val="center"/>
              <w:rPr>
                <w:sz w:val="20"/>
                <w:szCs w:val="20"/>
              </w:rPr>
            </w:pPr>
            <w:r w:rsidRPr="00C35EA7">
              <w:rPr>
                <w:sz w:val="20"/>
                <w:szCs w:val="20"/>
              </w:rPr>
              <w:t>---</w:t>
            </w:r>
          </w:p>
        </w:tc>
        <w:tc>
          <w:tcPr>
            <w:tcW w:w="503" w:type="dxa"/>
            <w:vAlign w:val="center"/>
          </w:tcPr>
          <w:p w14:paraId="5DAE604D" w14:textId="77777777" w:rsidR="00B53AC8" w:rsidRPr="00C35EA7" w:rsidRDefault="00B53AC8" w:rsidP="00C35EA7">
            <w:pPr>
              <w:jc w:val="center"/>
              <w:rPr>
                <w:sz w:val="20"/>
                <w:szCs w:val="20"/>
              </w:rPr>
            </w:pPr>
            <w:r w:rsidRPr="00C35EA7">
              <w:rPr>
                <w:sz w:val="20"/>
                <w:szCs w:val="20"/>
              </w:rPr>
              <w:t>---</w:t>
            </w:r>
          </w:p>
        </w:tc>
        <w:tc>
          <w:tcPr>
            <w:tcW w:w="503" w:type="dxa"/>
            <w:vAlign w:val="center"/>
          </w:tcPr>
          <w:p w14:paraId="05B15DD1" w14:textId="77777777" w:rsidR="00B53AC8" w:rsidRPr="00C35EA7" w:rsidRDefault="00B53AC8" w:rsidP="00C35EA7">
            <w:pPr>
              <w:jc w:val="center"/>
              <w:rPr>
                <w:sz w:val="20"/>
                <w:szCs w:val="20"/>
              </w:rPr>
            </w:pPr>
            <w:r w:rsidRPr="00C35EA7">
              <w:rPr>
                <w:sz w:val="20"/>
                <w:szCs w:val="20"/>
              </w:rPr>
              <w:t>---</w:t>
            </w:r>
          </w:p>
        </w:tc>
        <w:tc>
          <w:tcPr>
            <w:tcW w:w="503" w:type="dxa"/>
            <w:vAlign w:val="center"/>
          </w:tcPr>
          <w:p w14:paraId="0068C75D" w14:textId="77777777" w:rsidR="00B53AC8" w:rsidRPr="00C35EA7" w:rsidRDefault="00B53AC8" w:rsidP="00C35EA7">
            <w:pPr>
              <w:jc w:val="center"/>
              <w:rPr>
                <w:sz w:val="20"/>
                <w:szCs w:val="20"/>
              </w:rPr>
            </w:pPr>
            <w:r w:rsidRPr="00C35EA7">
              <w:rPr>
                <w:sz w:val="20"/>
                <w:szCs w:val="20"/>
              </w:rPr>
              <w:t>---</w:t>
            </w:r>
          </w:p>
        </w:tc>
        <w:tc>
          <w:tcPr>
            <w:tcW w:w="503" w:type="dxa"/>
            <w:vAlign w:val="center"/>
          </w:tcPr>
          <w:p w14:paraId="4EB4E33F" w14:textId="77777777" w:rsidR="00B53AC8" w:rsidRPr="00C35EA7" w:rsidRDefault="00B53AC8" w:rsidP="00C35EA7">
            <w:pPr>
              <w:jc w:val="center"/>
              <w:rPr>
                <w:sz w:val="20"/>
                <w:szCs w:val="20"/>
              </w:rPr>
            </w:pPr>
            <w:r w:rsidRPr="00C35EA7">
              <w:rPr>
                <w:sz w:val="20"/>
                <w:szCs w:val="20"/>
              </w:rPr>
              <w:t>---</w:t>
            </w:r>
          </w:p>
        </w:tc>
        <w:tc>
          <w:tcPr>
            <w:tcW w:w="503" w:type="dxa"/>
            <w:vAlign w:val="center"/>
          </w:tcPr>
          <w:p w14:paraId="0C7EC507" w14:textId="77777777" w:rsidR="00B53AC8" w:rsidRPr="00C35EA7" w:rsidRDefault="00B53AC8" w:rsidP="00C35EA7">
            <w:pPr>
              <w:jc w:val="center"/>
              <w:rPr>
                <w:sz w:val="20"/>
                <w:szCs w:val="20"/>
              </w:rPr>
            </w:pPr>
            <w:r w:rsidRPr="00C35EA7">
              <w:rPr>
                <w:sz w:val="20"/>
                <w:szCs w:val="20"/>
              </w:rPr>
              <w:t>b3</w:t>
            </w:r>
          </w:p>
        </w:tc>
        <w:tc>
          <w:tcPr>
            <w:tcW w:w="503" w:type="dxa"/>
            <w:vAlign w:val="center"/>
          </w:tcPr>
          <w:p w14:paraId="765956EF" w14:textId="77777777" w:rsidR="00B53AC8" w:rsidRPr="00C35EA7" w:rsidRDefault="00B53AC8" w:rsidP="00C35EA7">
            <w:pPr>
              <w:jc w:val="center"/>
              <w:rPr>
                <w:sz w:val="20"/>
                <w:szCs w:val="20"/>
              </w:rPr>
            </w:pPr>
            <w:r w:rsidRPr="00C35EA7">
              <w:rPr>
                <w:sz w:val="20"/>
                <w:szCs w:val="20"/>
              </w:rPr>
              <w:t>b2</w:t>
            </w:r>
          </w:p>
        </w:tc>
        <w:tc>
          <w:tcPr>
            <w:tcW w:w="503" w:type="dxa"/>
            <w:vAlign w:val="center"/>
          </w:tcPr>
          <w:p w14:paraId="5C691445" w14:textId="77777777" w:rsidR="00B53AC8" w:rsidRPr="00C35EA7" w:rsidRDefault="00B53AC8" w:rsidP="00C35EA7">
            <w:pPr>
              <w:jc w:val="center"/>
              <w:rPr>
                <w:sz w:val="20"/>
                <w:szCs w:val="20"/>
              </w:rPr>
            </w:pPr>
            <w:r w:rsidRPr="00C35EA7">
              <w:rPr>
                <w:sz w:val="20"/>
                <w:szCs w:val="20"/>
              </w:rPr>
              <w:t>b1</w:t>
            </w:r>
          </w:p>
        </w:tc>
        <w:tc>
          <w:tcPr>
            <w:tcW w:w="746" w:type="dxa"/>
            <w:vMerge/>
            <w:vAlign w:val="center"/>
          </w:tcPr>
          <w:p w14:paraId="463B883D" w14:textId="77777777" w:rsidR="00B53AC8" w:rsidRPr="00C35EA7" w:rsidRDefault="00B53AC8" w:rsidP="00C35EA7">
            <w:pPr>
              <w:jc w:val="center"/>
              <w:rPr>
                <w:sz w:val="20"/>
                <w:szCs w:val="20"/>
              </w:rPr>
            </w:pPr>
          </w:p>
        </w:tc>
      </w:tr>
    </w:tbl>
    <w:p w14:paraId="43E156D2" w14:textId="77777777" w:rsidR="005E0610" w:rsidRPr="005E0610" w:rsidRDefault="005E0610" w:rsidP="00242C0F">
      <w:pPr>
        <w:jc w:val="both"/>
        <w:rPr>
          <w:szCs w:val="20"/>
        </w:rPr>
      </w:pPr>
      <w:r w:rsidRPr="005E0610">
        <w:rPr>
          <w:szCs w:val="20"/>
        </w:rPr>
        <w:t>(d'ap. BIB 435)</w:t>
      </w:r>
    </w:p>
    <w:p w14:paraId="36CC9885" w14:textId="77777777" w:rsidR="004B5CB5" w:rsidRDefault="004B5CB5" w:rsidP="00242C0F">
      <w:pPr>
        <w:jc w:val="both"/>
      </w:pPr>
    </w:p>
    <w:p w14:paraId="6204052D" w14:textId="600F33D0" w:rsidR="007C04FF" w:rsidRPr="0032190F" w:rsidRDefault="00063126" w:rsidP="00242C0F">
      <w:pPr>
        <w:jc w:val="both"/>
        <w:rPr>
          <w:lang w:val="fr-FR"/>
        </w:rPr>
      </w:pPr>
      <w:r w:rsidRPr="0032190F">
        <w:rPr>
          <w:lang w:val="fr-FR"/>
        </w:rPr>
        <w:t xml:space="preserve">Le </w:t>
      </w:r>
      <w:r w:rsidR="00540671" w:rsidRPr="0032190F">
        <w:rPr>
          <w:lang w:val="fr-FR"/>
        </w:rPr>
        <w:t xml:space="preserve">mégalithe de Lohne </w:t>
      </w:r>
      <w:r w:rsidR="00236ECD" w:rsidRPr="0032190F">
        <w:rPr>
          <w:lang w:val="fr-FR"/>
        </w:rPr>
        <w:t xml:space="preserve">vers 3400-3300 (BIB 1325) </w:t>
      </w:r>
      <w:r w:rsidR="007C04FF" w:rsidRPr="0032190F">
        <w:rPr>
          <w:i/>
          <w:lang w:val="fr-FR"/>
        </w:rPr>
        <w:t>(3100 av. env)</w:t>
      </w:r>
      <w:r w:rsidR="00540671" w:rsidRPr="0032190F">
        <w:rPr>
          <w:lang w:val="fr-FR"/>
        </w:rPr>
        <w:t xml:space="preserve">près </w:t>
      </w:r>
      <w:r w:rsidRPr="0032190F">
        <w:rPr>
          <w:lang w:val="fr-FR"/>
        </w:rPr>
        <w:t>de Züschen (</w:t>
      </w:r>
      <w:r w:rsidR="00540671" w:rsidRPr="0032190F">
        <w:rPr>
          <w:lang w:val="fr-FR"/>
        </w:rPr>
        <w:t xml:space="preserve">Scwalm-Eder, </w:t>
      </w:r>
      <w:r w:rsidRPr="0032190F">
        <w:rPr>
          <w:lang w:val="fr-FR"/>
        </w:rPr>
        <w:t>Halle</w:t>
      </w:r>
      <w:r w:rsidR="007C04FF" w:rsidRPr="0032190F">
        <w:rPr>
          <w:lang w:val="fr-FR"/>
        </w:rPr>
        <w:t>, Fritzlar, Allemagne</w:t>
      </w:r>
      <w:r w:rsidRPr="0032190F">
        <w:rPr>
          <w:lang w:val="fr-FR"/>
        </w:rPr>
        <w:t>)</w:t>
      </w:r>
      <w:r w:rsidR="007C04FF" w:rsidRPr="0032190F">
        <w:rPr>
          <w:lang w:val="fr-FR"/>
        </w:rPr>
        <w:t xml:space="preserve"> est</w:t>
      </w:r>
      <w:r w:rsidRPr="0032190F">
        <w:rPr>
          <w:lang w:val="fr-FR"/>
        </w:rPr>
        <w:t xml:space="preserve"> rattaché</w:t>
      </w:r>
      <w:r w:rsidR="00435055" w:rsidRPr="0032190F">
        <w:rPr>
          <w:lang w:val="fr-FR"/>
        </w:rPr>
        <w:t xml:space="preserve"> au groupe culturel du </w:t>
      </w:r>
      <w:hyperlink r:id="rId10634" w:anchor="Cul_Wartberg" w:history="1">
        <w:r w:rsidR="00435055" w:rsidRPr="0032190F">
          <w:rPr>
            <w:rStyle w:val="Hyperlink"/>
            <w:lang w:val="fr-FR"/>
          </w:rPr>
          <w:t>Wartberg</w:t>
        </w:r>
      </w:hyperlink>
      <w:r w:rsidR="00540671" w:rsidRPr="0032190F">
        <w:rPr>
          <w:lang w:val="fr-FR"/>
        </w:rPr>
        <w:t xml:space="preserve"> apparentée à la culture du </w:t>
      </w:r>
      <w:hyperlink r:id="rId10635" w:anchor="Cul_Gobelet_Col_Entonnoir" w:history="1">
        <w:r w:rsidR="00540671" w:rsidRPr="0032190F">
          <w:rPr>
            <w:rStyle w:val="Hyperlink"/>
            <w:lang w:val="fr-FR"/>
          </w:rPr>
          <w:t>TRBK</w:t>
        </w:r>
      </w:hyperlink>
      <w:r w:rsidR="00430B79" w:rsidRPr="0032190F">
        <w:rPr>
          <w:lang w:val="fr-FR"/>
        </w:rPr>
        <w:t xml:space="preserve">(Gobelets à Col en Entonnoir) </w:t>
      </w:r>
      <w:r w:rsidR="00C154E4" w:rsidRPr="0032190F">
        <w:rPr>
          <w:lang w:val="fr-FR"/>
        </w:rPr>
        <w:t>et daté entre 3500 et 3000 av.</w:t>
      </w:r>
      <w:r w:rsidR="00706FA9" w:rsidRPr="0032190F">
        <w:rPr>
          <w:lang w:val="fr-FR"/>
        </w:rPr>
        <w:t xml:space="preserve">livre incisé sur une </w:t>
      </w:r>
      <w:r w:rsidR="00540671" w:rsidRPr="0032190F">
        <w:rPr>
          <w:lang w:val="fr-FR"/>
        </w:rPr>
        <w:t>de des</w:t>
      </w:r>
      <w:r w:rsidR="00706FA9" w:rsidRPr="0032190F">
        <w:rPr>
          <w:lang w:val="fr-FR"/>
        </w:rPr>
        <w:t xml:space="preserve"> dalle</w:t>
      </w:r>
      <w:r w:rsidR="00873438" w:rsidRPr="0032190F">
        <w:rPr>
          <w:lang w:val="fr-FR"/>
        </w:rPr>
        <w:t>s</w:t>
      </w:r>
      <w:r w:rsidR="006111FB" w:rsidRPr="0032190F">
        <w:rPr>
          <w:lang w:val="fr-FR"/>
        </w:rPr>
        <w:t xml:space="preserve"> de l’</w:t>
      </w:r>
      <w:hyperlink r:id="rId10636" w:anchor="Cul_Megalithisme_t_allee_couverte" w:history="1">
        <w:r w:rsidR="00C12902" w:rsidRPr="0032190F">
          <w:rPr>
            <w:rStyle w:val="Hyperlink"/>
            <w:lang w:val="fr-FR"/>
          </w:rPr>
          <w:t>allée couverte</w:t>
        </w:r>
      </w:hyperlink>
      <w:r w:rsidR="00706FA9" w:rsidRPr="0032190F">
        <w:rPr>
          <w:lang w:val="fr-FR"/>
        </w:rPr>
        <w:t>, la représentation d’un chariot à 2 roues tiré par un couple de bœufs (BIB 262 et 56 pp.356-359</w:t>
      </w:r>
      <w:r w:rsidR="000F360A" w:rsidRPr="0032190F">
        <w:rPr>
          <w:lang w:val="fr-FR"/>
        </w:rPr>
        <w:t xml:space="preserve"> et 125 p. 265</w:t>
      </w:r>
      <w:r w:rsidR="00540671" w:rsidRPr="0032190F">
        <w:rPr>
          <w:lang w:val="fr-FR"/>
        </w:rPr>
        <w:t xml:space="preserve"> et 427 p. 240</w:t>
      </w:r>
      <w:r w:rsidR="00706FA9" w:rsidRPr="0032190F">
        <w:rPr>
          <w:lang w:val="fr-FR"/>
        </w:rPr>
        <w:t>)</w:t>
      </w:r>
      <w:r w:rsidR="00C154E4" w:rsidRPr="0032190F">
        <w:rPr>
          <w:lang w:val="fr-FR"/>
        </w:rPr>
        <w:t xml:space="preserve">. Ces gravures sont généralement mises en relation avec la période principale de fonctionnement de la sépulture collective et datées des environs de 3400 av. (BIB 435 p. 284 (BIB 436)). </w:t>
      </w:r>
      <w:r w:rsidR="007C04FF" w:rsidRPr="0032190F">
        <w:rPr>
          <w:i/>
          <w:lang w:val="fr-FR"/>
        </w:rPr>
        <w:t>Le mégalithe de Lohne (3100 av. env) (BIB 444 p. 58 (BIB 478)</w:t>
      </w:r>
      <w:r w:rsidR="007C04FF" w:rsidRPr="0032190F">
        <w:rPr>
          <w:lang w:val="fr-FR"/>
        </w:rPr>
        <w:t xml:space="preserve">. </w:t>
      </w:r>
    </w:p>
    <w:p w14:paraId="4F47678A" w14:textId="3B0F805D" w:rsidR="008F6271" w:rsidRPr="0032190F" w:rsidRDefault="008F6271" w:rsidP="00242C0F">
      <w:pPr>
        <w:jc w:val="both"/>
        <w:rPr>
          <w:lang w:val="fr-FR"/>
        </w:rPr>
      </w:pPr>
      <w:r w:rsidRPr="0032190F">
        <w:rPr>
          <w:lang w:val="fr-FR"/>
        </w:rPr>
        <w:t xml:space="preserve">Sépulture en dalles enterrée </w:t>
      </w:r>
      <w:r w:rsidR="0012768D" w:rsidRPr="0032190F">
        <w:rPr>
          <w:lang w:val="fr-FR"/>
        </w:rPr>
        <w:t xml:space="preserve">(voir </w:t>
      </w:r>
      <w:hyperlink r:id="rId10637" w:anchor="Sit_Niedertiefenbach" w:history="1">
        <w:r w:rsidR="0012768D" w:rsidRPr="0032190F">
          <w:rPr>
            <w:rStyle w:val="Hyperlink"/>
            <w:lang w:val="fr-FR"/>
          </w:rPr>
          <w:t>Niedertiefenbach</w:t>
        </w:r>
      </w:hyperlink>
      <w:r w:rsidR="0012768D" w:rsidRPr="0032190F">
        <w:rPr>
          <w:lang w:val="fr-FR"/>
        </w:rPr>
        <w:t xml:space="preserve">) </w:t>
      </w:r>
      <w:r w:rsidRPr="0032190F">
        <w:rPr>
          <w:lang w:val="fr-FR"/>
        </w:rPr>
        <w:t>de 19m par 2,5, subdivisée en deux chambres par une dalle trouée. Environ 45 individus. Mobiliers : outils en silex en pierre polie et en os, parures et céramiques datée du Chalcolithique moyen soit entre 3500 et 2500 (groupe de Wartberg) (BIB 56 p. 36)</w:t>
      </w:r>
    </w:p>
    <w:p w14:paraId="015BEAF5" w14:textId="77777777" w:rsidR="00063126" w:rsidRPr="0032190F" w:rsidRDefault="00C154E4" w:rsidP="00242C0F">
      <w:pPr>
        <w:jc w:val="both"/>
        <w:rPr>
          <w:lang w:val="fr-FR"/>
        </w:rPr>
      </w:pPr>
      <w:r w:rsidRPr="0032190F">
        <w:rPr>
          <w:lang w:val="fr-FR"/>
        </w:rPr>
        <w:t xml:space="preserve">D’après leur contexte, </w:t>
      </w:r>
      <w:r w:rsidR="007C04FF" w:rsidRPr="0032190F">
        <w:rPr>
          <w:lang w:val="fr-FR"/>
        </w:rPr>
        <w:t>ces gravures semblent jouer le rôle</w:t>
      </w:r>
      <w:r w:rsidRPr="0032190F">
        <w:rPr>
          <w:lang w:val="fr-FR"/>
        </w:rPr>
        <w:t xml:space="preserve"> d’un mobilier funéra</w:t>
      </w:r>
      <w:r w:rsidR="00AE6332" w:rsidRPr="0032190F">
        <w:rPr>
          <w:lang w:val="fr-FR"/>
        </w:rPr>
        <w:t>ire symbolique (BIB 435 p. 284).</w:t>
      </w:r>
    </w:p>
    <w:p w14:paraId="3E5179F8" w14:textId="279B3BA5" w:rsidR="00AE6332" w:rsidRPr="0032190F" w:rsidRDefault="00AE6332" w:rsidP="00242C0F">
      <w:pPr>
        <w:jc w:val="both"/>
        <w:rPr>
          <w:lang w:val="fr-FR"/>
        </w:rPr>
      </w:pPr>
      <w:r w:rsidRPr="0032190F">
        <w:rPr>
          <w:lang w:val="fr-FR"/>
        </w:rPr>
        <w:t xml:space="preserve">On note également les représentations de tissage complexe à </w:t>
      </w:r>
      <w:hyperlink r:id="rId10638" w:anchor="Cul_Art_TAC_T_t_ceinturon_chevron" w:history="1">
        <w:r w:rsidR="005E0610" w:rsidRPr="0032190F">
          <w:rPr>
            <w:rStyle w:val="Hyperlink"/>
            <w:lang w:val="fr-FR"/>
          </w:rPr>
          <w:t>chevrons</w:t>
        </w:r>
      </w:hyperlink>
      <w:r w:rsidR="005E0610" w:rsidRPr="0032190F">
        <w:rPr>
          <w:lang w:val="fr-FR"/>
        </w:rPr>
        <w:t xml:space="preserve"> </w:t>
      </w:r>
      <w:r w:rsidRPr="0032190F">
        <w:rPr>
          <w:lang w:val="fr-FR"/>
        </w:rPr>
        <w:t>(BIB 498 p. 380)</w:t>
      </w:r>
    </w:p>
    <w:p w14:paraId="56C0E514" w14:textId="77777777" w:rsidR="005E0610" w:rsidRPr="0032190F" w:rsidRDefault="005E0610" w:rsidP="00242C0F">
      <w:pPr>
        <w:jc w:val="both"/>
        <w:rPr>
          <w:lang w:val="fr-FR"/>
        </w:rPr>
      </w:pPr>
    </w:p>
    <w:p w14:paraId="4121083B" w14:textId="77777777" w:rsidR="005E0610" w:rsidRPr="0032190F" w:rsidRDefault="005E0610" w:rsidP="005E0610">
      <w:pPr>
        <w:pStyle w:val="Heading2"/>
      </w:pPr>
      <w:r w:rsidRPr="0032190F">
        <w:t>Orthostates</w:t>
      </w:r>
    </w:p>
    <w:p w14:paraId="2B45A2B7" w14:textId="77777777" w:rsidR="005E0610" w:rsidRPr="0032190F" w:rsidRDefault="005E0610" w:rsidP="005E0610">
      <w:pPr>
        <w:rPr>
          <w:lang w:val="fr-FR"/>
        </w:rPr>
      </w:pPr>
    </w:p>
    <w:p w14:paraId="298013CF" w14:textId="77777777" w:rsidR="005E0610" w:rsidRPr="0032190F" w:rsidRDefault="005E0610" w:rsidP="005E0610">
      <w:pPr>
        <w:rPr>
          <w:lang w:val="fr-FR"/>
        </w:rPr>
      </w:pPr>
      <w:r w:rsidRPr="0032190F">
        <w:rPr>
          <w:lang w:val="fr-FR"/>
        </w:rPr>
        <w:t>Décrite du fond vers l'entrée</w:t>
      </w:r>
    </w:p>
    <w:p w14:paraId="3184B10F" w14:textId="77777777" w:rsidR="005E0610" w:rsidRPr="0032190F" w:rsidRDefault="005E0610" w:rsidP="005E0610">
      <w:pPr>
        <w:rPr>
          <w:lang w:val="fr-FR"/>
        </w:rPr>
      </w:pPr>
    </w:p>
    <w:p w14:paraId="4A896384" w14:textId="77777777" w:rsidR="005E0610" w:rsidRPr="0032190F" w:rsidRDefault="005E0610" w:rsidP="005E0610">
      <w:pPr>
        <w:pStyle w:val="Heading3"/>
      </w:pPr>
      <w:r w:rsidRPr="0032190F">
        <w:t>Dalle de fond</w:t>
      </w:r>
    </w:p>
    <w:p w14:paraId="13BB9B58" w14:textId="77777777" w:rsidR="005E0610" w:rsidRPr="0032190F" w:rsidRDefault="005E0610" w:rsidP="005E0610">
      <w:pPr>
        <w:rPr>
          <w:lang w:val="fr-FR"/>
        </w:rPr>
      </w:pPr>
      <w:r w:rsidRPr="0032190F">
        <w:rPr>
          <w:lang w:val="fr-FR"/>
        </w:rPr>
        <w:t>chevrons et/ou lignes brisées (zigzags)</w:t>
      </w:r>
      <w:r w:rsidR="00C12902" w:rsidRPr="0032190F">
        <w:rPr>
          <w:lang w:val="fr-FR"/>
        </w:rPr>
        <w:t xml:space="preserve"> v. </w:t>
      </w:r>
      <w:r w:rsidR="00C12902" w:rsidRPr="0032190F">
        <w:rPr>
          <w:i/>
          <w:lang w:val="fr-FR"/>
        </w:rPr>
        <w:t>Passage grave art</w:t>
      </w:r>
    </w:p>
    <w:p w14:paraId="1F433106" w14:textId="77777777" w:rsidR="005E0610" w:rsidRPr="0032190F" w:rsidRDefault="005E0610" w:rsidP="005E0610">
      <w:pPr>
        <w:rPr>
          <w:lang w:val="fr-FR"/>
        </w:rPr>
      </w:pPr>
    </w:p>
    <w:p w14:paraId="6FBC738A" w14:textId="77777777" w:rsidR="005E0610" w:rsidRPr="0032190F" w:rsidRDefault="005E0610" w:rsidP="005E0610">
      <w:pPr>
        <w:pStyle w:val="Heading3"/>
      </w:pPr>
      <w:r w:rsidRPr="0032190F">
        <w:t>A1</w:t>
      </w:r>
    </w:p>
    <w:p w14:paraId="2BA97676" w14:textId="77777777" w:rsidR="005E0610" w:rsidRPr="0032190F" w:rsidRDefault="005E0610" w:rsidP="005E0610">
      <w:pPr>
        <w:rPr>
          <w:lang w:val="fr-FR"/>
        </w:rPr>
      </w:pPr>
      <w:r w:rsidRPr="0032190F">
        <w:rPr>
          <w:lang w:val="fr-FR"/>
        </w:rPr>
        <w:t>corniformes, attelage (</w:t>
      </w:r>
      <w:r w:rsidRPr="0032190F">
        <w:rPr>
          <w:szCs w:val="20"/>
          <w:lang w:val="fr-FR"/>
        </w:rPr>
        <w:t>BIB 435)</w:t>
      </w:r>
    </w:p>
    <w:p w14:paraId="1F325420" w14:textId="77777777" w:rsidR="005E0610" w:rsidRPr="0032190F" w:rsidRDefault="005E0610" w:rsidP="005E0610">
      <w:pPr>
        <w:rPr>
          <w:lang w:val="fr-FR"/>
        </w:rPr>
      </w:pPr>
    </w:p>
    <w:p w14:paraId="68D21F7F" w14:textId="77777777" w:rsidR="005E0610" w:rsidRPr="0032190F" w:rsidRDefault="005E0610" w:rsidP="005E0610">
      <w:pPr>
        <w:pStyle w:val="Heading3"/>
      </w:pPr>
      <w:r w:rsidRPr="0032190F">
        <w:t>B1</w:t>
      </w:r>
    </w:p>
    <w:p w14:paraId="600F3D1A" w14:textId="77777777" w:rsidR="005E0610" w:rsidRPr="0032190F" w:rsidRDefault="005E0610" w:rsidP="005E0610">
      <w:pPr>
        <w:rPr>
          <w:lang w:val="fr-FR"/>
        </w:rPr>
      </w:pPr>
      <w:r w:rsidRPr="0032190F">
        <w:rPr>
          <w:lang w:val="fr-FR"/>
        </w:rPr>
        <w:t>corniformes, attelages, char à deux roues (</w:t>
      </w:r>
      <w:r w:rsidRPr="0032190F">
        <w:rPr>
          <w:szCs w:val="20"/>
          <w:lang w:val="fr-FR"/>
        </w:rPr>
        <w:t>BIB 435)</w:t>
      </w:r>
    </w:p>
    <w:p w14:paraId="43A7F2D9" w14:textId="77777777" w:rsidR="005E0610" w:rsidRPr="0032190F" w:rsidRDefault="005E0610" w:rsidP="005E0610">
      <w:pPr>
        <w:rPr>
          <w:lang w:val="fr-FR"/>
        </w:rPr>
      </w:pPr>
    </w:p>
    <w:p w14:paraId="1D1C57F5" w14:textId="77777777" w:rsidR="005E0610" w:rsidRPr="0032190F" w:rsidRDefault="005E0610" w:rsidP="005E0610">
      <w:pPr>
        <w:pStyle w:val="Heading3"/>
      </w:pPr>
      <w:r w:rsidRPr="0032190F">
        <w:t>B2</w:t>
      </w:r>
    </w:p>
    <w:p w14:paraId="636725C6" w14:textId="77777777" w:rsidR="005E0610" w:rsidRPr="0032190F" w:rsidRDefault="005E0610" w:rsidP="005E0610">
      <w:pPr>
        <w:rPr>
          <w:lang w:val="fr-FR"/>
        </w:rPr>
      </w:pPr>
      <w:r w:rsidRPr="0032190F">
        <w:rPr>
          <w:lang w:val="fr-FR"/>
        </w:rPr>
        <w:t>corniformes, attelages, char à deux roues (</w:t>
      </w:r>
      <w:r w:rsidRPr="0032190F">
        <w:rPr>
          <w:szCs w:val="20"/>
          <w:lang w:val="fr-FR"/>
        </w:rPr>
        <w:t>BIB 435)</w:t>
      </w:r>
    </w:p>
    <w:p w14:paraId="0720F99F" w14:textId="77777777" w:rsidR="005E0610" w:rsidRPr="0032190F" w:rsidRDefault="005E0610" w:rsidP="005E0610">
      <w:pPr>
        <w:rPr>
          <w:lang w:val="fr-FR"/>
        </w:rPr>
      </w:pPr>
    </w:p>
    <w:p w14:paraId="1714F054" w14:textId="77777777" w:rsidR="005E0610" w:rsidRPr="0032190F" w:rsidRDefault="005E0610" w:rsidP="005E0610">
      <w:pPr>
        <w:pStyle w:val="Heading3"/>
      </w:pPr>
      <w:r w:rsidRPr="0032190F">
        <w:t>B3</w:t>
      </w:r>
    </w:p>
    <w:p w14:paraId="19547666" w14:textId="77777777" w:rsidR="005E0610" w:rsidRPr="0032190F" w:rsidRDefault="005E0610" w:rsidP="005E0610">
      <w:pPr>
        <w:rPr>
          <w:lang w:val="fr-FR"/>
        </w:rPr>
      </w:pPr>
      <w:r w:rsidRPr="0032190F">
        <w:rPr>
          <w:lang w:val="fr-FR"/>
        </w:rPr>
        <w:t>corniforme (</w:t>
      </w:r>
      <w:r w:rsidRPr="0032190F">
        <w:rPr>
          <w:szCs w:val="20"/>
          <w:lang w:val="fr-FR"/>
        </w:rPr>
        <w:t>BIB 435)</w:t>
      </w:r>
    </w:p>
    <w:p w14:paraId="584EDD27" w14:textId="77777777" w:rsidR="005E0610" w:rsidRPr="0032190F" w:rsidRDefault="005E0610" w:rsidP="005E0610">
      <w:pPr>
        <w:rPr>
          <w:lang w:val="fr-FR"/>
        </w:rPr>
      </w:pPr>
    </w:p>
    <w:p w14:paraId="6487008D" w14:textId="77777777" w:rsidR="005E0610" w:rsidRPr="0032190F" w:rsidRDefault="005E0610" w:rsidP="005E0610">
      <w:pPr>
        <w:pStyle w:val="Heading3"/>
      </w:pPr>
      <w:r w:rsidRPr="0032190F">
        <w:t>A5</w:t>
      </w:r>
    </w:p>
    <w:p w14:paraId="2A2D03D4" w14:textId="77777777" w:rsidR="005E0610" w:rsidRPr="0032190F" w:rsidRDefault="005E0610" w:rsidP="005E0610">
      <w:pPr>
        <w:rPr>
          <w:lang w:val="fr-FR"/>
        </w:rPr>
      </w:pPr>
      <w:r w:rsidRPr="0032190F">
        <w:rPr>
          <w:lang w:val="fr-FR"/>
        </w:rPr>
        <w:t>corniformes, attelages, char à deux roues (</w:t>
      </w:r>
      <w:r w:rsidRPr="0032190F">
        <w:rPr>
          <w:szCs w:val="20"/>
          <w:lang w:val="fr-FR"/>
        </w:rPr>
        <w:t>BIB 435)</w:t>
      </w:r>
    </w:p>
    <w:p w14:paraId="1BF8B75B" w14:textId="77777777" w:rsidR="005E0610" w:rsidRPr="0032190F" w:rsidRDefault="005E0610" w:rsidP="005E0610">
      <w:pPr>
        <w:rPr>
          <w:lang w:val="fr-FR"/>
        </w:rPr>
      </w:pPr>
    </w:p>
    <w:p w14:paraId="2F9EE1A5" w14:textId="77777777" w:rsidR="005E0610" w:rsidRPr="0032190F" w:rsidRDefault="005E0610" w:rsidP="005E0610">
      <w:pPr>
        <w:pStyle w:val="Heading3"/>
      </w:pPr>
      <w:r w:rsidRPr="0032190F">
        <w:t>A7</w:t>
      </w:r>
    </w:p>
    <w:p w14:paraId="7D434AA2" w14:textId="77777777" w:rsidR="005E0610" w:rsidRPr="0032190F" w:rsidRDefault="005E0610" w:rsidP="005E0610">
      <w:pPr>
        <w:rPr>
          <w:lang w:val="fr-FR"/>
        </w:rPr>
      </w:pPr>
      <w:r w:rsidRPr="0032190F">
        <w:rPr>
          <w:lang w:val="fr-FR"/>
        </w:rPr>
        <w:t xml:space="preserve">?? </w:t>
      </w:r>
    </w:p>
    <w:p w14:paraId="199324EF" w14:textId="77777777" w:rsidR="005E0610" w:rsidRPr="0032190F" w:rsidRDefault="005E0610" w:rsidP="005E0610">
      <w:pPr>
        <w:rPr>
          <w:lang w:val="fr-FR"/>
        </w:rPr>
      </w:pPr>
    </w:p>
    <w:p w14:paraId="3CFCB6DF" w14:textId="77777777" w:rsidR="005E0610" w:rsidRPr="0032190F" w:rsidRDefault="005E0610" w:rsidP="005E0610">
      <w:pPr>
        <w:pStyle w:val="Heading3"/>
      </w:pPr>
      <w:r w:rsidRPr="0032190F">
        <w:lastRenderedPageBreak/>
        <w:t>hublot d'entrée</w:t>
      </w:r>
    </w:p>
    <w:p w14:paraId="46005EE1" w14:textId="77777777" w:rsidR="005E0610" w:rsidRPr="0032190F" w:rsidRDefault="005E0610" w:rsidP="005E0610">
      <w:pPr>
        <w:rPr>
          <w:lang w:val="fr-FR"/>
        </w:rPr>
      </w:pPr>
      <w:r w:rsidRPr="0032190F">
        <w:rPr>
          <w:lang w:val="fr-FR"/>
        </w:rPr>
        <w:t>chevrons et/ou lignes brisées (zigzags) (</w:t>
      </w:r>
      <w:r w:rsidRPr="0032190F">
        <w:rPr>
          <w:szCs w:val="20"/>
          <w:lang w:val="fr-FR"/>
        </w:rPr>
        <w:t>BIB 435)</w:t>
      </w:r>
    </w:p>
    <w:p w14:paraId="1744BDB9" w14:textId="77777777" w:rsidR="005E0610" w:rsidRPr="0032190F" w:rsidRDefault="005E0610" w:rsidP="005E0610">
      <w:pPr>
        <w:rPr>
          <w:lang w:val="fr-FR"/>
        </w:rPr>
      </w:pPr>
    </w:p>
    <w:p w14:paraId="432F2FD5" w14:textId="77777777" w:rsidR="00706FA9" w:rsidRPr="0032190F" w:rsidRDefault="00706FA9" w:rsidP="00242C0F">
      <w:pPr>
        <w:jc w:val="both"/>
        <w:rPr>
          <w:lang w:val="fr-FR"/>
        </w:rPr>
      </w:pPr>
    </w:p>
    <w:p w14:paraId="044ADF1E" w14:textId="77777777" w:rsidR="00706FA9" w:rsidRPr="0032190F" w:rsidRDefault="00B76C21" w:rsidP="00426FF9">
      <w:pPr>
        <w:pStyle w:val="Heading1"/>
      </w:pPr>
      <w:bookmarkStart w:id="4279" w:name="Sit_Wartburg"/>
      <w:r w:rsidRPr="0032190F">
        <w:t>WAR</w:t>
      </w:r>
      <w:r w:rsidR="00706FA9" w:rsidRPr="0032190F">
        <w:t>BURG (Site de)</w:t>
      </w:r>
    </w:p>
    <w:bookmarkEnd w:id="4279"/>
    <w:p w14:paraId="475E221E" w14:textId="77777777" w:rsidR="00063126" w:rsidRPr="0032190F" w:rsidRDefault="00063126" w:rsidP="00242C0F">
      <w:pPr>
        <w:jc w:val="both"/>
        <w:rPr>
          <w:lang w:val="fr-FR"/>
        </w:rPr>
      </w:pPr>
    </w:p>
    <w:p w14:paraId="014FB6CA" w14:textId="04F3A9BD" w:rsidR="00EF4B44" w:rsidRPr="0032190F" w:rsidRDefault="00F1113F" w:rsidP="00242C0F">
      <w:pPr>
        <w:jc w:val="both"/>
        <w:rPr>
          <w:b/>
          <w:lang w:val="fr-FR"/>
        </w:rPr>
      </w:pPr>
      <w:r w:rsidRPr="0032190F">
        <w:rPr>
          <w:lang w:val="fr-FR"/>
        </w:rPr>
        <w:t>Le site de Warburg(Allemagne)</w:t>
      </w:r>
      <w:r w:rsidR="002B2796" w:rsidRPr="0032190F">
        <w:rPr>
          <w:lang w:val="fr-FR"/>
        </w:rPr>
        <w:t xml:space="preserve"> vers 3400-3300 (BIB 1325)</w:t>
      </w:r>
      <w:r w:rsidR="007C1DA7" w:rsidRPr="0032190F">
        <w:rPr>
          <w:lang w:val="fr-FR"/>
        </w:rPr>
        <w:t xml:space="preserve">, à proximité de </w:t>
      </w:r>
      <w:hyperlink r:id="rId10639" w:anchor="Sit_Zuschen" w:history="1">
        <w:r w:rsidR="007C1DA7" w:rsidRPr="0032190F">
          <w:rPr>
            <w:rStyle w:val="Hyperlink"/>
            <w:lang w:val="fr-FR"/>
          </w:rPr>
          <w:t>Züschen</w:t>
        </w:r>
      </w:hyperlink>
      <w:r w:rsidR="007C1DA7" w:rsidRPr="0032190F">
        <w:rPr>
          <w:lang w:val="fr-FR"/>
        </w:rPr>
        <w:t xml:space="preserve">, attribué à la culture de </w:t>
      </w:r>
      <w:hyperlink r:id="rId10640" w:anchor="Cul_Wartberg" w:history="1">
        <w:r w:rsidR="007C1DA7" w:rsidRPr="0032190F">
          <w:rPr>
            <w:rStyle w:val="Hyperlink"/>
            <w:lang w:val="fr-FR"/>
          </w:rPr>
          <w:t>Wartberg</w:t>
        </w:r>
      </w:hyperlink>
      <w:r w:rsidR="00430B79" w:rsidRPr="0032190F">
        <w:rPr>
          <w:lang w:val="fr-FR"/>
        </w:rPr>
        <w:t xml:space="preserve">(faciès du </w:t>
      </w:r>
      <w:hyperlink r:id="rId10641" w:anchor="Cul_Gobelet_Col_Entonnoir" w:history="1">
        <w:r w:rsidR="00430B79" w:rsidRPr="0032190F">
          <w:rPr>
            <w:rStyle w:val="Hyperlink"/>
            <w:lang w:val="fr-FR"/>
          </w:rPr>
          <w:t>TRBK</w:t>
        </w:r>
      </w:hyperlink>
      <w:r w:rsidR="00430B79" w:rsidRPr="0032190F">
        <w:rPr>
          <w:lang w:val="fr-FR"/>
        </w:rPr>
        <w:t xml:space="preserve">) </w:t>
      </w:r>
      <w:r w:rsidR="00706FA9" w:rsidRPr="0032190F">
        <w:rPr>
          <w:lang w:val="fr-FR"/>
        </w:rPr>
        <w:t xml:space="preserve">a livré des représentations de corniformes schématiques datés du </w:t>
      </w:r>
      <w:hyperlink r:id="rId10642" w:anchor="Cul_Neo_Recent" w:history="1">
        <w:r w:rsidR="00706FA9" w:rsidRPr="0032190F">
          <w:rPr>
            <w:rStyle w:val="Hyperlink"/>
            <w:lang w:val="fr-FR"/>
          </w:rPr>
          <w:t>Néolithique récent</w:t>
        </w:r>
      </w:hyperlink>
      <w:r w:rsidR="00706FA9" w:rsidRPr="0032190F">
        <w:rPr>
          <w:lang w:val="fr-FR"/>
        </w:rPr>
        <w:t xml:space="preserve"> (BIB 98) et comparable à certaines représentations du mont Bego</w:t>
      </w:r>
      <w:r w:rsidR="000813D9" w:rsidRPr="0032190F">
        <w:rPr>
          <w:lang w:val="fr-FR"/>
        </w:rPr>
        <w:t xml:space="preserve"> et plus particulièrement avec le secteur des </w:t>
      </w:r>
      <w:hyperlink r:id="rId10643" w:anchor="Sit_Merveilles" w:history="1">
        <w:r w:rsidR="000813D9" w:rsidRPr="0032190F">
          <w:rPr>
            <w:rStyle w:val="Hyperlink"/>
            <w:lang w:val="fr-FR"/>
          </w:rPr>
          <w:t>Merveilles</w:t>
        </w:r>
      </w:hyperlink>
      <w:r w:rsidR="00706FA9" w:rsidRPr="0032190F">
        <w:rPr>
          <w:lang w:val="fr-FR"/>
        </w:rPr>
        <w:t xml:space="preserve"> (BIB 66 p. 208 et </w:t>
      </w:r>
      <w:r w:rsidR="00650208" w:rsidRPr="0032190F">
        <w:rPr>
          <w:lang w:val="fr-FR"/>
        </w:rPr>
        <w:t xml:space="preserve">BIB </w:t>
      </w:r>
      <w:r w:rsidR="00706FA9" w:rsidRPr="0032190F">
        <w:rPr>
          <w:lang w:val="fr-FR"/>
        </w:rPr>
        <w:t xml:space="preserve">263 p. 123 et  </w:t>
      </w:r>
      <w:r w:rsidR="00650208" w:rsidRPr="0032190F">
        <w:rPr>
          <w:lang w:val="fr-FR"/>
        </w:rPr>
        <w:t xml:space="preserve">BIB </w:t>
      </w:r>
      <w:r w:rsidR="00706FA9" w:rsidRPr="0032190F">
        <w:rPr>
          <w:lang w:val="fr-FR"/>
        </w:rPr>
        <w:t>35 p. 123</w:t>
      </w:r>
      <w:r w:rsidR="00672F62" w:rsidRPr="0032190F">
        <w:rPr>
          <w:lang w:val="fr-FR"/>
        </w:rPr>
        <w:t xml:space="preserve"> et </w:t>
      </w:r>
      <w:r w:rsidR="00650208" w:rsidRPr="0032190F">
        <w:rPr>
          <w:lang w:val="fr-FR"/>
        </w:rPr>
        <w:t xml:space="preserve"> BIB </w:t>
      </w:r>
      <w:r w:rsidR="00672F62" w:rsidRPr="0032190F">
        <w:rPr>
          <w:lang w:val="fr-FR"/>
        </w:rPr>
        <w:t>400 p. 112</w:t>
      </w:r>
      <w:r w:rsidR="00706FA9" w:rsidRPr="0032190F">
        <w:rPr>
          <w:lang w:val="fr-FR"/>
        </w:rPr>
        <w:t>)</w:t>
      </w:r>
      <w:r w:rsidR="00EF4B44" w:rsidRPr="0032190F">
        <w:rPr>
          <w:lang w:val="fr-FR"/>
        </w:rPr>
        <w:t xml:space="preserve">. Dans ce secteur la </w:t>
      </w:r>
      <w:hyperlink r:id="rId10644" w:anchor="Desc_ZIGIR2alpha" w:history="1">
        <w:r w:rsidR="00EF4B44" w:rsidRPr="0032190F">
          <w:rPr>
            <w:rStyle w:val="Hyperlink"/>
            <w:i/>
            <w:lang w:val="fr-FR"/>
          </w:rPr>
          <w:t>Roche de l'anthropomorphe dans la gouttière</w:t>
        </w:r>
      </w:hyperlink>
      <w:r w:rsidR="00EF4B44" w:rsidRPr="0032190F">
        <w:rPr>
          <w:lang w:val="fr-FR"/>
        </w:rPr>
        <w:t xml:space="preserve"> trouve de bonnes comparaisons (SS BIB)</w:t>
      </w:r>
    </w:p>
    <w:p w14:paraId="6A240759" w14:textId="77777777" w:rsidR="00706FA9" w:rsidRPr="0032190F" w:rsidRDefault="00706FA9" w:rsidP="00242C0F">
      <w:pPr>
        <w:jc w:val="both"/>
        <w:rPr>
          <w:lang w:val="fr-FR"/>
        </w:rPr>
      </w:pPr>
    </w:p>
    <w:p w14:paraId="033AC25F" w14:textId="54E851F1" w:rsidR="00672F62" w:rsidRPr="0032190F" w:rsidRDefault="00672F62" w:rsidP="00242C0F">
      <w:pPr>
        <w:jc w:val="both"/>
        <w:rPr>
          <w:lang w:val="fr-FR"/>
        </w:rPr>
      </w:pPr>
      <w:r w:rsidRPr="0032190F">
        <w:rPr>
          <w:lang w:val="fr-FR"/>
        </w:rPr>
        <w:t xml:space="preserve">Près de Höxter, dans l’est de la Westphalie, le dolmen de Wartburg est pourvu d’une grande galerie de </w:t>
      </w:r>
      <w:smartTag w:uri="urn:schemas-microsoft-com:office:smarttags" w:element="metricconverter">
        <w:smartTagPr>
          <w:attr w:name="ProductID" w:val="22,5 m"/>
        </w:smartTagPr>
        <w:r w:rsidRPr="0032190F">
          <w:rPr>
            <w:lang w:val="fr-FR"/>
          </w:rPr>
          <w:t>22,5 m</w:t>
        </w:r>
      </w:smartTag>
      <w:r w:rsidRPr="0032190F">
        <w:rPr>
          <w:lang w:val="fr-FR"/>
        </w:rPr>
        <w:t xml:space="preserve"> de long par 2,7 de large formé de dalles de grès. Les offrandes, vases globulaires à collerette, pointes de flêches, lames de couteaux et faucilles, perles d’</w:t>
      </w:r>
      <w:r w:rsidR="00366760">
        <w:rPr>
          <w:lang w:val="fr-FR"/>
        </w:rPr>
        <w:t xml:space="preserve"> </w:t>
      </w:r>
      <w:hyperlink r:id="rId10645" w:anchor="Sit_Ambre" w:history="1">
        <w:r w:rsidR="00366760" w:rsidRPr="00366760">
          <w:rPr>
            <w:rStyle w:val="Hyperlink"/>
            <w:lang w:val="fr-FR"/>
          </w:rPr>
          <w:t>ambre</w:t>
        </w:r>
      </w:hyperlink>
      <w:r w:rsidRPr="0032190F">
        <w:rPr>
          <w:lang w:val="fr-FR"/>
        </w:rPr>
        <w:t>, appartiennent à la culture de Wartb</w:t>
      </w:r>
      <w:r w:rsidR="00B76C21" w:rsidRPr="0032190F">
        <w:rPr>
          <w:lang w:val="fr-FR"/>
        </w:rPr>
        <w:t>e</w:t>
      </w:r>
      <w:r w:rsidRPr="0032190F">
        <w:rPr>
          <w:lang w:val="fr-FR"/>
        </w:rPr>
        <w:t xml:space="preserve">rg répandue vers 3000 av. au nord de la Hesse et à l’est de la Westphalie. Sur la tranche épaisse de </w:t>
      </w:r>
      <w:smartTag w:uri="urn:schemas-microsoft-com:office:smarttags" w:element="metricconverter">
        <w:smartTagPr>
          <w:attr w:name="ProductID" w:val="0,4 m"/>
        </w:smartTagPr>
        <w:r w:rsidRPr="0032190F">
          <w:rPr>
            <w:lang w:val="fr-FR"/>
          </w:rPr>
          <w:t>0,4 m</w:t>
        </w:r>
      </w:smartTag>
      <w:r w:rsidRPr="0032190F">
        <w:rPr>
          <w:lang w:val="fr-FR"/>
        </w:rPr>
        <w:t xml:space="preserve"> d’une dalle dite « de paroi », qui a pu être une dalle de fronton pour la galerie ou d’une dalle de </w:t>
      </w:r>
      <w:r w:rsidR="008B4481" w:rsidRPr="0032190F">
        <w:rPr>
          <w:lang w:val="fr-FR"/>
        </w:rPr>
        <w:t>réemploi</w:t>
      </w:r>
      <w:r w:rsidRPr="0032190F">
        <w:rPr>
          <w:lang w:val="fr-FR"/>
        </w:rPr>
        <w:t>, plusieurs motifs apparaissent dont des bovinés, associés par paires. L’une de ces trois paires est liée par un joug d’un piquetage plus léger. On trouve également la représentation d’un  zigzag puis à droite un signe en forme de peigne et encore un zigzag doublé dans sa première partie (BIB 400 p. 109-112)</w:t>
      </w:r>
    </w:p>
    <w:p w14:paraId="003F57B6" w14:textId="77777777" w:rsidR="00672F62" w:rsidRPr="0032190F" w:rsidRDefault="00672F62" w:rsidP="00242C0F">
      <w:pPr>
        <w:jc w:val="both"/>
        <w:rPr>
          <w:lang w:val="fr-FR"/>
        </w:rPr>
      </w:pPr>
    </w:p>
    <w:p w14:paraId="19148024" w14:textId="77777777" w:rsidR="00A04442" w:rsidRPr="0032190F" w:rsidRDefault="00A04442" w:rsidP="00426FF9">
      <w:pPr>
        <w:pStyle w:val="Heading1"/>
      </w:pPr>
      <w:bookmarkStart w:id="4280" w:name="Sit_Niedertiefenbach"/>
      <w:r w:rsidRPr="0032190F">
        <w:t>NIEDERTIEFENBACH</w:t>
      </w:r>
    </w:p>
    <w:bookmarkEnd w:id="4280"/>
    <w:p w14:paraId="4284B732" w14:textId="77777777" w:rsidR="00A04442" w:rsidRPr="0032190F" w:rsidRDefault="00A04442" w:rsidP="00242C0F">
      <w:pPr>
        <w:jc w:val="both"/>
        <w:rPr>
          <w:lang w:val="fr-FR"/>
        </w:rPr>
      </w:pPr>
    </w:p>
    <w:p w14:paraId="7874C5BD" w14:textId="0A001C98" w:rsidR="00A04442" w:rsidRPr="0032190F" w:rsidRDefault="00A04442" w:rsidP="00242C0F">
      <w:pPr>
        <w:jc w:val="both"/>
        <w:rPr>
          <w:lang w:val="fr-FR"/>
        </w:rPr>
      </w:pPr>
      <w:r w:rsidRPr="0032190F">
        <w:rPr>
          <w:lang w:val="fr-FR"/>
        </w:rPr>
        <w:t xml:space="preserve">La sépulture de type des cistes enterrés (p. ex. </w:t>
      </w:r>
      <w:hyperlink r:id="rId10646" w:anchor="Sit_Zuschen" w:history="1">
        <w:r w:rsidRPr="0032190F">
          <w:rPr>
            <w:rStyle w:val="Hyperlink"/>
            <w:lang w:val="fr-FR"/>
          </w:rPr>
          <w:t>Züschen</w:t>
        </w:r>
      </w:hyperlink>
      <w:r w:rsidRPr="0032190F">
        <w:rPr>
          <w:lang w:val="fr-FR"/>
        </w:rPr>
        <w:t xml:space="preserve">) de Niedertiefenbach (Oberlahnkreis, Hesse) est attribuée au Chalcolithique moyen, groupe de </w:t>
      </w:r>
      <w:hyperlink r:id="rId10647" w:anchor="Cul_Wartberg" w:history="1">
        <w:r w:rsidRPr="0032190F">
          <w:rPr>
            <w:rStyle w:val="Hyperlink"/>
            <w:lang w:val="fr-FR"/>
          </w:rPr>
          <w:t>Wartberg</w:t>
        </w:r>
      </w:hyperlink>
      <w:r w:rsidRPr="0032190F">
        <w:rPr>
          <w:lang w:val="fr-FR"/>
        </w:rPr>
        <w:t xml:space="preserve">. Dimensions : 10 x </w:t>
      </w:r>
      <w:smartTag w:uri="urn:schemas-microsoft-com:office:smarttags" w:element="metricconverter">
        <w:smartTagPr>
          <w:attr w:name="ProductID" w:val="3,2 m"/>
        </w:smartTagPr>
        <w:r w:rsidRPr="0032190F">
          <w:rPr>
            <w:lang w:val="fr-FR"/>
          </w:rPr>
          <w:t>3,2 m</w:t>
        </w:r>
      </w:smartTag>
      <w:r w:rsidRPr="0032190F">
        <w:rPr>
          <w:lang w:val="fr-FR"/>
        </w:rPr>
        <w:t xml:space="preserve">. Elle comprend 177 individus (hommes, femmes et enfants en proportion égales). Le mobilier d’accompagnement est constitué d’armatures de flèches, d’outils en silex, de parures en </w:t>
      </w:r>
      <w:hyperlink r:id="rId10648" w:anchor="Sit_Cuivre" w:history="1">
        <w:r w:rsidR="009A36BA" w:rsidRPr="009A36BA">
          <w:rPr>
            <w:rStyle w:val="Hyperlink"/>
            <w:lang w:val="fr-FR"/>
          </w:rPr>
          <w:t>cuivre</w:t>
        </w:r>
      </w:hyperlink>
      <w:r w:rsidRPr="0032190F">
        <w:rPr>
          <w:lang w:val="fr-FR"/>
        </w:rPr>
        <w:t>, d’</w:t>
      </w:r>
      <w:r w:rsidR="00366760">
        <w:rPr>
          <w:lang w:val="fr-FR"/>
        </w:rPr>
        <w:t xml:space="preserve"> </w:t>
      </w:r>
      <w:hyperlink r:id="rId10649" w:anchor="Sit_Ambre" w:history="1">
        <w:r w:rsidR="00366760" w:rsidRPr="00366760">
          <w:rPr>
            <w:rStyle w:val="Hyperlink"/>
            <w:lang w:val="fr-FR"/>
          </w:rPr>
          <w:t>ambre</w:t>
        </w:r>
      </w:hyperlink>
      <w:r w:rsidRPr="0032190F">
        <w:rPr>
          <w:lang w:val="fr-FR"/>
        </w:rPr>
        <w:t>, de dents de canidés,… (BIB 56 p. 35 (BIB 759))</w:t>
      </w:r>
    </w:p>
    <w:p w14:paraId="32D2D5ED" w14:textId="77777777" w:rsidR="00A04442" w:rsidRPr="0032190F" w:rsidRDefault="00A04442" w:rsidP="00242C0F">
      <w:pPr>
        <w:jc w:val="both"/>
        <w:rPr>
          <w:lang w:val="fr-FR"/>
        </w:rPr>
      </w:pPr>
    </w:p>
    <w:p w14:paraId="5D65BF16" w14:textId="77777777" w:rsidR="009A54E0" w:rsidRPr="0032190F" w:rsidRDefault="009A54E0" w:rsidP="00426FF9">
      <w:pPr>
        <w:pStyle w:val="Heading1"/>
      </w:pPr>
      <w:bookmarkStart w:id="4281" w:name="Sit_Vikletice"/>
      <w:r w:rsidRPr="0032190F">
        <w:t>VIKLETICE (Nécropole de)</w:t>
      </w:r>
    </w:p>
    <w:bookmarkEnd w:id="4281"/>
    <w:p w14:paraId="23608E9A" w14:textId="77777777" w:rsidR="009A54E0" w:rsidRPr="0032190F" w:rsidRDefault="009A54E0" w:rsidP="00242C0F">
      <w:pPr>
        <w:jc w:val="both"/>
        <w:rPr>
          <w:lang w:val="fr-FR"/>
        </w:rPr>
      </w:pPr>
    </w:p>
    <w:p w14:paraId="4A4B7B18" w14:textId="584496B9" w:rsidR="009A54E0" w:rsidRPr="0032190F" w:rsidRDefault="009A54E0" w:rsidP="00242C0F">
      <w:pPr>
        <w:jc w:val="both"/>
        <w:rPr>
          <w:lang w:val="fr-FR"/>
        </w:rPr>
      </w:pPr>
      <w:r w:rsidRPr="0032190F">
        <w:rPr>
          <w:lang w:val="fr-FR"/>
        </w:rPr>
        <w:t>La nécropole de Vikletice (</w:t>
      </w:r>
      <w:r w:rsidR="0012768D" w:rsidRPr="0032190F">
        <w:rPr>
          <w:lang w:val="fr-FR"/>
        </w:rPr>
        <w:t xml:space="preserve">Chomutov, </w:t>
      </w:r>
      <w:r w:rsidRPr="0032190F">
        <w:rPr>
          <w:lang w:val="fr-FR"/>
        </w:rPr>
        <w:t xml:space="preserve">Tchécoslovaquie) est attribuée à la culture de la </w:t>
      </w:r>
      <w:hyperlink r:id="rId10650" w:anchor="Cul_Cordée" w:history="1">
        <w:r w:rsidRPr="0032190F">
          <w:rPr>
            <w:rStyle w:val="Hyperlink"/>
            <w:lang w:val="fr-FR"/>
          </w:rPr>
          <w:t>Céram</w:t>
        </w:r>
        <w:r w:rsidR="004744C2" w:rsidRPr="0032190F">
          <w:rPr>
            <w:rStyle w:val="Hyperlink"/>
            <w:lang w:val="fr-FR"/>
          </w:rPr>
          <w:t>i</w:t>
        </w:r>
        <w:r w:rsidRPr="0032190F">
          <w:rPr>
            <w:rStyle w:val="Hyperlink"/>
            <w:lang w:val="fr-FR"/>
          </w:rPr>
          <w:t>que cordée</w:t>
        </w:r>
      </w:hyperlink>
      <w:r w:rsidRPr="0032190F">
        <w:rPr>
          <w:lang w:val="fr-FR"/>
        </w:rPr>
        <w:t xml:space="preserve">. Elle comprend au moins 83 sépultures plates. Inhumations individuelles sur le côté gauche ou droit. Mobiliers : céramique, outils, « haches de combat » </w:t>
      </w:r>
      <w:r w:rsidR="00413AA1" w:rsidRPr="0032190F">
        <w:rPr>
          <w:lang w:val="fr-FR"/>
        </w:rPr>
        <w:t>[</w:t>
      </w:r>
      <w:hyperlink r:id="rId10651" w:anchor="Typ_Arm_Hache_combat" w:history="1">
        <w:r w:rsidR="00413AA1" w:rsidRPr="0032190F">
          <w:rPr>
            <w:rStyle w:val="Hyperlink"/>
            <w:lang w:val="fr-FR"/>
          </w:rPr>
          <w:t>hache-marteau</w:t>
        </w:r>
      </w:hyperlink>
      <w:r w:rsidR="00123BEA" w:rsidRPr="0032190F">
        <w:rPr>
          <w:lang w:val="fr-FR"/>
        </w:rPr>
        <w:t xml:space="preserve">] </w:t>
      </w:r>
      <w:r w:rsidRPr="0032190F">
        <w:rPr>
          <w:lang w:val="fr-FR"/>
        </w:rPr>
        <w:t>en pierre, rares parures</w:t>
      </w:r>
      <w:r w:rsidR="004744C2" w:rsidRPr="0032190F">
        <w:rPr>
          <w:lang w:val="fr-FR"/>
        </w:rPr>
        <w:t xml:space="preserve"> (BIB 56 p. 76)</w:t>
      </w:r>
    </w:p>
    <w:p w14:paraId="4CBE16B1" w14:textId="77777777" w:rsidR="0012768D" w:rsidRPr="0032190F" w:rsidRDefault="0012768D" w:rsidP="00242C0F">
      <w:pPr>
        <w:jc w:val="both"/>
        <w:rPr>
          <w:lang w:val="fr-FR"/>
        </w:rPr>
      </w:pPr>
    </w:p>
    <w:p w14:paraId="33796F60" w14:textId="77777777" w:rsidR="0012768D" w:rsidRPr="00B01B6A" w:rsidRDefault="0012768D" w:rsidP="00242C0F">
      <w:pPr>
        <w:jc w:val="both"/>
        <w:rPr>
          <w:lang w:val="en-GB"/>
        </w:rPr>
      </w:pPr>
      <w:r w:rsidRPr="0012768D">
        <w:rPr>
          <w:lang w:val="en-GB"/>
        </w:rPr>
        <w:t xml:space="preserve">Bohemia the burial of a six year old child in grave 130/63 from Vikletice (District Chomutov) that included a mace head and also grave 47/64 in the same cemetery that contained a burial of a child in the age category </w:t>
      </w:r>
      <w:r w:rsidRPr="0012768D">
        <w:rPr>
          <w:i/>
          <w:iCs/>
          <w:lang w:val="en-GB"/>
        </w:rPr>
        <w:t>infans</w:t>
      </w:r>
      <w:r w:rsidRPr="0012768D">
        <w:rPr>
          <w:lang w:val="en-GB"/>
        </w:rPr>
        <w:t xml:space="preserve"> II accompanied by a battle-axe (BUCHVALDEK, KOUTECKÝ, 1970).</w:t>
      </w:r>
    </w:p>
    <w:p w14:paraId="54B27F01" w14:textId="77777777" w:rsidR="009A54E0" w:rsidRPr="00B01B6A" w:rsidRDefault="009A54E0" w:rsidP="00242C0F">
      <w:pPr>
        <w:jc w:val="both"/>
        <w:rPr>
          <w:lang w:val="en-GB"/>
        </w:rPr>
      </w:pPr>
    </w:p>
    <w:p w14:paraId="5EBF2DFE" w14:textId="77777777" w:rsidR="00CE40A6" w:rsidRPr="0032190F" w:rsidRDefault="00CE40A6" w:rsidP="00426FF9">
      <w:pPr>
        <w:pStyle w:val="Heading1"/>
      </w:pPr>
      <w:bookmarkStart w:id="4282" w:name="Sit_Gohlitzsch"/>
      <w:r w:rsidRPr="0032190F">
        <w:t>GOHLITZSCH (Tumulus)</w:t>
      </w:r>
    </w:p>
    <w:bookmarkEnd w:id="4282"/>
    <w:p w14:paraId="675440F0" w14:textId="77777777" w:rsidR="00CE40A6" w:rsidRPr="0032190F" w:rsidRDefault="00CE40A6" w:rsidP="00242C0F">
      <w:pPr>
        <w:jc w:val="both"/>
        <w:rPr>
          <w:lang w:val="fr-FR"/>
        </w:rPr>
      </w:pPr>
    </w:p>
    <w:p w14:paraId="264C24F6" w14:textId="0E623AAA" w:rsidR="00CE40A6" w:rsidRPr="0032190F" w:rsidRDefault="00CE40A6" w:rsidP="00242C0F">
      <w:pPr>
        <w:jc w:val="both"/>
        <w:rPr>
          <w:lang w:val="fr-FR"/>
        </w:rPr>
      </w:pPr>
      <w:r w:rsidRPr="0032190F">
        <w:rPr>
          <w:lang w:val="fr-FR"/>
        </w:rPr>
        <w:t xml:space="preserve">Le site de Göhlitzsch (Saxe-Anhalt), a livré un </w:t>
      </w:r>
      <w:r w:rsidRPr="0032190F">
        <w:rPr>
          <w:i/>
          <w:lang w:val="fr-FR"/>
        </w:rPr>
        <w:t>tumulus</w:t>
      </w:r>
      <w:r w:rsidRPr="0032190F">
        <w:rPr>
          <w:lang w:val="fr-FR"/>
        </w:rPr>
        <w:t xml:space="preserve"> avec une sépulture en dalles de pierre enterrée, dont les décors incisés et peint en rouge et en noir représen</w:t>
      </w:r>
      <w:r w:rsidR="00413AA1" w:rsidRPr="0032190F">
        <w:rPr>
          <w:lang w:val="fr-FR"/>
        </w:rPr>
        <w:t>t</w:t>
      </w:r>
      <w:r w:rsidRPr="0032190F">
        <w:rPr>
          <w:lang w:val="fr-FR"/>
        </w:rPr>
        <w:t>a</w:t>
      </w:r>
      <w:r w:rsidR="00413AA1" w:rsidRPr="0032190F">
        <w:rPr>
          <w:lang w:val="fr-FR"/>
        </w:rPr>
        <w:t>n</w:t>
      </w:r>
      <w:r w:rsidRPr="0032190F">
        <w:rPr>
          <w:lang w:val="fr-FR"/>
        </w:rPr>
        <w:t>t des « haches de combat »</w:t>
      </w:r>
      <w:r w:rsidR="00413AA1" w:rsidRPr="0032190F">
        <w:rPr>
          <w:lang w:val="fr-FR"/>
        </w:rPr>
        <w:t xml:space="preserve"> [</w:t>
      </w:r>
      <w:hyperlink r:id="rId10652" w:anchor="Typ_Arm_Hache_combat" w:history="1">
        <w:r w:rsidR="00413AA1" w:rsidRPr="0032190F">
          <w:rPr>
            <w:rStyle w:val="Hyperlink"/>
            <w:lang w:val="fr-FR"/>
          </w:rPr>
          <w:t>hache-marteau</w:t>
        </w:r>
      </w:hyperlink>
      <w:r w:rsidR="00413AA1" w:rsidRPr="0032190F">
        <w:rPr>
          <w:lang w:val="fr-FR"/>
        </w:rPr>
        <w:t>, mais je ne la vois pas sur le relevé</w:t>
      </w:r>
      <w:r w:rsidR="00123BEA" w:rsidRPr="0032190F">
        <w:rPr>
          <w:lang w:val="fr-FR"/>
        </w:rPr>
        <w:t>]</w:t>
      </w:r>
      <w:r w:rsidRPr="0032190F">
        <w:rPr>
          <w:lang w:val="fr-FR"/>
        </w:rPr>
        <w:t xml:space="preserve">, arc </w:t>
      </w:r>
      <w:r w:rsidR="006B197F">
        <w:rPr>
          <w:lang w:val="fr-FR"/>
        </w:rPr>
        <w:t>à double inlexion</w:t>
      </w:r>
      <w:r w:rsidR="006B197F" w:rsidRPr="0032190F">
        <w:rPr>
          <w:lang w:val="fr-FR"/>
        </w:rPr>
        <w:t xml:space="preserve"> </w:t>
      </w:r>
      <w:r w:rsidRPr="0032190F">
        <w:rPr>
          <w:lang w:val="fr-FR"/>
        </w:rPr>
        <w:t xml:space="preserve">et carquois avec des flêches. Dans le mobilier : hache biseautée, couteau en silex et amphore </w:t>
      </w:r>
      <w:hyperlink r:id="rId10653" w:anchor="Cul_Cordée" w:history="1">
        <w:r w:rsidRPr="0032190F">
          <w:rPr>
            <w:rStyle w:val="Hyperlink"/>
            <w:lang w:val="fr-FR"/>
          </w:rPr>
          <w:t>C</w:t>
        </w:r>
        <w:r w:rsidR="006B197F">
          <w:rPr>
            <w:rStyle w:val="Hyperlink"/>
            <w:lang w:val="fr-FR"/>
          </w:rPr>
          <w:t>o</w:t>
        </w:r>
        <w:r w:rsidRPr="0032190F">
          <w:rPr>
            <w:rStyle w:val="Hyperlink"/>
            <w:lang w:val="fr-FR"/>
          </w:rPr>
          <w:t>rdés</w:t>
        </w:r>
      </w:hyperlink>
      <w:r w:rsidRPr="0032190F">
        <w:rPr>
          <w:lang w:val="fr-FR"/>
        </w:rPr>
        <w:t xml:space="preserve"> (BIB 56 p. 30)</w:t>
      </w:r>
    </w:p>
    <w:p w14:paraId="5232A8D0" w14:textId="77777777" w:rsidR="00796491" w:rsidRPr="0032190F" w:rsidRDefault="00796491" w:rsidP="00242C0F">
      <w:pPr>
        <w:jc w:val="both"/>
        <w:rPr>
          <w:lang w:val="fr-FR"/>
        </w:rPr>
      </w:pPr>
    </w:p>
    <w:p w14:paraId="7C831D48" w14:textId="77777777" w:rsidR="00796491" w:rsidRPr="0032190F" w:rsidRDefault="00796491" w:rsidP="00426FF9">
      <w:pPr>
        <w:pStyle w:val="Heading1"/>
      </w:pPr>
      <w:bookmarkStart w:id="4283" w:name="Sit_Schofflisdorf_Egg"/>
      <w:r w:rsidRPr="0032190F">
        <w:t>SCHÖFFLISDORF-EGG</w:t>
      </w:r>
    </w:p>
    <w:bookmarkEnd w:id="4283"/>
    <w:p w14:paraId="4D075EAC" w14:textId="77777777" w:rsidR="00CE40A6" w:rsidRPr="0032190F" w:rsidRDefault="00CE40A6" w:rsidP="00242C0F">
      <w:pPr>
        <w:jc w:val="both"/>
        <w:rPr>
          <w:lang w:val="fr-FR"/>
        </w:rPr>
      </w:pPr>
    </w:p>
    <w:p w14:paraId="2EC7CEB7" w14:textId="46CB3888" w:rsidR="00796491" w:rsidRPr="0032190F" w:rsidRDefault="00796491" w:rsidP="00242C0F">
      <w:pPr>
        <w:jc w:val="both"/>
        <w:rPr>
          <w:lang w:val="fr-FR"/>
        </w:rPr>
      </w:pPr>
      <w:r w:rsidRPr="0032190F">
        <w:rPr>
          <w:lang w:val="fr-FR"/>
        </w:rPr>
        <w:t xml:space="preserve">La nécropole de Schöfflisdorf-Egg (canton de Zurich) montre 23 </w:t>
      </w:r>
      <w:r w:rsidR="00D979B9" w:rsidRPr="0032190F">
        <w:rPr>
          <w:i/>
          <w:lang w:val="fr-FR"/>
        </w:rPr>
        <w:t>tumulus</w:t>
      </w:r>
      <w:r w:rsidRPr="0032190F">
        <w:rPr>
          <w:lang w:val="fr-FR"/>
        </w:rPr>
        <w:t xml:space="preserve"> de 5 à </w:t>
      </w:r>
      <w:smartTag w:uri="urn:schemas-microsoft-com:office:smarttags" w:element="metricconverter">
        <w:smartTagPr>
          <w:attr w:name="ProductID" w:val="14 m"/>
        </w:smartTagPr>
        <w:r w:rsidRPr="0032190F">
          <w:rPr>
            <w:lang w:val="fr-FR"/>
          </w:rPr>
          <w:t>14 m</w:t>
        </w:r>
      </w:smartTag>
      <w:r w:rsidRPr="0032190F">
        <w:rPr>
          <w:lang w:val="fr-FR"/>
        </w:rPr>
        <w:t xml:space="preserve"> de diamètre, contenant plusieurs sépultures à incinération. Le mobilier est constitué de céramiques, de fusaïoles et d’outils lithiques. Attribuée au </w:t>
      </w:r>
      <w:hyperlink r:id="rId10654" w:anchor="Cul_Cordée" w:history="1">
        <w:r w:rsidRPr="0032190F">
          <w:rPr>
            <w:rStyle w:val="Hyperlink"/>
            <w:lang w:val="fr-FR"/>
          </w:rPr>
          <w:t>Cordé</w:t>
        </w:r>
      </w:hyperlink>
      <w:r w:rsidRPr="0032190F">
        <w:rPr>
          <w:lang w:val="fr-FR"/>
        </w:rPr>
        <w:t xml:space="preserve"> (BIB 56 p. 70)</w:t>
      </w:r>
    </w:p>
    <w:p w14:paraId="42522157" w14:textId="77777777" w:rsidR="00796491" w:rsidRPr="0032190F" w:rsidRDefault="00796491" w:rsidP="00242C0F">
      <w:pPr>
        <w:jc w:val="both"/>
        <w:rPr>
          <w:lang w:val="fr-FR"/>
        </w:rPr>
      </w:pPr>
    </w:p>
    <w:p w14:paraId="63D5DECB" w14:textId="77777777" w:rsidR="00B23C72" w:rsidRPr="0032190F" w:rsidRDefault="00B23C72" w:rsidP="00426FF9">
      <w:pPr>
        <w:pStyle w:val="Heading1"/>
      </w:pPr>
      <w:bookmarkStart w:id="4284" w:name="Sit_Eschollbrucken"/>
      <w:r w:rsidRPr="0032190F">
        <w:t>ESCHOLLBRÜCKEN (Dépôt d’)</w:t>
      </w:r>
    </w:p>
    <w:bookmarkEnd w:id="4284"/>
    <w:p w14:paraId="1ED109EF" w14:textId="77777777" w:rsidR="00B23C72" w:rsidRPr="0032190F" w:rsidRDefault="00B23C72" w:rsidP="00242C0F">
      <w:pPr>
        <w:jc w:val="both"/>
        <w:rPr>
          <w:lang w:val="fr-FR"/>
        </w:rPr>
      </w:pPr>
    </w:p>
    <w:p w14:paraId="5476D6C9" w14:textId="11C9C591" w:rsidR="00B23C72" w:rsidRPr="0032190F" w:rsidRDefault="00B23C72" w:rsidP="00242C0F">
      <w:pPr>
        <w:jc w:val="both"/>
        <w:rPr>
          <w:lang w:val="fr-FR"/>
        </w:rPr>
      </w:pPr>
      <w:r w:rsidRPr="0032190F">
        <w:rPr>
          <w:lang w:val="fr-FR"/>
        </w:rPr>
        <w:t xml:space="preserve">Fait rare pour le </w:t>
      </w:r>
      <w:hyperlink r:id="rId10655" w:anchor="Cul_Cordée" w:history="1">
        <w:r w:rsidRPr="0032190F">
          <w:rPr>
            <w:rStyle w:val="Hyperlink"/>
            <w:lang w:val="fr-FR"/>
          </w:rPr>
          <w:t>Cordé</w:t>
        </w:r>
      </w:hyperlink>
      <w:r w:rsidRPr="0032190F">
        <w:rPr>
          <w:lang w:val="fr-FR"/>
        </w:rPr>
        <w:t xml:space="preserve">, </w:t>
      </w:r>
      <w:r w:rsidR="0088301D" w:rsidRPr="0032190F">
        <w:rPr>
          <w:lang w:val="fr-FR"/>
        </w:rPr>
        <w:t xml:space="preserve">les </w:t>
      </w:r>
      <w:r w:rsidRPr="0032190F">
        <w:rPr>
          <w:lang w:val="fr-FR"/>
        </w:rPr>
        <w:t xml:space="preserve">dépôts </w:t>
      </w:r>
      <w:r w:rsidR="0088301D" w:rsidRPr="0032190F">
        <w:rPr>
          <w:lang w:val="fr-FR"/>
        </w:rPr>
        <w:t xml:space="preserve">d’Eschollbrücken et de Kelsterbach sont </w:t>
      </w:r>
      <w:r w:rsidRPr="0032190F">
        <w:rPr>
          <w:lang w:val="fr-FR"/>
        </w:rPr>
        <w:t>composés de parures ou de « haches de combat »</w:t>
      </w:r>
      <w:r w:rsidR="00413AA1" w:rsidRPr="0032190F">
        <w:rPr>
          <w:lang w:val="fr-FR"/>
        </w:rPr>
        <w:t xml:space="preserve"> [</w:t>
      </w:r>
      <w:hyperlink r:id="rId10656" w:anchor="Typ_Arm_Hache_combat" w:history="1">
        <w:r w:rsidR="00413AA1" w:rsidRPr="0032190F">
          <w:rPr>
            <w:rStyle w:val="Hyperlink"/>
            <w:lang w:val="fr-FR"/>
          </w:rPr>
          <w:t>hache-marteau</w:t>
        </w:r>
      </w:hyperlink>
      <w:r w:rsidR="00123BEA" w:rsidRPr="0032190F">
        <w:rPr>
          <w:lang w:val="fr-FR"/>
        </w:rPr>
        <w:t xml:space="preserve">] </w:t>
      </w:r>
      <w:r w:rsidRPr="0032190F">
        <w:rPr>
          <w:lang w:val="fr-FR"/>
        </w:rPr>
        <w:t xml:space="preserve"> en </w:t>
      </w:r>
      <w:hyperlink r:id="rId10657" w:anchor="Sit_Cuivre" w:history="1">
        <w:r w:rsidR="009A36BA" w:rsidRPr="009A36BA">
          <w:rPr>
            <w:rStyle w:val="Hyperlink"/>
            <w:lang w:val="fr-FR"/>
          </w:rPr>
          <w:t>cuivre</w:t>
        </w:r>
      </w:hyperlink>
      <w:r w:rsidR="009A36BA" w:rsidRPr="009A36BA">
        <w:rPr>
          <w:lang w:val="fr-FR"/>
        </w:rPr>
        <w:t xml:space="preserve"> </w:t>
      </w:r>
      <w:r w:rsidRPr="0032190F">
        <w:rPr>
          <w:lang w:val="fr-FR"/>
        </w:rPr>
        <w:t>(BIB 56 p. 453)</w:t>
      </w:r>
      <w:r w:rsidR="00FB7AF8" w:rsidRPr="0032190F">
        <w:rPr>
          <w:lang w:val="fr-FR"/>
        </w:rPr>
        <w:t xml:space="preserve"> A donné son nom au </w:t>
      </w:r>
      <w:r w:rsidR="00FB7AF8">
        <w:rPr>
          <w:lang w:val="it-IT"/>
        </w:rPr>
        <w:t xml:space="preserve">type </w:t>
      </w:r>
      <w:hyperlink r:id="rId10658" w:anchor="Typ_Arm_Hache_Eschollbrucken" w:history="1">
        <w:r w:rsidR="00FB7AF8" w:rsidRPr="0032190F">
          <w:rPr>
            <w:rStyle w:val="Hyperlink"/>
            <w:iCs/>
            <w:lang w:val="fr-FR"/>
          </w:rPr>
          <w:t>Eschollbrücken</w:t>
        </w:r>
      </w:hyperlink>
      <w:r w:rsidR="00FB7AF8" w:rsidRPr="0032190F">
        <w:rPr>
          <w:iCs/>
          <w:lang w:val="fr-FR"/>
        </w:rPr>
        <w:t xml:space="preserve"> (SS BIB)</w:t>
      </w:r>
    </w:p>
    <w:p w14:paraId="6E1AC95D" w14:textId="77777777" w:rsidR="00B23C72" w:rsidRPr="0032190F" w:rsidRDefault="00B23C72" w:rsidP="00242C0F">
      <w:pPr>
        <w:jc w:val="both"/>
        <w:rPr>
          <w:lang w:val="fr-FR"/>
        </w:rPr>
      </w:pPr>
    </w:p>
    <w:p w14:paraId="14ABE7A7" w14:textId="77777777" w:rsidR="00CE40A6" w:rsidRPr="0032190F" w:rsidRDefault="00CE40A6" w:rsidP="00426FF9">
      <w:pPr>
        <w:pStyle w:val="Heading1"/>
      </w:pPr>
      <w:bookmarkStart w:id="4285" w:name="Sit_Walternienburg"/>
      <w:r w:rsidRPr="0032190F">
        <w:t>WALTERNIENBURG</w:t>
      </w:r>
    </w:p>
    <w:bookmarkEnd w:id="4285"/>
    <w:p w14:paraId="21E2B6AE" w14:textId="77777777" w:rsidR="00CE40A6" w:rsidRPr="0032190F" w:rsidRDefault="00CE40A6" w:rsidP="00242C0F">
      <w:pPr>
        <w:jc w:val="both"/>
        <w:rPr>
          <w:lang w:val="fr-FR"/>
        </w:rPr>
      </w:pPr>
    </w:p>
    <w:p w14:paraId="1186EFDB" w14:textId="70F1F209" w:rsidR="00CE40A6" w:rsidRPr="0032190F" w:rsidRDefault="00CE40A6" w:rsidP="00242C0F">
      <w:pPr>
        <w:jc w:val="both"/>
        <w:rPr>
          <w:lang w:val="fr-FR"/>
        </w:rPr>
      </w:pPr>
      <w:r w:rsidRPr="0032190F">
        <w:rPr>
          <w:lang w:val="fr-FR"/>
        </w:rPr>
        <w:t xml:space="preserve">La nécropole éponyme de la culture de </w:t>
      </w:r>
      <w:hyperlink r:id="rId10659" w:anchor="Cul_Walterniensburg_Bernburg" w:history="1">
        <w:r w:rsidRPr="0032190F">
          <w:rPr>
            <w:rStyle w:val="Hyperlink"/>
            <w:lang w:val="fr-FR"/>
          </w:rPr>
          <w:t>Walternienburg</w:t>
        </w:r>
      </w:hyperlink>
      <w:r w:rsidRPr="0032190F">
        <w:rPr>
          <w:lang w:val="fr-FR"/>
        </w:rPr>
        <w:t xml:space="preserve"> avec 20 sépultures </w:t>
      </w:r>
      <w:r w:rsidR="008F6271" w:rsidRPr="0032190F">
        <w:rPr>
          <w:lang w:val="fr-FR"/>
        </w:rPr>
        <w:t>en fosse : inhumations allongée avec céramique, rarement des « hac</w:t>
      </w:r>
      <w:r w:rsidR="00B23C72" w:rsidRPr="0032190F">
        <w:rPr>
          <w:lang w:val="fr-FR"/>
        </w:rPr>
        <w:t>h</w:t>
      </w:r>
      <w:r w:rsidR="008F6271" w:rsidRPr="0032190F">
        <w:rPr>
          <w:lang w:val="fr-FR"/>
        </w:rPr>
        <w:t>es de combat »</w:t>
      </w:r>
      <w:r w:rsidR="00123BEA" w:rsidRPr="0032190F">
        <w:rPr>
          <w:lang w:val="fr-FR"/>
        </w:rPr>
        <w:t xml:space="preserve"> [</w:t>
      </w:r>
      <w:hyperlink r:id="rId10660" w:anchor="Typ_Arm_Hache_combat" w:history="1">
        <w:r w:rsidR="00413AA1" w:rsidRPr="0032190F">
          <w:rPr>
            <w:rStyle w:val="Hyperlink"/>
            <w:lang w:val="fr-FR"/>
          </w:rPr>
          <w:t>hache-marteau</w:t>
        </w:r>
      </w:hyperlink>
      <w:r w:rsidR="00123BEA" w:rsidRPr="0032190F">
        <w:rPr>
          <w:lang w:val="fr-FR"/>
        </w:rPr>
        <w:t>]</w:t>
      </w:r>
      <w:r w:rsidR="008F6271" w:rsidRPr="0032190F">
        <w:rPr>
          <w:lang w:val="fr-FR"/>
        </w:rPr>
        <w:t>, herminette en peirre et fusaïoles (BIB 56 p. 32)</w:t>
      </w:r>
      <w:r w:rsidR="00871EE6" w:rsidRPr="0032190F">
        <w:rPr>
          <w:lang w:val="fr-FR"/>
        </w:rPr>
        <w:t>.</w:t>
      </w:r>
    </w:p>
    <w:p w14:paraId="00AC5258" w14:textId="77777777" w:rsidR="00871EE6" w:rsidRPr="0032190F" w:rsidRDefault="00871EE6" w:rsidP="00242C0F">
      <w:pPr>
        <w:jc w:val="both"/>
        <w:rPr>
          <w:lang w:val="fr-FR"/>
        </w:rPr>
      </w:pPr>
    </w:p>
    <w:p w14:paraId="6DDFACC5" w14:textId="77777777" w:rsidR="00871EE6" w:rsidRPr="0032190F" w:rsidRDefault="00871EE6" w:rsidP="00426FF9">
      <w:pPr>
        <w:pStyle w:val="Heading1"/>
      </w:pPr>
      <w:r w:rsidRPr="0032190F">
        <w:t>BODMAN SCHACHEN</w:t>
      </w:r>
    </w:p>
    <w:p w14:paraId="38F3E140" w14:textId="77777777" w:rsidR="00F5454B" w:rsidRPr="0032190F" w:rsidRDefault="00F5454B" w:rsidP="00242C0F">
      <w:pPr>
        <w:jc w:val="both"/>
        <w:rPr>
          <w:lang w:val="fr-FR"/>
        </w:rPr>
      </w:pPr>
    </w:p>
    <w:p w14:paraId="7F1537FA" w14:textId="77777777" w:rsidR="00871EE6" w:rsidRDefault="009875AE" w:rsidP="00242C0F">
      <w:pPr>
        <w:jc w:val="both"/>
      </w:pPr>
      <w:r w:rsidRPr="0032190F">
        <w:rPr>
          <w:lang w:val="fr-FR"/>
        </w:rPr>
        <w:t xml:space="preserve">Le site de Bodman Schachen (région du lac de Constance). </w:t>
      </w:r>
      <w:r w:rsidR="00871EE6">
        <w:t>Trois niveaux du Bronze ancien</w:t>
      </w:r>
    </w:p>
    <w:p w14:paraId="6C1168F4" w14:textId="77777777" w:rsidR="00871EE6" w:rsidRDefault="00871EE6" w:rsidP="00242C0F">
      <w:pPr>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0"/>
        <w:gridCol w:w="1376"/>
        <w:gridCol w:w="1376"/>
        <w:gridCol w:w="4934"/>
      </w:tblGrid>
      <w:tr w:rsidR="00871EE6" w14:paraId="05D1B5B7" w14:textId="77777777" w:rsidTr="00127E44">
        <w:trPr>
          <w:jc w:val="center"/>
        </w:trPr>
        <w:tc>
          <w:tcPr>
            <w:tcW w:w="590" w:type="dxa"/>
            <w:shd w:val="clear" w:color="auto" w:fill="auto"/>
          </w:tcPr>
          <w:p w14:paraId="72F451A6" w14:textId="77777777" w:rsidR="00871EE6" w:rsidRDefault="00871EE6" w:rsidP="00242C0F">
            <w:pPr>
              <w:jc w:val="both"/>
            </w:pPr>
            <w:r>
              <w:t>IC</w:t>
            </w:r>
          </w:p>
        </w:tc>
        <w:tc>
          <w:tcPr>
            <w:tcW w:w="1376" w:type="dxa"/>
            <w:shd w:val="clear" w:color="auto" w:fill="auto"/>
          </w:tcPr>
          <w:p w14:paraId="21ED34A2" w14:textId="77777777" w:rsidR="00871EE6" w:rsidRDefault="00871EE6" w:rsidP="00242C0F">
            <w:pPr>
              <w:jc w:val="both"/>
            </w:pPr>
            <w:r>
              <w:t>couche c</w:t>
            </w:r>
          </w:p>
        </w:tc>
        <w:tc>
          <w:tcPr>
            <w:tcW w:w="1376" w:type="dxa"/>
            <w:shd w:val="clear" w:color="auto" w:fill="auto"/>
          </w:tcPr>
          <w:p w14:paraId="2408F0E9" w14:textId="77777777" w:rsidR="00871EE6" w:rsidRDefault="00871EE6" w:rsidP="00242C0F">
            <w:pPr>
              <w:jc w:val="both"/>
            </w:pPr>
            <w:r>
              <w:t>~1600</w:t>
            </w:r>
          </w:p>
        </w:tc>
        <w:tc>
          <w:tcPr>
            <w:tcW w:w="4934" w:type="dxa"/>
            <w:shd w:val="clear" w:color="auto" w:fill="auto"/>
          </w:tcPr>
          <w:p w14:paraId="060EEE1E" w14:textId="77777777" w:rsidR="00871EE6" w:rsidRDefault="00871EE6" w:rsidP="00242C0F">
            <w:pPr>
              <w:jc w:val="both"/>
            </w:pPr>
            <w:r>
              <w:t>dendrochr.</w:t>
            </w:r>
          </w:p>
        </w:tc>
      </w:tr>
      <w:tr w:rsidR="00871EE6" w:rsidRPr="006A329A" w14:paraId="6075DB39" w14:textId="77777777" w:rsidTr="00127E44">
        <w:trPr>
          <w:jc w:val="center"/>
        </w:trPr>
        <w:tc>
          <w:tcPr>
            <w:tcW w:w="590" w:type="dxa"/>
            <w:shd w:val="clear" w:color="auto" w:fill="auto"/>
          </w:tcPr>
          <w:p w14:paraId="5934E587" w14:textId="77777777" w:rsidR="00871EE6" w:rsidRDefault="00871EE6" w:rsidP="00242C0F">
            <w:pPr>
              <w:jc w:val="both"/>
            </w:pPr>
            <w:r>
              <w:t>IB</w:t>
            </w:r>
          </w:p>
        </w:tc>
        <w:tc>
          <w:tcPr>
            <w:tcW w:w="1376" w:type="dxa"/>
            <w:shd w:val="clear" w:color="auto" w:fill="auto"/>
          </w:tcPr>
          <w:p w14:paraId="5D5640C9" w14:textId="77777777" w:rsidR="00871EE6" w:rsidRDefault="00871EE6" w:rsidP="00242C0F">
            <w:pPr>
              <w:jc w:val="both"/>
            </w:pPr>
            <w:r>
              <w:t>couche b</w:t>
            </w:r>
          </w:p>
        </w:tc>
        <w:tc>
          <w:tcPr>
            <w:tcW w:w="1376" w:type="dxa"/>
            <w:shd w:val="clear" w:color="auto" w:fill="auto"/>
          </w:tcPr>
          <w:p w14:paraId="51004991" w14:textId="77777777" w:rsidR="00871EE6" w:rsidRDefault="00871EE6" w:rsidP="00242C0F">
            <w:pPr>
              <w:jc w:val="both"/>
            </w:pPr>
            <w:r>
              <w:t>~1640</w:t>
            </w:r>
          </w:p>
        </w:tc>
        <w:tc>
          <w:tcPr>
            <w:tcW w:w="4934" w:type="dxa"/>
            <w:shd w:val="clear" w:color="auto" w:fill="auto"/>
          </w:tcPr>
          <w:p w14:paraId="131324C2" w14:textId="77777777" w:rsidR="00871EE6" w:rsidRPr="0032190F" w:rsidRDefault="00871EE6" w:rsidP="00242C0F">
            <w:pPr>
              <w:jc w:val="both"/>
              <w:rPr>
                <w:lang w:val="fr-FR"/>
              </w:rPr>
            </w:pPr>
            <w:r w:rsidRPr="0032190F">
              <w:rPr>
                <w:lang w:val="fr-FR"/>
              </w:rPr>
              <w:t>dendrochr. Pas de céramique richement décorée, vases biconiques.</w:t>
            </w:r>
          </w:p>
        </w:tc>
      </w:tr>
      <w:tr w:rsidR="00871EE6" w14:paraId="1D285D4F" w14:textId="77777777" w:rsidTr="00127E44">
        <w:trPr>
          <w:jc w:val="center"/>
        </w:trPr>
        <w:tc>
          <w:tcPr>
            <w:tcW w:w="590" w:type="dxa"/>
            <w:shd w:val="clear" w:color="auto" w:fill="auto"/>
          </w:tcPr>
          <w:p w14:paraId="2468151E" w14:textId="77777777" w:rsidR="00871EE6" w:rsidRDefault="00871EE6" w:rsidP="00242C0F">
            <w:pPr>
              <w:jc w:val="both"/>
            </w:pPr>
            <w:r>
              <w:t>IA</w:t>
            </w:r>
          </w:p>
        </w:tc>
        <w:tc>
          <w:tcPr>
            <w:tcW w:w="1376" w:type="dxa"/>
            <w:shd w:val="clear" w:color="auto" w:fill="auto"/>
          </w:tcPr>
          <w:p w14:paraId="47FED998" w14:textId="77777777" w:rsidR="00871EE6" w:rsidRDefault="00871EE6" w:rsidP="00242C0F">
            <w:pPr>
              <w:jc w:val="both"/>
            </w:pPr>
            <w:r>
              <w:t>couche a</w:t>
            </w:r>
          </w:p>
        </w:tc>
        <w:tc>
          <w:tcPr>
            <w:tcW w:w="1376" w:type="dxa"/>
            <w:shd w:val="clear" w:color="auto" w:fill="auto"/>
          </w:tcPr>
          <w:p w14:paraId="16EE70D1" w14:textId="77777777" w:rsidR="00871EE6" w:rsidRDefault="00871EE6" w:rsidP="00242C0F">
            <w:pPr>
              <w:jc w:val="both"/>
            </w:pPr>
            <w:r>
              <w:t>2000-1800</w:t>
            </w:r>
          </w:p>
        </w:tc>
        <w:tc>
          <w:tcPr>
            <w:tcW w:w="4934" w:type="dxa"/>
            <w:shd w:val="clear" w:color="auto" w:fill="auto"/>
          </w:tcPr>
          <w:p w14:paraId="546AB82C" w14:textId="77777777" w:rsidR="00871EE6" w:rsidRDefault="00871EE6" w:rsidP="00242C0F">
            <w:pPr>
              <w:jc w:val="both"/>
            </w:pPr>
            <w:r>
              <w:t>dendrochr.</w:t>
            </w:r>
          </w:p>
        </w:tc>
      </w:tr>
    </w:tbl>
    <w:p w14:paraId="309053B3" w14:textId="77777777" w:rsidR="00871EE6" w:rsidRDefault="00871EE6" w:rsidP="00242C0F">
      <w:pPr>
        <w:jc w:val="both"/>
      </w:pPr>
      <w:r>
        <w:t>(BIB 1646)</w:t>
      </w:r>
    </w:p>
    <w:p w14:paraId="2BE7D61E" w14:textId="77777777" w:rsidR="00871EE6" w:rsidRDefault="00871EE6" w:rsidP="00242C0F">
      <w:pPr>
        <w:jc w:val="both"/>
      </w:pPr>
    </w:p>
    <w:p w14:paraId="780DF970" w14:textId="77777777" w:rsidR="009875AE" w:rsidRPr="009875AE" w:rsidRDefault="009875AE" w:rsidP="00426FF9">
      <w:pPr>
        <w:pStyle w:val="Heading1"/>
      </w:pPr>
      <w:r w:rsidRPr="009875AE">
        <w:t>WADSENSWILL VORDER AU</w:t>
      </w:r>
    </w:p>
    <w:p w14:paraId="4B2734E6" w14:textId="77777777" w:rsidR="009875AE" w:rsidRDefault="009875AE" w:rsidP="00242C0F">
      <w:pPr>
        <w:jc w:val="both"/>
      </w:pPr>
    </w:p>
    <w:p w14:paraId="3A253518" w14:textId="77777777" w:rsidR="009875AE" w:rsidRPr="0032190F" w:rsidRDefault="009875AE" w:rsidP="00242C0F">
      <w:pPr>
        <w:jc w:val="both"/>
        <w:rPr>
          <w:lang w:val="fr-FR"/>
        </w:rPr>
      </w:pPr>
      <w:r w:rsidRPr="0032190F">
        <w:rPr>
          <w:lang w:val="fr-FR"/>
        </w:rPr>
        <w:t>Site de Wädsenswill Vorder Au bord du lac de Zürich. Daté du 17</w:t>
      </w:r>
      <w:r w:rsidRPr="0032190F">
        <w:rPr>
          <w:vertAlign w:val="superscript"/>
          <w:lang w:val="fr-FR"/>
        </w:rPr>
        <w:t>e</w:t>
      </w:r>
      <w:r w:rsidRPr="0032190F">
        <w:rPr>
          <w:lang w:val="fr-FR"/>
        </w:rPr>
        <w:t xml:space="preserve"> aec  // Bodman Schachen couche c. On retrouve de la céramique richement décorée (BIB 1646)</w:t>
      </w:r>
    </w:p>
    <w:p w14:paraId="4072B5E1" w14:textId="77777777" w:rsidR="009875AE" w:rsidRPr="0032190F" w:rsidRDefault="009875AE" w:rsidP="00242C0F">
      <w:pPr>
        <w:jc w:val="both"/>
        <w:rPr>
          <w:lang w:val="fr-FR"/>
        </w:rPr>
      </w:pPr>
    </w:p>
    <w:p w14:paraId="0BB8629E" w14:textId="77777777" w:rsidR="00F5454B" w:rsidRPr="0032190F" w:rsidRDefault="00F5454B" w:rsidP="00426FF9">
      <w:pPr>
        <w:pStyle w:val="Heading1"/>
      </w:pPr>
      <w:bookmarkStart w:id="4286" w:name="Sit_Singen"/>
      <w:r w:rsidRPr="0032190F">
        <w:t>SINGEN (Nécropole de)</w:t>
      </w:r>
    </w:p>
    <w:bookmarkEnd w:id="4286"/>
    <w:p w14:paraId="3BABEDC3" w14:textId="77777777" w:rsidR="00F5454B" w:rsidRPr="0032190F" w:rsidRDefault="00F5454B" w:rsidP="00242C0F">
      <w:pPr>
        <w:rPr>
          <w:lang w:val="fr-FR"/>
        </w:rPr>
      </w:pPr>
    </w:p>
    <w:p w14:paraId="4DCD2BAE" w14:textId="2C800590" w:rsidR="002003FB" w:rsidRPr="0032190F" w:rsidRDefault="00F5454B" w:rsidP="00242C0F">
      <w:pPr>
        <w:rPr>
          <w:lang w:val="fr-FR"/>
        </w:rPr>
      </w:pPr>
      <w:r w:rsidRPr="0032190F">
        <w:rPr>
          <w:lang w:val="fr-FR"/>
        </w:rPr>
        <w:t>En Allemagne du sud, la nécropole de Singen (</w:t>
      </w:r>
      <w:hyperlink r:id="rId10661" w:anchor="Cul_Bronze_Ancien" w:history="1">
        <w:r w:rsidRPr="0032190F">
          <w:rPr>
            <w:rStyle w:val="Hyperlink"/>
            <w:lang w:val="fr-FR"/>
          </w:rPr>
          <w:t>BzA1</w:t>
        </w:r>
      </w:hyperlink>
      <w:r w:rsidRPr="0032190F">
        <w:rPr>
          <w:lang w:val="fr-FR"/>
        </w:rPr>
        <w:t>)</w:t>
      </w:r>
      <w:r w:rsidR="004E0E87" w:rsidRPr="0032190F">
        <w:rPr>
          <w:lang w:val="fr-FR"/>
        </w:rPr>
        <w:t>, près du lac de Constance,</w:t>
      </w:r>
      <w:r w:rsidRPr="0032190F">
        <w:rPr>
          <w:lang w:val="fr-FR"/>
        </w:rPr>
        <w:t xml:space="preserve"> offre 8 dates dont la moyenne est 2150-2050 (BIB 510 p. 225 (BIB 744))</w:t>
      </w:r>
      <w:r w:rsidR="002003FB" w:rsidRPr="0032190F">
        <w:rPr>
          <w:lang w:val="fr-FR"/>
        </w:rPr>
        <w:t xml:space="preserve">. </w:t>
      </w:r>
    </w:p>
    <w:p w14:paraId="531183E2" w14:textId="77777777" w:rsidR="002003FB" w:rsidRPr="0032190F" w:rsidRDefault="002003FB" w:rsidP="00242C0F">
      <w:pPr>
        <w:rPr>
          <w:lang w:val="fr-FR"/>
        </w:rPr>
      </w:pPr>
    </w:p>
    <w:p w14:paraId="61FD4E7D" w14:textId="77777777" w:rsidR="002003FB" w:rsidRPr="007C2239" w:rsidRDefault="002003FB" w:rsidP="00242C0F">
      <w:pPr>
        <w:rPr>
          <w:i/>
          <w:lang w:val="en-GB"/>
        </w:rPr>
      </w:pPr>
      <w:r w:rsidRPr="007C2239">
        <w:rPr>
          <w:rStyle w:val="nw"/>
          <w:i/>
          <w:lang w:val="en-GB"/>
        </w:rPr>
        <w:t>Singen cemetery (Kr. Konstanz), outof eighttombs datable to the A1 period and subjected to</w:t>
      </w:r>
      <w:r w:rsidRPr="007C2239">
        <w:rPr>
          <w:rStyle w:val="nw"/>
          <w:i/>
          <w:spacing w:val="5"/>
          <w:sz w:val="14"/>
          <w:szCs w:val="14"/>
          <w:lang w:val="en-GB"/>
        </w:rPr>
        <w:t>14</w:t>
      </w:r>
      <w:r w:rsidRPr="007C2239">
        <w:rPr>
          <w:rStyle w:val="nw"/>
          <w:i/>
          <w:spacing w:val="-2"/>
          <w:lang w:val="en-GB"/>
        </w:rPr>
        <w:t>C analysis,</w:t>
      </w:r>
      <w:r w:rsidRPr="007C2239">
        <w:rPr>
          <w:rStyle w:val="nw"/>
          <w:i/>
          <w:lang w:val="en-GB"/>
        </w:rPr>
        <w:t>seven fall between 2200 and 1920 BC. Only Tomb 65 has given an earlier date which, rangingfrom 2470 to 2190 BC, mustbe considered with some suspicion. Other tombs attributed to theA1 period have provided a date range spanning from 2200 to 1880 BC (BIB 794)</w:t>
      </w:r>
    </w:p>
    <w:p w14:paraId="4DB90600" w14:textId="77777777" w:rsidR="002003FB" w:rsidRPr="002003FB" w:rsidRDefault="002003FB" w:rsidP="00242C0F">
      <w:pPr>
        <w:rPr>
          <w:lang w:val="en-GB"/>
        </w:rPr>
      </w:pPr>
    </w:p>
    <w:p w14:paraId="4E27F9C1" w14:textId="77777777" w:rsidR="004E0E87" w:rsidRPr="0032190F" w:rsidRDefault="002003FB" w:rsidP="00242C0F">
      <w:pPr>
        <w:rPr>
          <w:lang w:val="fr-FR"/>
        </w:rPr>
      </w:pPr>
      <w:r w:rsidRPr="0032190F">
        <w:rPr>
          <w:lang w:val="fr-FR"/>
        </w:rPr>
        <w:t>L</w:t>
      </w:r>
      <w:r w:rsidR="004E0E87" w:rsidRPr="0032190F">
        <w:rPr>
          <w:lang w:val="fr-FR"/>
        </w:rPr>
        <w:t>e mobilier y est très homogène et typique du Bz A1:</w:t>
      </w:r>
    </w:p>
    <w:p w14:paraId="6EA52D17" w14:textId="77777777" w:rsidR="004E0E87" w:rsidRPr="0032190F" w:rsidRDefault="004E0E87" w:rsidP="00242C0F">
      <w:pPr>
        <w:rPr>
          <w:lang w:val="fr-FR"/>
        </w:rPr>
      </w:pPr>
      <w:r w:rsidRPr="0032190F">
        <w:rPr>
          <w:lang w:val="fr-FR"/>
        </w:rPr>
        <w:tab/>
        <w:t>-jarres biconiques à larges anses plates sans aucun cordon</w:t>
      </w:r>
    </w:p>
    <w:p w14:paraId="51BFAC3D" w14:textId="77777777" w:rsidR="004E0E87" w:rsidRPr="0032190F" w:rsidRDefault="004E0E87" w:rsidP="00242C0F">
      <w:pPr>
        <w:rPr>
          <w:lang w:val="fr-FR"/>
        </w:rPr>
      </w:pPr>
      <w:r w:rsidRPr="0032190F">
        <w:rPr>
          <w:lang w:val="fr-FR"/>
        </w:rPr>
        <w:tab/>
        <w:t>-jatte décorée à la codelette</w:t>
      </w:r>
    </w:p>
    <w:p w14:paraId="413F74C1" w14:textId="77777777" w:rsidR="004E0E87" w:rsidRPr="0032190F" w:rsidRDefault="004E0E87" w:rsidP="00242C0F">
      <w:pPr>
        <w:rPr>
          <w:lang w:val="fr-FR"/>
        </w:rPr>
      </w:pPr>
      <w:r w:rsidRPr="0032190F">
        <w:rPr>
          <w:lang w:val="fr-FR"/>
        </w:rPr>
        <w:lastRenderedPageBreak/>
        <w:tab/>
        <w:t>-marmites carénée</w:t>
      </w:r>
    </w:p>
    <w:p w14:paraId="3A6EECBA" w14:textId="77777777" w:rsidR="004E0E87" w:rsidRPr="0032190F" w:rsidRDefault="007C2239" w:rsidP="00242C0F">
      <w:pPr>
        <w:ind w:left="709"/>
        <w:rPr>
          <w:lang w:val="fr-FR"/>
        </w:rPr>
      </w:pPr>
      <w:r w:rsidRPr="0032190F">
        <w:rPr>
          <w:lang w:val="fr-FR"/>
        </w:rPr>
        <w:t>-no</w:t>
      </w:r>
      <w:r w:rsidR="004E0E87" w:rsidRPr="0032190F">
        <w:rPr>
          <w:lang w:val="fr-FR"/>
        </w:rPr>
        <w:t>mbreuses épingles à tête en palette triangulaire à rebors ourlé décorée de lignes de triangles incisés</w:t>
      </w:r>
    </w:p>
    <w:p w14:paraId="4C7C6287" w14:textId="77777777" w:rsidR="007C2239" w:rsidRPr="0032190F" w:rsidRDefault="007C2239" w:rsidP="00242C0F">
      <w:pPr>
        <w:rPr>
          <w:lang w:val="fr-FR"/>
        </w:rPr>
      </w:pPr>
      <w:r w:rsidRPr="0032190F">
        <w:rPr>
          <w:lang w:val="fr-FR"/>
        </w:rPr>
        <w:tab/>
        <w:t>-épingles à tête en palette plate.</w:t>
      </w:r>
    </w:p>
    <w:p w14:paraId="5ADCAF68" w14:textId="28B8BD23" w:rsidR="004E0E87" w:rsidRPr="0032190F" w:rsidRDefault="004E0E87" w:rsidP="00242C0F">
      <w:pPr>
        <w:rPr>
          <w:lang w:val="fr-FR"/>
        </w:rPr>
      </w:pPr>
      <w:r w:rsidRPr="0032190F">
        <w:rPr>
          <w:lang w:val="fr-FR"/>
        </w:rPr>
        <w:tab/>
        <w:t xml:space="preserve">-poignards trapézoïdaux à 3 ou 4 rivets de type atlantique (comparaison faite avec le début </w:t>
      </w:r>
      <w:r w:rsidR="004B21AE" w:rsidRPr="0032190F">
        <w:rPr>
          <w:lang w:val="fr-FR"/>
        </w:rPr>
        <w:tab/>
      </w:r>
      <w:r w:rsidRPr="0032190F">
        <w:rPr>
          <w:lang w:val="fr-FR"/>
        </w:rPr>
        <w:t xml:space="preserve">de la civilisation des </w:t>
      </w:r>
      <w:hyperlink r:id="rId10662" w:anchor="Cul_Tumuli_Armoricain" w:history="1">
        <w:r w:rsidRPr="0032190F">
          <w:rPr>
            <w:rStyle w:val="Hyperlink"/>
            <w:lang w:val="fr-FR"/>
          </w:rPr>
          <w:t>Tumulus Armoricai</w:t>
        </w:r>
        <w:r w:rsidR="007C2239" w:rsidRPr="0032190F">
          <w:rPr>
            <w:rStyle w:val="Hyperlink"/>
            <w:lang w:val="fr-FR"/>
          </w:rPr>
          <w:t>ns</w:t>
        </w:r>
      </w:hyperlink>
    </w:p>
    <w:p w14:paraId="5F4204DE" w14:textId="77777777" w:rsidR="004E0E87" w:rsidRPr="0032190F" w:rsidRDefault="004E0E87" w:rsidP="00242C0F">
      <w:pPr>
        <w:rPr>
          <w:lang w:val="fr-FR"/>
        </w:rPr>
      </w:pPr>
      <w:r w:rsidRPr="0032190F">
        <w:rPr>
          <w:lang w:val="fr-FR"/>
        </w:rPr>
        <w:tab/>
        <w:t>-nombreux barcelets à tige enroulée simple</w:t>
      </w:r>
    </w:p>
    <w:p w14:paraId="02C19B8F" w14:textId="77777777" w:rsidR="004E0E87" w:rsidRPr="0032190F" w:rsidRDefault="004E0E87" w:rsidP="00242C0F">
      <w:pPr>
        <w:rPr>
          <w:lang w:val="fr-FR"/>
        </w:rPr>
      </w:pPr>
      <w:r w:rsidRPr="0032190F">
        <w:rPr>
          <w:lang w:val="fr-FR"/>
        </w:rPr>
        <w:tab/>
        <w:t>-quelques torques à extrémité ourlées</w:t>
      </w:r>
    </w:p>
    <w:p w14:paraId="5879676F" w14:textId="77777777" w:rsidR="004E0E87" w:rsidRPr="0032190F" w:rsidRDefault="004E0E87" w:rsidP="00242C0F">
      <w:pPr>
        <w:rPr>
          <w:lang w:val="fr-FR"/>
        </w:rPr>
      </w:pPr>
      <w:r w:rsidRPr="0032190F">
        <w:rPr>
          <w:lang w:val="fr-FR"/>
        </w:rPr>
        <w:t>(BIB 26 p. 118)</w:t>
      </w:r>
    </w:p>
    <w:p w14:paraId="4481E6CA" w14:textId="77777777" w:rsidR="004E0E87" w:rsidRPr="0032190F" w:rsidRDefault="004E0E87" w:rsidP="00242C0F">
      <w:pPr>
        <w:rPr>
          <w:lang w:val="fr-FR"/>
        </w:rPr>
      </w:pPr>
    </w:p>
    <w:p w14:paraId="467FBF94" w14:textId="5FBB3CD3" w:rsidR="00F5454B" w:rsidRPr="0032190F" w:rsidRDefault="00F5454B" w:rsidP="00242C0F">
      <w:pPr>
        <w:rPr>
          <w:lang w:val="fr-FR"/>
        </w:rPr>
      </w:pPr>
      <w:r w:rsidRPr="0032190F">
        <w:rPr>
          <w:lang w:val="fr-FR"/>
        </w:rPr>
        <w:t xml:space="preserve">Elle a donné son nom à l’horizon de Singen (ou </w:t>
      </w:r>
      <w:r w:rsidRPr="0032190F">
        <w:rPr>
          <w:i/>
          <w:lang w:val="fr-FR"/>
        </w:rPr>
        <w:t>Singenkultur</w:t>
      </w:r>
      <w:r w:rsidRPr="0032190F">
        <w:rPr>
          <w:lang w:val="fr-FR"/>
        </w:rPr>
        <w:t xml:space="preserve"> de Strahm) (BIB 26 p. 98)</w:t>
      </w:r>
      <w:r w:rsidR="009875AE" w:rsidRPr="0032190F">
        <w:rPr>
          <w:lang w:val="fr-FR"/>
        </w:rPr>
        <w:t xml:space="preserve">. Cotemporaine de la </w:t>
      </w:r>
      <w:hyperlink r:id="rId10663" w:anchor="Cul_Begleitkeramik" w:history="1">
        <w:r w:rsidR="009875AE" w:rsidRPr="0032190F">
          <w:rPr>
            <w:rStyle w:val="Hyperlink"/>
            <w:i/>
            <w:lang w:val="fr-FR"/>
          </w:rPr>
          <w:t>Begleitkeramik</w:t>
        </w:r>
      </w:hyperlink>
      <w:r w:rsidR="009875AE" w:rsidRPr="0032190F">
        <w:rPr>
          <w:lang w:val="fr-FR"/>
        </w:rPr>
        <w:t xml:space="preserve"> (Bronze A1) (BIB 1646).</w:t>
      </w:r>
    </w:p>
    <w:p w14:paraId="2DE575B2" w14:textId="77777777" w:rsidR="00DF2538" w:rsidRPr="0032190F" w:rsidRDefault="00DF2538" w:rsidP="00242C0F">
      <w:pPr>
        <w:rPr>
          <w:lang w:val="fr-FR"/>
        </w:rPr>
      </w:pPr>
    </w:p>
    <w:p w14:paraId="56E0FAD7" w14:textId="77777777" w:rsidR="00DF2538" w:rsidRPr="0032190F" w:rsidRDefault="00DF2538" w:rsidP="00DF2538">
      <w:pPr>
        <w:jc w:val="both"/>
        <w:rPr>
          <w:lang w:val="fr-FR"/>
        </w:rPr>
      </w:pPr>
      <w:r w:rsidRPr="0032190F">
        <w:rPr>
          <w:lang w:val="fr-FR"/>
        </w:rPr>
        <w:t>A Singen : « maître des animaux » présent sur des objets de type laténien (BIB 2049 fig. 3)</w:t>
      </w:r>
    </w:p>
    <w:p w14:paraId="1003E765" w14:textId="77777777" w:rsidR="00DF2538" w:rsidRPr="0032190F" w:rsidRDefault="00DF2538" w:rsidP="00242C0F">
      <w:pPr>
        <w:rPr>
          <w:lang w:val="fr-FR"/>
        </w:rPr>
      </w:pPr>
    </w:p>
    <w:p w14:paraId="00D0C6A4" w14:textId="77777777" w:rsidR="009875AE" w:rsidRPr="0032190F" w:rsidRDefault="009875AE" w:rsidP="00242C0F">
      <w:pPr>
        <w:rPr>
          <w:lang w:val="fr-FR"/>
        </w:rPr>
      </w:pPr>
      <w:r w:rsidRPr="0032190F">
        <w:rPr>
          <w:lang w:val="fr-FR"/>
        </w:rPr>
        <w:br/>
        <w:t>v. groupe d’Arbon (Bronze A2) (BIB 1646).</w:t>
      </w:r>
    </w:p>
    <w:p w14:paraId="646136DA" w14:textId="77777777" w:rsidR="00F5454B" w:rsidRPr="0032190F" w:rsidRDefault="0070215F" w:rsidP="00242C0F">
      <w:pPr>
        <w:tabs>
          <w:tab w:val="left" w:pos="2415"/>
        </w:tabs>
        <w:jc w:val="both"/>
        <w:rPr>
          <w:lang w:val="fr-FR"/>
        </w:rPr>
      </w:pPr>
      <w:r w:rsidRPr="0032190F">
        <w:rPr>
          <w:lang w:val="fr-FR"/>
        </w:rPr>
        <w:tab/>
      </w:r>
    </w:p>
    <w:p w14:paraId="008228A9" w14:textId="77777777" w:rsidR="0070215F" w:rsidRPr="0032190F" w:rsidRDefault="0070215F" w:rsidP="00426FF9">
      <w:pPr>
        <w:pStyle w:val="Heading1"/>
      </w:pPr>
      <w:bookmarkStart w:id="4287" w:name="Sit_Helmsdorf"/>
      <w:r w:rsidRPr="0032190F">
        <w:t>HELMSDORF (Tumulus de)</w:t>
      </w:r>
    </w:p>
    <w:bookmarkEnd w:id="4287"/>
    <w:p w14:paraId="1C5E83B5" w14:textId="77777777" w:rsidR="0070215F" w:rsidRPr="0032190F" w:rsidRDefault="0070215F" w:rsidP="00242C0F">
      <w:pPr>
        <w:tabs>
          <w:tab w:val="left" w:pos="2415"/>
        </w:tabs>
        <w:jc w:val="both"/>
        <w:rPr>
          <w:lang w:val="fr-FR"/>
        </w:rPr>
      </w:pPr>
    </w:p>
    <w:p w14:paraId="70EF85F4" w14:textId="4128E8CF" w:rsidR="00B51192" w:rsidRPr="0032190F" w:rsidRDefault="00B51192" w:rsidP="00242C0F">
      <w:pPr>
        <w:jc w:val="both"/>
        <w:rPr>
          <w:lang w:val="fr-FR"/>
        </w:rPr>
      </w:pPr>
      <w:r w:rsidRPr="0032190F">
        <w:rPr>
          <w:lang w:val="fr-FR"/>
        </w:rPr>
        <w:t>Le tumulus de Helmsdorf est attribué à la culture d’</w:t>
      </w:r>
      <w:hyperlink r:id="rId10664" w:anchor="Cul_Unetice" w:history="1">
        <w:r w:rsidRPr="0032190F">
          <w:rPr>
            <w:rStyle w:val="Hyperlink"/>
            <w:lang w:val="fr-FR"/>
          </w:rPr>
          <w:t>Unetice</w:t>
        </w:r>
      </w:hyperlink>
      <w:r w:rsidRPr="0032190F">
        <w:rPr>
          <w:lang w:val="fr-FR"/>
        </w:rPr>
        <w:t xml:space="preserve"> (SS BIB) et appartient au Bz A 2a et daté de 1840 BC</w:t>
      </w:r>
      <w:r w:rsidRPr="0032190F">
        <w:rPr>
          <w:i/>
          <w:lang w:val="fr-FR"/>
        </w:rPr>
        <w:t>ante quem non</w:t>
      </w:r>
      <w:r w:rsidR="0070215F" w:rsidRPr="0032190F">
        <w:rPr>
          <w:lang w:val="fr-FR"/>
        </w:rPr>
        <w:t xml:space="preserve"> (BIB 794).</w:t>
      </w:r>
      <w:r w:rsidR="0033578E" w:rsidRPr="0032190F">
        <w:rPr>
          <w:lang w:val="fr-FR"/>
        </w:rPr>
        <w:t xml:space="preserve">Un « grand </w:t>
      </w:r>
      <w:hyperlink r:id="rId10665" w:anchor="Cul_Megalith" w:history="1">
        <w:r w:rsidR="0033578E" w:rsidRPr="0032190F">
          <w:rPr>
            <w:rStyle w:val="Hyperlink"/>
            <w:lang w:val="fr-FR"/>
          </w:rPr>
          <w:t>monument</w:t>
        </w:r>
      </w:hyperlink>
      <w:r w:rsidR="0033578E" w:rsidRPr="0032190F">
        <w:rPr>
          <w:lang w:val="fr-FR"/>
        </w:rPr>
        <w:t xml:space="preserve"> funéraire » (BIB 169 p. 190)</w:t>
      </w:r>
    </w:p>
    <w:p w14:paraId="2FF2C6C2" w14:textId="77777777" w:rsidR="0070215F" w:rsidRPr="0032190F" w:rsidRDefault="0070215F" w:rsidP="00242C0F">
      <w:pPr>
        <w:jc w:val="both"/>
        <w:rPr>
          <w:lang w:val="fr-FR"/>
        </w:rPr>
      </w:pPr>
    </w:p>
    <w:p w14:paraId="0FBFCBEF" w14:textId="77777777" w:rsidR="0070215F" w:rsidRPr="0032190F" w:rsidRDefault="0070215F" w:rsidP="00242C0F">
      <w:pPr>
        <w:jc w:val="both"/>
        <w:rPr>
          <w:lang w:val="fr-FR"/>
        </w:rPr>
      </w:pPr>
      <w:r w:rsidRPr="0032190F">
        <w:rPr>
          <w:lang w:val="fr-FR"/>
        </w:rPr>
        <w:t>La dendrochronologie a montrée que le chêne utilisé pour les poutres de ces chambres à été abattu vers 1840-1800 av. J.-C. (BIB 122 p. 104)</w:t>
      </w:r>
    </w:p>
    <w:p w14:paraId="4BFF3FEE" w14:textId="77777777" w:rsidR="00530FF5" w:rsidRPr="0032190F" w:rsidRDefault="00530FF5" w:rsidP="00242C0F">
      <w:pPr>
        <w:jc w:val="both"/>
        <w:rPr>
          <w:lang w:val="fr-FR"/>
        </w:rPr>
      </w:pPr>
    </w:p>
    <w:p w14:paraId="1A445877" w14:textId="77777777" w:rsidR="00530FF5" w:rsidRPr="0032190F" w:rsidRDefault="00530FF5" w:rsidP="00242C0F">
      <w:pPr>
        <w:jc w:val="both"/>
        <w:rPr>
          <w:lang w:val="fr-FR"/>
        </w:rPr>
      </w:pPr>
      <w:r w:rsidRPr="0032190F">
        <w:rPr>
          <w:lang w:val="fr-FR"/>
        </w:rPr>
        <w:t>BARDOUVILLE</w:t>
      </w:r>
    </w:p>
    <w:p w14:paraId="4B02A040" w14:textId="77777777" w:rsidR="00530FF5" w:rsidRPr="0032190F" w:rsidRDefault="00530FF5" w:rsidP="00242C0F">
      <w:pPr>
        <w:jc w:val="both"/>
        <w:rPr>
          <w:lang w:val="fr-FR"/>
        </w:rPr>
      </w:pPr>
      <w:r w:rsidRPr="0032190F">
        <w:rPr>
          <w:lang w:val="fr-FR"/>
        </w:rPr>
        <w:br/>
        <w:t>L’habitat de Bardouville à La Boutière, situé au coeur d’un méandre de la Seine sur une haute terrasse alluviale, est daté du Néolithique final et Bronze ancien (BIB B. Aubry, V. Dartoy, colloque Habitat Dijon 2015)</w:t>
      </w:r>
    </w:p>
    <w:p w14:paraId="3ECA9AFB" w14:textId="77777777" w:rsidR="00530FF5" w:rsidRPr="0032190F" w:rsidRDefault="00530FF5" w:rsidP="00242C0F">
      <w:pPr>
        <w:jc w:val="both"/>
        <w:rPr>
          <w:lang w:val="fr-FR"/>
        </w:rPr>
      </w:pPr>
    </w:p>
    <w:p w14:paraId="7DA85FF4" w14:textId="77777777" w:rsidR="00530FF5" w:rsidRPr="0032190F" w:rsidRDefault="00530FF5" w:rsidP="00242C0F">
      <w:pPr>
        <w:jc w:val="both"/>
        <w:rPr>
          <w:lang w:val="fr-FR"/>
        </w:rPr>
      </w:pPr>
      <w:r w:rsidRPr="0032190F">
        <w:rPr>
          <w:lang w:val="fr-FR"/>
        </w:rPr>
        <w:t>ALIZAY</w:t>
      </w:r>
    </w:p>
    <w:p w14:paraId="3F760C80" w14:textId="77777777" w:rsidR="00530FF5" w:rsidRPr="0032190F" w:rsidRDefault="00530FF5" w:rsidP="00242C0F">
      <w:pPr>
        <w:jc w:val="both"/>
        <w:rPr>
          <w:lang w:val="fr-FR"/>
        </w:rPr>
      </w:pPr>
    </w:p>
    <w:p w14:paraId="2ECA63E4" w14:textId="77777777" w:rsidR="00530FF5" w:rsidRPr="0032190F" w:rsidRDefault="00530FF5" w:rsidP="00530FF5">
      <w:pPr>
        <w:jc w:val="both"/>
        <w:rPr>
          <w:lang w:val="fr-FR"/>
        </w:rPr>
      </w:pPr>
      <w:r w:rsidRPr="0032190F">
        <w:rPr>
          <w:lang w:val="fr-FR"/>
        </w:rPr>
        <w:t>Habitat sdaté du Néolithique final et Bronze ancien (BIB B. Aubry, V. Dartoy, colloque Habitat Dijon 2015)</w:t>
      </w:r>
    </w:p>
    <w:p w14:paraId="2566F00E" w14:textId="77777777" w:rsidR="00530FF5" w:rsidRPr="0032190F" w:rsidRDefault="00530FF5" w:rsidP="00242C0F">
      <w:pPr>
        <w:jc w:val="both"/>
        <w:rPr>
          <w:lang w:val="fr-FR"/>
        </w:rPr>
      </w:pPr>
    </w:p>
    <w:p w14:paraId="791414D6" w14:textId="77777777" w:rsidR="00530FF5" w:rsidRPr="0032190F" w:rsidRDefault="00530FF5" w:rsidP="00426FF9">
      <w:pPr>
        <w:pStyle w:val="Heading1"/>
      </w:pPr>
      <w:bookmarkStart w:id="4288" w:name="Sit_Straubing"/>
      <w:r w:rsidRPr="0032190F">
        <w:t>STRAUBING</w:t>
      </w:r>
      <w:bookmarkEnd w:id="4288"/>
      <w:r w:rsidRPr="0032190F">
        <w:t>-OBERNAU</w:t>
      </w:r>
    </w:p>
    <w:p w14:paraId="12704816" w14:textId="77777777" w:rsidR="00B51192" w:rsidRPr="0032190F" w:rsidRDefault="00B51192" w:rsidP="00242C0F">
      <w:pPr>
        <w:jc w:val="both"/>
        <w:rPr>
          <w:lang w:val="fr-FR"/>
        </w:rPr>
      </w:pPr>
    </w:p>
    <w:p w14:paraId="788A2EA8" w14:textId="77777777" w:rsidR="00530FF5" w:rsidRPr="0032190F" w:rsidRDefault="00530FF5" w:rsidP="00242C0F">
      <w:pPr>
        <w:jc w:val="both"/>
        <w:rPr>
          <w:lang w:val="fr-FR"/>
        </w:rPr>
      </w:pPr>
      <w:r w:rsidRPr="0032190F">
        <w:rPr>
          <w:lang w:val="fr-FR"/>
        </w:rPr>
        <w:t>L’habitat de Straubing-Öbernau est une longue maison (BIB O. Lemercier, C. Strahm, colloque Habitat Dijon 2015)</w:t>
      </w:r>
    </w:p>
    <w:p w14:paraId="682CEBD9" w14:textId="77777777" w:rsidR="00530FF5" w:rsidRPr="0032190F" w:rsidRDefault="00530FF5" w:rsidP="00242C0F">
      <w:pPr>
        <w:jc w:val="both"/>
        <w:rPr>
          <w:lang w:val="fr-FR"/>
        </w:rPr>
      </w:pPr>
    </w:p>
    <w:p w14:paraId="1E60D7C0" w14:textId="77777777" w:rsidR="0054319F" w:rsidRPr="0032190F" w:rsidRDefault="0054319F" w:rsidP="00426FF9">
      <w:pPr>
        <w:pStyle w:val="Heading1"/>
      </w:pPr>
      <w:bookmarkStart w:id="4289" w:name="Sit_Leubingen"/>
      <w:r w:rsidRPr="0032190F">
        <w:t>LEUBINGEN (Tumulus de)</w:t>
      </w:r>
    </w:p>
    <w:bookmarkEnd w:id="4289"/>
    <w:p w14:paraId="04419428" w14:textId="77777777" w:rsidR="0054319F" w:rsidRPr="0032190F" w:rsidRDefault="0054319F" w:rsidP="00242C0F">
      <w:pPr>
        <w:rPr>
          <w:lang w:val="fr-FR"/>
        </w:rPr>
      </w:pPr>
    </w:p>
    <w:p w14:paraId="62DD66DF" w14:textId="47BC1AF3" w:rsidR="0074270D" w:rsidRPr="0032190F" w:rsidRDefault="0054319F" w:rsidP="00242C0F">
      <w:pPr>
        <w:jc w:val="both"/>
        <w:rPr>
          <w:lang w:val="fr-FR"/>
        </w:rPr>
      </w:pPr>
      <w:r w:rsidRPr="0032190F">
        <w:rPr>
          <w:lang w:val="fr-FR"/>
        </w:rPr>
        <w:t>Le tumulus de Leubingen (Saxe</w:t>
      </w:r>
      <w:r w:rsidR="00F5454B" w:rsidRPr="0032190F">
        <w:rPr>
          <w:lang w:val="fr-FR"/>
        </w:rPr>
        <w:t>, Allemagne</w:t>
      </w:r>
      <w:r w:rsidRPr="0032190F">
        <w:rPr>
          <w:lang w:val="fr-FR"/>
        </w:rPr>
        <w:t>) est un tertre attribué à la culture d’</w:t>
      </w:r>
      <w:hyperlink r:id="rId10666" w:anchor="Cul_Unetice" w:history="1">
        <w:r w:rsidRPr="0032190F">
          <w:rPr>
            <w:rStyle w:val="Hyperlink"/>
            <w:lang w:val="fr-FR"/>
          </w:rPr>
          <w:t>Unetice</w:t>
        </w:r>
      </w:hyperlink>
      <w:r w:rsidR="0074270D" w:rsidRPr="0032190F">
        <w:rPr>
          <w:lang w:val="fr-FR"/>
        </w:rPr>
        <w:t xml:space="preserve">, attribué au Bz A 2a et daté de date 1940 BC </w:t>
      </w:r>
      <w:r w:rsidR="0074270D" w:rsidRPr="0032190F">
        <w:rPr>
          <w:i/>
          <w:lang w:val="fr-FR"/>
        </w:rPr>
        <w:t>ante quem non</w:t>
      </w:r>
      <w:r w:rsidR="0074270D" w:rsidRPr="0032190F">
        <w:rPr>
          <w:lang w:val="fr-FR"/>
        </w:rPr>
        <w:t xml:space="preserve"> (BIB 794). </w:t>
      </w:r>
      <w:r w:rsidR="0033578E" w:rsidRPr="0032190F">
        <w:rPr>
          <w:lang w:val="fr-FR"/>
        </w:rPr>
        <w:t xml:space="preserve">Un « grand </w:t>
      </w:r>
      <w:hyperlink r:id="rId10667" w:anchor="Cul_Megalith" w:history="1">
        <w:r w:rsidR="0033578E" w:rsidRPr="0032190F">
          <w:rPr>
            <w:rStyle w:val="Hyperlink"/>
            <w:lang w:val="fr-FR"/>
          </w:rPr>
          <w:t>monument</w:t>
        </w:r>
      </w:hyperlink>
      <w:r w:rsidR="0033578E" w:rsidRPr="0032190F">
        <w:rPr>
          <w:lang w:val="fr-FR"/>
        </w:rPr>
        <w:t xml:space="preserve"> funéraire » (BIB 169 p. 190)</w:t>
      </w:r>
    </w:p>
    <w:p w14:paraId="62C05685" w14:textId="2E94334E" w:rsidR="0054319F" w:rsidRPr="0032190F" w:rsidRDefault="0074270D" w:rsidP="00242C0F">
      <w:pPr>
        <w:jc w:val="both"/>
        <w:rPr>
          <w:lang w:val="fr-FR"/>
        </w:rPr>
      </w:pPr>
      <w:r w:rsidRPr="0032190F">
        <w:rPr>
          <w:lang w:val="fr-FR"/>
        </w:rPr>
        <w:t>A</w:t>
      </w:r>
      <w:r w:rsidR="0054319F" w:rsidRPr="0032190F">
        <w:rPr>
          <w:lang w:val="fr-FR"/>
        </w:rPr>
        <w:t>vec celui d‘</w:t>
      </w:r>
      <w:hyperlink r:id="rId10668" w:anchor="Sit_Helmsdorf" w:history="1">
        <w:r w:rsidR="0054319F" w:rsidRPr="0032190F">
          <w:rPr>
            <w:rStyle w:val="Hyperlink"/>
            <w:lang w:val="fr-FR"/>
          </w:rPr>
          <w:t>Helmsdorf</w:t>
        </w:r>
      </w:hyperlink>
      <w:r w:rsidR="0054319F" w:rsidRPr="0032190F">
        <w:rPr>
          <w:lang w:val="fr-FR"/>
        </w:rPr>
        <w:t xml:space="preserve">, fait figure d’exception et est parfois qualifié de princier. Il mesure 8 mètres de haut et conteint une chambre funéraire longue de </w:t>
      </w:r>
      <w:smartTag w:uri="urn:schemas-microsoft-com:office:smarttags" w:element="metricconverter">
        <w:smartTagPr>
          <w:attr w:name="ProductID" w:val="4 m"/>
        </w:smartTagPr>
        <w:r w:rsidR="0054319F" w:rsidRPr="0032190F">
          <w:rPr>
            <w:lang w:val="fr-FR"/>
          </w:rPr>
          <w:t>4 m</w:t>
        </w:r>
      </w:smartTag>
      <w:r w:rsidR="0054319F" w:rsidRPr="0032190F">
        <w:rPr>
          <w:lang w:val="fr-FR"/>
        </w:rPr>
        <w:t xml:space="preserve"> imitant, à l’instar du tumulus </w:t>
      </w:r>
      <w:r w:rsidR="0054319F" w:rsidRPr="0032190F">
        <w:rPr>
          <w:lang w:val="fr-FR"/>
        </w:rPr>
        <w:lastRenderedPageBreak/>
        <w:t>d’Helmsdorf, un habitat (poutres, double toit recouvert de planches et de chaume) aménagé dans une petite fosse creusée dans le sol. Deux personnages y sont enterrés :</w:t>
      </w:r>
    </w:p>
    <w:p w14:paraId="07C42089" w14:textId="77777777" w:rsidR="0054319F" w:rsidRPr="0032190F" w:rsidRDefault="0054319F" w:rsidP="00242C0F">
      <w:pPr>
        <w:jc w:val="both"/>
        <w:rPr>
          <w:lang w:val="fr-FR"/>
        </w:rPr>
      </w:pPr>
      <w:r w:rsidRPr="0032190F">
        <w:rPr>
          <w:lang w:val="fr-FR"/>
        </w:rPr>
        <w:tab/>
        <w:t>-un vieillard</w:t>
      </w:r>
    </w:p>
    <w:p w14:paraId="0A20D0AF" w14:textId="77777777" w:rsidR="0054319F" w:rsidRPr="0032190F" w:rsidRDefault="0054319F" w:rsidP="00242C0F">
      <w:pPr>
        <w:ind w:left="709"/>
        <w:jc w:val="both"/>
        <w:rPr>
          <w:lang w:val="fr-FR"/>
        </w:rPr>
      </w:pPr>
      <w:r w:rsidRPr="0032190F">
        <w:rPr>
          <w:lang w:val="fr-FR"/>
        </w:rPr>
        <w:t>-une jeune fille d’une quinzaine d’année positionnée perpendiculairement à l’homme et à hauteur de ses genoux.</w:t>
      </w:r>
    </w:p>
    <w:p w14:paraId="27F283CC" w14:textId="2F958ECA" w:rsidR="0054319F" w:rsidRPr="0032190F" w:rsidRDefault="0054319F" w:rsidP="00242C0F">
      <w:pPr>
        <w:jc w:val="both"/>
        <w:rPr>
          <w:lang w:val="fr-FR"/>
        </w:rPr>
      </w:pPr>
      <w:r w:rsidRPr="0032190F">
        <w:rPr>
          <w:lang w:val="fr-FR"/>
        </w:rPr>
        <w:t>Un important mobilier d’accompagnement</w:t>
      </w:r>
      <w:r w:rsidR="00A67393" w:rsidRPr="0032190F">
        <w:rPr>
          <w:lang w:val="fr-FR"/>
        </w:rPr>
        <w:t xml:space="preserve"> composé d’une inhabituelle concentration d’armes (haches, </w:t>
      </w:r>
      <w:r w:rsidR="00123BEA" w:rsidRPr="0032190F">
        <w:rPr>
          <w:lang w:val="fr-FR"/>
        </w:rPr>
        <w:t xml:space="preserve">hallebardes, poignards et </w:t>
      </w:r>
      <w:hyperlink r:id="rId10669" w:anchor="Typ_Arm_Hache_combat" w:history="1">
        <w:r w:rsidR="00413AA1" w:rsidRPr="0032190F">
          <w:rPr>
            <w:rStyle w:val="Hyperlink"/>
            <w:lang w:val="fr-FR"/>
          </w:rPr>
          <w:t>hache-marteau</w:t>
        </w:r>
      </w:hyperlink>
      <w:r w:rsidR="00413AA1" w:rsidRPr="0032190F">
        <w:rPr>
          <w:lang w:val="fr-FR"/>
        </w:rPr>
        <w:t xml:space="preserve"> </w:t>
      </w:r>
      <w:r w:rsidR="00A67393" w:rsidRPr="0032190F">
        <w:rPr>
          <w:lang w:val="fr-FR"/>
        </w:rPr>
        <w:t>en serpentine), des bijoux (torque en or orné, épingles du type unéticien classique, anneaux d’oreilles torsadés, tubes en fil hélicoïdal</w:t>
      </w:r>
      <w:r w:rsidR="00BD25BF" w:rsidRPr="0032190F">
        <w:rPr>
          <w:lang w:val="fr-FR"/>
        </w:rPr>
        <w:t xml:space="preserve"> (</w:t>
      </w:r>
      <w:r w:rsidR="0070027E" w:rsidRPr="0032190F">
        <w:rPr>
          <w:lang w:val="fr-FR"/>
        </w:rPr>
        <w:t>BIB</w:t>
      </w:r>
      <w:r w:rsidR="00BD25BF" w:rsidRPr="0032190F">
        <w:rPr>
          <w:lang w:val="fr-FR"/>
        </w:rPr>
        <w:t> ?)</w:t>
      </w:r>
    </w:p>
    <w:p w14:paraId="1DB6E1C2" w14:textId="77777777" w:rsidR="00BD25BF" w:rsidRPr="0032190F" w:rsidRDefault="00BD25BF" w:rsidP="00242C0F">
      <w:pPr>
        <w:jc w:val="both"/>
        <w:rPr>
          <w:lang w:val="fr-FR"/>
        </w:rPr>
      </w:pPr>
    </w:p>
    <w:p w14:paraId="0BFF8F3E" w14:textId="77777777" w:rsidR="00BD25BF" w:rsidRPr="0032190F" w:rsidRDefault="00BD25BF" w:rsidP="00242C0F">
      <w:pPr>
        <w:jc w:val="both"/>
        <w:rPr>
          <w:lang w:val="fr-FR"/>
        </w:rPr>
      </w:pPr>
      <w:r w:rsidRPr="0032190F">
        <w:rPr>
          <w:lang w:val="fr-FR"/>
        </w:rPr>
        <w:t>La dendrochronologie a montrée que le chêne utilisé pour les poutres de ces chambres à été abattu vers 1942-1900 (</w:t>
      </w:r>
      <w:r w:rsidR="0070027E" w:rsidRPr="0032190F">
        <w:rPr>
          <w:lang w:val="fr-FR"/>
        </w:rPr>
        <w:t>BIB</w:t>
      </w:r>
      <w:r w:rsidRPr="0032190F">
        <w:rPr>
          <w:lang w:val="fr-FR"/>
        </w:rPr>
        <w:t xml:space="preserve"> 122 p. 104)</w:t>
      </w:r>
    </w:p>
    <w:p w14:paraId="6627071A" w14:textId="77777777" w:rsidR="009B007B" w:rsidRPr="0032190F" w:rsidRDefault="009B007B" w:rsidP="00242C0F">
      <w:pPr>
        <w:jc w:val="both"/>
        <w:rPr>
          <w:lang w:val="fr-FR"/>
        </w:rPr>
      </w:pPr>
    </w:p>
    <w:p w14:paraId="02485886" w14:textId="77777777" w:rsidR="004F7458" w:rsidRPr="0032190F" w:rsidRDefault="004F7458" w:rsidP="00426FF9">
      <w:pPr>
        <w:pStyle w:val="Heading1"/>
      </w:pPr>
      <w:bookmarkStart w:id="4290" w:name="Sit_Leki_Male"/>
      <w:r w:rsidRPr="0032190F">
        <w:t>LEKI MALE (Nécropole de)</w:t>
      </w:r>
    </w:p>
    <w:bookmarkEnd w:id="4290"/>
    <w:p w14:paraId="2C78CB9F" w14:textId="77777777" w:rsidR="004F7458" w:rsidRPr="0032190F" w:rsidRDefault="004F7458" w:rsidP="00242C0F">
      <w:pPr>
        <w:jc w:val="both"/>
        <w:rPr>
          <w:lang w:val="fr-FR"/>
        </w:rPr>
      </w:pPr>
    </w:p>
    <w:p w14:paraId="31285C6B" w14:textId="1F86607B" w:rsidR="004F7458" w:rsidRPr="0032190F" w:rsidRDefault="004F7458" w:rsidP="00242C0F">
      <w:pPr>
        <w:jc w:val="both"/>
        <w:rPr>
          <w:lang w:val="fr-FR"/>
        </w:rPr>
      </w:pPr>
      <w:r w:rsidRPr="0032190F">
        <w:rPr>
          <w:lang w:val="fr-FR"/>
        </w:rPr>
        <w:t>La nécropole de Łęki MaŁe sur la rivière Warta à Poznán (Koscian, Pologne), a livré 11 tertres alignés le long d’une vallée fluviale. Avec l’établissement fortifié voisin de Bruszczewo, ils représentent une communauté de la civilisation d’</w:t>
      </w:r>
      <w:hyperlink r:id="rId10670" w:anchor="Cul_Unetice" w:history="1">
        <w:r w:rsidRPr="0032190F">
          <w:rPr>
            <w:rStyle w:val="Hyperlink"/>
            <w:lang w:val="fr-FR"/>
          </w:rPr>
          <w:t>Únĕtice</w:t>
        </w:r>
      </w:hyperlink>
      <w:r w:rsidRPr="0032190F">
        <w:rPr>
          <w:lang w:val="fr-FR"/>
        </w:rPr>
        <w:t xml:space="preserve"> inscrit dans un e</w:t>
      </w:r>
      <w:r w:rsidR="00F407A7" w:rsidRPr="0032190F">
        <w:rPr>
          <w:lang w:val="fr-FR"/>
        </w:rPr>
        <w:t>nvironnement culturel étranger (BIB 122 p. 104,105)</w:t>
      </w:r>
    </w:p>
    <w:p w14:paraId="746E548D" w14:textId="77777777" w:rsidR="004F7458" w:rsidRPr="0032190F" w:rsidRDefault="004F7458" w:rsidP="00242C0F">
      <w:pPr>
        <w:jc w:val="both"/>
        <w:rPr>
          <w:lang w:val="fr-FR"/>
        </w:rPr>
      </w:pPr>
    </w:p>
    <w:p w14:paraId="47AEA3B4" w14:textId="77777777" w:rsidR="004F7458" w:rsidRPr="0032190F" w:rsidRDefault="004F7458" w:rsidP="00242C0F">
      <w:pPr>
        <w:jc w:val="both"/>
        <w:rPr>
          <w:lang w:val="fr-FR"/>
        </w:rPr>
      </w:pPr>
      <w:r w:rsidRPr="0032190F">
        <w:rPr>
          <w:lang w:val="fr-FR"/>
        </w:rPr>
        <w:t>Le plus petit tertre a livré une tombe tripartite originelle composée de bois, de pierre et d’argile renfermant deux corps :</w:t>
      </w:r>
    </w:p>
    <w:p w14:paraId="11CAFB3F" w14:textId="77777777" w:rsidR="004F7458" w:rsidRPr="0032190F" w:rsidRDefault="004F7458" w:rsidP="00242C0F">
      <w:pPr>
        <w:jc w:val="both"/>
        <w:rPr>
          <w:lang w:val="fr-FR"/>
        </w:rPr>
      </w:pPr>
      <w:r w:rsidRPr="0032190F">
        <w:rPr>
          <w:lang w:val="fr-FR"/>
        </w:rPr>
        <w:tab/>
        <w:t>-le premier de sexe masculin était doté d’une hallebarde au manche en métal, d’un large couteau triangulaire, d’une hache à rebord et d’une épingle munie d’une tête spiroïdale en bronze et d’une spirale en or.</w:t>
      </w:r>
    </w:p>
    <w:p w14:paraId="331564F9" w14:textId="77777777" w:rsidR="004F7458" w:rsidRPr="0032190F" w:rsidRDefault="004F7458" w:rsidP="00242C0F">
      <w:pPr>
        <w:jc w:val="both"/>
        <w:rPr>
          <w:lang w:val="fr-FR"/>
        </w:rPr>
      </w:pPr>
      <w:r w:rsidRPr="0032190F">
        <w:rPr>
          <w:lang w:val="fr-FR"/>
        </w:rPr>
        <w:tab/>
        <w:t>-une femme portait deux anneaux massifs en bronze aux chevilles</w:t>
      </w:r>
    </w:p>
    <w:p w14:paraId="56CF6A10" w14:textId="77777777" w:rsidR="00F407A7" w:rsidRPr="0032190F" w:rsidRDefault="00F407A7" w:rsidP="00242C0F">
      <w:pPr>
        <w:jc w:val="both"/>
        <w:rPr>
          <w:lang w:val="fr-FR"/>
        </w:rPr>
      </w:pPr>
      <w:r w:rsidRPr="0032190F">
        <w:rPr>
          <w:lang w:val="fr-FR"/>
        </w:rPr>
        <w:t>(BIB 122 p. 104,105)</w:t>
      </w:r>
    </w:p>
    <w:p w14:paraId="6E24DE32" w14:textId="77777777" w:rsidR="00F407A7" w:rsidRPr="0032190F" w:rsidRDefault="00F407A7" w:rsidP="00242C0F">
      <w:pPr>
        <w:jc w:val="both"/>
        <w:rPr>
          <w:lang w:val="fr-FR"/>
        </w:rPr>
      </w:pPr>
    </w:p>
    <w:p w14:paraId="176D2412" w14:textId="3CBEAC8D" w:rsidR="004F7458" w:rsidRPr="0032190F" w:rsidRDefault="004F7458" w:rsidP="00242C0F">
      <w:pPr>
        <w:jc w:val="both"/>
        <w:rPr>
          <w:lang w:val="fr-FR"/>
        </w:rPr>
      </w:pPr>
      <w:r w:rsidRPr="0032190F">
        <w:rPr>
          <w:lang w:val="fr-FR"/>
        </w:rPr>
        <w:t>Une seconde tombe vers l’ouest du monticule contenait un corps auprés duquel était disposé un couteau à manche en métal, une hache à rebors, une gouge, deux épingles de robe à œillet, deux perles d’</w:t>
      </w:r>
      <w:r w:rsidR="00366760">
        <w:rPr>
          <w:lang w:val="fr-FR"/>
        </w:rPr>
        <w:t xml:space="preserve"> </w:t>
      </w:r>
      <w:hyperlink r:id="rId10671" w:anchor="Sit_Ambre" w:history="1">
        <w:r w:rsidR="00366760" w:rsidRPr="00366760">
          <w:rPr>
            <w:rStyle w:val="Hyperlink"/>
            <w:lang w:val="fr-FR"/>
          </w:rPr>
          <w:t>ambre</w:t>
        </w:r>
      </w:hyperlink>
      <w:r w:rsidRPr="0032190F">
        <w:rPr>
          <w:lang w:val="fr-FR"/>
        </w:rPr>
        <w:t xml:space="preserve">, trois anneaux torsadés en or et cinq pots. Les datations </w:t>
      </w:r>
      <w:smartTag w:uri="urn:schemas-microsoft-com:office:smarttags" w:element="metricconverter">
        <w:smartTagPr>
          <w:attr w:name="ProductID" w:val="14C"/>
        </w:smartTagPr>
        <w:r w:rsidRPr="0032190F">
          <w:rPr>
            <w:vertAlign w:val="superscript"/>
            <w:lang w:val="fr-FR"/>
          </w:rPr>
          <w:t>14</w:t>
        </w:r>
        <w:r w:rsidRPr="0032190F">
          <w:rPr>
            <w:lang w:val="fr-FR"/>
          </w:rPr>
          <w:t>C</w:t>
        </w:r>
      </w:smartTag>
      <w:r w:rsidRPr="0032190F">
        <w:rPr>
          <w:lang w:val="fr-FR"/>
        </w:rPr>
        <w:t xml:space="preserve"> confirment le caractère contemporain des inhumations de Łęki MaŁe</w:t>
      </w:r>
      <w:r w:rsidR="00F407A7" w:rsidRPr="0032190F">
        <w:rPr>
          <w:lang w:val="fr-FR"/>
        </w:rPr>
        <w:t xml:space="preserve"> et de Saxe-Thuringe (BIB 122 p. 104,105)</w:t>
      </w:r>
    </w:p>
    <w:p w14:paraId="510D7C69" w14:textId="77777777" w:rsidR="00180E8F" w:rsidRPr="0032190F" w:rsidRDefault="00180E8F" w:rsidP="00242C0F">
      <w:pPr>
        <w:jc w:val="both"/>
        <w:rPr>
          <w:lang w:val="fr-FR"/>
        </w:rPr>
      </w:pPr>
    </w:p>
    <w:p w14:paraId="0D6AB8FD" w14:textId="77777777" w:rsidR="00180E8F" w:rsidRPr="0032190F" w:rsidRDefault="00180E8F" w:rsidP="00242C0F">
      <w:pPr>
        <w:jc w:val="both"/>
        <w:rPr>
          <w:lang w:val="fr-FR"/>
        </w:rPr>
      </w:pPr>
      <w:r w:rsidRPr="0032190F">
        <w:rPr>
          <w:lang w:val="fr-FR"/>
        </w:rPr>
        <w:t>Datation : 3605 ± 40 BP</w:t>
      </w:r>
      <w:r w:rsidR="008C1D13" w:rsidRPr="0032190F">
        <w:rPr>
          <w:lang w:val="fr-FR"/>
        </w:rPr>
        <w:t xml:space="preserve"> (BIB 1336)</w:t>
      </w:r>
    </w:p>
    <w:p w14:paraId="52478A84" w14:textId="77777777" w:rsidR="00F407A7" w:rsidRPr="0032190F" w:rsidRDefault="00F407A7" w:rsidP="00242C0F">
      <w:pPr>
        <w:jc w:val="both"/>
        <w:rPr>
          <w:lang w:val="fr-FR"/>
        </w:rPr>
      </w:pPr>
    </w:p>
    <w:p w14:paraId="1D99C42B" w14:textId="77777777" w:rsidR="00F41BFB" w:rsidRPr="0032190F" w:rsidRDefault="00F41BFB" w:rsidP="00426FF9">
      <w:pPr>
        <w:pStyle w:val="Heading1"/>
      </w:pPr>
      <w:bookmarkStart w:id="4291" w:name="Sit_Kosice_Barca"/>
      <w:r w:rsidRPr="0032190F">
        <w:t>KOSICE-BARCA</w:t>
      </w:r>
    </w:p>
    <w:bookmarkEnd w:id="4291"/>
    <w:p w14:paraId="2F0773C6" w14:textId="77777777" w:rsidR="00F41BFB" w:rsidRPr="0032190F" w:rsidRDefault="00F41BFB" w:rsidP="00242C0F">
      <w:pPr>
        <w:rPr>
          <w:lang w:val="fr-FR"/>
        </w:rPr>
      </w:pPr>
    </w:p>
    <w:p w14:paraId="4BF137B7" w14:textId="77777777" w:rsidR="00F41BFB" w:rsidRPr="0032190F" w:rsidRDefault="00F41BFB" w:rsidP="00242C0F">
      <w:pPr>
        <w:rPr>
          <w:lang w:val="fr-FR"/>
        </w:rPr>
      </w:pPr>
      <w:r w:rsidRPr="0032190F">
        <w:rPr>
          <w:lang w:val="fr-FR"/>
        </w:rPr>
        <w:t>Une étude des céramiques de la cité fortifiée de Košice-Barca (Slovaquie-Orientale) a permis de découvrir des signes « écrits » comparables à ceux de la céramique de la culture de Vatin (qui imitait l’épigraphie de Méditerranée orientale et du monde égéen) (</w:t>
      </w:r>
      <w:r w:rsidR="0070027E" w:rsidRPr="0032190F">
        <w:rPr>
          <w:lang w:val="fr-FR"/>
        </w:rPr>
        <w:t>BIB</w:t>
      </w:r>
      <w:r w:rsidRPr="0032190F">
        <w:rPr>
          <w:lang w:val="fr-FR"/>
        </w:rPr>
        <w:t xml:space="preserve"> 194)</w:t>
      </w:r>
    </w:p>
    <w:p w14:paraId="7FF33793" w14:textId="77777777" w:rsidR="006337F6" w:rsidRPr="0032190F" w:rsidRDefault="006337F6" w:rsidP="00242C0F">
      <w:pPr>
        <w:rPr>
          <w:lang w:val="fr-FR"/>
        </w:rPr>
      </w:pPr>
    </w:p>
    <w:p w14:paraId="30A80946" w14:textId="77777777" w:rsidR="006337F6" w:rsidRPr="0032190F" w:rsidRDefault="006337F6" w:rsidP="00426FF9">
      <w:pPr>
        <w:pStyle w:val="Heading1"/>
      </w:pPr>
      <w:bookmarkStart w:id="4292" w:name="Sit_Vel_Ke_Raskovce"/>
      <w:r w:rsidRPr="0032190F">
        <w:t>VEL KE RASKOVCE</w:t>
      </w:r>
    </w:p>
    <w:bookmarkEnd w:id="4292"/>
    <w:p w14:paraId="39789A79" w14:textId="77777777" w:rsidR="006337F6" w:rsidRPr="0032190F" w:rsidRDefault="006337F6" w:rsidP="00242C0F">
      <w:pPr>
        <w:rPr>
          <w:lang w:val="fr-FR"/>
        </w:rPr>
      </w:pPr>
    </w:p>
    <w:p w14:paraId="62CAD7D7" w14:textId="6FBF82B2" w:rsidR="009761F5" w:rsidRPr="0032190F" w:rsidRDefault="006337F6" w:rsidP="009761F5">
      <w:pPr>
        <w:jc w:val="both"/>
        <w:rPr>
          <w:lang w:val="fr-FR"/>
        </w:rPr>
      </w:pPr>
      <w:r w:rsidRPr="0032190F">
        <w:rPr>
          <w:lang w:val="fr-FR"/>
        </w:rPr>
        <w:t>A Vel’Ké Raškovce</w:t>
      </w:r>
      <w:r w:rsidR="008D0A28" w:rsidRPr="0032190F">
        <w:rPr>
          <w:lang w:val="fr-FR"/>
        </w:rPr>
        <w:t xml:space="preserve"> [Velké]</w:t>
      </w:r>
      <w:r w:rsidRPr="0032190F">
        <w:rPr>
          <w:lang w:val="fr-FR"/>
        </w:rPr>
        <w:t xml:space="preserve">, en Slovaquie, une amphore datée </w:t>
      </w:r>
      <w:r w:rsidR="008D0A28" w:rsidRPr="0032190F">
        <w:rPr>
          <w:lang w:val="fr-FR"/>
        </w:rPr>
        <w:t>de l’âge du Bronze moyen (~1300</w:t>
      </w:r>
      <w:r w:rsidRPr="0032190F">
        <w:rPr>
          <w:lang w:val="fr-FR"/>
        </w:rPr>
        <w:t>)</w:t>
      </w:r>
      <w:r w:rsidR="00850F5A" w:rsidRPr="0032190F">
        <w:rPr>
          <w:lang w:val="fr-FR"/>
        </w:rPr>
        <w:t xml:space="preserve">, culture de </w:t>
      </w:r>
      <w:hyperlink r:id="rId10672" w:anchor="Cul_Suciu_Sus" w:history="1">
        <w:r w:rsidR="00850F5A" w:rsidRPr="0032190F">
          <w:rPr>
            <w:rStyle w:val="Hyperlink"/>
            <w:lang w:val="fr-FR"/>
          </w:rPr>
          <w:t>Suciu de Sus</w:t>
        </w:r>
      </w:hyperlink>
      <w:r w:rsidR="00850F5A" w:rsidRPr="0032190F">
        <w:rPr>
          <w:lang w:val="fr-FR"/>
        </w:rPr>
        <w:t xml:space="preserve"> (BIB 604)</w:t>
      </w:r>
      <w:r w:rsidRPr="0032190F">
        <w:rPr>
          <w:lang w:val="fr-FR"/>
        </w:rPr>
        <w:t xml:space="preserve"> est décorée de 4 attelages représentant chacun deux </w:t>
      </w:r>
      <w:hyperlink r:id="rId10673" w:anchor="Cul_Proto_Art_TAC_T_z_chev" w:history="1">
        <w:r w:rsidR="002372BC" w:rsidRPr="0032190F">
          <w:rPr>
            <w:rStyle w:val="Hyperlink"/>
            <w:lang w:val="fr-FR" w:eastAsia="en-GB"/>
          </w:rPr>
          <w:t>chevaux</w:t>
        </w:r>
      </w:hyperlink>
      <w:r w:rsidRPr="0032190F">
        <w:rPr>
          <w:lang w:val="fr-FR"/>
        </w:rPr>
        <w:t xml:space="preserve">tirant un </w:t>
      </w:r>
      <w:hyperlink r:id="rId10674" w:anchor="Cul_Proto_Art_TAC_A_att" w:history="1">
        <w:r w:rsidR="00952EF5" w:rsidRPr="0032190F">
          <w:rPr>
            <w:rStyle w:val="Hyperlink"/>
            <w:lang w:val="fr-FR"/>
          </w:rPr>
          <w:t>char</w:t>
        </w:r>
      </w:hyperlink>
      <w:r w:rsidRPr="0032190F">
        <w:rPr>
          <w:lang w:val="fr-FR"/>
        </w:rPr>
        <w:t xml:space="preserve">à </w:t>
      </w:r>
      <w:r w:rsidR="005B0EC6" w:rsidRPr="0032190F">
        <w:rPr>
          <w:lang w:val="fr-FR"/>
        </w:rPr>
        <w:t>2</w:t>
      </w:r>
      <w:r w:rsidRPr="0032190F">
        <w:rPr>
          <w:lang w:val="fr-FR"/>
        </w:rPr>
        <w:t xml:space="preserve"> roues  </w:t>
      </w:r>
      <w:r w:rsidR="005B0EC6" w:rsidRPr="0032190F">
        <w:rPr>
          <w:lang w:val="fr-FR"/>
        </w:rPr>
        <w:t xml:space="preserve"> (BIB 194)</w:t>
      </w:r>
      <w:r w:rsidR="008D0A28" w:rsidRPr="0032190F">
        <w:rPr>
          <w:lang w:val="fr-FR"/>
        </w:rPr>
        <w:t xml:space="preserve">. </w:t>
      </w:r>
      <w:r w:rsidR="009761F5" w:rsidRPr="0032190F">
        <w:rPr>
          <w:lang w:val="fr-FR"/>
        </w:rPr>
        <w:t xml:space="preserve">Le cheval est attesté pour la première fois sur la représentation d’un char muni de roues à rayons sur ce vase daté d’environ 1500 aec (Vosteen 1999) (BIB 435 p. 287) </w:t>
      </w:r>
      <w:r w:rsidR="00BF5B3F" w:rsidRPr="0032190F">
        <w:rPr>
          <w:lang w:val="fr-FR"/>
        </w:rPr>
        <w:t>Urne cinéraire (SS BIB)</w:t>
      </w:r>
    </w:p>
    <w:p w14:paraId="1AC742AD" w14:textId="77777777" w:rsidR="009761F5" w:rsidRPr="0032190F" w:rsidRDefault="009761F5" w:rsidP="009761F5">
      <w:pPr>
        <w:jc w:val="both"/>
        <w:rPr>
          <w:lang w:val="fr-FR"/>
        </w:rPr>
      </w:pPr>
    </w:p>
    <w:p w14:paraId="6955AC14" w14:textId="77777777" w:rsidR="006337F6" w:rsidRPr="0032190F" w:rsidRDefault="008D0A28" w:rsidP="009761F5">
      <w:pPr>
        <w:jc w:val="both"/>
        <w:rPr>
          <w:lang w:val="fr-FR"/>
        </w:rPr>
      </w:pPr>
      <w:r w:rsidRPr="0032190F">
        <w:rPr>
          <w:lang w:val="fr-FR"/>
        </w:rPr>
        <w:lastRenderedPageBreak/>
        <w:t xml:space="preserve">Au moins l’un de ces attelages à les chevaux représentés au double trait </w:t>
      </w:r>
      <w:r w:rsidRPr="0032190F">
        <w:rPr>
          <w:lang w:val="fr-FR" w:eastAsia="en-GB"/>
        </w:rPr>
        <w:t>(BIB 1873 p. 81 fig. 40.1)</w:t>
      </w:r>
      <w:r w:rsidR="002372BC" w:rsidRPr="0032190F">
        <w:rPr>
          <w:lang w:val="fr-FR" w:eastAsia="en-GB"/>
        </w:rPr>
        <w:t xml:space="preserve"> v. Mailhac</w:t>
      </w:r>
    </w:p>
    <w:p w14:paraId="16B7752D" w14:textId="77777777" w:rsidR="005B0EC6" w:rsidRPr="0032190F" w:rsidRDefault="005B0EC6" w:rsidP="00242C0F">
      <w:pPr>
        <w:rPr>
          <w:lang w:val="fr-FR"/>
        </w:rPr>
      </w:pPr>
    </w:p>
    <w:p w14:paraId="17170722" w14:textId="77777777" w:rsidR="005B0EC6" w:rsidRPr="0032190F" w:rsidRDefault="005B0EC6" w:rsidP="00426FF9">
      <w:pPr>
        <w:pStyle w:val="Heading1"/>
      </w:pPr>
      <w:r w:rsidRPr="0032190F">
        <w:t>VAUDREVANGES-WALLERFANGEN</w:t>
      </w:r>
    </w:p>
    <w:p w14:paraId="69795746" w14:textId="77777777" w:rsidR="00982B51" w:rsidRPr="0032190F" w:rsidRDefault="00982B51" w:rsidP="00242C0F">
      <w:pPr>
        <w:rPr>
          <w:lang w:val="fr-FR"/>
        </w:rPr>
      </w:pPr>
    </w:p>
    <w:p w14:paraId="6F1613E9" w14:textId="77777777" w:rsidR="005B0EC6" w:rsidRPr="0032190F" w:rsidRDefault="005B0EC6" w:rsidP="00242C0F">
      <w:pPr>
        <w:rPr>
          <w:lang w:val="fr-FR"/>
        </w:rPr>
      </w:pPr>
      <w:r w:rsidRPr="0032190F">
        <w:rPr>
          <w:lang w:val="fr-FR"/>
        </w:rPr>
        <w:t>Vaudrevanges-Wallerfangen (Allemagne), dépôts d’objets en bronze daté du 9</w:t>
      </w:r>
      <w:r w:rsidRPr="0032190F">
        <w:rPr>
          <w:vertAlign w:val="superscript"/>
          <w:lang w:val="fr-FR"/>
        </w:rPr>
        <w:t>e</w:t>
      </w:r>
      <w:r w:rsidRPr="0032190F">
        <w:rPr>
          <w:lang w:val="fr-FR"/>
        </w:rPr>
        <w:t xml:space="preserve"> s. aec (26 lourd bracelets, 4 haches, 2 canons de mors, grandes phalères, épée) (BIB 1852 p. 34)</w:t>
      </w:r>
    </w:p>
    <w:p w14:paraId="3D06B8AC" w14:textId="77777777" w:rsidR="00666A51" w:rsidRPr="0032190F" w:rsidRDefault="00666A51" w:rsidP="00242C0F">
      <w:pPr>
        <w:rPr>
          <w:lang w:val="fr-FR"/>
        </w:rPr>
      </w:pPr>
    </w:p>
    <w:p w14:paraId="45E76F08" w14:textId="77777777" w:rsidR="00666A51" w:rsidRPr="0032190F" w:rsidRDefault="00666A51" w:rsidP="00426FF9">
      <w:pPr>
        <w:pStyle w:val="Heading1"/>
      </w:pPr>
      <w:bookmarkStart w:id="4293" w:name="Sit_Amboise"/>
      <w:r w:rsidRPr="0032190F">
        <w:t>AMBOISE</w:t>
      </w:r>
    </w:p>
    <w:bookmarkEnd w:id="4293"/>
    <w:p w14:paraId="5A9B69DC" w14:textId="77777777" w:rsidR="00666A51" w:rsidRPr="0032190F" w:rsidRDefault="00666A51" w:rsidP="00242C0F">
      <w:pPr>
        <w:rPr>
          <w:lang w:val="fr-FR"/>
        </w:rPr>
      </w:pPr>
    </w:p>
    <w:p w14:paraId="1739029A" w14:textId="33C07B2E" w:rsidR="00666A51" w:rsidRDefault="00666A51" w:rsidP="00491D18">
      <w:pPr>
        <w:jc w:val="both"/>
        <w:rPr>
          <w:lang w:val="fr-FR"/>
        </w:rPr>
      </w:pPr>
      <w:r w:rsidRPr="0032190F">
        <w:rPr>
          <w:lang w:val="fr-FR"/>
        </w:rPr>
        <w:t xml:space="preserve">Le site d’Amboise (Indre-et-Loire) a livré une statue en ronde-bosse d’un personnage </w:t>
      </w:r>
      <w:hyperlink r:id="rId10675" w:anchor="Cul_Art_TAC_c_assis_tailleur" w:history="1">
        <w:r w:rsidR="005A2559" w:rsidRPr="005A2559">
          <w:rPr>
            <w:rStyle w:val="Hyperlink"/>
            <w:lang w:val="fr-FR" w:eastAsia="en-GB"/>
          </w:rPr>
          <w:t>assis en tailleur</w:t>
        </w:r>
      </w:hyperlink>
      <w:r w:rsidR="005A2559">
        <w:rPr>
          <w:lang w:val="fr-FR" w:eastAsia="en-GB"/>
        </w:rPr>
        <w:t xml:space="preserve"> </w:t>
      </w:r>
      <w:r w:rsidRPr="0032190F">
        <w:rPr>
          <w:lang w:val="fr-FR"/>
        </w:rPr>
        <w:t>et daté entre le 5e et le 1e s. aec. Ses attributs : vêtements, torques (x2), bonnet  (BIB 2080 p. 171 et 172)</w:t>
      </w:r>
      <w:r w:rsidR="00543BA1" w:rsidRPr="0032190F">
        <w:rPr>
          <w:lang w:val="fr-FR"/>
        </w:rPr>
        <w:t xml:space="preserve"> représentations d’offrandes (BIB 2080 p. 181)</w:t>
      </w:r>
    </w:p>
    <w:p w14:paraId="01259415" w14:textId="77777777" w:rsidR="00491D18" w:rsidRDefault="00491D18" w:rsidP="00491D18">
      <w:pPr>
        <w:jc w:val="both"/>
        <w:rPr>
          <w:lang w:val="fr-FR"/>
        </w:rPr>
      </w:pPr>
    </w:p>
    <w:p w14:paraId="19AE9DB5" w14:textId="77777777" w:rsidR="00491D18" w:rsidRPr="0032190F" w:rsidRDefault="00491D18" w:rsidP="00491D18">
      <w:pPr>
        <w:jc w:val="both"/>
        <w:rPr>
          <w:lang w:val="fr-FR"/>
        </w:rPr>
      </w:pPr>
      <w:r>
        <w:rPr>
          <w:lang w:val="fr-FR"/>
        </w:rPr>
        <w:t>Constituerait un noeud dans l'axe Orléans-Levroux-Amboise pendant la période laténienne (BIB C. Filet et al. com. pers.)</w:t>
      </w:r>
    </w:p>
    <w:p w14:paraId="5AE4E572" w14:textId="77777777" w:rsidR="00EB69F1" w:rsidRPr="0032190F" w:rsidRDefault="00EB69F1" w:rsidP="00242C0F">
      <w:pPr>
        <w:rPr>
          <w:lang w:val="fr-FR"/>
        </w:rPr>
      </w:pPr>
    </w:p>
    <w:p w14:paraId="1A4330B4" w14:textId="77777777" w:rsidR="00EB69F1" w:rsidRPr="0032190F" w:rsidRDefault="00EB69F1" w:rsidP="00426FF9">
      <w:pPr>
        <w:pStyle w:val="Heading1"/>
      </w:pPr>
      <w:r w:rsidRPr="0032190F">
        <w:t>VAUX</w:t>
      </w:r>
    </w:p>
    <w:p w14:paraId="1EB022F0" w14:textId="77777777" w:rsidR="00EB69F1" w:rsidRPr="0032190F" w:rsidRDefault="00EB69F1" w:rsidP="00242C0F">
      <w:pPr>
        <w:rPr>
          <w:lang w:val="fr-FR"/>
        </w:rPr>
      </w:pPr>
      <w:r w:rsidRPr="0032190F">
        <w:rPr>
          <w:lang w:val="fr-FR"/>
        </w:rPr>
        <w:t xml:space="preserve">Habitat des Vaux (Moulins-sur-Céphons, Indre). Ensemble de bâtiments dans une enceinte Bât. 1: Long bâtiment rectangulaire à absides (20 m x &gt; 60 m) daté par 14C de 2880-2670 calBC avec un enclos latéral. Les sites de comparaisons sont Pléchatel et Waardame (BIB T. Hamon, colloque Habitat Dijon 2015) </w:t>
      </w:r>
    </w:p>
    <w:p w14:paraId="663917D8" w14:textId="77777777" w:rsidR="00EB69F1" w:rsidRPr="0032190F" w:rsidRDefault="00EB69F1" w:rsidP="00242C0F">
      <w:pPr>
        <w:rPr>
          <w:lang w:val="fr-FR"/>
        </w:rPr>
      </w:pPr>
    </w:p>
    <w:p w14:paraId="37549E53" w14:textId="77777777" w:rsidR="0008145D" w:rsidRPr="0032190F" w:rsidRDefault="0008145D" w:rsidP="00242C0F">
      <w:pPr>
        <w:rPr>
          <w:lang w:val="fr-FR"/>
        </w:rPr>
      </w:pPr>
    </w:p>
    <w:p w14:paraId="444A9C5C" w14:textId="77777777" w:rsidR="0008145D" w:rsidRPr="0032190F" w:rsidRDefault="0008145D" w:rsidP="00426FF9">
      <w:pPr>
        <w:pStyle w:val="Heading1"/>
      </w:pPr>
      <w:bookmarkStart w:id="4294" w:name="Sit_Chatelliers"/>
      <w:r w:rsidRPr="0032190F">
        <w:t>CHATE</w:t>
      </w:r>
      <w:r w:rsidR="001B6DD1" w:rsidRPr="0032190F">
        <w:t>L</w:t>
      </w:r>
      <w:r w:rsidRPr="0032190F">
        <w:t>LIERS</w:t>
      </w:r>
      <w:bookmarkEnd w:id="4294"/>
    </w:p>
    <w:p w14:paraId="7D5D56D3" w14:textId="77777777" w:rsidR="00FE742C" w:rsidRPr="00FE742C" w:rsidRDefault="00FE742C" w:rsidP="00F045CB">
      <w:pPr>
        <w:jc w:val="both"/>
        <w:rPr>
          <w:sz w:val="20"/>
          <w:lang w:val="fr-FR"/>
        </w:rPr>
      </w:pPr>
      <w:r w:rsidRPr="00FE742C">
        <w:rPr>
          <w:sz w:val="20"/>
          <w:lang w:val="fr-FR"/>
        </w:rPr>
        <w:t>Amboise, Les Châteliers</w:t>
      </w:r>
    </w:p>
    <w:p w14:paraId="00D8E1F4" w14:textId="73BCA4D0" w:rsidR="0008145D" w:rsidRDefault="0008145D" w:rsidP="00F045CB">
      <w:pPr>
        <w:jc w:val="both"/>
        <w:rPr>
          <w:lang w:val="fr-FR"/>
        </w:rPr>
      </w:pPr>
      <w:r w:rsidRPr="00FE742C">
        <w:rPr>
          <w:lang w:val="fr-FR"/>
        </w:rPr>
        <w:br/>
      </w:r>
      <w:r w:rsidR="00750141" w:rsidRPr="00FE742C">
        <w:rPr>
          <w:lang w:val="fr-FR"/>
        </w:rPr>
        <w:t xml:space="preserve">Habitat chasséen. </w:t>
      </w:r>
      <w:r w:rsidRPr="00FE742C">
        <w:rPr>
          <w:lang w:val="fr-FR"/>
        </w:rPr>
        <w:t>Site des Chatel</w:t>
      </w:r>
      <w:r w:rsidR="001B6DD1" w:rsidRPr="00FE742C">
        <w:rPr>
          <w:lang w:val="fr-FR"/>
        </w:rPr>
        <w:t>l</w:t>
      </w:r>
      <w:r w:rsidRPr="00FE742C">
        <w:rPr>
          <w:lang w:val="fr-FR"/>
        </w:rPr>
        <w:t>iers à Amboise (Indre-et-Loire) qui a livré une figurine</w:t>
      </w:r>
      <w:r w:rsidR="00750141" w:rsidRPr="00FE742C">
        <w:rPr>
          <w:lang w:val="fr-FR"/>
        </w:rPr>
        <w:t xml:space="preserve"> en terre cuite attribuée au Néolithique et</w:t>
      </w:r>
      <w:r w:rsidRPr="00FE742C">
        <w:rPr>
          <w:lang w:val="fr-FR"/>
        </w:rPr>
        <w:t xml:space="preserve"> comprable à celle de </w:t>
      </w:r>
      <w:hyperlink r:id="rId10676" w:anchor="Sit_Noyen_Seine" w:history="1">
        <w:r w:rsidRPr="00FE742C">
          <w:rPr>
            <w:rStyle w:val="Hyperlink"/>
            <w:lang w:val="fr-FR"/>
          </w:rPr>
          <w:t>Noyen-sur-Seine</w:t>
        </w:r>
      </w:hyperlink>
      <w:r w:rsidRPr="00FE742C">
        <w:rPr>
          <w:lang w:val="fr-FR"/>
        </w:rPr>
        <w:t xml:space="preserve"> (BIB 2358)</w:t>
      </w:r>
      <w:r w:rsidR="001B6DD1" w:rsidRPr="00FE742C">
        <w:rPr>
          <w:lang w:val="fr-FR"/>
        </w:rPr>
        <w:t xml:space="preserve"> </w:t>
      </w:r>
      <w:r w:rsidR="00824031" w:rsidRPr="00FE742C">
        <w:rPr>
          <w:szCs w:val="22"/>
          <w:lang w:val="fr-FR"/>
        </w:rPr>
        <w:t>idole(s) [</w:t>
      </w:r>
      <w:hyperlink r:id="rId10677" w:anchor="Cul_Art_TAC_T_a_statuettes" w:history="1">
        <w:r w:rsidR="00824031" w:rsidRPr="00FE742C">
          <w:rPr>
            <w:rStyle w:val="Hyperlink"/>
            <w:szCs w:val="22"/>
            <w:lang w:val="fr-FR"/>
          </w:rPr>
          <w:t>statuette</w:t>
        </w:r>
      </w:hyperlink>
      <w:r w:rsidR="00824031" w:rsidRPr="00FE742C">
        <w:rPr>
          <w:szCs w:val="22"/>
          <w:lang w:val="fr-FR"/>
        </w:rPr>
        <w:t xml:space="preserve">] féminine(s) </w:t>
      </w:r>
      <w:hyperlink r:id="rId10678" w:anchor="Cul_Chasseen" w:history="1">
        <w:r w:rsidR="00824031" w:rsidRPr="00FE742C">
          <w:rPr>
            <w:rStyle w:val="Hyperlink"/>
            <w:szCs w:val="22"/>
            <w:lang w:val="fr-FR"/>
          </w:rPr>
          <w:t>chasséenne(s)</w:t>
        </w:r>
      </w:hyperlink>
      <w:r w:rsidR="00824031" w:rsidRPr="00FE742C">
        <w:rPr>
          <w:szCs w:val="22"/>
          <w:lang w:val="fr-FR"/>
        </w:rPr>
        <w:t xml:space="preserve"> (BIB 2359 fig. 34) </w:t>
      </w:r>
      <w:r w:rsidR="00824031" w:rsidRPr="00FE742C">
        <w:rPr>
          <w:lang w:val="fr-FR"/>
        </w:rPr>
        <w:t xml:space="preserve">v. Theuville-aux-Maillots (BIB 2366) </w:t>
      </w:r>
      <w:r w:rsidR="001B6DD1" w:rsidRPr="00FE742C">
        <w:rPr>
          <w:lang w:val="fr-FR"/>
        </w:rPr>
        <w:t xml:space="preserve">Fragments de </w:t>
      </w:r>
      <w:hyperlink r:id="rId10679" w:anchor="Cul_Chasseen_cer_vase_support" w:history="1">
        <w:r w:rsidR="00FE742C" w:rsidRPr="00FE742C">
          <w:rPr>
            <w:rStyle w:val="Hyperlink"/>
            <w:lang w:val="fr-FR"/>
          </w:rPr>
          <w:t>vase-supports</w:t>
        </w:r>
      </w:hyperlink>
      <w:r w:rsidR="00FE742C" w:rsidRPr="00FE742C">
        <w:rPr>
          <w:lang w:val="fr-FR"/>
        </w:rPr>
        <w:t xml:space="preserve"> </w:t>
      </w:r>
      <w:r w:rsidR="00C022C5" w:rsidRPr="00FE742C">
        <w:rPr>
          <w:lang w:val="fr-FR"/>
        </w:rPr>
        <w:t xml:space="preserve">décorés </w:t>
      </w:r>
      <w:r w:rsidR="001B6DD1" w:rsidRPr="00FE742C">
        <w:rPr>
          <w:lang w:val="fr-FR"/>
        </w:rPr>
        <w:t>(BIB 2358)</w:t>
      </w:r>
      <w:r w:rsidR="00B3618A" w:rsidRPr="00FE742C">
        <w:rPr>
          <w:lang w:val="fr-FR"/>
        </w:rPr>
        <w:t xml:space="preserve"> </w:t>
      </w:r>
    </w:p>
    <w:p w14:paraId="1B610684" w14:textId="77777777" w:rsidR="00FE742C" w:rsidRPr="00A0014D" w:rsidRDefault="00FE742C" w:rsidP="00FE742C">
      <w:pPr>
        <w:jc w:val="both"/>
        <w:rPr>
          <w:lang w:val="en-GB"/>
        </w:rPr>
      </w:pPr>
      <w:r w:rsidRPr="00A0014D">
        <w:rPr>
          <w:lang w:val="en-GB"/>
        </w:rPr>
        <w:t xml:space="preserve">vase-support (Irribaria, 2006,fig. 8, no 47) ; </w:t>
      </w:r>
    </w:p>
    <w:p w14:paraId="7443A442" w14:textId="77777777" w:rsidR="00FE742C" w:rsidRDefault="00FE742C" w:rsidP="00FE742C">
      <w:pPr>
        <w:jc w:val="both"/>
        <w:rPr>
          <w:lang w:val="fr-FR"/>
        </w:rPr>
      </w:pPr>
      <w:r w:rsidRPr="00FE742C">
        <w:rPr>
          <w:lang w:val="fr-FR"/>
        </w:rPr>
        <w:t>vase-support (Cordier 1975, fig. 32, no 2) ;</w:t>
      </w:r>
    </w:p>
    <w:p w14:paraId="6201670E" w14:textId="77777777" w:rsidR="00FE742C" w:rsidRDefault="00FE742C" w:rsidP="00FE742C">
      <w:pPr>
        <w:jc w:val="both"/>
        <w:rPr>
          <w:lang w:val="fr-FR"/>
        </w:rPr>
      </w:pPr>
    </w:p>
    <w:p w14:paraId="6ADB7C0B" w14:textId="77777777" w:rsidR="00FE742C" w:rsidRDefault="00FE742C" w:rsidP="00426FF9">
      <w:pPr>
        <w:pStyle w:val="Heading1"/>
      </w:pPr>
      <w:bookmarkStart w:id="4295" w:name="Sit_Motte_Garde"/>
      <w:r>
        <w:t>MOTTE DE LA GARDE</w:t>
      </w:r>
    </w:p>
    <w:bookmarkEnd w:id="4295"/>
    <w:p w14:paraId="0132AAC9" w14:textId="77777777" w:rsidR="00FE742C" w:rsidRDefault="00FE742C" w:rsidP="00FE742C">
      <w:pPr>
        <w:jc w:val="both"/>
        <w:rPr>
          <w:lang w:val="fr-FR"/>
        </w:rPr>
      </w:pPr>
    </w:p>
    <w:p w14:paraId="0FCE8D01" w14:textId="7F4A90E9" w:rsidR="00FE742C" w:rsidRPr="00FE742C" w:rsidRDefault="00FE742C" w:rsidP="00FE742C">
      <w:pPr>
        <w:jc w:val="both"/>
        <w:rPr>
          <w:lang w:val="fr-FR"/>
        </w:rPr>
      </w:pPr>
      <w:r w:rsidRPr="00FE742C">
        <w:rPr>
          <w:lang w:val="fr-FR"/>
        </w:rPr>
        <w:t xml:space="preserve">Luxé, dolmen de La Motte de la Garde, </w:t>
      </w:r>
      <w:hyperlink r:id="rId10680" w:anchor="Cul_Chasseen_cer_vase_support" w:history="1">
        <w:r w:rsidRPr="00FE742C">
          <w:rPr>
            <w:rStyle w:val="Hyperlink"/>
            <w:lang w:val="fr-FR"/>
          </w:rPr>
          <w:t>vase-support</w:t>
        </w:r>
      </w:hyperlink>
      <w:r w:rsidRPr="0032190F">
        <w:rPr>
          <w:lang w:val="fr-FR"/>
        </w:rPr>
        <w:t xml:space="preserve"> </w:t>
      </w:r>
      <w:r w:rsidRPr="00FE742C">
        <w:rPr>
          <w:lang w:val="fr-FR"/>
        </w:rPr>
        <w:t>(Roussot-Larroque, 1998, pl. 4, no 34);</w:t>
      </w:r>
    </w:p>
    <w:p w14:paraId="02042ABF" w14:textId="77777777" w:rsidR="00750141" w:rsidRPr="0032190F" w:rsidRDefault="00750141" w:rsidP="00242C0F">
      <w:pPr>
        <w:rPr>
          <w:lang w:val="fr-FR"/>
        </w:rPr>
      </w:pPr>
    </w:p>
    <w:p w14:paraId="74E89605" w14:textId="77777777" w:rsidR="00750141" w:rsidRPr="0032190F" w:rsidRDefault="00750141" w:rsidP="00426FF9">
      <w:pPr>
        <w:pStyle w:val="Heading1"/>
      </w:pPr>
      <w:bookmarkStart w:id="4296" w:name="Sit_Charigny"/>
      <w:r w:rsidRPr="0032190F">
        <w:t>CHARIGNY</w:t>
      </w:r>
    </w:p>
    <w:bookmarkEnd w:id="4296"/>
    <w:p w14:paraId="19D041F5" w14:textId="77777777" w:rsidR="00750141" w:rsidRPr="0032190F" w:rsidRDefault="00750141" w:rsidP="00242C0F">
      <w:pPr>
        <w:rPr>
          <w:lang w:val="fr-FR"/>
        </w:rPr>
      </w:pPr>
    </w:p>
    <w:p w14:paraId="657F17D0" w14:textId="4815039B" w:rsidR="00750141" w:rsidRPr="00FE742C" w:rsidRDefault="00750141" w:rsidP="00F045CB">
      <w:pPr>
        <w:jc w:val="both"/>
        <w:rPr>
          <w:lang w:val="fr-FR"/>
        </w:rPr>
      </w:pPr>
      <w:r w:rsidRPr="00FE742C">
        <w:rPr>
          <w:lang w:val="fr-FR"/>
        </w:rPr>
        <w:t>Habitat chasséen</w:t>
      </w:r>
      <w:r w:rsidR="00652F6D" w:rsidRPr="00FE742C">
        <w:rPr>
          <w:lang w:val="fr-FR"/>
        </w:rPr>
        <w:t xml:space="preserve"> </w:t>
      </w:r>
      <w:r w:rsidRPr="00FE742C">
        <w:rPr>
          <w:lang w:val="fr-FR"/>
        </w:rPr>
        <w:t xml:space="preserve">de </w:t>
      </w:r>
      <w:r w:rsidR="00652F6D" w:rsidRPr="00FE742C">
        <w:rPr>
          <w:lang w:val="fr-FR"/>
        </w:rPr>
        <w:t xml:space="preserve">Camp de Crais (Charigny, </w:t>
      </w:r>
      <w:r w:rsidRPr="00FE742C">
        <w:rPr>
          <w:lang w:val="fr-FR"/>
        </w:rPr>
        <w:t>Côte-d'Or</w:t>
      </w:r>
      <w:r w:rsidR="00652F6D" w:rsidRPr="00FE742C">
        <w:rPr>
          <w:lang w:val="fr-FR"/>
        </w:rPr>
        <w:t>)</w:t>
      </w:r>
      <w:r w:rsidRPr="00FE742C">
        <w:rPr>
          <w:lang w:val="fr-FR"/>
        </w:rPr>
        <w:t xml:space="preserve"> a livré une figurine </w:t>
      </w:r>
      <w:r w:rsidR="0084727D" w:rsidRPr="00FE742C">
        <w:rPr>
          <w:color w:val="000000" w:themeColor="text1"/>
          <w:szCs w:val="22"/>
          <w:lang w:val="fr-FR"/>
        </w:rPr>
        <w:t xml:space="preserve"> [</w:t>
      </w:r>
      <w:hyperlink r:id="rId10681" w:anchor="Cul_Art_TAC_T_a_statuettes" w:history="1">
        <w:r w:rsidR="0084727D" w:rsidRPr="00FE742C">
          <w:rPr>
            <w:rStyle w:val="Hyperlink"/>
            <w:color w:val="000000" w:themeColor="text1"/>
            <w:szCs w:val="22"/>
            <w:lang w:val="fr-FR"/>
          </w:rPr>
          <w:t>statuette</w:t>
        </w:r>
      </w:hyperlink>
      <w:r w:rsidR="0084727D" w:rsidRPr="00FE742C">
        <w:rPr>
          <w:color w:val="000000" w:themeColor="text1"/>
          <w:szCs w:val="22"/>
          <w:lang w:val="fr-FR"/>
        </w:rPr>
        <w:t xml:space="preserve">] </w:t>
      </w:r>
      <w:r w:rsidRPr="00FE742C">
        <w:rPr>
          <w:lang w:val="fr-FR"/>
        </w:rPr>
        <w:t>en terre cuite attribuée au Néolithique et comp</w:t>
      </w:r>
      <w:r w:rsidR="0051548A" w:rsidRPr="00FE742C">
        <w:rPr>
          <w:lang w:val="fr-FR"/>
        </w:rPr>
        <w:t>a</w:t>
      </w:r>
      <w:r w:rsidRPr="00FE742C">
        <w:rPr>
          <w:lang w:val="fr-FR"/>
        </w:rPr>
        <w:t xml:space="preserve">rable à celle de </w:t>
      </w:r>
      <w:hyperlink r:id="rId10682" w:anchor="Sit_Noyen_Seine" w:history="1">
        <w:r w:rsidRPr="00FE742C">
          <w:rPr>
            <w:rStyle w:val="Hyperlink"/>
            <w:lang w:val="fr-FR"/>
          </w:rPr>
          <w:t>Noyen-sur-Seine</w:t>
        </w:r>
      </w:hyperlink>
      <w:r w:rsidRPr="00FE742C">
        <w:rPr>
          <w:lang w:val="fr-FR"/>
        </w:rPr>
        <w:t xml:space="preserve">. Cette figurine, bien que de facture </w:t>
      </w:r>
      <w:r w:rsidRPr="00FE742C">
        <w:rPr>
          <w:rFonts w:eastAsia="Code2000" w:hint="eastAsia"/>
          <w:lang w:val="fr-FR" w:eastAsia="en-GB"/>
        </w:rPr>
        <w:t>é</w:t>
      </w:r>
      <w:r w:rsidRPr="00FE742C">
        <w:rPr>
          <w:rFonts w:eastAsia="Code2000"/>
          <w:lang w:val="fr-FR" w:eastAsia="en-GB"/>
        </w:rPr>
        <w:t xml:space="preserve">galement moins soignée que celle de Noyen à une perforation verticale </w:t>
      </w:r>
      <w:r w:rsidR="0084727D" w:rsidRPr="00FE742C">
        <w:rPr>
          <w:rFonts w:eastAsia="Code2000"/>
          <w:lang w:val="fr-FR" w:eastAsia="en-GB"/>
        </w:rPr>
        <w:t>au</w:t>
      </w:r>
      <w:r w:rsidRPr="00FE742C">
        <w:rPr>
          <w:rFonts w:eastAsia="Code2000"/>
          <w:lang w:val="fr-FR" w:eastAsia="en-GB"/>
        </w:rPr>
        <w:t xml:space="preserve"> niveau du cou pour cheviller la t</w:t>
      </w:r>
      <w:r w:rsidRPr="00FE742C">
        <w:rPr>
          <w:rFonts w:eastAsia="Code2000" w:hint="eastAsia"/>
          <w:lang w:val="fr-FR" w:eastAsia="en-GB"/>
        </w:rPr>
        <w:t>ê</w:t>
      </w:r>
      <w:r w:rsidRPr="00FE742C">
        <w:rPr>
          <w:rFonts w:eastAsia="Code2000"/>
          <w:lang w:val="fr-FR" w:eastAsia="en-GB"/>
        </w:rPr>
        <w:t>te</w:t>
      </w:r>
      <w:r w:rsidRPr="00FE742C">
        <w:rPr>
          <w:lang w:val="fr-FR"/>
        </w:rPr>
        <w:t xml:space="preserve"> (BIB 2358) [tête amovible]</w:t>
      </w:r>
      <w:r w:rsidR="00824031" w:rsidRPr="00FE742C">
        <w:rPr>
          <w:lang w:val="fr-FR"/>
        </w:rPr>
        <w:t xml:space="preserve"> </w:t>
      </w:r>
      <w:r w:rsidR="00824031" w:rsidRPr="00FE742C">
        <w:rPr>
          <w:szCs w:val="22"/>
          <w:lang w:val="fr-FR"/>
        </w:rPr>
        <w:t>idole(s) [</w:t>
      </w:r>
      <w:hyperlink r:id="rId10683" w:anchor="Cul_Art_TAC_T_a_statuettes" w:history="1">
        <w:r w:rsidR="00824031" w:rsidRPr="00FE742C">
          <w:rPr>
            <w:rStyle w:val="Hyperlink"/>
            <w:szCs w:val="22"/>
            <w:lang w:val="fr-FR"/>
          </w:rPr>
          <w:t>statuette</w:t>
        </w:r>
      </w:hyperlink>
      <w:r w:rsidR="00824031" w:rsidRPr="00FE742C">
        <w:rPr>
          <w:szCs w:val="22"/>
          <w:lang w:val="fr-FR"/>
        </w:rPr>
        <w:t xml:space="preserve">] féminine(s) </w:t>
      </w:r>
      <w:hyperlink r:id="rId10684" w:anchor="Cul_Chasseen" w:history="1">
        <w:r w:rsidR="00824031" w:rsidRPr="00FE742C">
          <w:rPr>
            <w:rStyle w:val="Hyperlink"/>
            <w:szCs w:val="22"/>
            <w:lang w:val="fr-FR"/>
          </w:rPr>
          <w:t>chasséenne(s)</w:t>
        </w:r>
      </w:hyperlink>
      <w:r w:rsidR="00824031" w:rsidRPr="00FE742C">
        <w:rPr>
          <w:szCs w:val="22"/>
          <w:lang w:val="fr-FR"/>
        </w:rPr>
        <w:t xml:space="preserve"> (BIB 2359 fig. 34)</w:t>
      </w:r>
      <w:r w:rsidR="0051548A" w:rsidRPr="00FE742C">
        <w:rPr>
          <w:szCs w:val="22"/>
          <w:lang w:val="fr-FR"/>
        </w:rPr>
        <w:t xml:space="preserve"> Dans l'aire du </w:t>
      </w:r>
      <w:hyperlink r:id="rId10685" w:anchor="Cul_NMB" w:history="1">
        <w:r w:rsidR="0051548A" w:rsidRPr="00FE742C">
          <w:rPr>
            <w:rStyle w:val="Hyperlink"/>
            <w:szCs w:val="22"/>
            <w:lang w:val="fr-FR"/>
          </w:rPr>
          <w:t>NMB</w:t>
        </w:r>
      </w:hyperlink>
      <w:r w:rsidR="0051548A" w:rsidRPr="00FE742C">
        <w:rPr>
          <w:szCs w:val="22"/>
          <w:lang w:val="fr-FR"/>
        </w:rPr>
        <w:t>, plusieurs idoles en terre cuite(BIB 1457)</w:t>
      </w:r>
    </w:p>
    <w:p w14:paraId="57C16F29" w14:textId="77777777" w:rsidR="00750141" w:rsidRPr="0032190F" w:rsidRDefault="00750141" w:rsidP="00750141">
      <w:pPr>
        <w:rPr>
          <w:lang w:val="fr-FR"/>
        </w:rPr>
      </w:pPr>
    </w:p>
    <w:p w14:paraId="32D2679D" w14:textId="77777777" w:rsidR="00750141" w:rsidRPr="0032190F" w:rsidRDefault="00750141" w:rsidP="00426FF9">
      <w:pPr>
        <w:pStyle w:val="Heading1"/>
        <w:rPr>
          <w:rFonts w:eastAsia="Code2000"/>
        </w:rPr>
      </w:pPr>
      <w:bookmarkStart w:id="4297" w:name="Sit_Thourotte"/>
      <w:r w:rsidRPr="0032190F">
        <w:rPr>
          <w:rFonts w:eastAsia="Code2000"/>
        </w:rPr>
        <w:t>THOUROTTE</w:t>
      </w:r>
    </w:p>
    <w:bookmarkEnd w:id="4297"/>
    <w:p w14:paraId="4CDDC535" w14:textId="77777777" w:rsidR="00750141" w:rsidRPr="00FE742C" w:rsidRDefault="00A81252" w:rsidP="00750141">
      <w:pPr>
        <w:rPr>
          <w:rFonts w:eastAsia="Code2000"/>
          <w:sz w:val="20"/>
          <w:lang w:val="fr-FR" w:eastAsia="en-GB"/>
        </w:rPr>
      </w:pPr>
      <w:r w:rsidRPr="00FE742C">
        <w:rPr>
          <w:rFonts w:eastAsia="Code2000"/>
          <w:sz w:val="20"/>
          <w:lang w:val="fr-FR" w:eastAsia="en-GB"/>
        </w:rPr>
        <w:t>Thourottes (BIB 1457)</w:t>
      </w:r>
    </w:p>
    <w:p w14:paraId="72E34D8E" w14:textId="77777777" w:rsidR="00A81252" w:rsidRPr="0032190F" w:rsidRDefault="00A81252" w:rsidP="00750141">
      <w:pPr>
        <w:rPr>
          <w:rFonts w:eastAsia="Code2000"/>
          <w:lang w:val="fr-FR" w:eastAsia="en-GB"/>
        </w:rPr>
      </w:pPr>
    </w:p>
    <w:p w14:paraId="15232F7C" w14:textId="0D000FF2" w:rsidR="00750141" w:rsidRPr="00FE742C" w:rsidRDefault="004B44B6" w:rsidP="00242C0F">
      <w:pPr>
        <w:rPr>
          <w:lang w:val="fr-FR"/>
        </w:rPr>
      </w:pPr>
      <w:r w:rsidRPr="00FE742C">
        <w:rPr>
          <w:rFonts w:eastAsia="Code2000"/>
          <w:lang w:val="fr-FR" w:eastAsia="en-GB"/>
        </w:rPr>
        <w:t>Le Martelois (</w:t>
      </w:r>
      <w:r w:rsidR="00750141" w:rsidRPr="00FE742C">
        <w:rPr>
          <w:rFonts w:eastAsia="Code2000"/>
          <w:lang w:val="fr-FR" w:eastAsia="en-GB"/>
        </w:rPr>
        <w:t>Thourotte</w:t>
      </w:r>
      <w:r w:rsidRPr="00FE742C">
        <w:rPr>
          <w:rFonts w:eastAsia="Code2000"/>
          <w:lang w:val="fr-FR" w:eastAsia="en-GB"/>
        </w:rPr>
        <w:t xml:space="preserve">, </w:t>
      </w:r>
      <w:r w:rsidR="00750141" w:rsidRPr="00FE742C">
        <w:rPr>
          <w:rFonts w:eastAsia="Code2000"/>
          <w:lang w:val="fr-FR" w:eastAsia="en-GB"/>
        </w:rPr>
        <w:t xml:space="preserve">Oise), </w:t>
      </w:r>
      <w:r w:rsidR="00750141" w:rsidRPr="00FE742C">
        <w:rPr>
          <w:lang w:val="fr-FR"/>
        </w:rPr>
        <w:t xml:space="preserve">a livré une figurine en terre cuite attribuée au Néolithique et comprable à celle de </w:t>
      </w:r>
      <w:hyperlink r:id="rId10686" w:anchor="Sit_Noyen_Seine" w:history="1">
        <w:r w:rsidR="00750141" w:rsidRPr="00FE742C">
          <w:rPr>
            <w:rStyle w:val="Hyperlink"/>
            <w:lang w:val="fr-FR"/>
          </w:rPr>
          <w:t>Noyen-sur-Seine</w:t>
        </w:r>
      </w:hyperlink>
      <w:r w:rsidR="00750141" w:rsidRPr="00FE742C">
        <w:rPr>
          <w:lang w:val="fr-FR"/>
        </w:rPr>
        <w:t xml:space="preserve"> (BIB 2358</w:t>
      </w:r>
      <w:r w:rsidR="00824031" w:rsidRPr="00FE742C">
        <w:rPr>
          <w:szCs w:val="22"/>
          <w:lang w:val="fr-FR"/>
        </w:rPr>
        <w:t xml:space="preserve"> idole(s) [</w:t>
      </w:r>
      <w:hyperlink r:id="rId10687" w:anchor="Cul_Art_TAC_T_a_statuettes" w:history="1">
        <w:r w:rsidR="00824031" w:rsidRPr="00FE742C">
          <w:rPr>
            <w:rStyle w:val="Hyperlink"/>
            <w:szCs w:val="22"/>
            <w:lang w:val="fr-FR"/>
          </w:rPr>
          <w:t>statuette</w:t>
        </w:r>
      </w:hyperlink>
      <w:r w:rsidR="00824031" w:rsidRPr="00FE742C">
        <w:rPr>
          <w:szCs w:val="22"/>
          <w:lang w:val="fr-FR"/>
        </w:rPr>
        <w:t xml:space="preserve">] féminine(s) </w:t>
      </w:r>
      <w:hyperlink r:id="rId10688" w:anchor="Cul_Chasseen" w:history="1">
        <w:r w:rsidR="00824031" w:rsidRPr="00FE742C">
          <w:rPr>
            <w:rStyle w:val="Hyperlink"/>
            <w:szCs w:val="22"/>
            <w:lang w:val="fr-FR"/>
          </w:rPr>
          <w:t>chasséenne(s)</w:t>
        </w:r>
      </w:hyperlink>
      <w:r w:rsidR="00824031" w:rsidRPr="00FE742C">
        <w:rPr>
          <w:szCs w:val="22"/>
          <w:lang w:val="fr-FR"/>
        </w:rPr>
        <w:t xml:space="preserve"> (BIB 2359 fig. 34)</w:t>
      </w:r>
    </w:p>
    <w:p w14:paraId="01E154EF" w14:textId="77777777" w:rsidR="00666A51" w:rsidRPr="0032190F" w:rsidRDefault="00666A51" w:rsidP="00242C0F">
      <w:pPr>
        <w:rPr>
          <w:lang w:val="fr-FR"/>
        </w:rPr>
      </w:pPr>
      <w:r w:rsidRPr="0032190F">
        <w:rPr>
          <w:lang w:val="fr-FR"/>
        </w:rPr>
        <w:br/>
        <w:t>GUE DE SCIAUX</w:t>
      </w:r>
    </w:p>
    <w:p w14:paraId="3C8400BC" w14:textId="77777777" w:rsidR="00666A51" w:rsidRPr="0032190F" w:rsidRDefault="00666A51" w:rsidP="00242C0F">
      <w:pPr>
        <w:rPr>
          <w:lang w:val="fr-FR"/>
        </w:rPr>
      </w:pPr>
    </w:p>
    <w:p w14:paraId="2F1CF0B6" w14:textId="5A644E6D" w:rsidR="00666A51" w:rsidRPr="0032190F" w:rsidRDefault="00666A51" w:rsidP="00666A51">
      <w:pPr>
        <w:rPr>
          <w:lang w:val="fr-FR"/>
        </w:rPr>
      </w:pPr>
      <w:r w:rsidRPr="0032190F">
        <w:rPr>
          <w:lang w:val="fr-FR"/>
        </w:rPr>
        <w:t xml:space="preserve">Le site du Gué de Sciaux (Antigny, Vienne) a livré une statue en ronde-bosse d’un personnage </w:t>
      </w:r>
      <w:hyperlink r:id="rId10689" w:anchor="Cul_Art_TAC_c_assis_tailleur" w:history="1">
        <w:r w:rsidR="005A2559" w:rsidRPr="005A2559">
          <w:rPr>
            <w:rStyle w:val="Hyperlink"/>
            <w:lang w:val="fr-FR" w:eastAsia="en-GB"/>
          </w:rPr>
          <w:t>ass</w:t>
        </w:r>
        <w:r w:rsidR="005A2559">
          <w:rPr>
            <w:rStyle w:val="Hyperlink"/>
            <w:lang w:val="fr-FR" w:eastAsia="en-GB"/>
          </w:rPr>
          <w:t>is</w:t>
        </w:r>
        <w:r w:rsidR="005A2559" w:rsidRPr="005A2559">
          <w:rPr>
            <w:rStyle w:val="Hyperlink"/>
            <w:lang w:val="fr-FR" w:eastAsia="en-GB"/>
          </w:rPr>
          <w:t xml:space="preserve"> en tailleur</w:t>
        </w:r>
      </w:hyperlink>
      <w:r w:rsidR="005A2559">
        <w:rPr>
          <w:lang w:val="fr-FR" w:eastAsia="en-GB"/>
        </w:rPr>
        <w:t xml:space="preserve"> </w:t>
      </w:r>
      <w:r w:rsidRPr="0032190F">
        <w:rPr>
          <w:lang w:val="fr-FR"/>
        </w:rPr>
        <w:t xml:space="preserve">et daté entre la fin du 1e s. </w:t>
      </w:r>
      <w:r w:rsidRPr="0032190F">
        <w:rPr>
          <w:smallCaps/>
          <w:lang w:val="fr-FR"/>
        </w:rPr>
        <w:t>ad</w:t>
      </w:r>
      <w:r w:rsidRPr="0032190F">
        <w:rPr>
          <w:lang w:val="fr-FR"/>
        </w:rPr>
        <w:t xml:space="preserve"> et le 2e s. Ses attributs : vêtements, panier de fruit ( ?), serpen</w:t>
      </w:r>
      <w:r w:rsidR="00543BA1" w:rsidRPr="0032190F">
        <w:rPr>
          <w:lang w:val="fr-FR"/>
        </w:rPr>
        <w:t>t</w:t>
      </w:r>
      <w:r w:rsidRPr="0032190F">
        <w:rPr>
          <w:lang w:val="fr-FR"/>
        </w:rPr>
        <w:t xml:space="preserve"> ( ?)  (BIB 2080 p. 171 et 172)</w:t>
      </w:r>
    </w:p>
    <w:p w14:paraId="044B3A61" w14:textId="77777777" w:rsidR="00666A51" w:rsidRPr="0032190F" w:rsidRDefault="00666A51" w:rsidP="00666A51">
      <w:pPr>
        <w:rPr>
          <w:lang w:val="fr-FR"/>
        </w:rPr>
      </w:pPr>
    </w:p>
    <w:p w14:paraId="550B60EC" w14:textId="77777777" w:rsidR="00666A51" w:rsidRPr="0032190F" w:rsidRDefault="00666A51" w:rsidP="00666A51">
      <w:pPr>
        <w:rPr>
          <w:lang w:val="fr-FR"/>
        </w:rPr>
      </w:pPr>
      <w:r w:rsidRPr="0032190F">
        <w:rPr>
          <w:lang w:val="fr-FR"/>
        </w:rPr>
        <w:t>JUINE (RIVIERE DE LA)</w:t>
      </w:r>
    </w:p>
    <w:p w14:paraId="309214BA" w14:textId="77777777" w:rsidR="00666A51" w:rsidRPr="0032190F" w:rsidRDefault="00666A51" w:rsidP="00666A51">
      <w:pPr>
        <w:rPr>
          <w:lang w:val="fr-FR"/>
        </w:rPr>
      </w:pPr>
    </w:p>
    <w:p w14:paraId="6F31F8FC" w14:textId="660FE25B" w:rsidR="00666A51" w:rsidRPr="0032190F" w:rsidRDefault="00666A51" w:rsidP="00010784">
      <w:pPr>
        <w:jc w:val="both"/>
        <w:rPr>
          <w:lang w:val="fr-FR"/>
        </w:rPr>
      </w:pPr>
      <w:r w:rsidRPr="0032190F">
        <w:rPr>
          <w:lang w:val="fr-FR"/>
        </w:rPr>
        <w:t xml:space="preserve">Le site de la rivière de la Juine (Bouray-sur-Juine, Essonne) a livré une statue en ronde-bosse d’un personnage </w:t>
      </w:r>
      <w:hyperlink r:id="rId10690" w:anchor="Cul_Art_TAC_c_assis_tailleur" w:history="1">
        <w:r w:rsidR="005A2559" w:rsidRPr="005A2559">
          <w:rPr>
            <w:rStyle w:val="Hyperlink"/>
            <w:lang w:val="fr-FR" w:eastAsia="en-GB"/>
          </w:rPr>
          <w:t>assis en tailleur</w:t>
        </w:r>
      </w:hyperlink>
      <w:r w:rsidR="005A2559">
        <w:rPr>
          <w:lang w:val="fr-FR" w:eastAsia="en-GB"/>
        </w:rPr>
        <w:t xml:space="preserve"> </w:t>
      </w:r>
      <w:r w:rsidRPr="0032190F">
        <w:rPr>
          <w:lang w:val="fr-FR"/>
        </w:rPr>
        <w:t>et daté entre le 5e et le 1e s. aec. Les yeux sont en pâte de verre. Ses attributs : torque, chaussures  (BIB 2080 p. 171 et 173) Ø représentations d’offrandes (BIB 2080 p. 181)</w:t>
      </w:r>
    </w:p>
    <w:p w14:paraId="6B29DE72" w14:textId="77777777" w:rsidR="00666A51" w:rsidRPr="0032190F" w:rsidRDefault="00666A51" w:rsidP="00666A51">
      <w:pPr>
        <w:rPr>
          <w:lang w:val="fr-FR"/>
        </w:rPr>
      </w:pPr>
    </w:p>
    <w:p w14:paraId="4047A1D7" w14:textId="77777777" w:rsidR="00666A51" w:rsidRPr="0032190F" w:rsidRDefault="00666A51" w:rsidP="00666A51">
      <w:pPr>
        <w:rPr>
          <w:lang w:val="fr-FR"/>
        </w:rPr>
      </w:pPr>
      <w:r w:rsidRPr="0032190F">
        <w:rPr>
          <w:lang w:val="fr-FR"/>
        </w:rPr>
        <w:t>CHASSENON</w:t>
      </w:r>
    </w:p>
    <w:p w14:paraId="17189AA3" w14:textId="77777777" w:rsidR="00666A51" w:rsidRPr="0032190F" w:rsidRDefault="00666A51" w:rsidP="00666A51">
      <w:pPr>
        <w:rPr>
          <w:lang w:val="fr-FR"/>
        </w:rPr>
      </w:pPr>
    </w:p>
    <w:p w14:paraId="25F1176A" w14:textId="06438BAC" w:rsidR="00666A51" w:rsidRPr="0032190F" w:rsidRDefault="00666A51" w:rsidP="00666A51">
      <w:pPr>
        <w:rPr>
          <w:lang w:val="fr-FR"/>
        </w:rPr>
      </w:pPr>
      <w:r w:rsidRPr="0032190F">
        <w:rPr>
          <w:lang w:val="fr-FR"/>
        </w:rPr>
        <w:t xml:space="preserve">Le site de Chassenon (Charente) a livré une statue en ronde-bosse d’un personnage </w:t>
      </w:r>
      <w:hyperlink r:id="rId10691" w:anchor="Cul_Art_TAC_c_assis_tailleur" w:history="1">
        <w:r w:rsidR="005A2559" w:rsidRPr="005A2559">
          <w:rPr>
            <w:rStyle w:val="Hyperlink"/>
            <w:lang w:val="fr-FR" w:eastAsia="en-GB"/>
          </w:rPr>
          <w:t>assis en tailleur</w:t>
        </w:r>
      </w:hyperlink>
      <w:r w:rsidR="005A2559">
        <w:rPr>
          <w:lang w:val="fr-FR" w:eastAsia="en-GB"/>
        </w:rPr>
        <w:t xml:space="preserve"> </w:t>
      </w:r>
      <w:r w:rsidRPr="0032190F">
        <w:rPr>
          <w:lang w:val="fr-FR"/>
        </w:rPr>
        <w:t>et daté entre le 5e et le 1e s. aec. Ses attributs : vêtements, torque, panier ( ?)  (BIB 2080 p. 171 et 173)</w:t>
      </w:r>
      <w:r w:rsidR="00543BA1" w:rsidRPr="0032190F">
        <w:rPr>
          <w:lang w:val="fr-FR"/>
        </w:rPr>
        <w:t xml:space="preserve"> représentations d’offrandes (BIB 2080 p. 181)</w:t>
      </w:r>
    </w:p>
    <w:p w14:paraId="2D1BF9D4" w14:textId="77777777" w:rsidR="00666A51" w:rsidRPr="0032190F" w:rsidRDefault="00666A51" w:rsidP="00666A51">
      <w:pPr>
        <w:rPr>
          <w:lang w:val="fr-FR"/>
        </w:rPr>
      </w:pPr>
    </w:p>
    <w:p w14:paraId="254BF5F6" w14:textId="77777777" w:rsidR="00666A51" w:rsidRPr="0032190F" w:rsidRDefault="00666A51" w:rsidP="00666A51">
      <w:pPr>
        <w:rPr>
          <w:lang w:val="fr-FR"/>
        </w:rPr>
      </w:pPr>
      <w:r w:rsidRPr="0032190F">
        <w:rPr>
          <w:lang w:val="fr-FR"/>
        </w:rPr>
        <w:t>ETANG-SUR-ARROUX</w:t>
      </w:r>
    </w:p>
    <w:p w14:paraId="6E279DD4" w14:textId="77777777" w:rsidR="00666A51" w:rsidRPr="0032190F" w:rsidRDefault="00666A51" w:rsidP="00666A51">
      <w:pPr>
        <w:rPr>
          <w:lang w:val="fr-FR"/>
        </w:rPr>
      </w:pPr>
    </w:p>
    <w:p w14:paraId="00DEC874" w14:textId="75590C46" w:rsidR="00666A51" w:rsidRPr="0032190F" w:rsidRDefault="00666A51" w:rsidP="00666A51">
      <w:pPr>
        <w:rPr>
          <w:lang w:val="fr-FR"/>
        </w:rPr>
      </w:pPr>
      <w:r w:rsidRPr="0032190F">
        <w:rPr>
          <w:lang w:val="fr-FR"/>
        </w:rPr>
        <w:t xml:space="preserve">Le site d’Étang-sur-Arroux(Charente) a livré une statue en ronde-bosse d’un personnage </w:t>
      </w:r>
      <w:hyperlink r:id="rId10692" w:anchor="Cul_Art_TAC_c_assis_tailleur" w:history="1">
        <w:r w:rsidR="005A2559" w:rsidRPr="005A2559">
          <w:rPr>
            <w:rStyle w:val="Hyperlink"/>
            <w:lang w:val="fr-FR" w:eastAsia="en-GB"/>
          </w:rPr>
          <w:t>assis en tailleur</w:t>
        </w:r>
      </w:hyperlink>
      <w:r w:rsidRPr="0032190F">
        <w:rPr>
          <w:lang w:val="fr-FR"/>
        </w:rPr>
        <w:t xml:space="preserve"> et daté entre le 5e et le 1e s. aec. Ses attributs : vêtements, torque, corbeille, animaux fantastiques (BIB 2080 p. 171 et 174)</w:t>
      </w:r>
    </w:p>
    <w:p w14:paraId="7DBCB61F" w14:textId="77777777" w:rsidR="00666A51" w:rsidRPr="0032190F" w:rsidRDefault="00666A51" w:rsidP="00242C0F">
      <w:pPr>
        <w:rPr>
          <w:lang w:val="fr-FR"/>
        </w:rPr>
      </w:pPr>
    </w:p>
    <w:p w14:paraId="4BA3B501" w14:textId="77777777" w:rsidR="00995450" w:rsidRPr="0032190F" w:rsidRDefault="00995450" w:rsidP="00995450">
      <w:pPr>
        <w:rPr>
          <w:lang w:val="fr-FR"/>
        </w:rPr>
      </w:pPr>
      <w:r w:rsidRPr="0032190F">
        <w:rPr>
          <w:lang w:val="fr-FR"/>
        </w:rPr>
        <w:t>SOURS-LES-OUCHES</w:t>
      </w:r>
    </w:p>
    <w:p w14:paraId="6263C266" w14:textId="77777777" w:rsidR="00995450" w:rsidRPr="0032190F" w:rsidRDefault="00995450" w:rsidP="00995450">
      <w:pPr>
        <w:rPr>
          <w:lang w:val="fr-FR"/>
        </w:rPr>
      </w:pPr>
    </w:p>
    <w:p w14:paraId="2825B77F" w14:textId="77777777" w:rsidR="00995450" w:rsidRPr="0032190F" w:rsidRDefault="00995450" w:rsidP="00995450">
      <w:pPr>
        <w:rPr>
          <w:lang w:val="fr-FR"/>
        </w:rPr>
      </w:pPr>
      <w:r w:rsidRPr="0032190F">
        <w:rPr>
          <w:lang w:val="fr-FR"/>
        </w:rPr>
        <w:t>Habitat à plan légérement trapézoidaux (BIB R. Irribarria, colloque Habitat Dijon 2015)</w:t>
      </w:r>
    </w:p>
    <w:p w14:paraId="49FD40F4" w14:textId="77777777" w:rsidR="00995450" w:rsidRPr="0032190F" w:rsidRDefault="00995450" w:rsidP="00995450">
      <w:pPr>
        <w:rPr>
          <w:lang w:val="fr-FR"/>
        </w:rPr>
      </w:pPr>
    </w:p>
    <w:p w14:paraId="13B1A4DD" w14:textId="77777777" w:rsidR="00995450" w:rsidRPr="0032190F" w:rsidRDefault="00995450" w:rsidP="00995450">
      <w:pPr>
        <w:rPr>
          <w:lang w:val="fr-FR"/>
        </w:rPr>
      </w:pPr>
      <w:r w:rsidRPr="0032190F">
        <w:rPr>
          <w:lang w:val="fr-FR"/>
        </w:rPr>
        <w:t>VOVES LE BOIS PAILLET</w:t>
      </w:r>
    </w:p>
    <w:p w14:paraId="210E6C0F" w14:textId="77777777" w:rsidR="00995450" w:rsidRPr="0032190F" w:rsidRDefault="00995450" w:rsidP="00995450">
      <w:pPr>
        <w:rPr>
          <w:lang w:val="fr-FR"/>
        </w:rPr>
      </w:pPr>
    </w:p>
    <w:p w14:paraId="415430A6" w14:textId="77777777" w:rsidR="00995450" w:rsidRPr="0032190F" w:rsidRDefault="00995450" w:rsidP="00995450">
      <w:pPr>
        <w:rPr>
          <w:lang w:val="fr-FR"/>
        </w:rPr>
      </w:pPr>
      <w:r w:rsidRPr="0032190F">
        <w:rPr>
          <w:lang w:val="fr-FR"/>
        </w:rPr>
        <w:t>Habitat daté de 5100-4900 BC (BIB R. Irribarria, colloque Habitat Dijon 2015)</w:t>
      </w:r>
    </w:p>
    <w:p w14:paraId="55DB28CB" w14:textId="77777777" w:rsidR="00995450" w:rsidRPr="0032190F" w:rsidRDefault="00995450" w:rsidP="00242C0F">
      <w:pPr>
        <w:rPr>
          <w:lang w:val="fr-FR"/>
        </w:rPr>
      </w:pPr>
    </w:p>
    <w:p w14:paraId="53B8E171" w14:textId="77777777" w:rsidR="006D4099" w:rsidRPr="0032190F" w:rsidRDefault="006D4099" w:rsidP="00242C0F">
      <w:pPr>
        <w:rPr>
          <w:lang w:val="fr-FR"/>
        </w:rPr>
      </w:pPr>
    </w:p>
    <w:p w14:paraId="76AD82E4" w14:textId="77777777" w:rsidR="006D4099" w:rsidRPr="0032190F" w:rsidRDefault="006D4099" w:rsidP="00426FF9">
      <w:pPr>
        <w:pStyle w:val="Heading1"/>
      </w:pPr>
      <w:bookmarkStart w:id="4298" w:name="Sit_Haut_Mee"/>
      <w:r w:rsidRPr="0032190F">
        <w:t>HAUT MEE</w:t>
      </w:r>
    </w:p>
    <w:bookmarkEnd w:id="4298"/>
    <w:p w14:paraId="798352AB" w14:textId="77777777" w:rsidR="006D4099" w:rsidRPr="0032190F" w:rsidRDefault="006D4099" w:rsidP="00242C0F">
      <w:pPr>
        <w:rPr>
          <w:lang w:val="fr-FR"/>
        </w:rPr>
      </w:pPr>
    </w:p>
    <w:p w14:paraId="3E07756A" w14:textId="2814C1EA" w:rsidR="004867FC" w:rsidRDefault="006D4099" w:rsidP="006D4099">
      <w:pPr>
        <w:rPr>
          <w:lang w:val="fr-FR"/>
        </w:rPr>
      </w:pPr>
      <w:r w:rsidRPr="0032190F">
        <w:rPr>
          <w:lang w:val="fr-FR"/>
        </w:rPr>
        <w:t xml:space="preserve">L’habitat </w:t>
      </w:r>
      <w:hyperlink r:id="rId10693" w:anchor="Cul_BVSG" w:history="1">
        <w:r w:rsidRPr="0032190F">
          <w:rPr>
            <w:rStyle w:val="Hyperlink"/>
            <w:lang w:val="fr-FR"/>
          </w:rPr>
          <w:t>VSG</w:t>
        </w:r>
      </w:hyperlink>
      <w:r w:rsidRPr="0032190F">
        <w:rPr>
          <w:lang w:val="fr-FR"/>
        </w:rPr>
        <w:t xml:space="preserve"> du Haut Mée </w:t>
      </w:r>
      <w:r w:rsidR="008A0A4A" w:rsidRPr="0032190F">
        <w:rPr>
          <w:lang w:val="fr-FR"/>
        </w:rPr>
        <w:t>(Saint-Etienne-en-Coglès,</w:t>
      </w:r>
      <w:r w:rsidRPr="0032190F">
        <w:rPr>
          <w:lang w:val="fr-FR"/>
        </w:rPr>
        <w:t xml:space="preserve"> Ille-et-Vilaine</w:t>
      </w:r>
      <w:r w:rsidR="008A0A4A" w:rsidRPr="0032190F">
        <w:rPr>
          <w:lang w:val="fr-FR"/>
        </w:rPr>
        <w:t>)</w:t>
      </w:r>
      <w:r w:rsidRPr="0032190F">
        <w:rPr>
          <w:lang w:val="fr-FR"/>
        </w:rPr>
        <w:t xml:space="preserve"> montre une dalle mise en forme et piquetée à une extrémité, aux côtés de sa fosse de fondation, couvrant déjà une possible dépression sépulcrale</w:t>
      </w:r>
      <w:r w:rsidR="008A0A4A" w:rsidRPr="0032190F">
        <w:rPr>
          <w:lang w:val="fr-FR"/>
        </w:rPr>
        <w:t xml:space="preserve"> </w:t>
      </w:r>
      <w:r w:rsidRPr="0032190F">
        <w:rPr>
          <w:lang w:val="fr-FR"/>
        </w:rPr>
        <w:t xml:space="preserve">(Cassen et al. 1998) (BIB 2389). Pourrait préfigurer le </w:t>
      </w:r>
      <w:hyperlink r:id="rId10694" w:anchor="Cul_Megalith" w:history="1">
        <w:r w:rsidRPr="0032190F">
          <w:rPr>
            <w:rStyle w:val="Hyperlink"/>
            <w:lang w:val="fr-FR"/>
          </w:rPr>
          <w:t>mégalithisme</w:t>
        </w:r>
      </w:hyperlink>
      <w:r w:rsidRPr="0032190F">
        <w:rPr>
          <w:lang w:val="fr-FR"/>
        </w:rPr>
        <w:t xml:space="preserve"> (BIB 2389)</w:t>
      </w:r>
      <w:r w:rsidR="008A0A4A" w:rsidRPr="0032190F">
        <w:rPr>
          <w:lang w:val="fr-FR"/>
        </w:rPr>
        <w:t xml:space="preserve"> </w:t>
      </w:r>
      <w:r w:rsidR="004867FC" w:rsidRPr="0032190F">
        <w:rPr>
          <w:lang w:val="fr-FR"/>
        </w:rPr>
        <w:t>Habitat du Haut Mée (4900-4700 aec) (BIB 2393)</w:t>
      </w:r>
    </w:p>
    <w:p w14:paraId="3F3030C2" w14:textId="77777777" w:rsidR="008D07FA" w:rsidRDefault="008D07FA" w:rsidP="006D4099">
      <w:pPr>
        <w:rPr>
          <w:lang w:val="fr-FR"/>
        </w:rPr>
      </w:pPr>
      <w:r>
        <w:rPr>
          <w:lang w:val="fr-FR"/>
        </w:rPr>
        <w:t>ca. 4700 BC (BIB 2869) Longue maison trapézoidale (13 x 4.5 m) montre le Y classique des maisons rubanées (BIB 2869)</w:t>
      </w:r>
    </w:p>
    <w:p w14:paraId="36CB66BB" w14:textId="77777777" w:rsidR="008D07FA" w:rsidRDefault="008D07FA" w:rsidP="006D4099">
      <w:pPr>
        <w:rPr>
          <w:lang w:val="fr-FR"/>
        </w:rPr>
      </w:pPr>
      <w:r>
        <w:rPr>
          <w:lang w:val="fr-FR"/>
        </w:rPr>
        <w:t>Rattaché au VSG, s'en est l'une des expressions les plus occidentales et est interprété comme un établissement pionner dans la diffusion néolithique (BIB 2869) Le mobilier trouvé dans le site montre des contacts avec des aires orientales non-néolithisées (BIB 2869)</w:t>
      </w:r>
    </w:p>
    <w:p w14:paraId="3430EF1F" w14:textId="77777777" w:rsidR="008D07FA" w:rsidRDefault="008D07FA" w:rsidP="006D4099">
      <w:pPr>
        <w:rPr>
          <w:lang w:val="fr-FR"/>
        </w:rPr>
      </w:pPr>
    </w:p>
    <w:p w14:paraId="54525446" w14:textId="77777777" w:rsidR="008D07FA" w:rsidRPr="0032190F" w:rsidRDefault="008D07FA" w:rsidP="006D4099">
      <w:pPr>
        <w:rPr>
          <w:lang w:val="fr-FR"/>
        </w:rPr>
      </w:pPr>
      <w:r w:rsidRPr="008D07FA">
        <w:rPr>
          <w:i/>
          <w:lang w:val="fr-FR"/>
        </w:rPr>
        <w:t>pit</w:t>
      </w:r>
      <w:r>
        <w:rPr>
          <w:lang w:val="fr-FR"/>
        </w:rPr>
        <w:t xml:space="preserve"> 21: sépulture avec 2 haches polies en fibrolite de la région de St Malo dont une couverte par de l'ocre, une stèle aménagée (épaules dégagées) en granite anthropomorphe (BIB 2869)</w:t>
      </w:r>
    </w:p>
    <w:p w14:paraId="7577DD5D" w14:textId="77777777" w:rsidR="00995450" w:rsidRPr="0032190F" w:rsidRDefault="00995450" w:rsidP="00242C0F">
      <w:pPr>
        <w:rPr>
          <w:lang w:val="fr-FR"/>
        </w:rPr>
      </w:pPr>
    </w:p>
    <w:p w14:paraId="1274341F" w14:textId="77777777" w:rsidR="00995450" w:rsidRPr="0032190F" w:rsidRDefault="00995450" w:rsidP="00426FF9">
      <w:pPr>
        <w:pStyle w:val="Heading1"/>
      </w:pPr>
      <w:r w:rsidRPr="0032190F">
        <w:t>MUIDES-SUR-LOIRE</w:t>
      </w:r>
    </w:p>
    <w:p w14:paraId="0F003C24" w14:textId="77777777" w:rsidR="00995450" w:rsidRPr="0032190F" w:rsidRDefault="00995450" w:rsidP="00242C0F">
      <w:pPr>
        <w:rPr>
          <w:lang w:val="fr-FR"/>
        </w:rPr>
      </w:pPr>
    </w:p>
    <w:p w14:paraId="170FF15F" w14:textId="11CB7540" w:rsidR="00995450" w:rsidRDefault="00995450" w:rsidP="00242C0F">
      <w:pPr>
        <w:rPr>
          <w:lang w:val="fr-FR"/>
        </w:rPr>
      </w:pPr>
      <w:r w:rsidRPr="0032190F">
        <w:rPr>
          <w:lang w:val="fr-FR"/>
        </w:rPr>
        <w:t xml:space="preserve">Site Blicquy-Villeneuve-Saint-Germain final / </w:t>
      </w:r>
      <w:hyperlink r:id="rId10695" w:anchor="Cul_Cerny" w:history="1">
        <w:r w:rsidR="0043440A" w:rsidRPr="0032190F">
          <w:rPr>
            <w:rStyle w:val="Hyperlink"/>
            <w:szCs w:val="20"/>
            <w:lang w:val="fr-FR" w:eastAsia="en-GB"/>
          </w:rPr>
          <w:t>Cerny</w:t>
        </w:r>
      </w:hyperlink>
      <w:r w:rsidR="0043440A" w:rsidRPr="0032190F">
        <w:rPr>
          <w:color w:val="000000" w:themeColor="text1"/>
          <w:szCs w:val="20"/>
          <w:lang w:val="fr-FR" w:eastAsia="en-GB"/>
        </w:rPr>
        <w:t xml:space="preserve"> </w:t>
      </w:r>
      <w:r w:rsidRPr="0032190F">
        <w:rPr>
          <w:lang w:val="fr-FR"/>
        </w:rPr>
        <w:t>ancien / Chambon ancien. Le bâtiment 1 fait environ 25 m de long (BIB R. Irribarria, colloque Habitat Dijon 2015)</w:t>
      </w:r>
    </w:p>
    <w:p w14:paraId="59AB7724" w14:textId="77777777" w:rsidR="0043440A" w:rsidRDefault="0043440A" w:rsidP="00242C0F">
      <w:pPr>
        <w:rPr>
          <w:lang w:val="fr-FR"/>
        </w:rPr>
      </w:pPr>
    </w:p>
    <w:p w14:paraId="220691AC" w14:textId="77777777" w:rsidR="0043440A" w:rsidRPr="00E044A0" w:rsidRDefault="0043440A" w:rsidP="00426FF9">
      <w:pPr>
        <w:pStyle w:val="Heading1"/>
      </w:pPr>
      <w:bookmarkStart w:id="4299" w:name="Sit_Menneville"/>
      <w:r w:rsidRPr="00E044A0">
        <w:t>MENNEVILLE</w:t>
      </w:r>
    </w:p>
    <w:bookmarkEnd w:id="4299"/>
    <w:p w14:paraId="710F350B" w14:textId="77777777" w:rsidR="0043440A" w:rsidRDefault="0043440A" w:rsidP="00242C0F">
      <w:pPr>
        <w:rPr>
          <w:lang w:val="fr-FR"/>
        </w:rPr>
      </w:pPr>
    </w:p>
    <w:p w14:paraId="6F72E4B9" w14:textId="77777777" w:rsidR="0043440A" w:rsidRDefault="0043440A" w:rsidP="00242C0F">
      <w:pPr>
        <w:rPr>
          <w:lang w:val="fr-FR"/>
        </w:rPr>
      </w:pPr>
      <w:r>
        <w:rPr>
          <w:lang w:val="fr-FR"/>
        </w:rPr>
        <w:t>Enceinte du Néo ancien</w:t>
      </w:r>
      <w:r w:rsidR="004B6650">
        <w:rPr>
          <w:lang w:val="fr-FR"/>
        </w:rPr>
        <w:t xml:space="preserve"> avec des dépôts de corps humains dans des fossés</w:t>
      </w:r>
      <w:r>
        <w:rPr>
          <w:lang w:val="fr-FR"/>
        </w:rPr>
        <w:t xml:space="preserve"> (BIB 2646)</w:t>
      </w:r>
    </w:p>
    <w:p w14:paraId="25BD859E" w14:textId="77777777" w:rsidR="0043440A" w:rsidRDefault="0043440A" w:rsidP="00426FF9">
      <w:pPr>
        <w:pStyle w:val="Heading1"/>
      </w:pPr>
      <w:bookmarkStart w:id="4300" w:name="Sit_Cerny"/>
      <w:r>
        <w:t>CERNY</w:t>
      </w:r>
    </w:p>
    <w:bookmarkEnd w:id="4300"/>
    <w:p w14:paraId="72BBD457" w14:textId="77777777" w:rsidR="0043440A" w:rsidRDefault="0043440A" w:rsidP="00242C0F">
      <w:pPr>
        <w:rPr>
          <w:lang w:val="fr-FR"/>
        </w:rPr>
      </w:pPr>
    </w:p>
    <w:p w14:paraId="2ACDF48F" w14:textId="05EA639B" w:rsidR="0043440A" w:rsidRDefault="0043440A" w:rsidP="00242C0F">
      <w:pPr>
        <w:rPr>
          <w:lang w:val="fr-FR"/>
        </w:rPr>
      </w:pPr>
      <w:r>
        <w:rPr>
          <w:lang w:val="fr-FR"/>
        </w:rPr>
        <w:t xml:space="preserve">Habitat qui a donné son nom au </w:t>
      </w:r>
      <w:hyperlink r:id="rId10696" w:anchor="Cul_Cerny" w:history="1">
        <w:r w:rsidRPr="0032190F">
          <w:rPr>
            <w:rStyle w:val="Hyperlink"/>
            <w:szCs w:val="20"/>
            <w:lang w:val="fr-FR" w:eastAsia="en-GB"/>
          </w:rPr>
          <w:t>Cerny</w:t>
        </w:r>
      </w:hyperlink>
      <w:r w:rsidRPr="0043440A">
        <w:rPr>
          <w:lang w:val="fr-FR"/>
        </w:rPr>
        <w:t xml:space="preserve"> </w:t>
      </w:r>
      <w:r>
        <w:rPr>
          <w:lang w:val="fr-FR"/>
        </w:rPr>
        <w:t>(BIB 2646) C'est l'un des rares habitat circulaire du Néolithique [Rubané] (BIB 2646)</w:t>
      </w:r>
    </w:p>
    <w:p w14:paraId="3A2BDB9B" w14:textId="77777777" w:rsidR="0043440A" w:rsidRDefault="0043440A" w:rsidP="00242C0F">
      <w:pPr>
        <w:rPr>
          <w:lang w:val="fr-FR"/>
        </w:rPr>
      </w:pPr>
    </w:p>
    <w:p w14:paraId="3F9491FD" w14:textId="77777777" w:rsidR="0043440A" w:rsidRDefault="0043440A" w:rsidP="00426FF9">
      <w:pPr>
        <w:pStyle w:val="Heading1"/>
      </w:pPr>
      <w:bookmarkStart w:id="4301" w:name="Sit_Geleen"/>
      <w:r>
        <w:t>GELEEN</w:t>
      </w:r>
    </w:p>
    <w:bookmarkEnd w:id="4301"/>
    <w:p w14:paraId="41B17818" w14:textId="77777777" w:rsidR="0043440A" w:rsidRDefault="0043440A" w:rsidP="00242C0F">
      <w:pPr>
        <w:rPr>
          <w:lang w:val="fr-FR"/>
        </w:rPr>
      </w:pPr>
    </w:p>
    <w:p w14:paraId="5058FABF" w14:textId="77777777" w:rsidR="0043440A" w:rsidRPr="0043440A" w:rsidRDefault="0043440A" w:rsidP="00242C0F">
      <w:pPr>
        <w:rPr>
          <w:lang w:val="fr-FR"/>
        </w:rPr>
      </w:pPr>
      <w:r w:rsidRPr="0043440A">
        <w:rPr>
          <w:lang w:val="fr-FR"/>
        </w:rPr>
        <w:t>Geleen</w:t>
      </w:r>
      <w:r>
        <w:rPr>
          <w:lang w:val="fr-FR"/>
        </w:rPr>
        <w:t>, habitat du Rubané ancien. 4 poteaux sur un côté de la paroi forme un Y (BIB 2646)</w:t>
      </w:r>
    </w:p>
    <w:p w14:paraId="00985CEA" w14:textId="77777777" w:rsidR="00995450" w:rsidRPr="0032190F" w:rsidRDefault="00995450" w:rsidP="00242C0F">
      <w:pPr>
        <w:rPr>
          <w:lang w:val="fr-FR"/>
        </w:rPr>
      </w:pPr>
    </w:p>
    <w:p w14:paraId="70312338" w14:textId="77777777" w:rsidR="00995450" w:rsidRPr="0032190F" w:rsidRDefault="00995450" w:rsidP="00242C0F">
      <w:pPr>
        <w:rPr>
          <w:lang w:val="fr-FR"/>
        </w:rPr>
      </w:pPr>
      <w:r w:rsidRPr="0032190F">
        <w:rPr>
          <w:lang w:val="fr-FR"/>
        </w:rPr>
        <w:t>BLANC-MESNIL</w:t>
      </w:r>
    </w:p>
    <w:p w14:paraId="28210D9D" w14:textId="77777777" w:rsidR="00995450" w:rsidRPr="0032190F" w:rsidRDefault="00995450" w:rsidP="00242C0F">
      <w:pPr>
        <w:rPr>
          <w:lang w:val="fr-FR"/>
        </w:rPr>
      </w:pPr>
    </w:p>
    <w:p w14:paraId="1713FF34" w14:textId="77777777" w:rsidR="00995450" w:rsidRPr="0032190F" w:rsidRDefault="00995450" w:rsidP="00242C0F">
      <w:pPr>
        <w:rPr>
          <w:lang w:val="fr-FR"/>
        </w:rPr>
      </w:pPr>
      <w:r w:rsidRPr="0032190F">
        <w:rPr>
          <w:lang w:val="fr-FR"/>
        </w:rPr>
        <w:t>Un côté de la maison rubanée a été couchée par le vent (BIB R. Irribarria, colloque Habitat Dijon 2015)</w:t>
      </w:r>
    </w:p>
    <w:p w14:paraId="75322615" w14:textId="77777777" w:rsidR="00995450" w:rsidRPr="0032190F" w:rsidRDefault="00995450" w:rsidP="00242C0F">
      <w:pPr>
        <w:rPr>
          <w:lang w:val="fr-FR"/>
        </w:rPr>
      </w:pPr>
    </w:p>
    <w:p w14:paraId="1FEBFCAD" w14:textId="77777777" w:rsidR="00995450" w:rsidRPr="0032190F" w:rsidRDefault="00995450" w:rsidP="00242C0F">
      <w:pPr>
        <w:rPr>
          <w:lang w:val="fr-FR"/>
        </w:rPr>
      </w:pPr>
      <w:r w:rsidRPr="0032190F">
        <w:rPr>
          <w:lang w:val="fr-FR"/>
        </w:rPr>
        <w:t>PEZOU LE CLOS DES GUES</w:t>
      </w:r>
    </w:p>
    <w:p w14:paraId="3B4934DE" w14:textId="77777777" w:rsidR="00995450" w:rsidRPr="0032190F" w:rsidRDefault="00995450" w:rsidP="00242C0F">
      <w:pPr>
        <w:rPr>
          <w:lang w:val="fr-FR"/>
        </w:rPr>
      </w:pPr>
      <w:r w:rsidRPr="0032190F">
        <w:rPr>
          <w:lang w:val="fr-FR"/>
        </w:rPr>
        <w:t xml:space="preserve">Le site de Pezou-Le Clos des Gués (Loir-et-Cher) a livré une maison (BIB R. Irribarria, colloque Habitat Dijon 2015) période Chambon : bâtiment à poteaux disjoints à 1 ou 2 nefs (BIB Verjux </w:t>
      </w:r>
      <w:r w:rsidRPr="0032190F">
        <w:rPr>
          <w:i/>
          <w:lang w:val="fr-FR"/>
        </w:rPr>
        <w:t>et al.</w:t>
      </w:r>
      <w:r w:rsidRPr="0032190F">
        <w:rPr>
          <w:lang w:val="fr-FR"/>
        </w:rPr>
        <w:t>, colloque Habitat Dijon 2015)</w:t>
      </w:r>
    </w:p>
    <w:p w14:paraId="027DEF16" w14:textId="77777777" w:rsidR="00995450" w:rsidRPr="0032190F" w:rsidRDefault="00995450" w:rsidP="00242C0F">
      <w:pPr>
        <w:rPr>
          <w:lang w:val="fr-FR"/>
        </w:rPr>
      </w:pPr>
    </w:p>
    <w:p w14:paraId="3449C894" w14:textId="77777777" w:rsidR="00995450" w:rsidRPr="0032190F" w:rsidRDefault="00995450" w:rsidP="00242C0F">
      <w:pPr>
        <w:rPr>
          <w:lang w:val="fr-FR"/>
        </w:rPr>
      </w:pPr>
      <w:r w:rsidRPr="0032190F">
        <w:rPr>
          <w:lang w:val="fr-FR"/>
        </w:rPr>
        <w:t>LOCHES</w:t>
      </w:r>
    </w:p>
    <w:p w14:paraId="0DA0A858" w14:textId="77777777" w:rsidR="005C67AC" w:rsidRPr="0032190F" w:rsidRDefault="005C67AC" w:rsidP="00242C0F">
      <w:pPr>
        <w:rPr>
          <w:lang w:val="fr-FR"/>
        </w:rPr>
      </w:pPr>
    </w:p>
    <w:p w14:paraId="6766E287" w14:textId="77777777" w:rsidR="00995450" w:rsidRPr="0032190F" w:rsidRDefault="00995450" w:rsidP="00242C0F">
      <w:pPr>
        <w:rPr>
          <w:lang w:val="fr-FR"/>
        </w:rPr>
      </w:pPr>
      <w:r w:rsidRPr="0032190F">
        <w:rPr>
          <w:lang w:val="fr-FR"/>
        </w:rPr>
        <w:t xml:space="preserve">Bâtiment à poteaux disjoints à 1 ou 2 nefs daté du NM1/NM2 (BIB Verjux </w:t>
      </w:r>
      <w:r w:rsidRPr="0032190F">
        <w:rPr>
          <w:i/>
          <w:lang w:val="fr-FR"/>
        </w:rPr>
        <w:t>et al.</w:t>
      </w:r>
      <w:r w:rsidRPr="0032190F">
        <w:rPr>
          <w:lang w:val="fr-FR"/>
        </w:rPr>
        <w:t>, colloque Habitat Dijon 2015)</w:t>
      </w:r>
    </w:p>
    <w:p w14:paraId="710D3579" w14:textId="77777777" w:rsidR="00530FF5" w:rsidRPr="0032190F" w:rsidRDefault="00530FF5" w:rsidP="00242C0F">
      <w:pPr>
        <w:rPr>
          <w:lang w:val="fr-FR"/>
        </w:rPr>
      </w:pPr>
    </w:p>
    <w:p w14:paraId="22C95A65" w14:textId="77777777" w:rsidR="00530FF5" w:rsidRPr="0032190F" w:rsidRDefault="00530FF5" w:rsidP="00242C0F">
      <w:pPr>
        <w:rPr>
          <w:lang w:val="fr-FR"/>
        </w:rPr>
      </w:pPr>
      <w:r w:rsidRPr="0032190F">
        <w:rPr>
          <w:lang w:val="fr-FR"/>
        </w:rPr>
        <w:t>SAINT VIGOR D’YMONVILLE</w:t>
      </w:r>
    </w:p>
    <w:p w14:paraId="219D9CD9" w14:textId="77777777" w:rsidR="00530FF5" w:rsidRPr="0032190F" w:rsidRDefault="00530FF5" w:rsidP="00530FF5">
      <w:pPr>
        <w:rPr>
          <w:lang w:val="fr-FR"/>
        </w:rPr>
      </w:pPr>
      <w:r w:rsidRPr="0032190F">
        <w:rPr>
          <w:lang w:val="fr-FR"/>
        </w:rPr>
        <w:t xml:space="preserve">Bâtiment à poteaux disjoints à 1 ou 2 nefs daté de 3900-3600 BC et début NM2 (BIB Verjux </w:t>
      </w:r>
      <w:r w:rsidRPr="0032190F">
        <w:rPr>
          <w:i/>
          <w:lang w:val="fr-FR"/>
        </w:rPr>
        <w:t>et al.</w:t>
      </w:r>
      <w:r w:rsidRPr="0032190F">
        <w:rPr>
          <w:lang w:val="fr-FR"/>
        </w:rPr>
        <w:t>, colloque Habitat Dijon 2015)</w:t>
      </w:r>
    </w:p>
    <w:p w14:paraId="3697079A" w14:textId="77777777" w:rsidR="00530FF5" w:rsidRPr="0032190F" w:rsidRDefault="00530FF5" w:rsidP="00530FF5">
      <w:pPr>
        <w:rPr>
          <w:lang w:val="fr-FR"/>
        </w:rPr>
      </w:pPr>
    </w:p>
    <w:p w14:paraId="5B0B5F75" w14:textId="77777777" w:rsidR="00530FF5" w:rsidRPr="0032190F" w:rsidRDefault="00EC57B9" w:rsidP="00426FF9">
      <w:pPr>
        <w:pStyle w:val="Heading1"/>
      </w:pPr>
      <w:bookmarkStart w:id="4302" w:name="Sit_Arrondes"/>
      <w:r>
        <w:t>ARRONDES</w:t>
      </w:r>
    </w:p>
    <w:bookmarkEnd w:id="4302"/>
    <w:p w14:paraId="5E59F467" w14:textId="77777777" w:rsidR="00530FF5" w:rsidRPr="0032190F" w:rsidRDefault="00530FF5" w:rsidP="00530FF5">
      <w:pPr>
        <w:rPr>
          <w:lang w:val="fr-FR"/>
        </w:rPr>
      </w:pPr>
      <w:r w:rsidRPr="0032190F">
        <w:rPr>
          <w:lang w:val="fr-FR"/>
        </w:rPr>
        <w:t>Le</w:t>
      </w:r>
      <w:r w:rsidR="00EC57B9">
        <w:rPr>
          <w:lang w:val="fr-FR"/>
        </w:rPr>
        <w:t>s habitats des Arrondes 1 et 2</w:t>
      </w:r>
      <w:r w:rsidRPr="0032190F">
        <w:rPr>
          <w:lang w:val="fr-FR"/>
        </w:rPr>
        <w:t xml:space="preserve"> </w:t>
      </w:r>
      <w:r w:rsidR="00EC57B9">
        <w:rPr>
          <w:lang w:val="fr-FR"/>
        </w:rPr>
        <w:t xml:space="preserve">(Orval, </w:t>
      </w:r>
      <w:r w:rsidRPr="0032190F">
        <w:rPr>
          <w:lang w:val="fr-FR"/>
        </w:rPr>
        <w:t>Cher) sont des habitats datés entre le début du NM2 et 3600-3300 BC, bâtiment à tranchée de fondation continue (BIB Verjux et al., colloque Habitat Dijon 2015)</w:t>
      </w:r>
    </w:p>
    <w:p w14:paraId="3C01F8A6" w14:textId="77777777" w:rsidR="00530FF5" w:rsidRPr="0032190F" w:rsidRDefault="00530FF5" w:rsidP="00530FF5">
      <w:pPr>
        <w:rPr>
          <w:lang w:val="fr-FR"/>
        </w:rPr>
      </w:pPr>
    </w:p>
    <w:p w14:paraId="32ACBAFE" w14:textId="77777777" w:rsidR="00530FF5" w:rsidRPr="0032190F" w:rsidRDefault="00530FF5" w:rsidP="00426FF9">
      <w:pPr>
        <w:pStyle w:val="Heading1"/>
      </w:pPr>
      <w:r w:rsidRPr="0032190F">
        <w:t>GOULET</w:t>
      </w:r>
    </w:p>
    <w:p w14:paraId="278E6F14" w14:textId="77777777" w:rsidR="00530FF5" w:rsidRPr="0032190F" w:rsidRDefault="00530FF5" w:rsidP="00530FF5">
      <w:pPr>
        <w:rPr>
          <w:lang w:val="fr-FR"/>
        </w:rPr>
      </w:pPr>
      <w:r w:rsidRPr="0032190F">
        <w:rPr>
          <w:lang w:val="fr-FR"/>
        </w:rPr>
        <w:t>L’habitat de Goulet (département 61) est à plan rond et montre un accès par une sablière haute (BIB Verjux et al., colloque Habitat Dijon 2015)</w:t>
      </w:r>
    </w:p>
    <w:p w14:paraId="1E480CB6" w14:textId="77777777" w:rsidR="00863E5D" w:rsidRPr="0032190F" w:rsidRDefault="00863E5D" w:rsidP="00530FF5">
      <w:pPr>
        <w:rPr>
          <w:lang w:val="fr-FR"/>
        </w:rPr>
      </w:pPr>
    </w:p>
    <w:p w14:paraId="4D1C6FAB" w14:textId="77777777" w:rsidR="00863E5D" w:rsidRPr="0032190F" w:rsidRDefault="00863E5D" w:rsidP="00530FF5">
      <w:pPr>
        <w:rPr>
          <w:lang w:val="fr-FR"/>
        </w:rPr>
      </w:pPr>
      <w:r w:rsidRPr="0032190F">
        <w:rPr>
          <w:lang w:val="fr-FR"/>
        </w:rPr>
        <w:t>CHILLY-SUR-SALINS</w:t>
      </w:r>
    </w:p>
    <w:p w14:paraId="56F4CCE2" w14:textId="77777777" w:rsidR="00863E5D" w:rsidRPr="0032190F" w:rsidRDefault="00863E5D" w:rsidP="00530FF5">
      <w:pPr>
        <w:rPr>
          <w:lang w:val="fr-FR"/>
        </w:rPr>
      </w:pPr>
      <w:r w:rsidRPr="0032190F">
        <w:rPr>
          <w:lang w:val="fr-FR"/>
        </w:rPr>
        <w:br/>
        <w:t>Jura. Vase à décor d'incrustation de fils d'étain, et décor excisé (damier) daté du 9e aec, tumulus 1931-2, sép. 01 (BIB MAN 2017)</w:t>
      </w:r>
    </w:p>
    <w:p w14:paraId="0864EB2C" w14:textId="77777777" w:rsidR="00863E5D" w:rsidRPr="0032190F" w:rsidRDefault="00863E5D" w:rsidP="00426FF9">
      <w:pPr>
        <w:pStyle w:val="Heading1"/>
      </w:pPr>
      <w:r w:rsidRPr="0032190F">
        <w:br/>
      </w:r>
      <w:bookmarkStart w:id="4303" w:name="Sit_Saint_Simon"/>
      <w:r w:rsidRPr="0032190F">
        <w:t>SAINT SIMON</w:t>
      </w:r>
      <w:bookmarkEnd w:id="4303"/>
    </w:p>
    <w:p w14:paraId="229EAE22" w14:textId="77777777" w:rsidR="00863E5D" w:rsidRPr="0032190F" w:rsidRDefault="00863E5D" w:rsidP="00530FF5">
      <w:pPr>
        <w:rPr>
          <w:lang w:val="fr-FR"/>
        </w:rPr>
      </w:pPr>
    </w:p>
    <w:p w14:paraId="3C8B1C34" w14:textId="77777777" w:rsidR="00863E5D" w:rsidRPr="0032190F" w:rsidRDefault="00863E5D" w:rsidP="00530FF5">
      <w:pPr>
        <w:rPr>
          <w:lang w:val="fr-FR"/>
        </w:rPr>
      </w:pPr>
      <w:r w:rsidRPr="0032190F">
        <w:rPr>
          <w:lang w:val="fr-FR"/>
        </w:rPr>
        <w:t>Salesse, Cantal. Tumulus 1, sép. 1, vase à décor géométrique graphité daté du 7e aec (BIB MAN 2017)</w:t>
      </w:r>
    </w:p>
    <w:p w14:paraId="3FC5C62A" w14:textId="77777777" w:rsidR="006B7366" w:rsidRPr="0032190F" w:rsidRDefault="006B7366" w:rsidP="00530FF5">
      <w:pPr>
        <w:rPr>
          <w:lang w:val="fr-FR"/>
        </w:rPr>
      </w:pPr>
    </w:p>
    <w:p w14:paraId="215019D8" w14:textId="77777777" w:rsidR="006B7366" w:rsidRPr="0032190F" w:rsidRDefault="006B7366" w:rsidP="00530FF5">
      <w:pPr>
        <w:rPr>
          <w:lang w:val="fr-FR"/>
        </w:rPr>
      </w:pPr>
      <w:r w:rsidRPr="0032190F">
        <w:rPr>
          <w:lang w:val="fr-FR"/>
        </w:rPr>
        <w:t>CAMBO-LES-BAINS</w:t>
      </w:r>
    </w:p>
    <w:p w14:paraId="18FC2C1E" w14:textId="77777777" w:rsidR="006B7366" w:rsidRPr="0032190F" w:rsidRDefault="006B7366" w:rsidP="00530FF5">
      <w:pPr>
        <w:rPr>
          <w:lang w:val="fr-FR"/>
        </w:rPr>
      </w:pPr>
    </w:p>
    <w:p w14:paraId="1D353AAA" w14:textId="77777777" w:rsidR="006B7366" w:rsidRDefault="006B7366" w:rsidP="00530FF5">
      <w:pPr>
        <w:rPr>
          <w:lang w:val="fr-FR"/>
        </w:rPr>
      </w:pPr>
      <w:r w:rsidRPr="0032190F">
        <w:rPr>
          <w:lang w:val="fr-FR"/>
        </w:rPr>
        <w:t>"Camp de César", Pyrénées-Atlant</w:t>
      </w:r>
      <w:r w:rsidR="008D07FA">
        <w:rPr>
          <w:lang w:val="fr-FR"/>
        </w:rPr>
        <w:t>i</w:t>
      </w:r>
      <w:r w:rsidRPr="0032190F">
        <w:rPr>
          <w:lang w:val="fr-FR"/>
        </w:rPr>
        <w:t>ques, plaque de ceinture à décor éventuellement anthropomorphe daté du 5e aec (BIB MAN 2017)</w:t>
      </w:r>
    </w:p>
    <w:p w14:paraId="1E185557" w14:textId="77777777" w:rsidR="008D07FA" w:rsidRDefault="008D07FA" w:rsidP="00530FF5">
      <w:pPr>
        <w:rPr>
          <w:lang w:val="fr-FR"/>
        </w:rPr>
      </w:pPr>
    </w:p>
    <w:p w14:paraId="268EAC52" w14:textId="77777777" w:rsidR="008D07FA" w:rsidRPr="0032190F" w:rsidRDefault="008D07FA" w:rsidP="008D07FA">
      <w:pPr>
        <w:rPr>
          <w:lang w:val="fr-FR"/>
        </w:rPr>
      </w:pPr>
      <w:r w:rsidRPr="0032190F">
        <w:rPr>
          <w:lang w:val="fr-FR"/>
        </w:rPr>
        <w:t>SUBLAINES</w:t>
      </w:r>
    </w:p>
    <w:p w14:paraId="4A7584BB" w14:textId="77777777" w:rsidR="008D07FA" w:rsidRPr="0032190F" w:rsidRDefault="008D07FA" w:rsidP="00530FF5">
      <w:pPr>
        <w:rPr>
          <w:lang w:val="fr-FR"/>
        </w:rPr>
      </w:pPr>
      <w:r w:rsidRPr="0032190F">
        <w:rPr>
          <w:lang w:val="fr-FR"/>
        </w:rPr>
        <w:br/>
        <w:t>A Bois Gaulpied, 3-4 bâtiment VSG (BIB R. Irribarri</w:t>
      </w:r>
      <w:r>
        <w:rPr>
          <w:lang w:val="fr-FR"/>
        </w:rPr>
        <w:t>a, colloque Habitat Dijon 2015)</w:t>
      </w:r>
    </w:p>
    <w:p w14:paraId="1971C397" w14:textId="77777777" w:rsidR="00530FF5" w:rsidRPr="0032190F" w:rsidRDefault="00530FF5" w:rsidP="00242C0F">
      <w:pPr>
        <w:rPr>
          <w:lang w:val="fr-FR"/>
        </w:rPr>
      </w:pPr>
    </w:p>
    <w:p w14:paraId="3C694089" w14:textId="77777777" w:rsidR="005B0EC6" w:rsidRPr="0032190F" w:rsidRDefault="005B0EC6" w:rsidP="00426FF9">
      <w:pPr>
        <w:pStyle w:val="Heading1"/>
      </w:pPr>
      <w:bookmarkStart w:id="4304" w:name="Sit_Sublaines"/>
      <w:r w:rsidRPr="0032190F">
        <w:t>SUBLAINES</w:t>
      </w:r>
      <w:bookmarkEnd w:id="4304"/>
    </w:p>
    <w:p w14:paraId="2CDDA8F4" w14:textId="77777777" w:rsidR="005B0EC6" w:rsidRPr="0032190F" w:rsidRDefault="005B0EC6" w:rsidP="00242C0F">
      <w:pPr>
        <w:rPr>
          <w:lang w:val="fr-FR"/>
        </w:rPr>
      </w:pPr>
    </w:p>
    <w:p w14:paraId="4EA762AB" w14:textId="4134CFED" w:rsidR="005B0EC6" w:rsidRDefault="00CE672C" w:rsidP="002932B0">
      <w:pPr>
        <w:jc w:val="both"/>
        <w:rPr>
          <w:lang w:val="fr-FR"/>
        </w:rPr>
      </w:pPr>
      <w:r w:rsidRPr="0032190F">
        <w:rPr>
          <w:lang w:val="fr-FR"/>
        </w:rPr>
        <w:t xml:space="preserve">Sublaines </w:t>
      </w:r>
      <w:r w:rsidR="00804687" w:rsidRPr="0032190F">
        <w:rPr>
          <w:lang w:val="fr-FR"/>
        </w:rPr>
        <w:t>(Indre-et-L</w:t>
      </w:r>
      <w:r w:rsidR="005B0EC6" w:rsidRPr="0032190F">
        <w:rPr>
          <w:lang w:val="fr-FR"/>
        </w:rPr>
        <w:t>oire</w:t>
      </w:r>
      <w:r w:rsidRPr="0032190F">
        <w:rPr>
          <w:lang w:val="fr-FR"/>
        </w:rPr>
        <w:t>)</w:t>
      </w:r>
      <w:r w:rsidR="005B0EC6" w:rsidRPr="0032190F">
        <w:rPr>
          <w:lang w:val="fr-FR"/>
        </w:rPr>
        <w:t xml:space="preserve">. Une urne peinte et décorée à l’aide de bandelettes d’étain et représentant un </w:t>
      </w:r>
      <w:hyperlink r:id="rId10697" w:anchor="Cul_Proto_Art_TAC_A_att" w:history="1">
        <w:r w:rsidR="005B0EC6" w:rsidRPr="0032190F">
          <w:rPr>
            <w:rStyle w:val="Hyperlink"/>
            <w:lang w:val="fr-FR"/>
          </w:rPr>
          <w:t>char</w:t>
        </w:r>
      </w:hyperlink>
      <w:r w:rsidR="005B0EC6" w:rsidRPr="0032190F">
        <w:rPr>
          <w:lang w:val="fr-FR"/>
        </w:rPr>
        <w:t xml:space="preserve"> stylisé attelé dans une tombe sous tumulus datée du 9</w:t>
      </w:r>
      <w:r w:rsidR="005B0EC6" w:rsidRPr="0032190F">
        <w:rPr>
          <w:vertAlign w:val="superscript"/>
          <w:lang w:val="fr-FR"/>
        </w:rPr>
        <w:t>e</w:t>
      </w:r>
      <w:r w:rsidR="005B0EC6" w:rsidRPr="0032190F">
        <w:rPr>
          <w:lang w:val="fr-FR"/>
        </w:rPr>
        <w:t xml:space="preserve"> aec. (BIB 1852 p. 34)</w:t>
      </w:r>
      <w:r w:rsidR="0034588A" w:rsidRPr="0032190F">
        <w:rPr>
          <w:lang w:val="fr-FR"/>
        </w:rPr>
        <w:t xml:space="preserve"> station palafittique (BIB 1871).</w:t>
      </w:r>
    </w:p>
    <w:p w14:paraId="068125A6" w14:textId="77777777" w:rsidR="002932B0" w:rsidRPr="0032190F" w:rsidRDefault="002932B0" w:rsidP="002932B0">
      <w:pPr>
        <w:jc w:val="both"/>
        <w:rPr>
          <w:lang w:val="fr-FR"/>
        </w:rPr>
      </w:pPr>
    </w:p>
    <w:p w14:paraId="238DF785" w14:textId="7496DA85" w:rsidR="0034588A" w:rsidRDefault="00863E5D" w:rsidP="00242C0F">
      <w:pPr>
        <w:jc w:val="both"/>
        <w:rPr>
          <w:lang w:val="fr-FR"/>
        </w:rPr>
      </w:pPr>
      <w:r w:rsidRPr="0032190F">
        <w:rPr>
          <w:lang w:val="fr-FR"/>
        </w:rPr>
        <w:t xml:space="preserve">Sépulture 1, Tumulus 1 vase décoré aux lamelles d'étain daté du </w:t>
      </w:r>
      <w:hyperlink r:id="rId10698" w:anchor="Cul_Fer_I" w:history="1">
        <w:r w:rsidRPr="0032190F">
          <w:rPr>
            <w:rStyle w:val="Hyperlink"/>
            <w:lang w:val="fr-FR"/>
          </w:rPr>
          <w:t>Fer 1</w:t>
        </w:r>
      </w:hyperlink>
      <w:r w:rsidRPr="0032190F">
        <w:rPr>
          <w:lang w:val="fr-FR"/>
        </w:rPr>
        <w:t xml:space="preserve"> (BIB MAN 2017) </w:t>
      </w:r>
      <w:r w:rsidR="00A46468" w:rsidRPr="0032190F">
        <w:rPr>
          <w:lang w:val="fr-FR"/>
        </w:rPr>
        <w:t xml:space="preserve">Le tumulus des Danges à Sublaines a livré une petite urne cinéraire dont la morphologie rappelle celle du vase globulaire des </w:t>
      </w:r>
      <w:hyperlink r:id="rId10699" w:anchor="Sit_Perrats" w:history="1">
        <w:r w:rsidR="0062008A" w:rsidRPr="0032190F">
          <w:rPr>
            <w:rStyle w:val="Hyperlink"/>
            <w:lang w:val="fr-FR"/>
          </w:rPr>
          <w:t>Perrats</w:t>
        </w:r>
      </w:hyperlink>
      <w:r w:rsidR="00A46468" w:rsidRPr="0032190F">
        <w:rPr>
          <w:lang w:val="fr-FR"/>
        </w:rPr>
        <w:t xml:space="preserve">. Elle présente une couverture rouge uniforme ainsi que, sur la partie supérieure de la panse, un bandeau découpé en panneaux. Chaque panneau reçoit un décor particulier : lignes brisée, damiers de petits traits incisés horizontaux ou verticaux, </w:t>
      </w:r>
      <w:hyperlink r:id="rId10700" w:anchor="Cul_Proto_Art_TAC_T_g_carres_emboit" w:history="1">
        <w:r w:rsidR="009668F0" w:rsidRPr="0032190F">
          <w:rPr>
            <w:rStyle w:val="Hyperlink"/>
            <w:lang w:val="fr-FR"/>
          </w:rPr>
          <w:t>carrés emboités</w:t>
        </w:r>
      </w:hyperlink>
      <w:r w:rsidR="00A46468" w:rsidRPr="0032190F">
        <w:rPr>
          <w:lang w:val="fr-FR"/>
        </w:rPr>
        <w:t>, quadriallage, « H » couché, triangle et losanges hachurés et une représentation stylisée de char à 4 roues rayonnées (BIB 1871 p. 84)</w:t>
      </w:r>
      <w:r w:rsidR="00E2361A" w:rsidRPr="0032190F">
        <w:rPr>
          <w:lang w:val="fr-FR"/>
        </w:rPr>
        <w:t xml:space="preserve">. </w:t>
      </w:r>
    </w:p>
    <w:p w14:paraId="185D7539" w14:textId="77777777" w:rsidR="002932B0" w:rsidRPr="0032190F" w:rsidRDefault="002932B0" w:rsidP="00242C0F">
      <w:pPr>
        <w:jc w:val="both"/>
        <w:rPr>
          <w:lang w:val="fr-FR"/>
        </w:rPr>
      </w:pPr>
    </w:p>
    <w:p w14:paraId="5466BF42" w14:textId="77777777" w:rsidR="00D84A1F" w:rsidRPr="0032190F" w:rsidRDefault="00D84A1F" w:rsidP="00242C0F">
      <w:pPr>
        <w:jc w:val="both"/>
        <w:rPr>
          <w:lang w:val="fr-FR"/>
        </w:rPr>
      </w:pPr>
      <w:r w:rsidRPr="0032190F">
        <w:rPr>
          <w:lang w:val="fr-FR"/>
        </w:rPr>
        <w:t xml:space="preserve">Pour R. Montjardin et J.-M. Roger, les "H" couchés du vase de Sublaine figurent des anthropomophes: "(...) </w:t>
      </w:r>
      <w:r w:rsidRPr="0032190F">
        <w:rPr>
          <w:color w:val="101010"/>
          <w:szCs w:val="20"/>
          <w:lang w:val="fr-FR" w:eastAsia="en-GB"/>
        </w:rPr>
        <w:t xml:space="preserve">le vase </w:t>
      </w:r>
      <w:r w:rsidRPr="0032190F">
        <w:rPr>
          <w:color w:val="212121"/>
          <w:szCs w:val="27"/>
          <w:lang w:val="fr-FR" w:eastAsia="en-GB"/>
        </w:rPr>
        <w:t xml:space="preserve">à </w:t>
      </w:r>
      <w:r w:rsidRPr="0032190F">
        <w:rPr>
          <w:color w:val="101010"/>
          <w:szCs w:val="20"/>
          <w:lang w:val="fr-FR" w:eastAsia="en-GB"/>
        </w:rPr>
        <w:t>anthropomorphes (H couche) (...)"</w:t>
      </w:r>
      <w:r w:rsidRPr="0032190F">
        <w:rPr>
          <w:lang w:val="fr-FR"/>
        </w:rPr>
        <w:t xml:space="preserve"> (BIB 1457) </w:t>
      </w:r>
    </w:p>
    <w:p w14:paraId="04C41F9F" w14:textId="67B82D53" w:rsidR="00A46468" w:rsidRPr="0032190F" w:rsidRDefault="00E2361A" w:rsidP="00242C0F">
      <w:pPr>
        <w:jc w:val="both"/>
        <w:rPr>
          <w:lang w:val="fr-FR"/>
        </w:rPr>
      </w:pPr>
      <w:r w:rsidRPr="0032190F">
        <w:rPr>
          <w:lang w:val="fr-FR"/>
        </w:rPr>
        <w:t xml:space="preserve">Ce </w:t>
      </w:r>
      <w:hyperlink r:id="rId10701" w:anchor="Cul_Proto_Art_TAC_A_att" w:history="1">
        <w:r w:rsidR="00952EF5" w:rsidRPr="0032190F">
          <w:rPr>
            <w:rStyle w:val="Hyperlink"/>
            <w:lang w:val="fr-FR"/>
          </w:rPr>
          <w:t>char</w:t>
        </w:r>
      </w:hyperlink>
      <w:r w:rsidR="00D84A1F" w:rsidRPr="0032190F">
        <w:rPr>
          <w:lang w:val="fr-FR"/>
        </w:rPr>
        <w:t xml:space="preserve"> </w:t>
      </w:r>
      <w:r w:rsidRPr="0032190F">
        <w:rPr>
          <w:lang w:val="fr-FR"/>
        </w:rPr>
        <w:t xml:space="preserve">pourrait être lu dans les deux sens (tête-bêche) comme à la </w:t>
      </w:r>
      <w:hyperlink r:id="rId10702" w:anchor="Sit_Ferte_Haute_Rive" w:history="1">
        <w:r w:rsidRPr="0032190F">
          <w:rPr>
            <w:rStyle w:val="Hyperlink"/>
            <w:lang w:val="fr-FR"/>
          </w:rPr>
          <w:t>Ferté-Haute-Rive</w:t>
        </w:r>
      </w:hyperlink>
      <w:r w:rsidRPr="0032190F">
        <w:rPr>
          <w:lang w:val="fr-FR"/>
        </w:rPr>
        <w:t xml:space="preserve"> (SS BIB)</w:t>
      </w:r>
      <w:r w:rsidR="0034588A" w:rsidRPr="0032190F">
        <w:rPr>
          <w:lang w:val="fr-FR"/>
        </w:rPr>
        <w:t>A</w:t>
      </w:r>
      <w:r w:rsidR="00D84A1F" w:rsidRPr="0032190F">
        <w:rPr>
          <w:lang w:val="fr-FR"/>
        </w:rPr>
        <w:t xml:space="preserve"> </w:t>
      </w:r>
      <w:hyperlink r:id="rId10703" w:anchor="Sit_Kleinklein" w:history="1">
        <w:r w:rsidR="0034588A" w:rsidRPr="0032190F">
          <w:rPr>
            <w:rStyle w:val="Hyperlink"/>
            <w:lang w:val="fr-FR"/>
          </w:rPr>
          <w:t>Kleinklein</w:t>
        </w:r>
      </w:hyperlink>
      <w:r w:rsidR="0034588A" w:rsidRPr="0032190F">
        <w:rPr>
          <w:lang w:val="fr-FR"/>
        </w:rPr>
        <w:t xml:space="preserve"> sont observ</w:t>
      </w:r>
      <w:r w:rsidR="00D27834" w:rsidRPr="0032190F">
        <w:rPr>
          <w:lang w:val="fr-FR"/>
        </w:rPr>
        <w:t>ées</w:t>
      </w:r>
      <w:r w:rsidR="0034588A" w:rsidRPr="0032190F">
        <w:rPr>
          <w:lang w:val="fr-FR"/>
        </w:rPr>
        <w:t xml:space="preserve"> des découvertes identiques (BIB 1874 p. 63) </w:t>
      </w:r>
    </w:p>
    <w:p w14:paraId="72FDC5AA" w14:textId="20D4AC38" w:rsidR="008D4D07" w:rsidRPr="0032190F" w:rsidRDefault="00BB5146" w:rsidP="00242C0F">
      <w:pPr>
        <w:jc w:val="both"/>
        <w:rPr>
          <w:lang w:val="fr-FR"/>
        </w:rPr>
      </w:pPr>
      <w:r w:rsidRPr="0032190F">
        <w:rPr>
          <w:lang w:val="fr-FR"/>
        </w:rPr>
        <w:t>Le vase a application d’étain de Sublaines s’inscrit dans une série débutant dès le Ha B1, dans un contexte de style RSFO, pour connaître son apogée au 10</w:t>
      </w:r>
      <w:r w:rsidRPr="0032190F">
        <w:rPr>
          <w:vertAlign w:val="superscript"/>
          <w:lang w:val="fr-FR"/>
        </w:rPr>
        <w:t>e</w:t>
      </w:r>
      <w:r w:rsidRPr="0032190F">
        <w:rPr>
          <w:lang w:val="fr-FR"/>
        </w:rPr>
        <w:t xml:space="preserve"> et 9</w:t>
      </w:r>
      <w:r w:rsidRPr="0032190F">
        <w:rPr>
          <w:vertAlign w:val="superscript"/>
          <w:lang w:val="fr-FR"/>
        </w:rPr>
        <w:t>e</w:t>
      </w:r>
      <w:r w:rsidRPr="0032190F">
        <w:rPr>
          <w:lang w:val="fr-FR"/>
        </w:rPr>
        <w:t xml:space="preserve"> s. aec (BF IIIb/</w:t>
      </w:r>
      <w:hyperlink r:id="rId10704" w:anchor="Cul_Hallstatt_B2_B3" w:history="1">
        <w:r w:rsidRPr="0032190F">
          <w:rPr>
            <w:rStyle w:val="Hyperlink"/>
            <w:lang w:val="fr-FR"/>
          </w:rPr>
          <w:t xml:space="preserve">Ha </w:t>
        </w:r>
        <w:r w:rsidR="00850F5A" w:rsidRPr="0032190F">
          <w:rPr>
            <w:rStyle w:val="Hyperlink"/>
            <w:lang w:val="fr-FR"/>
          </w:rPr>
          <w:t>B</w:t>
        </w:r>
        <w:r w:rsidRPr="0032190F">
          <w:rPr>
            <w:rStyle w:val="Hyperlink"/>
            <w:lang w:val="fr-FR"/>
          </w:rPr>
          <w:t>2-3</w:t>
        </w:r>
      </w:hyperlink>
      <w:r w:rsidRPr="0032190F">
        <w:rPr>
          <w:lang w:val="fr-FR"/>
        </w:rPr>
        <w:t xml:space="preserve">) contemporainement des stations littorales immergées de Suisse et Savoie (vases aux </w:t>
      </w:r>
      <w:hyperlink r:id="rId10705" w:anchor="Cul_Proto_Art_TAC_T_a" w:history="1">
        <w:r w:rsidR="00673F0D" w:rsidRPr="0032190F">
          <w:rPr>
            <w:rStyle w:val="Hyperlink"/>
            <w:lang w:val="fr-FR"/>
          </w:rPr>
          <w:t>anthropomorphes</w:t>
        </w:r>
      </w:hyperlink>
      <w:r w:rsidR="00975155" w:rsidRPr="00975155">
        <w:rPr>
          <w:rStyle w:val="Hyperlink"/>
          <w:color w:val="auto"/>
          <w:u w:val="none"/>
          <w:lang w:val="fr-FR"/>
        </w:rPr>
        <w:t xml:space="preserve"> </w:t>
      </w:r>
      <w:r w:rsidRPr="0032190F">
        <w:rPr>
          <w:lang w:val="fr-FR"/>
        </w:rPr>
        <w:t xml:space="preserve">de </w:t>
      </w:r>
      <w:hyperlink r:id="rId10706" w:anchor="Sit_Chatillon" w:history="1">
        <w:r w:rsidRPr="0032190F">
          <w:rPr>
            <w:rStyle w:val="Hyperlink"/>
            <w:lang w:val="fr-FR"/>
          </w:rPr>
          <w:t>Châtillon</w:t>
        </w:r>
      </w:hyperlink>
      <w:r w:rsidRPr="0032190F">
        <w:rPr>
          <w:lang w:val="fr-FR"/>
        </w:rPr>
        <w:t xml:space="preserve"> (BIB 2045 p. 17). Techniquement comme stylistiquement, ce vase est très proche de celui de </w:t>
      </w:r>
      <w:hyperlink r:id="rId10707" w:anchor="Sit_Chatillon" w:history="1">
        <w:r w:rsidRPr="0032190F">
          <w:rPr>
            <w:rStyle w:val="Hyperlink"/>
            <w:lang w:val="fr-FR"/>
          </w:rPr>
          <w:t>Châtillon</w:t>
        </w:r>
      </w:hyperlink>
      <w:r w:rsidRPr="0032190F">
        <w:rPr>
          <w:lang w:val="fr-FR"/>
        </w:rPr>
        <w:t xml:space="preserve"> (BIB 2045 p. 17)</w:t>
      </w:r>
      <w:r w:rsidR="009F431A" w:rsidRPr="0032190F">
        <w:rPr>
          <w:lang w:val="fr-FR"/>
        </w:rPr>
        <w:t xml:space="preserve"> </w:t>
      </w:r>
    </w:p>
    <w:p w14:paraId="0C94FFB9" w14:textId="77777777" w:rsidR="00376BCC" w:rsidRPr="0032190F" w:rsidRDefault="00376BCC" w:rsidP="00242C0F">
      <w:pPr>
        <w:jc w:val="both"/>
        <w:rPr>
          <w:lang w:val="fr-FR"/>
        </w:rPr>
      </w:pPr>
    </w:p>
    <w:tbl>
      <w:tblPr>
        <w:tblW w:w="745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0"/>
        <w:gridCol w:w="1176"/>
        <w:gridCol w:w="1070"/>
        <w:gridCol w:w="816"/>
        <w:gridCol w:w="1769"/>
        <w:gridCol w:w="1356"/>
      </w:tblGrid>
      <w:tr w:rsidR="005D10B6" w:rsidRPr="00C04709" w14:paraId="41716B46" w14:textId="77777777" w:rsidTr="00C35EA7">
        <w:trPr>
          <w:jc w:val="center"/>
        </w:trPr>
        <w:tc>
          <w:tcPr>
            <w:tcW w:w="1270" w:type="dxa"/>
          </w:tcPr>
          <w:p w14:paraId="4B232483" w14:textId="77777777" w:rsidR="008D4D07" w:rsidRPr="00C35EA7" w:rsidRDefault="008D4D07" w:rsidP="000C4C83">
            <w:pPr>
              <w:rPr>
                <w:rFonts w:ascii="Courier New" w:hAnsi="Courier New" w:cs="Courier New"/>
                <w:sz w:val="20"/>
                <w:szCs w:val="18"/>
              </w:rPr>
            </w:pPr>
            <w:r w:rsidRPr="00C35EA7">
              <w:rPr>
                <w:rFonts w:ascii="Courier New" w:hAnsi="Courier New" w:cs="Courier New"/>
                <w:sz w:val="20"/>
                <w:szCs w:val="18"/>
                <w:lang w:val="fr-FR"/>
              </w:rPr>
              <w:br w:type="page"/>
            </w:r>
            <w:r w:rsidR="00C458EA" w:rsidRPr="00C35EA7">
              <w:rPr>
                <w:rFonts w:ascii="Courier New" w:hAnsi="Courier New" w:cs="Courier New"/>
                <w:sz w:val="20"/>
                <w:szCs w:val="18"/>
              </w:rPr>
              <w:t>OBJ_</w:t>
            </w:r>
          </w:p>
        </w:tc>
        <w:tc>
          <w:tcPr>
            <w:tcW w:w="1176" w:type="dxa"/>
          </w:tcPr>
          <w:p w14:paraId="1E3C9A4C" w14:textId="77777777" w:rsidR="008D4D07" w:rsidRPr="00C35EA7" w:rsidRDefault="008D4D07" w:rsidP="000C4C83">
            <w:pPr>
              <w:rPr>
                <w:rFonts w:ascii="Courier New" w:hAnsi="Courier New" w:cs="Courier New"/>
                <w:sz w:val="20"/>
                <w:szCs w:val="18"/>
              </w:rPr>
            </w:pPr>
          </w:p>
        </w:tc>
        <w:tc>
          <w:tcPr>
            <w:tcW w:w="1070" w:type="dxa"/>
          </w:tcPr>
          <w:p w14:paraId="15F80DE2" w14:textId="77777777" w:rsidR="008D4D07" w:rsidRPr="00C35EA7" w:rsidRDefault="008D4D07" w:rsidP="000C4C83">
            <w:pPr>
              <w:rPr>
                <w:rFonts w:ascii="Courier New" w:hAnsi="Courier New" w:cs="Courier New"/>
                <w:sz w:val="20"/>
                <w:szCs w:val="18"/>
              </w:rPr>
            </w:pPr>
          </w:p>
        </w:tc>
        <w:tc>
          <w:tcPr>
            <w:tcW w:w="816" w:type="dxa"/>
          </w:tcPr>
          <w:p w14:paraId="68395A63" w14:textId="77777777" w:rsidR="008D4D07" w:rsidRPr="00C35EA7" w:rsidRDefault="008D4D07" w:rsidP="000C4C83">
            <w:pPr>
              <w:rPr>
                <w:rFonts w:ascii="Courier New" w:hAnsi="Courier New" w:cs="Courier New"/>
                <w:sz w:val="20"/>
                <w:szCs w:val="18"/>
              </w:rPr>
            </w:pPr>
          </w:p>
        </w:tc>
        <w:tc>
          <w:tcPr>
            <w:tcW w:w="1769" w:type="dxa"/>
          </w:tcPr>
          <w:p w14:paraId="7B4D6625" w14:textId="77777777" w:rsidR="008D4D07" w:rsidRPr="00C35EA7" w:rsidRDefault="008D4D07" w:rsidP="000C4C83">
            <w:pPr>
              <w:rPr>
                <w:rFonts w:ascii="Courier New" w:hAnsi="Courier New" w:cs="Courier New"/>
                <w:sz w:val="20"/>
                <w:szCs w:val="18"/>
              </w:rPr>
            </w:pPr>
          </w:p>
        </w:tc>
        <w:tc>
          <w:tcPr>
            <w:tcW w:w="1356" w:type="dxa"/>
          </w:tcPr>
          <w:p w14:paraId="6354A601" w14:textId="77777777" w:rsidR="008D4D07" w:rsidRPr="00C35EA7" w:rsidRDefault="008D4D07" w:rsidP="000C4C83">
            <w:pPr>
              <w:rPr>
                <w:rFonts w:ascii="Courier New" w:hAnsi="Courier New" w:cs="Courier New"/>
                <w:sz w:val="20"/>
                <w:szCs w:val="18"/>
              </w:rPr>
            </w:pPr>
          </w:p>
        </w:tc>
      </w:tr>
      <w:tr w:rsidR="005D10B6" w:rsidRPr="00C04709" w14:paraId="61257993" w14:textId="77777777" w:rsidTr="00C35EA7">
        <w:trPr>
          <w:jc w:val="center"/>
        </w:trPr>
        <w:tc>
          <w:tcPr>
            <w:tcW w:w="1270" w:type="dxa"/>
          </w:tcPr>
          <w:p w14:paraId="372D4063" w14:textId="77777777" w:rsidR="008D4D07" w:rsidRPr="00C35EA7" w:rsidRDefault="008D4D07" w:rsidP="00C35EA7">
            <w:pPr>
              <w:jc w:val="center"/>
              <w:rPr>
                <w:szCs w:val="18"/>
              </w:rPr>
            </w:pPr>
            <w:r w:rsidRPr="00C35EA7">
              <w:rPr>
                <w:szCs w:val="18"/>
              </w:rPr>
              <w:t>site</w:t>
            </w:r>
          </w:p>
        </w:tc>
        <w:tc>
          <w:tcPr>
            <w:tcW w:w="1176" w:type="dxa"/>
          </w:tcPr>
          <w:p w14:paraId="5E0BD547" w14:textId="77777777" w:rsidR="008D4D07" w:rsidRPr="00C35EA7" w:rsidRDefault="008D4D07" w:rsidP="00C35EA7">
            <w:pPr>
              <w:jc w:val="center"/>
              <w:rPr>
                <w:szCs w:val="18"/>
              </w:rPr>
            </w:pPr>
            <w:r w:rsidRPr="00C35EA7">
              <w:rPr>
                <w:szCs w:val="18"/>
              </w:rPr>
              <w:t>structure</w:t>
            </w:r>
          </w:p>
        </w:tc>
        <w:tc>
          <w:tcPr>
            <w:tcW w:w="1070" w:type="dxa"/>
          </w:tcPr>
          <w:p w14:paraId="0701F14B" w14:textId="77777777" w:rsidR="008D4D07" w:rsidRPr="00C35EA7" w:rsidRDefault="008D4D07" w:rsidP="00C35EA7">
            <w:pPr>
              <w:jc w:val="center"/>
              <w:rPr>
                <w:szCs w:val="18"/>
              </w:rPr>
            </w:pPr>
            <w:r w:rsidRPr="00C35EA7">
              <w:rPr>
                <w:szCs w:val="18"/>
              </w:rPr>
              <w:t>numero</w:t>
            </w:r>
          </w:p>
        </w:tc>
        <w:tc>
          <w:tcPr>
            <w:tcW w:w="816" w:type="dxa"/>
          </w:tcPr>
          <w:p w14:paraId="70927E52" w14:textId="77777777" w:rsidR="008D4D07" w:rsidRPr="00C35EA7" w:rsidRDefault="008D4D07" w:rsidP="00C35EA7">
            <w:pPr>
              <w:jc w:val="center"/>
              <w:rPr>
                <w:szCs w:val="18"/>
              </w:rPr>
            </w:pPr>
            <w:r w:rsidRPr="00C35EA7">
              <w:rPr>
                <w:szCs w:val="18"/>
              </w:rPr>
              <w:t>objet</w:t>
            </w:r>
          </w:p>
        </w:tc>
        <w:tc>
          <w:tcPr>
            <w:tcW w:w="1769" w:type="dxa"/>
          </w:tcPr>
          <w:p w14:paraId="3F04F2D8" w14:textId="77777777" w:rsidR="008D4D07" w:rsidRPr="00C35EA7" w:rsidRDefault="008D4D07" w:rsidP="00C35EA7">
            <w:pPr>
              <w:jc w:val="center"/>
              <w:rPr>
                <w:szCs w:val="18"/>
              </w:rPr>
            </w:pPr>
            <w:r w:rsidRPr="00C35EA7">
              <w:rPr>
                <w:szCs w:val="18"/>
              </w:rPr>
              <w:t>description</w:t>
            </w:r>
          </w:p>
        </w:tc>
        <w:tc>
          <w:tcPr>
            <w:tcW w:w="1356" w:type="dxa"/>
          </w:tcPr>
          <w:p w14:paraId="3BE52767" w14:textId="77777777" w:rsidR="008D4D07" w:rsidRPr="00C35EA7" w:rsidRDefault="008D4D07" w:rsidP="00C35EA7">
            <w:pPr>
              <w:jc w:val="center"/>
              <w:rPr>
                <w:szCs w:val="18"/>
              </w:rPr>
            </w:pPr>
            <w:r w:rsidRPr="00C35EA7">
              <w:rPr>
                <w:szCs w:val="18"/>
              </w:rPr>
              <w:t>BIB</w:t>
            </w:r>
          </w:p>
        </w:tc>
      </w:tr>
      <w:tr w:rsidR="005D10B6" w:rsidRPr="00C04709" w14:paraId="653C0A5C" w14:textId="77777777" w:rsidTr="00C35EA7">
        <w:trPr>
          <w:jc w:val="center"/>
        </w:trPr>
        <w:tc>
          <w:tcPr>
            <w:tcW w:w="1270" w:type="dxa"/>
          </w:tcPr>
          <w:p w14:paraId="75B5F077" w14:textId="77777777" w:rsidR="008D4D07" w:rsidRPr="00C35EA7" w:rsidRDefault="008D4D07" w:rsidP="000C4C83">
            <w:pPr>
              <w:rPr>
                <w:szCs w:val="18"/>
              </w:rPr>
            </w:pPr>
            <w:r>
              <w:t>Sublaines</w:t>
            </w:r>
          </w:p>
        </w:tc>
        <w:tc>
          <w:tcPr>
            <w:tcW w:w="1176" w:type="dxa"/>
          </w:tcPr>
          <w:p w14:paraId="5FD6ECEE" w14:textId="77777777" w:rsidR="008D4D07" w:rsidRPr="00C35EA7" w:rsidRDefault="008D4D07" w:rsidP="000C4C83">
            <w:pPr>
              <w:rPr>
                <w:szCs w:val="18"/>
              </w:rPr>
            </w:pPr>
          </w:p>
        </w:tc>
        <w:tc>
          <w:tcPr>
            <w:tcW w:w="1070" w:type="dxa"/>
          </w:tcPr>
          <w:p w14:paraId="534C4F49" w14:textId="77777777" w:rsidR="008D4D07" w:rsidRPr="00C35EA7" w:rsidRDefault="00415B71" w:rsidP="000C4C83">
            <w:pPr>
              <w:rPr>
                <w:szCs w:val="18"/>
              </w:rPr>
            </w:pPr>
            <w:r w:rsidRPr="00C35EA7">
              <w:rPr>
                <w:szCs w:val="18"/>
              </w:rPr>
              <w:t>1</w:t>
            </w:r>
          </w:p>
        </w:tc>
        <w:tc>
          <w:tcPr>
            <w:tcW w:w="816" w:type="dxa"/>
          </w:tcPr>
          <w:p w14:paraId="318A81C8" w14:textId="77777777" w:rsidR="008D4D07" w:rsidRPr="00C35EA7" w:rsidRDefault="008D4D07" w:rsidP="000C4C83">
            <w:pPr>
              <w:rPr>
                <w:szCs w:val="18"/>
              </w:rPr>
            </w:pPr>
          </w:p>
        </w:tc>
        <w:tc>
          <w:tcPr>
            <w:tcW w:w="1769" w:type="dxa"/>
          </w:tcPr>
          <w:p w14:paraId="29A19C77" w14:textId="77777777" w:rsidR="008D4D07" w:rsidRPr="00C35EA7" w:rsidRDefault="008D4D07" w:rsidP="000C4C83">
            <w:pPr>
              <w:rPr>
                <w:szCs w:val="18"/>
              </w:rPr>
            </w:pPr>
            <w:r>
              <w:t>lamelle d’étain</w:t>
            </w:r>
          </w:p>
        </w:tc>
        <w:tc>
          <w:tcPr>
            <w:tcW w:w="1356" w:type="dxa"/>
          </w:tcPr>
          <w:p w14:paraId="37FC4DA8" w14:textId="77777777" w:rsidR="008D4D07" w:rsidRPr="00C35EA7" w:rsidRDefault="008D4D07" w:rsidP="000C4C83">
            <w:pPr>
              <w:rPr>
                <w:szCs w:val="18"/>
              </w:rPr>
            </w:pPr>
            <w:r>
              <w:t>2045 p. 13</w:t>
            </w:r>
          </w:p>
        </w:tc>
      </w:tr>
    </w:tbl>
    <w:p w14:paraId="4B664D94" w14:textId="74DD6AB5" w:rsidR="00376BCC" w:rsidRPr="0032190F" w:rsidRDefault="009F431A" w:rsidP="00242C0F">
      <w:pPr>
        <w:jc w:val="both"/>
        <w:rPr>
          <w:lang w:val="fr-FR"/>
        </w:rPr>
      </w:pPr>
      <w:r w:rsidRPr="0032190F">
        <w:rPr>
          <w:lang w:val="fr-FR"/>
        </w:rPr>
        <w:t xml:space="preserve"> </w:t>
      </w:r>
      <w:hyperlink r:id="rId10708" w:anchor="Cul_Mailhac_Apparente" w:history="1">
        <w:r w:rsidR="00E2361A" w:rsidRPr="0032190F">
          <w:rPr>
            <w:rStyle w:val="Hyperlink"/>
            <w:lang w:val="fr-FR"/>
          </w:rPr>
          <w:t>décor apparenté au Mailhacien</w:t>
        </w:r>
      </w:hyperlink>
      <w:r w:rsidRPr="0032190F">
        <w:rPr>
          <w:lang w:val="fr-FR"/>
        </w:rPr>
        <w:t xml:space="preserve">  </w:t>
      </w:r>
      <w:hyperlink r:id="rId10709" w:anchor="Sit_Bourget" w:history="1">
        <w:r w:rsidR="000B7661" w:rsidRPr="0032190F">
          <w:rPr>
            <w:rStyle w:val="Hyperlink"/>
            <w:lang w:val="fr-FR"/>
          </w:rPr>
          <w:t>Lac du Bourget</w:t>
        </w:r>
      </w:hyperlink>
    </w:p>
    <w:p w14:paraId="2EBAFEA8" w14:textId="77777777" w:rsidR="00376BCC" w:rsidRPr="0032190F" w:rsidRDefault="00376BCC" w:rsidP="00242C0F">
      <w:pPr>
        <w:jc w:val="both"/>
        <w:rPr>
          <w:lang w:val="fr-FR"/>
        </w:rPr>
      </w:pPr>
    </w:p>
    <w:p w14:paraId="56C84F58" w14:textId="77777777" w:rsidR="00376BCC" w:rsidRPr="0032190F" w:rsidRDefault="009F431A" w:rsidP="00426FF9">
      <w:pPr>
        <w:pStyle w:val="Heading1"/>
        <w:rPr>
          <w:rStyle w:val="Emphasis"/>
          <w:i w:val="0"/>
        </w:rPr>
      </w:pPr>
      <w:r w:rsidRPr="0032190F">
        <w:lastRenderedPageBreak/>
        <w:t xml:space="preserve"> </w:t>
      </w:r>
      <w:bookmarkStart w:id="4305" w:name="Sit_Rymarksgard"/>
      <w:r w:rsidR="00F14210" w:rsidRPr="0032190F">
        <w:rPr>
          <w:rStyle w:val="Emphasis"/>
          <w:i w:val="0"/>
        </w:rPr>
        <w:t>RYMARKSGARD</w:t>
      </w:r>
      <w:r w:rsidRPr="0032190F">
        <w:rPr>
          <w:rStyle w:val="Emphasis"/>
          <w:i w:val="0"/>
        </w:rPr>
        <w:t xml:space="preserve"> </w:t>
      </w:r>
      <w:bookmarkEnd w:id="4305"/>
    </w:p>
    <w:p w14:paraId="5D98B46A" w14:textId="333439CE" w:rsidR="00376BCC" w:rsidRPr="0032190F" w:rsidRDefault="00F14210" w:rsidP="00242C0F">
      <w:pPr>
        <w:jc w:val="both"/>
        <w:rPr>
          <w:rStyle w:val="Emphasis"/>
          <w:i w:val="0"/>
          <w:lang w:val="fr-FR"/>
        </w:rPr>
      </w:pPr>
      <w:r w:rsidRPr="0032190F">
        <w:rPr>
          <w:rStyle w:val="Emphasis"/>
          <w:i w:val="0"/>
          <w:lang w:val="fr-FR"/>
        </w:rPr>
        <w:t xml:space="preserve">Rymarksgard (Danemark), représentation d'anthropomorphes "en feuille" associés à des zigzags datés du </w:t>
      </w:r>
      <w:hyperlink r:id="rId10710" w:anchor="Cul_Mesolithique_Art" w:history="1">
        <w:r w:rsidRPr="0032190F">
          <w:rPr>
            <w:rStyle w:val="Hyperlink"/>
            <w:lang w:val="fr-FR"/>
          </w:rPr>
          <w:t>Mésolithique</w:t>
        </w:r>
      </w:hyperlink>
      <w:r w:rsidRPr="0032190F">
        <w:rPr>
          <w:rStyle w:val="Emphasis"/>
          <w:i w:val="0"/>
          <w:lang w:val="fr-FR"/>
        </w:rPr>
        <w:t xml:space="preserve"> et gravés sur os (N. Valdeyron internet)</w:t>
      </w:r>
    </w:p>
    <w:p w14:paraId="464E315B" w14:textId="77777777" w:rsidR="00376BCC" w:rsidRPr="0032190F" w:rsidRDefault="00376BCC" w:rsidP="00242C0F">
      <w:pPr>
        <w:jc w:val="both"/>
        <w:rPr>
          <w:rStyle w:val="Emphasis"/>
          <w:i w:val="0"/>
          <w:lang w:val="fr-FR"/>
        </w:rPr>
      </w:pPr>
    </w:p>
    <w:p w14:paraId="40C84AA6" w14:textId="77777777" w:rsidR="00376BCC" w:rsidRPr="0032190F" w:rsidRDefault="009F431A" w:rsidP="00426FF9">
      <w:pPr>
        <w:pStyle w:val="Heading1"/>
      </w:pPr>
      <w:r w:rsidRPr="0032190F">
        <w:t xml:space="preserve"> </w:t>
      </w:r>
      <w:bookmarkStart w:id="4306" w:name="Sit_Fyn"/>
      <w:r w:rsidR="00982B51" w:rsidRPr="0032190F">
        <w:t>FYN (Île de)</w:t>
      </w:r>
      <w:r w:rsidRPr="0032190F">
        <w:t xml:space="preserve"> </w:t>
      </w:r>
      <w:bookmarkEnd w:id="4306"/>
      <w:r w:rsidRPr="0032190F">
        <w:t xml:space="preserve"> </w:t>
      </w:r>
    </w:p>
    <w:p w14:paraId="5EE48CEF" w14:textId="77777777" w:rsidR="00376BCC" w:rsidRPr="0032190F" w:rsidRDefault="00982B51" w:rsidP="00242C0F">
      <w:pPr>
        <w:jc w:val="both"/>
        <w:rPr>
          <w:lang w:val="fr-FR"/>
        </w:rPr>
      </w:pPr>
      <w:r w:rsidRPr="0032190F">
        <w:rPr>
          <w:lang w:val="fr-FR"/>
        </w:rPr>
        <w:t xml:space="preserve">Au Danemark (île de Fyn), sous un </w:t>
      </w:r>
      <w:r w:rsidRPr="0032190F">
        <w:rPr>
          <w:i/>
          <w:lang w:val="fr-FR"/>
        </w:rPr>
        <w:t>long barrow</w:t>
      </w:r>
      <w:r w:rsidRPr="0032190F">
        <w:rPr>
          <w:lang w:val="fr-FR"/>
        </w:rPr>
        <w:t xml:space="preserve"> daté du Early Neolitic C / Middle Neolitic I (seconde moitié du IVe milléanire) des traces de labour à l’araire sont connues (BIB 257 p. 24)</w:t>
      </w:r>
    </w:p>
    <w:p w14:paraId="00FF835F" w14:textId="77777777" w:rsidR="00376BCC" w:rsidRDefault="003D1108" w:rsidP="00242C0F">
      <w:pPr>
        <w:jc w:val="both"/>
        <w:rPr>
          <w:lang w:val="fr-FR"/>
        </w:rPr>
      </w:pPr>
      <w:r>
        <w:rPr>
          <w:lang w:val="fr-FR"/>
        </w:rPr>
        <w:t>Des objets en or de Fyn montre un profil métallique proche de ceux de Galice (Hartmann 1982)(BIB 2994)</w:t>
      </w:r>
    </w:p>
    <w:p w14:paraId="655F7F1E" w14:textId="77777777" w:rsidR="003D1108" w:rsidRPr="0032190F" w:rsidRDefault="003D1108" w:rsidP="00242C0F">
      <w:pPr>
        <w:jc w:val="both"/>
        <w:rPr>
          <w:lang w:val="fr-FR"/>
        </w:rPr>
      </w:pPr>
    </w:p>
    <w:p w14:paraId="1B9C972A" w14:textId="77777777" w:rsidR="00376BCC" w:rsidRPr="0032190F" w:rsidRDefault="009F431A" w:rsidP="00426FF9">
      <w:pPr>
        <w:pStyle w:val="Heading1"/>
      </w:pPr>
      <w:r w:rsidRPr="0032190F">
        <w:t xml:space="preserve"> </w:t>
      </w:r>
      <w:bookmarkStart w:id="4307" w:name="Sit_Lavindsgaard"/>
      <w:r w:rsidR="002A658E" w:rsidRPr="0032190F">
        <w:t>LAVINDSGAARD</w:t>
      </w:r>
      <w:r w:rsidRPr="0032190F">
        <w:t xml:space="preserve"> </w:t>
      </w:r>
      <w:bookmarkEnd w:id="4307"/>
      <w:r w:rsidRPr="0032190F">
        <w:t xml:space="preserve"> </w:t>
      </w:r>
    </w:p>
    <w:p w14:paraId="615FEF76" w14:textId="4839DF94" w:rsidR="00376BCC" w:rsidRPr="0032190F" w:rsidRDefault="002A658E" w:rsidP="00242C0F">
      <w:pPr>
        <w:jc w:val="both"/>
        <w:rPr>
          <w:lang w:val="fr-FR"/>
        </w:rPr>
      </w:pPr>
      <w:r w:rsidRPr="0032190F">
        <w:rPr>
          <w:lang w:val="fr-FR"/>
        </w:rPr>
        <w:t>Le site de Lavin</w:t>
      </w:r>
      <w:r w:rsidR="00123804" w:rsidRPr="0032190F">
        <w:rPr>
          <w:lang w:val="fr-FR"/>
        </w:rPr>
        <w:t>d</w:t>
      </w:r>
      <w:r w:rsidRPr="0032190F">
        <w:rPr>
          <w:lang w:val="fr-FR"/>
        </w:rPr>
        <w:t xml:space="preserve">sgaard (Fyn) montre une représentation de </w:t>
      </w:r>
      <w:hyperlink r:id="rId10711" w:anchor="Cul_Art_TAC_a_barque_x_soleil" w:history="1">
        <w:r w:rsidR="001A6873" w:rsidRPr="001A6873">
          <w:rPr>
            <w:rStyle w:val="Hyperlink"/>
            <w:lang w:val="fr-FR"/>
          </w:rPr>
          <w:t>barque solaire</w:t>
        </w:r>
      </w:hyperlink>
      <w:r w:rsidR="00123804" w:rsidRPr="0032190F">
        <w:rPr>
          <w:lang w:val="fr-FR"/>
        </w:rPr>
        <w:t xml:space="preserve"> (BIB 2247)</w:t>
      </w:r>
    </w:p>
    <w:p w14:paraId="38726D77" w14:textId="77777777" w:rsidR="00376BCC" w:rsidRPr="0032190F" w:rsidRDefault="00376BCC" w:rsidP="00242C0F">
      <w:pPr>
        <w:jc w:val="both"/>
        <w:rPr>
          <w:lang w:val="fr-FR"/>
        </w:rPr>
      </w:pPr>
    </w:p>
    <w:p w14:paraId="18DE41C7" w14:textId="77777777" w:rsidR="00376BCC" w:rsidRPr="0032190F" w:rsidRDefault="009F431A" w:rsidP="00426FF9">
      <w:pPr>
        <w:pStyle w:val="Heading1"/>
      </w:pPr>
      <w:r w:rsidRPr="0032190F">
        <w:t xml:space="preserve"> </w:t>
      </w:r>
      <w:bookmarkStart w:id="4308" w:name="Sit_Trundholm"/>
      <w:r w:rsidR="00701E15" w:rsidRPr="0032190F">
        <w:t>TRUNDHOLM</w:t>
      </w:r>
      <w:r w:rsidRPr="0032190F">
        <w:t xml:space="preserve"> </w:t>
      </w:r>
      <w:bookmarkEnd w:id="4308"/>
      <w:r w:rsidRPr="0032190F">
        <w:t xml:space="preserve"> </w:t>
      </w:r>
    </w:p>
    <w:p w14:paraId="218E3714" w14:textId="2A21932A" w:rsidR="00701E15" w:rsidRPr="0032190F" w:rsidRDefault="00701E15" w:rsidP="00242C0F">
      <w:pPr>
        <w:jc w:val="both"/>
        <w:rPr>
          <w:lang w:val="fr-FR"/>
        </w:rPr>
      </w:pPr>
      <w:r w:rsidRPr="0032190F">
        <w:rPr>
          <w:lang w:val="fr-FR"/>
        </w:rPr>
        <w:t xml:space="preserve">Trundholm (Danemark). </w:t>
      </w:r>
      <w:r w:rsidR="00454ABC" w:rsidRPr="0032190F">
        <w:rPr>
          <w:lang w:val="fr-FR"/>
        </w:rPr>
        <w:t>Découvert dans la tourbière de Trundholm dans le nord-ouest de l’île de Sjælland, dans la région de Odsherred</w:t>
      </w:r>
      <w:r w:rsidR="00DB568A" w:rsidRPr="0032190F">
        <w:rPr>
          <w:lang w:val="fr-FR"/>
        </w:rPr>
        <w:t xml:space="preserve"> (SS BIB)</w:t>
      </w:r>
      <w:r w:rsidR="009F431A" w:rsidRPr="0032190F">
        <w:rPr>
          <w:lang w:val="fr-FR"/>
        </w:rPr>
        <w:t xml:space="preserve"> Daté autour de 1400 aec (BIB 1860 p. 89)  </w:t>
      </w:r>
      <w:r w:rsidRPr="0032190F">
        <w:rPr>
          <w:lang w:val="fr-FR"/>
        </w:rPr>
        <w:t>Char solaire</w:t>
      </w:r>
      <w:r w:rsidR="00952EF5" w:rsidRPr="0032190F">
        <w:rPr>
          <w:lang w:val="fr-FR"/>
        </w:rPr>
        <w:t xml:space="preserve"> [</w:t>
      </w:r>
      <w:hyperlink r:id="rId10712" w:anchor="Cul_Proto_Art_TAC_A_att" w:history="1">
        <w:r w:rsidR="00952EF5" w:rsidRPr="0032190F">
          <w:rPr>
            <w:rStyle w:val="Hyperlink"/>
            <w:lang w:val="fr-FR"/>
          </w:rPr>
          <w:t>char</w:t>
        </w:r>
      </w:hyperlink>
      <w:r w:rsidR="00952EF5" w:rsidRPr="0032190F">
        <w:rPr>
          <w:lang w:val="fr-FR"/>
        </w:rPr>
        <w:t>]</w:t>
      </w:r>
      <w:r w:rsidRPr="0032190F">
        <w:rPr>
          <w:lang w:val="fr-FR"/>
        </w:rPr>
        <w:t>. Il montre le soleil parcourant le ciel tiré par un cheval</w:t>
      </w:r>
      <w:r w:rsidR="009F431A" w:rsidRPr="0032190F">
        <w:rPr>
          <w:lang w:val="fr-FR"/>
        </w:rPr>
        <w:t xml:space="preserve"> [</w:t>
      </w:r>
      <w:hyperlink r:id="rId10713" w:anchor="Cul_Art_TAC_a_cheval_x_soleil" w:history="1">
        <w:r w:rsidR="009F431A" w:rsidRPr="0032190F">
          <w:rPr>
            <w:rStyle w:val="Hyperlink"/>
            <w:lang w:val="fr-FR"/>
          </w:rPr>
          <w:t>cheval + soleil</w:t>
        </w:r>
      </w:hyperlink>
      <w:r w:rsidR="009F431A" w:rsidRPr="0032190F">
        <w:rPr>
          <w:lang w:val="fr-FR"/>
        </w:rPr>
        <w:t>]</w:t>
      </w:r>
      <w:r w:rsidRPr="0032190F">
        <w:rPr>
          <w:lang w:val="fr-FR"/>
        </w:rPr>
        <w:t xml:space="preserve">. Sur un côté, le disque solaire est doré (course diurne), sur l’autre non (course nocturne). Le cheval, qui devait sûrement avoir un nom, est fortement stylisé. Tout l’attelage est monté sur un char à six roues. Pourtant, ce n’est pas le char qui tire le soleil, mais le </w:t>
      </w:r>
      <w:hyperlink r:id="rId10714" w:anchor="Cul_Proto_Art_TAC_T_z_chev" w:history="1">
        <w:r w:rsidR="002372BC" w:rsidRPr="0032190F">
          <w:rPr>
            <w:rStyle w:val="Hyperlink"/>
            <w:lang w:val="fr-FR" w:eastAsia="en-GB"/>
          </w:rPr>
          <w:t>cheval</w:t>
        </w:r>
      </w:hyperlink>
      <w:r w:rsidRPr="0032190F">
        <w:rPr>
          <w:lang w:val="fr-FR"/>
        </w:rPr>
        <w:t>(comme le montrent les oeillets) (C. Huth in BIB 1868 p. 210) Lié à Hélios (C. Huth in BIB 1868 p. 210)</w:t>
      </w:r>
    </w:p>
    <w:p w14:paraId="67E3AE30" w14:textId="77777777" w:rsidR="00DB568A" w:rsidRPr="0032190F" w:rsidRDefault="00DB568A" w:rsidP="00242C0F">
      <w:pPr>
        <w:jc w:val="both"/>
        <w:rPr>
          <w:lang w:val="fr-FR"/>
        </w:rPr>
      </w:pPr>
    </w:p>
    <w:p w14:paraId="249E62EC" w14:textId="77777777" w:rsidR="00DB568A" w:rsidRPr="0032190F" w:rsidRDefault="00DB568A" w:rsidP="00242C0F">
      <w:pPr>
        <w:jc w:val="both"/>
        <w:rPr>
          <w:lang w:val="fr-FR"/>
        </w:rPr>
      </w:pPr>
      <w:r w:rsidRPr="0032190F">
        <w:rPr>
          <w:lang w:val="fr-FR"/>
        </w:rPr>
        <w:t>Une fine tôle en or est fixée sur une âme en bronze sur laquelle sont réalisés les décors (estompés ensuite sur la fine feuille d’or). L’âme est lenticulaire (BIB 2082)</w:t>
      </w:r>
    </w:p>
    <w:p w14:paraId="6B45B865" w14:textId="77777777" w:rsidR="003A44B8" w:rsidRPr="0032190F" w:rsidRDefault="003A44B8" w:rsidP="00242C0F">
      <w:pPr>
        <w:jc w:val="both"/>
        <w:rPr>
          <w:lang w:val="fr-FR"/>
        </w:rPr>
      </w:pPr>
    </w:p>
    <w:p w14:paraId="6CBFF186" w14:textId="0F60CCA8" w:rsidR="003A44B8" w:rsidRPr="0032190F" w:rsidRDefault="003A44B8" w:rsidP="00242C0F">
      <w:pPr>
        <w:jc w:val="both"/>
        <w:rPr>
          <w:lang w:val="fr-FR"/>
        </w:rPr>
      </w:pPr>
      <w:r w:rsidRPr="0032190F">
        <w:rPr>
          <w:lang w:val="fr-FR"/>
        </w:rPr>
        <w:t xml:space="preserve">v. </w:t>
      </w:r>
      <w:hyperlink r:id="rId10715" w:anchor="Sit_Nebra" w:history="1">
        <w:r w:rsidRPr="0032190F">
          <w:rPr>
            <w:rStyle w:val="Hyperlink"/>
            <w:lang w:val="fr-FR"/>
          </w:rPr>
          <w:t>Nebra</w:t>
        </w:r>
      </w:hyperlink>
    </w:p>
    <w:p w14:paraId="1AA1A52E" w14:textId="77777777" w:rsidR="00376BCC" w:rsidRPr="0032190F" w:rsidRDefault="00376BCC" w:rsidP="00242C0F">
      <w:pPr>
        <w:jc w:val="both"/>
        <w:rPr>
          <w:lang w:val="fr-FR"/>
        </w:rPr>
      </w:pPr>
    </w:p>
    <w:p w14:paraId="464AA728" w14:textId="77777777" w:rsidR="00376BCC" w:rsidRPr="0032190F" w:rsidRDefault="00376BCC" w:rsidP="00426FF9">
      <w:pPr>
        <w:pStyle w:val="Heading1"/>
      </w:pPr>
      <w:bookmarkStart w:id="4309" w:name="Sit_Egtved"/>
      <w:r w:rsidRPr="0032190F">
        <w:t>EGTVED</w:t>
      </w:r>
    </w:p>
    <w:bookmarkEnd w:id="4309"/>
    <w:p w14:paraId="38FB9461" w14:textId="77777777" w:rsidR="00356A2E" w:rsidRDefault="00356A2E" w:rsidP="00242C0F">
      <w:pPr>
        <w:jc w:val="both"/>
        <w:rPr>
          <w:rStyle w:val="Hyperlink"/>
          <w:color w:val="000000" w:themeColor="text1"/>
          <w:u w:val="none"/>
          <w:lang w:val="fr-FR"/>
        </w:rPr>
      </w:pPr>
    </w:p>
    <w:p w14:paraId="267827D4" w14:textId="77777777" w:rsidR="00376BCC" w:rsidRDefault="00376BCC" w:rsidP="00242C0F">
      <w:pPr>
        <w:jc w:val="both"/>
        <w:rPr>
          <w:rStyle w:val="Hyperlink"/>
          <w:color w:val="000000" w:themeColor="text1"/>
          <w:u w:val="none"/>
          <w:lang w:val="fr-FR"/>
        </w:rPr>
      </w:pPr>
      <w:r w:rsidRPr="0032190F">
        <w:rPr>
          <w:rStyle w:val="Hyperlink"/>
          <w:color w:val="000000" w:themeColor="text1"/>
          <w:u w:val="none"/>
          <w:lang w:val="fr-FR"/>
        </w:rPr>
        <w:t>Egtved (Danemark). Vers 1370 aec, les cheveux de la femme retrouvée dans un tronc de chène évidé ont été analysé et ont montré qu'elle avait parcouru 2400 km en 15 mois et était née dans une région d'Allemagne à 800 km de son lieu d'inhumation (BIB internet)</w:t>
      </w:r>
    </w:p>
    <w:p w14:paraId="6A9CBAA4" w14:textId="77777777" w:rsidR="00356A2E" w:rsidRPr="00356A2E" w:rsidRDefault="00356A2E" w:rsidP="00242C0F">
      <w:pPr>
        <w:jc w:val="both"/>
        <w:rPr>
          <w:rStyle w:val="Hyperlink"/>
          <w:color w:val="000000" w:themeColor="text1"/>
          <w:u w:val="none"/>
          <w:lang w:val="fr-FR"/>
        </w:rPr>
      </w:pPr>
      <w:r>
        <w:rPr>
          <w:color w:val="000000" w:themeColor="text1"/>
          <w:lang w:val="fr-FR"/>
        </w:rPr>
        <w:t>L</w:t>
      </w:r>
      <w:r w:rsidRPr="00356A2E">
        <w:rPr>
          <w:color w:val="000000" w:themeColor="text1"/>
          <w:lang w:val="fr-FR"/>
        </w:rPr>
        <w:t>'ADN de la femme d'Egtved datée de l'âge du Bz illustre le déplacement des femmes (HDR O. Lemercier)</w:t>
      </w:r>
      <w:r>
        <w:rPr>
          <w:color w:val="000000" w:themeColor="text1"/>
          <w:lang w:val="fr-FR"/>
        </w:rPr>
        <w:t xml:space="preserve"> v. matrimonialité</w:t>
      </w:r>
    </w:p>
    <w:p w14:paraId="19B1227C" w14:textId="77777777" w:rsidR="00DB568A" w:rsidRPr="0032190F" w:rsidRDefault="00DB568A" w:rsidP="00242C0F">
      <w:pPr>
        <w:jc w:val="both"/>
        <w:rPr>
          <w:rStyle w:val="Hyperlink"/>
          <w:lang w:val="fr-FR"/>
        </w:rPr>
      </w:pPr>
    </w:p>
    <w:p w14:paraId="3B84C105" w14:textId="77777777" w:rsidR="00DB568A" w:rsidRPr="0032190F" w:rsidRDefault="00DB568A" w:rsidP="00242C0F">
      <w:pPr>
        <w:jc w:val="both"/>
        <w:rPr>
          <w:rStyle w:val="Hyperlink"/>
          <w:color w:val="000000" w:themeColor="text1"/>
          <w:u w:val="none"/>
          <w:lang w:val="fr-FR"/>
        </w:rPr>
      </w:pPr>
      <w:r w:rsidRPr="0032190F">
        <w:rPr>
          <w:rStyle w:val="Hyperlink"/>
          <w:color w:val="000000" w:themeColor="text1"/>
          <w:u w:val="none"/>
          <w:lang w:val="fr-FR"/>
        </w:rPr>
        <w:t>RIBECOURT-DESLINCOURT</w:t>
      </w:r>
    </w:p>
    <w:p w14:paraId="6EEDABB7" w14:textId="77777777" w:rsidR="00DB568A" w:rsidRPr="0032190F" w:rsidRDefault="00DB568A" w:rsidP="00242C0F">
      <w:pPr>
        <w:jc w:val="both"/>
        <w:rPr>
          <w:rStyle w:val="Hyperlink"/>
          <w:color w:val="000000" w:themeColor="text1"/>
          <w:u w:val="none"/>
          <w:lang w:val="fr-FR"/>
        </w:rPr>
      </w:pPr>
    </w:p>
    <w:p w14:paraId="2EE16F96" w14:textId="0488D1D6" w:rsidR="00DB568A" w:rsidRPr="0032190F" w:rsidRDefault="00DB568A" w:rsidP="00242C0F">
      <w:pPr>
        <w:jc w:val="both"/>
        <w:rPr>
          <w:lang w:val="fr-FR"/>
        </w:rPr>
      </w:pPr>
      <w:r w:rsidRPr="0032190F">
        <w:rPr>
          <w:rStyle w:val="Hyperlink"/>
          <w:color w:val="000000" w:themeColor="text1"/>
          <w:u w:val="none"/>
          <w:lang w:val="fr-FR"/>
        </w:rPr>
        <w:t>A Ribécourt-Deslincourt (Oise) a été retrouvé un disque en or découvert dans un dépôt avec des perles d’</w:t>
      </w:r>
      <w:r w:rsidR="00366760">
        <w:rPr>
          <w:rStyle w:val="Hyperlink"/>
          <w:color w:val="000000" w:themeColor="text1"/>
          <w:u w:val="none"/>
          <w:lang w:val="fr-FR"/>
        </w:rPr>
        <w:t xml:space="preserve"> </w:t>
      </w:r>
      <w:hyperlink r:id="rId10716" w:anchor="Sit_Ambre" w:history="1">
        <w:r w:rsidR="00366760" w:rsidRPr="00366760">
          <w:rPr>
            <w:rStyle w:val="Hyperlink"/>
            <w:lang w:val="fr-FR"/>
          </w:rPr>
          <w:t>ambre</w:t>
        </w:r>
      </w:hyperlink>
      <w:r w:rsidRPr="0032190F">
        <w:rPr>
          <w:rStyle w:val="Hyperlink"/>
          <w:color w:val="000000" w:themeColor="text1"/>
          <w:u w:val="none"/>
          <w:lang w:val="fr-FR"/>
        </w:rPr>
        <w:t xml:space="preserve">, bijoux, armes en bronze. Le disque en or évoque un Soleil. Il compte 9 rayons dont un est plus petit que les autres pour rattraper une erreur dans la division du cercle [erreur de comptage, mathématiques]. Le disque possède un système de fixation </w:t>
      </w:r>
      <w:r w:rsidRPr="0032190F">
        <w:rPr>
          <w:lang w:val="fr-FR"/>
        </w:rPr>
        <w:t>(BIB 2082)</w:t>
      </w:r>
    </w:p>
    <w:p w14:paraId="19829ABF" w14:textId="77777777" w:rsidR="005B634A" w:rsidRPr="0032190F" w:rsidRDefault="005B634A" w:rsidP="00242C0F">
      <w:pPr>
        <w:jc w:val="both"/>
        <w:rPr>
          <w:lang w:val="fr-FR"/>
        </w:rPr>
      </w:pPr>
    </w:p>
    <w:p w14:paraId="42774F47" w14:textId="77777777" w:rsidR="005B634A" w:rsidRPr="0032190F" w:rsidRDefault="005B634A" w:rsidP="00426FF9">
      <w:pPr>
        <w:pStyle w:val="Heading1"/>
      </w:pPr>
      <w:bookmarkStart w:id="4310" w:name="Sit_Normont"/>
      <w:r w:rsidRPr="0032190F">
        <w:t>NORMONT</w:t>
      </w:r>
    </w:p>
    <w:bookmarkEnd w:id="4310"/>
    <w:p w14:paraId="762931FA" w14:textId="7524284E" w:rsidR="005B634A" w:rsidRPr="0032190F" w:rsidRDefault="009F431A" w:rsidP="00242C0F">
      <w:pPr>
        <w:jc w:val="both"/>
        <w:rPr>
          <w:color w:val="000000" w:themeColor="text1"/>
          <w:lang w:val="fr-FR"/>
        </w:rPr>
      </w:pPr>
      <w:r w:rsidRPr="0032190F">
        <w:rPr>
          <w:color w:val="000000" w:themeColor="text1"/>
          <w:lang w:val="fr-FR"/>
        </w:rPr>
        <w:t>Le site du Normont (</w:t>
      </w:r>
      <w:r w:rsidR="005B634A" w:rsidRPr="0032190F">
        <w:rPr>
          <w:color w:val="000000" w:themeColor="text1"/>
          <w:lang w:val="fr-FR"/>
        </w:rPr>
        <w:t>Rochefort-en-Yvelines</w:t>
      </w:r>
      <w:r w:rsidRPr="0032190F">
        <w:rPr>
          <w:color w:val="000000" w:themeColor="text1"/>
          <w:lang w:val="fr-FR"/>
        </w:rPr>
        <w:t>)</w:t>
      </w:r>
      <w:r w:rsidR="005B634A" w:rsidRPr="0032190F">
        <w:rPr>
          <w:color w:val="000000" w:themeColor="text1"/>
          <w:lang w:val="fr-FR"/>
        </w:rPr>
        <w:t xml:space="preserve">, site </w:t>
      </w:r>
      <w:hyperlink r:id="rId10717" w:anchor="Cul_Mesolithique_Art" w:history="1">
        <w:r w:rsidR="005B634A" w:rsidRPr="0032190F">
          <w:rPr>
            <w:rStyle w:val="Hyperlink"/>
            <w:lang w:val="fr-FR"/>
          </w:rPr>
          <w:t>mésolithique</w:t>
        </w:r>
      </w:hyperlink>
      <w:r w:rsidR="005B634A" w:rsidRPr="0032190F">
        <w:rPr>
          <w:color w:val="000000" w:themeColor="text1"/>
          <w:lang w:val="fr-FR"/>
        </w:rPr>
        <w:t xml:space="preserve"> gravé (J. Gasco com. pers.)</w:t>
      </w:r>
    </w:p>
    <w:p w14:paraId="256F4633" w14:textId="17EBDDD0" w:rsidR="009F431A" w:rsidRPr="0032190F" w:rsidRDefault="009F431A" w:rsidP="009F431A">
      <w:pPr>
        <w:pStyle w:val="Heading2"/>
      </w:pPr>
      <w:r w:rsidRPr="0032190F">
        <w:br/>
      </w:r>
      <w:r w:rsidR="006B0FF4">
        <w:t>a</w:t>
      </w:r>
      <w:r w:rsidRPr="0032190F">
        <w:t>rt rupestre</w:t>
      </w:r>
    </w:p>
    <w:p w14:paraId="38E4C81A" w14:textId="77777777" w:rsidR="009F431A" w:rsidRPr="0032190F" w:rsidRDefault="009F431A" w:rsidP="00242C0F">
      <w:pPr>
        <w:jc w:val="both"/>
        <w:rPr>
          <w:color w:val="000000" w:themeColor="text1"/>
          <w:lang w:val="fr-FR"/>
        </w:rPr>
      </w:pPr>
    </w:p>
    <w:p w14:paraId="3BDD626A" w14:textId="722E12AE" w:rsidR="005B3AC1" w:rsidRPr="0032190F" w:rsidRDefault="009F431A" w:rsidP="00242C0F">
      <w:pPr>
        <w:jc w:val="both"/>
        <w:rPr>
          <w:color w:val="080808"/>
          <w:szCs w:val="19"/>
          <w:lang w:val="fr-FR" w:eastAsia="en-GB"/>
        </w:rPr>
      </w:pPr>
      <w:r w:rsidRPr="0032190F">
        <w:rPr>
          <w:szCs w:val="19"/>
          <w:lang w:val="fr-FR" w:eastAsia="en-GB"/>
        </w:rPr>
        <w:lastRenderedPageBreak/>
        <w:t xml:space="preserve">L' ornementation occupe essentiellement Ia paroi gauche qui, avec Ia paroi frontale, forme un ensemble grave continu de 4 m de long. Le repertoire est classique dans le style Fontainebleau : sillons divers isoles ou en series paralleles, grilles, cupules, croix ... On note en particulier Ia presence d'une </w:t>
      </w:r>
      <w:hyperlink r:id="rId10718" w:anchor="Cul_Art_TAC_T_g_triple_enceinte" w:history="1">
        <w:r w:rsidRPr="0032190F">
          <w:rPr>
            <w:rStyle w:val="Hyperlink"/>
            <w:szCs w:val="19"/>
            <w:lang w:val="fr-FR" w:eastAsia="en-GB"/>
          </w:rPr>
          <w:t>triple-enceinte</w:t>
        </w:r>
      </w:hyperlink>
      <w:r w:rsidRPr="0032190F">
        <w:rPr>
          <w:szCs w:val="19"/>
          <w:lang w:val="fr-FR" w:eastAsia="en-GB"/>
        </w:rPr>
        <w:t xml:space="preserve"> et d'au m</w:t>
      </w:r>
      <w:r w:rsidR="005B3AC1" w:rsidRPr="0032190F">
        <w:rPr>
          <w:szCs w:val="19"/>
          <w:lang w:val="fr-FR" w:eastAsia="en-GB"/>
        </w:rPr>
        <w:t>o</w:t>
      </w:r>
      <w:r w:rsidRPr="0032190F">
        <w:rPr>
          <w:szCs w:val="19"/>
          <w:lang w:val="fr-FR" w:eastAsia="en-GB"/>
        </w:rPr>
        <w:t xml:space="preserve">ins 14 rouelles ou motifs circulaires apparentes. </w:t>
      </w:r>
      <w:r w:rsidRPr="0032190F">
        <w:rPr>
          <w:color w:val="080808"/>
          <w:szCs w:val="19"/>
          <w:lang w:val="fr-FR" w:eastAsia="en-GB"/>
        </w:rPr>
        <w:t xml:space="preserve">Les autres parois de l'abri montrent quelques gravures moins riches </w:t>
      </w:r>
      <w:r w:rsidRPr="0032190F">
        <w:rPr>
          <w:color w:val="1F1F1F"/>
          <w:szCs w:val="19"/>
          <w:lang w:val="fr-FR" w:eastAsia="en-GB"/>
        </w:rPr>
        <w:t xml:space="preserve">et </w:t>
      </w:r>
      <w:r w:rsidRPr="0032190F">
        <w:rPr>
          <w:color w:val="080808"/>
          <w:szCs w:val="19"/>
          <w:lang w:val="fr-FR" w:eastAsia="en-GB"/>
        </w:rPr>
        <w:t xml:space="preserve">plus dispersees. Nous citerons une seconde triple-enceinte au sol, une grille et trois pediformes au plafond et un motif enigmatique dessine par piquetage representant un animal bipede indetermine. </w:t>
      </w:r>
      <w:r w:rsidR="005B3AC1" w:rsidRPr="0032190F">
        <w:rPr>
          <w:szCs w:val="19"/>
          <w:lang w:val="fr-FR" w:eastAsia="en-GB"/>
        </w:rPr>
        <w:t>(BIB 2509)</w:t>
      </w:r>
    </w:p>
    <w:p w14:paraId="37155599" w14:textId="405B5751" w:rsidR="005B3AC1" w:rsidRPr="0032190F" w:rsidRDefault="005B3AC1" w:rsidP="00242C0F">
      <w:pPr>
        <w:jc w:val="both"/>
        <w:rPr>
          <w:szCs w:val="31"/>
          <w:lang w:val="fr-FR" w:eastAsia="en-GB"/>
        </w:rPr>
      </w:pPr>
      <w:r w:rsidRPr="0032190F">
        <w:rPr>
          <w:szCs w:val="19"/>
          <w:lang w:val="fr-FR" w:eastAsia="en-GB"/>
        </w:rPr>
        <w:t>C</w:t>
      </w:r>
      <w:r w:rsidR="009F431A" w:rsidRPr="0032190F">
        <w:rPr>
          <w:szCs w:val="19"/>
          <w:lang w:val="fr-FR" w:eastAsia="en-GB"/>
        </w:rPr>
        <w:t xml:space="preserve">et ensemble grave presente toutes les caracteristiques de !'ensemble des petroglyphes de type Fontainebleau : choix de cavites etroites et peu accessibles done souci de discretion, motifs </w:t>
      </w:r>
      <w:r w:rsidR="009F431A" w:rsidRPr="0032190F">
        <w:rPr>
          <w:szCs w:val="31"/>
          <w:lang w:val="fr-FR" w:eastAsia="en-GB"/>
        </w:rPr>
        <w:t xml:space="preserve">a </w:t>
      </w:r>
      <w:r w:rsidR="009F431A" w:rsidRPr="0032190F">
        <w:rPr>
          <w:szCs w:val="19"/>
          <w:lang w:val="fr-FR" w:eastAsia="en-GB"/>
        </w:rPr>
        <w:t xml:space="preserve">bases de sillons et de grilles, absence totale d'organisation dans Ia repartition des gravures, figures obtenues par trace abrasif repetitif. </w:t>
      </w:r>
      <w:r w:rsidRPr="0032190F">
        <w:rPr>
          <w:szCs w:val="19"/>
          <w:lang w:val="fr-FR" w:eastAsia="en-GB"/>
        </w:rPr>
        <w:t>C</w:t>
      </w:r>
      <w:r w:rsidR="009F431A" w:rsidRPr="0032190F">
        <w:rPr>
          <w:szCs w:val="19"/>
          <w:lang w:val="fr-FR" w:eastAsia="en-GB"/>
        </w:rPr>
        <w:t>e repertoire schematique non figuratif est date du Mesolithique, avec certitude desormais depuis Ia publication recente de Ia fouille de l'abri orne dit "</w:t>
      </w:r>
      <w:hyperlink r:id="rId10719" w:anchor="Sit_Peinture_Grotte" w:history="1">
        <w:r w:rsidR="009F431A" w:rsidRPr="0032190F">
          <w:rPr>
            <w:rStyle w:val="Hyperlink"/>
            <w:szCs w:val="19"/>
            <w:lang w:val="fr-FR" w:eastAsia="en-GB"/>
          </w:rPr>
          <w:t xml:space="preserve">Grotte </w:t>
        </w:r>
        <w:r w:rsidRPr="0032190F">
          <w:rPr>
            <w:rStyle w:val="Hyperlink"/>
            <w:szCs w:val="31"/>
            <w:lang w:val="fr-FR" w:eastAsia="en-GB"/>
          </w:rPr>
          <w:t>à</w:t>
        </w:r>
        <w:r w:rsidR="009F431A" w:rsidRPr="0032190F">
          <w:rPr>
            <w:rStyle w:val="Hyperlink"/>
            <w:szCs w:val="31"/>
            <w:lang w:val="fr-FR" w:eastAsia="en-GB"/>
          </w:rPr>
          <w:t xml:space="preserve"> </w:t>
        </w:r>
        <w:r w:rsidRPr="0032190F">
          <w:rPr>
            <w:rStyle w:val="Hyperlink"/>
            <w:szCs w:val="19"/>
            <w:lang w:val="fr-FR" w:eastAsia="en-GB"/>
          </w:rPr>
          <w:t>l</w:t>
        </w:r>
        <w:r w:rsidR="009F431A" w:rsidRPr="0032190F">
          <w:rPr>
            <w:rStyle w:val="Hyperlink"/>
            <w:szCs w:val="19"/>
            <w:lang w:val="fr-FR" w:eastAsia="en-GB"/>
          </w:rPr>
          <w:t>a peinture</w:t>
        </w:r>
      </w:hyperlink>
      <w:r w:rsidR="009F431A" w:rsidRPr="0032190F">
        <w:rPr>
          <w:szCs w:val="19"/>
          <w:lang w:val="fr-FR" w:eastAsia="en-GB"/>
        </w:rPr>
        <w:t xml:space="preserve">" </w:t>
      </w:r>
      <w:r w:rsidRPr="0032190F">
        <w:rPr>
          <w:szCs w:val="19"/>
          <w:lang w:val="fr-FR" w:eastAsia="en-GB"/>
        </w:rPr>
        <w:t xml:space="preserve">(BIB 2509) </w:t>
      </w:r>
    </w:p>
    <w:p w14:paraId="4881A74C" w14:textId="77777777" w:rsidR="00F41BFB" w:rsidRPr="0032190F" w:rsidRDefault="009F431A" w:rsidP="00242C0F">
      <w:pPr>
        <w:jc w:val="both"/>
        <w:rPr>
          <w:lang w:val="fr-FR"/>
        </w:rPr>
      </w:pPr>
      <w:r w:rsidRPr="0032190F">
        <w:rPr>
          <w:szCs w:val="19"/>
          <w:lang w:val="fr-FR" w:eastAsia="en-GB"/>
        </w:rPr>
        <w:t xml:space="preserve">L'abri du Norment recele quelques gravures qui sent </w:t>
      </w:r>
      <w:r w:rsidRPr="0032190F">
        <w:rPr>
          <w:szCs w:val="27"/>
          <w:lang w:val="fr-FR" w:eastAsia="en-GB"/>
        </w:rPr>
        <w:t xml:space="preserve">a </w:t>
      </w:r>
      <w:r w:rsidRPr="0032190F">
        <w:rPr>
          <w:szCs w:val="19"/>
          <w:lang w:val="fr-FR" w:eastAsia="en-GB"/>
        </w:rPr>
        <w:t xml:space="preserve">!'evidence etrangeres au type de Fontainebleau en particulier les pediformes et le bipede piquete. II s'agit probablement de surcharges d'age historique. </w:t>
      </w:r>
      <w:r w:rsidR="005B3AC1" w:rsidRPr="0032190F">
        <w:rPr>
          <w:szCs w:val="19"/>
          <w:lang w:val="fr-FR" w:eastAsia="en-GB"/>
        </w:rPr>
        <w:t>C</w:t>
      </w:r>
      <w:r w:rsidRPr="0032190F">
        <w:rPr>
          <w:szCs w:val="19"/>
          <w:lang w:val="fr-FR" w:eastAsia="en-GB"/>
        </w:rPr>
        <w:t xml:space="preserve">et abri, outre l'abondance de son ornementation, est particulierement interessant par sa situation geographique eloignee du massif de Fontainebleau, site eponyme de l'art rupestre auquel il appartient. </w:t>
      </w:r>
      <w:r w:rsidR="005B3AC1" w:rsidRPr="0032190F">
        <w:rPr>
          <w:szCs w:val="19"/>
          <w:lang w:val="fr-FR" w:eastAsia="en-GB"/>
        </w:rPr>
        <w:t>Cela</w:t>
      </w:r>
      <w:r w:rsidRPr="0032190F">
        <w:rPr>
          <w:szCs w:val="19"/>
          <w:lang w:val="fr-FR" w:eastAsia="en-GB"/>
        </w:rPr>
        <w:t xml:space="preserve"> tendrait a montrer que ce massif ne constituerait pas un site-sanctuaire concentrant </w:t>
      </w:r>
      <w:r w:rsidR="005B3AC1" w:rsidRPr="0032190F">
        <w:rPr>
          <w:szCs w:val="19"/>
          <w:lang w:val="fr-FR" w:eastAsia="en-GB"/>
        </w:rPr>
        <w:t>l</w:t>
      </w:r>
      <w:r w:rsidRPr="0032190F">
        <w:rPr>
          <w:szCs w:val="19"/>
          <w:lang w:val="fr-FR" w:eastAsia="en-GB"/>
        </w:rPr>
        <w:t xml:space="preserve">'interet des fideles mais seulement une region riche en cavites necessaire au rite religieux qui est </w:t>
      </w:r>
      <w:r w:rsidRPr="0032190F">
        <w:rPr>
          <w:szCs w:val="32"/>
          <w:lang w:val="fr-FR" w:eastAsia="en-GB"/>
        </w:rPr>
        <w:t xml:space="preserve">a </w:t>
      </w:r>
      <w:r w:rsidRPr="0032190F">
        <w:rPr>
          <w:szCs w:val="19"/>
          <w:lang w:val="fr-FR" w:eastAsia="en-GB"/>
        </w:rPr>
        <w:t>l'origine de ces petroglyphes. (BIB 2509)</w:t>
      </w:r>
      <w:r w:rsidRPr="0032190F">
        <w:rPr>
          <w:lang w:val="fr-FR"/>
        </w:rPr>
        <w:t xml:space="preserve"> </w:t>
      </w:r>
    </w:p>
    <w:p w14:paraId="30FBEAD9" w14:textId="77777777" w:rsidR="009F431A" w:rsidRPr="0032190F" w:rsidRDefault="009F431A" w:rsidP="00242C0F">
      <w:pPr>
        <w:jc w:val="both"/>
        <w:rPr>
          <w:lang w:val="fr-FR"/>
        </w:rPr>
      </w:pPr>
    </w:p>
    <w:p w14:paraId="4B6D514F" w14:textId="77777777" w:rsidR="00982B51" w:rsidRPr="0032190F" w:rsidRDefault="00982B51" w:rsidP="00426FF9">
      <w:pPr>
        <w:pStyle w:val="Heading1"/>
      </w:pPr>
      <w:bookmarkStart w:id="4311" w:name="Sit_Chur_Welschorfli"/>
      <w:r w:rsidRPr="0032190F">
        <w:t>CHUR-WELSCHÖRFLI</w:t>
      </w:r>
    </w:p>
    <w:bookmarkEnd w:id="4311"/>
    <w:p w14:paraId="3BD532AB" w14:textId="77777777" w:rsidR="00982B51" w:rsidRPr="0032190F" w:rsidRDefault="00982B51" w:rsidP="00242C0F">
      <w:pPr>
        <w:jc w:val="both"/>
        <w:rPr>
          <w:lang w:val="fr-FR"/>
        </w:rPr>
      </w:pPr>
    </w:p>
    <w:p w14:paraId="7D05A455" w14:textId="77777777" w:rsidR="00982B51" w:rsidRDefault="00982B51" w:rsidP="00242C0F">
      <w:pPr>
        <w:jc w:val="both"/>
        <w:rPr>
          <w:lang w:val="fr-FR"/>
        </w:rPr>
      </w:pPr>
      <w:r w:rsidRPr="0032190F">
        <w:rPr>
          <w:lang w:val="fr-FR"/>
        </w:rPr>
        <w:t xml:space="preserve">Des traces d’araire sont également signalées à Chur-Welschörfli sous un niveau attribué au Bronze ancien et au-dessus d’un niveau attribué à la culture de Lutzengüetle, soit entre 4000 et </w:t>
      </w:r>
      <w:smartTag w:uri="urn:schemas-microsoft-com:office:smarttags" w:element="metricconverter">
        <w:smartTagPr>
          <w:attr w:name="ProductID" w:val="2000 a"/>
        </w:smartTagPr>
        <w:r w:rsidRPr="0032190F">
          <w:rPr>
            <w:lang w:val="fr-FR"/>
          </w:rPr>
          <w:t>2000 a</w:t>
        </w:r>
      </w:smartTag>
      <w:r w:rsidRPr="0032190F">
        <w:rPr>
          <w:lang w:val="fr-FR"/>
        </w:rPr>
        <w:t>.C. (BIB 261)</w:t>
      </w:r>
      <w:r w:rsidR="009C1FE1" w:rsidRPr="0032190F">
        <w:rPr>
          <w:lang w:val="fr-FR"/>
        </w:rPr>
        <w:t>.</w:t>
      </w:r>
    </w:p>
    <w:p w14:paraId="5C7E4564" w14:textId="77777777" w:rsidR="00483646" w:rsidRDefault="00483646" w:rsidP="00242C0F">
      <w:pPr>
        <w:jc w:val="both"/>
        <w:rPr>
          <w:lang w:val="fr-FR"/>
        </w:rPr>
      </w:pPr>
    </w:p>
    <w:p w14:paraId="7338F88C" w14:textId="77777777" w:rsidR="00483646" w:rsidRPr="00483646" w:rsidRDefault="00483646" w:rsidP="00242C0F">
      <w:pPr>
        <w:jc w:val="both"/>
      </w:pPr>
      <w:r w:rsidRPr="00483646">
        <w:t>CHUR-AREAL ACKERMAN</w:t>
      </w:r>
    </w:p>
    <w:p w14:paraId="6BA41049" w14:textId="77777777" w:rsidR="006554E2" w:rsidRDefault="00483646" w:rsidP="00242C0F">
      <w:pPr>
        <w:jc w:val="both"/>
        <w:rPr>
          <w:lang w:val="en-GB"/>
        </w:rPr>
      </w:pPr>
      <w:r w:rsidRPr="00483646">
        <w:rPr>
          <w:lang w:val="en-GB"/>
        </w:rPr>
        <w:t>Chur/Areal Ackerman</w:t>
      </w:r>
    </w:p>
    <w:p w14:paraId="1011C36C" w14:textId="77777777" w:rsidR="00483646" w:rsidRDefault="00483646" w:rsidP="00242C0F">
      <w:pPr>
        <w:jc w:val="both"/>
        <w:rPr>
          <w:lang w:val="en-GB"/>
        </w:rPr>
      </w:pPr>
    </w:p>
    <w:p w14:paraId="1482C64D" w14:textId="77777777" w:rsidR="00483646" w:rsidRDefault="00483646" w:rsidP="00242C0F">
      <w:pPr>
        <w:jc w:val="both"/>
        <w:rPr>
          <w:lang w:val="fr-FR"/>
        </w:rPr>
      </w:pPr>
      <w:r w:rsidRPr="00483646">
        <w:rPr>
          <w:lang w:val="fr-FR"/>
        </w:rPr>
        <w:t>Traces de sillons datées du 34</w:t>
      </w:r>
      <w:r>
        <w:rPr>
          <w:lang w:val="fr-FR"/>
        </w:rPr>
        <w:t xml:space="preserve">e s. aec </w:t>
      </w:r>
      <w:r w:rsidRPr="00483646">
        <w:rPr>
          <w:lang w:val="fr-FR"/>
        </w:rPr>
        <w:t>(RAGETH, 1992a and b; SHERATT, 2006; PÉTREQUIN, 2006d: 361)</w:t>
      </w:r>
      <w:r>
        <w:rPr>
          <w:lang w:val="fr-FR"/>
        </w:rPr>
        <w:t xml:space="preserve"> (C. Desfranes com. pers.)</w:t>
      </w:r>
    </w:p>
    <w:p w14:paraId="77FE370F" w14:textId="77777777" w:rsidR="00483646" w:rsidRDefault="00483646" w:rsidP="00242C0F">
      <w:pPr>
        <w:jc w:val="both"/>
        <w:rPr>
          <w:lang w:val="fr-FR"/>
        </w:rPr>
      </w:pPr>
    </w:p>
    <w:p w14:paraId="6E933867" w14:textId="77777777" w:rsidR="00483646" w:rsidRPr="00C81070" w:rsidRDefault="00483646" w:rsidP="00242C0F">
      <w:pPr>
        <w:jc w:val="both"/>
        <w:rPr>
          <w:lang w:val="es-ES"/>
        </w:rPr>
      </w:pPr>
      <w:r w:rsidRPr="00C81070">
        <w:rPr>
          <w:lang w:val="es-ES"/>
        </w:rPr>
        <w:t>CASTANEDA-PIAN DEL RAMIT</w:t>
      </w:r>
    </w:p>
    <w:p w14:paraId="20E7AE4C" w14:textId="77777777" w:rsidR="00483646" w:rsidRPr="00C81070" w:rsidRDefault="00483646" w:rsidP="00242C0F">
      <w:pPr>
        <w:jc w:val="both"/>
        <w:rPr>
          <w:lang w:val="es-ES"/>
        </w:rPr>
      </w:pPr>
      <w:r w:rsidRPr="00C81070">
        <w:rPr>
          <w:lang w:val="es-ES"/>
        </w:rPr>
        <w:t>Castaneda/Pian del Ramit</w:t>
      </w:r>
    </w:p>
    <w:p w14:paraId="73165C38" w14:textId="77777777" w:rsidR="00483646" w:rsidRPr="00C81070" w:rsidRDefault="00483646" w:rsidP="00242C0F">
      <w:pPr>
        <w:jc w:val="both"/>
        <w:rPr>
          <w:lang w:val="es-ES"/>
        </w:rPr>
      </w:pPr>
    </w:p>
    <w:p w14:paraId="3BDCBC8A" w14:textId="77777777" w:rsidR="00483646" w:rsidRDefault="00483646" w:rsidP="00483646">
      <w:pPr>
        <w:jc w:val="both"/>
        <w:rPr>
          <w:lang w:val="fr-FR"/>
        </w:rPr>
      </w:pPr>
      <w:r w:rsidRPr="00483646">
        <w:rPr>
          <w:lang w:val="fr-FR"/>
        </w:rPr>
        <w:t xml:space="preserve">Traces de sillons datées </w:t>
      </w:r>
      <w:r>
        <w:rPr>
          <w:lang w:val="fr-FR"/>
        </w:rPr>
        <w:t xml:space="preserve">de la première moitié du 3e millénaire aec (2350-2780 BC) </w:t>
      </w:r>
      <w:r w:rsidRPr="00483646">
        <w:rPr>
          <w:lang w:val="fr-FR"/>
        </w:rPr>
        <w:t>(RAGETH, 1992a and b; SHERATT, 2006; PÉTREQUIN, 2006d: 361)</w:t>
      </w:r>
      <w:r>
        <w:rPr>
          <w:lang w:val="fr-FR"/>
        </w:rPr>
        <w:t xml:space="preserve"> (C. Desfranes com. pers.)</w:t>
      </w:r>
    </w:p>
    <w:p w14:paraId="1E39DF10" w14:textId="77777777" w:rsidR="00483646" w:rsidRPr="00483646" w:rsidRDefault="00483646" w:rsidP="00242C0F">
      <w:pPr>
        <w:jc w:val="both"/>
        <w:rPr>
          <w:lang w:val="fr-FR"/>
        </w:rPr>
      </w:pPr>
    </w:p>
    <w:p w14:paraId="2D2F35FD" w14:textId="77777777" w:rsidR="006554E2" w:rsidRPr="0032190F" w:rsidRDefault="006554E2" w:rsidP="00426FF9">
      <w:pPr>
        <w:pStyle w:val="Heading1"/>
      </w:pPr>
      <w:bookmarkStart w:id="4312" w:name="Sit_Galloway"/>
      <w:r w:rsidRPr="0032190F">
        <w:t>GALLOWAY</w:t>
      </w:r>
    </w:p>
    <w:bookmarkEnd w:id="4312"/>
    <w:p w14:paraId="07370833" w14:textId="77777777" w:rsidR="006554E2" w:rsidRPr="0032190F" w:rsidRDefault="006554E2" w:rsidP="00242C0F">
      <w:pPr>
        <w:jc w:val="both"/>
        <w:rPr>
          <w:lang w:val="fr-FR"/>
        </w:rPr>
      </w:pPr>
    </w:p>
    <w:p w14:paraId="65424579" w14:textId="77777777" w:rsidR="00B47DD0" w:rsidRPr="0032190F" w:rsidRDefault="006554E2" w:rsidP="00242C0F">
      <w:pPr>
        <w:jc w:val="both"/>
        <w:rPr>
          <w:lang w:val="fr-FR"/>
        </w:rPr>
      </w:pPr>
      <w:r w:rsidRPr="0032190F">
        <w:rPr>
          <w:lang w:val="fr-FR"/>
        </w:rPr>
        <w:t>L’art rupestre du Galloway (Dumfries and Galloway, Ecosse) a une distribution géographique proche des côtes (</w:t>
      </w:r>
      <w:r w:rsidRPr="0032190F">
        <w:rPr>
          <w:i/>
          <w:lang w:val="fr-FR"/>
        </w:rPr>
        <w:t>coastal distribution</w:t>
      </w:r>
      <w:r w:rsidRPr="0032190F">
        <w:rPr>
          <w:lang w:val="fr-FR"/>
        </w:rPr>
        <w:t xml:space="preserve">) et est trouvé à faible altitude près du niveau de la mer (BIB 1574). </w:t>
      </w:r>
      <w:r w:rsidR="00B47DD0" w:rsidRPr="0032190F">
        <w:rPr>
          <w:lang w:val="fr-FR"/>
        </w:rPr>
        <w:t>Environ 580 panneaux gravés ont été relevés dans environ 100 sites (BIB 1635 p. 54).</w:t>
      </w:r>
    </w:p>
    <w:p w14:paraId="3A700E98" w14:textId="77777777" w:rsidR="00B47DD0" w:rsidRPr="0032190F" w:rsidRDefault="00B47DD0" w:rsidP="00242C0F">
      <w:pPr>
        <w:jc w:val="both"/>
        <w:rPr>
          <w:lang w:val="fr-FR"/>
        </w:rPr>
      </w:pPr>
      <w:r w:rsidRPr="0032190F">
        <w:rPr>
          <w:lang w:val="fr-FR"/>
        </w:rPr>
        <w:t>L’art rupestre des Dumfries and Galloway, dans le sud de l’Ecosse est largement concentré dans une bande cotière de 40 km de long, 15 km de large, à proximité de la péninsule et des estuaires de Solway Firth (</w:t>
      </w:r>
      <w:r w:rsidRPr="0032190F">
        <w:rPr>
          <w:i/>
          <w:lang w:val="fr-FR"/>
        </w:rPr>
        <w:t>a 40km coastal band around the peninsulas and estuaries of the Solway Firth</w:t>
      </w:r>
      <w:r w:rsidRPr="0032190F">
        <w:rPr>
          <w:lang w:val="fr-FR"/>
        </w:rPr>
        <w:t>) (BIB 1635 p. 54).</w:t>
      </w:r>
    </w:p>
    <w:p w14:paraId="77ECBCAD" w14:textId="77777777" w:rsidR="003C09C6" w:rsidRPr="0032190F" w:rsidRDefault="006554E2" w:rsidP="00242C0F">
      <w:pPr>
        <w:jc w:val="both"/>
        <w:rPr>
          <w:lang w:val="fr-FR"/>
        </w:rPr>
      </w:pPr>
      <w:r w:rsidRPr="0032190F">
        <w:rPr>
          <w:lang w:val="fr-FR"/>
        </w:rPr>
        <w:t>Dans la région de la côte, on trouve de nombreuses spirales (BIB 1635 p. 51</w:t>
      </w:r>
      <w:r w:rsidR="003C09C6" w:rsidRPr="0032190F">
        <w:rPr>
          <w:lang w:val="fr-FR"/>
        </w:rPr>
        <w:t xml:space="preserve"> sq.</w:t>
      </w:r>
      <w:r w:rsidRPr="0032190F">
        <w:rPr>
          <w:lang w:val="fr-FR"/>
        </w:rPr>
        <w:t xml:space="preserve"> (</w:t>
      </w:r>
      <w:r w:rsidR="003C09C6" w:rsidRPr="0032190F">
        <w:rPr>
          <w:lang w:val="fr-FR"/>
        </w:rPr>
        <w:t>Van Hoek 1993,</w:t>
      </w:r>
    </w:p>
    <w:p w14:paraId="500F226C" w14:textId="22C87050" w:rsidR="006554E2" w:rsidRPr="0032190F" w:rsidRDefault="003C09C6" w:rsidP="00242C0F">
      <w:pPr>
        <w:jc w:val="both"/>
        <w:rPr>
          <w:lang w:val="fr-FR"/>
        </w:rPr>
      </w:pPr>
      <w:r w:rsidRPr="0032190F">
        <w:rPr>
          <w:lang w:val="fr-FR"/>
        </w:rPr>
        <w:lastRenderedPageBreak/>
        <w:t>Frodsham 1996</w:t>
      </w:r>
      <w:r w:rsidR="006554E2" w:rsidRPr="0032190F">
        <w:rPr>
          <w:lang w:val="fr-FR"/>
        </w:rPr>
        <w:t>))</w:t>
      </w:r>
      <w:r w:rsidRPr="0032190F">
        <w:rPr>
          <w:lang w:val="fr-FR"/>
        </w:rPr>
        <w:t xml:space="preserve">, à côté d’un nombre important de </w:t>
      </w:r>
      <w:r w:rsidRPr="0032190F">
        <w:rPr>
          <w:i/>
          <w:lang w:val="fr-FR"/>
        </w:rPr>
        <w:t>cup-marks</w:t>
      </w:r>
      <w:r w:rsidRPr="0032190F">
        <w:rPr>
          <w:lang w:val="fr-FR"/>
        </w:rPr>
        <w:t xml:space="preserve"> [</w:t>
      </w:r>
      <w:hyperlink r:id="rId10720" w:anchor="Cul_Art__Cups_Rings" w:history="1">
        <w:r w:rsidRPr="0032190F">
          <w:rPr>
            <w:rStyle w:val="Hyperlink"/>
            <w:i/>
            <w:lang w:val="fr-FR"/>
          </w:rPr>
          <w:t>cup-and-ring</w:t>
        </w:r>
      </w:hyperlink>
      <w:r w:rsidRPr="0032190F">
        <w:rPr>
          <w:lang w:val="fr-FR"/>
        </w:rPr>
        <w:t>], on trouve également des motifs rares : ‘rosettes’ et ‘keyholes’ (BIB 1635 p. 55)</w:t>
      </w:r>
      <w:r w:rsidR="006554E2" w:rsidRPr="0032190F">
        <w:rPr>
          <w:lang w:val="fr-FR"/>
        </w:rPr>
        <w:t>.</w:t>
      </w:r>
    </w:p>
    <w:p w14:paraId="6FA86086" w14:textId="77777777" w:rsidR="003C09C6" w:rsidRPr="0032190F" w:rsidRDefault="003C09C6" w:rsidP="00242C0F">
      <w:pPr>
        <w:jc w:val="both"/>
        <w:rPr>
          <w:lang w:val="fr-FR"/>
        </w:rPr>
      </w:pPr>
      <w:r w:rsidRPr="0032190F">
        <w:rPr>
          <w:lang w:val="fr-FR"/>
        </w:rPr>
        <w:t>Altitudinalement, elles se situent à des altitudes basses :</w:t>
      </w:r>
    </w:p>
    <w:p w14:paraId="298BE5F9" w14:textId="77777777" w:rsidR="003C09C6" w:rsidRPr="0032190F" w:rsidRDefault="003C09C6"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56"/>
        <w:gridCol w:w="2216"/>
      </w:tblGrid>
      <w:tr w:rsidR="003C09C6" w:rsidRPr="0078585B" w14:paraId="5B2D3BD0" w14:textId="77777777" w:rsidTr="0078585B">
        <w:trPr>
          <w:jc w:val="center"/>
        </w:trPr>
        <w:tc>
          <w:tcPr>
            <w:tcW w:w="2256" w:type="dxa"/>
            <w:shd w:val="clear" w:color="auto" w:fill="auto"/>
          </w:tcPr>
          <w:p w14:paraId="77024D82" w14:textId="77777777" w:rsidR="003C09C6" w:rsidRPr="0078585B" w:rsidRDefault="003C09C6" w:rsidP="00242C0F">
            <w:pPr>
              <w:jc w:val="both"/>
              <w:rPr>
                <w:b/>
                <w:sz w:val="20"/>
              </w:rPr>
            </w:pPr>
            <w:r w:rsidRPr="0078585B">
              <w:rPr>
                <w:b/>
                <w:sz w:val="20"/>
              </w:rPr>
              <w:t>% de panneaux gravés</w:t>
            </w:r>
          </w:p>
        </w:tc>
        <w:tc>
          <w:tcPr>
            <w:tcW w:w="2216" w:type="dxa"/>
            <w:shd w:val="clear" w:color="auto" w:fill="auto"/>
          </w:tcPr>
          <w:p w14:paraId="2E645C14" w14:textId="77777777" w:rsidR="003C09C6" w:rsidRPr="0078585B" w:rsidRDefault="003C09C6" w:rsidP="00242C0F">
            <w:pPr>
              <w:jc w:val="both"/>
              <w:rPr>
                <w:b/>
                <w:sz w:val="20"/>
              </w:rPr>
            </w:pPr>
            <w:r w:rsidRPr="0078585B">
              <w:rPr>
                <w:b/>
                <w:sz w:val="20"/>
              </w:rPr>
              <w:t>Altitudes</w:t>
            </w:r>
          </w:p>
        </w:tc>
      </w:tr>
      <w:tr w:rsidR="003C09C6" w:rsidRPr="0078585B" w14:paraId="1C56D410" w14:textId="77777777" w:rsidTr="0078585B">
        <w:trPr>
          <w:jc w:val="center"/>
        </w:trPr>
        <w:tc>
          <w:tcPr>
            <w:tcW w:w="2256" w:type="dxa"/>
            <w:shd w:val="clear" w:color="auto" w:fill="auto"/>
          </w:tcPr>
          <w:p w14:paraId="715C7E84" w14:textId="77777777" w:rsidR="003C09C6" w:rsidRPr="0078585B" w:rsidRDefault="003C09C6" w:rsidP="00242C0F">
            <w:pPr>
              <w:jc w:val="both"/>
              <w:rPr>
                <w:sz w:val="20"/>
              </w:rPr>
            </w:pPr>
            <w:r w:rsidRPr="0078585B">
              <w:rPr>
                <w:sz w:val="20"/>
              </w:rPr>
              <w:t>50 %</w:t>
            </w:r>
          </w:p>
        </w:tc>
        <w:tc>
          <w:tcPr>
            <w:tcW w:w="2216" w:type="dxa"/>
            <w:shd w:val="clear" w:color="auto" w:fill="auto"/>
          </w:tcPr>
          <w:p w14:paraId="046E73A3" w14:textId="77777777" w:rsidR="003C09C6" w:rsidRPr="0078585B" w:rsidRDefault="003C09C6" w:rsidP="00242C0F">
            <w:pPr>
              <w:jc w:val="both"/>
              <w:rPr>
                <w:sz w:val="20"/>
              </w:rPr>
            </w:pPr>
            <w:r w:rsidRPr="0078585B">
              <w:rPr>
                <w:sz w:val="20"/>
              </w:rPr>
              <w:t>10-70 m.s.n.m</w:t>
            </w:r>
          </w:p>
        </w:tc>
      </w:tr>
      <w:tr w:rsidR="003C09C6" w:rsidRPr="006A329A" w14:paraId="2BAAF4EF" w14:textId="77777777" w:rsidTr="0078585B">
        <w:trPr>
          <w:jc w:val="center"/>
        </w:trPr>
        <w:tc>
          <w:tcPr>
            <w:tcW w:w="2256" w:type="dxa"/>
            <w:shd w:val="clear" w:color="auto" w:fill="auto"/>
          </w:tcPr>
          <w:p w14:paraId="4A1224DB" w14:textId="77777777" w:rsidR="003C09C6" w:rsidRPr="0078585B" w:rsidRDefault="003C09C6" w:rsidP="00242C0F">
            <w:pPr>
              <w:jc w:val="both"/>
              <w:rPr>
                <w:sz w:val="20"/>
              </w:rPr>
            </w:pPr>
            <w:r w:rsidRPr="0078585B">
              <w:rPr>
                <w:sz w:val="20"/>
              </w:rPr>
              <w:t>86 %</w:t>
            </w:r>
          </w:p>
        </w:tc>
        <w:tc>
          <w:tcPr>
            <w:tcW w:w="2216" w:type="dxa"/>
            <w:shd w:val="clear" w:color="auto" w:fill="auto"/>
          </w:tcPr>
          <w:p w14:paraId="351CC47E" w14:textId="77777777" w:rsidR="003C09C6" w:rsidRPr="0032190F" w:rsidRDefault="003C09C6" w:rsidP="00242C0F">
            <w:pPr>
              <w:jc w:val="both"/>
              <w:rPr>
                <w:sz w:val="20"/>
                <w:lang w:val="fr-FR"/>
              </w:rPr>
            </w:pPr>
            <w:r w:rsidRPr="0032190F">
              <w:rPr>
                <w:sz w:val="20"/>
                <w:lang w:val="fr-FR"/>
              </w:rPr>
              <w:t>en-deçà de 120 m.s.n.m</w:t>
            </w:r>
          </w:p>
        </w:tc>
      </w:tr>
    </w:tbl>
    <w:p w14:paraId="58834286" w14:textId="77777777" w:rsidR="003C09C6" w:rsidRPr="0032190F" w:rsidRDefault="003C09C6" w:rsidP="00242C0F">
      <w:pPr>
        <w:jc w:val="both"/>
        <w:rPr>
          <w:lang w:val="fr-FR"/>
        </w:rPr>
      </w:pPr>
      <w:r w:rsidRPr="0032190F">
        <w:rPr>
          <w:lang w:val="fr-FR"/>
        </w:rPr>
        <w:t>(BIB 1635 p. 55 (Beckensall 1999))</w:t>
      </w:r>
    </w:p>
    <w:p w14:paraId="3E9BF661" w14:textId="77777777" w:rsidR="009C1FE1" w:rsidRPr="0032190F" w:rsidRDefault="009C1FE1" w:rsidP="00242C0F">
      <w:pPr>
        <w:jc w:val="both"/>
        <w:rPr>
          <w:lang w:val="fr-FR"/>
        </w:rPr>
      </w:pPr>
    </w:p>
    <w:p w14:paraId="0047D011" w14:textId="77777777" w:rsidR="003C09C6" w:rsidRPr="0032190F" w:rsidRDefault="003C09C6" w:rsidP="00242C0F">
      <w:pPr>
        <w:jc w:val="both"/>
        <w:rPr>
          <w:lang w:val="fr-FR"/>
        </w:rPr>
      </w:pPr>
      <w:r w:rsidRPr="0032190F">
        <w:rPr>
          <w:lang w:val="fr-FR"/>
        </w:rPr>
        <w:t>R. Bradley suggère que les gravures les plus basses aient pu server de limites à l’ensemble des territoires de vallées conduisant à la mer, avec des motifs simples déployés dans des aires fréquentables toute l’année (BIB 1635 p. 56).</w:t>
      </w:r>
    </w:p>
    <w:p w14:paraId="5E05D412" w14:textId="77777777" w:rsidR="003C09C6" w:rsidRPr="0032190F" w:rsidRDefault="003C09C6" w:rsidP="00242C0F">
      <w:pPr>
        <w:jc w:val="both"/>
        <w:rPr>
          <w:lang w:val="fr-FR"/>
        </w:rPr>
      </w:pPr>
    </w:p>
    <w:p w14:paraId="20A5A3B7" w14:textId="77777777" w:rsidR="009C1FE1" w:rsidRPr="00426FF9" w:rsidRDefault="009C1FE1" w:rsidP="00426FF9">
      <w:pPr>
        <w:pStyle w:val="Heading1"/>
        <w:rPr>
          <w:lang w:val="en-US"/>
        </w:rPr>
      </w:pPr>
      <w:bookmarkStart w:id="4313" w:name="Sit_Argyll_Bute"/>
      <w:r w:rsidRPr="00426FF9">
        <w:rPr>
          <w:lang w:val="en-US"/>
        </w:rPr>
        <w:t>ARGYLL</w:t>
      </w:r>
      <w:r w:rsidR="003E5260" w:rsidRPr="00426FF9">
        <w:rPr>
          <w:lang w:val="en-US"/>
        </w:rPr>
        <w:t xml:space="preserve"> AND BUTE</w:t>
      </w:r>
    </w:p>
    <w:bookmarkEnd w:id="4313"/>
    <w:p w14:paraId="0D8657EF" w14:textId="77777777" w:rsidR="009C1FE1" w:rsidRPr="00215980" w:rsidRDefault="00AE0A9B" w:rsidP="00242C0F">
      <w:pPr>
        <w:jc w:val="both"/>
        <w:rPr>
          <w:sz w:val="20"/>
        </w:rPr>
      </w:pPr>
      <w:r w:rsidRPr="00215980">
        <w:rPr>
          <w:sz w:val="20"/>
        </w:rPr>
        <w:t>Argyll, gr. d'Argyll, Mid Argyll</w:t>
      </w:r>
    </w:p>
    <w:p w14:paraId="75E824FE" w14:textId="77777777" w:rsidR="00AE0A9B" w:rsidRPr="00215980" w:rsidRDefault="00AE0A9B" w:rsidP="00242C0F">
      <w:pPr>
        <w:jc w:val="both"/>
      </w:pPr>
    </w:p>
    <w:p w14:paraId="65E014D0" w14:textId="43E091A8" w:rsidR="009C1FE1" w:rsidRPr="00AE0A9B" w:rsidRDefault="009C1FE1" w:rsidP="00242C0F">
      <w:pPr>
        <w:jc w:val="both"/>
        <w:rPr>
          <w:lang w:val="fr-FR"/>
        </w:rPr>
      </w:pPr>
      <w:r w:rsidRPr="00AE0A9B">
        <w:rPr>
          <w:lang w:val="fr-FR"/>
        </w:rPr>
        <w:t>Argyll</w:t>
      </w:r>
      <w:r w:rsidR="00E84987" w:rsidRPr="00AE0A9B">
        <w:rPr>
          <w:lang w:val="fr-FR"/>
        </w:rPr>
        <w:t xml:space="preserve"> and Bute</w:t>
      </w:r>
      <w:r w:rsidRPr="00AE0A9B">
        <w:rPr>
          <w:lang w:val="fr-FR"/>
        </w:rPr>
        <w:t xml:space="preserve"> (Ecosse)</w:t>
      </w:r>
      <w:r w:rsidR="00E84987" w:rsidRPr="00AE0A9B">
        <w:rPr>
          <w:lang w:val="fr-FR"/>
        </w:rPr>
        <w:t xml:space="preserve"> est l’un des 32 </w:t>
      </w:r>
      <w:r w:rsidR="00E84987" w:rsidRPr="00AE0A9B">
        <w:rPr>
          <w:i/>
          <w:lang w:val="fr-FR"/>
        </w:rPr>
        <w:t>council areas</w:t>
      </w:r>
      <w:r w:rsidR="00E84987" w:rsidRPr="00AE0A9B">
        <w:rPr>
          <w:lang w:val="fr-FR"/>
        </w:rPr>
        <w:t xml:space="preserve"> d’Ecosse (SS BIB).Dans cette région</w:t>
      </w:r>
      <w:r w:rsidRPr="00AE0A9B">
        <w:rPr>
          <w:lang w:val="fr-FR"/>
        </w:rPr>
        <w:t xml:space="preserve"> il y a moins de </w:t>
      </w:r>
      <w:r w:rsidRPr="00AE0A9B">
        <w:rPr>
          <w:i/>
          <w:lang w:val="fr-FR"/>
        </w:rPr>
        <w:t>cups and rings</w:t>
      </w:r>
      <w:r w:rsidRPr="00AE0A9B">
        <w:rPr>
          <w:lang w:val="fr-FR"/>
        </w:rPr>
        <w:t xml:space="preserve"> que dans le </w:t>
      </w:r>
      <w:hyperlink r:id="rId10721" w:anchor="Sit_Yorkshire_West_Riding" w:history="1">
        <w:r w:rsidR="00D52575" w:rsidRPr="00AE0A9B">
          <w:rPr>
            <w:rStyle w:val="Hyperlink"/>
            <w:lang w:val="fr-FR"/>
          </w:rPr>
          <w:t>West Riding</w:t>
        </w:r>
      </w:hyperlink>
      <w:r w:rsidR="00AE0A9B" w:rsidRPr="00AE0A9B">
        <w:rPr>
          <w:lang w:val="fr-FR"/>
        </w:rPr>
        <w:t xml:space="preserve"> </w:t>
      </w:r>
      <w:r w:rsidRPr="00AE0A9B">
        <w:rPr>
          <w:lang w:val="fr-FR"/>
        </w:rPr>
        <w:t>(BIB 1573 p. 252).</w:t>
      </w:r>
    </w:p>
    <w:p w14:paraId="608B692B" w14:textId="08CA031D" w:rsidR="00925DD7" w:rsidRDefault="00925DD7" w:rsidP="00242C0F">
      <w:pPr>
        <w:jc w:val="both"/>
        <w:rPr>
          <w:szCs w:val="22"/>
          <w:lang w:val="fr-FR"/>
        </w:rPr>
      </w:pPr>
      <w:r w:rsidRPr="00AE0A9B">
        <w:rPr>
          <w:lang w:val="fr-FR"/>
        </w:rPr>
        <w:t xml:space="preserve">L’art des </w:t>
      </w:r>
      <w:hyperlink r:id="rId10722" w:anchor="Cul_Art__Cups_Rings" w:history="1">
        <w:r w:rsidRPr="00AE0A9B">
          <w:rPr>
            <w:rStyle w:val="Hyperlink"/>
            <w:i/>
            <w:lang w:val="fr-FR"/>
          </w:rPr>
          <w:t>cup-and-ring</w:t>
        </w:r>
      </w:hyperlink>
      <w:r w:rsidRPr="00AE0A9B">
        <w:rPr>
          <w:lang w:val="fr-FR"/>
        </w:rPr>
        <w:t xml:space="preserve"> se trouve dans les monuments mais également dans une aire périphérique </w:t>
      </w:r>
      <w:r w:rsidRPr="00AE0A9B">
        <w:rPr>
          <w:szCs w:val="22"/>
          <w:lang w:val="fr-FR"/>
        </w:rPr>
        <w:t>(BIB 1635 p. 50).</w:t>
      </w:r>
    </w:p>
    <w:p w14:paraId="5F4E8F41" w14:textId="77777777" w:rsidR="00AE0A9B" w:rsidRDefault="00AE0A9B" w:rsidP="00242C0F">
      <w:pPr>
        <w:jc w:val="both"/>
        <w:rPr>
          <w:szCs w:val="22"/>
          <w:lang w:val="fr-FR"/>
        </w:rPr>
      </w:pPr>
    </w:p>
    <w:p w14:paraId="63DA9B62" w14:textId="77777777" w:rsidR="00AE0A9B" w:rsidRDefault="00AE0A9B" w:rsidP="00AE0A9B">
      <w:pPr>
        <w:pStyle w:val="Heading2"/>
      </w:pPr>
      <w:r>
        <w:t>thèmes</w:t>
      </w:r>
    </w:p>
    <w:p w14:paraId="5487F895" w14:textId="77777777" w:rsidR="00AE0A9B" w:rsidRDefault="00AE0A9B" w:rsidP="00242C0F">
      <w:pPr>
        <w:jc w:val="both"/>
        <w:rPr>
          <w:szCs w:val="22"/>
          <w:lang w:val="fr-FR"/>
        </w:rPr>
      </w:pPr>
    </w:p>
    <w:p w14:paraId="7F58613D" w14:textId="77777777" w:rsidR="00AE0A9B" w:rsidRDefault="00AE0A9B" w:rsidP="00AE0A9B">
      <w:pPr>
        <w:pStyle w:val="Heading3"/>
      </w:pPr>
      <w:r>
        <w:t>armes</w:t>
      </w:r>
    </w:p>
    <w:p w14:paraId="7C975DB0" w14:textId="77777777" w:rsidR="00AE0A9B" w:rsidRDefault="00AE0A9B" w:rsidP="00242C0F">
      <w:pPr>
        <w:jc w:val="both"/>
        <w:rPr>
          <w:szCs w:val="22"/>
          <w:lang w:val="fr-FR"/>
        </w:rPr>
      </w:pPr>
    </w:p>
    <w:p w14:paraId="55F224F1" w14:textId="77777777" w:rsidR="00AE0A9B" w:rsidRPr="00AE0A9B" w:rsidRDefault="00AE0A9B" w:rsidP="00242C0F">
      <w:pPr>
        <w:jc w:val="both"/>
        <w:rPr>
          <w:lang w:val="fr-FR"/>
        </w:rPr>
      </w:pPr>
      <w:r>
        <w:rPr>
          <w:szCs w:val="22"/>
          <w:lang w:val="fr-FR"/>
        </w:rPr>
        <w:t>les gravures de haches sont retrouvées dans trois cistes funéraires installées dans des cairns (BIB 2998)</w:t>
      </w:r>
    </w:p>
    <w:p w14:paraId="45802311" w14:textId="77777777" w:rsidR="00426EB9" w:rsidRPr="0032190F" w:rsidRDefault="00426EB9" w:rsidP="00242C0F">
      <w:pPr>
        <w:jc w:val="both"/>
        <w:rPr>
          <w:lang w:val="fr-FR"/>
        </w:rPr>
      </w:pPr>
    </w:p>
    <w:p w14:paraId="5FCE2422" w14:textId="77777777" w:rsidR="00426EB9" w:rsidRPr="00215980" w:rsidRDefault="00AE0A9B" w:rsidP="00242C0F">
      <w:pPr>
        <w:pStyle w:val="Heading2"/>
        <w:rPr>
          <w:lang w:val="en-US"/>
        </w:rPr>
      </w:pPr>
      <w:r w:rsidRPr="00215980">
        <w:rPr>
          <w:lang w:val="en-US"/>
        </w:rPr>
        <w:t>sites</w:t>
      </w:r>
    </w:p>
    <w:p w14:paraId="024D07D8" w14:textId="77777777" w:rsidR="00AE0A9B" w:rsidRPr="00215980" w:rsidRDefault="00AE0A9B" w:rsidP="00AE0A9B"/>
    <w:p w14:paraId="603294A0" w14:textId="01AC6414" w:rsidR="00AE0A9B" w:rsidRPr="00AE0A9B" w:rsidRDefault="00000000" w:rsidP="00AE0A9B">
      <w:hyperlink r:id="rId10723" w:anchor="Sit_Achnabrek" w:history="1">
        <w:r w:rsidR="00AE0A9B" w:rsidRPr="00AE0A9B">
          <w:rPr>
            <w:rStyle w:val="Hyperlink"/>
          </w:rPr>
          <w:t>Achnabrek</w:t>
        </w:r>
      </w:hyperlink>
      <w:r w:rsidR="00AE0A9B" w:rsidRPr="00AE0A9B">
        <w:t xml:space="preserve">, </w:t>
      </w:r>
      <w:hyperlink r:id="rId10724" w:anchor="Sit_Kilmartin" w:history="1">
        <w:r w:rsidR="00AE0A9B" w:rsidRPr="00AE0A9B">
          <w:rPr>
            <w:rStyle w:val="Hyperlink"/>
          </w:rPr>
          <w:t>Kilmartin</w:t>
        </w:r>
      </w:hyperlink>
      <w:r w:rsidR="00AE0A9B" w:rsidRPr="00AE0A9B">
        <w:t xml:space="preserve">, </w:t>
      </w:r>
      <w:hyperlink r:id="rId10725" w:anchor="Sit_Torblharan" w:history="1">
        <w:r w:rsidR="00AE0A9B" w:rsidRPr="00AE0A9B">
          <w:rPr>
            <w:rStyle w:val="Hyperlink"/>
          </w:rPr>
          <w:t>Torblharan</w:t>
        </w:r>
      </w:hyperlink>
      <w:r w:rsidR="00AE0A9B" w:rsidRPr="00AE0A9B">
        <w:t xml:space="preserve"> (BIB 1574) Ri Cr</w:t>
      </w:r>
      <w:r w:rsidR="00AE0A9B">
        <w:t xml:space="preserve">uin </w:t>
      </w:r>
      <w:r w:rsidR="00AE0A9B" w:rsidRPr="00AE0A9B">
        <w:rPr>
          <w:szCs w:val="22"/>
        </w:rPr>
        <w:t>(BIB 2998)</w:t>
      </w:r>
    </w:p>
    <w:p w14:paraId="0F7CAFF2" w14:textId="77777777" w:rsidR="00604210" w:rsidRPr="00AE0A9B" w:rsidRDefault="00604210" w:rsidP="00242C0F">
      <w:pPr>
        <w:jc w:val="both"/>
      </w:pPr>
    </w:p>
    <w:p w14:paraId="3D769E06" w14:textId="77777777" w:rsidR="00925DD7" w:rsidRPr="00AE0A9B" w:rsidRDefault="00925DD7" w:rsidP="00242C0F">
      <w:pPr>
        <w:jc w:val="both"/>
      </w:pPr>
    </w:p>
    <w:p w14:paraId="0A990E1F" w14:textId="77777777" w:rsidR="00AE0A9B" w:rsidRPr="00426FF9" w:rsidRDefault="00AE0A9B" w:rsidP="00426FF9">
      <w:pPr>
        <w:pStyle w:val="Heading1"/>
        <w:rPr>
          <w:lang w:val="en-US"/>
        </w:rPr>
      </w:pPr>
      <w:bookmarkStart w:id="4314" w:name="Sit_Achnabrek"/>
      <w:r w:rsidRPr="00426FF9">
        <w:rPr>
          <w:lang w:val="en-US"/>
        </w:rPr>
        <w:t>ACHNABREK</w:t>
      </w:r>
    </w:p>
    <w:bookmarkEnd w:id="4314"/>
    <w:p w14:paraId="2CBF68BF" w14:textId="1605504F" w:rsidR="00AE0A9B" w:rsidRDefault="00AE0A9B" w:rsidP="00AE0A9B">
      <w:pPr>
        <w:jc w:val="both"/>
        <w:rPr>
          <w:lang w:val="fr-FR"/>
        </w:rPr>
      </w:pPr>
      <w:r w:rsidRPr="0032190F">
        <w:rPr>
          <w:lang w:val="fr-FR"/>
        </w:rPr>
        <w:t xml:space="preserve">A Achnabrek (Argyll), </w:t>
      </w:r>
      <w:r>
        <w:rPr>
          <w:lang w:val="fr-FR"/>
        </w:rPr>
        <w:t xml:space="preserve">dans le </w:t>
      </w:r>
      <w:hyperlink r:id="rId10726" w:anchor="Sit_Argyll_Bute" w:history="1">
        <w:r w:rsidRPr="00AE0A9B">
          <w:rPr>
            <w:rStyle w:val="Hyperlink"/>
            <w:lang w:val="fr-FR"/>
          </w:rPr>
          <w:t>gr. d'Argyll</w:t>
        </w:r>
      </w:hyperlink>
      <w:r>
        <w:rPr>
          <w:lang w:val="fr-FR"/>
        </w:rPr>
        <w:t xml:space="preserve">, </w:t>
      </w:r>
      <w:r w:rsidRPr="0032190F">
        <w:rPr>
          <w:lang w:val="fr-FR"/>
        </w:rPr>
        <w:t>on retrouve des motifs issus de l’ar</w:t>
      </w:r>
      <w:r>
        <w:rPr>
          <w:lang w:val="fr-FR"/>
        </w:rPr>
        <w:t>t</w:t>
      </w:r>
      <w:r w:rsidRPr="0032190F">
        <w:rPr>
          <w:lang w:val="fr-FR"/>
        </w:rPr>
        <w:t xml:space="preserve"> du ‘</w:t>
      </w:r>
      <w:r w:rsidRPr="0032190F">
        <w:rPr>
          <w:i/>
          <w:lang w:val="fr-FR"/>
        </w:rPr>
        <w:t>passage tomb</w:t>
      </w:r>
      <w:r w:rsidRPr="0032190F">
        <w:rPr>
          <w:lang w:val="fr-FR"/>
        </w:rPr>
        <w:t>’ art (BIB 1574).</w:t>
      </w:r>
    </w:p>
    <w:p w14:paraId="462224AE" w14:textId="77777777" w:rsidR="00AE0A9B" w:rsidRPr="0032190F" w:rsidRDefault="00AE0A9B" w:rsidP="00AE0A9B">
      <w:pPr>
        <w:jc w:val="both"/>
        <w:rPr>
          <w:lang w:val="fr-FR"/>
        </w:rPr>
      </w:pPr>
    </w:p>
    <w:p w14:paraId="26E5F104" w14:textId="77777777" w:rsidR="00AE0A9B" w:rsidRPr="00426FF9" w:rsidRDefault="00AE0A9B" w:rsidP="00426FF9">
      <w:pPr>
        <w:pStyle w:val="Heading1"/>
        <w:rPr>
          <w:lang w:val="en-US"/>
        </w:rPr>
      </w:pPr>
      <w:bookmarkStart w:id="4315" w:name="Sit_Kilmartin"/>
      <w:r w:rsidRPr="00426FF9">
        <w:rPr>
          <w:lang w:val="en-US"/>
        </w:rPr>
        <w:t>KILMARTIN</w:t>
      </w:r>
      <w:bookmarkEnd w:id="4315"/>
    </w:p>
    <w:p w14:paraId="5E5BFD12" w14:textId="7154240D" w:rsidR="00AE0A9B" w:rsidRDefault="00AE0A9B" w:rsidP="00AE0A9B">
      <w:pPr>
        <w:jc w:val="both"/>
        <w:rPr>
          <w:lang w:val="en-GB"/>
        </w:rPr>
      </w:pPr>
      <w:r w:rsidRPr="000C70FC">
        <w:rPr>
          <w:lang w:val="en-GB"/>
        </w:rPr>
        <w:t>Dans la vallée des Kilmartin (Mid Argyl, Argyl and Bute),</w:t>
      </w:r>
      <w:r w:rsidRPr="00AE0A9B">
        <w:t xml:space="preserve"> dans le </w:t>
      </w:r>
      <w:hyperlink r:id="rId10727" w:anchor="Sit_Argyll_Bute" w:history="1">
        <w:r w:rsidRPr="00AE0A9B">
          <w:rPr>
            <w:rStyle w:val="Hyperlink"/>
          </w:rPr>
          <w:t>gr. d'Argyll</w:t>
        </w:r>
      </w:hyperlink>
      <w:r w:rsidRPr="00AE0A9B">
        <w:t xml:space="preserve">, </w:t>
      </w:r>
      <w:r w:rsidRPr="000C70FC">
        <w:rPr>
          <w:lang w:val="en-GB"/>
        </w:rPr>
        <w:t xml:space="preserve"> l’art rupestre </w:t>
      </w:r>
      <w:r w:rsidRPr="000C70FC">
        <w:rPr>
          <w:i/>
          <w:lang w:val="en-GB"/>
        </w:rPr>
        <w:t xml:space="preserve">lie along the edges of valleys between coastal sites and </w:t>
      </w:r>
      <w:smartTag w:uri="urn:schemas-microsoft-com:office:smarttags" w:element="place">
        <w:r w:rsidRPr="000C70FC">
          <w:rPr>
            <w:i/>
            <w:lang w:val="en-GB"/>
          </w:rPr>
          <w:t>Loch</w:t>
        </w:r>
      </w:smartTag>
      <w:r w:rsidRPr="000C70FC">
        <w:rPr>
          <w:i/>
          <w:lang w:val="en-GB"/>
        </w:rPr>
        <w:t xml:space="preserve"> Awe to the north</w:t>
      </w:r>
      <w:r w:rsidRPr="000C70FC">
        <w:rPr>
          <w:lang w:val="en-GB"/>
        </w:rPr>
        <w:t xml:space="preserve"> (BIB 1574).</w:t>
      </w:r>
    </w:p>
    <w:p w14:paraId="0A08747C" w14:textId="77777777" w:rsidR="00AE0A9B" w:rsidRDefault="00AE0A9B" w:rsidP="00AE0A9B">
      <w:pPr>
        <w:jc w:val="both"/>
        <w:rPr>
          <w:lang w:val="en-GB"/>
        </w:rPr>
      </w:pPr>
    </w:p>
    <w:p w14:paraId="01695D77" w14:textId="77777777" w:rsidR="00AE0A9B" w:rsidRPr="0032190F" w:rsidRDefault="00AE0A9B" w:rsidP="00AE0A9B">
      <w:pPr>
        <w:pStyle w:val="Heading4"/>
      </w:pPr>
      <w:bookmarkStart w:id="4316" w:name="Sit_Torblharan"/>
      <w:r>
        <w:t>TORBLHARAN</w:t>
      </w:r>
    </w:p>
    <w:bookmarkEnd w:id="4316"/>
    <w:p w14:paraId="42335C59" w14:textId="77777777" w:rsidR="00AE0A9B" w:rsidRPr="0032190F" w:rsidRDefault="00AE0A9B" w:rsidP="00AE0A9B">
      <w:pPr>
        <w:jc w:val="both"/>
        <w:rPr>
          <w:lang w:val="fr-FR"/>
        </w:rPr>
      </w:pPr>
    </w:p>
    <w:p w14:paraId="476A8C10" w14:textId="4FCAEC6F" w:rsidR="00AE0A9B" w:rsidRPr="0032190F" w:rsidRDefault="00AE0A9B" w:rsidP="00AE0A9B">
      <w:pPr>
        <w:jc w:val="both"/>
        <w:rPr>
          <w:lang w:val="fr-FR"/>
        </w:rPr>
      </w:pPr>
      <w:r w:rsidRPr="0032190F">
        <w:rPr>
          <w:lang w:val="fr-FR"/>
        </w:rPr>
        <w:t xml:space="preserve">A Torblharan (Kilmartin), , </w:t>
      </w:r>
      <w:r>
        <w:rPr>
          <w:lang w:val="fr-FR"/>
        </w:rPr>
        <w:t xml:space="preserve">dans le </w:t>
      </w:r>
      <w:hyperlink r:id="rId10728" w:anchor="Sit_Argyll_Bute" w:history="1">
        <w:r w:rsidRPr="00AE0A9B">
          <w:rPr>
            <w:rStyle w:val="Hyperlink"/>
            <w:lang w:val="fr-FR"/>
          </w:rPr>
          <w:t>gr. d'Argyll</w:t>
        </w:r>
      </w:hyperlink>
      <w:r>
        <w:rPr>
          <w:lang w:val="fr-FR"/>
        </w:rPr>
        <w:t xml:space="preserve">, </w:t>
      </w:r>
      <w:r w:rsidRPr="0032190F">
        <w:rPr>
          <w:lang w:val="fr-FR"/>
        </w:rPr>
        <w:t>des exemples de possibles marteaux (‘</w:t>
      </w:r>
      <w:r w:rsidRPr="0032190F">
        <w:rPr>
          <w:i/>
          <w:lang w:val="fr-FR"/>
        </w:rPr>
        <w:t>hammerstone’</w:t>
      </w:r>
      <w:r w:rsidRPr="0032190F">
        <w:rPr>
          <w:lang w:val="fr-FR"/>
        </w:rPr>
        <w:t>) et de pointes (‘</w:t>
      </w:r>
      <w:r w:rsidRPr="0032190F">
        <w:rPr>
          <w:i/>
          <w:lang w:val="fr-FR"/>
        </w:rPr>
        <w:t>peckers’</w:t>
      </w:r>
      <w:r w:rsidRPr="0032190F">
        <w:rPr>
          <w:lang w:val="fr-FR"/>
        </w:rPr>
        <w:t>) (BIB 1574).</w:t>
      </w:r>
    </w:p>
    <w:p w14:paraId="5D8C1CEC" w14:textId="77777777" w:rsidR="00AE0A9B" w:rsidRDefault="00AE0A9B" w:rsidP="00242C0F">
      <w:pPr>
        <w:jc w:val="both"/>
        <w:rPr>
          <w:lang w:val="fr-FR"/>
        </w:rPr>
      </w:pPr>
    </w:p>
    <w:p w14:paraId="633E8524" w14:textId="77777777" w:rsidR="00AE0A9B" w:rsidRDefault="00AE0A9B" w:rsidP="00426FF9">
      <w:pPr>
        <w:pStyle w:val="Heading1"/>
      </w:pPr>
      <w:r>
        <w:t>NETHER LARGIE</w:t>
      </w:r>
    </w:p>
    <w:p w14:paraId="70869622" w14:textId="77777777" w:rsidR="00AE0A9B" w:rsidRDefault="00AE0A9B" w:rsidP="00242C0F">
      <w:pPr>
        <w:jc w:val="both"/>
        <w:rPr>
          <w:lang w:val="fr-FR"/>
        </w:rPr>
      </w:pPr>
    </w:p>
    <w:p w14:paraId="763A914E" w14:textId="77777777" w:rsidR="00AE0A9B" w:rsidRPr="00AE0A9B" w:rsidRDefault="00AE0A9B" w:rsidP="00AE0A9B">
      <w:pPr>
        <w:jc w:val="both"/>
        <w:rPr>
          <w:lang w:val="fr-FR"/>
        </w:rPr>
      </w:pPr>
      <w:r>
        <w:rPr>
          <w:lang w:val="fr-FR"/>
        </w:rPr>
        <w:t xml:space="preserve">Grande-Bretagne. Ciste décorée probablement issue d'un remploi </w:t>
      </w:r>
      <w:r w:rsidRPr="00AE0A9B">
        <w:rPr>
          <w:lang w:val="fr-FR"/>
        </w:rPr>
        <w:t>(BIB 2998)</w:t>
      </w:r>
    </w:p>
    <w:p w14:paraId="3FE56063" w14:textId="77777777" w:rsidR="00AE0A9B" w:rsidRDefault="00AE0A9B" w:rsidP="00242C0F">
      <w:pPr>
        <w:jc w:val="both"/>
        <w:rPr>
          <w:lang w:val="fr-FR"/>
        </w:rPr>
      </w:pPr>
    </w:p>
    <w:p w14:paraId="5DAF83F7" w14:textId="77777777" w:rsidR="00AE0A9B" w:rsidRPr="0032190F" w:rsidRDefault="00AE0A9B" w:rsidP="00242C0F">
      <w:pPr>
        <w:jc w:val="both"/>
        <w:rPr>
          <w:lang w:val="fr-FR"/>
        </w:rPr>
      </w:pPr>
    </w:p>
    <w:p w14:paraId="316677F1" w14:textId="77777777" w:rsidR="00925DD7" w:rsidRPr="0032190F" w:rsidRDefault="00925DD7" w:rsidP="00426FF9">
      <w:pPr>
        <w:pStyle w:val="Heading1"/>
      </w:pPr>
      <w:bookmarkStart w:id="4317" w:name="Sit_Aberdeenshire"/>
      <w:r w:rsidRPr="0032190F">
        <w:t>ABERDEENSHIRE</w:t>
      </w:r>
    </w:p>
    <w:bookmarkEnd w:id="4317"/>
    <w:p w14:paraId="431430E4" w14:textId="77777777" w:rsidR="00925DD7" w:rsidRPr="0032190F" w:rsidRDefault="00925DD7" w:rsidP="00242C0F">
      <w:pPr>
        <w:jc w:val="both"/>
        <w:rPr>
          <w:lang w:val="fr-FR"/>
        </w:rPr>
      </w:pPr>
    </w:p>
    <w:p w14:paraId="78A47A95" w14:textId="2D81E093" w:rsidR="00925DD7" w:rsidRPr="0032190F" w:rsidRDefault="00925DD7" w:rsidP="00242C0F">
      <w:pPr>
        <w:autoSpaceDE w:val="0"/>
        <w:autoSpaceDN w:val="0"/>
        <w:adjustRightInd w:val="0"/>
        <w:rPr>
          <w:lang w:val="fr-FR"/>
        </w:rPr>
      </w:pPr>
      <w:r w:rsidRPr="0032190F">
        <w:rPr>
          <w:lang w:val="fr-FR"/>
        </w:rPr>
        <w:t xml:space="preserve">Dans le Aberdeenshire (Ecosse), Jones (2007) trouve que l’art des </w:t>
      </w:r>
      <w:hyperlink r:id="rId10729" w:anchor="Cul_Art__Cups_Rings" w:history="1">
        <w:r w:rsidRPr="0032190F">
          <w:rPr>
            <w:rStyle w:val="Hyperlink"/>
            <w:i/>
            <w:lang w:val="fr-FR"/>
          </w:rPr>
          <w:t>cup-and-ring</w:t>
        </w:r>
      </w:hyperlink>
      <w:r w:rsidRPr="0032190F">
        <w:rPr>
          <w:lang w:val="fr-FR"/>
        </w:rPr>
        <w:t xml:space="preserve"> est lié aux monuments ou est trouvé directement à proximité (BIB 1635 p. 50)</w:t>
      </w:r>
    </w:p>
    <w:p w14:paraId="58FFAB93" w14:textId="77777777" w:rsidR="006554E2" w:rsidRPr="0032190F" w:rsidRDefault="006554E2" w:rsidP="00242C0F">
      <w:pPr>
        <w:autoSpaceDE w:val="0"/>
        <w:autoSpaceDN w:val="0"/>
        <w:adjustRightInd w:val="0"/>
        <w:rPr>
          <w:lang w:val="fr-FR"/>
        </w:rPr>
      </w:pPr>
    </w:p>
    <w:p w14:paraId="63661392" w14:textId="77777777" w:rsidR="006554E2" w:rsidRPr="0032190F" w:rsidRDefault="006554E2" w:rsidP="00242C0F">
      <w:pPr>
        <w:pStyle w:val="Heading2"/>
      </w:pPr>
      <w:bookmarkStart w:id="4318" w:name="Sit_Dalladies"/>
      <w:r w:rsidRPr="0032190F">
        <w:t>Dalladies</w:t>
      </w:r>
    </w:p>
    <w:bookmarkEnd w:id="4318"/>
    <w:p w14:paraId="5E09BAD4" w14:textId="77777777" w:rsidR="006554E2" w:rsidRPr="0032190F" w:rsidRDefault="006554E2" w:rsidP="00242C0F">
      <w:pPr>
        <w:jc w:val="both"/>
        <w:rPr>
          <w:lang w:val="fr-FR"/>
        </w:rPr>
      </w:pPr>
    </w:p>
    <w:p w14:paraId="36513B58" w14:textId="75DBB4D7" w:rsidR="006554E2" w:rsidRPr="0032190F" w:rsidRDefault="006554E2" w:rsidP="00242C0F">
      <w:pPr>
        <w:jc w:val="both"/>
        <w:rPr>
          <w:lang w:val="fr-FR"/>
        </w:rPr>
      </w:pPr>
      <w:r w:rsidRPr="0032190F">
        <w:rPr>
          <w:lang w:val="fr-FR"/>
        </w:rPr>
        <w:t xml:space="preserve">Le site de Dalladies (Aberdeenshire, Ecosse) montre une dalle érodée portant des </w:t>
      </w:r>
      <w:hyperlink r:id="rId10730" w:anchor="Cul_Art_Rupestre" w:history="1">
        <w:r w:rsidRPr="0032190F">
          <w:rPr>
            <w:rStyle w:val="Hyperlink"/>
            <w:lang w:val="fr-FR"/>
          </w:rPr>
          <w:t>cupules</w:t>
        </w:r>
      </w:hyperlink>
      <w:r w:rsidRPr="0032190F">
        <w:rPr>
          <w:lang w:val="fr-FR"/>
        </w:rPr>
        <w:t xml:space="preserve"> (</w:t>
      </w:r>
      <w:r w:rsidRPr="0032190F">
        <w:rPr>
          <w:i/>
          <w:lang w:val="fr-FR"/>
        </w:rPr>
        <w:t>a weathered cupmarked slab</w:t>
      </w:r>
      <w:r w:rsidRPr="0032190F">
        <w:rPr>
          <w:lang w:val="fr-FR"/>
        </w:rPr>
        <w:t xml:space="preserve">) recouverte par un </w:t>
      </w:r>
      <w:r w:rsidRPr="0032190F">
        <w:rPr>
          <w:i/>
          <w:lang w:val="fr-FR"/>
        </w:rPr>
        <w:t>long barrow</w:t>
      </w:r>
      <w:r w:rsidRPr="0032190F">
        <w:rPr>
          <w:lang w:val="fr-FR"/>
        </w:rPr>
        <w:t xml:space="preserve"> daté de 5300 BP (BIB 1575, BIB 1573 (Piggot 972, Waddington 1998)). Daté de 3280 BC (BIB 1574).</w:t>
      </w:r>
    </w:p>
    <w:p w14:paraId="655E811F" w14:textId="77777777" w:rsidR="00426EB9" w:rsidRPr="0032190F" w:rsidRDefault="00426EB9" w:rsidP="00242C0F">
      <w:pPr>
        <w:jc w:val="both"/>
        <w:rPr>
          <w:lang w:val="fr-FR"/>
        </w:rPr>
      </w:pPr>
    </w:p>
    <w:p w14:paraId="758C8083" w14:textId="77777777" w:rsidR="00604210" w:rsidRPr="0032190F" w:rsidRDefault="00604210" w:rsidP="00426FF9">
      <w:pPr>
        <w:pStyle w:val="Heading1"/>
      </w:pPr>
      <w:bookmarkStart w:id="4319" w:name="Sit_Northumberland"/>
      <w:r w:rsidRPr="0032190F">
        <w:t>NORTHUMBERLAND</w:t>
      </w:r>
    </w:p>
    <w:bookmarkEnd w:id="4319"/>
    <w:p w14:paraId="2A2B2444" w14:textId="77777777" w:rsidR="00604210" w:rsidRPr="0032190F" w:rsidRDefault="00604210" w:rsidP="00242C0F">
      <w:pPr>
        <w:jc w:val="both"/>
        <w:rPr>
          <w:lang w:val="fr-FR"/>
        </w:rPr>
      </w:pPr>
    </w:p>
    <w:p w14:paraId="541B1626" w14:textId="302E67D8" w:rsidR="00421BA6" w:rsidRPr="0032190F" w:rsidRDefault="003E5260" w:rsidP="00242C0F">
      <w:pPr>
        <w:jc w:val="both"/>
        <w:rPr>
          <w:lang w:val="fr-FR"/>
        </w:rPr>
      </w:pPr>
      <w:r w:rsidRPr="0032190F">
        <w:rPr>
          <w:lang w:val="fr-FR"/>
        </w:rPr>
        <w:t>Le comté du Northumberland est</w:t>
      </w:r>
      <w:r w:rsidR="00F77C15" w:rsidRPr="0032190F">
        <w:rPr>
          <w:lang w:val="fr-FR"/>
        </w:rPr>
        <w:t xml:space="preserve"> situé au Nord-est d’Angleterre, à la frontière avec l’Ecosse et le long de la côte Est, regroupe 1 061 dalles gravées (BIB 1573 tab. 2) attribuées au Néolithique et au premier age du Bronze (SS BIB). </w:t>
      </w:r>
      <w:r w:rsidR="00DA2F04" w:rsidRPr="0032190F">
        <w:rPr>
          <w:lang w:val="fr-FR"/>
        </w:rPr>
        <w:t xml:space="preserve">L’art rupestre du Northumberland, traditionnellement rattaché à la tradition </w:t>
      </w:r>
      <w:hyperlink r:id="rId10731" w:anchor="Cul_Art__Cups_Rings" w:history="1">
        <w:r w:rsidR="00DA2F04" w:rsidRPr="0032190F">
          <w:rPr>
            <w:rStyle w:val="Hyperlink"/>
            <w:i/>
            <w:lang w:val="fr-FR"/>
          </w:rPr>
          <w:t>cup-and-ring</w:t>
        </w:r>
      </w:hyperlink>
      <w:r w:rsidR="00DA2F04" w:rsidRPr="0032190F">
        <w:rPr>
          <w:lang w:val="fr-FR"/>
        </w:rPr>
        <w:t xml:space="preserve">(SS BIB).C’est l’une des zones où l’art rupestre est probablement le mieux documenté avec quelques 1200 roches gravées (BIB 1635). C’est un art abstrait, géométrique, essentiellement curviligne, qui se caractérise également par une grande diversité de contextes et représente en cela un </w:t>
      </w:r>
      <w:r w:rsidR="00DA2F04" w:rsidRPr="0032190F">
        <w:rPr>
          <w:i/>
          <w:lang w:val="fr-FR"/>
        </w:rPr>
        <w:t>unicum</w:t>
      </w:r>
      <w:r w:rsidR="00DA2F04" w:rsidRPr="0032190F">
        <w:rPr>
          <w:lang w:val="fr-FR"/>
        </w:rPr>
        <w:t xml:space="preserve"> (BIB 1573).</w:t>
      </w:r>
      <w:r w:rsidR="00F77C15" w:rsidRPr="0032190F">
        <w:rPr>
          <w:lang w:val="fr-FR"/>
        </w:rPr>
        <w:t xml:space="preserve">Les roches les plus fameuses sont : </w:t>
      </w:r>
      <w:hyperlink r:id="rId10732" w:anchor="Sizx_Old_Bewick_1a" w:history="1">
        <w:r w:rsidR="00F77C15" w:rsidRPr="0032190F">
          <w:rPr>
            <w:rStyle w:val="Hyperlink"/>
            <w:lang w:val="fr-FR"/>
          </w:rPr>
          <w:t>Old Bewick 1a</w:t>
        </w:r>
      </w:hyperlink>
      <w:r w:rsidR="00F77C15" w:rsidRPr="0032190F">
        <w:rPr>
          <w:lang w:val="fr-FR"/>
        </w:rPr>
        <w:t xml:space="preserve">, </w:t>
      </w:r>
      <w:hyperlink r:id="rId10733" w:anchor="Sizx_Roughting_Linn" w:history="1">
        <w:r w:rsidR="00F77C15" w:rsidRPr="0032190F">
          <w:rPr>
            <w:rStyle w:val="Hyperlink"/>
            <w:lang w:val="fr-FR"/>
          </w:rPr>
          <w:t>Roughting Linn</w:t>
        </w:r>
      </w:hyperlink>
      <w:r w:rsidR="00F77C15" w:rsidRPr="0032190F">
        <w:rPr>
          <w:lang w:val="fr-FR"/>
        </w:rPr>
        <w:t xml:space="preserve">, </w:t>
      </w:r>
      <w:hyperlink r:id="rId10734" w:anchor="Sizx_Chatton_1a" w:history="1">
        <w:r w:rsidR="00F77C15" w:rsidRPr="0032190F">
          <w:rPr>
            <w:rStyle w:val="Hyperlink"/>
            <w:lang w:val="fr-FR"/>
          </w:rPr>
          <w:t>Chatton Park</w:t>
        </w:r>
      </w:hyperlink>
      <w:r w:rsidR="00F77C15" w:rsidRPr="0032190F">
        <w:rPr>
          <w:lang w:val="fr-FR"/>
        </w:rPr>
        <w:t xml:space="preserve"> (ERA </w:t>
      </w:r>
      <w:r w:rsidR="00F77C15" w:rsidRPr="0032190F">
        <w:rPr>
          <w:i/>
          <w:lang w:val="fr-FR"/>
        </w:rPr>
        <w:t>website</w:t>
      </w:r>
      <w:r w:rsidR="00F77C15" w:rsidRPr="0032190F">
        <w:rPr>
          <w:lang w:val="fr-FR"/>
        </w:rPr>
        <w:t xml:space="preserve">). </w:t>
      </w:r>
    </w:p>
    <w:p w14:paraId="2E2D9AA7" w14:textId="77777777" w:rsidR="00743B34" w:rsidRPr="0032190F" w:rsidRDefault="00743B34" w:rsidP="00242C0F">
      <w:pPr>
        <w:jc w:val="both"/>
        <w:rPr>
          <w:lang w:val="fr-FR"/>
        </w:rPr>
      </w:pPr>
    </w:p>
    <w:p w14:paraId="2692D342" w14:textId="27AC10A3" w:rsidR="00743B34" w:rsidRPr="0032190F" w:rsidRDefault="00BA703D" w:rsidP="00242C0F">
      <w:pPr>
        <w:pStyle w:val="Heading2"/>
      </w:pPr>
      <w:r>
        <w:t>h</w:t>
      </w:r>
      <w:r w:rsidR="00743B34" w:rsidRPr="0032190F">
        <w:t>istorique des recherches</w:t>
      </w:r>
    </w:p>
    <w:p w14:paraId="69BF559A" w14:textId="77777777" w:rsidR="00743B34" w:rsidRPr="0032190F" w:rsidRDefault="00743B34" w:rsidP="00242C0F">
      <w:pPr>
        <w:rPr>
          <w:lang w:val="fr-FR"/>
        </w:rPr>
      </w:pPr>
    </w:p>
    <w:p w14:paraId="6C43F1D9" w14:textId="77777777" w:rsidR="00743B34" w:rsidRPr="0032190F" w:rsidRDefault="00743B34" w:rsidP="00242C0F">
      <w:pPr>
        <w:jc w:val="both"/>
        <w:rPr>
          <w:lang w:val="fr-FR"/>
        </w:rPr>
      </w:pPr>
      <w:r w:rsidRPr="0032190F">
        <w:rPr>
          <w:lang w:val="fr-FR"/>
        </w:rPr>
        <w:t xml:space="preserve">M. Stan Beckensall passa quarante années de sa vie à relever ces gravures (SS BIB). </w:t>
      </w:r>
    </w:p>
    <w:p w14:paraId="05A20A2C" w14:textId="77777777" w:rsidR="00063244" w:rsidRPr="0032190F" w:rsidRDefault="00063244" w:rsidP="00242C0F">
      <w:pPr>
        <w:jc w:val="both"/>
        <w:rPr>
          <w:lang w:val="fr-FR"/>
        </w:rPr>
      </w:pPr>
    </w:p>
    <w:p w14:paraId="346CE2AC" w14:textId="3506766A" w:rsidR="00063244" w:rsidRDefault="00BA703D" w:rsidP="00242C0F">
      <w:pPr>
        <w:pStyle w:val="Heading2"/>
      </w:pPr>
      <w:r>
        <w:t>s</w:t>
      </w:r>
      <w:r w:rsidR="00063244">
        <w:t>upports</w:t>
      </w:r>
    </w:p>
    <w:p w14:paraId="5040AC29" w14:textId="77777777" w:rsidR="00063244" w:rsidRDefault="00063244" w:rsidP="00242C0F"/>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6"/>
        <w:gridCol w:w="2930"/>
        <w:gridCol w:w="687"/>
      </w:tblGrid>
      <w:tr w:rsidR="00063244" w:rsidRPr="004851A5" w14:paraId="76080287" w14:textId="77777777" w:rsidTr="004851A5">
        <w:trPr>
          <w:jc w:val="center"/>
        </w:trPr>
        <w:tc>
          <w:tcPr>
            <w:tcW w:w="1716" w:type="dxa"/>
            <w:vMerge w:val="restart"/>
            <w:shd w:val="clear" w:color="auto" w:fill="auto"/>
            <w:vAlign w:val="center"/>
          </w:tcPr>
          <w:p w14:paraId="5C198C44" w14:textId="77777777" w:rsidR="00063244" w:rsidRPr="004851A5" w:rsidRDefault="00063244" w:rsidP="00242C0F">
            <w:pPr>
              <w:jc w:val="center"/>
              <w:rPr>
                <w:i/>
                <w:lang w:val="en-GB"/>
              </w:rPr>
            </w:pPr>
            <w:r w:rsidRPr="004851A5">
              <w:rPr>
                <w:i/>
                <w:lang w:val="en-GB"/>
              </w:rPr>
              <w:t>Art in a</w:t>
            </w:r>
          </w:p>
          <w:p w14:paraId="5B26F1B5" w14:textId="77777777" w:rsidR="00063244" w:rsidRPr="004851A5" w:rsidRDefault="00063244" w:rsidP="00242C0F">
            <w:pPr>
              <w:jc w:val="center"/>
              <w:rPr>
                <w:i/>
                <w:lang w:val="en-GB"/>
              </w:rPr>
            </w:pPr>
            <w:r w:rsidRPr="004851A5">
              <w:rPr>
                <w:i/>
                <w:lang w:val="en-GB"/>
              </w:rPr>
              <w:t>structure</w:t>
            </w:r>
          </w:p>
        </w:tc>
        <w:tc>
          <w:tcPr>
            <w:tcW w:w="2930" w:type="dxa"/>
            <w:shd w:val="clear" w:color="auto" w:fill="auto"/>
          </w:tcPr>
          <w:p w14:paraId="001380E7" w14:textId="77777777" w:rsidR="00063244" w:rsidRPr="004851A5" w:rsidRDefault="00063244" w:rsidP="00242C0F">
            <w:pPr>
              <w:rPr>
                <w:i/>
                <w:lang w:val="en-GB"/>
              </w:rPr>
            </w:pPr>
            <w:r w:rsidRPr="004851A5">
              <w:rPr>
                <w:i/>
                <w:lang w:val="en-GB"/>
              </w:rPr>
              <w:t>burial cairn</w:t>
            </w:r>
          </w:p>
        </w:tc>
        <w:tc>
          <w:tcPr>
            <w:tcW w:w="687" w:type="dxa"/>
            <w:shd w:val="clear" w:color="auto" w:fill="auto"/>
          </w:tcPr>
          <w:p w14:paraId="0744D0B9" w14:textId="77777777" w:rsidR="00063244" w:rsidRPr="004851A5" w:rsidRDefault="00063244" w:rsidP="00242C0F">
            <w:pPr>
              <w:rPr>
                <w:lang w:val="en-GB"/>
              </w:rPr>
            </w:pPr>
            <w:r w:rsidRPr="004851A5">
              <w:rPr>
                <w:lang w:val="en-GB"/>
              </w:rPr>
              <w:t>6</w:t>
            </w:r>
          </w:p>
        </w:tc>
      </w:tr>
      <w:tr w:rsidR="00063244" w:rsidRPr="004851A5" w14:paraId="59AE89B9" w14:textId="77777777" w:rsidTr="004851A5">
        <w:trPr>
          <w:jc w:val="center"/>
        </w:trPr>
        <w:tc>
          <w:tcPr>
            <w:tcW w:w="1716" w:type="dxa"/>
            <w:vMerge/>
            <w:shd w:val="clear" w:color="auto" w:fill="auto"/>
            <w:vAlign w:val="center"/>
          </w:tcPr>
          <w:p w14:paraId="2C55DAD1" w14:textId="77777777" w:rsidR="00063244" w:rsidRPr="004851A5" w:rsidRDefault="00063244" w:rsidP="00242C0F">
            <w:pPr>
              <w:jc w:val="center"/>
              <w:rPr>
                <w:i/>
                <w:lang w:val="en-GB"/>
              </w:rPr>
            </w:pPr>
          </w:p>
        </w:tc>
        <w:tc>
          <w:tcPr>
            <w:tcW w:w="2930" w:type="dxa"/>
            <w:shd w:val="clear" w:color="auto" w:fill="auto"/>
          </w:tcPr>
          <w:p w14:paraId="74B8493B" w14:textId="77777777" w:rsidR="00063244" w:rsidRPr="004851A5" w:rsidRDefault="00063244" w:rsidP="00242C0F">
            <w:pPr>
              <w:rPr>
                <w:i/>
                <w:lang w:val="en-GB"/>
              </w:rPr>
            </w:pPr>
            <w:r w:rsidRPr="004851A5">
              <w:rPr>
                <w:i/>
                <w:lang w:val="en-GB"/>
              </w:rPr>
              <w:t>other structure</w:t>
            </w:r>
          </w:p>
        </w:tc>
        <w:tc>
          <w:tcPr>
            <w:tcW w:w="687" w:type="dxa"/>
            <w:shd w:val="clear" w:color="auto" w:fill="auto"/>
          </w:tcPr>
          <w:p w14:paraId="5CDE5D4F" w14:textId="77777777" w:rsidR="00063244" w:rsidRPr="004851A5" w:rsidRDefault="00063244" w:rsidP="00242C0F">
            <w:pPr>
              <w:rPr>
                <w:lang w:val="en-GB"/>
              </w:rPr>
            </w:pPr>
            <w:r w:rsidRPr="004851A5">
              <w:rPr>
                <w:lang w:val="en-GB"/>
              </w:rPr>
              <w:t>64</w:t>
            </w:r>
          </w:p>
        </w:tc>
      </w:tr>
      <w:tr w:rsidR="00063244" w:rsidRPr="004851A5" w14:paraId="08A1C612" w14:textId="77777777" w:rsidTr="004851A5">
        <w:trPr>
          <w:jc w:val="center"/>
        </w:trPr>
        <w:tc>
          <w:tcPr>
            <w:tcW w:w="1716" w:type="dxa"/>
            <w:vMerge/>
            <w:shd w:val="clear" w:color="auto" w:fill="auto"/>
            <w:vAlign w:val="center"/>
          </w:tcPr>
          <w:p w14:paraId="17E658DF" w14:textId="77777777" w:rsidR="00063244" w:rsidRPr="004851A5" w:rsidRDefault="00063244" w:rsidP="00242C0F">
            <w:pPr>
              <w:jc w:val="center"/>
              <w:rPr>
                <w:i/>
                <w:lang w:val="en-GB"/>
              </w:rPr>
            </w:pPr>
          </w:p>
        </w:tc>
        <w:tc>
          <w:tcPr>
            <w:tcW w:w="2930" w:type="dxa"/>
            <w:shd w:val="clear" w:color="auto" w:fill="auto"/>
          </w:tcPr>
          <w:p w14:paraId="7AEC349B" w14:textId="77777777" w:rsidR="00063244" w:rsidRPr="004851A5" w:rsidRDefault="00063244" w:rsidP="00242C0F">
            <w:pPr>
              <w:rPr>
                <w:i/>
                <w:lang w:val="en-GB"/>
              </w:rPr>
            </w:pPr>
            <w:r w:rsidRPr="004851A5">
              <w:rPr>
                <w:i/>
                <w:lang w:val="en-GB"/>
              </w:rPr>
              <w:t>standing stone monument</w:t>
            </w:r>
          </w:p>
        </w:tc>
        <w:tc>
          <w:tcPr>
            <w:tcW w:w="687" w:type="dxa"/>
            <w:shd w:val="clear" w:color="auto" w:fill="auto"/>
          </w:tcPr>
          <w:p w14:paraId="52AB1718" w14:textId="77777777" w:rsidR="00063244" w:rsidRPr="004851A5" w:rsidRDefault="00063244" w:rsidP="00242C0F">
            <w:pPr>
              <w:rPr>
                <w:lang w:val="en-GB"/>
              </w:rPr>
            </w:pPr>
            <w:r w:rsidRPr="004851A5">
              <w:rPr>
                <w:lang w:val="en-GB"/>
              </w:rPr>
              <w:t>10</w:t>
            </w:r>
          </w:p>
        </w:tc>
      </w:tr>
      <w:tr w:rsidR="00063244" w:rsidRPr="004851A5" w14:paraId="6C5C23BF" w14:textId="77777777" w:rsidTr="004851A5">
        <w:trPr>
          <w:jc w:val="center"/>
        </w:trPr>
        <w:tc>
          <w:tcPr>
            <w:tcW w:w="1716" w:type="dxa"/>
            <w:vMerge w:val="restart"/>
            <w:shd w:val="clear" w:color="auto" w:fill="auto"/>
            <w:vAlign w:val="center"/>
          </w:tcPr>
          <w:p w14:paraId="4138458E" w14:textId="77777777" w:rsidR="00063244" w:rsidRPr="004851A5" w:rsidRDefault="00063244" w:rsidP="00242C0F">
            <w:pPr>
              <w:jc w:val="center"/>
              <w:rPr>
                <w:i/>
                <w:lang w:val="en-GB"/>
              </w:rPr>
            </w:pPr>
            <w:r w:rsidRPr="004851A5">
              <w:rPr>
                <w:i/>
                <w:lang w:val="en-GB"/>
              </w:rPr>
              <w:t>Art in the</w:t>
            </w:r>
          </w:p>
          <w:p w14:paraId="26D12816" w14:textId="77777777" w:rsidR="00063244" w:rsidRPr="004851A5" w:rsidRDefault="00063244" w:rsidP="00242C0F">
            <w:pPr>
              <w:jc w:val="center"/>
              <w:rPr>
                <w:i/>
                <w:lang w:val="en-GB"/>
              </w:rPr>
            </w:pPr>
            <w:r w:rsidRPr="004851A5">
              <w:rPr>
                <w:i/>
                <w:lang w:val="en-GB"/>
              </w:rPr>
              <w:t>landscape</w:t>
            </w:r>
          </w:p>
        </w:tc>
        <w:tc>
          <w:tcPr>
            <w:tcW w:w="2930" w:type="dxa"/>
            <w:shd w:val="clear" w:color="auto" w:fill="auto"/>
          </w:tcPr>
          <w:p w14:paraId="40FBA31E" w14:textId="77777777" w:rsidR="00063244" w:rsidRPr="004851A5" w:rsidRDefault="00063244" w:rsidP="00242C0F">
            <w:pPr>
              <w:rPr>
                <w:i/>
                <w:lang w:val="en-GB"/>
              </w:rPr>
            </w:pPr>
            <w:r w:rsidRPr="004851A5">
              <w:rPr>
                <w:i/>
                <w:lang w:val="en-GB"/>
              </w:rPr>
              <w:t>boulder</w:t>
            </w:r>
          </w:p>
        </w:tc>
        <w:tc>
          <w:tcPr>
            <w:tcW w:w="687" w:type="dxa"/>
            <w:shd w:val="clear" w:color="auto" w:fill="auto"/>
          </w:tcPr>
          <w:p w14:paraId="10AD888C" w14:textId="77777777" w:rsidR="00063244" w:rsidRPr="004851A5" w:rsidRDefault="00063244" w:rsidP="00242C0F">
            <w:pPr>
              <w:rPr>
                <w:lang w:val="en-GB"/>
              </w:rPr>
            </w:pPr>
            <w:r w:rsidRPr="004851A5">
              <w:rPr>
                <w:lang w:val="en-GB"/>
              </w:rPr>
              <w:t>473</w:t>
            </w:r>
          </w:p>
        </w:tc>
      </w:tr>
      <w:tr w:rsidR="00063244" w:rsidRPr="004851A5" w14:paraId="3AFC25DA" w14:textId="77777777" w:rsidTr="004851A5">
        <w:trPr>
          <w:jc w:val="center"/>
        </w:trPr>
        <w:tc>
          <w:tcPr>
            <w:tcW w:w="1716" w:type="dxa"/>
            <w:vMerge/>
            <w:shd w:val="clear" w:color="auto" w:fill="auto"/>
            <w:vAlign w:val="center"/>
          </w:tcPr>
          <w:p w14:paraId="25D43BC4" w14:textId="77777777" w:rsidR="00063244" w:rsidRPr="004851A5" w:rsidRDefault="00063244" w:rsidP="00242C0F">
            <w:pPr>
              <w:jc w:val="center"/>
              <w:rPr>
                <w:i/>
                <w:lang w:val="en-GB"/>
              </w:rPr>
            </w:pPr>
          </w:p>
        </w:tc>
        <w:tc>
          <w:tcPr>
            <w:tcW w:w="2930" w:type="dxa"/>
            <w:shd w:val="clear" w:color="auto" w:fill="auto"/>
          </w:tcPr>
          <w:p w14:paraId="5A059EE6" w14:textId="77777777" w:rsidR="00063244" w:rsidRPr="004851A5" w:rsidRDefault="00063244" w:rsidP="00242C0F">
            <w:pPr>
              <w:rPr>
                <w:i/>
                <w:lang w:val="en-GB"/>
              </w:rPr>
            </w:pPr>
            <w:r w:rsidRPr="004851A5">
              <w:rPr>
                <w:i/>
                <w:lang w:val="en-GB"/>
              </w:rPr>
              <w:t>cliff/shelter</w:t>
            </w:r>
          </w:p>
        </w:tc>
        <w:tc>
          <w:tcPr>
            <w:tcW w:w="687" w:type="dxa"/>
            <w:shd w:val="clear" w:color="auto" w:fill="auto"/>
          </w:tcPr>
          <w:p w14:paraId="24ADCF73" w14:textId="77777777" w:rsidR="00063244" w:rsidRPr="004851A5" w:rsidRDefault="00063244" w:rsidP="00242C0F">
            <w:pPr>
              <w:rPr>
                <w:lang w:val="en-GB"/>
              </w:rPr>
            </w:pPr>
            <w:r w:rsidRPr="004851A5">
              <w:rPr>
                <w:lang w:val="en-GB"/>
              </w:rPr>
              <w:t>21</w:t>
            </w:r>
          </w:p>
        </w:tc>
      </w:tr>
      <w:tr w:rsidR="00063244" w:rsidRPr="004851A5" w14:paraId="78BFAE58" w14:textId="77777777" w:rsidTr="004851A5">
        <w:trPr>
          <w:jc w:val="center"/>
        </w:trPr>
        <w:tc>
          <w:tcPr>
            <w:tcW w:w="1716" w:type="dxa"/>
            <w:vMerge/>
            <w:shd w:val="clear" w:color="auto" w:fill="auto"/>
            <w:vAlign w:val="center"/>
          </w:tcPr>
          <w:p w14:paraId="7644E313" w14:textId="77777777" w:rsidR="00063244" w:rsidRPr="004851A5" w:rsidRDefault="00063244" w:rsidP="00242C0F">
            <w:pPr>
              <w:jc w:val="center"/>
              <w:rPr>
                <w:i/>
                <w:lang w:val="en-GB"/>
              </w:rPr>
            </w:pPr>
          </w:p>
        </w:tc>
        <w:tc>
          <w:tcPr>
            <w:tcW w:w="2930" w:type="dxa"/>
            <w:shd w:val="clear" w:color="auto" w:fill="auto"/>
          </w:tcPr>
          <w:p w14:paraId="4BC849A9" w14:textId="77777777" w:rsidR="00063244" w:rsidRPr="004851A5" w:rsidRDefault="00063244" w:rsidP="00242C0F">
            <w:pPr>
              <w:rPr>
                <w:i/>
                <w:lang w:val="en-GB"/>
              </w:rPr>
            </w:pPr>
            <w:r w:rsidRPr="004851A5">
              <w:rPr>
                <w:i/>
                <w:lang w:val="en-GB"/>
              </w:rPr>
              <w:t>outcrop</w:t>
            </w:r>
          </w:p>
        </w:tc>
        <w:tc>
          <w:tcPr>
            <w:tcW w:w="687" w:type="dxa"/>
            <w:shd w:val="clear" w:color="auto" w:fill="auto"/>
          </w:tcPr>
          <w:p w14:paraId="5DBEB8AD" w14:textId="77777777" w:rsidR="00063244" w:rsidRPr="004851A5" w:rsidRDefault="00063244" w:rsidP="00242C0F">
            <w:pPr>
              <w:rPr>
                <w:lang w:val="en-GB"/>
              </w:rPr>
            </w:pPr>
            <w:r w:rsidRPr="004851A5">
              <w:rPr>
                <w:lang w:val="en-GB"/>
              </w:rPr>
              <w:t>441</w:t>
            </w:r>
          </w:p>
        </w:tc>
      </w:tr>
      <w:tr w:rsidR="00063244" w:rsidRPr="004851A5" w14:paraId="77FD5759" w14:textId="77777777" w:rsidTr="004851A5">
        <w:trPr>
          <w:jc w:val="center"/>
        </w:trPr>
        <w:tc>
          <w:tcPr>
            <w:tcW w:w="1716" w:type="dxa"/>
            <w:vMerge w:val="restart"/>
            <w:shd w:val="clear" w:color="auto" w:fill="auto"/>
            <w:vAlign w:val="center"/>
          </w:tcPr>
          <w:p w14:paraId="6C905C94" w14:textId="77777777" w:rsidR="00063244" w:rsidRPr="004851A5" w:rsidRDefault="00063244" w:rsidP="00242C0F">
            <w:pPr>
              <w:jc w:val="center"/>
              <w:rPr>
                <w:i/>
                <w:lang w:val="en-GB"/>
              </w:rPr>
            </w:pPr>
            <w:r w:rsidRPr="004851A5">
              <w:rPr>
                <w:i/>
                <w:lang w:val="en-GB"/>
              </w:rPr>
              <w:t>Art on a</w:t>
            </w:r>
          </w:p>
          <w:p w14:paraId="793C8848" w14:textId="77777777" w:rsidR="00063244" w:rsidRPr="004851A5" w:rsidRDefault="00063244" w:rsidP="00242C0F">
            <w:pPr>
              <w:jc w:val="center"/>
              <w:rPr>
                <w:i/>
                <w:lang w:val="en-GB"/>
              </w:rPr>
            </w:pPr>
            <w:r w:rsidRPr="004851A5">
              <w:rPr>
                <w:i/>
                <w:lang w:val="en-GB"/>
              </w:rPr>
              <w:t>portable stone</w:t>
            </w:r>
          </w:p>
        </w:tc>
        <w:tc>
          <w:tcPr>
            <w:tcW w:w="2930" w:type="dxa"/>
            <w:shd w:val="clear" w:color="auto" w:fill="auto"/>
          </w:tcPr>
          <w:p w14:paraId="22452F5D" w14:textId="77777777" w:rsidR="00063244" w:rsidRPr="004851A5" w:rsidRDefault="00063244" w:rsidP="00242C0F">
            <w:pPr>
              <w:rPr>
                <w:i/>
                <w:lang w:val="en-GB"/>
              </w:rPr>
            </w:pPr>
            <w:r w:rsidRPr="004851A5">
              <w:rPr>
                <w:i/>
                <w:lang w:val="en-GB"/>
              </w:rPr>
              <w:t>burial cairn</w:t>
            </w:r>
          </w:p>
        </w:tc>
        <w:tc>
          <w:tcPr>
            <w:tcW w:w="687" w:type="dxa"/>
            <w:shd w:val="clear" w:color="auto" w:fill="auto"/>
          </w:tcPr>
          <w:p w14:paraId="5336CA57" w14:textId="77777777" w:rsidR="00063244" w:rsidRPr="004851A5" w:rsidRDefault="00063244" w:rsidP="00242C0F">
            <w:pPr>
              <w:rPr>
                <w:lang w:val="en-GB"/>
              </w:rPr>
            </w:pPr>
            <w:r w:rsidRPr="004851A5">
              <w:rPr>
                <w:lang w:val="en-GB"/>
              </w:rPr>
              <w:t>47</w:t>
            </w:r>
          </w:p>
        </w:tc>
      </w:tr>
      <w:tr w:rsidR="00063244" w:rsidRPr="004851A5" w14:paraId="32BA59DA" w14:textId="77777777" w:rsidTr="004851A5">
        <w:trPr>
          <w:jc w:val="center"/>
        </w:trPr>
        <w:tc>
          <w:tcPr>
            <w:tcW w:w="1716" w:type="dxa"/>
            <w:vMerge/>
            <w:shd w:val="clear" w:color="auto" w:fill="auto"/>
            <w:vAlign w:val="center"/>
          </w:tcPr>
          <w:p w14:paraId="4D0CF92D" w14:textId="77777777" w:rsidR="00063244" w:rsidRPr="004851A5" w:rsidRDefault="00063244" w:rsidP="00242C0F">
            <w:pPr>
              <w:jc w:val="center"/>
              <w:rPr>
                <w:i/>
                <w:lang w:val="en-GB"/>
              </w:rPr>
            </w:pPr>
          </w:p>
        </w:tc>
        <w:tc>
          <w:tcPr>
            <w:tcW w:w="2930" w:type="dxa"/>
            <w:shd w:val="clear" w:color="auto" w:fill="auto"/>
          </w:tcPr>
          <w:p w14:paraId="05C01954" w14:textId="77777777" w:rsidR="00063244" w:rsidRPr="004851A5" w:rsidRDefault="00063244" w:rsidP="00242C0F">
            <w:pPr>
              <w:rPr>
                <w:i/>
                <w:lang w:val="en-GB"/>
              </w:rPr>
            </w:pPr>
            <w:r w:rsidRPr="004851A5">
              <w:rPr>
                <w:i/>
                <w:lang w:val="en-GB"/>
              </w:rPr>
              <w:t>unknown context</w:t>
            </w:r>
          </w:p>
        </w:tc>
        <w:tc>
          <w:tcPr>
            <w:tcW w:w="687" w:type="dxa"/>
            <w:shd w:val="clear" w:color="auto" w:fill="auto"/>
          </w:tcPr>
          <w:p w14:paraId="35986729" w14:textId="77777777" w:rsidR="00063244" w:rsidRPr="004851A5" w:rsidRDefault="00063244" w:rsidP="00242C0F">
            <w:pPr>
              <w:rPr>
                <w:lang w:val="en-GB"/>
              </w:rPr>
            </w:pPr>
            <w:r w:rsidRPr="004851A5">
              <w:rPr>
                <w:lang w:val="en-GB"/>
              </w:rPr>
              <w:t>138</w:t>
            </w:r>
          </w:p>
        </w:tc>
      </w:tr>
      <w:tr w:rsidR="00063244" w:rsidRPr="004851A5" w14:paraId="435CEAF5" w14:textId="77777777" w:rsidTr="004851A5">
        <w:trPr>
          <w:jc w:val="center"/>
        </w:trPr>
        <w:tc>
          <w:tcPr>
            <w:tcW w:w="1716" w:type="dxa"/>
            <w:shd w:val="clear" w:color="auto" w:fill="auto"/>
            <w:vAlign w:val="center"/>
          </w:tcPr>
          <w:p w14:paraId="3215BE63" w14:textId="77777777" w:rsidR="00063244" w:rsidRPr="004851A5" w:rsidRDefault="005830CA" w:rsidP="00242C0F">
            <w:pPr>
              <w:jc w:val="center"/>
              <w:rPr>
                <w:i/>
              </w:rPr>
            </w:pPr>
            <w:r>
              <w:rPr>
                <w:i/>
              </w:rPr>
              <w:t>others</w:t>
            </w:r>
          </w:p>
        </w:tc>
        <w:tc>
          <w:tcPr>
            <w:tcW w:w="2930" w:type="dxa"/>
            <w:shd w:val="clear" w:color="auto" w:fill="auto"/>
          </w:tcPr>
          <w:p w14:paraId="0735ACAB" w14:textId="77777777" w:rsidR="00063244" w:rsidRPr="004851A5" w:rsidRDefault="00063244" w:rsidP="00242C0F">
            <w:pPr>
              <w:rPr>
                <w:i/>
              </w:rPr>
            </w:pPr>
            <w:r w:rsidRPr="004851A5">
              <w:rPr>
                <w:i/>
              </w:rPr>
              <w:t>null</w:t>
            </w:r>
          </w:p>
        </w:tc>
        <w:tc>
          <w:tcPr>
            <w:tcW w:w="687" w:type="dxa"/>
            <w:shd w:val="clear" w:color="auto" w:fill="auto"/>
          </w:tcPr>
          <w:p w14:paraId="312DC149" w14:textId="77777777" w:rsidR="00063244" w:rsidRPr="002C14C0" w:rsidRDefault="00063244" w:rsidP="00242C0F">
            <w:r w:rsidRPr="002C14C0">
              <w:t>380</w:t>
            </w:r>
          </w:p>
        </w:tc>
      </w:tr>
    </w:tbl>
    <w:p w14:paraId="5EAE7FE2" w14:textId="77777777" w:rsidR="00743B34" w:rsidRDefault="00063244" w:rsidP="00242C0F">
      <w:pPr>
        <w:jc w:val="both"/>
      </w:pPr>
      <w:r>
        <w:t>(</w:t>
      </w:r>
      <w:r w:rsidR="00DA2F04">
        <w:t xml:space="preserve">ERA DB, </w:t>
      </w:r>
      <w:r>
        <w:t>2012)</w:t>
      </w:r>
    </w:p>
    <w:p w14:paraId="676CFADC" w14:textId="77777777" w:rsidR="00063244" w:rsidRDefault="00063244" w:rsidP="00242C0F">
      <w:pPr>
        <w:jc w:val="both"/>
      </w:pPr>
    </w:p>
    <w:p w14:paraId="5AE0AA21" w14:textId="77777777" w:rsidR="00F60937" w:rsidRDefault="00AC219C" w:rsidP="00242C0F">
      <w:pPr>
        <w:pStyle w:val="Heading2"/>
      </w:pPr>
      <w:r>
        <w:t>d</w:t>
      </w:r>
      <w:r w:rsidR="00925DD7">
        <w:t>istribution spatiale</w:t>
      </w:r>
    </w:p>
    <w:p w14:paraId="77EB9684" w14:textId="77777777" w:rsidR="00925DD7" w:rsidRDefault="00925DD7" w:rsidP="00242C0F">
      <w:pPr>
        <w:jc w:val="both"/>
      </w:pPr>
    </w:p>
    <w:p w14:paraId="23FA40B0" w14:textId="77777777" w:rsidR="00925DD7" w:rsidRPr="0032190F" w:rsidRDefault="00FF7648" w:rsidP="00242C0F">
      <w:pPr>
        <w:jc w:val="both"/>
        <w:rPr>
          <w:lang w:val="fr-FR"/>
        </w:rPr>
      </w:pPr>
      <w:r w:rsidRPr="0032190F">
        <w:rPr>
          <w:lang w:val="fr-FR"/>
        </w:rPr>
        <w:t xml:space="preserve">Principalement distribué sur les zones de grès </w:t>
      </w:r>
      <w:r w:rsidRPr="00BA703D">
        <w:rPr>
          <w:lang w:val="fr-FR"/>
        </w:rPr>
        <w:t>(</w:t>
      </w:r>
      <w:r w:rsidR="00F77C15" w:rsidRPr="00BA703D">
        <w:rPr>
          <w:i/>
          <w:lang w:val="fr-FR"/>
        </w:rPr>
        <w:t>S</w:t>
      </w:r>
      <w:r w:rsidRPr="00BA703D">
        <w:rPr>
          <w:i/>
          <w:lang w:val="fr-FR"/>
        </w:rPr>
        <w:t xml:space="preserve">andstone </w:t>
      </w:r>
      <w:r w:rsidR="00F77C15" w:rsidRPr="00BA703D">
        <w:rPr>
          <w:i/>
          <w:lang w:val="fr-FR"/>
        </w:rPr>
        <w:t>H</w:t>
      </w:r>
      <w:r w:rsidRPr="00BA703D">
        <w:rPr>
          <w:i/>
          <w:lang w:val="fr-FR"/>
        </w:rPr>
        <w:t>ills</w:t>
      </w:r>
      <w:r w:rsidRPr="00BA703D">
        <w:rPr>
          <w:lang w:val="fr-FR"/>
        </w:rPr>
        <w:t>)</w:t>
      </w:r>
      <w:r w:rsidR="00F77C15" w:rsidRPr="0032190F">
        <w:rPr>
          <w:rFonts w:ascii="GaramondMT" w:hAnsi="GaramondMT" w:cs="GaramondMT"/>
          <w:lang w:val="fr-FR"/>
        </w:rPr>
        <w:t xml:space="preserve">. </w:t>
      </w:r>
      <w:r w:rsidR="00925DD7" w:rsidRPr="0032190F">
        <w:rPr>
          <w:lang w:val="fr-FR"/>
        </w:rPr>
        <w:t xml:space="preserve">Cet art peut avoir des niveaux de concentration particulièrement importante comme dans le </w:t>
      </w:r>
      <w:r w:rsidR="00925DD7" w:rsidRPr="0032190F">
        <w:rPr>
          <w:i/>
          <w:lang w:val="fr-FR"/>
        </w:rPr>
        <w:t>Mifield basin</w:t>
      </w:r>
      <w:r w:rsidR="00925DD7" w:rsidRPr="0032190F">
        <w:rPr>
          <w:lang w:val="fr-FR"/>
        </w:rPr>
        <w:t xml:space="preserve"> (BIB 1562 et 1559).</w:t>
      </w:r>
    </w:p>
    <w:p w14:paraId="08EAB802" w14:textId="7A532C72" w:rsidR="00925DD7" w:rsidRPr="0032190F" w:rsidRDefault="00925DD7" w:rsidP="00242C0F">
      <w:pPr>
        <w:jc w:val="both"/>
        <w:rPr>
          <w:lang w:val="fr-FR"/>
        </w:rPr>
      </w:pPr>
      <w:r w:rsidRPr="0032190F">
        <w:rPr>
          <w:lang w:val="fr-FR"/>
        </w:rPr>
        <w:t xml:space="preserve">R. Bradley a traité la question des affleurements non gravés (choix des supports) (BIB 1559 (BIB 1522).Les sites de </w:t>
      </w:r>
      <w:hyperlink r:id="rId10735" w:anchor="Sizx_Millstone_Burn" w:history="1">
        <w:r w:rsidRPr="0032190F">
          <w:rPr>
            <w:rStyle w:val="Hyperlink"/>
            <w:lang w:val="fr-FR"/>
          </w:rPr>
          <w:t>Millstone Burn</w:t>
        </w:r>
      </w:hyperlink>
      <w:r w:rsidRPr="0032190F">
        <w:rPr>
          <w:lang w:val="fr-FR"/>
        </w:rPr>
        <w:t xml:space="preserve">, Snook Bank et de </w:t>
      </w:r>
      <w:hyperlink r:id="rId10736" w:anchor="Sizx_Roughting_Linn" w:history="1">
        <w:r w:rsidRPr="0032190F">
          <w:rPr>
            <w:rStyle w:val="Hyperlink"/>
            <w:lang w:val="fr-FR"/>
          </w:rPr>
          <w:t>Roughting Linn</w:t>
        </w:r>
      </w:hyperlink>
      <w:r w:rsidRPr="0032190F">
        <w:rPr>
          <w:lang w:val="fr-FR"/>
        </w:rPr>
        <w:t xml:space="preserve"> ont fait l’objet d’études spatiales par R. Bradley (BIB 1573).</w:t>
      </w:r>
      <w:r w:rsidR="00BA703D">
        <w:rPr>
          <w:lang w:val="fr-FR"/>
        </w:rPr>
        <w:t xml:space="preserve"> </w:t>
      </w:r>
      <w:r w:rsidRPr="0032190F">
        <w:rPr>
          <w:lang w:val="fr-FR"/>
        </w:rPr>
        <w:t>S</w:t>
      </w:r>
      <w:r w:rsidR="00B1648B">
        <w:rPr>
          <w:lang w:val="fr-FR"/>
        </w:rPr>
        <w:t>.</w:t>
      </w:r>
      <w:r w:rsidRPr="0032190F">
        <w:rPr>
          <w:lang w:val="fr-FR"/>
        </w:rPr>
        <w:t xml:space="preserve"> Fairén-Jiménez (BIB 1559) a travaillé sur la distribution spatiale des gravures. Elle a travaillé sur :</w:t>
      </w:r>
    </w:p>
    <w:p w14:paraId="2FA1CF5D" w14:textId="77777777" w:rsidR="00925DD7" w:rsidRPr="0032190F" w:rsidRDefault="00925DD7" w:rsidP="00242C0F">
      <w:pPr>
        <w:ind w:firstLine="709"/>
        <w:jc w:val="both"/>
        <w:rPr>
          <w:lang w:val="fr-FR"/>
        </w:rPr>
      </w:pPr>
      <w:r w:rsidRPr="0032190F">
        <w:rPr>
          <w:lang w:val="fr-FR"/>
        </w:rPr>
        <w:lastRenderedPageBreak/>
        <w:t>- une aire d’environ 20 x 25 km ;</w:t>
      </w:r>
    </w:p>
    <w:p w14:paraId="6D9CE3D2" w14:textId="77777777" w:rsidR="00925DD7" w:rsidRPr="0032190F" w:rsidRDefault="00925DD7" w:rsidP="00242C0F">
      <w:pPr>
        <w:ind w:firstLine="709"/>
        <w:jc w:val="both"/>
        <w:rPr>
          <w:lang w:val="fr-FR"/>
        </w:rPr>
      </w:pPr>
      <w:r w:rsidRPr="0032190F">
        <w:rPr>
          <w:lang w:val="fr-FR"/>
        </w:rPr>
        <w:t>- 320 affleurements (</w:t>
      </w:r>
      <w:r w:rsidRPr="0032190F">
        <w:rPr>
          <w:i/>
          <w:lang w:val="fr-FR"/>
        </w:rPr>
        <w:t>outcrops</w:t>
      </w:r>
      <w:r w:rsidRPr="0032190F">
        <w:rPr>
          <w:lang w:val="fr-FR"/>
        </w:rPr>
        <w:t>) sur les 380 connus (BIB 1559 p. 286) ;</w:t>
      </w:r>
    </w:p>
    <w:p w14:paraId="36DCE29B" w14:textId="77777777" w:rsidR="00925DD7" w:rsidRPr="0032190F" w:rsidRDefault="00925DD7" w:rsidP="00242C0F">
      <w:pPr>
        <w:ind w:left="709"/>
        <w:jc w:val="both"/>
        <w:rPr>
          <w:lang w:val="fr-FR"/>
        </w:rPr>
      </w:pPr>
      <w:r w:rsidRPr="0032190F">
        <w:rPr>
          <w:lang w:val="fr-FR"/>
        </w:rPr>
        <w:t xml:space="preserve">- avec un MNT de </w:t>
      </w:r>
      <w:smartTag w:uri="urn:schemas-microsoft-com:office:smarttags" w:element="metricconverter">
        <w:smartTagPr>
          <w:attr w:name="ProductID" w:val="5 m"/>
        </w:smartTagPr>
        <w:r w:rsidRPr="0032190F">
          <w:rPr>
            <w:lang w:val="fr-FR"/>
          </w:rPr>
          <w:t>5 m</w:t>
        </w:r>
      </w:smartTag>
      <w:r w:rsidRPr="0032190F">
        <w:rPr>
          <w:lang w:val="fr-FR"/>
        </w:rPr>
        <w:t xml:space="preserve"> extrait de la carte au 1/10 000 de l’</w:t>
      </w:r>
      <w:r w:rsidRPr="0032190F">
        <w:rPr>
          <w:i/>
          <w:lang w:val="fr-FR"/>
        </w:rPr>
        <w:t>Ordnance Survey Land-Form PROFILE</w:t>
      </w:r>
      <w:r w:rsidRPr="0032190F">
        <w:rPr>
          <w:lang w:val="fr-FR"/>
        </w:rPr>
        <w:t> ;</w:t>
      </w:r>
    </w:p>
    <w:p w14:paraId="52EE1CC3" w14:textId="77777777" w:rsidR="00925DD7" w:rsidRPr="0032190F" w:rsidRDefault="00925DD7" w:rsidP="00242C0F">
      <w:pPr>
        <w:ind w:left="709"/>
        <w:jc w:val="both"/>
        <w:rPr>
          <w:lang w:val="fr-FR"/>
        </w:rPr>
      </w:pPr>
      <w:r w:rsidRPr="0032190F">
        <w:rPr>
          <w:lang w:val="fr-FR"/>
        </w:rPr>
        <w:t>- un set de 162 ou 170 points aléatoires pour les comparaisons ;</w:t>
      </w:r>
    </w:p>
    <w:p w14:paraId="13D2577C" w14:textId="77777777" w:rsidR="00925DD7" w:rsidRPr="0032190F" w:rsidRDefault="00925DD7" w:rsidP="00242C0F">
      <w:pPr>
        <w:ind w:left="709"/>
        <w:jc w:val="both"/>
        <w:rPr>
          <w:lang w:val="fr-FR"/>
        </w:rPr>
      </w:pPr>
      <w:r w:rsidRPr="0032190F">
        <w:rPr>
          <w:lang w:val="fr-FR"/>
        </w:rPr>
        <w:t xml:space="preserve">- des tests statistiques : </w:t>
      </w:r>
      <w:hyperlink r:id="rId10737" w:anchor="Stat_TE_Khi_2" w:history="1">
        <w:r w:rsidRPr="0032190F">
          <w:rPr>
            <w:rStyle w:val="Hyperlink"/>
            <w:lang w:val="fr-FR"/>
          </w:rPr>
          <w:t>Khi-deux</w:t>
        </w:r>
      </w:hyperlink>
      <w:r w:rsidRPr="0032190F">
        <w:rPr>
          <w:lang w:val="fr-FR"/>
        </w:rPr>
        <w:t xml:space="preserve"> et </w:t>
      </w:r>
      <w:hyperlink r:id="rId10738" w:anchor="Stat_TE_Student" w:history="1">
        <w:r w:rsidRPr="0032190F">
          <w:rPr>
            <w:rStyle w:val="Hyperlink"/>
            <w:lang w:val="fr-FR"/>
          </w:rPr>
          <w:t>t-test </w:t>
        </w:r>
      </w:hyperlink>
      <w:r w:rsidRPr="0032190F">
        <w:rPr>
          <w:lang w:val="fr-FR"/>
        </w:rPr>
        <w:t>;</w:t>
      </w:r>
    </w:p>
    <w:p w14:paraId="0772E014" w14:textId="77777777" w:rsidR="00925DD7" w:rsidRPr="0032190F" w:rsidRDefault="00925DD7" w:rsidP="00242C0F">
      <w:pPr>
        <w:ind w:left="709"/>
        <w:jc w:val="both"/>
        <w:rPr>
          <w:lang w:val="fr-FR"/>
        </w:rPr>
      </w:pPr>
      <w:r w:rsidRPr="0032190F">
        <w:rPr>
          <w:lang w:val="fr-FR"/>
        </w:rPr>
        <w:t xml:space="preserve">- la carte </w:t>
      </w:r>
      <w:r w:rsidRPr="0032190F">
        <w:rPr>
          <w:i/>
          <w:lang w:val="fr-FR"/>
        </w:rPr>
        <w:t>Agricultural Land Classification (ALC) </w:t>
      </w:r>
      <w:r w:rsidRPr="0032190F">
        <w:rPr>
          <w:lang w:val="fr-FR"/>
        </w:rPr>
        <w:t>;</w:t>
      </w:r>
    </w:p>
    <w:p w14:paraId="5D0B234D" w14:textId="77777777" w:rsidR="00925DD7" w:rsidRPr="00FD51F2" w:rsidRDefault="00925DD7" w:rsidP="00242C0F">
      <w:pPr>
        <w:ind w:left="709"/>
        <w:jc w:val="both"/>
      </w:pPr>
      <w:r>
        <w:t>- l’algorithme de marche d’Uriarte (2005) ;</w:t>
      </w:r>
    </w:p>
    <w:p w14:paraId="0F56181E" w14:textId="77777777" w:rsidR="00925DD7" w:rsidRDefault="00925DD7" w:rsidP="00242C0F">
      <w:pPr>
        <w:jc w:val="both"/>
      </w:pPr>
    </w:p>
    <w:tbl>
      <w:tblPr>
        <w:tblW w:w="837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01"/>
        <w:gridCol w:w="4131"/>
        <w:gridCol w:w="2041"/>
      </w:tblGrid>
      <w:tr w:rsidR="00925DD7" w:rsidRPr="00DB5974" w14:paraId="052DBD6B" w14:textId="77777777" w:rsidTr="00F77C15">
        <w:trPr>
          <w:jc w:val="center"/>
        </w:trPr>
        <w:tc>
          <w:tcPr>
            <w:tcW w:w="2201" w:type="dxa"/>
            <w:vAlign w:val="center"/>
          </w:tcPr>
          <w:p w14:paraId="74E7F3E3" w14:textId="77777777" w:rsidR="00925DD7" w:rsidRPr="00DB5974" w:rsidRDefault="00925DD7" w:rsidP="00242C0F">
            <w:pPr>
              <w:jc w:val="center"/>
              <w:rPr>
                <w:b/>
                <w:sz w:val="20"/>
                <w:szCs w:val="20"/>
              </w:rPr>
            </w:pPr>
            <w:r w:rsidRPr="00DB5974">
              <w:rPr>
                <w:b/>
                <w:sz w:val="20"/>
                <w:szCs w:val="20"/>
              </w:rPr>
              <w:t>Variables</w:t>
            </w:r>
          </w:p>
        </w:tc>
        <w:tc>
          <w:tcPr>
            <w:tcW w:w="4131" w:type="dxa"/>
            <w:vAlign w:val="center"/>
          </w:tcPr>
          <w:p w14:paraId="01844620" w14:textId="77777777" w:rsidR="00925DD7" w:rsidRPr="00DB5974" w:rsidRDefault="00925DD7" w:rsidP="00242C0F">
            <w:pPr>
              <w:jc w:val="center"/>
              <w:rPr>
                <w:b/>
                <w:sz w:val="20"/>
                <w:szCs w:val="20"/>
              </w:rPr>
            </w:pPr>
            <w:r w:rsidRPr="00DB5974">
              <w:rPr>
                <w:b/>
                <w:sz w:val="20"/>
                <w:szCs w:val="20"/>
              </w:rPr>
              <w:t>Données brutes</w:t>
            </w:r>
          </w:p>
        </w:tc>
        <w:tc>
          <w:tcPr>
            <w:tcW w:w="2041" w:type="dxa"/>
            <w:vAlign w:val="center"/>
          </w:tcPr>
          <w:p w14:paraId="4A82FA70" w14:textId="77777777" w:rsidR="00925DD7" w:rsidRPr="00DB5974" w:rsidRDefault="00925DD7" w:rsidP="00242C0F">
            <w:pPr>
              <w:jc w:val="center"/>
              <w:rPr>
                <w:b/>
                <w:sz w:val="20"/>
                <w:szCs w:val="20"/>
              </w:rPr>
            </w:pPr>
            <w:r w:rsidRPr="00DB5974">
              <w:rPr>
                <w:b/>
                <w:sz w:val="20"/>
                <w:szCs w:val="20"/>
              </w:rPr>
              <w:t>Tests statitsiques</w:t>
            </w:r>
          </w:p>
          <w:p w14:paraId="1DCE791A" w14:textId="77777777" w:rsidR="00925DD7" w:rsidRPr="00DB5974" w:rsidRDefault="00925DD7" w:rsidP="00242C0F">
            <w:pPr>
              <w:jc w:val="center"/>
              <w:rPr>
                <w:b/>
                <w:sz w:val="20"/>
                <w:szCs w:val="20"/>
              </w:rPr>
            </w:pPr>
            <w:r w:rsidRPr="00DB5974">
              <w:rPr>
                <w:b/>
                <w:sz w:val="20"/>
                <w:szCs w:val="20"/>
              </w:rPr>
              <w:t xml:space="preserve">(art rupestre </w:t>
            </w:r>
            <w:r w:rsidRPr="00DB5974">
              <w:rPr>
                <w:b/>
                <w:i/>
                <w:sz w:val="20"/>
                <w:szCs w:val="20"/>
              </w:rPr>
              <w:t>vs</w:t>
            </w:r>
          </w:p>
          <w:p w14:paraId="1508944B" w14:textId="77777777" w:rsidR="00925DD7" w:rsidRPr="00DB5974" w:rsidRDefault="00925DD7" w:rsidP="00242C0F">
            <w:pPr>
              <w:jc w:val="center"/>
              <w:rPr>
                <w:b/>
                <w:sz w:val="20"/>
                <w:szCs w:val="20"/>
              </w:rPr>
            </w:pPr>
            <w:r w:rsidRPr="00DB5974">
              <w:rPr>
                <w:b/>
                <w:sz w:val="20"/>
                <w:szCs w:val="20"/>
              </w:rPr>
              <w:t>points aléa.)</w:t>
            </w:r>
          </w:p>
        </w:tc>
      </w:tr>
      <w:tr w:rsidR="00925DD7" w:rsidRPr="00DB5974" w14:paraId="65A4103A" w14:textId="77777777" w:rsidTr="00F77C15">
        <w:trPr>
          <w:jc w:val="center"/>
        </w:trPr>
        <w:tc>
          <w:tcPr>
            <w:tcW w:w="2201" w:type="dxa"/>
            <w:vAlign w:val="center"/>
          </w:tcPr>
          <w:p w14:paraId="46C85FE1" w14:textId="77777777" w:rsidR="00925DD7" w:rsidRPr="00DB5974" w:rsidRDefault="00925DD7" w:rsidP="00242C0F">
            <w:pPr>
              <w:jc w:val="center"/>
              <w:rPr>
                <w:sz w:val="20"/>
                <w:szCs w:val="20"/>
              </w:rPr>
            </w:pPr>
            <w:r w:rsidRPr="00DB5974">
              <w:rPr>
                <w:sz w:val="20"/>
                <w:szCs w:val="20"/>
              </w:rPr>
              <w:t>élévation absolue</w:t>
            </w:r>
          </w:p>
          <w:p w14:paraId="10130273" w14:textId="77777777" w:rsidR="00925DD7" w:rsidRPr="00DB5974" w:rsidRDefault="00925DD7" w:rsidP="00242C0F">
            <w:pPr>
              <w:jc w:val="center"/>
              <w:rPr>
                <w:sz w:val="20"/>
                <w:szCs w:val="20"/>
              </w:rPr>
            </w:pPr>
            <w:r w:rsidRPr="00DB5974">
              <w:rPr>
                <w:sz w:val="20"/>
                <w:szCs w:val="20"/>
              </w:rPr>
              <w:t>(</w:t>
            </w:r>
            <w:r w:rsidRPr="00DB5974">
              <w:rPr>
                <w:i/>
                <w:sz w:val="20"/>
                <w:szCs w:val="20"/>
              </w:rPr>
              <w:t>meter above sea level</w:t>
            </w:r>
            <w:r w:rsidRPr="00DB5974">
              <w:rPr>
                <w:sz w:val="20"/>
                <w:szCs w:val="20"/>
              </w:rPr>
              <w:t>,</w:t>
            </w:r>
          </w:p>
          <w:p w14:paraId="4451A2BC" w14:textId="77777777" w:rsidR="00925DD7" w:rsidRPr="00DB5974" w:rsidRDefault="00925DD7" w:rsidP="00242C0F">
            <w:pPr>
              <w:jc w:val="center"/>
              <w:rPr>
                <w:sz w:val="20"/>
                <w:szCs w:val="20"/>
              </w:rPr>
            </w:pPr>
            <w:r w:rsidRPr="00DB5974">
              <w:rPr>
                <w:sz w:val="20"/>
                <w:szCs w:val="20"/>
              </w:rPr>
              <w:t xml:space="preserve">i.e. </w:t>
            </w:r>
            <w:r w:rsidRPr="00DB5974">
              <w:rPr>
                <w:i/>
                <w:sz w:val="20"/>
                <w:szCs w:val="20"/>
              </w:rPr>
              <w:t>masl</w:t>
            </w:r>
            <w:r w:rsidRPr="00DB5974">
              <w:rPr>
                <w:sz w:val="20"/>
                <w:szCs w:val="20"/>
              </w:rPr>
              <w:t>)</w:t>
            </w:r>
          </w:p>
        </w:tc>
        <w:tc>
          <w:tcPr>
            <w:tcW w:w="4131" w:type="dxa"/>
            <w:vAlign w:val="center"/>
          </w:tcPr>
          <w:p w14:paraId="0ADCDF8A" w14:textId="77777777" w:rsidR="00925DD7" w:rsidRPr="00DB5974" w:rsidRDefault="00925DD7" w:rsidP="00242C0F">
            <w:pPr>
              <w:jc w:val="center"/>
              <w:rPr>
                <w:sz w:val="20"/>
                <w:szCs w:val="20"/>
              </w:rPr>
            </w:pPr>
            <w:r w:rsidRPr="00DB5974">
              <w:rPr>
                <w:sz w:val="20"/>
                <w:szCs w:val="20"/>
              </w:rPr>
              <w:t>plus haut</w:t>
            </w:r>
          </w:p>
        </w:tc>
        <w:tc>
          <w:tcPr>
            <w:tcW w:w="2041" w:type="dxa"/>
            <w:vAlign w:val="center"/>
          </w:tcPr>
          <w:p w14:paraId="5678716C" w14:textId="77777777" w:rsidR="00925DD7" w:rsidRPr="00DB5974" w:rsidRDefault="00925DD7" w:rsidP="00242C0F">
            <w:pPr>
              <w:jc w:val="center"/>
              <w:rPr>
                <w:sz w:val="20"/>
                <w:szCs w:val="20"/>
              </w:rPr>
            </w:pPr>
          </w:p>
        </w:tc>
      </w:tr>
      <w:tr w:rsidR="00925DD7" w:rsidRPr="00DB5974" w14:paraId="0655140F" w14:textId="77777777" w:rsidTr="00F77C15">
        <w:trPr>
          <w:jc w:val="center"/>
        </w:trPr>
        <w:tc>
          <w:tcPr>
            <w:tcW w:w="2201" w:type="dxa"/>
            <w:vAlign w:val="center"/>
          </w:tcPr>
          <w:p w14:paraId="620F72A9" w14:textId="77777777" w:rsidR="00925DD7" w:rsidRPr="00DB5974" w:rsidRDefault="00925DD7" w:rsidP="00242C0F">
            <w:pPr>
              <w:jc w:val="center"/>
              <w:rPr>
                <w:sz w:val="20"/>
                <w:szCs w:val="20"/>
              </w:rPr>
            </w:pPr>
            <w:r w:rsidRPr="00DB5974">
              <w:rPr>
                <w:sz w:val="20"/>
                <w:szCs w:val="20"/>
              </w:rPr>
              <w:t>élévation relative</w:t>
            </w:r>
          </w:p>
          <w:p w14:paraId="05AEA553" w14:textId="77777777" w:rsidR="00925DD7" w:rsidRPr="00DB5974" w:rsidRDefault="00925DD7" w:rsidP="00242C0F">
            <w:pPr>
              <w:jc w:val="center"/>
              <w:rPr>
                <w:sz w:val="20"/>
                <w:szCs w:val="20"/>
              </w:rPr>
            </w:pPr>
            <w:r w:rsidRPr="00DB5974">
              <w:rPr>
                <w:sz w:val="20"/>
                <w:szCs w:val="20"/>
              </w:rPr>
              <w:t>(</w:t>
            </w:r>
            <w:r w:rsidRPr="00DB5974">
              <w:rPr>
                <w:i/>
                <w:sz w:val="20"/>
                <w:szCs w:val="20"/>
              </w:rPr>
              <w:t>prominence</w:t>
            </w:r>
            <w:r w:rsidRPr="00DB5974">
              <w:rPr>
                <w:sz w:val="20"/>
                <w:szCs w:val="20"/>
              </w:rPr>
              <w:t>)</w:t>
            </w:r>
          </w:p>
        </w:tc>
        <w:tc>
          <w:tcPr>
            <w:tcW w:w="4131" w:type="dxa"/>
            <w:vAlign w:val="center"/>
          </w:tcPr>
          <w:p w14:paraId="18091229" w14:textId="77777777" w:rsidR="00925DD7" w:rsidRPr="0032190F" w:rsidRDefault="00925DD7" w:rsidP="00242C0F">
            <w:pPr>
              <w:jc w:val="center"/>
              <w:rPr>
                <w:sz w:val="20"/>
                <w:szCs w:val="20"/>
                <w:lang w:val="fr-FR"/>
              </w:rPr>
            </w:pPr>
            <w:r w:rsidRPr="0032190F">
              <w:rPr>
                <w:sz w:val="20"/>
                <w:szCs w:val="20"/>
                <w:lang w:val="fr-FR"/>
              </w:rPr>
              <w:t xml:space="preserve">58% de l’art rupestre est concentré à des altitudes de 25 à </w:t>
            </w:r>
            <w:smartTag w:uri="urn:schemas-microsoft-com:office:smarttags" w:element="metricconverter">
              <w:smartTagPr>
                <w:attr w:name="ProductID" w:val="45 m"/>
              </w:smartTagPr>
              <w:r w:rsidRPr="0032190F">
                <w:rPr>
                  <w:sz w:val="20"/>
                  <w:szCs w:val="20"/>
                  <w:lang w:val="fr-FR"/>
                </w:rPr>
                <w:t>45 m</w:t>
              </w:r>
            </w:smartTag>
            <w:r w:rsidRPr="0032190F">
              <w:rPr>
                <w:sz w:val="20"/>
                <w:szCs w:val="20"/>
                <w:lang w:val="fr-FR"/>
              </w:rPr>
              <w:t xml:space="preserve"> au-dessus de leur alentours</w:t>
            </w:r>
          </w:p>
        </w:tc>
        <w:tc>
          <w:tcPr>
            <w:tcW w:w="2041" w:type="dxa"/>
            <w:vAlign w:val="center"/>
          </w:tcPr>
          <w:p w14:paraId="2F0A5A6E" w14:textId="77777777" w:rsidR="00925DD7" w:rsidRPr="00DB5974" w:rsidRDefault="00925DD7" w:rsidP="00242C0F">
            <w:pPr>
              <w:jc w:val="center"/>
              <w:rPr>
                <w:sz w:val="20"/>
                <w:szCs w:val="20"/>
              </w:rPr>
            </w:pPr>
            <w:r w:rsidRPr="00DB5974">
              <w:rPr>
                <w:sz w:val="20"/>
                <w:szCs w:val="20"/>
              </w:rPr>
              <w:t>t-test &lt; 0,05</w:t>
            </w:r>
          </w:p>
          <w:p w14:paraId="3B3BF5E5" w14:textId="77777777" w:rsidR="00925DD7" w:rsidRPr="00DB5974" w:rsidRDefault="00925DD7" w:rsidP="00242C0F">
            <w:pPr>
              <w:jc w:val="center"/>
              <w:rPr>
                <w:sz w:val="20"/>
                <w:szCs w:val="20"/>
              </w:rPr>
            </w:pPr>
            <w:r w:rsidRPr="00DB5974">
              <w:rPr>
                <w:sz w:val="20"/>
                <w:szCs w:val="20"/>
              </w:rPr>
              <w:t>(significatif)</w:t>
            </w:r>
          </w:p>
        </w:tc>
      </w:tr>
      <w:tr w:rsidR="00925DD7" w:rsidRPr="00DB5974" w14:paraId="6422A399" w14:textId="77777777" w:rsidTr="00F77C15">
        <w:trPr>
          <w:jc w:val="center"/>
        </w:trPr>
        <w:tc>
          <w:tcPr>
            <w:tcW w:w="2201" w:type="dxa"/>
            <w:vAlign w:val="center"/>
          </w:tcPr>
          <w:p w14:paraId="08EF29F7" w14:textId="77777777" w:rsidR="00925DD7" w:rsidRPr="00DB5974" w:rsidRDefault="00925DD7" w:rsidP="00242C0F">
            <w:pPr>
              <w:jc w:val="center"/>
              <w:rPr>
                <w:sz w:val="20"/>
                <w:szCs w:val="20"/>
              </w:rPr>
            </w:pPr>
            <w:r w:rsidRPr="00DB5974">
              <w:rPr>
                <w:sz w:val="20"/>
                <w:szCs w:val="20"/>
              </w:rPr>
              <w:t>pente d’installation</w:t>
            </w:r>
          </w:p>
          <w:p w14:paraId="5A29AA24" w14:textId="77777777" w:rsidR="00925DD7" w:rsidRPr="00DB5974" w:rsidRDefault="00925DD7" w:rsidP="00242C0F">
            <w:pPr>
              <w:jc w:val="center"/>
              <w:rPr>
                <w:sz w:val="20"/>
                <w:szCs w:val="20"/>
              </w:rPr>
            </w:pPr>
            <w:r w:rsidRPr="00DB5974">
              <w:rPr>
                <w:sz w:val="20"/>
                <w:szCs w:val="20"/>
              </w:rPr>
              <w:t>(</w:t>
            </w:r>
            <w:r w:rsidRPr="00DB5974">
              <w:rPr>
                <w:i/>
                <w:sz w:val="20"/>
                <w:szCs w:val="20"/>
              </w:rPr>
              <w:t>slope</w:t>
            </w:r>
            <w:r w:rsidRPr="00DB5974">
              <w:rPr>
                <w:sz w:val="20"/>
                <w:szCs w:val="20"/>
              </w:rPr>
              <w:t>)</w:t>
            </w:r>
          </w:p>
        </w:tc>
        <w:tc>
          <w:tcPr>
            <w:tcW w:w="4131" w:type="dxa"/>
            <w:vAlign w:val="center"/>
          </w:tcPr>
          <w:p w14:paraId="0B7116E0" w14:textId="77777777" w:rsidR="00925DD7" w:rsidRPr="0032190F" w:rsidRDefault="00925DD7" w:rsidP="00242C0F">
            <w:pPr>
              <w:jc w:val="center"/>
              <w:rPr>
                <w:sz w:val="20"/>
                <w:szCs w:val="20"/>
                <w:lang w:val="fr-FR"/>
              </w:rPr>
            </w:pPr>
            <w:r w:rsidRPr="0032190F">
              <w:rPr>
                <w:sz w:val="20"/>
                <w:szCs w:val="20"/>
                <w:lang w:val="fr-FR"/>
              </w:rPr>
              <w:t>50% de l’art rupestre est disposé sur des pentes allant de 10 à 20% contre 50% de la région qui est à &lt;2%</w:t>
            </w:r>
          </w:p>
        </w:tc>
        <w:tc>
          <w:tcPr>
            <w:tcW w:w="2041" w:type="dxa"/>
            <w:vAlign w:val="center"/>
          </w:tcPr>
          <w:p w14:paraId="0C874327" w14:textId="77777777" w:rsidR="00925DD7" w:rsidRPr="00DB5974" w:rsidRDefault="00925DD7" w:rsidP="00242C0F">
            <w:pPr>
              <w:jc w:val="center"/>
              <w:rPr>
                <w:sz w:val="20"/>
                <w:szCs w:val="20"/>
              </w:rPr>
            </w:pPr>
            <w:r w:rsidRPr="00DB5974">
              <w:rPr>
                <w:sz w:val="20"/>
                <w:szCs w:val="20"/>
              </w:rPr>
              <w:t>khi-deux 7,24 x 10</w:t>
            </w:r>
            <w:r w:rsidRPr="00DB5974">
              <w:rPr>
                <w:sz w:val="20"/>
                <w:szCs w:val="20"/>
                <w:vertAlign w:val="superscript"/>
              </w:rPr>
              <w:t>-07</w:t>
            </w:r>
          </w:p>
          <w:p w14:paraId="3C27F65A" w14:textId="77777777" w:rsidR="00925DD7" w:rsidRPr="00DB5974" w:rsidRDefault="00925DD7" w:rsidP="00242C0F">
            <w:pPr>
              <w:jc w:val="center"/>
              <w:rPr>
                <w:sz w:val="20"/>
                <w:szCs w:val="20"/>
              </w:rPr>
            </w:pPr>
            <w:r w:rsidRPr="00DB5974">
              <w:rPr>
                <w:sz w:val="20"/>
                <w:szCs w:val="20"/>
              </w:rPr>
              <w:t>(significatif)</w:t>
            </w:r>
          </w:p>
        </w:tc>
      </w:tr>
      <w:tr w:rsidR="00925DD7" w:rsidRPr="00DB5974" w14:paraId="21E8A2FC" w14:textId="77777777" w:rsidTr="00F77C15">
        <w:trPr>
          <w:jc w:val="center"/>
        </w:trPr>
        <w:tc>
          <w:tcPr>
            <w:tcW w:w="2201" w:type="dxa"/>
            <w:vAlign w:val="center"/>
          </w:tcPr>
          <w:p w14:paraId="1FEB1AAC" w14:textId="77777777" w:rsidR="00925DD7" w:rsidRPr="00DB5974" w:rsidRDefault="00925DD7" w:rsidP="00242C0F">
            <w:pPr>
              <w:jc w:val="center"/>
              <w:rPr>
                <w:sz w:val="20"/>
                <w:szCs w:val="20"/>
              </w:rPr>
            </w:pPr>
            <w:r w:rsidRPr="00DB5974">
              <w:rPr>
                <w:sz w:val="20"/>
                <w:szCs w:val="20"/>
              </w:rPr>
              <w:t>direction des pentes</w:t>
            </w:r>
          </w:p>
          <w:p w14:paraId="196AF627" w14:textId="77777777" w:rsidR="00925DD7" w:rsidRPr="00DB5974" w:rsidRDefault="00925DD7" w:rsidP="00242C0F">
            <w:pPr>
              <w:jc w:val="center"/>
              <w:rPr>
                <w:sz w:val="20"/>
                <w:szCs w:val="20"/>
              </w:rPr>
            </w:pPr>
            <w:r w:rsidRPr="00DB5974">
              <w:rPr>
                <w:sz w:val="20"/>
                <w:szCs w:val="20"/>
              </w:rPr>
              <w:t>(</w:t>
            </w:r>
            <w:r w:rsidRPr="00DB5974">
              <w:rPr>
                <w:i/>
                <w:sz w:val="20"/>
                <w:szCs w:val="20"/>
              </w:rPr>
              <w:t>aspect</w:t>
            </w:r>
            <w:r w:rsidRPr="00DB5974">
              <w:rPr>
                <w:sz w:val="20"/>
                <w:szCs w:val="20"/>
              </w:rPr>
              <w:t>)</w:t>
            </w:r>
          </w:p>
        </w:tc>
        <w:tc>
          <w:tcPr>
            <w:tcW w:w="4131" w:type="dxa"/>
            <w:vAlign w:val="center"/>
          </w:tcPr>
          <w:p w14:paraId="3771FC74" w14:textId="77777777" w:rsidR="00925DD7" w:rsidRPr="0032190F" w:rsidRDefault="00925DD7" w:rsidP="00242C0F">
            <w:pPr>
              <w:jc w:val="center"/>
              <w:rPr>
                <w:sz w:val="20"/>
                <w:szCs w:val="20"/>
                <w:lang w:val="fr-FR"/>
              </w:rPr>
            </w:pPr>
            <w:r w:rsidRPr="0032190F">
              <w:rPr>
                <w:sz w:val="20"/>
                <w:szCs w:val="20"/>
                <w:lang w:val="fr-FR"/>
              </w:rPr>
              <w:t>Sud, Sud-Est, Est mais aussi d’autres valeurs</w:t>
            </w:r>
          </w:p>
        </w:tc>
        <w:tc>
          <w:tcPr>
            <w:tcW w:w="2041" w:type="dxa"/>
            <w:vAlign w:val="center"/>
          </w:tcPr>
          <w:p w14:paraId="2AEEB027" w14:textId="77777777" w:rsidR="00925DD7" w:rsidRPr="00DB5974" w:rsidRDefault="00925DD7" w:rsidP="00242C0F">
            <w:pPr>
              <w:jc w:val="center"/>
              <w:rPr>
                <w:sz w:val="20"/>
                <w:szCs w:val="20"/>
              </w:rPr>
            </w:pPr>
            <w:r w:rsidRPr="00DB5974">
              <w:rPr>
                <w:sz w:val="20"/>
                <w:szCs w:val="20"/>
              </w:rPr>
              <w:t>non significatif</w:t>
            </w:r>
          </w:p>
        </w:tc>
      </w:tr>
      <w:tr w:rsidR="00925DD7" w:rsidRPr="006A329A" w14:paraId="2FE00FDF" w14:textId="77777777" w:rsidTr="00F77C15">
        <w:trPr>
          <w:jc w:val="center"/>
        </w:trPr>
        <w:tc>
          <w:tcPr>
            <w:tcW w:w="2201" w:type="dxa"/>
            <w:vAlign w:val="center"/>
          </w:tcPr>
          <w:p w14:paraId="74C156B7" w14:textId="77777777" w:rsidR="00925DD7" w:rsidRPr="00DB5974" w:rsidRDefault="00925DD7" w:rsidP="00242C0F">
            <w:pPr>
              <w:jc w:val="center"/>
              <w:rPr>
                <w:sz w:val="20"/>
                <w:szCs w:val="20"/>
              </w:rPr>
            </w:pPr>
            <w:r w:rsidRPr="00DB5974">
              <w:rPr>
                <w:sz w:val="20"/>
                <w:szCs w:val="20"/>
              </w:rPr>
              <w:t>type de sol</w:t>
            </w:r>
          </w:p>
        </w:tc>
        <w:tc>
          <w:tcPr>
            <w:tcW w:w="4131" w:type="dxa"/>
            <w:vAlign w:val="center"/>
          </w:tcPr>
          <w:p w14:paraId="38289B06" w14:textId="77777777" w:rsidR="00925DD7" w:rsidRPr="0032190F" w:rsidRDefault="00925DD7" w:rsidP="00242C0F">
            <w:pPr>
              <w:jc w:val="center"/>
              <w:rPr>
                <w:sz w:val="20"/>
                <w:szCs w:val="20"/>
                <w:lang w:val="fr-FR"/>
              </w:rPr>
            </w:pPr>
            <w:r w:rsidRPr="0032190F">
              <w:rPr>
                <w:sz w:val="20"/>
                <w:szCs w:val="20"/>
                <w:lang w:val="fr-FR"/>
              </w:rPr>
              <w:t xml:space="preserve">64% des sites d’art rupestres sont sur des zones classées comme </w:t>
            </w:r>
            <w:r w:rsidRPr="0032190F">
              <w:rPr>
                <w:i/>
                <w:sz w:val="20"/>
                <w:szCs w:val="20"/>
                <w:lang w:val="fr-FR"/>
              </w:rPr>
              <w:t>unsuitable</w:t>
            </w:r>
            <w:r w:rsidRPr="0032190F">
              <w:rPr>
                <w:sz w:val="20"/>
                <w:szCs w:val="20"/>
                <w:lang w:val="fr-FR"/>
              </w:rPr>
              <w:t xml:space="preserve"> dans le </w:t>
            </w:r>
            <w:r w:rsidRPr="0032190F">
              <w:rPr>
                <w:i/>
                <w:sz w:val="20"/>
                <w:szCs w:val="20"/>
                <w:lang w:val="fr-FR"/>
              </w:rPr>
              <w:t>ALC</w:t>
            </w:r>
          </w:p>
        </w:tc>
        <w:tc>
          <w:tcPr>
            <w:tcW w:w="2041" w:type="dxa"/>
            <w:vAlign w:val="center"/>
          </w:tcPr>
          <w:p w14:paraId="08D0086E" w14:textId="77777777" w:rsidR="00925DD7" w:rsidRPr="0032190F" w:rsidRDefault="00925DD7" w:rsidP="00242C0F">
            <w:pPr>
              <w:jc w:val="center"/>
              <w:rPr>
                <w:sz w:val="20"/>
                <w:szCs w:val="20"/>
                <w:lang w:val="fr-FR"/>
              </w:rPr>
            </w:pPr>
          </w:p>
        </w:tc>
      </w:tr>
      <w:tr w:rsidR="00925DD7" w:rsidRPr="00DB5974" w14:paraId="0ECF8225" w14:textId="77777777" w:rsidTr="00F77C15">
        <w:trPr>
          <w:jc w:val="center"/>
        </w:trPr>
        <w:tc>
          <w:tcPr>
            <w:tcW w:w="2201" w:type="dxa"/>
            <w:vAlign w:val="center"/>
          </w:tcPr>
          <w:p w14:paraId="41CDA26C" w14:textId="77777777" w:rsidR="00925DD7" w:rsidRPr="00DB5974" w:rsidRDefault="00925DD7" w:rsidP="00242C0F">
            <w:pPr>
              <w:jc w:val="center"/>
              <w:rPr>
                <w:sz w:val="20"/>
                <w:szCs w:val="20"/>
              </w:rPr>
            </w:pPr>
            <w:r w:rsidRPr="00DB5974">
              <w:rPr>
                <w:sz w:val="20"/>
                <w:szCs w:val="20"/>
              </w:rPr>
              <w:t>cours d’eau</w:t>
            </w:r>
          </w:p>
        </w:tc>
        <w:tc>
          <w:tcPr>
            <w:tcW w:w="4131" w:type="dxa"/>
            <w:vAlign w:val="center"/>
          </w:tcPr>
          <w:p w14:paraId="08DCDCDC" w14:textId="77777777" w:rsidR="00925DD7" w:rsidRPr="00DB5974" w:rsidRDefault="00925DD7" w:rsidP="00242C0F">
            <w:pPr>
              <w:jc w:val="center"/>
              <w:rPr>
                <w:sz w:val="20"/>
                <w:szCs w:val="20"/>
              </w:rPr>
            </w:pPr>
            <w:r w:rsidRPr="00DB5974">
              <w:rPr>
                <w:sz w:val="20"/>
                <w:szCs w:val="20"/>
              </w:rPr>
              <w:t>plutôt éloigné</w:t>
            </w:r>
          </w:p>
        </w:tc>
        <w:tc>
          <w:tcPr>
            <w:tcW w:w="2041" w:type="dxa"/>
            <w:vAlign w:val="center"/>
          </w:tcPr>
          <w:p w14:paraId="1C118C50" w14:textId="77777777" w:rsidR="00925DD7" w:rsidRPr="00DB5974" w:rsidRDefault="00925DD7" w:rsidP="00242C0F">
            <w:pPr>
              <w:jc w:val="center"/>
              <w:rPr>
                <w:sz w:val="20"/>
                <w:szCs w:val="20"/>
              </w:rPr>
            </w:pPr>
            <w:r w:rsidRPr="00DB5974">
              <w:rPr>
                <w:sz w:val="20"/>
                <w:szCs w:val="20"/>
              </w:rPr>
              <w:t>khi-deux 8,24x10</w:t>
            </w:r>
            <w:r w:rsidRPr="00DB5974">
              <w:rPr>
                <w:sz w:val="20"/>
                <w:szCs w:val="20"/>
                <w:vertAlign w:val="superscript"/>
              </w:rPr>
              <w:t>-16</w:t>
            </w:r>
          </w:p>
          <w:p w14:paraId="684088DD" w14:textId="77777777" w:rsidR="00925DD7" w:rsidRPr="00DB5974" w:rsidRDefault="00925DD7" w:rsidP="00242C0F">
            <w:pPr>
              <w:jc w:val="center"/>
              <w:rPr>
                <w:sz w:val="20"/>
                <w:szCs w:val="20"/>
              </w:rPr>
            </w:pPr>
            <w:r w:rsidRPr="00DB5974">
              <w:rPr>
                <w:sz w:val="20"/>
                <w:szCs w:val="20"/>
              </w:rPr>
              <w:t>(signifcatif)</w:t>
            </w:r>
          </w:p>
        </w:tc>
      </w:tr>
      <w:tr w:rsidR="00925DD7" w:rsidRPr="00DB5974" w14:paraId="3027056D" w14:textId="77777777" w:rsidTr="00F77C15">
        <w:trPr>
          <w:jc w:val="center"/>
        </w:trPr>
        <w:tc>
          <w:tcPr>
            <w:tcW w:w="2201" w:type="dxa"/>
            <w:vAlign w:val="center"/>
          </w:tcPr>
          <w:p w14:paraId="49C08295" w14:textId="77777777" w:rsidR="00925DD7" w:rsidRPr="00DB5974" w:rsidRDefault="00925DD7" w:rsidP="00242C0F">
            <w:pPr>
              <w:jc w:val="center"/>
              <w:rPr>
                <w:sz w:val="20"/>
                <w:szCs w:val="20"/>
              </w:rPr>
            </w:pPr>
            <w:r w:rsidRPr="00DB5974">
              <w:rPr>
                <w:sz w:val="20"/>
                <w:szCs w:val="20"/>
              </w:rPr>
              <w:t>lignes de crêtes</w:t>
            </w:r>
          </w:p>
          <w:p w14:paraId="795E705B" w14:textId="77777777" w:rsidR="00925DD7" w:rsidRPr="00DB5974" w:rsidRDefault="00925DD7" w:rsidP="00242C0F">
            <w:pPr>
              <w:jc w:val="center"/>
              <w:rPr>
                <w:sz w:val="20"/>
                <w:szCs w:val="20"/>
              </w:rPr>
            </w:pPr>
            <w:r w:rsidRPr="00DB5974">
              <w:rPr>
                <w:sz w:val="20"/>
                <w:szCs w:val="20"/>
              </w:rPr>
              <w:t>(</w:t>
            </w:r>
            <w:r w:rsidRPr="00DB5974">
              <w:rPr>
                <w:i/>
                <w:sz w:val="20"/>
                <w:szCs w:val="20"/>
              </w:rPr>
              <w:t>ridgelines</w:t>
            </w:r>
            <w:r w:rsidRPr="00DB5974">
              <w:rPr>
                <w:sz w:val="20"/>
                <w:szCs w:val="20"/>
              </w:rPr>
              <w:t>)</w:t>
            </w:r>
          </w:p>
        </w:tc>
        <w:tc>
          <w:tcPr>
            <w:tcW w:w="4131" w:type="dxa"/>
            <w:vAlign w:val="center"/>
          </w:tcPr>
          <w:p w14:paraId="37095848" w14:textId="77777777" w:rsidR="00925DD7" w:rsidRPr="00DB5974" w:rsidRDefault="00925DD7" w:rsidP="00242C0F">
            <w:pPr>
              <w:jc w:val="center"/>
              <w:rPr>
                <w:sz w:val="20"/>
                <w:szCs w:val="20"/>
              </w:rPr>
            </w:pPr>
            <w:r w:rsidRPr="00DB5974">
              <w:rPr>
                <w:sz w:val="20"/>
                <w:szCs w:val="20"/>
              </w:rPr>
              <w:t>plutôt proche</w:t>
            </w:r>
          </w:p>
        </w:tc>
        <w:tc>
          <w:tcPr>
            <w:tcW w:w="2041" w:type="dxa"/>
            <w:vAlign w:val="center"/>
          </w:tcPr>
          <w:p w14:paraId="7C8C9A7E" w14:textId="77777777" w:rsidR="00925DD7" w:rsidRPr="00DB5974" w:rsidRDefault="00925DD7" w:rsidP="00242C0F">
            <w:pPr>
              <w:jc w:val="center"/>
              <w:rPr>
                <w:sz w:val="20"/>
                <w:szCs w:val="20"/>
              </w:rPr>
            </w:pPr>
            <w:r w:rsidRPr="00DB5974">
              <w:rPr>
                <w:sz w:val="20"/>
                <w:szCs w:val="20"/>
              </w:rPr>
              <w:t>khi-deux 1.17x10</w:t>
            </w:r>
            <w:r w:rsidRPr="00DB5974">
              <w:rPr>
                <w:sz w:val="20"/>
                <w:szCs w:val="20"/>
                <w:vertAlign w:val="superscript"/>
              </w:rPr>
              <w:t>-12</w:t>
            </w:r>
          </w:p>
          <w:p w14:paraId="390FD9E5" w14:textId="77777777" w:rsidR="00925DD7" w:rsidRPr="00DB5974" w:rsidRDefault="00925DD7" w:rsidP="00242C0F">
            <w:pPr>
              <w:jc w:val="center"/>
              <w:rPr>
                <w:sz w:val="20"/>
                <w:szCs w:val="20"/>
              </w:rPr>
            </w:pPr>
            <w:r w:rsidRPr="00DB5974">
              <w:rPr>
                <w:sz w:val="20"/>
                <w:szCs w:val="20"/>
              </w:rPr>
              <w:t>(significatif)</w:t>
            </w:r>
          </w:p>
        </w:tc>
      </w:tr>
      <w:tr w:rsidR="00925DD7" w:rsidRPr="00DB5974" w14:paraId="436B1FCC" w14:textId="77777777" w:rsidTr="00F77C15">
        <w:trPr>
          <w:jc w:val="center"/>
        </w:trPr>
        <w:tc>
          <w:tcPr>
            <w:tcW w:w="2201" w:type="dxa"/>
            <w:vAlign w:val="center"/>
          </w:tcPr>
          <w:p w14:paraId="6407FB44" w14:textId="77777777" w:rsidR="00925DD7" w:rsidRPr="00DB5974" w:rsidRDefault="00925DD7" w:rsidP="00242C0F">
            <w:pPr>
              <w:jc w:val="center"/>
              <w:rPr>
                <w:sz w:val="20"/>
                <w:szCs w:val="20"/>
              </w:rPr>
            </w:pPr>
            <w:r w:rsidRPr="00DB5974">
              <w:rPr>
                <w:sz w:val="20"/>
                <w:szCs w:val="20"/>
              </w:rPr>
              <w:t>mobilité</w:t>
            </w:r>
          </w:p>
        </w:tc>
        <w:tc>
          <w:tcPr>
            <w:tcW w:w="4131" w:type="dxa"/>
            <w:vAlign w:val="center"/>
          </w:tcPr>
          <w:p w14:paraId="213F4349" w14:textId="77777777" w:rsidR="00925DD7" w:rsidRPr="00DB5974" w:rsidRDefault="00925DD7" w:rsidP="00242C0F">
            <w:pPr>
              <w:jc w:val="center"/>
              <w:rPr>
                <w:sz w:val="20"/>
                <w:szCs w:val="20"/>
              </w:rPr>
            </w:pPr>
          </w:p>
        </w:tc>
        <w:tc>
          <w:tcPr>
            <w:tcW w:w="2041" w:type="dxa"/>
            <w:vAlign w:val="center"/>
          </w:tcPr>
          <w:p w14:paraId="13050A5C" w14:textId="77777777" w:rsidR="00925DD7" w:rsidRPr="00DB5974" w:rsidRDefault="00925DD7" w:rsidP="00242C0F">
            <w:pPr>
              <w:jc w:val="center"/>
              <w:rPr>
                <w:sz w:val="20"/>
                <w:szCs w:val="20"/>
              </w:rPr>
            </w:pPr>
          </w:p>
        </w:tc>
      </w:tr>
      <w:tr w:rsidR="00925DD7" w:rsidRPr="006A329A" w14:paraId="73840AC4" w14:textId="77777777" w:rsidTr="00F77C15">
        <w:trPr>
          <w:jc w:val="center"/>
        </w:trPr>
        <w:tc>
          <w:tcPr>
            <w:tcW w:w="2201" w:type="dxa"/>
            <w:vAlign w:val="center"/>
          </w:tcPr>
          <w:p w14:paraId="7FAFADAC" w14:textId="77777777" w:rsidR="00925DD7" w:rsidRPr="00DB5974" w:rsidRDefault="00925DD7" w:rsidP="00242C0F">
            <w:pPr>
              <w:jc w:val="center"/>
              <w:rPr>
                <w:sz w:val="20"/>
                <w:szCs w:val="20"/>
              </w:rPr>
            </w:pPr>
            <w:r w:rsidRPr="00DB5974">
              <w:rPr>
                <w:sz w:val="20"/>
                <w:szCs w:val="20"/>
              </w:rPr>
              <w:t>visibilités</w:t>
            </w:r>
          </w:p>
        </w:tc>
        <w:tc>
          <w:tcPr>
            <w:tcW w:w="4131" w:type="dxa"/>
            <w:vAlign w:val="center"/>
          </w:tcPr>
          <w:p w14:paraId="11A69427" w14:textId="77777777" w:rsidR="00925DD7" w:rsidRPr="0032190F" w:rsidRDefault="00925DD7" w:rsidP="00242C0F">
            <w:pPr>
              <w:jc w:val="center"/>
              <w:rPr>
                <w:sz w:val="20"/>
                <w:szCs w:val="20"/>
                <w:lang w:val="fr-FR"/>
              </w:rPr>
            </w:pPr>
            <w:r w:rsidRPr="0032190F">
              <w:rPr>
                <w:sz w:val="20"/>
                <w:szCs w:val="20"/>
                <w:lang w:val="fr-FR"/>
              </w:rPr>
              <w:t>contrôle des zones basses plutôt qu’intervisibilité.</w:t>
            </w:r>
          </w:p>
        </w:tc>
        <w:tc>
          <w:tcPr>
            <w:tcW w:w="2041" w:type="dxa"/>
            <w:vAlign w:val="center"/>
          </w:tcPr>
          <w:p w14:paraId="3E8E489A" w14:textId="77777777" w:rsidR="00925DD7" w:rsidRPr="0032190F" w:rsidRDefault="00925DD7" w:rsidP="00242C0F">
            <w:pPr>
              <w:jc w:val="center"/>
              <w:rPr>
                <w:sz w:val="20"/>
                <w:szCs w:val="20"/>
                <w:lang w:val="fr-FR"/>
              </w:rPr>
            </w:pPr>
          </w:p>
        </w:tc>
      </w:tr>
    </w:tbl>
    <w:p w14:paraId="2B9E04B4" w14:textId="3756CA34" w:rsidR="00925DD7" w:rsidRDefault="00925DD7" w:rsidP="00242C0F">
      <w:pPr>
        <w:rPr>
          <w:lang w:val="fr-FR"/>
        </w:rPr>
      </w:pPr>
      <w:r w:rsidRPr="0032190F">
        <w:rPr>
          <w:lang w:val="fr-FR"/>
        </w:rPr>
        <w:t xml:space="preserve"> (BIB 1559)</w:t>
      </w:r>
    </w:p>
    <w:p w14:paraId="2EC2885B" w14:textId="77777777" w:rsidR="00BA703D" w:rsidRDefault="00BA703D" w:rsidP="00242C0F">
      <w:pPr>
        <w:rPr>
          <w:lang w:val="fr-FR"/>
        </w:rPr>
      </w:pPr>
    </w:p>
    <w:p w14:paraId="1797F68C" w14:textId="28C87F25" w:rsidR="00BA703D" w:rsidRPr="0032190F" w:rsidRDefault="00BA703D" w:rsidP="00BA703D">
      <w:pPr>
        <w:pStyle w:val="Heading2"/>
      </w:pPr>
      <w:r>
        <w:t>liste</w:t>
      </w:r>
    </w:p>
    <w:p w14:paraId="68273ED6" w14:textId="77777777" w:rsidR="00066994" w:rsidRPr="0032190F" w:rsidRDefault="00066994" w:rsidP="00242C0F">
      <w:pPr>
        <w:rPr>
          <w:lang w:val="fr-FR"/>
        </w:rPr>
      </w:pPr>
    </w:p>
    <w:p w14:paraId="44A28297" w14:textId="77777777" w:rsidR="00066994" w:rsidRPr="0032190F" w:rsidRDefault="00066994" w:rsidP="00242C0F">
      <w:pPr>
        <w:pStyle w:val="Heading3"/>
        <w:spacing w:line="240" w:lineRule="auto"/>
      </w:pPr>
      <w:bookmarkStart w:id="4320" w:name="Sizx_Old_Bewick_1a"/>
      <w:r w:rsidRPr="0032190F">
        <w:t>Old Bewick 1a</w:t>
      </w:r>
    </w:p>
    <w:bookmarkEnd w:id="4320"/>
    <w:p w14:paraId="2C75476C" w14:textId="77777777" w:rsidR="00CE3279" w:rsidRDefault="00CE3279" w:rsidP="00242C0F">
      <w:pPr>
        <w:rPr>
          <w:lang w:val="fr-FR"/>
        </w:rPr>
      </w:pPr>
    </w:p>
    <w:p w14:paraId="2978B572" w14:textId="4B558FAA" w:rsidR="00066994" w:rsidRDefault="00066994" w:rsidP="00242C0F">
      <w:pPr>
        <w:rPr>
          <w:lang w:val="fr-FR"/>
        </w:rPr>
      </w:pPr>
      <w:r w:rsidRPr="0032190F">
        <w:rPr>
          <w:lang w:val="fr-FR"/>
        </w:rPr>
        <w:t>Old Bewick 1a (</w:t>
      </w:r>
      <w:r w:rsidRPr="00AC219C">
        <w:rPr>
          <w:i/>
          <w:lang w:val="fr-FR"/>
        </w:rPr>
        <w:t>bee farm</w:t>
      </w:r>
      <w:r w:rsidRPr="0032190F">
        <w:rPr>
          <w:lang w:val="fr-FR"/>
        </w:rPr>
        <w:t>) (</w:t>
      </w:r>
      <w:smartTag w:uri="urn:schemas-microsoft-com:office:smarttags" w:element="metricconverter">
        <w:smartTagPr>
          <w:attr w:name="ProductID" w:val="227 m"/>
        </w:smartTagPr>
        <w:r w:rsidRPr="0032190F">
          <w:rPr>
            <w:lang w:val="fr-FR"/>
          </w:rPr>
          <w:t>227 m</w:t>
        </w:r>
      </w:smartTag>
      <w:r w:rsidRPr="0032190F">
        <w:rPr>
          <w:lang w:val="fr-FR"/>
        </w:rPr>
        <w:t xml:space="preserve">, Berwick, Berwick upon Tweed) est un rocher (400 x  </w:t>
      </w:r>
      <w:smartTag w:uri="urn:schemas-microsoft-com:office:smarttags" w:element="metricconverter">
        <w:smartTagPr>
          <w:attr w:name="ProductID" w:val="380 m"/>
        </w:smartTagPr>
        <w:r w:rsidRPr="0032190F">
          <w:rPr>
            <w:lang w:val="fr-FR"/>
          </w:rPr>
          <w:t>380 m</w:t>
        </w:r>
      </w:smartTag>
      <w:r w:rsidRPr="0032190F">
        <w:rPr>
          <w:lang w:val="fr-FR"/>
        </w:rPr>
        <w:t xml:space="preserve">) dont les deux faces est et sud sont creusées de </w:t>
      </w:r>
      <w:r w:rsidRPr="0032190F">
        <w:rPr>
          <w:i/>
          <w:lang w:val="fr-FR"/>
        </w:rPr>
        <w:t>cups</w:t>
      </w:r>
      <w:r w:rsidRPr="0032190F">
        <w:rPr>
          <w:lang w:val="fr-FR"/>
        </w:rPr>
        <w:t>. Le dessus est formé de motifs ‘extravagants’ (</w:t>
      </w:r>
      <w:r w:rsidRPr="0032190F">
        <w:rPr>
          <w:i/>
          <w:lang w:val="fr-FR"/>
        </w:rPr>
        <w:t>cups</w:t>
      </w:r>
      <w:r w:rsidRPr="0032190F">
        <w:rPr>
          <w:lang w:val="fr-FR"/>
        </w:rPr>
        <w:t xml:space="preserve">, </w:t>
      </w:r>
      <w:r w:rsidRPr="0032190F">
        <w:rPr>
          <w:i/>
          <w:lang w:val="fr-FR"/>
        </w:rPr>
        <w:t>rings</w:t>
      </w:r>
      <w:r w:rsidRPr="0032190F">
        <w:rPr>
          <w:lang w:val="fr-FR"/>
        </w:rPr>
        <w:t xml:space="preserve">, </w:t>
      </w:r>
      <w:r w:rsidRPr="0032190F">
        <w:rPr>
          <w:i/>
          <w:lang w:val="fr-FR"/>
        </w:rPr>
        <w:t>channels</w:t>
      </w:r>
      <w:r w:rsidRPr="0032190F">
        <w:rPr>
          <w:lang w:val="fr-FR"/>
        </w:rPr>
        <w:t>, etc.) (ERA website).</w:t>
      </w:r>
    </w:p>
    <w:p w14:paraId="16D5A10C" w14:textId="6EC2AC16" w:rsidR="00AC219C" w:rsidRPr="00603E45" w:rsidRDefault="00AC219C" w:rsidP="00242C0F">
      <w:pPr>
        <w:rPr>
          <w:lang w:val="fr-FR"/>
        </w:rPr>
      </w:pPr>
      <w:r w:rsidRPr="00603E45">
        <w:rPr>
          <w:lang w:val="fr-FR"/>
        </w:rPr>
        <w:t xml:space="preserve">comparaison: </w:t>
      </w:r>
      <w:hyperlink r:id="rId10739" w:anchor="Sit_Laxe_Cebros" w:history="1">
        <w:r w:rsidRPr="00CE3279">
          <w:rPr>
            <w:rStyle w:val="Hyperlink"/>
            <w:lang w:val="fr-FR"/>
          </w:rPr>
          <w:t>Laxe dos Cebros</w:t>
        </w:r>
      </w:hyperlink>
      <w:r w:rsidRPr="00603E45">
        <w:rPr>
          <w:lang w:val="fr-FR"/>
        </w:rPr>
        <w:t xml:space="preserve"> (BIB 1522)</w:t>
      </w:r>
    </w:p>
    <w:p w14:paraId="1C8FF98A" w14:textId="77777777" w:rsidR="00F60937" w:rsidRPr="00603E45" w:rsidRDefault="00F60937" w:rsidP="00242C0F">
      <w:pPr>
        <w:rPr>
          <w:lang w:val="fr-FR"/>
        </w:rPr>
      </w:pPr>
    </w:p>
    <w:p w14:paraId="5A64F51A" w14:textId="77777777" w:rsidR="00066994" w:rsidRPr="0032190F" w:rsidRDefault="00066994" w:rsidP="00242C0F">
      <w:pPr>
        <w:pStyle w:val="Heading3"/>
        <w:spacing w:line="240" w:lineRule="auto"/>
      </w:pPr>
      <w:bookmarkStart w:id="4321" w:name="Sizx_Roughting_Linn"/>
      <w:r w:rsidRPr="0032190F">
        <w:t>Roughting Linn</w:t>
      </w:r>
      <w:bookmarkEnd w:id="4321"/>
    </w:p>
    <w:p w14:paraId="31394052" w14:textId="77777777" w:rsidR="00BA703D" w:rsidRDefault="00BA703D" w:rsidP="00242C0F">
      <w:pPr>
        <w:jc w:val="both"/>
        <w:rPr>
          <w:lang w:val="fr-FR"/>
        </w:rPr>
      </w:pPr>
    </w:p>
    <w:p w14:paraId="6E1BDBB5" w14:textId="63DD05ED" w:rsidR="00421BA6" w:rsidRPr="0032190F" w:rsidRDefault="00DA2F04" w:rsidP="00242C0F">
      <w:pPr>
        <w:jc w:val="both"/>
        <w:rPr>
          <w:lang w:val="fr-FR"/>
        </w:rPr>
      </w:pPr>
      <w:r w:rsidRPr="0032190F">
        <w:rPr>
          <w:lang w:val="fr-FR"/>
        </w:rPr>
        <w:t>A 6 km à l’est de Milfield, c’est un af</w:t>
      </w:r>
      <w:r w:rsidR="00066994" w:rsidRPr="0032190F">
        <w:rPr>
          <w:lang w:val="fr-FR"/>
        </w:rPr>
        <w:t xml:space="preserve">lleurement de grès de </w:t>
      </w:r>
      <w:smartTag w:uri="urn:schemas-microsoft-com:office:smarttags" w:element="metricconverter">
        <w:smartTagPr>
          <w:attr w:name="ProductID" w:val="20 m"/>
        </w:smartTagPr>
        <w:r w:rsidR="00066994" w:rsidRPr="0032190F">
          <w:rPr>
            <w:lang w:val="fr-FR"/>
          </w:rPr>
          <w:t>20 m</w:t>
        </w:r>
      </w:smartTag>
      <w:r w:rsidR="00066994" w:rsidRPr="0032190F">
        <w:rPr>
          <w:lang w:val="fr-FR"/>
        </w:rPr>
        <w:t xml:space="preserve"> par </w:t>
      </w:r>
      <w:smartTag w:uri="urn:schemas-microsoft-com:office:smarttags" w:element="metricconverter">
        <w:smartTagPr>
          <w:attr w:name="ProductID" w:val="12 m"/>
        </w:smartTagPr>
        <w:r w:rsidR="00066994" w:rsidRPr="0032190F">
          <w:rPr>
            <w:lang w:val="fr-FR"/>
          </w:rPr>
          <w:t>12 m</w:t>
        </w:r>
      </w:smartTag>
      <w:r w:rsidR="00066994" w:rsidRPr="0032190F">
        <w:rPr>
          <w:lang w:val="fr-FR"/>
        </w:rPr>
        <w:t xml:space="preserve"> situé à </w:t>
      </w:r>
      <w:smartTag w:uri="urn:schemas-microsoft-com:office:smarttags" w:element="metricconverter">
        <w:smartTagPr>
          <w:attr w:name="ProductID" w:val="120 m"/>
        </w:smartTagPr>
        <w:r w:rsidR="00066994" w:rsidRPr="0032190F">
          <w:rPr>
            <w:lang w:val="fr-FR"/>
          </w:rPr>
          <w:t>120 m</w:t>
        </w:r>
      </w:smartTag>
      <w:r w:rsidR="00066994" w:rsidRPr="0032190F">
        <w:rPr>
          <w:lang w:val="fr-FR"/>
        </w:rPr>
        <w:t xml:space="preserve">.s.n.m. Essentiellement des </w:t>
      </w:r>
      <w:r w:rsidR="00066994" w:rsidRPr="0032190F">
        <w:rPr>
          <w:i/>
          <w:lang w:val="fr-FR"/>
        </w:rPr>
        <w:t>cups</w:t>
      </w:r>
      <w:r w:rsidR="00066994" w:rsidRPr="0032190F">
        <w:rPr>
          <w:lang w:val="fr-FR"/>
        </w:rPr>
        <w:t xml:space="preserve"> and </w:t>
      </w:r>
      <w:r w:rsidR="00066994" w:rsidRPr="0032190F">
        <w:rPr>
          <w:i/>
          <w:lang w:val="fr-FR"/>
        </w:rPr>
        <w:t>rings</w:t>
      </w:r>
      <w:r w:rsidR="00066994" w:rsidRPr="0032190F">
        <w:rPr>
          <w:lang w:val="fr-FR"/>
        </w:rPr>
        <w:t xml:space="preserve"> (ERA website).</w:t>
      </w:r>
    </w:p>
    <w:p w14:paraId="3DC892DC" w14:textId="77777777" w:rsidR="00FD5D82" w:rsidRPr="0032190F" w:rsidRDefault="00FD5D82" w:rsidP="00242C0F">
      <w:pPr>
        <w:jc w:val="both"/>
        <w:rPr>
          <w:lang w:val="fr-FR"/>
        </w:rPr>
      </w:pPr>
    </w:p>
    <w:p w14:paraId="52B6CF2C" w14:textId="77777777" w:rsidR="00FD5D82" w:rsidRPr="0032190F" w:rsidRDefault="00FD5D82" w:rsidP="00242C0F">
      <w:pPr>
        <w:jc w:val="both"/>
        <w:rPr>
          <w:lang w:val="fr-FR"/>
        </w:rPr>
      </w:pPr>
      <w:r w:rsidRPr="0032190F">
        <w:rPr>
          <w:lang w:val="fr-FR"/>
        </w:rPr>
        <w:t>Selon C. Waddington un chemin immergé (</w:t>
      </w:r>
      <w:r w:rsidRPr="0032190F">
        <w:rPr>
          <w:i/>
          <w:lang w:val="fr-FR"/>
        </w:rPr>
        <w:t>sunken</w:t>
      </w:r>
      <w:r w:rsidRPr="0032190F">
        <w:rPr>
          <w:lang w:val="fr-FR"/>
        </w:rPr>
        <w:t>) joindrait ce site avec l’enclos (</w:t>
      </w:r>
      <w:r w:rsidRPr="0032190F">
        <w:rPr>
          <w:i/>
          <w:lang w:val="fr-FR"/>
        </w:rPr>
        <w:t>enclosure</w:t>
      </w:r>
      <w:r w:rsidRPr="0032190F">
        <w:rPr>
          <w:lang w:val="fr-FR"/>
        </w:rPr>
        <w:t>) de Coupland dans le bassin de Milfield (BIB 1559 (BIB 1565))</w:t>
      </w:r>
      <w:r w:rsidR="006B1D1E" w:rsidRPr="0032190F">
        <w:rPr>
          <w:lang w:val="fr-FR"/>
        </w:rPr>
        <w:t>. Milfield Basin : une plaine glaciaire d’une fertilité exceptionnelle (BIB 1556).</w:t>
      </w:r>
    </w:p>
    <w:p w14:paraId="4A36AF3D" w14:textId="77777777" w:rsidR="00066994" w:rsidRPr="0032190F" w:rsidRDefault="00066994" w:rsidP="00242C0F">
      <w:pPr>
        <w:jc w:val="both"/>
        <w:rPr>
          <w:lang w:val="fr-FR"/>
        </w:rPr>
      </w:pPr>
    </w:p>
    <w:p w14:paraId="2EED9259" w14:textId="77777777" w:rsidR="00066994" w:rsidRPr="0032190F" w:rsidRDefault="00066994" w:rsidP="00242C0F">
      <w:pPr>
        <w:pStyle w:val="Heading3"/>
        <w:spacing w:line="240" w:lineRule="auto"/>
      </w:pPr>
      <w:bookmarkStart w:id="4322" w:name="Sizx_Chatton_1a"/>
      <w:r w:rsidRPr="0032190F">
        <w:t>Chatton 1a</w:t>
      </w:r>
    </w:p>
    <w:bookmarkEnd w:id="4322"/>
    <w:p w14:paraId="58418DF2" w14:textId="77777777" w:rsidR="00BA703D" w:rsidRDefault="00BA703D" w:rsidP="00242C0F">
      <w:pPr>
        <w:jc w:val="both"/>
        <w:rPr>
          <w:lang w:val="fr-FR"/>
        </w:rPr>
      </w:pPr>
    </w:p>
    <w:p w14:paraId="6B143C57" w14:textId="7C6560DA" w:rsidR="00066994" w:rsidRPr="0032190F" w:rsidRDefault="00066994" w:rsidP="00242C0F">
      <w:pPr>
        <w:jc w:val="both"/>
        <w:rPr>
          <w:lang w:val="fr-FR"/>
        </w:rPr>
      </w:pPr>
      <w:r w:rsidRPr="0032190F">
        <w:rPr>
          <w:lang w:val="fr-FR"/>
        </w:rPr>
        <w:lastRenderedPageBreak/>
        <w:t>Dit également Chattonpark (</w:t>
      </w:r>
      <w:smartTag w:uri="urn:schemas-microsoft-com:office:smarttags" w:element="metricconverter">
        <w:smartTagPr>
          <w:attr w:name="ProductID" w:val="179 m"/>
        </w:smartTagPr>
        <w:r w:rsidRPr="0032190F">
          <w:rPr>
            <w:lang w:val="fr-FR"/>
          </w:rPr>
          <w:t>179 m</w:t>
        </w:r>
      </w:smartTag>
      <w:r w:rsidRPr="0032190F">
        <w:rPr>
          <w:lang w:val="fr-FR"/>
        </w:rPr>
        <w:t xml:space="preserve">.s.n.m.), cet affleurement est gravé de </w:t>
      </w:r>
      <w:r w:rsidRPr="0032190F">
        <w:rPr>
          <w:i/>
          <w:lang w:val="fr-FR"/>
        </w:rPr>
        <w:t>parallel serpentine grooves, cups, and simple cups and rings</w:t>
      </w:r>
      <w:r w:rsidRPr="0032190F">
        <w:rPr>
          <w:lang w:val="fr-FR"/>
        </w:rPr>
        <w:t>(ERA website).</w:t>
      </w:r>
    </w:p>
    <w:p w14:paraId="025BD7E9" w14:textId="77777777" w:rsidR="0074246E" w:rsidRPr="0032190F" w:rsidRDefault="0074246E" w:rsidP="00242C0F">
      <w:pPr>
        <w:jc w:val="both"/>
        <w:rPr>
          <w:lang w:val="fr-FR"/>
        </w:rPr>
      </w:pPr>
    </w:p>
    <w:p w14:paraId="1876B454" w14:textId="77777777" w:rsidR="0074246E" w:rsidRPr="00FF5006" w:rsidRDefault="0074246E" w:rsidP="00242C0F">
      <w:pPr>
        <w:pStyle w:val="Heading3"/>
        <w:spacing w:line="240" w:lineRule="auto"/>
        <w:rPr>
          <w:lang w:val="en-GB"/>
        </w:rPr>
      </w:pPr>
      <w:bookmarkStart w:id="4323" w:name="Sizx_North_Plantation_b"/>
      <w:smartTag w:uri="urn:schemas-microsoft-com:office:smarttags" w:element="place">
        <w:r w:rsidRPr="00FF5006">
          <w:rPr>
            <w:lang w:val="en-GB"/>
          </w:rPr>
          <w:t>North Plantation</w:t>
        </w:r>
      </w:smartTag>
      <w:r w:rsidRPr="00FF5006">
        <w:rPr>
          <w:lang w:val="en-GB"/>
        </w:rPr>
        <w:t xml:space="preserve"> b</w:t>
      </w:r>
    </w:p>
    <w:bookmarkEnd w:id="4323"/>
    <w:p w14:paraId="1CF0B437" w14:textId="77777777" w:rsidR="0074246E" w:rsidRPr="0032190F" w:rsidRDefault="0074246E" w:rsidP="00242C0F">
      <w:pPr>
        <w:jc w:val="both"/>
        <w:rPr>
          <w:lang w:val="fr-FR"/>
        </w:rPr>
      </w:pPr>
      <w:r w:rsidRPr="00FF5006">
        <w:rPr>
          <w:lang w:val="en-GB"/>
        </w:rPr>
        <w:t>Ce site apporte des éléments cont</w:t>
      </w:r>
      <w:r w:rsidR="00484150">
        <w:rPr>
          <w:lang w:val="en-GB"/>
        </w:rPr>
        <w:t>e</w:t>
      </w:r>
      <w:r w:rsidRPr="00FF5006">
        <w:rPr>
          <w:lang w:val="en-GB"/>
        </w:rPr>
        <w:t xml:space="preserve">xtuels pour dater l’art rupestre d’avant le Bronze </w:t>
      </w:r>
      <w:r w:rsidR="00B81FE7">
        <w:rPr>
          <w:lang w:val="en-GB"/>
        </w:rPr>
        <w:t xml:space="preserve">ancient en </w:t>
      </w:r>
      <w:r w:rsidR="00B81FE7" w:rsidRPr="00B81FE7">
        <w:rPr>
          <w:lang w:val="en-GB"/>
        </w:rPr>
        <w:t>montrant des conservations différentielles entre différentes gravures dont certaines liées à une ciste du Bronze ancien</w:t>
      </w:r>
      <w:r w:rsidRPr="00FF5006">
        <w:rPr>
          <w:lang w:val="en-GB"/>
        </w:rPr>
        <w:t xml:space="preserve"> (</w:t>
      </w:r>
      <w:r w:rsidRPr="00FF5006">
        <w:rPr>
          <w:i/>
          <w:lang w:val="en-GB"/>
        </w:rPr>
        <w:t>the carvings done on outcrop rock exposed by the removal of a cist shaped block of rock - presumably for incorporation into an Early Bronze Age cairn- are extremely fresh while the surrounding carvings are weathered, suggesting considerable time had lapsed between the two episodes of carving.</w:t>
      </w:r>
      <w:r w:rsidRPr="00FF5006">
        <w:rPr>
          <w:lang w:val="en-GB"/>
        </w:rPr>
        <w:t xml:space="preserve">) </w:t>
      </w:r>
      <w:r w:rsidR="00D3059B" w:rsidRPr="0032190F">
        <w:rPr>
          <w:lang w:val="fr-FR"/>
        </w:rPr>
        <w:t xml:space="preserve">(BIB 1573 </w:t>
      </w:r>
      <w:r w:rsidRPr="0032190F">
        <w:rPr>
          <w:lang w:val="fr-FR"/>
        </w:rPr>
        <w:t>(</w:t>
      </w:r>
      <w:r w:rsidR="00D3059B" w:rsidRPr="0032190F">
        <w:rPr>
          <w:lang w:val="fr-FR"/>
        </w:rPr>
        <w:t>Beckensall 1991, 2001</w:t>
      </w:r>
      <w:r w:rsidRPr="0032190F">
        <w:rPr>
          <w:lang w:val="fr-FR"/>
        </w:rPr>
        <w:t>)</w:t>
      </w:r>
      <w:r w:rsidR="00D3059B" w:rsidRPr="0032190F">
        <w:rPr>
          <w:lang w:val="fr-FR"/>
        </w:rPr>
        <w:t>)</w:t>
      </w:r>
      <w:r w:rsidRPr="0032190F">
        <w:rPr>
          <w:lang w:val="fr-FR"/>
        </w:rPr>
        <w:t>.</w:t>
      </w:r>
    </w:p>
    <w:p w14:paraId="593E6737" w14:textId="77777777" w:rsidR="00FF5006" w:rsidRPr="0032190F" w:rsidRDefault="00FF5006" w:rsidP="00242C0F">
      <w:pPr>
        <w:jc w:val="both"/>
        <w:rPr>
          <w:lang w:val="fr-FR"/>
        </w:rPr>
      </w:pPr>
    </w:p>
    <w:p w14:paraId="4A0A7C86" w14:textId="77777777" w:rsidR="00FF5006" w:rsidRPr="0032190F" w:rsidRDefault="00FF5006" w:rsidP="00242C0F">
      <w:pPr>
        <w:pStyle w:val="Heading3"/>
        <w:spacing w:line="240" w:lineRule="auto"/>
      </w:pPr>
      <w:r w:rsidRPr="0032190F">
        <w:t>Morwick</w:t>
      </w:r>
    </w:p>
    <w:p w14:paraId="0F580ED4" w14:textId="0CD8FD7A" w:rsidR="00426EB9" w:rsidRPr="0032190F" w:rsidRDefault="00F60937" w:rsidP="00242C0F">
      <w:pPr>
        <w:rPr>
          <w:lang w:val="fr-FR"/>
        </w:rPr>
      </w:pPr>
      <w:r w:rsidRPr="0032190F">
        <w:rPr>
          <w:lang w:val="fr-FR"/>
        </w:rPr>
        <w:t>L’abri sous roche de Morwik (</w:t>
      </w:r>
      <w:r w:rsidRPr="0032190F">
        <w:rPr>
          <w:i/>
          <w:lang w:val="fr-FR"/>
        </w:rPr>
        <w:t>Morwick Rock Shelther</w:t>
      </w:r>
      <w:r w:rsidRPr="0032190F">
        <w:rPr>
          <w:lang w:val="fr-FR"/>
        </w:rPr>
        <w:t>) comprend des s</w:t>
      </w:r>
      <w:r w:rsidR="00FF5006" w:rsidRPr="0032190F">
        <w:rPr>
          <w:lang w:val="fr-FR"/>
        </w:rPr>
        <w:t>pirales (BIB 1573).</w:t>
      </w:r>
      <w:r w:rsidR="00426EB9" w:rsidRPr="0032190F">
        <w:rPr>
          <w:lang w:val="fr-FR"/>
        </w:rPr>
        <w:t>A Morwick, on retrouve des motifs issus de l’ar</w:t>
      </w:r>
      <w:r w:rsidR="00484150" w:rsidRPr="0032190F">
        <w:rPr>
          <w:lang w:val="fr-FR"/>
        </w:rPr>
        <w:t>t</w:t>
      </w:r>
      <w:r w:rsidR="00426EB9" w:rsidRPr="0032190F">
        <w:rPr>
          <w:lang w:val="fr-FR"/>
        </w:rPr>
        <w:t xml:space="preserve"> du ‘</w:t>
      </w:r>
      <w:r w:rsidR="00426EB9" w:rsidRPr="0032190F">
        <w:rPr>
          <w:i/>
          <w:lang w:val="fr-FR"/>
        </w:rPr>
        <w:t>passage tomb</w:t>
      </w:r>
      <w:r w:rsidR="00426EB9" w:rsidRPr="0032190F">
        <w:rPr>
          <w:lang w:val="fr-FR"/>
        </w:rPr>
        <w:t xml:space="preserve">’ </w:t>
      </w:r>
      <w:r w:rsidR="00484150" w:rsidRPr="0032190F">
        <w:rPr>
          <w:lang w:val="fr-FR"/>
        </w:rPr>
        <w:t xml:space="preserve">ou </w:t>
      </w:r>
      <w:hyperlink r:id="rId10740" w:anchor="Cul_Art__Passage_Grave" w:history="1">
        <w:r w:rsidR="00484150" w:rsidRPr="0032190F">
          <w:rPr>
            <w:rStyle w:val="Hyperlink"/>
            <w:i/>
            <w:lang w:val="fr-FR"/>
          </w:rPr>
          <w:t>passage graves</w:t>
        </w:r>
      </w:hyperlink>
      <w:r w:rsidR="00426EB9" w:rsidRPr="0032190F">
        <w:rPr>
          <w:lang w:val="fr-FR"/>
        </w:rPr>
        <w:t xml:space="preserve"> (BIB 1574).</w:t>
      </w:r>
    </w:p>
    <w:p w14:paraId="403D8EF1" w14:textId="77777777" w:rsidR="00D3059B" w:rsidRPr="0032190F" w:rsidRDefault="00D3059B" w:rsidP="00242C0F">
      <w:pPr>
        <w:rPr>
          <w:lang w:val="fr-FR"/>
        </w:rPr>
      </w:pPr>
    </w:p>
    <w:p w14:paraId="14A188AC" w14:textId="77777777" w:rsidR="00D3059B" w:rsidRPr="0032190F" w:rsidRDefault="00D3059B" w:rsidP="00242C0F">
      <w:pPr>
        <w:pStyle w:val="Heading3"/>
        <w:spacing w:line="240" w:lineRule="auto"/>
      </w:pPr>
      <w:bookmarkStart w:id="4324" w:name="Sizx_Fowberry_Moor"/>
      <w:r w:rsidRPr="0032190F">
        <w:t>Fowberry Moor</w:t>
      </w:r>
    </w:p>
    <w:bookmarkEnd w:id="4324"/>
    <w:p w14:paraId="1404EF27" w14:textId="77777777" w:rsidR="00D3059B" w:rsidRPr="0032190F" w:rsidRDefault="00426EB9" w:rsidP="00242C0F">
      <w:pPr>
        <w:rPr>
          <w:lang w:val="fr-FR"/>
        </w:rPr>
      </w:pPr>
      <w:r w:rsidRPr="0032190F">
        <w:rPr>
          <w:lang w:val="fr-FR"/>
        </w:rPr>
        <w:t xml:space="preserve">Les fouilles de Fowberry Moor </w:t>
      </w:r>
      <w:r w:rsidR="00D3059B" w:rsidRPr="0032190F">
        <w:rPr>
          <w:lang w:val="fr-FR"/>
        </w:rPr>
        <w:t>ont montré que l’art rupestre du Northumberland avait une origine Néolithique (BIB 1573 (Beckensall 1991, 2001))</w:t>
      </w:r>
      <w:r w:rsidR="00F8104F" w:rsidRPr="0032190F">
        <w:rPr>
          <w:lang w:val="fr-FR"/>
        </w:rPr>
        <w:t>.</w:t>
      </w:r>
    </w:p>
    <w:p w14:paraId="1C575548" w14:textId="77777777" w:rsidR="00F8104F" w:rsidRPr="0032190F" w:rsidRDefault="00F8104F" w:rsidP="00242C0F">
      <w:pPr>
        <w:rPr>
          <w:lang w:val="fr-FR"/>
        </w:rPr>
      </w:pPr>
    </w:p>
    <w:p w14:paraId="5D6F61C7" w14:textId="77777777" w:rsidR="00E66CCC" w:rsidRPr="0032190F" w:rsidRDefault="00E66CCC" w:rsidP="00242C0F">
      <w:pPr>
        <w:pStyle w:val="Heading3"/>
        <w:spacing w:line="240" w:lineRule="auto"/>
      </w:pPr>
      <w:bookmarkStart w:id="4325" w:name="Sizx_Hunterheugh_1"/>
      <w:bookmarkEnd w:id="4325"/>
      <w:r w:rsidRPr="0032190F">
        <w:t>Hunterheugh 1</w:t>
      </w:r>
    </w:p>
    <w:p w14:paraId="1506F918" w14:textId="77777777" w:rsidR="00E66CCC" w:rsidRPr="0032190F" w:rsidRDefault="00426EB9" w:rsidP="00242C0F">
      <w:pPr>
        <w:jc w:val="both"/>
        <w:rPr>
          <w:lang w:val="fr-FR"/>
        </w:rPr>
      </w:pPr>
      <w:r w:rsidRPr="0032190F">
        <w:rPr>
          <w:lang w:val="fr-FR"/>
        </w:rPr>
        <w:t>Les fouilles d’Hunterheugh Crag (Northumberland)</w:t>
      </w:r>
      <w:r w:rsidR="00E66CCC" w:rsidRPr="0032190F">
        <w:rPr>
          <w:lang w:val="fr-FR"/>
        </w:rPr>
        <w:t xml:space="preserve"> ont montré que l’art rupestre du Northumberland avait une origine Néolithique (BIB 1573 (Waddington </w:t>
      </w:r>
      <w:r w:rsidR="00E66CCC" w:rsidRPr="0032190F">
        <w:rPr>
          <w:i/>
          <w:lang w:val="fr-FR"/>
        </w:rPr>
        <w:t>et al.</w:t>
      </w:r>
      <w:r w:rsidR="00E66CCC" w:rsidRPr="0032190F">
        <w:rPr>
          <w:lang w:val="fr-FR"/>
        </w:rPr>
        <w:t xml:space="preserve"> 2005))</w:t>
      </w:r>
      <w:r w:rsidR="00444FDB" w:rsidRPr="0032190F">
        <w:rPr>
          <w:lang w:val="fr-FR"/>
        </w:rPr>
        <w:t xml:space="preserve">. A Hunterheugh, deux phases de gravures ont été identifiées en dessous du </w:t>
      </w:r>
      <w:r w:rsidR="00444FDB" w:rsidRPr="0032190F">
        <w:rPr>
          <w:i/>
          <w:lang w:val="fr-FR"/>
        </w:rPr>
        <w:t>presumed</w:t>
      </w:r>
      <w:r w:rsidR="00444FDB" w:rsidRPr="0032190F">
        <w:rPr>
          <w:lang w:val="fr-FR"/>
        </w:rPr>
        <w:t xml:space="preserve"> cairn du Bronze ancien (BIB 1573 p. 236).</w:t>
      </w:r>
    </w:p>
    <w:p w14:paraId="478ED37A" w14:textId="77777777" w:rsidR="00444FDB" w:rsidRPr="0032190F" w:rsidRDefault="00444FDB"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63"/>
        <w:gridCol w:w="4641"/>
      </w:tblGrid>
      <w:tr w:rsidR="00444FDB" w14:paraId="7BD8830C" w14:textId="77777777" w:rsidTr="00B81FE7">
        <w:trPr>
          <w:jc w:val="center"/>
        </w:trPr>
        <w:tc>
          <w:tcPr>
            <w:tcW w:w="1063" w:type="dxa"/>
          </w:tcPr>
          <w:p w14:paraId="4D53CD48" w14:textId="77777777" w:rsidR="00444FDB" w:rsidRDefault="00444FDB" w:rsidP="00242C0F">
            <w:r>
              <w:t>phase 2</w:t>
            </w:r>
          </w:p>
        </w:tc>
        <w:tc>
          <w:tcPr>
            <w:tcW w:w="4641" w:type="dxa"/>
          </w:tcPr>
          <w:p w14:paraId="22F71475" w14:textId="77777777" w:rsidR="00444FDB" w:rsidRDefault="00444FDB" w:rsidP="00242C0F"/>
        </w:tc>
      </w:tr>
      <w:tr w:rsidR="00444FDB" w:rsidRPr="006A329A" w14:paraId="2C808BB0" w14:textId="77777777" w:rsidTr="00B81FE7">
        <w:trPr>
          <w:jc w:val="center"/>
        </w:trPr>
        <w:tc>
          <w:tcPr>
            <w:tcW w:w="1063" w:type="dxa"/>
          </w:tcPr>
          <w:p w14:paraId="3C286C8E" w14:textId="77777777" w:rsidR="00444FDB" w:rsidRDefault="00444FDB" w:rsidP="00242C0F">
            <w:r>
              <w:t>phase 1</w:t>
            </w:r>
          </w:p>
        </w:tc>
        <w:tc>
          <w:tcPr>
            <w:tcW w:w="4641" w:type="dxa"/>
          </w:tcPr>
          <w:p w14:paraId="75D94D8A" w14:textId="46D758E9" w:rsidR="00444FDB" w:rsidRPr="0032190F" w:rsidRDefault="00444FDB" w:rsidP="00242C0F">
            <w:pPr>
              <w:rPr>
                <w:lang w:val="fr-FR"/>
              </w:rPr>
            </w:pPr>
            <w:r w:rsidRPr="0032190F">
              <w:rPr>
                <w:lang w:val="fr-FR"/>
              </w:rPr>
              <w:t xml:space="preserve">éléments (dont patine) qui pourraient faire remonter cette phase au </w:t>
            </w:r>
            <w:hyperlink r:id="rId10741" w:anchor="Cul_Neo_Ancien" w:history="1">
              <w:r w:rsidRPr="0032190F">
                <w:rPr>
                  <w:rStyle w:val="Hyperlink"/>
                  <w:lang w:val="fr-FR"/>
                </w:rPr>
                <w:t>Néolithique ancien</w:t>
              </w:r>
            </w:hyperlink>
          </w:p>
        </w:tc>
      </w:tr>
    </w:tbl>
    <w:p w14:paraId="5A7BAFC9" w14:textId="77777777" w:rsidR="00444FDB" w:rsidRPr="0032190F" w:rsidRDefault="00444FDB" w:rsidP="00242C0F">
      <w:pPr>
        <w:rPr>
          <w:lang w:val="fr-FR"/>
        </w:rPr>
      </w:pPr>
      <w:r w:rsidRPr="0032190F">
        <w:rPr>
          <w:lang w:val="fr-FR"/>
        </w:rPr>
        <w:t>(BIB 1573 p. 236).</w:t>
      </w:r>
    </w:p>
    <w:p w14:paraId="56138B7C" w14:textId="77777777" w:rsidR="00444FDB" w:rsidRPr="0032190F" w:rsidRDefault="00444FDB" w:rsidP="00242C0F">
      <w:pPr>
        <w:rPr>
          <w:lang w:val="fr-FR"/>
        </w:rPr>
      </w:pPr>
    </w:p>
    <w:p w14:paraId="46DAE93E" w14:textId="5B89400D" w:rsidR="00444FDB" w:rsidRPr="0032190F" w:rsidRDefault="00426EB9" w:rsidP="00242C0F">
      <w:pPr>
        <w:rPr>
          <w:lang w:val="fr-FR"/>
        </w:rPr>
      </w:pPr>
      <w:r w:rsidRPr="0032190F">
        <w:rPr>
          <w:lang w:val="fr-FR"/>
        </w:rPr>
        <w:t>Les plus anciens motifs, gravés avant l’extraction (</w:t>
      </w:r>
      <w:r w:rsidRPr="0032190F">
        <w:rPr>
          <w:i/>
          <w:lang w:val="fr-FR"/>
        </w:rPr>
        <w:t>quarrying</w:t>
      </w:r>
      <w:r w:rsidRPr="0032190F">
        <w:rPr>
          <w:lang w:val="fr-FR"/>
        </w:rPr>
        <w:t>) [d’une ciste ? de l’âge du Bronze ?] sont bien plus érodés que ceux existant sur la surface (BIB 1574).</w:t>
      </w:r>
      <w:r w:rsidR="00444FDB" w:rsidRPr="0032190F">
        <w:rPr>
          <w:lang w:val="fr-FR"/>
        </w:rPr>
        <w:t xml:space="preserve">Des éléménts de comparaison, pour une datation au Néolithique ancien, peuvent être trouvés à </w:t>
      </w:r>
      <w:hyperlink r:id="rId10742" w:anchor="Sit_Dalladies" w:history="1">
        <w:r w:rsidR="00444FDB" w:rsidRPr="0032190F">
          <w:rPr>
            <w:rStyle w:val="Hyperlink"/>
            <w:lang w:val="fr-FR"/>
          </w:rPr>
          <w:t>Dalladies</w:t>
        </w:r>
      </w:hyperlink>
      <w:r w:rsidR="00444FDB" w:rsidRPr="0032190F">
        <w:rPr>
          <w:lang w:val="fr-FR"/>
        </w:rPr>
        <w:t xml:space="preserve"> (BIB 1573 p. 236)</w:t>
      </w:r>
      <w:r w:rsidR="00F8104F" w:rsidRPr="0032190F">
        <w:rPr>
          <w:lang w:val="fr-FR"/>
        </w:rPr>
        <w:t>.</w:t>
      </w:r>
    </w:p>
    <w:p w14:paraId="5732B727" w14:textId="77777777" w:rsidR="00F8104F" w:rsidRPr="0032190F" w:rsidRDefault="00F8104F" w:rsidP="00242C0F">
      <w:pPr>
        <w:jc w:val="both"/>
        <w:rPr>
          <w:sz w:val="20"/>
          <w:szCs w:val="20"/>
          <w:lang w:val="fr-FR"/>
        </w:rPr>
      </w:pPr>
    </w:p>
    <w:p w14:paraId="4FA945E2" w14:textId="77777777" w:rsidR="00F60937" w:rsidRPr="0032190F" w:rsidRDefault="00F60937" w:rsidP="00242C0F">
      <w:pPr>
        <w:pStyle w:val="Heading3"/>
        <w:spacing w:line="240" w:lineRule="auto"/>
      </w:pPr>
      <w:r w:rsidRPr="0032190F">
        <w:t>Alnmouth</w:t>
      </w:r>
    </w:p>
    <w:p w14:paraId="2BEACC77" w14:textId="77777777" w:rsidR="00F60937" w:rsidRPr="0032190F" w:rsidRDefault="00F60937" w:rsidP="00242C0F">
      <w:pPr>
        <w:jc w:val="both"/>
        <w:rPr>
          <w:lang w:val="fr-FR"/>
        </w:rPr>
      </w:pPr>
      <w:r w:rsidRPr="0032190F">
        <w:rPr>
          <w:lang w:val="fr-FR"/>
        </w:rPr>
        <w:t xml:space="preserve">Ce site compte 39 exemplaires de </w:t>
      </w:r>
      <w:r w:rsidRPr="0032190F">
        <w:rPr>
          <w:i/>
          <w:lang w:val="fr-FR"/>
        </w:rPr>
        <w:t>portable rock-art</w:t>
      </w:r>
      <w:r w:rsidRPr="0032190F">
        <w:rPr>
          <w:lang w:val="fr-FR"/>
        </w:rPr>
        <w:t xml:space="preserve"> (BIB 1573).</w:t>
      </w:r>
    </w:p>
    <w:p w14:paraId="69B2B124" w14:textId="77777777" w:rsidR="009C1FE1" w:rsidRPr="0032190F" w:rsidRDefault="009C1FE1" w:rsidP="00242C0F">
      <w:pPr>
        <w:jc w:val="both"/>
        <w:rPr>
          <w:lang w:val="fr-FR"/>
        </w:rPr>
      </w:pPr>
    </w:p>
    <w:p w14:paraId="0742AFF6" w14:textId="77777777" w:rsidR="009C1FE1" w:rsidRPr="0032190F" w:rsidRDefault="009C1FE1" w:rsidP="00242C0F">
      <w:pPr>
        <w:pStyle w:val="Heading3"/>
        <w:spacing w:line="240" w:lineRule="auto"/>
      </w:pPr>
      <w:r w:rsidRPr="0032190F">
        <w:t>Duddo</w:t>
      </w:r>
    </w:p>
    <w:p w14:paraId="246529D7" w14:textId="77777777" w:rsidR="009C1FE1" w:rsidRPr="0032190F" w:rsidRDefault="009C1FE1" w:rsidP="00242C0F">
      <w:pPr>
        <w:jc w:val="both"/>
        <w:rPr>
          <w:lang w:val="fr-FR"/>
        </w:rPr>
      </w:pPr>
      <w:r w:rsidRPr="0032190F">
        <w:rPr>
          <w:lang w:val="fr-FR"/>
        </w:rPr>
        <w:t>L’utlisation de cupules est attestée dans le cercle de pierres dressées de Duddo dans le bassin de Milfield (BIB 1575 (Beckensall 1999)).</w:t>
      </w:r>
    </w:p>
    <w:p w14:paraId="5802DCCB" w14:textId="77777777" w:rsidR="000C2880" w:rsidRPr="0032190F" w:rsidRDefault="000C2880" w:rsidP="00242C0F">
      <w:pPr>
        <w:jc w:val="both"/>
        <w:rPr>
          <w:lang w:val="fr-FR"/>
        </w:rPr>
      </w:pPr>
    </w:p>
    <w:p w14:paraId="00DD40BA" w14:textId="77777777" w:rsidR="000C2880" w:rsidRPr="0032190F" w:rsidRDefault="000C2880" w:rsidP="00242C0F">
      <w:pPr>
        <w:pStyle w:val="Heading3"/>
        <w:spacing w:line="240" w:lineRule="auto"/>
      </w:pPr>
      <w:r w:rsidRPr="0032190F">
        <w:t>Dod Law</w:t>
      </w:r>
    </w:p>
    <w:p w14:paraId="4308BF0A" w14:textId="77777777" w:rsidR="00F60937" w:rsidRPr="0032190F" w:rsidRDefault="00322B32" w:rsidP="00242C0F">
      <w:pPr>
        <w:jc w:val="both"/>
        <w:rPr>
          <w:lang w:val="fr-FR"/>
        </w:rPr>
      </w:pPr>
      <w:r w:rsidRPr="0032190F">
        <w:rPr>
          <w:lang w:val="fr-FR"/>
        </w:rPr>
        <w:t>Le</w:t>
      </w:r>
      <w:r w:rsidR="000C2880" w:rsidRPr="0032190F">
        <w:rPr>
          <w:lang w:val="fr-FR"/>
        </w:rPr>
        <w:t xml:space="preserve">s fouilles </w:t>
      </w:r>
      <w:r w:rsidRPr="0032190F">
        <w:rPr>
          <w:lang w:val="fr-FR"/>
        </w:rPr>
        <w:t xml:space="preserve">de Dod Law, dans le complexe géographique de Milfield (BIB 1522), </w:t>
      </w:r>
      <w:r w:rsidR="000C2880" w:rsidRPr="0032190F">
        <w:rPr>
          <w:lang w:val="fr-FR"/>
        </w:rPr>
        <w:t>ont été réalisées qui ont livrées des exemples de possibles marteaux (‘</w:t>
      </w:r>
      <w:r w:rsidR="000C2880" w:rsidRPr="0032190F">
        <w:rPr>
          <w:i/>
          <w:lang w:val="fr-FR"/>
        </w:rPr>
        <w:t>hammerstone’</w:t>
      </w:r>
      <w:r w:rsidR="000C2880" w:rsidRPr="0032190F">
        <w:rPr>
          <w:lang w:val="fr-FR"/>
        </w:rPr>
        <w:t>) et de pointes (‘</w:t>
      </w:r>
      <w:r w:rsidR="000C2880" w:rsidRPr="0032190F">
        <w:rPr>
          <w:i/>
          <w:lang w:val="fr-FR"/>
        </w:rPr>
        <w:t>peckers’</w:t>
      </w:r>
      <w:r w:rsidR="000C2880" w:rsidRPr="0032190F">
        <w:rPr>
          <w:lang w:val="fr-FR"/>
        </w:rPr>
        <w:t>) (BIB 1574).</w:t>
      </w:r>
    </w:p>
    <w:p w14:paraId="4195C790" w14:textId="77777777" w:rsidR="003C09C6" w:rsidRPr="0032190F" w:rsidRDefault="003C09C6" w:rsidP="00242C0F">
      <w:pPr>
        <w:jc w:val="both"/>
        <w:rPr>
          <w:lang w:val="fr-FR"/>
        </w:rPr>
      </w:pPr>
    </w:p>
    <w:p w14:paraId="2A15B7F4" w14:textId="77777777" w:rsidR="003C09C6" w:rsidRPr="0032190F" w:rsidRDefault="003C09C6" w:rsidP="00242C0F">
      <w:pPr>
        <w:pStyle w:val="Heading3"/>
        <w:spacing w:line="240" w:lineRule="auto"/>
      </w:pPr>
      <w:r w:rsidRPr="0032190F">
        <w:t>Lordenshaw</w:t>
      </w:r>
    </w:p>
    <w:p w14:paraId="1E3EE0E9" w14:textId="77777777" w:rsidR="000C2880" w:rsidRPr="0032190F" w:rsidRDefault="00CC2C01" w:rsidP="00242C0F">
      <w:pPr>
        <w:jc w:val="both"/>
        <w:rPr>
          <w:lang w:val="fr-FR"/>
        </w:rPr>
      </w:pPr>
      <w:r w:rsidRPr="0032190F">
        <w:rPr>
          <w:lang w:val="fr-FR"/>
        </w:rPr>
        <w:t>Kate E. Sharpe compte 93 panneaux gravés (BIB 1635 p. 56).</w:t>
      </w:r>
    </w:p>
    <w:p w14:paraId="6D47193E" w14:textId="77777777" w:rsidR="00CC2C01" w:rsidRPr="0032190F" w:rsidRDefault="00CC2C01" w:rsidP="00242C0F">
      <w:pPr>
        <w:jc w:val="both"/>
        <w:rPr>
          <w:lang w:val="fr-FR"/>
        </w:rPr>
      </w:pPr>
    </w:p>
    <w:p w14:paraId="5BA04E1E" w14:textId="77777777" w:rsidR="00CC2C01" w:rsidRPr="0032190F" w:rsidRDefault="00CC2C01" w:rsidP="00242C0F">
      <w:pPr>
        <w:jc w:val="both"/>
        <w:rPr>
          <w:lang w:val="fr-FR"/>
        </w:rPr>
      </w:pPr>
      <w:r w:rsidRPr="0032190F">
        <w:rPr>
          <w:lang w:val="fr-FR"/>
        </w:rPr>
        <w:t>Il y a comme gravure : un long sillon (SS BIB)</w:t>
      </w:r>
    </w:p>
    <w:p w14:paraId="2FE1B2A3" w14:textId="77777777" w:rsidR="00CC2C01" w:rsidRPr="0032190F" w:rsidRDefault="00CC2C01" w:rsidP="00242C0F">
      <w:pPr>
        <w:jc w:val="both"/>
        <w:rPr>
          <w:lang w:val="fr-FR"/>
        </w:rPr>
      </w:pPr>
    </w:p>
    <w:p w14:paraId="008ED39C" w14:textId="77777777" w:rsidR="00C44F69" w:rsidRPr="0032190F" w:rsidRDefault="00C44F69" w:rsidP="00242C0F">
      <w:pPr>
        <w:pStyle w:val="Heading4"/>
      </w:pPr>
      <w:r w:rsidRPr="0032190F">
        <w:t>Lordenshaw 5a</w:t>
      </w:r>
    </w:p>
    <w:p w14:paraId="0258CA96" w14:textId="77777777" w:rsidR="00C44F69" w:rsidRPr="0032190F" w:rsidRDefault="00C44F69" w:rsidP="00242C0F">
      <w:pPr>
        <w:rPr>
          <w:lang w:val="fr-FR"/>
        </w:rPr>
      </w:pPr>
      <w:r w:rsidRPr="0032190F">
        <w:rPr>
          <w:lang w:val="fr-FR"/>
        </w:rPr>
        <w:t>Cercles concentriques et cupules (SS BIB)</w:t>
      </w:r>
    </w:p>
    <w:p w14:paraId="236097D7" w14:textId="77777777" w:rsidR="003471B6" w:rsidRPr="0032190F" w:rsidRDefault="003471B6" w:rsidP="00242C0F">
      <w:pPr>
        <w:rPr>
          <w:lang w:val="fr-FR"/>
        </w:rPr>
      </w:pPr>
    </w:p>
    <w:p w14:paraId="4BADCCAF" w14:textId="77777777" w:rsidR="003471B6" w:rsidRPr="00E66CCC" w:rsidRDefault="003471B6" w:rsidP="00242C0F">
      <w:pPr>
        <w:pStyle w:val="Heading4"/>
      </w:pPr>
      <w:bookmarkStart w:id="4326" w:name="Sizx_West_Lordenshaw_1d"/>
      <w:r>
        <w:t>West Lordenshaw 1d</w:t>
      </w:r>
    </w:p>
    <w:bookmarkEnd w:id="4326"/>
    <w:p w14:paraId="65924241" w14:textId="77777777" w:rsidR="003471B6" w:rsidRDefault="003471B6" w:rsidP="00242C0F">
      <w:pPr>
        <w:jc w:val="both"/>
        <w:rPr>
          <w:sz w:val="20"/>
          <w:szCs w:val="20"/>
        </w:rPr>
      </w:pPr>
    </w:p>
    <w:p w14:paraId="3704B6B1" w14:textId="77777777" w:rsidR="003471B6" w:rsidRDefault="003471B6" w:rsidP="00242C0F">
      <w:pPr>
        <w:jc w:val="both"/>
      </w:pPr>
      <w:r w:rsidRPr="00F8104F">
        <w:t xml:space="preserve">A West Lordenshaw 1d (Horseshoe Rock), </w:t>
      </w:r>
      <w:r>
        <w:t xml:space="preserve">S. </w:t>
      </w:r>
      <w:r w:rsidRPr="00F8104F">
        <w:t>Beckensall a reconnu au m</w:t>
      </w:r>
      <w:r w:rsidR="00CC2C01">
        <w:t>oins deux episodes de gravur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63"/>
        <w:gridCol w:w="1810"/>
      </w:tblGrid>
      <w:tr w:rsidR="003471B6" w14:paraId="34AA67A4" w14:textId="77777777" w:rsidTr="007C2A73">
        <w:trPr>
          <w:jc w:val="center"/>
        </w:trPr>
        <w:tc>
          <w:tcPr>
            <w:tcW w:w="1063" w:type="dxa"/>
          </w:tcPr>
          <w:p w14:paraId="4AE1808A" w14:textId="77777777" w:rsidR="003471B6" w:rsidRDefault="003471B6" w:rsidP="00242C0F">
            <w:pPr>
              <w:jc w:val="both"/>
            </w:pPr>
            <w:r>
              <w:t>phase 2</w:t>
            </w:r>
          </w:p>
        </w:tc>
        <w:tc>
          <w:tcPr>
            <w:tcW w:w="1810" w:type="dxa"/>
          </w:tcPr>
          <w:p w14:paraId="480CF89D" w14:textId="77777777" w:rsidR="003471B6" w:rsidRPr="00DB5974" w:rsidRDefault="003471B6" w:rsidP="00242C0F">
            <w:pPr>
              <w:jc w:val="both"/>
              <w:rPr>
                <w:i/>
              </w:rPr>
            </w:pPr>
            <w:r w:rsidRPr="00DB5974">
              <w:rPr>
                <w:i/>
              </w:rPr>
              <w:t>double grooves</w:t>
            </w:r>
          </w:p>
        </w:tc>
      </w:tr>
      <w:tr w:rsidR="003471B6" w14:paraId="36008957" w14:textId="77777777" w:rsidTr="007C2A73">
        <w:trPr>
          <w:jc w:val="center"/>
        </w:trPr>
        <w:tc>
          <w:tcPr>
            <w:tcW w:w="1063" w:type="dxa"/>
          </w:tcPr>
          <w:p w14:paraId="0856D8CC" w14:textId="77777777" w:rsidR="003471B6" w:rsidRDefault="003471B6" w:rsidP="00242C0F">
            <w:pPr>
              <w:jc w:val="both"/>
            </w:pPr>
            <w:r>
              <w:t>phase 1</w:t>
            </w:r>
          </w:p>
        </w:tc>
        <w:tc>
          <w:tcPr>
            <w:tcW w:w="1810" w:type="dxa"/>
          </w:tcPr>
          <w:p w14:paraId="06C7B1E6" w14:textId="77777777" w:rsidR="003471B6" w:rsidRPr="00DB5974" w:rsidRDefault="003471B6" w:rsidP="00242C0F">
            <w:pPr>
              <w:jc w:val="both"/>
              <w:rPr>
                <w:i/>
              </w:rPr>
            </w:pPr>
            <w:r w:rsidRPr="00DB5974">
              <w:rPr>
                <w:i/>
              </w:rPr>
              <w:t>cups and rings</w:t>
            </w:r>
          </w:p>
        </w:tc>
      </w:tr>
    </w:tbl>
    <w:p w14:paraId="4DA19EB4" w14:textId="77777777" w:rsidR="003471B6" w:rsidRPr="003471B6" w:rsidRDefault="003471B6" w:rsidP="00242C0F">
      <w:pPr>
        <w:jc w:val="both"/>
        <w:rPr>
          <w:lang w:val="en-GB"/>
        </w:rPr>
      </w:pPr>
      <w:r w:rsidRPr="00F8104F">
        <w:rPr>
          <w:lang w:val="en-GB"/>
        </w:rPr>
        <w:t xml:space="preserve">(BIB 1573 p. </w:t>
      </w:r>
      <w:r>
        <w:rPr>
          <w:lang w:val="en-GB"/>
        </w:rPr>
        <w:t>239).</w:t>
      </w:r>
    </w:p>
    <w:p w14:paraId="4C523FE6" w14:textId="77777777" w:rsidR="00CC2C01" w:rsidRDefault="00CC2C01" w:rsidP="00242C0F"/>
    <w:p w14:paraId="0A6A3299" w14:textId="77777777" w:rsidR="003C09C6" w:rsidRDefault="00CC2C01" w:rsidP="00242C0F">
      <w:pPr>
        <w:pStyle w:val="Heading3"/>
        <w:spacing w:line="240" w:lineRule="auto"/>
      </w:pPr>
      <w:r>
        <w:t>Weetwood Moor</w:t>
      </w:r>
    </w:p>
    <w:p w14:paraId="2723DB78" w14:textId="77777777" w:rsidR="00CC2C01" w:rsidRPr="0032190F" w:rsidRDefault="00CC2C01" w:rsidP="00242C0F">
      <w:pPr>
        <w:jc w:val="both"/>
        <w:rPr>
          <w:lang w:val="fr-FR"/>
        </w:rPr>
      </w:pPr>
      <w:r w:rsidRPr="0032190F">
        <w:rPr>
          <w:lang w:val="fr-FR"/>
        </w:rPr>
        <w:t>A 30 km de la zone de Lordenshaw,Kate E. Sharpe compte 65 panneaux gravés (BIB 1635 p. 56)</w:t>
      </w:r>
    </w:p>
    <w:p w14:paraId="25A753CD" w14:textId="77777777" w:rsidR="00CC2C01" w:rsidRPr="0032190F" w:rsidRDefault="00CC2C01" w:rsidP="00242C0F">
      <w:pPr>
        <w:rPr>
          <w:lang w:val="fr-FR"/>
        </w:rPr>
      </w:pPr>
    </w:p>
    <w:p w14:paraId="1F46A4B5" w14:textId="77777777" w:rsidR="000C70FC" w:rsidRPr="0032190F" w:rsidRDefault="000C70FC" w:rsidP="00242C0F">
      <w:pPr>
        <w:pStyle w:val="Heading3"/>
        <w:spacing w:line="240" w:lineRule="auto"/>
      </w:pPr>
      <w:r w:rsidRPr="0032190F">
        <w:t>Ravensheugh Crags</w:t>
      </w:r>
    </w:p>
    <w:p w14:paraId="7429874C" w14:textId="77777777" w:rsidR="000C70FC" w:rsidRPr="0032190F" w:rsidRDefault="000C70FC" w:rsidP="00242C0F">
      <w:pPr>
        <w:rPr>
          <w:lang w:val="fr-FR"/>
        </w:rPr>
      </w:pPr>
      <w:r w:rsidRPr="0032190F">
        <w:rPr>
          <w:lang w:val="fr-FR"/>
        </w:rPr>
        <w:t>Appelé également Goatstones ou Ravenshaugh (communes de Broadpool et de Simonburn), c’est un ensemble de 16 roches gravées (</w:t>
      </w:r>
      <w:r w:rsidRPr="0032190F">
        <w:rPr>
          <w:i/>
          <w:lang w:val="fr-FR"/>
        </w:rPr>
        <w:t>16 cup-marked stones</w:t>
      </w:r>
      <w:r w:rsidRPr="0032190F">
        <w:rPr>
          <w:lang w:val="fr-FR"/>
        </w:rPr>
        <w:t xml:space="preserve">) s’étendant sur quelques 700 x </w:t>
      </w:r>
      <w:smartTag w:uri="urn:schemas-microsoft-com:office:smarttags" w:element="metricconverter">
        <w:smartTagPr>
          <w:attr w:name="ProductID" w:val="200 m"/>
        </w:smartTagPr>
        <w:r w:rsidRPr="0032190F">
          <w:rPr>
            <w:lang w:val="fr-FR"/>
          </w:rPr>
          <w:t>200 m</w:t>
        </w:r>
      </w:smartTag>
      <w:r w:rsidRPr="0032190F">
        <w:rPr>
          <w:lang w:val="fr-FR"/>
        </w:rPr>
        <w:t>. Cette zone compte aussi un cercle de pierres (Four Poster) et des structures en pierre (</w:t>
      </w:r>
      <w:r w:rsidRPr="0032190F">
        <w:rPr>
          <w:i/>
          <w:lang w:val="fr-FR"/>
        </w:rPr>
        <w:t>Scheduled Monument Hut circles</w:t>
      </w:r>
      <w:r w:rsidRPr="0032190F">
        <w:rPr>
          <w:lang w:val="fr-FR"/>
        </w:rPr>
        <w:t>) (GGG)</w:t>
      </w:r>
    </w:p>
    <w:p w14:paraId="78385CC0" w14:textId="77777777" w:rsidR="00C44F69" w:rsidRPr="0032190F" w:rsidRDefault="00C44F69" w:rsidP="00242C0F">
      <w:pPr>
        <w:rPr>
          <w:lang w:val="fr-FR"/>
        </w:rPr>
      </w:pPr>
    </w:p>
    <w:p w14:paraId="254B328E" w14:textId="77777777" w:rsidR="000C70FC" w:rsidRPr="0032190F" w:rsidRDefault="000C70FC" w:rsidP="00242C0F">
      <w:pPr>
        <w:pStyle w:val="Heading4"/>
      </w:pPr>
      <w:r w:rsidRPr="0032190F">
        <w:t>Four Poster</w:t>
      </w:r>
    </w:p>
    <w:p w14:paraId="50DF2E5A" w14:textId="77777777" w:rsidR="000C70FC" w:rsidRPr="0032190F" w:rsidRDefault="000C70FC" w:rsidP="00242C0F">
      <w:pPr>
        <w:rPr>
          <w:lang w:val="fr-FR"/>
        </w:rPr>
      </w:pPr>
    </w:p>
    <w:p w14:paraId="1D021873" w14:textId="77777777" w:rsidR="000C70FC" w:rsidRPr="0032190F" w:rsidRDefault="000C70FC" w:rsidP="00242C0F">
      <w:pPr>
        <w:rPr>
          <w:lang w:val="fr-FR"/>
        </w:rPr>
      </w:pPr>
      <w:r w:rsidRPr="0032190F">
        <w:rPr>
          <w:lang w:val="fr-FR"/>
        </w:rPr>
        <w:t>Situé dans le Ravensheugh Crags, c’est un cercle de pierre attribué au Bronze ancien. Toutes les pierres composant le cercle sont gravées (GGG)</w:t>
      </w:r>
    </w:p>
    <w:p w14:paraId="7470C0E0" w14:textId="77777777" w:rsidR="00C34533" w:rsidRPr="0032190F" w:rsidRDefault="00C34533" w:rsidP="00242C0F">
      <w:pPr>
        <w:rPr>
          <w:lang w:val="fr-FR"/>
        </w:rPr>
      </w:pPr>
    </w:p>
    <w:p w14:paraId="24A44E0F" w14:textId="77777777" w:rsidR="00C34533" w:rsidRPr="0032190F" w:rsidRDefault="00C34533" w:rsidP="00242C0F">
      <w:pPr>
        <w:pStyle w:val="Heading3"/>
        <w:spacing w:line="240" w:lineRule="auto"/>
      </w:pPr>
      <w:r w:rsidRPr="0032190F">
        <w:t>Millstone Burn Valley</w:t>
      </w:r>
    </w:p>
    <w:p w14:paraId="20D688BF" w14:textId="77777777" w:rsidR="00C932D8" w:rsidRDefault="00C932D8" w:rsidP="00242C0F">
      <w:pPr>
        <w:rPr>
          <w:lang w:val="fr-FR"/>
        </w:rPr>
      </w:pPr>
    </w:p>
    <w:p w14:paraId="4E535284" w14:textId="6C9EBD71" w:rsidR="00C34533" w:rsidRPr="0032190F" w:rsidRDefault="00C34533" w:rsidP="00242C0F">
      <w:pPr>
        <w:rPr>
          <w:lang w:val="fr-FR"/>
        </w:rPr>
      </w:pPr>
      <w:r w:rsidRPr="0032190F">
        <w:rPr>
          <w:lang w:val="fr-FR"/>
        </w:rPr>
        <w:t>La vallée de Millstone Burn est l’une des princiaple voie  (</w:t>
      </w:r>
      <w:r w:rsidRPr="0032190F">
        <w:rPr>
          <w:i/>
          <w:lang w:val="fr-FR"/>
        </w:rPr>
        <w:t>a key communication corridor</w:t>
      </w:r>
      <w:r w:rsidRPr="0032190F">
        <w:rPr>
          <w:lang w:val="fr-FR"/>
        </w:rPr>
        <w:t>) mettant en relation les terres basses (</w:t>
      </w:r>
      <w:r w:rsidRPr="0032190F">
        <w:rPr>
          <w:i/>
          <w:lang w:val="fr-FR"/>
        </w:rPr>
        <w:t>low-lying land</w:t>
      </w:r>
      <w:r w:rsidRPr="0032190F">
        <w:rPr>
          <w:lang w:val="fr-FR"/>
        </w:rPr>
        <w:t>) et la plaine côtière</w:t>
      </w:r>
      <w:r w:rsidRPr="0032190F">
        <w:rPr>
          <w:i/>
          <w:lang w:val="fr-FR"/>
        </w:rPr>
        <w:t>to the east with higher land to the north-west</w:t>
      </w:r>
      <w:r w:rsidRPr="0032190F">
        <w:rPr>
          <w:lang w:val="fr-FR"/>
        </w:rPr>
        <w:t xml:space="preserve"> (BIB 1635 p. 58). </w:t>
      </w:r>
    </w:p>
    <w:p w14:paraId="6D916D37" w14:textId="77777777" w:rsidR="00CC2C01" w:rsidRPr="0032190F" w:rsidRDefault="00CC2C01" w:rsidP="00242C0F">
      <w:pPr>
        <w:pStyle w:val="Heading4"/>
      </w:pPr>
      <w:r w:rsidRPr="0032190F">
        <w:br/>
      </w:r>
      <w:bookmarkStart w:id="4327" w:name="Sizx_Millstone_Burn"/>
      <w:r w:rsidRPr="0032190F">
        <w:t>Millstone Burn</w:t>
      </w:r>
      <w:bookmarkEnd w:id="4327"/>
    </w:p>
    <w:p w14:paraId="7F17B9F5" w14:textId="77777777" w:rsidR="00CC2C01" w:rsidRPr="0032190F" w:rsidRDefault="00CC2C01" w:rsidP="00242C0F">
      <w:pPr>
        <w:rPr>
          <w:lang w:val="fr-FR"/>
        </w:rPr>
      </w:pPr>
    </w:p>
    <w:p w14:paraId="4C45EA42" w14:textId="77777777" w:rsidR="00CC2C01" w:rsidRPr="0032190F" w:rsidRDefault="00CC2C01" w:rsidP="00242C0F">
      <w:pPr>
        <w:rPr>
          <w:lang w:val="fr-FR"/>
        </w:rPr>
      </w:pPr>
      <w:r w:rsidRPr="0032190F">
        <w:rPr>
          <w:lang w:val="fr-FR"/>
        </w:rPr>
        <w:t>A Millstone Burn, proprement dit, on compte 71 panneaux gravés (BIB 1635 p. 58).</w:t>
      </w:r>
    </w:p>
    <w:p w14:paraId="3138C25D" w14:textId="77777777" w:rsidR="000C70FC" w:rsidRPr="0032190F" w:rsidRDefault="000C70FC" w:rsidP="00242C0F">
      <w:pPr>
        <w:rPr>
          <w:lang w:val="fr-FR"/>
        </w:rPr>
      </w:pPr>
    </w:p>
    <w:p w14:paraId="69854233" w14:textId="77777777" w:rsidR="00CC2C01" w:rsidRPr="0032190F" w:rsidRDefault="00CC2C01" w:rsidP="00242C0F">
      <w:pPr>
        <w:pStyle w:val="Heading4"/>
      </w:pPr>
      <w:r w:rsidRPr="0032190F">
        <w:t>Snook Bank</w:t>
      </w:r>
    </w:p>
    <w:p w14:paraId="38498541" w14:textId="77777777" w:rsidR="00C34533" w:rsidRPr="0032190F" w:rsidRDefault="00C34533" w:rsidP="00242C0F">
      <w:pPr>
        <w:rPr>
          <w:lang w:val="fr-FR"/>
        </w:rPr>
      </w:pPr>
    </w:p>
    <w:p w14:paraId="7789E993" w14:textId="77777777" w:rsidR="00CC2C01" w:rsidRPr="0032190F" w:rsidRDefault="00CC2C01" w:rsidP="00242C0F">
      <w:pPr>
        <w:jc w:val="both"/>
        <w:rPr>
          <w:lang w:val="fr-FR"/>
        </w:rPr>
      </w:pPr>
      <w:r w:rsidRPr="0032190F">
        <w:rPr>
          <w:lang w:val="fr-FR"/>
        </w:rPr>
        <w:t>A 500 m de la concentration de Millstone Burn  environ, on compte 73 panneaux gravés</w:t>
      </w:r>
      <w:r w:rsidR="00C34533" w:rsidRPr="0032190F">
        <w:rPr>
          <w:lang w:val="fr-FR"/>
        </w:rPr>
        <w:t>. Bradley (1997), à l’aide d’un groupe de contrôle (</w:t>
      </w:r>
      <w:r w:rsidR="00C34533" w:rsidRPr="0032190F">
        <w:rPr>
          <w:i/>
          <w:lang w:val="fr-FR"/>
        </w:rPr>
        <w:t>control sample</w:t>
      </w:r>
      <w:r w:rsidR="00C34533" w:rsidRPr="0032190F">
        <w:rPr>
          <w:lang w:val="fr-FR"/>
        </w:rPr>
        <w:t>) a démontré que le choix des panneaux avait été fait afin de maximiser le contrôle visuel dans les deux direction</w:t>
      </w:r>
      <w:r w:rsidR="0023310E" w:rsidRPr="0032190F">
        <w:rPr>
          <w:lang w:val="fr-FR"/>
        </w:rPr>
        <w:t>s</w:t>
      </w:r>
      <w:r w:rsidR="00C34533" w:rsidRPr="0032190F">
        <w:rPr>
          <w:lang w:val="fr-FR"/>
        </w:rPr>
        <w:t xml:space="preserve"> de la vallée</w:t>
      </w:r>
      <w:r w:rsidRPr="0032190F">
        <w:rPr>
          <w:lang w:val="fr-FR"/>
        </w:rPr>
        <w:t xml:space="preserve"> (BIB 1635 p. 58).</w:t>
      </w:r>
    </w:p>
    <w:p w14:paraId="00D299E0" w14:textId="77777777" w:rsidR="00CC2C01" w:rsidRPr="0032190F" w:rsidRDefault="00CC2C01" w:rsidP="00647EA0">
      <w:pPr>
        <w:pStyle w:val="Heading5"/>
      </w:pPr>
      <w:r w:rsidRPr="0032190F">
        <w:t>Snook Bank 4a</w:t>
      </w:r>
    </w:p>
    <w:p w14:paraId="2A65E863" w14:textId="77777777" w:rsidR="00CC2C01" w:rsidRPr="0032190F" w:rsidRDefault="00CC2C01" w:rsidP="00242C0F">
      <w:pPr>
        <w:rPr>
          <w:lang w:val="fr-FR"/>
        </w:rPr>
      </w:pPr>
    </w:p>
    <w:p w14:paraId="2290F8C8" w14:textId="29AC3E1D" w:rsidR="00F60937" w:rsidRPr="0032190F" w:rsidRDefault="00BA703D" w:rsidP="00242C0F">
      <w:pPr>
        <w:pStyle w:val="Heading2"/>
      </w:pPr>
      <w:bookmarkStart w:id="4328" w:name="Sit_Northumberland_inter"/>
      <w:r>
        <w:t>i</w:t>
      </w:r>
      <w:r w:rsidR="00F60937" w:rsidRPr="0032190F">
        <w:t>nterprétations</w:t>
      </w:r>
    </w:p>
    <w:bookmarkEnd w:id="4328"/>
    <w:p w14:paraId="2EA4D554" w14:textId="77777777" w:rsidR="00755A13" w:rsidRPr="0032190F" w:rsidRDefault="00755A13" w:rsidP="00242C0F">
      <w:pPr>
        <w:rPr>
          <w:lang w:val="fr-FR"/>
        </w:rPr>
      </w:pPr>
    </w:p>
    <w:p w14:paraId="36332FAE" w14:textId="0D1D9421" w:rsidR="00F60937" w:rsidRPr="0032190F" w:rsidRDefault="00F60937" w:rsidP="00242C0F">
      <w:pPr>
        <w:rPr>
          <w:lang w:val="fr-FR"/>
        </w:rPr>
      </w:pPr>
      <w:r w:rsidRPr="0032190F">
        <w:rPr>
          <w:lang w:val="fr-FR"/>
        </w:rPr>
        <w:t xml:space="preserve">R. Bardley suggère </w:t>
      </w:r>
      <w:r w:rsidR="00BA703D">
        <w:rPr>
          <w:lang w:val="fr-FR"/>
        </w:rPr>
        <w:t xml:space="preserve">que </w:t>
      </w:r>
      <w:r w:rsidRPr="0032190F">
        <w:rPr>
          <w:lang w:val="fr-FR"/>
        </w:rPr>
        <w:t>ces gravures étaient utilisées pour le marquage de certains points particuliers dans le paysage traversé lors de la mobilité saisonnière (BIB 1559 (BIB 1558 p. 90).</w:t>
      </w:r>
    </w:p>
    <w:p w14:paraId="64B8EB85" w14:textId="77777777" w:rsidR="00F60937" w:rsidRPr="0032190F" w:rsidRDefault="00F60937" w:rsidP="00242C0F">
      <w:pPr>
        <w:rPr>
          <w:lang w:val="fr-FR"/>
        </w:rPr>
      </w:pPr>
    </w:p>
    <w:p w14:paraId="253027D5" w14:textId="77777777" w:rsidR="00F60937" w:rsidRPr="0032190F" w:rsidRDefault="00F60937" w:rsidP="00242C0F">
      <w:pPr>
        <w:jc w:val="both"/>
        <w:rPr>
          <w:lang w:val="fr-FR"/>
        </w:rPr>
      </w:pPr>
      <w:r w:rsidRPr="0032190F">
        <w:rPr>
          <w:lang w:val="fr-FR"/>
        </w:rPr>
        <w:lastRenderedPageBreak/>
        <w:t>C. Waddington (1996, 1999), pour le nord du Northumberland,  propose que les concentrations d’</w:t>
      </w:r>
      <w:r w:rsidR="00F77C15" w:rsidRPr="0032190F">
        <w:rPr>
          <w:lang w:val="fr-FR"/>
        </w:rPr>
        <w:t>art rupestre se font dans des ‘</w:t>
      </w:r>
      <w:r w:rsidRPr="0032190F">
        <w:rPr>
          <w:i/>
          <w:lang w:val="fr-FR"/>
        </w:rPr>
        <w:t>inscribed grazing areas</w:t>
      </w:r>
      <w:r w:rsidR="00F77C15" w:rsidRPr="0032190F">
        <w:rPr>
          <w:i/>
          <w:lang w:val="fr-FR"/>
        </w:rPr>
        <w:t>’</w:t>
      </w:r>
      <w:r w:rsidRPr="0032190F">
        <w:rPr>
          <w:lang w:val="fr-FR"/>
        </w:rPr>
        <w:t>, c’est-à-dire dans les piémonts des hautes-terre (</w:t>
      </w:r>
      <w:r w:rsidRPr="0032190F">
        <w:rPr>
          <w:i/>
          <w:lang w:val="fr-FR"/>
        </w:rPr>
        <w:t>uplands fell</w:t>
      </w:r>
      <w:r w:rsidRPr="0032190F">
        <w:rPr>
          <w:lang w:val="fr-FR"/>
        </w:rPr>
        <w:t>) et dans les basses-vallées (</w:t>
      </w:r>
      <w:r w:rsidRPr="0032190F">
        <w:rPr>
          <w:i/>
          <w:lang w:val="fr-FR"/>
        </w:rPr>
        <w:t>lowlands valley</w:t>
      </w:r>
      <w:r w:rsidRPr="0032190F">
        <w:rPr>
          <w:lang w:val="fr-FR"/>
        </w:rPr>
        <w:t>) ayant des sols pauvres circonscrit pour la plupart par des canaux fluviaux (</w:t>
      </w:r>
      <w:r w:rsidRPr="0032190F">
        <w:rPr>
          <w:i/>
          <w:lang w:val="fr-FR"/>
        </w:rPr>
        <w:t>fluvial channels</w:t>
      </w:r>
      <w:r w:rsidRPr="0032190F">
        <w:rPr>
          <w:lang w:val="fr-FR"/>
        </w:rPr>
        <w:t>) (BIB 1559 (BIB 1565)). Il propose que les regroupements (</w:t>
      </w:r>
      <w:r w:rsidRPr="0032190F">
        <w:rPr>
          <w:i/>
          <w:lang w:val="fr-FR"/>
        </w:rPr>
        <w:t>cluster</w:t>
      </w:r>
      <w:r w:rsidRPr="0032190F">
        <w:rPr>
          <w:lang w:val="fr-FR"/>
        </w:rPr>
        <w:t>) d’art rupestre forment autant de points de concentration où le bétail, qui constituait la base de l’économie, pouvaient paître sous un minimun de contrôle humain (BIB 1559).</w:t>
      </w:r>
      <w:r w:rsidR="00F77C15" w:rsidRPr="0032190F">
        <w:rPr>
          <w:lang w:val="fr-FR"/>
        </w:rPr>
        <w:t>Waddington (1996, 1998) met en relation la distribution de l’art rupestre avec des pratiques anciennes d’élevage (</w:t>
      </w:r>
      <w:r w:rsidR="00F77C15" w:rsidRPr="0032190F">
        <w:rPr>
          <w:i/>
          <w:lang w:val="fr-FR"/>
        </w:rPr>
        <w:t>early farming practices</w:t>
      </w:r>
      <w:r w:rsidR="00F77C15" w:rsidRPr="0032190F">
        <w:rPr>
          <w:lang w:val="fr-FR"/>
        </w:rPr>
        <w:t>) et d’utilisation de l’espace (</w:t>
      </w:r>
      <w:r w:rsidR="00F77C15" w:rsidRPr="0032190F">
        <w:rPr>
          <w:i/>
          <w:lang w:val="fr-FR"/>
        </w:rPr>
        <w:t>land use</w:t>
      </w:r>
      <w:r w:rsidR="00F77C15" w:rsidRPr="0032190F">
        <w:rPr>
          <w:lang w:val="fr-FR"/>
        </w:rPr>
        <w:t xml:space="preserve">), en faisant l’hypothèse que panneaux gravés auraient pu marquer des </w:t>
      </w:r>
      <w:r w:rsidR="00F77C15" w:rsidRPr="0032190F">
        <w:rPr>
          <w:i/>
          <w:lang w:val="fr-FR"/>
        </w:rPr>
        <w:t>woodland clearancesattractive to both wild and domesticated animals, locales he terms ‘inscribed grazing areas’</w:t>
      </w:r>
      <w:r w:rsidR="00F77C15" w:rsidRPr="0032190F">
        <w:rPr>
          <w:lang w:val="fr-FR"/>
        </w:rPr>
        <w:t xml:space="preserve"> (BIB 1635 p. 54).</w:t>
      </w:r>
    </w:p>
    <w:p w14:paraId="4374DA0A" w14:textId="7DF2A49E" w:rsidR="00F60937" w:rsidRPr="0032190F" w:rsidRDefault="00925DD7" w:rsidP="00242C0F">
      <w:pPr>
        <w:jc w:val="both"/>
        <w:rPr>
          <w:lang w:val="fr-FR"/>
        </w:rPr>
      </w:pPr>
      <w:r w:rsidRPr="0032190F">
        <w:rPr>
          <w:lang w:val="fr-FR"/>
        </w:rPr>
        <w:t xml:space="preserve">Sara Fairén-Jiménez </w:t>
      </w:r>
      <w:r w:rsidR="00F77C15" w:rsidRPr="0032190F">
        <w:rPr>
          <w:lang w:val="fr-FR"/>
        </w:rPr>
        <w:t xml:space="preserve">(n=320 panneaux gravés) </w:t>
      </w:r>
      <w:r w:rsidRPr="0032190F">
        <w:rPr>
          <w:lang w:val="fr-FR"/>
        </w:rPr>
        <w:t>parvient aux mêmes résultats que Bradley </w:t>
      </w:r>
      <w:r w:rsidR="00F77C15" w:rsidRPr="0032190F">
        <w:rPr>
          <w:lang w:val="fr-FR"/>
        </w:rPr>
        <w:t xml:space="preserve">(n=64 panneaux gravés) </w:t>
      </w:r>
      <w:r w:rsidRPr="0032190F">
        <w:rPr>
          <w:lang w:val="fr-FR"/>
        </w:rPr>
        <w:t xml:space="preserve">: elle note que les compositions les plus complexes (combinaisons de </w:t>
      </w:r>
      <w:r w:rsidRPr="0032190F">
        <w:rPr>
          <w:i/>
          <w:lang w:val="fr-FR"/>
        </w:rPr>
        <w:t>cups</w:t>
      </w:r>
      <w:r w:rsidRPr="0032190F">
        <w:rPr>
          <w:lang w:val="fr-FR"/>
        </w:rPr>
        <w:t xml:space="preserve"> avec plus de 5 cercles ou arcs concentriques) se situent à des altitudes plus basses et plus proche des cours d’eau (</w:t>
      </w:r>
      <w:r w:rsidRPr="0032190F">
        <w:rPr>
          <w:i/>
          <w:lang w:val="fr-FR"/>
        </w:rPr>
        <w:t>rivers basin</w:t>
      </w:r>
      <w:r w:rsidRPr="0032190F">
        <w:rPr>
          <w:lang w:val="fr-FR"/>
        </w:rPr>
        <w:t>) et que les compositions les plus simples se situent plus haut (</w:t>
      </w:r>
      <w:r w:rsidRPr="0032190F">
        <w:rPr>
          <w:i/>
          <w:lang w:val="fr-FR"/>
        </w:rPr>
        <w:t>highest elevation</w:t>
      </w:r>
      <w:r w:rsidRPr="0032190F">
        <w:rPr>
          <w:lang w:val="fr-FR"/>
        </w:rPr>
        <w:t xml:space="preserve">) (BIB 1559 p. 293). </w:t>
      </w:r>
      <w:r w:rsidR="00F60937" w:rsidRPr="0032190F">
        <w:rPr>
          <w:lang w:val="fr-FR"/>
        </w:rPr>
        <w:t>A l’appui de ses analyses, Sara Fairén-Jiménez estime que l’art rupestre se concentre sur les flancs des éminences (BIB 1559 p 291), et qu’il se situe, plutôt qu’en intervisibilité</w:t>
      </w:r>
      <w:r w:rsidRPr="0032190F">
        <w:rPr>
          <w:lang w:val="fr-FR"/>
        </w:rPr>
        <w:t>,</w:t>
      </w:r>
      <w:r w:rsidR="00F60937" w:rsidRPr="0032190F">
        <w:rPr>
          <w:lang w:val="fr-FR"/>
        </w:rPr>
        <w:t xml:space="preserve"> à un point dominant les zones basses [de passage, de pâturage] (</w:t>
      </w:r>
      <w:r w:rsidR="00225867" w:rsidRPr="0032190F">
        <w:rPr>
          <w:i/>
          <w:lang w:val="fr-FR"/>
        </w:rPr>
        <w:t>t</w:t>
      </w:r>
      <w:r w:rsidR="00F60937" w:rsidRPr="0032190F">
        <w:rPr>
          <w:i/>
          <w:lang w:val="fr-FR"/>
        </w:rPr>
        <w:t>heir locations, in contrast, appear to be intended to maximize their views over the surroundings lowlands</w:t>
      </w:r>
      <w:r w:rsidR="00F60937" w:rsidRPr="0032190F">
        <w:rPr>
          <w:lang w:val="fr-FR"/>
        </w:rPr>
        <w:t xml:space="preserve">). Un contrôle des </w:t>
      </w:r>
      <w:r w:rsidR="00F60937" w:rsidRPr="0032190F">
        <w:rPr>
          <w:i/>
          <w:lang w:val="fr-FR"/>
        </w:rPr>
        <w:t>mobility network</w:t>
      </w:r>
      <w:r w:rsidR="00BA703D">
        <w:rPr>
          <w:i/>
          <w:lang w:val="fr-FR"/>
        </w:rPr>
        <w:t xml:space="preserve"> </w:t>
      </w:r>
      <w:r w:rsidR="00F60937" w:rsidRPr="0032190F">
        <w:rPr>
          <w:lang w:val="fr-FR"/>
        </w:rPr>
        <w:t>(BIB 1559 p. 292).</w:t>
      </w:r>
    </w:p>
    <w:p w14:paraId="74DD8C4B" w14:textId="60A24D5D" w:rsidR="00D52575" w:rsidRDefault="00D52575" w:rsidP="00242C0F">
      <w:pPr>
        <w:jc w:val="both"/>
        <w:rPr>
          <w:lang w:val="fr-FR"/>
        </w:rPr>
      </w:pPr>
    </w:p>
    <w:p w14:paraId="4D7ECE50" w14:textId="4AA946EB" w:rsidR="00BA703D" w:rsidRDefault="00BA703D" w:rsidP="00BA703D">
      <w:pPr>
        <w:pStyle w:val="Heading3"/>
      </w:pPr>
      <w:bookmarkStart w:id="4329" w:name="Sit_Northumberland_inter_limes"/>
      <w:r>
        <w:t>limes</w:t>
      </w:r>
    </w:p>
    <w:bookmarkEnd w:id="4329"/>
    <w:p w14:paraId="7A4EAD2E" w14:textId="0BC38053" w:rsidR="00BA703D" w:rsidRDefault="00BA703D" w:rsidP="00BA703D">
      <w:pPr>
        <w:jc w:val="both"/>
        <w:rPr>
          <w:lang w:val="fr-FR"/>
        </w:rPr>
      </w:pPr>
      <w:r w:rsidRPr="0032190F">
        <w:rPr>
          <w:lang w:val="fr-FR"/>
        </w:rPr>
        <w:t>R. Bardley suggère</w:t>
      </w:r>
      <w:r>
        <w:rPr>
          <w:lang w:val="fr-FR"/>
        </w:rPr>
        <w:t xml:space="preserve"> </w:t>
      </w:r>
      <w:r w:rsidRPr="0032190F">
        <w:rPr>
          <w:lang w:val="fr-FR"/>
        </w:rPr>
        <w:t>plus spécifiquement, que ces gravures se situent aux marges des terres productives et qu’elles marquent un « </w:t>
      </w:r>
      <w:r w:rsidRPr="0032190F">
        <w:rPr>
          <w:i/>
          <w:lang w:val="fr-FR"/>
        </w:rPr>
        <w:t>pattern of land tenure based on paths, places and viewpoints</w:t>
      </w:r>
      <w:r w:rsidRPr="0032190F">
        <w:rPr>
          <w:lang w:val="fr-FR"/>
        </w:rPr>
        <w:t> » (BIB 1559 (BIB 1522)).</w:t>
      </w:r>
      <w:r>
        <w:rPr>
          <w:lang w:val="fr-FR"/>
        </w:rPr>
        <w:t xml:space="preserve"> </w:t>
      </w:r>
      <w:r w:rsidRPr="0032190F">
        <w:rPr>
          <w:lang w:val="fr-FR"/>
        </w:rPr>
        <w:t>Pour lui, les panneaux les plus complexes s’adressent prioritairement à une audience non-locale et se situent dans des lieux d’accès plus faciles que les compositions les moins complexes (BIB 1559 (BIB 1558 p. 90).</w:t>
      </w:r>
    </w:p>
    <w:p w14:paraId="4C540371" w14:textId="77777777" w:rsidR="00BA703D" w:rsidRPr="0032190F" w:rsidRDefault="00BA703D" w:rsidP="00242C0F">
      <w:pPr>
        <w:jc w:val="both"/>
        <w:rPr>
          <w:lang w:val="fr-FR"/>
        </w:rPr>
      </w:pPr>
    </w:p>
    <w:p w14:paraId="725C1134" w14:textId="77777777" w:rsidR="00D52575" w:rsidRPr="0032190F" w:rsidRDefault="00D52575" w:rsidP="00426FF9">
      <w:pPr>
        <w:pStyle w:val="Heading1"/>
      </w:pPr>
      <w:bookmarkStart w:id="4330" w:name="Sit_Durham"/>
      <w:r w:rsidRPr="0032190F">
        <w:t>DURHAM (comté)</w:t>
      </w:r>
    </w:p>
    <w:bookmarkEnd w:id="4330"/>
    <w:p w14:paraId="510CF0C0" w14:textId="77777777" w:rsidR="00D52575" w:rsidRPr="0032190F" w:rsidRDefault="00D52575" w:rsidP="00242C0F">
      <w:pPr>
        <w:jc w:val="both"/>
        <w:rPr>
          <w:lang w:val="fr-FR"/>
        </w:rPr>
      </w:pPr>
    </w:p>
    <w:p w14:paraId="787CCF23" w14:textId="77777777" w:rsidR="00D52575" w:rsidRPr="0032190F" w:rsidRDefault="00D52575" w:rsidP="00426FF9">
      <w:pPr>
        <w:pStyle w:val="Heading1"/>
      </w:pPr>
      <w:bookmarkStart w:id="4331" w:name="Sit_Yorkshire_North"/>
      <w:r w:rsidRPr="0032190F">
        <w:t>NORTH YORKSHIRE</w:t>
      </w:r>
    </w:p>
    <w:bookmarkEnd w:id="4331"/>
    <w:p w14:paraId="6723664D" w14:textId="77777777" w:rsidR="006554E2" w:rsidRPr="0032190F" w:rsidRDefault="006554E2" w:rsidP="00242C0F">
      <w:pPr>
        <w:jc w:val="both"/>
        <w:rPr>
          <w:lang w:val="fr-FR"/>
        </w:rPr>
      </w:pPr>
    </w:p>
    <w:p w14:paraId="54188A16" w14:textId="01A7A442" w:rsidR="00D52575" w:rsidRPr="0032190F" w:rsidRDefault="00D52575" w:rsidP="00242C0F">
      <w:pPr>
        <w:jc w:val="both"/>
        <w:rPr>
          <w:lang w:val="fr-FR"/>
        </w:rPr>
      </w:pPr>
      <w:r w:rsidRPr="0032190F">
        <w:rPr>
          <w:lang w:val="fr-FR"/>
        </w:rPr>
        <w:t xml:space="preserve">Un feu en 2003 à dévasté les Fylingdales Moor, une zone du </w:t>
      </w:r>
      <w:r w:rsidRPr="0032190F">
        <w:rPr>
          <w:i/>
          <w:lang w:val="fr-FR"/>
        </w:rPr>
        <w:t>North York Moors National Park</w:t>
      </w:r>
      <w:r w:rsidRPr="0032190F">
        <w:rPr>
          <w:lang w:val="fr-FR"/>
        </w:rPr>
        <w:t xml:space="preserve"> et à libérer beaucoup de panneaux </w:t>
      </w:r>
      <w:hyperlink r:id="rId10743" w:anchor="Cul_Art__Cups_Rings" w:history="1">
        <w:r w:rsidRPr="0032190F">
          <w:rPr>
            <w:rStyle w:val="Hyperlink"/>
            <w:lang w:val="fr-FR"/>
          </w:rPr>
          <w:t>gravés</w:t>
        </w:r>
      </w:hyperlink>
      <w:r w:rsidRPr="0032190F">
        <w:rPr>
          <w:lang w:val="fr-FR"/>
        </w:rPr>
        <w:t xml:space="preserve"> qui étaient auparavant en dessous de la tourbe (</w:t>
      </w:r>
      <w:r w:rsidRPr="0032190F">
        <w:rPr>
          <w:i/>
          <w:lang w:val="fr-FR"/>
        </w:rPr>
        <w:t>peat</w:t>
      </w:r>
      <w:r w:rsidRPr="0032190F">
        <w:rPr>
          <w:lang w:val="fr-FR"/>
        </w:rPr>
        <w:t>) (BIB 1639 p. 859).</w:t>
      </w:r>
    </w:p>
    <w:p w14:paraId="4C766055" w14:textId="77777777" w:rsidR="00D52575" w:rsidRDefault="00D52575" w:rsidP="00242C0F">
      <w:pPr>
        <w:jc w:val="both"/>
        <w:rPr>
          <w:lang w:val="en-GB"/>
        </w:rPr>
      </w:pPr>
      <w:r w:rsidRPr="00D52575">
        <w:rPr>
          <w:lang w:val="en-GB"/>
        </w:rPr>
        <w:t xml:space="preserve">Brian A. Smith et Allan A. Walker proposent que les gravures des North York Moors « </w:t>
      </w:r>
      <w:r w:rsidRPr="00D52575">
        <w:rPr>
          <w:i/>
          <w:lang w:val="en-GB"/>
        </w:rPr>
        <w:t>demarcate localised corridors of movement around the fringes of watercourses and places where they can be crossed</w:t>
      </w:r>
      <w:r w:rsidRPr="00D52575">
        <w:rPr>
          <w:lang w:val="en-GB"/>
        </w:rPr>
        <w:t> » (BIB 1639 p. 859)</w:t>
      </w:r>
    </w:p>
    <w:p w14:paraId="709275F0" w14:textId="77777777" w:rsidR="00A862BE" w:rsidRDefault="00A862BE" w:rsidP="00242C0F">
      <w:pPr>
        <w:jc w:val="both"/>
        <w:rPr>
          <w:lang w:val="en-GB"/>
        </w:rPr>
      </w:pPr>
    </w:p>
    <w:p w14:paraId="3CFAD233" w14:textId="56F8DB6B" w:rsidR="00A862BE" w:rsidRPr="003546E1" w:rsidRDefault="00A862BE" w:rsidP="00A862BE">
      <w:pPr>
        <w:pStyle w:val="Heading1"/>
        <w:rPr>
          <w:lang w:val="en-GB"/>
        </w:rPr>
      </w:pPr>
      <w:r w:rsidRPr="003546E1">
        <w:rPr>
          <w:lang w:val="en-GB"/>
        </w:rPr>
        <w:t>STANWICK</w:t>
      </w:r>
    </w:p>
    <w:p w14:paraId="268FECE4" w14:textId="77777777" w:rsidR="00A862BE" w:rsidRDefault="00A862BE" w:rsidP="00242C0F">
      <w:pPr>
        <w:jc w:val="both"/>
        <w:rPr>
          <w:lang w:val="en-GB"/>
        </w:rPr>
      </w:pPr>
    </w:p>
    <w:p w14:paraId="0F86BF26" w14:textId="30266AE6" w:rsidR="00A862BE" w:rsidRPr="00D52575" w:rsidRDefault="00A862BE" w:rsidP="00242C0F">
      <w:pPr>
        <w:jc w:val="both"/>
        <w:rPr>
          <w:lang w:val="en-GB"/>
        </w:rPr>
      </w:pPr>
      <w:r w:rsidRPr="00A862BE">
        <w:rPr>
          <w:lang w:val="en-GB"/>
        </w:rPr>
        <w:t>Stanwick, North Yorkshire (UK), Iron Age (OA/Haselgrove 2016)(BIB 3265)</w:t>
      </w:r>
    </w:p>
    <w:p w14:paraId="745A7DC2" w14:textId="77777777" w:rsidR="00D52575" w:rsidRPr="00D52575" w:rsidRDefault="00D52575" w:rsidP="00242C0F">
      <w:pPr>
        <w:jc w:val="both"/>
        <w:rPr>
          <w:lang w:val="en-GB"/>
        </w:rPr>
      </w:pPr>
    </w:p>
    <w:p w14:paraId="4E97765C" w14:textId="77777777" w:rsidR="00F77C15" w:rsidRPr="0032190F" w:rsidRDefault="006554E2" w:rsidP="00426FF9">
      <w:pPr>
        <w:pStyle w:val="Heading1"/>
      </w:pPr>
      <w:bookmarkStart w:id="4332" w:name="Sit_Yorkshire_West_Riding"/>
      <w:r w:rsidRPr="0032190F">
        <w:t>WEST RIDING YORKSHIRE</w:t>
      </w:r>
    </w:p>
    <w:bookmarkEnd w:id="4332"/>
    <w:p w14:paraId="23A47D11" w14:textId="77777777" w:rsidR="00F77C15" w:rsidRPr="0032190F" w:rsidRDefault="00F77C15" w:rsidP="00242C0F">
      <w:pPr>
        <w:jc w:val="both"/>
        <w:rPr>
          <w:lang w:val="fr-FR"/>
        </w:rPr>
      </w:pPr>
    </w:p>
    <w:p w14:paraId="785EC040" w14:textId="4C01EBE1" w:rsidR="00F77C15" w:rsidRPr="0032190F" w:rsidRDefault="00F77C15" w:rsidP="00242C0F">
      <w:pPr>
        <w:jc w:val="both"/>
        <w:rPr>
          <w:lang w:val="fr-FR"/>
        </w:rPr>
      </w:pPr>
      <w:r w:rsidRPr="0032190F">
        <w:rPr>
          <w:lang w:val="fr-FR"/>
        </w:rPr>
        <w:t xml:space="preserve">Le West Riding (Yorkshire, Angleterre) regroupe essentiellement des </w:t>
      </w:r>
      <w:r w:rsidRPr="0032190F">
        <w:rPr>
          <w:i/>
          <w:lang w:val="fr-FR"/>
        </w:rPr>
        <w:t>cups and rings</w:t>
      </w:r>
      <w:r w:rsidRPr="0032190F">
        <w:rPr>
          <w:lang w:val="fr-FR"/>
        </w:rPr>
        <w:t xml:space="preserve"> (BIB 1573). A ce propos Boughey et Vickerman (2003) notent que [seulement] 32% des supports ont ce genre de motifs (</w:t>
      </w:r>
      <w:r w:rsidRPr="0032190F">
        <w:rPr>
          <w:i/>
          <w:lang w:val="fr-FR"/>
        </w:rPr>
        <w:t>cups and rings</w:t>
      </w:r>
      <w:r w:rsidRPr="0032190F">
        <w:rPr>
          <w:lang w:val="fr-FR"/>
        </w:rPr>
        <w:t xml:space="preserve">) alors qu’en </w:t>
      </w:r>
      <w:hyperlink r:id="rId10744" w:anchor="Sit_Argyll_Bute" w:history="1">
        <w:r w:rsidRPr="0032190F">
          <w:rPr>
            <w:rStyle w:val="Hyperlink"/>
            <w:lang w:val="fr-FR"/>
          </w:rPr>
          <w:t>Argyll</w:t>
        </w:r>
      </w:hyperlink>
      <w:r w:rsidRPr="0032190F">
        <w:rPr>
          <w:lang w:val="fr-FR"/>
        </w:rPr>
        <w:t xml:space="preserve"> et dans le Northumberland ces motifs sont </w:t>
      </w:r>
      <w:r w:rsidRPr="0032190F">
        <w:rPr>
          <w:i/>
          <w:lang w:val="fr-FR"/>
        </w:rPr>
        <w:t xml:space="preserve">quite </w:t>
      </w:r>
      <w:r w:rsidRPr="0032190F">
        <w:rPr>
          <w:i/>
          <w:lang w:val="fr-FR"/>
        </w:rPr>
        <w:lastRenderedPageBreak/>
        <w:t>common </w:t>
      </w:r>
      <w:r w:rsidRPr="0032190F">
        <w:rPr>
          <w:lang w:val="fr-FR"/>
        </w:rPr>
        <w:t xml:space="preserve">: seulement 26% des supports du Northumberland ont des  </w:t>
      </w:r>
      <w:r w:rsidRPr="0032190F">
        <w:rPr>
          <w:i/>
          <w:lang w:val="fr-FR"/>
        </w:rPr>
        <w:t>cups and rings</w:t>
      </w:r>
      <w:r w:rsidRPr="0032190F">
        <w:rPr>
          <w:lang w:val="fr-FR"/>
        </w:rPr>
        <w:t xml:space="preserve"> (BIB 1573 p. 252).</w:t>
      </w:r>
    </w:p>
    <w:p w14:paraId="6602579A" w14:textId="77777777" w:rsidR="00F77C15" w:rsidRPr="000B4B4E" w:rsidRDefault="00F77C15" w:rsidP="00242C0F">
      <w:pPr>
        <w:jc w:val="both"/>
        <w:rPr>
          <w:lang w:val="en-GB"/>
        </w:rPr>
      </w:pPr>
      <w:r w:rsidRPr="0032190F">
        <w:rPr>
          <w:lang w:val="fr-FR"/>
        </w:rPr>
        <w:t>Dans le West Yorkshire, l’art rupestre est trouvé dans les landes (</w:t>
      </w:r>
      <w:r w:rsidRPr="0032190F">
        <w:rPr>
          <w:i/>
          <w:lang w:val="fr-FR"/>
        </w:rPr>
        <w:t>moors</w:t>
      </w:r>
      <w:r w:rsidRPr="0032190F">
        <w:rPr>
          <w:lang w:val="fr-FR"/>
        </w:rPr>
        <w:t xml:space="preserve">) de moyenne à haute altitude (BIB 1574). </w:t>
      </w:r>
      <w:r w:rsidRPr="000B4B4E">
        <w:rPr>
          <w:lang w:val="en-GB"/>
        </w:rPr>
        <w:t>C’est dans le West Yorkshire que l’on trouve Rombalds Moor (BIB 1556)</w:t>
      </w:r>
    </w:p>
    <w:p w14:paraId="02E78EA2" w14:textId="77777777" w:rsidR="00776354" w:rsidRPr="000B4B4E" w:rsidRDefault="00776354" w:rsidP="00242C0F">
      <w:pPr>
        <w:jc w:val="both"/>
        <w:rPr>
          <w:lang w:val="en-GB"/>
        </w:rPr>
      </w:pPr>
    </w:p>
    <w:p w14:paraId="08578E9C" w14:textId="77777777" w:rsidR="00D52575" w:rsidRPr="00426FF9" w:rsidRDefault="00D52575" w:rsidP="00426FF9">
      <w:pPr>
        <w:pStyle w:val="Heading1"/>
        <w:rPr>
          <w:lang w:val="en-US"/>
        </w:rPr>
      </w:pPr>
      <w:bookmarkStart w:id="4333" w:name="Sit_Cumbrian"/>
      <w:r w:rsidRPr="00426FF9">
        <w:rPr>
          <w:lang w:val="en-US"/>
        </w:rPr>
        <w:t>CUMBRIAN (</w:t>
      </w:r>
      <w:r w:rsidR="00AC219C" w:rsidRPr="00426FF9">
        <w:rPr>
          <w:lang w:val="en-US"/>
        </w:rPr>
        <w:t>HIGH</w:t>
      </w:r>
      <w:r w:rsidRPr="00426FF9">
        <w:rPr>
          <w:lang w:val="en-US"/>
        </w:rPr>
        <w:t xml:space="preserve"> </w:t>
      </w:r>
      <w:r w:rsidR="00AC219C" w:rsidRPr="00426FF9">
        <w:rPr>
          <w:lang w:val="en-US"/>
        </w:rPr>
        <w:t>FELLS</w:t>
      </w:r>
      <w:r w:rsidRPr="00426FF9">
        <w:rPr>
          <w:lang w:val="en-US"/>
        </w:rPr>
        <w:t>)</w:t>
      </w:r>
    </w:p>
    <w:bookmarkEnd w:id="4333"/>
    <w:p w14:paraId="22069B2B" w14:textId="77777777" w:rsidR="00D52575" w:rsidRPr="000B4B4E" w:rsidRDefault="00D52575" w:rsidP="00242C0F">
      <w:pPr>
        <w:jc w:val="both"/>
        <w:rPr>
          <w:lang w:val="en-GB"/>
        </w:rPr>
      </w:pPr>
    </w:p>
    <w:p w14:paraId="727B7655" w14:textId="40E22B8B" w:rsidR="00D52575" w:rsidRPr="00AC219C" w:rsidRDefault="00D52575" w:rsidP="00242C0F">
      <w:pPr>
        <w:jc w:val="both"/>
        <w:rPr>
          <w:lang w:val="fr-FR"/>
        </w:rPr>
      </w:pPr>
      <w:r w:rsidRPr="00AC219C">
        <w:rPr>
          <w:lang w:val="fr-FR"/>
        </w:rPr>
        <w:t xml:space="preserve">33 panneaux gravés (des affleurements et, principalement des, </w:t>
      </w:r>
      <w:r w:rsidRPr="00AC219C">
        <w:rPr>
          <w:i/>
          <w:lang w:val="fr-FR"/>
        </w:rPr>
        <w:t>roches moutonnées</w:t>
      </w:r>
      <w:r w:rsidRPr="00AC219C">
        <w:rPr>
          <w:lang w:val="fr-FR"/>
        </w:rPr>
        <w:t xml:space="preserve">) ont été découvert dans 23 sites. Les gravures se composent de </w:t>
      </w:r>
      <w:r w:rsidRPr="00AC219C">
        <w:rPr>
          <w:i/>
          <w:lang w:val="fr-FR"/>
        </w:rPr>
        <w:t>cup-marks</w:t>
      </w:r>
      <w:r w:rsidRPr="00AC219C">
        <w:rPr>
          <w:lang w:val="fr-FR"/>
        </w:rPr>
        <w:t xml:space="preserve"> [</w:t>
      </w:r>
      <w:hyperlink r:id="rId10745" w:anchor="Cul_Art__Cups_Rings" w:history="1">
        <w:r w:rsidRPr="00AC219C">
          <w:rPr>
            <w:rStyle w:val="Hyperlink"/>
            <w:lang w:val="fr-FR"/>
          </w:rPr>
          <w:t>cups-and-rings</w:t>
        </w:r>
      </w:hyperlink>
      <w:r w:rsidRPr="00AC219C">
        <w:rPr>
          <w:lang w:val="fr-FR"/>
        </w:rPr>
        <w:t>], de quelques ovales, de rainures (</w:t>
      </w:r>
      <w:r w:rsidRPr="00AC219C">
        <w:rPr>
          <w:i/>
          <w:lang w:val="fr-FR"/>
        </w:rPr>
        <w:t>grooves</w:t>
      </w:r>
      <w:r w:rsidRPr="00AC219C">
        <w:rPr>
          <w:lang w:val="fr-FR"/>
        </w:rPr>
        <w:t>), haltères (</w:t>
      </w:r>
      <w:r w:rsidRPr="00AC219C">
        <w:rPr>
          <w:i/>
          <w:lang w:val="fr-FR"/>
        </w:rPr>
        <w:t>dump-bells</w:t>
      </w:r>
      <w:r w:rsidRPr="00AC219C">
        <w:rPr>
          <w:lang w:val="fr-FR"/>
        </w:rPr>
        <w:t>). Toutes ces roches gravées, à l’exception d’une seule, se trouve au niveau de la vallée.Situées sur des voies de passage (talweg de la rivière Eden), d’où les groupes pouvaient rejoindre les hautes terres (pastoralisme, gîtes de pierre pour les haches, etc.) (BIB 1635 p. 54). L’in</w:t>
      </w:r>
      <w:r w:rsidRPr="00AC219C">
        <w:rPr>
          <w:szCs w:val="22"/>
          <w:lang w:val="fr-FR"/>
        </w:rPr>
        <w:t>terprétation qui en est faite : propitiatoire, marquage des lieux de campement, protection ou sanctification d’un lieu-dit, la relation des gravures avec l’eau (</w:t>
      </w:r>
      <w:r w:rsidRPr="00AC219C">
        <w:rPr>
          <w:i/>
          <w:szCs w:val="22"/>
          <w:lang w:val="fr-FR"/>
        </w:rPr>
        <w:t>watery, marshy location</w:t>
      </w:r>
      <w:r w:rsidRPr="00AC219C">
        <w:rPr>
          <w:szCs w:val="22"/>
          <w:lang w:val="fr-FR"/>
        </w:rPr>
        <w:t>), dans des emplacements très fertiles pourrait également évoquer un culte de l’eau (BIB 1635 p. 54( O’Sullivan and Sheehan 1993)).</w:t>
      </w:r>
    </w:p>
    <w:p w14:paraId="057794E7" w14:textId="77777777" w:rsidR="00D52575" w:rsidRDefault="00D52575" w:rsidP="00242C0F">
      <w:pPr>
        <w:jc w:val="both"/>
        <w:rPr>
          <w:lang w:val="fr-FR"/>
        </w:rPr>
      </w:pPr>
    </w:p>
    <w:p w14:paraId="57982115" w14:textId="77777777" w:rsidR="00AC219C" w:rsidRDefault="00AC219C" w:rsidP="00426FF9">
      <w:pPr>
        <w:pStyle w:val="Heading1"/>
      </w:pPr>
      <w:bookmarkStart w:id="4334" w:name="Sit_Iveragh"/>
      <w:r>
        <w:t>IVERAGH</w:t>
      </w:r>
    </w:p>
    <w:bookmarkEnd w:id="4334"/>
    <w:p w14:paraId="023A0131" w14:textId="77777777" w:rsidR="00AC219C" w:rsidRDefault="00AC219C" w:rsidP="00242C0F">
      <w:pPr>
        <w:jc w:val="both"/>
        <w:rPr>
          <w:lang w:val="fr-FR"/>
        </w:rPr>
      </w:pPr>
    </w:p>
    <w:p w14:paraId="064C711F" w14:textId="101D3472" w:rsidR="00AC219C" w:rsidRPr="00AC219C" w:rsidRDefault="00AC219C" w:rsidP="00AC219C">
      <w:pPr>
        <w:rPr>
          <w:lang w:val="fr-FR"/>
        </w:rPr>
      </w:pPr>
      <w:r w:rsidRPr="00AC219C">
        <w:rPr>
          <w:lang w:val="fr-FR"/>
        </w:rPr>
        <w:t>Péninsule d'Iveragh, Irlande, dans le groupe de l'</w:t>
      </w:r>
      <w:r>
        <w:rPr>
          <w:lang w:val="fr-FR"/>
        </w:rPr>
        <w:t xml:space="preserve"> </w:t>
      </w:r>
      <w:hyperlink r:id="rId10746" w:anchor="Cul_Atlantique_Art" w:history="1">
        <w:r w:rsidRPr="00AC219C">
          <w:rPr>
            <w:rStyle w:val="Hyperlink"/>
            <w:lang w:val="fr-FR"/>
          </w:rPr>
          <w:t>ARA</w:t>
        </w:r>
      </w:hyperlink>
      <w:r w:rsidRPr="00AC219C">
        <w:rPr>
          <w:lang w:val="fr-FR"/>
        </w:rPr>
        <w:t xml:space="preserve"> des </w:t>
      </w:r>
      <w:hyperlink r:id="rId10747" w:anchor="Cul_Iles_Britanniques_Art" w:history="1">
        <w:r w:rsidRPr="00AC219C">
          <w:rPr>
            <w:rStyle w:val="Hyperlink"/>
            <w:lang w:val="fr-FR"/>
          </w:rPr>
          <w:t>Îles britanniques</w:t>
        </w:r>
      </w:hyperlink>
      <w:r w:rsidRPr="00AC219C">
        <w:rPr>
          <w:lang w:val="fr-FR"/>
        </w:rPr>
        <w:t xml:space="preserve"> </w:t>
      </w:r>
      <w:r>
        <w:rPr>
          <w:lang w:val="fr-FR"/>
        </w:rPr>
        <w:t>(BIB 3171)</w:t>
      </w:r>
    </w:p>
    <w:p w14:paraId="3D9C6E35" w14:textId="77777777" w:rsidR="00AC219C" w:rsidRDefault="00AC219C" w:rsidP="00242C0F">
      <w:pPr>
        <w:jc w:val="both"/>
        <w:rPr>
          <w:lang w:val="fr-FR"/>
        </w:rPr>
      </w:pPr>
    </w:p>
    <w:p w14:paraId="353CBDB6" w14:textId="77777777" w:rsidR="00AC219C" w:rsidRDefault="00AC219C" w:rsidP="00426FF9">
      <w:pPr>
        <w:pStyle w:val="Heading1"/>
      </w:pPr>
      <w:bookmarkStart w:id="4335" w:name="Sit_Machars"/>
      <w:r>
        <w:t>MACHARS</w:t>
      </w:r>
    </w:p>
    <w:bookmarkEnd w:id="4335"/>
    <w:p w14:paraId="7646D132" w14:textId="77777777" w:rsidR="00AC219C" w:rsidRDefault="00AC219C" w:rsidP="00242C0F">
      <w:pPr>
        <w:jc w:val="both"/>
        <w:rPr>
          <w:lang w:val="fr-FR"/>
        </w:rPr>
      </w:pPr>
    </w:p>
    <w:p w14:paraId="15D46274" w14:textId="20E82836" w:rsidR="00AC219C" w:rsidRDefault="00AC219C" w:rsidP="00242C0F">
      <w:pPr>
        <w:jc w:val="both"/>
        <w:rPr>
          <w:lang w:val="fr-FR"/>
        </w:rPr>
      </w:pPr>
      <w:r>
        <w:rPr>
          <w:lang w:val="fr-FR"/>
        </w:rPr>
        <w:t xml:space="preserve">The Machars (Ecosse) </w:t>
      </w:r>
      <w:r w:rsidRPr="00AC219C">
        <w:rPr>
          <w:lang w:val="fr-FR"/>
        </w:rPr>
        <w:t>dans le groupe de l'</w:t>
      </w:r>
      <w:r>
        <w:rPr>
          <w:lang w:val="fr-FR"/>
        </w:rPr>
        <w:t xml:space="preserve"> </w:t>
      </w:r>
      <w:hyperlink r:id="rId10748" w:anchor="Cul_Atlantique_Art" w:history="1">
        <w:r w:rsidRPr="00AC219C">
          <w:rPr>
            <w:rStyle w:val="Hyperlink"/>
            <w:lang w:val="fr-FR"/>
          </w:rPr>
          <w:t>ARA</w:t>
        </w:r>
      </w:hyperlink>
      <w:r w:rsidRPr="00AC219C">
        <w:rPr>
          <w:lang w:val="fr-FR"/>
        </w:rPr>
        <w:t xml:space="preserve"> des </w:t>
      </w:r>
      <w:hyperlink r:id="rId10749" w:anchor="Cul_Iles_Britanniques_Art" w:history="1">
        <w:r w:rsidRPr="00AC219C">
          <w:rPr>
            <w:rStyle w:val="Hyperlink"/>
            <w:lang w:val="fr-FR"/>
          </w:rPr>
          <w:t>Îles britanniques</w:t>
        </w:r>
      </w:hyperlink>
      <w:r w:rsidRPr="00AC219C">
        <w:rPr>
          <w:lang w:val="fr-FR"/>
        </w:rPr>
        <w:t xml:space="preserve"> </w:t>
      </w:r>
      <w:r>
        <w:rPr>
          <w:lang w:val="fr-FR"/>
        </w:rPr>
        <w:t>(BIB 3171) Hormis exceptions (comme le gr. de Knock, Monreith) Les panneaux gravés sont directement connectés aux rivages (BIB 3171)</w:t>
      </w:r>
    </w:p>
    <w:p w14:paraId="055B666B" w14:textId="1E74D40D" w:rsidR="005105FB" w:rsidRDefault="005105FB" w:rsidP="00242C0F">
      <w:pPr>
        <w:jc w:val="both"/>
        <w:rPr>
          <w:lang w:val="fr-FR"/>
        </w:rPr>
      </w:pPr>
    </w:p>
    <w:p w14:paraId="02F7C943" w14:textId="435ADDCD" w:rsidR="005105FB" w:rsidRPr="00D537E5" w:rsidRDefault="005105FB" w:rsidP="005105FB">
      <w:pPr>
        <w:pStyle w:val="Heading1"/>
        <w:rPr>
          <w:lang w:val="en-GB"/>
        </w:rPr>
      </w:pPr>
      <w:bookmarkStart w:id="4336" w:name="Sit_Knock"/>
      <w:r w:rsidRPr="00D537E5">
        <w:rPr>
          <w:lang w:val="en-GB"/>
        </w:rPr>
        <w:t>KNOCK</w:t>
      </w:r>
    </w:p>
    <w:bookmarkEnd w:id="4336"/>
    <w:p w14:paraId="0FFBE68E" w14:textId="4DC88A56" w:rsidR="005105FB" w:rsidRPr="00D537E5" w:rsidRDefault="005105FB" w:rsidP="00242C0F">
      <w:pPr>
        <w:jc w:val="both"/>
        <w:rPr>
          <w:lang w:val="en-GB"/>
        </w:rPr>
      </w:pPr>
    </w:p>
    <w:p w14:paraId="216FDA4A" w14:textId="376C3BF8" w:rsidR="005105FB" w:rsidRPr="005105FB" w:rsidRDefault="005105FB" w:rsidP="00242C0F">
      <w:pPr>
        <w:jc w:val="both"/>
        <w:rPr>
          <w:lang w:val="en-GB"/>
        </w:rPr>
      </w:pPr>
      <w:r w:rsidRPr="005105FB">
        <w:rPr>
          <w:lang w:val="en-GB"/>
        </w:rPr>
        <w:t xml:space="preserve">Irlande. </w:t>
      </w:r>
      <w:r w:rsidRPr="005105FB">
        <w:rPr>
          <w:i/>
          <w:iCs/>
          <w:lang w:val="en-GB"/>
        </w:rPr>
        <w:t>Neolithic carved axe head</w:t>
      </w:r>
      <w:r w:rsidRPr="005105FB">
        <w:rPr>
          <w:lang w:val="en-GB"/>
        </w:rPr>
        <w:t xml:space="preserve"> </w:t>
      </w:r>
      <w:r>
        <w:t xml:space="preserve">(BIB 3623). </w:t>
      </w:r>
    </w:p>
    <w:p w14:paraId="0FD1B637" w14:textId="77777777" w:rsidR="00AC219C" w:rsidRPr="005105FB" w:rsidRDefault="00AC219C" w:rsidP="00242C0F">
      <w:pPr>
        <w:jc w:val="both"/>
        <w:rPr>
          <w:lang w:val="en-GB"/>
        </w:rPr>
      </w:pPr>
    </w:p>
    <w:p w14:paraId="7B4806B0" w14:textId="77777777" w:rsidR="00AC219C" w:rsidRPr="00AC219C" w:rsidRDefault="00AC219C" w:rsidP="00426FF9">
      <w:pPr>
        <w:pStyle w:val="Heading1"/>
      </w:pPr>
      <w:bookmarkStart w:id="4337" w:name="Sit_Ilkley_Moor"/>
      <w:r>
        <w:t>ILKLEY MOOR</w:t>
      </w:r>
    </w:p>
    <w:bookmarkEnd w:id="4337"/>
    <w:p w14:paraId="15357C4F" w14:textId="77777777" w:rsidR="00AC219C" w:rsidRPr="00AC219C" w:rsidRDefault="00AC219C" w:rsidP="00242C0F">
      <w:pPr>
        <w:jc w:val="both"/>
        <w:rPr>
          <w:lang w:val="fr-FR"/>
        </w:rPr>
      </w:pPr>
    </w:p>
    <w:p w14:paraId="3FEEAB9B" w14:textId="6350D576" w:rsidR="00AC219C" w:rsidRPr="00AC219C" w:rsidRDefault="00AC219C" w:rsidP="00242C0F">
      <w:pPr>
        <w:jc w:val="both"/>
        <w:rPr>
          <w:lang w:val="fr-FR"/>
        </w:rPr>
      </w:pPr>
      <w:r w:rsidRPr="00AC219C">
        <w:rPr>
          <w:lang w:val="fr-FR"/>
        </w:rPr>
        <w:t xml:space="preserve">Ilkley Moor </w:t>
      </w:r>
      <w:r>
        <w:rPr>
          <w:lang w:val="fr-FR"/>
        </w:rPr>
        <w:t xml:space="preserve">(Angleterre) </w:t>
      </w:r>
      <w:r w:rsidRPr="00AC219C">
        <w:rPr>
          <w:lang w:val="fr-FR"/>
        </w:rPr>
        <w:t>dans le groupe de l'</w:t>
      </w:r>
      <w:r>
        <w:rPr>
          <w:lang w:val="fr-FR"/>
        </w:rPr>
        <w:t xml:space="preserve"> </w:t>
      </w:r>
      <w:hyperlink r:id="rId10750" w:anchor="Cul_Atlantique_Art" w:history="1">
        <w:r w:rsidRPr="00AC219C">
          <w:rPr>
            <w:rStyle w:val="Hyperlink"/>
            <w:lang w:val="fr-FR"/>
          </w:rPr>
          <w:t>ARA</w:t>
        </w:r>
      </w:hyperlink>
      <w:r w:rsidRPr="00AC219C">
        <w:rPr>
          <w:lang w:val="fr-FR"/>
        </w:rPr>
        <w:t xml:space="preserve"> des </w:t>
      </w:r>
      <w:hyperlink r:id="rId10751" w:anchor="Cul_Iles_Britanniques_Art" w:history="1">
        <w:r w:rsidRPr="00AC219C">
          <w:rPr>
            <w:rStyle w:val="Hyperlink"/>
            <w:lang w:val="fr-FR"/>
          </w:rPr>
          <w:t>Îles britanniques</w:t>
        </w:r>
      </w:hyperlink>
      <w:r w:rsidRPr="00AC219C">
        <w:rPr>
          <w:lang w:val="fr-FR"/>
        </w:rPr>
        <w:t xml:space="preserve"> </w:t>
      </w:r>
      <w:r>
        <w:rPr>
          <w:lang w:val="fr-FR"/>
        </w:rPr>
        <w:t>(BIB 3171)</w:t>
      </w:r>
    </w:p>
    <w:p w14:paraId="423A2908" w14:textId="77777777" w:rsidR="00AC219C" w:rsidRPr="00AC219C" w:rsidRDefault="00AC219C" w:rsidP="00242C0F">
      <w:pPr>
        <w:jc w:val="both"/>
        <w:rPr>
          <w:lang w:val="fr-FR"/>
        </w:rPr>
      </w:pPr>
    </w:p>
    <w:p w14:paraId="4C44FBEF" w14:textId="77777777" w:rsidR="00AC219C" w:rsidRPr="00603E45" w:rsidRDefault="00AC219C" w:rsidP="00426FF9">
      <w:pPr>
        <w:pStyle w:val="Heading1"/>
      </w:pPr>
      <w:bookmarkStart w:id="4338" w:name="Sit_Rombalds_Moor"/>
      <w:r w:rsidRPr="00603E45">
        <w:t>ROMBALDS MOOR</w:t>
      </w:r>
    </w:p>
    <w:bookmarkEnd w:id="4338"/>
    <w:p w14:paraId="0D81EC79" w14:textId="77777777" w:rsidR="00AC219C" w:rsidRPr="00603E45" w:rsidRDefault="00AC219C" w:rsidP="00242C0F">
      <w:pPr>
        <w:jc w:val="both"/>
        <w:rPr>
          <w:lang w:val="fr-FR"/>
        </w:rPr>
      </w:pPr>
    </w:p>
    <w:p w14:paraId="4C599FF8" w14:textId="1E5FD3D6" w:rsidR="00AC219C" w:rsidRDefault="00AC219C" w:rsidP="00242C0F">
      <w:pPr>
        <w:jc w:val="both"/>
        <w:rPr>
          <w:lang w:val="fr-FR"/>
        </w:rPr>
      </w:pPr>
      <w:r w:rsidRPr="00AC219C">
        <w:rPr>
          <w:lang w:val="fr-FR"/>
        </w:rPr>
        <w:t>Rombalds Moor dans le groupe de l'</w:t>
      </w:r>
      <w:r>
        <w:rPr>
          <w:lang w:val="fr-FR"/>
        </w:rPr>
        <w:t xml:space="preserve"> </w:t>
      </w:r>
      <w:hyperlink r:id="rId10752" w:anchor="Cul_Atlantique_Art" w:history="1">
        <w:r w:rsidRPr="00AC219C">
          <w:rPr>
            <w:rStyle w:val="Hyperlink"/>
            <w:lang w:val="fr-FR"/>
          </w:rPr>
          <w:t>ARA</w:t>
        </w:r>
      </w:hyperlink>
      <w:r w:rsidRPr="00AC219C">
        <w:rPr>
          <w:lang w:val="fr-FR"/>
        </w:rPr>
        <w:t xml:space="preserve"> des </w:t>
      </w:r>
      <w:hyperlink r:id="rId10753" w:anchor="Cul_Iles_Britanniques_Art" w:history="1">
        <w:r w:rsidRPr="00AC219C">
          <w:rPr>
            <w:rStyle w:val="Hyperlink"/>
            <w:lang w:val="fr-FR"/>
          </w:rPr>
          <w:t>Îles britanniques</w:t>
        </w:r>
      </w:hyperlink>
      <w:r w:rsidRPr="00AC219C">
        <w:rPr>
          <w:lang w:val="fr-FR"/>
        </w:rPr>
        <w:t xml:space="preserve"> </w:t>
      </w:r>
      <w:r>
        <w:rPr>
          <w:lang w:val="fr-FR"/>
        </w:rPr>
        <w:t>(BIB 3171) Visibilité réduite (BIB 3171)</w:t>
      </w:r>
    </w:p>
    <w:p w14:paraId="255AC7E9" w14:textId="77777777" w:rsidR="00AC219C" w:rsidRPr="0032190F" w:rsidRDefault="00AC219C" w:rsidP="00242C0F">
      <w:pPr>
        <w:jc w:val="both"/>
        <w:rPr>
          <w:lang w:val="fr-FR"/>
        </w:rPr>
      </w:pPr>
    </w:p>
    <w:p w14:paraId="26B3EED1" w14:textId="77777777" w:rsidR="00785B2E" w:rsidRPr="0032190F" w:rsidRDefault="00785B2E" w:rsidP="00426FF9">
      <w:pPr>
        <w:pStyle w:val="Heading1"/>
      </w:pPr>
      <w:r w:rsidRPr="0032190F">
        <w:t>CHATTON SANDYFORD</w:t>
      </w:r>
    </w:p>
    <w:p w14:paraId="5FDD921A" w14:textId="77777777" w:rsidR="00785B2E" w:rsidRPr="0032190F" w:rsidRDefault="00785B2E" w:rsidP="00242C0F">
      <w:pPr>
        <w:jc w:val="both"/>
        <w:rPr>
          <w:lang w:val="fr-FR"/>
        </w:rPr>
      </w:pPr>
    </w:p>
    <w:p w14:paraId="523AE8E7" w14:textId="77777777" w:rsidR="00785B2E" w:rsidRPr="00A0014D" w:rsidRDefault="00785B2E" w:rsidP="00242C0F">
      <w:pPr>
        <w:jc w:val="both"/>
        <w:rPr>
          <w:lang w:val="fr-FR"/>
        </w:rPr>
      </w:pPr>
      <w:r w:rsidRPr="0032190F">
        <w:rPr>
          <w:lang w:val="fr-FR"/>
        </w:rPr>
        <w:t xml:space="preserve">Ce cairn daté du Bronze ancien (datation du </w:t>
      </w:r>
      <w:r w:rsidRPr="0032190F">
        <w:rPr>
          <w:i/>
          <w:lang w:val="fr-FR"/>
        </w:rPr>
        <w:t>terminus post quem</w:t>
      </w:r>
      <w:r w:rsidRPr="0032190F">
        <w:rPr>
          <w:lang w:val="fr-FR"/>
        </w:rPr>
        <w:t xml:space="preserve"> du cairn : 2140_1870 cal. </w:t>
      </w:r>
      <w:r w:rsidRPr="00A0014D">
        <w:rPr>
          <w:lang w:val="fr-FR"/>
        </w:rPr>
        <w:t xml:space="preserve">BC ; 1670 ± 50 bc, GaK800 </w:t>
      </w:r>
      <w:r w:rsidRPr="00A0014D">
        <w:rPr>
          <w:i/>
          <w:lang w:val="fr-FR"/>
        </w:rPr>
        <w:t>in</w:t>
      </w:r>
      <w:r w:rsidRPr="00A0014D">
        <w:rPr>
          <w:lang w:val="fr-FR"/>
        </w:rPr>
        <w:t xml:space="preserve"> Jobey 1968) a livré une pierre cupulée (</w:t>
      </w:r>
      <w:r w:rsidRPr="00A0014D">
        <w:rPr>
          <w:i/>
          <w:lang w:val="fr-FR"/>
        </w:rPr>
        <w:t>cupmarked stone</w:t>
      </w:r>
      <w:r w:rsidRPr="00A0014D">
        <w:rPr>
          <w:lang w:val="fr-FR"/>
        </w:rPr>
        <w:t xml:space="preserve">) (BIB 1575 p. 54) </w:t>
      </w:r>
    </w:p>
    <w:p w14:paraId="3905D09E" w14:textId="77777777" w:rsidR="00785B2E" w:rsidRPr="00A0014D" w:rsidRDefault="00785B2E" w:rsidP="00242C0F">
      <w:pPr>
        <w:jc w:val="both"/>
        <w:rPr>
          <w:lang w:val="fr-FR"/>
        </w:rPr>
      </w:pPr>
    </w:p>
    <w:p w14:paraId="2F210A0D" w14:textId="77777777" w:rsidR="00663AF3" w:rsidRPr="00A0014D" w:rsidRDefault="00663AF3" w:rsidP="00426FF9">
      <w:pPr>
        <w:pStyle w:val="Heading1"/>
      </w:pPr>
      <w:r w:rsidRPr="00A0014D">
        <w:lastRenderedPageBreak/>
        <w:t>BACHWEN</w:t>
      </w:r>
    </w:p>
    <w:p w14:paraId="218B6798" w14:textId="77777777" w:rsidR="00663AF3" w:rsidRPr="00A0014D" w:rsidRDefault="00663AF3" w:rsidP="00242C0F">
      <w:pPr>
        <w:jc w:val="both"/>
        <w:rPr>
          <w:lang w:val="fr-FR"/>
        </w:rPr>
      </w:pPr>
    </w:p>
    <w:p w14:paraId="7C120802" w14:textId="2A92C526" w:rsidR="00663AF3" w:rsidRPr="0032190F" w:rsidRDefault="00663AF3" w:rsidP="00242C0F">
      <w:pPr>
        <w:jc w:val="both"/>
        <w:rPr>
          <w:lang w:val="fr-FR"/>
        </w:rPr>
      </w:pPr>
      <w:r w:rsidRPr="0032190F">
        <w:rPr>
          <w:lang w:val="fr-FR"/>
        </w:rPr>
        <w:t xml:space="preserve">Le dolmen de Bachwen montre </w:t>
      </w:r>
      <w:r w:rsidRPr="0032190F">
        <w:rPr>
          <w:i/>
          <w:lang w:val="fr-FR"/>
        </w:rPr>
        <w:t>a cupmarked capstone</w:t>
      </w:r>
      <w:r w:rsidRPr="0032190F">
        <w:rPr>
          <w:lang w:val="fr-FR"/>
        </w:rPr>
        <w:t xml:space="preserve"> [dalle de couverture </w:t>
      </w:r>
      <w:hyperlink r:id="rId10754" w:anchor="Cul_Art_Rupestre" w:history="1">
        <w:r w:rsidRPr="0032190F">
          <w:rPr>
            <w:rStyle w:val="Hyperlink"/>
            <w:lang w:val="fr-FR"/>
          </w:rPr>
          <w:t>cupulée</w:t>
        </w:r>
      </w:hyperlink>
      <w:r w:rsidRPr="0032190F">
        <w:rPr>
          <w:lang w:val="fr-FR"/>
        </w:rPr>
        <w:t xml:space="preserve">?] (BIB 1575) </w:t>
      </w:r>
    </w:p>
    <w:p w14:paraId="5ACA341A" w14:textId="77777777" w:rsidR="00444FDB" w:rsidRPr="0032190F" w:rsidRDefault="00444FDB" w:rsidP="00242C0F">
      <w:pPr>
        <w:jc w:val="both"/>
        <w:rPr>
          <w:lang w:val="fr-FR"/>
        </w:rPr>
      </w:pPr>
    </w:p>
    <w:p w14:paraId="1A3DC18F" w14:textId="77777777" w:rsidR="00663AF3" w:rsidRPr="0032190F" w:rsidRDefault="00663AF3" w:rsidP="00426FF9">
      <w:pPr>
        <w:pStyle w:val="Heading1"/>
      </w:pPr>
      <w:r w:rsidRPr="0032190F">
        <w:t>RATHO</w:t>
      </w:r>
    </w:p>
    <w:p w14:paraId="4E3744F1" w14:textId="77777777" w:rsidR="00663AF3" w:rsidRPr="0032190F" w:rsidRDefault="00663AF3" w:rsidP="00242C0F">
      <w:pPr>
        <w:jc w:val="both"/>
        <w:rPr>
          <w:lang w:val="fr-FR"/>
        </w:rPr>
      </w:pPr>
    </w:p>
    <w:p w14:paraId="395CC205" w14:textId="358F5285" w:rsidR="00663AF3" w:rsidRPr="0032190F" w:rsidRDefault="00663AF3" w:rsidP="00242C0F">
      <w:pPr>
        <w:jc w:val="both"/>
        <w:rPr>
          <w:lang w:val="fr-FR"/>
        </w:rPr>
      </w:pPr>
      <w:r w:rsidRPr="0032190F">
        <w:rPr>
          <w:lang w:val="fr-FR"/>
        </w:rPr>
        <w:t xml:space="preserve">Le dolmen de Ratho montre </w:t>
      </w:r>
      <w:r w:rsidRPr="0032190F">
        <w:rPr>
          <w:i/>
          <w:lang w:val="fr-FR"/>
        </w:rPr>
        <w:t>a cupmarked capstone</w:t>
      </w:r>
      <w:r w:rsidRPr="0032190F">
        <w:rPr>
          <w:lang w:val="fr-FR"/>
        </w:rPr>
        <w:t xml:space="preserve"> [dalle de couverture </w:t>
      </w:r>
      <w:hyperlink r:id="rId10755" w:anchor="Cul_Art_Rupestre" w:history="1">
        <w:r w:rsidRPr="0032190F">
          <w:rPr>
            <w:rStyle w:val="Hyperlink"/>
            <w:lang w:val="fr-FR"/>
          </w:rPr>
          <w:t>cupulée</w:t>
        </w:r>
      </w:hyperlink>
      <w:r w:rsidRPr="0032190F">
        <w:rPr>
          <w:lang w:val="fr-FR"/>
        </w:rPr>
        <w:t xml:space="preserve">?] (BIB 1575) </w:t>
      </w:r>
    </w:p>
    <w:p w14:paraId="368C05F2" w14:textId="77777777" w:rsidR="00663AF3" w:rsidRPr="0032190F" w:rsidRDefault="00663AF3" w:rsidP="00242C0F">
      <w:pPr>
        <w:jc w:val="both"/>
        <w:rPr>
          <w:lang w:val="fr-FR"/>
        </w:rPr>
      </w:pPr>
    </w:p>
    <w:p w14:paraId="34CCDD5F" w14:textId="77777777" w:rsidR="00663AF3" w:rsidRPr="0032190F" w:rsidRDefault="00663AF3" w:rsidP="00426FF9">
      <w:pPr>
        <w:pStyle w:val="Heading1"/>
      </w:pPr>
      <w:r w:rsidRPr="0032190F">
        <w:t>CAIRNHOLY</w:t>
      </w:r>
    </w:p>
    <w:p w14:paraId="325551CA" w14:textId="77777777" w:rsidR="00663AF3" w:rsidRPr="0032190F" w:rsidRDefault="00663AF3" w:rsidP="00242C0F">
      <w:pPr>
        <w:jc w:val="both"/>
        <w:rPr>
          <w:lang w:val="fr-FR"/>
        </w:rPr>
      </w:pPr>
    </w:p>
    <w:p w14:paraId="0E2F88C7" w14:textId="6238A49A" w:rsidR="00663AF3" w:rsidRPr="0032190F" w:rsidRDefault="00663AF3" w:rsidP="00242C0F">
      <w:pPr>
        <w:jc w:val="both"/>
        <w:rPr>
          <w:lang w:val="fr-FR"/>
        </w:rPr>
      </w:pPr>
      <w:r w:rsidRPr="0032190F">
        <w:rPr>
          <w:lang w:val="fr-FR"/>
        </w:rPr>
        <w:t xml:space="preserve">L’utlisation de </w:t>
      </w:r>
      <w:hyperlink r:id="rId10756" w:anchor="Cul_Art_Rupestre" w:history="1">
        <w:r w:rsidRPr="0032190F">
          <w:rPr>
            <w:rStyle w:val="Hyperlink"/>
            <w:lang w:val="fr-FR"/>
          </w:rPr>
          <w:t>cupules</w:t>
        </w:r>
      </w:hyperlink>
      <w:r w:rsidRPr="0032190F">
        <w:rPr>
          <w:lang w:val="fr-FR"/>
        </w:rPr>
        <w:t xml:space="preserve"> est attestée dans les tombes en chambre (</w:t>
      </w:r>
      <w:r w:rsidRPr="0032190F">
        <w:rPr>
          <w:i/>
          <w:lang w:val="fr-FR"/>
        </w:rPr>
        <w:t>chambered tombs</w:t>
      </w:r>
      <w:r w:rsidRPr="0032190F">
        <w:rPr>
          <w:lang w:val="fr-FR"/>
        </w:rPr>
        <w:t>) de Cairnholy (BIB 1575 (Piggot, Powell 1949, Beckensall 1999)).</w:t>
      </w:r>
    </w:p>
    <w:p w14:paraId="509EFE54" w14:textId="77777777" w:rsidR="00663AF3" w:rsidRPr="0032190F" w:rsidRDefault="00663AF3" w:rsidP="00242C0F">
      <w:pPr>
        <w:jc w:val="both"/>
        <w:rPr>
          <w:lang w:val="fr-FR"/>
        </w:rPr>
      </w:pPr>
    </w:p>
    <w:p w14:paraId="7E8FB3A7" w14:textId="77777777" w:rsidR="00663AF3" w:rsidRPr="0032190F" w:rsidRDefault="00663AF3" w:rsidP="00426FF9">
      <w:pPr>
        <w:pStyle w:val="Heading1"/>
      </w:pPr>
      <w:r w:rsidRPr="0032190F">
        <w:t>KNOWLTON SOUTH</w:t>
      </w:r>
    </w:p>
    <w:p w14:paraId="69EC1762" w14:textId="77777777" w:rsidR="00663AF3" w:rsidRPr="0032190F" w:rsidRDefault="00663AF3" w:rsidP="00242C0F">
      <w:pPr>
        <w:jc w:val="both"/>
        <w:rPr>
          <w:lang w:val="fr-FR"/>
        </w:rPr>
      </w:pPr>
    </w:p>
    <w:p w14:paraId="214A0569" w14:textId="655EC68F" w:rsidR="00663AF3" w:rsidRPr="0032190F" w:rsidRDefault="00663AF3" w:rsidP="00242C0F">
      <w:pPr>
        <w:jc w:val="both"/>
        <w:rPr>
          <w:lang w:val="fr-FR"/>
        </w:rPr>
      </w:pPr>
      <w:r w:rsidRPr="0032190F">
        <w:rPr>
          <w:lang w:val="fr-FR"/>
        </w:rPr>
        <w:t xml:space="preserve">L’utlisation de </w:t>
      </w:r>
      <w:hyperlink r:id="rId10757" w:anchor="Cul_Art_Rupestre" w:history="1">
        <w:r w:rsidRPr="0032190F">
          <w:rPr>
            <w:rStyle w:val="Hyperlink"/>
            <w:lang w:val="fr-FR"/>
          </w:rPr>
          <w:t>cupules</w:t>
        </w:r>
      </w:hyperlink>
      <w:r w:rsidRPr="0032190F">
        <w:rPr>
          <w:lang w:val="fr-FR"/>
        </w:rPr>
        <w:t xml:space="preserve"> est attestée dans les tombes en chambre (</w:t>
      </w:r>
      <w:r w:rsidRPr="0032190F">
        <w:rPr>
          <w:i/>
          <w:lang w:val="fr-FR"/>
        </w:rPr>
        <w:t>chambered tombs</w:t>
      </w:r>
      <w:r w:rsidRPr="0032190F">
        <w:rPr>
          <w:lang w:val="fr-FR"/>
        </w:rPr>
        <w:t>) de Knowlton (BIB 1575 (Lewis et al. 2000)).</w:t>
      </w:r>
    </w:p>
    <w:p w14:paraId="2FBE5BD2" w14:textId="77777777" w:rsidR="00663AF3" w:rsidRPr="0032190F" w:rsidRDefault="00663AF3" w:rsidP="00242C0F">
      <w:pPr>
        <w:jc w:val="both"/>
        <w:rPr>
          <w:lang w:val="fr-FR"/>
        </w:rPr>
      </w:pPr>
    </w:p>
    <w:p w14:paraId="34D5567D" w14:textId="77777777" w:rsidR="00663AF3" w:rsidRPr="0032190F" w:rsidRDefault="00663AF3" w:rsidP="00426FF9">
      <w:pPr>
        <w:pStyle w:val="Heading1"/>
      </w:pPr>
      <w:r w:rsidRPr="0032190F">
        <w:t>LONG MEG</w:t>
      </w:r>
    </w:p>
    <w:p w14:paraId="7763D305" w14:textId="77777777" w:rsidR="00663AF3" w:rsidRPr="0032190F" w:rsidRDefault="00663AF3" w:rsidP="00242C0F">
      <w:pPr>
        <w:jc w:val="both"/>
        <w:rPr>
          <w:lang w:val="fr-FR"/>
        </w:rPr>
      </w:pPr>
    </w:p>
    <w:p w14:paraId="4BA3704F" w14:textId="6498E182" w:rsidR="00663AF3" w:rsidRPr="0032190F" w:rsidRDefault="00225867" w:rsidP="00242C0F">
      <w:pPr>
        <w:jc w:val="both"/>
        <w:rPr>
          <w:lang w:val="fr-FR"/>
        </w:rPr>
      </w:pPr>
      <w:r w:rsidRPr="0032190F">
        <w:rPr>
          <w:lang w:val="fr-FR"/>
        </w:rPr>
        <w:t xml:space="preserve">Le site du Long Meg a livré une dalle gravée érodée en réemploi qui témoigne probablement du fait que l’art rupestre </w:t>
      </w:r>
      <w:hyperlink r:id="rId10758" w:anchor="Cul_Art_Rupestre" w:history="1">
        <w:r w:rsidRPr="0032190F">
          <w:rPr>
            <w:rStyle w:val="Hyperlink"/>
            <w:i/>
            <w:lang w:val="fr-FR"/>
          </w:rPr>
          <w:t>cups-and-rings</w:t>
        </w:r>
      </w:hyperlink>
      <w:r w:rsidRPr="0032190F">
        <w:rPr>
          <w:lang w:val="fr-FR"/>
        </w:rPr>
        <w:t xml:space="preserve"> se déployait antérieurement sur des affleurements (BIB 1575 p. 59). </w:t>
      </w:r>
      <w:r w:rsidR="00663AF3" w:rsidRPr="0032190F">
        <w:rPr>
          <w:lang w:val="fr-FR"/>
        </w:rPr>
        <w:t xml:space="preserve">L’utlisation de </w:t>
      </w:r>
      <w:hyperlink r:id="rId10759" w:anchor="Cul_Art_Rupestre" w:history="1">
        <w:r w:rsidR="00663AF3" w:rsidRPr="0032190F">
          <w:rPr>
            <w:rStyle w:val="Hyperlink"/>
            <w:lang w:val="fr-FR"/>
          </w:rPr>
          <w:t>cupules</w:t>
        </w:r>
      </w:hyperlink>
      <w:r w:rsidR="00663AF3" w:rsidRPr="0032190F">
        <w:rPr>
          <w:lang w:val="fr-FR"/>
        </w:rPr>
        <w:t xml:space="preserve"> est attestée dans le cercle de pierres dressées de Long Meg (BIB 1575 (Beckensall 2002)).</w:t>
      </w:r>
    </w:p>
    <w:p w14:paraId="58186C87" w14:textId="77777777" w:rsidR="00663AF3" w:rsidRPr="0032190F" w:rsidRDefault="00663AF3" w:rsidP="00242C0F">
      <w:pPr>
        <w:jc w:val="both"/>
        <w:rPr>
          <w:lang w:val="fr-FR"/>
        </w:rPr>
      </w:pPr>
    </w:p>
    <w:p w14:paraId="3C084B1D" w14:textId="77777777" w:rsidR="00663AF3" w:rsidRPr="0032190F" w:rsidRDefault="009C1FE1" w:rsidP="00242C0F">
      <w:pPr>
        <w:pStyle w:val="Heading2"/>
      </w:pPr>
      <w:r w:rsidRPr="0032190F">
        <w:t>Milfield South Henge</w:t>
      </w:r>
    </w:p>
    <w:p w14:paraId="253669BC" w14:textId="181F8DE4" w:rsidR="00663AF3" w:rsidRPr="0032190F" w:rsidRDefault="00663AF3" w:rsidP="00242C0F">
      <w:pPr>
        <w:jc w:val="both"/>
        <w:rPr>
          <w:lang w:val="fr-FR"/>
        </w:rPr>
      </w:pPr>
      <w:r w:rsidRPr="0032190F">
        <w:rPr>
          <w:lang w:val="fr-FR"/>
        </w:rPr>
        <w:t xml:space="preserve">L’utlisation de </w:t>
      </w:r>
      <w:hyperlink r:id="rId10760" w:anchor="Cul_Art_Rupestre" w:history="1">
        <w:r w:rsidRPr="0032190F">
          <w:rPr>
            <w:rStyle w:val="Hyperlink"/>
            <w:lang w:val="fr-FR"/>
          </w:rPr>
          <w:t>cupules</w:t>
        </w:r>
      </w:hyperlink>
      <w:r w:rsidRPr="0032190F">
        <w:rPr>
          <w:lang w:val="fr-FR"/>
        </w:rPr>
        <w:t xml:space="preserve"> est attestée dans le </w:t>
      </w:r>
      <w:r w:rsidRPr="0032190F">
        <w:rPr>
          <w:i/>
          <w:lang w:val="fr-FR"/>
        </w:rPr>
        <w:t>henge</w:t>
      </w:r>
      <w:r w:rsidRPr="0032190F">
        <w:rPr>
          <w:lang w:val="fr-FR"/>
        </w:rPr>
        <w:t xml:space="preserve"> de Milfield South (BIB 1575 (Harding 1981)).</w:t>
      </w:r>
    </w:p>
    <w:p w14:paraId="33830EBD" w14:textId="77777777" w:rsidR="00663AF3" w:rsidRPr="0032190F" w:rsidRDefault="00663AF3" w:rsidP="00242C0F">
      <w:pPr>
        <w:jc w:val="both"/>
        <w:rPr>
          <w:lang w:val="fr-FR"/>
        </w:rPr>
      </w:pPr>
    </w:p>
    <w:p w14:paraId="45D94067" w14:textId="77777777" w:rsidR="00663AF3" w:rsidRPr="0032190F" w:rsidRDefault="00663AF3" w:rsidP="00426FF9">
      <w:pPr>
        <w:pStyle w:val="Heading1"/>
      </w:pPr>
      <w:r w:rsidRPr="0032190F">
        <w:t>LOANHEAD</w:t>
      </w:r>
    </w:p>
    <w:p w14:paraId="3A887DCB" w14:textId="77777777" w:rsidR="00663AF3" w:rsidRPr="0032190F" w:rsidRDefault="00663AF3" w:rsidP="00242C0F">
      <w:pPr>
        <w:jc w:val="both"/>
        <w:rPr>
          <w:lang w:val="fr-FR"/>
        </w:rPr>
      </w:pPr>
    </w:p>
    <w:p w14:paraId="214EAE70" w14:textId="15C57E1F" w:rsidR="00663AF3" w:rsidRPr="0032190F" w:rsidRDefault="00663AF3" w:rsidP="00242C0F">
      <w:pPr>
        <w:jc w:val="both"/>
        <w:rPr>
          <w:lang w:val="fr-FR"/>
        </w:rPr>
      </w:pPr>
      <w:r w:rsidRPr="0032190F">
        <w:rPr>
          <w:lang w:val="fr-FR"/>
        </w:rPr>
        <w:t xml:space="preserve">L’utlisation de </w:t>
      </w:r>
      <w:hyperlink r:id="rId10761" w:anchor="Cul_Art_Rupestre" w:history="1">
        <w:r w:rsidRPr="0032190F">
          <w:rPr>
            <w:rStyle w:val="Hyperlink"/>
            <w:lang w:val="fr-FR"/>
          </w:rPr>
          <w:t>cupules</w:t>
        </w:r>
      </w:hyperlink>
      <w:r w:rsidRPr="0032190F">
        <w:rPr>
          <w:lang w:val="fr-FR"/>
        </w:rPr>
        <w:t xml:space="preserve"> est attestée dans le cercle allongé de pierres (</w:t>
      </w:r>
      <w:r w:rsidRPr="0032190F">
        <w:rPr>
          <w:i/>
          <w:lang w:val="fr-FR"/>
        </w:rPr>
        <w:t>recumbent stone circle</w:t>
      </w:r>
      <w:r w:rsidRPr="0032190F">
        <w:rPr>
          <w:lang w:val="fr-FR"/>
        </w:rPr>
        <w:t>) de Loanhead of Daviot (BIB 1575 (Beckensall 1999)).</w:t>
      </w:r>
    </w:p>
    <w:p w14:paraId="6286C26C" w14:textId="77777777" w:rsidR="00663AF3" w:rsidRPr="0032190F" w:rsidRDefault="00663AF3" w:rsidP="00242C0F">
      <w:pPr>
        <w:jc w:val="both"/>
        <w:rPr>
          <w:lang w:val="fr-FR"/>
        </w:rPr>
      </w:pPr>
    </w:p>
    <w:p w14:paraId="66DD8ADD" w14:textId="77777777" w:rsidR="00663AF3" w:rsidRPr="0032190F" w:rsidRDefault="00663AF3" w:rsidP="00426FF9">
      <w:pPr>
        <w:pStyle w:val="Heading1"/>
      </w:pPr>
      <w:r w:rsidRPr="0032190F">
        <w:t>SUNHONEY</w:t>
      </w:r>
    </w:p>
    <w:p w14:paraId="5C25341F" w14:textId="77777777" w:rsidR="00663AF3" w:rsidRPr="0032190F" w:rsidRDefault="00663AF3" w:rsidP="00242C0F">
      <w:pPr>
        <w:jc w:val="both"/>
        <w:rPr>
          <w:lang w:val="fr-FR"/>
        </w:rPr>
      </w:pPr>
    </w:p>
    <w:p w14:paraId="1A4D826C" w14:textId="3F89AD78" w:rsidR="00663AF3" w:rsidRPr="0032190F" w:rsidRDefault="00663AF3" w:rsidP="00242C0F">
      <w:pPr>
        <w:jc w:val="both"/>
        <w:rPr>
          <w:lang w:val="fr-FR"/>
        </w:rPr>
      </w:pPr>
      <w:r w:rsidRPr="0032190F">
        <w:rPr>
          <w:lang w:val="fr-FR"/>
        </w:rPr>
        <w:t xml:space="preserve">L’utlisation de </w:t>
      </w:r>
      <w:hyperlink r:id="rId10762" w:anchor="Cul_Art_Rupestre" w:history="1">
        <w:r w:rsidRPr="0032190F">
          <w:rPr>
            <w:rStyle w:val="Hyperlink"/>
            <w:lang w:val="fr-FR"/>
          </w:rPr>
          <w:t>cupules</w:t>
        </w:r>
      </w:hyperlink>
      <w:r w:rsidRPr="0032190F">
        <w:rPr>
          <w:lang w:val="fr-FR"/>
        </w:rPr>
        <w:t xml:space="preserve"> est attestée dans le cercle allongé de pierres (</w:t>
      </w:r>
      <w:r w:rsidRPr="0032190F">
        <w:rPr>
          <w:i/>
          <w:lang w:val="fr-FR"/>
        </w:rPr>
        <w:t>recumbent stone circle</w:t>
      </w:r>
      <w:r w:rsidRPr="0032190F">
        <w:rPr>
          <w:lang w:val="fr-FR"/>
        </w:rPr>
        <w:t>) de Sunhoney (BIB 1575 (Beckensall 1999)).</w:t>
      </w:r>
    </w:p>
    <w:p w14:paraId="2A913810" w14:textId="77777777" w:rsidR="00663AF3" w:rsidRPr="0032190F" w:rsidRDefault="00663AF3" w:rsidP="00242C0F">
      <w:pPr>
        <w:jc w:val="both"/>
        <w:rPr>
          <w:lang w:val="fr-FR"/>
        </w:rPr>
      </w:pPr>
    </w:p>
    <w:p w14:paraId="20207496" w14:textId="77777777" w:rsidR="002476EA" w:rsidRPr="0032190F" w:rsidRDefault="002476EA" w:rsidP="00426FF9">
      <w:pPr>
        <w:pStyle w:val="Heading1"/>
      </w:pPr>
      <w:r w:rsidRPr="0032190F">
        <w:t>BALLYMEANOCH</w:t>
      </w:r>
    </w:p>
    <w:p w14:paraId="18256FDE" w14:textId="77777777" w:rsidR="002476EA" w:rsidRPr="0032190F" w:rsidRDefault="002476EA" w:rsidP="00242C0F">
      <w:pPr>
        <w:jc w:val="both"/>
        <w:rPr>
          <w:lang w:val="fr-FR"/>
        </w:rPr>
      </w:pPr>
    </w:p>
    <w:p w14:paraId="6F415529" w14:textId="6AB6B095" w:rsidR="002476EA" w:rsidRPr="0032190F" w:rsidRDefault="002476EA" w:rsidP="00242C0F">
      <w:pPr>
        <w:jc w:val="both"/>
        <w:rPr>
          <w:lang w:val="fr-FR"/>
        </w:rPr>
      </w:pPr>
      <w:r w:rsidRPr="0032190F">
        <w:rPr>
          <w:lang w:val="fr-FR"/>
        </w:rPr>
        <w:t xml:space="preserve">L’utlisation de </w:t>
      </w:r>
      <w:hyperlink r:id="rId10763" w:anchor="Cul_Art_Rupestre" w:history="1">
        <w:r w:rsidRPr="0032190F">
          <w:rPr>
            <w:rStyle w:val="Hyperlink"/>
            <w:lang w:val="fr-FR"/>
          </w:rPr>
          <w:t>cupules</w:t>
        </w:r>
      </w:hyperlink>
      <w:r w:rsidRPr="0032190F">
        <w:rPr>
          <w:lang w:val="fr-FR"/>
        </w:rPr>
        <w:t xml:space="preserve"> est attestée sur la pierre dressée de Ballymeanoch (BIB 1575 (Beckensall 2005)).</w:t>
      </w:r>
    </w:p>
    <w:p w14:paraId="386D0AF8" w14:textId="77777777" w:rsidR="002476EA" w:rsidRPr="0032190F" w:rsidRDefault="002476EA" w:rsidP="00242C0F">
      <w:pPr>
        <w:jc w:val="both"/>
        <w:rPr>
          <w:lang w:val="fr-FR"/>
        </w:rPr>
      </w:pPr>
    </w:p>
    <w:p w14:paraId="4A4A9659" w14:textId="77777777" w:rsidR="002476EA" w:rsidRPr="0032190F" w:rsidRDefault="002476EA" w:rsidP="00426FF9">
      <w:pPr>
        <w:pStyle w:val="Heading1"/>
      </w:pPr>
      <w:r w:rsidRPr="0032190F">
        <w:t>NETHER LARGIE</w:t>
      </w:r>
    </w:p>
    <w:p w14:paraId="2A76AE66" w14:textId="77777777" w:rsidR="002476EA" w:rsidRPr="0032190F" w:rsidRDefault="002476EA" w:rsidP="00242C0F">
      <w:pPr>
        <w:jc w:val="both"/>
        <w:rPr>
          <w:lang w:val="fr-FR"/>
        </w:rPr>
      </w:pPr>
    </w:p>
    <w:p w14:paraId="260D3F45" w14:textId="30CEBD2E" w:rsidR="002476EA" w:rsidRPr="0032190F" w:rsidRDefault="002476EA" w:rsidP="00242C0F">
      <w:pPr>
        <w:jc w:val="both"/>
        <w:rPr>
          <w:lang w:val="fr-FR"/>
        </w:rPr>
      </w:pPr>
      <w:r w:rsidRPr="0032190F">
        <w:rPr>
          <w:lang w:val="fr-FR"/>
        </w:rPr>
        <w:t xml:space="preserve">L’utlisation de </w:t>
      </w:r>
      <w:hyperlink r:id="rId10764" w:anchor="Cul_Art_Rupestre" w:history="1">
        <w:r w:rsidRPr="0032190F">
          <w:rPr>
            <w:rStyle w:val="Hyperlink"/>
            <w:lang w:val="fr-FR"/>
          </w:rPr>
          <w:t>cupules</w:t>
        </w:r>
      </w:hyperlink>
      <w:r w:rsidRPr="0032190F">
        <w:rPr>
          <w:lang w:val="fr-FR"/>
        </w:rPr>
        <w:t xml:space="preserve"> est attestée sur la pierre dressée de Nether Largie (BIB 1575 (Beckensall 2005)).</w:t>
      </w:r>
    </w:p>
    <w:p w14:paraId="65410717" w14:textId="77777777" w:rsidR="002476EA" w:rsidRPr="0032190F" w:rsidRDefault="002476EA" w:rsidP="00242C0F">
      <w:pPr>
        <w:jc w:val="both"/>
        <w:rPr>
          <w:lang w:val="fr-FR"/>
        </w:rPr>
      </w:pPr>
    </w:p>
    <w:p w14:paraId="0AB9F312" w14:textId="77777777" w:rsidR="002476EA" w:rsidRPr="0032190F" w:rsidRDefault="002476EA" w:rsidP="00426FF9">
      <w:pPr>
        <w:pStyle w:val="Heading1"/>
      </w:pPr>
      <w:r w:rsidRPr="0032190F">
        <w:t>MATFEN</w:t>
      </w:r>
    </w:p>
    <w:p w14:paraId="1AAEBABB" w14:textId="77777777" w:rsidR="002476EA" w:rsidRPr="0032190F" w:rsidRDefault="002476EA" w:rsidP="00242C0F">
      <w:pPr>
        <w:jc w:val="both"/>
        <w:rPr>
          <w:lang w:val="fr-FR"/>
        </w:rPr>
      </w:pPr>
    </w:p>
    <w:p w14:paraId="3C3E4C75" w14:textId="1B080B96" w:rsidR="002476EA" w:rsidRPr="0032190F" w:rsidRDefault="002476EA" w:rsidP="00242C0F">
      <w:pPr>
        <w:jc w:val="both"/>
        <w:rPr>
          <w:lang w:val="fr-FR"/>
        </w:rPr>
      </w:pPr>
      <w:r w:rsidRPr="0032190F">
        <w:rPr>
          <w:lang w:val="fr-FR"/>
        </w:rPr>
        <w:t xml:space="preserve">L’utlisation de </w:t>
      </w:r>
      <w:hyperlink r:id="rId10765" w:anchor="Cul_Art_Rupestre" w:history="1">
        <w:r w:rsidRPr="0032190F">
          <w:rPr>
            <w:rStyle w:val="Hyperlink"/>
            <w:lang w:val="fr-FR"/>
          </w:rPr>
          <w:t>cupules</w:t>
        </w:r>
      </w:hyperlink>
      <w:r w:rsidRPr="0032190F">
        <w:rPr>
          <w:lang w:val="fr-FR"/>
        </w:rPr>
        <w:t xml:space="preserve"> est attestée sur la pierre dressée de Matfen</w:t>
      </w:r>
      <w:r w:rsidR="00785B2E" w:rsidRPr="0032190F">
        <w:rPr>
          <w:lang w:val="fr-FR"/>
        </w:rPr>
        <w:t>, Northumberland</w:t>
      </w:r>
      <w:r w:rsidRPr="0032190F">
        <w:rPr>
          <w:lang w:val="fr-FR"/>
        </w:rPr>
        <w:t xml:space="preserve"> (BIB 1575 (Beckensall 1999)).</w:t>
      </w:r>
    </w:p>
    <w:p w14:paraId="3D080B02" w14:textId="77777777" w:rsidR="003D234A" w:rsidRPr="0032190F" w:rsidRDefault="003D234A" w:rsidP="00242C0F">
      <w:pPr>
        <w:jc w:val="both"/>
        <w:rPr>
          <w:lang w:val="fr-FR"/>
        </w:rPr>
      </w:pPr>
    </w:p>
    <w:p w14:paraId="789B11C8" w14:textId="77777777" w:rsidR="003D234A" w:rsidRPr="0032190F" w:rsidRDefault="003D234A" w:rsidP="00426FF9">
      <w:pPr>
        <w:pStyle w:val="Heading1"/>
      </w:pPr>
      <w:bookmarkStart w:id="4339" w:name="Sit_Dowth"/>
      <w:r w:rsidRPr="0032190F">
        <w:t>DOWTH</w:t>
      </w:r>
    </w:p>
    <w:bookmarkEnd w:id="4339"/>
    <w:p w14:paraId="70061F7D" w14:textId="77777777" w:rsidR="00E84987" w:rsidRPr="0032190F" w:rsidRDefault="00E84987" w:rsidP="00242C0F">
      <w:pPr>
        <w:jc w:val="both"/>
        <w:rPr>
          <w:lang w:val="fr-FR"/>
        </w:rPr>
      </w:pPr>
    </w:p>
    <w:p w14:paraId="35F2E5BD" w14:textId="1DA18684" w:rsidR="003D234A" w:rsidRPr="001503F5" w:rsidRDefault="00CA499D" w:rsidP="0003620F">
      <w:pPr>
        <w:rPr>
          <w:lang w:val="fr-FR"/>
        </w:rPr>
      </w:pPr>
      <w:r w:rsidRPr="0032190F">
        <w:rPr>
          <w:lang w:val="fr-FR"/>
        </w:rPr>
        <w:t xml:space="preserve">Dans la vallée de la Boyne en Irlande (Grande-Bretagne), </w:t>
      </w:r>
      <w:hyperlink r:id="rId10766" w:anchor="Cul_Art__Passage_Grave" w:history="1">
        <w:r w:rsidR="003D234A" w:rsidRPr="0032190F">
          <w:rPr>
            <w:rStyle w:val="Hyperlink"/>
            <w:lang w:val="fr-FR"/>
          </w:rPr>
          <w:t xml:space="preserve">art des </w:t>
        </w:r>
        <w:r w:rsidR="003D234A" w:rsidRPr="0032190F">
          <w:rPr>
            <w:rStyle w:val="Hyperlink"/>
            <w:i/>
            <w:lang w:val="fr-FR"/>
          </w:rPr>
          <w:t>passage graves</w:t>
        </w:r>
      </w:hyperlink>
      <w:r w:rsidR="003D234A" w:rsidRPr="0032190F">
        <w:rPr>
          <w:lang w:val="fr-FR"/>
        </w:rPr>
        <w:t> : motifs radiés et concentriques (BIB 1634)</w:t>
      </w:r>
      <w:r w:rsidR="0003620F">
        <w:rPr>
          <w:lang w:val="fr-FR"/>
        </w:rPr>
        <w:t xml:space="preserve"> v. </w:t>
      </w:r>
      <w:hyperlink r:id="rId10767" w:anchor="Cul_Megalithisme_Iles_Brit_Irlande" w:history="1">
        <w:r w:rsidR="0003620F" w:rsidRPr="0003620F">
          <w:rPr>
            <w:rStyle w:val="Hyperlink"/>
            <w:lang w:val="fr-FR"/>
          </w:rPr>
          <w:t>mégalithisme d'Irlande</w:t>
        </w:r>
      </w:hyperlink>
    </w:p>
    <w:p w14:paraId="426449B8" w14:textId="77777777" w:rsidR="003D234A" w:rsidRPr="0032190F" w:rsidRDefault="003D234A" w:rsidP="00242C0F">
      <w:pPr>
        <w:jc w:val="both"/>
        <w:rPr>
          <w:lang w:val="fr-FR"/>
        </w:rPr>
      </w:pPr>
    </w:p>
    <w:p w14:paraId="1C6CEB51" w14:textId="77777777" w:rsidR="009B007B" w:rsidRPr="0032190F" w:rsidRDefault="0003620F" w:rsidP="00426FF9">
      <w:pPr>
        <w:pStyle w:val="Heading1"/>
      </w:pPr>
      <w:bookmarkStart w:id="4340" w:name="Sit_Knowth"/>
      <w:r>
        <w:t>KNOWTH</w:t>
      </w:r>
    </w:p>
    <w:bookmarkEnd w:id="4340"/>
    <w:p w14:paraId="198C433E" w14:textId="77777777" w:rsidR="00A15D06" w:rsidRPr="0032190F" w:rsidRDefault="00A15D06" w:rsidP="00242C0F">
      <w:pPr>
        <w:jc w:val="both"/>
        <w:rPr>
          <w:lang w:val="fr-FR"/>
        </w:rPr>
      </w:pPr>
    </w:p>
    <w:p w14:paraId="34FC5992" w14:textId="768B3692" w:rsidR="00FA4C3B" w:rsidRPr="0032190F" w:rsidRDefault="009B007B" w:rsidP="0003620F">
      <w:pPr>
        <w:rPr>
          <w:lang w:val="fr-FR"/>
        </w:rPr>
      </w:pPr>
      <w:r w:rsidRPr="0032190F">
        <w:rPr>
          <w:lang w:val="fr-FR"/>
        </w:rPr>
        <w:t xml:space="preserve">Dans la vallée de la Boyne en </w:t>
      </w:r>
      <w:r w:rsidR="00B27617" w:rsidRPr="0032190F">
        <w:rPr>
          <w:lang w:val="fr-FR"/>
        </w:rPr>
        <w:t>Irlande (Grande-Bretagne)</w:t>
      </w:r>
      <w:r w:rsidRPr="0032190F">
        <w:rPr>
          <w:lang w:val="fr-FR"/>
        </w:rPr>
        <w:t xml:space="preserve">, </w:t>
      </w:r>
      <w:r w:rsidR="006D3512" w:rsidRPr="0032190F">
        <w:rPr>
          <w:lang w:val="fr-FR"/>
        </w:rPr>
        <w:t>l</w:t>
      </w:r>
      <w:r w:rsidRPr="0032190F">
        <w:rPr>
          <w:lang w:val="fr-FR"/>
        </w:rPr>
        <w:t xml:space="preserve">e complexe </w:t>
      </w:r>
      <w:r w:rsidR="0003620F">
        <w:rPr>
          <w:lang w:val="fr-FR"/>
        </w:rPr>
        <w:t xml:space="preserve">mégalithique </w:t>
      </w:r>
      <w:r w:rsidRPr="0032190F">
        <w:rPr>
          <w:lang w:val="fr-FR"/>
        </w:rPr>
        <w:t xml:space="preserve">de Knowth illustre le </w:t>
      </w:r>
      <w:hyperlink r:id="rId10768" w:anchor="Cul_Megalithisme_Iles_Brit_Irlande" w:history="1">
        <w:r w:rsidR="0003620F" w:rsidRPr="0003620F">
          <w:rPr>
            <w:rStyle w:val="Hyperlink"/>
            <w:lang w:val="fr-FR"/>
          </w:rPr>
          <w:t>mégalithisme d'Irlande</w:t>
        </w:r>
      </w:hyperlink>
      <w:r w:rsidR="0003620F">
        <w:rPr>
          <w:lang w:val="fr-FR"/>
        </w:rPr>
        <w:t xml:space="preserve"> </w:t>
      </w:r>
      <w:r w:rsidR="00B27617" w:rsidRPr="0032190F">
        <w:rPr>
          <w:lang w:val="fr-FR"/>
        </w:rPr>
        <w:t>(SS BIB)</w:t>
      </w:r>
      <w:r w:rsidR="00FA4C3B" w:rsidRPr="0032190F">
        <w:rPr>
          <w:lang w:val="fr-FR"/>
        </w:rPr>
        <w:t xml:space="preserve">. </w:t>
      </w:r>
    </w:p>
    <w:p w14:paraId="50050AC8" w14:textId="77777777" w:rsidR="00FA4C3B" w:rsidRPr="0032190F" w:rsidRDefault="00FA4C3B" w:rsidP="00242C0F">
      <w:pPr>
        <w:jc w:val="both"/>
        <w:rPr>
          <w:lang w:val="fr-FR"/>
        </w:rPr>
      </w:pPr>
    </w:p>
    <w:p w14:paraId="6C7B8534" w14:textId="77777777" w:rsidR="00FA4C3B" w:rsidRPr="0032190F" w:rsidRDefault="00FA4C3B" w:rsidP="00242C0F">
      <w:pPr>
        <w:pStyle w:val="Heading2"/>
      </w:pPr>
      <w:r w:rsidRPr="0032190F">
        <w:t xml:space="preserve">Knowth </w:t>
      </w:r>
      <w:r w:rsidR="00CA499D" w:rsidRPr="0032190F">
        <w:t>M</w:t>
      </w:r>
      <w:r w:rsidRPr="0032190F">
        <w:t>ain tumulus</w:t>
      </w:r>
    </w:p>
    <w:p w14:paraId="59B200F8" w14:textId="77777777" w:rsidR="00FA4C3B" w:rsidRDefault="0003620F" w:rsidP="00242C0F">
      <w:pPr>
        <w:jc w:val="both"/>
        <w:rPr>
          <w:lang w:val="fr-FR"/>
        </w:rPr>
      </w:pPr>
      <w:r>
        <w:rPr>
          <w:lang w:val="fr-FR"/>
        </w:rPr>
        <w:t>[</w:t>
      </w:r>
      <w:r w:rsidRPr="0032190F">
        <w:rPr>
          <w:lang w:val="fr-FR"/>
        </w:rPr>
        <w:t>Knowth 1 ?</w:t>
      </w:r>
      <w:r>
        <w:rPr>
          <w:lang w:val="fr-FR"/>
        </w:rPr>
        <w:t>]</w:t>
      </w:r>
    </w:p>
    <w:p w14:paraId="1CDC0549" w14:textId="77777777" w:rsidR="0003620F" w:rsidRPr="0032190F" w:rsidRDefault="0003620F" w:rsidP="00242C0F">
      <w:pPr>
        <w:jc w:val="both"/>
        <w:rPr>
          <w:lang w:val="fr-FR"/>
        </w:rPr>
      </w:pPr>
    </w:p>
    <w:p w14:paraId="3FC3772B" w14:textId="77777777" w:rsidR="00FA4C3B" w:rsidRPr="0032190F" w:rsidRDefault="006D3512" w:rsidP="00242C0F">
      <w:pPr>
        <w:jc w:val="both"/>
        <w:rPr>
          <w:lang w:val="fr-FR"/>
        </w:rPr>
      </w:pPr>
      <w:r w:rsidRPr="0032190F">
        <w:rPr>
          <w:lang w:val="fr-FR"/>
        </w:rPr>
        <w:t>Le tumulus central, de plus de 80 mètres de diamètre, est entouré d’un péristalithe de 127 grandes dalles et contient deux tombes opposées dont les entrées se trouvent à l’est et à l’ouest de la structure</w:t>
      </w:r>
      <w:r w:rsidR="00FA4C3B" w:rsidRPr="0032190F">
        <w:rPr>
          <w:lang w:val="fr-FR"/>
        </w:rPr>
        <w:t xml:space="preserve"> (Robin 2008)</w:t>
      </w:r>
      <w:r w:rsidRPr="0032190F">
        <w:rPr>
          <w:lang w:val="fr-FR"/>
        </w:rPr>
        <w:t xml:space="preserve">. </w:t>
      </w:r>
    </w:p>
    <w:p w14:paraId="48BF888F" w14:textId="77777777" w:rsidR="00FA4C3B" w:rsidRPr="00DA2F04" w:rsidRDefault="00CA499D" w:rsidP="00242C0F">
      <w:pPr>
        <w:jc w:val="both"/>
        <w:rPr>
          <w:lang w:val="en-GB"/>
        </w:rPr>
      </w:pPr>
      <w:r w:rsidRPr="00DA2F04">
        <w:rPr>
          <w:lang w:val="en-GB"/>
        </w:rPr>
        <w:t>A Knowth 1, des séries d’arcs emboîtés (kerbstones 29, 52, 76, 93) (BIB 1634)</w:t>
      </w:r>
    </w:p>
    <w:p w14:paraId="76E6AAEA" w14:textId="77777777" w:rsidR="00CA499D" w:rsidRPr="00DA2F04" w:rsidRDefault="00CA499D" w:rsidP="00242C0F">
      <w:pPr>
        <w:jc w:val="both"/>
        <w:rPr>
          <w:lang w:val="en-GB"/>
        </w:rPr>
      </w:pPr>
    </w:p>
    <w:p w14:paraId="0A37D277" w14:textId="77777777" w:rsidR="00FA4C3B" w:rsidRPr="003D329A" w:rsidRDefault="00FA4C3B" w:rsidP="00242C0F">
      <w:pPr>
        <w:pStyle w:val="Heading2"/>
        <w:rPr>
          <w:lang w:val="en-GB"/>
        </w:rPr>
      </w:pPr>
      <w:r w:rsidRPr="003D329A">
        <w:rPr>
          <w:lang w:val="en-GB"/>
        </w:rPr>
        <w:t xml:space="preserve">Knowth </w:t>
      </w:r>
      <w:r w:rsidR="00CA499D" w:rsidRPr="003D329A">
        <w:rPr>
          <w:lang w:val="en-GB"/>
        </w:rPr>
        <w:t>E</w:t>
      </w:r>
      <w:r w:rsidRPr="003D329A">
        <w:rPr>
          <w:lang w:val="en-GB"/>
        </w:rPr>
        <w:t>ast</w:t>
      </w:r>
    </w:p>
    <w:p w14:paraId="1A91D1A9" w14:textId="77777777" w:rsidR="00FA4C3B" w:rsidRPr="0032190F" w:rsidRDefault="006D3512" w:rsidP="00242C0F">
      <w:pPr>
        <w:jc w:val="both"/>
        <w:rPr>
          <w:lang w:val="fr-FR"/>
        </w:rPr>
      </w:pPr>
      <w:r w:rsidRPr="0032190F">
        <w:rPr>
          <w:lang w:val="fr-FR"/>
        </w:rPr>
        <w:t>La tombe est présente un couloir de 30 mètres de long et une chambre cruciforme couverte en encorbellement</w:t>
      </w:r>
      <w:r w:rsidR="00FA4C3B" w:rsidRPr="0032190F">
        <w:rPr>
          <w:lang w:val="fr-FR"/>
        </w:rPr>
        <w:t xml:space="preserve"> (Robin 2008).</w:t>
      </w:r>
    </w:p>
    <w:p w14:paraId="6724FD3C" w14:textId="77777777" w:rsidR="00FA4C3B" w:rsidRPr="0032190F" w:rsidRDefault="00FA4C3B" w:rsidP="00242C0F">
      <w:pPr>
        <w:jc w:val="both"/>
        <w:rPr>
          <w:lang w:val="fr-FR"/>
        </w:rPr>
      </w:pPr>
    </w:p>
    <w:p w14:paraId="1113D385" w14:textId="77777777" w:rsidR="00FA4C3B" w:rsidRPr="0032190F" w:rsidRDefault="00FA4C3B" w:rsidP="00242C0F">
      <w:pPr>
        <w:pStyle w:val="Heading2"/>
      </w:pPr>
      <w:r w:rsidRPr="0032190F">
        <w:t xml:space="preserve">Knowth </w:t>
      </w:r>
      <w:r w:rsidR="00CA499D" w:rsidRPr="0032190F">
        <w:t>W</w:t>
      </w:r>
      <w:r w:rsidRPr="0032190F">
        <w:t>est</w:t>
      </w:r>
    </w:p>
    <w:p w14:paraId="40A65E4C" w14:textId="77777777" w:rsidR="00CA499D" w:rsidRPr="0032190F" w:rsidRDefault="006D3512" w:rsidP="00242C0F">
      <w:pPr>
        <w:jc w:val="both"/>
        <w:rPr>
          <w:lang w:val="fr-FR"/>
        </w:rPr>
      </w:pPr>
      <w:r w:rsidRPr="0032190F">
        <w:rPr>
          <w:lang w:val="fr-FR"/>
        </w:rPr>
        <w:t>La tombe ouest est munie d’un couloir de même longueur qui forme un coude quelques mètres avant l’entrée de la chambre simple. Le plafond de la chambre est constitué de grandes dalles de couverture. Cet imposant tumulus est entouré de 18 petites tombes satellites dont le plan, simple ou cruciforme, est orienté vers le monument central (Robin 2008)</w:t>
      </w:r>
      <w:r w:rsidR="006B1D1E" w:rsidRPr="0032190F">
        <w:rPr>
          <w:lang w:val="fr-FR"/>
        </w:rPr>
        <w:t>.</w:t>
      </w:r>
    </w:p>
    <w:p w14:paraId="497C604D" w14:textId="3B9671B2" w:rsidR="00FA4C3B" w:rsidRPr="0032190F" w:rsidRDefault="00FA4C3B" w:rsidP="00242C0F">
      <w:pPr>
        <w:jc w:val="both"/>
        <w:rPr>
          <w:lang w:val="fr-FR"/>
        </w:rPr>
      </w:pPr>
      <w:r w:rsidRPr="0032190F">
        <w:rPr>
          <w:lang w:val="fr-FR"/>
        </w:rPr>
        <w:t>L’orthostate 49, décr</w:t>
      </w:r>
      <w:r w:rsidR="00D7369C" w:rsidRPr="0032190F">
        <w:rPr>
          <w:lang w:val="fr-FR"/>
        </w:rPr>
        <w:t>i</w:t>
      </w:r>
      <w:r w:rsidRPr="0032190F">
        <w:rPr>
          <w:lang w:val="fr-FR"/>
        </w:rPr>
        <w:t>te comme ‘</w:t>
      </w:r>
      <w:r w:rsidRPr="0032190F">
        <w:rPr>
          <w:i/>
          <w:lang w:val="fr-FR"/>
        </w:rPr>
        <w:t>uniquely anthropomorphic in form</w:t>
      </w:r>
      <w:r w:rsidRPr="0032190F">
        <w:rPr>
          <w:lang w:val="fr-FR"/>
        </w:rPr>
        <w:t>’ par C. Tilley (voir le débat sur la nature anthropomorphe de l’</w:t>
      </w:r>
      <w:hyperlink r:id="rId10769" w:anchor="Cul_Art__Passage_Grave" w:history="1">
        <w:r w:rsidRPr="0032190F">
          <w:rPr>
            <w:rStyle w:val="Hyperlink"/>
            <w:lang w:val="fr-FR"/>
          </w:rPr>
          <w:t xml:space="preserve">art des </w:t>
        </w:r>
        <w:r w:rsidRPr="0032190F">
          <w:rPr>
            <w:rStyle w:val="Hyperlink"/>
            <w:i/>
            <w:lang w:val="fr-FR"/>
          </w:rPr>
          <w:t>passage graves</w:t>
        </w:r>
      </w:hyperlink>
      <w:r w:rsidRPr="0032190F">
        <w:rPr>
          <w:lang w:val="fr-FR"/>
        </w:rPr>
        <w:t xml:space="preserve">), renvoie aux gravures de </w:t>
      </w:r>
      <w:hyperlink r:id="rId10770" w:anchor="Sit_Gavrinis" w:history="1">
        <w:r w:rsidRPr="0032190F">
          <w:rPr>
            <w:rStyle w:val="Hyperlink"/>
            <w:lang w:val="fr-FR"/>
          </w:rPr>
          <w:t>Gavrinis</w:t>
        </w:r>
      </w:hyperlink>
      <w:r w:rsidRPr="0032190F">
        <w:rPr>
          <w:lang w:val="fr-FR"/>
        </w:rPr>
        <w:t xml:space="preserve">, Goërem ou des </w:t>
      </w:r>
      <w:hyperlink r:id="rId10771" w:anchor="Sit_Pierres_Plates" w:history="1">
        <w:r w:rsidRPr="0032190F">
          <w:rPr>
            <w:rStyle w:val="Hyperlink"/>
            <w:lang w:val="fr-FR"/>
          </w:rPr>
          <w:t>Pierres Plates</w:t>
        </w:r>
      </w:hyperlink>
      <w:r w:rsidRPr="0032190F">
        <w:rPr>
          <w:lang w:val="fr-FR"/>
        </w:rPr>
        <w:t>, précisément au motif ‘en bouclier’ (BIB 1634)</w:t>
      </w:r>
    </w:p>
    <w:p w14:paraId="438749E2" w14:textId="77777777" w:rsidR="00CA499D" w:rsidRPr="0032190F" w:rsidRDefault="00CA499D" w:rsidP="00242C0F">
      <w:pPr>
        <w:jc w:val="both"/>
        <w:rPr>
          <w:lang w:val="fr-FR"/>
        </w:rPr>
      </w:pPr>
      <w:r w:rsidRPr="0032190F">
        <w:rPr>
          <w:lang w:val="fr-FR"/>
        </w:rPr>
        <w:t>Une représentation sur la dalle de fond (</w:t>
      </w:r>
      <w:r w:rsidRPr="0032190F">
        <w:rPr>
          <w:i/>
          <w:lang w:val="fr-FR"/>
        </w:rPr>
        <w:t>backstone of the chamber</w:t>
      </w:r>
      <w:r w:rsidRPr="0032190F">
        <w:rPr>
          <w:lang w:val="fr-FR"/>
        </w:rPr>
        <w:t xml:space="preserve">, </w:t>
      </w:r>
      <w:r w:rsidR="001A6D50" w:rsidRPr="0032190F">
        <w:rPr>
          <w:lang w:val="fr-FR"/>
        </w:rPr>
        <w:t>orthostat 42) représente une série d’arc emboîtés qui trouve des rapprochements avec les « fausses portes » des hypogées sardes</w:t>
      </w:r>
      <w:r w:rsidRPr="0032190F">
        <w:rPr>
          <w:lang w:val="fr-FR"/>
        </w:rPr>
        <w:t xml:space="preserve"> (BIB 1634)</w:t>
      </w:r>
    </w:p>
    <w:p w14:paraId="382A29C2" w14:textId="77777777" w:rsidR="006B1D1E" w:rsidRPr="0032190F" w:rsidRDefault="006B1D1E" w:rsidP="00242C0F">
      <w:pPr>
        <w:jc w:val="both"/>
        <w:rPr>
          <w:lang w:val="fr-FR"/>
        </w:rPr>
      </w:pPr>
    </w:p>
    <w:p w14:paraId="4490DC55" w14:textId="77777777" w:rsidR="006B1D1E" w:rsidRPr="0032190F" w:rsidRDefault="006B1D1E" w:rsidP="00242C0F">
      <w:pPr>
        <w:jc w:val="both"/>
        <w:rPr>
          <w:lang w:val="fr-FR"/>
        </w:rPr>
      </w:pPr>
      <w:r w:rsidRPr="0032190F">
        <w:rPr>
          <w:i/>
          <w:lang w:val="fr-FR"/>
        </w:rPr>
        <w:t>Kerbstone</w:t>
      </w:r>
      <w:r w:rsidRPr="0032190F">
        <w:rPr>
          <w:lang w:val="fr-FR"/>
        </w:rPr>
        <w:t> : margelles extérieures</w:t>
      </w:r>
      <w:r w:rsidR="00322B32" w:rsidRPr="0032190F">
        <w:rPr>
          <w:lang w:val="fr-FR"/>
        </w:rPr>
        <w:t>, orthostates, dalles de parois</w:t>
      </w:r>
      <w:r w:rsidRPr="0032190F">
        <w:rPr>
          <w:lang w:val="fr-FR"/>
        </w:rPr>
        <w:t xml:space="preserve"> (SS BIB)</w:t>
      </w:r>
    </w:p>
    <w:p w14:paraId="04616F17" w14:textId="77777777" w:rsidR="009B007B" w:rsidRPr="0032190F" w:rsidRDefault="009B007B" w:rsidP="00242C0F">
      <w:pPr>
        <w:jc w:val="both"/>
        <w:rPr>
          <w:lang w:val="fr-FR"/>
        </w:rPr>
      </w:pPr>
    </w:p>
    <w:p w14:paraId="28EF8067" w14:textId="77777777" w:rsidR="009B007B" w:rsidRPr="0032190F" w:rsidRDefault="00427320" w:rsidP="00426FF9">
      <w:pPr>
        <w:pStyle w:val="Heading1"/>
      </w:pPr>
      <w:bookmarkStart w:id="4341" w:name="Sit_Newgrange"/>
      <w:r w:rsidRPr="0032190F">
        <w:t>NEWGRANGE</w:t>
      </w:r>
    </w:p>
    <w:bookmarkEnd w:id="4341"/>
    <w:p w14:paraId="071DA7FE" w14:textId="77777777" w:rsidR="009B007B" w:rsidRPr="0032190F" w:rsidRDefault="009B007B" w:rsidP="00242C0F">
      <w:pPr>
        <w:jc w:val="both"/>
        <w:rPr>
          <w:lang w:val="fr-FR"/>
        </w:rPr>
      </w:pPr>
    </w:p>
    <w:p w14:paraId="17C27412" w14:textId="44486058" w:rsidR="00FA21CE" w:rsidRPr="0032190F" w:rsidRDefault="006D3D68" w:rsidP="00F14A38">
      <w:pPr>
        <w:jc w:val="both"/>
        <w:rPr>
          <w:lang w:val="fr-FR"/>
        </w:rPr>
      </w:pPr>
      <w:r w:rsidRPr="0032190F">
        <w:rPr>
          <w:lang w:val="fr-FR"/>
        </w:rPr>
        <w:t>A une cinquantaine km au nord de Dublin, d</w:t>
      </w:r>
      <w:r w:rsidR="009B007B" w:rsidRPr="0032190F">
        <w:rPr>
          <w:lang w:val="fr-FR"/>
        </w:rPr>
        <w:t xml:space="preserve">ans la vallée de la Boyne en </w:t>
      </w:r>
      <w:r w:rsidR="00B27617" w:rsidRPr="0032190F">
        <w:rPr>
          <w:lang w:val="fr-FR"/>
        </w:rPr>
        <w:t>Irlande (</w:t>
      </w:r>
      <w:r w:rsidR="00FA21CE" w:rsidRPr="0032190F">
        <w:rPr>
          <w:lang w:val="fr-FR"/>
        </w:rPr>
        <w:t xml:space="preserve">Meath, </w:t>
      </w:r>
      <w:r w:rsidR="00B27617" w:rsidRPr="0032190F">
        <w:rPr>
          <w:lang w:val="fr-FR"/>
        </w:rPr>
        <w:t>Grande-Bretagne)</w:t>
      </w:r>
      <w:r w:rsidR="009B007B" w:rsidRPr="0032190F">
        <w:rPr>
          <w:lang w:val="fr-FR"/>
        </w:rPr>
        <w:t xml:space="preserve">, le complexe </w:t>
      </w:r>
      <w:r w:rsidR="00427320" w:rsidRPr="0032190F">
        <w:rPr>
          <w:lang w:val="fr-FR"/>
        </w:rPr>
        <w:t xml:space="preserve">mégalithique </w:t>
      </w:r>
      <w:r w:rsidR="009B007B" w:rsidRPr="0032190F">
        <w:rPr>
          <w:lang w:val="fr-FR"/>
        </w:rPr>
        <w:t xml:space="preserve">de Newgrange illustre </w:t>
      </w:r>
      <w:r w:rsidR="00FA4C3B" w:rsidRPr="0032190F">
        <w:rPr>
          <w:lang w:val="fr-FR"/>
        </w:rPr>
        <w:t xml:space="preserve">le </w:t>
      </w:r>
      <w:hyperlink r:id="rId10772" w:anchor="Cul_Art__Passage_Grave" w:history="1">
        <w:r w:rsidR="00FA4C3B" w:rsidRPr="0032190F">
          <w:rPr>
            <w:rStyle w:val="Hyperlink"/>
            <w:i/>
            <w:lang w:val="fr-FR"/>
          </w:rPr>
          <w:t>passage grave art</w:t>
        </w:r>
      </w:hyperlink>
      <w:r w:rsidR="00FA4C3B" w:rsidRPr="0032190F">
        <w:rPr>
          <w:lang w:val="fr-FR"/>
        </w:rPr>
        <w:t xml:space="preserve"> et </w:t>
      </w:r>
      <w:r w:rsidR="009B007B" w:rsidRPr="0032190F">
        <w:rPr>
          <w:lang w:val="fr-FR"/>
        </w:rPr>
        <w:t xml:space="preserve">le </w:t>
      </w:r>
      <w:hyperlink r:id="rId10773" w:anchor="Cul_Megalithisme_Iles_Brit_Irlande" w:history="1">
        <w:r w:rsidR="0003620F" w:rsidRPr="0003620F">
          <w:rPr>
            <w:rStyle w:val="Hyperlink"/>
            <w:lang w:val="fr-FR"/>
          </w:rPr>
          <w:t>mégalithisme d'Irlande</w:t>
        </w:r>
      </w:hyperlink>
      <w:r w:rsidR="009B007B" w:rsidRPr="0032190F">
        <w:rPr>
          <w:lang w:val="fr-FR"/>
        </w:rPr>
        <w:t>.</w:t>
      </w:r>
      <w:r w:rsidR="001B0C21" w:rsidRPr="0032190F">
        <w:rPr>
          <w:lang w:val="fr-FR"/>
        </w:rPr>
        <w:t xml:space="preserve"> L’entrée du dolmen de Newgrange est orientée sur le solstice d’hiver. La lumière éclairant la dalle de chevet par une ouverture aménagée au-dessus du linteau d’entrée (</w:t>
      </w:r>
      <w:r w:rsidR="00C0415B" w:rsidRPr="0032190F">
        <w:rPr>
          <w:lang w:val="fr-FR"/>
        </w:rPr>
        <w:t xml:space="preserve">BIB 1287 et </w:t>
      </w:r>
      <w:r w:rsidR="001B0C21" w:rsidRPr="0032190F">
        <w:rPr>
          <w:lang w:val="fr-FR"/>
        </w:rPr>
        <w:lastRenderedPageBreak/>
        <w:t>Paul Ambert, C2, 2008)</w:t>
      </w:r>
      <w:r w:rsidR="00FA21CE" w:rsidRPr="0032190F">
        <w:rPr>
          <w:lang w:val="fr-FR"/>
        </w:rPr>
        <w:t xml:space="preserve"> Au solstice d'hiver, le soleil éclaire le fond de la chambre funéraire (BIB 1738 p. 61)</w:t>
      </w:r>
    </w:p>
    <w:p w14:paraId="19EBA43E" w14:textId="77777777" w:rsidR="009B007B" w:rsidRPr="0032190F" w:rsidRDefault="009B007B" w:rsidP="00242C0F">
      <w:pPr>
        <w:jc w:val="both"/>
        <w:rPr>
          <w:lang w:val="fr-FR"/>
        </w:rPr>
      </w:pPr>
    </w:p>
    <w:p w14:paraId="00089FDD" w14:textId="5D016B98" w:rsidR="006D3D68" w:rsidRPr="0032190F" w:rsidRDefault="006D3D68" w:rsidP="00242C0F">
      <w:pPr>
        <w:jc w:val="both"/>
        <w:rPr>
          <w:lang w:val="fr-FR"/>
        </w:rPr>
      </w:pPr>
      <w:r w:rsidRPr="0032190F">
        <w:rPr>
          <w:lang w:val="fr-FR"/>
        </w:rPr>
        <w:t xml:space="preserve">Le tumulus fait </w:t>
      </w:r>
      <w:smartTag w:uri="urn:schemas-microsoft-com:office:smarttags" w:element="metricconverter">
        <w:smartTagPr>
          <w:attr w:name="ProductID" w:val="90 m"/>
        </w:smartTagPr>
        <w:r w:rsidRPr="0032190F">
          <w:rPr>
            <w:lang w:val="fr-FR"/>
          </w:rPr>
          <w:t>90 m</w:t>
        </w:r>
      </w:smartTag>
      <w:r w:rsidRPr="0032190F">
        <w:rPr>
          <w:lang w:val="fr-FR"/>
        </w:rPr>
        <w:t xml:space="preserve"> de diamètr</w:t>
      </w:r>
      <w:r w:rsidR="00604210" w:rsidRPr="0032190F">
        <w:rPr>
          <w:lang w:val="fr-FR"/>
        </w:rPr>
        <w:t>e</w:t>
      </w:r>
      <w:r w:rsidRPr="0032190F">
        <w:rPr>
          <w:lang w:val="fr-FR"/>
        </w:rPr>
        <w:t xml:space="preserve"> pour 13 de haut. Le mur extérieur recoit un parement de 97 dalles ornées de nombreuses spirales, </w:t>
      </w:r>
      <w:hyperlink r:id="rId10774" w:anchor="Cul_Art_TAC_T_t_ceinturon_chevron" w:history="1">
        <w:r w:rsidR="004F2152" w:rsidRPr="0032190F">
          <w:rPr>
            <w:rStyle w:val="Hyperlink"/>
            <w:lang w:val="fr-FR"/>
          </w:rPr>
          <w:t>chevrons</w:t>
        </w:r>
      </w:hyperlink>
      <w:r w:rsidRPr="0032190F">
        <w:rPr>
          <w:lang w:val="fr-FR"/>
        </w:rPr>
        <w:t>, diamants</w:t>
      </w:r>
      <w:r w:rsidR="004F2152" w:rsidRPr="0032190F">
        <w:rPr>
          <w:lang w:val="fr-FR"/>
        </w:rPr>
        <w:t xml:space="preserve"> [losanges]</w:t>
      </w:r>
      <w:r w:rsidRPr="0032190F">
        <w:rPr>
          <w:lang w:val="fr-FR"/>
        </w:rPr>
        <w:t xml:space="preserve">, rayons et étoiles. Un cercle de menhir de </w:t>
      </w:r>
      <w:smartTag w:uri="urn:schemas-microsoft-com:office:smarttags" w:element="metricconverter">
        <w:smartTagPr>
          <w:attr w:name="ProductID" w:val="103 m"/>
        </w:smartTagPr>
        <w:r w:rsidRPr="0032190F">
          <w:rPr>
            <w:lang w:val="fr-FR"/>
          </w:rPr>
          <w:t>103 m</w:t>
        </w:r>
      </w:smartTag>
      <w:r w:rsidRPr="0032190F">
        <w:rPr>
          <w:lang w:val="fr-FR"/>
        </w:rPr>
        <w:t xml:space="preserve"> espacés entre eux de </w:t>
      </w:r>
      <w:smartTag w:uri="urn:schemas-microsoft-com:office:smarttags" w:element="metricconverter">
        <w:smartTagPr>
          <w:attr w:name="ProductID" w:val="9 m"/>
        </w:smartTagPr>
        <w:r w:rsidRPr="0032190F">
          <w:rPr>
            <w:lang w:val="fr-FR"/>
          </w:rPr>
          <w:t>9 m</w:t>
        </w:r>
      </w:smartTag>
      <w:r w:rsidRPr="0032190F">
        <w:rPr>
          <w:lang w:val="fr-FR"/>
        </w:rPr>
        <w:t xml:space="preserve">  entoure le tumulus</w:t>
      </w:r>
      <w:r w:rsidR="00C0415B" w:rsidRPr="0032190F">
        <w:rPr>
          <w:lang w:val="fr-FR"/>
        </w:rPr>
        <w:t xml:space="preserve">. L’intérieur adopte un plan cruciforme : un long couloir de </w:t>
      </w:r>
      <w:smartTag w:uri="urn:schemas-microsoft-com:office:smarttags" w:element="metricconverter">
        <w:smartTagPr>
          <w:attr w:name="ProductID" w:val="19 m"/>
        </w:smartTagPr>
        <w:r w:rsidR="00C0415B" w:rsidRPr="0032190F">
          <w:rPr>
            <w:lang w:val="fr-FR"/>
          </w:rPr>
          <w:t>19 m</w:t>
        </w:r>
      </w:smartTag>
      <w:r w:rsidR="00C0415B" w:rsidRPr="0032190F">
        <w:rPr>
          <w:lang w:val="fr-FR"/>
        </w:rPr>
        <w:t xml:space="preserve"> de long permet d’accéder à la chambre principale et aux 3 salles latérales. Parmi ces dernières, les chambres nord et sud ont des bassins hémisphériques en pierre a l’intérieur des quels a été retrouvé des restes d’ossements carbonisés. L’ensemble est attribué à la fin du Néolithique (2565-2475 av. pour la datation de la chambre) (BIB 1287). </w:t>
      </w:r>
    </w:p>
    <w:p w14:paraId="65E9A3BF" w14:textId="77777777" w:rsidR="006D3512" w:rsidRPr="0032190F" w:rsidRDefault="006D3512" w:rsidP="00242C0F">
      <w:pPr>
        <w:jc w:val="both"/>
        <w:rPr>
          <w:lang w:val="fr-FR"/>
        </w:rPr>
      </w:pPr>
    </w:p>
    <w:p w14:paraId="4F3BB4A6" w14:textId="77777777" w:rsidR="00FA4C3B" w:rsidRPr="0032190F" w:rsidRDefault="006D3512" w:rsidP="00242C0F">
      <w:pPr>
        <w:jc w:val="both"/>
        <w:rPr>
          <w:lang w:val="fr-FR"/>
        </w:rPr>
      </w:pPr>
      <w:r w:rsidRPr="0032190F">
        <w:rPr>
          <w:lang w:val="fr-FR"/>
        </w:rPr>
        <w:t>Les tombes de Newgrange se trouvent au centre de la nécropole et sont également organisées autour d’un grand tumulus central. Ce dernier, de forme légèrement ovale, mesure 80 mètres de diamètre et son péristalithe est composé de 97 dalles monumentales</w:t>
      </w:r>
      <w:r w:rsidR="00FA4C3B" w:rsidRPr="0032190F">
        <w:rPr>
          <w:lang w:val="fr-FR"/>
        </w:rPr>
        <w:t xml:space="preserve"> (Robin 2008)</w:t>
      </w:r>
      <w:r w:rsidRPr="0032190F">
        <w:rPr>
          <w:lang w:val="fr-FR"/>
        </w:rPr>
        <w:t xml:space="preserve">. </w:t>
      </w:r>
    </w:p>
    <w:p w14:paraId="408E18C0" w14:textId="77777777" w:rsidR="00FA21CE" w:rsidRPr="0032190F" w:rsidRDefault="00FA21CE" w:rsidP="00242C0F">
      <w:pPr>
        <w:jc w:val="both"/>
        <w:rPr>
          <w:lang w:val="fr-FR"/>
        </w:rPr>
      </w:pPr>
      <w:r w:rsidRPr="0032190F">
        <w:rPr>
          <w:lang w:val="fr-FR"/>
        </w:rPr>
        <w:t>Riche décor en spirales, losanges, triangles, etc. (BIB 1738 p. 156)</w:t>
      </w:r>
    </w:p>
    <w:p w14:paraId="26584C6D" w14:textId="2B2ECC53" w:rsidR="001661E4" w:rsidRDefault="006D3512" w:rsidP="00242C0F">
      <w:pPr>
        <w:jc w:val="both"/>
        <w:rPr>
          <w:lang w:val="fr-FR"/>
        </w:rPr>
      </w:pPr>
      <w:r w:rsidRPr="0032190F">
        <w:rPr>
          <w:lang w:val="fr-FR"/>
        </w:rPr>
        <w:t xml:space="preserve">Contrairement à </w:t>
      </w:r>
      <w:hyperlink r:id="rId10775" w:anchor="Sit_Knowth" w:history="1">
        <w:r w:rsidR="00FA4C3B" w:rsidRPr="0032190F">
          <w:rPr>
            <w:rStyle w:val="Hyperlink"/>
            <w:lang w:val="fr-FR"/>
          </w:rPr>
          <w:t>Knowth</w:t>
        </w:r>
      </w:hyperlink>
      <w:r w:rsidRPr="0032190F">
        <w:rPr>
          <w:lang w:val="fr-FR"/>
        </w:rPr>
        <w:t>, une seule tombe a été découverte dans le tumulus. La chambre, de plan cruciforme, est voûtée en encorbellement et est similaire à la tombe est de Knowth (Robin 2008)</w:t>
      </w:r>
    </w:p>
    <w:p w14:paraId="2478C0CD" w14:textId="77777777" w:rsidR="00711104" w:rsidRDefault="00711104" w:rsidP="00242C0F">
      <w:pPr>
        <w:jc w:val="both"/>
        <w:rPr>
          <w:lang w:val="fr-FR"/>
        </w:rPr>
      </w:pPr>
    </w:p>
    <w:p w14:paraId="47892BB9" w14:textId="77777777" w:rsidR="00711104" w:rsidRPr="0032190F" w:rsidRDefault="00711104" w:rsidP="00242C0F">
      <w:pPr>
        <w:jc w:val="both"/>
        <w:rPr>
          <w:lang w:val="fr-FR"/>
        </w:rPr>
      </w:pPr>
      <w:r>
        <w:rPr>
          <w:lang w:val="fr-FR"/>
        </w:rPr>
        <w:t>Le site a livré un chien qui a été analysé par ADN (BIB France culture 2018).</w:t>
      </w:r>
      <w:r>
        <w:rPr>
          <w:lang w:val="fr-FR"/>
        </w:rPr>
        <w:br/>
        <w:t>Représentations de triskel (BIB France culture 2018)</w:t>
      </w:r>
    </w:p>
    <w:p w14:paraId="745F3B56" w14:textId="77777777" w:rsidR="006251EF" w:rsidRPr="0032190F" w:rsidRDefault="006251EF" w:rsidP="00242C0F">
      <w:pPr>
        <w:jc w:val="both"/>
        <w:rPr>
          <w:lang w:val="fr-FR"/>
        </w:rPr>
      </w:pPr>
    </w:p>
    <w:p w14:paraId="04743800" w14:textId="77777777" w:rsidR="006251EF" w:rsidRPr="00B4155E" w:rsidRDefault="006251EF" w:rsidP="00426FF9">
      <w:pPr>
        <w:pStyle w:val="Heading1"/>
      </w:pPr>
      <w:bookmarkStart w:id="4342" w:name="Sit_Loughcrew"/>
      <w:r w:rsidRPr="00B4155E">
        <w:t>LO</w:t>
      </w:r>
      <w:r w:rsidR="006202B3" w:rsidRPr="00B4155E">
        <w:t>UGH</w:t>
      </w:r>
      <w:r w:rsidRPr="00B4155E">
        <w:t>CREW</w:t>
      </w:r>
    </w:p>
    <w:bookmarkEnd w:id="4342"/>
    <w:p w14:paraId="7994FEE2" w14:textId="77777777" w:rsidR="006251EF" w:rsidRPr="00B4155E" w:rsidRDefault="006251EF" w:rsidP="00242C0F">
      <w:pPr>
        <w:rPr>
          <w:lang w:val="fr-FR"/>
        </w:rPr>
      </w:pPr>
    </w:p>
    <w:p w14:paraId="64032EB8" w14:textId="77777777" w:rsidR="006251EF" w:rsidRDefault="006251EF" w:rsidP="00242C0F">
      <w:r w:rsidRPr="00B4155E">
        <w:rPr>
          <w:lang w:val="fr-FR"/>
        </w:rPr>
        <w:t xml:space="preserve">Lough Crew </w:t>
      </w:r>
      <w:r w:rsidR="00821F2F" w:rsidRPr="00B4155E">
        <w:rPr>
          <w:szCs w:val="21"/>
          <w:lang w:val="fr-FR" w:eastAsia="en-GB"/>
        </w:rPr>
        <w:t xml:space="preserve">(comté de Meath, Irlande). </w:t>
      </w:r>
      <w:r w:rsidR="00821F2F">
        <w:rPr>
          <w:szCs w:val="21"/>
          <w:lang w:eastAsia="en-GB"/>
        </w:rPr>
        <w:t xml:space="preserve">LC </w:t>
      </w:r>
      <w:r w:rsidRPr="006251EF">
        <w:t xml:space="preserve">Passage Tomb is one of the four main passage tomb sites in </w:t>
      </w:r>
      <w:smartTag w:uri="urn:schemas-microsoft-com:office:smarttags" w:element="country-region">
        <w:smartTag w:uri="urn:schemas-microsoft-com:office:smarttags" w:element="place">
          <w:r w:rsidRPr="006251EF">
            <w:t>Ireland</w:t>
          </w:r>
        </w:smartTag>
      </w:smartTag>
      <w:r w:rsidRPr="006251EF">
        <w:t xml:space="preserve"> (the others are Brú na Bóinne, Carrowkeel and Carrowmore)</w:t>
      </w:r>
      <w:r>
        <w:t>, ca. 3300 BC (wiki)</w:t>
      </w:r>
      <w:r w:rsidR="00FA4C3B">
        <w:t>.</w:t>
      </w:r>
    </w:p>
    <w:p w14:paraId="6924242E" w14:textId="3DCA7993" w:rsidR="00FA4C3B" w:rsidRPr="001503F5" w:rsidRDefault="00000000" w:rsidP="00242C0F">
      <w:pPr>
        <w:rPr>
          <w:lang w:val="fr-FR"/>
        </w:rPr>
      </w:pPr>
      <w:hyperlink r:id="rId10776" w:anchor="Cul_Megalithisme_Iles_Brit_Irlande" w:history="1">
        <w:r w:rsidR="0003620F" w:rsidRPr="0003620F">
          <w:rPr>
            <w:rStyle w:val="Hyperlink"/>
            <w:lang w:val="fr-FR"/>
          </w:rPr>
          <w:t>mégalithisme d'Irlande</w:t>
        </w:r>
      </w:hyperlink>
    </w:p>
    <w:p w14:paraId="2A8CE2A9" w14:textId="77777777" w:rsidR="00FA4C3B" w:rsidRPr="001503F5" w:rsidRDefault="00FA4C3B" w:rsidP="00242C0F">
      <w:pPr>
        <w:rPr>
          <w:lang w:val="fr-FR"/>
        </w:rPr>
      </w:pPr>
      <w:r w:rsidRPr="001503F5">
        <w:rPr>
          <w:lang w:val="fr-FR"/>
        </w:rPr>
        <w:t>Motif grave: “flower-like” (BIB 1634).</w:t>
      </w:r>
    </w:p>
    <w:p w14:paraId="79E04116" w14:textId="77777777" w:rsidR="0003620F" w:rsidRPr="001503F5" w:rsidRDefault="0003620F" w:rsidP="00242C0F">
      <w:pPr>
        <w:rPr>
          <w:lang w:val="fr-FR"/>
        </w:rPr>
      </w:pPr>
    </w:p>
    <w:p w14:paraId="2B2DE513" w14:textId="77777777" w:rsidR="0003620F" w:rsidRPr="0003620F" w:rsidRDefault="0003620F" w:rsidP="00426FF9">
      <w:pPr>
        <w:pStyle w:val="Heading1"/>
      </w:pPr>
      <w:bookmarkStart w:id="4343" w:name="Sit_Dunsinane"/>
      <w:r w:rsidRPr="0003620F">
        <w:t>DUNSINANE</w:t>
      </w:r>
    </w:p>
    <w:bookmarkEnd w:id="4343"/>
    <w:p w14:paraId="1AB9DBF4" w14:textId="77777777" w:rsidR="0003620F" w:rsidRDefault="0003620F" w:rsidP="00242C0F">
      <w:pPr>
        <w:rPr>
          <w:lang w:val="fr-FR"/>
        </w:rPr>
      </w:pPr>
      <w:r w:rsidRPr="0003620F">
        <w:rPr>
          <w:lang w:val="fr-FR"/>
        </w:rPr>
        <w:t xml:space="preserve">Co. </w:t>
      </w:r>
      <w:r>
        <w:rPr>
          <w:lang w:val="fr-FR"/>
        </w:rPr>
        <w:t>Wexford, Irlande, habitat du Néolithique moyen (Kador T. et al. in BIB 2703)</w:t>
      </w:r>
    </w:p>
    <w:p w14:paraId="6737CF25" w14:textId="77777777" w:rsidR="0003620F" w:rsidRDefault="0003620F" w:rsidP="00242C0F">
      <w:pPr>
        <w:rPr>
          <w:lang w:val="fr-FR"/>
        </w:rPr>
      </w:pPr>
    </w:p>
    <w:p w14:paraId="63129E6C" w14:textId="77777777" w:rsidR="0003620F" w:rsidRDefault="0003620F" w:rsidP="00426FF9">
      <w:pPr>
        <w:pStyle w:val="Heading1"/>
      </w:pPr>
      <w:bookmarkStart w:id="4344" w:name="Sit_Ferrycarring"/>
      <w:r>
        <w:t>FERRYCARRING</w:t>
      </w:r>
    </w:p>
    <w:bookmarkEnd w:id="4344"/>
    <w:p w14:paraId="5C548939" w14:textId="77777777" w:rsidR="0003620F" w:rsidRPr="0003620F" w:rsidRDefault="0003620F" w:rsidP="00242C0F">
      <w:pPr>
        <w:rPr>
          <w:lang w:val="fr-FR"/>
        </w:rPr>
      </w:pPr>
      <w:r w:rsidRPr="0003620F">
        <w:rPr>
          <w:lang w:val="fr-FR"/>
        </w:rPr>
        <w:t xml:space="preserve">Co. </w:t>
      </w:r>
      <w:r>
        <w:rPr>
          <w:lang w:val="fr-FR"/>
        </w:rPr>
        <w:t>Wexford, Irlande, habitat du Néolithique moyen (Kador T. et al. in BIB 2703)</w:t>
      </w:r>
    </w:p>
    <w:p w14:paraId="32213071" w14:textId="77777777" w:rsidR="004D3EA4" w:rsidRDefault="004D3EA4" w:rsidP="00242C0F">
      <w:pPr>
        <w:rPr>
          <w:lang w:val="fr-FR"/>
        </w:rPr>
      </w:pPr>
    </w:p>
    <w:p w14:paraId="3E4C25A2" w14:textId="77777777" w:rsidR="0003620F" w:rsidRDefault="0003620F" w:rsidP="00426FF9">
      <w:pPr>
        <w:pStyle w:val="Heading1"/>
      </w:pPr>
      <w:bookmarkStart w:id="4345" w:name="Sit_Carrowkeel"/>
      <w:r>
        <w:t>CARROWKEEL</w:t>
      </w:r>
    </w:p>
    <w:bookmarkEnd w:id="4345"/>
    <w:p w14:paraId="0A4C95BE" w14:textId="77777777" w:rsidR="0003620F" w:rsidRDefault="0003620F" w:rsidP="00242C0F">
      <w:pPr>
        <w:rPr>
          <w:lang w:val="fr-FR"/>
        </w:rPr>
      </w:pPr>
      <w:r w:rsidRPr="0003620F">
        <w:rPr>
          <w:lang w:val="fr-FR"/>
        </w:rPr>
        <w:t xml:space="preserve">Co. </w:t>
      </w:r>
      <w:r>
        <w:rPr>
          <w:lang w:val="fr-FR"/>
        </w:rPr>
        <w:t xml:space="preserve">Sligo, Irlande, </w:t>
      </w:r>
      <w:r w:rsidRPr="0003620F">
        <w:rPr>
          <w:i/>
          <w:lang w:val="fr-FR"/>
        </w:rPr>
        <w:t>passage tomb complex</w:t>
      </w:r>
      <w:r>
        <w:rPr>
          <w:lang w:val="fr-FR"/>
        </w:rPr>
        <w:t xml:space="preserve"> du Néolithique moyen (Kador T. et al. in BIB 2703)</w:t>
      </w:r>
    </w:p>
    <w:p w14:paraId="37193DFD" w14:textId="77777777" w:rsidR="0003620F" w:rsidRPr="0003620F" w:rsidRDefault="0003620F" w:rsidP="00242C0F">
      <w:pPr>
        <w:rPr>
          <w:lang w:val="fr-FR"/>
        </w:rPr>
      </w:pPr>
    </w:p>
    <w:p w14:paraId="5E6BF3F1" w14:textId="77777777" w:rsidR="004D3EA4" w:rsidRPr="0032190F" w:rsidRDefault="004D3EA4" w:rsidP="00426FF9">
      <w:pPr>
        <w:pStyle w:val="Heading1"/>
      </w:pPr>
      <w:bookmarkStart w:id="4346" w:name="Sit_Youghal"/>
      <w:r w:rsidRPr="0032190F">
        <w:t>YOUGHAL</w:t>
      </w:r>
    </w:p>
    <w:bookmarkEnd w:id="4346"/>
    <w:p w14:paraId="6E7A4701" w14:textId="77777777" w:rsidR="004D3EA4" w:rsidRPr="0032190F" w:rsidRDefault="004D3EA4" w:rsidP="00242C0F">
      <w:pPr>
        <w:rPr>
          <w:lang w:val="fr-FR"/>
        </w:rPr>
      </w:pPr>
    </w:p>
    <w:p w14:paraId="6402E520" w14:textId="77777777" w:rsidR="004D3EA4" w:rsidRPr="0032190F" w:rsidRDefault="004D3EA4" w:rsidP="00242C0F">
      <w:pPr>
        <w:rPr>
          <w:lang w:val="fr-FR"/>
        </w:rPr>
      </w:pPr>
      <w:r w:rsidRPr="0032190F">
        <w:rPr>
          <w:lang w:val="fr-FR"/>
        </w:rPr>
        <w:t>Irlande. Rocher gravé de cercles concentriques coupés d'un trait radial qui renvoit, pour J. Abelanet, au NO de la Péninsule ibérique (BIB 1738 p. 157)</w:t>
      </w:r>
    </w:p>
    <w:p w14:paraId="5E1CEEE4" w14:textId="77777777" w:rsidR="00046C6F" w:rsidRPr="0032190F" w:rsidRDefault="00046C6F" w:rsidP="00242C0F">
      <w:pPr>
        <w:rPr>
          <w:lang w:val="fr-FR"/>
        </w:rPr>
      </w:pPr>
      <w:r w:rsidRPr="0032190F">
        <w:rPr>
          <w:lang w:val="fr-FR"/>
        </w:rPr>
        <w:t>9 cercles concentriques autour d'une cupule à rayon transversal; 9 cupules à l'intérieur d'un cercle (BIB 1738 fig. 35)</w:t>
      </w:r>
    </w:p>
    <w:p w14:paraId="17057ABF" w14:textId="77777777" w:rsidR="009B007B" w:rsidRPr="0032190F" w:rsidRDefault="009B007B" w:rsidP="00242C0F">
      <w:pPr>
        <w:jc w:val="both"/>
        <w:rPr>
          <w:lang w:val="fr-FR"/>
        </w:rPr>
      </w:pPr>
    </w:p>
    <w:p w14:paraId="4842A3AA" w14:textId="77777777" w:rsidR="00AB0056" w:rsidRPr="0032190F" w:rsidRDefault="00AB0056" w:rsidP="00426FF9">
      <w:pPr>
        <w:pStyle w:val="Heading1"/>
      </w:pPr>
      <w:bookmarkStart w:id="4347" w:name="Sit_Behy_Glenulra"/>
      <w:r w:rsidRPr="0032190F">
        <w:t>BEHY / GLENULRA</w:t>
      </w:r>
    </w:p>
    <w:bookmarkEnd w:id="4347"/>
    <w:p w14:paraId="3F8D8607" w14:textId="77777777" w:rsidR="00AB0056" w:rsidRPr="0032190F" w:rsidRDefault="00AB0056" w:rsidP="00242C0F">
      <w:pPr>
        <w:jc w:val="both"/>
        <w:rPr>
          <w:lang w:val="fr-FR"/>
        </w:rPr>
      </w:pPr>
    </w:p>
    <w:p w14:paraId="335B8925" w14:textId="77777777" w:rsidR="00AB0056" w:rsidRPr="0032190F" w:rsidRDefault="004E6209" w:rsidP="00242C0F">
      <w:pPr>
        <w:jc w:val="both"/>
        <w:rPr>
          <w:lang w:val="fr-FR"/>
        </w:rPr>
      </w:pPr>
      <w:r w:rsidRPr="0032190F">
        <w:rPr>
          <w:lang w:val="fr-FR"/>
        </w:rPr>
        <w:t>L</w:t>
      </w:r>
      <w:r w:rsidR="00AB0056" w:rsidRPr="0032190F">
        <w:rPr>
          <w:lang w:val="fr-FR"/>
        </w:rPr>
        <w:t xml:space="preserve">e site d’Irlande </w:t>
      </w:r>
      <w:r w:rsidRPr="0032190F">
        <w:rPr>
          <w:lang w:val="fr-FR"/>
        </w:rPr>
        <w:t xml:space="preserve">de Behy / Glenulra </w:t>
      </w:r>
      <w:r w:rsidR="00AB0056" w:rsidRPr="0032190F">
        <w:rPr>
          <w:lang w:val="fr-FR"/>
        </w:rPr>
        <w:t>a livré des restes de parcellaires. De long</w:t>
      </w:r>
      <w:r w:rsidRPr="0032190F">
        <w:rPr>
          <w:lang w:val="fr-FR"/>
        </w:rPr>
        <w:t>s</w:t>
      </w:r>
      <w:r w:rsidR="00AB0056" w:rsidRPr="0032190F">
        <w:rPr>
          <w:lang w:val="fr-FR"/>
        </w:rPr>
        <w:t xml:space="preserve"> murs en pierre sèche y dét</w:t>
      </w:r>
      <w:r w:rsidRPr="0032190F">
        <w:rPr>
          <w:lang w:val="fr-FR"/>
        </w:rPr>
        <w:t>é</w:t>
      </w:r>
      <w:r w:rsidR="00AB0056" w:rsidRPr="0032190F">
        <w:rPr>
          <w:lang w:val="fr-FR"/>
        </w:rPr>
        <w:t xml:space="preserve">rmine de très grande parcelles rectangulaires dont la surface peut atteindre </w:t>
      </w:r>
      <w:smartTag w:uri="urn:schemas-microsoft-com:office:smarttags" w:element="metricconverter">
        <w:smartTagPr>
          <w:attr w:name="ProductID" w:val="7 ha"/>
        </w:smartTagPr>
        <w:r w:rsidR="00AB0056" w:rsidRPr="0032190F">
          <w:rPr>
            <w:lang w:val="fr-FR"/>
          </w:rPr>
          <w:t>7 ha</w:t>
        </w:r>
      </w:smartTag>
      <w:r w:rsidR="00AB0056" w:rsidRPr="0032190F">
        <w:rPr>
          <w:lang w:val="fr-FR"/>
        </w:rPr>
        <w:t xml:space="preserve"> (BIB 543). </w:t>
      </w:r>
      <w:r w:rsidR="00AB0056" w:rsidRPr="0032190F">
        <w:rPr>
          <w:lang w:val="fr-FR"/>
        </w:rPr>
        <w:lastRenderedPageBreak/>
        <w:t xml:space="preserve">Les arguments pour dater ces parcelles du Néolithique sont d’ordre typologique et 3 dates </w:t>
      </w:r>
      <w:smartTag w:uri="urn:schemas-microsoft-com:office:smarttags" w:element="metricconverter">
        <w:smartTagPr>
          <w:attr w:name="ProductID" w:val="14C"/>
        </w:smartTagPr>
        <w:r w:rsidR="00AB0056" w:rsidRPr="0032190F">
          <w:rPr>
            <w:lang w:val="fr-FR"/>
          </w:rPr>
          <w:t>14C</w:t>
        </w:r>
      </w:smartTag>
      <w:r w:rsidR="00AB0056" w:rsidRPr="0032190F">
        <w:rPr>
          <w:lang w:val="fr-FR"/>
        </w:rPr>
        <w:t xml:space="preserve"> suggèrent une attribution à la seconde moitié du 3</w:t>
      </w:r>
      <w:r w:rsidR="00AB0056" w:rsidRPr="0032190F">
        <w:rPr>
          <w:vertAlign w:val="superscript"/>
          <w:lang w:val="fr-FR"/>
        </w:rPr>
        <w:t>e</w:t>
      </w:r>
      <w:r w:rsidR="00AB0056" w:rsidRPr="0032190F">
        <w:rPr>
          <w:lang w:val="fr-FR"/>
        </w:rPr>
        <w:t xml:space="preserve"> millénaire (BIB 467 p. 108)</w:t>
      </w:r>
    </w:p>
    <w:p w14:paraId="59A918AC" w14:textId="77777777" w:rsidR="00AB0056" w:rsidRPr="0032190F" w:rsidRDefault="00AB0056" w:rsidP="00242C0F">
      <w:pPr>
        <w:jc w:val="both"/>
        <w:rPr>
          <w:lang w:val="fr-FR"/>
        </w:rPr>
      </w:pPr>
    </w:p>
    <w:p w14:paraId="47245C38" w14:textId="77777777" w:rsidR="00AB0056" w:rsidRPr="0032190F" w:rsidRDefault="00AB0056" w:rsidP="00426FF9">
      <w:pPr>
        <w:pStyle w:val="Heading1"/>
      </w:pPr>
      <w:bookmarkStart w:id="4348" w:name="Sit_Belderg"/>
      <w:r w:rsidRPr="0032190F">
        <w:t>BELDERG BEG</w:t>
      </w:r>
    </w:p>
    <w:bookmarkEnd w:id="4348"/>
    <w:p w14:paraId="58F2B319" w14:textId="77777777" w:rsidR="00AB0056" w:rsidRPr="0032190F" w:rsidRDefault="00AB0056" w:rsidP="00242C0F">
      <w:pPr>
        <w:jc w:val="both"/>
        <w:rPr>
          <w:lang w:val="fr-FR"/>
        </w:rPr>
      </w:pPr>
    </w:p>
    <w:p w14:paraId="71CDAF5B" w14:textId="3156BCF8" w:rsidR="00AB0056" w:rsidRDefault="009C2502" w:rsidP="00242C0F">
      <w:pPr>
        <w:jc w:val="both"/>
        <w:rPr>
          <w:lang w:val="fr-FR"/>
        </w:rPr>
      </w:pPr>
      <w:r w:rsidRPr="0032190F">
        <w:rPr>
          <w:lang w:val="fr-FR"/>
        </w:rPr>
        <w:t xml:space="preserve">Le site de Belderg Beg, en </w:t>
      </w:r>
      <w:r w:rsidR="00B27617" w:rsidRPr="0032190F">
        <w:rPr>
          <w:lang w:val="fr-FR"/>
        </w:rPr>
        <w:t>Irlande (Grande-Bretagne)</w:t>
      </w:r>
      <w:r w:rsidR="00AB0056" w:rsidRPr="0032190F">
        <w:rPr>
          <w:lang w:val="fr-FR"/>
        </w:rPr>
        <w:t xml:space="preserve"> a livré des restes de </w:t>
      </w:r>
      <w:hyperlink r:id="rId10777" w:anchor="Cul_Neo_Final__AgrPast_planim" w:history="1">
        <w:r w:rsidR="009735D8" w:rsidRPr="009735D8">
          <w:rPr>
            <w:rStyle w:val="Hyperlink"/>
            <w:lang w:val="fr-FR"/>
          </w:rPr>
          <w:t>parcellaire</w:t>
        </w:r>
      </w:hyperlink>
      <w:r w:rsidR="00AB0056" w:rsidRPr="0032190F">
        <w:rPr>
          <w:lang w:val="fr-FR"/>
        </w:rPr>
        <w:t>. De long</w:t>
      </w:r>
      <w:r w:rsidR="004E6209" w:rsidRPr="0032190F">
        <w:rPr>
          <w:lang w:val="fr-FR"/>
        </w:rPr>
        <w:t>s</w:t>
      </w:r>
      <w:r w:rsidR="00AB0056" w:rsidRPr="0032190F">
        <w:rPr>
          <w:lang w:val="fr-FR"/>
        </w:rPr>
        <w:t xml:space="preserve"> murs en pierre</w:t>
      </w:r>
      <w:r w:rsidRPr="0032190F">
        <w:rPr>
          <w:lang w:val="fr-FR"/>
        </w:rPr>
        <w:t>s</w:t>
      </w:r>
      <w:r w:rsidR="00AB0056" w:rsidRPr="0032190F">
        <w:rPr>
          <w:lang w:val="fr-FR"/>
        </w:rPr>
        <w:t xml:space="preserve"> sèche</w:t>
      </w:r>
      <w:r w:rsidRPr="0032190F">
        <w:rPr>
          <w:lang w:val="fr-FR"/>
        </w:rPr>
        <w:t>s</w:t>
      </w:r>
      <w:r w:rsidR="00AB0056" w:rsidRPr="0032190F">
        <w:rPr>
          <w:lang w:val="fr-FR"/>
        </w:rPr>
        <w:t xml:space="preserve"> y détermine</w:t>
      </w:r>
      <w:r w:rsidRPr="0032190F">
        <w:rPr>
          <w:lang w:val="fr-FR"/>
        </w:rPr>
        <w:t>nt</w:t>
      </w:r>
      <w:r w:rsidR="00AB0056" w:rsidRPr="0032190F">
        <w:rPr>
          <w:lang w:val="fr-FR"/>
        </w:rPr>
        <w:t xml:space="preserve"> de très grande</w:t>
      </w:r>
      <w:r w:rsidRPr="0032190F">
        <w:rPr>
          <w:lang w:val="fr-FR"/>
        </w:rPr>
        <w:t>s</w:t>
      </w:r>
      <w:r w:rsidR="00AB0056" w:rsidRPr="0032190F">
        <w:rPr>
          <w:lang w:val="fr-FR"/>
        </w:rPr>
        <w:t xml:space="preserve"> parcelles rectangulaires dont la surface peut atteindre </w:t>
      </w:r>
      <w:smartTag w:uri="urn:schemas-microsoft-com:office:smarttags" w:element="metricconverter">
        <w:smartTagPr>
          <w:attr w:name="ProductID" w:val="7 ha"/>
        </w:smartTagPr>
        <w:r w:rsidR="00AB0056" w:rsidRPr="0032190F">
          <w:rPr>
            <w:lang w:val="fr-FR"/>
          </w:rPr>
          <w:t>7 ha</w:t>
        </w:r>
      </w:smartTag>
      <w:r w:rsidR="00AB0056" w:rsidRPr="0032190F">
        <w:rPr>
          <w:lang w:val="fr-FR"/>
        </w:rPr>
        <w:t xml:space="preserve"> (BIB 543)</w:t>
      </w:r>
    </w:p>
    <w:p w14:paraId="7A317DB4" w14:textId="77777777" w:rsidR="006A329A" w:rsidRPr="006A329A" w:rsidRDefault="006A329A" w:rsidP="00242C0F">
      <w:pPr>
        <w:jc w:val="both"/>
        <w:rPr>
          <w:lang w:val="fr-FR"/>
        </w:rPr>
      </w:pPr>
    </w:p>
    <w:p w14:paraId="0E725651" w14:textId="77777777" w:rsidR="009735D8" w:rsidRPr="006A329A" w:rsidRDefault="009735D8" w:rsidP="00242C0F">
      <w:pPr>
        <w:jc w:val="both"/>
        <w:rPr>
          <w:lang w:val="fr-FR"/>
        </w:rPr>
      </w:pPr>
    </w:p>
    <w:p w14:paraId="53661D4B" w14:textId="77777777" w:rsidR="009735D8" w:rsidRPr="00660C94" w:rsidRDefault="009735D8" w:rsidP="009735D8">
      <w:pPr>
        <w:pStyle w:val="Heading1"/>
        <w:rPr>
          <w:lang w:val="en-US"/>
        </w:rPr>
      </w:pPr>
      <w:bookmarkStart w:id="4349" w:name="Sit_Grontoft"/>
      <w:r w:rsidRPr="00660C94">
        <w:rPr>
          <w:lang w:val="en-US"/>
        </w:rPr>
        <w:t>GRONTOFT</w:t>
      </w:r>
    </w:p>
    <w:bookmarkEnd w:id="4349"/>
    <w:p w14:paraId="0F7EA51C" w14:textId="77777777" w:rsidR="009735D8" w:rsidRPr="009735D8" w:rsidRDefault="009735D8" w:rsidP="00242C0F">
      <w:pPr>
        <w:jc w:val="both"/>
        <w:rPr>
          <w:sz w:val="20"/>
        </w:rPr>
      </w:pPr>
      <w:r w:rsidRPr="009735D8">
        <w:rPr>
          <w:sz w:val="20"/>
          <w:szCs w:val="15"/>
        </w:rPr>
        <w:t>Grøntoft</w:t>
      </w:r>
    </w:p>
    <w:p w14:paraId="0890D501" w14:textId="77777777" w:rsidR="009735D8" w:rsidRDefault="009735D8" w:rsidP="00242C0F">
      <w:pPr>
        <w:jc w:val="both"/>
      </w:pPr>
    </w:p>
    <w:p w14:paraId="374832D3" w14:textId="1CAFEA20" w:rsidR="009735D8" w:rsidRDefault="009735D8" w:rsidP="00242C0F">
      <w:pPr>
        <w:jc w:val="both"/>
      </w:pPr>
      <w:r w:rsidRPr="009735D8">
        <w:t>Grontoft (Jutland Ouest)</w:t>
      </w:r>
      <w:r>
        <w:t xml:space="preserve"> </w:t>
      </w:r>
      <w:hyperlink r:id="rId10778" w:anchor="Cul_Neo_Final__AgrPast_planim_celfd" w:history="1">
        <w:r w:rsidR="00660C94" w:rsidRPr="00660C94">
          <w:rPr>
            <w:rStyle w:val="Hyperlink"/>
            <w:i/>
          </w:rPr>
          <w:t>celtic fields</w:t>
        </w:r>
      </w:hyperlink>
      <w:r w:rsidRPr="009735D8">
        <w:t xml:space="preserve"> (BIB 3319)</w:t>
      </w:r>
      <w:r>
        <w:t xml:space="preserve"> Bronze - </w:t>
      </w:r>
      <w:hyperlink r:id="rId10779" w:anchor="Cul_PRIA" w:history="1">
        <w:r w:rsidRPr="009735D8">
          <w:rPr>
            <w:rStyle w:val="Hyperlink"/>
          </w:rPr>
          <w:t>PRIA</w:t>
        </w:r>
      </w:hyperlink>
      <w:r w:rsidRPr="009735D8">
        <w:t xml:space="preserve"> </w:t>
      </w:r>
      <w:r>
        <w:t>(BIB 3322)</w:t>
      </w:r>
    </w:p>
    <w:p w14:paraId="67D2899D" w14:textId="77777777" w:rsidR="009735D8" w:rsidRPr="00660C94" w:rsidRDefault="009735D8" w:rsidP="00242C0F">
      <w:pPr>
        <w:jc w:val="both"/>
        <w:rPr>
          <w:lang w:val="fr-FR"/>
        </w:rPr>
      </w:pPr>
      <w:r w:rsidRPr="00660C94">
        <w:rPr>
          <w:lang w:val="fr-FR"/>
        </w:rPr>
        <w:t>...</w:t>
      </w:r>
    </w:p>
    <w:p w14:paraId="12F63862" w14:textId="77777777" w:rsidR="009735D8" w:rsidRPr="00660C94" w:rsidRDefault="009735D8" w:rsidP="00242C0F">
      <w:pPr>
        <w:jc w:val="both"/>
        <w:rPr>
          <w:lang w:val="fr-FR"/>
        </w:rPr>
      </w:pPr>
      <w:r w:rsidRPr="009735D8">
        <w:rPr>
          <w:lang w:val="fr-FR"/>
        </w:rPr>
        <w:t xml:space="preserve">horizon Ah-O: augmentation de </w:t>
      </w:r>
      <w:r w:rsidRPr="009735D8">
        <w:rPr>
          <w:i/>
          <w:lang w:val="fr-FR"/>
        </w:rPr>
        <w:t>Plantago lanceola</w:t>
      </w:r>
      <w:r>
        <w:rPr>
          <w:lang w:val="fr-FR"/>
        </w:rPr>
        <w:t xml:space="preserve"> </w:t>
      </w:r>
      <w:r w:rsidRPr="00660C94">
        <w:rPr>
          <w:lang w:val="fr-FR"/>
        </w:rPr>
        <w:t>(BIB 3322)</w:t>
      </w:r>
    </w:p>
    <w:p w14:paraId="0ADDD41B" w14:textId="77777777" w:rsidR="009735D8" w:rsidRPr="00660C94" w:rsidRDefault="009735D8" w:rsidP="00242C0F">
      <w:pPr>
        <w:jc w:val="both"/>
        <w:rPr>
          <w:lang w:val="fr-FR"/>
        </w:rPr>
      </w:pPr>
      <w:r w:rsidRPr="00660C94">
        <w:rPr>
          <w:lang w:val="fr-FR"/>
        </w:rPr>
        <w:t>...</w:t>
      </w:r>
    </w:p>
    <w:p w14:paraId="7B1ED4BD" w14:textId="77777777" w:rsidR="009735D8" w:rsidRPr="00660C94" w:rsidRDefault="009735D8" w:rsidP="00242C0F">
      <w:pPr>
        <w:jc w:val="both"/>
        <w:rPr>
          <w:lang w:val="fr-FR"/>
        </w:rPr>
      </w:pPr>
    </w:p>
    <w:p w14:paraId="68D45B0E" w14:textId="6CA5AAEA" w:rsidR="009735D8" w:rsidRDefault="009735D8" w:rsidP="00242C0F">
      <w:pPr>
        <w:jc w:val="both"/>
        <w:rPr>
          <w:lang w:val="fr-FR"/>
        </w:rPr>
      </w:pPr>
      <w:r w:rsidRPr="009735D8">
        <w:rPr>
          <w:lang w:val="fr-FR"/>
        </w:rPr>
        <w:t xml:space="preserve">probable culture de </w:t>
      </w:r>
      <w:r w:rsidRPr="00660C94">
        <w:rPr>
          <w:i/>
          <w:lang w:val="fr-FR"/>
        </w:rPr>
        <w:t>barley</w:t>
      </w:r>
      <w:r w:rsidRPr="009735D8">
        <w:rPr>
          <w:lang w:val="fr-FR"/>
        </w:rPr>
        <w:t xml:space="preserve"> et </w:t>
      </w:r>
      <w:r w:rsidRPr="00660C94">
        <w:rPr>
          <w:i/>
          <w:lang w:val="fr-FR"/>
        </w:rPr>
        <w:t>spurey</w:t>
      </w:r>
      <w:r>
        <w:rPr>
          <w:lang w:val="fr-FR"/>
        </w:rPr>
        <w:t xml:space="preserve"> durant le </w:t>
      </w:r>
      <w:hyperlink r:id="rId10780" w:anchor="Cul_PRIA" w:history="1">
        <w:r w:rsidRPr="00F83CBA">
          <w:rPr>
            <w:rStyle w:val="Hyperlink"/>
            <w:lang w:val="fr-FR"/>
          </w:rPr>
          <w:t>PRIA</w:t>
        </w:r>
      </w:hyperlink>
      <w:r w:rsidRPr="00F83CBA">
        <w:rPr>
          <w:lang w:val="fr-FR"/>
        </w:rPr>
        <w:t xml:space="preserve"> </w:t>
      </w:r>
      <w:r w:rsidRPr="009735D8">
        <w:rPr>
          <w:lang w:val="fr-FR"/>
        </w:rPr>
        <w:t>(BIB 3322)</w:t>
      </w:r>
    </w:p>
    <w:p w14:paraId="35B626CA" w14:textId="77777777" w:rsidR="009735D8" w:rsidRDefault="009735D8" w:rsidP="00242C0F">
      <w:pPr>
        <w:jc w:val="both"/>
        <w:rPr>
          <w:lang w:val="fr-FR"/>
        </w:rPr>
      </w:pPr>
    </w:p>
    <w:p w14:paraId="27FAF325" w14:textId="77777777" w:rsidR="009735D8" w:rsidRPr="00660C94" w:rsidRDefault="009735D8" w:rsidP="009735D8">
      <w:pPr>
        <w:pStyle w:val="Heading1"/>
        <w:rPr>
          <w:lang w:val="en-US"/>
        </w:rPr>
      </w:pPr>
      <w:bookmarkStart w:id="4350" w:name="Sit_Orcheston"/>
      <w:r w:rsidRPr="00660C94">
        <w:rPr>
          <w:lang w:val="en-US"/>
        </w:rPr>
        <w:t>ORCHESTON DOWN</w:t>
      </w:r>
    </w:p>
    <w:bookmarkEnd w:id="4350"/>
    <w:p w14:paraId="614E8B29" w14:textId="77777777" w:rsidR="009735D8" w:rsidRPr="00660C94" w:rsidRDefault="009735D8" w:rsidP="00242C0F">
      <w:pPr>
        <w:jc w:val="both"/>
      </w:pPr>
      <w:r w:rsidRPr="00660C94">
        <w:rPr>
          <w:rFonts w:ascii="Minion-Regular" w:hAnsi="Minion-Regular" w:cs="Minion-Regular"/>
          <w:sz w:val="18"/>
          <w:szCs w:val="18"/>
        </w:rPr>
        <w:t>Orcheston</w:t>
      </w:r>
    </w:p>
    <w:p w14:paraId="1D3D90FE" w14:textId="77777777" w:rsidR="0003620F" w:rsidRPr="00660C94" w:rsidRDefault="0003620F" w:rsidP="00242C0F">
      <w:pPr>
        <w:jc w:val="both"/>
      </w:pPr>
    </w:p>
    <w:p w14:paraId="5DF025BB" w14:textId="2A4213A7" w:rsidR="009735D8" w:rsidRDefault="009735D8" w:rsidP="00242C0F">
      <w:pPr>
        <w:jc w:val="both"/>
      </w:pPr>
      <w:r w:rsidRPr="004A6FCC">
        <w:t xml:space="preserve">(Wessex) </w:t>
      </w:r>
      <w:hyperlink r:id="rId10781" w:anchor="Cul_Neo_Final__AgrPast_planim_celfd" w:history="1">
        <w:r w:rsidR="00660C94" w:rsidRPr="00660C94">
          <w:rPr>
            <w:rStyle w:val="Hyperlink"/>
            <w:i/>
          </w:rPr>
          <w:t>celtic fields</w:t>
        </w:r>
      </w:hyperlink>
      <w:r w:rsidRPr="004A6FCC">
        <w:t xml:space="preserve"> (BIB 3323)</w:t>
      </w:r>
      <w:r w:rsidR="004A6FCC" w:rsidRPr="004A6FCC">
        <w:t xml:space="preserve"> v. Ov</w:t>
      </w:r>
      <w:r w:rsidR="004A6FCC">
        <w:t>erston (culture)</w:t>
      </w:r>
    </w:p>
    <w:p w14:paraId="60E45F62" w14:textId="77777777" w:rsidR="00660C94" w:rsidRPr="004A6FCC" w:rsidRDefault="00660C94" w:rsidP="00242C0F">
      <w:pPr>
        <w:jc w:val="both"/>
      </w:pPr>
    </w:p>
    <w:p w14:paraId="342C1462" w14:textId="77777777" w:rsidR="0003620F" w:rsidRPr="004A6FCC" w:rsidRDefault="0003620F" w:rsidP="00426FF9">
      <w:pPr>
        <w:pStyle w:val="Heading1"/>
      </w:pPr>
      <w:bookmarkStart w:id="4351" w:name="Sit_Meur"/>
      <w:r w:rsidRPr="004A6FCC">
        <w:t>MEUR</w:t>
      </w:r>
    </w:p>
    <w:bookmarkEnd w:id="4351"/>
    <w:p w14:paraId="1A16CF04" w14:textId="49D63C08" w:rsidR="0003620F" w:rsidRDefault="0003620F" w:rsidP="00242C0F">
      <w:pPr>
        <w:jc w:val="both"/>
        <w:rPr>
          <w:lang w:val="fr-FR"/>
        </w:rPr>
      </w:pPr>
      <w:r w:rsidRPr="0003620F">
        <w:rPr>
          <w:i/>
          <w:lang w:val="fr-FR"/>
        </w:rPr>
        <w:t>Burnt mound</w:t>
      </w:r>
      <w:r>
        <w:rPr>
          <w:lang w:val="fr-FR"/>
        </w:rPr>
        <w:t xml:space="preserve"> daté du Late Bronze Age, R.-U., site funéraire, qui montre la même séquence de dépôt et de crémation qu'à </w:t>
      </w:r>
      <w:hyperlink r:id="rId10782" w:anchor="Sit_Links_Notland" w:history="1">
        <w:r w:rsidRPr="0003620F">
          <w:rPr>
            <w:rStyle w:val="Hyperlink"/>
            <w:lang w:val="fr-FR"/>
          </w:rPr>
          <w:t>Links of Notland</w:t>
        </w:r>
      </w:hyperlink>
      <w:r>
        <w:rPr>
          <w:lang w:val="fr-FR"/>
        </w:rPr>
        <w:t xml:space="preserve">: utilisation cyclique et multi-générationelle sur un temps court (Gardner T. et al. in BIB 2703) </w:t>
      </w:r>
    </w:p>
    <w:p w14:paraId="78109701" w14:textId="77777777" w:rsidR="0003620F" w:rsidRDefault="0003620F" w:rsidP="00242C0F">
      <w:pPr>
        <w:jc w:val="both"/>
        <w:rPr>
          <w:lang w:val="fr-FR"/>
        </w:rPr>
      </w:pPr>
    </w:p>
    <w:p w14:paraId="2F7DF74D" w14:textId="77777777" w:rsidR="0003620F" w:rsidRDefault="0003620F" w:rsidP="00426FF9">
      <w:pPr>
        <w:pStyle w:val="Heading1"/>
      </w:pPr>
      <w:bookmarkStart w:id="4352" w:name="Sit_Links_Notland"/>
      <w:r>
        <w:t>LINKS OF NOTLAND</w:t>
      </w:r>
      <w:bookmarkEnd w:id="4352"/>
    </w:p>
    <w:p w14:paraId="0E851B38" w14:textId="77777777" w:rsidR="009735D8" w:rsidRDefault="009735D8" w:rsidP="00242C0F">
      <w:pPr>
        <w:jc w:val="both"/>
        <w:rPr>
          <w:i/>
          <w:lang w:val="fr-FR"/>
        </w:rPr>
      </w:pPr>
    </w:p>
    <w:p w14:paraId="2371E972" w14:textId="4193AB89" w:rsidR="000D230A" w:rsidRDefault="0003620F" w:rsidP="00242C0F">
      <w:pPr>
        <w:jc w:val="both"/>
        <w:rPr>
          <w:lang w:val="fr-FR"/>
        </w:rPr>
      </w:pPr>
      <w:r w:rsidRPr="0003620F">
        <w:rPr>
          <w:i/>
          <w:lang w:val="fr-FR"/>
        </w:rPr>
        <w:t>Burnt mound</w:t>
      </w:r>
      <w:r>
        <w:rPr>
          <w:lang w:val="fr-FR"/>
        </w:rPr>
        <w:t xml:space="preserve"> daté du Late Bronze Age, R.-U., site funéraire, qui montre la même séquence de dépôt et de crémation qu'à </w:t>
      </w:r>
      <w:hyperlink r:id="rId10783" w:anchor="Sit_Meur" w:history="1">
        <w:r>
          <w:rPr>
            <w:rStyle w:val="Hyperlink"/>
            <w:lang w:val="fr-FR"/>
          </w:rPr>
          <w:t>Meur</w:t>
        </w:r>
      </w:hyperlink>
      <w:r>
        <w:rPr>
          <w:lang w:val="fr-FR"/>
        </w:rPr>
        <w:t xml:space="preserve">: utilisation cyclique et multi-générationelle sur un temps court (Gardner T. et al. in BIB 2703) </w:t>
      </w:r>
    </w:p>
    <w:p w14:paraId="283E70DB" w14:textId="77777777" w:rsidR="0069281E" w:rsidRDefault="0069281E" w:rsidP="00242C0F">
      <w:pPr>
        <w:jc w:val="both"/>
        <w:rPr>
          <w:lang w:val="fr-FR"/>
        </w:rPr>
      </w:pPr>
    </w:p>
    <w:p w14:paraId="41DBC98E" w14:textId="1EDBD048" w:rsidR="0069281E" w:rsidRDefault="0069281E" w:rsidP="00242C0F">
      <w:pPr>
        <w:jc w:val="both"/>
        <w:rPr>
          <w:lang w:val="fr-FR"/>
        </w:rPr>
      </w:pPr>
      <w:r>
        <w:rPr>
          <w:lang w:val="fr-FR"/>
        </w:rPr>
        <w:t>DAGENHAM</w:t>
      </w:r>
    </w:p>
    <w:p w14:paraId="268F216B" w14:textId="77777777" w:rsidR="0069281E" w:rsidRDefault="0069281E" w:rsidP="00242C0F">
      <w:pPr>
        <w:jc w:val="both"/>
        <w:rPr>
          <w:lang w:val="fr-FR"/>
        </w:rPr>
      </w:pPr>
    </w:p>
    <w:p w14:paraId="495E5AEF" w14:textId="001A2E48" w:rsidR="0069281E" w:rsidRDefault="0069281E" w:rsidP="00242C0F">
      <w:pPr>
        <w:jc w:val="both"/>
        <w:rPr>
          <w:lang w:val="fr-FR"/>
        </w:rPr>
      </w:pPr>
      <w:r>
        <w:rPr>
          <w:lang w:val="fr-FR"/>
        </w:rPr>
        <w:t>Statuette anthropomorphe en bois (</w:t>
      </w:r>
      <w:r w:rsidRPr="0069281E">
        <w:rPr>
          <w:i/>
          <w:iCs/>
          <w:lang w:val="fr-FR"/>
        </w:rPr>
        <w:t>Dagenham idol</w:t>
      </w:r>
      <w:r>
        <w:rPr>
          <w:lang w:val="fr-FR"/>
        </w:rPr>
        <w:t>) datée de 2459-2110 BC par C14 (Musée de Londres, 2023)</w:t>
      </w:r>
    </w:p>
    <w:p w14:paraId="25593D2E" w14:textId="77777777" w:rsidR="0069281E" w:rsidRDefault="0069281E" w:rsidP="00242C0F">
      <w:pPr>
        <w:jc w:val="both"/>
        <w:rPr>
          <w:lang w:val="fr-FR"/>
        </w:rPr>
      </w:pPr>
    </w:p>
    <w:p w14:paraId="16BBA7FC" w14:textId="4873FBB7" w:rsidR="0069281E" w:rsidRPr="0069281E" w:rsidRDefault="0069281E" w:rsidP="00242C0F">
      <w:pPr>
        <w:jc w:val="both"/>
        <w:rPr>
          <w:lang w:val="en-GB"/>
        </w:rPr>
      </w:pPr>
      <w:r w:rsidRPr="0069281E">
        <w:rPr>
          <w:lang w:val="en-GB"/>
        </w:rPr>
        <w:t>YEOVENEY LODGE</w:t>
      </w:r>
    </w:p>
    <w:p w14:paraId="3B389F91" w14:textId="77777777" w:rsidR="0069281E" w:rsidRPr="0069281E" w:rsidRDefault="0069281E" w:rsidP="00242C0F">
      <w:pPr>
        <w:jc w:val="both"/>
        <w:rPr>
          <w:lang w:val="en-GB"/>
        </w:rPr>
      </w:pPr>
    </w:p>
    <w:p w14:paraId="04021157" w14:textId="3D18F2D2" w:rsidR="0069281E" w:rsidRDefault="0069281E" w:rsidP="00242C0F">
      <w:pPr>
        <w:jc w:val="both"/>
        <w:rPr>
          <w:lang w:val="fr-FR"/>
        </w:rPr>
      </w:pPr>
      <w:r w:rsidRPr="0069281E">
        <w:rPr>
          <w:lang w:val="en-GB"/>
        </w:rPr>
        <w:t xml:space="preserve">Yeoveney Lodges, Staines. </w:t>
      </w:r>
      <w:r>
        <w:rPr>
          <w:lang w:val="fr-FR"/>
        </w:rPr>
        <w:t>Enceinte fossoyée à deux cerles (</w:t>
      </w:r>
      <w:r w:rsidRPr="0069281E">
        <w:rPr>
          <w:i/>
          <w:iCs/>
          <w:lang w:val="fr-FR"/>
        </w:rPr>
        <w:t>double-ditched enclosure</w:t>
      </w:r>
      <w:r>
        <w:rPr>
          <w:lang w:val="fr-FR"/>
        </w:rPr>
        <w:t>) datée de 3700-3300 BC, interprétée comme un lieu d'aggrégation saisonnier de communautés isolées. (Musée de Londres, 2023) Proche des enceintes chasséennes (SS BIB)</w:t>
      </w:r>
    </w:p>
    <w:p w14:paraId="6415736F" w14:textId="77777777" w:rsidR="0003620F" w:rsidRDefault="0003620F" w:rsidP="00242C0F">
      <w:pPr>
        <w:jc w:val="both"/>
        <w:rPr>
          <w:lang w:val="fr-FR"/>
        </w:rPr>
      </w:pPr>
    </w:p>
    <w:p w14:paraId="25FA4BEF" w14:textId="77777777" w:rsidR="000D230A" w:rsidRDefault="000D230A" w:rsidP="0069281E">
      <w:pPr>
        <w:pStyle w:val="Heading1"/>
      </w:pPr>
      <w:r>
        <w:lastRenderedPageBreak/>
        <w:t>DOGGERLAND</w:t>
      </w:r>
    </w:p>
    <w:p w14:paraId="0E3FC4CD" w14:textId="77777777" w:rsidR="000D230A" w:rsidRDefault="000D230A" w:rsidP="00242C0F">
      <w:pPr>
        <w:jc w:val="both"/>
        <w:rPr>
          <w:lang w:val="fr-FR"/>
        </w:rPr>
      </w:pPr>
      <w:r>
        <w:rPr>
          <w:lang w:val="fr-FR"/>
        </w:rPr>
        <w:t>C'est une région de la moitié sud de la Mer du Nord. C'est une surface terrestre aujourd'hui immergée entre les Pays-Bas et l'Angleterre (BIB Stonehenge, France 5) mais qui devait être englacé lors de l'optimum gla</w:t>
      </w:r>
      <w:r w:rsidR="00FE3194">
        <w:rPr>
          <w:lang w:val="fr-FR"/>
        </w:rPr>
        <w:t>ci</w:t>
      </w:r>
      <w:r>
        <w:rPr>
          <w:lang w:val="fr-FR"/>
        </w:rPr>
        <w:t>aire (SS BIB)</w:t>
      </w:r>
    </w:p>
    <w:p w14:paraId="3F6DB00F" w14:textId="77777777" w:rsidR="000D230A" w:rsidRDefault="000D230A" w:rsidP="00242C0F">
      <w:pPr>
        <w:jc w:val="both"/>
        <w:rPr>
          <w:lang w:val="fr-FR"/>
        </w:rPr>
      </w:pPr>
    </w:p>
    <w:p w14:paraId="6E080324" w14:textId="77777777" w:rsidR="000D230A" w:rsidRDefault="000D230A" w:rsidP="0069281E">
      <w:pPr>
        <w:pStyle w:val="Heading1"/>
      </w:pPr>
      <w:r>
        <w:t>CREEKLY HILL</w:t>
      </w:r>
    </w:p>
    <w:p w14:paraId="446D7829" w14:textId="77777777" w:rsidR="000D230A" w:rsidRDefault="000D230A" w:rsidP="00242C0F">
      <w:pPr>
        <w:jc w:val="both"/>
        <w:rPr>
          <w:lang w:val="fr-FR"/>
        </w:rPr>
      </w:pPr>
      <w:r>
        <w:rPr>
          <w:lang w:val="fr-FR"/>
        </w:rPr>
        <w:t>Couche de massacre, première attestation de guerre communautaire traces de violence sur les ossements (BIB Stonehenge, France 5)</w:t>
      </w:r>
    </w:p>
    <w:p w14:paraId="26E34A0C" w14:textId="77777777" w:rsidR="002C1885" w:rsidRDefault="002C1885" w:rsidP="00242C0F">
      <w:pPr>
        <w:jc w:val="both"/>
        <w:rPr>
          <w:lang w:val="fr-FR"/>
        </w:rPr>
      </w:pPr>
    </w:p>
    <w:p w14:paraId="234AF5F1" w14:textId="1DB76ED9" w:rsidR="002C1885" w:rsidRDefault="002C1885" w:rsidP="002C1885">
      <w:pPr>
        <w:pStyle w:val="Heading1"/>
      </w:pPr>
      <w:r>
        <w:t>ROBIN HOOD'S BALL</w:t>
      </w:r>
    </w:p>
    <w:p w14:paraId="58D051CA" w14:textId="77777777" w:rsidR="002C1885" w:rsidRDefault="002C1885" w:rsidP="00242C0F">
      <w:pPr>
        <w:jc w:val="both"/>
        <w:rPr>
          <w:lang w:val="fr-FR"/>
        </w:rPr>
      </w:pPr>
    </w:p>
    <w:p w14:paraId="1F172BC0" w14:textId="300E2989" w:rsidR="002C1885" w:rsidRDefault="002C1885" w:rsidP="00242C0F">
      <w:pPr>
        <w:jc w:val="both"/>
        <w:rPr>
          <w:lang w:val="fr-FR"/>
        </w:rPr>
      </w:pPr>
      <w:hyperlink r:id="rId10784" w:anchor="Sit_Wiltshire_S" w:history="1">
        <w:r w:rsidRPr="003C03DC">
          <w:rPr>
            <w:rStyle w:val="Hyperlink"/>
            <w:lang w:val="fr-FR"/>
          </w:rPr>
          <w:t>Wiltshire</w:t>
        </w:r>
      </w:hyperlink>
      <w:r w:rsidRPr="002C1885">
        <w:rPr>
          <w:rStyle w:val="Hyperlink"/>
          <w:color w:val="000000"/>
          <w:u w:val="none"/>
          <w:lang w:val="fr-FR"/>
        </w:rPr>
        <w:t>. Proche</w:t>
      </w:r>
      <w:r>
        <w:rPr>
          <w:rStyle w:val="Hyperlink"/>
          <w:color w:val="000000"/>
          <w:u w:val="none"/>
          <w:lang w:val="fr-FR"/>
        </w:rPr>
        <w:t xml:space="preserve"> du </w:t>
      </w:r>
      <w:hyperlink r:id="rId10785" w:anchor="Sit_Cursus" w:history="1">
        <w:r w:rsidRPr="00003070">
          <w:rPr>
            <w:rStyle w:val="Hyperlink"/>
            <w:lang w:val="fr-FR"/>
          </w:rPr>
          <w:t>C</w:t>
        </w:r>
        <w:r w:rsidRPr="00003070">
          <w:rPr>
            <w:rStyle w:val="Hyperlink"/>
            <w:lang w:val="fr-FR"/>
          </w:rPr>
          <w:t>u</w:t>
        </w:r>
        <w:r w:rsidRPr="00003070">
          <w:rPr>
            <w:rStyle w:val="Hyperlink"/>
            <w:lang w:val="fr-FR"/>
          </w:rPr>
          <w:t>r</w:t>
        </w:r>
        <w:r w:rsidRPr="00003070">
          <w:rPr>
            <w:rStyle w:val="Hyperlink"/>
            <w:lang w:val="fr-FR"/>
          </w:rPr>
          <w:t>sus</w:t>
        </w:r>
      </w:hyperlink>
      <w:r>
        <w:rPr>
          <w:lang w:val="fr-FR"/>
        </w:rPr>
        <w:t xml:space="preserve">, daté du Néolithque ancien </w:t>
      </w:r>
      <w:r w:rsidRPr="00FE706B">
        <w:rPr>
          <w:lang w:val="fr-FR"/>
        </w:rPr>
        <w:t>(BIB 3697)</w:t>
      </w:r>
    </w:p>
    <w:p w14:paraId="467D0EF8" w14:textId="77777777" w:rsidR="003C03DC" w:rsidRDefault="003C03DC" w:rsidP="00242C0F">
      <w:pPr>
        <w:jc w:val="both"/>
        <w:rPr>
          <w:lang w:val="fr-FR"/>
        </w:rPr>
      </w:pPr>
    </w:p>
    <w:p w14:paraId="048D8BEF" w14:textId="209FD18C" w:rsidR="003C03DC" w:rsidRDefault="003C03DC" w:rsidP="003C03DC">
      <w:pPr>
        <w:pStyle w:val="Heading1"/>
      </w:pPr>
      <w:bookmarkStart w:id="4353" w:name="Sit_Wiltshire_S"/>
      <w:r>
        <w:t>SOUTH WILTSHIRE</w:t>
      </w:r>
    </w:p>
    <w:bookmarkEnd w:id="4353"/>
    <w:p w14:paraId="040E1496" w14:textId="77777777" w:rsidR="003C03DC" w:rsidRDefault="003C03DC" w:rsidP="00242C0F">
      <w:pPr>
        <w:jc w:val="both"/>
        <w:rPr>
          <w:lang w:val="fr-FR"/>
        </w:rPr>
      </w:pPr>
    </w:p>
    <w:p w14:paraId="297DA3DC" w14:textId="14F8C4B4" w:rsidR="00A507A3" w:rsidRDefault="00A507A3" w:rsidP="00242C0F">
      <w:pPr>
        <w:jc w:val="both"/>
        <w:rPr>
          <w:lang w:val="fr-FR"/>
        </w:rPr>
      </w:pPr>
      <w:r>
        <w:rPr>
          <w:lang w:val="fr-FR"/>
        </w:rPr>
        <w:t xml:space="preserve">Des dizaines de </w:t>
      </w:r>
      <w:r w:rsidRPr="00A507A3">
        <w:rPr>
          <w:i/>
          <w:iCs/>
          <w:lang w:val="fr-FR"/>
        </w:rPr>
        <w:t>round barrows</w:t>
      </w:r>
      <w:r>
        <w:rPr>
          <w:lang w:val="fr-FR"/>
        </w:rPr>
        <w:t xml:space="preserve"> </w:t>
      </w:r>
      <w:r w:rsidRPr="00FE706B">
        <w:rPr>
          <w:lang w:val="fr-FR"/>
        </w:rPr>
        <w:t>(BIB 3697)</w:t>
      </w:r>
    </w:p>
    <w:p w14:paraId="4A1B9D56" w14:textId="77777777" w:rsidR="00FE706B" w:rsidRDefault="00FE706B" w:rsidP="00242C0F">
      <w:pPr>
        <w:jc w:val="both"/>
        <w:rPr>
          <w:lang w:val="fr-FR"/>
        </w:rPr>
      </w:pPr>
    </w:p>
    <w:p w14:paraId="7D4AEB90" w14:textId="51F0E65C" w:rsidR="00FE706B" w:rsidRDefault="00FE706B" w:rsidP="00FE706B">
      <w:pPr>
        <w:jc w:val="center"/>
        <w:rPr>
          <w:sz w:val="20"/>
          <w:lang w:val="fr-FR"/>
        </w:rPr>
      </w:pPr>
      <w:r w:rsidRPr="00FE706B">
        <w:rPr>
          <w:sz w:val="20"/>
          <w:lang w:val="fr-FR"/>
        </w:rPr>
        <w:t xml:space="preserve">↑ vers le </w:t>
      </w:r>
      <w:hyperlink r:id="rId10786" w:anchor="Sit_Wiltshire_N" w:history="1">
        <w:r w:rsidRPr="00FE706B">
          <w:rPr>
            <w:rStyle w:val="Hyperlink"/>
            <w:sz w:val="20"/>
            <w:lang w:val="fr-FR"/>
          </w:rPr>
          <w:t>North</w:t>
        </w:r>
        <w:r w:rsidRPr="00FE706B">
          <w:rPr>
            <w:rStyle w:val="Hyperlink"/>
            <w:sz w:val="20"/>
            <w:lang w:val="fr-FR"/>
          </w:rPr>
          <w:t xml:space="preserve"> </w:t>
        </w:r>
        <w:r w:rsidRPr="00FE706B">
          <w:rPr>
            <w:rStyle w:val="Hyperlink"/>
            <w:sz w:val="20"/>
            <w:lang w:val="fr-FR"/>
          </w:rPr>
          <w:t>W</w:t>
        </w:r>
        <w:r w:rsidRPr="00FE706B">
          <w:rPr>
            <w:rStyle w:val="Hyperlink"/>
            <w:sz w:val="20"/>
            <w:lang w:val="fr-FR"/>
          </w:rPr>
          <w:t>iltshire</w:t>
        </w:r>
      </w:hyperlink>
    </w:p>
    <w:p w14:paraId="0D646C9C" w14:textId="60838E26" w:rsidR="00FE706B" w:rsidRPr="00FE706B" w:rsidRDefault="00FE706B" w:rsidP="00FE706B">
      <w:pPr>
        <w:jc w:val="center"/>
        <w:rPr>
          <w:sz w:val="20"/>
          <w:lang w:val="fr-FR"/>
        </w:rPr>
      </w:pPr>
      <w:r>
        <w:rPr>
          <w:sz w:val="20"/>
          <w:lang w:val="fr-FR"/>
        </w:rPr>
        <w:t>nord</w:t>
      </w:r>
    </w:p>
    <w:tbl>
      <w:tblPr>
        <w:tblStyle w:val="TableGrid"/>
        <w:tblW w:w="0" w:type="auto"/>
        <w:tblLook w:val="04A0" w:firstRow="1" w:lastRow="0" w:firstColumn="1" w:lastColumn="0" w:noHBand="0" w:noVBand="1"/>
      </w:tblPr>
      <w:tblGrid>
        <w:gridCol w:w="997"/>
        <w:gridCol w:w="1293"/>
        <w:gridCol w:w="1013"/>
        <w:gridCol w:w="1495"/>
        <w:gridCol w:w="1329"/>
        <w:gridCol w:w="1317"/>
        <w:gridCol w:w="998"/>
        <w:gridCol w:w="1376"/>
      </w:tblGrid>
      <w:tr w:rsidR="00003070" w14:paraId="5683C297" w14:textId="77777777" w:rsidTr="00003070">
        <w:tc>
          <w:tcPr>
            <w:tcW w:w="1066" w:type="dxa"/>
          </w:tcPr>
          <w:p w14:paraId="5110ECA0" w14:textId="77777777" w:rsidR="00003070" w:rsidRDefault="00003070" w:rsidP="00242C0F">
            <w:pPr>
              <w:jc w:val="both"/>
              <w:rPr>
                <w:lang w:val="fr-FR"/>
              </w:rPr>
            </w:pPr>
          </w:p>
        </w:tc>
        <w:tc>
          <w:tcPr>
            <w:tcW w:w="1329" w:type="dxa"/>
          </w:tcPr>
          <w:p w14:paraId="11528C25" w14:textId="77777777" w:rsidR="00003070" w:rsidRDefault="00003070" w:rsidP="00242C0F">
            <w:pPr>
              <w:jc w:val="both"/>
              <w:rPr>
                <w:lang w:val="fr-FR"/>
              </w:rPr>
            </w:pPr>
          </w:p>
        </w:tc>
        <w:tc>
          <w:tcPr>
            <w:tcW w:w="1067" w:type="dxa"/>
          </w:tcPr>
          <w:p w14:paraId="26D72F00" w14:textId="77777777" w:rsidR="00003070" w:rsidRDefault="00003070" w:rsidP="00242C0F">
            <w:pPr>
              <w:jc w:val="both"/>
              <w:rPr>
                <w:lang w:val="fr-FR"/>
              </w:rPr>
            </w:pPr>
          </w:p>
        </w:tc>
        <w:tc>
          <w:tcPr>
            <w:tcW w:w="1509" w:type="dxa"/>
          </w:tcPr>
          <w:p w14:paraId="2832D863" w14:textId="77777777" w:rsidR="00003070" w:rsidRDefault="00003070" w:rsidP="00242C0F">
            <w:pPr>
              <w:jc w:val="both"/>
              <w:rPr>
                <w:lang w:val="fr-FR"/>
              </w:rPr>
            </w:pPr>
          </w:p>
        </w:tc>
        <w:tc>
          <w:tcPr>
            <w:tcW w:w="1362" w:type="dxa"/>
          </w:tcPr>
          <w:p w14:paraId="41A40915" w14:textId="77777777" w:rsidR="00003070" w:rsidRDefault="00003070" w:rsidP="00242C0F">
            <w:pPr>
              <w:jc w:val="both"/>
              <w:rPr>
                <w:lang w:val="fr-FR"/>
              </w:rPr>
            </w:pPr>
          </w:p>
        </w:tc>
        <w:tc>
          <w:tcPr>
            <w:tcW w:w="1351" w:type="dxa"/>
          </w:tcPr>
          <w:p w14:paraId="4CFD5088" w14:textId="77777777" w:rsidR="00003070" w:rsidRDefault="00003070" w:rsidP="00242C0F">
            <w:pPr>
              <w:jc w:val="both"/>
              <w:rPr>
                <w:lang w:val="fr-FR"/>
              </w:rPr>
            </w:pPr>
          </w:p>
        </w:tc>
        <w:tc>
          <w:tcPr>
            <w:tcW w:w="1067" w:type="dxa"/>
          </w:tcPr>
          <w:p w14:paraId="2D074C72" w14:textId="77777777" w:rsidR="00003070" w:rsidRDefault="00003070" w:rsidP="00242C0F">
            <w:pPr>
              <w:jc w:val="both"/>
              <w:rPr>
                <w:lang w:val="fr-FR"/>
              </w:rPr>
            </w:pPr>
          </w:p>
        </w:tc>
        <w:tc>
          <w:tcPr>
            <w:tcW w:w="1067" w:type="dxa"/>
          </w:tcPr>
          <w:p w14:paraId="0C0C7F7E" w14:textId="186FE9CD" w:rsidR="00003070" w:rsidRDefault="00003070" w:rsidP="00242C0F">
            <w:pPr>
              <w:jc w:val="both"/>
              <w:rPr>
                <w:lang w:val="fr-FR"/>
              </w:rPr>
            </w:pPr>
          </w:p>
        </w:tc>
      </w:tr>
      <w:tr w:rsidR="00FE706B" w14:paraId="563589F9" w14:textId="77777777" w:rsidTr="00003070">
        <w:tc>
          <w:tcPr>
            <w:tcW w:w="1066" w:type="dxa"/>
          </w:tcPr>
          <w:p w14:paraId="4039F4B3" w14:textId="77777777" w:rsidR="00FE706B" w:rsidRDefault="00FE706B" w:rsidP="00242C0F">
            <w:pPr>
              <w:jc w:val="both"/>
              <w:rPr>
                <w:lang w:val="fr-FR"/>
              </w:rPr>
            </w:pPr>
          </w:p>
        </w:tc>
        <w:tc>
          <w:tcPr>
            <w:tcW w:w="1329" w:type="dxa"/>
          </w:tcPr>
          <w:p w14:paraId="0A6D4C60" w14:textId="77777777" w:rsidR="00FE706B" w:rsidRDefault="00FE706B" w:rsidP="00242C0F">
            <w:pPr>
              <w:jc w:val="both"/>
              <w:rPr>
                <w:lang w:val="fr-FR"/>
              </w:rPr>
            </w:pPr>
          </w:p>
        </w:tc>
        <w:tc>
          <w:tcPr>
            <w:tcW w:w="1067" w:type="dxa"/>
          </w:tcPr>
          <w:p w14:paraId="1E17AE15" w14:textId="77777777" w:rsidR="00FE706B" w:rsidRDefault="00FE706B" w:rsidP="00242C0F">
            <w:pPr>
              <w:jc w:val="both"/>
              <w:rPr>
                <w:lang w:val="fr-FR"/>
              </w:rPr>
            </w:pPr>
          </w:p>
        </w:tc>
        <w:tc>
          <w:tcPr>
            <w:tcW w:w="1509" w:type="dxa"/>
          </w:tcPr>
          <w:p w14:paraId="0D7E1FBE" w14:textId="77777777" w:rsidR="00FE706B" w:rsidRDefault="00FE706B" w:rsidP="00242C0F">
            <w:pPr>
              <w:jc w:val="both"/>
              <w:rPr>
                <w:lang w:val="fr-FR"/>
              </w:rPr>
            </w:pPr>
          </w:p>
        </w:tc>
        <w:tc>
          <w:tcPr>
            <w:tcW w:w="1362" w:type="dxa"/>
          </w:tcPr>
          <w:p w14:paraId="3A9473C5" w14:textId="77777777" w:rsidR="00FE706B" w:rsidRDefault="00FE706B" w:rsidP="00242C0F">
            <w:pPr>
              <w:jc w:val="both"/>
              <w:rPr>
                <w:lang w:val="fr-FR"/>
              </w:rPr>
            </w:pPr>
          </w:p>
        </w:tc>
        <w:tc>
          <w:tcPr>
            <w:tcW w:w="1351" w:type="dxa"/>
          </w:tcPr>
          <w:p w14:paraId="6C2A2BCC" w14:textId="77777777" w:rsidR="00FE706B" w:rsidRDefault="00FE706B" w:rsidP="00242C0F">
            <w:pPr>
              <w:jc w:val="both"/>
              <w:rPr>
                <w:lang w:val="fr-FR"/>
              </w:rPr>
            </w:pPr>
          </w:p>
        </w:tc>
        <w:tc>
          <w:tcPr>
            <w:tcW w:w="1067" w:type="dxa"/>
          </w:tcPr>
          <w:p w14:paraId="28DF2C25" w14:textId="77777777" w:rsidR="00FE706B" w:rsidRDefault="00FE706B" w:rsidP="00242C0F">
            <w:pPr>
              <w:jc w:val="both"/>
              <w:rPr>
                <w:lang w:val="fr-FR"/>
              </w:rPr>
            </w:pPr>
          </w:p>
        </w:tc>
        <w:tc>
          <w:tcPr>
            <w:tcW w:w="1067" w:type="dxa"/>
          </w:tcPr>
          <w:p w14:paraId="14AD44D0" w14:textId="5F802DE9" w:rsidR="00FE706B" w:rsidRDefault="00A507A3" w:rsidP="00242C0F">
            <w:pPr>
              <w:jc w:val="both"/>
              <w:rPr>
                <w:lang w:val="fr-FR"/>
              </w:rPr>
            </w:pPr>
            <w:hyperlink r:id="rId10787" w:anchor="Sit_Durrington" w:history="1">
              <w:r w:rsidR="00FE706B" w:rsidRPr="00A507A3">
                <w:rPr>
                  <w:rStyle w:val="Hyperlink"/>
                  <w:lang w:val="fr-FR"/>
                </w:rPr>
                <w:t>Dur</w:t>
              </w:r>
              <w:r w:rsidR="00FE706B" w:rsidRPr="00A507A3">
                <w:rPr>
                  <w:rStyle w:val="Hyperlink"/>
                  <w:lang w:val="fr-FR"/>
                </w:rPr>
                <w:t>r</w:t>
              </w:r>
              <w:r w:rsidR="00FE706B" w:rsidRPr="00A507A3">
                <w:rPr>
                  <w:rStyle w:val="Hyperlink"/>
                  <w:lang w:val="fr-FR"/>
                </w:rPr>
                <w:t>ington</w:t>
              </w:r>
            </w:hyperlink>
          </w:p>
        </w:tc>
      </w:tr>
      <w:tr w:rsidR="00003070" w14:paraId="0C576AEA" w14:textId="66483A26" w:rsidTr="00003070">
        <w:tc>
          <w:tcPr>
            <w:tcW w:w="1066" w:type="dxa"/>
          </w:tcPr>
          <w:p w14:paraId="25253BA1" w14:textId="77777777" w:rsidR="00003070" w:rsidRDefault="00003070" w:rsidP="00242C0F">
            <w:pPr>
              <w:jc w:val="both"/>
              <w:rPr>
                <w:lang w:val="fr-FR"/>
              </w:rPr>
            </w:pPr>
          </w:p>
        </w:tc>
        <w:tc>
          <w:tcPr>
            <w:tcW w:w="1329" w:type="dxa"/>
          </w:tcPr>
          <w:p w14:paraId="206D62D0" w14:textId="5667B2AD" w:rsidR="00003070" w:rsidRDefault="00003070" w:rsidP="00242C0F">
            <w:pPr>
              <w:jc w:val="both"/>
              <w:rPr>
                <w:lang w:val="fr-FR"/>
              </w:rPr>
            </w:pPr>
            <w:r>
              <w:rPr>
                <w:lang w:val="fr-FR"/>
              </w:rPr>
              <w:t>Lesser Cursus</w:t>
            </w:r>
          </w:p>
        </w:tc>
        <w:tc>
          <w:tcPr>
            <w:tcW w:w="1067" w:type="dxa"/>
          </w:tcPr>
          <w:p w14:paraId="1F747871" w14:textId="77777777" w:rsidR="00003070" w:rsidRDefault="00003070" w:rsidP="00242C0F">
            <w:pPr>
              <w:jc w:val="both"/>
              <w:rPr>
                <w:lang w:val="fr-FR"/>
              </w:rPr>
            </w:pPr>
          </w:p>
        </w:tc>
        <w:tc>
          <w:tcPr>
            <w:tcW w:w="1509" w:type="dxa"/>
          </w:tcPr>
          <w:p w14:paraId="523D4757" w14:textId="77777777" w:rsidR="00003070" w:rsidRDefault="00003070" w:rsidP="00242C0F">
            <w:pPr>
              <w:jc w:val="both"/>
              <w:rPr>
                <w:lang w:val="fr-FR"/>
              </w:rPr>
            </w:pPr>
          </w:p>
        </w:tc>
        <w:tc>
          <w:tcPr>
            <w:tcW w:w="1362" w:type="dxa"/>
          </w:tcPr>
          <w:p w14:paraId="13E6A89A" w14:textId="77777777" w:rsidR="00003070" w:rsidRDefault="00003070" w:rsidP="00242C0F">
            <w:pPr>
              <w:jc w:val="both"/>
              <w:rPr>
                <w:lang w:val="fr-FR"/>
              </w:rPr>
            </w:pPr>
          </w:p>
        </w:tc>
        <w:tc>
          <w:tcPr>
            <w:tcW w:w="1351" w:type="dxa"/>
          </w:tcPr>
          <w:p w14:paraId="12DEE72D" w14:textId="77777777" w:rsidR="00003070" w:rsidRDefault="00003070" w:rsidP="00242C0F">
            <w:pPr>
              <w:jc w:val="both"/>
              <w:rPr>
                <w:lang w:val="fr-FR"/>
              </w:rPr>
            </w:pPr>
          </w:p>
        </w:tc>
        <w:tc>
          <w:tcPr>
            <w:tcW w:w="1067" w:type="dxa"/>
          </w:tcPr>
          <w:p w14:paraId="23D37873" w14:textId="77777777" w:rsidR="00003070" w:rsidRDefault="00003070" w:rsidP="00242C0F">
            <w:pPr>
              <w:jc w:val="both"/>
              <w:rPr>
                <w:lang w:val="fr-FR"/>
              </w:rPr>
            </w:pPr>
          </w:p>
        </w:tc>
        <w:tc>
          <w:tcPr>
            <w:tcW w:w="1067" w:type="dxa"/>
          </w:tcPr>
          <w:p w14:paraId="7BEBADAD" w14:textId="0C2A24D3" w:rsidR="00003070" w:rsidRDefault="00003070" w:rsidP="00242C0F">
            <w:pPr>
              <w:jc w:val="both"/>
              <w:rPr>
                <w:lang w:val="fr-FR"/>
              </w:rPr>
            </w:pPr>
            <w:hyperlink r:id="rId10788" w:anchor="Sit_Woodhenge" w:history="1">
              <w:r w:rsidRPr="00003070">
                <w:rPr>
                  <w:rStyle w:val="Hyperlink"/>
                  <w:lang w:val="fr-FR"/>
                </w:rPr>
                <w:t>Woodhenge</w:t>
              </w:r>
            </w:hyperlink>
          </w:p>
        </w:tc>
      </w:tr>
      <w:tr w:rsidR="00003070" w14:paraId="26C2E542" w14:textId="1B72B8F1" w:rsidTr="00003070">
        <w:tc>
          <w:tcPr>
            <w:tcW w:w="1066" w:type="dxa"/>
          </w:tcPr>
          <w:p w14:paraId="10AD4404" w14:textId="77777777" w:rsidR="00003070" w:rsidRDefault="00003070" w:rsidP="00242C0F">
            <w:pPr>
              <w:jc w:val="both"/>
              <w:rPr>
                <w:lang w:val="fr-FR"/>
              </w:rPr>
            </w:pPr>
          </w:p>
        </w:tc>
        <w:tc>
          <w:tcPr>
            <w:tcW w:w="6618" w:type="dxa"/>
            <w:gridSpan w:val="5"/>
          </w:tcPr>
          <w:p w14:paraId="1CA2A5E4" w14:textId="75338142" w:rsidR="00003070" w:rsidRDefault="00003070" w:rsidP="003C03DC">
            <w:pPr>
              <w:jc w:val="center"/>
              <w:rPr>
                <w:lang w:val="fr-FR"/>
              </w:rPr>
            </w:pPr>
            <w:hyperlink r:id="rId10789" w:anchor="Sit_Cursus" w:history="1">
              <w:r w:rsidRPr="00003070">
                <w:rPr>
                  <w:rStyle w:val="Hyperlink"/>
                  <w:lang w:val="fr-FR"/>
                </w:rPr>
                <w:t>Cursus</w:t>
              </w:r>
            </w:hyperlink>
          </w:p>
        </w:tc>
        <w:tc>
          <w:tcPr>
            <w:tcW w:w="1067" w:type="dxa"/>
          </w:tcPr>
          <w:p w14:paraId="2F7355E4" w14:textId="77777777" w:rsidR="00003070" w:rsidRDefault="00003070" w:rsidP="003C03DC">
            <w:pPr>
              <w:jc w:val="center"/>
              <w:rPr>
                <w:lang w:val="fr-FR"/>
              </w:rPr>
            </w:pPr>
          </w:p>
        </w:tc>
        <w:tc>
          <w:tcPr>
            <w:tcW w:w="1067" w:type="dxa"/>
          </w:tcPr>
          <w:p w14:paraId="1B2DA907" w14:textId="77777777" w:rsidR="00003070" w:rsidRDefault="00003070" w:rsidP="003C03DC">
            <w:pPr>
              <w:jc w:val="center"/>
              <w:rPr>
                <w:lang w:val="fr-FR"/>
              </w:rPr>
            </w:pPr>
          </w:p>
        </w:tc>
      </w:tr>
      <w:tr w:rsidR="00003070" w14:paraId="3BD396FF" w14:textId="41BA4337" w:rsidTr="00003070">
        <w:tc>
          <w:tcPr>
            <w:tcW w:w="1066" w:type="dxa"/>
          </w:tcPr>
          <w:p w14:paraId="713F847A" w14:textId="77777777" w:rsidR="00003070" w:rsidRDefault="00003070" w:rsidP="00242C0F">
            <w:pPr>
              <w:jc w:val="both"/>
              <w:rPr>
                <w:lang w:val="fr-FR"/>
              </w:rPr>
            </w:pPr>
          </w:p>
        </w:tc>
        <w:tc>
          <w:tcPr>
            <w:tcW w:w="1329" w:type="dxa"/>
          </w:tcPr>
          <w:p w14:paraId="2CCA345B" w14:textId="77777777" w:rsidR="00003070" w:rsidRDefault="00003070" w:rsidP="00242C0F">
            <w:pPr>
              <w:jc w:val="both"/>
              <w:rPr>
                <w:lang w:val="fr-FR"/>
              </w:rPr>
            </w:pPr>
          </w:p>
        </w:tc>
        <w:tc>
          <w:tcPr>
            <w:tcW w:w="1067" w:type="dxa"/>
          </w:tcPr>
          <w:p w14:paraId="64476099" w14:textId="77777777" w:rsidR="00003070" w:rsidRDefault="00003070" w:rsidP="00242C0F">
            <w:pPr>
              <w:jc w:val="both"/>
              <w:rPr>
                <w:lang w:val="fr-FR"/>
              </w:rPr>
            </w:pPr>
          </w:p>
        </w:tc>
        <w:tc>
          <w:tcPr>
            <w:tcW w:w="1509" w:type="dxa"/>
          </w:tcPr>
          <w:p w14:paraId="2151A9BF" w14:textId="77777777" w:rsidR="00003070" w:rsidRDefault="00003070" w:rsidP="00242C0F">
            <w:pPr>
              <w:jc w:val="both"/>
              <w:rPr>
                <w:lang w:val="fr-FR"/>
              </w:rPr>
            </w:pPr>
          </w:p>
        </w:tc>
        <w:tc>
          <w:tcPr>
            <w:tcW w:w="1362" w:type="dxa"/>
          </w:tcPr>
          <w:p w14:paraId="54E9C7E5" w14:textId="77777777" w:rsidR="00003070" w:rsidRDefault="00003070" w:rsidP="00242C0F">
            <w:pPr>
              <w:jc w:val="both"/>
              <w:rPr>
                <w:lang w:val="fr-FR"/>
              </w:rPr>
            </w:pPr>
          </w:p>
        </w:tc>
        <w:tc>
          <w:tcPr>
            <w:tcW w:w="1351" w:type="dxa"/>
          </w:tcPr>
          <w:p w14:paraId="27A68F48" w14:textId="77777777" w:rsidR="00003070" w:rsidRDefault="00003070" w:rsidP="00242C0F">
            <w:pPr>
              <w:jc w:val="both"/>
              <w:rPr>
                <w:lang w:val="fr-FR"/>
              </w:rPr>
            </w:pPr>
          </w:p>
        </w:tc>
        <w:tc>
          <w:tcPr>
            <w:tcW w:w="1067" w:type="dxa"/>
          </w:tcPr>
          <w:p w14:paraId="445065C4" w14:textId="77777777" w:rsidR="00003070" w:rsidRDefault="00003070" w:rsidP="00242C0F">
            <w:pPr>
              <w:jc w:val="both"/>
              <w:rPr>
                <w:lang w:val="fr-FR"/>
              </w:rPr>
            </w:pPr>
          </w:p>
        </w:tc>
        <w:tc>
          <w:tcPr>
            <w:tcW w:w="1067" w:type="dxa"/>
          </w:tcPr>
          <w:p w14:paraId="21B16E5F" w14:textId="77777777" w:rsidR="00003070" w:rsidRDefault="00003070" w:rsidP="00242C0F">
            <w:pPr>
              <w:jc w:val="both"/>
              <w:rPr>
                <w:lang w:val="fr-FR"/>
              </w:rPr>
            </w:pPr>
          </w:p>
        </w:tc>
      </w:tr>
      <w:tr w:rsidR="00003070" w14:paraId="37217B7A" w14:textId="2EE400BD" w:rsidTr="00003070">
        <w:tc>
          <w:tcPr>
            <w:tcW w:w="1066" w:type="dxa"/>
          </w:tcPr>
          <w:p w14:paraId="1DE1EF1E" w14:textId="77777777" w:rsidR="00003070" w:rsidRDefault="00003070" w:rsidP="00242C0F">
            <w:pPr>
              <w:jc w:val="both"/>
              <w:rPr>
                <w:lang w:val="fr-FR"/>
              </w:rPr>
            </w:pPr>
          </w:p>
        </w:tc>
        <w:tc>
          <w:tcPr>
            <w:tcW w:w="1329" w:type="dxa"/>
          </w:tcPr>
          <w:p w14:paraId="7F9F1914" w14:textId="77777777" w:rsidR="00003070" w:rsidRDefault="00003070" w:rsidP="00242C0F">
            <w:pPr>
              <w:jc w:val="both"/>
              <w:rPr>
                <w:lang w:val="fr-FR"/>
              </w:rPr>
            </w:pPr>
          </w:p>
        </w:tc>
        <w:tc>
          <w:tcPr>
            <w:tcW w:w="1067" w:type="dxa"/>
          </w:tcPr>
          <w:p w14:paraId="15920389" w14:textId="77777777" w:rsidR="00003070" w:rsidRDefault="00003070" w:rsidP="00242C0F">
            <w:pPr>
              <w:jc w:val="both"/>
              <w:rPr>
                <w:lang w:val="fr-FR"/>
              </w:rPr>
            </w:pPr>
          </w:p>
        </w:tc>
        <w:tc>
          <w:tcPr>
            <w:tcW w:w="1509" w:type="dxa"/>
          </w:tcPr>
          <w:p w14:paraId="1D9E6E92" w14:textId="77777777" w:rsidR="00003070" w:rsidRDefault="00003070" w:rsidP="00242C0F">
            <w:pPr>
              <w:jc w:val="both"/>
              <w:rPr>
                <w:lang w:val="fr-FR"/>
              </w:rPr>
            </w:pPr>
          </w:p>
        </w:tc>
        <w:tc>
          <w:tcPr>
            <w:tcW w:w="1362" w:type="dxa"/>
          </w:tcPr>
          <w:p w14:paraId="62049BAC" w14:textId="2A7839FA" w:rsidR="00003070" w:rsidRDefault="00FE706B" w:rsidP="00242C0F">
            <w:pPr>
              <w:jc w:val="both"/>
              <w:rPr>
                <w:lang w:val="fr-FR"/>
              </w:rPr>
            </w:pPr>
            <w:hyperlink r:id="rId10790" w:anchor="Sit_AvenueSt" w:history="1">
              <w:r w:rsidR="00003070" w:rsidRPr="00FE706B">
                <w:rPr>
                  <w:rStyle w:val="Hyperlink"/>
                  <w:lang w:val="fr-FR"/>
                </w:rPr>
                <w:t>A</w:t>
              </w:r>
              <w:r w:rsidR="00003070" w:rsidRPr="00FE706B">
                <w:rPr>
                  <w:rStyle w:val="Hyperlink"/>
                  <w:lang w:val="fr-FR"/>
                </w:rPr>
                <w:t>v</w:t>
              </w:r>
              <w:r w:rsidR="00003070" w:rsidRPr="00FE706B">
                <w:rPr>
                  <w:rStyle w:val="Hyperlink"/>
                  <w:lang w:val="fr-FR"/>
                </w:rPr>
                <w:t>enue</w:t>
              </w:r>
            </w:hyperlink>
          </w:p>
        </w:tc>
        <w:tc>
          <w:tcPr>
            <w:tcW w:w="1351" w:type="dxa"/>
          </w:tcPr>
          <w:p w14:paraId="65D4FE02" w14:textId="77777777" w:rsidR="00003070" w:rsidRDefault="00003070" w:rsidP="00242C0F">
            <w:pPr>
              <w:jc w:val="both"/>
              <w:rPr>
                <w:lang w:val="fr-FR"/>
              </w:rPr>
            </w:pPr>
          </w:p>
        </w:tc>
        <w:tc>
          <w:tcPr>
            <w:tcW w:w="1067" w:type="dxa"/>
          </w:tcPr>
          <w:p w14:paraId="1823A74E" w14:textId="77777777" w:rsidR="00003070" w:rsidRDefault="00003070" w:rsidP="00242C0F">
            <w:pPr>
              <w:jc w:val="both"/>
              <w:rPr>
                <w:lang w:val="fr-FR"/>
              </w:rPr>
            </w:pPr>
          </w:p>
        </w:tc>
        <w:tc>
          <w:tcPr>
            <w:tcW w:w="1067" w:type="dxa"/>
          </w:tcPr>
          <w:p w14:paraId="7BFD1E69" w14:textId="77777777" w:rsidR="00003070" w:rsidRDefault="00003070" w:rsidP="00242C0F">
            <w:pPr>
              <w:jc w:val="both"/>
              <w:rPr>
                <w:lang w:val="fr-FR"/>
              </w:rPr>
            </w:pPr>
          </w:p>
        </w:tc>
      </w:tr>
      <w:tr w:rsidR="00003070" w14:paraId="0ADE4000" w14:textId="3884947C" w:rsidTr="00003070">
        <w:tc>
          <w:tcPr>
            <w:tcW w:w="1066" w:type="dxa"/>
          </w:tcPr>
          <w:p w14:paraId="1A8ACE9D" w14:textId="77777777" w:rsidR="00003070" w:rsidRDefault="00003070" w:rsidP="00242C0F">
            <w:pPr>
              <w:jc w:val="both"/>
              <w:rPr>
                <w:lang w:val="fr-FR"/>
              </w:rPr>
            </w:pPr>
          </w:p>
        </w:tc>
        <w:tc>
          <w:tcPr>
            <w:tcW w:w="1329" w:type="dxa"/>
          </w:tcPr>
          <w:p w14:paraId="5A2527F6" w14:textId="77777777" w:rsidR="00003070" w:rsidRDefault="00003070" w:rsidP="00242C0F">
            <w:pPr>
              <w:jc w:val="both"/>
              <w:rPr>
                <w:lang w:val="fr-FR"/>
              </w:rPr>
            </w:pPr>
          </w:p>
        </w:tc>
        <w:tc>
          <w:tcPr>
            <w:tcW w:w="1067" w:type="dxa"/>
          </w:tcPr>
          <w:p w14:paraId="5E7AFAC8" w14:textId="77777777" w:rsidR="00003070" w:rsidRDefault="00003070" w:rsidP="00242C0F">
            <w:pPr>
              <w:jc w:val="both"/>
              <w:rPr>
                <w:lang w:val="fr-FR"/>
              </w:rPr>
            </w:pPr>
          </w:p>
        </w:tc>
        <w:tc>
          <w:tcPr>
            <w:tcW w:w="1509" w:type="dxa"/>
          </w:tcPr>
          <w:p w14:paraId="2EF3B282" w14:textId="71BE9D64" w:rsidR="00003070" w:rsidRDefault="00003070" w:rsidP="00242C0F">
            <w:pPr>
              <w:jc w:val="both"/>
              <w:rPr>
                <w:lang w:val="fr-FR"/>
              </w:rPr>
            </w:pPr>
            <w:hyperlink r:id="rId10791" w:anchor="Sit_Stonehenge" w:history="1">
              <w:r w:rsidRPr="00003070">
                <w:rPr>
                  <w:rStyle w:val="Hyperlink"/>
                  <w:lang w:val="fr-FR"/>
                </w:rPr>
                <w:t>Stoneh</w:t>
              </w:r>
              <w:r w:rsidRPr="00003070">
                <w:rPr>
                  <w:rStyle w:val="Hyperlink"/>
                  <w:lang w:val="fr-FR"/>
                </w:rPr>
                <w:t>e</w:t>
              </w:r>
              <w:r w:rsidRPr="00003070">
                <w:rPr>
                  <w:rStyle w:val="Hyperlink"/>
                  <w:lang w:val="fr-FR"/>
                </w:rPr>
                <w:t>nge</w:t>
              </w:r>
            </w:hyperlink>
          </w:p>
        </w:tc>
        <w:tc>
          <w:tcPr>
            <w:tcW w:w="1362" w:type="dxa"/>
          </w:tcPr>
          <w:p w14:paraId="5613F5A0" w14:textId="77777777" w:rsidR="00003070" w:rsidRDefault="00003070" w:rsidP="00242C0F">
            <w:pPr>
              <w:jc w:val="both"/>
              <w:rPr>
                <w:lang w:val="fr-FR"/>
              </w:rPr>
            </w:pPr>
          </w:p>
        </w:tc>
        <w:tc>
          <w:tcPr>
            <w:tcW w:w="1351" w:type="dxa"/>
          </w:tcPr>
          <w:p w14:paraId="56C2D124" w14:textId="2FD7B7DB" w:rsidR="00003070" w:rsidRDefault="00003070" w:rsidP="00242C0F">
            <w:pPr>
              <w:jc w:val="both"/>
              <w:rPr>
                <w:lang w:val="fr-FR"/>
              </w:rPr>
            </w:pPr>
            <w:r>
              <w:rPr>
                <w:lang w:val="fr-FR"/>
              </w:rPr>
              <w:t>King Barrow Ridge</w:t>
            </w:r>
          </w:p>
        </w:tc>
        <w:tc>
          <w:tcPr>
            <w:tcW w:w="1067" w:type="dxa"/>
          </w:tcPr>
          <w:p w14:paraId="753BE29B" w14:textId="77777777" w:rsidR="00003070" w:rsidRDefault="00003070" w:rsidP="00242C0F">
            <w:pPr>
              <w:jc w:val="both"/>
              <w:rPr>
                <w:lang w:val="fr-FR"/>
              </w:rPr>
            </w:pPr>
          </w:p>
        </w:tc>
        <w:tc>
          <w:tcPr>
            <w:tcW w:w="1067" w:type="dxa"/>
          </w:tcPr>
          <w:p w14:paraId="51413A14" w14:textId="77777777" w:rsidR="00003070" w:rsidRDefault="00003070" w:rsidP="00242C0F">
            <w:pPr>
              <w:jc w:val="both"/>
              <w:rPr>
                <w:lang w:val="fr-FR"/>
              </w:rPr>
            </w:pPr>
          </w:p>
        </w:tc>
      </w:tr>
      <w:tr w:rsidR="00003070" w14:paraId="7AA05412" w14:textId="4E5DF3B9" w:rsidTr="00003070">
        <w:tc>
          <w:tcPr>
            <w:tcW w:w="1066" w:type="dxa"/>
          </w:tcPr>
          <w:p w14:paraId="0B4A0563" w14:textId="77777777" w:rsidR="00003070" w:rsidRDefault="00003070" w:rsidP="00242C0F">
            <w:pPr>
              <w:jc w:val="both"/>
              <w:rPr>
                <w:lang w:val="fr-FR"/>
              </w:rPr>
            </w:pPr>
          </w:p>
        </w:tc>
        <w:tc>
          <w:tcPr>
            <w:tcW w:w="1329" w:type="dxa"/>
          </w:tcPr>
          <w:p w14:paraId="31BD6216" w14:textId="77777777" w:rsidR="00003070" w:rsidRDefault="00003070" w:rsidP="00242C0F">
            <w:pPr>
              <w:jc w:val="both"/>
              <w:rPr>
                <w:lang w:val="fr-FR"/>
              </w:rPr>
            </w:pPr>
          </w:p>
        </w:tc>
        <w:tc>
          <w:tcPr>
            <w:tcW w:w="1067" w:type="dxa"/>
          </w:tcPr>
          <w:p w14:paraId="4968A588" w14:textId="56A2773D" w:rsidR="00003070" w:rsidRDefault="002C1885" w:rsidP="00242C0F">
            <w:pPr>
              <w:jc w:val="both"/>
              <w:rPr>
                <w:lang w:val="fr-FR"/>
              </w:rPr>
            </w:pPr>
            <w:r>
              <w:rPr>
                <w:lang w:val="fr-FR"/>
              </w:rPr>
              <w:t>a)</w:t>
            </w:r>
          </w:p>
        </w:tc>
        <w:tc>
          <w:tcPr>
            <w:tcW w:w="1509" w:type="dxa"/>
          </w:tcPr>
          <w:p w14:paraId="4EA32D72" w14:textId="77777777" w:rsidR="00003070" w:rsidRDefault="00003070" w:rsidP="00242C0F">
            <w:pPr>
              <w:jc w:val="both"/>
              <w:rPr>
                <w:lang w:val="fr-FR"/>
              </w:rPr>
            </w:pPr>
          </w:p>
        </w:tc>
        <w:tc>
          <w:tcPr>
            <w:tcW w:w="1362" w:type="dxa"/>
          </w:tcPr>
          <w:p w14:paraId="65133C7D" w14:textId="77777777" w:rsidR="00003070" w:rsidRDefault="00003070" w:rsidP="00242C0F">
            <w:pPr>
              <w:jc w:val="both"/>
              <w:rPr>
                <w:lang w:val="fr-FR"/>
              </w:rPr>
            </w:pPr>
          </w:p>
        </w:tc>
        <w:tc>
          <w:tcPr>
            <w:tcW w:w="1351" w:type="dxa"/>
          </w:tcPr>
          <w:p w14:paraId="2E046B97" w14:textId="77777777" w:rsidR="00003070" w:rsidRDefault="00003070" w:rsidP="00242C0F">
            <w:pPr>
              <w:jc w:val="both"/>
              <w:rPr>
                <w:lang w:val="fr-FR"/>
              </w:rPr>
            </w:pPr>
          </w:p>
        </w:tc>
        <w:tc>
          <w:tcPr>
            <w:tcW w:w="1067" w:type="dxa"/>
          </w:tcPr>
          <w:p w14:paraId="3573D1FB" w14:textId="77777777" w:rsidR="00003070" w:rsidRDefault="00003070" w:rsidP="00242C0F">
            <w:pPr>
              <w:jc w:val="both"/>
              <w:rPr>
                <w:lang w:val="fr-FR"/>
              </w:rPr>
            </w:pPr>
          </w:p>
        </w:tc>
        <w:tc>
          <w:tcPr>
            <w:tcW w:w="1067" w:type="dxa"/>
          </w:tcPr>
          <w:p w14:paraId="055BCD9D" w14:textId="5D1F6244" w:rsidR="00003070" w:rsidRDefault="008A1841" w:rsidP="00242C0F">
            <w:pPr>
              <w:jc w:val="both"/>
              <w:rPr>
                <w:lang w:val="fr-FR"/>
              </w:rPr>
            </w:pPr>
            <w:r>
              <w:rPr>
                <w:lang w:val="fr-FR"/>
              </w:rPr>
              <w:t>Amesbury</w:t>
            </w:r>
          </w:p>
        </w:tc>
      </w:tr>
    </w:tbl>
    <w:p w14:paraId="7F97E545" w14:textId="515A3125" w:rsidR="003C03DC" w:rsidRPr="00FE706B" w:rsidRDefault="00FE706B" w:rsidP="00FE706B">
      <w:pPr>
        <w:jc w:val="center"/>
        <w:rPr>
          <w:sz w:val="20"/>
          <w:lang w:val="fr-FR"/>
        </w:rPr>
      </w:pPr>
      <w:r w:rsidRPr="00FE706B">
        <w:rPr>
          <w:sz w:val="20"/>
          <w:lang w:val="fr-FR"/>
        </w:rPr>
        <w:t>sud</w:t>
      </w:r>
    </w:p>
    <w:p w14:paraId="36A78EF1" w14:textId="77777777" w:rsidR="000D230A" w:rsidRDefault="000D230A" w:rsidP="00242C0F">
      <w:pPr>
        <w:jc w:val="both"/>
        <w:rPr>
          <w:lang w:val="fr-FR"/>
        </w:rPr>
      </w:pPr>
    </w:p>
    <w:p w14:paraId="602A7879" w14:textId="251B4000" w:rsidR="002C1885" w:rsidRPr="002C1885" w:rsidRDefault="002C1885" w:rsidP="00242C0F">
      <w:pPr>
        <w:jc w:val="both"/>
        <w:rPr>
          <w:lang w:val="en-GB"/>
        </w:rPr>
      </w:pPr>
      <w:r w:rsidRPr="002C1885">
        <w:rPr>
          <w:lang w:val="en-GB"/>
        </w:rPr>
        <w:t>a)</w:t>
      </w:r>
      <w:r>
        <w:rPr>
          <w:lang w:val="en-GB"/>
        </w:rPr>
        <w:t xml:space="preserve">: tombes BBC </w:t>
      </w:r>
      <w:r w:rsidRPr="00FE706B">
        <w:rPr>
          <w:lang w:val="fr-FR"/>
        </w:rPr>
        <w:t>(BIB 3697)</w:t>
      </w:r>
    </w:p>
    <w:p w14:paraId="767E7E29" w14:textId="77777777" w:rsidR="002C1885" w:rsidRPr="002C1885" w:rsidRDefault="002C1885" w:rsidP="00242C0F">
      <w:pPr>
        <w:jc w:val="both"/>
        <w:rPr>
          <w:lang w:val="en-GB"/>
        </w:rPr>
      </w:pPr>
    </w:p>
    <w:p w14:paraId="573344DA" w14:textId="030841AB" w:rsidR="00A507A3" w:rsidRPr="002C1885" w:rsidRDefault="00A507A3" w:rsidP="00A507A3">
      <w:pPr>
        <w:pStyle w:val="Heading1"/>
        <w:rPr>
          <w:lang w:val="en-GB"/>
        </w:rPr>
      </w:pPr>
      <w:r w:rsidRPr="002C1885">
        <w:rPr>
          <w:lang w:val="en-GB"/>
        </w:rPr>
        <w:t>WINTERBOURNE SLAKE LONG BARROW</w:t>
      </w:r>
    </w:p>
    <w:p w14:paraId="206F940B" w14:textId="77777777" w:rsidR="00A507A3" w:rsidRPr="002C1885" w:rsidRDefault="00A507A3" w:rsidP="00242C0F">
      <w:pPr>
        <w:jc w:val="both"/>
        <w:rPr>
          <w:lang w:val="en-GB"/>
        </w:rPr>
      </w:pPr>
    </w:p>
    <w:p w14:paraId="57A65762" w14:textId="03AA9A18" w:rsidR="00A507A3" w:rsidRPr="002C1885" w:rsidRDefault="00A507A3" w:rsidP="00242C0F">
      <w:pPr>
        <w:jc w:val="both"/>
        <w:rPr>
          <w:lang w:val="en-GB"/>
        </w:rPr>
      </w:pPr>
      <w:hyperlink r:id="rId10792" w:anchor="Sit_Wiltshire_S" w:history="1">
        <w:r w:rsidRPr="002C1885">
          <w:rPr>
            <w:rStyle w:val="Hyperlink"/>
            <w:lang w:val="en-GB"/>
          </w:rPr>
          <w:t>Wiltshire</w:t>
        </w:r>
      </w:hyperlink>
      <w:r w:rsidRPr="002C1885">
        <w:rPr>
          <w:lang w:val="en-GB"/>
        </w:rPr>
        <w:t xml:space="preserve">. </w:t>
      </w:r>
      <w:r w:rsidRPr="002C1885">
        <w:rPr>
          <w:lang w:val="en-GB"/>
        </w:rPr>
        <w:t xml:space="preserve">ca. 3500 BC </w:t>
      </w:r>
      <w:r w:rsidRPr="002C1885">
        <w:rPr>
          <w:lang w:val="en-GB"/>
        </w:rPr>
        <w:t>(BIB 3697)</w:t>
      </w:r>
    </w:p>
    <w:p w14:paraId="47F52983" w14:textId="77777777" w:rsidR="00A507A3" w:rsidRPr="002C1885" w:rsidRDefault="00A507A3" w:rsidP="00242C0F">
      <w:pPr>
        <w:jc w:val="both"/>
        <w:rPr>
          <w:lang w:val="en-GB"/>
        </w:rPr>
      </w:pPr>
    </w:p>
    <w:p w14:paraId="10346CDF" w14:textId="51216E70" w:rsidR="00A507A3" w:rsidRPr="002C1885" w:rsidRDefault="00A507A3" w:rsidP="00A507A3">
      <w:pPr>
        <w:pStyle w:val="Heading1"/>
        <w:rPr>
          <w:lang w:val="en-GB"/>
        </w:rPr>
      </w:pPr>
      <w:r w:rsidRPr="002C1885">
        <w:rPr>
          <w:lang w:val="en-GB"/>
        </w:rPr>
        <w:t>NORMANTON DOWN BARROW</w:t>
      </w:r>
    </w:p>
    <w:p w14:paraId="514EC338" w14:textId="77777777" w:rsidR="00A507A3" w:rsidRPr="002C1885" w:rsidRDefault="00A507A3" w:rsidP="00242C0F">
      <w:pPr>
        <w:jc w:val="both"/>
        <w:rPr>
          <w:lang w:val="en-GB"/>
        </w:rPr>
      </w:pPr>
    </w:p>
    <w:p w14:paraId="13C1D2C2" w14:textId="3B854B68" w:rsidR="00A507A3" w:rsidRPr="002C1885" w:rsidRDefault="00A507A3" w:rsidP="00242C0F">
      <w:pPr>
        <w:jc w:val="both"/>
        <w:rPr>
          <w:lang w:val="en-GB"/>
        </w:rPr>
      </w:pPr>
      <w:hyperlink r:id="rId10793" w:anchor="Sit_Wiltshire_S" w:history="1">
        <w:r w:rsidRPr="002C1885">
          <w:rPr>
            <w:rStyle w:val="Hyperlink"/>
            <w:lang w:val="en-GB"/>
          </w:rPr>
          <w:t>Wiltshire</w:t>
        </w:r>
      </w:hyperlink>
      <w:r w:rsidRPr="002C1885">
        <w:rPr>
          <w:lang w:val="en-GB"/>
        </w:rPr>
        <w:t xml:space="preserve">. </w:t>
      </w:r>
      <w:r w:rsidRPr="002C1885">
        <w:rPr>
          <w:lang w:val="en-GB"/>
        </w:rPr>
        <w:t xml:space="preserve">vers 2300-1700 BC </w:t>
      </w:r>
      <w:r w:rsidRPr="002C1885">
        <w:rPr>
          <w:lang w:val="en-GB"/>
        </w:rPr>
        <w:t>(BIB 3697)</w:t>
      </w:r>
    </w:p>
    <w:p w14:paraId="52FA38F0" w14:textId="77777777" w:rsidR="00A507A3" w:rsidRPr="002C1885" w:rsidRDefault="00A507A3" w:rsidP="00242C0F">
      <w:pPr>
        <w:jc w:val="both"/>
        <w:rPr>
          <w:lang w:val="en-GB"/>
        </w:rPr>
      </w:pPr>
    </w:p>
    <w:p w14:paraId="0CAA494F" w14:textId="721F0D6C" w:rsidR="00A507A3" w:rsidRPr="002C1885" w:rsidRDefault="00A507A3" w:rsidP="00A507A3">
      <w:pPr>
        <w:pStyle w:val="Heading1"/>
        <w:rPr>
          <w:lang w:val="en-GB"/>
        </w:rPr>
      </w:pPr>
      <w:r w:rsidRPr="002C1885">
        <w:rPr>
          <w:lang w:val="en-GB"/>
        </w:rPr>
        <w:t>CURSUS BARROW</w:t>
      </w:r>
    </w:p>
    <w:p w14:paraId="7F8FD1C4" w14:textId="77777777" w:rsidR="00A507A3" w:rsidRPr="002C1885" w:rsidRDefault="00A507A3" w:rsidP="00242C0F">
      <w:pPr>
        <w:jc w:val="both"/>
        <w:rPr>
          <w:lang w:val="en-GB"/>
        </w:rPr>
      </w:pPr>
    </w:p>
    <w:p w14:paraId="2FB245A2" w14:textId="36B792BE" w:rsidR="00A507A3" w:rsidRPr="002C1885" w:rsidRDefault="00A507A3" w:rsidP="00242C0F">
      <w:pPr>
        <w:jc w:val="both"/>
        <w:rPr>
          <w:lang w:val="en-GB"/>
        </w:rPr>
      </w:pPr>
      <w:hyperlink r:id="rId10794" w:anchor="Sit_Wiltshire_S" w:history="1">
        <w:r w:rsidRPr="002C1885">
          <w:rPr>
            <w:rStyle w:val="Hyperlink"/>
            <w:lang w:val="en-GB"/>
          </w:rPr>
          <w:t>Wiltshire</w:t>
        </w:r>
      </w:hyperlink>
      <w:r w:rsidRPr="002C1885">
        <w:rPr>
          <w:lang w:val="en-GB"/>
        </w:rPr>
        <w:t xml:space="preserve">. </w:t>
      </w:r>
      <w:r w:rsidRPr="002C1885">
        <w:rPr>
          <w:lang w:val="en-GB"/>
        </w:rPr>
        <w:t>vers 2300-1800 BC</w:t>
      </w:r>
    </w:p>
    <w:p w14:paraId="371ACE24" w14:textId="77777777" w:rsidR="00A507A3" w:rsidRPr="002C1885" w:rsidRDefault="00A507A3" w:rsidP="00242C0F">
      <w:pPr>
        <w:jc w:val="both"/>
        <w:rPr>
          <w:lang w:val="en-GB"/>
        </w:rPr>
      </w:pPr>
    </w:p>
    <w:p w14:paraId="69DC85E7" w14:textId="29CEC904" w:rsidR="00A507A3" w:rsidRPr="002C1885" w:rsidRDefault="00A507A3" w:rsidP="00A507A3">
      <w:pPr>
        <w:pStyle w:val="Heading1"/>
        <w:rPr>
          <w:lang w:val="en-GB"/>
        </w:rPr>
      </w:pPr>
      <w:bookmarkStart w:id="4354" w:name="Sit_Durrington"/>
      <w:r w:rsidRPr="002C1885">
        <w:rPr>
          <w:lang w:val="en-GB"/>
        </w:rPr>
        <w:t>DURRINGTON</w:t>
      </w:r>
    </w:p>
    <w:bookmarkEnd w:id="4354"/>
    <w:p w14:paraId="5F14712E" w14:textId="1A77833C" w:rsidR="00A507A3" w:rsidRPr="002C1885" w:rsidRDefault="00A507A3" w:rsidP="00A507A3">
      <w:pPr>
        <w:rPr>
          <w:i/>
          <w:iCs/>
          <w:sz w:val="20"/>
          <w:lang w:val="en-GB" w:eastAsia="en-GB"/>
        </w:rPr>
      </w:pPr>
      <w:r w:rsidRPr="002C1885">
        <w:rPr>
          <w:i/>
          <w:iCs/>
          <w:sz w:val="20"/>
          <w:lang w:val="en-GB" w:eastAsia="en-GB"/>
        </w:rPr>
        <w:t>Durrington Walls, Durrington Settlements</w:t>
      </w:r>
    </w:p>
    <w:p w14:paraId="6F4AB34E" w14:textId="77777777" w:rsidR="00A507A3" w:rsidRPr="002C1885" w:rsidRDefault="00A507A3" w:rsidP="00A507A3">
      <w:pPr>
        <w:rPr>
          <w:lang w:val="en-GB" w:eastAsia="en-GB"/>
        </w:rPr>
      </w:pPr>
    </w:p>
    <w:p w14:paraId="448497AA" w14:textId="3BB8AC52" w:rsidR="00A507A3" w:rsidRDefault="00A507A3" w:rsidP="00A507A3">
      <w:pPr>
        <w:rPr>
          <w:lang w:val="fr-FR" w:eastAsia="en-GB"/>
        </w:rPr>
      </w:pPr>
      <w:hyperlink r:id="rId10795" w:anchor="Sit_Wiltshire_S" w:history="1">
        <w:r w:rsidRPr="003C03DC">
          <w:rPr>
            <w:rStyle w:val="Hyperlink"/>
            <w:lang w:val="fr-FR"/>
          </w:rPr>
          <w:t>Wiltshire</w:t>
        </w:r>
      </w:hyperlink>
      <w:r>
        <w:rPr>
          <w:lang w:val="fr-FR"/>
        </w:rPr>
        <w:t xml:space="preserve">. </w:t>
      </w:r>
      <w:r>
        <w:rPr>
          <w:lang w:val="fr-FR" w:eastAsia="en-GB"/>
        </w:rPr>
        <w:t xml:space="preserve">Analyse isotopique des animaux montre qu'ils proviennent de toute l'Angleterre </w:t>
      </w:r>
      <w:r w:rsidRPr="00FE706B">
        <w:rPr>
          <w:lang w:val="fr-FR"/>
        </w:rPr>
        <w:t>(BIB 3697)</w:t>
      </w:r>
      <w:r>
        <w:rPr>
          <w:lang w:val="fr-FR"/>
        </w:rPr>
        <w:t xml:space="preserve">. Habitats, enceinte. Environ 400 pointes de flèches </w:t>
      </w:r>
      <w:r w:rsidRPr="00FE706B">
        <w:rPr>
          <w:lang w:val="fr-FR"/>
        </w:rPr>
        <w:t>(BIB 3697)</w:t>
      </w:r>
    </w:p>
    <w:p w14:paraId="2EF91E0F" w14:textId="77777777" w:rsidR="00A507A3" w:rsidRDefault="00A507A3" w:rsidP="00A507A3">
      <w:pPr>
        <w:rPr>
          <w:lang w:val="fr-FR" w:eastAsia="en-GB"/>
        </w:rPr>
      </w:pPr>
    </w:p>
    <w:p w14:paraId="5B187B83" w14:textId="467BF30D" w:rsidR="00A507A3" w:rsidRDefault="00A507A3" w:rsidP="00A507A3">
      <w:pPr>
        <w:pStyle w:val="Heading2"/>
        <w:rPr>
          <w:lang w:eastAsia="en-GB"/>
        </w:rPr>
      </w:pPr>
      <w:r>
        <w:rPr>
          <w:lang w:eastAsia="en-GB"/>
        </w:rPr>
        <w:t>datation</w:t>
      </w:r>
    </w:p>
    <w:p w14:paraId="4B4C2CE9" w14:textId="77777777" w:rsidR="00A507A3" w:rsidRDefault="00A507A3" w:rsidP="00A507A3">
      <w:pPr>
        <w:rPr>
          <w:lang w:val="fr-FR" w:eastAsia="en-GB"/>
        </w:rPr>
      </w:pPr>
    </w:p>
    <w:p w14:paraId="43DBCFB3" w14:textId="36762AE7" w:rsidR="00A507A3" w:rsidRDefault="00A507A3" w:rsidP="00A507A3">
      <w:pPr>
        <w:rPr>
          <w:lang w:val="fr-FR"/>
        </w:rPr>
      </w:pPr>
      <w:r>
        <w:rPr>
          <w:lang w:val="fr-FR" w:eastAsia="en-GB"/>
        </w:rPr>
        <w:t xml:space="preserve">ca. 2500 BC </w:t>
      </w:r>
      <w:r w:rsidRPr="00FE706B">
        <w:rPr>
          <w:lang w:val="fr-FR"/>
        </w:rPr>
        <w:t>(BIB 3697)</w:t>
      </w:r>
    </w:p>
    <w:p w14:paraId="5D315544" w14:textId="77777777" w:rsidR="00A507A3" w:rsidRDefault="00A507A3" w:rsidP="00A507A3">
      <w:pPr>
        <w:rPr>
          <w:lang w:val="fr-FR"/>
        </w:rPr>
      </w:pPr>
    </w:p>
    <w:p w14:paraId="64DFD278" w14:textId="2754F86B" w:rsidR="00A507A3" w:rsidRDefault="00A507A3" w:rsidP="00A507A3">
      <w:pPr>
        <w:pStyle w:val="Heading2"/>
      </w:pPr>
      <w:r>
        <w:t>interprétation</w:t>
      </w:r>
    </w:p>
    <w:p w14:paraId="607D06C2" w14:textId="77777777" w:rsidR="00A507A3" w:rsidRDefault="00A507A3" w:rsidP="00A507A3">
      <w:pPr>
        <w:rPr>
          <w:lang w:val="fr-FR"/>
        </w:rPr>
      </w:pPr>
    </w:p>
    <w:p w14:paraId="3C3E3ABD" w14:textId="16C2EC23" w:rsidR="00A507A3" w:rsidRPr="00A507A3" w:rsidRDefault="00A507A3" w:rsidP="00A507A3">
      <w:pPr>
        <w:rPr>
          <w:lang w:val="fr-FR" w:eastAsia="en-GB"/>
        </w:rPr>
      </w:pPr>
      <w:r>
        <w:rPr>
          <w:lang w:val="fr-FR"/>
        </w:rPr>
        <w:t xml:space="preserve">Contemporain de </w:t>
      </w:r>
      <w:hyperlink r:id="rId10796" w:anchor="Sit_Woodhenge" w:history="1">
        <w:r w:rsidRPr="00003070">
          <w:rPr>
            <w:rStyle w:val="Hyperlink"/>
            <w:lang w:val="fr-FR"/>
          </w:rPr>
          <w:t>Woodhenge</w:t>
        </w:r>
      </w:hyperlink>
      <w:r w:rsidRPr="00FE706B">
        <w:rPr>
          <w:lang w:val="fr-FR"/>
        </w:rPr>
        <w:t xml:space="preserve"> </w:t>
      </w:r>
      <w:r w:rsidRPr="00FE706B">
        <w:rPr>
          <w:lang w:val="fr-FR"/>
        </w:rPr>
        <w:t>(BIB 3697)</w:t>
      </w:r>
      <w:r>
        <w:rPr>
          <w:lang w:val="fr-FR"/>
        </w:rPr>
        <w:t xml:space="preserve"> Centre cérémoniel saisonnier (milieu de l'hiver, milieu de l'été) </w:t>
      </w:r>
      <w:r w:rsidRPr="00FE706B">
        <w:rPr>
          <w:lang w:val="fr-FR"/>
        </w:rPr>
        <w:t>(BIB 3697)</w:t>
      </w:r>
    </w:p>
    <w:p w14:paraId="342D09AD" w14:textId="77777777" w:rsidR="00A507A3" w:rsidRDefault="00A507A3" w:rsidP="00242C0F">
      <w:pPr>
        <w:jc w:val="both"/>
        <w:rPr>
          <w:lang w:val="fr-FR"/>
        </w:rPr>
      </w:pPr>
    </w:p>
    <w:p w14:paraId="5523896B" w14:textId="77777777" w:rsidR="000D230A" w:rsidRDefault="000D230A" w:rsidP="0069281E">
      <w:pPr>
        <w:pStyle w:val="Heading1"/>
      </w:pPr>
      <w:bookmarkStart w:id="4355" w:name="Sit_Cursus"/>
      <w:r>
        <w:t>CURSUS</w:t>
      </w:r>
    </w:p>
    <w:bookmarkEnd w:id="4355"/>
    <w:p w14:paraId="3367D8F6" w14:textId="147C7AD9" w:rsidR="005B5A06" w:rsidRPr="005B5A06" w:rsidRDefault="005B5A06" w:rsidP="00242C0F">
      <w:pPr>
        <w:jc w:val="both"/>
        <w:rPr>
          <w:i/>
          <w:iCs/>
          <w:sz w:val="20"/>
          <w:lang w:val="fr-FR"/>
        </w:rPr>
      </w:pPr>
      <w:r w:rsidRPr="005B5A06">
        <w:rPr>
          <w:i/>
          <w:iCs/>
          <w:sz w:val="20"/>
          <w:lang w:val="fr-FR"/>
        </w:rPr>
        <w:t>Grand Cursus</w:t>
      </w:r>
      <w:r>
        <w:rPr>
          <w:i/>
          <w:iCs/>
          <w:sz w:val="20"/>
          <w:lang w:val="fr-FR"/>
        </w:rPr>
        <w:t>, Stonehenge Cursus</w:t>
      </w:r>
    </w:p>
    <w:p w14:paraId="0CBC1104" w14:textId="77777777" w:rsidR="005B5A06" w:rsidRDefault="005B5A06" w:rsidP="00242C0F">
      <w:pPr>
        <w:jc w:val="both"/>
        <w:rPr>
          <w:lang w:val="fr-FR"/>
        </w:rPr>
      </w:pPr>
    </w:p>
    <w:p w14:paraId="4F5BADDB" w14:textId="16C7B240" w:rsidR="000D230A" w:rsidRDefault="00000000" w:rsidP="00242C0F">
      <w:pPr>
        <w:jc w:val="both"/>
        <w:rPr>
          <w:lang w:val="fr-FR"/>
        </w:rPr>
      </w:pPr>
      <w:hyperlink r:id="rId10797" w:anchor="Sit_Wiltshire_S" w:history="1">
        <w:r w:rsidR="003C03DC" w:rsidRPr="003C03DC">
          <w:rPr>
            <w:rStyle w:val="Hyperlink"/>
            <w:lang w:val="fr-FR"/>
          </w:rPr>
          <w:t>Wiltsh</w:t>
        </w:r>
        <w:r w:rsidR="003C03DC" w:rsidRPr="003C03DC">
          <w:rPr>
            <w:rStyle w:val="Hyperlink"/>
            <w:lang w:val="fr-FR"/>
          </w:rPr>
          <w:t>i</w:t>
        </w:r>
        <w:r w:rsidR="003C03DC" w:rsidRPr="003C03DC">
          <w:rPr>
            <w:rStyle w:val="Hyperlink"/>
            <w:lang w:val="fr-FR"/>
          </w:rPr>
          <w:t>re</w:t>
        </w:r>
      </w:hyperlink>
      <w:r w:rsidR="003C03DC">
        <w:rPr>
          <w:lang w:val="fr-FR"/>
        </w:rPr>
        <w:t xml:space="preserve">. </w:t>
      </w:r>
      <w:r w:rsidR="005B5A06">
        <w:rPr>
          <w:lang w:val="fr-FR"/>
        </w:rPr>
        <w:t>S</w:t>
      </w:r>
      <w:r w:rsidR="000D230A">
        <w:rPr>
          <w:lang w:val="fr-FR"/>
        </w:rPr>
        <w:t>tructure de terre considérée comme un chemin de procession (BIB Stonehenge, France 5)</w:t>
      </w:r>
      <w:r w:rsidR="00380837">
        <w:rPr>
          <w:lang w:val="fr-FR"/>
        </w:rPr>
        <w:t xml:space="preserve">. Les levées de pettres qui dessione une </w:t>
      </w:r>
      <w:r w:rsidR="00FE706B">
        <w:rPr>
          <w:lang w:val="fr-FR"/>
        </w:rPr>
        <w:t>l</w:t>
      </w:r>
      <w:r w:rsidR="00380837">
        <w:rPr>
          <w:lang w:val="fr-FR"/>
        </w:rPr>
        <w:t>ong</w:t>
      </w:r>
      <w:r w:rsidR="00FE706B">
        <w:rPr>
          <w:lang w:val="fr-FR"/>
        </w:rPr>
        <w:t>ueur</w:t>
      </w:r>
      <w:r w:rsidR="00380837">
        <w:rPr>
          <w:lang w:val="fr-FR"/>
        </w:rPr>
        <w:t xml:space="preserve"> de 2,5 km sur quelques dizianes de m de large sont interrompue par des fossé</w:t>
      </w:r>
      <w:r w:rsidR="00FE706B">
        <w:rPr>
          <w:lang w:val="fr-FR"/>
        </w:rPr>
        <w:t>s</w:t>
      </w:r>
      <w:r w:rsidR="00380837">
        <w:rPr>
          <w:lang w:val="fr-FR"/>
        </w:rPr>
        <w:t>. Deux fosses terminales, forment avec le site même de Stonehenge au sud, un triangle isocèle. La visée Stonehenge-fosse Est pointe vers le solstice d'hiver et la visée Stonehenge-fosse Ouest pointe vers le solstice de solstice d'été (BIB Stonehenge, France 5)</w:t>
      </w:r>
      <w:r w:rsidR="002C1885">
        <w:rPr>
          <w:lang w:val="fr-FR"/>
        </w:rPr>
        <w:t xml:space="preserve"> 1,7 miles </w:t>
      </w:r>
      <w:r w:rsidR="002C1885" w:rsidRPr="00FE706B">
        <w:rPr>
          <w:lang w:val="fr-FR"/>
        </w:rPr>
        <w:t>(BIB 3697)</w:t>
      </w:r>
    </w:p>
    <w:p w14:paraId="71BB0C4F" w14:textId="260DF467" w:rsidR="00FF278A" w:rsidRDefault="00FF278A" w:rsidP="00242C0F">
      <w:pPr>
        <w:jc w:val="both"/>
        <w:rPr>
          <w:lang w:val="fr-FR"/>
        </w:rPr>
      </w:pPr>
      <w:r>
        <w:rPr>
          <w:lang w:val="fr-FR"/>
        </w:rPr>
        <w:t>A dû nécessiter ~40,000 de travail</w:t>
      </w:r>
    </w:p>
    <w:p w14:paraId="53FDF860" w14:textId="77777777" w:rsidR="00FF278A" w:rsidRDefault="00FF278A" w:rsidP="00242C0F">
      <w:pPr>
        <w:jc w:val="both"/>
        <w:rPr>
          <w:lang w:val="fr-FR"/>
        </w:rPr>
      </w:pPr>
    </w:p>
    <w:p w14:paraId="78C8EFA6" w14:textId="506DBCCF" w:rsidR="00FF278A" w:rsidRDefault="00FF278A" w:rsidP="00FF278A">
      <w:pPr>
        <w:pStyle w:val="Heading2"/>
      </w:pPr>
      <w:r>
        <w:t>historique</w:t>
      </w:r>
    </w:p>
    <w:p w14:paraId="6A0D1BD0" w14:textId="77777777" w:rsidR="00FF278A" w:rsidRDefault="00FF278A" w:rsidP="00242C0F">
      <w:pPr>
        <w:jc w:val="both"/>
        <w:rPr>
          <w:lang w:val="fr-FR"/>
        </w:rPr>
      </w:pPr>
    </w:p>
    <w:p w14:paraId="1C3900C0" w14:textId="57461A83" w:rsidR="00FF278A" w:rsidRDefault="00FF278A" w:rsidP="00242C0F">
      <w:pPr>
        <w:jc w:val="both"/>
        <w:rPr>
          <w:lang w:val="fr-FR"/>
        </w:rPr>
      </w:pPr>
      <w:r>
        <w:rPr>
          <w:lang w:val="fr-FR"/>
        </w:rPr>
        <w:t xml:space="preserve">Prend son nom de son découvreur qui y voyait un camps de course romain </w:t>
      </w:r>
      <w:r w:rsidRPr="008B002C">
        <w:rPr>
          <w:lang w:val="fr-FR"/>
        </w:rPr>
        <w:t>(BIB 3697)</w:t>
      </w:r>
    </w:p>
    <w:p w14:paraId="7545E0DC" w14:textId="77777777" w:rsidR="00FE706B" w:rsidRDefault="00FE706B" w:rsidP="00242C0F">
      <w:pPr>
        <w:jc w:val="both"/>
        <w:rPr>
          <w:lang w:val="fr-FR"/>
        </w:rPr>
      </w:pPr>
    </w:p>
    <w:p w14:paraId="29256B15" w14:textId="76D128A3" w:rsidR="00FE706B" w:rsidRDefault="00FE706B" w:rsidP="00FE706B">
      <w:pPr>
        <w:pStyle w:val="Heading2"/>
      </w:pPr>
      <w:r>
        <w:t>datation</w:t>
      </w:r>
    </w:p>
    <w:p w14:paraId="106B12D3" w14:textId="77777777" w:rsidR="00FE706B" w:rsidRDefault="00FE706B" w:rsidP="00242C0F">
      <w:pPr>
        <w:jc w:val="both"/>
        <w:rPr>
          <w:lang w:val="fr-FR"/>
        </w:rPr>
      </w:pPr>
    </w:p>
    <w:p w14:paraId="1508B573" w14:textId="0CA3E7CD" w:rsidR="00FE706B" w:rsidRPr="00FF278A" w:rsidRDefault="00FE706B" w:rsidP="00242C0F">
      <w:pPr>
        <w:jc w:val="both"/>
        <w:rPr>
          <w:lang w:val="en-GB"/>
        </w:rPr>
      </w:pPr>
      <w:r w:rsidRPr="00FF278A">
        <w:rPr>
          <w:lang w:val="en-GB"/>
        </w:rPr>
        <w:t xml:space="preserve">ca. 3500 BC </w:t>
      </w:r>
      <w:r w:rsidRPr="00FF278A">
        <w:rPr>
          <w:lang w:val="en-GB"/>
        </w:rPr>
        <w:t>(BIB 3697)</w:t>
      </w:r>
      <w:r w:rsidR="00FF278A" w:rsidRPr="00FF278A">
        <w:rPr>
          <w:lang w:val="en-GB"/>
        </w:rPr>
        <w:t xml:space="preserve"> 3600-3300 BC </w:t>
      </w:r>
      <w:r w:rsidR="00FF278A" w:rsidRPr="00FF278A">
        <w:rPr>
          <w:lang w:val="en-GB"/>
        </w:rPr>
        <w:t>(BIB 3697)</w:t>
      </w:r>
    </w:p>
    <w:p w14:paraId="0B297830" w14:textId="77777777" w:rsidR="00AB0056" w:rsidRPr="00FF278A" w:rsidRDefault="00AB0056" w:rsidP="00242C0F">
      <w:pPr>
        <w:jc w:val="both"/>
        <w:rPr>
          <w:lang w:val="en-GB"/>
        </w:rPr>
      </w:pPr>
    </w:p>
    <w:p w14:paraId="50F483CE" w14:textId="77777777" w:rsidR="00A15D06" w:rsidRPr="0032190F" w:rsidRDefault="00A04522" w:rsidP="00426FF9">
      <w:pPr>
        <w:pStyle w:val="Heading1"/>
      </w:pPr>
      <w:bookmarkStart w:id="4356" w:name="Sit_Stonehenge"/>
      <w:r w:rsidRPr="0032190F">
        <w:t>STONEHENGE</w:t>
      </w:r>
    </w:p>
    <w:bookmarkEnd w:id="4356"/>
    <w:p w14:paraId="4BE7708A" w14:textId="77777777" w:rsidR="007455D8" w:rsidRDefault="007455D8" w:rsidP="00242C0F">
      <w:pPr>
        <w:jc w:val="both"/>
        <w:rPr>
          <w:lang w:val="fr-FR"/>
        </w:rPr>
      </w:pPr>
    </w:p>
    <w:p w14:paraId="08D54ED4" w14:textId="0304D9C1" w:rsidR="00A15D06" w:rsidRDefault="00000000" w:rsidP="00242C0F">
      <w:pPr>
        <w:jc w:val="both"/>
        <w:rPr>
          <w:lang w:val="fr-FR"/>
        </w:rPr>
      </w:pPr>
      <w:hyperlink r:id="rId10798" w:anchor="Sit_Wiltshire_S" w:history="1">
        <w:r w:rsidR="003C03DC" w:rsidRPr="003C03DC">
          <w:rPr>
            <w:rStyle w:val="Hyperlink"/>
            <w:lang w:val="fr-FR"/>
          </w:rPr>
          <w:t>W</w:t>
        </w:r>
        <w:r w:rsidR="003C03DC" w:rsidRPr="003C03DC">
          <w:rPr>
            <w:rStyle w:val="Hyperlink"/>
            <w:lang w:val="fr-FR"/>
          </w:rPr>
          <w:t>i</w:t>
        </w:r>
        <w:r w:rsidR="003C03DC" w:rsidRPr="003C03DC">
          <w:rPr>
            <w:rStyle w:val="Hyperlink"/>
            <w:lang w:val="fr-FR"/>
          </w:rPr>
          <w:t>ltshire</w:t>
        </w:r>
      </w:hyperlink>
      <w:r w:rsidR="00A15D06" w:rsidRPr="0032190F">
        <w:rPr>
          <w:lang w:val="fr-FR"/>
        </w:rPr>
        <w:t xml:space="preserve">, </w:t>
      </w:r>
      <w:smartTag w:uri="urn:schemas-microsoft-com:office:smarttags" w:element="metricconverter">
        <w:smartTagPr>
          <w:attr w:name="ProductID" w:val="8 km"/>
        </w:smartTagPr>
        <w:r w:rsidR="00A15D06" w:rsidRPr="0032190F">
          <w:rPr>
            <w:lang w:val="fr-FR"/>
          </w:rPr>
          <w:t>8 km</w:t>
        </w:r>
      </w:smartTag>
      <w:r w:rsidR="00A15D06" w:rsidRPr="0032190F">
        <w:rPr>
          <w:lang w:val="fr-FR"/>
        </w:rPr>
        <w:t xml:space="preserve"> au Nord de Salisbury</w:t>
      </w:r>
      <w:r w:rsidR="00B27617" w:rsidRPr="0032190F">
        <w:rPr>
          <w:lang w:val="fr-FR"/>
        </w:rPr>
        <w:t xml:space="preserve"> (Angleterre)</w:t>
      </w:r>
      <w:r w:rsidR="007E1009" w:rsidRPr="0032190F">
        <w:rPr>
          <w:lang w:val="fr-FR"/>
        </w:rPr>
        <w:t xml:space="preserve"> et dans la plaine du même nom</w:t>
      </w:r>
      <w:r w:rsidR="00A15D06" w:rsidRPr="0032190F">
        <w:rPr>
          <w:lang w:val="fr-FR"/>
        </w:rPr>
        <w:t xml:space="preserve">, ce </w:t>
      </w:r>
      <w:hyperlink r:id="rId10799" w:anchor="Cul_Megalithisme_t_cromlech" w:history="1">
        <w:r w:rsidR="005B5A06" w:rsidRPr="0032190F">
          <w:rPr>
            <w:rStyle w:val="Hyperlink"/>
            <w:lang w:val="fr-FR"/>
          </w:rPr>
          <w:t>cromlech</w:t>
        </w:r>
      </w:hyperlink>
      <w:r w:rsidR="005B5A06" w:rsidRPr="005B5A06">
        <w:rPr>
          <w:rStyle w:val="Hyperlink"/>
          <w:color w:val="000000"/>
          <w:u w:val="none"/>
          <w:lang w:val="fr-FR"/>
        </w:rPr>
        <w:t xml:space="preserve"> </w:t>
      </w:r>
      <w:r w:rsidR="00A15D06" w:rsidRPr="0032190F">
        <w:rPr>
          <w:lang w:val="fr-FR"/>
        </w:rPr>
        <w:t xml:space="preserve">a été construit entre 3100 BC et le début de IIe millénaire. Dans sa phase terminale, il est rattaché à la culture du </w:t>
      </w:r>
      <w:hyperlink r:id="rId10800" w:anchor="Cul_Wessex" w:history="1">
        <w:r w:rsidR="00A15D06" w:rsidRPr="0032190F">
          <w:rPr>
            <w:rStyle w:val="Hyperlink"/>
            <w:lang w:val="fr-FR"/>
          </w:rPr>
          <w:t>Wessex</w:t>
        </w:r>
      </w:hyperlink>
      <w:r w:rsidR="00FF0C65" w:rsidRPr="0032190F">
        <w:rPr>
          <w:lang w:val="fr-FR"/>
        </w:rPr>
        <w:t xml:space="preserve"> (SS BIB)</w:t>
      </w:r>
    </w:p>
    <w:p w14:paraId="37F9A79A" w14:textId="77777777" w:rsidR="00003070" w:rsidRDefault="00003070" w:rsidP="00242C0F">
      <w:pPr>
        <w:jc w:val="both"/>
        <w:rPr>
          <w:lang w:val="fr-FR"/>
        </w:rPr>
      </w:pPr>
    </w:p>
    <w:p w14:paraId="281FC66C" w14:textId="27487C6A" w:rsidR="00003070" w:rsidRDefault="002C1885" w:rsidP="00242C0F">
      <w:pPr>
        <w:jc w:val="both"/>
        <w:rPr>
          <w:lang w:val="fr-FR"/>
        </w:rPr>
      </w:pPr>
      <w:hyperlink r:id="rId10801" w:anchor="Sit_Stonehenge_spat" w:history="1">
        <w:r w:rsidRPr="002C1885">
          <w:rPr>
            <w:rStyle w:val="Hyperlink"/>
            <w:lang w:val="fr-FR"/>
          </w:rPr>
          <w:t>spat</w:t>
        </w:r>
        <w:r w:rsidRPr="002C1885">
          <w:rPr>
            <w:rStyle w:val="Hyperlink"/>
            <w:lang w:val="fr-FR"/>
          </w:rPr>
          <w:t>i</w:t>
        </w:r>
        <w:r w:rsidRPr="002C1885">
          <w:rPr>
            <w:rStyle w:val="Hyperlink"/>
            <w:lang w:val="fr-FR"/>
          </w:rPr>
          <w:t>al</w:t>
        </w:r>
      </w:hyperlink>
      <w:r>
        <w:rPr>
          <w:lang w:val="fr-FR"/>
        </w:rPr>
        <w:t xml:space="preserve">, </w:t>
      </w:r>
      <w:hyperlink r:id="rId10802" w:anchor="Sit_Stonehenge_ico" w:history="1">
        <w:r w:rsidR="00003070" w:rsidRPr="00003070">
          <w:rPr>
            <w:rStyle w:val="Hyperlink"/>
            <w:lang w:val="fr-FR"/>
          </w:rPr>
          <w:t>iconographie</w:t>
        </w:r>
      </w:hyperlink>
      <w:r w:rsidR="00003070">
        <w:rPr>
          <w:lang w:val="fr-FR"/>
        </w:rPr>
        <w:t>,</w:t>
      </w:r>
      <w:r w:rsidR="008A1841">
        <w:rPr>
          <w:lang w:val="fr-FR"/>
        </w:rPr>
        <w:t xml:space="preserve"> </w:t>
      </w:r>
      <w:hyperlink r:id="rId10803" w:anchor="Sit_Stonehenge_per" w:history="1">
        <w:r w:rsidR="00FE706B" w:rsidRPr="00FE706B">
          <w:rPr>
            <w:rStyle w:val="Hyperlink"/>
            <w:lang w:val="fr-FR"/>
          </w:rPr>
          <w:t>ph</w:t>
        </w:r>
        <w:r w:rsidR="00FE706B" w:rsidRPr="00FE706B">
          <w:rPr>
            <w:rStyle w:val="Hyperlink"/>
            <w:lang w:val="fr-FR"/>
          </w:rPr>
          <w:t>a</w:t>
        </w:r>
        <w:r w:rsidR="00FE706B" w:rsidRPr="00FE706B">
          <w:rPr>
            <w:rStyle w:val="Hyperlink"/>
            <w:lang w:val="fr-FR"/>
          </w:rPr>
          <w:t>ses</w:t>
        </w:r>
      </w:hyperlink>
      <w:r w:rsidR="00FE706B">
        <w:rPr>
          <w:lang w:val="fr-FR"/>
        </w:rPr>
        <w:t xml:space="preserve">, </w:t>
      </w:r>
      <w:hyperlink r:id="rId10804" w:anchor="Sit_Stonehenge_dat" w:history="1">
        <w:r w:rsidR="008A1841" w:rsidRPr="008A1841">
          <w:rPr>
            <w:rStyle w:val="Hyperlink"/>
            <w:lang w:val="fr-FR"/>
          </w:rPr>
          <w:t>datations</w:t>
        </w:r>
      </w:hyperlink>
      <w:r w:rsidR="008A1841">
        <w:rPr>
          <w:lang w:val="fr-FR"/>
        </w:rPr>
        <w:t>,</w:t>
      </w:r>
      <w:r w:rsidR="00003070">
        <w:rPr>
          <w:lang w:val="fr-FR"/>
        </w:rPr>
        <w:t xml:space="preserve"> </w:t>
      </w:r>
      <w:hyperlink r:id="rId10805" w:anchor="Sit_Stonehenge_inter" w:history="1">
        <w:r w:rsidR="00003070" w:rsidRPr="00003070">
          <w:rPr>
            <w:rStyle w:val="Hyperlink"/>
            <w:lang w:val="fr-FR"/>
          </w:rPr>
          <w:t>in</w:t>
        </w:r>
        <w:r w:rsidR="00003070" w:rsidRPr="00003070">
          <w:rPr>
            <w:rStyle w:val="Hyperlink"/>
            <w:lang w:val="fr-FR"/>
          </w:rPr>
          <w:t>t</w:t>
        </w:r>
        <w:r w:rsidR="00003070" w:rsidRPr="00003070">
          <w:rPr>
            <w:rStyle w:val="Hyperlink"/>
            <w:lang w:val="fr-FR"/>
          </w:rPr>
          <w:t>erprétation</w:t>
        </w:r>
      </w:hyperlink>
    </w:p>
    <w:p w14:paraId="7046D149" w14:textId="77777777" w:rsidR="00003070" w:rsidRPr="0032190F" w:rsidRDefault="00003070" w:rsidP="00242C0F">
      <w:pPr>
        <w:jc w:val="both"/>
        <w:rPr>
          <w:lang w:val="fr-FR"/>
        </w:rPr>
      </w:pPr>
    </w:p>
    <w:p w14:paraId="7A3DD5AE" w14:textId="0BCACF36" w:rsidR="007E1009" w:rsidRPr="0032190F" w:rsidRDefault="007E1009" w:rsidP="00242C0F">
      <w:pPr>
        <w:jc w:val="both"/>
        <w:rPr>
          <w:lang w:val="fr-FR"/>
        </w:rPr>
      </w:pPr>
      <w:r w:rsidRPr="0032190F">
        <w:rPr>
          <w:lang w:val="fr-FR"/>
        </w:rPr>
        <w:t xml:space="preserve">L’aire sacrée date de vers 3000 </w:t>
      </w:r>
      <w:r w:rsidR="005B5A06">
        <w:rPr>
          <w:lang w:val="fr-FR"/>
        </w:rPr>
        <w:t>BC</w:t>
      </w:r>
      <w:r w:rsidRPr="0032190F">
        <w:rPr>
          <w:lang w:val="fr-FR"/>
        </w:rPr>
        <w:t xml:space="preserve"> (4410 BP). Un fossé circulaire de </w:t>
      </w:r>
      <w:smartTag w:uri="urn:schemas-microsoft-com:office:smarttags" w:element="metricconverter">
        <w:smartTagPr>
          <w:attr w:name="ProductID" w:val="98 m"/>
        </w:smartTagPr>
        <w:r w:rsidRPr="0032190F">
          <w:rPr>
            <w:lang w:val="fr-FR"/>
          </w:rPr>
          <w:t>98 m</w:t>
        </w:r>
      </w:smartTag>
      <w:r w:rsidRPr="0032190F">
        <w:rPr>
          <w:lang w:val="fr-FR"/>
        </w:rPr>
        <w:t xml:space="preserve"> de diamètre, profonde de 1 ,80 m ouvre au nord-est vers une avenue monumentale de </w:t>
      </w:r>
      <w:smartTag w:uri="urn:schemas-microsoft-com:office:smarttags" w:element="metricconverter">
        <w:smartTagPr>
          <w:attr w:name="ProductID" w:val="10 m"/>
        </w:smartTagPr>
        <w:r w:rsidRPr="0032190F">
          <w:rPr>
            <w:lang w:val="fr-FR"/>
          </w:rPr>
          <w:t>10 m</w:t>
        </w:r>
      </w:smartTag>
      <w:r w:rsidRPr="0032190F">
        <w:rPr>
          <w:lang w:val="fr-FR"/>
        </w:rPr>
        <w:t xml:space="preserve"> de large. Il est entouré par 2 levées, l’une interne et la seconde externe (</w:t>
      </w:r>
      <w:smartTag w:uri="urn:schemas-microsoft-com:office:smarttags" w:element="metricconverter">
        <w:smartTagPr>
          <w:attr w:name="ProductID" w:val="115 m"/>
        </w:smartTagPr>
        <w:r w:rsidRPr="0032190F">
          <w:rPr>
            <w:lang w:val="fr-FR"/>
          </w:rPr>
          <w:t>115 m</w:t>
        </w:r>
      </w:smartTag>
      <w:r w:rsidRPr="0032190F">
        <w:rPr>
          <w:lang w:val="fr-FR"/>
        </w:rPr>
        <w:t xml:space="preserve"> de diamètre). Au nord du talus interne se trouvent 56 trous de 0,80 à </w:t>
      </w:r>
      <w:smartTag w:uri="urn:schemas-microsoft-com:office:smarttags" w:element="metricconverter">
        <w:smartTagPr>
          <w:attr w:name="ProductID" w:val="1,80 m"/>
        </w:smartTagPr>
        <w:r w:rsidRPr="0032190F">
          <w:rPr>
            <w:lang w:val="fr-FR"/>
          </w:rPr>
          <w:t>1,80 m</w:t>
        </w:r>
      </w:smartTag>
      <w:r w:rsidRPr="0032190F">
        <w:rPr>
          <w:lang w:val="fr-FR"/>
        </w:rPr>
        <w:t xml:space="preserve"> de diamètre pour 0,60 à </w:t>
      </w:r>
      <w:smartTag w:uri="urn:schemas-microsoft-com:office:smarttags" w:element="metricconverter">
        <w:smartTagPr>
          <w:attr w:name="ProductID" w:val="1,20 m"/>
        </w:smartTagPr>
        <w:r w:rsidRPr="0032190F">
          <w:rPr>
            <w:lang w:val="fr-FR"/>
          </w:rPr>
          <w:t>1,20 m</w:t>
        </w:r>
      </w:smartTag>
      <w:r w:rsidRPr="0032190F">
        <w:rPr>
          <w:lang w:val="fr-FR"/>
        </w:rPr>
        <w:t xml:space="preserve"> de profondeur. L’entrée de ce premier cercle correspond au lever du soleil au solstice d’été. Un bloc de grès de </w:t>
      </w:r>
      <w:smartTag w:uri="urn:schemas-microsoft-com:office:smarttags" w:element="metricconverter">
        <w:smartTagPr>
          <w:attr w:name="ProductID" w:val="6 m"/>
        </w:smartTagPr>
        <w:r w:rsidRPr="0032190F">
          <w:rPr>
            <w:lang w:val="fr-FR"/>
          </w:rPr>
          <w:t>6 m</w:t>
        </w:r>
      </w:smartTag>
      <w:r w:rsidRPr="0032190F">
        <w:rPr>
          <w:lang w:val="fr-FR"/>
        </w:rPr>
        <w:t xml:space="preserve"> est dressé à </w:t>
      </w:r>
      <w:smartTag w:uri="urn:schemas-microsoft-com:office:smarttags" w:element="metricconverter">
        <w:smartTagPr>
          <w:attr w:name="ProductID" w:val="30 m"/>
        </w:smartTagPr>
        <w:r w:rsidRPr="0032190F">
          <w:rPr>
            <w:lang w:val="fr-FR"/>
          </w:rPr>
          <w:t>30 m</w:t>
        </w:r>
      </w:smartTag>
      <w:r w:rsidRPr="0032190F">
        <w:rPr>
          <w:lang w:val="fr-FR"/>
        </w:rPr>
        <w:t xml:space="preserve"> dans cette direction (BIB 1289)</w:t>
      </w:r>
    </w:p>
    <w:p w14:paraId="313B7D08" w14:textId="77777777" w:rsidR="007E1009" w:rsidRPr="0032190F" w:rsidRDefault="007E1009" w:rsidP="00242C0F">
      <w:pPr>
        <w:jc w:val="both"/>
        <w:rPr>
          <w:lang w:val="fr-FR"/>
        </w:rPr>
      </w:pPr>
      <w:r w:rsidRPr="0032190F">
        <w:rPr>
          <w:lang w:val="fr-FR"/>
        </w:rPr>
        <w:t>Entre 2500-2250 av. J.-C., Stonehenge semble avoir été délaissé</w:t>
      </w:r>
      <w:r w:rsidR="0039466F" w:rsidRPr="0032190F">
        <w:rPr>
          <w:lang w:val="fr-FR"/>
        </w:rPr>
        <w:t xml:space="preserve"> (BIB 1289)</w:t>
      </w:r>
    </w:p>
    <w:p w14:paraId="52386975" w14:textId="572E6861" w:rsidR="007E1009" w:rsidRPr="0032190F" w:rsidRDefault="007E1009" w:rsidP="00242C0F">
      <w:pPr>
        <w:jc w:val="both"/>
        <w:rPr>
          <w:lang w:val="fr-FR"/>
        </w:rPr>
      </w:pPr>
      <w:r w:rsidRPr="0032190F">
        <w:rPr>
          <w:lang w:val="fr-FR"/>
        </w:rPr>
        <w:t xml:space="preserve">La seconde phase de construction (phase II) est attribuée au Campaniforme : un cercle de 85 </w:t>
      </w:r>
      <w:r w:rsidRPr="0032190F">
        <w:rPr>
          <w:i/>
          <w:lang w:val="fr-FR"/>
        </w:rPr>
        <w:t>pierres bleues</w:t>
      </w:r>
      <w:r w:rsidRPr="0032190F">
        <w:rPr>
          <w:lang w:val="fr-FR"/>
        </w:rPr>
        <w:t xml:space="preserve">, chacune avoisinnant les 4 tonnes, extraites du Pays de Galles (à plus de </w:t>
      </w:r>
      <w:smartTag w:uri="urn:schemas-microsoft-com:office:smarttags" w:element="metricconverter">
        <w:smartTagPr>
          <w:attr w:name="ProductID" w:val="200 km"/>
        </w:smartTagPr>
        <w:r w:rsidRPr="0032190F">
          <w:rPr>
            <w:lang w:val="fr-FR"/>
          </w:rPr>
          <w:t>200 km</w:t>
        </w:r>
      </w:smartTag>
      <w:r w:rsidRPr="0032190F">
        <w:rPr>
          <w:lang w:val="fr-FR"/>
        </w:rPr>
        <w:t xml:space="preserve"> du site), est aménagé. Un peu plus tard, au Bronze ancien, est édifié un grand cercle continu de 15 </w:t>
      </w:r>
      <w:r w:rsidRPr="0032190F">
        <w:rPr>
          <w:lang w:val="fr-FR"/>
        </w:rPr>
        <w:lastRenderedPageBreak/>
        <w:t>trilithes en grès, un cercle interne de pierres bleues, un grand fer à cheval de trilithes en grès et un petit fer à cheval</w:t>
      </w:r>
      <w:r w:rsidR="0039466F" w:rsidRPr="0032190F">
        <w:rPr>
          <w:lang w:val="fr-FR"/>
        </w:rPr>
        <w:t xml:space="preserve"> en peirre bleue. Une pierre d’autel en grès vert est en outre disposée à proximité du grand trilithe (BIB 1289).</w:t>
      </w:r>
      <w:r w:rsidR="008A1841">
        <w:rPr>
          <w:lang w:val="fr-FR"/>
        </w:rPr>
        <w:t xml:space="preserve"> </w:t>
      </w:r>
      <w:r w:rsidR="0039466F" w:rsidRPr="0032190F">
        <w:rPr>
          <w:lang w:val="fr-FR"/>
        </w:rPr>
        <w:t>Des datations font correspondre le moment de l’inhumation d’</w:t>
      </w:r>
      <w:hyperlink r:id="rId10806" w:anchor="Sit_Amesbury" w:history="1">
        <w:r w:rsidR="0039466F" w:rsidRPr="0032190F">
          <w:rPr>
            <w:rStyle w:val="Hyperlink"/>
            <w:lang w:val="fr-FR"/>
          </w:rPr>
          <w:t>Ames</w:t>
        </w:r>
        <w:r w:rsidR="0039466F" w:rsidRPr="0032190F">
          <w:rPr>
            <w:rStyle w:val="Hyperlink"/>
            <w:lang w:val="fr-FR"/>
          </w:rPr>
          <w:t>b</w:t>
        </w:r>
        <w:r w:rsidR="0039466F" w:rsidRPr="0032190F">
          <w:rPr>
            <w:rStyle w:val="Hyperlink"/>
            <w:lang w:val="fr-FR"/>
          </w:rPr>
          <w:t>ury</w:t>
        </w:r>
      </w:hyperlink>
      <w:r w:rsidR="0039466F" w:rsidRPr="0032190F">
        <w:rPr>
          <w:lang w:val="fr-FR"/>
        </w:rPr>
        <w:t xml:space="preserve"> (</w:t>
      </w:r>
      <w:hyperlink r:id="rId10807" w:anchor="Cul_Campaniforme" w:history="1">
        <w:r w:rsidR="0039466F" w:rsidRPr="0032190F">
          <w:rPr>
            <w:rStyle w:val="Hyperlink"/>
            <w:i/>
            <w:lang w:val="fr-FR"/>
          </w:rPr>
          <w:t>Bell Beaker</w:t>
        </w:r>
      </w:hyperlink>
      <w:r w:rsidR="0039466F" w:rsidRPr="0032190F">
        <w:rPr>
          <w:lang w:val="fr-FR"/>
        </w:rPr>
        <w:t>) avecl’édification des pierres bleues du site de Stonehenge (</w:t>
      </w:r>
      <w:r w:rsidR="0039466F" w:rsidRPr="0032190F">
        <w:rPr>
          <w:i/>
          <w:lang w:val="fr-FR"/>
        </w:rPr>
        <w:t>LeMystérieux site de Stonehenge</w:t>
      </w:r>
      <w:r w:rsidR="0039466F" w:rsidRPr="0032190F">
        <w:rPr>
          <w:lang w:val="fr-FR"/>
        </w:rPr>
        <w:t>, Arte)</w:t>
      </w:r>
    </w:p>
    <w:p w14:paraId="59328744" w14:textId="77777777" w:rsidR="0039466F" w:rsidRPr="0032190F" w:rsidRDefault="0039466F" w:rsidP="00242C0F">
      <w:pPr>
        <w:jc w:val="both"/>
        <w:rPr>
          <w:lang w:val="fr-FR"/>
        </w:rPr>
      </w:pPr>
      <w:r w:rsidRPr="0032190F">
        <w:rPr>
          <w:lang w:val="fr-FR"/>
        </w:rPr>
        <w:t xml:space="preserve">La phase suivante (1880 à 1550 av. J.-C.) voit l’aménagement de deux cercles de poteaux à l’intérieur et à l’extérieur du cercle en grès. Par la suite : un fer à cheval en pierre bleues, et enfin, l’entourage est terminé en trilithes de grès (grès de sarsen à </w:t>
      </w:r>
      <w:smartTag w:uri="urn:schemas-microsoft-com:office:smarttags" w:element="metricconverter">
        <w:smartTagPr>
          <w:attr w:name="ProductID" w:val="32 km"/>
        </w:smartTagPr>
        <w:r w:rsidRPr="0032190F">
          <w:rPr>
            <w:lang w:val="fr-FR"/>
          </w:rPr>
          <w:t>32 km</w:t>
        </w:r>
      </w:smartTag>
      <w:r w:rsidRPr="0032190F">
        <w:rPr>
          <w:lang w:val="fr-FR"/>
        </w:rPr>
        <w:t xml:space="preserve"> au nord du site) (BIB 1289)</w:t>
      </w:r>
    </w:p>
    <w:p w14:paraId="027C2CC6" w14:textId="77777777" w:rsidR="007E1009" w:rsidRPr="0032190F" w:rsidRDefault="007E1009" w:rsidP="00242C0F">
      <w:pPr>
        <w:jc w:val="both"/>
        <w:rPr>
          <w:lang w:val="fr-FR"/>
        </w:rPr>
      </w:pPr>
    </w:p>
    <w:p w14:paraId="3822501F" w14:textId="77777777" w:rsidR="009B007B" w:rsidRDefault="009B007B" w:rsidP="00242C0F">
      <w:pPr>
        <w:jc w:val="both"/>
        <w:rPr>
          <w:lang w:val="fr-FR"/>
        </w:rPr>
      </w:pPr>
    </w:p>
    <w:p w14:paraId="1768752E" w14:textId="77777777" w:rsidR="00380837" w:rsidRDefault="00380837" w:rsidP="00242C0F">
      <w:pPr>
        <w:jc w:val="both"/>
        <w:rPr>
          <w:lang w:val="fr-FR"/>
        </w:rPr>
      </w:pPr>
      <w:r>
        <w:rPr>
          <w:lang w:val="fr-FR"/>
        </w:rPr>
        <w:t>De Stonehenge part une allée dite l' "Avenue", une longue voie processionnelle de 2,5 km (BIB Stonehenge, France 5)</w:t>
      </w:r>
    </w:p>
    <w:p w14:paraId="1D6416DE" w14:textId="77777777" w:rsidR="00380837" w:rsidRDefault="00380837" w:rsidP="00242C0F">
      <w:pPr>
        <w:jc w:val="both"/>
        <w:rPr>
          <w:lang w:val="fr-FR"/>
        </w:rPr>
      </w:pPr>
    </w:p>
    <w:p w14:paraId="23CDFC1F" w14:textId="083B2B83" w:rsidR="00380837" w:rsidRDefault="00380837" w:rsidP="00242C0F">
      <w:pPr>
        <w:jc w:val="both"/>
        <w:rPr>
          <w:lang w:val="fr-FR"/>
        </w:rPr>
      </w:pPr>
      <w:r>
        <w:rPr>
          <w:lang w:val="fr-FR"/>
        </w:rPr>
        <w:t xml:space="preserve">v. </w:t>
      </w:r>
      <w:hyperlink r:id="rId10808" w:anchor="Sit_Cursus" w:history="1">
        <w:r w:rsidRPr="005B5A06">
          <w:rPr>
            <w:rStyle w:val="Hyperlink"/>
            <w:lang w:val="fr-FR"/>
          </w:rPr>
          <w:t>Cursus</w:t>
        </w:r>
      </w:hyperlink>
      <w:r>
        <w:rPr>
          <w:lang w:val="fr-FR"/>
        </w:rPr>
        <w:t xml:space="preserve"> (BIB Stonehenge, France 5)</w:t>
      </w:r>
      <w:r w:rsidR="005B5A06">
        <w:rPr>
          <w:lang w:val="fr-FR"/>
        </w:rPr>
        <w:t xml:space="preserve"> </w:t>
      </w:r>
      <w:hyperlink r:id="rId10809" w:anchor="Sit_Woodhenge" w:history="1">
        <w:r w:rsidR="005B5A06" w:rsidRPr="005B5A06">
          <w:rPr>
            <w:rStyle w:val="Hyperlink"/>
            <w:lang w:val="fr-FR"/>
          </w:rPr>
          <w:t>Woodhenge</w:t>
        </w:r>
      </w:hyperlink>
    </w:p>
    <w:p w14:paraId="304DF0F4" w14:textId="77777777" w:rsidR="00FE3194" w:rsidRDefault="00FE3194" w:rsidP="00242C0F">
      <w:pPr>
        <w:jc w:val="both"/>
        <w:rPr>
          <w:lang w:val="fr-FR"/>
        </w:rPr>
      </w:pPr>
    </w:p>
    <w:p w14:paraId="39218341" w14:textId="77777777" w:rsidR="00FE3194" w:rsidRDefault="00FE3194" w:rsidP="00242C0F">
      <w:pPr>
        <w:jc w:val="both"/>
        <w:rPr>
          <w:lang w:val="fr-FR"/>
        </w:rPr>
      </w:pPr>
      <w:r>
        <w:rPr>
          <w:lang w:val="fr-FR"/>
        </w:rPr>
        <w:t>Une partie du bétail de Stonehenge provient d'Ecosse (Triozzi N. et al. in BIB 2703)</w:t>
      </w:r>
    </w:p>
    <w:p w14:paraId="55B51A72" w14:textId="77777777" w:rsidR="003C28EA" w:rsidRDefault="003C28EA" w:rsidP="00242C0F">
      <w:pPr>
        <w:jc w:val="both"/>
        <w:rPr>
          <w:lang w:val="fr-FR"/>
        </w:rPr>
      </w:pPr>
    </w:p>
    <w:p w14:paraId="6578ED50" w14:textId="77777777" w:rsidR="008B002C" w:rsidRDefault="008B002C" w:rsidP="00003070">
      <w:pPr>
        <w:jc w:val="both"/>
        <w:rPr>
          <w:lang w:val="fr-FR"/>
        </w:rPr>
      </w:pPr>
    </w:p>
    <w:p w14:paraId="6BE97FCC" w14:textId="1846B679" w:rsidR="008B002C" w:rsidRDefault="008B002C" w:rsidP="008B002C">
      <w:pPr>
        <w:pStyle w:val="Heading2"/>
      </w:pPr>
      <w:bookmarkStart w:id="4357" w:name="Sit_Stonehenge_elt"/>
      <w:r>
        <w:t>éléments</w:t>
      </w:r>
    </w:p>
    <w:bookmarkEnd w:id="4357"/>
    <w:p w14:paraId="2275CC18" w14:textId="77777777" w:rsidR="008B002C" w:rsidRDefault="008B002C" w:rsidP="00003070">
      <w:pPr>
        <w:jc w:val="both"/>
        <w:rPr>
          <w:lang w:val="fr-FR"/>
        </w:rPr>
      </w:pPr>
    </w:p>
    <w:p w14:paraId="4A06B8A7" w14:textId="738B267E" w:rsidR="008B002C" w:rsidRDefault="008B002C" w:rsidP="008B002C">
      <w:pPr>
        <w:pStyle w:val="Heading3"/>
      </w:pPr>
      <w:bookmarkStart w:id="4358" w:name="Sit_Stonehenge_elt_sarsen"/>
      <w:r>
        <w:t>sarsen</w:t>
      </w:r>
    </w:p>
    <w:bookmarkEnd w:id="4358"/>
    <w:p w14:paraId="53287E73" w14:textId="117DA9A2" w:rsidR="008B002C" w:rsidRPr="008B002C" w:rsidRDefault="008B002C" w:rsidP="008B002C">
      <w:pPr>
        <w:rPr>
          <w:i/>
          <w:iCs/>
          <w:sz w:val="20"/>
          <w:lang w:val="fr-FR" w:eastAsia="fr-FR"/>
        </w:rPr>
      </w:pPr>
      <w:r w:rsidRPr="008B002C">
        <w:rPr>
          <w:i/>
          <w:iCs/>
          <w:sz w:val="20"/>
          <w:lang w:val="fr-FR" w:eastAsia="fr-FR"/>
        </w:rPr>
        <w:t>sarsen stones</w:t>
      </w:r>
    </w:p>
    <w:p w14:paraId="104BE613" w14:textId="77777777" w:rsidR="008B002C" w:rsidRDefault="008B002C" w:rsidP="008B002C">
      <w:pPr>
        <w:rPr>
          <w:lang w:val="fr-FR" w:eastAsia="fr-FR"/>
        </w:rPr>
      </w:pPr>
    </w:p>
    <w:p w14:paraId="2DD7A270" w14:textId="5578BF36" w:rsidR="008B002C" w:rsidRPr="008B002C" w:rsidRDefault="008B002C" w:rsidP="008B002C">
      <w:pPr>
        <w:rPr>
          <w:lang w:val="en-GB" w:eastAsia="fr-FR"/>
        </w:rPr>
      </w:pPr>
      <w:r w:rsidRPr="008B002C">
        <w:rPr>
          <w:lang w:val="en-GB" w:eastAsia="fr-FR"/>
        </w:rPr>
        <w:t>Grès</w:t>
      </w:r>
      <w:r w:rsidR="002C1885">
        <w:rPr>
          <w:lang w:val="en-GB" w:eastAsia="fr-FR"/>
        </w:rPr>
        <w:t xml:space="preserve"> dur</w:t>
      </w:r>
      <w:r w:rsidRPr="008B002C">
        <w:rPr>
          <w:lang w:val="en-GB" w:eastAsia="fr-FR"/>
        </w:rPr>
        <w:t>. Origine: North Wil</w:t>
      </w:r>
      <w:r>
        <w:rPr>
          <w:lang w:val="en-GB" w:eastAsia="fr-FR"/>
        </w:rPr>
        <w:t xml:space="preserve">tshire </w:t>
      </w:r>
      <w:r w:rsidRPr="008A1841">
        <w:rPr>
          <w:lang w:val="fr-FR"/>
        </w:rPr>
        <w:t>(BIB 3697)</w:t>
      </w:r>
    </w:p>
    <w:p w14:paraId="1CE47AE0" w14:textId="77777777" w:rsidR="008B002C" w:rsidRDefault="008B002C" w:rsidP="008B002C">
      <w:pPr>
        <w:rPr>
          <w:lang w:val="en-GB" w:eastAsia="fr-FR"/>
        </w:rPr>
      </w:pPr>
    </w:p>
    <w:p w14:paraId="71579817" w14:textId="74277B34" w:rsidR="008B002C" w:rsidRDefault="008B002C" w:rsidP="008B002C">
      <w:pPr>
        <w:pStyle w:val="Heading3"/>
      </w:pPr>
      <w:bookmarkStart w:id="4359" w:name="Sit_Stonehenge_elt_blueston"/>
      <w:r>
        <w:t>bluestones</w:t>
      </w:r>
    </w:p>
    <w:bookmarkEnd w:id="4359"/>
    <w:p w14:paraId="5FECCDF8" w14:textId="0F7358E0" w:rsidR="008B002C" w:rsidRPr="008B002C" w:rsidRDefault="008B002C" w:rsidP="008B002C">
      <w:pPr>
        <w:rPr>
          <w:sz w:val="20"/>
          <w:lang w:val="fr-FR" w:eastAsia="fr-FR"/>
        </w:rPr>
      </w:pPr>
      <w:r w:rsidRPr="008B002C">
        <w:rPr>
          <w:sz w:val="20"/>
          <w:lang w:val="fr-FR" w:eastAsia="fr-FR"/>
        </w:rPr>
        <w:t>pierres bleues, pierre bleue</w:t>
      </w:r>
    </w:p>
    <w:p w14:paraId="4BEF799B" w14:textId="77777777" w:rsidR="008B002C" w:rsidRPr="008B002C" w:rsidRDefault="008B002C" w:rsidP="008B002C">
      <w:pPr>
        <w:rPr>
          <w:lang w:val="fr-FR" w:eastAsia="fr-FR"/>
        </w:rPr>
      </w:pPr>
    </w:p>
    <w:p w14:paraId="039FFD75" w14:textId="0EE3C444" w:rsidR="008B002C" w:rsidRPr="008B002C" w:rsidRDefault="008B002C" w:rsidP="008B002C">
      <w:pPr>
        <w:rPr>
          <w:lang w:val="fr-FR" w:eastAsia="fr-FR"/>
        </w:rPr>
      </w:pPr>
      <w:r w:rsidRPr="008B002C">
        <w:rPr>
          <w:lang w:val="fr-FR" w:eastAsia="fr-FR"/>
        </w:rPr>
        <w:t xml:space="preserve">Volcanique. </w:t>
      </w:r>
      <w:r w:rsidRPr="008B002C">
        <w:rPr>
          <w:lang w:val="fr-FR" w:eastAsia="fr-FR"/>
        </w:rPr>
        <w:t xml:space="preserve">Origine: </w:t>
      </w:r>
      <w:r w:rsidRPr="008B002C">
        <w:rPr>
          <w:lang w:val="fr-FR" w:eastAsia="fr-FR"/>
        </w:rPr>
        <w:t>Preseli Hills</w:t>
      </w:r>
      <w:r w:rsidRPr="008B002C">
        <w:rPr>
          <w:lang w:val="fr-FR" w:eastAsia="fr-FR"/>
        </w:rPr>
        <w:t xml:space="preserve"> </w:t>
      </w:r>
      <w:bookmarkStart w:id="4360" w:name="_Hlk168933501"/>
      <w:r w:rsidRPr="008B002C">
        <w:rPr>
          <w:lang w:val="fr-FR"/>
        </w:rPr>
        <w:t>(BIB 3697)</w:t>
      </w:r>
      <w:bookmarkEnd w:id="4360"/>
    </w:p>
    <w:p w14:paraId="72EB1449" w14:textId="77777777" w:rsidR="008B002C" w:rsidRPr="008B002C" w:rsidRDefault="008B002C" w:rsidP="00003070">
      <w:pPr>
        <w:jc w:val="both"/>
        <w:rPr>
          <w:lang w:val="fr-FR"/>
        </w:rPr>
      </w:pPr>
    </w:p>
    <w:p w14:paraId="186428E5" w14:textId="77777777" w:rsidR="008B002C" w:rsidRPr="008B002C" w:rsidRDefault="008B002C" w:rsidP="00003070">
      <w:pPr>
        <w:jc w:val="both"/>
        <w:rPr>
          <w:lang w:val="fr-FR"/>
        </w:rPr>
      </w:pPr>
    </w:p>
    <w:p w14:paraId="0B8381F2" w14:textId="75CD31D0" w:rsidR="008B002C" w:rsidRPr="008B002C" w:rsidRDefault="008B002C" w:rsidP="008B002C">
      <w:pPr>
        <w:pStyle w:val="Heading3"/>
        <w:rPr>
          <w:lang w:val="en-GB"/>
        </w:rPr>
      </w:pPr>
      <w:bookmarkStart w:id="4361" w:name="Sit_Stonehenge_elt_trilith"/>
      <w:r w:rsidRPr="008B002C">
        <w:rPr>
          <w:lang w:val="en-GB"/>
        </w:rPr>
        <w:t>trilithons</w:t>
      </w:r>
    </w:p>
    <w:bookmarkEnd w:id="4361"/>
    <w:p w14:paraId="0FDB0BD1" w14:textId="254B48E6" w:rsidR="008B002C" w:rsidRPr="008B002C" w:rsidRDefault="008B002C" w:rsidP="00003070">
      <w:pPr>
        <w:jc w:val="both"/>
        <w:rPr>
          <w:sz w:val="20"/>
          <w:lang w:val="en-GB"/>
        </w:rPr>
      </w:pPr>
      <w:r w:rsidRPr="008B002C">
        <w:rPr>
          <w:sz w:val="20"/>
          <w:lang w:val="en-GB"/>
        </w:rPr>
        <w:t>trilithes</w:t>
      </w:r>
    </w:p>
    <w:p w14:paraId="21F57C04" w14:textId="77777777" w:rsidR="008B002C" w:rsidRPr="008B002C" w:rsidRDefault="008B002C" w:rsidP="00003070">
      <w:pPr>
        <w:jc w:val="both"/>
        <w:rPr>
          <w:lang w:val="en-GB"/>
        </w:rPr>
      </w:pPr>
    </w:p>
    <w:p w14:paraId="1970CD75" w14:textId="4F9A13E0" w:rsidR="008B002C" w:rsidRDefault="008B002C" w:rsidP="00003070">
      <w:pPr>
        <w:jc w:val="both"/>
        <w:rPr>
          <w:lang w:val="fr-FR"/>
        </w:rPr>
      </w:pPr>
      <w:r>
        <w:rPr>
          <w:lang w:val="fr-FR"/>
        </w:rPr>
        <w:t xml:space="preserve">En </w:t>
      </w:r>
      <w:hyperlink r:id="rId10810" w:anchor="Sit_Stonehenge_elt_sarsen" w:history="1">
        <w:r w:rsidRPr="00FE706B">
          <w:rPr>
            <w:rStyle w:val="Hyperlink"/>
            <w:lang w:val="fr-FR"/>
          </w:rPr>
          <w:t>sarsen</w:t>
        </w:r>
      </w:hyperlink>
      <w:r>
        <w:rPr>
          <w:lang w:val="fr-FR"/>
        </w:rPr>
        <w:t xml:space="preserve"> </w:t>
      </w:r>
      <w:r w:rsidRPr="008A1841">
        <w:rPr>
          <w:lang w:val="fr-FR"/>
        </w:rPr>
        <w:t>(BIB 3697)</w:t>
      </w:r>
    </w:p>
    <w:p w14:paraId="03C23B74" w14:textId="77777777" w:rsidR="008E0C3C" w:rsidRDefault="008E0C3C" w:rsidP="00003070">
      <w:pPr>
        <w:jc w:val="both"/>
        <w:rPr>
          <w:lang w:val="fr-FR"/>
        </w:rPr>
      </w:pPr>
    </w:p>
    <w:p w14:paraId="4C111E1E" w14:textId="60C9E70A" w:rsidR="008E0C3C" w:rsidRDefault="008E0C3C" w:rsidP="008E0C3C">
      <w:pPr>
        <w:pStyle w:val="Heading2"/>
      </w:pPr>
      <w:bookmarkStart w:id="4362" w:name="Sit_Stonehenge_spat"/>
      <w:r>
        <w:t>spatial</w:t>
      </w:r>
    </w:p>
    <w:bookmarkEnd w:id="4362"/>
    <w:p w14:paraId="7890FCA2" w14:textId="77777777" w:rsidR="008E0C3C" w:rsidRDefault="008E0C3C" w:rsidP="00003070">
      <w:pPr>
        <w:jc w:val="both"/>
        <w:rPr>
          <w:lang w:val="fr-FR"/>
        </w:rPr>
      </w:pPr>
    </w:p>
    <w:p w14:paraId="35D36FA1" w14:textId="07AED84B" w:rsidR="002C1885" w:rsidRPr="002C1885" w:rsidRDefault="002C1885" w:rsidP="002C1885">
      <w:pPr>
        <w:jc w:val="center"/>
        <w:rPr>
          <w:sz w:val="20"/>
          <w:lang w:val="fr-FR"/>
        </w:rPr>
      </w:pPr>
      <w:r>
        <w:rPr>
          <w:sz w:val="20"/>
          <w:lang w:val="fr-FR"/>
        </w:rPr>
        <w:t>Sud Ouest</w:t>
      </w:r>
    </w:p>
    <w:tbl>
      <w:tblPr>
        <w:tblStyle w:val="TableGrid"/>
        <w:tblW w:w="0" w:type="auto"/>
        <w:jc w:val="center"/>
        <w:tblLook w:val="04A0" w:firstRow="1" w:lastRow="0" w:firstColumn="1" w:lastColumn="0" w:noHBand="0" w:noVBand="1"/>
      </w:tblPr>
      <w:tblGrid>
        <w:gridCol w:w="567"/>
        <w:gridCol w:w="567"/>
        <w:gridCol w:w="567"/>
        <w:gridCol w:w="567"/>
        <w:gridCol w:w="567"/>
        <w:gridCol w:w="567"/>
        <w:gridCol w:w="567"/>
        <w:gridCol w:w="567"/>
        <w:gridCol w:w="567"/>
        <w:gridCol w:w="567"/>
        <w:gridCol w:w="567"/>
        <w:gridCol w:w="567"/>
        <w:gridCol w:w="567"/>
        <w:gridCol w:w="567"/>
      </w:tblGrid>
      <w:tr w:rsidR="008E0C3C" w14:paraId="3268CFB7" w14:textId="7DF2CC40" w:rsidTr="002C1885">
        <w:trPr>
          <w:trHeight w:val="567"/>
          <w:jc w:val="center"/>
        </w:trPr>
        <w:tc>
          <w:tcPr>
            <w:tcW w:w="567" w:type="dxa"/>
            <w:vAlign w:val="center"/>
          </w:tcPr>
          <w:p w14:paraId="311830A7" w14:textId="77777777" w:rsidR="008E0C3C" w:rsidRDefault="008E0C3C" w:rsidP="00003070">
            <w:pPr>
              <w:jc w:val="both"/>
              <w:rPr>
                <w:lang w:val="fr-FR"/>
              </w:rPr>
            </w:pPr>
          </w:p>
        </w:tc>
        <w:tc>
          <w:tcPr>
            <w:tcW w:w="567" w:type="dxa"/>
            <w:vAlign w:val="center"/>
          </w:tcPr>
          <w:p w14:paraId="080F52E9" w14:textId="77777777" w:rsidR="008E0C3C" w:rsidRDefault="008E0C3C" w:rsidP="00003070">
            <w:pPr>
              <w:jc w:val="both"/>
              <w:rPr>
                <w:lang w:val="fr-FR"/>
              </w:rPr>
            </w:pPr>
          </w:p>
        </w:tc>
        <w:tc>
          <w:tcPr>
            <w:tcW w:w="567" w:type="dxa"/>
            <w:vAlign w:val="center"/>
          </w:tcPr>
          <w:p w14:paraId="4EEC58C2" w14:textId="77777777" w:rsidR="008E0C3C" w:rsidRDefault="008E0C3C" w:rsidP="00003070">
            <w:pPr>
              <w:jc w:val="both"/>
              <w:rPr>
                <w:lang w:val="fr-FR"/>
              </w:rPr>
            </w:pPr>
          </w:p>
        </w:tc>
        <w:tc>
          <w:tcPr>
            <w:tcW w:w="567" w:type="dxa"/>
            <w:vAlign w:val="center"/>
          </w:tcPr>
          <w:p w14:paraId="6A297C54" w14:textId="77777777" w:rsidR="008E0C3C" w:rsidRDefault="008E0C3C" w:rsidP="00003070">
            <w:pPr>
              <w:jc w:val="both"/>
              <w:rPr>
                <w:lang w:val="fr-FR"/>
              </w:rPr>
            </w:pPr>
          </w:p>
        </w:tc>
        <w:tc>
          <w:tcPr>
            <w:tcW w:w="567" w:type="dxa"/>
            <w:vAlign w:val="center"/>
          </w:tcPr>
          <w:p w14:paraId="5C15F972" w14:textId="4687FE09" w:rsidR="008E0C3C" w:rsidRDefault="008E0C3C" w:rsidP="00003070">
            <w:pPr>
              <w:jc w:val="both"/>
              <w:rPr>
                <w:lang w:val="fr-FR"/>
              </w:rPr>
            </w:pPr>
          </w:p>
        </w:tc>
        <w:tc>
          <w:tcPr>
            <w:tcW w:w="567" w:type="dxa"/>
            <w:vAlign w:val="center"/>
          </w:tcPr>
          <w:p w14:paraId="520F64A0" w14:textId="77777777" w:rsidR="008E0C3C" w:rsidRDefault="008E0C3C" w:rsidP="00003070">
            <w:pPr>
              <w:jc w:val="both"/>
              <w:rPr>
                <w:lang w:val="fr-FR"/>
              </w:rPr>
            </w:pPr>
          </w:p>
        </w:tc>
        <w:tc>
          <w:tcPr>
            <w:tcW w:w="567" w:type="dxa"/>
            <w:vAlign w:val="center"/>
          </w:tcPr>
          <w:p w14:paraId="505D8870" w14:textId="77777777" w:rsidR="008E0C3C" w:rsidRDefault="008E0C3C" w:rsidP="00003070">
            <w:pPr>
              <w:jc w:val="both"/>
              <w:rPr>
                <w:lang w:val="fr-FR"/>
              </w:rPr>
            </w:pPr>
          </w:p>
        </w:tc>
        <w:tc>
          <w:tcPr>
            <w:tcW w:w="567" w:type="dxa"/>
            <w:vAlign w:val="center"/>
          </w:tcPr>
          <w:p w14:paraId="339442A4" w14:textId="52EC5AA0" w:rsidR="008E0C3C" w:rsidRDefault="008E0C3C" w:rsidP="00003070">
            <w:pPr>
              <w:jc w:val="both"/>
              <w:rPr>
                <w:lang w:val="fr-FR"/>
              </w:rPr>
            </w:pPr>
          </w:p>
        </w:tc>
        <w:tc>
          <w:tcPr>
            <w:tcW w:w="567" w:type="dxa"/>
            <w:vAlign w:val="center"/>
          </w:tcPr>
          <w:p w14:paraId="59CD525C" w14:textId="77777777" w:rsidR="008E0C3C" w:rsidRDefault="008E0C3C" w:rsidP="00003070">
            <w:pPr>
              <w:jc w:val="both"/>
              <w:rPr>
                <w:lang w:val="fr-FR"/>
              </w:rPr>
            </w:pPr>
          </w:p>
        </w:tc>
        <w:tc>
          <w:tcPr>
            <w:tcW w:w="567" w:type="dxa"/>
            <w:vAlign w:val="center"/>
          </w:tcPr>
          <w:p w14:paraId="418E9564" w14:textId="77777777" w:rsidR="008E0C3C" w:rsidRDefault="008E0C3C" w:rsidP="00003070">
            <w:pPr>
              <w:jc w:val="both"/>
              <w:rPr>
                <w:lang w:val="fr-FR"/>
              </w:rPr>
            </w:pPr>
          </w:p>
        </w:tc>
        <w:tc>
          <w:tcPr>
            <w:tcW w:w="567" w:type="dxa"/>
            <w:vAlign w:val="center"/>
          </w:tcPr>
          <w:p w14:paraId="34DD89E2" w14:textId="20C1B021" w:rsidR="008E0C3C" w:rsidRDefault="008E0C3C" w:rsidP="00003070">
            <w:pPr>
              <w:jc w:val="both"/>
              <w:rPr>
                <w:lang w:val="fr-FR"/>
              </w:rPr>
            </w:pPr>
          </w:p>
        </w:tc>
        <w:tc>
          <w:tcPr>
            <w:tcW w:w="567" w:type="dxa"/>
            <w:vAlign w:val="center"/>
          </w:tcPr>
          <w:p w14:paraId="31FF839C" w14:textId="77777777" w:rsidR="008E0C3C" w:rsidRDefault="008E0C3C" w:rsidP="00003070">
            <w:pPr>
              <w:jc w:val="both"/>
              <w:rPr>
                <w:lang w:val="fr-FR"/>
              </w:rPr>
            </w:pPr>
          </w:p>
        </w:tc>
        <w:tc>
          <w:tcPr>
            <w:tcW w:w="567" w:type="dxa"/>
            <w:vAlign w:val="center"/>
          </w:tcPr>
          <w:p w14:paraId="45A1C470" w14:textId="77777777" w:rsidR="008E0C3C" w:rsidRDefault="008E0C3C" w:rsidP="00003070">
            <w:pPr>
              <w:jc w:val="both"/>
              <w:rPr>
                <w:lang w:val="fr-FR"/>
              </w:rPr>
            </w:pPr>
          </w:p>
        </w:tc>
        <w:tc>
          <w:tcPr>
            <w:tcW w:w="567" w:type="dxa"/>
            <w:vAlign w:val="center"/>
          </w:tcPr>
          <w:p w14:paraId="6692B33A" w14:textId="77777777" w:rsidR="008E0C3C" w:rsidRDefault="008E0C3C" w:rsidP="00003070">
            <w:pPr>
              <w:jc w:val="both"/>
              <w:rPr>
                <w:lang w:val="fr-FR"/>
              </w:rPr>
            </w:pPr>
          </w:p>
        </w:tc>
      </w:tr>
      <w:tr w:rsidR="008E0C3C" w14:paraId="1FCE513C" w14:textId="24F29B34" w:rsidTr="002C1885">
        <w:trPr>
          <w:trHeight w:val="567"/>
          <w:jc w:val="center"/>
        </w:trPr>
        <w:tc>
          <w:tcPr>
            <w:tcW w:w="567" w:type="dxa"/>
            <w:vAlign w:val="center"/>
          </w:tcPr>
          <w:p w14:paraId="79F5635D" w14:textId="77777777" w:rsidR="008E0C3C" w:rsidRDefault="008E0C3C" w:rsidP="00003070">
            <w:pPr>
              <w:jc w:val="both"/>
              <w:rPr>
                <w:lang w:val="fr-FR"/>
              </w:rPr>
            </w:pPr>
          </w:p>
        </w:tc>
        <w:tc>
          <w:tcPr>
            <w:tcW w:w="567" w:type="dxa"/>
            <w:vAlign w:val="center"/>
          </w:tcPr>
          <w:p w14:paraId="55F1D65A" w14:textId="77777777" w:rsidR="008E0C3C" w:rsidRDefault="008E0C3C" w:rsidP="00003070">
            <w:pPr>
              <w:jc w:val="both"/>
              <w:rPr>
                <w:lang w:val="fr-FR"/>
              </w:rPr>
            </w:pPr>
          </w:p>
        </w:tc>
        <w:tc>
          <w:tcPr>
            <w:tcW w:w="567" w:type="dxa"/>
            <w:vAlign w:val="center"/>
          </w:tcPr>
          <w:p w14:paraId="39B9265E" w14:textId="67A5EC69" w:rsidR="008E0C3C" w:rsidRDefault="002C1885" w:rsidP="00003070">
            <w:pPr>
              <w:jc w:val="both"/>
              <w:rPr>
                <w:lang w:val="fr-FR"/>
              </w:rPr>
            </w:pPr>
            <w:r>
              <w:rPr>
                <w:lang w:val="fr-FR"/>
              </w:rPr>
              <w:t>E</w:t>
            </w:r>
          </w:p>
        </w:tc>
        <w:tc>
          <w:tcPr>
            <w:tcW w:w="567" w:type="dxa"/>
            <w:shd w:val="clear" w:color="auto" w:fill="D9D9D9" w:themeFill="background1" w:themeFillShade="D9"/>
            <w:vAlign w:val="center"/>
          </w:tcPr>
          <w:p w14:paraId="3C861928" w14:textId="77777777" w:rsidR="008E0C3C" w:rsidRDefault="008E0C3C" w:rsidP="00003070">
            <w:pPr>
              <w:jc w:val="both"/>
              <w:rPr>
                <w:lang w:val="fr-FR"/>
              </w:rPr>
            </w:pPr>
          </w:p>
        </w:tc>
        <w:tc>
          <w:tcPr>
            <w:tcW w:w="567" w:type="dxa"/>
            <w:shd w:val="clear" w:color="auto" w:fill="D9D9D9" w:themeFill="background1" w:themeFillShade="D9"/>
            <w:vAlign w:val="center"/>
          </w:tcPr>
          <w:p w14:paraId="0F01BEAA" w14:textId="54939348" w:rsidR="008E0C3C" w:rsidRDefault="008E0C3C" w:rsidP="00003070">
            <w:pPr>
              <w:jc w:val="both"/>
              <w:rPr>
                <w:lang w:val="fr-FR"/>
              </w:rPr>
            </w:pPr>
          </w:p>
        </w:tc>
        <w:tc>
          <w:tcPr>
            <w:tcW w:w="567" w:type="dxa"/>
            <w:shd w:val="clear" w:color="auto" w:fill="D9D9D9" w:themeFill="background1" w:themeFillShade="D9"/>
            <w:vAlign w:val="center"/>
          </w:tcPr>
          <w:p w14:paraId="50FC436B" w14:textId="77777777" w:rsidR="008E0C3C" w:rsidRDefault="008E0C3C" w:rsidP="00003070">
            <w:pPr>
              <w:jc w:val="both"/>
              <w:rPr>
                <w:lang w:val="fr-FR"/>
              </w:rPr>
            </w:pPr>
          </w:p>
        </w:tc>
        <w:tc>
          <w:tcPr>
            <w:tcW w:w="567" w:type="dxa"/>
            <w:shd w:val="clear" w:color="auto" w:fill="D9D9D9" w:themeFill="background1" w:themeFillShade="D9"/>
            <w:vAlign w:val="center"/>
          </w:tcPr>
          <w:p w14:paraId="7886BD32" w14:textId="77777777" w:rsidR="008E0C3C" w:rsidRDefault="008E0C3C" w:rsidP="00003070">
            <w:pPr>
              <w:jc w:val="both"/>
              <w:rPr>
                <w:lang w:val="fr-FR"/>
              </w:rPr>
            </w:pPr>
          </w:p>
        </w:tc>
        <w:tc>
          <w:tcPr>
            <w:tcW w:w="567" w:type="dxa"/>
            <w:shd w:val="clear" w:color="auto" w:fill="D9D9D9" w:themeFill="background1" w:themeFillShade="D9"/>
            <w:vAlign w:val="center"/>
          </w:tcPr>
          <w:p w14:paraId="78B33A88" w14:textId="2F480223" w:rsidR="008E0C3C" w:rsidRDefault="008E0C3C" w:rsidP="00003070">
            <w:pPr>
              <w:jc w:val="both"/>
              <w:rPr>
                <w:lang w:val="fr-FR"/>
              </w:rPr>
            </w:pPr>
          </w:p>
        </w:tc>
        <w:tc>
          <w:tcPr>
            <w:tcW w:w="567" w:type="dxa"/>
            <w:shd w:val="clear" w:color="auto" w:fill="D9D9D9" w:themeFill="background1" w:themeFillShade="D9"/>
            <w:vAlign w:val="center"/>
          </w:tcPr>
          <w:p w14:paraId="0ED96B5F" w14:textId="77777777" w:rsidR="008E0C3C" w:rsidRDefault="008E0C3C" w:rsidP="00003070">
            <w:pPr>
              <w:jc w:val="both"/>
              <w:rPr>
                <w:lang w:val="fr-FR"/>
              </w:rPr>
            </w:pPr>
          </w:p>
        </w:tc>
        <w:tc>
          <w:tcPr>
            <w:tcW w:w="567" w:type="dxa"/>
            <w:shd w:val="clear" w:color="auto" w:fill="D9D9D9" w:themeFill="background1" w:themeFillShade="D9"/>
            <w:vAlign w:val="center"/>
          </w:tcPr>
          <w:p w14:paraId="7BA3586A" w14:textId="77777777" w:rsidR="008E0C3C" w:rsidRDefault="008E0C3C" w:rsidP="00003070">
            <w:pPr>
              <w:jc w:val="both"/>
              <w:rPr>
                <w:lang w:val="fr-FR"/>
              </w:rPr>
            </w:pPr>
          </w:p>
        </w:tc>
        <w:tc>
          <w:tcPr>
            <w:tcW w:w="567" w:type="dxa"/>
            <w:shd w:val="clear" w:color="auto" w:fill="D9D9D9" w:themeFill="background1" w:themeFillShade="D9"/>
            <w:vAlign w:val="center"/>
          </w:tcPr>
          <w:p w14:paraId="45F8C7A5" w14:textId="1605E809" w:rsidR="008E0C3C" w:rsidRDefault="008E0C3C" w:rsidP="00003070">
            <w:pPr>
              <w:jc w:val="both"/>
              <w:rPr>
                <w:lang w:val="fr-FR"/>
              </w:rPr>
            </w:pPr>
          </w:p>
        </w:tc>
        <w:tc>
          <w:tcPr>
            <w:tcW w:w="567" w:type="dxa"/>
            <w:shd w:val="clear" w:color="auto" w:fill="FFFFFF" w:themeFill="background1"/>
            <w:vAlign w:val="center"/>
          </w:tcPr>
          <w:p w14:paraId="740FDE41" w14:textId="77777777" w:rsidR="008E0C3C" w:rsidRDefault="008E0C3C" w:rsidP="00003070">
            <w:pPr>
              <w:jc w:val="both"/>
              <w:rPr>
                <w:lang w:val="fr-FR"/>
              </w:rPr>
            </w:pPr>
          </w:p>
        </w:tc>
        <w:tc>
          <w:tcPr>
            <w:tcW w:w="567" w:type="dxa"/>
            <w:vAlign w:val="center"/>
          </w:tcPr>
          <w:p w14:paraId="33008FB0" w14:textId="77777777" w:rsidR="008E0C3C" w:rsidRDefault="008E0C3C" w:rsidP="00003070">
            <w:pPr>
              <w:jc w:val="both"/>
              <w:rPr>
                <w:lang w:val="fr-FR"/>
              </w:rPr>
            </w:pPr>
          </w:p>
        </w:tc>
        <w:tc>
          <w:tcPr>
            <w:tcW w:w="567" w:type="dxa"/>
            <w:vAlign w:val="center"/>
          </w:tcPr>
          <w:p w14:paraId="0A38D949" w14:textId="77777777" w:rsidR="008E0C3C" w:rsidRDefault="008E0C3C" w:rsidP="00003070">
            <w:pPr>
              <w:jc w:val="both"/>
              <w:rPr>
                <w:lang w:val="fr-FR"/>
              </w:rPr>
            </w:pPr>
          </w:p>
        </w:tc>
      </w:tr>
      <w:tr w:rsidR="002541D8" w14:paraId="4519F37D" w14:textId="41F46C42" w:rsidTr="002C1885">
        <w:trPr>
          <w:trHeight w:val="567"/>
          <w:jc w:val="center"/>
        </w:trPr>
        <w:tc>
          <w:tcPr>
            <w:tcW w:w="567" w:type="dxa"/>
            <w:vAlign w:val="center"/>
          </w:tcPr>
          <w:p w14:paraId="490F3ABF" w14:textId="77777777" w:rsidR="002541D8" w:rsidRDefault="002541D8" w:rsidP="002541D8">
            <w:pPr>
              <w:jc w:val="both"/>
              <w:rPr>
                <w:lang w:val="fr-FR"/>
              </w:rPr>
            </w:pPr>
          </w:p>
        </w:tc>
        <w:tc>
          <w:tcPr>
            <w:tcW w:w="567" w:type="dxa"/>
            <w:vAlign w:val="center"/>
          </w:tcPr>
          <w:p w14:paraId="684D83F5" w14:textId="69CF5841" w:rsidR="002541D8" w:rsidRDefault="002C1885" w:rsidP="002541D8">
            <w:pPr>
              <w:jc w:val="both"/>
              <w:rPr>
                <w:lang w:val="fr-FR"/>
              </w:rPr>
            </w:pPr>
            <w:r>
              <w:rPr>
                <w:lang w:val="fr-FR"/>
              </w:rPr>
              <w:t>E</w:t>
            </w:r>
          </w:p>
        </w:tc>
        <w:tc>
          <w:tcPr>
            <w:tcW w:w="567" w:type="dxa"/>
            <w:vAlign w:val="center"/>
          </w:tcPr>
          <w:p w14:paraId="00CC2E4A" w14:textId="6769F9ED" w:rsidR="002541D8" w:rsidRDefault="002541D8" w:rsidP="002541D8">
            <w:pPr>
              <w:jc w:val="both"/>
              <w:rPr>
                <w:lang w:val="fr-FR"/>
              </w:rPr>
            </w:pPr>
          </w:p>
        </w:tc>
        <w:tc>
          <w:tcPr>
            <w:tcW w:w="567" w:type="dxa"/>
            <w:vAlign w:val="center"/>
          </w:tcPr>
          <w:p w14:paraId="6A6E9F6C" w14:textId="2FD0CADB" w:rsidR="002541D8" w:rsidRDefault="002541D8" w:rsidP="002541D8">
            <w:pPr>
              <w:jc w:val="both"/>
              <w:rPr>
                <w:lang w:val="fr-FR"/>
              </w:rPr>
            </w:pPr>
            <w:r>
              <w:rPr>
                <w:lang w:val="fr-FR"/>
              </w:rPr>
              <w:t>●</w:t>
            </w:r>
          </w:p>
        </w:tc>
        <w:tc>
          <w:tcPr>
            <w:tcW w:w="567" w:type="dxa"/>
            <w:vAlign w:val="center"/>
          </w:tcPr>
          <w:p w14:paraId="34189005" w14:textId="7F7FF1DD" w:rsidR="002541D8" w:rsidRDefault="002541D8" w:rsidP="002541D8">
            <w:pPr>
              <w:jc w:val="both"/>
              <w:rPr>
                <w:lang w:val="fr-FR"/>
              </w:rPr>
            </w:pPr>
            <w:r>
              <w:rPr>
                <w:lang w:val="fr-FR"/>
              </w:rPr>
              <w:t>●</w:t>
            </w:r>
          </w:p>
        </w:tc>
        <w:tc>
          <w:tcPr>
            <w:tcW w:w="567" w:type="dxa"/>
            <w:vAlign w:val="center"/>
          </w:tcPr>
          <w:p w14:paraId="2D59E011" w14:textId="79D24CC5" w:rsidR="002541D8" w:rsidRDefault="002541D8" w:rsidP="002541D8">
            <w:pPr>
              <w:jc w:val="both"/>
              <w:rPr>
                <w:lang w:val="fr-FR"/>
              </w:rPr>
            </w:pPr>
            <w:r>
              <w:rPr>
                <w:lang w:val="fr-FR"/>
              </w:rPr>
              <w:t>●</w:t>
            </w:r>
          </w:p>
        </w:tc>
        <w:tc>
          <w:tcPr>
            <w:tcW w:w="567" w:type="dxa"/>
            <w:vAlign w:val="center"/>
          </w:tcPr>
          <w:p w14:paraId="1AB0D19B" w14:textId="78030EF8" w:rsidR="002541D8" w:rsidRDefault="002541D8" w:rsidP="002541D8">
            <w:pPr>
              <w:jc w:val="both"/>
              <w:rPr>
                <w:lang w:val="fr-FR"/>
              </w:rPr>
            </w:pPr>
            <w:r>
              <w:rPr>
                <w:lang w:val="fr-FR"/>
              </w:rPr>
              <w:t>●</w:t>
            </w:r>
          </w:p>
        </w:tc>
        <w:tc>
          <w:tcPr>
            <w:tcW w:w="567" w:type="dxa"/>
            <w:vAlign w:val="center"/>
          </w:tcPr>
          <w:p w14:paraId="6BF5BFC2" w14:textId="6415281D" w:rsidR="002541D8" w:rsidRDefault="002541D8" w:rsidP="002541D8">
            <w:pPr>
              <w:jc w:val="both"/>
              <w:rPr>
                <w:lang w:val="fr-FR"/>
              </w:rPr>
            </w:pPr>
            <w:r>
              <w:rPr>
                <w:lang w:val="fr-FR"/>
              </w:rPr>
              <w:t>●</w:t>
            </w:r>
          </w:p>
        </w:tc>
        <w:tc>
          <w:tcPr>
            <w:tcW w:w="567" w:type="dxa"/>
            <w:vAlign w:val="center"/>
          </w:tcPr>
          <w:p w14:paraId="4DCA53EC" w14:textId="032B4C19" w:rsidR="002541D8" w:rsidRDefault="002541D8" w:rsidP="002541D8">
            <w:pPr>
              <w:jc w:val="both"/>
              <w:rPr>
                <w:lang w:val="fr-FR"/>
              </w:rPr>
            </w:pPr>
            <w:r>
              <w:rPr>
                <w:lang w:val="fr-FR"/>
              </w:rPr>
              <w:t>●</w:t>
            </w:r>
          </w:p>
        </w:tc>
        <w:tc>
          <w:tcPr>
            <w:tcW w:w="567" w:type="dxa"/>
            <w:vAlign w:val="center"/>
          </w:tcPr>
          <w:p w14:paraId="0F9E5E8F" w14:textId="28624804" w:rsidR="002541D8" w:rsidRDefault="002541D8" w:rsidP="002541D8">
            <w:pPr>
              <w:jc w:val="both"/>
              <w:rPr>
                <w:lang w:val="fr-FR"/>
              </w:rPr>
            </w:pPr>
            <w:r>
              <w:rPr>
                <w:lang w:val="fr-FR"/>
              </w:rPr>
              <w:t>●</w:t>
            </w:r>
          </w:p>
        </w:tc>
        <w:tc>
          <w:tcPr>
            <w:tcW w:w="567" w:type="dxa"/>
            <w:vAlign w:val="center"/>
          </w:tcPr>
          <w:p w14:paraId="66027041" w14:textId="1AB4A94A" w:rsidR="002541D8" w:rsidRDefault="002541D8" w:rsidP="002541D8">
            <w:pPr>
              <w:jc w:val="both"/>
              <w:rPr>
                <w:lang w:val="fr-FR"/>
              </w:rPr>
            </w:pPr>
            <w:r>
              <w:rPr>
                <w:lang w:val="fr-FR"/>
              </w:rPr>
              <w:t>●</w:t>
            </w:r>
          </w:p>
        </w:tc>
        <w:tc>
          <w:tcPr>
            <w:tcW w:w="567" w:type="dxa"/>
            <w:shd w:val="clear" w:color="auto" w:fill="D9D9D9" w:themeFill="background1" w:themeFillShade="D9"/>
            <w:vAlign w:val="center"/>
          </w:tcPr>
          <w:p w14:paraId="0699608F" w14:textId="1FCF3FFF" w:rsidR="002541D8" w:rsidRDefault="002541D8" w:rsidP="002541D8">
            <w:pPr>
              <w:jc w:val="both"/>
              <w:rPr>
                <w:lang w:val="fr-FR"/>
              </w:rPr>
            </w:pPr>
          </w:p>
        </w:tc>
        <w:tc>
          <w:tcPr>
            <w:tcW w:w="567" w:type="dxa"/>
            <w:shd w:val="clear" w:color="auto" w:fill="FFFFFF" w:themeFill="background1"/>
            <w:vAlign w:val="center"/>
          </w:tcPr>
          <w:p w14:paraId="6E3A5E9D" w14:textId="77777777" w:rsidR="002541D8" w:rsidRDefault="002541D8" w:rsidP="002541D8">
            <w:pPr>
              <w:jc w:val="both"/>
              <w:rPr>
                <w:lang w:val="fr-FR"/>
              </w:rPr>
            </w:pPr>
          </w:p>
        </w:tc>
        <w:tc>
          <w:tcPr>
            <w:tcW w:w="567" w:type="dxa"/>
            <w:vAlign w:val="center"/>
          </w:tcPr>
          <w:p w14:paraId="58E9F64B" w14:textId="77777777" w:rsidR="002541D8" w:rsidRDefault="002541D8" w:rsidP="002541D8">
            <w:pPr>
              <w:jc w:val="both"/>
              <w:rPr>
                <w:lang w:val="fr-FR"/>
              </w:rPr>
            </w:pPr>
          </w:p>
        </w:tc>
      </w:tr>
      <w:tr w:rsidR="002541D8" w14:paraId="12A7423C" w14:textId="77777777" w:rsidTr="002C1885">
        <w:trPr>
          <w:trHeight w:val="567"/>
          <w:jc w:val="center"/>
        </w:trPr>
        <w:tc>
          <w:tcPr>
            <w:tcW w:w="567" w:type="dxa"/>
            <w:vAlign w:val="center"/>
          </w:tcPr>
          <w:p w14:paraId="609AF5F8" w14:textId="77777777" w:rsidR="002541D8" w:rsidRDefault="002541D8" w:rsidP="002541D8">
            <w:pPr>
              <w:jc w:val="both"/>
              <w:rPr>
                <w:lang w:val="fr-FR"/>
              </w:rPr>
            </w:pPr>
          </w:p>
        </w:tc>
        <w:tc>
          <w:tcPr>
            <w:tcW w:w="567" w:type="dxa"/>
            <w:shd w:val="clear" w:color="auto" w:fill="D9D9D9" w:themeFill="background1" w:themeFillShade="D9"/>
            <w:vAlign w:val="center"/>
          </w:tcPr>
          <w:p w14:paraId="33DB169E" w14:textId="0DA0B869" w:rsidR="002541D8" w:rsidRDefault="002541D8" w:rsidP="002541D8">
            <w:pPr>
              <w:jc w:val="both"/>
              <w:rPr>
                <w:lang w:val="fr-FR"/>
              </w:rPr>
            </w:pPr>
          </w:p>
        </w:tc>
        <w:tc>
          <w:tcPr>
            <w:tcW w:w="567" w:type="dxa"/>
            <w:vAlign w:val="center"/>
          </w:tcPr>
          <w:p w14:paraId="76FF77F9" w14:textId="60BD6E73" w:rsidR="002541D8" w:rsidRDefault="002541D8" w:rsidP="002541D8">
            <w:pPr>
              <w:jc w:val="both"/>
              <w:rPr>
                <w:lang w:val="fr-FR"/>
              </w:rPr>
            </w:pPr>
            <w:r>
              <w:rPr>
                <w:lang w:val="fr-FR"/>
              </w:rPr>
              <w:t>●</w:t>
            </w:r>
          </w:p>
        </w:tc>
        <w:tc>
          <w:tcPr>
            <w:tcW w:w="567" w:type="dxa"/>
            <w:vAlign w:val="center"/>
          </w:tcPr>
          <w:p w14:paraId="41AA7DB9" w14:textId="2335C46E" w:rsidR="002541D8" w:rsidRDefault="002541D8" w:rsidP="002541D8">
            <w:pPr>
              <w:jc w:val="both"/>
              <w:rPr>
                <w:lang w:val="fr-FR"/>
              </w:rPr>
            </w:pPr>
          </w:p>
        </w:tc>
        <w:tc>
          <w:tcPr>
            <w:tcW w:w="567" w:type="dxa"/>
            <w:vAlign w:val="center"/>
          </w:tcPr>
          <w:p w14:paraId="44A5FC32" w14:textId="77777777" w:rsidR="002541D8" w:rsidRDefault="002541D8" w:rsidP="002541D8">
            <w:pPr>
              <w:jc w:val="both"/>
              <w:rPr>
                <w:lang w:val="fr-FR"/>
              </w:rPr>
            </w:pPr>
          </w:p>
        </w:tc>
        <w:tc>
          <w:tcPr>
            <w:tcW w:w="567" w:type="dxa"/>
            <w:vAlign w:val="center"/>
          </w:tcPr>
          <w:p w14:paraId="2EC8E9C6" w14:textId="77777777" w:rsidR="002541D8" w:rsidRDefault="002541D8" w:rsidP="002541D8">
            <w:pPr>
              <w:jc w:val="both"/>
              <w:rPr>
                <w:lang w:val="fr-FR"/>
              </w:rPr>
            </w:pPr>
          </w:p>
        </w:tc>
        <w:tc>
          <w:tcPr>
            <w:tcW w:w="567" w:type="dxa"/>
            <w:vAlign w:val="center"/>
          </w:tcPr>
          <w:p w14:paraId="6CBD2213" w14:textId="77777777" w:rsidR="002541D8" w:rsidRDefault="002541D8" w:rsidP="002541D8">
            <w:pPr>
              <w:jc w:val="both"/>
              <w:rPr>
                <w:lang w:val="fr-FR"/>
              </w:rPr>
            </w:pPr>
          </w:p>
        </w:tc>
        <w:tc>
          <w:tcPr>
            <w:tcW w:w="567" w:type="dxa"/>
            <w:vAlign w:val="center"/>
          </w:tcPr>
          <w:p w14:paraId="2ED1283E" w14:textId="77777777" w:rsidR="002541D8" w:rsidRDefault="002541D8" w:rsidP="002541D8">
            <w:pPr>
              <w:jc w:val="both"/>
              <w:rPr>
                <w:lang w:val="fr-FR"/>
              </w:rPr>
            </w:pPr>
          </w:p>
        </w:tc>
        <w:tc>
          <w:tcPr>
            <w:tcW w:w="567" w:type="dxa"/>
            <w:vAlign w:val="center"/>
          </w:tcPr>
          <w:p w14:paraId="29019762" w14:textId="77777777" w:rsidR="002541D8" w:rsidRDefault="002541D8" w:rsidP="002541D8">
            <w:pPr>
              <w:jc w:val="both"/>
              <w:rPr>
                <w:lang w:val="fr-FR"/>
              </w:rPr>
            </w:pPr>
          </w:p>
        </w:tc>
        <w:tc>
          <w:tcPr>
            <w:tcW w:w="567" w:type="dxa"/>
            <w:vAlign w:val="center"/>
          </w:tcPr>
          <w:p w14:paraId="3D1961AB" w14:textId="77777777" w:rsidR="002541D8" w:rsidRDefault="002541D8" w:rsidP="002541D8">
            <w:pPr>
              <w:jc w:val="both"/>
              <w:rPr>
                <w:lang w:val="fr-FR"/>
              </w:rPr>
            </w:pPr>
          </w:p>
        </w:tc>
        <w:tc>
          <w:tcPr>
            <w:tcW w:w="567" w:type="dxa"/>
            <w:vAlign w:val="center"/>
          </w:tcPr>
          <w:p w14:paraId="11C4B983" w14:textId="00B76F5E" w:rsidR="002541D8" w:rsidRDefault="002541D8" w:rsidP="002541D8">
            <w:pPr>
              <w:jc w:val="both"/>
              <w:rPr>
                <w:lang w:val="fr-FR"/>
              </w:rPr>
            </w:pPr>
          </w:p>
        </w:tc>
        <w:tc>
          <w:tcPr>
            <w:tcW w:w="567" w:type="dxa"/>
            <w:shd w:val="clear" w:color="auto" w:fill="auto"/>
            <w:vAlign w:val="center"/>
          </w:tcPr>
          <w:p w14:paraId="430D88A4" w14:textId="18381822" w:rsidR="002541D8" w:rsidRDefault="002541D8" w:rsidP="002541D8">
            <w:pPr>
              <w:jc w:val="both"/>
              <w:rPr>
                <w:lang w:val="fr-FR"/>
              </w:rPr>
            </w:pPr>
            <w:r>
              <w:rPr>
                <w:lang w:val="fr-FR"/>
              </w:rPr>
              <w:t>●</w:t>
            </w:r>
          </w:p>
        </w:tc>
        <w:tc>
          <w:tcPr>
            <w:tcW w:w="567" w:type="dxa"/>
            <w:shd w:val="clear" w:color="auto" w:fill="D9D9D9" w:themeFill="background1" w:themeFillShade="D9"/>
            <w:vAlign w:val="center"/>
          </w:tcPr>
          <w:p w14:paraId="793FE24D" w14:textId="77777777" w:rsidR="002541D8" w:rsidRDefault="002541D8" w:rsidP="002541D8">
            <w:pPr>
              <w:jc w:val="both"/>
              <w:rPr>
                <w:lang w:val="fr-FR"/>
              </w:rPr>
            </w:pPr>
          </w:p>
        </w:tc>
        <w:tc>
          <w:tcPr>
            <w:tcW w:w="567" w:type="dxa"/>
            <w:vAlign w:val="center"/>
          </w:tcPr>
          <w:p w14:paraId="22D9A54D" w14:textId="77777777" w:rsidR="002541D8" w:rsidRDefault="002541D8" w:rsidP="002541D8">
            <w:pPr>
              <w:jc w:val="both"/>
              <w:rPr>
                <w:lang w:val="fr-FR"/>
              </w:rPr>
            </w:pPr>
          </w:p>
        </w:tc>
      </w:tr>
      <w:tr w:rsidR="002541D8" w14:paraId="1EEF5CB1" w14:textId="77777777" w:rsidTr="002C1885">
        <w:trPr>
          <w:trHeight w:val="567"/>
          <w:jc w:val="center"/>
        </w:trPr>
        <w:tc>
          <w:tcPr>
            <w:tcW w:w="567" w:type="dxa"/>
            <w:vAlign w:val="center"/>
          </w:tcPr>
          <w:p w14:paraId="7DE1D1DD" w14:textId="77777777" w:rsidR="002541D8" w:rsidRDefault="002541D8" w:rsidP="002541D8">
            <w:pPr>
              <w:jc w:val="both"/>
              <w:rPr>
                <w:lang w:val="fr-FR"/>
              </w:rPr>
            </w:pPr>
          </w:p>
        </w:tc>
        <w:tc>
          <w:tcPr>
            <w:tcW w:w="567" w:type="dxa"/>
            <w:shd w:val="clear" w:color="auto" w:fill="D9D9D9" w:themeFill="background1" w:themeFillShade="D9"/>
            <w:vAlign w:val="center"/>
          </w:tcPr>
          <w:p w14:paraId="5B3D14C7" w14:textId="360C3650" w:rsidR="002541D8" w:rsidRDefault="002541D8" w:rsidP="002541D8">
            <w:pPr>
              <w:jc w:val="both"/>
              <w:rPr>
                <w:lang w:val="fr-FR"/>
              </w:rPr>
            </w:pPr>
          </w:p>
        </w:tc>
        <w:tc>
          <w:tcPr>
            <w:tcW w:w="567" w:type="dxa"/>
            <w:vAlign w:val="center"/>
          </w:tcPr>
          <w:p w14:paraId="5152FC1F" w14:textId="02667630" w:rsidR="002541D8" w:rsidRDefault="002541D8" w:rsidP="002541D8">
            <w:pPr>
              <w:jc w:val="both"/>
              <w:rPr>
                <w:lang w:val="fr-FR"/>
              </w:rPr>
            </w:pPr>
            <w:r>
              <w:rPr>
                <w:lang w:val="fr-FR"/>
              </w:rPr>
              <w:t>●</w:t>
            </w:r>
          </w:p>
        </w:tc>
        <w:tc>
          <w:tcPr>
            <w:tcW w:w="567" w:type="dxa"/>
            <w:vAlign w:val="center"/>
          </w:tcPr>
          <w:p w14:paraId="2454A25D" w14:textId="77777777" w:rsidR="002541D8" w:rsidRDefault="002541D8" w:rsidP="002541D8">
            <w:pPr>
              <w:jc w:val="both"/>
              <w:rPr>
                <w:lang w:val="fr-FR"/>
              </w:rPr>
            </w:pPr>
          </w:p>
        </w:tc>
        <w:tc>
          <w:tcPr>
            <w:tcW w:w="567" w:type="dxa"/>
            <w:vAlign w:val="center"/>
          </w:tcPr>
          <w:p w14:paraId="779F0554" w14:textId="2F2B5197" w:rsidR="002541D8" w:rsidRDefault="002541D8" w:rsidP="002541D8">
            <w:pPr>
              <w:jc w:val="both"/>
              <w:rPr>
                <w:lang w:val="fr-FR"/>
              </w:rPr>
            </w:pPr>
            <w:r>
              <w:rPr>
                <w:lang w:val="fr-FR"/>
              </w:rPr>
              <w:t>_</w:t>
            </w:r>
          </w:p>
        </w:tc>
        <w:tc>
          <w:tcPr>
            <w:tcW w:w="567" w:type="dxa"/>
            <w:vAlign w:val="center"/>
          </w:tcPr>
          <w:p w14:paraId="2A9C6014" w14:textId="2BE5E0BA" w:rsidR="002541D8" w:rsidRDefault="002541D8" w:rsidP="002541D8">
            <w:pPr>
              <w:jc w:val="both"/>
              <w:rPr>
                <w:lang w:val="fr-FR"/>
              </w:rPr>
            </w:pPr>
            <w:r>
              <w:rPr>
                <w:lang w:val="fr-FR"/>
              </w:rPr>
              <w:t>_</w:t>
            </w:r>
          </w:p>
        </w:tc>
        <w:tc>
          <w:tcPr>
            <w:tcW w:w="567" w:type="dxa"/>
            <w:vAlign w:val="center"/>
          </w:tcPr>
          <w:p w14:paraId="4C1E9CC8" w14:textId="33E1D996" w:rsidR="002541D8" w:rsidRDefault="002541D8" w:rsidP="002541D8">
            <w:pPr>
              <w:jc w:val="both"/>
              <w:rPr>
                <w:lang w:val="fr-FR"/>
              </w:rPr>
            </w:pPr>
            <w:r>
              <w:rPr>
                <w:lang w:val="fr-FR"/>
              </w:rPr>
              <w:t>_</w:t>
            </w:r>
          </w:p>
        </w:tc>
        <w:tc>
          <w:tcPr>
            <w:tcW w:w="567" w:type="dxa"/>
            <w:vAlign w:val="center"/>
          </w:tcPr>
          <w:p w14:paraId="4D71835D" w14:textId="7A650ECE" w:rsidR="002541D8" w:rsidRDefault="002541D8" w:rsidP="002541D8">
            <w:pPr>
              <w:jc w:val="both"/>
              <w:rPr>
                <w:lang w:val="fr-FR"/>
              </w:rPr>
            </w:pPr>
            <w:r>
              <w:rPr>
                <w:lang w:val="fr-FR"/>
              </w:rPr>
              <w:t>_</w:t>
            </w:r>
          </w:p>
        </w:tc>
        <w:tc>
          <w:tcPr>
            <w:tcW w:w="567" w:type="dxa"/>
            <w:vAlign w:val="center"/>
          </w:tcPr>
          <w:p w14:paraId="16C97768" w14:textId="11F5E156" w:rsidR="002541D8" w:rsidRDefault="002541D8" w:rsidP="002541D8">
            <w:pPr>
              <w:jc w:val="both"/>
              <w:rPr>
                <w:lang w:val="fr-FR"/>
              </w:rPr>
            </w:pPr>
            <w:r>
              <w:rPr>
                <w:lang w:val="fr-FR"/>
              </w:rPr>
              <w:t>_</w:t>
            </w:r>
          </w:p>
        </w:tc>
        <w:tc>
          <w:tcPr>
            <w:tcW w:w="567" w:type="dxa"/>
            <w:vAlign w:val="center"/>
          </w:tcPr>
          <w:p w14:paraId="5A34FA9A" w14:textId="20D25452" w:rsidR="002541D8" w:rsidRDefault="002541D8" w:rsidP="002541D8">
            <w:pPr>
              <w:jc w:val="both"/>
              <w:rPr>
                <w:lang w:val="fr-FR"/>
              </w:rPr>
            </w:pPr>
            <w:r>
              <w:rPr>
                <w:lang w:val="fr-FR"/>
              </w:rPr>
              <w:t>_</w:t>
            </w:r>
          </w:p>
        </w:tc>
        <w:tc>
          <w:tcPr>
            <w:tcW w:w="567" w:type="dxa"/>
            <w:vAlign w:val="center"/>
          </w:tcPr>
          <w:p w14:paraId="49F6847B" w14:textId="09168BC1" w:rsidR="002541D8" w:rsidRDefault="002541D8" w:rsidP="002541D8">
            <w:pPr>
              <w:jc w:val="both"/>
              <w:rPr>
                <w:lang w:val="fr-FR"/>
              </w:rPr>
            </w:pPr>
          </w:p>
        </w:tc>
        <w:tc>
          <w:tcPr>
            <w:tcW w:w="567" w:type="dxa"/>
            <w:shd w:val="clear" w:color="auto" w:fill="auto"/>
            <w:vAlign w:val="center"/>
          </w:tcPr>
          <w:p w14:paraId="11454943" w14:textId="7D3C7BBA" w:rsidR="002541D8" w:rsidRDefault="002541D8" w:rsidP="002541D8">
            <w:pPr>
              <w:jc w:val="both"/>
              <w:rPr>
                <w:lang w:val="fr-FR"/>
              </w:rPr>
            </w:pPr>
            <w:r>
              <w:rPr>
                <w:lang w:val="fr-FR"/>
              </w:rPr>
              <w:t>●</w:t>
            </w:r>
          </w:p>
        </w:tc>
        <w:tc>
          <w:tcPr>
            <w:tcW w:w="567" w:type="dxa"/>
            <w:shd w:val="clear" w:color="auto" w:fill="D9D9D9" w:themeFill="background1" w:themeFillShade="D9"/>
            <w:vAlign w:val="center"/>
          </w:tcPr>
          <w:p w14:paraId="2A185C5E" w14:textId="77777777" w:rsidR="002541D8" w:rsidRDefault="002541D8" w:rsidP="002541D8">
            <w:pPr>
              <w:jc w:val="both"/>
              <w:rPr>
                <w:lang w:val="fr-FR"/>
              </w:rPr>
            </w:pPr>
          </w:p>
        </w:tc>
        <w:tc>
          <w:tcPr>
            <w:tcW w:w="567" w:type="dxa"/>
            <w:vAlign w:val="center"/>
          </w:tcPr>
          <w:p w14:paraId="039C5180" w14:textId="77777777" w:rsidR="002541D8" w:rsidRDefault="002541D8" w:rsidP="002541D8">
            <w:pPr>
              <w:jc w:val="both"/>
              <w:rPr>
                <w:lang w:val="fr-FR"/>
              </w:rPr>
            </w:pPr>
          </w:p>
        </w:tc>
      </w:tr>
      <w:tr w:rsidR="002541D8" w14:paraId="69FFEB00" w14:textId="77777777" w:rsidTr="002C1885">
        <w:trPr>
          <w:trHeight w:val="567"/>
          <w:jc w:val="center"/>
        </w:trPr>
        <w:tc>
          <w:tcPr>
            <w:tcW w:w="567" w:type="dxa"/>
            <w:vAlign w:val="center"/>
          </w:tcPr>
          <w:p w14:paraId="49224EC7" w14:textId="77777777" w:rsidR="002541D8" w:rsidRDefault="002541D8" w:rsidP="002541D8">
            <w:pPr>
              <w:jc w:val="both"/>
              <w:rPr>
                <w:lang w:val="fr-FR"/>
              </w:rPr>
            </w:pPr>
          </w:p>
        </w:tc>
        <w:tc>
          <w:tcPr>
            <w:tcW w:w="567" w:type="dxa"/>
            <w:shd w:val="clear" w:color="auto" w:fill="D9D9D9" w:themeFill="background1" w:themeFillShade="D9"/>
            <w:vAlign w:val="center"/>
          </w:tcPr>
          <w:p w14:paraId="4434FBD7" w14:textId="77777777" w:rsidR="002541D8" w:rsidRDefault="002541D8" w:rsidP="002541D8">
            <w:pPr>
              <w:jc w:val="both"/>
              <w:rPr>
                <w:lang w:val="fr-FR"/>
              </w:rPr>
            </w:pPr>
          </w:p>
        </w:tc>
        <w:tc>
          <w:tcPr>
            <w:tcW w:w="567" w:type="dxa"/>
            <w:vAlign w:val="center"/>
          </w:tcPr>
          <w:p w14:paraId="3FAE2EE3" w14:textId="3E4BF0EC" w:rsidR="002541D8" w:rsidRDefault="002541D8" w:rsidP="002541D8">
            <w:pPr>
              <w:jc w:val="both"/>
              <w:rPr>
                <w:lang w:val="fr-FR"/>
              </w:rPr>
            </w:pPr>
            <w:r>
              <w:rPr>
                <w:lang w:val="fr-FR"/>
              </w:rPr>
              <w:t>●</w:t>
            </w:r>
          </w:p>
        </w:tc>
        <w:tc>
          <w:tcPr>
            <w:tcW w:w="567" w:type="dxa"/>
            <w:vAlign w:val="center"/>
          </w:tcPr>
          <w:p w14:paraId="4D3EC8BF" w14:textId="77777777" w:rsidR="002541D8" w:rsidRDefault="002541D8" w:rsidP="002541D8">
            <w:pPr>
              <w:jc w:val="both"/>
              <w:rPr>
                <w:lang w:val="fr-FR"/>
              </w:rPr>
            </w:pPr>
          </w:p>
        </w:tc>
        <w:tc>
          <w:tcPr>
            <w:tcW w:w="567" w:type="dxa"/>
            <w:vAlign w:val="center"/>
          </w:tcPr>
          <w:p w14:paraId="184994C2" w14:textId="3A68803F" w:rsidR="002541D8" w:rsidRDefault="002541D8" w:rsidP="002541D8">
            <w:pPr>
              <w:jc w:val="both"/>
              <w:rPr>
                <w:lang w:val="fr-FR"/>
              </w:rPr>
            </w:pPr>
            <w:r>
              <w:rPr>
                <w:lang w:val="fr-FR"/>
              </w:rPr>
              <w:t>|</w:t>
            </w:r>
          </w:p>
        </w:tc>
        <w:tc>
          <w:tcPr>
            <w:tcW w:w="567" w:type="dxa"/>
            <w:vAlign w:val="center"/>
          </w:tcPr>
          <w:p w14:paraId="59DC853B" w14:textId="1F843AE3" w:rsidR="002541D8" w:rsidRDefault="002541D8" w:rsidP="002541D8">
            <w:pPr>
              <w:jc w:val="both"/>
              <w:rPr>
                <w:lang w:val="fr-FR"/>
              </w:rPr>
            </w:pPr>
            <w:r>
              <w:rPr>
                <w:lang w:val="fr-FR"/>
              </w:rPr>
              <w:t>―</w:t>
            </w:r>
          </w:p>
        </w:tc>
        <w:tc>
          <w:tcPr>
            <w:tcW w:w="567" w:type="dxa"/>
            <w:vAlign w:val="center"/>
          </w:tcPr>
          <w:p w14:paraId="3B13FC5B" w14:textId="63426F77" w:rsidR="002541D8" w:rsidRDefault="002541D8" w:rsidP="002541D8">
            <w:pPr>
              <w:jc w:val="both"/>
              <w:rPr>
                <w:lang w:val="fr-FR"/>
              </w:rPr>
            </w:pPr>
            <w:r>
              <w:rPr>
                <w:lang w:val="fr-FR"/>
              </w:rPr>
              <w:t>―</w:t>
            </w:r>
          </w:p>
        </w:tc>
        <w:tc>
          <w:tcPr>
            <w:tcW w:w="567" w:type="dxa"/>
            <w:vAlign w:val="center"/>
          </w:tcPr>
          <w:p w14:paraId="7BF00F75" w14:textId="3BA0B673" w:rsidR="002541D8" w:rsidRDefault="002541D8" w:rsidP="002541D8">
            <w:pPr>
              <w:jc w:val="both"/>
              <w:rPr>
                <w:lang w:val="fr-FR"/>
              </w:rPr>
            </w:pPr>
            <w:r>
              <w:rPr>
                <w:lang w:val="fr-FR"/>
              </w:rPr>
              <w:t>―</w:t>
            </w:r>
          </w:p>
        </w:tc>
        <w:tc>
          <w:tcPr>
            <w:tcW w:w="567" w:type="dxa"/>
            <w:vAlign w:val="center"/>
          </w:tcPr>
          <w:p w14:paraId="438DF257" w14:textId="2ED3D987" w:rsidR="002541D8" w:rsidRDefault="002541D8" w:rsidP="002541D8">
            <w:pPr>
              <w:jc w:val="both"/>
              <w:rPr>
                <w:lang w:val="fr-FR"/>
              </w:rPr>
            </w:pPr>
            <w:r>
              <w:rPr>
                <w:lang w:val="fr-FR"/>
              </w:rPr>
              <w:t>―</w:t>
            </w:r>
          </w:p>
        </w:tc>
        <w:tc>
          <w:tcPr>
            <w:tcW w:w="567" w:type="dxa"/>
            <w:vAlign w:val="center"/>
          </w:tcPr>
          <w:p w14:paraId="44761DD6" w14:textId="40E869B0" w:rsidR="002541D8" w:rsidRDefault="002541D8" w:rsidP="002541D8">
            <w:pPr>
              <w:jc w:val="both"/>
              <w:rPr>
                <w:lang w:val="fr-FR"/>
              </w:rPr>
            </w:pPr>
            <w:r>
              <w:rPr>
                <w:lang w:val="fr-FR"/>
              </w:rPr>
              <w:t>|</w:t>
            </w:r>
          </w:p>
        </w:tc>
        <w:tc>
          <w:tcPr>
            <w:tcW w:w="567" w:type="dxa"/>
            <w:vAlign w:val="center"/>
          </w:tcPr>
          <w:p w14:paraId="3796D0BE" w14:textId="40FC1273" w:rsidR="002541D8" w:rsidRDefault="002541D8" w:rsidP="002541D8">
            <w:pPr>
              <w:jc w:val="both"/>
              <w:rPr>
                <w:lang w:val="fr-FR"/>
              </w:rPr>
            </w:pPr>
          </w:p>
        </w:tc>
        <w:tc>
          <w:tcPr>
            <w:tcW w:w="567" w:type="dxa"/>
            <w:shd w:val="clear" w:color="auto" w:fill="auto"/>
            <w:vAlign w:val="center"/>
          </w:tcPr>
          <w:p w14:paraId="2FD2DA66" w14:textId="14638CC1" w:rsidR="002541D8" w:rsidRDefault="002541D8" w:rsidP="002541D8">
            <w:pPr>
              <w:jc w:val="both"/>
              <w:rPr>
                <w:lang w:val="fr-FR"/>
              </w:rPr>
            </w:pPr>
            <w:r>
              <w:rPr>
                <w:lang w:val="fr-FR"/>
              </w:rPr>
              <w:t>●</w:t>
            </w:r>
          </w:p>
        </w:tc>
        <w:tc>
          <w:tcPr>
            <w:tcW w:w="567" w:type="dxa"/>
            <w:shd w:val="clear" w:color="auto" w:fill="D9D9D9" w:themeFill="background1" w:themeFillShade="D9"/>
            <w:vAlign w:val="center"/>
          </w:tcPr>
          <w:p w14:paraId="47113892" w14:textId="77777777" w:rsidR="002541D8" w:rsidRPr="002541D8" w:rsidRDefault="002541D8" w:rsidP="002541D8">
            <w:pPr>
              <w:jc w:val="both"/>
              <w:rPr>
                <w:highlight w:val="lightGray"/>
                <w:lang w:val="fr-FR"/>
              </w:rPr>
            </w:pPr>
          </w:p>
        </w:tc>
        <w:tc>
          <w:tcPr>
            <w:tcW w:w="567" w:type="dxa"/>
            <w:vAlign w:val="center"/>
          </w:tcPr>
          <w:p w14:paraId="7AB417BF" w14:textId="77777777" w:rsidR="002541D8" w:rsidRDefault="002541D8" w:rsidP="002541D8">
            <w:pPr>
              <w:jc w:val="both"/>
              <w:rPr>
                <w:lang w:val="fr-FR"/>
              </w:rPr>
            </w:pPr>
          </w:p>
        </w:tc>
      </w:tr>
      <w:tr w:rsidR="002541D8" w14:paraId="2F5DFC9B" w14:textId="229A7EAE" w:rsidTr="002C1885">
        <w:trPr>
          <w:trHeight w:val="567"/>
          <w:jc w:val="center"/>
        </w:trPr>
        <w:tc>
          <w:tcPr>
            <w:tcW w:w="567" w:type="dxa"/>
            <w:vAlign w:val="center"/>
          </w:tcPr>
          <w:p w14:paraId="0F9EDC54" w14:textId="77777777" w:rsidR="002541D8" w:rsidRDefault="002541D8" w:rsidP="002541D8">
            <w:pPr>
              <w:jc w:val="both"/>
              <w:rPr>
                <w:lang w:val="fr-FR"/>
              </w:rPr>
            </w:pPr>
          </w:p>
        </w:tc>
        <w:tc>
          <w:tcPr>
            <w:tcW w:w="567" w:type="dxa"/>
            <w:shd w:val="clear" w:color="auto" w:fill="D9D9D9" w:themeFill="background1" w:themeFillShade="D9"/>
            <w:vAlign w:val="center"/>
          </w:tcPr>
          <w:p w14:paraId="5C7734CB" w14:textId="77777777" w:rsidR="002541D8" w:rsidRDefault="002541D8" w:rsidP="002541D8">
            <w:pPr>
              <w:jc w:val="both"/>
              <w:rPr>
                <w:lang w:val="fr-FR"/>
              </w:rPr>
            </w:pPr>
          </w:p>
        </w:tc>
        <w:tc>
          <w:tcPr>
            <w:tcW w:w="567" w:type="dxa"/>
            <w:vAlign w:val="center"/>
          </w:tcPr>
          <w:p w14:paraId="64312503" w14:textId="15549E63" w:rsidR="002541D8" w:rsidRDefault="002541D8" w:rsidP="002541D8">
            <w:pPr>
              <w:jc w:val="both"/>
              <w:rPr>
                <w:lang w:val="fr-FR"/>
              </w:rPr>
            </w:pPr>
            <w:r>
              <w:rPr>
                <w:lang w:val="fr-FR"/>
              </w:rPr>
              <w:t>●</w:t>
            </w:r>
          </w:p>
        </w:tc>
        <w:tc>
          <w:tcPr>
            <w:tcW w:w="567" w:type="dxa"/>
            <w:vAlign w:val="center"/>
          </w:tcPr>
          <w:p w14:paraId="58A80466" w14:textId="77777777" w:rsidR="002541D8" w:rsidRDefault="002541D8" w:rsidP="002541D8">
            <w:pPr>
              <w:jc w:val="both"/>
              <w:rPr>
                <w:lang w:val="fr-FR"/>
              </w:rPr>
            </w:pPr>
          </w:p>
        </w:tc>
        <w:tc>
          <w:tcPr>
            <w:tcW w:w="567" w:type="dxa"/>
            <w:vAlign w:val="center"/>
          </w:tcPr>
          <w:p w14:paraId="4C65D90D" w14:textId="560CB479" w:rsidR="002541D8" w:rsidRDefault="002541D8" w:rsidP="002541D8">
            <w:pPr>
              <w:jc w:val="both"/>
              <w:rPr>
                <w:lang w:val="fr-FR"/>
              </w:rPr>
            </w:pPr>
            <w:r>
              <w:rPr>
                <w:lang w:val="fr-FR"/>
              </w:rPr>
              <w:t>|</w:t>
            </w:r>
          </w:p>
        </w:tc>
        <w:tc>
          <w:tcPr>
            <w:tcW w:w="567" w:type="dxa"/>
            <w:vAlign w:val="center"/>
          </w:tcPr>
          <w:p w14:paraId="7A44B650" w14:textId="3D8B241A" w:rsidR="002541D8" w:rsidRDefault="002541D8" w:rsidP="002541D8">
            <w:pPr>
              <w:jc w:val="both"/>
              <w:rPr>
                <w:lang w:val="fr-FR"/>
              </w:rPr>
            </w:pPr>
            <w:r>
              <w:rPr>
                <w:lang w:val="fr-FR"/>
              </w:rPr>
              <w:t>│</w:t>
            </w:r>
          </w:p>
        </w:tc>
        <w:tc>
          <w:tcPr>
            <w:tcW w:w="567" w:type="dxa"/>
            <w:vAlign w:val="center"/>
          </w:tcPr>
          <w:p w14:paraId="085DE377" w14:textId="77777777" w:rsidR="002541D8" w:rsidRDefault="002541D8" w:rsidP="002541D8">
            <w:pPr>
              <w:jc w:val="both"/>
              <w:rPr>
                <w:lang w:val="fr-FR"/>
              </w:rPr>
            </w:pPr>
          </w:p>
        </w:tc>
        <w:tc>
          <w:tcPr>
            <w:tcW w:w="567" w:type="dxa"/>
            <w:vAlign w:val="center"/>
          </w:tcPr>
          <w:p w14:paraId="39131F29" w14:textId="39202A3D" w:rsidR="002541D8" w:rsidRDefault="002541D8" w:rsidP="002541D8">
            <w:pPr>
              <w:jc w:val="both"/>
              <w:rPr>
                <w:lang w:val="fr-FR"/>
              </w:rPr>
            </w:pPr>
          </w:p>
        </w:tc>
        <w:tc>
          <w:tcPr>
            <w:tcW w:w="567" w:type="dxa"/>
            <w:vAlign w:val="center"/>
          </w:tcPr>
          <w:p w14:paraId="2D9F4ABA" w14:textId="47F91A08" w:rsidR="002541D8" w:rsidRDefault="002541D8" w:rsidP="002541D8">
            <w:pPr>
              <w:jc w:val="both"/>
              <w:rPr>
                <w:lang w:val="fr-FR"/>
              </w:rPr>
            </w:pPr>
            <w:r>
              <w:rPr>
                <w:lang w:val="fr-FR"/>
              </w:rPr>
              <w:t>│</w:t>
            </w:r>
          </w:p>
        </w:tc>
        <w:tc>
          <w:tcPr>
            <w:tcW w:w="567" w:type="dxa"/>
            <w:vAlign w:val="center"/>
          </w:tcPr>
          <w:p w14:paraId="3B87F4CB" w14:textId="5B0DF121" w:rsidR="002541D8" w:rsidRDefault="002541D8" w:rsidP="002541D8">
            <w:pPr>
              <w:jc w:val="both"/>
              <w:rPr>
                <w:lang w:val="fr-FR"/>
              </w:rPr>
            </w:pPr>
            <w:r>
              <w:rPr>
                <w:lang w:val="fr-FR"/>
              </w:rPr>
              <w:t>|</w:t>
            </w:r>
          </w:p>
        </w:tc>
        <w:tc>
          <w:tcPr>
            <w:tcW w:w="567" w:type="dxa"/>
            <w:vAlign w:val="center"/>
          </w:tcPr>
          <w:p w14:paraId="53028B73" w14:textId="02636E37" w:rsidR="002541D8" w:rsidRDefault="002541D8" w:rsidP="002541D8">
            <w:pPr>
              <w:jc w:val="both"/>
              <w:rPr>
                <w:lang w:val="fr-FR"/>
              </w:rPr>
            </w:pPr>
          </w:p>
        </w:tc>
        <w:tc>
          <w:tcPr>
            <w:tcW w:w="567" w:type="dxa"/>
            <w:vAlign w:val="center"/>
          </w:tcPr>
          <w:p w14:paraId="23AC985D" w14:textId="0A3F4C4C" w:rsidR="002541D8" w:rsidRDefault="002541D8" w:rsidP="002541D8">
            <w:pPr>
              <w:jc w:val="both"/>
              <w:rPr>
                <w:lang w:val="fr-FR"/>
              </w:rPr>
            </w:pPr>
            <w:r>
              <w:rPr>
                <w:lang w:val="fr-FR"/>
              </w:rPr>
              <w:t>●</w:t>
            </w:r>
          </w:p>
        </w:tc>
        <w:tc>
          <w:tcPr>
            <w:tcW w:w="567" w:type="dxa"/>
            <w:shd w:val="clear" w:color="auto" w:fill="D9D9D9" w:themeFill="background1" w:themeFillShade="D9"/>
            <w:vAlign w:val="center"/>
          </w:tcPr>
          <w:p w14:paraId="2571536F" w14:textId="77777777" w:rsidR="002541D8" w:rsidRDefault="002541D8" w:rsidP="002541D8">
            <w:pPr>
              <w:jc w:val="both"/>
              <w:rPr>
                <w:lang w:val="fr-FR"/>
              </w:rPr>
            </w:pPr>
          </w:p>
        </w:tc>
        <w:tc>
          <w:tcPr>
            <w:tcW w:w="567" w:type="dxa"/>
            <w:vAlign w:val="center"/>
          </w:tcPr>
          <w:p w14:paraId="1BFA8E1D" w14:textId="77777777" w:rsidR="002541D8" w:rsidRDefault="002541D8" w:rsidP="002541D8">
            <w:pPr>
              <w:jc w:val="both"/>
              <w:rPr>
                <w:lang w:val="fr-FR"/>
              </w:rPr>
            </w:pPr>
          </w:p>
        </w:tc>
      </w:tr>
      <w:tr w:rsidR="002541D8" w14:paraId="1A4C8A0D" w14:textId="762AAB26" w:rsidTr="002C1885">
        <w:trPr>
          <w:trHeight w:val="567"/>
          <w:jc w:val="center"/>
        </w:trPr>
        <w:tc>
          <w:tcPr>
            <w:tcW w:w="567" w:type="dxa"/>
            <w:vAlign w:val="center"/>
          </w:tcPr>
          <w:p w14:paraId="43B09176" w14:textId="77777777" w:rsidR="002541D8" w:rsidRDefault="002541D8" w:rsidP="002541D8">
            <w:pPr>
              <w:jc w:val="both"/>
              <w:rPr>
                <w:lang w:val="fr-FR"/>
              </w:rPr>
            </w:pPr>
          </w:p>
        </w:tc>
        <w:tc>
          <w:tcPr>
            <w:tcW w:w="567" w:type="dxa"/>
            <w:shd w:val="clear" w:color="auto" w:fill="D9D9D9" w:themeFill="background1" w:themeFillShade="D9"/>
            <w:vAlign w:val="center"/>
          </w:tcPr>
          <w:p w14:paraId="67C93CD3" w14:textId="77777777" w:rsidR="002541D8" w:rsidRDefault="002541D8" w:rsidP="002541D8">
            <w:pPr>
              <w:jc w:val="both"/>
              <w:rPr>
                <w:lang w:val="fr-FR"/>
              </w:rPr>
            </w:pPr>
          </w:p>
        </w:tc>
        <w:tc>
          <w:tcPr>
            <w:tcW w:w="567" w:type="dxa"/>
            <w:vAlign w:val="center"/>
          </w:tcPr>
          <w:p w14:paraId="2E2F4624" w14:textId="6A4D0983" w:rsidR="002541D8" w:rsidRDefault="002541D8" w:rsidP="002541D8">
            <w:pPr>
              <w:jc w:val="both"/>
              <w:rPr>
                <w:lang w:val="fr-FR"/>
              </w:rPr>
            </w:pPr>
            <w:r>
              <w:rPr>
                <w:lang w:val="fr-FR"/>
              </w:rPr>
              <w:t>●</w:t>
            </w:r>
          </w:p>
        </w:tc>
        <w:tc>
          <w:tcPr>
            <w:tcW w:w="567" w:type="dxa"/>
            <w:vAlign w:val="center"/>
          </w:tcPr>
          <w:p w14:paraId="4383AA2D" w14:textId="77777777" w:rsidR="002541D8" w:rsidRDefault="002541D8" w:rsidP="002541D8">
            <w:pPr>
              <w:jc w:val="both"/>
              <w:rPr>
                <w:lang w:val="fr-FR"/>
              </w:rPr>
            </w:pPr>
          </w:p>
        </w:tc>
        <w:tc>
          <w:tcPr>
            <w:tcW w:w="567" w:type="dxa"/>
            <w:vAlign w:val="center"/>
          </w:tcPr>
          <w:p w14:paraId="66A2A499" w14:textId="407459A7" w:rsidR="002541D8" w:rsidRDefault="002541D8" w:rsidP="002541D8">
            <w:pPr>
              <w:jc w:val="both"/>
              <w:rPr>
                <w:lang w:val="fr-FR"/>
              </w:rPr>
            </w:pPr>
            <w:r>
              <w:rPr>
                <w:lang w:val="fr-FR"/>
              </w:rPr>
              <w:t>|</w:t>
            </w:r>
          </w:p>
        </w:tc>
        <w:tc>
          <w:tcPr>
            <w:tcW w:w="567" w:type="dxa"/>
            <w:vAlign w:val="center"/>
          </w:tcPr>
          <w:p w14:paraId="08917367" w14:textId="54C7A447" w:rsidR="002541D8" w:rsidRDefault="002541D8" w:rsidP="002541D8">
            <w:pPr>
              <w:jc w:val="both"/>
              <w:rPr>
                <w:lang w:val="fr-FR"/>
              </w:rPr>
            </w:pPr>
            <w:r>
              <w:rPr>
                <w:lang w:val="fr-FR"/>
              </w:rPr>
              <w:t>│</w:t>
            </w:r>
          </w:p>
        </w:tc>
        <w:tc>
          <w:tcPr>
            <w:tcW w:w="567" w:type="dxa"/>
            <w:vAlign w:val="center"/>
          </w:tcPr>
          <w:p w14:paraId="3D83EB81" w14:textId="77777777" w:rsidR="002541D8" w:rsidRDefault="002541D8" w:rsidP="002541D8">
            <w:pPr>
              <w:jc w:val="both"/>
              <w:rPr>
                <w:lang w:val="fr-FR"/>
              </w:rPr>
            </w:pPr>
          </w:p>
        </w:tc>
        <w:tc>
          <w:tcPr>
            <w:tcW w:w="567" w:type="dxa"/>
            <w:vAlign w:val="center"/>
          </w:tcPr>
          <w:p w14:paraId="4F04E685" w14:textId="14EC04E1" w:rsidR="002541D8" w:rsidRDefault="002541D8" w:rsidP="002541D8">
            <w:pPr>
              <w:jc w:val="both"/>
              <w:rPr>
                <w:lang w:val="fr-FR"/>
              </w:rPr>
            </w:pPr>
          </w:p>
        </w:tc>
        <w:tc>
          <w:tcPr>
            <w:tcW w:w="567" w:type="dxa"/>
            <w:vAlign w:val="center"/>
          </w:tcPr>
          <w:p w14:paraId="0A0C6DB0" w14:textId="3F854BBB" w:rsidR="002541D8" w:rsidRDefault="002541D8" w:rsidP="002541D8">
            <w:pPr>
              <w:jc w:val="both"/>
              <w:rPr>
                <w:lang w:val="fr-FR"/>
              </w:rPr>
            </w:pPr>
            <w:r>
              <w:rPr>
                <w:lang w:val="fr-FR"/>
              </w:rPr>
              <w:t>│</w:t>
            </w:r>
          </w:p>
        </w:tc>
        <w:tc>
          <w:tcPr>
            <w:tcW w:w="567" w:type="dxa"/>
            <w:vAlign w:val="center"/>
          </w:tcPr>
          <w:p w14:paraId="0FAB6048" w14:textId="08E8839E" w:rsidR="002541D8" w:rsidRDefault="002541D8" w:rsidP="002541D8">
            <w:pPr>
              <w:jc w:val="both"/>
              <w:rPr>
                <w:lang w:val="fr-FR"/>
              </w:rPr>
            </w:pPr>
            <w:r>
              <w:rPr>
                <w:lang w:val="fr-FR"/>
              </w:rPr>
              <w:t>|</w:t>
            </w:r>
          </w:p>
        </w:tc>
        <w:tc>
          <w:tcPr>
            <w:tcW w:w="567" w:type="dxa"/>
            <w:vAlign w:val="center"/>
          </w:tcPr>
          <w:p w14:paraId="19D8A599" w14:textId="69C6EE28" w:rsidR="002541D8" w:rsidRDefault="002541D8" w:rsidP="002541D8">
            <w:pPr>
              <w:jc w:val="both"/>
              <w:rPr>
                <w:lang w:val="fr-FR"/>
              </w:rPr>
            </w:pPr>
          </w:p>
        </w:tc>
        <w:tc>
          <w:tcPr>
            <w:tcW w:w="567" w:type="dxa"/>
            <w:vAlign w:val="center"/>
          </w:tcPr>
          <w:p w14:paraId="27559BF3" w14:textId="3E061423" w:rsidR="002541D8" w:rsidRDefault="002541D8" w:rsidP="002541D8">
            <w:pPr>
              <w:jc w:val="both"/>
              <w:rPr>
                <w:lang w:val="fr-FR"/>
              </w:rPr>
            </w:pPr>
            <w:r>
              <w:rPr>
                <w:lang w:val="fr-FR"/>
              </w:rPr>
              <w:t>●</w:t>
            </w:r>
          </w:p>
        </w:tc>
        <w:tc>
          <w:tcPr>
            <w:tcW w:w="567" w:type="dxa"/>
            <w:shd w:val="clear" w:color="auto" w:fill="D9D9D9" w:themeFill="background1" w:themeFillShade="D9"/>
            <w:vAlign w:val="center"/>
          </w:tcPr>
          <w:p w14:paraId="4EEE9C68" w14:textId="77777777" w:rsidR="002541D8" w:rsidRDefault="002541D8" w:rsidP="002541D8">
            <w:pPr>
              <w:jc w:val="both"/>
              <w:rPr>
                <w:lang w:val="fr-FR"/>
              </w:rPr>
            </w:pPr>
          </w:p>
        </w:tc>
        <w:tc>
          <w:tcPr>
            <w:tcW w:w="567" w:type="dxa"/>
            <w:vAlign w:val="center"/>
          </w:tcPr>
          <w:p w14:paraId="5DF4CEFC" w14:textId="77777777" w:rsidR="002541D8" w:rsidRDefault="002541D8" w:rsidP="002541D8">
            <w:pPr>
              <w:jc w:val="both"/>
              <w:rPr>
                <w:lang w:val="fr-FR"/>
              </w:rPr>
            </w:pPr>
          </w:p>
        </w:tc>
      </w:tr>
      <w:tr w:rsidR="002541D8" w14:paraId="6171F20A" w14:textId="77777777" w:rsidTr="002C1885">
        <w:trPr>
          <w:trHeight w:val="567"/>
          <w:jc w:val="center"/>
        </w:trPr>
        <w:tc>
          <w:tcPr>
            <w:tcW w:w="567" w:type="dxa"/>
            <w:vAlign w:val="center"/>
          </w:tcPr>
          <w:p w14:paraId="10187392" w14:textId="77777777" w:rsidR="002541D8" w:rsidRDefault="002541D8" w:rsidP="002541D8">
            <w:pPr>
              <w:jc w:val="both"/>
              <w:rPr>
                <w:lang w:val="fr-FR"/>
              </w:rPr>
            </w:pPr>
          </w:p>
        </w:tc>
        <w:tc>
          <w:tcPr>
            <w:tcW w:w="567" w:type="dxa"/>
            <w:shd w:val="clear" w:color="auto" w:fill="D9D9D9" w:themeFill="background1" w:themeFillShade="D9"/>
            <w:vAlign w:val="center"/>
          </w:tcPr>
          <w:p w14:paraId="151674B2" w14:textId="77777777" w:rsidR="002541D8" w:rsidRDefault="002541D8" w:rsidP="002541D8">
            <w:pPr>
              <w:jc w:val="both"/>
              <w:rPr>
                <w:lang w:val="fr-FR"/>
              </w:rPr>
            </w:pPr>
          </w:p>
        </w:tc>
        <w:tc>
          <w:tcPr>
            <w:tcW w:w="567" w:type="dxa"/>
            <w:vAlign w:val="center"/>
          </w:tcPr>
          <w:p w14:paraId="19877D2D" w14:textId="62C72C7E" w:rsidR="002541D8" w:rsidRDefault="002541D8" w:rsidP="002541D8">
            <w:pPr>
              <w:jc w:val="both"/>
              <w:rPr>
                <w:lang w:val="fr-FR"/>
              </w:rPr>
            </w:pPr>
            <w:r>
              <w:rPr>
                <w:lang w:val="fr-FR"/>
              </w:rPr>
              <w:t>●</w:t>
            </w:r>
          </w:p>
        </w:tc>
        <w:tc>
          <w:tcPr>
            <w:tcW w:w="567" w:type="dxa"/>
            <w:vAlign w:val="center"/>
          </w:tcPr>
          <w:p w14:paraId="650C8779" w14:textId="77777777" w:rsidR="002541D8" w:rsidRDefault="002541D8" w:rsidP="002541D8">
            <w:pPr>
              <w:jc w:val="both"/>
              <w:rPr>
                <w:lang w:val="fr-FR"/>
              </w:rPr>
            </w:pPr>
          </w:p>
        </w:tc>
        <w:tc>
          <w:tcPr>
            <w:tcW w:w="567" w:type="dxa"/>
            <w:vAlign w:val="center"/>
          </w:tcPr>
          <w:p w14:paraId="7DD9D6C6" w14:textId="315C1016" w:rsidR="002541D8" w:rsidRDefault="002541D8" w:rsidP="002541D8">
            <w:pPr>
              <w:jc w:val="both"/>
              <w:rPr>
                <w:lang w:val="fr-FR"/>
              </w:rPr>
            </w:pPr>
            <w:r>
              <w:rPr>
                <w:lang w:val="fr-FR"/>
              </w:rPr>
              <w:t>|</w:t>
            </w:r>
          </w:p>
        </w:tc>
        <w:tc>
          <w:tcPr>
            <w:tcW w:w="567" w:type="dxa"/>
            <w:vAlign w:val="center"/>
          </w:tcPr>
          <w:p w14:paraId="2911694F" w14:textId="5D71881C" w:rsidR="002541D8" w:rsidRDefault="002541D8" w:rsidP="002541D8">
            <w:pPr>
              <w:jc w:val="both"/>
              <w:rPr>
                <w:lang w:val="fr-FR"/>
              </w:rPr>
            </w:pPr>
            <w:r>
              <w:rPr>
                <w:lang w:val="fr-FR"/>
              </w:rPr>
              <w:t>º</w:t>
            </w:r>
          </w:p>
        </w:tc>
        <w:tc>
          <w:tcPr>
            <w:tcW w:w="567" w:type="dxa"/>
            <w:vAlign w:val="center"/>
          </w:tcPr>
          <w:p w14:paraId="404F4020" w14:textId="677F7F06" w:rsidR="002541D8" w:rsidRDefault="002541D8" w:rsidP="002541D8">
            <w:pPr>
              <w:jc w:val="both"/>
              <w:rPr>
                <w:lang w:val="fr-FR"/>
              </w:rPr>
            </w:pPr>
            <w:r>
              <w:rPr>
                <w:lang w:val="fr-FR"/>
              </w:rPr>
              <w:t>º</w:t>
            </w:r>
          </w:p>
        </w:tc>
        <w:tc>
          <w:tcPr>
            <w:tcW w:w="567" w:type="dxa"/>
            <w:vAlign w:val="center"/>
          </w:tcPr>
          <w:p w14:paraId="1C01CD73" w14:textId="2138F5C1" w:rsidR="002541D8" w:rsidRDefault="002541D8" w:rsidP="002541D8">
            <w:pPr>
              <w:jc w:val="both"/>
              <w:rPr>
                <w:lang w:val="fr-FR"/>
              </w:rPr>
            </w:pPr>
            <w:r>
              <w:rPr>
                <w:lang w:val="fr-FR"/>
              </w:rPr>
              <w:t>º</w:t>
            </w:r>
          </w:p>
        </w:tc>
        <w:tc>
          <w:tcPr>
            <w:tcW w:w="567" w:type="dxa"/>
            <w:vAlign w:val="center"/>
          </w:tcPr>
          <w:p w14:paraId="0C336EC6" w14:textId="2138A829" w:rsidR="002541D8" w:rsidRDefault="002541D8" w:rsidP="002541D8">
            <w:pPr>
              <w:jc w:val="both"/>
              <w:rPr>
                <w:lang w:val="fr-FR"/>
              </w:rPr>
            </w:pPr>
            <w:r>
              <w:rPr>
                <w:lang w:val="fr-FR"/>
              </w:rPr>
              <w:t>º</w:t>
            </w:r>
          </w:p>
        </w:tc>
        <w:tc>
          <w:tcPr>
            <w:tcW w:w="567" w:type="dxa"/>
            <w:vAlign w:val="center"/>
          </w:tcPr>
          <w:p w14:paraId="63CF1455" w14:textId="710C4DC3" w:rsidR="002541D8" w:rsidRDefault="002541D8" w:rsidP="002541D8">
            <w:pPr>
              <w:jc w:val="both"/>
              <w:rPr>
                <w:lang w:val="fr-FR"/>
              </w:rPr>
            </w:pPr>
            <w:r>
              <w:rPr>
                <w:lang w:val="fr-FR"/>
              </w:rPr>
              <w:t>|</w:t>
            </w:r>
          </w:p>
        </w:tc>
        <w:tc>
          <w:tcPr>
            <w:tcW w:w="567" w:type="dxa"/>
            <w:vAlign w:val="center"/>
          </w:tcPr>
          <w:p w14:paraId="2C2D6C09" w14:textId="3C996546" w:rsidR="002541D8" w:rsidRDefault="002541D8" w:rsidP="002541D8">
            <w:pPr>
              <w:jc w:val="both"/>
              <w:rPr>
                <w:lang w:val="fr-FR"/>
              </w:rPr>
            </w:pPr>
          </w:p>
        </w:tc>
        <w:tc>
          <w:tcPr>
            <w:tcW w:w="567" w:type="dxa"/>
            <w:vAlign w:val="center"/>
          </w:tcPr>
          <w:p w14:paraId="65966165" w14:textId="1BB81275" w:rsidR="002541D8" w:rsidRDefault="002541D8" w:rsidP="002541D8">
            <w:pPr>
              <w:jc w:val="both"/>
              <w:rPr>
                <w:lang w:val="fr-FR"/>
              </w:rPr>
            </w:pPr>
            <w:r>
              <w:rPr>
                <w:lang w:val="fr-FR"/>
              </w:rPr>
              <w:t>●</w:t>
            </w:r>
          </w:p>
        </w:tc>
        <w:tc>
          <w:tcPr>
            <w:tcW w:w="567" w:type="dxa"/>
            <w:shd w:val="clear" w:color="auto" w:fill="D9D9D9" w:themeFill="background1" w:themeFillShade="D9"/>
            <w:vAlign w:val="center"/>
          </w:tcPr>
          <w:p w14:paraId="55234E82" w14:textId="77777777" w:rsidR="002541D8" w:rsidRDefault="002541D8" w:rsidP="002541D8">
            <w:pPr>
              <w:jc w:val="both"/>
              <w:rPr>
                <w:lang w:val="fr-FR"/>
              </w:rPr>
            </w:pPr>
          </w:p>
        </w:tc>
        <w:tc>
          <w:tcPr>
            <w:tcW w:w="567" w:type="dxa"/>
            <w:vAlign w:val="center"/>
          </w:tcPr>
          <w:p w14:paraId="4687C3DE" w14:textId="77777777" w:rsidR="002541D8" w:rsidRDefault="002541D8" w:rsidP="002541D8">
            <w:pPr>
              <w:jc w:val="both"/>
              <w:rPr>
                <w:lang w:val="fr-FR"/>
              </w:rPr>
            </w:pPr>
          </w:p>
        </w:tc>
      </w:tr>
      <w:tr w:rsidR="002541D8" w14:paraId="1A3C0A67" w14:textId="13B56EE5" w:rsidTr="002C1885">
        <w:trPr>
          <w:trHeight w:val="567"/>
          <w:jc w:val="center"/>
        </w:trPr>
        <w:tc>
          <w:tcPr>
            <w:tcW w:w="567" w:type="dxa"/>
            <w:vAlign w:val="center"/>
          </w:tcPr>
          <w:p w14:paraId="0558E739" w14:textId="77777777" w:rsidR="002541D8" w:rsidRDefault="002541D8" w:rsidP="002541D8">
            <w:pPr>
              <w:jc w:val="both"/>
              <w:rPr>
                <w:lang w:val="fr-FR"/>
              </w:rPr>
            </w:pPr>
          </w:p>
        </w:tc>
        <w:tc>
          <w:tcPr>
            <w:tcW w:w="567" w:type="dxa"/>
            <w:shd w:val="clear" w:color="auto" w:fill="D9D9D9" w:themeFill="background1" w:themeFillShade="D9"/>
            <w:vAlign w:val="center"/>
          </w:tcPr>
          <w:p w14:paraId="3EAB28A9" w14:textId="77777777" w:rsidR="002541D8" w:rsidRDefault="002541D8" w:rsidP="002541D8">
            <w:pPr>
              <w:jc w:val="both"/>
              <w:rPr>
                <w:lang w:val="fr-FR"/>
              </w:rPr>
            </w:pPr>
          </w:p>
        </w:tc>
        <w:tc>
          <w:tcPr>
            <w:tcW w:w="567" w:type="dxa"/>
            <w:vAlign w:val="center"/>
          </w:tcPr>
          <w:p w14:paraId="4743A2A7" w14:textId="2872E6B8" w:rsidR="002541D8" w:rsidRDefault="002541D8" w:rsidP="002541D8">
            <w:pPr>
              <w:jc w:val="both"/>
              <w:rPr>
                <w:lang w:val="fr-FR"/>
              </w:rPr>
            </w:pPr>
            <w:r>
              <w:rPr>
                <w:lang w:val="fr-FR"/>
              </w:rPr>
              <w:t>●</w:t>
            </w:r>
          </w:p>
        </w:tc>
        <w:tc>
          <w:tcPr>
            <w:tcW w:w="567" w:type="dxa"/>
            <w:vAlign w:val="center"/>
          </w:tcPr>
          <w:p w14:paraId="5F9401BE" w14:textId="77777777" w:rsidR="002541D8" w:rsidRDefault="002541D8" w:rsidP="002541D8">
            <w:pPr>
              <w:jc w:val="both"/>
              <w:rPr>
                <w:lang w:val="fr-FR"/>
              </w:rPr>
            </w:pPr>
          </w:p>
        </w:tc>
        <w:tc>
          <w:tcPr>
            <w:tcW w:w="567" w:type="dxa"/>
            <w:vAlign w:val="center"/>
          </w:tcPr>
          <w:p w14:paraId="08C3B08C" w14:textId="6740D5DE" w:rsidR="002541D8" w:rsidRDefault="002541D8" w:rsidP="002541D8">
            <w:pPr>
              <w:jc w:val="both"/>
              <w:rPr>
                <w:lang w:val="fr-FR"/>
              </w:rPr>
            </w:pPr>
            <w:r>
              <w:rPr>
                <w:lang w:val="fr-FR"/>
              </w:rPr>
              <w:t>_</w:t>
            </w:r>
          </w:p>
        </w:tc>
        <w:tc>
          <w:tcPr>
            <w:tcW w:w="567" w:type="dxa"/>
            <w:vAlign w:val="center"/>
          </w:tcPr>
          <w:p w14:paraId="56589019" w14:textId="3D599FC8" w:rsidR="002541D8" w:rsidRDefault="002541D8" w:rsidP="002541D8">
            <w:pPr>
              <w:jc w:val="both"/>
              <w:rPr>
                <w:lang w:val="fr-FR"/>
              </w:rPr>
            </w:pPr>
            <w:r>
              <w:rPr>
                <w:lang w:val="fr-FR"/>
              </w:rPr>
              <w:t>_</w:t>
            </w:r>
          </w:p>
        </w:tc>
        <w:tc>
          <w:tcPr>
            <w:tcW w:w="567" w:type="dxa"/>
            <w:vAlign w:val="center"/>
          </w:tcPr>
          <w:p w14:paraId="5136A41D" w14:textId="32539858" w:rsidR="002541D8" w:rsidRDefault="002541D8" w:rsidP="002541D8">
            <w:pPr>
              <w:jc w:val="both"/>
              <w:rPr>
                <w:lang w:val="fr-FR"/>
              </w:rPr>
            </w:pPr>
            <w:r>
              <w:rPr>
                <w:lang w:val="fr-FR"/>
              </w:rPr>
              <w:t>_</w:t>
            </w:r>
          </w:p>
        </w:tc>
        <w:tc>
          <w:tcPr>
            <w:tcW w:w="567" w:type="dxa"/>
            <w:vAlign w:val="center"/>
          </w:tcPr>
          <w:p w14:paraId="1E9CF37D" w14:textId="4C0835E5" w:rsidR="002541D8" w:rsidRDefault="002541D8" w:rsidP="002541D8">
            <w:pPr>
              <w:jc w:val="both"/>
              <w:rPr>
                <w:lang w:val="fr-FR"/>
              </w:rPr>
            </w:pPr>
            <w:r>
              <w:rPr>
                <w:lang w:val="fr-FR"/>
              </w:rPr>
              <w:t>_</w:t>
            </w:r>
          </w:p>
        </w:tc>
        <w:tc>
          <w:tcPr>
            <w:tcW w:w="567" w:type="dxa"/>
            <w:vAlign w:val="center"/>
          </w:tcPr>
          <w:p w14:paraId="0635C52D" w14:textId="7208686E" w:rsidR="002541D8" w:rsidRDefault="002541D8" w:rsidP="002541D8">
            <w:pPr>
              <w:jc w:val="both"/>
              <w:rPr>
                <w:lang w:val="fr-FR"/>
              </w:rPr>
            </w:pPr>
            <w:r>
              <w:rPr>
                <w:lang w:val="fr-FR"/>
              </w:rPr>
              <w:t>_</w:t>
            </w:r>
          </w:p>
        </w:tc>
        <w:tc>
          <w:tcPr>
            <w:tcW w:w="567" w:type="dxa"/>
            <w:vAlign w:val="center"/>
          </w:tcPr>
          <w:p w14:paraId="6B409472" w14:textId="479B46C9" w:rsidR="002541D8" w:rsidRDefault="002541D8" w:rsidP="002541D8">
            <w:pPr>
              <w:jc w:val="both"/>
              <w:rPr>
                <w:lang w:val="fr-FR"/>
              </w:rPr>
            </w:pPr>
            <w:r>
              <w:rPr>
                <w:lang w:val="fr-FR"/>
              </w:rPr>
              <w:t>|</w:t>
            </w:r>
          </w:p>
        </w:tc>
        <w:tc>
          <w:tcPr>
            <w:tcW w:w="567" w:type="dxa"/>
            <w:vAlign w:val="center"/>
          </w:tcPr>
          <w:p w14:paraId="57D9FCC1" w14:textId="1A4BDBEB" w:rsidR="002541D8" w:rsidRDefault="002541D8" w:rsidP="002541D8">
            <w:pPr>
              <w:jc w:val="both"/>
              <w:rPr>
                <w:lang w:val="fr-FR"/>
              </w:rPr>
            </w:pPr>
          </w:p>
        </w:tc>
        <w:tc>
          <w:tcPr>
            <w:tcW w:w="567" w:type="dxa"/>
            <w:vAlign w:val="center"/>
          </w:tcPr>
          <w:p w14:paraId="60C254CC" w14:textId="2AF2C1EB" w:rsidR="002541D8" w:rsidRDefault="002541D8" w:rsidP="002541D8">
            <w:pPr>
              <w:jc w:val="both"/>
              <w:rPr>
                <w:lang w:val="fr-FR"/>
              </w:rPr>
            </w:pPr>
            <w:r>
              <w:rPr>
                <w:lang w:val="fr-FR"/>
              </w:rPr>
              <w:t>●</w:t>
            </w:r>
          </w:p>
        </w:tc>
        <w:tc>
          <w:tcPr>
            <w:tcW w:w="567" w:type="dxa"/>
            <w:shd w:val="clear" w:color="auto" w:fill="D9D9D9" w:themeFill="background1" w:themeFillShade="D9"/>
            <w:vAlign w:val="center"/>
          </w:tcPr>
          <w:p w14:paraId="36FB2BF5" w14:textId="77777777" w:rsidR="002541D8" w:rsidRDefault="002541D8" w:rsidP="002541D8">
            <w:pPr>
              <w:jc w:val="both"/>
              <w:rPr>
                <w:lang w:val="fr-FR"/>
              </w:rPr>
            </w:pPr>
          </w:p>
        </w:tc>
        <w:tc>
          <w:tcPr>
            <w:tcW w:w="567" w:type="dxa"/>
            <w:vAlign w:val="center"/>
          </w:tcPr>
          <w:p w14:paraId="326BF666" w14:textId="77777777" w:rsidR="002541D8" w:rsidRDefault="002541D8" w:rsidP="002541D8">
            <w:pPr>
              <w:jc w:val="both"/>
              <w:rPr>
                <w:lang w:val="fr-FR"/>
              </w:rPr>
            </w:pPr>
          </w:p>
        </w:tc>
      </w:tr>
      <w:tr w:rsidR="002541D8" w14:paraId="2D588391" w14:textId="72D86B29" w:rsidTr="002C1885">
        <w:trPr>
          <w:trHeight w:val="567"/>
          <w:jc w:val="center"/>
        </w:trPr>
        <w:tc>
          <w:tcPr>
            <w:tcW w:w="567" w:type="dxa"/>
            <w:vAlign w:val="center"/>
          </w:tcPr>
          <w:p w14:paraId="0C67C14D" w14:textId="77777777" w:rsidR="002541D8" w:rsidRDefault="002541D8" w:rsidP="002541D8">
            <w:pPr>
              <w:jc w:val="both"/>
              <w:rPr>
                <w:lang w:val="fr-FR"/>
              </w:rPr>
            </w:pPr>
          </w:p>
        </w:tc>
        <w:tc>
          <w:tcPr>
            <w:tcW w:w="567" w:type="dxa"/>
            <w:vAlign w:val="center"/>
          </w:tcPr>
          <w:p w14:paraId="036F5D13" w14:textId="77777777" w:rsidR="002541D8" w:rsidRDefault="002541D8" w:rsidP="002541D8">
            <w:pPr>
              <w:jc w:val="both"/>
              <w:rPr>
                <w:lang w:val="fr-FR"/>
              </w:rPr>
            </w:pPr>
          </w:p>
        </w:tc>
        <w:tc>
          <w:tcPr>
            <w:tcW w:w="567" w:type="dxa"/>
            <w:shd w:val="clear" w:color="auto" w:fill="D9D9D9" w:themeFill="background1" w:themeFillShade="D9"/>
            <w:vAlign w:val="center"/>
          </w:tcPr>
          <w:p w14:paraId="62525AEC" w14:textId="77777777" w:rsidR="002541D8" w:rsidRDefault="002541D8" w:rsidP="002541D8">
            <w:pPr>
              <w:jc w:val="both"/>
              <w:rPr>
                <w:lang w:val="fr-FR"/>
              </w:rPr>
            </w:pPr>
          </w:p>
        </w:tc>
        <w:tc>
          <w:tcPr>
            <w:tcW w:w="567" w:type="dxa"/>
            <w:vAlign w:val="center"/>
          </w:tcPr>
          <w:p w14:paraId="2E2596BB" w14:textId="7C54F851" w:rsidR="002541D8" w:rsidRDefault="002541D8" w:rsidP="002541D8">
            <w:pPr>
              <w:jc w:val="both"/>
              <w:rPr>
                <w:lang w:val="fr-FR"/>
              </w:rPr>
            </w:pPr>
            <w:r>
              <w:rPr>
                <w:lang w:val="fr-FR"/>
              </w:rPr>
              <w:t>●</w:t>
            </w:r>
          </w:p>
        </w:tc>
        <w:tc>
          <w:tcPr>
            <w:tcW w:w="567" w:type="dxa"/>
            <w:vAlign w:val="center"/>
          </w:tcPr>
          <w:p w14:paraId="0C76F258" w14:textId="4133D3E6" w:rsidR="002541D8" w:rsidRDefault="002541D8" w:rsidP="002541D8">
            <w:pPr>
              <w:jc w:val="both"/>
              <w:rPr>
                <w:lang w:val="fr-FR"/>
              </w:rPr>
            </w:pPr>
          </w:p>
        </w:tc>
        <w:tc>
          <w:tcPr>
            <w:tcW w:w="567" w:type="dxa"/>
            <w:vAlign w:val="center"/>
          </w:tcPr>
          <w:p w14:paraId="4A3BCEF1" w14:textId="3AC6CFB8" w:rsidR="002541D8" w:rsidRDefault="002541D8" w:rsidP="002541D8">
            <w:pPr>
              <w:jc w:val="both"/>
              <w:rPr>
                <w:lang w:val="fr-FR"/>
              </w:rPr>
            </w:pPr>
          </w:p>
        </w:tc>
        <w:tc>
          <w:tcPr>
            <w:tcW w:w="567" w:type="dxa"/>
            <w:vAlign w:val="center"/>
          </w:tcPr>
          <w:p w14:paraId="77EE9DF2" w14:textId="77777777" w:rsidR="002541D8" w:rsidRDefault="002541D8" w:rsidP="002541D8">
            <w:pPr>
              <w:jc w:val="both"/>
              <w:rPr>
                <w:lang w:val="fr-FR"/>
              </w:rPr>
            </w:pPr>
          </w:p>
        </w:tc>
        <w:tc>
          <w:tcPr>
            <w:tcW w:w="567" w:type="dxa"/>
            <w:vAlign w:val="center"/>
          </w:tcPr>
          <w:p w14:paraId="737EDD7F" w14:textId="593AAB34" w:rsidR="002541D8" w:rsidRDefault="002541D8" w:rsidP="002541D8">
            <w:pPr>
              <w:jc w:val="both"/>
              <w:rPr>
                <w:lang w:val="fr-FR"/>
              </w:rPr>
            </w:pPr>
          </w:p>
        </w:tc>
        <w:tc>
          <w:tcPr>
            <w:tcW w:w="567" w:type="dxa"/>
            <w:vAlign w:val="center"/>
          </w:tcPr>
          <w:p w14:paraId="65044B31" w14:textId="2C65D21F" w:rsidR="002541D8" w:rsidRDefault="002541D8" w:rsidP="002541D8">
            <w:pPr>
              <w:jc w:val="both"/>
              <w:rPr>
                <w:lang w:val="fr-FR"/>
              </w:rPr>
            </w:pPr>
          </w:p>
        </w:tc>
        <w:tc>
          <w:tcPr>
            <w:tcW w:w="567" w:type="dxa"/>
            <w:vAlign w:val="center"/>
          </w:tcPr>
          <w:p w14:paraId="36F54484" w14:textId="77777777" w:rsidR="002541D8" w:rsidRDefault="002541D8" w:rsidP="002541D8">
            <w:pPr>
              <w:jc w:val="both"/>
              <w:rPr>
                <w:lang w:val="fr-FR"/>
              </w:rPr>
            </w:pPr>
          </w:p>
        </w:tc>
        <w:tc>
          <w:tcPr>
            <w:tcW w:w="567" w:type="dxa"/>
            <w:vAlign w:val="center"/>
          </w:tcPr>
          <w:p w14:paraId="70C592F4" w14:textId="278BBD98" w:rsidR="002541D8" w:rsidRDefault="002541D8" w:rsidP="002541D8">
            <w:pPr>
              <w:jc w:val="both"/>
              <w:rPr>
                <w:lang w:val="fr-FR"/>
              </w:rPr>
            </w:pPr>
            <w:r>
              <w:rPr>
                <w:lang w:val="fr-FR"/>
              </w:rPr>
              <w:t>●</w:t>
            </w:r>
          </w:p>
        </w:tc>
        <w:tc>
          <w:tcPr>
            <w:tcW w:w="567" w:type="dxa"/>
            <w:shd w:val="clear" w:color="auto" w:fill="D9D9D9" w:themeFill="background1" w:themeFillShade="D9"/>
            <w:vAlign w:val="center"/>
          </w:tcPr>
          <w:p w14:paraId="66A39A04" w14:textId="77777777" w:rsidR="002541D8" w:rsidRDefault="002541D8" w:rsidP="002541D8">
            <w:pPr>
              <w:jc w:val="both"/>
              <w:rPr>
                <w:lang w:val="fr-FR"/>
              </w:rPr>
            </w:pPr>
          </w:p>
        </w:tc>
        <w:tc>
          <w:tcPr>
            <w:tcW w:w="567" w:type="dxa"/>
            <w:vAlign w:val="center"/>
          </w:tcPr>
          <w:p w14:paraId="02DC0D2D" w14:textId="77777777" w:rsidR="002541D8" w:rsidRDefault="002541D8" w:rsidP="002541D8">
            <w:pPr>
              <w:jc w:val="both"/>
              <w:rPr>
                <w:lang w:val="fr-FR"/>
              </w:rPr>
            </w:pPr>
          </w:p>
        </w:tc>
        <w:tc>
          <w:tcPr>
            <w:tcW w:w="567" w:type="dxa"/>
            <w:vAlign w:val="center"/>
          </w:tcPr>
          <w:p w14:paraId="7394085D" w14:textId="77777777" w:rsidR="002541D8" w:rsidRDefault="002541D8" w:rsidP="002541D8">
            <w:pPr>
              <w:jc w:val="both"/>
              <w:rPr>
                <w:lang w:val="fr-FR"/>
              </w:rPr>
            </w:pPr>
          </w:p>
        </w:tc>
      </w:tr>
      <w:tr w:rsidR="002541D8" w14:paraId="201E102F" w14:textId="77777777" w:rsidTr="002C1885">
        <w:trPr>
          <w:trHeight w:val="567"/>
          <w:jc w:val="center"/>
        </w:trPr>
        <w:tc>
          <w:tcPr>
            <w:tcW w:w="567" w:type="dxa"/>
            <w:vAlign w:val="center"/>
          </w:tcPr>
          <w:p w14:paraId="0A63E03B" w14:textId="77777777" w:rsidR="002541D8" w:rsidRDefault="002541D8" w:rsidP="002541D8">
            <w:pPr>
              <w:jc w:val="both"/>
              <w:rPr>
                <w:lang w:val="fr-FR"/>
              </w:rPr>
            </w:pPr>
          </w:p>
        </w:tc>
        <w:tc>
          <w:tcPr>
            <w:tcW w:w="567" w:type="dxa"/>
            <w:vAlign w:val="center"/>
          </w:tcPr>
          <w:p w14:paraId="349DF09B" w14:textId="77777777" w:rsidR="002541D8" w:rsidRDefault="002541D8" w:rsidP="002541D8">
            <w:pPr>
              <w:jc w:val="both"/>
              <w:rPr>
                <w:lang w:val="fr-FR"/>
              </w:rPr>
            </w:pPr>
          </w:p>
        </w:tc>
        <w:tc>
          <w:tcPr>
            <w:tcW w:w="567" w:type="dxa"/>
            <w:shd w:val="clear" w:color="auto" w:fill="D9D9D9" w:themeFill="background1" w:themeFillShade="D9"/>
            <w:vAlign w:val="center"/>
          </w:tcPr>
          <w:p w14:paraId="2A24347D" w14:textId="77777777" w:rsidR="002541D8" w:rsidRDefault="002541D8" w:rsidP="002541D8">
            <w:pPr>
              <w:jc w:val="both"/>
              <w:rPr>
                <w:lang w:val="fr-FR"/>
              </w:rPr>
            </w:pPr>
          </w:p>
        </w:tc>
        <w:tc>
          <w:tcPr>
            <w:tcW w:w="567" w:type="dxa"/>
            <w:vAlign w:val="center"/>
          </w:tcPr>
          <w:p w14:paraId="6B0E7843" w14:textId="70694EAD" w:rsidR="002541D8" w:rsidRDefault="002541D8" w:rsidP="002541D8">
            <w:pPr>
              <w:jc w:val="both"/>
              <w:rPr>
                <w:lang w:val="fr-FR"/>
              </w:rPr>
            </w:pPr>
            <w:r>
              <w:rPr>
                <w:lang w:val="fr-FR"/>
              </w:rPr>
              <w:t>●</w:t>
            </w:r>
          </w:p>
        </w:tc>
        <w:tc>
          <w:tcPr>
            <w:tcW w:w="567" w:type="dxa"/>
            <w:vAlign w:val="center"/>
          </w:tcPr>
          <w:p w14:paraId="49FE7281" w14:textId="12FC23CF" w:rsidR="002541D8" w:rsidRDefault="002541D8" w:rsidP="002541D8">
            <w:pPr>
              <w:jc w:val="both"/>
              <w:rPr>
                <w:lang w:val="fr-FR"/>
              </w:rPr>
            </w:pPr>
            <w:r>
              <w:rPr>
                <w:lang w:val="fr-FR"/>
              </w:rPr>
              <w:t>●</w:t>
            </w:r>
          </w:p>
        </w:tc>
        <w:tc>
          <w:tcPr>
            <w:tcW w:w="567" w:type="dxa"/>
            <w:vAlign w:val="center"/>
          </w:tcPr>
          <w:p w14:paraId="417BA990" w14:textId="6DF67179" w:rsidR="002541D8" w:rsidRDefault="002541D8" w:rsidP="002541D8">
            <w:pPr>
              <w:jc w:val="both"/>
              <w:rPr>
                <w:lang w:val="fr-FR"/>
              </w:rPr>
            </w:pPr>
            <w:r>
              <w:rPr>
                <w:lang w:val="fr-FR"/>
              </w:rPr>
              <w:t>●</w:t>
            </w:r>
          </w:p>
        </w:tc>
        <w:tc>
          <w:tcPr>
            <w:tcW w:w="567" w:type="dxa"/>
            <w:vAlign w:val="center"/>
          </w:tcPr>
          <w:p w14:paraId="4024C5F7" w14:textId="226C0E6B" w:rsidR="002541D8" w:rsidRDefault="002541D8" w:rsidP="002541D8">
            <w:pPr>
              <w:jc w:val="both"/>
              <w:rPr>
                <w:lang w:val="fr-FR"/>
              </w:rPr>
            </w:pPr>
            <w:r>
              <w:rPr>
                <w:lang w:val="fr-FR"/>
              </w:rPr>
              <w:t>●</w:t>
            </w:r>
          </w:p>
        </w:tc>
        <w:tc>
          <w:tcPr>
            <w:tcW w:w="567" w:type="dxa"/>
            <w:vAlign w:val="center"/>
          </w:tcPr>
          <w:p w14:paraId="5DCB679A" w14:textId="2671E23C" w:rsidR="002541D8" w:rsidRDefault="002541D8" w:rsidP="002541D8">
            <w:pPr>
              <w:jc w:val="both"/>
              <w:rPr>
                <w:lang w:val="fr-FR"/>
              </w:rPr>
            </w:pPr>
            <w:r>
              <w:rPr>
                <w:lang w:val="fr-FR"/>
              </w:rPr>
              <w:t>●</w:t>
            </w:r>
          </w:p>
        </w:tc>
        <w:tc>
          <w:tcPr>
            <w:tcW w:w="567" w:type="dxa"/>
            <w:vAlign w:val="center"/>
          </w:tcPr>
          <w:p w14:paraId="5F5254BD" w14:textId="7A00D695" w:rsidR="002541D8" w:rsidRDefault="002541D8" w:rsidP="002541D8">
            <w:pPr>
              <w:jc w:val="both"/>
              <w:rPr>
                <w:lang w:val="fr-FR"/>
              </w:rPr>
            </w:pPr>
            <w:r>
              <w:rPr>
                <w:lang w:val="fr-FR"/>
              </w:rPr>
              <w:t>●</w:t>
            </w:r>
          </w:p>
        </w:tc>
        <w:tc>
          <w:tcPr>
            <w:tcW w:w="567" w:type="dxa"/>
            <w:vAlign w:val="center"/>
          </w:tcPr>
          <w:p w14:paraId="3FEF29BE" w14:textId="0D351A94" w:rsidR="002541D8" w:rsidRDefault="002541D8" w:rsidP="002541D8">
            <w:pPr>
              <w:jc w:val="both"/>
              <w:rPr>
                <w:lang w:val="fr-FR"/>
              </w:rPr>
            </w:pPr>
            <w:r>
              <w:rPr>
                <w:lang w:val="fr-FR"/>
              </w:rPr>
              <w:t>●</w:t>
            </w:r>
          </w:p>
        </w:tc>
        <w:tc>
          <w:tcPr>
            <w:tcW w:w="567" w:type="dxa"/>
            <w:vAlign w:val="center"/>
          </w:tcPr>
          <w:p w14:paraId="7489AFAC" w14:textId="49494A66" w:rsidR="002541D8" w:rsidRDefault="002541D8" w:rsidP="002541D8">
            <w:pPr>
              <w:jc w:val="both"/>
              <w:rPr>
                <w:lang w:val="fr-FR"/>
              </w:rPr>
            </w:pPr>
            <w:r>
              <w:rPr>
                <w:lang w:val="fr-FR"/>
              </w:rPr>
              <w:t>●</w:t>
            </w:r>
          </w:p>
        </w:tc>
        <w:tc>
          <w:tcPr>
            <w:tcW w:w="567" w:type="dxa"/>
            <w:shd w:val="clear" w:color="auto" w:fill="D9D9D9" w:themeFill="background1" w:themeFillShade="D9"/>
            <w:vAlign w:val="center"/>
          </w:tcPr>
          <w:p w14:paraId="61255198" w14:textId="77777777" w:rsidR="002541D8" w:rsidRDefault="002541D8" w:rsidP="002541D8">
            <w:pPr>
              <w:jc w:val="both"/>
              <w:rPr>
                <w:lang w:val="fr-FR"/>
              </w:rPr>
            </w:pPr>
          </w:p>
        </w:tc>
        <w:tc>
          <w:tcPr>
            <w:tcW w:w="567" w:type="dxa"/>
            <w:vAlign w:val="center"/>
          </w:tcPr>
          <w:p w14:paraId="6FB814A6" w14:textId="77777777" w:rsidR="002541D8" w:rsidRDefault="002541D8" w:rsidP="002541D8">
            <w:pPr>
              <w:jc w:val="both"/>
              <w:rPr>
                <w:lang w:val="fr-FR"/>
              </w:rPr>
            </w:pPr>
          </w:p>
        </w:tc>
        <w:tc>
          <w:tcPr>
            <w:tcW w:w="567" w:type="dxa"/>
            <w:vAlign w:val="center"/>
          </w:tcPr>
          <w:p w14:paraId="03FD1BBF" w14:textId="77777777" w:rsidR="002541D8" w:rsidRDefault="002541D8" w:rsidP="002541D8">
            <w:pPr>
              <w:jc w:val="both"/>
              <w:rPr>
                <w:lang w:val="fr-FR"/>
              </w:rPr>
            </w:pPr>
          </w:p>
        </w:tc>
      </w:tr>
      <w:tr w:rsidR="002541D8" w14:paraId="3985EF3C" w14:textId="1111DD63" w:rsidTr="002C1885">
        <w:trPr>
          <w:trHeight w:val="567"/>
          <w:jc w:val="center"/>
        </w:trPr>
        <w:tc>
          <w:tcPr>
            <w:tcW w:w="567" w:type="dxa"/>
            <w:vAlign w:val="center"/>
          </w:tcPr>
          <w:p w14:paraId="37BC0BAC" w14:textId="77777777" w:rsidR="002541D8" w:rsidRDefault="002541D8" w:rsidP="002541D8">
            <w:pPr>
              <w:jc w:val="both"/>
              <w:rPr>
                <w:lang w:val="fr-FR"/>
              </w:rPr>
            </w:pPr>
          </w:p>
        </w:tc>
        <w:tc>
          <w:tcPr>
            <w:tcW w:w="567" w:type="dxa"/>
            <w:vAlign w:val="center"/>
          </w:tcPr>
          <w:p w14:paraId="44188F97" w14:textId="77777777" w:rsidR="002541D8" w:rsidRDefault="002541D8" w:rsidP="002541D8">
            <w:pPr>
              <w:jc w:val="both"/>
              <w:rPr>
                <w:lang w:val="fr-FR"/>
              </w:rPr>
            </w:pPr>
          </w:p>
        </w:tc>
        <w:tc>
          <w:tcPr>
            <w:tcW w:w="567" w:type="dxa"/>
            <w:vAlign w:val="center"/>
          </w:tcPr>
          <w:p w14:paraId="7D495FFB" w14:textId="77777777" w:rsidR="002541D8" w:rsidRDefault="002541D8" w:rsidP="002541D8">
            <w:pPr>
              <w:jc w:val="both"/>
              <w:rPr>
                <w:lang w:val="fr-FR"/>
              </w:rPr>
            </w:pPr>
          </w:p>
        </w:tc>
        <w:tc>
          <w:tcPr>
            <w:tcW w:w="567" w:type="dxa"/>
            <w:shd w:val="clear" w:color="auto" w:fill="D9D9D9" w:themeFill="background1" w:themeFillShade="D9"/>
            <w:vAlign w:val="center"/>
          </w:tcPr>
          <w:p w14:paraId="1E95326C" w14:textId="77777777" w:rsidR="002541D8" w:rsidRDefault="002541D8" w:rsidP="002541D8">
            <w:pPr>
              <w:jc w:val="both"/>
              <w:rPr>
                <w:lang w:val="fr-FR"/>
              </w:rPr>
            </w:pPr>
          </w:p>
        </w:tc>
        <w:tc>
          <w:tcPr>
            <w:tcW w:w="567" w:type="dxa"/>
            <w:shd w:val="clear" w:color="auto" w:fill="D9D9D9" w:themeFill="background1" w:themeFillShade="D9"/>
            <w:vAlign w:val="center"/>
          </w:tcPr>
          <w:p w14:paraId="02F40F02" w14:textId="25288579" w:rsidR="002541D8" w:rsidRDefault="002541D8" w:rsidP="002541D8">
            <w:pPr>
              <w:jc w:val="both"/>
              <w:rPr>
                <w:lang w:val="fr-FR"/>
              </w:rPr>
            </w:pPr>
          </w:p>
        </w:tc>
        <w:tc>
          <w:tcPr>
            <w:tcW w:w="567" w:type="dxa"/>
            <w:shd w:val="clear" w:color="auto" w:fill="D9D9D9" w:themeFill="background1" w:themeFillShade="D9"/>
            <w:vAlign w:val="center"/>
          </w:tcPr>
          <w:p w14:paraId="67F065B7" w14:textId="77777777" w:rsidR="002541D8" w:rsidRDefault="002541D8" w:rsidP="002541D8">
            <w:pPr>
              <w:jc w:val="both"/>
              <w:rPr>
                <w:lang w:val="fr-FR"/>
              </w:rPr>
            </w:pPr>
          </w:p>
        </w:tc>
        <w:tc>
          <w:tcPr>
            <w:tcW w:w="567" w:type="dxa"/>
            <w:vAlign w:val="center"/>
          </w:tcPr>
          <w:p w14:paraId="40F2C4DC" w14:textId="2C75F35C" w:rsidR="002541D8" w:rsidRDefault="002541D8" w:rsidP="002541D8">
            <w:pPr>
              <w:jc w:val="both"/>
              <w:rPr>
                <w:lang w:val="fr-FR"/>
              </w:rPr>
            </w:pPr>
            <w:r>
              <w:rPr>
                <w:lang w:val="fr-FR"/>
              </w:rPr>
              <w:t>E</w:t>
            </w:r>
          </w:p>
        </w:tc>
        <w:tc>
          <w:tcPr>
            <w:tcW w:w="567" w:type="dxa"/>
            <w:vAlign w:val="center"/>
          </w:tcPr>
          <w:p w14:paraId="0C7AFAD9" w14:textId="182E3D4F" w:rsidR="002541D8" w:rsidRDefault="002541D8" w:rsidP="002541D8">
            <w:pPr>
              <w:jc w:val="both"/>
              <w:rPr>
                <w:lang w:val="fr-FR"/>
              </w:rPr>
            </w:pPr>
            <w:r>
              <w:rPr>
                <w:lang w:val="fr-FR"/>
              </w:rPr>
              <w:t>E</w:t>
            </w:r>
          </w:p>
        </w:tc>
        <w:tc>
          <w:tcPr>
            <w:tcW w:w="567" w:type="dxa"/>
            <w:shd w:val="clear" w:color="auto" w:fill="D9D9D9" w:themeFill="background1" w:themeFillShade="D9"/>
            <w:vAlign w:val="center"/>
          </w:tcPr>
          <w:p w14:paraId="64F60762" w14:textId="77777777" w:rsidR="002541D8" w:rsidRDefault="002541D8" w:rsidP="002541D8">
            <w:pPr>
              <w:jc w:val="both"/>
              <w:rPr>
                <w:lang w:val="fr-FR"/>
              </w:rPr>
            </w:pPr>
          </w:p>
        </w:tc>
        <w:tc>
          <w:tcPr>
            <w:tcW w:w="567" w:type="dxa"/>
            <w:shd w:val="clear" w:color="auto" w:fill="D9D9D9" w:themeFill="background1" w:themeFillShade="D9"/>
            <w:vAlign w:val="center"/>
          </w:tcPr>
          <w:p w14:paraId="76466C82" w14:textId="77777777" w:rsidR="002541D8" w:rsidRDefault="002541D8" w:rsidP="002541D8">
            <w:pPr>
              <w:jc w:val="both"/>
              <w:rPr>
                <w:lang w:val="fr-FR"/>
              </w:rPr>
            </w:pPr>
          </w:p>
        </w:tc>
        <w:tc>
          <w:tcPr>
            <w:tcW w:w="567" w:type="dxa"/>
            <w:shd w:val="clear" w:color="auto" w:fill="D9D9D9" w:themeFill="background1" w:themeFillShade="D9"/>
            <w:vAlign w:val="center"/>
          </w:tcPr>
          <w:p w14:paraId="4D862F6A" w14:textId="552136F6" w:rsidR="002541D8" w:rsidRDefault="002541D8" w:rsidP="002541D8">
            <w:pPr>
              <w:jc w:val="both"/>
              <w:rPr>
                <w:lang w:val="fr-FR"/>
              </w:rPr>
            </w:pPr>
          </w:p>
        </w:tc>
        <w:tc>
          <w:tcPr>
            <w:tcW w:w="567" w:type="dxa"/>
            <w:vAlign w:val="center"/>
          </w:tcPr>
          <w:p w14:paraId="2FD5D62B" w14:textId="77777777" w:rsidR="002541D8" w:rsidRDefault="002541D8" w:rsidP="002541D8">
            <w:pPr>
              <w:jc w:val="both"/>
              <w:rPr>
                <w:lang w:val="fr-FR"/>
              </w:rPr>
            </w:pPr>
          </w:p>
        </w:tc>
        <w:tc>
          <w:tcPr>
            <w:tcW w:w="567" w:type="dxa"/>
            <w:vAlign w:val="center"/>
          </w:tcPr>
          <w:p w14:paraId="3ACF18EC" w14:textId="77777777" w:rsidR="002541D8" w:rsidRDefault="002541D8" w:rsidP="002541D8">
            <w:pPr>
              <w:jc w:val="both"/>
              <w:rPr>
                <w:lang w:val="fr-FR"/>
              </w:rPr>
            </w:pPr>
          </w:p>
        </w:tc>
        <w:tc>
          <w:tcPr>
            <w:tcW w:w="567" w:type="dxa"/>
            <w:vAlign w:val="center"/>
          </w:tcPr>
          <w:p w14:paraId="7566CD58" w14:textId="77777777" w:rsidR="002541D8" w:rsidRDefault="002541D8" w:rsidP="002541D8">
            <w:pPr>
              <w:jc w:val="both"/>
              <w:rPr>
                <w:lang w:val="fr-FR"/>
              </w:rPr>
            </w:pPr>
          </w:p>
        </w:tc>
      </w:tr>
      <w:tr w:rsidR="002C1885" w14:paraId="2A6E6C12" w14:textId="77777777" w:rsidTr="005361E9">
        <w:trPr>
          <w:trHeight w:val="567"/>
          <w:jc w:val="center"/>
        </w:trPr>
        <w:tc>
          <w:tcPr>
            <w:tcW w:w="567" w:type="dxa"/>
            <w:shd w:val="clear" w:color="auto" w:fill="auto"/>
            <w:vAlign w:val="center"/>
          </w:tcPr>
          <w:p w14:paraId="0FF8D597" w14:textId="77777777" w:rsidR="002C1885" w:rsidRDefault="002C1885" w:rsidP="002541D8">
            <w:pPr>
              <w:jc w:val="both"/>
              <w:rPr>
                <w:lang w:val="fr-FR"/>
              </w:rPr>
            </w:pPr>
          </w:p>
        </w:tc>
        <w:tc>
          <w:tcPr>
            <w:tcW w:w="567" w:type="dxa"/>
            <w:shd w:val="clear" w:color="auto" w:fill="auto"/>
            <w:vAlign w:val="center"/>
          </w:tcPr>
          <w:p w14:paraId="5826BC39" w14:textId="77777777" w:rsidR="002C1885" w:rsidRDefault="002C1885" w:rsidP="002541D8">
            <w:pPr>
              <w:jc w:val="both"/>
              <w:rPr>
                <w:lang w:val="fr-FR"/>
              </w:rPr>
            </w:pPr>
          </w:p>
        </w:tc>
        <w:tc>
          <w:tcPr>
            <w:tcW w:w="567" w:type="dxa"/>
            <w:shd w:val="clear" w:color="auto" w:fill="auto"/>
            <w:vAlign w:val="center"/>
          </w:tcPr>
          <w:p w14:paraId="610FC3A7" w14:textId="77777777" w:rsidR="002C1885" w:rsidRDefault="002C1885" w:rsidP="002541D8">
            <w:pPr>
              <w:jc w:val="both"/>
              <w:rPr>
                <w:lang w:val="fr-FR"/>
              </w:rPr>
            </w:pPr>
          </w:p>
        </w:tc>
        <w:tc>
          <w:tcPr>
            <w:tcW w:w="567" w:type="dxa"/>
            <w:shd w:val="clear" w:color="auto" w:fill="auto"/>
            <w:vAlign w:val="center"/>
          </w:tcPr>
          <w:p w14:paraId="34D1BB8E" w14:textId="77777777" w:rsidR="002C1885" w:rsidRDefault="002C1885" w:rsidP="002541D8">
            <w:pPr>
              <w:jc w:val="both"/>
              <w:rPr>
                <w:lang w:val="fr-FR"/>
              </w:rPr>
            </w:pPr>
          </w:p>
        </w:tc>
        <w:tc>
          <w:tcPr>
            <w:tcW w:w="567" w:type="dxa"/>
            <w:shd w:val="clear" w:color="auto" w:fill="auto"/>
            <w:vAlign w:val="center"/>
          </w:tcPr>
          <w:p w14:paraId="6D1500EA" w14:textId="77777777" w:rsidR="002C1885" w:rsidRDefault="002C1885" w:rsidP="002541D8">
            <w:pPr>
              <w:jc w:val="both"/>
              <w:rPr>
                <w:lang w:val="fr-FR"/>
              </w:rPr>
            </w:pPr>
          </w:p>
        </w:tc>
        <w:tc>
          <w:tcPr>
            <w:tcW w:w="567" w:type="dxa"/>
            <w:shd w:val="clear" w:color="auto" w:fill="auto"/>
            <w:vAlign w:val="center"/>
          </w:tcPr>
          <w:p w14:paraId="59D0F20A" w14:textId="77777777" w:rsidR="002C1885" w:rsidRDefault="002C1885" w:rsidP="002541D8">
            <w:pPr>
              <w:jc w:val="both"/>
              <w:rPr>
                <w:lang w:val="fr-FR"/>
              </w:rPr>
            </w:pPr>
          </w:p>
        </w:tc>
        <w:tc>
          <w:tcPr>
            <w:tcW w:w="1134" w:type="dxa"/>
            <w:gridSpan w:val="2"/>
            <w:shd w:val="clear" w:color="auto" w:fill="auto"/>
            <w:vAlign w:val="center"/>
          </w:tcPr>
          <w:p w14:paraId="6790BBA0" w14:textId="7BE3F670" w:rsidR="002C1885" w:rsidRDefault="002C1885" w:rsidP="002C1885">
            <w:pPr>
              <w:jc w:val="center"/>
              <w:rPr>
                <w:lang w:val="fr-FR"/>
              </w:rPr>
            </w:pPr>
            <w:r>
              <w:rPr>
                <w:lang w:val="fr-FR"/>
              </w:rPr>
              <w:t>+</w:t>
            </w:r>
          </w:p>
        </w:tc>
        <w:tc>
          <w:tcPr>
            <w:tcW w:w="567" w:type="dxa"/>
            <w:shd w:val="clear" w:color="auto" w:fill="auto"/>
            <w:vAlign w:val="center"/>
          </w:tcPr>
          <w:p w14:paraId="367AD732" w14:textId="77777777" w:rsidR="002C1885" w:rsidRDefault="002C1885" w:rsidP="002541D8">
            <w:pPr>
              <w:jc w:val="both"/>
              <w:rPr>
                <w:lang w:val="fr-FR"/>
              </w:rPr>
            </w:pPr>
          </w:p>
        </w:tc>
        <w:tc>
          <w:tcPr>
            <w:tcW w:w="567" w:type="dxa"/>
            <w:shd w:val="clear" w:color="auto" w:fill="auto"/>
            <w:vAlign w:val="center"/>
          </w:tcPr>
          <w:p w14:paraId="219E6C7D" w14:textId="77777777" w:rsidR="002C1885" w:rsidRDefault="002C1885" w:rsidP="002541D8">
            <w:pPr>
              <w:jc w:val="both"/>
              <w:rPr>
                <w:lang w:val="fr-FR"/>
              </w:rPr>
            </w:pPr>
          </w:p>
        </w:tc>
        <w:tc>
          <w:tcPr>
            <w:tcW w:w="567" w:type="dxa"/>
            <w:shd w:val="clear" w:color="auto" w:fill="auto"/>
            <w:vAlign w:val="center"/>
          </w:tcPr>
          <w:p w14:paraId="55B4AA49" w14:textId="77777777" w:rsidR="002C1885" w:rsidRDefault="002C1885" w:rsidP="002541D8">
            <w:pPr>
              <w:jc w:val="both"/>
              <w:rPr>
                <w:lang w:val="fr-FR"/>
              </w:rPr>
            </w:pPr>
          </w:p>
        </w:tc>
        <w:tc>
          <w:tcPr>
            <w:tcW w:w="567" w:type="dxa"/>
            <w:shd w:val="clear" w:color="auto" w:fill="auto"/>
            <w:vAlign w:val="center"/>
          </w:tcPr>
          <w:p w14:paraId="0EF5992D" w14:textId="77777777" w:rsidR="002C1885" w:rsidRDefault="002C1885" w:rsidP="002541D8">
            <w:pPr>
              <w:jc w:val="both"/>
              <w:rPr>
                <w:lang w:val="fr-FR"/>
              </w:rPr>
            </w:pPr>
          </w:p>
        </w:tc>
        <w:tc>
          <w:tcPr>
            <w:tcW w:w="567" w:type="dxa"/>
            <w:shd w:val="clear" w:color="auto" w:fill="auto"/>
            <w:vAlign w:val="center"/>
          </w:tcPr>
          <w:p w14:paraId="7F0200FA" w14:textId="77777777" w:rsidR="002C1885" w:rsidRDefault="002C1885" w:rsidP="002541D8">
            <w:pPr>
              <w:jc w:val="both"/>
              <w:rPr>
                <w:lang w:val="fr-FR"/>
              </w:rPr>
            </w:pPr>
          </w:p>
        </w:tc>
        <w:tc>
          <w:tcPr>
            <w:tcW w:w="567" w:type="dxa"/>
            <w:shd w:val="clear" w:color="auto" w:fill="auto"/>
            <w:vAlign w:val="center"/>
          </w:tcPr>
          <w:p w14:paraId="0AEC686A" w14:textId="77777777" w:rsidR="002C1885" w:rsidRDefault="002C1885" w:rsidP="002541D8">
            <w:pPr>
              <w:jc w:val="both"/>
              <w:rPr>
                <w:lang w:val="fr-FR"/>
              </w:rPr>
            </w:pPr>
          </w:p>
        </w:tc>
      </w:tr>
      <w:tr w:rsidR="002C1885" w14:paraId="00E4A8B9" w14:textId="03E09385" w:rsidTr="00920D10">
        <w:trPr>
          <w:trHeight w:val="567"/>
          <w:jc w:val="center"/>
        </w:trPr>
        <w:tc>
          <w:tcPr>
            <w:tcW w:w="567" w:type="dxa"/>
            <w:vAlign w:val="center"/>
          </w:tcPr>
          <w:p w14:paraId="031EA8E1" w14:textId="77777777" w:rsidR="002C1885" w:rsidRDefault="002C1885" w:rsidP="002541D8">
            <w:pPr>
              <w:jc w:val="both"/>
              <w:rPr>
                <w:lang w:val="fr-FR"/>
              </w:rPr>
            </w:pPr>
          </w:p>
        </w:tc>
        <w:tc>
          <w:tcPr>
            <w:tcW w:w="567" w:type="dxa"/>
            <w:vAlign w:val="center"/>
          </w:tcPr>
          <w:p w14:paraId="4A4172B0" w14:textId="77777777" w:rsidR="002C1885" w:rsidRDefault="002C1885" w:rsidP="002541D8">
            <w:pPr>
              <w:jc w:val="both"/>
              <w:rPr>
                <w:lang w:val="fr-FR"/>
              </w:rPr>
            </w:pPr>
          </w:p>
        </w:tc>
        <w:tc>
          <w:tcPr>
            <w:tcW w:w="567" w:type="dxa"/>
            <w:vAlign w:val="center"/>
          </w:tcPr>
          <w:p w14:paraId="4BD9B78F" w14:textId="77777777" w:rsidR="002C1885" w:rsidRDefault="002C1885" w:rsidP="002541D8">
            <w:pPr>
              <w:jc w:val="both"/>
              <w:rPr>
                <w:lang w:val="fr-FR"/>
              </w:rPr>
            </w:pPr>
          </w:p>
        </w:tc>
        <w:tc>
          <w:tcPr>
            <w:tcW w:w="567" w:type="dxa"/>
            <w:vAlign w:val="center"/>
          </w:tcPr>
          <w:p w14:paraId="3A22DB88" w14:textId="77777777" w:rsidR="002C1885" w:rsidRDefault="002C1885" w:rsidP="002541D8">
            <w:pPr>
              <w:jc w:val="both"/>
              <w:rPr>
                <w:lang w:val="fr-FR"/>
              </w:rPr>
            </w:pPr>
          </w:p>
        </w:tc>
        <w:tc>
          <w:tcPr>
            <w:tcW w:w="567" w:type="dxa"/>
            <w:vAlign w:val="center"/>
          </w:tcPr>
          <w:p w14:paraId="7A63CFD3" w14:textId="5CBC2D4D" w:rsidR="002C1885" w:rsidRDefault="002C1885" w:rsidP="002541D8">
            <w:pPr>
              <w:jc w:val="both"/>
              <w:rPr>
                <w:lang w:val="fr-FR"/>
              </w:rPr>
            </w:pPr>
          </w:p>
        </w:tc>
        <w:tc>
          <w:tcPr>
            <w:tcW w:w="567" w:type="dxa"/>
            <w:vAlign w:val="center"/>
          </w:tcPr>
          <w:p w14:paraId="6228BA8D" w14:textId="77777777" w:rsidR="002C1885" w:rsidRDefault="002C1885" w:rsidP="002541D8">
            <w:pPr>
              <w:jc w:val="both"/>
              <w:rPr>
                <w:lang w:val="fr-FR"/>
              </w:rPr>
            </w:pPr>
          </w:p>
        </w:tc>
        <w:tc>
          <w:tcPr>
            <w:tcW w:w="1134" w:type="dxa"/>
            <w:gridSpan w:val="2"/>
            <w:vAlign w:val="center"/>
          </w:tcPr>
          <w:p w14:paraId="4F899873" w14:textId="2E2C6725" w:rsidR="002C1885" w:rsidRDefault="002C1885" w:rsidP="002541D8">
            <w:pPr>
              <w:jc w:val="both"/>
              <w:rPr>
                <w:lang w:val="fr-FR"/>
              </w:rPr>
            </w:pPr>
            <w:hyperlink r:id="rId10811" w:anchor="Sit_AvenueSt" w:history="1">
              <w:r w:rsidRPr="00FE706B">
                <w:rPr>
                  <w:rStyle w:val="Hyperlink"/>
                  <w:lang w:val="fr-FR"/>
                </w:rPr>
                <w:t>A</w:t>
              </w:r>
              <w:r w:rsidRPr="00FE706B">
                <w:rPr>
                  <w:rStyle w:val="Hyperlink"/>
                  <w:lang w:val="fr-FR"/>
                </w:rPr>
                <w:t>v</w:t>
              </w:r>
              <w:r w:rsidRPr="00FE706B">
                <w:rPr>
                  <w:rStyle w:val="Hyperlink"/>
                  <w:lang w:val="fr-FR"/>
                </w:rPr>
                <w:t>enue</w:t>
              </w:r>
            </w:hyperlink>
          </w:p>
        </w:tc>
        <w:tc>
          <w:tcPr>
            <w:tcW w:w="567" w:type="dxa"/>
            <w:vAlign w:val="center"/>
          </w:tcPr>
          <w:p w14:paraId="6CAA5CD3" w14:textId="77777777" w:rsidR="002C1885" w:rsidRDefault="002C1885" w:rsidP="002541D8">
            <w:pPr>
              <w:jc w:val="both"/>
              <w:rPr>
                <w:lang w:val="fr-FR"/>
              </w:rPr>
            </w:pPr>
          </w:p>
        </w:tc>
        <w:tc>
          <w:tcPr>
            <w:tcW w:w="567" w:type="dxa"/>
            <w:vAlign w:val="center"/>
          </w:tcPr>
          <w:p w14:paraId="330B388F" w14:textId="77777777" w:rsidR="002C1885" w:rsidRDefault="002C1885" w:rsidP="002541D8">
            <w:pPr>
              <w:jc w:val="both"/>
              <w:rPr>
                <w:lang w:val="fr-FR"/>
              </w:rPr>
            </w:pPr>
          </w:p>
        </w:tc>
        <w:tc>
          <w:tcPr>
            <w:tcW w:w="567" w:type="dxa"/>
            <w:vAlign w:val="center"/>
          </w:tcPr>
          <w:p w14:paraId="5EB7FDD1" w14:textId="06BD9BB6" w:rsidR="002C1885" w:rsidRDefault="002C1885" w:rsidP="002541D8">
            <w:pPr>
              <w:jc w:val="both"/>
              <w:rPr>
                <w:lang w:val="fr-FR"/>
              </w:rPr>
            </w:pPr>
          </w:p>
        </w:tc>
        <w:tc>
          <w:tcPr>
            <w:tcW w:w="567" w:type="dxa"/>
            <w:vAlign w:val="center"/>
          </w:tcPr>
          <w:p w14:paraId="53911BCF" w14:textId="77777777" w:rsidR="002C1885" w:rsidRDefault="002C1885" w:rsidP="002541D8">
            <w:pPr>
              <w:jc w:val="both"/>
              <w:rPr>
                <w:lang w:val="fr-FR"/>
              </w:rPr>
            </w:pPr>
          </w:p>
        </w:tc>
        <w:tc>
          <w:tcPr>
            <w:tcW w:w="567" w:type="dxa"/>
            <w:vAlign w:val="center"/>
          </w:tcPr>
          <w:p w14:paraId="1D8467AE" w14:textId="77777777" w:rsidR="002C1885" w:rsidRDefault="002C1885" w:rsidP="002541D8">
            <w:pPr>
              <w:jc w:val="both"/>
              <w:rPr>
                <w:lang w:val="fr-FR"/>
              </w:rPr>
            </w:pPr>
          </w:p>
        </w:tc>
        <w:tc>
          <w:tcPr>
            <w:tcW w:w="567" w:type="dxa"/>
            <w:vAlign w:val="center"/>
          </w:tcPr>
          <w:p w14:paraId="5988142E" w14:textId="77777777" w:rsidR="002C1885" w:rsidRDefault="002C1885" w:rsidP="002541D8">
            <w:pPr>
              <w:jc w:val="both"/>
              <w:rPr>
                <w:lang w:val="fr-FR"/>
              </w:rPr>
            </w:pPr>
          </w:p>
        </w:tc>
      </w:tr>
    </w:tbl>
    <w:p w14:paraId="5409907A" w14:textId="6428A107" w:rsidR="008E0C3C" w:rsidRPr="002C1885" w:rsidRDefault="002C1885" w:rsidP="002C1885">
      <w:pPr>
        <w:jc w:val="center"/>
        <w:rPr>
          <w:sz w:val="20"/>
          <w:lang w:val="fr-FR"/>
        </w:rPr>
      </w:pPr>
      <w:r w:rsidRPr="002C1885">
        <w:rPr>
          <w:sz w:val="20"/>
          <w:lang w:val="fr-FR"/>
        </w:rPr>
        <w:t>Nord Est</w:t>
      </w:r>
    </w:p>
    <w:p w14:paraId="3BB8A6E9" w14:textId="54E86736" w:rsidR="002541D8" w:rsidRPr="002C1885" w:rsidRDefault="002541D8" w:rsidP="00003070">
      <w:pPr>
        <w:jc w:val="both"/>
        <w:rPr>
          <w:lang w:val="fr-FR"/>
        </w:rPr>
      </w:pPr>
      <w:r w:rsidRPr="002C1885">
        <w:rPr>
          <w:highlight w:val="lightGray"/>
          <w:lang w:val="fr-FR"/>
        </w:rPr>
        <w:t>__</w:t>
      </w:r>
      <w:r w:rsidRPr="002C1885">
        <w:rPr>
          <w:lang w:val="fr-FR"/>
        </w:rPr>
        <w:t>: fossé</w:t>
      </w:r>
    </w:p>
    <w:p w14:paraId="240C914D" w14:textId="2B0FBAB2" w:rsidR="002541D8" w:rsidRPr="002C1885" w:rsidRDefault="002541D8" w:rsidP="00003070">
      <w:pPr>
        <w:jc w:val="both"/>
        <w:rPr>
          <w:lang w:val="fr-FR"/>
        </w:rPr>
      </w:pPr>
      <w:r>
        <w:rPr>
          <w:lang w:val="fr-FR"/>
        </w:rPr>
        <w:t>E</w:t>
      </w:r>
      <w:r>
        <w:rPr>
          <w:lang w:val="fr-FR"/>
        </w:rPr>
        <w:t xml:space="preserve"> : entrées</w:t>
      </w:r>
    </w:p>
    <w:p w14:paraId="51328072" w14:textId="2CA46208" w:rsidR="002541D8" w:rsidRDefault="002541D8" w:rsidP="00003070">
      <w:pPr>
        <w:jc w:val="both"/>
        <w:rPr>
          <w:lang w:val="fr-FR"/>
        </w:rPr>
      </w:pPr>
      <w:r>
        <w:rPr>
          <w:lang w:val="fr-FR"/>
        </w:rPr>
        <w:t>●</w:t>
      </w:r>
      <w:r>
        <w:rPr>
          <w:lang w:val="fr-FR"/>
        </w:rPr>
        <w:t xml:space="preserve"> : Aubrey holes</w:t>
      </w:r>
    </w:p>
    <w:p w14:paraId="7C867DD8" w14:textId="095DFA31" w:rsidR="002541D8" w:rsidRPr="002C1885" w:rsidRDefault="002541D8" w:rsidP="002541D8">
      <w:pPr>
        <w:jc w:val="both"/>
        <w:rPr>
          <w:lang w:val="fr-FR"/>
        </w:rPr>
      </w:pPr>
      <w:r w:rsidRPr="002C1885">
        <w:rPr>
          <w:lang w:val="fr-FR"/>
        </w:rPr>
        <w:t>|_: Sarsen Circle</w:t>
      </w:r>
    </w:p>
    <w:p w14:paraId="33DE91A7" w14:textId="6AFA7F26" w:rsidR="002541D8" w:rsidRDefault="002C1885" w:rsidP="00003070">
      <w:pPr>
        <w:jc w:val="both"/>
        <w:rPr>
          <w:lang w:val="fr-FR"/>
        </w:rPr>
      </w:pPr>
      <w:r>
        <w:rPr>
          <w:lang w:val="fr-FR"/>
        </w:rPr>
        <w:t>―│</w:t>
      </w:r>
      <w:r>
        <w:rPr>
          <w:lang w:val="fr-FR"/>
        </w:rPr>
        <w:t xml:space="preserve">: Sarsen </w:t>
      </w:r>
      <w:r w:rsidRPr="002C1885">
        <w:rPr>
          <w:i/>
          <w:iCs/>
          <w:lang w:val="fr-FR"/>
        </w:rPr>
        <w:t>horsehoe</w:t>
      </w:r>
    </w:p>
    <w:p w14:paraId="0A1E087A" w14:textId="05BCC554" w:rsidR="002541D8" w:rsidRDefault="002541D8" w:rsidP="00003070">
      <w:pPr>
        <w:jc w:val="both"/>
        <w:rPr>
          <w:lang w:val="fr-FR"/>
        </w:rPr>
      </w:pPr>
      <w:r>
        <w:rPr>
          <w:lang w:val="fr-FR"/>
        </w:rPr>
        <w:t>º</w:t>
      </w:r>
      <w:r>
        <w:rPr>
          <w:lang w:val="fr-FR"/>
        </w:rPr>
        <w:t xml:space="preserve">  : bluestones </w:t>
      </w:r>
      <w:r w:rsidR="002C1885">
        <w:rPr>
          <w:lang w:val="fr-FR"/>
        </w:rPr>
        <w:t>circle</w:t>
      </w:r>
    </w:p>
    <w:p w14:paraId="7D5EE9BE" w14:textId="057F7654" w:rsidR="002C1885" w:rsidRPr="002C1885" w:rsidRDefault="002C1885" w:rsidP="00003070">
      <w:pPr>
        <w:jc w:val="both"/>
        <w:rPr>
          <w:lang w:val="fr-FR"/>
        </w:rPr>
      </w:pPr>
      <w:r>
        <w:rPr>
          <w:lang w:val="fr-FR"/>
        </w:rPr>
        <w:t>+: Sarsen "Heel stone"</w:t>
      </w:r>
    </w:p>
    <w:p w14:paraId="01CE3157" w14:textId="77777777" w:rsidR="00FE706B" w:rsidRPr="002C1885" w:rsidRDefault="00FE706B" w:rsidP="00003070">
      <w:pPr>
        <w:jc w:val="both"/>
        <w:rPr>
          <w:lang w:val="fr-FR"/>
        </w:rPr>
      </w:pPr>
    </w:p>
    <w:p w14:paraId="7CE4CB6A" w14:textId="77777777" w:rsidR="002C1885" w:rsidRDefault="002C1885" w:rsidP="002C1885">
      <w:pPr>
        <w:pStyle w:val="Heading2"/>
      </w:pPr>
      <w:bookmarkStart w:id="4363" w:name="Sit_Stonehenge_ico"/>
      <w:r>
        <w:t>iconographie</w:t>
      </w:r>
    </w:p>
    <w:bookmarkEnd w:id="4363"/>
    <w:p w14:paraId="705CAD9F" w14:textId="77777777" w:rsidR="002C1885" w:rsidRDefault="002C1885" w:rsidP="002C1885">
      <w:pPr>
        <w:jc w:val="both"/>
        <w:rPr>
          <w:lang w:val="fr-FR"/>
        </w:rPr>
      </w:pPr>
    </w:p>
    <w:p w14:paraId="2E7DA061" w14:textId="77777777" w:rsidR="002C1885" w:rsidRDefault="002C1885" w:rsidP="002C1885">
      <w:pPr>
        <w:jc w:val="both"/>
        <w:rPr>
          <w:lang w:val="fr-FR"/>
        </w:rPr>
      </w:pPr>
      <w:r>
        <w:rPr>
          <w:lang w:val="fr-FR"/>
        </w:rPr>
        <w:t xml:space="preserve">Représentation de nombreuses haches de </w:t>
      </w:r>
      <w:hyperlink r:id="rId10812" w:anchor="Cul_Arreton" w:history="1">
        <w:r w:rsidRPr="003C28EA">
          <w:rPr>
            <w:rStyle w:val="Hyperlink"/>
            <w:lang w:val="fr-FR"/>
          </w:rPr>
          <w:t>type Arreton</w:t>
        </w:r>
      </w:hyperlink>
      <w:r>
        <w:rPr>
          <w:lang w:val="fr-FR"/>
        </w:rPr>
        <w:t xml:space="preserve"> sur un pilier (BIB 2889) Représentation de poignards ?</w:t>
      </w:r>
    </w:p>
    <w:p w14:paraId="611E7D02" w14:textId="77777777" w:rsidR="002C1885" w:rsidRPr="002C1885" w:rsidRDefault="002C1885" w:rsidP="00003070">
      <w:pPr>
        <w:jc w:val="both"/>
        <w:rPr>
          <w:lang w:val="fr-FR"/>
        </w:rPr>
      </w:pPr>
    </w:p>
    <w:p w14:paraId="69F451C4" w14:textId="77777777" w:rsidR="002C1885" w:rsidRPr="002C1885" w:rsidRDefault="002C1885" w:rsidP="00003070">
      <w:pPr>
        <w:jc w:val="both"/>
        <w:rPr>
          <w:lang w:val="fr-FR"/>
        </w:rPr>
      </w:pPr>
    </w:p>
    <w:p w14:paraId="7AD3AA6D" w14:textId="774E3325" w:rsidR="00FE706B" w:rsidRPr="002541D8" w:rsidRDefault="00FE706B" w:rsidP="00FE706B">
      <w:pPr>
        <w:pStyle w:val="Heading2"/>
        <w:rPr>
          <w:lang w:val="en-GB"/>
        </w:rPr>
      </w:pPr>
      <w:bookmarkStart w:id="4364" w:name="Sit_Stonehenge_per"/>
      <w:r w:rsidRPr="002541D8">
        <w:rPr>
          <w:lang w:val="en-GB"/>
        </w:rPr>
        <w:t>phases</w:t>
      </w:r>
    </w:p>
    <w:bookmarkEnd w:id="4364"/>
    <w:p w14:paraId="5B7CD5B3" w14:textId="77777777" w:rsidR="00FE706B" w:rsidRPr="002541D8" w:rsidRDefault="00FE706B" w:rsidP="00003070">
      <w:pPr>
        <w:jc w:val="both"/>
        <w:rPr>
          <w:lang w:val="en-GB"/>
        </w:rPr>
      </w:pPr>
    </w:p>
    <w:p w14:paraId="07EDE6BD" w14:textId="26F6BFA9" w:rsidR="00FE706B" w:rsidRPr="002541D8" w:rsidRDefault="00FE706B" w:rsidP="00003070">
      <w:pPr>
        <w:jc w:val="both"/>
        <w:rPr>
          <w:color w:val="000000"/>
          <w:lang w:val="en-GB"/>
        </w:rPr>
      </w:pPr>
      <w:hyperlink r:id="rId10813" w:anchor="Sit_Stonehenge_per_blueston" w:history="1">
        <w:r w:rsidRPr="002541D8">
          <w:rPr>
            <w:rStyle w:val="Hyperlink"/>
            <w:lang w:val="en-GB"/>
          </w:rPr>
          <w:t>blue</w:t>
        </w:r>
        <w:r w:rsidRPr="002541D8">
          <w:rPr>
            <w:rStyle w:val="Hyperlink"/>
            <w:lang w:val="en-GB"/>
          </w:rPr>
          <w:t>s</w:t>
        </w:r>
        <w:r w:rsidRPr="002541D8">
          <w:rPr>
            <w:rStyle w:val="Hyperlink"/>
            <w:lang w:val="en-GB"/>
          </w:rPr>
          <w:t>tones</w:t>
        </w:r>
      </w:hyperlink>
      <w:r w:rsidRPr="002541D8">
        <w:rPr>
          <w:color w:val="000000"/>
          <w:lang w:val="en-GB"/>
        </w:rPr>
        <w:t xml:space="preserve">, </w:t>
      </w:r>
      <w:hyperlink r:id="rId10814" w:anchor="Sit_Stonehenge_per_sarsenCirc" w:history="1">
        <w:r w:rsidRPr="002541D8">
          <w:rPr>
            <w:rStyle w:val="Hyperlink"/>
            <w:lang w:val="en-GB"/>
          </w:rPr>
          <w:t>Sarsen circle</w:t>
        </w:r>
      </w:hyperlink>
    </w:p>
    <w:p w14:paraId="17BA64B9" w14:textId="77777777" w:rsidR="00FE706B" w:rsidRPr="002541D8" w:rsidRDefault="00FE706B" w:rsidP="00003070">
      <w:pPr>
        <w:jc w:val="both"/>
        <w:rPr>
          <w:lang w:val="en-GB"/>
        </w:rPr>
      </w:pPr>
    </w:p>
    <w:p w14:paraId="6B7BFE14" w14:textId="24604372" w:rsidR="00FE706B" w:rsidRPr="002541D8" w:rsidRDefault="00FE706B" w:rsidP="00FE706B">
      <w:pPr>
        <w:pStyle w:val="Heading3"/>
        <w:rPr>
          <w:lang w:val="en-GB"/>
        </w:rPr>
      </w:pPr>
      <w:bookmarkStart w:id="4365" w:name="Sit_Stonehenge_per_blueston"/>
      <w:r w:rsidRPr="002541D8">
        <w:rPr>
          <w:lang w:val="en-GB"/>
        </w:rPr>
        <w:t>bluestones</w:t>
      </w:r>
    </w:p>
    <w:bookmarkEnd w:id="4365"/>
    <w:p w14:paraId="3F38EEE5" w14:textId="77777777" w:rsidR="00FE706B" w:rsidRPr="002541D8" w:rsidRDefault="00FE706B" w:rsidP="00003070">
      <w:pPr>
        <w:jc w:val="both"/>
        <w:rPr>
          <w:lang w:val="en-GB"/>
        </w:rPr>
      </w:pPr>
    </w:p>
    <w:p w14:paraId="6105FD28" w14:textId="1FE33E20" w:rsidR="00FE706B" w:rsidRDefault="00FE706B" w:rsidP="00003070">
      <w:pPr>
        <w:jc w:val="both"/>
        <w:rPr>
          <w:lang w:val="fr-FR"/>
        </w:rPr>
      </w:pPr>
      <w:hyperlink r:id="rId10815" w:anchor="Sit_Stonehenge_elt_blueston" w:history="1">
        <w:r w:rsidRPr="00FE706B">
          <w:rPr>
            <w:rStyle w:val="Hyperlink"/>
            <w:lang w:val="fr-FR"/>
          </w:rPr>
          <w:t>bluestones</w:t>
        </w:r>
      </w:hyperlink>
    </w:p>
    <w:p w14:paraId="1AD07C0E" w14:textId="77777777" w:rsidR="00FE706B" w:rsidRDefault="00FE706B" w:rsidP="00003070">
      <w:pPr>
        <w:jc w:val="both"/>
        <w:rPr>
          <w:lang w:val="fr-FR"/>
        </w:rPr>
      </w:pPr>
    </w:p>
    <w:p w14:paraId="3C4ACD98" w14:textId="1CBE1A23" w:rsidR="00FE706B" w:rsidRDefault="00FE706B" w:rsidP="00FE706B">
      <w:pPr>
        <w:pStyle w:val="Heading3"/>
      </w:pPr>
      <w:bookmarkStart w:id="4366" w:name="Sit_Stonehenge_per_sarsenCirc"/>
      <w:r>
        <w:t>Sarsen circle</w:t>
      </w:r>
    </w:p>
    <w:bookmarkEnd w:id="4366"/>
    <w:p w14:paraId="6ACB7F8A" w14:textId="77777777" w:rsidR="00FE706B" w:rsidRDefault="00FE706B" w:rsidP="00003070">
      <w:pPr>
        <w:jc w:val="both"/>
        <w:rPr>
          <w:lang w:val="en-GB"/>
        </w:rPr>
      </w:pPr>
    </w:p>
    <w:p w14:paraId="4C047563" w14:textId="77777777" w:rsidR="00FE706B" w:rsidRDefault="00FE706B" w:rsidP="00003070">
      <w:pPr>
        <w:jc w:val="both"/>
        <w:rPr>
          <w:lang w:val="fr-FR"/>
        </w:rPr>
      </w:pPr>
    </w:p>
    <w:p w14:paraId="32424C9F" w14:textId="77777777" w:rsidR="008A1841" w:rsidRDefault="008A1841" w:rsidP="00003070">
      <w:pPr>
        <w:jc w:val="both"/>
        <w:rPr>
          <w:lang w:val="fr-FR"/>
        </w:rPr>
      </w:pPr>
    </w:p>
    <w:p w14:paraId="035D20FF" w14:textId="1DE57A4E" w:rsidR="008A1841" w:rsidRDefault="008A1841" w:rsidP="008A1841">
      <w:pPr>
        <w:pStyle w:val="Heading2"/>
      </w:pPr>
      <w:bookmarkStart w:id="4367" w:name="Sit_Stonehenge_dat"/>
      <w:r>
        <w:lastRenderedPageBreak/>
        <w:t>datations</w:t>
      </w:r>
    </w:p>
    <w:bookmarkEnd w:id="4367"/>
    <w:p w14:paraId="67D160EC" w14:textId="77777777" w:rsidR="008A1841" w:rsidRDefault="008A1841" w:rsidP="00003070">
      <w:pPr>
        <w:jc w:val="both"/>
        <w:rPr>
          <w:lang w:val="fr-FR"/>
        </w:rPr>
      </w:pPr>
    </w:p>
    <w:p w14:paraId="6F38F30A" w14:textId="77777777" w:rsidR="008A1841" w:rsidRDefault="008A1841" w:rsidP="00003070">
      <w:pPr>
        <w:jc w:val="both"/>
        <w:rPr>
          <w:lang w:val="fr-FR"/>
        </w:rPr>
      </w:pPr>
    </w:p>
    <w:tbl>
      <w:tblPr>
        <w:tblStyle w:val="TableGrid"/>
        <w:tblW w:w="0" w:type="auto"/>
        <w:jc w:val="center"/>
        <w:tblLook w:val="04A0" w:firstRow="1" w:lastRow="0" w:firstColumn="1" w:lastColumn="0" w:noHBand="0" w:noVBand="1"/>
      </w:tblPr>
      <w:tblGrid>
        <w:gridCol w:w="1372"/>
        <w:gridCol w:w="4871"/>
      </w:tblGrid>
      <w:tr w:rsidR="008A1841" w14:paraId="0F6E4876" w14:textId="77777777" w:rsidTr="008B002C">
        <w:trPr>
          <w:jc w:val="center"/>
        </w:trPr>
        <w:tc>
          <w:tcPr>
            <w:tcW w:w="1372" w:type="dxa"/>
          </w:tcPr>
          <w:p w14:paraId="481BFC56" w14:textId="7CF99E92" w:rsidR="008A1841" w:rsidRDefault="008A1841" w:rsidP="008A1841">
            <w:pPr>
              <w:jc w:val="center"/>
              <w:rPr>
                <w:lang w:val="fr-FR"/>
              </w:rPr>
            </w:pPr>
            <w:r>
              <w:rPr>
                <w:lang w:val="fr-FR"/>
              </w:rPr>
              <w:t>ca BC</w:t>
            </w:r>
          </w:p>
        </w:tc>
        <w:tc>
          <w:tcPr>
            <w:tcW w:w="4871" w:type="dxa"/>
          </w:tcPr>
          <w:p w14:paraId="74AC4209" w14:textId="77777777" w:rsidR="008A1841" w:rsidRDefault="008A1841" w:rsidP="008A1841">
            <w:pPr>
              <w:jc w:val="center"/>
              <w:rPr>
                <w:lang w:val="fr-FR"/>
              </w:rPr>
            </w:pPr>
          </w:p>
        </w:tc>
      </w:tr>
      <w:tr w:rsidR="008A1841" w:rsidRPr="008B002C" w14:paraId="68745728" w14:textId="77777777" w:rsidTr="008B002C">
        <w:trPr>
          <w:jc w:val="center"/>
        </w:trPr>
        <w:tc>
          <w:tcPr>
            <w:tcW w:w="1372" w:type="dxa"/>
          </w:tcPr>
          <w:p w14:paraId="14DE8DA5" w14:textId="253A8FE6" w:rsidR="008A1841" w:rsidRPr="008B002C" w:rsidRDefault="008A1841" w:rsidP="00003070">
            <w:pPr>
              <w:jc w:val="both"/>
              <w:rPr>
                <w:sz w:val="20"/>
                <w:lang w:val="fr-FR"/>
              </w:rPr>
            </w:pPr>
            <w:r w:rsidRPr="008B002C">
              <w:rPr>
                <w:sz w:val="20"/>
                <w:lang w:val="fr-FR"/>
              </w:rPr>
              <w:t>Mésolithique</w:t>
            </w:r>
          </w:p>
        </w:tc>
        <w:tc>
          <w:tcPr>
            <w:tcW w:w="4871" w:type="dxa"/>
          </w:tcPr>
          <w:p w14:paraId="38EC9DF3" w14:textId="77777777" w:rsidR="008A1841" w:rsidRPr="008B002C" w:rsidRDefault="008A1841" w:rsidP="00003070">
            <w:pPr>
              <w:jc w:val="both"/>
              <w:rPr>
                <w:sz w:val="20"/>
                <w:lang w:val="fr-FR"/>
              </w:rPr>
            </w:pPr>
          </w:p>
        </w:tc>
      </w:tr>
      <w:tr w:rsidR="008A1841" w14:paraId="6E5E285B" w14:textId="77777777" w:rsidTr="008B002C">
        <w:trPr>
          <w:jc w:val="center"/>
        </w:trPr>
        <w:tc>
          <w:tcPr>
            <w:tcW w:w="1372" w:type="dxa"/>
            <w:shd w:val="clear" w:color="auto" w:fill="D9D9D9" w:themeFill="background1" w:themeFillShade="D9"/>
          </w:tcPr>
          <w:p w14:paraId="5240783D" w14:textId="016B7E55" w:rsidR="008A1841" w:rsidRDefault="008A1841" w:rsidP="00003070">
            <w:pPr>
              <w:jc w:val="both"/>
              <w:rPr>
                <w:lang w:val="fr-FR"/>
              </w:rPr>
            </w:pPr>
            <w:hyperlink r:id="rId10816" w:anchor="Sit_Stonehenge_dat_3000" w:history="1">
              <w:r w:rsidRPr="008A1841">
                <w:rPr>
                  <w:rStyle w:val="Hyperlink"/>
                  <w:lang w:val="fr-FR"/>
                </w:rPr>
                <w:t>3000</w:t>
              </w:r>
            </w:hyperlink>
          </w:p>
        </w:tc>
        <w:tc>
          <w:tcPr>
            <w:tcW w:w="4871" w:type="dxa"/>
          </w:tcPr>
          <w:p w14:paraId="0E51ACC8" w14:textId="37642AA5" w:rsidR="008A1841" w:rsidRDefault="008A1841" w:rsidP="00003070">
            <w:pPr>
              <w:jc w:val="both"/>
              <w:rPr>
                <w:lang w:val="fr-FR"/>
              </w:rPr>
            </w:pPr>
          </w:p>
        </w:tc>
      </w:tr>
      <w:tr w:rsidR="00FE706B" w14:paraId="21242B94" w14:textId="77777777" w:rsidTr="008B002C">
        <w:trPr>
          <w:jc w:val="center"/>
        </w:trPr>
        <w:tc>
          <w:tcPr>
            <w:tcW w:w="1372" w:type="dxa"/>
            <w:shd w:val="clear" w:color="auto" w:fill="D9D9D9" w:themeFill="background1" w:themeFillShade="D9"/>
          </w:tcPr>
          <w:p w14:paraId="3AA978CC" w14:textId="5CD0F6A3" w:rsidR="00FE706B" w:rsidRDefault="00FE706B" w:rsidP="00003070">
            <w:pPr>
              <w:jc w:val="both"/>
              <w:rPr>
                <w:lang w:val="fr-FR"/>
              </w:rPr>
            </w:pPr>
            <w:r>
              <w:rPr>
                <w:lang w:val="fr-FR"/>
              </w:rPr>
              <w:t>2700</w:t>
            </w:r>
          </w:p>
        </w:tc>
        <w:tc>
          <w:tcPr>
            <w:tcW w:w="4871" w:type="dxa"/>
          </w:tcPr>
          <w:p w14:paraId="128C0839" w14:textId="18C4D6E8" w:rsidR="00FE706B" w:rsidRDefault="00FE706B" w:rsidP="00003070">
            <w:pPr>
              <w:jc w:val="both"/>
              <w:rPr>
                <w:lang w:val="fr-FR"/>
              </w:rPr>
            </w:pPr>
            <w:r>
              <w:rPr>
                <w:lang w:val="fr-FR"/>
              </w:rPr>
              <w:t>Grooved Wave Pottery, ca. 2700</w:t>
            </w:r>
          </w:p>
        </w:tc>
      </w:tr>
      <w:tr w:rsidR="008B002C" w14:paraId="0F94D072" w14:textId="77777777" w:rsidTr="008B002C">
        <w:trPr>
          <w:jc w:val="center"/>
        </w:trPr>
        <w:tc>
          <w:tcPr>
            <w:tcW w:w="1372" w:type="dxa"/>
            <w:shd w:val="clear" w:color="auto" w:fill="D9D9D9" w:themeFill="background1" w:themeFillShade="D9"/>
          </w:tcPr>
          <w:p w14:paraId="4AF0EF8E" w14:textId="7EDC88C7" w:rsidR="008B002C" w:rsidRDefault="008B002C" w:rsidP="00003070">
            <w:pPr>
              <w:jc w:val="both"/>
              <w:rPr>
                <w:lang w:val="fr-FR"/>
              </w:rPr>
            </w:pPr>
            <w:hyperlink r:id="rId10817" w:anchor="Sit_Stonehenge_dat_2500" w:history="1">
              <w:r w:rsidRPr="008B002C">
                <w:rPr>
                  <w:rStyle w:val="Hyperlink"/>
                  <w:lang w:val="fr-FR"/>
                </w:rPr>
                <w:t>2500</w:t>
              </w:r>
            </w:hyperlink>
          </w:p>
        </w:tc>
        <w:tc>
          <w:tcPr>
            <w:tcW w:w="4871" w:type="dxa"/>
          </w:tcPr>
          <w:p w14:paraId="1822F16E" w14:textId="6EDEDED9" w:rsidR="008B002C" w:rsidRDefault="00FE706B" w:rsidP="00003070">
            <w:pPr>
              <w:jc w:val="both"/>
              <w:rPr>
                <w:lang w:val="fr-FR"/>
              </w:rPr>
            </w:pPr>
            <w:r>
              <w:rPr>
                <w:lang w:val="fr-FR"/>
              </w:rPr>
              <w:t xml:space="preserve">BBC, </w:t>
            </w:r>
            <w:hyperlink r:id="rId10818" w:anchor="Sit_Stonehenge_per_blueston" w:history="1">
              <w:r w:rsidRPr="00FE706B">
                <w:rPr>
                  <w:rStyle w:val="Hyperlink"/>
                  <w:lang w:val="fr-FR"/>
                </w:rPr>
                <w:t>bluestones</w:t>
              </w:r>
            </w:hyperlink>
          </w:p>
        </w:tc>
      </w:tr>
      <w:tr w:rsidR="008A1841" w14:paraId="434C64BE" w14:textId="77777777" w:rsidTr="008B002C">
        <w:trPr>
          <w:jc w:val="center"/>
        </w:trPr>
        <w:tc>
          <w:tcPr>
            <w:tcW w:w="1372" w:type="dxa"/>
            <w:shd w:val="clear" w:color="auto" w:fill="D9D9D9" w:themeFill="background1" w:themeFillShade="D9"/>
          </w:tcPr>
          <w:p w14:paraId="2D3F11A3" w14:textId="7AB1CD47" w:rsidR="008A1841" w:rsidRDefault="008B002C" w:rsidP="00003070">
            <w:pPr>
              <w:jc w:val="both"/>
              <w:rPr>
                <w:lang w:val="fr-FR"/>
              </w:rPr>
            </w:pPr>
            <w:hyperlink r:id="rId10819" w:anchor="Sit_Stonehenge_dat_2200" w:history="1">
              <w:r w:rsidR="008A1841" w:rsidRPr="008B002C">
                <w:rPr>
                  <w:rStyle w:val="Hyperlink"/>
                  <w:lang w:val="fr-FR"/>
                </w:rPr>
                <w:t>2</w:t>
              </w:r>
              <w:r w:rsidRPr="008B002C">
                <w:rPr>
                  <w:rStyle w:val="Hyperlink"/>
                  <w:lang w:val="fr-FR"/>
                </w:rPr>
                <w:t>2</w:t>
              </w:r>
              <w:r w:rsidR="008A1841" w:rsidRPr="008B002C">
                <w:rPr>
                  <w:rStyle w:val="Hyperlink"/>
                  <w:lang w:val="fr-FR"/>
                </w:rPr>
                <w:t>00</w:t>
              </w:r>
            </w:hyperlink>
          </w:p>
        </w:tc>
        <w:tc>
          <w:tcPr>
            <w:tcW w:w="4871" w:type="dxa"/>
          </w:tcPr>
          <w:p w14:paraId="67946750" w14:textId="77777777" w:rsidR="008A1841" w:rsidRDefault="008A1841" w:rsidP="00003070">
            <w:pPr>
              <w:jc w:val="both"/>
              <w:rPr>
                <w:lang w:val="fr-FR"/>
              </w:rPr>
            </w:pPr>
          </w:p>
        </w:tc>
      </w:tr>
      <w:tr w:rsidR="008A1841" w14:paraId="0542DBB7" w14:textId="77777777" w:rsidTr="008B002C">
        <w:trPr>
          <w:jc w:val="center"/>
        </w:trPr>
        <w:tc>
          <w:tcPr>
            <w:tcW w:w="1372" w:type="dxa"/>
          </w:tcPr>
          <w:p w14:paraId="60533894" w14:textId="4CEB7D43" w:rsidR="008A1841" w:rsidRDefault="008A1841" w:rsidP="00003070">
            <w:pPr>
              <w:jc w:val="both"/>
              <w:rPr>
                <w:lang w:val="fr-FR"/>
              </w:rPr>
            </w:pPr>
            <w:r>
              <w:rPr>
                <w:lang w:val="fr-FR"/>
              </w:rPr>
              <w:t>...</w:t>
            </w:r>
          </w:p>
        </w:tc>
        <w:tc>
          <w:tcPr>
            <w:tcW w:w="4871" w:type="dxa"/>
          </w:tcPr>
          <w:p w14:paraId="73AE6AC4" w14:textId="77777777" w:rsidR="008A1841" w:rsidRDefault="008A1841" w:rsidP="00003070">
            <w:pPr>
              <w:jc w:val="both"/>
              <w:rPr>
                <w:lang w:val="fr-FR"/>
              </w:rPr>
            </w:pPr>
          </w:p>
        </w:tc>
      </w:tr>
    </w:tbl>
    <w:p w14:paraId="73882AA4" w14:textId="5E5A5B8C" w:rsidR="008A1841" w:rsidRPr="00FE706B" w:rsidRDefault="008A1841" w:rsidP="00003070">
      <w:pPr>
        <w:jc w:val="both"/>
        <w:rPr>
          <w:sz w:val="20"/>
          <w:lang w:val="fr-FR"/>
        </w:rPr>
      </w:pPr>
      <w:r w:rsidRPr="00FE706B">
        <w:rPr>
          <w:sz w:val="20"/>
          <w:highlight w:val="lightGray"/>
          <w:lang w:val="fr-FR"/>
        </w:rPr>
        <w:t>__</w:t>
      </w:r>
      <w:r w:rsidRPr="00FE706B">
        <w:rPr>
          <w:sz w:val="20"/>
          <w:lang w:val="fr-FR"/>
        </w:rPr>
        <w:t>: "</w:t>
      </w:r>
      <w:r w:rsidRPr="00FE706B">
        <w:rPr>
          <w:i/>
          <w:iCs/>
          <w:sz w:val="20"/>
          <w:lang w:val="fr-FR"/>
        </w:rPr>
        <w:t>Time of Stonehenge</w:t>
      </w:r>
      <w:r w:rsidRPr="00FE706B">
        <w:rPr>
          <w:sz w:val="20"/>
          <w:lang w:val="fr-FR"/>
        </w:rPr>
        <w:t>"</w:t>
      </w:r>
      <w:r w:rsidR="00FE706B" w:rsidRPr="00FE706B">
        <w:rPr>
          <w:sz w:val="20"/>
          <w:lang w:val="fr-FR"/>
        </w:rPr>
        <w:t xml:space="preserve"> </w:t>
      </w:r>
      <w:r w:rsidR="00FE706B" w:rsidRPr="00FE706B">
        <w:rPr>
          <w:sz w:val="20"/>
          <w:lang w:val="fr-FR"/>
        </w:rPr>
        <w:t>(BIB 3697)</w:t>
      </w:r>
    </w:p>
    <w:p w14:paraId="082147A4" w14:textId="77777777" w:rsidR="008A1841" w:rsidRDefault="008A1841" w:rsidP="00003070">
      <w:pPr>
        <w:jc w:val="both"/>
        <w:rPr>
          <w:lang w:val="fr-FR"/>
        </w:rPr>
      </w:pPr>
    </w:p>
    <w:p w14:paraId="0B59A891" w14:textId="77777777" w:rsidR="008A1841" w:rsidRDefault="008A1841" w:rsidP="00003070">
      <w:pPr>
        <w:jc w:val="both"/>
        <w:rPr>
          <w:lang w:val="fr-FR"/>
        </w:rPr>
      </w:pPr>
    </w:p>
    <w:p w14:paraId="1D6338DB" w14:textId="779AA279" w:rsidR="008A1841" w:rsidRDefault="008A1841" w:rsidP="008A1841">
      <w:pPr>
        <w:pStyle w:val="Heading3"/>
      </w:pPr>
      <w:r>
        <w:t>Mésolithique</w:t>
      </w:r>
    </w:p>
    <w:p w14:paraId="05127B67" w14:textId="77777777" w:rsidR="008A1841" w:rsidRDefault="008A1841" w:rsidP="00003070">
      <w:pPr>
        <w:jc w:val="both"/>
        <w:rPr>
          <w:lang w:val="fr-FR"/>
        </w:rPr>
      </w:pPr>
    </w:p>
    <w:p w14:paraId="07A83CA5" w14:textId="5C2B345C" w:rsidR="008A1841" w:rsidRDefault="008A1841" w:rsidP="00003070">
      <w:pPr>
        <w:jc w:val="both"/>
        <w:rPr>
          <w:lang w:val="fr-FR"/>
        </w:rPr>
      </w:pPr>
      <w:r w:rsidRPr="0032190F">
        <w:rPr>
          <w:lang w:val="fr-FR"/>
        </w:rPr>
        <w:t xml:space="preserve">Les premières attestations datent probablement du Mésolithique (un trou de poteau : 8000 </w:t>
      </w:r>
      <w:r>
        <w:rPr>
          <w:lang w:val="fr-FR"/>
        </w:rPr>
        <w:t>BC</w:t>
      </w:r>
      <w:r w:rsidRPr="0032190F">
        <w:rPr>
          <w:lang w:val="fr-FR"/>
        </w:rPr>
        <w:t xml:space="preserve">, un second à 7000 </w:t>
      </w:r>
      <w:r>
        <w:rPr>
          <w:lang w:val="fr-FR"/>
        </w:rPr>
        <w:t>BC</w:t>
      </w:r>
      <w:r w:rsidRPr="0032190F">
        <w:rPr>
          <w:lang w:val="fr-FR"/>
        </w:rPr>
        <w:t xml:space="preserve">). (BIB 1289) Cela préfigure le </w:t>
      </w:r>
      <w:hyperlink r:id="rId10820" w:anchor="Cul_Megalith" w:history="1">
        <w:r w:rsidRPr="0032190F">
          <w:rPr>
            <w:rStyle w:val="Hyperlink"/>
            <w:lang w:val="fr-FR"/>
          </w:rPr>
          <w:t>mégalithisme</w:t>
        </w:r>
      </w:hyperlink>
      <w:r w:rsidRPr="0032190F">
        <w:rPr>
          <w:lang w:val="fr-FR"/>
        </w:rPr>
        <w:t xml:space="preserve"> (BIB 2393)</w:t>
      </w:r>
    </w:p>
    <w:p w14:paraId="5DF512F7" w14:textId="77777777" w:rsidR="008A1841" w:rsidRDefault="008A1841" w:rsidP="00003070">
      <w:pPr>
        <w:jc w:val="both"/>
        <w:rPr>
          <w:lang w:val="fr-FR"/>
        </w:rPr>
      </w:pPr>
    </w:p>
    <w:p w14:paraId="2C625F5A" w14:textId="7C188CE6" w:rsidR="008A1841" w:rsidRDefault="008A1841" w:rsidP="008A1841">
      <w:pPr>
        <w:pStyle w:val="Heading3"/>
      </w:pPr>
      <w:bookmarkStart w:id="4368" w:name="Sit_Stonehenge_dat_3000"/>
      <w:r>
        <w:t>ca 3000 BC</w:t>
      </w:r>
    </w:p>
    <w:bookmarkEnd w:id="4368"/>
    <w:p w14:paraId="07B4623F" w14:textId="77777777" w:rsidR="008A1841" w:rsidRDefault="008A1841" w:rsidP="00003070">
      <w:pPr>
        <w:jc w:val="both"/>
        <w:rPr>
          <w:lang w:val="fr-FR"/>
        </w:rPr>
      </w:pPr>
    </w:p>
    <w:p w14:paraId="14251431" w14:textId="6B3BA586" w:rsidR="008A1841" w:rsidRPr="008A1841" w:rsidRDefault="008A1841" w:rsidP="00003070">
      <w:pPr>
        <w:jc w:val="both"/>
        <w:rPr>
          <w:lang w:val="fr-FR"/>
        </w:rPr>
      </w:pPr>
      <w:r w:rsidRPr="008A1841">
        <w:rPr>
          <w:lang w:val="fr-FR"/>
        </w:rPr>
        <w:t>Cercle fossoyé de 102 m de diamètre</w:t>
      </w:r>
      <w:r>
        <w:rPr>
          <w:lang w:val="fr-FR"/>
        </w:rPr>
        <w:t>, 2 entrées</w:t>
      </w:r>
      <w:r w:rsidR="008B002C">
        <w:rPr>
          <w:lang w:val="fr-FR"/>
        </w:rPr>
        <w:t xml:space="preserve"> (Nord-Est et Sud)</w:t>
      </w:r>
      <w:r>
        <w:rPr>
          <w:lang w:val="fr-FR"/>
        </w:rPr>
        <w:t>, 56 trous de poteaux (bois</w:t>
      </w:r>
      <w:r w:rsidR="008B002C">
        <w:rPr>
          <w:lang w:val="fr-FR"/>
        </w:rPr>
        <w:t xml:space="preserve"> probable</w:t>
      </w:r>
      <w:r>
        <w:rPr>
          <w:lang w:val="fr-FR"/>
        </w:rPr>
        <w:t>) dits "</w:t>
      </w:r>
      <w:r w:rsidRPr="008A1841">
        <w:rPr>
          <w:i/>
          <w:iCs/>
          <w:lang w:val="fr-FR"/>
        </w:rPr>
        <w:t>Aubrey holes</w:t>
      </w:r>
      <w:r>
        <w:rPr>
          <w:lang w:val="fr-FR"/>
        </w:rPr>
        <w:t>"</w:t>
      </w:r>
      <w:r w:rsidRPr="008A1841">
        <w:rPr>
          <w:lang w:val="fr-FR"/>
        </w:rPr>
        <w:t xml:space="preserve"> </w:t>
      </w:r>
      <w:r w:rsidR="008B002C">
        <w:rPr>
          <w:lang w:val="fr-FR"/>
        </w:rPr>
        <w:t xml:space="preserve">Entrée NE dans l'aligmenent du solstice d'été </w:t>
      </w:r>
      <w:r w:rsidRPr="008A1841">
        <w:rPr>
          <w:lang w:val="fr-FR"/>
        </w:rPr>
        <w:t>(BIB 3697)</w:t>
      </w:r>
    </w:p>
    <w:p w14:paraId="34804958" w14:textId="77777777" w:rsidR="008A1841" w:rsidRDefault="008A1841" w:rsidP="00003070">
      <w:pPr>
        <w:jc w:val="both"/>
        <w:rPr>
          <w:lang w:val="fr-FR"/>
        </w:rPr>
      </w:pPr>
    </w:p>
    <w:p w14:paraId="020EC064" w14:textId="77777777" w:rsidR="008B002C" w:rsidRDefault="008B002C" w:rsidP="00003070">
      <w:pPr>
        <w:jc w:val="both"/>
        <w:rPr>
          <w:lang w:val="fr-FR"/>
        </w:rPr>
      </w:pPr>
    </w:p>
    <w:p w14:paraId="50FF09B8" w14:textId="62C2E0E4" w:rsidR="008B002C" w:rsidRDefault="008B002C" w:rsidP="008B002C">
      <w:pPr>
        <w:pStyle w:val="Heading3"/>
      </w:pPr>
      <w:bookmarkStart w:id="4369" w:name="Sit_Stonehenge_dat_2500"/>
      <w:r>
        <w:t>ca 2500 BC</w:t>
      </w:r>
    </w:p>
    <w:bookmarkEnd w:id="4369"/>
    <w:p w14:paraId="051CED48" w14:textId="77777777" w:rsidR="008B002C" w:rsidRDefault="008B002C" w:rsidP="00003070">
      <w:pPr>
        <w:jc w:val="both"/>
        <w:rPr>
          <w:lang w:val="fr-FR"/>
        </w:rPr>
      </w:pPr>
    </w:p>
    <w:p w14:paraId="3686019C" w14:textId="335612AB" w:rsidR="008B002C" w:rsidRDefault="008B002C" w:rsidP="00003070">
      <w:pPr>
        <w:jc w:val="both"/>
        <w:rPr>
          <w:lang w:val="en-GB"/>
        </w:rPr>
      </w:pPr>
      <w:r w:rsidRPr="008B002C">
        <w:rPr>
          <w:lang w:val="en-GB"/>
        </w:rPr>
        <w:t xml:space="preserve">South barrow, North barrow, </w:t>
      </w:r>
      <w:r w:rsidRPr="00FE706B">
        <w:rPr>
          <w:i/>
          <w:iCs/>
          <w:lang w:val="en-GB"/>
        </w:rPr>
        <w:t>horseshoe sarsen</w:t>
      </w:r>
      <w:r>
        <w:rPr>
          <w:lang w:val="en-GB"/>
        </w:rPr>
        <w:t xml:space="preserve">, Sarsen circle, </w:t>
      </w:r>
      <w:r w:rsidRPr="008B002C">
        <w:rPr>
          <w:i/>
          <w:iCs/>
          <w:lang w:val="en-GB"/>
        </w:rPr>
        <w:t>bluestones</w:t>
      </w:r>
      <w:r>
        <w:rPr>
          <w:lang w:val="en-GB"/>
        </w:rPr>
        <w:t xml:space="preserve">, </w:t>
      </w:r>
      <w:r w:rsidRPr="008B002C">
        <w:rPr>
          <w:i/>
          <w:iCs/>
          <w:lang w:val="en-GB"/>
        </w:rPr>
        <w:t>Slaughter stone</w:t>
      </w:r>
      <w:r>
        <w:rPr>
          <w:lang w:val="en-GB"/>
        </w:rPr>
        <w:t xml:space="preserve"> </w:t>
      </w:r>
      <w:r w:rsidRPr="008B002C">
        <w:rPr>
          <w:lang w:val="en-GB"/>
        </w:rPr>
        <w:t>(BIB 3697)</w:t>
      </w:r>
    </w:p>
    <w:p w14:paraId="4459D78C" w14:textId="77777777" w:rsidR="008B002C" w:rsidRDefault="008B002C" w:rsidP="00003070">
      <w:pPr>
        <w:jc w:val="both"/>
        <w:rPr>
          <w:lang w:val="en-GB"/>
        </w:rPr>
      </w:pPr>
    </w:p>
    <w:p w14:paraId="641FECD5" w14:textId="464CA9A4" w:rsidR="008B002C" w:rsidRDefault="008B002C" w:rsidP="008B002C">
      <w:pPr>
        <w:pStyle w:val="Heading3"/>
      </w:pPr>
      <w:bookmarkStart w:id="4370" w:name="Sit_Stonehenge_dat_2200"/>
      <w:r>
        <w:t>ca 2200 BC</w:t>
      </w:r>
    </w:p>
    <w:bookmarkEnd w:id="4370"/>
    <w:p w14:paraId="265808FA" w14:textId="77777777" w:rsidR="008B002C" w:rsidRPr="008B002C" w:rsidRDefault="008B002C" w:rsidP="00003070">
      <w:pPr>
        <w:jc w:val="both"/>
        <w:rPr>
          <w:lang w:val="fr-FR"/>
        </w:rPr>
      </w:pPr>
    </w:p>
    <w:p w14:paraId="005176C0" w14:textId="4C7E7671" w:rsidR="008B002C" w:rsidRPr="008B002C" w:rsidRDefault="008B002C" w:rsidP="00003070">
      <w:pPr>
        <w:jc w:val="both"/>
        <w:rPr>
          <w:lang w:val="fr-FR"/>
        </w:rPr>
      </w:pPr>
      <w:r w:rsidRPr="008B002C">
        <w:rPr>
          <w:lang w:val="fr-FR"/>
        </w:rPr>
        <w:t xml:space="preserve">Construction de l' </w:t>
      </w:r>
      <w:hyperlink r:id="rId10821" w:anchor="Sit_AvenueSt" w:history="1">
        <w:r w:rsidRPr="008B002C">
          <w:rPr>
            <w:rStyle w:val="Hyperlink"/>
            <w:lang w:val="fr-FR"/>
          </w:rPr>
          <w:t>Avenue</w:t>
        </w:r>
      </w:hyperlink>
      <w:r w:rsidRPr="008B002C">
        <w:rPr>
          <w:lang w:val="fr-FR"/>
        </w:rPr>
        <w:t xml:space="preserve"> dans l'axe de </w:t>
      </w:r>
      <w:r>
        <w:rPr>
          <w:lang w:val="fr-FR"/>
        </w:rPr>
        <w:t>l'entrée Nord-Est</w:t>
      </w:r>
      <w:r w:rsidR="008E0C3C">
        <w:rPr>
          <w:lang w:val="fr-FR"/>
        </w:rPr>
        <w:t xml:space="preserve"> </w:t>
      </w:r>
      <w:r w:rsidR="008E0C3C" w:rsidRPr="008E0C3C">
        <w:rPr>
          <w:lang w:val="fr-FR"/>
        </w:rPr>
        <w:t>(BIB 3697)</w:t>
      </w:r>
    </w:p>
    <w:p w14:paraId="33792ABA" w14:textId="77777777" w:rsidR="00BF5076" w:rsidRPr="008B002C" w:rsidRDefault="00BF5076" w:rsidP="00003070">
      <w:pPr>
        <w:jc w:val="both"/>
        <w:rPr>
          <w:lang w:val="fr-FR"/>
        </w:rPr>
      </w:pPr>
    </w:p>
    <w:p w14:paraId="341DCF62" w14:textId="2BE341E1" w:rsidR="00BF5076" w:rsidRDefault="00BF5076" w:rsidP="00003070">
      <w:pPr>
        <w:pStyle w:val="Heading2"/>
      </w:pPr>
      <w:bookmarkStart w:id="4371" w:name="Sit_Stonehenge_inter"/>
      <w:r>
        <w:t>interprétation</w:t>
      </w:r>
    </w:p>
    <w:bookmarkEnd w:id="4371"/>
    <w:p w14:paraId="4E0380A3" w14:textId="77777777" w:rsidR="00003070" w:rsidRPr="00003070" w:rsidRDefault="00003070" w:rsidP="00003070">
      <w:pPr>
        <w:jc w:val="both"/>
        <w:rPr>
          <w:sz w:val="20"/>
          <w:lang w:val="fr-FR"/>
        </w:rPr>
      </w:pPr>
      <w:r w:rsidRPr="00003070">
        <w:rPr>
          <w:sz w:val="20"/>
          <w:lang w:val="fr-FR"/>
        </w:rPr>
        <w:t>"</w:t>
      </w:r>
      <w:r w:rsidRPr="00003070">
        <w:rPr>
          <w:i/>
          <w:iCs/>
          <w:sz w:val="20"/>
          <w:lang w:val="fr-FR"/>
        </w:rPr>
        <w:t>prehistoric temple</w:t>
      </w:r>
      <w:r w:rsidRPr="00003070">
        <w:rPr>
          <w:sz w:val="20"/>
          <w:lang w:val="fr-FR"/>
        </w:rPr>
        <w:t>" (BIB 3697)</w:t>
      </w:r>
    </w:p>
    <w:p w14:paraId="1CABDBB8" w14:textId="77777777" w:rsidR="00BF5076" w:rsidRDefault="00BF5076" w:rsidP="00003070">
      <w:pPr>
        <w:jc w:val="both"/>
        <w:rPr>
          <w:lang w:val="fr-FR"/>
        </w:rPr>
      </w:pPr>
    </w:p>
    <w:p w14:paraId="40400879" w14:textId="351F047C" w:rsidR="00BF5076" w:rsidRDefault="00BF5076" w:rsidP="00003070">
      <w:pPr>
        <w:jc w:val="both"/>
        <w:rPr>
          <w:lang w:val="fr-FR"/>
        </w:rPr>
      </w:pPr>
      <w:r>
        <w:rPr>
          <w:lang w:val="fr-FR"/>
        </w:rPr>
        <w:t xml:space="preserve">Batiment circulaire </w:t>
      </w:r>
      <w:r w:rsidRPr="00BF5076">
        <w:rPr>
          <w:lang w:val="fr-FR"/>
        </w:rPr>
        <w:t>(BIB</w:t>
      </w:r>
      <w:r>
        <w:rPr>
          <w:lang w:val="fr-FR"/>
        </w:rPr>
        <w:t xml:space="preserve"> Bogaard</w:t>
      </w:r>
      <w:r w:rsidRPr="00BF5076">
        <w:rPr>
          <w:lang w:val="fr-FR"/>
        </w:rPr>
        <w:t xml:space="preserve"> SoA, 2023)</w:t>
      </w:r>
      <w:r>
        <w:rPr>
          <w:lang w:val="fr-FR"/>
        </w:rPr>
        <w:t>. Cré</w:t>
      </w:r>
      <w:r w:rsidR="00003070">
        <w:rPr>
          <w:lang w:val="fr-FR"/>
        </w:rPr>
        <w:t>e</w:t>
      </w:r>
      <w:r>
        <w:rPr>
          <w:lang w:val="fr-FR"/>
        </w:rPr>
        <w:t>r un protocole/ordre dans un moment d'aggrégation (ex: ceux qui arrivent par le Sud s'arrètent en périphérie (SS BIB)</w:t>
      </w:r>
    </w:p>
    <w:p w14:paraId="4B23FF27" w14:textId="77777777" w:rsidR="00BF5076" w:rsidRDefault="00BF5076" w:rsidP="00003070">
      <w:pPr>
        <w:jc w:val="both"/>
        <w:rPr>
          <w:lang w:val="fr-FR"/>
        </w:rPr>
      </w:pPr>
    </w:p>
    <w:p w14:paraId="4D7D3925" w14:textId="3F045A4A" w:rsidR="00380837" w:rsidRDefault="00003070" w:rsidP="00003070">
      <w:pPr>
        <w:pStyle w:val="Heading3"/>
        <w:spacing w:line="240" w:lineRule="auto"/>
      </w:pPr>
      <w:r>
        <w:t>astronomique</w:t>
      </w:r>
    </w:p>
    <w:p w14:paraId="5554DC07" w14:textId="086C9703" w:rsidR="00003070" w:rsidRDefault="00003070" w:rsidP="00003070">
      <w:pPr>
        <w:jc w:val="both"/>
        <w:rPr>
          <w:sz w:val="20"/>
          <w:lang w:val="fr-FR"/>
        </w:rPr>
      </w:pPr>
      <w:r w:rsidRPr="00003070">
        <w:rPr>
          <w:sz w:val="20"/>
          <w:lang w:val="fr-FR"/>
        </w:rPr>
        <w:t>"</w:t>
      </w:r>
      <w:r w:rsidRPr="00003070">
        <w:rPr>
          <w:i/>
          <w:iCs/>
          <w:sz w:val="20"/>
          <w:lang w:val="fr-FR"/>
        </w:rPr>
        <w:t>astronomical computer</w:t>
      </w:r>
      <w:r w:rsidRPr="00003070">
        <w:rPr>
          <w:sz w:val="20"/>
          <w:lang w:val="fr-FR"/>
        </w:rPr>
        <w:t>" -- R. Atkison</w:t>
      </w:r>
    </w:p>
    <w:p w14:paraId="1CEEC3BD" w14:textId="77777777" w:rsidR="008A1841" w:rsidRDefault="008A1841" w:rsidP="00003070">
      <w:pPr>
        <w:jc w:val="both"/>
        <w:rPr>
          <w:sz w:val="20"/>
          <w:lang w:val="fr-FR"/>
        </w:rPr>
      </w:pPr>
    </w:p>
    <w:p w14:paraId="0CC97CAE" w14:textId="28C0D815" w:rsidR="008A1841" w:rsidRPr="00003070" w:rsidRDefault="008A1841" w:rsidP="00003070">
      <w:pPr>
        <w:jc w:val="both"/>
        <w:rPr>
          <w:sz w:val="20"/>
          <w:lang w:val="fr-FR"/>
        </w:rPr>
      </w:pPr>
      <w:r w:rsidRPr="0032190F">
        <w:rPr>
          <w:lang w:val="fr-FR"/>
        </w:rPr>
        <w:t>La fonction astronomique du site paraît évidente (BIB 1289).</w:t>
      </w:r>
    </w:p>
    <w:p w14:paraId="347BE0AA" w14:textId="77777777" w:rsidR="00003070" w:rsidRDefault="00003070" w:rsidP="00003070">
      <w:pPr>
        <w:jc w:val="both"/>
        <w:rPr>
          <w:lang w:val="fr-FR"/>
        </w:rPr>
      </w:pPr>
    </w:p>
    <w:p w14:paraId="0AA433B8" w14:textId="6989962F" w:rsidR="00003070" w:rsidRPr="00003070" w:rsidRDefault="00003070" w:rsidP="00003070">
      <w:pPr>
        <w:pStyle w:val="Heading3"/>
        <w:spacing w:line="240" w:lineRule="auto"/>
        <w:rPr>
          <w:lang w:val="en-GB"/>
        </w:rPr>
      </w:pPr>
      <w:r w:rsidRPr="00003070">
        <w:rPr>
          <w:lang w:val="en-GB"/>
        </w:rPr>
        <w:t>ancêtres</w:t>
      </w:r>
    </w:p>
    <w:p w14:paraId="40FDB18F" w14:textId="37A12918" w:rsidR="00003070" w:rsidRPr="00003070" w:rsidRDefault="00003070" w:rsidP="00003070">
      <w:pPr>
        <w:jc w:val="both"/>
        <w:rPr>
          <w:sz w:val="20"/>
          <w:lang w:val="en-GB"/>
        </w:rPr>
      </w:pPr>
      <w:r w:rsidRPr="00003070">
        <w:rPr>
          <w:sz w:val="20"/>
          <w:lang w:val="en-GB"/>
        </w:rPr>
        <w:t>"</w:t>
      </w:r>
      <w:r w:rsidRPr="00003070">
        <w:rPr>
          <w:i/>
          <w:iCs/>
          <w:sz w:val="20"/>
          <w:lang w:val="en-GB"/>
        </w:rPr>
        <w:t>domain of the ancestors</w:t>
      </w:r>
      <w:r w:rsidRPr="00003070">
        <w:rPr>
          <w:sz w:val="20"/>
          <w:lang w:val="en-GB"/>
        </w:rPr>
        <w:t>"</w:t>
      </w:r>
      <w:r w:rsidRPr="00003070">
        <w:rPr>
          <w:sz w:val="20"/>
          <w:lang w:val="en-GB"/>
        </w:rPr>
        <w:t xml:space="preserve"> </w:t>
      </w:r>
      <w:r>
        <w:rPr>
          <w:sz w:val="20"/>
          <w:lang w:val="en-GB"/>
        </w:rPr>
        <w:t xml:space="preserve">≠ Woodhenge </w:t>
      </w:r>
      <w:r w:rsidRPr="00003070">
        <w:rPr>
          <w:sz w:val="20"/>
          <w:lang w:val="en-GB"/>
        </w:rPr>
        <w:t>(BIB 3697)</w:t>
      </w:r>
      <w:r>
        <w:rPr>
          <w:sz w:val="20"/>
          <w:lang w:val="en-GB"/>
        </w:rPr>
        <w:t xml:space="preserve"> </w:t>
      </w:r>
    </w:p>
    <w:p w14:paraId="6D95EB9B" w14:textId="77777777" w:rsidR="00003070" w:rsidRDefault="00003070" w:rsidP="00003070">
      <w:pPr>
        <w:jc w:val="both"/>
        <w:rPr>
          <w:lang w:val="en-GB"/>
        </w:rPr>
      </w:pPr>
    </w:p>
    <w:p w14:paraId="225CC909" w14:textId="3312D1CF" w:rsidR="00003070" w:rsidRDefault="00003070" w:rsidP="00003070">
      <w:pPr>
        <w:pStyle w:val="Heading3"/>
      </w:pPr>
      <w:r>
        <w:t>medicinal</w:t>
      </w:r>
    </w:p>
    <w:p w14:paraId="35A4FF4B" w14:textId="613B4398" w:rsidR="00003070" w:rsidRPr="00003070" w:rsidRDefault="00003070" w:rsidP="00003070">
      <w:pPr>
        <w:jc w:val="both"/>
        <w:rPr>
          <w:sz w:val="20"/>
          <w:lang w:val="en-GB"/>
        </w:rPr>
      </w:pPr>
      <w:r w:rsidRPr="00003070">
        <w:rPr>
          <w:sz w:val="20"/>
          <w:lang w:val="en-GB"/>
        </w:rPr>
        <w:t>"</w:t>
      </w:r>
      <w:r w:rsidRPr="00003070">
        <w:rPr>
          <w:i/>
          <w:iCs/>
          <w:sz w:val="20"/>
          <w:lang w:val="en-GB"/>
        </w:rPr>
        <w:t>healing center</w:t>
      </w:r>
      <w:r w:rsidRPr="00003070">
        <w:rPr>
          <w:sz w:val="20"/>
          <w:lang w:val="en-GB"/>
        </w:rPr>
        <w:t xml:space="preserve">" </w:t>
      </w:r>
      <w:r w:rsidRPr="00003070">
        <w:rPr>
          <w:sz w:val="20"/>
          <w:lang w:val="en-GB"/>
        </w:rPr>
        <w:t>(BIB 3697)</w:t>
      </w:r>
    </w:p>
    <w:p w14:paraId="56B41FCF" w14:textId="77777777" w:rsidR="00003070" w:rsidRDefault="00003070" w:rsidP="00003070">
      <w:pPr>
        <w:jc w:val="both"/>
        <w:rPr>
          <w:sz w:val="20"/>
          <w:lang w:val="en-GB"/>
        </w:rPr>
      </w:pPr>
    </w:p>
    <w:p w14:paraId="72FB1334" w14:textId="77777777" w:rsidR="008A1841" w:rsidRDefault="00003070" w:rsidP="008A1841">
      <w:pPr>
        <w:jc w:val="both"/>
        <w:rPr>
          <w:lang w:val="fr-FR"/>
        </w:rPr>
      </w:pPr>
      <w:r w:rsidRPr="008A1841">
        <w:rPr>
          <w:i/>
          <w:iCs/>
          <w:lang w:val="fr-FR"/>
        </w:rPr>
        <w:t>bluestones</w:t>
      </w:r>
      <w:r w:rsidRPr="008A1841">
        <w:rPr>
          <w:lang w:val="fr-FR"/>
        </w:rPr>
        <w:t xml:space="preserve"> cassées =&gt; poudre? + archer d' </w:t>
      </w:r>
      <w:hyperlink r:id="rId10822" w:anchor="Sit_Amesbury_spat_t_anth" w:history="1">
        <w:r w:rsidR="008A1841" w:rsidRPr="008A1841">
          <w:rPr>
            <w:rStyle w:val="Hyperlink"/>
            <w:lang w:val="fr-FR"/>
          </w:rPr>
          <w:t>Amesbury</w:t>
        </w:r>
      </w:hyperlink>
      <w:r w:rsidR="008A1841" w:rsidRPr="008A1841">
        <w:rPr>
          <w:lang w:val="fr-FR"/>
        </w:rPr>
        <w:t xml:space="preserve"> </w:t>
      </w:r>
      <w:r w:rsidRPr="008A1841">
        <w:rPr>
          <w:lang w:val="fr-FR"/>
        </w:rPr>
        <w:t>(BIB 3697)</w:t>
      </w:r>
      <w:r w:rsidR="008A1841" w:rsidRPr="008A1841">
        <w:rPr>
          <w:lang w:val="fr-FR"/>
        </w:rPr>
        <w:t xml:space="preserve"> </w:t>
      </w:r>
      <w:r w:rsidR="008A1841" w:rsidRPr="0032190F">
        <w:rPr>
          <w:lang w:val="fr-FR"/>
        </w:rPr>
        <w:t>« Lourdes » préhistorique, en témoignerait le handicap lourd de l’archer d’</w:t>
      </w:r>
      <w:hyperlink r:id="rId10823" w:anchor="Sit_Amesbury" w:history="1">
        <w:r w:rsidR="008A1841" w:rsidRPr="0032190F">
          <w:rPr>
            <w:rStyle w:val="Hyperlink"/>
            <w:lang w:val="fr-FR"/>
          </w:rPr>
          <w:t>Amesbury</w:t>
        </w:r>
      </w:hyperlink>
      <w:r w:rsidR="008A1841" w:rsidRPr="0032190F">
        <w:rPr>
          <w:lang w:val="fr-FR"/>
        </w:rPr>
        <w:t xml:space="preserve"> (</w:t>
      </w:r>
      <w:r w:rsidR="008A1841" w:rsidRPr="0032190F">
        <w:rPr>
          <w:i/>
          <w:lang w:val="fr-FR"/>
        </w:rPr>
        <w:t>Les mystères révélés du Néolithique</w:t>
      </w:r>
      <w:r w:rsidR="008A1841" w:rsidRPr="0032190F">
        <w:rPr>
          <w:lang w:val="fr-FR"/>
        </w:rPr>
        <w:t>, Arte).</w:t>
      </w:r>
    </w:p>
    <w:p w14:paraId="569E8634" w14:textId="77777777" w:rsidR="00FE706B" w:rsidRDefault="00FE706B" w:rsidP="008A1841">
      <w:pPr>
        <w:jc w:val="both"/>
        <w:rPr>
          <w:lang w:val="fr-FR"/>
        </w:rPr>
      </w:pPr>
    </w:p>
    <w:p w14:paraId="033BA563" w14:textId="143AC470" w:rsidR="008B002C" w:rsidRDefault="008B002C" w:rsidP="008B002C">
      <w:pPr>
        <w:pStyle w:val="Heading1"/>
      </w:pPr>
      <w:bookmarkStart w:id="4372" w:name="Sit_AvenueSt"/>
      <w:r>
        <w:t>AVENUE</w:t>
      </w:r>
      <w:bookmarkEnd w:id="4372"/>
    </w:p>
    <w:p w14:paraId="6E84CD08" w14:textId="589D5AAB" w:rsidR="008B002C" w:rsidRPr="008B002C" w:rsidRDefault="008B002C" w:rsidP="008A1841">
      <w:pPr>
        <w:jc w:val="both"/>
        <w:rPr>
          <w:i/>
          <w:iCs/>
          <w:sz w:val="20"/>
          <w:lang w:val="fr-FR"/>
        </w:rPr>
      </w:pPr>
      <w:r w:rsidRPr="008B002C">
        <w:rPr>
          <w:i/>
          <w:iCs/>
          <w:sz w:val="20"/>
          <w:lang w:val="fr-FR"/>
        </w:rPr>
        <w:t>Stonehenge Avenue</w:t>
      </w:r>
    </w:p>
    <w:p w14:paraId="4B8F8C34" w14:textId="77777777" w:rsidR="008B002C" w:rsidRPr="0032190F" w:rsidRDefault="008B002C" w:rsidP="008A1841">
      <w:pPr>
        <w:jc w:val="both"/>
        <w:rPr>
          <w:lang w:val="fr-FR"/>
        </w:rPr>
      </w:pPr>
    </w:p>
    <w:p w14:paraId="55AE1DE8" w14:textId="1516B109" w:rsidR="00003070" w:rsidRDefault="008E0C3C" w:rsidP="00242C0F">
      <w:pPr>
        <w:jc w:val="both"/>
        <w:rPr>
          <w:lang w:val="fr-FR"/>
        </w:rPr>
      </w:pPr>
      <w:hyperlink r:id="rId10824" w:anchor="Sit_Wiltshire_S" w:history="1">
        <w:r w:rsidRPr="003C03DC">
          <w:rPr>
            <w:rStyle w:val="Hyperlink"/>
            <w:lang w:val="fr-FR"/>
          </w:rPr>
          <w:t>Wiltshire</w:t>
        </w:r>
      </w:hyperlink>
      <w:r>
        <w:rPr>
          <w:lang w:val="fr-FR"/>
        </w:rPr>
        <w:t xml:space="preserve">. </w:t>
      </w:r>
      <w:r w:rsidR="00A507A3">
        <w:rPr>
          <w:lang w:val="fr-FR"/>
        </w:rPr>
        <w:t>Joint l'entrée Nord-Est de Stonehenge à l</w:t>
      </w:r>
      <w:r>
        <w:rPr>
          <w:lang w:val="fr-FR"/>
        </w:rPr>
        <w:t xml:space="preserve">a rivière </w:t>
      </w:r>
      <w:r w:rsidR="00A507A3">
        <w:rPr>
          <w:lang w:val="fr-FR"/>
        </w:rPr>
        <w:t>Avon</w:t>
      </w:r>
      <w:r>
        <w:rPr>
          <w:lang w:val="fr-FR"/>
        </w:rPr>
        <w:t xml:space="preserve"> </w:t>
      </w:r>
      <w:r w:rsidRPr="008E0C3C">
        <w:rPr>
          <w:lang w:val="fr-FR"/>
        </w:rPr>
        <w:t>(BIB 3697)</w:t>
      </w:r>
    </w:p>
    <w:p w14:paraId="08DD34CC" w14:textId="77777777" w:rsidR="002C1885" w:rsidRDefault="002C1885" w:rsidP="00242C0F">
      <w:pPr>
        <w:jc w:val="both"/>
        <w:rPr>
          <w:lang w:val="fr-FR"/>
        </w:rPr>
      </w:pPr>
    </w:p>
    <w:p w14:paraId="7996912C" w14:textId="0AD9CF1D" w:rsidR="002C1885" w:rsidRDefault="002C1885" w:rsidP="002C1885">
      <w:pPr>
        <w:pStyle w:val="Heading2"/>
      </w:pPr>
      <w:r>
        <w:t>datation</w:t>
      </w:r>
    </w:p>
    <w:p w14:paraId="6ED4DA39" w14:textId="77777777" w:rsidR="002C1885" w:rsidRDefault="002C1885" w:rsidP="002C1885">
      <w:pPr>
        <w:rPr>
          <w:lang w:val="fr-FR"/>
        </w:rPr>
      </w:pPr>
    </w:p>
    <w:p w14:paraId="72905F69" w14:textId="1889AE18" w:rsidR="002C1885" w:rsidRPr="002C1885" w:rsidRDefault="002C1885" w:rsidP="002C1885">
      <w:pPr>
        <w:rPr>
          <w:lang w:val="fr-FR"/>
        </w:rPr>
      </w:pPr>
      <w:r>
        <w:rPr>
          <w:lang w:val="fr-FR"/>
        </w:rPr>
        <w:t>ca. 2300 BC</w:t>
      </w:r>
    </w:p>
    <w:p w14:paraId="0D7C25D2" w14:textId="77777777" w:rsidR="002C1885" w:rsidRDefault="002C1885" w:rsidP="00242C0F">
      <w:pPr>
        <w:jc w:val="both"/>
        <w:rPr>
          <w:lang w:val="fr-FR"/>
        </w:rPr>
      </w:pPr>
    </w:p>
    <w:p w14:paraId="61A6D9C5" w14:textId="2A1CAB4C" w:rsidR="002C1885" w:rsidRDefault="002C1885" w:rsidP="002C1885">
      <w:pPr>
        <w:pStyle w:val="Heading2"/>
      </w:pPr>
      <w:r>
        <w:t>interprétation</w:t>
      </w:r>
    </w:p>
    <w:p w14:paraId="5C063616" w14:textId="77777777" w:rsidR="002C1885" w:rsidRDefault="002C1885" w:rsidP="00242C0F">
      <w:pPr>
        <w:jc w:val="both"/>
        <w:rPr>
          <w:lang w:val="fr-FR"/>
        </w:rPr>
      </w:pPr>
    </w:p>
    <w:p w14:paraId="7766071D" w14:textId="7F6CAB77" w:rsidR="002C1885" w:rsidRDefault="002C1885" w:rsidP="00242C0F">
      <w:pPr>
        <w:jc w:val="both"/>
        <w:rPr>
          <w:lang w:val="fr-FR"/>
        </w:rPr>
      </w:pPr>
      <w:r>
        <w:rPr>
          <w:lang w:val="fr-FR"/>
        </w:rPr>
        <w:t xml:space="preserve">"processional route" </w:t>
      </w:r>
      <w:r w:rsidRPr="008E0C3C">
        <w:rPr>
          <w:lang w:val="fr-FR"/>
        </w:rPr>
        <w:t>(BIB 3697)</w:t>
      </w:r>
    </w:p>
    <w:p w14:paraId="1606B4AD" w14:textId="77777777" w:rsidR="00A507A3" w:rsidRPr="00003070" w:rsidRDefault="00A507A3" w:rsidP="00242C0F">
      <w:pPr>
        <w:jc w:val="both"/>
        <w:rPr>
          <w:lang w:val="fr-FR"/>
        </w:rPr>
      </w:pPr>
    </w:p>
    <w:p w14:paraId="58061DBA" w14:textId="77777777" w:rsidR="009D1BD8" w:rsidRPr="00A507A3" w:rsidRDefault="009D1BD8" w:rsidP="00426FF9">
      <w:pPr>
        <w:pStyle w:val="Heading1"/>
      </w:pPr>
      <w:bookmarkStart w:id="4373" w:name="Sit_Woodhenge"/>
      <w:r w:rsidRPr="00A507A3">
        <w:t>WOODHENGE</w:t>
      </w:r>
    </w:p>
    <w:bookmarkEnd w:id="4373"/>
    <w:p w14:paraId="7DAF47E0" w14:textId="77777777" w:rsidR="009D1BD8" w:rsidRDefault="009D1BD8" w:rsidP="00242C0F">
      <w:pPr>
        <w:jc w:val="both"/>
        <w:rPr>
          <w:lang w:val="it-IT"/>
        </w:rPr>
      </w:pPr>
    </w:p>
    <w:p w14:paraId="623AB053" w14:textId="56DEB7C3" w:rsidR="007C50E4" w:rsidRPr="0032190F" w:rsidRDefault="009D1BD8" w:rsidP="00242C0F">
      <w:pPr>
        <w:jc w:val="both"/>
        <w:rPr>
          <w:lang w:val="fr-FR"/>
        </w:rPr>
      </w:pPr>
      <w:r w:rsidRPr="00784BEC">
        <w:rPr>
          <w:lang w:val="it-IT"/>
        </w:rPr>
        <w:t>Dans, ou à proximité du tumulus de Woodhenge (</w:t>
      </w:r>
      <w:smartTag w:uri="urn:schemas-microsoft-com:office:smarttags" w:element="metricconverter">
        <w:smartTagPr>
          <w:attr w:name="ProductID" w:val="3 km"/>
        </w:smartTagPr>
        <w:r w:rsidRPr="00784BEC">
          <w:rPr>
            <w:lang w:val="it-IT"/>
          </w:rPr>
          <w:t>3 km</w:t>
        </w:r>
      </w:smartTag>
      <w:r w:rsidRPr="00784BEC">
        <w:rPr>
          <w:lang w:val="it-IT"/>
        </w:rPr>
        <w:t xml:space="preserve"> de </w:t>
      </w:r>
      <w:hyperlink w:anchor="Sit_Stonehenge" w:history="1">
        <w:r w:rsidR="004E6209" w:rsidRPr="00784BEC">
          <w:rPr>
            <w:rStyle w:val="Hyperlink"/>
            <w:lang w:val="it-IT"/>
          </w:rPr>
          <w:t>Stonehenge</w:t>
        </w:r>
      </w:hyperlink>
      <w:r w:rsidR="00B27617" w:rsidRPr="00784BEC">
        <w:rPr>
          <w:lang w:val="it-IT"/>
        </w:rPr>
        <w:t>, Angleterre</w:t>
      </w:r>
      <w:r w:rsidRPr="00784BEC">
        <w:rPr>
          <w:lang w:val="it-IT"/>
        </w:rPr>
        <w:t>), une hache rituelle : « </w:t>
      </w:r>
      <w:r w:rsidRPr="005B5A06">
        <w:rPr>
          <w:i/>
          <w:iCs/>
          <w:lang w:val="it-IT"/>
        </w:rPr>
        <w:t>Nelle buche di palo di questo tumulo a disco, attribu</w:t>
      </w:r>
      <w:r w:rsidR="007C50E4" w:rsidRPr="005B5A06">
        <w:rPr>
          <w:i/>
          <w:iCs/>
          <w:lang w:val="it-IT"/>
        </w:rPr>
        <w:t>ibile al locale Neolitico finale (</w:t>
      </w:r>
      <w:smartTag w:uri="urn:schemas-microsoft-com:office:smarttags" w:element="metricconverter">
        <w:smartTagPr>
          <w:attr w:name="ProductID" w:val="2300 a"/>
        </w:smartTagPr>
        <w:r w:rsidR="007C50E4" w:rsidRPr="005B5A06">
          <w:rPr>
            <w:i/>
            <w:iCs/>
            <w:lang w:val="it-IT"/>
          </w:rPr>
          <w:t>2300 a</w:t>
        </w:r>
      </w:smartTag>
      <w:r w:rsidR="007C50E4" w:rsidRPr="005B5A06">
        <w:rPr>
          <w:i/>
          <w:iCs/>
          <w:lang w:val="it-IT"/>
        </w:rPr>
        <w:t>.C.), sono state ritrovate alcune ascescolpite in calcare dalla forma del tutto simile a quelle realizzate in pietra dura, ma li utilizzate per sopi puremente rituali</w:t>
      </w:r>
      <w:r w:rsidR="007C50E4" w:rsidRPr="00784BEC">
        <w:rPr>
          <w:lang w:val="it-IT"/>
        </w:rPr>
        <w:t> » (BIB 862 p. 255 (Atkinson 1987))</w:t>
      </w:r>
      <w:r w:rsidR="005B5A06">
        <w:rPr>
          <w:lang w:val="it-IT"/>
        </w:rPr>
        <w:t xml:space="preserve"> </w:t>
      </w:r>
      <w:r w:rsidR="007C50E4" w:rsidRPr="0032190F">
        <w:rPr>
          <w:lang w:val="fr-FR"/>
        </w:rPr>
        <w:t xml:space="preserve">Cette (ces ?) haches peuvent être comparées à celle trouvée en zone XIX à </w:t>
      </w:r>
      <w:hyperlink r:id="rId10825" w:anchor="Sit_Fontanalba" w:history="1">
        <w:r w:rsidR="007C50E4" w:rsidRPr="0032190F">
          <w:rPr>
            <w:rStyle w:val="Hyperlink"/>
            <w:lang w:val="fr-FR"/>
          </w:rPr>
          <w:t>Fontanalba</w:t>
        </w:r>
      </w:hyperlink>
      <w:r w:rsidR="007C50E4" w:rsidRPr="0032190F">
        <w:rPr>
          <w:lang w:val="fr-FR"/>
        </w:rPr>
        <w:t>, Mont Bego (BIB 862 p. 255)</w:t>
      </w:r>
    </w:p>
    <w:p w14:paraId="008B4B14" w14:textId="77777777" w:rsidR="000E1AC8" w:rsidRDefault="000E1AC8" w:rsidP="00242C0F">
      <w:pPr>
        <w:jc w:val="both"/>
        <w:rPr>
          <w:lang w:val="fr-FR"/>
        </w:rPr>
      </w:pPr>
    </w:p>
    <w:p w14:paraId="75E7A22F" w14:textId="0815372B" w:rsidR="005B5A06" w:rsidRDefault="005B5A06" w:rsidP="005B5A06">
      <w:pPr>
        <w:pStyle w:val="Heading2"/>
      </w:pPr>
      <w:r>
        <w:t>historique</w:t>
      </w:r>
    </w:p>
    <w:p w14:paraId="54CEA4DB" w14:textId="77777777" w:rsidR="005B5A06" w:rsidRDefault="005B5A06" w:rsidP="00242C0F">
      <w:pPr>
        <w:jc w:val="both"/>
        <w:rPr>
          <w:lang w:val="fr-FR"/>
        </w:rPr>
      </w:pPr>
    </w:p>
    <w:p w14:paraId="4A57F80E" w14:textId="77777777" w:rsidR="005B5A06" w:rsidRDefault="005B5A06" w:rsidP="005B5A06">
      <w:pPr>
        <w:jc w:val="both"/>
        <w:rPr>
          <w:lang w:val="it-IT"/>
        </w:rPr>
      </w:pPr>
      <w:r>
        <w:rPr>
          <w:lang w:val="it-IT"/>
        </w:rPr>
        <w:t>Découvert en prospection aérienne par Crawford en 1925 (BIB 1912)</w:t>
      </w:r>
    </w:p>
    <w:p w14:paraId="440336BE" w14:textId="77777777" w:rsidR="005B5A06" w:rsidRPr="005B5A06" w:rsidRDefault="005B5A06" w:rsidP="00242C0F">
      <w:pPr>
        <w:jc w:val="both"/>
        <w:rPr>
          <w:lang w:val="it-IT"/>
        </w:rPr>
      </w:pPr>
    </w:p>
    <w:p w14:paraId="5CB09B07" w14:textId="77777777" w:rsidR="005B5A06" w:rsidRPr="0032190F" w:rsidRDefault="005B5A06" w:rsidP="00242C0F">
      <w:pPr>
        <w:jc w:val="both"/>
        <w:rPr>
          <w:lang w:val="fr-FR"/>
        </w:rPr>
      </w:pPr>
    </w:p>
    <w:p w14:paraId="7ACBF975" w14:textId="77777777" w:rsidR="000E1AC8" w:rsidRPr="0032190F" w:rsidRDefault="000E1AC8" w:rsidP="005B5A06">
      <w:pPr>
        <w:pStyle w:val="Heading1"/>
      </w:pPr>
      <w:r w:rsidRPr="0032190F">
        <w:t>MAIDEN CASTLE</w:t>
      </w:r>
    </w:p>
    <w:p w14:paraId="7E2DEA5F" w14:textId="77777777" w:rsidR="000E1AC8" w:rsidRPr="0032190F" w:rsidRDefault="000E1AC8" w:rsidP="00242C0F">
      <w:pPr>
        <w:jc w:val="both"/>
        <w:rPr>
          <w:lang w:val="fr-FR"/>
        </w:rPr>
      </w:pPr>
      <w:r w:rsidRPr="0032190F">
        <w:rPr>
          <w:lang w:val="fr-FR"/>
        </w:rPr>
        <w:t>Maiden Castle (Dorset) sur la côte sud de l'Angleterre est un site du 4e millénaire aec. Les diagrammes fauniques montrent l'importance des Caprinés dans les ressources carnés (BIB 2383)</w:t>
      </w:r>
    </w:p>
    <w:p w14:paraId="42854768" w14:textId="77777777" w:rsidR="000E1AC8" w:rsidRPr="0032190F" w:rsidRDefault="000E1AC8" w:rsidP="00242C0F">
      <w:pPr>
        <w:jc w:val="both"/>
        <w:rPr>
          <w:lang w:val="fr-FR"/>
        </w:rPr>
      </w:pPr>
    </w:p>
    <w:p w14:paraId="0E11353B" w14:textId="77777777" w:rsidR="000E1AC8" w:rsidRPr="0032190F" w:rsidRDefault="000E1AC8" w:rsidP="005B5A06">
      <w:pPr>
        <w:pStyle w:val="Heading1"/>
      </w:pPr>
      <w:r w:rsidRPr="0032190F">
        <w:t>FUSSEL'S LODGE</w:t>
      </w:r>
    </w:p>
    <w:p w14:paraId="4533C0BF" w14:textId="77777777" w:rsidR="000E1AC8" w:rsidRPr="0032190F" w:rsidRDefault="000E1AC8" w:rsidP="00242C0F">
      <w:pPr>
        <w:jc w:val="both"/>
        <w:rPr>
          <w:color w:val="000000" w:themeColor="text1"/>
          <w:szCs w:val="20"/>
          <w:lang w:val="fr-FR" w:eastAsia="en-GB"/>
        </w:rPr>
      </w:pPr>
    </w:p>
    <w:p w14:paraId="6D762E95" w14:textId="77777777" w:rsidR="000E1AC8" w:rsidRPr="0032190F" w:rsidRDefault="000E1AC8" w:rsidP="00242C0F">
      <w:pPr>
        <w:jc w:val="both"/>
        <w:rPr>
          <w:color w:val="000000" w:themeColor="text1"/>
          <w:lang w:val="fr-FR"/>
        </w:rPr>
      </w:pPr>
      <w:r w:rsidRPr="0032190F">
        <w:rPr>
          <w:color w:val="000000" w:themeColor="text1"/>
          <w:szCs w:val="20"/>
          <w:lang w:val="fr-FR" w:eastAsia="en-GB"/>
        </w:rPr>
        <w:t xml:space="preserve">A Fussel's Lodge dans la plaine de Salisbury (Wiltshire, Angleterre), daté du tout début du 4e millénaire aec, les bovins ont aussi ete !'objet d'une attention tout </w:t>
      </w:r>
      <w:r w:rsidRPr="0032190F">
        <w:rPr>
          <w:color w:val="000000" w:themeColor="text1"/>
          <w:szCs w:val="27"/>
          <w:lang w:val="fr-FR" w:eastAsia="en-GB"/>
        </w:rPr>
        <w:t xml:space="preserve">a </w:t>
      </w:r>
      <w:r w:rsidRPr="0032190F">
        <w:rPr>
          <w:color w:val="000000" w:themeColor="text1"/>
          <w:szCs w:val="20"/>
          <w:lang w:val="fr-FR" w:eastAsia="en-GB"/>
        </w:rPr>
        <w:t xml:space="preserve">fait particuliere dans un certain nombre de sepultures monumentales </w:t>
      </w:r>
      <w:r w:rsidRPr="0032190F">
        <w:rPr>
          <w:i/>
          <w:iCs/>
          <w:color w:val="000000" w:themeColor="text1"/>
          <w:szCs w:val="21"/>
          <w:lang w:val="fr-FR" w:eastAsia="en-GB"/>
        </w:rPr>
        <w:t xml:space="preserve">(long-barrows et roundbarrows) </w:t>
      </w:r>
      <w:r w:rsidRPr="0032190F">
        <w:rPr>
          <w:color w:val="000000" w:themeColor="text1"/>
          <w:szCs w:val="20"/>
          <w:lang w:val="fr-FR" w:eastAsia="en-GB"/>
        </w:rPr>
        <w:t xml:space="preserve">sous forme de depots de cranes et bas de pattes- </w:t>
      </w:r>
      <w:r w:rsidRPr="0032190F">
        <w:rPr>
          <w:i/>
          <w:iCs/>
          <w:color w:val="000000" w:themeColor="text1"/>
          <w:szCs w:val="20"/>
          <w:lang w:val="fr-FR" w:eastAsia="en-GB"/>
        </w:rPr>
        <w:t xml:space="preserve">"head </w:t>
      </w:r>
      <w:r w:rsidRPr="0032190F">
        <w:rPr>
          <w:i/>
          <w:iCs/>
          <w:color w:val="000000" w:themeColor="text1"/>
          <w:szCs w:val="21"/>
          <w:lang w:val="fr-FR" w:eastAsia="en-GB"/>
        </w:rPr>
        <w:t xml:space="preserve">and hooves" - </w:t>
      </w:r>
      <w:r w:rsidRPr="0032190F">
        <w:rPr>
          <w:color w:val="000000" w:themeColor="text1"/>
          <w:szCs w:val="20"/>
          <w:lang w:val="fr-FR" w:eastAsia="en-GB"/>
        </w:rPr>
        <w:t xml:space="preserve">correspondant vraisemblablement </w:t>
      </w:r>
      <w:r w:rsidRPr="0032190F">
        <w:rPr>
          <w:color w:val="000000" w:themeColor="text1"/>
          <w:szCs w:val="27"/>
          <w:lang w:val="fr-FR" w:eastAsia="en-GB"/>
        </w:rPr>
        <w:t xml:space="preserve">a </w:t>
      </w:r>
      <w:r w:rsidRPr="0032190F">
        <w:rPr>
          <w:color w:val="000000" w:themeColor="text1"/>
          <w:szCs w:val="20"/>
          <w:lang w:val="fr-FR" w:eastAsia="en-GB"/>
        </w:rPr>
        <w:t xml:space="preserve">des peaux d' animaux </w:t>
      </w:r>
      <w:r w:rsidRPr="0032190F">
        <w:rPr>
          <w:i/>
          <w:iCs/>
          <w:color w:val="000000" w:themeColor="text1"/>
          <w:szCs w:val="21"/>
          <w:lang w:val="fr-FR" w:eastAsia="en-GB"/>
        </w:rPr>
        <w:t xml:space="preserve">("skin burials) </w:t>
      </w:r>
      <w:r w:rsidRPr="0032190F">
        <w:rPr>
          <w:iCs/>
          <w:color w:val="000000" w:themeColor="text1"/>
          <w:szCs w:val="21"/>
          <w:lang w:val="fr-FR" w:eastAsia="en-GB"/>
        </w:rPr>
        <w:t>(BIB 2383)</w:t>
      </w:r>
      <w:r w:rsidRPr="0032190F">
        <w:rPr>
          <w:color w:val="000000" w:themeColor="text1"/>
          <w:lang w:val="fr-FR"/>
        </w:rPr>
        <w:t xml:space="preserve"> </w:t>
      </w:r>
    </w:p>
    <w:p w14:paraId="69E60A1B" w14:textId="77777777" w:rsidR="000E1AC8" w:rsidRPr="0032190F" w:rsidRDefault="000E1AC8" w:rsidP="00242C0F">
      <w:pPr>
        <w:jc w:val="both"/>
        <w:rPr>
          <w:lang w:val="fr-FR"/>
        </w:rPr>
      </w:pPr>
    </w:p>
    <w:p w14:paraId="2FB3C308" w14:textId="77777777" w:rsidR="005D2D2C" w:rsidRDefault="005D2D2C" w:rsidP="00242C0F">
      <w:pPr>
        <w:jc w:val="both"/>
        <w:rPr>
          <w:lang w:val="fr-FR"/>
        </w:rPr>
      </w:pPr>
    </w:p>
    <w:p w14:paraId="1E4DE2EC" w14:textId="77777777" w:rsidR="005D2D2C" w:rsidRDefault="005D2D2C" w:rsidP="00426FF9">
      <w:pPr>
        <w:pStyle w:val="Heading1"/>
      </w:pPr>
      <w:bookmarkStart w:id="4374" w:name="Sit_Great_Langdale"/>
      <w:r>
        <w:t>GREAT LANGDALE</w:t>
      </w:r>
    </w:p>
    <w:bookmarkEnd w:id="4374"/>
    <w:p w14:paraId="2D07497C" w14:textId="77777777" w:rsidR="005D2D2C" w:rsidRDefault="005D2D2C" w:rsidP="00242C0F">
      <w:pPr>
        <w:jc w:val="both"/>
        <w:rPr>
          <w:lang w:val="fr-FR"/>
        </w:rPr>
      </w:pPr>
    </w:p>
    <w:p w14:paraId="0B9AD40B" w14:textId="4E8159D7" w:rsidR="005D2D2C" w:rsidRPr="0032190F" w:rsidRDefault="005D2D2C" w:rsidP="00242C0F">
      <w:pPr>
        <w:jc w:val="both"/>
        <w:rPr>
          <w:lang w:val="fr-FR"/>
        </w:rPr>
      </w:pPr>
      <w:r w:rsidRPr="005D2D2C">
        <w:rPr>
          <w:lang w:val="fr-FR"/>
        </w:rPr>
        <w:t>Great Langdale</w:t>
      </w:r>
      <w:r>
        <w:rPr>
          <w:lang w:val="fr-FR"/>
        </w:rPr>
        <w:t xml:space="preserve"> [</w:t>
      </w:r>
      <w:hyperlink r:id="rId10826" w:anchor="Sit_Produits_siliceux" w:history="1">
        <w:r w:rsidRPr="005D2D2C">
          <w:rPr>
            <w:rStyle w:val="Hyperlink"/>
            <w:lang w:val="fr-FR"/>
          </w:rPr>
          <w:t>minières de silex</w:t>
        </w:r>
      </w:hyperlink>
      <w:r>
        <w:rPr>
          <w:lang w:val="fr-FR"/>
        </w:rPr>
        <w:t>]</w:t>
      </w:r>
    </w:p>
    <w:p w14:paraId="4DC5741A" w14:textId="77777777" w:rsidR="004E6209" w:rsidRPr="0032190F" w:rsidRDefault="004E6209" w:rsidP="00242C0F">
      <w:pPr>
        <w:jc w:val="both"/>
        <w:rPr>
          <w:lang w:val="fr-FR"/>
        </w:rPr>
      </w:pPr>
    </w:p>
    <w:p w14:paraId="2B03D593" w14:textId="77777777" w:rsidR="004E6209" w:rsidRPr="0032190F" w:rsidRDefault="004E6209" w:rsidP="00426FF9">
      <w:pPr>
        <w:pStyle w:val="Heading1"/>
      </w:pPr>
      <w:bookmarkStart w:id="4375" w:name="Sit_Grime_Grave"/>
      <w:r w:rsidRPr="0032190F">
        <w:lastRenderedPageBreak/>
        <w:t>GRIME’S GRAVE (Mines de)</w:t>
      </w:r>
    </w:p>
    <w:bookmarkEnd w:id="4375"/>
    <w:p w14:paraId="4D2530DC" w14:textId="77777777" w:rsidR="004E6209" w:rsidRPr="005E5764" w:rsidRDefault="00A032E0" w:rsidP="00242C0F">
      <w:pPr>
        <w:rPr>
          <w:i/>
          <w:iCs/>
          <w:sz w:val="20"/>
          <w:lang w:val="fr-FR"/>
        </w:rPr>
      </w:pPr>
      <w:r w:rsidRPr="005E5764">
        <w:rPr>
          <w:i/>
          <w:iCs/>
          <w:sz w:val="20"/>
          <w:lang w:val="fr-FR"/>
        </w:rPr>
        <w:t>Grime's graves</w:t>
      </w:r>
    </w:p>
    <w:p w14:paraId="26D03433" w14:textId="77777777" w:rsidR="00A032E0" w:rsidRPr="0032190F" w:rsidRDefault="00A032E0" w:rsidP="00242C0F">
      <w:pPr>
        <w:rPr>
          <w:lang w:val="fr-FR"/>
        </w:rPr>
      </w:pPr>
    </w:p>
    <w:p w14:paraId="1C6F5EEC" w14:textId="3B1369B0" w:rsidR="004E6209" w:rsidRPr="0032190F" w:rsidRDefault="004E6209" w:rsidP="00242C0F">
      <w:pPr>
        <w:rPr>
          <w:lang w:val="fr-FR"/>
        </w:rPr>
      </w:pPr>
      <w:r w:rsidRPr="0032190F">
        <w:rPr>
          <w:lang w:val="fr-FR"/>
        </w:rPr>
        <w:t xml:space="preserve">Mines de silex dans </w:t>
      </w:r>
      <w:r w:rsidR="005D2D2C">
        <w:rPr>
          <w:lang w:val="fr-FR"/>
        </w:rPr>
        <w:t>(</w:t>
      </w:r>
      <w:r w:rsidRPr="0032190F">
        <w:rPr>
          <w:lang w:val="fr-FR"/>
        </w:rPr>
        <w:t>Norfolk</w:t>
      </w:r>
      <w:r w:rsidR="005D2D2C">
        <w:rPr>
          <w:lang w:val="fr-FR"/>
        </w:rPr>
        <w:t xml:space="preserve">, </w:t>
      </w:r>
      <w:r w:rsidRPr="0032190F">
        <w:rPr>
          <w:lang w:val="fr-FR"/>
        </w:rPr>
        <w:t>Grande-Bretagne)</w:t>
      </w:r>
      <w:r w:rsidR="00A032E0">
        <w:rPr>
          <w:lang w:val="fr-FR"/>
        </w:rPr>
        <w:t xml:space="preserve"> (SS BIB). Cette exploitation minière </w:t>
      </w:r>
      <w:r w:rsidR="005D2D2C">
        <w:rPr>
          <w:lang w:val="fr-FR"/>
        </w:rPr>
        <w:t>[</w:t>
      </w:r>
      <w:hyperlink r:id="rId10827" w:anchor="Sit_Produits_siliceux" w:history="1">
        <w:r w:rsidR="005D2D2C" w:rsidRPr="005D2D2C">
          <w:rPr>
            <w:rStyle w:val="Hyperlink"/>
            <w:lang w:val="fr-FR"/>
          </w:rPr>
          <w:t>minières de silex</w:t>
        </w:r>
      </w:hyperlink>
      <w:r w:rsidR="005D2D2C">
        <w:rPr>
          <w:lang w:val="fr-FR"/>
        </w:rPr>
        <w:t xml:space="preserve">] </w:t>
      </w:r>
      <w:r w:rsidR="00A032E0">
        <w:rPr>
          <w:lang w:val="fr-FR"/>
        </w:rPr>
        <w:t>à laissé de nombreuses marques dans le paysage (BIB X. Terradas, conf. 2018)</w:t>
      </w:r>
    </w:p>
    <w:p w14:paraId="779947C4" w14:textId="77777777" w:rsidR="004E6209" w:rsidRPr="0032190F" w:rsidRDefault="004E6209" w:rsidP="00242C0F">
      <w:pPr>
        <w:rPr>
          <w:lang w:val="fr-FR"/>
        </w:rPr>
      </w:pPr>
    </w:p>
    <w:p w14:paraId="4E6327B5" w14:textId="77777777" w:rsidR="004E6209" w:rsidRPr="0032190F" w:rsidRDefault="00C048F8" w:rsidP="00426FF9">
      <w:pPr>
        <w:pStyle w:val="Heading1"/>
      </w:pPr>
      <w:bookmarkStart w:id="4376" w:name="Sit_Amesbury"/>
      <w:r>
        <w:t>AMESBURY</w:t>
      </w:r>
    </w:p>
    <w:bookmarkEnd w:id="4376"/>
    <w:p w14:paraId="4CF72E2F" w14:textId="77777777" w:rsidR="004E6209" w:rsidRDefault="004E6209" w:rsidP="00242C0F">
      <w:pPr>
        <w:rPr>
          <w:lang w:val="fr-FR"/>
        </w:rPr>
      </w:pPr>
    </w:p>
    <w:p w14:paraId="0E19C127" w14:textId="0DF41DAC" w:rsidR="00215DCE" w:rsidRPr="00215DCE" w:rsidRDefault="008A1841" w:rsidP="00242C0F">
      <w:pPr>
        <w:rPr>
          <w:iCs/>
          <w:lang w:val="fr-FR"/>
        </w:rPr>
      </w:pPr>
      <w:hyperlink r:id="rId10828" w:anchor="Sit_Wiltshire_S" w:history="1">
        <w:r w:rsidRPr="003C03DC">
          <w:rPr>
            <w:rStyle w:val="Hyperlink"/>
            <w:lang w:val="fr-FR"/>
          </w:rPr>
          <w:t>Wilt</w:t>
        </w:r>
        <w:r w:rsidRPr="003C03DC">
          <w:rPr>
            <w:rStyle w:val="Hyperlink"/>
            <w:lang w:val="fr-FR"/>
          </w:rPr>
          <w:t>s</w:t>
        </w:r>
        <w:r w:rsidRPr="003C03DC">
          <w:rPr>
            <w:rStyle w:val="Hyperlink"/>
            <w:lang w:val="fr-FR"/>
          </w:rPr>
          <w:t>hire</w:t>
        </w:r>
      </w:hyperlink>
      <w:r w:rsidR="00215DCE" w:rsidRPr="0032190F">
        <w:rPr>
          <w:lang w:val="fr-FR"/>
        </w:rPr>
        <w:t xml:space="preserve">, </w:t>
      </w:r>
      <w:r w:rsidR="00215DCE" w:rsidRPr="0032190F">
        <w:rPr>
          <w:i/>
          <w:lang w:val="fr-FR"/>
        </w:rPr>
        <w:t>Wessex</w:t>
      </w:r>
      <w:r w:rsidR="00215DCE">
        <w:rPr>
          <w:iCs/>
          <w:lang w:val="fr-FR"/>
        </w:rPr>
        <w:t xml:space="preserve">. </w:t>
      </w:r>
      <w:r w:rsidR="00215DCE">
        <w:rPr>
          <w:lang w:val="fr-FR"/>
        </w:rPr>
        <w:t xml:space="preserve">A </w:t>
      </w:r>
      <w:r w:rsidR="00215DCE" w:rsidRPr="0032190F">
        <w:rPr>
          <w:lang w:val="fr-FR"/>
        </w:rPr>
        <w:t xml:space="preserve">environ </w:t>
      </w:r>
      <w:smartTag w:uri="urn:schemas-microsoft-com:office:smarttags" w:element="metricconverter">
        <w:smartTagPr>
          <w:attr w:name="ProductID" w:val="3 km"/>
        </w:smartTagPr>
        <w:r w:rsidR="00215DCE" w:rsidRPr="0032190F">
          <w:rPr>
            <w:lang w:val="fr-FR"/>
          </w:rPr>
          <w:t>3 km</w:t>
        </w:r>
      </w:smartTag>
      <w:r w:rsidR="00215DCE" w:rsidRPr="0032190F">
        <w:rPr>
          <w:lang w:val="fr-FR"/>
        </w:rPr>
        <w:t xml:space="preserve"> de </w:t>
      </w:r>
      <w:hyperlink w:anchor="Sit_Stonehenge" w:history="1">
        <w:r w:rsidR="00215DCE" w:rsidRPr="0032190F">
          <w:rPr>
            <w:rStyle w:val="Hyperlink"/>
            <w:lang w:val="fr-FR"/>
          </w:rPr>
          <w:t>Sto</w:t>
        </w:r>
        <w:r w:rsidR="00215DCE" w:rsidRPr="0032190F">
          <w:rPr>
            <w:rStyle w:val="Hyperlink"/>
            <w:lang w:val="fr-FR"/>
          </w:rPr>
          <w:t>n</w:t>
        </w:r>
        <w:r w:rsidR="00215DCE" w:rsidRPr="0032190F">
          <w:rPr>
            <w:rStyle w:val="Hyperlink"/>
            <w:lang w:val="fr-FR"/>
          </w:rPr>
          <w:t>e</w:t>
        </w:r>
        <w:r w:rsidR="00215DCE" w:rsidRPr="0032190F">
          <w:rPr>
            <w:rStyle w:val="Hyperlink"/>
            <w:lang w:val="fr-FR"/>
          </w:rPr>
          <w:t>henge</w:t>
        </w:r>
      </w:hyperlink>
    </w:p>
    <w:p w14:paraId="283D40A7" w14:textId="77777777" w:rsidR="00215DCE" w:rsidRDefault="00215DCE" w:rsidP="00242C0F">
      <w:pPr>
        <w:rPr>
          <w:lang w:val="fr-FR"/>
        </w:rPr>
      </w:pPr>
    </w:p>
    <w:p w14:paraId="32DB7460" w14:textId="19A71790" w:rsidR="00215DCE" w:rsidRDefault="00215DCE" w:rsidP="00242C0F">
      <w:pPr>
        <w:rPr>
          <w:lang w:val="fr-FR"/>
        </w:rPr>
      </w:pPr>
      <w:hyperlink r:id="rId10829" w:anchor="Sit_Amesbury_spat_t" w:history="1">
        <w:r w:rsidRPr="00215DCE">
          <w:rPr>
            <w:rStyle w:val="Hyperlink"/>
            <w:lang w:val="fr-FR"/>
          </w:rPr>
          <w:t>tombe</w:t>
        </w:r>
      </w:hyperlink>
    </w:p>
    <w:p w14:paraId="7B5D7B60" w14:textId="77777777" w:rsidR="00215DCE" w:rsidRDefault="00215DCE" w:rsidP="00242C0F">
      <w:pPr>
        <w:rPr>
          <w:lang w:val="fr-FR"/>
        </w:rPr>
      </w:pPr>
    </w:p>
    <w:p w14:paraId="4844BC13" w14:textId="2C1B6B66" w:rsidR="00215DCE" w:rsidRDefault="00215DCE" w:rsidP="00215DCE">
      <w:pPr>
        <w:pStyle w:val="Heading2"/>
      </w:pPr>
      <w:bookmarkStart w:id="4377" w:name="Sit_Amesbury_spat_t"/>
      <w:r>
        <w:t>tombe</w:t>
      </w:r>
    </w:p>
    <w:bookmarkEnd w:id="4377"/>
    <w:p w14:paraId="079073BB" w14:textId="253726B9" w:rsidR="00215DCE" w:rsidRPr="00215DCE" w:rsidRDefault="00215DCE" w:rsidP="00242C0F">
      <w:pPr>
        <w:rPr>
          <w:sz w:val="20"/>
          <w:lang w:val="fr-FR"/>
        </w:rPr>
      </w:pPr>
      <w:r w:rsidRPr="00215DCE">
        <w:rPr>
          <w:sz w:val="20"/>
          <w:lang w:val="fr-FR"/>
        </w:rPr>
        <w:t>tombe de « l’archer d’Amesbury »</w:t>
      </w:r>
    </w:p>
    <w:p w14:paraId="48146E63" w14:textId="77777777" w:rsidR="00215DCE" w:rsidRPr="0032190F" w:rsidRDefault="00215DCE" w:rsidP="00242C0F">
      <w:pPr>
        <w:rPr>
          <w:lang w:val="fr-FR"/>
        </w:rPr>
      </w:pPr>
    </w:p>
    <w:p w14:paraId="22817239" w14:textId="1809C2F7" w:rsidR="00C835AC" w:rsidRPr="0032190F" w:rsidRDefault="00215DCE" w:rsidP="00242C0F">
      <w:pPr>
        <w:jc w:val="both"/>
        <w:rPr>
          <w:lang w:val="fr-FR"/>
        </w:rPr>
      </w:pPr>
      <w:r>
        <w:rPr>
          <w:lang w:val="fr-FR"/>
        </w:rPr>
        <w:t>Re</w:t>
      </w:r>
      <w:r w:rsidR="004E6209" w:rsidRPr="0032190F">
        <w:rPr>
          <w:lang w:val="fr-FR"/>
        </w:rPr>
        <w:t xml:space="preserve">stes d’un homme </w:t>
      </w:r>
      <w:r w:rsidR="002E648D" w:rsidRPr="0032190F">
        <w:rPr>
          <w:lang w:val="fr-FR"/>
        </w:rPr>
        <w:t>(BIB 89 p. 217).</w:t>
      </w:r>
      <w:r w:rsidR="002E648D">
        <w:rPr>
          <w:lang w:val="fr-FR"/>
        </w:rPr>
        <w:t xml:space="preserve"> </w:t>
      </w:r>
      <w:r w:rsidR="004E6209" w:rsidRPr="0032190F">
        <w:rPr>
          <w:lang w:val="fr-FR"/>
        </w:rPr>
        <w:t xml:space="preserve">couché sur le côté gauche et orienté nord-nord-est/sud-sud-ouest. </w:t>
      </w:r>
    </w:p>
    <w:p w14:paraId="553E0606" w14:textId="77777777" w:rsidR="004E6209" w:rsidRPr="0032190F" w:rsidRDefault="004E6209" w:rsidP="00242C0F">
      <w:pPr>
        <w:jc w:val="both"/>
        <w:rPr>
          <w:lang w:val="fr-FR"/>
        </w:rPr>
      </w:pPr>
    </w:p>
    <w:p w14:paraId="2B092EDD" w14:textId="6B579CAB" w:rsidR="00F948E5" w:rsidRPr="0032190F" w:rsidRDefault="008A1841" w:rsidP="00242C0F">
      <w:pPr>
        <w:jc w:val="both"/>
        <w:rPr>
          <w:lang w:val="fr-FR"/>
        </w:rPr>
      </w:pPr>
      <w:hyperlink r:id="rId10830" w:anchor="Sit_Amesbury_spat_t_anth" w:history="1">
        <w:r w:rsidRPr="008A1841">
          <w:rPr>
            <w:rStyle w:val="Hyperlink"/>
            <w:lang w:val="fr-FR"/>
          </w:rPr>
          <w:t>anthropologie</w:t>
        </w:r>
      </w:hyperlink>
      <w:r>
        <w:rPr>
          <w:lang w:val="fr-FR"/>
        </w:rPr>
        <w:t xml:space="preserve">, </w:t>
      </w:r>
      <w:hyperlink r:id="rId10831" w:anchor="Sit_Amesbury_spat_t_dat" w:history="1">
        <w:r w:rsidR="00215DCE" w:rsidRPr="00215DCE">
          <w:rPr>
            <w:rStyle w:val="Hyperlink"/>
            <w:lang w:val="fr-FR"/>
          </w:rPr>
          <w:t>datation</w:t>
        </w:r>
      </w:hyperlink>
    </w:p>
    <w:p w14:paraId="2BA3EE24" w14:textId="54142C21" w:rsidR="00380837" w:rsidRDefault="00380837" w:rsidP="00242C0F">
      <w:pPr>
        <w:jc w:val="both"/>
        <w:rPr>
          <w:lang w:val="fr-FR"/>
        </w:rPr>
      </w:pPr>
      <w:r>
        <w:rPr>
          <w:lang w:val="fr-FR"/>
        </w:rPr>
        <w:br/>
      </w:r>
    </w:p>
    <w:p w14:paraId="54E06822" w14:textId="77777777" w:rsidR="00C41469" w:rsidRDefault="00C41469" w:rsidP="00242C0F">
      <w:pPr>
        <w:jc w:val="both"/>
        <w:rPr>
          <w:lang w:val="fr-FR"/>
        </w:rPr>
      </w:pPr>
    </w:p>
    <w:p w14:paraId="7D2B43DA" w14:textId="1334CF2F" w:rsidR="002E648D" w:rsidRDefault="002E648D" w:rsidP="00215DCE">
      <w:pPr>
        <w:pStyle w:val="Heading3"/>
      </w:pPr>
      <w:bookmarkStart w:id="4378" w:name="Sit_Amesbury_spat_t_anth"/>
      <w:r>
        <w:t>anthropologie</w:t>
      </w:r>
    </w:p>
    <w:bookmarkEnd w:id="4378"/>
    <w:p w14:paraId="72615136" w14:textId="77777777" w:rsidR="002E648D" w:rsidRDefault="002E648D" w:rsidP="002E648D">
      <w:pPr>
        <w:jc w:val="both"/>
        <w:rPr>
          <w:lang w:val="fr-FR"/>
        </w:rPr>
      </w:pPr>
    </w:p>
    <w:p w14:paraId="5C6CDE01" w14:textId="03B9FFB8" w:rsidR="002E648D" w:rsidRDefault="002E648D" w:rsidP="002E648D">
      <w:pPr>
        <w:jc w:val="both"/>
        <w:rPr>
          <w:lang w:val="fr-FR"/>
        </w:rPr>
      </w:pPr>
      <w:r>
        <w:rPr>
          <w:lang w:val="fr-FR"/>
        </w:rPr>
        <w:t xml:space="preserve">Homme </w:t>
      </w:r>
      <w:r w:rsidRPr="0032190F">
        <w:rPr>
          <w:lang w:val="fr-FR"/>
        </w:rPr>
        <w:t>de 35-45 ans (BIB 89 p. 217).</w:t>
      </w:r>
      <w:r>
        <w:rPr>
          <w:lang w:val="fr-FR"/>
        </w:rPr>
        <w:t xml:space="preserve"> </w:t>
      </w:r>
      <w:r w:rsidRPr="0032190F">
        <w:rPr>
          <w:lang w:val="fr-FR"/>
        </w:rPr>
        <w:t>L’étude paléoanthropologique du squelette révèle que celui-ci avait un grave handicap au genou gauche et marchait probablement difficilement (</w:t>
      </w:r>
      <w:r w:rsidRPr="0032190F">
        <w:rPr>
          <w:i/>
          <w:lang w:val="fr-FR"/>
        </w:rPr>
        <w:t>Les mystères révélés du Néolithique</w:t>
      </w:r>
      <w:r w:rsidRPr="0032190F">
        <w:rPr>
          <w:lang w:val="fr-FR"/>
        </w:rPr>
        <w:t>, Arte)</w:t>
      </w:r>
    </w:p>
    <w:p w14:paraId="7E25C4A7" w14:textId="77777777" w:rsidR="002E648D" w:rsidRDefault="002E648D" w:rsidP="002E648D">
      <w:pPr>
        <w:jc w:val="both"/>
        <w:rPr>
          <w:lang w:val="fr-FR"/>
        </w:rPr>
      </w:pPr>
    </w:p>
    <w:p w14:paraId="42FBB443" w14:textId="7D48A4A9" w:rsidR="002E648D" w:rsidRDefault="002E648D" w:rsidP="00215DCE">
      <w:pPr>
        <w:pStyle w:val="Heading4"/>
      </w:pPr>
      <w:r>
        <w:t>isotopie</w:t>
      </w:r>
    </w:p>
    <w:p w14:paraId="0308CFB6" w14:textId="77777777" w:rsidR="002E648D" w:rsidRDefault="002E648D" w:rsidP="002E648D">
      <w:pPr>
        <w:jc w:val="both"/>
        <w:rPr>
          <w:lang w:val="fr-FR"/>
        </w:rPr>
      </w:pPr>
    </w:p>
    <w:p w14:paraId="39F5450F" w14:textId="4120FC39" w:rsidR="002E648D" w:rsidRPr="0032190F" w:rsidRDefault="002E648D" w:rsidP="002E648D">
      <w:pPr>
        <w:jc w:val="both"/>
        <w:rPr>
          <w:lang w:val="fr-FR"/>
        </w:rPr>
      </w:pPr>
      <w:r w:rsidRPr="0032190F">
        <w:rPr>
          <w:lang w:val="fr-FR"/>
        </w:rPr>
        <w:t>D’origine centro-européenne d’après les analyses isotopiques des dents (BIB 89 p. 217).</w:t>
      </w:r>
    </w:p>
    <w:p w14:paraId="4609C67D" w14:textId="77777777" w:rsidR="002E648D" w:rsidRDefault="002E648D" w:rsidP="00242C0F">
      <w:pPr>
        <w:jc w:val="both"/>
        <w:rPr>
          <w:lang w:val="fr-FR"/>
        </w:rPr>
      </w:pPr>
    </w:p>
    <w:p w14:paraId="28B6C0F4" w14:textId="606327FB" w:rsidR="002E648D" w:rsidRDefault="002E648D" w:rsidP="00215DCE">
      <w:pPr>
        <w:pStyle w:val="Heading3"/>
      </w:pPr>
      <w:r>
        <w:t>équipement</w:t>
      </w:r>
    </w:p>
    <w:p w14:paraId="763B6B98" w14:textId="77777777" w:rsidR="002E648D" w:rsidRDefault="002E648D" w:rsidP="00242C0F">
      <w:pPr>
        <w:jc w:val="both"/>
        <w:rPr>
          <w:lang w:val="fr-FR"/>
        </w:rPr>
      </w:pPr>
    </w:p>
    <w:p w14:paraId="2A0BEE3F" w14:textId="0F3253D3" w:rsidR="00215DCE" w:rsidRDefault="00215DCE" w:rsidP="00242C0F">
      <w:pPr>
        <w:jc w:val="both"/>
        <w:rPr>
          <w:lang w:val="fr-FR"/>
        </w:rPr>
      </w:pPr>
      <w:r>
        <w:rPr>
          <w:lang w:val="fr-FR"/>
        </w:rPr>
        <w:t>A</w:t>
      </w:r>
      <w:r w:rsidRPr="0032190F">
        <w:rPr>
          <w:lang w:val="fr-FR"/>
        </w:rPr>
        <w:t xml:space="preserve">ccompagné de 3 poignards en </w:t>
      </w:r>
      <w:hyperlink r:id="rId10832" w:anchor="Sit_Cuivre" w:history="1">
        <w:r w:rsidRPr="009A36BA">
          <w:rPr>
            <w:rStyle w:val="Hyperlink"/>
            <w:lang w:val="fr-FR"/>
          </w:rPr>
          <w:t>cuivre</w:t>
        </w:r>
      </w:hyperlink>
      <w:r w:rsidRPr="0032190F">
        <w:rPr>
          <w:lang w:val="fr-FR"/>
        </w:rPr>
        <w:t>, 2 objets en or, 16 armatures perçantes et divers outils en silex, 2 « brassards d’archer » ainsi que des outils attribués à des activités métallurgiques, 5 gobelets décorés, une épingle et une spatule en os et des canines de suidés</w:t>
      </w:r>
      <w:r>
        <w:rPr>
          <w:lang w:val="fr-FR"/>
        </w:rPr>
        <w:t xml:space="preserve"> </w:t>
      </w:r>
      <w:r w:rsidRPr="0032190F">
        <w:rPr>
          <w:lang w:val="fr-FR"/>
        </w:rPr>
        <w:t>(BIB 89 p. 217)..</w:t>
      </w:r>
    </w:p>
    <w:p w14:paraId="256E2FF3" w14:textId="77777777" w:rsidR="00215DCE" w:rsidRDefault="00215DCE" w:rsidP="00242C0F">
      <w:pPr>
        <w:jc w:val="both"/>
        <w:rPr>
          <w:lang w:val="fr-FR"/>
        </w:rPr>
      </w:pPr>
    </w:p>
    <w:p w14:paraId="6936B421" w14:textId="370D5D90" w:rsidR="002E648D" w:rsidRDefault="002E648D" w:rsidP="00215DCE">
      <w:pPr>
        <w:pStyle w:val="Heading4"/>
      </w:pPr>
      <w:r>
        <w:t>flèches</w:t>
      </w:r>
    </w:p>
    <w:p w14:paraId="0C774BB3" w14:textId="77777777" w:rsidR="002E648D" w:rsidRDefault="002E648D" w:rsidP="00242C0F">
      <w:pPr>
        <w:jc w:val="both"/>
        <w:rPr>
          <w:lang w:val="fr-FR"/>
        </w:rPr>
      </w:pPr>
    </w:p>
    <w:p w14:paraId="40806FFB" w14:textId="77777777" w:rsidR="002E648D" w:rsidRDefault="002E648D" w:rsidP="002E648D">
      <w:pPr>
        <w:jc w:val="both"/>
        <w:rPr>
          <w:lang w:val="fr-FR"/>
        </w:rPr>
      </w:pPr>
      <w:r w:rsidRPr="0032190F">
        <w:rPr>
          <w:lang w:val="fr-FR"/>
        </w:rPr>
        <w:t xml:space="preserve">Les pointes de </w:t>
      </w:r>
      <w:hyperlink r:id="rId10833" w:anchor="Cul_Campaniforme_set_archer_flech" w:history="1">
        <w:r w:rsidRPr="00C048F8">
          <w:rPr>
            <w:rStyle w:val="Hyperlink"/>
            <w:lang w:val="fr-FR"/>
          </w:rPr>
          <w:t>flèches</w:t>
        </w:r>
      </w:hyperlink>
      <w:r w:rsidRPr="00C048F8">
        <w:rPr>
          <w:lang w:val="fr-FR"/>
        </w:rPr>
        <w:t xml:space="preserve"> </w:t>
      </w:r>
      <w:r w:rsidRPr="0032190F">
        <w:rPr>
          <w:lang w:val="fr-FR"/>
        </w:rPr>
        <w:t xml:space="preserve">en silex </w:t>
      </w:r>
      <w:r>
        <w:rPr>
          <w:lang w:val="fr-FR"/>
        </w:rPr>
        <w:t xml:space="preserve">à pédoncules </w:t>
      </w:r>
      <w:r w:rsidRPr="0032190F">
        <w:rPr>
          <w:lang w:val="fr-FR"/>
        </w:rPr>
        <w:t>sont peu investies (BIB C. Nicolas in BIB 2120)</w:t>
      </w:r>
    </w:p>
    <w:p w14:paraId="25942C9E" w14:textId="77777777" w:rsidR="002E648D" w:rsidRDefault="002E648D" w:rsidP="00242C0F">
      <w:pPr>
        <w:jc w:val="both"/>
        <w:rPr>
          <w:lang w:val="fr-FR"/>
        </w:rPr>
      </w:pPr>
    </w:p>
    <w:p w14:paraId="4EA84AD8" w14:textId="77777777" w:rsidR="002E648D" w:rsidRDefault="002E648D" w:rsidP="00242C0F">
      <w:pPr>
        <w:jc w:val="both"/>
        <w:rPr>
          <w:lang w:val="fr-FR"/>
        </w:rPr>
      </w:pPr>
    </w:p>
    <w:p w14:paraId="61ADCCBA" w14:textId="36B0AB91" w:rsidR="002E648D" w:rsidRDefault="002E648D" w:rsidP="00215DCE">
      <w:pPr>
        <w:pStyle w:val="Heading3"/>
      </w:pPr>
      <w:bookmarkStart w:id="4379" w:name="Sit_Amesbury_spat_t_dat"/>
      <w:r>
        <w:t>datation</w:t>
      </w:r>
    </w:p>
    <w:bookmarkEnd w:id="4379"/>
    <w:p w14:paraId="26C809BE" w14:textId="17D2AA8D" w:rsidR="002E648D" w:rsidRPr="0032190F" w:rsidRDefault="00215DCE" w:rsidP="002E648D">
      <w:pPr>
        <w:jc w:val="both"/>
        <w:rPr>
          <w:lang w:val="fr-FR"/>
        </w:rPr>
      </w:pPr>
      <w:r>
        <w:rPr>
          <w:lang w:val="fr-FR"/>
        </w:rPr>
        <w:t>A</w:t>
      </w:r>
      <w:r w:rsidRPr="0032190F">
        <w:rPr>
          <w:lang w:val="fr-FR"/>
        </w:rPr>
        <w:t xml:space="preserve">ttribuée au </w:t>
      </w:r>
      <w:hyperlink r:id="rId10834" w:anchor="Cul_Campaniforme" w:history="1">
        <w:r w:rsidRPr="0032190F">
          <w:rPr>
            <w:rStyle w:val="Hyperlink"/>
            <w:lang w:val="fr-FR"/>
          </w:rPr>
          <w:t>Camp</w:t>
        </w:r>
        <w:r w:rsidRPr="0032190F">
          <w:rPr>
            <w:rStyle w:val="Hyperlink"/>
            <w:lang w:val="fr-FR"/>
          </w:rPr>
          <w:t>a</w:t>
        </w:r>
        <w:r w:rsidRPr="0032190F">
          <w:rPr>
            <w:rStyle w:val="Hyperlink"/>
            <w:lang w:val="fr-FR"/>
          </w:rPr>
          <w:t>niforme</w:t>
        </w:r>
      </w:hyperlink>
      <w:r w:rsidRPr="00215DCE">
        <w:rPr>
          <w:rStyle w:val="Hyperlink"/>
          <w:color w:val="000000"/>
          <w:u w:val="none"/>
          <w:lang w:val="fr-FR"/>
        </w:rPr>
        <w:t xml:space="preserve"> </w:t>
      </w:r>
      <w:r w:rsidRPr="0032190F">
        <w:rPr>
          <w:lang w:val="fr-FR"/>
        </w:rPr>
        <w:t>(BIB 89 p. 217).</w:t>
      </w:r>
      <w:r>
        <w:rPr>
          <w:lang w:val="fr-FR"/>
        </w:rPr>
        <w:t>.</w:t>
      </w:r>
      <w:r>
        <w:rPr>
          <w:lang w:val="fr-FR"/>
        </w:rPr>
        <w:t xml:space="preserve"> </w:t>
      </w:r>
      <w:r w:rsidR="002E648D" w:rsidRPr="0032190F">
        <w:rPr>
          <w:lang w:val="fr-FR"/>
        </w:rPr>
        <w:t xml:space="preserve">Des datations font correspondre le moment de l’inhumation avec l’édification des pierres bleues de </w:t>
      </w:r>
      <w:hyperlink w:anchor="Sit_Stonehenge" w:history="1">
        <w:r w:rsidR="002E648D" w:rsidRPr="0032190F">
          <w:rPr>
            <w:rStyle w:val="Hyperlink"/>
            <w:lang w:val="fr-FR"/>
          </w:rPr>
          <w:t>Stonehenge</w:t>
        </w:r>
      </w:hyperlink>
      <w:r w:rsidR="002E648D" w:rsidRPr="0032190F">
        <w:rPr>
          <w:lang w:val="fr-FR"/>
        </w:rPr>
        <w:t xml:space="preserve"> (</w:t>
      </w:r>
      <w:r w:rsidR="002E648D" w:rsidRPr="0032190F">
        <w:rPr>
          <w:i/>
          <w:lang w:val="fr-FR"/>
        </w:rPr>
        <w:t>Le Mystérieux site de Stonehenge</w:t>
      </w:r>
      <w:r w:rsidR="002E648D" w:rsidRPr="0032190F">
        <w:rPr>
          <w:lang w:val="fr-FR"/>
        </w:rPr>
        <w:t>, Arte)</w:t>
      </w:r>
    </w:p>
    <w:p w14:paraId="6AD5CA8A" w14:textId="77777777" w:rsidR="002E648D" w:rsidRDefault="002E648D" w:rsidP="00242C0F">
      <w:pPr>
        <w:jc w:val="both"/>
        <w:rPr>
          <w:lang w:val="fr-FR"/>
        </w:rPr>
      </w:pPr>
    </w:p>
    <w:p w14:paraId="2CDD3493" w14:textId="64C9D839" w:rsidR="00215DCE" w:rsidRDefault="00215DCE" w:rsidP="00215DCE">
      <w:pPr>
        <w:pStyle w:val="Heading2"/>
      </w:pPr>
      <w:r>
        <w:lastRenderedPageBreak/>
        <w:t>Amesbury 50</w:t>
      </w:r>
    </w:p>
    <w:p w14:paraId="74546594" w14:textId="77777777" w:rsidR="00215DCE" w:rsidRDefault="00215DCE" w:rsidP="00242C0F">
      <w:pPr>
        <w:jc w:val="both"/>
        <w:rPr>
          <w:lang w:val="fr-FR"/>
        </w:rPr>
      </w:pPr>
    </w:p>
    <w:p w14:paraId="540BDFAD" w14:textId="6690BF92" w:rsidR="00215DCE" w:rsidRDefault="00215DCE" w:rsidP="00242C0F">
      <w:pPr>
        <w:jc w:val="both"/>
        <w:rPr>
          <w:lang w:val="fr-FR"/>
        </w:rPr>
      </w:pPr>
      <w:r>
        <w:rPr>
          <w:lang w:val="fr-FR"/>
        </w:rPr>
        <w:t>Amesbury 50 est une butte de terre entouré d'un premier cercle de poteaux de bois et d'un deuxième de fossés interrompus (BIB Stonehenge, France 5)</w:t>
      </w:r>
    </w:p>
    <w:p w14:paraId="7C85EEF9" w14:textId="77777777" w:rsidR="00C41469" w:rsidRDefault="00C41469" w:rsidP="00C41469">
      <w:pPr>
        <w:jc w:val="both"/>
        <w:rPr>
          <w:lang w:val="fr-FR"/>
        </w:rPr>
      </w:pPr>
    </w:p>
    <w:p w14:paraId="392DBBA5" w14:textId="77777777" w:rsidR="00C41469" w:rsidRPr="00003070" w:rsidRDefault="00C41469" w:rsidP="00C41469">
      <w:pPr>
        <w:pStyle w:val="Heading1"/>
        <w:rPr>
          <w:lang w:val="en-GB"/>
        </w:rPr>
      </w:pPr>
      <w:bookmarkStart w:id="4380" w:name="Sit_Wiltshire_N"/>
      <w:r w:rsidRPr="00003070">
        <w:rPr>
          <w:lang w:val="en-GB"/>
        </w:rPr>
        <w:t>NORD WILTSHIRE</w:t>
      </w:r>
    </w:p>
    <w:bookmarkEnd w:id="4380"/>
    <w:p w14:paraId="2A848614" w14:textId="77777777" w:rsidR="00C41469" w:rsidRPr="00C41469" w:rsidRDefault="00C41469" w:rsidP="00C41469">
      <w:pPr>
        <w:jc w:val="both"/>
        <w:rPr>
          <w:rStyle w:val="acopre"/>
          <w:sz w:val="20"/>
        </w:rPr>
      </w:pPr>
      <w:r w:rsidRPr="00C41469">
        <w:rPr>
          <w:rStyle w:val="acopre"/>
          <w:sz w:val="20"/>
        </w:rPr>
        <w:t>North Wiltshire</w:t>
      </w:r>
    </w:p>
    <w:p w14:paraId="39187EA3" w14:textId="77777777" w:rsidR="00C41469" w:rsidRDefault="00C41469" w:rsidP="00C41469">
      <w:pPr>
        <w:jc w:val="both"/>
        <w:rPr>
          <w:rStyle w:val="acopre"/>
        </w:rPr>
      </w:pPr>
    </w:p>
    <w:p w14:paraId="7BBF1717" w14:textId="77777777" w:rsidR="00C41469" w:rsidRDefault="00000000" w:rsidP="00C41469">
      <w:pPr>
        <w:jc w:val="both"/>
        <w:rPr>
          <w:rStyle w:val="acopre"/>
        </w:rPr>
      </w:pPr>
      <w:hyperlink r:id="rId10835" w:anchor="Sit_Wiltshire_N" w:history="1">
        <w:r w:rsidR="00C41469" w:rsidRPr="00C41469">
          <w:rPr>
            <w:rStyle w:val="Hyperlink"/>
          </w:rPr>
          <w:t>Wiltshire</w:t>
        </w:r>
      </w:hyperlink>
    </w:p>
    <w:p w14:paraId="6CE5D26D" w14:textId="77777777" w:rsidR="00C41469" w:rsidRDefault="00C41469" w:rsidP="00C41469">
      <w:pPr>
        <w:jc w:val="both"/>
        <w:rPr>
          <w:rStyle w:val="acopre"/>
        </w:rPr>
      </w:pPr>
    </w:p>
    <w:p w14:paraId="387E4C4E" w14:textId="14FBBD28" w:rsidR="00AC648A" w:rsidRPr="00AC648A" w:rsidRDefault="00AC648A" w:rsidP="00AC648A">
      <w:pPr>
        <w:jc w:val="center"/>
        <w:rPr>
          <w:rStyle w:val="acopre"/>
          <w:sz w:val="20"/>
        </w:rPr>
      </w:pPr>
      <w:r w:rsidRPr="00AC648A">
        <w:rPr>
          <w:rStyle w:val="acopre"/>
          <w:sz w:val="20"/>
        </w:rPr>
        <w:t>nord</w:t>
      </w:r>
    </w:p>
    <w:tbl>
      <w:tblPr>
        <w:tblStyle w:val="TableGrid"/>
        <w:tblW w:w="0" w:type="auto"/>
        <w:jc w:val="center"/>
        <w:tblLook w:val="04A0" w:firstRow="1" w:lastRow="0" w:firstColumn="1" w:lastColumn="0" w:noHBand="0" w:noVBand="1"/>
      </w:tblPr>
      <w:tblGrid>
        <w:gridCol w:w="1134"/>
        <w:gridCol w:w="1136"/>
        <w:gridCol w:w="1134"/>
        <w:gridCol w:w="1134"/>
        <w:gridCol w:w="1134"/>
        <w:gridCol w:w="1176"/>
        <w:gridCol w:w="1134"/>
      </w:tblGrid>
      <w:tr w:rsidR="00C41469" w14:paraId="33F68677" w14:textId="77777777" w:rsidTr="00AC648A">
        <w:trPr>
          <w:jc w:val="center"/>
        </w:trPr>
        <w:tc>
          <w:tcPr>
            <w:tcW w:w="1134" w:type="dxa"/>
          </w:tcPr>
          <w:p w14:paraId="47C69037" w14:textId="77777777" w:rsidR="00C41469" w:rsidRDefault="00C41469" w:rsidP="00E872D8">
            <w:pPr>
              <w:jc w:val="both"/>
              <w:rPr>
                <w:lang w:val="en-GB"/>
              </w:rPr>
            </w:pPr>
          </w:p>
        </w:tc>
        <w:tc>
          <w:tcPr>
            <w:tcW w:w="1134" w:type="dxa"/>
          </w:tcPr>
          <w:p w14:paraId="2797681F" w14:textId="77777777" w:rsidR="00C41469" w:rsidRDefault="00C41469" w:rsidP="00E872D8">
            <w:pPr>
              <w:jc w:val="both"/>
              <w:rPr>
                <w:lang w:val="en-GB"/>
              </w:rPr>
            </w:pPr>
          </w:p>
        </w:tc>
        <w:tc>
          <w:tcPr>
            <w:tcW w:w="1134" w:type="dxa"/>
          </w:tcPr>
          <w:p w14:paraId="76823471" w14:textId="77777777" w:rsidR="00C41469" w:rsidRDefault="00C41469" w:rsidP="00E872D8">
            <w:pPr>
              <w:jc w:val="both"/>
              <w:rPr>
                <w:lang w:val="en-GB"/>
              </w:rPr>
            </w:pPr>
          </w:p>
        </w:tc>
        <w:tc>
          <w:tcPr>
            <w:tcW w:w="1134" w:type="dxa"/>
          </w:tcPr>
          <w:p w14:paraId="7C22C251" w14:textId="77777777" w:rsidR="00C41469" w:rsidRDefault="00C41469" w:rsidP="00E872D8">
            <w:pPr>
              <w:jc w:val="both"/>
              <w:rPr>
                <w:lang w:val="en-GB"/>
              </w:rPr>
            </w:pPr>
          </w:p>
        </w:tc>
        <w:tc>
          <w:tcPr>
            <w:tcW w:w="1134" w:type="dxa"/>
          </w:tcPr>
          <w:p w14:paraId="5C859396" w14:textId="77777777" w:rsidR="00C41469" w:rsidRDefault="00C41469" w:rsidP="00E872D8">
            <w:pPr>
              <w:jc w:val="both"/>
              <w:rPr>
                <w:lang w:val="en-GB"/>
              </w:rPr>
            </w:pPr>
          </w:p>
        </w:tc>
        <w:tc>
          <w:tcPr>
            <w:tcW w:w="1134" w:type="dxa"/>
          </w:tcPr>
          <w:p w14:paraId="0B7BCC91" w14:textId="77777777" w:rsidR="00C41469" w:rsidRDefault="00C41469" w:rsidP="00E872D8">
            <w:pPr>
              <w:jc w:val="both"/>
              <w:rPr>
                <w:lang w:val="en-GB"/>
              </w:rPr>
            </w:pPr>
          </w:p>
        </w:tc>
        <w:tc>
          <w:tcPr>
            <w:tcW w:w="1134" w:type="dxa"/>
          </w:tcPr>
          <w:p w14:paraId="27639FCF" w14:textId="77777777" w:rsidR="00C41469" w:rsidRDefault="00C41469" w:rsidP="00E872D8">
            <w:pPr>
              <w:jc w:val="both"/>
              <w:rPr>
                <w:lang w:val="en-GB"/>
              </w:rPr>
            </w:pPr>
          </w:p>
        </w:tc>
      </w:tr>
      <w:tr w:rsidR="00C41469" w14:paraId="175B9AE6" w14:textId="77777777" w:rsidTr="00AC648A">
        <w:trPr>
          <w:jc w:val="center"/>
        </w:trPr>
        <w:tc>
          <w:tcPr>
            <w:tcW w:w="1134" w:type="dxa"/>
          </w:tcPr>
          <w:p w14:paraId="13915AE6" w14:textId="77777777" w:rsidR="00C41469" w:rsidRDefault="00C41469" w:rsidP="00E872D8">
            <w:pPr>
              <w:jc w:val="both"/>
              <w:rPr>
                <w:lang w:val="en-GB"/>
              </w:rPr>
            </w:pPr>
          </w:p>
        </w:tc>
        <w:tc>
          <w:tcPr>
            <w:tcW w:w="1134" w:type="dxa"/>
          </w:tcPr>
          <w:p w14:paraId="4A58F0F6" w14:textId="10813A75" w:rsidR="00C41469" w:rsidRDefault="00000000" w:rsidP="00E872D8">
            <w:pPr>
              <w:jc w:val="both"/>
              <w:rPr>
                <w:lang w:val="en-GB"/>
              </w:rPr>
            </w:pPr>
            <w:hyperlink r:id="rId10836" w:anchor="Sit_Windmill_Hill" w:history="1">
              <w:r w:rsidR="00C41469" w:rsidRPr="00C41469">
                <w:rPr>
                  <w:rStyle w:val="Hyperlink"/>
                  <w:lang w:val="en-GB"/>
                </w:rPr>
                <w:t>Windmill</w:t>
              </w:r>
            </w:hyperlink>
            <w:r w:rsidR="00C41469">
              <w:rPr>
                <w:lang w:val="en-GB"/>
              </w:rPr>
              <w:t xml:space="preserve"> </w:t>
            </w:r>
          </w:p>
        </w:tc>
        <w:tc>
          <w:tcPr>
            <w:tcW w:w="1134" w:type="dxa"/>
          </w:tcPr>
          <w:p w14:paraId="5120EB2D" w14:textId="77777777" w:rsidR="00C41469" w:rsidRDefault="00C41469" w:rsidP="00E872D8">
            <w:pPr>
              <w:jc w:val="both"/>
              <w:rPr>
                <w:lang w:val="en-GB"/>
              </w:rPr>
            </w:pPr>
          </w:p>
        </w:tc>
        <w:tc>
          <w:tcPr>
            <w:tcW w:w="1134" w:type="dxa"/>
          </w:tcPr>
          <w:p w14:paraId="76EB0712" w14:textId="77777777" w:rsidR="00C41469" w:rsidRDefault="00C41469" w:rsidP="00E872D8">
            <w:pPr>
              <w:jc w:val="both"/>
              <w:rPr>
                <w:lang w:val="en-GB"/>
              </w:rPr>
            </w:pPr>
          </w:p>
        </w:tc>
        <w:tc>
          <w:tcPr>
            <w:tcW w:w="1134" w:type="dxa"/>
          </w:tcPr>
          <w:p w14:paraId="317B22B2" w14:textId="77777777" w:rsidR="00C41469" w:rsidRDefault="00C41469" w:rsidP="00E872D8">
            <w:pPr>
              <w:jc w:val="both"/>
              <w:rPr>
                <w:lang w:val="en-GB"/>
              </w:rPr>
            </w:pPr>
          </w:p>
        </w:tc>
        <w:tc>
          <w:tcPr>
            <w:tcW w:w="1134" w:type="dxa"/>
          </w:tcPr>
          <w:p w14:paraId="5BEEC288" w14:textId="77777777" w:rsidR="00C41469" w:rsidRDefault="00C41469" w:rsidP="00E872D8">
            <w:pPr>
              <w:jc w:val="both"/>
              <w:rPr>
                <w:lang w:val="en-GB"/>
              </w:rPr>
            </w:pPr>
          </w:p>
        </w:tc>
        <w:tc>
          <w:tcPr>
            <w:tcW w:w="1134" w:type="dxa"/>
          </w:tcPr>
          <w:p w14:paraId="71A9BA43" w14:textId="77777777" w:rsidR="00C41469" w:rsidRDefault="00C41469" w:rsidP="00E872D8">
            <w:pPr>
              <w:jc w:val="both"/>
              <w:rPr>
                <w:lang w:val="en-GB"/>
              </w:rPr>
            </w:pPr>
          </w:p>
        </w:tc>
      </w:tr>
      <w:tr w:rsidR="00C41469" w14:paraId="5F246D36" w14:textId="77777777" w:rsidTr="00AC648A">
        <w:trPr>
          <w:jc w:val="center"/>
        </w:trPr>
        <w:tc>
          <w:tcPr>
            <w:tcW w:w="1134" w:type="dxa"/>
          </w:tcPr>
          <w:p w14:paraId="30521517" w14:textId="77777777" w:rsidR="00C41469" w:rsidRDefault="00C41469" w:rsidP="00E872D8">
            <w:pPr>
              <w:jc w:val="both"/>
              <w:rPr>
                <w:lang w:val="en-GB"/>
              </w:rPr>
            </w:pPr>
          </w:p>
        </w:tc>
        <w:tc>
          <w:tcPr>
            <w:tcW w:w="1134" w:type="dxa"/>
          </w:tcPr>
          <w:p w14:paraId="57FFDB49" w14:textId="77777777" w:rsidR="00C41469" w:rsidRDefault="00C41469" w:rsidP="00E872D8">
            <w:pPr>
              <w:jc w:val="both"/>
              <w:rPr>
                <w:lang w:val="en-GB"/>
              </w:rPr>
            </w:pPr>
          </w:p>
        </w:tc>
        <w:tc>
          <w:tcPr>
            <w:tcW w:w="1134" w:type="dxa"/>
          </w:tcPr>
          <w:p w14:paraId="0D8C67C0" w14:textId="77777777" w:rsidR="00C41469" w:rsidRDefault="00C41469" w:rsidP="00E872D8">
            <w:pPr>
              <w:jc w:val="both"/>
              <w:rPr>
                <w:lang w:val="en-GB"/>
              </w:rPr>
            </w:pPr>
          </w:p>
        </w:tc>
        <w:tc>
          <w:tcPr>
            <w:tcW w:w="1134" w:type="dxa"/>
          </w:tcPr>
          <w:p w14:paraId="5E74D743" w14:textId="77777777" w:rsidR="00C41469" w:rsidRDefault="00C41469" w:rsidP="00E872D8">
            <w:pPr>
              <w:jc w:val="both"/>
              <w:rPr>
                <w:lang w:val="en-GB"/>
              </w:rPr>
            </w:pPr>
          </w:p>
        </w:tc>
        <w:tc>
          <w:tcPr>
            <w:tcW w:w="1134" w:type="dxa"/>
          </w:tcPr>
          <w:p w14:paraId="43730D1E" w14:textId="77777777" w:rsidR="00C41469" w:rsidRDefault="00C41469" w:rsidP="00E872D8">
            <w:pPr>
              <w:jc w:val="both"/>
              <w:rPr>
                <w:lang w:val="en-GB"/>
              </w:rPr>
            </w:pPr>
          </w:p>
        </w:tc>
        <w:tc>
          <w:tcPr>
            <w:tcW w:w="1134" w:type="dxa"/>
          </w:tcPr>
          <w:p w14:paraId="2FCB0154" w14:textId="77777777" w:rsidR="00C41469" w:rsidRDefault="00C41469" w:rsidP="00E872D8">
            <w:pPr>
              <w:jc w:val="both"/>
              <w:rPr>
                <w:lang w:val="en-GB"/>
              </w:rPr>
            </w:pPr>
          </w:p>
        </w:tc>
        <w:tc>
          <w:tcPr>
            <w:tcW w:w="1134" w:type="dxa"/>
          </w:tcPr>
          <w:p w14:paraId="19FECDA8" w14:textId="77777777" w:rsidR="00C41469" w:rsidRDefault="00C41469" w:rsidP="00E872D8">
            <w:pPr>
              <w:jc w:val="both"/>
              <w:rPr>
                <w:lang w:val="en-GB"/>
              </w:rPr>
            </w:pPr>
          </w:p>
        </w:tc>
      </w:tr>
      <w:tr w:rsidR="00C41469" w14:paraId="59AFAB61" w14:textId="77777777" w:rsidTr="00AC648A">
        <w:trPr>
          <w:jc w:val="center"/>
        </w:trPr>
        <w:tc>
          <w:tcPr>
            <w:tcW w:w="1134" w:type="dxa"/>
          </w:tcPr>
          <w:p w14:paraId="137E9FE4" w14:textId="77777777" w:rsidR="00C41469" w:rsidRDefault="00C41469" w:rsidP="00E872D8">
            <w:pPr>
              <w:jc w:val="both"/>
              <w:rPr>
                <w:lang w:val="en-GB"/>
              </w:rPr>
            </w:pPr>
          </w:p>
        </w:tc>
        <w:tc>
          <w:tcPr>
            <w:tcW w:w="1134" w:type="dxa"/>
          </w:tcPr>
          <w:p w14:paraId="7BC8972F" w14:textId="77777777" w:rsidR="00C41469" w:rsidRDefault="00C41469" w:rsidP="00E872D8">
            <w:pPr>
              <w:jc w:val="both"/>
              <w:rPr>
                <w:lang w:val="en-GB"/>
              </w:rPr>
            </w:pPr>
          </w:p>
        </w:tc>
        <w:tc>
          <w:tcPr>
            <w:tcW w:w="1134" w:type="dxa"/>
          </w:tcPr>
          <w:p w14:paraId="595CF077" w14:textId="77777777" w:rsidR="00C41469" w:rsidRDefault="00C41469" w:rsidP="00E872D8">
            <w:pPr>
              <w:jc w:val="both"/>
              <w:rPr>
                <w:lang w:val="en-GB"/>
              </w:rPr>
            </w:pPr>
          </w:p>
        </w:tc>
        <w:tc>
          <w:tcPr>
            <w:tcW w:w="1134" w:type="dxa"/>
          </w:tcPr>
          <w:p w14:paraId="5D81F1F3" w14:textId="77777777" w:rsidR="00C41469" w:rsidRDefault="00000000" w:rsidP="00E872D8">
            <w:pPr>
              <w:jc w:val="both"/>
              <w:rPr>
                <w:lang w:val="en-GB"/>
              </w:rPr>
            </w:pPr>
            <w:hyperlink r:id="rId10837" w:anchor="Sit_Avesbury" w:history="1">
              <w:r w:rsidR="00C41469" w:rsidRPr="00DE1567">
                <w:rPr>
                  <w:rStyle w:val="Hyperlink"/>
                  <w:lang w:val="fr-FR"/>
                </w:rPr>
                <w:t>Avebury</w:t>
              </w:r>
            </w:hyperlink>
          </w:p>
        </w:tc>
        <w:tc>
          <w:tcPr>
            <w:tcW w:w="1134" w:type="dxa"/>
          </w:tcPr>
          <w:p w14:paraId="5D2BE69F" w14:textId="77777777" w:rsidR="00C41469" w:rsidRDefault="00C41469" w:rsidP="00E872D8">
            <w:pPr>
              <w:jc w:val="both"/>
              <w:rPr>
                <w:lang w:val="en-GB"/>
              </w:rPr>
            </w:pPr>
          </w:p>
        </w:tc>
        <w:tc>
          <w:tcPr>
            <w:tcW w:w="1134" w:type="dxa"/>
          </w:tcPr>
          <w:p w14:paraId="783B3873" w14:textId="77777777" w:rsidR="00C41469" w:rsidRDefault="00C41469" w:rsidP="00E872D8">
            <w:pPr>
              <w:jc w:val="both"/>
              <w:rPr>
                <w:lang w:val="en-GB"/>
              </w:rPr>
            </w:pPr>
          </w:p>
        </w:tc>
        <w:tc>
          <w:tcPr>
            <w:tcW w:w="1134" w:type="dxa"/>
          </w:tcPr>
          <w:p w14:paraId="12F19A0D" w14:textId="77777777" w:rsidR="00C41469" w:rsidRDefault="00C41469" w:rsidP="00E872D8">
            <w:pPr>
              <w:jc w:val="both"/>
              <w:rPr>
                <w:lang w:val="en-GB"/>
              </w:rPr>
            </w:pPr>
          </w:p>
        </w:tc>
      </w:tr>
      <w:tr w:rsidR="00C41469" w14:paraId="718550BD" w14:textId="77777777" w:rsidTr="00AC648A">
        <w:trPr>
          <w:jc w:val="center"/>
        </w:trPr>
        <w:tc>
          <w:tcPr>
            <w:tcW w:w="1134" w:type="dxa"/>
          </w:tcPr>
          <w:p w14:paraId="434E8D18" w14:textId="77777777" w:rsidR="00C41469" w:rsidRDefault="00C41469" w:rsidP="00E872D8">
            <w:pPr>
              <w:jc w:val="both"/>
              <w:rPr>
                <w:lang w:val="en-GB"/>
              </w:rPr>
            </w:pPr>
          </w:p>
        </w:tc>
        <w:tc>
          <w:tcPr>
            <w:tcW w:w="1134" w:type="dxa"/>
          </w:tcPr>
          <w:p w14:paraId="378797ED" w14:textId="77777777" w:rsidR="00C41469" w:rsidRDefault="00C41469" w:rsidP="00E872D8">
            <w:pPr>
              <w:jc w:val="both"/>
              <w:rPr>
                <w:lang w:val="en-GB"/>
              </w:rPr>
            </w:pPr>
          </w:p>
        </w:tc>
        <w:tc>
          <w:tcPr>
            <w:tcW w:w="1134" w:type="dxa"/>
          </w:tcPr>
          <w:p w14:paraId="67DC4081" w14:textId="77777777" w:rsidR="00C41469" w:rsidRDefault="00C41469" w:rsidP="00E872D8">
            <w:pPr>
              <w:jc w:val="both"/>
              <w:rPr>
                <w:lang w:val="en-GB"/>
              </w:rPr>
            </w:pPr>
          </w:p>
        </w:tc>
        <w:tc>
          <w:tcPr>
            <w:tcW w:w="1134" w:type="dxa"/>
          </w:tcPr>
          <w:p w14:paraId="07A373CD" w14:textId="77777777" w:rsidR="00C41469" w:rsidRDefault="00C41469" w:rsidP="00E872D8">
            <w:pPr>
              <w:jc w:val="both"/>
              <w:rPr>
                <w:lang w:val="en-GB"/>
              </w:rPr>
            </w:pPr>
          </w:p>
        </w:tc>
        <w:tc>
          <w:tcPr>
            <w:tcW w:w="1134" w:type="dxa"/>
          </w:tcPr>
          <w:p w14:paraId="249E3845" w14:textId="77777777" w:rsidR="00C41469" w:rsidRDefault="00000000" w:rsidP="00E872D8">
            <w:pPr>
              <w:jc w:val="both"/>
              <w:rPr>
                <w:lang w:val="en-GB"/>
              </w:rPr>
            </w:pPr>
            <w:hyperlink r:id="rId10838" w:anchor="Sit_Avenue" w:history="1">
              <w:r w:rsidR="00C41469" w:rsidRPr="00DE1567">
                <w:rPr>
                  <w:rStyle w:val="Hyperlink"/>
                  <w:lang w:val="fr-FR"/>
                </w:rPr>
                <w:t>Avenue</w:t>
              </w:r>
            </w:hyperlink>
          </w:p>
        </w:tc>
        <w:tc>
          <w:tcPr>
            <w:tcW w:w="1134" w:type="dxa"/>
          </w:tcPr>
          <w:p w14:paraId="64E17CC4" w14:textId="77777777" w:rsidR="00C41469" w:rsidRDefault="00C41469" w:rsidP="00E872D8">
            <w:pPr>
              <w:jc w:val="both"/>
              <w:rPr>
                <w:lang w:val="en-GB"/>
              </w:rPr>
            </w:pPr>
          </w:p>
        </w:tc>
        <w:tc>
          <w:tcPr>
            <w:tcW w:w="1134" w:type="dxa"/>
          </w:tcPr>
          <w:p w14:paraId="397C52E8" w14:textId="77777777" w:rsidR="00C41469" w:rsidRDefault="00C41469" w:rsidP="00E872D8">
            <w:pPr>
              <w:jc w:val="both"/>
              <w:rPr>
                <w:lang w:val="en-GB"/>
              </w:rPr>
            </w:pPr>
          </w:p>
        </w:tc>
      </w:tr>
      <w:tr w:rsidR="00C41469" w14:paraId="1B83D776" w14:textId="77777777" w:rsidTr="00AC648A">
        <w:trPr>
          <w:jc w:val="center"/>
        </w:trPr>
        <w:tc>
          <w:tcPr>
            <w:tcW w:w="1134" w:type="dxa"/>
          </w:tcPr>
          <w:p w14:paraId="22776749" w14:textId="77777777" w:rsidR="00C41469" w:rsidRDefault="00C41469" w:rsidP="00E872D8">
            <w:pPr>
              <w:jc w:val="both"/>
              <w:rPr>
                <w:lang w:val="en-GB"/>
              </w:rPr>
            </w:pPr>
          </w:p>
        </w:tc>
        <w:tc>
          <w:tcPr>
            <w:tcW w:w="1134" w:type="dxa"/>
          </w:tcPr>
          <w:p w14:paraId="59C2227A" w14:textId="77777777" w:rsidR="00C41469" w:rsidRDefault="00C41469" w:rsidP="00E872D8">
            <w:pPr>
              <w:jc w:val="both"/>
              <w:rPr>
                <w:lang w:val="en-GB"/>
              </w:rPr>
            </w:pPr>
          </w:p>
        </w:tc>
        <w:tc>
          <w:tcPr>
            <w:tcW w:w="1134" w:type="dxa"/>
          </w:tcPr>
          <w:p w14:paraId="07B17CB0" w14:textId="77777777" w:rsidR="00C41469" w:rsidRDefault="00000000" w:rsidP="00E872D8">
            <w:pPr>
              <w:jc w:val="both"/>
              <w:rPr>
                <w:lang w:val="en-GB"/>
              </w:rPr>
            </w:pPr>
            <w:hyperlink r:id="rId10839" w:anchor="Sit_Silbury" w:history="1">
              <w:r w:rsidR="00C41469" w:rsidRPr="00DE1567">
                <w:rPr>
                  <w:rStyle w:val="Hyperlink"/>
                  <w:lang w:val="fr-FR"/>
                </w:rPr>
                <w:t>S</w:t>
              </w:r>
              <w:r w:rsidR="00C41469" w:rsidRPr="00DE1567">
                <w:rPr>
                  <w:rStyle w:val="Hyperlink"/>
                  <w:lang w:val="fr-FR"/>
                </w:rPr>
                <w:t>i</w:t>
              </w:r>
              <w:r w:rsidR="00C41469" w:rsidRPr="00DE1567">
                <w:rPr>
                  <w:rStyle w:val="Hyperlink"/>
                  <w:lang w:val="fr-FR"/>
                </w:rPr>
                <w:t>lbury</w:t>
              </w:r>
            </w:hyperlink>
          </w:p>
        </w:tc>
        <w:tc>
          <w:tcPr>
            <w:tcW w:w="1134" w:type="dxa"/>
          </w:tcPr>
          <w:p w14:paraId="3F0921A9" w14:textId="77777777" w:rsidR="00C41469" w:rsidRDefault="00C41469" w:rsidP="00E872D8">
            <w:pPr>
              <w:jc w:val="both"/>
              <w:rPr>
                <w:lang w:val="en-GB"/>
              </w:rPr>
            </w:pPr>
          </w:p>
        </w:tc>
        <w:tc>
          <w:tcPr>
            <w:tcW w:w="1134" w:type="dxa"/>
          </w:tcPr>
          <w:p w14:paraId="5C5D334C" w14:textId="77777777" w:rsidR="00C41469" w:rsidRDefault="00C41469" w:rsidP="00E872D8">
            <w:pPr>
              <w:jc w:val="both"/>
              <w:rPr>
                <w:lang w:val="en-GB"/>
              </w:rPr>
            </w:pPr>
          </w:p>
        </w:tc>
        <w:tc>
          <w:tcPr>
            <w:tcW w:w="1134" w:type="dxa"/>
          </w:tcPr>
          <w:p w14:paraId="7E85E1D1" w14:textId="47E1351C" w:rsidR="00C41469" w:rsidRDefault="00000000" w:rsidP="00E872D8">
            <w:pPr>
              <w:jc w:val="both"/>
              <w:rPr>
                <w:lang w:val="en-GB"/>
              </w:rPr>
            </w:pPr>
            <w:hyperlink r:id="rId10840" w:anchor="Sit_Sanctuary" w:history="1">
              <w:r w:rsidR="00C41469" w:rsidRPr="00AC648A">
                <w:rPr>
                  <w:rStyle w:val="Hyperlink"/>
                  <w:lang w:val="en-GB"/>
                </w:rPr>
                <w:t>Sanctuary</w:t>
              </w:r>
            </w:hyperlink>
          </w:p>
        </w:tc>
        <w:tc>
          <w:tcPr>
            <w:tcW w:w="1134" w:type="dxa"/>
          </w:tcPr>
          <w:p w14:paraId="71350EC0" w14:textId="77777777" w:rsidR="00C41469" w:rsidRDefault="00C41469" w:rsidP="00E872D8">
            <w:pPr>
              <w:jc w:val="both"/>
              <w:rPr>
                <w:lang w:val="en-GB"/>
              </w:rPr>
            </w:pPr>
          </w:p>
        </w:tc>
      </w:tr>
      <w:tr w:rsidR="00C41469" w14:paraId="04F233D3" w14:textId="77777777" w:rsidTr="00AC648A">
        <w:trPr>
          <w:jc w:val="center"/>
        </w:trPr>
        <w:tc>
          <w:tcPr>
            <w:tcW w:w="1134" w:type="dxa"/>
          </w:tcPr>
          <w:p w14:paraId="2BED7926" w14:textId="77777777" w:rsidR="00C41469" w:rsidRDefault="00C41469" w:rsidP="00E872D8">
            <w:pPr>
              <w:jc w:val="both"/>
              <w:rPr>
                <w:lang w:val="en-GB"/>
              </w:rPr>
            </w:pPr>
          </w:p>
        </w:tc>
        <w:tc>
          <w:tcPr>
            <w:tcW w:w="1134" w:type="dxa"/>
          </w:tcPr>
          <w:p w14:paraId="504D71E2" w14:textId="77777777" w:rsidR="00C41469" w:rsidRDefault="00C41469" w:rsidP="00E872D8">
            <w:pPr>
              <w:jc w:val="both"/>
              <w:rPr>
                <w:lang w:val="en-GB"/>
              </w:rPr>
            </w:pPr>
          </w:p>
        </w:tc>
        <w:tc>
          <w:tcPr>
            <w:tcW w:w="1134" w:type="dxa"/>
          </w:tcPr>
          <w:p w14:paraId="4616C517" w14:textId="77777777" w:rsidR="00C41469" w:rsidRDefault="00C41469" w:rsidP="00E872D8">
            <w:pPr>
              <w:jc w:val="both"/>
              <w:rPr>
                <w:lang w:val="en-GB"/>
              </w:rPr>
            </w:pPr>
          </w:p>
        </w:tc>
        <w:tc>
          <w:tcPr>
            <w:tcW w:w="1134" w:type="dxa"/>
          </w:tcPr>
          <w:p w14:paraId="7293E2F6" w14:textId="77777777" w:rsidR="00C41469" w:rsidRDefault="00000000" w:rsidP="00E872D8">
            <w:pPr>
              <w:jc w:val="both"/>
              <w:rPr>
                <w:lang w:val="en-GB"/>
              </w:rPr>
            </w:pPr>
            <w:hyperlink r:id="rId10841" w:anchor="Sit_West_Kennet" w:history="1">
              <w:r w:rsidR="00C41469" w:rsidRPr="00DE1567">
                <w:rPr>
                  <w:rStyle w:val="Hyperlink"/>
                  <w:lang w:val="fr-FR"/>
                </w:rPr>
                <w:t>West Kennet</w:t>
              </w:r>
            </w:hyperlink>
          </w:p>
        </w:tc>
        <w:tc>
          <w:tcPr>
            <w:tcW w:w="1134" w:type="dxa"/>
          </w:tcPr>
          <w:p w14:paraId="2E76EEE1" w14:textId="77777777" w:rsidR="00C41469" w:rsidRDefault="00C41469" w:rsidP="00E872D8">
            <w:pPr>
              <w:jc w:val="both"/>
              <w:rPr>
                <w:lang w:val="en-GB"/>
              </w:rPr>
            </w:pPr>
          </w:p>
        </w:tc>
        <w:tc>
          <w:tcPr>
            <w:tcW w:w="1134" w:type="dxa"/>
          </w:tcPr>
          <w:p w14:paraId="23B6FCCA" w14:textId="77777777" w:rsidR="00C41469" w:rsidRDefault="00C41469" w:rsidP="00E872D8">
            <w:pPr>
              <w:jc w:val="both"/>
              <w:rPr>
                <w:lang w:val="en-GB"/>
              </w:rPr>
            </w:pPr>
          </w:p>
        </w:tc>
        <w:tc>
          <w:tcPr>
            <w:tcW w:w="1134" w:type="dxa"/>
          </w:tcPr>
          <w:p w14:paraId="3E0C9D10" w14:textId="77777777" w:rsidR="00C41469" w:rsidRDefault="00C41469" w:rsidP="00E872D8">
            <w:pPr>
              <w:jc w:val="both"/>
              <w:rPr>
                <w:lang w:val="en-GB"/>
              </w:rPr>
            </w:pPr>
          </w:p>
        </w:tc>
      </w:tr>
    </w:tbl>
    <w:p w14:paraId="5ABAE44B" w14:textId="790FA9E5" w:rsidR="00C41469" w:rsidRDefault="00AC648A" w:rsidP="00AC648A">
      <w:pPr>
        <w:jc w:val="center"/>
        <w:rPr>
          <w:sz w:val="20"/>
          <w:lang w:val="en-GB"/>
        </w:rPr>
      </w:pPr>
      <w:r w:rsidRPr="00AC648A">
        <w:rPr>
          <w:sz w:val="20"/>
          <w:lang w:val="en-GB"/>
        </w:rPr>
        <w:t>sud</w:t>
      </w:r>
    </w:p>
    <w:p w14:paraId="34F0C618" w14:textId="2AA9E257" w:rsidR="00FE706B" w:rsidRPr="00FE706B" w:rsidRDefault="00FE706B" w:rsidP="00AC648A">
      <w:pPr>
        <w:jc w:val="center"/>
        <w:rPr>
          <w:sz w:val="20"/>
          <w:lang w:val="fr-FR"/>
        </w:rPr>
      </w:pPr>
      <w:r w:rsidRPr="00FE706B">
        <w:rPr>
          <w:sz w:val="20"/>
          <w:lang w:val="fr-FR"/>
        </w:rPr>
        <w:t xml:space="preserve">↓ vers le </w:t>
      </w:r>
      <w:hyperlink r:id="rId10842" w:anchor="Sit_Wiltshire_S" w:history="1">
        <w:r w:rsidRPr="00FE706B">
          <w:rPr>
            <w:rStyle w:val="Hyperlink"/>
            <w:sz w:val="20"/>
            <w:lang w:val="fr-FR"/>
          </w:rPr>
          <w:t>Sud W</w:t>
        </w:r>
        <w:r w:rsidRPr="00FE706B">
          <w:rPr>
            <w:rStyle w:val="Hyperlink"/>
            <w:sz w:val="20"/>
            <w:lang w:val="fr-FR"/>
          </w:rPr>
          <w:t>h</w:t>
        </w:r>
        <w:r w:rsidRPr="00FE706B">
          <w:rPr>
            <w:rStyle w:val="Hyperlink"/>
            <w:sz w:val="20"/>
            <w:lang w:val="fr-FR"/>
          </w:rPr>
          <w:t>ilts</w:t>
        </w:r>
        <w:r w:rsidRPr="00FE706B">
          <w:rPr>
            <w:rStyle w:val="Hyperlink"/>
            <w:sz w:val="20"/>
            <w:lang w:val="fr-FR"/>
          </w:rPr>
          <w:t>h</w:t>
        </w:r>
        <w:r w:rsidRPr="00FE706B">
          <w:rPr>
            <w:rStyle w:val="Hyperlink"/>
            <w:sz w:val="20"/>
            <w:lang w:val="fr-FR"/>
          </w:rPr>
          <w:t>ire</w:t>
        </w:r>
      </w:hyperlink>
    </w:p>
    <w:p w14:paraId="0D299C46" w14:textId="77777777" w:rsidR="00AC648A" w:rsidRPr="00FE706B" w:rsidRDefault="00AC648A" w:rsidP="00C41469">
      <w:pPr>
        <w:jc w:val="both"/>
        <w:rPr>
          <w:lang w:val="fr-FR"/>
        </w:rPr>
      </w:pPr>
    </w:p>
    <w:p w14:paraId="31359848" w14:textId="77777777" w:rsidR="00AC648A" w:rsidRPr="00FE706B" w:rsidRDefault="00AC648A" w:rsidP="00AC648A">
      <w:pPr>
        <w:pStyle w:val="Heading1"/>
      </w:pPr>
      <w:bookmarkStart w:id="4381" w:name="Sit_Avesbury"/>
      <w:r w:rsidRPr="00FE706B">
        <w:t>AVESBURY</w:t>
      </w:r>
    </w:p>
    <w:bookmarkEnd w:id="4381"/>
    <w:p w14:paraId="701FDCD1" w14:textId="77777777" w:rsidR="00AC648A" w:rsidRPr="00FE706B" w:rsidRDefault="00AC648A" w:rsidP="00AC648A">
      <w:pPr>
        <w:jc w:val="both"/>
        <w:rPr>
          <w:i/>
          <w:iCs/>
          <w:sz w:val="20"/>
          <w:lang w:val="fr-FR"/>
        </w:rPr>
      </w:pPr>
      <w:r w:rsidRPr="00FE706B">
        <w:rPr>
          <w:i/>
          <w:iCs/>
          <w:sz w:val="20"/>
          <w:lang w:val="fr-FR"/>
        </w:rPr>
        <w:t>Avesbury Ring, Avesbury Henge</w:t>
      </w:r>
    </w:p>
    <w:p w14:paraId="116735E4" w14:textId="77777777" w:rsidR="00AC648A" w:rsidRPr="00FE706B" w:rsidRDefault="00AC648A" w:rsidP="00AC648A">
      <w:pPr>
        <w:jc w:val="both"/>
        <w:rPr>
          <w:lang w:val="fr-FR"/>
        </w:rPr>
      </w:pPr>
    </w:p>
    <w:p w14:paraId="3F8B17F6" w14:textId="26F112DC" w:rsidR="00AC648A" w:rsidRDefault="00AC648A" w:rsidP="00AC648A">
      <w:pPr>
        <w:jc w:val="both"/>
        <w:rPr>
          <w:lang w:val="fr-FR"/>
        </w:rPr>
      </w:pPr>
      <w:r w:rsidRPr="009735D8">
        <w:t>(</w:t>
      </w:r>
      <w:hyperlink r:id="rId10843" w:anchor="Sit_Wiltshire_N" w:history="1">
        <w:r w:rsidRPr="00C41469">
          <w:rPr>
            <w:rStyle w:val="Hyperlink"/>
          </w:rPr>
          <w:t>Wiltshire</w:t>
        </w:r>
      </w:hyperlink>
      <w:r>
        <w:t xml:space="preserve">, </w:t>
      </w:r>
      <w:r w:rsidRPr="009735D8">
        <w:t xml:space="preserve">Wessex) </w:t>
      </w:r>
      <w:r w:rsidRPr="00C41469">
        <w:rPr>
          <w:lang w:val="en-GB"/>
        </w:rPr>
        <w:t xml:space="preserve">West Kennet, Angleterre. </w:t>
      </w:r>
      <w:r w:rsidRPr="0032190F">
        <w:rPr>
          <w:lang w:val="fr-FR"/>
        </w:rPr>
        <w:t>Cet enclos circulaire</w:t>
      </w:r>
      <w:r w:rsidR="00C86B31">
        <w:rPr>
          <w:lang w:val="fr-FR"/>
        </w:rPr>
        <w:t xml:space="preserve"> (</w:t>
      </w:r>
      <w:r w:rsidR="00C86B31" w:rsidRPr="00C86B31">
        <w:rPr>
          <w:i/>
          <w:iCs/>
          <w:lang w:val="fr-FR"/>
        </w:rPr>
        <w:t>henge</w:t>
      </w:r>
      <w:r w:rsidR="00C86B31">
        <w:rPr>
          <w:lang w:val="fr-FR"/>
        </w:rPr>
        <w:t>)</w:t>
      </w:r>
      <w:r w:rsidRPr="0032190F">
        <w:rPr>
          <w:lang w:val="fr-FR"/>
        </w:rPr>
        <w:t xml:space="preserve"> délimité par un fossé et une centaine de menhirs est un exemple du </w:t>
      </w:r>
      <w:hyperlink r:id="rId10844" w:anchor="Cul_Megalith" w:history="1">
        <w:r w:rsidRPr="0032190F">
          <w:rPr>
            <w:rStyle w:val="Hyperlink"/>
            <w:lang w:val="fr-FR"/>
          </w:rPr>
          <w:t>mégalithisme</w:t>
        </w:r>
      </w:hyperlink>
      <w:r w:rsidRPr="0032190F">
        <w:rPr>
          <w:lang w:val="fr-FR"/>
        </w:rPr>
        <w:t>.</w:t>
      </w:r>
    </w:p>
    <w:p w14:paraId="562311AE" w14:textId="65B48C14" w:rsidR="00AC648A" w:rsidRPr="001B1A56" w:rsidRDefault="00AC648A" w:rsidP="00AC648A">
      <w:pPr>
        <w:jc w:val="both"/>
        <w:rPr>
          <w:lang w:val="fr-FR"/>
        </w:rPr>
      </w:pPr>
      <w:r w:rsidRPr="001B1A56">
        <w:rPr>
          <w:i/>
          <w:iCs/>
          <w:lang w:val="fr-FR"/>
        </w:rPr>
        <w:t>Avebury henge</w:t>
      </w:r>
      <w:r>
        <w:rPr>
          <w:lang w:val="fr-FR"/>
        </w:rPr>
        <w:t xml:space="preserve"> est</w:t>
      </w:r>
      <w:r w:rsidRPr="001B1A56">
        <w:rPr>
          <w:lang w:val="fr-FR"/>
        </w:rPr>
        <w:t xml:space="preserve"> </w:t>
      </w:r>
      <w:r w:rsidR="00C86B31">
        <w:rPr>
          <w:lang w:val="fr-FR"/>
        </w:rPr>
        <w:t>c</w:t>
      </w:r>
      <w:r w:rsidRPr="001B1A56">
        <w:rPr>
          <w:lang w:val="fr-FR"/>
        </w:rPr>
        <w:t xml:space="preserve">onstruit et modifié </w:t>
      </w:r>
      <w:r>
        <w:rPr>
          <w:lang w:val="fr-FR"/>
        </w:rPr>
        <w:t>entre</w:t>
      </w:r>
      <w:r w:rsidRPr="001B1A56">
        <w:rPr>
          <w:lang w:val="fr-FR"/>
        </w:rPr>
        <w:t xml:space="preserve"> environ entre 2850</w:t>
      </w:r>
      <w:r>
        <w:rPr>
          <w:lang w:val="fr-FR"/>
        </w:rPr>
        <w:t xml:space="preserve"> BC et </w:t>
      </w:r>
      <w:r w:rsidRPr="001B1A56">
        <w:rPr>
          <w:lang w:val="fr-FR"/>
        </w:rPr>
        <w:t xml:space="preserve">2200 </w:t>
      </w:r>
      <w:r>
        <w:rPr>
          <w:lang w:val="fr-FR"/>
        </w:rPr>
        <w:t>BC</w:t>
      </w:r>
      <w:r w:rsidRPr="001B1A56">
        <w:rPr>
          <w:lang w:val="fr-FR"/>
        </w:rPr>
        <w:t xml:space="preserve">, le </w:t>
      </w:r>
      <w:r w:rsidRPr="001B1A56">
        <w:rPr>
          <w:i/>
          <w:iCs/>
          <w:lang w:val="fr-FR"/>
        </w:rPr>
        <w:t>henge</w:t>
      </w:r>
      <w:r w:rsidRPr="001B1A56">
        <w:rPr>
          <w:lang w:val="fr-FR"/>
        </w:rPr>
        <w:t xml:space="preserve"> survit sous la forme d'un immense talus circulaire et d'un fossé, entourant une zone qui comprend une partie du village d'Avebury. À l'intérieur du henge se trouve le plus grand cercle de pierres de Grande-Bretagne - à l'origine composé d'environ 100 pierres - qui entoure à son tour deux cercles de pierres plus petits</w:t>
      </w:r>
      <w:r>
        <w:rPr>
          <w:lang w:val="fr-FR"/>
        </w:rPr>
        <w:t xml:space="preserve"> (Historic England)</w:t>
      </w:r>
      <w:r w:rsidR="00C86B31">
        <w:rPr>
          <w:lang w:val="fr-FR"/>
        </w:rPr>
        <w:t xml:space="preserve"> Fin de la construction vers 2,500 BC (BIB panneau site)</w:t>
      </w:r>
    </w:p>
    <w:p w14:paraId="1A6A2DD5" w14:textId="77777777" w:rsidR="00AC648A" w:rsidRPr="001B1A56" w:rsidRDefault="00AC648A" w:rsidP="00AC648A">
      <w:pPr>
        <w:jc w:val="both"/>
        <w:rPr>
          <w:lang w:val="fr-FR"/>
        </w:rPr>
      </w:pPr>
    </w:p>
    <w:p w14:paraId="766D1440" w14:textId="77777777" w:rsidR="00AC648A" w:rsidRDefault="00AC648A" w:rsidP="00AC648A">
      <w:pPr>
        <w:jc w:val="both"/>
        <w:rPr>
          <w:lang w:val="fr-FR"/>
        </w:rPr>
      </w:pPr>
      <w:r>
        <w:rPr>
          <w:lang w:val="fr-FR"/>
        </w:rPr>
        <w:t>E</w:t>
      </w:r>
      <w:r w:rsidRPr="001B1A56">
        <w:rPr>
          <w:lang w:val="fr-FR"/>
        </w:rPr>
        <w:t xml:space="preserve">nsemble extraordinaire de sites cérémoniels du Néolithique et du </w:t>
      </w:r>
      <w:r>
        <w:rPr>
          <w:lang w:val="fr-FR"/>
        </w:rPr>
        <w:t>B</w:t>
      </w:r>
      <w:r w:rsidRPr="001B1A56">
        <w:rPr>
          <w:lang w:val="fr-FR"/>
        </w:rPr>
        <w:t>ronze qui formaient apparemment un vaste paysage sa</w:t>
      </w:r>
      <w:r>
        <w:rPr>
          <w:lang w:val="fr-FR"/>
        </w:rPr>
        <w:t>cré</w:t>
      </w:r>
      <w:r w:rsidRPr="001B1A56">
        <w:rPr>
          <w:lang w:val="fr-FR"/>
        </w:rPr>
        <w:t xml:space="preserve"> </w:t>
      </w:r>
      <w:r>
        <w:rPr>
          <w:lang w:val="fr-FR"/>
        </w:rPr>
        <w:t xml:space="preserve">comprenant </w:t>
      </w:r>
      <w:r w:rsidRPr="001B1A56">
        <w:rPr>
          <w:lang w:val="fr-FR"/>
        </w:rPr>
        <w:t>Avebury</w:t>
      </w:r>
      <w:r>
        <w:rPr>
          <w:lang w:val="fr-FR"/>
        </w:rPr>
        <w:t xml:space="preserve">, </w:t>
      </w:r>
      <w:hyperlink r:id="rId10845" w:anchor="Sit_Avenue" w:history="1">
        <w:r w:rsidRPr="00DE1567">
          <w:rPr>
            <w:rStyle w:val="Hyperlink"/>
            <w:lang w:val="fr-FR"/>
          </w:rPr>
          <w:t>Avenue</w:t>
        </w:r>
      </w:hyperlink>
      <w:r w:rsidRPr="001B1A56">
        <w:rPr>
          <w:lang w:val="fr-FR"/>
        </w:rPr>
        <w:t xml:space="preserve">, </w:t>
      </w:r>
      <w:hyperlink r:id="rId10846" w:anchor="Sit_West_Kennet" w:history="1">
        <w:r w:rsidRPr="00DE1567">
          <w:rPr>
            <w:rStyle w:val="Hyperlink"/>
            <w:lang w:val="fr-FR"/>
          </w:rPr>
          <w:t>West Kennet</w:t>
        </w:r>
      </w:hyperlink>
      <w:r w:rsidRPr="001B1A56">
        <w:rPr>
          <w:lang w:val="fr-FR"/>
        </w:rPr>
        <w:t xml:space="preserve">, </w:t>
      </w:r>
      <w:hyperlink r:id="rId10847" w:anchor="Sit_Sanctuary" w:history="1">
        <w:r w:rsidRPr="005E5764">
          <w:rPr>
            <w:rStyle w:val="Hyperlink"/>
            <w:lang w:val="fr-FR"/>
          </w:rPr>
          <w:t>Sanctuary</w:t>
        </w:r>
      </w:hyperlink>
      <w:r w:rsidRPr="001B1A56">
        <w:rPr>
          <w:lang w:val="fr-FR"/>
        </w:rPr>
        <w:t xml:space="preserve">, </w:t>
      </w:r>
      <w:hyperlink r:id="rId10848" w:anchor="Sit_Windmill_Hill" w:history="1">
        <w:r w:rsidRPr="00DE1567">
          <w:rPr>
            <w:rStyle w:val="Hyperlink"/>
            <w:lang w:val="fr-FR"/>
          </w:rPr>
          <w:t>Windmill Hill</w:t>
        </w:r>
      </w:hyperlink>
      <w:r w:rsidRPr="001B1A56">
        <w:rPr>
          <w:lang w:val="fr-FR"/>
        </w:rPr>
        <w:t xml:space="preserve"> et </w:t>
      </w:r>
      <w:hyperlink r:id="rId10849" w:anchor="Sit_Silbury" w:history="1">
        <w:r w:rsidRPr="00DE1567">
          <w:rPr>
            <w:rStyle w:val="Hyperlink"/>
            <w:lang w:val="fr-FR"/>
          </w:rPr>
          <w:t>Silbury</w:t>
        </w:r>
      </w:hyperlink>
      <w:r>
        <w:rPr>
          <w:lang w:val="fr-FR"/>
        </w:rPr>
        <w:t xml:space="preserve"> (Historic England)</w:t>
      </w:r>
    </w:p>
    <w:p w14:paraId="6756F9C0" w14:textId="77777777" w:rsidR="00C86B31" w:rsidRDefault="00C86B31" w:rsidP="00AC648A">
      <w:pPr>
        <w:jc w:val="both"/>
        <w:rPr>
          <w:lang w:val="fr-FR"/>
        </w:rPr>
      </w:pPr>
    </w:p>
    <w:p w14:paraId="49BDD6B6" w14:textId="1618180E" w:rsidR="00C86B31" w:rsidRPr="00C86B31" w:rsidRDefault="00C86B31" w:rsidP="00AC648A">
      <w:pPr>
        <w:jc w:val="both"/>
        <w:rPr>
          <w:lang w:val="fr-FR"/>
        </w:rPr>
      </w:pPr>
      <w:r>
        <w:rPr>
          <w:lang w:val="fr-FR"/>
        </w:rPr>
        <w:t xml:space="preserve">Les mehnirs font ~ 2,5 de haut pour une base de ~ 2m, faces orientées vers le centre du </w:t>
      </w:r>
      <w:r w:rsidRPr="00C86B31">
        <w:rPr>
          <w:i/>
          <w:iCs/>
          <w:lang w:val="fr-FR"/>
        </w:rPr>
        <w:t>henge</w:t>
      </w:r>
      <w:r>
        <w:rPr>
          <w:lang w:val="fr-FR"/>
        </w:rPr>
        <w:t xml:space="preserve">. Cerle de plus petites pierres dressées vers le centre de l' </w:t>
      </w:r>
      <w:r w:rsidRPr="00C86B31">
        <w:rPr>
          <w:i/>
          <w:iCs/>
          <w:lang w:val="fr-FR"/>
        </w:rPr>
        <w:t>henge</w:t>
      </w:r>
      <w:r>
        <w:rPr>
          <w:lang w:val="fr-FR"/>
        </w:rPr>
        <w:t>. Fossé circulaire et levée de terre cumulant un dénivelé de ~ 7 m (SS BIB)</w:t>
      </w:r>
    </w:p>
    <w:p w14:paraId="51AECD37" w14:textId="77777777" w:rsidR="00AC648A" w:rsidRDefault="00AC648A" w:rsidP="00AC648A">
      <w:pPr>
        <w:jc w:val="both"/>
        <w:rPr>
          <w:lang w:val="fr-FR"/>
        </w:rPr>
      </w:pPr>
    </w:p>
    <w:p w14:paraId="3A039B76" w14:textId="77777777" w:rsidR="00AC648A" w:rsidRPr="00C41469" w:rsidRDefault="00AC648A" w:rsidP="00AC648A">
      <w:pPr>
        <w:pStyle w:val="Heading1"/>
        <w:rPr>
          <w:lang w:val="en-GB"/>
        </w:rPr>
      </w:pPr>
      <w:bookmarkStart w:id="4382" w:name="Sit_Sanctuary"/>
      <w:r w:rsidRPr="00C41469">
        <w:rPr>
          <w:lang w:val="en-GB"/>
        </w:rPr>
        <w:t>SANCTUARY</w:t>
      </w:r>
    </w:p>
    <w:bookmarkEnd w:id="4382"/>
    <w:p w14:paraId="376FC799" w14:textId="77777777" w:rsidR="00AC648A" w:rsidRPr="00C41469" w:rsidRDefault="00AC648A" w:rsidP="00AC648A">
      <w:pPr>
        <w:jc w:val="both"/>
        <w:rPr>
          <w:i/>
          <w:iCs/>
          <w:sz w:val="20"/>
          <w:lang w:val="en-GB"/>
        </w:rPr>
      </w:pPr>
      <w:r w:rsidRPr="00C41469">
        <w:rPr>
          <w:i/>
          <w:iCs/>
          <w:sz w:val="20"/>
          <w:lang w:val="en-GB"/>
        </w:rPr>
        <w:t>The Sanctuary</w:t>
      </w:r>
    </w:p>
    <w:p w14:paraId="5649083B" w14:textId="77777777" w:rsidR="00AC648A" w:rsidRPr="00C41469" w:rsidRDefault="00AC648A" w:rsidP="00AC648A">
      <w:pPr>
        <w:jc w:val="both"/>
        <w:rPr>
          <w:lang w:val="en-GB"/>
        </w:rPr>
      </w:pPr>
    </w:p>
    <w:p w14:paraId="4ACD9C7F" w14:textId="77777777" w:rsidR="00AC648A" w:rsidRDefault="00AC648A" w:rsidP="00AC648A">
      <w:pPr>
        <w:jc w:val="both"/>
        <w:rPr>
          <w:lang w:val="fr-FR"/>
        </w:rPr>
      </w:pPr>
      <w:r w:rsidRPr="009735D8">
        <w:t>(</w:t>
      </w:r>
      <w:hyperlink r:id="rId10850" w:anchor="Sit_Wiltshire_N" w:history="1">
        <w:r w:rsidRPr="00C41469">
          <w:rPr>
            <w:rStyle w:val="Hyperlink"/>
          </w:rPr>
          <w:t>Wiltshire</w:t>
        </w:r>
      </w:hyperlink>
      <w:r>
        <w:t xml:space="preserve">, </w:t>
      </w:r>
      <w:r w:rsidRPr="009735D8">
        <w:t xml:space="preserve">Wessex) </w:t>
      </w:r>
      <w:r w:rsidRPr="00C41469">
        <w:rPr>
          <w:lang w:val="en-GB"/>
        </w:rPr>
        <w:t xml:space="preserve">Overton Hill. </w:t>
      </w:r>
      <w:r>
        <w:rPr>
          <w:lang w:val="fr-FR"/>
        </w:rPr>
        <w:t>T</w:t>
      </w:r>
      <w:r w:rsidRPr="005E5764">
        <w:rPr>
          <w:lang w:val="fr-FR"/>
        </w:rPr>
        <w:t xml:space="preserve">emple cérémonial, construit d'anneaux concentriques de menhirs et de poteaux en bois. Nous ne savons pas si les pierres et les poteaux se trouvaient tous en même temps, mais les découvertes archéologiques du site suggèrent que ce monument a été utilisé à la fin du Néolithique et probablement construit vers 2 500 </w:t>
      </w:r>
      <w:r>
        <w:rPr>
          <w:lang w:val="fr-FR"/>
        </w:rPr>
        <w:t>BC (Historic England)</w:t>
      </w:r>
      <w:r w:rsidRPr="005E5764">
        <w:rPr>
          <w:lang w:val="fr-FR"/>
        </w:rPr>
        <w:t>.</w:t>
      </w:r>
    </w:p>
    <w:p w14:paraId="1CD917E4" w14:textId="77777777" w:rsidR="00AC648A" w:rsidRPr="00AC648A" w:rsidRDefault="00AC648A" w:rsidP="00C41469">
      <w:pPr>
        <w:jc w:val="both"/>
        <w:rPr>
          <w:lang w:val="fr-FR"/>
        </w:rPr>
      </w:pPr>
    </w:p>
    <w:p w14:paraId="07897F9B" w14:textId="77777777" w:rsidR="00AC648A" w:rsidRPr="00AC648A" w:rsidRDefault="00AC648A" w:rsidP="00C41469">
      <w:pPr>
        <w:jc w:val="both"/>
        <w:rPr>
          <w:lang w:val="fr-FR"/>
        </w:rPr>
      </w:pPr>
    </w:p>
    <w:p w14:paraId="00E32848" w14:textId="77777777" w:rsidR="00C41469" w:rsidRPr="0032190F" w:rsidRDefault="00C41469" w:rsidP="00C41469">
      <w:pPr>
        <w:pStyle w:val="Heading1"/>
      </w:pPr>
      <w:bookmarkStart w:id="4383" w:name="Sit_Windmill_Hill"/>
      <w:r w:rsidRPr="0032190F">
        <w:lastRenderedPageBreak/>
        <w:t>WINDMILL HILL</w:t>
      </w:r>
    </w:p>
    <w:bookmarkEnd w:id="4383"/>
    <w:p w14:paraId="258CFD77" w14:textId="52E46DC2" w:rsidR="00C41469" w:rsidRPr="00C41469" w:rsidRDefault="00C41469" w:rsidP="00C41469">
      <w:pPr>
        <w:jc w:val="both"/>
        <w:rPr>
          <w:i/>
          <w:iCs/>
          <w:sz w:val="20"/>
          <w:lang w:val="fr-FR"/>
        </w:rPr>
      </w:pPr>
      <w:r w:rsidRPr="00C41469">
        <w:rPr>
          <w:i/>
          <w:iCs/>
          <w:sz w:val="20"/>
          <w:lang w:val="fr-FR"/>
        </w:rPr>
        <w:t>Windmill Hill</w:t>
      </w:r>
    </w:p>
    <w:p w14:paraId="1515FDD0" w14:textId="77777777" w:rsidR="00C41469" w:rsidRPr="0032190F" w:rsidRDefault="00C41469" w:rsidP="00C41469">
      <w:pPr>
        <w:jc w:val="both"/>
        <w:rPr>
          <w:lang w:val="fr-FR"/>
        </w:rPr>
      </w:pPr>
    </w:p>
    <w:p w14:paraId="2CE4979F" w14:textId="77777777" w:rsidR="00C41469" w:rsidRPr="0032190F" w:rsidRDefault="00C41469" w:rsidP="00C41469">
      <w:pPr>
        <w:jc w:val="both"/>
        <w:rPr>
          <w:lang w:val="fr-FR"/>
        </w:rPr>
      </w:pPr>
      <w:r w:rsidRPr="00C41469">
        <w:rPr>
          <w:lang w:val="fr-FR"/>
        </w:rPr>
        <w:t>(</w:t>
      </w:r>
      <w:hyperlink r:id="rId10851" w:anchor="Sit_Wiltshire_N" w:history="1">
        <w:r w:rsidRPr="00C41469">
          <w:rPr>
            <w:rStyle w:val="Hyperlink"/>
            <w:lang w:val="fr-FR"/>
          </w:rPr>
          <w:t>Wiltshire</w:t>
        </w:r>
      </w:hyperlink>
      <w:r w:rsidRPr="00C41469">
        <w:rPr>
          <w:lang w:val="fr-FR"/>
        </w:rPr>
        <w:t>, Wessex)</w:t>
      </w:r>
      <w:r w:rsidRPr="0032190F">
        <w:rPr>
          <w:lang w:val="fr-FR"/>
        </w:rPr>
        <w:t>, Angleterre</w:t>
      </w:r>
      <w:r>
        <w:rPr>
          <w:lang w:val="fr-FR"/>
        </w:rPr>
        <w:t>.</w:t>
      </w:r>
      <w:r w:rsidRPr="0032190F">
        <w:rPr>
          <w:lang w:val="fr-FR"/>
        </w:rPr>
        <w:t xml:space="preserve"> éponyme de la culture de </w:t>
      </w:r>
      <w:hyperlink r:id="rId10852" w:anchor="Cul_Windmill_Hill" w:history="1">
        <w:r w:rsidRPr="0032190F">
          <w:rPr>
            <w:rStyle w:val="Hyperlink"/>
            <w:lang w:val="fr-FR"/>
          </w:rPr>
          <w:t>Windmill Hill</w:t>
        </w:r>
      </w:hyperlink>
      <w:r w:rsidRPr="0032190F">
        <w:rPr>
          <w:lang w:val="fr-FR"/>
        </w:rPr>
        <w:t xml:space="preserve">, triple enceinte fossoyée et doublée de remparts enfermant un espace de plus de </w:t>
      </w:r>
      <w:smartTag w:uri="urn:schemas-microsoft-com:office:smarttags" w:element="metricconverter">
        <w:smartTagPr>
          <w:attr w:name="ProductID" w:val="8 ha"/>
        </w:smartTagPr>
        <w:r w:rsidRPr="0032190F">
          <w:rPr>
            <w:lang w:val="fr-FR"/>
          </w:rPr>
          <w:t>8 ha</w:t>
        </w:r>
      </w:smartTag>
      <w:r w:rsidRPr="0032190F">
        <w:rPr>
          <w:lang w:val="fr-FR"/>
        </w:rPr>
        <w:t xml:space="preserve"> (BIB 125 p. 310) construite probablement peu avant 3500 BC (BIB 1136) Le boeuf, ainsi que le chien, ont</w:t>
      </w:r>
      <w:r>
        <w:rPr>
          <w:lang w:val="fr-FR"/>
        </w:rPr>
        <w:t xml:space="preserve"> </w:t>
      </w:r>
      <w:r w:rsidRPr="0032190F">
        <w:rPr>
          <w:lang w:val="fr-FR"/>
        </w:rPr>
        <w:t>fait l'objet de nombreux depots dans les enceintes regionales, notamment a Windmill Hill et Hambledon Hill (BIB 2383)</w:t>
      </w:r>
    </w:p>
    <w:p w14:paraId="383FC130" w14:textId="77777777" w:rsidR="00C41469" w:rsidRPr="00C41469" w:rsidRDefault="00C41469" w:rsidP="00C41469">
      <w:pPr>
        <w:jc w:val="both"/>
        <w:rPr>
          <w:lang w:val="fr-FR"/>
        </w:rPr>
      </w:pPr>
    </w:p>
    <w:p w14:paraId="4ED4E564" w14:textId="77777777" w:rsidR="00C41469" w:rsidRPr="00C41469" w:rsidRDefault="00C41469" w:rsidP="00C41469">
      <w:pPr>
        <w:jc w:val="both"/>
        <w:rPr>
          <w:lang w:val="fr-FR"/>
        </w:rPr>
      </w:pPr>
    </w:p>
    <w:p w14:paraId="5871067E" w14:textId="77777777" w:rsidR="00C41469" w:rsidRPr="00321C34" w:rsidRDefault="00C41469" w:rsidP="00C41469">
      <w:pPr>
        <w:pStyle w:val="Heading1"/>
        <w:rPr>
          <w:lang w:val="en-US"/>
        </w:rPr>
      </w:pPr>
      <w:bookmarkStart w:id="4384" w:name="Sit_Sidbury"/>
      <w:r w:rsidRPr="00321C34">
        <w:rPr>
          <w:lang w:val="en-US"/>
        </w:rPr>
        <w:t>SI</w:t>
      </w:r>
      <w:r>
        <w:rPr>
          <w:lang w:val="en-US"/>
        </w:rPr>
        <w:t>L</w:t>
      </w:r>
      <w:r w:rsidRPr="00321C34">
        <w:rPr>
          <w:lang w:val="en-US"/>
        </w:rPr>
        <w:t>BURY HILL</w:t>
      </w:r>
    </w:p>
    <w:p w14:paraId="0312EF76" w14:textId="77777777" w:rsidR="00C41469" w:rsidRPr="006A329A" w:rsidRDefault="00C41469" w:rsidP="00C41469">
      <w:pPr>
        <w:rPr>
          <w:sz w:val="20"/>
        </w:rPr>
      </w:pPr>
      <w:bookmarkStart w:id="4385" w:name="Sit_Silbury"/>
      <w:bookmarkEnd w:id="4384"/>
      <w:r w:rsidRPr="006A329A">
        <w:rPr>
          <w:strike/>
          <w:sz w:val="20"/>
        </w:rPr>
        <w:t>SI</w:t>
      </w:r>
      <w:r>
        <w:rPr>
          <w:strike/>
          <w:sz w:val="20"/>
        </w:rPr>
        <w:t>D</w:t>
      </w:r>
      <w:r w:rsidRPr="006A329A">
        <w:rPr>
          <w:strike/>
          <w:sz w:val="20"/>
        </w:rPr>
        <w:t>BURY</w:t>
      </w:r>
      <w:bookmarkEnd w:id="4385"/>
      <w:r w:rsidRPr="00C41469">
        <w:rPr>
          <w:i/>
          <w:iCs/>
          <w:sz w:val="20"/>
          <w:lang w:val="en-GB"/>
        </w:rPr>
        <w:t>, Sidbury Hill</w:t>
      </w:r>
    </w:p>
    <w:p w14:paraId="087933A0" w14:textId="77777777" w:rsidR="00C41469" w:rsidRDefault="00C41469" w:rsidP="00C41469">
      <w:pPr>
        <w:jc w:val="both"/>
      </w:pPr>
    </w:p>
    <w:p w14:paraId="2CBE259E" w14:textId="3DA64854" w:rsidR="00C41469" w:rsidRDefault="00C41469" w:rsidP="00C41469">
      <w:pPr>
        <w:jc w:val="both"/>
        <w:rPr>
          <w:lang w:val="fr-FR"/>
        </w:rPr>
      </w:pPr>
      <w:r w:rsidRPr="009735D8">
        <w:t>Si</w:t>
      </w:r>
      <w:r>
        <w:t>l</w:t>
      </w:r>
      <w:r w:rsidRPr="009735D8">
        <w:t>bury Hill (</w:t>
      </w:r>
      <w:hyperlink r:id="rId10853" w:anchor="Sit_Wiltshire_N" w:history="1">
        <w:r w:rsidRPr="00C41469">
          <w:rPr>
            <w:rStyle w:val="Hyperlink"/>
          </w:rPr>
          <w:t>Wiltshire</w:t>
        </w:r>
      </w:hyperlink>
      <w:r>
        <w:t xml:space="preserve">, </w:t>
      </w:r>
      <w:r w:rsidRPr="009735D8">
        <w:t xml:space="preserve">Wessex) </w:t>
      </w:r>
      <w:hyperlink r:id="rId10854" w:anchor="Cul_Neo_Final__AgrPast_planim_celfd" w:history="1">
        <w:r w:rsidRPr="00660C94">
          <w:rPr>
            <w:rStyle w:val="Hyperlink"/>
            <w:i/>
          </w:rPr>
          <w:t>celtic fields</w:t>
        </w:r>
      </w:hyperlink>
      <w:r>
        <w:t xml:space="preserve"> </w:t>
      </w:r>
      <w:r w:rsidRPr="009735D8">
        <w:t>(BIB 3319)</w:t>
      </w:r>
      <w:r w:rsidRPr="006A329A">
        <w:rPr>
          <w:lang w:val="en-GB"/>
        </w:rPr>
        <w:t xml:space="preserve">. </w:t>
      </w:r>
      <w:r>
        <w:rPr>
          <w:lang w:val="fr-FR"/>
        </w:rPr>
        <w:t>M</w:t>
      </w:r>
      <w:r w:rsidRPr="00DE1567">
        <w:rPr>
          <w:lang w:val="fr-FR"/>
        </w:rPr>
        <w:t xml:space="preserve">onticule de craie artificiel. </w:t>
      </w:r>
      <w:r>
        <w:rPr>
          <w:lang w:val="fr-FR"/>
        </w:rPr>
        <w:t>3</w:t>
      </w:r>
      <w:r w:rsidRPr="00DE1567">
        <w:rPr>
          <w:lang w:val="fr-FR"/>
        </w:rPr>
        <w:t xml:space="preserve">9,3 mètres de </w:t>
      </w:r>
      <w:r>
        <w:rPr>
          <w:lang w:val="fr-FR"/>
        </w:rPr>
        <w:t>haut, 167 m de diametre (wiki)</w:t>
      </w:r>
      <w:r w:rsidRPr="00DE1567">
        <w:rPr>
          <w:lang w:val="fr-FR"/>
        </w:rPr>
        <w:t>,</w:t>
      </w:r>
      <w:r>
        <w:rPr>
          <w:lang w:val="fr-FR"/>
        </w:rPr>
        <w:t xml:space="preserve"> </w:t>
      </w:r>
      <w:r w:rsidRPr="00DE1567">
        <w:rPr>
          <w:lang w:val="fr-FR"/>
        </w:rPr>
        <w:t>son volume est similaire à celui des pyramides égyptiennes contemporaines.</w:t>
      </w:r>
      <w:r>
        <w:rPr>
          <w:lang w:val="fr-FR"/>
        </w:rPr>
        <w:t xml:space="preserve"> F</w:t>
      </w:r>
      <w:r w:rsidRPr="00DE1567">
        <w:rPr>
          <w:lang w:val="fr-FR"/>
        </w:rPr>
        <w:t>ait partie du complexe de monuments néolithiques autour d'</w:t>
      </w:r>
      <w:r>
        <w:rPr>
          <w:lang w:val="fr-FR"/>
        </w:rPr>
        <w:t xml:space="preserve"> </w:t>
      </w:r>
      <w:hyperlink r:id="rId10855" w:anchor="Sit_Avesbury" w:history="1">
        <w:r w:rsidRPr="00DE1567">
          <w:rPr>
            <w:rStyle w:val="Hyperlink"/>
            <w:lang w:val="fr-FR"/>
          </w:rPr>
          <w:t>Avebury</w:t>
        </w:r>
      </w:hyperlink>
      <w:r w:rsidRPr="00DE1567">
        <w:rPr>
          <w:lang w:val="fr-FR"/>
        </w:rPr>
        <w:t xml:space="preserve">, qui comprend l'Avebury Ring et </w:t>
      </w:r>
      <w:hyperlink r:id="rId10856" w:anchor="Sit_West_Kennet" w:history="1">
        <w:r w:rsidRPr="00DE1567">
          <w:rPr>
            <w:rStyle w:val="Hyperlink"/>
            <w:lang w:val="fr-FR"/>
          </w:rPr>
          <w:t>West Kennet</w:t>
        </w:r>
      </w:hyperlink>
      <w:r>
        <w:rPr>
          <w:lang w:val="fr-FR"/>
        </w:rPr>
        <w:t xml:space="preserve"> (Historic England)</w:t>
      </w:r>
    </w:p>
    <w:p w14:paraId="206A6842" w14:textId="77777777" w:rsidR="00A507A3" w:rsidRDefault="00A507A3" w:rsidP="00C41469">
      <w:pPr>
        <w:jc w:val="both"/>
        <w:rPr>
          <w:lang w:val="fr-FR"/>
        </w:rPr>
      </w:pPr>
    </w:p>
    <w:p w14:paraId="7746DDC7" w14:textId="4271BCF2" w:rsidR="00A507A3" w:rsidRDefault="00A507A3" w:rsidP="00A507A3">
      <w:pPr>
        <w:pStyle w:val="Heading2"/>
      </w:pPr>
      <w:r>
        <w:t>datation</w:t>
      </w:r>
    </w:p>
    <w:p w14:paraId="2BE3B422" w14:textId="77777777" w:rsidR="00A507A3" w:rsidRDefault="00A507A3" w:rsidP="00C41469">
      <w:pPr>
        <w:jc w:val="both"/>
        <w:rPr>
          <w:lang w:val="fr-FR"/>
        </w:rPr>
      </w:pPr>
    </w:p>
    <w:p w14:paraId="65D0EFCE" w14:textId="342D01AE" w:rsidR="00A507A3" w:rsidRPr="00A507A3" w:rsidRDefault="00A507A3" w:rsidP="00C41469">
      <w:pPr>
        <w:jc w:val="both"/>
        <w:rPr>
          <w:lang w:val="en-GB"/>
        </w:rPr>
      </w:pPr>
      <w:r w:rsidRPr="00A507A3">
        <w:rPr>
          <w:lang w:val="en-GB"/>
        </w:rPr>
        <w:t xml:space="preserve">2500-2300 BC </w:t>
      </w:r>
      <w:r w:rsidRPr="00A507A3">
        <w:rPr>
          <w:lang w:val="en-GB"/>
        </w:rPr>
        <w:t xml:space="preserve"> (BIB 3697)</w:t>
      </w:r>
      <w:r w:rsidRPr="00A507A3">
        <w:rPr>
          <w:lang w:val="en-GB"/>
        </w:rPr>
        <w:t xml:space="preserve"> </w:t>
      </w:r>
      <w:r w:rsidRPr="00A507A3">
        <w:rPr>
          <w:lang w:val="en-GB"/>
        </w:rPr>
        <w:t>ca 2400-2300 BC</w:t>
      </w:r>
      <w:r w:rsidRPr="00A507A3">
        <w:rPr>
          <w:lang w:val="en-GB"/>
        </w:rPr>
        <w:t xml:space="preserve"> </w:t>
      </w:r>
      <w:r w:rsidRPr="00A507A3">
        <w:rPr>
          <w:lang w:val="en-GB"/>
        </w:rPr>
        <w:t>(Historic England)</w:t>
      </w:r>
    </w:p>
    <w:p w14:paraId="15B5FA7B" w14:textId="77777777" w:rsidR="00C41469" w:rsidRPr="00A507A3" w:rsidRDefault="00C41469" w:rsidP="00C41469">
      <w:pPr>
        <w:jc w:val="both"/>
        <w:rPr>
          <w:lang w:val="en-GB"/>
        </w:rPr>
      </w:pPr>
    </w:p>
    <w:p w14:paraId="0156EDFB" w14:textId="77777777" w:rsidR="00C41469" w:rsidRDefault="00C41469" w:rsidP="00C41469">
      <w:pPr>
        <w:pStyle w:val="Heading2"/>
      </w:pPr>
      <w:r>
        <w:t>interprétation</w:t>
      </w:r>
    </w:p>
    <w:p w14:paraId="7EF4753B" w14:textId="77777777" w:rsidR="00C41469" w:rsidRDefault="00C41469" w:rsidP="00C41469">
      <w:pPr>
        <w:jc w:val="both"/>
        <w:rPr>
          <w:lang w:val="fr-FR"/>
        </w:rPr>
      </w:pPr>
    </w:p>
    <w:p w14:paraId="03426617" w14:textId="4935D64B" w:rsidR="00C41469" w:rsidRDefault="00A507A3" w:rsidP="00C41469">
      <w:pPr>
        <w:jc w:val="both"/>
        <w:rPr>
          <w:lang w:val="fr-FR"/>
        </w:rPr>
      </w:pPr>
      <w:r>
        <w:rPr>
          <w:lang w:val="fr-FR"/>
        </w:rPr>
        <w:t>D</w:t>
      </w:r>
      <w:r w:rsidR="00C41469" w:rsidRPr="00DE1567">
        <w:rPr>
          <w:lang w:val="fr-FR"/>
        </w:rPr>
        <w:t>ébattu</w:t>
      </w:r>
      <w:r>
        <w:rPr>
          <w:lang w:val="fr-FR"/>
        </w:rPr>
        <w:t>e</w:t>
      </w:r>
      <w:r w:rsidR="00C41469" w:rsidRPr="00DE1567">
        <w:rPr>
          <w:lang w:val="fr-FR"/>
        </w:rPr>
        <w:t xml:space="preserve">. Plusieurs autres monuments néolithiques importants du Wiltshire, y compris les grands henges de Marden et </w:t>
      </w:r>
      <w:hyperlink r:id="rId10857" w:anchor="Sit_Stonehenge" w:history="1">
        <w:r w:rsidR="003C03DC" w:rsidRPr="0032190F">
          <w:rPr>
            <w:rStyle w:val="Hyperlink"/>
            <w:lang w:val="fr-FR"/>
          </w:rPr>
          <w:t>Stonehenge</w:t>
        </w:r>
      </w:hyperlink>
      <w:r w:rsidR="00C41469" w:rsidRPr="00DE1567">
        <w:rPr>
          <w:lang w:val="fr-FR"/>
        </w:rPr>
        <w:t xml:space="preserve">, peuvent être liés culturellement ou fonctionnellement à </w:t>
      </w:r>
      <w:hyperlink r:id="rId10858" w:anchor="Sit_Avesbury" w:history="1">
        <w:r w:rsidRPr="00DE1567">
          <w:rPr>
            <w:rStyle w:val="Hyperlink"/>
            <w:lang w:val="fr-FR"/>
          </w:rPr>
          <w:t>Avebury</w:t>
        </w:r>
      </w:hyperlink>
      <w:r>
        <w:rPr>
          <w:rStyle w:val="Hyperlink"/>
          <w:lang w:val="fr-FR"/>
        </w:rPr>
        <w:t xml:space="preserve"> </w:t>
      </w:r>
      <w:r w:rsidR="00C41469" w:rsidRPr="00DE1567">
        <w:rPr>
          <w:lang w:val="fr-FR"/>
        </w:rPr>
        <w:t>et Silbury.</w:t>
      </w:r>
    </w:p>
    <w:p w14:paraId="04A9AE07" w14:textId="77777777" w:rsidR="00C41469" w:rsidRDefault="00C41469" w:rsidP="00242C0F">
      <w:pPr>
        <w:jc w:val="both"/>
        <w:rPr>
          <w:lang w:val="fr-FR"/>
        </w:rPr>
      </w:pPr>
    </w:p>
    <w:p w14:paraId="4AF3AFBF" w14:textId="77777777" w:rsidR="00380837" w:rsidRDefault="00380837" w:rsidP="00242C0F">
      <w:pPr>
        <w:jc w:val="both"/>
        <w:rPr>
          <w:lang w:val="fr-FR"/>
        </w:rPr>
      </w:pPr>
    </w:p>
    <w:p w14:paraId="01AA15F8" w14:textId="17CAAFF5" w:rsidR="00380837" w:rsidRPr="006A329A" w:rsidRDefault="00380837" w:rsidP="00426FF9">
      <w:pPr>
        <w:pStyle w:val="Heading1"/>
        <w:rPr>
          <w:lang w:val="en-GB"/>
        </w:rPr>
      </w:pPr>
      <w:bookmarkStart w:id="4386" w:name="Sit_West_Kennet"/>
      <w:r w:rsidRPr="006A329A">
        <w:rPr>
          <w:lang w:val="en-GB"/>
        </w:rPr>
        <w:t>WEST KENNET</w:t>
      </w:r>
    </w:p>
    <w:bookmarkEnd w:id="4386"/>
    <w:p w14:paraId="436822F9" w14:textId="2F2EBDE0" w:rsidR="00DE1567" w:rsidRPr="006A329A" w:rsidRDefault="00DE1567" w:rsidP="00242C0F">
      <w:pPr>
        <w:jc w:val="both"/>
        <w:rPr>
          <w:i/>
          <w:iCs/>
          <w:sz w:val="20"/>
          <w:lang w:val="en-GB"/>
        </w:rPr>
      </w:pPr>
      <w:r w:rsidRPr="006A329A">
        <w:rPr>
          <w:i/>
          <w:iCs/>
          <w:sz w:val="20"/>
          <w:lang w:val="en-GB"/>
        </w:rPr>
        <w:t>West Kennet Long Barrow</w:t>
      </w:r>
    </w:p>
    <w:p w14:paraId="1A02ADF1" w14:textId="77777777" w:rsidR="00DE1567" w:rsidRPr="006A329A" w:rsidRDefault="00DE1567" w:rsidP="00242C0F">
      <w:pPr>
        <w:jc w:val="both"/>
        <w:rPr>
          <w:lang w:val="en-GB"/>
        </w:rPr>
      </w:pPr>
    </w:p>
    <w:p w14:paraId="75198DED" w14:textId="2DA60827" w:rsidR="00380837" w:rsidRDefault="00C41469" w:rsidP="00242C0F">
      <w:pPr>
        <w:jc w:val="both"/>
        <w:rPr>
          <w:lang w:val="fr-FR"/>
        </w:rPr>
      </w:pPr>
      <w:r w:rsidRPr="00C41469">
        <w:rPr>
          <w:lang w:val="fr-FR"/>
        </w:rPr>
        <w:t>(</w:t>
      </w:r>
      <w:hyperlink r:id="rId10859" w:anchor="Sit_Wiltshire_N" w:history="1">
        <w:r w:rsidRPr="00C41469">
          <w:rPr>
            <w:rStyle w:val="Hyperlink"/>
            <w:lang w:val="fr-FR"/>
          </w:rPr>
          <w:t>Wiltshire</w:t>
        </w:r>
      </w:hyperlink>
      <w:r w:rsidRPr="00C41469">
        <w:rPr>
          <w:lang w:val="fr-FR"/>
        </w:rPr>
        <w:t xml:space="preserve">, Wessex) </w:t>
      </w:r>
      <w:r w:rsidR="00380837">
        <w:rPr>
          <w:lang w:val="fr-FR"/>
        </w:rPr>
        <w:t xml:space="preserve">vers 4000 aec, premiers témoignages du </w:t>
      </w:r>
      <w:hyperlink r:id="rId10860" w:anchor="Cul_Megalithisme" w:history="1">
        <w:r w:rsidR="00380837" w:rsidRPr="00380837">
          <w:rPr>
            <w:rStyle w:val="Hyperlink"/>
            <w:lang w:val="fr-FR"/>
          </w:rPr>
          <w:t>mégalithisme</w:t>
        </w:r>
      </w:hyperlink>
      <w:r w:rsidR="00380837">
        <w:rPr>
          <w:lang w:val="fr-FR"/>
        </w:rPr>
        <w:t xml:space="preserve"> (BIB Stonehenge, France 5)</w:t>
      </w:r>
    </w:p>
    <w:p w14:paraId="7066BE33" w14:textId="4CC01C19" w:rsidR="00F27801" w:rsidRDefault="00F27801" w:rsidP="00242C0F">
      <w:pPr>
        <w:jc w:val="both"/>
        <w:rPr>
          <w:lang w:val="fr-FR"/>
        </w:rPr>
      </w:pPr>
      <w:r w:rsidRPr="00E1060C">
        <w:rPr>
          <w:i/>
          <w:lang w:val="fr-FR"/>
        </w:rPr>
        <w:t>long barrow</w:t>
      </w:r>
      <w:r w:rsidRPr="00E1060C">
        <w:rPr>
          <w:lang w:val="fr-FR"/>
        </w:rPr>
        <w:t xml:space="preserve"> (</w:t>
      </w:r>
      <w:r w:rsidRPr="00C86B31">
        <w:rPr>
          <w:i/>
          <w:iCs/>
          <w:lang w:val="fr-FR"/>
        </w:rPr>
        <w:t>earthern mound</w:t>
      </w:r>
      <w:r w:rsidRPr="00E1060C">
        <w:rPr>
          <w:lang w:val="fr-FR"/>
        </w:rPr>
        <w:t xml:space="preserve">) daté de 3600 BC proche de </w:t>
      </w:r>
      <w:hyperlink r:id="rId10861" w:anchor="Sit_Stonehenge" w:history="1">
        <w:r w:rsidR="00C86B31" w:rsidRPr="0032190F">
          <w:rPr>
            <w:rStyle w:val="Hyperlink"/>
            <w:lang w:val="fr-FR"/>
          </w:rPr>
          <w:t>Stonehenge</w:t>
        </w:r>
      </w:hyperlink>
      <w:r w:rsidR="00C86B31" w:rsidRPr="0032190F">
        <w:rPr>
          <w:lang w:val="fr-FR"/>
        </w:rPr>
        <w:t xml:space="preserve"> </w:t>
      </w:r>
      <w:r w:rsidRPr="00E1060C">
        <w:rPr>
          <w:lang w:val="fr-FR"/>
        </w:rPr>
        <w:t>avec 5 chambre funéraires (BIB 2825)</w:t>
      </w:r>
    </w:p>
    <w:p w14:paraId="60273BFA" w14:textId="3B650EA3" w:rsidR="00C86B31" w:rsidRDefault="00C86B31" w:rsidP="00242C0F">
      <w:pPr>
        <w:jc w:val="both"/>
        <w:rPr>
          <w:lang w:val="fr-FR"/>
        </w:rPr>
      </w:pPr>
      <w:r>
        <w:rPr>
          <w:lang w:val="fr-FR"/>
        </w:rPr>
        <w:t xml:space="preserve">Tumulus sur une colline. 36 individus, début de la construction vers 3,650 BC. Présence de Bell Beaker. Ajout des "blocking stones" vers 2,350 BC. Matériel: </w:t>
      </w:r>
      <w:r w:rsidRPr="00C86B31">
        <w:rPr>
          <w:i/>
          <w:iCs/>
          <w:lang w:val="fr-FR"/>
        </w:rPr>
        <w:t>perfored bones</w:t>
      </w:r>
      <w:r>
        <w:rPr>
          <w:lang w:val="fr-FR"/>
        </w:rPr>
        <w:t xml:space="preserve">, </w:t>
      </w:r>
      <w:r w:rsidRPr="00C86B31">
        <w:rPr>
          <w:i/>
          <w:iCs/>
          <w:lang w:val="fr-FR"/>
        </w:rPr>
        <w:t>beads</w:t>
      </w:r>
      <w:r>
        <w:rPr>
          <w:lang w:val="fr-FR"/>
        </w:rPr>
        <w:t>, etc. (BIB panneau site)</w:t>
      </w:r>
    </w:p>
    <w:p w14:paraId="1164B517" w14:textId="77777777" w:rsidR="001B1A56" w:rsidRDefault="001B1A56" w:rsidP="00242C0F">
      <w:pPr>
        <w:jc w:val="both"/>
        <w:rPr>
          <w:lang w:val="fr-FR"/>
        </w:rPr>
      </w:pPr>
    </w:p>
    <w:p w14:paraId="258DB9F1" w14:textId="11AEB5CD" w:rsidR="00DE1567" w:rsidRDefault="00DE1567" w:rsidP="00DE1567">
      <w:pPr>
        <w:pStyle w:val="Heading1"/>
      </w:pPr>
      <w:bookmarkStart w:id="4387" w:name="Sit_Avenue"/>
      <w:r>
        <w:t>AVENUE</w:t>
      </w:r>
    </w:p>
    <w:bookmarkEnd w:id="4387"/>
    <w:p w14:paraId="53C8E1E8" w14:textId="14756780" w:rsidR="00DE1567" w:rsidRPr="00003070" w:rsidRDefault="00DE1567" w:rsidP="00242C0F">
      <w:pPr>
        <w:jc w:val="both"/>
        <w:rPr>
          <w:sz w:val="20"/>
          <w:lang w:val="fr-FR"/>
        </w:rPr>
      </w:pPr>
      <w:r w:rsidRPr="00003070">
        <w:rPr>
          <w:i/>
          <w:iCs/>
          <w:sz w:val="20"/>
          <w:lang w:val="fr-FR"/>
        </w:rPr>
        <w:t>West Kennet Avenue</w:t>
      </w:r>
      <w:r w:rsidR="003C03DC" w:rsidRPr="00003070">
        <w:rPr>
          <w:sz w:val="20"/>
          <w:lang w:val="fr-FR"/>
        </w:rPr>
        <w:t xml:space="preserve">, ≠ </w:t>
      </w:r>
      <w:r w:rsidR="003C03DC" w:rsidRPr="00003070">
        <w:rPr>
          <w:i/>
          <w:iCs/>
          <w:sz w:val="20"/>
          <w:lang w:val="fr-FR"/>
        </w:rPr>
        <w:t>Stonehenge Avenue</w:t>
      </w:r>
    </w:p>
    <w:p w14:paraId="309B8EB5" w14:textId="77777777" w:rsidR="00380837" w:rsidRPr="00003070" w:rsidRDefault="00380837" w:rsidP="00242C0F">
      <w:pPr>
        <w:jc w:val="both"/>
        <w:rPr>
          <w:lang w:val="fr-FR"/>
        </w:rPr>
      </w:pPr>
    </w:p>
    <w:p w14:paraId="4340DC7C" w14:textId="3184733C" w:rsidR="00C41469" w:rsidRPr="00003070" w:rsidRDefault="00C41469" w:rsidP="00242C0F">
      <w:pPr>
        <w:jc w:val="both"/>
        <w:rPr>
          <w:lang w:val="fr-FR"/>
        </w:rPr>
      </w:pPr>
      <w:r w:rsidRPr="00003070">
        <w:rPr>
          <w:lang w:val="fr-FR"/>
        </w:rPr>
        <w:t>(</w:t>
      </w:r>
      <w:hyperlink r:id="rId10862" w:anchor="Sit_Wiltshire_N" w:history="1">
        <w:r w:rsidRPr="00003070">
          <w:rPr>
            <w:rStyle w:val="Hyperlink"/>
            <w:lang w:val="fr-FR"/>
          </w:rPr>
          <w:t>Wiltshire</w:t>
        </w:r>
      </w:hyperlink>
      <w:r w:rsidRPr="00003070">
        <w:rPr>
          <w:lang w:val="fr-FR"/>
        </w:rPr>
        <w:t>, Wessex)</w:t>
      </w:r>
    </w:p>
    <w:p w14:paraId="732FB4AE" w14:textId="77777777" w:rsidR="00C41469" w:rsidRPr="00003070" w:rsidRDefault="00C41469" w:rsidP="00242C0F">
      <w:pPr>
        <w:jc w:val="both"/>
        <w:rPr>
          <w:lang w:val="fr-FR"/>
        </w:rPr>
      </w:pPr>
    </w:p>
    <w:p w14:paraId="5ABE8A0C" w14:textId="77777777" w:rsidR="00380837" w:rsidRDefault="00380837" w:rsidP="00426FF9">
      <w:pPr>
        <w:pStyle w:val="Heading1"/>
      </w:pPr>
      <w:bookmarkStart w:id="4388" w:name="Sit_Bugbarrow"/>
      <w:r>
        <w:t>BUGBARROW</w:t>
      </w:r>
    </w:p>
    <w:bookmarkEnd w:id="4388"/>
    <w:p w14:paraId="5AC2D576" w14:textId="77777777" w:rsidR="00380837" w:rsidRDefault="00380837" w:rsidP="00242C0F">
      <w:pPr>
        <w:jc w:val="both"/>
        <w:rPr>
          <w:lang w:val="fr-FR"/>
        </w:rPr>
      </w:pPr>
      <w:r>
        <w:rPr>
          <w:lang w:val="fr-FR"/>
        </w:rPr>
        <w:t>La tombe de Bugbarrow a livré un losange en or, un poignard en bronze</w:t>
      </w:r>
      <w:r w:rsidRPr="00380837">
        <w:rPr>
          <w:lang w:val="fr-FR"/>
        </w:rPr>
        <w:t xml:space="preserve"> </w:t>
      </w:r>
      <w:r>
        <w:rPr>
          <w:lang w:val="fr-FR"/>
        </w:rPr>
        <w:t>avec des clous en or (BIB Stonehenge, France 5)</w:t>
      </w:r>
    </w:p>
    <w:p w14:paraId="7F83E74E" w14:textId="77777777" w:rsidR="00380837" w:rsidRPr="0032190F" w:rsidRDefault="00380837" w:rsidP="00242C0F">
      <w:pPr>
        <w:jc w:val="both"/>
        <w:rPr>
          <w:lang w:val="fr-FR"/>
        </w:rPr>
      </w:pPr>
    </w:p>
    <w:p w14:paraId="024D9A91" w14:textId="77777777" w:rsidR="00BC1508" w:rsidRPr="0032190F" w:rsidRDefault="00BC1508" w:rsidP="00426FF9">
      <w:pPr>
        <w:pStyle w:val="Heading1"/>
      </w:pPr>
      <w:bookmarkStart w:id="4389" w:name="Sit_Cornouailles"/>
      <w:r w:rsidRPr="0032190F">
        <w:lastRenderedPageBreak/>
        <w:t>CORNOUAILLES</w:t>
      </w:r>
      <w:bookmarkEnd w:id="4389"/>
    </w:p>
    <w:p w14:paraId="762F70A2" w14:textId="77777777" w:rsidR="00BC1508" w:rsidRPr="003C28EA" w:rsidRDefault="003C28EA" w:rsidP="00242C0F">
      <w:pPr>
        <w:jc w:val="both"/>
        <w:rPr>
          <w:i/>
          <w:lang w:val="fr-FR"/>
        </w:rPr>
      </w:pPr>
      <w:r w:rsidRPr="003C28EA">
        <w:rPr>
          <w:i/>
          <w:lang w:val="fr-FR"/>
        </w:rPr>
        <w:t>Cornwall</w:t>
      </w:r>
    </w:p>
    <w:p w14:paraId="1500ED65" w14:textId="77777777" w:rsidR="000329E9" w:rsidRDefault="000329E9" w:rsidP="00242C0F">
      <w:pPr>
        <w:jc w:val="both"/>
        <w:rPr>
          <w:lang w:val="fr-FR"/>
        </w:rPr>
      </w:pPr>
    </w:p>
    <w:p w14:paraId="5F9FED84" w14:textId="77E78830" w:rsidR="00B27617" w:rsidRDefault="00BC1508" w:rsidP="00242C0F">
      <w:pPr>
        <w:jc w:val="both"/>
        <w:rPr>
          <w:lang w:val="fr-FR"/>
        </w:rPr>
      </w:pPr>
      <w:r w:rsidRPr="0032190F">
        <w:rPr>
          <w:lang w:val="fr-FR"/>
        </w:rPr>
        <w:t xml:space="preserve">Les Cornouailles, région du sud de l’Angleterre, sont mentionnées par Hérodote (R . Roure com. pers.). C’est l’un des principaux </w:t>
      </w:r>
      <w:hyperlink r:id="rId10863" w:anchor="Sit_Etain" w:history="1">
        <w:r w:rsidRPr="006C13E3">
          <w:rPr>
            <w:rStyle w:val="Hyperlink"/>
            <w:lang w:val="fr-FR"/>
          </w:rPr>
          <w:t>gisement d’étain</w:t>
        </w:r>
      </w:hyperlink>
      <w:r w:rsidRPr="0032190F">
        <w:rPr>
          <w:lang w:val="fr-FR"/>
        </w:rPr>
        <w:t xml:space="preserve"> d’Europe et de Méditerranéen occidentale (SS BIB)</w:t>
      </w:r>
    </w:p>
    <w:p w14:paraId="1567D924" w14:textId="77777777" w:rsidR="003C28EA" w:rsidRDefault="003C28EA" w:rsidP="00242C0F">
      <w:pPr>
        <w:jc w:val="both"/>
        <w:rPr>
          <w:lang w:val="fr-FR"/>
        </w:rPr>
      </w:pPr>
    </w:p>
    <w:p w14:paraId="4C01FB0A" w14:textId="77777777" w:rsidR="003C28EA" w:rsidRDefault="003C28EA" w:rsidP="00242C0F">
      <w:pPr>
        <w:jc w:val="both"/>
        <w:rPr>
          <w:lang w:val="fr-FR"/>
        </w:rPr>
      </w:pPr>
      <w:r>
        <w:rPr>
          <w:lang w:val="fr-FR"/>
        </w:rPr>
        <w:t>~ Devon (BIB 2889)</w:t>
      </w:r>
    </w:p>
    <w:p w14:paraId="03089AFC" w14:textId="77777777" w:rsidR="009A36BA" w:rsidRDefault="009A36BA" w:rsidP="00242C0F">
      <w:pPr>
        <w:jc w:val="both"/>
        <w:rPr>
          <w:lang w:val="fr-FR"/>
        </w:rPr>
      </w:pPr>
    </w:p>
    <w:p w14:paraId="7C2E5BAF" w14:textId="57E3F366" w:rsidR="009A36BA" w:rsidRDefault="00000000" w:rsidP="00242C0F">
      <w:pPr>
        <w:jc w:val="both"/>
        <w:rPr>
          <w:lang w:val="fr-FR"/>
        </w:rPr>
      </w:pPr>
      <w:hyperlink r:id="rId10864" w:anchor="Sit_Nebra" w:history="1">
        <w:r w:rsidR="009A36BA" w:rsidRPr="009A36BA">
          <w:rPr>
            <w:rStyle w:val="Hyperlink"/>
            <w:lang w:val="fr-FR"/>
          </w:rPr>
          <w:t>Nebra</w:t>
        </w:r>
      </w:hyperlink>
    </w:p>
    <w:p w14:paraId="198033E0" w14:textId="77777777" w:rsidR="003C03E9" w:rsidRDefault="003C03E9" w:rsidP="00242C0F">
      <w:pPr>
        <w:jc w:val="both"/>
        <w:rPr>
          <w:lang w:val="fr-FR"/>
        </w:rPr>
      </w:pPr>
    </w:p>
    <w:p w14:paraId="6652E71F" w14:textId="77777777" w:rsidR="003C03E9" w:rsidRDefault="003C03E9" w:rsidP="00426FF9">
      <w:pPr>
        <w:pStyle w:val="Heading1"/>
      </w:pPr>
      <w:bookmarkStart w:id="4390" w:name="Sit_Scilly"/>
      <w:r>
        <w:t>SCILLY</w:t>
      </w:r>
    </w:p>
    <w:bookmarkEnd w:id="4390"/>
    <w:p w14:paraId="15798CCC" w14:textId="77777777" w:rsidR="003C03E9" w:rsidRPr="00D612B1" w:rsidRDefault="003C03E9" w:rsidP="00242C0F">
      <w:pPr>
        <w:jc w:val="both"/>
        <w:rPr>
          <w:sz w:val="20"/>
          <w:lang w:val="fr-FR"/>
        </w:rPr>
      </w:pPr>
      <w:r w:rsidRPr="00D612B1">
        <w:rPr>
          <w:sz w:val="20"/>
          <w:lang w:val="fr-FR"/>
        </w:rPr>
        <w:t>îles Scilly</w:t>
      </w:r>
    </w:p>
    <w:p w14:paraId="731B1D3D" w14:textId="77777777" w:rsidR="003C03E9" w:rsidRDefault="003C03E9" w:rsidP="00242C0F">
      <w:pPr>
        <w:jc w:val="both"/>
        <w:rPr>
          <w:lang w:val="fr-FR"/>
        </w:rPr>
      </w:pPr>
    </w:p>
    <w:p w14:paraId="723D90AA" w14:textId="199302BA" w:rsidR="003C03E9" w:rsidRDefault="003C03E9" w:rsidP="00242C0F">
      <w:pPr>
        <w:jc w:val="both"/>
        <w:rPr>
          <w:lang w:val="fr-FR"/>
        </w:rPr>
      </w:pPr>
      <w:r>
        <w:rPr>
          <w:lang w:val="fr-FR"/>
        </w:rPr>
        <w:t xml:space="preserve">Iles à la pointe des </w:t>
      </w:r>
      <w:hyperlink r:id="rId10865" w:anchor="Sit_Cornouailles" w:history="1">
        <w:r w:rsidRPr="006C13E3">
          <w:rPr>
            <w:rStyle w:val="Hyperlink"/>
            <w:lang w:val="fr-FR"/>
          </w:rPr>
          <w:t>Cornouailles</w:t>
        </w:r>
      </w:hyperlink>
      <w:r>
        <w:rPr>
          <w:lang w:val="fr-FR"/>
        </w:rPr>
        <w:t>. qu'explora Pythéas de Marseille vers 325 aec (BIB 3012 notes)</w:t>
      </w:r>
      <w:r w:rsidRPr="003C03E9">
        <w:rPr>
          <w:lang w:val="fr-FR"/>
        </w:rPr>
        <w:t xml:space="preserve"> </w:t>
      </w:r>
      <w:r>
        <w:rPr>
          <w:lang w:val="fr-FR"/>
        </w:rPr>
        <w:t xml:space="preserve">Il s'agit peut-être des </w:t>
      </w:r>
      <w:hyperlink r:id="rId10866" w:anchor="Sit_Cassiterides" w:history="1">
        <w:r w:rsidRPr="003C03E9">
          <w:rPr>
            <w:rStyle w:val="Hyperlink"/>
            <w:lang w:val="fr-FR"/>
          </w:rPr>
          <w:t>Cassitérides</w:t>
        </w:r>
      </w:hyperlink>
      <w:r>
        <w:rPr>
          <w:lang w:val="fr-FR"/>
        </w:rPr>
        <w:t xml:space="preserve"> (BIB 3012 notes)</w:t>
      </w:r>
    </w:p>
    <w:p w14:paraId="3EE3ABFD" w14:textId="77777777" w:rsidR="006C13E3" w:rsidRDefault="006C13E3" w:rsidP="00242C0F">
      <w:pPr>
        <w:jc w:val="both"/>
        <w:rPr>
          <w:lang w:val="fr-FR"/>
        </w:rPr>
      </w:pPr>
    </w:p>
    <w:p w14:paraId="3F49E7D8" w14:textId="77777777" w:rsidR="006C13E3" w:rsidRPr="0032190F" w:rsidRDefault="006C13E3" w:rsidP="00426FF9">
      <w:pPr>
        <w:pStyle w:val="Heading1"/>
      </w:pPr>
      <w:bookmarkStart w:id="4391" w:name="Sit_Cassiterides"/>
      <w:r>
        <w:t>CASSITERIDES</w:t>
      </w:r>
    </w:p>
    <w:bookmarkEnd w:id="4391"/>
    <w:p w14:paraId="115028A1" w14:textId="77777777" w:rsidR="00BC1508" w:rsidRPr="003C03E9" w:rsidRDefault="006C13E3" w:rsidP="00242C0F">
      <w:pPr>
        <w:jc w:val="both"/>
        <w:rPr>
          <w:sz w:val="20"/>
          <w:lang w:val="fr-FR"/>
        </w:rPr>
      </w:pPr>
      <w:r w:rsidRPr="003C03E9">
        <w:rPr>
          <w:sz w:val="20"/>
          <w:lang w:val="fr-FR"/>
        </w:rPr>
        <w:t>îles Cassitérides</w:t>
      </w:r>
    </w:p>
    <w:p w14:paraId="4B337630" w14:textId="77777777" w:rsidR="006C13E3" w:rsidRDefault="006C13E3" w:rsidP="00242C0F">
      <w:pPr>
        <w:jc w:val="both"/>
        <w:rPr>
          <w:lang w:val="fr-FR"/>
        </w:rPr>
      </w:pPr>
    </w:p>
    <w:p w14:paraId="1049F724" w14:textId="14BDD425" w:rsidR="006C13E3" w:rsidRDefault="006C13E3" w:rsidP="00242C0F">
      <w:pPr>
        <w:jc w:val="both"/>
        <w:rPr>
          <w:lang w:val="fr-FR"/>
        </w:rPr>
      </w:pPr>
      <w:r w:rsidRPr="0032190F">
        <w:rPr>
          <w:lang w:val="fr-FR"/>
        </w:rPr>
        <w:t>Cassitérides, </w:t>
      </w:r>
      <w:r w:rsidR="003C03E9">
        <w:rPr>
          <w:lang w:val="fr-FR"/>
        </w:rPr>
        <w:t xml:space="preserve">litt. les </w:t>
      </w:r>
      <w:r w:rsidR="00D612B1">
        <w:rPr>
          <w:lang w:val="fr-FR"/>
        </w:rPr>
        <w:t>"</w:t>
      </w:r>
      <w:r w:rsidRPr="0032190F">
        <w:rPr>
          <w:lang w:val="fr-FR"/>
        </w:rPr>
        <w:t>îles de l’</w:t>
      </w:r>
      <w:r w:rsidR="003C03E9">
        <w:rPr>
          <w:lang w:val="fr-FR"/>
        </w:rPr>
        <w:t xml:space="preserve"> </w:t>
      </w:r>
      <w:bookmarkStart w:id="4392" w:name="_Hlk127956148"/>
      <w:r w:rsidR="00D612B1">
        <w:fldChar w:fldCharType="begin"/>
      </w:r>
      <w:r w:rsidR="00D612B1" w:rsidRPr="00D537E5">
        <w:rPr>
          <w:lang w:val="fr-FR"/>
        </w:rPr>
        <w:instrText>HYPERLINK "file:///C:\\Users\\Thomas%20Huet\\Desktop\\Documentation%20archéologique%20liée%20à%20la%20thèse\\Sites.docx" \l "Sit_Etain"</w:instrText>
      </w:r>
      <w:r w:rsidR="00D612B1">
        <w:fldChar w:fldCharType="separate"/>
      </w:r>
      <w:bookmarkStart w:id="4393" w:name="_Hlk127956117"/>
      <w:r w:rsidR="003C03E9" w:rsidRPr="003C03E9">
        <w:rPr>
          <w:rStyle w:val="Hyperlink"/>
          <w:lang w:val="fr-FR"/>
        </w:rPr>
        <w:t>é</w:t>
      </w:r>
      <w:r w:rsidRPr="003C03E9">
        <w:rPr>
          <w:rStyle w:val="Hyperlink"/>
          <w:lang w:val="fr-FR"/>
        </w:rPr>
        <w:t>tain</w:t>
      </w:r>
      <w:bookmarkEnd w:id="4393"/>
      <w:r w:rsidR="00D612B1" w:rsidRPr="00D612B1">
        <w:rPr>
          <w:rStyle w:val="Hyperlink"/>
          <w:color w:val="auto"/>
          <w:u w:val="none"/>
          <w:lang w:val="fr-FR"/>
        </w:rPr>
        <w:t>"</w:t>
      </w:r>
      <w:r w:rsidR="00D612B1">
        <w:rPr>
          <w:rStyle w:val="Hyperlink"/>
          <w:lang w:val="fr-FR"/>
        </w:rPr>
        <w:fldChar w:fldCharType="end"/>
      </w:r>
      <w:bookmarkEnd w:id="4392"/>
      <w:r w:rsidRPr="0032190F">
        <w:rPr>
          <w:lang w:val="fr-FR"/>
        </w:rPr>
        <w:t>, des Romains (BIB 197)</w:t>
      </w:r>
      <w:r>
        <w:rPr>
          <w:lang w:val="fr-FR"/>
        </w:rPr>
        <w:t xml:space="preserve"> situées quelque part en Atlantique, mentionnées par Hérodote </w:t>
      </w:r>
      <w:r w:rsidR="003C03E9">
        <w:rPr>
          <w:lang w:val="fr-FR"/>
        </w:rPr>
        <w:t>(</w:t>
      </w:r>
      <w:hyperlink r:id="rId10867" w:anchor="Aut_Herodote_Histoires_III_115" w:history="1">
        <w:r w:rsidR="003C03E9" w:rsidRPr="003C03E9">
          <w:rPr>
            <w:rStyle w:val="Hyperlink"/>
            <w:i/>
            <w:lang w:val="fr-FR"/>
          </w:rPr>
          <w:t>Hist</w:t>
        </w:r>
        <w:r w:rsidR="003C03E9" w:rsidRPr="003C03E9">
          <w:rPr>
            <w:rStyle w:val="Hyperlink"/>
            <w:lang w:val="fr-FR"/>
          </w:rPr>
          <w:t>, III, 1</w:t>
        </w:r>
        <w:r w:rsidR="003C03E9">
          <w:rPr>
            <w:rStyle w:val="Hyperlink"/>
            <w:lang w:val="fr-FR"/>
          </w:rPr>
          <w:t>1</w:t>
        </w:r>
        <w:r w:rsidR="003C03E9" w:rsidRPr="003C03E9">
          <w:rPr>
            <w:rStyle w:val="Hyperlink"/>
            <w:lang w:val="fr-FR"/>
          </w:rPr>
          <w:t>5</w:t>
        </w:r>
      </w:hyperlink>
      <w:r w:rsidR="003C03E9">
        <w:rPr>
          <w:lang w:val="fr-FR"/>
        </w:rPr>
        <w:t xml:space="preserve">) </w:t>
      </w:r>
      <w:r>
        <w:rPr>
          <w:lang w:val="fr-FR"/>
        </w:rPr>
        <w:t>(wiki)</w:t>
      </w:r>
      <w:r w:rsidR="003C03E9">
        <w:rPr>
          <w:lang w:val="fr-FR"/>
        </w:rPr>
        <w:t xml:space="preserve"> Peut-être les îles </w:t>
      </w:r>
      <w:hyperlink r:id="rId10868" w:anchor="Sit_Scilly" w:history="1">
        <w:r w:rsidR="003C03E9" w:rsidRPr="003C03E9">
          <w:rPr>
            <w:rStyle w:val="Hyperlink"/>
            <w:lang w:val="fr-FR"/>
          </w:rPr>
          <w:t>Scilly</w:t>
        </w:r>
      </w:hyperlink>
      <w:r w:rsidR="003C03E9">
        <w:rPr>
          <w:lang w:val="fr-FR"/>
        </w:rPr>
        <w:t xml:space="preserve"> (BIB 3012 notes)</w:t>
      </w:r>
    </w:p>
    <w:p w14:paraId="009AE28B" w14:textId="77777777" w:rsidR="006C13E3" w:rsidRPr="0032190F" w:rsidRDefault="006C13E3" w:rsidP="00242C0F">
      <w:pPr>
        <w:jc w:val="both"/>
        <w:rPr>
          <w:lang w:val="fr-FR"/>
        </w:rPr>
      </w:pPr>
    </w:p>
    <w:p w14:paraId="50F1A664" w14:textId="77777777" w:rsidR="00B27617" w:rsidRPr="0032190F" w:rsidRDefault="00B27617" w:rsidP="00426FF9">
      <w:pPr>
        <w:pStyle w:val="Heading1"/>
      </w:pPr>
      <w:bookmarkStart w:id="4394" w:name="Sit_Thundersbarrow_Hill"/>
      <w:r w:rsidRPr="0032190F">
        <w:t>THUNDERSBARROW HILL</w:t>
      </w:r>
    </w:p>
    <w:bookmarkEnd w:id="4394"/>
    <w:p w14:paraId="61893780" w14:textId="77777777" w:rsidR="00B27617" w:rsidRPr="0032190F" w:rsidRDefault="00B27617" w:rsidP="00242C0F">
      <w:pPr>
        <w:jc w:val="both"/>
        <w:rPr>
          <w:lang w:val="fr-FR"/>
        </w:rPr>
      </w:pPr>
    </w:p>
    <w:p w14:paraId="68230164" w14:textId="2CB22D75" w:rsidR="00B27617" w:rsidRPr="0032190F" w:rsidRDefault="00B27617" w:rsidP="00242C0F">
      <w:pPr>
        <w:jc w:val="both"/>
        <w:rPr>
          <w:lang w:val="fr-FR"/>
        </w:rPr>
      </w:pPr>
      <w:r w:rsidRPr="0032190F">
        <w:rPr>
          <w:lang w:val="fr-FR"/>
        </w:rPr>
        <w:t xml:space="preserve">Le site de Thundersbarrow Hill dans le Sussex (Angleterre), a livré les vestiges d’une </w:t>
      </w:r>
      <w:hyperlink r:id="rId10869" w:anchor="Cul_Art_TAC_T_t_planimet_agr" w:history="1">
        <w:r w:rsidR="000D1F77" w:rsidRPr="000D1F77">
          <w:rPr>
            <w:rStyle w:val="Hyperlink"/>
            <w:lang w:val="fr-FR"/>
          </w:rPr>
          <w:t>planimétrie agraire</w:t>
        </w:r>
      </w:hyperlink>
      <w:r w:rsidR="000D1F77" w:rsidRPr="0032190F">
        <w:rPr>
          <w:lang w:val="fr-FR"/>
        </w:rPr>
        <w:t xml:space="preserve"> </w:t>
      </w:r>
      <w:r w:rsidRPr="0032190F">
        <w:rPr>
          <w:lang w:val="fr-FR"/>
        </w:rPr>
        <w:t xml:space="preserve">(parcellaires, voieries, habitats) attribués </w:t>
      </w:r>
      <w:r w:rsidR="006C13E3">
        <w:rPr>
          <w:lang w:val="fr-FR"/>
        </w:rPr>
        <w:t xml:space="preserve">au </w:t>
      </w:r>
      <w:hyperlink r:id="rId10870" w:anchor="Cul_Fer" w:history="1">
        <w:r w:rsidRPr="0032190F">
          <w:rPr>
            <w:rStyle w:val="Hyperlink"/>
            <w:lang w:val="fr-FR"/>
          </w:rPr>
          <w:t>Fer</w:t>
        </w:r>
      </w:hyperlink>
      <w:r w:rsidRPr="0032190F">
        <w:rPr>
          <w:lang w:val="fr-FR"/>
        </w:rPr>
        <w:t xml:space="preserve"> (BIB 1055 p. 19 (BIB 1069)) qui trouve de bonnes comparaisons avec les représentations de la roche de Giadeghe au </w:t>
      </w:r>
      <w:hyperlink r:id="rId10871" w:anchor="Sit_Valcamonica" w:history="1">
        <w:r w:rsidRPr="0032190F">
          <w:rPr>
            <w:rStyle w:val="Hyperlink"/>
            <w:lang w:val="fr-FR"/>
          </w:rPr>
          <w:t>Valcamonica</w:t>
        </w:r>
      </w:hyperlink>
      <w:r w:rsidRPr="0032190F">
        <w:rPr>
          <w:lang w:val="fr-FR"/>
        </w:rPr>
        <w:t xml:space="preserve"> (BIB 1055 p. 19)</w:t>
      </w:r>
      <w:r w:rsidR="007B5793" w:rsidRPr="0032190F">
        <w:rPr>
          <w:lang w:val="fr-FR"/>
        </w:rPr>
        <w:t>.</w:t>
      </w:r>
    </w:p>
    <w:p w14:paraId="21F935A4" w14:textId="77777777" w:rsidR="002F4F99" w:rsidRPr="0032190F" w:rsidRDefault="002F4F99" w:rsidP="00242C0F">
      <w:pPr>
        <w:jc w:val="both"/>
        <w:rPr>
          <w:lang w:val="fr-FR"/>
        </w:rPr>
      </w:pPr>
    </w:p>
    <w:p w14:paraId="708BA606" w14:textId="77777777" w:rsidR="002F4F99" w:rsidRPr="0032190F" w:rsidRDefault="002F4F99" w:rsidP="00426FF9">
      <w:pPr>
        <w:pStyle w:val="Heading1"/>
      </w:pPr>
      <w:bookmarkStart w:id="4395" w:name="Sit_Must_Farm"/>
      <w:r w:rsidRPr="0032190F">
        <w:t>MUST FARM</w:t>
      </w:r>
    </w:p>
    <w:bookmarkEnd w:id="4395"/>
    <w:p w14:paraId="386D1F07" w14:textId="77777777" w:rsidR="002F4F99" w:rsidRPr="0032190F" w:rsidRDefault="002F4F99" w:rsidP="00242C0F">
      <w:pPr>
        <w:jc w:val="both"/>
        <w:rPr>
          <w:lang w:val="fr-FR"/>
        </w:rPr>
      </w:pPr>
    </w:p>
    <w:p w14:paraId="4D4C2A48" w14:textId="77777777" w:rsidR="002F4F99" w:rsidRPr="0032190F" w:rsidRDefault="002F4F99" w:rsidP="00242C0F">
      <w:pPr>
        <w:jc w:val="both"/>
        <w:rPr>
          <w:lang w:val="fr-FR"/>
        </w:rPr>
      </w:pPr>
      <w:r w:rsidRPr="0032190F">
        <w:rPr>
          <w:lang w:val="fr-FR"/>
        </w:rPr>
        <w:t xml:space="preserve">Angleterre, dite </w:t>
      </w:r>
      <w:r w:rsidR="00AB4CA9">
        <w:rPr>
          <w:lang w:val="fr-FR"/>
        </w:rPr>
        <w:t>"</w:t>
      </w:r>
      <w:r w:rsidRPr="0032190F">
        <w:rPr>
          <w:lang w:val="fr-FR"/>
        </w:rPr>
        <w:t>Pompei anglaise</w:t>
      </w:r>
      <w:r w:rsidR="00AB4CA9">
        <w:rPr>
          <w:lang w:val="fr-FR"/>
        </w:rPr>
        <w:t>"</w:t>
      </w:r>
      <w:r w:rsidRPr="0032190F">
        <w:rPr>
          <w:lang w:val="fr-FR"/>
        </w:rPr>
        <w:t>, habitat daté de 1000-800 BC dans un état de conservation exceptionnel (bois de construction, matières molles, etc.) car recouvert par la boue (BIB France culture, Carbone 14, 2016)</w:t>
      </w:r>
    </w:p>
    <w:p w14:paraId="7DFEE4B8" w14:textId="77777777" w:rsidR="000D68B5" w:rsidRPr="0032190F" w:rsidRDefault="000D68B5" w:rsidP="00242C0F">
      <w:pPr>
        <w:jc w:val="both"/>
        <w:rPr>
          <w:lang w:val="fr-FR"/>
        </w:rPr>
      </w:pPr>
      <w:r w:rsidRPr="0032190F">
        <w:rPr>
          <w:lang w:val="fr-FR"/>
        </w:rPr>
        <w:t>Cambridgeshire. Dans une vaste zone marécageuse dans la région de Cambridge. Le site a été soudainement abandonné et montre des traces de destruction par le feu. Maisons rondes sur pilotis. De nombreuses épées en bronze y ont été retrouvées dont des forme "en feuille" (BIB Arte, Le Pompéi britannique de l'âge du bronze, 2017)</w:t>
      </w:r>
    </w:p>
    <w:p w14:paraId="36995B82" w14:textId="77777777" w:rsidR="00C10C83" w:rsidRPr="0032190F" w:rsidRDefault="00C10C83" w:rsidP="00242C0F">
      <w:pPr>
        <w:jc w:val="both"/>
        <w:rPr>
          <w:lang w:val="fr-FR"/>
        </w:rPr>
      </w:pPr>
      <w:r w:rsidRPr="0032190F">
        <w:rPr>
          <w:lang w:val="fr-FR"/>
        </w:rPr>
        <w:t>Le travail du tissu et des étoffes de laine (qui faisaient l'objet d'échanges) est bien illustré avec la présence de pièces montrant en moyenne 26 fils/cm ce qui est proche de ce qui se fait sur le continent à la même époque (BIB Arte, Le Pompéi britannique de l'âge du bronze, 2017)</w:t>
      </w:r>
    </w:p>
    <w:p w14:paraId="34585D06" w14:textId="77777777" w:rsidR="00C10C83" w:rsidRDefault="00C10C83" w:rsidP="00242C0F">
      <w:pPr>
        <w:jc w:val="both"/>
        <w:rPr>
          <w:lang w:val="fr-FR"/>
        </w:rPr>
      </w:pPr>
      <w:r w:rsidRPr="0032190F">
        <w:rPr>
          <w:lang w:val="fr-FR"/>
        </w:rPr>
        <w:t>La consommation de viande était liée au fêtes (BIB Arte, Le Pompéi britannique de l'âge du bronze, 2017)</w:t>
      </w:r>
    </w:p>
    <w:p w14:paraId="3CF57E01" w14:textId="048097C1" w:rsidR="00AB4CA9" w:rsidRDefault="00AB4CA9" w:rsidP="00242C0F">
      <w:pPr>
        <w:jc w:val="both"/>
        <w:rPr>
          <w:lang w:val="fr-FR"/>
        </w:rPr>
      </w:pPr>
      <w:r>
        <w:rPr>
          <w:lang w:val="fr-FR"/>
        </w:rPr>
        <w:t xml:space="preserve">6 maisons exceptionnellement préservées datées du LBA et des découvertes suggérant que l'équipement commun (≠ élites) de chacune d'entre elles consistait en: 7 haches, 2 </w:t>
      </w:r>
      <w:hyperlink r:id="rId10872" w:anchor="Typ_Arm_Lance" w:history="1">
        <w:r w:rsidR="00DE55E6" w:rsidRPr="00DE55E6">
          <w:rPr>
            <w:rStyle w:val="Hyperlink"/>
            <w:lang w:val="fr-FR"/>
          </w:rPr>
          <w:t>lances</w:t>
        </w:r>
      </w:hyperlink>
      <w:r>
        <w:rPr>
          <w:lang w:val="fr-FR"/>
        </w:rPr>
        <w:t>, 2 faucilles (sickles), 2 ciseaux/gouges et d'un rasoir (BIB 2654). Chaque équipement de maison pourrait représenter un dépôt de taille moyenne considérant les autres dépôts du LBA. Ensemble, ces découvertes forment l'une des plus grandes de GB (BIB 2654)</w:t>
      </w:r>
    </w:p>
    <w:p w14:paraId="30EFC980" w14:textId="77777777" w:rsidR="00E61373" w:rsidRDefault="00E61373" w:rsidP="00242C0F">
      <w:pPr>
        <w:jc w:val="both"/>
        <w:rPr>
          <w:lang w:val="fr-FR"/>
        </w:rPr>
      </w:pPr>
    </w:p>
    <w:p w14:paraId="7A1204DE" w14:textId="77777777" w:rsidR="00E61373" w:rsidRDefault="00E61373" w:rsidP="00426FF9">
      <w:pPr>
        <w:pStyle w:val="Heading1"/>
      </w:pPr>
      <w:bookmarkStart w:id="4396" w:name="Sit_Withey"/>
      <w:r>
        <w:t>WITHEY</w:t>
      </w:r>
    </w:p>
    <w:bookmarkEnd w:id="4396"/>
    <w:p w14:paraId="2051C2E5" w14:textId="77777777" w:rsidR="00E61373" w:rsidRDefault="00E61373" w:rsidP="00242C0F">
      <w:pPr>
        <w:jc w:val="both"/>
        <w:rPr>
          <w:lang w:val="fr-FR"/>
        </w:rPr>
      </w:pPr>
    </w:p>
    <w:p w14:paraId="7BAE839C" w14:textId="77777777" w:rsidR="00E61373" w:rsidRDefault="00E61373" w:rsidP="00242C0F">
      <w:pPr>
        <w:jc w:val="both"/>
        <w:rPr>
          <w:lang w:val="fr-FR"/>
        </w:rPr>
      </w:pPr>
      <w:r>
        <w:rPr>
          <w:lang w:val="fr-FR"/>
        </w:rPr>
        <w:t>Angleterre. Sunken Lane, chemin de bois conservé daté du Bronze moyen (F. Faupel in MOSAICnet 2018)</w:t>
      </w:r>
    </w:p>
    <w:p w14:paraId="70FBEF41" w14:textId="77777777" w:rsidR="00E61373" w:rsidRDefault="00E61373" w:rsidP="00242C0F">
      <w:pPr>
        <w:jc w:val="both"/>
        <w:rPr>
          <w:lang w:val="fr-FR"/>
        </w:rPr>
      </w:pPr>
    </w:p>
    <w:p w14:paraId="0C168CEC" w14:textId="77777777" w:rsidR="00E61373" w:rsidRDefault="00E61373" w:rsidP="00426FF9">
      <w:pPr>
        <w:pStyle w:val="Heading1"/>
      </w:pPr>
      <w:r>
        <w:t>HAITABU</w:t>
      </w:r>
    </w:p>
    <w:p w14:paraId="5828FA65" w14:textId="77777777" w:rsidR="00E61373" w:rsidRDefault="00E61373" w:rsidP="00242C0F">
      <w:pPr>
        <w:jc w:val="both"/>
        <w:rPr>
          <w:lang w:val="fr-FR"/>
        </w:rPr>
      </w:pPr>
      <w:r>
        <w:rPr>
          <w:lang w:val="fr-FR"/>
        </w:rPr>
        <w:t>Allemagne. Chemin d'époque viking préservé (F. Faupel in MOSAICnet 2018)</w:t>
      </w:r>
    </w:p>
    <w:p w14:paraId="371AEB87" w14:textId="77777777" w:rsidR="00E61373" w:rsidRDefault="00E61373" w:rsidP="00242C0F">
      <w:pPr>
        <w:jc w:val="both"/>
        <w:rPr>
          <w:lang w:val="fr-FR"/>
        </w:rPr>
      </w:pPr>
    </w:p>
    <w:p w14:paraId="1ECA7708" w14:textId="77777777" w:rsidR="00E61373" w:rsidRDefault="00E61373" w:rsidP="00242C0F">
      <w:pPr>
        <w:jc w:val="both"/>
        <w:rPr>
          <w:lang w:val="fr-FR"/>
        </w:rPr>
      </w:pPr>
      <w:r>
        <w:rPr>
          <w:lang w:val="fr-FR"/>
        </w:rPr>
        <w:t>D. F. RUCHHÖFT UNI GREIFSWALD</w:t>
      </w:r>
    </w:p>
    <w:p w14:paraId="58453157" w14:textId="77777777" w:rsidR="00E61373" w:rsidRDefault="00E61373" w:rsidP="00242C0F">
      <w:pPr>
        <w:jc w:val="both"/>
        <w:rPr>
          <w:lang w:val="fr-FR"/>
        </w:rPr>
      </w:pPr>
      <w:r>
        <w:rPr>
          <w:lang w:val="fr-FR"/>
        </w:rPr>
        <w:t>Franchissement utilisé dès le Néolithique (F. Faupel in MOSAICnet 2018)</w:t>
      </w:r>
    </w:p>
    <w:p w14:paraId="7182C2B9" w14:textId="77777777" w:rsidR="00631655" w:rsidRDefault="00631655" w:rsidP="00242C0F">
      <w:pPr>
        <w:jc w:val="both"/>
        <w:rPr>
          <w:lang w:val="fr-FR"/>
        </w:rPr>
      </w:pPr>
    </w:p>
    <w:p w14:paraId="40753788" w14:textId="77777777" w:rsidR="00631655" w:rsidRDefault="00631655" w:rsidP="00426FF9">
      <w:pPr>
        <w:pStyle w:val="Heading1"/>
      </w:pPr>
      <w:r>
        <w:t>MA'RIB</w:t>
      </w:r>
    </w:p>
    <w:p w14:paraId="6BE02DDA" w14:textId="77777777" w:rsidR="00631655" w:rsidRPr="0032190F" w:rsidRDefault="00631655" w:rsidP="00242C0F">
      <w:pPr>
        <w:jc w:val="both"/>
        <w:rPr>
          <w:lang w:val="fr-FR"/>
        </w:rPr>
      </w:pPr>
      <w:r w:rsidRPr="00631655">
        <w:rPr>
          <w:lang w:val="fr-FR"/>
        </w:rPr>
        <w:t>Ma'rib</w:t>
      </w:r>
      <w:r>
        <w:rPr>
          <w:lang w:val="fr-FR"/>
        </w:rPr>
        <w:t>, ville sabéenne. Temple de Almaqah; Barrage le plus grand de l'Antiquité mentionné dans l'Ancien Testament (BIB Lamia Khadiri, CEPAM 2018)</w:t>
      </w:r>
    </w:p>
    <w:p w14:paraId="124BEF0C" w14:textId="77777777" w:rsidR="00445C1B" w:rsidRPr="0032190F" w:rsidRDefault="00445C1B" w:rsidP="00242C0F">
      <w:pPr>
        <w:jc w:val="both"/>
        <w:rPr>
          <w:lang w:val="fr-FR"/>
        </w:rPr>
      </w:pPr>
    </w:p>
    <w:p w14:paraId="061E53BD" w14:textId="77777777" w:rsidR="00445C1B" w:rsidRPr="0032190F" w:rsidRDefault="00445C1B" w:rsidP="00426FF9">
      <w:pPr>
        <w:pStyle w:val="Heading1"/>
      </w:pPr>
      <w:r w:rsidRPr="0032190F">
        <w:t>SOUTH STREET</w:t>
      </w:r>
    </w:p>
    <w:p w14:paraId="547F2BDC" w14:textId="77777777" w:rsidR="00445C1B" w:rsidRPr="0032190F" w:rsidRDefault="00445C1B" w:rsidP="00242C0F">
      <w:pPr>
        <w:jc w:val="both"/>
        <w:rPr>
          <w:lang w:val="fr-FR"/>
        </w:rPr>
      </w:pPr>
      <w:r w:rsidRPr="0032190F">
        <w:rPr>
          <w:lang w:val="fr-FR"/>
        </w:rPr>
        <w:t xml:space="preserve">Le </w:t>
      </w:r>
      <w:r w:rsidRPr="0032190F">
        <w:rPr>
          <w:i/>
          <w:lang w:val="fr-FR"/>
        </w:rPr>
        <w:t>long barrow</w:t>
      </w:r>
      <w:r w:rsidRPr="0032190F">
        <w:rPr>
          <w:lang w:val="fr-FR"/>
        </w:rPr>
        <w:t xml:space="preserve"> de South Street en Angleterre présente des traces de labours croisés parfaitement conservées dès la période Néolithique (Favory, 1983, p. 62 / 63) (BIB 1912 p. 13-14)</w:t>
      </w:r>
    </w:p>
    <w:p w14:paraId="2DC28B96" w14:textId="77777777" w:rsidR="00165DED" w:rsidRPr="0032190F" w:rsidRDefault="00165DED" w:rsidP="00242C0F">
      <w:pPr>
        <w:jc w:val="both"/>
        <w:rPr>
          <w:lang w:val="fr-FR"/>
        </w:rPr>
      </w:pPr>
    </w:p>
    <w:p w14:paraId="1B71CC37" w14:textId="77777777" w:rsidR="00165DED" w:rsidRPr="00BA703D" w:rsidRDefault="002922A5" w:rsidP="00426FF9">
      <w:pPr>
        <w:pStyle w:val="Heading1"/>
        <w:rPr>
          <w:lang w:val="en-GB"/>
        </w:rPr>
      </w:pPr>
      <w:bookmarkStart w:id="4397" w:name="Sit_Douvres"/>
      <w:r w:rsidRPr="00BA703D">
        <w:rPr>
          <w:lang w:val="en-GB"/>
        </w:rPr>
        <w:t>DOUVRES</w:t>
      </w:r>
    </w:p>
    <w:bookmarkEnd w:id="4397"/>
    <w:p w14:paraId="77B421D5" w14:textId="00B59FBF" w:rsidR="00CD27DA" w:rsidRPr="00BB2476" w:rsidRDefault="008C3748" w:rsidP="00242C0F">
      <w:pPr>
        <w:jc w:val="both"/>
      </w:pPr>
      <w:r w:rsidRPr="00BA703D">
        <w:rPr>
          <w:i/>
          <w:iCs/>
          <w:sz w:val="20"/>
          <w:lang w:val="en-GB"/>
        </w:rPr>
        <w:t>Dover</w:t>
      </w:r>
      <w:r w:rsidR="00BB2476" w:rsidRPr="00BA703D">
        <w:rPr>
          <w:i/>
          <w:iCs/>
          <w:sz w:val="20"/>
          <w:lang w:val="en-GB"/>
        </w:rPr>
        <w:t>,</w:t>
      </w:r>
      <w:r w:rsidR="00BB2476" w:rsidRPr="00BB2476">
        <w:t xml:space="preserve"> </w:t>
      </w:r>
      <w:r w:rsidR="00BB2476" w:rsidRPr="00BA703D">
        <w:rPr>
          <w:i/>
          <w:iCs/>
          <w:sz w:val="20"/>
          <w:lang w:val="en-GB"/>
        </w:rPr>
        <w:t>Dover Bronze Age Boat</w:t>
      </w:r>
    </w:p>
    <w:p w14:paraId="136776B5" w14:textId="77777777" w:rsidR="008C3748" w:rsidRPr="00BA703D" w:rsidRDefault="008C3748" w:rsidP="00242C0F">
      <w:pPr>
        <w:jc w:val="both"/>
        <w:rPr>
          <w:lang w:val="en-GB"/>
        </w:rPr>
      </w:pPr>
    </w:p>
    <w:p w14:paraId="5482F000" w14:textId="7BFF4C76" w:rsidR="00165DED" w:rsidRDefault="00165DED" w:rsidP="00242C0F">
      <w:pPr>
        <w:jc w:val="both"/>
        <w:rPr>
          <w:lang w:val="fr-FR"/>
        </w:rPr>
      </w:pPr>
      <w:r w:rsidRPr="0032190F">
        <w:rPr>
          <w:lang w:val="fr-FR"/>
        </w:rPr>
        <w:t>L’</w:t>
      </w:r>
      <w:r w:rsidR="00781E7D">
        <w:rPr>
          <w:lang w:val="fr-FR"/>
        </w:rPr>
        <w:t xml:space="preserve"> </w:t>
      </w:r>
      <w:hyperlink r:id="rId10873" w:anchor="Cul_Epaves" w:history="1">
        <w:r w:rsidR="002922A5" w:rsidRPr="002922A5">
          <w:rPr>
            <w:rStyle w:val="Hyperlink"/>
            <w:lang w:val="fr-FR"/>
          </w:rPr>
          <w:t>épave</w:t>
        </w:r>
      </w:hyperlink>
      <w:r w:rsidR="002922A5" w:rsidRPr="0032190F">
        <w:rPr>
          <w:lang w:val="fr-FR"/>
        </w:rPr>
        <w:t xml:space="preserve"> </w:t>
      </w:r>
      <w:r w:rsidRPr="0032190F">
        <w:rPr>
          <w:lang w:val="fr-FR"/>
        </w:rPr>
        <w:t>de Douvres (Angleterre) est un très grand bateau daté du Bronze qui témoigne de l’importance des échanges commerciaux (BIB France culture, 2016)</w:t>
      </w:r>
      <w:r w:rsidR="00CD27DA">
        <w:rPr>
          <w:lang w:val="fr-FR"/>
        </w:rPr>
        <w:t xml:space="preserve"> v. </w:t>
      </w:r>
      <w:hyperlink r:id="rId10874" w:anchor="Cul_Bronze_Moyen_g_Manche" w:history="1">
        <w:r w:rsidR="00CD27DA" w:rsidRPr="00CD27DA">
          <w:rPr>
            <w:rStyle w:val="Hyperlink"/>
            <w:lang w:val="fr-FR"/>
          </w:rPr>
          <w:t>gr. MMM</w:t>
        </w:r>
      </w:hyperlink>
      <w:r w:rsidR="00CD27DA">
        <w:rPr>
          <w:lang w:val="fr-FR"/>
        </w:rPr>
        <w:t xml:space="preserve"> (SS BIB)</w:t>
      </w:r>
    </w:p>
    <w:p w14:paraId="3E3E0126" w14:textId="58139167" w:rsidR="00A655A2" w:rsidRDefault="00A655A2" w:rsidP="00242C0F">
      <w:pPr>
        <w:jc w:val="both"/>
        <w:rPr>
          <w:lang w:val="fr-FR"/>
        </w:rPr>
      </w:pPr>
      <w:r>
        <w:rPr>
          <w:lang w:val="fr-FR"/>
        </w:rPr>
        <w:t xml:space="preserve">Proche des types d'objets des dépôts type </w:t>
      </w:r>
      <w:hyperlink r:id="rId10875" w:anchor="Cul_Depots_t_Rosnoen" w:history="1">
        <w:r w:rsidRPr="00A655A2">
          <w:rPr>
            <w:rStyle w:val="Hyperlink"/>
            <w:lang w:val="fr-FR"/>
          </w:rPr>
          <w:t>Rosno</w:t>
        </w:r>
        <w:r w:rsidR="00B8300D">
          <w:rPr>
            <w:rStyle w:val="Hyperlink"/>
            <w:lang w:val="fr-FR"/>
          </w:rPr>
          <w:t>e</w:t>
        </w:r>
        <w:r w:rsidRPr="00A655A2">
          <w:rPr>
            <w:rStyle w:val="Hyperlink"/>
            <w:lang w:val="fr-FR"/>
          </w:rPr>
          <w:t>n</w:t>
        </w:r>
      </w:hyperlink>
      <w:r>
        <w:rPr>
          <w:lang w:val="fr-FR"/>
        </w:rPr>
        <w:t xml:space="preserve"> (BIB 2656)</w:t>
      </w:r>
    </w:p>
    <w:p w14:paraId="6BBEDDC7" w14:textId="77777777" w:rsidR="007C2D96" w:rsidRDefault="007C2D96" w:rsidP="00242C0F">
      <w:pPr>
        <w:jc w:val="both"/>
        <w:rPr>
          <w:lang w:val="fr-FR"/>
        </w:rPr>
      </w:pPr>
      <w:r>
        <w:rPr>
          <w:lang w:val="fr-FR"/>
        </w:rPr>
        <w:t>16 à 26 rameurs, faible tonnage (BIB 3009)</w:t>
      </w:r>
    </w:p>
    <w:p w14:paraId="144F065E" w14:textId="77777777" w:rsidR="00CD27DA" w:rsidRDefault="00CD27DA" w:rsidP="00242C0F">
      <w:pPr>
        <w:jc w:val="both"/>
        <w:rPr>
          <w:lang w:val="fr-FR"/>
        </w:rPr>
      </w:pPr>
    </w:p>
    <w:p w14:paraId="36B40D5B" w14:textId="77777777" w:rsidR="00CD27DA" w:rsidRDefault="00CD27DA" w:rsidP="00426FF9">
      <w:pPr>
        <w:pStyle w:val="Heading1"/>
      </w:pPr>
      <w:bookmarkStart w:id="4398" w:name="Sit_Bay"/>
      <w:r>
        <w:t>BAY</w:t>
      </w:r>
    </w:p>
    <w:bookmarkEnd w:id="4398"/>
    <w:p w14:paraId="3471214B" w14:textId="77777777" w:rsidR="00CD27DA" w:rsidRPr="007C2D96" w:rsidRDefault="007C2D96" w:rsidP="00242C0F">
      <w:pPr>
        <w:jc w:val="both"/>
        <w:rPr>
          <w:sz w:val="20"/>
          <w:lang w:val="fr-FR"/>
        </w:rPr>
      </w:pPr>
      <w:r w:rsidRPr="007C2D96">
        <w:rPr>
          <w:sz w:val="20"/>
          <w:lang w:val="fr-FR"/>
        </w:rPr>
        <w:t>Langdon Bay</w:t>
      </w:r>
    </w:p>
    <w:p w14:paraId="73170DCA" w14:textId="77777777" w:rsidR="007C2D96" w:rsidRDefault="007C2D96" w:rsidP="00242C0F">
      <w:pPr>
        <w:jc w:val="both"/>
        <w:rPr>
          <w:lang w:val="fr-FR"/>
        </w:rPr>
      </w:pPr>
    </w:p>
    <w:p w14:paraId="5678EC87" w14:textId="43A32E6C" w:rsidR="007C2D96" w:rsidRDefault="00CD27DA" w:rsidP="007C2D96">
      <w:pPr>
        <w:jc w:val="both"/>
        <w:rPr>
          <w:lang w:val="fr-FR"/>
        </w:rPr>
      </w:pPr>
      <w:r w:rsidRPr="0032190F">
        <w:rPr>
          <w:lang w:val="fr-FR"/>
        </w:rPr>
        <w:t>L’</w:t>
      </w:r>
      <w:hyperlink r:id="rId10876" w:anchor="Cul_Epaves" w:history="1">
        <w:r w:rsidRPr="002922A5">
          <w:rPr>
            <w:rStyle w:val="Hyperlink"/>
            <w:lang w:val="fr-FR"/>
          </w:rPr>
          <w:t>épave</w:t>
        </w:r>
      </w:hyperlink>
      <w:r w:rsidR="007C2D96">
        <w:rPr>
          <w:lang w:val="fr-FR"/>
        </w:rPr>
        <w:t xml:space="preserve"> </w:t>
      </w:r>
      <w:r w:rsidRPr="0032190F">
        <w:rPr>
          <w:lang w:val="fr-FR"/>
        </w:rPr>
        <w:t xml:space="preserve">de </w:t>
      </w:r>
      <w:r>
        <w:rPr>
          <w:lang w:val="fr-FR"/>
        </w:rPr>
        <w:t>Bay</w:t>
      </w:r>
      <w:r w:rsidRPr="0032190F">
        <w:rPr>
          <w:lang w:val="fr-FR"/>
        </w:rPr>
        <w:t xml:space="preserve"> (</w:t>
      </w:r>
      <w:r w:rsidRPr="00CD27DA">
        <w:rPr>
          <w:lang w:val="fr-FR"/>
        </w:rPr>
        <w:t>Kent</w:t>
      </w:r>
      <w:r>
        <w:rPr>
          <w:lang w:val="fr-FR"/>
        </w:rPr>
        <w:t xml:space="preserve">, </w:t>
      </w:r>
      <w:r w:rsidRPr="0032190F">
        <w:rPr>
          <w:lang w:val="fr-FR"/>
        </w:rPr>
        <w:t>Angleterre)</w:t>
      </w:r>
      <w:r>
        <w:rPr>
          <w:lang w:val="fr-FR"/>
        </w:rPr>
        <w:t xml:space="preserve"> datée du </w:t>
      </w:r>
      <w:hyperlink r:id="rId10877" w:anchor="Cul_Bronze_Moyen_g_GrdeBret" w:history="1">
        <w:r w:rsidRPr="00CD27DA">
          <w:rPr>
            <w:rStyle w:val="Hyperlink"/>
            <w:lang w:val="fr-FR"/>
          </w:rPr>
          <w:t>BM de Grande-Bretagne</w:t>
        </w:r>
      </w:hyperlink>
      <w:r>
        <w:rPr>
          <w:lang w:val="fr-FR"/>
        </w:rPr>
        <w:t xml:space="preserve"> </w:t>
      </w:r>
      <w:r w:rsidRPr="00CD27DA">
        <w:rPr>
          <w:lang w:val="fr-FR"/>
        </w:rPr>
        <w:t>(BIB 2654)</w:t>
      </w:r>
      <w:r w:rsidR="007C2D96">
        <w:rPr>
          <w:lang w:val="fr-FR"/>
        </w:rPr>
        <w:t xml:space="preserve"> épave de faible tonnage du BF 1 (BIB 3009)</w:t>
      </w:r>
    </w:p>
    <w:p w14:paraId="7816D17A" w14:textId="093C49DC" w:rsidR="007C2D96" w:rsidRPr="0032190F" w:rsidRDefault="007C2D96" w:rsidP="007C2D96">
      <w:pPr>
        <w:jc w:val="both"/>
        <w:rPr>
          <w:lang w:val="fr-FR"/>
        </w:rPr>
      </w:pPr>
      <w:r>
        <w:rPr>
          <w:lang w:val="fr-FR"/>
        </w:rPr>
        <w:t xml:space="preserve">Sa cargaison n'est pas tellement différente de celle plus générale des dépôt non-funéraires (BIB 3009) Daté du BF 1, c'est l'un des plus gros </w:t>
      </w:r>
      <w:hyperlink r:id="rId10878" w:anchor="Cul_Depots" w:history="1">
        <w:r w:rsidRPr="007C2D96">
          <w:rPr>
            <w:rStyle w:val="Hyperlink"/>
            <w:lang w:val="fr-FR"/>
          </w:rPr>
          <w:t>dépôt</w:t>
        </w:r>
      </w:hyperlink>
      <w:r>
        <w:rPr>
          <w:lang w:val="fr-FR"/>
        </w:rPr>
        <w:t xml:space="preserve"> (sic) [concentration] du Bronze avec 66 kg de métal (BIB 3009)</w:t>
      </w:r>
    </w:p>
    <w:p w14:paraId="1E6F3EBE" w14:textId="77777777" w:rsidR="00CD27DA" w:rsidRDefault="00CD27DA" w:rsidP="00242C0F">
      <w:pPr>
        <w:jc w:val="both"/>
        <w:rPr>
          <w:lang w:val="fr-FR"/>
        </w:rPr>
      </w:pPr>
    </w:p>
    <w:p w14:paraId="2CC6B799" w14:textId="77777777" w:rsidR="00CD27DA" w:rsidRDefault="00CD27DA" w:rsidP="00242C0F">
      <w:pPr>
        <w:jc w:val="both"/>
        <w:rPr>
          <w:lang w:val="fr-FR"/>
        </w:rPr>
      </w:pPr>
    </w:p>
    <w:p w14:paraId="5E7E2160" w14:textId="77777777" w:rsidR="00CD27DA" w:rsidRDefault="00CD27DA" w:rsidP="00426FF9">
      <w:pPr>
        <w:pStyle w:val="Heading1"/>
      </w:pPr>
      <w:bookmarkStart w:id="4399" w:name="Sit_Salcombe"/>
      <w:r>
        <w:t>SALCOMBE</w:t>
      </w:r>
    </w:p>
    <w:bookmarkEnd w:id="4399"/>
    <w:p w14:paraId="27D353F1" w14:textId="77777777" w:rsidR="00CD27DA" w:rsidRDefault="00CD27DA" w:rsidP="00242C0F">
      <w:pPr>
        <w:jc w:val="both"/>
        <w:rPr>
          <w:lang w:val="fr-FR"/>
        </w:rPr>
      </w:pPr>
    </w:p>
    <w:p w14:paraId="714805E3" w14:textId="6CF9B83B" w:rsidR="00CD27DA" w:rsidRDefault="00CD27DA" w:rsidP="00242C0F">
      <w:pPr>
        <w:jc w:val="both"/>
        <w:rPr>
          <w:lang w:val="fr-FR"/>
        </w:rPr>
      </w:pPr>
      <w:r w:rsidRPr="0032190F">
        <w:rPr>
          <w:lang w:val="fr-FR"/>
        </w:rPr>
        <w:t>L’</w:t>
      </w:r>
      <w:hyperlink r:id="rId10879" w:anchor="Cul_Epaves" w:history="1">
        <w:r w:rsidRPr="002922A5">
          <w:rPr>
            <w:rStyle w:val="Hyperlink"/>
            <w:lang w:val="fr-FR"/>
          </w:rPr>
          <w:t>épave</w:t>
        </w:r>
      </w:hyperlink>
      <w:r w:rsidRPr="00CD27DA">
        <w:rPr>
          <w:lang w:val="fr-FR"/>
        </w:rPr>
        <w:t xml:space="preserve"> </w:t>
      </w:r>
      <w:r w:rsidR="009D3D6D">
        <w:rPr>
          <w:lang w:val="fr-FR"/>
        </w:rPr>
        <w:t xml:space="preserve">trouvée dans la baie de </w:t>
      </w:r>
      <w:r w:rsidRPr="00CD27DA">
        <w:rPr>
          <w:lang w:val="fr-FR"/>
        </w:rPr>
        <w:t>Salcombe</w:t>
      </w:r>
      <w:r>
        <w:rPr>
          <w:lang w:val="fr-FR"/>
        </w:rPr>
        <w:t xml:space="preserve"> (</w:t>
      </w:r>
      <w:r w:rsidRPr="00CD27DA">
        <w:rPr>
          <w:lang w:val="fr-FR"/>
        </w:rPr>
        <w:t>Devon</w:t>
      </w:r>
      <w:r>
        <w:rPr>
          <w:lang w:val="fr-FR"/>
        </w:rPr>
        <w:t xml:space="preserve">, </w:t>
      </w:r>
      <w:r w:rsidRPr="0032190F">
        <w:rPr>
          <w:lang w:val="fr-FR"/>
        </w:rPr>
        <w:t>Angleterre)</w:t>
      </w:r>
      <w:r>
        <w:rPr>
          <w:lang w:val="fr-FR"/>
        </w:rPr>
        <w:t xml:space="preserve"> datée du </w:t>
      </w:r>
      <w:hyperlink r:id="rId10880" w:anchor="Cul_Bronze_Moyen_g_GrdeBret" w:history="1">
        <w:r w:rsidRPr="00CD27DA">
          <w:rPr>
            <w:rStyle w:val="Hyperlink"/>
            <w:lang w:val="fr-FR"/>
          </w:rPr>
          <w:t>BM de Grande-Bretagne</w:t>
        </w:r>
      </w:hyperlink>
      <w:r w:rsidRPr="00CD27DA">
        <w:rPr>
          <w:lang w:val="fr-FR"/>
        </w:rPr>
        <w:t xml:space="preserve"> (BIB 2654)</w:t>
      </w:r>
      <w:r w:rsidR="009D3D6D">
        <w:rPr>
          <w:lang w:val="fr-FR"/>
        </w:rPr>
        <w:t xml:space="preserve"> 1200-900 BC (BIB 2992)</w:t>
      </w:r>
    </w:p>
    <w:p w14:paraId="7316BE49" w14:textId="79B93C64" w:rsidR="009D3D6D" w:rsidRDefault="009D3D6D" w:rsidP="00242C0F">
      <w:pPr>
        <w:jc w:val="both"/>
        <w:rPr>
          <w:lang w:val="fr-FR"/>
        </w:rPr>
      </w:pPr>
      <w:r>
        <w:rPr>
          <w:lang w:val="fr-FR"/>
        </w:rPr>
        <w:t>Compte 280 ling</w:t>
      </w:r>
      <w:r w:rsidR="009A36BA">
        <w:rPr>
          <w:lang w:val="fr-FR"/>
        </w:rPr>
        <w:t>o</w:t>
      </w:r>
      <w:r>
        <w:rPr>
          <w:lang w:val="fr-FR"/>
        </w:rPr>
        <w:t xml:space="preserve">ts de </w:t>
      </w:r>
      <w:hyperlink r:id="rId10881" w:anchor="Sit_Cuivre" w:history="1">
        <w:r w:rsidR="009A36BA" w:rsidRPr="009A36BA">
          <w:rPr>
            <w:rStyle w:val="Hyperlink"/>
            <w:lang w:val="fr-FR"/>
          </w:rPr>
          <w:t>cuivre</w:t>
        </w:r>
      </w:hyperlink>
      <w:r w:rsidR="009A36BA" w:rsidRPr="009A36BA">
        <w:rPr>
          <w:lang w:val="fr-FR"/>
        </w:rPr>
        <w:t xml:space="preserve"> </w:t>
      </w:r>
      <w:r>
        <w:rPr>
          <w:lang w:val="fr-FR"/>
        </w:rPr>
        <w:t>et 30 lingots d'étain. D'après les premières études, l'étain est d'origine britanique et le cuivre d'</w:t>
      </w:r>
      <w:r w:rsidR="009A36BA">
        <w:rPr>
          <w:lang w:val="fr-FR"/>
        </w:rPr>
        <w:t xml:space="preserve"> </w:t>
      </w:r>
      <w:hyperlink r:id="rId10882" w:anchor="Sit_IPB_zone" w:history="1">
        <w:r w:rsidRPr="009A36BA">
          <w:rPr>
            <w:rStyle w:val="Hyperlink"/>
            <w:lang w:val="fr-FR"/>
          </w:rPr>
          <w:t>origine ibérique</w:t>
        </w:r>
      </w:hyperlink>
      <w:r>
        <w:rPr>
          <w:lang w:val="fr-FR"/>
        </w:rPr>
        <w:t xml:space="preserve"> (BIB 2992)</w:t>
      </w:r>
    </w:p>
    <w:p w14:paraId="4A8EFB38" w14:textId="77777777" w:rsidR="007C2D96" w:rsidRDefault="007C2D96" w:rsidP="00242C0F">
      <w:pPr>
        <w:jc w:val="both"/>
        <w:rPr>
          <w:lang w:val="fr-FR"/>
        </w:rPr>
      </w:pPr>
      <w:r>
        <w:rPr>
          <w:lang w:val="fr-FR"/>
        </w:rPr>
        <w:t>épave de faible tonnage du BF 1 (BIB 3009)</w:t>
      </w:r>
    </w:p>
    <w:p w14:paraId="6A486131" w14:textId="77777777" w:rsidR="007C2D96" w:rsidRDefault="007C2D96" w:rsidP="00242C0F">
      <w:pPr>
        <w:jc w:val="both"/>
        <w:rPr>
          <w:lang w:val="fr-FR"/>
        </w:rPr>
      </w:pPr>
    </w:p>
    <w:p w14:paraId="75C58A6F" w14:textId="77777777" w:rsidR="007C2D96" w:rsidRDefault="007C2D96" w:rsidP="00426FF9">
      <w:pPr>
        <w:pStyle w:val="Heading1"/>
      </w:pPr>
      <w:bookmarkStart w:id="4400" w:name="Sit_Vieux_Bourg"/>
      <w:r>
        <w:lastRenderedPageBreak/>
        <w:t>VIEUX-BOURG</w:t>
      </w:r>
    </w:p>
    <w:bookmarkEnd w:id="4400"/>
    <w:p w14:paraId="365CCB45" w14:textId="77777777" w:rsidR="007C2D96" w:rsidRDefault="007C2D96" w:rsidP="00242C0F">
      <w:pPr>
        <w:jc w:val="both"/>
        <w:rPr>
          <w:lang w:val="fr-FR"/>
        </w:rPr>
      </w:pPr>
    </w:p>
    <w:p w14:paraId="20EEF527" w14:textId="61899A9E" w:rsidR="007C2D96" w:rsidRPr="0032190F" w:rsidRDefault="007C2D96" w:rsidP="007C2D96">
      <w:pPr>
        <w:jc w:val="both"/>
        <w:rPr>
          <w:lang w:val="fr-FR"/>
        </w:rPr>
      </w:pPr>
      <w:r>
        <w:rPr>
          <w:lang w:val="fr-FR"/>
        </w:rPr>
        <w:t xml:space="preserve">Côte-d'Armor. Daté du Bronze, </w:t>
      </w:r>
      <w:hyperlink r:id="rId10883" w:anchor="Cul_Depots" w:history="1">
        <w:r>
          <w:rPr>
            <w:rStyle w:val="Hyperlink"/>
            <w:lang w:val="fr-FR"/>
          </w:rPr>
          <w:t>d</w:t>
        </w:r>
        <w:r w:rsidRPr="007C2D96">
          <w:rPr>
            <w:rStyle w:val="Hyperlink"/>
            <w:lang w:val="fr-FR"/>
          </w:rPr>
          <w:t>épôt</w:t>
        </w:r>
      </w:hyperlink>
      <w:r>
        <w:rPr>
          <w:lang w:val="fr-FR"/>
        </w:rPr>
        <w:t xml:space="preserve"> massif d'objets en or, ~8 kg (BIB 3009)</w:t>
      </w:r>
    </w:p>
    <w:p w14:paraId="0A3F9FE7" w14:textId="77777777" w:rsidR="007C2D96" w:rsidRDefault="007C2D96" w:rsidP="00242C0F">
      <w:pPr>
        <w:jc w:val="both"/>
        <w:rPr>
          <w:lang w:val="fr-FR"/>
        </w:rPr>
      </w:pPr>
    </w:p>
    <w:p w14:paraId="45E62660" w14:textId="77777777" w:rsidR="00A655A2" w:rsidRDefault="007C2D96" w:rsidP="00426FF9">
      <w:pPr>
        <w:pStyle w:val="Heading1"/>
      </w:pPr>
      <w:r>
        <w:t>SAINT-GERMAIN-DU-PLAIN</w:t>
      </w:r>
    </w:p>
    <w:p w14:paraId="295B1954" w14:textId="77777777" w:rsidR="007C2D96" w:rsidRDefault="007C2D96" w:rsidP="007C2D96">
      <w:pPr>
        <w:rPr>
          <w:lang w:val="fr-FR"/>
        </w:rPr>
      </w:pPr>
    </w:p>
    <w:p w14:paraId="26E766F0" w14:textId="77777777" w:rsidR="007C2D96" w:rsidRPr="007C2D96" w:rsidRDefault="007C2D96" w:rsidP="007C2D96">
      <w:pPr>
        <w:rPr>
          <w:lang w:val="fr-FR"/>
        </w:rPr>
      </w:pPr>
      <w:r>
        <w:rPr>
          <w:lang w:val="fr-FR"/>
        </w:rPr>
        <w:t>Cuirasse en bronze datée du BF (SS BIB)</w:t>
      </w:r>
    </w:p>
    <w:p w14:paraId="1664BA3D" w14:textId="77777777" w:rsidR="007C2D96" w:rsidRDefault="007C2D96" w:rsidP="00242C0F">
      <w:pPr>
        <w:jc w:val="both"/>
        <w:rPr>
          <w:lang w:val="fr-FR"/>
        </w:rPr>
      </w:pPr>
    </w:p>
    <w:p w14:paraId="314980B7" w14:textId="77777777" w:rsidR="00A655A2" w:rsidRPr="0032190F" w:rsidRDefault="00A655A2" w:rsidP="00426FF9">
      <w:pPr>
        <w:pStyle w:val="Heading1"/>
      </w:pPr>
      <w:bookmarkStart w:id="4401" w:name="Sit_Saint_Igeaux"/>
      <w:r>
        <w:t>SAINT-IGEAUX</w:t>
      </w:r>
    </w:p>
    <w:bookmarkEnd w:id="4401"/>
    <w:p w14:paraId="6BDBBC0D" w14:textId="2CFA408C" w:rsidR="004867FC" w:rsidRDefault="00911743" w:rsidP="00242C0F">
      <w:pPr>
        <w:jc w:val="both"/>
        <w:rPr>
          <w:lang w:val="fr-FR"/>
        </w:rPr>
      </w:pPr>
      <w:r>
        <w:rPr>
          <w:lang w:val="fr-FR"/>
        </w:rPr>
        <w:fldChar w:fldCharType="begin"/>
      </w:r>
      <w:r w:rsidR="00E30F13">
        <w:rPr>
          <w:lang w:val="fr-FR"/>
        </w:rPr>
        <w:instrText>HYPERLINK "C:\\Users\\Thomas Huet\\Desktop\\Documentation archéologique liée à la thèse\\Cultures.docx" \l "Cul_Depots"</w:instrText>
      </w:r>
      <w:r>
        <w:rPr>
          <w:lang w:val="fr-FR"/>
        </w:rPr>
      </w:r>
      <w:r>
        <w:rPr>
          <w:lang w:val="fr-FR"/>
        </w:rPr>
        <w:fldChar w:fldCharType="separate"/>
      </w:r>
      <w:r w:rsidR="00A655A2" w:rsidRPr="00A655A2">
        <w:rPr>
          <w:rStyle w:val="Hyperlink"/>
          <w:lang w:val="fr-FR"/>
        </w:rPr>
        <w:t>Dépôt</w:t>
      </w:r>
      <w:r>
        <w:rPr>
          <w:lang w:val="fr-FR"/>
        </w:rPr>
        <w:fldChar w:fldCharType="end"/>
      </w:r>
      <w:r w:rsidR="00A655A2">
        <w:rPr>
          <w:lang w:val="fr-FR"/>
        </w:rPr>
        <w:t>, mise en scène d'un chaudron entouré d'une vingtaine d'épées fragmentaires, etc. (BIB 2656)</w:t>
      </w:r>
    </w:p>
    <w:p w14:paraId="67CA3B2D" w14:textId="77777777" w:rsidR="00A655A2" w:rsidRPr="0032190F" w:rsidRDefault="00A655A2" w:rsidP="00242C0F">
      <w:pPr>
        <w:jc w:val="both"/>
        <w:rPr>
          <w:lang w:val="fr-FR"/>
        </w:rPr>
      </w:pPr>
    </w:p>
    <w:p w14:paraId="544D224F" w14:textId="77777777" w:rsidR="004867FC" w:rsidRPr="0032190F" w:rsidRDefault="004867FC" w:rsidP="00426FF9">
      <w:pPr>
        <w:pStyle w:val="Heading1"/>
      </w:pPr>
      <w:r w:rsidRPr="0032190F">
        <w:t>SKATEHOLM</w:t>
      </w:r>
    </w:p>
    <w:p w14:paraId="2E2A1F4B" w14:textId="2E42FA6F" w:rsidR="004867FC" w:rsidRDefault="004867FC" w:rsidP="00242C0F">
      <w:pPr>
        <w:jc w:val="both"/>
        <w:rPr>
          <w:lang w:val="fr-FR"/>
        </w:rPr>
      </w:pPr>
      <w:r w:rsidRPr="0032190F">
        <w:rPr>
          <w:lang w:val="fr-FR"/>
        </w:rPr>
        <w:t xml:space="preserve">Une sépulture de Skateholm (Suède) attribuée au Mésolithique est marquée par un très gros poteau en bois qui préfigure le </w:t>
      </w:r>
      <w:hyperlink r:id="rId10884" w:anchor="Cul_Megalith" w:history="1">
        <w:r w:rsidRPr="0032190F">
          <w:rPr>
            <w:rStyle w:val="Hyperlink"/>
            <w:lang w:val="fr-FR"/>
          </w:rPr>
          <w:t>mégalithisme</w:t>
        </w:r>
      </w:hyperlink>
      <w:r w:rsidRPr="0032190F">
        <w:rPr>
          <w:lang w:val="fr-FR"/>
        </w:rPr>
        <w:t xml:space="preserve"> (BIB 2393)</w:t>
      </w:r>
    </w:p>
    <w:p w14:paraId="20FF5DFC" w14:textId="77777777" w:rsidR="003C28EA" w:rsidRDefault="003C28EA" w:rsidP="00242C0F">
      <w:pPr>
        <w:jc w:val="both"/>
        <w:rPr>
          <w:lang w:val="fr-FR"/>
        </w:rPr>
      </w:pPr>
    </w:p>
    <w:p w14:paraId="7FC548EF" w14:textId="77777777" w:rsidR="003C28EA" w:rsidRPr="00426FF9" w:rsidRDefault="003C28EA" w:rsidP="00426FF9">
      <w:pPr>
        <w:pStyle w:val="Heading1"/>
        <w:rPr>
          <w:lang w:val="en-US"/>
        </w:rPr>
      </w:pPr>
      <w:bookmarkStart w:id="4402" w:name="Sit_Cliffs_End"/>
      <w:r w:rsidRPr="00426FF9">
        <w:rPr>
          <w:lang w:val="en-US"/>
        </w:rPr>
        <w:t>CLIFFS END</w:t>
      </w:r>
    </w:p>
    <w:bookmarkEnd w:id="4402"/>
    <w:p w14:paraId="4E8C0876" w14:textId="0CA4B953" w:rsidR="003C28EA" w:rsidRPr="003C03E9" w:rsidRDefault="003C28EA" w:rsidP="00242C0F">
      <w:pPr>
        <w:jc w:val="both"/>
        <w:rPr>
          <w:sz w:val="20"/>
        </w:rPr>
      </w:pPr>
      <w:r w:rsidRPr="003C03E9">
        <w:rPr>
          <w:sz w:val="20"/>
        </w:rPr>
        <w:t>Cliffs End Farm</w:t>
      </w:r>
      <w:r w:rsidR="00257BF1">
        <w:rPr>
          <w:sz w:val="20"/>
        </w:rPr>
        <w:t>, Cliff's End</w:t>
      </w:r>
    </w:p>
    <w:p w14:paraId="511A379E" w14:textId="77777777" w:rsidR="00257BF1" w:rsidRPr="005105FB" w:rsidRDefault="00257BF1" w:rsidP="00242C0F">
      <w:pPr>
        <w:jc w:val="both"/>
        <w:rPr>
          <w:lang w:val="en-GB"/>
        </w:rPr>
      </w:pPr>
    </w:p>
    <w:p w14:paraId="047A53B9" w14:textId="6CBC9AE0" w:rsidR="003C28EA" w:rsidRDefault="003C28EA" w:rsidP="00242C0F">
      <w:pPr>
        <w:jc w:val="both"/>
        <w:rPr>
          <w:lang w:val="fr-FR"/>
        </w:rPr>
      </w:pPr>
      <w:r w:rsidRPr="00257BF1">
        <w:rPr>
          <w:lang w:val="fr-FR"/>
        </w:rPr>
        <w:t>Sur l'île de Thanet (</w:t>
      </w:r>
      <w:r w:rsidR="007E0866" w:rsidRPr="00257BF1">
        <w:rPr>
          <w:lang w:val="fr-FR"/>
        </w:rPr>
        <w:t xml:space="preserve">Kent, </w:t>
      </w:r>
      <w:r w:rsidR="00257BF1" w:rsidRPr="00257BF1">
        <w:rPr>
          <w:szCs w:val="21"/>
          <w:lang w:val="fr-FR" w:eastAsia="en-GB"/>
        </w:rPr>
        <w:t>sud-est de l</w:t>
      </w:r>
      <w:r w:rsidR="00257BF1">
        <w:rPr>
          <w:szCs w:val="21"/>
          <w:lang w:val="fr-FR" w:eastAsia="en-GB"/>
        </w:rPr>
        <w:t xml:space="preserve">' </w:t>
      </w:r>
      <w:r w:rsidRPr="00257BF1">
        <w:rPr>
          <w:lang w:val="fr-FR"/>
        </w:rPr>
        <w:t xml:space="preserve">Angleterre). </w:t>
      </w:r>
      <w:r>
        <w:rPr>
          <w:lang w:val="fr-FR"/>
        </w:rPr>
        <w:t>(BIB 2889) C'est une "porte" maritime entre Atlantique et Mer du Nord (BIB 2889)</w:t>
      </w:r>
      <w:r w:rsidR="007E0866">
        <w:rPr>
          <w:lang w:val="fr-FR"/>
        </w:rPr>
        <w:t xml:space="preserve"> </w:t>
      </w:r>
      <w:r w:rsidR="00257BF1" w:rsidRPr="00257BF1">
        <w:rPr>
          <w:szCs w:val="21"/>
          <w:lang w:val="fr-FR" w:eastAsia="en-GB"/>
        </w:rPr>
        <w:t>Important centre commercial de la fin du Bronze et du début du Fer</w:t>
      </w:r>
      <w:r w:rsidR="00257BF1">
        <w:rPr>
          <w:szCs w:val="21"/>
          <w:lang w:val="fr-FR" w:eastAsia="en-GB"/>
        </w:rPr>
        <w:t xml:space="preserve"> </w:t>
      </w:r>
      <w:r w:rsidR="00257BF1" w:rsidRPr="00257BF1">
        <w:rPr>
          <w:szCs w:val="21"/>
          <w:lang w:val="fr-FR" w:eastAsia="en-GB"/>
        </w:rPr>
        <w:t xml:space="preserve">(BIB 3617). </w:t>
      </w:r>
      <w:r w:rsidR="007E0866">
        <w:rPr>
          <w:lang w:val="fr-FR"/>
        </w:rPr>
        <w:t xml:space="preserve">Montre des </w:t>
      </w:r>
      <w:hyperlink r:id="rId10885" w:anchor="Cul_Precoloniale_Com" w:history="1">
        <w:r w:rsidR="00257BF1" w:rsidRPr="00257BF1">
          <w:rPr>
            <w:rStyle w:val="Hyperlink"/>
            <w:lang w:val="fr-FR"/>
          </w:rPr>
          <w:t>échanges</w:t>
        </w:r>
        <w:r w:rsidR="007E0866" w:rsidRPr="00257BF1">
          <w:rPr>
            <w:rStyle w:val="Hyperlink"/>
            <w:lang w:val="fr-FR"/>
          </w:rPr>
          <w:t xml:space="preserve"> à longue distance</w:t>
        </w:r>
      </w:hyperlink>
      <w:r w:rsidR="007E0866">
        <w:rPr>
          <w:lang w:val="fr-FR"/>
        </w:rPr>
        <w:t xml:space="preserve"> (BIB 3013)</w:t>
      </w:r>
    </w:p>
    <w:p w14:paraId="2E02BF1A" w14:textId="77777777" w:rsidR="00257BF1" w:rsidRDefault="00257BF1" w:rsidP="00242C0F">
      <w:pPr>
        <w:jc w:val="both"/>
        <w:rPr>
          <w:lang w:val="fr-FR"/>
        </w:rPr>
      </w:pPr>
    </w:p>
    <w:p w14:paraId="36E60CA1" w14:textId="4C0CF6A1" w:rsidR="007E0866" w:rsidRDefault="00257BF1" w:rsidP="00242C0F">
      <w:pPr>
        <w:jc w:val="both"/>
        <w:rPr>
          <w:lang w:val="fr-FR"/>
        </w:rPr>
      </w:pPr>
      <w:r>
        <w:rPr>
          <w:lang w:val="fr-FR"/>
        </w:rPr>
        <w:t>Enclos du 11</w:t>
      </w:r>
      <w:r w:rsidRPr="00257BF1">
        <w:rPr>
          <w:vertAlign w:val="superscript"/>
          <w:lang w:val="fr-FR"/>
        </w:rPr>
        <w:t>e</w:t>
      </w:r>
      <w:r>
        <w:rPr>
          <w:lang w:val="fr-FR"/>
        </w:rPr>
        <w:t xml:space="preserve"> BC </w:t>
      </w:r>
      <w:r w:rsidR="007E0866">
        <w:rPr>
          <w:lang w:val="fr-FR"/>
        </w:rPr>
        <w:t>ensuite remployé comme structures funéraires à partir du 10e s. avec des dépôts de 13 individus en connexion anatomique, des ossements dispersés et des fragments osseux. Ces restes funéraires appartiennent à 3 phases: 11e-9e s. (LBA), 5e s. (EIA), 4e-3e s. aec (MIA) (BIB 3013)</w:t>
      </w:r>
    </w:p>
    <w:p w14:paraId="285E4B84" w14:textId="4483D64D" w:rsidR="00257BF1" w:rsidRDefault="00257BF1" w:rsidP="00242C0F">
      <w:pPr>
        <w:jc w:val="both"/>
        <w:rPr>
          <w:lang w:val="fr-FR"/>
        </w:rPr>
      </w:pPr>
    </w:p>
    <w:p w14:paraId="10C12F87" w14:textId="4A8E823D" w:rsidR="00257BF1" w:rsidRDefault="00257BF1" w:rsidP="00257BF1">
      <w:pPr>
        <w:pStyle w:val="Heading2"/>
      </w:pPr>
      <w:r>
        <w:t>mobilier</w:t>
      </w:r>
    </w:p>
    <w:p w14:paraId="58273946" w14:textId="73CD0778" w:rsidR="00257BF1" w:rsidRDefault="00257BF1" w:rsidP="00242C0F">
      <w:pPr>
        <w:jc w:val="both"/>
        <w:rPr>
          <w:lang w:val="fr-FR"/>
        </w:rPr>
      </w:pPr>
    </w:p>
    <w:p w14:paraId="1BA48D05" w14:textId="02221233" w:rsidR="00257BF1" w:rsidRDefault="00257BF1" w:rsidP="00242C0F">
      <w:pPr>
        <w:jc w:val="both"/>
        <w:rPr>
          <w:lang w:val="fr-FR"/>
        </w:rPr>
      </w:pPr>
      <w:r w:rsidRPr="00257BF1">
        <w:rPr>
          <w:szCs w:val="21"/>
          <w:lang w:val="fr-FR" w:eastAsia="en-GB"/>
        </w:rPr>
        <w:t>lingots de brioche (</w:t>
      </w:r>
      <w:r w:rsidRPr="00257BF1">
        <w:rPr>
          <w:i/>
          <w:iCs/>
          <w:szCs w:val="21"/>
          <w:lang w:val="fr-FR" w:eastAsia="en-GB"/>
        </w:rPr>
        <w:t>bun ingots</w:t>
      </w:r>
      <w:r w:rsidRPr="00257BF1">
        <w:rPr>
          <w:szCs w:val="21"/>
          <w:lang w:val="fr-FR" w:eastAsia="en-GB"/>
        </w:rPr>
        <w:t>) et de l'ambre de la Baltique</w:t>
      </w:r>
      <w:r>
        <w:rPr>
          <w:szCs w:val="21"/>
          <w:lang w:val="fr-FR" w:eastAsia="en-GB"/>
        </w:rPr>
        <w:t xml:space="preserve"> </w:t>
      </w:r>
      <w:r w:rsidRPr="00257BF1">
        <w:rPr>
          <w:szCs w:val="21"/>
          <w:lang w:val="fr-FR" w:eastAsia="en-GB"/>
        </w:rPr>
        <w:t>(BIB 3617).</w:t>
      </w:r>
    </w:p>
    <w:p w14:paraId="05962145" w14:textId="6B87157A" w:rsidR="00257BF1" w:rsidRDefault="00257BF1" w:rsidP="00242C0F">
      <w:pPr>
        <w:jc w:val="both"/>
        <w:rPr>
          <w:lang w:val="fr-FR"/>
        </w:rPr>
      </w:pPr>
    </w:p>
    <w:p w14:paraId="384FD91D" w14:textId="5778DBB7" w:rsidR="00257BF1" w:rsidRDefault="00257BF1" w:rsidP="00257BF1">
      <w:pPr>
        <w:pStyle w:val="Heading2"/>
      </w:pPr>
      <w:r>
        <w:t>périodes</w:t>
      </w:r>
    </w:p>
    <w:p w14:paraId="64386F03" w14:textId="6407B222" w:rsidR="00257BF1" w:rsidRDefault="00257BF1" w:rsidP="00242C0F">
      <w:pPr>
        <w:jc w:val="both"/>
        <w:rPr>
          <w:lang w:val="fr-FR"/>
        </w:rPr>
      </w:pPr>
    </w:p>
    <w:p w14:paraId="1649BFB6" w14:textId="43C09D18" w:rsidR="00257BF1" w:rsidRDefault="00257BF1" w:rsidP="00257BF1">
      <w:pPr>
        <w:pStyle w:val="Heading3"/>
      </w:pPr>
      <w:r>
        <w:t>Campaniforme/BA</w:t>
      </w:r>
    </w:p>
    <w:p w14:paraId="4F577BB5" w14:textId="6A31AE5C" w:rsidR="00257BF1" w:rsidRDefault="00257BF1" w:rsidP="00257BF1">
      <w:pPr>
        <w:rPr>
          <w:lang w:val="fr-FR" w:eastAsia="fr-FR"/>
        </w:rPr>
      </w:pPr>
    </w:p>
    <w:p w14:paraId="0EFAF6F0" w14:textId="1E644830" w:rsidR="00257BF1" w:rsidRDefault="00257BF1" w:rsidP="00257BF1">
      <w:pPr>
        <w:rPr>
          <w:lang w:val="fr-FR"/>
        </w:rPr>
      </w:pPr>
      <w:r>
        <w:rPr>
          <w:lang w:val="fr-FR"/>
        </w:rPr>
        <w:t xml:space="preserve">Pendant le Campaniforme/EBA six </w:t>
      </w:r>
      <w:r w:rsidRPr="007E0866">
        <w:rPr>
          <w:i/>
          <w:lang w:val="fr-FR"/>
        </w:rPr>
        <w:t>barrows</w:t>
      </w:r>
      <w:r>
        <w:rPr>
          <w:lang w:val="fr-FR"/>
        </w:rPr>
        <w:t xml:space="preserve"> (BIB 3013)</w:t>
      </w:r>
    </w:p>
    <w:p w14:paraId="08322DA9" w14:textId="080E662B" w:rsidR="00257BF1" w:rsidRDefault="00257BF1" w:rsidP="00257BF1">
      <w:pPr>
        <w:rPr>
          <w:lang w:val="fr-FR"/>
        </w:rPr>
      </w:pPr>
    </w:p>
    <w:p w14:paraId="2B7234D2" w14:textId="08C9A227" w:rsidR="00257BF1" w:rsidRDefault="00257BF1" w:rsidP="00257BF1">
      <w:pPr>
        <w:pStyle w:val="Heading3"/>
      </w:pPr>
      <w:r>
        <w:t>BM</w:t>
      </w:r>
    </w:p>
    <w:p w14:paraId="3A5E590E" w14:textId="508B5257" w:rsidR="00257BF1" w:rsidRDefault="00257BF1" w:rsidP="00257BF1">
      <w:pPr>
        <w:rPr>
          <w:lang w:val="fr-FR"/>
        </w:rPr>
      </w:pPr>
    </w:p>
    <w:p w14:paraId="6C1E7289" w14:textId="671CE83B" w:rsidR="00257BF1" w:rsidRDefault="00257BF1" w:rsidP="00257BF1">
      <w:pPr>
        <w:jc w:val="both"/>
        <w:rPr>
          <w:lang w:val="fr-FR"/>
        </w:rPr>
      </w:pPr>
      <w:r>
        <w:rPr>
          <w:lang w:val="fr-FR"/>
        </w:rPr>
        <w:t>Très peu de restes au MBA (BIB 3013)</w:t>
      </w:r>
    </w:p>
    <w:p w14:paraId="5B060004" w14:textId="103B7877" w:rsidR="00257BF1" w:rsidRDefault="00257BF1" w:rsidP="00257BF1">
      <w:pPr>
        <w:jc w:val="both"/>
        <w:rPr>
          <w:lang w:val="fr-FR"/>
        </w:rPr>
      </w:pPr>
    </w:p>
    <w:p w14:paraId="54892CFE" w14:textId="2C7AA864" w:rsidR="00257BF1" w:rsidRDefault="00257BF1" w:rsidP="00257BF1">
      <w:pPr>
        <w:pStyle w:val="Heading3"/>
      </w:pPr>
      <w:r>
        <w:t>BF</w:t>
      </w:r>
    </w:p>
    <w:p w14:paraId="789ACDFB" w14:textId="65DD053A" w:rsidR="00257BF1" w:rsidRDefault="00257BF1" w:rsidP="00257BF1">
      <w:pPr>
        <w:jc w:val="both"/>
        <w:rPr>
          <w:lang w:val="fr-FR"/>
        </w:rPr>
      </w:pPr>
    </w:p>
    <w:p w14:paraId="6B1E6366" w14:textId="45579571" w:rsidR="00257BF1" w:rsidRDefault="00257BF1" w:rsidP="00257BF1">
      <w:pPr>
        <w:jc w:val="both"/>
        <w:rPr>
          <w:lang w:val="fr-FR"/>
        </w:rPr>
      </w:pPr>
      <w:r>
        <w:rPr>
          <w:lang w:val="fr-FR"/>
        </w:rPr>
        <w:t>A la fin du 11e s aec, plusieurs enclos construits (BIB 3013)</w:t>
      </w:r>
    </w:p>
    <w:p w14:paraId="0BE2AECC" w14:textId="77777777" w:rsidR="00257BF1" w:rsidRPr="00257BF1" w:rsidRDefault="00257BF1" w:rsidP="00257BF1">
      <w:pPr>
        <w:rPr>
          <w:lang w:val="fr-FR" w:eastAsia="fr-FR"/>
        </w:rPr>
      </w:pPr>
    </w:p>
    <w:p w14:paraId="3488A828" w14:textId="79A7D3B4" w:rsidR="00257BF1" w:rsidRDefault="00257BF1" w:rsidP="00242C0F">
      <w:pPr>
        <w:jc w:val="both"/>
        <w:rPr>
          <w:lang w:val="fr-FR"/>
        </w:rPr>
      </w:pPr>
    </w:p>
    <w:p w14:paraId="3671A40A" w14:textId="7557A2B5" w:rsidR="00257BF1" w:rsidRDefault="00257BF1" w:rsidP="00257BF1">
      <w:pPr>
        <w:pStyle w:val="Heading2"/>
      </w:pPr>
      <w:bookmarkStart w:id="4403" w:name="Sit_Cliffs_End_iso"/>
      <w:r>
        <w:lastRenderedPageBreak/>
        <w:t>isotopes</w:t>
      </w:r>
    </w:p>
    <w:bookmarkEnd w:id="4403"/>
    <w:p w14:paraId="3E09FBC1" w14:textId="1035C6BD" w:rsidR="00257BF1" w:rsidRDefault="00257BF1" w:rsidP="00242C0F">
      <w:pPr>
        <w:jc w:val="both"/>
        <w:rPr>
          <w:lang w:val="fr-FR"/>
        </w:rPr>
      </w:pPr>
    </w:p>
    <w:p w14:paraId="7A15EC91" w14:textId="1C3A89CB" w:rsidR="00257BF1" w:rsidRDefault="00257BF1" w:rsidP="00242C0F">
      <w:pPr>
        <w:jc w:val="both"/>
        <w:rPr>
          <w:lang w:val="fr-FR"/>
        </w:rPr>
      </w:pPr>
      <w:r>
        <w:rPr>
          <w:lang w:val="fr-FR"/>
        </w:rPr>
        <w:t xml:space="preserve">Les isotopes ont montrés l'origine diverses des inhumés (BIB 2889) </w:t>
      </w:r>
      <w:r>
        <w:rPr>
          <w:szCs w:val="21"/>
          <w:lang w:val="fr-FR" w:eastAsia="en-GB"/>
        </w:rPr>
        <w:t>Les</w:t>
      </w:r>
      <w:r w:rsidRPr="00257BF1">
        <w:rPr>
          <w:szCs w:val="21"/>
          <w:lang w:val="fr-FR" w:eastAsia="en-GB"/>
        </w:rPr>
        <w:t xml:space="preserve"> données isotopiques de strontium et d'oxygène sur des os humains</w:t>
      </w:r>
      <w:r>
        <w:rPr>
          <w:szCs w:val="21"/>
          <w:lang w:val="fr-FR" w:eastAsia="en-GB"/>
        </w:rPr>
        <w:t xml:space="preserve"> motrent que</w:t>
      </w:r>
      <w:r w:rsidRPr="00257BF1">
        <w:rPr>
          <w:szCs w:val="21"/>
          <w:lang w:val="fr-FR" w:eastAsia="en-GB"/>
        </w:rPr>
        <w:t xml:space="preserve"> plusieurs personnes </w:t>
      </w:r>
      <w:r>
        <w:rPr>
          <w:szCs w:val="21"/>
          <w:lang w:val="fr-FR" w:eastAsia="en-GB"/>
        </w:rPr>
        <w:t xml:space="preserve">sont </w:t>
      </w:r>
      <w:r w:rsidRPr="00257BF1">
        <w:rPr>
          <w:szCs w:val="21"/>
          <w:lang w:val="fr-FR" w:eastAsia="en-GB"/>
        </w:rPr>
        <w:t>originaires du Kent,</w:t>
      </w:r>
      <w:r>
        <w:rPr>
          <w:szCs w:val="21"/>
          <w:lang w:val="fr-FR" w:eastAsia="en-GB"/>
        </w:rPr>
        <w:t xml:space="preserve"> mais que</w:t>
      </w:r>
      <w:r w:rsidRPr="00257BF1">
        <w:rPr>
          <w:szCs w:val="21"/>
          <w:lang w:val="fr-FR" w:eastAsia="en-GB"/>
        </w:rPr>
        <w:t xml:space="preserve"> certains </w:t>
      </w:r>
      <w:r>
        <w:rPr>
          <w:szCs w:val="21"/>
          <w:lang w:val="fr-FR" w:eastAsia="en-GB"/>
        </w:rPr>
        <w:t>autres</w:t>
      </w:r>
      <w:r w:rsidRPr="00257BF1">
        <w:rPr>
          <w:szCs w:val="21"/>
          <w:lang w:val="fr-FR" w:eastAsia="en-GB"/>
        </w:rPr>
        <w:t xml:space="preserve"> présentent des signatures compatibles avec la géologie scandinave, tandis que d'autres pointent vers la Méditerranée occidentale</w:t>
      </w:r>
      <w:r>
        <w:rPr>
          <w:szCs w:val="21"/>
          <w:lang w:val="fr-FR" w:eastAsia="en-GB"/>
        </w:rPr>
        <w:t xml:space="preserve"> </w:t>
      </w:r>
      <w:r w:rsidRPr="00257BF1">
        <w:rPr>
          <w:szCs w:val="21"/>
          <w:lang w:val="fr-FR" w:eastAsia="en-GB"/>
        </w:rPr>
        <w:t>(McKinley et al. 2013). (BIB 3617)</w:t>
      </w:r>
    </w:p>
    <w:p w14:paraId="7902145C" w14:textId="77777777" w:rsidR="00257BF1" w:rsidRDefault="00257BF1" w:rsidP="00257BF1">
      <w:pPr>
        <w:jc w:val="both"/>
        <w:rPr>
          <w:lang w:val="fr-FR"/>
        </w:rPr>
      </w:pPr>
      <w:r>
        <w:rPr>
          <w:lang w:val="fr-FR"/>
        </w:rPr>
        <w:t>Les analyses isotopiques C/N et Sr/O prises sur 26 dents humaines, entre autres, montre que certains individus venait de climats froid ("Scandinave"), et de Méditerranée occidentale, peut-être de la Péninsule ibérique (BIB 3013) 7 individus "migrants" de Sud Bretagne (</w:t>
      </w:r>
      <w:r>
        <w:rPr>
          <w:i/>
          <w:lang w:val="fr-FR"/>
        </w:rPr>
        <w:t>south of Britain</w:t>
      </w:r>
      <w:r>
        <w:rPr>
          <w:lang w:val="fr-FR"/>
        </w:rPr>
        <w:t>) et de Scandinavie (BIB 3014)</w:t>
      </w:r>
    </w:p>
    <w:p w14:paraId="069B7C7D" w14:textId="77777777" w:rsidR="00257BF1" w:rsidRDefault="00257BF1" w:rsidP="00242C0F">
      <w:pPr>
        <w:jc w:val="both"/>
        <w:rPr>
          <w:lang w:val="fr-FR"/>
        </w:rPr>
      </w:pPr>
    </w:p>
    <w:p w14:paraId="598FECA7" w14:textId="77777777" w:rsidR="009D3D6D" w:rsidRDefault="009D3D6D" w:rsidP="00242C0F">
      <w:pPr>
        <w:jc w:val="both"/>
        <w:rPr>
          <w:lang w:val="fr-FR"/>
        </w:rPr>
      </w:pPr>
    </w:p>
    <w:p w14:paraId="0176AA4C" w14:textId="77777777" w:rsidR="009D3D6D" w:rsidRDefault="009D3D6D" w:rsidP="00426FF9">
      <w:pPr>
        <w:pStyle w:val="Heading1"/>
      </w:pPr>
      <w:bookmarkStart w:id="4404" w:name="Sit_Vikso"/>
      <w:r>
        <w:t>VIKSO</w:t>
      </w:r>
    </w:p>
    <w:bookmarkEnd w:id="4404"/>
    <w:p w14:paraId="406FE11A" w14:textId="77777777" w:rsidR="003C28EA" w:rsidRDefault="009D3D6D" w:rsidP="00242C0F">
      <w:pPr>
        <w:jc w:val="both"/>
        <w:rPr>
          <w:lang w:val="fr-FR"/>
        </w:rPr>
      </w:pPr>
      <w:r>
        <w:rPr>
          <w:lang w:val="fr-FR"/>
        </w:rPr>
        <w:t>Viksø</w:t>
      </w:r>
    </w:p>
    <w:p w14:paraId="1F1B84D4" w14:textId="77777777" w:rsidR="009D3D6D" w:rsidRDefault="009D3D6D" w:rsidP="00242C0F">
      <w:pPr>
        <w:jc w:val="both"/>
        <w:rPr>
          <w:lang w:val="fr-FR"/>
        </w:rPr>
      </w:pPr>
    </w:p>
    <w:p w14:paraId="7DC38AE9" w14:textId="2BBDDC3A" w:rsidR="009D3D6D" w:rsidRDefault="009D3D6D" w:rsidP="00242C0F">
      <w:pPr>
        <w:jc w:val="both"/>
        <w:rPr>
          <w:lang w:val="fr-FR"/>
        </w:rPr>
      </w:pPr>
      <w:r>
        <w:rPr>
          <w:lang w:val="fr-FR"/>
        </w:rPr>
        <w:t>2 casques en bronze (</w:t>
      </w:r>
      <w:r w:rsidRPr="009D3D6D">
        <w:rPr>
          <w:i/>
          <w:lang w:val="fr-FR"/>
        </w:rPr>
        <w:t>twin helmets</w:t>
      </w:r>
      <w:r>
        <w:rPr>
          <w:lang w:val="fr-FR"/>
        </w:rPr>
        <w:t xml:space="preserve">) attribués à la </w:t>
      </w:r>
      <w:hyperlink r:id="rId10886" w:anchor="Cul_Bronze_Final__Nordique_per4" w:history="1">
        <w:r>
          <w:rPr>
            <w:rStyle w:val="Hyperlink"/>
            <w:lang w:val="fr-FR"/>
          </w:rPr>
          <w:t>période 4</w:t>
        </w:r>
      </w:hyperlink>
      <w:r>
        <w:rPr>
          <w:lang w:val="fr-FR"/>
        </w:rPr>
        <w:t>, ca. 1200-1100 (BIB 2993) Pratiquement réalisés avec les mêmes élemnts (étain: 16,8%, etc.)</w:t>
      </w:r>
      <w:r w:rsidRPr="009D3D6D">
        <w:rPr>
          <w:lang w:val="fr-FR"/>
        </w:rPr>
        <w:t xml:space="preserve"> </w:t>
      </w:r>
      <w:r>
        <w:rPr>
          <w:lang w:val="fr-FR"/>
        </w:rPr>
        <w:t>(BIB 2993)</w:t>
      </w:r>
    </w:p>
    <w:p w14:paraId="51B4FAF0" w14:textId="77777777" w:rsidR="009D3D6D" w:rsidRDefault="009D3D6D" w:rsidP="00242C0F">
      <w:pPr>
        <w:jc w:val="both"/>
        <w:rPr>
          <w:lang w:val="fr-FR"/>
        </w:rPr>
      </w:pPr>
    </w:p>
    <w:p w14:paraId="270BB16A" w14:textId="5DA43664" w:rsidR="009D3D6D" w:rsidRDefault="009D3D6D" w:rsidP="00242C0F">
      <w:pPr>
        <w:jc w:val="both"/>
        <w:rPr>
          <w:lang w:val="fr-FR"/>
        </w:rPr>
      </w:pPr>
      <w:r>
        <w:rPr>
          <w:lang w:val="fr-FR"/>
        </w:rPr>
        <w:t>Crète, cornes de bovidés, décorations d'yeux exhorbités (</w:t>
      </w:r>
      <w:r w:rsidRPr="009D3D6D">
        <w:rPr>
          <w:i/>
          <w:lang w:val="fr-FR"/>
        </w:rPr>
        <w:t>bulging eyes</w:t>
      </w:r>
      <w:r>
        <w:rPr>
          <w:lang w:val="fr-FR"/>
        </w:rPr>
        <w:t xml:space="preserve">) [large cupules] de type </w:t>
      </w:r>
      <w:hyperlink r:id="rId10887" w:anchor="Cul_Art_TAC_T_x_VogelBarken" w:history="1">
        <w:r w:rsidRPr="009D3D6D">
          <w:rPr>
            <w:rStyle w:val="Hyperlink"/>
            <w:i/>
            <w:lang w:val="fr-FR"/>
          </w:rPr>
          <w:t>Vogelsonnenbarken</w:t>
        </w:r>
      </w:hyperlink>
      <w:r>
        <w:rPr>
          <w:lang w:val="fr-FR"/>
        </w:rPr>
        <w:t xml:space="preserve"> (BIB 2993)</w:t>
      </w:r>
    </w:p>
    <w:p w14:paraId="06A1FC63" w14:textId="77777777" w:rsidR="009D3D6D" w:rsidRDefault="009D3D6D" w:rsidP="00242C0F">
      <w:pPr>
        <w:jc w:val="both"/>
        <w:rPr>
          <w:lang w:val="fr-FR"/>
        </w:rPr>
      </w:pPr>
    </w:p>
    <w:p w14:paraId="0F5C2361" w14:textId="77777777" w:rsidR="009D3D6D" w:rsidRDefault="009D3D6D" w:rsidP="00242C0F">
      <w:pPr>
        <w:jc w:val="both"/>
        <w:rPr>
          <w:lang w:val="fr-FR"/>
        </w:rPr>
      </w:pPr>
      <w:r>
        <w:rPr>
          <w:lang w:val="fr-FR"/>
        </w:rPr>
        <w:t>comparaison: Fogdarp, Grevensvoenge (BIB 2993)</w:t>
      </w:r>
    </w:p>
    <w:p w14:paraId="5CC609AB" w14:textId="77777777" w:rsidR="008642C3" w:rsidRDefault="008642C3" w:rsidP="00242C0F">
      <w:pPr>
        <w:jc w:val="both"/>
        <w:rPr>
          <w:lang w:val="fr-FR"/>
        </w:rPr>
      </w:pPr>
    </w:p>
    <w:p w14:paraId="346DBF43" w14:textId="77777777" w:rsidR="008642C3" w:rsidRDefault="008642C3" w:rsidP="00426FF9">
      <w:pPr>
        <w:pStyle w:val="Heading1"/>
      </w:pPr>
      <w:bookmarkStart w:id="4405" w:name="Sit_Melksham"/>
      <w:r>
        <w:t>MELKSHAM</w:t>
      </w:r>
    </w:p>
    <w:bookmarkEnd w:id="4405"/>
    <w:p w14:paraId="714F3485" w14:textId="77777777" w:rsidR="008642C3" w:rsidRDefault="008642C3" w:rsidP="00242C0F">
      <w:pPr>
        <w:jc w:val="both"/>
        <w:rPr>
          <w:lang w:val="fr-FR"/>
        </w:rPr>
      </w:pPr>
    </w:p>
    <w:p w14:paraId="069EC197" w14:textId="6508AC70" w:rsidR="008642C3" w:rsidRPr="009D3D6D" w:rsidRDefault="008642C3" w:rsidP="00242C0F">
      <w:pPr>
        <w:jc w:val="both"/>
        <w:rPr>
          <w:lang w:val="fr-FR"/>
        </w:rPr>
      </w:pPr>
      <w:r>
        <w:rPr>
          <w:lang w:val="fr-FR"/>
        </w:rPr>
        <w:t>Les</w:t>
      </w:r>
      <w:r w:rsidR="00DE55E6">
        <w:rPr>
          <w:lang w:val="fr-FR"/>
        </w:rPr>
        <w:t xml:space="preserve"> phalères de ce dépôt de la fin</w:t>
      </w:r>
      <w:r>
        <w:rPr>
          <w:lang w:val="fr-FR"/>
        </w:rPr>
        <w:t xml:space="preserve"> du Bronze (phalères, pointes de </w:t>
      </w:r>
      <w:hyperlink r:id="rId10888" w:anchor="Typ_Arm_Lance" w:history="1">
        <w:r w:rsidR="00DE55E6" w:rsidRPr="00DE55E6">
          <w:rPr>
            <w:rStyle w:val="Hyperlink"/>
            <w:lang w:val="fr-FR"/>
          </w:rPr>
          <w:t>lances</w:t>
        </w:r>
      </w:hyperlink>
      <w:r>
        <w:rPr>
          <w:lang w:val="fr-FR"/>
        </w:rPr>
        <w:t xml:space="preserve">, etc.) sont possiblement des cardiophylax </w:t>
      </w:r>
      <w:r w:rsidRPr="008642C3">
        <w:rPr>
          <w:lang w:val="fr-FR"/>
        </w:rPr>
        <w:t>(BIB C. Marcigny in BIB 3233)</w:t>
      </w:r>
      <w:r>
        <w:rPr>
          <w:lang w:val="fr-FR"/>
        </w:rPr>
        <w:t xml:space="preserve"> Ces "phalères" présentent des traces de coups </w:t>
      </w:r>
      <w:r w:rsidRPr="008642C3">
        <w:rPr>
          <w:lang w:val="fr-FR"/>
        </w:rPr>
        <w:t>(BIB C. Marcigny in BIB 3233)</w:t>
      </w:r>
    </w:p>
    <w:p w14:paraId="1375674B" w14:textId="77777777" w:rsidR="009D3D6D" w:rsidRDefault="009D3D6D" w:rsidP="00242C0F">
      <w:pPr>
        <w:jc w:val="both"/>
        <w:rPr>
          <w:lang w:val="fr-FR"/>
        </w:rPr>
      </w:pPr>
    </w:p>
    <w:p w14:paraId="1A086CE2" w14:textId="77777777" w:rsidR="003C28EA" w:rsidRDefault="003C28EA" w:rsidP="00426FF9">
      <w:pPr>
        <w:pStyle w:val="Heading1"/>
      </w:pPr>
      <w:bookmarkStart w:id="4406" w:name="Sit_Froslunda"/>
      <w:r>
        <w:t>FROSLUNDA</w:t>
      </w:r>
    </w:p>
    <w:bookmarkEnd w:id="4406"/>
    <w:p w14:paraId="5045DC43" w14:textId="77777777" w:rsidR="003C28EA" w:rsidRPr="00B213D2" w:rsidRDefault="000329E9" w:rsidP="00242C0F">
      <w:pPr>
        <w:jc w:val="both"/>
        <w:rPr>
          <w:sz w:val="20"/>
          <w:szCs w:val="20"/>
          <w:lang w:val="fr-FR"/>
        </w:rPr>
      </w:pPr>
      <w:r w:rsidRPr="00B213D2">
        <w:rPr>
          <w:sz w:val="20"/>
          <w:szCs w:val="20"/>
          <w:lang w:val="fr-FR"/>
        </w:rPr>
        <w:t>Fröslunda</w:t>
      </w:r>
    </w:p>
    <w:p w14:paraId="231FDF17" w14:textId="77777777" w:rsidR="000329E9" w:rsidRDefault="000329E9" w:rsidP="00242C0F">
      <w:pPr>
        <w:jc w:val="both"/>
        <w:rPr>
          <w:lang w:val="fr-FR"/>
        </w:rPr>
      </w:pPr>
    </w:p>
    <w:p w14:paraId="18BE4CA6" w14:textId="50CD6A02" w:rsidR="000329E9" w:rsidRDefault="00B87DB7" w:rsidP="00242C0F">
      <w:pPr>
        <w:jc w:val="both"/>
        <w:rPr>
          <w:lang w:val="fr-FR"/>
        </w:rPr>
      </w:pPr>
      <w:r>
        <w:rPr>
          <w:lang w:val="fr-FR"/>
        </w:rPr>
        <w:t>Froslunda (</w:t>
      </w:r>
      <w:r w:rsidR="00B10051" w:rsidRPr="00B10051">
        <w:rPr>
          <w:lang w:val="fr-FR"/>
        </w:rPr>
        <w:t>Västergötland</w:t>
      </w:r>
      <w:r w:rsidR="00B10051">
        <w:rPr>
          <w:lang w:val="fr-FR"/>
        </w:rPr>
        <w:t xml:space="preserve">, </w:t>
      </w:r>
      <w:r w:rsidR="00B10051" w:rsidRPr="00B10051">
        <w:rPr>
          <w:szCs w:val="13"/>
          <w:lang w:val="fr-FR" w:eastAsia="en-GB"/>
        </w:rPr>
        <w:t>Sunnersberg</w:t>
      </w:r>
      <w:r>
        <w:rPr>
          <w:szCs w:val="13"/>
          <w:lang w:val="fr-FR" w:eastAsia="en-GB"/>
        </w:rPr>
        <w:t>) dans l'ouest de la</w:t>
      </w:r>
      <w:r w:rsidR="00B10051">
        <w:rPr>
          <w:szCs w:val="13"/>
          <w:lang w:val="fr-FR" w:eastAsia="en-GB"/>
        </w:rPr>
        <w:t xml:space="preserve"> Suède. </w:t>
      </w:r>
      <w:r w:rsidR="00AC5117" w:rsidRPr="00B10051">
        <w:rPr>
          <w:lang w:val="fr-FR"/>
        </w:rPr>
        <w:t>B</w:t>
      </w:r>
      <w:r w:rsidR="000329E9" w:rsidRPr="00B10051">
        <w:rPr>
          <w:lang w:val="fr-FR"/>
        </w:rPr>
        <w:t>aie</w:t>
      </w:r>
      <w:r w:rsidR="000329E9" w:rsidRPr="000329E9">
        <w:rPr>
          <w:lang w:val="fr-FR"/>
        </w:rPr>
        <w:t xml:space="preserve"> asséchée du lac Vänern, près de Fröslunda, </w:t>
      </w:r>
      <w:r w:rsidR="00EC1892" w:rsidRPr="003C28EA">
        <w:rPr>
          <w:szCs w:val="20"/>
          <w:lang w:val="fr-FR"/>
        </w:rPr>
        <w:t xml:space="preserve">dans l'ouest de la Suède </w:t>
      </w:r>
      <w:r w:rsidR="000329E9">
        <w:rPr>
          <w:lang w:val="fr-FR"/>
        </w:rPr>
        <w:t xml:space="preserve">(BIB 2954) 18 boucliers de type </w:t>
      </w:r>
      <w:hyperlink r:id="rId10889" w:anchor="Cul_Precoloniale_Obj_bouclier_Herzsprung" w:history="1">
        <w:r w:rsidR="000329E9" w:rsidRPr="003C28EA">
          <w:rPr>
            <w:rStyle w:val="Hyperlink"/>
            <w:szCs w:val="20"/>
            <w:lang w:val="fr-FR"/>
          </w:rPr>
          <w:t>Herzsprung</w:t>
        </w:r>
      </w:hyperlink>
      <w:r w:rsidR="000329E9" w:rsidRPr="003C28EA">
        <w:rPr>
          <w:szCs w:val="20"/>
          <w:lang w:val="fr-FR"/>
        </w:rPr>
        <w:t xml:space="preserve"> </w:t>
      </w:r>
      <w:r w:rsidR="000329E9">
        <w:rPr>
          <w:lang w:val="fr-FR"/>
        </w:rPr>
        <w:t>(BIB 2954)</w:t>
      </w:r>
    </w:p>
    <w:p w14:paraId="578F473B" w14:textId="77777777" w:rsidR="00B10051" w:rsidRDefault="00B10051" w:rsidP="00242C0F">
      <w:pPr>
        <w:jc w:val="both"/>
      </w:pPr>
      <w:r w:rsidRPr="00B10051">
        <w:t>Dépôt</w:t>
      </w:r>
      <w:r>
        <w:t xml:space="preserve"> exceptionnel</w:t>
      </w:r>
      <w:r w:rsidRPr="00B10051">
        <w:t>, "</w:t>
      </w:r>
      <w:r w:rsidRPr="00B10051">
        <w:rPr>
          <w:i/>
        </w:rPr>
        <w:t>ritual hoarding of costly gear, normally not linked to other forms of metal deposition</w:t>
      </w:r>
      <w:r>
        <w:t>"</w:t>
      </w:r>
      <w:r w:rsidRPr="00B10051">
        <w:t xml:space="preserve"> </w:t>
      </w:r>
      <w:r>
        <w:t xml:space="preserve">pour Kristiansen </w:t>
      </w:r>
      <w:r w:rsidRPr="00B10051">
        <w:t>(BIB 2991)</w:t>
      </w:r>
    </w:p>
    <w:p w14:paraId="2EAC94DA" w14:textId="77777777" w:rsidR="00B87DB7" w:rsidRDefault="00B87DB7" w:rsidP="00242C0F">
      <w:pPr>
        <w:jc w:val="both"/>
      </w:pPr>
    </w:p>
    <w:p w14:paraId="2DD730AF" w14:textId="7AB7B000" w:rsidR="00B10051" w:rsidRPr="00B10051" w:rsidRDefault="003C28EA" w:rsidP="002D1AD2">
      <w:pPr>
        <w:jc w:val="both"/>
        <w:rPr>
          <w:szCs w:val="20"/>
          <w:lang w:val="fr-FR"/>
        </w:rPr>
      </w:pPr>
      <w:r w:rsidRPr="003C28EA">
        <w:rPr>
          <w:szCs w:val="20"/>
          <w:lang w:val="fr-FR"/>
        </w:rPr>
        <w:t xml:space="preserve">Les deux boucliers de type </w:t>
      </w:r>
      <w:hyperlink r:id="rId10890" w:anchor="Cul_Precoloniale_Obj_bouclier_Herzsprung" w:history="1">
        <w:r w:rsidRPr="003C28EA">
          <w:rPr>
            <w:rStyle w:val="Hyperlink"/>
            <w:szCs w:val="20"/>
            <w:lang w:val="fr-FR"/>
          </w:rPr>
          <w:t>Herzsprung</w:t>
        </w:r>
      </w:hyperlink>
      <w:r w:rsidRPr="003C28EA">
        <w:rPr>
          <w:szCs w:val="20"/>
          <w:lang w:val="fr-FR"/>
        </w:rPr>
        <w:t xml:space="preserve"> de Fröslunda sont fabriqués de cuivre du massif d'</w:t>
      </w:r>
      <w:r w:rsidR="001F6874">
        <w:rPr>
          <w:szCs w:val="20"/>
          <w:lang w:val="fr-FR"/>
        </w:rPr>
        <w:t xml:space="preserve"> </w:t>
      </w:r>
      <w:hyperlink r:id="rId10891" w:anchor="Sit_IPB_zone_OssaMorena" w:history="1">
        <w:r w:rsidRPr="00175810">
          <w:rPr>
            <w:rStyle w:val="Hyperlink"/>
            <w:szCs w:val="20"/>
            <w:lang w:val="fr-FR"/>
          </w:rPr>
          <w:t>Ossa-Morena</w:t>
        </w:r>
      </w:hyperlink>
      <w:r w:rsidRPr="003C28EA">
        <w:rPr>
          <w:szCs w:val="20"/>
          <w:lang w:val="fr-FR"/>
        </w:rPr>
        <w:t>.</w:t>
      </w:r>
      <w:r>
        <w:rPr>
          <w:szCs w:val="20"/>
          <w:lang w:val="fr-FR"/>
        </w:rPr>
        <w:t xml:space="preserve"> </w:t>
      </w:r>
      <w:r w:rsidRPr="003C28EA">
        <w:rPr>
          <w:szCs w:val="20"/>
          <w:lang w:val="fr-FR"/>
        </w:rPr>
        <w:t>Ces soi</w:t>
      </w:r>
      <w:r w:rsidR="00EC1892">
        <w:rPr>
          <w:szCs w:val="20"/>
          <w:lang w:val="fr-FR"/>
        </w:rPr>
        <w:t>t</w:t>
      </w:r>
      <w:r w:rsidRPr="003C28EA">
        <w:rPr>
          <w:szCs w:val="20"/>
          <w:lang w:val="fr-FR"/>
        </w:rPr>
        <w:t>-disant boucliers de Fröslunda les boucliers sont datés d'environ 1100 - 800 av. (Uckelmann 2012).(BIB 2889)</w:t>
      </w:r>
      <w:r w:rsidR="000329E9">
        <w:rPr>
          <w:szCs w:val="20"/>
          <w:lang w:val="fr-FR"/>
        </w:rPr>
        <w:t xml:space="preserve"> </w:t>
      </w:r>
      <w:r w:rsidR="00B10051">
        <w:rPr>
          <w:szCs w:val="20"/>
          <w:lang w:val="fr-FR"/>
        </w:rPr>
        <w:t xml:space="preserve">900-700 (BIB 2991). Les deux boucliers de type </w:t>
      </w:r>
      <w:hyperlink r:id="rId10892" w:anchor="Cul_Precoloniale_Obj_bouclier_Herzsprung" w:history="1">
        <w:r w:rsidR="00B10051" w:rsidRPr="003C28EA">
          <w:rPr>
            <w:rStyle w:val="Hyperlink"/>
            <w:szCs w:val="20"/>
            <w:lang w:val="fr-FR"/>
          </w:rPr>
          <w:t>Herzsprung</w:t>
        </w:r>
      </w:hyperlink>
      <w:r w:rsidR="00B10051" w:rsidRPr="00B10051">
        <w:rPr>
          <w:lang w:val="fr-FR"/>
        </w:rPr>
        <w:t xml:space="preserve">, attribués à la </w:t>
      </w:r>
      <w:hyperlink r:id="rId10893" w:anchor="Cul_Bronze_Final__Nordique_per5" w:history="1">
        <w:r w:rsidR="00B10051">
          <w:rPr>
            <w:rStyle w:val="Hyperlink"/>
            <w:lang w:val="fr-FR"/>
          </w:rPr>
          <w:t>période 5</w:t>
        </w:r>
      </w:hyperlink>
      <w:r w:rsidR="00B10051">
        <w:rPr>
          <w:lang w:val="fr-FR"/>
        </w:rPr>
        <w:t xml:space="preserve"> du Bronze Nordique</w:t>
      </w:r>
      <w:r w:rsidR="00B10051" w:rsidRPr="00B10051">
        <w:rPr>
          <w:lang w:val="fr-FR"/>
        </w:rPr>
        <w:t>, sont très similaires dans leur composition métallique</w:t>
      </w:r>
      <w:r w:rsidR="00B10051">
        <w:rPr>
          <w:lang w:val="fr-FR"/>
        </w:rPr>
        <w:t>, avec d'importantes concentrartion de cobalt,</w:t>
      </w:r>
      <w:r w:rsidR="00B10051" w:rsidRPr="00B10051">
        <w:rPr>
          <w:lang w:val="fr-FR"/>
        </w:rPr>
        <w:t xml:space="preserve"> et peuvent </w:t>
      </w:r>
      <w:r w:rsidR="00B10051">
        <w:rPr>
          <w:lang w:val="fr-FR"/>
        </w:rPr>
        <w:t xml:space="preserve">être distingués du reste des artefacts étudiés </w:t>
      </w:r>
      <w:r w:rsidR="00B10051">
        <w:rPr>
          <w:szCs w:val="20"/>
          <w:lang w:val="fr-FR"/>
        </w:rPr>
        <w:t>(BIB 2991)</w:t>
      </w:r>
      <w:r w:rsidR="00B87DB7">
        <w:rPr>
          <w:szCs w:val="20"/>
          <w:lang w:val="fr-FR"/>
        </w:rPr>
        <w:t>. 2 boucliers en cuivre de d'</w:t>
      </w:r>
      <w:r w:rsidR="001E76AB">
        <w:rPr>
          <w:szCs w:val="20"/>
          <w:lang w:val="fr-FR"/>
        </w:rPr>
        <w:t xml:space="preserve"> </w:t>
      </w:r>
      <w:hyperlink r:id="rId10894" w:anchor="Sit_IPB_zone_OssaMorena" w:history="1">
        <w:r w:rsidR="00B87DB7" w:rsidRPr="00175810">
          <w:rPr>
            <w:rStyle w:val="Hyperlink"/>
            <w:szCs w:val="20"/>
            <w:lang w:val="fr-FR"/>
          </w:rPr>
          <w:t>Ossa-Morena</w:t>
        </w:r>
      </w:hyperlink>
      <w:r w:rsidR="00B87DB7" w:rsidRPr="00B87DB7">
        <w:rPr>
          <w:lang w:val="fr-FR"/>
        </w:rPr>
        <w:t xml:space="preserve">, datés de ~1100-800 BC, portant le symbole Herzprung, trouvant des comparaisons avec les stèles </w:t>
      </w:r>
      <w:r w:rsidR="00B87DB7">
        <w:rPr>
          <w:lang w:val="fr-FR"/>
        </w:rPr>
        <w:t>d</w:t>
      </w:r>
      <w:r w:rsidR="00B87DB7" w:rsidRPr="00B87DB7">
        <w:rPr>
          <w:lang w:val="fr-FR"/>
        </w:rPr>
        <w:t>'Extrémadure</w:t>
      </w:r>
      <w:r w:rsidR="00B87DB7">
        <w:rPr>
          <w:lang w:val="fr-FR"/>
        </w:rPr>
        <w:t xml:space="preserve"> (Harrison 2004) alors que dans cette même région on trouve de l' </w:t>
      </w:r>
      <w:hyperlink r:id="rId10895" w:anchor="Sit_Ambre" w:history="1">
        <w:r w:rsidR="00B87DB7" w:rsidRPr="00B87DB7">
          <w:rPr>
            <w:rStyle w:val="Hyperlink"/>
            <w:lang w:val="fr-FR"/>
          </w:rPr>
          <w:t>ambre</w:t>
        </w:r>
      </w:hyperlink>
      <w:r w:rsidR="00B87DB7">
        <w:rPr>
          <w:lang w:val="fr-FR"/>
        </w:rPr>
        <w:t xml:space="preserve"> (</w:t>
      </w:r>
      <w:r w:rsidR="00B87DB7" w:rsidRPr="00B87DB7">
        <w:rPr>
          <w:lang w:val="fr-FR"/>
        </w:rPr>
        <w:t>Murillo-Barroso &amp; Martinón-Torres 2012) (BIB 2992)</w:t>
      </w:r>
    </w:p>
    <w:p w14:paraId="337379F9" w14:textId="77777777" w:rsidR="000329E9" w:rsidRDefault="000329E9" w:rsidP="003C28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Cs w:val="20"/>
          <w:lang w:val="fr-FR"/>
        </w:rPr>
      </w:pPr>
    </w:p>
    <w:p w14:paraId="701B1B79" w14:textId="77777777" w:rsidR="000329E9" w:rsidRPr="00426FF9" w:rsidRDefault="000329E9" w:rsidP="00426FF9">
      <w:pPr>
        <w:pStyle w:val="Heading1"/>
        <w:rPr>
          <w:lang w:val="en-US"/>
        </w:rPr>
      </w:pPr>
      <w:bookmarkStart w:id="4407" w:name="Sit_Herzsprung"/>
      <w:r w:rsidRPr="00426FF9">
        <w:rPr>
          <w:lang w:val="en-US"/>
        </w:rPr>
        <w:t>HERZSPRUNG</w:t>
      </w:r>
    </w:p>
    <w:bookmarkEnd w:id="4407"/>
    <w:p w14:paraId="5AF9DEE0" w14:textId="77777777" w:rsidR="000329E9" w:rsidRPr="00FB5C7F" w:rsidRDefault="000329E9" w:rsidP="003C28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0"/>
          <w:szCs w:val="20"/>
        </w:rPr>
      </w:pPr>
      <w:r w:rsidRPr="00FB5C7F">
        <w:rPr>
          <w:sz w:val="20"/>
          <w:szCs w:val="20"/>
        </w:rPr>
        <w:t>Herzsprung</w:t>
      </w:r>
    </w:p>
    <w:p w14:paraId="3EE82332" w14:textId="77777777" w:rsidR="000329E9" w:rsidRPr="00366760" w:rsidRDefault="000329E9" w:rsidP="003C28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Cs w:val="20"/>
        </w:rPr>
      </w:pPr>
    </w:p>
    <w:p w14:paraId="6A9B1D9D" w14:textId="686C9BFC" w:rsidR="000329E9" w:rsidRPr="000329E9" w:rsidRDefault="000329E9" w:rsidP="003C28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Cs w:val="20"/>
          <w:lang w:val="fr-FR"/>
        </w:rPr>
      </w:pPr>
      <w:r w:rsidRPr="00366760">
        <w:rPr>
          <w:szCs w:val="20"/>
        </w:rPr>
        <w:t xml:space="preserve">Saxony-Anhalt, Northern Germany. </w:t>
      </w:r>
      <w:r>
        <w:rPr>
          <w:szCs w:val="20"/>
          <w:lang w:val="fr-FR"/>
        </w:rPr>
        <w:t xml:space="preserve">Découverte de boucliers en V qui donne son nom au bouclier de </w:t>
      </w:r>
      <w:r w:rsidRPr="003C28EA">
        <w:rPr>
          <w:szCs w:val="20"/>
          <w:lang w:val="fr-FR"/>
        </w:rPr>
        <w:t xml:space="preserve">type </w:t>
      </w:r>
      <w:hyperlink r:id="rId10896" w:anchor="Cul_Precoloniale_Obj_bouclier_Herzsprung" w:history="1">
        <w:r w:rsidRPr="003C28EA">
          <w:rPr>
            <w:rStyle w:val="Hyperlink"/>
            <w:szCs w:val="20"/>
            <w:lang w:val="fr-FR"/>
          </w:rPr>
          <w:t>Herzsprung</w:t>
        </w:r>
      </w:hyperlink>
      <w:r w:rsidRPr="000329E9">
        <w:rPr>
          <w:lang w:val="fr-FR"/>
        </w:rPr>
        <w:t xml:space="preserve"> </w:t>
      </w:r>
      <w:r>
        <w:rPr>
          <w:lang w:val="fr-FR"/>
        </w:rPr>
        <w:t>(SS BIB) 2 boucliers (BIB 2954)</w:t>
      </w:r>
    </w:p>
    <w:p w14:paraId="5BCBF1D1" w14:textId="77777777" w:rsidR="003C28EA" w:rsidRDefault="003C28EA" w:rsidP="00242C0F">
      <w:pPr>
        <w:jc w:val="both"/>
        <w:rPr>
          <w:lang w:val="fr-FR"/>
        </w:rPr>
      </w:pPr>
    </w:p>
    <w:p w14:paraId="3A08BA57" w14:textId="77777777" w:rsidR="003C28EA" w:rsidRDefault="003C28EA" w:rsidP="00426FF9">
      <w:pPr>
        <w:pStyle w:val="Heading1"/>
      </w:pPr>
      <w:bookmarkStart w:id="4408" w:name="Sit_Grevensvaenge"/>
      <w:r>
        <w:t>GREVENSVAENGE</w:t>
      </w:r>
    </w:p>
    <w:bookmarkEnd w:id="4408"/>
    <w:p w14:paraId="7BE16628" w14:textId="77777777" w:rsidR="003C28EA" w:rsidRPr="00EC286A" w:rsidRDefault="000329E9" w:rsidP="00242C0F">
      <w:pPr>
        <w:jc w:val="both"/>
        <w:rPr>
          <w:iCs/>
          <w:sz w:val="20"/>
          <w:szCs w:val="14"/>
          <w:lang w:val="fr-FR" w:eastAsia="en-GB"/>
        </w:rPr>
      </w:pPr>
      <w:r w:rsidRPr="00EC286A">
        <w:rPr>
          <w:iCs/>
          <w:sz w:val="20"/>
          <w:szCs w:val="14"/>
          <w:lang w:val="fr-FR" w:eastAsia="en-GB"/>
        </w:rPr>
        <w:t>Grevensvaenge</w:t>
      </w:r>
    </w:p>
    <w:p w14:paraId="11190279" w14:textId="77777777" w:rsidR="000329E9" w:rsidRPr="000329E9" w:rsidRDefault="000329E9" w:rsidP="00242C0F">
      <w:pPr>
        <w:jc w:val="both"/>
        <w:rPr>
          <w:i/>
          <w:iCs/>
          <w:szCs w:val="14"/>
          <w:lang w:val="fr-FR" w:eastAsia="en-GB"/>
        </w:rPr>
      </w:pPr>
    </w:p>
    <w:p w14:paraId="07808BD7" w14:textId="3CC7D562" w:rsidR="003C28EA" w:rsidRDefault="003C28EA" w:rsidP="00242C0F">
      <w:pPr>
        <w:jc w:val="both"/>
        <w:rPr>
          <w:iCs/>
          <w:szCs w:val="14"/>
          <w:lang w:val="fr-FR" w:eastAsia="en-GB"/>
        </w:rPr>
      </w:pPr>
      <w:r w:rsidRPr="003C28EA">
        <w:rPr>
          <w:iCs/>
          <w:szCs w:val="14"/>
          <w:lang w:val="fr-FR" w:eastAsia="en-GB"/>
        </w:rPr>
        <w:t xml:space="preserve">A Grevensvænge (Danemark), </w:t>
      </w:r>
      <w:r w:rsidR="00B10051">
        <w:rPr>
          <w:iCs/>
          <w:szCs w:val="14"/>
          <w:lang w:val="fr-FR" w:eastAsia="en-GB"/>
        </w:rPr>
        <w:t>[</w:t>
      </w:r>
      <w:r w:rsidRPr="003C28EA">
        <w:rPr>
          <w:iCs/>
          <w:szCs w:val="14"/>
          <w:lang w:val="fr-FR" w:eastAsia="en-GB"/>
        </w:rPr>
        <w:t>représentation de</w:t>
      </w:r>
      <w:r w:rsidR="00B10051">
        <w:rPr>
          <w:iCs/>
          <w:szCs w:val="14"/>
          <w:lang w:val="fr-FR" w:eastAsia="en-GB"/>
        </w:rPr>
        <w:t>]</w:t>
      </w:r>
      <w:r w:rsidRPr="003C28EA">
        <w:rPr>
          <w:iCs/>
          <w:szCs w:val="14"/>
          <w:lang w:val="fr-FR" w:eastAsia="en-GB"/>
        </w:rPr>
        <w:t xml:space="preserve"> statuette en bronze de guerriers à </w:t>
      </w:r>
      <w:hyperlink r:id="rId10897" w:anchor="Cul_Steles_Corse_thm_casque_cornes" w:history="1">
        <w:r w:rsidRPr="003C28EA">
          <w:rPr>
            <w:rStyle w:val="Hyperlink"/>
            <w:iCs/>
            <w:szCs w:val="14"/>
            <w:lang w:val="fr-FR" w:eastAsia="en-GB"/>
          </w:rPr>
          <w:t>casque à cornes</w:t>
        </w:r>
      </w:hyperlink>
      <w:r w:rsidRPr="003C28EA">
        <w:rPr>
          <w:iCs/>
          <w:szCs w:val="14"/>
          <w:lang w:val="fr-FR" w:eastAsia="en-GB"/>
        </w:rPr>
        <w:t xml:space="preserve"> datés de 1200-800 aec (BIB 2889)</w:t>
      </w:r>
    </w:p>
    <w:p w14:paraId="69816D34" w14:textId="77777777" w:rsidR="00FA1184" w:rsidRDefault="00FA1184" w:rsidP="00242C0F">
      <w:pPr>
        <w:jc w:val="both"/>
        <w:rPr>
          <w:iCs/>
          <w:szCs w:val="14"/>
          <w:lang w:val="fr-FR" w:eastAsia="en-GB"/>
        </w:rPr>
      </w:pPr>
    </w:p>
    <w:p w14:paraId="25474347" w14:textId="77777777" w:rsidR="00FA1184" w:rsidRDefault="00FA1184" w:rsidP="00426FF9">
      <w:pPr>
        <w:pStyle w:val="Heading1"/>
      </w:pPr>
      <w:bookmarkStart w:id="4409" w:name="Sit_Ostergotland"/>
      <w:r>
        <w:t>OSTERGOTLAND</w:t>
      </w:r>
    </w:p>
    <w:p w14:paraId="39ECB709" w14:textId="77777777" w:rsidR="00FA1184" w:rsidRPr="00FA1184" w:rsidRDefault="00FA1184" w:rsidP="00242C0F">
      <w:pPr>
        <w:jc w:val="both"/>
        <w:rPr>
          <w:iCs/>
          <w:sz w:val="20"/>
          <w:szCs w:val="14"/>
          <w:lang w:val="fr-FR" w:eastAsia="en-GB"/>
        </w:rPr>
      </w:pPr>
      <w:bookmarkStart w:id="4410" w:name="_Hlk123708727"/>
      <w:bookmarkEnd w:id="4409"/>
      <w:r w:rsidRPr="00FA1184">
        <w:rPr>
          <w:iCs/>
          <w:sz w:val="20"/>
          <w:szCs w:val="14"/>
          <w:lang w:val="fr-FR" w:eastAsia="en-GB"/>
        </w:rPr>
        <w:t>Östergötland</w:t>
      </w:r>
    </w:p>
    <w:bookmarkEnd w:id="4410"/>
    <w:p w14:paraId="4936AF9B" w14:textId="77777777" w:rsidR="00FA1184" w:rsidRDefault="00FA1184" w:rsidP="00242C0F">
      <w:pPr>
        <w:jc w:val="both"/>
        <w:rPr>
          <w:iCs/>
          <w:szCs w:val="14"/>
          <w:lang w:val="fr-FR" w:eastAsia="en-GB"/>
        </w:rPr>
      </w:pPr>
    </w:p>
    <w:p w14:paraId="51FBB742" w14:textId="07B0B463" w:rsidR="00FA1184" w:rsidRDefault="00FA1184" w:rsidP="00FA1184">
      <w:pPr>
        <w:jc w:val="both"/>
        <w:rPr>
          <w:rStyle w:val="st"/>
          <w:lang w:val="fr-FR"/>
        </w:rPr>
      </w:pPr>
      <w:r>
        <w:rPr>
          <w:rStyle w:val="st"/>
          <w:lang w:val="fr-FR"/>
        </w:rPr>
        <w:t>L' une des quatre concentration d'art rupetsre du Sud de la Suède (BIB 3248)</w:t>
      </w:r>
      <w:r w:rsidR="00FA2BB8">
        <w:rPr>
          <w:rStyle w:val="st"/>
          <w:lang w:val="fr-FR"/>
        </w:rPr>
        <w:t xml:space="preserve"> v. </w:t>
      </w:r>
      <w:r w:rsidR="00FA2BB8" w:rsidRPr="003C28EA">
        <w:rPr>
          <w:rStyle w:val="st"/>
          <w:lang w:val="fr-FR"/>
        </w:rPr>
        <w:t>art de</w:t>
      </w:r>
      <w:r w:rsidR="00FA2BB8">
        <w:rPr>
          <w:rStyle w:val="st"/>
          <w:lang w:val="fr-FR"/>
        </w:rPr>
        <w:t xml:space="preserve"> </w:t>
      </w:r>
      <w:hyperlink r:id="rId10898" w:anchor="Cul_Scandinavie_Art" w:history="1">
        <w:r w:rsidR="00FA2BB8" w:rsidRPr="003C28EA">
          <w:rPr>
            <w:rStyle w:val="Hyperlink"/>
            <w:lang w:val="fr-FR"/>
          </w:rPr>
          <w:t>Scandinavie</w:t>
        </w:r>
      </w:hyperlink>
    </w:p>
    <w:p w14:paraId="40B232AC" w14:textId="77777777" w:rsidR="00FA1184" w:rsidRDefault="00FA1184" w:rsidP="00242C0F">
      <w:pPr>
        <w:jc w:val="both"/>
        <w:rPr>
          <w:iCs/>
          <w:szCs w:val="14"/>
          <w:lang w:val="fr-FR" w:eastAsia="en-GB"/>
        </w:rPr>
      </w:pPr>
    </w:p>
    <w:p w14:paraId="0F4EC635" w14:textId="77777777" w:rsidR="00BE558C" w:rsidRDefault="00BE558C" w:rsidP="00242C0F">
      <w:pPr>
        <w:jc w:val="both"/>
        <w:rPr>
          <w:iCs/>
          <w:szCs w:val="14"/>
          <w:lang w:val="fr-FR" w:eastAsia="en-GB"/>
        </w:rPr>
      </w:pPr>
    </w:p>
    <w:p w14:paraId="5C168AF0" w14:textId="77777777" w:rsidR="00BE558C" w:rsidRDefault="00BE558C" w:rsidP="00426FF9">
      <w:pPr>
        <w:pStyle w:val="Heading1"/>
      </w:pPr>
      <w:bookmarkStart w:id="4411" w:name="Sit_Southwest_Uppland"/>
      <w:r>
        <w:t>SOUTHWEST UPPLAND</w:t>
      </w:r>
    </w:p>
    <w:bookmarkEnd w:id="4411"/>
    <w:p w14:paraId="67DCEF0E" w14:textId="77777777" w:rsidR="00BE558C" w:rsidRPr="00FA1184" w:rsidRDefault="00FA1184" w:rsidP="00242C0F">
      <w:pPr>
        <w:jc w:val="both"/>
        <w:rPr>
          <w:iCs/>
          <w:sz w:val="20"/>
          <w:szCs w:val="14"/>
          <w:lang w:val="fr-FR" w:eastAsia="en-GB"/>
        </w:rPr>
      </w:pPr>
      <w:r w:rsidRPr="00FA1184">
        <w:rPr>
          <w:iCs/>
          <w:sz w:val="20"/>
          <w:szCs w:val="14"/>
          <w:lang w:val="fr-FR" w:eastAsia="en-GB"/>
        </w:rPr>
        <w:t>Uppland</w:t>
      </w:r>
    </w:p>
    <w:p w14:paraId="21CBCC12" w14:textId="77777777" w:rsidR="00FA1184" w:rsidRDefault="00FA1184" w:rsidP="00242C0F">
      <w:pPr>
        <w:jc w:val="both"/>
        <w:rPr>
          <w:iCs/>
          <w:szCs w:val="14"/>
          <w:lang w:val="fr-FR" w:eastAsia="en-GB"/>
        </w:rPr>
      </w:pPr>
    </w:p>
    <w:p w14:paraId="22609C2B" w14:textId="31411A7F" w:rsidR="00BE558C" w:rsidRDefault="00BE558C" w:rsidP="00242C0F">
      <w:pPr>
        <w:jc w:val="both"/>
        <w:rPr>
          <w:rStyle w:val="st"/>
          <w:lang w:val="fr-FR"/>
        </w:rPr>
      </w:pPr>
      <w:r>
        <w:rPr>
          <w:iCs/>
          <w:szCs w:val="14"/>
          <w:lang w:val="fr-FR" w:eastAsia="en-GB"/>
        </w:rPr>
        <w:t xml:space="preserve">Région de </w:t>
      </w:r>
      <w:r w:rsidRPr="003C28EA">
        <w:rPr>
          <w:rStyle w:val="st"/>
          <w:lang w:val="fr-FR"/>
        </w:rPr>
        <w:t>l'art de</w:t>
      </w:r>
      <w:r>
        <w:rPr>
          <w:rStyle w:val="st"/>
          <w:lang w:val="fr-FR"/>
        </w:rPr>
        <w:t xml:space="preserve"> </w:t>
      </w:r>
      <w:hyperlink r:id="rId10899" w:anchor="Cul_Scandinavie_Art" w:history="1">
        <w:r w:rsidRPr="003C28EA">
          <w:rPr>
            <w:rStyle w:val="Hyperlink"/>
            <w:lang w:val="fr-FR"/>
          </w:rPr>
          <w:t>Scandinavie</w:t>
        </w:r>
      </w:hyperlink>
      <w:r w:rsidRPr="00BE558C">
        <w:rPr>
          <w:lang w:val="fr-FR"/>
        </w:rPr>
        <w:t xml:space="preserve"> dans le Su</w:t>
      </w:r>
      <w:r>
        <w:rPr>
          <w:lang w:val="fr-FR"/>
        </w:rPr>
        <w:t>d</w:t>
      </w:r>
      <w:r w:rsidRPr="00BE558C">
        <w:rPr>
          <w:lang w:val="fr-FR"/>
        </w:rPr>
        <w:t xml:space="preserve">-Ouest de la Suède, sur les rives de la mer Baltique. </w:t>
      </w:r>
    </w:p>
    <w:p w14:paraId="6F53D7FD" w14:textId="7797DEB8" w:rsidR="00BE558C" w:rsidRDefault="00BE558C" w:rsidP="00242C0F">
      <w:pPr>
        <w:jc w:val="both"/>
        <w:rPr>
          <w:rStyle w:val="st"/>
          <w:lang w:val="fr-FR"/>
        </w:rPr>
      </w:pPr>
      <w:r>
        <w:rPr>
          <w:rStyle w:val="st"/>
          <w:lang w:val="fr-FR"/>
        </w:rPr>
        <w:t xml:space="preserve">La plupart de l'art est a rattacher au BA période 3 avec des remploi au </w:t>
      </w:r>
      <w:hyperlink r:id="rId10900" w:anchor="Cul_Bronze_Final__Nordique" w:history="1">
        <w:r w:rsidR="00F83CBA" w:rsidRPr="00F83CBA">
          <w:rPr>
            <w:rStyle w:val="Hyperlink"/>
            <w:lang w:val="fr-FR"/>
          </w:rPr>
          <w:t>LBA</w:t>
        </w:r>
      </w:hyperlink>
      <w:r w:rsidR="00F83CBA" w:rsidRPr="00F83CBA">
        <w:rPr>
          <w:lang w:val="fr-FR"/>
        </w:rPr>
        <w:t xml:space="preserve"> </w:t>
      </w:r>
      <w:r>
        <w:rPr>
          <w:rStyle w:val="st"/>
          <w:lang w:val="fr-FR"/>
        </w:rPr>
        <w:t xml:space="preserve">et au </w:t>
      </w:r>
      <w:hyperlink r:id="rId10901" w:anchor="Cul_PRIA" w:history="1">
        <w:r w:rsidR="00F83CBA" w:rsidRPr="00F83CBA">
          <w:rPr>
            <w:rStyle w:val="Hyperlink"/>
            <w:lang w:val="fr-FR"/>
          </w:rPr>
          <w:t>PRIA</w:t>
        </w:r>
      </w:hyperlink>
      <w:r w:rsidR="00F83CBA" w:rsidRPr="00F83CBA">
        <w:rPr>
          <w:lang w:val="fr-FR"/>
        </w:rPr>
        <w:t xml:space="preserve"> </w:t>
      </w:r>
      <w:r>
        <w:rPr>
          <w:rStyle w:val="st"/>
          <w:lang w:val="fr-FR"/>
        </w:rPr>
        <w:t>(BIB 2996)</w:t>
      </w:r>
    </w:p>
    <w:p w14:paraId="7E91F1DA" w14:textId="77777777" w:rsidR="00FA1184" w:rsidRDefault="00FA1184" w:rsidP="00FA1184">
      <w:pPr>
        <w:jc w:val="both"/>
        <w:rPr>
          <w:rStyle w:val="st"/>
          <w:lang w:val="fr-FR"/>
        </w:rPr>
      </w:pPr>
      <w:r>
        <w:rPr>
          <w:rStyle w:val="st"/>
          <w:lang w:val="fr-FR"/>
        </w:rPr>
        <w:t>L' une des quatre concentration d'art rupetsre du Sud de la Sudède (BIB 3248)</w:t>
      </w:r>
    </w:p>
    <w:p w14:paraId="3FF83C98" w14:textId="77777777" w:rsidR="00BE558C" w:rsidRDefault="00BE558C" w:rsidP="00242C0F">
      <w:pPr>
        <w:jc w:val="both"/>
        <w:rPr>
          <w:rStyle w:val="st"/>
          <w:lang w:val="fr-FR"/>
        </w:rPr>
      </w:pPr>
    </w:p>
    <w:p w14:paraId="31396B8F" w14:textId="77777777" w:rsidR="00BE558C" w:rsidRDefault="00BE558C" w:rsidP="00BE558C">
      <w:pPr>
        <w:pStyle w:val="Heading2"/>
        <w:rPr>
          <w:rStyle w:val="st"/>
        </w:rPr>
      </w:pPr>
      <w:r>
        <w:rPr>
          <w:rStyle w:val="st"/>
        </w:rPr>
        <w:t>contexte</w:t>
      </w:r>
    </w:p>
    <w:p w14:paraId="02E02CB6" w14:textId="77777777" w:rsidR="00BE558C" w:rsidRDefault="00BE558C" w:rsidP="00BE558C">
      <w:pPr>
        <w:rPr>
          <w:lang w:val="fr-FR"/>
        </w:rPr>
      </w:pPr>
    </w:p>
    <w:p w14:paraId="6D1FFAD6" w14:textId="77777777" w:rsidR="00BE558C" w:rsidRPr="00BE558C" w:rsidRDefault="00BE558C" w:rsidP="00BE558C">
      <w:pPr>
        <w:rPr>
          <w:lang w:val="fr-FR"/>
        </w:rPr>
      </w:pPr>
      <w:r>
        <w:rPr>
          <w:lang w:val="fr-FR"/>
        </w:rPr>
        <w:t xml:space="preserve">Vers 1700 BC, le niveau de la mer était à 25 m.a.s.l, en 700 BC aujourd'hui à 15 m.a.s.l [aujourd'hui à 0 m.a.s.l] (Ling in press) </w:t>
      </w:r>
      <w:r>
        <w:rPr>
          <w:rStyle w:val="st"/>
          <w:lang w:val="fr-FR"/>
        </w:rPr>
        <w:t>(BIB 2996)</w:t>
      </w:r>
    </w:p>
    <w:p w14:paraId="7EE6D0D6" w14:textId="77777777" w:rsidR="00BE558C" w:rsidRDefault="00BE558C" w:rsidP="00242C0F">
      <w:pPr>
        <w:jc w:val="both"/>
        <w:rPr>
          <w:rStyle w:val="st"/>
          <w:lang w:val="fr-FR"/>
        </w:rPr>
      </w:pPr>
    </w:p>
    <w:p w14:paraId="77E6A4A4" w14:textId="77777777" w:rsidR="00BE558C" w:rsidRPr="00BE558C" w:rsidRDefault="00BE558C" w:rsidP="00BE558C">
      <w:pPr>
        <w:pStyle w:val="Heading3"/>
        <w:rPr>
          <w:rStyle w:val="st"/>
        </w:rPr>
      </w:pPr>
      <w:r w:rsidRPr="00BE558C">
        <w:rPr>
          <w:rStyle w:val="st"/>
        </w:rPr>
        <w:t>évolution de la ligne de côte</w:t>
      </w:r>
    </w:p>
    <w:p w14:paraId="66470E01" w14:textId="77777777" w:rsidR="00BE558C" w:rsidRDefault="00BE558C" w:rsidP="00BE558C">
      <w:pPr>
        <w:jc w:val="both"/>
        <w:rPr>
          <w:rStyle w:val="st"/>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63"/>
        <w:gridCol w:w="1019"/>
        <w:gridCol w:w="1032"/>
        <w:gridCol w:w="883"/>
      </w:tblGrid>
      <w:tr w:rsidR="00BE558C" w14:paraId="5D9998B6" w14:textId="77777777" w:rsidTr="00C35EA7">
        <w:trPr>
          <w:jc w:val="center"/>
        </w:trPr>
        <w:tc>
          <w:tcPr>
            <w:tcW w:w="1963" w:type="dxa"/>
          </w:tcPr>
          <w:p w14:paraId="4EF121E4" w14:textId="77777777" w:rsidR="00BE558C" w:rsidRPr="00C35EA7" w:rsidRDefault="00BE558C" w:rsidP="00C35EA7">
            <w:pPr>
              <w:jc w:val="center"/>
              <w:rPr>
                <w:rStyle w:val="st"/>
                <w:lang w:val="fr-FR"/>
              </w:rPr>
            </w:pPr>
          </w:p>
        </w:tc>
        <w:tc>
          <w:tcPr>
            <w:tcW w:w="1019" w:type="dxa"/>
          </w:tcPr>
          <w:p w14:paraId="13AE0664" w14:textId="2C5A85BB" w:rsidR="00BE558C" w:rsidRPr="00C35EA7" w:rsidRDefault="00000000" w:rsidP="00C35EA7">
            <w:pPr>
              <w:jc w:val="center"/>
              <w:rPr>
                <w:rStyle w:val="st"/>
                <w:lang w:val="fr-FR"/>
              </w:rPr>
            </w:pPr>
            <w:hyperlink r:id="rId10902" w:anchor="Cul_Bronze_Ancien_spat_Scand" w:history="1">
              <w:r w:rsidR="00F83CBA" w:rsidRPr="00C35EA7">
                <w:rPr>
                  <w:rStyle w:val="Hyperlink"/>
                  <w:lang w:val="fr-FR"/>
                </w:rPr>
                <w:t>EBA</w:t>
              </w:r>
            </w:hyperlink>
          </w:p>
        </w:tc>
        <w:tc>
          <w:tcPr>
            <w:tcW w:w="1032" w:type="dxa"/>
          </w:tcPr>
          <w:p w14:paraId="1637E6A6" w14:textId="512B31F4" w:rsidR="00BE558C" w:rsidRPr="00C35EA7" w:rsidRDefault="00000000" w:rsidP="00C35EA7">
            <w:pPr>
              <w:jc w:val="center"/>
              <w:rPr>
                <w:rStyle w:val="st"/>
                <w:lang w:val="fr-FR"/>
              </w:rPr>
            </w:pPr>
            <w:hyperlink r:id="rId10903" w:anchor="Cul_Bronze_Final__Nordique" w:history="1">
              <w:r w:rsidR="00F83CBA" w:rsidRPr="00C35EA7">
                <w:rPr>
                  <w:rStyle w:val="Hyperlink"/>
                  <w:lang w:val="fr-FR"/>
                </w:rPr>
                <w:t>LBA</w:t>
              </w:r>
            </w:hyperlink>
          </w:p>
        </w:tc>
        <w:tc>
          <w:tcPr>
            <w:tcW w:w="883" w:type="dxa"/>
          </w:tcPr>
          <w:p w14:paraId="79982A3E" w14:textId="157B7BE6" w:rsidR="00BE558C" w:rsidRPr="00C35EA7" w:rsidRDefault="00000000" w:rsidP="00C35EA7">
            <w:pPr>
              <w:jc w:val="center"/>
              <w:rPr>
                <w:rStyle w:val="st"/>
                <w:lang w:val="fr-FR"/>
              </w:rPr>
            </w:pPr>
            <w:hyperlink r:id="rId10904" w:anchor="Cul_PRIA" w:history="1">
              <w:r w:rsidR="00F83CBA" w:rsidRPr="00C35EA7">
                <w:rPr>
                  <w:rStyle w:val="Hyperlink"/>
                  <w:lang w:val="fr-FR"/>
                </w:rPr>
                <w:t>PRIA</w:t>
              </w:r>
            </w:hyperlink>
          </w:p>
        </w:tc>
      </w:tr>
      <w:tr w:rsidR="00BE558C" w14:paraId="6ED27D99" w14:textId="77777777" w:rsidTr="00C35EA7">
        <w:trPr>
          <w:jc w:val="center"/>
        </w:trPr>
        <w:tc>
          <w:tcPr>
            <w:tcW w:w="1963" w:type="dxa"/>
          </w:tcPr>
          <w:p w14:paraId="6884789F" w14:textId="77777777" w:rsidR="00BE558C" w:rsidRPr="00C35EA7" w:rsidRDefault="00BE558C" w:rsidP="00C35EA7">
            <w:pPr>
              <w:jc w:val="both"/>
              <w:rPr>
                <w:rStyle w:val="st"/>
                <w:lang w:val="fr-FR"/>
              </w:rPr>
            </w:pPr>
            <w:r w:rsidRPr="00C35EA7">
              <w:rPr>
                <w:rStyle w:val="st"/>
                <w:lang w:val="fr-FR"/>
              </w:rPr>
              <w:t>ligne de rivage*</w:t>
            </w:r>
          </w:p>
        </w:tc>
        <w:tc>
          <w:tcPr>
            <w:tcW w:w="1019" w:type="dxa"/>
          </w:tcPr>
          <w:p w14:paraId="3D146B4A" w14:textId="77777777" w:rsidR="00BE558C" w:rsidRPr="00C35EA7" w:rsidRDefault="00BE558C" w:rsidP="00C35EA7">
            <w:pPr>
              <w:jc w:val="both"/>
              <w:rPr>
                <w:rStyle w:val="st"/>
                <w:lang w:val="fr-FR"/>
              </w:rPr>
            </w:pPr>
            <w:r w:rsidRPr="00C35EA7">
              <w:rPr>
                <w:rStyle w:val="st"/>
                <w:lang w:val="fr-FR"/>
              </w:rPr>
              <w:t>+25</w:t>
            </w:r>
          </w:p>
        </w:tc>
        <w:tc>
          <w:tcPr>
            <w:tcW w:w="1032" w:type="dxa"/>
          </w:tcPr>
          <w:p w14:paraId="5364D591" w14:textId="77777777" w:rsidR="00BE558C" w:rsidRPr="00C35EA7" w:rsidRDefault="00BE558C" w:rsidP="00C35EA7">
            <w:pPr>
              <w:jc w:val="both"/>
              <w:rPr>
                <w:rStyle w:val="st"/>
                <w:lang w:val="fr-FR"/>
              </w:rPr>
            </w:pPr>
            <w:r w:rsidRPr="00C35EA7">
              <w:rPr>
                <w:rStyle w:val="st"/>
                <w:lang w:val="fr-FR"/>
              </w:rPr>
              <w:t>+15</w:t>
            </w:r>
          </w:p>
        </w:tc>
        <w:tc>
          <w:tcPr>
            <w:tcW w:w="883" w:type="dxa"/>
          </w:tcPr>
          <w:p w14:paraId="5E61F3CA" w14:textId="77777777" w:rsidR="00BE558C" w:rsidRPr="00C35EA7" w:rsidRDefault="00BE558C" w:rsidP="00C35EA7">
            <w:pPr>
              <w:jc w:val="both"/>
              <w:rPr>
                <w:rStyle w:val="st"/>
                <w:lang w:val="fr-FR"/>
              </w:rPr>
            </w:pPr>
          </w:p>
        </w:tc>
      </w:tr>
    </w:tbl>
    <w:p w14:paraId="1C294208" w14:textId="77777777" w:rsidR="00BE558C" w:rsidRDefault="00BE558C" w:rsidP="00BE558C">
      <w:pPr>
        <w:jc w:val="both"/>
        <w:rPr>
          <w:rStyle w:val="st"/>
          <w:lang w:val="fr-FR"/>
        </w:rPr>
      </w:pPr>
      <w:r>
        <w:rPr>
          <w:rStyle w:val="st"/>
          <w:lang w:val="fr-FR"/>
        </w:rPr>
        <w:t>* en m.s.n.m par rapport à l'actuel (Ling 2008)(BIB 2996)</w:t>
      </w:r>
    </w:p>
    <w:p w14:paraId="75D6F2A9" w14:textId="77777777" w:rsidR="00BE558C" w:rsidRDefault="00BE558C" w:rsidP="00242C0F">
      <w:pPr>
        <w:jc w:val="both"/>
        <w:rPr>
          <w:rStyle w:val="st"/>
          <w:lang w:val="fr-FR"/>
        </w:rPr>
      </w:pPr>
    </w:p>
    <w:p w14:paraId="522841B8" w14:textId="77777777" w:rsidR="00BE558C" w:rsidRDefault="00BE558C" w:rsidP="00BE558C">
      <w:pPr>
        <w:pStyle w:val="Heading2"/>
        <w:rPr>
          <w:rStyle w:val="st"/>
        </w:rPr>
      </w:pPr>
      <w:r>
        <w:rPr>
          <w:rStyle w:val="st"/>
        </w:rPr>
        <w:t>sites</w:t>
      </w:r>
    </w:p>
    <w:p w14:paraId="6D6E014A" w14:textId="77777777" w:rsidR="00BE558C" w:rsidRDefault="00BE558C" w:rsidP="00242C0F">
      <w:pPr>
        <w:jc w:val="both"/>
        <w:rPr>
          <w:rStyle w:val="st"/>
          <w:lang w:val="fr-FR"/>
        </w:rPr>
      </w:pPr>
    </w:p>
    <w:p w14:paraId="30345EBB" w14:textId="3A0AE6D7" w:rsidR="00BE558C" w:rsidRDefault="00000000" w:rsidP="00242C0F">
      <w:pPr>
        <w:jc w:val="both"/>
        <w:rPr>
          <w:rStyle w:val="st"/>
          <w:lang w:val="fr-FR"/>
        </w:rPr>
      </w:pPr>
      <w:hyperlink r:id="rId10905" w:anchor="Sit_Hemsta" w:history="1">
        <w:r w:rsidR="00BE558C" w:rsidRPr="00AE0A9B">
          <w:rPr>
            <w:rStyle w:val="Hyperlink"/>
            <w:lang w:val="fr-FR"/>
          </w:rPr>
          <w:t>Hemsta</w:t>
        </w:r>
      </w:hyperlink>
    </w:p>
    <w:p w14:paraId="642306AB" w14:textId="77777777" w:rsidR="00BE558C" w:rsidRDefault="00BE558C" w:rsidP="00242C0F">
      <w:pPr>
        <w:jc w:val="both"/>
        <w:rPr>
          <w:rStyle w:val="st"/>
          <w:lang w:val="fr-FR"/>
        </w:rPr>
      </w:pPr>
    </w:p>
    <w:p w14:paraId="2EC3CD0D" w14:textId="77777777" w:rsidR="00BE558C" w:rsidRDefault="00BE558C" w:rsidP="00426FF9">
      <w:pPr>
        <w:pStyle w:val="Heading1"/>
        <w:rPr>
          <w:rStyle w:val="st"/>
        </w:rPr>
      </w:pPr>
      <w:bookmarkStart w:id="4412" w:name="Sit_Skane"/>
      <w:r>
        <w:rPr>
          <w:rStyle w:val="st"/>
        </w:rPr>
        <w:t>SKANE</w:t>
      </w:r>
    </w:p>
    <w:bookmarkEnd w:id="4412"/>
    <w:p w14:paraId="289E3A06" w14:textId="77777777" w:rsidR="00BE558C" w:rsidRPr="00BE558C" w:rsidRDefault="00BE558C" w:rsidP="00242C0F">
      <w:pPr>
        <w:jc w:val="both"/>
        <w:rPr>
          <w:rStyle w:val="st"/>
          <w:sz w:val="20"/>
          <w:lang w:val="fr-FR"/>
        </w:rPr>
      </w:pPr>
      <w:r w:rsidRPr="00BE558C">
        <w:rPr>
          <w:rStyle w:val="st"/>
          <w:sz w:val="20"/>
          <w:lang w:val="fr-FR"/>
        </w:rPr>
        <w:t xml:space="preserve">Skåne, </w:t>
      </w:r>
      <w:r w:rsidRPr="00BE558C">
        <w:rPr>
          <w:sz w:val="20"/>
          <w:lang w:val="fr-FR"/>
        </w:rPr>
        <w:t>Skâne</w:t>
      </w:r>
      <w:r w:rsidR="009677AB">
        <w:rPr>
          <w:sz w:val="20"/>
          <w:lang w:val="fr-FR"/>
        </w:rPr>
        <w:t>, Scania</w:t>
      </w:r>
    </w:p>
    <w:p w14:paraId="5924CAE6" w14:textId="77777777" w:rsidR="00BE558C" w:rsidRDefault="00BE558C" w:rsidP="00242C0F">
      <w:pPr>
        <w:jc w:val="both"/>
        <w:rPr>
          <w:rStyle w:val="st"/>
          <w:lang w:val="fr-FR"/>
        </w:rPr>
      </w:pPr>
    </w:p>
    <w:p w14:paraId="7388C7C5" w14:textId="5C58CEC2" w:rsidR="00FA1184" w:rsidRDefault="00BE558C" w:rsidP="00FA1184">
      <w:pPr>
        <w:jc w:val="both"/>
        <w:rPr>
          <w:rStyle w:val="st"/>
          <w:lang w:val="fr-FR"/>
        </w:rPr>
      </w:pPr>
      <w:r>
        <w:rPr>
          <w:iCs/>
          <w:szCs w:val="14"/>
          <w:lang w:val="fr-FR" w:eastAsia="en-GB"/>
        </w:rPr>
        <w:t xml:space="preserve">Province/Région de </w:t>
      </w:r>
      <w:r w:rsidRPr="003C28EA">
        <w:rPr>
          <w:rStyle w:val="st"/>
          <w:lang w:val="fr-FR"/>
        </w:rPr>
        <w:t>l'art de</w:t>
      </w:r>
      <w:r>
        <w:rPr>
          <w:rStyle w:val="st"/>
          <w:lang w:val="fr-FR"/>
        </w:rPr>
        <w:t xml:space="preserve"> </w:t>
      </w:r>
      <w:hyperlink r:id="rId10906" w:anchor="Cul_Scandinavie_Art" w:history="1">
        <w:r w:rsidRPr="003C28EA">
          <w:rPr>
            <w:rStyle w:val="Hyperlink"/>
            <w:lang w:val="fr-FR"/>
          </w:rPr>
          <w:t>Scandinavie</w:t>
        </w:r>
      </w:hyperlink>
      <w:r w:rsidRPr="00BE558C">
        <w:rPr>
          <w:lang w:val="fr-FR"/>
        </w:rPr>
        <w:t xml:space="preserve"> dans </w:t>
      </w:r>
      <w:r>
        <w:rPr>
          <w:lang w:val="fr-FR"/>
        </w:rPr>
        <w:t>le Sud-Est</w:t>
      </w:r>
      <w:r w:rsidRPr="00BE558C">
        <w:rPr>
          <w:lang w:val="fr-FR"/>
        </w:rPr>
        <w:t xml:space="preserve"> de la Suède</w:t>
      </w:r>
      <w:r>
        <w:rPr>
          <w:lang w:val="fr-FR"/>
        </w:rPr>
        <w:t xml:space="preserve"> (BIB 2996). Les changements altitudinaux de la ligne de rivage sont restés faibles (BIB 2996)</w:t>
      </w:r>
      <w:r w:rsidR="00FA1184">
        <w:rPr>
          <w:lang w:val="fr-FR"/>
        </w:rPr>
        <w:t xml:space="preserve"> </w:t>
      </w:r>
      <w:r w:rsidR="00FA1184">
        <w:rPr>
          <w:rStyle w:val="st"/>
          <w:lang w:val="fr-FR"/>
        </w:rPr>
        <w:t>L' une des quatre concentration d'art rupetsre du Sud de la Sudède (BIB 3248)</w:t>
      </w:r>
    </w:p>
    <w:p w14:paraId="6164D82F" w14:textId="77777777" w:rsidR="003C28EA" w:rsidRDefault="003C28EA" w:rsidP="00242C0F">
      <w:pPr>
        <w:jc w:val="both"/>
        <w:rPr>
          <w:lang w:val="fr-FR"/>
        </w:rPr>
      </w:pPr>
    </w:p>
    <w:p w14:paraId="74C67A95" w14:textId="77777777" w:rsidR="00BE558C" w:rsidRDefault="00BE558C" w:rsidP="00242C0F">
      <w:pPr>
        <w:jc w:val="both"/>
        <w:rPr>
          <w:lang w:val="fr-FR"/>
        </w:rPr>
      </w:pPr>
    </w:p>
    <w:p w14:paraId="7D599B77" w14:textId="7F4F2356" w:rsidR="00BE558C" w:rsidRPr="00F12B07" w:rsidRDefault="00BE558C" w:rsidP="00242C0F">
      <w:pPr>
        <w:jc w:val="both"/>
      </w:pPr>
      <w:r w:rsidRPr="00F12B07">
        <w:t xml:space="preserve">v. </w:t>
      </w:r>
      <w:hyperlink r:id="rId10907" w:anchor="Sit_Kivik" w:history="1">
        <w:r w:rsidRPr="00F12B07">
          <w:rPr>
            <w:rStyle w:val="Hyperlink"/>
          </w:rPr>
          <w:t>Kivik</w:t>
        </w:r>
      </w:hyperlink>
      <w:r w:rsidRPr="00F12B07">
        <w:t>, Simris</w:t>
      </w:r>
    </w:p>
    <w:p w14:paraId="71AE0F73" w14:textId="77777777" w:rsidR="009677AB" w:rsidRPr="00F12B07" w:rsidRDefault="009677AB" w:rsidP="00242C0F">
      <w:pPr>
        <w:jc w:val="both"/>
      </w:pPr>
    </w:p>
    <w:p w14:paraId="3D93AC48" w14:textId="77777777" w:rsidR="009677AB" w:rsidRPr="00426FF9" w:rsidRDefault="009677AB" w:rsidP="00426FF9">
      <w:pPr>
        <w:pStyle w:val="Heading1"/>
        <w:rPr>
          <w:lang w:val="en-US"/>
        </w:rPr>
      </w:pPr>
      <w:bookmarkStart w:id="4413" w:name="Sit_Truehojgards"/>
      <w:r w:rsidRPr="00426FF9">
        <w:rPr>
          <w:lang w:val="en-US"/>
        </w:rPr>
        <w:lastRenderedPageBreak/>
        <w:t>TRUEHOJGARDS</w:t>
      </w:r>
    </w:p>
    <w:bookmarkEnd w:id="4413"/>
    <w:p w14:paraId="65452996" w14:textId="77777777" w:rsidR="009677AB" w:rsidRPr="00F12B07" w:rsidRDefault="009677AB" w:rsidP="00242C0F">
      <w:pPr>
        <w:jc w:val="both"/>
        <w:rPr>
          <w:sz w:val="20"/>
          <w:szCs w:val="17"/>
        </w:rPr>
      </w:pPr>
      <w:r w:rsidRPr="00F12B07">
        <w:rPr>
          <w:sz w:val="20"/>
          <w:szCs w:val="17"/>
        </w:rPr>
        <w:t>Truehøjgårds Mark, Truehojgards</w:t>
      </w:r>
    </w:p>
    <w:p w14:paraId="29593AC2" w14:textId="77777777" w:rsidR="009677AB" w:rsidRPr="00F12B07" w:rsidRDefault="009677AB" w:rsidP="00242C0F">
      <w:pPr>
        <w:jc w:val="both"/>
        <w:rPr>
          <w:szCs w:val="17"/>
        </w:rPr>
      </w:pPr>
    </w:p>
    <w:p w14:paraId="5F2FE118" w14:textId="3C3E34D4" w:rsidR="009677AB" w:rsidRPr="009677AB" w:rsidRDefault="009677AB" w:rsidP="00242C0F">
      <w:pPr>
        <w:jc w:val="both"/>
        <w:rPr>
          <w:lang w:val="fr-FR"/>
        </w:rPr>
      </w:pPr>
      <w:r>
        <w:rPr>
          <w:rStyle w:val="st"/>
          <w:lang w:val="fr-FR"/>
        </w:rPr>
        <w:t>A</w:t>
      </w:r>
      <w:r w:rsidRPr="003C28EA">
        <w:rPr>
          <w:rStyle w:val="st"/>
          <w:lang w:val="fr-FR"/>
        </w:rPr>
        <w:t>rt de</w:t>
      </w:r>
      <w:r>
        <w:rPr>
          <w:rStyle w:val="st"/>
          <w:lang w:val="fr-FR"/>
        </w:rPr>
        <w:t xml:space="preserve"> </w:t>
      </w:r>
      <w:hyperlink r:id="rId10908" w:anchor="Cul_Scandinavie_Art" w:history="1">
        <w:r w:rsidRPr="003C28EA">
          <w:rPr>
            <w:rStyle w:val="Hyperlink"/>
            <w:lang w:val="fr-FR"/>
          </w:rPr>
          <w:t>Scandinavie</w:t>
        </w:r>
      </w:hyperlink>
      <w:r w:rsidRPr="00BE558C">
        <w:rPr>
          <w:lang w:val="fr-FR"/>
        </w:rPr>
        <w:t xml:space="preserve"> </w:t>
      </w:r>
      <w:r w:rsidRPr="009677AB">
        <w:rPr>
          <w:szCs w:val="17"/>
          <w:lang w:val="fr-FR"/>
        </w:rPr>
        <w:t>Dans le nord du</w:t>
      </w:r>
      <w:r>
        <w:rPr>
          <w:szCs w:val="17"/>
          <w:lang w:val="fr-FR"/>
        </w:rPr>
        <w:t xml:space="preserve"> Jultand, une pierre gravée provenant d'un </w:t>
      </w:r>
      <w:r w:rsidRPr="009677AB">
        <w:rPr>
          <w:i/>
          <w:szCs w:val="17"/>
          <w:lang w:val="fr-FR"/>
        </w:rPr>
        <w:t>ploughed mound</w:t>
      </w:r>
      <w:r>
        <w:rPr>
          <w:szCs w:val="17"/>
          <w:lang w:val="fr-FR"/>
        </w:rPr>
        <w:t xml:space="preserve"> du Bronze avec des représentations de 2 bateaux, une figure humiane, 3 pieds et des cups-marks (BIB 3193)</w:t>
      </w:r>
    </w:p>
    <w:p w14:paraId="4ADB2D89" w14:textId="77777777" w:rsidR="00A84D62" w:rsidRPr="00BE4758" w:rsidRDefault="00A84D62" w:rsidP="00242C0F">
      <w:pPr>
        <w:jc w:val="both"/>
        <w:rPr>
          <w:lang w:val="fr-FR"/>
        </w:rPr>
      </w:pPr>
    </w:p>
    <w:p w14:paraId="556EB61D" w14:textId="77777777" w:rsidR="00A84D62" w:rsidRDefault="00A84D62" w:rsidP="00426FF9">
      <w:pPr>
        <w:pStyle w:val="Heading1"/>
      </w:pPr>
      <w:bookmarkStart w:id="4414" w:name="Sit_Odsmal"/>
      <w:r>
        <w:t>ODSMAL</w:t>
      </w:r>
    </w:p>
    <w:bookmarkEnd w:id="4414"/>
    <w:p w14:paraId="134D4C1B" w14:textId="77777777" w:rsidR="00A84D62" w:rsidRPr="00D31DD5" w:rsidRDefault="00A84D62" w:rsidP="00242C0F">
      <w:pPr>
        <w:jc w:val="both"/>
        <w:rPr>
          <w:sz w:val="20"/>
          <w:lang w:val="fr-FR"/>
        </w:rPr>
      </w:pPr>
      <w:r w:rsidRPr="00D31DD5">
        <w:rPr>
          <w:sz w:val="20"/>
          <w:lang w:val="fr-FR"/>
        </w:rPr>
        <w:t>Ödsmål</w:t>
      </w:r>
    </w:p>
    <w:p w14:paraId="176D6BEC" w14:textId="77777777" w:rsidR="00A84D62" w:rsidRPr="00BE4758" w:rsidRDefault="00A84D62" w:rsidP="00242C0F">
      <w:pPr>
        <w:jc w:val="both"/>
        <w:rPr>
          <w:lang w:val="fr-FR"/>
        </w:rPr>
      </w:pPr>
    </w:p>
    <w:p w14:paraId="5BD1F47B" w14:textId="47816F0A" w:rsidR="00A84D62" w:rsidRDefault="00000000" w:rsidP="00242C0F">
      <w:pPr>
        <w:jc w:val="both"/>
        <w:rPr>
          <w:rStyle w:val="st"/>
          <w:lang w:val="fr-FR"/>
        </w:rPr>
      </w:pPr>
      <w:hyperlink r:id="rId10909" w:anchor="Sit_Bohuslan" w:history="1">
        <w:r w:rsidR="00A84D62" w:rsidRPr="00760AC4">
          <w:rPr>
            <w:rStyle w:val="Hyperlink"/>
            <w:lang w:val="fr-FR"/>
          </w:rPr>
          <w:t>Bohuslan</w:t>
        </w:r>
      </w:hyperlink>
      <w:r w:rsidR="00A84D62">
        <w:rPr>
          <w:rStyle w:val="st"/>
          <w:lang w:val="fr-FR"/>
        </w:rPr>
        <w:t>, deux haches à perforation latérale (</w:t>
      </w:r>
      <w:r w:rsidR="00A84D62" w:rsidRPr="00760AC4">
        <w:rPr>
          <w:rStyle w:val="st"/>
          <w:i/>
          <w:lang w:val="fr-FR"/>
        </w:rPr>
        <w:t>shaft-hole axes</w:t>
      </w:r>
      <w:r w:rsidR="00A84D62">
        <w:rPr>
          <w:rStyle w:val="st"/>
          <w:lang w:val="fr-FR"/>
        </w:rPr>
        <w:t xml:space="preserve">) datant de 1700-1500 BC ont été analysées pour leur métal. L'une d'elle montrent les mêmes compositions isotopiques que le cuivre issu de </w:t>
      </w:r>
      <w:hyperlink r:id="rId10910" w:anchor="Sit_Aramo" w:history="1">
        <w:r w:rsidR="00A84D62" w:rsidRPr="00A84D62">
          <w:rPr>
            <w:rStyle w:val="Hyperlink"/>
            <w:lang w:val="fr-FR"/>
          </w:rPr>
          <w:t>Aramo</w:t>
        </w:r>
      </w:hyperlink>
      <w:r w:rsidR="00A84D62">
        <w:rPr>
          <w:rStyle w:val="st"/>
          <w:lang w:val="fr-FR"/>
        </w:rPr>
        <w:t xml:space="preserve"> (BIB 3080) L</w:t>
      </w:r>
      <w:r w:rsidR="00A84D62" w:rsidRPr="00A84D62">
        <w:rPr>
          <w:rStyle w:val="st"/>
          <w:lang w:val="fr-FR"/>
        </w:rPr>
        <w:t xml:space="preserve">es compositions d'isotopes de plomb de ces deux axes «reposent sur les lignes de mélange des minerais de cuivre de la partie portugaise de la zone </w:t>
      </w:r>
      <w:hyperlink r:id="rId10911" w:anchor="Sit_IPB_zone_OssaMorena" w:history="1">
        <w:r w:rsidR="00A84D62" w:rsidRPr="00760AC4">
          <w:rPr>
            <w:rStyle w:val="Hyperlink"/>
            <w:lang w:val="fr-FR"/>
          </w:rPr>
          <w:t>Ossa-Morena</w:t>
        </w:r>
      </w:hyperlink>
      <w:r w:rsidR="00760AC4">
        <w:rPr>
          <w:rStyle w:val="st"/>
          <w:lang w:val="fr-FR"/>
        </w:rPr>
        <w:t xml:space="preserve"> [</w:t>
      </w:r>
      <w:hyperlink r:id="rId10912" w:anchor="Sit_IPB_zone_SouthPortug" w:history="1">
        <w:r w:rsidR="00760AC4" w:rsidRPr="00760AC4">
          <w:rPr>
            <w:rStyle w:val="Hyperlink"/>
            <w:lang w:val="fr-FR"/>
          </w:rPr>
          <w:t>IPB</w:t>
        </w:r>
      </w:hyperlink>
      <w:r w:rsidR="00760AC4">
        <w:rPr>
          <w:rStyle w:val="st"/>
          <w:lang w:val="fr-FR"/>
        </w:rPr>
        <w:t>]</w:t>
      </w:r>
      <w:r w:rsidR="00A84D62" w:rsidRPr="00A84D62">
        <w:rPr>
          <w:rStyle w:val="st"/>
          <w:lang w:val="fr-FR"/>
        </w:rPr>
        <w:t xml:space="preserve">». Les auteurs concluent que «les </w:t>
      </w:r>
      <w:r w:rsidR="00A84D62">
        <w:rPr>
          <w:rStyle w:val="st"/>
          <w:lang w:val="fr-FR"/>
        </w:rPr>
        <w:t>haches</w:t>
      </w:r>
      <w:r w:rsidR="00A84D62" w:rsidRPr="00A84D62">
        <w:rPr>
          <w:rStyle w:val="st"/>
          <w:lang w:val="fr-FR"/>
        </w:rPr>
        <w:t xml:space="preserve"> ont une consistance compositionnelle et isotopique étroite avec les minerais de cuivre de la région ouest </w:t>
      </w:r>
      <w:r w:rsidR="00A84D62">
        <w:rPr>
          <w:rStyle w:val="st"/>
          <w:lang w:val="fr-FR"/>
        </w:rPr>
        <w:t>[</w:t>
      </w:r>
      <w:r w:rsidR="00A84D62" w:rsidRPr="00A84D62">
        <w:rPr>
          <w:rStyle w:val="st"/>
          <w:lang w:val="fr-FR"/>
        </w:rPr>
        <w:t>Ossa</w:t>
      </w:r>
      <w:r w:rsidR="00A84D62">
        <w:rPr>
          <w:rStyle w:val="st"/>
          <w:lang w:val="fr-FR"/>
        </w:rPr>
        <w:t>-</w:t>
      </w:r>
      <w:r w:rsidR="00A84D62" w:rsidRPr="00A84D62">
        <w:rPr>
          <w:rStyle w:val="st"/>
          <w:lang w:val="fr-FR"/>
        </w:rPr>
        <w:t>Morena</w:t>
      </w:r>
      <w:r w:rsidR="00A84D62">
        <w:rPr>
          <w:rStyle w:val="st"/>
          <w:lang w:val="fr-FR"/>
        </w:rPr>
        <w:t xml:space="preserve">] </w:t>
      </w:r>
      <w:r w:rsidR="00A84D62" w:rsidRPr="00A84D62">
        <w:rPr>
          <w:rStyle w:val="st"/>
          <w:lang w:val="fr-FR"/>
        </w:rPr>
        <w:t xml:space="preserve">et nord-ouest </w:t>
      </w:r>
      <w:r w:rsidR="00A84D62">
        <w:rPr>
          <w:rStyle w:val="st"/>
          <w:lang w:val="fr-FR"/>
        </w:rPr>
        <w:t>[</w:t>
      </w:r>
      <w:hyperlink r:id="rId10913" w:anchor="Sit_Aramo" w:history="1">
        <w:r w:rsidR="00A84D62" w:rsidRPr="00A84D62">
          <w:rPr>
            <w:rStyle w:val="Hyperlink"/>
            <w:lang w:val="fr-FR"/>
          </w:rPr>
          <w:t>Aramo</w:t>
        </w:r>
      </w:hyperlink>
      <w:r w:rsidR="00A84D62">
        <w:rPr>
          <w:rStyle w:val="st"/>
          <w:lang w:val="fr-FR"/>
        </w:rPr>
        <w:t xml:space="preserve">] </w:t>
      </w:r>
      <w:r w:rsidR="00A84D62" w:rsidRPr="00A84D62">
        <w:rPr>
          <w:rStyle w:val="st"/>
          <w:lang w:val="fr-FR"/>
        </w:rPr>
        <w:t>de la péninsule ibérique»</w:t>
      </w:r>
      <w:r w:rsidR="00A84D62">
        <w:rPr>
          <w:rStyle w:val="st"/>
          <w:lang w:val="fr-FR"/>
        </w:rPr>
        <w:t xml:space="preserve"> (BIB 3080)</w:t>
      </w:r>
    </w:p>
    <w:p w14:paraId="209CF1EB" w14:textId="77777777" w:rsidR="00A84D62" w:rsidRDefault="00A84D62" w:rsidP="00242C0F">
      <w:pPr>
        <w:jc w:val="both"/>
        <w:rPr>
          <w:rStyle w:val="st"/>
          <w:lang w:val="fr-FR"/>
        </w:rPr>
      </w:pPr>
    </w:p>
    <w:p w14:paraId="3FF9990A" w14:textId="77777777" w:rsidR="00A84D62" w:rsidRDefault="00A84D62" w:rsidP="00426FF9">
      <w:pPr>
        <w:pStyle w:val="Heading1"/>
        <w:rPr>
          <w:rStyle w:val="st"/>
        </w:rPr>
      </w:pPr>
      <w:bookmarkStart w:id="4415" w:name="Sit_Animskog"/>
      <w:r>
        <w:rPr>
          <w:rStyle w:val="st"/>
        </w:rPr>
        <w:t>ANIMSKOG</w:t>
      </w:r>
    </w:p>
    <w:bookmarkEnd w:id="4415"/>
    <w:p w14:paraId="6570F836" w14:textId="77777777" w:rsidR="00A84D62" w:rsidRPr="00001238" w:rsidRDefault="00A84D62" w:rsidP="00242C0F">
      <w:pPr>
        <w:jc w:val="both"/>
        <w:rPr>
          <w:sz w:val="20"/>
          <w:lang w:val="fr-FR"/>
        </w:rPr>
      </w:pPr>
      <w:r w:rsidRPr="00001238">
        <w:rPr>
          <w:sz w:val="20"/>
          <w:lang w:val="fr-FR"/>
        </w:rPr>
        <w:t>Ånimskog</w:t>
      </w:r>
    </w:p>
    <w:p w14:paraId="39EF18D1" w14:textId="77777777" w:rsidR="00A84D62" w:rsidRPr="00BE4758" w:rsidRDefault="00A84D62" w:rsidP="00242C0F">
      <w:pPr>
        <w:jc w:val="both"/>
        <w:rPr>
          <w:lang w:val="fr-FR"/>
        </w:rPr>
      </w:pPr>
    </w:p>
    <w:p w14:paraId="2497E4AA" w14:textId="76726A93" w:rsidR="00A84D62" w:rsidRDefault="00A84D62" w:rsidP="00242C0F">
      <w:pPr>
        <w:jc w:val="both"/>
        <w:rPr>
          <w:lang w:val="fr-FR"/>
        </w:rPr>
      </w:pPr>
      <w:r>
        <w:rPr>
          <w:lang w:val="fr-FR"/>
        </w:rPr>
        <w:t xml:space="preserve">Pointe de </w:t>
      </w:r>
      <w:hyperlink r:id="rId10914" w:anchor="Typ_Arm_Lance" w:history="1">
        <w:r w:rsidR="00DE55E6" w:rsidRPr="00DE55E6">
          <w:rPr>
            <w:rStyle w:val="Hyperlink"/>
            <w:lang w:val="fr-FR"/>
          </w:rPr>
          <w:t>lance</w:t>
        </w:r>
      </w:hyperlink>
      <w:r w:rsidR="00DE55E6" w:rsidRPr="00DE55E6">
        <w:rPr>
          <w:lang w:val="fr-FR"/>
        </w:rPr>
        <w:t xml:space="preserve"> </w:t>
      </w:r>
      <w:r>
        <w:rPr>
          <w:lang w:val="fr-FR"/>
        </w:rPr>
        <w:t xml:space="preserve">dont le métal provient de la péninsule ibérique, daté de </w:t>
      </w:r>
      <w:r w:rsidRPr="00A84D62">
        <w:rPr>
          <w:lang w:val="fr-FR"/>
        </w:rPr>
        <w:t>1500- 1300 cal. BC</w:t>
      </w:r>
      <w:r>
        <w:rPr>
          <w:lang w:val="fr-FR"/>
        </w:rPr>
        <w:t xml:space="preserve"> (BIB 3080)</w:t>
      </w:r>
    </w:p>
    <w:p w14:paraId="722C2652" w14:textId="77777777" w:rsidR="00A84D62" w:rsidRDefault="00A84D62" w:rsidP="00242C0F">
      <w:pPr>
        <w:jc w:val="both"/>
        <w:rPr>
          <w:lang w:val="fr-FR"/>
        </w:rPr>
      </w:pPr>
    </w:p>
    <w:p w14:paraId="22C70C74" w14:textId="77777777" w:rsidR="00A84D62" w:rsidRDefault="00A84D62" w:rsidP="00426FF9">
      <w:pPr>
        <w:pStyle w:val="Heading1"/>
      </w:pPr>
      <w:bookmarkStart w:id="4416" w:name="Sit_Ostra_Amtervik"/>
      <w:r>
        <w:t>OSTRA AMTERVIK</w:t>
      </w:r>
    </w:p>
    <w:bookmarkEnd w:id="4416"/>
    <w:p w14:paraId="493590F0" w14:textId="77777777" w:rsidR="00A84D62" w:rsidRPr="00001238" w:rsidRDefault="00A84D62" w:rsidP="00242C0F">
      <w:pPr>
        <w:jc w:val="both"/>
        <w:rPr>
          <w:sz w:val="20"/>
          <w:lang w:val="fr-FR"/>
        </w:rPr>
      </w:pPr>
      <w:r w:rsidRPr="00001238">
        <w:rPr>
          <w:sz w:val="20"/>
          <w:lang w:val="fr-FR"/>
        </w:rPr>
        <w:t>Östra Ämtervik</w:t>
      </w:r>
    </w:p>
    <w:p w14:paraId="27061604" w14:textId="77777777" w:rsidR="00A84D62" w:rsidRPr="007E6194" w:rsidRDefault="00A84D62" w:rsidP="00242C0F">
      <w:pPr>
        <w:jc w:val="both"/>
        <w:rPr>
          <w:lang w:val="fr-FR"/>
        </w:rPr>
      </w:pPr>
    </w:p>
    <w:p w14:paraId="2F874E3A" w14:textId="77777777" w:rsidR="00A84D62" w:rsidRDefault="00A84D62" w:rsidP="00242C0F">
      <w:pPr>
        <w:jc w:val="both"/>
        <w:rPr>
          <w:lang w:val="fr-FR"/>
        </w:rPr>
      </w:pPr>
      <w:r w:rsidRPr="00A84D62">
        <w:rPr>
          <w:lang w:val="fr-FR"/>
        </w:rPr>
        <w:t>Hache à talon (</w:t>
      </w:r>
      <w:r w:rsidRPr="00A84D62">
        <w:rPr>
          <w:i/>
          <w:lang w:val="fr-FR"/>
        </w:rPr>
        <w:t>palstave</w:t>
      </w:r>
      <w:r w:rsidRPr="00A84D62">
        <w:rPr>
          <w:lang w:val="fr-FR"/>
        </w:rPr>
        <w:t xml:space="preserve">) </w:t>
      </w:r>
      <w:r>
        <w:rPr>
          <w:lang w:val="fr-FR"/>
        </w:rPr>
        <w:t xml:space="preserve">dont le métal provient de la péninsule ibérique, daté de </w:t>
      </w:r>
      <w:r w:rsidRPr="00A84D62">
        <w:rPr>
          <w:lang w:val="fr-FR"/>
        </w:rPr>
        <w:t>1500- 1300 cal. BC</w:t>
      </w:r>
      <w:r>
        <w:rPr>
          <w:lang w:val="fr-FR"/>
        </w:rPr>
        <w:t xml:space="preserve"> (BIB 3080)</w:t>
      </w:r>
    </w:p>
    <w:p w14:paraId="74D0D871" w14:textId="77777777" w:rsidR="00A84D62" w:rsidRDefault="00A84D62" w:rsidP="00242C0F">
      <w:pPr>
        <w:jc w:val="both"/>
        <w:rPr>
          <w:lang w:val="fr-FR"/>
        </w:rPr>
      </w:pPr>
    </w:p>
    <w:p w14:paraId="0B0C4AEF" w14:textId="77777777" w:rsidR="00A84D62" w:rsidRDefault="007E6194" w:rsidP="00426FF9">
      <w:pPr>
        <w:pStyle w:val="Heading1"/>
      </w:pPr>
      <w:bookmarkStart w:id="4417" w:name="Sit_Grimeton"/>
      <w:r>
        <w:t>GRIMETON</w:t>
      </w:r>
    </w:p>
    <w:bookmarkEnd w:id="4417"/>
    <w:p w14:paraId="71A36B3E" w14:textId="77777777" w:rsidR="007E6194" w:rsidRDefault="007E6194" w:rsidP="00242C0F">
      <w:pPr>
        <w:jc w:val="both"/>
        <w:rPr>
          <w:lang w:val="fr-FR"/>
        </w:rPr>
      </w:pPr>
    </w:p>
    <w:p w14:paraId="2556211C" w14:textId="77777777" w:rsidR="007E6194" w:rsidRDefault="007E6194" w:rsidP="00242C0F">
      <w:pPr>
        <w:jc w:val="both"/>
        <w:rPr>
          <w:lang w:val="fr-FR"/>
        </w:rPr>
      </w:pPr>
      <w:r>
        <w:rPr>
          <w:lang w:val="fr-FR"/>
        </w:rPr>
        <w:t>Le métal provenant d'un creuset</w:t>
      </w:r>
      <w:r w:rsidRPr="007E6194">
        <w:rPr>
          <w:lang w:val="fr-FR"/>
        </w:rPr>
        <w:t xml:space="preserve"> </w:t>
      </w:r>
      <w:r>
        <w:rPr>
          <w:lang w:val="fr-FR"/>
        </w:rPr>
        <w:t xml:space="preserve">provient de la péninsule ibérique, daté de </w:t>
      </w:r>
      <w:r w:rsidRPr="00A84D62">
        <w:rPr>
          <w:lang w:val="fr-FR"/>
        </w:rPr>
        <w:t>1500- 1300 cal. BC</w:t>
      </w:r>
      <w:r>
        <w:rPr>
          <w:lang w:val="fr-FR"/>
        </w:rPr>
        <w:t xml:space="preserve"> (BIB 3080)</w:t>
      </w:r>
    </w:p>
    <w:p w14:paraId="7441051D" w14:textId="77777777" w:rsidR="007E6194" w:rsidRDefault="007E6194" w:rsidP="00242C0F">
      <w:pPr>
        <w:jc w:val="both"/>
        <w:rPr>
          <w:lang w:val="fr-FR"/>
        </w:rPr>
      </w:pPr>
    </w:p>
    <w:p w14:paraId="7D6E107C" w14:textId="77777777" w:rsidR="007E6194" w:rsidRDefault="007E6194" w:rsidP="00426FF9">
      <w:pPr>
        <w:pStyle w:val="Heading1"/>
      </w:pPr>
      <w:bookmarkStart w:id="4418" w:name="Sit_Ostra_Hoby"/>
      <w:r>
        <w:t>OSTRA HOBY</w:t>
      </w:r>
    </w:p>
    <w:bookmarkEnd w:id="4418"/>
    <w:p w14:paraId="027B5512" w14:textId="77777777" w:rsidR="007E6194" w:rsidRPr="007E6194" w:rsidRDefault="007E6194" w:rsidP="007E6194">
      <w:pPr>
        <w:jc w:val="both"/>
        <w:rPr>
          <w:lang w:val="fr-FR"/>
        </w:rPr>
      </w:pPr>
      <w:r w:rsidRPr="007E6194">
        <w:rPr>
          <w:lang w:val="fr-FR"/>
        </w:rPr>
        <w:t>Östra Hoby</w:t>
      </w:r>
    </w:p>
    <w:p w14:paraId="507B35EE" w14:textId="77777777" w:rsidR="007E6194" w:rsidRPr="007E6194" w:rsidRDefault="007E6194" w:rsidP="00242C0F">
      <w:pPr>
        <w:jc w:val="both"/>
        <w:rPr>
          <w:lang w:val="fr-FR"/>
        </w:rPr>
      </w:pPr>
    </w:p>
    <w:p w14:paraId="21D0D39E" w14:textId="77777777" w:rsidR="007E6194" w:rsidRDefault="007E6194" w:rsidP="00242C0F">
      <w:pPr>
        <w:jc w:val="both"/>
        <w:rPr>
          <w:lang w:val="fr-FR"/>
        </w:rPr>
      </w:pPr>
      <w:r w:rsidRPr="007E6194">
        <w:rPr>
          <w:i/>
          <w:lang w:val="fr-FR"/>
        </w:rPr>
        <w:t>flange-hilted sword</w:t>
      </w:r>
      <w:r w:rsidRPr="007E6194">
        <w:rPr>
          <w:lang w:val="fr-FR"/>
        </w:rPr>
        <w:t xml:space="preserve"> dont le </w:t>
      </w:r>
      <w:r>
        <w:rPr>
          <w:lang w:val="fr-FR"/>
        </w:rPr>
        <w:t xml:space="preserve">métal provient de la péninsule ibérique, daté de 1300-1100 </w:t>
      </w:r>
      <w:r w:rsidRPr="00A84D62">
        <w:rPr>
          <w:lang w:val="fr-FR"/>
        </w:rPr>
        <w:t>cal. BC</w:t>
      </w:r>
      <w:r>
        <w:rPr>
          <w:lang w:val="fr-FR"/>
        </w:rPr>
        <w:t xml:space="preserve"> (BIB 3080)</w:t>
      </w:r>
    </w:p>
    <w:p w14:paraId="63530AF2" w14:textId="77777777" w:rsidR="007E6194" w:rsidRDefault="007E6194" w:rsidP="00242C0F">
      <w:pPr>
        <w:jc w:val="both"/>
        <w:rPr>
          <w:lang w:val="fr-FR"/>
        </w:rPr>
      </w:pPr>
    </w:p>
    <w:p w14:paraId="03D7C8C0" w14:textId="77777777" w:rsidR="007E6194" w:rsidRDefault="007E6194" w:rsidP="00426FF9">
      <w:pPr>
        <w:pStyle w:val="Heading1"/>
      </w:pPr>
      <w:bookmarkStart w:id="4419" w:name="Sit_Sunne"/>
      <w:r w:rsidRPr="007E6194">
        <w:t>SUNNE</w:t>
      </w:r>
    </w:p>
    <w:bookmarkEnd w:id="4419"/>
    <w:p w14:paraId="083D1145" w14:textId="77777777" w:rsidR="007E6194" w:rsidRPr="00BE4758" w:rsidRDefault="007E6194" w:rsidP="00242C0F">
      <w:pPr>
        <w:jc w:val="both"/>
        <w:rPr>
          <w:lang w:val="fr-FR"/>
        </w:rPr>
      </w:pPr>
    </w:p>
    <w:p w14:paraId="29CC3B4A" w14:textId="77777777" w:rsidR="00BE558C" w:rsidRDefault="007E6194" w:rsidP="00242C0F">
      <w:pPr>
        <w:jc w:val="both"/>
        <w:rPr>
          <w:lang w:val="fr-FR"/>
        </w:rPr>
      </w:pPr>
      <w:r w:rsidRPr="007E6194">
        <w:rPr>
          <w:i/>
          <w:lang w:val="fr-FR"/>
        </w:rPr>
        <w:t>tanged sword</w:t>
      </w:r>
      <w:r w:rsidRPr="007E6194">
        <w:rPr>
          <w:lang w:val="fr-FR"/>
        </w:rPr>
        <w:t xml:space="preserve"> dont le </w:t>
      </w:r>
      <w:r>
        <w:rPr>
          <w:lang w:val="fr-FR"/>
        </w:rPr>
        <w:t xml:space="preserve">métal provient de la péninsule ibérique, daté de 1300-1100 </w:t>
      </w:r>
      <w:r w:rsidRPr="00A84D62">
        <w:rPr>
          <w:lang w:val="fr-FR"/>
        </w:rPr>
        <w:t>cal. BC</w:t>
      </w:r>
      <w:r>
        <w:rPr>
          <w:lang w:val="fr-FR"/>
        </w:rPr>
        <w:t xml:space="preserve"> (BIB 3080)</w:t>
      </w:r>
    </w:p>
    <w:p w14:paraId="1B0B5AB4" w14:textId="77777777" w:rsidR="007E6194" w:rsidRDefault="007E6194" w:rsidP="00242C0F">
      <w:pPr>
        <w:jc w:val="both"/>
        <w:rPr>
          <w:lang w:val="fr-FR"/>
        </w:rPr>
      </w:pPr>
    </w:p>
    <w:p w14:paraId="1DA3768C" w14:textId="77777777" w:rsidR="007E6194" w:rsidRDefault="007E6194" w:rsidP="00426FF9">
      <w:pPr>
        <w:pStyle w:val="Heading1"/>
      </w:pPr>
      <w:bookmarkStart w:id="4420" w:name="Sit_Tillinge"/>
      <w:r>
        <w:t>TILLINGE</w:t>
      </w:r>
    </w:p>
    <w:bookmarkEnd w:id="4420"/>
    <w:p w14:paraId="23079375" w14:textId="77777777" w:rsidR="007E6194" w:rsidRPr="00EE0E61" w:rsidRDefault="007E6194" w:rsidP="00242C0F">
      <w:pPr>
        <w:jc w:val="both"/>
        <w:rPr>
          <w:sz w:val="20"/>
          <w:lang w:val="fr-FR"/>
        </w:rPr>
      </w:pPr>
      <w:r w:rsidRPr="00EE0E61">
        <w:rPr>
          <w:sz w:val="20"/>
          <w:lang w:val="fr-FR"/>
        </w:rPr>
        <w:t>Tillinge</w:t>
      </w:r>
    </w:p>
    <w:p w14:paraId="74B0A4A0" w14:textId="77777777" w:rsidR="007E6194" w:rsidRPr="00BE4758" w:rsidRDefault="007E6194" w:rsidP="00242C0F">
      <w:pPr>
        <w:jc w:val="both"/>
        <w:rPr>
          <w:lang w:val="fr-FR"/>
        </w:rPr>
      </w:pPr>
    </w:p>
    <w:p w14:paraId="37A88603" w14:textId="0D83A6CD" w:rsidR="007E6194" w:rsidRDefault="007E6194" w:rsidP="00242C0F">
      <w:pPr>
        <w:jc w:val="both"/>
        <w:rPr>
          <w:lang w:val="fr-FR"/>
        </w:rPr>
      </w:pPr>
      <w:r w:rsidRPr="007E6194">
        <w:rPr>
          <w:lang w:val="fr-FR"/>
        </w:rPr>
        <w:t xml:space="preserve">tige de cuivre dont le </w:t>
      </w:r>
      <w:r>
        <w:rPr>
          <w:lang w:val="fr-FR"/>
        </w:rPr>
        <w:t>métal provient de la péninsule ibérique</w:t>
      </w:r>
      <w:r w:rsidR="006F6510">
        <w:rPr>
          <w:lang w:val="fr-FR"/>
        </w:rPr>
        <w:t>, des zones occidentale d'</w:t>
      </w:r>
      <w:r w:rsidR="00EE0E61">
        <w:rPr>
          <w:lang w:val="fr-FR"/>
        </w:rPr>
        <w:t xml:space="preserve"> </w:t>
      </w:r>
      <w:hyperlink r:id="rId10915" w:anchor="Sit_IPB_zone_OssaMorena" w:history="1">
        <w:r w:rsidR="00EE0E61" w:rsidRPr="00EE0E61">
          <w:rPr>
            <w:rStyle w:val="Hyperlink"/>
            <w:lang w:val="fr-FR"/>
          </w:rPr>
          <w:t>Ossa-Morena</w:t>
        </w:r>
      </w:hyperlink>
      <w:r w:rsidR="00EE0E61">
        <w:rPr>
          <w:lang w:val="fr-FR"/>
        </w:rPr>
        <w:t xml:space="preserve"> </w:t>
      </w:r>
      <w:r w:rsidR="006F6510">
        <w:rPr>
          <w:lang w:val="fr-FR"/>
        </w:rPr>
        <w:t xml:space="preserve">et orientales de </w:t>
      </w:r>
      <w:hyperlink r:id="rId10916" w:anchor="Sit_Perdoches_Los" w:history="1">
        <w:r w:rsidR="006F6510" w:rsidRPr="00EE0E61">
          <w:rPr>
            <w:rStyle w:val="Hyperlink"/>
            <w:lang w:val="fr-FR"/>
          </w:rPr>
          <w:t>Los Pedroches</w:t>
        </w:r>
      </w:hyperlink>
      <w:r>
        <w:rPr>
          <w:lang w:val="fr-FR"/>
        </w:rPr>
        <w:t xml:space="preserve">, daté de 1300-1100 </w:t>
      </w:r>
      <w:r w:rsidRPr="00A84D62">
        <w:rPr>
          <w:lang w:val="fr-FR"/>
        </w:rPr>
        <w:t>cal. BC</w:t>
      </w:r>
      <w:r>
        <w:rPr>
          <w:lang w:val="fr-FR"/>
        </w:rPr>
        <w:t xml:space="preserve"> (BIB 3080)</w:t>
      </w:r>
    </w:p>
    <w:p w14:paraId="5729EC8B" w14:textId="77777777" w:rsidR="006F6510" w:rsidRDefault="006F6510" w:rsidP="00242C0F">
      <w:pPr>
        <w:jc w:val="both"/>
        <w:rPr>
          <w:lang w:val="fr-FR"/>
        </w:rPr>
      </w:pPr>
    </w:p>
    <w:p w14:paraId="7E6466F6" w14:textId="77777777" w:rsidR="006F6510" w:rsidRDefault="006F6510" w:rsidP="00426FF9">
      <w:pPr>
        <w:pStyle w:val="Heading1"/>
      </w:pPr>
      <w:r>
        <w:t>GRAVA</w:t>
      </w:r>
    </w:p>
    <w:p w14:paraId="6CCEDCBB" w14:textId="77777777" w:rsidR="006F6510" w:rsidRDefault="006F6510" w:rsidP="00242C0F">
      <w:pPr>
        <w:jc w:val="both"/>
        <w:rPr>
          <w:lang w:val="fr-FR"/>
        </w:rPr>
      </w:pPr>
    </w:p>
    <w:p w14:paraId="56F6EB64" w14:textId="77777777" w:rsidR="006F6510" w:rsidRDefault="006F6510" w:rsidP="00242C0F">
      <w:pPr>
        <w:jc w:val="both"/>
        <w:rPr>
          <w:lang w:val="fr-FR"/>
        </w:rPr>
      </w:pPr>
      <w:r>
        <w:rPr>
          <w:lang w:val="fr-FR"/>
        </w:rPr>
        <w:t xml:space="preserve">Varmland. Dépôt, hlit-plated sword (1100-950/900 BC), anneau de bras (1100-950/900 BC), fragment d'un </w:t>
      </w:r>
      <w:r w:rsidRPr="006F6510">
        <w:rPr>
          <w:i/>
          <w:lang w:val="fr-FR"/>
        </w:rPr>
        <w:t>bronze lure</w:t>
      </w:r>
      <w:r>
        <w:rPr>
          <w:lang w:val="fr-FR"/>
        </w:rPr>
        <w:t xml:space="preserve"> (950/900-750/700 BC) montrant des compositions isotopiques // du Sud de la Péninsule ibérique </w:t>
      </w:r>
      <w:r w:rsidRPr="006F6510">
        <w:rPr>
          <w:lang w:val="fr-FR"/>
        </w:rPr>
        <w:t xml:space="preserve">(Ling et al. 2014: 122) </w:t>
      </w:r>
      <w:r>
        <w:rPr>
          <w:lang w:val="fr-FR"/>
        </w:rPr>
        <w:t>(BIB 3080)</w:t>
      </w:r>
    </w:p>
    <w:p w14:paraId="59B1461A" w14:textId="77777777" w:rsidR="006F6510" w:rsidRDefault="006F6510" w:rsidP="00242C0F">
      <w:pPr>
        <w:jc w:val="both"/>
        <w:rPr>
          <w:lang w:val="fr-FR"/>
        </w:rPr>
      </w:pPr>
    </w:p>
    <w:p w14:paraId="00DB2712" w14:textId="77777777" w:rsidR="006F6510" w:rsidRDefault="006F6510" w:rsidP="00426FF9">
      <w:pPr>
        <w:pStyle w:val="Heading1"/>
      </w:pPr>
      <w:bookmarkStart w:id="4421" w:name="Sit_Vastergotland"/>
      <w:r>
        <w:t>VASTERGOTLAND</w:t>
      </w:r>
    </w:p>
    <w:bookmarkEnd w:id="4421"/>
    <w:p w14:paraId="727685EC" w14:textId="77777777" w:rsidR="006F6510" w:rsidRPr="00EE0E61" w:rsidRDefault="006F6510" w:rsidP="00242C0F">
      <w:pPr>
        <w:jc w:val="both"/>
        <w:rPr>
          <w:sz w:val="20"/>
          <w:lang w:val="fr-FR"/>
        </w:rPr>
      </w:pPr>
      <w:r w:rsidRPr="00EE0E61">
        <w:rPr>
          <w:sz w:val="20"/>
          <w:lang w:val="fr-FR"/>
        </w:rPr>
        <w:t>Västergötland</w:t>
      </w:r>
    </w:p>
    <w:p w14:paraId="47FCAB44" w14:textId="77777777" w:rsidR="006F6510" w:rsidRDefault="006F6510" w:rsidP="00242C0F">
      <w:pPr>
        <w:jc w:val="both"/>
        <w:rPr>
          <w:lang w:val="fr-FR"/>
        </w:rPr>
      </w:pPr>
    </w:p>
    <w:p w14:paraId="434330BC" w14:textId="52EDB04B" w:rsidR="006F6510" w:rsidRPr="006F6510" w:rsidRDefault="006F6510" w:rsidP="00242C0F">
      <w:pPr>
        <w:jc w:val="both"/>
        <w:rPr>
          <w:lang w:val="fr-FR"/>
        </w:rPr>
      </w:pPr>
      <w:r>
        <w:rPr>
          <w:lang w:val="fr-FR"/>
        </w:rPr>
        <w:t>Sunnersberg. 2 bouclier en V dont les compositions métalliques (éléments traces cobalt et antimoine) qui renvoient à la zone d'</w:t>
      </w:r>
      <w:r w:rsidR="00EE0E61">
        <w:rPr>
          <w:lang w:val="fr-FR"/>
        </w:rPr>
        <w:t xml:space="preserve"> </w:t>
      </w:r>
      <w:hyperlink r:id="rId10917" w:anchor="Sit_IPB_zone_OssaMorena" w:history="1">
        <w:r w:rsidRPr="00EE0E61">
          <w:rPr>
            <w:rStyle w:val="Hyperlink"/>
            <w:lang w:val="fr-FR"/>
          </w:rPr>
          <w:t>Ossa-Morena</w:t>
        </w:r>
      </w:hyperlink>
      <w:r>
        <w:rPr>
          <w:lang w:val="fr-FR"/>
        </w:rPr>
        <w:t xml:space="preserve"> </w:t>
      </w:r>
      <w:r w:rsidRPr="006F6510">
        <w:rPr>
          <w:lang w:val="fr-FR"/>
        </w:rPr>
        <w:t>(Ling et al. 2014: 125)</w:t>
      </w:r>
      <w:r>
        <w:rPr>
          <w:lang w:val="fr-FR"/>
        </w:rPr>
        <w:t xml:space="preserve"> (BIB 3080)</w:t>
      </w:r>
    </w:p>
    <w:p w14:paraId="03B17EC2" w14:textId="77777777" w:rsidR="007E6194" w:rsidRPr="006F6510" w:rsidRDefault="007E6194" w:rsidP="00242C0F">
      <w:pPr>
        <w:jc w:val="both"/>
        <w:rPr>
          <w:lang w:val="fr-FR"/>
        </w:rPr>
      </w:pPr>
    </w:p>
    <w:p w14:paraId="4B587F84" w14:textId="77777777" w:rsidR="00217B86" w:rsidRPr="00BE4758" w:rsidRDefault="00217B86" w:rsidP="00426FF9">
      <w:pPr>
        <w:pStyle w:val="Heading1"/>
      </w:pPr>
      <w:bookmarkStart w:id="4422" w:name="Sit_Bohuslan"/>
      <w:r w:rsidRPr="00BE4758">
        <w:t>BOHUSLAN</w:t>
      </w:r>
    </w:p>
    <w:bookmarkEnd w:id="4422"/>
    <w:p w14:paraId="1D20B6C8" w14:textId="77777777" w:rsidR="00217B86" w:rsidRPr="00BE4758" w:rsidRDefault="00B10051" w:rsidP="00242C0F">
      <w:pPr>
        <w:jc w:val="both"/>
        <w:rPr>
          <w:rStyle w:val="st"/>
          <w:sz w:val="20"/>
          <w:lang w:val="fr-FR"/>
        </w:rPr>
      </w:pPr>
      <w:r w:rsidRPr="00BE4758">
        <w:rPr>
          <w:rStyle w:val="st"/>
          <w:sz w:val="20"/>
          <w:lang w:val="fr-FR"/>
        </w:rPr>
        <w:t>Bohuslän</w:t>
      </w:r>
      <w:r w:rsidR="00BE558C" w:rsidRPr="00BE4758">
        <w:rPr>
          <w:rStyle w:val="st"/>
          <w:sz w:val="20"/>
          <w:lang w:val="fr-FR"/>
        </w:rPr>
        <w:t>, Østfold/Bohuslän</w:t>
      </w:r>
    </w:p>
    <w:p w14:paraId="0B10E99B" w14:textId="77777777" w:rsidR="00B10051" w:rsidRPr="00BE4758" w:rsidRDefault="00B10051" w:rsidP="00242C0F">
      <w:pPr>
        <w:jc w:val="both"/>
        <w:rPr>
          <w:lang w:val="fr-FR"/>
        </w:rPr>
      </w:pPr>
    </w:p>
    <w:p w14:paraId="22DE95B5" w14:textId="44D06333" w:rsidR="00B10051" w:rsidRDefault="00B10051" w:rsidP="00242C0F">
      <w:pPr>
        <w:jc w:val="both"/>
        <w:rPr>
          <w:rStyle w:val="st"/>
          <w:lang w:val="fr-FR"/>
        </w:rPr>
      </w:pPr>
      <w:r>
        <w:rPr>
          <w:rStyle w:val="st"/>
          <w:lang w:val="fr-FR"/>
        </w:rPr>
        <w:t>La région</w:t>
      </w:r>
      <w:r w:rsidR="00217B86" w:rsidRPr="0032190F">
        <w:rPr>
          <w:rStyle w:val="st"/>
          <w:lang w:val="fr-FR"/>
        </w:rPr>
        <w:t xml:space="preserve"> du Bohusl</w:t>
      </w:r>
      <w:r>
        <w:rPr>
          <w:rStyle w:val="st"/>
          <w:lang w:val="fr-FR"/>
        </w:rPr>
        <w:t>a</w:t>
      </w:r>
      <w:r w:rsidR="00217B86" w:rsidRPr="0032190F">
        <w:rPr>
          <w:rStyle w:val="st"/>
          <w:lang w:val="fr-FR"/>
        </w:rPr>
        <w:t>n</w:t>
      </w:r>
      <w:r>
        <w:rPr>
          <w:rStyle w:val="st"/>
          <w:lang w:val="fr-FR"/>
        </w:rPr>
        <w:t>,</w:t>
      </w:r>
      <w:r w:rsidR="00217B86" w:rsidRPr="0032190F">
        <w:rPr>
          <w:rStyle w:val="st"/>
          <w:lang w:val="fr-FR"/>
        </w:rPr>
        <w:t xml:space="preserve"> </w:t>
      </w:r>
      <w:r>
        <w:rPr>
          <w:rStyle w:val="st"/>
          <w:lang w:val="fr-FR"/>
        </w:rPr>
        <w:t xml:space="preserve">dans le Sud de la Suède, </w:t>
      </w:r>
      <w:r w:rsidR="003C28EA">
        <w:rPr>
          <w:rStyle w:val="st"/>
          <w:lang w:val="fr-FR"/>
        </w:rPr>
        <w:t xml:space="preserve">fait partie de </w:t>
      </w:r>
      <w:r w:rsidR="003C28EA" w:rsidRPr="003C28EA">
        <w:rPr>
          <w:rStyle w:val="st"/>
          <w:lang w:val="fr-FR"/>
        </w:rPr>
        <w:t>l'art de</w:t>
      </w:r>
      <w:r w:rsidR="003C28EA">
        <w:rPr>
          <w:rStyle w:val="st"/>
          <w:lang w:val="fr-FR"/>
        </w:rPr>
        <w:t xml:space="preserve"> </w:t>
      </w:r>
      <w:hyperlink r:id="rId10918" w:anchor="Cul_Scandinavie_Art" w:history="1">
        <w:r w:rsidR="003C28EA" w:rsidRPr="003C28EA">
          <w:rPr>
            <w:rStyle w:val="Hyperlink"/>
            <w:lang w:val="fr-FR"/>
          </w:rPr>
          <w:t>Scandinavie</w:t>
        </w:r>
      </w:hyperlink>
      <w:r w:rsidRPr="00B10051">
        <w:rPr>
          <w:lang w:val="fr-FR"/>
        </w:rPr>
        <w:t xml:space="preserve">, </w:t>
      </w:r>
      <w:r>
        <w:rPr>
          <w:rStyle w:val="st"/>
          <w:lang w:val="fr-FR"/>
        </w:rPr>
        <w:t>d</w:t>
      </w:r>
      <w:r w:rsidRPr="0032190F">
        <w:rPr>
          <w:rStyle w:val="st"/>
          <w:lang w:val="fr-FR"/>
        </w:rPr>
        <w:t>atable</w:t>
      </w:r>
      <w:r>
        <w:rPr>
          <w:rStyle w:val="st"/>
          <w:lang w:val="fr-FR"/>
        </w:rPr>
        <w:t>s</w:t>
      </w:r>
      <w:r w:rsidRPr="0032190F">
        <w:rPr>
          <w:rStyle w:val="st"/>
          <w:lang w:val="fr-FR"/>
        </w:rPr>
        <w:t xml:space="preserve"> du Bronze (BIB 1852)</w:t>
      </w:r>
      <w:r w:rsidRPr="00B10051">
        <w:rPr>
          <w:lang w:val="fr-FR"/>
        </w:rPr>
        <w:t xml:space="preserve"> </w:t>
      </w:r>
      <w:hyperlink r:id="rId10919" w:anchor="Cul_Bronze_Moyen" w:history="1">
        <w:r w:rsidRPr="0032190F">
          <w:rPr>
            <w:rStyle w:val="Hyperlink"/>
            <w:lang w:val="fr-FR"/>
          </w:rPr>
          <w:t>B</w:t>
        </w:r>
        <w:r>
          <w:rPr>
            <w:rStyle w:val="Hyperlink"/>
            <w:lang w:val="fr-FR"/>
          </w:rPr>
          <w:t>M</w:t>
        </w:r>
      </w:hyperlink>
      <w:r w:rsidRPr="0032190F">
        <w:rPr>
          <w:rStyle w:val="st"/>
          <w:lang w:val="fr-FR"/>
        </w:rPr>
        <w:t xml:space="preserve"> (SS BIB)</w:t>
      </w:r>
      <w:r w:rsidR="00FA1184">
        <w:rPr>
          <w:rStyle w:val="st"/>
          <w:lang w:val="fr-FR"/>
        </w:rPr>
        <w:t xml:space="preserve"> L' une des quatre concentration d'art rupetsre du Sud de la Sudède (BIB 3248)</w:t>
      </w:r>
    </w:p>
    <w:p w14:paraId="502215A6" w14:textId="77777777" w:rsidR="00BE558C" w:rsidRDefault="00BE558C" w:rsidP="00242C0F">
      <w:pPr>
        <w:jc w:val="both"/>
        <w:rPr>
          <w:rStyle w:val="st"/>
          <w:lang w:val="fr-FR"/>
        </w:rPr>
      </w:pPr>
    </w:p>
    <w:p w14:paraId="46A5536D" w14:textId="77777777" w:rsidR="00BE558C" w:rsidRDefault="00BE558C" w:rsidP="00242C0F">
      <w:pPr>
        <w:jc w:val="both"/>
        <w:rPr>
          <w:rStyle w:val="st"/>
          <w:lang w:val="fr-FR"/>
        </w:rPr>
      </w:pPr>
      <w:r>
        <w:rPr>
          <w:rStyle w:val="st"/>
          <w:lang w:val="fr-FR"/>
        </w:rPr>
        <w:t>~75,000 représentations (BIB 2996)</w:t>
      </w:r>
    </w:p>
    <w:p w14:paraId="4F7E596F" w14:textId="77777777" w:rsidR="00BE558C" w:rsidRDefault="00BE558C" w:rsidP="00242C0F">
      <w:pPr>
        <w:jc w:val="both"/>
        <w:rPr>
          <w:rStyle w:val="st"/>
          <w:lang w:val="fr-FR"/>
        </w:rPr>
      </w:pPr>
    </w:p>
    <w:p w14:paraId="3D39D330" w14:textId="77777777" w:rsidR="00BE558C" w:rsidRDefault="00BE558C" w:rsidP="00242C0F">
      <w:pPr>
        <w:jc w:val="both"/>
        <w:rPr>
          <w:rStyle w:val="st"/>
          <w:lang w:val="fr-FR"/>
        </w:rPr>
      </w:pPr>
      <w:r w:rsidRPr="00BE558C">
        <w:rPr>
          <w:rStyle w:val="st"/>
          <w:lang w:val="fr-FR"/>
        </w:rPr>
        <w:t>Østfold/Bohuslän</w:t>
      </w:r>
      <w:r>
        <w:rPr>
          <w:rStyle w:val="st"/>
          <w:lang w:val="fr-FR"/>
        </w:rPr>
        <w:t xml:space="preserve"> sont souvent rattachés ensemble (bien que sur 2 comté différents) (BIB 2996)</w:t>
      </w:r>
    </w:p>
    <w:p w14:paraId="6E67A66F" w14:textId="77777777" w:rsidR="00BE558C" w:rsidRDefault="00BE558C" w:rsidP="00242C0F">
      <w:pPr>
        <w:jc w:val="both"/>
        <w:rPr>
          <w:rStyle w:val="st"/>
          <w:lang w:val="fr-FR"/>
        </w:rPr>
      </w:pPr>
    </w:p>
    <w:p w14:paraId="1968F3E7" w14:textId="77777777" w:rsidR="00BE558C" w:rsidRDefault="00BE558C" w:rsidP="00BE558C">
      <w:pPr>
        <w:pStyle w:val="Heading2"/>
        <w:rPr>
          <w:rStyle w:val="st"/>
        </w:rPr>
      </w:pPr>
      <w:r>
        <w:rPr>
          <w:rStyle w:val="st"/>
        </w:rPr>
        <w:t>contexte</w:t>
      </w:r>
    </w:p>
    <w:p w14:paraId="6A6196E5" w14:textId="77777777" w:rsidR="00BE558C" w:rsidRDefault="00BE558C" w:rsidP="00BE558C">
      <w:pPr>
        <w:jc w:val="both"/>
        <w:rPr>
          <w:rStyle w:val="st"/>
          <w:lang w:val="fr-FR"/>
        </w:rPr>
      </w:pPr>
    </w:p>
    <w:p w14:paraId="3CE6AEF3" w14:textId="77777777" w:rsidR="00BE558C" w:rsidRDefault="00BE558C" w:rsidP="00BE558C">
      <w:pPr>
        <w:jc w:val="both"/>
        <w:rPr>
          <w:rStyle w:val="st"/>
          <w:lang w:val="fr-FR"/>
        </w:rPr>
      </w:pPr>
      <w:r>
        <w:rPr>
          <w:rStyle w:val="st"/>
          <w:lang w:val="fr-FR"/>
        </w:rPr>
        <w:t xml:space="preserve">Aujourd'hui, au Bohuslan, comme à </w:t>
      </w:r>
      <w:r w:rsidRPr="00BE558C">
        <w:rPr>
          <w:rStyle w:val="st"/>
          <w:lang w:val="fr-FR"/>
        </w:rPr>
        <w:t>Østfold</w:t>
      </w:r>
      <w:r>
        <w:rPr>
          <w:rStyle w:val="st"/>
          <w:lang w:val="fr-FR"/>
        </w:rPr>
        <w:t>, la ligne de rivage est 15 à 20 m au-dessous celle du BA (Hygen 2000)(BIB 2996)</w:t>
      </w:r>
    </w:p>
    <w:p w14:paraId="78D27F5C" w14:textId="77777777" w:rsidR="00BE558C" w:rsidRDefault="00BE558C" w:rsidP="00BE558C">
      <w:pPr>
        <w:jc w:val="both"/>
        <w:rPr>
          <w:rStyle w:val="st"/>
          <w:lang w:val="fr-FR"/>
        </w:rPr>
      </w:pPr>
    </w:p>
    <w:p w14:paraId="3E6CD985" w14:textId="77777777" w:rsidR="00BE558C" w:rsidRPr="00AE0A9B" w:rsidRDefault="00BE558C" w:rsidP="00BE558C">
      <w:pPr>
        <w:pStyle w:val="Heading3"/>
        <w:rPr>
          <w:rStyle w:val="st"/>
        </w:rPr>
      </w:pPr>
      <w:r w:rsidRPr="00AE0A9B">
        <w:rPr>
          <w:rStyle w:val="st"/>
        </w:rPr>
        <w:t>évolution de la ligne de côte</w:t>
      </w:r>
    </w:p>
    <w:p w14:paraId="70E188C6" w14:textId="77777777" w:rsidR="00F83CBA" w:rsidRPr="00AE0A9B" w:rsidRDefault="00F83CBA" w:rsidP="00F83CBA">
      <w:pPr>
        <w:rPr>
          <w:lang w:val="fr-FR"/>
        </w:rPr>
      </w:pPr>
    </w:p>
    <w:p w14:paraId="1748FC62" w14:textId="77777777" w:rsidR="00F83CBA" w:rsidRPr="00AE0A9B" w:rsidRDefault="00F83CBA" w:rsidP="00F83CBA">
      <w:pPr>
        <w:jc w:val="both"/>
        <w:rPr>
          <w:lang w:val="fr-FR"/>
        </w:rPr>
      </w:pPr>
      <w:r w:rsidRPr="0032190F">
        <w:rPr>
          <w:rStyle w:val="st"/>
          <w:lang w:val="fr-FR"/>
        </w:rPr>
        <w:t>Les représentations les plus hautes altitunalement (points GPS) sont également les plus anciennes car à l’époque la mer était plus haute (BIB 2096)</w:t>
      </w:r>
      <w:r>
        <w:rPr>
          <w:rStyle w:val="st"/>
          <w:lang w:val="fr-FR"/>
        </w:rPr>
        <w:t xml:space="preserve"> </w:t>
      </w:r>
    </w:p>
    <w:p w14:paraId="6606F72B" w14:textId="77777777" w:rsidR="00BE558C" w:rsidRDefault="00BE558C" w:rsidP="00BE558C">
      <w:pPr>
        <w:jc w:val="both"/>
        <w:rPr>
          <w:rStyle w:val="st"/>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63"/>
        <w:gridCol w:w="1019"/>
        <w:gridCol w:w="883"/>
        <w:gridCol w:w="1032"/>
        <w:gridCol w:w="883"/>
      </w:tblGrid>
      <w:tr w:rsidR="005D10B6" w14:paraId="56E5B1E1" w14:textId="77777777" w:rsidTr="00C35EA7">
        <w:trPr>
          <w:jc w:val="center"/>
        </w:trPr>
        <w:tc>
          <w:tcPr>
            <w:tcW w:w="1963" w:type="dxa"/>
          </w:tcPr>
          <w:p w14:paraId="344515F9" w14:textId="77777777" w:rsidR="00BE558C" w:rsidRPr="00C35EA7" w:rsidRDefault="00BE558C" w:rsidP="00C35EA7">
            <w:pPr>
              <w:jc w:val="center"/>
              <w:rPr>
                <w:rStyle w:val="st"/>
                <w:lang w:val="fr-FR"/>
              </w:rPr>
            </w:pPr>
          </w:p>
        </w:tc>
        <w:tc>
          <w:tcPr>
            <w:tcW w:w="1019" w:type="dxa"/>
          </w:tcPr>
          <w:p w14:paraId="5968B3C4" w14:textId="57ADDF0E" w:rsidR="00BE558C" w:rsidRPr="00C35EA7" w:rsidRDefault="00000000" w:rsidP="00C35EA7">
            <w:pPr>
              <w:jc w:val="center"/>
              <w:rPr>
                <w:rStyle w:val="st"/>
                <w:lang w:val="fr-FR"/>
              </w:rPr>
            </w:pPr>
            <w:hyperlink r:id="rId10920" w:anchor="Cul_Bronze_Ancien_spat_Scand" w:history="1">
              <w:r w:rsidR="00F83CBA" w:rsidRPr="00C35EA7">
                <w:rPr>
                  <w:rStyle w:val="Hyperlink"/>
                  <w:lang w:val="fr-FR"/>
                </w:rPr>
                <w:t>EBA</w:t>
              </w:r>
            </w:hyperlink>
          </w:p>
        </w:tc>
        <w:tc>
          <w:tcPr>
            <w:tcW w:w="883" w:type="dxa"/>
          </w:tcPr>
          <w:p w14:paraId="20C55CE4" w14:textId="14FA9854" w:rsidR="00BE558C" w:rsidRPr="00C35EA7" w:rsidRDefault="00000000" w:rsidP="00C35EA7">
            <w:pPr>
              <w:jc w:val="center"/>
              <w:rPr>
                <w:rStyle w:val="st"/>
                <w:lang w:val="fr-FR"/>
              </w:rPr>
            </w:pPr>
            <w:hyperlink r:id="rId10921" w:anchor="Cul_Bronze_Moyen_g_Scandin" w:history="1">
              <w:r w:rsidR="00F83CBA" w:rsidRPr="00C35EA7">
                <w:rPr>
                  <w:rStyle w:val="Hyperlink"/>
                  <w:lang w:val="fr-FR"/>
                </w:rPr>
                <w:t>MBA</w:t>
              </w:r>
            </w:hyperlink>
          </w:p>
        </w:tc>
        <w:tc>
          <w:tcPr>
            <w:tcW w:w="1032" w:type="dxa"/>
          </w:tcPr>
          <w:p w14:paraId="4E8965E0" w14:textId="0F370CAF" w:rsidR="00BE558C" w:rsidRPr="00C35EA7" w:rsidRDefault="00000000" w:rsidP="00C35EA7">
            <w:pPr>
              <w:jc w:val="center"/>
              <w:rPr>
                <w:rStyle w:val="st"/>
                <w:lang w:val="fr-FR"/>
              </w:rPr>
            </w:pPr>
            <w:hyperlink r:id="rId10922" w:anchor="Cul_Bronze_Final__Nordique" w:history="1">
              <w:r w:rsidR="00F83CBA" w:rsidRPr="00C35EA7">
                <w:rPr>
                  <w:rStyle w:val="Hyperlink"/>
                  <w:lang w:val="fr-FR"/>
                </w:rPr>
                <w:t>LBA</w:t>
              </w:r>
            </w:hyperlink>
          </w:p>
        </w:tc>
        <w:tc>
          <w:tcPr>
            <w:tcW w:w="883" w:type="dxa"/>
          </w:tcPr>
          <w:p w14:paraId="0816346B" w14:textId="206BB841" w:rsidR="00BE558C" w:rsidRPr="00C35EA7" w:rsidRDefault="00000000" w:rsidP="00C35EA7">
            <w:pPr>
              <w:jc w:val="center"/>
              <w:rPr>
                <w:rStyle w:val="st"/>
                <w:lang w:val="fr-FR"/>
              </w:rPr>
            </w:pPr>
            <w:hyperlink r:id="rId10923" w:anchor="Cul_PRIA" w:history="1">
              <w:r w:rsidR="00F83CBA" w:rsidRPr="00C35EA7">
                <w:rPr>
                  <w:rStyle w:val="Hyperlink"/>
                  <w:lang w:val="fr-FR"/>
                </w:rPr>
                <w:t>PRIA</w:t>
              </w:r>
            </w:hyperlink>
          </w:p>
        </w:tc>
      </w:tr>
      <w:tr w:rsidR="005D10B6" w14:paraId="75BCA514" w14:textId="77777777" w:rsidTr="00C35EA7">
        <w:trPr>
          <w:jc w:val="center"/>
        </w:trPr>
        <w:tc>
          <w:tcPr>
            <w:tcW w:w="1963" w:type="dxa"/>
          </w:tcPr>
          <w:p w14:paraId="44E5E9BE" w14:textId="77777777" w:rsidR="00BE558C" w:rsidRPr="00C35EA7" w:rsidRDefault="00BE558C" w:rsidP="00C35EA7">
            <w:pPr>
              <w:jc w:val="both"/>
              <w:rPr>
                <w:rStyle w:val="st"/>
                <w:lang w:val="fr-FR"/>
              </w:rPr>
            </w:pPr>
            <w:r w:rsidRPr="00C35EA7">
              <w:rPr>
                <w:rStyle w:val="st"/>
                <w:lang w:val="fr-FR"/>
              </w:rPr>
              <w:t>ligne de rivage*</w:t>
            </w:r>
          </w:p>
        </w:tc>
        <w:tc>
          <w:tcPr>
            <w:tcW w:w="1019" w:type="dxa"/>
          </w:tcPr>
          <w:p w14:paraId="4344F22B" w14:textId="77777777" w:rsidR="00BE558C" w:rsidRPr="00C35EA7" w:rsidRDefault="00BE558C" w:rsidP="00C35EA7">
            <w:pPr>
              <w:jc w:val="both"/>
              <w:rPr>
                <w:rStyle w:val="st"/>
                <w:lang w:val="fr-FR"/>
              </w:rPr>
            </w:pPr>
            <w:r w:rsidRPr="00C35EA7">
              <w:rPr>
                <w:rStyle w:val="st"/>
                <w:lang w:val="fr-FR"/>
              </w:rPr>
              <w:t>+16/17</w:t>
            </w:r>
          </w:p>
        </w:tc>
        <w:tc>
          <w:tcPr>
            <w:tcW w:w="883" w:type="dxa"/>
          </w:tcPr>
          <w:p w14:paraId="470B34C9" w14:textId="77777777" w:rsidR="00BE558C" w:rsidRPr="00C35EA7" w:rsidRDefault="00BE558C" w:rsidP="00C35EA7">
            <w:pPr>
              <w:jc w:val="both"/>
              <w:rPr>
                <w:rStyle w:val="st"/>
                <w:lang w:val="fr-FR"/>
              </w:rPr>
            </w:pPr>
            <w:r w:rsidRPr="00C35EA7">
              <w:rPr>
                <w:rStyle w:val="st"/>
                <w:lang w:val="fr-FR"/>
              </w:rPr>
              <w:t>+14</w:t>
            </w:r>
          </w:p>
        </w:tc>
        <w:tc>
          <w:tcPr>
            <w:tcW w:w="1032" w:type="dxa"/>
          </w:tcPr>
          <w:p w14:paraId="13F4E2B5" w14:textId="77777777" w:rsidR="00BE558C" w:rsidRPr="00C35EA7" w:rsidRDefault="00BE558C" w:rsidP="00C35EA7">
            <w:pPr>
              <w:jc w:val="both"/>
              <w:rPr>
                <w:rStyle w:val="st"/>
                <w:lang w:val="fr-FR"/>
              </w:rPr>
            </w:pPr>
            <w:r w:rsidRPr="00C35EA7">
              <w:rPr>
                <w:rStyle w:val="st"/>
                <w:lang w:val="fr-FR"/>
              </w:rPr>
              <w:t>+11-10</w:t>
            </w:r>
          </w:p>
        </w:tc>
        <w:tc>
          <w:tcPr>
            <w:tcW w:w="883" w:type="dxa"/>
          </w:tcPr>
          <w:p w14:paraId="34A9EB82" w14:textId="77777777" w:rsidR="00BE558C" w:rsidRPr="00C35EA7" w:rsidRDefault="00BE558C" w:rsidP="00C35EA7">
            <w:pPr>
              <w:jc w:val="both"/>
              <w:rPr>
                <w:rStyle w:val="st"/>
                <w:lang w:val="fr-FR"/>
              </w:rPr>
            </w:pPr>
          </w:p>
        </w:tc>
      </w:tr>
    </w:tbl>
    <w:p w14:paraId="6115DBB6" w14:textId="77777777" w:rsidR="00BE558C" w:rsidRDefault="00BE558C" w:rsidP="00BE558C">
      <w:pPr>
        <w:jc w:val="both"/>
        <w:rPr>
          <w:rStyle w:val="st"/>
          <w:lang w:val="fr-FR"/>
        </w:rPr>
      </w:pPr>
      <w:r>
        <w:rPr>
          <w:rStyle w:val="st"/>
          <w:lang w:val="fr-FR"/>
        </w:rPr>
        <w:t>* en m.s.n.m par rapport à l'actuel (Ling 2008)(BIB 2996)</w:t>
      </w:r>
    </w:p>
    <w:p w14:paraId="1E9AC13E" w14:textId="77777777" w:rsidR="00BE558C" w:rsidRDefault="00BE558C" w:rsidP="00242C0F">
      <w:pPr>
        <w:jc w:val="both"/>
        <w:rPr>
          <w:lang w:val="fr-FR"/>
        </w:rPr>
      </w:pPr>
    </w:p>
    <w:p w14:paraId="31F41F1F" w14:textId="77777777" w:rsidR="00BE558C" w:rsidRDefault="00BE558C" w:rsidP="00242C0F">
      <w:pPr>
        <w:jc w:val="both"/>
        <w:rPr>
          <w:lang w:val="fr-FR"/>
        </w:rPr>
      </w:pPr>
      <w:r>
        <w:rPr>
          <w:lang w:val="fr-FR"/>
        </w:rPr>
        <w:t>A Runhäll, c'est très visible. Les premiers bateaux apparaissent durant la période 2, mais la majorité des bateaux se trouve dans les parties inférieures, et datent de la période 3 au LBA (Ling 2008)(BIB 2996)</w:t>
      </w:r>
    </w:p>
    <w:p w14:paraId="7D5AB98E" w14:textId="77777777" w:rsidR="00F83CBA" w:rsidRDefault="00F83CBA" w:rsidP="00242C0F">
      <w:pPr>
        <w:jc w:val="both"/>
        <w:rPr>
          <w:lang w:val="fr-FR"/>
        </w:rPr>
      </w:pPr>
    </w:p>
    <w:p w14:paraId="1C8D7FDD" w14:textId="0803A6FA" w:rsidR="00F83CBA" w:rsidRPr="00BE558C" w:rsidRDefault="00F83CBA" w:rsidP="00242C0F">
      <w:pPr>
        <w:jc w:val="both"/>
        <w:rPr>
          <w:lang w:val="fr-FR"/>
        </w:rPr>
      </w:pPr>
      <w:r>
        <w:rPr>
          <w:rStyle w:val="st"/>
          <w:lang w:val="fr-FR"/>
        </w:rPr>
        <w:t xml:space="preserve">v. </w:t>
      </w:r>
      <w:hyperlink r:id="rId10924" w:anchor="Sit_Tanum_art_r311" w:history="1">
        <w:r w:rsidRPr="00B10051">
          <w:rPr>
            <w:rStyle w:val="Hyperlink"/>
            <w:lang w:val="fr-FR"/>
          </w:rPr>
          <w:t>Tanum r311</w:t>
        </w:r>
      </w:hyperlink>
    </w:p>
    <w:p w14:paraId="7B6EFDC0" w14:textId="77777777" w:rsidR="00B10051" w:rsidRDefault="00B10051" w:rsidP="00242C0F">
      <w:pPr>
        <w:jc w:val="both"/>
        <w:rPr>
          <w:lang w:val="fr-FR"/>
        </w:rPr>
      </w:pPr>
    </w:p>
    <w:p w14:paraId="6C099EFD" w14:textId="77777777" w:rsidR="00B10051" w:rsidRDefault="00B10051" w:rsidP="00B10051">
      <w:pPr>
        <w:pStyle w:val="Heading2"/>
      </w:pPr>
      <w:r>
        <w:t>localités</w:t>
      </w:r>
    </w:p>
    <w:p w14:paraId="48255402" w14:textId="77777777" w:rsidR="00EB348E" w:rsidRPr="0032190F" w:rsidRDefault="00B10051" w:rsidP="00242C0F">
      <w:pPr>
        <w:jc w:val="both"/>
        <w:rPr>
          <w:rStyle w:val="st"/>
          <w:lang w:val="fr-FR"/>
        </w:rPr>
      </w:pPr>
      <w:r>
        <w:rPr>
          <w:rStyle w:val="st"/>
          <w:lang w:val="fr-FR"/>
        </w:rPr>
        <w:t>La région</w:t>
      </w:r>
      <w:r w:rsidRPr="0032190F">
        <w:rPr>
          <w:rStyle w:val="st"/>
          <w:lang w:val="fr-FR"/>
        </w:rPr>
        <w:t xml:space="preserve"> du Bohusl</w:t>
      </w:r>
      <w:r>
        <w:rPr>
          <w:rStyle w:val="st"/>
          <w:lang w:val="fr-FR"/>
        </w:rPr>
        <w:t>a</w:t>
      </w:r>
      <w:r w:rsidRPr="0032190F">
        <w:rPr>
          <w:rStyle w:val="st"/>
          <w:lang w:val="fr-FR"/>
        </w:rPr>
        <w:t xml:space="preserve">n </w:t>
      </w:r>
      <w:r w:rsidR="00EB348E" w:rsidRPr="0032190F">
        <w:rPr>
          <w:rStyle w:val="st"/>
          <w:lang w:val="fr-FR"/>
        </w:rPr>
        <w:t>se divise en plusieurs localités :</w:t>
      </w:r>
    </w:p>
    <w:p w14:paraId="5B14B38E" w14:textId="77777777" w:rsidR="005005E1" w:rsidRPr="0032190F" w:rsidRDefault="005005E1" w:rsidP="00242C0F">
      <w:pPr>
        <w:jc w:val="both"/>
        <w:rPr>
          <w:rStyle w:val="st"/>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7"/>
      </w:tblGrid>
      <w:tr w:rsidR="00EB348E" w14:paraId="632C2899" w14:textId="77777777" w:rsidTr="00C35EA7">
        <w:trPr>
          <w:jc w:val="center"/>
        </w:trPr>
        <w:tc>
          <w:tcPr>
            <w:tcW w:w="1377" w:type="dxa"/>
          </w:tcPr>
          <w:p w14:paraId="44393ED4" w14:textId="5362CEB9" w:rsidR="00EB348E" w:rsidRDefault="00000000" w:rsidP="00C35EA7">
            <w:pPr>
              <w:jc w:val="both"/>
              <w:rPr>
                <w:rStyle w:val="st"/>
              </w:rPr>
            </w:pPr>
            <w:hyperlink r:id="rId10925" w:anchor="Sit_Backa" w:history="1">
              <w:r w:rsidR="00695DAA" w:rsidRPr="00695DAA">
                <w:rPr>
                  <w:rStyle w:val="Hyperlink"/>
                </w:rPr>
                <w:t>Backa</w:t>
              </w:r>
            </w:hyperlink>
          </w:p>
        </w:tc>
      </w:tr>
      <w:tr w:rsidR="00695DAA" w14:paraId="1AD8DA5C" w14:textId="77777777" w:rsidTr="00C35EA7">
        <w:trPr>
          <w:jc w:val="center"/>
        </w:trPr>
        <w:tc>
          <w:tcPr>
            <w:tcW w:w="1377" w:type="dxa"/>
          </w:tcPr>
          <w:p w14:paraId="301E70C4" w14:textId="7846A6BA" w:rsidR="00695DAA" w:rsidRPr="00695DAA" w:rsidRDefault="00000000" w:rsidP="00C35EA7">
            <w:pPr>
              <w:jc w:val="both"/>
              <w:rPr>
                <w:rStyle w:val="st"/>
              </w:rPr>
            </w:pPr>
            <w:hyperlink r:id="rId10926" w:anchor="Sit_Kville" w:history="1">
              <w:r w:rsidR="00695DAA" w:rsidRPr="00695DAA">
                <w:rPr>
                  <w:rStyle w:val="Hyperlink"/>
                </w:rPr>
                <w:t>Kville</w:t>
              </w:r>
            </w:hyperlink>
          </w:p>
        </w:tc>
      </w:tr>
      <w:tr w:rsidR="00695DAA" w14:paraId="367C92F1" w14:textId="77777777" w:rsidTr="00C35EA7">
        <w:trPr>
          <w:jc w:val="center"/>
        </w:trPr>
        <w:tc>
          <w:tcPr>
            <w:tcW w:w="1377" w:type="dxa"/>
          </w:tcPr>
          <w:p w14:paraId="0C3DB605" w14:textId="77777777" w:rsidR="00695DAA" w:rsidRDefault="00695DAA" w:rsidP="00C35EA7">
            <w:pPr>
              <w:jc w:val="both"/>
            </w:pPr>
            <w:r w:rsidRPr="00695DAA">
              <w:rPr>
                <w:rStyle w:val="st"/>
              </w:rPr>
              <w:t>Legene</w:t>
            </w:r>
          </w:p>
        </w:tc>
      </w:tr>
      <w:tr w:rsidR="00695DAA" w14:paraId="6CE9195A" w14:textId="77777777" w:rsidTr="00C35EA7">
        <w:trPr>
          <w:jc w:val="center"/>
        </w:trPr>
        <w:tc>
          <w:tcPr>
            <w:tcW w:w="1377" w:type="dxa"/>
          </w:tcPr>
          <w:p w14:paraId="641DF912" w14:textId="77777777" w:rsidR="00695DAA" w:rsidRDefault="00695DAA" w:rsidP="00C35EA7">
            <w:pPr>
              <w:jc w:val="both"/>
            </w:pPr>
            <w:r w:rsidRPr="00695DAA">
              <w:rPr>
                <w:rStyle w:val="st"/>
              </w:rPr>
              <w:t>Litsleby</w:t>
            </w:r>
          </w:p>
        </w:tc>
      </w:tr>
      <w:tr w:rsidR="00695DAA" w14:paraId="232E9C33" w14:textId="77777777" w:rsidTr="00C35EA7">
        <w:trPr>
          <w:jc w:val="center"/>
        </w:trPr>
        <w:tc>
          <w:tcPr>
            <w:tcW w:w="1377" w:type="dxa"/>
          </w:tcPr>
          <w:p w14:paraId="457E8E87" w14:textId="77777777" w:rsidR="00695DAA" w:rsidRDefault="00695DAA" w:rsidP="00C35EA7">
            <w:pPr>
              <w:jc w:val="both"/>
              <w:rPr>
                <w:rStyle w:val="st"/>
              </w:rPr>
            </w:pPr>
            <w:r w:rsidRPr="00695DAA">
              <w:rPr>
                <w:rStyle w:val="st"/>
              </w:rPr>
              <w:t>Sotenäs</w:t>
            </w:r>
          </w:p>
        </w:tc>
      </w:tr>
      <w:tr w:rsidR="00695DAA" w14:paraId="64567FBF" w14:textId="77777777" w:rsidTr="00C35EA7">
        <w:trPr>
          <w:jc w:val="center"/>
        </w:trPr>
        <w:tc>
          <w:tcPr>
            <w:tcW w:w="1377" w:type="dxa"/>
          </w:tcPr>
          <w:p w14:paraId="4E2B0B1F" w14:textId="3A4BAED4" w:rsidR="00695DAA" w:rsidRDefault="00000000" w:rsidP="00C35EA7">
            <w:pPr>
              <w:jc w:val="both"/>
            </w:pPr>
            <w:hyperlink r:id="rId10927" w:anchor="Sit_Stromstadt" w:history="1">
              <w:r w:rsidR="00695DAA" w:rsidRPr="00695DAA">
                <w:rPr>
                  <w:rStyle w:val="Hyperlink"/>
                </w:rPr>
                <w:t>Stromstadt</w:t>
              </w:r>
            </w:hyperlink>
          </w:p>
        </w:tc>
      </w:tr>
      <w:tr w:rsidR="00695DAA" w14:paraId="0A49DAE3" w14:textId="77777777" w:rsidTr="00C35EA7">
        <w:trPr>
          <w:jc w:val="center"/>
        </w:trPr>
        <w:tc>
          <w:tcPr>
            <w:tcW w:w="1377" w:type="dxa"/>
          </w:tcPr>
          <w:p w14:paraId="656FBA45" w14:textId="705B122A" w:rsidR="00695DAA" w:rsidRDefault="00000000" w:rsidP="00C35EA7">
            <w:pPr>
              <w:jc w:val="both"/>
            </w:pPr>
            <w:hyperlink r:id="rId10928" w:anchor="Sit_Tanum" w:history="1">
              <w:r w:rsidR="00695DAA" w:rsidRPr="00572A58">
                <w:rPr>
                  <w:rStyle w:val="Hyperlink"/>
                </w:rPr>
                <w:t>Tanum</w:t>
              </w:r>
            </w:hyperlink>
          </w:p>
        </w:tc>
      </w:tr>
      <w:tr w:rsidR="00695DAA" w14:paraId="29C03A0B" w14:textId="77777777" w:rsidTr="00C35EA7">
        <w:trPr>
          <w:jc w:val="center"/>
        </w:trPr>
        <w:tc>
          <w:tcPr>
            <w:tcW w:w="1377" w:type="dxa"/>
          </w:tcPr>
          <w:p w14:paraId="4E5EE691" w14:textId="083886EE" w:rsidR="00695DAA" w:rsidRDefault="00000000" w:rsidP="00C35EA7">
            <w:pPr>
              <w:jc w:val="both"/>
            </w:pPr>
            <w:hyperlink r:id="rId10929" w:anchor="Sit_Vitycke" w:history="1">
              <w:r w:rsidR="00695DAA" w:rsidRPr="00366760">
                <w:rPr>
                  <w:rStyle w:val="Hyperlink"/>
                </w:rPr>
                <w:t>Vitycke</w:t>
              </w:r>
            </w:hyperlink>
          </w:p>
        </w:tc>
      </w:tr>
    </w:tbl>
    <w:p w14:paraId="4E7F8B04" w14:textId="77777777" w:rsidR="00EB348E" w:rsidRDefault="00EB348E" w:rsidP="00242C0F">
      <w:pPr>
        <w:jc w:val="both"/>
        <w:rPr>
          <w:rStyle w:val="st"/>
        </w:rPr>
      </w:pPr>
      <w:r>
        <w:rPr>
          <w:rStyle w:val="st"/>
        </w:rPr>
        <w:t>(BIB 2096)</w:t>
      </w:r>
      <w:r w:rsidR="00695DAA">
        <w:rPr>
          <w:rStyle w:val="st"/>
        </w:rPr>
        <w:t>(BIB 2994)</w:t>
      </w:r>
    </w:p>
    <w:p w14:paraId="0E04FC30" w14:textId="77777777" w:rsidR="00695DAA" w:rsidRDefault="00695DAA" w:rsidP="00242C0F">
      <w:pPr>
        <w:jc w:val="both"/>
        <w:rPr>
          <w:rStyle w:val="st"/>
        </w:rPr>
      </w:pPr>
    </w:p>
    <w:p w14:paraId="704B67D8" w14:textId="77777777" w:rsidR="00B10051" w:rsidRDefault="00B10051" w:rsidP="00B10051">
      <w:pPr>
        <w:pStyle w:val="Heading2"/>
        <w:rPr>
          <w:rStyle w:val="st"/>
        </w:rPr>
      </w:pPr>
      <w:r>
        <w:rPr>
          <w:rStyle w:val="st"/>
        </w:rPr>
        <w:t>supports</w:t>
      </w:r>
    </w:p>
    <w:p w14:paraId="17DBC255" w14:textId="77777777" w:rsidR="00B10051" w:rsidRDefault="00B10051" w:rsidP="00242C0F">
      <w:pPr>
        <w:jc w:val="both"/>
        <w:rPr>
          <w:rStyle w:val="st"/>
          <w:lang w:val="fr-FR"/>
        </w:rPr>
      </w:pPr>
    </w:p>
    <w:p w14:paraId="64BAE9E7" w14:textId="77777777" w:rsidR="00B10051" w:rsidRDefault="00B10051" w:rsidP="00242C0F">
      <w:pPr>
        <w:jc w:val="both"/>
        <w:rPr>
          <w:rStyle w:val="st"/>
          <w:lang w:val="fr-FR"/>
        </w:rPr>
      </w:pPr>
      <w:r>
        <w:rPr>
          <w:rStyle w:val="st"/>
          <w:lang w:val="fr-FR"/>
        </w:rPr>
        <w:t>G</w:t>
      </w:r>
      <w:r w:rsidRPr="0032190F">
        <w:rPr>
          <w:rStyle w:val="st"/>
          <w:lang w:val="fr-FR"/>
        </w:rPr>
        <w:t>ranite poli par l’érosion d’époque glaciaire</w:t>
      </w:r>
      <w:r>
        <w:rPr>
          <w:rStyle w:val="st"/>
          <w:lang w:val="fr-FR"/>
        </w:rPr>
        <w:t xml:space="preserve"> </w:t>
      </w:r>
      <w:r w:rsidRPr="0032190F">
        <w:rPr>
          <w:rStyle w:val="st"/>
          <w:lang w:val="fr-FR"/>
        </w:rPr>
        <w:t>(BIB 1852)</w:t>
      </w:r>
    </w:p>
    <w:p w14:paraId="71AC3781" w14:textId="77777777" w:rsidR="00B10051" w:rsidRDefault="00B10051" w:rsidP="00242C0F">
      <w:pPr>
        <w:jc w:val="both"/>
        <w:rPr>
          <w:rStyle w:val="st"/>
          <w:lang w:val="fr-FR"/>
        </w:rPr>
      </w:pPr>
      <w:r>
        <w:rPr>
          <w:rStyle w:val="st"/>
          <w:lang w:val="fr-FR"/>
        </w:rPr>
        <w:t>Les</w:t>
      </w:r>
      <w:r w:rsidRPr="0032190F">
        <w:rPr>
          <w:rStyle w:val="st"/>
          <w:lang w:val="fr-FR"/>
        </w:rPr>
        <w:t xml:space="preserve"> gravures sont orientées vers le soleil et interprétées comme cultuelles (BIB 1852).</w:t>
      </w:r>
      <w:r w:rsidRPr="00B10051">
        <w:rPr>
          <w:rStyle w:val="st"/>
          <w:lang w:val="fr-FR"/>
        </w:rPr>
        <w:t xml:space="preserve"> </w:t>
      </w:r>
    </w:p>
    <w:p w14:paraId="76DA41FA" w14:textId="77777777" w:rsidR="00B10051" w:rsidRDefault="00B10051" w:rsidP="00242C0F">
      <w:pPr>
        <w:jc w:val="both"/>
        <w:rPr>
          <w:rStyle w:val="st"/>
          <w:lang w:val="fr-FR"/>
        </w:rPr>
      </w:pPr>
    </w:p>
    <w:p w14:paraId="2E22063D" w14:textId="77777777" w:rsidR="00B10051" w:rsidRDefault="00B10051" w:rsidP="00B10051">
      <w:pPr>
        <w:pStyle w:val="Heading2"/>
        <w:rPr>
          <w:rStyle w:val="st"/>
        </w:rPr>
      </w:pPr>
      <w:r>
        <w:rPr>
          <w:rStyle w:val="st"/>
        </w:rPr>
        <w:t>techniques</w:t>
      </w:r>
    </w:p>
    <w:p w14:paraId="6A5613B8" w14:textId="77777777" w:rsidR="00B10051" w:rsidRDefault="00B10051" w:rsidP="00242C0F">
      <w:pPr>
        <w:jc w:val="both"/>
        <w:rPr>
          <w:rStyle w:val="st"/>
          <w:lang w:val="fr-FR"/>
        </w:rPr>
      </w:pPr>
    </w:p>
    <w:p w14:paraId="033F7794" w14:textId="77777777" w:rsidR="00B10051" w:rsidRDefault="00B10051" w:rsidP="00242C0F">
      <w:pPr>
        <w:jc w:val="both"/>
        <w:rPr>
          <w:rStyle w:val="st"/>
          <w:lang w:val="fr-FR"/>
        </w:rPr>
      </w:pPr>
      <w:r>
        <w:rPr>
          <w:rStyle w:val="st"/>
          <w:lang w:val="fr-FR"/>
        </w:rPr>
        <w:t>G</w:t>
      </w:r>
      <w:r w:rsidRPr="0032190F">
        <w:rPr>
          <w:rStyle w:val="st"/>
          <w:lang w:val="fr-FR"/>
        </w:rPr>
        <w:t>ravures piquetées (BIB 1852)</w:t>
      </w:r>
    </w:p>
    <w:p w14:paraId="34DB144D" w14:textId="77777777" w:rsidR="00B10051" w:rsidRPr="00B10051" w:rsidRDefault="00B10051" w:rsidP="00242C0F">
      <w:pPr>
        <w:jc w:val="both"/>
        <w:rPr>
          <w:rStyle w:val="st"/>
          <w:lang w:val="fr-FR"/>
        </w:rPr>
      </w:pPr>
    </w:p>
    <w:p w14:paraId="53A695E8" w14:textId="77777777" w:rsidR="00F22DE5" w:rsidRPr="0084197F" w:rsidRDefault="00F22DE5" w:rsidP="00242C0F">
      <w:pPr>
        <w:jc w:val="both"/>
        <w:rPr>
          <w:rStyle w:val="st"/>
          <w:lang w:val="fr-FR"/>
        </w:rPr>
      </w:pPr>
    </w:p>
    <w:p w14:paraId="38D1BE26" w14:textId="77777777" w:rsidR="00F22DE5" w:rsidRDefault="00B10051" w:rsidP="00F22DE5">
      <w:pPr>
        <w:pStyle w:val="Heading2"/>
        <w:rPr>
          <w:rStyle w:val="st"/>
        </w:rPr>
      </w:pPr>
      <w:bookmarkStart w:id="4423" w:name="Sit_Bohuslan_TAC_t"/>
      <w:r>
        <w:rPr>
          <w:rStyle w:val="st"/>
        </w:rPr>
        <w:t>t</w:t>
      </w:r>
      <w:r w:rsidR="00F22DE5" w:rsidRPr="00BA23B0">
        <w:rPr>
          <w:rStyle w:val="st"/>
        </w:rPr>
        <w:t>hèmes</w:t>
      </w:r>
    </w:p>
    <w:bookmarkEnd w:id="4423"/>
    <w:p w14:paraId="61787B9D" w14:textId="77777777" w:rsidR="00B10051" w:rsidRDefault="00B10051" w:rsidP="00B10051">
      <w:pPr>
        <w:jc w:val="both"/>
        <w:rPr>
          <w:rStyle w:val="st"/>
          <w:lang w:val="fr-FR"/>
        </w:rPr>
      </w:pPr>
    </w:p>
    <w:p w14:paraId="662B1EA2" w14:textId="6C20EBBE" w:rsidR="00B10051" w:rsidRPr="0032190F" w:rsidRDefault="00000000" w:rsidP="00B10051">
      <w:pPr>
        <w:jc w:val="both"/>
        <w:rPr>
          <w:rStyle w:val="st"/>
          <w:lang w:val="fr-FR"/>
        </w:rPr>
      </w:pPr>
      <w:hyperlink r:id="rId10930" w:anchor="Sit_Bohuslan_TAC_t_bateaux" w:history="1">
        <w:r w:rsidR="00B10051" w:rsidRPr="00B10051">
          <w:rPr>
            <w:rStyle w:val="Hyperlink"/>
            <w:lang w:val="fr-FR"/>
          </w:rPr>
          <w:t>bâteaux</w:t>
        </w:r>
      </w:hyperlink>
      <w:r w:rsidR="00B10051" w:rsidRPr="0032190F">
        <w:rPr>
          <w:rStyle w:val="st"/>
          <w:lang w:val="fr-FR"/>
        </w:rPr>
        <w:t>,</w:t>
      </w:r>
      <w:r w:rsidR="00B10051">
        <w:rPr>
          <w:rStyle w:val="st"/>
          <w:lang w:val="fr-FR"/>
        </w:rPr>
        <w:t xml:space="preserve"> </w:t>
      </w:r>
      <w:hyperlink r:id="rId10931" w:anchor="Sit_Bohuslan_TAC_t_personnages" w:history="1">
        <w:r w:rsidR="00B10051" w:rsidRPr="00B10051">
          <w:rPr>
            <w:rStyle w:val="Hyperlink"/>
            <w:lang w:val="fr-FR"/>
          </w:rPr>
          <w:t>personnages</w:t>
        </w:r>
      </w:hyperlink>
      <w:r w:rsidR="00B10051" w:rsidRPr="0032190F">
        <w:rPr>
          <w:rStyle w:val="st"/>
          <w:lang w:val="fr-FR"/>
        </w:rPr>
        <w:t xml:space="preserve"> (BIB 1852).  </w:t>
      </w:r>
      <w:hyperlink r:id="rId10932" w:anchor="Sit_Bohuslan_TAC_t_lance" w:history="1">
        <w:r w:rsidR="00B10051" w:rsidRPr="00DE55E6">
          <w:rPr>
            <w:rStyle w:val="Hyperlink"/>
            <w:lang w:val="fr-FR"/>
          </w:rPr>
          <w:t>lances</w:t>
        </w:r>
      </w:hyperlink>
      <w:r w:rsidR="00DE55E6">
        <w:rPr>
          <w:rStyle w:val="st"/>
          <w:lang w:val="fr-FR"/>
        </w:rPr>
        <w:t xml:space="preserve"> </w:t>
      </w:r>
      <w:r w:rsidR="00B10051" w:rsidRPr="0032190F">
        <w:rPr>
          <w:rStyle w:val="st"/>
          <w:lang w:val="fr-FR"/>
        </w:rPr>
        <w:t>(SS BIB)</w:t>
      </w:r>
    </w:p>
    <w:p w14:paraId="1F431C92" w14:textId="77777777" w:rsidR="00B10051" w:rsidRPr="0032190F" w:rsidRDefault="00B10051" w:rsidP="00B10051">
      <w:pPr>
        <w:jc w:val="both"/>
        <w:rPr>
          <w:rStyle w:val="st"/>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16"/>
        <w:gridCol w:w="636"/>
      </w:tblGrid>
      <w:tr w:rsidR="00B10051" w:rsidRPr="00EB348E" w14:paraId="62A52057" w14:textId="77777777" w:rsidTr="00C35EA7">
        <w:trPr>
          <w:jc w:val="center"/>
        </w:trPr>
        <w:tc>
          <w:tcPr>
            <w:tcW w:w="2016" w:type="dxa"/>
          </w:tcPr>
          <w:p w14:paraId="6CABE035" w14:textId="77777777" w:rsidR="00B10051" w:rsidRPr="00C35EA7" w:rsidRDefault="00B10051" w:rsidP="00C35EA7">
            <w:pPr>
              <w:jc w:val="center"/>
              <w:rPr>
                <w:rStyle w:val="st"/>
                <w:b/>
              </w:rPr>
            </w:pPr>
            <w:r w:rsidRPr="00C35EA7">
              <w:rPr>
                <w:rStyle w:val="st"/>
                <w:b/>
              </w:rPr>
              <w:t>thèmes</w:t>
            </w:r>
          </w:p>
        </w:tc>
        <w:tc>
          <w:tcPr>
            <w:tcW w:w="636" w:type="dxa"/>
          </w:tcPr>
          <w:p w14:paraId="18C542EC" w14:textId="77777777" w:rsidR="00B10051" w:rsidRPr="00C35EA7" w:rsidRDefault="00B10051" w:rsidP="00C35EA7">
            <w:pPr>
              <w:jc w:val="center"/>
              <w:rPr>
                <w:rStyle w:val="st"/>
                <w:b/>
              </w:rPr>
            </w:pPr>
            <w:r w:rsidRPr="00C35EA7">
              <w:rPr>
                <w:rStyle w:val="st"/>
                <w:b/>
              </w:rPr>
              <w:t xml:space="preserve">% </w:t>
            </w:r>
          </w:p>
        </w:tc>
      </w:tr>
      <w:tr w:rsidR="00B10051" w14:paraId="1BBAFCEA" w14:textId="77777777" w:rsidTr="00C35EA7">
        <w:trPr>
          <w:jc w:val="center"/>
        </w:trPr>
        <w:tc>
          <w:tcPr>
            <w:tcW w:w="2016" w:type="dxa"/>
          </w:tcPr>
          <w:p w14:paraId="73D683D1" w14:textId="054FB608" w:rsidR="00B10051" w:rsidRDefault="00000000" w:rsidP="00C35EA7">
            <w:pPr>
              <w:jc w:val="both"/>
              <w:rPr>
                <w:rStyle w:val="st"/>
              </w:rPr>
            </w:pPr>
            <w:hyperlink r:id="rId10933" w:anchor="Sit_Bohuslan_TAC_t_bateaux" w:history="1">
              <w:r w:rsidR="00B10051" w:rsidRPr="00B10051">
                <w:rPr>
                  <w:rStyle w:val="Hyperlink"/>
                </w:rPr>
                <w:t>bâteaux</w:t>
              </w:r>
            </w:hyperlink>
          </w:p>
        </w:tc>
        <w:tc>
          <w:tcPr>
            <w:tcW w:w="636" w:type="dxa"/>
          </w:tcPr>
          <w:p w14:paraId="078BDD71" w14:textId="77777777" w:rsidR="00B10051" w:rsidRDefault="00B10051" w:rsidP="00C35EA7">
            <w:pPr>
              <w:jc w:val="both"/>
              <w:rPr>
                <w:rStyle w:val="st"/>
              </w:rPr>
            </w:pPr>
            <w:r>
              <w:rPr>
                <w:rStyle w:val="st"/>
              </w:rPr>
              <w:t>18</w:t>
            </w:r>
          </w:p>
        </w:tc>
      </w:tr>
      <w:tr w:rsidR="00B10051" w14:paraId="5A42FC5A" w14:textId="77777777" w:rsidTr="00C35EA7">
        <w:trPr>
          <w:jc w:val="center"/>
        </w:trPr>
        <w:tc>
          <w:tcPr>
            <w:tcW w:w="2016" w:type="dxa"/>
          </w:tcPr>
          <w:p w14:paraId="6F854DB5" w14:textId="2E05C2C7" w:rsidR="00B10051" w:rsidRDefault="00000000" w:rsidP="00C35EA7">
            <w:pPr>
              <w:jc w:val="both"/>
              <w:rPr>
                <w:rStyle w:val="st"/>
              </w:rPr>
            </w:pPr>
            <w:hyperlink r:id="rId10934" w:anchor="Sit_Bohuslan_TAC_t_personnages" w:history="1">
              <w:r w:rsidR="00B10051" w:rsidRPr="00C35EA7">
                <w:rPr>
                  <w:rStyle w:val="Hyperlink"/>
                  <w:lang w:val="fr-FR"/>
                </w:rPr>
                <w:t>personnages</w:t>
              </w:r>
            </w:hyperlink>
          </w:p>
        </w:tc>
        <w:tc>
          <w:tcPr>
            <w:tcW w:w="636" w:type="dxa"/>
          </w:tcPr>
          <w:p w14:paraId="68031B80" w14:textId="77777777" w:rsidR="00B10051" w:rsidRDefault="00B10051" w:rsidP="00C35EA7">
            <w:pPr>
              <w:jc w:val="both"/>
              <w:rPr>
                <w:rStyle w:val="st"/>
              </w:rPr>
            </w:pPr>
            <w:r>
              <w:rPr>
                <w:rStyle w:val="st"/>
              </w:rPr>
              <w:t>8</w:t>
            </w:r>
          </w:p>
        </w:tc>
      </w:tr>
      <w:tr w:rsidR="00B10051" w14:paraId="3FAF2C77" w14:textId="77777777" w:rsidTr="00C35EA7">
        <w:trPr>
          <w:jc w:val="center"/>
        </w:trPr>
        <w:tc>
          <w:tcPr>
            <w:tcW w:w="2016" w:type="dxa"/>
          </w:tcPr>
          <w:p w14:paraId="56D7F664" w14:textId="77777777" w:rsidR="00B10051" w:rsidRDefault="00B10051" w:rsidP="00C35EA7">
            <w:pPr>
              <w:jc w:val="both"/>
              <w:rPr>
                <w:rStyle w:val="st"/>
              </w:rPr>
            </w:pPr>
            <w:r>
              <w:rPr>
                <w:rStyle w:val="st"/>
              </w:rPr>
              <w:t>empreintes</w:t>
            </w:r>
          </w:p>
        </w:tc>
        <w:tc>
          <w:tcPr>
            <w:tcW w:w="636" w:type="dxa"/>
          </w:tcPr>
          <w:p w14:paraId="3614312C" w14:textId="77777777" w:rsidR="00B10051" w:rsidRDefault="00B10051" w:rsidP="00C35EA7">
            <w:pPr>
              <w:jc w:val="both"/>
              <w:rPr>
                <w:rStyle w:val="st"/>
              </w:rPr>
            </w:pPr>
            <w:r>
              <w:rPr>
                <w:rStyle w:val="st"/>
              </w:rPr>
              <w:t>1</w:t>
            </w:r>
          </w:p>
        </w:tc>
      </w:tr>
      <w:tr w:rsidR="00B10051" w14:paraId="018E8C0C" w14:textId="77777777" w:rsidTr="00C35EA7">
        <w:trPr>
          <w:jc w:val="center"/>
        </w:trPr>
        <w:tc>
          <w:tcPr>
            <w:tcW w:w="2016" w:type="dxa"/>
          </w:tcPr>
          <w:p w14:paraId="3E49B602" w14:textId="77777777" w:rsidR="00B10051" w:rsidRPr="00C35EA7" w:rsidRDefault="00B10051" w:rsidP="00C35EA7">
            <w:pPr>
              <w:jc w:val="both"/>
              <w:rPr>
                <w:rStyle w:val="st"/>
                <w:i/>
              </w:rPr>
            </w:pPr>
            <w:r w:rsidRPr="00C35EA7">
              <w:rPr>
                <w:rStyle w:val="st"/>
                <w:i/>
              </w:rPr>
              <w:t>cups-marks</w:t>
            </w:r>
          </w:p>
        </w:tc>
        <w:tc>
          <w:tcPr>
            <w:tcW w:w="636" w:type="dxa"/>
          </w:tcPr>
          <w:p w14:paraId="2CD85055" w14:textId="77777777" w:rsidR="00B10051" w:rsidRPr="00C35EA7" w:rsidRDefault="00B10051" w:rsidP="00C35EA7">
            <w:pPr>
              <w:jc w:val="both"/>
              <w:rPr>
                <w:rStyle w:val="st"/>
                <w:i/>
              </w:rPr>
            </w:pPr>
            <w:r w:rsidRPr="00C35EA7">
              <w:rPr>
                <w:rStyle w:val="st"/>
                <w:i/>
              </w:rPr>
              <w:t>60</w:t>
            </w:r>
          </w:p>
        </w:tc>
      </w:tr>
      <w:tr w:rsidR="00B10051" w14:paraId="43BEC079" w14:textId="77777777" w:rsidTr="00C35EA7">
        <w:trPr>
          <w:jc w:val="center"/>
        </w:trPr>
        <w:tc>
          <w:tcPr>
            <w:tcW w:w="2016" w:type="dxa"/>
          </w:tcPr>
          <w:p w14:paraId="549F608E" w14:textId="77777777" w:rsidR="00B10051" w:rsidRPr="00C35EA7" w:rsidRDefault="00B10051" w:rsidP="00C35EA7">
            <w:pPr>
              <w:jc w:val="both"/>
              <w:rPr>
                <w:rStyle w:val="st"/>
                <w:i/>
              </w:rPr>
            </w:pPr>
            <w:r w:rsidRPr="00C35EA7">
              <w:rPr>
                <w:rStyle w:val="st"/>
                <w:i/>
              </w:rPr>
              <w:t>…</w:t>
            </w:r>
          </w:p>
        </w:tc>
        <w:tc>
          <w:tcPr>
            <w:tcW w:w="636" w:type="dxa"/>
          </w:tcPr>
          <w:p w14:paraId="01480A46" w14:textId="77777777" w:rsidR="00B10051" w:rsidRDefault="00B10051" w:rsidP="00C35EA7">
            <w:pPr>
              <w:jc w:val="both"/>
              <w:rPr>
                <w:rStyle w:val="st"/>
              </w:rPr>
            </w:pPr>
          </w:p>
        </w:tc>
      </w:tr>
    </w:tbl>
    <w:p w14:paraId="07EABFC6" w14:textId="77777777" w:rsidR="00B10051" w:rsidRDefault="00B10051" w:rsidP="00B10051">
      <w:pPr>
        <w:jc w:val="both"/>
        <w:rPr>
          <w:rStyle w:val="st"/>
        </w:rPr>
      </w:pPr>
      <w:r>
        <w:rPr>
          <w:rStyle w:val="st"/>
        </w:rPr>
        <w:t>(BIB 2095)</w:t>
      </w:r>
    </w:p>
    <w:p w14:paraId="53CBB764" w14:textId="77777777" w:rsidR="00B10051" w:rsidRDefault="00B10051" w:rsidP="003C28EA">
      <w:pPr>
        <w:rPr>
          <w:lang w:val="fr-FR"/>
        </w:rPr>
      </w:pPr>
    </w:p>
    <w:p w14:paraId="49475477" w14:textId="116A840F" w:rsidR="003C28EA" w:rsidRPr="003C28EA" w:rsidRDefault="003C28EA" w:rsidP="00B10051">
      <w:pPr>
        <w:jc w:val="both"/>
        <w:rPr>
          <w:lang w:val="fr-FR"/>
        </w:rPr>
      </w:pPr>
      <w:r>
        <w:rPr>
          <w:lang w:val="fr-FR"/>
        </w:rPr>
        <w:t xml:space="preserve">Les premiers thèmes représentés sont : les </w:t>
      </w:r>
      <w:hyperlink r:id="rId10935" w:anchor="Sit_Bohuslan_TAC_t_lingot_peau_boeuf" w:history="1">
        <w:r w:rsidRPr="00467DA3">
          <w:rPr>
            <w:rStyle w:val="Hyperlink"/>
            <w:lang w:val="fr-FR"/>
          </w:rPr>
          <w:t xml:space="preserve">lingots </w:t>
        </w:r>
        <w:r w:rsidR="00F93E01">
          <w:rPr>
            <w:rStyle w:val="Hyperlink"/>
            <w:lang w:val="fr-FR"/>
          </w:rPr>
          <w:t>PDB</w:t>
        </w:r>
      </w:hyperlink>
      <w:r>
        <w:rPr>
          <w:lang w:val="fr-FR"/>
        </w:rPr>
        <w:t>, les armes, chariots, les représentations solaires. Dans un deuxième temps apparaissent les armures et les miroirs (BIB 2889)</w:t>
      </w:r>
    </w:p>
    <w:p w14:paraId="50802A9A" w14:textId="77777777" w:rsidR="00EB348E" w:rsidRPr="00BA23B0" w:rsidRDefault="00EB348E" w:rsidP="00242C0F">
      <w:pPr>
        <w:jc w:val="both"/>
        <w:rPr>
          <w:rStyle w:val="st"/>
          <w:lang w:val="fr-FR"/>
        </w:rPr>
      </w:pPr>
    </w:p>
    <w:p w14:paraId="5FEF39D3" w14:textId="77777777" w:rsidR="00F22DE5" w:rsidRPr="00BA23B0" w:rsidRDefault="00B10051" w:rsidP="00F22DE5">
      <w:pPr>
        <w:pStyle w:val="Heading3"/>
        <w:rPr>
          <w:rStyle w:val="st"/>
        </w:rPr>
      </w:pPr>
      <w:bookmarkStart w:id="4424" w:name="Sit_Bohuslan_TAC_t_personnages"/>
      <w:r>
        <w:rPr>
          <w:rStyle w:val="st"/>
        </w:rPr>
        <w:t>personnages</w:t>
      </w:r>
    </w:p>
    <w:bookmarkEnd w:id="4424"/>
    <w:p w14:paraId="778A325C" w14:textId="008AF2AF" w:rsidR="00B10051" w:rsidRPr="00366760" w:rsidRDefault="00911743" w:rsidP="00242C0F">
      <w:pPr>
        <w:jc w:val="both"/>
        <w:rPr>
          <w:lang w:val="fr-FR"/>
        </w:rPr>
      </w:pPr>
      <w:r>
        <w:fldChar w:fldCharType="begin"/>
      </w:r>
      <w:r w:rsidR="00E30F13" w:rsidRPr="006F6A73">
        <w:rPr>
          <w:lang w:val="fr-FR"/>
        </w:rPr>
        <w:instrText>HYPERLINK "C:\\Users\\Thomas Huet\\Desktop\\Documentation archéologique liée à la thèse\\Cultures.docx" \l "Cul_Proto_Art_TAC_T_a"</w:instrText>
      </w:r>
      <w:r>
        <w:fldChar w:fldCharType="separate"/>
      </w:r>
      <w:r w:rsidR="00B10051">
        <w:rPr>
          <w:rStyle w:val="Hyperlink"/>
          <w:lang w:val="fr-FR"/>
        </w:rPr>
        <w:t>☼</w:t>
      </w:r>
      <w:r>
        <w:fldChar w:fldCharType="end"/>
      </w:r>
    </w:p>
    <w:p w14:paraId="0BBAE40B" w14:textId="77777777" w:rsidR="00B10051" w:rsidRDefault="00B10051" w:rsidP="00242C0F">
      <w:pPr>
        <w:jc w:val="both"/>
        <w:rPr>
          <w:rStyle w:val="st"/>
          <w:lang w:val="fr-FR"/>
        </w:rPr>
      </w:pPr>
    </w:p>
    <w:p w14:paraId="1BCB2DC6" w14:textId="6F3F3E8F" w:rsidR="00B10051" w:rsidRDefault="00B10051" w:rsidP="00242C0F">
      <w:pPr>
        <w:jc w:val="both"/>
        <w:rPr>
          <w:rStyle w:val="st"/>
          <w:lang w:val="fr-FR"/>
        </w:rPr>
      </w:pPr>
      <w:r>
        <w:rPr>
          <w:rStyle w:val="st"/>
          <w:lang w:val="fr-FR"/>
        </w:rPr>
        <w:t>P</w:t>
      </w:r>
      <w:r w:rsidRPr="00B10051">
        <w:rPr>
          <w:rStyle w:val="st"/>
          <w:lang w:val="fr-FR"/>
        </w:rPr>
        <w:t>ersonnages</w:t>
      </w:r>
      <w:r w:rsidRPr="0032190F">
        <w:rPr>
          <w:rStyle w:val="st"/>
          <w:lang w:val="fr-FR"/>
        </w:rPr>
        <w:t xml:space="preserve"> </w:t>
      </w:r>
      <w:r w:rsidRPr="00B10051">
        <w:rPr>
          <w:lang w:val="fr-FR"/>
        </w:rPr>
        <w:t xml:space="preserve"> </w:t>
      </w:r>
      <w:r w:rsidRPr="0032190F">
        <w:rPr>
          <w:rStyle w:val="st"/>
          <w:lang w:val="fr-FR"/>
        </w:rPr>
        <w:t xml:space="preserve">stylisés avec </w:t>
      </w:r>
      <w:hyperlink r:id="rId10936" w:anchor="Cul_Proto_Art_TAC_T_t_epee" w:history="1">
        <w:r w:rsidRPr="0032190F">
          <w:rPr>
            <w:rStyle w:val="Hyperlink"/>
            <w:lang w:val="fr-FR"/>
          </w:rPr>
          <w:t>épées</w:t>
        </w:r>
      </w:hyperlink>
      <w:r w:rsidRPr="0032190F">
        <w:rPr>
          <w:rStyle w:val="st"/>
          <w:lang w:val="fr-FR"/>
        </w:rPr>
        <w:t>, ityphalliques, casques zoomorphes [théranthropes].</w:t>
      </w:r>
      <w:r w:rsidRPr="00B10051">
        <w:rPr>
          <w:rStyle w:val="st"/>
          <w:lang w:val="fr-FR"/>
        </w:rPr>
        <w:t xml:space="preserve"> </w:t>
      </w:r>
      <w:r w:rsidRPr="0032190F">
        <w:rPr>
          <w:rStyle w:val="st"/>
          <w:lang w:val="fr-FR"/>
        </w:rPr>
        <w:t>(BIB 1852)</w:t>
      </w:r>
    </w:p>
    <w:p w14:paraId="7CEF25A6" w14:textId="1E07A2AD" w:rsidR="00BB0C02" w:rsidRPr="0032190F" w:rsidRDefault="00EB348E" w:rsidP="00242C0F">
      <w:pPr>
        <w:jc w:val="both"/>
        <w:rPr>
          <w:rStyle w:val="st"/>
          <w:lang w:val="fr-FR"/>
        </w:rPr>
      </w:pPr>
      <w:r w:rsidRPr="0032190F">
        <w:rPr>
          <w:rStyle w:val="st"/>
          <w:lang w:val="fr-FR"/>
        </w:rPr>
        <w:t>Les porteurs de lances sont interprétés comme des divinités par H. Khün (BIB 2095)</w:t>
      </w:r>
      <w:r w:rsidR="00BA703D">
        <w:rPr>
          <w:rStyle w:val="st"/>
          <w:lang w:val="fr-FR"/>
        </w:rPr>
        <w:t xml:space="preserve">. </w:t>
      </w:r>
      <w:r w:rsidR="00BB0C02">
        <w:rPr>
          <w:rStyle w:val="st"/>
          <w:lang w:val="fr-FR"/>
        </w:rPr>
        <w:t>Les très grandes figures humaines sont généralement + haut, et se superposent au rest</w:t>
      </w:r>
      <w:r w:rsidR="00BA703D">
        <w:rPr>
          <w:rStyle w:val="st"/>
          <w:lang w:val="fr-FR"/>
        </w:rPr>
        <w:t>e</w:t>
      </w:r>
      <w:r w:rsidR="00BB0C02">
        <w:rPr>
          <w:rStyle w:val="st"/>
          <w:lang w:val="fr-FR"/>
        </w:rPr>
        <w:t xml:space="preserve"> des gravures (Ling 2014)(BIB 3597)</w:t>
      </w:r>
    </w:p>
    <w:p w14:paraId="2C4E3D71" w14:textId="77777777" w:rsidR="00F22DE5" w:rsidRPr="0032190F" w:rsidRDefault="00F22DE5" w:rsidP="00242C0F">
      <w:pPr>
        <w:jc w:val="both"/>
        <w:rPr>
          <w:rStyle w:val="st"/>
          <w:lang w:val="fr-FR"/>
        </w:rPr>
      </w:pPr>
    </w:p>
    <w:p w14:paraId="5097E7C6" w14:textId="77777777" w:rsidR="00F22DE5" w:rsidRPr="0032190F" w:rsidRDefault="00B10051" w:rsidP="00F22DE5">
      <w:pPr>
        <w:pStyle w:val="Heading3"/>
        <w:rPr>
          <w:rStyle w:val="st"/>
        </w:rPr>
      </w:pPr>
      <w:bookmarkStart w:id="4425" w:name="Sit_Bohuslan_TAC_t_bateaux"/>
      <w:r>
        <w:rPr>
          <w:rStyle w:val="st"/>
        </w:rPr>
        <w:t>b</w:t>
      </w:r>
      <w:r w:rsidR="00F22DE5" w:rsidRPr="0032190F">
        <w:rPr>
          <w:rStyle w:val="st"/>
        </w:rPr>
        <w:t>ateaux</w:t>
      </w:r>
    </w:p>
    <w:bookmarkEnd w:id="4425"/>
    <w:p w14:paraId="6EA37AF5" w14:textId="33A41A0D" w:rsidR="00B10051" w:rsidRDefault="00911743" w:rsidP="00F22DE5">
      <w:pPr>
        <w:jc w:val="both"/>
        <w:rPr>
          <w:rStyle w:val="st"/>
          <w:lang w:val="fr-FR"/>
        </w:rPr>
      </w:pPr>
      <w:r>
        <w:rPr>
          <w:rStyle w:val="st"/>
          <w:lang w:val="fr-FR"/>
        </w:rPr>
        <w:fldChar w:fldCharType="begin"/>
      </w:r>
      <w:r w:rsidR="00E30F13">
        <w:rPr>
          <w:rStyle w:val="st"/>
          <w:lang w:val="fr-FR"/>
        </w:rPr>
        <w:instrText>HYPERLINK "C:\\Users\\Thomas Huet\\Desktop\\Documentation archéologique liée à la thèse\\Cultures.docx" \l "Cul_Art_TAC_T_t_barque"</w:instrText>
      </w:r>
      <w:r>
        <w:rPr>
          <w:rStyle w:val="st"/>
          <w:lang w:val="fr-FR"/>
        </w:rPr>
      </w:r>
      <w:r>
        <w:rPr>
          <w:rStyle w:val="st"/>
          <w:lang w:val="fr-FR"/>
        </w:rPr>
        <w:fldChar w:fldCharType="separate"/>
      </w:r>
      <w:r w:rsidR="001D5A28" w:rsidRPr="001D5A28">
        <w:rPr>
          <w:rStyle w:val="Hyperlink"/>
          <w:lang w:val="fr-FR"/>
        </w:rPr>
        <w:t>☼</w:t>
      </w:r>
      <w:r>
        <w:rPr>
          <w:rStyle w:val="st"/>
          <w:lang w:val="fr-FR"/>
        </w:rPr>
        <w:fldChar w:fldCharType="end"/>
      </w:r>
    </w:p>
    <w:p w14:paraId="10B0F5A7" w14:textId="77777777" w:rsidR="001D5A28" w:rsidRDefault="001D5A28" w:rsidP="00F22DE5">
      <w:pPr>
        <w:jc w:val="both"/>
        <w:rPr>
          <w:rStyle w:val="st"/>
          <w:lang w:val="fr-FR"/>
        </w:rPr>
      </w:pPr>
    </w:p>
    <w:p w14:paraId="6FCCC9D4" w14:textId="77777777" w:rsidR="00B10051" w:rsidRDefault="00B10051" w:rsidP="00F22DE5">
      <w:pPr>
        <w:jc w:val="both"/>
        <w:rPr>
          <w:rStyle w:val="st"/>
          <w:lang w:val="fr-FR"/>
        </w:rPr>
      </w:pPr>
      <w:r>
        <w:rPr>
          <w:rStyle w:val="st"/>
          <w:lang w:val="fr-FR"/>
        </w:rPr>
        <w:t>L</w:t>
      </w:r>
      <w:r w:rsidRPr="0032190F">
        <w:rPr>
          <w:rStyle w:val="st"/>
          <w:lang w:val="fr-FR"/>
        </w:rPr>
        <w:t xml:space="preserve">ong </w:t>
      </w:r>
      <w:r w:rsidRPr="001D5A28">
        <w:rPr>
          <w:rStyle w:val="st"/>
          <w:lang w:val="fr-FR"/>
        </w:rPr>
        <w:t>bâteaux</w:t>
      </w:r>
      <w:r w:rsidRPr="00B10051">
        <w:rPr>
          <w:rStyle w:val="st"/>
          <w:lang w:val="fr-FR"/>
        </w:rPr>
        <w:t xml:space="preserve"> </w:t>
      </w:r>
      <w:r w:rsidRPr="0032190F">
        <w:rPr>
          <w:rStyle w:val="st"/>
          <w:lang w:val="fr-FR"/>
        </w:rPr>
        <w:t>à poupes courbes, apparamment sans mâts donc uniquement à rames [drakkars ?]</w:t>
      </w:r>
      <w:r>
        <w:rPr>
          <w:rStyle w:val="st"/>
          <w:lang w:val="fr-FR"/>
        </w:rPr>
        <w:t xml:space="preserve"> (BIB 1852).</w:t>
      </w:r>
      <w:r w:rsidR="00BE558C">
        <w:rPr>
          <w:rStyle w:val="st"/>
          <w:lang w:val="fr-FR"/>
        </w:rPr>
        <w:t xml:space="preserve"> C'est le thème le plus courant (BIB 2996)</w:t>
      </w:r>
    </w:p>
    <w:p w14:paraId="1E67B2C5" w14:textId="77777777" w:rsidR="00B10051" w:rsidRDefault="00B10051" w:rsidP="00F22DE5">
      <w:pPr>
        <w:jc w:val="both"/>
        <w:rPr>
          <w:rStyle w:val="st"/>
          <w:lang w:val="fr-FR"/>
        </w:rPr>
      </w:pPr>
    </w:p>
    <w:p w14:paraId="0B41E0A6" w14:textId="6D535F03" w:rsidR="00F22DE5" w:rsidRPr="0032190F" w:rsidRDefault="00F22DE5" w:rsidP="00F22DE5">
      <w:pPr>
        <w:jc w:val="both"/>
        <w:rPr>
          <w:rStyle w:val="st"/>
          <w:lang w:val="fr-FR"/>
        </w:rPr>
      </w:pPr>
      <w:r w:rsidRPr="0032190F">
        <w:rPr>
          <w:rStyle w:val="st"/>
          <w:lang w:val="fr-FR"/>
        </w:rPr>
        <w:t>La typo-chronologie de F. Kaul des représentations de bateaux (art rupestre et mobilier) s’étale entre 1700 aec et 500 aec (BIB 2085 et BIB 2091)</w:t>
      </w:r>
      <w:r w:rsidR="00F83CBA">
        <w:rPr>
          <w:rStyle w:val="st"/>
          <w:lang w:val="fr-FR"/>
        </w:rPr>
        <w:t xml:space="preserve">. La chronologie des bateaux est parallélisée avec celle du </w:t>
      </w:r>
      <w:hyperlink r:id="rId10937" w:anchor="Cul_Bronze_g_EuropeNord" w:history="1">
        <w:r w:rsidR="00F83CBA">
          <w:rPr>
            <w:rStyle w:val="Hyperlink"/>
            <w:lang w:val="fr-FR"/>
          </w:rPr>
          <w:t>Bronze d'E</w:t>
        </w:r>
        <w:r w:rsidR="00F83CBA" w:rsidRPr="00F83CBA">
          <w:rPr>
            <w:rStyle w:val="Hyperlink"/>
            <w:lang w:val="fr-FR"/>
          </w:rPr>
          <w:t>urope Nord</w:t>
        </w:r>
      </w:hyperlink>
      <w:r w:rsidR="00F83CBA">
        <w:rPr>
          <w:lang w:val="fr-FR"/>
        </w:rPr>
        <w:t xml:space="preserve"> (SS BIB)</w:t>
      </w:r>
    </w:p>
    <w:p w14:paraId="7953F2CE" w14:textId="77777777" w:rsidR="00F22DE5" w:rsidRPr="0032190F" w:rsidRDefault="00F22DE5" w:rsidP="00F22DE5">
      <w:pPr>
        <w:jc w:val="both"/>
        <w:rPr>
          <w:rStyle w:val="st"/>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4"/>
        <w:gridCol w:w="556"/>
        <w:gridCol w:w="1414"/>
      </w:tblGrid>
      <w:tr w:rsidR="00F83CBA" w:rsidRPr="00F83CBA" w14:paraId="6E400BBD" w14:textId="77777777" w:rsidTr="00C35EA7">
        <w:trPr>
          <w:jc w:val="center"/>
        </w:trPr>
        <w:tc>
          <w:tcPr>
            <w:tcW w:w="1030" w:type="dxa"/>
            <w:gridSpan w:val="2"/>
          </w:tcPr>
          <w:p w14:paraId="2496B303" w14:textId="77777777" w:rsidR="00F83CBA" w:rsidRPr="00C35EA7" w:rsidRDefault="00F83CBA" w:rsidP="00C35EA7">
            <w:pPr>
              <w:jc w:val="center"/>
              <w:rPr>
                <w:rStyle w:val="st"/>
                <w:lang w:val="fr-FR"/>
              </w:rPr>
            </w:pPr>
            <w:r w:rsidRPr="00C35EA7">
              <w:rPr>
                <w:rStyle w:val="st"/>
                <w:lang w:val="fr-FR"/>
              </w:rPr>
              <w:t>périodes</w:t>
            </w:r>
          </w:p>
        </w:tc>
        <w:tc>
          <w:tcPr>
            <w:tcW w:w="1414" w:type="dxa"/>
          </w:tcPr>
          <w:p w14:paraId="445E3C67" w14:textId="77777777" w:rsidR="00F83CBA" w:rsidRPr="00C35EA7" w:rsidRDefault="00F83CBA" w:rsidP="00C35EA7">
            <w:pPr>
              <w:jc w:val="center"/>
              <w:rPr>
                <w:rStyle w:val="st"/>
                <w:lang w:val="fr-FR"/>
              </w:rPr>
            </w:pPr>
            <w:r w:rsidRPr="00C35EA7">
              <w:rPr>
                <w:rStyle w:val="st"/>
                <w:lang w:val="fr-FR"/>
              </w:rPr>
              <w:t>BC</w:t>
            </w:r>
          </w:p>
        </w:tc>
      </w:tr>
      <w:tr w:rsidR="00F83CBA" w:rsidRPr="00F83CBA" w14:paraId="08964C03" w14:textId="77777777" w:rsidTr="00C35EA7">
        <w:trPr>
          <w:jc w:val="center"/>
        </w:trPr>
        <w:tc>
          <w:tcPr>
            <w:tcW w:w="1030" w:type="dxa"/>
            <w:gridSpan w:val="2"/>
          </w:tcPr>
          <w:p w14:paraId="2A0F4713" w14:textId="28C675EC" w:rsidR="00F83CBA" w:rsidRPr="00C35EA7" w:rsidRDefault="00000000" w:rsidP="00C35EA7">
            <w:pPr>
              <w:jc w:val="center"/>
              <w:rPr>
                <w:rStyle w:val="st"/>
                <w:lang w:val="fr-FR"/>
              </w:rPr>
            </w:pPr>
            <w:hyperlink r:id="rId10938" w:anchor="Cul_PRIA" w:history="1">
              <w:r w:rsidR="00F83CBA" w:rsidRPr="00C35EA7">
                <w:rPr>
                  <w:rStyle w:val="Hyperlink"/>
                  <w:lang w:val="fr-FR"/>
                </w:rPr>
                <w:t>PRIA</w:t>
              </w:r>
            </w:hyperlink>
          </w:p>
        </w:tc>
        <w:tc>
          <w:tcPr>
            <w:tcW w:w="1414" w:type="dxa"/>
          </w:tcPr>
          <w:p w14:paraId="27266FA8" w14:textId="77777777" w:rsidR="00F83CBA" w:rsidRPr="00C35EA7" w:rsidRDefault="00F83CBA" w:rsidP="00C35EA7">
            <w:pPr>
              <w:jc w:val="center"/>
              <w:rPr>
                <w:rStyle w:val="st"/>
                <w:lang w:val="fr-FR"/>
              </w:rPr>
            </w:pPr>
            <w:r w:rsidRPr="00C35EA7">
              <w:rPr>
                <w:rStyle w:val="st"/>
                <w:lang w:val="fr-FR"/>
              </w:rPr>
              <w:t>500-0</w:t>
            </w:r>
          </w:p>
        </w:tc>
      </w:tr>
      <w:tr w:rsidR="00F83CBA" w:rsidRPr="00F83CBA" w14:paraId="1BFA3F72" w14:textId="77777777" w:rsidTr="00C35EA7">
        <w:trPr>
          <w:jc w:val="center"/>
        </w:trPr>
        <w:tc>
          <w:tcPr>
            <w:tcW w:w="1030" w:type="dxa"/>
            <w:gridSpan w:val="2"/>
          </w:tcPr>
          <w:p w14:paraId="08EEC99D" w14:textId="77777777" w:rsidR="00F83CBA" w:rsidRPr="00C35EA7" w:rsidRDefault="00F83CBA" w:rsidP="00C35EA7">
            <w:pPr>
              <w:jc w:val="center"/>
              <w:rPr>
                <w:rStyle w:val="st"/>
                <w:lang w:val="fr-FR"/>
              </w:rPr>
            </w:pPr>
            <w:r w:rsidRPr="00C35EA7">
              <w:rPr>
                <w:rStyle w:val="st"/>
                <w:lang w:val="fr-FR"/>
              </w:rPr>
              <w:t>6</w:t>
            </w:r>
          </w:p>
        </w:tc>
        <w:tc>
          <w:tcPr>
            <w:tcW w:w="1414" w:type="dxa"/>
          </w:tcPr>
          <w:p w14:paraId="4BB93A31" w14:textId="77777777" w:rsidR="00F83CBA" w:rsidRPr="00C35EA7" w:rsidRDefault="00F83CBA" w:rsidP="00C35EA7">
            <w:pPr>
              <w:jc w:val="center"/>
              <w:rPr>
                <w:rStyle w:val="st"/>
                <w:lang w:val="fr-FR"/>
              </w:rPr>
            </w:pPr>
            <w:r w:rsidRPr="00C35EA7">
              <w:rPr>
                <w:rStyle w:val="st"/>
                <w:lang w:val="fr-FR"/>
              </w:rPr>
              <w:t>700-500</w:t>
            </w:r>
          </w:p>
        </w:tc>
      </w:tr>
      <w:tr w:rsidR="00F83CBA" w14:paraId="1E632273" w14:textId="77777777" w:rsidTr="00C35EA7">
        <w:trPr>
          <w:jc w:val="center"/>
        </w:trPr>
        <w:tc>
          <w:tcPr>
            <w:tcW w:w="1030" w:type="dxa"/>
            <w:gridSpan w:val="2"/>
            <w:vAlign w:val="center"/>
          </w:tcPr>
          <w:p w14:paraId="6A60C37D" w14:textId="317CE0CA" w:rsidR="00F83CBA" w:rsidRPr="00C35EA7" w:rsidRDefault="00000000" w:rsidP="00C35EA7">
            <w:pPr>
              <w:autoSpaceDE w:val="0"/>
              <w:autoSpaceDN w:val="0"/>
              <w:adjustRightInd w:val="0"/>
              <w:jc w:val="center"/>
              <w:rPr>
                <w:szCs w:val="22"/>
                <w:lang w:eastAsia="en-GB"/>
              </w:rPr>
            </w:pPr>
            <w:hyperlink r:id="rId10939" w:anchor="Cul_Bronze_Final__Nordique_per5" w:history="1">
              <w:r w:rsidR="00F83CBA" w:rsidRPr="00C35EA7">
                <w:rPr>
                  <w:rStyle w:val="Hyperlink"/>
                  <w:szCs w:val="22"/>
                  <w:lang w:eastAsia="en-GB"/>
                </w:rPr>
                <w:t>5</w:t>
              </w:r>
            </w:hyperlink>
          </w:p>
        </w:tc>
        <w:tc>
          <w:tcPr>
            <w:tcW w:w="1414" w:type="dxa"/>
          </w:tcPr>
          <w:p w14:paraId="1D3892C4" w14:textId="77777777" w:rsidR="00F83CBA" w:rsidRDefault="00F83CBA" w:rsidP="00C35EA7">
            <w:pPr>
              <w:jc w:val="center"/>
              <w:rPr>
                <w:rStyle w:val="st"/>
              </w:rPr>
            </w:pPr>
            <w:r>
              <w:rPr>
                <w:rStyle w:val="st"/>
              </w:rPr>
              <w:t>900-700</w:t>
            </w:r>
          </w:p>
        </w:tc>
      </w:tr>
      <w:tr w:rsidR="00F83CBA" w14:paraId="25E2DA9D" w14:textId="77777777" w:rsidTr="00C35EA7">
        <w:trPr>
          <w:jc w:val="center"/>
        </w:trPr>
        <w:tc>
          <w:tcPr>
            <w:tcW w:w="1030" w:type="dxa"/>
            <w:gridSpan w:val="2"/>
            <w:vAlign w:val="center"/>
          </w:tcPr>
          <w:p w14:paraId="5C2D66EC" w14:textId="39A672DC" w:rsidR="00F83CBA" w:rsidRPr="00C35EA7" w:rsidRDefault="00000000" w:rsidP="00C35EA7">
            <w:pPr>
              <w:autoSpaceDE w:val="0"/>
              <w:autoSpaceDN w:val="0"/>
              <w:adjustRightInd w:val="0"/>
              <w:jc w:val="center"/>
              <w:rPr>
                <w:szCs w:val="22"/>
                <w:lang w:eastAsia="en-GB"/>
              </w:rPr>
            </w:pPr>
            <w:hyperlink r:id="rId10940" w:anchor="Cul_Bronze_Final__Nordique_per4" w:history="1">
              <w:r w:rsidR="00F83CBA" w:rsidRPr="00C35EA7">
                <w:rPr>
                  <w:rStyle w:val="Hyperlink"/>
                  <w:szCs w:val="22"/>
                  <w:lang w:eastAsia="en-GB"/>
                </w:rPr>
                <w:t>4</w:t>
              </w:r>
            </w:hyperlink>
          </w:p>
        </w:tc>
        <w:tc>
          <w:tcPr>
            <w:tcW w:w="1414" w:type="dxa"/>
          </w:tcPr>
          <w:p w14:paraId="54D26112" w14:textId="77777777" w:rsidR="00F83CBA" w:rsidRDefault="00F83CBA" w:rsidP="00C35EA7">
            <w:pPr>
              <w:jc w:val="center"/>
              <w:rPr>
                <w:rStyle w:val="st"/>
              </w:rPr>
            </w:pPr>
            <w:r>
              <w:rPr>
                <w:rStyle w:val="st"/>
              </w:rPr>
              <w:t>1100-900</w:t>
            </w:r>
          </w:p>
        </w:tc>
      </w:tr>
      <w:tr w:rsidR="00F83CBA" w14:paraId="3E720122" w14:textId="77777777" w:rsidTr="00C35EA7">
        <w:trPr>
          <w:jc w:val="center"/>
        </w:trPr>
        <w:tc>
          <w:tcPr>
            <w:tcW w:w="1030" w:type="dxa"/>
            <w:gridSpan w:val="2"/>
            <w:vAlign w:val="center"/>
          </w:tcPr>
          <w:p w14:paraId="0AE9822B" w14:textId="1C38DECC" w:rsidR="00F83CBA" w:rsidRPr="00C35EA7" w:rsidRDefault="00000000" w:rsidP="00C35EA7">
            <w:pPr>
              <w:autoSpaceDE w:val="0"/>
              <w:autoSpaceDN w:val="0"/>
              <w:adjustRightInd w:val="0"/>
              <w:jc w:val="center"/>
              <w:rPr>
                <w:szCs w:val="22"/>
                <w:lang w:eastAsia="en-GB"/>
              </w:rPr>
            </w:pPr>
            <w:hyperlink r:id="rId10941" w:anchor="Cul_Bronze_Final__Nordique_per3" w:history="1">
              <w:r w:rsidR="00F83CBA" w:rsidRPr="00C35EA7">
                <w:rPr>
                  <w:rStyle w:val="Hyperlink"/>
                  <w:szCs w:val="22"/>
                  <w:lang w:val="fr-FR" w:eastAsia="en-GB"/>
                </w:rPr>
                <w:t>3</w:t>
              </w:r>
            </w:hyperlink>
          </w:p>
        </w:tc>
        <w:tc>
          <w:tcPr>
            <w:tcW w:w="1414" w:type="dxa"/>
          </w:tcPr>
          <w:p w14:paraId="3B3369E3" w14:textId="77777777" w:rsidR="00F83CBA" w:rsidRDefault="00F83CBA" w:rsidP="00C35EA7">
            <w:pPr>
              <w:jc w:val="center"/>
              <w:rPr>
                <w:rStyle w:val="st"/>
              </w:rPr>
            </w:pPr>
            <w:r>
              <w:rPr>
                <w:rStyle w:val="st"/>
              </w:rPr>
              <w:t>1300-1100</w:t>
            </w:r>
          </w:p>
        </w:tc>
      </w:tr>
      <w:tr w:rsidR="00F83CBA" w14:paraId="22A1263F" w14:textId="77777777" w:rsidTr="00C35EA7">
        <w:trPr>
          <w:jc w:val="center"/>
        </w:trPr>
        <w:tc>
          <w:tcPr>
            <w:tcW w:w="1030" w:type="dxa"/>
            <w:gridSpan w:val="2"/>
          </w:tcPr>
          <w:p w14:paraId="36A23CC2" w14:textId="703F2342" w:rsidR="00F83CBA" w:rsidRDefault="00000000" w:rsidP="00C35EA7">
            <w:pPr>
              <w:jc w:val="center"/>
              <w:rPr>
                <w:rStyle w:val="st"/>
              </w:rPr>
            </w:pPr>
            <w:hyperlink r:id="rId10942" w:anchor="Cul_Bronze_Moyen_g_Scandin_per2" w:history="1">
              <w:r w:rsidR="00F83CBA" w:rsidRPr="00C35EA7">
                <w:rPr>
                  <w:rStyle w:val="Hyperlink"/>
                  <w:lang w:val="fr-FR"/>
                </w:rPr>
                <w:t>2</w:t>
              </w:r>
            </w:hyperlink>
          </w:p>
        </w:tc>
        <w:tc>
          <w:tcPr>
            <w:tcW w:w="1414" w:type="dxa"/>
          </w:tcPr>
          <w:p w14:paraId="0901BC4A" w14:textId="77777777" w:rsidR="00F83CBA" w:rsidRDefault="00F83CBA" w:rsidP="00C35EA7">
            <w:pPr>
              <w:jc w:val="center"/>
              <w:rPr>
                <w:rStyle w:val="st"/>
              </w:rPr>
            </w:pPr>
            <w:r>
              <w:rPr>
                <w:rStyle w:val="st"/>
              </w:rPr>
              <w:t>1500-1300</w:t>
            </w:r>
          </w:p>
        </w:tc>
      </w:tr>
      <w:tr w:rsidR="00F83CBA" w14:paraId="4C88EE09" w14:textId="77777777" w:rsidTr="00C35EA7">
        <w:trPr>
          <w:jc w:val="center"/>
        </w:trPr>
        <w:tc>
          <w:tcPr>
            <w:tcW w:w="474" w:type="dxa"/>
            <w:vMerge w:val="restart"/>
            <w:vAlign w:val="center"/>
          </w:tcPr>
          <w:p w14:paraId="1B44FDAE" w14:textId="088B986F" w:rsidR="00F83CBA" w:rsidRDefault="00000000" w:rsidP="00C35EA7">
            <w:pPr>
              <w:jc w:val="center"/>
              <w:rPr>
                <w:rStyle w:val="st"/>
              </w:rPr>
            </w:pPr>
            <w:hyperlink r:id="rId10943" w:anchor="Cul_Bronze_Moyen_g_Scandin_per1" w:history="1">
              <w:r w:rsidR="00F83CBA" w:rsidRPr="00C35EA7">
                <w:rPr>
                  <w:rStyle w:val="Hyperlink"/>
                  <w:lang w:val="fr-FR"/>
                </w:rPr>
                <w:t>1</w:t>
              </w:r>
            </w:hyperlink>
          </w:p>
        </w:tc>
        <w:tc>
          <w:tcPr>
            <w:tcW w:w="556" w:type="dxa"/>
            <w:vAlign w:val="center"/>
          </w:tcPr>
          <w:p w14:paraId="40C4B7EE" w14:textId="4B902096" w:rsidR="00F83CBA" w:rsidRPr="00C35EA7" w:rsidRDefault="00000000" w:rsidP="00C35EA7">
            <w:pPr>
              <w:autoSpaceDE w:val="0"/>
              <w:autoSpaceDN w:val="0"/>
              <w:adjustRightInd w:val="0"/>
              <w:jc w:val="center"/>
              <w:rPr>
                <w:szCs w:val="22"/>
                <w:lang w:eastAsia="en-GB"/>
              </w:rPr>
            </w:pPr>
            <w:hyperlink r:id="rId10944" w:anchor="Cul_Bronze_Moyen_g_Scandin_per1B" w:history="1">
              <w:r w:rsidR="00F83CBA" w:rsidRPr="00C35EA7">
                <w:rPr>
                  <w:rStyle w:val="Hyperlink"/>
                  <w:szCs w:val="22"/>
                  <w:lang w:eastAsia="en-GB"/>
                </w:rPr>
                <w:t>B</w:t>
              </w:r>
            </w:hyperlink>
          </w:p>
        </w:tc>
        <w:tc>
          <w:tcPr>
            <w:tcW w:w="1414" w:type="dxa"/>
          </w:tcPr>
          <w:p w14:paraId="55D0F662" w14:textId="77777777" w:rsidR="00F83CBA" w:rsidRDefault="00F83CBA" w:rsidP="00C35EA7">
            <w:pPr>
              <w:jc w:val="center"/>
              <w:rPr>
                <w:rStyle w:val="st"/>
              </w:rPr>
            </w:pPr>
            <w:r>
              <w:rPr>
                <w:rStyle w:val="st"/>
              </w:rPr>
              <w:t>1600-1500</w:t>
            </w:r>
          </w:p>
        </w:tc>
      </w:tr>
      <w:tr w:rsidR="00F83CBA" w14:paraId="3721C16D" w14:textId="77777777" w:rsidTr="00C35EA7">
        <w:trPr>
          <w:jc w:val="center"/>
        </w:trPr>
        <w:tc>
          <w:tcPr>
            <w:tcW w:w="474" w:type="dxa"/>
            <w:vMerge/>
          </w:tcPr>
          <w:p w14:paraId="3C20A058" w14:textId="77777777" w:rsidR="00F83CBA" w:rsidRDefault="00F83CBA" w:rsidP="00C35EA7">
            <w:pPr>
              <w:jc w:val="center"/>
              <w:rPr>
                <w:rStyle w:val="st"/>
              </w:rPr>
            </w:pPr>
          </w:p>
        </w:tc>
        <w:tc>
          <w:tcPr>
            <w:tcW w:w="556" w:type="dxa"/>
            <w:vAlign w:val="center"/>
          </w:tcPr>
          <w:p w14:paraId="4AB417F9" w14:textId="3660C2BD" w:rsidR="00F83CBA" w:rsidRPr="00C35EA7" w:rsidRDefault="00000000" w:rsidP="00C35EA7">
            <w:pPr>
              <w:autoSpaceDE w:val="0"/>
              <w:autoSpaceDN w:val="0"/>
              <w:adjustRightInd w:val="0"/>
              <w:jc w:val="center"/>
              <w:rPr>
                <w:szCs w:val="22"/>
                <w:lang w:eastAsia="en-GB"/>
              </w:rPr>
            </w:pPr>
            <w:hyperlink r:id="rId10945" w:anchor="Cul_Bronze_Moyen_g_Scandin_per1A" w:history="1">
              <w:r w:rsidR="00F83CBA" w:rsidRPr="00C35EA7">
                <w:rPr>
                  <w:rStyle w:val="Hyperlink"/>
                  <w:szCs w:val="22"/>
                  <w:lang w:eastAsia="en-GB"/>
                </w:rPr>
                <w:t>A</w:t>
              </w:r>
            </w:hyperlink>
          </w:p>
        </w:tc>
        <w:tc>
          <w:tcPr>
            <w:tcW w:w="1414" w:type="dxa"/>
          </w:tcPr>
          <w:p w14:paraId="7A089AA6" w14:textId="77777777" w:rsidR="00F83CBA" w:rsidRDefault="00F83CBA" w:rsidP="00C35EA7">
            <w:pPr>
              <w:jc w:val="center"/>
              <w:rPr>
                <w:rStyle w:val="st"/>
              </w:rPr>
            </w:pPr>
            <w:r>
              <w:rPr>
                <w:rStyle w:val="st"/>
              </w:rPr>
              <w:t>1700-1600</w:t>
            </w:r>
          </w:p>
        </w:tc>
      </w:tr>
    </w:tbl>
    <w:p w14:paraId="25063476" w14:textId="77777777" w:rsidR="00F22DE5" w:rsidRDefault="00F83CBA" w:rsidP="00F22DE5">
      <w:pPr>
        <w:jc w:val="both"/>
        <w:rPr>
          <w:rStyle w:val="st"/>
          <w:lang w:val="en-GB"/>
        </w:rPr>
      </w:pPr>
      <w:r>
        <w:rPr>
          <w:rStyle w:val="st"/>
          <w:lang w:val="en-GB"/>
        </w:rPr>
        <w:t>(Ling 2008)</w:t>
      </w:r>
      <w:r w:rsidR="00F22DE5">
        <w:rPr>
          <w:rStyle w:val="st"/>
          <w:lang w:val="en-GB"/>
        </w:rPr>
        <w:t>(BIB F. Kaul in BIB 2095)</w:t>
      </w:r>
      <w:r>
        <w:rPr>
          <w:rStyle w:val="st"/>
          <w:lang w:val="en-GB"/>
        </w:rPr>
        <w:t>(BIB 2997)</w:t>
      </w:r>
    </w:p>
    <w:p w14:paraId="7A175FBE" w14:textId="77777777" w:rsidR="00F83CBA" w:rsidRDefault="00F83CBA" w:rsidP="00F22DE5">
      <w:pPr>
        <w:jc w:val="both"/>
        <w:rPr>
          <w:rStyle w:val="st"/>
          <w:lang w:val="en-GB"/>
        </w:rPr>
      </w:pPr>
    </w:p>
    <w:p w14:paraId="6DC0E3CC" w14:textId="1330322F" w:rsidR="00F83CBA" w:rsidRDefault="00F83CBA" w:rsidP="00F22DE5">
      <w:pPr>
        <w:jc w:val="both"/>
        <w:rPr>
          <w:rStyle w:val="st"/>
          <w:lang w:val="fr-FR"/>
        </w:rPr>
      </w:pPr>
      <w:r>
        <w:rPr>
          <w:rStyle w:val="st"/>
          <w:lang w:val="fr-FR"/>
        </w:rPr>
        <w:t>L</w:t>
      </w:r>
      <w:r w:rsidRPr="00F83CBA">
        <w:rPr>
          <w:rStyle w:val="st"/>
          <w:lang w:val="fr-FR"/>
        </w:rPr>
        <w:t xml:space="preserve">es proues tournées vers l'intérieur dominent </w:t>
      </w:r>
      <w:r>
        <w:rPr>
          <w:rStyle w:val="st"/>
          <w:lang w:val="fr-FR"/>
        </w:rPr>
        <w:t>entre vers</w:t>
      </w:r>
      <w:r w:rsidRPr="00F83CBA">
        <w:rPr>
          <w:rStyle w:val="st"/>
          <w:lang w:val="fr-FR"/>
        </w:rPr>
        <w:t xml:space="preserve"> 1700–1100 </w:t>
      </w:r>
      <w:r>
        <w:rPr>
          <w:rStyle w:val="st"/>
          <w:lang w:val="fr-FR"/>
        </w:rPr>
        <w:t>BC</w:t>
      </w:r>
      <w:r w:rsidRPr="00F83CBA">
        <w:rPr>
          <w:rStyle w:val="st"/>
          <w:lang w:val="fr-FR"/>
        </w:rPr>
        <w:t xml:space="preserve">, tandis que les proues tournées vers l'extérieur se terminant par des têtes d'animaux sont caractéristiques </w:t>
      </w:r>
      <w:r>
        <w:rPr>
          <w:rStyle w:val="st"/>
          <w:lang w:val="fr-FR"/>
        </w:rPr>
        <w:t>de vers</w:t>
      </w:r>
      <w:r w:rsidRPr="00F83CBA">
        <w:rPr>
          <w:rStyle w:val="st"/>
          <w:lang w:val="fr-FR"/>
        </w:rPr>
        <w:t xml:space="preserve"> 1100–500 </w:t>
      </w:r>
      <w:r>
        <w:rPr>
          <w:rStyle w:val="st"/>
          <w:lang w:val="fr-FR"/>
        </w:rPr>
        <w:t>BC (LBA)</w:t>
      </w:r>
      <w:r w:rsidRPr="00F83CBA">
        <w:rPr>
          <w:rStyle w:val="st"/>
          <w:lang w:val="fr-FR"/>
        </w:rPr>
        <w:t xml:space="preserve"> tout comme les images symétriques des navires de </w:t>
      </w:r>
      <w:r>
        <w:rPr>
          <w:rStyle w:val="st"/>
          <w:lang w:val="fr-FR"/>
        </w:rPr>
        <w:t xml:space="preserve">la période </w:t>
      </w:r>
      <w:hyperlink r:id="rId10946" w:anchor="Cul_PRIA" w:history="1">
        <w:r w:rsidRPr="00F83CBA">
          <w:rPr>
            <w:rStyle w:val="Hyperlink"/>
            <w:lang w:val="fr-FR"/>
          </w:rPr>
          <w:t>PRIA</w:t>
        </w:r>
      </w:hyperlink>
      <w:r>
        <w:rPr>
          <w:rStyle w:val="st"/>
          <w:lang w:val="fr-FR"/>
        </w:rPr>
        <w:t xml:space="preserve"> (500-200 BC) (BIB 2997)</w:t>
      </w:r>
    </w:p>
    <w:p w14:paraId="1BEFF8FB" w14:textId="77777777" w:rsidR="00DE55E6" w:rsidRDefault="00DE55E6" w:rsidP="00F22DE5">
      <w:pPr>
        <w:jc w:val="both"/>
        <w:rPr>
          <w:rStyle w:val="st"/>
          <w:lang w:val="fr-FR"/>
        </w:rPr>
      </w:pPr>
    </w:p>
    <w:p w14:paraId="602F7000" w14:textId="77777777" w:rsidR="00DE55E6" w:rsidRDefault="00DE55E6" w:rsidP="00DE55E6">
      <w:pPr>
        <w:pStyle w:val="Heading3"/>
        <w:rPr>
          <w:rStyle w:val="st"/>
        </w:rPr>
      </w:pPr>
      <w:bookmarkStart w:id="4426" w:name="Sit_Bohuslan_TAC_t_lance"/>
      <w:r>
        <w:rPr>
          <w:rStyle w:val="st"/>
        </w:rPr>
        <w:t>lances</w:t>
      </w:r>
    </w:p>
    <w:bookmarkEnd w:id="4426"/>
    <w:p w14:paraId="16E8A065" w14:textId="1A709E83" w:rsidR="00DE55E6" w:rsidRDefault="00911743" w:rsidP="00F22DE5">
      <w:pPr>
        <w:jc w:val="both"/>
        <w:rPr>
          <w:lang w:val="it-IT"/>
        </w:rPr>
      </w:pPr>
      <w:r>
        <w:rPr>
          <w:lang w:val="it-IT"/>
        </w:rPr>
        <w:fldChar w:fldCharType="begin"/>
      </w:r>
      <w:r w:rsidR="00E30F13">
        <w:rPr>
          <w:lang w:val="it-IT"/>
        </w:rPr>
        <w:instrText>HYPERLINK "C:\\Users\\Thomas Huet\\Desktop\\Documentation archéologique liée à la thèse\\Cultures.docx" \l "Cul_Art_TAC_T_t_lance"</w:instrText>
      </w:r>
      <w:r>
        <w:rPr>
          <w:lang w:val="it-IT"/>
        </w:rPr>
      </w:r>
      <w:r>
        <w:rPr>
          <w:lang w:val="it-IT"/>
        </w:rPr>
        <w:fldChar w:fldCharType="separate"/>
      </w:r>
      <w:r w:rsidR="00DE55E6">
        <w:rPr>
          <w:rStyle w:val="Hyperlink"/>
          <w:lang w:val="it-IT"/>
        </w:rPr>
        <w:t>☼</w:t>
      </w:r>
      <w:r>
        <w:rPr>
          <w:lang w:val="it-IT"/>
        </w:rPr>
        <w:fldChar w:fldCharType="end"/>
      </w:r>
    </w:p>
    <w:p w14:paraId="755E07D9" w14:textId="77777777" w:rsidR="00DE55E6" w:rsidRDefault="00DE55E6" w:rsidP="00F22DE5">
      <w:pPr>
        <w:jc w:val="both"/>
        <w:rPr>
          <w:rStyle w:val="st"/>
          <w:lang w:val="fr-FR"/>
        </w:rPr>
      </w:pPr>
    </w:p>
    <w:p w14:paraId="336002C6" w14:textId="77777777" w:rsidR="00467DA3" w:rsidRDefault="00467DA3" w:rsidP="00F22DE5">
      <w:pPr>
        <w:jc w:val="both"/>
        <w:rPr>
          <w:rStyle w:val="st"/>
          <w:lang w:val="fr-FR"/>
        </w:rPr>
      </w:pPr>
    </w:p>
    <w:p w14:paraId="055731FC" w14:textId="77777777" w:rsidR="00467DA3" w:rsidRPr="00DE55E6" w:rsidRDefault="00467DA3" w:rsidP="00DE55E6">
      <w:pPr>
        <w:pStyle w:val="Heading3"/>
        <w:rPr>
          <w:rStyle w:val="st"/>
        </w:rPr>
      </w:pPr>
      <w:bookmarkStart w:id="4427" w:name="Sit_Bohuslan_TAC_t_lingot_peau_boeuf"/>
      <w:r w:rsidRPr="00DE55E6">
        <w:rPr>
          <w:rStyle w:val="st"/>
        </w:rPr>
        <w:t>lingots en peau de boeuf</w:t>
      </w:r>
    </w:p>
    <w:bookmarkEnd w:id="4427"/>
    <w:p w14:paraId="7D255208" w14:textId="77777777" w:rsidR="00467DA3" w:rsidRDefault="00467DA3" w:rsidP="00F22DE5">
      <w:pPr>
        <w:jc w:val="both"/>
        <w:rPr>
          <w:rStyle w:val="st"/>
          <w:lang w:val="fr-FR"/>
        </w:rPr>
      </w:pPr>
    </w:p>
    <w:p w14:paraId="1BC8F3AC" w14:textId="756B0FEA" w:rsidR="00467DA3" w:rsidRDefault="00467DA3" w:rsidP="00F22DE5">
      <w:pPr>
        <w:jc w:val="both"/>
        <w:rPr>
          <w:lang w:val="fr-FR"/>
        </w:rPr>
      </w:pPr>
      <w:r>
        <w:rPr>
          <w:rStyle w:val="st"/>
          <w:lang w:val="fr-FR"/>
        </w:rPr>
        <w:t xml:space="preserve">Les </w:t>
      </w:r>
      <w:r>
        <w:rPr>
          <w:lang w:val="fr-FR"/>
        </w:rPr>
        <w:t>r</w:t>
      </w:r>
      <w:r w:rsidRPr="00467DA3">
        <w:rPr>
          <w:lang w:val="fr-FR"/>
        </w:rPr>
        <w:t xml:space="preserve">eprésentations de </w:t>
      </w:r>
      <w:hyperlink r:id="rId10947" w:anchor="Cul_Precoloniale_Obj_ling_peau_boeuf" w:history="1">
        <w:r w:rsidRPr="00467DA3">
          <w:rPr>
            <w:rStyle w:val="Hyperlink"/>
            <w:lang w:val="fr-FR"/>
          </w:rPr>
          <w:t xml:space="preserve">lingots </w:t>
        </w:r>
        <w:r w:rsidR="000D4A7D">
          <w:rPr>
            <w:rStyle w:val="Hyperlink"/>
            <w:lang w:val="fr-FR"/>
          </w:rPr>
          <w:t>PDB</w:t>
        </w:r>
      </w:hyperlink>
      <w:r>
        <w:rPr>
          <w:lang w:val="fr-FR"/>
        </w:rPr>
        <w:t xml:space="preserve"> sont p</w:t>
      </w:r>
      <w:r>
        <w:rPr>
          <w:rStyle w:val="st"/>
          <w:lang w:val="fr-FR"/>
        </w:rPr>
        <w:t xml:space="preserve">armi les premiers thèmes représentés </w:t>
      </w:r>
      <w:r>
        <w:rPr>
          <w:lang w:val="fr-FR"/>
        </w:rPr>
        <w:t>(BIB 2889) comme c'est le cas plus généralement dans l'</w:t>
      </w:r>
      <w:hyperlink r:id="rId10948" w:anchor="Cul_Scandinavie_Art_TAC_t_lingot_peau_bo" w:history="1">
        <w:r w:rsidRPr="00467DA3">
          <w:rPr>
            <w:rStyle w:val="Hyperlink"/>
            <w:lang w:val="fr-FR"/>
          </w:rPr>
          <w:t>art Scandinavie</w:t>
        </w:r>
      </w:hyperlink>
      <w:r>
        <w:rPr>
          <w:lang w:val="fr-FR"/>
        </w:rPr>
        <w:t xml:space="preserve"> </w:t>
      </w:r>
      <w:r w:rsidRPr="00467DA3">
        <w:rPr>
          <w:lang w:val="fr-FR"/>
        </w:rPr>
        <w:t>(BIB 2997)</w:t>
      </w:r>
    </w:p>
    <w:p w14:paraId="0738BD38" w14:textId="77777777" w:rsidR="00B10051" w:rsidRPr="00366760" w:rsidRDefault="00B10051" w:rsidP="00F22DE5">
      <w:pPr>
        <w:jc w:val="both"/>
        <w:rPr>
          <w:rStyle w:val="st"/>
          <w:lang w:val="fr-FR"/>
        </w:rPr>
      </w:pPr>
    </w:p>
    <w:p w14:paraId="26BFB582" w14:textId="77777777" w:rsidR="00BE558C" w:rsidRDefault="00F83CBA" w:rsidP="00F83CBA">
      <w:pPr>
        <w:pStyle w:val="Heading2"/>
      </w:pPr>
      <w:r>
        <w:t>datations</w:t>
      </w:r>
    </w:p>
    <w:p w14:paraId="23A2FD7E" w14:textId="77777777" w:rsidR="00F83CBA" w:rsidRPr="00AE0A9B" w:rsidRDefault="00F83CBA" w:rsidP="00B10051">
      <w:pPr>
        <w:jc w:val="both"/>
        <w:rPr>
          <w:lang w:val="fr-FR"/>
        </w:rPr>
      </w:pPr>
    </w:p>
    <w:p w14:paraId="3EE38644" w14:textId="26A99B44" w:rsidR="00F83CBA" w:rsidRPr="00F83CBA" w:rsidRDefault="00F83CBA" w:rsidP="00B10051">
      <w:pPr>
        <w:jc w:val="both"/>
        <w:rPr>
          <w:lang w:val="fr-FR"/>
        </w:rPr>
      </w:pPr>
      <w:r w:rsidRPr="00F83CBA">
        <w:rPr>
          <w:lang w:val="fr-FR"/>
        </w:rPr>
        <w:t xml:space="preserve">Représentations, dont bateaux, à la </w:t>
      </w:r>
      <w:hyperlink r:id="rId10949" w:anchor="Cul_Bronze_Moyen_g_Scandin_per1B" w:history="1">
        <w:r>
          <w:rPr>
            <w:rStyle w:val="Hyperlink"/>
            <w:lang w:val="fr-FR"/>
          </w:rPr>
          <w:t>période 1B</w:t>
        </w:r>
      </w:hyperlink>
      <w:r>
        <w:rPr>
          <w:lang w:val="fr-FR"/>
        </w:rPr>
        <w:t xml:space="preserve"> (BIB 2997)</w:t>
      </w:r>
    </w:p>
    <w:p w14:paraId="39A2C116" w14:textId="77777777" w:rsidR="00F83CBA" w:rsidRPr="00F83CBA" w:rsidRDefault="00F83CBA" w:rsidP="00B10051">
      <w:pPr>
        <w:jc w:val="both"/>
        <w:rPr>
          <w:lang w:val="fr-FR"/>
        </w:rPr>
      </w:pPr>
    </w:p>
    <w:p w14:paraId="33D62F6D" w14:textId="77777777" w:rsidR="00BE558C" w:rsidRPr="0032190F" w:rsidRDefault="00BE558C" w:rsidP="00BE558C">
      <w:pPr>
        <w:pStyle w:val="Heading2"/>
        <w:rPr>
          <w:rStyle w:val="st"/>
        </w:rPr>
      </w:pPr>
      <w:r>
        <w:t>à classer</w:t>
      </w:r>
    </w:p>
    <w:p w14:paraId="3AE6388C" w14:textId="77777777" w:rsidR="00B10051" w:rsidRDefault="00B10051" w:rsidP="00F22DE5">
      <w:pPr>
        <w:jc w:val="both"/>
        <w:rPr>
          <w:rStyle w:val="st"/>
          <w:lang w:val="fr-FR"/>
        </w:rPr>
      </w:pPr>
    </w:p>
    <w:p w14:paraId="2D14256F" w14:textId="3A6A0520" w:rsidR="00BE558C" w:rsidRDefault="00BE558C" w:rsidP="00BE558C">
      <w:pPr>
        <w:jc w:val="both"/>
        <w:rPr>
          <w:rStyle w:val="st"/>
          <w:lang w:val="fr-FR"/>
        </w:rPr>
      </w:pPr>
      <w:r w:rsidRPr="00BE558C">
        <w:rPr>
          <w:lang w:val="fr-FR"/>
        </w:rPr>
        <w:t>A Torp, Skerdsvik les gravures débutent au LN (</w:t>
      </w:r>
      <w:r w:rsidRPr="00BE558C">
        <w:rPr>
          <w:i/>
          <w:lang w:val="fr-FR"/>
        </w:rPr>
        <w:t>Late Neolithic</w:t>
      </w:r>
      <w:r w:rsidRPr="00BE558C">
        <w:rPr>
          <w:lang w:val="fr-FR"/>
        </w:rPr>
        <w:t>)</w:t>
      </w:r>
      <w:r>
        <w:rPr>
          <w:lang w:val="fr-FR"/>
        </w:rPr>
        <w:t xml:space="preserve"> et continuent jusqu'au </w:t>
      </w:r>
      <w:hyperlink r:id="rId10950" w:anchor="Cul_PRIA" w:history="1">
        <w:r w:rsidR="00F83CBA" w:rsidRPr="00F83CBA">
          <w:rPr>
            <w:rStyle w:val="Hyperlink"/>
            <w:lang w:val="fr-FR"/>
          </w:rPr>
          <w:t>PRIA</w:t>
        </w:r>
      </w:hyperlink>
      <w:r w:rsidR="00F83CBA" w:rsidRPr="00F83CBA">
        <w:rPr>
          <w:lang w:val="fr-FR"/>
        </w:rPr>
        <w:t xml:space="preserve"> </w:t>
      </w:r>
      <w:r>
        <w:rPr>
          <w:rStyle w:val="st"/>
          <w:lang w:val="fr-FR"/>
        </w:rPr>
        <w:t>(BIB 2996)</w:t>
      </w:r>
    </w:p>
    <w:p w14:paraId="78ECCD3E" w14:textId="77777777" w:rsidR="00BE558C" w:rsidRDefault="00BE558C" w:rsidP="00F22DE5">
      <w:pPr>
        <w:jc w:val="both"/>
        <w:rPr>
          <w:rStyle w:val="st"/>
          <w:lang w:val="fr-FR"/>
        </w:rPr>
      </w:pPr>
    </w:p>
    <w:p w14:paraId="2F8AAD06" w14:textId="77777777" w:rsidR="00BE558C" w:rsidRDefault="00BE558C" w:rsidP="00F22DE5">
      <w:pPr>
        <w:jc w:val="both"/>
        <w:rPr>
          <w:rStyle w:val="st"/>
          <w:lang w:val="fr-FR"/>
        </w:rPr>
      </w:pPr>
    </w:p>
    <w:p w14:paraId="761C8F6D" w14:textId="77777777" w:rsidR="00695DAA" w:rsidRDefault="00695DAA" w:rsidP="00426FF9">
      <w:pPr>
        <w:pStyle w:val="Heading1"/>
        <w:rPr>
          <w:rStyle w:val="st"/>
        </w:rPr>
      </w:pPr>
      <w:bookmarkStart w:id="4428" w:name="Sit_Stromstadt"/>
      <w:r>
        <w:rPr>
          <w:rStyle w:val="st"/>
        </w:rPr>
        <w:t>STROMSTADT</w:t>
      </w:r>
    </w:p>
    <w:bookmarkEnd w:id="4428"/>
    <w:p w14:paraId="40B7370B" w14:textId="77777777" w:rsidR="006E5D01" w:rsidRPr="003B56A8" w:rsidRDefault="006E5D01" w:rsidP="00F22DE5">
      <w:pPr>
        <w:jc w:val="both"/>
        <w:rPr>
          <w:rStyle w:val="st"/>
          <w:lang w:val="fr-FR"/>
        </w:rPr>
      </w:pPr>
    </w:p>
    <w:p w14:paraId="4FC770F2" w14:textId="1FDA351A" w:rsidR="006E5D01" w:rsidRPr="00B10051" w:rsidRDefault="00000000" w:rsidP="006E5D01">
      <w:pPr>
        <w:jc w:val="both"/>
        <w:rPr>
          <w:lang w:val="fr-FR"/>
        </w:rPr>
      </w:pPr>
      <w:hyperlink r:id="rId10951" w:anchor="Sit_Bohuslan" w:history="1">
        <w:r w:rsidR="006E5D01" w:rsidRPr="00B10051">
          <w:rPr>
            <w:rStyle w:val="Hyperlink"/>
            <w:lang w:val="fr-FR"/>
          </w:rPr>
          <w:t>Bohulsan</w:t>
        </w:r>
      </w:hyperlink>
      <w:r w:rsidR="006E5D01">
        <w:rPr>
          <w:lang w:val="fr-FR"/>
        </w:rPr>
        <w:t xml:space="preserve">. </w:t>
      </w:r>
      <w:r w:rsidR="006E5D01" w:rsidRPr="00B10051">
        <w:rPr>
          <w:lang w:val="fr-FR"/>
        </w:rPr>
        <w:t>Art rupestre</w:t>
      </w:r>
      <w:r w:rsidR="006E5D01">
        <w:rPr>
          <w:lang w:val="fr-FR"/>
        </w:rPr>
        <w:t xml:space="preserve"> </w:t>
      </w:r>
      <w:r w:rsidR="006E5D01" w:rsidRPr="003C28EA">
        <w:rPr>
          <w:lang w:val="fr-FR"/>
        </w:rPr>
        <w:t xml:space="preserve">de </w:t>
      </w:r>
      <w:hyperlink r:id="rId10952" w:anchor="Cul_Scandinavie_Art" w:history="1">
        <w:r w:rsidR="006E5D01" w:rsidRPr="003C28EA">
          <w:rPr>
            <w:rStyle w:val="Hyperlink"/>
            <w:lang w:val="fr-FR"/>
          </w:rPr>
          <w:t>Scandinavie</w:t>
        </w:r>
      </w:hyperlink>
    </w:p>
    <w:p w14:paraId="3144C67C" w14:textId="77777777" w:rsidR="003C28EA" w:rsidRPr="00366760" w:rsidRDefault="003C28EA" w:rsidP="00F22DE5">
      <w:pPr>
        <w:jc w:val="both"/>
        <w:rPr>
          <w:rStyle w:val="st"/>
          <w:lang w:val="fr-FR"/>
        </w:rPr>
      </w:pPr>
    </w:p>
    <w:p w14:paraId="367F6355" w14:textId="77777777" w:rsidR="003C28EA" w:rsidRPr="006A08A0" w:rsidRDefault="003C28EA" w:rsidP="00426FF9">
      <w:pPr>
        <w:pStyle w:val="Heading1"/>
        <w:rPr>
          <w:rStyle w:val="st"/>
        </w:rPr>
      </w:pPr>
      <w:bookmarkStart w:id="4429" w:name="Sit_Jarrestad"/>
      <w:r w:rsidRPr="006A08A0">
        <w:rPr>
          <w:rStyle w:val="st"/>
        </w:rPr>
        <w:t>JARRESTAD</w:t>
      </w:r>
    </w:p>
    <w:bookmarkEnd w:id="4429"/>
    <w:p w14:paraId="50127704" w14:textId="77777777" w:rsidR="003C28EA" w:rsidRPr="000D4A7D" w:rsidRDefault="00BE558C" w:rsidP="00F22DE5">
      <w:pPr>
        <w:jc w:val="both"/>
        <w:rPr>
          <w:rStyle w:val="st"/>
          <w:sz w:val="20"/>
          <w:lang w:val="fr-FR"/>
        </w:rPr>
      </w:pPr>
      <w:r w:rsidRPr="000D4A7D">
        <w:rPr>
          <w:rStyle w:val="st"/>
          <w:sz w:val="20"/>
          <w:lang w:val="fr-FR"/>
        </w:rPr>
        <w:t>Järrestad</w:t>
      </w:r>
    </w:p>
    <w:p w14:paraId="6F6CA4B3" w14:textId="77777777" w:rsidR="00BE558C" w:rsidRPr="006A08A0" w:rsidRDefault="00BE558C" w:rsidP="00F22DE5">
      <w:pPr>
        <w:jc w:val="both"/>
        <w:rPr>
          <w:rStyle w:val="st"/>
          <w:lang w:val="fr-FR"/>
        </w:rPr>
      </w:pPr>
    </w:p>
    <w:p w14:paraId="35F75579" w14:textId="0B280B12" w:rsidR="00B10051" w:rsidRPr="00B10051" w:rsidRDefault="00000000" w:rsidP="003C28EA">
      <w:pPr>
        <w:jc w:val="both"/>
        <w:rPr>
          <w:lang w:val="fr-FR"/>
        </w:rPr>
      </w:pPr>
      <w:hyperlink r:id="rId10953" w:anchor="Sit_Bohuslan" w:history="1">
        <w:r w:rsidR="00B10051" w:rsidRPr="00BE558C">
          <w:rPr>
            <w:rStyle w:val="Hyperlink"/>
            <w:strike/>
            <w:lang w:val="fr-FR"/>
          </w:rPr>
          <w:t>Bohulsan</w:t>
        </w:r>
      </w:hyperlink>
      <w:r w:rsidR="00B10051">
        <w:rPr>
          <w:lang w:val="fr-FR"/>
        </w:rPr>
        <w:t xml:space="preserve">. </w:t>
      </w:r>
      <w:r w:rsidR="00B81D10">
        <w:rPr>
          <w:lang w:val="fr-FR"/>
        </w:rPr>
        <w:t xml:space="preserve">gr. </w:t>
      </w:r>
      <w:r w:rsidR="00B10051" w:rsidRPr="003C28EA">
        <w:rPr>
          <w:lang w:val="fr-FR"/>
        </w:rPr>
        <w:t xml:space="preserve">de </w:t>
      </w:r>
      <w:hyperlink r:id="rId10954" w:anchor="Cul_Scandinavie_Art" w:history="1">
        <w:r w:rsidR="00B10051" w:rsidRPr="003C28EA">
          <w:rPr>
            <w:rStyle w:val="Hyperlink"/>
            <w:lang w:val="fr-FR"/>
          </w:rPr>
          <w:t>Scandinavie</w:t>
        </w:r>
      </w:hyperlink>
      <w:r w:rsidR="00B81D10" w:rsidRPr="00B81D10">
        <w:rPr>
          <w:lang w:val="fr-FR"/>
        </w:rPr>
        <w:t xml:space="preserve">, </w:t>
      </w:r>
      <w:hyperlink r:id="rId10955" w:anchor="Cul_Scandinavie_Art_TAC_t_a_emprpied" w:history="1">
        <w:r w:rsidR="00B81D10" w:rsidRPr="00B81D10">
          <w:rPr>
            <w:rStyle w:val="Hyperlink"/>
            <w:lang w:val="fr-FR"/>
          </w:rPr>
          <w:t>empreinte de pieds</w:t>
        </w:r>
      </w:hyperlink>
      <w:r w:rsidR="00B81D10" w:rsidRPr="00B81D10">
        <w:rPr>
          <w:lang w:val="fr-FR"/>
        </w:rPr>
        <w:t xml:space="preserve"> (BIB 3052)</w:t>
      </w:r>
    </w:p>
    <w:p w14:paraId="6C96D2E7" w14:textId="77777777" w:rsidR="00B10051" w:rsidRPr="00B10051" w:rsidRDefault="00B10051" w:rsidP="003C28EA">
      <w:pPr>
        <w:jc w:val="both"/>
        <w:rPr>
          <w:lang w:val="fr-FR"/>
        </w:rPr>
      </w:pPr>
    </w:p>
    <w:p w14:paraId="7125E0D9" w14:textId="77777777" w:rsidR="00B10051" w:rsidRDefault="00B10051" w:rsidP="00426FF9">
      <w:pPr>
        <w:pStyle w:val="Heading1"/>
      </w:pPr>
      <w:bookmarkStart w:id="4430" w:name="Sit_Ekenberg"/>
      <w:r>
        <w:t>EKENBERG</w:t>
      </w:r>
      <w:bookmarkEnd w:id="4430"/>
    </w:p>
    <w:p w14:paraId="552FEBA1" w14:textId="77777777" w:rsidR="00B10051" w:rsidRPr="00B10051" w:rsidRDefault="00B10051" w:rsidP="003C28EA">
      <w:pPr>
        <w:jc w:val="both"/>
        <w:rPr>
          <w:lang w:val="fr-FR"/>
        </w:rPr>
      </w:pPr>
    </w:p>
    <w:p w14:paraId="2A6F50A3" w14:textId="6DB11B88" w:rsidR="00FB5C7F" w:rsidRPr="00FB5C7F" w:rsidRDefault="00B10051" w:rsidP="00FB5C7F">
      <w:pPr>
        <w:rPr>
          <w:lang w:val="fr-FR"/>
        </w:rPr>
      </w:pPr>
      <w:r w:rsidRPr="00B10051">
        <w:rPr>
          <w:lang w:val="fr-FR"/>
        </w:rPr>
        <w:t>Art rupestre</w:t>
      </w:r>
      <w:r>
        <w:rPr>
          <w:lang w:val="fr-FR"/>
        </w:rPr>
        <w:t xml:space="preserve"> </w:t>
      </w:r>
      <w:r w:rsidR="00FB5C7F">
        <w:rPr>
          <w:lang w:val="fr-FR"/>
        </w:rPr>
        <w:t xml:space="preserve">du </w:t>
      </w:r>
      <w:hyperlink r:id="rId10956" w:anchor="Cul_Scandinavie_Art" w:history="1">
        <w:r w:rsidR="00FB5C7F" w:rsidRPr="00FB5C7F">
          <w:rPr>
            <w:rStyle w:val="Hyperlink"/>
            <w:lang w:val="fr-FR"/>
          </w:rPr>
          <w:t>gr. de Scandinavie</w:t>
        </w:r>
      </w:hyperlink>
      <w:r w:rsidRPr="00B10051">
        <w:rPr>
          <w:lang w:val="fr-FR"/>
        </w:rPr>
        <w:t xml:space="preserve">, </w:t>
      </w:r>
      <w:r w:rsidR="00FB5C7F">
        <w:rPr>
          <w:lang w:val="fr-FR"/>
        </w:rPr>
        <w:t xml:space="preserve">les </w:t>
      </w:r>
      <w:r w:rsidRPr="00B10051">
        <w:rPr>
          <w:lang w:val="fr-FR"/>
        </w:rPr>
        <w:t>représentation</w:t>
      </w:r>
      <w:r w:rsidR="00FB5C7F">
        <w:rPr>
          <w:lang w:val="fr-FR"/>
        </w:rPr>
        <w:t>s</w:t>
      </w:r>
      <w:r w:rsidRPr="00B10051">
        <w:rPr>
          <w:lang w:val="fr-FR"/>
        </w:rPr>
        <w:t xml:space="preserve"> de bateaux </w:t>
      </w:r>
      <w:r w:rsidR="00FB5C7F">
        <w:rPr>
          <w:lang w:val="fr-FR"/>
        </w:rPr>
        <w:t xml:space="preserve">datées </w:t>
      </w:r>
      <w:r w:rsidRPr="00B10051">
        <w:rPr>
          <w:lang w:val="fr-FR"/>
        </w:rPr>
        <w:t xml:space="preserve">du BF </w:t>
      </w:r>
      <w:r w:rsidR="00FB5C7F">
        <w:rPr>
          <w:lang w:val="fr-FR"/>
        </w:rPr>
        <w:t xml:space="preserve">témoignent de l'importance </w:t>
      </w:r>
      <w:r w:rsidR="00FB5C7F" w:rsidRPr="00FB5C7F">
        <w:rPr>
          <w:lang w:val="fr-FR"/>
        </w:rPr>
        <w:t xml:space="preserve">des réseaux de </w:t>
      </w:r>
      <w:hyperlink r:id="rId10957" w:anchor="SIG_AnaSpat_v__deplac_mar" w:history="1">
        <w:r w:rsidR="00FB5C7F" w:rsidRPr="00FB5C7F">
          <w:rPr>
            <w:rStyle w:val="Hyperlink"/>
            <w:lang w:val="fr-FR"/>
          </w:rPr>
          <w:t>transports maritimes</w:t>
        </w:r>
      </w:hyperlink>
      <w:r w:rsidR="00FB5C7F" w:rsidRPr="00FB5C7F">
        <w:rPr>
          <w:lang w:val="fr-FR"/>
        </w:rPr>
        <w:t xml:space="preserve"> (</w:t>
      </w:r>
      <w:r w:rsidR="00FB5C7F" w:rsidRPr="00FB5C7F">
        <w:rPr>
          <w:i/>
          <w:lang w:val="fr-FR"/>
        </w:rPr>
        <w:t>maritime networks</w:t>
      </w:r>
      <w:r w:rsidR="00FB5C7F" w:rsidRPr="00FB5C7F">
        <w:rPr>
          <w:lang w:val="fr-FR"/>
        </w:rPr>
        <w:t xml:space="preserve">) </w:t>
      </w:r>
      <w:r w:rsidR="00FB5C7F" w:rsidRPr="00B10051">
        <w:rPr>
          <w:lang w:val="fr-FR"/>
        </w:rPr>
        <w:t>(BIB 2991)</w:t>
      </w:r>
      <w:r w:rsidR="00FB5C7F">
        <w:rPr>
          <w:lang w:val="fr-FR"/>
        </w:rPr>
        <w:t xml:space="preserve"> </w:t>
      </w:r>
    </w:p>
    <w:p w14:paraId="0B754C31" w14:textId="77777777" w:rsidR="00B10051" w:rsidRDefault="00B10051" w:rsidP="003C28EA">
      <w:pPr>
        <w:jc w:val="both"/>
        <w:rPr>
          <w:rStyle w:val="st"/>
          <w:lang w:val="fr-FR"/>
        </w:rPr>
      </w:pPr>
    </w:p>
    <w:p w14:paraId="2DF8B883" w14:textId="77777777" w:rsidR="00EB348E" w:rsidRPr="006A08A0" w:rsidRDefault="00EB348E" w:rsidP="00242C0F">
      <w:pPr>
        <w:jc w:val="both"/>
        <w:rPr>
          <w:rStyle w:val="st"/>
          <w:lang w:val="fr-FR"/>
        </w:rPr>
      </w:pPr>
    </w:p>
    <w:p w14:paraId="39CB42B8" w14:textId="77777777" w:rsidR="00EB348E" w:rsidRPr="0032190F" w:rsidRDefault="00F45E3C" w:rsidP="00426FF9">
      <w:pPr>
        <w:pStyle w:val="Heading1"/>
        <w:rPr>
          <w:rStyle w:val="st"/>
        </w:rPr>
      </w:pPr>
      <w:bookmarkStart w:id="4431" w:name="Sit_Tanum"/>
      <w:r>
        <w:rPr>
          <w:rStyle w:val="st"/>
        </w:rPr>
        <w:t>TANUM</w:t>
      </w:r>
    </w:p>
    <w:bookmarkEnd w:id="4431"/>
    <w:p w14:paraId="45CB7179" w14:textId="77777777" w:rsidR="0084197F" w:rsidRDefault="0084197F" w:rsidP="00242C0F">
      <w:pPr>
        <w:jc w:val="both"/>
        <w:rPr>
          <w:rStyle w:val="st"/>
          <w:lang w:val="fr-FR"/>
        </w:rPr>
      </w:pPr>
    </w:p>
    <w:p w14:paraId="28CD06A0" w14:textId="2A8C3D1A" w:rsidR="00572A58" w:rsidRPr="00366760" w:rsidRDefault="00B10051" w:rsidP="00242C0F">
      <w:pPr>
        <w:jc w:val="both"/>
        <w:rPr>
          <w:rStyle w:val="st"/>
          <w:lang w:val="fr-FR"/>
        </w:rPr>
      </w:pPr>
      <w:r w:rsidRPr="00B10051">
        <w:rPr>
          <w:lang w:val="fr-FR"/>
        </w:rPr>
        <w:t>Art rupestre</w:t>
      </w:r>
      <w:r>
        <w:rPr>
          <w:lang w:val="fr-FR"/>
        </w:rPr>
        <w:t xml:space="preserve"> </w:t>
      </w:r>
      <w:r w:rsidRPr="003C28EA">
        <w:rPr>
          <w:lang w:val="fr-FR"/>
        </w:rPr>
        <w:t xml:space="preserve">de </w:t>
      </w:r>
      <w:hyperlink r:id="rId10958" w:anchor="Cul_Scandinavie_Art" w:history="1">
        <w:r w:rsidRPr="003C28EA">
          <w:rPr>
            <w:rStyle w:val="Hyperlink"/>
            <w:lang w:val="fr-FR"/>
          </w:rPr>
          <w:t>Scandinavie</w:t>
        </w:r>
      </w:hyperlink>
      <w:r w:rsidRPr="00366760">
        <w:rPr>
          <w:lang w:val="fr-FR"/>
        </w:rPr>
        <w:t xml:space="preserve">. </w:t>
      </w:r>
      <w:hyperlink r:id="rId10959" w:anchor="Sit_Bohuslan" w:history="1">
        <w:r w:rsidRPr="00B10051">
          <w:rPr>
            <w:rStyle w:val="Hyperlink"/>
            <w:lang w:val="fr-FR"/>
          </w:rPr>
          <w:t>Bohulsan</w:t>
        </w:r>
      </w:hyperlink>
      <w:r>
        <w:rPr>
          <w:lang w:val="fr-FR"/>
        </w:rPr>
        <w:t>.</w:t>
      </w:r>
      <w:r w:rsidR="0084197F">
        <w:rPr>
          <w:rStyle w:val="st"/>
          <w:lang w:val="fr-FR"/>
        </w:rPr>
        <w:t xml:space="preserve"> </w:t>
      </w:r>
      <w:r w:rsidR="00EB348E" w:rsidRPr="0032190F">
        <w:rPr>
          <w:rStyle w:val="st"/>
          <w:lang w:val="fr-FR"/>
        </w:rPr>
        <w:t>Les gravures de Tanum se composent de plus de 400 groupes de gravures réparties sur 40 km2 (BIB 48)</w:t>
      </w:r>
      <w:r w:rsidR="00850F5A" w:rsidRPr="0032190F">
        <w:rPr>
          <w:rStyle w:val="st"/>
          <w:lang w:val="fr-FR"/>
        </w:rPr>
        <w:t xml:space="preserve">. </w:t>
      </w:r>
      <w:r w:rsidR="00572A58" w:rsidRPr="0032190F">
        <w:rPr>
          <w:rStyle w:val="st"/>
          <w:lang w:val="fr-FR"/>
        </w:rPr>
        <w:t xml:space="preserve">A livré une représentation de </w:t>
      </w:r>
      <w:hyperlink r:id="rId10960" w:anchor="Cul_Proto_Art_TAC_A_att" w:history="1">
        <w:r w:rsidR="00572A58" w:rsidRPr="0032190F">
          <w:rPr>
            <w:rStyle w:val="Hyperlink"/>
            <w:lang w:val="fr-FR"/>
          </w:rPr>
          <w:t>char</w:t>
        </w:r>
      </w:hyperlink>
      <w:r w:rsidR="005005E1" w:rsidRPr="0032190F">
        <w:rPr>
          <w:lang w:val="fr-FR"/>
        </w:rPr>
        <w:t xml:space="preserve"> </w:t>
      </w:r>
      <w:r w:rsidR="00572A58" w:rsidRPr="0032190F">
        <w:rPr>
          <w:rStyle w:val="st"/>
          <w:lang w:val="fr-FR"/>
        </w:rPr>
        <w:t>à deux roues rayonnées tractée par des équidés (BIB 1860)</w:t>
      </w:r>
      <w:r w:rsidR="00B81D10">
        <w:rPr>
          <w:rStyle w:val="st"/>
          <w:lang w:val="fr-FR"/>
        </w:rPr>
        <w:t xml:space="preserve"> </w:t>
      </w:r>
      <w:hyperlink r:id="rId10961" w:anchor="Cul_Scandinavie_Art_TAC_t_a_emprpied" w:history="1">
        <w:r w:rsidR="00B81D10" w:rsidRPr="00B81D10">
          <w:rPr>
            <w:rStyle w:val="Hyperlink"/>
            <w:lang w:val="fr-FR"/>
          </w:rPr>
          <w:t>empreinte de pieds</w:t>
        </w:r>
      </w:hyperlink>
      <w:r w:rsidR="00B81D10" w:rsidRPr="00B81D10">
        <w:rPr>
          <w:lang w:val="fr-FR"/>
        </w:rPr>
        <w:t xml:space="preserve"> (BIB 3052)</w:t>
      </w:r>
    </w:p>
    <w:p w14:paraId="5C83EF88" w14:textId="77777777" w:rsidR="0084197F" w:rsidRDefault="0084197F" w:rsidP="00242C0F">
      <w:pPr>
        <w:jc w:val="both"/>
        <w:rPr>
          <w:rStyle w:val="st"/>
          <w:lang w:val="fr-FR"/>
        </w:rPr>
      </w:pPr>
      <w:r>
        <w:rPr>
          <w:rStyle w:val="st"/>
          <w:lang w:val="fr-FR"/>
        </w:rPr>
        <w:t xml:space="preserve">Zone riche en futaies et traditions de </w:t>
      </w:r>
      <w:r w:rsidRPr="0084197F">
        <w:rPr>
          <w:rStyle w:val="st"/>
          <w:i/>
          <w:lang w:val="fr-FR"/>
        </w:rPr>
        <w:t>sailing</w:t>
      </w:r>
      <w:r>
        <w:rPr>
          <w:rStyle w:val="st"/>
          <w:lang w:val="fr-FR"/>
        </w:rPr>
        <w:t xml:space="preserve"> (BIB 2888) </w:t>
      </w:r>
    </w:p>
    <w:p w14:paraId="4C891237" w14:textId="77777777" w:rsidR="00B10051" w:rsidRDefault="00B10051" w:rsidP="00242C0F">
      <w:pPr>
        <w:jc w:val="both"/>
        <w:rPr>
          <w:rStyle w:val="st"/>
          <w:lang w:val="fr-FR"/>
        </w:rPr>
      </w:pPr>
    </w:p>
    <w:p w14:paraId="418CB1B4" w14:textId="77777777" w:rsidR="00B10051" w:rsidRDefault="00B10051" w:rsidP="00B10051">
      <w:pPr>
        <w:pStyle w:val="Heading2"/>
        <w:rPr>
          <w:rStyle w:val="st"/>
        </w:rPr>
      </w:pPr>
      <w:bookmarkStart w:id="4432" w:name="Sit_Tanum_art"/>
      <w:r>
        <w:rPr>
          <w:rStyle w:val="st"/>
        </w:rPr>
        <w:t>roches</w:t>
      </w:r>
    </w:p>
    <w:bookmarkEnd w:id="4432"/>
    <w:p w14:paraId="4D8A2B8B" w14:textId="77777777" w:rsidR="00B10051" w:rsidRDefault="00B10051" w:rsidP="00242C0F">
      <w:pPr>
        <w:jc w:val="both"/>
        <w:rPr>
          <w:rStyle w:val="st"/>
          <w:lang w:val="fr-FR"/>
        </w:rPr>
      </w:pPr>
    </w:p>
    <w:p w14:paraId="48B55594" w14:textId="77777777" w:rsidR="000B111D" w:rsidRDefault="000B111D" w:rsidP="000B111D">
      <w:pPr>
        <w:pStyle w:val="Heading3"/>
        <w:rPr>
          <w:rStyle w:val="st"/>
        </w:rPr>
      </w:pPr>
      <w:r>
        <w:rPr>
          <w:rStyle w:val="st"/>
        </w:rPr>
        <w:t>r 12.1</w:t>
      </w:r>
    </w:p>
    <w:p w14:paraId="6FA0DFB0" w14:textId="77777777" w:rsidR="000B111D" w:rsidRDefault="000B111D" w:rsidP="00242C0F">
      <w:pPr>
        <w:jc w:val="both"/>
        <w:rPr>
          <w:rStyle w:val="st"/>
          <w:lang w:val="fr-FR"/>
        </w:rPr>
      </w:pPr>
      <w:r>
        <w:rPr>
          <w:rStyle w:val="st"/>
          <w:lang w:val="fr-FR"/>
        </w:rPr>
        <w:t>Aspeberget</w:t>
      </w:r>
    </w:p>
    <w:p w14:paraId="09B24360" w14:textId="77777777" w:rsidR="000B111D" w:rsidRDefault="000B111D" w:rsidP="00242C0F">
      <w:pPr>
        <w:jc w:val="both"/>
        <w:rPr>
          <w:rStyle w:val="st"/>
          <w:lang w:val="fr-FR"/>
        </w:rPr>
      </w:pPr>
    </w:p>
    <w:p w14:paraId="16CF64A9" w14:textId="77777777" w:rsidR="000B111D" w:rsidRDefault="000B111D" w:rsidP="00242C0F">
      <w:pPr>
        <w:jc w:val="both"/>
        <w:rPr>
          <w:rStyle w:val="st"/>
          <w:lang w:val="fr-FR"/>
        </w:rPr>
      </w:pPr>
      <w:r>
        <w:rPr>
          <w:rStyle w:val="st"/>
          <w:lang w:val="fr-FR"/>
        </w:rPr>
        <w:t>Bronze (BIB 3302)</w:t>
      </w:r>
    </w:p>
    <w:p w14:paraId="2D55765F" w14:textId="77777777" w:rsidR="000B111D" w:rsidRDefault="000B111D" w:rsidP="00242C0F">
      <w:pPr>
        <w:jc w:val="both"/>
        <w:rPr>
          <w:rStyle w:val="st"/>
          <w:lang w:val="fr-FR"/>
        </w:rPr>
      </w:pPr>
    </w:p>
    <w:p w14:paraId="42AADF39" w14:textId="77777777" w:rsidR="00B10051" w:rsidRDefault="00B10051" w:rsidP="00B10051">
      <w:pPr>
        <w:pStyle w:val="Heading3"/>
        <w:rPr>
          <w:rStyle w:val="st"/>
        </w:rPr>
      </w:pPr>
      <w:bookmarkStart w:id="4433" w:name="Sit_Tanum_art_r311"/>
      <w:r>
        <w:rPr>
          <w:rStyle w:val="st"/>
        </w:rPr>
        <w:t>r. 311</w:t>
      </w:r>
    </w:p>
    <w:bookmarkEnd w:id="4433"/>
    <w:p w14:paraId="304256D7" w14:textId="77777777" w:rsidR="00B10051" w:rsidRPr="00B10051" w:rsidRDefault="00B10051" w:rsidP="00B10051">
      <w:pPr>
        <w:rPr>
          <w:lang w:val="fr-FR"/>
        </w:rPr>
      </w:pPr>
      <w:r>
        <w:rPr>
          <w:lang w:val="fr-FR"/>
        </w:rPr>
        <w:t>Montre que l'évolution altitudinale des thèmes sur la roche suit l'évolution chronologique (BIB ?)</w:t>
      </w:r>
    </w:p>
    <w:p w14:paraId="7C0A345E" w14:textId="77777777" w:rsidR="00774769" w:rsidRDefault="00774769" w:rsidP="00242C0F">
      <w:pPr>
        <w:jc w:val="both"/>
        <w:rPr>
          <w:rStyle w:val="st"/>
          <w:lang w:val="fr-FR"/>
        </w:rPr>
      </w:pPr>
    </w:p>
    <w:p w14:paraId="2E87F82E" w14:textId="77777777" w:rsidR="00695DAA" w:rsidRDefault="00695DAA" w:rsidP="00426FF9">
      <w:pPr>
        <w:pStyle w:val="Heading1"/>
      </w:pPr>
      <w:bookmarkStart w:id="4434" w:name="Sit_Backa"/>
      <w:r>
        <w:t>BACKA</w:t>
      </w:r>
    </w:p>
    <w:bookmarkEnd w:id="4434"/>
    <w:p w14:paraId="3148C445" w14:textId="77777777" w:rsidR="00695DAA" w:rsidRDefault="00695DAA" w:rsidP="00695DAA">
      <w:pPr>
        <w:rPr>
          <w:lang w:val="fr-FR"/>
        </w:rPr>
      </w:pPr>
    </w:p>
    <w:p w14:paraId="4F9E5073" w14:textId="64BBDF3D" w:rsidR="00695DAA" w:rsidRPr="00695DAA" w:rsidRDefault="00695DAA" w:rsidP="00695DAA">
      <w:pPr>
        <w:rPr>
          <w:lang w:val="fr-FR"/>
        </w:rPr>
      </w:pPr>
      <w:r w:rsidRPr="00B10051">
        <w:rPr>
          <w:lang w:val="fr-FR"/>
        </w:rPr>
        <w:t>Art rupestre</w:t>
      </w:r>
      <w:r>
        <w:rPr>
          <w:lang w:val="fr-FR"/>
        </w:rPr>
        <w:t xml:space="preserve"> </w:t>
      </w:r>
      <w:r w:rsidRPr="003C28EA">
        <w:rPr>
          <w:lang w:val="fr-FR"/>
        </w:rPr>
        <w:t xml:space="preserve">de </w:t>
      </w:r>
      <w:hyperlink r:id="rId10962" w:anchor="Cul_Scandinavie_Art" w:history="1">
        <w:r w:rsidRPr="003C28EA">
          <w:rPr>
            <w:rStyle w:val="Hyperlink"/>
            <w:lang w:val="fr-FR"/>
          </w:rPr>
          <w:t>Scandinavie</w:t>
        </w:r>
      </w:hyperlink>
      <w:r w:rsidRPr="00366760">
        <w:rPr>
          <w:lang w:val="fr-FR"/>
        </w:rPr>
        <w:t xml:space="preserve">. </w:t>
      </w:r>
      <w:hyperlink r:id="rId10963" w:anchor="Sit_Bohuslan" w:history="1">
        <w:r w:rsidRPr="00B10051">
          <w:rPr>
            <w:rStyle w:val="Hyperlink"/>
            <w:lang w:val="fr-FR"/>
          </w:rPr>
          <w:t>Bohulsan</w:t>
        </w:r>
      </w:hyperlink>
      <w:r w:rsidRPr="00695DAA">
        <w:rPr>
          <w:lang w:val="fr-FR"/>
        </w:rPr>
        <w:t>.</w:t>
      </w:r>
      <w:r>
        <w:rPr>
          <w:lang w:val="fr-FR"/>
        </w:rPr>
        <w:t xml:space="preserve"> Montre une composition identique à </w:t>
      </w:r>
      <w:hyperlink r:id="rId10964" w:anchor="Sit_Barbanza" w:history="1">
        <w:r w:rsidRPr="00AC219C">
          <w:rPr>
            <w:rStyle w:val="Hyperlink"/>
            <w:lang w:val="fr-FR"/>
          </w:rPr>
          <w:t>Barbanza</w:t>
        </w:r>
      </w:hyperlink>
      <w:r>
        <w:rPr>
          <w:lang w:val="fr-FR"/>
        </w:rPr>
        <w:t xml:space="preserve">  avec une composition de type </w:t>
      </w:r>
      <w:hyperlink r:id="rId10965" w:anchor="Cul_Art_TAC_c_Sun_deer" w:history="1">
        <w:r w:rsidRPr="00695DAA">
          <w:rPr>
            <w:rStyle w:val="Hyperlink"/>
            <w:i/>
            <w:lang w:val="fr-FR"/>
          </w:rPr>
          <w:t>Sun-deer</w:t>
        </w:r>
      </w:hyperlink>
      <w:r>
        <w:rPr>
          <w:lang w:val="fr-FR"/>
        </w:rPr>
        <w:t xml:space="preserve"> (BIB 2994)</w:t>
      </w:r>
    </w:p>
    <w:p w14:paraId="07812D43" w14:textId="77777777" w:rsidR="00695DAA" w:rsidRPr="0032190F" w:rsidRDefault="00695DAA" w:rsidP="00242C0F">
      <w:pPr>
        <w:jc w:val="both"/>
        <w:rPr>
          <w:rStyle w:val="st"/>
          <w:lang w:val="fr-FR"/>
        </w:rPr>
      </w:pPr>
    </w:p>
    <w:p w14:paraId="01B222E2" w14:textId="77777777" w:rsidR="00B10051" w:rsidRPr="00B10051" w:rsidRDefault="00B10051" w:rsidP="00426FF9">
      <w:pPr>
        <w:pStyle w:val="Heading1"/>
      </w:pPr>
      <w:bookmarkStart w:id="4435" w:name="Sit_Vitycke"/>
      <w:r>
        <w:t>VITLYCKE</w:t>
      </w:r>
    </w:p>
    <w:bookmarkEnd w:id="4435"/>
    <w:p w14:paraId="29F0ECC7" w14:textId="77777777" w:rsidR="00695DAA" w:rsidRDefault="00695DAA" w:rsidP="00774769">
      <w:pPr>
        <w:rPr>
          <w:lang w:val="fr-FR"/>
        </w:rPr>
      </w:pPr>
    </w:p>
    <w:p w14:paraId="1AB85C60" w14:textId="77777777" w:rsidR="00B50171" w:rsidRDefault="00774769" w:rsidP="00774769">
      <w:pPr>
        <w:rPr>
          <w:lang w:val="fr-FR"/>
        </w:rPr>
      </w:pPr>
      <w:r w:rsidRPr="0032190F">
        <w:rPr>
          <w:lang w:val="fr-FR"/>
        </w:rPr>
        <w:t>Site où a été découverte une représentation de « hierogramie » (selon E. Masson) (SS BIB)</w:t>
      </w:r>
    </w:p>
    <w:p w14:paraId="2DBC7D55" w14:textId="77777777" w:rsidR="00695DAA" w:rsidRPr="0032190F" w:rsidRDefault="00695DAA" w:rsidP="00774769">
      <w:pPr>
        <w:rPr>
          <w:lang w:val="fr-FR"/>
        </w:rPr>
      </w:pPr>
    </w:p>
    <w:p w14:paraId="3320F108" w14:textId="77777777" w:rsidR="00B50171" w:rsidRPr="0032190F" w:rsidRDefault="00B50171" w:rsidP="00426FF9">
      <w:pPr>
        <w:pStyle w:val="Heading1"/>
      </w:pPr>
      <w:r w:rsidRPr="0032190F">
        <w:t>NACKHALLA</w:t>
      </w:r>
    </w:p>
    <w:p w14:paraId="11CBA0DE" w14:textId="77777777" w:rsidR="00B50171" w:rsidRPr="0032190F" w:rsidRDefault="00B50171" w:rsidP="00774769">
      <w:pPr>
        <w:rPr>
          <w:lang w:val="fr-FR"/>
        </w:rPr>
      </w:pPr>
    </w:p>
    <w:p w14:paraId="4BE719C6" w14:textId="717BF6D8" w:rsidR="00B50171" w:rsidRDefault="00B50171" w:rsidP="003B5CF6">
      <w:pPr>
        <w:jc w:val="both"/>
        <w:rPr>
          <w:lang w:val="fr-FR"/>
        </w:rPr>
      </w:pPr>
      <w:r w:rsidRPr="0032190F">
        <w:rPr>
          <w:lang w:val="fr-FR"/>
        </w:rPr>
        <w:t xml:space="preserve">Nackhälla (Halland, Suède) à livré un </w:t>
      </w:r>
      <w:hyperlink r:id="rId10966" w:anchor="Cul_Proto_Art_TAC_T_t_bouclier" w:history="1">
        <w:r w:rsidR="001E7377" w:rsidRPr="0032190F">
          <w:rPr>
            <w:rStyle w:val="Hyperlink"/>
            <w:szCs w:val="20"/>
            <w:lang w:val="fr-FR"/>
          </w:rPr>
          <w:t>bouclier</w:t>
        </w:r>
      </w:hyperlink>
      <w:r w:rsidR="005005E1" w:rsidRPr="0032190F">
        <w:rPr>
          <w:lang w:val="fr-FR"/>
        </w:rPr>
        <w:t xml:space="preserve"> </w:t>
      </w:r>
      <w:r w:rsidRPr="0032190F">
        <w:rPr>
          <w:lang w:val="fr-FR"/>
        </w:rPr>
        <w:t xml:space="preserve">en bronze, daté du </w:t>
      </w:r>
      <w:r w:rsidR="00B10051">
        <w:rPr>
          <w:lang w:val="fr-FR"/>
        </w:rPr>
        <w:t>BF</w:t>
      </w:r>
      <w:r w:rsidRPr="0032190F">
        <w:rPr>
          <w:lang w:val="fr-FR"/>
        </w:rPr>
        <w:t>, avec des représentations d’</w:t>
      </w:r>
      <w:hyperlink r:id="rId10967" w:anchor="Cul_Proto_Art_TAC_T_z_oise" w:history="1">
        <w:r w:rsidRPr="0032190F">
          <w:rPr>
            <w:rStyle w:val="Hyperlink"/>
            <w:lang w:val="fr-FR"/>
          </w:rPr>
          <w:t>oiseaux</w:t>
        </w:r>
      </w:hyperlink>
      <w:r w:rsidRPr="0032190F">
        <w:rPr>
          <w:lang w:val="fr-FR"/>
        </w:rPr>
        <w:t xml:space="preserve"> (SS BIB)</w:t>
      </w:r>
    </w:p>
    <w:p w14:paraId="7BD49273" w14:textId="77777777" w:rsidR="003C28EA" w:rsidRDefault="003C28EA" w:rsidP="003B5CF6">
      <w:pPr>
        <w:jc w:val="both"/>
        <w:rPr>
          <w:lang w:val="fr-FR"/>
        </w:rPr>
      </w:pPr>
    </w:p>
    <w:p w14:paraId="25033798" w14:textId="77777777" w:rsidR="003C28EA" w:rsidRDefault="003C28EA" w:rsidP="00426FF9">
      <w:pPr>
        <w:pStyle w:val="Heading1"/>
      </w:pPr>
      <w:bookmarkStart w:id="4436" w:name="Sit_Kville"/>
      <w:r>
        <w:t>KVILLE</w:t>
      </w:r>
    </w:p>
    <w:bookmarkEnd w:id="4436"/>
    <w:p w14:paraId="077898C4" w14:textId="77777777" w:rsidR="003C28EA" w:rsidRDefault="003C28EA" w:rsidP="003C28EA">
      <w:pPr>
        <w:rPr>
          <w:lang w:val="fr-FR"/>
        </w:rPr>
      </w:pPr>
    </w:p>
    <w:p w14:paraId="388942D0" w14:textId="0D1934CE" w:rsidR="00695DAA" w:rsidRDefault="00F83CBA" w:rsidP="006E5D01">
      <w:pPr>
        <w:jc w:val="both"/>
        <w:rPr>
          <w:lang w:val="fr-FR"/>
        </w:rPr>
      </w:pPr>
      <w:r>
        <w:rPr>
          <w:lang w:val="fr-FR"/>
        </w:rPr>
        <w:t>Kville (</w:t>
      </w:r>
      <w:r w:rsidR="00695DAA">
        <w:rPr>
          <w:lang w:val="fr-FR"/>
        </w:rPr>
        <w:t xml:space="preserve">Torso, </w:t>
      </w:r>
      <w:hyperlink r:id="rId10968" w:anchor="Sit_Bohuslan" w:history="1">
        <w:r w:rsidR="006E5D01" w:rsidRPr="00B10051">
          <w:rPr>
            <w:rStyle w:val="Hyperlink"/>
            <w:lang w:val="fr-FR"/>
          </w:rPr>
          <w:t>Bohulsan</w:t>
        </w:r>
      </w:hyperlink>
      <w:r w:rsidRPr="00F83CBA">
        <w:rPr>
          <w:lang w:val="fr-FR"/>
        </w:rPr>
        <w:t>), a</w:t>
      </w:r>
      <w:r w:rsidR="006E5D01" w:rsidRPr="00B10051">
        <w:rPr>
          <w:lang w:val="fr-FR"/>
        </w:rPr>
        <w:t>rt rupestre</w:t>
      </w:r>
      <w:r w:rsidR="006E5D01">
        <w:rPr>
          <w:lang w:val="fr-FR"/>
        </w:rPr>
        <w:t xml:space="preserve"> </w:t>
      </w:r>
      <w:r>
        <w:rPr>
          <w:lang w:val="fr-FR"/>
        </w:rPr>
        <w:t xml:space="preserve">du </w:t>
      </w:r>
      <w:hyperlink r:id="rId10969" w:anchor="Cul_Scandinavie_Art" w:history="1">
        <w:r>
          <w:rPr>
            <w:rStyle w:val="Hyperlink"/>
            <w:lang w:val="fr-FR"/>
          </w:rPr>
          <w:t>gr. de S</w:t>
        </w:r>
        <w:r w:rsidR="006E5D01" w:rsidRPr="003C28EA">
          <w:rPr>
            <w:rStyle w:val="Hyperlink"/>
            <w:lang w:val="fr-FR"/>
          </w:rPr>
          <w:t>candinavie</w:t>
        </w:r>
      </w:hyperlink>
      <w:r w:rsidR="006E5D01" w:rsidRPr="003B56A8">
        <w:rPr>
          <w:lang w:val="fr-FR"/>
        </w:rPr>
        <w:t xml:space="preserve"> </w:t>
      </w:r>
      <w:r w:rsidR="006E5D01">
        <w:rPr>
          <w:lang w:val="fr-FR"/>
        </w:rPr>
        <w:t xml:space="preserve"> </w:t>
      </w:r>
      <w:r w:rsidR="00695DAA">
        <w:rPr>
          <w:lang w:val="fr-FR"/>
        </w:rPr>
        <w:t>(BIB 2889)</w:t>
      </w:r>
    </w:p>
    <w:p w14:paraId="04D4F477" w14:textId="77777777" w:rsidR="006E5D01" w:rsidRDefault="006E5D01" w:rsidP="006E5D01">
      <w:pPr>
        <w:jc w:val="both"/>
        <w:rPr>
          <w:lang w:val="fr-FR"/>
        </w:rPr>
      </w:pPr>
    </w:p>
    <w:p w14:paraId="78B336F8" w14:textId="77777777" w:rsidR="006E5D01" w:rsidRDefault="006E5D01" w:rsidP="006E5D01">
      <w:pPr>
        <w:jc w:val="both"/>
        <w:rPr>
          <w:lang w:val="fr-FR"/>
        </w:rPr>
      </w:pPr>
      <w:r>
        <w:rPr>
          <w:lang w:val="fr-FR"/>
        </w:rPr>
        <w:t xml:space="preserve">Composition de type </w:t>
      </w:r>
      <w:r w:rsidRPr="006E5D01">
        <w:rPr>
          <w:i/>
          <w:lang w:val="fr-FR"/>
        </w:rPr>
        <w:t>Sun-deer</w:t>
      </w:r>
      <w:r>
        <w:rPr>
          <w:lang w:val="fr-FR"/>
        </w:rPr>
        <w:t xml:space="preserve"> (BIB 2994)</w:t>
      </w:r>
      <w:r w:rsidR="0027717B">
        <w:rPr>
          <w:lang w:val="fr-FR"/>
        </w:rPr>
        <w:t xml:space="preserve"> Représentations de scènes de pêche (I. Clemente, com. pers.)</w:t>
      </w:r>
    </w:p>
    <w:p w14:paraId="0E50BBB6" w14:textId="77777777" w:rsidR="00695DAA" w:rsidRDefault="00695DAA" w:rsidP="003C28EA">
      <w:pPr>
        <w:rPr>
          <w:lang w:val="fr-FR"/>
        </w:rPr>
      </w:pPr>
    </w:p>
    <w:p w14:paraId="4A3DF315" w14:textId="77777777" w:rsidR="00695DAA" w:rsidRDefault="00695DAA" w:rsidP="00695DAA">
      <w:pPr>
        <w:pStyle w:val="Heading2"/>
      </w:pPr>
      <w:bookmarkStart w:id="4437" w:name="Sit_Kville_art"/>
      <w:r>
        <w:t>roches</w:t>
      </w:r>
    </w:p>
    <w:bookmarkEnd w:id="4437"/>
    <w:p w14:paraId="45A34EC9" w14:textId="77777777" w:rsidR="00695DAA" w:rsidRDefault="00695DAA" w:rsidP="003C28EA">
      <w:pPr>
        <w:rPr>
          <w:lang w:val="fr-FR"/>
        </w:rPr>
      </w:pPr>
    </w:p>
    <w:p w14:paraId="25124CEA" w14:textId="77777777" w:rsidR="007F7EC9" w:rsidRDefault="007F7EC9" w:rsidP="007F7EC9">
      <w:pPr>
        <w:pStyle w:val="Heading3"/>
      </w:pPr>
      <w:r>
        <w:lastRenderedPageBreak/>
        <w:t>r.124</w:t>
      </w:r>
    </w:p>
    <w:p w14:paraId="4A1D62F5" w14:textId="77777777" w:rsidR="007F7EC9" w:rsidRPr="007F7EC9" w:rsidRDefault="007F7EC9" w:rsidP="007F7EC9">
      <w:pPr>
        <w:rPr>
          <w:lang w:val="fr-FR"/>
        </w:rPr>
      </w:pPr>
    </w:p>
    <w:p w14:paraId="646A2273" w14:textId="77777777" w:rsidR="007F7EC9" w:rsidRDefault="007F7EC9" w:rsidP="003C28EA">
      <w:pPr>
        <w:rPr>
          <w:lang w:val="fr-FR"/>
        </w:rPr>
      </w:pPr>
    </w:p>
    <w:p w14:paraId="56B880A0" w14:textId="77777777" w:rsidR="00695DAA" w:rsidRDefault="007F7EC9" w:rsidP="00467DA3">
      <w:pPr>
        <w:pStyle w:val="Heading3"/>
      </w:pPr>
      <w:bookmarkStart w:id="4438" w:name="Sit_Kville_art_r156_1"/>
      <w:r>
        <w:t>r.</w:t>
      </w:r>
      <w:r w:rsidR="00695DAA">
        <w:t>156:1</w:t>
      </w:r>
      <w:bookmarkEnd w:id="4438"/>
    </w:p>
    <w:p w14:paraId="7F2B54B6" w14:textId="73F6C761" w:rsidR="007F7EC9" w:rsidRDefault="003C28EA" w:rsidP="003C28EA">
      <w:pPr>
        <w:rPr>
          <w:lang w:val="fr-FR"/>
        </w:rPr>
      </w:pPr>
      <w:r>
        <w:rPr>
          <w:lang w:val="fr-FR"/>
        </w:rPr>
        <w:t xml:space="preserve">Le </w:t>
      </w:r>
      <w:r w:rsidRPr="003C28EA">
        <w:rPr>
          <w:lang w:val="fr-FR"/>
        </w:rPr>
        <w:t>panneau Kville 156:1</w:t>
      </w:r>
      <w:r>
        <w:rPr>
          <w:lang w:val="fr-FR"/>
        </w:rPr>
        <w:t xml:space="preserve"> est connu pour ces représentation de </w:t>
      </w:r>
      <w:hyperlink r:id="rId10970" w:anchor="Sit_Kville_art_r156_1_t_bateau" w:history="1">
        <w:r w:rsidRPr="007F7EC9">
          <w:rPr>
            <w:rStyle w:val="Hyperlink"/>
            <w:lang w:val="fr-FR"/>
          </w:rPr>
          <w:t>bateaux</w:t>
        </w:r>
      </w:hyperlink>
      <w:r>
        <w:rPr>
          <w:lang w:val="fr-FR"/>
        </w:rPr>
        <w:t xml:space="preserve"> du 1600-1500 aec</w:t>
      </w:r>
      <w:r w:rsidRPr="003C28EA">
        <w:rPr>
          <w:lang w:val="fr-FR"/>
        </w:rPr>
        <w:t xml:space="preserve"> </w:t>
      </w:r>
      <w:r>
        <w:rPr>
          <w:lang w:val="fr-FR"/>
        </w:rPr>
        <w:t>(BIB 2889)</w:t>
      </w:r>
      <w:r w:rsidR="00695DAA" w:rsidRPr="00695DAA">
        <w:rPr>
          <w:lang w:val="fr-FR"/>
        </w:rPr>
        <w:t xml:space="preserve"> </w:t>
      </w:r>
      <w:r w:rsidR="007F7EC9">
        <w:rPr>
          <w:lang w:val="fr-FR"/>
        </w:rPr>
        <w:t>Panneau gravé de 5 x 3 m (BIB 2997)</w:t>
      </w:r>
    </w:p>
    <w:p w14:paraId="3C5DBB1C" w14:textId="77777777" w:rsidR="007F7EC9" w:rsidRDefault="007F7EC9" w:rsidP="003C28EA">
      <w:pPr>
        <w:rPr>
          <w:lang w:val="fr-FR"/>
        </w:rPr>
      </w:pPr>
    </w:p>
    <w:p w14:paraId="72DFF7B6" w14:textId="77777777" w:rsidR="007F7EC9" w:rsidRDefault="007F7EC9" w:rsidP="007F7EC9">
      <w:pPr>
        <w:pStyle w:val="Heading4"/>
      </w:pPr>
      <w:bookmarkStart w:id="4439" w:name="Sit_Kville_art_r156_1_t"/>
      <w:r>
        <w:t>thèmes</w:t>
      </w:r>
    </w:p>
    <w:bookmarkEnd w:id="4439"/>
    <w:p w14:paraId="152EF974" w14:textId="77777777" w:rsidR="007F7EC9" w:rsidRDefault="007F7EC9" w:rsidP="003C28EA">
      <w:pPr>
        <w:rPr>
          <w:lang w:val="fr-FR"/>
        </w:rPr>
      </w:pPr>
    </w:p>
    <w:p w14:paraId="4624A631" w14:textId="77777777" w:rsidR="007F7EC9" w:rsidRDefault="007F7EC9" w:rsidP="007F7EC9">
      <w:pPr>
        <w:pStyle w:val="Heading5"/>
      </w:pPr>
      <w:r>
        <w:t>lingot en peau de boeuf</w:t>
      </w:r>
    </w:p>
    <w:p w14:paraId="0708717B" w14:textId="1A2B2419" w:rsidR="007F7EC9" w:rsidRDefault="00695DAA" w:rsidP="003C28EA">
      <w:pPr>
        <w:rPr>
          <w:lang w:val="fr-FR"/>
        </w:rPr>
      </w:pPr>
      <w:r>
        <w:rPr>
          <w:lang w:val="fr-FR"/>
        </w:rPr>
        <w:t xml:space="preserve">Représentation d'un </w:t>
      </w:r>
      <w:hyperlink r:id="rId10971" w:anchor="Cul_Scandinavie_Art_TAC_t_lingot_peau_bo" w:history="1">
        <w:r w:rsidRPr="00F83CBA">
          <w:rPr>
            <w:rStyle w:val="Hyperlink"/>
            <w:lang w:val="fr-FR"/>
          </w:rPr>
          <w:t xml:space="preserve">lingot </w:t>
        </w:r>
        <w:r w:rsidR="003C6FF1">
          <w:rPr>
            <w:rStyle w:val="Hyperlink"/>
            <w:lang w:val="fr-FR"/>
          </w:rPr>
          <w:t>PDB</w:t>
        </w:r>
      </w:hyperlink>
      <w:r>
        <w:rPr>
          <w:lang w:val="fr-FR"/>
        </w:rPr>
        <w:t>, de forme '</w:t>
      </w:r>
      <w:r w:rsidRPr="007F7EC9">
        <w:rPr>
          <w:i/>
          <w:lang w:val="fr-FR"/>
        </w:rPr>
        <w:t>Kissenbaren</w:t>
      </w:r>
      <w:r>
        <w:rPr>
          <w:lang w:val="fr-FR"/>
        </w:rPr>
        <w:t>' (en oreiller</w:t>
      </w:r>
      <w:r w:rsidR="007F7EC9">
        <w:rPr>
          <w:lang w:val="fr-FR"/>
        </w:rPr>
        <w:t xml:space="preserve">, </w:t>
      </w:r>
      <w:r w:rsidR="007F7EC9" w:rsidRPr="007F7EC9">
        <w:rPr>
          <w:i/>
          <w:lang w:val="fr-FR"/>
        </w:rPr>
        <w:t>p</w:t>
      </w:r>
      <w:r w:rsidR="007F7EC9">
        <w:rPr>
          <w:i/>
          <w:lang w:val="fr-FR"/>
        </w:rPr>
        <w:t xml:space="preserve">illow </w:t>
      </w:r>
      <w:r w:rsidR="007F7EC9" w:rsidRPr="007F7EC9">
        <w:rPr>
          <w:i/>
          <w:lang w:val="fr-FR"/>
        </w:rPr>
        <w:t>ingo</w:t>
      </w:r>
      <w:r w:rsidR="007F7EC9">
        <w:rPr>
          <w:i/>
          <w:lang w:val="fr-FR"/>
        </w:rPr>
        <w:t>t</w:t>
      </w:r>
      <w:r>
        <w:rPr>
          <w:lang w:val="fr-FR"/>
        </w:rPr>
        <w:t>) (BIB 2889)</w:t>
      </w:r>
      <w:r w:rsidR="007F7EC9">
        <w:rPr>
          <w:lang w:val="fr-FR"/>
        </w:rPr>
        <w:t xml:space="preserve"> ou 'Type I' de Buchloz (1959) Situé dans la partie inférieure médiane du panneau </w:t>
      </w:r>
      <w:r w:rsidR="00F83CBA">
        <w:rPr>
          <w:lang w:val="fr-FR"/>
        </w:rPr>
        <w:t>(BIB 2997)</w:t>
      </w:r>
      <w:r w:rsidR="007F7EC9">
        <w:rPr>
          <w:lang w:val="fr-FR"/>
        </w:rPr>
        <w:t xml:space="preserve"> </w:t>
      </w:r>
    </w:p>
    <w:p w14:paraId="69F640B1" w14:textId="77777777" w:rsidR="007F7EC9" w:rsidRDefault="007F7EC9" w:rsidP="003C28EA">
      <w:pPr>
        <w:rPr>
          <w:lang w:val="fr-FR"/>
        </w:rPr>
      </w:pPr>
    </w:p>
    <w:p w14:paraId="271CAB4E" w14:textId="77777777" w:rsidR="007F7EC9" w:rsidRDefault="007F7EC9" w:rsidP="003C28EA">
      <w:pPr>
        <w:rPr>
          <w:lang w:val="fr-FR"/>
        </w:rPr>
      </w:pPr>
      <w:r>
        <w:rPr>
          <w:lang w:val="fr-FR"/>
        </w:rPr>
        <w:t>~10 cm de côté, à 4 faces concaves de forme caractéristique des l</w:t>
      </w:r>
      <w:r w:rsidRPr="007F7EC9">
        <w:rPr>
          <w:lang w:val="fr-FR"/>
        </w:rPr>
        <w:t>ingot en peau de boeuf</w:t>
      </w:r>
      <w:r>
        <w:rPr>
          <w:lang w:val="fr-FR"/>
        </w:rPr>
        <w:t xml:space="preserve"> du LMI des sites de Hagia Triada et Tylissos (Crête) et Mochlos (BIB 2997)</w:t>
      </w:r>
    </w:p>
    <w:p w14:paraId="11E4A37C" w14:textId="77777777" w:rsidR="007F7EC9" w:rsidRDefault="007F7EC9" w:rsidP="007F7EC9">
      <w:pPr>
        <w:pStyle w:val="Heading5"/>
      </w:pPr>
      <w:bookmarkStart w:id="4440" w:name="Sit_Kville_art_r156_1_t_bateau"/>
      <w:r>
        <w:t>bateaux</w:t>
      </w:r>
      <w:bookmarkEnd w:id="4440"/>
    </w:p>
    <w:p w14:paraId="0B607EDA" w14:textId="77777777" w:rsidR="00F45E3C" w:rsidRDefault="007F7EC9" w:rsidP="003C28EA">
      <w:pPr>
        <w:rPr>
          <w:lang w:val="fr-FR"/>
        </w:rPr>
      </w:pPr>
      <w:r>
        <w:rPr>
          <w:lang w:val="fr-FR"/>
        </w:rPr>
        <w:t>bateaux de la période 1B dans la partie inférieure droite (BIB 2997)</w:t>
      </w:r>
    </w:p>
    <w:p w14:paraId="0FEF2A85" w14:textId="77777777" w:rsidR="007F7EC9" w:rsidRDefault="007F7EC9" w:rsidP="003C28EA">
      <w:pPr>
        <w:rPr>
          <w:lang w:val="fr-FR"/>
        </w:rPr>
      </w:pPr>
    </w:p>
    <w:p w14:paraId="653EE211" w14:textId="77777777" w:rsidR="007F7EC9" w:rsidRDefault="007F7EC9" w:rsidP="007F7EC9">
      <w:pPr>
        <w:pStyle w:val="Heading5"/>
      </w:pPr>
      <w:r>
        <w:t>boeufs</w:t>
      </w:r>
    </w:p>
    <w:p w14:paraId="38739765" w14:textId="77777777" w:rsidR="007F7EC9" w:rsidRDefault="007F7EC9" w:rsidP="007F7EC9">
      <w:pPr>
        <w:rPr>
          <w:lang w:val="fr-FR"/>
        </w:rPr>
      </w:pPr>
      <w:r>
        <w:rPr>
          <w:lang w:val="fr-FR"/>
        </w:rPr>
        <w:t xml:space="preserve">Grands </w:t>
      </w:r>
      <w:r w:rsidRPr="007F7EC9">
        <w:rPr>
          <w:i/>
          <w:lang w:val="fr-FR"/>
        </w:rPr>
        <w:t>bulls</w:t>
      </w:r>
      <w:r>
        <w:rPr>
          <w:lang w:val="fr-FR"/>
        </w:rPr>
        <w:t xml:space="preserve"> proches des bateaux (BIB 2997)</w:t>
      </w:r>
    </w:p>
    <w:p w14:paraId="4583C2C6" w14:textId="77777777" w:rsidR="007F7EC9" w:rsidRDefault="007F7EC9" w:rsidP="007F7EC9">
      <w:pPr>
        <w:rPr>
          <w:lang w:val="fr-FR"/>
        </w:rPr>
      </w:pPr>
    </w:p>
    <w:p w14:paraId="6AD411E6" w14:textId="77777777" w:rsidR="003C6FF1" w:rsidRDefault="003C6FF1" w:rsidP="003C6FF1">
      <w:pPr>
        <w:pStyle w:val="Heading5"/>
      </w:pPr>
      <w:r>
        <w:t>empreinte de pieds</w:t>
      </w:r>
    </w:p>
    <w:p w14:paraId="64BF9AF1" w14:textId="77777777" w:rsidR="003C6FF1" w:rsidRDefault="003C6FF1" w:rsidP="007F7EC9">
      <w:pPr>
        <w:rPr>
          <w:lang w:val="fr-FR"/>
        </w:rPr>
      </w:pPr>
    </w:p>
    <w:p w14:paraId="25A7E918" w14:textId="08660BF9" w:rsidR="003C6FF1" w:rsidRPr="007F7EC9" w:rsidRDefault="00000000" w:rsidP="007F7EC9">
      <w:pPr>
        <w:rPr>
          <w:lang w:val="fr-FR"/>
        </w:rPr>
      </w:pPr>
      <w:hyperlink r:id="rId10972" w:anchor="Cul_Scandinavie_Art_TAC_t_a_emprpied" w:history="1">
        <w:r w:rsidR="003C6FF1" w:rsidRPr="00B81D10">
          <w:rPr>
            <w:rStyle w:val="Hyperlink"/>
            <w:lang w:val="fr-FR"/>
          </w:rPr>
          <w:t>empreinte de pieds</w:t>
        </w:r>
      </w:hyperlink>
    </w:p>
    <w:p w14:paraId="35A5F385" w14:textId="77777777" w:rsidR="007F7EC9" w:rsidRDefault="007F7EC9" w:rsidP="003C28EA">
      <w:pPr>
        <w:rPr>
          <w:lang w:val="fr-FR"/>
        </w:rPr>
      </w:pPr>
    </w:p>
    <w:p w14:paraId="3A7BF8D4" w14:textId="77777777" w:rsidR="007F7EC9" w:rsidRDefault="007F7EC9" w:rsidP="007F7EC9">
      <w:pPr>
        <w:pStyle w:val="Heading3"/>
      </w:pPr>
      <w:r>
        <w:t>r.159</w:t>
      </w:r>
    </w:p>
    <w:p w14:paraId="4105A9BE" w14:textId="77777777" w:rsidR="007F7EC9" w:rsidRDefault="007F7EC9" w:rsidP="007F7EC9">
      <w:pPr>
        <w:rPr>
          <w:lang w:val="fr-FR"/>
        </w:rPr>
      </w:pPr>
      <w:r>
        <w:rPr>
          <w:lang w:val="fr-FR"/>
        </w:rPr>
        <w:t>Boeufs et bateaux (BIB 2997)</w:t>
      </w:r>
    </w:p>
    <w:p w14:paraId="114DB7DE" w14:textId="77777777" w:rsidR="007F7EC9" w:rsidRDefault="007F7EC9" w:rsidP="007F7EC9">
      <w:pPr>
        <w:rPr>
          <w:lang w:val="fr-FR"/>
        </w:rPr>
      </w:pPr>
    </w:p>
    <w:p w14:paraId="6D936AF4" w14:textId="77777777" w:rsidR="007F7EC9" w:rsidRDefault="007F7EC9" w:rsidP="00426FF9">
      <w:pPr>
        <w:pStyle w:val="Heading1"/>
      </w:pPr>
      <w:bookmarkStart w:id="4441" w:name="Sit_Norrkoping"/>
      <w:r>
        <w:t>NORRKOPING</w:t>
      </w:r>
    </w:p>
    <w:bookmarkEnd w:id="4441"/>
    <w:p w14:paraId="4B7B1265" w14:textId="77777777" w:rsidR="007F7EC9" w:rsidRDefault="007F7EC9" w:rsidP="007F7EC9">
      <w:pPr>
        <w:rPr>
          <w:lang w:val="fr-FR"/>
        </w:rPr>
      </w:pPr>
      <w:r>
        <w:rPr>
          <w:lang w:val="fr-FR"/>
        </w:rPr>
        <w:t>Norrköping</w:t>
      </w:r>
    </w:p>
    <w:p w14:paraId="4B7D7AFE" w14:textId="77777777" w:rsidR="007F7EC9" w:rsidRDefault="007F7EC9" w:rsidP="007F7EC9">
      <w:pPr>
        <w:rPr>
          <w:lang w:val="fr-FR"/>
        </w:rPr>
      </w:pPr>
    </w:p>
    <w:p w14:paraId="27E434FF" w14:textId="45A3B2B3" w:rsidR="007F7EC9" w:rsidRDefault="007F7EC9" w:rsidP="007F7EC9">
      <w:pPr>
        <w:rPr>
          <w:lang w:val="fr-FR"/>
        </w:rPr>
      </w:pPr>
      <w:r>
        <w:rPr>
          <w:lang w:val="fr-FR"/>
        </w:rPr>
        <w:t>Région. Dans l'Est de la Suède, de nombreux vestiges du Bronze. A</w:t>
      </w:r>
      <w:r w:rsidRPr="00B10051">
        <w:rPr>
          <w:lang w:val="fr-FR"/>
        </w:rPr>
        <w:t>rt rupestre</w:t>
      </w:r>
      <w:r>
        <w:rPr>
          <w:lang w:val="fr-FR"/>
        </w:rPr>
        <w:t xml:space="preserve"> du </w:t>
      </w:r>
      <w:hyperlink r:id="rId10973" w:anchor="Cul_Scandinavie_Art" w:history="1">
        <w:r>
          <w:rPr>
            <w:rStyle w:val="Hyperlink"/>
            <w:lang w:val="fr-FR"/>
          </w:rPr>
          <w:t>gr. de S</w:t>
        </w:r>
        <w:r w:rsidRPr="003C28EA">
          <w:rPr>
            <w:rStyle w:val="Hyperlink"/>
            <w:lang w:val="fr-FR"/>
          </w:rPr>
          <w:t>candinavie</w:t>
        </w:r>
      </w:hyperlink>
      <w:r w:rsidRPr="007F7EC9">
        <w:rPr>
          <w:lang w:val="fr-FR"/>
        </w:rPr>
        <w:t>: épées, haches, bateaux, etc.</w:t>
      </w:r>
      <w:r>
        <w:rPr>
          <w:lang w:val="fr-FR"/>
        </w:rPr>
        <w:t>, attribués à la période 1600-1100 BC</w:t>
      </w:r>
      <w:r w:rsidRPr="003B56A8">
        <w:rPr>
          <w:lang w:val="fr-FR"/>
        </w:rPr>
        <w:t xml:space="preserve"> </w:t>
      </w:r>
      <w:r>
        <w:rPr>
          <w:lang w:val="fr-FR"/>
        </w:rPr>
        <w:t xml:space="preserve"> (BIB 2997) Ces gravures sont situées proche de la rivière Motala Ström (BIB 2997)</w:t>
      </w:r>
    </w:p>
    <w:p w14:paraId="78D1E27D" w14:textId="77777777" w:rsidR="007F7EC9" w:rsidRDefault="007F7EC9" w:rsidP="007F7EC9">
      <w:pPr>
        <w:rPr>
          <w:lang w:val="fr-FR"/>
        </w:rPr>
      </w:pPr>
    </w:p>
    <w:p w14:paraId="26EADD08" w14:textId="77777777" w:rsidR="007F7EC9" w:rsidRDefault="007F7EC9" w:rsidP="007F7EC9">
      <w:pPr>
        <w:rPr>
          <w:lang w:val="fr-FR"/>
        </w:rPr>
      </w:pPr>
      <w:r>
        <w:rPr>
          <w:lang w:val="fr-FR"/>
        </w:rPr>
        <w:t>Comprend le site de Östra Eneby 1:1 (BIB 2997)</w:t>
      </w:r>
    </w:p>
    <w:p w14:paraId="1B2E4D0E" w14:textId="77777777" w:rsidR="007F7EC9" w:rsidRDefault="007F7EC9" w:rsidP="007F7EC9">
      <w:pPr>
        <w:rPr>
          <w:lang w:val="fr-FR"/>
        </w:rPr>
      </w:pPr>
    </w:p>
    <w:p w14:paraId="5A4EE10F" w14:textId="77777777" w:rsidR="007F7EC9" w:rsidRPr="00426FF9" w:rsidRDefault="007F7EC9" w:rsidP="00426FF9">
      <w:pPr>
        <w:pStyle w:val="Heading1"/>
        <w:rPr>
          <w:lang w:val="es-ES"/>
        </w:rPr>
      </w:pPr>
      <w:bookmarkStart w:id="4442" w:name="Sit_Ostra_Eneby"/>
      <w:r w:rsidRPr="00426FF9">
        <w:rPr>
          <w:lang w:val="es-ES"/>
        </w:rPr>
        <w:t>OSTRA ENEBY</w:t>
      </w:r>
    </w:p>
    <w:bookmarkEnd w:id="4442"/>
    <w:p w14:paraId="1F1CE786" w14:textId="77777777" w:rsidR="007F7EC9" w:rsidRDefault="007F7EC9" w:rsidP="007F7EC9">
      <w:pPr>
        <w:rPr>
          <w:lang w:val="es-ES"/>
        </w:rPr>
      </w:pPr>
      <w:r w:rsidRPr="007F7EC9">
        <w:rPr>
          <w:lang w:val="es-ES"/>
        </w:rPr>
        <w:t xml:space="preserve">Östra </w:t>
      </w:r>
      <w:r>
        <w:rPr>
          <w:lang w:val="es-ES"/>
        </w:rPr>
        <w:t>Eneby</w:t>
      </w:r>
    </w:p>
    <w:p w14:paraId="32EAC8D0" w14:textId="77777777" w:rsidR="007F7EC9" w:rsidRDefault="007F7EC9" w:rsidP="007F7EC9">
      <w:pPr>
        <w:rPr>
          <w:lang w:val="es-ES"/>
        </w:rPr>
      </w:pPr>
    </w:p>
    <w:p w14:paraId="742691D3" w14:textId="77777777" w:rsidR="007F7EC9" w:rsidRPr="00AE0A9B" w:rsidRDefault="007F7EC9" w:rsidP="007F7EC9">
      <w:pPr>
        <w:pStyle w:val="Heading2"/>
        <w:rPr>
          <w:lang w:val="es-ES"/>
        </w:rPr>
      </w:pPr>
      <w:r w:rsidRPr="00AE0A9B">
        <w:rPr>
          <w:lang w:val="es-ES"/>
        </w:rPr>
        <w:t>panneaux</w:t>
      </w:r>
    </w:p>
    <w:p w14:paraId="06B549B0" w14:textId="77777777" w:rsidR="007F7EC9" w:rsidRPr="00AE0A9B" w:rsidRDefault="007F7EC9" w:rsidP="007F7EC9">
      <w:pPr>
        <w:rPr>
          <w:lang w:val="es-ES"/>
        </w:rPr>
      </w:pPr>
    </w:p>
    <w:p w14:paraId="73D88621" w14:textId="77777777" w:rsidR="007F7EC9" w:rsidRPr="00AE0A9B" w:rsidRDefault="007F7EC9" w:rsidP="007F7EC9">
      <w:pPr>
        <w:pStyle w:val="Heading3"/>
        <w:rPr>
          <w:lang w:val="es-ES"/>
        </w:rPr>
      </w:pPr>
      <w:r w:rsidRPr="00AE0A9B">
        <w:rPr>
          <w:lang w:val="es-ES"/>
        </w:rPr>
        <w:lastRenderedPageBreak/>
        <w:t>r.1:1</w:t>
      </w:r>
    </w:p>
    <w:p w14:paraId="549E8BBC" w14:textId="77777777" w:rsidR="007F7EC9" w:rsidRDefault="007F7EC9" w:rsidP="007F7EC9">
      <w:pPr>
        <w:rPr>
          <w:lang w:val="fr-FR"/>
        </w:rPr>
      </w:pPr>
      <w:r>
        <w:rPr>
          <w:lang w:val="fr-FR"/>
        </w:rPr>
        <w:t>C'est l'un des plus grand (175 x 85 m). Comprend 57 panneaux qui la plupart représentent des bateaux et d'armes attribuables à la période 1500-1300 BC (BIB 2997) Une représentation possible de lingot en peau de boeuf sur l'un des bateaux (</w:t>
      </w:r>
      <w:r w:rsidRPr="007F7EC9">
        <w:rPr>
          <w:i/>
          <w:lang w:val="fr-FR"/>
        </w:rPr>
        <w:t>onboard</w:t>
      </w:r>
      <w:r>
        <w:rPr>
          <w:lang w:val="fr-FR"/>
        </w:rPr>
        <w:t>) (BIB 2997)</w:t>
      </w:r>
    </w:p>
    <w:p w14:paraId="61638CED" w14:textId="77777777" w:rsidR="007F7EC9" w:rsidRPr="007F7EC9" w:rsidRDefault="007F7EC9" w:rsidP="007F7EC9">
      <w:pPr>
        <w:rPr>
          <w:lang w:val="fr-FR"/>
        </w:rPr>
      </w:pPr>
    </w:p>
    <w:p w14:paraId="432253F0" w14:textId="77777777" w:rsidR="00F45E3C" w:rsidRPr="007F7EC9" w:rsidRDefault="00F45E3C" w:rsidP="003C28EA">
      <w:pPr>
        <w:rPr>
          <w:lang w:val="fr-FR"/>
        </w:rPr>
      </w:pPr>
    </w:p>
    <w:p w14:paraId="16FAF0FC" w14:textId="77777777" w:rsidR="00F45E3C" w:rsidRDefault="00F45E3C" w:rsidP="00426FF9">
      <w:pPr>
        <w:pStyle w:val="Heading1"/>
      </w:pPr>
      <w:bookmarkStart w:id="4443" w:name="Sit_Tollense"/>
      <w:r>
        <w:t>TOLLENSE</w:t>
      </w:r>
    </w:p>
    <w:bookmarkEnd w:id="4443"/>
    <w:p w14:paraId="33FBC25F" w14:textId="77777777" w:rsidR="00F45E3C" w:rsidRDefault="00F45E3C" w:rsidP="003C28EA">
      <w:pPr>
        <w:rPr>
          <w:lang w:val="fr-FR"/>
        </w:rPr>
      </w:pPr>
    </w:p>
    <w:p w14:paraId="5C5C93A5" w14:textId="77777777" w:rsidR="00F45E3C" w:rsidRDefault="00F45E3C" w:rsidP="003C28EA">
      <w:pPr>
        <w:rPr>
          <w:lang w:val="fr-FR"/>
        </w:rPr>
      </w:pPr>
      <w:r>
        <w:rPr>
          <w:lang w:val="fr-FR"/>
        </w:rPr>
        <w:t xml:space="preserve">Dans la vallée de Tollense </w:t>
      </w:r>
      <w:r w:rsidRPr="00F45E3C">
        <w:rPr>
          <w:lang w:val="fr-FR"/>
        </w:rPr>
        <w:t>(Mecklembourg-Poméranie-Occidentale, Allemagne)</w:t>
      </w:r>
      <w:r>
        <w:rPr>
          <w:lang w:val="fr-FR"/>
        </w:rPr>
        <w:t xml:space="preserve">, champ de bataille de la fin de l'âge du Bronze </w:t>
      </w:r>
      <w:r w:rsidR="008642C3">
        <w:rPr>
          <w:lang w:val="fr-FR"/>
        </w:rPr>
        <w:t>(BIB ?)</w:t>
      </w:r>
    </w:p>
    <w:p w14:paraId="669918AD" w14:textId="77777777" w:rsidR="008642C3" w:rsidRDefault="008642C3" w:rsidP="003C28EA">
      <w:pPr>
        <w:rPr>
          <w:lang w:val="fr-FR"/>
        </w:rPr>
      </w:pPr>
      <w:r w:rsidRPr="008642C3">
        <w:rPr>
          <w:lang w:val="fr-FR"/>
        </w:rPr>
        <w:t xml:space="preserve">Correspond à une combat </w:t>
      </w:r>
      <w:r>
        <w:rPr>
          <w:lang w:val="fr-FR"/>
        </w:rPr>
        <w:t>lié à un cours d'eau</w:t>
      </w:r>
      <w:r w:rsidRPr="008642C3">
        <w:rPr>
          <w:lang w:val="fr-FR"/>
        </w:rPr>
        <w:t xml:space="preserve"> (BIB C. Marcigny in BIB 3233)</w:t>
      </w:r>
    </w:p>
    <w:p w14:paraId="1A5488BB" w14:textId="77777777" w:rsidR="008642C3" w:rsidRDefault="008642C3" w:rsidP="003C28EA">
      <w:pPr>
        <w:rPr>
          <w:lang w:val="fr-FR"/>
        </w:rPr>
      </w:pPr>
    </w:p>
    <w:p w14:paraId="380E2648" w14:textId="77777777" w:rsidR="008642C3" w:rsidRDefault="008642C3" w:rsidP="00426FF9">
      <w:pPr>
        <w:pStyle w:val="Heading1"/>
      </w:pPr>
      <w:bookmarkStart w:id="4444" w:name="Sit_Sund"/>
      <w:r>
        <w:t>SUND</w:t>
      </w:r>
    </w:p>
    <w:bookmarkEnd w:id="4444"/>
    <w:p w14:paraId="11DF626A" w14:textId="77777777" w:rsidR="008642C3" w:rsidRDefault="008642C3" w:rsidP="003C28EA">
      <w:pPr>
        <w:rPr>
          <w:lang w:val="fr-FR"/>
        </w:rPr>
      </w:pPr>
    </w:p>
    <w:p w14:paraId="41CF3035" w14:textId="77777777" w:rsidR="008642C3" w:rsidRPr="008642C3" w:rsidRDefault="008642C3" w:rsidP="003C28EA">
      <w:pPr>
        <w:rPr>
          <w:lang w:val="fr-FR"/>
        </w:rPr>
      </w:pPr>
      <w:r>
        <w:rPr>
          <w:lang w:val="fr-FR"/>
        </w:rPr>
        <w:t xml:space="preserve">Comme à Tollense, traces de conflits armés </w:t>
      </w:r>
      <w:r w:rsidRPr="008642C3">
        <w:rPr>
          <w:lang w:val="fr-FR"/>
        </w:rPr>
        <w:t>(BIB C. Marcigny in BIB 3233)</w:t>
      </w:r>
    </w:p>
    <w:p w14:paraId="447947D5" w14:textId="77777777" w:rsidR="009B007B" w:rsidRPr="008642C3" w:rsidRDefault="009B007B" w:rsidP="00242C0F">
      <w:pPr>
        <w:jc w:val="both"/>
        <w:rPr>
          <w:lang w:val="fr-FR"/>
        </w:rPr>
      </w:pPr>
    </w:p>
    <w:p w14:paraId="7BC58367" w14:textId="77777777" w:rsidR="003A3F2A" w:rsidRPr="0032190F" w:rsidRDefault="003A3F2A" w:rsidP="00426FF9">
      <w:pPr>
        <w:pStyle w:val="Heading1"/>
      </w:pPr>
      <w:bookmarkStart w:id="4445" w:name="Sit_Dokos"/>
      <w:r w:rsidRPr="0032190F">
        <w:t>DOKOS (Epave de)</w:t>
      </w:r>
    </w:p>
    <w:bookmarkEnd w:id="4445"/>
    <w:p w14:paraId="634EFC21" w14:textId="77777777" w:rsidR="003A3F2A" w:rsidRPr="0032190F" w:rsidRDefault="003A3F2A" w:rsidP="00242C0F">
      <w:pPr>
        <w:jc w:val="both"/>
        <w:rPr>
          <w:lang w:val="fr-FR"/>
        </w:rPr>
      </w:pPr>
    </w:p>
    <w:p w14:paraId="682B659D" w14:textId="0DB318BF" w:rsidR="003A3F2A" w:rsidRPr="0032190F" w:rsidRDefault="0085021F" w:rsidP="00242C0F">
      <w:pPr>
        <w:jc w:val="both"/>
        <w:rPr>
          <w:lang w:val="fr-FR"/>
        </w:rPr>
      </w:pPr>
      <w:r w:rsidRPr="0032190F">
        <w:rPr>
          <w:lang w:val="fr-FR"/>
        </w:rPr>
        <w:t>Ce navire illustre bien l’importance du commerce en méditerranée. Il fit naufrage durant la</w:t>
      </w:r>
      <w:r w:rsidR="003A3F2A" w:rsidRPr="0032190F">
        <w:rPr>
          <w:lang w:val="fr-FR"/>
        </w:rPr>
        <w:t xml:space="preserve"> première moitié du 3</w:t>
      </w:r>
      <w:r w:rsidR="003A3F2A" w:rsidRPr="0032190F">
        <w:rPr>
          <w:vertAlign w:val="superscript"/>
          <w:lang w:val="fr-FR"/>
        </w:rPr>
        <w:t>e</w:t>
      </w:r>
      <w:r w:rsidR="003A3F2A" w:rsidRPr="0032190F">
        <w:rPr>
          <w:lang w:val="fr-FR"/>
        </w:rPr>
        <w:t xml:space="preserve"> milléanire à proximité de l’île de Dokos entre Hydra et la côte d’Argolide. La cargaison comprenait environ 1 millier de vas</w:t>
      </w:r>
      <w:r w:rsidR="004E6209" w:rsidRPr="0032190F">
        <w:rPr>
          <w:lang w:val="fr-FR"/>
        </w:rPr>
        <w:t>e d’argile datés de l’</w:t>
      </w:r>
      <w:hyperlink r:id="rId10974" w:anchor="Cul_Helladique" w:history="1">
        <w:r w:rsidR="003A3F2A" w:rsidRPr="0032190F">
          <w:rPr>
            <w:rStyle w:val="Hyperlink"/>
            <w:lang w:val="fr-FR"/>
          </w:rPr>
          <w:t>Helladique</w:t>
        </w:r>
      </w:hyperlink>
      <w:r w:rsidR="003A3F2A" w:rsidRPr="0032190F">
        <w:rPr>
          <w:lang w:val="fr-FR"/>
        </w:rPr>
        <w:t xml:space="preserve"> ancien II (vers 2900-2400 av. J.-C.) : pithos, amphores, vasques, cruches, askos, bols, saucières. </w:t>
      </w:r>
      <w:r w:rsidRPr="0032190F">
        <w:rPr>
          <w:lang w:val="fr-FR"/>
        </w:rPr>
        <w:t>Outre ces vases, il fallait aussi compt</w:t>
      </w:r>
      <w:r w:rsidR="004E6209" w:rsidRPr="0032190F">
        <w:rPr>
          <w:lang w:val="fr-FR"/>
        </w:rPr>
        <w:t>er</w:t>
      </w:r>
      <w:r w:rsidRPr="0032190F">
        <w:rPr>
          <w:lang w:val="fr-FR"/>
        </w:rPr>
        <w:t xml:space="preserve"> de nombreuses meules d’</w:t>
      </w:r>
      <w:r w:rsidR="00972278">
        <w:rPr>
          <w:lang w:val="fr-FR"/>
        </w:rPr>
        <w:t xml:space="preserve"> </w:t>
      </w:r>
      <w:hyperlink r:id="rId10975" w:anchor="Sit_Andesite" w:history="1">
        <w:r w:rsidR="00972278" w:rsidRPr="00972278">
          <w:rPr>
            <w:rStyle w:val="Hyperlink"/>
            <w:lang w:val="fr-FR"/>
          </w:rPr>
          <w:t>andési</w:t>
        </w:r>
        <w:r w:rsidR="00972278">
          <w:rPr>
            <w:rStyle w:val="Hyperlink"/>
            <w:lang w:val="fr-FR"/>
          </w:rPr>
          <w:t>t</w:t>
        </w:r>
        <w:r w:rsidR="00972278" w:rsidRPr="00972278">
          <w:rPr>
            <w:rStyle w:val="Hyperlink"/>
            <w:lang w:val="fr-FR"/>
          </w:rPr>
          <w:t>e</w:t>
        </w:r>
      </w:hyperlink>
      <w:r w:rsidR="00972278" w:rsidRPr="00BE7E2D">
        <w:rPr>
          <w:lang w:val="fr-FR"/>
        </w:rPr>
        <w:t xml:space="preserve"> </w:t>
      </w:r>
      <w:r w:rsidRPr="0032190F">
        <w:rPr>
          <w:lang w:val="fr-FR"/>
        </w:rPr>
        <w:t>(</w:t>
      </w:r>
      <w:r w:rsidR="0070027E" w:rsidRPr="0032190F">
        <w:rPr>
          <w:lang w:val="fr-FR"/>
        </w:rPr>
        <w:t>BIB</w:t>
      </w:r>
      <w:r w:rsidRPr="0032190F">
        <w:rPr>
          <w:lang w:val="fr-FR"/>
        </w:rPr>
        <w:t xml:space="preserve"> 196)</w:t>
      </w:r>
      <w:r w:rsidR="00DA6326" w:rsidRPr="0032190F">
        <w:rPr>
          <w:lang w:val="fr-FR"/>
        </w:rPr>
        <w:t>.</w:t>
      </w:r>
    </w:p>
    <w:p w14:paraId="63E619E4" w14:textId="77777777" w:rsidR="003A3F2A" w:rsidRPr="0032190F" w:rsidRDefault="003A3F2A" w:rsidP="00242C0F">
      <w:pPr>
        <w:jc w:val="both"/>
        <w:rPr>
          <w:lang w:val="fr-FR"/>
        </w:rPr>
      </w:pPr>
    </w:p>
    <w:p w14:paraId="0D7C2236" w14:textId="77777777" w:rsidR="000E5378" w:rsidRPr="0032190F" w:rsidRDefault="002922A5" w:rsidP="00426FF9">
      <w:pPr>
        <w:pStyle w:val="Heading1"/>
      </w:pPr>
      <w:bookmarkStart w:id="4446" w:name="Sit_Ulu_Burun"/>
      <w:r>
        <w:t>ULU BURUN</w:t>
      </w:r>
    </w:p>
    <w:bookmarkEnd w:id="4446"/>
    <w:p w14:paraId="6E39380C" w14:textId="77777777" w:rsidR="000E5378" w:rsidRPr="00467DA3" w:rsidRDefault="0084197F" w:rsidP="00242C0F">
      <w:pPr>
        <w:rPr>
          <w:sz w:val="20"/>
          <w:lang w:val="fr-FR"/>
        </w:rPr>
      </w:pPr>
      <w:r w:rsidRPr="00467DA3">
        <w:rPr>
          <w:sz w:val="20"/>
          <w:lang w:val="fr-FR"/>
        </w:rPr>
        <w:t>Uluburun</w:t>
      </w:r>
      <w:r w:rsidR="00467DA3">
        <w:rPr>
          <w:sz w:val="20"/>
          <w:lang w:val="fr-FR"/>
        </w:rPr>
        <w:t>, Ulun Burun</w:t>
      </w:r>
      <w:r w:rsidR="000A5794">
        <w:rPr>
          <w:sz w:val="20"/>
          <w:lang w:val="fr-FR"/>
        </w:rPr>
        <w:t>, épave d'Ulu Burun</w:t>
      </w:r>
    </w:p>
    <w:p w14:paraId="24281AAC" w14:textId="77777777" w:rsidR="0084197F" w:rsidRDefault="0084197F" w:rsidP="00242C0F">
      <w:pPr>
        <w:rPr>
          <w:lang w:val="fr-FR"/>
        </w:rPr>
      </w:pPr>
    </w:p>
    <w:p w14:paraId="31940B22" w14:textId="6D0D6169" w:rsidR="00BA23B0" w:rsidRPr="0032190F" w:rsidRDefault="000A5794" w:rsidP="00242C0F">
      <w:pPr>
        <w:rPr>
          <w:lang w:val="fr-FR"/>
        </w:rPr>
      </w:pPr>
      <w:r>
        <w:rPr>
          <w:lang w:val="fr-FR"/>
        </w:rPr>
        <w:t xml:space="preserve">Coulé vers 1300 BC (BIB 3050) </w:t>
      </w:r>
      <w:r w:rsidR="00BA23B0">
        <w:rPr>
          <w:lang w:val="fr-FR"/>
        </w:rPr>
        <w:t xml:space="preserve">Commerce international (BIB 2888) </w:t>
      </w:r>
      <w:bookmarkStart w:id="4447" w:name="_Hlk123637439"/>
      <w:r w:rsidR="00307CE6">
        <w:rPr>
          <w:lang w:val="fr-FR"/>
        </w:rPr>
        <w:fldChar w:fldCharType="begin"/>
      </w:r>
      <w:r w:rsidR="00307CE6">
        <w:rPr>
          <w:lang w:val="fr-FR"/>
        </w:rPr>
        <w:instrText xml:space="preserve"> HYPERLINK "Sites.docx" \l "Sit_Ulu_Burun_mob_pds" </w:instrText>
      </w:r>
      <w:r w:rsidR="00307CE6">
        <w:rPr>
          <w:lang w:val="fr-FR"/>
        </w:rPr>
      </w:r>
      <w:r w:rsidR="00307CE6">
        <w:rPr>
          <w:lang w:val="fr-FR"/>
        </w:rPr>
        <w:fldChar w:fldCharType="separate"/>
      </w:r>
      <w:r w:rsidR="00307CE6" w:rsidRPr="00307CE6">
        <w:rPr>
          <w:rStyle w:val="Hyperlink"/>
          <w:lang w:val="fr-FR"/>
        </w:rPr>
        <w:t>système comptable</w:t>
      </w:r>
      <w:r w:rsidR="00307CE6">
        <w:rPr>
          <w:lang w:val="fr-FR"/>
        </w:rPr>
        <w:fldChar w:fldCharType="end"/>
      </w:r>
      <w:bookmarkEnd w:id="4447"/>
      <w:r w:rsidR="00307CE6">
        <w:rPr>
          <w:lang w:val="fr-FR"/>
        </w:rPr>
        <w:t xml:space="preserve"> (SS BIB)</w:t>
      </w:r>
    </w:p>
    <w:p w14:paraId="177BD83E" w14:textId="6EAF488C" w:rsidR="001E24B9" w:rsidRPr="0032190F" w:rsidRDefault="000E5378" w:rsidP="00242C0F">
      <w:pPr>
        <w:jc w:val="both"/>
        <w:rPr>
          <w:lang w:val="fr-FR"/>
        </w:rPr>
      </w:pPr>
      <w:r w:rsidRPr="0032190F">
        <w:rPr>
          <w:lang w:val="fr-FR"/>
        </w:rPr>
        <w:t>Découverte sur la côte méridionale de la Turquie à proximité du village de Ka</w:t>
      </w:r>
      <w:r w:rsidR="00484A9D" w:rsidRPr="0032190F">
        <w:rPr>
          <w:lang w:val="fr-FR"/>
        </w:rPr>
        <w:t>ş</w:t>
      </w:r>
      <w:r w:rsidR="00661F91">
        <w:rPr>
          <w:lang w:val="fr-FR"/>
        </w:rPr>
        <w:t xml:space="preserve"> [Ka]</w:t>
      </w:r>
      <w:r w:rsidRPr="0032190F">
        <w:rPr>
          <w:lang w:val="fr-FR"/>
        </w:rPr>
        <w:t>, l’</w:t>
      </w:r>
      <w:hyperlink r:id="rId10976" w:anchor="Cul_Epaves" w:history="1">
        <w:r w:rsidR="002922A5" w:rsidRPr="002922A5">
          <w:rPr>
            <w:rStyle w:val="Hyperlink"/>
            <w:lang w:val="fr-FR"/>
          </w:rPr>
          <w:t>épave</w:t>
        </w:r>
      </w:hyperlink>
      <w:r w:rsidRPr="0032190F">
        <w:rPr>
          <w:lang w:val="fr-FR"/>
        </w:rPr>
        <w:t xml:space="preserve"> d’Ulu Burun reflète ce que pouvait être le commerce maritime en Méditerranée au </w:t>
      </w:r>
      <w:r w:rsidR="002136B7" w:rsidRPr="0032190F">
        <w:rPr>
          <w:lang w:val="fr-FR"/>
        </w:rPr>
        <w:t>14</w:t>
      </w:r>
      <w:r w:rsidR="002136B7" w:rsidRPr="0032190F">
        <w:rPr>
          <w:vertAlign w:val="superscript"/>
          <w:lang w:val="fr-FR"/>
        </w:rPr>
        <w:t>e</w:t>
      </w:r>
      <w:r w:rsidRPr="0032190F">
        <w:rPr>
          <w:lang w:val="fr-FR"/>
        </w:rPr>
        <w:t xml:space="preserve"> siècle avant notre ère</w:t>
      </w:r>
      <w:r w:rsidR="00A16E87" w:rsidRPr="0032190F">
        <w:rPr>
          <w:lang w:val="fr-FR"/>
        </w:rPr>
        <w:t xml:space="preserve"> (</w:t>
      </w:r>
      <w:r w:rsidR="0070027E" w:rsidRPr="0032190F">
        <w:rPr>
          <w:lang w:val="fr-FR"/>
        </w:rPr>
        <w:t>BIB</w:t>
      </w:r>
      <w:r w:rsidR="00A16E87" w:rsidRPr="0032190F">
        <w:rPr>
          <w:lang w:val="fr-FR"/>
        </w:rPr>
        <w:t xml:space="preserve"> 71 p. 100, 101).</w:t>
      </w:r>
    </w:p>
    <w:p w14:paraId="0523818B" w14:textId="77777777" w:rsidR="001E24B9" w:rsidRPr="0032190F" w:rsidRDefault="001E24B9" w:rsidP="00242C0F">
      <w:pPr>
        <w:jc w:val="both"/>
        <w:rPr>
          <w:lang w:val="fr-FR"/>
        </w:rPr>
      </w:pPr>
    </w:p>
    <w:p w14:paraId="3E2D5BC2" w14:textId="3120318C" w:rsidR="001E24B9" w:rsidRPr="0032190F" w:rsidRDefault="001E24B9" w:rsidP="00242C0F">
      <w:pPr>
        <w:jc w:val="both"/>
        <w:rPr>
          <w:lang w:val="fr-FR"/>
        </w:rPr>
      </w:pPr>
      <w:r w:rsidRPr="0032190F">
        <w:rPr>
          <w:lang w:val="fr-FR"/>
        </w:rPr>
        <w:t xml:space="preserve">Le bateau devait mesurer entre 15 et </w:t>
      </w:r>
      <w:smartTag w:uri="urn:schemas-microsoft-com:office:smarttags" w:element="metricconverter">
        <w:smartTagPr>
          <w:attr w:name="ProductID" w:val="17 m"/>
        </w:smartTagPr>
        <w:r w:rsidRPr="0032190F">
          <w:rPr>
            <w:lang w:val="fr-FR"/>
          </w:rPr>
          <w:t>17 m</w:t>
        </w:r>
      </w:smartTag>
      <w:r w:rsidRPr="0032190F">
        <w:rPr>
          <w:lang w:val="fr-FR"/>
        </w:rPr>
        <w:t xml:space="preserve"> était sans doute parti d’</w:t>
      </w:r>
      <w:r w:rsidR="00992ED9" w:rsidRPr="0032190F">
        <w:rPr>
          <w:lang w:val="fr-FR"/>
        </w:rPr>
        <w:t>Égypte</w:t>
      </w:r>
      <w:r w:rsidRPr="0032190F">
        <w:rPr>
          <w:lang w:val="fr-FR"/>
        </w:rPr>
        <w:t xml:space="preserve"> après s’être approvisionné en Syrie-Palestine et faisait route vers l’Ouest, la Grèce </w:t>
      </w:r>
      <w:hyperlink r:id="rId10977" w:anchor="Cul_Mycenien" w:history="1">
        <w:r w:rsidR="009B4989" w:rsidRPr="0032190F">
          <w:rPr>
            <w:rStyle w:val="Hyperlink"/>
            <w:lang w:val="fr-FR"/>
          </w:rPr>
          <w:t>mycénienne</w:t>
        </w:r>
      </w:hyperlink>
      <w:r w:rsidR="0098293D" w:rsidRPr="0098293D">
        <w:rPr>
          <w:lang w:val="fr-FR"/>
        </w:rPr>
        <w:t xml:space="preserve"> </w:t>
      </w:r>
      <w:r w:rsidRPr="0032190F">
        <w:rPr>
          <w:lang w:val="fr-FR"/>
        </w:rPr>
        <w:t>et la Crète (</w:t>
      </w:r>
      <w:r w:rsidR="0070027E" w:rsidRPr="0032190F">
        <w:rPr>
          <w:lang w:val="fr-FR"/>
        </w:rPr>
        <w:t>BIB</w:t>
      </w:r>
      <w:r w:rsidRPr="0032190F">
        <w:rPr>
          <w:lang w:val="fr-FR"/>
        </w:rPr>
        <w:t xml:space="preserve"> 192)</w:t>
      </w:r>
    </w:p>
    <w:p w14:paraId="6D25E609" w14:textId="77777777" w:rsidR="001E24B9" w:rsidRPr="0032190F" w:rsidRDefault="001E24B9" w:rsidP="00242C0F">
      <w:pPr>
        <w:jc w:val="both"/>
        <w:rPr>
          <w:lang w:val="fr-FR"/>
        </w:rPr>
      </w:pPr>
    </w:p>
    <w:p w14:paraId="538333AC" w14:textId="77777777" w:rsidR="0098293D" w:rsidRDefault="0098293D" w:rsidP="00242C0F">
      <w:pPr>
        <w:jc w:val="both"/>
        <w:rPr>
          <w:lang w:val="fr-FR"/>
        </w:rPr>
      </w:pPr>
    </w:p>
    <w:p w14:paraId="6B623256" w14:textId="77777777" w:rsidR="00BA23B0" w:rsidRPr="00BA23B0" w:rsidRDefault="00BA23B0" w:rsidP="00242C0F">
      <w:pPr>
        <w:jc w:val="both"/>
        <w:rPr>
          <w:lang w:val="fr-FR"/>
        </w:rPr>
      </w:pPr>
      <w:r>
        <w:rPr>
          <w:lang w:val="fr-FR"/>
        </w:rPr>
        <w:t xml:space="preserve">Un passager était un guerrier italien avec une </w:t>
      </w:r>
      <w:r w:rsidRPr="00BA23B0">
        <w:rPr>
          <w:i/>
          <w:lang w:val="fr-FR"/>
        </w:rPr>
        <w:t>flange hilted sword</w:t>
      </w:r>
      <w:r>
        <w:rPr>
          <w:lang w:val="fr-FR"/>
        </w:rPr>
        <w:t xml:space="preserve"> (BIB 2888) </w:t>
      </w:r>
    </w:p>
    <w:p w14:paraId="3131F9D1" w14:textId="77777777" w:rsidR="00BA23B0" w:rsidRDefault="00BA23B0" w:rsidP="00242C0F">
      <w:pPr>
        <w:jc w:val="both"/>
        <w:rPr>
          <w:lang w:val="fr-FR"/>
        </w:rPr>
      </w:pPr>
    </w:p>
    <w:p w14:paraId="6549820B" w14:textId="26DA758A" w:rsidR="0084197F" w:rsidRPr="008E2BA7" w:rsidRDefault="0084197F" w:rsidP="00242C0F">
      <w:pPr>
        <w:jc w:val="both"/>
        <w:rPr>
          <w:lang w:val="fr-FR"/>
        </w:rPr>
      </w:pPr>
      <w:r>
        <w:rPr>
          <w:lang w:val="fr-FR"/>
        </w:rPr>
        <w:t xml:space="preserve">v. </w:t>
      </w:r>
      <w:hyperlink r:id="rId10978" w:anchor="Sit_Gelidonya" w:history="1">
        <w:r w:rsidRPr="0084197F">
          <w:rPr>
            <w:rStyle w:val="Hyperlink"/>
            <w:lang w:val="fr-FR"/>
          </w:rPr>
          <w:t>Gelidonya</w:t>
        </w:r>
      </w:hyperlink>
    </w:p>
    <w:p w14:paraId="500EC5E6" w14:textId="77777777" w:rsidR="00661F91" w:rsidRPr="008E2BA7" w:rsidRDefault="00661F91" w:rsidP="00242C0F">
      <w:pPr>
        <w:jc w:val="both"/>
        <w:rPr>
          <w:lang w:val="fr-FR"/>
        </w:rPr>
      </w:pPr>
    </w:p>
    <w:p w14:paraId="61CAE397" w14:textId="77777777" w:rsidR="00661F91" w:rsidRDefault="00661F91" w:rsidP="00661F91">
      <w:pPr>
        <w:pStyle w:val="Heading2"/>
      </w:pPr>
      <w:bookmarkStart w:id="4448" w:name="Sit_Ulu_Burun_mob"/>
      <w:r>
        <w:t>mobilier</w:t>
      </w:r>
    </w:p>
    <w:bookmarkEnd w:id="4448"/>
    <w:p w14:paraId="11DEDA86" w14:textId="77777777" w:rsidR="004242F3" w:rsidRDefault="004242F3" w:rsidP="004242F3">
      <w:pPr>
        <w:jc w:val="both"/>
        <w:rPr>
          <w:lang w:val="fr-FR"/>
        </w:rPr>
      </w:pPr>
    </w:p>
    <w:p w14:paraId="6FD1C23B" w14:textId="24B5CC16" w:rsidR="004242F3" w:rsidRDefault="004242F3" w:rsidP="004242F3">
      <w:pPr>
        <w:jc w:val="both"/>
        <w:rPr>
          <w:lang w:val="fr-FR"/>
        </w:rPr>
      </w:pPr>
      <w:r w:rsidRPr="0032190F">
        <w:rPr>
          <w:lang w:val="fr-FR"/>
        </w:rPr>
        <w:t xml:space="preserve">L’épave intègre dans sa cargaison des objets aux provenances diverses : </w:t>
      </w:r>
      <w:hyperlink r:id="rId10979" w:anchor="Sit_Ulu_Burun_mob_lingotPDB" w:history="1">
        <w:r w:rsidRPr="004242F3">
          <w:rPr>
            <w:rStyle w:val="Hyperlink"/>
            <w:lang w:val="fr-FR"/>
          </w:rPr>
          <w:t>lingots PDB</w:t>
        </w:r>
      </w:hyperlink>
      <w:r>
        <w:rPr>
          <w:lang w:val="fr-FR"/>
        </w:rPr>
        <w:t xml:space="preserve">, </w:t>
      </w:r>
      <w:r w:rsidRPr="0032190F">
        <w:rPr>
          <w:lang w:val="fr-FR"/>
        </w:rPr>
        <w:t>des jarres « </w:t>
      </w:r>
      <w:hyperlink r:id="rId10980" w:anchor="Cul_Cananneens" w:history="1">
        <w:r w:rsidRPr="0032190F">
          <w:rPr>
            <w:rStyle w:val="Hyperlink"/>
            <w:lang w:val="fr-FR"/>
          </w:rPr>
          <w:t>cananéennes</w:t>
        </w:r>
      </w:hyperlink>
      <w:r w:rsidRPr="0032190F">
        <w:rPr>
          <w:lang w:val="fr-FR"/>
        </w:rPr>
        <w:t>» fabriquées en Palestine ou en Syrie contenaient des olives, des figues, des amandes, des raisins et sumacs, des produits rares tels que les résines de térébenthine et pigments pour la fabrication de parfums. Des produits exotiques tels des bois d’ébène, des défenses d’éléphant et d’hippopotame, des œufs d’autruche, des opercules de murex, des carapaces de tortues, de l’</w:t>
      </w:r>
      <w:r>
        <w:rPr>
          <w:lang w:val="fr-FR"/>
        </w:rPr>
        <w:t xml:space="preserve"> </w:t>
      </w:r>
      <w:hyperlink r:id="rId10981" w:anchor="Sit_Ulu_Burun_mob_ambre" w:history="1">
        <w:r w:rsidRPr="004242F3">
          <w:rPr>
            <w:rStyle w:val="Hyperlink"/>
            <w:lang w:val="fr-FR"/>
          </w:rPr>
          <w:t>ambre</w:t>
        </w:r>
      </w:hyperlink>
      <w:r w:rsidRPr="0032190F">
        <w:rPr>
          <w:lang w:val="fr-FR"/>
        </w:rPr>
        <w:t xml:space="preserve">, des pièces en bronze, armes et outils propres à la sphère </w:t>
      </w:r>
      <w:hyperlink r:id="rId10982" w:anchor="Cul_Mycenien" w:history="1">
        <w:r w:rsidRPr="0032190F">
          <w:rPr>
            <w:rStyle w:val="Hyperlink"/>
            <w:lang w:val="fr-FR"/>
          </w:rPr>
          <w:t>mycénienne</w:t>
        </w:r>
      </w:hyperlink>
      <w:r w:rsidRPr="0032190F">
        <w:rPr>
          <w:lang w:val="fr-FR"/>
        </w:rPr>
        <w:t xml:space="preserve">, syrienne </w:t>
      </w:r>
      <w:r w:rsidRPr="0032190F">
        <w:rPr>
          <w:lang w:val="fr-FR"/>
        </w:rPr>
        <w:lastRenderedPageBreak/>
        <w:t xml:space="preserve">et égyptienne (scarabée gravé au nom de Nefertiti, </w:t>
      </w:r>
      <w:hyperlink r:id="rId10983" w:anchor="Cul_Nouvel_Empire__p__dyn18" w:history="1">
        <w:r w:rsidRPr="007F7EC9">
          <w:rPr>
            <w:rStyle w:val="Hyperlink"/>
            <w:lang w:val="fr-FR"/>
          </w:rPr>
          <w:t>18e dynastie</w:t>
        </w:r>
      </w:hyperlink>
      <w:r w:rsidRPr="0032190F">
        <w:rPr>
          <w:lang w:val="fr-FR"/>
        </w:rPr>
        <w:t xml:space="preserve">, période de </w:t>
      </w:r>
      <w:hyperlink r:id="rId10984" w:anchor="Sit_Amarna" w:history="1">
        <w:r w:rsidRPr="0032190F">
          <w:rPr>
            <w:rStyle w:val="Hyperlink"/>
            <w:lang w:val="fr-FR"/>
          </w:rPr>
          <w:t>Tell el Amarna</w:t>
        </w:r>
      </w:hyperlink>
      <w:r w:rsidRPr="0032190F">
        <w:rPr>
          <w:lang w:val="fr-FR"/>
        </w:rPr>
        <w:t xml:space="preserve">, 1352-1333 avant, </w:t>
      </w:r>
      <w:hyperlink r:id="rId10985" w:anchor="Cul_Nouvel_Empire" w:history="1">
        <w:r w:rsidRPr="0032190F">
          <w:rPr>
            <w:rStyle w:val="Hyperlink"/>
            <w:lang w:val="fr-FR"/>
          </w:rPr>
          <w:t>Nouvel Empire</w:t>
        </w:r>
      </w:hyperlink>
      <w:r w:rsidRPr="0032190F">
        <w:rPr>
          <w:lang w:val="fr-FR"/>
        </w:rPr>
        <w:t>), un jeu de tablettes en buis (BIB 71 p. 100, 101 et 192 et 196)</w:t>
      </w:r>
      <w:r w:rsidRPr="004242F3">
        <w:rPr>
          <w:lang w:val="fr-FR"/>
        </w:rPr>
        <w:t xml:space="preserve"> </w:t>
      </w:r>
      <w:r w:rsidR="00953963">
        <w:rPr>
          <w:lang w:val="fr-FR"/>
        </w:rPr>
        <w:t>épées (SS BIB)</w:t>
      </w:r>
    </w:p>
    <w:p w14:paraId="3FC82638" w14:textId="7C6EF6D3" w:rsidR="00953963" w:rsidRDefault="00953963" w:rsidP="004242F3">
      <w:pPr>
        <w:jc w:val="both"/>
        <w:rPr>
          <w:lang w:val="fr-FR"/>
        </w:rPr>
      </w:pPr>
    </w:p>
    <w:p w14:paraId="47FFFD9B" w14:textId="59CEB897" w:rsidR="00953963" w:rsidRDefault="00953963" w:rsidP="00953963">
      <w:pPr>
        <w:pStyle w:val="Heading3"/>
      </w:pPr>
      <w:r>
        <w:t>épées</w:t>
      </w:r>
    </w:p>
    <w:p w14:paraId="0A541329" w14:textId="77777777" w:rsidR="00953963" w:rsidRDefault="00953963" w:rsidP="004242F3">
      <w:pPr>
        <w:jc w:val="both"/>
        <w:rPr>
          <w:lang w:val="fr-FR"/>
        </w:rPr>
      </w:pPr>
    </w:p>
    <w:p w14:paraId="55B597D9" w14:textId="31E476FE" w:rsidR="00953963" w:rsidRDefault="00953963" w:rsidP="004242F3">
      <w:pPr>
        <w:jc w:val="both"/>
        <w:rPr>
          <w:lang w:val="fr-FR"/>
        </w:rPr>
      </w:pPr>
      <w:r>
        <w:rPr>
          <w:lang w:val="fr-FR"/>
        </w:rPr>
        <w:t xml:space="preserve">épées </w:t>
      </w:r>
      <w:hyperlink r:id="rId10986" w:anchor="Cul_Mycenien" w:history="1">
        <w:r w:rsidRPr="00EA4CA4">
          <w:rPr>
            <w:rStyle w:val="Hyperlink"/>
            <w:lang w:val="fr-FR"/>
          </w:rPr>
          <w:t>mycénie</w:t>
        </w:r>
        <w:r>
          <w:rPr>
            <w:rStyle w:val="Hyperlink"/>
            <w:lang w:val="fr-FR"/>
          </w:rPr>
          <w:t>nne</w:t>
        </w:r>
      </w:hyperlink>
      <w:r w:rsidRPr="00661F91">
        <w:rPr>
          <w:lang w:val="fr-FR"/>
        </w:rPr>
        <w:t xml:space="preserve"> </w:t>
      </w:r>
      <w:r w:rsidRPr="000A5794">
        <w:rPr>
          <w:lang w:val="fr-FR"/>
        </w:rPr>
        <w:t>(BIB 197)</w:t>
      </w:r>
      <w:r w:rsidRPr="00953963">
        <w:rPr>
          <w:lang w:val="fr-FR"/>
        </w:rPr>
        <w:t xml:space="preserve"> </w:t>
      </w:r>
      <w:r>
        <w:rPr>
          <w:lang w:val="fr-FR"/>
        </w:rPr>
        <w:t xml:space="preserve">épée égéenne (BIB 3023) épées syriennes </w:t>
      </w:r>
      <w:r w:rsidRPr="0032190F">
        <w:rPr>
          <w:lang w:val="fr-FR"/>
        </w:rPr>
        <w:t>(BIB 71 p. 100, 101 et 192 et 196)</w:t>
      </w:r>
    </w:p>
    <w:p w14:paraId="07ADCCAF" w14:textId="3191FD23" w:rsidR="004242F3" w:rsidRDefault="004242F3" w:rsidP="00242C0F">
      <w:pPr>
        <w:jc w:val="both"/>
        <w:rPr>
          <w:lang w:val="fr-FR"/>
        </w:rPr>
      </w:pPr>
    </w:p>
    <w:p w14:paraId="48A8FDF5" w14:textId="695D737C" w:rsidR="004242F3" w:rsidRDefault="004242F3" w:rsidP="004242F3">
      <w:pPr>
        <w:pStyle w:val="Heading3"/>
      </w:pPr>
      <w:r w:rsidRPr="00661F91">
        <w:t>sceau-cylindre</w:t>
      </w:r>
    </w:p>
    <w:p w14:paraId="7D748A8A" w14:textId="2CC08D2B" w:rsidR="004242F3" w:rsidRDefault="004242F3" w:rsidP="004242F3">
      <w:pPr>
        <w:jc w:val="both"/>
        <w:rPr>
          <w:lang w:val="fr-FR"/>
        </w:rPr>
      </w:pPr>
      <w:r w:rsidRPr="00661F91">
        <w:rPr>
          <w:lang w:val="fr-FR"/>
        </w:rPr>
        <w:t xml:space="preserve">sceau-cylindre trouvé à bord de l'épave date du milieu du </w:t>
      </w:r>
      <w:r>
        <w:rPr>
          <w:lang w:val="fr-FR"/>
        </w:rPr>
        <w:t>18</w:t>
      </w:r>
      <w:r w:rsidRPr="00307CE6">
        <w:rPr>
          <w:vertAlign w:val="superscript"/>
          <w:lang w:val="fr-FR"/>
        </w:rPr>
        <w:t>e</w:t>
      </w:r>
      <w:r>
        <w:rPr>
          <w:lang w:val="fr-FR"/>
        </w:rPr>
        <w:t xml:space="preserve"> s</w:t>
      </w:r>
      <w:r w:rsidRPr="00661F91">
        <w:rPr>
          <w:lang w:val="fr-FR"/>
        </w:rPr>
        <w:t xml:space="preserve"> </w:t>
      </w:r>
      <w:r>
        <w:rPr>
          <w:lang w:val="fr-FR"/>
        </w:rPr>
        <w:t xml:space="preserve">BC </w:t>
      </w:r>
      <w:r w:rsidRPr="00661F91">
        <w:rPr>
          <w:lang w:val="fr-FR"/>
        </w:rPr>
        <w:t>alors que l'épave est datée quatre siècles plus tar</w:t>
      </w:r>
      <w:r>
        <w:rPr>
          <w:lang w:val="fr-FR"/>
        </w:rPr>
        <w:t xml:space="preserve">d (BIB 3023) </w:t>
      </w:r>
    </w:p>
    <w:p w14:paraId="41244C5D" w14:textId="28927057" w:rsidR="004242F3" w:rsidRDefault="004242F3" w:rsidP="00242C0F">
      <w:pPr>
        <w:jc w:val="both"/>
        <w:rPr>
          <w:lang w:val="fr-FR"/>
        </w:rPr>
      </w:pPr>
    </w:p>
    <w:p w14:paraId="14EC8A4E" w14:textId="39107B89" w:rsidR="004242F3" w:rsidRDefault="004242F3" w:rsidP="004242F3">
      <w:pPr>
        <w:pStyle w:val="Heading3"/>
      </w:pPr>
      <w:bookmarkStart w:id="4449" w:name="Sit_Ulu_Burun_mob_ambre"/>
      <w:r>
        <w:t>ambre</w:t>
      </w:r>
    </w:p>
    <w:bookmarkEnd w:id="4449"/>
    <w:p w14:paraId="13D49158" w14:textId="6EBD543F" w:rsidR="004242F3" w:rsidRDefault="004242F3" w:rsidP="00242C0F">
      <w:pPr>
        <w:jc w:val="both"/>
        <w:rPr>
          <w:lang w:val="fr-FR"/>
        </w:rPr>
      </w:pPr>
      <w:r w:rsidRPr="0032190F">
        <w:rPr>
          <w:lang w:val="fr-FR"/>
        </w:rPr>
        <w:t>l’ambre en provenance d’Europe du Nord [</w:t>
      </w:r>
      <w:hyperlink r:id="rId10987" w:anchor="Sit_Route_Ambre" w:history="1">
        <w:r w:rsidRPr="0032190F">
          <w:rPr>
            <w:rStyle w:val="Hyperlink"/>
            <w:lang w:val="fr-FR"/>
          </w:rPr>
          <w:t>route de l'ambre</w:t>
        </w:r>
      </w:hyperlink>
      <w:r w:rsidRPr="0032190F">
        <w:rPr>
          <w:lang w:val="fr-FR"/>
        </w:rPr>
        <w:t>]</w:t>
      </w:r>
      <w:r>
        <w:rPr>
          <w:lang w:val="fr-FR"/>
        </w:rPr>
        <w:t xml:space="preserve"> </w:t>
      </w:r>
      <w:r w:rsidRPr="0032190F">
        <w:rPr>
          <w:lang w:val="fr-FR"/>
        </w:rPr>
        <w:t>(BIB 71 p. 100, 101 et 192 et 196)</w:t>
      </w:r>
    </w:p>
    <w:p w14:paraId="4A0692D1" w14:textId="77777777" w:rsidR="00EA3CE2" w:rsidRDefault="00EA3CE2" w:rsidP="00242C0F">
      <w:pPr>
        <w:jc w:val="both"/>
        <w:rPr>
          <w:lang w:val="fr-FR"/>
        </w:rPr>
      </w:pPr>
    </w:p>
    <w:p w14:paraId="793B3C0E" w14:textId="77777777" w:rsidR="00EA3CE2" w:rsidRDefault="00EA3CE2" w:rsidP="00EA3CE2">
      <w:pPr>
        <w:pStyle w:val="Heading3"/>
      </w:pPr>
      <w:bookmarkStart w:id="4450" w:name="Sit_Ulu_Burun_mob_lingotPDB"/>
      <w:r>
        <w:t>lingots PDB</w:t>
      </w:r>
    </w:p>
    <w:bookmarkEnd w:id="4450"/>
    <w:p w14:paraId="5C5A36BB" w14:textId="48D41527" w:rsidR="00EA3CE2" w:rsidRDefault="004242F3" w:rsidP="004242F3">
      <w:pPr>
        <w:rPr>
          <w:lang w:val="fr-FR"/>
        </w:rPr>
      </w:pPr>
      <w:r w:rsidRPr="0032190F">
        <w:rPr>
          <w:lang w:val="fr-FR"/>
        </w:rPr>
        <w:t>350</w:t>
      </w:r>
      <w:r>
        <w:rPr>
          <w:lang w:val="fr-FR"/>
        </w:rPr>
        <w:t xml:space="preserve"> lingots</w:t>
      </w:r>
      <w:r w:rsidRPr="0032190F">
        <w:rPr>
          <w:lang w:val="fr-FR"/>
        </w:rPr>
        <w:t xml:space="preserve"> </w:t>
      </w:r>
      <w:hyperlink r:id="rId10988" w:anchor="Cul_Precoloniale_Obj_ling_peau_boeuf" w:history="1">
        <w:r>
          <w:rPr>
            <w:rStyle w:val="Hyperlink"/>
            <w:lang w:val="fr-FR"/>
          </w:rPr>
          <w:t>PBD</w:t>
        </w:r>
      </w:hyperlink>
      <w:r w:rsidRPr="00467DA3">
        <w:rPr>
          <w:lang w:val="fr-FR"/>
        </w:rPr>
        <w:t xml:space="preserve"> </w:t>
      </w:r>
      <w:r w:rsidRPr="0032190F">
        <w:rPr>
          <w:lang w:val="fr-FR"/>
        </w:rPr>
        <w:t>pour un poids total de 10 tonnes</w:t>
      </w:r>
      <w:r>
        <w:rPr>
          <w:lang w:val="fr-FR"/>
        </w:rPr>
        <w:t xml:space="preserve"> </w:t>
      </w:r>
      <w:r w:rsidRPr="0032190F">
        <w:rPr>
          <w:lang w:val="fr-FR"/>
        </w:rPr>
        <w:t>(BIB 71 p. 100, 101 et 192 et 196)</w:t>
      </w:r>
      <w:r>
        <w:rPr>
          <w:lang w:val="fr-FR"/>
        </w:rPr>
        <w:t xml:space="preserve"> et un</w:t>
      </w:r>
      <w:r w:rsidR="00EA3CE2">
        <w:rPr>
          <w:lang w:val="fr-FR"/>
        </w:rPr>
        <w:t xml:space="preserve"> poid</w:t>
      </w:r>
      <w:r>
        <w:rPr>
          <w:lang w:val="fr-FR"/>
        </w:rPr>
        <w:t>s</w:t>
      </w:r>
      <w:r w:rsidR="00EA3CE2">
        <w:rPr>
          <w:lang w:val="fr-FR"/>
        </w:rPr>
        <w:t xml:space="preserve"> moyen de 24 kg (Pulak 2001)(BIB 3050) </w:t>
      </w:r>
      <w:r w:rsidR="00EA3CE2" w:rsidRPr="00EA3CE2">
        <w:rPr>
          <w:lang w:val="fr-FR"/>
        </w:rPr>
        <w:t>Avec un lingot comme ceux d'</w:t>
      </w:r>
      <w:r w:rsidR="00EA3CE2" w:rsidRPr="004242F3">
        <w:rPr>
          <w:lang w:val="fr-FR"/>
        </w:rPr>
        <w:t>Ulu Burun</w:t>
      </w:r>
      <w:r w:rsidR="00EA3CE2" w:rsidRPr="00EA3CE2">
        <w:rPr>
          <w:lang w:val="fr-FR"/>
        </w:rPr>
        <w:t>, on peut faire 10 à 15 épées de bonne qualité (BIB 2997)</w:t>
      </w:r>
      <w:r w:rsidR="00EA3CE2">
        <w:rPr>
          <w:lang w:val="fr-FR"/>
        </w:rPr>
        <w:t xml:space="preserve"> D'après les analyse, </w:t>
      </w:r>
      <w:hyperlink r:id="rId10989" w:anchor="Sit_Cuivre" w:history="1">
        <w:r w:rsidR="00EA3CE2" w:rsidRPr="009A36BA">
          <w:rPr>
            <w:rStyle w:val="Hyperlink"/>
            <w:lang w:val="fr-FR"/>
          </w:rPr>
          <w:t>cuivre</w:t>
        </w:r>
      </w:hyperlink>
      <w:r w:rsidR="00EA3CE2" w:rsidRPr="009A36BA">
        <w:rPr>
          <w:lang w:val="fr-FR"/>
        </w:rPr>
        <w:t xml:space="preserve"> </w:t>
      </w:r>
      <w:r w:rsidR="00EA3CE2">
        <w:rPr>
          <w:lang w:val="fr-FR"/>
        </w:rPr>
        <w:t>en provenance du district d'Apliki (Pulak 2001)(BIB 3050)</w:t>
      </w:r>
    </w:p>
    <w:p w14:paraId="0BF27948" w14:textId="77777777" w:rsidR="00BA23B0" w:rsidRDefault="00BA23B0" w:rsidP="00242C0F">
      <w:pPr>
        <w:jc w:val="both"/>
        <w:rPr>
          <w:lang w:val="fr-FR"/>
        </w:rPr>
      </w:pPr>
    </w:p>
    <w:p w14:paraId="70236E5C" w14:textId="77777777" w:rsidR="00BA23B0" w:rsidRDefault="00661F91" w:rsidP="00BA23B0">
      <w:pPr>
        <w:pStyle w:val="Heading2"/>
      </w:pPr>
      <w:bookmarkStart w:id="4451" w:name="Sit_Ulu_Burun_mob_pds"/>
      <w:r>
        <w:t>s</w:t>
      </w:r>
      <w:r w:rsidR="00BA23B0">
        <w:t>ystèmes comptables</w:t>
      </w:r>
    </w:p>
    <w:bookmarkEnd w:id="4451"/>
    <w:p w14:paraId="1A4DA9E6" w14:textId="69448579" w:rsidR="00BA23B0" w:rsidRPr="00307CE6" w:rsidRDefault="00307CE6" w:rsidP="00242C0F">
      <w:pPr>
        <w:jc w:val="both"/>
        <w:rPr>
          <w:sz w:val="20"/>
          <w:lang w:val="fr-FR"/>
        </w:rPr>
      </w:pPr>
      <w:r w:rsidRPr="00307CE6">
        <w:rPr>
          <w:sz w:val="20"/>
          <w:lang w:val="fr-FR"/>
        </w:rPr>
        <w:fldChar w:fldCharType="begin"/>
      </w:r>
      <w:r w:rsidRPr="00307CE6">
        <w:rPr>
          <w:sz w:val="20"/>
          <w:lang w:val="fr-FR"/>
        </w:rPr>
        <w:instrText xml:space="preserve"> HYPERLINK "Cultures.docx" \l "Cul_Homo_Econ_echang_premonn" </w:instrText>
      </w:r>
      <w:r w:rsidRPr="00307CE6">
        <w:rPr>
          <w:sz w:val="20"/>
          <w:lang w:val="fr-FR"/>
        </w:rPr>
      </w:r>
      <w:r w:rsidRPr="00307CE6">
        <w:rPr>
          <w:sz w:val="20"/>
          <w:lang w:val="fr-FR"/>
        </w:rPr>
        <w:fldChar w:fldCharType="separate"/>
      </w:r>
      <w:r w:rsidRPr="00307CE6">
        <w:rPr>
          <w:rStyle w:val="Hyperlink"/>
          <w:sz w:val="20"/>
          <w:lang w:val="fr-FR"/>
        </w:rPr>
        <w:t>sys. compt.</w:t>
      </w:r>
      <w:r w:rsidRPr="00307CE6">
        <w:rPr>
          <w:sz w:val="20"/>
          <w:lang w:val="fr-FR"/>
        </w:rPr>
        <w:fldChar w:fldCharType="end"/>
      </w:r>
    </w:p>
    <w:p w14:paraId="1E0C5018" w14:textId="77777777" w:rsidR="00307CE6" w:rsidRDefault="00307CE6" w:rsidP="00242C0F">
      <w:pPr>
        <w:jc w:val="both"/>
        <w:rPr>
          <w:lang w:val="fr-FR"/>
        </w:rPr>
      </w:pPr>
    </w:p>
    <w:p w14:paraId="307B9461" w14:textId="77777777" w:rsidR="00BA23B0" w:rsidRDefault="00BA23B0" w:rsidP="00242C0F">
      <w:pPr>
        <w:jc w:val="both"/>
        <w:rPr>
          <w:lang w:val="fr-FR"/>
        </w:rPr>
      </w:pPr>
      <w:r>
        <w:rPr>
          <w:lang w:val="fr-FR"/>
        </w:rPr>
        <w:t>Présence d'écritures, d'un système de mesure, de sceaux, marques sur les lingots, standar</w:t>
      </w:r>
      <w:r w:rsidR="00EA3CE2">
        <w:rPr>
          <w:lang w:val="fr-FR"/>
        </w:rPr>
        <w:t>disation des lingots (BIB 2888)</w:t>
      </w:r>
    </w:p>
    <w:p w14:paraId="0FF80D15" w14:textId="77777777" w:rsidR="00EA3CE2" w:rsidRDefault="00EA3CE2" w:rsidP="00242C0F">
      <w:pPr>
        <w:jc w:val="both"/>
        <w:rPr>
          <w:lang w:val="fr-FR"/>
        </w:rPr>
      </w:pPr>
    </w:p>
    <w:p w14:paraId="3A1A88D0" w14:textId="77777777" w:rsidR="00EA3CE2" w:rsidRPr="0032190F" w:rsidRDefault="00EA3CE2" w:rsidP="00426FF9">
      <w:pPr>
        <w:pStyle w:val="Heading1"/>
      </w:pPr>
      <w:bookmarkStart w:id="4452" w:name="Sit_Gelidonya"/>
      <w:r w:rsidRPr="0032190F">
        <w:t>GELIDONY</w:t>
      </w:r>
      <w:r>
        <w:t>A</w:t>
      </w:r>
    </w:p>
    <w:bookmarkEnd w:id="4452"/>
    <w:p w14:paraId="26FF7785" w14:textId="77777777" w:rsidR="00EA3CE2" w:rsidRPr="00661F91" w:rsidRDefault="00EA3CE2" w:rsidP="00EA3CE2">
      <w:pPr>
        <w:rPr>
          <w:sz w:val="20"/>
          <w:lang w:val="fr-FR"/>
        </w:rPr>
      </w:pPr>
      <w:r w:rsidRPr="00661F91">
        <w:rPr>
          <w:sz w:val="20"/>
          <w:lang w:val="fr-FR"/>
        </w:rPr>
        <w:t>Cape Gelidonya</w:t>
      </w:r>
      <w:r>
        <w:rPr>
          <w:sz w:val="20"/>
          <w:lang w:val="fr-FR"/>
        </w:rPr>
        <w:t>, épave de Gelidonya</w:t>
      </w:r>
    </w:p>
    <w:p w14:paraId="3198E8A2" w14:textId="77777777" w:rsidR="00EA3CE2" w:rsidRDefault="00EA3CE2" w:rsidP="00EA3CE2">
      <w:pPr>
        <w:rPr>
          <w:lang w:val="fr-FR"/>
        </w:rPr>
      </w:pPr>
    </w:p>
    <w:p w14:paraId="522154FC" w14:textId="77777777" w:rsidR="00EA3CE2" w:rsidRDefault="00EA3CE2" w:rsidP="00EA3CE2">
      <w:pPr>
        <w:rPr>
          <w:lang w:val="fr-FR"/>
        </w:rPr>
      </w:pPr>
      <w:r>
        <w:rPr>
          <w:lang w:val="fr-FR"/>
        </w:rPr>
        <w:t xml:space="preserve">Coulé vers 1200 BC (BIB 3050) Commerce régional (BIB 2888) </w:t>
      </w:r>
    </w:p>
    <w:p w14:paraId="63C621FC" w14:textId="77777777" w:rsidR="00EA3CE2" w:rsidRPr="0032190F" w:rsidRDefault="00EA3CE2" w:rsidP="00EA3CE2">
      <w:pPr>
        <w:rPr>
          <w:lang w:val="fr-FR"/>
        </w:rPr>
      </w:pPr>
    </w:p>
    <w:p w14:paraId="4312A39A" w14:textId="5C8AF24B" w:rsidR="00EA3CE2" w:rsidRDefault="00000000" w:rsidP="00EA3CE2">
      <w:pPr>
        <w:jc w:val="both"/>
        <w:rPr>
          <w:lang w:val="fr-FR"/>
        </w:rPr>
      </w:pPr>
      <w:hyperlink r:id="rId10990" w:anchor="Cul_Epaves" w:history="1">
        <w:r w:rsidR="00EA3CE2" w:rsidRPr="002922A5">
          <w:rPr>
            <w:rStyle w:val="Hyperlink"/>
            <w:lang w:val="fr-FR"/>
          </w:rPr>
          <w:t>épave</w:t>
        </w:r>
      </w:hyperlink>
      <w:r w:rsidR="00EA3CE2" w:rsidRPr="0084197F">
        <w:rPr>
          <w:lang w:val="fr-FR"/>
        </w:rPr>
        <w:t xml:space="preserve">. </w:t>
      </w:r>
      <w:r w:rsidR="00EA3CE2" w:rsidRPr="0032190F">
        <w:rPr>
          <w:lang w:val="fr-FR"/>
        </w:rPr>
        <w:t>Ce navire fit naufrage vers la fin du 13</w:t>
      </w:r>
      <w:r w:rsidR="00EA3CE2" w:rsidRPr="0032190F">
        <w:rPr>
          <w:vertAlign w:val="superscript"/>
          <w:lang w:val="fr-FR"/>
        </w:rPr>
        <w:t>e</w:t>
      </w:r>
      <w:r w:rsidR="00EA3CE2" w:rsidRPr="0032190F">
        <w:rPr>
          <w:lang w:val="fr-FR"/>
        </w:rPr>
        <w:t xml:space="preserve"> siècle avant au large du cap de Gelidonya (Turquie), non loin et sur la voie de cabotage empruntée par le navire d’</w:t>
      </w:r>
      <w:r w:rsidR="00953963">
        <w:rPr>
          <w:lang w:val="fr-FR"/>
        </w:rPr>
        <w:t xml:space="preserve"> </w:t>
      </w:r>
      <w:hyperlink w:anchor="Sit_Ulu_Burun" w:history="1">
        <w:r w:rsidR="00EA3CE2" w:rsidRPr="0032190F">
          <w:rPr>
            <w:rStyle w:val="Hyperlink"/>
            <w:lang w:val="fr-FR"/>
          </w:rPr>
          <w:t>Ulu Burun</w:t>
        </w:r>
      </w:hyperlink>
      <w:r w:rsidR="00EA3CE2" w:rsidRPr="0032190F">
        <w:rPr>
          <w:lang w:val="fr-FR"/>
        </w:rPr>
        <w:t xml:space="preserve">. Sa cargaison, outre des outlis agricoles, comprenait de nombreux lingots en </w:t>
      </w:r>
      <w:hyperlink r:id="rId10991" w:anchor="Sit_Cuivre" w:history="1">
        <w:r w:rsidR="00EA3CE2" w:rsidRPr="009A36BA">
          <w:rPr>
            <w:rStyle w:val="Hyperlink"/>
            <w:lang w:val="fr-FR"/>
          </w:rPr>
          <w:t>cuivre</w:t>
        </w:r>
      </w:hyperlink>
      <w:r w:rsidR="00EA3CE2" w:rsidRPr="009A36BA">
        <w:rPr>
          <w:lang w:val="fr-FR"/>
        </w:rPr>
        <w:t xml:space="preserve"> </w:t>
      </w:r>
      <w:r w:rsidR="00EA3CE2" w:rsidRPr="0032190F">
        <w:rPr>
          <w:lang w:val="fr-FR"/>
        </w:rPr>
        <w:t xml:space="preserve">et en </w:t>
      </w:r>
      <w:hyperlink r:id="rId10992" w:anchor="Sit_Etain" w:history="1">
        <w:r w:rsidR="00EA3CE2" w:rsidRPr="009A36BA">
          <w:rPr>
            <w:rStyle w:val="Hyperlink"/>
            <w:lang w:val="fr-FR"/>
          </w:rPr>
          <w:t>étain</w:t>
        </w:r>
      </w:hyperlink>
      <w:r w:rsidR="00EA3CE2" w:rsidRPr="0032190F">
        <w:rPr>
          <w:lang w:val="fr-FR"/>
        </w:rPr>
        <w:t xml:space="preserve"> </w:t>
      </w:r>
      <w:r w:rsidR="00EA3CE2">
        <w:rPr>
          <w:lang w:val="fr-FR"/>
        </w:rPr>
        <w:t>ainsi</w:t>
      </w:r>
      <w:r w:rsidR="00EA3CE2" w:rsidRPr="0032190F">
        <w:rPr>
          <w:lang w:val="fr-FR"/>
        </w:rPr>
        <w:t xml:space="preserve"> que des pièces en bronze au rebut ce qui laisse penser qu’il pourrait avoir hebergé un atelier de métallurgie (BIB 196)</w:t>
      </w:r>
    </w:p>
    <w:p w14:paraId="3D1B29BB" w14:textId="77777777" w:rsidR="00EA3CE2" w:rsidRDefault="00EA3CE2" w:rsidP="00EA3CE2">
      <w:pPr>
        <w:jc w:val="both"/>
        <w:rPr>
          <w:lang w:val="fr-FR"/>
        </w:rPr>
      </w:pPr>
      <w:r>
        <w:rPr>
          <w:lang w:val="fr-FR"/>
        </w:rPr>
        <w:t xml:space="preserve">Les poids et le travail du métal suggèrent que ceux-ci sont fait en même temps (BIB 2888) </w:t>
      </w:r>
    </w:p>
    <w:p w14:paraId="561CBC28" w14:textId="77777777" w:rsidR="00EA3CE2" w:rsidRDefault="00EA3CE2" w:rsidP="00EA3CE2">
      <w:pPr>
        <w:jc w:val="both"/>
        <w:rPr>
          <w:lang w:val="fr-FR"/>
        </w:rPr>
      </w:pPr>
    </w:p>
    <w:p w14:paraId="276B207A" w14:textId="22C99498" w:rsidR="00EA3CE2" w:rsidRPr="0032190F" w:rsidRDefault="00000000" w:rsidP="00EA3CE2">
      <w:pPr>
        <w:jc w:val="both"/>
        <w:rPr>
          <w:lang w:val="fr-FR"/>
        </w:rPr>
      </w:pPr>
      <w:hyperlink r:id="rId10993" w:anchor="Cul_Precoloniale_Obj_ling_peau_boeuf" w:history="1">
        <w:r w:rsidR="00EA3CE2" w:rsidRPr="00EA3CE2">
          <w:rPr>
            <w:rStyle w:val="Hyperlink"/>
            <w:lang w:val="fr-FR"/>
          </w:rPr>
          <w:t>lingots PDB</w:t>
        </w:r>
      </w:hyperlink>
      <w:r w:rsidR="00EA3CE2">
        <w:rPr>
          <w:lang w:val="fr-FR"/>
        </w:rPr>
        <w:t xml:space="preserve"> d'un poid moyen de 20 kg (BIB 3050)</w:t>
      </w:r>
    </w:p>
    <w:p w14:paraId="53C9A8E8" w14:textId="77777777" w:rsidR="00EA3CE2" w:rsidRDefault="00EA3CE2" w:rsidP="00242C0F">
      <w:pPr>
        <w:jc w:val="both"/>
        <w:rPr>
          <w:lang w:val="fr-FR"/>
        </w:rPr>
      </w:pPr>
    </w:p>
    <w:p w14:paraId="7A61BC25" w14:textId="77777777" w:rsidR="0084197F" w:rsidRDefault="0084197F" w:rsidP="00242C0F">
      <w:pPr>
        <w:jc w:val="both"/>
        <w:rPr>
          <w:lang w:val="fr-FR"/>
        </w:rPr>
      </w:pPr>
    </w:p>
    <w:p w14:paraId="127BDEEA" w14:textId="77777777" w:rsidR="0098293D" w:rsidRDefault="0098293D" w:rsidP="00426FF9">
      <w:pPr>
        <w:pStyle w:val="Heading1"/>
      </w:pPr>
      <w:bookmarkStart w:id="4453" w:name="Sit_Sanguinaire_A"/>
      <w:r>
        <w:t>SANGUINAIRE A (LA)</w:t>
      </w:r>
    </w:p>
    <w:bookmarkEnd w:id="4453"/>
    <w:p w14:paraId="35237A12" w14:textId="77777777" w:rsidR="0098293D" w:rsidRDefault="0098293D" w:rsidP="00242C0F">
      <w:pPr>
        <w:jc w:val="both"/>
        <w:rPr>
          <w:lang w:val="fr-FR"/>
        </w:rPr>
      </w:pPr>
    </w:p>
    <w:p w14:paraId="2D0ECDD2" w14:textId="0C853BA8" w:rsidR="0098293D" w:rsidRPr="0098293D" w:rsidRDefault="0098293D" w:rsidP="00242C0F">
      <w:pPr>
        <w:jc w:val="both"/>
        <w:rPr>
          <w:lang w:val="fr-FR"/>
        </w:rPr>
      </w:pPr>
      <w:r w:rsidRPr="0032190F">
        <w:rPr>
          <w:lang w:val="fr-FR"/>
        </w:rPr>
        <w:t>L’</w:t>
      </w:r>
      <w:hyperlink r:id="rId10994" w:anchor="Cul_Epaves" w:history="1">
        <w:r w:rsidRPr="002922A5">
          <w:rPr>
            <w:rStyle w:val="Hyperlink"/>
            <w:lang w:val="fr-FR"/>
          </w:rPr>
          <w:t>épave</w:t>
        </w:r>
      </w:hyperlink>
      <w:r w:rsidRPr="0098293D">
        <w:rPr>
          <w:lang w:val="fr-FR"/>
        </w:rPr>
        <w:t xml:space="preserve"> de La Sanguinaire A</w:t>
      </w:r>
      <w:r>
        <w:rPr>
          <w:lang w:val="fr-FR"/>
        </w:rPr>
        <w:t>, proche d'Ajaccio,</w:t>
      </w:r>
      <w:r w:rsidRPr="0098293D">
        <w:rPr>
          <w:lang w:val="fr-FR"/>
        </w:rPr>
        <w:t xml:space="preserve"> est datée </w:t>
      </w:r>
      <w:r>
        <w:rPr>
          <w:lang w:val="fr-FR"/>
        </w:rPr>
        <w:t>du 3e-2e aec. Elle contenait différents produits comme des amphores de Rhodes ou de la côte Tyrrhenienne, des ling</w:t>
      </w:r>
      <w:r w:rsidR="009A36BA">
        <w:rPr>
          <w:lang w:val="fr-FR"/>
        </w:rPr>
        <w:t>o</w:t>
      </w:r>
      <w:r>
        <w:rPr>
          <w:lang w:val="fr-FR"/>
        </w:rPr>
        <w:t xml:space="preserve">ts de </w:t>
      </w:r>
      <w:hyperlink r:id="rId10995" w:anchor="Sit_Cuivre" w:history="1">
        <w:r w:rsidR="009A36BA" w:rsidRPr="009A36BA">
          <w:rPr>
            <w:rStyle w:val="Hyperlink"/>
            <w:lang w:val="fr-FR"/>
          </w:rPr>
          <w:t>cuivre</w:t>
        </w:r>
      </w:hyperlink>
      <w:r w:rsidR="009A36BA" w:rsidRPr="009A36BA">
        <w:rPr>
          <w:lang w:val="fr-FR"/>
        </w:rPr>
        <w:t xml:space="preserve"> </w:t>
      </w:r>
      <w:r>
        <w:rPr>
          <w:lang w:val="fr-FR"/>
        </w:rPr>
        <w:t>présumés de Chypre et près d'une tonne de verre MP (</w:t>
      </w:r>
      <w:r w:rsidRPr="0098293D">
        <w:rPr>
          <w:i/>
          <w:lang w:val="fr-FR"/>
        </w:rPr>
        <w:t>raw glass</w:t>
      </w:r>
      <w:r>
        <w:rPr>
          <w:lang w:val="fr-FR"/>
        </w:rPr>
        <w:t>) issue de différents ateliers. Cette épave illustre le commerce par cabotage (</w:t>
      </w:r>
      <w:r w:rsidRPr="0098293D">
        <w:rPr>
          <w:i/>
          <w:lang w:val="fr-FR"/>
        </w:rPr>
        <w:t>coasting trade</w:t>
      </w:r>
      <w:r>
        <w:rPr>
          <w:lang w:val="fr-FR"/>
        </w:rPr>
        <w:t>) (BIB C. Filet et al. com. pers.)</w:t>
      </w:r>
    </w:p>
    <w:p w14:paraId="2BFABD7E" w14:textId="77777777" w:rsidR="006D7D1A" w:rsidRPr="0032190F" w:rsidRDefault="006D7D1A" w:rsidP="00242C0F">
      <w:pPr>
        <w:jc w:val="both"/>
        <w:rPr>
          <w:lang w:val="fr-FR"/>
        </w:rPr>
      </w:pPr>
    </w:p>
    <w:p w14:paraId="4D445A32" w14:textId="77777777" w:rsidR="006D7D1A" w:rsidRPr="0032190F" w:rsidRDefault="006D7D1A" w:rsidP="00426FF9">
      <w:pPr>
        <w:pStyle w:val="Heading1"/>
      </w:pPr>
      <w:bookmarkStart w:id="4454" w:name="Sit_Pabuc_Burnu"/>
      <w:r w:rsidRPr="0032190F">
        <w:t>PABUC BURNU</w:t>
      </w:r>
    </w:p>
    <w:bookmarkEnd w:id="4454"/>
    <w:p w14:paraId="52451EAF" w14:textId="77777777" w:rsidR="006D7D1A" w:rsidRPr="0032190F" w:rsidRDefault="006D7D1A" w:rsidP="00242C0F">
      <w:pPr>
        <w:jc w:val="both"/>
        <w:rPr>
          <w:lang w:val="fr-FR"/>
        </w:rPr>
      </w:pPr>
    </w:p>
    <w:p w14:paraId="40B6F657" w14:textId="775B700D" w:rsidR="006D7D1A" w:rsidRPr="0032190F" w:rsidRDefault="006D7D1A" w:rsidP="00242C0F">
      <w:pPr>
        <w:jc w:val="both"/>
        <w:rPr>
          <w:lang w:val="fr-FR"/>
        </w:rPr>
      </w:pPr>
      <w:r w:rsidRPr="0032190F">
        <w:rPr>
          <w:lang w:val="fr-FR"/>
        </w:rPr>
        <w:t>L’</w:t>
      </w:r>
      <w:hyperlink r:id="rId10996" w:anchor="Cul_Epaves" w:history="1">
        <w:r w:rsidR="002922A5" w:rsidRPr="002922A5">
          <w:rPr>
            <w:rStyle w:val="Hyperlink"/>
            <w:lang w:val="fr-FR"/>
          </w:rPr>
          <w:t>épave</w:t>
        </w:r>
      </w:hyperlink>
      <w:r w:rsidRPr="0032190F">
        <w:rPr>
          <w:lang w:val="fr-FR"/>
        </w:rPr>
        <w:t xml:space="preserve"> de Pabuç Burnu, trouvée en Méditerranée illustre les techniques de navigation durant la préhistoire égéenne (BIB 2101). Ce bateau est proche typologiquement de celui découvert à Chypre et daté de ca. 300 BC (dont le </w:t>
      </w:r>
      <w:r w:rsidRPr="0032190F">
        <w:rPr>
          <w:i/>
          <w:lang w:val="fr-FR"/>
        </w:rPr>
        <w:t>Kyrenia II</w:t>
      </w:r>
      <w:r w:rsidRPr="0032190F">
        <w:rPr>
          <w:lang w:val="fr-FR"/>
        </w:rPr>
        <w:t xml:space="preserve"> est la réplique) (BIB 2101 p. 3304). Datée du 6</w:t>
      </w:r>
      <w:r w:rsidRPr="0032190F">
        <w:rPr>
          <w:vertAlign w:val="superscript"/>
          <w:lang w:val="fr-FR"/>
        </w:rPr>
        <w:t>e</w:t>
      </w:r>
      <w:r w:rsidRPr="0032190F">
        <w:rPr>
          <w:lang w:val="fr-FR"/>
        </w:rPr>
        <w:t xml:space="preserve"> s. aec (époque Archaïque), trouvée au </w:t>
      </w:r>
      <w:r w:rsidRPr="0032190F">
        <w:rPr>
          <w:i/>
          <w:lang w:val="fr-FR"/>
        </w:rPr>
        <w:t>lost east</w:t>
      </w:r>
      <w:r w:rsidRPr="0032190F">
        <w:rPr>
          <w:lang w:val="fr-FR"/>
        </w:rPr>
        <w:t xml:space="preserve"> (sic) de Bodrum, en Egée du sud-est, contenait 260 amphores dont les 2/3 peuvent être attribuées aux ateliers de Bodrum proches d’Halicarnasse</w:t>
      </w:r>
      <w:r w:rsidR="00BE7940" w:rsidRPr="0032190F">
        <w:rPr>
          <w:lang w:val="fr-FR"/>
        </w:rPr>
        <w:t>.</w:t>
      </w:r>
    </w:p>
    <w:p w14:paraId="46154E7B" w14:textId="77777777" w:rsidR="00B27D2E" w:rsidRPr="0032190F" w:rsidRDefault="00B27D2E" w:rsidP="00242C0F">
      <w:pPr>
        <w:jc w:val="both"/>
        <w:rPr>
          <w:lang w:val="fr-FR"/>
        </w:rPr>
      </w:pPr>
    </w:p>
    <w:p w14:paraId="3A70AD95" w14:textId="77777777" w:rsidR="00B27D2E" w:rsidRPr="0032190F" w:rsidRDefault="00B27D2E" w:rsidP="00426FF9">
      <w:pPr>
        <w:pStyle w:val="Heading1"/>
      </w:pPr>
      <w:bookmarkStart w:id="4455" w:name="Sit_Salamine_Chypre"/>
      <w:r w:rsidRPr="0032190F">
        <w:t>SALAMINE DE CHYPRE</w:t>
      </w:r>
    </w:p>
    <w:bookmarkEnd w:id="4455"/>
    <w:p w14:paraId="0FC0125C" w14:textId="77777777" w:rsidR="00B27D2E" w:rsidRPr="0032190F" w:rsidRDefault="00B27D2E" w:rsidP="00242C0F">
      <w:pPr>
        <w:jc w:val="both"/>
        <w:rPr>
          <w:lang w:val="fr-FR"/>
        </w:rPr>
      </w:pPr>
    </w:p>
    <w:p w14:paraId="568D161B" w14:textId="77777777" w:rsidR="00BE7940" w:rsidRPr="0032190F" w:rsidRDefault="00B27D2E" w:rsidP="00242C0F">
      <w:pPr>
        <w:jc w:val="both"/>
        <w:rPr>
          <w:lang w:val="fr-FR"/>
        </w:rPr>
      </w:pPr>
      <w:r w:rsidRPr="0032190F">
        <w:rPr>
          <w:lang w:val="fr-FR"/>
        </w:rPr>
        <w:t>La tombe archaïque de Salamine (Chypre) a livré un scarabée au cartouche du pharaon lybien Osorkon I (11</w:t>
      </w:r>
      <w:r w:rsidRPr="0032190F">
        <w:rPr>
          <w:vertAlign w:val="superscript"/>
          <w:lang w:val="fr-FR"/>
        </w:rPr>
        <w:t>e</w:t>
      </w:r>
      <w:r w:rsidRPr="0032190F">
        <w:rPr>
          <w:lang w:val="fr-FR"/>
        </w:rPr>
        <w:t>/10</w:t>
      </w:r>
      <w:r w:rsidRPr="0032190F">
        <w:rPr>
          <w:vertAlign w:val="superscript"/>
          <w:lang w:val="fr-FR"/>
        </w:rPr>
        <w:t>e</w:t>
      </w:r>
      <w:r w:rsidRPr="0032190F">
        <w:rPr>
          <w:lang w:val="fr-FR"/>
        </w:rPr>
        <w:t xml:space="preserve"> s. aec) (BIB 2116 p. 179). </w:t>
      </w:r>
    </w:p>
    <w:p w14:paraId="7D95FCF8" w14:textId="77777777" w:rsidR="00B27D2E" w:rsidRPr="0032190F" w:rsidRDefault="00B27D2E" w:rsidP="00B27D2E">
      <w:pPr>
        <w:jc w:val="both"/>
        <w:rPr>
          <w:lang w:val="fr-FR"/>
        </w:rPr>
      </w:pPr>
      <w:r w:rsidRPr="0032190F">
        <w:rPr>
          <w:lang w:val="fr-FR"/>
        </w:rPr>
        <w:t>Les « tombes royales » d</w:t>
      </w:r>
      <w:r w:rsidR="009C67EF" w:rsidRPr="0032190F">
        <w:rPr>
          <w:lang w:val="fr-FR"/>
        </w:rPr>
        <w:t>u</w:t>
      </w:r>
      <w:r w:rsidRPr="0032190F">
        <w:rPr>
          <w:lang w:val="fr-FR"/>
        </w:rPr>
        <w:t xml:space="preserve"> Géométrique montrent :</w:t>
      </w:r>
    </w:p>
    <w:p w14:paraId="7E16BD43" w14:textId="6FED37D2" w:rsidR="00B27D2E" w:rsidRPr="0032190F" w:rsidRDefault="00B27D2E" w:rsidP="00B27D2E">
      <w:pPr>
        <w:ind w:firstLine="709"/>
        <w:jc w:val="both"/>
        <w:rPr>
          <w:lang w:val="fr-FR"/>
        </w:rPr>
      </w:pPr>
      <w:r w:rsidRPr="0032190F">
        <w:rPr>
          <w:lang w:val="fr-FR"/>
        </w:rPr>
        <w:t xml:space="preserve">- des rites proches de ceux de </w:t>
      </w:r>
      <w:hyperlink r:id="rId10997" w:anchor="Sit_Joya_fun_t17" w:history="1">
        <w:r w:rsidR="002141FA" w:rsidRPr="002141FA">
          <w:rPr>
            <w:rStyle w:val="Hyperlink"/>
            <w:lang w:val="fr-FR"/>
          </w:rPr>
          <w:t>Joy</w:t>
        </w:r>
        <w:r w:rsidR="002141FA">
          <w:rPr>
            <w:rStyle w:val="Hyperlink"/>
            <w:lang w:val="fr-FR"/>
          </w:rPr>
          <w:t>a t. 17</w:t>
        </w:r>
      </w:hyperlink>
      <w:r w:rsidRPr="0032190F">
        <w:rPr>
          <w:lang w:val="fr-FR"/>
        </w:rPr>
        <w:t>;</w:t>
      </w:r>
    </w:p>
    <w:p w14:paraId="4967A741" w14:textId="175B584B" w:rsidR="00B27D2E" w:rsidRPr="00566234" w:rsidRDefault="00B27D2E" w:rsidP="00B27D2E">
      <w:pPr>
        <w:ind w:firstLine="709"/>
        <w:jc w:val="both"/>
        <w:rPr>
          <w:i/>
          <w:lang w:val="es-ES"/>
        </w:rPr>
      </w:pPr>
      <w:r w:rsidRPr="00566234">
        <w:rPr>
          <w:lang w:val="es-ES"/>
        </w:rPr>
        <w:t xml:space="preserve">- des correspondances avec le char funéraire figuré à </w:t>
      </w:r>
      <w:hyperlink r:id="rId10998" w:anchor="Sit_Cancho_Roano" w:history="1">
        <w:r w:rsidRPr="00566234">
          <w:rPr>
            <w:rStyle w:val="Hyperlink"/>
            <w:lang w:val="es-ES"/>
          </w:rPr>
          <w:t>Cancho Roano</w:t>
        </w:r>
      </w:hyperlink>
      <w:r w:rsidRPr="00566234">
        <w:rPr>
          <w:lang w:val="es-ES"/>
        </w:rPr>
        <w:t xml:space="preserve"> (</w:t>
      </w:r>
      <w:r w:rsidRPr="00566234">
        <w:rPr>
          <w:i/>
          <w:lang w:val="es-ES"/>
        </w:rPr>
        <w:t>el carro funerario</w:t>
      </w:r>
    </w:p>
    <w:p w14:paraId="28884274" w14:textId="77777777" w:rsidR="00B27D2E" w:rsidRPr="00566234" w:rsidRDefault="00B27D2E" w:rsidP="00B27D2E">
      <w:pPr>
        <w:ind w:firstLine="709"/>
        <w:jc w:val="both"/>
        <w:rPr>
          <w:lang w:val="es-ES"/>
        </w:rPr>
      </w:pPr>
      <w:r w:rsidRPr="00566234">
        <w:rPr>
          <w:i/>
          <w:lang w:val="es-ES"/>
        </w:rPr>
        <w:t>representado en la cara principal de un dado de lidita aparecido en Cancho Roano</w:t>
      </w:r>
      <w:r w:rsidRPr="00566234">
        <w:rPr>
          <w:lang w:val="es-ES"/>
        </w:rPr>
        <w:t xml:space="preserve">) </w:t>
      </w:r>
    </w:p>
    <w:p w14:paraId="0E6A2DD1" w14:textId="25C6E09B" w:rsidR="00B27D2E" w:rsidRPr="0032190F" w:rsidRDefault="00B27D2E" w:rsidP="00B27D2E">
      <w:pPr>
        <w:ind w:firstLine="709"/>
        <w:jc w:val="both"/>
        <w:rPr>
          <w:lang w:val="fr-FR"/>
        </w:rPr>
      </w:pPr>
      <w:r w:rsidRPr="0032190F">
        <w:rPr>
          <w:lang w:val="fr-FR"/>
        </w:rPr>
        <w:t>- des ressemblances, surtout, avec la stèle d’</w:t>
      </w:r>
      <w:hyperlink r:id="rId10999" w:anchor="Sit_Ategua" w:history="1">
        <w:r w:rsidRPr="0032190F">
          <w:rPr>
            <w:rStyle w:val="Hyperlink"/>
            <w:lang w:val="fr-FR"/>
          </w:rPr>
          <w:t>Ategua</w:t>
        </w:r>
      </w:hyperlink>
      <w:r w:rsidRPr="0032190F">
        <w:rPr>
          <w:lang w:val="fr-FR"/>
        </w:rPr>
        <w:t> ;</w:t>
      </w:r>
    </w:p>
    <w:p w14:paraId="1A6C5DF4" w14:textId="77777777" w:rsidR="00B27D2E" w:rsidRPr="0032190F" w:rsidRDefault="00B27D2E" w:rsidP="00B27D2E">
      <w:pPr>
        <w:jc w:val="both"/>
        <w:rPr>
          <w:lang w:val="fr-FR"/>
        </w:rPr>
      </w:pPr>
      <w:r w:rsidRPr="0032190F">
        <w:rPr>
          <w:lang w:val="fr-FR"/>
        </w:rPr>
        <w:t>(BIB 2214 p. 54)</w:t>
      </w:r>
    </w:p>
    <w:p w14:paraId="4A5D27DE" w14:textId="20979CF3" w:rsidR="00B27D2E" w:rsidRDefault="00B27D2E" w:rsidP="00242C0F">
      <w:pPr>
        <w:jc w:val="both"/>
        <w:rPr>
          <w:lang w:val="fr-FR"/>
        </w:rPr>
      </w:pPr>
      <w:r w:rsidRPr="0032190F">
        <w:rPr>
          <w:lang w:val="fr-FR"/>
        </w:rPr>
        <w:t xml:space="preserve">La nécropole de Salamine [Protohistoire] a livré un char à deux roues rayonnées (char A7) (BIB 1995 fig. 22) v. </w:t>
      </w:r>
      <w:hyperlink r:id="rId11000" w:anchor="Cul_Precoloniale_Obj_char_2_roues" w:history="1">
        <w:r w:rsidRPr="0032190F">
          <w:rPr>
            <w:rStyle w:val="Hyperlink"/>
            <w:lang w:val="fr-FR"/>
          </w:rPr>
          <w:t>précoloniale</w:t>
        </w:r>
      </w:hyperlink>
      <w:r w:rsidRPr="0032190F">
        <w:rPr>
          <w:lang w:val="fr-FR"/>
        </w:rPr>
        <w:t xml:space="preserve"> (SS BIB)</w:t>
      </w:r>
    </w:p>
    <w:p w14:paraId="736CD2E4" w14:textId="30E37302" w:rsidR="008D3F13" w:rsidRDefault="008D3F13" w:rsidP="00242C0F">
      <w:pPr>
        <w:jc w:val="both"/>
        <w:rPr>
          <w:lang w:val="fr-FR"/>
        </w:rPr>
      </w:pPr>
    </w:p>
    <w:p w14:paraId="20BFE912" w14:textId="37BF097D" w:rsidR="008D3F13" w:rsidRDefault="008D3F13" w:rsidP="008D3F13">
      <w:pPr>
        <w:pStyle w:val="Heading2"/>
      </w:pPr>
      <w:r>
        <w:t>tombes</w:t>
      </w:r>
    </w:p>
    <w:p w14:paraId="36DBC306" w14:textId="27D58304" w:rsidR="008D3F13" w:rsidRDefault="008D3F13" w:rsidP="00242C0F">
      <w:pPr>
        <w:jc w:val="both"/>
        <w:rPr>
          <w:lang w:val="fr-FR"/>
        </w:rPr>
      </w:pPr>
    </w:p>
    <w:p w14:paraId="450FEF05" w14:textId="2D576E7F" w:rsidR="008D3F13" w:rsidRDefault="008D3F13" w:rsidP="008D3F13">
      <w:pPr>
        <w:pStyle w:val="Heading3"/>
      </w:pPr>
      <w:r>
        <w:t>t.3</w:t>
      </w:r>
    </w:p>
    <w:p w14:paraId="6C860354" w14:textId="6C3AA480" w:rsidR="008D3F13" w:rsidRPr="0032190F" w:rsidRDefault="008D3F13" w:rsidP="00242C0F">
      <w:pPr>
        <w:jc w:val="both"/>
        <w:rPr>
          <w:lang w:val="fr-FR"/>
        </w:rPr>
      </w:pPr>
      <w:r w:rsidRPr="00F03B54">
        <w:rPr>
          <w:lang w:val="fr-FR" w:eastAsia="en-GB"/>
        </w:rPr>
        <w:t>Un bouclier rond en bronze trouvé dans une tombe cypro-archéenne à Salamine (Tombe 3) a un diamètre de 56 cm</w:t>
      </w:r>
      <w:r>
        <w:rPr>
          <w:lang w:val="fr-FR" w:eastAsia="en-GB"/>
        </w:rPr>
        <w:t xml:space="preserve"> (BIB 3624)</w:t>
      </w:r>
    </w:p>
    <w:p w14:paraId="72CF3B66" w14:textId="77777777" w:rsidR="005927D5" w:rsidRPr="0032190F" w:rsidRDefault="005927D5" w:rsidP="00242C0F">
      <w:pPr>
        <w:jc w:val="both"/>
        <w:rPr>
          <w:lang w:val="fr-FR"/>
        </w:rPr>
      </w:pPr>
    </w:p>
    <w:p w14:paraId="1326AA66" w14:textId="00BEA89E" w:rsidR="005927D5" w:rsidRPr="0032190F" w:rsidRDefault="005927D5" w:rsidP="008D3F13">
      <w:pPr>
        <w:pStyle w:val="Heading3"/>
      </w:pPr>
      <w:bookmarkStart w:id="4456" w:name="Sit_Salamine_Chypre_t79"/>
      <w:r w:rsidRPr="0032190F">
        <w:t>t.79</w:t>
      </w:r>
    </w:p>
    <w:bookmarkEnd w:id="4456"/>
    <w:p w14:paraId="4D63C5B9" w14:textId="77777777" w:rsidR="005927D5" w:rsidRPr="0032190F" w:rsidRDefault="005927D5" w:rsidP="00242C0F">
      <w:pPr>
        <w:jc w:val="both"/>
        <w:rPr>
          <w:lang w:val="fr-FR"/>
        </w:rPr>
      </w:pPr>
      <w:r w:rsidRPr="0032190F">
        <w:rPr>
          <w:lang w:val="fr-FR"/>
        </w:rPr>
        <w:t>Datant de -700, sans équivalent à Chypre. On y a retrouvé des objets syro-palestiniens, témoins de la présence de phénicien</w:t>
      </w:r>
      <w:r w:rsidR="009C67EF" w:rsidRPr="0032190F">
        <w:rPr>
          <w:lang w:val="fr-FR"/>
        </w:rPr>
        <w:t>s</w:t>
      </w:r>
      <w:r w:rsidRPr="0032190F">
        <w:rPr>
          <w:lang w:val="fr-FR"/>
        </w:rPr>
        <w:t> : chaudron en bronze, trépied, bige et quadrige … (SS BIB)</w:t>
      </w:r>
    </w:p>
    <w:p w14:paraId="07A52CAB" w14:textId="77777777" w:rsidR="009C67EF" w:rsidRPr="0032190F" w:rsidRDefault="009C67EF" w:rsidP="009C67EF">
      <w:pPr>
        <w:jc w:val="both"/>
        <w:rPr>
          <w:lang w:val="fr-FR"/>
        </w:rPr>
      </w:pPr>
      <w:r w:rsidRPr="0032190F">
        <w:rPr>
          <w:lang w:val="fr-FR"/>
        </w:rPr>
        <w:t xml:space="preserve">Char </w:t>
      </w:r>
      <w:r w:rsidRPr="009C67EF">
        <w:rPr>
          <w:rFonts w:ascii="Symbol" w:hAnsi="Symbol"/>
        </w:rPr>
        <w:t></w:t>
      </w:r>
      <w:r w:rsidRPr="0032190F">
        <w:rPr>
          <w:lang w:val="fr-FR"/>
        </w:rPr>
        <w:t>, tombe 79, nécropole de Salamine (Chypre), Géométrique chypriote III, vers 700 BC (SS BIB)</w:t>
      </w:r>
    </w:p>
    <w:p w14:paraId="66AF4328" w14:textId="77777777" w:rsidR="005927D5" w:rsidRPr="0032190F" w:rsidRDefault="005927D5" w:rsidP="00242C0F">
      <w:pPr>
        <w:jc w:val="both"/>
        <w:rPr>
          <w:lang w:val="fr-FR"/>
        </w:rPr>
      </w:pPr>
    </w:p>
    <w:p w14:paraId="6CB047B8" w14:textId="77777777" w:rsidR="00BE7940" w:rsidRPr="0032190F" w:rsidRDefault="00BE7940" w:rsidP="00426FF9">
      <w:pPr>
        <w:pStyle w:val="Heading1"/>
      </w:pPr>
      <w:bookmarkStart w:id="4457" w:name="Sit_Salamine"/>
      <w:r w:rsidRPr="0032190F">
        <w:t>SALAMINE</w:t>
      </w:r>
    </w:p>
    <w:bookmarkEnd w:id="4457"/>
    <w:p w14:paraId="41BC5727" w14:textId="77777777" w:rsidR="00BE7940" w:rsidRPr="0032190F" w:rsidRDefault="00BE7940" w:rsidP="00242C0F">
      <w:pPr>
        <w:jc w:val="both"/>
        <w:rPr>
          <w:lang w:val="fr-FR"/>
        </w:rPr>
      </w:pPr>
    </w:p>
    <w:p w14:paraId="71685000" w14:textId="77777777" w:rsidR="001D734F" w:rsidRPr="0032190F" w:rsidRDefault="000321E3" w:rsidP="00242C0F">
      <w:pPr>
        <w:jc w:val="both"/>
        <w:rPr>
          <w:lang w:val="fr-FR"/>
        </w:rPr>
      </w:pPr>
      <w:r w:rsidRPr="0032190F">
        <w:rPr>
          <w:lang w:val="fr-FR"/>
        </w:rPr>
        <w:t>Île d’Attique qui ferme la baie d’Eleusis</w:t>
      </w:r>
      <w:r w:rsidR="00797631" w:rsidRPr="0032190F">
        <w:rPr>
          <w:lang w:val="fr-FR"/>
        </w:rPr>
        <w:t xml:space="preserve"> (Grèce)</w:t>
      </w:r>
      <w:r w:rsidRPr="0032190F">
        <w:rPr>
          <w:lang w:val="fr-FR"/>
        </w:rPr>
        <w:t xml:space="preserve"> (wiki). </w:t>
      </w:r>
    </w:p>
    <w:p w14:paraId="49D2123A" w14:textId="77777777" w:rsidR="000321E3" w:rsidRPr="0032190F" w:rsidRDefault="000321E3" w:rsidP="00242C0F">
      <w:pPr>
        <w:jc w:val="both"/>
        <w:rPr>
          <w:lang w:val="fr-FR"/>
        </w:rPr>
      </w:pPr>
    </w:p>
    <w:p w14:paraId="1B120939" w14:textId="77777777" w:rsidR="000321E3" w:rsidRPr="0032190F" w:rsidRDefault="000321E3" w:rsidP="00242C0F">
      <w:pPr>
        <w:jc w:val="both"/>
        <w:rPr>
          <w:lang w:val="fr-FR"/>
        </w:rPr>
      </w:pPr>
      <w:r w:rsidRPr="0032190F">
        <w:rPr>
          <w:lang w:val="fr-FR"/>
        </w:rPr>
        <w:t>v. bataille de Salamine (480 aec)</w:t>
      </w:r>
    </w:p>
    <w:p w14:paraId="1DF8947E" w14:textId="77777777" w:rsidR="00F93BD2" w:rsidRPr="0032190F" w:rsidRDefault="00F93BD2" w:rsidP="00242C0F">
      <w:pPr>
        <w:jc w:val="both"/>
        <w:rPr>
          <w:lang w:val="fr-FR"/>
        </w:rPr>
      </w:pPr>
    </w:p>
    <w:p w14:paraId="646575DF" w14:textId="77777777" w:rsidR="00F93BD2" w:rsidRPr="0032190F" w:rsidRDefault="00F93BD2" w:rsidP="00426FF9">
      <w:pPr>
        <w:pStyle w:val="Heading1"/>
      </w:pPr>
      <w:bookmarkStart w:id="4458" w:name="Sit_Paphos"/>
      <w:r w:rsidRPr="0032190F">
        <w:t>PAPHOS</w:t>
      </w:r>
    </w:p>
    <w:bookmarkEnd w:id="4458"/>
    <w:p w14:paraId="2367CC85" w14:textId="77777777" w:rsidR="00F93BD2" w:rsidRPr="0032190F" w:rsidRDefault="00F93BD2" w:rsidP="00242C0F">
      <w:pPr>
        <w:jc w:val="both"/>
        <w:rPr>
          <w:lang w:val="fr-FR"/>
        </w:rPr>
      </w:pPr>
    </w:p>
    <w:p w14:paraId="601DE25B" w14:textId="77777777" w:rsidR="00F93BD2" w:rsidRDefault="00F93BD2" w:rsidP="00242C0F">
      <w:pPr>
        <w:jc w:val="both"/>
        <w:rPr>
          <w:lang w:val="fr-FR"/>
        </w:rPr>
      </w:pPr>
      <w:r w:rsidRPr="0032190F">
        <w:rPr>
          <w:lang w:val="fr-FR"/>
        </w:rPr>
        <w:t>Pafos. Port antique de Chypre dont un des deux port aurait été submergé, v. Larnaka (BIB Curakalan P. et Hanus K., S03, CAA 2016)</w:t>
      </w:r>
    </w:p>
    <w:p w14:paraId="7581A74E" w14:textId="77777777" w:rsidR="00EA3CE2" w:rsidRPr="0032190F" w:rsidRDefault="00EA3CE2" w:rsidP="00242C0F">
      <w:pPr>
        <w:jc w:val="both"/>
        <w:rPr>
          <w:lang w:val="fr-FR"/>
        </w:rPr>
      </w:pPr>
    </w:p>
    <w:p w14:paraId="09FC4AE8" w14:textId="77777777" w:rsidR="00F93BD2" w:rsidRPr="0032190F" w:rsidRDefault="00F93BD2" w:rsidP="00426FF9">
      <w:pPr>
        <w:pStyle w:val="Heading1"/>
      </w:pPr>
      <w:bookmarkStart w:id="4459" w:name="Sit_Larnaka"/>
      <w:r w:rsidRPr="0032190F">
        <w:t>LARNAKA</w:t>
      </w:r>
      <w:bookmarkEnd w:id="4459"/>
    </w:p>
    <w:p w14:paraId="2ED26B97" w14:textId="77777777" w:rsidR="00F93BD2" w:rsidRPr="0032190F" w:rsidRDefault="00F93BD2" w:rsidP="00242C0F">
      <w:pPr>
        <w:jc w:val="both"/>
        <w:rPr>
          <w:lang w:val="fr-FR"/>
        </w:rPr>
      </w:pPr>
    </w:p>
    <w:p w14:paraId="59765A5E" w14:textId="666E08D2" w:rsidR="00F93BD2" w:rsidRPr="0032190F" w:rsidRDefault="00F93BD2" w:rsidP="00242C0F">
      <w:pPr>
        <w:jc w:val="both"/>
        <w:rPr>
          <w:lang w:val="fr-FR"/>
        </w:rPr>
      </w:pPr>
      <w:r w:rsidRPr="0032190F">
        <w:rPr>
          <w:lang w:val="fr-FR"/>
        </w:rPr>
        <w:lastRenderedPageBreak/>
        <w:t>Larnaca. Anciennement Kition (Kiteon). Fondé au 13</w:t>
      </w:r>
      <w:r w:rsidRPr="0032190F">
        <w:rPr>
          <w:vertAlign w:val="superscript"/>
          <w:lang w:val="fr-FR"/>
        </w:rPr>
        <w:t>e</w:t>
      </w:r>
      <w:r w:rsidRPr="0032190F">
        <w:rPr>
          <w:lang w:val="fr-FR"/>
        </w:rPr>
        <w:t xml:space="preserve"> s. aec puis colonie phénicienne (wiki). Site côtier (Chypre) atteste d’une remontée du niveau des eaux (BIB Curakalan P. et Hanus K., S03, CAA 2016). Fort tremblement de terre en 76 </w:t>
      </w:r>
      <w:r w:rsidRPr="0032190F">
        <w:rPr>
          <w:smallCaps/>
          <w:lang w:val="fr-FR"/>
        </w:rPr>
        <w:t>ad</w:t>
      </w:r>
      <w:r w:rsidRPr="0032190F">
        <w:rPr>
          <w:lang w:val="fr-FR"/>
        </w:rPr>
        <w:t xml:space="preserve"> puis en 322 et 342 </w:t>
      </w:r>
      <w:r w:rsidRPr="0032190F">
        <w:rPr>
          <w:smallCaps/>
          <w:lang w:val="fr-FR"/>
        </w:rPr>
        <w:t>ad</w:t>
      </w:r>
      <w:r w:rsidRPr="0032190F">
        <w:rPr>
          <w:lang w:val="fr-FR"/>
        </w:rPr>
        <w:t xml:space="preserve">qui causala destruction de la ville, de </w:t>
      </w:r>
      <w:hyperlink r:id="rId11001" w:anchor="Sit_Paphos" w:history="1">
        <w:r w:rsidRPr="0032190F">
          <w:rPr>
            <w:rStyle w:val="Hyperlink"/>
            <w:lang w:val="fr-FR"/>
          </w:rPr>
          <w:t>Paphos</w:t>
        </w:r>
      </w:hyperlink>
      <w:r w:rsidRPr="0032190F">
        <w:rPr>
          <w:lang w:val="fr-FR"/>
        </w:rPr>
        <w:t xml:space="preserve"> et de </w:t>
      </w:r>
      <w:hyperlink r:id="rId11002" w:anchor="Sit_Salamine_Chypre" w:history="1">
        <w:r w:rsidRPr="0032190F">
          <w:rPr>
            <w:rStyle w:val="Hyperlink"/>
            <w:lang w:val="fr-FR"/>
          </w:rPr>
          <w:t>Salamine</w:t>
        </w:r>
      </w:hyperlink>
      <w:r w:rsidRPr="0032190F">
        <w:rPr>
          <w:lang w:val="fr-FR"/>
        </w:rPr>
        <w:t xml:space="preserve"> (wiki)</w:t>
      </w:r>
    </w:p>
    <w:p w14:paraId="2C75B22C" w14:textId="77777777" w:rsidR="00BF4A67" w:rsidRPr="0032190F" w:rsidRDefault="00BF4A67" w:rsidP="00242C0F">
      <w:pPr>
        <w:jc w:val="both"/>
        <w:rPr>
          <w:lang w:val="fr-FR"/>
        </w:rPr>
      </w:pPr>
    </w:p>
    <w:p w14:paraId="3A411CA6" w14:textId="77777777" w:rsidR="00BF4A67" w:rsidRPr="0032190F" w:rsidRDefault="00BF4A67" w:rsidP="00BF4A67">
      <w:pPr>
        <w:jc w:val="both"/>
        <w:rPr>
          <w:lang w:val="fr-FR"/>
        </w:rPr>
      </w:pPr>
      <w:r w:rsidRPr="0032190F">
        <w:rPr>
          <w:lang w:val="fr-FR"/>
        </w:rPr>
        <w:t xml:space="preserve">Un support sur roue, ou base roulante datée de la fin du </w:t>
      </w:r>
      <w:r w:rsidR="002D1AD2">
        <w:rPr>
          <w:lang w:val="fr-FR"/>
        </w:rPr>
        <w:t>13e</w:t>
      </w:r>
      <w:r w:rsidRPr="0032190F">
        <w:rPr>
          <w:lang w:val="fr-FR"/>
        </w:rPr>
        <w:t xml:space="preserve"> siècle avant J.-C. y a été trouvée (bib internet)</w:t>
      </w:r>
    </w:p>
    <w:p w14:paraId="6EF4DDE6" w14:textId="77777777" w:rsidR="009A4086" w:rsidRPr="0032190F" w:rsidRDefault="009A4086" w:rsidP="00242C0F">
      <w:pPr>
        <w:jc w:val="both"/>
        <w:rPr>
          <w:lang w:val="fr-FR"/>
        </w:rPr>
      </w:pPr>
    </w:p>
    <w:p w14:paraId="42F1B957" w14:textId="77777777" w:rsidR="009A4086" w:rsidRPr="0032190F" w:rsidRDefault="009A4086" w:rsidP="00426FF9">
      <w:pPr>
        <w:pStyle w:val="Heading1"/>
      </w:pPr>
      <w:bookmarkStart w:id="4460" w:name="Sit_Idalium"/>
      <w:r w:rsidRPr="0032190F">
        <w:t>IDALIUM</w:t>
      </w:r>
    </w:p>
    <w:bookmarkEnd w:id="4460"/>
    <w:p w14:paraId="4E6010F3" w14:textId="77777777" w:rsidR="009A4086" w:rsidRPr="002D1AD2" w:rsidRDefault="000C51D6" w:rsidP="00242C0F">
      <w:pPr>
        <w:jc w:val="both"/>
        <w:rPr>
          <w:sz w:val="20"/>
          <w:lang w:val="fr-FR"/>
        </w:rPr>
      </w:pPr>
      <w:r w:rsidRPr="002D1AD2">
        <w:rPr>
          <w:sz w:val="20"/>
          <w:lang w:val="fr-FR"/>
        </w:rPr>
        <w:t>Idalion</w:t>
      </w:r>
    </w:p>
    <w:p w14:paraId="56772C04" w14:textId="77777777" w:rsidR="000C51D6" w:rsidRPr="0032190F" w:rsidRDefault="000C51D6" w:rsidP="00242C0F">
      <w:pPr>
        <w:jc w:val="both"/>
        <w:rPr>
          <w:lang w:val="fr-FR"/>
        </w:rPr>
      </w:pPr>
    </w:p>
    <w:p w14:paraId="34E08B51" w14:textId="3636AA4F" w:rsidR="009A4086" w:rsidRDefault="009A4086" w:rsidP="00242C0F">
      <w:pPr>
        <w:jc w:val="both"/>
        <w:rPr>
          <w:lang w:val="fr-FR"/>
        </w:rPr>
      </w:pPr>
      <w:r w:rsidRPr="0032190F">
        <w:rPr>
          <w:lang w:val="fr-FR"/>
        </w:rPr>
        <w:t xml:space="preserve">La ville d’Idalium (Chypre) fut fondée sur le commerce du </w:t>
      </w:r>
      <w:hyperlink r:id="rId11003" w:anchor="Sit_Cuivre" w:history="1">
        <w:r w:rsidR="009A36BA" w:rsidRPr="009A36BA">
          <w:rPr>
            <w:rStyle w:val="Hyperlink"/>
            <w:lang w:val="fr-FR"/>
          </w:rPr>
          <w:t>cuivre</w:t>
        </w:r>
      </w:hyperlink>
      <w:r w:rsidR="009A36BA" w:rsidRPr="009A36BA">
        <w:rPr>
          <w:lang w:val="fr-FR"/>
        </w:rPr>
        <w:t xml:space="preserve"> </w:t>
      </w:r>
      <w:r w:rsidRPr="0032190F">
        <w:rPr>
          <w:lang w:val="fr-FR"/>
        </w:rPr>
        <w:t>dans le 3e millénaire avant notre ère. On y a retrouvé la tablette d'Idalion. La cité est mentionnée sur la stèle de Sargon datée de 707 aec (wiki)</w:t>
      </w:r>
    </w:p>
    <w:p w14:paraId="254D718D" w14:textId="77777777" w:rsidR="002D1AD2" w:rsidRDefault="002D1AD2" w:rsidP="00242C0F">
      <w:pPr>
        <w:jc w:val="both"/>
        <w:rPr>
          <w:lang w:val="fr-FR"/>
        </w:rPr>
      </w:pPr>
    </w:p>
    <w:p w14:paraId="270A00DF" w14:textId="3BA1AF94" w:rsidR="002D1AD2" w:rsidRDefault="002D1AD2" w:rsidP="002D1AD2">
      <w:pPr>
        <w:pStyle w:val="Heading2"/>
      </w:pPr>
      <w:r>
        <w:t>bouclier en v</w:t>
      </w:r>
    </w:p>
    <w:p w14:paraId="44D9A2C6" w14:textId="6C464FE2" w:rsidR="008D3F13" w:rsidRDefault="008D3F13" w:rsidP="008D3F13">
      <w:pPr>
        <w:rPr>
          <w:lang w:val="fr-FR"/>
        </w:rPr>
      </w:pPr>
    </w:p>
    <w:p w14:paraId="1FDED917" w14:textId="653CA078" w:rsidR="008D3F13" w:rsidRPr="0032190F" w:rsidRDefault="008D3F13" w:rsidP="008D3F13">
      <w:pPr>
        <w:rPr>
          <w:lang w:val="fr-FR"/>
        </w:rPr>
      </w:pPr>
      <w:r>
        <w:rPr>
          <w:lang w:val="fr-FR"/>
        </w:rPr>
        <w:t xml:space="preserve">2 boucliers: </w:t>
      </w:r>
      <w:r w:rsidRPr="00F03B54">
        <w:rPr>
          <w:lang w:val="fr-FR" w:eastAsia="en-GB"/>
        </w:rPr>
        <w:t xml:space="preserve">complets, d'un diamètre de 23,5 et 23,3 cm </w:t>
      </w:r>
      <w:r>
        <w:rPr>
          <w:lang w:val="fr-FR" w:eastAsia="en-GB"/>
        </w:rPr>
        <w:t>(BIB 3624)</w:t>
      </w:r>
      <w:r w:rsidRPr="00F03B54">
        <w:rPr>
          <w:lang w:val="fr-FR" w:eastAsia="en-GB"/>
        </w:rPr>
        <w:t>.</w:t>
      </w:r>
    </w:p>
    <w:p w14:paraId="45D02BE6" w14:textId="77777777" w:rsidR="002D1AD2" w:rsidRPr="0032190F" w:rsidRDefault="002D1AD2" w:rsidP="00242C0F">
      <w:pPr>
        <w:jc w:val="both"/>
        <w:rPr>
          <w:lang w:val="fr-FR"/>
        </w:rPr>
      </w:pPr>
    </w:p>
    <w:p w14:paraId="183DD073" w14:textId="57649634" w:rsidR="009A4086" w:rsidRDefault="00000000" w:rsidP="00242C0F">
      <w:pPr>
        <w:rPr>
          <w:szCs w:val="20"/>
          <w:lang w:val="fr-FR" w:eastAsia="en-GB"/>
        </w:rPr>
      </w:pPr>
      <w:hyperlink r:id="rId11004" w:anchor="Cul_Precoloniale_Obj_bouclier_echancrV" w:history="1">
        <w:r w:rsidR="002D1AD2" w:rsidRPr="0032190F">
          <w:rPr>
            <w:rStyle w:val="Hyperlink"/>
            <w:lang w:val="fr-FR"/>
          </w:rPr>
          <w:t>Bouclier à échancrure en V</w:t>
        </w:r>
      </w:hyperlink>
      <w:r w:rsidR="002D1AD2" w:rsidRPr="0032190F">
        <w:rPr>
          <w:lang w:val="fr-FR"/>
        </w:rPr>
        <w:t xml:space="preserve"> (BIB 2198 p. 464) </w:t>
      </w:r>
      <w:r w:rsidR="002D1AD2">
        <w:rPr>
          <w:lang w:val="fr-FR"/>
        </w:rPr>
        <w:t>b</w:t>
      </w:r>
      <w:r w:rsidR="00BA23B0">
        <w:rPr>
          <w:lang w:val="fr-FR"/>
        </w:rPr>
        <w:t xml:space="preserve">ouclier votif (BIB 2888) </w:t>
      </w:r>
      <w:r w:rsidR="00D06337" w:rsidRPr="00F03B54">
        <w:rPr>
          <w:lang w:val="fr-FR" w:eastAsia="en-GB"/>
        </w:rPr>
        <w:t xml:space="preserve">83 cm de diamètre </w:t>
      </w:r>
      <w:r w:rsidR="00D06337">
        <w:rPr>
          <w:lang w:val="fr-FR" w:eastAsia="en-GB"/>
        </w:rPr>
        <w:t xml:space="preserve">(BIB 3624) </w:t>
      </w:r>
      <w:r w:rsidR="000329E9">
        <w:rPr>
          <w:lang w:val="fr-FR"/>
        </w:rPr>
        <w:t>fragmentaire (BIB 2954)</w:t>
      </w:r>
      <w:r w:rsidR="00D06337">
        <w:rPr>
          <w:lang w:val="fr-FR"/>
        </w:rPr>
        <w:t xml:space="preserve"> </w:t>
      </w:r>
      <w:r w:rsidR="000C51D6" w:rsidRPr="0032190F">
        <w:rPr>
          <w:lang w:val="fr-FR"/>
        </w:rPr>
        <w:t xml:space="preserve">dont le </w:t>
      </w:r>
      <w:r w:rsidR="000C51D6" w:rsidRPr="0032190F">
        <w:rPr>
          <w:i/>
          <w:lang w:val="fr-FR"/>
        </w:rPr>
        <w:t>tpq</w:t>
      </w:r>
      <w:r w:rsidR="000C51D6" w:rsidRPr="0032190F">
        <w:rPr>
          <w:lang w:val="fr-FR"/>
        </w:rPr>
        <w:t xml:space="preserve"> serait le </w:t>
      </w:r>
      <w:hyperlink r:id="rId11005" w:anchor="Cul_Chypriote_Geometrique_3" w:history="1">
        <w:r w:rsidR="000C51D6" w:rsidRPr="0032190F">
          <w:rPr>
            <w:rStyle w:val="Hyperlink"/>
            <w:lang w:val="fr-FR"/>
          </w:rPr>
          <w:t>G</w:t>
        </w:r>
        <w:r w:rsidR="002D1AD2">
          <w:rPr>
            <w:rStyle w:val="Hyperlink"/>
            <w:lang w:val="fr-FR"/>
          </w:rPr>
          <w:t>C</w:t>
        </w:r>
        <w:r w:rsidR="000C51D6" w:rsidRPr="0032190F">
          <w:rPr>
            <w:rStyle w:val="Hyperlink"/>
            <w:lang w:val="fr-FR"/>
          </w:rPr>
          <w:t>III</w:t>
        </w:r>
      </w:hyperlink>
      <w:r w:rsidR="000C51D6" w:rsidRPr="0032190F">
        <w:rPr>
          <w:lang w:val="fr-FR"/>
        </w:rPr>
        <w:t xml:space="preserve"> (</w:t>
      </w:r>
      <w:r w:rsidR="000C51D6" w:rsidRPr="0032190F">
        <w:rPr>
          <w:szCs w:val="20"/>
          <w:lang w:val="fr-FR" w:eastAsia="en-GB"/>
        </w:rPr>
        <w:t>Gjerstad 1948), et daté entre 800 et 750 aec par Almagro Basch (1966) (BIB 2198 p. 464)</w:t>
      </w:r>
      <w:r w:rsidR="008D3F13">
        <w:rPr>
          <w:szCs w:val="20"/>
          <w:lang w:val="fr-FR" w:eastAsia="en-GB"/>
        </w:rPr>
        <w:t xml:space="preserve"> </w:t>
      </w:r>
    </w:p>
    <w:p w14:paraId="48E31CA9" w14:textId="4BCF5C15" w:rsidR="008D3F13" w:rsidRDefault="008D3F13" w:rsidP="00242C0F">
      <w:pPr>
        <w:rPr>
          <w:szCs w:val="20"/>
          <w:lang w:val="fr-FR" w:eastAsia="en-GB"/>
        </w:rPr>
      </w:pPr>
    </w:p>
    <w:p w14:paraId="16729057" w14:textId="77777777" w:rsidR="000C51D6" w:rsidRPr="0032190F" w:rsidRDefault="000C51D6" w:rsidP="00242C0F">
      <w:pPr>
        <w:rPr>
          <w:lang w:val="fr-FR"/>
        </w:rPr>
      </w:pPr>
    </w:p>
    <w:p w14:paraId="441814CD" w14:textId="77777777" w:rsidR="002136B7" w:rsidRPr="0032190F" w:rsidRDefault="002136B7" w:rsidP="00242C0F">
      <w:pPr>
        <w:rPr>
          <w:lang w:val="fr-FR"/>
        </w:rPr>
      </w:pPr>
    </w:p>
    <w:p w14:paraId="6AE2C2FA" w14:textId="77777777" w:rsidR="006739BA" w:rsidRPr="0032190F" w:rsidRDefault="002D1AD2" w:rsidP="00426FF9">
      <w:pPr>
        <w:pStyle w:val="Heading1"/>
      </w:pPr>
      <w:bookmarkStart w:id="4461" w:name="Sit_Brixlegg"/>
      <w:r>
        <w:t>BRIXLEGG</w:t>
      </w:r>
    </w:p>
    <w:bookmarkEnd w:id="4461"/>
    <w:p w14:paraId="185EEE1A" w14:textId="77777777" w:rsidR="006739BA" w:rsidRPr="0032190F" w:rsidRDefault="006739BA" w:rsidP="00242C0F">
      <w:pPr>
        <w:rPr>
          <w:lang w:val="fr-FR"/>
        </w:rPr>
      </w:pPr>
    </w:p>
    <w:p w14:paraId="0CE129E6" w14:textId="045139AE" w:rsidR="00BF27AC" w:rsidRPr="0032190F" w:rsidRDefault="006739BA" w:rsidP="00242C0F">
      <w:pPr>
        <w:jc w:val="both"/>
        <w:rPr>
          <w:lang w:val="fr-FR"/>
        </w:rPr>
      </w:pPr>
      <w:r w:rsidRPr="0032190F">
        <w:rPr>
          <w:lang w:val="fr-FR"/>
        </w:rPr>
        <w:t>A Brixlegg (Tyrol</w:t>
      </w:r>
      <w:r w:rsidR="0041165B" w:rsidRPr="0032190F">
        <w:rPr>
          <w:lang w:val="fr-FR"/>
        </w:rPr>
        <w:t>, Autriche</w:t>
      </w:r>
      <w:r w:rsidRPr="0032190F">
        <w:rPr>
          <w:lang w:val="fr-FR"/>
        </w:rPr>
        <w:t>) à 3960-3650 cal BC (OxA-7696 5000</w:t>
      </w:r>
      <w:r w:rsidRPr="0032190F">
        <w:rPr>
          <w:rFonts w:ascii="Arial" w:hAnsi="Arial" w:cs="Arial"/>
          <w:lang w:val="fr-FR"/>
        </w:rPr>
        <w:t>±</w:t>
      </w:r>
      <w:r w:rsidRPr="0032190F">
        <w:rPr>
          <w:lang w:val="fr-FR"/>
        </w:rPr>
        <w:t>80 BP) (BIB 368 p. 75 (BIB 643)), il a été mis en évidence des « </w:t>
      </w:r>
      <w:hyperlink r:id="rId11006" w:anchor="Sit_Metal_all_fahlore_smelt" w:history="1">
        <w:r w:rsidRPr="009A36BA">
          <w:rPr>
            <w:rStyle w:val="Hyperlink"/>
            <w:i/>
            <w:lang w:val="fr-FR"/>
          </w:rPr>
          <w:t>Fahlore smelting</w:t>
        </w:r>
        <w:r w:rsidRPr="009A36BA">
          <w:rPr>
            <w:rStyle w:val="Hyperlink"/>
            <w:lang w:val="fr-FR"/>
          </w:rPr>
          <w:t> </w:t>
        </w:r>
      </w:hyperlink>
      <w:r w:rsidRPr="0032190F">
        <w:rPr>
          <w:lang w:val="fr-FR"/>
        </w:rPr>
        <w:t>» dans le traitement métallifère (BIB 368 p. 75).</w:t>
      </w:r>
    </w:p>
    <w:p w14:paraId="351116DA" w14:textId="77777777" w:rsidR="0041165B" w:rsidRPr="0032190F" w:rsidRDefault="0041165B" w:rsidP="00242C0F">
      <w:pPr>
        <w:jc w:val="both"/>
        <w:rPr>
          <w:lang w:val="fr-FR"/>
        </w:rPr>
      </w:pPr>
    </w:p>
    <w:p w14:paraId="6BA668CF" w14:textId="77777777" w:rsidR="0041165B" w:rsidRPr="0032190F" w:rsidRDefault="0041165B" w:rsidP="00242C0F">
      <w:pPr>
        <w:jc w:val="both"/>
        <w:rPr>
          <w:lang w:val="fr-FR"/>
        </w:rPr>
      </w:pPr>
      <w:r w:rsidRPr="0032190F">
        <w:rPr>
          <w:lang w:val="fr-FR"/>
        </w:rPr>
        <w:t>L’aire de Schwaz-Brixlegg est liée à la métallurgie depuis le 5</w:t>
      </w:r>
      <w:r w:rsidRPr="0032190F">
        <w:rPr>
          <w:vertAlign w:val="superscript"/>
          <w:lang w:val="fr-FR"/>
        </w:rPr>
        <w:t>e</w:t>
      </w:r>
      <w:r w:rsidRPr="0032190F">
        <w:rPr>
          <w:lang w:val="fr-FR"/>
        </w:rPr>
        <w:t xml:space="preserve"> millénaire BC (BIB 1335)</w:t>
      </w:r>
    </w:p>
    <w:p w14:paraId="6A0FAF34" w14:textId="77777777" w:rsidR="00BF27AC" w:rsidRPr="0032190F" w:rsidRDefault="00BF27AC" w:rsidP="00242C0F">
      <w:pPr>
        <w:jc w:val="both"/>
        <w:rPr>
          <w:lang w:val="fr-FR"/>
        </w:rPr>
      </w:pPr>
    </w:p>
    <w:p w14:paraId="76C14E35" w14:textId="0754A20E" w:rsidR="00CB50F0" w:rsidRPr="002D1AD2" w:rsidRDefault="00CB50F0" w:rsidP="00242C0F">
      <w:pPr>
        <w:jc w:val="both"/>
        <w:rPr>
          <w:i/>
          <w:lang w:val="en-GB"/>
        </w:rPr>
      </w:pPr>
      <w:r w:rsidRPr="002D1AD2">
        <w:rPr>
          <w:i/>
          <w:lang w:val="en-GB"/>
        </w:rPr>
        <w:t xml:space="preserve">The earliest findings derive from an excavation of a multi-phase settlement on the Mariahilfbergl in Brixlegg, which revealed evidence that a small amount of fahlores, probably of local provenance, was at least heated if not even smelted there in the Late Neolithic </w:t>
      </w:r>
      <w:hyperlink r:id="rId11007" w:anchor="Cul_Munchshofen" w:history="1">
        <w:r w:rsidRPr="002D1AD2">
          <w:rPr>
            <w:rStyle w:val="Hyperlink"/>
            <w:lang w:val="en-GB"/>
          </w:rPr>
          <w:t>Münchshöfen</w:t>
        </w:r>
      </w:hyperlink>
      <w:r w:rsidRPr="002D1AD2">
        <w:rPr>
          <w:i/>
          <w:lang w:val="en-GB"/>
        </w:rPr>
        <w:t xml:space="preserve"> culture (the second half of the fifth millennium BC) (BIB 1302)</w:t>
      </w:r>
    </w:p>
    <w:p w14:paraId="70E22BCE" w14:textId="77777777" w:rsidR="00CB50F0" w:rsidRPr="00B01B6A" w:rsidRDefault="00CB50F0" w:rsidP="00242C0F">
      <w:pPr>
        <w:jc w:val="both"/>
        <w:rPr>
          <w:lang w:val="en-GB"/>
        </w:rPr>
      </w:pPr>
    </w:p>
    <w:p w14:paraId="2FB7750C" w14:textId="078335CF" w:rsidR="006739BA" w:rsidRPr="0032190F" w:rsidRDefault="006739BA" w:rsidP="00242C0F">
      <w:pPr>
        <w:jc w:val="both"/>
        <w:rPr>
          <w:lang w:val="fr-FR"/>
        </w:rPr>
      </w:pPr>
      <w:r w:rsidRPr="0032190F">
        <w:rPr>
          <w:lang w:val="fr-FR"/>
        </w:rPr>
        <w:t xml:space="preserve">La présence de céramique </w:t>
      </w:r>
      <w:hyperlink r:id="rId11008" w:anchor="Cul_VBQ" w:history="1">
        <w:r w:rsidRPr="0032190F">
          <w:rPr>
            <w:rStyle w:val="Hyperlink"/>
            <w:lang w:val="fr-FR"/>
          </w:rPr>
          <w:t>VBQ</w:t>
        </w:r>
      </w:hyperlink>
      <w:r w:rsidRPr="0032190F">
        <w:rPr>
          <w:lang w:val="fr-FR"/>
        </w:rPr>
        <w:t xml:space="preserve"> datable de vers 4200 BC </w:t>
      </w:r>
      <w:r w:rsidR="001127D4" w:rsidRPr="0032190F">
        <w:rPr>
          <w:lang w:val="fr-FR"/>
        </w:rPr>
        <w:t xml:space="preserve">(BIB 368 p. 75(BIB 646 et 643)) </w:t>
      </w:r>
      <w:r w:rsidRPr="0032190F">
        <w:rPr>
          <w:lang w:val="fr-FR"/>
        </w:rPr>
        <w:t>plaide pour une transmission de la métallurgie via les Alpes (BIB 368 p. 75)</w:t>
      </w:r>
    </w:p>
    <w:p w14:paraId="2C1226E6" w14:textId="77777777" w:rsidR="00286E3D" w:rsidRPr="0032190F" w:rsidRDefault="00286E3D" w:rsidP="00242C0F">
      <w:pPr>
        <w:rPr>
          <w:lang w:val="fr-FR"/>
        </w:rPr>
      </w:pPr>
    </w:p>
    <w:p w14:paraId="4F6B21B7" w14:textId="339F5E78" w:rsidR="00286E3D" w:rsidRPr="00921D6D" w:rsidRDefault="00AF2AF8" w:rsidP="00242C0F">
      <w:pPr>
        <w:rPr>
          <w:lang w:val="fr-FR"/>
        </w:rPr>
      </w:pPr>
      <w:r w:rsidRPr="00AF2AF8">
        <w:rPr>
          <w:lang w:val="fr-FR"/>
        </w:rPr>
        <w:t xml:space="preserve">v. origine </w:t>
      </w:r>
      <w:hyperlink r:id="rId11009" w:anchor="Cul_Chalco_origin_Alpes" w:history="1">
        <w:r w:rsidR="00286E3D" w:rsidRPr="00921D6D">
          <w:rPr>
            <w:rStyle w:val="Hyperlink"/>
            <w:lang w:val="fr-FR"/>
          </w:rPr>
          <w:t>Chalcolithique</w:t>
        </w:r>
      </w:hyperlink>
      <w:r w:rsidRPr="00AF2AF8">
        <w:rPr>
          <w:lang w:val="fr-FR"/>
        </w:rPr>
        <w:t xml:space="preserve">, cuivre durant l'époque </w:t>
      </w:r>
      <w:hyperlink r:id="rId11010" w:anchor="Cul_Precoloniale_Obj_cuivre" w:history="1">
        <w:r w:rsidRPr="00AF2AF8">
          <w:rPr>
            <w:rStyle w:val="Hyperlink"/>
            <w:lang w:val="fr-FR"/>
          </w:rPr>
          <w:t>précoloniale</w:t>
        </w:r>
      </w:hyperlink>
    </w:p>
    <w:p w14:paraId="5BF9535A" w14:textId="77777777" w:rsidR="009B4F9F" w:rsidRPr="00921D6D" w:rsidRDefault="009B4F9F" w:rsidP="00242C0F">
      <w:pPr>
        <w:rPr>
          <w:lang w:val="fr-FR"/>
        </w:rPr>
      </w:pPr>
    </w:p>
    <w:p w14:paraId="06FF96CA" w14:textId="77777777" w:rsidR="009B4F9F" w:rsidRPr="00426FF9" w:rsidRDefault="009B4F9F" w:rsidP="00426FF9">
      <w:pPr>
        <w:pStyle w:val="Heading1"/>
        <w:rPr>
          <w:lang w:val="es-ES"/>
        </w:rPr>
      </w:pPr>
      <w:bookmarkStart w:id="4462" w:name="Sit_Villabruna"/>
      <w:r w:rsidRPr="00426FF9">
        <w:rPr>
          <w:lang w:val="es-ES"/>
        </w:rPr>
        <w:t>VILLABRUNA</w:t>
      </w:r>
    </w:p>
    <w:bookmarkEnd w:id="4462"/>
    <w:p w14:paraId="164876DD" w14:textId="387A7526" w:rsidR="004A3796" w:rsidRPr="007220EB" w:rsidRDefault="00911743" w:rsidP="004A3796">
      <w:pPr>
        <w:jc w:val="both"/>
        <w:rPr>
          <w:lang w:val="es-ES"/>
        </w:rPr>
      </w:pPr>
      <w:r>
        <w:rPr>
          <w:lang w:val="fr-FR"/>
        </w:rPr>
        <w:fldChar w:fldCharType="begin"/>
      </w:r>
      <w:r w:rsidR="00E30F13">
        <w:rPr>
          <w:lang w:val="fr-FR"/>
        </w:rPr>
        <w:instrText>HYPERLINK "C:\\Users\\Thomas Huet\\Desktop\\Documentation archéologique liée à la thèse\\Cultures.docx" \l "Cul_Transition_Meso_Neo_gen"</w:instrText>
      </w:r>
      <w:r>
        <w:rPr>
          <w:lang w:val="fr-FR"/>
        </w:rPr>
      </w:r>
      <w:r>
        <w:rPr>
          <w:lang w:val="fr-FR"/>
        </w:rPr>
        <w:fldChar w:fldCharType="separate"/>
      </w:r>
      <w:r w:rsidR="004A3796" w:rsidRPr="007220EB">
        <w:rPr>
          <w:rStyle w:val="Hyperlink"/>
          <w:lang w:val="es-ES"/>
        </w:rPr>
        <w:t>aDNA</w:t>
      </w:r>
      <w:r>
        <w:rPr>
          <w:lang w:val="fr-FR"/>
        </w:rPr>
        <w:fldChar w:fldCharType="end"/>
      </w:r>
      <w:r w:rsidR="004A3796" w:rsidRPr="007220EB">
        <w:rPr>
          <w:lang w:val="es-ES"/>
        </w:rPr>
        <w:t xml:space="preserve"> (BIB 2822)</w:t>
      </w:r>
    </w:p>
    <w:p w14:paraId="7504A797" w14:textId="77777777" w:rsidR="004A3796" w:rsidRPr="007220EB" w:rsidRDefault="004A3796" w:rsidP="00242C0F">
      <w:pPr>
        <w:rPr>
          <w:lang w:val="es-ES"/>
        </w:rPr>
      </w:pPr>
    </w:p>
    <w:p w14:paraId="4E9E4B9C" w14:textId="77777777" w:rsidR="009B4F9F" w:rsidRPr="007220EB" w:rsidRDefault="009B4F9F" w:rsidP="00242C0F">
      <w:pPr>
        <w:rPr>
          <w:lang w:val="es-ES"/>
        </w:rPr>
      </w:pPr>
      <w:r w:rsidRPr="007220EB">
        <w:rPr>
          <w:lang w:val="es-ES"/>
        </w:rPr>
        <w:t>Villabruna</w:t>
      </w:r>
      <w:r w:rsidR="007418E6">
        <w:rPr>
          <w:lang w:val="es-ES"/>
        </w:rPr>
        <w:t xml:space="preserve">, aDNA Paléolithique </w:t>
      </w:r>
      <w:r w:rsidR="007418E6" w:rsidRPr="007220EB">
        <w:rPr>
          <w:lang w:val="es-ES"/>
        </w:rPr>
        <w:t>(BIB 2822)</w:t>
      </w:r>
    </w:p>
    <w:p w14:paraId="29C76DF9" w14:textId="77777777" w:rsidR="009B4F9F" w:rsidRPr="007220EB" w:rsidRDefault="009B4F9F" w:rsidP="00242C0F">
      <w:pPr>
        <w:rPr>
          <w:lang w:val="es-ES"/>
        </w:rPr>
      </w:pPr>
    </w:p>
    <w:p w14:paraId="62D2BC2D" w14:textId="77777777" w:rsidR="009B4F9F" w:rsidRPr="00426FF9" w:rsidRDefault="009B4F9F" w:rsidP="00426FF9">
      <w:pPr>
        <w:pStyle w:val="Heading1"/>
        <w:rPr>
          <w:lang w:val="es-ES"/>
        </w:rPr>
      </w:pPr>
      <w:bookmarkStart w:id="4463" w:name="Sit_Borgo_Nuovo"/>
      <w:r w:rsidRPr="00426FF9">
        <w:rPr>
          <w:lang w:val="es-ES"/>
        </w:rPr>
        <w:lastRenderedPageBreak/>
        <w:t>BORGO NUOVO</w:t>
      </w:r>
    </w:p>
    <w:bookmarkEnd w:id="4463"/>
    <w:p w14:paraId="4989F891" w14:textId="0442769D" w:rsidR="009B4F9F" w:rsidRPr="007220EB" w:rsidRDefault="00911743" w:rsidP="009B4F9F">
      <w:pPr>
        <w:jc w:val="both"/>
        <w:rPr>
          <w:lang w:val="es-ES"/>
        </w:rPr>
      </w:pPr>
      <w:r>
        <w:rPr>
          <w:lang w:val="fr-FR"/>
        </w:rPr>
        <w:fldChar w:fldCharType="begin"/>
      </w:r>
      <w:r w:rsidR="00E30F13" w:rsidRPr="006F6A73">
        <w:rPr>
          <w:lang w:val="es-ES"/>
        </w:rPr>
        <w:instrText>HYPERLINK "C:\\Users\\Thomas Huet\\Desktop\\Documentation archéologique liée à la thèse\\Cultures.docx" \l "Cul_Transition_Meso_Neo_gen"</w:instrText>
      </w:r>
      <w:r>
        <w:rPr>
          <w:lang w:val="fr-FR"/>
        </w:rPr>
      </w:r>
      <w:r>
        <w:rPr>
          <w:lang w:val="fr-FR"/>
        </w:rPr>
        <w:fldChar w:fldCharType="separate"/>
      </w:r>
      <w:r w:rsidR="009B4F9F" w:rsidRPr="007220EB">
        <w:rPr>
          <w:rStyle w:val="Hyperlink"/>
          <w:lang w:val="es-ES"/>
        </w:rPr>
        <w:t>aDNA</w:t>
      </w:r>
      <w:r>
        <w:rPr>
          <w:lang w:val="fr-FR"/>
        </w:rPr>
        <w:fldChar w:fldCharType="end"/>
      </w:r>
      <w:r w:rsidR="009B4F9F" w:rsidRPr="007220EB">
        <w:rPr>
          <w:lang w:val="es-ES"/>
        </w:rPr>
        <w:t xml:space="preserve"> (BIB 2822)</w:t>
      </w:r>
    </w:p>
    <w:p w14:paraId="4D11B3EF" w14:textId="77777777" w:rsidR="009B4F9F" w:rsidRPr="007220EB" w:rsidRDefault="009B4F9F" w:rsidP="00242C0F">
      <w:pPr>
        <w:rPr>
          <w:lang w:val="es-ES"/>
        </w:rPr>
      </w:pPr>
    </w:p>
    <w:p w14:paraId="3B30A8D3" w14:textId="77777777" w:rsidR="009B4F9F" w:rsidRPr="007220EB" w:rsidRDefault="009B4F9F" w:rsidP="00242C0F">
      <w:pPr>
        <w:rPr>
          <w:lang w:val="es-ES"/>
        </w:rPr>
      </w:pPr>
    </w:p>
    <w:p w14:paraId="54C967B0" w14:textId="77777777" w:rsidR="007425EF" w:rsidRPr="007220EB" w:rsidRDefault="009B4F9F" w:rsidP="007425EF">
      <w:pPr>
        <w:jc w:val="both"/>
        <w:rPr>
          <w:lang w:val="es-ES"/>
        </w:rPr>
      </w:pPr>
      <w:r w:rsidRPr="007220EB">
        <w:rPr>
          <w:lang w:val="es-ES"/>
        </w:rPr>
        <w:t>Borgo Nuovo</w:t>
      </w:r>
      <w:r w:rsidR="007425EF" w:rsidRPr="007220EB">
        <w:rPr>
          <w:lang w:val="es-ES"/>
        </w:rPr>
        <w:t xml:space="preserve"> ADN Néolithique moyen 4500-3500 BC / VBQ (BIB 2822)</w:t>
      </w:r>
    </w:p>
    <w:p w14:paraId="4D9BBE40" w14:textId="77777777" w:rsidR="009B4F9F" w:rsidRPr="007220EB" w:rsidRDefault="009B4F9F" w:rsidP="00242C0F">
      <w:pPr>
        <w:rPr>
          <w:lang w:val="es-ES"/>
        </w:rPr>
      </w:pPr>
    </w:p>
    <w:p w14:paraId="6ADE8BFE" w14:textId="77777777" w:rsidR="006739BA" w:rsidRPr="007220EB" w:rsidRDefault="006739BA" w:rsidP="00242C0F">
      <w:pPr>
        <w:rPr>
          <w:lang w:val="es-ES"/>
        </w:rPr>
      </w:pPr>
    </w:p>
    <w:p w14:paraId="76AD7AF1" w14:textId="77777777" w:rsidR="009B4F9F" w:rsidRPr="00426FF9" w:rsidRDefault="009B4F9F" w:rsidP="00426FF9">
      <w:pPr>
        <w:pStyle w:val="Heading1"/>
        <w:rPr>
          <w:lang w:val="es-ES"/>
        </w:rPr>
      </w:pPr>
      <w:bookmarkStart w:id="4464" w:name="Sit_Mezzocorona"/>
      <w:r w:rsidRPr="00426FF9">
        <w:rPr>
          <w:lang w:val="es-ES"/>
        </w:rPr>
        <w:t>MEZZOCORONA</w:t>
      </w:r>
    </w:p>
    <w:bookmarkEnd w:id="4464"/>
    <w:p w14:paraId="78527080" w14:textId="5B651D6E" w:rsidR="009B4F9F" w:rsidRPr="007220EB" w:rsidRDefault="00911743" w:rsidP="009B4F9F">
      <w:pPr>
        <w:jc w:val="both"/>
        <w:rPr>
          <w:lang w:val="es-ES"/>
        </w:rPr>
      </w:pPr>
      <w:r>
        <w:rPr>
          <w:lang w:val="fr-FR"/>
        </w:rPr>
        <w:fldChar w:fldCharType="begin"/>
      </w:r>
      <w:r w:rsidR="00E30F13">
        <w:rPr>
          <w:lang w:val="fr-FR"/>
        </w:rPr>
        <w:instrText>HYPERLINK "C:\\Users\\Thomas Huet\\Desktop\\Documentation archéologique liée à la thèse\\Cultures.docx" \l "Cul_Transition_Meso_Neo_gen"</w:instrText>
      </w:r>
      <w:r>
        <w:rPr>
          <w:lang w:val="fr-FR"/>
        </w:rPr>
      </w:r>
      <w:r>
        <w:rPr>
          <w:lang w:val="fr-FR"/>
        </w:rPr>
        <w:fldChar w:fldCharType="separate"/>
      </w:r>
      <w:r w:rsidR="009B4F9F" w:rsidRPr="007220EB">
        <w:rPr>
          <w:rStyle w:val="Hyperlink"/>
          <w:lang w:val="es-ES"/>
        </w:rPr>
        <w:t>aDNA</w:t>
      </w:r>
      <w:r>
        <w:rPr>
          <w:lang w:val="fr-FR"/>
        </w:rPr>
        <w:fldChar w:fldCharType="end"/>
      </w:r>
      <w:r w:rsidR="009B4F9F" w:rsidRPr="007220EB">
        <w:rPr>
          <w:lang w:val="es-ES"/>
        </w:rPr>
        <w:t xml:space="preserve"> (BIB 2822)</w:t>
      </w:r>
    </w:p>
    <w:p w14:paraId="0DB2CF92" w14:textId="77777777" w:rsidR="009B4F9F" w:rsidRPr="007220EB" w:rsidRDefault="009B4F9F" w:rsidP="00242C0F">
      <w:pPr>
        <w:rPr>
          <w:rFonts w:eastAsia="AdvPSAG-B"/>
          <w:szCs w:val="15"/>
          <w:lang w:val="es-ES" w:eastAsia="en-GB"/>
        </w:rPr>
      </w:pPr>
    </w:p>
    <w:p w14:paraId="1FD1CB43" w14:textId="77777777" w:rsidR="007425EF" w:rsidRPr="007220EB" w:rsidRDefault="007425EF" w:rsidP="007425EF">
      <w:pPr>
        <w:jc w:val="both"/>
        <w:rPr>
          <w:lang w:val="es-ES"/>
        </w:rPr>
      </w:pPr>
      <w:r w:rsidRPr="007220EB">
        <w:rPr>
          <w:lang w:val="es-ES"/>
        </w:rPr>
        <w:t>ADN Néolithique moyen 4500-3500 BC / VBQ (BIB 2822)</w:t>
      </w:r>
    </w:p>
    <w:p w14:paraId="4E6F9E28" w14:textId="77777777" w:rsidR="009B4F9F" w:rsidRPr="007220EB" w:rsidRDefault="009B4F9F" w:rsidP="00242C0F">
      <w:pPr>
        <w:rPr>
          <w:lang w:val="es-ES"/>
        </w:rPr>
      </w:pPr>
    </w:p>
    <w:p w14:paraId="2B13560D" w14:textId="77777777" w:rsidR="001D5EEE" w:rsidRPr="00921D6D" w:rsidRDefault="00523A06" w:rsidP="00426FF9">
      <w:pPr>
        <w:pStyle w:val="Heading1"/>
      </w:pPr>
      <w:bookmarkStart w:id="4465" w:name="Sit_Otzi"/>
      <w:r>
        <w:t>O</w:t>
      </w:r>
      <w:r w:rsidR="001D5EEE" w:rsidRPr="00921D6D">
        <w:t>TZI (L’homme d’)</w:t>
      </w:r>
    </w:p>
    <w:bookmarkEnd w:id="4465"/>
    <w:p w14:paraId="1FD8EB52" w14:textId="77777777" w:rsidR="00E810EA" w:rsidRPr="00523A06" w:rsidRDefault="00523A06" w:rsidP="00242C0F">
      <w:pPr>
        <w:rPr>
          <w:sz w:val="20"/>
          <w:lang w:val="fr-FR"/>
        </w:rPr>
      </w:pPr>
      <w:r w:rsidRPr="00523A06">
        <w:rPr>
          <w:sz w:val="20"/>
          <w:lang w:val="fr-FR"/>
        </w:rPr>
        <w:t>L'homme d'Ötzi, l'homme de Similaun</w:t>
      </w:r>
    </w:p>
    <w:p w14:paraId="5FC85DE9" w14:textId="77777777" w:rsidR="00523A06" w:rsidRPr="00921D6D" w:rsidRDefault="00523A06" w:rsidP="00242C0F">
      <w:pPr>
        <w:rPr>
          <w:lang w:val="fr-FR"/>
        </w:rPr>
      </w:pPr>
    </w:p>
    <w:p w14:paraId="24C7AB88" w14:textId="77777777" w:rsidR="00B75D6C" w:rsidRPr="00EF5F9F" w:rsidRDefault="00633502" w:rsidP="00B75D6C">
      <w:pPr>
        <w:jc w:val="both"/>
        <w:rPr>
          <w:lang w:val="fr-FR"/>
        </w:rPr>
      </w:pPr>
      <w:r w:rsidRPr="00EF5F9F">
        <w:rPr>
          <w:lang w:val="fr-FR"/>
        </w:rPr>
        <w:t>La découverte d’un homme gelé près du col de Hauslabjoch (</w:t>
      </w:r>
      <w:smartTag w:uri="urn:schemas-microsoft-com:office:smarttags" w:element="metricconverter">
        <w:smartTagPr>
          <w:attr w:name="ProductID" w:val="3 283 m"/>
        </w:smartTagPr>
        <w:r w:rsidRPr="00EF5F9F">
          <w:rPr>
            <w:lang w:val="fr-FR"/>
          </w:rPr>
          <w:t>3 283 m</w:t>
        </w:r>
      </w:smartTag>
      <w:r w:rsidRPr="00EF5F9F">
        <w:rPr>
          <w:lang w:val="fr-FR"/>
        </w:rPr>
        <w:t>)</w:t>
      </w:r>
      <w:r w:rsidR="00BF164D" w:rsidRPr="00EF5F9F">
        <w:rPr>
          <w:lang w:val="fr-FR"/>
        </w:rPr>
        <w:t xml:space="preserve"> (Bolzano, Haut-Adige)</w:t>
      </w:r>
      <w:r w:rsidR="00E65102" w:rsidRPr="00EF5F9F">
        <w:rPr>
          <w:lang w:val="fr-FR"/>
        </w:rPr>
        <w:t>,</w:t>
      </w:r>
      <w:r w:rsidRPr="00EF5F9F">
        <w:rPr>
          <w:lang w:val="fr-FR"/>
        </w:rPr>
        <w:t xml:space="preserve"> du </w:t>
      </w:r>
      <w:r w:rsidR="00E65102" w:rsidRPr="00EF5F9F">
        <w:rPr>
          <w:lang w:val="fr-FR"/>
        </w:rPr>
        <w:t>pas</w:t>
      </w:r>
      <w:r w:rsidRPr="00EF5F9F">
        <w:rPr>
          <w:lang w:val="fr-FR"/>
        </w:rPr>
        <w:t xml:space="preserve"> de Tisa </w:t>
      </w:r>
      <w:r w:rsidR="00EC47E0" w:rsidRPr="00EF5F9F">
        <w:rPr>
          <w:lang w:val="fr-FR"/>
        </w:rPr>
        <w:t xml:space="preserve">et de la tourbière de </w:t>
      </w:r>
      <w:hyperlink w:anchor="Sit_Rofental" w:history="1">
        <w:r w:rsidR="00EC47E0" w:rsidRPr="00EF5F9F">
          <w:rPr>
            <w:rStyle w:val="Hyperlink"/>
            <w:lang w:val="fr-FR"/>
          </w:rPr>
          <w:t>Rofental</w:t>
        </w:r>
      </w:hyperlink>
      <w:r w:rsidR="007B2599" w:rsidRPr="00EF5F9F">
        <w:rPr>
          <w:lang w:val="fr-FR"/>
        </w:rPr>
        <w:t xml:space="preserve"> </w:t>
      </w:r>
      <w:r w:rsidRPr="00EF5F9F">
        <w:rPr>
          <w:lang w:val="fr-FR"/>
        </w:rPr>
        <w:t xml:space="preserve">dans les Alpes de l’Ötzäl, </w:t>
      </w:r>
      <w:r w:rsidR="001D5EEE" w:rsidRPr="00EF5F9F">
        <w:rPr>
          <w:lang w:val="fr-FR"/>
        </w:rPr>
        <w:t xml:space="preserve">en septembre 1991. </w:t>
      </w:r>
      <w:r w:rsidR="00B75D6C" w:rsidRPr="00EF5F9F">
        <w:rPr>
          <w:lang w:val="fr-FR"/>
        </w:rPr>
        <w:t>Les anlalyses radiométriques et paléoécologiques (période froide) placent la mort d’Ötzi vers 3350 (BIB 954 p. 45)</w:t>
      </w:r>
    </w:p>
    <w:p w14:paraId="1B0C4BDD" w14:textId="5A0BB9A4" w:rsidR="001D5EEE" w:rsidRPr="0032190F" w:rsidRDefault="001D5EEE" w:rsidP="00242C0F">
      <w:pPr>
        <w:jc w:val="both"/>
        <w:rPr>
          <w:rFonts w:ascii="Times-Roman" w:hAnsi="Times-Roman" w:cs="Times-Roman"/>
          <w:lang w:val="fr-FR"/>
        </w:rPr>
      </w:pPr>
      <w:r w:rsidRPr="0032190F">
        <w:rPr>
          <w:i/>
          <w:lang w:val="fr-FR"/>
        </w:rPr>
        <w:t xml:space="preserve">Les analyses </w:t>
      </w:r>
      <w:smartTag w:uri="urn:schemas-microsoft-com:office:smarttags" w:element="metricconverter">
        <w:smartTagPr>
          <w:attr w:name="ProductID" w:val="14C"/>
        </w:smartTagPr>
        <w:r w:rsidR="00633502" w:rsidRPr="0032190F">
          <w:rPr>
            <w:i/>
            <w:vertAlign w:val="superscript"/>
            <w:lang w:val="fr-FR"/>
          </w:rPr>
          <w:t>14</w:t>
        </w:r>
        <w:r w:rsidR="00633502" w:rsidRPr="0032190F">
          <w:rPr>
            <w:i/>
            <w:lang w:val="fr-FR"/>
          </w:rPr>
          <w:t>C</w:t>
        </w:r>
      </w:smartTag>
      <w:r w:rsidR="00AB3B6C" w:rsidRPr="0032190F">
        <w:rPr>
          <w:i/>
          <w:lang w:val="fr-FR"/>
        </w:rPr>
        <w:t>montrent que cet homme a vécu entre 3350 et 31</w:t>
      </w:r>
      <w:r w:rsidR="00876992" w:rsidRPr="0032190F">
        <w:rPr>
          <w:i/>
          <w:lang w:val="fr-FR"/>
        </w:rPr>
        <w:t>20 (BIB 368 p. 75 (BIB 645))</w:t>
      </w:r>
      <w:r w:rsidR="00AB3B6C" w:rsidRPr="0032190F">
        <w:rPr>
          <w:i/>
          <w:lang w:val="fr-FR"/>
        </w:rPr>
        <w:t xml:space="preserve">, soit durant le </w:t>
      </w:r>
      <w:hyperlink r:id="rId11011" w:anchor="Cul_Chalco" w:history="1">
        <w:r w:rsidR="00AB3B6C" w:rsidRPr="0032190F">
          <w:rPr>
            <w:rStyle w:val="Hyperlink"/>
            <w:i/>
            <w:lang w:val="fr-FR"/>
          </w:rPr>
          <w:t>Chalcolithique</w:t>
        </w:r>
      </w:hyperlink>
      <w:r w:rsidR="00AB3B6C" w:rsidRPr="0032190F">
        <w:rPr>
          <w:lang w:val="fr-FR"/>
        </w:rPr>
        <w:t>.</w:t>
      </w:r>
      <w:r w:rsidR="00633502" w:rsidRPr="0032190F">
        <w:rPr>
          <w:lang w:val="fr-FR"/>
        </w:rPr>
        <w:t xml:space="preserve"> </w:t>
      </w:r>
    </w:p>
    <w:p w14:paraId="41C70D64" w14:textId="77777777" w:rsidR="00DB4049" w:rsidRPr="0032190F" w:rsidRDefault="00DB4049" w:rsidP="00242C0F">
      <w:pPr>
        <w:jc w:val="both"/>
        <w:rPr>
          <w:rFonts w:ascii="Times-Roman" w:hAnsi="Times-Roman" w:cs="Times-Roman"/>
          <w:lang w:val="fr-FR"/>
        </w:rPr>
      </w:pPr>
    </w:p>
    <w:p w14:paraId="0C598056" w14:textId="77777777" w:rsidR="00AB3B6C" w:rsidRPr="0032190F" w:rsidRDefault="00AB3B6C" w:rsidP="00242C0F">
      <w:pPr>
        <w:rPr>
          <w:lang w:val="fr-FR"/>
        </w:rPr>
      </w:pPr>
    </w:p>
    <w:p w14:paraId="609D0FE6" w14:textId="77777777" w:rsidR="002E2AD8" w:rsidRPr="0032190F" w:rsidRDefault="00523A06" w:rsidP="00242C0F">
      <w:pPr>
        <w:pStyle w:val="Heading2"/>
      </w:pPr>
      <w:r>
        <w:t>a</w:t>
      </w:r>
      <w:r w:rsidR="002E2AD8" w:rsidRPr="0032190F">
        <w:t>nthropologie</w:t>
      </w:r>
    </w:p>
    <w:p w14:paraId="0477CE4A" w14:textId="77777777" w:rsidR="002E2AD8" w:rsidRDefault="002E2AD8" w:rsidP="00242C0F">
      <w:pPr>
        <w:rPr>
          <w:lang w:val="fr-FR"/>
        </w:rPr>
      </w:pPr>
    </w:p>
    <w:p w14:paraId="0331974C" w14:textId="5C780CE2" w:rsidR="00B75D6C" w:rsidRPr="0032190F" w:rsidRDefault="00B75D6C" w:rsidP="00242C0F">
      <w:pPr>
        <w:rPr>
          <w:lang w:val="fr-FR"/>
        </w:rPr>
      </w:pPr>
      <w:r w:rsidRPr="0032190F">
        <w:rPr>
          <w:lang w:val="fr-FR"/>
        </w:rPr>
        <w:t xml:space="preserve">Le corps momifié à été découvert à </w:t>
      </w:r>
      <w:smartTag w:uri="urn:schemas-microsoft-com:office:smarttags" w:element="metricconverter">
        <w:smartTagPr>
          <w:attr w:name="ProductID" w:val="3200 m"/>
        </w:smartTagPr>
        <w:r w:rsidRPr="0032190F">
          <w:rPr>
            <w:lang w:val="fr-FR"/>
          </w:rPr>
          <w:t>3200 m</w:t>
        </w:r>
      </w:smartTag>
      <w:r w:rsidRPr="0032190F">
        <w:rPr>
          <w:lang w:val="fr-FR"/>
        </w:rPr>
        <w:t xml:space="preserve"> d’altitude à proximité d’un col et d’un chemin de </w:t>
      </w:r>
      <w:hyperlink r:id="rId11012" w:anchor="Cul_Neo__domestic_elevag_transhu" w:history="1">
        <w:r w:rsidRPr="00B75D6C">
          <w:rPr>
            <w:rStyle w:val="Hyperlink"/>
            <w:lang w:val="fr-FR"/>
          </w:rPr>
          <w:t>transhumance</w:t>
        </w:r>
      </w:hyperlink>
      <w:r w:rsidRPr="00B75D6C">
        <w:rPr>
          <w:lang w:val="fr-FR"/>
        </w:rPr>
        <w:t>. (BIB 368 p. 75 (BIB 645))</w:t>
      </w:r>
    </w:p>
    <w:p w14:paraId="2085EABF" w14:textId="77777777" w:rsidR="008B0358" w:rsidRPr="0032190F" w:rsidRDefault="00AB3B6C" w:rsidP="00242C0F">
      <w:pPr>
        <w:jc w:val="both"/>
        <w:rPr>
          <w:lang w:val="fr-FR"/>
        </w:rPr>
      </w:pPr>
      <w:r w:rsidRPr="0032190F">
        <w:rPr>
          <w:lang w:val="fr-FR"/>
        </w:rPr>
        <w:t xml:space="preserve">L’homme mesurait </w:t>
      </w:r>
      <w:smartTag w:uri="urn:schemas-microsoft-com:office:smarttags" w:element="metricconverter">
        <w:smartTagPr>
          <w:attr w:name="ProductID" w:val="1,60 m"/>
        </w:smartTagPr>
        <w:r w:rsidRPr="0032190F">
          <w:rPr>
            <w:lang w:val="fr-FR"/>
          </w:rPr>
          <w:t>1,60 m</w:t>
        </w:r>
      </w:smartTag>
      <w:r w:rsidRPr="0032190F">
        <w:rPr>
          <w:lang w:val="fr-FR"/>
        </w:rPr>
        <w:t xml:space="preserve"> était de type méridional comme l’on confirmées les analyses isotopiques</w:t>
      </w:r>
      <w:r w:rsidR="00523818" w:rsidRPr="0032190F">
        <w:rPr>
          <w:lang w:val="fr-FR"/>
        </w:rPr>
        <w:t xml:space="preserve"> et les pollens qui le rattache à la vallée de l’Etsch au sud des Alpes</w:t>
      </w:r>
      <w:r w:rsidRPr="0032190F">
        <w:rPr>
          <w:lang w:val="fr-FR"/>
        </w:rPr>
        <w:t>. Une pointe de flèche a été retrouvée dans l’épaule mais n’a pas donné la mort (calcification de l’omoplate)</w:t>
      </w:r>
      <w:r w:rsidR="004B3996" w:rsidRPr="0032190F">
        <w:rPr>
          <w:lang w:val="fr-FR"/>
        </w:rPr>
        <w:t xml:space="preserve"> mais fut surement mortelle (BIB 367)</w:t>
      </w:r>
      <w:r w:rsidRPr="0032190F">
        <w:rPr>
          <w:lang w:val="fr-FR"/>
        </w:rPr>
        <w:t xml:space="preserve">. </w:t>
      </w:r>
      <w:r w:rsidR="008B0358" w:rsidRPr="0032190F">
        <w:rPr>
          <w:lang w:val="fr-FR"/>
        </w:rPr>
        <w:t>La flèche ayant peut-être provoquée un épanchement vasculaire important (</w:t>
      </w:r>
      <w:r w:rsidR="00C836E6" w:rsidRPr="0032190F">
        <w:rPr>
          <w:lang w:val="fr-FR"/>
        </w:rPr>
        <w:t>BIB 1081 p. 854 (BIB 1080))</w:t>
      </w:r>
    </w:p>
    <w:p w14:paraId="4C8B5457" w14:textId="77777777" w:rsidR="008B0358" w:rsidRPr="0032190F" w:rsidRDefault="008B0358" w:rsidP="00242C0F">
      <w:pPr>
        <w:jc w:val="both"/>
        <w:rPr>
          <w:lang w:val="fr-FR"/>
        </w:rPr>
      </w:pPr>
    </w:p>
    <w:p w14:paraId="182F6BDE" w14:textId="77777777" w:rsidR="00AB3B6C" w:rsidRPr="0032190F" w:rsidRDefault="00AB3B6C" w:rsidP="00242C0F">
      <w:pPr>
        <w:jc w:val="both"/>
        <w:rPr>
          <w:lang w:val="fr-FR"/>
        </w:rPr>
      </w:pPr>
      <w:r w:rsidRPr="0032190F">
        <w:rPr>
          <w:lang w:val="fr-FR"/>
        </w:rPr>
        <w:t>Les nombreux tatouage</w:t>
      </w:r>
      <w:r w:rsidR="004B3996" w:rsidRPr="0032190F">
        <w:rPr>
          <w:lang w:val="fr-FR"/>
        </w:rPr>
        <w:t>s</w:t>
      </w:r>
      <w:r w:rsidRPr="0032190F">
        <w:rPr>
          <w:lang w:val="fr-FR"/>
        </w:rPr>
        <w:t xml:space="preserve"> (poudre de champignons) au niveau des articulations (chevilles, genoux) avaient des vertus thérapeutiques (rhumatismes et arthrose). </w:t>
      </w:r>
      <w:r w:rsidR="00523818" w:rsidRPr="0032190F">
        <w:rPr>
          <w:lang w:val="fr-FR"/>
        </w:rPr>
        <w:t>L’étude de la quératine de ses cheveux a montrée un taux élevé d’éléments liés à l’activité métallurgique</w:t>
      </w:r>
      <w:r w:rsidR="008B0358" w:rsidRPr="0032190F">
        <w:rPr>
          <w:lang w:val="fr-FR"/>
        </w:rPr>
        <w:t xml:space="preserve"> (SS BIB)</w:t>
      </w:r>
      <w:r w:rsidR="00523818" w:rsidRPr="0032190F">
        <w:rPr>
          <w:lang w:val="fr-FR"/>
        </w:rPr>
        <w:t>.</w:t>
      </w:r>
    </w:p>
    <w:p w14:paraId="6E49EA74" w14:textId="77777777" w:rsidR="00C836E6" w:rsidRPr="0032190F" w:rsidRDefault="00C836E6" w:rsidP="00242C0F">
      <w:pPr>
        <w:jc w:val="both"/>
        <w:rPr>
          <w:lang w:val="fr-FR"/>
        </w:rPr>
      </w:pPr>
    </w:p>
    <w:p w14:paraId="24B456EF" w14:textId="77777777" w:rsidR="00C836E6" w:rsidRDefault="00C836E6" w:rsidP="00242C0F">
      <w:pPr>
        <w:jc w:val="both"/>
        <w:rPr>
          <w:lang w:val="fr-FR"/>
        </w:rPr>
      </w:pPr>
      <w:r w:rsidRPr="0032190F">
        <w:rPr>
          <w:lang w:val="fr-FR"/>
        </w:rPr>
        <w:t>Les disparités isotopiques notées entre les dents, les os et les intestins supposent qu’il pratiquait une transhumance entre les basses vallée</w:t>
      </w:r>
      <w:r w:rsidR="00504FE9" w:rsidRPr="0032190F">
        <w:rPr>
          <w:lang w:val="fr-FR"/>
        </w:rPr>
        <w:t>s</w:t>
      </w:r>
      <w:r w:rsidRPr="0032190F">
        <w:rPr>
          <w:lang w:val="fr-FR"/>
        </w:rPr>
        <w:t xml:space="preserve"> et les sites d’altitude mais, au niveau actuel des recherches, ne peut être totalement confirmé (BIB 1081 p. 854 (BIB 1082))</w:t>
      </w:r>
    </w:p>
    <w:p w14:paraId="3577CCCA" w14:textId="77777777" w:rsidR="00894707" w:rsidRDefault="00894707" w:rsidP="00242C0F">
      <w:pPr>
        <w:jc w:val="both"/>
        <w:rPr>
          <w:lang w:val="fr-FR"/>
        </w:rPr>
      </w:pPr>
    </w:p>
    <w:p w14:paraId="4FF8438A" w14:textId="77777777" w:rsidR="00894707" w:rsidRDefault="00894707" w:rsidP="00894707">
      <w:pPr>
        <w:pStyle w:val="Heading3"/>
      </w:pPr>
      <w:r>
        <w:t>génétique</w:t>
      </w:r>
    </w:p>
    <w:p w14:paraId="0243DD07" w14:textId="151337C1" w:rsidR="00894707" w:rsidRPr="007425EF" w:rsidRDefault="00000000" w:rsidP="00894707">
      <w:pPr>
        <w:jc w:val="both"/>
        <w:rPr>
          <w:lang w:val="fr-FR"/>
        </w:rPr>
      </w:pPr>
      <w:hyperlink r:id="rId11013" w:anchor="Cul_Transition_Meso_Neo_gen" w:history="1">
        <w:r w:rsidR="00894707" w:rsidRPr="007425EF">
          <w:rPr>
            <w:rStyle w:val="Hyperlink"/>
            <w:lang w:val="fr-FR"/>
          </w:rPr>
          <w:t>aDNA</w:t>
        </w:r>
      </w:hyperlink>
      <w:r w:rsidR="00894707" w:rsidRPr="007425EF">
        <w:rPr>
          <w:lang w:val="fr-FR"/>
        </w:rPr>
        <w:t xml:space="preserve"> (BIB 2822)</w:t>
      </w:r>
    </w:p>
    <w:p w14:paraId="00830B7F" w14:textId="77777777" w:rsidR="00894707" w:rsidRPr="0032190F" w:rsidRDefault="00894707" w:rsidP="00242C0F">
      <w:pPr>
        <w:jc w:val="both"/>
        <w:rPr>
          <w:lang w:val="fr-FR"/>
        </w:rPr>
      </w:pPr>
    </w:p>
    <w:p w14:paraId="3E5CB239" w14:textId="77777777" w:rsidR="00EC47E0" w:rsidRPr="0032190F" w:rsidRDefault="00EC47E0" w:rsidP="00242C0F">
      <w:pPr>
        <w:rPr>
          <w:lang w:val="fr-FR"/>
        </w:rPr>
      </w:pPr>
    </w:p>
    <w:p w14:paraId="052E1031" w14:textId="77777777" w:rsidR="002E2AD8" w:rsidRPr="0032190F" w:rsidRDefault="00523A06" w:rsidP="00242C0F">
      <w:pPr>
        <w:pStyle w:val="Heading2"/>
      </w:pPr>
      <w:r>
        <w:t>é</w:t>
      </w:r>
      <w:r w:rsidR="002E2AD8" w:rsidRPr="0032190F">
        <w:t>quipement</w:t>
      </w:r>
    </w:p>
    <w:p w14:paraId="532FE637" w14:textId="77777777" w:rsidR="002E2AD8" w:rsidRPr="0032190F" w:rsidRDefault="002E2AD8" w:rsidP="00242C0F">
      <w:pPr>
        <w:rPr>
          <w:lang w:val="fr-FR"/>
        </w:rPr>
      </w:pPr>
    </w:p>
    <w:p w14:paraId="6F9FB195" w14:textId="3295DDC3" w:rsidR="00AB3B6C" w:rsidRPr="0032190F" w:rsidRDefault="00F01BD6" w:rsidP="00242C0F">
      <w:pPr>
        <w:jc w:val="both"/>
        <w:rPr>
          <w:lang w:val="fr-FR"/>
        </w:rPr>
      </w:pPr>
      <w:r w:rsidRPr="0032190F">
        <w:rPr>
          <w:lang w:val="fr-FR"/>
        </w:rPr>
        <w:t>Il portai</w:t>
      </w:r>
      <w:r w:rsidR="00AB3B6C" w:rsidRPr="0032190F">
        <w:rPr>
          <w:lang w:val="fr-FR"/>
        </w:rPr>
        <w:t xml:space="preserve">t des chaussures en cuir </w:t>
      </w:r>
      <w:r w:rsidRPr="0032190F">
        <w:rPr>
          <w:lang w:val="fr-FR"/>
        </w:rPr>
        <w:t>rembourrées</w:t>
      </w:r>
      <w:r w:rsidR="00AB3B6C" w:rsidRPr="0032190F">
        <w:rPr>
          <w:lang w:val="fr-FR"/>
        </w:rPr>
        <w:t>, des jambières, un manteau, une cape</w:t>
      </w:r>
      <w:r w:rsidR="000A5769" w:rsidRPr="0032190F">
        <w:rPr>
          <w:lang w:val="fr-FR"/>
        </w:rPr>
        <w:t xml:space="preserve"> en fibres végétales tressées</w:t>
      </w:r>
      <w:r w:rsidR="00AB3B6C" w:rsidRPr="0032190F">
        <w:rPr>
          <w:lang w:val="fr-FR"/>
        </w:rPr>
        <w:t xml:space="preserve">, un bonnet de </w:t>
      </w:r>
      <w:r w:rsidRPr="0032190F">
        <w:rPr>
          <w:lang w:val="fr-FR"/>
        </w:rPr>
        <w:t>fourrure</w:t>
      </w:r>
      <w:r w:rsidR="00AB3B6C" w:rsidRPr="0032190F">
        <w:rPr>
          <w:lang w:val="fr-FR"/>
        </w:rPr>
        <w:t xml:space="preserve">. Les peaux sont celles de cerf (surtout), d’ours de chèvre, </w:t>
      </w:r>
      <w:r w:rsidR="00AB3B6C" w:rsidRPr="0032190F">
        <w:rPr>
          <w:lang w:val="fr-FR"/>
        </w:rPr>
        <w:lastRenderedPageBreak/>
        <w:t>de chamois et de veau.</w:t>
      </w:r>
      <w:r w:rsidR="00523818" w:rsidRPr="0032190F">
        <w:rPr>
          <w:lang w:val="fr-FR"/>
        </w:rPr>
        <w:t xml:space="preserve"> Sur ses </w:t>
      </w:r>
      <w:r w:rsidRPr="0032190F">
        <w:rPr>
          <w:lang w:val="fr-FR"/>
        </w:rPr>
        <w:t>vêtements</w:t>
      </w:r>
      <w:r w:rsidR="00523818" w:rsidRPr="0032190F">
        <w:rPr>
          <w:lang w:val="fr-FR"/>
        </w:rPr>
        <w:t xml:space="preserve">, </w:t>
      </w:r>
      <w:r w:rsidR="004B3996" w:rsidRPr="0032190F">
        <w:rPr>
          <w:lang w:val="fr-FR"/>
        </w:rPr>
        <w:t>4</w:t>
      </w:r>
      <w:r w:rsidR="00523818" w:rsidRPr="0032190F">
        <w:rPr>
          <w:lang w:val="fr-FR"/>
        </w:rPr>
        <w:t xml:space="preserve"> sangs différents ont été reconnus</w:t>
      </w:r>
      <w:r w:rsidR="004B3996" w:rsidRPr="0032190F">
        <w:rPr>
          <w:lang w:val="fr-FR"/>
        </w:rPr>
        <w:t xml:space="preserve"> (BIB 367)</w:t>
      </w:r>
      <w:r w:rsidR="00523818" w:rsidRPr="0032190F">
        <w:rPr>
          <w:lang w:val="fr-FR"/>
        </w:rPr>
        <w:t>.</w:t>
      </w:r>
      <w:r w:rsidRPr="0032190F">
        <w:rPr>
          <w:lang w:val="fr-FR"/>
        </w:rPr>
        <w:t xml:space="preserve"> Le fait qu’il ne porte pas de vêtements en laine plaide pour un développement plus tardif du tissage de celle-ci (soit au début du </w:t>
      </w:r>
      <w:hyperlink r:id="rId11014" w:anchor="Cul_Campaniforme" w:history="1">
        <w:r w:rsidRPr="0032190F">
          <w:rPr>
            <w:rStyle w:val="Hyperlink"/>
            <w:lang w:val="fr-FR"/>
          </w:rPr>
          <w:t>Campaniforme</w:t>
        </w:r>
      </w:hyperlink>
      <w:r w:rsidRPr="0032190F">
        <w:rPr>
          <w:lang w:val="fr-FR"/>
        </w:rPr>
        <w:t xml:space="preserve"> et à l’âge du </w:t>
      </w:r>
      <w:hyperlink r:id="rId11015" w:anchor="Cul_Bronze_Ancien" w:history="1">
        <w:r w:rsidRPr="0032190F">
          <w:rPr>
            <w:rStyle w:val="Hyperlink"/>
            <w:lang w:val="fr-FR"/>
          </w:rPr>
          <w:t>Bronze ancien</w:t>
        </w:r>
      </w:hyperlink>
      <w:r w:rsidRPr="0032190F">
        <w:rPr>
          <w:lang w:val="fr-FR"/>
        </w:rPr>
        <w:t>) (BIB 257 p. 27)</w:t>
      </w:r>
    </w:p>
    <w:p w14:paraId="5C6C86A8" w14:textId="77777777" w:rsidR="00AB3B6C" w:rsidRPr="0032190F" w:rsidRDefault="00AB3B6C" w:rsidP="00242C0F">
      <w:pPr>
        <w:jc w:val="both"/>
        <w:rPr>
          <w:lang w:val="fr-FR"/>
        </w:rPr>
      </w:pPr>
    </w:p>
    <w:p w14:paraId="4A76B9AA" w14:textId="35491E8E" w:rsidR="00AB3B6C" w:rsidRPr="0032190F" w:rsidRDefault="00AB3B6C" w:rsidP="00242C0F">
      <w:pPr>
        <w:jc w:val="both"/>
        <w:rPr>
          <w:lang w:val="fr-FR"/>
        </w:rPr>
      </w:pPr>
      <w:r w:rsidRPr="0032190F">
        <w:rPr>
          <w:lang w:val="fr-FR"/>
        </w:rPr>
        <w:t>Son équipement était composé d’un arc en if long  de</w:t>
      </w:r>
      <w:smartTag w:uri="urn:schemas-microsoft-com:office:smarttags" w:element="metricconverter">
        <w:smartTagPr>
          <w:attr w:name="ProductID" w:val="1,85 m"/>
        </w:smartTagPr>
        <w:r w:rsidRPr="0032190F">
          <w:rPr>
            <w:lang w:val="fr-FR"/>
          </w:rPr>
          <w:t>1,85 m</w:t>
        </w:r>
      </w:smartTag>
      <w:r w:rsidRPr="0032190F">
        <w:rPr>
          <w:lang w:val="fr-FR"/>
        </w:rPr>
        <w:t xml:space="preserve">, quatorze hampes de flèches dont deux seulement armées d’une pointe de silex. Quatre pointes plus longues tailles dans des bois de cerf auraient pu servir comme pointe de javelot. </w:t>
      </w:r>
      <w:r w:rsidR="00523818" w:rsidRPr="0032190F">
        <w:rPr>
          <w:lang w:val="fr-FR"/>
        </w:rPr>
        <w:t xml:space="preserve">Un carquois, deux sacs cylindriques en écorce de bouleau, une petite sacoche de </w:t>
      </w:r>
      <w:hyperlink r:id="rId11016" w:anchor="Cul_Art_TAC_T_t_ceinture" w:history="1">
        <w:r w:rsidR="00683577" w:rsidRPr="00683577">
          <w:rPr>
            <w:rStyle w:val="Hyperlink"/>
            <w:lang w:val="fr-FR"/>
          </w:rPr>
          <w:t>ceintur</w:t>
        </w:r>
        <w:r w:rsidR="00683577">
          <w:rPr>
            <w:rStyle w:val="Hyperlink"/>
            <w:lang w:val="fr-FR"/>
          </w:rPr>
          <w:t>e</w:t>
        </w:r>
      </w:hyperlink>
      <w:r w:rsidR="00683577">
        <w:rPr>
          <w:lang w:val="fr-FR"/>
        </w:rPr>
        <w:t xml:space="preserve"> et</w:t>
      </w:r>
      <w:r w:rsidR="00523818" w:rsidRPr="0032190F">
        <w:rPr>
          <w:lang w:val="fr-FR"/>
        </w:rPr>
        <w:t xml:space="preserve"> une hotte en bois. Comme outils : couteaux en silex, lames, poinçons et lamelles, une aiguille en os, un bois de cerf et un grattoir en bois de tilleul. Une hache de </w:t>
      </w:r>
      <w:hyperlink r:id="rId11017" w:anchor="Sit_Cuivre" w:history="1">
        <w:r w:rsidR="009A36BA" w:rsidRPr="009A36BA">
          <w:rPr>
            <w:rStyle w:val="Hyperlink"/>
            <w:lang w:val="fr-FR"/>
          </w:rPr>
          <w:t>cuivre</w:t>
        </w:r>
      </w:hyperlink>
      <w:r w:rsidR="00523818" w:rsidRPr="0032190F">
        <w:rPr>
          <w:lang w:val="fr-FR"/>
        </w:rPr>
        <w:t>.</w:t>
      </w:r>
      <w:r w:rsidR="009A36BA">
        <w:rPr>
          <w:lang w:val="fr-FR"/>
        </w:rPr>
        <w:t xml:space="preserve"> </w:t>
      </w:r>
      <w:r w:rsidR="00523818" w:rsidRPr="0032190F">
        <w:rPr>
          <w:lang w:val="fr-FR"/>
        </w:rPr>
        <w:t xml:space="preserve">Il transportait de l’étoupe et des morceaux de charbons. Il </w:t>
      </w:r>
      <w:r w:rsidR="00633502" w:rsidRPr="0032190F">
        <w:rPr>
          <w:lang w:val="fr-FR"/>
        </w:rPr>
        <w:t>possédait</w:t>
      </w:r>
      <w:r w:rsidR="00523818" w:rsidRPr="0032190F">
        <w:rPr>
          <w:lang w:val="fr-FR"/>
        </w:rPr>
        <w:t xml:space="preserve"> en outre des onguents composés d’éponge végétale impré</w:t>
      </w:r>
      <w:r w:rsidR="006301F2" w:rsidRPr="0032190F">
        <w:rPr>
          <w:lang w:val="fr-FR"/>
        </w:rPr>
        <w:t>gnées de substance médicinales.</w:t>
      </w:r>
    </w:p>
    <w:p w14:paraId="47BD9868" w14:textId="77777777" w:rsidR="006301F2" w:rsidRPr="0032190F" w:rsidRDefault="006301F2" w:rsidP="00242C0F">
      <w:pPr>
        <w:rPr>
          <w:lang w:val="fr-FR"/>
        </w:rPr>
      </w:pPr>
    </w:p>
    <w:p w14:paraId="4F8CABF7" w14:textId="77777777" w:rsidR="006301F2" w:rsidRPr="00FF5006" w:rsidRDefault="006301F2" w:rsidP="00242C0F">
      <w:pPr>
        <w:pStyle w:val="Heading3"/>
        <w:spacing w:line="240" w:lineRule="auto"/>
        <w:rPr>
          <w:lang w:val="it-IT"/>
        </w:rPr>
      </w:pPr>
      <w:r w:rsidRPr="00FF5006">
        <w:rPr>
          <w:lang w:val="it-IT"/>
        </w:rPr>
        <w:t>hache</w:t>
      </w:r>
      <w:r w:rsidR="00894707">
        <w:rPr>
          <w:lang w:val="it-IT"/>
        </w:rPr>
        <w:t xml:space="preserve"> (1)</w:t>
      </w:r>
    </w:p>
    <w:p w14:paraId="62AE08EE" w14:textId="77777777" w:rsidR="00B75D6C" w:rsidRDefault="00B75D6C" w:rsidP="00242C0F">
      <w:pPr>
        <w:jc w:val="both"/>
        <w:rPr>
          <w:i/>
          <w:lang w:val="it-IT"/>
        </w:rPr>
      </w:pPr>
    </w:p>
    <w:p w14:paraId="4999895F" w14:textId="76A949E3" w:rsidR="00B75D6C" w:rsidRPr="009A36BA" w:rsidRDefault="00B75D6C" w:rsidP="00242C0F">
      <w:pPr>
        <w:jc w:val="both"/>
        <w:rPr>
          <w:lang w:val="fr-FR"/>
        </w:rPr>
      </w:pPr>
      <w:r w:rsidRPr="009A36BA">
        <w:rPr>
          <w:lang w:val="fr-FR"/>
        </w:rPr>
        <w:t xml:space="preserve">L’expertise de sa hache de cuivre le rattache à la première phase de la culture de </w:t>
      </w:r>
      <w:hyperlink r:id="rId11018" w:anchor="Cul_Remedello" w:history="1">
        <w:r w:rsidRPr="009A36BA">
          <w:rPr>
            <w:rStyle w:val="Hyperlink"/>
            <w:lang w:val="fr-FR"/>
          </w:rPr>
          <w:t>Remedello</w:t>
        </w:r>
      </w:hyperlink>
      <w:r w:rsidRPr="009A36BA">
        <w:rPr>
          <w:lang w:val="fr-FR"/>
        </w:rPr>
        <w:t xml:space="preserve"> (hache en cuivre de la tombe 102 de </w:t>
      </w:r>
      <w:hyperlink r:id="rId11019" w:anchor="Sit_Remedello" w:history="1">
        <w:r w:rsidRPr="009A36BA">
          <w:rPr>
            <w:rStyle w:val="Hyperlink"/>
            <w:lang w:val="fr-FR"/>
          </w:rPr>
          <w:t>Remedello-Sotto</w:t>
        </w:r>
      </w:hyperlink>
      <w:r w:rsidRPr="009A36BA">
        <w:rPr>
          <w:lang w:val="fr-FR"/>
        </w:rPr>
        <w:t>) (SS BIB).</w:t>
      </w:r>
    </w:p>
    <w:p w14:paraId="2237E578" w14:textId="77777777" w:rsidR="00B75D6C" w:rsidRDefault="00B75D6C" w:rsidP="00242C0F">
      <w:pPr>
        <w:jc w:val="both"/>
        <w:rPr>
          <w:i/>
          <w:lang w:val="it-IT"/>
        </w:rPr>
      </w:pPr>
    </w:p>
    <w:p w14:paraId="556AEBE8" w14:textId="77777777" w:rsidR="006301F2" w:rsidRPr="00784BEC" w:rsidRDefault="006301F2" w:rsidP="00242C0F">
      <w:pPr>
        <w:jc w:val="both"/>
        <w:rPr>
          <w:lang w:val="it-IT"/>
        </w:rPr>
      </w:pPr>
      <w:r w:rsidRPr="00114BD5">
        <w:rPr>
          <w:i/>
          <w:lang w:val="it-IT"/>
        </w:rPr>
        <w:t xml:space="preserve">L’oggetto più significativo dell’equipaggiamento dell’Uomo venuto dal ghiaccio è senz’altro l’ascia. Il manico con testata a gomito, accuratamente levigato, è lungo circa </w:t>
      </w:r>
      <w:smartTag w:uri="urn:schemas-microsoft-com:office:smarttags" w:element="metricconverter">
        <w:smartTagPr>
          <w:attr w:name="ProductID" w:val="60 cm"/>
        </w:smartTagPr>
        <w:r w:rsidRPr="00114BD5">
          <w:rPr>
            <w:i/>
            <w:lang w:val="it-IT"/>
          </w:rPr>
          <w:t>60 cm</w:t>
        </w:r>
      </w:smartTag>
      <w:r w:rsidRPr="00114BD5">
        <w:rPr>
          <w:i/>
          <w:lang w:val="it-IT"/>
        </w:rPr>
        <w:t xml:space="preserve"> ed è in legno di tasso. Dalla testata a gomito si diparte la forcella per fissare la lama: per ottenere un fissaggio ottimale questa è stata incollata dapprima con catrame di betulla e poi ulteriormente assicurata all'immanicatura avvolgendola con sottili stringhe di pelle.</w:t>
      </w:r>
      <w:r w:rsidR="00056CA4" w:rsidRPr="00784BEC">
        <w:rPr>
          <w:lang w:val="it-IT"/>
        </w:rPr>
        <w:t xml:space="preserve"> (BIB Musée de Bolzano).</w:t>
      </w:r>
      <w:r w:rsidRPr="00784BEC">
        <w:rPr>
          <w:lang w:val="it-IT"/>
        </w:rPr>
        <w:br/>
        <w:t xml:space="preserve">La lama, di forma trapezoidale, è lunga </w:t>
      </w:r>
      <w:smartTag w:uri="urn:schemas-microsoft-com:office:smarttags" w:element="metricconverter">
        <w:smartTagPr>
          <w:attr w:name="ProductID" w:val="9,5 cm"/>
        </w:smartTagPr>
        <w:r w:rsidRPr="00784BEC">
          <w:rPr>
            <w:lang w:val="it-IT"/>
          </w:rPr>
          <w:t>9,5 cm</w:t>
        </w:r>
      </w:smartTag>
      <w:r w:rsidRPr="00784BEC">
        <w:rPr>
          <w:lang w:val="it-IT"/>
        </w:rPr>
        <w:t xml:space="preserve"> ed è costituita al 99,7% di rame. I suoi margini leggermente rialzati sono stati ottenuti mediante martellatura e permettevano un migliore fissaggio della lama al manico</w:t>
      </w:r>
      <w:r w:rsidR="00056CA4" w:rsidRPr="00784BEC">
        <w:rPr>
          <w:lang w:val="it-IT"/>
        </w:rPr>
        <w:t xml:space="preserve"> (BIB 27 p. 248)</w:t>
      </w:r>
      <w:r w:rsidRPr="00784BEC">
        <w:rPr>
          <w:lang w:val="it-IT"/>
        </w:rPr>
        <w:t xml:space="preserve">. </w:t>
      </w:r>
      <w:r w:rsidRPr="00114BD5">
        <w:rPr>
          <w:i/>
          <w:lang w:val="it-IT"/>
        </w:rPr>
        <w:t>La lama mostra evidenti segni di usura.</w:t>
      </w:r>
      <w:r w:rsidR="00056CA4" w:rsidRPr="00784BEC">
        <w:rPr>
          <w:lang w:val="it-IT"/>
        </w:rPr>
        <w:t xml:space="preserve"> (BIB Musée de Bolzano).</w:t>
      </w:r>
    </w:p>
    <w:p w14:paraId="01E90FC8" w14:textId="77777777" w:rsidR="00F82249" w:rsidRPr="00784BEC" w:rsidRDefault="00F82249" w:rsidP="00242C0F">
      <w:pPr>
        <w:jc w:val="both"/>
        <w:rPr>
          <w:lang w:val="it-IT"/>
        </w:rPr>
      </w:pPr>
    </w:p>
    <w:p w14:paraId="650F1FBB" w14:textId="77777777" w:rsidR="006301F2" w:rsidRPr="00784BEC" w:rsidRDefault="006301F2" w:rsidP="00242C0F">
      <w:pPr>
        <w:jc w:val="both"/>
        <w:rPr>
          <w:lang w:val="it-IT"/>
        </w:rPr>
      </w:pPr>
      <w:r w:rsidRPr="00114BD5">
        <w:rPr>
          <w:i/>
          <w:lang w:val="it-IT"/>
        </w:rPr>
        <w:t>Quest’ascia era del resto perfettamente adatta per abbattere  alberi; prove di archeologia sperimentale hanno dimostrato, infatti, che con questo tipo di ascia si poteva abbattere una pianta di tasso in circa 35 minuti, senza dover ribattere la lama per riaffilarla. L’ascia non può dunque essere interpretata solo come segno distintivo di rango.</w:t>
      </w:r>
      <w:r w:rsidR="00056CA4" w:rsidRPr="00784BEC">
        <w:rPr>
          <w:lang w:val="it-IT"/>
        </w:rPr>
        <w:t>(BIB Musée de Bolzano).</w:t>
      </w:r>
      <w:r w:rsidRPr="00784BEC">
        <w:rPr>
          <w:lang w:val="it-IT"/>
        </w:rPr>
        <w:br/>
      </w:r>
      <w:r w:rsidRPr="00114BD5">
        <w:rPr>
          <w:i/>
          <w:lang w:val="it-IT"/>
        </w:rPr>
        <w:t xml:space="preserve">Bisogna considerare, del resto, che nel periodo attorno al </w:t>
      </w:r>
      <w:smartTag w:uri="urn:schemas-microsoft-com:office:smarttags" w:element="metricconverter">
        <w:smartTagPr>
          <w:attr w:name="ProductID" w:val="3000 a"/>
        </w:smartTagPr>
        <w:r w:rsidRPr="00114BD5">
          <w:rPr>
            <w:i/>
            <w:lang w:val="it-IT"/>
          </w:rPr>
          <w:t>3000 a</w:t>
        </w:r>
      </w:smartTag>
      <w:r w:rsidRPr="00114BD5">
        <w:rPr>
          <w:i/>
          <w:lang w:val="it-IT"/>
        </w:rPr>
        <w:t>.C. le asce di rame erano sia uno status symbol, che armi assai apprezzate. Per questo motivo è possibile ipotizzare che l’Uomo venuto dal ghiaccio fosse un capo clan o un guerriero</w:t>
      </w:r>
      <w:r w:rsidRPr="00784BEC">
        <w:rPr>
          <w:lang w:val="it-IT"/>
        </w:rPr>
        <w:t xml:space="preserve"> (BIB Musée de Bolzano).</w:t>
      </w:r>
    </w:p>
    <w:p w14:paraId="10412BFF" w14:textId="77777777" w:rsidR="00504FE9" w:rsidRPr="00784BEC" w:rsidRDefault="00504FE9" w:rsidP="00242C0F">
      <w:pPr>
        <w:rPr>
          <w:lang w:val="it-IT"/>
        </w:rPr>
      </w:pPr>
    </w:p>
    <w:p w14:paraId="2F417EB3" w14:textId="57E2F71A" w:rsidR="00504FE9" w:rsidRPr="00FF5006" w:rsidRDefault="00504FE9" w:rsidP="00242C0F">
      <w:pPr>
        <w:rPr>
          <w:lang w:val="it-IT"/>
        </w:rPr>
      </w:pPr>
      <w:r w:rsidRPr="00FF5006">
        <w:rPr>
          <w:lang w:val="it-IT"/>
        </w:rPr>
        <w:t xml:space="preserve">Voir </w:t>
      </w:r>
      <w:hyperlink r:id="rId11020" w:anchor="Sit_Antenna" w:history="1">
        <w:r w:rsidRPr="00FF5006">
          <w:rPr>
            <w:rStyle w:val="Hyperlink"/>
            <w:lang w:val="it-IT"/>
          </w:rPr>
          <w:t>Grotta dell’Antenna</w:t>
        </w:r>
      </w:hyperlink>
    </w:p>
    <w:p w14:paraId="7EA6612E" w14:textId="77777777" w:rsidR="006301F2" w:rsidRPr="00FF5006" w:rsidRDefault="006301F2" w:rsidP="00242C0F">
      <w:pPr>
        <w:rPr>
          <w:lang w:val="it-IT"/>
        </w:rPr>
      </w:pPr>
    </w:p>
    <w:p w14:paraId="4FEB1ED7" w14:textId="77777777" w:rsidR="006301F2" w:rsidRPr="00FF5006" w:rsidRDefault="006301F2" w:rsidP="00242C0F">
      <w:pPr>
        <w:pStyle w:val="Heading3"/>
        <w:spacing w:line="240" w:lineRule="auto"/>
        <w:rPr>
          <w:lang w:val="it-IT"/>
        </w:rPr>
      </w:pPr>
      <w:r w:rsidRPr="00FF5006">
        <w:rPr>
          <w:lang w:val="it-IT"/>
        </w:rPr>
        <w:t>poignard</w:t>
      </w:r>
      <w:r w:rsidR="00894707">
        <w:rPr>
          <w:lang w:val="it-IT"/>
        </w:rPr>
        <w:t xml:space="preserve"> (1)</w:t>
      </w:r>
    </w:p>
    <w:p w14:paraId="0A0B0523" w14:textId="62081E72" w:rsidR="006301F2" w:rsidRPr="00784BEC" w:rsidRDefault="006301F2" w:rsidP="00242C0F">
      <w:pPr>
        <w:jc w:val="both"/>
        <w:rPr>
          <w:lang w:val="it-IT"/>
        </w:rPr>
      </w:pPr>
      <w:r w:rsidRPr="00784BEC">
        <w:rPr>
          <w:lang w:val="it-IT"/>
        </w:rPr>
        <w:t xml:space="preserve">Il pugnale, lungo circa </w:t>
      </w:r>
      <w:smartTag w:uri="urn:schemas-microsoft-com:office:smarttags" w:element="metricconverter">
        <w:smartTagPr>
          <w:attr w:name="ProductID" w:val="13 cm"/>
        </w:smartTagPr>
        <w:r w:rsidRPr="00784BEC">
          <w:rPr>
            <w:lang w:val="it-IT"/>
          </w:rPr>
          <w:t>13 cm</w:t>
        </w:r>
      </w:smartTag>
      <w:r w:rsidRPr="00784BEC">
        <w:rPr>
          <w:lang w:val="it-IT"/>
        </w:rPr>
        <w:t xml:space="preserve">, è composto di una lama in selce triangolare lavorata sull’intera superficie e da un manico in legno di frassino. La lama è stata incastrata profondamente nel manico di legno e fissata con tendini animali. L’estremità dell’impugnatura presenta una tacca a cui era fissato un cordino  (BIB Musée de Bolzano). La lama è realizzata con selce proveniente dai </w:t>
      </w:r>
      <w:hyperlink r:id="rId11021" w:anchor="Sit_Monti_Lessini" w:history="1">
        <w:r w:rsidRPr="00784BEC">
          <w:rPr>
            <w:rStyle w:val="Hyperlink"/>
            <w:lang w:val="it-IT"/>
          </w:rPr>
          <w:t>Monti Lessini</w:t>
        </w:r>
      </w:hyperlink>
      <w:r w:rsidRPr="00784BEC">
        <w:rPr>
          <w:lang w:val="it-IT"/>
        </w:rPr>
        <w:t>, a nord di Verona, dove si trova in giacimenti naturali. Grazie alla sua eccellente qualità, questa selce era una merce di scambio molto richiesta in Europa durante il Neolitico  (BIB Musée de Bolzano)</w:t>
      </w:r>
      <w:r w:rsidR="00CE2AB1" w:rsidRPr="00784BEC">
        <w:rPr>
          <w:lang w:val="it-IT"/>
        </w:rPr>
        <w:t xml:space="preserve">. </w:t>
      </w:r>
      <w:r w:rsidRPr="00784BEC">
        <w:rPr>
          <w:lang w:val="it-IT"/>
        </w:rPr>
        <w:t xml:space="preserve">Il pugnale era custodito in un fodero ad astuccio di forma triangolare, lungo </w:t>
      </w:r>
      <w:smartTag w:uri="urn:schemas-microsoft-com:office:smarttags" w:element="metricconverter">
        <w:smartTagPr>
          <w:attr w:name="ProductID" w:val="12 cm"/>
        </w:smartTagPr>
        <w:r w:rsidRPr="00784BEC">
          <w:rPr>
            <w:lang w:val="it-IT"/>
          </w:rPr>
          <w:t>12 cm</w:t>
        </w:r>
      </w:smartTag>
      <w:r w:rsidRPr="00784BEC">
        <w:rPr>
          <w:lang w:val="it-IT"/>
        </w:rPr>
        <w:t>. Questo è stato realizzato utilizzando un intreccio di fibre vegetali di forma rettangolare, avvolto su se stesso e poi chiuso sul lato lungo con un cordino. Il margine superiore del fodero è stato, inoltre, rinforzato con una fascia ad intreccio doppio. Probabilmente il fodero veniva agganciato alla cintura per mezzo di un'asola di cuoio laterale, così da avere il pugnale sempre a portata di mano (BIB Musée de Bolzano)</w:t>
      </w:r>
    </w:p>
    <w:p w14:paraId="63D0B9D3" w14:textId="77777777" w:rsidR="003F404D" w:rsidRPr="00784BEC" w:rsidRDefault="003F404D" w:rsidP="00242C0F">
      <w:pPr>
        <w:rPr>
          <w:lang w:val="it-IT"/>
        </w:rPr>
      </w:pPr>
    </w:p>
    <w:p w14:paraId="5975B0A3" w14:textId="032CFDDD" w:rsidR="00CE2AB1" w:rsidRPr="00784BEC" w:rsidRDefault="00CE2AB1" w:rsidP="00242C0F">
      <w:pPr>
        <w:jc w:val="both"/>
        <w:rPr>
          <w:lang w:val="it-IT"/>
        </w:rPr>
      </w:pPr>
      <w:r w:rsidRPr="0032190F">
        <w:rPr>
          <w:lang w:val="fr-FR"/>
        </w:rPr>
        <w:t xml:space="preserve">On peut le comparer à l’exemplaire découvert dans la sépulture 97 de </w:t>
      </w:r>
      <w:hyperlink r:id="rId11022" w:anchor="Sit_Remedello" w:history="1">
        <w:r w:rsidRPr="0032190F">
          <w:rPr>
            <w:rStyle w:val="Hyperlink"/>
            <w:lang w:val="fr-FR"/>
          </w:rPr>
          <w:t>Remedello-Sotto</w:t>
        </w:r>
      </w:hyperlink>
      <w:r w:rsidRPr="0032190F">
        <w:rPr>
          <w:lang w:val="fr-FR"/>
        </w:rPr>
        <w:t xml:space="preserve"> et, typologiquement le faire correspondre au type à </w:t>
      </w:r>
      <w:r w:rsidRPr="0032190F">
        <w:rPr>
          <w:i/>
          <w:lang w:val="fr-FR"/>
        </w:rPr>
        <w:t>pédoncule simple triangulaire</w:t>
      </w:r>
      <w:r w:rsidRPr="0032190F">
        <w:rPr>
          <w:lang w:val="fr-FR"/>
        </w:rPr>
        <w:t xml:space="preserve"> (</w:t>
      </w:r>
      <w:hyperlink r:id="rId11023" w:anchor="Sit_Remedello" w:history="1">
        <w:r w:rsidRPr="0032190F">
          <w:rPr>
            <w:rStyle w:val="Hyperlink"/>
            <w:lang w:val="fr-FR"/>
          </w:rPr>
          <w:t>type 5</w:t>
        </w:r>
      </w:hyperlink>
      <w:r w:rsidRPr="0032190F">
        <w:rPr>
          <w:lang w:val="fr-FR"/>
        </w:rPr>
        <w:t>) de De Marinis (BIB 27 p. 281)</w:t>
      </w:r>
      <w:r w:rsidR="003348D8" w:rsidRPr="0032190F">
        <w:rPr>
          <w:lang w:val="fr-FR"/>
        </w:rPr>
        <w:t xml:space="preserve"> également avec le poignard de </w:t>
      </w:r>
      <w:hyperlink r:id="rId11024" w:anchor="Sit_Pestenacker" w:history="1">
        <w:r w:rsidR="00504FE9" w:rsidRPr="0032190F">
          <w:rPr>
            <w:rStyle w:val="Hyperlink"/>
            <w:lang w:val="fr-FR"/>
          </w:rPr>
          <w:t>Pestenacker</w:t>
        </w:r>
      </w:hyperlink>
      <w:r w:rsidR="003348D8" w:rsidRPr="0032190F">
        <w:rPr>
          <w:lang w:val="fr-FR"/>
        </w:rPr>
        <w:t>établissement de la culture d’</w:t>
      </w:r>
      <w:hyperlink r:id="rId11025" w:anchor="Cul_Pfyn_Altheim" w:history="1">
        <w:r w:rsidR="003348D8" w:rsidRPr="0032190F">
          <w:rPr>
            <w:rStyle w:val="Hyperlink"/>
            <w:lang w:val="fr-FR"/>
          </w:rPr>
          <w:t>Altheim</w:t>
        </w:r>
      </w:hyperlink>
      <w:r w:rsidR="003348D8" w:rsidRPr="0032190F">
        <w:rPr>
          <w:lang w:val="fr-FR"/>
        </w:rPr>
        <w:t xml:space="preserve"> (BIB 27 p. 281)</w:t>
      </w:r>
      <w:r w:rsidR="00B76ACA" w:rsidRPr="0032190F">
        <w:rPr>
          <w:lang w:val="fr-FR"/>
        </w:rPr>
        <w:t xml:space="preserve">. </w:t>
      </w:r>
      <w:r w:rsidR="00B76ACA" w:rsidRPr="00784BEC">
        <w:rPr>
          <w:lang w:val="it-IT"/>
        </w:rPr>
        <w:t>Emmanchement identique à celui d’</w:t>
      </w:r>
      <w:hyperlink r:id="rId11026" w:anchor="Sit_Arbon_Bleiche_3" w:history="1">
        <w:r w:rsidR="00B76ACA" w:rsidRPr="00784BEC">
          <w:rPr>
            <w:rStyle w:val="Hyperlink"/>
            <w:lang w:val="it-IT"/>
          </w:rPr>
          <w:t>Arbon Bleiche 3</w:t>
        </w:r>
      </w:hyperlink>
      <w:r w:rsidR="00B76ACA" w:rsidRPr="00784BEC">
        <w:rPr>
          <w:lang w:val="it-IT"/>
        </w:rPr>
        <w:t xml:space="preserve"> (SS BIB).</w:t>
      </w:r>
    </w:p>
    <w:p w14:paraId="13064704" w14:textId="77777777" w:rsidR="00CE2AB1" w:rsidRPr="00784BEC" w:rsidRDefault="00CE2AB1" w:rsidP="00242C0F">
      <w:pPr>
        <w:rPr>
          <w:lang w:val="it-IT"/>
        </w:rPr>
      </w:pPr>
    </w:p>
    <w:p w14:paraId="72DF2A35" w14:textId="737C11AA" w:rsidR="003F404D" w:rsidRPr="00784BEC" w:rsidRDefault="003F404D" w:rsidP="00242C0F">
      <w:pPr>
        <w:jc w:val="both"/>
        <w:rPr>
          <w:lang w:val="it-IT"/>
        </w:rPr>
      </w:pPr>
      <w:r w:rsidRPr="00784BEC">
        <w:rPr>
          <w:lang w:val="it-IT"/>
        </w:rPr>
        <w:t>Il pugnale di selce, completo di manico in legno di frassino (</w:t>
      </w:r>
      <w:hyperlink r:id="rId11027" w:anchor="Eco_Fraxinus" w:history="1">
        <w:r w:rsidRPr="00784BEC">
          <w:rPr>
            <w:rStyle w:val="Hyperlink"/>
            <w:i/>
            <w:iCs/>
            <w:lang w:val="it-IT"/>
          </w:rPr>
          <w:t>Fraxinus</w:t>
        </w:r>
      </w:hyperlink>
      <w:r w:rsidRPr="00784BEC">
        <w:rPr>
          <w:i/>
          <w:iCs/>
          <w:lang w:val="it-IT"/>
        </w:rPr>
        <w:t xml:space="preserve"> excelsior</w:t>
      </w:r>
      <w:r w:rsidRPr="00784BEC">
        <w:rPr>
          <w:lang w:val="it-IT"/>
        </w:rPr>
        <w:t xml:space="preserve">) fissato con tendine animale, e inserito in un fodero di rafia intrecciata, trovato tra l’equipaggiamento dell’uomo di Similaun (BIB 942), sia stato realizzato con selce proveniente dai Lessini (BIB 943). </w:t>
      </w:r>
    </w:p>
    <w:p w14:paraId="76633793" w14:textId="77777777" w:rsidR="000B12D6" w:rsidRPr="00784BEC" w:rsidRDefault="000B12D6" w:rsidP="00242C0F">
      <w:pPr>
        <w:jc w:val="both"/>
        <w:rPr>
          <w:lang w:val="it-IT"/>
        </w:rPr>
      </w:pPr>
    </w:p>
    <w:p w14:paraId="5757FA36" w14:textId="77777777" w:rsidR="000B12D6" w:rsidRPr="0032190F" w:rsidRDefault="000B12D6" w:rsidP="00242C0F">
      <w:pPr>
        <w:jc w:val="both"/>
        <w:rPr>
          <w:lang w:val="fr-FR"/>
        </w:rPr>
      </w:pPr>
      <w:r w:rsidRPr="0032190F">
        <w:rPr>
          <w:lang w:val="fr-FR"/>
        </w:rPr>
        <w:t>Montre des traces d’utlisation (BIB 811 p. 526 (BIB 1203))</w:t>
      </w:r>
    </w:p>
    <w:p w14:paraId="6526D48A" w14:textId="77777777" w:rsidR="00BD2A91" w:rsidRPr="0032190F" w:rsidRDefault="00BD2A91" w:rsidP="00242C0F">
      <w:pPr>
        <w:rPr>
          <w:lang w:val="fr-FR"/>
        </w:rPr>
      </w:pPr>
    </w:p>
    <w:p w14:paraId="1DB493B1" w14:textId="77777777" w:rsidR="00BD2A91" w:rsidRPr="00784BEC" w:rsidRDefault="00BD2A91" w:rsidP="00242C0F">
      <w:pPr>
        <w:pStyle w:val="Heading3"/>
        <w:spacing w:line="240" w:lineRule="auto"/>
        <w:rPr>
          <w:lang w:val="it-IT"/>
        </w:rPr>
      </w:pPr>
      <w:r w:rsidRPr="00784BEC">
        <w:rPr>
          <w:lang w:val="it-IT"/>
        </w:rPr>
        <w:t>retouchoir</w:t>
      </w:r>
      <w:r w:rsidR="00894707">
        <w:rPr>
          <w:lang w:val="it-IT"/>
        </w:rPr>
        <w:t xml:space="preserve"> (1)</w:t>
      </w:r>
    </w:p>
    <w:p w14:paraId="3392B3CF" w14:textId="77777777" w:rsidR="006301F2" w:rsidRPr="0032190F" w:rsidRDefault="007B4FFA" w:rsidP="00242C0F">
      <w:pPr>
        <w:jc w:val="both"/>
        <w:rPr>
          <w:lang w:val="fr-FR"/>
        </w:rPr>
      </w:pPr>
      <w:r w:rsidRPr="00784BEC">
        <w:rPr>
          <w:lang w:val="it-IT"/>
        </w:rPr>
        <w:t xml:space="preserve">Il ritoccatore è un piccolo strumento a forma di matita che veniva usato per lavorare la selce. </w:t>
      </w:r>
      <w:r w:rsidRPr="00784BEC">
        <w:rPr>
          <w:lang w:val="it-IT"/>
        </w:rPr>
        <w:br/>
        <w:t xml:space="preserve">La sua lunghezza è di circa </w:t>
      </w:r>
      <w:smartTag w:uri="urn:schemas-microsoft-com:office:smarttags" w:element="metricconverter">
        <w:smartTagPr>
          <w:attr w:name="ProductID" w:val="20 cm"/>
        </w:smartTagPr>
        <w:r w:rsidRPr="00784BEC">
          <w:rPr>
            <w:lang w:val="it-IT"/>
          </w:rPr>
          <w:t>20 cm</w:t>
        </w:r>
      </w:smartTag>
      <w:r w:rsidRPr="00784BEC">
        <w:rPr>
          <w:lang w:val="it-IT"/>
        </w:rPr>
        <w:t xml:space="preserve">. È formato da un manico in legno di tiglio - appuntito all’estremità - e da una punta in corno di cervo temprato a fuoco lunga circa </w:t>
      </w:r>
      <w:smartTag w:uri="urn:schemas-microsoft-com:office:smarttags" w:element="metricconverter">
        <w:smartTagPr>
          <w:attr w:name="ProductID" w:val="6 cm"/>
        </w:smartTagPr>
        <w:r w:rsidRPr="00784BEC">
          <w:rPr>
            <w:lang w:val="it-IT"/>
          </w:rPr>
          <w:t>6 cm</w:t>
        </w:r>
      </w:smartTag>
      <w:r w:rsidRPr="00784BEC">
        <w:rPr>
          <w:lang w:val="it-IT"/>
        </w:rPr>
        <w:t xml:space="preserve">. La punta è stata conficcata nel legno lungo il canale midollare del ramo e sporge di pochi millimetri dall’impugnatura. </w:t>
      </w:r>
      <w:r w:rsidRPr="00784BEC">
        <w:rPr>
          <w:lang w:val="it-IT"/>
        </w:rPr>
        <w:br/>
        <w:t xml:space="preserve">Per fabbricare utensili in selce, la pietra viene lavorata dapprima per scheggiatura: picchiando sulla superficie del nucleo di selce con un percussore si ottengono, infatti, schegge e lame grezze. Il ritoccatore permette poi di dare alle schegge la forma desiderata, staccando dai loro margini piccoli frammenti di pietra. Con la stessa tecnica si possono, inoltre, riaffilare le lame divenute poco taglienti. </w:t>
      </w:r>
      <w:r w:rsidRPr="0032190F">
        <w:rPr>
          <w:lang w:val="fr-FR"/>
        </w:rPr>
        <w:t>(BIB Musée de Bolzano)</w:t>
      </w:r>
    </w:p>
    <w:p w14:paraId="1E08E31E" w14:textId="77777777" w:rsidR="00981C73" w:rsidRPr="0032190F" w:rsidRDefault="00981C73" w:rsidP="00242C0F">
      <w:pPr>
        <w:rPr>
          <w:lang w:val="fr-FR"/>
        </w:rPr>
      </w:pPr>
    </w:p>
    <w:p w14:paraId="55FDC459" w14:textId="77777777" w:rsidR="00981C73" w:rsidRPr="0032190F" w:rsidRDefault="00981C73" w:rsidP="00242C0F">
      <w:pPr>
        <w:pStyle w:val="Heading3"/>
        <w:spacing w:line="240" w:lineRule="auto"/>
      </w:pPr>
      <w:r w:rsidRPr="0032190F">
        <w:t>ceinture</w:t>
      </w:r>
      <w:r w:rsidR="00894707">
        <w:t xml:space="preserve"> (1)</w:t>
      </w:r>
    </w:p>
    <w:p w14:paraId="03626AFE" w14:textId="77777777" w:rsidR="00683577" w:rsidRDefault="00683577" w:rsidP="00242C0F">
      <w:pPr>
        <w:jc w:val="both"/>
        <w:rPr>
          <w:lang w:val="fr-FR"/>
        </w:rPr>
      </w:pPr>
    </w:p>
    <w:p w14:paraId="71AF51E3" w14:textId="2BC62290" w:rsidR="007B4FFA" w:rsidRPr="0032190F" w:rsidRDefault="00981C73" w:rsidP="00242C0F">
      <w:pPr>
        <w:jc w:val="both"/>
        <w:rPr>
          <w:lang w:val="fr-FR"/>
        </w:rPr>
      </w:pPr>
      <w:r w:rsidRPr="0032190F">
        <w:rPr>
          <w:lang w:val="fr-FR"/>
        </w:rPr>
        <w:t xml:space="preserve">Bien que plus ancienne, </w:t>
      </w:r>
      <w:r w:rsidR="00683577">
        <w:rPr>
          <w:lang w:val="fr-FR"/>
        </w:rPr>
        <w:t xml:space="preserve">la </w:t>
      </w:r>
      <w:hyperlink r:id="rId11028" w:anchor="Cul_Art_TAC_T_t_ceinture" w:history="1">
        <w:r w:rsidR="00683577" w:rsidRPr="00683577">
          <w:rPr>
            <w:rStyle w:val="Hyperlink"/>
            <w:lang w:val="fr-FR"/>
          </w:rPr>
          <w:t>ceintur</w:t>
        </w:r>
        <w:r w:rsidR="00683577">
          <w:rPr>
            <w:rStyle w:val="Hyperlink"/>
            <w:lang w:val="fr-FR"/>
          </w:rPr>
          <w:t>e</w:t>
        </w:r>
      </w:hyperlink>
      <w:r w:rsidRPr="0032190F">
        <w:rPr>
          <w:lang w:val="fr-FR"/>
        </w:rPr>
        <w:t xml:space="preserve"> peut être comparée aux représentations des stèles de type B (Campaniforme) du site du </w:t>
      </w:r>
      <w:hyperlink r:id="rId11029" w:anchor="Sit_Petit_Chasseur" w:history="1">
        <w:r w:rsidRPr="0032190F">
          <w:rPr>
            <w:rStyle w:val="Hyperlink"/>
            <w:lang w:val="fr-FR"/>
          </w:rPr>
          <w:t>Petit-Chasseur</w:t>
        </w:r>
      </w:hyperlink>
      <w:r w:rsidRPr="0032190F">
        <w:rPr>
          <w:lang w:val="fr-FR"/>
        </w:rPr>
        <w:t xml:space="preserve"> à Sion (SS BIB)</w:t>
      </w:r>
    </w:p>
    <w:p w14:paraId="6DE55378" w14:textId="77777777" w:rsidR="00981C73" w:rsidRPr="0032190F" w:rsidRDefault="00981C73" w:rsidP="00242C0F">
      <w:pPr>
        <w:rPr>
          <w:lang w:val="fr-FR"/>
        </w:rPr>
      </w:pPr>
    </w:p>
    <w:p w14:paraId="11C012EA" w14:textId="77777777" w:rsidR="002E2AD8" w:rsidRPr="0032190F" w:rsidRDefault="00523A06" w:rsidP="00242C0F">
      <w:pPr>
        <w:pStyle w:val="Heading3"/>
        <w:spacing w:line="240" w:lineRule="auto"/>
      </w:pPr>
      <w:r>
        <w:t>é</w:t>
      </w:r>
      <w:r w:rsidR="002E2AD8" w:rsidRPr="0032190F">
        <w:t>tudes tracéologiques</w:t>
      </w:r>
    </w:p>
    <w:p w14:paraId="10A25947" w14:textId="77777777" w:rsidR="00C836E6" w:rsidRPr="0032190F" w:rsidRDefault="00C836E6" w:rsidP="00242C0F">
      <w:pPr>
        <w:jc w:val="both"/>
        <w:rPr>
          <w:lang w:val="fr-FR"/>
        </w:rPr>
      </w:pPr>
    </w:p>
    <w:p w14:paraId="3F47AA19" w14:textId="77777777" w:rsidR="002E2AD8" w:rsidRPr="0032190F" w:rsidRDefault="002E2AD8" w:rsidP="00242C0F">
      <w:pPr>
        <w:jc w:val="both"/>
        <w:rPr>
          <w:lang w:val="fr-FR"/>
        </w:rPr>
      </w:pPr>
      <w:r w:rsidRPr="0032190F">
        <w:rPr>
          <w:lang w:val="fr-FR"/>
        </w:rPr>
        <w:t>L’étude des traces organiques a mis en évidence la présence de sang, de collagène et de tissus carnés aussi bien sur le manche en bois de frêne (</w:t>
      </w:r>
      <w:r w:rsidRPr="0032190F">
        <w:rPr>
          <w:i/>
          <w:lang w:val="fr-FR"/>
        </w:rPr>
        <w:t>Fraxinus excelsior</w:t>
      </w:r>
      <w:r w:rsidRPr="0032190F">
        <w:rPr>
          <w:lang w:val="fr-FR"/>
        </w:rPr>
        <w:t xml:space="preserve">) du poignard que sur lame en silex. Ces résultats ont permis d’émettre l’hypothèse que le petit poignard d’ötzi avait été utilisé pour des opérations de boucherie animale (BIB 788 p. </w:t>
      </w:r>
      <w:r w:rsidR="00B22B44" w:rsidRPr="0032190F">
        <w:rPr>
          <w:lang w:val="fr-FR"/>
        </w:rPr>
        <w:t>33 (BIB 815)). Par ailleurs d’autres analyses sur les traces de sang semblent montrer la présence d’ADN mitochondrial humain, différent de celui d’ötzi, sur la lame du poignard et sur l’une des pointes de flèches qui tendrait a montré l’utilisation de ces armes (poignard et flèches) dans le combat rapproché (BIB 788 p. 33 (BIB 816, notice p. 88))</w:t>
      </w:r>
    </w:p>
    <w:p w14:paraId="3B55487D" w14:textId="77777777" w:rsidR="002E2AD8" w:rsidRPr="0032190F" w:rsidRDefault="002E2AD8" w:rsidP="00242C0F">
      <w:pPr>
        <w:rPr>
          <w:lang w:val="fr-FR"/>
        </w:rPr>
      </w:pPr>
    </w:p>
    <w:p w14:paraId="51CAC138" w14:textId="77777777" w:rsidR="002E2AD8" w:rsidRPr="0032190F" w:rsidRDefault="00523A06" w:rsidP="00242C0F">
      <w:pPr>
        <w:pStyle w:val="Heading2"/>
      </w:pPr>
      <w:r>
        <w:t>c</w:t>
      </w:r>
      <w:r w:rsidR="002E2AD8" w:rsidRPr="0032190F">
        <w:t>onclusion</w:t>
      </w:r>
    </w:p>
    <w:p w14:paraId="6A636B11" w14:textId="77777777" w:rsidR="00523A06" w:rsidRDefault="00523A06" w:rsidP="00242C0F">
      <w:pPr>
        <w:autoSpaceDE w:val="0"/>
        <w:autoSpaceDN w:val="0"/>
        <w:adjustRightInd w:val="0"/>
        <w:jc w:val="both"/>
        <w:rPr>
          <w:lang w:val="fr-FR"/>
        </w:rPr>
      </w:pPr>
    </w:p>
    <w:p w14:paraId="030F5055" w14:textId="150039F6" w:rsidR="00F01BD6" w:rsidRPr="00683577" w:rsidRDefault="00633502" w:rsidP="00242C0F">
      <w:pPr>
        <w:autoSpaceDE w:val="0"/>
        <w:autoSpaceDN w:val="0"/>
        <w:adjustRightInd w:val="0"/>
        <w:jc w:val="both"/>
        <w:rPr>
          <w:lang w:val="fr-FR"/>
        </w:rPr>
      </w:pPr>
      <w:r w:rsidRPr="00683577">
        <w:rPr>
          <w:lang w:val="fr-FR"/>
        </w:rPr>
        <w:t xml:space="preserve">Cette découverte </w:t>
      </w:r>
      <w:r w:rsidR="00F01BD6" w:rsidRPr="00683577">
        <w:rPr>
          <w:lang w:val="fr-FR"/>
        </w:rPr>
        <w:t>a permis de confirmer l’utilisation de voies de passage interalpines dès le IV</w:t>
      </w:r>
      <w:r w:rsidR="00F01BD6" w:rsidRPr="00683577">
        <w:rPr>
          <w:szCs w:val="16"/>
          <w:lang w:val="fr-FR"/>
        </w:rPr>
        <w:t xml:space="preserve">e </w:t>
      </w:r>
      <w:r w:rsidRPr="00683577">
        <w:rPr>
          <w:lang w:val="fr-FR"/>
        </w:rPr>
        <w:t>millénaire (BIB 272</w:t>
      </w:r>
      <w:r w:rsidR="00F01BD6" w:rsidRPr="00683577">
        <w:rPr>
          <w:lang w:val="fr-FR"/>
        </w:rPr>
        <w:t xml:space="preserve">). La hache qu’il transportait, en cuivre quasiment pur, se rattache au début du Néolithique récent (BIB 271), à la culture de </w:t>
      </w:r>
      <w:hyperlink r:id="rId11030" w:anchor="Cul_Remedello" w:history="1">
        <w:r w:rsidR="00F01BD6" w:rsidRPr="00683577">
          <w:rPr>
            <w:rStyle w:val="Hyperlink"/>
            <w:lang w:val="fr-FR"/>
          </w:rPr>
          <w:t>Remedell</w:t>
        </w:r>
        <w:r w:rsidR="008B0358" w:rsidRPr="00683577">
          <w:rPr>
            <w:rStyle w:val="Hyperlink"/>
            <w:lang w:val="fr-FR"/>
          </w:rPr>
          <w:t>o 1</w:t>
        </w:r>
      </w:hyperlink>
      <w:r w:rsidR="00F01BD6" w:rsidRPr="00683577">
        <w:rPr>
          <w:lang w:val="fr-FR"/>
        </w:rPr>
        <w:t>.</w:t>
      </w:r>
      <w:r w:rsidR="00B75D6C" w:rsidRPr="00683577">
        <w:rPr>
          <w:lang w:val="fr-FR"/>
        </w:rPr>
        <w:t xml:space="preserve"> Le contexte chrono-culturel dans lequel Ötzi a été retrouvé utilisait probablement les céramiques de type </w:t>
      </w:r>
      <w:hyperlink r:id="rId11031" w:anchor="Cul_Tamins" w:history="1">
        <w:r w:rsidR="00B75D6C" w:rsidRPr="00683577">
          <w:rPr>
            <w:rStyle w:val="Hyperlink"/>
            <w:lang w:val="fr-FR"/>
          </w:rPr>
          <w:t>Tamins-Isera 5</w:t>
        </w:r>
      </w:hyperlink>
      <w:r w:rsidR="00B75D6C" w:rsidRPr="00683577">
        <w:rPr>
          <w:lang w:val="fr-FR"/>
        </w:rPr>
        <w:t xml:space="preserve"> (BIB 27 p. 291)</w:t>
      </w:r>
    </w:p>
    <w:p w14:paraId="7D898898" w14:textId="77777777" w:rsidR="00F82249" w:rsidRPr="0032190F" w:rsidRDefault="00F82249" w:rsidP="00242C0F">
      <w:pPr>
        <w:autoSpaceDE w:val="0"/>
        <w:autoSpaceDN w:val="0"/>
        <w:adjustRightInd w:val="0"/>
        <w:jc w:val="both"/>
        <w:rPr>
          <w:rFonts w:ascii="Times-Roman" w:hAnsi="Times-Roman" w:cs="Times-Roman"/>
          <w:sz w:val="20"/>
          <w:szCs w:val="20"/>
          <w:lang w:val="fr-FR"/>
        </w:rPr>
      </w:pPr>
    </w:p>
    <w:p w14:paraId="204A2682" w14:textId="499294CC" w:rsidR="002E2AD8" w:rsidRDefault="002E2AD8" w:rsidP="00242C0F">
      <w:pPr>
        <w:rPr>
          <w:lang w:val="fr-FR"/>
        </w:rPr>
      </w:pPr>
      <w:r w:rsidRPr="0032190F">
        <w:rPr>
          <w:lang w:val="fr-FR"/>
        </w:rPr>
        <w:t xml:space="preserve">L’homme était probablement un berger </w:t>
      </w:r>
      <w:r w:rsidR="00C836E6" w:rsidRPr="0032190F">
        <w:rPr>
          <w:lang w:val="fr-FR"/>
        </w:rPr>
        <w:t xml:space="preserve">BIB 257 p. 28 et BIB 1081 p. 854 (BIB 1082)) </w:t>
      </w:r>
      <w:r w:rsidRPr="0032190F">
        <w:rPr>
          <w:lang w:val="fr-FR"/>
        </w:rPr>
        <w:t xml:space="preserve">venu du fond du Val Venosta et qui après avoir conduit son troupeau dans le Niedertal, sur le chemin du </w:t>
      </w:r>
      <w:r w:rsidRPr="0032190F">
        <w:rPr>
          <w:lang w:val="fr-FR"/>
        </w:rPr>
        <w:lastRenderedPageBreak/>
        <w:t xml:space="preserve">retour fut forcé de bivouaquer près du pas de Tisa (à proximité de la </w:t>
      </w:r>
      <w:hyperlink r:id="rId11032" w:anchor="Sit_Rofental" w:history="1">
        <w:r w:rsidRPr="0032190F">
          <w:rPr>
            <w:rStyle w:val="Hyperlink"/>
            <w:lang w:val="fr-FR"/>
          </w:rPr>
          <w:t>tourbière de Rofental</w:t>
        </w:r>
      </w:hyperlink>
      <w:r w:rsidRPr="0032190F">
        <w:rPr>
          <w:lang w:val="fr-FR"/>
        </w:rPr>
        <w:t>) et trépasser dans une mauvaise tempête (BIB 257 p. 28)</w:t>
      </w:r>
    </w:p>
    <w:p w14:paraId="57B41A5F" w14:textId="77777777" w:rsidR="00523A06" w:rsidRDefault="00523A06" w:rsidP="00242C0F">
      <w:pPr>
        <w:rPr>
          <w:lang w:val="fr-FR"/>
        </w:rPr>
      </w:pPr>
    </w:p>
    <w:p w14:paraId="3364A3DA" w14:textId="42AEC3D7" w:rsidR="00523A06" w:rsidRPr="0032190F" w:rsidRDefault="00523A06" w:rsidP="00242C0F">
      <w:pPr>
        <w:rPr>
          <w:lang w:val="fr-FR"/>
        </w:rPr>
      </w:pPr>
      <w:r>
        <w:rPr>
          <w:lang w:val="fr-FR"/>
        </w:rPr>
        <w:t xml:space="preserve">v. </w:t>
      </w:r>
      <w:hyperlink r:id="rId11033" w:anchor="Sit_Metal_recycl" w:history="1">
        <w:r w:rsidRPr="00523A06">
          <w:rPr>
            <w:rStyle w:val="Hyperlink"/>
            <w:lang w:val="fr-FR"/>
          </w:rPr>
          <w:t>recyclag</w:t>
        </w:r>
        <w:r>
          <w:rPr>
            <w:rStyle w:val="Hyperlink"/>
            <w:lang w:val="fr-FR"/>
          </w:rPr>
          <w:t>e du métal</w:t>
        </w:r>
      </w:hyperlink>
    </w:p>
    <w:p w14:paraId="36EEA6E8" w14:textId="77777777" w:rsidR="00F01BD6" w:rsidRPr="0032190F" w:rsidRDefault="00F01BD6" w:rsidP="00242C0F">
      <w:pPr>
        <w:rPr>
          <w:lang w:val="fr-FR"/>
        </w:rPr>
      </w:pPr>
    </w:p>
    <w:p w14:paraId="7C85DB68" w14:textId="77777777" w:rsidR="001D5EEE" w:rsidRPr="0032190F" w:rsidRDefault="00633502" w:rsidP="00426FF9">
      <w:pPr>
        <w:pStyle w:val="Heading1"/>
      </w:pPr>
      <w:bookmarkStart w:id="4466" w:name="Sit_Rofental"/>
      <w:r w:rsidRPr="0032190F">
        <w:t>ROFENTAL (Tourbière de)</w:t>
      </w:r>
    </w:p>
    <w:bookmarkEnd w:id="4466"/>
    <w:p w14:paraId="363F2FC6" w14:textId="77777777" w:rsidR="001D5EEE" w:rsidRPr="0032190F" w:rsidRDefault="001D5EEE" w:rsidP="00242C0F">
      <w:pPr>
        <w:rPr>
          <w:lang w:val="fr-FR"/>
        </w:rPr>
      </w:pPr>
    </w:p>
    <w:p w14:paraId="311896AC" w14:textId="77777777" w:rsidR="00633502" w:rsidRPr="0032190F" w:rsidRDefault="00633502" w:rsidP="00242C0F">
      <w:pPr>
        <w:jc w:val="both"/>
        <w:rPr>
          <w:lang w:val="fr-FR"/>
        </w:rPr>
      </w:pPr>
      <w:r w:rsidRPr="0032190F">
        <w:rPr>
          <w:lang w:val="fr-FR"/>
        </w:rPr>
        <w:t xml:space="preserve">Située à </w:t>
      </w:r>
      <w:smartTag w:uri="urn:schemas-microsoft-com:office:smarttags" w:element="metricconverter">
        <w:smartTagPr>
          <w:attr w:name="ProductID" w:val="2760 m"/>
        </w:smartTagPr>
        <w:r w:rsidRPr="0032190F">
          <w:rPr>
            <w:lang w:val="fr-FR"/>
          </w:rPr>
          <w:t>2760 m</w:t>
        </w:r>
      </w:smartTag>
      <w:r w:rsidRPr="0032190F">
        <w:rPr>
          <w:lang w:val="fr-FR"/>
        </w:rPr>
        <w:t xml:space="preserve">, non loin du col de Tisa et à proximité de découverte d’ </w:t>
      </w:r>
      <w:hyperlink w:anchor="Sit_Otzi" w:history="1">
        <w:r w:rsidRPr="0032190F">
          <w:rPr>
            <w:rStyle w:val="Hyperlink"/>
            <w:lang w:val="fr-FR"/>
          </w:rPr>
          <w:t>Ötzi</w:t>
        </w:r>
      </w:hyperlink>
      <w:r w:rsidRPr="0032190F">
        <w:rPr>
          <w:lang w:val="fr-FR"/>
        </w:rPr>
        <w:t>, cette tourbière a livré un diagramme pollinique qui témoigne de l’utilisation du lieu pour les activités pastorales</w:t>
      </w:r>
      <w:r w:rsidR="00EC47E0" w:rsidRPr="0032190F">
        <w:rPr>
          <w:lang w:val="fr-FR"/>
        </w:rPr>
        <w:t xml:space="preserve"> à partir de </w:t>
      </w:r>
      <w:smartTag w:uri="urn:schemas-microsoft-com:office:smarttags" w:element="metricconverter">
        <w:smartTagPr>
          <w:attr w:name="ProductID" w:val="3000 a"/>
        </w:smartTagPr>
        <w:r w:rsidR="00EC47E0" w:rsidRPr="0032190F">
          <w:rPr>
            <w:lang w:val="fr-FR"/>
          </w:rPr>
          <w:t>3000 a</w:t>
        </w:r>
      </w:smartTag>
      <w:r w:rsidR="00EC47E0" w:rsidRPr="0032190F">
        <w:rPr>
          <w:lang w:val="fr-FR"/>
        </w:rPr>
        <w:t xml:space="preserve">.C.: herbacées caractéristiques du pâturage, charbons issus de feu de déboisement pour l’extension des pelouses </w:t>
      </w:r>
      <w:r w:rsidR="00CE54D2" w:rsidRPr="0032190F">
        <w:rPr>
          <w:lang w:val="fr-FR"/>
        </w:rPr>
        <w:t xml:space="preserve">[anthropisation] </w:t>
      </w:r>
      <w:r w:rsidR="00EC47E0" w:rsidRPr="0032190F">
        <w:rPr>
          <w:lang w:val="fr-FR"/>
        </w:rPr>
        <w:t>(BIB 259 p. 100 et suiv.)</w:t>
      </w:r>
    </w:p>
    <w:p w14:paraId="175912DD" w14:textId="77777777" w:rsidR="00AA4F2F" w:rsidRPr="0032190F" w:rsidRDefault="00AA4F2F" w:rsidP="00242C0F">
      <w:pPr>
        <w:jc w:val="both"/>
        <w:rPr>
          <w:lang w:val="fr-FR"/>
        </w:rPr>
      </w:pPr>
    </w:p>
    <w:p w14:paraId="4F355B9C" w14:textId="77777777" w:rsidR="00AA4F2F" w:rsidRPr="0032190F" w:rsidRDefault="00AA4F2F" w:rsidP="00426FF9">
      <w:pPr>
        <w:pStyle w:val="Heading1"/>
      </w:pPr>
      <w:bookmarkStart w:id="4467" w:name="Sit_Tisa"/>
      <w:r w:rsidRPr="0032190F">
        <w:t>TISA (col de)</w:t>
      </w:r>
    </w:p>
    <w:bookmarkEnd w:id="4467"/>
    <w:p w14:paraId="4D0859C5" w14:textId="77777777" w:rsidR="00633502" w:rsidRPr="0032190F" w:rsidRDefault="00633502" w:rsidP="00242C0F">
      <w:pPr>
        <w:rPr>
          <w:lang w:val="fr-FR"/>
        </w:rPr>
      </w:pPr>
    </w:p>
    <w:p w14:paraId="5468BC32" w14:textId="77777777" w:rsidR="00AA4F2F" w:rsidRPr="0032190F" w:rsidRDefault="00AA4F2F" w:rsidP="00242C0F">
      <w:pPr>
        <w:rPr>
          <w:lang w:val="fr-FR"/>
        </w:rPr>
      </w:pPr>
      <w:r w:rsidRPr="0032190F">
        <w:rPr>
          <w:lang w:val="fr-FR"/>
        </w:rPr>
        <w:t xml:space="preserve">Le col alpin de Tisa </w:t>
      </w:r>
      <w:r w:rsidR="00E4461A" w:rsidRPr="0032190F">
        <w:rPr>
          <w:lang w:val="fr-FR"/>
        </w:rPr>
        <w:t xml:space="preserve">ou Giogio di </w:t>
      </w:r>
      <w:r w:rsidR="00E4461A" w:rsidRPr="0032190F">
        <w:rPr>
          <w:i/>
          <w:iCs/>
          <w:lang w:val="fr-FR"/>
        </w:rPr>
        <w:t>Tisa</w:t>
      </w:r>
      <w:r w:rsidR="00E4461A" w:rsidRPr="0032190F">
        <w:rPr>
          <w:lang w:val="fr-FR"/>
        </w:rPr>
        <w:t xml:space="preserve"> (Hauslabjoch), à </w:t>
      </w:r>
      <w:smartTag w:uri="urn:schemas-microsoft-com:office:smarttags" w:element="metricconverter">
        <w:smartTagPr>
          <w:attr w:name="ProductID" w:val="3280 m"/>
        </w:smartTagPr>
        <w:r w:rsidR="00E4461A" w:rsidRPr="0032190F">
          <w:rPr>
            <w:lang w:val="fr-FR"/>
          </w:rPr>
          <w:t>3280 m</w:t>
        </w:r>
      </w:smartTag>
      <w:r w:rsidR="00E4461A" w:rsidRPr="0032190F">
        <w:rPr>
          <w:lang w:val="fr-FR"/>
        </w:rPr>
        <w:t xml:space="preserve">, </w:t>
      </w:r>
      <w:r w:rsidRPr="0032190F">
        <w:rPr>
          <w:lang w:val="fr-FR"/>
        </w:rPr>
        <w:t xml:space="preserve">permet passer d’Italie en Autriche. Proche de la tourbière de Rofental et du lieu de découverte de la mommie d’ </w:t>
      </w:r>
      <w:hyperlink w:anchor="Sit_Otzi" w:history="1">
        <w:r w:rsidRPr="0032190F">
          <w:rPr>
            <w:rStyle w:val="Hyperlink"/>
            <w:lang w:val="fr-FR"/>
          </w:rPr>
          <w:t>Ötzi</w:t>
        </w:r>
      </w:hyperlink>
    </w:p>
    <w:p w14:paraId="5108BE01" w14:textId="77777777" w:rsidR="00AA4F2F" w:rsidRPr="0032190F" w:rsidRDefault="00AA4F2F" w:rsidP="00242C0F">
      <w:pPr>
        <w:rPr>
          <w:lang w:val="fr-FR"/>
        </w:rPr>
      </w:pPr>
    </w:p>
    <w:p w14:paraId="576DFF28" w14:textId="77777777" w:rsidR="00E810EA" w:rsidRPr="0032190F" w:rsidRDefault="00E810EA" w:rsidP="00426FF9">
      <w:pPr>
        <w:pStyle w:val="Heading1"/>
      </w:pPr>
      <w:bookmarkStart w:id="4468" w:name="Sit_Fort_Harrouard"/>
      <w:r w:rsidRPr="0032190F">
        <w:t>FORT HARROUARD</w:t>
      </w:r>
      <w:bookmarkEnd w:id="4468"/>
    </w:p>
    <w:p w14:paraId="31E296B8" w14:textId="77777777" w:rsidR="00E810EA" w:rsidRPr="0032190F" w:rsidRDefault="00E810EA" w:rsidP="00242C0F">
      <w:pPr>
        <w:rPr>
          <w:lang w:val="fr-FR"/>
        </w:rPr>
      </w:pPr>
    </w:p>
    <w:p w14:paraId="5CBCEDFA" w14:textId="02E06476" w:rsidR="00824031" w:rsidRPr="0032190F" w:rsidRDefault="00B30933" w:rsidP="00824031">
      <w:pPr>
        <w:jc w:val="both"/>
        <w:rPr>
          <w:szCs w:val="22"/>
          <w:lang w:val="fr-FR"/>
        </w:rPr>
      </w:pPr>
      <w:r w:rsidRPr="0032190F">
        <w:rPr>
          <w:lang w:val="fr-FR"/>
        </w:rPr>
        <w:t xml:space="preserve">Fort Harrouard (Sorel-Moussel, Eure-et-Loire). </w:t>
      </w:r>
      <w:hyperlink r:id="rId11034" w:anchor="Cul_Oppidum" w:history="1">
        <w:r w:rsidR="00376BCC" w:rsidRPr="0032190F">
          <w:rPr>
            <w:rStyle w:val="Hyperlink"/>
            <w:lang w:val="fr-FR"/>
          </w:rPr>
          <w:t>Site de hauteur</w:t>
        </w:r>
      </w:hyperlink>
      <w:r w:rsidR="00376BCC" w:rsidRPr="0032190F">
        <w:rPr>
          <w:lang w:val="fr-FR"/>
        </w:rPr>
        <w:t xml:space="preserve">, ce site est un </w:t>
      </w:r>
      <w:r w:rsidR="00376BCC" w:rsidRPr="0032190F">
        <w:rPr>
          <w:i/>
          <w:lang w:val="fr-FR"/>
        </w:rPr>
        <w:t>unicum</w:t>
      </w:r>
      <w:r w:rsidR="00376BCC" w:rsidRPr="0032190F">
        <w:rPr>
          <w:lang w:val="fr-FR"/>
        </w:rPr>
        <w:t xml:space="preserve"> de par sa stratigraphie et l'importance du métal (BIB F. Delrieux TR Orgnac 2016)</w:t>
      </w:r>
    </w:p>
    <w:p w14:paraId="5702878E" w14:textId="77777777" w:rsidR="00FE326A" w:rsidRPr="0032190F" w:rsidRDefault="00FE326A" w:rsidP="00824031">
      <w:pPr>
        <w:jc w:val="both"/>
        <w:rPr>
          <w:szCs w:val="22"/>
          <w:lang w:val="fr-FR"/>
        </w:rPr>
      </w:pPr>
    </w:p>
    <w:p w14:paraId="17173678" w14:textId="77777777" w:rsidR="00FE326A" w:rsidRPr="0032190F" w:rsidRDefault="00FE326A" w:rsidP="00FE326A">
      <w:pPr>
        <w:pStyle w:val="Heading2"/>
      </w:pPr>
      <w:r w:rsidRPr="0032190F">
        <w:t>Périodisation</w:t>
      </w:r>
    </w:p>
    <w:p w14:paraId="709151F0" w14:textId="77777777" w:rsidR="00824031" w:rsidRPr="0032190F" w:rsidRDefault="00824031" w:rsidP="00824031">
      <w:pPr>
        <w:jc w:val="both"/>
        <w:rPr>
          <w:sz w:val="22"/>
          <w:szCs w:val="22"/>
          <w:lang w:val="fr-FR"/>
        </w:rPr>
      </w:pPr>
    </w:p>
    <w:p w14:paraId="120154CF" w14:textId="77777777" w:rsidR="00FE326A" w:rsidRPr="0032190F" w:rsidRDefault="00FE326A" w:rsidP="00824031">
      <w:pPr>
        <w:jc w:val="both"/>
        <w:rPr>
          <w:sz w:val="22"/>
          <w:szCs w:val="22"/>
          <w:lang w:val="fr-FR"/>
        </w:rPr>
      </w:pPr>
    </w:p>
    <w:p w14:paraId="581F3CF9" w14:textId="77777777" w:rsidR="00FE326A" w:rsidRPr="0032190F" w:rsidRDefault="00FE326A" w:rsidP="00FE326A">
      <w:pPr>
        <w:pStyle w:val="Heading3"/>
      </w:pPr>
      <w:r w:rsidRPr="0032190F">
        <w:t>Néolithique moyen</w:t>
      </w:r>
    </w:p>
    <w:p w14:paraId="41730A01" w14:textId="5F5B6F1E" w:rsidR="00FE326A" w:rsidRPr="0032190F" w:rsidRDefault="00FE326A" w:rsidP="00FE326A">
      <w:pPr>
        <w:rPr>
          <w:lang w:val="fr-FR"/>
        </w:rPr>
      </w:pPr>
      <w:r w:rsidRPr="0032190F">
        <w:rPr>
          <w:lang w:val="fr-FR"/>
        </w:rPr>
        <w:t xml:space="preserve">Principal site pour le </w:t>
      </w:r>
      <w:hyperlink r:id="rId11035" w:anchor="Cul_Chasseen" w:history="1">
        <w:r w:rsidRPr="0032190F">
          <w:rPr>
            <w:rStyle w:val="Hyperlink"/>
            <w:lang w:val="fr-FR"/>
          </w:rPr>
          <w:t>Chasséen</w:t>
        </w:r>
      </w:hyperlink>
      <w:r w:rsidRPr="0032190F">
        <w:rPr>
          <w:lang w:val="fr-FR"/>
        </w:rPr>
        <w:t xml:space="preserve"> de la région Centre en France (BIB </w:t>
      </w:r>
      <w:r w:rsidRPr="0032190F">
        <w:rPr>
          <w:szCs w:val="20"/>
          <w:lang w:val="fr-FR" w:eastAsia="en-GB"/>
        </w:rPr>
        <w:t>Lethrosne Harold, Irribarria Roland, Chamaux Gabriel (dir.), Creusillet Marie-France, Gasinier Marion,Hamon Tony, Noël Jean-Yves, Richard Guy, Verjux Christian</w:t>
      </w:r>
      <w:r w:rsidRPr="0032190F">
        <w:rPr>
          <w:lang w:val="fr-FR" w:eastAsia="en-GB"/>
        </w:rPr>
        <w:t>in BIB 1708</w:t>
      </w:r>
      <w:r w:rsidRPr="0032190F">
        <w:rPr>
          <w:szCs w:val="20"/>
          <w:lang w:val="fr-FR" w:eastAsia="en-GB"/>
        </w:rPr>
        <w:t>)</w:t>
      </w:r>
      <w:r w:rsidRPr="0032190F">
        <w:rPr>
          <w:lang w:val="fr-FR"/>
        </w:rPr>
        <w:t xml:space="preserve"> Néolithique moyen (BIB 1708). </w:t>
      </w:r>
    </w:p>
    <w:p w14:paraId="75539144" w14:textId="05E6AC84" w:rsidR="00FE326A" w:rsidRPr="0032190F" w:rsidRDefault="00FE326A" w:rsidP="00FE326A">
      <w:pPr>
        <w:jc w:val="both"/>
        <w:rPr>
          <w:sz w:val="22"/>
          <w:szCs w:val="22"/>
          <w:lang w:val="fr-FR"/>
        </w:rPr>
      </w:pPr>
      <w:r w:rsidRPr="0032190F">
        <w:rPr>
          <w:lang w:val="fr-FR"/>
        </w:rPr>
        <w:t xml:space="preserve">Enceinte (BIB ?) 12 fragments de </w:t>
      </w:r>
      <w:hyperlink r:id="rId11036" w:anchor="Cul_Art_TAC_T_a_statuettes" w:history="1">
        <w:r w:rsidRPr="0032190F">
          <w:rPr>
            <w:rStyle w:val="Hyperlink"/>
            <w:lang w:val="fr-FR"/>
          </w:rPr>
          <w:t>statuettes</w:t>
        </w:r>
      </w:hyperlink>
      <w:r w:rsidRPr="0032190F">
        <w:rPr>
          <w:lang w:val="fr-FR"/>
        </w:rPr>
        <w:t xml:space="preserve"> féminines stéatopyges en terre cuite datées de vers 4000 aec. Leur profil est plat hormi la poitrine. La partie supérieure peut être aménagée pour une tête amovible ou ne présentant aucune tête (BIB MAN, 2017) </w:t>
      </w:r>
      <w:hyperlink r:id="rId11037" w:anchor="Cul_Chasseen_cer_vase_support" w:history="1">
        <w:r w:rsidR="00FE742C" w:rsidRPr="00FE742C">
          <w:rPr>
            <w:rStyle w:val="Hyperlink"/>
            <w:lang w:val="fr-FR"/>
          </w:rPr>
          <w:t>vase-suppor</w:t>
        </w:r>
        <w:r w:rsidR="00FE742C">
          <w:rPr>
            <w:rStyle w:val="Hyperlink"/>
            <w:lang w:val="fr-FR"/>
          </w:rPr>
          <w:t>ts</w:t>
        </w:r>
      </w:hyperlink>
      <w:r w:rsidR="00FE742C" w:rsidRPr="0032190F">
        <w:rPr>
          <w:lang w:val="fr-FR"/>
        </w:rPr>
        <w:t xml:space="preserve"> </w:t>
      </w:r>
      <w:r w:rsidRPr="0032190F">
        <w:rPr>
          <w:lang w:val="fr-FR"/>
        </w:rPr>
        <w:t xml:space="preserve">(BIB 2358) </w:t>
      </w:r>
      <w:r w:rsidRPr="0032190F">
        <w:rPr>
          <w:szCs w:val="22"/>
          <w:lang w:val="fr-FR"/>
        </w:rPr>
        <w:t>idole(s) [</w:t>
      </w:r>
      <w:hyperlink r:id="rId11038" w:anchor="Cul_Art_TAC_T_a_statuettes" w:history="1">
        <w:r w:rsidRPr="0032190F">
          <w:rPr>
            <w:rStyle w:val="Hyperlink"/>
            <w:szCs w:val="22"/>
            <w:lang w:val="fr-FR"/>
          </w:rPr>
          <w:t>statuette</w:t>
        </w:r>
      </w:hyperlink>
      <w:r w:rsidRPr="0032190F">
        <w:rPr>
          <w:szCs w:val="22"/>
          <w:lang w:val="fr-FR"/>
        </w:rPr>
        <w:t xml:space="preserve">] féminine(s) </w:t>
      </w:r>
      <w:hyperlink r:id="rId11039" w:anchor="Cul_Chasseen" w:history="1">
        <w:r w:rsidRPr="0032190F">
          <w:rPr>
            <w:rStyle w:val="Hyperlink"/>
            <w:szCs w:val="22"/>
            <w:lang w:val="fr-FR"/>
          </w:rPr>
          <w:t>chasséenne(s)</w:t>
        </w:r>
      </w:hyperlink>
      <w:r w:rsidRPr="0032190F">
        <w:rPr>
          <w:szCs w:val="22"/>
          <w:lang w:val="fr-FR"/>
        </w:rPr>
        <w:t xml:space="preserve"> (BIB 2359 fig. 34) 14 exemplaires de tablettes (BIB 1457)</w:t>
      </w:r>
    </w:p>
    <w:p w14:paraId="21F8D3CB" w14:textId="77777777" w:rsidR="00FE742C" w:rsidRPr="00474F5C" w:rsidRDefault="00FE742C" w:rsidP="00FE742C">
      <w:r w:rsidRPr="00474F5C">
        <w:t>Sorel-Moussel, Fort-Harrouard, vase-support (Gauvry, 2001, fig. 11) ;</w:t>
      </w:r>
    </w:p>
    <w:p w14:paraId="61E1D069" w14:textId="77777777" w:rsidR="00FE326A" w:rsidRPr="00474F5C" w:rsidRDefault="00FE742C" w:rsidP="00FE742C">
      <w:r w:rsidRPr="00474F5C">
        <w:t>Sorel-Moussel,Fort-Harrouard, vase-support (Gauvry., 2001, pl. XXIV, no 18) ;</w:t>
      </w:r>
    </w:p>
    <w:p w14:paraId="2F0538CB" w14:textId="77777777" w:rsidR="00FE326A" w:rsidRPr="00A0014D" w:rsidRDefault="00FE326A" w:rsidP="00FE326A">
      <w:pPr>
        <w:pStyle w:val="Heading3"/>
      </w:pPr>
      <w:r w:rsidRPr="00A0014D">
        <w:t>Bronze</w:t>
      </w:r>
    </w:p>
    <w:p w14:paraId="766085C1" w14:textId="77777777" w:rsidR="00EA4CA4" w:rsidRPr="00A0014D" w:rsidRDefault="00EA4CA4" w:rsidP="00EA4CA4">
      <w:pPr>
        <w:rPr>
          <w:lang w:val="fr-FR" w:eastAsia="fr-FR"/>
        </w:rPr>
      </w:pPr>
    </w:p>
    <w:p w14:paraId="6FF83E49" w14:textId="77777777" w:rsidR="00EA4CA4" w:rsidRPr="0032190F" w:rsidRDefault="00EA4CA4" w:rsidP="00EA4CA4">
      <w:pPr>
        <w:rPr>
          <w:lang w:val="fr-FR"/>
        </w:rPr>
      </w:pPr>
      <w:r w:rsidRPr="0032190F">
        <w:rPr>
          <w:i/>
          <w:lang w:val="fr-FR"/>
        </w:rPr>
        <w:t>Unicum</w:t>
      </w:r>
      <w:r w:rsidRPr="0032190F">
        <w:rPr>
          <w:lang w:val="fr-FR"/>
        </w:rPr>
        <w:t xml:space="preserve"> de par la stratigraphie et l’importance de la métallurgie (BIB F. Delrieux, Table ronde d’Orgnac 2016)</w:t>
      </w:r>
    </w:p>
    <w:p w14:paraId="217A7C6B" w14:textId="6FD52B90" w:rsidR="00EA4CA4" w:rsidRPr="00EA4CA4" w:rsidRDefault="00EA4CA4" w:rsidP="00EA4CA4">
      <w:pPr>
        <w:jc w:val="both"/>
        <w:rPr>
          <w:lang w:val="fr-FR"/>
        </w:rPr>
      </w:pPr>
      <w:r w:rsidRPr="0032190F">
        <w:rPr>
          <w:lang w:val="fr-FR"/>
        </w:rPr>
        <w:t xml:space="preserve">Site fortifié à forte densité qui montre des traces d’activités spécialisées dans la métallurgie. </w:t>
      </w:r>
      <w:r w:rsidRPr="0032190F">
        <w:rPr>
          <w:i/>
          <w:lang w:val="fr-FR"/>
        </w:rPr>
        <w:t>Les trouvailles effectuées sur ce site ont montré que les blocs d’</w:t>
      </w:r>
      <w:r>
        <w:rPr>
          <w:i/>
          <w:lang w:val="fr-FR"/>
        </w:rPr>
        <w:t xml:space="preserve"> </w:t>
      </w:r>
      <w:hyperlink r:id="rId11040" w:anchor="Sit_Ambre" w:history="1">
        <w:r w:rsidRPr="00366760">
          <w:rPr>
            <w:rStyle w:val="Hyperlink"/>
            <w:lang w:val="fr-FR"/>
          </w:rPr>
          <w:t>ambre</w:t>
        </w:r>
      </w:hyperlink>
      <w:r>
        <w:rPr>
          <w:lang w:val="fr-FR"/>
        </w:rPr>
        <w:t xml:space="preserve"> </w:t>
      </w:r>
      <w:r w:rsidRPr="0032190F">
        <w:rPr>
          <w:i/>
          <w:lang w:val="fr-FR"/>
        </w:rPr>
        <w:t xml:space="preserve">importés étaient travaillés sur le point de livraison, à la demande et à l’instar de l’ivoire d’éléphant venu d’Orient dans le monde </w:t>
      </w:r>
      <w:hyperlink r:id="rId11041" w:anchor="Cul_Mycenien" w:history="1">
        <w:r w:rsidRPr="0032190F">
          <w:rPr>
            <w:rStyle w:val="Hyperlink"/>
            <w:i/>
            <w:lang w:val="fr-FR"/>
          </w:rPr>
          <w:t>mycénien</w:t>
        </w:r>
      </w:hyperlink>
      <w:r w:rsidRPr="0032190F">
        <w:rPr>
          <w:lang w:val="fr-FR"/>
        </w:rPr>
        <w:t xml:space="preserve"> (BIB  192 p. 21). v. </w:t>
      </w:r>
      <w:hyperlink r:id="rId11042" w:anchor="Sit_Jonquieres" w:history="1">
        <w:r w:rsidRPr="0032190F">
          <w:rPr>
            <w:rStyle w:val="Hyperlink"/>
            <w:lang w:val="fr-FR"/>
          </w:rPr>
          <w:t>Jonquières</w:t>
        </w:r>
      </w:hyperlink>
    </w:p>
    <w:p w14:paraId="7303DF1F" w14:textId="77777777" w:rsidR="00EA4CA4" w:rsidRDefault="00EA4CA4" w:rsidP="00EA4CA4">
      <w:pPr>
        <w:rPr>
          <w:lang w:val="fr-FR" w:eastAsia="fr-FR"/>
        </w:rPr>
      </w:pPr>
    </w:p>
    <w:p w14:paraId="7693A8B0" w14:textId="77777777" w:rsidR="00EA4CA4" w:rsidRDefault="00EA4CA4" w:rsidP="00EA4CA4">
      <w:pPr>
        <w:pStyle w:val="Heading4"/>
      </w:pPr>
      <w:r>
        <w:t>Bronze ancien</w:t>
      </w:r>
    </w:p>
    <w:p w14:paraId="19BB4EAB" w14:textId="77777777" w:rsidR="00EA4CA4" w:rsidRPr="00EA4CA4" w:rsidRDefault="00EA4CA4" w:rsidP="00EA4CA4">
      <w:pPr>
        <w:rPr>
          <w:lang w:val="fr-FR" w:eastAsia="fr-FR"/>
        </w:rPr>
      </w:pPr>
    </w:p>
    <w:p w14:paraId="41C5AACC" w14:textId="77777777" w:rsidR="00EA4CA4" w:rsidRDefault="00425530" w:rsidP="00EA5A07">
      <w:pPr>
        <w:rPr>
          <w:lang w:val="fr-FR"/>
        </w:rPr>
      </w:pPr>
      <w:r w:rsidRPr="0032190F">
        <w:rPr>
          <w:lang w:val="fr-FR"/>
        </w:rPr>
        <w:t xml:space="preserve">Au </w:t>
      </w:r>
      <w:r w:rsidR="00EA4CA4">
        <w:rPr>
          <w:lang w:val="fr-FR"/>
        </w:rPr>
        <w:t>BA</w:t>
      </w:r>
      <w:r w:rsidRPr="0032190F">
        <w:rPr>
          <w:lang w:val="fr-FR"/>
        </w:rPr>
        <w:t xml:space="preserve">, diversité de décors (géométriques) incisés, impréssionnés, pastilles d'argile. </w:t>
      </w:r>
    </w:p>
    <w:p w14:paraId="5736222F" w14:textId="77777777" w:rsidR="00EA4CA4" w:rsidRDefault="00EA4CA4" w:rsidP="00EA5A07">
      <w:pPr>
        <w:rPr>
          <w:lang w:val="fr-FR"/>
        </w:rPr>
      </w:pPr>
    </w:p>
    <w:p w14:paraId="52CA4941" w14:textId="77777777" w:rsidR="00EA4CA4" w:rsidRDefault="00EA4CA4" w:rsidP="00EA4CA4">
      <w:pPr>
        <w:pStyle w:val="Heading4"/>
      </w:pPr>
      <w:r>
        <w:lastRenderedPageBreak/>
        <w:t>Bronze moyen</w:t>
      </w:r>
    </w:p>
    <w:p w14:paraId="356916D5" w14:textId="77777777" w:rsidR="00EA4CA4" w:rsidRDefault="00EA4CA4" w:rsidP="00EA5A07">
      <w:pPr>
        <w:rPr>
          <w:lang w:val="fr-FR"/>
        </w:rPr>
      </w:pPr>
    </w:p>
    <w:p w14:paraId="1B9DC984" w14:textId="77777777" w:rsidR="00EA5A07" w:rsidRDefault="00425530" w:rsidP="00EA5A07">
      <w:pPr>
        <w:rPr>
          <w:lang w:val="fr-FR"/>
        </w:rPr>
      </w:pPr>
      <w:r w:rsidRPr="0032190F">
        <w:rPr>
          <w:lang w:val="fr-FR"/>
        </w:rPr>
        <w:t xml:space="preserve">Au </w:t>
      </w:r>
      <w:r w:rsidR="00EA4CA4">
        <w:rPr>
          <w:lang w:val="fr-FR"/>
        </w:rPr>
        <w:t>BM</w:t>
      </w:r>
      <w:r w:rsidRPr="0032190F">
        <w:rPr>
          <w:lang w:val="fr-FR"/>
        </w:rPr>
        <w:t xml:space="preserve"> la céramique est rès décorée, décors estampés (BIB MAN 2017)</w:t>
      </w:r>
      <w:r w:rsidR="00727E0B" w:rsidRPr="0032190F">
        <w:rPr>
          <w:lang w:val="fr-FR"/>
        </w:rPr>
        <w:t xml:space="preserve"> décors de triangles hachurés et de ponctuations circulaires proche du Mailhac (SS BIB)</w:t>
      </w:r>
    </w:p>
    <w:p w14:paraId="0F488228" w14:textId="77777777" w:rsidR="00EA4CA4" w:rsidRDefault="00EA4CA4" w:rsidP="00EA5A07">
      <w:pPr>
        <w:rPr>
          <w:lang w:val="fr-FR"/>
        </w:rPr>
      </w:pPr>
    </w:p>
    <w:p w14:paraId="6BB5EAA8" w14:textId="77777777" w:rsidR="00EA4CA4" w:rsidRDefault="00EA4CA4" w:rsidP="00EA4CA4">
      <w:pPr>
        <w:pStyle w:val="Heading4"/>
      </w:pPr>
      <w:r>
        <w:t>Bronze final</w:t>
      </w:r>
    </w:p>
    <w:p w14:paraId="3CF81CBA" w14:textId="77777777" w:rsidR="00EA4CA4" w:rsidRPr="0032190F" w:rsidRDefault="00EA4CA4" w:rsidP="00EA5A07">
      <w:pPr>
        <w:rPr>
          <w:lang w:val="fr-FR"/>
        </w:rPr>
      </w:pPr>
    </w:p>
    <w:p w14:paraId="1572E26A" w14:textId="5C9B3DAB" w:rsidR="00E810EA" w:rsidRPr="0032190F" w:rsidRDefault="00EA5A07" w:rsidP="00221886">
      <w:pPr>
        <w:jc w:val="both"/>
        <w:rPr>
          <w:lang w:val="fr-FR"/>
        </w:rPr>
      </w:pPr>
      <w:r w:rsidRPr="0032190F">
        <w:rPr>
          <w:strike/>
          <w:lang w:val="fr-FR"/>
        </w:rPr>
        <w:t xml:space="preserve">site </w:t>
      </w:r>
      <w:hyperlink r:id="rId11043" w:anchor="Sit_Amboise" w:history="1">
        <w:r w:rsidRPr="0032190F">
          <w:rPr>
            <w:rStyle w:val="Hyperlink"/>
            <w:strike/>
            <w:lang w:val="fr-FR"/>
          </w:rPr>
          <w:t>Amboise</w:t>
        </w:r>
      </w:hyperlink>
    </w:p>
    <w:p w14:paraId="7364C3FD" w14:textId="7E272E0E" w:rsidR="007752F4" w:rsidRPr="0032190F" w:rsidRDefault="003D162B" w:rsidP="00EA4CA4">
      <w:pPr>
        <w:jc w:val="both"/>
        <w:rPr>
          <w:lang w:val="fr-FR"/>
        </w:rPr>
      </w:pPr>
      <w:r w:rsidRPr="0032190F">
        <w:rPr>
          <w:lang w:val="fr-FR"/>
        </w:rPr>
        <w:t>Structure circulaire à fossé interrompu de l'étape moyenne du BF. Le site compte quelque 600 structures, de nombreuses traces de métallurgie qui traduisent l'exisence d'un artisanat spécialisé dans le métal (BIB Delrieux et Milcent, colloque Habitat Dijon 2015)</w:t>
      </w:r>
      <w:r w:rsidR="00EA4CA4">
        <w:rPr>
          <w:lang w:val="fr-FR"/>
        </w:rPr>
        <w:t xml:space="preserve"> Céramique du BF</w:t>
      </w:r>
      <w:r w:rsidR="007752F4" w:rsidRPr="0032190F">
        <w:rPr>
          <w:lang w:val="fr-FR"/>
        </w:rPr>
        <w:t xml:space="preserve"> (BIB 1842</w:t>
      </w:r>
      <w:r w:rsidR="00F0196C" w:rsidRPr="0032190F">
        <w:rPr>
          <w:lang w:val="fr-FR"/>
        </w:rPr>
        <w:t>, BIB 1874</w:t>
      </w:r>
      <w:r w:rsidR="007752F4" w:rsidRPr="0032190F">
        <w:rPr>
          <w:lang w:val="fr-FR"/>
        </w:rPr>
        <w:t xml:space="preserve">) voir mailhacien </w:t>
      </w:r>
      <w:r w:rsidR="00FE326A" w:rsidRPr="0032190F">
        <w:rPr>
          <w:lang w:val="fr-FR"/>
        </w:rPr>
        <w:t xml:space="preserve">(SS BIB) présence d'un moule de </w:t>
      </w:r>
      <w:hyperlink r:id="rId11044" w:anchor="Cul_Venat" w:history="1">
        <w:r w:rsidR="00FE326A" w:rsidRPr="0032190F">
          <w:rPr>
            <w:rStyle w:val="Hyperlink"/>
            <w:lang w:val="fr-FR"/>
          </w:rPr>
          <w:t>type Vénat</w:t>
        </w:r>
      </w:hyperlink>
      <w:r w:rsidR="00FE326A" w:rsidRPr="0032190F">
        <w:rPr>
          <w:lang w:val="fr-FR"/>
        </w:rPr>
        <w:t xml:space="preserve"> qui est pourtant en dehors de l'aire de répartition des éléments de type Vénat (BIB 2482)</w:t>
      </w:r>
    </w:p>
    <w:p w14:paraId="7BBFA5AF" w14:textId="77777777" w:rsidR="00727E0B" w:rsidRPr="0032190F" w:rsidRDefault="00727E0B" w:rsidP="00242C0F">
      <w:pPr>
        <w:rPr>
          <w:lang w:val="fr-FR"/>
        </w:rPr>
      </w:pPr>
    </w:p>
    <w:p w14:paraId="0244369F" w14:textId="77777777" w:rsidR="00727E0B" w:rsidRPr="0032190F" w:rsidRDefault="00727E0B" w:rsidP="00426FF9">
      <w:pPr>
        <w:pStyle w:val="Heading1"/>
      </w:pPr>
      <w:r w:rsidRPr="0032190F">
        <w:t>BILLY</w:t>
      </w:r>
    </w:p>
    <w:p w14:paraId="0DF0119C" w14:textId="77777777" w:rsidR="00727E0B" w:rsidRPr="0032190F" w:rsidRDefault="00727E0B" w:rsidP="00EC53E8">
      <w:pPr>
        <w:jc w:val="both"/>
        <w:rPr>
          <w:lang w:val="fr-FR"/>
        </w:rPr>
      </w:pPr>
      <w:r w:rsidRPr="0032190F">
        <w:rPr>
          <w:lang w:val="fr-FR"/>
        </w:rPr>
        <w:br/>
        <w:t>Le Theil</w:t>
      </w:r>
      <w:r w:rsidR="00965B56" w:rsidRPr="0032190F">
        <w:rPr>
          <w:lang w:val="fr-FR"/>
        </w:rPr>
        <w:t xml:space="preserve"> (Billy, </w:t>
      </w:r>
      <w:r w:rsidRPr="0032190F">
        <w:rPr>
          <w:lang w:val="fr-FR"/>
        </w:rPr>
        <w:t>Loir-et-Cher</w:t>
      </w:r>
      <w:r w:rsidR="00965B56" w:rsidRPr="0032190F">
        <w:rPr>
          <w:lang w:val="fr-FR"/>
        </w:rPr>
        <w:t>)</w:t>
      </w:r>
      <w:r w:rsidRPr="0032190F">
        <w:rPr>
          <w:lang w:val="fr-FR"/>
        </w:rPr>
        <w:t>, BF2a ou 2b, contexte mal compris dépôt ou sépulture. Présence de mobilier masculin (casque, hache, fragment de moule de hache en pierre) et mobilier femme (ceinture articulée, fusaïole), une feuille d'or représente un ensemble de cercles co</w:t>
      </w:r>
      <w:r w:rsidR="00EC53E8" w:rsidRPr="0032190F">
        <w:rPr>
          <w:lang w:val="fr-FR"/>
        </w:rPr>
        <w:t>n</w:t>
      </w:r>
      <w:r w:rsidRPr="0032190F">
        <w:rPr>
          <w:lang w:val="fr-FR"/>
        </w:rPr>
        <w:t>centriques radiés par 8 frises margées (BIB MAN 2017)</w:t>
      </w:r>
    </w:p>
    <w:p w14:paraId="4DE048B8" w14:textId="77777777" w:rsidR="00FF1923" w:rsidRPr="0032190F" w:rsidRDefault="00FF1923" w:rsidP="00242C0F">
      <w:pPr>
        <w:rPr>
          <w:lang w:val="fr-FR"/>
        </w:rPr>
      </w:pPr>
    </w:p>
    <w:p w14:paraId="30528A6B" w14:textId="77777777" w:rsidR="00FF1923" w:rsidRPr="0032190F" w:rsidRDefault="00FF1923" w:rsidP="00426FF9">
      <w:pPr>
        <w:pStyle w:val="Heading1"/>
      </w:pPr>
      <w:r w:rsidRPr="0032190F">
        <w:t>AUNEAU</w:t>
      </w:r>
    </w:p>
    <w:p w14:paraId="699500F6" w14:textId="77777777" w:rsidR="00FF1923" w:rsidRPr="0032190F" w:rsidRDefault="00FF1923" w:rsidP="00242C0F">
      <w:pPr>
        <w:rPr>
          <w:lang w:val="fr-FR"/>
        </w:rPr>
      </w:pPr>
      <w:r w:rsidRPr="0032190F">
        <w:rPr>
          <w:lang w:val="fr-FR"/>
        </w:rPr>
        <w:t>Dans la nécropole d'Auneau (Eure-et-Loir), deux bucranes d'Auroch découvert à côté de tombes datés du 9e/ et début 8e millénaire aec (BIB 2383).</w:t>
      </w:r>
    </w:p>
    <w:p w14:paraId="1452D242" w14:textId="77777777" w:rsidR="00FF1923" w:rsidRPr="0032190F" w:rsidRDefault="00FF1923" w:rsidP="00242C0F">
      <w:pPr>
        <w:rPr>
          <w:lang w:val="fr-FR"/>
        </w:rPr>
      </w:pPr>
    </w:p>
    <w:p w14:paraId="4858EF3D" w14:textId="77777777" w:rsidR="00FF1923" w:rsidRPr="0032190F" w:rsidRDefault="00FF1923" w:rsidP="00426FF9">
      <w:pPr>
        <w:pStyle w:val="Heading1"/>
      </w:pPr>
      <w:r w:rsidRPr="0032190F">
        <w:t>MENNEVILLE</w:t>
      </w:r>
    </w:p>
    <w:p w14:paraId="16DED905" w14:textId="77777777" w:rsidR="00FF1923" w:rsidRPr="0032190F" w:rsidRDefault="00FF1923" w:rsidP="00242C0F">
      <w:pPr>
        <w:rPr>
          <w:lang w:val="fr-FR"/>
        </w:rPr>
      </w:pPr>
    </w:p>
    <w:p w14:paraId="7E3850D5" w14:textId="77777777" w:rsidR="00FF1923" w:rsidRPr="0032190F" w:rsidRDefault="00FF1923" w:rsidP="00242C0F">
      <w:pPr>
        <w:rPr>
          <w:color w:val="000000" w:themeColor="text1"/>
          <w:szCs w:val="19"/>
          <w:lang w:val="fr-FR" w:eastAsia="en-GB"/>
        </w:rPr>
      </w:pPr>
      <w:r w:rsidRPr="0032190F">
        <w:rPr>
          <w:color w:val="000000" w:themeColor="text1"/>
          <w:szCs w:val="19"/>
          <w:lang w:val="fr-FR" w:eastAsia="en-GB"/>
        </w:rPr>
        <w:t xml:space="preserve">Des ossements de breuf et de mouton etaient associes aux inhumations de !'enceinte rubanée de Menneville (Aisne; Farruggia </w:t>
      </w:r>
      <w:r w:rsidRPr="0032190F">
        <w:rPr>
          <w:i/>
          <w:iCs/>
          <w:color w:val="000000" w:themeColor="text1"/>
          <w:szCs w:val="20"/>
          <w:lang w:val="fr-FR" w:eastAsia="en-GB"/>
        </w:rPr>
        <w:t xml:space="preserve">eta/., </w:t>
      </w:r>
      <w:r w:rsidRPr="0032190F">
        <w:rPr>
          <w:color w:val="000000" w:themeColor="text1"/>
          <w:szCs w:val="19"/>
          <w:lang w:val="fr-FR" w:eastAsia="en-GB"/>
        </w:rPr>
        <w:t xml:space="preserve">1996 ; Hachem, 2001). Des bucranes y etaient notamment poses </w:t>
      </w:r>
      <w:r w:rsidRPr="0032190F">
        <w:rPr>
          <w:color w:val="000000" w:themeColor="text1"/>
          <w:szCs w:val="27"/>
          <w:lang w:val="fr-FR" w:eastAsia="en-GB"/>
        </w:rPr>
        <w:t xml:space="preserve">a </w:t>
      </w:r>
      <w:r w:rsidRPr="0032190F">
        <w:rPr>
          <w:color w:val="000000" w:themeColor="text1"/>
          <w:szCs w:val="19"/>
          <w:lang w:val="fr-FR" w:eastAsia="en-GB"/>
        </w:rPr>
        <w:t>1' aplomb des sepultures d'enfants. (BIB 2383)</w:t>
      </w:r>
    </w:p>
    <w:p w14:paraId="5181E82D" w14:textId="77777777" w:rsidR="007F201B" w:rsidRPr="0032190F" w:rsidRDefault="007F201B" w:rsidP="00242C0F">
      <w:pPr>
        <w:rPr>
          <w:color w:val="000000" w:themeColor="text1"/>
          <w:szCs w:val="19"/>
          <w:lang w:val="fr-FR" w:eastAsia="en-GB"/>
        </w:rPr>
      </w:pPr>
    </w:p>
    <w:p w14:paraId="7FB4D64B" w14:textId="77777777" w:rsidR="007F201B" w:rsidRPr="0032190F" w:rsidRDefault="007F201B" w:rsidP="00426FF9">
      <w:pPr>
        <w:pStyle w:val="Heading1"/>
      </w:pPr>
      <w:bookmarkStart w:id="4469" w:name="Sit_Aubevoye"/>
      <w:r w:rsidRPr="0032190F">
        <w:t>AUBEVOYE</w:t>
      </w:r>
    </w:p>
    <w:bookmarkEnd w:id="4469"/>
    <w:p w14:paraId="578DF42E" w14:textId="74D933A0" w:rsidR="007F201B" w:rsidRPr="0032190F" w:rsidRDefault="00130AE8" w:rsidP="007F201B">
      <w:pPr>
        <w:autoSpaceDE w:val="0"/>
        <w:autoSpaceDN w:val="0"/>
        <w:adjustRightInd w:val="0"/>
        <w:rPr>
          <w:color w:val="000000" w:themeColor="text1"/>
          <w:szCs w:val="19"/>
          <w:lang w:val="fr-FR" w:eastAsia="en-GB"/>
        </w:rPr>
      </w:pPr>
      <w:r w:rsidRPr="0032190F">
        <w:rPr>
          <w:color w:val="000000" w:themeColor="text1"/>
          <w:szCs w:val="19"/>
          <w:lang w:val="fr-FR" w:eastAsia="en-GB"/>
        </w:rPr>
        <w:t>Aubevoye (</w:t>
      </w:r>
      <w:r w:rsidR="007F201B" w:rsidRPr="0032190F">
        <w:rPr>
          <w:color w:val="000000" w:themeColor="text1"/>
          <w:szCs w:val="19"/>
          <w:lang w:val="fr-FR" w:eastAsia="en-GB"/>
        </w:rPr>
        <w:t>Eure</w:t>
      </w:r>
      <w:r w:rsidRPr="0032190F">
        <w:rPr>
          <w:color w:val="000000" w:themeColor="text1"/>
          <w:szCs w:val="19"/>
          <w:lang w:val="fr-FR" w:eastAsia="en-GB"/>
        </w:rPr>
        <w:t>)</w:t>
      </w:r>
      <w:r w:rsidR="007F201B" w:rsidRPr="0032190F">
        <w:rPr>
          <w:color w:val="000000" w:themeColor="text1"/>
          <w:szCs w:val="19"/>
          <w:lang w:val="fr-FR" w:eastAsia="en-GB"/>
        </w:rPr>
        <w:t xml:space="preserve">. Occupation Néolithique ancien de type </w:t>
      </w:r>
      <w:hyperlink r:id="rId11045" w:anchor="Cul_BVSG" w:history="1">
        <w:r w:rsidR="007F201B" w:rsidRPr="0032190F">
          <w:rPr>
            <w:rStyle w:val="Hyperlink"/>
            <w:szCs w:val="19"/>
            <w:lang w:val="fr-FR" w:eastAsia="en-GB"/>
          </w:rPr>
          <w:t>VSG</w:t>
        </w:r>
      </w:hyperlink>
      <w:r w:rsidR="007F201B" w:rsidRPr="0032190F">
        <w:rPr>
          <w:color w:val="000000" w:themeColor="text1"/>
          <w:szCs w:val="19"/>
          <w:lang w:val="fr-FR" w:eastAsia="en-GB"/>
        </w:rPr>
        <w:t xml:space="preserve">. </w:t>
      </w:r>
      <w:r w:rsidR="007F201B" w:rsidRPr="0032190F">
        <w:rPr>
          <w:rFonts w:eastAsia="Code2000"/>
          <w:lang w:val="fr-FR" w:eastAsia="en-GB"/>
        </w:rPr>
        <w:t xml:space="preserve">Trois maisons de type danubien ont </w:t>
      </w:r>
      <w:r w:rsidR="007F201B" w:rsidRPr="0032190F">
        <w:rPr>
          <w:rFonts w:eastAsia="Code2000" w:hint="eastAsia"/>
          <w:lang w:val="fr-FR" w:eastAsia="en-GB"/>
        </w:rPr>
        <w:t>é</w:t>
      </w:r>
      <w:r w:rsidR="007F201B" w:rsidRPr="0032190F">
        <w:rPr>
          <w:rFonts w:eastAsia="Code2000"/>
          <w:lang w:val="fr-FR" w:eastAsia="en-GB"/>
        </w:rPr>
        <w:t>t</w:t>
      </w:r>
      <w:r w:rsidR="007F201B" w:rsidRPr="0032190F">
        <w:rPr>
          <w:rFonts w:eastAsia="Code2000" w:hint="eastAsia"/>
          <w:lang w:val="fr-FR" w:eastAsia="en-GB"/>
        </w:rPr>
        <w:t>é</w:t>
      </w:r>
      <w:r w:rsidR="007F201B" w:rsidRPr="0032190F">
        <w:rPr>
          <w:rFonts w:eastAsia="Code2000"/>
          <w:lang w:val="fr-FR" w:eastAsia="en-GB"/>
        </w:rPr>
        <w:t xml:space="preserve"> exhum</w:t>
      </w:r>
      <w:r w:rsidR="007F201B" w:rsidRPr="0032190F">
        <w:rPr>
          <w:rFonts w:eastAsia="Code2000" w:hint="eastAsia"/>
          <w:lang w:val="fr-FR" w:eastAsia="en-GB"/>
        </w:rPr>
        <w:t>é</w:t>
      </w:r>
      <w:r w:rsidR="007F201B" w:rsidRPr="0032190F">
        <w:rPr>
          <w:rFonts w:eastAsia="Code2000"/>
          <w:lang w:val="fr-FR" w:eastAsia="en-GB"/>
        </w:rPr>
        <w:t>es. La céramique est r</w:t>
      </w:r>
      <w:r w:rsidR="007F201B" w:rsidRPr="0032190F">
        <w:rPr>
          <w:rFonts w:eastAsia="Code2000" w:hint="eastAsia"/>
          <w:lang w:val="fr-FR" w:eastAsia="en-GB"/>
        </w:rPr>
        <w:t>é</w:t>
      </w:r>
      <w:r w:rsidR="007F201B" w:rsidRPr="0032190F">
        <w:rPr>
          <w:rFonts w:eastAsia="Code2000"/>
          <w:lang w:val="fr-FR" w:eastAsia="en-GB"/>
        </w:rPr>
        <w:t>guli</w:t>
      </w:r>
      <w:r w:rsidR="007F201B" w:rsidRPr="0032190F">
        <w:rPr>
          <w:rFonts w:eastAsia="Code2000" w:hint="eastAsia"/>
          <w:lang w:val="fr-FR" w:eastAsia="en-GB"/>
        </w:rPr>
        <w:t>è</w:t>
      </w:r>
      <w:r w:rsidR="007F201B" w:rsidRPr="0032190F">
        <w:rPr>
          <w:rFonts w:eastAsia="Code2000"/>
          <w:lang w:val="fr-FR" w:eastAsia="en-GB"/>
        </w:rPr>
        <w:t>rement d</w:t>
      </w:r>
      <w:r w:rsidR="007F201B" w:rsidRPr="0032190F">
        <w:rPr>
          <w:rFonts w:eastAsia="Code2000" w:hint="eastAsia"/>
          <w:lang w:val="fr-FR" w:eastAsia="en-GB"/>
        </w:rPr>
        <w:t>é</w:t>
      </w:r>
      <w:r w:rsidR="007F201B" w:rsidRPr="0032190F">
        <w:rPr>
          <w:rFonts w:eastAsia="Code2000"/>
          <w:lang w:val="fr-FR" w:eastAsia="en-GB"/>
        </w:rPr>
        <w:t>cor</w:t>
      </w:r>
      <w:r w:rsidR="007F201B" w:rsidRPr="0032190F">
        <w:rPr>
          <w:rFonts w:eastAsia="Code2000" w:hint="eastAsia"/>
          <w:lang w:val="fr-FR" w:eastAsia="en-GB"/>
        </w:rPr>
        <w:t>é</w:t>
      </w:r>
      <w:r w:rsidR="007F201B" w:rsidRPr="0032190F">
        <w:rPr>
          <w:rFonts w:eastAsia="Code2000"/>
          <w:lang w:val="fr-FR" w:eastAsia="en-GB"/>
        </w:rPr>
        <w:t>e (d</w:t>
      </w:r>
      <w:r w:rsidR="007F201B" w:rsidRPr="0032190F">
        <w:rPr>
          <w:rFonts w:eastAsia="Code2000" w:hint="eastAsia"/>
          <w:lang w:val="fr-FR" w:eastAsia="en-GB"/>
        </w:rPr>
        <w:t>é</w:t>
      </w:r>
      <w:r w:rsidR="007F201B" w:rsidRPr="0032190F">
        <w:rPr>
          <w:rFonts w:eastAsia="Code2000"/>
          <w:lang w:val="fr-FR" w:eastAsia="en-GB"/>
        </w:rPr>
        <w:t>cor au peigne, incisions, digit</w:t>
      </w:r>
      <w:r w:rsidR="007F201B" w:rsidRPr="0032190F">
        <w:rPr>
          <w:rFonts w:eastAsia="Code2000" w:hint="eastAsia"/>
          <w:lang w:val="fr-FR" w:eastAsia="en-GB"/>
        </w:rPr>
        <w:t>é</w:t>
      </w:r>
      <w:r w:rsidR="007F201B" w:rsidRPr="0032190F">
        <w:rPr>
          <w:rFonts w:eastAsia="Code2000"/>
          <w:lang w:val="fr-FR" w:eastAsia="en-GB"/>
        </w:rPr>
        <w:t xml:space="preserve"> et model</w:t>
      </w:r>
      <w:r w:rsidR="007F201B" w:rsidRPr="0032190F">
        <w:rPr>
          <w:rFonts w:eastAsia="Code2000" w:hint="eastAsia"/>
          <w:lang w:val="fr-FR" w:eastAsia="en-GB"/>
        </w:rPr>
        <w:t>é</w:t>
      </w:r>
      <w:r w:rsidR="007F201B" w:rsidRPr="0032190F">
        <w:rPr>
          <w:rFonts w:eastAsia="Code2000"/>
          <w:lang w:val="fr-FR" w:eastAsia="en-GB"/>
        </w:rPr>
        <w:t>), avec des th</w:t>
      </w:r>
      <w:r w:rsidR="007F201B" w:rsidRPr="0032190F">
        <w:rPr>
          <w:rFonts w:eastAsia="Code2000" w:hint="eastAsia"/>
          <w:lang w:val="fr-FR" w:eastAsia="en-GB"/>
        </w:rPr>
        <w:t>è</w:t>
      </w:r>
      <w:r w:rsidR="007F201B" w:rsidRPr="0032190F">
        <w:rPr>
          <w:rFonts w:eastAsia="Code2000"/>
          <w:lang w:val="fr-FR" w:eastAsia="en-GB"/>
        </w:rPr>
        <w:t>mes d</w:t>
      </w:r>
      <w:r w:rsidR="007F201B" w:rsidRPr="0032190F">
        <w:rPr>
          <w:rFonts w:eastAsia="Code2000" w:hint="eastAsia"/>
          <w:lang w:val="fr-FR" w:eastAsia="en-GB"/>
        </w:rPr>
        <w:t>é</w:t>
      </w:r>
      <w:r w:rsidR="007F201B" w:rsidRPr="0032190F">
        <w:rPr>
          <w:rFonts w:eastAsia="Code2000"/>
          <w:lang w:val="fr-FR" w:eastAsia="en-GB"/>
        </w:rPr>
        <w:t>coratifs caract</w:t>
      </w:r>
      <w:r w:rsidR="007F201B" w:rsidRPr="0032190F">
        <w:rPr>
          <w:rFonts w:eastAsia="Code2000" w:hint="eastAsia"/>
          <w:lang w:val="fr-FR" w:eastAsia="en-GB"/>
        </w:rPr>
        <w:t>é</w:t>
      </w:r>
      <w:r w:rsidR="007F201B" w:rsidRPr="0032190F">
        <w:rPr>
          <w:rFonts w:eastAsia="Code2000"/>
          <w:lang w:val="fr-FR" w:eastAsia="en-GB"/>
        </w:rPr>
        <w:t>ristiques du VSG (d</w:t>
      </w:r>
      <w:r w:rsidR="007F201B" w:rsidRPr="0032190F">
        <w:rPr>
          <w:rFonts w:eastAsia="Code2000" w:hint="eastAsia"/>
          <w:lang w:val="fr-FR" w:eastAsia="en-GB"/>
        </w:rPr>
        <w:t>é</w:t>
      </w:r>
      <w:r w:rsidR="007F201B" w:rsidRPr="0032190F">
        <w:rPr>
          <w:rFonts w:eastAsia="Code2000"/>
          <w:lang w:val="fr-FR" w:eastAsia="en-GB"/>
        </w:rPr>
        <w:t>cor dit en "ar</w:t>
      </w:r>
      <w:r w:rsidR="007F201B" w:rsidRPr="0032190F">
        <w:rPr>
          <w:rFonts w:eastAsia="Code2000" w:hint="eastAsia"/>
          <w:lang w:val="fr-FR" w:eastAsia="en-GB"/>
        </w:rPr>
        <w:t>ê</w:t>
      </w:r>
      <w:r w:rsidR="007F201B" w:rsidRPr="0032190F">
        <w:rPr>
          <w:rFonts w:eastAsia="Code2000"/>
          <w:lang w:val="fr-FR" w:eastAsia="en-GB"/>
        </w:rPr>
        <w:t>tes de poisson", en bandeau, en guirlandes et plastiques en V, etc.).</w:t>
      </w:r>
      <w:r w:rsidR="007F201B" w:rsidRPr="0032190F">
        <w:rPr>
          <w:color w:val="000000" w:themeColor="text1"/>
          <w:szCs w:val="19"/>
          <w:lang w:val="fr-FR" w:eastAsia="en-GB"/>
        </w:rPr>
        <w:t xml:space="preserve"> (BIB 2384)</w:t>
      </w:r>
    </w:p>
    <w:p w14:paraId="7BDD6924" w14:textId="77777777" w:rsidR="007F201B" w:rsidRPr="0032190F" w:rsidRDefault="007F201B" w:rsidP="007F201B">
      <w:pPr>
        <w:autoSpaceDE w:val="0"/>
        <w:autoSpaceDN w:val="0"/>
        <w:adjustRightInd w:val="0"/>
        <w:jc w:val="both"/>
        <w:rPr>
          <w:rFonts w:eastAsia="Code2000"/>
          <w:lang w:val="fr-FR" w:eastAsia="en-GB"/>
        </w:rPr>
      </w:pPr>
      <w:r w:rsidRPr="0032190F">
        <w:rPr>
          <w:rFonts w:eastAsia="Code2000"/>
          <w:lang w:val="fr-FR" w:eastAsia="en-GB"/>
        </w:rPr>
        <w:t xml:space="preserve">Le vase zoomorphe, vraisemblablement </w:t>
      </w:r>
      <w:r w:rsidRPr="0032190F">
        <w:rPr>
          <w:rFonts w:eastAsia="Code2000" w:hint="eastAsia"/>
          <w:lang w:val="fr-FR" w:eastAsia="en-GB"/>
        </w:rPr>
        <w:t>é</w:t>
      </w:r>
      <w:r w:rsidRPr="0032190F">
        <w:rPr>
          <w:rFonts w:eastAsia="Code2000"/>
          <w:lang w:val="fr-FR" w:eastAsia="en-GB"/>
        </w:rPr>
        <w:t>cras</w:t>
      </w:r>
      <w:r w:rsidRPr="0032190F">
        <w:rPr>
          <w:rFonts w:eastAsia="Code2000" w:hint="eastAsia"/>
          <w:lang w:val="fr-FR" w:eastAsia="en-GB"/>
        </w:rPr>
        <w:t>é</w:t>
      </w:r>
      <w:r w:rsidRPr="0032190F">
        <w:rPr>
          <w:rFonts w:eastAsia="Code2000"/>
          <w:lang w:val="fr-FR" w:eastAsia="en-GB"/>
        </w:rPr>
        <w:t xml:space="preserve"> sur place, est situ</w:t>
      </w:r>
      <w:r w:rsidRPr="0032190F">
        <w:rPr>
          <w:rFonts w:eastAsia="Code2000" w:hint="eastAsia"/>
          <w:lang w:val="fr-FR" w:eastAsia="en-GB"/>
        </w:rPr>
        <w:t>é</w:t>
      </w:r>
      <w:r w:rsidRPr="0032190F">
        <w:rPr>
          <w:rFonts w:eastAsia="Code2000"/>
          <w:lang w:val="fr-FR" w:eastAsia="en-GB"/>
        </w:rPr>
        <w:t xml:space="preserve"> dans l'une des fosses lat</w:t>
      </w:r>
      <w:r w:rsidRPr="0032190F">
        <w:rPr>
          <w:rFonts w:eastAsia="Code2000" w:hint="eastAsia"/>
          <w:lang w:val="fr-FR" w:eastAsia="en-GB"/>
        </w:rPr>
        <w:t>é</w:t>
      </w:r>
      <w:r w:rsidRPr="0032190F">
        <w:rPr>
          <w:rFonts w:eastAsia="Code2000"/>
          <w:lang w:val="fr-FR" w:eastAsia="en-GB"/>
        </w:rPr>
        <w:t>rales septentrionales du deuxi</w:t>
      </w:r>
      <w:r w:rsidRPr="0032190F">
        <w:rPr>
          <w:rFonts w:eastAsia="Code2000" w:hint="eastAsia"/>
          <w:lang w:val="fr-FR" w:eastAsia="en-GB"/>
        </w:rPr>
        <w:t>è</w:t>
      </w:r>
      <w:r w:rsidRPr="0032190F">
        <w:rPr>
          <w:rFonts w:eastAsia="Code2000"/>
          <w:lang w:val="fr-FR" w:eastAsia="en-GB"/>
        </w:rPr>
        <w:t>me b</w:t>
      </w:r>
      <w:r w:rsidRPr="0032190F">
        <w:rPr>
          <w:rFonts w:eastAsia="Code2000" w:hint="eastAsia"/>
          <w:lang w:val="fr-FR" w:eastAsia="en-GB"/>
        </w:rPr>
        <w:t>â</w:t>
      </w:r>
      <w:r w:rsidRPr="0032190F">
        <w:rPr>
          <w:rFonts w:eastAsia="Code2000"/>
          <w:lang w:val="fr-FR" w:eastAsia="en-GB"/>
        </w:rPr>
        <w:t>timent. Le caract</w:t>
      </w:r>
      <w:r w:rsidRPr="0032190F">
        <w:rPr>
          <w:rFonts w:eastAsia="Code2000" w:hint="eastAsia"/>
          <w:lang w:val="fr-FR" w:eastAsia="en-GB"/>
        </w:rPr>
        <w:t>è</w:t>
      </w:r>
      <w:r w:rsidRPr="0032190F">
        <w:rPr>
          <w:rFonts w:eastAsia="Code2000"/>
          <w:lang w:val="fr-FR" w:eastAsia="en-GB"/>
        </w:rPr>
        <w:t>re exceptionnel de cette d</w:t>
      </w:r>
      <w:r w:rsidRPr="0032190F">
        <w:rPr>
          <w:rFonts w:eastAsia="Code2000" w:hint="eastAsia"/>
          <w:lang w:val="fr-FR" w:eastAsia="en-GB"/>
        </w:rPr>
        <w:t>é</w:t>
      </w:r>
      <w:r w:rsidRPr="0032190F">
        <w:rPr>
          <w:rFonts w:eastAsia="Code2000"/>
          <w:lang w:val="fr-FR" w:eastAsia="en-GB"/>
        </w:rPr>
        <w:t>couverte tient en plusieurs points : son contexte chronoculturel (le VSG), car aucune c</w:t>
      </w:r>
      <w:r w:rsidRPr="0032190F">
        <w:rPr>
          <w:rFonts w:eastAsia="Code2000" w:hint="eastAsia"/>
          <w:lang w:val="fr-FR" w:eastAsia="en-GB"/>
        </w:rPr>
        <w:t>é</w:t>
      </w:r>
      <w:r w:rsidRPr="0032190F">
        <w:rPr>
          <w:rFonts w:eastAsia="Code2000"/>
          <w:lang w:val="fr-FR" w:eastAsia="en-GB"/>
        </w:rPr>
        <w:t>ramique de ce type et aussi bien conserv</w:t>
      </w:r>
      <w:r w:rsidRPr="0032190F">
        <w:rPr>
          <w:rFonts w:eastAsia="Code2000" w:hint="eastAsia"/>
          <w:lang w:val="fr-FR" w:eastAsia="en-GB"/>
        </w:rPr>
        <w:t>é</w:t>
      </w:r>
      <w:r w:rsidRPr="0032190F">
        <w:rPr>
          <w:rFonts w:eastAsia="Code2000"/>
          <w:lang w:val="fr-FR" w:eastAsia="en-GB"/>
        </w:rPr>
        <w:t>e n'a jusqu'</w:t>
      </w:r>
      <w:r w:rsidRPr="0032190F">
        <w:rPr>
          <w:rFonts w:eastAsia="Code2000" w:hint="eastAsia"/>
          <w:lang w:val="fr-FR" w:eastAsia="en-GB"/>
        </w:rPr>
        <w:t>à</w:t>
      </w:r>
      <w:r w:rsidRPr="0032190F">
        <w:rPr>
          <w:rFonts w:eastAsia="Code2000"/>
          <w:lang w:val="fr-FR" w:eastAsia="en-GB"/>
        </w:rPr>
        <w:t xml:space="preserve"> pr</w:t>
      </w:r>
      <w:r w:rsidRPr="0032190F">
        <w:rPr>
          <w:rFonts w:eastAsia="Code2000" w:hint="eastAsia"/>
          <w:lang w:val="fr-FR" w:eastAsia="en-GB"/>
        </w:rPr>
        <w:t>é</w:t>
      </w:r>
      <w:r w:rsidRPr="0032190F">
        <w:rPr>
          <w:rFonts w:eastAsia="Code2000"/>
          <w:lang w:val="fr-FR" w:eastAsia="en-GB"/>
        </w:rPr>
        <w:t xml:space="preserve">sent </w:t>
      </w:r>
      <w:r w:rsidRPr="0032190F">
        <w:rPr>
          <w:rFonts w:eastAsia="Code2000" w:hint="eastAsia"/>
          <w:lang w:val="fr-FR" w:eastAsia="en-GB"/>
        </w:rPr>
        <w:t>é</w:t>
      </w:r>
      <w:r w:rsidRPr="0032190F">
        <w:rPr>
          <w:rFonts w:eastAsia="Code2000"/>
          <w:lang w:val="fr-FR" w:eastAsia="en-GB"/>
        </w:rPr>
        <w:t>t</w:t>
      </w:r>
      <w:r w:rsidRPr="0032190F">
        <w:rPr>
          <w:rFonts w:eastAsia="Code2000" w:hint="eastAsia"/>
          <w:lang w:val="fr-FR" w:eastAsia="en-GB"/>
        </w:rPr>
        <w:t>é</w:t>
      </w:r>
      <w:r w:rsidRPr="0032190F">
        <w:rPr>
          <w:rFonts w:eastAsia="Code2000"/>
          <w:lang w:val="fr-FR" w:eastAsia="en-GB"/>
        </w:rPr>
        <w:t xml:space="preserve"> d</w:t>
      </w:r>
      <w:r w:rsidRPr="0032190F">
        <w:rPr>
          <w:rFonts w:eastAsia="Code2000" w:hint="eastAsia"/>
          <w:lang w:val="fr-FR" w:eastAsia="en-GB"/>
        </w:rPr>
        <w:t>é</w:t>
      </w:r>
      <w:r w:rsidRPr="0032190F">
        <w:rPr>
          <w:rFonts w:eastAsia="Code2000"/>
          <w:lang w:val="fr-FR" w:eastAsia="en-GB"/>
        </w:rPr>
        <w:t>couverte dans des contextes chronoculturels identiques et notamment dans l'Ouest de la France ; le type de la c</w:t>
      </w:r>
      <w:r w:rsidRPr="0032190F">
        <w:rPr>
          <w:rFonts w:eastAsia="Code2000" w:hint="eastAsia"/>
          <w:lang w:val="fr-FR" w:eastAsia="en-GB"/>
        </w:rPr>
        <w:t>é</w:t>
      </w:r>
      <w:r w:rsidRPr="0032190F">
        <w:rPr>
          <w:rFonts w:eastAsia="Code2000"/>
          <w:lang w:val="fr-FR" w:eastAsia="en-GB"/>
        </w:rPr>
        <w:t xml:space="preserve">ramique qui correspond </w:t>
      </w:r>
      <w:r w:rsidRPr="0032190F">
        <w:rPr>
          <w:rFonts w:eastAsia="Code2000" w:hint="eastAsia"/>
          <w:lang w:val="fr-FR" w:eastAsia="en-GB"/>
        </w:rPr>
        <w:t>à</w:t>
      </w:r>
      <w:r w:rsidRPr="0032190F">
        <w:rPr>
          <w:rFonts w:eastAsia="Code2000"/>
          <w:lang w:val="fr-FR" w:eastAsia="en-GB"/>
        </w:rPr>
        <w:t xml:space="preserve"> un vase repr</w:t>
      </w:r>
      <w:r w:rsidRPr="0032190F">
        <w:rPr>
          <w:rFonts w:eastAsia="Code2000" w:hint="eastAsia"/>
          <w:lang w:val="fr-FR" w:eastAsia="en-GB"/>
        </w:rPr>
        <w:t>é</w:t>
      </w:r>
      <w:r w:rsidRPr="0032190F">
        <w:rPr>
          <w:rFonts w:eastAsia="Code2000"/>
          <w:lang w:val="fr-FR" w:eastAsia="en-GB"/>
        </w:rPr>
        <w:t>sentant un animal sexu</w:t>
      </w:r>
      <w:r w:rsidRPr="0032190F">
        <w:rPr>
          <w:rFonts w:eastAsia="Code2000" w:hint="eastAsia"/>
          <w:lang w:val="fr-FR" w:eastAsia="en-GB"/>
        </w:rPr>
        <w:t>é</w:t>
      </w:r>
      <w:r w:rsidRPr="0032190F">
        <w:rPr>
          <w:rFonts w:eastAsia="Code2000"/>
          <w:lang w:val="fr-FR" w:eastAsia="en-GB"/>
        </w:rPr>
        <w:t xml:space="preserve"> (pr</w:t>
      </w:r>
      <w:r w:rsidRPr="0032190F">
        <w:rPr>
          <w:rFonts w:eastAsia="Code2000" w:hint="eastAsia"/>
          <w:lang w:val="fr-FR" w:eastAsia="en-GB"/>
        </w:rPr>
        <w:t>é</w:t>
      </w:r>
      <w:r w:rsidRPr="0032190F">
        <w:rPr>
          <w:rFonts w:eastAsia="Code2000"/>
          <w:lang w:val="fr-FR" w:eastAsia="en-GB"/>
        </w:rPr>
        <w:t>sence de deux testicules), appartenant tr</w:t>
      </w:r>
      <w:r w:rsidRPr="0032190F">
        <w:rPr>
          <w:rFonts w:eastAsia="Code2000" w:hint="eastAsia"/>
          <w:lang w:val="fr-FR" w:eastAsia="en-GB"/>
        </w:rPr>
        <w:t>è</w:t>
      </w:r>
      <w:r w:rsidRPr="0032190F">
        <w:rPr>
          <w:rFonts w:eastAsia="Code2000"/>
          <w:lang w:val="fr-FR" w:eastAsia="en-GB"/>
        </w:rPr>
        <w:t xml:space="preserve">s vraisemblablement </w:t>
      </w:r>
      <w:r w:rsidRPr="0032190F">
        <w:rPr>
          <w:rFonts w:eastAsia="Code2000" w:hint="eastAsia"/>
          <w:lang w:val="fr-FR" w:eastAsia="en-GB"/>
        </w:rPr>
        <w:t>à</w:t>
      </w:r>
      <w:r w:rsidRPr="0032190F">
        <w:rPr>
          <w:rFonts w:eastAsia="Code2000"/>
          <w:lang w:val="fr-FR" w:eastAsia="en-GB"/>
        </w:rPr>
        <w:t xml:space="preserve"> la famille des bovid</w:t>
      </w:r>
      <w:r w:rsidRPr="0032190F">
        <w:rPr>
          <w:rFonts w:eastAsia="Code2000" w:hint="eastAsia"/>
          <w:lang w:val="fr-FR" w:eastAsia="en-GB"/>
        </w:rPr>
        <w:t>é</w:t>
      </w:r>
      <w:r w:rsidRPr="0032190F">
        <w:rPr>
          <w:rFonts w:eastAsia="Code2000"/>
          <w:lang w:val="fr-FR" w:eastAsia="en-GB"/>
        </w:rPr>
        <w:t>s. Il pr</w:t>
      </w:r>
      <w:r w:rsidRPr="0032190F">
        <w:rPr>
          <w:rFonts w:eastAsia="Code2000" w:hint="eastAsia"/>
          <w:lang w:val="fr-FR" w:eastAsia="en-GB"/>
        </w:rPr>
        <w:t>é</w:t>
      </w:r>
      <w:r w:rsidRPr="0032190F">
        <w:rPr>
          <w:rFonts w:eastAsia="Code2000"/>
          <w:lang w:val="fr-FR" w:eastAsia="en-GB"/>
        </w:rPr>
        <w:t>sente une ouverture au-dessus de la t</w:t>
      </w:r>
      <w:r w:rsidRPr="0032190F">
        <w:rPr>
          <w:rFonts w:eastAsia="Code2000" w:hint="eastAsia"/>
          <w:lang w:val="fr-FR" w:eastAsia="en-GB"/>
        </w:rPr>
        <w:t>ê</w:t>
      </w:r>
      <w:r w:rsidRPr="0032190F">
        <w:rPr>
          <w:rFonts w:eastAsia="Code2000"/>
          <w:lang w:val="fr-FR" w:eastAsia="en-GB"/>
        </w:rPr>
        <w:t xml:space="preserve">te </w:t>
      </w:r>
      <w:r w:rsidRPr="0032190F">
        <w:rPr>
          <w:rFonts w:eastAsia="Code2000" w:hint="eastAsia"/>
          <w:lang w:val="fr-FR" w:eastAsia="en-GB"/>
        </w:rPr>
        <w:t>à</w:t>
      </w:r>
      <w:r w:rsidRPr="0032190F">
        <w:rPr>
          <w:rFonts w:eastAsia="Code2000"/>
          <w:lang w:val="fr-FR" w:eastAsia="en-GB"/>
        </w:rPr>
        <w:t xml:space="preserve"> embouchure probablement rectangulaire et est marqu</w:t>
      </w:r>
      <w:r w:rsidRPr="0032190F">
        <w:rPr>
          <w:rFonts w:eastAsia="Code2000" w:hint="eastAsia"/>
          <w:lang w:val="fr-FR" w:eastAsia="en-GB"/>
        </w:rPr>
        <w:t>é</w:t>
      </w:r>
      <w:r w:rsidRPr="0032190F">
        <w:rPr>
          <w:rFonts w:eastAsia="Code2000"/>
          <w:lang w:val="fr-FR" w:eastAsia="en-GB"/>
        </w:rPr>
        <w:t xml:space="preserve"> d'une l</w:t>
      </w:r>
      <w:r w:rsidRPr="0032190F">
        <w:rPr>
          <w:rFonts w:eastAsia="Code2000" w:hint="eastAsia"/>
          <w:lang w:val="fr-FR" w:eastAsia="en-GB"/>
        </w:rPr>
        <w:t>è</w:t>
      </w:r>
      <w:r w:rsidRPr="0032190F">
        <w:rPr>
          <w:rFonts w:eastAsia="Code2000"/>
          <w:lang w:val="fr-FR" w:eastAsia="en-GB"/>
        </w:rPr>
        <w:t xml:space="preserve">vre </w:t>
      </w:r>
      <w:r w:rsidRPr="0032190F">
        <w:rPr>
          <w:rFonts w:eastAsia="Code2000" w:hint="eastAsia"/>
          <w:lang w:val="fr-FR" w:eastAsia="en-GB"/>
        </w:rPr>
        <w:t>à</w:t>
      </w:r>
      <w:r w:rsidRPr="0032190F">
        <w:rPr>
          <w:rFonts w:eastAsia="Code2000"/>
          <w:lang w:val="fr-FR" w:eastAsia="en-GB"/>
        </w:rPr>
        <w:t xml:space="preserve"> bord arrondie; sa tr</w:t>
      </w:r>
      <w:r w:rsidRPr="0032190F">
        <w:rPr>
          <w:rFonts w:eastAsia="Code2000" w:hint="eastAsia"/>
          <w:lang w:val="fr-FR" w:eastAsia="en-GB"/>
        </w:rPr>
        <w:t>è</w:t>
      </w:r>
      <w:r w:rsidRPr="0032190F">
        <w:rPr>
          <w:rFonts w:eastAsia="Code2000"/>
          <w:lang w:val="fr-FR" w:eastAsia="en-GB"/>
        </w:rPr>
        <w:t xml:space="preserve">s bonne conservation puisqu'il a pu </w:t>
      </w:r>
      <w:r w:rsidRPr="0032190F">
        <w:rPr>
          <w:rFonts w:eastAsia="Code2000" w:hint="eastAsia"/>
          <w:lang w:val="fr-FR" w:eastAsia="en-GB"/>
        </w:rPr>
        <w:t>ê</w:t>
      </w:r>
      <w:r w:rsidRPr="0032190F">
        <w:rPr>
          <w:rFonts w:eastAsia="Code2000"/>
          <w:lang w:val="fr-FR" w:eastAsia="en-GB"/>
        </w:rPr>
        <w:t>tre reconstitu</w:t>
      </w:r>
      <w:r w:rsidRPr="0032190F">
        <w:rPr>
          <w:rFonts w:eastAsia="Code2000" w:hint="eastAsia"/>
          <w:lang w:val="fr-FR" w:eastAsia="en-GB"/>
        </w:rPr>
        <w:t>é</w:t>
      </w:r>
      <w:r w:rsidRPr="0032190F">
        <w:rPr>
          <w:rFonts w:eastAsia="Code2000"/>
          <w:lang w:val="fr-FR" w:eastAsia="en-GB"/>
        </w:rPr>
        <w:t xml:space="preserve"> jusqu'aux 3A (deux pattes manquent et une partie du museau est endommag</w:t>
      </w:r>
      <w:r w:rsidRPr="0032190F">
        <w:rPr>
          <w:rFonts w:eastAsia="Code2000" w:hint="eastAsia"/>
          <w:lang w:val="fr-FR" w:eastAsia="en-GB"/>
        </w:rPr>
        <w:t>é</w:t>
      </w:r>
      <w:r w:rsidRPr="0032190F">
        <w:rPr>
          <w:rFonts w:eastAsia="Code2000"/>
          <w:lang w:val="fr-FR" w:eastAsia="en-GB"/>
        </w:rPr>
        <w:t>e) ; la nature et la qualit</w:t>
      </w:r>
      <w:r w:rsidRPr="0032190F">
        <w:rPr>
          <w:rFonts w:eastAsia="Code2000" w:hint="eastAsia"/>
          <w:lang w:val="fr-FR" w:eastAsia="en-GB"/>
        </w:rPr>
        <w:t>é</w:t>
      </w:r>
      <w:r w:rsidRPr="0032190F">
        <w:rPr>
          <w:rFonts w:eastAsia="Code2000"/>
          <w:lang w:val="fr-FR" w:eastAsia="en-GB"/>
        </w:rPr>
        <w:t xml:space="preserve"> des d</w:t>
      </w:r>
      <w:r w:rsidRPr="0032190F">
        <w:rPr>
          <w:rFonts w:eastAsia="Code2000" w:hint="eastAsia"/>
          <w:lang w:val="fr-FR" w:eastAsia="en-GB"/>
        </w:rPr>
        <w:t>é</w:t>
      </w:r>
      <w:r w:rsidRPr="0032190F">
        <w:rPr>
          <w:rFonts w:eastAsia="Code2000"/>
          <w:lang w:val="fr-FR" w:eastAsia="en-GB"/>
        </w:rPr>
        <w:t>cors dispos</w:t>
      </w:r>
      <w:r w:rsidRPr="0032190F">
        <w:rPr>
          <w:rFonts w:eastAsia="Code2000" w:hint="eastAsia"/>
          <w:lang w:val="fr-FR" w:eastAsia="en-GB"/>
        </w:rPr>
        <w:t>é</w:t>
      </w:r>
      <w:r w:rsidRPr="0032190F">
        <w:rPr>
          <w:rFonts w:eastAsia="Code2000"/>
          <w:lang w:val="fr-FR" w:eastAsia="en-GB"/>
        </w:rPr>
        <w:t>s sur une grande part de l'animal sont ais</w:t>
      </w:r>
      <w:r w:rsidRPr="0032190F">
        <w:rPr>
          <w:rFonts w:eastAsia="Code2000" w:hint="eastAsia"/>
          <w:lang w:val="fr-FR" w:eastAsia="en-GB"/>
        </w:rPr>
        <w:t>é</w:t>
      </w:r>
      <w:r w:rsidRPr="0032190F">
        <w:rPr>
          <w:rFonts w:eastAsia="Code2000"/>
          <w:lang w:val="fr-FR" w:eastAsia="en-GB"/>
        </w:rPr>
        <w:t>ment lisibles, avec des registres vari</w:t>
      </w:r>
      <w:r w:rsidRPr="0032190F">
        <w:rPr>
          <w:rFonts w:eastAsia="Code2000" w:hint="eastAsia"/>
          <w:lang w:val="fr-FR" w:eastAsia="en-GB"/>
        </w:rPr>
        <w:t>é</w:t>
      </w:r>
      <w:r w:rsidRPr="0032190F">
        <w:rPr>
          <w:rFonts w:eastAsia="Code2000"/>
          <w:lang w:val="fr-FR" w:eastAsia="en-GB"/>
        </w:rPr>
        <w:t>s dans leur agencement et leur quantit</w:t>
      </w:r>
      <w:r w:rsidRPr="0032190F">
        <w:rPr>
          <w:rFonts w:eastAsia="Code2000" w:hint="eastAsia"/>
          <w:lang w:val="fr-FR" w:eastAsia="en-GB"/>
        </w:rPr>
        <w:t>é</w:t>
      </w:r>
      <w:r w:rsidRPr="0032190F">
        <w:rPr>
          <w:rFonts w:eastAsia="Code2000"/>
          <w:lang w:val="fr-FR" w:eastAsia="en-GB"/>
        </w:rPr>
        <w:t>, mais selon un type de d</w:t>
      </w:r>
      <w:r w:rsidRPr="0032190F">
        <w:rPr>
          <w:rFonts w:eastAsia="Code2000" w:hint="eastAsia"/>
          <w:lang w:val="fr-FR" w:eastAsia="en-GB"/>
        </w:rPr>
        <w:t>é</w:t>
      </w:r>
      <w:r w:rsidRPr="0032190F">
        <w:rPr>
          <w:rFonts w:eastAsia="Code2000"/>
          <w:lang w:val="fr-FR" w:eastAsia="en-GB"/>
        </w:rPr>
        <w:t>cor apparemment unique ; les dimensions plut</w:t>
      </w:r>
      <w:r w:rsidRPr="0032190F">
        <w:rPr>
          <w:rFonts w:eastAsia="Code2000" w:hint="eastAsia"/>
          <w:lang w:val="fr-FR" w:eastAsia="en-GB"/>
        </w:rPr>
        <w:t>ô</w:t>
      </w:r>
      <w:r w:rsidRPr="0032190F">
        <w:rPr>
          <w:rFonts w:eastAsia="Code2000"/>
          <w:lang w:val="fr-FR" w:eastAsia="en-GB"/>
        </w:rPr>
        <w:t xml:space="preserve">t imposantes : 30 cm sur 30 cm. (BIB 2384) </w:t>
      </w:r>
    </w:p>
    <w:p w14:paraId="78178183" w14:textId="77777777" w:rsidR="00FF1923" w:rsidRPr="0032190F" w:rsidRDefault="00FF1923" w:rsidP="00242C0F">
      <w:pPr>
        <w:rPr>
          <w:color w:val="000000" w:themeColor="text1"/>
          <w:szCs w:val="19"/>
          <w:lang w:val="fr-FR" w:eastAsia="en-GB"/>
        </w:rPr>
      </w:pPr>
    </w:p>
    <w:p w14:paraId="38D06D1C" w14:textId="77777777" w:rsidR="00FF1923" w:rsidRPr="0032190F" w:rsidRDefault="00FF1923" w:rsidP="00426FF9">
      <w:pPr>
        <w:pStyle w:val="Heading1"/>
      </w:pPr>
      <w:bookmarkStart w:id="4470" w:name="Sit_Berry_Bac"/>
      <w:r w:rsidRPr="0032190F">
        <w:lastRenderedPageBreak/>
        <w:t>BERRY-AU-BAC</w:t>
      </w:r>
    </w:p>
    <w:bookmarkEnd w:id="4470"/>
    <w:p w14:paraId="2EF6A204" w14:textId="77777777" w:rsidR="00FF1923" w:rsidRPr="0032190F" w:rsidRDefault="00FF1923" w:rsidP="00242C0F">
      <w:pPr>
        <w:rPr>
          <w:color w:val="000000" w:themeColor="text1"/>
          <w:szCs w:val="19"/>
          <w:lang w:val="fr-FR" w:eastAsia="en-GB"/>
        </w:rPr>
      </w:pPr>
    </w:p>
    <w:p w14:paraId="46B23AEF" w14:textId="77777777" w:rsidR="00B52FD5" w:rsidRDefault="00E044A0" w:rsidP="00160C44">
      <w:pPr>
        <w:rPr>
          <w:color w:val="000000" w:themeColor="text1"/>
          <w:lang w:val="fr-FR"/>
        </w:rPr>
      </w:pPr>
      <w:r>
        <w:rPr>
          <w:lang w:val="fr-FR"/>
        </w:rPr>
        <w:t xml:space="preserve">Berry-au-Bac, </w:t>
      </w:r>
      <w:r w:rsidR="00160C44" w:rsidRPr="0032190F">
        <w:rPr>
          <w:lang w:val="fr-FR"/>
        </w:rPr>
        <w:t>« le Vieux Tordoir »</w:t>
      </w:r>
      <w:r>
        <w:rPr>
          <w:lang w:val="fr-FR"/>
        </w:rPr>
        <w:t xml:space="preserve"> (Aisne)</w:t>
      </w:r>
      <w:r w:rsidR="00160C44" w:rsidRPr="0032190F">
        <w:rPr>
          <w:lang w:val="fr-FR"/>
        </w:rPr>
        <w:t xml:space="preserve">. </w:t>
      </w:r>
      <w:r w:rsidR="00FF1923" w:rsidRPr="0032190F">
        <w:rPr>
          <w:color w:val="000000" w:themeColor="text1"/>
          <w:szCs w:val="19"/>
          <w:lang w:val="fr-FR" w:eastAsia="en-GB"/>
        </w:rPr>
        <w:t>Des ossements de Caprines ont aussi ete decouverts dans les tombes ruban</w:t>
      </w:r>
      <w:r w:rsidR="003A6B06" w:rsidRPr="0032190F">
        <w:rPr>
          <w:color w:val="000000" w:themeColor="text1"/>
          <w:szCs w:val="19"/>
          <w:lang w:val="fr-FR" w:eastAsia="en-GB"/>
        </w:rPr>
        <w:t>é</w:t>
      </w:r>
      <w:r w:rsidR="00FF1923" w:rsidRPr="0032190F">
        <w:rPr>
          <w:color w:val="000000" w:themeColor="text1"/>
          <w:szCs w:val="19"/>
          <w:lang w:val="fr-FR" w:eastAsia="en-GB"/>
        </w:rPr>
        <w:t>es d'enfants de Berry-au-Bac (Aisne</w:t>
      </w:r>
      <w:r w:rsidR="00325EB1" w:rsidRPr="0032190F">
        <w:rPr>
          <w:color w:val="000000" w:themeColor="text1"/>
          <w:szCs w:val="19"/>
          <w:lang w:val="fr-FR" w:eastAsia="en-GB"/>
        </w:rPr>
        <w:t>, France) (</w:t>
      </w:r>
      <w:r w:rsidR="00FF1923" w:rsidRPr="0032190F">
        <w:rPr>
          <w:color w:val="000000" w:themeColor="text1"/>
          <w:szCs w:val="19"/>
          <w:lang w:val="fr-FR" w:eastAsia="en-GB"/>
        </w:rPr>
        <w:t xml:space="preserve">Allard </w:t>
      </w:r>
      <w:r w:rsidR="00FF1923" w:rsidRPr="0032190F">
        <w:rPr>
          <w:i/>
          <w:iCs/>
          <w:color w:val="000000" w:themeColor="text1"/>
          <w:szCs w:val="20"/>
          <w:lang w:val="fr-FR" w:eastAsia="en-GB"/>
        </w:rPr>
        <w:t xml:space="preserve">et </w:t>
      </w:r>
      <w:r w:rsidR="00FF1923" w:rsidRPr="0032190F">
        <w:rPr>
          <w:i/>
          <w:iCs/>
          <w:color w:val="000000" w:themeColor="text1"/>
          <w:szCs w:val="21"/>
          <w:lang w:val="fr-FR" w:eastAsia="en-GB"/>
        </w:rPr>
        <w:t xml:space="preserve">al. , </w:t>
      </w:r>
      <w:r w:rsidR="00FF1923" w:rsidRPr="0032190F">
        <w:rPr>
          <w:color w:val="000000" w:themeColor="text1"/>
          <w:szCs w:val="19"/>
          <w:lang w:val="fr-FR" w:eastAsia="en-GB"/>
        </w:rPr>
        <w:t>1997 ; Hachem, 2001). Une d'entre elles</w:t>
      </w:r>
      <w:r w:rsidR="00885FC1" w:rsidRPr="0032190F">
        <w:rPr>
          <w:color w:val="000000" w:themeColor="text1"/>
          <w:szCs w:val="19"/>
          <w:lang w:val="fr-FR" w:eastAsia="en-GB"/>
        </w:rPr>
        <w:t xml:space="preserve"> [t. 607]</w:t>
      </w:r>
      <w:r w:rsidR="00FF1923" w:rsidRPr="0032190F">
        <w:rPr>
          <w:color w:val="000000" w:themeColor="text1"/>
          <w:szCs w:val="19"/>
          <w:lang w:val="fr-FR" w:eastAsia="en-GB"/>
        </w:rPr>
        <w:t>, en particulier, contenait un metacarpe de tres jeune Caprine et une phalange de mouton amenages en figurines.</w:t>
      </w:r>
      <w:r w:rsidR="00FF1923" w:rsidRPr="0032190F">
        <w:rPr>
          <w:color w:val="000000" w:themeColor="text1"/>
          <w:lang w:val="fr-FR"/>
        </w:rPr>
        <w:t xml:space="preserve"> (BIB 2383)</w:t>
      </w:r>
      <w:r w:rsidR="00B52FD5" w:rsidRPr="0032190F">
        <w:rPr>
          <w:color w:val="000000" w:themeColor="text1"/>
          <w:lang w:val="fr-FR"/>
        </w:rPr>
        <w:t xml:space="preserve"> </w:t>
      </w:r>
    </w:p>
    <w:p w14:paraId="3E8BC79A" w14:textId="77777777" w:rsidR="00E044A0" w:rsidRDefault="00E044A0" w:rsidP="00160C44">
      <w:pPr>
        <w:rPr>
          <w:color w:val="000000" w:themeColor="text1"/>
          <w:lang w:val="fr-FR"/>
        </w:rPr>
      </w:pPr>
      <w:r>
        <w:rPr>
          <w:color w:val="000000" w:themeColor="text1"/>
          <w:lang w:val="fr-FR"/>
        </w:rPr>
        <w:t>Enceinte du Néolithique moyen de 2/3 ha avec fossé et tranchéeet palissade intérieure avec au moins 4 maisons disposées parallèlement au fossé (BIB 2646)</w:t>
      </w:r>
    </w:p>
    <w:p w14:paraId="1375448D" w14:textId="77777777" w:rsidR="00E044A0" w:rsidRPr="0032190F" w:rsidRDefault="00E044A0" w:rsidP="00160C44">
      <w:pPr>
        <w:rPr>
          <w:color w:val="000000" w:themeColor="text1"/>
          <w:lang w:val="fr-FR"/>
        </w:rPr>
      </w:pPr>
      <w:r>
        <w:rPr>
          <w:color w:val="000000" w:themeColor="text1"/>
          <w:lang w:val="fr-FR"/>
        </w:rPr>
        <w:t>Habitat du Néolithique moyen I daté du Rössen tardif (BIB 2646)</w:t>
      </w:r>
    </w:p>
    <w:p w14:paraId="14D39464" w14:textId="77777777" w:rsidR="00EF5072" w:rsidRPr="0032190F" w:rsidRDefault="00EF5072" w:rsidP="00160C44">
      <w:pPr>
        <w:rPr>
          <w:color w:val="000000" w:themeColor="text1"/>
          <w:lang w:val="fr-FR"/>
        </w:rPr>
      </w:pPr>
    </w:p>
    <w:p w14:paraId="13F07887" w14:textId="77777777" w:rsidR="00EF5072" w:rsidRPr="0032190F" w:rsidRDefault="00EF5072" w:rsidP="00EF5072">
      <w:pPr>
        <w:pStyle w:val="Heading2"/>
      </w:pPr>
      <w:r w:rsidRPr="0032190F">
        <w:t>tombe 607</w:t>
      </w:r>
    </w:p>
    <w:p w14:paraId="0B4C8F5D" w14:textId="77777777" w:rsidR="00EF5072" w:rsidRPr="0032190F" w:rsidRDefault="00EF5072" w:rsidP="00160C44">
      <w:pPr>
        <w:rPr>
          <w:color w:val="000000" w:themeColor="text1"/>
          <w:lang w:val="fr-FR"/>
        </w:rPr>
      </w:pPr>
    </w:p>
    <w:p w14:paraId="13249EBB" w14:textId="710CFA62" w:rsidR="00885FC1" w:rsidRPr="0032190F" w:rsidRDefault="00B52FD5" w:rsidP="00B52FD5">
      <w:pPr>
        <w:jc w:val="both"/>
        <w:rPr>
          <w:lang w:val="fr-FR"/>
        </w:rPr>
      </w:pPr>
      <w:r w:rsidRPr="0032190F">
        <w:rPr>
          <w:color w:val="000000" w:themeColor="text1"/>
          <w:szCs w:val="20"/>
          <w:lang w:val="fr-FR" w:eastAsia="en-GB"/>
        </w:rPr>
        <w:t xml:space="preserve">Les deux figurines de la tombe 607 sont remarquables. Toutes deux, deposees aux pieds de l'enfant, etaient </w:t>
      </w:r>
      <w:r w:rsidR="00885FC1" w:rsidRPr="0032190F">
        <w:rPr>
          <w:color w:val="000000" w:themeColor="text1"/>
          <w:szCs w:val="20"/>
          <w:lang w:val="fr-FR" w:eastAsia="en-GB"/>
        </w:rPr>
        <w:t>retournees face contre terre</w:t>
      </w:r>
      <w:r w:rsidRPr="0032190F">
        <w:rPr>
          <w:color w:val="000000" w:themeColor="text1"/>
          <w:szCs w:val="20"/>
          <w:lang w:val="fr-FR" w:eastAsia="en-GB"/>
        </w:rPr>
        <w:t xml:space="preserve"> </w:t>
      </w:r>
      <w:r w:rsidR="00885FC1" w:rsidRPr="0032190F">
        <w:rPr>
          <w:color w:val="000000" w:themeColor="text1"/>
          <w:szCs w:val="20"/>
          <w:lang w:val="fr-FR" w:eastAsia="en-GB"/>
        </w:rPr>
        <w:t xml:space="preserve">(BIB 2385) Ces deux objets, et particulierement le plus grand, s'apparentent d'assez près </w:t>
      </w:r>
      <w:r w:rsidR="00885FC1" w:rsidRPr="0032190F">
        <w:rPr>
          <w:color w:val="000000" w:themeColor="text1"/>
          <w:szCs w:val="31"/>
          <w:lang w:val="fr-FR" w:eastAsia="en-GB"/>
        </w:rPr>
        <w:t xml:space="preserve">a </w:t>
      </w:r>
      <w:r w:rsidR="00885FC1" w:rsidRPr="0032190F">
        <w:rPr>
          <w:color w:val="000000" w:themeColor="text1"/>
          <w:szCs w:val="20"/>
          <w:lang w:val="fr-FR" w:eastAsia="en-GB"/>
        </w:rPr>
        <w:t xml:space="preserve">la </w:t>
      </w:r>
      <w:hyperlink r:id="rId11046" w:anchor="Cul_Art_TAC_T_a_statuettes" w:history="1">
        <w:r w:rsidR="00885FC1" w:rsidRPr="0032190F">
          <w:rPr>
            <w:rStyle w:val="Hyperlink"/>
            <w:szCs w:val="20"/>
            <w:lang w:val="fr-FR" w:eastAsia="en-GB"/>
          </w:rPr>
          <w:t>figurine</w:t>
        </w:r>
      </w:hyperlink>
      <w:r w:rsidR="00885FC1" w:rsidRPr="0032190F">
        <w:rPr>
          <w:color w:val="000000" w:themeColor="text1"/>
          <w:szCs w:val="20"/>
          <w:lang w:val="fr-FR" w:eastAsia="en-GB"/>
        </w:rPr>
        <w:t xml:space="preserve"> d'</w:t>
      </w:r>
      <w:hyperlink r:id="rId11047" w:anchor="Sit_Ensisheim" w:history="1">
        <w:r w:rsidR="00885FC1" w:rsidRPr="0032190F">
          <w:rPr>
            <w:rStyle w:val="Hyperlink"/>
            <w:szCs w:val="20"/>
            <w:lang w:val="fr-FR" w:eastAsia="en-GB"/>
          </w:rPr>
          <w:t>Ensisheim</w:t>
        </w:r>
      </w:hyperlink>
      <w:r w:rsidR="00885FC1" w:rsidRPr="0032190F">
        <w:rPr>
          <w:color w:val="000000" w:themeColor="text1"/>
          <w:szCs w:val="20"/>
          <w:lang w:val="fr-FR" w:eastAsia="en-GB"/>
        </w:rPr>
        <w:t xml:space="preserve"> (Mathieu 1984 ; Gallay et Mathieu 1988 ; Jeunesse 1993) datée du </w:t>
      </w:r>
      <w:hyperlink r:id="rId11048" w:anchor="Cul_Rubane_recent" w:history="1">
        <w:r w:rsidR="00885FC1" w:rsidRPr="0032190F">
          <w:rPr>
            <w:rStyle w:val="Hyperlink"/>
            <w:szCs w:val="20"/>
            <w:lang w:val="fr-FR" w:eastAsia="en-GB"/>
          </w:rPr>
          <w:t>Rubane recent/final</w:t>
        </w:r>
      </w:hyperlink>
      <w:r w:rsidR="00885FC1" w:rsidRPr="0032190F">
        <w:rPr>
          <w:color w:val="000000" w:themeColor="text1"/>
          <w:szCs w:val="20"/>
          <w:lang w:val="fr-FR" w:eastAsia="en-GB"/>
        </w:rPr>
        <w:t xml:space="preserve"> de Haute-Alsace et donc globalement contemporaine de celles de Berry-au-Bac (BIB 2385)</w:t>
      </w:r>
      <w:r w:rsidR="00885FC1" w:rsidRPr="0032190F">
        <w:rPr>
          <w:lang w:val="fr-FR"/>
        </w:rPr>
        <w:t xml:space="preserve"> </w:t>
      </w:r>
      <w:r w:rsidRPr="0032190F">
        <w:rPr>
          <w:color w:val="000000" w:themeColor="text1"/>
          <w:szCs w:val="20"/>
          <w:lang w:val="fr-FR" w:eastAsia="en-GB"/>
        </w:rPr>
        <w:t xml:space="preserve"> </w:t>
      </w:r>
    </w:p>
    <w:p w14:paraId="7EEA2B65" w14:textId="77777777" w:rsidR="00885FC1" w:rsidRPr="0032190F" w:rsidRDefault="00885FC1" w:rsidP="00B52FD5">
      <w:pPr>
        <w:jc w:val="both"/>
        <w:rPr>
          <w:color w:val="000000" w:themeColor="text1"/>
          <w:szCs w:val="20"/>
          <w:lang w:val="fr-FR" w:eastAsia="en-GB"/>
        </w:rPr>
      </w:pPr>
    </w:p>
    <w:p w14:paraId="788FBC1F" w14:textId="77777777" w:rsidR="00885FC1" w:rsidRPr="0032190F" w:rsidRDefault="00885FC1" w:rsidP="00885FC1">
      <w:pPr>
        <w:pStyle w:val="Heading3"/>
        <w:rPr>
          <w:lang w:eastAsia="en-GB"/>
        </w:rPr>
      </w:pPr>
      <w:r w:rsidRPr="0032190F">
        <w:rPr>
          <w:lang w:eastAsia="en-GB"/>
        </w:rPr>
        <w:t>figurine 1</w:t>
      </w:r>
    </w:p>
    <w:p w14:paraId="3D30E9F9" w14:textId="77777777" w:rsidR="00885FC1" w:rsidRPr="0032190F" w:rsidRDefault="00885FC1" w:rsidP="00B52FD5">
      <w:pPr>
        <w:jc w:val="both"/>
        <w:rPr>
          <w:color w:val="000000" w:themeColor="text1"/>
          <w:szCs w:val="20"/>
          <w:lang w:val="fr-FR" w:eastAsia="en-GB"/>
        </w:rPr>
      </w:pPr>
      <w:r w:rsidRPr="0032190F">
        <w:rPr>
          <w:color w:val="000000" w:themeColor="text1"/>
          <w:szCs w:val="20"/>
          <w:lang w:val="fr-FR" w:eastAsia="en-GB"/>
        </w:rPr>
        <w:t>L</w:t>
      </w:r>
      <w:r w:rsidR="00B52FD5" w:rsidRPr="0032190F">
        <w:rPr>
          <w:color w:val="000000" w:themeColor="text1"/>
          <w:szCs w:val="20"/>
          <w:lang w:val="fr-FR" w:eastAsia="en-GB"/>
        </w:rPr>
        <w:t xml:space="preserve">a plus grande est confectionnee sur un metacarpe de tres jeune caprine et Ia petite sur une phalange epiphysee, de caprine egalement. Apres une rotation d'un demi-tour, trois rondelles percees en nacre et un fragment de dentale fendu longitudinalement sont apparus sous le metacarpe (figure 4) ; cet ensemble, reste colle dans le sediment du fond de Ia tombe </w:t>
      </w:r>
      <w:r w:rsidR="00B52FD5" w:rsidRPr="0032190F">
        <w:rPr>
          <w:color w:val="000000" w:themeColor="text1"/>
          <w:szCs w:val="30"/>
          <w:lang w:val="fr-FR" w:eastAsia="en-GB"/>
        </w:rPr>
        <w:t xml:space="preserve">a </w:t>
      </w:r>
      <w:r w:rsidR="00325EB1" w:rsidRPr="0032190F">
        <w:rPr>
          <w:color w:val="000000" w:themeColor="text1"/>
          <w:szCs w:val="20"/>
          <w:lang w:val="fr-FR" w:eastAsia="en-GB"/>
        </w:rPr>
        <w:t>l</w:t>
      </w:r>
      <w:r w:rsidR="00B52FD5" w:rsidRPr="0032190F">
        <w:rPr>
          <w:color w:val="000000" w:themeColor="text1"/>
          <w:szCs w:val="20"/>
          <w:lang w:val="fr-FR" w:eastAsia="en-GB"/>
        </w:rPr>
        <w:t xml:space="preserve">'exception d'un marceau de rondelle, composait tres probablement les yeux, le nez et Ia bouche d'un "visage" (figure 5). Le lien entre ces elements de nacre et </w:t>
      </w:r>
      <w:r w:rsidR="00024125" w:rsidRPr="0032190F">
        <w:rPr>
          <w:color w:val="000000" w:themeColor="text1"/>
          <w:szCs w:val="20"/>
          <w:lang w:val="fr-FR" w:eastAsia="en-GB"/>
        </w:rPr>
        <w:t>l</w:t>
      </w:r>
      <w:r w:rsidR="00B52FD5" w:rsidRPr="0032190F">
        <w:rPr>
          <w:color w:val="000000" w:themeColor="text1"/>
          <w:szCs w:val="20"/>
          <w:lang w:val="fr-FR" w:eastAsia="en-GB"/>
        </w:rPr>
        <w:t>a surface de l'os n'ayant pas resiste au temps, il est actuellement difficile d'entrevoir quelle solution technique avait ete adoptee pour leur assemblage. Diverses analyses physico-chimiques sont envi</w:t>
      </w:r>
      <w:r w:rsidRPr="0032190F">
        <w:rPr>
          <w:color w:val="000000" w:themeColor="text1"/>
          <w:szCs w:val="20"/>
          <w:lang w:val="fr-FR" w:eastAsia="en-GB"/>
        </w:rPr>
        <w:t xml:space="preserve">sagees pour tenter d'y repondre (BIB 2385) </w:t>
      </w:r>
      <w:r w:rsidR="00B52FD5" w:rsidRPr="0032190F">
        <w:rPr>
          <w:color w:val="000000" w:themeColor="text1"/>
          <w:szCs w:val="20"/>
          <w:lang w:val="fr-FR" w:eastAsia="en-GB"/>
        </w:rPr>
        <w:t xml:space="preserve"> </w:t>
      </w:r>
    </w:p>
    <w:p w14:paraId="188CC0EA" w14:textId="77777777" w:rsidR="00885FC1" w:rsidRPr="0032190F" w:rsidRDefault="00885FC1" w:rsidP="00B52FD5">
      <w:pPr>
        <w:jc w:val="both"/>
        <w:rPr>
          <w:color w:val="000000" w:themeColor="text1"/>
          <w:szCs w:val="20"/>
          <w:lang w:val="fr-FR" w:eastAsia="en-GB"/>
        </w:rPr>
      </w:pPr>
    </w:p>
    <w:p w14:paraId="6AD1811C" w14:textId="77777777" w:rsidR="00885FC1" w:rsidRPr="0032190F" w:rsidRDefault="00885FC1" w:rsidP="00885FC1">
      <w:pPr>
        <w:pStyle w:val="Heading3"/>
        <w:rPr>
          <w:lang w:eastAsia="en-GB"/>
        </w:rPr>
      </w:pPr>
      <w:r w:rsidRPr="0032190F">
        <w:rPr>
          <w:lang w:eastAsia="en-GB"/>
        </w:rPr>
        <w:t>figurine 2</w:t>
      </w:r>
    </w:p>
    <w:p w14:paraId="0253008B" w14:textId="77777777" w:rsidR="00885FC1" w:rsidRPr="0032190F" w:rsidRDefault="00885FC1" w:rsidP="00B52FD5">
      <w:pPr>
        <w:jc w:val="both"/>
        <w:rPr>
          <w:color w:val="000000" w:themeColor="text1"/>
          <w:szCs w:val="20"/>
          <w:lang w:val="fr-FR" w:eastAsia="en-GB"/>
        </w:rPr>
      </w:pPr>
    </w:p>
    <w:p w14:paraId="4548813A" w14:textId="77777777" w:rsidR="00FF1923" w:rsidRPr="0032190F" w:rsidRDefault="00B52FD5" w:rsidP="00B52FD5">
      <w:pPr>
        <w:jc w:val="both"/>
        <w:rPr>
          <w:lang w:val="fr-FR"/>
        </w:rPr>
      </w:pPr>
      <w:r w:rsidRPr="0032190F">
        <w:rPr>
          <w:color w:val="000000" w:themeColor="text1"/>
          <w:szCs w:val="20"/>
          <w:lang w:val="fr-FR" w:eastAsia="en-GB"/>
        </w:rPr>
        <w:t xml:space="preserve">La deuxieme figurine, beaucoup plus petite, presentait les memes difficultes d'observations : sa rotation d'un demi-tour a de nouveau laisse, dans le sediment du fond de Ia tombe, deux minuscules rondelles de nacre </w:t>
      </w:r>
      <w:r w:rsidRPr="0032190F">
        <w:rPr>
          <w:rFonts w:eastAsia="HiddenHorzOCR"/>
          <w:color w:val="000000" w:themeColor="text1"/>
          <w:szCs w:val="14"/>
          <w:lang w:val="fr-FR" w:eastAsia="en-GB"/>
        </w:rPr>
        <w:t>per</w:t>
      </w:r>
      <w:r w:rsidR="00024125" w:rsidRPr="0032190F">
        <w:rPr>
          <w:rFonts w:eastAsia="HiddenHorzOCR"/>
          <w:color w:val="000000" w:themeColor="text1"/>
          <w:szCs w:val="14"/>
          <w:lang w:val="fr-FR" w:eastAsia="en-GB"/>
        </w:rPr>
        <w:t>cé</w:t>
      </w:r>
      <w:r w:rsidRPr="0032190F">
        <w:rPr>
          <w:rFonts w:eastAsia="HiddenHorzOCR"/>
          <w:color w:val="000000" w:themeColor="text1"/>
          <w:szCs w:val="14"/>
          <w:lang w:val="fr-FR" w:eastAsia="en-GB"/>
        </w:rPr>
        <w:t xml:space="preserve">es. </w:t>
      </w:r>
    </w:p>
    <w:p w14:paraId="099278C6" w14:textId="77777777" w:rsidR="00325EB1" w:rsidRPr="0032190F" w:rsidRDefault="00325EB1" w:rsidP="00325EB1">
      <w:pPr>
        <w:jc w:val="both"/>
        <w:rPr>
          <w:lang w:val="fr-FR"/>
        </w:rPr>
      </w:pPr>
      <w:r w:rsidRPr="0032190F">
        <w:rPr>
          <w:lang w:val="fr-FR"/>
        </w:rPr>
        <w:t xml:space="preserve">Le metacarpe laisse apparaltre, inscrit dans le sediment du fond de </w:t>
      </w:r>
      <w:r w:rsidR="005206DC" w:rsidRPr="0032190F">
        <w:rPr>
          <w:lang w:val="fr-FR"/>
        </w:rPr>
        <w:t>l</w:t>
      </w:r>
      <w:r w:rsidRPr="0032190F">
        <w:rPr>
          <w:lang w:val="fr-FR"/>
        </w:rPr>
        <w:t xml:space="preserve">a tombe, un arrangement de trois rondelles perforees en nacre avec, au centre, un fragment de dentale fendue longitudinalement (BIB 2385) </w:t>
      </w:r>
    </w:p>
    <w:p w14:paraId="53300138" w14:textId="77777777" w:rsidR="005206DC" w:rsidRPr="0032190F" w:rsidRDefault="005206DC" w:rsidP="00426FF9">
      <w:pPr>
        <w:pStyle w:val="Heading1"/>
      </w:pPr>
      <w:r w:rsidRPr="0032190F">
        <w:br/>
      </w:r>
      <w:bookmarkStart w:id="4471" w:name="Sit_Ensisheim"/>
      <w:r w:rsidRPr="0032190F">
        <w:t>ENSISHEIM</w:t>
      </w:r>
      <w:bookmarkEnd w:id="4471"/>
    </w:p>
    <w:p w14:paraId="73ABB182" w14:textId="792E55A4" w:rsidR="005206DC" w:rsidRPr="0032190F" w:rsidRDefault="005206DC" w:rsidP="00325EB1">
      <w:pPr>
        <w:jc w:val="both"/>
        <w:rPr>
          <w:color w:val="000000" w:themeColor="text1"/>
          <w:szCs w:val="20"/>
          <w:lang w:val="fr-FR" w:eastAsia="en-GB"/>
        </w:rPr>
      </w:pPr>
      <w:r w:rsidRPr="0032190F">
        <w:rPr>
          <w:color w:val="000000" w:themeColor="text1"/>
          <w:szCs w:val="20"/>
          <w:lang w:val="fr-FR" w:eastAsia="en-GB"/>
        </w:rPr>
        <w:t xml:space="preserve">Ensisheim (Haut-Rhin), "les Octrois". La tombe 13, où a été découverte une figurine anthropomorphe datée du Rubane recent/final de Haute-Alsace (Mathieu 1984 ; Gallay et Mathieu 1988 ; Jeunesse 1993). Elle est donnée globalement contemporaine de celles de </w:t>
      </w:r>
      <w:hyperlink r:id="rId11049" w:anchor="Sit_Berry_Bac" w:history="1">
        <w:r w:rsidRPr="0032190F">
          <w:rPr>
            <w:rStyle w:val="Hyperlink"/>
            <w:szCs w:val="20"/>
            <w:lang w:val="fr-FR" w:eastAsia="en-GB"/>
          </w:rPr>
          <w:t>Berry-au-Bac</w:t>
        </w:r>
      </w:hyperlink>
      <w:r w:rsidRPr="0032190F">
        <w:rPr>
          <w:color w:val="000000" w:themeColor="text1"/>
          <w:szCs w:val="20"/>
          <w:lang w:val="fr-FR" w:eastAsia="en-GB"/>
        </w:rPr>
        <w:t>, mais s'en distingue cependant par la figuration des seuls yeux et par le mode de fixation des rondelles de nacre (creusement de deux alveoles dans l'os et collage par une resine vegetale).(BIB 2385)</w:t>
      </w:r>
    </w:p>
    <w:p w14:paraId="1CC5C536" w14:textId="462D7878" w:rsidR="00EF5072" w:rsidRPr="0032190F" w:rsidRDefault="00EF5072" w:rsidP="00325EB1">
      <w:pPr>
        <w:jc w:val="both"/>
        <w:rPr>
          <w:lang w:val="fr-FR"/>
        </w:rPr>
      </w:pPr>
      <w:r w:rsidRPr="0032190F">
        <w:rPr>
          <w:lang w:val="fr-FR"/>
        </w:rPr>
        <w:t>D</w:t>
      </w:r>
      <w:r w:rsidRPr="0032190F">
        <w:rPr>
          <w:color w:val="000000" w:themeColor="text1"/>
          <w:szCs w:val="20"/>
          <w:lang w:val="fr-FR" w:eastAsia="en-GB"/>
        </w:rPr>
        <w:t xml:space="preserve">atée du </w:t>
      </w:r>
      <w:hyperlink r:id="rId11050" w:anchor="Cul_Rubane_recent" w:history="1">
        <w:r w:rsidRPr="0032190F">
          <w:rPr>
            <w:rStyle w:val="Hyperlink"/>
            <w:szCs w:val="20"/>
            <w:lang w:val="fr-FR" w:eastAsia="en-GB"/>
          </w:rPr>
          <w:t>Rubane recent/final</w:t>
        </w:r>
      </w:hyperlink>
      <w:r w:rsidRPr="0032190F">
        <w:rPr>
          <w:color w:val="000000" w:themeColor="text1"/>
          <w:szCs w:val="20"/>
          <w:lang w:val="fr-FR" w:eastAsia="en-GB"/>
        </w:rPr>
        <w:t xml:space="preserve"> de Haute-Alsace et globalement contemporaine de celles de Berry-au-Bac (BIB 2385)</w:t>
      </w:r>
    </w:p>
    <w:p w14:paraId="6A2B5B31" w14:textId="77777777" w:rsidR="00325EB1" w:rsidRPr="0032190F" w:rsidRDefault="00325EB1" w:rsidP="00B52FD5">
      <w:pPr>
        <w:jc w:val="both"/>
        <w:rPr>
          <w:lang w:val="fr-FR"/>
        </w:rPr>
      </w:pPr>
    </w:p>
    <w:p w14:paraId="1C5657F2" w14:textId="77777777" w:rsidR="00A77A80" w:rsidRPr="0032190F" w:rsidRDefault="00A77A80" w:rsidP="00242C0F">
      <w:pPr>
        <w:rPr>
          <w:lang w:val="fr-FR"/>
        </w:rPr>
      </w:pPr>
      <w:r w:rsidRPr="0032190F">
        <w:rPr>
          <w:lang w:val="fr-FR"/>
        </w:rPr>
        <w:t>LES SAUVAGES</w:t>
      </w:r>
    </w:p>
    <w:p w14:paraId="37789D08" w14:textId="77777777" w:rsidR="00A77A80" w:rsidRPr="0032190F" w:rsidRDefault="00A77A80" w:rsidP="00242C0F">
      <w:pPr>
        <w:rPr>
          <w:lang w:val="fr-FR"/>
        </w:rPr>
      </w:pPr>
      <w:r w:rsidRPr="0032190F">
        <w:rPr>
          <w:lang w:val="fr-FR"/>
        </w:rPr>
        <w:t>Les Sauvages « Crêt Chabert » (Beaujolais) est un éperon barré protohistorique (BIB B. Dupuis, Table ronde d’Orgnac 2016)</w:t>
      </w:r>
    </w:p>
    <w:p w14:paraId="292D05A3" w14:textId="77777777" w:rsidR="00A77A80" w:rsidRPr="0032190F" w:rsidRDefault="00A77A80" w:rsidP="00242C0F">
      <w:pPr>
        <w:rPr>
          <w:lang w:val="fr-FR"/>
        </w:rPr>
      </w:pPr>
      <w:r w:rsidRPr="0032190F">
        <w:rPr>
          <w:lang w:val="fr-FR"/>
        </w:rPr>
        <w:lastRenderedPageBreak/>
        <w:br/>
        <w:t>MARNAND</w:t>
      </w:r>
    </w:p>
    <w:p w14:paraId="3F3E0DDD" w14:textId="77777777" w:rsidR="00A77A80" w:rsidRPr="0032190F" w:rsidRDefault="00A77A80" w:rsidP="00242C0F">
      <w:pPr>
        <w:rPr>
          <w:lang w:val="fr-FR"/>
        </w:rPr>
      </w:pPr>
      <w:r w:rsidRPr="0032190F">
        <w:rPr>
          <w:lang w:val="fr-FR"/>
        </w:rPr>
        <w:t>Le site Marnand « Le Mantellier » est un site avec une enceinte de contour (BIB B. Dupuis, Table ronde d’Orgnac 2016)</w:t>
      </w:r>
    </w:p>
    <w:p w14:paraId="4AA6B459" w14:textId="77777777" w:rsidR="00A77A80" w:rsidRPr="0032190F" w:rsidRDefault="00A77A80" w:rsidP="00242C0F">
      <w:pPr>
        <w:rPr>
          <w:lang w:val="fr-FR"/>
        </w:rPr>
      </w:pPr>
    </w:p>
    <w:p w14:paraId="786184BC" w14:textId="77777777" w:rsidR="00A77A80" w:rsidRPr="0032190F" w:rsidRDefault="00A77A80" w:rsidP="00242C0F">
      <w:pPr>
        <w:rPr>
          <w:lang w:val="fr-FR"/>
        </w:rPr>
      </w:pPr>
      <w:r w:rsidRPr="0032190F">
        <w:rPr>
          <w:lang w:val="fr-FR"/>
        </w:rPr>
        <w:t>GRESLE (LA)</w:t>
      </w:r>
    </w:p>
    <w:p w14:paraId="502E084C" w14:textId="77777777" w:rsidR="00A77A80" w:rsidRPr="0032190F" w:rsidRDefault="00A77A80" w:rsidP="00242C0F">
      <w:pPr>
        <w:rPr>
          <w:lang w:val="fr-FR"/>
        </w:rPr>
      </w:pPr>
      <w:r w:rsidRPr="0032190F">
        <w:rPr>
          <w:lang w:val="fr-FR"/>
        </w:rPr>
        <w:t>Le site La Gresle « Chez Patou » est un habitat protohistorique (BIB B. Dupuis, Table ronde d’Orgnac 2016)</w:t>
      </w:r>
    </w:p>
    <w:p w14:paraId="110129F3" w14:textId="77777777" w:rsidR="006D50E9" w:rsidRPr="0032190F" w:rsidRDefault="006D50E9" w:rsidP="00242C0F">
      <w:pPr>
        <w:rPr>
          <w:lang w:val="fr-FR"/>
        </w:rPr>
      </w:pPr>
    </w:p>
    <w:p w14:paraId="74B2F6B0" w14:textId="77777777" w:rsidR="00A77A80" w:rsidRPr="0032190F" w:rsidRDefault="00A77A80" w:rsidP="00242C0F">
      <w:pPr>
        <w:rPr>
          <w:lang w:val="fr-FR"/>
        </w:rPr>
      </w:pPr>
      <w:r w:rsidRPr="0032190F">
        <w:rPr>
          <w:lang w:val="fr-FR"/>
        </w:rPr>
        <w:t>MONTAGNY</w:t>
      </w:r>
    </w:p>
    <w:p w14:paraId="10AEAC9C" w14:textId="77777777" w:rsidR="00A77A80" w:rsidRPr="0032190F" w:rsidRDefault="00A77A80" w:rsidP="00242C0F">
      <w:pPr>
        <w:rPr>
          <w:lang w:val="fr-FR"/>
        </w:rPr>
      </w:pPr>
      <w:r w:rsidRPr="0032190F">
        <w:rPr>
          <w:lang w:val="fr-FR"/>
        </w:rPr>
        <w:t>Le site de Montagny « Bois de Châtelus » est un habitat de hauteur avec une enceinte triangulaire au sommet qui ceint une superficie d’environ 1 ha. L’entrée en porte recouvrante (BIB B. Dupuis, Table ronde d’Orgnac 2016)</w:t>
      </w:r>
    </w:p>
    <w:p w14:paraId="18209B17" w14:textId="77777777" w:rsidR="00A77A80" w:rsidRPr="0032190F" w:rsidRDefault="00A77A80" w:rsidP="00242C0F">
      <w:pPr>
        <w:rPr>
          <w:lang w:val="fr-FR"/>
        </w:rPr>
      </w:pPr>
    </w:p>
    <w:p w14:paraId="35EA8099" w14:textId="77777777" w:rsidR="00A77A80" w:rsidRPr="0032190F" w:rsidRDefault="00A77A80" w:rsidP="00242C0F">
      <w:pPr>
        <w:rPr>
          <w:lang w:val="fr-FR"/>
        </w:rPr>
      </w:pPr>
      <w:r w:rsidRPr="0032190F">
        <w:rPr>
          <w:lang w:val="fr-FR"/>
        </w:rPr>
        <w:t>VAUX EN BEAUJOLAIS</w:t>
      </w:r>
    </w:p>
    <w:p w14:paraId="00542CC0" w14:textId="77777777" w:rsidR="00A77A80" w:rsidRPr="0032190F" w:rsidRDefault="00A77A80" w:rsidP="00242C0F">
      <w:pPr>
        <w:rPr>
          <w:lang w:val="fr-FR"/>
        </w:rPr>
      </w:pPr>
      <w:r w:rsidRPr="0032190F">
        <w:rPr>
          <w:lang w:val="fr-FR"/>
        </w:rPr>
        <w:t>Le site de Vaux en Beaujolais à Châtel est un habitat de hauteur ouvert sur la Saône qui montre un puits au sommet (BIB B. Dupuis, Table ronde d’Orgnac 2016)</w:t>
      </w:r>
    </w:p>
    <w:p w14:paraId="384579F2" w14:textId="77777777" w:rsidR="00A77A80" w:rsidRPr="0032190F" w:rsidRDefault="00A77A80" w:rsidP="00242C0F">
      <w:pPr>
        <w:rPr>
          <w:lang w:val="fr-FR"/>
        </w:rPr>
      </w:pPr>
    </w:p>
    <w:p w14:paraId="5C641B98" w14:textId="77777777" w:rsidR="00A77A80" w:rsidRPr="0032190F" w:rsidRDefault="00A77A80" w:rsidP="00242C0F">
      <w:pPr>
        <w:rPr>
          <w:lang w:val="fr-FR"/>
        </w:rPr>
      </w:pPr>
      <w:r w:rsidRPr="0032190F">
        <w:rPr>
          <w:lang w:val="fr-FR"/>
        </w:rPr>
        <w:t>QUINCIE-EN-BEAUJOLAIS</w:t>
      </w:r>
    </w:p>
    <w:p w14:paraId="078386EA" w14:textId="77777777" w:rsidR="00A77A80" w:rsidRPr="0032190F" w:rsidRDefault="00A77A80" w:rsidP="00242C0F">
      <w:pPr>
        <w:rPr>
          <w:lang w:val="fr-FR"/>
        </w:rPr>
      </w:pPr>
      <w:r w:rsidRPr="0032190F">
        <w:rPr>
          <w:lang w:val="fr-FR"/>
        </w:rPr>
        <w:t xml:space="preserve">Quincié-en-Beaujolais est un habitat de hauteur </w:t>
      </w:r>
      <w:r w:rsidR="00C237B7" w:rsidRPr="0032190F">
        <w:rPr>
          <w:lang w:val="fr-FR"/>
        </w:rPr>
        <w:t xml:space="preserve">protohistorique </w:t>
      </w:r>
      <w:r w:rsidRPr="0032190F">
        <w:rPr>
          <w:lang w:val="fr-FR"/>
        </w:rPr>
        <w:t>(BIB B. Dupuis, Table ronde d’Orgnac 2016)</w:t>
      </w:r>
    </w:p>
    <w:p w14:paraId="5BDB79AD" w14:textId="77777777" w:rsidR="00A77A80" w:rsidRPr="0032190F" w:rsidRDefault="00A77A80" w:rsidP="00242C0F">
      <w:pPr>
        <w:rPr>
          <w:lang w:val="fr-FR"/>
        </w:rPr>
      </w:pPr>
    </w:p>
    <w:p w14:paraId="0DD7C44F" w14:textId="77777777" w:rsidR="00A77A80" w:rsidRPr="0032190F" w:rsidRDefault="00A77A80" w:rsidP="00242C0F">
      <w:pPr>
        <w:rPr>
          <w:lang w:val="fr-FR"/>
        </w:rPr>
      </w:pPr>
      <w:r w:rsidRPr="0032190F">
        <w:rPr>
          <w:lang w:val="fr-FR"/>
        </w:rPr>
        <w:t>SAINT</w:t>
      </w:r>
      <w:r w:rsidR="00C237B7" w:rsidRPr="0032190F">
        <w:rPr>
          <w:lang w:val="fr-FR"/>
        </w:rPr>
        <w:t>-JUST-D’ARRAY</w:t>
      </w:r>
    </w:p>
    <w:p w14:paraId="2992B1BD" w14:textId="77777777" w:rsidR="00C237B7" w:rsidRPr="0032190F" w:rsidRDefault="00C237B7" w:rsidP="00242C0F">
      <w:pPr>
        <w:rPr>
          <w:lang w:val="fr-FR"/>
        </w:rPr>
      </w:pPr>
      <w:r w:rsidRPr="0032190F">
        <w:rPr>
          <w:lang w:val="fr-FR"/>
        </w:rPr>
        <w:t>Le site de Saint-Just-d’Array du « Crêt » est un habitat de hauteur protohistorique (BIB B. Dupuis, Table ronde d’Orgnac 2016)</w:t>
      </w:r>
    </w:p>
    <w:p w14:paraId="7BB96B7C" w14:textId="77777777" w:rsidR="00C237B7" w:rsidRPr="0032190F" w:rsidRDefault="00C237B7" w:rsidP="00242C0F">
      <w:pPr>
        <w:rPr>
          <w:lang w:val="fr-FR"/>
        </w:rPr>
      </w:pPr>
    </w:p>
    <w:p w14:paraId="135D6D5C" w14:textId="77777777" w:rsidR="00C237B7" w:rsidRPr="0032190F" w:rsidRDefault="00C237B7" w:rsidP="00242C0F">
      <w:pPr>
        <w:rPr>
          <w:lang w:val="fr-FR"/>
        </w:rPr>
      </w:pPr>
      <w:r w:rsidRPr="0032190F">
        <w:rPr>
          <w:lang w:val="fr-FR"/>
        </w:rPr>
        <w:t>MADARE</w:t>
      </w:r>
    </w:p>
    <w:p w14:paraId="023918E6" w14:textId="77777777" w:rsidR="00C237B7" w:rsidRPr="0032190F" w:rsidRDefault="00C237B7" w:rsidP="00242C0F">
      <w:pPr>
        <w:rPr>
          <w:lang w:val="fr-FR"/>
        </w:rPr>
      </w:pPr>
      <w:r w:rsidRPr="0032190F">
        <w:rPr>
          <w:lang w:val="fr-FR"/>
        </w:rPr>
        <w:t>Le site de Madare « Bois-Durieux » est un habitat de hauteur et un site de confluence protohistorique (BIB B. Dupuis, Table ronde d’Orgnac 2016)</w:t>
      </w:r>
    </w:p>
    <w:p w14:paraId="637CE50D" w14:textId="77777777" w:rsidR="00A77A80" w:rsidRPr="0032190F" w:rsidRDefault="00A77A80" w:rsidP="00242C0F">
      <w:pPr>
        <w:rPr>
          <w:lang w:val="fr-FR"/>
        </w:rPr>
      </w:pPr>
    </w:p>
    <w:p w14:paraId="496C1817" w14:textId="77777777" w:rsidR="006D50E9" w:rsidRPr="0032190F" w:rsidRDefault="006D50E9" w:rsidP="00426FF9">
      <w:pPr>
        <w:pStyle w:val="Heading1"/>
      </w:pPr>
      <w:bookmarkStart w:id="4472" w:name="Sit_Selle_Arant"/>
      <w:r w:rsidRPr="0032190F">
        <w:t>SELLE-SAINT ARANT</w:t>
      </w:r>
    </w:p>
    <w:bookmarkEnd w:id="4472"/>
    <w:p w14:paraId="52E4F835" w14:textId="77777777" w:rsidR="001323B4" w:rsidRPr="001323B4" w:rsidRDefault="001323B4" w:rsidP="00242C0F">
      <w:pPr>
        <w:rPr>
          <w:sz w:val="20"/>
          <w:lang w:val="fr-FR"/>
        </w:rPr>
      </w:pPr>
      <w:r w:rsidRPr="001323B4">
        <w:rPr>
          <w:sz w:val="20"/>
          <w:lang w:val="fr-FR"/>
        </w:rPr>
        <w:t>Selle-Saint-Aran</w:t>
      </w:r>
    </w:p>
    <w:p w14:paraId="3512D887" w14:textId="77777777" w:rsidR="001323B4" w:rsidRDefault="001323B4" w:rsidP="00242C0F">
      <w:pPr>
        <w:rPr>
          <w:lang w:val="fr-FR"/>
        </w:rPr>
      </w:pPr>
    </w:p>
    <w:p w14:paraId="2F0993A0" w14:textId="662B6D9C" w:rsidR="006D50E9" w:rsidRPr="00FE742C" w:rsidRDefault="006D50E9" w:rsidP="00242C0F">
      <w:pPr>
        <w:rPr>
          <w:szCs w:val="20"/>
          <w:lang w:val="fr-FR" w:eastAsia="en-GB"/>
        </w:rPr>
      </w:pPr>
      <w:r w:rsidRPr="00FE742C">
        <w:rPr>
          <w:lang w:val="fr-FR"/>
        </w:rPr>
        <w:t xml:space="preserve">Site chasséen de la région Centre en France ayant livré des vases carénés et des </w:t>
      </w:r>
      <w:hyperlink r:id="rId11051" w:anchor="Cul_Chasseen_cer_vase_support" w:history="1">
        <w:r w:rsidR="00FE742C" w:rsidRPr="00FE742C">
          <w:rPr>
            <w:rStyle w:val="Hyperlink"/>
            <w:lang w:val="fr-FR"/>
          </w:rPr>
          <w:t>vase-suppor</w:t>
        </w:r>
        <w:r w:rsidR="00FE742C">
          <w:rPr>
            <w:rStyle w:val="Hyperlink"/>
            <w:lang w:val="fr-FR"/>
          </w:rPr>
          <w:t>ts</w:t>
        </w:r>
      </w:hyperlink>
      <w:r w:rsidR="00FE742C">
        <w:rPr>
          <w:lang w:val="fr-FR"/>
        </w:rPr>
        <w:t xml:space="preserve"> </w:t>
      </w:r>
      <w:r w:rsidRPr="00FE742C">
        <w:rPr>
          <w:lang w:val="fr-FR"/>
        </w:rPr>
        <w:t xml:space="preserve">décorés (BIB </w:t>
      </w:r>
      <w:r w:rsidRPr="00FE742C">
        <w:rPr>
          <w:szCs w:val="20"/>
          <w:lang w:val="fr-FR" w:eastAsia="en-GB"/>
        </w:rPr>
        <w:t>Lethrosne Harold, Irribarria Roland, Chamaux Gabriel (dir.), Creusillet Marie-France, Gasinier Marion,Hamon Tony, Noël Jean-Yves, Richard Guy, Verjux Christian</w:t>
      </w:r>
      <w:r w:rsidRPr="00FE742C">
        <w:rPr>
          <w:lang w:val="fr-FR" w:eastAsia="en-GB"/>
        </w:rPr>
        <w:t>in BIB 1708</w:t>
      </w:r>
      <w:r w:rsidRPr="00FE742C">
        <w:rPr>
          <w:szCs w:val="20"/>
          <w:lang w:val="fr-FR" w:eastAsia="en-GB"/>
        </w:rPr>
        <w:t>)</w:t>
      </w:r>
    </w:p>
    <w:p w14:paraId="1D714023" w14:textId="77777777" w:rsidR="006D50E9" w:rsidRPr="0032190F" w:rsidRDefault="006D50E9" w:rsidP="00242C0F">
      <w:pPr>
        <w:rPr>
          <w:rFonts w:ascii="TimesNewRomanPSMT" w:hAnsi="TimesNewRomanPSMT" w:cs="TimesNewRomanPSMT"/>
          <w:sz w:val="20"/>
          <w:szCs w:val="20"/>
          <w:lang w:val="fr-FR" w:eastAsia="en-GB"/>
        </w:rPr>
      </w:pPr>
    </w:p>
    <w:p w14:paraId="1CB63E7B" w14:textId="77777777" w:rsidR="006D50E9" w:rsidRPr="0032190F" w:rsidRDefault="006D50E9" w:rsidP="00426FF9">
      <w:pPr>
        <w:pStyle w:val="Heading1"/>
      </w:pPr>
      <w:bookmarkStart w:id="4473" w:name="Sit_Groutte"/>
      <w:r w:rsidRPr="0032190F">
        <w:t>GROUTTE (LA)</w:t>
      </w:r>
    </w:p>
    <w:bookmarkEnd w:id="4473"/>
    <w:p w14:paraId="1687BE44" w14:textId="77777777" w:rsidR="004B7F94" w:rsidRPr="0032190F" w:rsidRDefault="004B7F94" w:rsidP="004B7F94">
      <w:pPr>
        <w:rPr>
          <w:lang w:val="fr-FR"/>
        </w:rPr>
      </w:pPr>
    </w:p>
    <w:p w14:paraId="709AF86A" w14:textId="77777777" w:rsidR="006D50E9" w:rsidRPr="0032190F" w:rsidRDefault="004B7F94" w:rsidP="00242C0F">
      <w:pPr>
        <w:rPr>
          <w:szCs w:val="20"/>
          <w:lang w:val="fr-FR" w:eastAsia="en-GB"/>
        </w:rPr>
      </w:pPr>
      <w:r w:rsidRPr="0032190F">
        <w:rPr>
          <w:lang w:val="fr-FR"/>
        </w:rPr>
        <w:t xml:space="preserve">Le Camp de César (Groutte, Cher) </w:t>
      </w:r>
      <w:r w:rsidR="006D50E9" w:rsidRPr="0032190F">
        <w:rPr>
          <w:lang w:val="fr-FR"/>
        </w:rPr>
        <w:t xml:space="preserve">Site chasséen de la région Centre en France, Cher (BIB </w:t>
      </w:r>
      <w:r w:rsidR="006D50E9" w:rsidRPr="0032190F">
        <w:rPr>
          <w:szCs w:val="20"/>
          <w:lang w:val="fr-FR" w:eastAsia="en-GB"/>
        </w:rPr>
        <w:t>Lethrosne Harold, Irribarria Roland, Chamaux Gabriel (dir.), Creusillet Marie-France, Gasinier Marion,Hamon Tony, Noël Jean-Yves, Richard Guy, Verjux Christian</w:t>
      </w:r>
      <w:r w:rsidR="006D50E9" w:rsidRPr="0032190F">
        <w:rPr>
          <w:lang w:val="fr-FR" w:eastAsia="en-GB"/>
        </w:rPr>
        <w:t>in BIB 1708</w:t>
      </w:r>
      <w:r w:rsidR="006D50E9" w:rsidRPr="0032190F">
        <w:rPr>
          <w:szCs w:val="20"/>
          <w:lang w:val="fr-FR" w:eastAsia="en-GB"/>
        </w:rPr>
        <w:t>)</w:t>
      </w:r>
    </w:p>
    <w:p w14:paraId="0438DFD1" w14:textId="49280A66" w:rsidR="004B7F94" w:rsidRPr="0032190F" w:rsidRDefault="004B7F94" w:rsidP="00242C0F">
      <w:pPr>
        <w:rPr>
          <w:lang w:val="fr-FR"/>
        </w:rPr>
      </w:pPr>
      <w:r w:rsidRPr="0032190F">
        <w:rPr>
          <w:szCs w:val="20"/>
          <w:lang w:val="fr-FR" w:eastAsia="en-GB"/>
        </w:rPr>
        <w:t xml:space="preserve">Habitat, présence de </w:t>
      </w:r>
      <w:hyperlink r:id="rId11052" w:anchor="Cul_Chasseen_cer_vase_support" w:history="1">
        <w:r w:rsidR="00FE742C" w:rsidRPr="00FE742C">
          <w:rPr>
            <w:rStyle w:val="Hyperlink"/>
            <w:lang w:val="fr-FR"/>
          </w:rPr>
          <w:t>vase-suppor</w:t>
        </w:r>
        <w:r w:rsidR="00FE742C">
          <w:rPr>
            <w:rStyle w:val="Hyperlink"/>
            <w:lang w:val="fr-FR"/>
          </w:rPr>
          <w:t>ts</w:t>
        </w:r>
      </w:hyperlink>
      <w:r w:rsidR="00FE742C" w:rsidRPr="0032190F">
        <w:rPr>
          <w:szCs w:val="20"/>
          <w:lang w:val="fr-FR" w:eastAsia="en-GB"/>
        </w:rPr>
        <w:t xml:space="preserve"> </w:t>
      </w:r>
      <w:r w:rsidRPr="0032190F">
        <w:rPr>
          <w:szCs w:val="20"/>
          <w:lang w:val="fr-FR" w:eastAsia="en-GB"/>
        </w:rPr>
        <w:t>(BIB 2473)</w:t>
      </w:r>
    </w:p>
    <w:p w14:paraId="14EEF838" w14:textId="77777777" w:rsidR="006D50E9" w:rsidRPr="0032190F" w:rsidRDefault="006D50E9" w:rsidP="00242C0F">
      <w:pPr>
        <w:rPr>
          <w:lang w:val="fr-FR"/>
        </w:rPr>
      </w:pPr>
    </w:p>
    <w:p w14:paraId="2EB54507" w14:textId="77777777" w:rsidR="001C6195" w:rsidRPr="0032190F" w:rsidRDefault="006D50E9" w:rsidP="00426FF9">
      <w:pPr>
        <w:pStyle w:val="Heading1"/>
      </w:pPr>
      <w:r w:rsidRPr="0032190F">
        <w:t>SAINT-DENIS-LES-PONTS</w:t>
      </w:r>
    </w:p>
    <w:p w14:paraId="7B25D85C" w14:textId="77777777" w:rsidR="006D50E9" w:rsidRPr="00FE742C" w:rsidRDefault="006D50E9" w:rsidP="00242C0F">
      <w:pPr>
        <w:rPr>
          <w:szCs w:val="20"/>
          <w:lang w:val="fr-FR" w:eastAsia="en-GB"/>
        </w:rPr>
      </w:pPr>
      <w:r w:rsidRPr="00FE742C">
        <w:rPr>
          <w:lang w:val="fr-FR"/>
        </w:rPr>
        <w:t xml:space="preserve">« Montgasteau » site montrant les phases anciennes du Chasséen de la région Centre en France, Eure-et-Loire (BIB </w:t>
      </w:r>
      <w:r w:rsidRPr="00FE742C">
        <w:rPr>
          <w:szCs w:val="20"/>
          <w:lang w:val="fr-FR" w:eastAsia="en-GB"/>
        </w:rPr>
        <w:t>Lethrosne Harold, Irribarria Roland, Chamaux Gabriel (dir.), Creusillet Marie-</w:t>
      </w:r>
      <w:r w:rsidRPr="00FE742C">
        <w:rPr>
          <w:szCs w:val="20"/>
          <w:lang w:val="fr-FR" w:eastAsia="en-GB"/>
        </w:rPr>
        <w:lastRenderedPageBreak/>
        <w:t>France, Gasinier Marion,Hamon Tony, Noël Jean-Yves, Richard Guy, Verjux Christian</w:t>
      </w:r>
      <w:r w:rsidRPr="00FE742C">
        <w:rPr>
          <w:lang w:val="fr-FR" w:eastAsia="en-GB"/>
        </w:rPr>
        <w:t>in BIB 1708</w:t>
      </w:r>
      <w:r w:rsidRPr="00FE742C">
        <w:rPr>
          <w:szCs w:val="20"/>
          <w:lang w:val="fr-FR" w:eastAsia="en-GB"/>
        </w:rPr>
        <w:t>)</w:t>
      </w:r>
    </w:p>
    <w:p w14:paraId="75EA31D0" w14:textId="77777777" w:rsidR="008259E6" w:rsidRPr="0032190F" w:rsidRDefault="008259E6" w:rsidP="00242C0F">
      <w:pPr>
        <w:rPr>
          <w:rFonts w:ascii="TimesNewRomanPSMT" w:hAnsi="TimesNewRomanPSMT" w:cs="TimesNewRomanPSMT"/>
          <w:sz w:val="20"/>
          <w:szCs w:val="20"/>
          <w:lang w:val="fr-FR" w:eastAsia="en-GB"/>
        </w:rPr>
      </w:pPr>
    </w:p>
    <w:p w14:paraId="3485E416" w14:textId="77777777" w:rsidR="008259E6" w:rsidRPr="0032190F" w:rsidRDefault="008259E6" w:rsidP="00426FF9">
      <w:pPr>
        <w:pStyle w:val="Heading1"/>
      </w:pPr>
      <w:bookmarkStart w:id="4474" w:name="Sit_Berceau"/>
      <w:r w:rsidRPr="0032190F">
        <w:t>BERCEAU (DOLMEN DU)</w:t>
      </w:r>
    </w:p>
    <w:bookmarkEnd w:id="4474"/>
    <w:p w14:paraId="0F8BECA6" w14:textId="77777777" w:rsidR="008259E6" w:rsidRPr="0032190F" w:rsidRDefault="008259E6" w:rsidP="008259E6">
      <w:pPr>
        <w:rPr>
          <w:lang w:val="fr-FR" w:eastAsia="en-GB"/>
        </w:rPr>
      </w:pPr>
    </w:p>
    <w:p w14:paraId="060248D1" w14:textId="764A83DD" w:rsidR="008259E6" w:rsidRPr="0032190F" w:rsidRDefault="008259E6" w:rsidP="00510832">
      <w:pPr>
        <w:jc w:val="both"/>
        <w:rPr>
          <w:lang w:val="fr-FR" w:eastAsia="en-GB"/>
        </w:rPr>
      </w:pPr>
      <w:r w:rsidRPr="0032190F">
        <w:rPr>
          <w:lang w:val="fr-FR" w:eastAsia="en-GB"/>
        </w:rPr>
        <w:t xml:space="preserve">Le </w:t>
      </w:r>
      <w:hyperlink r:id="rId11053" w:anchor="Cul_Megalith" w:history="1">
        <w:r w:rsidRPr="0032190F">
          <w:rPr>
            <w:rStyle w:val="Hyperlink"/>
            <w:lang w:val="fr-FR" w:eastAsia="en-GB"/>
          </w:rPr>
          <w:t>dolmen</w:t>
        </w:r>
      </w:hyperlink>
      <w:r w:rsidRPr="0032190F">
        <w:rPr>
          <w:lang w:val="fr-FR" w:eastAsia="en-GB"/>
        </w:rPr>
        <w:t xml:space="preserve"> du Berceau (</w:t>
      </w:r>
      <w:r w:rsidR="007A7428" w:rsidRPr="0032190F">
        <w:rPr>
          <w:lang w:val="fr-FR" w:eastAsia="en-GB"/>
        </w:rPr>
        <w:t>[Maintenon],</w:t>
      </w:r>
      <w:r w:rsidR="00510832" w:rsidRPr="0032190F">
        <w:rPr>
          <w:lang w:val="fr-FR" w:eastAsia="en-GB"/>
        </w:rPr>
        <w:t xml:space="preserve"> </w:t>
      </w:r>
      <w:r w:rsidRPr="0032190F">
        <w:rPr>
          <w:lang w:val="fr-FR" w:eastAsia="en-GB"/>
        </w:rPr>
        <w:t>Saint-Piat, Eure-et-Loire) a livré sur une dalle des représentations de haches, « </w:t>
      </w:r>
      <w:hyperlink r:id="rId11054" w:anchor="Cul_Art_TAC_T_a_idole_bret" w:history="1">
        <w:r w:rsidRPr="0032190F">
          <w:rPr>
            <w:rStyle w:val="Hyperlink"/>
            <w:lang w:val="fr-FR" w:eastAsia="en-GB"/>
          </w:rPr>
          <w:t>idole en écusson</w:t>
        </w:r>
      </w:hyperlink>
      <w:r w:rsidRPr="0032190F">
        <w:rPr>
          <w:lang w:val="fr-FR" w:eastAsia="en-GB"/>
        </w:rPr>
        <w:t> », arc, serpent,... (BIB 400)</w:t>
      </w:r>
    </w:p>
    <w:p w14:paraId="20B0295C" w14:textId="77777777" w:rsidR="006D50E9" w:rsidRPr="0032190F" w:rsidRDefault="008578DB" w:rsidP="00510832">
      <w:pPr>
        <w:jc w:val="both"/>
        <w:rPr>
          <w:szCs w:val="20"/>
          <w:lang w:val="fr-FR" w:eastAsia="en-GB"/>
        </w:rPr>
      </w:pPr>
      <w:r w:rsidRPr="0032190F">
        <w:rPr>
          <w:szCs w:val="20"/>
          <w:lang w:val="fr-FR" w:eastAsia="en-GB"/>
        </w:rPr>
        <w:t>Le tumulus comprend deux dolmens. Le dolmen du Berceau montre deux dalles gravées (BIB 2351)</w:t>
      </w:r>
    </w:p>
    <w:p w14:paraId="212F6113" w14:textId="77777777" w:rsidR="005327A5" w:rsidRPr="0032190F" w:rsidRDefault="005327A5" w:rsidP="00510832">
      <w:pPr>
        <w:jc w:val="both"/>
        <w:rPr>
          <w:szCs w:val="20"/>
          <w:lang w:val="fr-FR" w:eastAsia="en-GB"/>
        </w:rPr>
      </w:pPr>
      <w:r w:rsidRPr="0032190F">
        <w:rPr>
          <w:szCs w:val="20"/>
          <w:lang w:val="fr-FR" w:eastAsia="en-GB"/>
        </w:rPr>
        <w:t>De "grossières" idoles en forme de rectangle muni de anses latérales rappellent certaines figurations armoricaines d'autant qu'elles sont accompagnées de haches emmanchées à crosse sommitale et anneau de suspension (BIB 1738 p. 70)</w:t>
      </w:r>
    </w:p>
    <w:p w14:paraId="31ABE7A6" w14:textId="77777777" w:rsidR="008578DB" w:rsidRPr="0032190F" w:rsidRDefault="008578DB" w:rsidP="00242C0F">
      <w:pPr>
        <w:rPr>
          <w:szCs w:val="20"/>
          <w:lang w:val="fr-FR" w:eastAsia="en-GB"/>
        </w:rPr>
      </w:pPr>
    </w:p>
    <w:p w14:paraId="2AE2ABAA" w14:textId="77777777" w:rsidR="008578DB" w:rsidRPr="0032190F" w:rsidRDefault="008578DB" w:rsidP="008578DB">
      <w:pPr>
        <w:pStyle w:val="Heading2"/>
        <w:rPr>
          <w:lang w:eastAsia="en-GB"/>
        </w:rPr>
      </w:pPr>
      <w:r w:rsidRPr="0032190F">
        <w:rPr>
          <w:lang w:eastAsia="en-GB"/>
        </w:rPr>
        <w:t>Dolmen A ou dolmen Petit</w:t>
      </w:r>
    </w:p>
    <w:p w14:paraId="54E062DC" w14:textId="77777777" w:rsidR="008578DB" w:rsidRPr="0032190F" w:rsidRDefault="008578DB" w:rsidP="008578DB">
      <w:pPr>
        <w:rPr>
          <w:lang w:val="fr-FR" w:eastAsia="en-GB"/>
        </w:rPr>
      </w:pPr>
      <w:r w:rsidRPr="0032190F">
        <w:rPr>
          <w:lang w:val="fr-FR" w:eastAsia="en-GB"/>
        </w:rPr>
        <w:t>gravées (BIB 2351)</w:t>
      </w:r>
    </w:p>
    <w:p w14:paraId="3F3D846A" w14:textId="77777777" w:rsidR="008578DB" w:rsidRPr="0032190F" w:rsidRDefault="008578DB" w:rsidP="00242C0F">
      <w:pPr>
        <w:rPr>
          <w:szCs w:val="20"/>
          <w:lang w:val="fr-FR" w:eastAsia="en-GB"/>
        </w:rPr>
      </w:pPr>
    </w:p>
    <w:p w14:paraId="360D9EF7" w14:textId="77777777" w:rsidR="008578DB" w:rsidRPr="0032190F" w:rsidRDefault="008578DB" w:rsidP="008578DB">
      <w:pPr>
        <w:pStyle w:val="Heading2"/>
        <w:rPr>
          <w:lang w:eastAsia="en-GB"/>
        </w:rPr>
      </w:pPr>
      <w:r w:rsidRPr="0032190F">
        <w:rPr>
          <w:lang w:eastAsia="en-GB"/>
        </w:rPr>
        <w:t>Dolmen B ou dolmen du Berceau</w:t>
      </w:r>
    </w:p>
    <w:p w14:paraId="43983602" w14:textId="77777777" w:rsidR="008578DB" w:rsidRPr="0032190F" w:rsidRDefault="008578DB" w:rsidP="00242C0F">
      <w:pPr>
        <w:rPr>
          <w:szCs w:val="20"/>
          <w:lang w:val="fr-FR" w:eastAsia="en-GB"/>
        </w:rPr>
      </w:pPr>
    </w:p>
    <w:p w14:paraId="415CC11E" w14:textId="2EA22DB2" w:rsidR="008578DB" w:rsidRPr="0032190F" w:rsidRDefault="008578DB" w:rsidP="00A65844">
      <w:pPr>
        <w:jc w:val="both"/>
        <w:rPr>
          <w:szCs w:val="20"/>
          <w:lang w:val="fr-FR" w:eastAsia="en-GB"/>
        </w:rPr>
      </w:pPr>
      <w:r w:rsidRPr="0032190F">
        <w:rPr>
          <w:szCs w:val="20"/>
          <w:lang w:val="fr-FR" w:eastAsia="en-GB"/>
        </w:rPr>
        <w:t>Gravures piquetées, représentation d</w:t>
      </w:r>
      <w:r w:rsidR="00D829DA" w:rsidRPr="0032190F">
        <w:rPr>
          <w:szCs w:val="20"/>
          <w:lang w:val="fr-FR" w:eastAsia="en-GB"/>
        </w:rPr>
        <w:t>e 6</w:t>
      </w:r>
      <w:r w:rsidRPr="0032190F">
        <w:rPr>
          <w:szCs w:val="20"/>
          <w:lang w:val="fr-FR" w:eastAsia="en-GB"/>
        </w:rPr>
        <w:t xml:space="preserve"> "</w:t>
      </w:r>
      <w:hyperlink r:id="rId11055" w:anchor="Cul_Art_TAC_T_a_idole_bret" w:history="1">
        <w:r w:rsidRPr="0032190F">
          <w:rPr>
            <w:rStyle w:val="Hyperlink"/>
            <w:szCs w:val="20"/>
            <w:lang w:val="fr-FR" w:eastAsia="en-GB"/>
          </w:rPr>
          <w:t>idole</w:t>
        </w:r>
      </w:hyperlink>
      <w:r w:rsidRPr="0032190F">
        <w:rPr>
          <w:szCs w:val="20"/>
          <w:lang w:val="fr-FR" w:eastAsia="en-GB"/>
        </w:rPr>
        <w:t xml:space="preserve">" rectangulaires, haches enmanchées </w:t>
      </w:r>
      <w:r w:rsidR="00D829DA" w:rsidRPr="0032190F">
        <w:rPr>
          <w:szCs w:val="20"/>
          <w:lang w:val="fr-FR" w:eastAsia="en-GB"/>
        </w:rPr>
        <w:t>: 4 de forme rectangulaire, 2 de forme ogivale. Ces figures se rapprochent de celles des dolmens de l'</w:t>
      </w:r>
      <w:r w:rsidR="00045D8B">
        <w:rPr>
          <w:szCs w:val="20"/>
          <w:lang w:val="fr-FR" w:eastAsia="en-GB"/>
        </w:rPr>
        <w:t xml:space="preserve"> </w:t>
      </w:r>
      <w:bookmarkStart w:id="4475" w:name="_Hlk155020037"/>
      <w:r>
        <w:fldChar w:fldCharType="begin"/>
      </w:r>
      <w:r w:rsidRPr="00A00F22">
        <w:rPr>
          <w:lang w:val="fr-FR"/>
        </w:rPr>
        <w:instrText>HYPERLINK \l "Sit_Ile_Longue"</w:instrText>
      </w:r>
      <w:r>
        <w:fldChar w:fldCharType="separate"/>
      </w:r>
      <w:r w:rsidR="00D829DA" w:rsidRPr="0032190F">
        <w:rPr>
          <w:rStyle w:val="Hyperlink"/>
          <w:szCs w:val="20"/>
          <w:lang w:val="fr-FR" w:eastAsia="en-GB"/>
        </w:rPr>
        <w:t>Ile Longue</w:t>
      </w:r>
      <w:r>
        <w:rPr>
          <w:rStyle w:val="Hyperlink"/>
          <w:szCs w:val="20"/>
          <w:lang w:val="fr-FR" w:eastAsia="en-GB"/>
        </w:rPr>
        <w:fldChar w:fldCharType="end"/>
      </w:r>
      <w:bookmarkEnd w:id="4475"/>
      <w:r w:rsidR="00D829DA" w:rsidRPr="0032190F">
        <w:rPr>
          <w:szCs w:val="20"/>
          <w:lang w:val="fr-FR" w:eastAsia="en-GB"/>
        </w:rPr>
        <w:t xml:space="preserve">, de la </w:t>
      </w:r>
      <w:hyperlink r:id="rId11056" w:anchor="Sit_Table_Marchand" w:history="1">
        <w:r w:rsidR="00D829DA" w:rsidRPr="0032190F">
          <w:rPr>
            <w:rStyle w:val="Hyperlink"/>
            <w:szCs w:val="20"/>
            <w:lang w:val="fr-FR" w:eastAsia="en-GB"/>
          </w:rPr>
          <w:t>Table des Marchands</w:t>
        </w:r>
      </w:hyperlink>
      <w:r w:rsidR="00D829DA" w:rsidRPr="0032190F">
        <w:rPr>
          <w:szCs w:val="20"/>
          <w:lang w:val="fr-FR" w:eastAsia="en-GB"/>
        </w:rPr>
        <w:t xml:space="preserve"> et du </w:t>
      </w:r>
      <w:hyperlink r:id="rId11057" w:anchor="Sit_Mane_Lud" w:history="1">
        <w:r w:rsidR="00D829DA" w:rsidRPr="0032190F">
          <w:rPr>
            <w:rStyle w:val="Hyperlink"/>
            <w:szCs w:val="20"/>
            <w:lang w:val="fr-FR" w:eastAsia="en-GB"/>
          </w:rPr>
          <w:t>Mané Lud</w:t>
        </w:r>
      </w:hyperlink>
      <w:r w:rsidR="00D829DA" w:rsidRPr="0032190F">
        <w:rPr>
          <w:szCs w:val="20"/>
          <w:lang w:val="fr-FR" w:eastAsia="en-GB"/>
        </w:rPr>
        <w:t xml:space="preserve">. Leur forme pourrait résulter des influences amoricaines et </w:t>
      </w:r>
      <w:hyperlink r:id="rId11058" w:anchor="Cul_Seine_Oise_Marne" w:history="1">
        <w:r w:rsidR="00D829DA" w:rsidRPr="0032190F">
          <w:rPr>
            <w:rStyle w:val="Hyperlink"/>
            <w:szCs w:val="20"/>
            <w:lang w:val="fr-FR" w:eastAsia="en-GB"/>
          </w:rPr>
          <w:t>S</w:t>
        </w:r>
        <w:r w:rsidR="00DC7669" w:rsidRPr="0032190F">
          <w:rPr>
            <w:rStyle w:val="Hyperlink"/>
            <w:szCs w:val="20"/>
            <w:lang w:val="fr-FR" w:eastAsia="en-GB"/>
          </w:rPr>
          <w:t>OM</w:t>
        </w:r>
      </w:hyperlink>
      <w:r w:rsidR="00D829DA" w:rsidRPr="0032190F">
        <w:rPr>
          <w:szCs w:val="20"/>
          <w:lang w:val="fr-FR" w:eastAsia="en-GB"/>
        </w:rPr>
        <w:t xml:space="preserve"> et serait à placer à une phase tardive du mégalithisme armoricain. Ces figures "idoles en marmite" se rapprochent également des "rectangles" du </w:t>
      </w:r>
      <w:hyperlink r:id="rId11059" w:anchor="Sit_Mississipi" w:history="1">
        <w:r w:rsidR="00D829DA" w:rsidRPr="0032190F">
          <w:rPr>
            <w:rStyle w:val="Hyperlink"/>
            <w:szCs w:val="20"/>
            <w:lang w:val="fr-FR" w:eastAsia="en-GB"/>
          </w:rPr>
          <w:t>Mississipi</w:t>
        </w:r>
      </w:hyperlink>
      <w:r w:rsidR="00D829DA" w:rsidRPr="0032190F">
        <w:rPr>
          <w:szCs w:val="20"/>
          <w:lang w:val="fr-FR" w:eastAsia="en-GB"/>
        </w:rPr>
        <w:t>. Les représentations armoricaines typiques</w:t>
      </w:r>
      <w:r w:rsidR="00E03818" w:rsidRPr="0032190F">
        <w:rPr>
          <w:szCs w:val="20"/>
          <w:lang w:val="fr-FR" w:eastAsia="en-GB"/>
        </w:rPr>
        <w:t xml:space="preserve"> </w:t>
      </w:r>
      <w:r w:rsidR="00D829DA" w:rsidRPr="0032190F">
        <w:rPr>
          <w:szCs w:val="20"/>
          <w:lang w:val="fr-FR" w:eastAsia="en-GB"/>
        </w:rPr>
        <w:t xml:space="preserve">et leurs ultimes reproductions des </w:t>
      </w:r>
      <w:hyperlink r:id="rId11060" w:anchor="Cul_Megalithisme_t_allee_couverte" w:history="1">
        <w:r w:rsidR="00DC5D96" w:rsidRPr="0032190F">
          <w:rPr>
            <w:rStyle w:val="Hyperlink"/>
            <w:lang w:val="fr-FR"/>
          </w:rPr>
          <w:t>allées couvertes</w:t>
        </w:r>
      </w:hyperlink>
      <w:r w:rsidR="00D829DA" w:rsidRPr="0032190F">
        <w:rPr>
          <w:szCs w:val="20"/>
          <w:lang w:val="fr-FR" w:eastAsia="en-GB"/>
        </w:rPr>
        <w:t xml:space="preserve">. </w:t>
      </w:r>
      <w:r w:rsidR="00E03818" w:rsidRPr="0032190F">
        <w:rPr>
          <w:szCs w:val="20"/>
          <w:lang w:val="fr-FR" w:eastAsia="en-GB"/>
        </w:rPr>
        <w:t>Ce dolm</w:t>
      </w:r>
      <w:r w:rsidR="005327A5" w:rsidRPr="0032190F">
        <w:rPr>
          <w:szCs w:val="20"/>
          <w:lang w:val="fr-FR" w:eastAsia="en-GB"/>
        </w:rPr>
        <w:t>e</w:t>
      </w:r>
      <w:r w:rsidR="00E03818" w:rsidRPr="0032190F">
        <w:rPr>
          <w:szCs w:val="20"/>
          <w:lang w:val="fr-FR" w:eastAsia="en-GB"/>
        </w:rPr>
        <w:t xml:space="preserve">n témoigne des influences atlantiques aux confins du territoire de la S-O-M </w:t>
      </w:r>
      <w:r w:rsidRPr="0032190F">
        <w:rPr>
          <w:szCs w:val="20"/>
          <w:lang w:val="fr-FR" w:eastAsia="en-GB"/>
        </w:rPr>
        <w:t>(BIB 2351)</w:t>
      </w:r>
      <w:r w:rsidR="005327A5" w:rsidRPr="0032190F">
        <w:rPr>
          <w:szCs w:val="20"/>
          <w:lang w:val="fr-FR" w:eastAsia="en-GB"/>
        </w:rPr>
        <w:t>. Impression renforcée par la présence, dans la région, de céramiques de type nettement armoricain (BIB 1738 p. 70)</w:t>
      </w:r>
    </w:p>
    <w:p w14:paraId="1E69864D" w14:textId="77777777" w:rsidR="008578DB" w:rsidRPr="0032190F" w:rsidRDefault="008578DB" w:rsidP="00242C0F">
      <w:pPr>
        <w:rPr>
          <w:szCs w:val="20"/>
          <w:lang w:val="fr-FR" w:eastAsia="en-GB"/>
        </w:rPr>
      </w:pPr>
    </w:p>
    <w:p w14:paraId="5151E8C0" w14:textId="77777777" w:rsidR="008578DB" w:rsidRPr="0032190F" w:rsidRDefault="008578DB" w:rsidP="008578DB">
      <w:pPr>
        <w:pStyle w:val="Heading3"/>
        <w:rPr>
          <w:lang w:eastAsia="en-GB"/>
        </w:rPr>
      </w:pPr>
      <w:r w:rsidRPr="0032190F">
        <w:rPr>
          <w:lang w:eastAsia="en-GB"/>
        </w:rPr>
        <w:t>Pilier 1</w:t>
      </w:r>
    </w:p>
    <w:p w14:paraId="4E5AF11B" w14:textId="6A0BB289" w:rsidR="008578DB" w:rsidRPr="0032190F" w:rsidRDefault="008578DB" w:rsidP="00E2091B">
      <w:pPr>
        <w:jc w:val="both"/>
        <w:rPr>
          <w:szCs w:val="20"/>
          <w:lang w:val="fr-FR" w:eastAsia="en-GB"/>
        </w:rPr>
      </w:pPr>
      <w:r w:rsidRPr="0032190F">
        <w:rPr>
          <w:szCs w:val="20"/>
          <w:lang w:val="fr-FR" w:eastAsia="en-GB"/>
        </w:rPr>
        <w:t xml:space="preserve">19 motifs: 9 représentations de </w:t>
      </w:r>
      <w:hyperlink r:id="rId11061" w:anchor="Cul_Art_TAC_T_t_hache" w:history="1">
        <w:r w:rsidRPr="0032190F">
          <w:rPr>
            <w:rStyle w:val="Hyperlink"/>
            <w:szCs w:val="20"/>
            <w:lang w:val="fr-FR" w:eastAsia="en-GB"/>
          </w:rPr>
          <w:t>haches enmanchées</w:t>
        </w:r>
      </w:hyperlink>
      <w:r w:rsidRPr="0032190F">
        <w:rPr>
          <w:szCs w:val="20"/>
          <w:lang w:val="fr-FR" w:eastAsia="en-GB"/>
        </w:rPr>
        <w:t xml:space="preserve"> gravées dont </w:t>
      </w:r>
      <w:r w:rsidR="00D829DA" w:rsidRPr="0032190F">
        <w:rPr>
          <w:szCs w:val="20"/>
          <w:lang w:val="fr-FR" w:eastAsia="en-GB"/>
        </w:rPr>
        <w:t>2</w:t>
      </w:r>
      <w:r w:rsidRPr="0032190F">
        <w:rPr>
          <w:szCs w:val="20"/>
          <w:lang w:val="fr-FR" w:eastAsia="en-GB"/>
        </w:rPr>
        <w:t xml:space="preserve"> avec un anneau basal et</w:t>
      </w:r>
      <w:r w:rsidR="00D829DA" w:rsidRPr="0032190F">
        <w:rPr>
          <w:szCs w:val="20"/>
          <w:lang w:val="fr-FR" w:eastAsia="en-GB"/>
        </w:rPr>
        <w:t xml:space="preserve"> 5 à</w:t>
      </w:r>
      <w:r w:rsidRPr="0032190F">
        <w:rPr>
          <w:szCs w:val="20"/>
          <w:lang w:val="fr-FR" w:eastAsia="en-GB"/>
        </w:rPr>
        <w:t xml:space="preserve"> manche à courbure opposée, </w:t>
      </w:r>
      <w:r w:rsidR="00D829DA" w:rsidRPr="0032190F">
        <w:rPr>
          <w:szCs w:val="20"/>
          <w:lang w:val="fr-FR" w:eastAsia="en-GB"/>
        </w:rPr>
        <w:t xml:space="preserve">motifs cruciformes. Certains </w:t>
      </w:r>
      <w:r w:rsidRPr="0032190F">
        <w:rPr>
          <w:szCs w:val="20"/>
          <w:lang w:val="fr-FR" w:eastAsia="en-GB"/>
        </w:rPr>
        <w:t xml:space="preserve">motifs se rapprochant de celle des </w:t>
      </w:r>
      <w:hyperlink r:id="rId11062" w:anchor="Cul_Megalith_t_dolmen_couloir" w:history="1">
        <w:r w:rsidR="00DC5D96" w:rsidRPr="0032190F">
          <w:rPr>
            <w:rStyle w:val="Hyperlink"/>
            <w:lang w:val="fr-FR"/>
          </w:rPr>
          <w:t>dolmens à couloir</w:t>
        </w:r>
      </w:hyperlink>
      <w:r w:rsidR="00DC5D96" w:rsidRPr="0032190F">
        <w:rPr>
          <w:lang w:val="fr-FR"/>
        </w:rPr>
        <w:t xml:space="preserve"> </w:t>
      </w:r>
      <w:r w:rsidRPr="0032190F">
        <w:rPr>
          <w:szCs w:val="20"/>
          <w:lang w:val="fr-FR" w:eastAsia="en-GB"/>
        </w:rPr>
        <w:t>armoricains (</w:t>
      </w:r>
      <w:hyperlink r:id="rId11063" w:anchor="Sit_Mane_Er_Hroeck" w:history="1">
        <w:r w:rsidRPr="0032190F">
          <w:rPr>
            <w:rStyle w:val="Hyperlink"/>
            <w:szCs w:val="20"/>
            <w:lang w:val="fr-FR" w:eastAsia="en-GB"/>
          </w:rPr>
          <w:t>Mané er Hroëk</w:t>
        </w:r>
      </w:hyperlink>
      <w:r w:rsidRPr="0032190F">
        <w:rPr>
          <w:szCs w:val="20"/>
          <w:lang w:val="fr-FR" w:eastAsia="en-GB"/>
        </w:rPr>
        <w:t>)</w:t>
      </w:r>
      <w:r w:rsidR="00D829DA" w:rsidRPr="0032190F">
        <w:rPr>
          <w:szCs w:val="20"/>
          <w:lang w:val="fr-FR" w:eastAsia="en-GB"/>
        </w:rPr>
        <w:t xml:space="preserve"> pour les anneaux basaux et les manches à courbure opposée,</w:t>
      </w:r>
      <w:r w:rsidRPr="0032190F">
        <w:rPr>
          <w:szCs w:val="20"/>
          <w:lang w:val="fr-FR" w:eastAsia="en-GB"/>
        </w:rPr>
        <w:t xml:space="preserve"> du dolmen d'Herbignac (Loire-Atlantique) </w:t>
      </w:r>
      <w:r w:rsidR="00D829DA" w:rsidRPr="0032190F">
        <w:rPr>
          <w:szCs w:val="20"/>
          <w:lang w:val="fr-FR" w:eastAsia="en-GB"/>
        </w:rPr>
        <w:t xml:space="preserve">pour les </w:t>
      </w:r>
      <w:r w:rsidRPr="0032190F">
        <w:rPr>
          <w:szCs w:val="20"/>
          <w:lang w:val="fr-FR" w:eastAsia="en-GB"/>
        </w:rPr>
        <w:t>représentations de haches</w:t>
      </w:r>
      <w:r w:rsidR="00D829DA" w:rsidRPr="0032190F">
        <w:rPr>
          <w:szCs w:val="20"/>
          <w:lang w:val="fr-FR" w:eastAsia="en-GB"/>
        </w:rPr>
        <w:t xml:space="preserve">, des dolmens du Mané Lud et de </w:t>
      </w:r>
      <w:hyperlink r:id="rId11064" w:anchor="Sit_Barnenez_H" w:history="1">
        <w:r w:rsidR="00D829DA" w:rsidRPr="0032190F">
          <w:rPr>
            <w:rStyle w:val="Hyperlink"/>
            <w:szCs w:val="20"/>
            <w:lang w:val="fr-FR" w:eastAsia="en-GB"/>
          </w:rPr>
          <w:t>Barnenez H</w:t>
        </w:r>
      </w:hyperlink>
      <w:r w:rsidR="00D829DA" w:rsidRPr="0032190F">
        <w:rPr>
          <w:szCs w:val="20"/>
          <w:lang w:val="fr-FR" w:eastAsia="en-GB"/>
        </w:rPr>
        <w:t xml:space="preserve"> pour les cruciformes</w:t>
      </w:r>
      <w:r w:rsidRPr="0032190F">
        <w:rPr>
          <w:szCs w:val="20"/>
          <w:lang w:val="fr-FR" w:eastAsia="en-GB"/>
        </w:rPr>
        <w:t xml:space="preserve"> (BIB 2351)</w:t>
      </w:r>
    </w:p>
    <w:p w14:paraId="11E06D1B" w14:textId="77777777" w:rsidR="00DC39FA" w:rsidRPr="0032190F" w:rsidRDefault="00DC39FA" w:rsidP="00E2091B">
      <w:pPr>
        <w:jc w:val="both"/>
        <w:rPr>
          <w:szCs w:val="20"/>
          <w:lang w:val="fr-FR" w:eastAsia="en-GB"/>
        </w:rPr>
      </w:pPr>
    </w:p>
    <w:p w14:paraId="69C6658B" w14:textId="77777777" w:rsidR="008578DB" w:rsidRPr="0032190F" w:rsidRDefault="008578DB" w:rsidP="008578DB">
      <w:pPr>
        <w:pStyle w:val="Heading3"/>
        <w:rPr>
          <w:rFonts w:cs="Times New Roman"/>
          <w:lang w:eastAsia="en-GB"/>
        </w:rPr>
      </w:pPr>
      <w:r w:rsidRPr="0032190F">
        <w:rPr>
          <w:lang w:eastAsia="en-GB"/>
        </w:rPr>
        <w:t>Pilier 2</w:t>
      </w:r>
    </w:p>
    <w:p w14:paraId="7B32834C" w14:textId="77777777" w:rsidR="008578DB" w:rsidRPr="0032190F" w:rsidRDefault="008578DB" w:rsidP="00242C0F">
      <w:pPr>
        <w:rPr>
          <w:szCs w:val="20"/>
          <w:lang w:val="fr-FR" w:eastAsia="en-GB"/>
        </w:rPr>
      </w:pPr>
      <w:r w:rsidRPr="0032190F">
        <w:rPr>
          <w:szCs w:val="20"/>
          <w:lang w:val="fr-FR" w:eastAsia="en-GB"/>
        </w:rPr>
        <w:t>1 motif</w:t>
      </w:r>
    </w:p>
    <w:p w14:paraId="5BE3F9D6" w14:textId="77777777" w:rsidR="008578DB" w:rsidRPr="0032190F" w:rsidRDefault="008578DB" w:rsidP="00242C0F">
      <w:pPr>
        <w:rPr>
          <w:szCs w:val="20"/>
          <w:lang w:val="fr-FR" w:eastAsia="en-GB"/>
        </w:rPr>
      </w:pPr>
    </w:p>
    <w:p w14:paraId="53F47111" w14:textId="77777777" w:rsidR="008578DB" w:rsidRPr="0032190F" w:rsidRDefault="008578DB" w:rsidP="00242C0F">
      <w:pPr>
        <w:rPr>
          <w:szCs w:val="20"/>
          <w:lang w:val="fr-FR" w:eastAsia="en-GB"/>
        </w:rPr>
      </w:pPr>
    </w:p>
    <w:p w14:paraId="63A26959" w14:textId="77777777" w:rsidR="006D50E9" w:rsidRPr="0032190F" w:rsidRDefault="006D50E9" w:rsidP="00426FF9">
      <w:pPr>
        <w:pStyle w:val="Heading1"/>
      </w:pPr>
      <w:r w:rsidRPr="0032190F">
        <w:t>LIGUEIL</w:t>
      </w:r>
    </w:p>
    <w:p w14:paraId="68B062CE" w14:textId="77777777" w:rsidR="006D50E9" w:rsidRPr="008D07FA" w:rsidRDefault="006D50E9" w:rsidP="00242C0F">
      <w:pPr>
        <w:rPr>
          <w:lang w:val="fr-FR"/>
        </w:rPr>
      </w:pPr>
      <w:r w:rsidRPr="0032190F">
        <w:rPr>
          <w:lang w:val="fr-FR"/>
        </w:rPr>
        <w:t xml:space="preserve">Site chasséen de la région Centre en France, sud de la Loire. Ce sont les anses multiforées trouvées le </w:t>
      </w:r>
      <w:r w:rsidRPr="008D07FA">
        <w:rPr>
          <w:lang w:val="fr-FR"/>
        </w:rPr>
        <w:t xml:space="preserve">plus au nord de l’extension chasséenne (BIB </w:t>
      </w:r>
      <w:r w:rsidRPr="008D07FA">
        <w:rPr>
          <w:szCs w:val="20"/>
          <w:lang w:val="fr-FR" w:eastAsia="en-GB"/>
        </w:rPr>
        <w:t>Lethrosne Harold, Irribarria Roland, Chamaux Gabriel (dir.), Creusillet Marie-France, Gasinier Marion,Hamon Tony, Noël Jean-Yves, Richard Guy, Verjux Christian</w:t>
      </w:r>
      <w:r w:rsidRPr="008D07FA">
        <w:rPr>
          <w:lang w:val="fr-FR" w:eastAsia="en-GB"/>
        </w:rPr>
        <w:t>in BIB 1708</w:t>
      </w:r>
      <w:r w:rsidRPr="008D07FA">
        <w:rPr>
          <w:szCs w:val="20"/>
          <w:lang w:val="fr-FR" w:eastAsia="en-GB"/>
        </w:rPr>
        <w:t>)</w:t>
      </w:r>
    </w:p>
    <w:p w14:paraId="51CB731E" w14:textId="77777777" w:rsidR="006D50E9" w:rsidRPr="0032190F" w:rsidRDefault="006D50E9" w:rsidP="00242C0F">
      <w:pPr>
        <w:rPr>
          <w:lang w:val="fr-FR"/>
        </w:rPr>
      </w:pPr>
    </w:p>
    <w:p w14:paraId="050C3086" w14:textId="77777777" w:rsidR="001C6195" w:rsidRPr="0032190F" w:rsidRDefault="001C6195" w:rsidP="00426FF9">
      <w:pPr>
        <w:pStyle w:val="Heading1"/>
      </w:pPr>
      <w:bookmarkStart w:id="4476" w:name="Sit_Long_Buisson"/>
      <w:r w:rsidRPr="0032190F">
        <w:t>LONG BUISSON (Le)</w:t>
      </w:r>
    </w:p>
    <w:bookmarkEnd w:id="4476"/>
    <w:p w14:paraId="3FAE4A5D" w14:textId="77777777" w:rsidR="001C6195" w:rsidRPr="0032190F" w:rsidRDefault="001C6195" w:rsidP="00242C0F">
      <w:pPr>
        <w:rPr>
          <w:lang w:val="fr-FR"/>
        </w:rPr>
      </w:pPr>
    </w:p>
    <w:p w14:paraId="1C67A8C8" w14:textId="77777777" w:rsidR="001C6195" w:rsidRPr="0032190F" w:rsidRDefault="001C6195" w:rsidP="00242C0F">
      <w:pPr>
        <w:jc w:val="both"/>
        <w:rPr>
          <w:lang w:val="fr-FR"/>
        </w:rPr>
      </w:pPr>
      <w:r w:rsidRPr="0032190F">
        <w:rPr>
          <w:lang w:val="fr-FR"/>
        </w:rPr>
        <w:lastRenderedPageBreak/>
        <w:t>Le site d’Évreux (Eure) « le Long Buisson » illustre le développement et la transformation de la planimétrie agraire avec une  orthogranisation et « continentalisation » du parcellaire entre l’âge du Bronze et le Moyen-Age (BIB 1054 p. 32 (BIB 1059))</w:t>
      </w:r>
    </w:p>
    <w:p w14:paraId="4FC2AFB6" w14:textId="77777777" w:rsidR="00C7269F" w:rsidRPr="0032190F" w:rsidRDefault="00C7269F" w:rsidP="00242C0F">
      <w:pPr>
        <w:rPr>
          <w:lang w:val="fr-FR"/>
        </w:rPr>
      </w:pPr>
    </w:p>
    <w:p w14:paraId="7ADBB5A6" w14:textId="77777777" w:rsidR="001772B9" w:rsidRPr="0032190F" w:rsidRDefault="00D003F6" w:rsidP="00426FF9">
      <w:pPr>
        <w:pStyle w:val="Heading1"/>
      </w:pPr>
      <w:bookmarkStart w:id="4477" w:name="Sit_Peyro_Escrito"/>
      <w:r>
        <w:t>PEYRO ESCRITO</w:t>
      </w:r>
      <w:bookmarkEnd w:id="4477"/>
    </w:p>
    <w:p w14:paraId="59D4AE05" w14:textId="77777777" w:rsidR="00D003F6" w:rsidRDefault="00D003F6" w:rsidP="00242C0F">
      <w:pPr>
        <w:rPr>
          <w:lang w:val="fr-FR"/>
        </w:rPr>
      </w:pPr>
    </w:p>
    <w:p w14:paraId="4F24D473" w14:textId="57F0921F" w:rsidR="008A1A3D" w:rsidRPr="0032190F" w:rsidRDefault="008A1A3D" w:rsidP="00242C0F">
      <w:pPr>
        <w:rPr>
          <w:lang w:val="fr-FR"/>
        </w:rPr>
      </w:pPr>
      <w:r w:rsidRPr="0032190F">
        <w:rPr>
          <w:lang w:val="fr-FR"/>
        </w:rPr>
        <w:t>Qualifié d’ « </w:t>
      </w:r>
      <w:hyperlink r:id="rId11065" w:anchor="Cul_Protohistoire_Art__Schema_Lineaire" w:history="1">
        <w:r w:rsidR="00C1321C" w:rsidRPr="0032190F">
          <w:rPr>
            <w:rStyle w:val="Hyperlink"/>
            <w:lang w:val="fr-FR"/>
          </w:rPr>
          <w:t>art rupestre schématique protohistorique </w:t>
        </w:r>
      </w:hyperlink>
      <w:r w:rsidRPr="0032190F">
        <w:rPr>
          <w:lang w:val="fr-FR"/>
        </w:rPr>
        <w:t>» par J. Abelanet (BIB 1845 p. 12)</w:t>
      </w:r>
    </w:p>
    <w:p w14:paraId="52F7296D" w14:textId="77777777" w:rsidR="008A1A3D" w:rsidRPr="0032190F" w:rsidRDefault="008A1A3D" w:rsidP="00242C0F">
      <w:pPr>
        <w:rPr>
          <w:lang w:val="fr-FR"/>
        </w:rPr>
      </w:pPr>
    </w:p>
    <w:p w14:paraId="6EFD18C8" w14:textId="7DAA4360" w:rsidR="001772B9" w:rsidRPr="0032190F" w:rsidRDefault="001772B9" w:rsidP="00242C0F">
      <w:pPr>
        <w:jc w:val="both"/>
        <w:rPr>
          <w:lang w:val="fr-FR"/>
        </w:rPr>
      </w:pPr>
      <w:r w:rsidRPr="0032190F">
        <w:rPr>
          <w:lang w:val="fr-FR"/>
        </w:rPr>
        <w:t xml:space="preserve">A l’entrée du Val d’Enfer, </w:t>
      </w:r>
      <w:r w:rsidR="00E4461A" w:rsidRPr="0032190F">
        <w:rPr>
          <w:lang w:val="fr-FR"/>
        </w:rPr>
        <w:t>la roche de Peyro Escrito (Olargues</w:t>
      </w:r>
      <w:r w:rsidR="00ED4EC9" w:rsidRPr="0032190F">
        <w:rPr>
          <w:lang w:val="fr-FR"/>
        </w:rPr>
        <w:t>, Hérault</w:t>
      </w:r>
      <w:r w:rsidR="00E4461A" w:rsidRPr="0032190F">
        <w:rPr>
          <w:lang w:val="fr-FR"/>
        </w:rPr>
        <w:t>) montre des g</w:t>
      </w:r>
      <w:r w:rsidRPr="0032190F">
        <w:rPr>
          <w:lang w:val="fr-FR"/>
        </w:rPr>
        <w:t xml:space="preserve">ravures linéraires : arbalétiformes avec ou sans jambes latérales, </w:t>
      </w:r>
      <w:hyperlink r:id="rId11066" w:anchor="Ana_Technologie_Lineaire" w:history="1">
        <w:r w:rsidR="0036084C" w:rsidRPr="0032190F">
          <w:rPr>
            <w:rStyle w:val="Hyperlink"/>
            <w:lang w:val="fr-FR"/>
          </w:rPr>
          <w:t>zigzags</w:t>
        </w:r>
      </w:hyperlink>
      <w:r w:rsidRPr="0032190F">
        <w:rPr>
          <w:lang w:val="fr-FR"/>
        </w:rPr>
        <w:t xml:space="preserve">, réticulés, </w:t>
      </w:r>
      <w:hyperlink r:id="rId11067" w:anchor="Cul_Art_TAC_T_g_pentacle" w:history="1">
        <w:r w:rsidRPr="0032190F">
          <w:rPr>
            <w:rStyle w:val="Hyperlink"/>
            <w:lang w:val="fr-FR"/>
          </w:rPr>
          <w:t>pentacles</w:t>
        </w:r>
      </w:hyperlink>
      <w:r w:rsidRPr="0032190F">
        <w:rPr>
          <w:lang w:val="fr-FR"/>
        </w:rPr>
        <w:t xml:space="preserve">, soleil rayonnant, rares </w:t>
      </w:r>
      <w:hyperlink r:id="rId11068" w:anchor="Cul_Art_TAC_T_g_trait_barbele" w:history="1">
        <w:r w:rsidR="0036084C" w:rsidRPr="0032190F">
          <w:rPr>
            <w:rStyle w:val="Hyperlink"/>
            <w:lang w:val="fr-FR"/>
          </w:rPr>
          <w:t>arboriformes</w:t>
        </w:r>
      </w:hyperlink>
      <w:r w:rsidRPr="0032190F">
        <w:rPr>
          <w:lang w:val="fr-FR"/>
        </w:rPr>
        <w:t>. Les datations attribuées à ces gravures les font remonter aux derniers siècles avant J.-C. jusqu’à l’implantation du christianisme (</w:t>
      </w:r>
      <w:r w:rsidR="009A4086" w:rsidRPr="0032190F">
        <w:rPr>
          <w:lang w:val="fr-FR"/>
        </w:rPr>
        <w:t>4e</w:t>
      </w:r>
      <w:r w:rsidRPr="0032190F">
        <w:rPr>
          <w:lang w:val="fr-FR"/>
        </w:rPr>
        <w:t>-</w:t>
      </w:r>
      <w:r w:rsidR="009A4086" w:rsidRPr="0032190F">
        <w:rPr>
          <w:lang w:val="fr-FR"/>
        </w:rPr>
        <w:t>6e</w:t>
      </w:r>
      <w:r w:rsidRPr="0032190F">
        <w:rPr>
          <w:lang w:val="fr-FR"/>
        </w:rPr>
        <w:t xml:space="preserve"> siècle</w:t>
      </w:r>
      <w:r w:rsidR="009A4086" w:rsidRPr="0032190F">
        <w:rPr>
          <w:lang w:val="fr-FR"/>
        </w:rPr>
        <w:t>s</w:t>
      </w:r>
      <w:r w:rsidRPr="0032190F">
        <w:rPr>
          <w:lang w:val="fr-FR"/>
        </w:rPr>
        <w:t>) (BIB 361)</w:t>
      </w:r>
    </w:p>
    <w:p w14:paraId="7EAC96DB" w14:textId="77777777" w:rsidR="00ED4EC9" w:rsidRPr="0032190F" w:rsidRDefault="00ED4EC9" w:rsidP="00242C0F">
      <w:pPr>
        <w:jc w:val="both"/>
        <w:rPr>
          <w:lang w:val="fr-FR"/>
        </w:rPr>
      </w:pPr>
      <w:r w:rsidRPr="0032190F">
        <w:rPr>
          <w:lang w:val="fr-FR"/>
        </w:rPr>
        <w:t xml:space="preserve">Les cupulettes/cupules sont trés étroitement liées aux figures incisées au point de figurer systématiquement aux moindres inflexions ou recoupement de traits.(BIB 2398 p. 593)  </w:t>
      </w:r>
    </w:p>
    <w:p w14:paraId="3E244678" w14:textId="77777777" w:rsidR="00200E5F" w:rsidRPr="0032190F" w:rsidRDefault="00200E5F" w:rsidP="00242C0F">
      <w:pPr>
        <w:rPr>
          <w:lang w:val="fr-FR"/>
        </w:rPr>
      </w:pPr>
    </w:p>
    <w:p w14:paraId="10B04DA0" w14:textId="5BCBC78B" w:rsidR="00C7269F" w:rsidRPr="0032190F" w:rsidRDefault="00C7269F" w:rsidP="00242C0F">
      <w:pPr>
        <w:rPr>
          <w:lang w:val="fr-FR"/>
        </w:rPr>
      </w:pPr>
      <w:r w:rsidRPr="0032190F">
        <w:rPr>
          <w:lang w:val="fr-FR"/>
        </w:rPr>
        <w:t xml:space="preserve">Voir </w:t>
      </w:r>
      <w:hyperlink r:id="rId11069" w:anchor="Sit_Mont_Bego" w:history="1">
        <w:r w:rsidRPr="0032190F">
          <w:rPr>
            <w:rStyle w:val="Hyperlink"/>
            <w:lang w:val="fr-FR"/>
          </w:rPr>
          <w:t>mont Bego</w:t>
        </w:r>
      </w:hyperlink>
    </w:p>
    <w:p w14:paraId="569EB968" w14:textId="77777777" w:rsidR="00C7269F" w:rsidRPr="0032190F" w:rsidRDefault="00C7269F" w:rsidP="00242C0F">
      <w:pPr>
        <w:rPr>
          <w:lang w:val="fr-FR"/>
        </w:rPr>
      </w:pPr>
    </w:p>
    <w:p w14:paraId="223BB329" w14:textId="77777777" w:rsidR="00200E5F" w:rsidRPr="0032190F" w:rsidRDefault="00200E5F" w:rsidP="00426FF9">
      <w:pPr>
        <w:pStyle w:val="Heading1"/>
      </w:pPr>
      <w:bookmarkStart w:id="4478" w:name="Sit_Torbiera"/>
      <w:r w:rsidRPr="0032190F">
        <w:t>TORBIERA (Site de Le)</w:t>
      </w:r>
    </w:p>
    <w:bookmarkEnd w:id="4478"/>
    <w:p w14:paraId="6754E058" w14:textId="77777777" w:rsidR="001772B9" w:rsidRPr="0032190F" w:rsidRDefault="001772B9" w:rsidP="00242C0F">
      <w:pPr>
        <w:rPr>
          <w:lang w:val="fr-FR"/>
        </w:rPr>
      </w:pPr>
    </w:p>
    <w:p w14:paraId="3E2F6F81" w14:textId="77777777" w:rsidR="00200E5F" w:rsidRPr="0032190F" w:rsidRDefault="00200E5F" w:rsidP="00242C0F">
      <w:pPr>
        <w:jc w:val="both"/>
        <w:rPr>
          <w:lang w:val="fr-FR"/>
        </w:rPr>
      </w:pPr>
      <w:r w:rsidRPr="0032190F">
        <w:rPr>
          <w:lang w:val="fr-FR"/>
        </w:rPr>
        <w:t>Dans la province de Bergame, près du col de Valsecca (</w:t>
      </w:r>
      <w:smartTag w:uri="urn:schemas-microsoft-com:office:smarttags" w:element="metricconverter">
        <w:smartTagPr>
          <w:attr w:name="ProductID" w:val="2494 m"/>
        </w:smartTagPr>
        <w:r w:rsidRPr="0032190F">
          <w:rPr>
            <w:lang w:val="fr-FR"/>
          </w:rPr>
          <w:t>2494 m</w:t>
        </w:r>
      </w:smartTag>
      <w:r w:rsidRPr="0032190F">
        <w:rPr>
          <w:lang w:val="fr-FR"/>
        </w:rPr>
        <w:t xml:space="preserve">), la roche gravée (incisions) LTB001 de Le Torbiera (vers </w:t>
      </w:r>
      <w:smartTag w:uri="urn:schemas-microsoft-com:office:smarttags" w:element="metricconverter">
        <w:smartTagPr>
          <w:attr w:name="ProductID" w:val="2700 m"/>
        </w:smartTagPr>
        <w:r w:rsidRPr="0032190F">
          <w:rPr>
            <w:lang w:val="fr-FR"/>
          </w:rPr>
          <w:t>2700 m</w:t>
        </w:r>
      </w:smartTag>
      <w:r w:rsidRPr="0032190F">
        <w:rPr>
          <w:lang w:val="fr-FR"/>
        </w:rPr>
        <w:t>) a livré des gravures de bergers entre le XIIIe et le XX siècle. Une étude ethnologique a été menée par Sara Bassi menée en parallèle de l’étude des gravures dans proprement dite, auprès de « Fransesco », berger-graveur :</w:t>
      </w:r>
    </w:p>
    <w:p w14:paraId="3CD5720B" w14:textId="77777777" w:rsidR="00200E5F" w:rsidRPr="0032190F" w:rsidRDefault="00200E5F" w:rsidP="00242C0F">
      <w:pPr>
        <w:ind w:firstLine="709"/>
        <w:rPr>
          <w:lang w:val="fr-FR"/>
        </w:rPr>
      </w:pPr>
      <w:r w:rsidRPr="0032190F">
        <w:rPr>
          <w:lang w:val="fr-FR"/>
        </w:rPr>
        <w:t>S.B : Pourqoui avez-vous gravé ici ?</w:t>
      </w:r>
    </w:p>
    <w:p w14:paraId="6384E317" w14:textId="77777777" w:rsidR="001772B9" w:rsidRPr="0032190F" w:rsidRDefault="00200E5F" w:rsidP="00242C0F">
      <w:pPr>
        <w:ind w:left="709"/>
        <w:rPr>
          <w:lang w:val="fr-FR"/>
        </w:rPr>
      </w:pPr>
      <w:r w:rsidRPr="0032190F">
        <w:rPr>
          <w:lang w:val="fr-FR"/>
        </w:rPr>
        <w:t>F. : Seulement pour dire que nous y étions [</w:t>
      </w:r>
      <w:r w:rsidRPr="0032190F">
        <w:rPr>
          <w:i/>
          <w:lang w:val="fr-FR"/>
        </w:rPr>
        <w:t>ndlr</w:t>
      </w:r>
      <w:r w:rsidRPr="0032190F">
        <w:rPr>
          <w:lang w:val="fr-FR"/>
        </w:rPr>
        <w:t xml:space="preserve"> en lien avec les prédecesseurs et les suivants].</w:t>
      </w:r>
    </w:p>
    <w:p w14:paraId="7C08D40D" w14:textId="77777777" w:rsidR="00200E5F" w:rsidRPr="0032190F" w:rsidRDefault="00200E5F" w:rsidP="00242C0F">
      <w:pPr>
        <w:rPr>
          <w:lang w:val="fr-FR"/>
        </w:rPr>
      </w:pPr>
      <w:r w:rsidRPr="0032190F">
        <w:rPr>
          <w:lang w:val="fr-FR"/>
        </w:rPr>
        <w:t>Par ailleurs, on note une gravure comparable avec un objet en bois pour le décompte des bêtes et du lait.</w:t>
      </w:r>
    </w:p>
    <w:p w14:paraId="79BBE9BC" w14:textId="77777777" w:rsidR="00581B6C" w:rsidRPr="0032190F" w:rsidRDefault="00581B6C" w:rsidP="00242C0F">
      <w:pPr>
        <w:rPr>
          <w:lang w:val="fr-FR"/>
        </w:rPr>
      </w:pPr>
    </w:p>
    <w:p w14:paraId="3902CA9B" w14:textId="7436F95F" w:rsidR="00C7269F" w:rsidRPr="0032190F" w:rsidRDefault="00C7269F" w:rsidP="00242C0F">
      <w:pPr>
        <w:rPr>
          <w:lang w:val="fr-FR"/>
        </w:rPr>
      </w:pPr>
      <w:r w:rsidRPr="0032190F">
        <w:rPr>
          <w:lang w:val="fr-FR"/>
        </w:rPr>
        <w:t xml:space="preserve">Voir </w:t>
      </w:r>
      <w:hyperlink r:id="rId11070" w:anchor="Sit_Mont_Bego" w:history="1">
        <w:r w:rsidRPr="0032190F">
          <w:rPr>
            <w:rStyle w:val="Hyperlink"/>
            <w:lang w:val="fr-FR"/>
          </w:rPr>
          <w:t>Bego</w:t>
        </w:r>
      </w:hyperlink>
    </w:p>
    <w:p w14:paraId="3B237925" w14:textId="77777777" w:rsidR="00C7269F" w:rsidRPr="0032190F" w:rsidRDefault="00C7269F" w:rsidP="00242C0F">
      <w:pPr>
        <w:rPr>
          <w:lang w:val="fr-FR"/>
        </w:rPr>
      </w:pPr>
    </w:p>
    <w:p w14:paraId="5AEB5C4D" w14:textId="77777777" w:rsidR="001F13D7" w:rsidRPr="0032190F" w:rsidRDefault="00924732" w:rsidP="00426FF9">
      <w:pPr>
        <w:pStyle w:val="Heading1"/>
      </w:pPr>
      <w:bookmarkStart w:id="4479" w:name="Sit_Tarbules"/>
      <w:r w:rsidRPr="0032190F">
        <w:t>TARBULES</w:t>
      </w:r>
      <w:r w:rsidR="004056FB" w:rsidRPr="0032190F">
        <w:t>-EN-AVANÇON</w:t>
      </w:r>
      <w:r w:rsidRPr="0032190F">
        <w:t xml:space="preserve"> (Dépôt des)</w:t>
      </w:r>
    </w:p>
    <w:bookmarkEnd w:id="4479"/>
    <w:p w14:paraId="1240EA57" w14:textId="77777777" w:rsidR="001F13D7" w:rsidRPr="0032190F" w:rsidRDefault="001F13D7" w:rsidP="00242C0F">
      <w:pPr>
        <w:rPr>
          <w:lang w:val="fr-FR"/>
        </w:rPr>
      </w:pPr>
    </w:p>
    <w:p w14:paraId="5F6AC274" w14:textId="30B59EC4" w:rsidR="001F13D7" w:rsidRPr="0032190F" w:rsidRDefault="001F13D7" w:rsidP="00242C0F">
      <w:pPr>
        <w:jc w:val="both"/>
        <w:rPr>
          <w:lang w:val="fr-FR"/>
        </w:rPr>
      </w:pPr>
      <w:r w:rsidRPr="0032190F">
        <w:rPr>
          <w:lang w:val="fr-FR"/>
        </w:rPr>
        <w:t xml:space="preserve">Le </w:t>
      </w:r>
      <w:r w:rsidR="00924732" w:rsidRPr="0032190F">
        <w:rPr>
          <w:lang w:val="fr-FR"/>
        </w:rPr>
        <w:t xml:space="preserve">dépôt des Tarbules à </w:t>
      </w:r>
      <w:r w:rsidRPr="0032190F">
        <w:rPr>
          <w:lang w:val="fr-FR"/>
        </w:rPr>
        <w:t xml:space="preserve">Avançon </w:t>
      </w:r>
      <w:r w:rsidR="004056FB" w:rsidRPr="0032190F">
        <w:rPr>
          <w:lang w:val="fr-FR"/>
        </w:rPr>
        <w:t xml:space="preserve">(ou –en-Avançon) </w:t>
      </w:r>
      <w:r w:rsidRPr="0032190F">
        <w:rPr>
          <w:lang w:val="fr-FR"/>
        </w:rPr>
        <w:t>dans les Hautes-Alpes</w:t>
      </w:r>
      <w:r w:rsidR="00924732" w:rsidRPr="0032190F">
        <w:rPr>
          <w:lang w:val="fr-FR"/>
        </w:rPr>
        <w:t xml:space="preserve">, </w:t>
      </w:r>
      <w:smartTag w:uri="urn:schemas-microsoft-com:office:smarttags" w:element="metricconverter">
        <w:smartTagPr>
          <w:attr w:name="ProductID" w:val="1005 m"/>
        </w:smartTagPr>
        <w:r w:rsidR="00924732" w:rsidRPr="0032190F">
          <w:rPr>
            <w:lang w:val="fr-FR"/>
          </w:rPr>
          <w:t>1005 m</w:t>
        </w:r>
      </w:smartTag>
      <w:r w:rsidR="00924732" w:rsidRPr="0032190F">
        <w:rPr>
          <w:lang w:val="fr-FR"/>
        </w:rPr>
        <w:t xml:space="preserve"> d’altitude,</w:t>
      </w:r>
      <w:r w:rsidR="004056FB" w:rsidRPr="0032190F">
        <w:rPr>
          <w:lang w:val="fr-FR"/>
        </w:rPr>
        <w:t xml:space="preserve">attribué au </w:t>
      </w:r>
      <w:hyperlink r:id="rId11071" w:anchor="Cul_Bronze_Ancien" w:history="1">
        <w:r w:rsidR="00F715F3">
          <w:rPr>
            <w:rStyle w:val="Hyperlink"/>
            <w:lang w:val="fr-FR"/>
          </w:rPr>
          <w:t>BA</w:t>
        </w:r>
      </w:hyperlink>
      <w:r w:rsidR="004056FB" w:rsidRPr="0032190F">
        <w:rPr>
          <w:lang w:val="fr-FR"/>
        </w:rPr>
        <w:t xml:space="preserve">, </w:t>
      </w:r>
      <w:r w:rsidRPr="0032190F">
        <w:rPr>
          <w:lang w:val="fr-FR"/>
        </w:rPr>
        <w:t>a livré un dépôt comprenant 4 poignards rhodanien</w:t>
      </w:r>
      <w:r w:rsidR="004056FB" w:rsidRPr="0032190F">
        <w:rPr>
          <w:lang w:val="fr-FR"/>
        </w:rPr>
        <w:t>s</w:t>
      </w:r>
      <w:r w:rsidRPr="0032190F">
        <w:rPr>
          <w:lang w:val="fr-FR"/>
        </w:rPr>
        <w:t xml:space="preserve"> et </w:t>
      </w:r>
      <w:r w:rsidR="00924732" w:rsidRPr="0032190F">
        <w:rPr>
          <w:lang w:val="fr-FR"/>
        </w:rPr>
        <w:t>5</w:t>
      </w:r>
      <w:r w:rsidRPr="0032190F">
        <w:rPr>
          <w:lang w:val="fr-FR"/>
        </w:rPr>
        <w:t xml:space="preserve"> haches de type </w:t>
      </w:r>
      <w:hyperlink r:id="rId11072" w:anchor="Typ_Neyruz" w:history="1">
        <w:r w:rsidRPr="0032190F">
          <w:rPr>
            <w:rStyle w:val="Hyperlink"/>
            <w:lang w:val="fr-FR"/>
          </w:rPr>
          <w:t>Neyruz</w:t>
        </w:r>
      </w:hyperlink>
      <w:r w:rsidRPr="0032190F">
        <w:rPr>
          <w:lang w:val="fr-FR"/>
        </w:rPr>
        <w:t xml:space="preserve"> (BIB </w:t>
      </w:r>
      <w:r w:rsidR="00924732" w:rsidRPr="0032190F">
        <w:rPr>
          <w:lang w:val="fr-FR"/>
        </w:rPr>
        <w:t>310</w:t>
      </w:r>
      <w:r w:rsidR="004056FB" w:rsidRPr="0032190F">
        <w:rPr>
          <w:lang w:val="fr-FR"/>
        </w:rPr>
        <w:t xml:space="preserve"> et BIB 1111 p. 55</w:t>
      </w:r>
      <w:r w:rsidR="00924732" w:rsidRPr="0032190F">
        <w:rPr>
          <w:lang w:val="fr-FR"/>
        </w:rPr>
        <w:t>)</w:t>
      </w:r>
      <w:r w:rsidR="00DC37F4" w:rsidRPr="0032190F">
        <w:rPr>
          <w:lang w:val="fr-FR"/>
        </w:rPr>
        <w:t xml:space="preserve"> D’après le manche massif et les haches de typologie Neyruz attribué à la phase récente du Bronze ancien, soit entre 1850 et 1600 (SS BIB)</w:t>
      </w:r>
    </w:p>
    <w:p w14:paraId="1DB2B47C" w14:textId="77777777" w:rsidR="001C1907" w:rsidRPr="0032190F" w:rsidRDefault="001C1907" w:rsidP="00242C0F">
      <w:pPr>
        <w:jc w:val="both"/>
        <w:rPr>
          <w:lang w:val="fr-FR"/>
        </w:rPr>
      </w:pPr>
    </w:p>
    <w:p w14:paraId="6BC2B271" w14:textId="77777777" w:rsidR="001C1907" w:rsidRDefault="001C1907" w:rsidP="00242C0F">
      <w:pPr>
        <w:jc w:val="both"/>
        <w:rPr>
          <w:lang w:val="fr-FR"/>
        </w:rPr>
      </w:pPr>
      <w:r w:rsidRPr="0032190F">
        <w:rPr>
          <w:lang w:val="fr-FR"/>
        </w:rPr>
        <w:t>Dépôt attribué au Bronze ancien de 5 hache de type « Neyruz », 4 poignards de type « Rhodanien » tous différents (BIB 1397 p. 378)</w:t>
      </w:r>
    </w:p>
    <w:p w14:paraId="27447823" w14:textId="77777777" w:rsidR="00A655A2" w:rsidRPr="0032190F" w:rsidRDefault="00A655A2" w:rsidP="00242C0F">
      <w:pPr>
        <w:jc w:val="both"/>
        <w:rPr>
          <w:lang w:val="fr-FR"/>
        </w:rPr>
      </w:pPr>
      <w:r>
        <w:rPr>
          <w:lang w:val="fr-FR"/>
        </w:rPr>
        <w:t>Montre des traces d'utilisation (BIB 2656)</w:t>
      </w:r>
    </w:p>
    <w:p w14:paraId="08C19D87" w14:textId="77777777" w:rsidR="001662DB" w:rsidRPr="0032190F" w:rsidRDefault="001662DB" w:rsidP="00242C0F">
      <w:pPr>
        <w:jc w:val="both"/>
        <w:rPr>
          <w:lang w:val="fr-FR"/>
        </w:rPr>
      </w:pPr>
    </w:p>
    <w:p w14:paraId="06C4EA1C" w14:textId="42989FCB" w:rsidR="001662DB" w:rsidRPr="0032190F" w:rsidRDefault="001662DB" w:rsidP="00242C0F">
      <w:pPr>
        <w:jc w:val="both"/>
        <w:rPr>
          <w:lang w:val="fr-FR"/>
        </w:rPr>
      </w:pPr>
      <w:r w:rsidRPr="0032190F">
        <w:rPr>
          <w:lang w:val="fr-FR"/>
        </w:rPr>
        <w:t xml:space="preserve">voir </w:t>
      </w:r>
      <w:hyperlink r:id="rId11073" w:anchor="Sit_Sollies_Pont" w:history="1">
        <w:r w:rsidRPr="0032190F">
          <w:rPr>
            <w:rStyle w:val="Hyperlink"/>
            <w:lang w:val="fr-FR"/>
          </w:rPr>
          <w:t>Ruscats</w:t>
        </w:r>
      </w:hyperlink>
      <w:r w:rsidRPr="0032190F">
        <w:rPr>
          <w:lang w:val="fr-FR"/>
        </w:rPr>
        <w:t xml:space="preserve"> (SS BIB)</w:t>
      </w:r>
    </w:p>
    <w:p w14:paraId="4B55F223" w14:textId="77777777" w:rsidR="00924732" w:rsidRPr="0032190F" w:rsidRDefault="00924732" w:rsidP="00242C0F">
      <w:pPr>
        <w:rPr>
          <w:lang w:val="fr-FR"/>
        </w:rPr>
      </w:pPr>
    </w:p>
    <w:p w14:paraId="3B370ADF" w14:textId="77777777" w:rsidR="00581B6C" w:rsidRPr="0032190F" w:rsidRDefault="00581B6C" w:rsidP="00426FF9">
      <w:pPr>
        <w:pStyle w:val="Heading1"/>
      </w:pPr>
      <w:bookmarkStart w:id="4480" w:name="Sit_Reallon"/>
      <w:r w:rsidRPr="0032190F">
        <w:t>REALLON (Dépôts du)</w:t>
      </w:r>
    </w:p>
    <w:bookmarkEnd w:id="4480"/>
    <w:p w14:paraId="49A8E4E7" w14:textId="77777777" w:rsidR="00581B6C" w:rsidRPr="0032190F" w:rsidRDefault="00581B6C" w:rsidP="00242C0F">
      <w:pPr>
        <w:rPr>
          <w:lang w:val="fr-FR"/>
        </w:rPr>
      </w:pPr>
    </w:p>
    <w:p w14:paraId="6F624E3A" w14:textId="77777777" w:rsidR="00581B6C" w:rsidRPr="0032190F" w:rsidRDefault="00D907FA" w:rsidP="00242C0F">
      <w:pPr>
        <w:jc w:val="both"/>
        <w:rPr>
          <w:lang w:val="fr-FR"/>
        </w:rPr>
      </w:pPr>
      <w:r w:rsidRPr="0032190F">
        <w:rPr>
          <w:lang w:val="fr-FR"/>
        </w:rPr>
        <w:t>Réallon (</w:t>
      </w:r>
      <w:r w:rsidR="00581B6C" w:rsidRPr="0032190F">
        <w:rPr>
          <w:lang w:val="fr-FR"/>
        </w:rPr>
        <w:t>Hautes-Alpes</w:t>
      </w:r>
      <w:r w:rsidRPr="0032190F">
        <w:rPr>
          <w:lang w:val="fr-FR"/>
        </w:rPr>
        <w:t>)</w:t>
      </w:r>
      <w:r w:rsidR="00581B6C" w:rsidRPr="0032190F">
        <w:rPr>
          <w:lang w:val="fr-FR"/>
        </w:rPr>
        <w:t xml:space="preserve">, 3 dépôts dâtés de l’âge du Bronze final ont été découverts comprenant 461, 275 et ??? pièces de bronze. Le second dépôt a livré des armes (couteaux, hache a ailette ?), des pièces d’arnachement (phalères, mords, appliques à bélière, anneaux), des instruments </w:t>
      </w:r>
      <w:r w:rsidR="00581B6C" w:rsidRPr="0032190F">
        <w:rPr>
          <w:lang w:val="fr-FR"/>
        </w:rPr>
        <w:lastRenderedPageBreak/>
        <w:t>(faucilles) et des éléments de parure (rouelles, pendentifs en cloche, épingles, bracelets, éléments de ceintures).</w:t>
      </w:r>
    </w:p>
    <w:p w14:paraId="295FFEE2" w14:textId="77777777" w:rsidR="00581B6C" w:rsidRPr="0032190F" w:rsidRDefault="00832874" w:rsidP="00242C0F">
      <w:pPr>
        <w:rPr>
          <w:lang w:val="fr-FR"/>
        </w:rPr>
      </w:pPr>
      <w:r w:rsidRPr="0032190F">
        <w:rPr>
          <w:lang w:val="fr-FR"/>
        </w:rPr>
        <w:t>(BIB ?)</w:t>
      </w:r>
    </w:p>
    <w:p w14:paraId="62C1E8A9" w14:textId="77777777" w:rsidR="00832874" w:rsidRPr="0032190F" w:rsidRDefault="00832874" w:rsidP="00242C0F">
      <w:pPr>
        <w:rPr>
          <w:lang w:val="fr-FR"/>
        </w:rPr>
      </w:pPr>
    </w:p>
    <w:p w14:paraId="44077CF4" w14:textId="77777777" w:rsidR="00832874" w:rsidRPr="0032190F" w:rsidRDefault="00832874" w:rsidP="00242C0F">
      <w:pPr>
        <w:rPr>
          <w:lang w:val="fr-FR"/>
        </w:rPr>
      </w:pPr>
      <w:r w:rsidRPr="0032190F">
        <w:rPr>
          <w:lang w:val="fr-FR"/>
        </w:rPr>
        <w:t xml:space="preserve">Attribué au </w:t>
      </w:r>
      <w:r w:rsidR="006C13E3">
        <w:rPr>
          <w:lang w:val="fr-FR"/>
        </w:rPr>
        <w:t>BF</w:t>
      </w:r>
      <w:r w:rsidRPr="0032190F">
        <w:rPr>
          <w:lang w:val="fr-FR"/>
        </w:rPr>
        <w:t xml:space="preserve"> 3b (BIB MAN 2017)</w:t>
      </w:r>
    </w:p>
    <w:p w14:paraId="6E516325" w14:textId="77777777" w:rsidR="00832874" w:rsidRPr="0032190F" w:rsidRDefault="00832874" w:rsidP="00242C0F">
      <w:pPr>
        <w:rPr>
          <w:lang w:val="fr-FR"/>
        </w:rPr>
      </w:pPr>
      <w:r w:rsidRPr="0032190F">
        <w:rPr>
          <w:lang w:val="fr-FR"/>
        </w:rPr>
        <w:t>410 objets: outils en bronze, armes, éléments d'arnachement, élements de ceinture, bracelets. Le bronze a une forte proportion d'étain. Interprétée comme un possible stock de marchand (BIB MAN 2017)</w:t>
      </w:r>
    </w:p>
    <w:p w14:paraId="43557FB9" w14:textId="77777777" w:rsidR="00D907FA" w:rsidRPr="0032190F" w:rsidRDefault="00832874" w:rsidP="00D907FA">
      <w:pPr>
        <w:rPr>
          <w:lang w:val="fr-FR"/>
        </w:rPr>
      </w:pPr>
      <w:r w:rsidRPr="0032190F">
        <w:rPr>
          <w:lang w:val="fr-FR"/>
        </w:rPr>
        <w:t xml:space="preserve">2 </w:t>
      </w:r>
      <w:r w:rsidR="00D907FA" w:rsidRPr="0032190F">
        <w:rPr>
          <w:lang w:val="fr-FR"/>
        </w:rPr>
        <w:t>bracelets</w:t>
      </w:r>
      <w:r w:rsidRPr="0032190F">
        <w:rPr>
          <w:lang w:val="fr-FR"/>
        </w:rPr>
        <w:t xml:space="preserve"> [à tampons?] décorés: frise de triangles hachurés, frise de ponctuations circulaires, chevrons proche de cerains vases du Mailhac (SS BIB)</w:t>
      </w:r>
      <w:r w:rsidR="00D907FA" w:rsidRPr="0032190F">
        <w:rPr>
          <w:lang w:val="fr-FR"/>
        </w:rPr>
        <w:t xml:space="preserve"> (Hautes-Alpes) a livré un bracelet en bronze décoré (BIB 2506)</w:t>
      </w:r>
    </w:p>
    <w:p w14:paraId="4211AAA8" w14:textId="77777777" w:rsidR="00832874" w:rsidRPr="0032190F" w:rsidRDefault="00832874" w:rsidP="00242C0F">
      <w:pPr>
        <w:rPr>
          <w:lang w:val="fr-FR"/>
        </w:rPr>
      </w:pPr>
    </w:p>
    <w:p w14:paraId="3ACCCFB0" w14:textId="77777777" w:rsidR="00581B6C" w:rsidRPr="0032190F" w:rsidRDefault="00581B6C" w:rsidP="00242C0F">
      <w:pPr>
        <w:rPr>
          <w:lang w:val="fr-FR"/>
        </w:rPr>
      </w:pPr>
      <w:r w:rsidRPr="0032190F">
        <w:rPr>
          <w:lang w:val="fr-FR"/>
        </w:rPr>
        <w:t>Les r</w:t>
      </w:r>
      <w:r w:rsidR="00D907FA" w:rsidRPr="0032190F">
        <w:rPr>
          <w:lang w:val="fr-FR"/>
        </w:rPr>
        <w:t>ouelles sont vraissemblablement</w:t>
      </w:r>
      <w:r w:rsidRPr="0032190F">
        <w:rPr>
          <w:lang w:val="fr-FR"/>
        </w:rPr>
        <w:t>des symboles solaires (Alain Ville, MAM, 2008)</w:t>
      </w:r>
    </w:p>
    <w:p w14:paraId="5E4878EA" w14:textId="77777777" w:rsidR="009605F4" w:rsidRPr="0032190F" w:rsidRDefault="009605F4" w:rsidP="00242C0F">
      <w:pPr>
        <w:rPr>
          <w:lang w:val="fr-FR"/>
        </w:rPr>
      </w:pPr>
    </w:p>
    <w:p w14:paraId="1D538B04" w14:textId="77777777" w:rsidR="009605F4" w:rsidRPr="0032190F" w:rsidRDefault="009605F4" w:rsidP="00242C0F">
      <w:pPr>
        <w:rPr>
          <w:lang w:val="fr-FR"/>
        </w:rPr>
      </w:pPr>
      <w:r w:rsidRPr="0032190F">
        <w:rPr>
          <w:lang w:val="fr-FR"/>
        </w:rPr>
        <w:t>Ce dépôt ou trésor peut être comparé à celui de Champ Colombe (Bénévent-en-Champsaur)</w:t>
      </w:r>
      <w:r w:rsidR="00D907FA" w:rsidRPr="0032190F">
        <w:rPr>
          <w:lang w:val="fr-FR"/>
        </w:rPr>
        <w:t xml:space="preserve"> (BIB ?)</w:t>
      </w:r>
    </w:p>
    <w:p w14:paraId="2908E269" w14:textId="77777777" w:rsidR="00D75370" w:rsidRPr="0032190F" w:rsidRDefault="00D75370" w:rsidP="00242C0F">
      <w:pPr>
        <w:rPr>
          <w:lang w:val="fr-FR"/>
        </w:rPr>
      </w:pPr>
    </w:p>
    <w:p w14:paraId="54E29456" w14:textId="77777777" w:rsidR="00D75370" w:rsidRPr="0032190F" w:rsidRDefault="00D75370" w:rsidP="00426FF9">
      <w:pPr>
        <w:pStyle w:val="Heading1"/>
      </w:pPr>
      <w:bookmarkStart w:id="4481" w:name="Sit_Meilen_Feldmeiler_Voderfeld"/>
      <w:r w:rsidRPr="0032190F">
        <w:t>MEILEN-FELDMEILER VODERFELD</w:t>
      </w:r>
    </w:p>
    <w:bookmarkEnd w:id="4481"/>
    <w:p w14:paraId="136177F1" w14:textId="77777777" w:rsidR="00D75370" w:rsidRPr="0032190F" w:rsidRDefault="00D75370" w:rsidP="00242C0F">
      <w:pPr>
        <w:rPr>
          <w:lang w:val="fr-FR"/>
        </w:rPr>
      </w:pPr>
    </w:p>
    <w:p w14:paraId="1D432415" w14:textId="77777777" w:rsidR="00D75370" w:rsidRPr="0032190F" w:rsidRDefault="00D75370" w:rsidP="00242C0F">
      <w:pPr>
        <w:rPr>
          <w:lang w:val="fr-FR"/>
        </w:rPr>
      </w:pPr>
      <w:r w:rsidRPr="0032190F">
        <w:rPr>
          <w:lang w:val="fr-FR"/>
        </w:rPr>
        <w:t>Le site de Meilen-Feldmeiler Voderfeld (canton de Zurich, Suisse) est un habitat littoral stratifié (10 couches individualisées par des strates stériles</w:t>
      </w:r>
      <w:r w:rsidR="00BF5FE1" w:rsidRPr="0032190F">
        <w:rPr>
          <w:lang w:val="fr-FR"/>
        </w:rPr>
        <w:t> :</w:t>
      </w:r>
    </w:p>
    <w:p w14:paraId="33CBF0B4" w14:textId="77777777" w:rsidR="00BF5FE1" w:rsidRPr="0032190F" w:rsidRDefault="00BF5FE1" w:rsidP="00242C0F">
      <w:pPr>
        <w:rPr>
          <w:lang w:val="fr-FR"/>
        </w:rPr>
      </w:pPr>
      <w:r w:rsidRPr="0032190F">
        <w:rPr>
          <w:lang w:val="fr-FR"/>
        </w:rPr>
        <w:tab/>
        <w:t>-I : c.X mq de matériel pour être correctement attribuée</w:t>
      </w:r>
    </w:p>
    <w:p w14:paraId="31DDF046" w14:textId="57217B8C" w:rsidR="00BF5FE1" w:rsidRPr="0032190F" w:rsidRDefault="00BF5FE1" w:rsidP="00242C0F">
      <w:pPr>
        <w:rPr>
          <w:lang w:val="fr-FR"/>
        </w:rPr>
      </w:pPr>
      <w:r w:rsidRPr="0032190F">
        <w:rPr>
          <w:lang w:val="fr-FR"/>
        </w:rPr>
        <w:tab/>
        <w:t xml:space="preserve">-II : c.IX-V </w:t>
      </w:r>
      <w:hyperlink r:id="rId11074" w:anchor="Cul_Pfynn" w:history="1">
        <w:r w:rsidRPr="0032190F">
          <w:rPr>
            <w:rStyle w:val="Hyperlink"/>
            <w:lang w:val="fr-FR"/>
          </w:rPr>
          <w:t>Pfyn</w:t>
        </w:r>
      </w:hyperlink>
    </w:p>
    <w:p w14:paraId="2A5780D4" w14:textId="7B55D94C" w:rsidR="00BF5FE1" w:rsidRPr="0032190F" w:rsidRDefault="00BF5FE1" w:rsidP="00242C0F">
      <w:pPr>
        <w:rPr>
          <w:lang w:val="fr-FR"/>
        </w:rPr>
      </w:pPr>
      <w:r w:rsidRPr="0032190F">
        <w:rPr>
          <w:lang w:val="fr-FR"/>
        </w:rPr>
        <w:tab/>
        <w:t xml:space="preserve">-III : c. IV-I </w:t>
      </w:r>
      <w:hyperlink r:id="rId11075" w:anchor="Cul_Horgen" w:history="1">
        <w:r w:rsidRPr="0032190F">
          <w:rPr>
            <w:rStyle w:val="Hyperlink"/>
            <w:lang w:val="fr-FR"/>
          </w:rPr>
          <w:t>Horgen</w:t>
        </w:r>
      </w:hyperlink>
      <w:r w:rsidRPr="0032190F">
        <w:rPr>
          <w:lang w:val="fr-FR"/>
        </w:rPr>
        <w:t>, plans d’habitations rectangulaires à 3 poteaux</w:t>
      </w:r>
    </w:p>
    <w:p w14:paraId="79F5FEDB" w14:textId="77777777" w:rsidR="00BF5FE1" w:rsidRPr="0032190F" w:rsidRDefault="00BF5FE1" w:rsidP="00242C0F">
      <w:pPr>
        <w:rPr>
          <w:lang w:val="fr-FR"/>
        </w:rPr>
      </w:pPr>
      <w:r w:rsidRPr="0032190F">
        <w:rPr>
          <w:lang w:val="fr-FR"/>
        </w:rPr>
        <w:t>(BIB 56 p. 69)</w:t>
      </w:r>
    </w:p>
    <w:p w14:paraId="6D3F2073" w14:textId="77777777" w:rsidR="002A51A9" w:rsidRPr="0032190F" w:rsidRDefault="002A51A9" w:rsidP="00242C0F">
      <w:pPr>
        <w:rPr>
          <w:lang w:val="fr-FR"/>
        </w:rPr>
      </w:pPr>
    </w:p>
    <w:p w14:paraId="29CCD696" w14:textId="206C1E3E" w:rsidR="0058247F" w:rsidRPr="0032190F" w:rsidRDefault="0058247F" w:rsidP="00242C0F">
      <w:pPr>
        <w:rPr>
          <w:lang w:val="fr-FR"/>
        </w:rPr>
      </w:pPr>
      <w:r w:rsidRPr="0032190F">
        <w:rPr>
          <w:lang w:val="fr-FR"/>
        </w:rPr>
        <w:t xml:space="preserve">Hache à manche en bois et lame en </w:t>
      </w:r>
      <w:hyperlink r:id="rId11076" w:anchor="Sit_Cuivre" w:history="1">
        <w:r w:rsidR="009A36BA" w:rsidRPr="009A36BA">
          <w:rPr>
            <w:rStyle w:val="Hyperlink"/>
            <w:lang w:val="fr-FR"/>
          </w:rPr>
          <w:t>cuivre</w:t>
        </w:r>
      </w:hyperlink>
      <w:r w:rsidR="009A36BA">
        <w:rPr>
          <w:lang w:val="fr-FR"/>
        </w:rPr>
        <w:t xml:space="preserve"> </w:t>
      </w:r>
      <w:r w:rsidRPr="0032190F">
        <w:rPr>
          <w:lang w:val="fr-FR"/>
        </w:rPr>
        <w:t xml:space="preserve">attribuée au Horgen et comparée aux haches figurées sur les statues-stèles du </w:t>
      </w:r>
      <w:hyperlink r:id="rId11077" w:anchor="Sit_Lunigiana" w:history="1">
        <w:r w:rsidRPr="0032190F">
          <w:rPr>
            <w:rStyle w:val="Hyperlink"/>
            <w:lang w:val="fr-FR"/>
          </w:rPr>
          <w:t>Lunigiana</w:t>
        </w:r>
      </w:hyperlink>
      <w:r w:rsidRPr="0032190F">
        <w:rPr>
          <w:lang w:val="fr-FR"/>
        </w:rPr>
        <w:t xml:space="preserve"> (BIB 1003 p. 203 et 474 p. 156)</w:t>
      </w:r>
    </w:p>
    <w:p w14:paraId="3251073E" w14:textId="77777777" w:rsidR="0058247F" w:rsidRPr="0032190F" w:rsidRDefault="0058247F" w:rsidP="00242C0F">
      <w:pPr>
        <w:rPr>
          <w:lang w:val="fr-FR"/>
        </w:rPr>
      </w:pPr>
    </w:p>
    <w:p w14:paraId="698FABB0" w14:textId="77777777" w:rsidR="002A51A9" w:rsidRPr="0032190F" w:rsidRDefault="002A51A9" w:rsidP="00426FF9">
      <w:pPr>
        <w:pStyle w:val="Heading1"/>
      </w:pPr>
      <w:bookmarkStart w:id="4482" w:name="Sit_Yvonand"/>
      <w:r w:rsidRPr="0032190F">
        <w:t>YVONAND</w:t>
      </w:r>
    </w:p>
    <w:bookmarkEnd w:id="4482"/>
    <w:p w14:paraId="47BA7ACB" w14:textId="77777777" w:rsidR="00BF5FE1" w:rsidRPr="0032190F" w:rsidRDefault="00BF5FE1" w:rsidP="00242C0F">
      <w:pPr>
        <w:rPr>
          <w:lang w:val="fr-FR"/>
        </w:rPr>
      </w:pPr>
    </w:p>
    <w:p w14:paraId="5805A140" w14:textId="77777777" w:rsidR="002A51A9" w:rsidRPr="0032190F" w:rsidRDefault="002A51A9" w:rsidP="00242C0F">
      <w:pPr>
        <w:rPr>
          <w:lang w:val="fr-FR"/>
        </w:rPr>
      </w:pPr>
      <w:r w:rsidRPr="0032190F">
        <w:rPr>
          <w:lang w:val="fr-FR"/>
        </w:rPr>
        <w:t>Le site d’Yvonand en Suisse occidentale a livré une stratigraphie :</w:t>
      </w:r>
    </w:p>
    <w:p w14:paraId="6B07F67B" w14:textId="77777777" w:rsidR="002A51A9" w:rsidRPr="0032190F" w:rsidRDefault="002A51A9"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86"/>
        <w:gridCol w:w="1336"/>
      </w:tblGrid>
      <w:tr w:rsidR="002A51A9" w14:paraId="61B4B080" w14:textId="77777777" w:rsidTr="008E71E1">
        <w:trPr>
          <w:jc w:val="center"/>
        </w:trPr>
        <w:tc>
          <w:tcPr>
            <w:tcW w:w="2686" w:type="dxa"/>
            <w:vAlign w:val="center"/>
          </w:tcPr>
          <w:p w14:paraId="2B87AB8B" w14:textId="77777777" w:rsidR="002A51A9" w:rsidRPr="00905D28" w:rsidRDefault="002A51A9" w:rsidP="00242C0F">
            <w:pPr>
              <w:jc w:val="center"/>
            </w:pPr>
            <w:r w:rsidRPr="00DB5974">
              <w:rPr>
                <w:sz w:val="20"/>
                <w:szCs w:val="20"/>
              </w:rPr>
              <w:t>Yvonand - Geilinger 4, c. ?</w:t>
            </w:r>
          </w:p>
        </w:tc>
        <w:tc>
          <w:tcPr>
            <w:tcW w:w="1336" w:type="dxa"/>
            <w:vAlign w:val="center"/>
          </w:tcPr>
          <w:p w14:paraId="0ECCCBD7" w14:textId="77777777" w:rsidR="002A51A9" w:rsidRDefault="002A51A9" w:rsidP="00242C0F">
            <w:pPr>
              <w:jc w:val="center"/>
            </w:pPr>
            <w:r>
              <w:t>Auvernier</w:t>
            </w:r>
          </w:p>
        </w:tc>
      </w:tr>
      <w:tr w:rsidR="002A51A9" w14:paraId="7D54B887" w14:textId="77777777" w:rsidTr="008E71E1">
        <w:trPr>
          <w:jc w:val="center"/>
        </w:trPr>
        <w:tc>
          <w:tcPr>
            <w:tcW w:w="2686" w:type="dxa"/>
            <w:vAlign w:val="center"/>
          </w:tcPr>
          <w:p w14:paraId="6BE3FD95" w14:textId="77777777" w:rsidR="002A51A9" w:rsidRPr="00905D28" w:rsidRDefault="002A51A9" w:rsidP="00242C0F">
            <w:pPr>
              <w:jc w:val="center"/>
            </w:pPr>
            <w:r w:rsidRPr="00DB5974">
              <w:rPr>
                <w:sz w:val="20"/>
                <w:szCs w:val="20"/>
              </w:rPr>
              <w:t>Yvonand - Geilinger 4, c. 6/4</w:t>
            </w:r>
          </w:p>
        </w:tc>
        <w:tc>
          <w:tcPr>
            <w:tcW w:w="1336" w:type="dxa"/>
            <w:vAlign w:val="center"/>
          </w:tcPr>
          <w:p w14:paraId="24842A3A" w14:textId="2C6F4D1B" w:rsidR="002A51A9" w:rsidRDefault="00000000" w:rsidP="00242C0F">
            <w:pPr>
              <w:jc w:val="center"/>
            </w:pPr>
            <w:hyperlink r:id="rId11078" w:anchor="Cul_Luscherz" w:history="1">
              <w:r w:rsidR="002A51A9" w:rsidRPr="00905D28">
                <w:rPr>
                  <w:rStyle w:val="Hyperlink"/>
                </w:rPr>
                <w:t>Lüscherz</w:t>
              </w:r>
            </w:hyperlink>
          </w:p>
        </w:tc>
      </w:tr>
      <w:tr w:rsidR="002A51A9" w14:paraId="57E6CCBD" w14:textId="77777777" w:rsidTr="008E71E1">
        <w:trPr>
          <w:jc w:val="center"/>
        </w:trPr>
        <w:tc>
          <w:tcPr>
            <w:tcW w:w="2686" w:type="dxa"/>
            <w:vAlign w:val="center"/>
          </w:tcPr>
          <w:p w14:paraId="3637FB7E" w14:textId="77777777" w:rsidR="002A51A9" w:rsidRPr="00DB5974" w:rsidRDefault="002A51A9" w:rsidP="00242C0F">
            <w:pPr>
              <w:jc w:val="center"/>
              <w:rPr>
                <w:sz w:val="20"/>
                <w:szCs w:val="20"/>
              </w:rPr>
            </w:pPr>
            <w:r w:rsidRPr="00DB5974">
              <w:rPr>
                <w:sz w:val="20"/>
                <w:szCs w:val="20"/>
              </w:rPr>
              <w:t>Yvonand - Geilinger 4, c. 8</w:t>
            </w:r>
          </w:p>
        </w:tc>
        <w:tc>
          <w:tcPr>
            <w:tcW w:w="1336" w:type="dxa"/>
            <w:vAlign w:val="center"/>
          </w:tcPr>
          <w:p w14:paraId="1CB7F2B5" w14:textId="77777777" w:rsidR="002A51A9" w:rsidRDefault="002A51A9" w:rsidP="00242C0F">
            <w:pPr>
              <w:jc w:val="center"/>
            </w:pPr>
            <w:r>
              <w:t>Lattringen</w:t>
            </w:r>
          </w:p>
        </w:tc>
      </w:tr>
    </w:tbl>
    <w:p w14:paraId="4C495756" w14:textId="77777777" w:rsidR="002A51A9" w:rsidRDefault="002A51A9" w:rsidP="00242C0F">
      <w:r>
        <w:t>(BIB 1328)</w:t>
      </w:r>
    </w:p>
    <w:p w14:paraId="34A84E91" w14:textId="77777777" w:rsidR="001F1A5A" w:rsidRDefault="001F1A5A" w:rsidP="00242C0F"/>
    <w:p w14:paraId="37DADFBA" w14:textId="7200DEC3" w:rsidR="001F1A5A" w:rsidRPr="0032190F" w:rsidRDefault="001F1A5A" w:rsidP="00242C0F">
      <w:pPr>
        <w:rPr>
          <w:lang w:val="fr-FR"/>
        </w:rPr>
      </w:pPr>
      <w:r w:rsidRPr="0032190F">
        <w:rPr>
          <w:lang w:val="fr-FR"/>
        </w:rPr>
        <w:t xml:space="preserve">La couche 4 d’Yvonand a livré une hache bipenne </w:t>
      </w:r>
      <w:r w:rsidR="00087B16" w:rsidRPr="0032190F">
        <w:rPr>
          <w:lang w:val="fr-FR"/>
        </w:rPr>
        <w:t>[</w:t>
      </w:r>
      <w:hyperlink r:id="rId11079" w:anchor="Typ_Arm_Hache_combat" w:history="1">
        <w:r w:rsidR="00413AA1" w:rsidRPr="0032190F">
          <w:rPr>
            <w:rStyle w:val="Hyperlink"/>
            <w:lang w:val="fr-FR"/>
          </w:rPr>
          <w:t>hache-marteau</w:t>
        </w:r>
      </w:hyperlink>
      <w:r w:rsidR="00087B16" w:rsidRPr="0032190F">
        <w:rPr>
          <w:lang w:val="fr-FR"/>
        </w:rPr>
        <w:t xml:space="preserve">] </w:t>
      </w:r>
      <w:r w:rsidRPr="0032190F">
        <w:rPr>
          <w:lang w:val="fr-FR"/>
        </w:rPr>
        <w:t xml:space="preserve">symétrique à perforation centrale en pierre polie avec son manche en bois. Cette hache est datée entre 3000 et 2750 av. J.-C. (BIB 1324) celle-ci peut-être comparée avec les représentations du </w:t>
      </w:r>
      <w:hyperlink r:id="rId11080" w:anchor="Sit_Mont_Bego" w:history="1">
        <w:r w:rsidRPr="0032190F">
          <w:rPr>
            <w:rStyle w:val="Hyperlink"/>
            <w:lang w:val="fr-FR"/>
          </w:rPr>
          <w:t>mont Bego</w:t>
        </w:r>
      </w:hyperlink>
      <w:r w:rsidR="00A36839" w:rsidRPr="0032190F">
        <w:rPr>
          <w:lang w:val="fr-FR"/>
        </w:rPr>
        <w:t xml:space="preserve">, </w:t>
      </w:r>
      <w:hyperlink r:id="rId11081" w:anchor="Siz_ZIIGIR4" w:history="1">
        <w:r w:rsidR="00A36839" w:rsidRPr="0032190F">
          <w:rPr>
            <w:rStyle w:val="Hyperlink"/>
            <w:lang w:val="fr-FR"/>
          </w:rPr>
          <w:t>ZIIGIR4</w:t>
        </w:r>
      </w:hyperlink>
      <w:r w:rsidR="003B3DE5" w:rsidRPr="0032190F">
        <w:rPr>
          <w:lang w:val="fr-FR"/>
        </w:rPr>
        <w:t xml:space="preserve">et ZVIGIR16@c </w:t>
      </w:r>
      <w:r w:rsidRPr="0032190F">
        <w:rPr>
          <w:lang w:val="fr-FR"/>
        </w:rPr>
        <w:t>(SS BIB)</w:t>
      </w:r>
    </w:p>
    <w:p w14:paraId="62C5AE3F" w14:textId="77777777" w:rsidR="0083496C" w:rsidRPr="0032190F" w:rsidRDefault="0083496C" w:rsidP="00242C0F">
      <w:pPr>
        <w:rPr>
          <w:lang w:val="fr-FR"/>
        </w:rPr>
      </w:pPr>
    </w:p>
    <w:p w14:paraId="54BA9242" w14:textId="77777777" w:rsidR="00D97378" w:rsidRPr="0032190F" w:rsidRDefault="006C7EF6" w:rsidP="00426FF9">
      <w:pPr>
        <w:pStyle w:val="Heading1"/>
      </w:pPr>
      <w:bookmarkStart w:id="4483" w:name="Sit_Vinelz"/>
      <w:r w:rsidRPr="0032190F">
        <w:t>VINELZ (Station de)</w:t>
      </w:r>
    </w:p>
    <w:bookmarkEnd w:id="4483"/>
    <w:p w14:paraId="1489D2FC" w14:textId="77777777" w:rsidR="006C7EF6" w:rsidRPr="0032190F" w:rsidRDefault="006C7EF6" w:rsidP="00242C0F">
      <w:pPr>
        <w:rPr>
          <w:lang w:val="fr-FR"/>
        </w:rPr>
      </w:pPr>
    </w:p>
    <w:p w14:paraId="066FBB55" w14:textId="23DCA560" w:rsidR="00E568DE" w:rsidRPr="0032190F" w:rsidRDefault="006C7EF6" w:rsidP="00496A1E">
      <w:pPr>
        <w:jc w:val="both"/>
        <w:rPr>
          <w:lang w:val="fr-FR"/>
        </w:rPr>
      </w:pPr>
      <w:r w:rsidRPr="0032190F">
        <w:rPr>
          <w:lang w:val="fr-FR"/>
        </w:rPr>
        <w:t>La st</w:t>
      </w:r>
      <w:r w:rsidR="00A546DC" w:rsidRPr="0032190F">
        <w:rPr>
          <w:lang w:val="fr-FR"/>
        </w:rPr>
        <w:t>a</w:t>
      </w:r>
      <w:r w:rsidRPr="0032190F">
        <w:rPr>
          <w:lang w:val="fr-FR"/>
        </w:rPr>
        <w:t xml:space="preserve">tion littorale de Vinelz </w:t>
      </w:r>
      <w:r w:rsidR="00612861" w:rsidRPr="0032190F">
        <w:rPr>
          <w:lang w:val="fr-FR"/>
        </w:rPr>
        <w:t xml:space="preserve">(Berne, </w:t>
      </w:r>
      <w:r w:rsidRPr="0032190F">
        <w:rPr>
          <w:lang w:val="fr-FR"/>
        </w:rPr>
        <w:t>Suisse</w:t>
      </w:r>
      <w:r w:rsidR="00612861" w:rsidRPr="0032190F">
        <w:rPr>
          <w:lang w:val="fr-FR"/>
        </w:rPr>
        <w:t>)</w:t>
      </w:r>
      <w:r w:rsidRPr="0032190F">
        <w:rPr>
          <w:lang w:val="fr-FR"/>
        </w:rPr>
        <w:t xml:space="preserve"> a livré un joug daté de 2800-2600 av. (BIB 379 p. 127)</w:t>
      </w:r>
      <w:hyperlink r:id="rId11082" w:anchor="Cul_Auvernier_Corde" w:history="1">
        <w:r w:rsidR="00E568DE" w:rsidRPr="0032190F">
          <w:rPr>
            <w:rStyle w:val="Hyperlink"/>
            <w:lang w:val="fr-FR"/>
          </w:rPr>
          <w:t>Auvernier</w:t>
        </w:r>
      </w:hyperlink>
      <w:r w:rsidR="00E568DE" w:rsidRPr="0032190F">
        <w:rPr>
          <w:lang w:val="fr-FR"/>
        </w:rPr>
        <w:t xml:space="preserve"> (SS BIB)</w:t>
      </w:r>
      <w:r w:rsidR="001B517E" w:rsidRPr="0032190F">
        <w:rPr>
          <w:lang w:val="fr-FR"/>
        </w:rPr>
        <w:t>.</w:t>
      </w:r>
      <w:r w:rsidR="00E568DE" w:rsidRPr="0032190F">
        <w:rPr>
          <w:lang w:val="fr-FR"/>
        </w:rPr>
        <w:t>Joug attribué au 28</w:t>
      </w:r>
      <w:r w:rsidR="00E568DE" w:rsidRPr="0032190F">
        <w:rPr>
          <w:vertAlign w:val="superscript"/>
          <w:lang w:val="fr-FR"/>
        </w:rPr>
        <w:t>e</w:t>
      </w:r>
      <w:r w:rsidR="00E568DE" w:rsidRPr="0032190F">
        <w:rPr>
          <w:lang w:val="fr-FR"/>
        </w:rPr>
        <w:t xml:space="preserve"> siècle, très long, avec des cintres symétriques (BIB 411 p. 92).</w:t>
      </w:r>
    </w:p>
    <w:p w14:paraId="07725EAF" w14:textId="77777777" w:rsidR="006C7EF6" w:rsidRPr="0032190F" w:rsidRDefault="00496A1E" w:rsidP="00242C0F">
      <w:pPr>
        <w:rPr>
          <w:lang w:val="fr-FR"/>
        </w:rPr>
      </w:pPr>
      <w:r w:rsidRPr="0032190F">
        <w:rPr>
          <w:lang w:val="fr-FR"/>
        </w:rPr>
        <w:lastRenderedPageBreak/>
        <w:t>Une roue composite à traverse en queue d’arronde attribuable à la céramique Cordée (BIB 445 fig. 6)</w:t>
      </w:r>
    </w:p>
    <w:p w14:paraId="49A718E5" w14:textId="7C77948C" w:rsidR="009077BF" w:rsidRPr="0032190F" w:rsidRDefault="009077BF" w:rsidP="00242C0F">
      <w:pPr>
        <w:rPr>
          <w:lang w:val="fr-FR"/>
        </w:rPr>
      </w:pPr>
      <w:r w:rsidRPr="0032190F">
        <w:rPr>
          <w:lang w:val="fr-FR"/>
        </w:rPr>
        <w:t xml:space="preserve">Un poignard du </w:t>
      </w:r>
      <w:hyperlink r:id="rId11083" w:anchor="Sit_Grand_Pressigny" w:history="1">
        <w:r w:rsidRPr="0032190F">
          <w:rPr>
            <w:rStyle w:val="Hyperlink"/>
            <w:lang w:val="fr-FR"/>
          </w:rPr>
          <w:t>Grand-Pressigny</w:t>
        </w:r>
      </w:hyperlink>
      <w:r w:rsidRPr="0032190F">
        <w:rPr>
          <w:lang w:val="fr-FR"/>
        </w:rPr>
        <w:t xml:space="preserve"> y a été découvert avec son manche fait de bois et de fibres végétales (BIB 579 p. 140 (BIB 677 et 672 et 678))</w:t>
      </w:r>
    </w:p>
    <w:p w14:paraId="2A72E14F" w14:textId="77777777" w:rsidR="00DC42B1" w:rsidRPr="0032190F" w:rsidRDefault="00DC42B1" w:rsidP="00242C0F">
      <w:pPr>
        <w:rPr>
          <w:lang w:val="fr-FR"/>
        </w:rPr>
      </w:pPr>
      <w:r w:rsidRPr="0032190F">
        <w:rPr>
          <w:lang w:val="fr-FR"/>
        </w:rPr>
        <w:br/>
        <w:t>Des épingles en T (BIB 1328)</w:t>
      </w:r>
    </w:p>
    <w:p w14:paraId="143A5E8E" w14:textId="77777777" w:rsidR="00A10CFE" w:rsidRPr="0032190F" w:rsidRDefault="00A10CFE" w:rsidP="00242C0F">
      <w:pPr>
        <w:rPr>
          <w:lang w:val="fr-FR"/>
        </w:rPr>
      </w:pPr>
    </w:p>
    <w:p w14:paraId="1E4A32AC" w14:textId="77777777" w:rsidR="00A10CFE" w:rsidRPr="0032190F" w:rsidRDefault="00A10CFE" w:rsidP="00426FF9">
      <w:pPr>
        <w:pStyle w:val="Heading1"/>
      </w:pPr>
      <w:bookmarkStart w:id="4484" w:name="Sit_Zurich"/>
      <w:r w:rsidRPr="0032190F">
        <w:t>ZURICH</w:t>
      </w:r>
    </w:p>
    <w:bookmarkEnd w:id="4484"/>
    <w:p w14:paraId="1F86B618" w14:textId="77777777" w:rsidR="00A10CFE" w:rsidRPr="0032190F" w:rsidRDefault="00A10CFE" w:rsidP="00242C0F">
      <w:pPr>
        <w:rPr>
          <w:lang w:val="fr-FR"/>
        </w:rPr>
      </w:pPr>
    </w:p>
    <w:p w14:paraId="0E0486BF" w14:textId="77777777" w:rsidR="00A10CFE" w:rsidRPr="0032190F" w:rsidRDefault="00A10CFE" w:rsidP="00242C0F">
      <w:pPr>
        <w:rPr>
          <w:lang w:val="fr-FR"/>
        </w:rPr>
      </w:pPr>
      <w:r w:rsidRPr="0032190F">
        <w:rPr>
          <w:lang w:val="fr-FR"/>
        </w:rPr>
        <w:t>La ville de Zurich (Suisse) regroupe différents site :</w:t>
      </w:r>
    </w:p>
    <w:p w14:paraId="5EB20090" w14:textId="77777777" w:rsidR="00A10CFE" w:rsidRPr="0032190F" w:rsidRDefault="00A10CFE" w:rsidP="00242C0F">
      <w:pPr>
        <w:rPr>
          <w:lang w:val="fr-FR"/>
        </w:rPr>
      </w:pPr>
      <w:r w:rsidRPr="0032190F">
        <w:rPr>
          <w:lang w:val="fr-FR"/>
        </w:rPr>
        <w:tab/>
      </w:r>
    </w:p>
    <w:p w14:paraId="6DCC7079" w14:textId="260F9D05" w:rsidR="00A10CFE" w:rsidRPr="00B01B6A" w:rsidRDefault="00A10CFE" w:rsidP="00242C0F">
      <w:pPr>
        <w:ind w:firstLine="1260"/>
        <w:rPr>
          <w:lang w:val="en-GB"/>
        </w:rPr>
      </w:pPr>
      <w:r w:rsidRPr="00B01B6A">
        <w:rPr>
          <w:lang w:val="en-GB"/>
        </w:rPr>
        <w:t xml:space="preserve">Zürich - </w:t>
      </w:r>
      <w:hyperlink r:id="rId11084" w:anchor="Sit_Zurich_Pressehaus" w:history="1">
        <w:r w:rsidRPr="00B01B6A">
          <w:rPr>
            <w:rStyle w:val="Hyperlink"/>
            <w:lang w:val="en-GB"/>
          </w:rPr>
          <w:t>AKAD/Pressehaus</w:t>
        </w:r>
      </w:hyperlink>
    </w:p>
    <w:p w14:paraId="5703BBD4" w14:textId="77777777" w:rsidR="00A10CFE" w:rsidRPr="00B01B6A" w:rsidRDefault="00A10CFE" w:rsidP="00242C0F">
      <w:pPr>
        <w:ind w:firstLine="1260"/>
        <w:rPr>
          <w:lang w:val="en-GB"/>
        </w:rPr>
      </w:pPr>
      <w:r w:rsidRPr="00B01B6A">
        <w:rPr>
          <w:lang w:val="en-GB"/>
        </w:rPr>
        <w:t>Zürich - Bauschanze</w:t>
      </w:r>
    </w:p>
    <w:p w14:paraId="4549A72E" w14:textId="77777777" w:rsidR="00A10CFE" w:rsidRPr="00B01B6A" w:rsidRDefault="00A10CFE" w:rsidP="00242C0F">
      <w:pPr>
        <w:ind w:firstLine="1260"/>
        <w:rPr>
          <w:lang w:val="en-GB"/>
        </w:rPr>
      </w:pPr>
      <w:r w:rsidRPr="00B01B6A">
        <w:rPr>
          <w:lang w:val="en-GB"/>
        </w:rPr>
        <w:t>Zürich - Breitingerstrasse</w:t>
      </w:r>
    </w:p>
    <w:p w14:paraId="359F7085" w14:textId="75EFA7FC" w:rsidR="00A10CFE" w:rsidRPr="00B01B6A" w:rsidRDefault="00A10CFE" w:rsidP="00242C0F">
      <w:pPr>
        <w:ind w:firstLine="1260"/>
        <w:rPr>
          <w:lang w:val="en-GB"/>
        </w:rPr>
      </w:pPr>
      <w:r w:rsidRPr="00B01B6A">
        <w:rPr>
          <w:lang w:val="en-GB"/>
        </w:rPr>
        <w:t xml:space="preserve">Zürich - </w:t>
      </w:r>
      <w:hyperlink r:id="rId11085" w:anchor="Sit_Grosser_Hafner" w:history="1">
        <w:r w:rsidRPr="001C08AF">
          <w:rPr>
            <w:rStyle w:val="Hyperlink"/>
            <w:lang w:val="en-GB"/>
          </w:rPr>
          <w:t>Grosser Hafner</w:t>
        </w:r>
      </w:hyperlink>
    </w:p>
    <w:p w14:paraId="40AC6BDE" w14:textId="77777777" w:rsidR="00A10CFE" w:rsidRPr="00B01B6A" w:rsidRDefault="00A10CFE" w:rsidP="00242C0F">
      <w:pPr>
        <w:ind w:firstLine="1260"/>
        <w:rPr>
          <w:lang w:val="en-GB"/>
        </w:rPr>
      </w:pPr>
      <w:r w:rsidRPr="00B01B6A">
        <w:rPr>
          <w:lang w:val="en-GB"/>
        </w:rPr>
        <w:t>Zürich - KanSan</w:t>
      </w:r>
    </w:p>
    <w:p w14:paraId="31B2FD6A" w14:textId="77777777" w:rsidR="00A10CFE" w:rsidRPr="00B01B6A" w:rsidRDefault="00A10CFE" w:rsidP="00242C0F">
      <w:pPr>
        <w:ind w:firstLine="1260"/>
        <w:rPr>
          <w:lang w:val="en-GB"/>
        </w:rPr>
      </w:pPr>
      <w:r w:rsidRPr="00B01B6A">
        <w:rPr>
          <w:lang w:val="en-GB"/>
        </w:rPr>
        <w:t>Zürich - Kreuzstrasse 5/Utoquai</w:t>
      </w:r>
    </w:p>
    <w:p w14:paraId="3AB09636" w14:textId="398246E5" w:rsidR="00A10CFE" w:rsidRPr="00B01B6A" w:rsidRDefault="00A10CFE" w:rsidP="00242C0F">
      <w:pPr>
        <w:ind w:firstLine="1260"/>
        <w:rPr>
          <w:lang w:val="en-GB"/>
        </w:rPr>
      </w:pPr>
      <w:r w:rsidRPr="00B01B6A">
        <w:rPr>
          <w:lang w:val="en-GB"/>
        </w:rPr>
        <w:t xml:space="preserve">Zürich - </w:t>
      </w:r>
      <w:hyperlink r:id="rId11086" w:anchor="Sit_Kleiner_Hafner" w:history="1">
        <w:r w:rsidRPr="00B01B6A">
          <w:rPr>
            <w:rStyle w:val="Hyperlink"/>
            <w:lang w:val="en-GB"/>
          </w:rPr>
          <w:t>Kleiner Hafner</w:t>
        </w:r>
      </w:hyperlink>
    </w:p>
    <w:p w14:paraId="237F7321" w14:textId="0292C05F" w:rsidR="00A10CFE" w:rsidRPr="00B01B6A" w:rsidRDefault="00A10CFE" w:rsidP="00242C0F">
      <w:pPr>
        <w:ind w:firstLine="1260"/>
        <w:rPr>
          <w:lang w:val="en-GB"/>
        </w:rPr>
      </w:pPr>
      <w:r w:rsidRPr="00B01B6A">
        <w:rPr>
          <w:lang w:val="en-GB"/>
        </w:rPr>
        <w:t xml:space="preserve">Zürich - </w:t>
      </w:r>
      <w:hyperlink r:id="rId11087" w:anchor="Sit_Mozartstrasse" w:history="1">
        <w:r w:rsidRPr="00B01B6A">
          <w:rPr>
            <w:rStyle w:val="Hyperlink"/>
            <w:lang w:val="en-GB"/>
          </w:rPr>
          <w:t>Mozartstrasse</w:t>
        </w:r>
      </w:hyperlink>
    </w:p>
    <w:p w14:paraId="6B7086D6" w14:textId="77777777" w:rsidR="00A10CFE" w:rsidRPr="00B01B6A" w:rsidRDefault="00A10CFE" w:rsidP="00242C0F">
      <w:pPr>
        <w:ind w:firstLine="1260"/>
        <w:rPr>
          <w:lang w:val="en-GB"/>
        </w:rPr>
      </w:pPr>
      <w:r w:rsidRPr="00B01B6A">
        <w:rPr>
          <w:lang w:val="en-GB"/>
        </w:rPr>
        <w:t>Zürich - Utoquai</w:t>
      </w:r>
    </w:p>
    <w:p w14:paraId="56F1B561" w14:textId="77777777" w:rsidR="00A10CFE" w:rsidRPr="00A0014D" w:rsidRDefault="00A10CFE" w:rsidP="00242C0F">
      <w:pPr>
        <w:ind w:firstLine="1260"/>
        <w:rPr>
          <w:lang w:val="en-GB"/>
        </w:rPr>
      </w:pPr>
      <w:r w:rsidRPr="00A0014D">
        <w:rPr>
          <w:lang w:val="en-GB"/>
        </w:rPr>
        <w:t>Zürich - Utoquai-Färberstrasse</w:t>
      </w:r>
    </w:p>
    <w:p w14:paraId="11C82AF9" w14:textId="77777777" w:rsidR="007C773A" w:rsidRPr="0032190F" w:rsidRDefault="007C773A" w:rsidP="00242C0F">
      <w:pPr>
        <w:ind w:firstLine="1260"/>
        <w:rPr>
          <w:lang w:val="fr-FR"/>
        </w:rPr>
      </w:pPr>
      <w:r w:rsidRPr="0032190F">
        <w:rPr>
          <w:lang w:val="fr-FR"/>
        </w:rPr>
        <w:t>…</w:t>
      </w:r>
    </w:p>
    <w:p w14:paraId="4725590A" w14:textId="77777777" w:rsidR="008E504C" w:rsidRPr="0032190F" w:rsidRDefault="00A10CFE" w:rsidP="00242C0F">
      <w:pPr>
        <w:rPr>
          <w:lang w:val="fr-FR"/>
        </w:rPr>
      </w:pPr>
      <w:r w:rsidRPr="0032190F">
        <w:rPr>
          <w:lang w:val="fr-FR"/>
        </w:rPr>
        <w:t>(BIB</w:t>
      </w:r>
      <w:r w:rsidR="007C773A" w:rsidRPr="0032190F">
        <w:rPr>
          <w:lang w:val="fr-FR"/>
        </w:rPr>
        <w:t xml:space="preserve"> 1263</w:t>
      </w:r>
      <w:r w:rsidRPr="0032190F">
        <w:rPr>
          <w:lang w:val="fr-FR"/>
        </w:rPr>
        <w:t>)</w:t>
      </w:r>
    </w:p>
    <w:p w14:paraId="7ED5B284" w14:textId="77777777" w:rsidR="008E504C" w:rsidRPr="0032190F" w:rsidRDefault="008E504C" w:rsidP="00426FF9">
      <w:pPr>
        <w:pStyle w:val="Heading1"/>
      </w:pPr>
      <w:bookmarkStart w:id="4485" w:name="Sit_Zurich_Pressehaus"/>
      <w:r w:rsidRPr="0032190F">
        <w:t>ZURICH-PRESSEHAUS (Site de)</w:t>
      </w:r>
    </w:p>
    <w:bookmarkEnd w:id="4485"/>
    <w:p w14:paraId="672E62A5" w14:textId="77777777" w:rsidR="008E504C" w:rsidRPr="0032190F" w:rsidRDefault="008E504C" w:rsidP="00242C0F">
      <w:pPr>
        <w:rPr>
          <w:lang w:val="fr-FR"/>
        </w:rPr>
      </w:pPr>
    </w:p>
    <w:p w14:paraId="798B34F8" w14:textId="2D256262" w:rsidR="008E504C" w:rsidRPr="0032190F" w:rsidRDefault="008E504C" w:rsidP="00242C0F">
      <w:pPr>
        <w:rPr>
          <w:lang w:val="fr-FR"/>
        </w:rPr>
      </w:pPr>
      <w:r w:rsidRPr="0032190F">
        <w:rPr>
          <w:lang w:val="fr-FR"/>
        </w:rPr>
        <w:t>S</w:t>
      </w:r>
      <w:r w:rsidR="00D75370" w:rsidRPr="0032190F">
        <w:rPr>
          <w:lang w:val="fr-FR"/>
        </w:rPr>
        <w:t>ur le site de Zurich-Pressehaus</w:t>
      </w:r>
      <w:r w:rsidRPr="0032190F">
        <w:rPr>
          <w:lang w:val="fr-FR"/>
        </w:rPr>
        <w:t xml:space="preserve">, l’analyse dendrochronologique des roues encore unies par l’axe les date de </w:t>
      </w:r>
      <w:smartTag w:uri="urn:schemas-microsoft-com:office:smarttags" w:element="metricconverter">
        <w:smartTagPr>
          <w:attr w:name="ProductID" w:val="2700 a"/>
        </w:smartTagPr>
        <w:r w:rsidRPr="0032190F">
          <w:rPr>
            <w:lang w:val="fr-FR"/>
          </w:rPr>
          <w:t>2700 a</w:t>
        </w:r>
      </w:smartTag>
      <w:r w:rsidRPr="0032190F">
        <w:rPr>
          <w:lang w:val="fr-FR"/>
        </w:rPr>
        <w:t>.C. (BIB 257 p. 25) culture d’</w:t>
      </w:r>
      <w:hyperlink r:id="rId11088" w:anchor="Cul_Horgen" w:history="1">
        <w:r w:rsidRPr="0032190F">
          <w:rPr>
            <w:rStyle w:val="Hyperlink"/>
            <w:lang w:val="fr-FR"/>
          </w:rPr>
          <w:t>Horgen</w:t>
        </w:r>
      </w:hyperlink>
      <w:r w:rsidRPr="0032190F">
        <w:rPr>
          <w:lang w:val="fr-FR"/>
        </w:rPr>
        <w:t xml:space="preserve"> ou </w:t>
      </w:r>
      <w:r w:rsidR="00E0347F" w:rsidRPr="0032190F">
        <w:rPr>
          <w:lang w:val="fr-FR"/>
        </w:rPr>
        <w:t xml:space="preserve">plus probablement </w:t>
      </w:r>
      <w:r w:rsidRPr="0032190F">
        <w:rPr>
          <w:lang w:val="fr-FR"/>
        </w:rPr>
        <w:t xml:space="preserve">du </w:t>
      </w:r>
      <w:hyperlink r:id="rId11089" w:anchor="Cul_Cordée" w:history="1">
        <w:r w:rsidRPr="0032190F">
          <w:rPr>
            <w:rStyle w:val="Hyperlink"/>
            <w:lang w:val="fr-FR"/>
          </w:rPr>
          <w:t>Cordé</w:t>
        </w:r>
      </w:hyperlink>
      <w:r w:rsidR="00E0347F" w:rsidRPr="0032190F">
        <w:rPr>
          <w:lang w:val="fr-FR"/>
        </w:rPr>
        <w:t xml:space="preserve"> (SS BIB)</w:t>
      </w:r>
      <w:r w:rsidR="00D75370" w:rsidRPr="0032190F">
        <w:rPr>
          <w:lang w:val="fr-FR"/>
        </w:rPr>
        <w:t>.</w:t>
      </w:r>
    </w:p>
    <w:p w14:paraId="6C7C16E9" w14:textId="77777777" w:rsidR="00D75370" w:rsidRPr="0032190F" w:rsidRDefault="00D75370" w:rsidP="00242C0F">
      <w:pPr>
        <w:rPr>
          <w:lang w:val="fr-FR"/>
        </w:rPr>
      </w:pPr>
    </w:p>
    <w:p w14:paraId="6F87DC8E" w14:textId="77777777" w:rsidR="00D75370" w:rsidRPr="0032190F" w:rsidRDefault="00D75370" w:rsidP="00242C0F">
      <w:pPr>
        <w:rPr>
          <w:lang w:val="fr-FR"/>
        </w:rPr>
      </w:pPr>
      <w:r w:rsidRPr="0032190F">
        <w:rPr>
          <w:lang w:val="fr-FR"/>
        </w:rPr>
        <w:t xml:space="preserve">Le site d’ Utoquai-Pressehaus, Zurich, canton de Zurich (équiv. Zurich-Pressehaus) a livré plusieurs villages légèrement décalés les uns par rapport aux autres avec une stratigraphie en 3 niveaux principaux : </w:t>
      </w:r>
    </w:p>
    <w:p w14:paraId="4A2533CA" w14:textId="365AD848" w:rsidR="00D75370" w:rsidRPr="0032190F" w:rsidRDefault="00D75370" w:rsidP="00242C0F">
      <w:pPr>
        <w:rPr>
          <w:lang w:val="fr-FR"/>
        </w:rPr>
      </w:pPr>
      <w:r w:rsidRPr="0032190F">
        <w:rPr>
          <w:lang w:val="fr-FR"/>
        </w:rPr>
        <w:tab/>
        <w:t xml:space="preserve">-I : c. 5 et 4 attribuée au </w:t>
      </w:r>
      <w:hyperlink r:id="rId11090" w:anchor="Cul_Pfynn" w:history="1">
        <w:r w:rsidRPr="0032190F">
          <w:rPr>
            <w:rStyle w:val="Hyperlink"/>
            <w:lang w:val="fr-FR"/>
          </w:rPr>
          <w:t>Pfyn</w:t>
        </w:r>
      </w:hyperlink>
    </w:p>
    <w:p w14:paraId="10409E22" w14:textId="77777777" w:rsidR="00D75370" w:rsidRPr="0032190F" w:rsidRDefault="00D75370" w:rsidP="00242C0F">
      <w:pPr>
        <w:rPr>
          <w:lang w:val="fr-FR"/>
        </w:rPr>
      </w:pPr>
      <w:r w:rsidRPr="0032190F">
        <w:rPr>
          <w:lang w:val="fr-FR"/>
        </w:rPr>
        <w:tab/>
        <w:t>-II : c.3 et 2 attribuée au Horgen</w:t>
      </w:r>
    </w:p>
    <w:p w14:paraId="19FF3859" w14:textId="77777777" w:rsidR="00D75370" w:rsidRPr="0032190F" w:rsidRDefault="00D75370" w:rsidP="00242C0F">
      <w:pPr>
        <w:rPr>
          <w:lang w:val="fr-FR"/>
        </w:rPr>
      </w:pPr>
      <w:r w:rsidRPr="0032190F">
        <w:rPr>
          <w:lang w:val="fr-FR"/>
        </w:rPr>
        <w:tab/>
        <w:t>-III : c.1 attribuée au Cordé</w:t>
      </w:r>
    </w:p>
    <w:p w14:paraId="6F21786F" w14:textId="77777777" w:rsidR="00D75370" w:rsidRPr="0032190F" w:rsidRDefault="00D75370" w:rsidP="00242C0F">
      <w:pPr>
        <w:rPr>
          <w:lang w:val="fr-FR"/>
        </w:rPr>
      </w:pPr>
      <w:r w:rsidRPr="0032190F">
        <w:rPr>
          <w:lang w:val="fr-FR"/>
        </w:rPr>
        <w:t>(BIB 56 p. 71)</w:t>
      </w:r>
    </w:p>
    <w:p w14:paraId="72162CD0" w14:textId="77777777" w:rsidR="00D75370" w:rsidRPr="0032190F" w:rsidRDefault="00D75370"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647"/>
      </w:tblGrid>
      <w:tr w:rsidR="007C773A" w:rsidRPr="00DB5974" w14:paraId="24106301" w14:textId="77777777" w:rsidTr="00797631">
        <w:trPr>
          <w:jc w:val="center"/>
        </w:trPr>
        <w:tc>
          <w:tcPr>
            <w:tcW w:w="8647" w:type="dxa"/>
          </w:tcPr>
          <w:p w14:paraId="57C21661" w14:textId="77777777" w:rsidR="00E0347F" w:rsidRPr="00DB5974" w:rsidRDefault="007C773A" w:rsidP="00242C0F">
            <w:pPr>
              <w:rPr>
                <w:sz w:val="20"/>
                <w:szCs w:val="20"/>
                <w:lang w:val="en-GB"/>
              </w:rPr>
            </w:pPr>
            <w:r w:rsidRPr="00DB5974">
              <w:rPr>
                <w:sz w:val="20"/>
                <w:szCs w:val="20"/>
                <w:lang w:val="en-GB"/>
              </w:rPr>
              <w:t>Zürich - AKAD/Pressehaus, Sch. C</w:t>
            </w:r>
            <w:r w:rsidRPr="00DB5974">
              <w:rPr>
                <w:sz w:val="20"/>
                <w:szCs w:val="20"/>
                <w:lang w:val="en-GB"/>
              </w:rPr>
              <w:tab/>
              <w:t>ZH</w:t>
            </w:r>
            <w:r w:rsidRPr="00DB5974">
              <w:rPr>
                <w:sz w:val="20"/>
                <w:szCs w:val="20"/>
                <w:lang w:val="en-GB"/>
              </w:rPr>
              <w:tab/>
              <w:t>Ufersiedlung</w:t>
            </w:r>
            <w:r w:rsidRPr="00DB5974">
              <w:rPr>
                <w:sz w:val="20"/>
                <w:szCs w:val="20"/>
                <w:lang w:val="en-GB"/>
              </w:rPr>
              <w:tab/>
              <w:t>2750-2400</w:t>
            </w:r>
            <w:r w:rsidRPr="00DB5974">
              <w:rPr>
                <w:sz w:val="20"/>
                <w:szCs w:val="20"/>
                <w:lang w:val="en-GB"/>
              </w:rPr>
              <w:tab/>
              <w:t>Schnurkeramik</w:t>
            </w:r>
          </w:p>
          <w:p w14:paraId="4BE179F4" w14:textId="77777777" w:rsidR="007C773A" w:rsidRPr="00DB5974" w:rsidRDefault="007C773A" w:rsidP="00242C0F">
            <w:pPr>
              <w:rPr>
                <w:sz w:val="20"/>
                <w:szCs w:val="20"/>
              </w:rPr>
            </w:pPr>
            <w:r w:rsidRPr="00DB5974">
              <w:rPr>
                <w:sz w:val="20"/>
                <w:szCs w:val="20"/>
              </w:rPr>
              <w:t>SPM II 1995; Schibler et al. 1997; Gross-Klee 1997</w:t>
            </w:r>
          </w:p>
        </w:tc>
      </w:tr>
      <w:tr w:rsidR="007C773A" w:rsidRPr="00DB5974" w14:paraId="1FDFC450" w14:textId="77777777" w:rsidTr="00797631">
        <w:trPr>
          <w:jc w:val="center"/>
        </w:trPr>
        <w:tc>
          <w:tcPr>
            <w:tcW w:w="8647" w:type="dxa"/>
          </w:tcPr>
          <w:p w14:paraId="23B2DD47" w14:textId="77777777" w:rsidR="007C773A" w:rsidRPr="00DB5974" w:rsidRDefault="007C773A" w:rsidP="00242C0F">
            <w:pPr>
              <w:rPr>
                <w:sz w:val="20"/>
                <w:szCs w:val="20"/>
              </w:rPr>
            </w:pPr>
          </w:p>
        </w:tc>
      </w:tr>
      <w:tr w:rsidR="007C773A" w:rsidRPr="00DB5974" w14:paraId="3202F67B" w14:textId="77777777" w:rsidTr="00797631">
        <w:trPr>
          <w:jc w:val="center"/>
        </w:trPr>
        <w:tc>
          <w:tcPr>
            <w:tcW w:w="8647" w:type="dxa"/>
          </w:tcPr>
          <w:p w14:paraId="667AEA88" w14:textId="77777777" w:rsidR="00E0347F" w:rsidRPr="00DB5974" w:rsidRDefault="007C773A" w:rsidP="00242C0F">
            <w:pPr>
              <w:rPr>
                <w:sz w:val="20"/>
                <w:szCs w:val="20"/>
                <w:lang w:val="en-GB"/>
              </w:rPr>
            </w:pPr>
            <w:r w:rsidRPr="00DB5974">
              <w:rPr>
                <w:sz w:val="20"/>
                <w:szCs w:val="20"/>
                <w:lang w:val="en-GB"/>
              </w:rPr>
              <w:t>Zürich - AKAD/Pressehaus, Sch. J/L</w:t>
            </w:r>
            <w:r w:rsidRPr="00DB5974">
              <w:rPr>
                <w:sz w:val="20"/>
                <w:szCs w:val="20"/>
                <w:lang w:val="en-GB"/>
              </w:rPr>
              <w:tab/>
              <w:t>ZH</w:t>
            </w:r>
            <w:r w:rsidRPr="00DB5974">
              <w:rPr>
                <w:sz w:val="20"/>
                <w:szCs w:val="20"/>
                <w:lang w:val="en-GB"/>
              </w:rPr>
              <w:tab/>
              <w:t>Ufersiedlung</w:t>
            </w:r>
            <w:r w:rsidRPr="00DB5974">
              <w:rPr>
                <w:sz w:val="20"/>
                <w:szCs w:val="20"/>
                <w:lang w:val="en-GB"/>
              </w:rPr>
              <w:tab/>
              <w:t>3750-3500</w:t>
            </w:r>
            <w:r w:rsidRPr="00DB5974">
              <w:rPr>
                <w:sz w:val="20"/>
                <w:szCs w:val="20"/>
                <w:lang w:val="en-GB"/>
              </w:rPr>
              <w:tab/>
              <w:t xml:space="preserve">Zürich-Seefeld </w:t>
            </w:r>
          </w:p>
          <w:p w14:paraId="14844976" w14:textId="77777777" w:rsidR="007C773A" w:rsidRPr="00DB5974" w:rsidRDefault="007C773A" w:rsidP="00242C0F">
            <w:pPr>
              <w:rPr>
                <w:sz w:val="20"/>
                <w:szCs w:val="20"/>
              </w:rPr>
            </w:pPr>
            <w:r w:rsidRPr="00DB5974">
              <w:rPr>
                <w:sz w:val="20"/>
                <w:szCs w:val="20"/>
              </w:rPr>
              <w:t>SPM II 1995; Schibler et al. 1997; Gross-Klee 1997</w:t>
            </w:r>
          </w:p>
        </w:tc>
      </w:tr>
      <w:tr w:rsidR="007C773A" w:rsidRPr="00DB5974" w14:paraId="151FB6E2" w14:textId="77777777" w:rsidTr="00797631">
        <w:trPr>
          <w:jc w:val="center"/>
        </w:trPr>
        <w:tc>
          <w:tcPr>
            <w:tcW w:w="8647" w:type="dxa"/>
          </w:tcPr>
          <w:p w14:paraId="36B69285" w14:textId="77777777" w:rsidR="007C773A" w:rsidRPr="00DB5974" w:rsidRDefault="007C773A" w:rsidP="00242C0F">
            <w:pPr>
              <w:rPr>
                <w:sz w:val="20"/>
                <w:szCs w:val="20"/>
              </w:rPr>
            </w:pPr>
          </w:p>
        </w:tc>
      </w:tr>
      <w:tr w:rsidR="007C773A" w:rsidRPr="00DB5974" w14:paraId="02718CA7" w14:textId="77777777" w:rsidTr="00797631">
        <w:trPr>
          <w:jc w:val="center"/>
        </w:trPr>
        <w:tc>
          <w:tcPr>
            <w:tcW w:w="8647" w:type="dxa"/>
          </w:tcPr>
          <w:p w14:paraId="7CB7C946" w14:textId="77777777" w:rsidR="00E0347F" w:rsidRPr="00DB5974" w:rsidRDefault="007C773A" w:rsidP="00242C0F">
            <w:pPr>
              <w:rPr>
                <w:sz w:val="20"/>
                <w:szCs w:val="20"/>
                <w:lang w:val="en-GB"/>
              </w:rPr>
            </w:pPr>
            <w:r w:rsidRPr="00DB5974">
              <w:rPr>
                <w:sz w:val="20"/>
                <w:szCs w:val="20"/>
                <w:lang w:val="en-GB"/>
              </w:rPr>
              <w:t>Zürich - AKAK/Pressehaus, Sch. G/E</w:t>
            </w:r>
            <w:r w:rsidRPr="00DB5974">
              <w:rPr>
                <w:sz w:val="20"/>
                <w:szCs w:val="20"/>
                <w:lang w:val="en-GB"/>
              </w:rPr>
              <w:tab/>
              <w:t>ZH</w:t>
            </w:r>
            <w:r w:rsidRPr="00DB5974">
              <w:rPr>
                <w:sz w:val="20"/>
                <w:szCs w:val="20"/>
                <w:lang w:val="en-GB"/>
              </w:rPr>
              <w:tab/>
              <w:t>Ufersiedlung</w:t>
            </w:r>
            <w:r w:rsidRPr="00DB5974">
              <w:rPr>
                <w:sz w:val="20"/>
                <w:szCs w:val="20"/>
                <w:lang w:val="en-GB"/>
              </w:rPr>
              <w:tab/>
              <w:t>3250-3000</w:t>
            </w:r>
            <w:r w:rsidRPr="00DB5974">
              <w:rPr>
                <w:sz w:val="20"/>
                <w:szCs w:val="20"/>
                <w:lang w:val="en-GB"/>
              </w:rPr>
              <w:tab/>
              <w:t xml:space="preserve">Horgen </w:t>
            </w:r>
          </w:p>
          <w:p w14:paraId="31B18614" w14:textId="77777777" w:rsidR="007C773A" w:rsidRPr="00DB5974" w:rsidRDefault="007C773A" w:rsidP="00242C0F">
            <w:pPr>
              <w:rPr>
                <w:sz w:val="20"/>
                <w:szCs w:val="20"/>
              </w:rPr>
            </w:pPr>
            <w:r w:rsidRPr="00DB5974">
              <w:rPr>
                <w:sz w:val="20"/>
                <w:szCs w:val="20"/>
              </w:rPr>
              <w:t>Kustermann 1984; SPM II 1995; Schibler et al. 1997; Gross-Klee 1997</w:t>
            </w:r>
          </w:p>
        </w:tc>
      </w:tr>
    </w:tbl>
    <w:p w14:paraId="592D9EE9" w14:textId="77777777" w:rsidR="007C773A" w:rsidRDefault="007C773A" w:rsidP="00242C0F">
      <w:r>
        <w:t>(BIB 1263)</w:t>
      </w:r>
    </w:p>
    <w:p w14:paraId="46362BFC" w14:textId="77777777" w:rsidR="007C773A" w:rsidRDefault="007C773A" w:rsidP="00242C0F"/>
    <w:p w14:paraId="27423D23" w14:textId="77777777" w:rsidR="00D75370" w:rsidRPr="0032190F" w:rsidRDefault="00D75370" w:rsidP="00242C0F">
      <w:pPr>
        <w:rPr>
          <w:lang w:val="fr-FR"/>
        </w:rPr>
      </w:pPr>
      <w:r w:rsidRPr="0032190F">
        <w:rPr>
          <w:lang w:val="fr-FR"/>
        </w:rPr>
        <w:t>A la périphérie du dernier village, dans une zone sans traces d’occupation : découverte de restes d’1 char en bois à 4 roues massives (BIB 56 p. 71)</w:t>
      </w:r>
    </w:p>
    <w:p w14:paraId="33303258" w14:textId="77777777" w:rsidR="001C648E" w:rsidRPr="0032190F" w:rsidRDefault="001C648E" w:rsidP="00242C0F">
      <w:pPr>
        <w:rPr>
          <w:lang w:val="fr-FR"/>
        </w:rPr>
      </w:pPr>
    </w:p>
    <w:p w14:paraId="5B083082" w14:textId="7D04A800" w:rsidR="001C648E" w:rsidRPr="0032190F" w:rsidRDefault="001C648E" w:rsidP="00242C0F">
      <w:pPr>
        <w:rPr>
          <w:lang w:val="fr-FR"/>
        </w:rPr>
      </w:pPr>
      <w:r w:rsidRPr="0032190F">
        <w:rPr>
          <w:lang w:val="fr-FR"/>
        </w:rPr>
        <w:t xml:space="preserve">La couche J a livré une hache en </w:t>
      </w:r>
      <w:hyperlink r:id="rId11091" w:anchor="Sit_Cuivre" w:history="1">
        <w:r w:rsidR="009A36BA" w:rsidRPr="009A36BA">
          <w:rPr>
            <w:rStyle w:val="Hyperlink"/>
            <w:lang w:val="fr-FR"/>
          </w:rPr>
          <w:t>cuivre</w:t>
        </w:r>
      </w:hyperlink>
      <w:r w:rsidR="009A36BA" w:rsidRPr="0032190F">
        <w:rPr>
          <w:lang w:val="fr-FR"/>
        </w:rPr>
        <w:t xml:space="preserve"> </w:t>
      </w:r>
      <w:r w:rsidRPr="0032190F">
        <w:rPr>
          <w:lang w:val="fr-FR"/>
        </w:rPr>
        <w:t>(BIB 1324)</w:t>
      </w:r>
    </w:p>
    <w:p w14:paraId="6439E38F" w14:textId="77777777" w:rsidR="0089520F" w:rsidRPr="0032190F" w:rsidRDefault="0089520F" w:rsidP="00242C0F">
      <w:pPr>
        <w:rPr>
          <w:lang w:val="fr-FR"/>
        </w:rPr>
      </w:pPr>
    </w:p>
    <w:p w14:paraId="1BDBDA37" w14:textId="77777777" w:rsidR="00886048" w:rsidRPr="0032190F" w:rsidRDefault="00E0347F" w:rsidP="00426FF9">
      <w:pPr>
        <w:pStyle w:val="Heading1"/>
      </w:pPr>
      <w:bookmarkStart w:id="4486" w:name="Sit_Mozartstrasse"/>
      <w:r w:rsidRPr="0032190F">
        <w:t>ZURICH-</w:t>
      </w:r>
      <w:r w:rsidR="00886048" w:rsidRPr="0032190F">
        <w:t>MOZARTSTRASSE</w:t>
      </w:r>
      <w:r w:rsidR="00D34D8E" w:rsidRPr="0032190F">
        <w:t xml:space="preserve"> (Habitat)</w:t>
      </w:r>
    </w:p>
    <w:bookmarkEnd w:id="4486"/>
    <w:p w14:paraId="5C4F2DB8" w14:textId="77777777" w:rsidR="005A499C" w:rsidRPr="0032190F" w:rsidRDefault="005A499C" w:rsidP="00242C0F">
      <w:pPr>
        <w:rPr>
          <w:lang w:val="fr-FR"/>
        </w:rPr>
      </w:pPr>
    </w:p>
    <w:p w14:paraId="6499DF75" w14:textId="77777777" w:rsidR="005A499C" w:rsidRPr="0032190F" w:rsidRDefault="005A499C" w:rsidP="00242C0F">
      <w:pPr>
        <w:rPr>
          <w:lang w:val="fr-FR"/>
        </w:rPr>
      </w:pPr>
      <w:r w:rsidRPr="0032190F">
        <w:rPr>
          <w:lang w:val="fr-FR"/>
        </w:rPr>
        <w:t>Vases gynécomorphes [anthropomorphisme] (BIB Johanna Recchia-Quiniou in BIB 2126)</w:t>
      </w:r>
    </w:p>
    <w:p w14:paraId="7E1E6FC1" w14:textId="77777777" w:rsidR="00724060" w:rsidRPr="0032190F" w:rsidRDefault="00724060" w:rsidP="00242C0F">
      <w:pPr>
        <w:rPr>
          <w:lang w:val="fr-FR"/>
        </w:rPr>
      </w:pPr>
      <w:r w:rsidRPr="0032190F">
        <w:rPr>
          <w:lang w:val="fr-FR"/>
        </w:rPr>
        <w:t>Le site de Mozartstrasse (</w:t>
      </w:r>
      <w:r w:rsidR="0086722B" w:rsidRPr="0032190F">
        <w:rPr>
          <w:lang w:val="fr-FR"/>
        </w:rPr>
        <w:t xml:space="preserve">Zürich, </w:t>
      </w:r>
      <w:r w:rsidRPr="0032190F">
        <w:rPr>
          <w:lang w:val="fr-FR"/>
        </w:rPr>
        <w:t>ZH</w:t>
      </w:r>
      <w:r w:rsidR="00E0347F" w:rsidRPr="0032190F">
        <w:rPr>
          <w:lang w:val="fr-FR"/>
        </w:rPr>
        <w:t>, Suisse</w:t>
      </w:r>
      <w:r w:rsidRPr="0032190F">
        <w:rPr>
          <w:lang w:val="fr-FR"/>
        </w:rPr>
        <w:t>) montre comme stratigraphie</w:t>
      </w:r>
      <w:r w:rsidR="009875AE" w:rsidRPr="0032190F">
        <w:rPr>
          <w:lang w:val="fr-FR"/>
        </w:rPr>
        <w:t>, entre deux niveaux de craie lacustre</w:t>
      </w:r>
      <w:r w:rsidRPr="0032190F">
        <w:rPr>
          <w:lang w:val="fr-FR"/>
        </w:rPr>
        <w:t> :</w:t>
      </w:r>
    </w:p>
    <w:p w14:paraId="70B240A9" w14:textId="77777777" w:rsidR="00816A65" w:rsidRPr="0032190F" w:rsidRDefault="00724060" w:rsidP="00242C0F">
      <w:pPr>
        <w:jc w:val="both"/>
        <w:rPr>
          <w:lang w:val="fr-FR"/>
        </w:rPr>
      </w:pPr>
      <w:r w:rsidRPr="0032190F">
        <w:rPr>
          <w:lang w:val="fr-FR"/>
        </w:rPr>
        <w:tab/>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9"/>
        <w:gridCol w:w="5923"/>
      </w:tblGrid>
      <w:tr w:rsidR="006930F0" w:rsidRPr="00003070" w14:paraId="7089AD98" w14:textId="77777777">
        <w:trPr>
          <w:jc w:val="center"/>
        </w:trPr>
        <w:tc>
          <w:tcPr>
            <w:tcW w:w="0" w:type="auto"/>
            <w:vAlign w:val="center"/>
          </w:tcPr>
          <w:p w14:paraId="016795D9" w14:textId="77777777" w:rsidR="006930F0" w:rsidRDefault="006930F0" w:rsidP="00242C0F">
            <w:pPr>
              <w:jc w:val="center"/>
            </w:pPr>
            <w:r>
              <w:t>couche 4</w:t>
            </w:r>
          </w:p>
        </w:tc>
        <w:tc>
          <w:tcPr>
            <w:tcW w:w="5923" w:type="dxa"/>
            <w:vAlign w:val="center"/>
          </w:tcPr>
          <w:p w14:paraId="7DEC6272" w14:textId="6401FF95" w:rsidR="006930F0" w:rsidRPr="0032190F" w:rsidRDefault="006930F0" w:rsidP="00242C0F">
            <w:pPr>
              <w:jc w:val="center"/>
              <w:rPr>
                <w:lang w:val="fr-FR"/>
              </w:rPr>
            </w:pPr>
            <w:r w:rsidRPr="0032190F">
              <w:rPr>
                <w:lang w:val="fr-FR"/>
              </w:rPr>
              <w:t xml:space="preserve">montre clairement des analogies avec les armatures des sites attribués à </w:t>
            </w:r>
            <w:hyperlink r:id="rId11092" w:anchor="Cul_Horgen" w:history="1">
              <w:r w:rsidRPr="0032190F">
                <w:rPr>
                  <w:rStyle w:val="Hyperlink"/>
                  <w:lang w:val="fr-FR"/>
                </w:rPr>
                <w:t>Horgen</w:t>
              </w:r>
            </w:hyperlink>
            <w:r w:rsidRPr="0032190F">
              <w:rPr>
                <w:lang w:val="fr-FR"/>
              </w:rPr>
              <w:t xml:space="preserve"> notamment </w:t>
            </w:r>
            <w:r w:rsidRPr="0032190F">
              <w:rPr>
                <w:lang w:val="fr-FR"/>
              </w:rPr>
              <w:tab/>
              <w:t>dans la production de lames à retouche proximo-distale</w:t>
            </w:r>
          </w:p>
        </w:tc>
      </w:tr>
      <w:tr w:rsidR="006930F0" w:rsidRPr="00003070" w14:paraId="3E9D3752" w14:textId="77777777">
        <w:trPr>
          <w:jc w:val="center"/>
        </w:trPr>
        <w:tc>
          <w:tcPr>
            <w:tcW w:w="0" w:type="auto"/>
            <w:vAlign w:val="center"/>
          </w:tcPr>
          <w:p w14:paraId="6CD58119" w14:textId="77777777" w:rsidR="006930F0" w:rsidRDefault="006930F0" w:rsidP="00242C0F">
            <w:pPr>
              <w:jc w:val="center"/>
            </w:pPr>
            <w:r>
              <w:t>couches 5-6</w:t>
            </w:r>
          </w:p>
        </w:tc>
        <w:tc>
          <w:tcPr>
            <w:tcW w:w="5923" w:type="dxa"/>
            <w:vAlign w:val="center"/>
          </w:tcPr>
          <w:p w14:paraId="55C6970A" w14:textId="16B66651" w:rsidR="006930F0" w:rsidRPr="0032190F" w:rsidRDefault="006930F0" w:rsidP="00242C0F">
            <w:pPr>
              <w:jc w:val="center"/>
              <w:rPr>
                <w:lang w:val="fr-FR"/>
              </w:rPr>
            </w:pPr>
            <w:r w:rsidRPr="0032190F">
              <w:rPr>
                <w:lang w:val="fr-FR"/>
              </w:rPr>
              <w:t xml:space="preserve">avec couches 4d-f de </w:t>
            </w:r>
            <w:hyperlink r:id="rId11093" w:anchor="Sit_Kleiner_Hafner" w:history="1">
              <w:r w:rsidRPr="0032190F">
                <w:rPr>
                  <w:rStyle w:val="Hyperlink"/>
                  <w:lang w:val="fr-FR"/>
                </w:rPr>
                <w:t>Kleiner Hafner</w:t>
              </w:r>
            </w:hyperlink>
            <w:r w:rsidRPr="0032190F">
              <w:rPr>
                <w:lang w:val="fr-FR"/>
              </w:rPr>
              <w:t xml:space="preserve"> elles montrent le refl</w:t>
            </w:r>
            <w:r w:rsidR="00E0347F" w:rsidRPr="0032190F">
              <w:rPr>
                <w:lang w:val="fr-FR"/>
              </w:rPr>
              <w:t xml:space="preserve">ux des influences méridionales </w:t>
            </w:r>
            <w:r w:rsidRPr="0032190F">
              <w:rPr>
                <w:lang w:val="fr-FR"/>
              </w:rPr>
              <w:t>pourtant présentes dans une phase plus reculée du Proto-</w:t>
            </w:r>
            <w:hyperlink r:id="rId11094" w:anchor="Cul_Cortaillod" w:history="1">
              <w:r w:rsidRPr="0032190F">
                <w:rPr>
                  <w:rStyle w:val="Hyperlink"/>
                  <w:lang w:val="fr-FR"/>
                </w:rPr>
                <w:t>Cortaillod</w:t>
              </w:r>
            </w:hyperlink>
          </w:p>
        </w:tc>
      </w:tr>
    </w:tbl>
    <w:p w14:paraId="306012B7" w14:textId="77777777" w:rsidR="006930F0" w:rsidRDefault="006930F0" w:rsidP="00242C0F">
      <w:r>
        <w:t>(BIB 812 p. 181-184)</w:t>
      </w:r>
    </w:p>
    <w:p w14:paraId="70BACCB8" w14:textId="77777777" w:rsidR="006930F0" w:rsidRDefault="006930F0" w:rsidP="00242C0F"/>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528"/>
      </w:tblGrid>
      <w:tr w:rsidR="00234969" w:rsidRPr="00DB5974" w14:paraId="69E01335" w14:textId="77777777">
        <w:trPr>
          <w:jc w:val="center"/>
        </w:trPr>
        <w:tc>
          <w:tcPr>
            <w:tcW w:w="0" w:type="auto"/>
          </w:tcPr>
          <w:p w14:paraId="494CB1AB" w14:textId="77777777" w:rsidR="00E0347F" w:rsidRPr="00DB5974" w:rsidRDefault="00234969" w:rsidP="00242C0F">
            <w:pPr>
              <w:rPr>
                <w:sz w:val="20"/>
                <w:szCs w:val="20"/>
                <w:lang w:val="en-GB"/>
              </w:rPr>
            </w:pPr>
            <w:r w:rsidRPr="00DB5974">
              <w:rPr>
                <w:sz w:val="20"/>
                <w:szCs w:val="20"/>
                <w:lang w:val="en-GB"/>
              </w:rPr>
              <w:t>Zürich - Mozartstrasse, Sch. 2 (+2A)</w:t>
            </w:r>
            <w:r w:rsidRPr="00DB5974">
              <w:rPr>
                <w:sz w:val="20"/>
                <w:szCs w:val="20"/>
                <w:lang w:val="en-GB"/>
              </w:rPr>
              <w:tab/>
              <w:t>ZH</w:t>
            </w:r>
            <w:r w:rsidRPr="00DB5974">
              <w:rPr>
                <w:sz w:val="20"/>
                <w:szCs w:val="20"/>
                <w:lang w:val="en-GB"/>
              </w:rPr>
              <w:tab/>
              <w:t>Ufersiedlung</w:t>
            </w:r>
            <w:r w:rsidRPr="00DB5974">
              <w:rPr>
                <w:sz w:val="20"/>
                <w:szCs w:val="20"/>
                <w:lang w:val="en-GB"/>
              </w:rPr>
              <w:tab/>
              <w:t>2750-2400</w:t>
            </w:r>
            <w:r w:rsidRPr="00DB5974">
              <w:rPr>
                <w:sz w:val="20"/>
                <w:szCs w:val="20"/>
                <w:lang w:val="en-GB"/>
              </w:rPr>
              <w:tab/>
              <w:t xml:space="preserve">Schnurkeramik </w:t>
            </w:r>
          </w:p>
          <w:p w14:paraId="1E48CCA8" w14:textId="77777777" w:rsidR="00234969" w:rsidRPr="00DB5974" w:rsidRDefault="00234969" w:rsidP="00242C0F">
            <w:pPr>
              <w:rPr>
                <w:sz w:val="20"/>
                <w:szCs w:val="20"/>
              </w:rPr>
            </w:pPr>
            <w:r w:rsidRPr="00DB5974">
              <w:rPr>
                <w:sz w:val="20"/>
                <w:szCs w:val="20"/>
              </w:rPr>
              <w:t>Gross et al. 1987; Gross et al. 1992; Gross-Klee 1997</w:t>
            </w:r>
          </w:p>
        </w:tc>
      </w:tr>
      <w:tr w:rsidR="00234969" w:rsidRPr="00DB5974" w14:paraId="48731DD1" w14:textId="77777777">
        <w:trPr>
          <w:jc w:val="center"/>
        </w:trPr>
        <w:tc>
          <w:tcPr>
            <w:tcW w:w="0" w:type="auto"/>
          </w:tcPr>
          <w:p w14:paraId="544DD1B6" w14:textId="77777777" w:rsidR="00234969" w:rsidRPr="00DB5974" w:rsidRDefault="00234969" w:rsidP="00242C0F">
            <w:pPr>
              <w:rPr>
                <w:sz w:val="20"/>
                <w:szCs w:val="20"/>
              </w:rPr>
            </w:pPr>
          </w:p>
        </w:tc>
      </w:tr>
      <w:tr w:rsidR="00234969" w:rsidRPr="00DB5974" w14:paraId="328D6203" w14:textId="77777777">
        <w:trPr>
          <w:jc w:val="center"/>
        </w:trPr>
        <w:tc>
          <w:tcPr>
            <w:tcW w:w="0" w:type="auto"/>
          </w:tcPr>
          <w:p w14:paraId="034BA795" w14:textId="77777777" w:rsidR="00E0347F" w:rsidRPr="00DB5974" w:rsidRDefault="00234969" w:rsidP="00242C0F">
            <w:pPr>
              <w:rPr>
                <w:sz w:val="20"/>
                <w:szCs w:val="20"/>
                <w:lang w:val="en-GB"/>
              </w:rPr>
            </w:pPr>
            <w:r w:rsidRPr="00DB5974">
              <w:rPr>
                <w:sz w:val="20"/>
                <w:szCs w:val="20"/>
                <w:lang w:val="en-GB"/>
              </w:rPr>
              <w:t>Zürich - Mozartstrasse, Sch. 3 (+2B)</w:t>
            </w:r>
            <w:r w:rsidRPr="00DB5974">
              <w:rPr>
                <w:sz w:val="20"/>
                <w:szCs w:val="20"/>
                <w:lang w:val="en-GB"/>
              </w:rPr>
              <w:tab/>
              <w:t>ZH</w:t>
            </w:r>
            <w:r w:rsidRPr="00DB5974">
              <w:rPr>
                <w:sz w:val="20"/>
                <w:szCs w:val="20"/>
                <w:lang w:val="en-GB"/>
              </w:rPr>
              <w:tab/>
              <w:t>Ufersiedlung</w:t>
            </w:r>
            <w:r w:rsidRPr="00DB5974">
              <w:rPr>
                <w:sz w:val="20"/>
                <w:szCs w:val="20"/>
                <w:lang w:val="en-GB"/>
              </w:rPr>
              <w:tab/>
              <w:t>3000-2750</w:t>
            </w:r>
            <w:r w:rsidRPr="00DB5974">
              <w:rPr>
                <w:sz w:val="20"/>
                <w:szCs w:val="20"/>
                <w:lang w:val="en-GB"/>
              </w:rPr>
              <w:tab/>
              <w:t xml:space="preserve">Horgen </w:t>
            </w:r>
          </w:p>
          <w:p w14:paraId="0868ABA4" w14:textId="77777777" w:rsidR="00234969" w:rsidRPr="00DB5974" w:rsidRDefault="00234969" w:rsidP="00242C0F">
            <w:pPr>
              <w:rPr>
                <w:sz w:val="20"/>
                <w:szCs w:val="20"/>
              </w:rPr>
            </w:pPr>
            <w:r w:rsidRPr="00DB5974">
              <w:rPr>
                <w:sz w:val="20"/>
                <w:szCs w:val="20"/>
              </w:rPr>
              <w:t>Gross et al. 1987; Gross et al. 1992; Gross-Klee 1997</w:t>
            </w:r>
          </w:p>
        </w:tc>
      </w:tr>
      <w:tr w:rsidR="00234969" w:rsidRPr="00DB5974" w14:paraId="163BCA18" w14:textId="77777777">
        <w:trPr>
          <w:jc w:val="center"/>
        </w:trPr>
        <w:tc>
          <w:tcPr>
            <w:tcW w:w="0" w:type="auto"/>
          </w:tcPr>
          <w:p w14:paraId="74F5D6BB" w14:textId="77777777" w:rsidR="00234969" w:rsidRPr="00DB5974" w:rsidRDefault="00234969" w:rsidP="00242C0F">
            <w:pPr>
              <w:rPr>
                <w:sz w:val="20"/>
                <w:szCs w:val="20"/>
              </w:rPr>
            </w:pPr>
          </w:p>
        </w:tc>
      </w:tr>
      <w:tr w:rsidR="00234969" w:rsidRPr="00DB5974" w14:paraId="2F08EF3E" w14:textId="77777777">
        <w:trPr>
          <w:jc w:val="center"/>
        </w:trPr>
        <w:tc>
          <w:tcPr>
            <w:tcW w:w="0" w:type="auto"/>
          </w:tcPr>
          <w:p w14:paraId="0EC4CA39" w14:textId="77777777" w:rsidR="00E0347F" w:rsidRPr="00DB5974" w:rsidRDefault="00234969" w:rsidP="00242C0F">
            <w:pPr>
              <w:rPr>
                <w:sz w:val="20"/>
                <w:szCs w:val="20"/>
                <w:lang w:val="en-GB"/>
              </w:rPr>
            </w:pPr>
            <w:r w:rsidRPr="00DB5974">
              <w:rPr>
                <w:sz w:val="20"/>
                <w:szCs w:val="20"/>
                <w:lang w:val="en-GB"/>
              </w:rPr>
              <w:t>Zürich - Mozartstrasse, Sch. 4</w:t>
            </w:r>
            <w:r w:rsidRPr="00DB5974">
              <w:rPr>
                <w:sz w:val="20"/>
                <w:szCs w:val="20"/>
                <w:lang w:val="en-GB"/>
              </w:rPr>
              <w:tab/>
              <w:t>ZH</w:t>
            </w:r>
            <w:r w:rsidRPr="00DB5974">
              <w:rPr>
                <w:sz w:val="20"/>
                <w:szCs w:val="20"/>
                <w:lang w:val="en-GB"/>
              </w:rPr>
              <w:tab/>
              <w:t>Ufersiedlung</w:t>
            </w:r>
            <w:r w:rsidRPr="00DB5974">
              <w:rPr>
                <w:sz w:val="20"/>
                <w:szCs w:val="20"/>
                <w:lang w:val="en-GB"/>
              </w:rPr>
              <w:tab/>
              <w:t>3750-3625</w:t>
            </w:r>
            <w:r w:rsidRPr="00DB5974">
              <w:rPr>
                <w:sz w:val="20"/>
                <w:szCs w:val="20"/>
                <w:lang w:val="en-GB"/>
              </w:rPr>
              <w:tab/>
              <w:t xml:space="preserve">Zürich-Seefeld </w:t>
            </w:r>
          </w:p>
          <w:p w14:paraId="2E8E9578" w14:textId="77777777" w:rsidR="00234969" w:rsidRPr="00DB5974" w:rsidRDefault="00234969" w:rsidP="00242C0F">
            <w:pPr>
              <w:rPr>
                <w:sz w:val="20"/>
                <w:szCs w:val="20"/>
              </w:rPr>
            </w:pPr>
            <w:r w:rsidRPr="00DB5974">
              <w:rPr>
                <w:sz w:val="20"/>
                <w:szCs w:val="20"/>
              </w:rPr>
              <w:t>Gross et al. 1987; Gross et al. 1992; Gross-Klee 1997</w:t>
            </w:r>
          </w:p>
        </w:tc>
      </w:tr>
      <w:tr w:rsidR="00234969" w:rsidRPr="00DB5974" w14:paraId="0F374787" w14:textId="77777777">
        <w:trPr>
          <w:jc w:val="center"/>
        </w:trPr>
        <w:tc>
          <w:tcPr>
            <w:tcW w:w="0" w:type="auto"/>
          </w:tcPr>
          <w:p w14:paraId="04CEDE6A" w14:textId="77777777" w:rsidR="00234969" w:rsidRPr="00DB5974" w:rsidRDefault="00234969" w:rsidP="00242C0F">
            <w:pPr>
              <w:rPr>
                <w:sz w:val="20"/>
                <w:szCs w:val="20"/>
              </w:rPr>
            </w:pPr>
          </w:p>
        </w:tc>
      </w:tr>
      <w:tr w:rsidR="00234969" w:rsidRPr="00DB5974" w14:paraId="05BA86C0" w14:textId="77777777">
        <w:trPr>
          <w:jc w:val="center"/>
        </w:trPr>
        <w:tc>
          <w:tcPr>
            <w:tcW w:w="0" w:type="auto"/>
          </w:tcPr>
          <w:p w14:paraId="56BFB04D" w14:textId="77777777" w:rsidR="00E0347F" w:rsidRPr="001323AC" w:rsidRDefault="00234969" w:rsidP="00242C0F">
            <w:r w:rsidRPr="001323AC">
              <w:rPr>
                <w:sz w:val="20"/>
                <w:szCs w:val="20"/>
              </w:rPr>
              <w:t>Zürich - Mozartstrasse, Sch. 6-5</w:t>
            </w:r>
            <w:r w:rsidRPr="001323AC">
              <w:rPr>
                <w:sz w:val="20"/>
                <w:szCs w:val="20"/>
              </w:rPr>
              <w:tab/>
              <w:t>ZH</w:t>
            </w:r>
            <w:r w:rsidRPr="001323AC">
              <w:rPr>
                <w:sz w:val="20"/>
                <w:szCs w:val="20"/>
              </w:rPr>
              <w:tab/>
              <w:t>Ufersiedlung</w:t>
            </w:r>
            <w:r w:rsidRPr="001323AC">
              <w:rPr>
                <w:sz w:val="20"/>
                <w:szCs w:val="20"/>
              </w:rPr>
              <w:tab/>
              <w:t>4000-3750</w:t>
            </w:r>
            <w:r w:rsidRPr="001323AC">
              <w:rPr>
                <w:sz w:val="20"/>
                <w:szCs w:val="20"/>
              </w:rPr>
              <w:tab/>
              <w:t>Zürich-Hafner</w:t>
            </w:r>
          </w:p>
          <w:p w14:paraId="12DB64E6" w14:textId="77777777" w:rsidR="00234969" w:rsidRPr="00DB5974" w:rsidRDefault="00234969" w:rsidP="00242C0F">
            <w:pPr>
              <w:rPr>
                <w:sz w:val="20"/>
                <w:szCs w:val="20"/>
              </w:rPr>
            </w:pPr>
            <w:r w:rsidRPr="00DB5974">
              <w:rPr>
                <w:sz w:val="20"/>
                <w:szCs w:val="20"/>
              </w:rPr>
              <w:t>Gross et al. 1987; Gross et al. 1992; Gross-Klee 1997</w:t>
            </w:r>
          </w:p>
        </w:tc>
      </w:tr>
    </w:tbl>
    <w:p w14:paraId="5FD03A42" w14:textId="77777777" w:rsidR="00234969" w:rsidRDefault="00234969" w:rsidP="00242C0F">
      <w:r>
        <w:t>(BIB 1263)</w:t>
      </w:r>
    </w:p>
    <w:p w14:paraId="5257CCE5" w14:textId="77777777" w:rsidR="00234969" w:rsidRDefault="00234969" w:rsidP="00242C0F"/>
    <w:p w14:paraId="0D5C3BA5" w14:textId="77777777" w:rsidR="009875AE" w:rsidRPr="0032190F" w:rsidRDefault="009875AE" w:rsidP="00242C0F">
      <w:pPr>
        <w:rPr>
          <w:lang w:val="fr-FR"/>
        </w:rPr>
      </w:pPr>
      <w:r w:rsidRPr="0032190F">
        <w:rPr>
          <w:lang w:val="fr-FR"/>
        </w:rPr>
        <w:t>Dans les niveaux Bronze ancien, un plancher en bois est daté de 1640 aec (BIB 1646).</w:t>
      </w:r>
    </w:p>
    <w:p w14:paraId="2668E33D" w14:textId="77777777" w:rsidR="009875AE" w:rsidRPr="0032190F" w:rsidRDefault="009875AE" w:rsidP="00242C0F">
      <w:pPr>
        <w:rPr>
          <w:lang w:val="fr-FR"/>
        </w:rPr>
      </w:pPr>
    </w:p>
    <w:p w14:paraId="20E25AC7" w14:textId="77777777" w:rsidR="00EC2C7B" w:rsidRPr="0032190F" w:rsidRDefault="00EC2C7B" w:rsidP="00242C0F">
      <w:pPr>
        <w:pStyle w:val="Heading2"/>
      </w:pPr>
      <w:r w:rsidRPr="0032190F">
        <w:t>Couche 2</w:t>
      </w:r>
    </w:p>
    <w:p w14:paraId="26C13FF0" w14:textId="77777777" w:rsidR="00EC2C7B" w:rsidRPr="0032190F" w:rsidRDefault="00EC2C7B" w:rsidP="00242C0F">
      <w:pPr>
        <w:rPr>
          <w:lang w:val="fr-FR"/>
        </w:rPr>
      </w:pPr>
    </w:p>
    <w:p w14:paraId="5EBEA424" w14:textId="494BE6B5" w:rsidR="00886048" w:rsidRPr="0032190F" w:rsidRDefault="00D34D8E" w:rsidP="00242C0F">
      <w:pPr>
        <w:jc w:val="both"/>
        <w:rPr>
          <w:lang w:val="fr-FR"/>
        </w:rPr>
      </w:pPr>
      <w:r w:rsidRPr="0032190F">
        <w:rPr>
          <w:lang w:val="fr-FR"/>
        </w:rPr>
        <w:t>A</w:t>
      </w:r>
      <w:r w:rsidR="00886048" w:rsidRPr="0032190F">
        <w:rPr>
          <w:lang w:val="fr-FR"/>
        </w:rPr>
        <w:t xml:space="preserve"> un niveau </w:t>
      </w:r>
      <w:hyperlink r:id="rId11095" w:anchor="Cul_Cordée" w:history="1">
        <w:r w:rsidR="00886048" w:rsidRPr="0032190F">
          <w:rPr>
            <w:rStyle w:val="Hyperlink"/>
            <w:lang w:val="fr-FR"/>
          </w:rPr>
          <w:t>Cordé</w:t>
        </w:r>
      </w:hyperlink>
      <w:r w:rsidR="00507546" w:rsidRPr="0032190F">
        <w:rPr>
          <w:lang w:val="fr-FR"/>
        </w:rPr>
        <w:t xml:space="preserve">(sch. 2 et 2A) </w:t>
      </w:r>
      <w:r w:rsidRPr="0032190F">
        <w:rPr>
          <w:lang w:val="fr-FR"/>
        </w:rPr>
        <w:t xml:space="preserve">daté </w:t>
      </w:r>
      <w:r w:rsidR="006930F0" w:rsidRPr="0032190F">
        <w:rPr>
          <w:lang w:val="fr-FR"/>
        </w:rPr>
        <w:t xml:space="preserve">dendrochronologiquement </w:t>
      </w:r>
      <w:r w:rsidRPr="0032190F">
        <w:rPr>
          <w:lang w:val="fr-FR"/>
        </w:rPr>
        <w:t xml:space="preserve">de 2625-2568 av. J.-C. On </w:t>
      </w:r>
      <w:r w:rsidR="00886048" w:rsidRPr="0032190F">
        <w:rPr>
          <w:lang w:val="fr-FR"/>
        </w:rPr>
        <w:t xml:space="preserve">y trouve que 5 poignards sur un total de 372 outils, dont aucun du </w:t>
      </w:r>
      <w:hyperlink r:id="rId11096" w:anchor="Sit_Grand_Pressigny" w:history="1">
        <w:r w:rsidR="00886048" w:rsidRPr="0032190F">
          <w:rPr>
            <w:rStyle w:val="Hyperlink"/>
            <w:lang w:val="fr-FR"/>
          </w:rPr>
          <w:t>Grand-Pressigny</w:t>
        </w:r>
      </w:hyperlink>
      <w:r w:rsidR="00886048" w:rsidRPr="0032190F">
        <w:rPr>
          <w:lang w:val="fr-FR"/>
        </w:rPr>
        <w:t xml:space="preserve"> (BIB 827 p. 46)</w:t>
      </w:r>
      <w:r w:rsidRPr="0032190F">
        <w:rPr>
          <w:lang w:val="fr-FR"/>
        </w:rPr>
        <w:t xml:space="preserve">.Le specimen à retouches bifaciales est un modèle issu du </w:t>
      </w:r>
      <w:hyperlink r:id="rId11097" w:anchor="Cul_Remedello" w:history="1">
        <w:r w:rsidRPr="0032190F">
          <w:rPr>
            <w:rStyle w:val="Hyperlink"/>
            <w:lang w:val="fr-FR"/>
          </w:rPr>
          <w:t>Remedello 2</w:t>
        </w:r>
      </w:hyperlink>
      <w:r w:rsidR="006930F0" w:rsidRPr="0032190F">
        <w:rPr>
          <w:lang w:val="fr-FR"/>
        </w:rPr>
        <w:t xml:space="preserve"> (BIB 812 p. 190) en silex probable du Monti Lessini a été retrouvé dans la couche Cordé (BIB 811 p. 529)</w:t>
      </w:r>
    </w:p>
    <w:p w14:paraId="52ABDDA2" w14:textId="77777777" w:rsidR="00EC2C7B" w:rsidRPr="0032190F" w:rsidRDefault="00EC2C7B" w:rsidP="00242C0F">
      <w:pPr>
        <w:jc w:val="both"/>
        <w:rPr>
          <w:lang w:val="fr-FR"/>
        </w:rPr>
      </w:pPr>
    </w:p>
    <w:p w14:paraId="2662608D" w14:textId="77777777" w:rsidR="00EC2C7B" w:rsidRPr="0032190F" w:rsidRDefault="00EC2C7B" w:rsidP="00242C0F">
      <w:pPr>
        <w:jc w:val="both"/>
        <w:rPr>
          <w:lang w:val="fr-FR"/>
        </w:rPr>
      </w:pPr>
      <w:r w:rsidRPr="0032190F">
        <w:rPr>
          <w:lang w:val="fr-FR"/>
        </w:rPr>
        <w:t>Cette couche a en outre livré des armatures de flèches à base concave (BIB 1324 planche 8)</w:t>
      </w:r>
    </w:p>
    <w:p w14:paraId="271ECCC1" w14:textId="77777777" w:rsidR="00A10CFE" w:rsidRPr="0032190F" w:rsidRDefault="00A10CFE" w:rsidP="00242C0F">
      <w:pPr>
        <w:jc w:val="both"/>
        <w:rPr>
          <w:lang w:val="fr-FR"/>
        </w:rPr>
      </w:pPr>
    </w:p>
    <w:p w14:paraId="63A1BF2F" w14:textId="77777777" w:rsidR="00A10CFE" w:rsidRPr="0032190F" w:rsidRDefault="00A10CFE" w:rsidP="00426FF9">
      <w:pPr>
        <w:pStyle w:val="Heading1"/>
      </w:pPr>
      <w:bookmarkStart w:id="4487" w:name="Sit_Zurich_Akad_Seehofstrasse"/>
      <w:r w:rsidRPr="0032190F">
        <w:t>ZURICH</w:t>
      </w:r>
      <w:r w:rsidR="001C08AF" w:rsidRPr="0032190F">
        <w:t>-</w:t>
      </w:r>
      <w:r w:rsidRPr="0032190F">
        <w:t>AKAD</w:t>
      </w:r>
      <w:r w:rsidR="001C08AF" w:rsidRPr="0032190F">
        <w:t>-</w:t>
      </w:r>
      <w:r w:rsidRPr="0032190F">
        <w:t>SEEHOFSTRASSE (Site de)</w:t>
      </w:r>
    </w:p>
    <w:bookmarkEnd w:id="4487"/>
    <w:p w14:paraId="4F305B52" w14:textId="77777777" w:rsidR="00A10CFE" w:rsidRPr="0032190F" w:rsidRDefault="00A10CFE" w:rsidP="00242C0F">
      <w:pPr>
        <w:rPr>
          <w:lang w:val="fr-FR"/>
        </w:rPr>
      </w:pPr>
    </w:p>
    <w:p w14:paraId="0D2C2C30" w14:textId="3B879FDA" w:rsidR="00A10CFE" w:rsidRPr="0032190F" w:rsidRDefault="00A10CFE" w:rsidP="00242C0F">
      <w:pPr>
        <w:jc w:val="both"/>
        <w:rPr>
          <w:lang w:val="fr-FR"/>
        </w:rPr>
      </w:pPr>
      <w:r w:rsidRPr="0032190F">
        <w:rPr>
          <w:lang w:val="fr-FR"/>
        </w:rPr>
        <w:t xml:space="preserve">Une roue découverte dans </w:t>
      </w:r>
      <w:r w:rsidR="00234969" w:rsidRPr="0032190F">
        <w:rPr>
          <w:lang w:val="fr-FR"/>
        </w:rPr>
        <w:t>l</w:t>
      </w:r>
      <w:r w:rsidRPr="0032190F">
        <w:rPr>
          <w:lang w:val="fr-FR"/>
        </w:rPr>
        <w:t xml:space="preserve">e site </w:t>
      </w:r>
      <w:r w:rsidR="00234969" w:rsidRPr="0032190F">
        <w:rPr>
          <w:lang w:val="fr-FR"/>
        </w:rPr>
        <w:t xml:space="preserve">de Zurich-AKAD-Seehofstrasse </w:t>
      </w:r>
      <w:r w:rsidRPr="0032190F">
        <w:rPr>
          <w:lang w:val="fr-FR"/>
        </w:rPr>
        <w:t>a été datée du 32</w:t>
      </w:r>
      <w:r w:rsidRPr="0032190F">
        <w:rPr>
          <w:vertAlign w:val="superscript"/>
          <w:lang w:val="fr-FR"/>
        </w:rPr>
        <w:t>e</w:t>
      </w:r>
      <w:r w:rsidRPr="0032190F">
        <w:rPr>
          <w:lang w:val="fr-FR"/>
        </w:rPr>
        <w:t xml:space="preserve"> siècle (BIB 418 p. 141) </w:t>
      </w:r>
      <w:hyperlink r:id="rId11098" w:anchor="Cul_Neo_Final" w:history="1">
        <w:r w:rsidRPr="0032190F">
          <w:rPr>
            <w:rStyle w:val="Hyperlink"/>
            <w:lang w:val="fr-FR"/>
          </w:rPr>
          <w:t>Néolithique final</w:t>
        </w:r>
      </w:hyperlink>
      <w:r w:rsidR="008900C1" w:rsidRPr="0032190F">
        <w:rPr>
          <w:lang w:val="fr-FR"/>
        </w:rPr>
        <w:t xml:space="preserve"> (SS BIB)</w:t>
      </w:r>
      <w:r w:rsidRPr="0032190F">
        <w:rPr>
          <w:lang w:val="fr-FR"/>
        </w:rPr>
        <w:t xml:space="preserve">. Découverte en contexte </w:t>
      </w:r>
      <w:hyperlink r:id="rId11099" w:anchor="Cul_Horgen" w:history="1">
        <w:r w:rsidRPr="0032190F">
          <w:rPr>
            <w:rStyle w:val="Hyperlink"/>
            <w:lang w:val="fr-FR"/>
          </w:rPr>
          <w:t>Horgen</w:t>
        </w:r>
      </w:hyperlink>
      <w:r w:rsidRPr="0032190F">
        <w:rPr>
          <w:lang w:val="fr-FR"/>
        </w:rPr>
        <w:t xml:space="preserve">, avec la roue </w:t>
      </w:r>
      <w:r w:rsidR="005B0EC6" w:rsidRPr="0032190F">
        <w:rPr>
          <w:lang w:val="fr-FR"/>
        </w:rPr>
        <w:t xml:space="preserve">pleine </w:t>
      </w:r>
      <w:r w:rsidRPr="0032190F">
        <w:rPr>
          <w:lang w:val="fr-FR"/>
        </w:rPr>
        <w:t xml:space="preserve">de </w:t>
      </w:r>
      <w:hyperlink r:id="rId11100" w:anchor="Sit_Seekirch_Stockwiesen" w:history="1">
        <w:r w:rsidRPr="0032190F">
          <w:rPr>
            <w:rStyle w:val="Hyperlink"/>
            <w:lang w:val="fr-FR"/>
          </w:rPr>
          <w:t>Seekirch/Stockwiesen</w:t>
        </w:r>
      </w:hyperlink>
      <w:r w:rsidRPr="0032190F">
        <w:rPr>
          <w:lang w:val="fr-FR"/>
        </w:rPr>
        <w:t>, elle illustre les premiers chariots ou chars (BIB 466 p. 173)</w:t>
      </w:r>
    </w:p>
    <w:p w14:paraId="72A7E748" w14:textId="77777777" w:rsidR="00A10CFE" w:rsidRPr="0032190F" w:rsidRDefault="00A10CFE" w:rsidP="00242C0F">
      <w:pPr>
        <w:jc w:val="both"/>
        <w:rPr>
          <w:lang w:val="fr-FR"/>
        </w:rPr>
      </w:pPr>
    </w:p>
    <w:p w14:paraId="2E6097B0" w14:textId="77777777" w:rsidR="007C773A" w:rsidRPr="0032190F" w:rsidRDefault="001C08AF" w:rsidP="00426FF9">
      <w:pPr>
        <w:pStyle w:val="Heading1"/>
      </w:pPr>
      <w:bookmarkStart w:id="4488" w:name="Sit_Kleiner_Hafner"/>
      <w:r w:rsidRPr="0032190F">
        <w:t>ZURICH-</w:t>
      </w:r>
      <w:r w:rsidR="007C773A" w:rsidRPr="0032190F">
        <w:t>KLEINER HAFNER</w:t>
      </w:r>
    </w:p>
    <w:bookmarkEnd w:id="4488"/>
    <w:p w14:paraId="4AA80F62" w14:textId="77777777" w:rsidR="007C773A" w:rsidRPr="0032190F" w:rsidRDefault="007C773A" w:rsidP="00242C0F">
      <w:pPr>
        <w:rPr>
          <w:lang w:val="fr-FR"/>
        </w:rPr>
      </w:pPr>
    </w:p>
    <w:p w14:paraId="2C62F147" w14:textId="77777777" w:rsidR="007C773A" w:rsidRPr="0032190F" w:rsidRDefault="007C773A" w:rsidP="00242C0F">
      <w:pPr>
        <w:rPr>
          <w:lang w:val="fr-FR"/>
        </w:rPr>
      </w:pPr>
      <w:r w:rsidRPr="0032190F">
        <w:rPr>
          <w:lang w:val="fr-FR"/>
        </w:rPr>
        <w:t>Dans la baie du lac de Zurich</w:t>
      </w:r>
      <w:r w:rsidR="00CD336E" w:rsidRPr="0032190F">
        <w:rPr>
          <w:lang w:val="fr-FR"/>
        </w:rPr>
        <w:t xml:space="preserve"> (</w:t>
      </w:r>
      <w:smartTag w:uri="urn:schemas-microsoft-com:office:smarttags" w:element="metricconverter">
        <w:smartTagPr>
          <w:attr w:name="ProductID" w:val="402 m"/>
        </w:smartTagPr>
        <w:r w:rsidR="00CD336E" w:rsidRPr="0032190F">
          <w:rPr>
            <w:lang w:val="fr-FR"/>
          </w:rPr>
          <w:t>402 m</w:t>
        </w:r>
      </w:smartTag>
      <w:r w:rsidR="00CD336E" w:rsidRPr="0032190F">
        <w:rPr>
          <w:lang w:val="fr-FR"/>
        </w:rPr>
        <w:t>.s.n.m.)</w:t>
      </w:r>
      <w:r w:rsidRPr="0032190F">
        <w:rPr>
          <w:lang w:val="fr-FR"/>
        </w:rPr>
        <w:t>, en Suisse orientale, le site de Kleiner Hafner montre en stratigraphie :</w:t>
      </w:r>
    </w:p>
    <w:p w14:paraId="6ACEFFFD" w14:textId="271247C3" w:rsidR="007C773A" w:rsidRPr="0032190F" w:rsidRDefault="007C773A" w:rsidP="00242C0F">
      <w:pPr>
        <w:rPr>
          <w:lang w:val="fr-FR"/>
        </w:rPr>
      </w:pPr>
      <w:r w:rsidRPr="0032190F">
        <w:rPr>
          <w:lang w:val="fr-FR"/>
        </w:rPr>
        <w:tab/>
        <w:t>-couche 5 : premières industries lithiques de Suisse, Proto-</w:t>
      </w:r>
      <w:hyperlink r:id="rId11101" w:anchor="Cul_Cortaillod" w:history="1">
        <w:r w:rsidRPr="0032190F">
          <w:rPr>
            <w:rStyle w:val="Hyperlink"/>
            <w:lang w:val="fr-FR"/>
          </w:rPr>
          <w:t>Cortaillod</w:t>
        </w:r>
      </w:hyperlink>
      <w:r w:rsidRPr="0032190F">
        <w:rPr>
          <w:lang w:val="fr-FR"/>
        </w:rPr>
        <w:t xml:space="preserve"> (4450-4250 av.)</w:t>
      </w:r>
    </w:p>
    <w:p w14:paraId="223F8CE4" w14:textId="77777777" w:rsidR="007C773A" w:rsidRPr="0032190F" w:rsidRDefault="007C773A" w:rsidP="00242C0F">
      <w:pPr>
        <w:rPr>
          <w:lang w:val="fr-FR"/>
        </w:rPr>
      </w:pPr>
      <w:r w:rsidRPr="0032190F">
        <w:rPr>
          <w:lang w:val="fr-FR"/>
        </w:rPr>
        <w:lastRenderedPageBreak/>
        <w:tab/>
        <w:t xml:space="preserve">-couche 4a-c : approvisionnement local en silex et quelques éléments d’influence </w:t>
      </w:r>
      <w:r w:rsidRPr="0032190F">
        <w:rPr>
          <w:lang w:val="fr-FR"/>
        </w:rPr>
        <w:tab/>
        <w:t>méridionale (lamelles retouchées) // Suisse occidentale</w:t>
      </w:r>
    </w:p>
    <w:p w14:paraId="7B0CC397" w14:textId="5D701151" w:rsidR="007C773A" w:rsidRPr="0032190F" w:rsidRDefault="007C773A" w:rsidP="00242C0F">
      <w:pPr>
        <w:rPr>
          <w:lang w:val="fr-FR"/>
        </w:rPr>
      </w:pPr>
      <w:r w:rsidRPr="0032190F">
        <w:rPr>
          <w:lang w:val="fr-FR"/>
        </w:rPr>
        <w:tab/>
        <w:t xml:space="preserve">-couche 4d-f : absence d’influences méridionales, comme pour les couches contemporaines </w:t>
      </w:r>
      <w:r w:rsidRPr="0032190F">
        <w:rPr>
          <w:lang w:val="fr-FR"/>
        </w:rPr>
        <w:tab/>
        <w:t xml:space="preserve">de </w:t>
      </w:r>
      <w:hyperlink r:id="rId11102" w:anchor="Sit_Mozartstrasse" w:history="1">
        <w:r w:rsidRPr="0032190F">
          <w:rPr>
            <w:rStyle w:val="Hyperlink"/>
            <w:lang w:val="fr-FR"/>
          </w:rPr>
          <w:t>Mozartstrasse</w:t>
        </w:r>
      </w:hyperlink>
      <w:r w:rsidRPr="0032190F">
        <w:rPr>
          <w:lang w:val="fr-FR"/>
        </w:rPr>
        <w:t>, couches 5-6)</w:t>
      </w:r>
    </w:p>
    <w:p w14:paraId="33B883F9" w14:textId="77777777" w:rsidR="007C773A" w:rsidRDefault="007C773A" w:rsidP="00242C0F">
      <w:r>
        <w:t>(BIB 812 p. 181).</w:t>
      </w:r>
    </w:p>
    <w:p w14:paraId="48ABB4B5" w14:textId="77777777" w:rsidR="00886048" w:rsidRDefault="00886048" w:rsidP="00242C0F"/>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461"/>
      </w:tblGrid>
      <w:tr w:rsidR="00234969" w:rsidRPr="00DB5974" w14:paraId="281AC019" w14:textId="77777777">
        <w:trPr>
          <w:jc w:val="center"/>
        </w:trPr>
        <w:tc>
          <w:tcPr>
            <w:tcW w:w="0" w:type="auto"/>
          </w:tcPr>
          <w:p w14:paraId="7E406801" w14:textId="77777777" w:rsidR="00E0347F" w:rsidRPr="00DB5974" w:rsidRDefault="00234969" w:rsidP="00242C0F">
            <w:pPr>
              <w:rPr>
                <w:sz w:val="20"/>
                <w:szCs w:val="20"/>
                <w:lang w:val="en-GB"/>
              </w:rPr>
            </w:pPr>
            <w:r w:rsidRPr="00DB5974">
              <w:rPr>
                <w:sz w:val="20"/>
                <w:szCs w:val="20"/>
                <w:lang w:val="en-GB"/>
              </w:rPr>
              <w:t>Zürich - Kleiner Hafner, Sph. 2A-D</w:t>
            </w:r>
            <w:r w:rsidRPr="00DB5974">
              <w:rPr>
                <w:sz w:val="20"/>
                <w:szCs w:val="20"/>
                <w:lang w:val="en-GB"/>
              </w:rPr>
              <w:tab/>
              <w:t>ZH</w:t>
            </w:r>
            <w:r w:rsidRPr="00DB5974">
              <w:rPr>
                <w:sz w:val="20"/>
                <w:szCs w:val="20"/>
                <w:lang w:val="en-GB"/>
              </w:rPr>
              <w:tab/>
              <w:t>Ufersiedlung</w:t>
            </w:r>
            <w:r w:rsidRPr="00DB5974">
              <w:rPr>
                <w:sz w:val="20"/>
                <w:szCs w:val="20"/>
                <w:lang w:val="en-GB"/>
              </w:rPr>
              <w:tab/>
              <w:t>3000-2750</w:t>
            </w:r>
            <w:r w:rsidRPr="00DB5974">
              <w:rPr>
                <w:sz w:val="20"/>
                <w:szCs w:val="20"/>
                <w:lang w:val="en-GB"/>
              </w:rPr>
              <w:tab/>
              <w:t xml:space="preserve">Horgen </w:t>
            </w:r>
          </w:p>
          <w:p w14:paraId="07E2EFEB" w14:textId="77777777" w:rsidR="00234969" w:rsidRPr="00DB5974" w:rsidRDefault="00234969" w:rsidP="00242C0F">
            <w:pPr>
              <w:rPr>
                <w:sz w:val="20"/>
                <w:szCs w:val="20"/>
              </w:rPr>
            </w:pPr>
            <w:r w:rsidRPr="00DB5974">
              <w:rPr>
                <w:sz w:val="20"/>
                <w:szCs w:val="20"/>
              </w:rPr>
              <w:t>Suter 1987</w:t>
            </w:r>
          </w:p>
        </w:tc>
      </w:tr>
      <w:tr w:rsidR="00234969" w:rsidRPr="00DB5974" w14:paraId="5F2439F9" w14:textId="77777777">
        <w:trPr>
          <w:jc w:val="center"/>
        </w:trPr>
        <w:tc>
          <w:tcPr>
            <w:tcW w:w="0" w:type="auto"/>
          </w:tcPr>
          <w:p w14:paraId="25483BA0" w14:textId="77777777" w:rsidR="00234969" w:rsidRPr="00DB5974" w:rsidRDefault="00234969" w:rsidP="00242C0F">
            <w:pPr>
              <w:rPr>
                <w:sz w:val="20"/>
                <w:szCs w:val="20"/>
              </w:rPr>
            </w:pPr>
          </w:p>
        </w:tc>
      </w:tr>
      <w:tr w:rsidR="00234969" w:rsidRPr="00DB5974" w14:paraId="4002EA18" w14:textId="77777777">
        <w:trPr>
          <w:jc w:val="center"/>
        </w:trPr>
        <w:tc>
          <w:tcPr>
            <w:tcW w:w="0" w:type="auto"/>
          </w:tcPr>
          <w:p w14:paraId="0BD0DEED" w14:textId="77777777" w:rsidR="00E0347F" w:rsidRPr="00DB5974" w:rsidRDefault="00234969" w:rsidP="00242C0F">
            <w:pPr>
              <w:rPr>
                <w:sz w:val="20"/>
                <w:szCs w:val="20"/>
                <w:lang w:val="en-GB"/>
              </w:rPr>
            </w:pPr>
            <w:r w:rsidRPr="00DB5974">
              <w:rPr>
                <w:sz w:val="20"/>
                <w:szCs w:val="20"/>
                <w:lang w:val="en-GB"/>
              </w:rPr>
              <w:t>Zürich - Kleiner Hafner, Sph. 3A+B</w:t>
            </w:r>
            <w:r w:rsidRPr="00DB5974">
              <w:rPr>
                <w:sz w:val="20"/>
                <w:szCs w:val="20"/>
                <w:lang w:val="en-GB"/>
              </w:rPr>
              <w:tab/>
              <w:t>ZH</w:t>
            </w:r>
            <w:r w:rsidRPr="00DB5974">
              <w:rPr>
                <w:sz w:val="20"/>
                <w:szCs w:val="20"/>
                <w:lang w:val="en-GB"/>
              </w:rPr>
              <w:tab/>
              <w:t>Ufersiedlung</w:t>
            </w:r>
            <w:r w:rsidRPr="00DB5974">
              <w:rPr>
                <w:sz w:val="20"/>
                <w:szCs w:val="20"/>
                <w:lang w:val="en-GB"/>
              </w:rPr>
              <w:tab/>
              <w:t>3250-3000</w:t>
            </w:r>
            <w:r w:rsidRPr="00DB5974">
              <w:rPr>
                <w:sz w:val="20"/>
                <w:szCs w:val="20"/>
                <w:lang w:val="en-GB"/>
              </w:rPr>
              <w:tab/>
              <w:t xml:space="preserve">Horgen </w:t>
            </w:r>
          </w:p>
          <w:p w14:paraId="6704D8ED" w14:textId="77777777" w:rsidR="00234969" w:rsidRPr="00DB5974" w:rsidRDefault="00234969" w:rsidP="00242C0F">
            <w:pPr>
              <w:rPr>
                <w:sz w:val="20"/>
                <w:szCs w:val="20"/>
              </w:rPr>
            </w:pPr>
            <w:r w:rsidRPr="00DB5974">
              <w:rPr>
                <w:sz w:val="20"/>
                <w:szCs w:val="20"/>
              </w:rPr>
              <w:t>Suter 1987; Gross-Klee 1997</w:t>
            </w:r>
          </w:p>
        </w:tc>
      </w:tr>
      <w:tr w:rsidR="00234969" w:rsidRPr="00DB5974" w14:paraId="5E0DFAE6" w14:textId="77777777">
        <w:trPr>
          <w:jc w:val="center"/>
        </w:trPr>
        <w:tc>
          <w:tcPr>
            <w:tcW w:w="0" w:type="auto"/>
          </w:tcPr>
          <w:p w14:paraId="4ADB6712" w14:textId="77777777" w:rsidR="00234969" w:rsidRPr="00DB5974" w:rsidRDefault="00234969" w:rsidP="00242C0F">
            <w:pPr>
              <w:rPr>
                <w:sz w:val="20"/>
                <w:szCs w:val="20"/>
              </w:rPr>
            </w:pPr>
          </w:p>
        </w:tc>
      </w:tr>
      <w:tr w:rsidR="00234969" w:rsidRPr="00DB5974" w14:paraId="21AC9207" w14:textId="77777777">
        <w:trPr>
          <w:jc w:val="center"/>
        </w:trPr>
        <w:tc>
          <w:tcPr>
            <w:tcW w:w="0" w:type="auto"/>
          </w:tcPr>
          <w:p w14:paraId="595F2FD5" w14:textId="77777777" w:rsidR="00E0347F" w:rsidRPr="001323AC" w:rsidRDefault="00234969" w:rsidP="00242C0F">
            <w:pPr>
              <w:rPr>
                <w:sz w:val="20"/>
                <w:szCs w:val="20"/>
              </w:rPr>
            </w:pPr>
            <w:r w:rsidRPr="001323AC">
              <w:rPr>
                <w:sz w:val="20"/>
                <w:szCs w:val="20"/>
              </w:rPr>
              <w:t>Zürich - Kleiner Hafner, Sph. 4A-F/G</w:t>
            </w:r>
            <w:r w:rsidRPr="001323AC">
              <w:rPr>
                <w:sz w:val="20"/>
                <w:szCs w:val="20"/>
              </w:rPr>
              <w:tab/>
              <w:t>ZH</w:t>
            </w:r>
            <w:r w:rsidRPr="001323AC">
              <w:rPr>
                <w:sz w:val="20"/>
                <w:szCs w:val="20"/>
              </w:rPr>
              <w:tab/>
              <w:t>Ufersiedlung</w:t>
            </w:r>
            <w:r w:rsidRPr="001323AC">
              <w:rPr>
                <w:sz w:val="20"/>
                <w:szCs w:val="20"/>
              </w:rPr>
              <w:tab/>
              <w:t>4250-3750</w:t>
            </w:r>
            <w:r w:rsidRPr="001323AC">
              <w:rPr>
                <w:sz w:val="20"/>
                <w:szCs w:val="20"/>
              </w:rPr>
              <w:tab/>
              <w:t xml:space="preserve">Zürich-Hafner </w:t>
            </w:r>
          </w:p>
          <w:p w14:paraId="33BAD5E5" w14:textId="77777777" w:rsidR="00234969" w:rsidRPr="00DB5974" w:rsidRDefault="00234969" w:rsidP="00242C0F">
            <w:pPr>
              <w:rPr>
                <w:sz w:val="20"/>
                <w:szCs w:val="20"/>
              </w:rPr>
            </w:pPr>
            <w:r w:rsidRPr="00DB5974">
              <w:rPr>
                <w:sz w:val="20"/>
                <w:szCs w:val="20"/>
              </w:rPr>
              <w:t>Suter 1987; Gross-Klee 1997</w:t>
            </w:r>
          </w:p>
        </w:tc>
      </w:tr>
      <w:tr w:rsidR="00234969" w:rsidRPr="00DB5974" w14:paraId="41A97E69" w14:textId="77777777">
        <w:trPr>
          <w:jc w:val="center"/>
        </w:trPr>
        <w:tc>
          <w:tcPr>
            <w:tcW w:w="0" w:type="auto"/>
          </w:tcPr>
          <w:p w14:paraId="746AD63B" w14:textId="77777777" w:rsidR="00234969" w:rsidRPr="00DB5974" w:rsidRDefault="00234969" w:rsidP="00242C0F">
            <w:pPr>
              <w:rPr>
                <w:sz w:val="20"/>
                <w:szCs w:val="20"/>
              </w:rPr>
            </w:pPr>
          </w:p>
        </w:tc>
      </w:tr>
      <w:tr w:rsidR="00234969" w14:paraId="049ACAD2" w14:textId="77777777">
        <w:trPr>
          <w:jc w:val="center"/>
        </w:trPr>
        <w:tc>
          <w:tcPr>
            <w:tcW w:w="0" w:type="auto"/>
          </w:tcPr>
          <w:p w14:paraId="1E63480E" w14:textId="77777777" w:rsidR="00E0347F" w:rsidRPr="001323AC" w:rsidRDefault="00234969" w:rsidP="00242C0F">
            <w:pPr>
              <w:rPr>
                <w:sz w:val="20"/>
                <w:szCs w:val="20"/>
              </w:rPr>
            </w:pPr>
            <w:r w:rsidRPr="001323AC">
              <w:rPr>
                <w:sz w:val="20"/>
                <w:szCs w:val="20"/>
              </w:rPr>
              <w:t>Zürich - Kleiner Hafner, Sph. 5A+B</w:t>
            </w:r>
            <w:r w:rsidRPr="001323AC">
              <w:rPr>
                <w:sz w:val="20"/>
                <w:szCs w:val="20"/>
              </w:rPr>
              <w:tab/>
              <w:t>ZH</w:t>
            </w:r>
            <w:r w:rsidRPr="001323AC">
              <w:rPr>
                <w:sz w:val="20"/>
                <w:szCs w:val="20"/>
              </w:rPr>
              <w:tab/>
              <w:t>Ufersiedlung</w:t>
            </w:r>
            <w:r w:rsidRPr="001323AC">
              <w:rPr>
                <w:sz w:val="20"/>
                <w:szCs w:val="20"/>
              </w:rPr>
              <w:tab/>
              <w:t>4500-4250</w:t>
            </w:r>
            <w:r w:rsidRPr="001323AC">
              <w:rPr>
                <w:sz w:val="20"/>
                <w:szCs w:val="20"/>
              </w:rPr>
              <w:tab/>
              <w:t xml:space="preserve">Egolzwil </w:t>
            </w:r>
          </w:p>
          <w:p w14:paraId="61D0069E" w14:textId="77777777" w:rsidR="00234969" w:rsidRDefault="00234969" w:rsidP="00242C0F">
            <w:r w:rsidRPr="00DB5974">
              <w:rPr>
                <w:sz w:val="20"/>
                <w:szCs w:val="20"/>
              </w:rPr>
              <w:t>Suter 1987; Gross-Klee 1997</w:t>
            </w:r>
          </w:p>
        </w:tc>
      </w:tr>
    </w:tbl>
    <w:p w14:paraId="41639196" w14:textId="77777777" w:rsidR="00234969" w:rsidRDefault="00234969" w:rsidP="00242C0F">
      <w:r>
        <w:t>(BIB 1263)</w:t>
      </w:r>
    </w:p>
    <w:p w14:paraId="23D50348" w14:textId="77777777" w:rsidR="007C773A" w:rsidRDefault="007C773A" w:rsidP="00242C0F"/>
    <w:p w14:paraId="3DEBA830" w14:textId="77777777" w:rsidR="001C08AF" w:rsidRDefault="001C08AF" w:rsidP="00426FF9">
      <w:pPr>
        <w:pStyle w:val="Heading1"/>
      </w:pPr>
      <w:bookmarkStart w:id="4489" w:name="Sit_Grosser_Hafner"/>
      <w:r>
        <w:t>ZURICH-GROSSER HAFNER</w:t>
      </w:r>
    </w:p>
    <w:bookmarkEnd w:id="4489"/>
    <w:p w14:paraId="14A01AC6" w14:textId="77777777" w:rsidR="001C08AF" w:rsidRDefault="001C08AF" w:rsidP="00242C0F"/>
    <w:p w14:paraId="5D2FCF88" w14:textId="77777777" w:rsidR="001C08AF" w:rsidRPr="0032190F" w:rsidRDefault="001C08AF" w:rsidP="00242C0F">
      <w:pPr>
        <w:rPr>
          <w:lang w:val="fr-FR"/>
        </w:rPr>
      </w:pPr>
      <w:r w:rsidRPr="0032190F">
        <w:rPr>
          <w:lang w:val="fr-FR"/>
        </w:rPr>
        <w:t>Avec la baguette en bois de M</w:t>
      </w:r>
      <w:r w:rsidR="009C42DF">
        <w:rPr>
          <w:lang w:val="fr-FR"/>
        </w:rPr>
        <w:t>o</w:t>
      </w:r>
      <w:r w:rsidRPr="0032190F">
        <w:rPr>
          <w:lang w:val="fr-FR"/>
        </w:rPr>
        <w:t xml:space="preserve">ringen, la boîte en bois décorée du Grosser Hafner à Zurich, est l’un des rares témoins d’une production aujourd’hui quasi-invisible dans les témoins archéologiques (BIB 2045 p. 14)  </w:t>
      </w:r>
    </w:p>
    <w:p w14:paraId="0E3977B1" w14:textId="77777777" w:rsidR="001C08AF" w:rsidRPr="0032190F" w:rsidRDefault="001C08AF" w:rsidP="00242C0F">
      <w:pPr>
        <w:rPr>
          <w:lang w:val="fr-FR"/>
        </w:rPr>
      </w:pPr>
    </w:p>
    <w:p w14:paraId="4DB16843" w14:textId="77777777" w:rsidR="00886048" w:rsidRPr="0032190F" w:rsidRDefault="00886048" w:rsidP="00426FF9">
      <w:pPr>
        <w:pStyle w:val="Heading1"/>
      </w:pPr>
      <w:bookmarkStart w:id="4490" w:name="Sit_Seefeld"/>
      <w:r w:rsidRPr="0032190F">
        <w:t>SEEFELD</w:t>
      </w:r>
    </w:p>
    <w:bookmarkEnd w:id="4490"/>
    <w:p w14:paraId="29F9BD90" w14:textId="77777777" w:rsidR="00886048" w:rsidRPr="0032190F" w:rsidRDefault="00886048" w:rsidP="00242C0F">
      <w:pPr>
        <w:rPr>
          <w:lang w:val="fr-FR"/>
        </w:rPr>
      </w:pPr>
    </w:p>
    <w:p w14:paraId="6CEA1460" w14:textId="15135EAE" w:rsidR="00631F8B" w:rsidRPr="0032190F" w:rsidRDefault="00631F8B" w:rsidP="00242C0F">
      <w:pPr>
        <w:rPr>
          <w:lang w:val="fr-FR"/>
        </w:rPr>
      </w:pPr>
      <w:r w:rsidRPr="0032190F">
        <w:rPr>
          <w:lang w:val="fr-FR"/>
        </w:rPr>
        <w:t xml:space="preserve">Dans le niveau Cordé ancien du Seefeld (ZH), entre 2 718 et 2 675 av. J.-C., seuls deux poignards sont signalé sur un total de 488 outils. Il s’agit d’un fragment d’une lame du </w:t>
      </w:r>
      <w:hyperlink r:id="rId11103" w:anchor="Sit_Grand_Pressigny" w:history="1">
        <w:r w:rsidRPr="0032190F">
          <w:rPr>
            <w:rStyle w:val="Hyperlink"/>
            <w:lang w:val="fr-FR"/>
          </w:rPr>
          <w:t>Grand-Pressigny</w:t>
        </w:r>
      </w:hyperlink>
      <w:r w:rsidRPr="0032190F">
        <w:rPr>
          <w:lang w:val="fr-FR"/>
        </w:rPr>
        <w:t xml:space="preserve"> et d’un poignard bifacial du nord de l’Italie (région du </w:t>
      </w:r>
      <w:hyperlink r:id="rId11104" w:anchor="Sit_Monti_Lessini" w:history="1">
        <w:r w:rsidRPr="0032190F">
          <w:rPr>
            <w:rStyle w:val="Hyperlink"/>
            <w:lang w:val="fr-FR"/>
          </w:rPr>
          <w:t>Monti Lessini</w:t>
        </w:r>
      </w:hyperlink>
      <w:r w:rsidRPr="0032190F">
        <w:rPr>
          <w:lang w:val="fr-FR"/>
        </w:rPr>
        <w:t>) (BIB 827 p. 46)</w:t>
      </w:r>
    </w:p>
    <w:p w14:paraId="6B1CA99F" w14:textId="77777777" w:rsidR="00631F8B" w:rsidRPr="0032190F" w:rsidRDefault="00631F8B" w:rsidP="00242C0F">
      <w:pPr>
        <w:rPr>
          <w:lang w:val="fr-FR"/>
        </w:rPr>
      </w:pPr>
    </w:p>
    <w:p w14:paraId="45A4379E" w14:textId="77777777" w:rsidR="006061C6" w:rsidRPr="0032190F" w:rsidRDefault="006061C6" w:rsidP="00426FF9">
      <w:pPr>
        <w:pStyle w:val="Heading1"/>
      </w:pPr>
      <w:bookmarkStart w:id="4491" w:name="Sit_Stare_Gmajne"/>
      <w:r w:rsidRPr="0032190F">
        <w:t>STARE GMAJNE (Marais de)</w:t>
      </w:r>
    </w:p>
    <w:bookmarkEnd w:id="4491"/>
    <w:p w14:paraId="47F66FCE" w14:textId="77777777" w:rsidR="006061C6" w:rsidRPr="0032190F" w:rsidRDefault="006061C6" w:rsidP="00242C0F">
      <w:pPr>
        <w:rPr>
          <w:lang w:val="fr-FR"/>
        </w:rPr>
      </w:pPr>
    </w:p>
    <w:p w14:paraId="542C0FA5" w14:textId="62E66861" w:rsidR="006061C6" w:rsidRPr="0032190F" w:rsidRDefault="00862A77" w:rsidP="00242C0F">
      <w:pPr>
        <w:jc w:val="both"/>
        <w:rPr>
          <w:lang w:val="fr-FR"/>
        </w:rPr>
      </w:pPr>
      <w:r w:rsidRPr="0032190F">
        <w:rPr>
          <w:lang w:val="fr-FR"/>
        </w:rPr>
        <w:t>Stare Gmajne</w:t>
      </w:r>
      <w:r w:rsidR="00FD52C3" w:rsidRPr="0032190F">
        <w:rPr>
          <w:lang w:val="fr-FR"/>
        </w:rPr>
        <w:t xml:space="preserve"> [Staré, litt. vieille]</w:t>
      </w:r>
      <w:r w:rsidRPr="0032190F">
        <w:rPr>
          <w:lang w:val="fr-FR"/>
        </w:rPr>
        <w:t>, a</w:t>
      </w:r>
      <w:r w:rsidR="006061C6" w:rsidRPr="0032190F">
        <w:rPr>
          <w:lang w:val="fr-FR"/>
        </w:rPr>
        <w:t>u s</w:t>
      </w:r>
      <w:r w:rsidRPr="0032190F">
        <w:rPr>
          <w:lang w:val="fr-FR"/>
        </w:rPr>
        <w:t xml:space="preserve">ud-est de Ljubljana (Slovénie), </w:t>
      </w:r>
      <w:r w:rsidR="006061C6" w:rsidRPr="0032190F">
        <w:rPr>
          <w:lang w:val="fr-FR"/>
        </w:rPr>
        <w:t xml:space="preserve">une roue </w:t>
      </w:r>
      <w:r w:rsidR="009A55EB" w:rsidRPr="0032190F">
        <w:rPr>
          <w:lang w:val="fr-FR"/>
        </w:rPr>
        <w:t xml:space="preserve">à 4 traverses en queue d’arronde </w:t>
      </w:r>
      <w:r w:rsidR="006061C6" w:rsidRPr="0032190F">
        <w:rPr>
          <w:lang w:val="fr-FR"/>
        </w:rPr>
        <w:t>et un essieu rotatif ont été retrouvés. L’essieu (</w:t>
      </w:r>
      <w:smartTag w:uri="urn:schemas-microsoft-com:office:smarttags" w:element="metricconverter">
        <w:smartTagPr>
          <w:attr w:name="ProductID" w:val="124 cm"/>
        </w:smartTagPr>
        <w:r w:rsidR="006061C6" w:rsidRPr="0032190F">
          <w:rPr>
            <w:lang w:val="fr-FR"/>
          </w:rPr>
          <w:t>124 cm</w:t>
        </w:r>
      </w:smartTag>
      <w:r w:rsidR="006061C6" w:rsidRPr="0032190F">
        <w:rPr>
          <w:lang w:val="fr-FR"/>
        </w:rPr>
        <w:t xml:space="preserve">) et la roue à mortaise carrée à laquelle l’essieu </w:t>
      </w:r>
      <w:r w:rsidR="009A55EB" w:rsidRPr="0032190F">
        <w:rPr>
          <w:lang w:val="fr-FR"/>
        </w:rPr>
        <w:t xml:space="preserve">rotatif </w:t>
      </w:r>
      <w:r w:rsidR="006061C6" w:rsidRPr="0032190F">
        <w:rPr>
          <w:lang w:val="fr-FR"/>
        </w:rPr>
        <w:t xml:space="preserve">correspond reposait sous une couche archéologique attribuée à la culture de </w:t>
      </w:r>
      <w:hyperlink r:id="rId11105" w:anchor="Cul_Baden" w:history="1">
        <w:r w:rsidR="006061C6" w:rsidRPr="0032190F">
          <w:rPr>
            <w:rStyle w:val="Hyperlink"/>
            <w:lang w:val="fr-FR"/>
          </w:rPr>
          <w:t>Baden</w:t>
        </w:r>
      </w:hyperlink>
      <w:r w:rsidR="006061C6" w:rsidRPr="0032190F">
        <w:rPr>
          <w:lang w:val="fr-FR"/>
        </w:rPr>
        <w:t xml:space="preserve"> et pourrait être attribuée à cette même culture (</w:t>
      </w:r>
      <w:r w:rsidRPr="0032190F">
        <w:rPr>
          <w:lang w:val="fr-FR"/>
        </w:rPr>
        <w:t>BIB 469 p. 44).</w:t>
      </w:r>
    </w:p>
    <w:p w14:paraId="396116AA" w14:textId="77777777" w:rsidR="009A55EB" w:rsidRPr="0032190F" w:rsidRDefault="009A55EB" w:rsidP="00242C0F">
      <w:pPr>
        <w:rPr>
          <w:lang w:val="fr-FR"/>
        </w:rPr>
      </w:pPr>
    </w:p>
    <w:p w14:paraId="5CAF5CE9" w14:textId="77777777" w:rsidR="009A55EB" w:rsidRPr="0032190F" w:rsidRDefault="009A55EB" w:rsidP="00242C0F">
      <w:pPr>
        <w:jc w:val="both"/>
        <w:rPr>
          <w:lang w:val="fr-FR"/>
        </w:rPr>
      </w:pPr>
      <w:r w:rsidRPr="0032190F">
        <w:rPr>
          <w:lang w:val="fr-FR"/>
        </w:rPr>
        <w:t>La roue montre une avancée technique indénibale par rapport aux roues du sud-ouest de l’Allemagne et de Suisse ; il est donc évident qu’il n’y a aucune preuve d’évolution technique progressive même dans la zone de contact Baden (BIB 446 p. 174)</w:t>
      </w:r>
    </w:p>
    <w:p w14:paraId="4E8C38BA" w14:textId="77777777" w:rsidR="00F359A4" w:rsidRPr="0032190F" w:rsidRDefault="00F359A4" w:rsidP="00242C0F">
      <w:pPr>
        <w:jc w:val="both"/>
        <w:rPr>
          <w:lang w:val="fr-FR"/>
        </w:rPr>
      </w:pPr>
    </w:p>
    <w:p w14:paraId="7469087D" w14:textId="77777777" w:rsidR="00F359A4" w:rsidRPr="0032190F" w:rsidRDefault="00F359A4" w:rsidP="00242C0F">
      <w:pPr>
        <w:jc w:val="both"/>
        <w:rPr>
          <w:lang w:val="fr-FR"/>
        </w:rPr>
      </w:pPr>
      <w:r w:rsidRPr="0032190F">
        <w:rPr>
          <w:lang w:val="fr-FR"/>
        </w:rPr>
        <w:t>La situation géographique du site l’intègre dans le courant sud alpin de diffusion de la traction animale (Europe du centre-est, Slovénie, Italie du Nord) (BIB 498)</w:t>
      </w:r>
    </w:p>
    <w:p w14:paraId="7C77AA34" w14:textId="77777777" w:rsidR="00110E62" w:rsidRPr="0032190F" w:rsidRDefault="00110E62" w:rsidP="00242C0F">
      <w:pPr>
        <w:jc w:val="both"/>
        <w:rPr>
          <w:lang w:val="fr-FR"/>
        </w:rPr>
      </w:pPr>
    </w:p>
    <w:p w14:paraId="15C98467" w14:textId="77777777" w:rsidR="00110E62" w:rsidRPr="0032190F" w:rsidRDefault="00110E62" w:rsidP="00426FF9">
      <w:pPr>
        <w:pStyle w:val="Heading1"/>
      </w:pPr>
      <w:bookmarkStart w:id="4492" w:name="Sit_Vucedol"/>
      <w:r w:rsidRPr="0032190F">
        <w:t>VUCEDOL</w:t>
      </w:r>
    </w:p>
    <w:bookmarkEnd w:id="4492"/>
    <w:p w14:paraId="6EE93277" w14:textId="77777777" w:rsidR="00110E62" w:rsidRPr="0032190F" w:rsidRDefault="00110E62" w:rsidP="00242C0F">
      <w:pPr>
        <w:jc w:val="both"/>
        <w:rPr>
          <w:lang w:val="fr-FR"/>
        </w:rPr>
      </w:pPr>
    </w:p>
    <w:p w14:paraId="0341F146" w14:textId="74CDCB5B" w:rsidR="00110E62" w:rsidRPr="0032190F" w:rsidRDefault="00110E62" w:rsidP="00242C0F">
      <w:pPr>
        <w:jc w:val="both"/>
        <w:rPr>
          <w:lang w:val="fr-FR"/>
        </w:rPr>
      </w:pPr>
      <w:r w:rsidRPr="0032190F">
        <w:rPr>
          <w:lang w:val="fr-FR"/>
        </w:rPr>
        <w:t xml:space="preserve">L’habitat de Vučedol </w:t>
      </w:r>
      <w:r w:rsidR="009972CD" w:rsidRPr="0032190F">
        <w:rPr>
          <w:lang w:val="fr-FR"/>
        </w:rPr>
        <w:t>sur la rive droite du Danube (proche de Vukovar, Croatie</w:t>
      </w:r>
      <w:r w:rsidRPr="0032190F">
        <w:rPr>
          <w:lang w:val="fr-FR"/>
        </w:rPr>
        <w:t xml:space="preserve">) a donné son nom à la culture de </w:t>
      </w:r>
      <w:hyperlink r:id="rId11106" w:anchor="Cul_Vucedol" w:history="1">
        <w:r w:rsidRPr="0032190F">
          <w:rPr>
            <w:rStyle w:val="Hyperlink"/>
            <w:lang w:val="fr-FR"/>
          </w:rPr>
          <w:t>Vučedol</w:t>
        </w:r>
      </w:hyperlink>
      <w:r w:rsidRPr="0032190F">
        <w:rPr>
          <w:lang w:val="fr-FR"/>
        </w:rPr>
        <w:t xml:space="preserve"> du Chalcolithique récent (BIB 56 p. 409)</w:t>
      </w:r>
      <w:r w:rsidR="009972CD" w:rsidRPr="0032190F">
        <w:rPr>
          <w:lang w:val="fr-FR"/>
        </w:rPr>
        <w:t>.</w:t>
      </w:r>
    </w:p>
    <w:p w14:paraId="13D1CF97" w14:textId="77777777" w:rsidR="009972CD" w:rsidRPr="0032190F" w:rsidRDefault="009972CD" w:rsidP="00242C0F">
      <w:pPr>
        <w:jc w:val="both"/>
        <w:rPr>
          <w:lang w:val="fr-FR"/>
        </w:rPr>
      </w:pPr>
    </w:p>
    <w:p w14:paraId="7315A06F" w14:textId="77777777" w:rsidR="009972CD" w:rsidRDefault="009972CD" w:rsidP="00242C0F">
      <w:pPr>
        <w:jc w:val="both"/>
      </w:pPr>
      <w:r w:rsidRPr="0032190F">
        <w:rPr>
          <w:lang w:val="fr-FR"/>
        </w:rPr>
        <w:lastRenderedPageBreak/>
        <w:t xml:space="preserve">Le « Gradac » (i.e. </w:t>
      </w:r>
      <w:r w:rsidRPr="0032190F">
        <w:rPr>
          <w:i/>
          <w:lang w:val="fr-FR"/>
        </w:rPr>
        <w:t>acropole</w:t>
      </w:r>
      <w:r w:rsidRPr="0032190F">
        <w:rPr>
          <w:lang w:val="fr-FR"/>
        </w:rPr>
        <w:t xml:space="preserve">) s’accroche à </w:t>
      </w:r>
      <w:smartTag w:uri="urn:schemas-microsoft-com:office:smarttags" w:element="metricconverter">
        <w:smartTagPr>
          <w:attr w:name="ProductID" w:val="35 m"/>
        </w:smartTagPr>
        <w:r w:rsidRPr="0032190F">
          <w:rPr>
            <w:lang w:val="fr-FR"/>
          </w:rPr>
          <w:t>35 m</w:t>
        </w:r>
      </w:smartTag>
      <w:r w:rsidRPr="0032190F">
        <w:rPr>
          <w:lang w:val="fr-FR"/>
        </w:rPr>
        <w:t xml:space="preserve"> au-dessus du Danube. </w:t>
      </w:r>
      <w:r>
        <w:t xml:space="preserve">La stratigraphie du Gradac, sur </w:t>
      </w:r>
      <w:smartTag w:uri="urn:schemas-microsoft-com:office:smarttags" w:element="metricconverter">
        <w:smartTagPr>
          <w:attr w:name="ProductID" w:val="5,5 m"/>
        </w:smartTagPr>
        <w:r>
          <w:t>5,5 m</w:t>
        </w:r>
      </w:smartTag>
      <w:r>
        <w:t xml:space="preserve"> de puissance :</w:t>
      </w:r>
    </w:p>
    <w:p w14:paraId="1FB8A53B" w14:textId="77777777" w:rsidR="00AD0253" w:rsidRDefault="00AD0253" w:rsidP="00242C0F">
      <w:pPr>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3"/>
        <w:gridCol w:w="1109"/>
        <w:gridCol w:w="4226"/>
        <w:gridCol w:w="2636"/>
      </w:tblGrid>
      <w:tr w:rsidR="00AD0253" w14:paraId="54D7DF83" w14:textId="77777777" w:rsidTr="00C35EA7">
        <w:trPr>
          <w:jc w:val="center"/>
        </w:trPr>
        <w:tc>
          <w:tcPr>
            <w:tcW w:w="1163" w:type="dxa"/>
          </w:tcPr>
          <w:p w14:paraId="09A79949" w14:textId="77777777" w:rsidR="00AD0253" w:rsidRDefault="00AD0253" w:rsidP="00C35EA7">
            <w:pPr>
              <w:jc w:val="both"/>
            </w:pPr>
            <w:r>
              <w:t>horizons</w:t>
            </w:r>
          </w:p>
        </w:tc>
        <w:tc>
          <w:tcPr>
            <w:tcW w:w="1109" w:type="dxa"/>
          </w:tcPr>
          <w:p w14:paraId="7DB0389E" w14:textId="77777777" w:rsidR="00AD0253" w:rsidRDefault="00AD0253" w:rsidP="00C35EA7">
            <w:pPr>
              <w:jc w:val="both"/>
            </w:pPr>
            <w:r>
              <w:t>couches</w:t>
            </w:r>
          </w:p>
        </w:tc>
        <w:tc>
          <w:tcPr>
            <w:tcW w:w="4226" w:type="dxa"/>
          </w:tcPr>
          <w:p w14:paraId="6C7900F4" w14:textId="77777777" w:rsidR="00AD0253" w:rsidRDefault="00AD0253" w:rsidP="00C35EA7">
            <w:pPr>
              <w:jc w:val="both"/>
            </w:pPr>
            <w:r>
              <w:t>description</w:t>
            </w:r>
          </w:p>
        </w:tc>
        <w:tc>
          <w:tcPr>
            <w:tcW w:w="2636" w:type="dxa"/>
          </w:tcPr>
          <w:p w14:paraId="79267EB5" w14:textId="77777777" w:rsidR="00AD0253" w:rsidRDefault="00AD0253" w:rsidP="00C35EA7">
            <w:pPr>
              <w:jc w:val="both"/>
            </w:pPr>
            <w:r>
              <w:t>datation</w:t>
            </w:r>
          </w:p>
        </w:tc>
      </w:tr>
      <w:tr w:rsidR="00AD0253" w14:paraId="2BE8223D" w14:textId="77777777" w:rsidTr="00C35EA7">
        <w:trPr>
          <w:jc w:val="center"/>
        </w:trPr>
        <w:tc>
          <w:tcPr>
            <w:tcW w:w="1163" w:type="dxa"/>
            <w:vAlign w:val="center"/>
          </w:tcPr>
          <w:p w14:paraId="78A684DF" w14:textId="77777777" w:rsidR="00AD0253" w:rsidRDefault="00AD0253" w:rsidP="00C35EA7">
            <w:pPr>
              <w:jc w:val="center"/>
            </w:pPr>
            <w:r>
              <w:t>V</w:t>
            </w:r>
          </w:p>
        </w:tc>
        <w:tc>
          <w:tcPr>
            <w:tcW w:w="1109" w:type="dxa"/>
            <w:vAlign w:val="center"/>
          </w:tcPr>
          <w:p w14:paraId="27444883" w14:textId="77777777" w:rsidR="00AD0253" w:rsidRDefault="00AD0253" w:rsidP="00C35EA7">
            <w:pPr>
              <w:jc w:val="center"/>
            </w:pPr>
            <w:r>
              <w:t>1</w:t>
            </w:r>
          </w:p>
        </w:tc>
        <w:tc>
          <w:tcPr>
            <w:tcW w:w="4226" w:type="dxa"/>
          </w:tcPr>
          <w:p w14:paraId="019E99D8" w14:textId="77777777" w:rsidR="00AD0253" w:rsidRPr="00C35EA7" w:rsidRDefault="00AD0253" w:rsidP="00C35EA7">
            <w:pPr>
              <w:jc w:val="both"/>
              <w:rPr>
                <w:sz w:val="20"/>
              </w:rPr>
            </w:pPr>
          </w:p>
        </w:tc>
        <w:tc>
          <w:tcPr>
            <w:tcW w:w="2636" w:type="dxa"/>
            <w:vAlign w:val="center"/>
          </w:tcPr>
          <w:p w14:paraId="3C809530" w14:textId="77777777" w:rsidR="00AD0253" w:rsidRDefault="00AD0253" w:rsidP="00C35EA7">
            <w:pPr>
              <w:jc w:val="center"/>
            </w:pPr>
            <w:r>
              <w:t>Moyen-âge</w:t>
            </w:r>
          </w:p>
        </w:tc>
      </w:tr>
      <w:tr w:rsidR="00AD0253" w:rsidRPr="00003070" w14:paraId="33AFA89A" w14:textId="77777777" w:rsidTr="00C35EA7">
        <w:trPr>
          <w:jc w:val="center"/>
        </w:trPr>
        <w:tc>
          <w:tcPr>
            <w:tcW w:w="1163" w:type="dxa"/>
            <w:vAlign w:val="center"/>
          </w:tcPr>
          <w:p w14:paraId="03764E43" w14:textId="77777777" w:rsidR="00AD0253" w:rsidRDefault="00AD0253" w:rsidP="00C35EA7">
            <w:pPr>
              <w:jc w:val="center"/>
            </w:pPr>
            <w:r>
              <w:t>IV</w:t>
            </w:r>
          </w:p>
        </w:tc>
        <w:tc>
          <w:tcPr>
            <w:tcW w:w="1109" w:type="dxa"/>
            <w:vAlign w:val="center"/>
          </w:tcPr>
          <w:p w14:paraId="6CA51A7B" w14:textId="77777777" w:rsidR="00AD0253" w:rsidRDefault="00AD0253" w:rsidP="00C35EA7">
            <w:pPr>
              <w:jc w:val="center"/>
            </w:pPr>
            <w:r>
              <w:t>2</w:t>
            </w:r>
          </w:p>
        </w:tc>
        <w:tc>
          <w:tcPr>
            <w:tcW w:w="4226" w:type="dxa"/>
          </w:tcPr>
          <w:p w14:paraId="14F5DF17" w14:textId="77777777" w:rsidR="00AD0253" w:rsidRPr="00C35EA7" w:rsidRDefault="00AD0253" w:rsidP="00C35EA7">
            <w:pPr>
              <w:jc w:val="both"/>
              <w:rPr>
                <w:sz w:val="20"/>
              </w:rPr>
            </w:pPr>
          </w:p>
        </w:tc>
        <w:tc>
          <w:tcPr>
            <w:tcW w:w="2636" w:type="dxa"/>
            <w:vAlign w:val="center"/>
          </w:tcPr>
          <w:p w14:paraId="377C3951" w14:textId="77777777" w:rsidR="00AD0253" w:rsidRPr="00C35EA7" w:rsidRDefault="00AD0253" w:rsidP="00C35EA7">
            <w:pPr>
              <w:jc w:val="center"/>
              <w:rPr>
                <w:lang w:val="fr-FR"/>
              </w:rPr>
            </w:pPr>
            <w:r w:rsidRPr="00C35EA7">
              <w:rPr>
                <w:lang w:val="fr-FR"/>
              </w:rPr>
              <w:t>âge du Bronze et du Fer</w:t>
            </w:r>
          </w:p>
        </w:tc>
      </w:tr>
      <w:tr w:rsidR="00AD0253" w14:paraId="309E3707" w14:textId="77777777" w:rsidTr="00C35EA7">
        <w:trPr>
          <w:jc w:val="center"/>
        </w:trPr>
        <w:tc>
          <w:tcPr>
            <w:tcW w:w="1163" w:type="dxa"/>
            <w:vMerge w:val="restart"/>
            <w:vAlign w:val="center"/>
          </w:tcPr>
          <w:p w14:paraId="74E3DD0E" w14:textId="77777777" w:rsidR="00AD0253" w:rsidRDefault="00AD0253" w:rsidP="00C35EA7">
            <w:pPr>
              <w:jc w:val="center"/>
            </w:pPr>
            <w:r>
              <w:t>III</w:t>
            </w:r>
          </w:p>
        </w:tc>
        <w:tc>
          <w:tcPr>
            <w:tcW w:w="1109" w:type="dxa"/>
            <w:vMerge w:val="restart"/>
            <w:vAlign w:val="center"/>
          </w:tcPr>
          <w:p w14:paraId="64A45C5E" w14:textId="77777777" w:rsidR="00AD0253" w:rsidRDefault="00AD0253" w:rsidP="00C35EA7">
            <w:pPr>
              <w:jc w:val="center"/>
            </w:pPr>
            <w:r>
              <w:t>7-3</w:t>
            </w:r>
          </w:p>
        </w:tc>
        <w:tc>
          <w:tcPr>
            <w:tcW w:w="4226" w:type="dxa"/>
          </w:tcPr>
          <w:p w14:paraId="10786CC6" w14:textId="77777777" w:rsidR="00AD0253" w:rsidRPr="00C35EA7" w:rsidRDefault="00AD0253" w:rsidP="00C35EA7">
            <w:pPr>
              <w:jc w:val="both"/>
              <w:rPr>
                <w:sz w:val="20"/>
                <w:lang w:val="fr-FR"/>
              </w:rPr>
            </w:pPr>
            <w:r w:rsidRPr="00C35EA7">
              <w:rPr>
                <w:sz w:val="20"/>
                <w:lang w:val="fr-FR"/>
              </w:rPr>
              <w:t>c. 4 : habitation rectangulaire (15 x 9 m), 1 sépulture à catacombe avec les corps d’un homm et d’une femme, d’un chien et d’un individu déposés plus tardivement ; un sépulture également en forme de catacombe avec les inhuamations de 5 enfants</w:t>
            </w:r>
          </w:p>
        </w:tc>
        <w:tc>
          <w:tcPr>
            <w:tcW w:w="2636" w:type="dxa"/>
            <w:vMerge w:val="restart"/>
            <w:vAlign w:val="center"/>
          </w:tcPr>
          <w:p w14:paraId="76F1AD9C" w14:textId="057F1785" w:rsidR="00AD0253" w:rsidRDefault="00000000" w:rsidP="00C35EA7">
            <w:pPr>
              <w:jc w:val="center"/>
            </w:pPr>
            <w:hyperlink r:id="rId11107" w:anchor="Cul_Vucedol" w:history="1">
              <w:r w:rsidR="00AD0253" w:rsidRPr="009972CD">
                <w:rPr>
                  <w:rStyle w:val="Hyperlink"/>
                </w:rPr>
                <w:t>Vučedol</w:t>
              </w:r>
            </w:hyperlink>
          </w:p>
        </w:tc>
      </w:tr>
      <w:tr w:rsidR="00AD0253" w:rsidRPr="00003070" w14:paraId="100B094D" w14:textId="77777777" w:rsidTr="00C35EA7">
        <w:trPr>
          <w:jc w:val="center"/>
        </w:trPr>
        <w:tc>
          <w:tcPr>
            <w:tcW w:w="1163" w:type="dxa"/>
            <w:vMerge/>
            <w:vAlign w:val="center"/>
          </w:tcPr>
          <w:p w14:paraId="40B1DD09" w14:textId="77777777" w:rsidR="00AD0253" w:rsidRDefault="00AD0253" w:rsidP="00C35EA7">
            <w:pPr>
              <w:jc w:val="center"/>
            </w:pPr>
          </w:p>
        </w:tc>
        <w:tc>
          <w:tcPr>
            <w:tcW w:w="1109" w:type="dxa"/>
            <w:vMerge/>
            <w:vAlign w:val="center"/>
          </w:tcPr>
          <w:p w14:paraId="027985C7" w14:textId="77777777" w:rsidR="00AD0253" w:rsidRDefault="00AD0253" w:rsidP="00C35EA7">
            <w:pPr>
              <w:jc w:val="center"/>
            </w:pPr>
          </w:p>
        </w:tc>
        <w:tc>
          <w:tcPr>
            <w:tcW w:w="4226" w:type="dxa"/>
          </w:tcPr>
          <w:p w14:paraId="0B0DDF2A" w14:textId="243299C8" w:rsidR="00AD0253" w:rsidRPr="00C35EA7" w:rsidRDefault="00AD0253" w:rsidP="00C35EA7">
            <w:pPr>
              <w:jc w:val="both"/>
              <w:rPr>
                <w:sz w:val="20"/>
                <w:lang w:val="fr-FR"/>
              </w:rPr>
            </w:pPr>
            <w:r w:rsidRPr="00C35EA7">
              <w:rPr>
                <w:sz w:val="20"/>
                <w:lang w:val="fr-FR"/>
              </w:rPr>
              <w:t xml:space="preserve">c. 7 : habitation rectangulaire (15 x 9 m) et, à côté, fours à coupole et fours destinés à couler le </w:t>
            </w:r>
            <w:hyperlink r:id="rId11108" w:anchor="Sit_Cuivre" w:history="1">
              <w:r w:rsidR="009A36BA" w:rsidRPr="00C35EA7">
                <w:rPr>
                  <w:rStyle w:val="Hyperlink"/>
                  <w:sz w:val="20"/>
                  <w:lang w:val="fr-FR"/>
                </w:rPr>
                <w:t>cuivre</w:t>
              </w:r>
            </w:hyperlink>
          </w:p>
        </w:tc>
        <w:tc>
          <w:tcPr>
            <w:tcW w:w="2636" w:type="dxa"/>
            <w:vMerge/>
            <w:vAlign w:val="center"/>
          </w:tcPr>
          <w:p w14:paraId="2E3706C2" w14:textId="77777777" w:rsidR="00AD0253" w:rsidRPr="00C35EA7" w:rsidRDefault="00AD0253" w:rsidP="00C35EA7">
            <w:pPr>
              <w:jc w:val="center"/>
              <w:rPr>
                <w:lang w:val="fr-FR"/>
              </w:rPr>
            </w:pPr>
          </w:p>
        </w:tc>
      </w:tr>
      <w:tr w:rsidR="00AD0253" w14:paraId="581EE3CA" w14:textId="77777777" w:rsidTr="00C35EA7">
        <w:trPr>
          <w:jc w:val="center"/>
        </w:trPr>
        <w:tc>
          <w:tcPr>
            <w:tcW w:w="1163" w:type="dxa"/>
            <w:vAlign w:val="center"/>
          </w:tcPr>
          <w:p w14:paraId="1270887C" w14:textId="77777777" w:rsidR="00AD0253" w:rsidRDefault="00AD0253" w:rsidP="00C35EA7">
            <w:pPr>
              <w:jc w:val="center"/>
            </w:pPr>
            <w:r>
              <w:t>II</w:t>
            </w:r>
          </w:p>
        </w:tc>
        <w:tc>
          <w:tcPr>
            <w:tcW w:w="1109" w:type="dxa"/>
            <w:vAlign w:val="center"/>
          </w:tcPr>
          <w:p w14:paraId="0230AD0B" w14:textId="77777777" w:rsidR="00AD0253" w:rsidRDefault="00AD0253" w:rsidP="00C35EA7">
            <w:pPr>
              <w:jc w:val="center"/>
            </w:pPr>
            <w:r>
              <w:t>9-8</w:t>
            </w:r>
          </w:p>
        </w:tc>
        <w:tc>
          <w:tcPr>
            <w:tcW w:w="4226" w:type="dxa"/>
          </w:tcPr>
          <w:p w14:paraId="206B2C5E" w14:textId="77777777" w:rsidR="00AD0253" w:rsidRPr="00C35EA7" w:rsidRDefault="00AD0253" w:rsidP="00C35EA7">
            <w:pPr>
              <w:jc w:val="both"/>
              <w:rPr>
                <w:sz w:val="20"/>
              </w:rPr>
            </w:pPr>
          </w:p>
        </w:tc>
        <w:tc>
          <w:tcPr>
            <w:tcW w:w="2636" w:type="dxa"/>
            <w:vAlign w:val="center"/>
          </w:tcPr>
          <w:p w14:paraId="4A91D82C" w14:textId="61560C0A" w:rsidR="00AD0253" w:rsidRDefault="00000000" w:rsidP="00C35EA7">
            <w:pPr>
              <w:jc w:val="center"/>
            </w:pPr>
            <w:hyperlink r:id="rId11109" w:anchor="Cul_Baden" w:history="1">
              <w:r w:rsidR="00AD0253" w:rsidRPr="00797FBA">
                <w:rPr>
                  <w:rStyle w:val="Hyperlink"/>
                </w:rPr>
                <w:t>Baden</w:t>
              </w:r>
            </w:hyperlink>
          </w:p>
        </w:tc>
      </w:tr>
      <w:tr w:rsidR="00AD0253" w14:paraId="6543C30F" w14:textId="77777777" w:rsidTr="00C35EA7">
        <w:trPr>
          <w:trHeight w:val="77"/>
          <w:jc w:val="center"/>
        </w:trPr>
        <w:tc>
          <w:tcPr>
            <w:tcW w:w="1163" w:type="dxa"/>
            <w:vAlign w:val="center"/>
          </w:tcPr>
          <w:p w14:paraId="3415AFC6" w14:textId="77777777" w:rsidR="00AD0253" w:rsidRDefault="00AD0253" w:rsidP="00C35EA7">
            <w:pPr>
              <w:jc w:val="center"/>
            </w:pPr>
            <w:r>
              <w:t>I</w:t>
            </w:r>
          </w:p>
        </w:tc>
        <w:tc>
          <w:tcPr>
            <w:tcW w:w="1109" w:type="dxa"/>
            <w:vAlign w:val="center"/>
          </w:tcPr>
          <w:p w14:paraId="3F050E47" w14:textId="77777777" w:rsidR="00AD0253" w:rsidRDefault="00AD0253" w:rsidP="00C35EA7">
            <w:pPr>
              <w:jc w:val="center"/>
            </w:pPr>
            <w:r>
              <w:t>10</w:t>
            </w:r>
          </w:p>
        </w:tc>
        <w:tc>
          <w:tcPr>
            <w:tcW w:w="4226" w:type="dxa"/>
          </w:tcPr>
          <w:p w14:paraId="4001A158" w14:textId="77777777" w:rsidR="00AD0253" w:rsidRPr="00C35EA7" w:rsidRDefault="00AD0253" w:rsidP="00C35EA7">
            <w:pPr>
              <w:jc w:val="both"/>
              <w:rPr>
                <w:sz w:val="20"/>
              </w:rPr>
            </w:pPr>
          </w:p>
        </w:tc>
        <w:tc>
          <w:tcPr>
            <w:tcW w:w="2636" w:type="dxa"/>
            <w:vAlign w:val="center"/>
          </w:tcPr>
          <w:p w14:paraId="199787DC" w14:textId="5C9D8371" w:rsidR="00AD0253" w:rsidRDefault="00000000" w:rsidP="00C35EA7">
            <w:pPr>
              <w:jc w:val="center"/>
            </w:pPr>
            <w:hyperlink r:id="rId11110" w:anchor="Cul_Starcevo_Koros" w:history="1">
              <w:r w:rsidR="00AD0253" w:rsidRPr="00797FBA">
                <w:rPr>
                  <w:rStyle w:val="Hyperlink"/>
                </w:rPr>
                <w:t>Starcevo</w:t>
              </w:r>
            </w:hyperlink>
          </w:p>
        </w:tc>
      </w:tr>
    </w:tbl>
    <w:p w14:paraId="739F02DE" w14:textId="77777777" w:rsidR="009972CD" w:rsidRDefault="00AD0253" w:rsidP="00242C0F">
      <w:pPr>
        <w:jc w:val="both"/>
      </w:pPr>
      <w:r>
        <w:t xml:space="preserve"> </w:t>
      </w:r>
      <w:r w:rsidR="009972CD">
        <w:t>(BIB 56 p. 85)</w:t>
      </w:r>
    </w:p>
    <w:p w14:paraId="363DF87C" w14:textId="77777777" w:rsidR="006061C6" w:rsidRDefault="006061C6" w:rsidP="00242C0F"/>
    <w:p w14:paraId="02726E04" w14:textId="77777777" w:rsidR="00682A10" w:rsidRPr="0032190F" w:rsidRDefault="00797FBA" w:rsidP="00242C0F">
      <w:pPr>
        <w:jc w:val="both"/>
        <w:rPr>
          <w:lang w:val="fr-FR"/>
        </w:rPr>
      </w:pPr>
      <w:r w:rsidRPr="0032190F">
        <w:rPr>
          <w:lang w:val="fr-FR"/>
        </w:rPr>
        <w:t xml:space="preserve">L’habitat de Vucedol reprend la disposition de celui du Baden. On observe également l’état successif d’une même structure appelée </w:t>
      </w:r>
      <w:r w:rsidRPr="0032190F">
        <w:rPr>
          <w:i/>
          <w:lang w:val="fr-FR"/>
        </w:rPr>
        <w:t>megaron</w:t>
      </w:r>
      <w:r w:rsidRPr="0032190F">
        <w:rPr>
          <w:lang w:val="fr-FR"/>
        </w:rPr>
        <w:t xml:space="preserve"> qui, par la découverte de fours, moules et scories en cuivre a été identifié comme atelier de métallurgie associé à une maison. L’architecture des tombes rappelle directement celle de la culture des  Sépultures à Catacombes (BIB 56 p. 410)</w:t>
      </w:r>
    </w:p>
    <w:p w14:paraId="7AF32F12" w14:textId="77777777" w:rsidR="00C50CE9" w:rsidRPr="0032190F" w:rsidRDefault="00C50CE9" w:rsidP="00242C0F">
      <w:pPr>
        <w:jc w:val="both"/>
        <w:rPr>
          <w:lang w:val="fr-FR"/>
        </w:rPr>
      </w:pPr>
    </w:p>
    <w:p w14:paraId="5E61B868" w14:textId="77777777" w:rsidR="00F710B6" w:rsidRPr="0032190F" w:rsidRDefault="00F710B6" w:rsidP="00426FF9">
      <w:pPr>
        <w:pStyle w:val="Heading1"/>
      </w:pPr>
      <w:r w:rsidRPr="0032190F">
        <w:t>HAGESTAD</w:t>
      </w:r>
    </w:p>
    <w:p w14:paraId="65EC49B7" w14:textId="77777777" w:rsidR="00F710B6" w:rsidRPr="0032190F" w:rsidRDefault="00F710B6" w:rsidP="00242C0F">
      <w:pPr>
        <w:rPr>
          <w:lang w:val="fr-FR"/>
        </w:rPr>
      </w:pPr>
    </w:p>
    <w:p w14:paraId="34D4ECD0" w14:textId="36793805" w:rsidR="00F710B6" w:rsidRPr="0032190F" w:rsidRDefault="00F710B6" w:rsidP="00242C0F">
      <w:pPr>
        <w:jc w:val="both"/>
        <w:rPr>
          <w:lang w:val="fr-FR"/>
        </w:rPr>
      </w:pPr>
      <w:r w:rsidRPr="0032190F">
        <w:rPr>
          <w:lang w:val="fr-FR"/>
        </w:rPr>
        <w:t xml:space="preserve">Site de Suède. Parmi les 4 tombes mégalithiques de Hagestad, la </w:t>
      </w:r>
      <w:hyperlink r:id="rId11111" w:anchor="Cul_Megalith_t_dolmen_couloir" w:history="1">
        <w:r w:rsidR="00DC5D96" w:rsidRPr="0032190F">
          <w:rPr>
            <w:rStyle w:val="Hyperlink"/>
            <w:lang w:val="fr-FR"/>
          </w:rPr>
          <w:t>sépulture à couloir</w:t>
        </w:r>
      </w:hyperlink>
      <w:r w:rsidR="00DC5D96" w:rsidRPr="0032190F">
        <w:rPr>
          <w:lang w:val="fr-FR"/>
        </w:rPr>
        <w:t xml:space="preserve"> </w:t>
      </w:r>
      <w:r w:rsidRPr="0032190F">
        <w:rPr>
          <w:lang w:val="fr-FR"/>
        </w:rPr>
        <w:t>sous le tertre dit « Carlshögen » est particulièrement importante. Sur une couche de sable, au centre du tumulus rond, dallage de pierres égalisé par du limon sur lequel s’élève une chambre funéraire de plan ovale (</w:t>
      </w:r>
      <w:smartTag w:uri="urn:schemas-microsoft-com:office:smarttags" w:element="metricconverter">
        <w:smartTagPr>
          <w:attr w:name="ProductID" w:val="5,2 m"/>
        </w:smartTagPr>
        <w:r w:rsidRPr="0032190F">
          <w:rPr>
            <w:lang w:val="fr-FR"/>
          </w:rPr>
          <w:t>5,2 m</w:t>
        </w:r>
      </w:smartTag>
      <w:r w:rsidRPr="0032190F">
        <w:rPr>
          <w:lang w:val="fr-FR"/>
        </w:rPr>
        <w:t xml:space="preserve"> x </w:t>
      </w:r>
      <w:smartTag w:uri="urn:schemas-microsoft-com:office:smarttags" w:element="metricconverter">
        <w:smartTagPr>
          <w:attr w:name="ProductID" w:val="1,8 m"/>
        </w:smartTagPr>
        <w:r w:rsidRPr="0032190F">
          <w:rPr>
            <w:lang w:val="fr-FR"/>
          </w:rPr>
          <w:t>1,8 m</w:t>
        </w:r>
      </w:smartTag>
      <w:r w:rsidRPr="0032190F">
        <w:rPr>
          <w:lang w:val="fr-FR"/>
        </w:rPr>
        <w:t>) au sol dallé subdivisé par des murets en 9 compartiments contenat cahcun</w:t>
      </w:r>
      <w:r w:rsidR="00DC5D96" w:rsidRPr="0032190F">
        <w:rPr>
          <w:lang w:val="fr-FR"/>
        </w:rPr>
        <w:t>s plusieurs inhumations ; au to</w:t>
      </w:r>
      <w:r w:rsidRPr="0032190F">
        <w:rPr>
          <w:lang w:val="fr-FR"/>
        </w:rPr>
        <w:t>tal 50 individus dont certains en position assise. Mobiliers : perles en ambre</w:t>
      </w:r>
      <w:r w:rsidR="006B47D2" w:rsidRPr="0032190F">
        <w:rPr>
          <w:lang w:val="fr-FR"/>
        </w:rPr>
        <w:t xml:space="preserve"> [</w:t>
      </w:r>
      <w:hyperlink r:id="rId11112" w:anchor="Sit_Route_Ambre" w:history="1">
        <w:r w:rsidR="006B47D2" w:rsidRPr="0032190F">
          <w:rPr>
            <w:rStyle w:val="Hyperlink"/>
            <w:lang w:val="fr-FR"/>
          </w:rPr>
          <w:t>route de l'ambre</w:t>
        </w:r>
      </w:hyperlink>
      <w:r w:rsidR="006B47D2" w:rsidRPr="0032190F">
        <w:rPr>
          <w:lang w:val="fr-FR"/>
        </w:rPr>
        <w:t>]</w:t>
      </w:r>
      <w:r w:rsidRPr="0032190F">
        <w:rPr>
          <w:lang w:val="fr-FR"/>
        </w:rPr>
        <w:t xml:space="preserve">, céramiques, et industrie lithique. Le couloir de cette sépulture mesure </w:t>
      </w:r>
      <w:smartTag w:uri="urn:schemas-microsoft-com:office:smarttags" w:element="metricconverter">
        <w:smartTagPr>
          <w:attr w:name="ProductID" w:val="6,4 m"/>
        </w:smartTagPr>
        <w:r w:rsidRPr="0032190F">
          <w:rPr>
            <w:lang w:val="fr-FR"/>
          </w:rPr>
          <w:t>6,4 m</w:t>
        </w:r>
      </w:smartTag>
      <w:r w:rsidRPr="0032190F">
        <w:rPr>
          <w:lang w:val="fr-FR"/>
        </w:rPr>
        <w:t xml:space="preserve"> de long. Les inhuamtions datentr de la culture des Gobelets en Entonnoir récente sont recouvertes de dalles en pierres sur lesquelles se trouvaient des inhumations allongées avec céramique et poignards en silex de la « Période des Poignards » (BIB 56 p. 68)</w:t>
      </w:r>
    </w:p>
    <w:p w14:paraId="678DC0A6" w14:textId="77777777" w:rsidR="00F710B6" w:rsidRPr="0032190F" w:rsidRDefault="00F710B6" w:rsidP="00242C0F">
      <w:pPr>
        <w:rPr>
          <w:lang w:val="fr-FR"/>
        </w:rPr>
      </w:pPr>
    </w:p>
    <w:p w14:paraId="44249F62" w14:textId="77777777" w:rsidR="0089520F" w:rsidRPr="0032190F" w:rsidRDefault="0089520F" w:rsidP="00426FF9">
      <w:pPr>
        <w:pStyle w:val="Heading1"/>
      </w:pPr>
      <w:bookmarkStart w:id="4493" w:name="Sit_Sigersdal"/>
      <w:r w:rsidRPr="0032190F">
        <w:t>SIGER</w:t>
      </w:r>
      <w:r w:rsidR="00F87CB6" w:rsidRPr="0032190F">
        <w:t>S</w:t>
      </w:r>
      <w:r w:rsidRPr="0032190F">
        <w:t>DAL (Marécage de)</w:t>
      </w:r>
    </w:p>
    <w:bookmarkEnd w:id="4493"/>
    <w:p w14:paraId="4C034ED6" w14:textId="77777777" w:rsidR="0089520F" w:rsidRPr="0032190F" w:rsidRDefault="0089520F" w:rsidP="00242C0F">
      <w:pPr>
        <w:rPr>
          <w:lang w:val="fr-FR"/>
        </w:rPr>
      </w:pPr>
    </w:p>
    <w:p w14:paraId="35F45896" w14:textId="77777777" w:rsidR="0089520F" w:rsidRPr="0032190F" w:rsidRDefault="0089520F" w:rsidP="00242C0F">
      <w:pPr>
        <w:rPr>
          <w:lang w:val="fr-FR"/>
        </w:rPr>
      </w:pPr>
      <w:r w:rsidRPr="0032190F">
        <w:rPr>
          <w:lang w:val="fr-FR"/>
        </w:rPr>
        <w:t xml:space="preserve">Dans ce marécage </w:t>
      </w:r>
      <w:r w:rsidR="00F710B6" w:rsidRPr="0032190F">
        <w:rPr>
          <w:lang w:val="fr-FR"/>
        </w:rPr>
        <w:t xml:space="preserve">d’Europe du Nord, </w:t>
      </w:r>
      <w:r w:rsidRPr="0032190F">
        <w:rPr>
          <w:lang w:val="fr-FR"/>
        </w:rPr>
        <w:t xml:space="preserve">ont été retrouvé 2 femmes de 16 et 18 ans sacrifiées (la seconde portait encore une corde autour </w:t>
      </w:r>
      <w:r w:rsidR="00F710B6" w:rsidRPr="0032190F">
        <w:rPr>
          <w:lang w:val="fr-FR"/>
        </w:rPr>
        <w:t>d</w:t>
      </w:r>
      <w:r w:rsidRPr="0032190F">
        <w:rPr>
          <w:lang w:val="fr-FR"/>
        </w:rPr>
        <w:t>u cou) (BIB 400 p. 76)</w:t>
      </w:r>
    </w:p>
    <w:p w14:paraId="79F73B18" w14:textId="77777777" w:rsidR="0089520F" w:rsidRPr="0032190F" w:rsidRDefault="0089520F" w:rsidP="00242C0F">
      <w:pPr>
        <w:rPr>
          <w:lang w:val="fr-FR"/>
        </w:rPr>
      </w:pPr>
    </w:p>
    <w:p w14:paraId="1CA3084C" w14:textId="77777777" w:rsidR="0089520F" w:rsidRPr="0032190F" w:rsidRDefault="0089520F" w:rsidP="00426FF9">
      <w:pPr>
        <w:pStyle w:val="Heading1"/>
      </w:pPr>
      <w:bookmarkStart w:id="4494" w:name="Sit_Schakenburg"/>
      <w:r w:rsidRPr="0032190F">
        <w:t>SCHAKENBURG (Site de)</w:t>
      </w:r>
    </w:p>
    <w:bookmarkEnd w:id="4494"/>
    <w:p w14:paraId="358219C3" w14:textId="77777777" w:rsidR="0089520F" w:rsidRPr="0032190F" w:rsidRDefault="0089520F" w:rsidP="00242C0F">
      <w:pPr>
        <w:rPr>
          <w:lang w:val="fr-FR"/>
        </w:rPr>
      </w:pPr>
    </w:p>
    <w:p w14:paraId="5B23129F" w14:textId="187BEBF0" w:rsidR="0089520F" w:rsidRPr="0032190F" w:rsidRDefault="0089520F" w:rsidP="00242C0F">
      <w:pPr>
        <w:jc w:val="both"/>
        <w:rPr>
          <w:lang w:val="fr-FR"/>
        </w:rPr>
      </w:pPr>
      <w:r w:rsidRPr="0032190F">
        <w:rPr>
          <w:lang w:val="fr-FR"/>
        </w:rPr>
        <w:t xml:space="preserve">Le site de Schakenburg près de Halle (Allemagne) sur le plateau de la Dölauer, semble montrer la relation d’une enceinte de 5 cercles concentriques traversé par 4 voies approximativement NS et EO. Ces enceintes comprenaient quelques 10 à 20 000 poteaux de bois avec une série de caveaux funéraires et de tombes plates dessiminées sur le plateau et pour certaines incluses dans l’enceinte. Dans la partie orientale de la zone centrale (env. </w:t>
      </w:r>
      <w:smartTag w:uri="urn:schemas-microsoft-com:office:smarttags" w:element="metricconverter">
        <w:smartTagPr>
          <w:attr w:name="ProductID" w:val="35 m"/>
        </w:smartTagPr>
        <w:r w:rsidRPr="0032190F">
          <w:rPr>
            <w:lang w:val="fr-FR"/>
          </w:rPr>
          <w:t>35 m</w:t>
        </w:r>
      </w:smartTag>
      <w:r w:rsidRPr="0032190F">
        <w:rPr>
          <w:lang w:val="fr-FR"/>
        </w:rPr>
        <w:t xml:space="preserve"> de diamètre), 2 tombes plates ont été découvertes lors de la phase ancienne des </w:t>
      </w:r>
      <w:hyperlink r:id="rId11113" w:anchor="Cul_Gobelet_Col_Entonnoir" w:history="1">
        <w:r w:rsidRPr="0032190F">
          <w:rPr>
            <w:rStyle w:val="Hyperlink"/>
            <w:lang w:val="fr-FR"/>
          </w:rPr>
          <w:t>Gobelets à Col en Entonnoir</w:t>
        </w:r>
      </w:hyperlink>
      <w:r w:rsidRPr="0032190F">
        <w:rPr>
          <w:lang w:val="fr-FR"/>
        </w:rPr>
        <w:t xml:space="preserve"> (phase de Baalberg). Deux </w:t>
      </w:r>
      <w:r w:rsidRPr="0032190F">
        <w:rPr>
          <w:lang w:val="fr-FR"/>
        </w:rPr>
        <w:lastRenderedPageBreak/>
        <w:t>tombes plates plus récentes sont attribuées à l’époque des vases à décor cordé ont également été identifiées (BIB 400 p. 70-72)</w:t>
      </w:r>
    </w:p>
    <w:p w14:paraId="6B8E5439" w14:textId="77777777" w:rsidR="00A54BA4" w:rsidRPr="0032190F" w:rsidRDefault="00A54BA4" w:rsidP="00242C0F">
      <w:pPr>
        <w:rPr>
          <w:lang w:val="fr-FR"/>
        </w:rPr>
      </w:pPr>
    </w:p>
    <w:p w14:paraId="4E41EF37" w14:textId="77777777" w:rsidR="00A54BA4" w:rsidRPr="0032190F" w:rsidRDefault="00A54BA4" w:rsidP="00426FF9">
      <w:pPr>
        <w:pStyle w:val="Heading1"/>
      </w:pPr>
      <w:bookmarkStart w:id="4495" w:name="Sit_Sarup"/>
      <w:r w:rsidRPr="0032190F">
        <w:t>SARUP</w:t>
      </w:r>
    </w:p>
    <w:bookmarkEnd w:id="4495"/>
    <w:p w14:paraId="5282E905" w14:textId="77777777" w:rsidR="00A54BA4" w:rsidRPr="0032190F" w:rsidRDefault="00A54BA4" w:rsidP="00242C0F">
      <w:pPr>
        <w:rPr>
          <w:lang w:val="fr-FR"/>
        </w:rPr>
      </w:pPr>
    </w:p>
    <w:p w14:paraId="03324F12" w14:textId="77777777" w:rsidR="00A54BA4" w:rsidRPr="0032190F" w:rsidRDefault="005B43BF" w:rsidP="00242C0F">
      <w:pPr>
        <w:rPr>
          <w:lang w:val="fr-FR"/>
        </w:rPr>
      </w:pPr>
      <w:r>
        <w:rPr>
          <w:lang w:val="fr-FR"/>
        </w:rPr>
        <w:t xml:space="preserve">Enclos funéraire. </w:t>
      </w:r>
      <w:r w:rsidR="00A54BA4" w:rsidRPr="0032190F">
        <w:rPr>
          <w:lang w:val="fr-FR"/>
        </w:rPr>
        <w:t>Le vaste ensemble cérémoniel de Sarup (Damenark) a été aménagé entre 3400 et 2800 av. Le site occupe un promontoire barré sableux dominant une plaine littorale où différents habitats et dolmens ont été édifiés de</w:t>
      </w:r>
      <w:r w:rsidR="00F87CB6" w:rsidRPr="0032190F">
        <w:rPr>
          <w:lang w:val="fr-FR"/>
        </w:rPr>
        <w:t xml:space="preserve"> manière comtemporaine au site (BIB 400 p. 72-74)</w:t>
      </w:r>
    </w:p>
    <w:p w14:paraId="3C100862" w14:textId="77777777" w:rsidR="00A54BA4" w:rsidRPr="0032190F" w:rsidRDefault="00A54BA4" w:rsidP="00242C0F">
      <w:pPr>
        <w:rPr>
          <w:lang w:val="fr-FR"/>
        </w:rPr>
      </w:pPr>
    </w:p>
    <w:p w14:paraId="4E1E5CD6" w14:textId="77777777" w:rsidR="00A54BA4" w:rsidRPr="0032190F" w:rsidRDefault="00A54BA4" w:rsidP="00242C0F">
      <w:pPr>
        <w:jc w:val="both"/>
        <w:rPr>
          <w:lang w:val="fr-FR"/>
        </w:rPr>
      </w:pPr>
      <w:r w:rsidRPr="0032190F">
        <w:rPr>
          <w:lang w:val="fr-FR"/>
        </w:rPr>
        <w:t>Sarup I montre un important dispositif de fossés, de palissade et de levées de terre. Ces aménagements ont été mis en œuvre pour isoler différents enclos quadrangulaires destinés à des rites funéraires (corps ensevelis dans les fosses des enclos), probablement pour la décomposition des defunts et avant l</w:t>
      </w:r>
      <w:r w:rsidR="00F87CB6" w:rsidRPr="0032190F">
        <w:rPr>
          <w:lang w:val="fr-FR"/>
        </w:rPr>
        <w:t>a</w:t>
      </w:r>
      <w:r w:rsidRPr="0032190F">
        <w:rPr>
          <w:lang w:val="fr-FR"/>
        </w:rPr>
        <w:t xml:space="preserve"> déposition </w:t>
      </w:r>
      <w:r w:rsidR="00F87CB6" w:rsidRPr="0032190F">
        <w:rPr>
          <w:lang w:val="fr-FR"/>
        </w:rPr>
        <w:t xml:space="preserve">de leurs ossments </w:t>
      </w:r>
      <w:r w:rsidRPr="0032190F">
        <w:rPr>
          <w:lang w:val="fr-FR"/>
        </w:rPr>
        <w:t>dans les dolmens avoisinnants. Des traces d’habitat (trous de poteaux, restes de torchis, nucleus et traces de débitage) prouvent qu’une occupation s’est faite qui était probablement liée aux activités céremonielles autour des fosses (Andersen).</w:t>
      </w:r>
    </w:p>
    <w:p w14:paraId="7DDC6849" w14:textId="77777777" w:rsidR="00A54BA4" w:rsidRPr="0032190F" w:rsidRDefault="00A54BA4" w:rsidP="00242C0F">
      <w:pPr>
        <w:rPr>
          <w:lang w:val="fr-FR"/>
        </w:rPr>
      </w:pPr>
      <w:r w:rsidRPr="0032190F">
        <w:rPr>
          <w:lang w:val="fr-FR"/>
        </w:rPr>
        <w:t>Sarup II, vers 3250 av., les activités cérémonielles et funéraires se concentrent sur la pointe de l’éperon (BIB 400 p. 72-7</w:t>
      </w:r>
      <w:r w:rsidR="00F87CB6" w:rsidRPr="0032190F">
        <w:rPr>
          <w:lang w:val="fr-FR"/>
        </w:rPr>
        <w:t>5</w:t>
      </w:r>
      <w:r w:rsidRPr="0032190F">
        <w:rPr>
          <w:lang w:val="fr-FR"/>
        </w:rPr>
        <w:t>)</w:t>
      </w:r>
    </w:p>
    <w:p w14:paraId="0B99C3F7" w14:textId="77777777" w:rsidR="00A54BA4" w:rsidRPr="0032190F" w:rsidRDefault="00A54BA4" w:rsidP="00242C0F">
      <w:pPr>
        <w:rPr>
          <w:lang w:val="fr-FR"/>
        </w:rPr>
      </w:pPr>
    </w:p>
    <w:p w14:paraId="24FF8F8F" w14:textId="204BAA59" w:rsidR="000F360A" w:rsidRPr="0032190F" w:rsidRDefault="00A54BA4" w:rsidP="00242C0F">
      <w:pPr>
        <w:jc w:val="both"/>
        <w:rPr>
          <w:lang w:val="fr-FR"/>
        </w:rPr>
      </w:pPr>
      <w:r w:rsidRPr="0032190F">
        <w:rPr>
          <w:lang w:val="fr-FR"/>
        </w:rPr>
        <w:t>A proximité du site, différents hameaux contemporains de Sarup I et Sarup II montrent une agriculture céréalière avec assolement, le déboisement par brulis (charbon de bouleau), la consommation des fruits du noisetier, la prédomina</w:t>
      </w:r>
      <w:r w:rsidR="00DF5F1D" w:rsidRPr="0032190F">
        <w:rPr>
          <w:lang w:val="fr-FR"/>
        </w:rPr>
        <w:t>n</w:t>
      </w:r>
      <w:r w:rsidRPr="0032190F">
        <w:rPr>
          <w:lang w:val="fr-FR"/>
        </w:rPr>
        <w:t xml:space="preserve">ce de la vache dans les animaux domestiques. Des dolmens érigés pour être visisbles à proximité immédiate du site de Sarup (dans un rayon de 5 à </w:t>
      </w:r>
      <w:smartTag w:uri="urn:schemas-microsoft-com:office:smarttags" w:element="metricconverter">
        <w:smartTagPr>
          <w:attr w:name="ProductID" w:val="7 km"/>
        </w:smartTagPr>
        <w:r w:rsidRPr="0032190F">
          <w:rPr>
            <w:lang w:val="fr-FR"/>
          </w:rPr>
          <w:t>7 km</w:t>
        </w:r>
      </w:smartTag>
      <w:r w:rsidRPr="0032190F">
        <w:rPr>
          <w:lang w:val="fr-FR"/>
        </w:rPr>
        <w:t xml:space="preserve">)  au nombre de 25, ont livrés un matériel identique à celui de Sarup I et II et attribué aux </w:t>
      </w:r>
      <w:hyperlink r:id="rId11114" w:anchor="Cul_Gobelet_Col_Entonnoir" w:history="1">
        <w:r w:rsidR="00F87CB6" w:rsidRPr="0032190F">
          <w:rPr>
            <w:rStyle w:val="Hyperlink"/>
            <w:lang w:val="fr-FR"/>
          </w:rPr>
          <w:t>Gobelets à Col en Entonnoir</w:t>
        </w:r>
      </w:hyperlink>
      <w:r w:rsidR="005B43BF" w:rsidRPr="005B43BF">
        <w:rPr>
          <w:lang w:val="fr-FR"/>
        </w:rPr>
        <w:t xml:space="preserve"> </w:t>
      </w:r>
      <w:r w:rsidRPr="0032190F">
        <w:rPr>
          <w:lang w:val="fr-FR"/>
        </w:rPr>
        <w:t>(BIB 400 p. 75)</w:t>
      </w:r>
    </w:p>
    <w:p w14:paraId="7B331698" w14:textId="77777777" w:rsidR="008E4095" w:rsidRPr="0032190F" w:rsidRDefault="008E4095" w:rsidP="00242C0F">
      <w:pPr>
        <w:rPr>
          <w:lang w:val="fr-FR"/>
        </w:rPr>
      </w:pPr>
    </w:p>
    <w:p w14:paraId="71F6C784" w14:textId="77777777" w:rsidR="004C4E37" w:rsidRPr="0032190F" w:rsidRDefault="004C4E37" w:rsidP="00426FF9">
      <w:pPr>
        <w:pStyle w:val="Heading1"/>
      </w:pPr>
      <w:bookmarkStart w:id="4496" w:name="Sit_Sarnowo"/>
      <w:r w:rsidRPr="0032190F">
        <w:t>SARNOWO (Nécropole de)</w:t>
      </w:r>
    </w:p>
    <w:bookmarkEnd w:id="4496"/>
    <w:p w14:paraId="23510E5D" w14:textId="77777777" w:rsidR="004C4E37" w:rsidRPr="0032190F" w:rsidRDefault="004C4E37" w:rsidP="00242C0F">
      <w:pPr>
        <w:rPr>
          <w:lang w:val="fr-FR"/>
        </w:rPr>
      </w:pPr>
    </w:p>
    <w:p w14:paraId="77A0BF8D" w14:textId="719D215A" w:rsidR="004C4E37" w:rsidRPr="0032190F" w:rsidRDefault="004C4E37" w:rsidP="00242C0F">
      <w:pPr>
        <w:jc w:val="both"/>
        <w:rPr>
          <w:lang w:val="fr-FR"/>
        </w:rPr>
      </w:pPr>
      <w:r w:rsidRPr="0032190F">
        <w:rPr>
          <w:lang w:val="fr-FR"/>
        </w:rPr>
        <w:t>La nécropole de Sarnowo</w:t>
      </w:r>
      <w:r w:rsidR="001620D0" w:rsidRPr="0032190F">
        <w:rPr>
          <w:lang w:val="fr-FR"/>
        </w:rPr>
        <w:t xml:space="preserve"> (Pologne)</w:t>
      </w:r>
      <w:r w:rsidRPr="0032190F">
        <w:rPr>
          <w:lang w:val="fr-FR"/>
        </w:rPr>
        <w:t xml:space="preserve"> livre 9 tumulus de plan trapézoïdal du type des sépultures de Cujavie dont 6 constituent un groupe d’une orientation identique. Longueur des tumulus :38,5 jusqu’à </w:t>
      </w:r>
      <w:smartTag w:uri="urn:schemas-microsoft-com:office:smarttags" w:element="metricconverter">
        <w:smartTagPr>
          <w:attr w:name="ProductID" w:val="83 m"/>
        </w:smartTagPr>
        <w:r w:rsidRPr="0032190F">
          <w:rPr>
            <w:lang w:val="fr-FR"/>
          </w:rPr>
          <w:t>83 m</w:t>
        </w:r>
      </w:smartTag>
      <w:r w:rsidRPr="0032190F">
        <w:rPr>
          <w:lang w:val="fr-FR"/>
        </w:rPr>
        <w:t xml:space="preserve">. A l’intérieur des délimitations trapézoïdales de pierres, 1 à 5 sépultures à inhumations avec poteries et outils en silex. En dessous des tumulus n° 7 à 8, habitat et traces de charrue ( ?), datant de la culture des </w:t>
      </w:r>
      <w:hyperlink r:id="rId11115" w:anchor="Cul_Gobelet_Col_Entonnoir" w:history="1">
        <w:r w:rsidRPr="0032190F">
          <w:rPr>
            <w:rStyle w:val="Hyperlink"/>
            <w:lang w:val="fr-FR"/>
          </w:rPr>
          <w:t>Gobelets en Entonnoir</w:t>
        </w:r>
      </w:hyperlink>
      <w:r w:rsidRPr="0032190F">
        <w:rPr>
          <w:lang w:val="fr-FR"/>
        </w:rPr>
        <w:t xml:space="preserve"> ancienne : étape Sarnowo (BIB 56 p. 62)</w:t>
      </w:r>
    </w:p>
    <w:p w14:paraId="6CE18625" w14:textId="77777777" w:rsidR="002038B0" w:rsidRPr="0032190F" w:rsidRDefault="002038B0" w:rsidP="00242C0F">
      <w:pPr>
        <w:jc w:val="both"/>
        <w:rPr>
          <w:lang w:val="fr-FR"/>
        </w:rPr>
      </w:pPr>
    </w:p>
    <w:p w14:paraId="22E43872" w14:textId="77777777" w:rsidR="002038B0" w:rsidRPr="0032190F" w:rsidRDefault="002038B0" w:rsidP="00426FF9">
      <w:pPr>
        <w:pStyle w:val="Heading1"/>
      </w:pPr>
      <w:bookmarkStart w:id="4497" w:name="Sit_Neuchatel_Lac"/>
      <w:r w:rsidRPr="0032190F">
        <w:t xml:space="preserve">NEUCHATEL </w:t>
      </w:r>
      <w:bookmarkEnd w:id="4497"/>
      <w:r w:rsidRPr="0032190F">
        <w:t>(Lac de)</w:t>
      </w:r>
    </w:p>
    <w:p w14:paraId="285642C2" w14:textId="77777777" w:rsidR="002038B0" w:rsidRPr="0032190F" w:rsidRDefault="002038B0" w:rsidP="00242C0F">
      <w:pPr>
        <w:jc w:val="both"/>
        <w:rPr>
          <w:lang w:val="fr-FR"/>
        </w:rPr>
      </w:pPr>
    </w:p>
    <w:p w14:paraId="104BE20C" w14:textId="517CED25" w:rsidR="002038B0" w:rsidRPr="0032190F" w:rsidRDefault="002038B0" w:rsidP="00242C0F">
      <w:pPr>
        <w:jc w:val="both"/>
        <w:rPr>
          <w:lang w:val="fr-FR"/>
        </w:rPr>
      </w:pPr>
      <w:r w:rsidRPr="0032190F">
        <w:rPr>
          <w:lang w:val="fr-FR"/>
        </w:rPr>
        <w:t xml:space="preserve">L’étude de ce lac a montré des phases de transgression entre (1) 3450 et 3229 av. J.-C (cf. </w:t>
      </w:r>
      <w:hyperlink r:id="rId11116" w:anchor="Text_Piora_II" w:history="1">
        <w:r w:rsidRPr="0032190F">
          <w:rPr>
            <w:rStyle w:val="Hyperlink"/>
            <w:lang w:val="fr-FR"/>
          </w:rPr>
          <w:t>Piora II</w:t>
        </w:r>
      </w:hyperlink>
      <w:r w:rsidRPr="0032190F">
        <w:rPr>
          <w:lang w:val="fr-FR"/>
        </w:rPr>
        <w:t xml:space="preserve">) et (2) 2976 et 2792 av. J.-C. parallélisable avec celle du </w:t>
      </w:r>
      <w:hyperlink r:id="rId11117" w:anchor="Sit_Clairvaux_Lac" w:history="1">
        <w:r w:rsidRPr="0032190F">
          <w:rPr>
            <w:rStyle w:val="Hyperlink"/>
            <w:lang w:val="fr-FR"/>
          </w:rPr>
          <w:t>lac de Clairvaux</w:t>
        </w:r>
      </w:hyperlink>
      <w:r w:rsidRPr="0032190F">
        <w:rPr>
          <w:lang w:val="fr-FR"/>
        </w:rPr>
        <w:t xml:space="preserve"> et du </w:t>
      </w:r>
      <w:hyperlink r:id="rId11118" w:anchor="Sit_Chalain_Lac" w:history="1">
        <w:r w:rsidRPr="0032190F">
          <w:rPr>
            <w:rStyle w:val="Hyperlink"/>
            <w:lang w:val="fr-FR"/>
          </w:rPr>
          <w:t>lac de Chalain</w:t>
        </w:r>
      </w:hyperlink>
      <w:r w:rsidRPr="0032190F">
        <w:rPr>
          <w:lang w:val="fr-FR"/>
        </w:rPr>
        <w:t xml:space="preserve"> (BIB 374).</w:t>
      </w:r>
    </w:p>
    <w:p w14:paraId="4A2BAA78" w14:textId="77777777" w:rsidR="002038B0" w:rsidRPr="0032190F" w:rsidRDefault="002038B0" w:rsidP="00242C0F">
      <w:pPr>
        <w:jc w:val="both"/>
        <w:rPr>
          <w:lang w:val="fr-FR"/>
        </w:rPr>
      </w:pPr>
    </w:p>
    <w:p w14:paraId="08379BB5" w14:textId="6CDEBEA6" w:rsidR="00530FF5" w:rsidRPr="0032190F" w:rsidRDefault="00530FF5" w:rsidP="00242C0F">
      <w:pPr>
        <w:jc w:val="both"/>
        <w:rPr>
          <w:lang w:val="fr-FR"/>
        </w:rPr>
      </w:pPr>
      <w:r w:rsidRPr="0032190F">
        <w:rPr>
          <w:lang w:val="fr-FR"/>
        </w:rPr>
        <w:t xml:space="preserve">Sur la rive nord du lac de Neuchatel, à Bevay-Sud, ont été découverte 4 rangées de pieux, on parle de </w:t>
      </w:r>
      <w:hyperlink r:id="rId11119" w:anchor="Cul_Protohistoire_Soc_Habitat_Protourb" w:history="1">
        <w:r w:rsidRPr="0032190F">
          <w:rPr>
            <w:rStyle w:val="Hyperlink"/>
            <w:lang w:val="fr-FR"/>
          </w:rPr>
          <w:t>proto-urbanisme</w:t>
        </w:r>
      </w:hyperlink>
      <w:r w:rsidRPr="0032190F">
        <w:rPr>
          <w:lang w:val="fr-FR"/>
        </w:rPr>
        <w:t xml:space="preserve"> du villag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6"/>
        <w:gridCol w:w="3069"/>
      </w:tblGrid>
      <w:tr w:rsidR="00530FF5" w14:paraId="2E0CC454" w14:textId="77777777" w:rsidTr="00C35EA7">
        <w:trPr>
          <w:jc w:val="center"/>
        </w:trPr>
        <w:tc>
          <w:tcPr>
            <w:tcW w:w="956" w:type="dxa"/>
          </w:tcPr>
          <w:p w14:paraId="585D27A0" w14:textId="77777777" w:rsidR="00530FF5" w:rsidRDefault="00530FF5" w:rsidP="00C35EA7">
            <w:pPr>
              <w:jc w:val="both"/>
            </w:pPr>
            <w:r>
              <w:t>- 1004</w:t>
            </w:r>
          </w:p>
        </w:tc>
        <w:tc>
          <w:tcPr>
            <w:tcW w:w="3069" w:type="dxa"/>
          </w:tcPr>
          <w:p w14:paraId="08C5F9CC" w14:textId="77777777" w:rsidR="00530FF5" w:rsidRDefault="00530FF5" w:rsidP="00C35EA7">
            <w:pPr>
              <w:jc w:val="both"/>
            </w:pPr>
            <w:r>
              <w:t>construction d’une palissade</w:t>
            </w:r>
          </w:p>
        </w:tc>
      </w:tr>
      <w:tr w:rsidR="00530FF5" w14:paraId="2C94CAE4" w14:textId="77777777" w:rsidTr="00C35EA7">
        <w:trPr>
          <w:jc w:val="center"/>
        </w:trPr>
        <w:tc>
          <w:tcPr>
            <w:tcW w:w="956" w:type="dxa"/>
          </w:tcPr>
          <w:p w14:paraId="3AD48D5A" w14:textId="77777777" w:rsidR="00530FF5" w:rsidRDefault="00530FF5" w:rsidP="00C35EA7">
            <w:pPr>
              <w:jc w:val="both"/>
            </w:pPr>
            <w:r>
              <w:t>- 1007</w:t>
            </w:r>
          </w:p>
        </w:tc>
        <w:tc>
          <w:tcPr>
            <w:tcW w:w="3069" w:type="dxa"/>
          </w:tcPr>
          <w:p w14:paraId="073F9070" w14:textId="77777777" w:rsidR="00530FF5" w:rsidRDefault="00530FF5" w:rsidP="00C35EA7">
            <w:pPr>
              <w:jc w:val="both"/>
            </w:pPr>
            <w:r>
              <w:t>premier noyau de maisons</w:t>
            </w:r>
          </w:p>
        </w:tc>
      </w:tr>
      <w:tr w:rsidR="00530FF5" w14:paraId="7B22B4F8" w14:textId="77777777" w:rsidTr="00C35EA7">
        <w:trPr>
          <w:jc w:val="center"/>
        </w:trPr>
        <w:tc>
          <w:tcPr>
            <w:tcW w:w="956" w:type="dxa"/>
          </w:tcPr>
          <w:p w14:paraId="63385B20" w14:textId="77777777" w:rsidR="00530FF5" w:rsidRDefault="00530FF5" w:rsidP="00C35EA7">
            <w:pPr>
              <w:jc w:val="both"/>
            </w:pPr>
            <w:r>
              <w:t>- 1009</w:t>
            </w:r>
          </w:p>
        </w:tc>
        <w:tc>
          <w:tcPr>
            <w:tcW w:w="3069" w:type="dxa"/>
          </w:tcPr>
          <w:p w14:paraId="040CD3B7" w14:textId="77777777" w:rsidR="00530FF5" w:rsidRDefault="00530FF5" w:rsidP="00C35EA7">
            <w:pPr>
              <w:jc w:val="both"/>
            </w:pPr>
            <w:r>
              <w:t>premières maisons</w:t>
            </w:r>
          </w:p>
        </w:tc>
      </w:tr>
    </w:tbl>
    <w:p w14:paraId="7D8595B6" w14:textId="77777777" w:rsidR="00530FF5" w:rsidRPr="0032190F" w:rsidRDefault="00530FF5" w:rsidP="00242C0F">
      <w:pPr>
        <w:jc w:val="both"/>
        <w:rPr>
          <w:lang w:val="fr-FR"/>
        </w:rPr>
      </w:pPr>
      <w:r w:rsidRPr="0032190F">
        <w:rPr>
          <w:lang w:val="fr-FR"/>
        </w:rPr>
        <w:t>(BIB Billaud, Langenegger, colloque Habitat Dijon 2015)</w:t>
      </w:r>
    </w:p>
    <w:p w14:paraId="08CD5EA2" w14:textId="77777777" w:rsidR="00530FF5" w:rsidRPr="0032190F" w:rsidRDefault="00530FF5" w:rsidP="00242C0F">
      <w:pPr>
        <w:jc w:val="both"/>
        <w:rPr>
          <w:lang w:val="fr-FR"/>
        </w:rPr>
      </w:pPr>
    </w:p>
    <w:p w14:paraId="49B4158A" w14:textId="77777777" w:rsidR="00530FF5" w:rsidRPr="0032190F" w:rsidRDefault="00530FF5" w:rsidP="00242C0F">
      <w:pPr>
        <w:jc w:val="both"/>
        <w:rPr>
          <w:lang w:val="fr-FR"/>
        </w:rPr>
      </w:pPr>
    </w:p>
    <w:p w14:paraId="1CAB1AD0" w14:textId="77777777" w:rsidR="002038B0" w:rsidRPr="0032190F" w:rsidRDefault="002038B0" w:rsidP="00242C0F">
      <w:pPr>
        <w:jc w:val="both"/>
        <w:rPr>
          <w:lang w:val="fr-FR"/>
        </w:rPr>
      </w:pPr>
      <w:r w:rsidRPr="0032190F">
        <w:rPr>
          <w:lang w:val="fr-FR"/>
        </w:rPr>
        <w:lastRenderedPageBreak/>
        <w:t xml:space="preserve">Cortaillod, Lüscherz, Auvernier (culture et site éponymes), </w:t>
      </w:r>
    </w:p>
    <w:p w14:paraId="6B306292" w14:textId="32DA5718" w:rsidR="002038B0" w:rsidRPr="0032190F" w:rsidRDefault="002038B0" w:rsidP="00242C0F">
      <w:pPr>
        <w:jc w:val="both"/>
        <w:rPr>
          <w:rStyle w:val="Hyperlink"/>
          <w:lang w:val="fr-FR"/>
        </w:rPr>
      </w:pPr>
      <w:r w:rsidRPr="0032190F">
        <w:rPr>
          <w:lang w:val="fr-FR"/>
        </w:rPr>
        <w:t xml:space="preserve">Concise, </w:t>
      </w:r>
      <w:hyperlink r:id="rId11120" w:anchor="Sit_Saint_Blaise" w:history="1">
        <w:r w:rsidRPr="0032190F">
          <w:rPr>
            <w:rStyle w:val="Hyperlink"/>
            <w:lang w:val="fr-FR"/>
          </w:rPr>
          <w:t>Saint-Blaise</w:t>
        </w:r>
      </w:hyperlink>
    </w:p>
    <w:p w14:paraId="3A42600B" w14:textId="77777777" w:rsidR="00530FF5" w:rsidRPr="0032190F" w:rsidRDefault="00530FF5" w:rsidP="00242C0F">
      <w:pPr>
        <w:jc w:val="both"/>
        <w:rPr>
          <w:lang w:val="fr-FR"/>
        </w:rPr>
      </w:pPr>
    </w:p>
    <w:p w14:paraId="1F6B5A25" w14:textId="77777777" w:rsidR="004C4E37" w:rsidRPr="0032190F" w:rsidRDefault="004C4E37" w:rsidP="00242C0F">
      <w:pPr>
        <w:rPr>
          <w:lang w:val="fr-FR"/>
        </w:rPr>
      </w:pPr>
    </w:p>
    <w:p w14:paraId="746DF03D" w14:textId="77777777" w:rsidR="000202FE" w:rsidRPr="0032190F" w:rsidRDefault="000202FE" w:rsidP="00426FF9">
      <w:pPr>
        <w:pStyle w:val="Heading1"/>
      </w:pPr>
      <w:bookmarkStart w:id="4498" w:name="Sit_Stanowisko"/>
      <w:r w:rsidRPr="0032190F">
        <w:t>STANOWISKO (Habitats de)</w:t>
      </w:r>
    </w:p>
    <w:bookmarkEnd w:id="4498"/>
    <w:p w14:paraId="38A65A35" w14:textId="77777777" w:rsidR="000202FE" w:rsidRPr="0032190F" w:rsidRDefault="000202FE" w:rsidP="00242C0F">
      <w:pPr>
        <w:rPr>
          <w:lang w:val="fr-FR"/>
        </w:rPr>
      </w:pPr>
    </w:p>
    <w:p w14:paraId="60DF7B71" w14:textId="4CFF226C" w:rsidR="000202FE" w:rsidRPr="0032190F" w:rsidRDefault="000202FE" w:rsidP="00242C0F">
      <w:pPr>
        <w:jc w:val="both"/>
        <w:rPr>
          <w:lang w:val="fr-FR"/>
        </w:rPr>
      </w:pPr>
      <w:r w:rsidRPr="0032190F">
        <w:rPr>
          <w:lang w:val="fr-FR"/>
        </w:rPr>
        <w:t xml:space="preserve">En Pologne, attribués au groupe de </w:t>
      </w:r>
      <w:hyperlink r:id="rId11121" w:anchor="Cul_Brzesc_Kujawski" w:history="1">
        <w:r w:rsidRPr="0032190F">
          <w:rPr>
            <w:rStyle w:val="Hyperlink"/>
            <w:lang w:val="fr-FR"/>
          </w:rPr>
          <w:t>Brześć Kujawski</w:t>
        </w:r>
      </w:hyperlink>
      <w:r w:rsidRPr="0032190F">
        <w:rPr>
          <w:lang w:val="fr-FR"/>
        </w:rPr>
        <w:t xml:space="preserve">, Stanowisko 4, sur </w:t>
      </w:r>
      <w:smartTag w:uri="urn:schemas-microsoft-com:office:smarttags" w:element="metricconverter">
        <w:smartTagPr>
          <w:attr w:name="ProductID" w:val="9875 m2"/>
        </w:smartTagPr>
        <w:r w:rsidRPr="0032190F">
          <w:rPr>
            <w:lang w:val="fr-FR"/>
          </w:rPr>
          <w:t>9875 m2</w:t>
        </w:r>
      </w:smartTag>
      <w:r w:rsidRPr="0032190F">
        <w:rPr>
          <w:lang w:val="fr-FR"/>
        </w:rPr>
        <w:t xml:space="preserve"> a livré les vestiges de 51 longs bâtiments trapézoïdaux, 700 fosses et 39 sépultures. Les inhumations repliées sont prédominantes : les hommes sont couchés sur le côté droit et les femmes sur le côté gauche. Le mobiliers d’accompagnement des hommes est composé d’armes, outils, parures en dents de sanglier, disques et spirales doubles en </w:t>
      </w:r>
      <w:hyperlink r:id="rId11122" w:anchor="Sit_Cuivre" w:history="1">
        <w:r w:rsidR="009A36BA" w:rsidRPr="009A36BA">
          <w:rPr>
            <w:rStyle w:val="Hyperlink"/>
            <w:lang w:val="fr-FR"/>
          </w:rPr>
          <w:t>cuivre</w:t>
        </w:r>
      </w:hyperlink>
      <w:r w:rsidRPr="0032190F">
        <w:rPr>
          <w:lang w:val="fr-FR"/>
        </w:rPr>
        <w:t>. Le mobilier des femmes</w:t>
      </w:r>
      <w:r w:rsidR="00EF7AFD" w:rsidRPr="0032190F">
        <w:rPr>
          <w:lang w:val="fr-FR"/>
        </w:rPr>
        <w:t xml:space="preserve"> par des bracelets en os, des perles en cuivre, os, coquille et terre cuite ; bracelets en cuivre et en spondyle, et céramique, communs aux deux sexes. Sur le même site traces d’occupation de la Céramique Linéaire récente, fosses avec Amphores Globulaires et 5 sépultures de bœufs (dont 3 avec 2 corps). Sépultures d’animaux concentrées sur une aire de </w:t>
      </w:r>
      <w:smartTag w:uri="urn:schemas-microsoft-com:office:smarttags" w:element="metricconverter">
        <w:smartTagPr>
          <w:attr w:name="ProductID" w:val="25 m2"/>
        </w:smartTagPr>
        <w:r w:rsidR="00EF7AFD" w:rsidRPr="0032190F">
          <w:rPr>
            <w:lang w:val="fr-FR"/>
          </w:rPr>
          <w:t>25 m2</w:t>
        </w:r>
      </w:smartTag>
      <w:r w:rsidR="00EF7AFD" w:rsidRPr="0032190F">
        <w:rPr>
          <w:lang w:val="fr-FR"/>
        </w:rPr>
        <w:t xml:space="preserve"> (BIB 56 p. 61)</w:t>
      </w:r>
    </w:p>
    <w:p w14:paraId="788F963C" w14:textId="77777777" w:rsidR="009A3454" w:rsidRPr="0032190F" w:rsidRDefault="009A3454" w:rsidP="00242C0F">
      <w:pPr>
        <w:jc w:val="both"/>
        <w:rPr>
          <w:lang w:val="fr-FR"/>
        </w:rPr>
      </w:pPr>
    </w:p>
    <w:p w14:paraId="37836320" w14:textId="77777777" w:rsidR="009A3454" w:rsidRPr="0032190F" w:rsidRDefault="009A3454" w:rsidP="00426FF9">
      <w:pPr>
        <w:pStyle w:val="Heading1"/>
      </w:pPr>
      <w:bookmarkStart w:id="4499" w:name="Sit_Brzesc_Kujawski"/>
      <w:r w:rsidRPr="0032190F">
        <w:t>BRZESC KUJAWSKI</w:t>
      </w:r>
    </w:p>
    <w:bookmarkEnd w:id="4499"/>
    <w:p w14:paraId="467E88AF" w14:textId="77777777" w:rsidR="009A3454" w:rsidRPr="0032190F" w:rsidRDefault="009A3454" w:rsidP="00242C0F">
      <w:pPr>
        <w:jc w:val="both"/>
        <w:rPr>
          <w:lang w:val="fr-FR"/>
        </w:rPr>
      </w:pPr>
    </w:p>
    <w:p w14:paraId="7F4E750A" w14:textId="0D83CF7B" w:rsidR="009A3454" w:rsidRPr="0032190F" w:rsidRDefault="009A3454" w:rsidP="00242C0F">
      <w:pPr>
        <w:jc w:val="both"/>
        <w:rPr>
          <w:lang w:val="fr-FR"/>
        </w:rPr>
      </w:pPr>
      <w:r w:rsidRPr="0032190F">
        <w:rPr>
          <w:lang w:val="fr-FR"/>
        </w:rPr>
        <w:t xml:space="preserve">Cujavie (région Torun), site d’habitat en plein air attribué au groupe de </w:t>
      </w:r>
      <w:hyperlink r:id="rId11123" w:anchor="Cul_Brzesc_Kujawski" w:history="1">
        <w:r w:rsidRPr="0032190F">
          <w:rPr>
            <w:rStyle w:val="Hyperlink"/>
            <w:lang w:val="fr-FR"/>
          </w:rPr>
          <w:t>Brześć Kujawski</w:t>
        </w:r>
      </w:hyperlink>
      <w:r w:rsidRPr="0032190F">
        <w:rPr>
          <w:lang w:val="fr-FR"/>
        </w:rPr>
        <w:t xml:space="preserve"> auquel il donne son nom avec des maisons longues et rectangulaires à plusieurs niveaux d’occupation au cours du 4</w:t>
      </w:r>
      <w:r w:rsidRPr="0032190F">
        <w:rPr>
          <w:vertAlign w:val="superscript"/>
          <w:lang w:val="fr-FR"/>
        </w:rPr>
        <w:t>e</w:t>
      </w:r>
      <w:r w:rsidRPr="0032190F">
        <w:rPr>
          <w:lang w:val="fr-FR"/>
        </w:rPr>
        <w:t xml:space="preserve"> millénaire (BIB 125 p. 315)</w:t>
      </w:r>
    </w:p>
    <w:p w14:paraId="7FED0E2B" w14:textId="77777777" w:rsidR="009A3454" w:rsidRPr="0032190F" w:rsidRDefault="009A3454" w:rsidP="00242C0F">
      <w:pPr>
        <w:jc w:val="both"/>
        <w:rPr>
          <w:lang w:val="fr-FR"/>
        </w:rPr>
      </w:pPr>
    </w:p>
    <w:p w14:paraId="44458C78" w14:textId="77777777" w:rsidR="00EF7AFD" w:rsidRPr="0032190F" w:rsidRDefault="00EF7AFD" w:rsidP="00426FF9">
      <w:pPr>
        <w:pStyle w:val="Heading1"/>
      </w:pPr>
      <w:bookmarkStart w:id="4500" w:name="Sit_Bytyn"/>
      <w:r w:rsidRPr="0032190F">
        <w:t>BYTYN</w:t>
      </w:r>
    </w:p>
    <w:bookmarkEnd w:id="4500"/>
    <w:p w14:paraId="3B2AB362" w14:textId="77777777" w:rsidR="00EF7AFD" w:rsidRPr="0032190F" w:rsidRDefault="00EF7AFD" w:rsidP="00242C0F">
      <w:pPr>
        <w:rPr>
          <w:lang w:val="fr-FR"/>
        </w:rPr>
      </w:pPr>
    </w:p>
    <w:p w14:paraId="70307DA2" w14:textId="187DB500" w:rsidR="00EF7AFD" w:rsidRPr="0032190F" w:rsidRDefault="00EF7AFD" w:rsidP="00242C0F">
      <w:pPr>
        <w:jc w:val="both"/>
        <w:rPr>
          <w:lang w:val="fr-FR"/>
        </w:rPr>
      </w:pPr>
      <w:r w:rsidRPr="0032190F">
        <w:rPr>
          <w:lang w:val="fr-FR"/>
        </w:rPr>
        <w:t xml:space="preserve">Le site de Bytyń, en Pologne, a livré un dépôt composé de 6 haches plates en </w:t>
      </w:r>
      <w:hyperlink r:id="rId11124" w:anchor="Sit_Cuivre" w:history="1">
        <w:r w:rsidR="009A36BA" w:rsidRPr="009A36BA">
          <w:rPr>
            <w:rStyle w:val="Hyperlink"/>
            <w:lang w:val="fr-FR"/>
          </w:rPr>
          <w:t>cuivre</w:t>
        </w:r>
      </w:hyperlink>
      <w:r w:rsidR="009A36BA">
        <w:rPr>
          <w:lang w:val="fr-FR"/>
        </w:rPr>
        <w:t xml:space="preserve"> </w:t>
      </w:r>
      <w:r w:rsidRPr="0032190F">
        <w:rPr>
          <w:lang w:val="fr-FR"/>
        </w:rPr>
        <w:t>et deux figurines de bœufs avec parties d’un joug également en cuivre trouvé à proximité d’une pierre (BIB 56 p. 61)</w:t>
      </w:r>
    </w:p>
    <w:p w14:paraId="0F509130" w14:textId="77777777" w:rsidR="00EF7AFD" w:rsidRPr="0032190F" w:rsidRDefault="00EF7AFD" w:rsidP="00242C0F">
      <w:pPr>
        <w:jc w:val="both"/>
        <w:rPr>
          <w:lang w:val="fr-FR"/>
        </w:rPr>
      </w:pPr>
    </w:p>
    <w:p w14:paraId="20DE901E" w14:textId="77777777" w:rsidR="00EF7AFD" w:rsidRPr="0032190F" w:rsidRDefault="00EF7AFD" w:rsidP="00426FF9">
      <w:pPr>
        <w:pStyle w:val="Heading1"/>
      </w:pPr>
      <w:bookmarkStart w:id="4501" w:name="Sit_Jordanow"/>
      <w:r w:rsidRPr="0032190F">
        <w:t>JORDAN</w:t>
      </w:r>
      <w:r w:rsidR="00645CE8" w:rsidRPr="0032190F">
        <w:t>OW</w:t>
      </w:r>
    </w:p>
    <w:bookmarkEnd w:id="4501"/>
    <w:p w14:paraId="154B92C9" w14:textId="77777777" w:rsidR="00645CE8" w:rsidRPr="0032190F" w:rsidRDefault="00645CE8" w:rsidP="00242C0F">
      <w:pPr>
        <w:jc w:val="both"/>
        <w:rPr>
          <w:lang w:val="fr-FR"/>
        </w:rPr>
      </w:pPr>
    </w:p>
    <w:p w14:paraId="0F4AF23A" w14:textId="0C3022A8" w:rsidR="00645CE8" w:rsidRPr="0032190F" w:rsidRDefault="00645CE8" w:rsidP="00242C0F">
      <w:pPr>
        <w:jc w:val="both"/>
        <w:rPr>
          <w:lang w:val="fr-FR"/>
        </w:rPr>
      </w:pPr>
      <w:r w:rsidRPr="0032190F">
        <w:rPr>
          <w:lang w:val="fr-FR"/>
        </w:rPr>
        <w:t>La nécropole de Jordanów</w:t>
      </w:r>
      <w:r w:rsidR="00AD0253" w:rsidRPr="0032190F">
        <w:rPr>
          <w:lang w:val="fr-FR"/>
        </w:rPr>
        <w:t xml:space="preserve"> </w:t>
      </w:r>
      <w:r w:rsidR="00FF0C65" w:rsidRPr="0032190F">
        <w:rPr>
          <w:lang w:val="fr-FR"/>
        </w:rPr>
        <w:t xml:space="preserve">(ou Jordanów Slaski) dans la région de Wrocław en Silésie(Pologne),  </w:t>
      </w:r>
      <w:r w:rsidRPr="0032190F">
        <w:rPr>
          <w:lang w:val="fr-FR"/>
        </w:rPr>
        <w:t xml:space="preserve">éponyme de la culture de </w:t>
      </w:r>
      <w:hyperlink r:id="rId11125" w:anchor="Cul_Jordanow" w:history="1">
        <w:r w:rsidRPr="0032190F">
          <w:rPr>
            <w:rStyle w:val="Hyperlink"/>
            <w:lang w:val="fr-FR"/>
          </w:rPr>
          <w:t>Jordanów</w:t>
        </w:r>
      </w:hyperlink>
      <w:r w:rsidRPr="0032190F">
        <w:rPr>
          <w:lang w:val="fr-FR"/>
        </w:rPr>
        <w:t xml:space="preserve"> (Jordansmühl), avec environs 50 sépultures à inhumations repliées latéralement ou en position dorsale. Le mobilier d’accompagnement est composé de céramique, outils en pierre, parures en bois de cerf et </w:t>
      </w:r>
      <w:hyperlink r:id="rId11126" w:anchor="Sit_Cuivre" w:history="1">
        <w:r w:rsidR="009A36BA" w:rsidRPr="009A36BA">
          <w:rPr>
            <w:rStyle w:val="Hyperlink"/>
            <w:lang w:val="fr-FR"/>
          </w:rPr>
          <w:t>cuivre</w:t>
        </w:r>
      </w:hyperlink>
      <w:r w:rsidRPr="0032190F">
        <w:rPr>
          <w:lang w:val="fr-FR"/>
        </w:rPr>
        <w:t xml:space="preserve">. Certaines tombes datent du Chalcolithique moyen (bouteilles à collerette). Inhumations de bœufs et de chiens. Figurine d’un bélier en terre cuite de </w:t>
      </w:r>
      <w:smartTag w:uri="urn:schemas-microsoft-com:office:smarttags" w:element="metricconverter">
        <w:smartTagPr>
          <w:attr w:name="ProductID" w:val="33 cm"/>
        </w:smartTagPr>
        <w:r w:rsidRPr="0032190F">
          <w:rPr>
            <w:lang w:val="fr-FR"/>
          </w:rPr>
          <w:t>33 cm</w:t>
        </w:r>
      </w:smartTag>
      <w:r w:rsidRPr="0032190F">
        <w:rPr>
          <w:lang w:val="fr-FR"/>
        </w:rPr>
        <w:t xml:space="preserve"> de haut (hors contexte). Sur le même site, traces d’habitats de la Céramique Linéaire, des </w:t>
      </w:r>
      <w:hyperlink r:id="rId11127" w:anchor="Cul_Gobelet_Col_Entonnoir" w:history="1">
        <w:r w:rsidRPr="0032190F">
          <w:rPr>
            <w:rStyle w:val="Hyperlink"/>
            <w:lang w:val="fr-FR"/>
          </w:rPr>
          <w:t>Gobelets à Col en Entonnoir</w:t>
        </w:r>
      </w:hyperlink>
      <w:r w:rsidRPr="0032190F">
        <w:rPr>
          <w:lang w:val="fr-FR"/>
        </w:rPr>
        <w:t xml:space="preserve"> et de Jordanów (BIB 56 p. 61)</w:t>
      </w:r>
    </w:p>
    <w:p w14:paraId="493B604E" w14:textId="77777777" w:rsidR="00EF7AFD" w:rsidRPr="0032190F" w:rsidRDefault="00EF7AFD" w:rsidP="00242C0F">
      <w:pPr>
        <w:rPr>
          <w:lang w:val="fr-FR"/>
        </w:rPr>
      </w:pPr>
    </w:p>
    <w:p w14:paraId="05EA63E3" w14:textId="77777777" w:rsidR="004C4E37" w:rsidRPr="0032190F" w:rsidRDefault="004C4E37" w:rsidP="00426FF9">
      <w:pPr>
        <w:pStyle w:val="Heading1"/>
      </w:pPr>
      <w:r w:rsidRPr="0032190F">
        <w:t>ZLOTA</w:t>
      </w:r>
    </w:p>
    <w:p w14:paraId="0C069CE3" w14:textId="77777777" w:rsidR="004C4E37" w:rsidRPr="0032190F" w:rsidRDefault="004C4E37" w:rsidP="00242C0F">
      <w:pPr>
        <w:rPr>
          <w:lang w:val="fr-FR"/>
        </w:rPr>
      </w:pPr>
    </w:p>
    <w:p w14:paraId="74BD6463" w14:textId="77777777" w:rsidR="004C4E37" w:rsidRPr="0032190F" w:rsidRDefault="004C4E37" w:rsidP="00242C0F">
      <w:pPr>
        <w:jc w:val="both"/>
        <w:rPr>
          <w:lang w:val="fr-FR"/>
        </w:rPr>
      </w:pPr>
      <w:r w:rsidRPr="0032190F">
        <w:rPr>
          <w:lang w:val="fr-FR"/>
        </w:rPr>
        <w:t xml:space="preserve">Le site de </w:t>
      </w:r>
      <w:r w:rsidR="001620D0" w:rsidRPr="0032190F">
        <w:rPr>
          <w:lang w:val="fr-FR"/>
        </w:rPr>
        <w:t>Z</w:t>
      </w:r>
      <w:r w:rsidR="001620D0" w:rsidRPr="0032190F">
        <w:rPr>
          <w:rFonts w:ascii="Arial" w:hAnsi="Arial" w:cs="Arial"/>
          <w:lang w:val="fr-FR"/>
        </w:rPr>
        <w:t>ł</w:t>
      </w:r>
      <w:r w:rsidR="001620D0" w:rsidRPr="0032190F">
        <w:rPr>
          <w:lang w:val="fr-FR"/>
        </w:rPr>
        <w:t>ota en Pologne livre plusieurs habitats et nécropoles ou groupements de tombes du Chalcolithique. Environ 300 sépultures individuelles et collectives dans de simples puits ou fosses Les femmes sont orientées NO-SE, les hommes sont repliés sur le côté gauche orientés SE-NO . Céramiques de Baden, Amphores Globulaires, Céramique cordée et du groupe de Z</w:t>
      </w:r>
      <w:r w:rsidR="001620D0" w:rsidRPr="0032190F">
        <w:rPr>
          <w:rFonts w:ascii="Arial" w:hAnsi="Arial" w:cs="Arial"/>
          <w:lang w:val="fr-FR"/>
        </w:rPr>
        <w:t>ł</w:t>
      </w:r>
      <w:r w:rsidR="001620D0" w:rsidRPr="0032190F">
        <w:rPr>
          <w:lang w:val="fr-FR"/>
        </w:rPr>
        <w:t>ota. 31 inhumations d’animaux surtout des bœufs (chiens et porcs également présents). Au lieu dit « Gajowiczna », 34 fosses rituelles et sépultures dont 17 contiennent des corps d’animaux attribuées à la culture des Amphores Globulaires (BIB 56 p. 62)</w:t>
      </w:r>
    </w:p>
    <w:p w14:paraId="20C12573" w14:textId="77777777" w:rsidR="004C4E37" w:rsidRPr="0032190F" w:rsidRDefault="004C4E37" w:rsidP="00242C0F">
      <w:pPr>
        <w:rPr>
          <w:lang w:val="fr-FR"/>
        </w:rPr>
      </w:pPr>
    </w:p>
    <w:p w14:paraId="2CC66D71" w14:textId="17DE93EB" w:rsidR="008E4095" w:rsidRPr="0032190F" w:rsidRDefault="008E4095" w:rsidP="00426FF9">
      <w:pPr>
        <w:pStyle w:val="Heading1"/>
      </w:pPr>
      <w:bookmarkStart w:id="4502" w:name="Sit_Bronocice"/>
      <w:r w:rsidRPr="0032190F">
        <w:lastRenderedPageBreak/>
        <w:t>BRONOCICE</w:t>
      </w:r>
    </w:p>
    <w:bookmarkEnd w:id="4502"/>
    <w:p w14:paraId="53615886" w14:textId="77777777" w:rsidR="008E4095" w:rsidRPr="0032190F" w:rsidRDefault="008E4095" w:rsidP="00242C0F">
      <w:pPr>
        <w:rPr>
          <w:lang w:val="fr-FR"/>
        </w:rPr>
      </w:pPr>
    </w:p>
    <w:p w14:paraId="588DE9AA" w14:textId="5879B28F" w:rsidR="00CA5E28" w:rsidRPr="0032190F" w:rsidRDefault="00CA5E28" w:rsidP="00242C0F">
      <w:pPr>
        <w:jc w:val="both"/>
        <w:rPr>
          <w:lang w:val="fr-FR"/>
        </w:rPr>
      </w:pPr>
      <w:r w:rsidRPr="0032190F">
        <w:rPr>
          <w:lang w:val="fr-FR"/>
        </w:rPr>
        <w:t>Sur le Plateau de Miechow (nord de Cracovie</w:t>
      </w:r>
      <w:r w:rsidR="00B075DC" w:rsidRPr="0032190F">
        <w:rPr>
          <w:lang w:val="fr-FR"/>
        </w:rPr>
        <w:t>, Pologne</w:t>
      </w:r>
      <w:r w:rsidRPr="0032190F">
        <w:rPr>
          <w:lang w:val="fr-FR"/>
        </w:rPr>
        <w:t xml:space="preserve">) </w:t>
      </w:r>
      <w:r w:rsidR="00C10B1C" w:rsidRPr="0032190F">
        <w:rPr>
          <w:lang w:val="fr-FR"/>
        </w:rPr>
        <w:t>l’habitat de Bronocice</w:t>
      </w:r>
      <w:r w:rsidRPr="0032190F">
        <w:rPr>
          <w:lang w:val="fr-FR"/>
        </w:rPr>
        <w:t xml:space="preserve"> habitat en plein air est attribué à la culture </w:t>
      </w:r>
      <w:hyperlink r:id="rId11128" w:anchor="Cul_Gobelet_Col_Entonnoir" w:history="1">
        <w:r w:rsidR="00BE740E">
          <w:rPr>
            <w:rStyle w:val="Hyperlink"/>
            <w:lang w:val="fr-FR"/>
          </w:rPr>
          <w:t>FBC</w:t>
        </w:r>
      </w:hyperlink>
      <w:r w:rsidRPr="0032190F">
        <w:rPr>
          <w:lang w:val="fr-FR"/>
        </w:rPr>
        <w:t xml:space="preserve"> (avec la transition </w:t>
      </w:r>
      <w:hyperlink r:id="rId11129" w:anchor="Cul_Baden" w:history="1">
        <w:r w:rsidRPr="0032190F">
          <w:rPr>
            <w:rStyle w:val="Hyperlink"/>
            <w:lang w:val="fr-FR"/>
          </w:rPr>
          <w:t>Baden</w:t>
        </w:r>
      </w:hyperlink>
      <w:r w:rsidRPr="0032190F">
        <w:rPr>
          <w:lang w:val="fr-FR"/>
        </w:rPr>
        <w:t xml:space="preserve">) et à la culture de </w:t>
      </w:r>
      <w:hyperlink r:id="rId11130" w:anchor="Cul_Lengyel" w:history="1">
        <w:r w:rsidRPr="0032190F">
          <w:rPr>
            <w:rStyle w:val="Hyperlink"/>
            <w:lang w:val="fr-FR"/>
          </w:rPr>
          <w:t>Lengyel</w:t>
        </w:r>
      </w:hyperlink>
      <w:r w:rsidRPr="0032190F">
        <w:rPr>
          <w:lang w:val="fr-FR"/>
        </w:rPr>
        <w:t xml:space="preserve"> soit entre le début du 4</w:t>
      </w:r>
      <w:r w:rsidRPr="0032190F">
        <w:rPr>
          <w:vertAlign w:val="superscript"/>
          <w:lang w:val="fr-FR"/>
        </w:rPr>
        <w:t>e</w:t>
      </w:r>
      <w:r w:rsidRPr="0032190F">
        <w:rPr>
          <w:lang w:val="fr-FR"/>
        </w:rPr>
        <w:t xml:space="preserve"> et le début du 3</w:t>
      </w:r>
      <w:r w:rsidRPr="0032190F">
        <w:rPr>
          <w:vertAlign w:val="superscript"/>
          <w:lang w:val="fr-FR"/>
        </w:rPr>
        <w:t>e</w:t>
      </w:r>
      <w:r w:rsidRPr="0032190F">
        <w:rPr>
          <w:lang w:val="fr-FR"/>
        </w:rPr>
        <w:t xml:space="preserve"> millénaire (BIB 125 p. 314-315)</w:t>
      </w:r>
      <w:r w:rsidR="000202FE" w:rsidRPr="0032190F">
        <w:rPr>
          <w:lang w:val="fr-FR"/>
        </w:rPr>
        <w:t>.</w:t>
      </w:r>
    </w:p>
    <w:p w14:paraId="574A088E" w14:textId="77777777" w:rsidR="000202FE" w:rsidRPr="0032190F" w:rsidRDefault="000202FE" w:rsidP="00242C0F">
      <w:pPr>
        <w:rPr>
          <w:lang w:val="fr-FR"/>
        </w:rPr>
      </w:pPr>
    </w:p>
    <w:p w14:paraId="4E371BB5" w14:textId="77777777" w:rsidR="000202FE" w:rsidRPr="0032190F" w:rsidRDefault="000202FE" w:rsidP="00242C0F">
      <w:pPr>
        <w:jc w:val="both"/>
        <w:rPr>
          <w:lang w:val="fr-FR"/>
        </w:rPr>
      </w:pPr>
      <w:r w:rsidRPr="0032190F">
        <w:rPr>
          <w:lang w:val="fr-FR"/>
        </w:rPr>
        <w:t>Habitat fortifié montrant plusieurs phases d’occupation de la culture des Gobelets à Col en Entonnoir récente. Subdivisée en 3 aires distinctes A,B, et C. A comporte environ 30 000 (trente mille) fosses d’habitat et comporte une tombe collective dans un puits avec 17 squelettes humains, un vase avec la représentation d’un char à 4 roues (BIB 56 p. 61)</w:t>
      </w:r>
    </w:p>
    <w:p w14:paraId="332ECCB7" w14:textId="77777777" w:rsidR="00CA5E28" w:rsidRPr="0032190F" w:rsidRDefault="00CA5E28" w:rsidP="00242C0F">
      <w:pPr>
        <w:rPr>
          <w:lang w:val="fr-FR"/>
        </w:rPr>
      </w:pPr>
    </w:p>
    <w:p w14:paraId="47C98016" w14:textId="1A0AA50C" w:rsidR="00F7263C" w:rsidRDefault="00F7263C" w:rsidP="00242C0F">
      <w:pPr>
        <w:jc w:val="both"/>
        <w:rPr>
          <w:bCs/>
          <w:lang w:val="fr-FR"/>
        </w:rPr>
      </w:pPr>
      <w:r w:rsidRPr="0032190F">
        <w:rPr>
          <w:bCs/>
          <w:lang w:val="fr-FR"/>
        </w:rPr>
        <w:t>Bronocice III (GrN-19612): 4725±50 bp (Dr. Jan Albert Bakker, article en ligne)</w:t>
      </w:r>
    </w:p>
    <w:p w14:paraId="256A6C44" w14:textId="7EC83B4D" w:rsidR="00BE740E" w:rsidRDefault="00BE740E" w:rsidP="00242C0F">
      <w:pPr>
        <w:jc w:val="both"/>
        <w:rPr>
          <w:bCs/>
          <w:lang w:val="fr-FR"/>
        </w:rPr>
      </w:pPr>
    </w:p>
    <w:p w14:paraId="6297E791" w14:textId="6F4E23F8" w:rsidR="00BE740E" w:rsidRDefault="00BE740E" w:rsidP="00BE740E">
      <w:pPr>
        <w:pStyle w:val="Heading2"/>
      </w:pPr>
      <w:bookmarkStart w:id="4503" w:name="Sit_Bronocice_cer_char"/>
      <w:r>
        <w:t>char</w:t>
      </w:r>
    </w:p>
    <w:bookmarkEnd w:id="4503"/>
    <w:p w14:paraId="23C6D5D6" w14:textId="1E062638" w:rsidR="00BE740E" w:rsidRDefault="00BE740E" w:rsidP="00242C0F">
      <w:pPr>
        <w:jc w:val="both"/>
        <w:rPr>
          <w:bCs/>
          <w:lang w:val="fr-FR"/>
        </w:rPr>
      </w:pPr>
    </w:p>
    <w:p w14:paraId="0EA7E6D9" w14:textId="5C5CBB1E" w:rsidR="00BE740E" w:rsidRPr="0032190F" w:rsidRDefault="00BE740E" w:rsidP="00BE740E">
      <w:pPr>
        <w:jc w:val="both"/>
        <w:rPr>
          <w:lang w:val="fr-FR"/>
        </w:rPr>
      </w:pPr>
      <w:r w:rsidRPr="0032190F">
        <w:rPr>
          <w:lang w:val="fr-FR"/>
        </w:rPr>
        <w:t xml:space="preserve">Pour le milieu du IV mill. on  connaît la représentation de 3 chars à 4 roues sur le site de la culture </w:t>
      </w:r>
      <w:hyperlink r:id="rId11131" w:anchor="Cul_Gobelet_Col_Entonnoir" w:history="1">
        <w:r>
          <w:rPr>
            <w:rStyle w:val="Hyperlink"/>
            <w:lang w:val="fr-FR"/>
          </w:rPr>
          <w:t>FBC</w:t>
        </w:r>
      </w:hyperlink>
      <w:r w:rsidRPr="0032190F">
        <w:rPr>
          <w:lang w:val="fr-FR"/>
        </w:rPr>
        <w:t xml:space="preserve"> (BIB 257 p. 25)</w:t>
      </w:r>
    </w:p>
    <w:p w14:paraId="5A4FBAC4" w14:textId="77777777" w:rsidR="00BE740E" w:rsidRDefault="00BE740E" w:rsidP="00BE740E">
      <w:pPr>
        <w:jc w:val="both"/>
        <w:rPr>
          <w:lang w:val="fr-FR"/>
        </w:rPr>
      </w:pPr>
      <w:r w:rsidRPr="0032190F">
        <w:rPr>
          <w:lang w:val="fr-FR"/>
        </w:rPr>
        <w:t>Sur un vase mis à jour dans une fosse de Bronocice, en Pologne méridionale, on peut observer un décor montrant 3 chars insérés dans des éléments aquatiques et végétaux. Cette découverte a été datée précisément entre 3635 et 3370 BCE ; elle serait donc plus ancienne que les premiers modèles de chars connus au Proche-Orient (BIB 125 p. 265)</w:t>
      </w:r>
    </w:p>
    <w:p w14:paraId="3FBCEA4A" w14:textId="77777777" w:rsidR="00BE740E" w:rsidRPr="0032190F" w:rsidRDefault="00BE740E" w:rsidP="00BE740E">
      <w:pPr>
        <w:rPr>
          <w:lang w:val="fr-FR"/>
        </w:rPr>
      </w:pPr>
      <w:r>
        <w:rPr>
          <w:lang w:val="fr-FR"/>
        </w:rPr>
        <w:t xml:space="preserve">Exemple de figuration de type </w:t>
      </w:r>
      <w:hyperlink r:id="rId11132" w:anchor="Cul_Art_regl_aspectif" w:history="1">
        <w:r w:rsidRPr="00BE740E">
          <w:rPr>
            <w:rStyle w:val="Hyperlink"/>
            <w:lang w:val="fr-FR"/>
          </w:rPr>
          <w:t>aspecti</w:t>
        </w:r>
        <w:r>
          <w:rPr>
            <w:rStyle w:val="Hyperlink"/>
            <w:lang w:val="fr-FR"/>
          </w:rPr>
          <w:t>f</w:t>
        </w:r>
      </w:hyperlink>
      <w:r>
        <w:rPr>
          <w:lang w:val="fr-FR"/>
        </w:rPr>
        <w:t xml:space="preserve"> </w:t>
      </w:r>
      <w:r w:rsidRPr="00BE740E">
        <w:rPr>
          <w:lang w:val="fr-FR"/>
        </w:rPr>
        <w:t>(C. Huth in BIB 1868)</w:t>
      </w:r>
    </w:p>
    <w:p w14:paraId="6CF50403" w14:textId="77777777" w:rsidR="00BE740E" w:rsidRPr="0032190F" w:rsidRDefault="00BE740E" w:rsidP="00242C0F">
      <w:pPr>
        <w:jc w:val="both"/>
        <w:rPr>
          <w:bCs/>
          <w:lang w:val="fr-FR"/>
        </w:rPr>
      </w:pPr>
    </w:p>
    <w:p w14:paraId="1843A995" w14:textId="77777777" w:rsidR="00BE6561" w:rsidRPr="0032190F" w:rsidRDefault="00BE6561" w:rsidP="00242C0F">
      <w:pPr>
        <w:rPr>
          <w:lang w:val="fr-FR"/>
        </w:rPr>
      </w:pPr>
    </w:p>
    <w:p w14:paraId="76CD6795" w14:textId="77777777" w:rsidR="000D27CB" w:rsidRPr="0032190F" w:rsidRDefault="000D27CB" w:rsidP="00426FF9">
      <w:pPr>
        <w:pStyle w:val="Heading1"/>
      </w:pPr>
      <w:bookmarkStart w:id="4504" w:name="Sit_Allensbach_Strandbad"/>
      <w:r w:rsidRPr="0032190F">
        <w:t>ALLENSBACH-STRANDBAD</w:t>
      </w:r>
    </w:p>
    <w:bookmarkEnd w:id="4504"/>
    <w:p w14:paraId="410BB0A5" w14:textId="77777777" w:rsidR="000D27CB" w:rsidRPr="0032190F" w:rsidRDefault="000D27CB" w:rsidP="00242C0F">
      <w:pPr>
        <w:rPr>
          <w:lang w:val="fr-FR"/>
        </w:rPr>
      </w:pPr>
    </w:p>
    <w:p w14:paraId="78848AF8" w14:textId="20A63ED9" w:rsidR="000D27CB" w:rsidRPr="0032190F" w:rsidRDefault="006D5F9D" w:rsidP="00242C0F">
      <w:pPr>
        <w:jc w:val="both"/>
        <w:rPr>
          <w:lang w:val="fr-FR"/>
        </w:rPr>
      </w:pPr>
      <w:r w:rsidRPr="0032190F">
        <w:rPr>
          <w:lang w:val="fr-FR"/>
        </w:rPr>
        <w:t>L’habitat palafittique d’</w:t>
      </w:r>
      <w:r w:rsidR="000D27CB" w:rsidRPr="0032190F">
        <w:rPr>
          <w:lang w:val="fr-FR"/>
        </w:rPr>
        <w:t>Allensbach-Standbad, sur le lac de Constance (Allemagne), a livré un poignard en silex sud-alpin (</w:t>
      </w:r>
      <w:hyperlink w:anchor="Sit_Monti_Lessini" w:history="1">
        <w:r w:rsidR="00154745" w:rsidRPr="0032190F">
          <w:rPr>
            <w:rStyle w:val="Hyperlink"/>
            <w:lang w:val="fr-FR"/>
          </w:rPr>
          <w:t>Monti Lessini</w:t>
        </w:r>
      </w:hyperlink>
      <w:r w:rsidR="00154745" w:rsidRPr="0032190F">
        <w:rPr>
          <w:lang w:val="fr-FR"/>
        </w:rPr>
        <w:t xml:space="preserve"> et </w:t>
      </w:r>
      <w:hyperlink r:id="rId11133" w:anchor="Sit_Monte_Baldo" w:history="1">
        <w:r w:rsidR="00154745" w:rsidRPr="0032190F">
          <w:rPr>
            <w:rStyle w:val="Hyperlink"/>
            <w:lang w:val="fr-FR"/>
          </w:rPr>
          <w:t>Monte Baldo</w:t>
        </w:r>
      </w:hyperlink>
      <w:r w:rsidR="000D27CB" w:rsidRPr="0032190F">
        <w:rPr>
          <w:lang w:val="fr-FR"/>
        </w:rPr>
        <w:t>)</w:t>
      </w:r>
      <w:r w:rsidR="00154745" w:rsidRPr="0032190F">
        <w:rPr>
          <w:lang w:val="fr-FR"/>
        </w:rPr>
        <w:t xml:space="preserve"> emmanché dans une poignée en bois de sureau (</w:t>
      </w:r>
      <w:r w:rsidR="00154745" w:rsidRPr="0032190F">
        <w:rPr>
          <w:i/>
          <w:lang w:val="fr-FR"/>
        </w:rPr>
        <w:t>Sambucus nigra</w:t>
      </w:r>
      <w:r w:rsidR="00154745" w:rsidRPr="0032190F">
        <w:rPr>
          <w:lang w:val="fr-FR"/>
        </w:rPr>
        <w:t xml:space="preserve">). Ce poignard a été découvert dans les niveaux attribués à la fin de la culture de </w:t>
      </w:r>
      <w:hyperlink r:id="rId11134" w:anchor="Cul_Horgen" w:history="1">
        <w:r w:rsidR="00154745" w:rsidRPr="0032190F">
          <w:rPr>
            <w:rStyle w:val="Hyperlink"/>
            <w:lang w:val="fr-FR"/>
          </w:rPr>
          <w:t>Horgen</w:t>
        </w:r>
      </w:hyperlink>
      <w:r w:rsidR="00154745" w:rsidRPr="0032190F">
        <w:rPr>
          <w:lang w:val="fr-FR"/>
        </w:rPr>
        <w:t xml:space="preserve"> et daté par dendrochronologie de 2900-2820 av. J.-C. (BIB 788 p. 32 fig. 4)</w:t>
      </w:r>
      <w:r w:rsidR="007A43DF" w:rsidRPr="0032190F">
        <w:rPr>
          <w:lang w:val="fr-FR"/>
        </w:rPr>
        <w:t>. Le manche était en cours de réparation et a été très probablement ajusté à la lame en contexte nord-alpin (BIB 788 p. 32(BIB 814))</w:t>
      </w:r>
    </w:p>
    <w:p w14:paraId="0FD454EB" w14:textId="77777777" w:rsidR="00717BAB" w:rsidRPr="0032190F" w:rsidRDefault="00717BAB" w:rsidP="00242C0F">
      <w:pPr>
        <w:jc w:val="both"/>
        <w:rPr>
          <w:lang w:val="fr-FR"/>
        </w:rPr>
      </w:pPr>
      <w:r w:rsidRPr="0032190F">
        <w:rPr>
          <w:lang w:val="fr-FR"/>
        </w:rPr>
        <w:t>Allensbach, 3250-2750 av. attribué à la culture de Sipplingen (BIB 1328)</w:t>
      </w:r>
    </w:p>
    <w:p w14:paraId="5FCA628F" w14:textId="77777777" w:rsidR="000D27CB" w:rsidRPr="0032190F" w:rsidRDefault="000D27CB" w:rsidP="00242C0F">
      <w:pPr>
        <w:rPr>
          <w:lang w:val="fr-FR"/>
        </w:rPr>
      </w:pPr>
    </w:p>
    <w:p w14:paraId="7233E1B6" w14:textId="77777777" w:rsidR="005A499C" w:rsidRPr="005A499C" w:rsidRDefault="005A499C" w:rsidP="00242C0F">
      <w:pPr>
        <w:rPr>
          <w:lang w:val="en-GB"/>
        </w:rPr>
      </w:pPr>
      <w:r w:rsidRPr="005A499C">
        <w:rPr>
          <w:lang w:val="en-GB"/>
        </w:rPr>
        <w:t>SIPPLINGEN</w:t>
      </w:r>
    </w:p>
    <w:p w14:paraId="4B66F42F" w14:textId="77777777" w:rsidR="005A499C" w:rsidRDefault="005A499C" w:rsidP="00242C0F">
      <w:pPr>
        <w:rPr>
          <w:lang w:val="en-GB"/>
        </w:rPr>
      </w:pPr>
      <w:r>
        <w:rPr>
          <w:lang w:val="en-GB"/>
        </w:rPr>
        <w:t xml:space="preserve">Vases gynécomorphes </w:t>
      </w:r>
      <w:r w:rsidRPr="005A499C">
        <w:rPr>
          <w:lang w:val="en-GB"/>
        </w:rPr>
        <w:t>[anthropomorphisme] (BIB Johanna Recchia-Quiniou in BIB 2126)</w:t>
      </w:r>
    </w:p>
    <w:p w14:paraId="47B28CA9" w14:textId="77777777" w:rsidR="005A499C" w:rsidRPr="005A499C" w:rsidRDefault="005A499C" w:rsidP="00242C0F">
      <w:pPr>
        <w:rPr>
          <w:lang w:val="en-GB"/>
        </w:rPr>
      </w:pPr>
    </w:p>
    <w:p w14:paraId="27CB0437" w14:textId="77777777" w:rsidR="00BE6561" w:rsidRPr="0032190F" w:rsidRDefault="00BE6561" w:rsidP="00426FF9">
      <w:pPr>
        <w:pStyle w:val="Heading1"/>
      </w:pPr>
      <w:bookmarkStart w:id="4505" w:name="Sit_Arbon_Bleiche_3"/>
      <w:r w:rsidRPr="0032190F">
        <w:t>ARBON / BLEICHE 3 (Habitat d’)</w:t>
      </w:r>
    </w:p>
    <w:bookmarkEnd w:id="4505"/>
    <w:p w14:paraId="326D7D22" w14:textId="77777777" w:rsidR="001F4430" w:rsidRPr="0032190F" w:rsidRDefault="001F4430" w:rsidP="00242C0F">
      <w:pPr>
        <w:rPr>
          <w:lang w:val="fr-FR"/>
        </w:rPr>
      </w:pPr>
    </w:p>
    <w:p w14:paraId="2D66624F" w14:textId="77777777" w:rsidR="009E6089" w:rsidRPr="0032190F" w:rsidRDefault="009E6089" w:rsidP="00242C0F">
      <w:pPr>
        <w:rPr>
          <w:lang w:val="fr-FR"/>
        </w:rPr>
      </w:pPr>
      <w:r w:rsidRPr="0032190F">
        <w:rPr>
          <w:lang w:val="fr-FR"/>
        </w:rPr>
        <w:t>L’établissement d’Arbon / Bleiche (Thurgovie, Suisse</w:t>
      </w:r>
      <w:r w:rsidR="00EE156B" w:rsidRPr="0032190F">
        <w:rPr>
          <w:lang w:val="fr-FR"/>
        </w:rPr>
        <w:t xml:space="preserve"> orientale</w:t>
      </w:r>
      <w:r w:rsidRPr="0032190F">
        <w:rPr>
          <w:lang w:val="fr-FR"/>
        </w:rPr>
        <w:t>), sur les bords du lac Constance</w:t>
      </w:r>
    </w:p>
    <w:p w14:paraId="4BD64C30" w14:textId="77777777" w:rsidR="009E6089" w:rsidRPr="0032190F" w:rsidRDefault="009E6089" w:rsidP="00242C0F">
      <w:pPr>
        <w:rPr>
          <w:lang w:val="fr-FR"/>
        </w:rPr>
      </w:pPr>
    </w:p>
    <w:p w14:paraId="77359EF5" w14:textId="77777777" w:rsidR="00720D75" w:rsidRPr="0032190F" w:rsidRDefault="00720D75" w:rsidP="00242C0F">
      <w:pPr>
        <w:pStyle w:val="Heading2"/>
      </w:pPr>
      <w:r w:rsidRPr="0032190F">
        <w:t>Arbon/Bleiche 1</w:t>
      </w:r>
    </w:p>
    <w:p w14:paraId="5F200ED2" w14:textId="77777777" w:rsidR="00720D75" w:rsidRPr="0032190F" w:rsidRDefault="00720D75" w:rsidP="00242C0F">
      <w:pPr>
        <w:rPr>
          <w:lang w:val="fr-FR"/>
        </w:rPr>
      </w:pPr>
    </w:p>
    <w:p w14:paraId="6BE564D4" w14:textId="7E98F89C" w:rsidR="00720D75" w:rsidRPr="0032190F" w:rsidRDefault="00720D75" w:rsidP="00242C0F">
      <w:pPr>
        <w:rPr>
          <w:lang w:val="fr-FR"/>
        </w:rPr>
      </w:pPr>
      <w:r w:rsidRPr="0032190F">
        <w:rPr>
          <w:lang w:val="fr-FR"/>
        </w:rPr>
        <w:t>Daté entre 3750-3500</w:t>
      </w:r>
      <w:r w:rsidRPr="0032190F">
        <w:rPr>
          <w:lang w:val="fr-FR"/>
        </w:rPr>
        <w:tab/>
        <w:t xml:space="preserve">et attribué à la culture de </w:t>
      </w:r>
      <w:hyperlink r:id="rId11135" w:anchor="Cul_Pfynn" w:history="1">
        <w:r w:rsidRPr="0032190F">
          <w:rPr>
            <w:rStyle w:val="Hyperlink"/>
            <w:lang w:val="fr-FR"/>
          </w:rPr>
          <w:t>Pfyn</w:t>
        </w:r>
      </w:hyperlink>
      <w:r w:rsidRPr="0032190F">
        <w:rPr>
          <w:lang w:val="fr-FR"/>
        </w:rPr>
        <w:t xml:space="preserve"> (BIB 1328)</w:t>
      </w:r>
    </w:p>
    <w:p w14:paraId="5A5A1159" w14:textId="77777777" w:rsidR="00720D75" w:rsidRPr="0032190F" w:rsidRDefault="00720D75" w:rsidP="00242C0F">
      <w:pPr>
        <w:rPr>
          <w:lang w:val="fr-FR"/>
        </w:rPr>
      </w:pPr>
    </w:p>
    <w:p w14:paraId="4C5878BF" w14:textId="77777777" w:rsidR="00720D75" w:rsidRPr="0032190F" w:rsidRDefault="00720D75" w:rsidP="00242C0F">
      <w:pPr>
        <w:pStyle w:val="Heading2"/>
      </w:pPr>
      <w:r w:rsidRPr="0032190F">
        <w:t>Arbon/Bleiche 3</w:t>
      </w:r>
    </w:p>
    <w:p w14:paraId="791D0310" w14:textId="77777777" w:rsidR="00720D75" w:rsidRPr="0032190F" w:rsidRDefault="00720D75" w:rsidP="00242C0F">
      <w:pPr>
        <w:rPr>
          <w:lang w:val="fr-FR"/>
        </w:rPr>
      </w:pPr>
    </w:p>
    <w:p w14:paraId="690B682F" w14:textId="6CF8337F" w:rsidR="0066502D" w:rsidRPr="0032190F" w:rsidRDefault="00BE6561" w:rsidP="00242C0F">
      <w:pPr>
        <w:jc w:val="both"/>
        <w:rPr>
          <w:lang w:val="fr-FR"/>
        </w:rPr>
      </w:pPr>
      <w:r w:rsidRPr="0032190F">
        <w:rPr>
          <w:lang w:val="fr-FR"/>
        </w:rPr>
        <w:t xml:space="preserve">Arbon / Bleiche </w:t>
      </w:r>
      <w:smartTag w:uri="urn:schemas-microsoft-com:office:smarttags" w:element="metricconverter">
        <w:smartTagPr>
          <w:attr w:name="ProductID" w:val="3 a"/>
        </w:smartTagPr>
        <w:r w:rsidRPr="0032190F">
          <w:rPr>
            <w:lang w:val="fr-FR"/>
          </w:rPr>
          <w:t>3 a</w:t>
        </w:r>
      </w:smartTag>
      <w:r w:rsidRPr="0032190F">
        <w:rPr>
          <w:lang w:val="fr-FR"/>
        </w:rPr>
        <w:t xml:space="preserve"> livré des éléments montrant l’utilisation des bœufs dans la </w:t>
      </w:r>
      <w:hyperlink r:id="rId11136" w:anchor="Cul_Neo_Final__AgrPast_Tract" w:history="1">
        <w:r w:rsidRPr="0032190F">
          <w:rPr>
            <w:rStyle w:val="Hyperlink"/>
            <w:lang w:val="fr-FR"/>
          </w:rPr>
          <w:t>traction animale</w:t>
        </w:r>
      </w:hyperlink>
      <w:r w:rsidRPr="0032190F">
        <w:rPr>
          <w:lang w:val="fr-FR"/>
        </w:rPr>
        <w:t xml:space="preserve"> au moins à partir de 3384-3370 selon les dates dendrochronologiques en années solaires. Par ailleurs </w:t>
      </w:r>
      <w:r w:rsidRPr="0032190F">
        <w:rPr>
          <w:lang w:val="fr-FR"/>
        </w:rPr>
        <w:lastRenderedPageBreak/>
        <w:t xml:space="preserve">la céramique associée, attribuée à la phase </w:t>
      </w:r>
      <w:hyperlink r:id="rId11137" w:anchor="Cul_Boleraz" w:history="1">
        <w:r w:rsidRPr="0032190F">
          <w:rPr>
            <w:rStyle w:val="Hyperlink"/>
            <w:lang w:val="fr-FR"/>
          </w:rPr>
          <w:t>Boleráz</w:t>
        </w:r>
      </w:hyperlink>
      <w:r w:rsidR="00D6478C" w:rsidRPr="0032190F">
        <w:rPr>
          <w:lang w:val="fr-FR"/>
        </w:rPr>
        <w:t>(</w:t>
      </w:r>
      <w:hyperlink r:id="rId11138" w:anchor="Cul_Baden" w:history="1">
        <w:r w:rsidR="00354322" w:rsidRPr="0032190F">
          <w:rPr>
            <w:rStyle w:val="Hyperlink"/>
            <w:lang w:val="fr-FR"/>
          </w:rPr>
          <w:t>Baden</w:t>
        </w:r>
      </w:hyperlink>
      <w:r w:rsidR="00D6478C" w:rsidRPr="0032190F">
        <w:rPr>
          <w:lang w:val="fr-FR"/>
        </w:rPr>
        <w:t xml:space="preserve"> phase ancienne</w:t>
      </w:r>
      <w:r w:rsidR="00354322" w:rsidRPr="0032190F">
        <w:rPr>
          <w:lang w:val="fr-FR"/>
        </w:rPr>
        <w:t xml:space="preserve">) </w:t>
      </w:r>
      <w:r w:rsidR="00A36347" w:rsidRPr="0032190F">
        <w:rPr>
          <w:lang w:val="fr-FR"/>
        </w:rPr>
        <w:t xml:space="preserve">et de </w:t>
      </w:r>
      <w:hyperlink r:id="rId11139" w:anchor="Cul_Cernavoda" w:history="1">
        <w:r w:rsidR="00A36347" w:rsidRPr="0032190F">
          <w:rPr>
            <w:rStyle w:val="Hyperlink"/>
            <w:lang w:val="fr-FR"/>
          </w:rPr>
          <w:t>Cer</w:t>
        </w:r>
        <w:r w:rsidRPr="0032190F">
          <w:rPr>
            <w:rStyle w:val="Hyperlink"/>
            <w:lang w:val="fr-FR"/>
          </w:rPr>
          <w:t>navoda</w:t>
        </w:r>
      </w:hyperlink>
      <w:r w:rsidRPr="0032190F">
        <w:rPr>
          <w:lang w:val="fr-FR"/>
        </w:rPr>
        <w:t xml:space="preserve"> III montre la part de ces cultures dans la diffusion de la première traction animale (</w:t>
      </w:r>
      <w:r w:rsidR="00354322" w:rsidRPr="0032190F">
        <w:rPr>
          <w:lang w:val="fr-FR"/>
        </w:rPr>
        <w:t>BIB 421, 422, 423</w:t>
      </w:r>
      <w:r w:rsidR="00C2771B" w:rsidRPr="0032190F">
        <w:rPr>
          <w:lang w:val="fr-FR"/>
        </w:rPr>
        <w:t xml:space="preserve"> et 446 p. 174</w:t>
      </w:r>
      <w:r w:rsidR="00354322" w:rsidRPr="0032190F">
        <w:rPr>
          <w:i/>
          <w:lang w:val="fr-FR"/>
        </w:rPr>
        <w:t>)</w:t>
      </w:r>
      <w:r w:rsidR="001B517E" w:rsidRPr="0032190F">
        <w:rPr>
          <w:i/>
          <w:lang w:val="fr-FR"/>
        </w:rPr>
        <w:t>.</w:t>
      </w:r>
      <w:r w:rsidR="00D04D1D" w:rsidRPr="0032190F">
        <w:rPr>
          <w:i/>
          <w:lang w:val="fr-FR"/>
        </w:rPr>
        <w:t xml:space="preserve"> Joug attribué à la transition Pfÿn-Horgen (3380 av.) (BIB 605 p. 108 (BIB 422)).</w:t>
      </w:r>
      <w:r w:rsidR="00D04D1D" w:rsidRPr="0032190F">
        <w:rPr>
          <w:lang w:val="fr-FR"/>
        </w:rPr>
        <w:t xml:space="preserve"> Le joug est associé à la présence de très grand bovins qu’on peut interpréter comme des castrats et à un profil d’abattage comportant plus de 25% d’animaux abattus au-delà d</w:t>
      </w:r>
      <w:r w:rsidR="00720D75" w:rsidRPr="0032190F">
        <w:rPr>
          <w:lang w:val="fr-FR"/>
        </w:rPr>
        <w:t>e l’âge de 6 ans, probablement c</w:t>
      </w:r>
      <w:r w:rsidR="00D04D1D" w:rsidRPr="0032190F">
        <w:rPr>
          <w:lang w:val="fr-FR"/>
        </w:rPr>
        <w:t>onservés pour la traction (BIB 605 p. 108).</w:t>
      </w:r>
      <w:r w:rsidR="0066502D" w:rsidRPr="0032190F">
        <w:rPr>
          <w:lang w:val="fr-FR"/>
        </w:rPr>
        <w:t xml:space="preserve"> Par leurs caractéristiques métriques et morphologiques, les pièces osseuses ddu site sont pour la plupart attribuables à des mâles ce qui laisse supposer l’utilisation préférentielle de taureaux ou de boeufs castrés [sic] pour la traction (BIB 2222 p. 162)</w:t>
      </w:r>
    </w:p>
    <w:p w14:paraId="75A8B826" w14:textId="77777777" w:rsidR="0066502D" w:rsidRPr="0032190F" w:rsidRDefault="0066502D" w:rsidP="00242C0F">
      <w:pPr>
        <w:jc w:val="both"/>
        <w:rPr>
          <w:lang w:val="fr-FR"/>
        </w:rPr>
      </w:pPr>
      <w:r w:rsidRPr="0032190F">
        <w:rPr>
          <w:lang w:val="fr-FR"/>
        </w:rPr>
        <w:t>Traces de pathologies osseuses (vertèbres, métapodes, phalanges, etc.) qui signalent des surcharges [traction animale] (BIB 2222).</w:t>
      </w:r>
    </w:p>
    <w:p w14:paraId="64AD8B47" w14:textId="77777777" w:rsidR="001B517E" w:rsidRPr="0032190F" w:rsidRDefault="001B517E" w:rsidP="00242C0F">
      <w:pPr>
        <w:rPr>
          <w:lang w:val="fr-FR"/>
        </w:rPr>
      </w:pPr>
    </w:p>
    <w:p w14:paraId="70C51E32" w14:textId="77777777" w:rsidR="008A32F2" w:rsidRPr="0032190F" w:rsidRDefault="001B517E" w:rsidP="00242C0F">
      <w:pPr>
        <w:rPr>
          <w:lang w:val="fr-FR"/>
        </w:rPr>
      </w:pPr>
      <w:r w:rsidRPr="0032190F">
        <w:rPr>
          <w:lang w:val="fr-FR"/>
        </w:rPr>
        <w:t xml:space="preserve">Un joug </w:t>
      </w:r>
      <w:r w:rsidR="00D04D1D" w:rsidRPr="0032190F">
        <w:rPr>
          <w:lang w:val="fr-FR"/>
        </w:rPr>
        <w:t xml:space="preserve">de cou </w:t>
      </w:r>
      <w:r w:rsidRPr="0032190F">
        <w:rPr>
          <w:lang w:val="fr-FR"/>
        </w:rPr>
        <w:t>petit, cintré et taillé dans une large planche de bois a été découvert sur ce site et est daté du 34</w:t>
      </w:r>
      <w:r w:rsidRPr="0032190F">
        <w:rPr>
          <w:vertAlign w:val="superscript"/>
          <w:lang w:val="fr-FR"/>
        </w:rPr>
        <w:t>e</w:t>
      </w:r>
      <w:r w:rsidRPr="0032190F">
        <w:rPr>
          <w:lang w:val="fr-FR"/>
        </w:rPr>
        <w:t xml:space="preserve"> siècle (BIB 411 p. 92)</w:t>
      </w:r>
      <w:r w:rsidR="002F7C23" w:rsidRPr="0032190F">
        <w:rPr>
          <w:lang w:val="fr-FR"/>
        </w:rPr>
        <w:t>. Le joug appartient au Baden ancien, phase Boleraz (SS BIB)</w:t>
      </w:r>
    </w:p>
    <w:p w14:paraId="55246A96" w14:textId="77777777" w:rsidR="00F21160" w:rsidRPr="0032190F" w:rsidRDefault="00F21160" w:rsidP="00242C0F">
      <w:pPr>
        <w:jc w:val="both"/>
        <w:rPr>
          <w:lang w:val="fr-FR"/>
        </w:rPr>
      </w:pPr>
    </w:p>
    <w:p w14:paraId="7119D13C" w14:textId="504DAE44" w:rsidR="00F21160" w:rsidRPr="0032190F" w:rsidRDefault="00F21160" w:rsidP="00242C0F">
      <w:pPr>
        <w:jc w:val="both"/>
        <w:rPr>
          <w:lang w:val="fr-FR"/>
        </w:rPr>
      </w:pPr>
      <w:r w:rsidRPr="0032190F">
        <w:rPr>
          <w:lang w:val="fr-FR"/>
        </w:rPr>
        <w:t>Dans les niveaux d’occupations correspondants à la période de transition entre les culture de Pfyn et de Horgen, datés par dendrochronologie de 3384-3370 av. J.-C., on signale la présence de pièces lithiques et notamment d’une lame de poignard à façonnage bifacial d’origine sud-alpine (</w:t>
      </w:r>
      <w:hyperlink w:anchor="Sit_Monti_Lessini" w:history="1">
        <w:r w:rsidRPr="0032190F">
          <w:rPr>
            <w:rStyle w:val="Hyperlink"/>
            <w:lang w:val="fr-FR"/>
          </w:rPr>
          <w:t>Monti Lessini</w:t>
        </w:r>
      </w:hyperlink>
      <w:r w:rsidRPr="0032190F">
        <w:rPr>
          <w:lang w:val="fr-FR"/>
        </w:rPr>
        <w:t xml:space="preserve"> et </w:t>
      </w:r>
      <w:hyperlink r:id="rId11140" w:anchor="Sit_Monte_Baldo" w:history="1">
        <w:r w:rsidRPr="0032190F">
          <w:rPr>
            <w:rStyle w:val="Hyperlink"/>
            <w:lang w:val="fr-FR"/>
          </w:rPr>
          <w:t>Monte Baldo</w:t>
        </w:r>
      </w:hyperlink>
      <w:r w:rsidRPr="0032190F">
        <w:rPr>
          <w:lang w:val="fr-FR"/>
        </w:rPr>
        <w:t xml:space="preserve">)  qui est à ce jour la plus ancienne trouvaille de cette catégorie en térritoire hélvète (BIB </w:t>
      </w:r>
      <w:r w:rsidR="00281461" w:rsidRPr="0032190F">
        <w:rPr>
          <w:lang w:val="fr-FR"/>
        </w:rPr>
        <w:t xml:space="preserve">827 p. 48 et </w:t>
      </w:r>
      <w:r w:rsidRPr="0032190F">
        <w:rPr>
          <w:lang w:val="fr-FR"/>
        </w:rPr>
        <w:t xml:space="preserve">788 p. 32 (BIB 810 p. 25, fig. 18). </w:t>
      </w:r>
    </w:p>
    <w:p w14:paraId="067CD559" w14:textId="77777777" w:rsidR="001F4430" w:rsidRPr="0032190F" w:rsidRDefault="001F4430" w:rsidP="00242C0F">
      <w:pPr>
        <w:rPr>
          <w:lang w:val="fr-FR"/>
        </w:rPr>
      </w:pPr>
    </w:p>
    <w:p w14:paraId="7E117632" w14:textId="77777777" w:rsidR="00D04D1D" w:rsidRPr="0032190F" w:rsidRDefault="00D6478C" w:rsidP="00242C0F">
      <w:pPr>
        <w:jc w:val="both"/>
        <w:rPr>
          <w:lang w:val="fr-FR"/>
        </w:rPr>
      </w:pPr>
      <w:r w:rsidRPr="0032190F">
        <w:rPr>
          <w:lang w:val="fr-FR"/>
        </w:rPr>
        <w:t>A Arbon/Bleiche 3 et dans les sites de la phase ancienne du Horgen autour du lac de Constance et au Federsse, le grand nombre de fusaïoles peut être clairement être attribué à une influence orientale (BIB 446 p. 175 (BIB 326 et 493))</w:t>
      </w:r>
    </w:p>
    <w:p w14:paraId="7EF04536" w14:textId="77777777" w:rsidR="00EE156B" w:rsidRPr="0032190F" w:rsidRDefault="00EE156B" w:rsidP="00242C0F">
      <w:pPr>
        <w:jc w:val="both"/>
        <w:rPr>
          <w:lang w:val="fr-FR"/>
        </w:rPr>
      </w:pPr>
    </w:p>
    <w:p w14:paraId="629C1BEE" w14:textId="77777777" w:rsidR="00EE156B" w:rsidRPr="0032190F" w:rsidRDefault="00EE156B" w:rsidP="00426FF9">
      <w:pPr>
        <w:pStyle w:val="Heading1"/>
      </w:pPr>
      <w:bookmarkStart w:id="4506" w:name="Sit_Hornstaad"/>
      <w:r w:rsidRPr="0032190F">
        <w:t>HORNSTAAD</w:t>
      </w:r>
    </w:p>
    <w:bookmarkEnd w:id="4506"/>
    <w:p w14:paraId="19E86848" w14:textId="77777777" w:rsidR="00EE156B" w:rsidRPr="0032190F" w:rsidRDefault="00EE156B" w:rsidP="00242C0F">
      <w:pPr>
        <w:jc w:val="both"/>
        <w:rPr>
          <w:lang w:val="fr-FR"/>
        </w:rPr>
      </w:pPr>
    </w:p>
    <w:p w14:paraId="03F55E70" w14:textId="77777777" w:rsidR="00EE156B" w:rsidRPr="0032190F" w:rsidRDefault="00EE156B" w:rsidP="00242C0F">
      <w:pPr>
        <w:jc w:val="both"/>
        <w:rPr>
          <w:lang w:val="fr-FR"/>
        </w:rPr>
      </w:pPr>
      <w:r w:rsidRPr="0032190F">
        <w:rPr>
          <w:lang w:val="fr-FR"/>
        </w:rPr>
        <w:t xml:space="preserve">Le site de Hornstaad </w:t>
      </w:r>
      <w:r w:rsidR="00A1120D" w:rsidRPr="0032190F">
        <w:rPr>
          <w:lang w:val="fr-FR"/>
        </w:rPr>
        <w:t xml:space="preserve">en Suisse orientale </w:t>
      </w:r>
      <w:r w:rsidRPr="0032190F">
        <w:rPr>
          <w:lang w:val="fr-FR"/>
        </w:rPr>
        <w:t>a livré une stratigraphie</w:t>
      </w:r>
    </w:p>
    <w:p w14:paraId="77349EB7" w14:textId="77777777" w:rsidR="00EE156B" w:rsidRPr="0032190F" w:rsidRDefault="00EE156B" w:rsidP="00242C0F">
      <w:pPr>
        <w:jc w:val="both"/>
        <w:rPr>
          <w:lang w:val="fr-FR"/>
        </w:rPr>
      </w:pPr>
    </w:p>
    <w:tbl>
      <w:tblPr>
        <w:tblW w:w="750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02"/>
        <w:gridCol w:w="461"/>
        <w:gridCol w:w="1361"/>
        <w:gridCol w:w="1376"/>
        <w:gridCol w:w="1803"/>
      </w:tblGrid>
      <w:tr w:rsidR="003D7B42" w:rsidRPr="00EE156B" w14:paraId="2DD0773E" w14:textId="77777777" w:rsidTr="00827A74">
        <w:trPr>
          <w:trHeight w:val="255"/>
          <w:jc w:val="center"/>
        </w:trPr>
        <w:tc>
          <w:tcPr>
            <w:tcW w:w="2502" w:type="dxa"/>
            <w:noWrap/>
          </w:tcPr>
          <w:p w14:paraId="38B9BCE1" w14:textId="77777777" w:rsidR="003D7B42" w:rsidRPr="00EE156B" w:rsidRDefault="003D7B42" w:rsidP="00242C0F">
            <w:pPr>
              <w:jc w:val="both"/>
            </w:pPr>
            <w:r w:rsidRPr="00EE156B">
              <w:t>Hornstaad - Hörnle IA</w:t>
            </w:r>
          </w:p>
        </w:tc>
        <w:tc>
          <w:tcPr>
            <w:tcW w:w="461" w:type="dxa"/>
            <w:noWrap/>
          </w:tcPr>
          <w:p w14:paraId="488FDAE1" w14:textId="77777777" w:rsidR="003D7B42" w:rsidRPr="00827A74" w:rsidRDefault="003D7B42" w:rsidP="00242C0F">
            <w:pPr>
              <w:jc w:val="both"/>
              <w:rPr>
                <w:sz w:val="20"/>
              </w:rPr>
            </w:pPr>
            <w:r w:rsidRPr="00827A74">
              <w:rPr>
                <w:sz w:val="20"/>
              </w:rPr>
              <w:t>D</w:t>
            </w:r>
          </w:p>
        </w:tc>
        <w:tc>
          <w:tcPr>
            <w:tcW w:w="1361" w:type="dxa"/>
            <w:noWrap/>
          </w:tcPr>
          <w:p w14:paraId="51CCCD18" w14:textId="77777777" w:rsidR="003D7B42" w:rsidRPr="00827A74" w:rsidRDefault="003D7B42" w:rsidP="00242C0F">
            <w:pPr>
              <w:jc w:val="both"/>
              <w:rPr>
                <w:sz w:val="20"/>
              </w:rPr>
            </w:pPr>
            <w:r w:rsidRPr="00827A74">
              <w:rPr>
                <w:sz w:val="20"/>
              </w:rPr>
              <w:t>Ufersiedlung</w:t>
            </w:r>
          </w:p>
        </w:tc>
        <w:tc>
          <w:tcPr>
            <w:tcW w:w="1376" w:type="dxa"/>
            <w:noWrap/>
          </w:tcPr>
          <w:p w14:paraId="38E4E604" w14:textId="77777777" w:rsidR="003D7B42" w:rsidRPr="00EE156B" w:rsidRDefault="003D7B42" w:rsidP="00242C0F">
            <w:pPr>
              <w:jc w:val="both"/>
            </w:pPr>
            <w:r w:rsidRPr="00EE156B">
              <w:t>4000-3750</w:t>
            </w:r>
          </w:p>
        </w:tc>
        <w:tc>
          <w:tcPr>
            <w:tcW w:w="1803" w:type="dxa"/>
            <w:vMerge w:val="restart"/>
            <w:noWrap/>
            <w:vAlign w:val="center"/>
          </w:tcPr>
          <w:p w14:paraId="4058E831" w14:textId="77777777" w:rsidR="003D7B42" w:rsidRPr="00EE156B" w:rsidRDefault="003D7B42" w:rsidP="00242C0F">
            <w:pPr>
              <w:jc w:val="center"/>
            </w:pPr>
            <w:r w:rsidRPr="00EE156B">
              <w:t>Pfyn</w:t>
            </w:r>
          </w:p>
        </w:tc>
      </w:tr>
      <w:tr w:rsidR="003D7B42" w:rsidRPr="00EE156B" w14:paraId="07A02479" w14:textId="77777777" w:rsidTr="00827A74">
        <w:trPr>
          <w:trHeight w:val="255"/>
          <w:jc w:val="center"/>
        </w:trPr>
        <w:tc>
          <w:tcPr>
            <w:tcW w:w="2502" w:type="dxa"/>
            <w:noWrap/>
          </w:tcPr>
          <w:p w14:paraId="317B5E64" w14:textId="77777777" w:rsidR="003D7B42" w:rsidRPr="00EE156B" w:rsidRDefault="003D7B42" w:rsidP="00242C0F">
            <w:pPr>
              <w:jc w:val="both"/>
            </w:pPr>
            <w:r w:rsidRPr="00EE156B">
              <w:t>Hornstaad - Hörnle IB</w:t>
            </w:r>
          </w:p>
        </w:tc>
        <w:tc>
          <w:tcPr>
            <w:tcW w:w="461" w:type="dxa"/>
            <w:noWrap/>
          </w:tcPr>
          <w:p w14:paraId="64E0E623" w14:textId="77777777" w:rsidR="003D7B42" w:rsidRPr="00827A74" w:rsidRDefault="003D7B42" w:rsidP="00242C0F">
            <w:pPr>
              <w:jc w:val="both"/>
              <w:rPr>
                <w:sz w:val="20"/>
              </w:rPr>
            </w:pPr>
            <w:r w:rsidRPr="00827A74">
              <w:rPr>
                <w:sz w:val="20"/>
              </w:rPr>
              <w:t>D</w:t>
            </w:r>
          </w:p>
        </w:tc>
        <w:tc>
          <w:tcPr>
            <w:tcW w:w="1361" w:type="dxa"/>
            <w:noWrap/>
          </w:tcPr>
          <w:p w14:paraId="22E9B551" w14:textId="77777777" w:rsidR="003D7B42" w:rsidRPr="00827A74" w:rsidRDefault="003D7B42" w:rsidP="00242C0F">
            <w:pPr>
              <w:jc w:val="both"/>
              <w:rPr>
                <w:sz w:val="20"/>
              </w:rPr>
            </w:pPr>
            <w:r w:rsidRPr="00827A74">
              <w:rPr>
                <w:sz w:val="20"/>
              </w:rPr>
              <w:t>Ufersiedlung</w:t>
            </w:r>
          </w:p>
        </w:tc>
        <w:tc>
          <w:tcPr>
            <w:tcW w:w="1376" w:type="dxa"/>
            <w:noWrap/>
          </w:tcPr>
          <w:p w14:paraId="7ADDADC7" w14:textId="77777777" w:rsidR="003D7B42" w:rsidRPr="00EE156B" w:rsidRDefault="003D7B42" w:rsidP="00242C0F">
            <w:pPr>
              <w:jc w:val="both"/>
            </w:pPr>
            <w:r w:rsidRPr="00EE156B">
              <w:t>3750-3500</w:t>
            </w:r>
          </w:p>
        </w:tc>
        <w:tc>
          <w:tcPr>
            <w:tcW w:w="1803" w:type="dxa"/>
            <w:vMerge/>
            <w:noWrap/>
            <w:vAlign w:val="center"/>
          </w:tcPr>
          <w:p w14:paraId="2560A4D4" w14:textId="77777777" w:rsidR="003D7B42" w:rsidRPr="00EE156B" w:rsidRDefault="003D7B42" w:rsidP="00242C0F">
            <w:pPr>
              <w:jc w:val="center"/>
            </w:pPr>
          </w:p>
        </w:tc>
      </w:tr>
      <w:tr w:rsidR="003D7B42" w:rsidRPr="00EE156B" w14:paraId="3400D1FA" w14:textId="77777777" w:rsidTr="00827A74">
        <w:trPr>
          <w:trHeight w:val="255"/>
          <w:jc w:val="center"/>
        </w:trPr>
        <w:tc>
          <w:tcPr>
            <w:tcW w:w="2502" w:type="dxa"/>
            <w:noWrap/>
          </w:tcPr>
          <w:p w14:paraId="25A3E610" w14:textId="77777777" w:rsidR="003D7B42" w:rsidRPr="00EE156B" w:rsidRDefault="003D7B42" w:rsidP="00242C0F">
            <w:pPr>
              <w:jc w:val="both"/>
            </w:pPr>
            <w:r w:rsidRPr="00EE156B">
              <w:t>Hornstaad - Hörnle II</w:t>
            </w:r>
          </w:p>
        </w:tc>
        <w:tc>
          <w:tcPr>
            <w:tcW w:w="461" w:type="dxa"/>
            <w:noWrap/>
          </w:tcPr>
          <w:p w14:paraId="1BBDBED1" w14:textId="77777777" w:rsidR="003D7B42" w:rsidRPr="00827A74" w:rsidRDefault="003D7B42" w:rsidP="00242C0F">
            <w:pPr>
              <w:jc w:val="both"/>
              <w:rPr>
                <w:sz w:val="20"/>
              </w:rPr>
            </w:pPr>
            <w:r w:rsidRPr="00827A74">
              <w:rPr>
                <w:sz w:val="20"/>
              </w:rPr>
              <w:t>D</w:t>
            </w:r>
          </w:p>
        </w:tc>
        <w:tc>
          <w:tcPr>
            <w:tcW w:w="1361" w:type="dxa"/>
            <w:noWrap/>
          </w:tcPr>
          <w:p w14:paraId="594E2AF2" w14:textId="77777777" w:rsidR="003D7B42" w:rsidRPr="00827A74" w:rsidRDefault="003D7B42" w:rsidP="00242C0F">
            <w:pPr>
              <w:jc w:val="both"/>
              <w:rPr>
                <w:sz w:val="20"/>
              </w:rPr>
            </w:pPr>
            <w:r w:rsidRPr="00827A74">
              <w:rPr>
                <w:sz w:val="20"/>
              </w:rPr>
              <w:t>Ufersiedlung</w:t>
            </w:r>
          </w:p>
        </w:tc>
        <w:tc>
          <w:tcPr>
            <w:tcW w:w="1376" w:type="dxa"/>
            <w:noWrap/>
          </w:tcPr>
          <w:p w14:paraId="26D269A5" w14:textId="77777777" w:rsidR="003D7B42" w:rsidRPr="00EE156B" w:rsidRDefault="003D7B42" w:rsidP="00242C0F">
            <w:pPr>
              <w:jc w:val="both"/>
            </w:pPr>
            <w:r w:rsidRPr="00EE156B">
              <w:t>4000-3750</w:t>
            </w:r>
          </w:p>
        </w:tc>
        <w:tc>
          <w:tcPr>
            <w:tcW w:w="1803" w:type="dxa"/>
            <w:vMerge/>
            <w:noWrap/>
            <w:vAlign w:val="center"/>
          </w:tcPr>
          <w:p w14:paraId="712BAFB6" w14:textId="77777777" w:rsidR="003D7B42" w:rsidRPr="00EE156B" w:rsidRDefault="003D7B42" w:rsidP="00242C0F">
            <w:pPr>
              <w:jc w:val="center"/>
            </w:pPr>
          </w:p>
        </w:tc>
      </w:tr>
      <w:tr w:rsidR="003D7B42" w:rsidRPr="00EE156B" w14:paraId="5A899506" w14:textId="77777777" w:rsidTr="00827A74">
        <w:trPr>
          <w:trHeight w:val="255"/>
          <w:jc w:val="center"/>
        </w:trPr>
        <w:tc>
          <w:tcPr>
            <w:tcW w:w="2502" w:type="dxa"/>
            <w:noWrap/>
          </w:tcPr>
          <w:p w14:paraId="1E843D36" w14:textId="77777777" w:rsidR="003D7B42" w:rsidRPr="00EE156B" w:rsidRDefault="003D7B42" w:rsidP="00242C0F">
            <w:pPr>
              <w:jc w:val="both"/>
            </w:pPr>
            <w:r w:rsidRPr="00EE156B">
              <w:t>Hornstaad - Hörnle III</w:t>
            </w:r>
          </w:p>
        </w:tc>
        <w:tc>
          <w:tcPr>
            <w:tcW w:w="461" w:type="dxa"/>
            <w:noWrap/>
          </w:tcPr>
          <w:p w14:paraId="522D0ED7" w14:textId="77777777" w:rsidR="003D7B42" w:rsidRPr="00827A74" w:rsidRDefault="003D7B42" w:rsidP="00242C0F">
            <w:pPr>
              <w:jc w:val="both"/>
              <w:rPr>
                <w:sz w:val="20"/>
              </w:rPr>
            </w:pPr>
            <w:r w:rsidRPr="00827A74">
              <w:rPr>
                <w:sz w:val="20"/>
              </w:rPr>
              <w:t>D</w:t>
            </w:r>
          </w:p>
        </w:tc>
        <w:tc>
          <w:tcPr>
            <w:tcW w:w="1361" w:type="dxa"/>
            <w:noWrap/>
          </w:tcPr>
          <w:p w14:paraId="259F4039" w14:textId="77777777" w:rsidR="003D7B42" w:rsidRPr="00827A74" w:rsidRDefault="003D7B42" w:rsidP="00242C0F">
            <w:pPr>
              <w:jc w:val="both"/>
              <w:rPr>
                <w:sz w:val="20"/>
              </w:rPr>
            </w:pPr>
            <w:r w:rsidRPr="00827A74">
              <w:rPr>
                <w:sz w:val="20"/>
              </w:rPr>
              <w:t>Ufersiedlung</w:t>
            </w:r>
          </w:p>
        </w:tc>
        <w:tc>
          <w:tcPr>
            <w:tcW w:w="1376" w:type="dxa"/>
            <w:noWrap/>
          </w:tcPr>
          <w:p w14:paraId="696F96AF" w14:textId="77777777" w:rsidR="003D7B42" w:rsidRPr="00EE156B" w:rsidRDefault="003D7B42" w:rsidP="00242C0F">
            <w:pPr>
              <w:jc w:val="both"/>
            </w:pPr>
            <w:r w:rsidRPr="00EE156B">
              <w:t>4000-3750</w:t>
            </w:r>
          </w:p>
        </w:tc>
        <w:tc>
          <w:tcPr>
            <w:tcW w:w="1803" w:type="dxa"/>
            <w:vMerge/>
            <w:noWrap/>
            <w:vAlign w:val="center"/>
          </w:tcPr>
          <w:p w14:paraId="78F49874" w14:textId="77777777" w:rsidR="003D7B42" w:rsidRPr="00EE156B" w:rsidRDefault="003D7B42" w:rsidP="00242C0F">
            <w:pPr>
              <w:jc w:val="center"/>
            </w:pPr>
          </w:p>
        </w:tc>
      </w:tr>
      <w:tr w:rsidR="00EE156B" w:rsidRPr="00EE156B" w14:paraId="0439F048" w14:textId="77777777" w:rsidTr="00827A74">
        <w:trPr>
          <w:trHeight w:val="255"/>
          <w:jc w:val="center"/>
        </w:trPr>
        <w:tc>
          <w:tcPr>
            <w:tcW w:w="2502" w:type="dxa"/>
            <w:noWrap/>
          </w:tcPr>
          <w:p w14:paraId="6B26DCD2" w14:textId="77777777" w:rsidR="00EE156B" w:rsidRPr="00EE156B" w:rsidRDefault="00EE156B" w:rsidP="00242C0F">
            <w:pPr>
              <w:jc w:val="both"/>
            </w:pPr>
            <w:r w:rsidRPr="00EE156B">
              <w:t>Hornstaad - Schlössle</w:t>
            </w:r>
          </w:p>
        </w:tc>
        <w:tc>
          <w:tcPr>
            <w:tcW w:w="461" w:type="dxa"/>
            <w:noWrap/>
          </w:tcPr>
          <w:p w14:paraId="4CF255BB" w14:textId="77777777" w:rsidR="00EE156B" w:rsidRPr="00827A74" w:rsidRDefault="00EE156B" w:rsidP="00242C0F">
            <w:pPr>
              <w:jc w:val="both"/>
              <w:rPr>
                <w:sz w:val="20"/>
              </w:rPr>
            </w:pPr>
            <w:r w:rsidRPr="00827A74">
              <w:rPr>
                <w:sz w:val="20"/>
              </w:rPr>
              <w:t>D</w:t>
            </w:r>
          </w:p>
        </w:tc>
        <w:tc>
          <w:tcPr>
            <w:tcW w:w="1361" w:type="dxa"/>
            <w:noWrap/>
          </w:tcPr>
          <w:p w14:paraId="07CFC113" w14:textId="77777777" w:rsidR="00EE156B" w:rsidRPr="00827A74" w:rsidRDefault="00EE156B" w:rsidP="00242C0F">
            <w:pPr>
              <w:jc w:val="both"/>
              <w:rPr>
                <w:sz w:val="20"/>
              </w:rPr>
            </w:pPr>
            <w:r w:rsidRPr="00827A74">
              <w:rPr>
                <w:sz w:val="20"/>
              </w:rPr>
              <w:t>Ufersiedlung</w:t>
            </w:r>
          </w:p>
        </w:tc>
        <w:tc>
          <w:tcPr>
            <w:tcW w:w="1376" w:type="dxa"/>
            <w:noWrap/>
          </w:tcPr>
          <w:p w14:paraId="482EBD16" w14:textId="77777777" w:rsidR="00EE156B" w:rsidRPr="00EE156B" w:rsidRDefault="00EE156B" w:rsidP="00242C0F">
            <w:pPr>
              <w:jc w:val="both"/>
            </w:pPr>
            <w:r w:rsidRPr="00EE156B">
              <w:t>2750-2400</w:t>
            </w:r>
          </w:p>
        </w:tc>
        <w:tc>
          <w:tcPr>
            <w:tcW w:w="1803" w:type="dxa"/>
            <w:noWrap/>
            <w:vAlign w:val="center"/>
          </w:tcPr>
          <w:p w14:paraId="4418BDE6" w14:textId="77777777" w:rsidR="00EE156B" w:rsidRPr="00EE156B" w:rsidRDefault="00EE156B" w:rsidP="00242C0F">
            <w:pPr>
              <w:jc w:val="center"/>
            </w:pPr>
            <w:r w:rsidRPr="00EE156B">
              <w:t>Schnurkeramik</w:t>
            </w:r>
          </w:p>
        </w:tc>
      </w:tr>
    </w:tbl>
    <w:p w14:paraId="3DC3B7D3" w14:textId="77777777" w:rsidR="00EE156B" w:rsidRDefault="00EE156B" w:rsidP="00242C0F">
      <w:pPr>
        <w:jc w:val="both"/>
      </w:pPr>
      <w:r>
        <w:t>(BIB 1328)</w:t>
      </w:r>
    </w:p>
    <w:p w14:paraId="186FDFF0" w14:textId="77777777" w:rsidR="00EE156B" w:rsidRDefault="00EE156B" w:rsidP="00242C0F">
      <w:pPr>
        <w:jc w:val="both"/>
      </w:pPr>
    </w:p>
    <w:p w14:paraId="16EEBC34" w14:textId="77777777" w:rsidR="00EE156B" w:rsidRPr="0032190F" w:rsidRDefault="00EE156B" w:rsidP="00242C0F">
      <w:pPr>
        <w:jc w:val="both"/>
        <w:rPr>
          <w:lang w:val="fr-FR"/>
        </w:rPr>
      </w:pPr>
      <w:r w:rsidRPr="0032190F">
        <w:rPr>
          <w:lang w:val="fr-FR"/>
        </w:rPr>
        <w:t>Une hache bipenne [hache-marteau] retrouvée dans la couche Hörnle IA (BIB 1324)</w:t>
      </w:r>
    </w:p>
    <w:p w14:paraId="5FB6CB57" w14:textId="77777777" w:rsidR="00AF75C5" w:rsidRPr="0032190F" w:rsidRDefault="00AF75C5" w:rsidP="00242C0F">
      <w:pPr>
        <w:rPr>
          <w:lang w:val="fr-FR"/>
        </w:rPr>
      </w:pPr>
    </w:p>
    <w:p w14:paraId="02A3A825" w14:textId="77777777" w:rsidR="00EF09BE" w:rsidRPr="0032190F" w:rsidRDefault="00EF09BE" w:rsidP="00426FF9">
      <w:pPr>
        <w:pStyle w:val="Heading1"/>
      </w:pPr>
      <w:bookmarkStart w:id="4507" w:name="Sit_Egolzwil"/>
      <w:r w:rsidRPr="0032190F">
        <w:t>EGOLZWIL (Habitats)</w:t>
      </w:r>
    </w:p>
    <w:bookmarkEnd w:id="4507"/>
    <w:p w14:paraId="5B763741" w14:textId="77777777" w:rsidR="00EF09BE" w:rsidRPr="0032190F" w:rsidRDefault="00EF09BE" w:rsidP="00242C0F">
      <w:pPr>
        <w:rPr>
          <w:lang w:val="fr-FR"/>
        </w:rPr>
      </w:pPr>
    </w:p>
    <w:p w14:paraId="6132B213" w14:textId="77777777" w:rsidR="00EF09BE" w:rsidRPr="0032190F" w:rsidRDefault="00EF09BE" w:rsidP="00242C0F">
      <w:pPr>
        <w:rPr>
          <w:lang w:val="fr-FR"/>
        </w:rPr>
      </w:pPr>
      <w:r w:rsidRPr="0032190F">
        <w:rPr>
          <w:lang w:val="fr-FR"/>
        </w:rPr>
        <w:t>A Egolzwil (Suisse</w:t>
      </w:r>
      <w:r w:rsidR="006D50E9" w:rsidRPr="0032190F">
        <w:rPr>
          <w:lang w:val="fr-FR"/>
        </w:rPr>
        <w:t xml:space="preserve"> orientale</w:t>
      </w:r>
      <w:r w:rsidRPr="0032190F">
        <w:rPr>
          <w:lang w:val="fr-FR"/>
        </w:rPr>
        <w:t>), plusieurs habitats ont été découverts sur l’ancien littoral du lac de Wauwill sont 3 fouillés systématiquement :</w:t>
      </w:r>
    </w:p>
    <w:p w14:paraId="70E65E3D" w14:textId="77777777" w:rsidR="00827A74" w:rsidRPr="0032190F" w:rsidRDefault="00827A74"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2"/>
        <w:gridCol w:w="6096"/>
      </w:tblGrid>
      <w:tr w:rsidR="00827A74" w:rsidRPr="00003070" w14:paraId="23941EFA" w14:textId="77777777" w:rsidTr="00CF0B92">
        <w:trPr>
          <w:jc w:val="center"/>
        </w:trPr>
        <w:tc>
          <w:tcPr>
            <w:tcW w:w="1192" w:type="dxa"/>
            <w:shd w:val="clear" w:color="auto" w:fill="auto"/>
            <w:vAlign w:val="center"/>
          </w:tcPr>
          <w:p w14:paraId="50BA341C" w14:textId="77777777" w:rsidR="00CF0B92" w:rsidRDefault="00827A74" w:rsidP="00242C0F">
            <w:pPr>
              <w:jc w:val="center"/>
            </w:pPr>
            <w:r>
              <w:t>Egolzwil</w:t>
            </w:r>
          </w:p>
          <w:p w14:paraId="126DEA05" w14:textId="77777777" w:rsidR="00827A74" w:rsidRDefault="00827A74" w:rsidP="00242C0F">
            <w:pPr>
              <w:jc w:val="center"/>
            </w:pPr>
            <w:r>
              <w:t>5</w:t>
            </w:r>
          </w:p>
        </w:tc>
        <w:tc>
          <w:tcPr>
            <w:tcW w:w="6096" w:type="dxa"/>
            <w:shd w:val="clear" w:color="auto" w:fill="auto"/>
          </w:tcPr>
          <w:p w14:paraId="1DB77F1C" w14:textId="77777777" w:rsidR="00827A74" w:rsidRPr="0032190F" w:rsidRDefault="00827A74" w:rsidP="00242C0F">
            <w:pPr>
              <w:rPr>
                <w:sz w:val="20"/>
                <w:lang w:val="fr-FR"/>
              </w:rPr>
            </w:pPr>
            <w:r w:rsidRPr="0032190F">
              <w:rPr>
                <w:sz w:val="20"/>
                <w:lang w:val="fr-FR"/>
              </w:rPr>
              <w:t xml:space="preserve">Habitat du groupe de Munzingen. Deux villages reconnus avec plusieurs phases de constrction, chacun d’une dizaine de maisons rectangulaires, rangées parallèlement. La façade donnant sur l’ancien lac. Du côté de la terre ferme : 1 palissade. Objets remarquables ; couteaux de récoltes dont les lames en silex sont fixées dans les manches à l’aide de bitume de bouleau, décorées d’empreintes de grains de céréales ; boites en écorce </w:t>
            </w:r>
          </w:p>
        </w:tc>
      </w:tr>
      <w:tr w:rsidR="00827A74" w:rsidRPr="00003070" w14:paraId="6AA4DC2E" w14:textId="77777777" w:rsidTr="00CF0B92">
        <w:trPr>
          <w:jc w:val="center"/>
        </w:trPr>
        <w:tc>
          <w:tcPr>
            <w:tcW w:w="1192" w:type="dxa"/>
            <w:shd w:val="clear" w:color="auto" w:fill="auto"/>
            <w:vAlign w:val="center"/>
          </w:tcPr>
          <w:p w14:paraId="04753371" w14:textId="77777777" w:rsidR="00CF0B92" w:rsidRDefault="00827A74" w:rsidP="00CF0B92">
            <w:pPr>
              <w:jc w:val="center"/>
            </w:pPr>
            <w:r>
              <w:t>Egolzwil</w:t>
            </w:r>
          </w:p>
          <w:p w14:paraId="1F4328A1" w14:textId="77777777" w:rsidR="00827A74" w:rsidRDefault="00827A74" w:rsidP="00CF0B92">
            <w:pPr>
              <w:jc w:val="center"/>
            </w:pPr>
            <w:r>
              <w:lastRenderedPageBreak/>
              <w:t>4</w:t>
            </w:r>
          </w:p>
        </w:tc>
        <w:tc>
          <w:tcPr>
            <w:tcW w:w="6096" w:type="dxa"/>
            <w:shd w:val="clear" w:color="auto" w:fill="auto"/>
          </w:tcPr>
          <w:p w14:paraId="6E7A7344" w14:textId="5F7BBCC1" w:rsidR="00827A74" w:rsidRPr="0032190F" w:rsidRDefault="00827A74" w:rsidP="00242C0F">
            <w:pPr>
              <w:rPr>
                <w:sz w:val="20"/>
                <w:lang w:val="fr-FR"/>
              </w:rPr>
            </w:pPr>
            <w:r w:rsidRPr="0032190F">
              <w:rPr>
                <w:sz w:val="20"/>
                <w:lang w:val="fr-FR"/>
              </w:rPr>
              <w:lastRenderedPageBreak/>
              <w:t xml:space="preserve">habitat avec 2 couches du </w:t>
            </w:r>
            <w:hyperlink r:id="rId11141" w:anchor="Cul_Cortaillod" w:history="1">
              <w:r w:rsidRPr="0032190F">
                <w:rPr>
                  <w:rStyle w:val="Hyperlink"/>
                  <w:sz w:val="20"/>
                  <w:lang w:val="fr-FR"/>
                </w:rPr>
                <w:t>Cortaillod récent</w:t>
              </w:r>
            </w:hyperlink>
            <w:r w:rsidRPr="0032190F">
              <w:rPr>
                <w:sz w:val="20"/>
                <w:lang w:val="fr-FR"/>
              </w:rPr>
              <w:t xml:space="preserve">. Habitations rectangulaires </w:t>
            </w:r>
            <w:r w:rsidRPr="0032190F">
              <w:rPr>
                <w:sz w:val="20"/>
                <w:lang w:val="fr-FR"/>
              </w:rPr>
              <w:lastRenderedPageBreak/>
              <w:t>avec plancher de bois conservés : foyers à l’intérieur des maisons ; bâtiments économiques attestés. Village entouré de 1 palissage du côté de la terre ferme</w:t>
            </w:r>
          </w:p>
        </w:tc>
      </w:tr>
      <w:tr w:rsidR="00827A74" w:rsidRPr="00003070" w14:paraId="309614DB" w14:textId="77777777" w:rsidTr="00CF0B92">
        <w:trPr>
          <w:jc w:val="center"/>
        </w:trPr>
        <w:tc>
          <w:tcPr>
            <w:tcW w:w="1192" w:type="dxa"/>
            <w:shd w:val="clear" w:color="auto" w:fill="auto"/>
            <w:vAlign w:val="center"/>
          </w:tcPr>
          <w:p w14:paraId="519FC0E1" w14:textId="77777777" w:rsidR="00CF0B92" w:rsidRDefault="00827A74" w:rsidP="00CF0B92">
            <w:pPr>
              <w:jc w:val="center"/>
            </w:pPr>
            <w:r>
              <w:lastRenderedPageBreak/>
              <w:t>Egolzwil</w:t>
            </w:r>
          </w:p>
          <w:p w14:paraId="78B74E5A" w14:textId="77777777" w:rsidR="00827A74" w:rsidRDefault="00827A74" w:rsidP="00CF0B92">
            <w:pPr>
              <w:jc w:val="center"/>
            </w:pPr>
            <w:r>
              <w:t>3</w:t>
            </w:r>
          </w:p>
        </w:tc>
        <w:tc>
          <w:tcPr>
            <w:tcW w:w="6096" w:type="dxa"/>
            <w:shd w:val="clear" w:color="auto" w:fill="auto"/>
          </w:tcPr>
          <w:p w14:paraId="2B45D200" w14:textId="06D36714" w:rsidR="00827A74" w:rsidRPr="0032190F" w:rsidRDefault="00827A74" w:rsidP="00242C0F">
            <w:pPr>
              <w:rPr>
                <w:sz w:val="20"/>
                <w:lang w:val="fr-FR"/>
              </w:rPr>
            </w:pPr>
            <w:r w:rsidRPr="0032190F">
              <w:rPr>
                <w:sz w:val="20"/>
                <w:lang w:val="fr-FR"/>
              </w:rPr>
              <w:t xml:space="preserve">habitat éponyme du groupe d’Egolzwil, un seul niveau archéologique. Céramiques du type Egolzwil associées à des gobelets globulaires du </w:t>
            </w:r>
            <w:hyperlink r:id="rId11142" w:anchor="Cul_Rossen" w:history="1">
              <w:r w:rsidRPr="0032190F">
                <w:rPr>
                  <w:rStyle w:val="Hyperlink"/>
                  <w:sz w:val="20"/>
                  <w:lang w:val="fr-FR"/>
                </w:rPr>
                <w:t>Rössen tardif</w:t>
              </w:r>
            </w:hyperlink>
            <w:r w:rsidRPr="0032190F">
              <w:rPr>
                <w:sz w:val="20"/>
                <w:lang w:val="fr-FR"/>
              </w:rPr>
              <w:t xml:space="preserve"> (type Wauwil)</w:t>
            </w:r>
          </w:p>
        </w:tc>
      </w:tr>
    </w:tbl>
    <w:p w14:paraId="08AADAA5" w14:textId="77777777" w:rsidR="00EF09BE" w:rsidRPr="0032190F" w:rsidRDefault="00EF09BE" w:rsidP="00242C0F">
      <w:pPr>
        <w:rPr>
          <w:lang w:val="fr-FR"/>
        </w:rPr>
      </w:pPr>
      <w:r w:rsidRPr="0032190F">
        <w:rPr>
          <w:lang w:val="fr-FR"/>
        </w:rPr>
        <w:t>(BIB 56 p. 69)</w:t>
      </w:r>
    </w:p>
    <w:p w14:paraId="1D92B18D" w14:textId="77777777" w:rsidR="00EF09BE" w:rsidRPr="0032190F" w:rsidRDefault="00EF09BE" w:rsidP="00242C0F">
      <w:pPr>
        <w:rPr>
          <w:lang w:val="fr-FR"/>
        </w:rPr>
      </w:pPr>
    </w:p>
    <w:p w14:paraId="1FB23E40" w14:textId="77777777" w:rsidR="000F37E8" w:rsidRPr="0032190F" w:rsidRDefault="009F5F21" w:rsidP="00242C0F">
      <w:pPr>
        <w:rPr>
          <w:lang w:val="fr-FR"/>
        </w:rPr>
      </w:pPr>
      <w:r w:rsidRPr="0032190F">
        <w:rPr>
          <w:lang w:val="fr-FR"/>
        </w:rPr>
        <w:t>Egolzwil 3 daté de 3500 av. (</w:t>
      </w:r>
      <w:r w:rsidR="000F37E8" w:rsidRPr="0032190F">
        <w:rPr>
          <w:lang w:val="fr-FR"/>
        </w:rPr>
        <w:t xml:space="preserve">SS </w:t>
      </w:r>
      <w:r w:rsidRPr="0032190F">
        <w:rPr>
          <w:lang w:val="fr-FR"/>
        </w:rPr>
        <w:t>BIB</w:t>
      </w:r>
      <w:r w:rsidR="000F37E8" w:rsidRPr="0032190F">
        <w:rPr>
          <w:lang w:val="fr-FR"/>
        </w:rPr>
        <w:t>)</w:t>
      </w:r>
    </w:p>
    <w:p w14:paraId="140AD06E" w14:textId="77777777" w:rsidR="007400C6" w:rsidRPr="0032190F" w:rsidRDefault="007400C6" w:rsidP="00242C0F">
      <w:pPr>
        <w:rPr>
          <w:lang w:val="fr-FR"/>
        </w:rPr>
      </w:pPr>
    </w:p>
    <w:p w14:paraId="7DEAC1C2" w14:textId="77777777" w:rsidR="007400C6" w:rsidRPr="0032190F" w:rsidRDefault="007400C6" w:rsidP="00242C0F">
      <w:pPr>
        <w:rPr>
          <w:lang w:val="fr-FR"/>
        </w:rPr>
      </w:pPr>
      <w:r w:rsidRPr="0032190F">
        <w:rPr>
          <w:lang w:val="fr-FR"/>
        </w:rPr>
        <w:t xml:space="preserve">Pour sa partie Néolithique ancien, a livré des </w:t>
      </w:r>
      <w:r w:rsidRPr="0032190F">
        <w:rPr>
          <w:i/>
          <w:lang w:val="fr-FR"/>
        </w:rPr>
        <w:t>cup-marks</w:t>
      </w:r>
      <w:r w:rsidRPr="0032190F">
        <w:rPr>
          <w:lang w:val="fr-FR"/>
        </w:rPr>
        <w:t xml:space="preserve"> (Fabio Cavulli com. pers.)</w:t>
      </w:r>
    </w:p>
    <w:p w14:paraId="3218195A" w14:textId="77777777" w:rsidR="006D50E9" w:rsidRPr="0032190F" w:rsidRDefault="006D50E9" w:rsidP="00242C0F">
      <w:pPr>
        <w:rPr>
          <w:lang w:val="fr-FR"/>
        </w:rPr>
      </w:pPr>
    </w:p>
    <w:p w14:paraId="61915E7F" w14:textId="77777777" w:rsidR="006D50E9" w:rsidRPr="000B4B4E" w:rsidRDefault="006D50E9" w:rsidP="00242C0F">
      <w:pPr>
        <w:rPr>
          <w:lang w:val="en-GB"/>
        </w:rPr>
      </w:pPr>
      <w:r w:rsidRPr="000B4B4E">
        <w:rPr>
          <w:lang w:val="en-GB"/>
        </w:rPr>
        <w:t xml:space="preserve">4400-4250 BC (BIB </w:t>
      </w:r>
      <w:r w:rsidRPr="000B4B4E">
        <w:rPr>
          <w:rFonts w:ascii="TimesNewRomanPSMT" w:hAnsi="TimesNewRomanPSMT" w:cs="TimesNewRomanPSMT"/>
          <w:sz w:val="20"/>
          <w:szCs w:val="20"/>
          <w:lang w:val="en-GB" w:eastAsia="en-GB"/>
        </w:rPr>
        <w:t xml:space="preserve">Burri-Wyser Elena, Jammet-Raynal Loïc </w:t>
      </w:r>
      <w:r w:rsidRPr="000B4B4E">
        <w:rPr>
          <w:lang w:val="en-GB"/>
        </w:rPr>
        <w:t>in BIB 1708)</w:t>
      </w:r>
    </w:p>
    <w:p w14:paraId="20E30EF2" w14:textId="77777777" w:rsidR="00CB79C3" w:rsidRPr="000B4B4E" w:rsidRDefault="00CB79C3" w:rsidP="00242C0F">
      <w:pPr>
        <w:rPr>
          <w:lang w:val="en-GB"/>
        </w:rPr>
      </w:pPr>
    </w:p>
    <w:p w14:paraId="41C12777" w14:textId="77777777" w:rsidR="000B5FD6" w:rsidRPr="00426FF9" w:rsidRDefault="000B5FD6" w:rsidP="00426FF9">
      <w:pPr>
        <w:pStyle w:val="Heading1"/>
        <w:rPr>
          <w:lang w:val="en-US"/>
        </w:rPr>
      </w:pPr>
      <w:bookmarkStart w:id="4508" w:name="Sit_Cham_Eslen"/>
      <w:r w:rsidRPr="00426FF9">
        <w:rPr>
          <w:lang w:val="en-US"/>
        </w:rPr>
        <w:t>CHAM-ESLEN</w:t>
      </w:r>
    </w:p>
    <w:bookmarkEnd w:id="4508"/>
    <w:p w14:paraId="2A13D9FF" w14:textId="77777777" w:rsidR="000B5FD6" w:rsidRPr="000B4B4E" w:rsidRDefault="000B5FD6" w:rsidP="00242C0F">
      <w:pPr>
        <w:rPr>
          <w:lang w:val="en-GB"/>
        </w:rPr>
      </w:pPr>
    </w:p>
    <w:p w14:paraId="569ED657" w14:textId="55B908C4" w:rsidR="000B5FD6" w:rsidRPr="0032190F" w:rsidRDefault="000B5FD6" w:rsidP="00242C0F">
      <w:pPr>
        <w:rPr>
          <w:lang w:val="fr-FR"/>
        </w:rPr>
      </w:pPr>
      <w:r w:rsidRPr="0032190F">
        <w:rPr>
          <w:lang w:val="fr-FR"/>
        </w:rPr>
        <w:t xml:space="preserve">En Suisse centrale, le site de Cham-Elsen a livré une hache bipenne [hache-marteau] dans un niveau attribué au Zürich-Hafner et daté entre 4250 et 4000 (BIB 1328). Celle-ci peut-être comparée </w:t>
      </w:r>
      <w:r w:rsidR="00D16EE1" w:rsidRPr="0032190F">
        <w:rPr>
          <w:lang w:val="fr-FR"/>
        </w:rPr>
        <w:t>avec celle d’</w:t>
      </w:r>
      <w:hyperlink r:id="rId11143" w:anchor="Sit_Yvonand" w:history="1">
        <w:r w:rsidR="00D16EE1" w:rsidRPr="0032190F">
          <w:rPr>
            <w:rStyle w:val="Hyperlink"/>
            <w:lang w:val="fr-FR"/>
          </w:rPr>
          <w:t>Yvonand</w:t>
        </w:r>
      </w:hyperlink>
      <w:r w:rsidR="00D16EE1" w:rsidRPr="0032190F">
        <w:rPr>
          <w:lang w:val="fr-FR"/>
        </w:rPr>
        <w:t xml:space="preserve"> et </w:t>
      </w:r>
      <w:r w:rsidRPr="0032190F">
        <w:rPr>
          <w:lang w:val="fr-FR"/>
        </w:rPr>
        <w:t>avec certaines représentation</w:t>
      </w:r>
      <w:r w:rsidR="00DE0578" w:rsidRPr="0032190F">
        <w:rPr>
          <w:lang w:val="fr-FR"/>
        </w:rPr>
        <w:t>s</w:t>
      </w:r>
      <w:r w:rsidRPr="0032190F">
        <w:rPr>
          <w:lang w:val="fr-FR"/>
        </w:rPr>
        <w:t xml:space="preserve"> du </w:t>
      </w:r>
      <w:hyperlink r:id="rId11144" w:anchor="Sit_Mont_Bego" w:history="1">
        <w:r w:rsidR="00D16EE1" w:rsidRPr="0032190F">
          <w:rPr>
            <w:rStyle w:val="Hyperlink"/>
            <w:lang w:val="fr-FR"/>
          </w:rPr>
          <w:t>mont Bego</w:t>
        </w:r>
      </w:hyperlink>
      <w:r w:rsidRPr="0032190F">
        <w:rPr>
          <w:lang w:val="fr-FR"/>
        </w:rPr>
        <w:t>(SS BIB)</w:t>
      </w:r>
    </w:p>
    <w:p w14:paraId="2691A51E" w14:textId="77777777" w:rsidR="00DE0578" w:rsidRPr="0032190F" w:rsidRDefault="00DE0578" w:rsidP="00242C0F">
      <w:pPr>
        <w:rPr>
          <w:lang w:val="fr-FR"/>
        </w:rPr>
      </w:pPr>
    </w:p>
    <w:p w14:paraId="3C783DC0" w14:textId="77777777" w:rsidR="003C4F45" w:rsidRPr="0032190F" w:rsidRDefault="003C4F45" w:rsidP="00426FF9">
      <w:pPr>
        <w:pStyle w:val="Heading1"/>
      </w:pPr>
      <w:bookmarkStart w:id="4509" w:name="Sit_Twann"/>
      <w:r w:rsidRPr="0032190F">
        <w:t>TWANN (Habitat)</w:t>
      </w:r>
    </w:p>
    <w:bookmarkEnd w:id="4509"/>
    <w:p w14:paraId="6BE5BE06" w14:textId="77777777" w:rsidR="003C4F45" w:rsidRPr="0032190F" w:rsidRDefault="003C4F45" w:rsidP="00242C0F">
      <w:pPr>
        <w:rPr>
          <w:lang w:val="fr-FR"/>
        </w:rPr>
      </w:pPr>
    </w:p>
    <w:p w14:paraId="67B7CCC3" w14:textId="77777777" w:rsidR="003C4F45" w:rsidRPr="0032190F" w:rsidRDefault="003C4F45" w:rsidP="00242C0F">
      <w:pPr>
        <w:rPr>
          <w:lang w:val="fr-FR"/>
        </w:rPr>
      </w:pPr>
      <w:r w:rsidRPr="0032190F">
        <w:rPr>
          <w:lang w:val="fr-FR"/>
        </w:rPr>
        <w:t>L’habitat littorale de Twann (canton de Berne, Suisse) à livré une séquence stratigraphique complexe en 2 principaux niveaux de 3 couches chacuns :</w:t>
      </w:r>
    </w:p>
    <w:p w14:paraId="113733ED" w14:textId="77777777" w:rsidR="002F7FDE" w:rsidRPr="0032190F" w:rsidRDefault="002F7FDE"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6"/>
        <w:gridCol w:w="6105"/>
      </w:tblGrid>
      <w:tr w:rsidR="002F7FDE" w:rsidRPr="00003070" w14:paraId="51010331" w14:textId="77777777" w:rsidTr="00C35EA7">
        <w:trPr>
          <w:jc w:val="center"/>
        </w:trPr>
        <w:tc>
          <w:tcPr>
            <w:tcW w:w="556" w:type="dxa"/>
            <w:vAlign w:val="center"/>
          </w:tcPr>
          <w:p w14:paraId="0DCFD1D5" w14:textId="77777777" w:rsidR="002F7FDE" w:rsidRDefault="002F7FDE" w:rsidP="00242C0F">
            <w:r>
              <w:t>II </w:t>
            </w:r>
          </w:p>
        </w:tc>
        <w:tc>
          <w:tcPr>
            <w:tcW w:w="6105" w:type="dxa"/>
          </w:tcPr>
          <w:p w14:paraId="78B19DD6" w14:textId="04DF0436" w:rsidR="002F7FDE" w:rsidRPr="00C35EA7" w:rsidRDefault="00000000" w:rsidP="00242C0F">
            <w:pPr>
              <w:rPr>
                <w:lang w:val="fr-FR"/>
              </w:rPr>
            </w:pPr>
            <w:hyperlink r:id="rId11145" w:anchor="Cul_Horgen" w:history="1">
              <w:r w:rsidR="002F7FDE" w:rsidRPr="00C35EA7">
                <w:rPr>
                  <w:rStyle w:val="Hyperlink"/>
                  <w:lang w:val="fr-FR"/>
                </w:rPr>
                <w:t>Horgen</w:t>
              </w:r>
            </w:hyperlink>
            <w:r w:rsidR="002F7FDE" w:rsidRPr="00C35EA7">
              <w:rPr>
                <w:lang w:val="fr-FR"/>
              </w:rPr>
              <w:t>, subdivisé en Horgen inféreur, moyen et supérieur</w:t>
            </w:r>
          </w:p>
        </w:tc>
      </w:tr>
      <w:tr w:rsidR="002F7FDE" w:rsidRPr="00003070" w14:paraId="1CC355D5" w14:textId="77777777" w:rsidTr="00C35EA7">
        <w:trPr>
          <w:jc w:val="center"/>
        </w:trPr>
        <w:tc>
          <w:tcPr>
            <w:tcW w:w="556" w:type="dxa"/>
            <w:vAlign w:val="center"/>
          </w:tcPr>
          <w:p w14:paraId="2EE450BC" w14:textId="77777777" w:rsidR="002F7FDE" w:rsidRDefault="002F7FDE" w:rsidP="00242C0F">
            <w:r>
              <w:t>I</w:t>
            </w:r>
          </w:p>
        </w:tc>
        <w:tc>
          <w:tcPr>
            <w:tcW w:w="6105" w:type="dxa"/>
          </w:tcPr>
          <w:p w14:paraId="07F9FF49" w14:textId="5E8E0D17" w:rsidR="002F7FDE" w:rsidRPr="00C35EA7" w:rsidRDefault="00000000" w:rsidP="00242C0F">
            <w:pPr>
              <w:rPr>
                <w:lang w:val="fr-FR"/>
              </w:rPr>
            </w:pPr>
            <w:hyperlink r:id="rId11146" w:anchor="Cul_Cortaillod" w:history="1">
              <w:r w:rsidR="002F7FDE" w:rsidRPr="00C35EA7">
                <w:rPr>
                  <w:rStyle w:val="Hyperlink"/>
                  <w:lang w:val="fr-FR"/>
                </w:rPr>
                <w:t>Cortaillod</w:t>
              </w:r>
            </w:hyperlink>
            <w:r w:rsidR="002F7FDE" w:rsidRPr="00C35EA7">
              <w:rPr>
                <w:lang w:val="fr-FR"/>
              </w:rPr>
              <w:t>, subdivisé entre Cortaillod classique, Cortaillod de transition et Cortaillod tardif</w:t>
            </w:r>
          </w:p>
        </w:tc>
      </w:tr>
    </w:tbl>
    <w:p w14:paraId="0CC09CB5" w14:textId="77777777" w:rsidR="003C4F45" w:rsidRPr="0032190F" w:rsidRDefault="003C4F45" w:rsidP="00242C0F">
      <w:pPr>
        <w:rPr>
          <w:lang w:val="fr-FR"/>
        </w:rPr>
      </w:pPr>
      <w:r w:rsidRPr="0032190F">
        <w:rPr>
          <w:lang w:val="fr-FR"/>
        </w:rPr>
        <w:t>(BIB 56 p. 70)</w:t>
      </w:r>
    </w:p>
    <w:p w14:paraId="54487470" w14:textId="77777777" w:rsidR="003C4F45" w:rsidRPr="0032190F" w:rsidRDefault="003C4F45" w:rsidP="00242C0F">
      <w:pPr>
        <w:rPr>
          <w:lang w:val="fr-FR"/>
        </w:rPr>
      </w:pPr>
    </w:p>
    <w:p w14:paraId="7AA7DEBA" w14:textId="77777777" w:rsidR="0019248B" w:rsidRPr="0032190F" w:rsidRDefault="0019248B" w:rsidP="00242C0F">
      <w:pPr>
        <w:rPr>
          <w:lang w:val="fr-FR"/>
        </w:rPr>
      </w:pPr>
      <w:r w:rsidRPr="0032190F">
        <w:rPr>
          <w:lang w:val="fr-FR"/>
        </w:rPr>
        <w:t xml:space="preserve">Le site de Twann/Bahnof (BE) a livré </w:t>
      </w:r>
      <w:r w:rsidR="007416AB" w:rsidRPr="0032190F">
        <w:rPr>
          <w:lang w:val="fr-FR"/>
        </w:rPr>
        <w:t>un fragment distal d’</w:t>
      </w:r>
      <w:r w:rsidRPr="0032190F">
        <w:rPr>
          <w:lang w:val="fr-FR"/>
        </w:rPr>
        <w:t xml:space="preserve">une lame de poignard datée de 3596-3532 av J.-C. </w:t>
      </w:r>
      <w:r w:rsidR="00FC6299" w:rsidRPr="0032190F">
        <w:rPr>
          <w:lang w:val="fr-FR"/>
        </w:rPr>
        <w:t>(BIB 827 p. 48 (BIB 524 p. 202-205)</w:t>
      </w:r>
      <w:r w:rsidR="00255D92" w:rsidRPr="0032190F">
        <w:rPr>
          <w:lang w:val="fr-FR"/>
        </w:rPr>
        <w:t xml:space="preserve"> soit à la fin du Cortaillod et au début du Lattrigen (BIB 1328)</w:t>
      </w:r>
    </w:p>
    <w:p w14:paraId="151870F2" w14:textId="77777777" w:rsidR="00726397" w:rsidRPr="0032190F" w:rsidRDefault="00726397" w:rsidP="00242C0F">
      <w:pPr>
        <w:rPr>
          <w:lang w:val="fr-FR"/>
        </w:rPr>
      </w:pPr>
    </w:p>
    <w:p w14:paraId="65B1B2A1" w14:textId="4893474A" w:rsidR="00726397" w:rsidRPr="0032190F" w:rsidRDefault="00726397" w:rsidP="00242C0F">
      <w:pPr>
        <w:rPr>
          <w:lang w:val="fr-FR"/>
        </w:rPr>
      </w:pPr>
      <w:r w:rsidRPr="0032190F">
        <w:rPr>
          <w:lang w:val="fr-FR"/>
        </w:rPr>
        <w:t xml:space="preserve">Restes textiles datés du </w:t>
      </w:r>
      <w:r w:rsidR="00300DEE">
        <w:rPr>
          <w:lang w:val="fr-FR"/>
        </w:rPr>
        <w:t>NF</w:t>
      </w:r>
      <w:r w:rsidRPr="0032190F">
        <w:rPr>
          <w:lang w:val="fr-FR"/>
        </w:rPr>
        <w:t xml:space="preserve"> (BIB 1762).</w:t>
      </w:r>
      <w:r w:rsidR="0077212E">
        <w:rPr>
          <w:lang w:val="fr-FR"/>
        </w:rPr>
        <w:t xml:space="preserve"> </w:t>
      </w:r>
      <w:hyperlink r:id="rId11147" w:anchor="Sit_Mont_Ventoux" w:history="1">
        <w:r w:rsidR="0077212E" w:rsidRPr="0077212E">
          <w:rPr>
            <w:rStyle w:val="Hyperlink"/>
            <w:lang w:val="fr-FR"/>
          </w:rPr>
          <w:t>blond bédoulien</w:t>
        </w:r>
      </w:hyperlink>
    </w:p>
    <w:p w14:paraId="6D1EA599" w14:textId="77777777" w:rsidR="002F7FDE" w:rsidRPr="0032190F" w:rsidRDefault="002F7FDE" w:rsidP="00242C0F">
      <w:pPr>
        <w:rPr>
          <w:lang w:val="fr-FR"/>
        </w:rPr>
      </w:pPr>
    </w:p>
    <w:p w14:paraId="4BC3D9FD" w14:textId="77777777" w:rsidR="002F7FDE" w:rsidRPr="0032190F" w:rsidRDefault="002F7FDE" w:rsidP="00426FF9">
      <w:pPr>
        <w:pStyle w:val="Heading1"/>
      </w:pPr>
      <w:r w:rsidRPr="0032190F">
        <w:t>CORTAILLOD</w:t>
      </w:r>
    </w:p>
    <w:p w14:paraId="338E9F0B" w14:textId="77777777" w:rsidR="002F7FDE" w:rsidRPr="0032190F" w:rsidRDefault="002F7FDE" w:rsidP="00242C0F">
      <w:pPr>
        <w:rPr>
          <w:lang w:val="fr-FR"/>
        </w:rPr>
      </w:pPr>
      <w:r w:rsidRPr="0032190F">
        <w:rPr>
          <w:lang w:val="fr-FR"/>
        </w:rPr>
        <w:br/>
        <w:t>Site éponyme de la culture de Cortaillod (SS BIB). Le site de Cortaillod-Est montre une dynamique d’évolution // à celle de Bevay à l’année près, avec notamment l’abandon du village en -852 (BIB Billaud, Langenegger, colloque Habitat Dijon 2015)</w:t>
      </w:r>
    </w:p>
    <w:p w14:paraId="01784490" w14:textId="77777777" w:rsidR="00596B5F" w:rsidRPr="0032190F" w:rsidRDefault="00596B5F" w:rsidP="00596B5F">
      <w:pPr>
        <w:rPr>
          <w:lang w:val="fr-FR"/>
        </w:rPr>
      </w:pPr>
      <w:r w:rsidRPr="0032190F">
        <w:rPr>
          <w:lang w:val="fr-FR"/>
        </w:rPr>
        <w:t>Découverte d’une roue isolée (BIB 2225 p. 53)</w:t>
      </w:r>
    </w:p>
    <w:p w14:paraId="7DEAFA70" w14:textId="77777777" w:rsidR="00596B5F" w:rsidRPr="0032190F" w:rsidRDefault="00596B5F" w:rsidP="00242C0F">
      <w:pPr>
        <w:rPr>
          <w:lang w:val="fr-FR"/>
        </w:rPr>
      </w:pPr>
    </w:p>
    <w:p w14:paraId="3A968862" w14:textId="77777777" w:rsidR="002F7FDE" w:rsidRPr="0032190F" w:rsidRDefault="002F7FDE" w:rsidP="00242C0F">
      <w:pPr>
        <w:rPr>
          <w:lang w:val="fr-FR"/>
        </w:rPr>
      </w:pPr>
    </w:p>
    <w:p w14:paraId="3BFAF9FC" w14:textId="77777777" w:rsidR="002F7FDE" w:rsidRPr="0032190F" w:rsidRDefault="002F7FDE" w:rsidP="00426FF9">
      <w:pPr>
        <w:pStyle w:val="Heading1"/>
      </w:pPr>
      <w:r w:rsidRPr="0032190F">
        <w:t>BEVAY</w:t>
      </w:r>
    </w:p>
    <w:p w14:paraId="2654FEFB" w14:textId="77777777" w:rsidR="002F7FDE" w:rsidRPr="0032190F" w:rsidRDefault="002F7FDE" w:rsidP="00242C0F">
      <w:pPr>
        <w:rPr>
          <w:lang w:val="fr-FR"/>
        </w:rPr>
      </w:pPr>
    </w:p>
    <w:p w14:paraId="25C6B322" w14:textId="77777777" w:rsidR="002F7FDE" w:rsidRPr="0032190F" w:rsidRDefault="002F7FDE" w:rsidP="00242C0F">
      <w:pPr>
        <w:rPr>
          <w:lang w:val="fr-FR"/>
        </w:rPr>
      </w:pPr>
      <w:r w:rsidRPr="0032190F">
        <w:rPr>
          <w:lang w:val="fr-FR"/>
        </w:rPr>
        <w:t>Le site de Bevay montre une dynamique d’évolution // à celle de Cortaillod à l’année près, avec notamment l’abandon du village en -878 (BIB Billaud, Langenegger, colloque Habitat Dijon 2015)</w:t>
      </w:r>
    </w:p>
    <w:p w14:paraId="52D2F1EC" w14:textId="77777777" w:rsidR="00726397" w:rsidRPr="0032190F" w:rsidRDefault="00726397" w:rsidP="00242C0F">
      <w:pPr>
        <w:rPr>
          <w:lang w:val="fr-FR"/>
        </w:rPr>
      </w:pPr>
    </w:p>
    <w:p w14:paraId="0197CB05" w14:textId="77777777" w:rsidR="00726397" w:rsidRPr="0032190F" w:rsidRDefault="00726397" w:rsidP="00426FF9">
      <w:pPr>
        <w:pStyle w:val="Heading1"/>
      </w:pPr>
      <w:r w:rsidRPr="0032190F">
        <w:lastRenderedPageBreak/>
        <w:t>FEIDMEILEN</w:t>
      </w:r>
    </w:p>
    <w:p w14:paraId="375441F4" w14:textId="77777777" w:rsidR="00726397" w:rsidRPr="0032190F" w:rsidRDefault="00726397" w:rsidP="00242C0F">
      <w:pPr>
        <w:rPr>
          <w:lang w:val="fr-FR"/>
        </w:rPr>
      </w:pPr>
    </w:p>
    <w:p w14:paraId="3672FDE4" w14:textId="77777777" w:rsidR="00726397" w:rsidRPr="0032190F" w:rsidRDefault="00726397" w:rsidP="00242C0F">
      <w:pPr>
        <w:rPr>
          <w:lang w:val="fr-FR"/>
        </w:rPr>
      </w:pPr>
      <w:r w:rsidRPr="0032190F">
        <w:rPr>
          <w:lang w:val="fr-FR"/>
        </w:rPr>
        <w:t xml:space="preserve">Feidmeilen : Restes textiles datés du </w:t>
      </w:r>
      <w:r w:rsidR="00300DEE">
        <w:rPr>
          <w:lang w:val="fr-FR"/>
        </w:rPr>
        <w:t>NF</w:t>
      </w:r>
      <w:r w:rsidRPr="0032190F">
        <w:rPr>
          <w:lang w:val="fr-FR"/>
        </w:rPr>
        <w:t xml:space="preserve"> (BIB 1762).</w:t>
      </w:r>
    </w:p>
    <w:p w14:paraId="7482E75F" w14:textId="77777777" w:rsidR="00726397" w:rsidRPr="0032190F" w:rsidRDefault="00726397" w:rsidP="00242C0F">
      <w:pPr>
        <w:rPr>
          <w:lang w:val="fr-FR"/>
        </w:rPr>
      </w:pPr>
    </w:p>
    <w:p w14:paraId="5CF315A8" w14:textId="77777777" w:rsidR="00724018" w:rsidRPr="0032190F" w:rsidRDefault="00724018" w:rsidP="00426FF9">
      <w:pPr>
        <w:pStyle w:val="Heading1"/>
      </w:pPr>
      <w:bookmarkStart w:id="4510" w:name="Sit_Sutz_Lattrigen"/>
      <w:r w:rsidRPr="0032190F">
        <w:t>SUTZ-LATTRIGEN</w:t>
      </w:r>
    </w:p>
    <w:bookmarkEnd w:id="4510"/>
    <w:p w14:paraId="7492A878" w14:textId="77777777" w:rsidR="00724018" w:rsidRPr="0032190F" w:rsidRDefault="00724018" w:rsidP="00242C0F">
      <w:pPr>
        <w:rPr>
          <w:lang w:val="fr-FR"/>
        </w:rPr>
      </w:pPr>
    </w:p>
    <w:p w14:paraId="3955E6A6" w14:textId="0C3E2796" w:rsidR="001358A1" w:rsidRPr="0032190F" w:rsidRDefault="00724018" w:rsidP="00242C0F">
      <w:pPr>
        <w:rPr>
          <w:lang w:val="fr-FR"/>
        </w:rPr>
      </w:pPr>
      <w:r w:rsidRPr="0032190F">
        <w:rPr>
          <w:lang w:val="fr-FR"/>
        </w:rPr>
        <w:t>Le site de Sutz-Lattrigen</w:t>
      </w:r>
      <w:r w:rsidR="001358A1" w:rsidRPr="0032190F">
        <w:rPr>
          <w:lang w:val="fr-FR"/>
        </w:rPr>
        <w:t xml:space="preserve">,qui a donné son nom à la culture de </w:t>
      </w:r>
      <w:hyperlink r:id="rId11148" w:anchor="Cul_Lattrigen" w:history="1">
        <w:r w:rsidR="001358A1" w:rsidRPr="0032190F">
          <w:rPr>
            <w:rStyle w:val="Hyperlink"/>
            <w:lang w:val="fr-FR"/>
          </w:rPr>
          <w:t>Lattrigen</w:t>
        </w:r>
      </w:hyperlink>
      <w:r w:rsidR="001358A1" w:rsidRPr="0032190F">
        <w:rPr>
          <w:lang w:val="fr-FR"/>
        </w:rPr>
        <w:t xml:space="preserve">, sur les rives du lac de Bienne </w:t>
      </w:r>
      <w:r w:rsidRPr="0032190F">
        <w:rPr>
          <w:lang w:val="fr-FR"/>
        </w:rPr>
        <w:t>en Suisse occidentale a livré du matériel attribué au</w:t>
      </w:r>
      <w:r w:rsidR="001358A1" w:rsidRPr="0032190F">
        <w:rPr>
          <w:lang w:val="fr-FR"/>
        </w:rPr>
        <w:t> :</w:t>
      </w:r>
    </w:p>
    <w:p w14:paraId="2F7E4D3D" w14:textId="77777777" w:rsidR="001358A1" w:rsidRPr="0032190F" w:rsidRDefault="001358A1" w:rsidP="00242C0F">
      <w:pPr>
        <w:ind w:firstLine="709"/>
        <w:rPr>
          <w:lang w:val="fr-FR"/>
        </w:rPr>
      </w:pPr>
      <w:r w:rsidRPr="0032190F">
        <w:rPr>
          <w:lang w:val="fr-FR"/>
        </w:rPr>
        <w:t xml:space="preserve">- </w:t>
      </w:r>
      <w:r w:rsidR="00724018" w:rsidRPr="0032190F">
        <w:rPr>
          <w:lang w:val="fr-FR"/>
        </w:rPr>
        <w:t>Cortaillod (4000-37</w:t>
      </w:r>
      <w:r w:rsidRPr="0032190F">
        <w:rPr>
          <w:lang w:val="fr-FR"/>
        </w:rPr>
        <w:t>50)</w:t>
      </w:r>
    </w:p>
    <w:p w14:paraId="1B65FC52" w14:textId="77777777" w:rsidR="001358A1" w:rsidRPr="0032190F" w:rsidRDefault="001358A1" w:rsidP="00242C0F">
      <w:pPr>
        <w:ind w:firstLine="709"/>
        <w:rPr>
          <w:lang w:val="fr-FR"/>
        </w:rPr>
      </w:pPr>
      <w:r w:rsidRPr="0032190F">
        <w:rPr>
          <w:lang w:val="fr-FR"/>
        </w:rPr>
        <w:t>- Lattrigen (3500-3250)</w:t>
      </w:r>
    </w:p>
    <w:p w14:paraId="328DA37E" w14:textId="77777777" w:rsidR="001358A1" w:rsidRPr="0032190F" w:rsidRDefault="001358A1" w:rsidP="00242C0F">
      <w:pPr>
        <w:ind w:firstLine="709"/>
        <w:rPr>
          <w:lang w:val="fr-FR"/>
        </w:rPr>
      </w:pPr>
      <w:r w:rsidRPr="0032190F">
        <w:rPr>
          <w:lang w:val="fr-FR"/>
        </w:rPr>
        <w:t xml:space="preserve">- </w:t>
      </w:r>
      <w:r w:rsidR="00724018" w:rsidRPr="0032190F">
        <w:rPr>
          <w:lang w:val="fr-FR"/>
        </w:rPr>
        <w:t>Lüscherz (3000-2750)</w:t>
      </w:r>
    </w:p>
    <w:p w14:paraId="7EC5DA1B" w14:textId="77777777" w:rsidR="001358A1" w:rsidRPr="0032190F" w:rsidRDefault="001358A1" w:rsidP="00242C0F">
      <w:pPr>
        <w:ind w:firstLine="709"/>
        <w:rPr>
          <w:lang w:val="fr-FR"/>
        </w:rPr>
      </w:pPr>
      <w:r w:rsidRPr="0032190F">
        <w:rPr>
          <w:lang w:val="fr-FR"/>
        </w:rPr>
        <w:t xml:space="preserve">- </w:t>
      </w:r>
      <w:r w:rsidR="00724018" w:rsidRPr="0032190F">
        <w:rPr>
          <w:lang w:val="fr-FR"/>
        </w:rPr>
        <w:t>Auvernier (2700-2450)</w:t>
      </w:r>
    </w:p>
    <w:p w14:paraId="074D4D00" w14:textId="77777777" w:rsidR="00FC6299" w:rsidRPr="0032190F" w:rsidRDefault="00635C4B" w:rsidP="00242C0F">
      <w:pPr>
        <w:rPr>
          <w:lang w:val="fr-FR"/>
        </w:rPr>
      </w:pPr>
      <w:r w:rsidRPr="0032190F">
        <w:rPr>
          <w:lang w:val="fr-FR"/>
        </w:rPr>
        <w:t>(BIB 1328)</w:t>
      </w:r>
    </w:p>
    <w:p w14:paraId="3B8FB0F9" w14:textId="77777777" w:rsidR="001358A1" w:rsidRPr="0032190F" w:rsidRDefault="001358A1" w:rsidP="00242C0F">
      <w:pPr>
        <w:rPr>
          <w:lang w:val="fr-FR"/>
        </w:rPr>
      </w:pPr>
    </w:p>
    <w:p w14:paraId="12850E3C" w14:textId="7343979B" w:rsidR="001358A1" w:rsidRPr="0032190F" w:rsidRDefault="001358A1" w:rsidP="00242C0F">
      <w:pPr>
        <w:jc w:val="both"/>
        <w:rPr>
          <w:lang w:val="fr-FR"/>
        </w:rPr>
      </w:pPr>
      <w:r w:rsidRPr="0032190F">
        <w:rPr>
          <w:lang w:val="fr-FR"/>
        </w:rPr>
        <w:t xml:space="preserve">Cette station a livré des vestiges qui se rattachent à plusieurs phases d’occupation : Cortaillod classique et tardif, Horgen et Lüscherz (BIB 1431 p. 109) a livré une pendeloque en cuivre comparable à celle de </w:t>
      </w:r>
      <w:hyperlink r:id="rId11149" w:anchor="Sit_Fontaine_Puits" w:history="1">
        <w:r w:rsidRPr="0032190F">
          <w:rPr>
            <w:rStyle w:val="Hyperlink"/>
            <w:lang w:val="fr-FR"/>
          </w:rPr>
          <w:t>Fontaine-Le-Puits</w:t>
        </w:r>
      </w:hyperlink>
      <w:r w:rsidRPr="0032190F">
        <w:rPr>
          <w:lang w:val="fr-FR"/>
        </w:rPr>
        <w:t xml:space="preserve"> (BIB 1431 p. 109)</w:t>
      </w:r>
    </w:p>
    <w:p w14:paraId="157FDC1B" w14:textId="77777777" w:rsidR="008C649B" w:rsidRPr="0032190F" w:rsidRDefault="008C649B" w:rsidP="00242C0F">
      <w:pPr>
        <w:jc w:val="both"/>
        <w:rPr>
          <w:lang w:val="fr-FR"/>
        </w:rPr>
      </w:pPr>
    </w:p>
    <w:p w14:paraId="652BB626" w14:textId="77777777" w:rsidR="008C649B" w:rsidRPr="0032190F" w:rsidRDefault="008C649B" w:rsidP="00242C0F">
      <w:pPr>
        <w:jc w:val="both"/>
        <w:rPr>
          <w:lang w:val="fr-FR"/>
        </w:rPr>
      </w:pPr>
      <w:r w:rsidRPr="0032190F">
        <w:rPr>
          <w:lang w:val="fr-FR"/>
        </w:rPr>
        <w:t>Site d’habitat lacustre de Sutz-Lattringe</w:t>
      </w:r>
      <w:r w:rsidR="00765EC9" w:rsidRPr="0032190F">
        <w:rPr>
          <w:lang w:val="fr-FR"/>
        </w:rPr>
        <w:t>n</w:t>
      </w:r>
      <w:r w:rsidRPr="0032190F">
        <w:rPr>
          <w:lang w:val="fr-FR"/>
        </w:rPr>
        <w:t>/Hauptstation en Suisse occidentale daté de vers 3400 BC. Les structures d’habitations (matrice de 4 x 4 unité d’hab.) sont inscrites dans un large enclos circulaire qui regroupe la plupart des 16 hab. (BIB M. Mauvilley, F. Langenegger colloque Habitat Dijon 2015)</w:t>
      </w:r>
    </w:p>
    <w:p w14:paraId="58F7AE70" w14:textId="77777777" w:rsidR="008C649B" w:rsidRPr="0032190F" w:rsidRDefault="008C649B" w:rsidP="00242C0F">
      <w:pPr>
        <w:jc w:val="both"/>
        <w:rPr>
          <w:lang w:val="fr-FR"/>
        </w:rPr>
      </w:pPr>
    </w:p>
    <w:p w14:paraId="30EBE856" w14:textId="77777777" w:rsidR="008C649B" w:rsidRPr="0032190F" w:rsidRDefault="008C649B" w:rsidP="00242C0F">
      <w:pPr>
        <w:jc w:val="both"/>
        <w:rPr>
          <w:lang w:val="fr-FR"/>
        </w:rPr>
      </w:pPr>
      <w:r w:rsidRPr="0032190F">
        <w:rPr>
          <w:lang w:val="fr-FR"/>
        </w:rPr>
        <w:t>HAUTERIVE</w:t>
      </w:r>
    </w:p>
    <w:p w14:paraId="653D096D" w14:textId="77777777" w:rsidR="008C649B" w:rsidRPr="0032190F" w:rsidRDefault="008C649B" w:rsidP="00242C0F">
      <w:pPr>
        <w:jc w:val="both"/>
        <w:rPr>
          <w:lang w:val="fr-FR"/>
        </w:rPr>
      </w:pPr>
      <w:r w:rsidRPr="0032190F">
        <w:rPr>
          <w:lang w:val="fr-FR"/>
        </w:rPr>
        <w:t>Suisse occidentale. Habitat lacustre daté du Cortaillod daté de 3800 BC environ qui montre 2 rangées d’unités d’habitation rectangulaires (v. Sutz-Lattringen) (BIB M. Prestreau colloque Habitat Dijon 2015)</w:t>
      </w:r>
    </w:p>
    <w:p w14:paraId="719F80CC" w14:textId="77777777" w:rsidR="005C67AC" w:rsidRPr="0032190F" w:rsidRDefault="005C67AC" w:rsidP="00242C0F">
      <w:pPr>
        <w:jc w:val="both"/>
        <w:rPr>
          <w:lang w:val="fr-FR"/>
        </w:rPr>
      </w:pPr>
    </w:p>
    <w:p w14:paraId="0F1D0906" w14:textId="77777777" w:rsidR="005C67AC" w:rsidRPr="0032190F" w:rsidRDefault="005C67AC" w:rsidP="00426FF9">
      <w:pPr>
        <w:pStyle w:val="Heading1"/>
      </w:pPr>
      <w:bookmarkStart w:id="4511" w:name="Sit_Moringen"/>
      <w:r w:rsidRPr="0032190F">
        <w:t>MORINGEN</w:t>
      </w:r>
    </w:p>
    <w:bookmarkEnd w:id="4511"/>
    <w:p w14:paraId="67EFE8D8" w14:textId="77777777" w:rsidR="005C67AC" w:rsidRDefault="009C42DF" w:rsidP="00242C0F">
      <w:pPr>
        <w:jc w:val="both"/>
        <w:rPr>
          <w:lang w:val="fr-FR"/>
        </w:rPr>
      </w:pPr>
      <w:r>
        <w:rPr>
          <w:lang w:val="fr-FR"/>
        </w:rPr>
        <w:t>Mörigen, Morigen</w:t>
      </w:r>
    </w:p>
    <w:p w14:paraId="79C4931D" w14:textId="77777777" w:rsidR="009C42DF" w:rsidRPr="0032190F" w:rsidRDefault="009C42DF" w:rsidP="00242C0F">
      <w:pPr>
        <w:jc w:val="both"/>
        <w:rPr>
          <w:lang w:val="fr-FR"/>
        </w:rPr>
      </w:pPr>
    </w:p>
    <w:p w14:paraId="054CA7EA" w14:textId="5194B146" w:rsidR="009745E3" w:rsidRPr="009C42DF" w:rsidRDefault="005C67AC" w:rsidP="00242C0F">
      <w:pPr>
        <w:jc w:val="both"/>
        <w:rPr>
          <w:lang w:val="fr-FR"/>
        </w:rPr>
      </w:pPr>
      <w:r w:rsidRPr="0032190F">
        <w:rPr>
          <w:lang w:val="fr-FR"/>
        </w:rPr>
        <w:t>Le palafitte de M</w:t>
      </w:r>
      <w:r w:rsidR="009C42DF">
        <w:rPr>
          <w:lang w:val="fr-FR"/>
        </w:rPr>
        <w:t>ö</w:t>
      </w:r>
      <w:r w:rsidRPr="0032190F">
        <w:rPr>
          <w:lang w:val="fr-FR"/>
        </w:rPr>
        <w:t>ringen, ou station</w:t>
      </w:r>
      <w:r w:rsidR="009745E3" w:rsidRPr="0032190F">
        <w:rPr>
          <w:lang w:val="fr-FR"/>
        </w:rPr>
        <w:t xml:space="preserve">, sur le lac de Bienne (Suisse), a donné son nom à un type d’épées (BIB Musée de Bourges, 2016) et à un type de fibule (BIB 2081 p. 22) v. </w:t>
      </w:r>
      <w:hyperlink r:id="rId11150" w:anchor="Cul_Moringen" w:history="1">
        <w:r w:rsidR="009745E3" w:rsidRPr="0032190F">
          <w:rPr>
            <w:rStyle w:val="Hyperlink"/>
            <w:lang w:val="fr-FR"/>
          </w:rPr>
          <w:t>M</w:t>
        </w:r>
        <w:r w:rsidR="009C42DF">
          <w:rPr>
            <w:rStyle w:val="Hyperlink"/>
            <w:lang w:val="fr-FR"/>
          </w:rPr>
          <w:t>o</w:t>
        </w:r>
        <w:r w:rsidR="009745E3" w:rsidRPr="0032190F">
          <w:rPr>
            <w:rStyle w:val="Hyperlink"/>
            <w:lang w:val="fr-FR"/>
          </w:rPr>
          <w:t>ringen</w:t>
        </w:r>
      </w:hyperlink>
    </w:p>
    <w:p w14:paraId="68D27088" w14:textId="77777777" w:rsidR="009C42DF" w:rsidRPr="0032190F" w:rsidRDefault="009C42DF" w:rsidP="00242C0F">
      <w:pPr>
        <w:jc w:val="both"/>
        <w:rPr>
          <w:lang w:val="fr-FR"/>
        </w:rPr>
      </w:pPr>
    </w:p>
    <w:p w14:paraId="6C33F7E8" w14:textId="244E5830" w:rsidR="005C67AC" w:rsidRPr="0032190F" w:rsidRDefault="009745E3" w:rsidP="00242C0F">
      <w:pPr>
        <w:jc w:val="both"/>
        <w:rPr>
          <w:lang w:val="fr-FR"/>
        </w:rPr>
      </w:pPr>
      <w:r w:rsidRPr="0032190F">
        <w:rPr>
          <w:lang w:val="fr-FR"/>
        </w:rPr>
        <w:t xml:space="preserve">Le site </w:t>
      </w:r>
      <w:r w:rsidR="005C67AC" w:rsidRPr="0032190F">
        <w:rPr>
          <w:lang w:val="fr-FR"/>
        </w:rPr>
        <w:t xml:space="preserve">a livré un tesson </w:t>
      </w:r>
      <w:r w:rsidR="00E213E7" w:rsidRPr="0032190F">
        <w:rPr>
          <w:lang w:val="fr-FR"/>
        </w:rPr>
        <w:t xml:space="preserve">décoré </w:t>
      </w:r>
      <w:r w:rsidR="005C67AC" w:rsidRPr="0032190F">
        <w:rPr>
          <w:lang w:val="fr-FR"/>
        </w:rPr>
        <w:t xml:space="preserve">(~ </w:t>
      </w:r>
      <w:hyperlink r:id="rId11151" w:anchor="Sit_Moras_Valloire" w:history="1">
        <w:r w:rsidR="005C67AC" w:rsidRPr="0032190F">
          <w:rPr>
            <w:rStyle w:val="Hyperlink"/>
            <w:lang w:val="fr-FR"/>
          </w:rPr>
          <w:t>Moras-en-Valloire</w:t>
        </w:r>
      </w:hyperlink>
      <w:r w:rsidR="005C67AC" w:rsidRPr="0032190F">
        <w:rPr>
          <w:lang w:val="fr-FR"/>
        </w:rPr>
        <w:t>) (BIB 1860 p. 114)</w:t>
      </w:r>
      <w:r w:rsidR="00E213E7" w:rsidRPr="0032190F">
        <w:rPr>
          <w:lang w:val="fr-FR"/>
        </w:rPr>
        <w:t xml:space="preserve"> figuratif (BIB 1880 fig. 30)</w:t>
      </w:r>
      <w:r w:rsidR="005C67AC" w:rsidRPr="0032190F">
        <w:rPr>
          <w:lang w:val="fr-FR"/>
        </w:rPr>
        <w:t xml:space="preserve">. Le bord du vase montre un décor de </w:t>
      </w:r>
      <w:hyperlink r:id="rId11152" w:anchor="Cul_Proto_Art_TAC_T_g_chevrons" w:history="1">
        <w:r w:rsidR="00B64961" w:rsidRPr="0032190F">
          <w:rPr>
            <w:rStyle w:val="Hyperlink"/>
            <w:lang w:val="fr-FR" w:eastAsia="en-GB"/>
          </w:rPr>
          <w:t>chevrons</w:t>
        </w:r>
      </w:hyperlink>
      <w:r w:rsidR="004F2152" w:rsidRPr="0032190F">
        <w:rPr>
          <w:lang w:val="fr-FR"/>
        </w:rPr>
        <w:t xml:space="preserve"> </w:t>
      </w:r>
      <w:r w:rsidR="005C67AC" w:rsidRPr="0032190F">
        <w:rPr>
          <w:lang w:val="fr-FR"/>
        </w:rPr>
        <w:t>verticaux emboités. Le registre extérieur contigu au bord montre des rangées régulières de points sur trois lignes. Sous une zone aniconique, une frise montre un décor de deux figures animales schématiques dans ce qui semble être un registre alterné avec des séparations verticales simples (SS BIB). Ces figures ont 4 pattes et une longue queue pendante. Ils pourraient être interprétés comme des représentations de loups (BIB 1860 p. 114)</w:t>
      </w:r>
    </w:p>
    <w:p w14:paraId="20BA6BB4" w14:textId="17212E1B" w:rsidR="005C67AC" w:rsidRPr="0032190F" w:rsidRDefault="005C67AC" w:rsidP="00242C0F">
      <w:pPr>
        <w:jc w:val="both"/>
        <w:rPr>
          <w:lang w:val="fr-FR"/>
        </w:rPr>
      </w:pPr>
      <w:r w:rsidRPr="0032190F">
        <w:rPr>
          <w:lang w:val="fr-FR"/>
        </w:rPr>
        <w:t>Le contexte de découverte exact de ce mobilier est inconnu. La station de M</w:t>
      </w:r>
      <w:r w:rsidR="009C42DF">
        <w:rPr>
          <w:lang w:val="fr-FR"/>
        </w:rPr>
        <w:t>o</w:t>
      </w:r>
      <w:r w:rsidRPr="0032190F">
        <w:rPr>
          <w:lang w:val="fr-FR"/>
        </w:rPr>
        <w:t xml:space="preserve">ringen a toutefois été datée de la </w:t>
      </w:r>
      <w:hyperlink r:id="rId11153" w:anchor="Cul_Bronze_Final_3" w:history="1">
        <w:r w:rsidRPr="0032190F">
          <w:rPr>
            <w:rStyle w:val="Hyperlink"/>
            <w:lang w:val="fr-FR"/>
          </w:rPr>
          <w:t>toute fin de l’âge du Bronze</w:t>
        </w:r>
      </w:hyperlink>
      <w:r w:rsidRPr="0032190F">
        <w:rPr>
          <w:lang w:val="fr-FR"/>
        </w:rPr>
        <w:t xml:space="preserve"> soit vers -850 (BIB 1860 p. 114)</w:t>
      </w:r>
    </w:p>
    <w:p w14:paraId="2AC2ABF0" w14:textId="77777777" w:rsidR="00293459" w:rsidRPr="0032190F" w:rsidRDefault="00293459" w:rsidP="00242C0F">
      <w:pPr>
        <w:jc w:val="both"/>
        <w:rPr>
          <w:lang w:val="fr-FR"/>
        </w:rPr>
      </w:pPr>
    </w:p>
    <w:p w14:paraId="094ADDF9" w14:textId="77777777" w:rsidR="00293459" w:rsidRPr="0032190F" w:rsidRDefault="00293459" w:rsidP="00293459">
      <w:pPr>
        <w:pStyle w:val="Heading2"/>
      </w:pPr>
      <w:r w:rsidRPr="0032190F">
        <w:t>"baton de commandement"</w:t>
      </w:r>
    </w:p>
    <w:p w14:paraId="18324D63" w14:textId="69DCACED" w:rsidR="001C08AF" w:rsidRPr="0032190F" w:rsidRDefault="001C08AF" w:rsidP="00242C0F">
      <w:pPr>
        <w:jc w:val="both"/>
        <w:rPr>
          <w:lang w:val="fr-FR"/>
        </w:rPr>
      </w:pPr>
      <w:r w:rsidRPr="0032190F">
        <w:rPr>
          <w:lang w:val="fr-FR"/>
        </w:rPr>
        <w:t xml:space="preserve">Une baguette en bois de peuplier à riche décor géométrique y a été découvert </w:t>
      </w:r>
      <w:r w:rsidR="002411F8" w:rsidRPr="0032190F">
        <w:rPr>
          <w:lang w:val="fr-FR"/>
        </w:rPr>
        <w:t xml:space="preserve">daté entre le </w:t>
      </w:r>
      <w:hyperlink r:id="rId11154" w:anchor="Cul_Hallstatt_A2" w:history="1">
        <w:r w:rsidR="002411F8" w:rsidRPr="0032190F">
          <w:rPr>
            <w:rStyle w:val="Hyperlink"/>
            <w:lang w:val="fr-FR"/>
          </w:rPr>
          <w:t>Ha A2</w:t>
        </w:r>
      </w:hyperlink>
      <w:r w:rsidR="002411F8" w:rsidRPr="0032190F">
        <w:rPr>
          <w:lang w:val="fr-FR"/>
        </w:rPr>
        <w:t>/</w:t>
      </w:r>
      <w:hyperlink r:id="rId11155" w:anchor="Cul_Hallstatt_B1" w:history="1">
        <w:r w:rsidR="002411F8" w:rsidRPr="0032190F">
          <w:rPr>
            <w:rStyle w:val="Hyperlink"/>
            <w:lang w:val="fr-FR"/>
          </w:rPr>
          <w:t>B1</w:t>
        </w:r>
      </w:hyperlink>
      <w:r w:rsidR="002411F8" w:rsidRPr="0032190F">
        <w:rPr>
          <w:lang w:val="fr-FR"/>
        </w:rPr>
        <w:t xml:space="preserve"> et le </w:t>
      </w:r>
      <w:hyperlink r:id="rId11156" w:anchor="Cul_Hallstatt_D" w:history="1">
        <w:r w:rsidR="002411F8" w:rsidRPr="0032190F">
          <w:rPr>
            <w:rStyle w:val="Hyperlink"/>
            <w:lang w:val="fr-FR"/>
          </w:rPr>
          <w:t>Ha D</w:t>
        </w:r>
      </w:hyperlink>
      <w:r w:rsidR="002411F8" w:rsidRPr="0032190F">
        <w:rPr>
          <w:lang w:val="fr-FR"/>
        </w:rPr>
        <w:t xml:space="preserve"> </w:t>
      </w:r>
      <w:r w:rsidRPr="0032190F">
        <w:rPr>
          <w:lang w:val="fr-FR"/>
        </w:rPr>
        <w:t>(BIB 2045 p. 14)</w:t>
      </w:r>
      <w:r w:rsidR="00293459" w:rsidRPr="0032190F">
        <w:rPr>
          <w:lang w:val="fr-FR"/>
        </w:rPr>
        <w:t xml:space="preserve"> Découverte de baton(s) en bois décorés dit(s) de "commandement" (BIB 2506)</w:t>
      </w:r>
    </w:p>
    <w:p w14:paraId="5CCF7DB8" w14:textId="77777777" w:rsidR="00724018" w:rsidRPr="0032190F" w:rsidRDefault="00724018" w:rsidP="00242C0F">
      <w:pPr>
        <w:rPr>
          <w:lang w:val="fr-FR"/>
        </w:rPr>
      </w:pPr>
    </w:p>
    <w:p w14:paraId="1F16E2DF" w14:textId="77777777" w:rsidR="00EE653F" w:rsidRPr="0032190F" w:rsidRDefault="00EE653F" w:rsidP="00426FF9">
      <w:pPr>
        <w:pStyle w:val="Heading1"/>
      </w:pPr>
      <w:bookmarkStart w:id="4512" w:name="Sit_Cernavoda"/>
      <w:r w:rsidRPr="0032190F">
        <w:lastRenderedPageBreak/>
        <w:t>CERNAVODA (Sites de)</w:t>
      </w:r>
    </w:p>
    <w:bookmarkEnd w:id="4512"/>
    <w:p w14:paraId="4C0A557C" w14:textId="77777777" w:rsidR="00EE653F" w:rsidRPr="0032190F" w:rsidRDefault="00EE653F" w:rsidP="00242C0F">
      <w:pPr>
        <w:rPr>
          <w:lang w:val="fr-FR"/>
        </w:rPr>
      </w:pPr>
    </w:p>
    <w:p w14:paraId="437E5308" w14:textId="739EA02F" w:rsidR="00EE653F" w:rsidRDefault="00EE653F" w:rsidP="00242C0F">
      <w:pPr>
        <w:rPr>
          <w:lang w:val="fr-FR"/>
        </w:rPr>
      </w:pPr>
      <w:r w:rsidRPr="0032190F">
        <w:rPr>
          <w:lang w:val="fr-FR"/>
        </w:rPr>
        <w:t xml:space="preserve">Situés dans la région de Constanta, Dobroudja, en Pologne, attribués aux cultures de Hamangia, </w:t>
      </w:r>
      <w:hyperlink r:id="rId11157" w:anchor="Cul_Gumelnita" w:history="1">
        <w:r w:rsidRPr="0032190F">
          <w:rPr>
            <w:rStyle w:val="Hyperlink"/>
            <w:lang w:val="fr-FR"/>
          </w:rPr>
          <w:t>Gumelniţa</w:t>
        </w:r>
      </w:hyperlink>
      <w:r w:rsidRPr="0032190F">
        <w:rPr>
          <w:lang w:val="fr-FR"/>
        </w:rPr>
        <w:t xml:space="preserve"> et </w:t>
      </w:r>
      <w:hyperlink r:id="rId11158" w:anchor="Cul_Cernavoda" w:history="1">
        <w:r w:rsidRPr="0032190F">
          <w:rPr>
            <w:rStyle w:val="Hyperlink"/>
            <w:lang w:val="fr-FR"/>
          </w:rPr>
          <w:t>Cernavoda</w:t>
        </w:r>
      </w:hyperlink>
      <w:r w:rsidRPr="0032190F">
        <w:rPr>
          <w:lang w:val="fr-FR"/>
        </w:rPr>
        <w:t>, ce complexe de sites (tells) à plusieurs niveaux d’occupations regroupe une nécropole avec 400 sépultures (BIB 125 p. 317)</w:t>
      </w:r>
    </w:p>
    <w:p w14:paraId="277430E6" w14:textId="2F84AAEB" w:rsidR="00DF51A2" w:rsidRDefault="00DF51A2" w:rsidP="00242C0F">
      <w:pPr>
        <w:rPr>
          <w:lang w:val="fr-FR"/>
        </w:rPr>
      </w:pPr>
    </w:p>
    <w:p w14:paraId="0F9DB82A" w14:textId="6613CCC5" w:rsidR="00DF51A2" w:rsidRDefault="00DF51A2" w:rsidP="00DF51A2">
      <w:pPr>
        <w:pStyle w:val="Heading1"/>
      </w:pPr>
      <w:bookmarkStart w:id="4513" w:name="Sit_Jawa"/>
      <w:r>
        <w:t>JAWA</w:t>
      </w:r>
    </w:p>
    <w:bookmarkEnd w:id="4513"/>
    <w:p w14:paraId="20A390C3" w14:textId="3DF55198" w:rsidR="00DF51A2" w:rsidRDefault="00DF51A2" w:rsidP="00242C0F">
      <w:pPr>
        <w:rPr>
          <w:lang w:val="fr-FR"/>
        </w:rPr>
      </w:pPr>
    </w:p>
    <w:p w14:paraId="07481C5F" w14:textId="439420AD" w:rsidR="00DF51A2" w:rsidRPr="00DF51A2" w:rsidRDefault="00DF51A2" w:rsidP="00242C0F">
      <w:pPr>
        <w:rPr>
          <w:rStyle w:val="Hyperlink"/>
          <w:color w:val="auto"/>
          <w:u w:val="none"/>
          <w:lang w:val="fr-FR"/>
        </w:rPr>
      </w:pPr>
      <w:r>
        <w:rPr>
          <w:lang w:val="fr-FR"/>
        </w:rPr>
        <w:t xml:space="preserve">Nord de la Jordanie. Chalcolithique/EBA. </w:t>
      </w:r>
      <w:r w:rsidRPr="00DF51A2">
        <w:rPr>
          <w:i/>
          <w:iCs/>
          <w:lang w:val="fr-FR"/>
        </w:rPr>
        <w:t>Hillfort</w:t>
      </w:r>
      <w:r>
        <w:rPr>
          <w:lang w:val="fr-FR"/>
        </w:rPr>
        <w:t xml:space="preserve"> avec </w:t>
      </w:r>
      <w:hyperlink r:id="rId11159" w:anchor="Cul_Neo__domestic_agric_sol_irrig" w:history="1">
        <w:r w:rsidR="00650071" w:rsidRPr="00DF51A2">
          <w:rPr>
            <w:rStyle w:val="Hyperlink"/>
            <w:lang w:val="fr-FR"/>
          </w:rPr>
          <w:t>irrigation</w:t>
        </w:r>
      </w:hyperlink>
      <w:r w:rsidR="00650071">
        <w:rPr>
          <w:rStyle w:val="Hyperlink"/>
          <w:color w:val="auto"/>
          <w:u w:val="none"/>
          <w:lang w:val="fr-FR"/>
        </w:rPr>
        <w:t xml:space="preserve">, </w:t>
      </w:r>
      <w:r>
        <w:rPr>
          <w:lang w:val="fr-FR"/>
        </w:rPr>
        <w:t>jardins terracés</w:t>
      </w:r>
      <w:r w:rsidR="00650071">
        <w:rPr>
          <w:lang w:val="fr-FR"/>
        </w:rPr>
        <w:t>, barrages (</w:t>
      </w:r>
      <w:r w:rsidR="00650071" w:rsidRPr="00650071">
        <w:rPr>
          <w:i/>
          <w:iCs/>
          <w:lang w:val="fr-FR"/>
        </w:rPr>
        <w:t>dams</w:t>
      </w:r>
      <w:r w:rsidR="00650071">
        <w:rPr>
          <w:lang w:val="fr-FR"/>
        </w:rPr>
        <w:t>), piscines (</w:t>
      </w:r>
      <w:r w:rsidR="00650071" w:rsidRPr="00650071">
        <w:rPr>
          <w:i/>
          <w:iCs/>
          <w:lang w:val="fr-FR"/>
        </w:rPr>
        <w:t>pools</w:t>
      </w:r>
      <w:r w:rsidR="00650071">
        <w:rPr>
          <w:lang w:val="fr-FR"/>
        </w:rPr>
        <w:t>), etc.</w:t>
      </w:r>
      <w:r>
        <w:rPr>
          <w:lang w:val="fr-FR"/>
        </w:rPr>
        <w:t xml:space="preserve"> (</w:t>
      </w:r>
      <w:r w:rsidR="003804E1">
        <w:rPr>
          <w:lang w:val="fr-FR"/>
        </w:rPr>
        <w:t>BIB B. Muller-Neuhof, Oxford 2003</w:t>
      </w:r>
      <w:r>
        <w:rPr>
          <w:lang w:val="fr-FR"/>
        </w:rPr>
        <w:t xml:space="preserve">) </w:t>
      </w:r>
      <w:r>
        <w:rPr>
          <w:rStyle w:val="Hyperlink"/>
          <w:color w:val="auto"/>
          <w:u w:val="none"/>
          <w:lang w:val="fr-FR"/>
        </w:rPr>
        <w:t>à proximité</w:t>
      </w:r>
      <w:r w:rsidRPr="00DF51A2">
        <w:rPr>
          <w:rStyle w:val="Hyperlink"/>
          <w:color w:val="auto"/>
          <w:u w:val="none"/>
          <w:lang w:val="fr-FR"/>
        </w:rPr>
        <w:t xml:space="preserve"> (SS BIB)</w:t>
      </w:r>
    </w:p>
    <w:p w14:paraId="1023FDAE" w14:textId="4FC7BED2" w:rsidR="00DF51A2" w:rsidRPr="00DF51A2" w:rsidRDefault="00DF51A2" w:rsidP="00242C0F">
      <w:pPr>
        <w:rPr>
          <w:rStyle w:val="Hyperlink"/>
          <w:color w:val="auto"/>
          <w:u w:val="none"/>
          <w:lang w:val="fr-FR"/>
        </w:rPr>
      </w:pPr>
    </w:p>
    <w:p w14:paraId="3CF06A7C" w14:textId="7664CF96" w:rsidR="00DF51A2" w:rsidRDefault="00DF51A2" w:rsidP="00DF51A2">
      <w:pPr>
        <w:pStyle w:val="Heading1"/>
        <w:rPr>
          <w:rStyle w:val="Hyperlink"/>
          <w:color w:val="auto"/>
          <w:u w:val="none"/>
        </w:rPr>
      </w:pPr>
      <w:bookmarkStart w:id="4514" w:name="Sit_Tulul"/>
      <w:r>
        <w:rPr>
          <w:rStyle w:val="Hyperlink"/>
          <w:color w:val="auto"/>
          <w:u w:val="none"/>
        </w:rPr>
        <w:t>TULUL AL-GHUSAYN</w:t>
      </w:r>
    </w:p>
    <w:bookmarkEnd w:id="4514"/>
    <w:p w14:paraId="147CA0BC" w14:textId="480050C7" w:rsidR="00DF51A2" w:rsidRPr="00AF6AC0" w:rsidRDefault="00DF51A2" w:rsidP="00242C0F">
      <w:pPr>
        <w:rPr>
          <w:rStyle w:val="Hyperlink"/>
          <w:color w:val="auto"/>
          <w:sz w:val="20"/>
          <w:u w:val="none"/>
          <w:lang w:val="fr-FR"/>
        </w:rPr>
      </w:pPr>
      <w:r w:rsidRPr="00AF6AC0">
        <w:rPr>
          <w:rStyle w:val="Hyperlink"/>
          <w:color w:val="auto"/>
          <w:sz w:val="20"/>
          <w:u w:val="none"/>
          <w:lang w:val="fr-FR"/>
        </w:rPr>
        <w:t>TAG</w:t>
      </w:r>
    </w:p>
    <w:p w14:paraId="405E45EE" w14:textId="06FF1DBD" w:rsidR="00DF51A2" w:rsidRPr="00AF6AC0" w:rsidRDefault="00DF51A2" w:rsidP="00242C0F">
      <w:pPr>
        <w:rPr>
          <w:rStyle w:val="Hyperlink"/>
          <w:color w:val="auto"/>
          <w:u w:val="none"/>
          <w:lang w:val="fr-FR"/>
        </w:rPr>
      </w:pPr>
    </w:p>
    <w:p w14:paraId="04248E04" w14:textId="42AFEF35" w:rsidR="00DF51A2" w:rsidRDefault="00DF51A2" w:rsidP="00242C0F">
      <w:pPr>
        <w:rPr>
          <w:lang w:val="fr-FR"/>
        </w:rPr>
      </w:pPr>
      <w:r w:rsidRPr="00650071">
        <w:rPr>
          <w:rStyle w:val="Hyperlink"/>
          <w:color w:val="auto"/>
          <w:u w:val="none"/>
          <w:lang w:val="fr-FR"/>
        </w:rPr>
        <w:t>can</w:t>
      </w:r>
      <w:r w:rsidR="00650071">
        <w:rPr>
          <w:rStyle w:val="Hyperlink"/>
          <w:color w:val="auto"/>
          <w:u w:val="none"/>
          <w:lang w:val="fr-FR"/>
        </w:rPr>
        <w:t>a</w:t>
      </w:r>
      <w:r w:rsidRPr="00650071">
        <w:rPr>
          <w:rStyle w:val="Hyperlink"/>
          <w:color w:val="auto"/>
          <w:u w:val="none"/>
          <w:lang w:val="fr-FR"/>
        </w:rPr>
        <w:t xml:space="preserve">ux méandriques d'irrigation </w:t>
      </w:r>
      <w:bookmarkStart w:id="4515" w:name="_Hlk127807308"/>
      <w:r>
        <w:rPr>
          <w:lang w:val="fr-FR"/>
        </w:rPr>
        <w:t>(</w:t>
      </w:r>
      <w:r w:rsidR="003804E1">
        <w:rPr>
          <w:lang w:val="fr-FR"/>
        </w:rPr>
        <w:t>BIB B. Muller-Neuhof, Oxford 2003</w:t>
      </w:r>
      <w:r>
        <w:rPr>
          <w:lang w:val="fr-FR"/>
        </w:rPr>
        <w:t>)</w:t>
      </w:r>
      <w:bookmarkEnd w:id="4515"/>
    </w:p>
    <w:p w14:paraId="56140FB1" w14:textId="5AAAD95C" w:rsidR="00DD75C1" w:rsidRDefault="00DD75C1" w:rsidP="00242C0F">
      <w:pPr>
        <w:rPr>
          <w:lang w:val="fr-FR"/>
        </w:rPr>
      </w:pPr>
    </w:p>
    <w:p w14:paraId="67617304" w14:textId="0A37831F" w:rsidR="00DD75C1" w:rsidRPr="00AF6AC0" w:rsidRDefault="00DD75C1" w:rsidP="00DD75C1">
      <w:pPr>
        <w:pStyle w:val="Heading1"/>
        <w:rPr>
          <w:rStyle w:val="Hyperlink"/>
          <w:color w:val="auto"/>
          <w:u w:val="none"/>
          <w:lang w:val="en-GB"/>
        </w:rPr>
      </w:pPr>
      <w:r w:rsidRPr="00AF6AC0">
        <w:rPr>
          <w:rStyle w:val="Hyperlink"/>
          <w:color w:val="auto"/>
          <w:u w:val="none"/>
          <w:lang w:val="en-GB"/>
        </w:rPr>
        <w:t>SHA'AR HAGOLAN</w:t>
      </w:r>
    </w:p>
    <w:p w14:paraId="0EADF85C" w14:textId="431D8876" w:rsidR="00DD75C1" w:rsidRPr="00AF6AC0" w:rsidRDefault="00DD75C1" w:rsidP="00242C0F">
      <w:pPr>
        <w:rPr>
          <w:rStyle w:val="Hyperlink"/>
          <w:color w:val="auto"/>
          <w:u w:val="none"/>
          <w:lang w:val="en-GB"/>
        </w:rPr>
      </w:pPr>
    </w:p>
    <w:p w14:paraId="5F08E2B1" w14:textId="419404A1" w:rsidR="00DD75C1" w:rsidRPr="00650071" w:rsidRDefault="00DD75C1" w:rsidP="00242C0F">
      <w:pPr>
        <w:rPr>
          <w:rStyle w:val="Hyperlink"/>
          <w:color w:val="auto"/>
          <w:u w:val="none"/>
          <w:lang w:val="fr-FR"/>
        </w:rPr>
      </w:pPr>
      <w:r w:rsidRPr="00AF6AC0">
        <w:rPr>
          <w:rStyle w:val="Hyperlink"/>
          <w:i/>
          <w:iCs/>
          <w:color w:val="auto"/>
          <w:u w:val="none"/>
          <w:lang w:val="en-GB"/>
        </w:rPr>
        <w:t>Pottery Neolithic</w:t>
      </w:r>
      <w:r w:rsidRPr="00AF6AC0">
        <w:rPr>
          <w:rStyle w:val="Hyperlink"/>
          <w:color w:val="auto"/>
          <w:u w:val="none"/>
          <w:lang w:val="en-GB"/>
        </w:rPr>
        <w:t xml:space="preserve">. Israel. </w:t>
      </w:r>
      <w:r>
        <w:rPr>
          <w:rStyle w:val="Hyperlink"/>
          <w:color w:val="auto"/>
          <w:u w:val="none"/>
          <w:lang w:val="fr-FR"/>
        </w:rPr>
        <w:t xml:space="preserve">Puits construit proche d'un point d'eau très important </w:t>
      </w:r>
      <w:r>
        <w:rPr>
          <w:lang w:val="fr-FR"/>
        </w:rPr>
        <w:t>(</w:t>
      </w:r>
      <w:r w:rsidR="003804E1">
        <w:rPr>
          <w:lang w:val="fr-FR"/>
        </w:rPr>
        <w:t>BIB B. Muller-Neuhof, Oxford 2003</w:t>
      </w:r>
      <w:r>
        <w:rPr>
          <w:lang w:val="fr-FR"/>
        </w:rPr>
        <w:t>) pose la question de la propriété de l'accès à l'eau (SS BIB)</w:t>
      </w:r>
    </w:p>
    <w:p w14:paraId="0B72A4A6" w14:textId="77777777" w:rsidR="00DF51A2" w:rsidRPr="00650071" w:rsidRDefault="00DF51A2" w:rsidP="00242C0F">
      <w:pPr>
        <w:rPr>
          <w:rStyle w:val="Hyperlink"/>
          <w:color w:val="auto"/>
          <w:u w:val="none"/>
          <w:lang w:val="fr-FR"/>
        </w:rPr>
      </w:pPr>
    </w:p>
    <w:p w14:paraId="4AD5B8B5" w14:textId="7DD29AEA" w:rsidR="00DF51A2" w:rsidRPr="00AF6AC0" w:rsidRDefault="00DF51A2" w:rsidP="00DF51A2">
      <w:pPr>
        <w:pStyle w:val="Heading1"/>
        <w:rPr>
          <w:rStyle w:val="Hyperlink"/>
          <w:color w:val="auto"/>
          <w:u w:val="none"/>
        </w:rPr>
      </w:pPr>
      <w:bookmarkStart w:id="4516" w:name="Sit_Khirbet"/>
      <w:r w:rsidRPr="00AF6AC0">
        <w:rPr>
          <w:rStyle w:val="Hyperlink"/>
          <w:color w:val="auto"/>
          <w:u w:val="none"/>
        </w:rPr>
        <w:t>KHIRBET ABU AL-HUSAYN</w:t>
      </w:r>
    </w:p>
    <w:bookmarkEnd w:id="4516"/>
    <w:p w14:paraId="5A12A402" w14:textId="065A3058" w:rsidR="00DF51A2" w:rsidRPr="00AF6AC0" w:rsidRDefault="00DF51A2" w:rsidP="00242C0F">
      <w:pPr>
        <w:rPr>
          <w:rStyle w:val="Hyperlink"/>
          <w:color w:val="auto"/>
          <w:sz w:val="20"/>
          <w:u w:val="none"/>
          <w:lang w:val="fr-FR"/>
        </w:rPr>
      </w:pPr>
      <w:r w:rsidRPr="00AF6AC0">
        <w:rPr>
          <w:rStyle w:val="Hyperlink"/>
          <w:color w:val="auto"/>
          <w:sz w:val="20"/>
          <w:u w:val="none"/>
          <w:lang w:val="fr-FR"/>
        </w:rPr>
        <w:t>KHA</w:t>
      </w:r>
    </w:p>
    <w:p w14:paraId="3A527DB4" w14:textId="1504760B" w:rsidR="00DF51A2" w:rsidRPr="00AF6AC0" w:rsidRDefault="00DF51A2" w:rsidP="00242C0F">
      <w:pPr>
        <w:rPr>
          <w:lang w:val="fr-FR"/>
        </w:rPr>
      </w:pPr>
    </w:p>
    <w:p w14:paraId="67313D17" w14:textId="345C635D" w:rsidR="00DF51A2" w:rsidRDefault="00DF51A2" w:rsidP="00242C0F">
      <w:pPr>
        <w:rPr>
          <w:lang w:val="fr-FR"/>
        </w:rPr>
      </w:pPr>
      <w:r>
        <w:rPr>
          <w:lang w:val="fr-FR"/>
        </w:rPr>
        <w:t>Jardins terracés (</w:t>
      </w:r>
      <w:r w:rsidR="003804E1">
        <w:rPr>
          <w:lang w:val="fr-FR"/>
        </w:rPr>
        <w:t>BIB B. Muller-Neuhof, Oxford 2003</w:t>
      </w:r>
      <w:r>
        <w:rPr>
          <w:lang w:val="fr-FR"/>
        </w:rPr>
        <w:t>)</w:t>
      </w:r>
    </w:p>
    <w:p w14:paraId="226CD2ED" w14:textId="15E88158" w:rsidR="00650071" w:rsidRDefault="00650071" w:rsidP="00242C0F">
      <w:pPr>
        <w:rPr>
          <w:lang w:val="fr-FR"/>
        </w:rPr>
      </w:pPr>
    </w:p>
    <w:p w14:paraId="13B6DB59" w14:textId="1B4CBB28" w:rsidR="00650071" w:rsidRDefault="00650071" w:rsidP="00650071">
      <w:pPr>
        <w:pStyle w:val="Heading1"/>
      </w:pPr>
      <w:bookmarkStart w:id="4517" w:name="Sit_Tulhaya"/>
      <w:r>
        <w:t>TULHAYA</w:t>
      </w:r>
    </w:p>
    <w:bookmarkEnd w:id="4517"/>
    <w:p w14:paraId="304E95F2" w14:textId="33FD4262" w:rsidR="00650071" w:rsidRPr="00650071" w:rsidRDefault="00650071" w:rsidP="00242C0F">
      <w:pPr>
        <w:rPr>
          <w:sz w:val="20"/>
          <w:lang w:val="fr-FR"/>
        </w:rPr>
      </w:pPr>
      <w:r w:rsidRPr="00650071">
        <w:rPr>
          <w:sz w:val="20"/>
          <w:lang w:val="fr-FR"/>
        </w:rPr>
        <w:t>Wadi Abu Tulhaya</w:t>
      </w:r>
    </w:p>
    <w:p w14:paraId="604443B4" w14:textId="0513F479" w:rsidR="00956744" w:rsidRDefault="00956744" w:rsidP="00242C0F">
      <w:pPr>
        <w:rPr>
          <w:lang w:val="fr-FR"/>
        </w:rPr>
      </w:pPr>
    </w:p>
    <w:p w14:paraId="69967AB4" w14:textId="183A7B22" w:rsidR="00650071" w:rsidRDefault="00650071" w:rsidP="00242C0F">
      <w:pPr>
        <w:rPr>
          <w:lang w:val="fr-FR"/>
        </w:rPr>
      </w:pPr>
      <w:r>
        <w:rPr>
          <w:lang w:val="fr-FR"/>
        </w:rPr>
        <w:t>PPNB. Citerne souterraine (</w:t>
      </w:r>
      <w:r w:rsidR="003804E1">
        <w:rPr>
          <w:lang w:val="fr-FR"/>
        </w:rPr>
        <w:t>BIB B. Muller-Neuhof, Oxford 2003</w:t>
      </w:r>
      <w:r>
        <w:rPr>
          <w:lang w:val="fr-FR"/>
        </w:rPr>
        <w:t>)</w:t>
      </w:r>
    </w:p>
    <w:p w14:paraId="0B6D26A6" w14:textId="77777777" w:rsidR="00650071" w:rsidRDefault="00650071" w:rsidP="00242C0F">
      <w:pPr>
        <w:rPr>
          <w:lang w:val="fr-FR"/>
        </w:rPr>
      </w:pPr>
    </w:p>
    <w:p w14:paraId="35E63C83" w14:textId="77777777" w:rsidR="00CF1DAD" w:rsidRDefault="00CF1DAD" w:rsidP="00426FF9">
      <w:pPr>
        <w:pStyle w:val="Heading1"/>
      </w:pPr>
      <w:r>
        <w:t>HOABINHIAN</w:t>
      </w:r>
    </w:p>
    <w:p w14:paraId="5CAC4B8C" w14:textId="77777777" w:rsidR="00CF1DAD" w:rsidRDefault="00CF1DAD" w:rsidP="00242C0F">
      <w:pPr>
        <w:rPr>
          <w:lang w:val="fr-FR"/>
        </w:rPr>
      </w:pPr>
    </w:p>
    <w:p w14:paraId="58DB3185" w14:textId="77777777" w:rsidR="00CF1DAD" w:rsidRPr="0032190F" w:rsidRDefault="00CF1DAD" w:rsidP="00CF1DAD">
      <w:pPr>
        <w:rPr>
          <w:lang w:val="fr-FR"/>
        </w:rPr>
      </w:pPr>
      <w:r>
        <w:rPr>
          <w:lang w:val="fr-FR"/>
        </w:rPr>
        <w:t>Civilisation du SE Asiatique. Cet alluvium offre une grande diversité de ressources (BIB 2912)</w:t>
      </w:r>
    </w:p>
    <w:p w14:paraId="6C07983A" w14:textId="77777777" w:rsidR="00CF1DAD" w:rsidRDefault="00CF1DAD" w:rsidP="00242C0F">
      <w:pPr>
        <w:rPr>
          <w:lang w:val="fr-FR"/>
        </w:rPr>
      </w:pPr>
    </w:p>
    <w:p w14:paraId="7A67CBE6" w14:textId="77777777" w:rsidR="00CF1DAD" w:rsidRPr="0032190F" w:rsidRDefault="00CF1DAD" w:rsidP="00242C0F">
      <w:pPr>
        <w:rPr>
          <w:lang w:val="fr-FR"/>
        </w:rPr>
      </w:pPr>
    </w:p>
    <w:p w14:paraId="7B0626DE" w14:textId="77777777" w:rsidR="00956744" w:rsidRPr="0032190F" w:rsidRDefault="00956744" w:rsidP="00426FF9">
      <w:pPr>
        <w:pStyle w:val="Heading1"/>
      </w:pPr>
      <w:bookmarkStart w:id="4518" w:name="Sit_Indus"/>
      <w:r w:rsidRPr="0032190F">
        <w:t>INDUS (Vallée de l’)</w:t>
      </w:r>
    </w:p>
    <w:bookmarkEnd w:id="4518"/>
    <w:p w14:paraId="360E1DA4" w14:textId="77777777" w:rsidR="00D11FEC" w:rsidRPr="0032190F" w:rsidRDefault="00D11FEC" w:rsidP="00242C0F">
      <w:pPr>
        <w:rPr>
          <w:lang w:val="fr-FR"/>
        </w:rPr>
      </w:pPr>
    </w:p>
    <w:p w14:paraId="5693F451" w14:textId="626E5FB8" w:rsidR="00956744" w:rsidRDefault="00956744" w:rsidP="00242C0F">
      <w:pPr>
        <w:rPr>
          <w:lang w:val="fr-FR"/>
        </w:rPr>
      </w:pPr>
      <w:r w:rsidRPr="0032190F">
        <w:rPr>
          <w:lang w:val="fr-FR"/>
        </w:rPr>
        <w:t xml:space="preserve">Néolithique, Culture et site de </w:t>
      </w:r>
      <w:hyperlink r:id="rId11160" w:anchor="Cul_Mehrgarh" w:history="1">
        <w:r w:rsidRPr="0032190F">
          <w:rPr>
            <w:rStyle w:val="Hyperlink"/>
            <w:lang w:val="fr-FR"/>
          </w:rPr>
          <w:t>Mehrgarh</w:t>
        </w:r>
      </w:hyperlink>
      <w:r w:rsidRPr="0032190F">
        <w:rPr>
          <w:lang w:val="fr-FR"/>
        </w:rPr>
        <w:t>,</w:t>
      </w:r>
      <w:r w:rsidR="00650071">
        <w:rPr>
          <w:lang w:val="fr-FR"/>
        </w:rPr>
        <w:t xml:space="preserve"> </w:t>
      </w:r>
      <w:hyperlink r:id="rId11161" w:anchor="Cul_Indus" w:history="1">
        <w:r w:rsidRPr="0032190F">
          <w:rPr>
            <w:rStyle w:val="Hyperlink"/>
            <w:lang w:val="fr-FR"/>
          </w:rPr>
          <w:t>civilisation de l’Indus</w:t>
        </w:r>
      </w:hyperlink>
      <w:r w:rsidRPr="0032190F">
        <w:rPr>
          <w:lang w:val="fr-FR"/>
        </w:rPr>
        <w:t>, etc.</w:t>
      </w:r>
      <w:r w:rsidR="00131461" w:rsidRPr="0032190F">
        <w:rPr>
          <w:lang w:val="fr-FR"/>
        </w:rPr>
        <w:t xml:space="preserve"> C’est à travers elle que se diffuse l’hellenisme d’Alexandre le Grand (wiki)</w:t>
      </w:r>
    </w:p>
    <w:p w14:paraId="0510BC2B" w14:textId="77777777" w:rsidR="00CF1DAD" w:rsidRDefault="00CF1DAD" w:rsidP="00242C0F">
      <w:pPr>
        <w:rPr>
          <w:lang w:val="fr-FR"/>
        </w:rPr>
      </w:pPr>
    </w:p>
    <w:p w14:paraId="6E0F70F2" w14:textId="77777777" w:rsidR="00CF1DAD" w:rsidRPr="0032190F" w:rsidRDefault="00CF1DAD" w:rsidP="00242C0F">
      <w:pPr>
        <w:rPr>
          <w:lang w:val="fr-FR"/>
        </w:rPr>
      </w:pPr>
      <w:r>
        <w:rPr>
          <w:lang w:val="fr-FR"/>
        </w:rPr>
        <w:t>Cet alluvium offre une grande diversité de ressources (BIB 2912)</w:t>
      </w:r>
    </w:p>
    <w:p w14:paraId="616CDE03" w14:textId="77777777" w:rsidR="00956744" w:rsidRPr="0032190F" w:rsidRDefault="00956744" w:rsidP="00242C0F">
      <w:pPr>
        <w:rPr>
          <w:lang w:val="fr-FR"/>
        </w:rPr>
      </w:pPr>
    </w:p>
    <w:p w14:paraId="288DFAB9" w14:textId="77777777" w:rsidR="00D11FEC" w:rsidRPr="0032190F" w:rsidRDefault="00D11FEC" w:rsidP="00426FF9">
      <w:pPr>
        <w:pStyle w:val="Heading1"/>
      </w:pPr>
      <w:bookmarkStart w:id="4519" w:name="Sit_Kalibangan"/>
      <w:r w:rsidRPr="0032190F">
        <w:t>KALIBANGAN</w:t>
      </w:r>
    </w:p>
    <w:bookmarkEnd w:id="4519"/>
    <w:p w14:paraId="69D858AE" w14:textId="77777777" w:rsidR="00D11FEC" w:rsidRPr="0032190F" w:rsidRDefault="00D11FEC" w:rsidP="00242C0F">
      <w:pPr>
        <w:rPr>
          <w:lang w:val="fr-FR"/>
        </w:rPr>
      </w:pPr>
    </w:p>
    <w:p w14:paraId="2BCF045F" w14:textId="5A5610D9" w:rsidR="00D11FEC" w:rsidRDefault="00D11FEC" w:rsidP="00242C0F">
      <w:pPr>
        <w:rPr>
          <w:lang w:val="fr-FR"/>
        </w:rPr>
      </w:pPr>
      <w:r w:rsidRPr="0032190F">
        <w:rPr>
          <w:lang w:val="fr-FR"/>
        </w:rPr>
        <w:t xml:space="preserve">Dans ce site d’Inde, daté de la fin du IVe millénaire </w:t>
      </w:r>
      <w:r w:rsidR="00D0509D" w:rsidRPr="0032190F">
        <w:rPr>
          <w:lang w:val="fr-FR"/>
        </w:rPr>
        <w:t>(</w:t>
      </w:r>
      <w:hyperlink r:id="rId11162" w:anchor="Cul_Neo_Final" w:history="1">
        <w:r w:rsidR="00D0509D" w:rsidRPr="0032190F">
          <w:rPr>
            <w:rStyle w:val="Hyperlink"/>
            <w:lang w:val="fr-FR"/>
          </w:rPr>
          <w:t>Néolithique final</w:t>
        </w:r>
      </w:hyperlink>
      <w:r w:rsidR="00D0509D" w:rsidRPr="0032190F">
        <w:rPr>
          <w:lang w:val="fr-FR"/>
        </w:rPr>
        <w:t xml:space="preserve">) </w:t>
      </w:r>
      <w:r w:rsidRPr="0032190F">
        <w:rPr>
          <w:lang w:val="fr-FR"/>
        </w:rPr>
        <w:t>des sillons creusés à l’araire ont été effectué pour l’irrigation (BIB 437 p. 343 (BIB 438))</w:t>
      </w:r>
    </w:p>
    <w:p w14:paraId="3FE77F56" w14:textId="77777777" w:rsidR="00E05419" w:rsidRDefault="00E05419" w:rsidP="00242C0F">
      <w:pPr>
        <w:rPr>
          <w:lang w:val="fr-FR"/>
        </w:rPr>
      </w:pPr>
    </w:p>
    <w:p w14:paraId="2F0CE361" w14:textId="77777777" w:rsidR="00E05419" w:rsidRDefault="00E05419" w:rsidP="00426FF9">
      <w:pPr>
        <w:pStyle w:val="Heading1"/>
      </w:pPr>
      <w:bookmarkStart w:id="4520" w:name="Sit_Sannai"/>
      <w:r>
        <w:t>SANNAI MARUYAMA</w:t>
      </w:r>
    </w:p>
    <w:bookmarkEnd w:id="4520"/>
    <w:p w14:paraId="1C7BD19D" w14:textId="77777777" w:rsidR="00E05419" w:rsidRPr="00E05419" w:rsidRDefault="00E05419" w:rsidP="00242C0F">
      <w:pPr>
        <w:rPr>
          <w:sz w:val="20"/>
          <w:lang w:val="fr-FR"/>
        </w:rPr>
      </w:pPr>
      <w:r w:rsidRPr="00E05419">
        <w:rPr>
          <w:sz w:val="20"/>
          <w:lang w:val="fr-FR"/>
        </w:rPr>
        <w:t>Sannai Maruyama</w:t>
      </w:r>
    </w:p>
    <w:p w14:paraId="5525318D" w14:textId="77777777" w:rsidR="00E05419" w:rsidRDefault="00E05419" w:rsidP="00242C0F">
      <w:pPr>
        <w:rPr>
          <w:lang w:val="fr-FR"/>
        </w:rPr>
      </w:pPr>
    </w:p>
    <w:p w14:paraId="0EEACCEF" w14:textId="6DBB865F" w:rsidR="00E05419" w:rsidRPr="00E05419" w:rsidRDefault="00E05419" w:rsidP="00242C0F">
      <w:pPr>
        <w:rPr>
          <w:lang w:val="fr-FR"/>
        </w:rPr>
      </w:pPr>
      <w:r w:rsidRPr="00E05419">
        <w:rPr>
          <w:lang w:val="fr-FR"/>
        </w:rPr>
        <w:t>Sannai Maruyama</w:t>
      </w:r>
      <w:r>
        <w:rPr>
          <w:lang w:val="fr-FR"/>
        </w:rPr>
        <w:t xml:space="preserve"> (Aomori, Japon) est un site majeur de la période </w:t>
      </w:r>
      <w:hyperlink r:id="rId11163" w:anchor="Cul_Jomon" w:history="1">
        <w:r w:rsidRPr="00E05419">
          <w:rPr>
            <w:rStyle w:val="Hyperlink"/>
            <w:lang w:val="fr-FR"/>
          </w:rPr>
          <w:t>Jomon</w:t>
        </w:r>
      </w:hyperlink>
      <w:r>
        <w:rPr>
          <w:lang w:val="fr-FR"/>
        </w:rPr>
        <w:t xml:space="preserve">. Occupé entre 2900-3300 BC, durant le </w:t>
      </w:r>
      <w:hyperlink r:id="rId11164" w:anchor="Cul_Jomon_per_Early" w:history="1">
        <w:r w:rsidRPr="00E05419">
          <w:rPr>
            <w:rStyle w:val="Hyperlink"/>
            <w:lang w:val="fr-FR"/>
          </w:rPr>
          <w:t>EJ</w:t>
        </w:r>
      </w:hyperlink>
      <w:r>
        <w:rPr>
          <w:lang w:val="fr-FR"/>
        </w:rPr>
        <w:t xml:space="preserve"> et </w:t>
      </w:r>
      <w:hyperlink r:id="rId11165" w:anchor="Cul_Jomon_per_Midd" w:history="1">
        <w:r w:rsidRPr="00E05419">
          <w:rPr>
            <w:rStyle w:val="Hyperlink"/>
            <w:lang w:val="fr-FR"/>
          </w:rPr>
          <w:t>MJ</w:t>
        </w:r>
      </w:hyperlink>
      <w:r w:rsidRPr="00E05419">
        <w:rPr>
          <w:lang w:val="fr-FR"/>
        </w:rPr>
        <w:t xml:space="preserve"> </w:t>
      </w:r>
      <w:r>
        <w:rPr>
          <w:lang w:val="fr-FR"/>
        </w:rPr>
        <w:t xml:space="preserve"> avec un maximum d'occupation durant la phase </w:t>
      </w:r>
      <w:r w:rsidRPr="00E05419">
        <w:rPr>
          <w:lang w:val="fr-FR"/>
        </w:rPr>
        <w:t>Upper-Ento</w:t>
      </w:r>
      <w:r>
        <w:rPr>
          <w:lang w:val="fr-FR"/>
        </w:rPr>
        <w:t xml:space="preserve"> e (BIB 3260)</w:t>
      </w:r>
    </w:p>
    <w:p w14:paraId="60C4B714" w14:textId="77777777" w:rsidR="00E05419" w:rsidRDefault="00E05419" w:rsidP="00242C0F">
      <w:pPr>
        <w:rPr>
          <w:lang w:val="fr-FR"/>
        </w:rPr>
      </w:pPr>
    </w:p>
    <w:p w14:paraId="75B05454" w14:textId="77777777" w:rsidR="00E05419" w:rsidRDefault="00E05419" w:rsidP="00E05419">
      <w:pPr>
        <w:pStyle w:val="Heading2"/>
      </w:pPr>
      <w:r>
        <w:t>habitat</w:t>
      </w:r>
    </w:p>
    <w:p w14:paraId="08A00119" w14:textId="77777777" w:rsidR="00E05419" w:rsidRDefault="00E05419" w:rsidP="00242C0F">
      <w:pPr>
        <w:rPr>
          <w:lang w:val="fr-FR"/>
        </w:rPr>
      </w:pPr>
    </w:p>
    <w:p w14:paraId="7D56C2D1" w14:textId="77777777" w:rsidR="00E05419" w:rsidRDefault="00E05419" w:rsidP="00242C0F">
      <w:pPr>
        <w:rPr>
          <w:lang w:val="fr-FR"/>
        </w:rPr>
      </w:pPr>
      <w:r>
        <w:rPr>
          <w:lang w:val="fr-FR"/>
        </w:rPr>
        <w:t>~600 pit-dwellings (BIB 3260)</w:t>
      </w:r>
    </w:p>
    <w:p w14:paraId="047CC89C" w14:textId="77777777" w:rsidR="00E05419" w:rsidRDefault="00E05419" w:rsidP="00242C0F">
      <w:pPr>
        <w:rPr>
          <w:lang w:val="fr-FR"/>
        </w:rPr>
      </w:pPr>
    </w:p>
    <w:p w14:paraId="4228C5BD" w14:textId="77777777" w:rsidR="00E05419" w:rsidRDefault="00E05419" w:rsidP="00E05419">
      <w:pPr>
        <w:pStyle w:val="Heading2"/>
      </w:pPr>
      <w:r>
        <w:t>périodisation</w:t>
      </w:r>
    </w:p>
    <w:p w14:paraId="3136BEED" w14:textId="77777777" w:rsidR="00E05419" w:rsidRDefault="00E05419" w:rsidP="00242C0F">
      <w:pPr>
        <w:rPr>
          <w:lang w:val="fr-FR"/>
        </w:rPr>
      </w:pPr>
    </w:p>
    <w:p w14:paraId="1C4746B8" w14:textId="77777777" w:rsidR="00E05419" w:rsidRDefault="00E05419" w:rsidP="00E05419">
      <w:pPr>
        <w:rPr>
          <w:lang w:val="fr-FR"/>
        </w:rPr>
      </w:pPr>
      <w:r>
        <w:rPr>
          <w:lang w:val="fr-FR"/>
        </w:rPr>
        <w:t>L'occupation du site a été divisée en 12 phases:</w:t>
      </w:r>
    </w:p>
    <w:p w14:paraId="7570B24B" w14:textId="77777777" w:rsidR="00E05419" w:rsidRDefault="00E05419" w:rsidP="00242C0F">
      <w:pPr>
        <w:rPr>
          <w:lang w:val="fr-FR"/>
        </w:rPr>
      </w:pPr>
    </w:p>
    <w:tbl>
      <w:tblPr>
        <w:tblStyle w:val="TableGrid"/>
        <w:tblW w:w="6501" w:type="dxa"/>
        <w:jc w:val="center"/>
        <w:tblLook w:val="04A0" w:firstRow="1" w:lastRow="0" w:firstColumn="1" w:lastColumn="0" w:noHBand="0" w:noVBand="1"/>
      </w:tblPr>
      <w:tblGrid>
        <w:gridCol w:w="3822"/>
        <w:gridCol w:w="1529"/>
        <w:gridCol w:w="1150"/>
      </w:tblGrid>
      <w:tr w:rsidR="00E05419" w14:paraId="4CCD3BAC" w14:textId="77777777" w:rsidTr="004F2D79">
        <w:trPr>
          <w:jc w:val="center"/>
        </w:trPr>
        <w:tc>
          <w:tcPr>
            <w:tcW w:w="5351" w:type="dxa"/>
            <w:gridSpan w:val="2"/>
          </w:tcPr>
          <w:p w14:paraId="7F74E2F3" w14:textId="77777777" w:rsidR="00E05419" w:rsidRDefault="00E05419" w:rsidP="00E05419">
            <w:pPr>
              <w:jc w:val="center"/>
              <w:rPr>
                <w:lang w:val="fr-FR"/>
              </w:rPr>
            </w:pPr>
            <w:r>
              <w:rPr>
                <w:lang w:val="fr-FR"/>
              </w:rPr>
              <w:t>phases</w:t>
            </w:r>
          </w:p>
        </w:tc>
        <w:tc>
          <w:tcPr>
            <w:tcW w:w="1150" w:type="dxa"/>
            <w:vAlign w:val="center"/>
          </w:tcPr>
          <w:p w14:paraId="42338049" w14:textId="77777777" w:rsidR="00E05419" w:rsidRDefault="00E05419" w:rsidP="00E05419">
            <w:pPr>
              <w:jc w:val="center"/>
              <w:rPr>
                <w:lang w:val="fr-FR"/>
              </w:rPr>
            </w:pPr>
            <w:r>
              <w:rPr>
                <w:lang w:val="fr-FR"/>
              </w:rPr>
              <w:t>périodes</w:t>
            </w:r>
          </w:p>
        </w:tc>
      </w:tr>
      <w:tr w:rsidR="00E05419" w:rsidRPr="00E05419" w14:paraId="7337035A" w14:textId="77777777" w:rsidTr="00E05419">
        <w:trPr>
          <w:jc w:val="center"/>
        </w:trPr>
        <w:tc>
          <w:tcPr>
            <w:tcW w:w="3822" w:type="dxa"/>
            <w:vMerge w:val="restart"/>
          </w:tcPr>
          <w:p w14:paraId="78771670" w14:textId="77777777" w:rsidR="00E05419" w:rsidRDefault="00E05419" w:rsidP="00E05419">
            <w:r>
              <w:t>Upper-Ento</w:t>
            </w:r>
          </w:p>
        </w:tc>
        <w:tc>
          <w:tcPr>
            <w:tcW w:w="1529" w:type="dxa"/>
          </w:tcPr>
          <w:p w14:paraId="0BA4C88B" w14:textId="77777777" w:rsidR="00E05419" w:rsidRPr="00E05419" w:rsidRDefault="00E05419" w:rsidP="00E05419">
            <w:r>
              <w:t>-a, -b, -c, -d</w:t>
            </w:r>
            <w:r w:rsidRPr="00E05419">
              <w:t xml:space="preserve"> </w:t>
            </w:r>
          </w:p>
        </w:tc>
        <w:tc>
          <w:tcPr>
            <w:tcW w:w="1150" w:type="dxa"/>
            <w:vMerge w:val="restart"/>
            <w:vAlign w:val="center"/>
          </w:tcPr>
          <w:p w14:paraId="4BAE27BB" w14:textId="25BD3C66" w:rsidR="00E05419" w:rsidRPr="00E05419" w:rsidRDefault="00000000" w:rsidP="00E05419">
            <w:hyperlink r:id="rId11166" w:anchor="Cul_Jomon_per_Midd" w:history="1">
              <w:r w:rsidR="00E05419" w:rsidRPr="00E05419">
                <w:rPr>
                  <w:rStyle w:val="Hyperlink"/>
                  <w:lang w:val="fr-FR"/>
                </w:rPr>
                <w:t>MJ</w:t>
              </w:r>
            </w:hyperlink>
            <w:r w:rsidR="00E05419" w:rsidRPr="00E05419">
              <w:rPr>
                <w:lang w:val="fr-FR"/>
              </w:rPr>
              <w:t xml:space="preserve"> </w:t>
            </w:r>
            <w:r w:rsidR="00E05419">
              <w:rPr>
                <w:lang w:val="fr-FR"/>
              </w:rPr>
              <w:t xml:space="preserve"> </w:t>
            </w:r>
          </w:p>
        </w:tc>
      </w:tr>
      <w:tr w:rsidR="00E05419" w:rsidRPr="00E05419" w14:paraId="7F6CE4B4" w14:textId="77777777" w:rsidTr="00E05419">
        <w:trPr>
          <w:jc w:val="center"/>
        </w:trPr>
        <w:tc>
          <w:tcPr>
            <w:tcW w:w="3822" w:type="dxa"/>
            <w:vMerge/>
          </w:tcPr>
          <w:p w14:paraId="20888C68" w14:textId="77777777" w:rsidR="00E05419" w:rsidRPr="00E05419" w:rsidRDefault="00E05419" w:rsidP="00242C0F"/>
        </w:tc>
        <w:tc>
          <w:tcPr>
            <w:tcW w:w="1529" w:type="dxa"/>
          </w:tcPr>
          <w:p w14:paraId="317F3D3C" w14:textId="77777777" w:rsidR="00E05419" w:rsidRPr="00E05419" w:rsidRDefault="00E05419" w:rsidP="00242C0F">
            <w:r>
              <w:t>-</w:t>
            </w:r>
            <w:r w:rsidRPr="00E05419">
              <w:t>e</w:t>
            </w:r>
          </w:p>
        </w:tc>
        <w:tc>
          <w:tcPr>
            <w:tcW w:w="1150" w:type="dxa"/>
            <w:vMerge/>
            <w:vAlign w:val="center"/>
          </w:tcPr>
          <w:p w14:paraId="795CFD43" w14:textId="77777777" w:rsidR="00E05419" w:rsidRPr="00E05419" w:rsidRDefault="00E05419" w:rsidP="00E05419">
            <w:pPr>
              <w:rPr>
                <w:lang w:val="fr-FR"/>
              </w:rPr>
            </w:pPr>
          </w:p>
        </w:tc>
      </w:tr>
      <w:tr w:rsidR="00E05419" w:rsidRPr="00E05419" w14:paraId="0E503737" w14:textId="77777777" w:rsidTr="00E05419">
        <w:trPr>
          <w:jc w:val="center"/>
        </w:trPr>
        <w:tc>
          <w:tcPr>
            <w:tcW w:w="3822" w:type="dxa"/>
          </w:tcPr>
          <w:p w14:paraId="0F8EC6DA" w14:textId="77777777" w:rsidR="00E05419" w:rsidRPr="00E05419" w:rsidRDefault="00E05419" w:rsidP="00242C0F">
            <w:r w:rsidRPr="00E05419">
              <w:t>Enokibayashi, Saibana and Daigi 10</w:t>
            </w:r>
          </w:p>
        </w:tc>
        <w:tc>
          <w:tcPr>
            <w:tcW w:w="1529" w:type="dxa"/>
          </w:tcPr>
          <w:p w14:paraId="736F5D9A" w14:textId="77777777" w:rsidR="00E05419" w:rsidRPr="00E05419" w:rsidRDefault="00E05419" w:rsidP="00242C0F"/>
        </w:tc>
        <w:tc>
          <w:tcPr>
            <w:tcW w:w="1150" w:type="dxa"/>
            <w:vMerge/>
            <w:vAlign w:val="center"/>
          </w:tcPr>
          <w:p w14:paraId="1266D6EF" w14:textId="77777777" w:rsidR="00E05419" w:rsidRPr="00E05419" w:rsidRDefault="00E05419" w:rsidP="00E05419">
            <w:pPr>
              <w:rPr>
                <w:lang w:val="fr-FR"/>
              </w:rPr>
            </w:pPr>
          </w:p>
        </w:tc>
      </w:tr>
      <w:tr w:rsidR="00E05419" w:rsidRPr="00E05419" w14:paraId="6DAAE7F3" w14:textId="77777777" w:rsidTr="00E05419">
        <w:trPr>
          <w:jc w:val="center"/>
        </w:trPr>
        <w:tc>
          <w:tcPr>
            <w:tcW w:w="3822" w:type="dxa"/>
          </w:tcPr>
          <w:p w14:paraId="3662E8C9" w14:textId="77777777" w:rsidR="00E05419" w:rsidRPr="00E05419" w:rsidRDefault="00E05419" w:rsidP="00242C0F">
            <w:r w:rsidRPr="00E05419">
              <w:t>Lower-Ento-a, -b, -c, -d</w:t>
            </w:r>
          </w:p>
        </w:tc>
        <w:tc>
          <w:tcPr>
            <w:tcW w:w="1529" w:type="dxa"/>
          </w:tcPr>
          <w:p w14:paraId="0B893C84" w14:textId="77777777" w:rsidR="00E05419" w:rsidRPr="00E05419" w:rsidRDefault="00E05419" w:rsidP="00242C0F"/>
        </w:tc>
        <w:tc>
          <w:tcPr>
            <w:tcW w:w="1150" w:type="dxa"/>
            <w:vAlign w:val="center"/>
          </w:tcPr>
          <w:p w14:paraId="2AE35119" w14:textId="02313DDF" w:rsidR="00E05419" w:rsidRPr="00E05419" w:rsidRDefault="00000000" w:rsidP="00E05419">
            <w:hyperlink r:id="rId11167" w:anchor="Cul_Jomon_per_Early" w:history="1">
              <w:r w:rsidR="00E05419" w:rsidRPr="00E05419">
                <w:rPr>
                  <w:rStyle w:val="Hyperlink"/>
                  <w:lang w:val="fr-FR"/>
                </w:rPr>
                <w:t>EJ</w:t>
              </w:r>
            </w:hyperlink>
          </w:p>
        </w:tc>
      </w:tr>
    </w:tbl>
    <w:p w14:paraId="50913423" w14:textId="77777777" w:rsidR="00E05419" w:rsidRDefault="00E05419" w:rsidP="00242C0F">
      <w:pPr>
        <w:rPr>
          <w:lang w:val="fr-FR"/>
        </w:rPr>
      </w:pPr>
      <w:r>
        <w:rPr>
          <w:lang w:val="fr-FR"/>
        </w:rPr>
        <w:t>(BIB 3260)</w:t>
      </w:r>
    </w:p>
    <w:p w14:paraId="6D89FB0E" w14:textId="77777777" w:rsidR="00E05419" w:rsidRDefault="00E05419" w:rsidP="00242C0F">
      <w:pPr>
        <w:rPr>
          <w:lang w:val="fr-FR"/>
        </w:rPr>
      </w:pPr>
    </w:p>
    <w:p w14:paraId="617127D8" w14:textId="77777777" w:rsidR="00E05419" w:rsidRDefault="00E05419" w:rsidP="00E05419">
      <w:pPr>
        <w:rPr>
          <w:lang w:val="fr-FR"/>
        </w:rPr>
      </w:pPr>
      <w:r>
        <w:rPr>
          <w:lang w:val="fr-FR"/>
        </w:rPr>
        <w:t xml:space="preserve">Parmi d'autres types d'outils lithique, l'augmentation du ration de </w:t>
      </w:r>
      <w:r w:rsidRPr="00E05419">
        <w:rPr>
          <w:i/>
          <w:lang w:val="fr-FR"/>
        </w:rPr>
        <w:t>grinding stones</w:t>
      </w:r>
      <w:r>
        <w:rPr>
          <w:lang w:val="fr-FR"/>
        </w:rPr>
        <w:t xml:space="preserve"> (GRD) durant le </w:t>
      </w:r>
      <w:r w:rsidRPr="00E05419">
        <w:rPr>
          <w:lang w:val="fr-FR"/>
        </w:rPr>
        <w:t xml:space="preserve">Lower-Ento-b, -d </w:t>
      </w:r>
      <w:r>
        <w:rPr>
          <w:lang w:val="fr-FR"/>
        </w:rPr>
        <w:t>et</w:t>
      </w:r>
      <w:r w:rsidRPr="00E05419">
        <w:rPr>
          <w:lang w:val="fr-FR"/>
        </w:rPr>
        <w:t xml:space="preserve"> Upper-Ento-a</w:t>
      </w:r>
      <w:r>
        <w:rPr>
          <w:lang w:val="fr-FR"/>
        </w:rPr>
        <w:t xml:space="preserve">, parallèlement à la diminution de </w:t>
      </w:r>
      <w:r w:rsidRPr="00E05419">
        <w:rPr>
          <w:i/>
          <w:lang w:val="fr-FR"/>
        </w:rPr>
        <w:t>stemmed scrapers</w:t>
      </w:r>
      <w:r>
        <w:rPr>
          <w:lang w:val="fr-FR"/>
        </w:rPr>
        <w:t xml:space="preserve"> (SSC). Déclin des GRD à l'</w:t>
      </w:r>
      <w:r w:rsidRPr="00E05419">
        <w:rPr>
          <w:lang w:val="fr-FR"/>
        </w:rPr>
        <w:t>Upper-Ento-</w:t>
      </w:r>
      <w:r>
        <w:rPr>
          <w:lang w:val="fr-FR"/>
        </w:rPr>
        <w:t xml:space="preserve">e. Dans la phase </w:t>
      </w:r>
      <w:r w:rsidRPr="00E05419">
        <w:rPr>
          <w:lang w:val="fr-FR"/>
        </w:rPr>
        <w:t xml:space="preserve">Saibana and Daigi 10 </w:t>
      </w:r>
      <w:r>
        <w:rPr>
          <w:lang w:val="fr-FR"/>
        </w:rPr>
        <w:t>on note une augmentation des pointes de flèches (ARH) qui marque le regain de la chasse (BIB 3260)</w:t>
      </w:r>
    </w:p>
    <w:p w14:paraId="4D1268B4" w14:textId="77777777" w:rsidR="00E05419" w:rsidRPr="00E05419" w:rsidRDefault="00E05419" w:rsidP="00E05419">
      <w:pPr>
        <w:rPr>
          <w:lang w:val="fr-FR"/>
        </w:rPr>
      </w:pPr>
    </w:p>
    <w:p w14:paraId="5647960F" w14:textId="77777777" w:rsidR="00E05419" w:rsidRPr="00E05419" w:rsidRDefault="00E05419" w:rsidP="00242C0F">
      <w:pPr>
        <w:rPr>
          <w:lang w:val="fr-FR"/>
        </w:rPr>
      </w:pPr>
    </w:p>
    <w:p w14:paraId="1354A108" w14:textId="77777777" w:rsidR="00E05419" w:rsidRDefault="00E05419" w:rsidP="00E05419">
      <w:pPr>
        <w:pStyle w:val="Heading2"/>
      </w:pPr>
      <w:r>
        <w:t>datations</w:t>
      </w:r>
    </w:p>
    <w:p w14:paraId="30B272BE" w14:textId="77777777" w:rsidR="00E05419" w:rsidRPr="00BE2A54" w:rsidRDefault="00E05419" w:rsidP="00242C0F">
      <w:pPr>
        <w:rPr>
          <w:lang w:val="fr-FR"/>
        </w:rPr>
      </w:pPr>
    </w:p>
    <w:p w14:paraId="48E8BDC3" w14:textId="77777777" w:rsidR="00E05419" w:rsidRDefault="00E05419" w:rsidP="00242C0F">
      <w:pPr>
        <w:rPr>
          <w:lang w:val="fr-FR"/>
        </w:rPr>
      </w:pPr>
      <w:r w:rsidRPr="00E05419">
        <w:rPr>
          <w:lang w:val="fr-FR"/>
        </w:rPr>
        <w:t xml:space="preserve">Les datations 14C indiquent des périodes entre 3900-2300 BC </w:t>
      </w:r>
      <w:r>
        <w:rPr>
          <w:lang w:val="fr-FR"/>
        </w:rPr>
        <w:t>(BIB 3260)</w:t>
      </w:r>
    </w:p>
    <w:p w14:paraId="23C4BA68" w14:textId="77777777" w:rsidR="00E05419" w:rsidRDefault="00E05419" w:rsidP="00242C0F">
      <w:pPr>
        <w:rPr>
          <w:lang w:val="fr-FR"/>
        </w:rPr>
      </w:pPr>
    </w:p>
    <w:p w14:paraId="4D2FF615" w14:textId="77777777" w:rsidR="00E05419" w:rsidRDefault="00E05419" w:rsidP="00E05419">
      <w:pPr>
        <w:pStyle w:val="Heading2"/>
      </w:pPr>
      <w:r>
        <w:t>subsistence</w:t>
      </w:r>
    </w:p>
    <w:p w14:paraId="4400565A" w14:textId="77777777" w:rsidR="00E05419" w:rsidRDefault="00E05419" w:rsidP="00242C0F">
      <w:pPr>
        <w:rPr>
          <w:lang w:val="fr-FR"/>
        </w:rPr>
      </w:pPr>
    </w:p>
    <w:p w14:paraId="5BFD828D" w14:textId="77777777" w:rsidR="00E05419" w:rsidRDefault="00E05419" w:rsidP="00242C0F">
      <w:pPr>
        <w:rPr>
          <w:lang w:val="fr-FR"/>
        </w:rPr>
      </w:pPr>
      <w:r>
        <w:rPr>
          <w:lang w:val="fr-FR"/>
        </w:rPr>
        <w:t>probalement exploitation des noix (</w:t>
      </w:r>
      <w:r w:rsidRPr="00E05419">
        <w:rPr>
          <w:i/>
          <w:lang w:val="fr-FR"/>
        </w:rPr>
        <w:t>chestnuts</w:t>
      </w:r>
      <w:r>
        <w:rPr>
          <w:lang w:val="fr-FR"/>
        </w:rPr>
        <w:t>)</w:t>
      </w:r>
      <w:r w:rsidRPr="00E05419">
        <w:rPr>
          <w:lang w:val="fr-FR"/>
        </w:rPr>
        <w:t xml:space="preserve"> </w:t>
      </w:r>
      <w:r>
        <w:rPr>
          <w:lang w:val="fr-FR"/>
        </w:rPr>
        <w:t>(BIB 3260)</w:t>
      </w:r>
    </w:p>
    <w:p w14:paraId="27863C7B" w14:textId="77777777" w:rsidR="00E05419" w:rsidRDefault="00E05419" w:rsidP="00242C0F">
      <w:pPr>
        <w:rPr>
          <w:lang w:val="fr-FR"/>
        </w:rPr>
      </w:pPr>
    </w:p>
    <w:p w14:paraId="63CB0BAE" w14:textId="77777777" w:rsidR="00E05419" w:rsidRDefault="00E05419" w:rsidP="00E05419">
      <w:pPr>
        <w:pStyle w:val="Heading2"/>
      </w:pPr>
      <w:r>
        <w:t>figurines</w:t>
      </w:r>
    </w:p>
    <w:p w14:paraId="7F8BF99C" w14:textId="77777777" w:rsidR="00E05419" w:rsidRDefault="00E05419" w:rsidP="00242C0F">
      <w:pPr>
        <w:rPr>
          <w:lang w:val="fr-FR"/>
        </w:rPr>
      </w:pPr>
    </w:p>
    <w:p w14:paraId="37F3C8FD" w14:textId="77777777" w:rsidR="00E05419" w:rsidRDefault="00E05419" w:rsidP="00242C0F">
      <w:pPr>
        <w:rPr>
          <w:lang w:val="fr-FR"/>
        </w:rPr>
      </w:pPr>
      <w:r>
        <w:rPr>
          <w:lang w:val="fr-FR"/>
        </w:rPr>
        <w:t xml:space="preserve">~1600 pour Ogasawara (2002) ce qui parait excessif (BIB 3260). La plupart sont datées des phases </w:t>
      </w:r>
      <w:r w:rsidRPr="00E05419">
        <w:rPr>
          <w:lang w:val="fr-FR"/>
        </w:rPr>
        <w:t>Upper-Ento</w:t>
      </w:r>
      <w:r>
        <w:rPr>
          <w:lang w:val="fr-FR"/>
        </w:rPr>
        <w:t xml:space="preserve"> (BIB 3260)</w:t>
      </w:r>
    </w:p>
    <w:p w14:paraId="1E725A5E" w14:textId="77777777" w:rsidR="00E05419" w:rsidRDefault="00E05419" w:rsidP="00242C0F">
      <w:pPr>
        <w:rPr>
          <w:lang w:val="fr-FR"/>
        </w:rPr>
      </w:pPr>
    </w:p>
    <w:p w14:paraId="2401946D" w14:textId="77777777" w:rsidR="00E05419" w:rsidRDefault="00E05419" w:rsidP="00E05419">
      <w:pPr>
        <w:pStyle w:val="Heading2"/>
      </w:pPr>
      <w:r>
        <w:t>interprétation</w:t>
      </w:r>
    </w:p>
    <w:p w14:paraId="6BA7EFFD" w14:textId="77777777" w:rsidR="00E05419" w:rsidRDefault="00E05419" w:rsidP="00242C0F">
      <w:pPr>
        <w:rPr>
          <w:lang w:val="fr-FR"/>
        </w:rPr>
      </w:pPr>
    </w:p>
    <w:p w14:paraId="24AEA74F" w14:textId="77777777" w:rsidR="00E05419" w:rsidRPr="00E05419" w:rsidRDefault="00E05419" w:rsidP="00242C0F">
      <w:pPr>
        <w:rPr>
          <w:lang w:val="fr-FR"/>
        </w:rPr>
      </w:pPr>
      <w:r>
        <w:rPr>
          <w:lang w:val="fr-FR"/>
        </w:rPr>
        <w:t>Le déclin des GRD à l'</w:t>
      </w:r>
      <w:r w:rsidRPr="00E05419">
        <w:rPr>
          <w:lang w:val="fr-FR"/>
        </w:rPr>
        <w:t>Upper-Ento-</w:t>
      </w:r>
      <w:r>
        <w:rPr>
          <w:lang w:val="fr-FR"/>
        </w:rPr>
        <w:t>e se fait parallèlement à celui des figurines (BIB 3260)</w:t>
      </w:r>
    </w:p>
    <w:p w14:paraId="5B5558D7" w14:textId="77777777" w:rsidR="00D536AE" w:rsidRPr="00E05419" w:rsidRDefault="00D536AE" w:rsidP="00242C0F">
      <w:pPr>
        <w:rPr>
          <w:lang w:val="fr-FR"/>
        </w:rPr>
      </w:pPr>
    </w:p>
    <w:p w14:paraId="743E1375" w14:textId="77777777" w:rsidR="00D536AE" w:rsidRPr="0032190F" w:rsidRDefault="00D536AE" w:rsidP="00426FF9">
      <w:pPr>
        <w:pStyle w:val="Heading1"/>
      </w:pPr>
      <w:bookmarkStart w:id="4521" w:name="Sit_Mehrgarh"/>
      <w:r w:rsidRPr="0032190F">
        <w:t>MEHRGARH</w:t>
      </w:r>
    </w:p>
    <w:bookmarkEnd w:id="4521"/>
    <w:p w14:paraId="0C7D6A2A" w14:textId="77777777" w:rsidR="00D536AE" w:rsidRPr="0032190F" w:rsidRDefault="00D536AE" w:rsidP="00242C0F">
      <w:pPr>
        <w:rPr>
          <w:lang w:val="fr-FR"/>
        </w:rPr>
      </w:pPr>
    </w:p>
    <w:p w14:paraId="425E8E12" w14:textId="42C14F36" w:rsidR="00D536AE" w:rsidRPr="0032190F" w:rsidRDefault="00D536AE" w:rsidP="00242C0F">
      <w:pPr>
        <w:jc w:val="both"/>
        <w:rPr>
          <w:lang w:val="fr-FR"/>
        </w:rPr>
      </w:pPr>
      <w:r w:rsidRPr="0032190F">
        <w:rPr>
          <w:lang w:val="fr-FR"/>
        </w:rPr>
        <w:lastRenderedPageBreak/>
        <w:t xml:space="preserve">Mehrgarh [Mehrgahr, Merhgarh, Merhgahr], </w:t>
      </w:r>
      <w:r w:rsidR="00501326" w:rsidRPr="0032190F">
        <w:rPr>
          <w:lang w:val="fr-FR"/>
        </w:rPr>
        <w:t xml:space="preserve">dans la plaine du Kachi près de la passe de Bolan, à l'ouest de la </w:t>
      </w:r>
      <w:hyperlink r:id="rId11168" w:anchor="Sit_Indus" w:history="1">
        <w:r w:rsidR="00501326" w:rsidRPr="0032190F">
          <w:rPr>
            <w:rStyle w:val="Hyperlink"/>
            <w:lang w:val="fr-FR"/>
          </w:rPr>
          <w:t>vallée de l'Indus</w:t>
        </w:r>
      </w:hyperlink>
      <w:r w:rsidR="00501326" w:rsidRPr="0032190F">
        <w:rPr>
          <w:lang w:val="fr-FR"/>
        </w:rPr>
        <w:t xml:space="preserve"> (</w:t>
      </w:r>
      <w:r w:rsidRPr="0032190F">
        <w:rPr>
          <w:lang w:val="fr-FR"/>
        </w:rPr>
        <w:t>Baloutchistan</w:t>
      </w:r>
      <w:r w:rsidR="00501326" w:rsidRPr="0032190F">
        <w:rPr>
          <w:lang w:val="fr-FR"/>
        </w:rPr>
        <w:t>, Pakistan)</w:t>
      </w:r>
      <w:r w:rsidRPr="0032190F">
        <w:rPr>
          <w:lang w:val="fr-FR"/>
        </w:rPr>
        <w:t xml:space="preserve"> est l’un des premiers sites </w:t>
      </w:r>
      <w:hyperlink r:id="rId11169" w:anchor="Cul_Neo" w:history="1">
        <w:r w:rsidRPr="0032190F">
          <w:rPr>
            <w:rStyle w:val="Hyperlink"/>
            <w:lang w:val="fr-FR"/>
          </w:rPr>
          <w:t>néolithique</w:t>
        </w:r>
        <w:r w:rsidR="00501326" w:rsidRPr="0032190F">
          <w:rPr>
            <w:rStyle w:val="Hyperlink"/>
            <w:lang w:val="fr-FR"/>
          </w:rPr>
          <w:t>s</w:t>
        </w:r>
      </w:hyperlink>
      <w:r w:rsidRPr="0032190F">
        <w:rPr>
          <w:lang w:val="fr-FR"/>
        </w:rPr>
        <w:t xml:space="preserve"> (fermage) d’</w:t>
      </w:r>
      <w:r w:rsidR="00501326" w:rsidRPr="0032190F">
        <w:rPr>
          <w:lang w:val="fr-FR"/>
        </w:rPr>
        <w:t xml:space="preserve">Asie du sud. Il est daté de vers 7000 av. J.-C. (v. </w:t>
      </w:r>
      <w:r w:rsidRPr="0032190F">
        <w:rPr>
          <w:lang w:val="fr-FR"/>
        </w:rPr>
        <w:t>fouilles Jean-François 1974 – 1985) (wiki).</w:t>
      </w:r>
    </w:p>
    <w:p w14:paraId="407D26F3" w14:textId="77777777" w:rsidR="0087514F" w:rsidRPr="0032190F" w:rsidRDefault="0087514F" w:rsidP="00242C0F">
      <w:pPr>
        <w:rPr>
          <w:lang w:val="fr-FR"/>
        </w:rPr>
      </w:pPr>
    </w:p>
    <w:p w14:paraId="1C4C0D06" w14:textId="018E8AC6" w:rsidR="00501326" w:rsidRPr="0032190F" w:rsidRDefault="00501326" w:rsidP="00242C0F">
      <w:pPr>
        <w:rPr>
          <w:lang w:val="fr-FR"/>
        </w:rPr>
      </w:pPr>
      <w:r w:rsidRPr="0032190F">
        <w:rPr>
          <w:lang w:val="fr-FR"/>
        </w:rPr>
        <w:t>Ce site à donné son nom à une culture</w:t>
      </w:r>
      <w:r w:rsidR="002D523C" w:rsidRPr="0032190F">
        <w:rPr>
          <w:lang w:val="fr-FR"/>
        </w:rPr>
        <w:t xml:space="preserve"> : </w:t>
      </w:r>
      <w:hyperlink r:id="rId11170" w:anchor="Cul_Mehrgarh" w:history="1">
        <w:r w:rsidR="002D523C" w:rsidRPr="0032190F">
          <w:rPr>
            <w:rStyle w:val="Hyperlink"/>
            <w:lang w:val="fr-FR"/>
          </w:rPr>
          <w:t>Mehrgarh</w:t>
        </w:r>
      </w:hyperlink>
      <w:r w:rsidRPr="0032190F">
        <w:rPr>
          <w:lang w:val="fr-FR"/>
        </w:rPr>
        <w:t xml:space="preserve"> (wiki)</w:t>
      </w:r>
    </w:p>
    <w:p w14:paraId="2C9C635E" w14:textId="77777777" w:rsidR="002D523C" w:rsidRPr="0032190F" w:rsidRDefault="002D523C" w:rsidP="00242C0F">
      <w:pPr>
        <w:rPr>
          <w:lang w:val="fr-FR"/>
        </w:rPr>
      </w:pPr>
    </w:p>
    <w:p w14:paraId="069CCBDE" w14:textId="77777777" w:rsidR="002D523C" w:rsidRPr="0032190F" w:rsidRDefault="002D523C" w:rsidP="00426FF9">
      <w:pPr>
        <w:pStyle w:val="Heading1"/>
      </w:pPr>
      <w:bookmarkStart w:id="4522" w:name="Sit_Harrapa"/>
      <w:r w:rsidRPr="0032190F">
        <w:t>HARRAPA</w:t>
      </w:r>
    </w:p>
    <w:bookmarkEnd w:id="4522"/>
    <w:p w14:paraId="4845B866" w14:textId="77777777" w:rsidR="002D523C" w:rsidRDefault="00CF1DAD" w:rsidP="00242C0F">
      <w:pPr>
        <w:rPr>
          <w:lang w:val="fr-FR"/>
        </w:rPr>
      </w:pPr>
      <w:r>
        <w:rPr>
          <w:lang w:val="fr-FR"/>
        </w:rPr>
        <w:t>Harrapan</w:t>
      </w:r>
    </w:p>
    <w:p w14:paraId="35BFF619" w14:textId="77777777" w:rsidR="00CF1DAD" w:rsidRPr="0032190F" w:rsidRDefault="00CF1DAD" w:rsidP="00242C0F">
      <w:pPr>
        <w:rPr>
          <w:lang w:val="fr-FR"/>
        </w:rPr>
      </w:pPr>
    </w:p>
    <w:p w14:paraId="2050FD24" w14:textId="5404B36F" w:rsidR="002D523C" w:rsidRDefault="002D523C" w:rsidP="00242C0F">
      <w:pPr>
        <w:rPr>
          <w:lang w:val="fr-FR"/>
        </w:rPr>
      </w:pPr>
      <w:r w:rsidRPr="0032190F">
        <w:rPr>
          <w:lang w:val="fr-FR"/>
        </w:rPr>
        <w:t>Site daté du 4</w:t>
      </w:r>
      <w:r w:rsidRPr="0032190F">
        <w:rPr>
          <w:vertAlign w:val="superscript"/>
          <w:lang w:val="fr-FR"/>
        </w:rPr>
        <w:t>e</w:t>
      </w:r>
      <w:r w:rsidRPr="0032190F">
        <w:rPr>
          <w:lang w:val="fr-FR"/>
        </w:rPr>
        <w:t xml:space="preserve"> millénaire aec</w:t>
      </w:r>
      <w:r w:rsidR="00CF1DAD">
        <w:rPr>
          <w:lang w:val="fr-FR"/>
        </w:rPr>
        <w:t xml:space="preserve"> </w:t>
      </w:r>
      <w:r w:rsidR="00CF1DAD" w:rsidRPr="0032190F">
        <w:rPr>
          <w:lang w:val="fr-FR"/>
        </w:rPr>
        <w:t>(SS BIB)</w:t>
      </w:r>
      <w:r w:rsidRPr="0032190F">
        <w:rPr>
          <w:lang w:val="fr-FR"/>
        </w:rPr>
        <w:t xml:space="preserve">, de la </w:t>
      </w:r>
      <w:hyperlink r:id="rId11171" w:anchor="Cul_Indus" w:history="1">
        <w:r w:rsidRPr="0032190F">
          <w:rPr>
            <w:rStyle w:val="Hyperlink"/>
            <w:lang w:val="fr-FR"/>
          </w:rPr>
          <w:t>civilisation de l’Indus</w:t>
        </w:r>
      </w:hyperlink>
      <w:r w:rsidRPr="0032190F">
        <w:rPr>
          <w:lang w:val="fr-FR"/>
        </w:rPr>
        <w:t xml:space="preserve"> </w:t>
      </w:r>
      <w:r w:rsidR="00CF1DAD">
        <w:rPr>
          <w:lang w:val="fr-FR"/>
        </w:rPr>
        <w:t>(BIB 2912)</w:t>
      </w:r>
    </w:p>
    <w:p w14:paraId="5E0C22AC" w14:textId="77777777" w:rsidR="00CF1DAD" w:rsidRDefault="00CF1DAD" w:rsidP="00242C0F">
      <w:pPr>
        <w:rPr>
          <w:lang w:val="fr-FR"/>
        </w:rPr>
      </w:pPr>
    </w:p>
    <w:p w14:paraId="129AFD19" w14:textId="77777777" w:rsidR="00CF1DAD" w:rsidRDefault="00CF1DAD" w:rsidP="00426FF9">
      <w:pPr>
        <w:pStyle w:val="Heading1"/>
      </w:pPr>
      <w:bookmarkStart w:id="4523" w:name="Sit_Harripunjaya"/>
      <w:r>
        <w:t>HARIPUNJAYA</w:t>
      </w:r>
    </w:p>
    <w:bookmarkEnd w:id="4523"/>
    <w:p w14:paraId="5EEC6F0A" w14:textId="77777777" w:rsidR="00CF1DAD" w:rsidRDefault="00CF1DAD" w:rsidP="00242C0F">
      <w:pPr>
        <w:rPr>
          <w:lang w:val="fr-FR"/>
        </w:rPr>
      </w:pPr>
    </w:p>
    <w:p w14:paraId="2F6CACFF" w14:textId="72D06759" w:rsidR="00CF1DAD" w:rsidRPr="0032190F" w:rsidRDefault="00CF1DAD" w:rsidP="00242C0F">
      <w:pPr>
        <w:rPr>
          <w:lang w:val="fr-FR"/>
        </w:rPr>
      </w:pPr>
      <w:r>
        <w:rPr>
          <w:lang w:val="fr-FR"/>
        </w:rPr>
        <w:t xml:space="preserve">Site </w:t>
      </w:r>
      <w:r w:rsidRPr="0032190F">
        <w:rPr>
          <w:lang w:val="fr-FR"/>
        </w:rPr>
        <w:t xml:space="preserve">de la </w:t>
      </w:r>
      <w:hyperlink r:id="rId11172" w:anchor="Cul_Indus" w:history="1">
        <w:r w:rsidRPr="0032190F">
          <w:rPr>
            <w:rStyle w:val="Hyperlink"/>
            <w:lang w:val="fr-FR"/>
          </w:rPr>
          <w:t>civilisation de l’Indus</w:t>
        </w:r>
      </w:hyperlink>
      <w:r w:rsidRPr="0032190F">
        <w:rPr>
          <w:lang w:val="fr-FR"/>
        </w:rPr>
        <w:t xml:space="preserve"> </w:t>
      </w:r>
      <w:r>
        <w:rPr>
          <w:lang w:val="fr-FR"/>
        </w:rPr>
        <w:t>(BIB 2912)</w:t>
      </w:r>
    </w:p>
    <w:p w14:paraId="77358EB8" w14:textId="77777777" w:rsidR="00501326" w:rsidRPr="0032190F" w:rsidRDefault="00501326" w:rsidP="00242C0F">
      <w:pPr>
        <w:rPr>
          <w:lang w:val="fr-FR"/>
        </w:rPr>
      </w:pPr>
    </w:p>
    <w:p w14:paraId="5CB1321C" w14:textId="77777777" w:rsidR="0087514F" w:rsidRPr="0032190F" w:rsidRDefault="0087514F" w:rsidP="00426FF9">
      <w:pPr>
        <w:pStyle w:val="Heading1"/>
      </w:pPr>
      <w:bookmarkStart w:id="4524" w:name="Sit_Croissant_Fertile"/>
      <w:r w:rsidRPr="0032190F">
        <w:t>CROISSANT FERTILE</w:t>
      </w:r>
    </w:p>
    <w:bookmarkEnd w:id="4524"/>
    <w:p w14:paraId="14DC5363" w14:textId="77777777" w:rsidR="0087514F" w:rsidRPr="0032190F" w:rsidRDefault="0087514F" w:rsidP="00242C0F">
      <w:pPr>
        <w:rPr>
          <w:lang w:val="fr-FR"/>
        </w:rPr>
      </w:pPr>
    </w:p>
    <w:p w14:paraId="6377B010" w14:textId="11621379" w:rsidR="00D507F6" w:rsidRDefault="0087514F" w:rsidP="00242C0F">
      <w:pPr>
        <w:jc w:val="both"/>
        <w:rPr>
          <w:lang w:val="fr-FR"/>
        </w:rPr>
      </w:pPr>
      <w:r w:rsidRPr="0032190F">
        <w:rPr>
          <w:lang w:val="fr-FR"/>
        </w:rPr>
        <w:t xml:space="preserve">La région du </w:t>
      </w:r>
      <w:r w:rsidRPr="0032190F">
        <w:rPr>
          <w:i/>
          <w:lang w:val="fr-FR"/>
        </w:rPr>
        <w:t>Croissant fertile</w:t>
      </w:r>
      <w:r w:rsidR="005964B0">
        <w:rPr>
          <w:i/>
          <w:lang w:val="fr-FR"/>
        </w:rPr>
        <w:t xml:space="preserve"> </w:t>
      </w:r>
      <w:r w:rsidRPr="0032190F">
        <w:rPr>
          <w:lang w:val="fr-FR"/>
        </w:rPr>
        <w:t xml:space="preserve">correspond à la </w:t>
      </w:r>
      <w:hyperlink r:id="rId11173" w:anchor="Sit_Mesopotamie" w:history="1">
        <w:r w:rsidRPr="0032190F">
          <w:rPr>
            <w:rStyle w:val="Hyperlink"/>
            <w:lang w:val="fr-FR"/>
          </w:rPr>
          <w:t>Mésopotamie</w:t>
        </w:r>
      </w:hyperlink>
      <w:r w:rsidR="00D507F6" w:rsidRPr="00D507F6">
        <w:rPr>
          <w:lang w:val="fr-FR"/>
        </w:rPr>
        <w:t xml:space="preserve"> et au </w:t>
      </w:r>
      <w:hyperlink r:id="rId11174" w:anchor="Sit_Levant_Sud" w:history="1">
        <w:r w:rsidR="00D507F6" w:rsidRPr="00D507F6">
          <w:rPr>
            <w:rStyle w:val="Hyperlink"/>
            <w:lang w:val="fr-FR"/>
          </w:rPr>
          <w:t>Levant Sud</w:t>
        </w:r>
      </w:hyperlink>
      <w:r w:rsidRPr="0032190F">
        <w:rPr>
          <w:lang w:val="fr-FR"/>
        </w:rPr>
        <w:t xml:space="preserve">. </w:t>
      </w:r>
      <w:r w:rsidR="00D507F6">
        <w:rPr>
          <w:lang w:val="fr-FR"/>
        </w:rPr>
        <w:t>(SS BIB)</w:t>
      </w:r>
    </w:p>
    <w:p w14:paraId="01AA5160" w14:textId="77777777" w:rsidR="00D507F6" w:rsidRDefault="00D507F6" w:rsidP="00242C0F">
      <w:pPr>
        <w:jc w:val="both"/>
        <w:rPr>
          <w:lang w:val="fr-FR"/>
        </w:rPr>
      </w:pPr>
    </w:p>
    <w:p w14:paraId="7E007124" w14:textId="77777777" w:rsidR="00D507F6" w:rsidRDefault="00D507F6" w:rsidP="00D507F6">
      <w:pPr>
        <w:pStyle w:val="Heading2"/>
      </w:pPr>
      <w:r>
        <w:t>Environnement</w:t>
      </w:r>
    </w:p>
    <w:p w14:paraId="720164CB" w14:textId="77777777" w:rsidR="00D507F6" w:rsidRPr="00D507F6" w:rsidRDefault="00D507F6" w:rsidP="00D507F6">
      <w:pPr>
        <w:rPr>
          <w:lang w:val="fr-FR"/>
        </w:rPr>
      </w:pPr>
      <w:r>
        <w:rPr>
          <w:lang w:val="fr-FR"/>
        </w:rPr>
        <w:t>climat</w:t>
      </w:r>
    </w:p>
    <w:p w14:paraId="3A84A8B9" w14:textId="77777777" w:rsidR="00D507F6" w:rsidRDefault="00D507F6" w:rsidP="00242C0F">
      <w:pPr>
        <w:jc w:val="both"/>
        <w:rPr>
          <w:lang w:val="fr-FR"/>
        </w:rPr>
      </w:pPr>
    </w:p>
    <w:p w14:paraId="0E49871E" w14:textId="77777777" w:rsidR="00D507F6" w:rsidRDefault="00D507F6" w:rsidP="00242C0F">
      <w:pPr>
        <w:jc w:val="both"/>
        <w:rPr>
          <w:lang w:val="fr-FR"/>
        </w:rPr>
      </w:pPr>
      <w:r>
        <w:rPr>
          <w:lang w:val="fr-FR"/>
        </w:rPr>
        <w:t>Cimat humide au Proche-Orient entre le début de l'Holocène et 6,200 BCE (BIB 2943)</w:t>
      </w:r>
    </w:p>
    <w:p w14:paraId="35D14F6F" w14:textId="77777777" w:rsidR="00D507F6" w:rsidRDefault="0087514F" w:rsidP="00242C0F">
      <w:pPr>
        <w:jc w:val="both"/>
        <w:rPr>
          <w:lang w:val="fr-FR"/>
        </w:rPr>
      </w:pPr>
      <w:r w:rsidRPr="0032190F">
        <w:rPr>
          <w:lang w:val="fr-FR"/>
        </w:rPr>
        <w:t>Les terres sont facilement cultivables (isohyète 250 mm)</w:t>
      </w:r>
      <w:r w:rsidR="005964B0">
        <w:rPr>
          <w:lang w:val="fr-FR"/>
        </w:rPr>
        <w:t xml:space="preserve"> </w:t>
      </w:r>
      <w:r w:rsidRPr="0032190F">
        <w:rPr>
          <w:lang w:val="fr-FR"/>
        </w:rPr>
        <w:t xml:space="preserve">alors que l’environnement est aride. </w:t>
      </w:r>
      <w:r w:rsidR="00D507F6">
        <w:rPr>
          <w:lang w:val="fr-FR"/>
        </w:rPr>
        <w:t>(SS BIB)</w:t>
      </w:r>
    </w:p>
    <w:p w14:paraId="39E11E61" w14:textId="77777777" w:rsidR="00D507F6" w:rsidRDefault="00D507F6" w:rsidP="00242C0F">
      <w:pPr>
        <w:jc w:val="both"/>
        <w:rPr>
          <w:lang w:val="fr-FR"/>
        </w:rPr>
      </w:pPr>
    </w:p>
    <w:p w14:paraId="0C574CE7" w14:textId="77777777" w:rsidR="00D507F6" w:rsidRDefault="00D507F6" w:rsidP="00242C0F">
      <w:pPr>
        <w:jc w:val="both"/>
        <w:rPr>
          <w:lang w:val="fr-FR"/>
        </w:rPr>
      </w:pPr>
      <w:r w:rsidRPr="00D507F6">
        <w:t> </w:t>
      </w:r>
    </w:p>
    <w:tbl>
      <w:tblPr>
        <w:tblW w:w="6511" w:type="dxa"/>
        <w:jc w:val="center"/>
        <w:tblLook w:val="04A0" w:firstRow="1" w:lastRow="0" w:firstColumn="1" w:lastColumn="0" w:noHBand="0" w:noVBand="1"/>
      </w:tblPr>
      <w:tblGrid>
        <w:gridCol w:w="672"/>
        <w:gridCol w:w="616"/>
        <w:gridCol w:w="2720"/>
        <w:gridCol w:w="1538"/>
        <w:gridCol w:w="580"/>
        <w:gridCol w:w="385"/>
      </w:tblGrid>
      <w:tr w:rsidR="00D507F6" w:rsidRPr="00D507F6" w14:paraId="383FB314" w14:textId="77777777" w:rsidTr="00D507F6">
        <w:trPr>
          <w:trHeight w:val="255"/>
          <w:jc w:val="center"/>
        </w:trPr>
        <w:tc>
          <w:tcPr>
            <w:tcW w:w="672" w:type="dxa"/>
            <w:tcBorders>
              <w:top w:val="single" w:sz="4" w:space="0" w:color="000000"/>
              <w:left w:val="single" w:sz="4" w:space="0" w:color="000000"/>
              <w:bottom w:val="single" w:sz="4" w:space="0" w:color="000000"/>
              <w:right w:val="single" w:sz="4" w:space="0" w:color="000000"/>
            </w:tcBorders>
            <w:shd w:val="clear" w:color="000000" w:fill="FFFFFF"/>
            <w:noWrap/>
            <w:vAlign w:val="center"/>
            <w:hideMark/>
          </w:tcPr>
          <w:p w14:paraId="0C2DEF58" w14:textId="77777777" w:rsidR="00D507F6" w:rsidRPr="00D507F6" w:rsidRDefault="00D507F6" w:rsidP="00D507F6">
            <w:pPr>
              <w:rPr>
                <w:color w:val="000000"/>
                <w:sz w:val="20"/>
                <w:szCs w:val="20"/>
              </w:rPr>
            </w:pPr>
            <w:r w:rsidRPr="00D507F6">
              <w:rPr>
                <w:color w:val="000000"/>
                <w:sz w:val="20"/>
                <w:szCs w:val="20"/>
              </w:rPr>
              <w:t>phase</w:t>
            </w:r>
          </w:p>
        </w:tc>
        <w:tc>
          <w:tcPr>
            <w:tcW w:w="616" w:type="dxa"/>
            <w:tcBorders>
              <w:top w:val="single" w:sz="4" w:space="0" w:color="000000"/>
              <w:left w:val="nil"/>
              <w:bottom w:val="single" w:sz="4" w:space="0" w:color="000000"/>
              <w:right w:val="single" w:sz="4" w:space="0" w:color="000000"/>
            </w:tcBorders>
            <w:shd w:val="clear" w:color="000000" w:fill="FFFFFF"/>
            <w:noWrap/>
            <w:vAlign w:val="bottom"/>
            <w:hideMark/>
          </w:tcPr>
          <w:p w14:paraId="5943CA00" w14:textId="77777777" w:rsidR="00D507F6" w:rsidRPr="00D507F6" w:rsidRDefault="00D507F6" w:rsidP="00D507F6">
            <w:pPr>
              <w:rPr>
                <w:color w:val="000000"/>
                <w:sz w:val="20"/>
                <w:szCs w:val="20"/>
              </w:rPr>
            </w:pPr>
            <w:r w:rsidRPr="00D507F6">
              <w:rPr>
                <w:color w:val="000000"/>
                <w:sz w:val="20"/>
                <w:szCs w:val="20"/>
              </w:rPr>
              <w:t>BC</w:t>
            </w:r>
          </w:p>
        </w:tc>
        <w:tc>
          <w:tcPr>
            <w:tcW w:w="2720" w:type="dxa"/>
            <w:tcBorders>
              <w:top w:val="single" w:sz="4" w:space="0" w:color="000000"/>
              <w:left w:val="nil"/>
              <w:bottom w:val="single" w:sz="4" w:space="0" w:color="000000"/>
              <w:right w:val="single" w:sz="4" w:space="0" w:color="000000"/>
            </w:tcBorders>
            <w:shd w:val="clear" w:color="000000" w:fill="FFFFFF"/>
            <w:noWrap/>
            <w:vAlign w:val="center"/>
            <w:hideMark/>
          </w:tcPr>
          <w:p w14:paraId="18A94356" w14:textId="77777777" w:rsidR="00D507F6" w:rsidRPr="00D507F6" w:rsidRDefault="00D507F6" w:rsidP="00D507F6">
            <w:pPr>
              <w:jc w:val="center"/>
              <w:rPr>
                <w:color w:val="000000"/>
                <w:sz w:val="20"/>
                <w:szCs w:val="20"/>
              </w:rPr>
            </w:pPr>
            <w:r w:rsidRPr="00D507F6">
              <w:rPr>
                <w:color w:val="000000"/>
                <w:sz w:val="20"/>
                <w:szCs w:val="20"/>
              </w:rPr>
              <w:t>Nord Mésopotamie</w:t>
            </w:r>
          </w:p>
        </w:tc>
        <w:tc>
          <w:tcPr>
            <w:tcW w:w="1538" w:type="dxa"/>
            <w:tcBorders>
              <w:top w:val="single" w:sz="4" w:space="0" w:color="000000"/>
              <w:left w:val="nil"/>
              <w:bottom w:val="single" w:sz="4" w:space="0" w:color="000000"/>
              <w:right w:val="single" w:sz="4" w:space="0" w:color="000000"/>
            </w:tcBorders>
            <w:shd w:val="clear" w:color="000000" w:fill="FFFFFF"/>
            <w:noWrap/>
            <w:vAlign w:val="center"/>
            <w:hideMark/>
          </w:tcPr>
          <w:p w14:paraId="3088EBD9" w14:textId="77777777" w:rsidR="00D507F6" w:rsidRPr="00D507F6" w:rsidRDefault="00D507F6" w:rsidP="00D507F6">
            <w:pPr>
              <w:jc w:val="center"/>
              <w:rPr>
                <w:color w:val="000000"/>
                <w:sz w:val="20"/>
                <w:szCs w:val="20"/>
              </w:rPr>
            </w:pPr>
            <w:r w:rsidRPr="00D507F6">
              <w:rPr>
                <w:color w:val="000000"/>
                <w:sz w:val="20"/>
                <w:szCs w:val="20"/>
              </w:rPr>
              <w:t>Sud Levant</w:t>
            </w:r>
          </w:p>
        </w:tc>
        <w:tc>
          <w:tcPr>
            <w:tcW w:w="965" w:type="dxa"/>
            <w:gridSpan w:val="2"/>
            <w:tcBorders>
              <w:top w:val="single" w:sz="4" w:space="0" w:color="000000"/>
              <w:left w:val="nil"/>
              <w:bottom w:val="single" w:sz="4" w:space="0" w:color="000000"/>
              <w:right w:val="single" w:sz="4" w:space="0" w:color="000000"/>
            </w:tcBorders>
            <w:shd w:val="clear" w:color="000000" w:fill="FFFFFF"/>
            <w:noWrap/>
            <w:hideMark/>
          </w:tcPr>
          <w:p w14:paraId="0FCCA0C1" w14:textId="77777777" w:rsidR="00D507F6" w:rsidRPr="00D507F6" w:rsidRDefault="00D507F6" w:rsidP="00D507F6">
            <w:pPr>
              <w:jc w:val="center"/>
              <w:rPr>
                <w:color w:val="000000"/>
                <w:sz w:val="20"/>
                <w:szCs w:val="20"/>
              </w:rPr>
            </w:pPr>
            <w:r w:rsidRPr="00D507F6">
              <w:rPr>
                <w:color w:val="000000"/>
                <w:sz w:val="20"/>
                <w:szCs w:val="20"/>
              </w:rPr>
              <w:t>Climat</w:t>
            </w:r>
          </w:p>
        </w:tc>
      </w:tr>
      <w:tr w:rsidR="00D507F6" w:rsidRPr="00D507F6" w14:paraId="33D25E60" w14:textId="77777777" w:rsidTr="00D507F6">
        <w:trPr>
          <w:trHeight w:val="255"/>
          <w:jc w:val="center"/>
        </w:trPr>
        <w:tc>
          <w:tcPr>
            <w:tcW w:w="672" w:type="dxa"/>
            <w:vMerge w:val="restart"/>
            <w:tcBorders>
              <w:top w:val="nil"/>
              <w:left w:val="single" w:sz="4" w:space="0" w:color="000000"/>
              <w:bottom w:val="single" w:sz="4" w:space="0" w:color="000000"/>
              <w:right w:val="single" w:sz="4" w:space="0" w:color="000000"/>
            </w:tcBorders>
            <w:shd w:val="clear" w:color="000000" w:fill="FFFFFF"/>
            <w:noWrap/>
            <w:vAlign w:val="center"/>
            <w:hideMark/>
          </w:tcPr>
          <w:p w14:paraId="7EC5CB1F" w14:textId="77777777" w:rsidR="00D507F6" w:rsidRPr="00D507F6" w:rsidRDefault="00D507F6" w:rsidP="00D507F6">
            <w:pPr>
              <w:jc w:val="center"/>
              <w:rPr>
                <w:color w:val="000000"/>
                <w:sz w:val="20"/>
                <w:szCs w:val="20"/>
              </w:rPr>
            </w:pPr>
            <w:r w:rsidRPr="00D507F6">
              <w:rPr>
                <w:color w:val="000000"/>
                <w:sz w:val="20"/>
                <w:szCs w:val="20"/>
              </w:rPr>
              <w:t>9</w:t>
            </w:r>
          </w:p>
        </w:tc>
        <w:tc>
          <w:tcPr>
            <w:tcW w:w="616" w:type="dxa"/>
            <w:tcBorders>
              <w:top w:val="nil"/>
              <w:left w:val="nil"/>
              <w:bottom w:val="single" w:sz="4" w:space="0" w:color="000000"/>
              <w:right w:val="single" w:sz="4" w:space="0" w:color="000000"/>
            </w:tcBorders>
            <w:shd w:val="clear" w:color="000000" w:fill="FFFFFF"/>
            <w:noWrap/>
            <w:vAlign w:val="bottom"/>
            <w:hideMark/>
          </w:tcPr>
          <w:p w14:paraId="050E61B2" w14:textId="77777777" w:rsidR="00D507F6" w:rsidRPr="00D507F6" w:rsidRDefault="00D507F6" w:rsidP="00D507F6">
            <w:pPr>
              <w:rPr>
                <w:color w:val="000000"/>
                <w:sz w:val="20"/>
                <w:szCs w:val="20"/>
              </w:rPr>
            </w:pPr>
            <w:r w:rsidRPr="00D507F6">
              <w:rPr>
                <w:color w:val="000000"/>
                <w:sz w:val="20"/>
                <w:szCs w:val="20"/>
              </w:rPr>
              <w:t>700</w:t>
            </w:r>
          </w:p>
        </w:tc>
        <w:tc>
          <w:tcPr>
            <w:tcW w:w="2720" w:type="dxa"/>
            <w:vMerge w:val="restart"/>
            <w:tcBorders>
              <w:top w:val="nil"/>
              <w:left w:val="single" w:sz="4" w:space="0" w:color="000000"/>
              <w:bottom w:val="single" w:sz="4" w:space="0" w:color="000000"/>
              <w:right w:val="single" w:sz="4" w:space="0" w:color="000000"/>
            </w:tcBorders>
            <w:shd w:val="clear" w:color="000000" w:fill="FFFFFF"/>
            <w:noWrap/>
            <w:vAlign w:val="center"/>
            <w:hideMark/>
          </w:tcPr>
          <w:p w14:paraId="13C69FD7" w14:textId="77777777" w:rsidR="00D507F6" w:rsidRPr="00D507F6" w:rsidRDefault="00D507F6" w:rsidP="00D507F6">
            <w:pPr>
              <w:jc w:val="center"/>
              <w:rPr>
                <w:color w:val="000000"/>
                <w:sz w:val="20"/>
                <w:szCs w:val="20"/>
              </w:rPr>
            </w:pPr>
            <w:r w:rsidRPr="00D507F6">
              <w:rPr>
                <w:color w:val="000000"/>
                <w:sz w:val="20"/>
                <w:szCs w:val="20"/>
              </w:rPr>
              <w:t>Neo-Assyrian</w:t>
            </w:r>
          </w:p>
        </w:tc>
        <w:tc>
          <w:tcPr>
            <w:tcW w:w="1538" w:type="dxa"/>
            <w:vMerge w:val="restart"/>
            <w:tcBorders>
              <w:top w:val="nil"/>
              <w:left w:val="single" w:sz="4" w:space="0" w:color="000000"/>
              <w:bottom w:val="single" w:sz="4" w:space="0" w:color="000000"/>
              <w:right w:val="single" w:sz="4" w:space="0" w:color="000000"/>
            </w:tcBorders>
            <w:shd w:val="clear" w:color="000000" w:fill="FFFFFF"/>
            <w:noWrap/>
            <w:vAlign w:val="center"/>
            <w:hideMark/>
          </w:tcPr>
          <w:p w14:paraId="45EEBB18" w14:textId="77777777" w:rsidR="00D507F6" w:rsidRPr="00D507F6" w:rsidRDefault="00D507F6" w:rsidP="00D507F6">
            <w:pPr>
              <w:jc w:val="center"/>
              <w:rPr>
                <w:color w:val="000000"/>
                <w:sz w:val="20"/>
                <w:szCs w:val="20"/>
              </w:rPr>
            </w:pPr>
            <w:r w:rsidRPr="00D507F6">
              <w:rPr>
                <w:color w:val="000000"/>
                <w:sz w:val="20"/>
                <w:szCs w:val="20"/>
              </w:rPr>
              <w:t>IA II</w:t>
            </w:r>
          </w:p>
        </w:tc>
        <w:tc>
          <w:tcPr>
            <w:tcW w:w="580" w:type="dxa"/>
            <w:tcBorders>
              <w:top w:val="nil"/>
              <w:left w:val="nil"/>
              <w:bottom w:val="nil"/>
              <w:right w:val="nil"/>
            </w:tcBorders>
            <w:shd w:val="clear" w:color="000000" w:fill="FFC000"/>
            <w:noWrap/>
            <w:hideMark/>
          </w:tcPr>
          <w:p w14:paraId="728C6633" w14:textId="77777777" w:rsidR="00D507F6" w:rsidRPr="00D507F6" w:rsidRDefault="00D507F6" w:rsidP="00D507F6">
            <w:pPr>
              <w:rPr>
                <w:color w:val="000000"/>
                <w:sz w:val="20"/>
                <w:szCs w:val="20"/>
              </w:rPr>
            </w:pPr>
            <w:r w:rsidRPr="00D507F6">
              <w:rPr>
                <w:color w:val="000000"/>
                <w:sz w:val="20"/>
                <w:szCs w:val="20"/>
              </w:rPr>
              <w:t> </w:t>
            </w:r>
            <w:r>
              <w:rPr>
                <w:color w:val="000000"/>
                <w:sz w:val="20"/>
                <w:szCs w:val="20"/>
              </w:rPr>
              <w:t>a7</w:t>
            </w:r>
          </w:p>
        </w:tc>
        <w:tc>
          <w:tcPr>
            <w:tcW w:w="385" w:type="dxa"/>
            <w:tcBorders>
              <w:top w:val="nil"/>
              <w:left w:val="nil"/>
              <w:bottom w:val="nil"/>
              <w:right w:val="single" w:sz="4" w:space="0" w:color="000000"/>
            </w:tcBorders>
            <w:shd w:val="clear" w:color="000000" w:fill="FFC000"/>
            <w:noWrap/>
            <w:hideMark/>
          </w:tcPr>
          <w:p w14:paraId="0F39B49B" w14:textId="77777777" w:rsidR="00D507F6" w:rsidRPr="00D507F6" w:rsidRDefault="00D507F6" w:rsidP="00D507F6">
            <w:pPr>
              <w:rPr>
                <w:color w:val="000000"/>
                <w:sz w:val="20"/>
                <w:szCs w:val="20"/>
              </w:rPr>
            </w:pPr>
            <w:r w:rsidRPr="00D507F6">
              <w:rPr>
                <w:color w:val="000000"/>
                <w:sz w:val="20"/>
                <w:szCs w:val="20"/>
              </w:rPr>
              <w:t> </w:t>
            </w:r>
          </w:p>
        </w:tc>
      </w:tr>
      <w:tr w:rsidR="00D507F6" w:rsidRPr="00D507F6" w14:paraId="5937650D" w14:textId="77777777" w:rsidTr="00D507F6">
        <w:trPr>
          <w:trHeight w:val="255"/>
          <w:jc w:val="center"/>
        </w:trPr>
        <w:tc>
          <w:tcPr>
            <w:tcW w:w="672" w:type="dxa"/>
            <w:vMerge/>
            <w:tcBorders>
              <w:top w:val="nil"/>
              <w:left w:val="single" w:sz="4" w:space="0" w:color="000000"/>
              <w:bottom w:val="single" w:sz="4" w:space="0" w:color="000000"/>
              <w:right w:val="single" w:sz="4" w:space="0" w:color="000000"/>
            </w:tcBorders>
            <w:vAlign w:val="center"/>
            <w:hideMark/>
          </w:tcPr>
          <w:p w14:paraId="287B47F7" w14:textId="77777777" w:rsidR="00D507F6" w:rsidRPr="00D507F6" w:rsidRDefault="00D507F6" w:rsidP="00D507F6">
            <w:pPr>
              <w:rPr>
                <w:color w:val="000000"/>
                <w:sz w:val="20"/>
                <w:szCs w:val="20"/>
              </w:rPr>
            </w:pPr>
          </w:p>
        </w:tc>
        <w:tc>
          <w:tcPr>
            <w:tcW w:w="616" w:type="dxa"/>
            <w:tcBorders>
              <w:top w:val="nil"/>
              <w:left w:val="nil"/>
              <w:bottom w:val="single" w:sz="4" w:space="0" w:color="000000"/>
              <w:right w:val="single" w:sz="4" w:space="0" w:color="000000"/>
            </w:tcBorders>
            <w:shd w:val="clear" w:color="000000" w:fill="FFFFFF"/>
            <w:noWrap/>
            <w:vAlign w:val="bottom"/>
            <w:hideMark/>
          </w:tcPr>
          <w:p w14:paraId="1C84A653" w14:textId="77777777" w:rsidR="00D507F6" w:rsidRPr="00D507F6" w:rsidRDefault="00D507F6" w:rsidP="00D507F6">
            <w:pPr>
              <w:rPr>
                <w:color w:val="000000"/>
                <w:sz w:val="20"/>
                <w:szCs w:val="20"/>
              </w:rPr>
            </w:pPr>
            <w:r w:rsidRPr="00D507F6">
              <w:rPr>
                <w:color w:val="000000"/>
                <w:sz w:val="20"/>
                <w:szCs w:val="20"/>
              </w:rPr>
              <w:t>800</w:t>
            </w:r>
          </w:p>
        </w:tc>
        <w:tc>
          <w:tcPr>
            <w:tcW w:w="2720" w:type="dxa"/>
            <w:vMerge/>
            <w:tcBorders>
              <w:top w:val="nil"/>
              <w:left w:val="single" w:sz="4" w:space="0" w:color="000000"/>
              <w:bottom w:val="single" w:sz="4" w:space="0" w:color="000000"/>
              <w:right w:val="single" w:sz="4" w:space="0" w:color="000000"/>
            </w:tcBorders>
            <w:vAlign w:val="center"/>
            <w:hideMark/>
          </w:tcPr>
          <w:p w14:paraId="27ED7E98" w14:textId="77777777" w:rsidR="00D507F6" w:rsidRPr="00D507F6" w:rsidRDefault="00D507F6" w:rsidP="00D507F6">
            <w:pPr>
              <w:rPr>
                <w:color w:val="000000"/>
                <w:sz w:val="20"/>
                <w:szCs w:val="20"/>
              </w:rPr>
            </w:pPr>
          </w:p>
        </w:tc>
        <w:tc>
          <w:tcPr>
            <w:tcW w:w="1538" w:type="dxa"/>
            <w:vMerge/>
            <w:tcBorders>
              <w:top w:val="nil"/>
              <w:left w:val="single" w:sz="4" w:space="0" w:color="000000"/>
              <w:bottom w:val="single" w:sz="4" w:space="0" w:color="000000"/>
              <w:right w:val="single" w:sz="4" w:space="0" w:color="000000"/>
            </w:tcBorders>
            <w:vAlign w:val="center"/>
            <w:hideMark/>
          </w:tcPr>
          <w:p w14:paraId="5D1E48C9" w14:textId="77777777" w:rsidR="00D507F6" w:rsidRPr="00D507F6" w:rsidRDefault="00D507F6" w:rsidP="00D507F6">
            <w:pPr>
              <w:rPr>
                <w:color w:val="000000"/>
                <w:sz w:val="20"/>
                <w:szCs w:val="20"/>
              </w:rPr>
            </w:pPr>
          </w:p>
        </w:tc>
        <w:tc>
          <w:tcPr>
            <w:tcW w:w="580" w:type="dxa"/>
            <w:tcBorders>
              <w:top w:val="nil"/>
              <w:left w:val="nil"/>
              <w:bottom w:val="nil"/>
              <w:right w:val="nil"/>
            </w:tcBorders>
            <w:shd w:val="clear" w:color="000000" w:fill="92D050"/>
            <w:noWrap/>
            <w:hideMark/>
          </w:tcPr>
          <w:p w14:paraId="6DDB305E" w14:textId="77777777" w:rsidR="00D507F6" w:rsidRPr="00D507F6" w:rsidRDefault="00D507F6" w:rsidP="00D507F6">
            <w:pPr>
              <w:rPr>
                <w:color w:val="000000"/>
                <w:sz w:val="20"/>
                <w:szCs w:val="20"/>
              </w:rPr>
            </w:pPr>
            <w:r w:rsidRPr="00D507F6">
              <w:rPr>
                <w:color w:val="000000"/>
                <w:sz w:val="20"/>
                <w:szCs w:val="20"/>
              </w:rPr>
              <w:t> </w:t>
            </w:r>
          </w:p>
        </w:tc>
        <w:tc>
          <w:tcPr>
            <w:tcW w:w="385" w:type="dxa"/>
            <w:tcBorders>
              <w:top w:val="nil"/>
              <w:left w:val="nil"/>
              <w:bottom w:val="nil"/>
              <w:right w:val="single" w:sz="4" w:space="0" w:color="000000"/>
            </w:tcBorders>
            <w:shd w:val="clear" w:color="000000" w:fill="92D050"/>
            <w:noWrap/>
            <w:hideMark/>
          </w:tcPr>
          <w:p w14:paraId="0CDB6ED4" w14:textId="77777777" w:rsidR="00D507F6" w:rsidRPr="00D507F6" w:rsidRDefault="00D507F6" w:rsidP="00D507F6">
            <w:pPr>
              <w:rPr>
                <w:color w:val="000000"/>
                <w:sz w:val="20"/>
                <w:szCs w:val="20"/>
              </w:rPr>
            </w:pPr>
            <w:r w:rsidRPr="00D507F6">
              <w:rPr>
                <w:color w:val="000000"/>
                <w:sz w:val="20"/>
                <w:szCs w:val="20"/>
              </w:rPr>
              <w:t> </w:t>
            </w:r>
          </w:p>
        </w:tc>
      </w:tr>
      <w:tr w:rsidR="00D507F6" w:rsidRPr="00D507F6" w14:paraId="4876A3D6" w14:textId="77777777" w:rsidTr="00D507F6">
        <w:trPr>
          <w:trHeight w:val="255"/>
          <w:jc w:val="center"/>
        </w:trPr>
        <w:tc>
          <w:tcPr>
            <w:tcW w:w="672" w:type="dxa"/>
            <w:vMerge/>
            <w:tcBorders>
              <w:top w:val="nil"/>
              <w:left w:val="single" w:sz="4" w:space="0" w:color="000000"/>
              <w:bottom w:val="single" w:sz="4" w:space="0" w:color="000000"/>
              <w:right w:val="single" w:sz="4" w:space="0" w:color="000000"/>
            </w:tcBorders>
            <w:vAlign w:val="center"/>
            <w:hideMark/>
          </w:tcPr>
          <w:p w14:paraId="3D2C79BE" w14:textId="77777777" w:rsidR="00D507F6" w:rsidRPr="00D507F6" w:rsidRDefault="00D507F6" w:rsidP="00D507F6">
            <w:pPr>
              <w:rPr>
                <w:color w:val="000000"/>
                <w:sz w:val="20"/>
                <w:szCs w:val="20"/>
              </w:rPr>
            </w:pPr>
          </w:p>
        </w:tc>
        <w:tc>
          <w:tcPr>
            <w:tcW w:w="616" w:type="dxa"/>
            <w:tcBorders>
              <w:top w:val="nil"/>
              <w:left w:val="nil"/>
              <w:bottom w:val="single" w:sz="4" w:space="0" w:color="000000"/>
              <w:right w:val="single" w:sz="4" w:space="0" w:color="000000"/>
            </w:tcBorders>
            <w:shd w:val="clear" w:color="000000" w:fill="FFFFFF"/>
            <w:noWrap/>
            <w:vAlign w:val="bottom"/>
            <w:hideMark/>
          </w:tcPr>
          <w:p w14:paraId="6E473594" w14:textId="77777777" w:rsidR="00D507F6" w:rsidRPr="00D507F6" w:rsidRDefault="00D507F6" w:rsidP="00D507F6">
            <w:pPr>
              <w:rPr>
                <w:color w:val="000000"/>
                <w:sz w:val="20"/>
                <w:szCs w:val="20"/>
              </w:rPr>
            </w:pPr>
            <w:r w:rsidRPr="00D507F6">
              <w:rPr>
                <w:color w:val="000000"/>
                <w:sz w:val="20"/>
                <w:szCs w:val="20"/>
              </w:rPr>
              <w:t>900</w:t>
            </w:r>
          </w:p>
        </w:tc>
        <w:tc>
          <w:tcPr>
            <w:tcW w:w="2720" w:type="dxa"/>
            <w:vMerge/>
            <w:tcBorders>
              <w:top w:val="nil"/>
              <w:left w:val="single" w:sz="4" w:space="0" w:color="000000"/>
              <w:bottom w:val="single" w:sz="4" w:space="0" w:color="000000"/>
              <w:right w:val="single" w:sz="4" w:space="0" w:color="000000"/>
            </w:tcBorders>
            <w:vAlign w:val="center"/>
            <w:hideMark/>
          </w:tcPr>
          <w:p w14:paraId="3CDF5A83" w14:textId="77777777" w:rsidR="00D507F6" w:rsidRPr="00D507F6" w:rsidRDefault="00D507F6" w:rsidP="00D507F6">
            <w:pPr>
              <w:rPr>
                <w:color w:val="000000"/>
                <w:sz w:val="20"/>
                <w:szCs w:val="20"/>
              </w:rPr>
            </w:pPr>
          </w:p>
        </w:tc>
        <w:tc>
          <w:tcPr>
            <w:tcW w:w="1538" w:type="dxa"/>
            <w:vMerge/>
            <w:tcBorders>
              <w:top w:val="nil"/>
              <w:left w:val="single" w:sz="4" w:space="0" w:color="000000"/>
              <w:bottom w:val="single" w:sz="4" w:space="0" w:color="000000"/>
              <w:right w:val="single" w:sz="4" w:space="0" w:color="000000"/>
            </w:tcBorders>
            <w:vAlign w:val="center"/>
            <w:hideMark/>
          </w:tcPr>
          <w:p w14:paraId="5FA03538" w14:textId="77777777" w:rsidR="00D507F6" w:rsidRPr="00D507F6" w:rsidRDefault="00D507F6" w:rsidP="00D507F6">
            <w:pPr>
              <w:rPr>
                <w:color w:val="000000"/>
                <w:sz w:val="20"/>
                <w:szCs w:val="20"/>
              </w:rPr>
            </w:pPr>
          </w:p>
        </w:tc>
        <w:tc>
          <w:tcPr>
            <w:tcW w:w="580" w:type="dxa"/>
            <w:tcBorders>
              <w:top w:val="nil"/>
              <w:left w:val="nil"/>
              <w:bottom w:val="nil"/>
              <w:right w:val="nil"/>
            </w:tcBorders>
            <w:shd w:val="clear" w:color="000000" w:fill="92D050"/>
            <w:noWrap/>
            <w:hideMark/>
          </w:tcPr>
          <w:p w14:paraId="2026992F" w14:textId="77777777" w:rsidR="00D507F6" w:rsidRPr="00D507F6" w:rsidRDefault="00D507F6" w:rsidP="00D507F6">
            <w:pPr>
              <w:rPr>
                <w:color w:val="000000"/>
                <w:sz w:val="20"/>
                <w:szCs w:val="20"/>
              </w:rPr>
            </w:pPr>
            <w:r w:rsidRPr="00D507F6">
              <w:rPr>
                <w:color w:val="000000"/>
                <w:sz w:val="20"/>
                <w:szCs w:val="20"/>
              </w:rPr>
              <w:t> </w:t>
            </w:r>
            <w:r>
              <w:rPr>
                <w:color w:val="000000"/>
                <w:sz w:val="20"/>
                <w:szCs w:val="20"/>
              </w:rPr>
              <w:t>h7</w:t>
            </w:r>
          </w:p>
        </w:tc>
        <w:tc>
          <w:tcPr>
            <w:tcW w:w="385" w:type="dxa"/>
            <w:tcBorders>
              <w:top w:val="nil"/>
              <w:left w:val="nil"/>
              <w:bottom w:val="nil"/>
              <w:right w:val="single" w:sz="4" w:space="0" w:color="000000"/>
            </w:tcBorders>
            <w:shd w:val="clear" w:color="000000" w:fill="92D050"/>
            <w:noWrap/>
            <w:hideMark/>
          </w:tcPr>
          <w:p w14:paraId="03CF72E0" w14:textId="77777777" w:rsidR="00D507F6" w:rsidRPr="00D507F6" w:rsidRDefault="00D507F6" w:rsidP="00D507F6">
            <w:pPr>
              <w:rPr>
                <w:color w:val="000000"/>
                <w:sz w:val="20"/>
                <w:szCs w:val="20"/>
              </w:rPr>
            </w:pPr>
            <w:r w:rsidRPr="00D507F6">
              <w:rPr>
                <w:color w:val="000000"/>
                <w:sz w:val="20"/>
                <w:szCs w:val="20"/>
              </w:rPr>
              <w:t> </w:t>
            </w:r>
          </w:p>
        </w:tc>
      </w:tr>
      <w:tr w:rsidR="00D507F6" w:rsidRPr="00D507F6" w14:paraId="28A45F77" w14:textId="77777777" w:rsidTr="00D507F6">
        <w:trPr>
          <w:trHeight w:val="255"/>
          <w:jc w:val="center"/>
        </w:trPr>
        <w:tc>
          <w:tcPr>
            <w:tcW w:w="672" w:type="dxa"/>
            <w:vMerge w:val="restart"/>
            <w:tcBorders>
              <w:top w:val="nil"/>
              <w:left w:val="single" w:sz="4" w:space="0" w:color="000000"/>
              <w:bottom w:val="single" w:sz="4" w:space="0" w:color="000000"/>
              <w:right w:val="single" w:sz="4" w:space="0" w:color="000000"/>
            </w:tcBorders>
            <w:shd w:val="clear" w:color="000000" w:fill="FFFFFF"/>
            <w:noWrap/>
            <w:vAlign w:val="center"/>
            <w:hideMark/>
          </w:tcPr>
          <w:p w14:paraId="0A7825E2" w14:textId="77777777" w:rsidR="00D507F6" w:rsidRPr="00D507F6" w:rsidRDefault="00D507F6" w:rsidP="00D507F6">
            <w:pPr>
              <w:jc w:val="center"/>
              <w:rPr>
                <w:color w:val="000000"/>
                <w:sz w:val="20"/>
                <w:szCs w:val="20"/>
              </w:rPr>
            </w:pPr>
            <w:r w:rsidRPr="00D507F6">
              <w:rPr>
                <w:color w:val="000000"/>
                <w:sz w:val="20"/>
                <w:szCs w:val="20"/>
              </w:rPr>
              <w:t>8</w:t>
            </w:r>
          </w:p>
        </w:tc>
        <w:tc>
          <w:tcPr>
            <w:tcW w:w="616" w:type="dxa"/>
            <w:tcBorders>
              <w:top w:val="nil"/>
              <w:left w:val="nil"/>
              <w:bottom w:val="single" w:sz="4" w:space="0" w:color="000000"/>
              <w:right w:val="single" w:sz="4" w:space="0" w:color="000000"/>
            </w:tcBorders>
            <w:shd w:val="clear" w:color="000000" w:fill="FFFFFF"/>
            <w:noWrap/>
            <w:vAlign w:val="bottom"/>
            <w:hideMark/>
          </w:tcPr>
          <w:p w14:paraId="3E51FA1C" w14:textId="77777777" w:rsidR="00D507F6" w:rsidRPr="00D507F6" w:rsidRDefault="00D507F6" w:rsidP="00D507F6">
            <w:pPr>
              <w:rPr>
                <w:color w:val="000000"/>
                <w:sz w:val="20"/>
                <w:szCs w:val="20"/>
              </w:rPr>
            </w:pPr>
            <w:r w:rsidRPr="00D507F6">
              <w:rPr>
                <w:color w:val="000000"/>
                <w:sz w:val="20"/>
                <w:szCs w:val="20"/>
              </w:rPr>
              <w:t>1000</w:t>
            </w:r>
          </w:p>
        </w:tc>
        <w:tc>
          <w:tcPr>
            <w:tcW w:w="2720" w:type="dxa"/>
            <w:vMerge w:val="restart"/>
            <w:tcBorders>
              <w:top w:val="nil"/>
              <w:left w:val="single" w:sz="4" w:space="0" w:color="000000"/>
              <w:bottom w:val="single" w:sz="4" w:space="0" w:color="000000"/>
              <w:right w:val="single" w:sz="4" w:space="0" w:color="000000"/>
            </w:tcBorders>
            <w:shd w:val="clear" w:color="000000" w:fill="FFFFFF"/>
            <w:noWrap/>
            <w:vAlign w:val="center"/>
            <w:hideMark/>
          </w:tcPr>
          <w:p w14:paraId="69F4E80D" w14:textId="77777777" w:rsidR="00D507F6" w:rsidRPr="00D507F6" w:rsidRDefault="00D507F6" w:rsidP="00D507F6">
            <w:pPr>
              <w:jc w:val="center"/>
              <w:rPr>
                <w:color w:val="000000"/>
                <w:sz w:val="20"/>
                <w:szCs w:val="20"/>
              </w:rPr>
            </w:pPr>
            <w:r w:rsidRPr="00D507F6">
              <w:rPr>
                <w:color w:val="000000"/>
                <w:sz w:val="20"/>
                <w:szCs w:val="20"/>
              </w:rPr>
              <w:t>Early Iron Age</w:t>
            </w:r>
          </w:p>
        </w:tc>
        <w:tc>
          <w:tcPr>
            <w:tcW w:w="1538" w:type="dxa"/>
            <w:tcBorders>
              <w:top w:val="nil"/>
              <w:left w:val="nil"/>
              <w:right w:val="single" w:sz="4" w:space="0" w:color="000000"/>
            </w:tcBorders>
            <w:shd w:val="clear" w:color="000000" w:fill="FFFFFF"/>
            <w:noWrap/>
            <w:vAlign w:val="center"/>
            <w:hideMark/>
          </w:tcPr>
          <w:p w14:paraId="7377196E" w14:textId="77777777" w:rsidR="00D507F6" w:rsidRPr="00D507F6" w:rsidRDefault="00D507F6" w:rsidP="00D507F6">
            <w:pPr>
              <w:jc w:val="center"/>
              <w:rPr>
                <w:color w:val="000000"/>
                <w:sz w:val="20"/>
                <w:szCs w:val="20"/>
              </w:rPr>
            </w:pPr>
            <w:r w:rsidRPr="00D507F6">
              <w:rPr>
                <w:color w:val="000000"/>
                <w:sz w:val="20"/>
                <w:szCs w:val="20"/>
              </w:rPr>
              <w:t>IA 1</w:t>
            </w:r>
          </w:p>
        </w:tc>
        <w:tc>
          <w:tcPr>
            <w:tcW w:w="580" w:type="dxa"/>
            <w:tcBorders>
              <w:top w:val="nil"/>
              <w:left w:val="nil"/>
              <w:bottom w:val="nil"/>
              <w:right w:val="nil"/>
            </w:tcBorders>
            <w:shd w:val="clear" w:color="000000" w:fill="92D050"/>
            <w:noWrap/>
            <w:hideMark/>
          </w:tcPr>
          <w:p w14:paraId="3B178194" w14:textId="77777777" w:rsidR="00D507F6" w:rsidRPr="00D507F6" w:rsidRDefault="00D507F6" w:rsidP="00D507F6">
            <w:pPr>
              <w:rPr>
                <w:color w:val="000000"/>
                <w:sz w:val="20"/>
                <w:szCs w:val="20"/>
              </w:rPr>
            </w:pPr>
            <w:r w:rsidRPr="00D507F6">
              <w:rPr>
                <w:color w:val="000000"/>
                <w:sz w:val="20"/>
                <w:szCs w:val="20"/>
              </w:rPr>
              <w:t> </w:t>
            </w:r>
          </w:p>
        </w:tc>
        <w:tc>
          <w:tcPr>
            <w:tcW w:w="385" w:type="dxa"/>
            <w:tcBorders>
              <w:top w:val="nil"/>
              <w:left w:val="nil"/>
              <w:bottom w:val="nil"/>
              <w:right w:val="single" w:sz="4" w:space="0" w:color="000000"/>
            </w:tcBorders>
            <w:shd w:val="clear" w:color="000000" w:fill="92D050"/>
            <w:noWrap/>
            <w:hideMark/>
          </w:tcPr>
          <w:p w14:paraId="0FD2E4E8" w14:textId="77777777" w:rsidR="00D507F6" w:rsidRPr="00D507F6" w:rsidRDefault="00D507F6" w:rsidP="00D507F6">
            <w:pPr>
              <w:rPr>
                <w:color w:val="000000"/>
                <w:sz w:val="20"/>
                <w:szCs w:val="20"/>
              </w:rPr>
            </w:pPr>
            <w:r w:rsidRPr="00D507F6">
              <w:rPr>
                <w:color w:val="000000"/>
                <w:sz w:val="20"/>
                <w:szCs w:val="20"/>
              </w:rPr>
              <w:t> </w:t>
            </w:r>
          </w:p>
        </w:tc>
      </w:tr>
      <w:tr w:rsidR="00D507F6" w:rsidRPr="00D507F6" w14:paraId="72E5E918" w14:textId="77777777" w:rsidTr="00D507F6">
        <w:trPr>
          <w:trHeight w:val="255"/>
          <w:jc w:val="center"/>
        </w:trPr>
        <w:tc>
          <w:tcPr>
            <w:tcW w:w="672" w:type="dxa"/>
            <w:vMerge/>
            <w:tcBorders>
              <w:top w:val="nil"/>
              <w:left w:val="single" w:sz="4" w:space="0" w:color="000000"/>
              <w:bottom w:val="single" w:sz="4" w:space="0" w:color="000000"/>
              <w:right w:val="single" w:sz="4" w:space="0" w:color="000000"/>
            </w:tcBorders>
            <w:vAlign w:val="center"/>
            <w:hideMark/>
          </w:tcPr>
          <w:p w14:paraId="44EF2123" w14:textId="77777777" w:rsidR="00D507F6" w:rsidRPr="00D507F6" w:rsidRDefault="00D507F6" w:rsidP="00D507F6">
            <w:pPr>
              <w:rPr>
                <w:color w:val="000000"/>
                <w:sz w:val="20"/>
                <w:szCs w:val="20"/>
              </w:rPr>
            </w:pPr>
          </w:p>
        </w:tc>
        <w:tc>
          <w:tcPr>
            <w:tcW w:w="616" w:type="dxa"/>
            <w:tcBorders>
              <w:top w:val="nil"/>
              <w:left w:val="nil"/>
              <w:bottom w:val="single" w:sz="4" w:space="0" w:color="000000"/>
              <w:right w:val="single" w:sz="4" w:space="0" w:color="000000"/>
            </w:tcBorders>
            <w:shd w:val="clear" w:color="000000" w:fill="FFFFFF"/>
            <w:noWrap/>
            <w:vAlign w:val="bottom"/>
            <w:hideMark/>
          </w:tcPr>
          <w:p w14:paraId="24D70B71" w14:textId="77777777" w:rsidR="00D507F6" w:rsidRPr="00D507F6" w:rsidRDefault="00D507F6" w:rsidP="00D507F6">
            <w:pPr>
              <w:rPr>
                <w:color w:val="000000"/>
                <w:sz w:val="20"/>
                <w:szCs w:val="20"/>
              </w:rPr>
            </w:pPr>
            <w:r w:rsidRPr="00D507F6">
              <w:rPr>
                <w:color w:val="000000"/>
                <w:sz w:val="20"/>
                <w:szCs w:val="20"/>
              </w:rPr>
              <w:t>1100</w:t>
            </w:r>
          </w:p>
        </w:tc>
        <w:tc>
          <w:tcPr>
            <w:tcW w:w="2720" w:type="dxa"/>
            <w:vMerge/>
            <w:tcBorders>
              <w:top w:val="nil"/>
              <w:left w:val="single" w:sz="4" w:space="0" w:color="000000"/>
              <w:bottom w:val="single" w:sz="4" w:space="0" w:color="000000"/>
              <w:right w:val="single" w:sz="4" w:space="0" w:color="000000"/>
            </w:tcBorders>
            <w:vAlign w:val="center"/>
            <w:hideMark/>
          </w:tcPr>
          <w:p w14:paraId="68DEABB7" w14:textId="77777777" w:rsidR="00D507F6" w:rsidRPr="00D507F6" w:rsidRDefault="00D507F6" w:rsidP="00D507F6">
            <w:pPr>
              <w:rPr>
                <w:color w:val="000000"/>
                <w:sz w:val="20"/>
                <w:szCs w:val="20"/>
              </w:rPr>
            </w:pPr>
          </w:p>
        </w:tc>
        <w:tc>
          <w:tcPr>
            <w:tcW w:w="1538" w:type="dxa"/>
            <w:tcBorders>
              <w:top w:val="nil"/>
              <w:left w:val="nil"/>
              <w:bottom w:val="nil"/>
              <w:right w:val="single" w:sz="4" w:space="0" w:color="000000"/>
              <w:tl2br w:val="single" w:sz="4" w:space="0" w:color="000000"/>
            </w:tcBorders>
            <w:shd w:val="clear" w:color="000000" w:fill="FFFFFF"/>
            <w:noWrap/>
            <w:vAlign w:val="center"/>
            <w:hideMark/>
          </w:tcPr>
          <w:p w14:paraId="416E7820" w14:textId="77777777" w:rsidR="00D507F6" w:rsidRPr="00D507F6" w:rsidRDefault="00D507F6" w:rsidP="00D507F6">
            <w:pPr>
              <w:jc w:val="center"/>
              <w:rPr>
                <w:color w:val="000000"/>
                <w:sz w:val="20"/>
                <w:szCs w:val="20"/>
              </w:rPr>
            </w:pPr>
            <w:r w:rsidRPr="00D507F6">
              <w:rPr>
                <w:color w:val="000000"/>
                <w:sz w:val="20"/>
                <w:szCs w:val="20"/>
              </w:rPr>
              <w:t> </w:t>
            </w:r>
          </w:p>
        </w:tc>
        <w:tc>
          <w:tcPr>
            <w:tcW w:w="580" w:type="dxa"/>
            <w:tcBorders>
              <w:top w:val="nil"/>
              <w:left w:val="nil"/>
              <w:bottom w:val="nil"/>
              <w:right w:val="nil"/>
            </w:tcBorders>
            <w:shd w:val="clear" w:color="000000" w:fill="FFC000"/>
            <w:noWrap/>
            <w:hideMark/>
          </w:tcPr>
          <w:p w14:paraId="46034C00" w14:textId="77777777" w:rsidR="00D507F6" w:rsidRPr="00D507F6" w:rsidRDefault="00D507F6" w:rsidP="00D507F6">
            <w:pPr>
              <w:rPr>
                <w:color w:val="000000"/>
                <w:sz w:val="20"/>
                <w:szCs w:val="20"/>
              </w:rPr>
            </w:pPr>
            <w:r w:rsidRPr="00D507F6">
              <w:rPr>
                <w:color w:val="000000"/>
                <w:sz w:val="20"/>
                <w:szCs w:val="20"/>
              </w:rPr>
              <w:t> </w:t>
            </w:r>
            <w:r>
              <w:rPr>
                <w:color w:val="000000"/>
                <w:sz w:val="20"/>
                <w:szCs w:val="20"/>
              </w:rPr>
              <w:t>a6</w:t>
            </w:r>
          </w:p>
        </w:tc>
        <w:tc>
          <w:tcPr>
            <w:tcW w:w="385" w:type="dxa"/>
            <w:tcBorders>
              <w:top w:val="nil"/>
              <w:left w:val="nil"/>
              <w:bottom w:val="nil"/>
              <w:right w:val="single" w:sz="4" w:space="0" w:color="000000"/>
            </w:tcBorders>
            <w:shd w:val="clear" w:color="000000" w:fill="FFC000"/>
            <w:noWrap/>
            <w:hideMark/>
          </w:tcPr>
          <w:p w14:paraId="078776D1" w14:textId="77777777" w:rsidR="00D507F6" w:rsidRPr="00D507F6" w:rsidRDefault="00D507F6" w:rsidP="00D507F6">
            <w:pPr>
              <w:rPr>
                <w:color w:val="000000"/>
                <w:sz w:val="20"/>
                <w:szCs w:val="20"/>
              </w:rPr>
            </w:pPr>
            <w:r w:rsidRPr="00D507F6">
              <w:rPr>
                <w:color w:val="000000"/>
                <w:sz w:val="20"/>
                <w:szCs w:val="20"/>
              </w:rPr>
              <w:t> </w:t>
            </w:r>
          </w:p>
        </w:tc>
      </w:tr>
      <w:tr w:rsidR="00D507F6" w:rsidRPr="00D507F6" w14:paraId="271A24FA" w14:textId="77777777" w:rsidTr="00D507F6">
        <w:trPr>
          <w:trHeight w:val="255"/>
          <w:jc w:val="center"/>
        </w:trPr>
        <w:tc>
          <w:tcPr>
            <w:tcW w:w="672" w:type="dxa"/>
            <w:vMerge w:val="restart"/>
            <w:tcBorders>
              <w:top w:val="nil"/>
              <w:left w:val="single" w:sz="4" w:space="0" w:color="000000"/>
              <w:bottom w:val="single" w:sz="4" w:space="0" w:color="000000"/>
              <w:right w:val="single" w:sz="4" w:space="0" w:color="000000"/>
            </w:tcBorders>
            <w:shd w:val="clear" w:color="000000" w:fill="FFFFFF"/>
            <w:noWrap/>
            <w:vAlign w:val="center"/>
            <w:hideMark/>
          </w:tcPr>
          <w:p w14:paraId="792C2E42" w14:textId="77777777" w:rsidR="00D507F6" w:rsidRPr="00D507F6" w:rsidRDefault="00D507F6" w:rsidP="00D507F6">
            <w:pPr>
              <w:jc w:val="center"/>
              <w:rPr>
                <w:color w:val="000000"/>
                <w:sz w:val="20"/>
                <w:szCs w:val="20"/>
              </w:rPr>
            </w:pPr>
            <w:r w:rsidRPr="00D507F6">
              <w:rPr>
                <w:color w:val="000000"/>
                <w:sz w:val="20"/>
                <w:szCs w:val="20"/>
              </w:rPr>
              <w:t>7</w:t>
            </w:r>
          </w:p>
        </w:tc>
        <w:tc>
          <w:tcPr>
            <w:tcW w:w="616" w:type="dxa"/>
            <w:tcBorders>
              <w:top w:val="nil"/>
              <w:left w:val="nil"/>
              <w:bottom w:val="single" w:sz="4" w:space="0" w:color="000000"/>
              <w:right w:val="single" w:sz="4" w:space="0" w:color="000000"/>
            </w:tcBorders>
            <w:shd w:val="clear" w:color="000000" w:fill="FFFFFF"/>
            <w:noWrap/>
            <w:vAlign w:val="bottom"/>
            <w:hideMark/>
          </w:tcPr>
          <w:p w14:paraId="2EF79396" w14:textId="77777777" w:rsidR="00D507F6" w:rsidRPr="00D507F6" w:rsidRDefault="00D507F6" w:rsidP="00D507F6">
            <w:pPr>
              <w:rPr>
                <w:color w:val="000000"/>
                <w:sz w:val="20"/>
                <w:szCs w:val="20"/>
              </w:rPr>
            </w:pPr>
            <w:r w:rsidRPr="00D507F6">
              <w:rPr>
                <w:color w:val="000000"/>
                <w:sz w:val="20"/>
                <w:szCs w:val="20"/>
              </w:rPr>
              <w:t>1200</w:t>
            </w:r>
          </w:p>
        </w:tc>
        <w:tc>
          <w:tcPr>
            <w:tcW w:w="2720" w:type="dxa"/>
            <w:vMerge w:val="restart"/>
            <w:tcBorders>
              <w:top w:val="nil"/>
              <w:left w:val="single" w:sz="4" w:space="0" w:color="000000"/>
              <w:bottom w:val="single" w:sz="4" w:space="0" w:color="000000"/>
              <w:right w:val="single" w:sz="4" w:space="0" w:color="000000"/>
            </w:tcBorders>
            <w:shd w:val="clear" w:color="000000" w:fill="FFFFFF"/>
            <w:noWrap/>
            <w:vAlign w:val="center"/>
            <w:hideMark/>
          </w:tcPr>
          <w:p w14:paraId="6AE5B3D6" w14:textId="77777777" w:rsidR="00D507F6" w:rsidRPr="00D507F6" w:rsidRDefault="00D507F6" w:rsidP="00D507F6">
            <w:pPr>
              <w:jc w:val="center"/>
              <w:rPr>
                <w:color w:val="000000"/>
                <w:sz w:val="20"/>
                <w:szCs w:val="20"/>
              </w:rPr>
            </w:pPr>
            <w:r w:rsidRPr="00D507F6">
              <w:rPr>
                <w:color w:val="000000"/>
                <w:sz w:val="20"/>
                <w:szCs w:val="20"/>
              </w:rPr>
              <w:t>Mittani/Middle Assyrian</w:t>
            </w:r>
          </w:p>
        </w:tc>
        <w:tc>
          <w:tcPr>
            <w:tcW w:w="1538" w:type="dxa"/>
            <w:tcBorders>
              <w:top w:val="nil"/>
              <w:left w:val="nil"/>
              <w:bottom w:val="nil"/>
              <w:right w:val="single" w:sz="4" w:space="0" w:color="000000"/>
            </w:tcBorders>
            <w:shd w:val="clear" w:color="000000" w:fill="FFFFFF"/>
            <w:noWrap/>
            <w:vAlign w:val="center"/>
            <w:hideMark/>
          </w:tcPr>
          <w:p w14:paraId="09310A7D" w14:textId="77777777" w:rsidR="00D507F6" w:rsidRPr="00D507F6" w:rsidRDefault="00D507F6" w:rsidP="00D507F6">
            <w:pPr>
              <w:jc w:val="center"/>
              <w:rPr>
                <w:color w:val="000000"/>
                <w:sz w:val="20"/>
                <w:szCs w:val="20"/>
              </w:rPr>
            </w:pPr>
            <w:r w:rsidRPr="00D507F6">
              <w:rPr>
                <w:color w:val="000000"/>
                <w:sz w:val="20"/>
                <w:szCs w:val="20"/>
              </w:rPr>
              <w:t>LB II</w:t>
            </w:r>
          </w:p>
        </w:tc>
        <w:tc>
          <w:tcPr>
            <w:tcW w:w="580" w:type="dxa"/>
            <w:tcBorders>
              <w:top w:val="nil"/>
              <w:left w:val="nil"/>
              <w:bottom w:val="nil"/>
              <w:right w:val="nil"/>
            </w:tcBorders>
            <w:shd w:val="clear" w:color="000000" w:fill="FFC000"/>
            <w:noWrap/>
            <w:hideMark/>
          </w:tcPr>
          <w:p w14:paraId="396C06B2" w14:textId="77777777" w:rsidR="00D507F6" w:rsidRPr="00D507F6" w:rsidRDefault="00D507F6" w:rsidP="00D507F6">
            <w:pPr>
              <w:rPr>
                <w:color w:val="000000"/>
                <w:sz w:val="20"/>
                <w:szCs w:val="20"/>
              </w:rPr>
            </w:pPr>
            <w:r w:rsidRPr="00D507F6">
              <w:rPr>
                <w:color w:val="000000"/>
                <w:sz w:val="20"/>
                <w:szCs w:val="20"/>
              </w:rPr>
              <w:t> </w:t>
            </w:r>
          </w:p>
        </w:tc>
        <w:tc>
          <w:tcPr>
            <w:tcW w:w="385" w:type="dxa"/>
            <w:tcBorders>
              <w:top w:val="nil"/>
              <w:left w:val="nil"/>
              <w:bottom w:val="nil"/>
              <w:right w:val="single" w:sz="4" w:space="0" w:color="000000"/>
            </w:tcBorders>
            <w:shd w:val="clear" w:color="000000" w:fill="92D050"/>
            <w:noWrap/>
            <w:hideMark/>
          </w:tcPr>
          <w:p w14:paraId="0049B7BB" w14:textId="77777777" w:rsidR="00D507F6" w:rsidRPr="00D507F6" w:rsidRDefault="00D507F6" w:rsidP="00D507F6">
            <w:pPr>
              <w:rPr>
                <w:color w:val="000000"/>
                <w:sz w:val="20"/>
                <w:szCs w:val="20"/>
              </w:rPr>
            </w:pPr>
            <w:r w:rsidRPr="00D507F6">
              <w:rPr>
                <w:color w:val="000000"/>
                <w:sz w:val="20"/>
                <w:szCs w:val="20"/>
              </w:rPr>
              <w:t> </w:t>
            </w:r>
          </w:p>
        </w:tc>
      </w:tr>
      <w:tr w:rsidR="00D507F6" w:rsidRPr="00D507F6" w14:paraId="10D7E8E6" w14:textId="77777777" w:rsidTr="00D507F6">
        <w:trPr>
          <w:trHeight w:val="255"/>
          <w:jc w:val="center"/>
        </w:trPr>
        <w:tc>
          <w:tcPr>
            <w:tcW w:w="672" w:type="dxa"/>
            <w:vMerge/>
            <w:tcBorders>
              <w:top w:val="nil"/>
              <w:left w:val="single" w:sz="4" w:space="0" w:color="000000"/>
              <w:bottom w:val="single" w:sz="4" w:space="0" w:color="000000"/>
              <w:right w:val="single" w:sz="4" w:space="0" w:color="000000"/>
            </w:tcBorders>
            <w:vAlign w:val="center"/>
            <w:hideMark/>
          </w:tcPr>
          <w:p w14:paraId="31094C76" w14:textId="77777777" w:rsidR="00D507F6" w:rsidRPr="00D507F6" w:rsidRDefault="00D507F6" w:rsidP="00D507F6">
            <w:pPr>
              <w:rPr>
                <w:color w:val="000000"/>
                <w:sz w:val="20"/>
                <w:szCs w:val="20"/>
              </w:rPr>
            </w:pPr>
          </w:p>
        </w:tc>
        <w:tc>
          <w:tcPr>
            <w:tcW w:w="616" w:type="dxa"/>
            <w:tcBorders>
              <w:top w:val="nil"/>
              <w:left w:val="nil"/>
              <w:bottom w:val="single" w:sz="4" w:space="0" w:color="000000"/>
              <w:right w:val="single" w:sz="4" w:space="0" w:color="000000"/>
            </w:tcBorders>
            <w:shd w:val="clear" w:color="000000" w:fill="FFFFFF"/>
            <w:noWrap/>
            <w:vAlign w:val="bottom"/>
            <w:hideMark/>
          </w:tcPr>
          <w:p w14:paraId="4CC71139" w14:textId="77777777" w:rsidR="00D507F6" w:rsidRPr="00D507F6" w:rsidRDefault="00D507F6" w:rsidP="00D507F6">
            <w:pPr>
              <w:rPr>
                <w:color w:val="000000"/>
                <w:sz w:val="20"/>
                <w:szCs w:val="20"/>
              </w:rPr>
            </w:pPr>
            <w:r w:rsidRPr="00D507F6">
              <w:rPr>
                <w:color w:val="000000"/>
                <w:sz w:val="20"/>
                <w:szCs w:val="20"/>
              </w:rPr>
              <w:t>1300</w:t>
            </w:r>
          </w:p>
        </w:tc>
        <w:tc>
          <w:tcPr>
            <w:tcW w:w="2720" w:type="dxa"/>
            <w:vMerge/>
            <w:tcBorders>
              <w:top w:val="nil"/>
              <w:left w:val="single" w:sz="4" w:space="0" w:color="000000"/>
              <w:bottom w:val="single" w:sz="4" w:space="0" w:color="000000"/>
              <w:right w:val="single" w:sz="4" w:space="0" w:color="000000"/>
            </w:tcBorders>
            <w:vAlign w:val="center"/>
            <w:hideMark/>
          </w:tcPr>
          <w:p w14:paraId="0BECA70E" w14:textId="77777777" w:rsidR="00D507F6" w:rsidRPr="00D507F6" w:rsidRDefault="00D507F6" w:rsidP="00D507F6">
            <w:pPr>
              <w:rPr>
                <w:color w:val="000000"/>
                <w:sz w:val="20"/>
                <w:szCs w:val="20"/>
              </w:rPr>
            </w:pPr>
          </w:p>
        </w:tc>
        <w:tc>
          <w:tcPr>
            <w:tcW w:w="1538" w:type="dxa"/>
            <w:tcBorders>
              <w:top w:val="nil"/>
              <w:left w:val="nil"/>
              <w:bottom w:val="nil"/>
              <w:right w:val="single" w:sz="4" w:space="0" w:color="000000"/>
            </w:tcBorders>
            <w:shd w:val="clear" w:color="000000" w:fill="FFFFFF"/>
            <w:noWrap/>
            <w:vAlign w:val="center"/>
            <w:hideMark/>
          </w:tcPr>
          <w:p w14:paraId="10D1746B" w14:textId="77777777" w:rsidR="00D507F6" w:rsidRPr="00D507F6" w:rsidRDefault="00D507F6" w:rsidP="00D507F6">
            <w:pPr>
              <w:jc w:val="center"/>
              <w:rPr>
                <w:color w:val="000000"/>
                <w:sz w:val="20"/>
                <w:szCs w:val="20"/>
              </w:rPr>
            </w:pPr>
            <w:r w:rsidRPr="00D507F6">
              <w:rPr>
                <w:color w:val="000000"/>
                <w:sz w:val="20"/>
                <w:szCs w:val="20"/>
              </w:rPr>
              <w:t> </w:t>
            </w:r>
          </w:p>
        </w:tc>
        <w:tc>
          <w:tcPr>
            <w:tcW w:w="580" w:type="dxa"/>
            <w:tcBorders>
              <w:top w:val="nil"/>
              <w:left w:val="nil"/>
              <w:bottom w:val="nil"/>
              <w:right w:val="nil"/>
            </w:tcBorders>
            <w:shd w:val="clear" w:color="000000" w:fill="92D050"/>
            <w:noWrap/>
            <w:hideMark/>
          </w:tcPr>
          <w:p w14:paraId="4E6BE66A" w14:textId="77777777" w:rsidR="00D507F6" w:rsidRPr="00D507F6" w:rsidRDefault="00D507F6" w:rsidP="00D507F6">
            <w:pPr>
              <w:rPr>
                <w:color w:val="000000"/>
                <w:sz w:val="20"/>
                <w:szCs w:val="20"/>
              </w:rPr>
            </w:pPr>
            <w:r w:rsidRPr="00D507F6">
              <w:rPr>
                <w:color w:val="000000"/>
                <w:sz w:val="20"/>
                <w:szCs w:val="20"/>
              </w:rPr>
              <w:t> </w:t>
            </w:r>
          </w:p>
        </w:tc>
        <w:tc>
          <w:tcPr>
            <w:tcW w:w="385" w:type="dxa"/>
            <w:tcBorders>
              <w:top w:val="nil"/>
              <w:left w:val="nil"/>
              <w:bottom w:val="nil"/>
              <w:right w:val="single" w:sz="4" w:space="0" w:color="000000"/>
            </w:tcBorders>
            <w:shd w:val="clear" w:color="000000" w:fill="92D050"/>
            <w:noWrap/>
            <w:hideMark/>
          </w:tcPr>
          <w:p w14:paraId="1C735D88" w14:textId="77777777" w:rsidR="00D507F6" w:rsidRPr="00D507F6" w:rsidRDefault="00D507F6" w:rsidP="00D507F6">
            <w:pPr>
              <w:rPr>
                <w:color w:val="000000"/>
                <w:sz w:val="20"/>
                <w:szCs w:val="20"/>
              </w:rPr>
            </w:pPr>
            <w:r w:rsidRPr="00D507F6">
              <w:rPr>
                <w:color w:val="000000"/>
                <w:sz w:val="20"/>
                <w:szCs w:val="20"/>
              </w:rPr>
              <w:t> </w:t>
            </w:r>
          </w:p>
        </w:tc>
      </w:tr>
      <w:tr w:rsidR="00D507F6" w:rsidRPr="00D507F6" w14:paraId="161E6AA5" w14:textId="77777777" w:rsidTr="00D507F6">
        <w:trPr>
          <w:trHeight w:val="255"/>
          <w:jc w:val="center"/>
        </w:trPr>
        <w:tc>
          <w:tcPr>
            <w:tcW w:w="672" w:type="dxa"/>
            <w:vMerge/>
            <w:tcBorders>
              <w:top w:val="nil"/>
              <w:left w:val="single" w:sz="4" w:space="0" w:color="000000"/>
              <w:bottom w:val="single" w:sz="4" w:space="0" w:color="000000"/>
              <w:right w:val="single" w:sz="4" w:space="0" w:color="000000"/>
            </w:tcBorders>
            <w:vAlign w:val="center"/>
            <w:hideMark/>
          </w:tcPr>
          <w:p w14:paraId="460E85C3" w14:textId="77777777" w:rsidR="00D507F6" w:rsidRPr="00D507F6" w:rsidRDefault="00D507F6" w:rsidP="00D507F6">
            <w:pPr>
              <w:rPr>
                <w:color w:val="000000"/>
                <w:sz w:val="20"/>
                <w:szCs w:val="20"/>
              </w:rPr>
            </w:pPr>
          </w:p>
        </w:tc>
        <w:tc>
          <w:tcPr>
            <w:tcW w:w="616" w:type="dxa"/>
            <w:tcBorders>
              <w:top w:val="nil"/>
              <w:left w:val="nil"/>
              <w:bottom w:val="single" w:sz="4" w:space="0" w:color="000000"/>
              <w:right w:val="single" w:sz="4" w:space="0" w:color="000000"/>
            </w:tcBorders>
            <w:shd w:val="clear" w:color="000000" w:fill="FFFFFF"/>
            <w:noWrap/>
            <w:vAlign w:val="bottom"/>
            <w:hideMark/>
          </w:tcPr>
          <w:p w14:paraId="362E6B3F" w14:textId="77777777" w:rsidR="00D507F6" w:rsidRPr="00D507F6" w:rsidRDefault="00D507F6" w:rsidP="00D507F6">
            <w:pPr>
              <w:rPr>
                <w:color w:val="000000"/>
                <w:sz w:val="20"/>
                <w:szCs w:val="20"/>
              </w:rPr>
            </w:pPr>
            <w:r w:rsidRPr="00D507F6">
              <w:rPr>
                <w:color w:val="000000"/>
                <w:sz w:val="20"/>
                <w:szCs w:val="20"/>
              </w:rPr>
              <w:t>1400</w:t>
            </w:r>
          </w:p>
        </w:tc>
        <w:tc>
          <w:tcPr>
            <w:tcW w:w="2720" w:type="dxa"/>
            <w:vMerge/>
            <w:tcBorders>
              <w:top w:val="nil"/>
              <w:left w:val="single" w:sz="4" w:space="0" w:color="000000"/>
              <w:bottom w:val="single" w:sz="4" w:space="0" w:color="000000"/>
              <w:right w:val="single" w:sz="4" w:space="0" w:color="000000"/>
            </w:tcBorders>
            <w:vAlign w:val="center"/>
            <w:hideMark/>
          </w:tcPr>
          <w:p w14:paraId="2DD52ED3" w14:textId="77777777" w:rsidR="00D507F6" w:rsidRPr="00D507F6" w:rsidRDefault="00D507F6" w:rsidP="00D507F6">
            <w:pPr>
              <w:rPr>
                <w:color w:val="000000"/>
                <w:sz w:val="20"/>
                <w:szCs w:val="20"/>
              </w:rPr>
            </w:pPr>
          </w:p>
        </w:tc>
        <w:tc>
          <w:tcPr>
            <w:tcW w:w="1538" w:type="dxa"/>
            <w:vMerge w:val="restart"/>
            <w:tcBorders>
              <w:top w:val="single" w:sz="4" w:space="0" w:color="000000"/>
              <w:left w:val="single" w:sz="4" w:space="0" w:color="000000"/>
              <w:bottom w:val="single" w:sz="4" w:space="0" w:color="000000"/>
              <w:right w:val="single" w:sz="4" w:space="0" w:color="000000"/>
            </w:tcBorders>
            <w:shd w:val="clear" w:color="000000" w:fill="FFFFFF"/>
            <w:noWrap/>
            <w:vAlign w:val="center"/>
            <w:hideMark/>
          </w:tcPr>
          <w:p w14:paraId="66720D72" w14:textId="77777777" w:rsidR="00D507F6" w:rsidRPr="00D507F6" w:rsidRDefault="00D507F6" w:rsidP="00D507F6">
            <w:pPr>
              <w:jc w:val="center"/>
              <w:rPr>
                <w:color w:val="000000"/>
                <w:sz w:val="20"/>
                <w:szCs w:val="20"/>
              </w:rPr>
            </w:pPr>
            <w:r w:rsidRPr="00D507F6">
              <w:rPr>
                <w:color w:val="000000"/>
                <w:sz w:val="20"/>
                <w:szCs w:val="20"/>
              </w:rPr>
              <w:t>LB I</w:t>
            </w:r>
          </w:p>
        </w:tc>
        <w:tc>
          <w:tcPr>
            <w:tcW w:w="580" w:type="dxa"/>
            <w:tcBorders>
              <w:top w:val="nil"/>
              <w:left w:val="nil"/>
              <w:bottom w:val="nil"/>
              <w:right w:val="nil"/>
            </w:tcBorders>
            <w:shd w:val="clear" w:color="000000" w:fill="92D050"/>
            <w:noWrap/>
            <w:hideMark/>
          </w:tcPr>
          <w:p w14:paraId="407AC27A" w14:textId="77777777" w:rsidR="00D507F6" w:rsidRPr="00D507F6" w:rsidRDefault="00D507F6" w:rsidP="00D507F6">
            <w:pPr>
              <w:rPr>
                <w:color w:val="000000"/>
                <w:sz w:val="20"/>
                <w:szCs w:val="20"/>
              </w:rPr>
            </w:pPr>
            <w:r w:rsidRPr="00D507F6">
              <w:rPr>
                <w:color w:val="000000"/>
                <w:sz w:val="20"/>
                <w:szCs w:val="20"/>
              </w:rPr>
              <w:t> </w:t>
            </w:r>
          </w:p>
        </w:tc>
        <w:tc>
          <w:tcPr>
            <w:tcW w:w="385" w:type="dxa"/>
            <w:tcBorders>
              <w:top w:val="nil"/>
              <w:left w:val="nil"/>
              <w:bottom w:val="nil"/>
              <w:right w:val="single" w:sz="4" w:space="0" w:color="000000"/>
            </w:tcBorders>
            <w:shd w:val="clear" w:color="000000" w:fill="92D050"/>
            <w:noWrap/>
            <w:hideMark/>
          </w:tcPr>
          <w:p w14:paraId="4083AA05" w14:textId="77777777" w:rsidR="00D507F6" w:rsidRPr="00D507F6" w:rsidRDefault="00D507F6" w:rsidP="00D507F6">
            <w:pPr>
              <w:rPr>
                <w:color w:val="000000"/>
                <w:sz w:val="20"/>
                <w:szCs w:val="20"/>
              </w:rPr>
            </w:pPr>
            <w:r w:rsidRPr="00D507F6">
              <w:rPr>
                <w:color w:val="000000"/>
                <w:sz w:val="20"/>
                <w:szCs w:val="20"/>
              </w:rPr>
              <w:t> </w:t>
            </w:r>
          </w:p>
        </w:tc>
      </w:tr>
      <w:tr w:rsidR="00D507F6" w:rsidRPr="00D507F6" w14:paraId="573C0CB3" w14:textId="77777777" w:rsidTr="00D507F6">
        <w:trPr>
          <w:trHeight w:val="255"/>
          <w:jc w:val="center"/>
        </w:trPr>
        <w:tc>
          <w:tcPr>
            <w:tcW w:w="672" w:type="dxa"/>
            <w:vMerge/>
            <w:tcBorders>
              <w:top w:val="nil"/>
              <w:left w:val="single" w:sz="4" w:space="0" w:color="000000"/>
              <w:bottom w:val="single" w:sz="4" w:space="0" w:color="000000"/>
              <w:right w:val="single" w:sz="4" w:space="0" w:color="000000"/>
            </w:tcBorders>
            <w:vAlign w:val="center"/>
            <w:hideMark/>
          </w:tcPr>
          <w:p w14:paraId="27EDF3D7" w14:textId="77777777" w:rsidR="00D507F6" w:rsidRPr="00D507F6" w:rsidRDefault="00D507F6" w:rsidP="00D507F6">
            <w:pPr>
              <w:rPr>
                <w:color w:val="000000"/>
                <w:sz w:val="20"/>
                <w:szCs w:val="20"/>
              </w:rPr>
            </w:pPr>
          </w:p>
        </w:tc>
        <w:tc>
          <w:tcPr>
            <w:tcW w:w="616" w:type="dxa"/>
            <w:tcBorders>
              <w:top w:val="nil"/>
              <w:left w:val="nil"/>
              <w:bottom w:val="single" w:sz="4" w:space="0" w:color="000000"/>
              <w:right w:val="single" w:sz="4" w:space="0" w:color="000000"/>
            </w:tcBorders>
            <w:shd w:val="clear" w:color="000000" w:fill="FFFFFF"/>
            <w:noWrap/>
            <w:vAlign w:val="bottom"/>
            <w:hideMark/>
          </w:tcPr>
          <w:p w14:paraId="6EB045E9" w14:textId="77777777" w:rsidR="00D507F6" w:rsidRPr="00D507F6" w:rsidRDefault="00D507F6" w:rsidP="00D507F6">
            <w:pPr>
              <w:rPr>
                <w:color w:val="000000"/>
                <w:sz w:val="20"/>
                <w:szCs w:val="20"/>
              </w:rPr>
            </w:pPr>
            <w:r w:rsidRPr="00D507F6">
              <w:rPr>
                <w:color w:val="000000"/>
                <w:sz w:val="20"/>
                <w:szCs w:val="20"/>
              </w:rPr>
              <w:t>1500</w:t>
            </w:r>
          </w:p>
        </w:tc>
        <w:tc>
          <w:tcPr>
            <w:tcW w:w="2720" w:type="dxa"/>
            <w:vMerge/>
            <w:tcBorders>
              <w:top w:val="nil"/>
              <w:left w:val="single" w:sz="4" w:space="0" w:color="000000"/>
              <w:bottom w:val="single" w:sz="4" w:space="0" w:color="000000"/>
              <w:right w:val="single" w:sz="4" w:space="0" w:color="000000"/>
            </w:tcBorders>
            <w:vAlign w:val="center"/>
            <w:hideMark/>
          </w:tcPr>
          <w:p w14:paraId="7B76EE6E" w14:textId="77777777" w:rsidR="00D507F6" w:rsidRPr="00D507F6" w:rsidRDefault="00D507F6" w:rsidP="00D507F6">
            <w:pPr>
              <w:rPr>
                <w:color w:val="000000"/>
                <w:sz w:val="20"/>
                <w:szCs w:val="20"/>
              </w:rPr>
            </w:pPr>
          </w:p>
        </w:tc>
        <w:tc>
          <w:tcPr>
            <w:tcW w:w="1538" w:type="dxa"/>
            <w:vMerge/>
            <w:tcBorders>
              <w:top w:val="single" w:sz="4" w:space="0" w:color="000000"/>
              <w:left w:val="single" w:sz="4" w:space="0" w:color="000000"/>
              <w:bottom w:val="single" w:sz="4" w:space="0" w:color="000000"/>
              <w:right w:val="single" w:sz="4" w:space="0" w:color="000000"/>
            </w:tcBorders>
            <w:vAlign w:val="center"/>
            <w:hideMark/>
          </w:tcPr>
          <w:p w14:paraId="1CA5FCA8" w14:textId="77777777" w:rsidR="00D507F6" w:rsidRPr="00D507F6" w:rsidRDefault="00D507F6" w:rsidP="00D507F6">
            <w:pPr>
              <w:rPr>
                <w:color w:val="000000"/>
                <w:sz w:val="20"/>
                <w:szCs w:val="20"/>
              </w:rPr>
            </w:pPr>
          </w:p>
        </w:tc>
        <w:tc>
          <w:tcPr>
            <w:tcW w:w="580" w:type="dxa"/>
            <w:tcBorders>
              <w:top w:val="nil"/>
              <w:left w:val="nil"/>
              <w:bottom w:val="nil"/>
              <w:right w:val="nil"/>
            </w:tcBorders>
            <w:shd w:val="clear" w:color="000000" w:fill="92D050"/>
            <w:noWrap/>
            <w:hideMark/>
          </w:tcPr>
          <w:p w14:paraId="26DA74E7" w14:textId="77777777" w:rsidR="00D507F6" w:rsidRPr="00D507F6" w:rsidRDefault="00D507F6" w:rsidP="00D507F6">
            <w:pPr>
              <w:rPr>
                <w:color w:val="000000"/>
                <w:sz w:val="20"/>
                <w:szCs w:val="20"/>
              </w:rPr>
            </w:pPr>
            <w:r w:rsidRPr="00D507F6">
              <w:rPr>
                <w:color w:val="000000"/>
                <w:sz w:val="20"/>
                <w:szCs w:val="20"/>
              </w:rPr>
              <w:t> </w:t>
            </w:r>
          </w:p>
        </w:tc>
        <w:tc>
          <w:tcPr>
            <w:tcW w:w="385" w:type="dxa"/>
            <w:tcBorders>
              <w:top w:val="nil"/>
              <w:left w:val="nil"/>
              <w:bottom w:val="nil"/>
              <w:right w:val="single" w:sz="4" w:space="0" w:color="000000"/>
            </w:tcBorders>
            <w:shd w:val="clear" w:color="000000" w:fill="92D050"/>
            <w:noWrap/>
            <w:hideMark/>
          </w:tcPr>
          <w:p w14:paraId="25C37A6A" w14:textId="77777777" w:rsidR="00D507F6" w:rsidRPr="00D507F6" w:rsidRDefault="00D507F6" w:rsidP="00D507F6">
            <w:pPr>
              <w:rPr>
                <w:color w:val="000000"/>
                <w:sz w:val="20"/>
                <w:szCs w:val="20"/>
              </w:rPr>
            </w:pPr>
            <w:r w:rsidRPr="00D507F6">
              <w:rPr>
                <w:color w:val="000000"/>
                <w:sz w:val="20"/>
                <w:szCs w:val="20"/>
              </w:rPr>
              <w:t> </w:t>
            </w:r>
          </w:p>
        </w:tc>
      </w:tr>
      <w:tr w:rsidR="00D507F6" w:rsidRPr="00D507F6" w14:paraId="0471F567" w14:textId="77777777" w:rsidTr="00D507F6">
        <w:trPr>
          <w:trHeight w:val="255"/>
          <w:jc w:val="center"/>
        </w:trPr>
        <w:tc>
          <w:tcPr>
            <w:tcW w:w="672" w:type="dxa"/>
            <w:vMerge/>
            <w:tcBorders>
              <w:top w:val="nil"/>
              <w:left w:val="single" w:sz="4" w:space="0" w:color="000000"/>
              <w:bottom w:val="single" w:sz="4" w:space="0" w:color="000000"/>
              <w:right w:val="single" w:sz="4" w:space="0" w:color="000000"/>
            </w:tcBorders>
            <w:vAlign w:val="center"/>
            <w:hideMark/>
          </w:tcPr>
          <w:p w14:paraId="35C000DA" w14:textId="77777777" w:rsidR="00D507F6" w:rsidRPr="00D507F6" w:rsidRDefault="00D507F6" w:rsidP="00D507F6">
            <w:pPr>
              <w:rPr>
                <w:color w:val="000000"/>
                <w:sz w:val="20"/>
                <w:szCs w:val="20"/>
              </w:rPr>
            </w:pPr>
          </w:p>
        </w:tc>
        <w:tc>
          <w:tcPr>
            <w:tcW w:w="616" w:type="dxa"/>
            <w:tcBorders>
              <w:top w:val="nil"/>
              <w:left w:val="nil"/>
              <w:bottom w:val="single" w:sz="4" w:space="0" w:color="000000"/>
              <w:right w:val="single" w:sz="4" w:space="0" w:color="000000"/>
            </w:tcBorders>
            <w:shd w:val="clear" w:color="000000" w:fill="FFFFFF"/>
            <w:noWrap/>
            <w:vAlign w:val="bottom"/>
            <w:hideMark/>
          </w:tcPr>
          <w:p w14:paraId="21ED6C29" w14:textId="77777777" w:rsidR="00D507F6" w:rsidRPr="00D507F6" w:rsidRDefault="00D507F6" w:rsidP="00D507F6">
            <w:pPr>
              <w:rPr>
                <w:color w:val="000000"/>
                <w:sz w:val="20"/>
                <w:szCs w:val="20"/>
              </w:rPr>
            </w:pPr>
            <w:r w:rsidRPr="00D507F6">
              <w:rPr>
                <w:color w:val="000000"/>
                <w:sz w:val="20"/>
                <w:szCs w:val="20"/>
              </w:rPr>
              <w:t>1600</w:t>
            </w:r>
          </w:p>
        </w:tc>
        <w:tc>
          <w:tcPr>
            <w:tcW w:w="2720" w:type="dxa"/>
            <w:vMerge/>
            <w:tcBorders>
              <w:top w:val="nil"/>
              <w:left w:val="single" w:sz="4" w:space="0" w:color="000000"/>
              <w:bottom w:val="single" w:sz="4" w:space="0" w:color="000000"/>
              <w:right w:val="single" w:sz="4" w:space="0" w:color="000000"/>
            </w:tcBorders>
            <w:vAlign w:val="center"/>
            <w:hideMark/>
          </w:tcPr>
          <w:p w14:paraId="2C5B26E1" w14:textId="77777777" w:rsidR="00D507F6" w:rsidRPr="00D507F6" w:rsidRDefault="00D507F6" w:rsidP="00D507F6">
            <w:pPr>
              <w:rPr>
                <w:color w:val="000000"/>
                <w:sz w:val="20"/>
                <w:szCs w:val="20"/>
              </w:rPr>
            </w:pPr>
          </w:p>
        </w:tc>
        <w:tc>
          <w:tcPr>
            <w:tcW w:w="1538" w:type="dxa"/>
            <w:vMerge/>
            <w:tcBorders>
              <w:top w:val="single" w:sz="4" w:space="0" w:color="000000"/>
              <w:left w:val="single" w:sz="4" w:space="0" w:color="000000"/>
              <w:bottom w:val="single" w:sz="4" w:space="0" w:color="000000"/>
              <w:right w:val="single" w:sz="4" w:space="0" w:color="000000"/>
            </w:tcBorders>
            <w:vAlign w:val="center"/>
            <w:hideMark/>
          </w:tcPr>
          <w:p w14:paraId="3FEF523E" w14:textId="77777777" w:rsidR="00D507F6" w:rsidRPr="00D507F6" w:rsidRDefault="00D507F6" w:rsidP="00D507F6">
            <w:pPr>
              <w:rPr>
                <w:color w:val="000000"/>
                <w:sz w:val="20"/>
                <w:szCs w:val="20"/>
              </w:rPr>
            </w:pPr>
          </w:p>
        </w:tc>
        <w:tc>
          <w:tcPr>
            <w:tcW w:w="580" w:type="dxa"/>
            <w:tcBorders>
              <w:top w:val="nil"/>
              <w:left w:val="nil"/>
              <w:bottom w:val="nil"/>
              <w:right w:val="nil"/>
            </w:tcBorders>
            <w:shd w:val="clear" w:color="000000" w:fill="92D050"/>
            <w:noWrap/>
            <w:hideMark/>
          </w:tcPr>
          <w:p w14:paraId="5B32D975" w14:textId="77777777" w:rsidR="00D507F6" w:rsidRPr="00D507F6" w:rsidRDefault="00D507F6" w:rsidP="00D507F6">
            <w:pPr>
              <w:rPr>
                <w:color w:val="000000"/>
                <w:sz w:val="20"/>
                <w:szCs w:val="20"/>
              </w:rPr>
            </w:pPr>
            <w:r w:rsidRPr="00D507F6">
              <w:rPr>
                <w:color w:val="000000"/>
                <w:sz w:val="20"/>
                <w:szCs w:val="20"/>
              </w:rPr>
              <w:t> </w:t>
            </w:r>
            <w:r>
              <w:rPr>
                <w:color w:val="000000"/>
                <w:sz w:val="20"/>
                <w:szCs w:val="20"/>
              </w:rPr>
              <w:t>h6</w:t>
            </w:r>
          </w:p>
        </w:tc>
        <w:tc>
          <w:tcPr>
            <w:tcW w:w="385" w:type="dxa"/>
            <w:tcBorders>
              <w:top w:val="nil"/>
              <w:left w:val="nil"/>
              <w:bottom w:val="nil"/>
              <w:right w:val="single" w:sz="4" w:space="0" w:color="000000"/>
            </w:tcBorders>
            <w:shd w:val="clear" w:color="000000" w:fill="92D050"/>
            <w:noWrap/>
            <w:hideMark/>
          </w:tcPr>
          <w:p w14:paraId="48CD3B8A" w14:textId="77777777" w:rsidR="00D507F6" w:rsidRPr="00D507F6" w:rsidRDefault="00D507F6" w:rsidP="00D507F6">
            <w:pPr>
              <w:rPr>
                <w:color w:val="000000"/>
                <w:sz w:val="20"/>
                <w:szCs w:val="20"/>
              </w:rPr>
            </w:pPr>
            <w:r w:rsidRPr="00D507F6">
              <w:rPr>
                <w:color w:val="000000"/>
                <w:sz w:val="20"/>
                <w:szCs w:val="20"/>
              </w:rPr>
              <w:t> </w:t>
            </w:r>
          </w:p>
        </w:tc>
      </w:tr>
      <w:tr w:rsidR="00D507F6" w:rsidRPr="00D507F6" w14:paraId="7443EB3A" w14:textId="77777777" w:rsidTr="00D507F6">
        <w:trPr>
          <w:trHeight w:val="255"/>
          <w:jc w:val="center"/>
        </w:trPr>
        <w:tc>
          <w:tcPr>
            <w:tcW w:w="672" w:type="dxa"/>
            <w:vMerge w:val="restart"/>
            <w:tcBorders>
              <w:top w:val="nil"/>
              <w:left w:val="single" w:sz="4" w:space="0" w:color="000000"/>
              <w:bottom w:val="single" w:sz="4" w:space="0" w:color="000000"/>
              <w:right w:val="single" w:sz="4" w:space="0" w:color="000000"/>
            </w:tcBorders>
            <w:shd w:val="clear" w:color="000000" w:fill="FFFFFF"/>
            <w:noWrap/>
            <w:vAlign w:val="center"/>
            <w:hideMark/>
          </w:tcPr>
          <w:p w14:paraId="22E022D9" w14:textId="77777777" w:rsidR="00D507F6" w:rsidRPr="00D507F6" w:rsidRDefault="00D507F6" w:rsidP="00D507F6">
            <w:pPr>
              <w:jc w:val="center"/>
              <w:rPr>
                <w:color w:val="000000"/>
                <w:sz w:val="20"/>
                <w:szCs w:val="20"/>
              </w:rPr>
            </w:pPr>
            <w:r w:rsidRPr="00D507F6">
              <w:rPr>
                <w:color w:val="000000"/>
                <w:sz w:val="20"/>
                <w:szCs w:val="20"/>
              </w:rPr>
              <w:t>6</w:t>
            </w:r>
          </w:p>
        </w:tc>
        <w:tc>
          <w:tcPr>
            <w:tcW w:w="616" w:type="dxa"/>
            <w:tcBorders>
              <w:top w:val="nil"/>
              <w:left w:val="nil"/>
              <w:bottom w:val="single" w:sz="4" w:space="0" w:color="000000"/>
              <w:right w:val="single" w:sz="4" w:space="0" w:color="000000"/>
            </w:tcBorders>
            <w:shd w:val="clear" w:color="000000" w:fill="FFFFFF"/>
            <w:noWrap/>
            <w:vAlign w:val="bottom"/>
            <w:hideMark/>
          </w:tcPr>
          <w:p w14:paraId="0BA59BAD" w14:textId="77777777" w:rsidR="00D507F6" w:rsidRPr="00D507F6" w:rsidRDefault="00D507F6" w:rsidP="00D507F6">
            <w:pPr>
              <w:rPr>
                <w:color w:val="000000"/>
                <w:sz w:val="20"/>
                <w:szCs w:val="20"/>
              </w:rPr>
            </w:pPr>
            <w:r w:rsidRPr="00D507F6">
              <w:rPr>
                <w:color w:val="000000"/>
                <w:sz w:val="20"/>
                <w:szCs w:val="20"/>
              </w:rPr>
              <w:t>1700</w:t>
            </w:r>
          </w:p>
        </w:tc>
        <w:tc>
          <w:tcPr>
            <w:tcW w:w="2720" w:type="dxa"/>
            <w:vMerge w:val="restart"/>
            <w:tcBorders>
              <w:top w:val="nil"/>
              <w:left w:val="single" w:sz="4" w:space="0" w:color="000000"/>
              <w:bottom w:val="single" w:sz="4" w:space="0" w:color="000000"/>
              <w:right w:val="single" w:sz="4" w:space="0" w:color="000000"/>
            </w:tcBorders>
            <w:shd w:val="clear" w:color="000000" w:fill="FFFFFF"/>
            <w:noWrap/>
            <w:vAlign w:val="center"/>
            <w:hideMark/>
          </w:tcPr>
          <w:p w14:paraId="6B520234" w14:textId="77777777" w:rsidR="00D507F6" w:rsidRPr="00D507F6" w:rsidRDefault="00D507F6" w:rsidP="00D507F6">
            <w:pPr>
              <w:jc w:val="center"/>
              <w:rPr>
                <w:color w:val="000000"/>
                <w:sz w:val="20"/>
                <w:szCs w:val="20"/>
              </w:rPr>
            </w:pPr>
            <w:r w:rsidRPr="00D507F6">
              <w:rPr>
                <w:color w:val="000000"/>
                <w:sz w:val="20"/>
                <w:szCs w:val="20"/>
              </w:rPr>
              <w:t>MB II/Khabur/OJ II</w:t>
            </w:r>
          </w:p>
        </w:tc>
        <w:tc>
          <w:tcPr>
            <w:tcW w:w="1538" w:type="dxa"/>
            <w:vMerge w:val="restart"/>
            <w:tcBorders>
              <w:top w:val="nil"/>
              <w:left w:val="single" w:sz="4" w:space="0" w:color="000000"/>
              <w:bottom w:val="nil"/>
              <w:right w:val="single" w:sz="4" w:space="0" w:color="000000"/>
            </w:tcBorders>
            <w:shd w:val="clear" w:color="000000" w:fill="FFFFFF"/>
            <w:noWrap/>
            <w:vAlign w:val="center"/>
            <w:hideMark/>
          </w:tcPr>
          <w:p w14:paraId="442B743C" w14:textId="77777777" w:rsidR="00D507F6" w:rsidRPr="00D507F6" w:rsidRDefault="00D507F6" w:rsidP="00D507F6">
            <w:pPr>
              <w:jc w:val="center"/>
              <w:rPr>
                <w:color w:val="000000"/>
                <w:sz w:val="20"/>
                <w:szCs w:val="20"/>
              </w:rPr>
            </w:pPr>
            <w:r w:rsidRPr="00D507F6">
              <w:rPr>
                <w:color w:val="000000"/>
                <w:sz w:val="20"/>
                <w:szCs w:val="20"/>
              </w:rPr>
              <w:t>MB II</w:t>
            </w:r>
          </w:p>
        </w:tc>
        <w:tc>
          <w:tcPr>
            <w:tcW w:w="580" w:type="dxa"/>
            <w:tcBorders>
              <w:top w:val="nil"/>
              <w:left w:val="nil"/>
              <w:bottom w:val="nil"/>
              <w:right w:val="nil"/>
            </w:tcBorders>
            <w:shd w:val="clear" w:color="000000" w:fill="92D050"/>
            <w:noWrap/>
            <w:hideMark/>
          </w:tcPr>
          <w:p w14:paraId="5216F8A3" w14:textId="77777777" w:rsidR="00D507F6" w:rsidRPr="00D507F6" w:rsidRDefault="00D507F6" w:rsidP="00D507F6">
            <w:pPr>
              <w:rPr>
                <w:color w:val="000000"/>
                <w:sz w:val="20"/>
                <w:szCs w:val="20"/>
              </w:rPr>
            </w:pPr>
            <w:r w:rsidRPr="00D507F6">
              <w:rPr>
                <w:color w:val="000000"/>
                <w:sz w:val="20"/>
                <w:szCs w:val="20"/>
              </w:rPr>
              <w:t> </w:t>
            </w:r>
          </w:p>
        </w:tc>
        <w:tc>
          <w:tcPr>
            <w:tcW w:w="385" w:type="dxa"/>
            <w:tcBorders>
              <w:top w:val="nil"/>
              <w:left w:val="nil"/>
              <w:bottom w:val="nil"/>
              <w:right w:val="single" w:sz="4" w:space="0" w:color="000000"/>
            </w:tcBorders>
            <w:shd w:val="clear" w:color="000000" w:fill="92D050"/>
            <w:noWrap/>
            <w:hideMark/>
          </w:tcPr>
          <w:p w14:paraId="564D730F" w14:textId="77777777" w:rsidR="00D507F6" w:rsidRPr="00D507F6" w:rsidRDefault="00D507F6" w:rsidP="00D507F6">
            <w:pPr>
              <w:rPr>
                <w:color w:val="000000"/>
                <w:sz w:val="20"/>
                <w:szCs w:val="20"/>
              </w:rPr>
            </w:pPr>
            <w:r w:rsidRPr="00D507F6">
              <w:rPr>
                <w:color w:val="000000"/>
                <w:sz w:val="20"/>
                <w:szCs w:val="20"/>
              </w:rPr>
              <w:t> </w:t>
            </w:r>
          </w:p>
        </w:tc>
      </w:tr>
      <w:tr w:rsidR="00D507F6" w:rsidRPr="00D507F6" w14:paraId="2A49DF9F" w14:textId="77777777" w:rsidTr="00D507F6">
        <w:trPr>
          <w:trHeight w:val="255"/>
          <w:jc w:val="center"/>
        </w:trPr>
        <w:tc>
          <w:tcPr>
            <w:tcW w:w="672" w:type="dxa"/>
            <w:vMerge/>
            <w:tcBorders>
              <w:top w:val="nil"/>
              <w:left w:val="single" w:sz="4" w:space="0" w:color="000000"/>
              <w:bottom w:val="single" w:sz="4" w:space="0" w:color="000000"/>
              <w:right w:val="single" w:sz="4" w:space="0" w:color="000000"/>
            </w:tcBorders>
            <w:vAlign w:val="center"/>
            <w:hideMark/>
          </w:tcPr>
          <w:p w14:paraId="6CA3F5AC" w14:textId="77777777" w:rsidR="00D507F6" w:rsidRPr="00D507F6" w:rsidRDefault="00D507F6" w:rsidP="00D507F6">
            <w:pPr>
              <w:rPr>
                <w:color w:val="000000"/>
                <w:sz w:val="20"/>
                <w:szCs w:val="20"/>
              </w:rPr>
            </w:pPr>
          </w:p>
        </w:tc>
        <w:tc>
          <w:tcPr>
            <w:tcW w:w="616" w:type="dxa"/>
            <w:tcBorders>
              <w:top w:val="nil"/>
              <w:left w:val="nil"/>
              <w:bottom w:val="single" w:sz="4" w:space="0" w:color="000000"/>
              <w:right w:val="single" w:sz="4" w:space="0" w:color="000000"/>
            </w:tcBorders>
            <w:shd w:val="clear" w:color="000000" w:fill="FFFFFF"/>
            <w:noWrap/>
            <w:vAlign w:val="bottom"/>
            <w:hideMark/>
          </w:tcPr>
          <w:p w14:paraId="6914AD03" w14:textId="77777777" w:rsidR="00D507F6" w:rsidRPr="00D507F6" w:rsidRDefault="00D507F6" w:rsidP="00D507F6">
            <w:pPr>
              <w:rPr>
                <w:color w:val="000000"/>
                <w:sz w:val="20"/>
                <w:szCs w:val="20"/>
              </w:rPr>
            </w:pPr>
            <w:r w:rsidRPr="00D507F6">
              <w:rPr>
                <w:color w:val="000000"/>
                <w:sz w:val="20"/>
                <w:szCs w:val="20"/>
              </w:rPr>
              <w:t>1800</w:t>
            </w:r>
          </w:p>
        </w:tc>
        <w:tc>
          <w:tcPr>
            <w:tcW w:w="2720" w:type="dxa"/>
            <w:vMerge/>
            <w:tcBorders>
              <w:top w:val="nil"/>
              <w:left w:val="single" w:sz="4" w:space="0" w:color="000000"/>
              <w:bottom w:val="single" w:sz="4" w:space="0" w:color="000000"/>
              <w:right w:val="single" w:sz="4" w:space="0" w:color="000000"/>
            </w:tcBorders>
            <w:vAlign w:val="center"/>
            <w:hideMark/>
          </w:tcPr>
          <w:p w14:paraId="593E2AB9" w14:textId="77777777" w:rsidR="00D507F6" w:rsidRPr="00D507F6" w:rsidRDefault="00D507F6" w:rsidP="00D507F6">
            <w:pPr>
              <w:rPr>
                <w:color w:val="000000"/>
                <w:sz w:val="20"/>
                <w:szCs w:val="20"/>
              </w:rPr>
            </w:pPr>
          </w:p>
        </w:tc>
        <w:tc>
          <w:tcPr>
            <w:tcW w:w="1538" w:type="dxa"/>
            <w:vMerge/>
            <w:tcBorders>
              <w:top w:val="nil"/>
              <w:left w:val="single" w:sz="4" w:space="0" w:color="000000"/>
              <w:right w:val="single" w:sz="4" w:space="0" w:color="000000"/>
            </w:tcBorders>
            <w:vAlign w:val="center"/>
            <w:hideMark/>
          </w:tcPr>
          <w:p w14:paraId="40F9E4DB" w14:textId="77777777" w:rsidR="00D507F6" w:rsidRPr="00D507F6" w:rsidRDefault="00D507F6" w:rsidP="00D507F6">
            <w:pPr>
              <w:rPr>
                <w:color w:val="000000"/>
                <w:sz w:val="20"/>
                <w:szCs w:val="20"/>
              </w:rPr>
            </w:pPr>
          </w:p>
        </w:tc>
        <w:tc>
          <w:tcPr>
            <w:tcW w:w="580" w:type="dxa"/>
            <w:tcBorders>
              <w:top w:val="nil"/>
              <w:left w:val="nil"/>
              <w:bottom w:val="nil"/>
              <w:right w:val="nil"/>
            </w:tcBorders>
            <w:shd w:val="clear" w:color="000000" w:fill="92D050"/>
            <w:noWrap/>
            <w:hideMark/>
          </w:tcPr>
          <w:p w14:paraId="4DCD83BE" w14:textId="77777777" w:rsidR="00D507F6" w:rsidRPr="00D507F6" w:rsidRDefault="00D507F6" w:rsidP="00D507F6">
            <w:pPr>
              <w:rPr>
                <w:color w:val="000000"/>
                <w:sz w:val="20"/>
                <w:szCs w:val="20"/>
              </w:rPr>
            </w:pPr>
            <w:r w:rsidRPr="00D507F6">
              <w:rPr>
                <w:color w:val="000000"/>
                <w:sz w:val="20"/>
                <w:szCs w:val="20"/>
              </w:rPr>
              <w:t> </w:t>
            </w:r>
          </w:p>
        </w:tc>
        <w:tc>
          <w:tcPr>
            <w:tcW w:w="385" w:type="dxa"/>
            <w:tcBorders>
              <w:top w:val="nil"/>
              <w:left w:val="nil"/>
              <w:bottom w:val="nil"/>
              <w:right w:val="single" w:sz="4" w:space="0" w:color="000000"/>
            </w:tcBorders>
            <w:shd w:val="clear" w:color="000000" w:fill="92D050"/>
            <w:noWrap/>
            <w:hideMark/>
          </w:tcPr>
          <w:p w14:paraId="6043F639" w14:textId="77777777" w:rsidR="00D507F6" w:rsidRPr="00D507F6" w:rsidRDefault="00D507F6" w:rsidP="00D507F6">
            <w:pPr>
              <w:rPr>
                <w:color w:val="000000"/>
                <w:sz w:val="20"/>
                <w:szCs w:val="20"/>
              </w:rPr>
            </w:pPr>
            <w:r w:rsidRPr="00D507F6">
              <w:rPr>
                <w:color w:val="000000"/>
                <w:sz w:val="20"/>
                <w:szCs w:val="20"/>
              </w:rPr>
              <w:t> </w:t>
            </w:r>
          </w:p>
        </w:tc>
      </w:tr>
      <w:tr w:rsidR="00D507F6" w:rsidRPr="00D507F6" w14:paraId="1169446D" w14:textId="77777777" w:rsidTr="00D507F6">
        <w:trPr>
          <w:trHeight w:val="255"/>
          <w:jc w:val="center"/>
        </w:trPr>
        <w:tc>
          <w:tcPr>
            <w:tcW w:w="672" w:type="dxa"/>
            <w:vMerge w:val="restart"/>
            <w:tcBorders>
              <w:top w:val="nil"/>
              <w:left w:val="single" w:sz="4" w:space="0" w:color="000000"/>
              <w:bottom w:val="single" w:sz="4" w:space="0" w:color="000000"/>
              <w:right w:val="single" w:sz="4" w:space="0" w:color="000000"/>
            </w:tcBorders>
            <w:shd w:val="clear" w:color="000000" w:fill="FFFFFF"/>
            <w:noWrap/>
            <w:vAlign w:val="center"/>
            <w:hideMark/>
          </w:tcPr>
          <w:p w14:paraId="6F14945A" w14:textId="77777777" w:rsidR="00D507F6" w:rsidRPr="00D507F6" w:rsidRDefault="00D507F6" w:rsidP="00D507F6">
            <w:pPr>
              <w:jc w:val="center"/>
              <w:rPr>
                <w:color w:val="000000"/>
                <w:sz w:val="20"/>
                <w:szCs w:val="20"/>
              </w:rPr>
            </w:pPr>
            <w:r w:rsidRPr="00D507F6">
              <w:rPr>
                <w:color w:val="000000"/>
                <w:sz w:val="20"/>
                <w:szCs w:val="20"/>
              </w:rPr>
              <w:t>5</w:t>
            </w:r>
          </w:p>
        </w:tc>
        <w:tc>
          <w:tcPr>
            <w:tcW w:w="616" w:type="dxa"/>
            <w:tcBorders>
              <w:top w:val="nil"/>
              <w:left w:val="nil"/>
              <w:bottom w:val="single" w:sz="4" w:space="0" w:color="000000"/>
              <w:right w:val="single" w:sz="4" w:space="0" w:color="000000"/>
            </w:tcBorders>
            <w:shd w:val="clear" w:color="000000" w:fill="FFFFFF"/>
            <w:noWrap/>
            <w:vAlign w:val="bottom"/>
            <w:hideMark/>
          </w:tcPr>
          <w:p w14:paraId="038C2661" w14:textId="77777777" w:rsidR="00D507F6" w:rsidRPr="00D507F6" w:rsidRDefault="00D507F6" w:rsidP="00D507F6">
            <w:pPr>
              <w:rPr>
                <w:color w:val="000000"/>
                <w:sz w:val="20"/>
                <w:szCs w:val="20"/>
              </w:rPr>
            </w:pPr>
            <w:r w:rsidRPr="00D507F6">
              <w:rPr>
                <w:color w:val="000000"/>
                <w:sz w:val="20"/>
                <w:szCs w:val="20"/>
              </w:rPr>
              <w:t>1900</w:t>
            </w:r>
          </w:p>
        </w:tc>
        <w:tc>
          <w:tcPr>
            <w:tcW w:w="2720" w:type="dxa"/>
            <w:vMerge w:val="restart"/>
            <w:tcBorders>
              <w:top w:val="nil"/>
              <w:left w:val="single" w:sz="4" w:space="0" w:color="000000"/>
              <w:bottom w:val="single" w:sz="4" w:space="0" w:color="000000"/>
              <w:right w:val="single" w:sz="4" w:space="0" w:color="000000"/>
            </w:tcBorders>
            <w:shd w:val="clear" w:color="000000" w:fill="FFFFFF"/>
            <w:noWrap/>
            <w:vAlign w:val="center"/>
            <w:hideMark/>
          </w:tcPr>
          <w:p w14:paraId="32A8F715" w14:textId="77777777" w:rsidR="00D507F6" w:rsidRPr="00D507F6" w:rsidRDefault="00D507F6" w:rsidP="00D507F6">
            <w:pPr>
              <w:jc w:val="center"/>
              <w:rPr>
                <w:color w:val="000000"/>
                <w:sz w:val="20"/>
                <w:szCs w:val="20"/>
              </w:rPr>
            </w:pPr>
            <w:r w:rsidRPr="00D507F6">
              <w:rPr>
                <w:color w:val="000000"/>
                <w:sz w:val="20"/>
                <w:szCs w:val="20"/>
              </w:rPr>
              <w:t>MB I/OJ I</w:t>
            </w:r>
          </w:p>
        </w:tc>
        <w:tc>
          <w:tcPr>
            <w:tcW w:w="1538" w:type="dxa"/>
            <w:tcBorders>
              <w:top w:val="nil"/>
              <w:left w:val="nil"/>
              <w:bottom w:val="nil"/>
              <w:right w:val="single" w:sz="4" w:space="0" w:color="000000"/>
              <w:tl2br w:val="single" w:sz="4" w:space="0" w:color="000000"/>
            </w:tcBorders>
            <w:shd w:val="clear" w:color="000000" w:fill="FFFFFF"/>
            <w:noWrap/>
            <w:vAlign w:val="center"/>
            <w:hideMark/>
          </w:tcPr>
          <w:p w14:paraId="171BC20A" w14:textId="77777777" w:rsidR="00D507F6" w:rsidRPr="00D507F6" w:rsidRDefault="00D507F6" w:rsidP="00D507F6">
            <w:pPr>
              <w:jc w:val="center"/>
              <w:rPr>
                <w:color w:val="000000"/>
                <w:sz w:val="20"/>
                <w:szCs w:val="20"/>
              </w:rPr>
            </w:pPr>
            <w:r w:rsidRPr="00D507F6">
              <w:rPr>
                <w:color w:val="000000"/>
                <w:sz w:val="20"/>
                <w:szCs w:val="20"/>
              </w:rPr>
              <w:t> </w:t>
            </w:r>
          </w:p>
        </w:tc>
        <w:tc>
          <w:tcPr>
            <w:tcW w:w="580" w:type="dxa"/>
            <w:tcBorders>
              <w:top w:val="nil"/>
              <w:left w:val="nil"/>
              <w:bottom w:val="nil"/>
              <w:right w:val="nil"/>
            </w:tcBorders>
            <w:shd w:val="clear" w:color="000000" w:fill="FFC000"/>
            <w:noWrap/>
            <w:hideMark/>
          </w:tcPr>
          <w:p w14:paraId="1EEFB235" w14:textId="77777777" w:rsidR="00D507F6" w:rsidRPr="00D507F6" w:rsidRDefault="00D507F6" w:rsidP="00D507F6">
            <w:pPr>
              <w:rPr>
                <w:color w:val="000000"/>
                <w:sz w:val="20"/>
                <w:szCs w:val="20"/>
              </w:rPr>
            </w:pPr>
            <w:r w:rsidRPr="00D507F6">
              <w:rPr>
                <w:color w:val="000000"/>
                <w:sz w:val="20"/>
                <w:szCs w:val="20"/>
              </w:rPr>
              <w:t> </w:t>
            </w:r>
          </w:p>
        </w:tc>
        <w:tc>
          <w:tcPr>
            <w:tcW w:w="385" w:type="dxa"/>
            <w:tcBorders>
              <w:top w:val="nil"/>
              <w:left w:val="nil"/>
              <w:bottom w:val="nil"/>
              <w:right w:val="single" w:sz="4" w:space="0" w:color="000000"/>
            </w:tcBorders>
            <w:shd w:val="clear" w:color="000000" w:fill="FFC000"/>
            <w:noWrap/>
            <w:hideMark/>
          </w:tcPr>
          <w:p w14:paraId="6C94540C" w14:textId="77777777" w:rsidR="00D507F6" w:rsidRPr="00D507F6" w:rsidRDefault="00D507F6" w:rsidP="00D507F6">
            <w:pPr>
              <w:rPr>
                <w:color w:val="000000"/>
                <w:sz w:val="20"/>
                <w:szCs w:val="20"/>
              </w:rPr>
            </w:pPr>
            <w:r w:rsidRPr="00D507F6">
              <w:rPr>
                <w:color w:val="000000"/>
                <w:sz w:val="20"/>
                <w:szCs w:val="20"/>
              </w:rPr>
              <w:t> </w:t>
            </w:r>
          </w:p>
        </w:tc>
      </w:tr>
      <w:tr w:rsidR="00D507F6" w:rsidRPr="00D507F6" w14:paraId="77265F9C" w14:textId="77777777" w:rsidTr="00D507F6">
        <w:trPr>
          <w:trHeight w:val="255"/>
          <w:jc w:val="center"/>
        </w:trPr>
        <w:tc>
          <w:tcPr>
            <w:tcW w:w="672" w:type="dxa"/>
            <w:vMerge/>
            <w:tcBorders>
              <w:top w:val="nil"/>
              <w:left w:val="single" w:sz="4" w:space="0" w:color="000000"/>
              <w:bottom w:val="single" w:sz="4" w:space="0" w:color="000000"/>
              <w:right w:val="single" w:sz="4" w:space="0" w:color="000000"/>
            </w:tcBorders>
            <w:vAlign w:val="center"/>
            <w:hideMark/>
          </w:tcPr>
          <w:p w14:paraId="0E72CB03" w14:textId="77777777" w:rsidR="00D507F6" w:rsidRPr="00D507F6" w:rsidRDefault="00D507F6" w:rsidP="00D507F6">
            <w:pPr>
              <w:rPr>
                <w:color w:val="000000"/>
                <w:sz w:val="20"/>
                <w:szCs w:val="20"/>
              </w:rPr>
            </w:pPr>
          </w:p>
        </w:tc>
        <w:tc>
          <w:tcPr>
            <w:tcW w:w="616" w:type="dxa"/>
            <w:tcBorders>
              <w:top w:val="nil"/>
              <w:left w:val="nil"/>
              <w:bottom w:val="single" w:sz="4" w:space="0" w:color="000000"/>
              <w:right w:val="single" w:sz="4" w:space="0" w:color="000000"/>
            </w:tcBorders>
            <w:shd w:val="clear" w:color="000000" w:fill="FFFFFF"/>
            <w:noWrap/>
            <w:vAlign w:val="bottom"/>
            <w:hideMark/>
          </w:tcPr>
          <w:p w14:paraId="64E2FB85" w14:textId="77777777" w:rsidR="00D507F6" w:rsidRPr="00D507F6" w:rsidRDefault="00D507F6" w:rsidP="00D507F6">
            <w:pPr>
              <w:rPr>
                <w:color w:val="000000"/>
                <w:sz w:val="20"/>
                <w:szCs w:val="20"/>
              </w:rPr>
            </w:pPr>
            <w:r w:rsidRPr="00D507F6">
              <w:rPr>
                <w:color w:val="000000"/>
                <w:sz w:val="20"/>
                <w:szCs w:val="20"/>
              </w:rPr>
              <w:t>2000</w:t>
            </w:r>
          </w:p>
        </w:tc>
        <w:tc>
          <w:tcPr>
            <w:tcW w:w="2720" w:type="dxa"/>
            <w:vMerge/>
            <w:tcBorders>
              <w:top w:val="nil"/>
              <w:left w:val="single" w:sz="4" w:space="0" w:color="000000"/>
              <w:bottom w:val="single" w:sz="4" w:space="0" w:color="000000"/>
              <w:right w:val="single" w:sz="4" w:space="0" w:color="000000"/>
            </w:tcBorders>
            <w:vAlign w:val="center"/>
            <w:hideMark/>
          </w:tcPr>
          <w:p w14:paraId="72D7F774" w14:textId="77777777" w:rsidR="00D507F6" w:rsidRPr="00D507F6" w:rsidRDefault="00D507F6" w:rsidP="00D507F6">
            <w:pPr>
              <w:rPr>
                <w:color w:val="000000"/>
                <w:sz w:val="20"/>
                <w:szCs w:val="20"/>
              </w:rPr>
            </w:pPr>
          </w:p>
        </w:tc>
        <w:tc>
          <w:tcPr>
            <w:tcW w:w="1538" w:type="dxa"/>
            <w:tcBorders>
              <w:top w:val="nil"/>
              <w:left w:val="nil"/>
              <w:bottom w:val="nil"/>
              <w:right w:val="single" w:sz="4" w:space="0" w:color="000000"/>
            </w:tcBorders>
            <w:shd w:val="clear" w:color="000000" w:fill="FFFFFF"/>
            <w:noWrap/>
            <w:vAlign w:val="center"/>
            <w:hideMark/>
          </w:tcPr>
          <w:p w14:paraId="623D0AAF" w14:textId="77777777" w:rsidR="00D507F6" w:rsidRPr="00D507F6" w:rsidRDefault="00D507F6" w:rsidP="00D507F6">
            <w:pPr>
              <w:jc w:val="center"/>
              <w:rPr>
                <w:color w:val="000000"/>
                <w:sz w:val="20"/>
                <w:szCs w:val="20"/>
              </w:rPr>
            </w:pPr>
            <w:r w:rsidRPr="00D507F6">
              <w:rPr>
                <w:color w:val="000000"/>
                <w:sz w:val="20"/>
                <w:szCs w:val="20"/>
              </w:rPr>
              <w:t>MB I</w:t>
            </w:r>
          </w:p>
        </w:tc>
        <w:tc>
          <w:tcPr>
            <w:tcW w:w="580" w:type="dxa"/>
            <w:tcBorders>
              <w:top w:val="nil"/>
              <w:left w:val="nil"/>
              <w:bottom w:val="nil"/>
              <w:right w:val="nil"/>
            </w:tcBorders>
            <w:shd w:val="clear" w:color="000000" w:fill="FFC000"/>
            <w:noWrap/>
            <w:hideMark/>
          </w:tcPr>
          <w:p w14:paraId="5ACFCAFE" w14:textId="77777777" w:rsidR="00D507F6" w:rsidRPr="00D507F6" w:rsidRDefault="00D507F6" w:rsidP="00D507F6">
            <w:pPr>
              <w:rPr>
                <w:color w:val="000000"/>
                <w:sz w:val="20"/>
                <w:szCs w:val="20"/>
              </w:rPr>
            </w:pPr>
            <w:r w:rsidRPr="00D507F6">
              <w:rPr>
                <w:color w:val="000000"/>
                <w:sz w:val="20"/>
                <w:szCs w:val="20"/>
              </w:rPr>
              <w:t> </w:t>
            </w:r>
          </w:p>
        </w:tc>
        <w:tc>
          <w:tcPr>
            <w:tcW w:w="385" w:type="dxa"/>
            <w:tcBorders>
              <w:top w:val="nil"/>
              <w:left w:val="nil"/>
              <w:bottom w:val="nil"/>
              <w:right w:val="single" w:sz="4" w:space="0" w:color="000000"/>
            </w:tcBorders>
            <w:shd w:val="clear" w:color="000000" w:fill="FFC000"/>
            <w:noWrap/>
            <w:hideMark/>
          </w:tcPr>
          <w:p w14:paraId="70AB4FEE" w14:textId="77777777" w:rsidR="00D507F6" w:rsidRPr="00D507F6" w:rsidRDefault="00D507F6" w:rsidP="00D507F6">
            <w:pPr>
              <w:rPr>
                <w:color w:val="000000"/>
                <w:sz w:val="20"/>
                <w:szCs w:val="20"/>
              </w:rPr>
            </w:pPr>
            <w:r w:rsidRPr="00D507F6">
              <w:rPr>
                <w:color w:val="000000"/>
                <w:sz w:val="20"/>
                <w:szCs w:val="20"/>
              </w:rPr>
              <w:t> </w:t>
            </w:r>
          </w:p>
        </w:tc>
      </w:tr>
      <w:tr w:rsidR="00D507F6" w:rsidRPr="00D507F6" w14:paraId="6915A527" w14:textId="77777777" w:rsidTr="00D507F6">
        <w:trPr>
          <w:trHeight w:val="255"/>
          <w:jc w:val="center"/>
        </w:trPr>
        <w:tc>
          <w:tcPr>
            <w:tcW w:w="672" w:type="dxa"/>
            <w:vMerge/>
            <w:tcBorders>
              <w:top w:val="nil"/>
              <w:left w:val="single" w:sz="4" w:space="0" w:color="000000"/>
              <w:bottom w:val="single" w:sz="4" w:space="0" w:color="000000"/>
              <w:right w:val="single" w:sz="4" w:space="0" w:color="000000"/>
            </w:tcBorders>
            <w:vAlign w:val="center"/>
            <w:hideMark/>
          </w:tcPr>
          <w:p w14:paraId="162ED125" w14:textId="77777777" w:rsidR="00D507F6" w:rsidRPr="00D507F6" w:rsidRDefault="00D507F6" w:rsidP="00D507F6">
            <w:pPr>
              <w:rPr>
                <w:color w:val="000000"/>
                <w:sz w:val="20"/>
                <w:szCs w:val="20"/>
              </w:rPr>
            </w:pPr>
          </w:p>
        </w:tc>
        <w:tc>
          <w:tcPr>
            <w:tcW w:w="616" w:type="dxa"/>
            <w:tcBorders>
              <w:top w:val="nil"/>
              <w:left w:val="nil"/>
              <w:bottom w:val="single" w:sz="4" w:space="0" w:color="000000"/>
              <w:right w:val="single" w:sz="4" w:space="0" w:color="000000"/>
            </w:tcBorders>
            <w:shd w:val="clear" w:color="000000" w:fill="FFFFFF"/>
            <w:noWrap/>
            <w:vAlign w:val="bottom"/>
            <w:hideMark/>
          </w:tcPr>
          <w:p w14:paraId="1D1A3A75" w14:textId="77777777" w:rsidR="00D507F6" w:rsidRPr="00D507F6" w:rsidRDefault="00D507F6" w:rsidP="00D507F6">
            <w:pPr>
              <w:rPr>
                <w:color w:val="000000"/>
                <w:sz w:val="20"/>
                <w:szCs w:val="20"/>
              </w:rPr>
            </w:pPr>
            <w:r w:rsidRPr="00D507F6">
              <w:rPr>
                <w:color w:val="000000"/>
                <w:sz w:val="20"/>
                <w:szCs w:val="20"/>
              </w:rPr>
              <w:t>2100</w:t>
            </w:r>
          </w:p>
        </w:tc>
        <w:tc>
          <w:tcPr>
            <w:tcW w:w="2720" w:type="dxa"/>
            <w:tcBorders>
              <w:top w:val="nil"/>
              <w:left w:val="nil"/>
              <w:bottom w:val="single" w:sz="4" w:space="0" w:color="000000"/>
              <w:right w:val="single" w:sz="4" w:space="0" w:color="000000"/>
            </w:tcBorders>
            <w:shd w:val="clear" w:color="000000" w:fill="FFFFFF"/>
            <w:noWrap/>
            <w:vAlign w:val="center"/>
            <w:hideMark/>
          </w:tcPr>
          <w:p w14:paraId="12414EF5" w14:textId="77777777" w:rsidR="00D507F6" w:rsidRPr="00D507F6" w:rsidRDefault="00D507F6" w:rsidP="00D507F6">
            <w:pPr>
              <w:jc w:val="center"/>
              <w:rPr>
                <w:color w:val="000000"/>
                <w:sz w:val="20"/>
                <w:szCs w:val="20"/>
              </w:rPr>
            </w:pPr>
            <w:r w:rsidRPr="00D507F6">
              <w:rPr>
                <w:color w:val="000000"/>
                <w:sz w:val="20"/>
                <w:szCs w:val="20"/>
              </w:rPr>
              <w:t>post-Akkadian / EJ V</w:t>
            </w:r>
          </w:p>
        </w:tc>
        <w:tc>
          <w:tcPr>
            <w:tcW w:w="1538" w:type="dxa"/>
            <w:vMerge w:val="restart"/>
            <w:tcBorders>
              <w:top w:val="single" w:sz="4" w:space="0" w:color="000000"/>
              <w:left w:val="single" w:sz="4" w:space="0" w:color="000000"/>
              <w:bottom w:val="single" w:sz="4" w:space="0" w:color="000000"/>
              <w:right w:val="single" w:sz="4" w:space="0" w:color="000000"/>
            </w:tcBorders>
            <w:shd w:val="clear" w:color="000000" w:fill="FFFFFF"/>
            <w:vAlign w:val="center"/>
            <w:hideMark/>
          </w:tcPr>
          <w:p w14:paraId="6E7EC62C" w14:textId="77777777" w:rsidR="00D507F6" w:rsidRPr="00D507F6" w:rsidRDefault="00D507F6" w:rsidP="00D507F6">
            <w:pPr>
              <w:jc w:val="center"/>
              <w:rPr>
                <w:color w:val="000000"/>
                <w:sz w:val="20"/>
                <w:szCs w:val="20"/>
              </w:rPr>
            </w:pPr>
            <w:r w:rsidRPr="00D507F6">
              <w:rPr>
                <w:color w:val="000000"/>
                <w:sz w:val="20"/>
                <w:szCs w:val="20"/>
              </w:rPr>
              <w:t>EB IV</w:t>
            </w:r>
            <w:r w:rsidRPr="00D507F6">
              <w:rPr>
                <w:color w:val="000000"/>
                <w:sz w:val="20"/>
                <w:szCs w:val="20"/>
              </w:rPr>
              <w:br/>
              <w:t>IBA</w:t>
            </w:r>
          </w:p>
        </w:tc>
        <w:tc>
          <w:tcPr>
            <w:tcW w:w="580" w:type="dxa"/>
            <w:tcBorders>
              <w:top w:val="nil"/>
              <w:left w:val="nil"/>
              <w:bottom w:val="nil"/>
              <w:right w:val="nil"/>
            </w:tcBorders>
            <w:shd w:val="clear" w:color="000000" w:fill="FFC000"/>
            <w:noWrap/>
            <w:hideMark/>
          </w:tcPr>
          <w:p w14:paraId="10857688" w14:textId="77777777" w:rsidR="00D507F6" w:rsidRPr="00D507F6" w:rsidRDefault="00D507F6" w:rsidP="00D507F6">
            <w:pPr>
              <w:rPr>
                <w:color w:val="000000"/>
                <w:sz w:val="20"/>
                <w:szCs w:val="20"/>
              </w:rPr>
            </w:pPr>
            <w:r w:rsidRPr="00D507F6">
              <w:rPr>
                <w:color w:val="000000"/>
                <w:sz w:val="20"/>
                <w:szCs w:val="20"/>
              </w:rPr>
              <w:t> </w:t>
            </w:r>
          </w:p>
        </w:tc>
        <w:tc>
          <w:tcPr>
            <w:tcW w:w="385" w:type="dxa"/>
            <w:tcBorders>
              <w:top w:val="nil"/>
              <w:left w:val="nil"/>
              <w:bottom w:val="nil"/>
              <w:right w:val="single" w:sz="4" w:space="0" w:color="000000"/>
            </w:tcBorders>
            <w:shd w:val="clear" w:color="000000" w:fill="FFC000"/>
            <w:noWrap/>
            <w:hideMark/>
          </w:tcPr>
          <w:p w14:paraId="6B20EC49" w14:textId="77777777" w:rsidR="00D507F6" w:rsidRPr="00D507F6" w:rsidRDefault="00D507F6" w:rsidP="00D507F6">
            <w:pPr>
              <w:rPr>
                <w:color w:val="000000"/>
                <w:sz w:val="20"/>
                <w:szCs w:val="20"/>
              </w:rPr>
            </w:pPr>
            <w:r w:rsidRPr="00D507F6">
              <w:rPr>
                <w:color w:val="000000"/>
                <w:sz w:val="20"/>
                <w:szCs w:val="20"/>
              </w:rPr>
              <w:t> </w:t>
            </w:r>
          </w:p>
        </w:tc>
      </w:tr>
      <w:tr w:rsidR="00D507F6" w:rsidRPr="00D507F6" w14:paraId="0CC06566" w14:textId="77777777" w:rsidTr="00D507F6">
        <w:trPr>
          <w:trHeight w:val="255"/>
          <w:jc w:val="center"/>
        </w:trPr>
        <w:tc>
          <w:tcPr>
            <w:tcW w:w="672" w:type="dxa"/>
            <w:vMerge/>
            <w:tcBorders>
              <w:top w:val="nil"/>
              <w:left w:val="single" w:sz="4" w:space="0" w:color="000000"/>
              <w:bottom w:val="single" w:sz="4" w:space="0" w:color="000000"/>
              <w:right w:val="single" w:sz="4" w:space="0" w:color="000000"/>
            </w:tcBorders>
            <w:vAlign w:val="center"/>
            <w:hideMark/>
          </w:tcPr>
          <w:p w14:paraId="7E6DB416" w14:textId="77777777" w:rsidR="00D507F6" w:rsidRPr="00D507F6" w:rsidRDefault="00D507F6" w:rsidP="00D507F6">
            <w:pPr>
              <w:rPr>
                <w:color w:val="000000"/>
                <w:sz w:val="20"/>
                <w:szCs w:val="20"/>
              </w:rPr>
            </w:pPr>
          </w:p>
        </w:tc>
        <w:tc>
          <w:tcPr>
            <w:tcW w:w="616" w:type="dxa"/>
            <w:tcBorders>
              <w:top w:val="nil"/>
              <w:left w:val="nil"/>
              <w:bottom w:val="single" w:sz="4" w:space="0" w:color="000000"/>
              <w:right w:val="single" w:sz="4" w:space="0" w:color="000000"/>
            </w:tcBorders>
            <w:shd w:val="clear" w:color="000000" w:fill="FFFFFF"/>
            <w:noWrap/>
            <w:vAlign w:val="bottom"/>
            <w:hideMark/>
          </w:tcPr>
          <w:p w14:paraId="51A2B7E9" w14:textId="77777777" w:rsidR="00D507F6" w:rsidRPr="00D507F6" w:rsidRDefault="00D507F6" w:rsidP="00D507F6">
            <w:pPr>
              <w:rPr>
                <w:color w:val="000000"/>
                <w:sz w:val="20"/>
                <w:szCs w:val="20"/>
              </w:rPr>
            </w:pPr>
            <w:r w:rsidRPr="00D507F6">
              <w:rPr>
                <w:color w:val="000000"/>
                <w:sz w:val="20"/>
                <w:szCs w:val="20"/>
              </w:rPr>
              <w:t>2200</w:t>
            </w:r>
          </w:p>
        </w:tc>
        <w:tc>
          <w:tcPr>
            <w:tcW w:w="2720" w:type="dxa"/>
            <w:tcBorders>
              <w:top w:val="nil"/>
              <w:left w:val="nil"/>
              <w:bottom w:val="single" w:sz="4" w:space="0" w:color="000000"/>
              <w:right w:val="single" w:sz="4" w:space="0" w:color="000000"/>
            </w:tcBorders>
            <w:shd w:val="clear" w:color="000000" w:fill="FFFFFF"/>
            <w:noWrap/>
            <w:vAlign w:val="center"/>
            <w:hideMark/>
          </w:tcPr>
          <w:p w14:paraId="6A7652AA" w14:textId="77777777" w:rsidR="00D507F6" w:rsidRPr="00D507F6" w:rsidRDefault="00D507F6" w:rsidP="00D507F6">
            <w:pPr>
              <w:jc w:val="center"/>
              <w:rPr>
                <w:color w:val="000000"/>
                <w:sz w:val="20"/>
                <w:szCs w:val="20"/>
              </w:rPr>
            </w:pPr>
            <w:r w:rsidRPr="00D507F6">
              <w:rPr>
                <w:color w:val="000000"/>
                <w:sz w:val="20"/>
                <w:szCs w:val="20"/>
              </w:rPr>
              <w:t>Akkadian / EJ IV</w:t>
            </w:r>
          </w:p>
        </w:tc>
        <w:tc>
          <w:tcPr>
            <w:tcW w:w="1538" w:type="dxa"/>
            <w:vMerge/>
            <w:tcBorders>
              <w:top w:val="single" w:sz="4" w:space="0" w:color="000000"/>
              <w:left w:val="single" w:sz="4" w:space="0" w:color="000000"/>
              <w:bottom w:val="single" w:sz="4" w:space="0" w:color="000000"/>
              <w:right w:val="single" w:sz="4" w:space="0" w:color="000000"/>
            </w:tcBorders>
            <w:vAlign w:val="center"/>
            <w:hideMark/>
          </w:tcPr>
          <w:p w14:paraId="584E289C" w14:textId="77777777" w:rsidR="00D507F6" w:rsidRPr="00D507F6" w:rsidRDefault="00D507F6" w:rsidP="00D507F6">
            <w:pPr>
              <w:rPr>
                <w:color w:val="000000"/>
                <w:sz w:val="20"/>
                <w:szCs w:val="20"/>
              </w:rPr>
            </w:pPr>
          </w:p>
        </w:tc>
        <w:tc>
          <w:tcPr>
            <w:tcW w:w="580" w:type="dxa"/>
            <w:tcBorders>
              <w:top w:val="nil"/>
              <w:left w:val="nil"/>
              <w:bottom w:val="nil"/>
              <w:right w:val="nil"/>
            </w:tcBorders>
            <w:shd w:val="clear" w:color="000000" w:fill="FFC000"/>
            <w:noWrap/>
            <w:hideMark/>
          </w:tcPr>
          <w:p w14:paraId="4978D53E" w14:textId="77777777" w:rsidR="00D507F6" w:rsidRPr="00D507F6" w:rsidRDefault="00D507F6" w:rsidP="00D507F6">
            <w:pPr>
              <w:rPr>
                <w:color w:val="000000"/>
                <w:sz w:val="20"/>
                <w:szCs w:val="20"/>
              </w:rPr>
            </w:pPr>
            <w:r w:rsidRPr="00D507F6">
              <w:rPr>
                <w:color w:val="000000"/>
                <w:sz w:val="20"/>
                <w:szCs w:val="20"/>
              </w:rPr>
              <w:t> </w:t>
            </w:r>
          </w:p>
        </w:tc>
        <w:tc>
          <w:tcPr>
            <w:tcW w:w="385" w:type="dxa"/>
            <w:tcBorders>
              <w:top w:val="nil"/>
              <w:left w:val="nil"/>
              <w:bottom w:val="nil"/>
              <w:right w:val="single" w:sz="4" w:space="0" w:color="000000"/>
            </w:tcBorders>
            <w:shd w:val="clear" w:color="000000" w:fill="FFC000"/>
            <w:noWrap/>
            <w:hideMark/>
          </w:tcPr>
          <w:p w14:paraId="3B998CEE" w14:textId="77777777" w:rsidR="00D507F6" w:rsidRPr="00D507F6" w:rsidRDefault="00D507F6" w:rsidP="00D507F6">
            <w:pPr>
              <w:rPr>
                <w:color w:val="000000"/>
                <w:sz w:val="20"/>
                <w:szCs w:val="20"/>
              </w:rPr>
            </w:pPr>
            <w:r w:rsidRPr="00D507F6">
              <w:rPr>
                <w:color w:val="000000"/>
                <w:sz w:val="20"/>
                <w:szCs w:val="20"/>
              </w:rPr>
              <w:t> </w:t>
            </w:r>
          </w:p>
        </w:tc>
      </w:tr>
      <w:tr w:rsidR="00D507F6" w:rsidRPr="00D507F6" w14:paraId="2F19C57F" w14:textId="77777777" w:rsidTr="00D507F6">
        <w:trPr>
          <w:trHeight w:val="255"/>
          <w:jc w:val="center"/>
        </w:trPr>
        <w:tc>
          <w:tcPr>
            <w:tcW w:w="672" w:type="dxa"/>
            <w:vMerge/>
            <w:tcBorders>
              <w:top w:val="nil"/>
              <w:left w:val="single" w:sz="4" w:space="0" w:color="000000"/>
              <w:bottom w:val="single" w:sz="4" w:space="0" w:color="000000"/>
              <w:right w:val="single" w:sz="4" w:space="0" w:color="000000"/>
            </w:tcBorders>
            <w:vAlign w:val="center"/>
            <w:hideMark/>
          </w:tcPr>
          <w:p w14:paraId="4BFEB2DA" w14:textId="77777777" w:rsidR="00D507F6" w:rsidRPr="00D507F6" w:rsidRDefault="00D507F6" w:rsidP="00D507F6">
            <w:pPr>
              <w:rPr>
                <w:color w:val="000000"/>
                <w:sz w:val="20"/>
                <w:szCs w:val="20"/>
              </w:rPr>
            </w:pPr>
          </w:p>
        </w:tc>
        <w:tc>
          <w:tcPr>
            <w:tcW w:w="616" w:type="dxa"/>
            <w:tcBorders>
              <w:top w:val="nil"/>
              <w:left w:val="nil"/>
              <w:bottom w:val="single" w:sz="4" w:space="0" w:color="000000"/>
              <w:right w:val="single" w:sz="4" w:space="0" w:color="000000"/>
            </w:tcBorders>
            <w:shd w:val="clear" w:color="000000" w:fill="FFFFFF"/>
            <w:noWrap/>
            <w:vAlign w:val="bottom"/>
            <w:hideMark/>
          </w:tcPr>
          <w:p w14:paraId="052022E6" w14:textId="77777777" w:rsidR="00D507F6" w:rsidRPr="00D507F6" w:rsidRDefault="00D507F6" w:rsidP="00D507F6">
            <w:pPr>
              <w:rPr>
                <w:color w:val="000000"/>
                <w:sz w:val="20"/>
                <w:szCs w:val="20"/>
              </w:rPr>
            </w:pPr>
            <w:r w:rsidRPr="00D507F6">
              <w:rPr>
                <w:color w:val="000000"/>
                <w:sz w:val="20"/>
                <w:szCs w:val="20"/>
              </w:rPr>
              <w:t>2300</w:t>
            </w:r>
          </w:p>
        </w:tc>
        <w:tc>
          <w:tcPr>
            <w:tcW w:w="2720" w:type="dxa"/>
            <w:tcBorders>
              <w:top w:val="nil"/>
              <w:left w:val="nil"/>
              <w:bottom w:val="single" w:sz="4" w:space="0" w:color="000000"/>
              <w:right w:val="single" w:sz="4" w:space="0" w:color="000000"/>
            </w:tcBorders>
            <w:shd w:val="clear" w:color="000000" w:fill="FFFFFF"/>
            <w:noWrap/>
            <w:vAlign w:val="center"/>
            <w:hideMark/>
          </w:tcPr>
          <w:p w14:paraId="3CE792E5" w14:textId="77777777" w:rsidR="00D507F6" w:rsidRPr="00D507F6" w:rsidRDefault="00D507F6" w:rsidP="00D507F6">
            <w:pPr>
              <w:jc w:val="center"/>
              <w:rPr>
                <w:color w:val="000000"/>
                <w:sz w:val="20"/>
                <w:szCs w:val="20"/>
              </w:rPr>
            </w:pPr>
            <w:r w:rsidRPr="00D507F6">
              <w:rPr>
                <w:color w:val="000000"/>
                <w:sz w:val="20"/>
                <w:szCs w:val="20"/>
              </w:rPr>
              <w:t>post-Ninevite 5 / Akk /EJ IIIb</w:t>
            </w:r>
          </w:p>
        </w:tc>
        <w:tc>
          <w:tcPr>
            <w:tcW w:w="1538" w:type="dxa"/>
            <w:vMerge/>
            <w:tcBorders>
              <w:top w:val="single" w:sz="4" w:space="0" w:color="000000"/>
              <w:left w:val="single" w:sz="4" w:space="0" w:color="000000"/>
              <w:bottom w:val="single" w:sz="4" w:space="0" w:color="000000"/>
              <w:right w:val="single" w:sz="4" w:space="0" w:color="000000"/>
            </w:tcBorders>
            <w:vAlign w:val="center"/>
            <w:hideMark/>
          </w:tcPr>
          <w:p w14:paraId="1AFB1DA8" w14:textId="77777777" w:rsidR="00D507F6" w:rsidRPr="00D507F6" w:rsidRDefault="00D507F6" w:rsidP="00D507F6">
            <w:pPr>
              <w:rPr>
                <w:color w:val="000000"/>
                <w:sz w:val="20"/>
                <w:szCs w:val="20"/>
              </w:rPr>
            </w:pPr>
          </w:p>
        </w:tc>
        <w:tc>
          <w:tcPr>
            <w:tcW w:w="580" w:type="dxa"/>
            <w:tcBorders>
              <w:top w:val="nil"/>
              <w:left w:val="nil"/>
              <w:bottom w:val="nil"/>
              <w:right w:val="nil"/>
            </w:tcBorders>
            <w:shd w:val="clear" w:color="000000" w:fill="FFC000"/>
            <w:noWrap/>
            <w:hideMark/>
          </w:tcPr>
          <w:p w14:paraId="2EAD6DEE" w14:textId="77777777" w:rsidR="00D507F6" w:rsidRPr="00D507F6" w:rsidRDefault="00D507F6" w:rsidP="00D507F6">
            <w:pPr>
              <w:rPr>
                <w:color w:val="000000"/>
                <w:sz w:val="20"/>
                <w:szCs w:val="20"/>
              </w:rPr>
            </w:pPr>
            <w:r w:rsidRPr="00D507F6">
              <w:rPr>
                <w:color w:val="000000"/>
                <w:sz w:val="20"/>
                <w:szCs w:val="20"/>
              </w:rPr>
              <w:t> </w:t>
            </w:r>
            <w:r>
              <w:rPr>
                <w:color w:val="000000"/>
                <w:sz w:val="20"/>
                <w:szCs w:val="20"/>
              </w:rPr>
              <w:t>a5</w:t>
            </w:r>
          </w:p>
        </w:tc>
        <w:tc>
          <w:tcPr>
            <w:tcW w:w="385" w:type="dxa"/>
            <w:tcBorders>
              <w:top w:val="nil"/>
              <w:left w:val="nil"/>
              <w:bottom w:val="nil"/>
              <w:right w:val="single" w:sz="4" w:space="0" w:color="000000"/>
            </w:tcBorders>
            <w:shd w:val="clear" w:color="000000" w:fill="92D050"/>
            <w:noWrap/>
            <w:hideMark/>
          </w:tcPr>
          <w:p w14:paraId="4E5F0A45" w14:textId="77777777" w:rsidR="00D507F6" w:rsidRPr="00D507F6" w:rsidRDefault="00D507F6" w:rsidP="00D507F6">
            <w:pPr>
              <w:rPr>
                <w:color w:val="000000"/>
                <w:sz w:val="20"/>
                <w:szCs w:val="20"/>
              </w:rPr>
            </w:pPr>
            <w:r w:rsidRPr="00D507F6">
              <w:rPr>
                <w:color w:val="000000"/>
                <w:sz w:val="20"/>
                <w:szCs w:val="20"/>
              </w:rPr>
              <w:t> </w:t>
            </w:r>
          </w:p>
        </w:tc>
      </w:tr>
      <w:tr w:rsidR="00D507F6" w:rsidRPr="00D507F6" w14:paraId="4F2E2933" w14:textId="77777777" w:rsidTr="00D507F6">
        <w:trPr>
          <w:trHeight w:val="285"/>
          <w:jc w:val="center"/>
        </w:trPr>
        <w:tc>
          <w:tcPr>
            <w:tcW w:w="672" w:type="dxa"/>
            <w:vMerge w:val="restart"/>
            <w:tcBorders>
              <w:top w:val="nil"/>
              <w:left w:val="single" w:sz="4" w:space="0" w:color="000000"/>
              <w:bottom w:val="single" w:sz="4" w:space="0" w:color="000000"/>
              <w:right w:val="single" w:sz="4" w:space="0" w:color="000000"/>
            </w:tcBorders>
            <w:shd w:val="clear" w:color="000000" w:fill="FFFFFF"/>
            <w:noWrap/>
            <w:vAlign w:val="center"/>
            <w:hideMark/>
          </w:tcPr>
          <w:p w14:paraId="0ABA571B" w14:textId="77777777" w:rsidR="00D507F6" w:rsidRPr="00D507F6" w:rsidRDefault="00D507F6" w:rsidP="00D507F6">
            <w:pPr>
              <w:jc w:val="center"/>
              <w:rPr>
                <w:color w:val="000000"/>
                <w:sz w:val="20"/>
                <w:szCs w:val="20"/>
              </w:rPr>
            </w:pPr>
            <w:r w:rsidRPr="00D507F6">
              <w:rPr>
                <w:color w:val="000000"/>
                <w:sz w:val="20"/>
                <w:szCs w:val="20"/>
              </w:rPr>
              <w:t>4</w:t>
            </w:r>
          </w:p>
        </w:tc>
        <w:tc>
          <w:tcPr>
            <w:tcW w:w="616" w:type="dxa"/>
            <w:tcBorders>
              <w:top w:val="nil"/>
              <w:left w:val="nil"/>
              <w:bottom w:val="single" w:sz="4" w:space="0" w:color="000000"/>
              <w:right w:val="single" w:sz="4" w:space="0" w:color="000000"/>
            </w:tcBorders>
            <w:shd w:val="clear" w:color="000000" w:fill="FFFFFF"/>
            <w:noWrap/>
            <w:vAlign w:val="bottom"/>
            <w:hideMark/>
          </w:tcPr>
          <w:p w14:paraId="29AC629A" w14:textId="77777777" w:rsidR="00D507F6" w:rsidRPr="00D507F6" w:rsidRDefault="00D507F6" w:rsidP="00D507F6">
            <w:pPr>
              <w:rPr>
                <w:color w:val="000000"/>
                <w:sz w:val="20"/>
                <w:szCs w:val="20"/>
              </w:rPr>
            </w:pPr>
            <w:r w:rsidRPr="00D507F6">
              <w:rPr>
                <w:color w:val="000000"/>
                <w:sz w:val="20"/>
                <w:szCs w:val="20"/>
              </w:rPr>
              <w:t>2400</w:t>
            </w:r>
          </w:p>
        </w:tc>
        <w:tc>
          <w:tcPr>
            <w:tcW w:w="2720" w:type="dxa"/>
            <w:vMerge w:val="restart"/>
            <w:tcBorders>
              <w:top w:val="nil"/>
              <w:left w:val="single" w:sz="4" w:space="0" w:color="000000"/>
              <w:bottom w:val="single" w:sz="4" w:space="0" w:color="000000"/>
              <w:right w:val="single" w:sz="4" w:space="0" w:color="000000"/>
            </w:tcBorders>
            <w:shd w:val="clear" w:color="000000" w:fill="FFFFFF"/>
            <w:noWrap/>
            <w:vAlign w:val="center"/>
            <w:hideMark/>
          </w:tcPr>
          <w:p w14:paraId="554F85D6" w14:textId="77777777" w:rsidR="00D507F6" w:rsidRPr="00D507F6" w:rsidRDefault="00D507F6" w:rsidP="00D507F6">
            <w:pPr>
              <w:jc w:val="center"/>
              <w:rPr>
                <w:color w:val="000000"/>
                <w:sz w:val="20"/>
                <w:szCs w:val="20"/>
              </w:rPr>
            </w:pPr>
            <w:r w:rsidRPr="00D507F6">
              <w:rPr>
                <w:color w:val="000000"/>
                <w:sz w:val="20"/>
                <w:szCs w:val="20"/>
              </w:rPr>
              <w:t xml:space="preserve">Late Ninevite 5 </w:t>
            </w:r>
            <w:r w:rsidRPr="00D507F6">
              <w:rPr>
                <w:color w:val="000000"/>
                <w:sz w:val="20"/>
                <w:szCs w:val="20"/>
              </w:rPr>
              <w:br/>
              <w:t>EJ II-IIIa</w:t>
            </w:r>
          </w:p>
        </w:tc>
        <w:tc>
          <w:tcPr>
            <w:tcW w:w="1538" w:type="dxa"/>
            <w:vMerge/>
            <w:tcBorders>
              <w:top w:val="single" w:sz="4" w:space="0" w:color="000000"/>
              <w:left w:val="single" w:sz="4" w:space="0" w:color="000000"/>
              <w:bottom w:val="single" w:sz="4" w:space="0" w:color="000000"/>
              <w:right w:val="single" w:sz="4" w:space="0" w:color="000000"/>
            </w:tcBorders>
            <w:vAlign w:val="center"/>
            <w:hideMark/>
          </w:tcPr>
          <w:p w14:paraId="66CE3F0D" w14:textId="77777777" w:rsidR="00D507F6" w:rsidRPr="00D507F6" w:rsidRDefault="00D507F6" w:rsidP="00D507F6">
            <w:pPr>
              <w:rPr>
                <w:color w:val="000000"/>
                <w:sz w:val="20"/>
                <w:szCs w:val="20"/>
              </w:rPr>
            </w:pPr>
          </w:p>
        </w:tc>
        <w:tc>
          <w:tcPr>
            <w:tcW w:w="580" w:type="dxa"/>
            <w:tcBorders>
              <w:top w:val="nil"/>
              <w:left w:val="nil"/>
              <w:bottom w:val="nil"/>
              <w:right w:val="nil"/>
            </w:tcBorders>
            <w:shd w:val="clear" w:color="000000" w:fill="FFC000"/>
            <w:noWrap/>
            <w:hideMark/>
          </w:tcPr>
          <w:p w14:paraId="1155CD89" w14:textId="77777777" w:rsidR="00D507F6" w:rsidRPr="00D507F6" w:rsidRDefault="00D507F6" w:rsidP="00D507F6">
            <w:pPr>
              <w:rPr>
                <w:color w:val="000000"/>
                <w:sz w:val="20"/>
                <w:szCs w:val="20"/>
              </w:rPr>
            </w:pPr>
            <w:r w:rsidRPr="00D507F6">
              <w:rPr>
                <w:color w:val="000000"/>
                <w:sz w:val="20"/>
                <w:szCs w:val="20"/>
              </w:rPr>
              <w:t> </w:t>
            </w:r>
          </w:p>
        </w:tc>
        <w:tc>
          <w:tcPr>
            <w:tcW w:w="385" w:type="dxa"/>
            <w:tcBorders>
              <w:top w:val="nil"/>
              <w:left w:val="nil"/>
              <w:bottom w:val="nil"/>
              <w:right w:val="single" w:sz="4" w:space="0" w:color="000000"/>
            </w:tcBorders>
            <w:shd w:val="clear" w:color="000000" w:fill="92D050"/>
            <w:noWrap/>
            <w:hideMark/>
          </w:tcPr>
          <w:p w14:paraId="23BAC542" w14:textId="77777777" w:rsidR="00D507F6" w:rsidRPr="00D507F6" w:rsidRDefault="00D507F6" w:rsidP="00D507F6">
            <w:pPr>
              <w:rPr>
                <w:color w:val="000000"/>
                <w:sz w:val="20"/>
                <w:szCs w:val="20"/>
              </w:rPr>
            </w:pPr>
            <w:r w:rsidRPr="00D507F6">
              <w:rPr>
                <w:color w:val="000000"/>
                <w:sz w:val="20"/>
                <w:szCs w:val="20"/>
              </w:rPr>
              <w:t> </w:t>
            </w:r>
          </w:p>
        </w:tc>
      </w:tr>
      <w:tr w:rsidR="00D507F6" w:rsidRPr="00D507F6" w14:paraId="53D20C27" w14:textId="77777777" w:rsidTr="00D507F6">
        <w:trPr>
          <w:trHeight w:val="285"/>
          <w:jc w:val="center"/>
        </w:trPr>
        <w:tc>
          <w:tcPr>
            <w:tcW w:w="672" w:type="dxa"/>
            <w:vMerge/>
            <w:tcBorders>
              <w:top w:val="nil"/>
              <w:left w:val="single" w:sz="4" w:space="0" w:color="000000"/>
              <w:bottom w:val="single" w:sz="4" w:space="0" w:color="000000"/>
              <w:right w:val="single" w:sz="4" w:space="0" w:color="000000"/>
            </w:tcBorders>
            <w:vAlign w:val="center"/>
            <w:hideMark/>
          </w:tcPr>
          <w:p w14:paraId="38EF7A85" w14:textId="77777777" w:rsidR="00D507F6" w:rsidRPr="00D507F6" w:rsidRDefault="00D507F6" w:rsidP="00D507F6">
            <w:pPr>
              <w:rPr>
                <w:color w:val="000000"/>
                <w:sz w:val="20"/>
                <w:szCs w:val="20"/>
              </w:rPr>
            </w:pPr>
          </w:p>
        </w:tc>
        <w:tc>
          <w:tcPr>
            <w:tcW w:w="616" w:type="dxa"/>
            <w:tcBorders>
              <w:top w:val="nil"/>
              <w:left w:val="nil"/>
              <w:bottom w:val="single" w:sz="4" w:space="0" w:color="000000"/>
              <w:right w:val="single" w:sz="4" w:space="0" w:color="000000"/>
            </w:tcBorders>
            <w:shd w:val="clear" w:color="000000" w:fill="FFFFFF"/>
            <w:noWrap/>
            <w:vAlign w:val="bottom"/>
            <w:hideMark/>
          </w:tcPr>
          <w:p w14:paraId="563C16DC" w14:textId="77777777" w:rsidR="00D507F6" w:rsidRPr="00D507F6" w:rsidRDefault="00D507F6" w:rsidP="00D507F6">
            <w:pPr>
              <w:rPr>
                <w:color w:val="000000"/>
                <w:sz w:val="20"/>
                <w:szCs w:val="20"/>
              </w:rPr>
            </w:pPr>
            <w:r w:rsidRPr="00D507F6">
              <w:rPr>
                <w:color w:val="000000"/>
                <w:sz w:val="20"/>
                <w:szCs w:val="20"/>
              </w:rPr>
              <w:t>2500</w:t>
            </w:r>
          </w:p>
        </w:tc>
        <w:tc>
          <w:tcPr>
            <w:tcW w:w="2720" w:type="dxa"/>
            <w:vMerge/>
            <w:tcBorders>
              <w:top w:val="nil"/>
              <w:left w:val="single" w:sz="4" w:space="0" w:color="000000"/>
              <w:bottom w:val="single" w:sz="4" w:space="0" w:color="000000"/>
              <w:right w:val="single" w:sz="4" w:space="0" w:color="000000"/>
            </w:tcBorders>
            <w:vAlign w:val="center"/>
            <w:hideMark/>
          </w:tcPr>
          <w:p w14:paraId="5A45C7E4" w14:textId="77777777" w:rsidR="00D507F6" w:rsidRPr="00D507F6" w:rsidRDefault="00D507F6" w:rsidP="00D507F6">
            <w:pPr>
              <w:rPr>
                <w:color w:val="000000"/>
                <w:sz w:val="20"/>
                <w:szCs w:val="20"/>
              </w:rPr>
            </w:pPr>
          </w:p>
        </w:tc>
        <w:tc>
          <w:tcPr>
            <w:tcW w:w="1538" w:type="dxa"/>
            <w:vMerge w:val="restart"/>
            <w:tcBorders>
              <w:top w:val="nil"/>
              <w:left w:val="single" w:sz="4" w:space="0" w:color="000000"/>
              <w:bottom w:val="single" w:sz="4" w:space="0" w:color="000000"/>
              <w:right w:val="single" w:sz="4" w:space="0" w:color="000000"/>
            </w:tcBorders>
            <w:shd w:val="clear" w:color="000000" w:fill="FFFFFF"/>
            <w:noWrap/>
            <w:vAlign w:val="center"/>
            <w:hideMark/>
          </w:tcPr>
          <w:p w14:paraId="42126B17" w14:textId="77777777" w:rsidR="00D507F6" w:rsidRPr="00D507F6" w:rsidRDefault="00D507F6" w:rsidP="00D507F6">
            <w:pPr>
              <w:jc w:val="center"/>
              <w:rPr>
                <w:color w:val="000000"/>
                <w:sz w:val="20"/>
                <w:szCs w:val="20"/>
              </w:rPr>
            </w:pPr>
            <w:r w:rsidRPr="00D507F6">
              <w:rPr>
                <w:color w:val="000000"/>
                <w:sz w:val="20"/>
                <w:szCs w:val="20"/>
              </w:rPr>
              <w:t>EB III</w:t>
            </w:r>
          </w:p>
        </w:tc>
        <w:tc>
          <w:tcPr>
            <w:tcW w:w="580" w:type="dxa"/>
            <w:tcBorders>
              <w:top w:val="nil"/>
              <w:left w:val="nil"/>
              <w:bottom w:val="nil"/>
              <w:right w:val="nil"/>
            </w:tcBorders>
            <w:shd w:val="clear" w:color="000000" w:fill="92D050"/>
            <w:noWrap/>
            <w:hideMark/>
          </w:tcPr>
          <w:p w14:paraId="57A33575" w14:textId="77777777" w:rsidR="00D507F6" w:rsidRPr="00D507F6" w:rsidRDefault="00D507F6" w:rsidP="00D507F6">
            <w:pPr>
              <w:rPr>
                <w:color w:val="000000"/>
                <w:sz w:val="20"/>
                <w:szCs w:val="20"/>
              </w:rPr>
            </w:pPr>
            <w:r w:rsidRPr="00D507F6">
              <w:rPr>
                <w:color w:val="000000"/>
                <w:sz w:val="20"/>
                <w:szCs w:val="20"/>
              </w:rPr>
              <w:t> </w:t>
            </w:r>
          </w:p>
        </w:tc>
        <w:tc>
          <w:tcPr>
            <w:tcW w:w="385" w:type="dxa"/>
            <w:tcBorders>
              <w:top w:val="nil"/>
              <w:left w:val="nil"/>
              <w:bottom w:val="nil"/>
              <w:right w:val="single" w:sz="4" w:space="0" w:color="000000"/>
            </w:tcBorders>
            <w:shd w:val="clear" w:color="000000" w:fill="92D050"/>
            <w:noWrap/>
            <w:hideMark/>
          </w:tcPr>
          <w:p w14:paraId="2B46BD1F" w14:textId="77777777" w:rsidR="00D507F6" w:rsidRPr="00D507F6" w:rsidRDefault="00D507F6" w:rsidP="00D507F6">
            <w:pPr>
              <w:rPr>
                <w:color w:val="000000"/>
                <w:sz w:val="20"/>
                <w:szCs w:val="20"/>
              </w:rPr>
            </w:pPr>
            <w:r w:rsidRPr="00D507F6">
              <w:rPr>
                <w:color w:val="000000"/>
                <w:sz w:val="20"/>
                <w:szCs w:val="20"/>
              </w:rPr>
              <w:t> </w:t>
            </w:r>
          </w:p>
        </w:tc>
      </w:tr>
      <w:tr w:rsidR="00D507F6" w:rsidRPr="00D507F6" w14:paraId="6DB96917" w14:textId="77777777" w:rsidTr="00D507F6">
        <w:trPr>
          <w:trHeight w:val="255"/>
          <w:jc w:val="center"/>
        </w:trPr>
        <w:tc>
          <w:tcPr>
            <w:tcW w:w="672" w:type="dxa"/>
            <w:vMerge/>
            <w:tcBorders>
              <w:top w:val="nil"/>
              <w:left w:val="single" w:sz="4" w:space="0" w:color="000000"/>
              <w:bottom w:val="single" w:sz="4" w:space="0" w:color="000000"/>
              <w:right w:val="single" w:sz="4" w:space="0" w:color="000000"/>
            </w:tcBorders>
            <w:vAlign w:val="center"/>
            <w:hideMark/>
          </w:tcPr>
          <w:p w14:paraId="3C290F5B" w14:textId="77777777" w:rsidR="00D507F6" w:rsidRPr="00D507F6" w:rsidRDefault="00D507F6" w:rsidP="00D507F6">
            <w:pPr>
              <w:rPr>
                <w:color w:val="000000"/>
                <w:sz w:val="20"/>
                <w:szCs w:val="20"/>
              </w:rPr>
            </w:pPr>
          </w:p>
        </w:tc>
        <w:tc>
          <w:tcPr>
            <w:tcW w:w="616" w:type="dxa"/>
            <w:tcBorders>
              <w:top w:val="nil"/>
              <w:left w:val="nil"/>
              <w:bottom w:val="single" w:sz="4" w:space="0" w:color="000000"/>
              <w:right w:val="single" w:sz="4" w:space="0" w:color="000000"/>
            </w:tcBorders>
            <w:shd w:val="clear" w:color="000000" w:fill="FFFFFF"/>
            <w:noWrap/>
            <w:vAlign w:val="bottom"/>
            <w:hideMark/>
          </w:tcPr>
          <w:p w14:paraId="0E3EF213" w14:textId="77777777" w:rsidR="00D507F6" w:rsidRPr="00D507F6" w:rsidRDefault="00D507F6" w:rsidP="00D507F6">
            <w:pPr>
              <w:rPr>
                <w:color w:val="000000"/>
                <w:sz w:val="20"/>
                <w:szCs w:val="20"/>
              </w:rPr>
            </w:pPr>
            <w:r w:rsidRPr="00D507F6">
              <w:rPr>
                <w:color w:val="000000"/>
                <w:sz w:val="20"/>
                <w:szCs w:val="20"/>
              </w:rPr>
              <w:t>2600</w:t>
            </w:r>
          </w:p>
        </w:tc>
        <w:tc>
          <w:tcPr>
            <w:tcW w:w="2720" w:type="dxa"/>
            <w:tcBorders>
              <w:top w:val="nil"/>
              <w:left w:val="nil"/>
              <w:bottom w:val="nil"/>
              <w:right w:val="single" w:sz="4" w:space="0" w:color="000000"/>
            </w:tcBorders>
            <w:shd w:val="clear" w:color="000000" w:fill="FFFFFF"/>
            <w:noWrap/>
            <w:vAlign w:val="center"/>
            <w:hideMark/>
          </w:tcPr>
          <w:p w14:paraId="1FD9787A" w14:textId="77777777" w:rsidR="00D507F6" w:rsidRPr="00D507F6" w:rsidRDefault="00D507F6" w:rsidP="00D507F6">
            <w:pPr>
              <w:jc w:val="center"/>
              <w:rPr>
                <w:color w:val="000000"/>
                <w:sz w:val="20"/>
                <w:szCs w:val="20"/>
              </w:rPr>
            </w:pPr>
            <w:r w:rsidRPr="00D507F6">
              <w:rPr>
                <w:color w:val="000000"/>
                <w:sz w:val="20"/>
                <w:szCs w:val="20"/>
              </w:rPr>
              <w:t> </w:t>
            </w:r>
          </w:p>
        </w:tc>
        <w:tc>
          <w:tcPr>
            <w:tcW w:w="1538" w:type="dxa"/>
            <w:vMerge/>
            <w:tcBorders>
              <w:top w:val="nil"/>
              <w:left w:val="single" w:sz="4" w:space="0" w:color="000000"/>
              <w:bottom w:val="single" w:sz="4" w:space="0" w:color="000000"/>
              <w:right w:val="single" w:sz="4" w:space="0" w:color="000000"/>
            </w:tcBorders>
            <w:vAlign w:val="center"/>
            <w:hideMark/>
          </w:tcPr>
          <w:p w14:paraId="74EFB549" w14:textId="77777777" w:rsidR="00D507F6" w:rsidRPr="00D507F6" w:rsidRDefault="00D507F6" w:rsidP="00D507F6">
            <w:pPr>
              <w:rPr>
                <w:color w:val="000000"/>
                <w:sz w:val="20"/>
                <w:szCs w:val="20"/>
              </w:rPr>
            </w:pPr>
          </w:p>
        </w:tc>
        <w:tc>
          <w:tcPr>
            <w:tcW w:w="580" w:type="dxa"/>
            <w:tcBorders>
              <w:top w:val="nil"/>
              <w:left w:val="nil"/>
              <w:bottom w:val="nil"/>
              <w:right w:val="nil"/>
            </w:tcBorders>
            <w:shd w:val="clear" w:color="000000" w:fill="92D050"/>
            <w:noWrap/>
            <w:hideMark/>
          </w:tcPr>
          <w:p w14:paraId="2B0AB0F9" w14:textId="77777777" w:rsidR="00D507F6" w:rsidRPr="00D507F6" w:rsidRDefault="00D507F6" w:rsidP="00D507F6">
            <w:pPr>
              <w:rPr>
                <w:color w:val="000000"/>
                <w:sz w:val="20"/>
                <w:szCs w:val="20"/>
              </w:rPr>
            </w:pPr>
            <w:r w:rsidRPr="00D507F6">
              <w:rPr>
                <w:color w:val="000000"/>
                <w:sz w:val="20"/>
                <w:szCs w:val="20"/>
              </w:rPr>
              <w:t> </w:t>
            </w:r>
          </w:p>
        </w:tc>
        <w:tc>
          <w:tcPr>
            <w:tcW w:w="385" w:type="dxa"/>
            <w:tcBorders>
              <w:top w:val="nil"/>
              <w:left w:val="nil"/>
              <w:bottom w:val="nil"/>
              <w:right w:val="single" w:sz="4" w:space="0" w:color="000000"/>
            </w:tcBorders>
            <w:shd w:val="clear" w:color="000000" w:fill="92D050"/>
            <w:noWrap/>
            <w:hideMark/>
          </w:tcPr>
          <w:p w14:paraId="5434193F" w14:textId="77777777" w:rsidR="00D507F6" w:rsidRPr="00D507F6" w:rsidRDefault="00D507F6" w:rsidP="00D507F6">
            <w:pPr>
              <w:rPr>
                <w:color w:val="000000"/>
                <w:sz w:val="20"/>
                <w:szCs w:val="20"/>
              </w:rPr>
            </w:pPr>
            <w:r w:rsidRPr="00D507F6">
              <w:rPr>
                <w:color w:val="000000"/>
                <w:sz w:val="20"/>
                <w:szCs w:val="20"/>
              </w:rPr>
              <w:t> </w:t>
            </w:r>
          </w:p>
        </w:tc>
      </w:tr>
      <w:tr w:rsidR="00D507F6" w:rsidRPr="00D507F6" w14:paraId="2B5DF754" w14:textId="77777777" w:rsidTr="00D507F6">
        <w:trPr>
          <w:trHeight w:val="255"/>
          <w:jc w:val="center"/>
        </w:trPr>
        <w:tc>
          <w:tcPr>
            <w:tcW w:w="672" w:type="dxa"/>
            <w:vMerge/>
            <w:tcBorders>
              <w:top w:val="nil"/>
              <w:left w:val="single" w:sz="4" w:space="0" w:color="000000"/>
              <w:bottom w:val="single" w:sz="4" w:space="0" w:color="000000"/>
              <w:right w:val="single" w:sz="4" w:space="0" w:color="000000"/>
            </w:tcBorders>
            <w:vAlign w:val="center"/>
            <w:hideMark/>
          </w:tcPr>
          <w:p w14:paraId="7D018413" w14:textId="77777777" w:rsidR="00D507F6" w:rsidRPr="00D507F6" w:rsidRDefault="00D507F6" w:rsidP="00D507F6">
            <w:pPr>
              <w:rPr>
                <w:color w:val="000000"/>
                <w:sz w:val="20"/>
                <w:szCs w:val="20"/>
              </w:rPr>
            </w:pPr>
          </w:p>
        </w:tc>
        <w:tc>
          <w:tcPr>
            <w:tcW w:w="616" w:type="dxa"/>
            <w:tcBorders>
              <w:top w:val="nil"/>
              <w:left w:val="nil"/>
              <w:bottom w:val="single" w:sz="4" w:space="0" w:color="000000"/>
              <w:right w:val="single" w:sz="4" w:space="0" w:color="000000"/>
            </w:tcBorders>
            <w:shd w:val="clear" w:color="000000" w:fill="FFFFFF"/>
            <w:noWrap/>
            <w:vAlign w:val="bottom"/>
            <w:hideMark/>
          </w:tcPr>
          <w:p w14:paraId="3E34BC52" w14:textId="77777777" w:rsidR="00D507F6" w:rsidRPr="00D507F6" w:rsidRDefault="00D507F6" w:rsidP="00D507F6">
            <w:pPr>
              <w:rPr>
                <w:color w:val="000000"/>
                <w:sz w:val="20"/>
                <w:szCs w:val="20"/>
              </w:rPr>
            </w:pPr>
            <w:r w:rsidRPr="00D507F6">
              <w:rPr>
                <w:color w:val="000000"/>
                <w:sz w:val="20"/>
                <w:szCs w:val="20"/>
              </w:rPr>
              <w:t>2700</w:t>
            </w:r>
          </w:p>
        </w:tc>
        <w:tc>
          <w:tcPr>
            <w:tcW w:w="2720" w:type="dxa"/>
            <w:vMerge w:val="restart"/>
            <w:tcBorders>
              <w:top w:val="nil"/>
              <w:left w:val="single" w:sz="4" w:space="0" w:color="000000"/>
              <w:bottom w:val="single" w:sz="4" w:space="0" w:color="000000"/>
              <w:right w:val="single" w:sz="4" w:space="0" w:color="000000"/>
            </w:tcBorders>
            <w:shd w:val="clear" w:color="000000" w:fill="FFFFFF"/>
            <w:vAlign w:val="center"/>
            <w:hideMark/>
          </w:tcPr>
          <w:p w14:paraId="08297387" w14:textId="77777777" w:rsidR="00D507F6" w:rsidRPr="00D507F6" w:rsidRDefault="00D507F6" w:rsidP="00D507F6">
            <w:pPr>
              <w:jc w:val="center"/>
              <w:rPr>
                <w:color w:val="000000"/>
                <w:sz w:val="20"/>
                <w:szCs w:val="20"/>
              </w:rPr>
            </w:pPr>
            <w:r w:rsidRPr="00D507F6">
              <w:rPr>
                <w:color w:val="000000"/>
                <w:sz w:val="20"/>
                <w:szCs w:val="20"/>
              </w:rPr>
              <w:t>Early/Middle Ninevite 5</w:t>
            </w:r>
            <w:r w:rsidRPr="00D507F6">
              <w:rPr>
                <w:color w:val="000000"/>
                <w:sz w:val="20"/>
                <w:szCs w:val="20"/>
              </w:rPr>
              <w:br/>
            </w:r>
            <w:r w:rsidRPr="00D507F6">
              <w:rPr>
                <w:color w:val="000000"/>
                <w:sz w:val="20"/>
                <w:szCs w:val="20"/>
              </w:rPr>
              <w:lastRenderedPageBreak/>
              <w:t>EK I-II</w:t>
            </w:r>
          </w:p>
        </w:tc>
        <w:tc>
          <w:tcPr>
            <w:tcW w:w="1538" w:type="dxa"/>
            <w:vMerge/>
            <w:tcBorders>
              <w:top w:val="nil"/>
              <w:left w:val="single" w:sz="4" w:space="0" w:color="000000"/>
              <w:bottom w:val="single" w:sz="4" w:space="0" w:color="000000"/>
              <w:right w:val="single" w:sz="4" w:space="0" w:color="000000"/>
            </w:tcBorders>
            <w:vAlign w:val="center"/>
            <w:hideMark/>
          </w:tcPr>
          <w:p w14:paraId="3941BE70" w14:textId="77777777" w:rsidR="00D507F6" w:rsidRPr="00D507F6" w:rsidRDefault="00D507F6" w:rsidP="00D507F6">
            <w:pPr>
              <w:rPr>
                <w:color w:val="000000"/>
                <w:sz w:val="20"/>
                <w:szCs w:val="20"/>
              </w:rPr>
            </w:pPr>
          </w:p>
        </w:tc>
        <w:tc>
          <w:tcPr>
            <w:tcW w:w="580" w:type="dxa"/>
            <w:tcBorders>
              <w:top w:val="nil"/>
              <w:left w:val="nil"/>
              <w:bottom w:val="nil"/>
              <w:right w:val="nil"/>
            </w:tcBorders>
            <w:shd w:val="clear" w:color="000000" w:fill="92D050"/>
            <w:noWrap/>
            <w:hideMark/>
          </w:tcPr>
          <w:p w14:paraId="2A33919A" w14:textId="77777777" w:rsidR="00D507F6" w:rsidRPr="00D507F6" w:rsidRDefault="00D507F6" w:rsidP="00D507F6">
            <w:pPr>
              <w:rPr>
                <w:color w:val="000000"/>
                <w:sz w:val="20"/>
                <w:szCs w:val="20"/>
              </w:rPr>
            </w:pPr>
            <w:r w:rsidRPr="00D507F6">
              <w:rPr>
                <w:color w:val="000000"/>
                <w:sz w:val="20"/>
                <w:szCs w:val="20"/>
              </w:rPr>
              <w:t> </w:t>
            </w:r>
          </w:p>
        </w:tc>
        <w:tc>
          <w:tcPr>
            <w:tcW w:w="385" w:type="dxa"/>
            <w:tcBorders>
              <w:top w:val="nil"/>
              <w:left w:val="nil"/>
              <w:bottom w:val="nil"/>
              <w:right w:val="single" w:sz="4" w:space="0" w:color="000000"/>
            </w:tcBorders>
            <w:shd w:val="clear" w:color="000000" w:fill="92D050"/>
            <w:noWrap/>
            <w:hideMark/>
          </w:tcPr>
          <w:p w14:paraId="17657C4B" w14:textId="77777777" w:rsidR="00D507F6" w:rsidRPr="00D507F6" w:rsidRDefault="00D507F6" w:rsidP="00D507F6">
            <w:pPr>
              <w:rPr>
                <w:color w:val="000000"/>
                <w:sz w:val="20"/>
                <w:szCs w:val="20"/>
              </w:rPr>
            </w:pPr>
            <w:r w:rsidRPr="00D507F6">
              <w:rPr>
                <w:color w:val="000000"/>
                <w:sz w:val="20"/>
                <w:szCs w:val="20"/>
              </w:rPr>
              <w:t> </w:t>
            </w:r>
          </w:p>
        </w:tc>
      </w:tr>
      <w:tr w:rsidR="00D507F6" w:rsidRPr="00D507F6" w14:paraId="4ABA5D31" w14:textId="77777777" w:rsidTr="00D507F6">
        <w:trPr>
          <w:trHeight w:val="255"/>
          <w:jc w:val="center"/>
        </w:trPr>
        <w:tc>
          <w:tcPr>
            <w:tcW w:w="672" w:type="dxa"/>
            <w:vMerge/>
            <w:tcBorders>
              <w:top w:val="nil"/>
              <w:left w:val="single" w:sz="4" w:space="0" w:color="000000"/>
              <w:bottom w:val="single" w:sz="4" w:space="0" w:color="000000"/>
              <w:right w:val="single" w:sz="4" w:space="0" w:color="000000"/>
            </w:tcBorders>
            <w:vAlign w:val="center"/>
            <w:hideMark/>
          </w:tcPr>
          <w:p w14:paraId="4EE62031" w14:textId="77777777" w:rsidR="00D507F6" w:rsidRPr="00D507F6" w:rsidRDefault="00D507F6" w:rsidP="00D507F6">
            <w:pPr>
              <w:rPr>
                <w:color w:val="000000"/>
                <w:sz w:val="20"/>
                <w:szCs w:val="20"/>
              </w:rPr>
            </w:pPr>
          </w:p>
        </w:tc>
        <w:tc>
          <w:tcPr>
            <w:tcW w:w="616" w:type="dxa"/>
            <w:tcBorders>
              <w:top w:val="nil"/>
              <w:left w:val="nil"/>
              <w:bottom w:val="single" w:sz="4" w:space="0" w:color="000000"/>
              <w:right w:val="single" w:sz="4" w:space="0" w:color="000000"/>
            </w:tcBorders>
            <w:shd w:val="clear" w:color="000000" w:fill="FFFFFF"/>
            <w:noWrap/>
            <w:vAlign w:val="bottom"/>
            <w:hideMark/>
          </w:tcPr>
          <w:p w14:paraId="6D6DC6FF" w14:textId="77777777" w:rsidR="00D507F6" w:rsidRPr="00D507F6" w:rsidRDefault="00D507F6" w:rsidP="00D507F6">
            <w:pPr>
              <w:rPr>
                <w:color w:val="000000"/>
                <w:sz w:val="20"/>
                <w:szCs w:val="20"/>
              </w:rPr>
            </w:pPr>
            <w:r w:rsidRPr="00D507F6">
              <w:rPr>
                <w:color w:val="000000"/>
                <w:sz w:val="20"/>
                <w:szCs w:val="20"/>
              </w:rPr>
              <w:t>2800</w:t>
            </w:r>
          </w:p>
        </w:tc>
        <w:tc>
          <w:tcPr>
            <w:tcW w:w="2720" w:type="dxa"/>
            <w:vMerge/>
            <w:tcBorders>
              <w:top w:val="nil"/>
              <w:left w:val="single" w:sz="4" w:space="0" w:color="000000"/>
              <w:bottom w:val="single" w:sz="4" w:space="0" w:color="000000"/>
              <w:right w:val="single" w:sz="4" w:space="0" w:color="000000"/>
            </w:tcBorders>
            <w:vAlign w:val="center"/>
            <w:hideMark/>
          </w:tcPr>
          <w:p w14:paraId="2778249E" w14:textId="77777777" w:rsidR="00D507F6" w:rsidRPr="00D507F6" w:rsidRDefault="00D507F6" w:rsidP="00D507F6">
            <w:pPr>
              <w:rPr>
                <w:color w:val="000000"/>
                <w:sz w:val="20"/>
                <w:szCs w:val="20"/>
              </w:rPr>
            </w:pPr>
          </w:p>
        </w:tc>
        <w:tc>
          <w:tcPr>
            <w:tcW w:w="1538" w:type="dxa"/>
            <w:vMerge w:val="restart"/>
            <w:tcBorders>
              <w:top w:val="nil"/>
              <w:left w:val="single" w:sz="4" w:space="0" w:color="000000"/>
              <w:bottom w:val="single" w:sz="4" w:space="0" w:color="000000"/>
              <w:right w:val="single" w:sz="4" w:space="0" w:color="000000"/>
            </w:tcBorders>
            <w:shd w:val="clear" w:color="000000" w:fill="FFFFFF"/>
            <w:vAlign w:val="center"/>
            <w:hideMark/>
          </w:tcPr>
          <w:p w14:paraId="47217E2A" w14:textId="77777777" w:rsidR="00D507F6" w:rsidRPr="00D507F6" w:rsidRDefault="00D507F6" w:rsidP="00D507F6">
            <w:pPr>
              <w:jc w:val="center"/>
              <w:rPr>
                <w:color w:val="000000"/>
                <w:sz w:val="20"/>
                <w:szCs w:val="20"/>
              </w:rPr>
            </w:pPr>
            <w:r w:rsidRPr="00D507F6">
              <w:rPr>
                <w:color w:val="000000"/>
                <w:sz w:val="20"/>
                <w:szCs w:val="20"/>
              </w:rPr>
              <w:t>EB II</w:t>
            </w:r>
          </w:p>
        </w:tc>
        <w:tc>
          <w:tcPr>
            <w:tcW w:w="580" w:type="dxa"/>
            <w:tcBorders>
              <w:top w:val="nil"/>
              <w:left w:val="nil"/>
              <w:bottom w:val="nil"/>
              <w:right w:val="nil"/>
            </w:tcBorders>
            <w:shd w:val="clear" w:color="000000" w:fill="92D050"/>
            <w:noWrap/>
            <w:hideMark/>
          </w:tcPr>
          <w:p w14:paraId="6AF1F702" w14:textId="77777777" w:rsidR="00D507F6" w:rsidRPr="00D507F6" w:rsidRDefault="00D507F6" w:rsidP="00D507F6">
            <w:pPr>
              <w:rPr>
                <w:color w:val="000000"/>
                <w:sz w:val="20"/>
                <w:szCs w:val="20"/>
              </w:rPr>
            </w:pPr>
            <w:r w:rsidRPr="00D507F6">
              <w:rPr>
                <w:color w:val="000000"/>
                <w:sz w:val="20"/>
                <w:szCs w:val="20"/>
              </w:rPr>
              <w:t> </w:t>
            </w:r>
            <w:r>
              <w:rPr>
                <w:color w:val="000000"/>
                <w:sz w:val="20"/>
                <w:szCs w:val="20"/>
              </w:rPr>
              <w:t>h5</w:t>
            </w:r>
          </w:p>
        </w:tc>
        <w:tc>
          <w:tcPr>
            <w:tcW w:w="385" w:type="dxa"/>
            <w:tcBorders>
              <w:top w:val="nil"/>
              <w:left w:val="nil"/>
              <w:bottom w:val="nil"/>
              <w:right w:val="single" w:sz="4" w:space="0" w:color="000000"/>
            </w:tcBorders>
            <w:shd w:val="clear" w:color="000000" w:fill="92D050"/>
            <w:noWrap/>
            <w:hideMark/>
          </w:tcPr>
          <w:p w14:paraId="5F9DFB31" w14:textId="77777777" w:rsidR="00D507F6" w:rsidRPr="00D507F6" w:rsidRDefault="00D507F6" w:rsidP="00D507F6">
            <w:pPr>
              <w:rPr>
                <w:color w:val="000000"/>
                <w:sz w:val="20"/>
                <w:szCs w:val="20"/>
              </w:rPr>
            </w:pPr>
            <w:r w:rsidRPr="00D507F6">
              <w:rPr>
                <w:color w:val="000000"/>
                <w:sz w:val="20"/>
                <w:szCs w:val="20"/>
              </w:rPr>
              <w:t> </w:t>
            </w:r>
          </w:p>
        </w:tc>
      </w:tr>
      <w:tr w:rsidR="00D507F6" w:rsidRPr="00D507F6" w14:paraId="183BA466" w14:textId="77777777" w:rsidTr="00D507F6">
        <w:trPr>
          <w:trHeight w:val="255"/>
          <w:jc w:val="center"/>
        </w:trPr>
        <w:tc>
          <w:tcPr>
            <w:tcW w:w="672" w:type="dxa"/>
            <w:vMerge/>
            <w:tcBorders>
              <w:top w:val="nil"/>
              <w:left w:val="single" w:sz="4" w:space="0" w:color="000000"/>
              <w:bottom w:val="single" w:sz="4" w:space="0" w:color="000000"/>
              <w:right w:val="single" w:sz="4" w:space="0" w:color="000000"/>
            </w:tcBorders>
            <w:vAlign w:val="center"/>
            <w:hideMark/>
          </w:tcPr>
          <w:p w14:paraId="6A960B32" w14:textId="77777777" w:rsidR="00D507F6" w:rsidRPr="00D507F6" w:rsidRDefault="00D507F6" w:rsidP="00D507F6">
            <w:pPr>
              <w:rPr>
                <w:color w:val="000000"/>
                <w:sz w:val="20"/>
                <w:szCs w:val="20"/>
              </w:rPr>
            </w:pPr>
          </w:p>
        </w:tc>
        <w:tc>
          <w:tcPr>
            <w:tcW w:w="616" w:type="dxa"/>
            <w:tcBorders>
              <w:top w:val="nil"/>
              <w:left w:val="nil"/>
              <w:bottom w:val="single" w:sz="4" w:space="0" w:color="000000"/>
              <w:right w:val="single" w:sz="4" w:space="0" w:color="000000"/>
            </w:tcBorders>
            <w:shd w:val="clear" w:color="000000" w:fill="FFFFFF"/>
            <w:noWrap/>
            <w:vAlign w:val="bottom"/>
            <w:hideMark/>
          </w:tcPr>
          <w:p w14:paraId="19387AAC" w14:textId="77777777" w:rsidR="00D507F6" w:rsidRPr="00D507F6" w:rsidRDefault="00D507F6" w:rsidP="00D507F6">
            <w:pPr>
              <w:rPr>
                <w:color w:val="000000"/>
                <w:sz w:val="20"/>
                <w:szCs w:val="20"/>
              </w:rPr>
            </w:pPr>
            <w:r w:rsidRPr="00D507F6">
              <w:rPr>
                <w:color w:val="000000"/>
                <w:sz w:val="20"/>
                <w:szCs w:val="20"/>
              </w:rPr>
              <w:t>2900</w:t>
            </w:r>
          </w:p>
        </w:tc>
        <w:tc>
          <w:tcPr>
            <w:tcW w:w="2720" w:type="dxa"/>
            <w:vMerge/>
            <w:tcBorders>
              <w:top w:val="nil"/>
              <w:left w:val="single" w:sz="4" w:space="0" w:color="000000"/>
              <w:bottom w:val="single" w:sz="4" w:space="0" w:color="000000"/>
              <w:right w:val="single" w:sz="4" w:space="0" w:color="000000"/>
            </w:tcBorders>
            <w:vAlign w:val="center"/>
            <w:hideMark/>
          </w:tcPr>
          <w:p w14:paraId="26C6D57A" w14:textId="77777777" w:rsidR="00D507F6" w:rsidRPr="00D507F6" w:rsidRDefault="00D507F6" w:rsidP="00D507F6">
            <w:pPr>
              <w:rPr>
                <w:color w:val="000000"/>
                <w:sz w:val="20"/>
                <w:szCs w:val="20"/>
              </w:rPr>
            </w:pPr>
          </w:p>
        </w:tc>
        <w:tc>
          <w:tcPr>
            <w:tcW w:w="1538" w:type="dxa"/>
            <w:vMerge/>
            <w:tcBorders>
              <w:top w:val="nil"/>
              <w:left w:val="single" w:sz="4" w:space="0" w:color="000000"/>
              <w:bottom w:val="single" w:sz="4" w:space="0" w:color="000000"/>
              <w:right w:val="single" w:sz="4" w:space="0" w:color="000000"/>
            </w:tcBorders>
            <w:vAlign w:val="center"/>
            <w:hideMark/>
          </w:tcPr>
          <w:p w14:paraId="34F87D9E" w14:textId="77777777" w:rsidR="00D507F6" w:rsidRPr="00D507F6" w:rsidRDefault="00D507F6" w:rsidP="00D507F6">
            <w:pPr>
              <w:rPr>
                <w:color w:val="000000"/>
                <w:sz w:val="20"/>
                <w:szCs w:val="20"/>
              </w:rPr>
            </w:pPr>
          </w:p>
        </w:tc>
        <w:tc>
          <w:tcPr>
            <w:tcW w:w="580" w:type="dxa"/>
            <w:tcBorders>
              <w:top w:val="nil"/>
              <w:left w:val="nil"/>
              <w:bottom w:val="nil"/>
              <w:right w:val="nil"/>
            </w:tcBorders>
            <w:shd w:val="clear" w:color="000000" w:fill="92D050"/>
            <w:noWrap/>
            <w:hideMark/>
          </w:tcPr>
          <w:p w14:paraId="3BF7D723" w14:textId="77777777" w:rsidR="00D507F6" w:rsidRPr="00D507F6" w:rsidRDefault="00D507F6" w:rsidP="00D507F6">
            <w:pPr>
              <w:rPr>
                <w:color w:val="000000"/>
                <w:sz w:val="20"/>
                <w:szCs w:val="20"/>
              </w:rPr>
            </w:pPr>
            <w:r w:rsidRPr="00D507F6">
              <w:rPr>
                <w:color w:val="000000"/>
                <w:sz w:val="20"/>
                <w:szCs w:val="20"/>
              </w:rPr>
              <w:t> </w:t>
            </w:r>
          </w:p>
        </w:tc>
        <w:tc>
          <w:tcPr>
            <w:tcW w:w="385" w:type="dxa"/>
            <w:tcBorders>
              <w:top w:val="nil"/>
              <w:left w:val="nil"/>
              <w:bottom w:val="nil"/>
              <w:right w:val="single" w:sz="4" w:space="0" w:color="000000"/>
            </w:tcBorders>
            <w:shd w:val="clear" w:color="000000" w:fill="92D050"/>
            <w:noWrap/>
            <w:hideMark/>
          </w:tcPr>
          <w:p w14:paraId="2E053128" w14:textId="77777777" w:rsidR="00D507F6" w:rsidRPr="00D507F6" w:rsidRDefault="00D507F6" w:rsidP="00D507F6">
            <w:pPr>
              <w:rPr>
                <w:color w:val="000000"/>
                <w:sz w:val="20"/>
                <w:szCs w:val="20"/>
              </w:rPr>
            </w:pPr>
            <w:r w:rsidRPr="00D507F6">
              <w:rPr>
                <w:color w:val="000000"/>
                <w:sz w:val="20"/>
                <w:szCs w:val="20"/>
              </w:rPr>
              <w:t> </w:t>
            </w:r>
          </w:p>
        </w:tc>
      </w:tr>
      <w:tr w:rsidR="00D507F6" w:rsidRPr="00D507F6" w14:paraId="321E1B21" w14:textId="77777777" w:rsidTr="00D507F6">
        <w:trPr>
          <w:trHeight w:val="255"/>
          <w:jc w:val="center"/>
        </w:trPr>
        <w:tc>
          <w:tcPr>
            <w:tcW w:w="672" w:type="dxa"/>
            <w:vMerge w:val="restart"/>
            <w:tcBorders>
              <w:top w:val="nil"/>
              <w:left w:val="single" w:sz="4" w:space="0" w:color="000000"/>
              <w:bottom w:val="single" w:sz="4" w:space="0" w:color="000000"/>
              <w:right w:val="single" w:sz="4" w:space="0" w:color="000000"/>
            </w:tcBorders>
            <w:shd w:val="clear" w:color="000000" w:fill="FFFFFF"/>
            <w:noWrap/>
            <w:vAlign w:val="center"/>
            <w:hideMark/>
          </w:tcPr>
          <w:p w14:paraId="431EA0DD" w14:textId="77777777" w:rsidR="00D507F6" w:rsidRPr="00D507F6" w:rsidRDefault="00D507F6" w:rsidP="00D507F6">
            <w:pPr>
              <w:jc w:val="center"/>
              <w:rPr>
                <w:color w:val="000000"/>
                <w:sz w:val="20"/>
                <w:szCs w:val="20"/>
              </w:rPr>
            </w:pPr>
            <w:r w:rsidRPr="00D507F6">
              <w:rPr>
                <w:color w:val="000000"/>
                <w:sz w:val="20"/>
                <w:szCs w:val="20"/>
              </w:rPr>
              <w:t>3</w:t>
            </w:r>
          </w:p>
        </w:tc>
        <w:tc>
          <w:tcPr>
            <w:tcW w:w="616" w:type="dxa"/>
            <w:tcBorders>
              <w:top w:val="nil"/>
              <w:left w:val="nil"/>
              <w:bottom w:val="single" w:sz="4" w:space="0" w:color="000000"/>
              <w:right w:val="single" w:sz="4" w:space="0" w:color="000000"/>
            </w:tcBorders>
            <w:shd w:val="clear" w:color="000000" w:fill="FFFFFF"/>
            <w:noWrap/>
            <w:vAlign w:val="bottom"/>
            <w:hideMark/>
          </w:tcPr>
          <w:p w14:paraId="090E26E4" w14:textId="77777777" w:rsidR="00D507F6" w:rsidRPr="00D507F6" w:rsidRDefault="00D507F6" w:rsidP="00D507F6">
            <w:pPr>
              <w:rPr>
                <w:color w:val="000000"/>
                <w:sz w:val="20"/>
                <w:szCs w:val="20"/>
              </w:rPr>
            </w:pPr>
            <w:r w:rsidRPr="00D507F6">
              <w:rPr>
                <w:color w:val="000000"/>
                <w:sz w:val="20"/>
                <w:szCs w:val="20"/>
              </w:rPr>
              <w:t>3000</w:t>
            </w:r>
          </w:p>
        </w:tc>
        <w:tc>
          <w:tcPr>
            <w:tcW w:w="2720" w:type="dxa"/>
            <w:tcBorders>
              <w:top w:val="nil"/>
              <w:left w:val="nil"/>
              <w:bottom w:val="single" w:sz="4" w:space="0" w:color="000000"/>
              <w:right w:val="single" w:sz="4" w:space="0" w:color="000000"/>
            </w:tcBorders>
            <w:shd w:val="clear" w:color="000000" w:fill="FFFFFF"/>
            <w:noWrap/>
            <w:vAlign w:val="center"/>
            <w:hideMark/>
          </w:tcPr>
          <w:p w14:paraId="7EF69BD1" w14:textId="77777777" w:rsidR="00D507F6" w:rsidRPr="00D507F6" w:rsidRDefault="00D507F6" w:rsidP="00D507F6">
            <w:pPr>
              <w:jc w:val="center"/>
              <w:rPr>
                <w:color w:val="000000"/>
                <w:sz w:val="20"/>
                <w:szCs w:val="20"/>
              </w:rPr>
            </w:pPr>
            <w:r w:rsidRPr="00D507F6">
              <w:rPr>
                <w:color w:val="000000"/>
                <w:sz w:val="20"/>
                <w:szCs w:val="20"/>
              </w:rPr>
              <w:t>Jendet Nasr EJ I</w:t>
            </w:r>
          </w:p>
        </w:tc>
        <w:tc>
          <w:tcPr>
            <w:tcW w:w="1538" w:type="dxa"/>
            <w:vMerge w:val="restart"/>
            <w:tcBorders>
              <w:top w:val="nil"/>
              <w:left w:val="single" w:sz="4" w:space="0" w:color="000000"/>
              <w:bottom w:val="single" w:sz="4" w:space="0" w:color="000000"/>
              <w:right w:val="single" w:sz="4" w:space="0" w:color="000000"/>
            </w:tcBorders>
            <w:shd w:val="clear" w:color="000000" w:fill="FFFFFF"/>
            <w:noWrap/>
            <w:vAlign w:val="center"/>
            <w:hideMark/>
          </w:tcPr>
          <w:p w14:paraId="55C49A75" w14:textId="77777777" w:rsidR="00D507F6" w:rsidRPr="00D507F6" w:rsidRDefault="00D507F6" w:rsidP="00D507F6">
            <w:pPr>
              <w:jc w:val="center"/>
              <w:rPr>
                <w:color w:val="000000"/>
                <w:sz w:val="20"/>
                <w:szCs w:val="20"/>
              </w:rPr>
            </w:pPr>
            <w:r w:rsidRPr="00D507F6">
              <w:rPr>
                <w:color w:val="000000"/>
                <w:sz w:val="20"/>
                <w:szCs w:val="20"/>
              </w:rPr>
              <w:t xml:space="preserve">EB </w:t>
            </w:r>
            <w:r>
              <w:rPr>
                <w:color w:val="000000"/>
                <w:sz w:val="20"/>
                <w:szCs w:val="20"/>
              </w:rPr>
              <w:t>I</w:t>
            </w:r>
            <w:r w:rsidRPr="00D507F6">
              <w:rPr>
                <w:color w:val="000000"/>
                <w:sz w:val="20"/>
                <w:szCs w:val="20"/>
              </w:rPr>
              <w:t>b</w:t>
            </w:r>
          </w:p>
        </w:tc>
        <w:tc>
          <w:tcPr>
            <w:tcW w:w="580" w:type="dxa"/>
            <w:tcBorders>
              <w:top w:val="nil"/>
              <w:left w:val="nil"/>
              <w:bottom w:val="nil"/>
              <w:right w:val="nil"/>
            </w:tcBorders>
            <w:shd w:val="clear" w:color="000000" w:fill="92D050"/>
            <w:noWrap/>
            <w:hideMark/>
          </w:tcPr>
          <w:p w14:paraId="72666C51" w14:textId="77777777" w:rsidR="00D507F6" w:rsidRPr="00D507F6" w:rsidRDefault="00D507F6" w:rsidP="00D507F6">
            <w:pPr>
              <w:rPr>
                <w:color w:val="000000"/>
                <w:sz w:val="20"/>
                <w:szCs w:val="20"/>
              </w:rPr>
            </w:pPr>
            <w:r w:rsidRPr="00D507F6">
              <w:rPr>
                <w:color w:val="000000"/>
                <w:sz w:val="20"/>
                <w:szCs w:val="20"/>
              </w:rPr>
              <w:t> </w:t>
            </w:r>
          </w:p>
        </w:tc>
        <w:tc>
          <w:tcPr>
            <w:tcW w:w="385" w:type="dxa"/>
            <w:tcBorders>
              <w:top w:val="nil"/>
              <w:left w:val="nil"/>
              <w:bottom w:val="nil"/>
              <w:right w:val="single" w:sz="4" w:space="0" w:color="000000"/>
            </w:tcBorders>
            <w:shd w:val="clear" w:color="000000" w:fill="92D050"/>
            <w:noWrap/>
            <w:hideMark/>
          </w:tcPr>
          <w:p w14:paraId="5E565C41" w14:textId="77777777" w:rsidR="00D507F6" w:rsidRPr="00D507F6" w:rsidRDefault="00D507F6" w:rsidP="00D507F6">
            <w:pPr>
              <w:rPr>
                <w:color w:val="000000"/>
                <w:sz w:val="20"/>
                <w:szCs w:val="20"/>
              </w:rPr>
            </w:pPr>
            <w:r w:rsidRPr="00D507F6">
              <w:rPr>
                <w:color w:val="000000"/>
                <w:sz w:val="20"/>
                <w:szCs w:val="20"/>
              </w:rPr>
              <w:t> </w:t>
            </w:r>
          </w:p>
        </w:tc>
      </w:tr>
      <w:tr w:rsidR="00D507F6" w:rsidRPr="00D507F6" w14:paraId="2ED0B5B3" w14:textId="77777777" w:rsidTr="00D507F6">
        <w:trPr>
          <w:trHeight w:val="255"/>
          <w:jc w:val="center"/>
        </w:trPr>
        <w:tc>
          <w:tcPr>
            <w:tcW w:w="672" w:type="dxa"/>
            <w:vMerge/>
            <w:tcBorders>
              <w:top w:val="nil"/>
              <w:left w:val="single" w:sz="4" w:space="0" w:color="000000"/>
              <w:bottom w:val="single" w:sz="4" w:space="0" w:color="000000"/>
              <w:right w:val="single" w:sz="4" w:space="0" w:color="000000"/>
            </w:tcBorders>
            <w:vAlign w:val="center"/>
            <w:hideMark/>
          </w:tcPr>
          <w:p w14:paraId="4803A1F2" w14:textId="77777777" w:rsidR="00D507F6" w:rsidRPr="00D507F6" w:rsidRDefault="00D507F6" w:rsidP="00D507F6">
            <w:pPr>
              <w:rPr>
                <w:color w:val="000000"/>
                <w:sz w:val="20"/>
                <w:szCs w:val="20"/>
              </w:rPr>
            </w:pPr>
          </w:p>
        </w:tc>
        <w:tc>
          <w:tcPr>
            <w:tcW w:w="616" w:type="dxa"/>
            <w:tcBorders>
              <w:top w:val="nil"/>
              <w:left w:val="nil"/>
              <w:bottom w:val="single" w:sz="4" w:space="0" w:color="000000"/>
              <w:right w:val="single" w:sz="4" w:space="0" w:color="000000"/>
            </w:tcBorders>
            <w:shd w:val="clear" w:color="000000" w:fill="FFFFFF"/>
            <w:noWrap/>
            <w:vAlign w:val="bottom"/>
            <w:hideMark/>
          </w:tcPr>
          <w:p w14:paraId="4E689C67" w14:textId="77777777" w:rsidR="00D507F6" w:rsidRPr="00D507F6" w:rsidRDefault="00D507F6" w:rsidP="00D507F6">
            <w:pPr>
              <w:rPr>
                <w:color w:val="000000"/>
                <w:sz w:val="20"/>
                <w:szCs w:val="20"/>
              </w:rPr>
            </w:pPr>
            <w:r w:rsidRPr="00D507F6">
              <w:rPr>
                <w:color w:val="000000"/>
                <w:sz w:val="20"/>
                <w:szCs w:val="20"/>
              </w:rPr>
              <w:t>3100</w:t>
            </w:r>
          </w:p>
        </w:tc>
        <w:tc>
          <w:tcPr>
            <w:tcW w:w="2720" w:type="dxa"/>
            <w:vMerge w:val="restart"/>
            <w:tcBorders>
              <w:top w:val="nil"/>
              <w:left w:val="single" w:sz="4" w:space="0" w:color="000000"/>
              <w:bottom w:val="single" w:sz="4" w:space="0" w:color="000000"/>
              <w:right w:val="single" w:sz="4" w:space="0" w:color="000000"/>
            </w:tcBorders>
            <w:shd w:val="clear" w:color="000000" w:fill="FFFFFF"/>
            <w:noWrap/>
            <w:vAlign w:val="center"/>
            <w:hideMark/>
          </w:tcPr>
          <w:p w14:paraId="1E44ECF1" w14:textId="77777777" w:rsidR="00D507F6" w:rsidRPr="00D507F6" w:rsidRDefault="00D507F6" w:rsidP="00D507F6">
            <w:pPr>
              <w:jc w:val="center"/>
              <w:rPr>
                <w:color w:val="000000"/>
                <w:sz w:val="20"/>
                <w:szCs w:val="20"/>
              </w:rPr>
            </w:pPr>
            <w:r w:rsidRPr="00D507F6">
              <w:rPr>
                <w:color w:val="000000"/>
                <w:sz w:val="20"/>
                <w:szCs w:val="20"/>
              </w:rPr>
              <w:t>Late Uruk</w:t>
            </w:r>
            <w:r w:rsidRPr="00D507F6">
              <w:rPr>
                <w:color w:val="000000"/>
                <w:sz w:val="20"/>
                <w:szCs w:val="20"/>
              </w:rPr>
              <w:br/>
              <w:t>LC V</w:t>
            </w:r>
          </w:p>
        </w:tc>
        <w:tc>
          <w:tcPr>
            <w:tcW w:w="1538" w:type="dxa"/>
            <w:vMerge/>
            <w:tcBorders>
              <w:top w:val="nil"/>
              <w:left w:val="single" w:sz="4" w:space="0" w:color="000000"/>
              <w:bottom w:val="single" w:sz="4" w:space="0" w:color="000000"/>
              <w:right w:val="single" w:sz="4" w:space="0" w:color="000000"/>
            </w:tcBorders>
            <w:vAlign w:val="center"/>
            <w:hideMark/>
          </w:tcPr>
          <w:p w14:paraId="5542A501" w14:textId="77777777" w:rsidR="00D507F6" w:rsidRPr="00D507F6" w:rsidRDefault="00D507F6" w:rsidP="00D507F6">
            <w:pPr>
              <w:rPr>
                <w:color w:val="000000"/>
                <w:sz w:val="20"/>
                <w:szCs w:val="20"/>
              </w:rPr>
            </w:pPr>
          </w:p>
        </w:tc>
        <w:tc>
          <w:tcPr>
            <w:tcW w:w="580" w:type="dxa"/>
            <w:tcBorders>
              <w:top w:val="nil"/>
              <w:left w:val="nil"/>
              <w:bottom w:val="nil"/>
              <w:right w:val="nil"/>
            </w:tcBorders>
            <w:shd w:val="clear" w:color="000000" w:fill="92D050"/>
            <w:noWrap/>
            <w:hideMark/>
          </w:tcPr>
          <w:p w14:paraId="78C0EDD4" w14:textId="77777777" w:rsidR="00D507F6" w:rsidRPr="00D507F6" w:rsidRDefault="00D507F6" w:rsidP="00D507F6">
            <w:pPr>
              <w:rPr>
                <w:color w:val="000000"/>
                <w:sz w:val="20"/>
                <w:szCs w:val="20"/>
              </w:rPr>
            </w:pPr>
            <w:r w:rsidRPr="00D507F6">
              <w:rPr>
                <w:color w:val="000000"/>
                <w:sz w:val="20"/>
                <w:szCs w:val="20"/>
              </w:rPr>
              <w:t> </w:t>
            </w:r>
          </w:p>
        </w:tc>
        <w:tc>
          <w:tcPr>
            <w:tcW w:w="385" w:type="dxa"/>
            <w:tcBorders>
              <w:top w:val="nil"/>
              <w:left w:val="nil"/>
              <w:bottom w:val="nil"/>
              <w:right w:val="single" w:sz="4" w:space="0" w:color="000000"/>
            </w:tcBorders>
            <w:shd w:val="clear" w:color="000000" w:fill="FFC000"/>
            <w:noWrap/>
            <w:hideMark/>
          </w:tcPr>
          <w:p w14:paraId="1C70CF62" w14:textId="77777777" w:rsidR="00D507F6" w:rsidRPr="00D507F6" w:rsidRDefault="00D507F6" w:rsidP="00D507F6">
            <w:pPr>
              <w:rPr>
                <w:color w:val="000000"/>
                <w:sz w:val="20"/>
                <w:szCs w:val="20"/>
              </w:rPr>
            </w:pPr>
            <w:r w:rsidRPr="00D507F6">
              <w:rPr>
                <w:color w:val="000000"/>
                <w:sz w:val="20"/>
                <w:szCs w:val="20"/>
              </w:rPr>
              <w:t> </w:t>
            </w:r>
          </w:p>
        </w:tc>
      </w:tr>
      <w:tr w:rsidR="00D507F6" w:rsidRPr="00D507F6" w14:paraId="0933B69A" w14:textId="77777777" w:rsidTr="00D507F6">
        <w:trPr>
          <w:trHeight w:val="255"/>
          <w:jc w:val="center"/>
        </w:trPr>
        <w:tc>
          <w:tcPr>
            <w:tcW w:w="672" w:type="dxa"/>
            <w:vMerge/>
            <w:tcBorders>
              <w:top w:val="nil"/>
              <w:left w:val="single" w:sz="4" w:space="0" w:color="000000"/>
              <w:bottom w:val="single" w:sz="4" w:space="0" w:color="000000"/>
              <w:right w:val="single" w:sz="4" w:space="0" w:color="000000"/>
            </w:tcBorders>
            <w:vAlign w:val="center"/>
            <w:hideMark/>
          </w:tcPr>
          <w:p w14:paraId="17D7585D" w14:textId="77777777" w:rsidR="00D507F6" w:rsidRPr="00D507F6" w:rsidRDefault="00D507F6" w:rsidP="00D507F6">
            <w:pPr>
              <w:rPr>
                <w:color w:val="000000"/>
                <w:sz w:val="20"/>
                <w:szCs w:val="20"/>
              </w:rPr>
            </w:pPr>
          </w:p>
        </w:tc>
        <w:tc>
          <w:tcPr>
            <w:tcW w:w="616" w:type="dxa"/>
            <w:tcBorders>
              <w:top w:val="nil"/>
              <w:left w:val="nil"/>
              <w:bottom w:val="single" w:sz="4" w:space="0" w:color="000000"/>
              <w:right w:val="single" w:sz="4" w:space="0" w:color="000000"/>
            </w:tcBorders>
            <w:shd w:val="clear" w:color="000000" w:fill="FFFFFF"/>
            <w:noWrap/>
            <w:vAlign w:val="bottom"/>
            <w:hideMark/>
          </w:tcPr>
          <w:p w14:paraId="3B65B470" w14:textId="77777777" w:rsidR="00D507F6" w:rsidRPr="00D507F6" w:rsidRDefault="00D507F6" w:rsidP="00D507F6">
            <w:pPr>
              <w:rPr>
                <w:color w:val="000000"/>
                <w:sz w:val="20"/>
                <w:szCs w:val="20"/>
              </w:rPr>
            </w:pPr>
            <w:r w:rsidRPr="00D507F6">
              <w:rPr>
                <w:color w:val="000000"/>
                <w:sz w:val="20"/>
                <w:szCs w:val="20"/>
              </w:rPr>
              <w:t>3200</w:t>
            </w:r>
          </w:p>
        </w:tc>
        <w:tc>
          <w:tcPr>
            <w:tcW w:w="2720" w:type="dxa"/>
            <w:vMerge/>
            <w:tcBorders>
              <w:top w:val="nil"/>
              <w:left w:val="single" w:sz="4" w:space="0" w:color="000000"/>
              <w:bottom w:val="single" w:sz="4" w:space="0" w:color="000000"/>
              <w:right w:val="single" w:sz="4" w:space="0" w:color="000000"/>
            </w:tcBorders>
            <w:vAlign w:val="center"/>
            <w:hideMark/>
          </w:tcPr>
          <w:p w14:paraId="47C7FF8F" w14:textId="77777777" w:rsidR="00D507F6" w:rsidRPr="00D507F6" w:rsidRDefault="00D507F6" w:rsidP="00D507F6">
            <w:pPr>
              <w:rPr>
                <w:color w:val="000000"/>
                <w:sz w:val="20"/>
                <w:szCs w:val="20"/>
              </w:rPr>
            </w:pPr>
          </w:p>
        </w:tc>
        <w:tc>
          <w:tcPr>
            <w:tcW w:w="1538" w:type="dxa"/>
            <w:vMerge/>
            <w:tcBorders>
              <w:top w:val="nil"/>
              <w:left w:val="single" w:sz="4" w:space="0" w:color="000000"/>
              <w:bottom w:val="single" w:sz="4" w:space="0" w:color="000000"/>
              <w:right w:val="single" w:sz="4" w:space="0" w:color="000000"/>
            </w:tcBorders>
            <w:vAlign w:val="center"/>
            <w:hideMark/>
          </w:tcPr>
          <w:p w14:paraId="5EA3E6BE" w14:textId="77777777" w:rsidR="00D507F6" w:rsidRPr="00D507F6" w:rsidRDefault="00D507F6" w:rsidP="00D507F6">
            <w:pPr>
              <w:rPr>
                <w:color w:val="000000"/>
                <w:sz w:val="20"/>
                <w:szCs w:val="20"/>
              </w:rPr>
            </w:pPr>
          </w:p>
        </w:tc>
        <w:tc>
          <w:tcPr>
            <w:tcW w:w="580" w:type="dxa"/>
            <w:tcBorders>
              <w:top w:val="nil"/>
              <w:left w:val="nil"/>
              <w:bottom w:val="nil"/>
              <w:right w:val="nil"/>
            </w:tcBorders>
            <w:shd w:val="clear" w:color="000000" w:fill="FFC000"/>
            <w:noWrap/>
            <w:hideMark/>
          </w:tcPr>
          <w:p w14:paraId="50D7E00A" w14:textId="77777777" w:rsidR="00D507F6" w:rsidRPr="00D507F6" w:rsidRDefault="00D507F6" w:rsidP="00D507F6">
            <w:pPr>
              <w:rPr>
                <w:color w:val="000000"/>
                <w:sz w:val="20"/>
                <w:szCs w:val="20"/>
              </w:rPr>
            </w:pPr>
            <w:r w:rsidRPr="00D507F6">
              <w:rPr>
                <w:color w:val="000000"/>
                <w:sz w:val="20"/>
                <w:szCs w:val="20"/>
              </w:rPr>
              <w:t> </w:t>
            </w:r>
            <w:r>
              <w:rPr>
                <w:color w:val="000000"/>
                <w:sz w:val="20"/>
                <w:szCs w:val="20"/>
              </w:rPr>
              <w:t>a4</w:t>
            </w:r>
          </w:p>
        </w:tc>
        <w:tc>
          <w:tcPr>
            <w:tcW w:w="385" w:type="dxa"/>
            <w:tcBorders>
              <w:top w:val="nil"/>
              <w:left w:val="nil"/>
              <w:bottom w:val="nil"/>
              <w:right w:val="single" w:sz="4" w:space="0" w:color="000000"/>
            </w:tcBorders>
            <w:shd w:val="clear" w:color="000000" w:fill="FFC000"/>
            <w:noWrap/>
            <w:hideMark/>
          </w:tcPr>
          <w:p w14:paraId="04BAB162" w14:textId="77777777" w:rsidR="00D507F6" w:rsidRPr="00D507F6" w:rsidRDefault="00D507F6" w:rsidP="00D507F6">
            <w:pPr>
              <w:rPr>
                <w:color w:val="000000"/>
                <w:sz w:val="20"/>
                <w:szCs w:val="20"/>
              </w:rPr>
            </w:pPr>
            <w:r w:rsidRPr="00D507F6">
              <w:rPr>
                <w:color w:val="000000"/>
                <w:sz w:val="20"/>
                <w:szCs w:val="20"/>
              </w:rPr>
              <w:t> </w:t>
            </w:r>
          </w:p>
        </w:tc>
      </w:tr>
      <w:tr w:rsidR="00D507F6" w:rsidRPr="00D507F6" w14:paraId="5223DF8F" w14:textId="77777777" w:rsidTr="00D507F6">
        <w:trPr>
          <w:trHeight w:val="255"/>
          <w:jc w:val="center"/>
        </w:trPr>
        <w:tc>
          <w:tcPr>
            <w:tcW w:w="672" w:type="dxa"/>
            <w:vMerge/>
            <w:tcBorders>
              <w:top w:val="nil"/>
              <w:left w:val="single" w:sz="4" w:space="0" w:color="000000"/>
              <w:bottom w:val="single" w:sz="4" w:space="0" w:color="000000"/>
              <w:right w:val="single" w:sz="4" w:space="0" w:color="000000"/>
            </w:tcBorders>
            <w:vAlign w:val="center"/>
            <w:hideMark/>
          </w:tcPr>
          <w:p w14:paraId="1FF0D5B0" w14:textId="77777777" w:rsidR="00D507F6" w:rsidRPr="00D507F6" w:rsidRDefault="00D507F6" w:rsidP="00D507F6">
            <w:pPr>
              <w:rPr>
                <w:color w:val="000000"/>
                <w:sz w:val="20"/>
                <w:szCs w:val="20"/>
              </w:rPr>
            </w:pPr>
          </w:p>
        </w:tc>
        <w:tc>
          <w:tcPr>
            <w:tcW w:w="616" w:type="dxa"/>
            <w:tcBorders>
              <w:top w:val="nil"/>
              <w:left w:val="nil"/>
              <w:bottom w:val="single" w:sz="4" w:space="0" w:color="000000"/>
              <w:right w:val="single" w:sz="4" w:space="0" w:color="000000"/>
            </w:tcBorders>
            <w:shd w:val="clear" w:color="000000" w:fill="FFFFFF"/>
            <w:noWrap/>
            <w:vAlign w:val="bottom"/>
            <w:hideMark/>
          </w:tcPr>
          <w:p w14:paraId="75428D10" w14:textId="77777777" w:rsidR="00D507F6" w:rsidRPr="00D507F6" w:rsidRDefault="00D507F6" w:rsidP="00D507F6">
            <w:pPr>
              <w:rPr>
                <w:color w:val="000000"/>
                <w:sz w:val="20"/>
                <w:szCs w:val="20"/>
              </w:rPr>
            </w:pPr>
            <w:r w:rsidRPr="00D507F6">
              <w:rPr>
                <w:color w:val="000000"/>
                <w:sz w:val="20"/>
                <w:szCs w:val="20"/>
              </w:rPr>
              <w:t>3300</w:t>
            </w:r>
          </w:p>
        </w:tc>
        <w:tc>
          <w:tcPr>
            <w:tcW w:w="2720" w:type="dxa"/>
            <w:vMerge/>
            <w:tcBorders>
              <w:top w:val="nil"/>
              <w:left w:val="single" w:sz="4" w:space="0" w:color="000000"/>
              <w:bottom w:val="single" w:sz="4" w:space="0" w:color="000000"/>
              <w:right w:val="single" w:sz="4" w:space="0" w:color="000000"/>
            </w:tcBorders>
            <w:vAlign w:val="center"/>
            <w:hideMark/>
          </w:tcPr>
          <w:p w14:paraId="152A8DA2" w14:textId="77777777" w:rsidR="00D507F6" w:rsidRPr="00D507F6" w:rsidRDefault="00D507F6" w:rsidP="00D507F6">
            <w:pPr>
              <w:rPr>
                <w:color w:val="000000"/>
                <w:sz w:val="20"/>
                <w:szCs w:val="20"/>
              </w:rPr>
            </w:pPr>
          </w:p>
        </w:tc>
        <w:tc>
          <w:tcPr>
            <w:tcW w:w="1538" w:type="dxa"/>
            <w:vMerge/>
            <w:tcBorders>
              <w:top w:val="nil"/>
              <w:left w:val="single" w:sz="4" w:space="0" w:color="000000"/>
              <w:bottom w:val="single" w:sz="4" w:space="0" w:color="000000"/>
              <w:right w:val="single" w:sz="4" w:space="0" w:color="000000"/>
            </w:tcBorders>
            <w:vAlign w:val="center"/>
            <w:hideMark/>
          </w:tcPr>
          <w:p w14:paraId="1C884C35" w14:textId="77777777" w:rsidR="00D507F6" w:rsidRPr="00D507F6" w:rsidRDefault="00D507F6" w:rsidP="00D507F6">
            <w:pPr>
              <w:rPr>
                <w:color w:val="000000"/>
                <w:sz w:val="20"/>
                <w:szCs w:val="20"/>
              </w:rPr>
            </w:pPr>
          </w:p>
        </w:tc>
        <w:tc>
          <w:tcPr>
            <w:tcW w:w="580" w:type="dxa"/>
            <w:tcBorders>
              <w:top w:val="nil"/>
              <w:left w:val="nil"/>
              <w:bottom w:val="nil"/>
              <w:right w:val="nil"/>
            </w:tcBorders>
            <w:shd w:val="clear" w:color="000000" w:fill="92D050"/>
            <w:noWrap/>
            <w:hideMark/>
          </w:tcPr>
          <w:p w14:paraId="33E04441" w14:textId="77777777" w:rsidR="00D507F6" w:rsidRPr="00D507F6" w:rsidRDefault="00D507F6" w:rsidP="00D507F6">
            <w:pPr>
              <w:rPr>
                <w:color w:val="000000"/>
                <w:sz w:val="20"/>
                <w:szCs w:val="20"/>
              </w:rPr>
            </w:pPr>
            <w:r w:rsidRPr="00D507F6">
              <w:rPr>
                <w:color w:val="000000"/>
                <w:sz w:val="20"/>
                <w:szCs w:val="20"/>
              </w:rPr>
              <w:t> </w:t>
            </w:r>
          </w:p>
        </w:tc>
        <w:tc>
          <w:tcPr>
            <w:tcW w:w="385" w:type="dxa"/>
            <w:tcBorders>
              <w:top w:val="nil"/>
              <w:left w:val="nil"/>
              <w:bottom w:val="nil"/>
              <w:right w:val="single" w:sz="4" w:space="0" w:color="000000"/>
            </w:tcBorders>
            <w:shd w:val="clear" w:color="000000" w:fill="92D050"/>
            <w:noWrap/>
            <w:hideMark/>
          </w:tcPr>
          <w:p w14:paraId="3DA73187" w14:textId="77777777" w:rsidR="00D507F6" w:rsidRPr="00D507F6" w:rsidRDefault="00D507F6" w:rsidP="00D507F6">
            <w:pPr>
              <w:rPr>
                <w:color w:val="000000"/>
                <w:sz w:val="20"/>
                <w:szCs w:val="20"/>
              </w:rPr>
            </w:pPr>
            <w:r w:rsidRPr="00D507F6">
              <w:rPr>
                <w:color w:val="000000"/>
                <w:sz w:val="20"/>
                <w:szCs w:val="20"/>
              </w:rPr>
              <w:t> </w:t>
            </w:r>
          </w:p>
        </w:tc>
      </w:tr>
      <w:tr w:rsidR="00D507F6" w:rsidRPr="00D507F6" w14:paraId="35B08254" w14:textId="77777777" w:rsidTr="00D507F6">
        <w:trPr>
          <w:trHeight w:val="255"/>
          <w:jc w:val="center"/>
        </w:trPr>
        <w:tc>
          <w:tcPr>
            <w:tcW w:w="672" w:type="dxa"/>
            <w:vMerge w:val="restart"/>
            <w:tcBorders>
              <w:top w:val="nil"/>
              <w:left w:val="single" w:sz="4" w:space="0" w:color="000000"/>
              <w:bottom w:val="single" w:sz="4" w:space="0" w:color="000000"/>
              <w:right w:val="single" w:sz="4" w:space="0" w:color="000000"/>
            </w:tcBorders>
            <w:shd w:val="clear" w:color="000000" w:fill="FFFFFF"/>
            <w:noWrap/>
            <w:vAlign w:val="center"/>
            <w:hideMark/>
          </w:tcPr>
          <w:p w14:paraId="454450C8" w14:textId="77777777" w:rsidR="00D507F6" w:rsidRPr="00D507F6" w:rsidRDefault="00D507F6" w:rsidP="00D507F6">
            <w:pPr>
              <w:jc w:val="center"/>
              <w:rPr>
                <w:color w:val="000000"/>
                <w:sz w:val="20"/>
                <w:szCs w:val="20"/>
              </w:rPr>
            </w:pPr>
            <w:r w:rsidRPr="00D507F6">
              <w:rPr>
                <w:color w:val="000000"/>
                <w:sz w:val="20"/>
                <w:szCs w:val="20"/>
              </w:rPr>
              <w:t>2</w:t>
            </w:r>
          </w:p>
        </w:tc>
        <w:tc>
          <w:tcPr>
            <w:tcW w:w="616" w:type="dxa"/>
            <w:tcBorders>
              <w:top w:val="nil"/>
              <w:left w:val="nil"/>
              <w:bottom w:val="single" w:sz="4" w:space="0" w:color="000000"/>
              <w:right w:val="single" w:sz="4" w:space="0" w:color="000000"/>
            </w:tcBorders>
            <w:shd w:val="clear" w:color="000000" w:fill="FFFFFF"/>
            <w:noWrap/>
            <w:vAlign w:val="bottom"/>
            <w:hideMark/>
          </w:tcPr>
          <w:p w14:paraId="68DBEEB5" w14:textId="77777777" w:rsidR="00D507F6" w:rsidRPr="00D507F6" w:rsidRDefault="00D507F6" w:rsidP="00D507F6">
            <w:pPr>
              <w:rPr>
                <w:color w:val="000000"/>
                <w:sz w:val="20"/>
                <w:szCs w:val="20"/>
              </w:rPr>
            </w:pPr>
            <w:r w:rsidRPr="00D507F6">
              <w:rPr>
                <w:color w:val="000000"/>
                <w:sz w:val="20"/>
                <w:szCs w:val="20"/>
              </w:rPr>
              <w:t>3400</w:t>
            </w:r>
          </w:p>
        </w:tc>
        <w:tc>
          <w:tcPr>
            <w:tcW w:w="2720" w:type="dxa"/>
            <w:vMerge w:val="restart"/>
            <w:tcBorders>
              <w:top w:val="nil"/>
              <w:left w:val="single" w:sz="4" w:space="0" w:color="000000"/>
              <w:bottom w:val="single" w:sz="4" w:space="0" w:color="000000"/>
              <w:right w:val="single" w:sz="4" w:space="0" w:color="000000"/>
            </w:tcBorders>
            <w:shd w:val="clear" w:color="000000" w:fill="FFFFFF"/>
            <w:noWrap/>
            <w:vAlign w:val="center"/>
            <w:hideMark/>
          </w:tcPr>
          <w:p w14:paraId="58617EBA" w14:textId="77777777" w:rsidR="00D507F6" w:rsidRPr="00D507F6" w:rsidRDefault="00D507F6" w:rsidP="00D507F6">
            <w:pPr>
              <w:jc w:val="center"/>
              <w:rPr>
                <w:color w:val="000000"/>
                <w:sz w:val="20"/>
                <w:szCs w:val="20"/>
              </w:rPr>
            </w:pPr>
            <w:r w:rsidRPr="00D507F6">
              <w:rPr>
                <w:color w:val="000000"/>
                <w:sz w:val="20"/>
                <w:szCs w:val="20"/>
              </w:rPr>
              <w:t>Middle Uruk</w:t>
            </w:r>
            <w:r w:rsidRPr="00D507F6">
              <w:rPr>
                <w:color w:val="000000"/>
                <w:sz w:val="20"/>
                <w:szCs w:val="20"/>
              </w:rPr>
              <w:br/>
              <w:t>LC IV</w:t>
            </w:r>
          </w:p>
        </w:tc>
        <w:tc>
          <w:tcPr>
            <w:tcW w:w="1538" w:type="dxa"/>
            <w:vMerge w:val="restart"/>
            <w:tcBorders>
              <w:top w:val="nil"/>
              <w:left w:val="single" w:sz="4" w:space="0" w:color="000000"/>
              <w:bottom w:val="single" w:sz="4" w:space="0" w:color="000000"/>
              <w:right w:val="single" w:sz="4" w:space="0" w:color="000000"/>
            </w:tcBorders>
            <w:shd w:val="clear" w:color="000000" w:fill="FFFFFF"/>
            <w:noWrap/>
            <w:vAlign w:val="center"/>
            <w:hideMark/>
          </w:tcPr>
          <w:p w14:paraId="2F4791C5" w14:textId="77777777" w:rsidR="00D507F6" w:rsidRPr="00D507F6" w:rsidRDefault="00D507F6" w:rsidP="00D507F6">
            <w:pPr>
              <w:jc w:val="center"/>
              <w:rPr>
                <w:color w:val="000000"/>
                <w:sz w:val="20"/>
                <w:szCs w:val="20"/>
              </w:rPr>
            </w:pPr>
            <w:r w:rsidRPr="00D507F6">
              <w:rPr>
                <w:color w:val="000000"/>
                <w:sz w:val="20"/>
                <w:szCs w:val="20"/>
              </w:rPr>
              <w:t xml:space="preserve">EB </w:t>
            </w:r>
            <w:r>
              <w:rPr>
                <w:color w:val="000000"/>
                <w:sz w:val="20"/>
                <w:szCs w:val="20"/>
              </w:rPr>
              <w:t>I</w:t>
            </w:r>
            <w:r w:rsidRPr="00D507F6">
              <w:rPr>
                <w:color w:val="000000"/>
                <w:sz w:val="20"/>
                <w:szCs w:val="20"/>
              </w:rPr>
              <w:t>a</w:t>
            </w:r>
          </w:p>
        </w:tc>
        <w:tc>
          <w:tcPr>
            <w:tcW w:w="580" w:type="dxa"/>
            <w:tcBorders>
              <w:top w:val="nil"/>
              <w:left w:val="nil"/>
              <w:bottom w:val="nil"/>
              <w:right w:val="nil"/>
            </w:tcBorders>
            <w:shd w:val="clear" w:color="000000" w:fill="92D050"/>
            <w:noWrap/>
            <w:hideMark/>
          </w:tcPr>
          <w:p w14:paraId="67AFF121" w14:textId="77777777" w:rsidR="00D507F6" w:rsidRPr="00D507F6" w:rsidRDefault="00D507F6" w:rsidP="00D507F6">
            <w:pPr>
              <w:rPr>
                <w:color w:val="000000"/>
                <w:sz w:val="20"/>
                <w:szCs w:val="20"/>
              </w:rPr>
            </w:pPr>
            <w:r w:rsidRPr="00D507F6">
              <w:rPr>
                <w:color w:val="000000"/>
                <w:sz w:val="20"/>
                <w:szCs w:val="20"/>
              </w:rPr>
              <w:t> </w:t>
            </w:r>
          </w:p>
        </w:tc>
        <w:tc>
          <w:tcPr>
            <w:tcW w:w="385" w:type="dxa"/>
            <w:tcBorders>
              <w:top w:val="nil"/>
              <w:left w:val="nil"/>
              <w:bottom w:val="nil"/>
              <w:right w:val="single" w:sz="4" w:space="0" w:color="000000"/>
            </w:tcBorders>
            <w:shd w:val="clear" w:color="000000" w:fill="92D050"/>
            <w:noWrap/>
            <w:hideMark/>
          </w:tcPr>
          <w:p w14:paraId="63C27287" w14:textId="77777777" w:rsidR="00D507F6" w:rsidRPr="00D507F6" w:rsidRDefault="00D507F6" w:rsidP="00D507F6">
            <w:pPr>
              <w:rPr>
                <w:color w:val="000000"/>
                <w:sz w:val="20"/>
                <w:szCs w:val="20"/>
              </w:rPr>
            </w:pPr>
            <w:r w:rsidRPr="00D507F6">
              <w:rPr>
                <w:color w:val="000000"/>
                <w:sz w:val="20"/>
                <w:szCs w:val="20"/>
              </w:rPr>
              <w:t> </w:t>
            </w:r>
          </w:p>
        </w:tc>
      </w:tr>
      <w:tr w:rsidR="00D507F6" w:rsidRPr="00D507F6" w14:paraId="58636668" w14:textId="77777777" w:rsidTr="00D507F6">
        <w:trPr>
          <w:trHeight w:val="255"/>
          <w:jc w:val="center"/>
        </w:trPr>
        <w:tc>
          <w:tcPr>
            <w:tcW w:w="672" w:type="dxa"/>
            <w:vMerge/>
            <w:tcBorders>
              <w:top w:val="nil"/>
              <w:left w:val="single" w:sz="4" w:space="0" w:color="000000"/>
              <w:bottom w:val="single" w:sz="4" w:space="0" w:color="000000"/>
              <w:right w:val="single" w:sz="4" w:space="0" w:color="000000"/>
            </w:tcBorders>
            <w:vAlign w:val="center"/>
            <w:hideMark/>
          </w:tcPr>
          <w:p w14:paraId="4F84AFD3" w14:textId="77777777" w:rsidR="00D507F6" w:rsidRPr="00D507F6" w:rsidRDefault="00D507F6" w:rsidP="00D507F6">
            <w:pPr>
              <w:rPr>
                <w:color w:val="000000"/>
                <w:sz w:val="20"/>
                <w:szCs w:val="20"/>
              </w:rPr>
            </w:pPr>
          </w:p>
        </w:tc>
        <w:tc>
          <w:tcPr>
            <w:tcW w:w="616" w:type="dxa"/>
            <w:tcBorders>
              <w:top w:val="nil"/>
              <w:left w:val="nil"/>
              <w:bottom w:val="single" w:sz="4" w:space="0" w:color="000000"/>
              <w:right w:val="single" w:sz="4" w:space="0" w:color="000000"/>
            </w:tcBorders>
            <w:shd w:val="clear" w:color="000000" w:fill="FFFFFF"/>
            <w:noWrap/>
            <w:vAlign w:val="bottom"/>
            <w:hideMark/>
          </w:tcPr>
          <w:p w14:paraId="305A0D4A" w14:textId="77777777" w:rsidR="00D507F6" w:rsidRPr="00D507F6" w:rsidRDefault="00D507F6" w:rsidP="00D507F6">
            <w:pPr>
              <w:rPr>
                <w:color w:val="000000"/>
                <w:sz w:val="20"/>
                <w:szCs w:val="20"/>
              </w:rPr>
            </w:pPr>
            <w:r w:rsidRPr="00D507F6">
              <w:rPr>
                <w:color w:val="000000"/>
                <w:sz w:val="20"/>
                <w:szCs w:val="20"/>
              </w:rPr>
              <w:t>3500</w:t>
            </w:r>
          </w:p>
        </w:tc>
        <w:tc>
          <w:tcPr>
            <w:tcW w:w="2720" w:type="dxa"/>
            <w:vMerge/>
            <w:tcBorders>
              <w:top w:val="nil"/>
              <w:left w:val="single" w:sz="4" w:space="0" w:color="000000"/>
              <w:bottom w:val="single" w:sz="4" w:space="0" w:color="000000"/>
              <w:right w:val="single" w:sz="4" w:space="0" w:color="000000"/>
            </w:tcBorders>
            <w:vAlign w:val="center"/>
            <w:hideMark/>
          </w:tcPr>
          <w:p w14:paraId="09BCAF58" w14:textId="77777777" w:rsidR="00D507F6" w:rsidRPr="00D507F6" w:rsidRDefault="00D507F6" w:rsidP="00D507F6">
            <w:pPr>
              <w:rPr>
                <w:color w:val="000000"/>
                <w:sz w:val="20"/>
                <w:szCs w:val="20"/>
              </w:rPr>
            </w:pPr>
          </w:p>
        </w:tc>
        <w:tc>
          <w:tcPr>
            <w:tcW w:w="1538" w:type="dxa"/>
            <w:vMerge/>
            <w:tcBorders>
              <w:top w:val="nil"/>
              <w:left w:val="single" w:sz="4" w:space="0" w:color="000000"/>
              <w:bottom w:val="single" w:sz="4" w:space="0" w:color="000000"/>
              <w:right w:val="single" w:sz="4" w:space="0" w:color="000000"/>
            </w:tcBorders>
            <w:vAlign w:val="center"/>
            <w:hideMark/>
          </w:tcPr>
          <w:p w14:paraId="269F862E" w14:textId="77777777" w:rsidR="00D507F6" w:rsidRPr="00D507F6" w:rsidRDefault="00D507F6" w:rsidP="00D507F6">
            <w:pPr>
              <w:rPr>
                <w:color w:val="000000"/>
                <w:sz w:val="20"/>
                <w:szCs w:val="20"/>
              </w:rPr>
            </w:pPr>
          </w:p>
        </w:tc>
        <w:tc>
          <w:tcPr>
            <w:tcW w:w="580" w:type="dxa"/>
            <w:tcBorders>
              <w:top w:val="nil"/>
              <w:left w:val="nil"/>
              <w:bottom w:val="nil"/>
              <w:right w:val="nil"/>
            </w:tcBorders>
            <w:shd w:val="clear" w:color="000000" w:fill="92D050"/>
            <w:noWrap/>
            <w:hideMark/>
          </w:tcPr>
          <w:p w14:paraId="50EB69ED" w14:textId="77777777" w:rsidR="00D507F6" w:rsidRPr="00D507F6" w:rsidRDefault="00D507F6" w:rsidP="00D507F6">
            <w:pPr>
              <w:rPr>
                <w:color w:val="000000"/>
                <w:sz w:val="20"/>
                <w:szCs w:val="20"/>
              </w:rPr>
            </w:pPr>
            <w:r w:rsidRPr="00D507F6">
              <w:rPr>
                <w:color w:val="000000"/>
                <w:sz w:val="20"/>
                <w:szCs w:val="20"/>
              </w:rPr>
              <w:t> </w:t>
            </w:r>
            <w:r>
              <w:rPr>
                <w:color w:val="000000"/>
                <w:sz w:val="20"/>
                <w:szCs w:val="20"/>
              </w:rPr>
              <w:t>h4</w:t>
            </w:r>
          </w:p>
        </w:tc>
        <w:tc>
          <w:tcPr>
            <w:tcW w:w="385" w:type="dxa"/>
            <w:tcBorders>
              <w:top w:val="nil"/>
              <w:left w:val="nil"/>
              <w:bottom w:val="nil"/>
              <w:right w:val="single" w:sz="4" w:space="0" w:color="000000"/>
            </w:tcBorders>
            <w:shd w:val="clear" w:color="000000" w:fill="92D050"/>
            <w:noWrap/>
            <w:hideMark/>
          </w:tcPr>
          <w:p w14:paraId="724B936B" w14:textId="77777777" w:rsidR="00D507F6" w:rsidRPr="00D507F6" w:rsidRDefault="00D507F6" w:rsidP="00D507F6">
            <w:pPr>
              <w:rPr>
                <w:color w:val="000000"/>
                <w:sz w:val="20"/>
                <w:szCs w:val="20"/>
              </w:rPr>
            </w:pPr>
            <w:r w:rsidRPr="00D507F6">
              <w:rPr>
                <w:color w:val="000000"/>
                <w:sz w:val="20"/>
                <w:szCs w:val="20"/>
              </w:rPr>
              <w:t> </w:t>
            </w:r>
          </w:p>
        </w:tc>
      </w:tr>
      <w:tr w:rsidR="00D507F6" w:rsidRPr="00D507F6" w14:paraId="0EB347EF" w14:textId="77777777" w:rsidTr="00D507F6">
        <w:trPr>
          <w:trHeight w:val="255"/>
          <w:jc w:val="center"/>
        </w:trPr>
        <w:tc>
          <w:tcPr>
            <w:tcW w:w="672" w:type="dxa"/>
            <w:vMerge/>
            <w:tcBorders>
              <w:top w:val="nil"/>
              <w:left w:val="single" w:sz="4" w:space="0" w:color="000000"/>
              <w:bottom w:val="single" w:sz="4" w:space="0" w:color="000000"/>
              <w:right w:val="single" w:sz="4" w:space="0" w:color="000000"/>
            </w:tcBorders>
            <w:vAlign w:val="center"/>
            <w:hideMark/>
          </w:tcPr>
          <w:p w14:paraId="785C8B67" w14:textId="77777777" w:rsidR="00D507F6" w:rsidRPr="00D507F6" w:rsidRDefault="00D507F6" w:rsidP="00D507F6">
            <w:pPr>
              <w:rPr>
                <w:color w:val="000000"/>
                <w:sz w:val="20"/>
                <w:szCs w:val="20"/>
              </w:rPr>
            </w:pPr>
          </w:p>
        </w:tc>
        <w:tc>
          <w:tcPr>
            <w:tcW w:w="616" w:type="dxa"/>
            <w:tcBorders>
              <w:top w:val="nil"/>
              <w:left w:val="nil"/>
              <w:bottom w:val="single" w:sz="4" w:space="0" w:color="000000"/>
              <w:right w:val="single" w:sz="4" w:space="0" w:color="000000"/>
            </w:tcBorders>
            <w:shd w:val="clear" w:color="000000" w:fill="FFFFFF"/>
            <w:noWrap/>
            <w:vAlign w:val="bottom"/>
            <w:hideMark/>
          </w:tcPr>
          <w:p w14:paraId="115CF6A4" w14:textId="77777777" w:rsidR="00D507F6" w:rsidRPr="00D507F6" w:rsidRDefault="00D507F6" w:rsidP="00D507F6">
            <w:pPr>
              <w:rPr>
                <w:color w:val="000000"/>
                <w:sz w:val="20"/>
                <w:szCs w:val="20"/>
              </w:rPr>
            </w:pPr>
            <w:r w:rsidRPr="00D507F6">
              <w:rPr>
                <w:color w:val="000000"/>
                <w:sz w:val="20"/>
                <w:szCs w:val="20"/>
              </w:rPr>
              <w:t>3600</w:t>
            </w:r>
          </w:p>
        </w:tc>
        <w:tc>
          <w:tcPr>
            <w:tcW w:w="2720" w:type="dxa"/>
            <w:vMerge/>
            <w:tcBorders>
              <w:top w:val="nil"/>
              <w:left w:val="single" w:sz="4" w:space="0" w:color="000000"/>
              <w:bottom w:val="single" w:sz="4" w:space="0" w:color="000000"/>
              <w:right w:val="single" w:sz="4" w:space="0" w:color="000000"/>
            </w:tcBorders>
            <w:vAlign w:val="center"/>
            <w:hideMark/>
          </w:tcPr>
          <w:p w14:paraId="366EADBF" w14:textId="77777777" w:rsidR="00D507F6" w:rsidRPr="00D507F6" w:rsidRDefault="00D507F6" w:rsidP="00D507F6">
            <w:pPr>
              <w:rPr>
                <w:color w:val="000000"/>
                <w:sz w:val="20"/>
                <w:szCs w:val="20"/>
              </w:rPr>
            </w:pPr>
          </w:p>
        </w:tc>
        <w:tc>
          <w:tcPr>
            <w:tcW w:w="1538" w:type="dxa"/>
            <w:vMerge/>
            <w:tcBorders>
              <w:top w:val="nil"/>
              <w:left w:val="single" w:sz="4" w:space="0" w:color="000000"/>
              <w:bottom w:val="single" w:sz="4" w:space="0" w:color="000000"/>
              <w:right w:val="single" w:sz="4" w:space="0" w:color="000000"/>
            </w:tcBorders>
            <w:vAlign w:val="center"/>
            <w:hideMark/>
          </w:tcPr>
          <w:p w14:paraId="4F0C4CC1" w14:textId="77777777" w:rsidR="00D507F6" w:rsidRPr="00D507F6" w:rsidRDefault="00D507F6" w:rsidP="00D507F6">
            <w:pPr>
              <w:rPr>
                <w:color w:val="000000"/>
                <w:sz w:val="20"/>
                <w:szCs w:val="20"/>
              </w:rPr>
            </w:pPr>
          </w:p>
        </w:tc>
        <w:tc>
          <w:tcPr>
            <w:tcW w:w="580" w:type="dxa"/>
            <w:tcBorders>
              <w:top w:val="nil"/>
              <w:left w:val="nil"/>
              <w:bottom w:val="nil"/>
              <w:right w:val="nil"/>
            </w:tcBorders>
            <w:shd w:val="clear" w:color="000000" w:fill="92D050"/>
            <w:noWrap/>
            <w:hideMark/>
          </w:tcPr>
          <w:p w14:paraId="25E9762F" w14:textId="77777777" w:rsidR="00D507F6" w:rsidRPr="00D507F6" w:rsidRDefault="00D507F6" w:rsidP="00D507F6">
            <w:pPr>
              <w:rPr>
                <w:color w:val="000000"/>
                <w:sz w:val="20"/>
                <w:szCs w:val="20"/>
              </w:rPr>
            </w:pPr>
            <w:r w:rsidRPr="00D507F6">
              <w:rPr>
                <w:color w:val="000000"/>
                <w:sz w:val="20"/>
                <w:szCs w:val="20"/>
              </w:rPr>
              <w:t> </w:t>
            </w:r>
          </w:p>
        </w:tc>
        <w:tc>
          <w:tcPr>
            <w:tcW w:w="385" w:type="dxa"/>
            <w:tcBorders>
              <w:top w:val="nil"/>
              <w:left w:val="nil"/>
              <w:bottom w:val="nil"/>
              <w:right w:val="single" w:sz="4" w:space="0" w:color="000000"/>
            </w:tcBorders>
            <w:shd w:val="clear" w:color="000000" w:fill="92D050"/>
            <w:noWrap/>
            <w:hideMark/>
          </w:tcPr>
          <w:p w14:paraId="0867BC66" w14:textId="77777777" w:rsidR="00D507F6" w:rsidRPr="00D507F6" w:rsidRDefault="00D507F6" w:rsidP="00D507F6">
            <w:pPr>
              <w:rPr>
                <w:color w:val="000000"/>
                <w:sz w:val="20"/>
                <w:szCs w:val="20"/>
              </w:rPr>
            </w:pPr>
            <w:r w:rsidRPr="00D507F6">
              <w:rPr>
                <w:color w:val="000000"/>
                <w:sz w:val="20"/>
                <w:szCs w:val="20"/>
              </w:rPr>
              <w:t> </w:t>
            </w:r>
          </w:p>
        </w:tc>
      </w:tr>
      <w:tr w:rsidR="00D507F6" w:rsidRPr="00D507F6" w14:paraId="5E5EF392" w14:textId="77777777" w:rsidTr="00D507F6">
        <w:trPr>
          <w:trHeight w:val="255"/>
          <w:jc w:val="center"/>
        </w:trPr>
        <w:tc>
          <w:tcPr>
            <w:tcW w:w="672" w:type="dxa"/>
            <w:vMerge/>
            <w:tcBorders>
              <w:top w:val="nil"/>
              <w:left w:val="single" w:sz="4" w:space="0" w:color="000000"/>
              <w:bottom w:val="single" w:sz="4" w:space="0" w:color="000000"/>
              <w:right w:val="single" w:sz="4" w:space="0" w:color="000000"/>
            </w:tcBorders>
            <w:vAlign w:val="center"/>
            <w:hideMark/>
          </w:tcPr>
          <w:p w14:paraId="0EDB5C1E" w14:textId="77777777" w:rsidR="00D507F6" w:rsidRPr="00D507F6" w:rsidRDefault="00D507F6" w:rsidP="00D507F6">
            <w:pPr>
              <w:rPr>
                <w:color w:val="000000"/>
                <w:sz w:val="20"/>
                <w:szCs w:val="20"/>
              </w:rPr>
            </w:pPr>
          </w:p>
        </w:tc>
        <w:tc>
          <w:tcPr>
            <w:tcW w:w="616" w:type="dxa"/>
            <w:tcBorders>
              <w:top w:val="nil"/>
              <w:left w:val="nil"/>
              <w:bottom w:val="single" w:sz="4" w:space="0" w:color="000000"/>
              <w:right w:val="single" w:sz="4" w:space="0" w:color="000000"/>
            </w:tcBorders>
            <w:shd w:val="clear" w:color="000000" w:fill="FFFFFF"/>
            <w:noWrap/>
            <w:vAlign w:val="bottom"/>
            <w:hideMark/>
          </w:tcPr>
          <w:p w14:paraId="10699888" w14:textId="77777777" w:rsidR="00D507F6" w:rsidRPr="00D507F6" w:rsidRDefault="00D507F6" w:rsidP="00D507F6">
            <w:pPr>
              <w:rPr>
                <w:color w:val="000000"/>
                <w:sz w:val="20"/>
                <w:szCs w:val="20"/>
              </w:rPr>
            </w:pPr>
            <w:r w:rsidRPr="00D507F6">
              <w:rPr>
                <w:color w:val="000000"/>
                <w:sz w:val="20"/>
                <w:szCs w:val="20"/>
              </w:rPr>
              <w:t>3700</w:t>
            </w:r>
          </w:p>
        </w:tc>
        <w:tc>
          <w:tcPr>
            <w:tcW w:w="2720" w:type="dxa"/>
            <w:vMerge w:val="restart"/>
            <w:tcBorders>
              <w:top w:val="nil"/>
              <w:left w:val="single" w:sz="4" w:space="0" w:color="000000"/>
              <w:bottom w:val="single" w:sz="4" w:space="0" w:color="000000"/>
              <w:right w:val="single" w:sz="4" w:space="0" w:color="000000"/>
            </w:tcBorders>
            <w:shd w:val="clear" w:color="000000" w:fill="FFFFFF"/>
            <w:noWrap/>
            <w:vAlign w:val="center"/>
            <w:hideMark/>
          </w:tcPr>
          <w:p w14:paraId="3E0D64A2" w14:textId="77777777" w:rsidR="00D507F6" w:rsidRPr="00D507F6" w:rsidRDefault="00D507F6" w:rsidP="00D507F6">
            <w:pPr>
              <w:jc w:val="center"/>
              <w:rPr>
                <w:color w:val="000000"/>
                <w:sz w:val="20"/>
                <w:szCs w:val="20"/>
              </w:rPr>
            </w:pPr>
            <w:r w:rsidRPr="00D507F6">
              <w:rPr>
                <w:color w:val="000000"/>
                <w:sz w:val="20"/>
                <w:szCs w:val="20"/>
              </w:rPr>
              <w:t>Northern Middle Uruk</w:t>
            </w:r>
            <w:r w:rsidRPr="00D507F6">
              <w:rPr>
                <w:color w:val="000000"/>
                <w:sz w:val="20"/>
                <w:szCs w:val="20"/>
              </w:rPr>
              <w:br/>
              <w:t>LC III</w:t>
            </w:r>
          </w:p>
        </w:tc>
        <w:tc>
          <w:tcPr>
            <w:tcW w:w="1538" w:type="dxa"/>
            <w:vMerge w:val="restart"/>
            <w:tcBorders>
              <w:top w:val="nil"/>
              <w:left w:val="single" w:sz="4" w:space="0" w:color="000000"/>
              <w:bottom w:val="nil"/>
              <w:right w:val="single" w:sz="4" w:space="0" w:color="000000"/>
            </w:tcBorders>
            <w:shd w:val="clear" w:color="000000" w:fill="FFFFFF"/>
            <w:noWrap/>
            <w:vAlign w:val="center"/>
            <w:hideMark/>
          </w:tcPr>
          <w:p w14:paraId="22DA82C7" w14:textId="77777777" w:rsidR="00D507F6" w:rsidRDefault="00D507F6" w:rsidP="00D507F6">
            <w:pPr>
              <w:jc w:val="center"/>
              <w:rPr>
                <w:color w:val="000000"/>
                <w:sz w:val="20"/>
                <w:szCs w:val="20"/>
              </w:rPr>
            </w:pPr>
            <w:r>
              <w:rPr>
                <w:color w:val="000000"/>
                <w:sz w:val="20"/>
                <w:szCs w:val="20"/>
              </w:rPr>
              <w:t>Ghassulian</w:t>
            </w:r>
          </w:p>
          <w:p w14:paraId="33D7E3A9" w14:textId="77777777" w:rsidR="00D507F6" w:rsidRPr="00D507F6" w:rsidRDefault="00D507F6" w:rsidP="00D507F6">
            <w:pPr>
              <w:jc w:val="center"/>
              <w:rPr>
                <w:color w:val="000000"/>
                <w:sz w:val="20"/>
                <w:szCs w:val="20"/>
              </w:rPr>
            </w:pPr>
            <w:r w:rsidRPr="00D507F6">
              <w:rPr>
                <w:color w:val="000000"/>
                <w:sz w:val="20"/>
                <w:szCs w:val="20"/>
              </w:rPr>
              <w:t>Beershevan</w:t>
            </w:r>
          </w:p>
        </w:tc>
        <w:tc>
          <w:tcPr>
            <w:tcW w:w="580" w:type="dxa"/>
            <w:tcBorders>
              <w:top w:val="nil"/>
              <w:left w:val="nil"/>
              <w:bottom w:val="nil"/>
              <w:right w:val="nil"/>
            </w:tcBorders>
            <w:shd w:val="clear" w:color="000000" w:fill="92D050"/>
            <w:noWrap/>
            <w:hideMark/>
          </w:tcPr>
          <w:p w14:paraId="7C459C4A" w14:textId="77777777" w:rsidR="00D507F6" w:rsidRPr="00D507F6" w:rsidRDefault="00D507F6" w:rsidP="00D507F6">
            <w:pPr>
              <w:rPr>
                <w:color w:val="000000"/>
                <w:sz w:val="20"/>
                <w:szCs w:val="20"/>
              </w:rPr>
            </w:pPr>
            <w:r w:rsidRPr="00D507F6">
              <w:rPr>
                <w:color w:val="000000"/>
                <w:sz w:val="20"/>
                <w:szCs w:val="20"/>
              </w:rPr>
              <w:t> </w:t>
            </w:r>
          </w:p>
        </w:tc>
        <w:tc>
          <w:tcPr>
            <w:tcW w:w="385" w:type="dxa"/>
            <w:tcBorders>
              <w:top w:val="nil"/>
              <w:left w:val="nil"/>
              <w:bottom w:val="nil"/>
              <w:right w:val="single" w:sz="4" w:space="0" w:color="000000"/>
            </w:tcBorders>
            <w:shd w:val="clear" w:color="000000" w:fill="FFC000"/>
            <w:noWrap/>
            <w:hideMark/>
          </w:tcPr>
          <w:p w14:paraId="1589B12E" w14:textId="77777777" w:rsidR="00D507F6" w:rsidRPr="00D507F6" w:rsidRDefault="00D507F6" w:rsidP="00D507F6">
            <w:pPr>
              <w:rPr>
                <w:color w:val="000000"/>
                <w:sz w:val="20"/>
                <w:szCs w:val="20"/>
              </w:rPr>
            </w:pPr>
            <w:r w:rsidRPr="00D507F6">
              <w:rPr>
                <w:color w:val="000000"/>
                <w:sz w:val="20"/>
                <w:szCs w:val="20"/>
              </w:rPr>
              <w:t> </w:t>
            </w:r>
          </w:p>
        </w:tc>
      </w:tr>
      <w:tr w:rsidR="00D507F6" w:rsidRPr="00D507F6" w14:paraId="7AD552F2" w14:textId="77777777" w:rsidTr="00D507F6">
        <w:trPr>
          <w:trHeight w:val="255"/>
          <w:jc w:val="center"/>
        </w:trPr>
        <w:tc>
          <w:tcPr>
            <w:tcW w:w="672" w:type="dxa"/>
            <w:vMerge/>
            <w:tcBorders>
              <w:top w:val="nil"/>
              <w:left w:val="single" w:sz="4" w:space="0" w:color="000000"/>
              <w:bottom w:val="single" w:sz="4" w:space="0" w:color="000000"/>
              <w:right w:val="single" w:sz="4" w:space="0" w:color="000000"/>
            </w:tcBorders>
            <w:vAlign w:val="center"/>
            <w:hideMark/>
          </w:tcPr>
          <w:p w14:paraId="7BB31B47" w14:textId="77777777" w:rsidR="00D507F6" w:rsidRPr="00D507F6" w:rsidRDefault="00D507F6" w:rsidP="00D507F6">
            <w:pPr>
              <w:rPr>
                <w:color w:val="000000"/>
                <w:sz w:val="20"/>
                <w:szCs w:val="20"/>
              </w:rPr>
            </w:pPr>
          </w:p>
        </w:tc>
        <w:tc>
          <w:tcPr>
            <w:tcW w:w="616" w:type="dxa"/>
            <w:tcBorders>
              <w:top w:val="nil"/>
              <w:left w:val="nil"/>
              <w:bottom w:val="single" w:sz="4" w:space="0" w:color="000000"/>
              <w:right w:val="single" w:sz="4" w:space="0" w:color="000000"/>
            </w:tcBorders>
            <w:shd w:val="clear" w:color="000000" w:fill="FFFFFF"/>
            <w:noWrap/>
            <w:vAlign w:val="bottom"/>
            <w:hideMark/>
          </w:tcPr>
          <w:p w14:paraId="212A5A92" w14:textId="77777777" w:rsidR="00D507F6" w:rsidRPr="00D507F6" w:rsidRDefault="00D507F6" w:rsidP="00D507F6">
            <w:pPr>
              <w:rPr>
                <w:color w:val="000000"/>
                <w:sz w:val="20"/>
                <w:szCs w:val="20"/>
              </w:rPr>
            </w:pPr>
            <w:r w:rsidRPr="00D507F6">
              <w:rPr>
                <w:color w:val="000000"/>
                <w:sz w:val="20"/>
                <w:szCs w:val="20"/>
              </w:rPr>
              <w:t>3800</w:t>
            </w:r>
          </w:p>
        </w:tc>
        <w:tc>
          <w:tcPr>
            <w:tcW w:w="2720" w:type="dxa"/>
            <w:vMerge/>
            <w:tcBorders>
              <w:top w:val="nil"/>
              <w:left w:val="single" w:sz="4" w:space="0" w:color="000000"/>
              <w:bottom w:val="single" w:sz="4" w:space="0" w:color="000000"/>
              <w:right w:val="single" w:sz="4" w:space="0" w:color="000000"/>
            </w:tcBorders>
            <w:vAlign w:val="center"/>
            <w:hideMark/>
          </w:tcPr>
          <w:p w14:paraId="70E15C8B" w14:textId="77777777" w:rsidR="00D507F6" w:rsidRPr="00D507F6" w:rsidRDefault="00D507F6" w:rsidP="00D507F6">
            <w:pPr>
              <w:rPr>
                <w:color w:val="000000"/>
                <w:sz w:val="20"/>
                <w:szCs w:val="20"/>
              </w:rPr>
            </w:pPr>
          </w:p>
        </w:tc>
        <w:tc>
          <w:tcPr>
            <w:tcW w:w="1538" w:type="dxa"/>
            <w:vMerge/>
            <w:tcBorders>
              <w:top w:val="nil"/>
              <w:left w:val="single" w:sz="4" w:space="0" w:color="000000"/>
              <w:bottom w:val="nil"/>
              <w:right w:val="single" w:sz="4" w:space="0" w:color="000000"/>
            </w:tcBorders>
            <w:vAlign w:val="center"/>
            <w:hideMark/>
          </w:tcPr>
          <w:p w14:paraId="10A8219B" w14:textId="77777777" w:rsidR="00D507F6" w:rsidRPr="00D507F6" w:rsidRDefault="00D507F6" w:rsidP="00D507F6">
            <w:pPr>
              <w:rPr>
                <w:color w:val="000000"/>
                <w:sz w:val="20"/>
                <w:szCs w:val="20"/>
              </w:rPr>
            </w:pPr>
          </w:p>
        </w:tc>
        <w:tc>
          <w:tcPr>
            <w:tcW w:w="580" w:type="dxa"/>
            <w:tcBorders>
              <w:top w:val="nil"/>
              <w:left w:val="nil"/>
              <w:bottom w:val="nil"/>
              <w:right w:val="nil"/>
            </w:tcBorders>
            <w:shd w:val="clear" w:color="000000" w:fill="FFC000"/>
            <w:noWrap/>
            <w:hideMark/>
          </w:tcPr>
          <w:p w14:paraId="1D1DFA5F" w14:textId="77777777" w:rsidR="00D507F6" w:rsidRPr="00D507F6" w:rsidRDefault="00D507F6" w:rsidP="00D507F6">
            <w:pPr>
              <w:rPr>
                <w:color w:val="000000"/>
                <w:sz w:val="20"/>
                <w:szCs w:val="20"/>
              </w:rPr>
            </w:pPr>
            <w:r w:rsidRPr="00D507F6">
              <w:rPr>
                <w:color w:val="000000"/>
                <w:sz w:val="20"/>
                <w:szCs w:val="20"/>
              </w:rPr>
              <w:t> </w:t>
            </w:r>
          </w:p>
        </w:tc>
        <w:tc>
          <w:tcPr>
            <w:tcW w:w="385" w:type="dxa"/>
            <w:tcBorders>
              <w:top w:val="nil"/>
              <w:left w:val="nil"/>
              <w:bottom w:val="nil"/>
              <w:right w:val="single" w:sz="4" w:space="0" w:color="000000"/>
            </w:tcBorders>
            <w:shd w:val="clear" w:color="000000" w:fill="FFC000"/>
            <w:noWrap/>
            <w:hideMark/>
          </w:tcPr>
          <w:p w14:paraId="221AD7CB" w14:textId="77777777" w:rsidR="00D507F6" w:rsidRPr="00D507F6" w:rsidRDefault="00D507F6" w:rsidP="00D507F6">
            <w:pPr>
              <w:rPr>
                <w:color w:val="000000"/>
                <w:sz w:val="20"/>
                <w:szCs w:val="20"/>
              </w:rPr>
            </w:pPr>
            <w:r w:rsidRPr="00D507F6">
              <w:rPr>
                <w:color w:val="000000"/>
                <w:sz w:val="20"/>
                <w:szCs w:val="20"/>
              </w:rPr>
              <w:t> </w:t>
            </w:r>
          </w:p>
        </w:tc>
      </w:tr>
      <w:tr w:rsidR="00D507F6" w:rsidRPr="00D507F6" w14:paraId="3A1A73B5" w14:textId="77777777" w:rsidTr="00D507F6">
        <w:trPr>
          <w:trHeight w:val="255"/>
          <w:jc w:val="center"/>
        </w:trPr>
        <w:tc>
          <w:tcPr>
            <w:tcW w:w="672" w:type="dxa"/>
            <w:vMerge/>
            <w:tcBorders>
              <w:top w:val="nil"/>
              <w:left w:val="single" w:sz="4" w:space="0" w:color="000000"/>
              <w:bottom w:val="single" w:sz="4" w:space="0" w:color="000000"/>
              <w:right w:val="single" w:sz="4" w:space="0" w:color="000000"/>
            </w:tcBorders>
            <w:vAlign w:val="center"/>
            <w:hideMark/>
          </w:tcPr>
          <w:p w14:paraId="64DC03B3" w14:textId="77777777" w:rsidR="00D507F6" w:rsidRPr="00D507F6" w:rsidRDefault="00D507F6" w:rsidP="00D507F6">
            <w:pPr>
              <w:rPr>
                <w:color w:val="000000"/>
                <w:sz w:val="20"/>
                <w:szCs w:val="20"/>
              </w:rPr>
            </w:pPr>
          </w:p>
        </w:tc>
        <w:tc>
          <w:tcPr>
            <w:tcW w:w="616" w:type="dxa"/>
            <w:tcBorders>
              <w:top w:val="nil"/>
              <w:left w:val="nil"/>
              <w:bottom w:val="single" w:sz="4" w:space="0" w:color="000000"/>
              <w:right w:val="single" w:sz="4" w:space="0" w:color="000000"/>
            </w:tcBorders>
            <w:shd w:val="clear" w:color="000000" w:fill="FFFFFF"/>
            <w:noWrap/>
            <w:vAlign w:val="bottom"/>
            <w:hideMark/>
          </w:tcPr>
          <w:p w14:paraId="6786D88B" w14:textId="77777777" w:rsidR="00D507F6" w:rsidRPr="00D507F6" w:rsidRDefault="00D507F6" w:rsidP="00D507F6">
            <w:pPr>
              <w:rPr>
                <w:color w:val="000000"/>
                <w:sz w:val="20"/>
                <w:szCs w:val="20"/>
              </w:rPr>
            </w:pPr>
            <w:r w:rsidRPr="00D507F6">
              <w:rPr>
                <w:color w:val="000000"/>
                <w:sz w:val="20"/>
                <w:szCs w:val="20"/>
              </w:rPr>
              <w:t>3900</w:t>
            </w:r>
          </w:p>
        </w:tc>
        <w:tc>
          <w:tcPr>
            <w:tcW w:w="2720" w:type="dxa"/>
            <w:vMerge w:val="restart"/>
            <w:tcBorders>
              <w:top w:val="nil"/>
              <w:left w:val="single" w:sz="4" w:space="0" w:color="000000"/>
              <w:bottom w:val="single" w:sz="4" w:space="0" w:color="000000"/>
              <w:right w:val="single" w:sz="4" w:space="0" w:color="000000"/>
            </w:tcBorders>
            <w:shd w:val="clear" w:color="000000" w:fill="FFFFFF"/>
            <w:noWrap/>
            <w:vAlign w:val="center"/>
            <w:hideMark/>
          </w:tcPr>
          <w:p w14:paraId="3B2E49A1" w14:textId="77777777" w:rsidR="00D507F6" w:rsidRPr="00D507F6" w:rsidRDefault="00D507F6" w:rsidP="00D507F6">
            <w:pPr>
              <w:jc w:val="center"/>
              <w:rPr>
                <w:color w:val="000000"/>
                <w:sz w:val="20"/>
                <w:szCs w:val="20"/>
              </w:rPr>
            </w:pPr>
            <w:r w:rsidRPr="00D507F6">
              <w:rPr>
                <w:color w:val="000000"/>
                <w:sz w:val="20"/>
                <w:szCs w:val="20"/>
              </w:rPr>
              <w:t>Northern Early Uruk</w:t>
            </w:r>
            <w:r w:rsidRPr="00D507F6">
              <w:rPr>
                <w:color w:val="000000"/>
                <w:sz w:val="20"/>
                <w:szCs w:val="20"/>
              </w:rPr>
              <w:br/>
              <w:t>LC II</w:t>
            </w:r>
          </w:p>
        </w:tc>
        <w:tc>
          <w:tcPr>
            <w:tcW w:w="1538" w:type="dxa"/>
            <w:vMerge/>
            <w:tcBorders>
              <w:top w:val="nil"/>
              <w:left w:val="single" w:sz="4" w:space="0" w:color="000000"/>
              <w:bottom w:val="nil"/>
              <w:right w:val="single" w:sz="4" w:space="0" w:color="000000"/>
            </w:tcBorders>
            <w:vAlign w:val="center"/>
            <w:hideMark/>
          </w:tcPr>
          <w:p w14:paraId="79CB6600" w14:textId="77777777" w:rsidR="00D507F6" w:rsidRPr="00D507F6" w:rsidRDefault="00D507F6" w:rsidP="00D507F6">
            <w:pPr>
              <w:rPr>
                <w:color w:val="000000"/>
                <w:sz w:val="20"/>
                <w:szCs w:val="20"/>
              </w:rPr>
            </w:pPr>
          </w:p>
        </w:tc>
        <w:tc>
          <w:tcPr>
            <w:tcW w:w="580" w:type="dxa"/>
            <w:tcBorders>
              <w:top w:val="nil"/>
              <w:left w:val="nil"/>
              <w:bottom w:val="nil"/>
              <w:right w:val="nil"/>
            </w:tcBorders>
            <w:shd w:val="clear" w:color="000000" w:fill="FFC000"/>
            <w:noWrap/>
            <w:hideMark/>
          </w:tcPr>
          <w:p w14:paraId="0B14F6E7" w14:textId="77777777" w:rsidR="00D507F6" w:rsidRPr="00D507F6" w:rsidRDefault="00D507F6" w:rsidP="00D507F6">
            <w:pPr>
              <w:rPr>
                <w:color w:val="000000"/>
                <w:sz w:val="20"/>
                <w:szCs w:val="20"/>
              </w:rPr>
            </w:pPr>
            <w:r w:rsidRPr="00D507F6">
              <w:rPr>
                <w:color w:val="000000"/>
                <w:sz w:val="20"/>
                <w:szCs w:val="20"/>
              </w:rPr>
              <w:t> </w:t>
            </w:r>
            <w:r>
              <w:rPr>
                <w:color w:val="000000"/>
                <w:sz w:val="20"/>
                <w:szCs w:val="20"/>
              </w:rPr>
              <w:t>a3</w:t>
            </w:r>
          </w:p>
        </w:tc>
        <w:tc>
          <w:tcPr>
            <w:tcW w:w="385" w:type="dxa"/>
            <w:tcBorders>
              <w:top w:val="nil"/>
              <w:left w:val="nil"/>
              <w:bottom w:val="nil"/>
              <w:right w:val="single" w:sz="4" w:space="0" w:color="000000"/>
            </w:tcBorders>
            <w:shd w:val="clear" w:color="000000" w:fill="FFC000"/>
            <w:noWrap/>
            <w:hideMark/>
          </w:tcPr>
          <w:p w14:paraId="3E50BAC9" w14:textId="77777777" w:rsidR="00D507F6" w:rsidRPr="00D507F6" w:rsidRDefault="00D507F6" w:rsidP="00D507F6">
            <w:pPr>
              <w:rPr>
                <w:color w:val="000000"/>
                <w:sz w:val="20"/>
                <w:szCs w:val="20"/>
              </w:rPr>
            </w:pPr>
            <w:r w:rsidRPr="00D507F6">
              <w:rPr>
                <w:color w:val="000000"/>
                <w:sz w:val="20"/>
                <w:szCs w:val="20"/>
              </w:rPr>
              <w:t> </w:t>
            </w:r>
          </w:p>
        </w:tc>
      </w:tr>
      <w:tr w:rsidR="00D507F6" w:rsidRPr="00D507F6" w14:paraId="3B988FFF" w14:textId="77777777" w:rsidTr="00D507F6">
        <w:trPr>
          <w:trHeight w:val="255"/>
          <w:jc w:val="center"/>
        </w:trPr>
        <w:tc>
          <w:tcPr>
            <w:tcW w:w="672" w:type="dxa"/>
            <w:vMerge/>
            <w:tcBorders>
              <w:top w:val="nil"/>
              <w:left w:val="single" w:sz="4" w:space="0" w:color="000000"/>
              <w:bottom w:val="single" w:sz="4" w:space="0" w:color="000000"/>
              <w:right w:val="single" w:sz="4" w:space="0" w:color="000000"/>
            </w:tcBorders>
            <w:vAlign w:val="center"/>
            <w:hideMark/>
          </w:tcPr>
          <w:p w14:paraId="23D5B38F" w14:textId="77777777" w:rsidR="00D507F6" w:rsidRPr="00D507F6" w:rsidRDefault="00D507F6" w:rsidP="00D507F6">
            <w:pPr>
              <w:rPr>
                <w:color w:val="000000"/>
                <w:sz w:val="20"/>
                <w:szCs w:val="20"/>
              </w:rPr>
            </w:pPr>
          </w:p>
        </w:tc>
        <w:tc>
          <w:tcPr>
            <w:tcW w:w="616" w:type="dxa"/>
            <w:tcBorders>
              <w:top w:val="nil"/>
              <w:left w:val="nil"/>
              <w:bottom w:val="single" w:sz="4" w:space="0" w:color="000000"/>
              <w:right w:val="single" w:sz="4" w:space="0" w:color="000000"/>
            </w:tcBorders>
            <w:shd w:val="clear" w:color="000000" w:fill="FFFFFF"/>
            <w:noWrap/>
            <w:vAlign w:val="bottom"/>
            <w:hideMark/>
          </w:tcPr>
          <w:p w14:paraId="58562F64" w14:textId="77777777" w:rsidR="00D507F6" w:rsidRPr="00D507F6" w:rsidRDefault="00D507F6" w:rsidP="00D507F6">
            <w:pPr>
              <w:rPr>
                <w:color w:val="000000"/>
                <w:sz w:val="20"/>
                <w:szCs w:val="20"/>
              </w:rPr>
            </w:pPr>
            <w:r w:rsidRPr="00D507F6">
              <w:rPr>
                <w:color w:val="000000"/>
                <w:sz w:val="20"/>
                <w:szCs w:val="20"/>
              </w:rPr>
              <w:t>4000</w:t>
            </w:r>
          </w:p>
        </w:tc>
        <w:tc>
          <w:tcPr>
            <w:tcW w:w="2720" w:type="dxa"/>
            <w:vMerge/>
            <w:tcBorders>
              <w:top w:val="nil"/>
              <w:left w:val="single" w:sz="4" w:space="0" w:color="000000"/>
              <w:bottom w:val="single" w:sz="4" w:space="0" w:color="000000"/>
              <w:right w:val="single" w:sz="4" w:space="0" w:color="000000"/>
            </w:tcBorders>
            <w:vAlign w:val="center"/>
            <w:hideMark/>
          </w:tcPr>
          <w:p w14:paraId="7D65033D" w14:textId="77777777" w:rsidR="00D507F6" w:rsidRPr="00D507F6" w:rsidRDefault="00D507F6" w:rsidP="00D507F6">
            <w:pPr>
              <w:rPr>
                <w:color w:val="000000"/>
                <w:sz w:val="20"/>
                <w:szCs w:val="20"/>
              </w:rPr>
            </w:pPr>
          </w:p>
        </w:tc>
        <w:tc>
          <w:tcPr>
            <w:tcW w:w="1538" w:type="dxa"/>
            <w:vMerge/>
            <w:tcBorders>
              <w:top w:val="nil"/>
              <w:left w:val="single" w:sz="4" w:space="0" w:color="000000"/>
              <w:bottom w:val="nil"/>
              <w:right w:val="single" w:sz="4" w:space="0" w:color="000000"/>
            </w:tcBorders>
            <w:vAlign w:val="center"/>
            <w:hideMark/>
          </w:tcPr>
          <w:p w14:paraId="273A3B4A" w14:textId="77777777" w:rsidR="00D507F6" w:rsidRPr="00D507F6" w:rsidRDefault="00D507F6" w:rsidP="00D507F6">
            <w:pPr>
              <w:rPr>
                <w:color w:val="000000"/>
                <w:sz w:val="20"/>
                <w:szCs w:val="20"/>
              </w:rPr>
            </w:pPr>
          </w:p>
        </w:tc>
        <w:tc>
          <w:tcPr>
            <w:tcW w:w="580" w:type="dxa"/>
            <w:tcBorders>
              <w:top w:val="nil"/>
              <w:left w:val="nil"/>
              <w:bottom w:val="nil"/>
              <w:right w:val="nil"/>
            </w:tcBorders>
            <w:shd w:val="clear" w:color="000000" w:fill="FFC000"/>
            <w:noWrap/>
            <w:hideMark/>
          </w:tcPr>
          <w:p w14:paraId="000150BE" w14:textId="77777777" w:rsidR="00D507F6" w:rsidRPr="00D507F6" w:rsidRDefault="00D507F6" w:rsidP="00D507F6">
            <w:pPr>
              <w:rPr>
                <w:color w:val="000000"/>
                <w:sz w:val="20"/>
                <w:szCs w:val="20"/>
              </w:rPr>
            </w:pPr>
            <w:r w:rsidRPr="00D507F6">
              <w:rPr>
                <w:color w:val="000000"/>
                <w:sz w:val="20"/>
                <w:szCs w:val="20"/>
              </w:rPr>
              <w:t> </w:t>
            </w:r>
          </w:p>
        </w:tc>
        <w:tc>
          <w:tcPr>
            <w:tcW w:w="385" w:type="dxa"/>
            <w:tcBorders>
              <w:top w:val="nil"/>
              <w:left w:val="nil"/>
              <w:bottom w:val="nil"/>
              <w:right w:val="single" w:sz="4" w:space="0" w:color="000000"/>
            </w:tcBorders>
            <w:shd w:val="clear" w:color="000000" w:fill="92D050"/>
            <w:noWrap/>
            <w:hideMark/>
          </w:tcPr>
          <w:p w14:paraId="4D8327BE" w14:textId="77777777" w:rsidR="00D507F6" w:rsidRPr="00D507F6" w:rsidRDefault="00D507F6" w:rsidP="00D507F6">
            <w:pPr>
              <w:rPr>
                <w:color w:val="000000"/>
                <w:sz w:val="20"/>
                <w:szCs w:val="20"/>
              </w:rPr>
            </w:pPr>
            <w:r w:rsidRPr="00D507F6">
              <w:rPr>
                <w:color w:val="000000"/>
                <w:sz w:val="20"/>
                <w:szCs w:val="20"/>
              </w:rPr>
              <w:t> </w:t>
            </w:r>
          </w:p>
        </w:tc>
      </w:tr>
      <w:tr w:rsidR="00D507F6" w:rsidRPr="00D507F6" w14:paraId="069A0781" w14:textId="77777777" w:rsidTr="00D507F6">
        <w:trPr>
          <w:trHeight w:val="255"/>
          <w:jc w:val="center"/>
        </w:trPr>
        <w:tc>
          <w:tcPr>
            <w:tcW w:w="672" w:type="dxa"/>
            <w:vMerge/>
            <w:tcBorders>
              <w:top w:val="nil"/>
              <w:left w:val="single" w:sz="4" w:space="0" w:color="000000"/>
              <w:bottom w:val="single" w:sz="4" w:space="0" w:color="000000"/>
              <w:right w:val="single" w:sz="4" w:space="0" w:color="000000"/>
            </w:tcBorders>
            <w:vAlign w:val="center"/>
            <w:hideMark/>
          </w:tcPr>
          <w:p w14:paraId="66D90785" w14:textId="77777777" w:rsidR="00D507F6" w:rsidRPr="00D507F6" w:rsidRDefault="00D507F6" w:rsidP="00D507F6">
            <w:pPr>
              <w:rPr>
                <w:color w:val="000000"/>
                <w:sz w:val="20"/>
                <w:szCs w:val="20"/>
              </w:rPr>
            </w:pPr>
          </w:p>
        </w:tc>
        <w:tc>
          <w:tcPr>
            <w:tcW w:w="616" w:type="dxa"/>
            <w:tcBorders>
              <w:top w:val="nil"/>
              <w:left w:val="nil"/>
              <w:bottom w:val="single" w:sz="4" w:space="0" w:color="000000"/>
              <w:right w:val="single" w:sz="4" w:space="0" w:color="000000"/>
            </w:tcBorders>
            <w:shd w:val="clear" w:color="000000" w:fill="FFFFFF"/>
            <w:noWrap/>
            <w:vAlign w:val="bottom"/>
            <w:hideMark/>
          </w:tcPr>
          <w:p w14:paraId="2F026A03" w14:textId="77777777" w:rsidR="00D507F6" w:rsidRPr="00D507F6" w:rsidRDefault="00D507F6" w:rsidP="00D507F6">
            <w:pPr>
              <w:rPr>
                <w:color w:val="000000"/>
                <w:sz w:val="20"/>
                <w:szCs w:val="20"/>
              </w:rPr>
            </w:pPr>
            <w:r w:rsidRPr="00D507F6">
              <w:rPr>
                <w:color w:val="000000"/>
                <w:sz w:val="20"/>
                <w:szCs w:val="20"/>
              </w:rPr>
              <w:t>4100</w:t>
            </w:r>
          </w:p>
        </w:tc>
        <w:tc>
          <w:tcPr>
            <w:tcW w:w="2720" w:type="dxa"/>
            <w:vMerge/>
            <w:tcBorders>
              <w:top w:val="nil"/>
              <w:left w:val="single" w:sz="4" w:space="0" w:color="000000"/>
              <w:bottom w:val="single" w:sz="4" w:space="0" w:color="000000"/>
              <w:right w:val="single" w:sz="4" w:space="0" w:color="000000"/>
            </w:tcBorders>
            <w:vAlign w:val="center"/>
            <w:hideMark/>
          </w:tcPr>
          <w:p w14:paraId="0AA9AFC3" w14:textId="77777777" w:rsidR="00D507F6" w:rsidRPr="00D507F6" w:rsidRDefault="00D507F6" w:rsidP="00D507F6">
            <w:pPr>
              <w:rPr>
                <w:color w:val="000000"/>
                <w:sz w:val="20"/>
                <w:szCs w:val="20"/>
              </w:rPr>
            </w:pPr>
          </w:p>
        </w:tc>
        <w:tc>
          <w:tcPr>
            <w:tcW w:w="1538" w:type="dxa"/>
            <w:vMerge/>
            <w:tcBorders>
              <w:top w:val="nil"/>
              <w:left w:val="single" w:sz="4" w:space="0" w:color="000000"/>
              <w:bottom w:val="nil"/>
              <w:right w:val="single" w:sz="4" w:space="0" w:color="000000"/>
            </w:tcBorders>
            <w:vAlign w:val="center"/>
            <w:hideMark/>
          </w:tcPr>
          <w:p w14:paraId="2AC887EF" w14:textId="77777777" w:rsidR="00D507F6" w:rsidRPr="00D507F6" w:rsidRDefault="00D507F6" w:rsidP="00D507F6">
            <w:pPr>
              <w:rPr>
                <w:color w:val="000000"/>
                <w:sz w:val="20"/>
                <w:szCs w:val="20"/>
              </w:rPr>
            </w:pPr>
          </w:p>
        </w:tc>
        <w:tc>
          <w:tcPr>
            <w:tcW w:w="580" w:type="dxa"/>
            <w:tcBorders>
              <w:top w:val="nil"/>
              <w:left w:val="nil"/>
              <w:bottom w:val="nil"/>
              <w:right w:val="nil"/>
            </w:tcBorders>
            <w:shd w:val="clear" w:color="000000" w:fill="92D050"/>
            <w:noWrap/>
            <w:hideMark/>
          </w:tcPr>
          <w:p w14:paraId="6A13A939" w14:textId="77777777" w:rsidR="00D507F6" w:rsidRPr="00D507F6" w:rsidRDefault="00D507F6" w:rsidP="00D507F6">
            <w:pPr>
              <w:rPr>
                <w:color w:val="000000"/>
                <w:sz w:val="20"/>
                <w:szCs w:val="20"/>
              </w:rPr>
            </w:pPr>
            <w:r w:rsidRPr="00D507F6">
              <w:rPr>
                <w:color w:val="000000"/>
                <w:sz w:val="20"/>
                <w:szCs w:val="20"/>
              </w:rPr>
              <w:t> </w:t>
            </w:r>
            <w:r>
              <w:rPr>
                <w:color w:val="000000"/>
                <w:sz w:val="20"/>
                <w:szCs w:val="20"/>
              </w:rPr>
              <w:t>h3</w:t>
            </w:r>
          </w:p>
        </w:tc>
        <w:tc>
          <w:tcPr>
            <w:tcW w:w="385" w:type="dxa"/>
            <w:tcBorders>
              <w:top w:val="nil"/>
              <w:left w:val="nil"/>
              <w:bottom w:val="nil"/>
              <w:right w:val="single" w:sz="4" w:space="0" w:color="000000"/>
            </w:tcBorders>
            <w:shd w:val="clear" w:color="000000" w:fill="92D050"/>
            <w:noWrap/>
            <w:hideMark/>
          </w:tcPr>
          <w:p w14:paraId="0F4FE1E7" w14:textId="77777777" w:rsidR="00D507F6" w:rsidRPr="00D507F6" w:rsidRDefault="00D507F6" w:rsidP="00D507F6">
            <w:pPr>
              <w:rPr>
                <w:color w:val="000000"/>
                <w:sz w:val="20"/>
                <w:szCs w:val="20"/>
              </w:rPr>
            </w:pPr>
            <w:r w:rsidRPr="00D507F6">
              <w:rPr>
                <w:color w:val="000000"/>
                <w:sz w:val="20"/>
                <w:szCs w:val="20"/>
              </w:rPr>
              <w:t> </w:t>
            </w:r>
          </w:p>
        </w:tc>
      </w:tr>
      <w:tr w:rsidR="00D507F6" w:rsidRPr="00D507F6" w14:paraId="54E261C4" w14:textId="77777777" w:rsidTr="00D507F6">
        <w:trPr>
          <w:trHeight w:val="255"/>
          <w:jc w:val="center"/>
        </w:trPr>
        <w:tc>
          <w:tcPr>
            <w:tcW w:w="672" w:type="dxa"/>
            <w:vMerge/>
            <w:tcBorders>
              <w:top w:val="nil"/>
              <w:left w:val="single" w:sz="4" w:space="0" w:color="000000"/>
              <w:bottom w:val="single" w:sz="4" w:space="0" w:color="000000"/>
              <w:right w:val="single" w:sz="4" w:space="0" w:color="000000"/>
            </w:tcBorders>
            <w:vAlign w:val="center"/>
            <w:hideMark/>
          </w:tcPr>
          <w:p w14:paraId="5E1E9642" w14:textId="77777777" w:rsidR="00D507F6" w:rsidRPr="00D507F6" w:rsidRDefault="00D507F6" w:rsidP="00D507F6">
            <w:pPr>
              <w:rPr>
                <w:color w:val="000000"/>
                <w:sz w:val="20"/>
                <w:szCs w:val="20"/>
              </w:rPr>
            </w:pPr>
          </w:p>
        </w:tc>
        <w:tc>
          <w:tcPr>
            <w:tcW w:w="616" w:type="dxa"/>
            <w:tcBorders>
              <w:top w:val="nil"/>
              <w:left w:val="nil"/>
              <w:bottom w:val="single" w:sz="4" w:space="0" w:color="000000"/>
              <w:right w:val="single" w:sz="4" w:space="0" w:color="000000"/>
            </w:tcBorders>
            <w:shd w:val="clear" w:color="000000" w:fill="FFFFFF"/>
            <w:noWrap/>
            <w:vAlign w:val="bottom"/>
            <w:hideMark/>
          </w:tcPr>
          <w:p w14:paraId="56775D3C" w14:textId="77777777" w:rsidR="00D507F6" w:rsidRPr="00D507F6" w:rsidRDefault="00D507F6" w:rsidP="00D507F6">
            <w:pPr>
              <w:rPr>
                <w:color w:val="000000"/>
                <w:sz w:val="20"/>
                <w:szCs w:val="20"/>
              </w:rPr>
            </w:pPr>
            <w:r w:rsidRPr="00D507F6">
              <w:rPr>
                <w:color w:val="000000"/>
                <w:sz w:val="20"/>
                <w:szCs w:val="20"/>
              </w:rPr>
              <w:t>4200</w:t>
            </w:r>
          </w:p>
        </w:tc>
        <w:tc>
          <w:tcPr>
            <w:tcW w:w="2720" w:type="dxa"/>
            <w:vMerge w:val="restart"/>
            <w:tcBorders>
              <w:top w:val="nil"/>
              <w:left w:val="single" w:sz="4" w:space="0" w:color="000000"/>
              <w:bottom w:val="single" w:sz="4" w:space="0" w:color="000000"/>
              <w:right w:val="single" w:sz="4" w:space="0" w:color="000000"/>
            </w:tcBorders>
            <w:shd w:val="clear" w:color="000000" w:fill="FFFFFF"/>
            <w:noWrap/>
            <w:vAlign w:val="center"/>
            <w:hideMark/>
          </w:tcPr>
          <w:p w14:paraId="3C4098EB" w14:textId="77777777" w:rsidR="00D507F6" w:rsidRPr="00D507F6" w:rsidRDefault="00D507F6" w:rsidP="00D507F6">
            <w:pPr>
              <w:jc w:val="center"/>
              <w:rPr>
                <w:color w:val="000000"/>
                <w:sz w:val="20"/>
                <w:szCs w:val="20"/>
              </w:rPr>
            </w:pPr>
            <w:r w:rsidRPr="00D507F6">
              <w:rPr>
                <w:color w:val="000000"/>
                <w:sz w:val="20"/>
                <w:szCs w:val="20"/>
              </w:rPr>
              <w:t>Late Northern Ubaid</w:t>
            </w:r>
            <w:r w:rsidRPr="00D507F6">
              <w:rPr>
                <w:color w:val="000000"/>
                <w:sz w:val="20"/>
                <w:szCs w:val="20"/>
              </w:rPr>
              <w:br/>
              <w:t>LC I</w:t>
            </w:r>
          </w:p>
        </w:tc>
        <w:tc>
          <w:tcPr>
            <w:tcW w:w="1538" w:type="dxa"/>
            <w:vMerge/>
            <w:tcBorders>
              <w:top w:val="nil"/>
              <w:left w:val="single" w:sz="4" w:space="0" w:color="000000"/>
              <w:bottom w:val="nil"/>
              <w:right w:val="single" w:sz="4" w:space="0" w:color="000000"/>
            </w:tcBorders>
            <w:vAlign w:val="center"/>
            <w:hideMark/>
          </w:tcPr>
          <w:p w14:paraId="15374C36" w14:textId="77777777" w:rsidR="00D507F6" w:rsidRPr="00D507F6" w:rsidRDefault="00D507F6" w:rsidP="00D507F6">
            <w:pPr>
              <w:rPr>
                <w:color w:val="000000"/>
                <w:sz w:val="20"/>
                <w:szCs w:val="20"/>
              </w:rPr>
            </w:pPr>
          </w:p>
        </w:tc>
        <w:tc>
          <w:tcPr>
            <w:tcW w:w="580" w:type="dxa"/>
            <w:tcBorders>
              <w:top w:val="nil"/>
              <w:left w:val="nil"/>
              <w:bottom w:val="nil"/>
              <w:right w:val="nil"/>
            </w:tcBorders>
            <w:shd w:val="clear" w:color="000000" w:fill="92D050"/>
            <w:noWrap/>
            <w:hideMark/>
          </w:tcPr>
          <w:p w14:paraId="0573691F" w14:textId="77777777" w:rsidR="00D507F6" w:rsidRPr="00D507F6" w:rsidRDefault="00D507F6" w:rsidP="00D507F6">
            <w:pPr>
              <w:rPr>
                <w:color w:val="000000"/>
                <w:sz w:val="20"/>
                <w:szCs w:val="20"/>
              </w:rPr>
            </w:pPr>
            <w:r w:rsidRPr="00D507F6">
              <w:rPr>
                <w:color w:val="000000"/>
                <w:sz w:val="20"/>
                <w:szCs w:val="20"/>
              </w:rPr>
              <w:t> </w:t>
            </w:r>
          </w:p>
        </w:tc>
        <w:tc>
          <w:tcPr>
            <w:tcW w:w="385" w:type="dxa"/>
            <w:tcBorders>
              <w:top w:val="nil"/>
              <w:left w:val="nil"/>
              <w:bottom w:val="nil"/>
              <w:right w:val="single" w:sz="4" w:space="0" w:color="000000"/>
            </w:tcBorders>
            <w:shd w:val="clear" w:color="000000" w:fill="FFC000"/>
            <w:noWrap/>
            <w:hideMark/>
          </w:tcPr>
          <w:p w14:paraId="379471E6" w14:textId="77777777" w:rsidR="00D507F6" w:rsidRPr="00D507F6" w:rsidRDefault="00D507F6" w:rsidP="00D507F6">
            <w:pPr>
              <w:rPr>
                <w:color w:val="000000"/>
                <w:sz w:val="20"/>
                <w:szCs w:val="20"/>
              </w:rPr>
            </w:pPr>
            <w:r w:rsidRPr="00D507F6">
              <w:rPr>
                <w:color w:val="000000"/>
                <w:sz w:val="20"/>
                <w:szCs w:val="20"/>
              </w:rPr>
              <w:t> </w:t>
            </w:r>
          </w:p>
        </w:tc>
      </w:tr>
      <w:tr w:rsidR="00D507F6" w:rsidRPr="00D507F6" w14:paraId="3CE47C3B" w14:textId="77777777" w:rsidTr="00D507F6">
        <w:trPr>
          <w:trHeight w:val="255"/>
          <w:jc w:val="center"/>
        </w:trPr>
        <w:tc>
          <w:tcPr>
            <w:tcW w:w="672" w:type="dxa"/>
            <w:vMerge/>
            <w:tcBorders>
              <w:top w:val="nil"/>
              <w:left w:val="single" w:sz="4" w:space="0" w:color="000000"/>
              <w:bottom w:val="single" w:sz="4" w:space="0" w:color="000000"/>
              <w:right w:val="single" w:sz="4" w:space="0" w:color="000000"/>
            </w:tcBorders>
            <w:vAlign w:val="center"/>
            <w:hideMark/>
          </w:tcPr>
          <w:p w14:paraId="0BCD748C" w14:textId="77777777" w:rsidR="00D507F6" w:rsidRPr="00D507F6" w:rsidRDefault="00D507F6" w:rsidP="00D507F6">
            <w:pPr>
              <w:rPr>
                <w:color w:val="000000"/>
                <w:sz w:val="20"/>
                <w:szCs w:val="20"/>
              </w:rPr>
            </w:pPr>
          </w:p>
        </w:tc>
        <w:tc>
          <w:tcPr>
            <w:tcW w:w="616" w:type="dxa"/>
            <w:tcBorders>
              <w:top w:val="nil"/>
              <w:left w:val="nil"/>
              <w:bottom w:val="single" w:sz="4" w:space="0" w:color="000000"/>
              <w:right w:val="single" w:sz="4" w:space="0" w:color="000000"/>
            </w:tcBorders>
            <w:shd w:val="clear" w:color="000000" w:fill="FFFFFF"/>
            <w:noWrap/>
            <w:vAlign w:val="bottom"/>
            <w:hideMark/>
          </w:tcPr>
          <w:p w14:paraId="63FCD841" w14:textId="77777777" w:rsidR="00D507F6" w:rsidRPr="00D507F6" w:rsidRDefault="00D507F6" w:rsidP="00D507F6">
            <w:pPr>
              <w:rPr>
                <w:color w:val="000000"/>
                <w:sz w:val="20"/>
                <w:szCs w:val="20"/>
              </w:rPr>
            </w:pPr>
            <w:r w:rsidRPr="00D507F6">
              <w:rPr>
                <w:color w:val="000000"/>
                <w:sz w:val="20"/>
                <w:szCs w:val="20"/>
              </w:rPr>
              <w:t>4300</w:t>
            </w:r>
          </w:p>
        </w:tc>
        <w:tc>
          <w:tcPr>
            <w:tcW w:w="2720" w:type="dxa"/>
            <w:vMerge/>
            <w:tcBorders>
              <w:top w:val="nil"/>
              <w:left w:val="single" w:sz="4" w:space="0" w:color="000000"/>
              <w:bottom w:val="single" w:sz="4" w:space="0" w:color="000000"/>
              <w:right w:val="single" w:sz="4" w:space="0" w:color="000000"/>
            </w:tcBorders>
            <w:vAlign w:val="center"/>
            <w:hideMark/>
          </w:tcPr>
          <w:p w14:paraId="760114B2" w14:textId="77777777" w:rsidR="00D507F6" w:rsidRPr="00D507F6" w:rsidRDefault="00D507F6" w:rsidP="00D507F6">
            <w:pPr>
              <w:rPr>
                <w:color w:val="000000"/>
                <w:sz w:val="20"/>
                <w:szCs w:val="20"/>
              </w:rPr>
            </w:pPr>
          </w:p>
        </w:tc>
        <w:tc>
          <w:tcPr>
            <w:tcW w:w="1538" w:type="dxa"/>
            <w:vMerge/>
            <w:tcBorders>
              <w:top w:val="nil"/>
              <w:left w:val="single" w:sz="4" w:space="0" w:color="000000"/>
              <w:bottom w:val="nil"/>
              <w:right w:val="single" w:sz="4" w:space="0" w:color="000000"/>
            </w:tcBorders>
            <w:vAlign w:val="center"/>
            <w:hideMark/>
          </w:tcPr>
          <w:p w14:paraId="2283DDC3" w14:textId="77777777" w:rsidR="00D507F6" w:rsidRPr="00D507F6" w:rsidRDefault="00D507F6" w:rsidP="00D507F6">
            <w:pPr>
              <w:rPr>
                <w:color w:val="000000"/>
                <w:sz w:val="20"/>
                <w:szCs w:val="20"/>
              </w:rPr>
            </w:pPr>
          </w:p>
        </w:tc>
        <w:tc>
          <w:tcPr>
            <w:tcW w:w="580" w:type="dxa"/>
            <w:tcBorders>
              <w:top w:val="nil"/>
              <w:left w:val="nil"/>
              <w:bottom w:val="nil"/>
              <w:right w:val="nil"/>
            </w:tcBorders>
            <w:shd w:val="clear" w:color="000000" w:fill="FFC000"/>
            <w:noWrap/>
            <w:hideMark/>
          </w:tcPr>
          <w:p w14:paraId="37DF474D" w14:textId="77777777" w:rsidR="00D507F6" w:rsidRPr="00D507F6" w:rsidRDefault="00D507F6" w:rsidP="00D507F6">
            <w:pPr>
              <w:rPr>
                <w:color w:val="000000"/>
                <w:sz w:val="20"/>
                <w:szCs w:val="20"/>
              </w:rPr>
            </w:pPr>
            <w:r w:rsidRPr="00D507F6">
              <w:rPr>
                <w:color w:val="000000"/>
                <w:sz w:val="20"/>
                <w:szCs w:val="20"/>
              </w:rPr>
              <w:t> </w:t>
            </w:r>
            <w:r>
              <w:rPr>
                <w:color w:val="000000"/>
                <w:sz w:val="20"/>
                <w:szCs w:val="20"/>
              </w:rPr>
              <w:t>a2</w:t>
            </w:r>
          </w:p>
        </w:tc>
        <w:tc>
          <w:tcPr>
            <w:tcW w:w="385" w:type="dxa"/>
            <w:tcBorders>
              <w:top w:val="nil"/>
              <w:left w:val="nil"/>
              <w:bottom w:val="nil"/>
              <w:right w:val="single" w:sz="4" w:space="0" w:color="000000"/>
            </w:tcBorders>
            <w:shd w:val="clear" w:color="000000" w:fill="FFC000"/>
            <w:noWrap/>
            <w:hideMark/>
          </w:tcPr>
          <w:p w14:paraId="0BBF1710" w14:textId="77777777" w:rsidR="00D507F6" w:rsidRPr="00D507F6" w:rsidRDefault="00D507F6" w:rsidP="00D507F6">
            <w:pPr>
              <w:rPr>
                <w:color w:val="000000"/>
                <w:sz w:val="20"/>
                <w:szCs w:val="20"/>
              </w:rPr>
            </w:pPr>
            <w:r w:rsidRPr="00D507F6">
              <w:rPr>
                <w:color w:val="000000"/>
                <w:sz w:val="20"/>
                <w:szCs w:val="20"/>
              </w:rPr>
              <w:t> </w:t>
            </w:r>
          </w:p>
        </w:tc>
      </w:tr>
      <w:tr w:rsidR="00D507F6" w:rsidRPr="00D507F6" w14:paraId="6C0E2753" w14:textId="77777777" w:rsidTr="00D507F6">
        <w:trPr>
          <w:trHeight w:val="255"/>
          <w:jc w:val="center"/>
        </w:trPr>
        <w:tc>
          <w:tcPr>
            <w:tcW w:w="672" w:type="dxa"/>
            <w:vMerge/>
            <w:tcBorders>
              <w:top w:val="nil"/>
              <w:left w:val="single" w:sz="4" w:space="0" w:color="000000"/>
              <w:bottom w:val="single" w:sz="4" w:space="0" w:color="000000"/>
              <w:right w:val="single" w:sz="4" w:space="0" w:color="000000"/>
            </w:tcBorders>
            <w:vAlign w:val="center"/>
            <w:hideMark/>
          </w:tcPr>
          <w:p w14:paraId="247EBED9" w14:textId="77777777" w:rsidR="00D507F6" w:rsidRPr="00D507F6" w:rsidRDefault="00D507F6" w:rsidP="00D507F6">
            <w:pPr>
              <w:rPr>
                <w:color w:val="000000"/>
                <w:sz w:val="20"/>
                <w:szCs w:val="20"/>
              </w:rPr>
            </w:pPr>
          </w:p>
        </w:tc>
        <w:tc>
          <w:tcPr>
            <w:tcW w:w="616" w:type="dxa"/>
            <w:tcBorders>
              <w:top w:val="nil"/>
              <w:left w:val="nil"/>
              <w:bottom w:val="single" w:sz="4" w:space="0" w:color="000000"/>
              <w:right w:val="single" w:sz="4" w:space="0" w:color="000000"/>
            </w:tcBorders>
            <w:shd w:val="clear" w:color="000000" w:fill="FFFFFF"/>
            <w:noWrap/>
            <w:vAlign w:val="bottom"/>
            <w:hideMark/>
          </w:tcPr>
          <w:p w14:paraId="2D6C5563" w14:textId="77777777" w:rsidR="00D507F6" w:rsidRPr="00D507F6" w:rsidRDefault="00D507F6" w:rsidP="00D507F6">
            <w:pPr>
              <w:rPr>
                <w:color w:val="000000"/>
                <w:sz w:val="20"/>
                <w:szCs w:val="20"/>
              </w:rPr>
            </w:pPr>
            <w:r w:rsidRPr="00D507F6">
              <w:rPr>
                <w:color w:val="000000"/>
                <w:sz w:val="20"/>
                <w:szCs w:val="20"/>
              </w:rPr>
              <w:t>4400</w:t>
            </w:r>
          </w:p>
        </w:tc>
        <w:tc>
          <w:tcPr>
            <w:tcW w:w="2720" w:type="dxa"/>
            <w:vMerge/>
            <w:tcBorders>
              <w:top w:val="nil"/>
              <w:left w:val="single" w:sz="4" w:space="0" w:color="000000"/>
              <w:bottom w:val="single" w:sz="4" w:space="0" w:color="000000"/>
              <w:right w:val="single" w:sz="4" w:space="0" w:color="000000"/>
            </w:tcBorders>
            <w:vAlign w:val="center"/>
            <w:hideMark/>
          </w:tcPr>
          <w:p w14:paraId="3014868A" w14:textId="77777777" w:rsidR="00D507F6" w:rsidRPr="00D507F6" w:rsidRDefault="00D507F6" w:rsidP="00D507F6">
            <w:pPr>
              <w:rPr>
                <w:color w:val="000000"/>
                <w:sz w:val="20"/>
                <w:szCs w:val="20"/>
              </w:rPr>
            </w:pPr>
          </w:p>
        </w:tc>
        <w:tc>
          <w:tcPr>
            <w:tcW w:w="1538" w:type="dxa"/>
            <w:vMerge/>
            <w:tcBorders>
              <w:top w:val="nil"/>
              <w:left w:val="single" w:sz="4" w:space="0" w:color="000000"/>
              <w:bottom w:val="nil"/>
              <w:right w:val="single" w:sz="4" w:space="0" w:color="000000"/>
            </w:tcBorders>
            <w:vAlign w:val="center"/>
            <w:hideMark/>
          </w:tcPr>
          <w:p w14:paraId="1E7A323A" w14:textId="77777777" w:rsidR="00D507F6" w:rsidRPr="00D507F6" w:rsidRDefault="00D507F6" w:rsidP="00D507F6">
            <w:pPr>
              <w:rPr>
                <w:color w:val="000000"/>
                <w:sz w:val="20"/>
                <w:szCs w:val="20"/>
              </w:rPr>
            </w:pPr>
          </w:p>
        </w:tc>
        <w:tc>
          <w:tcPr>
            <w:tcW w:w="580" w:type="dxa"/>
            <w:tcBorders>
              <w:top w:val="nil"/>
              <w:left w:val="nil"/>
              <w:bottom w:val="nil"/>
              <w:right w:val="nil"/>
            </w:tcBorders>
            <w:shd w:val="clear" w:color="000000" w:fill="FFC000"/>
            <w:noWrap/>
            <w:hideMark/>
          </w:tcPr>
          <w:p w14:paraId="50E5A998" w14:textId="77777777" w:rsidR="00D507F6" w:rsidRPr="00D507F6" w:rsidRDefault="00D507F6" w:rsidP="00D507F6">
            <w:pPr>
              <w:rPr>
                <w:color w:val="000000"/>
                <w:sz w:val="20"/>
                <w:szCs w:val="20"/>
              </w:rPr>
            </w:pPr>
            <w:r w:rsidRPr="00D507F6">
              <w:rPr>
                <w:color w:val="000000"/>
                <w:sz w:val="20"/>
                <w:szCs w:val="20"/>
              </w:rPr>
              <w:t> </w:t>
            </w:r>
          </w:p>
        </w:tc>
        <w:tc>
          <w:tcPr>
            <w:tcW w:w="385" w:type="dxa"/>
            <w:tcBorders>
              <w:top w:val="nil"/>
              <w:left w:val="nil"/>
              <w:bottom w:val="nil"/>
              <w:right w:val="single" w:sz="4" w:space="0" w:color="000000"/>
            </w:tcBorders>
            <w:shd w:val="clear" w:color="000000" w:fill="92D050"/>
            <w:noWrap/>
            <w:hideMark/>
          </w:tcPr>
          <w:p w14:paraId="15A813D9" w14:textId="77777777" w:rsidR="00D507F6" w:rsidRPr="00D507F6" w:rsidRDefault="00D507F6" w:rsidP="00D507F6">
            <w:pPr>
              <w:rPr>
                <w:color w:val="000000"/>
                <w:sz w:val="20"/>
                <w:szCs w:val="20"/>
              </w:rPr>
            </w:pPr>
            <w:r w:rsidRPr="00D507F6">
              <w:rPr>
                <w:color w:val="000000"/>
                <w:sz w:val="20"/>
                <w:szCs w:val="20"/>
              </w:rPr>
              <w:t> </w:t>
            </w:r>
          </w:p>
        </w:tc>
      </w:tr>
      <w:tr w:rsidR="00D507F6" w:rsidRPr="00D507F6" w14:paraId="0FD680F0" w14:textId="77777777" w:rsidTr="00D507F6">
        <w:trPr>
          <w:trHeight w:val="255"/>
          <w:jc w:val="center"/>
        </w:trPr>
        <w:tc>
          <w:tcPr>
            <w:tcW w:w="672" w:type="dxa"/>
            <w:vMerge w:val="restart"/>
            <w:tcBorders>
              <w:top w:val="nil"/>
              <w:left w:val="single" w:sz="4" w:space="0" w:color="000000"/>
              <w:bottom w:val="single" w:sz="4" w:space="0" w:color="000000"/>
              <w:right w:val="single" w:sz="4" w:space="0" w:color="000000"/>
            </w:tcBorders>
            <w:shd w:val="clear" w:color="000000" w:fill="FFFFFF"/>
            <w:noWrap/>
            <w:vAlign w:val="center"/>
            <w:hideMark/>
          </w:tcPr>
          <w:p w14:paraId="76077D88" w14:textId="77777777" w:rsidR="00D507F6" w:rsidRPr="00D507F6" w:rsidRDefault="00D507F6" w:rsidP="00D507F6">
            <w:pPr>
              <w:jc w:val="center"/>
              <w:rPr>
                <w:color w:val="000000"/>
                <w:sz w:val="20"/>
                <w:szCs w:val="20"/>
              </w:rPr>
            </w:pPr>
            <w:r w:rsidRPr="00D507F6">
              <w:rPr>
                <w:color w:val="000000"/>
                <w:sz w:val="20"/>
                <w:szCs w:val="20"/>
              </w:rPr>
              <w:t>1</w:t>
            </w:r>
          </w:p>
        </w:tc>
        <w:tc>
          <w:tcPr>
            <w:tcW w:w="616" w:type="dxa"/>
            <w:tcBorders>
              <w:top w:val="nil"/>
              <w:left w:val="nil"/>
              <w:bottom w:val="single" w:sz="4" w:space="0" w:color="000000"/>
              <w:right w:val="single" w:sz="4" w:space="0" w:color="000000"/>
            </w:tcBorders>
            <w:shd w:val="clear" w:color="000000" w:fill="FFFFFF"/>
            <w:noWrap/>
            <w:vAlign w:val="bottom"/>
            <w:hideMark/>
          </w:tcPr>
          <w:p w14:paraId="1867B748" w14:textId="77777777" w:rsidR="00D507F6" w:rsidRPr="00D507F6" w:rsidRDefault="00D507F6" w:rsidP="00D507F6">
            <w:pPr>
              <w:rPr>
                <w:color w:val="000000"/>
                <w:sz w:val="20"/>
                <w:szCs w:val="20"/>
              </w:rPr>
            </w:pPr>
            <w:r w:rsidRPr="00D507F6">
              <w:rPr>
                <w:color w:val="000000"/>
                <w:sz w:val="20"/>
                <w:szCs w:val="20"/>
              </w:rPr>
              <w:t>4500</w:t>
            </w:r>
          </w:p>
        </w:tc>
        <w:tc>
          <w:tcPr>
            <w:tcW w:w="2720" w:type="dxa"/>
            <w:vMerge w:val="restart"/>
            <w:tcBorders>
              <w:top w:val="nil"/>
              <w:left w:val="single" w:sz="4" w:space="0" w:color="000000"/>
              <w:bottom w:val="single" w:sz="4" w:space="0" w:color="000000"/>
              <w:right w:val="single" w:sz="4" w:space="0" w:color="000000"/>
            </w:tcBorders>
            <w:shd w:val="clear" w:color="000000" w:fill="FFFFFF"/>
            <w:noWrap/>
            <w:vAlign w:val="center"/>
            <w:hideMark/>
          </w:tcPr>
          <w:p w14:paraId="5DEEF5C9" w14:textId="77777777" w:rsidR="00D507F6" w:rsidRPr="00D507F6" w:rsidRDefault="00D507F6" w:rsidP="00D507F6">
            <w:pPr>
              <w:jc w:val="center"/>
              <w:rPr>
                <w:color w:val="000000"/>
                <w:sz w:val="20"/>
                <w:szCs w:val="20"/>
              </w:rPr>
            </w:pPr>
            <w:r w:rsidRPr="00D507F6">
              <w:rPr>
                <w:color w:val="000000"/>
                <w:sz w:val="20"/>
                <w:szCs w:val="20"/>
              </w:rPr>
              <w:t>Middle Northern Ubaid</w:t>
            </w:r>
          </w:p>
        </w:tc>
        <w:tc>
          <w:tcPr>
            <w:tcW w:w="1538" w:type="dxa"/>
            <w:vMerge/>
            <w:tcBorders>
              <w:top w:val="nil"/>
              <w:left w:val="single" w:sz="4" w:space="0" w:color="000000"/>
              <w:right w:val="single" w:sz="4" w:space="0" w:color="000000"/>
            </w:tcBorders>
            <w:vAlign w:val="center"/>
            <w:hideMark/>
          </w:tcPr>
          <w:p w14:paraId="3357F570" w14:textId="77777777" w:rsidR="00D507F6" w:rsidRPr="00D507F6" w:rsidRDefault="00D507F6" w:rsidP="00D507F6">
            <w:pPr>
              <w:rPr>
                <w:color w:val="000000"/>
                <w:sz w:val="20"/>
                <w:szCs w:val="20"/>
              </w:rPr>
            </w:pPr>
          </w:p>
        </w:tc>
        <w:tc>
          <w:tcPr>
            <w:tcW w:w="580" w:type="dxa"/>
            <w:tcBorders>
              <w:top w:val="nil"/>
              <w:left w:val="nil"/>
              <w:bottom w:val="nil"/>
              <w:right w:val="nil"/>
            </w:tcBorders>
            <w:shd w:val="clear" w:color="000000" w:fill="92D050"/>
            <w:noWrap/>
            <w:hideMark/>
          </w:tcPr>
          <w:p w14:paraId="506FA639" w14:textId="77777777" w:rsidR="00D507F6" w:rsidRPr="00D507F6" w:rsidRDefault="00D507F6" w:rsidP="00D507F6">
            <w:pPr>
              <w:rPr>
                <w:color w:val="000000"/>
                <w:sz w:val="20"/>
                <w:szCs w:val="20"/>
              </w:rPr>
            </w:pPr>
            <w:r w:rsidRPr="00D507F6">
              <w:rPr>
                <w:color w:val="000000"/>
                <w:sz w:val="20"/>
                <w:szCs w:val="20"/>
              </w:rPr>
              <w:t> </w:t>
            </w:r>
            <w:r>
              <w:rPr>
                <w:color w:val="000000"/>
                <w:sz w:val="20"/>
                <w:szCs w:val="20"/>
              </w:rPr>
              <w:t>h2</w:t>
            </w:r>
          </w:p>
        </w:tc>
        <w:tc>
          <w:tcPr>
            <w:tcW w:w="385" w:type="dxa"/>
            <w:tcBorders>
              <w:top w:val="nil"/>
              <w:left w:val="nil"/>
              <w:bottom w:val="nil"/>
              <w:right w:val="single" w:sz="4" w:space="0" w:color="000000"/>
            </w:tcBorders>
            <w:shd w:val="clear" w:color="000000" w:fill="92D050"/>
            <w:noWrap/>
            <w:hideMark/>
          </w:tcPr>
          <w:p w14:paraId="6648BF0F" w14:textId="77777777" w:rsidR="00D507F6" w:rsidRPr="00D507F6" w:rsidRDefault="00D507F6" w:rsidP="00D507F6">
            <w:pPr>
              <w:rPr>
                <w:color w:val="000000"/>
                <w:sz w:val="20"/>
                <w:szCs w:val="20"/>
              </w:rPr>
            </w:pPr>
            <w:r w:rsidRPr="00D507F6">
              <w:rPr>
                <w:color w:val="000000"/>
                <w:sz w:val="20"/>
                <w:szCs w:val="20"/>
              </w:rPr>
              <w:t> </w:t>
            </w:r>
          </w:p>
        </w:tc>
      </w:tr>
      <w:tr w:rsidR="00D507F6" w:rsidRPr="00D507F6" w14:paraId="485133C3" w14:textId="77777777" w:rsidTr="00D507F6">
        <w:trPr>
          <w:trHeight w:val="255"/>
          <w:jc w:val="center"/>
        </w:trPr>
        <w:tc>
          <w:tcPr>
            <w:tcW w:w="672" w:type="dxa"/>
            <w:vMerge/>
            <w:tcBorders>
              <w:top w:val="nil"/>
              <w:left w:val="single" w:sz="4" w:space="0" w:color="000000"/>
              <w:bottom w:val="single" w:sz="4" w:space="0" w:color="000000"/>
              <w:right w:val="single" w:sz="4" w:space="0" w:color="000000"/>
            </w:tcBorders>
            <w:vAlign w:val="center"/>
            <w:hideMark/>
          </w:tcPr>
          <w:p w14:paraId="331D2C8A" w14:textId="77777777" w:rsidR="00D507F6" w:rsidRPr="00D507F6" w:rsidRDefault="00D507F6" w:rsidP="00D507F6">
            <w:pPr>
              <w:rPr>
                <w:color w:val="000000"/>
                <w:sz w:val="20"/>
                <w:szCs w:val="20"/>
              </w:rPr>
            </w:pPr>
          </w:p>
        </w:tc>
        <w:tc>
          <w:tcPr>
            <w:tcW w:w="616" w:type="dxa"/>
            <w:tcBorders>
              <w:top w:val="nil"/>
              <w:left w:val="nil"/>
              <w:bottom w:val="single" w:sz="4" w:space="0" w:color="000000"/>
              <w:right w:val="single" w:sz="4" w:space="0" w:color="000000"/>
            </w:tcBorders>
            <w:shd w:val="clear" w:color="000000" w:fill="FFFFFF"/>
            <w:noWrap/>
            <w:vAlign w:val="bottom"/>
            <w:hideMark/>
          </w:tcPr>
          <w:p w14:paraId="01426A33" w14:textId="77777777" w:rsidR="00D507F6" w:rsidRPr="00D507F6" w:rsidRDefault="00D507F6" w:rsidP="00D507F6">
            <w:pPr>
              <w:rPr>
                <w:color w:val="000000"/>
                <w:sz w:val="20"/>
                <w:szCs w:val="20"/>
              </w:rPr>
            </w:pPr>
            <w:r w:rsidRPr="00D507F6">
              <w:rPr>
                <w:color w:val="000000"/>
                <w:sz w:val="20"/>
                <w:szCs w:val="20"/>
              </w:rPr>
              <w:t>4600</w:t>
            </w:r>
          </w:p>
        </w:tc>
        <w:tc>
          <w:tcPr>
            <w:tcW w:w="2720" w:type="dxa"/>
            <w:vMerge/>
            <w:tcBorders>
              <w:top w:val="nil"/>
              <w:left w:val="single" w:sz="4" w:space="0" w:color="000000"/>
              <w:bottom w:val="single" w:sz="4" w:space="0" w:color="000000"/>
              <w:right w:val="single" w:sz="4" w:space="0" w:color="000000"/>
            </w:tcBorders>
            <w:vAlign w:val="center"/>
            <w:hideMark/>
          </w:tcPr>
          <w:p w14:paraId="6BF0E59D" w14:textId="77777777" w:rsidR="00D507F6" w:rsidRPr="00D507F6" w:rsidRDefault="00D507F6" w:rsidP="00D507F6">
            <w:pPr>
              <w:rPr>
                <w:color w:val="000000"/>
                <w:sz w:val="20"/>
                <w:szCs w:val="20"/>
              </w:rPr>
            </w:pPr>
          </w:p>
        </w:tc>
        <w:tc>
          <w:tcPr>
            <w:tcW w:w="1538" w:type="dxa"/>
            <w:tcBorders>
              <w:top w:val="nil"/>
              <w:left w:val="nil"/>
              <w:right w:val="single" w:sz="4" w:space="0" w:color="000000"/>
              <w:tl2br w:val="single" w:sz="4" w:space="0" w:color="000000"/>
            </w:tcBorders>
            <w:shd w:val="clear" w:color="000000" w:fill="FFFFFF"/>
            <w:noWrap/>
            <w:vAlign w:val="center"/>
            <w:hideMark/>
          </w:tcPr>
          <w:p w14:paraId="13A5B5FE" w14:textId="77777777" w:rsidR="00D507F6" w:rsidRPr="00D507F6" w:rsidRDefault="00D507F6" w:rsidP="00D507F6">
            <w:pPr>
              <w:jc w:val="center"/>
              <w:rPr>
                <w:color w:val="000000"/>
                <w:sz w:val="20"/>
                <w:szCs w:val="20"/>
              </w:rPr>
            </w:pPr>
            <w:r w:rsidRPr="00D507F6">
              <w:rPr>
                <w:color w:val="000000"/>
                <w:sz w:val="20"/>
                <w:szCs w:val="20"/>
              </w:rPr>
              <w:t> </w:t>
            </w:r>
          </w:p>
        </w:tc>
        <w:tc>
          <w:tcPr>
            <w:tcW w:w="580" w:type="dxa"/>
            <w:tcBorders>
              <w:top w:val="nil"/>
              <w:left w:val="nil"/>
              <w:bottom w:val="nil"/>
              <w:right w:val="nil"/>
            </w:tcBorders>
            <w:shd w:val="clear" w:color="000000" w:fill="FFC000"/>
            <w:noWrap/>
            <w:hideMark/>
          </w:tcPr>
          <w:p w14:paraId="57439D53" w14:textId="77777777" w:rsidR="00D507F6" w:rsidRPr="00D507F6" w:rsidRDefault="00D507F6" w:rsidP="00D507F6">
            <w:pPr>
              <w:rPr>
                <w:color w:val="000000"/>
                <w:sz w:val="20"/>
                <w:szCs w:val="20"/>
              </w:rPr>
            </w:pPr>
            <w:r w:rsidRPr="00D507F6">
              <w:rPr>
                <w:color w:val="000000"/>
                <w:sz w:val="20"/>
                <w:szCs w:val="20"/>
              </w:rPr>
              <w:t> </w:t>
            </w:r>
            <w:r>
              <w:rPr>
                <w:color w:val="000000"/>
                <w:sz w:val="20"/>
                <w:szCs w:val="20"/>
              </w:rPr>
              <w:t>a1</w:t>
            </w:r>
          </w:p>
        </w:tc>
        <w:tc>
          <w:tcPr>
            <w:tcW w:w="385" w:type="dxa"/>
            <w:tcBorders>
              <w:top w:val="nil"/>
              <w:left w:val="nil"/>
              <w:bottom w:val="nil"/>
              <w:right w:val="single" w:sz="4" w:space="0" w:color="000000"/>
            </w:tcBorders>
            <w:shd w:val="clear" w:color="000000" w:fill="FFC000"/>
            <w:noWrap/>
            <w:hideMark/>
          </w:tcPr>
          <w:p w14:paraId="57F76100" w14:textId="77777777" w:rsidR="00D507F6" w:rsidRPr="00D507F6" w:rsidRDefault="00D507F6" w:rsidP="00D507F6">
            <w:pPr>
              <w:rPr>
                <w:color w:val="000000"/>
                <w:sz w:val="20"/>
                <w:szCs w:val="20"/>
              </w:rPr>
            </w:pPr>
            <w:r w:rsidRPr="00D507F6">
              <w:rPr>
                <w:color w:val="000000"/>
                <w:sz w:val="20"/>
                <w:szCs w:val="20"/>
              </w:rPr>
              <w:t> </w:t>
            </w:r>
          </w:p>
        </w:tc>
      </w:tr>
      <w:tr w:rsidR="00D507F6" w:rsidRPr="00D507F6" w14:paraId="4EF9B3D3" w14:textId="77777777" w:rsidTr="00D507F6">
        <w:trPr>
          <w:trHeight w:val="255"/>
          <w:jc w:val="center"/>
        </w:trPr>
        <w:tc>
          <w:tcPr>
            <w:tcW w:w="672" w:type="dxa"/>
            <w:vMerge/>
            <w:tcBorders>
              <w:top w:val="nil"/>
              <w:left w:val="single" w:sz="4" w:space="0" w:color="000000"/>
              <w:bottom w:val="single" w:sz="4" w:space="0" w:color="000000"/>
              <w:right w:val="single" w:sz="4" w:space="0" w:color="000000"/>
            </w:tcBorders>
            <w:vAlign w:val="center"/>
            <w:hideMark/>
          </w:tcPr>
          <w:p w14:paraId="6E3B95DB" w14:textId="77777777" w:rsidR="00D507F6" w:rsidRPr="00D507F6" w:rsidRDefault="00D507F6" w:rsidP="00D507F6">
            <w:pPr>
              <w:rPr>
                <w:color w:val="000000"/>
                <w:sz w:val="20"/>
                <w:szCs w:val="20"/>
              </w:rPr>
            </w:pPr>
          </w:p>
        </w:tc>
        <w:tc>
          <w:tcPr>
            <w:tcW w:w="616" w:type="dxa"/>
            <w:tcBorders>
              <w:top w:val="nil"/>
              <w:left w:val="nil"/>
              <w:bottom w:val="single" w:sz="4" w:space="0" w:color="000000"/>
              <w:right w:val="single" w:sz="4" w:space="0" w:color="000000"/>
            </w:tcBorders>
            <w:shd w:val="clear" w:color="000000" w:fill="FFFFFF"/>
            <w:noWrap/>
            <w:vAlign w:val="bottom"/>
            <w:hideMark/>
          </w:tcPr>
          <w:p w14:paraId="7EF0E07A" w14:textId="77777777" w:rsidR="00D507F6" w:rsidRPr="00D507F6" w:rsidRDefault="00D507F6" w:rsidP="00D507F6">
            <w:pPr>
              <w:rPr>
                <w:color w:val="000000"/>
                <w:sz w:val="20"/>
                <w:szCs w:val="20"/>
              </w:rPr>
            </w:pPr>
            <w:r w:rsidRPr="00D507F6">
              <w:rPr>
                <w:color w:val="000000"/>
                <w:sz w:val="20"/>
                <w:szCs w:val="20"/>
              </w:rPr>
              <w:t>4700</w:t>
            </w:r>
          </w:p>
        </w:tc>
        <w:tc>
          <w:tcPr>
            <w:tcW w:w="2720" w:type="dxa"/>
            <w:vMerge/>
            <w:tcBorders>
              <w:top w:val="nil"/>
              <w:left w:val="single" w:sz="4" w:space="0" w:color="000000"/>
              <w:bottom w:val="single" w:sz="4" w:space="0" w:color="000000"/>
              <w:right w:val="single" w:sz="4" w:space="0" w:color="000000"/>
            </w:tcBorders>
            <w:vAlign w:val="center"/>
            <w:hideMark/>
          </w:tcPr>
          <w:p w14:paraId="79E09424" w14:textId="77777777" w:rsidR="00D507F6" w:rsidRPr="00D507F6" w:rsidRDefault="00D507F6" w:rsidP="00D507F6">
            <w:pPr>
              <w:rPr>
                <w:color w:val="000000"/>
                <w:sz w:val="20"/>
                <w:szCs w:val="20"/>
              </w:rPr>
            </w:pPr>
          </w:p>
        </w:tc>
        <w:tc>
          <w:tcPr>
            <w:tcW w:w="1538" w:type="dxa"/>
            <w:vMerge w:val="restart"/>
            <w:tcBorders>
              <w:left w:val="single" w:sz="4" w:space="0" w:color="000000"/>
              <w:bottom w:val="single" w:sz="4" w:space="0" w:color="000000"/>
              <w:right w:val="single" w:sz="4" w:space="0" w:color="000000"/>
            </w:tcBorders>
            <w:shd w:val="clear" w:color="000000" w:fill="FFFFFF"/>
            <w:noWrap/>
            <w:vAlign w:val="center"/>
            <w:hideMark/>
          </w:tcPr>
          <w:p w14:paraId="37A0119B" w14:textId="77777777" w:rsidR="00D507F6" w:rsidRPr="00D507F6" w:rsidRDefault="00D507F6" w:rsidP="00D507F6">
            <w:pPr>
              <w:jc w:val="center"/>
              <w:rPr>
                <w:color w:val="000000"/>
                <w:sz w:val="20"/>
                <w:szCs w:val="20"/>
              </w:rPr>
            </w:pPr>
            <w:r w:rsidRPr="00D507F6">
              <w:rPr>
                <w:color w:val="000000"/>
                <w:sz w:val="20"/>
                <w:szCs w:val="20"/>
              </w:rPr>
              <w:t>Pre-Ghassulian</w:t>
            </w:r>
          </w:p>
        </w:tc>
        <w:tc>
          <w:tcPr>
            <w:tcW w:w="580" w:type="dxa"/>
            <w:tcBorders>
              <w:top w:val="nil"/>
              <w:left w:val="nil"/>
              <w:bottom w:val="nil"/>
              <w:right w:val="nil"/>
            </w:tcBorders>
            <w:shd w:val="clear" w:color="000000" w:fill="92D050"/>
            <w:noWrap/>
            <w:hideMark/>
          </w:tcPr>
          <w:p w14:paraId="12D029C6" w14:textId="77777777" w:rsidR="00D507F6" w:rsidRPr="00D507F6" w:rsidRDefault="00D507F6" w:rsidP="00D507F6">
            <w:pPr>
              <w:rPr>
                <w:color w:val="000000"/>
                <w:sz w:val="20"/>
                <w:szCs w:val="20"/>
              </w:rPr>
            </w:pPr>
            <w:r w:rsidRPr="00D507F6">
              <w:rPr>
                <w:color w:val="000000"/>
                <w:sz w:val="20"/>
                <w:szCs w:val="20"/>
              </w:rPr>
              <w:t> </w:t>
            </w:r>
          </w:p>
        </w:tc>
        <w:tc>
          <w:tcPr>
            <w:tcW w:w="385" w:type="dxa"/>
            <w:tcBorders>
              <w:top w:val="nil"/>
              <w:left w:val="nil"/>
              <w:bottom w:val="nil"/>
              <w:right w:val="single" w:sz="4" w:space="0" w:color="000000"/>
            </w:tcBorders>
            <w:shd w:val="clear" w:color="000000" w:fill="92D050"/>
            <w:noWrap/>
            <w:hideMark/>
          </w:tcPr>
          <w:p w14:paraId="56DF48D3" w14:textId="77777777" w:rsidR="00D507F6" w:rsidRPr="00D507F6" w:rsidRDefault="00D507F6" w:rsidP="00D507F6">
            <w:pPr>
              <w:rPr>
                <w:color w:val="000000"/>
                <w:sz w:val="20"/>
                <w:szCs w:val="20"/>
              </w:rPr>
            </w:pPr>
            <w:r w:rsidRPr="00D507F6">
              <w:rPr>
                <w:color w:val="000000"/>
                <w:sz w:val="20"/>
                <w:szCs w:val="20"/>
              </w:rPr>
              <w:t> </w:t>
            </w:r>
          </w:p>
        </w:tc>
      </w:tr>
      <w:tr w:rsidR="00D507F6" w:rsidRPr="00D507F6" w14:paraId="7656204E" w14:textId="77777777" w:rsidTr="00D507F6">
        <w:trPr>
          <w:trHeight w:val="255"/>
          <w:jc w:val="center"/>
        </w:trPr>
        <w:tc>
          <w:tcPr>
            <w:tcW w:w="672" w:type="dxa"/>
            <w:vMerge/>
            <w:tcBorders>
              <w:top w:val="nil"/>
              <w:left w:val="single" w:sz="4" w:space="0" w:color="000000"/>
              <w:bottom w:val="single" w:sz="4" w:space="0" w:color="000000"/>
              <w:right w:val="single" w:sz="4" w:space="0" w:color="000000"/>
            </w:tcBorders>
            <w:vAlign w:val="center"/>
            <w:hideMark/>
          </w:tcPr>
          <w:p w14:paraId="5C747214" w14:textId="77777777" w:rsidR="00D507F6" w:rsidRPr="00D507F6" w:rsidRDefault="00D507F6" w:rsidP="00D507F6">
            <w:pPr>
              <w:rPr>
                <w:color w:val="000000"/>
                <w:sz w:val="20"/>
                <w:szCs w:val="20"/>
              </w:rPr>
            </w:pPr>
          </w:p>
        </w:tc>
        <w:tc>
          <w:tcPr>
            <w:tcW w:w="616" w:type="dxa"/>
            <w:tcBorders>
              <w:top w:val="nil"/>
              <w:left w:val="nil"/>
              <w:bottom w:val="single" w:sz="4" w:space="0" w:color="000000"/>
              <w:right w:val="single" w:sz="4" w:space="0" w:color="000000"/>
            </w:tcBorders>
            <w:shd w:val="clear" w:color="000000" w:fill="FFFFFF"/>
            <w:noWrap/>
            <w:vAlign w:val="bottom"/>
            <w:hideMark/>
          </w:tcPr>
          <w:p w14:paraId="7A494D97" w14:textId="77777777" w:rsidR="00D507F6" w:rsidRPr="00D507F6" w:rsidRDefault="00D507F6" w:rsidP="00D507F6">
            <w:pPr>
              <w:rPr>
                <w:color w:val="000000"/>
                <w:sz w:val="20"/>
                <w:szCs w:val="20"/>
              </w:rPr>
            </w:pPr>
            <w:r w:rsidRPr="00D507F6">
              <w:rPr>
                <w:color w:val="000000"/>
                <w:sz w:val="20"/>
                <w:szCs w:val="20"/>
              </w:rPr>
              <w:t>4800</w:t>
            </w:r>
          </w:p>
        </w:tc>
        <w:tc>
          <w:tcPr>
            <w:tcW w:w="2720" w:type="dxa"/>
            <w:vMerge/>
            <w:tcBorders>
              <w:top w:val="nil"/>
              <w:left w:val="single" w:sz="4" w:space="0" w:color="000000"/>
              <w:bottom w:val="single" w:sz="4" w:space="0" w:color="000000"/>
              <w:right w:val="single" w:sz="4" w:space="0" w:color="000000"/>
            </w:tcBorders>
            <w:vAlign w:val="center"/>
            <w:hideMark/>
          </w:tcPr>
          <w:p w14:paraId="6932A25F" w14:textId="77777777" w:rsidR="00D507F6" w:rsidRPr="00D507F6" w:rsidRDefault="00D507F6" w:rsidP="00D507F6">
            <w:pPr>
              <w:rPr>
                <w:color w:val="000000"/>
                <w:sz w:val="20"/>
                <w:szCs w:val="20"/>
              </w:rPr>
            </w:pPr>
          </w:p>
        </w:tc>
        <w:tc>
          <w:tcPr>
            <w:tcW w:w="1538" w:type="dxa"/>
            <w:vMerge/>
            <w:tcBorders>
              <w:top w:val="single" w:sz="4" w:space="0" w:color="000000"/>
              <w:left w:val="single" w:sz="4" w:space="0" w:color="000000"/>
              <w:bottom w:val="single" w:sz="4" w:space="0" w:color="000000"/>
              <w:right w:val="single" w:sz="4" w:space="0" w:color="000000"/>
            </w:tcBorders>
            <w:vAlign w:val="center"/>
            <w:hideMark/>
          </w:tcPr>
          <w:p w14:paraId="568C14EA" w14:textId="77777777" w:rsidR="00D507F6" w:rsidRPr="00D507F6" w:rsidRDefault="00D507F6" w:rsidP="00D507F6">
            <w:pPr>
              <w:rPr>
                <w:color w:val="000000"/>
                <w:sz w:val="20"/>
                <w:szCs w:val="20"/>
              </w:rPr>
            </w:pPr>
          </w:p>
        </w:tc>
        <w:tc>
          <w:tcPr>
            <w:tcW w:w="580" w:type="dxa"/>
            <w:tcBorders>
              <w:top w:val="nil"/>
              <w:left w:val="nil"/>
              <w:bottom w:val="nil"/>
              <w:right w:val="nil"/>
            </w:tcBorders>
            <w:shd w:val="clear" w:color="000000" w:fill="92D050"/>
            <w:noWrap/>
            <w:hideMark/>
          </w:tcPr>
          <w:p w14:paraId="570B3F41" w14:textId="77777777" w:rsidR="00D507F6" w:rsidRPr="00D507F6" w:rsidRDefault="00D507F6" w:rsidP="00D507F6">
            <w:pPr>
              <w:rPr>
                <w:color w:val="000000"/>
                <w:sz w:val="20"/>
                <w:szCs w:val="20"/>
              </w:rPr>
            </w:pPr>
            <w:r w:rsidRPr="00D507F6">
              <w:rPr>
                <w:color w:val="000000"/>
                <w:sz w:val="20"/>
                <w:szCs w:val="20"/>
              </w:rPr>
              <w:t> </w:t>
            </w:r>
            <w:r>
              <w:rPr>
                <w:color w:val="000000"/>
                <w:sz w:val="20"/>
                <w:szCs w:val="20"/>
              </w:rPr>
              <w:t>h1</w:t>
            </w:r>
          </w:p>
        </w:tc>
        <w:tc>
          <w:tcPr>
            <w:tcW w:w="385" w:type="dxa"/>
            <w:tcBorders>
              <w:top w:val="nil"/>
              <w:left w:val="nil"/>
              <w:bottom w:val="nil"/>
              <w:right w:val="single" w:sz="4" w:space="0" w:color="000000"/>
            </w:tcBorders>
            <w:shd w:val="clear" w:color="000000" w:fill="92D050"/>
            <w:noWrap/>
            <w:hideMark/>
          </w:tcPr>
          <w:p w14:paraId="6586902E" w14:textId="77777777" w:rsidR="00D507F6" w:rsidRPr="00D507F6" w:rsidRDefault="00D507F6" w:rsidP="00D507F6">
            <w:pPr>
              <w:rPr>
                <w:color w:val="000000"/>
                <w:sz w:val="20"/>
                <w:szCs w:val="20"/>
              </w:rPr>
            </w:pPr>
            <w:r w:rsidRPr="00D507F6">
              <w:rPr>
                <w:color w:val="000000"/>
                <w:sz w:val="20"/>
                <w:szCs w:val="20"/>
              </w:rPr>
              <w:t> </w:t>
            </w:r>
          </w:p>
        </w:tc>
      </w:tr>
      <w:tr w:rsidR="00D507F6" w:rsidRPr="00D507F6" w14:paraId="457EDC0F" w14:textId="77777777" w:rsidTr="00D507F6">
        <w:trPr>
          <w:trHeight w:val="255"/>
          <w:jc w:val="center"/>
        </w:trPr>
        <w:tc>
          <w:tcPr>
            <w:tcW w:w="672" w:type="dxa"/>
            <w:vMerge/>
            <w:tcBorders>
              <w:top w:val="nil"/>
              <w:left w:val="single" w:sz="4" w:space="0" w:color="000000"/>
              <w:bottom w:val="single" w:sz="4" w:space="0" w:color="000000"/>
              <w:right w:val="single" w:sz="4" w:space="0" w:color="000000"/>
            </w:tcBorders>
            <w:vAlign w:val="center"/>
            <w:hideMark/>
          </w:tcPr>
          <w:p w14:paraId="61224A3E" w14:textId="77777777" w:rsidR="00D507F6" w:rsidRPr="00D507F6" w:rsidRDefault="00D507F6" w:rsidP="00D507F6">
            <w:pPr>
              <w:rPr>
                <w:color w:val="000000"/>
                <w:sz w:val="20"/>
                <w:szCs w:val="20"/>
              </w:rPr>
            </w:pPr>
          </w:p>
        </w:tc>
        <w:tc>
          <w:tcPr>
            <w:tcW w:w="616" w:type="dxa"/>
            <w:tcBorders>
              <w:top w:val="nil"/>
              <w:left w:val="nil"/>
              <w:bottom w:val="single" w:sz="4" w:space="0" w:color="000000"/>
              <w:right w:val="single" w:sz="4" w:space="0" w:color="000000"/>
            </w:tcBorders>
            <w:shd w:val="clear" w:color="000000" w:fill="FFFFFF"/>
            <w:noWrap/>
            <w:vAlign w:val="bottom"/>
            <w:hideMark/>
          </w:tcPr>
          <w:p w14:paraId="7B871ABD" w14:textId="77777777" w:rsidR="00D507F6" w:rsidRPr="00D507F6" w:rsidRDefault="00D507F6" w:rsidP="00D507F6">
            <w:pPr>
              <w:rPr>
                <w:color w:val="000000"/>
                <w:sz w:val="20"/>
                <w:szCs w:val="20"/>
              </w:rPr>
            </w:pPr>
            <w:r w:rsidRPr="00D507F6">
              <w:rPr>
                <w:color w:val="000000"/>
                <w:sz w:val="20"/>
                <w:szCs w:val="20"/>
              </w:rPr>
              <w:t>4900</w:t>
            </w:r>
          </w:p>
        </w:tc>
        <w:tc>
          <w:tcPr>
            <w:tcW w:w="2720" w:type="dxa"/>
            <w:vMerge/>
            <w:tcBorders>
              <w:top w:val="nil"/>
              <w:left w:val="single" w:sz="4" w:space="0" w:color="000000"/>
              <w:bottom w:val="single" w:sz="4" w:space="0" w:color="000000"/>
              <w:right w:val="single" w:sz="4" w:space="0" w:color="000000"/>
            </w:tcBorders>
            <w:vAlign w:val="center"/>
            <w:hideMark/>
          </w:tcPr>
          <w:p w14:paraId="0919CC49" w14:textId="77777777" w:rsidR="00D507F6" w:rsidRPr="00D507F6" w:rsidRDefault="00D507F6" w:rsidP="00D507F6">
            <w:pPr>
              <w:rPr>
                <w:color w:val="000000"/>
                <w:sz w:val="20"/>
                <w:szCs w:val="20"/>
              </w:rPr>
            </w:pPr>
          </w:p>
        </w:tc>
        <w:tc>
          <w:tcPr>
            <w:tcW w:w="1538" w:type="dxa"/>
            <w:vMerge/>
            <w:tcBorders>
              <w:top w:val="single" w:sz="4" w:space="0" w:color="000000"/>
              <w:left w:val="single" w:sz="4" w:space="0" w:color="000000"/>
              <w:bottom w:val="single" w:sz="4" w:space="0" w:color="000000"/>
              <w:right w:val="single" w:sz="4" w:space="0" w:color="000000"/>
            </w:tcBorders>
            <w:vAlign w:val="center"/>
            <w:hideMark/>
          </w:tcPr>
          <w:p w14:paraId="3DBEB74E" w14:textId="77777777" w:rsidR="00D507F6" w:rsidRPr="00D507F6" w:rsidRDefault="00D507F6" w:rsidP="00D507F6">
            <w:pPr>
              <w:rPr>
                <w:color w:val="000000"/>
                <w:sz w:val="20"/>
                <w:szCs w:val="20"/>
              </w:rPr>
            </w:pPr>
          </w:p>
        </w:tc>
        <w:tc>
          <w:tcPr>
            <w:tcW w:w="580" w:type="dxa"/>
            <w:tcBorders>
              <w:top w:val="nil"/>
              <w:left w:val="nil"/>
              <w:bottom w:val="nil"/>
              <w:right w:val="nil"/>
            </w:tcBorders>
            <w:shd w:val="clear" w:color="000000" w:fill="92D050"/>
            <w:noWrap/>
            <w:hideMark/>
          </w:tcPr>
          <w:p w14:paraId="588AFA4F" w14:textId="77777777" w:rsidR="00D507F6" w:rsidRPr="00D507F6" w:rsidRDefault="00D507F6" w:rsidP="00D507F6">
            <w:pPr>
              <w:rPr>
                <w:color w:val="000000"/>
                <w:sz w:val="20"/>
                <w:szCs w:val="20"/>
              </w:rPr>
            </w:pPr>
            <w:r w:rsidRPr="00D507F6">
              <w:rPr>
                <w:color w:val="000000"/>
                <w:sz w:val="20"/>
                <w:szCs w:val="20"/>
              </w:rPr>
              <w:t> </w:t>
            </w:r>
          </w:p>
        </w:tc>
        <w:tc>
          <w:tcPr>
            <w:tcW w:w="385" w:type="dxa"/>
            <w:tcBorders>
              <w:top w:val="nil"/>
              <w:left w:val="nil"/>
              <w:bottom w:val="nil"/>
              <w:right w:val="single" w:sz="4" w:space="0" w:color="000000"/>
            </w:tcBorders>
            <w:shd w:val="clear" w:color="000000" w:fill="92D050"/>
            <w:noWrap/>
            <w:hideMark/>
          </w:tcPr>
          <w:p w14:paraId="66B193C5" w14:textId="77777777" w:rsidR="00D507F6" w:rsidRPr="00D507F6" w:rsidRDefault="00D507F6" w:rsidP="00D507F6">
            <w:pPr>
              <w:rPr>
                <w:color w:val="000000"/>
                <w:sz w:val="20"/>
                <w:szCs w:val="20"/>
              </w:rPr>
            </w:pPr>
            <w:r w:rsidRPr="00D507F6">
              <w:rPr>
                <w:color w:val="000000"/>
                <w:sz w:val="20"/>
                <w:szCs w:val="20"/>
              </w:rPr>
              <w:t> </w:t>
            </w:r>
          </w:p>
        </w:tc>
      </w:tr>
      <w:tr w:rsidR="00D507F6" w:rsidRPr="00D507F6" w14:paraId="4542C2B7" w14:textId="77777777" w:rsidTr="00D507F6">
        <w:trPr>
          <w:trHeight w:val="255"/>
          <w:jc w:val="center"/>
        </w:trPr>
        <w:tc>
          <w:tcPr>
            <w:tcW w:w="672" w:type="dxa"/>
            <w:vMerge/>
            <w:tcBorders>
              <w:top w:val="nil"/>
              <w:left w:val="single" w:sz="4" w:space="0" w:color="000000"/>
              <w:bottom w:val="single" w:sz="4" w:space="0" w:color="000000"/>
              <w:right w:val="single" w:sz="4" w:space="0" w:color="000000"/>
            </w:tcBorders>
            <w:vAlign w:val="center"/>
            <w:hideMark/>
          </w:tcPr>
          <w:p w14:paraId="2ECD1014" w14:textId="77777777" w:rsidR="00D507F6" w:rsidRPr="00D507F6" w:rsidRDefault="00D507F6" w:rsidP="00D507F6">
            <w:pPr>
              <w:rPr>
                <w:color w:val="000000"/>
                <w:sz w:val="20"/>
                <w:szCs w:val="20"/>
              </w:rPr>
            </w:pPr>
          </w:p>
        </w:tc>
        <w:tc>
          <w:tcPr>
            <w:tcW w:w="616" w:type="dxa"/>
            <w:tcBorders>
              <w:top w:val="nil"/>
              <w:left w:val="nil"/>
              <w:bottom w:val="single" w:sz="4" w:space="0" w:color="000000"/>
              <w:right w:val="single" w:sz="4" w:space="0" w:color="000000"/>
            </w:tcBorders>
            <w:shd w:val="clear" w:color="000000" w:fill="FFFFFF"/>
            <w:noWrap/>
            <w:vAlign w:val="bottom"/>
            <w:hideMark/>
          </w:tcPr>
          <w:p w14:paraId="0BEEA6EF" w14:textId="77777777" w:rsidR="00D507F6" w:rsidRPr="00D507F6" w:rsidRDefault="00D507F6" w:rsidP="00D507F6">
            <w:pPr>
              <w:rPr>
                <w:color w:val="000000"/>
                <w:sz w:val="20"/>
                <w:szCs w:val="20"/>
              </w:rPr>
            </w:pPr>
            <w:r w:rsidRPr="00D507F6">
              <w:rPr>
                <w:color w:val="000000"/>
                <w:sz w:val="20"/>
                <w:szCs w:val="20"/>
              </w:rPr>
              <w:t>5000</w:t>
            </w:r>
          </w:p>
        </w:tc>
        <w:tc>
          <w:tcPr>
            <w:tcW w:w="2720" w:type="dxa"/>
            <w:vMerge/>
            <w:tcBorders>
              <w:top w:val="nil"/>
              <w:left w:val="single" w:sz="4" w:space="0" w:color="000000"/>
              <w:bottom w:val="single" w:sz="4" w:space="0" w:color="000000"/>
              <w:right w:val="single" w:sz="4" w:space="0" w:color="000000"/>
            </w:tcBorders>
            <w:vAlign w:val="center"/>
            <w:hideMark/>
          </w:tcPr>
          <w:p w14:paraId="5D86E63B" w14:textId="77777777" w:rsidR="00D507F6" w:rsidRPr="00D507F6" w:rsidRDefault="00D507F6" w:rsidP="00D507F6">
            <w:pPr>
              <w:rPr>
                <w:color w:val="000000"/>
                <w:sz w:val="20"/>
                <w:szCs w:val="20"/>
              </w:rPr>
            </w:pPr>
          </w:p>
        </w:tc>
        <w:tc>
          <w:tcPr>
            <w:tcW w:w="1538" w:type="dxa"/>
            <w:vMerge/>
            <w:tcBorders>
              <w:top w:val="single" w:sz="4" w:space="0" w:color="000000"/>
              <w:left w:val="single" w:sz="4" w:space="0" w:color="000000"/>
              <w:bottom w:val="single" w:sz="4" w:space="0" w:color="000000"/>
              <w:right w:val="single" w:sz="4" w:space="0" w:color="000000"/>
            </w:tcBorders>
            <w:vAlign w:val="center"/>
            <w:hideMark/>
          </w:tcPr>
          <w:p w14:paraId="1B3B433F" w14:textId="77777777" w:rsidR="00D507F6" w:rsidRPr="00D507F6" w:rsidRDefault="00D507F6" w:rsidP="00D507F6">
            <w:pPr>
              <w:rPr>
                <w:color w:val="000000"/>
                <w:sz w:val="20"/>
                <w:szCs w:val="20"/>
              </w:rPr>
            </w:pPr>
          </w:p>
        </w:tc>
        <w:tc>
          <w:tcPr>
            <w:tcW w:w="580" w:type="dxa"/>
            <w:tcBorders>
              <w:top w:val="nil"/>
              <w:left w:val="nil"/>
              <w:bottom w:val="single" w:sz="4" w:space="0" w:color="000000"/>
              <w:right w:val="nil"/>
            </w:tcBorders>
            <w:shd w:val="clear" w:color="000000" w:fill="92D050"/>
            <w:noWrap/>
            <w:hideMark/>
          </w:tcPr>
          <w:p w14:paraId="4B8F8B3F" w14:textId="77777777" w:rsidR="00D507F6" w:rsidRPr="00D507F6" w:rsidRDefault="00D507F6" w:rsidP="00D507F6">
            <w:pPr>
              <w:rPr>
                <w:color w:val="000000"/>
                <w:sz w:val="20"/>
                <w:szCs w:val="20"/>
              </w:rPr>
            </w:pPr>
            <w:r w:rsidRPr="00D507F6">
              <w:rPr>
                <w:color w:val="000000"/>
                <w:sz w:val="20"/>
                <w:szCs w:val="20"/>
              </w:rPr>
              <w:t> </w:t>
            </w:r>
          </w:p>
        </w:tc>
        <w:tc>
          <w:tcPr>
            <w:tcW w:w="385" w:type="dxa"/>
            <w:tcBorders>
              <w:top w:val="nil"/>
              <w:left w:val="nil"/>
              <w:bottom w:val="single" w:sz="4" w:space="0" w:color="000000"/>
              <w:right w:val="single" w:sz="4" w:space="0" w:color="000000"/>
            </w:tcBorders>
            <w:shd w:val="clear" w:color="000000" w:fill="92D050"/>
            <w:noWrap/>
            <w:hideMark/>
          </w:tcPr>
          <w:p w14:paraId="5CDDD50A" w14:textId="77777777" w:rsidR="00D507F6" w:rsidRPr="00D507F6" w:rsidRDefault="00D507F6" w:rsidP="00D507F6">
            <w:pPr>
              <w:rPr>
                <w:color w:val="000000"/>
                <w:sz w:val="20"/>
                <w:szCs w:val="20"/>
              </w:rPr>
            </w:pPr>
            <w:r w:rsidRPr="00D507F6">
              <w:rPr>
                <w:color w:val="000000"/>
                <w:sz w:val="20"/>
                <w:szCs w:val="20"/>
              </w:rPr>
              <w:t> </w:t>
            </w:r>
          </w:p>
        </w:tc>
      </w:tr>
    </w:tbl>
    <w:p w14:paraId="2D34B768" w14:textId="77777777" w:rsidR="00D507F6" w:rsidRDefault="00D507F6" w:rsidP="00242C0F">
      <w:pPr>
        <w:jc w:val="both"/>
      </w:pPr>
      <w:r w:rsidRPr="00D507F6">
        <w:rPr>
          <w:shd w:val="clear" w:color="auto" w:fill="FFC000"/>
        </w:rPr>
        <w:t xml:space="preserve">a1  </w:t>
      </w:r>
      <w:r w:rsidRPr="00D507F6">
        <w:t xml:space="preserve">: phase aride/sec; </w:t>
      </w:r>
      <w:r w:rsidRPr="00D507F6">
        <w:rPr>
          <w:shd w:val="clear" w:color="auto" w:fill="92D050"/>
        </w:rPr>
        <w:t xml:space="preserve">h1 </w:t>
      </w:r>
      <w:r w:rsidRPr="00D507F6">
        <w:t xml:space="preserve"> : phase humide (BIB 2943)</w:t>
      </w:r>
    </w:p>
    <w:p w14:paraId="5A6CCAD9" w14:textId="77777777" w:rsidR="00EF6599" w:rsidRDefault="00EF6599" w:rsidP="00242C0F">
      <w:pPr>
        <w:jc w:val="both"/>
      </w:pPr>
    </w:p>
    <w:p w14:paraId="1AAEDE45" w14:textId="77777777" w:rsidR="00EF6599" w:rsidRPr="00EF6599" w:rsidRDefault="00EF6599" w:rsidP="00242C0F">
      <w:pPr>
        <w:jc w:val="both"/>
        <w:rPr>
          <w:lang w:val="fr-FR"/>
        </w:rPr>
      </w:pPr>
      <w:r w:rsidRPr="00EF6599">
        <w:rPr>
          <w:lang w:val="fr-FR"/>
        </w:rPr>
        <w:t>La période 3,500-2,500 BC est marquée pa</w:t>
      </w:r>
      <w:r>
        <w:rPr>
          <w:lang w:val="fr-FR"/>
        </w:rPr>
        <w:t>r un fort recul du niveau de la mer et du volume d'eau de l'Euphrate, l'aridité augmente (BIB 2912)</w:t>
      </w:r>
    </w:p>
    <w:p w14:paraId="4191C513" w14:textId="77777777" w:rsidR="00D507F6" w:rsidRPr="00EF6599" w:rsidRDefault="00D507F6" w:rsidP="00242C0F">
      <w:pPr>
        <w:jc w:val="both"/>
        <w:rPr>
          <w:lang w:val="fr-FR"/>
        </w:rPr>
      </w:pPr>
    </w:p>
    <w:p w14:paraId="104232BC" w14:textId="77777777" w:rsidR="00D507F6" w:rsidRPr="00CB6180" w:rsidRDefault="00D507F6" w:rsidP="00D507F6">
      <w:pPr>
        <w:pStyle w:val="Heading3"/>
      </w:pPr>
      <w:r w:rsidRPr="00CB6180">
        <w:t>phases</w:t>
      </w:r>
    </w:p>
    <w:p w14:paraId="56A11F0D" w14:textId="77777777" w:rsidR="00D507F6" w:rsidRPr="00CB6180" w:rsidRDefault="00D507F6" w:rsidP="00242C0F">
      <w:pPr>
        <w:jc w:val="both"/>
        <w:rPr>
          <w:lang w:val="fr-FR"/>
        </w:rPr>
      </w:pPr>
    </w:p>
    <w:p w14:paraId="7E311DDF" w14:textId="77777777" w:rsidR="00D507F6" w:rsidRPr="00CB6180" w:rsidRDefault="00D507F6" w:rsidP="00D507F6">
      <w:pPr>
        <w:pStyle w:val="Heading4"/>
      </w:pPr>
      <w:r w:rsidRPr="00CB6180">
        <w:t>a4</w:t>
      </w:r>
    </w:p>
    <w:p w14:paraId="3D53E049" w14:textId="77777777" w:rsidR="00D507F6" w:rsidRPr="00CB6180" w:rsidRDefault="00D507F6" w:rsidP="00242C0F">
      <w:pPr>
        <w:jc w:val="both"/>
        <w:rPr>
          <w:lang w:val="fr-FR"/>
        </w:rPr>
      </w:pPr>
    </w:p>
    <w:p w14:paraId="55D01620" w14:textId="64654082" w:rsidR="00D507F6" w:rsidRDefault="00D507F6" w:rsidP="00242C0F">
      <w:pPr>
        <w:jc w:val="both"/>
        <w:rPr>
          <w:lang w:val="fr-FR"/>
        </w:rPr>
      </w:pPr>
      <w:r>
        <w:rPr>
          <w:lang w:val="fr-FR"/>
        </w:rPr>
        <w:t xml:space="preserve">phase d'aridité </w:t>
      </w:r>
      <w:r w:rsidRPr="00D507F6">
        <w:rPr>
          <w:lang w:val="fr-FR"/>
        </w:rPr>
        <w:t xml:space="preserve">(Bar-Mathews and Ayalon, 2011; de Gruchy et al., 2016; Migowski et al., 2006; Vignola et al., 2018). Liée au </w:t>
      </w:r>
      <w:hyperlink r:id="rId11175" w:anchor="Cul_Uruk_fin" w:history="1">
        <w:r>
          <w:rPr>
            <w:rStyle w:val="Hyperlink"/>
            <w:lang w:val="fr-FR"/>
          </w:rPr>
          <w:t>'</w:t>
        </w:r>
        <w:r w:rsidRPr="00D507F6">
          <w:rPr>
            <w:rStyle w:val="Hyperlink"/>
            <w:i/>
            <w:lang w:val="fr-FR"/>
          </w:rPr>
          <w:t>collapse</w:t>
        </w:r>
        <w:r>
          <w:rPr>
            <w:rStyle w:val="Hyperlink"/>
            <w:i/>
            <w:lang w:val="fr-FR"/>
          </w:rPr>
          <w:t>'</w:t>
        </w:r>
        <w:r w:rsidRPr="00D507F6">
          <w:rPr>
            <w:rStyle w:val="Hyperlink"/>
            <w:i/>
            <w:lang w:val="fr-FR"/>
          </w:rPr>
          <w:t xml:space="preserve"> </w:t>
        </w:r>
        <w:r w:rsidRPr="00D507F6">
          <w:rPr>
            <w:rStyle w:val="Hyperlink"/>
            <w:lang w:val="fr-FR"/>
          </w:rPr>
          <w:t>de la culture d'Uruk</w:t>
        </w:r>
      </w:hyperlink>
      <w:r w:rsidRPr="00D507F6">
        <w:rPr>
          <w:lang w:val="fr-FR"/>
        </w:rPr>
        <w:t xml:space="preserve"> (Staubwasser and Weiss, 2006).(BIB 2943)</w:t>
      </w:r>
    </w:p>
    <w:p w14:paraId="2AEDC003" w14:textId="77777777" w:rsidR="00D507F6" w:rsidRDefault="00D507F6" w:rsidP="00242C0F">
      <w:pPr>
        <w:jc w:val="both"/>
        <w:rPr>
          <w:lang w:val="fr-FR"/>
        </w:rPr>
      </w:pPr>
    </w:p>
    <w:p w14:paraId="7DEC0CA0" w14:textId="77777777" w:rsidR="00D507F6" w:rsidRPr="00CB6180" w:rsidRDefault="00D507F6" w:rsidP="00D507F6">
      <w:pPr>
        <w:pStyle w:val="Heading4"/>
      </w:pPr>
      <w:r w:rsidRPr="00CB6180">
        <w:t>a5</w:t>
      </w:r>
    </w:p>
    <w:p w14:paraId="63AD58A6" w14:textId="77777777" w:rsidR="00D507F6" w:rsidRPr="00CB6180" w:rsidRDefault="00D507F6" w:rsidP="00242C0F">
      <w:pPr>
        <w:jc w:val="both"/>
        <w:rPr>
          <w:lang w:val="fr-FR"/>
        </w:rPr>
      </w:pPr>
    </w:p>
    <w:p w14:paraId="0C2EC255" w14:textId="77777777" w:rsidR="00D507F6" w:rsidRDefault="00D507F6" w:rsidP="00242C0F">
      <w:pPr>
        <w:jc w:val="both"/>
        <w:rPr>
          <w:lang w:val="fr-FR"/>
        </w:rPr>
      </w:pPr>
      <w:r w:rsidRPr="00D507F6">
        <w:rPr>
          <w:lang w:val="fr-FR"/>
        </w:rPr>
        <w:t>Longue période d'aridité (c.2400-1900 cal BCE, Table 1), qui inclut l'événement sévère du 4.2 kya event (Höflmayer, 2014; Nigro, 2016)</w:t>
      </w:r>
    </w:p>
    <w:p w14:paraId="78E1EB2D" w14:textId="77777777" w:rsidR="00D507F6" w:rsidRDefault="00D507F6" w:rsidP="00242C0F">
      <w:pPr>
        <w:jc w:val="both"/>
        <w:rPr>
          <w:lang w:val="fr-FR"/>
        </w:rPr>
      </w:pPr>
    </w:p>
    <w:p w14:paraId="0E081550" w14:textId="77777777" w:rsidR="00D507F6" w:rsidRDefault="00D507F6" w:rsidP="00D507F6">
      <w:pPr>
        <w:pStyle w:val="Heading4"/>
      </w:pPr>
      <w:r>
        <w:t>a6</w:t>
      </w:r>
    </w:p>
    <w:p w14:paraId="67264A31" w14:textId="77777777" w:rsidR="00D507F6" w:rsidRDefault="00D507F6" w:rsidP="00242C0F">
      <w:pPr>
        <w:jc w:val="both"/>
        <w:rPr>
          <w:lang w:val="fr-FR"/>
        </w:rPr>
      </w:pPr>
    </w:p>
    <w:p w14:paraId="42F9397B" w14:textId="77777777" w:rsidR="00D507F6" w:rsidRPr="00D507F6" w:rsidRDefault="00D507F6" w:rsidP="00242C0F">
      <w:pPr>
        <w:jc w:val="both"/>
        <w:rPr>
          <w:lang w:val="fr-FR"/>
        </w:rPr>
      </w:pPr>
      <w:r w:rsidRPr="00D507F6">
        <w:rPr>
          <w:lang w:val="fr-FR"/>
        </w:rPr>
        <w:t>Période d'aridité bien renseignée entre la fin de l'âge du Bronze et le début du Fer 1 (Phase 8: c.1200-1000/950 BCE, Table 1) (Langgut et al., 2013; Langgut et al. 2014, 2015)</w:t>
      </w:r>
      <w:r>
        <w:rPr>
          <w:lang w:val="fr-FR"/>
        </w:rPr>
        <w:t xml:space="preserve"> (BIB 2943). Le début de cette période (1200-1000 BC) a été identifiées comme causant un </w:t>
      </w:r>
      <w:r w:rsidRPr="00D507F6">
        <w:rPr>
          <w:i/>
          <w:lang w:val="fr-FR"/>
        </w:rPr>
        <w:t>systemic collapse</w:t>
      </w:r>
      <w:r>
        <w:rPr>
          <w:lang w:val="fr-FR"/>
        </w:rPr>
        <w:t xml:space="preserve"> des civilisation proche-oreintale </w:t>
      </w:r>
      <w:r w:rsidRPr="00D507F6">
        <w:rPr>
          <w:lang w:val="fr-FR"/>
        </w:rPr>
        <w:t>(Cline, 2014; Kaniewski et al., 2010; Kaniewski and Van Campo, 2017; Knapp and Manning, 2016).</w:t>
      </w:r>
      <w:r>
        <w:rPr>
          <w:lang w:val="fr-FR"/>
        </w:rPr>
        <w:t xml:space="preserve"> (BIB 2943) cf. </w:t>
      </w:r>
      <w:r w:rsidRPr="00D507F6">
        <w:rPr>
          <w:i/>
          <w:lang w:val="fr-FR"/>
        </w:rPr>
        <w:t>Dark Ages</w:t>
      </w:r>
      <w:r>
        <w:rPr>
          <w:lang w:val="fr-FR"/>
        </w:rPr>
        <w:t xml:space="preserve"> (SS BIB) </w:t>
      </w:r>
    </w:p>
    <w:p w14:paraId="6E1EEAF0" w14:textId="77777777" w:rsidR="00D507F6" w:rsidRPr="00D507F6" w:rsidRDefault="00D507F6" w:rsidP="00242C0F">
      <w:pPr>
        <w:jc w:val="both"/>
        <w:rPr>
          <w:lang w:val="fr-FR"/>
        </w:rPr>
      </w:pPr>
    </w:p>
    <w:p w14:paraId="3327EF6D" w14:textId="77777777" w:rsidR="00D507F6" w:rsidRPr="00D507F6" w:rsidRDefault="00D507F6" w:rsidP="00242C0F">
      <w:pPr>
        <w:jc w:val="both"/>
        <w:rPr>
          <w:lang w:val="fr-FR"/>
        </w:rPr>
      </w:pPr>
    </w:p>
    <w:p w14:paraId="1E18F45A" w14:textId="77777777" w:rsidR="00D507F6" w:rsidRDefault="00D507F6" w:rsidP="00D507F6">
      <w:pPr>
        <w:pStyle w:val="Heading2"/>
      </w:pPr>
      <w:r>
        <w:lastRenderedPageBreak/>
        <w:t>Cultures</w:t>
      </w:r>
    </w:p>
    <w:p w14:paraId="3E62ECAC" w14:textId="77777777" w:rsidR="00D507F6" w:rsidRDefault="00D507F6" w:rsidP="00242C0F">
      <w:pPr>
        <w:jc w:val="both"/>
        <w:rPr>
          <w:lang w:val="fr-FR"/>
        </w:rPr>
      </w:pPr>
    </w:p>
    <w:p w14:paraId="741E635D" w14:textId="4A8771D6" w:rsidR="0087514F" w:rsidRDefault="0087514F" w:rsidP="00242C0F">
      <w:pPr>
        <w:jc w:val="both"/>
        <w:rPr>
          <w:lang w:val="fr-FR"/>
        </w:rPr>
      </w:pPr>
      <w:r w:rsidRPr="0032190F">
        <w:rPr>
          <w:lang w:val="fr-FR"/>
        </w:rPr>
        <w:t xml:space="preserve">Les civilisations qui s’y trouvent connaîssent leur période d’apogée du début du </w:t>
      </w:r>
      <w:hyperlink r:id="rId11176" w:anchor="Cul_Neo__geo_ProcheOrient_CroisFert" w:history="1">
        <w:r w:rsidRPr="0032190F">
          <w:rPr>
            <w:rStyle w:val="Hyperlink"/>
            <w:lang w:val="fr-FR"/>
          </w:rPr>
          <w:t>Néolithique</w:t>
        </w:r>
      </w:hyperlink>
      <w:r w:rsidRPr="0032190F">
        <w:rPr>
          <w:lang w:val="fr-FR"/>
        </w:rPr>
        <w:t xml:space="preserve"> à la conquête d’Alexandre le Grand</w:t>
      </w:r>
      <w:r w:rsidR="00EE2CD2" w:rsidRPr="0032190F">
        <w:rPr>
          <w:lang w:val="fr-FR"/>
        </w:rPr>
        <w:t xml:space="preserve"> (</w:t>
      </w:r>
      <w:hyperlink r:id="rId11177" w:anchor="Cul_Grecs_Hellenistique" w:history="1">
        <w:r w:rsidR="00EE2CD2" w:rsidRPr="0032190F">
          <w:rPr>
            <w:rStyle w:val="Hyperlink"/>
            <w:lang w:val="fr-FR"/>
          </w:rPr>
          <w:t>époque hellénistique</w:t>
        </w:r>
      </w:hyperlink>
      <w:r w:rsidR="00EE2CD2" w:rsidRPr="0032190F">
        <w:rPr>
          <w:lang w:val="fr-FR"/>
        </w:rPr>
        <w:t>)</w:t>
      </w:r>
      <w:r w:rsidRPr="0032190F">
        <w:rPr>
          <w:lang w:val="fr-FR"/>
        </w:rPr>
        <w:t xml:space="preserve"> (SS BIB)</w:t>
      </w:r>
      <w:r w:rsidR="00D507F6" w:rsidRPr="00D507F6">
        <w:rPr>
          <w:lang w:val="fr-FR"/>
        </w:rPr>
        <w:t xml:space="preserve"> </w:t>
      </w:r>
      <w:r w:rsidR="00D507F6">
        <w:rPr>
          <w:lang w:val="fr-FR"/>
        </w:rPr>
        <w:t>(SS BIB)</w:t>
      </w:r>
    </w:p>
    <w:p w14:paraId="4CD6E1AB" w14:textId="77777777" w:rsidR="00D507F6" w:rsidRDefault="00D507F6" w:rsidP="00242C0F">
      <w:pPr>
        <w:jc w:val="both"/>
        <w:rPr>
          <w:lang w:val="fr-FR"/>
        </w:rPr>
      </w:pPr>
    </w:p>
    <w:p w14:paraId="6A9C32C3" w14:textId="77777777" w:rsidR="00D507F6" w:rsidRDefault="00D507F6" w:rsidP="00242C0F">
      <w:pPr>
        <w:jc w:val="both"/>
        <w:rPr>
          <w:lang w:val="fr-FR"/>
        </w:rPr>
      </w:pPr>
    </w:p>
    <w:p w14:paraId="05545449" w14:textId="77777777" w:rsidR="00D507F6" w:rsidRPr="0032190F" w:rsidRDefault="00D507F6" w:rsidP="00426FF9">
      <w:pPr>
        <w:pStyle w:val="Heading1"/>
      </w:pPr>
      <w:bookmarkStart w:id="4525" w:name="Sit_Levant_Sud"/>
      <w:r>
        <w:t>LEVANT SUD</w:t>
      </w:r>
    </w:p>
    <w:bookmarkEnd w:id="4525"/>
    <w:p w14:paraId="0F322826" w14:textId="77777777" w:rsidR="00D507F6" w:rsidRDefault="00D507F6" w:rsidP="00242C0F">
      <w:pPr>
        <w:rPr>
          <w:lang w:val="fr-FR"/>
        </w:rPr>
      </w:pPr>
    </w:p>
    <w:p w14:paraId="123AF30E" w14:textId="77777777" w:rsidR="0087514F" w:rsidRDefault="00D507F6" w:rsidP="00242C0F">
      <w:pPr>
        <w:rPr>
          <w:lang w:val="fr-FR"/>
        </w:rPr>
      </w:pPr>
      <w:r>
        <w:rPr>
          <w:lang w:val="fr-FR"/>
        </w:rPr>
        <w:t xml:space="preserve">Israël et Jordanie (BIB 2943) </w:t>
      </w:r>
      <w:r w:rsidRPr="0032190F">
        <w:rPr>
          <w:lang w:val="fr-FR"/>
        </w:rPr>
        <w:t>suivant le cour du Jourdain</w:t>
      </w:r>
      <w:r>
        <w:rPr>
          <w:lang w:val="fr-FR"/>
        </w:rPr>
        <w:t xml:space="preserve"> (SS BIB)</w:t>
      </w:r>
    </w:p>
    <w:p w14:paraId="7A8B0ADE" w14:textId="77777777" w:rsidR="00D507F6" w:rsidRDefault="00D507F6" w:rsidP="00242C0F">
      <w:pPr>
        <w:rPr>
          <w:lang w:val="fr-FR"/>
        </w:rPr>
      </w:pPr>
    </w:p>
    <w:p w14:paraId="432CDBFC" w14:textId="77777777" w:rsidR="00D507F6" w:rsidRPr="0032190F" w:rsidRDefault="00D507F6" w:rsidP="00242C0F">
      <w:pPr>
        <w:rPr>
          <w:lang w:val="fr-FR"/>
        </w:rPr>
      </w:pPr>
    </w:p>
    <w:p w14:paraId="2B003DC5" w14:textId="77777777" w:rsidR="0087514F" w:rsidRPr="0032190F" w:rsidRDefault="0087514F" w:rsidP="00426FF9">
      <w:pPr>
        <w:pStyle w:val="Heading1"/>
      </w:pPr>
      <w:bookmarkStart w:id="4526" w:name="Sit_Mesopotamie"/>
      <w:r w:rsidRPr="0032190F">
        <w:t>MESOPOTAMIE</w:t>
      </w:r>
    </w:p>
    <w:bookmarkEnd w:id="4526"/>
    <w:p w14:paraId="434E85A2" w14:textId="77777777" w:rsidR="0087514F" w:rsidRPr="002B7D41" w:rsidRDefault="000067B2" w:rsidP="00242C0F">
      <w:pPr>
        <w:rPr>
          <w:sz w:val="20"/>
          <w:lang w:val="fr-FR"/>
        </w:rPr>
      </w:pPr>
      <w:r w:rsidRPr="002B7D41">
        <w:rPr>
          <w:i/>
          <w:sz w:val="20"/>
          <w:lang w:val="fr-FR"/>
        </w:rPr>
        <w:t>Mesopotamian alluvium</w:t>
      </w:r>
      <w:r w:rsidRPr="002B7D41">
        <w:rPr>
          <w:sz w:val="20"/>
          <w:lang w:val="fr-FR"/>
        </w:rPr>
        <w:t xml:space="preserve"> (BIB 2912)</w:t>
      </w:r>
      <w:r w:rsidR="00D507F6" w:rsidRPr="002B7D41">
        <w:rPr>
          <w:sz w:val="20"/>
          <w:lang w:val="fr-FR"/>
        </w:rPr>
        <w:t xml:space="preserve"> litt. « entre les fleuves », le Tigre et l’Euphrate</w:t>
      </w:r>
    </w:p>
    <w:p w14:paraId="3669743D" w14:textId="77777777" w:rsidR="000067B2" w:rsidRPr="0032190F" w:rsidRDefault="000067B2" w:rsidP="00242C0F">
      <w:pPr>
        <w:rPr>
          <w:lang w:val="fr-FR"/>
        </w:rPr>
      </w:pPr>
    </w:p>
    <w:p w14:paraId="069D2094" w14:textId="3A56C9AD" w:rsidR="0087514F" w:rsidRDefault="00D507F6" w:rsidP="00242C0F">
      <w:pPr>
        <w:jc w:val="both"/>
        <w:rPr>
          <w:lang w:val="fr-FR"/>
        </w:rPr>
      </w:pPr>
      <w:r>
        <w:rPr>
          <w:lang w:val="fr-FR"/>
        </w:rPr>
        <w:t>La Mésopotamie</w:t>
      </w:r>
      <w:r w:rsidR="0087514F" w:rsidRPr="0032190F">
        <w:rPr>
          <w:lang w:val="fr-FR"/>
        </w:rPr>
        <w:t xml:space="preserve">, </w:t>
      </w:r>
      <w:r>
        <w:rPr>
          <w:lang w:val="fr-FR"/>
        </w:rPr>
        <w:t>dans</w:t>
      </w:r>
      <w:r w:rsidR="0087514F" w:rsidRPr="0032190F">
        <w:rPr>
          <w:lang w:val="fr-FR"/>
        </w:rPr>
        <w:t xml:space="preserve"> la partie </w:t>
      </w:r>
      <w:r w:rsidR="004D72C3" w:rsidRPr="0032190F">
        <w:rPr>
          <w:lang w:val="fr-FR"/>
        </w:rPr>
        <w:t>orientale</w:t>
      </w:r>
      <w:r w:rsidR="0087514F" w:rsidRPr="0032190F">
        <w:rPr>
          <w:lang w:val="fr-FR"/>
        </w:rPr>
        <w:t xml:space="preserve"> du </w:t>
      </w:r>
      <w:hyperlink r:id="rId11178" w:anchor="Sit_Croissant_Fertile" w:history="1">
        <w:r w:rsidR="0087514F" w:rsidRPr="00D507F6">
          <w:rPr>
            <w:rStyle w:val="Hyperlink"/>
            <w:lang w:val="fr-FR"/>
          </w:rPr>
          <w:t>Croissant fertile</w:t>
        </w:r>
      </w:hyperlink>
      <w:r>
        <w:rPr>
          <w:lang w:val="fr-FR"/>
        </w:rPr>
        <w:t>,</w:t>
      </w:r>
      <w:r w:rsidR="004D72C3" w:rsidRPr="0032190F">
        <w:rPr>
          <w:lang w:val="fr-FR"/>
        </w:rPr>
        <w:t xml:space="preserve"> est limitée au sud par </w:t>
      </w:r>
      <w:hyperlink r:id="rId11179" w:anchor="Sit_Sumer" w:history="1">
        <w:r w:rsidR="004D72C3" w:rsidRPr="0032190F">
          <w:rPr>
            <w:rStyle w:val="Hyperlink"/>
            <w:lang w:val="fr-FR"/>
          </w:rPr>
          <w:t>Sumer</w:t>
        </w:r>
      </w:hyperlink>
      <w:r w:rsidR="004D72C3" w:rsidRPr="0032190F">
        <w:rPr>
          <w:lang w:val="fr-FR"/>
        </w:rPr>
        <w:t xml:space="preserve">, </w:t>
      </w:r>
      <w:r w:rsidR="0087514F" w:rsidRPr="0032190F">
        <w:rPr>
          <w:lang w:val="fr-FR"/>
        </w:rPr>
        <w:t xml:space="preserve">à l’est par </w:t>
      </w:r>
      <w:r w:rsidR="004D72C3" w:rsidRPr="0032190F">
        <w:rPr>
          <w:lang w:val="fr-FR"/>
        </w:rPr>
        <w:t xml:space="preserve">le </w:t>
      </w:r>
      <w:hyperlink r:id="rId11180" w:anchor="Sit_Elam" w:history="1">
        <w:r w:rsidR="004D72C3" w:rsidRPr="0032190F">
          <w:rPr>
            <w:rStyle w:val="Hyperlink"/>
            <w:lang w:val="fr-FR"/>
          </w:rPr>
          <w:t>pays d’Elam</w:t>
        </w:r>
      </w:hyperlink>
      <w:r w:rsidR="004D72C3" w:rsidRPr="0032190F">
        <w:rPr>
          <w:lang w:val="fr-FR"/>
        </w:rPr>
        <w:t xml:space="preserve"> </w:t>
      </w:r>
      <w:r>
        <w:rPr>
          <w:lang w:val="fr-FR"/>
        </w:rPr>
        <w:t xml:space="preserve">et au nord par la </w:t>
      </w:r>
      <w:hyperlink r:id="rId11181" w:anchor="Sit_Mesopotamie_Nord" w:history="1">
        <w:r w:rsidRPr="00D507F6">
          <w:rPr>
            <w:rStyle w:val="Hyperlink"/>
            <w:lang w:val="fr-FR"/>
          </w:rPr>
          <w:t>Mésopotamie du Nord</w:t>
        </w:r>
      </w:hyperlink>
      <w:r w:rsidR="0087514F" w:rsidRPr="0032190F">
        <w:rPr>
          <w:lang w:val="fr-FR"/>
        </w:rPr>
        <w:t xml:space="preserve"> (SS BIB).</w:t>
      </w:r>
    </w:p>
    <w:p w14:paraId="54F78E21" w14:textId="77777777" w:rsidR="00AD178B" w:rsidRDefault="00AD178B" w:rsidP="00242C0F">
      <w:pPr>
        <w:jc w:val="both"/>
        <w:rPr>
          <w:lang w:val="fr-FR"/>
        </w:rPr>
      </w:pPr>
    </w:p>
    <w:p w14:paraId="0124F1C0" w14:textId="77777777" w:rsidR="00AD178B" w:rsidRDefault="00AD178B" w:rsidP="00242C0F">
      <w:pPr>
        <w:jc w:val="both"/>
        <w:rPr>
          <w:lang w:val="fr-FR"/>
        </w:rPr>
      </w:pPr>
    </w:p>
    <w:p w14:paraId="015B14B1" w14:textId="2B4175FA" w:rsidR="000067B2" w:rsidRPr="0032190F" w:rsidRDefault="000067B2" w:rsidP="00242C0F">
      <w:pPr>
        <w:jc w:val="both"/>
        <w:rPr>
          <w:lang w:val="fr-FR"/>
        </w:rPr>
      </w:pPr>
      <w:r>
        <w:rPr>
          <w:lang w:val="fr-FR"/>
        </w:rPr>
        <w:t xml:space="preserve">v. </w:t>
      </w:r>
      <w:hyperlink r:id="rId11182" w:anchor="Cul_Ecriture" w:history="1">
        <w:r w:rsidRPr="000067B2">
          <w:rPr>
            <w:rStyle w:val="Hyperlink"/>
            <w:lang w:val="fr-FR"/>
          </w:rPr>
          <w:t>écriture</w:t>
        </w:r>
      </w:hyperlink>
    </w:p>
    <w:p w14:paraId="1E3577C9" w14:textId="77777777" w:rsidR="00DC7554" w:rsidRDefault="00DC7554" w:rsidP="00242C0F">
      <w:pPr>
        <w:jc w:val="both"/>
        <w:rPr>
          <w:lang w:val="fr-FR"/>
        </w:rPr>
      </w:pPr>
    </w:p>
    <w:p w14:paraId="044122D0" w14:textId="77148E63" w:rsidR="004D72C3" w:rsidRDefault="009E3FAC" w:rsidP="00DC7554">
      <w:pPr>
        <w:jc w:val="both"/>
        <w:rPr>
          <w:lang w:val="fr-FR"/>
        </w:rPr>
      </w:pPr>
      <w:r>
        <w:rPr>
          <w:lang w:val="fr-FR"/>
        </w:rPr>
        <w:t xml:space="preserve">Les premiers </w:t>
      </w:r>
      <w:hyperlink r:id="rId11183" w:anchor="Cul_Neo__social_Etat" w:history="1">
        <w:r w:rsidRPr="009E3FAC">
          <w:rPr>
            <w:rStyle w:val="Hyperlink"/>
            <w:lang w:val="fr-FR"/>
          </w:rPr>
          <w:t>états</w:t>
        </w:r>
      </w:hyperlink>
      <w:r>
        <w:rPr>
          <w:lang w:val="fr-FR"/>
        </w:rPr>
        <w:t xml:space="preserve"> du Sud de la Mésopotamie influencent l'Ancienne Egypte et la civilisation de l'Indus (BIB 2912) </w:t>
      </w:r>
      <w:r w:rsidR="00DC7554" w:rsidRPr="0032190F">
        <w:rPr>
          <w:lang w:val="fr-FR"/>
        </w:rPr>
        <w:t>A la fin du Néolithique :</w:t>
      </w:r>
    </w:p>
    <w:p w14:paraId="51E14703" w14:textId="77777777" w:rsidR="00D507F6" w:rsidRPr="0032190F" w:rsidRDefault="00D507F6" w:rsidP="00DC7554">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tblGrid>
      <w:tr w:rsidR="004D72C3" w:rsidRPr="002E648D" w14:paraId="38B70133" w14:textId="77777777" w:rsidTr="003D65A1">
        <w:trPr>
          <w:jc w:val="center"/>
        </w:trPr>
        <w:tc>
          <w:tcPr>
            <w:tcW w:w="1838" w:type="dxa"/>
            <w:shd w:val="clear" w:color="auto" w:fill="auto"/>
          </w:tcPr>
          <w:p w14:paraId="4A6E1E2F" w14:textId="77777777" w:rsidR="004D72C3" w:rsidRPr="0032190F" w:rsidRDefault="008C4E07" w:rsidP="00242C0F">
            <w:pPr>
              <w:jc w:val="center"/>
              <w:rPr>
                <w:lang w:val="fr-FR"/>
              </w:rPr>
            </w:pPr>
            <w:r w:rsidRPr="0032190F">
              <w:rPr>
                <w:lang w:val="fr-FR"/>
              </w:rPr>
              <w:t>Cités-états</w:t>
            </w:r>
          </w:p>
          <w:p w14:paraId="7D88DC5E" w14:textId="77777777" w:rsidR="004D72C3" w:rsidRPr="0032190F" w:rsidRDefault="004D72C3" w:rsidP="00242C0F">
            <w:pPr>
              <w:jc w:val="center"/>
              <w:rPr>
                <w:sz w:val="20"/>
                <w:lang w:val="fr-FR"/>
              </w:rPr>
            </w:pPr>
            <w:r w:rsidRPr="0032190F">
              <w:rPr>
                <w:sz w:val="20"/>
                <w:lang w:val="fr-FR"/>
              </w:rPr>
              <w:t>(du + méridional</w:t>
            </w:r>
          </w:p>
          <w:p w14:paraId="067B068D" w14:textId="77777777" w:rsidR="004D72C3" w:rsidRPr="0032190F" w:rsidRDefault="004D72C3" w:rsidP="00242C0F">
            <w:pPr>
              <w:jc w:val="center"/>
              <w:rPr>
                <w:lang w:val="fr-FR"/>
              </w:rPr>
            </w:pPr>
            <w:r w:rsidRPr="0032190F">
              <w:rPr>
                <w:sz w:val="20"/>
                <w:lang w:val="fr-FR"/>
              </w:rPr>
              <w:t>au + septentrional)</w:t>
            </w:r>
          </w:p>
        </w:tc>
      </w:tr>
      <w:bookmarkStart w:id="4527" w:name="_Hlk147272528"/>
      <w:tr w:rsidR="004D72C3" w14:paraId="5F908C9A" w14:textId="77777777" w:rsidTr="003D65A1">
        <w:trPr>
          <w:jc w:val="center"/>
        </w:trPr>
        <w:tc>
          <w:tcPr>
            <w:tcW w:w="1838" w:type="dxa"/>
            <w:shd w:val="clear" w:color="auto" w:fill="auto"/>
          </w:tcPr>
          <w:p w14:paraId="5FB5E149" w14:textId="5FE71F9E" w:rsidR="004D72C3" w:rsidRPr="004D72C3" w:rsidRDefault="00055E8A" w:rsidP="00242C0F">
            <w:pPr>
              <w:jc w:val="center"/>
            </w:pPr>
            <w:r>
              <w:fldChar w:fldCharType="begin"/>
            </w:r>
            <w:r>
              <w:instrText>HYPERLINK "file:///C:\\Users\\Thomas%20Huet\\Desktop\\Documentation%20archéologique%20liée%20à%20la%20thèse\\Sites.docx" \l "Sit_Ur"</w:instrText>
            </w:r>
            <w:r>
              <w:fldChar w:fldCharType="separate"/>
            </w:r>
            <w:r w:rsidR="004D72C3" w:rsidRPr="004D72C3">
              <w:rPr>
                <w:rStyle w:val="Hyperlink"/>
              </w:rPr>
              <w:t>Ur</w:t>
            </w:r>
            <w:r>
              <w:rPr>
                <w:rStyle w:val="Hyperlink"/>
              </w:rPr>
              <w:fldChar w:fldCharType="end"/>
            </w:r>
            <w:bookmarkEnd w:id="4527"/>
          </w:p>
        </w:tc>
      </w:tr>
      <w:tr w:rsidR="004D72C3" w14:paraId="0322B475" w14:textId="77777777" w:rsidTr="003D65A1">
        <w:trPr>
          <w:jc w:val="center"/>
        </w:trPr>
        <w:tc>
          <w:tcPr>
            <w:tcW w:w="1838" w:type="dxa"/>
            <w:shd w:val="clear" w:color="auto" w:fill="auto"/>
          </w:tcPr>
          <w:p w14:paraId="476EDD0A" w14:textId="01F9911E" w:rsidR="004D72C3" w:rsidRPr="004D72C3" w:rsidRDefault="00000000" w:rsidP="00242C0F">
            <w:pPr>
              <w:jc w:val="center"/>
            </w:pPr>
            <w:hyperlink r:id="rId11184" w:anchor="Sit_Larsa" w:history="1">
              <w:r w:rsidR="004D72C3" w:rsidRPr="00A3102B">
                <w:rPr>
                  <w:rStyle w:val="Hyperlink"/>
                </w:rPr>
                <w:t>Larsa</w:t>
              </w:r>
            </w:hyperlink>
          </w:p>
        </w:tc>
      </w:tr>
      <w:tr w:rsidR="004D72C3" w14:paraId="5543B8A3" w14:textId="77777777" w:rsidTr="003D65A1">
        <w:trPr>
          <w:jc w:val="center"/>
        </w:trPr>
        <w:tc>
          <w:tcPr>
            <w:tcW w:w="1838" w:type="dxa"/>
            <w:shd w:val="clear" w:color="auto" w:fill="auto"/>
          </w:tcPr>
          <w:p w14:paraId="6571AE97" w14:textId="5CB796DD" w:rsidR="004D72C3" w:rsidRPr="004D72C3" w:rsidRDefault="00000000" w:rsidP="00242C0F">
            <w:pPr>
              <w:jc w:val="center"/>
            </w:pPr>
            <w:hyperlink r:id="rId11185" w:anchor="Sit_Uruk" w:history="1">
              <w:r w:rsidR="004D72C3" w:rsidRPr="004D72C3">
                <w:rPr>
                  <w:rStyle w:val="Hyperlink"/>
                </w:rPr>
                <w:t>Uruk</w:t>
              </w:r>
            </w:hyperlink>
          </w:p>
        </w:tc>
      </w:tr>
      <w:tr w:rsidR="004D72C3" w14:paraId="3CD60357" w14:textId="77777777" w:rsidTr="003D65A1">
        <w:trPr>
          <w:jc w:val="center"/>
        </w:trPr>
        <w:tc>
          <w:tcPr>
            <w:tcW w:w="1838" w:type="dxa"/>
            <w:shd w:val="clear" w:color="auto" w:fill="auto"/>
          </w:tcPr>
          <w:p w14:paraId="220F37A2" w14:textId="5130116A" w:rsidR="004D72C3" w:rsidRPr="004D72C3" w:rsidRDefault="00000000" w:rsidP="00242C0F">
            <w:pPr>
              <w:jc w:val="center"/>
            </w:pPr>
            <w:hyperlink r:id="rId11186" w:anchor="Sit_Nippur" w:history="1">
              <w:r w:rsidR="004D72C3" w:rsidRPr="00976AAD">
                <w:rPr>
                  <w:rStyle w:val="Hyperlink"/>
                </w:rPr>
                <w:t>Nippur</w:t>
              </w:r>
            </w:hyperlink>
          </w:p>
        </w:tc>
      </w:tr>
      <w:tr w:rsidR="004D72C3" w14:paraId="4B0C8961" w14:textId="77777777" w:rsidTr="003D65A1">
        <w:trPr>
          <w:jc w:val="center"/>
        </w:trPr>
        <w:tc>
          <w:tcPr>
            <w:tcW w:w="1838" w:type="dxa"/>
            <w:shd w:val="clear" w:color="auto" w:fill="auto"/>
          </w:tcPr>
          <w:p w14:paraId="794AF100" w14:textId="410E96F4" w:rsidR="004D72C3" w:rsidRPr="004D72C3" w:rsidRDefault="00000000" w:rsidP="00242C0F">
            <w:pPr>
              <w:jc w:val="center"/>
            </w:pPr>
            <w:hyperlink r:id="rId11187" w:anchor="Sit_Suse" w:history="1">
              <w:r w:rsidR="004D72C3" w:rsidRPr="004D72C3">
                <w:rPr>
                  <w:rStyle w:val="Hyperlink"/>
                </w:rPr>
                <w:t>Suse</w:t>
              </w:r>
            </w:hyperlink>
          </w:p>
        </w:tc>
      </w:tr>
      <w:tr w:rsidR="004D72C3" w14:paraId="6CB3B647" w14:textId="77777777" w:rsidTr="003D65A1">
        <w:trPr>
          <w:jc w:val="center"/>
        </w:trPr>
        <w:tc>
          <w:tcPr>
            <w:tcW w:w="1838" w:type="dxa"/>
            <w:shd w:val="clear" w:color="auto" w:fill="auto"/>
          </w:tcPr>
          <w:p w14:paraId="3AFF3C29" w14:textId="77777777" w:rsidR="004D72C3" w:rsidRPr="004D72C3" w:rsidRDefault="004D72C3" w:rsidP="00242C0F">
            <w:pPr>
              <w:jc w:val="center"/>
            </w:pPr>
            <w:r w:rsidRPr="004D72C3">
              <w:t>Der</w:t>
            </w:r>
          </w:p>
        </w:tc>
      </w:tr>
      <w:tr w:rsidR="004D72C3" w14:paraId="40D89A68" w14:textId="77777777" w:rsidTr="003D65A1">
        <w:trPr>
          <w:jc w:val="center"/>
        </w:trPr>
        <w:tc>
          <w:tcPr>
            <w:tcW w:w="1838" w:type="dxa"/>
            <w:shd w:val="clear" w:color="auto" w:fill="auto"/>
          </w:tcPr>
          <w:p w14:paraId="4564A346" w14:textId="5CEB1FA9" w:rsidR="004D72C3" w:rsidRPr="004D72C3" w:rsidRDefault="00000000" w:rsidP="00242C0F">
            <w:pPr>
              <w:jc w:val="center"/>
            </w:pPr>
            <w:hyperlink r:id="rId11188" w:anchor="Sit_Babylone" w:history="1">
              <w:r w:rsidR="004D72C3" w:rsidRPr="004D72C3">
                <w:rPr>
                  <w:rStyle w:val="Hyperlink"/>
                </w:rPr>
                <w:t>Babylone</w:t>
              </w:r>
            </w:hyperlink>
          </w:p>
        </w:tc>
      </w:tr>
      <w:tr w:rsidR="004D72C3" w14:paraId="67EF3456" w14:textId="77777777" w:rsidTr="003D65A1">
        <w:trPr>
          <w:jc w:val="center"/>
        </w:trPr>
        <w:tc>
          <w:tcPr>
            <w:tcW w:w="1838" w:type="dxa"/>
            <w:shd w:val="clear" w:color="auto" w:fill="auto"/>
          </w:tcPr>
          <w:p w14:paraId="50A869C9" w14:textId="2F57D5EA" w:rsidR="004D72C3" w:rsidRPr="004D72C3" w:rsidRDefault="00000000" w:rsidP="00242C0F">
            <w:pPr>
              <w:jc w:val="center"/>
            </w:pPr>
            <w:hyperlink r:id="rId11189" w:anchor="Sit_Mari" w:history="1">
              <w:r w:rsidR="004D72C3" w:rsidRPr="004D72C3">
                <w:rPr>
                  <w:rStyle w:val="Hyperlink"/>
                </w:rPr>
                <w:t>Mari</w:t>
              </w:r>
            </w:hyperlink>
          </w:p>
        </w:tc>
      </w:tr>
      <w:tr w:rsidR="004D72C3" w14:paraId="474681CF" w14:textId="77777777" w:rsidTr="003D65A1">
        <w:trPr>
          <w:jc w:val="center"/>
        </w:trPr>
        <w:tc>
          <w:tcPr>
            <w:tcW w:w="1838" w:type="dxa"/>
            <w:shd w:val="clear" w:color="auto" w:fill="auto"/>
          </w:tcPr>
          <w:p w14:paraId="5EB7ABCB" w14:textId="5C056A35" w:rsidR="004D72C3" w:rsidRPr="004D72C3" w:rsidRDefault="00000000" w:rsidP="00242C0F">
            <w:pPr>
              <w:jc w:val="center"/>
            </w:pPr>
            <w:hyperlink r:id="rId11190" w:anchor="Sit_Assur" w:history="1">
              <w:r w:rsidR="004D72C3" w:rsidRPr="004D72C3">
                <w:rPr>
                  <w:rStyle w:val="Hyperlink"/>
                </w:rPr>
                <w:t>Assur</w:t>
              </w:r>
            </w:hyperlink>
          </w:p>
        </w:tc>
      </w:tr>
      <w:tr w:rsidR="004D72C3" w14:paraId="3D8B9602" w14:textId="77777777" w:rsidTr="003D65A1">
        <w:trPr>
          <w:jc w:val="center"/>
        </w:trPr>
        <w:tc>
          <w:tcPr>
            <w:tcW w:w="1838" w:type="dxa"/>
            <w:shd w:val="clear" w:color="auto" w:fill="auto"/>
          </w:tcPr>
          <w:p w14:paraId="76EEADB9" w14:textId="64734122" w:rsidR="004D72C3" w:rsidRPr="004D72C3" w:rsidRDefault="00000000" w:rsidP="00242C0F">
            <w:pPr>
              <w:jc w:val="center"/>
            </w:pPr>
            <w:hyperlink r:id="rId11191" w:anchor="Sit_Ninive" w:history="1">
              <w:r w:rsidR="004D72C3" w:rsidRPr="00B91465">
                <w:rPr>
                  <w:rStyle w:val="Hyperlink"/>
                </w:rPr>
                <w:t>Ninive</w:t>
              </w:r>
            </w:hyperlink>
          </w:p>
        </w:tc>
      </w:tr>
    </w:tbl>
    <w:p w14:paraId="2F0691AF" w14:textId="77777777" w:rsidR="0087514F" w:rsidRDefault="004D72C3" w:rsidP="00242C0F">
      <w:r>
        <w:t>(wiki)</w:t>
      </w:r>
    </w:p>
    <w:p w14:paraId="2A0FC0F0" w14:textId="77777777" w:rsidR="004D72C3" w:rsidRDefault="004D72C3" w:rsidP="00242C0F"/>
    <w:p w14:paraId="39699346" w14:textId="77777777" w:rsidR="002445C7" w:rsidRDefault="002445C7" w:rsidP="004D0FD8">
      <w:pPr>
        <w:jc w:val="both"/>
        <w:rPr>
          <w:lang w:val="fr-FR"/>
        </w:rPr>
      </w:pPr>
      <w:r w:rsidRPr="0032190F">
        <w:rPr>
          <w:lang w:val="fr-FR"/>
        </w:rPr>
        <w:t>Les mésopotamiens estime que la ville est le lieu de la civilisation.</w:t>
      </w:r>
      <w:r w:rsidR="00EF6599">
        <w:rPr>
          <w:lang w:val="fr-FR"/>
        </w:rPr>
        <w:t xml:space="preserve">(BIB ?). Pour les mésopotamiens, les Amorites étaient des "barbares" car ils ne connaissaient par le grain, mangeaient cru et n'enterraient pas leur morts" (BIB 2912) </w:t>
      </w:r>
    </w:p>
    <w:p w14:paraId="2243C756" w14:textId="77777777" w:rsidR="00EF6599" w:rsidRPr="0032190F" w:rsidRDefault="00EF6599" w:rsidP="004D0FD8">
      <w:pPr>
        <w:jc w:val="both"/>
        <w:rPr>
          <w:lang w:val="fr-FR"/>
        </w:rPr>
      </w:pPr>
    </w:p>
    <w:p w14:paraId="1D42FF18" w14:textId="77777777" w:rsidR="00685825" w:rsidRPr="0032190F" w:rsidRDefault="00685825" w:rsidP="004D0FD8">
      <w:pPr>
        <w:jc w:val="both"/>
        <w:rPr>
          <w:lang w:val="fr-FR"/>
        </w:rPr>
      </w:pPr>
      <w:r w:rsidRPr="0032190F">
        <w:rPr>
          <w:lang w:val="fr-FR"/>
        </w:rPr>
        <w:t>Les « relations diplomatiques » n’existent pas en 1500 aec (Bronze récent) (BIB D. Charpin, Collège de France, 2016)</w:t>
      </w:r>
    </w:p>
    <w:p w14:paraId="2E40EED2" w14:textId="77777777" w:rsidR="00685825" w:rsidRPr="0032190F" w:rsidRDefault="00685825" w:rsidP="004D0FD8">
      <w:pPr>
        <w:jc w:val="both"/>
        <w:rPr>
          <w:lang w:val="fr-FR"/>
        </w:rPr>
      </w:pPr>
    </w:p>
    <w:p w14:paraId="0C16C37C" w14:textId="77777777" w:rsidR="00EC0764" w:rsidRPr="0032190F" w:rsidRDefault="00EC0764" w:rsidP="004D0FD8">
      <w:pPr>
        <w:jc w:val="both"/>
        <w:rPr>
          <w:lang w:val="fr-FR"/>
        </w:rPr>
      </w:pPr>
      <w:r w:rsidRPr="0032190F">
        <w:rPr>
          <w:lang w:val="fr-FR"/>
        </w:rPr>
        <w:t>En Mésopotamie, la muraille et les portes matérialisent l’espace urbain [ville] (BIB France culture)</w:t>
      </w:r>
    </w:p>
    <w:p w14:paraId="605633AD" w14:textId="77777777" w:rsidR="00B91465" w:rsidRPr="0032190F" w:rsidRDefault="00B91465" w:rsidP="004D0FD8">
      <w:pPr>
        <w:jc w:val="both"/>
        <w:rPr>
          <w:lang w:val="fr-FR"/>
        </w:rPr>
      </w:pPr>
      <w:r w:rsidRPr="0032190F">
        <w:rPr>
          <w:lang w:val="fr-FR"/>
        </w:rPr>
        <w:t>La prostution apparaît en Mésopotamie vers 3000 aec. (BIB France culture, l’Année vue par… l’Histoire, 2015).</w:t>
      </w:r>
    </w:p>
    <w:p w14:paraId="66096690" w14:textId="77777777" w:rsidR="002B3FA1" w:rsidRPr="0032190F" w:rsidRDefault="002B3FA1" w:rsidP="00242C0F">
      <w:pPr>
        <w:rPr>
          <w:lang w:val="fr-FR"/>
        </w:rPr>
      </w:pPr>
    </w:p>
    <w:p w14:paraId="11B07FAD" w14:textId="77777777" w:rsidR="00DC7554" w:rsidRPr="0032190F" w:rsidRDefault="00DC7554"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6"/>
        <w:gridCol w:w="1376"/>
        <w:gridCol w:w="4840"/>
      </w:tblGrid>
      <w:tr w:rsidR="00DC7554" w14:paraId="0B44E5E2" w14:textId="77777777" w:rsidTr="00D32A96">
        <w:trPr>
          <w:jc w:val="center"/>
        </w:trPr>
        <w:tc>
          <w:tcPr>
            <w:tcW w:w="1836" w:type="dxa"/>
            <w:shd w:val="clear" w:color="auto" w:fill="auto"/>
          </w:tcPr>
          <w:p w14:paraId="3B1ECFC3" w14:textId="77777777" w:rsidR="00DC7554" w:rsidRDefault="00D32A96" w:rsidP="00D32A96">
            <w:pPr>
              <w:jc w:val="center"/>
            </w:pPr>
            <w:r>
              <w:t>périodes</w:t>
            </w:r>
          </w:p>
        </w:tc>
        <w:tc>
          <w:tcPr>
            <w:tcW w:w="1376" w:type="dxa"/>
            <w:shd w:val="clear" w:color="auto" w:fill="auto"/>
          </w:tcPr>
          <w:p w14:paraId="2815435C" w14:textId="77777777" w:rsidR="00DC7554" w:rsidRDefault="00DC7554" w:rsidP="00D32A96">
            <w:pPr>
              <w:jc w:val="center"/>
            </w:pPr>
            <w:r>
              <w:t>av. J.-C.</w:t>
            </w:r>
          </w:p>
        </w:tc>
        <w:tc>
          <w:tcPr>
            <w:tcW w:w="4840" w:type="dxa"/>
            <w:shd w:val="clear" w:color="auto" w:fill="auto"/>
          </w:tcPr>
          <w:p w14:paraId="52C5D9E4" w14:textId="77777777" w:rsidR="00DC7554" w:rsidRDefault="00DC7554" w:rsidP="00D32A96">
            <w:pPr>
              <w:jc w:val="center"/>
            </w:pPr>
            <w:r>
              <w:t>description</w:t>
            </w:r>
          </w:p>
        </w:tc>
      </w:tr>
      <w:tr w:rsidR="00D32A96" w14:paraId="5266F186" w14:textId="77777777" w:rsidTr="00D32A96">
        <w:trPr>
          <w:jc w:val="center"/>
        </w:trPr>
        <w:tc>
          <w:tcPr>
            <w:tcW w:w="1836" w:type="dxa"/>
            <w:shd w:val="clear" w:color="auto" w:fill="auto"/>
          </w:tcPr>
          <w:p w14:paraId="6D33D1B6" w14:textId="77777777" w:rsidR="00D32A96" w:rsidRDefault="00D32A96" w:rsidP="00D32A96">
            <w:pPr>
              <w:jc w:val="center"/>
            </w:pPr>
            <w:r>
              <w:t>Epoque Kassite</w:t>
            </w:r>
          </w:p>
        </w:tc>
        <w:tc>
          <w:tcPr>
            <w:tcW w:w="1376" w:type="dxa"/>
            <w:shd w:val="clear" w:color="auto" w:fill="auto"/>
          </w:tcPr>
          <w:p w14:paraId="78011F4F" w14:textId="77777777" w:rsidR="00D32A96" w:rsidRDefault="00D32A96" w:rsidP="002F7C23">
            <w:r>
              <w:t>1595-1155</w:t>
            </w:r>
          </w:p>
        </w:tc>
        <w:tc>
          <w:tcPr>
            <w:tcW w:w="4840" w:type="dxa"/>
            <w:shd w:val="clear" w:color="auto" w:fill="auto"/>
          </w:tcPr>
          <w:p w14:paraId="5E1B24FD" w14:textId="77777777" w:rsidR="00D32A96" w:rsidRPr="00D32A96" w:rsidRDefault="00D32A96" w:rsidP="002F7C23">
            <w:pPr>
              <w:rPr>
                <w:sz w:val="20"/>
              </w:rPr>
            </w:pPr>
            <w:r w:rsidRPr="00D32A96">
              <w:rPr>
                <w:sz w:val="20"/>
              </w:rPr>
              <w:t>développement du symbolisme</w:t>
            </w:r>
          </w:p>
        </w:tc>
      </w:tr>
      <w:tr w:rsidR="00DC7554" w14:paraId="073A1963" w14:textId="77777777" w:rsidTr="00D32A96">
        <w:trPr>
          <w:jc w:val="center"/>
        </w:trPr>
        <w:tc>
          <w:tcPr>
            <w:tcW w:w="1836" w:type="dxa"/>
            <w:shd w:val="clear" w:color="auto" w:fill="auto"/>
          </w:tcPr>
          <w:p w14:paraId="524C85EF" w14:textId="77777777" w:rsidR="00DC7554" w:rsidRDefault="00DC7554" w:rsidP="00D32A96">
            <w:pPr>
              <w:jc w:val="center"/>
            </w:pPr>
            <w:r>
              <w:t>…</w:t>
            </w:r>
          </w:p>
        </w:tc>
        <w:tc>
          <w:tcPr>
            <w:tcW w:w="1376" w:type="dxa"/>
            <w:shd w:val="clear" w:color="auto" w:fill="auto"/>
          </w:tcPr>
          <w:p w14:paraId="5CBAFD03" w14:textId="77777777" w:rsidR="00DC7554" w:rsidRDefault="00DC7554" w:rsidP="00D32A96">
            <w:pPr>
              <w:jc w:val="center"/>
            </w:pPr>
            <w:r>
              <w:t>…</w:t>
            </w:r>
          </w:p>
        </w:tc>
        <w:tc>
          <w:tcPr>
            <w:tcW w:w="4840" w:type="dxa"/>
            <w:shd w:val="clear" w:color="auto" w:fill="auto"/>
          </w:tcPr>
          <w:p w14:paraId="0C89381B" w14:textId="77777777" w:rsidR="00DC7554" w:rsidRPr="00D32A96" w:rsidRDefault="00DC7554" w:rsidP="00D32A96">
            <w:pPr>
              <w:jc w:val="center"/>
              <w:rPr>
                <w:sz w:val="20"/>
              </w:rPr>
            </w:pPr>
            <w:r w:rsidRPr="00D32A96">
              <w:rPr>
                <w:sz w:val="20"/>
              </w:rPr>
              <w:t>…</w:t>
            </w:r>
          </w:p>
        </w:tc>
      </w:tr>
      <w:tr w:rsidR="00D32A96" w:rsidRPr="002E648D" w14:paraId="05573EA2" w14:textId="77777777" w:rsidTr="00D32A96">
        <w:trPr>
          <w:jc w:val="center"/>
        </w:trPr>
        <w:tc>
          <w:tcPr>
            <w:tcW w:w="1836" w:type="dxa"/>
            <w:shd w:val="clear" w:color="auto" w:fill="auto"/>
          </w:tcPr>
          <w:p w14:paraId="5AEC9992" w14:textId="77777777" w:rsidR="00D32A96" w:rsidRDefault="00D32A96" w:rsidP="00D32A96">
            <w:pPr>
              <w:jc w:val="center"/>
            </w:pPr>
            <w:r w:rsidRPr="00DC7554">
              <w:t>DA I</w:t>
            </w:r>
            <w:r>
              <w:t>II</w:t>
            </w:r>
          </w:p>
        </w:tc>
        <w:tc>
          <w:tcPr>
            <w:tcW w:w="1376" w:type="dxa"/>
            <w:shd w:val="clear" w:color="auto" w:fill="auto"/>
          </w:tcPr>
          <w:p w14:paraId="41CC4F21" w14:textId="77777777" w:rsidR="00D32A96" w:rsidRDefault="00D32A96" w:rsidP="00D32A96">
            <w:r>
              <w:t>2600-2334</w:t>
            </w:r>
          </w:p>
        </w:tc>
        <w:tc>
          <w:tcPr>
            <w:tcW w:w="4840" w:type="dxa"/>
            <w:shd w:val="clear" w:color="auto" w:fill="auto"/>
          </w:tcPr>
          <w:p w14:paraId="56047DB4" w14:textId="77777777" w:rsidR="00D32A96" w:rsidRPr="0032190F" w:rsidRDefault="00D32A96" w:rsidP="00D32A96">
            <w:pPr>
              <w:rPr>
                <w:sz w:val="20"/>
                <w:lang w:val="fr-FR"/>
              </w:rPr>
            </w:pPr>
            <w:r w:rsidRPr="0032190F">
              <w:rPr>
                <w:sz w:val="20"/>
                <w:lang w:val="fr-FR"/>
              </w:rPr>
              <w:t>les figures thériomorphes se multiplient (homme-taureau, taureau androcéphale, homme-scorpion)</w:t>
            </w:r>
          </w:p>
        </w:tc>
      </w:tr>
      <w:tr w:rsidR="00D32A96" w:rsidRPr="002E648D" w14:paraId="16C6038C" w14:textId="77777777" w:rsidTr="00D32A96">
        <w:trPr>
          <w:jc w:val="center"/>
        </w:trPr>
        <w:tc>
          <w:tcPr>
            <w:tcW w:w="1836" w:type="dxa"/>
            <w:shd w:val="clear" w:color="auto" w:fill="auto"/>
          </w:tcPr>
          <w:p w14:paraId="7F0A70F7" w14:textId="77777777" w:rsidR="00D32A96" w:rsidRDefault="00D32A96" w:rsidP="00D32A96">
            <w:pPr>
              <w:jc w:val="center"/>
            </w:pPr>
            <w:r>
              <w:t>DA II</w:t>
            </w:r>
          </w:p>
        </w:tc>
        <w:tc>
          <w:tcPr>
            <w:tcW w:w="1376" w:type="dxa"/>
            <w:shd w:val="clear" w:color="auto" w:fill="auto"/>
          </w:tcPr>
          <w:p w14:paraId="4E9CA2B3" w14:textId="77777777" w:rsidR="00D32A96" w:rsidRDefault="00D32A96" w:rsidP="00D32A96">
            <w:r>
              <w:t>2800-2600</w:t>
            </w:r>
          </w:p>
        </w:tc>
        <w:tc>
          <w:tcPr>
            <w:tcW w:w="4840" w:type="dxa"/>
            <w:vMerge w:val="restart"/>
            <w:shd w:val="clear" w:color="auto" w:fill="auto"/>
          </w:tcPr>
          <w:p w14:paraId="6A1A8750" w14:textId="77777777" w:rsidR="00D32A96" w:rsidRPr="0032190F" w:rsidRDefault="00D32A96" w:rsidP="00D32A96">
            <w:pPr>
              <w:rPr>
                <w:sz w:val="20"/>
                <w:lang w:val="fr-FR"/>
              </w:rPr>
            </w:pPr>
            <w:r w:rsidRPr="0032190F">
              <w:rPr>
                <w:sz w:val="20"/>
                <w:lang w:val="fr-FR"/>
              </w:rPr>
              <w:t>« iconographie des animaux en attitude humaine »</w:t>
            </w:r>
          </w:p>
        </w:tc>
      </w:tr>
      <w:tr w:rsidR="00D32A96" w14:paraId="4E3F69F7" w14:textId="77777777" w:rsidTr="00D32A96">
        <w:trPr>
          <w:jc w:val="center"/>
        </w:trPr>
        <w:tc>
          <w:tcPr>
            <w:tcW w:w="1836" w:type="dxa"/>
            <w:shd w:val="clear" w:color="auto" w:fill="auto"/>
          </w:tcPr>
          <w:p w14:paraId="4582D286" w14:textId="77777777" w:rsidR="00D32A96" w:rsidRPr="00173DB7" w:rsidRDefault="00D32A96" w:rsidP="00D32A96">
            <w:pPr>
              <w:jc w:val="center"/>
              <w:rPr>
                <w:lang w:val="en-GB"/>
              </w:rPr>
            </w:pPr>
            <w:r>
              <w:rPr>
                <w:lang w:val="en-GB"/>
              </w:rPr>
              <w:t>DA I</w:t>
            </w:r>
          </w:p>
        </w:tc>
        <w:tc>
          <w:tcPr>
            <w:tcW w:w="1376" w:type="dxa"/>
            <w:shd w:val="clear" w:color="auto" w:fill="auto"/>
          </w:tcPr>
          <w:p w14:paraId="46D32F27" w14:textId="77777777" w:rsidR="00D32A96" w:rsidRDefault="00D32A96" w:rsidP="00D32A96">
            <w:r>
              <w:t>2900-2800</w:t>
            </w:r>
          </w:p>
        </w:tc>
        <w:tc>
          <w:tcPr>
            <w:tcW w:w="4840" w:type="dxa"/>
            <w:vMerge/>
            <w:shd w:val="clear" w:color="auto" w:fill="auto"/>
          </w:tcPr>
          <w:p w14:paraId="2EC4C828" w14:textId="77777777" w:rsidR="00D32A96" w:rsidRDefault="00D32A96" w:rsidP="00D32A96"/>
        </w:tc>
      </w:tr>
    </w:tbl>
    <w:p w14:paraId="71D114D9" w14:textId="77777777" w:rsidR="00DC7554" w:rsidRDefault="00D32A96" w:rsidP="00242C0F">
      <w:r>
        <w:t xml:space="preserve">DA : Dynasties Archaïques </w:t>
      </w:r>
      <w:r w:rsidR="00DC7554">
        <w:t>(BIB 1926)</w:t>
      </w:r>
    </w:p>
    <w:p w14:paraId="7D19CD27" w14:textId="77777777" w:rsidR="00B91465" w:rsidRDefault="00B91465" w:rsidP="00242C0F"/>
    <w:p w14:paraId="2AF0E250" w14:textId="7626DED7" w:rsidR="004D0FD8" w:rsidRDefault="004D0FD8" w:rsidP="00DC7554">
      <w:pPr>
        <w:rPr>
          <w:lang w:val="fr-FR"/>
        </w:rPr>
      </w:pPr>
    </w:p>
    <w:p w14:paraId="745C89BD" w14:textId="77777777" w:rsidR="00AD178B" w:rsidRDefault="00AD178B" w:rsidP="00DC7554">
      <w:pPr>
        <w:rPr>
          <w:lang w:val="fr-FR"/>
        </w:rPr>
      </w:pPr>
    </w:p>
    <w:p w14:paraId="1D1D1F95" w14:textId="286CD463" w:rsidR="00AD178B" w:rsidRDefault="00E44290" w:rsidP="00AD178B">
      <w:pPr>
        <w:pStyle w:val="Heading2"/>
      </w:pPr>
      <w:r>
        <w:t>e</w:t>
      </w:r>
      <w:r w:rsidR="00AD178B">
        <w:t>nvironnement</w:t>
      </w:r>
    </w:p>
    <w:p w14:paraId="01515DCA" w14:textId="77777777" w:rsidR="00AD178B" w:rsidRDefault="00AD178B" w:rsidP="00AD178B">
      <w:pPr>
        <w:rPr>
          <w:lang w:val="fr-FR"/>
        </w:rPr>
      </w:pPr>
    </w:p>
    <w:p w14:paraId="75592322" w14:textId="2EE4EF43" w:rsidR="004D0FD8" w:rsidRDefault="00AD178B" w:rsidP="004D0FD8">
      <w:pPr>
        <w:jc w:val="both"/>
        <w:rPr>
          <w:lang w:val="fr-FR"/>
        </w:rPr>
      </w:pPr>
      <w:r>
        <w:rPr>
          <w:lang w:val="fr-FR"/>
        </w:rPr>
        <w:t>Caractérisé par de très importantes variations pluviométriques et végétales sur très peu de distances (BIB 2912) Riche alluvium (BIB 2912)</w:t>
      </w:r>
      <w:r w:rsidR="00245A56">
        <w:rPr>
          <w:lang w:val="fr-FR"/>
        </w:rPr>
        <w:t xml:space="preserve"> Mosaïque environnementale (BIB 2912)</w:t>
      </w:r>
      <w:r w:rsidR="004D0FD8">
        <w:rPr>
          <w:lang w:val="fr-FR"/>
        </w:rPr>
        <w:t xml:space="preserve"> Durant l'épisode froid du Dryas III, les populations semi-sédentaires de Mésopotamie adoptent des stragéries de </w:t>
      </w:r>
      <w:hyperlink r:id="rId11192" w:anchor="Cul_Homo_Mobilite" w:history="1">
        <w:r w:rsidR="004D0FD8" w:rsidRPr="00AD178B">
          <w:rPr>
            <w:rStyle w:val="Hyperlink"/>
            <w:lang w:val="fr-FR"/>
          </w:rPr>
          <w:t>mobilité</w:t>
        </w:r>
      </w:hyperlink>
      <w:r w:rsidR="004D0FD8">
        <w:rPr>
          <w:lang w:val="fr-FR"/>
        </w:rPr>
        <w:t xml:space="preserve"> plus nomades (BIB 2912) En Sud Mésopotamie, vers 6,400 quand débute la néolithisation, il y a des construction en bois (BIB France culture)</w:t>
      </w:r>
    </w:p>
    <w:p w14:paraId="2987CCE0" w14:textId="77A5D3C0" w:rsidR="00AD178B" w:rsidRPr="00AD178B" w:rsidRDefault="00AD178B" w:rsidP="00AD178B">
      <w:pPr>
        <w:rPr>
          <w:lang w:val="fr-FR"/>
        </w:rPr>
      </w:pPr>
    </w:p>
    <w:p w14:paraId="59CB7395" w14:textId="77777777" w:rsidR="00E21445" w:rsidRDefault="00E21445" w:rsidP="00DC7554">
      <w:pPr>
        <w:rPr>
          <w:lang w:val="fr-FR"/>
        </w:rPr>
      </w:pPr>
    </w:p>
    <w:p w14:paraId="6D1E0809" w14:textId="4F9E34DD" w:rsidR="00E21445" w:rsidRDefault="00E44290" w:rsidP="00E21445">
      <w:pPr>
        <w:pStyle w:val="Heading2"/>
      </w:pPr>
      <w:bookmarkStart w:id="4528" w:name="Sit_Mesopotamie_commer"/>
      <w:r>
        <w:t>c</w:t>
      </w:r>
      <w:r w:rsidR="00E21445">
        <w:t>ommerce</w:t>
      </w:r>
    </w:p>
    <w:bookmarkEnd w:id="4528"/>
    <w:p w14:paraId="34272ED1" w14:textId="77777777" w:rsidR="00E21445" w:rsidRDefault="00E21445" w:rsidP="00DC7554">
      <w:pPr>
        <w:rPr>
          <w:lang w:val="fr-FR"/>
        </w:rPr>
      </w:pPr>
    </w:p>
    <w:p w14:paraId="5E3BD0FB" w14:textId="1A15D17B" w:rsidR="00E21445" w:rsidRPr="0032190F" w:rsidRDefault="00E21445" w:rsidP="00E21445">
      <w:pPr>
        <w:rPr>
          <w:lang w:val="fr-FR"/>
        </w:rPr>
      </w:pPr>
      <w:r w:rsidRPr="0032190F">
        <w:rPr>
          <w:lang w:val="fr-FR"/>
        </w:rPr>
        <w:t>La Mésopotamie tisse la laine et l’exporte vers l’</w:t>
      </w:r>
      <w:hyperlink r:id="rId11193" w:anchor="Cul_Egypte_Ancienne_commer" w:history="1">
        <w:r w:rsidRPr="00E21445">
          <w:rPr>
            <w:rStyle w:val="Hyperlink"/>
            <w:lang w:val="fr-FR"/>
          </w:rPr>
          <w:t>Egypte</w:t>
        </w:r>
      </w:hyperlink>
      <w:r w:rsidRPr="0032190F">
        <w:rPr>
          <w:lang w:val="fr-FR"/>
        </w:rPr>
        <w:t xml:space="preserve"> (France culture)</w:t>
      </w:r>
    </w:p>
    <w:p w14:paraId="37CD0AD8" w14:textId="77777777" w:rsidR="00E21445" w:rsidRPr="005D6603" w:rsidRDefault="00E21445" w:rsidP="00DC7554">
      <w:pPr>
        <w:rPr>
          <w:lang w:val="fr-FR"/>
        </w:rPr>
      </w:pPr>
    </w:p>
    <w:p w14:paraId="5025DC41" w14:textId="77777777" w:rsidR="005D6603" w:rsidRPr="005D6603" w:rsidRDefault="005D6603" w:rsidP="00DC7554">
      <w:pPr>
        <w:rPr>
          <w:lang w:val="fr-FR"/>
        </w:rPr>
      </w:pPr>
    </w:p>
    <w:p w14:paraId="577F9702" w14:textId="6B577077" w:rsidR="00532199" w:rsidRPr="004A224F" w:rsidRDefault="00E44290" w:rsidP="00532199">
      <w:pPr>
        <w:pStyle w:val="Heading2"/>
      </w:pPr>
      <w:r>
        <w:t>r</w:t>
      </w:r>
      <w:r w:rsidR="00532199" w:rsidRPr="004A224F">
        <w:t>eligion</w:t>
      </w:r>
    </w:p>
    <w:p w14:paraId="54D1090F" w14:textId="77777777" w:rsidR="00532199" w:rsidRPr="004A224F" w:rsidRDefault="00532199" w:rsidP="00DC7554">
      <w:pPr>
        <w:rPr>
          <w:lang w:val="fr-FR"/>
        </w:rPr>
      </w:pPr>
    </w:p>
    <w:p w14:paraId="72555C6A" w14:textId="77777777" w:rsidR="00685825" w:rsidRPr="0032190F" w:rsidRDefault="00685825" w:rsidP="00DC7554">
      <w:pPr>
        <w:rPr>
          <w:lang w:val="fr-FR"/>
        </w:rPr>
      </w:pPr>
      <w:r w:rsidRPr="0032190F">
        <w:rPr>
          <w:lang w:val="fr-FR"/>
        </w:rPr>
        <w:t>L’anthropomorphisme dans les représentations peut être daté (avec difficulté) vers le début du 3</w:t>
      </w:r>
      <w:r w:rsidRPr="0032190F">
        <w:rPr>
          <w:vertAlign w:val="superscript"/>
          <w:lang w:val="fr-FR"/>
        </w:rPr>
        <w:t>e</w:t>
      </w:r>
      <w:r w:rsidRPr="0032190F">
        <w:rPr>
          <w:lang w:val="fr-FR"/>
        </w:rPr>
        <w:t xml:space="preserve"> millénaire (BIB 1926 p. 116). Les dieux et les humains dès le 3</w:t>
      </w:r>
      <w:r w:rsidRPr="0032190F">
        <w:rPr>
          <w:vertAlign w:val="superscript"/>
          <w:lang w:val="fr-FR"/>
        </w:rPr>
        <w:t>e</w:t>
      </w:r>
      <w:r w:rsidRPr="0032190F">
        <w:rPr>
          <w:lang w:val="fr-FR"/>
        </w:rPr>
        <w:t xml:space="preserve"> millénaire aec (BIB 2031). À de rares exceptions (comme Ištar), les grands dieux du panthéon mésopotamien ont donc une forme humaine (BIB 1926 p. 116)</w:t>
      </w:r>
    </w:p>
    <w:p w14:paraId="4FC731CA" w14:textId="77777777" w:rsidR="00DC7554" w:rsidRPr="0032190F" w:rsidRDefault="00DC7554" w:rsidP="00DC7554">
      <w:pPr>
        <w:rPr>
          <w:lang w:val="fr-FR"/>
        </w:rPr>
      </w:pPr>
      <w:r w:rsidRPr="0032190F">
        <w:rPr>
          <w:lang w:val="fr-FR"/>
        </w:rPr>
        <w:t>La religion mésopotamienne a de toute évidence une tendance à l’abstraction : bétyles entre le Proche-Orient et les rives de l’Euphrate, trônes vides, etc. (BIB 1926 p. 128-129)</w:t>
      </w:r>
    </w:p>
    <w:p w14:paraId="27CDDFC9" w14:textId="77777777" w:rsidR="00532199" w:rsidRPr="0032190F" w:rsidRDefault="00532199" w:rsidP="00DC7554">
      <w:pPr>
        <w:rPr>
          <w:lang w:val="fr-FR"/>
        </w:rPr>
      </w:pPr>
      <w:r w:rsidRPr="0032190F">
        <w:rPr>
          <w:lang w:val="fr-FR"/>
        </w:rPr>
        <w:t>Avant la création de l’homme, Il y avait différentes classes de dieux : « ceux qui creusent le Tigre et l’Euphrate » (corvée), d’autres qui sont oisifs (BIB 2031).</w:t>
      </w:r>
    </w:p>
    <w:p w14:paraId="200EEDD9" w14:textId="77777777" w:rsidR="00532199" w:rsidRPr="0032190F" w:rsidRDefault="00532199" w:rsidP="00532199">
      <w:pPr>
        <w:rPr>
          <w:lang w:val="fr-FR"/>
        </w:rPr>
      </w:pPr>
    </w:p>
    <w:p w14:paraId="77C770C6" w14:textId="77777777" w:rsidR="00532199" w:rsidRPr="0032190F" w:rsidRDefault="00532199" w:rsidP="00532199">
      <w:pPr>
        <w:pStyle w:val="Heading3"/>
      </w:pPr>
      <w:r w:rsidRPr="0032190F">
        <w:t>Shamash</w:t>
      </w:r>
    </w:p>
    <w:p w14:paraId="393E5F0E" w14:textId="17FB4B8B" w:rsidR="00532199" w:rsidRDefault="00532199" w:rsidP="00532199">
      <w:pPr>
        <w:rPr>
          <w:lang w:val="fr-FR"/>
        </w:rPr>
      </w:pPr>
      <w:r w:rsidRPr="0032190F">
        <w:rPr>
          <w:lang w:val="fr-FR"/>
        </w:rPr>
        <w:t xml:space="preserve">Le dieu Shamash (Šamaš) était associé au </w:t>
      </w:r>
      <w:r w:rsidR="002372BC" w:rsidRPr="0032190F">
        <w:rPr>
          <w:lang w:val="fr-FR" w:eastAsia="en-GB"/>
        </w:rPr>
        <w:t>cheval</w:t>
      </w:r>
      <w:r w:rsidRPr="0032190F">
        <w:rPr>
          <w:lang w:val="fr-FR"/>
        </w:rPr>
        <w:t>au 1</w:t>
      </w:r>
      <w:r w:rsidRPr="0032190F">
        <w:rPr>
          <w:vertAlign w:val="superscript"/>
          <w:lang w:val="fr-FR"/>
        </w:rPr>
        <w:t>e</w:t>
      </w:r>
      <w:r w:rsidRPr="0032190F">
        <w:rPr>
          <w:lang w:val="fr-FR"/>
        </w:rPr>
        <w:t xml:space="preserve"> millénaire aec [l’auteur sous-entend qu’il a été associé a un autre animal auparavant] (BIB 1926 p. 118)</w:t>
      </w:r>
    </w:p>
    <w:p w14:paraId="1E8DD68F" w14:textId="426CF53B" w:rsidR="00E44290" w:rsidRDefault="00E44290" w:rsidP="00532199">
      <w:pPr>
        <w:rPr>
          <w:lang w:val="fr-FR"/>
        </w:rPr>
      </w:pPr>
    </w:p>
    <w:p w14:paraId="6908A4A2" w14:textId="04BBFC3A" w:rsidR="00E44290" w:rsidRDefault="00E44290" w:rsidP="00E44290">
      <w:pPr>
        <w:pStyle w:val="Heading3"/>
      </w:pPr>
      <w:bookmarkStart w:id="4529" w:name="Sit_Mesopotamie_rel_chimeres"/>
      <w:r>
        <w:t>chimères</w:t>
      </w:r>
    </w:p>
    <w:bookmarkEnd w:id="4529"/>
    <w:p w14:paraId="3AC7E4B5" w14:textId="219DD0F8" w:rsidR="00E44290" w:rsidRDefault="00E44290" w:rsidP="00532199">
      <w:pPr>
        <w:rPr>
          <w:lang w:val="fr-FR"/>
        </w:rPr>
      </w:pPr>
    </w:p>
    <w:p w14:paraId="3E666C12" w14:textId="31CB6090" w:rsidR="00E44290" w:rsidRPr="00E44290" w:rsidRDefault="00000000" w:rsidP="00532199">
      <w:pPr>
        <w:rPr>
          <w:lang w:val="fr-FR"/>
        </w:rPr>
      </w:pPr>
      <w:hyperlink r:id="rId11194" w:anchor="Cul_Religion__Chimeres" w:history="1">
        <w:r w:rsidR="00E44290" w:rsidRPr="00E44290">
          <w:rPr>
            <w:rStyle w:val="Hyperlink"/>
            <w:lang w:val="fr-FR"/>
          </w:rPr>
          <w:t>chimères</w:t>
        </w:r>
      </w:hyperlink>
    </w:p>
    <w:p w14:paraId="62444622" w14:textId="77777777" w:rsidR="00E44290" w:rsidRDefault="00E44290" w:rsidP="00532199">
      <w:pPr>
        <w:rPr>
          <w:lang w:val="fr-FR"/>
        </w:rPr>
      </w:pPr>
    </w:p>
    <w:p w14:paraId="28D17122" w14:textId="77777777" w:rsidR="00F83714" w:rsidRDefault="00F83714" w:rsidP="00532199">
      <w:pPr>
        <w:rPr>
          <w:lang w:val="fr-FR"/>
        </w:rPr>
      </w:pPr>
    </w:p>
    <w:p w14:paraId="05EDDF0D" w14:textId="6A9CAF3B" w:rsidR="00F83714" w:rsidRPr="0032190F" w:rsidRDefault="00E44290" w:rsidP="00F83714">
      <w:pPr>
        <w:pStyle w:val="Heading2"/>
      </w:pPr>
      <w:bookmarkStart w:id="4530" w:name="Sit_Mesopotamie_urb"/>
      <w:r>
        <w:t>u</w:t>
      </w:r>
      <w:r w:rsidR="00F83714">
        <w:t>rbanisation et proto-urbanisation</w:t>
      </w:r>
    </w:p>
    <w:bookmarkEnd w:id="4530"/>
    <w:p w14:paraId="1192A3F5" w14:textId="61F19B8B" w:rsidR="00DC7554" w:rsidRDefault="00DC7554" w:rsidP="00242C0F">
      <w:pPr>
        <w:rPr>
          <w:lang w:val="fr-FR"/>
        </w:rPr>
      </w:pPr>
    </w:p>
    <w:p w14:paraId="0CE91F0E" w14:textId="1AA63230" w:rsidR="004D0FD8" w:rsidRDefault="004D0FD8" w:rsidP="00242C0F">
      <w:pPr>
        <w:rPr>
          <w:lang w:val="fr-FR"/>
        </w:rPr>
      </w:pPr>
      <w:r>
        <w:rPr>
          <w:lang w:val="fr-FR"/>
        </w:rPr>
        <w:lastRenderedPageBreak/>
        <w:t>Les premières villes sont des cités-états</w:t>
      </w:r>
      <w:r w:rsidR="004E775C">
        <w:rPr>
          <w:lang w:val="fr-FR"/>
        </w:rPr>
        <w:t xml:space="preserve">. </w:t>
      </w:r>
      <w:r w:rsidR="00BB4D81">
        <w:rPr>
          <w:lang w:val="fr-FR"/>
        </w:rPr>
        <w:t>Le couple palais x temple existe à la fin du 4</w:t>
      </w:r>
      <w:r w:rsidR="00BB4D81" w:rsidRPr="004D0FD8">
        <w:rPr>
          <w:vertAlign w:val="superscript"/>
          <w:lang w:val="fr-FR"/>
        </w:rPr>
        <w:t>e</w:t>
      </w:r>
      <w:r w:rsidR="00BB4D81">
        <w:rPr>
          <w:lang w:val="fr-FR"/>
        </w:rPr>
        <w:t xml:space="preserve"> millénaire</w:t>
      </w:r>
      <w:r w:rsidR="00A31560">
        <w:rPr>
          <w:lang w:val="fr-FR"/>
        </w:rPr>
        <w:t>. Entre le 4</w:t>
      </w:r>
      <w:r w:rsidR="00A31560" w:rsidRPr="00A31560">
        <w:rPr>
          <w:vertAlign w:val="superscript"/>
          <w:lang w:val="fr-FR"/>
        </w:rPr>
        <w:t>e</w:t>
      </w:r>
      <w:r w:rsidR="00A31560">
        <w:rPr>
          <w:lang w:val="fr-FR"/>
        </w:rPr>
        <w:t xml:space="preserve"> et le 3</w:t>
      </w:r>
      <w:r w:rsidR="00A31560" w:rsidRPr="00A31560">
        <w:rPr>
          <w:vertAlign w:val="superscript"/>
          <w:lang w:val="fr-FR"/>
        </w:rPr>
        <w:t>e</w:t>
      </w:r>
      <w:r w:rsidR="00A31560">
        <w:rPr>
          <w:lang w:val="fr-FR"/>
        </w:rPr>
        <w:t xml:space="preserve"> millénaire les formes des habitats adoptent les contraintes urbaines (≠ formes des villages)</w:t>
      </w:r>
      <w:r w:rsidR="004E775C">
        <w:rPr>
          <w:lang w:val="fr-FR"/>
        </w:rPr>
        <w:t>. Au 3</w:t>
      </w:r>
      <w:r w:rsidR="004E775C" w:rsidRPr="004E775C">
        <w:rPr>
          <w:vertAlign w:val="superscript"/>
          <w:lang w:val="fr-FR"/>
        </w:rPr>
        <w:t>e</w:t>
      </w:r>
      <w:r w:rsidR="004E775C">
        <w:rPr>
          <w:lang w:val="fr-FR"/>
        </w:rPr>
        <w:t xml:space="preserve"> millénaire, les mésopotamiens construisent des villes à 4 bandes de maison (≠ Aruda) dont les plans sont proches de ceux des villes arabaeset qui permet l'apparition de souks (BIB France culture)</w:t>
      </w:r>
    </w:p>
    <w:p w14:paraId="3C81299F" w14:textId="42269C57" w:rsidR="004D0FD8" w:rsidRDefault="004D0FD8" w:rsidP="00242C0F">
      <w:pPr>
        <w:rPr>
          <w:lang w:val="fr-FR"/>
        </w:rPr>
      </w:pPr>
    </w:p>
    <w:p w14:paraId="5E489ECE" w14:textId="0F94E41D" w:rsidR="004D0FD8" w:rsidRDefault="004D0FD8" w:rsidP="004D0FD8">
      <w:pPr>
        <w:pStyle w:val="Heading3"/>
      </w:pPr>
      <w:r>
        <w:t>temples</w:t>
      </w:r>
    </w:p>
    <w:p w14:paraId="285C070C" w14:textId="6D870FB4" w:rsidR="004D0FD8" w:rsidRDefault="004D0FD8" w:rsidP="00242C0F">
      <w:pPr>
        <w:rPr>
          <w:lang w:val="fr-FR"/>
        </w:rPr>
      </w:pPr>
    </w:p>
    <w:p w14:paraId="71725D01" w14:textId="0C2D6AF7" w:rsidR="004D0FD8" w:rsidRDefault="004D0FD8" w:rsidP="00242C0F">
      <w:pPr>
        <w:rPr>
          <w:lang w:val="fr-FR"/>
        </w:rPr>
      </w:pPr>
      <w:r>
        <w:rPr>
          <w:lang w:val="fr-FR"/>
        </w:rPr>
        <w:t>Apparaissent à la fin du 4</w:t>
      </w:r>
      <w:r w:rsidRPr="004D0FD8">
        <w:rPr>
          <w:vertAlign w:val="superscript"/>
          <w:lang w:val="fr-FR"/>
        </w:rPr>
        <w:t>e</w:t>
      </w:r>
      <w:r>
        <w:rPr>
          <w:lang w:val="fr-FR"/>
        </w:rPr>
        <w:t xml:space="preserve"> millénaire (BIB France culture)</w:t>
      </w:r>
    </w:p>
    <w:p w14:paraId="7D03B38F" w14:textId="77777777" w:rsidR="004D0FD8" w:rsidRDefault="004D0FD8" w:rsidP="00242C0F">
      <w:pPr>
        <w:rPr>
          <w:lang w:val="fr-FR"/>
        </w:rPr>
      </w:pPr>
    </w:p>
    <w:p w14:paraId="2F8C1FC6" w14:textId="77777777" w:rsidR="004D0FD8" w:rsidRDefault="004D0FD8" w:rsidP="004D0FD8">
      <w:pPr>
        <w:pStyle w:val="Heading3"/>
      </w:pPr>
      <w:r>
        <w:t>palais</w:t>
      </w:r>
    </w:p>
    <w:p w14:paraId="2DABB404" w14:textId="77777777" w:rsidR="004D0FD8" w:rsidRDefault="004D0FD8" w:rsidP="004D0FD8">
      <w:pPr>
        <w:rPr>
          <w:lang w:val="fr-FR"/>
        </w:rPr>
      </w:pPr>
      <w:r w:rsidRPr="005D6603">
        <w:rPr>
          <w:lang w:val="fr-FR"/>
        </w:rPr>
        <w:t xml:space="preserve">Dans tous les palais </w:t>
      </w:r>
      <w:r>
        <w:rPr>
          <w:lang w:val="fr-FR"/>
        </w:rPr>
        <w:t>mésopotamiens</w:t>
      </w:r>
      <w:r w:rsidRPr="005D6603">
        <w:rPr>
          <w:lang w:val="fr-FR"/>
        </w:rPr>
        <w:t xml:space="preserve"> les chemine</w:t>
      </w:r>
      <w:r>
        <w:rPr>
          <w:lang w:val="fr-FR"/>
        </w:rPr>
        <w:t>ments</w:t>
      </w:r>
      <w:r w:rsidRPr="005D6603">
        <w:rPr>
          <w:lang w:val="fr-FR"/>
        </w:rPr>
        <w:t xml:space="preserve"> conduisent à la salle du trône (BIB Enquêtes archéologiques, Arte, 2017)</w:t>
      </w:r>
    </w:p>
    <w:p w14:paraId="41A8A441" w14:textId="391B0C5D" w:rsidR="00F83714" w:rsidRDefault="00F83714" w:rsidP="00242C0F">
      <w:pPr>
        <w:rPr>
          <w:lang w:val="fr-FR"/>
        </w:rPr>
      </w:pPr>
    </w:p>
    <w:p w14:paraId="7DB21891" w14:textId="77777777" w:rsidR="0087514F" w:rsidRPr="0032190F" w:rsidRDefault="0087514F" w:rsidP="00426FF9">
      <w:pPr>
        <w:pStyle w:val="Heading1"/>
      </w:pPr>
      <w:bookmarkStart w:id="4531" w:name="Sit_Elam"/>
      <w:r w:rsidRPr="0032190F">
        <w:t>ELAM (Pays d’)</w:t>
      </w:r>
    </w:p>
    <w:bookmarkEnd w:id="4531"/>
    <w:p w14:paraId="34657367" w14:textId="77777777" w:rsidR="0087514F" w:rsidRPr="0032190F" w:rsidRDefault="0087514F" w:rsidP="00242C0F">
      <w:pPr>
        <w:rPr>
          <w:lang w:val="fr-FR"/>
        </w:rPr>
      </w:pPr>
    </w:p>
    <w:p w14:paraId="330912A8" w14:textId="38FF9972" w:rsidR="0087514F" w:rsidRDefault="0087514F" w:rsidP="00242C0F">
      <w:pPr>
        <w:jc w:val="both"/>
        <w:rPr>
          <w:lang w:val="fr-FR"/>
        </w:rPr>
      </w:pPr>
      <w:r w:rsidRPr="0032190F">
        <w:rPr>
          <w:lang w:val="fr-FR"/>
        </w:rPr>
        <w:t xml:space="preserve">Le pays d’Elam [élam] occupe la partie sud-est </w:t>
      </w:r>
      <w:r w:rsidR="008C4E07" w:rsidRPr="0032190F">
        <w:rPr>
          <w:lang w:val="fr-FR"/>
        </w:rPr>
        <w:t xml:space="preserve">(ouest ?) </w:t>
      </w:r>
      <w:r w:rsidRPr="0032190F">
        <w:rPr>
          <w:lang w:val="fr-FR"/>
        </w:rPr>
        <w:t xml:space="preserve">du plateau iranien, à l’est de la </w:t>
      </w:r>
      <w:hyperlink r:id="rId11195" w:anchor="Sit_Mesopotamie" w:history="1">
        <w:r w:rsidRPr="0032190F">
          <w:rPr>
            <w:rStyle w:val="Hyperlink"/>
            <w:lang w:val="fr-FR"/>
          </w:rPr>
          <w:t>Mésopotamie</w:t>
        </w:r>
      </w:hyperlink>
      <w:r w:rsidRPr="0032190F">
        <w:rPr>
          <w:lang w:val="fr-FR"/>
        </w:rPr>
        <w:t xml:space="preserve">. Il est divisé en deux principales régions : celle de </w:t>
      </w:r>
      <w:hyperlink r:id="rId11196" w:anchor="Sit_Suse" w:history="1">
        <w:r w:rsidRPr="0032190F">
          <w:rPr>
            <w:rStyle w:val="Hyperlink"/>
            <w:lang w:val="fr-FR"/>
          </w:rPr>
          <w:t>Suse</w:t>
        </w:r>
      </w:hyperlink>
      <w:r w:rsidR="00D507F6" w:rsidRPr="00D507F6">
        <w:rPr>
          <w:lang w:val="fr-FR"/>
        </w:rPr>
        <w:t xml:space="preserve"> </w:t>
      </w:r>
      <w:r w:rsidRPr="0032190F">
        <w:rPr>
          <w:lang w:val="fr-FR"/>
        </w:rPr>
        <w:t>et celle d'</w:t>
      </w:r>
      <w:hyperlink r:id="rId11197" w:anchor="Sit_Anshan" w:history="1">
        <w:r w:rsidRPr="0032190F">
          <w:rPr>
            <w:rStyle w:val="Hyperlink"/>
            <w:lang w:val="fr-FR"/>
          </w:rPr>
          <w:t>Anshan</w:t>
        </w:r>
      </w:hyperlink>
      <w:r w:rsidRPr="0032190F">
        <w:rPr>
          <w:lang w:val="fr-FR"/>
        </w:rPr>
        <w:t xml:space="preserve"> (wiki). </w:t>
      </w:r>
      <w:r w:rsidR="00D507F6" w:rsidRPr="0032190F">
        <w:rPr>
          <w:lang w:val="fr-FR"/>
        </w:rPr>
        <w:t>(chaine du Zagros et plateaux d’Iran)</w:t>
      </w:r>
    </w:p>
    <w:p w14:paraId="7E1D8182" w14:textId="77777777" w:rsidR="00D507F6" w:rsidRDefault="00D507F6" w:rsidP="00242C0F">
      <w:pPr>
        <w:jc w:val="both"/>
        <w:rPr>
          <w:lang w:val="fr-FR"/>
        </w:rPr>
      </w:pPr>
    </w:p>
    <w:p w14:paraId="4CFE4732" w14:textId="77777777" w:rsidR="00D507F6" w:rsidRDefault="00D507F6" w:rsidP="00426FF9">
      <w:pPr>
        <w:pStyle w:val="Heading1"/>
      </w:pPr>
      <w:bookmarkStart w:id="4532" w:name="Sit_Assyrie"/>
      <w:r>
        <w:t>ASSYRIE</w:t>
      </w:r>
    </w:p>
    <w:p w14:paraId="51FE2374" w14:textId="4266AA01" w:rsidR="00D507F6" w:rsidRPr="00D71AF3" w:rsidRDefault="00D507F6" w:rsidP="00242C0F">
      <w:pPr>
        <w:jc w:val="both"/>
        <w:rPr>
          <w:sz w:val="20"/>
          <w:lang w:val="fr-FR"/>
        </w:rPr>
      </w:pPr>
      <w:bookmarkStart w:id="4533" w:name="Sit_Mesopotamie_Nord"/>
      <w:bookmarkEnd w:id="4532"/>
      <w:r w:rsidRPr="00D71AF3">
        <w:rPr>
          <w:sz w:val="20"/>
          <w:lang w:val="fr-FR"/>
        </w:rPr>
        <w:t>Nord Mésopotamie</w:t>
      </w:r>
      <w:bookmarkEnd w:id="4533"/>
      <w:r w:rsidRPr="00D71AF3">
        <w:rPr>
          <w:sz w:val="20"/>
          <w:lang w:val="fr-FR"/>
        </w:rPr>
        <w:t xml:space="preserve">, Nord de la Mésopotamie, </w:t>
      </w:r>
      <w:r w:rsidRPr="00D71AF3">
        <w:rPr>
          <w:i/>
          <w:sz w:val="20"/>
          <w:lang w:val="fr-FR"/>
        </w:rPr>
        <w:t>Upper Mesopotamia</w:t>
      </w:r>
      <w:r w:rsidR="00544CF6">
        <w:rPr>
          <w:i/>
          <w:sz w:val="20"/>
          <w:lang w:val="fr-FR"/>
        </w:rPr>
        <w:t>, Northern Mesopotamia</w:t>
      </w:r>
    </w:p>
    <w:p w14:paraId="1DA2EE43" w14:textId="77777777" w:rsidR="00D507F6" w:rsidRPr="0032190F" w:rsidRDefault="00D507F6" w:rsidP="00242C0F">
      <w:pPr>
        <w:jc w:val="both"/>
        <w:rPr>
          <w:lang w:val="fr-FR"/>
        </w:rPr>
      </w:pPr>
    </w:p>
    <w:p w14:paraId="0E9B4102" w14:textId="7DC29FC6" w:rsidR="00D507F6" w:rsidRDefault="00D507F6" w:rsidP="00242C0F">
      <w:pPr>
        <w:rPr>
          <w:lang w:val="fr-FR"/>
        </w:rPr>
      </w:pPr>
      <w:r>
        <w:rPr>
          <w:lang w:val="fr-FR"/>
        </w:rPr>
        <w:t>D</w:t>
      </w:r>
      <w:r w:rsidRPr="0032190F">
        <w:rPr>
          <w:lang w:val="fr-FR"/>
        </w:rPr>
        <w:t xml:space="preserve">ans le </w:t>
      </w:r>
      <w:r>
        <w:rPr>
          <w:lang w:val="fr-FR"/>
        </w:rPr>
        <w:t>nord</w:t>
      </w:r>
      <w:r w:rsidRPr="0032190F">
        <w:rPr>
          <w:lang w:val="fr-FR"/>
        </w:rPr>
        <w:t xml:space="preserve"> de la </w:t>
      </w:r>
      <w:hyperlink r:id="rId11198" w:anchor="Sit_Mesopotamie" w:history="1">
        <w:r w:rsidRPr="0032190F">
          <w:rPr>
            <w:rStyle w:val="Hyperlink"/>
            <w:lang w:val="fr-FR"/>
          </w:rPr>
          <w:t>Mésopotamie</w:t>
        </w:r>
      </w:hyperlink>
      <w:r w:rsidRPr="00D507F6">
        <w:rPr>
          <w:lang w:val="fr-FR"/>
        </w:rPr>
        <w:t xml:space="preserve"> </w:t>
      </w:r>
      <w:r>
        <w:rPr>
          <w:lang w:val="fr-FR"/>
        </w:rPr>
        <w:t>(Syrie, Turquie, Kurdistan irakien), l</w:t>
      </w:r>
      <w:r w:rsidRPr="00D507F6">
        <w:rPr>
          <w:lang w:val="fr-FR"/>
        </w:rPr>
        <w:t xml:space="preserve">’Assyrie est inscrite dans un triangle formé par le Tigre et son affluent le Grand Zab </w:t>
      </w:r>
      <w:r>
        <w:rPr>
          <w:lang w:val="fr-FR"/>
        </w:rPr>
        <w:t>(BIB 2943)</w:t>
      </w:r>
      <w:r w:rsidRPr="00D507F6">
        <w:rPr>
          <w:lang w:val="fr-FR"/>
        </w:rPr>
        <w:t xml:space="preserve"> (BIB Louvre)</w:t>
      </w:r>
      <w:r w:rsidRPr="0032190F">
        <w:rPr>
          <w:lang w:val="fr-FR"/>
        </w:rPr>
        <w:t>,</w:t>
      </w:r>
      <w:r>
        <w:rPr>
          <w:lang w:val="fr-FR"/>
        </w:rPr>
        <w:t xml:space="preserve"> </w:t>
      </w:r>
      <w:r w:rsidRPr="0032190F">
        <w:rPr>
          <w:lang w:val="fr-FR"/>
        </w:rPr>
        <w:t>chaine du Taurus</w:t>
      </w:r>
      <w:r>
        <w:rPr>
          <w:lang w:val="fr-FR"/>
        </w:rPr>
        <w:t xml:space="preserve"> (SS BIB) </w:t>
      </w:r>
      <w:r w:rsidR="00D71AF3">
        <w:rPr>
          <w:lang w:val="fr-FR"/>
        </w:rPr>
        <w:t xml:space="preserve">v. </w:t>
      </w:r>
      <w:hyperlink r:id="rId11199" w:anchor="Cul_Assyrien" w:history="1">
        <w:r w:rsidR="00D71AF3" w:rsidRPr="00D71AF3">
          <w:rPr>
            <w:rStyle w:val="Hyperlink"/>
            <w:lang w:val="fr-FR"/>
          </w:rPr>
          <w:t>Assyriens</w:t>
        </w:r>
      </w:hyperlink>
    </w:p>
    <w:p w14:paraId="751993D5" w14:textId="20CFAEAD" w:rsidR="00D507F6" w:rsidRDefault="00D507F6" w:rsidP="00242C0F">
      <w:pPr>
        <w:rPr>
          <w:lang w:val="fr-FR"/>
        </w:rPr>
      </w:pPr>
    </w:p>
    <w:p w14:paraId="19CCA150" w14:textId="2E7726F8" w:rsidR="00544CF6" w:rsidRDefault="00544CF6" w:rsidP="00544CF6">
      <w:pPr>
        <w:pStyle w:val="Heading2"/>
      </w:pPr>
      <w:r>
        <w:t>périodidation</w:t>
      </w:r>
    </w:p>
    <w:p w14:paraId="10B83932" w14:textId="77777777" w:rsidR="00544CF6" w:rsidRDefault="00544CF6" w:rsidP="00242C0F">
      <w:pPr>
        <w:rPr>
          <w:lang w:val="fr-FR"/>
        </w:rPr>
      </w:pPr>
    </w:p>
    <w:tbl>
      <w:tblPr>
        <w:tblStyle w:val="TableGrid"/>
        <w:tblW w:w="0" w:type="auto"/>
        <w:jc w:val="center"/>
        <w:tblLook w:val="04A0" w:firstRow="1" w:lastRow="0" w:firstColumn="1" w:lastColumn="0" w:noHBand="0" w:noVBand="1"/>
      </w:tblPr>
      <w:tblGrid>
        <w:gridCol w:w="1996"/>
        <w:gridCol w:w="1757"/>
      </w:tblGrid>
      <w:tr w:rsidR="00544CF6" w14:paraId="49671EB2" w14:textId="77777777" w:rsidTr="00544CF6">
        <w:trPr>
          <w:jc w:val="center"/>
        </w:trPr>
        <w:tc>
          <w:tcPr>
            <w:tcW w:w="1996" w:type="dxa"/>
          </w:tcPr>
          <w:p w14:paraId="4D87F48C" w14:textId="0CB7E4C4" w:rsidR="00544CF6" w:rsidRPr="00544CF6" w:rsidRDefault="00544CF6" w:rsidP="00242C0F">
            <w:pPr>
              <w:rPr>
                <w:i/>
                <w:iCs/>
                <w:lang w:val="fr-FR"/>
              </w:rPr>
            </w:pPr>
            <w:r w:rsidRPr="00544CF6">
              <w:rPr>
                <w:i/>
                <w:iCs/>
                <w:lang w:val="fr-FR"/>
              </w:rPr>
              <w:t>EBA</w:t>
            </w:r>
          </w:p>
        </w:tc>
        <w:tc>
          <w:tcPr>
            <w:tcW w:w="1757" w:type="dxa"/>
          </w:tcPr>
          <w:p w14:paraId="73BD8A14" w14:textId="7032B841" w:rsidR="00544CF6" w:rsidRDefault="00544CF6" w:rsidP="00242C0F">
            <w:pPr>
              <w:rPr>
                <w:lang w:val="fr-FR"/>
              </w:rPr>
            </w:pPr>
            <w:r>
              <w:rPr>
                <w:lang w:val="fr-FR"/>
              </w:rPr>
              <w:t>3000-2000 BC</w:t>
            </w:r>
          </w:p>
        </w:tc>
      </w:tr>
      <w:tr w:rsidR="00544CF6" w14:paraId="6FC3DF38" w14:textId="77777777" w:rsidTr="00544CF6">
        <w:trPr>
          <w:jc w:val="center"/>
        </w:trPr>
        <w:tc>
          <w:tcPr>
            <w:tcW w:w="1996" w:type="dxa"/>
          </w:tcPr>
          <w:p w14:paraId="14116F34" w14:textId="20AA5523" w:rsidR="00544CF6" w:rsidRPr="00544CF6" w:rsidRDefault="00544CF6" w:rsidP="00242C0F">
            <w:pPr>
              <w:rPr>
                <w:i/>
                <w:iCs/>
                <w:lang w:val="fr-FR"/>
              </w:rPr>
            </w:pPr>
            <w:r w:rsidRPr="00544CF6">
              <w:rPr>
                <w:i/>
                <w:iCs/>
                <w:lang w:val="fr-FR"/>
              </w:rPr>
              <w:t>Late Chalcolithic</w:t>
            </w:r>
          </w:p>
        </w:tc>
        <w:tc>
          <w:tcPr>
            <w:tcW w:w="1757" w:type="dxa"/>
          </w:tcPr>
          <w:p w14:paraId="7BE3DDE0" w14:textId="7AF08060" w:rsidR="00544CF6" w:rsidRDefault="00544CF6" w:rsidP="00242C0F">
            <w:pPr>
              <w:rPr>
                <w:lang w:val="fr-FR"/>
              </w:rPr>
            </w:pPr>
            <w:r>
              <w:rPr>
                <w:lang w:val="fr-FR"/>
              </w:rPr>
              <w:t>4500-3000 BC</w:t>
            </w:r>
          </w:p>
        </w:tc>
      </w:tr>
    </w:tbl>
    <w:p w14:paraId="24F7B4F9" w14:textId="6F3B830B" w:rsidR="00544CF6" w:rsidRDefault="00544CF6" w:rsidP="00242C0F">
      <w:pPr>
        <w:rPr>
          <w:lang w:val="fr-FR"/>
        </w:rPr>
      </w:pPr>
      <w:r>
        <w:rPr>
          <w:lang w:val="fr-FR"/>
        </w:rPr>
        <w:t>(BIB Max Price, BHDC, 2023)</w:t>
      </w:r>
    </w:p>
    <w:p w14:paraId="1CC3D323" w14:textId="77777777" w:rsidR="00544CF6" w:rsidRDefault="00544CF6" w:rsidP="00242C0F">
      <w:pPr>
        <w:rPr>
          <w:lang w:val="fr-FR"/>
        </w:rPr>
      </w:pPr>
    </w:p>
    <w:p w14:paraId="2077F096" w14:textId="3A325E9C" w:rsidR="00544CF6" w:rsidRDefault="00544CF6" w:rsidP="00242C0F">
      <w:pPr>
        <w:rPr>
          <w:lang w:val="fr-FR"/>
        </w:rPr>
      </w:pPr>
      <w:r>
        <w:rPr>
          <w:lang w:val="fr-FR"/>
        </w:rPr>
        <w:t xml:space="preserve">Entre le </w:t>
      </w:r>
      <w:r w:rsidRPr="00544CF6">
        <w:rPr>
          <w:i/>
          <w:iCs/>
          <w:lang w:val="fr-FR"/>
        </w:rPr>
        <w:t>Late Chalcolithic</w:t>
      </w:r>
      <w:r>
        <w:rPr>
          <w:lang w:val="fr-FR"/>
        </w:rPr>
        <w:t xml:space="preserve"> et l' EBA on voit successivement: l' urbanisation, l'expansion d' Uruk et la ré-urbanisation (BIB Max Price, BHDC, 2023)</w:t>
      </w:r>
    </w:p>
    <w:p w14:paraId="585C0FD7" w14:textId="77777777" w:rsidR="00544CF6" w:rsidRDefault="00544CF6" w:rsidP="00242C0F">
      <w:pPr>
        <w:rPr>
          <w:lang w:val="fr-FR"/>
        </w:rPr>
      </w:pPr>
    </w:p>
    <w:p w14:paraId="37A13959" w14:textId="49E522F3" w:rsidR="00544CF6" w:rsidRDefault="00544CF6" w:rsidP="00544CF6">
      <w:pPr>
        <w:pStyle w:val="Heading2"/>
      </w:pPr>
      <w:bookmarkStart w:id="4534" w:name="Sit_Mesopotamie_Nord_textil"/>
      <w:r>
        <w:t>textile</w:t>
      </w:r>
    </w:p>
    <w:bookmarkEnd w:id="4534"/>
    <w:p w14:paraId="5BBCD7CA" w14:textId="77777777" w:rsidR="00544CF6" w:rsidRDefault="00544CF6" w:rsidP="00242C0F">
      <w:pPr>
        <w:rPr>
          <w:lang w:val="fr-FR"/>
        </w:rPr>
      </w:pPr>
    </w:p>
    <w:p w14:paraId="3DC65272" w14:textId="7C55B128" w:rsidR="00544CF6" w:rsidRDefault="00544CF6" w:rsidP="00242C0F">
      <w:pPr>
        <w:rPr>
          <w:lang w:val="fr-FR"/>
        </w:rPr>
      </w:pPr>
      <w:r>
        <w:rPr>
          <w:lang w:val="fr-FR"/>
        </w:rPr>
        <w:t xml:space="preserve">Au </w:t>
      </w:r>
      <w:r w:rsidRPr="00544CF6">
        <w:rPr>
          <w:i/>
          <w:iCs/>
          <w:lang w:val="fr-FR"/>
        </w:rPr>
        <w:t>Late Chalcolithic</w:t>
      </w:r>
      <w:r>
        <w:rPr>
          <w:lang w:val="fr-FR"/>
        </w:rPr>
        <w:t xml:space="preserve"> et l' EBA c'est la "</w:t>
      </w:r>
      <w:hyperlink r:id="rId11200" w:anchor="CO_mp_text" w:history="1">
        <w:r w:rsidRPr="001B1A56">
          <w:rPr>
            <w:rStyle w:val="Hyperlink"/>
            <w:i/>
            <w:iCs/>
            <w:lang w:val="fr-FR"/>
          </w:rPr>
          <w:t>textile</w:t>
        </w:r>
      </w:hyperlink>
      <w:r w:rsidRPr="001B1A56">
        <w:rPr>
          <w:rStyle w:val="Hyperlink"/>
          <w:color w:val="000000"/>
          <w:u w:val="none"/>
          <w:lang w:val="fr-FR"/>
        </w:rPr>
        <w:t xml:space="preserve"> </w:t>
      </w:r>
      <w:r w:rsidRPr="00544CF6">
        <w:rPr>
          <w:i/>
          <w:iCs/>
          <w:lang w:val="fr-FR"/>
        </w:rPr>
        <w:t>revolution</w:t>
      </w:r>
      <w:r>
        <w:rPr>
          <w:lang w:val="fr-FR"/>
        </w:rPr>
        <w:t xml:space="preserve">" </w:t>
      </w:r>
      <w:bookmarkStart w:id="4535" w:name="_Hlk152177263"/>
      <w:r>
        <w:rPr>
          <w:lang w:val="fr-FR"/>
        </w:rPr>
        <w:t>(BIB Max Price, BHDC, 2023).</w:t>
      </w:r>
      <w:bookmarkEnd w:id="4535"/>
    </w:p>
    <w:p w14:paraId="19281934" w14:textId="77777777" w:rsidR="00544CF6" w:rsidRDefault="00544CF6" w:rsidP="00242C0F">
      <w:pPr>
        <w:rPr>
          <w:lang w:val="fr-FR"/>
        </w:rPr>
      </w:pPr>
    </w:p>
    <w:p w14:paraId="5A6CF1D2" w14:textId="6AE79E2D" w:rsidR="00CE36C9" w:rsidRDefault="00CE36C9" w:rsidP="00CE36C9">
      <w:pPr>
        <w:pStyle w:val="Heading1"/>
      </w:pPr>
      <w:bookmarkStart w:id="4536" w:name="Sit_Shuruppak"/>
      <w:r>
        <w:t>SHURUPPAK</w:t>
      </w:r>
    </w:p>
    <w:bookmarkEnd w:id="4536"/>
    <w:p w14:paraId="52AC25AC" w14:textId="57D34AA6" w:rsidR="00CE36C9" w:rsidRDefault="00CE36C9" w:rsidP="00242C0F">
      <w:pPr>
        <w:rPr>
          <w:lang w:val="fr-FR"/>
        </w:rPr>
      </w:pPr>
    </w:p>
    <w:p w14:paraId="38CD75EB" w14:textId="2F982C40" w:rsidR="00CE36C9" w:rsidRPr="00CE36C9" w:rsidRDefault="00CE36C9" w:rsidP="00CE36C9">
      <w:pPr>
        <w:rPr>
          <w:lang w:val="fr-FR"/>
        </w:rPr>
      </w:pPr>
      <w:r w:rsidRPr="00CE36C9">
        <w:rPr>
          <w:lang w:val="fr-FR"/>
        </w:rPr>
        <w:t xml:space="preserve">En Mésopotamie, on pensait que Shuruppak était l'une des plus anciennes villes du monde, fondée avant le Déluge. Les découvertes archéologiques qui y ont été faites remontent en effet à une époque très lointaine. </w:t>
      </w:r>
    </w:p>
    <w:p w14:paraId="5FE394B9" w14:textId="77777777" w:rsidR="00CE36C9" w:rsidRDefault="00CE36C9" w:rsidP="00242C0F">
      <w:pPr>
        <w:rPr>
          <w:lang w:val="fr-FR"/>
        </w:rPr>
      </w:pPr>
    </w:p>
    <w:p w14:paraId="26C39B8D" w14:textId="67202F4B" w:rsidR="00CE36C9" w:rsidRDefault="00CE36C9" w:rsidP="00CE36C9">
      <w:pPr>
        <w:pStyle w:val="Heading2"/>
      </w:pPr>
      <w:r>
        <w:t>tablette</w:t>
      </w:r>
    </w:p>
    <w:p w14:paraId="58C32D28" w14:textId="1ED199F9" w:rsidR="00CE36C9" w:rsidRPr="00CE36C9" w:rsidRDefault="00CE36C9" w:rsidP="00242C0F">
      <w:pPr>
        <w:rPr>
          <w:sz w:val="20"/>
          <w:lang w:val="fr-FR"/>
        </w:rPr>
      </w:pPr>
      <w:r w:rsidRPr="00CE36C9">
        <w:rPr>
          <w:sz w:val="20"/>
          <w:lang w:val="fr-FR"/>
        </w:rPr>
        <w:t>contrat</w:t>
      </w:r>
    </w:p>
    <w:p w14:paraId="6A0CB0E8" w14:textId="7BE6625F" w:rsidR="00CE36C9" w:rsidRDefault="00CE36C9" w:rsidP="00242C0F">
      <w:pPr>
        <w:rPr>
          <w:lang w:val="fr-FR"/>
        </w:rPr>
      </w:pPr>
    </w:p>
    <w:p w14:paraId="340AD892" w14:textId="43A76851" w:rsidR="00CE36C9" w:rsidRPr="00CE36C9" w:rsidRDefault="00CE36C9" w:rsidP="00CE36C9">
      <w:pPr>
        <w:jc w:val="both"/>
        <w:rPr>
          <w:lang w:val="fr-FR"/>
        </w:rPr>
      </w:pPr>
      <w:r>
        <w:rPr>
          <w:lang w:val="fr-FR"/>
        </w:rPr>
        <w:t>T</w:t>
      </w:r>
      <w:r w:rsidRPr="00CE36C9">
        <w:rPr>
          <w:lang w:val="fr-FR"/>
        </w:rPr>
        <w:t>ablette d'argile</w:t>
      </w:r>
      <w:r>
        <w:rPr>
          <w:lang w:val="fr-FR"/>
        </w:rPr>
        <w:t xml:space="preserve"> </w:t>
      </w:r>
      <w:r w:rsidRPr="00CE36C9">
        <w:rPr>
          <w:lang w:val="fr-FR"/>
        </w:rPr>
        <w:t xml:space="preserve">écrite en sumérien </w:t>
      </w:r>
      <w:r>
        <w:rPr>
          <w:lang w:val="fr-FR"/>
        </w:rPr>
        <w:t>[</w:t>
      </w:r>
      <w:hyperlink r:id="rId11201" w:anchor="Cul_Ecriture_Cuneiforme" w:history="1">
        <w:r w:rsidRPr="006F6A73">
          <w:rPr>
            <w:rStyle w:val="Hyperlink"/>
            <w:lang w:val="fr-FR"/>
          </w:rPr>
          <w:t>cunéiforme</w:t>
        </w:r>
      </w:hyperlink>
      <w:r w:rsidRPr="006F6A73">
        <w:rPr>
          <w:rStyle w:val="Hyperlink"/>
          <w:lang w:val="fr-FR"/>
        </w:rPr>
        <w:t>]</w:t>
      </w:r>
      <w:r w:rsidRPr="00CE36C9">
        <w:rPr>
          <w:lang w:val="fr-FR"/>
        </w:rPr>
        <w:t xml:space="preserve"> et actuellement exposée au département calme du Proche-Orient ancien du Louvre, date du </w:t>
      </w:r>
      <w:r>
        <w:rPr>
          <w:lang w:val="fr-FR"/>
        </w:rPr>
        <w:t>27</w:t>
      </w:r>
      <w:r w:rsidRPr="00CE36C9">
        <w:rPr>
          <w:vertAlign w:val="superscript"/>
          <w:lang w:val="fr-FR"/>
        </w:rPr>
        <w:t>e</w:t>
      </w:r>
      <w:r>
        <w:rPr>
          <w:lang w:val="fr-FR"/>
        </w:rPr>
        <w:t xml:space="preserve"> s. BC</w:t>
      </w:r>
      <w:r w:rsidRPr="00CE36C9">
        <w:rPr>
          <w:lang w:val="fr-FR"/>
        </w:rPr>
        <w:t>.</w:t>
      </w:r>
      <w:r>
        <w:rPr>
          <w:lang w:val="fr-FR"/>
        </w:rPr>
        <w:t xml:space="preserve"> </w:t>
      </w:r>
      <w:r w:rsidRPr="00CE36C9">
        <w:rPr>
          <w:lang w:val="fr-FR"/>
        </w:rPr>
        <w:t xml:space="preserve">Elle contient un texte administratif. Une maison d'une superficie d'environ 54 mètres carrés est vendue, ainsi qu'un esclave. </w:t>
      </w:r>
    </w:p>
    <w:p w14:paraId="5BB81FC0" w14:textId="2EF390F2" w:rsidR="00CE36C9" w:rsidRDefault="00CE36C9" w:rsidP="00CE36C9">
      <w:pPr>
        <w:rPr>
          <w:lang w:val="fr-FR"/>
        </w:rPr>
      </w:pPr>
      <w:r>
        <w:rPr>
          <w:lang w:val="fr-FR"/>
        </w:rPr>
        <w:t>L</w:t>
      </w:r>
      <w:r w:rsidRPr="00CE36C9">
        <w:rPr>
          <w:lang w:val="fr-FR"/>
        </w:rPr>
        <w:t xml:space="preserve">e signe pour "personne", à droite, </w:t>
      </w:r>
      <w:r>
        <w:rPr>
          <w:lang w:val="fr-FR"/>
        </w:rPr>
        <w:t>avec</w:t>
      </w:r>
      <w:r w:rsidRPr="00CE36C9">
        <w:rPr>
          <w:lang w:val="fr-FR"/>
        </w:rPr>
        <w:t xml:space="preserve"> un corps et une tête. En haut à gauche, nous voyons un diamant sur le côté, qui est le symbole de la "terre". En bas à gauche, nous voyons un étrange symbole signifiant "mot". Il se compose d'un triangle au-dessus d'un très long rectangle vertical, qui représentent ensemble un visage et une barbe. Les lignes qui s'inscrivent depuis le visage vers le bas, en biais, représentent les sons qui sont émis : des mots, en fait.</w:t>
      </w:r>
    </w:p>
    <w:p w14:paraId="4D62E8EA" w14:textId="6BBE29E4" w:rsidR="00CE36C9" w:rsidRDefault="00CE36C9" w:rsidP="00242C0F">
      <w:pPr>
        <w:rPr>
          <w:lang w:val="fr-FR"/>
        </w:rPr>
      </w:pPr>
    </w:p>
    <w:p w14:paraId="795A1306" w14:textId="0F98CF7C" w:rsidR="00CE36C9" w:rsidRPr="0032190F" w:rsidRDefault="00CE36C9" w:rsidP="00242C0F">
      <w:pPr>
        <w:rPr>
          <w:lang w:val="fr-FR"/>
        </w:rPr>
      </w:pPr>
      <w:r w:rsidRPr="00CE36C9">
        <w:rPr>
          <w:lang w:val="fr-FR"/>
        </w:rPr>
        <w:t>Au bas du texte figurent les témoins qui doivent attester que la vente a été faite honnêtement. Il faudra encore un certain temps avant que les gens considèrent que le document lui-même, muni de deux sceaux ou signatures, soit considéré comme une preuve de l'accord : dans les temps anciens, les témoins étaient encore très importants.</w:t>
      </w:r>
    </w:p>
    <w:p w14:paraId="714955BA" w14:textId="77777777" w:rsidR="004D72C3" w:rsidRPr="0032190F" w:rsidRDefault="004D72C3" w:rsidP="00426FF9">
      <w:pPr>
        <w:pStyle w:val="Heading1"/>
      </w:pPr>
      <w:bookmarkStart w:id="4537" w:name="Sit_Sumer"/>
      <w:r w:rsidRPr="0032190F">
        <w:t>SUMER</w:t>
      </w:r>
    </w:p>
    <w:bookmarkEnd w:id="4537"/>
    <w:p w14:paraId="256AAA72" w14:textId="77777777" w:rsidR="0087514F" w:rsidRPr="00D507F6" w:rsidRDefault="000067B2" w:rsidP="00242C0F">
      <w:pPr>
        <w:rPr>
          <w:sz w:val="20"/>
          <w:lang w:val="fr-FR"/>
        </w:rPr>
      </w:pPr>
      <w:r w:rsidRPr="00D507F6">
        <w:rPr>
          <w:sz w:val="20"/>
          <w:lang w:val="fr-FR"/>
        </w:rPr>
        <w:t xml:space="preserve">Pays de Sumer, </w:t>
      </w:r>
      <w:r w:rsidR="00691320" w:rsidRPr="00D507F6">
        <w:rPr>
          <w:sz w:val="20"/>
          <w:lang w:val="fr-FR"/>
        </w:rPr>
        <w:t xml:space="preserve">Mésopotamie du Sud, </w:t>
      </w:r>
      <w:r w:rsidRPr="00D507F6">
        <w:rPr>
          <w:sz w:val="20"/>
          <w:lang w:val="fr-FR"/>
        </w:rPr>
        <w:t>Sud de la Mésopotamie, "</w:t>
      </w:r>
      <w:r w:rsidRPr="00D507F6">
        <w:rPr>
          <w:i/>
          <w:sz w:val="20"/>
          <w:lang w:val="fr-FR"/>
        </w:rPr>
        <w:t>Mesopotamian</w:t>
      </w:r>
      <w:r w:rsidRPr="00D507F6">
        <w:rPr>
          <w:sz w:val="20"/>
          <w:lang w:val="fr-FR"/>
        </w:rPr>
        <w:t xml:space="preserve"> </w:t>
      </w:r>
      <w:r w:rsidRPr="00D507F6">
        <w:rPr>
          <w:i/>
          <w:sz w:val="20"/>
          <w:lang w:val="fr-FR"/>
        </w:rPr>
        <w:t>southern alluvium</w:t>
      </w:r>
      <w:r w:rsidRPr="00D507F6">
        <w:rPr>
          <w:sz w:val="20"/>
          <w:lang w:val="fr-FR"/>
        </w:rPr>
        <w:t>" (BIB 2912)</w:t>
      </w:r>
    </w:p>
    <w:p w14:paraId="0819A438" w14:textId="77777777" w:rsidR="000067B2" w:rsidRDefault="000067B2" w:rsidP="00242C0F">
      <w:pPr>
        <w:rPr>
          <w:lang w:val="fr-FR"/>
        </w:rPr>
      </w:pPr>
    </w:p>
    <w:p w14:paraId="5ABDB2C9" w14:textId="77777777" w:rsidR="000067B2" w:rsidRPr="000067B2" w:rsidRDefault="000067B2" w:rsidP="00242C0F">
      <w:r w:rsidRPr="000067B2">
        <w:t>"</w:t>
      </w:r>
      <w:r w:rsidRPr="000067B2">
        <w:rPr>
          <w:i/>
        </w:rPr>
        <w:t>the heartland of the first 'pristine' states in the world</w:t>
      </w:r>
      <w:r w:rsidRPr="000067B2">
        <w:t>" (BIB 2912)</w:t>
      </w:r>
    </w:p>
    <w:p w14:paraId="3A80BCEF" w14:textId="77777777" w:rsidR="000067B2" w:rsidRDefault="000067B2" w:rsidP="00242C0F"/>
    <w:p w14:paraId="77DCF696" w14:textId="1DCB8101" w:rsidR="009E3FAC" w:rsidRPr="009E3FAC" w:rsidRDefault="009E3FAC" w:rsidP="00242C0F">
      <w:pPr>
        <w:rPr>
          <w:lang w:val="fr-FR"/>
        </w:rPr>
      </w:pPr>
      <w:r w:rsidRPr="009E3FAC">
        <w:rPr>
          <w:lang w:val="fr-FR"/>
        </w:rPr>
        <w:t>Le pays de Sumer</w:t>
      </w:r>
      <w:r w:rsidR="00D507F6">
        <w:rPr>
          <w:lang w:val="fr-FR"/>
        </w:rPr>
        <w:t>,</w:t>
      </w:r>
      <w:r w:rsidR="00D507F6" w:rsidRPr="00D507F6">
        <w:rPr>
          <w:lang w:val="fr-FR"/>
        </w:rPr>
        <w:t xml:space="preserve"> </w:t>
      </w:r>
      <w:r w:rsidR="00D507F6" w:rsidRPr="0032190F">
        <w:rPr>
          <w:lang w:val="fr-FR"/>
        </w:rPr>
        <w:t xml:space="preserve">dans le sud de la </w:t>
      </w:r>
      <w:hyperlink r:id="rId11202" w:anchor="Sit_Mesopotamie" w:history="1">
        <w:r w:rsidR="00D507F6" w:rsidRPr="0032190F">
          <w:rPr>
            <w:rStyle w:val="Hyperlink"/>
            <w:lang w:val="fr-FR"/>
          </w:rPr>
          <w:t>Mésopotamie</w:t>
        </w:r>
      </w:hyperlink>
      <w:r w:rsidR="00D507F6" w:rsidRPr="0032190F">
        <w:rPr>
          <w:lang w:val="fr-FR"/>
        </w:rPr>
        <w:t xml:space="preserve">, </w:t>
      </w:r>
      <w:r w:rsidRPr="009E3FAC">
        <w:rPr>
          <w:lang w:val="fr-FR"/>
        </w:rPr>
        <w:t>correspond au bas Euphrate</w:t>
      </w:r>
      <w:r>
        <w:rPr>
          <w:lang w:val="fr-FR"/>
        </w:rPr>
        <w:t>/Tigre</w:t>
      </w:r>
      <w:r w:rsidRPr="009E3FAC">
        <w:rPr>
          <w:lang w:val="fr-FR"/>
        </w:rPr>
        <w:t xml:space="preserve"> et au </w:t>
      </w:r>
      <w:r>
        <w:rPr>
          <w:lang w:val="fr-FR"/>
        </w:rPr>
        <w:t>Golfe persique (SS BIB)</w:t>
      </w:r>
    </w:p>
    <w:p w14:paraId="72ECC98E" w14:textId="77777777" w:rsidR="009E3FAC" w:rsidRPr="009E3FAC" w:rsidRDefault="009E3FAC" w:rsidP="00242C0F">
      <w:pPr>
        <w:rPr>
          <w:lang w:val="fr-FR"/>
        </w:rPr>
      </w:pPr>
    </w:p>
    <w:p w14:paraId="00FD508A" w14:textId="06FE93BF" w:rsidR="004D72C3" w:rsidRDefault="004D72C3" w:rsidP="00242C0F">
      <w:pPr>
        <w:rPr>
          <w:lang w:val="fr-FR"/>
        </w:rPr>
      </w:pPr>
      <w:r w:rsidRPr="0032190F">
        <w:rPr>
          <w:lang w:val="fr-FR"/>
        </w:rPr>
        <w:t xml:space="preserve">A donné son nom à une famille de langue (culture) : le </w:t>
      </w:r>
      <w:hyperlink r:id="rId11203" w:anchor="Cul_Sumerien" w:history="1">
        <w:r w:rsidRPr="0032190F">
          <w:rPr>
            <w:rStyle w:val="Hyperlink"/>
            <w:lang w:val="fr-FR"/>
          </w:rPr>
          <w:t>sumérien</w:t>
        </w:r>
      </w:hyperlink>
      <w:r w:rsidRPr="0032190F">
        <w:rPr>
          <w:lang w:val="fr-FR"/>
        </w:rPr>
        <w:t xml:space="preserve"> (SS BIB)</w:t>
      </w:r>
    </w:p>
    <w:p w14:paraId="11076CAB" w14:textId="77777777" w:rsidR="000067B2" w:rsidRDefault="000067B2"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63"/>
      </w:tblGrid>
      <w:tr w:rsidR="000067B2" w14:paraId="14C9AB14" w14:textId="77777777" w:rsidTr="00C35EA7">
        <w:trPr>
          <w:jc w:val="center"/>
        </w:trPr>
        <w:tc>
          <w:tcPr>
            <w:tcW w:w="1863" w:type="dxa"/>
          </w:tcPr>
          <w:p w14:paraId="64E087E1" w14:textId="7256A039" w:rsidR="000067B2" w:rsidRPr="00C35EA7" w:rsidRDefault="00000000" w:rsidP="00242C0F">
            <w:pPr>
              <w:rPr>
                <w:lang w:val="fr-FR"/>
              </w:rPr>
            </w:pPr>
            <w:hyperlink r:id="rId11204" w:anchor="Cul_Obeid" w:history="1">
              <w:r w:rsidR="000067B2" w:rsidRPr="00C35EA7">
                <w:rPr>
                  <w:rStyle w:val="Hyperlink"/>
                  <w:lang w:val="fr-FR"/>
                </w:rPr>
                <w:t>Obeid</w:t>
              </w:r>
            </w:hyperlink>
          </w:p>
        </w:tc>
      </w:tr>
      <w:tr w:rsidR="000067B2" w14:paraId="11603ADC" w14:textId="77777777" w:rsidTr="00C35EA7">
        <w:trPr>
          <w:jc w:val="center"/>
        </w:trPr>
        <w:tc>
          <w:tcPr>
            <w:tcW w:w="1863" w:type="dxa"/>
          </w:tcPr>
          <w:p w14:paraId="17B4E274" w14:textId="0AEA9BF2" w:rsidR="000067B2" w:rsidRPr="00C35EA7" w:rsidRDefault="00000000" w:rsidP="00242C0F">
            <w:pPr>
              <w:rPr>
                <w:lang w:val="fr-FR"/>
              </w:rPr>
            </w:pPr>
            <w:hyperlink r:id="rId11205" w:anchor="Cul_Uruk" w:history="1">
              <w:r w:rsidR="000067B2" w:rsidRPr="00C35EA7">
                <w:rPr>
                  <w:rStyle w:val="Hyperlink"/>
                  <w:lang w:val="fr-FR"/>
                </w:rPr>
                <w:t>Uruk</w:t>
              </w:r>
            </w:hyperlink>
          </w:p>
        </w:tc>
      </w:tr>
      <w:tr w:rsidR="000067B2" w14:paraId="37A5A187" w14:textId="77777777" w:rsidTr="00C35EA7">
        <w:trPr>
          <w:jc w:val="center"/>
        </w:trPr>
        <w:tc>
          <w:tcPr>
            <w:tcW w:w="1863" w:type="dxa"/>
          </w:tcPr>
          <w:p w14:paraId="33BEBEAC" w14:textId="07361E5C" w:rsidR="000067B2" w:rsidRPr="00C35EA7" w:rsidRDefault="00000000" w:rsidP="00242C0F">
            <w:pPr>
              <w:rPr>
                <w:lang w:val="fr-FR"/>
              </w:rPr>
            </w:pPr>
            <w:hyperlink r:id="rId11206" w:anchor="Cul_Jemdet_Nasr" w:history="1">
              <w:r w:rsidR="000067B2" w:rsidRPr="00C35EA7">
                <w:rPr>
                  <w:rStyle w:val="Hyperlink"/>
                  <w:lang w:val="fr-FR"/>
                </w:rPr>
                <w:t>Jemdet Nasr</w:t>
              </w:r>
            </w:hyperlink>
          </w:p>
        </w:tc>
      </w:tr>
      <w:tr w:rsidR="000067B2" w14:paraId="7801F209" w14:textId="77777777" w:rsidTr="00C35EA7">
        <w:trPr>
          <w:jc w:val="center"/>
        </w:trPr>
        <w:tc>
          <w:tcPr>
            <w:tcW w:w="1863" w:type="dxa"/>
          </w:tcPr>
          <w:p w14:paraId="68329819" w14:textId="2E9A4EC8" w:rsidR="000067B2" w:rsidRPr="00C35EA7" w:rsidRDefault="00000000" w:rsidP="00242C0F">
            <w:pPr>
              <w:rPr>
                <w:lang w:val="fr-FR"/>
              </w:rPr>
            </w:pPr>
            <w:hyperlink r:id="rId11207" w:anchor="Cul_Early_Dynastic" w:history="1">
              <w:r w:rsidR="000067B2" w:rsidRPr="00C35EA7">
                <w:rPr>
                  <w:rStyle w:val="Hyperlink"/>
                  <w:lang w:val="fr-FR"/>
                </w:rPr>
                <w:t>Early Dynastic</w:t>
              </w:r>
            </w:hyperlink>
          </w:p>
        </w:tc>
      </w:tr>
      <w:tr w:rsidR="000067B2" w14:paraId="4826A5D8" w14:textId="77777777" w:rsidTr="00C35EA7">
        <w:trPr>
          <w:jc w:val="center"/>
        </w:trPr>
        <w:tc>
          <w:tcPr>
            <w:tcW w:w="1863" w:type="dxa"/>
          </w:tcPr>
          <w:p w14:paraId="7DAF463E" w14:textId="259A33A4" w:rsidR="000067B2" w:rsidRPr="00C35EA7" w:rsidRDefault="00000000" w:rsidP="000067B2">
            <w:pPr>
              <w:rPr>
                <w:lang w:val="fr-FR"/>
              </w:rPr>
            </w:pPr>
            <w:hyperlink r:id="rId11208" w:anchor="Cul_Akkad" w:history="1">
              <w:r w:rsidR="000067B2" w:rsidRPr="00C35EA7">
                <w:rPr>
                  <w:rStyle w:val="Hyperlink"/>
                  <w:lang w:val="fr-FR"/>
                </w:rPr>
                <w:t>Akkad</w:t>
              </w:r>
            </w:hyperlink>
          </w:p>
        </w:tc>
      </w:tr>
      <w:tr w:rsidR="000067B2" w14:paraId="7A158C55" w14:textId="77777777" w:rsidTr="00C35EA7">
        <w:trPr>
          <w:jc w:val="center"/>
        </w:trPr>
        <w:tc>
          <w:tcPr>
            <w:tcW w:w="1863" w:type="dxa"/>
          </w:tcPr>
          <w:p w14:paraId="0DB529E9" w14:textId="573AA86D" w:rsidR="000067B2" w:rsidRPr="00C35EA7" w:rsidRDefault="00000000" w:rsidP="00242C0F">
            <w:pPr>
              <w:rPr>
                <w:lang w:val="fr-FR"/>
              </w:rPr>
            </w:pPr>
            <w:hyperlink r:id="rId11209" w:anchor="Cul_Ur_III" w:history="1">
              <w:r w:rsidR="000067B2" w:rsidRPr="00C35EA7">
                <w:rPr>
                  <w:rStyle w:val="Hyperlink"/>
                  <w:lang w:val="fr-FR"/>
                </w:rPr>
                <w:t>Ur III</w:t>
              </w:r>
            </w:hyperlink>
          </w:p>
        </w:tc>
      </w:tr>
      <w:tr w:rsidR="000067B2" w14:paraId="7D7C43D6" w14:textId="77777777" w:rsidTr="00C35EA7">
        <w:trPr>
          <w:jc w:val="center"/>
        </w:trPr>
        <w:tc>
          <w:tcPr>
            <w:tcW w:w="1863" w:type="dxa"/>
          </w:tcPr>
          <w:p w14:paraId="27B59E07" w14:textId="6098D650" w:rsidR="000067B2" w:rsidRPr="00C35EA7" w:rsidRDefault="00000000" w:rsidP="00242C0F">
            <w:pPr>
              <w:rPr>
                <w:lang w:val="fr-FR"/>
              </w:rPr>
            </w:pPr>
            <w:hyperlink r:id="rId11210" w:anchor="Cul_Babylonien_Ancien" w:history="1">
              <w:r w:rsidR="000067B2" w:rsidRPr="00C35EA7">
                <w:rPr>
                  <w:rStyle w:val="Hyperlink"/>
                  <w:lang w:val="fr-FR"/>
                </w:rPr>
                <w:t>Old Babylonian</w:t>
              </w:r>
            </w:hyperlink>
          </w:p>
        </w:tc>
      </w:tr>
    </w:tbl>
    <w:p w14:paraId="23436C05" w14:textId="77777777" w:rsidR="000067B2" w:rsidRDefault="000067B2" w:rsidP="00242C0F">
      <w:pPr>
        <w:rPr>
          <w:lang w:val="fr-FR"/>
        </w:rPr>
      </w:pPr>
      <w:r>
        <w:rPr>
          <w:lang w:val="fr-FR"/>
        </w:rPr>
        <w:t>(BIB 2912)</w:t>
      </w:r>
    </w:p>
    <w:p w14:paraId="6C93B848" w14:textId="77777777" w:rsidR="000067B2" w:rsidRPr="0032190F" w:rsidRDefault="000067B2" w:rsidP="00242C0F">
      <w:pPr>
        <w:rPr>
          <w:lang w:val="fr-FR"/>
        </w:rPr>
      </w:pPr>
    </w:p>
    <w:p w14:paraId="7A119265" w14:textId="77777777" w:rsidR="004D72C3" w:rsidRPr="0032190F" w:rsidRDefault="004D72C3" w:rsidP="00242C0F">
      <w:pPr>
        <w:rPr>
          <w:lang w:val="fr-FR"/>
        </w:rPr>
      </w:pPr>
    </w:p>
    <w:p w14:paraId="0F2A30CB" w14:textId="77777777" w:rsidR="004D72C3" w:rsidRPr="00D507F6" w:rsidRDefault="004D72C3" w:rsidP="00242C0F">
      <w:pPr>
        <w:jc w:val="both"/>
        <w:rPr>
          <w:lang w:val="fr-FR"/>
        </w:rPr>
      </w:pPr>
      <w:r w:rsidRPr="0032190F">
        <w:rPr>
          <w:lang w:val="fr-FR"/>
        </w:rPr>
        <w:t xml:space="preserve">A l’époque archaïque (2800-2340 aec) le pays de Sumer, est divisé en petites principautés entre lesquelles naissaient des conflits liés aux frontières (Lagash, Oumma, Urua, etc.) </w:t>
      </w:r>
      <w:r w:rsidRPr="00D507F6">
        <w:rPr>
          <w:lang w:val="fr-FR"/>
        </w:rPr>
        <w:t>(BIB Louvre).</w:t>
      </w:r>
    </w:p>
    <w:p w14:paraId="609E9836" w14:textId="77777777" w:rsidR="004D72C3" w:rsidRPr="00D507F6" w:rsidRDefault="004D72C3"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3"/>
        <w:gridCol w:w="3816"/>
      </w:tblGrid>
      <w:tr w:rsidR="004D72C3" w14:paraId="5CEB280B" w14:textId="77777777" w:rsidTr="003D65A1">
        <w:trPr>
          <w:jc w:val="center"/>
        </w:trPr>
        <w:tc>
          <w:tcPr>
            <w:tcW w:w="2143" w:type="dxa"/>
            <w:shd w:val="clear" w:color="auto" w:fill="auto"/>
          </w:tcPr>
          <w:p w14:paraId="3F423FDC" w14:textId="77777777" w:rsidR="004D72C3" w:rsidRDefault="004D72C3" w:rsidP="00242C0F">
            <w:pPr>
              <w:jc w:val="both"/>
            </w:pPr>
            <w:r>
              <w:t>ca 3500 aec</w:t>
            </w:r>
          </w:p>
        </w:tc>
        <w:tc>
          <w:tcPr>
            <w:tcW w:w="3816" w:type="dxa"/>
            <w:shd w:val="clear" w:color="auto" w:fill="auto"/>
          </w:tcPr>
          <w:p w14:paraId="6B98B881" w14:textId="77777777" w:rsidR="004D72C3" w:rsidRDefault="004D72C3" w:rsidP="00242C0F">
            <w:pPr>
              <w:jc w:val="both"/>
            </w:pPr>
            <w:r>
              <w:t>Ecriture cunéiforme</w:t>
            </w:r>
          </w:p>
        </w:tc>
      </w:tr>
      <w:tr w:rsidR="004D72C3" w14:paraId="76046758" w14:textId="77777777" w:rsidTr="003D65A1">
        <w:trPr>
          <w:jc w:val="center"/>
        </w:trPr>
        <w:tc>
          <w:tcPr>
            <w:tcW w:w="2143" w:type="dxa"/>
            <w:shd w:val="clear" w:color="auto" w:fill="auto"/>
          </w:tcPr>
          <w:p w14:paraId="446C1F83" w14:textId="77777777" w:rsidR="004D72C3" w:rsidRDefault="004D72C3" w:rsidP="00242C0F">
            <w:pPr>
              <w:jc w:val="both"/>
            </w:pPr>
            <w:r>
              <w:t>5500 and 4000 BC</w:t>
            </w:r>
          </w:p>
        </w:tc>
        <w:tc>
          <w:tcPr>
            <w:tcW w:w="3816" w:type="dxa"/>
            <w:shd w:val="clear" w:color="auto" w:fill="auto"/>
          </w:tcPr>
          <w:p w14:paraId="0301C58D" w14:textId="77777777" w:rsidR="004D72C3" w:rsidRDefault="004D72C3" w:rsidP="00242C0F">
            <w:pPr>
              <w:jc w:val="both"/>
            </w:pPr>
            <w:r>
              <w:t xml:space="preserve">Premières installations (néolithique). </w:t>
            </w:r>
          </w:p>
        </w:tc>
      </w:tr>
    </w:tbl>
    <w:p w14:paraId="21FD92DC" w14:textId="77777777" w:rsidR="004D72C3" w:rsidRDefault="004D72C3" w:rsidP="00242C0F">
      <w:pPr>
        <w:jc w:val="both"/>
      </w:pPr>
      <w:r>
        <w:t>(wiki)</w:t>
      </w:r>
    </w:p>
    <w:p w14:paraId="17F7BE18" w14:textId="77777777" w:rsidR="00D507F6" w:rsidRDefault="00D507F6" w:rsidP="00242C0F">
      <w:pPr>
        <w:jc w:val="both"/>
      </w:pPr>
    </w:p>
    <w:p w14:paraId="16444CBA" w14:textId="77777777" w:rsidR="00D507F6" w:rsidRDefault="00D507F6" w:rsidP="00D507F6">
      <w:pPr>
        <w:jc w:val="both"/>
        <w:rPr>
          <w:lang w:val="fr-FR"/>
        </w:rPr>
      </w:pPr>
      <w:r>
        <w:rPr>
          <w:lang w:val="fr-FR"/>
        </w:rPr>
        <w:t>Développement de l'irrgation vers ~5500 BC avec le début du Chalcolithique (BIB 2943)</w:t>
      </w:r>
    </w:p>
    <w:p w14:paraId="55404347" w14:textId="67BD7F09" w:rsidR="00D507F6" w:rsidRDefault="00D507F6" w:rsidP="00242C0F">
      <w:pPr>
        <w:jc w:val="both"/>
        <w:rPr>
          <w:lang w:val="fr-FR"/>
        </w:rPr>
      </w:pPr>
    </w:p>
    <w:p w14:paraId="6BBF665E" w14:textId="1970600E" w:rsidR="00525732" w:rsidRPr="00D507F6" w:rsidRDefault="00525732" w:rsidP="00242C0F">
      <w:pPr>
        <w:jc w:val="both"/>
        <w:rPr>
          <w:lang w:val="fr-FR"/>
        </w:rPr>
      </w:pPr>
      <w:r>
        <w:rPr>
          <w:lang w:val="fr-FR"/>
        </w:rPr>
        <w:t>Vers 3,200-3300 BC, Les sceau-cylidres (cylinder seals) remplacent de plus en plus les sceaux imprimés (stamped seals) (Ashmolean museum) ~ pparition de la roue, ~ développement de scènes iconographiques (SS BIB)</w:t>
      </w:r>
    </w:p>
    <w:p w14:paraId="1D61CE1E" w14:textId="77777777" w:rsidR="00E21445" w:rsidRPr="00D507F6" w:rsidRDefault="00E21445" w:rsidP="00E21445">
      <w:pPr>
        <w:tabs>
          <w:tab w:val="left" w:pos="2311"/>
        </w:tabs>
        <w:jc w:val="both"/>
        <w:rPr>
          <w:lang w:val="fr-FR"/>
        </w:rPr>
      </w:pPr>
      <w:r w:rsidRPr="00D507F6">
        <w:rPr>
          <w:lang w:val="fr-FR"/>
        </w:rPr>
        <w:tab/>
      </w:r>
    </w:p>
    <w:p w14:paraId="4C2D07C6" w14:textId="41646C65" w:rsidR="00E21445" w:rsidRDefault="00CE36C9" w:rsidP="00E21445">
      <w:pPr>
        <w:pStyle w:val="Heading2"/>
      </w:pPr>
      <w:r>
        <w:t>e</w:t>
      </w:r>
      <w:r w:rsidR="00E21445">
        <w:t>nvironnement</w:t>
      </w:r>
    </w:p>
    <w:p w14:paraId="76901D94" w14:textId="77777777" w:rsidR="00E21445" w:rsidRPr="00CB6180" w:rsidRDefault="00E21445" w:rsidP="00242C0F">
      <w:pPr>
        <w:jc w:val="both"/>
        <w:rPr>
          <w:lang w:val="fr-FR"/>
        </w:rPr>
      </w:pPr>
    </w:p>
    <w:p w14:paraId="11CBB120" w14:textId="4154AD99" w:rsidR="00E21445" w:rsidRPr="00E21445" w:rsidRDefault="00E21445" w:rsidP="00242C0F">
      <w:pPr>
        <w:jc w:val="both"/>
        <w:rPr>
          <w:lang w:val="fr-FR"/>
        </w:rPr>
      </w:pPr>
      <w:r w:rsidRPr="00E21445">
        <w:rPr>
          <w:lang w:val="fr-FR"/>
        </w:rPr>
        <w:lastRenderedPageBreak/>
        <w:t xml:space="preserve">Vers </w:t>
      </w:r>
      <w:r>
        <w:rPr>
          <w:lang w:val="fr-FR"/>
        </w:rPr>
        <w:t>4500 BC la zone entre Uruk et Ur était une zone humide (</w:t>
      </w:r>
      <w:r w:rsidRPr="00E21445">
        <w:rPr>
          <w:i/>
          <w:lang w:val="fr-FR"/>
        </w:rPr>
        <w:t>wetland</w:t>
      </w:r>
      <w:r>
        <w:rPr>
          <w:lang w:val="fr-FR"/>
        </w:rPr>
        <w:t>). Cet environnement, à l'interface de différents milieux, offrait une riche diversité de ressources étalées selon les saisons. L'habitat se faisait sur des billons (</w:t>
      </w:r>
      <w:r w:rsidRPr="00087941">
        <w:rPr>
          <w:i/>
          <w:iCs/>
          <w:lang w:val="fr-FR"/>
        </w:rPr>
        <w:t>turtle backs</w:t>
      </w:r>
      <w:r>
        <w:rPr>
          <w:lang w:val="fr-FR"/>
        </w:rPr>
        <w:t xml:space="preserve">) semblables aux cheniers du delta du Mississippi (BIB 2912) </w:t>
      </w:r>
      <w:r w:rsidRPr="00E21445">
        <w:rPr>
          <w:lang w:val="fr-FR"/>
        </w:rPr>
        <w:t>Vers 6500 BC, le trait de c</w:t>
      </w:r>
      <w:r>
        <w:rPr>
          <w:lang w:val="fr-FR"/>
        </w:rPr>
        <w:t xml:space="preserve">ôte du golfe persique remontait jusque vers Ur, Eridu, </w:t>
      </w:r>
      <w:hyperlink r:id="rId11211" w:anchor="Sit_Larsa" w:history="1">
        <w:r w:rsidR="00A3102B" w:rsidRPr="00A3102B">
          <w:rPr>
            <w:rStyle w:val="Hyperlink"/>
            <w:lang w:val="fr-FR"/>
          </w:rPr>
          <w:t>Larsa</w:t>
        </w:r>
      </w:hyperlink>
      <w:r w:rsidR="00A3102B">
        <w:rPr>
          <w:lang w:val="fr-FR"/>
        </w:rPr>
        <w:t xml:space="preserve"> </w:t>
      </w:r>
      <w:r>
        <w:rPr>
          <w:lang w:val="fr-FR"/>
        </w:rPr>
        <w:t>(BIB 2912).</w:t>
      </w:r>
    </w:p>
    <w:p w14:paraId="4E56E3ED" w14:textId="77777777" w:rsidR="00F63AA9" w:rsidRPr="0032190F" w:rsidRDefault="00F63AA9" w:rsidP="00242C0F">
      <w:pPr>
        <w:rPr>
          <w:lang w:val="fr-FR"/>
        </w:rPr>
      </w:pPr>
    </w:p>
    <w:p w14:paraId="7672E9FD" w14:textId="77777777" w:rsidR="00F63AA9" w:rsidRPr="0032190F" w:rsidRDefault="00F63AA9" w:rsidP="00426FF9">
      <w:pPr>
        <w:pStyle w:val="Heading1"/>
      </w:pPr>
      <w:bookmarkStart w:id="4538" w:name="Sit_Lagash"/>
      <w:r w:rsidRPr="0032190F">
        <w:t>LAGASH</w:t>
      </w:r>
    </w:p>
    <w:bookmarkEnd w:id="4538"/>
    <w:p w14:paraId="31878885" w14:textId="77777777" w:rsidR="00F63AA9" w:rsidRPr="0032190F" w:rsidRDefault="00F63AA9" w:rsidP="00242C0F">
      <w:pPr>
        <w:rPr>
          <w:lang w:val="fr-FR"/>
        </w:rPr>
      </w:pPr>
    </w:p>
    <w:p w14:paraId="378D28AA" w14:textId="7E3FC774" w:rsidR="00F63AA9" w:rsidRPr="0032190F" w:rsidRDefault="00F63AA9" w:rsidP="00242C0F">
      <w:pPr>
        <w:rPr>
          <w:lang w:val="fr-FR"/>
        </w:rPr>
      </w:pPr>
      <w:r w:rsidRPr="0032190F">
        <w:rPr>
          <w:lang w:val="fr-FR"/>
        </w:rPr>
        <w:t>Cité-</w:t>
      </w:r>
      <w:hyperlink r:id="rId11212" w:anchor="Cul_Neo__social_Etat" w:history="1">
        <w:r w:rsidR="001000B7" w:rsidRPr="001000B7">
          <w:rPr>
            <w:rStyle w:val="Hyperlink"/>
            <w:lang w:val="fr-FR"/>
          </w:rPr>
          <w:t>é</w:t>
        </w:r>
        <w:r w:rsidRPr="001000B7">
          <w:rPr>
            <w:rStyle w:val="Hyperlink"/>
            <w:lang w:val="fr-FR"/>
          </w:rPr>
          <w:t>tat</w:t>
        </w:r>
      </w:hyperlink>
      <w:r w:rsidRPr="0032190F">
        <w:rPr>
          <w:lang w:val="fr-FR"/>
        </w:rPr>
        <w:t xml:space="preserve"> de Lagash, en Mésopotamie</w:t>
      </w:r>
      <w:r w:rsidR="00691320">
        <w:rPr>
          <w:lang w:val="fr-FR"/>
        </w:rPr>
        <w:t xml:space="preserve"> du Sud</w:t>
      </w:r>
    </w:p>
    <w:p w14:paraId="3D5DCD23" w14:textId="77777777" w:rsidR="004D72C3" w:rsidRPr="0032190F" w:rsidRDefault="00F63AA9" w:rsidP="00242C0F">
      <w:pPr>
        <w:rPr>
          <w:lang w:val="fr-FR"/>
        </w:rPr>
      </w:pPr>
      <w:r w:rsidRPr="0032190F">
        <w:rPr>
          <w:lang w:val="fr-FR"/>
        </w:rPr>
        <w:t>Gudea, ou selon sa forme francisée Goudéa (« l'Appelé »), est un souverain de la civilisation mésopotamienne qui fut ensi (gouverneur) de 2141 à 2122 av. J.-C (wiki)</w:t>
      </w:r>
    </w:p>
    <w:p w14:paraId="52938737" w14:textId="77777777" w:rsidR="00691320" w:rsidRPr="00EE51B9" w:rsidRDefault="00691320" w:rsidP="00242C0F">
      <w:pPr>
        <w:rPr>
          <w:lang w:val="fr-FR"/>
        </w:rPr>
      </w:pPr>
    </w:p>
    <w:p w14:paraId="00B7181C" w14:textId="7DEDCCF2" w:rsidR="00691320" w:rsidRPr="00EE51B9" w:rsidRDefault="00000000" w:rsidP="00691320">
      <w:pPr>
        <w:rPr>
          <w:lang w:val="fr-FR"/>
        </w:rPr>
      </w:pPr>
      <w:hyperlink r:id="rId11213" w:anchor="Cul_Neo__social_Etat" w:history="1">
        <w:r w:rsidR="001000B7" w:rsidRPr="001000B7">
          <w:rPr>
            <w:rStyle w:val="Hyperlink"/>
            <w:lang w:val="fr-FR"/>
          </w:rPr>
          <w:t>état</w:t>
        </w:r>
      </w:hyperlink>
      <w:r w:rsidR="00691320" w:rsidRPr="00EE51B9">
        <w:rPr>
          <w:lang w:val="fr-FR"/>
        </w:rPr>
        <w:t>, vers 2500 BC (BIB 2912)</w:t>
      </w:r>
    </w:p>
    <w:p w14:paraId="0B249675" w14:textId="77777777" w:rsidR="00691320" w:rsidRDefault="00691320" w:rsidP="00242C0F">
      <w:pPr>
        <w:rPr>
          <w:lang w:val="fr-FR"/>
        </w:rPr>
      </w:pPr>
    </w:p>
    <w:p w14:paraId="15ACC765" w14:textId="77777777" w:rsidR="00DE55E6" w:rsidRDefault="00DE55E6" w:rsidP="00DE55E6">
      <w:pPr>
        <w:pStyle w:val="Heading2"/>
      </w:pPr>
      <w:bookmarkStart w:id="4539" w:name="Sit_Lagash_ico_StelVaut"/>
      <w:r>
        <w:t>Stèle aux vautours</w:t>
      </w:r>
    </w:p>
    <w:bookmarkEnd w:id="4539"/>
    <w:p w14:paraId="206A3836" w14:textId="77777777" w:rsidR="00DE55E6" w:rsidRDefault="00DE55E6" w:rsidP="00242C0F">
      <w:pPr>
        <w:rPr>
          <w:lang w:val="fr-FR"/>
        </w:rPr>
      </w:pPr>
    </w:p>
    <w:p w14:paraId="25FB2887" w14:textId="5DE9251F" w:rsidR="00DE55E6" w:rsidRPr="00EE51B9" w:rsidRDefault="00DE55E6" w:rsidP="00DE55E6">
      <w:pPr>
        <w:rPr>
          <w:lang w:val="fr-FR"/>
        </w:rPr>
      </w:pPr>
      <w:r w:rsidRPr="0032190F">
        <w:rPr>
          <w:lang w:val="fr-FR"/>
        </w:rPr>
        <w:t xml:space="preserve">Représentation de char et chariot sur la « stèle aux </w:t>
      </w:r>
      <w:hyperlink r:id="rId11214" w:anchor="Cul_Proto_Art_TAC_T_z_oise_proie" w:history="1">
        <w:r w:rsidRPr="00626634">
          <w:rPr>
            <w:rStyle w:val="Hyperlink"/>
            <w:lang w:val="fr-FR"/>
          </w:rPr>
          <w:t>vautours</w:t>
        </w:r>
      </w:hyperlink>
      <w:r w:rsidRPr="0032190F">
        <w:rPr>
          <w:lang w:val="fr-FR"/>
        </w:rPr>
        <w:t xml:space="preserve">» de Lagash (BIB 435 p. 289) La stèle représente une phalange compacte de guerriers armés de boucliers et de </w:t>
      </w:r>
      <w:hyperlink r:id="rId11215" w:anchor="Cul_Art_TAC_T_t_lance" w:history="1">
        <w:r>
          <w:rPr>
            <w:rStyle w:val="Hyperlink"/>
            <w:lang w:val="it-IT"/>
          </w:rPr>
          <w:t>lances</w:t>
        </w:r>
      </w:hyperlink>
      <w:r>
        <w:rPr>
          <w:lang w:val="it-IT"/>
        </w:rPr>
        <w:t xml:space="preserve"> </w:t>
      </w:r>
      <w:r w:rsidRPr="0032190F">
        <w:rPr>
          <w:lang w:val="fr-FR"/>
        </w:rPr>
        <w:t xml:space="preserve">qui est menée au combat par le souverain. v. </w:t>
      </w:r>
      <w:hyperlink r:id="rId11216" w:anchor="Sit_Ur" w:history="1">
        <w:r w:rsidRPr="0032190F">
          <w:rPr>
            <w:rStyle w:val="Hyperlink"/>
            <w:lang w:val="fr-FR"/>
          </w:rPr>
          <w:t>Ur</w:t>
        </w:r>
      </w:hyperlink>
    </w:p>
    <w:p w14:paraId="2F4E8804" w14:textId="77777777" w:rsidR="00DE55E6" w:rsidRDefault="00DE55E6" w:rsidP="00242C0F">
      <w:pPr>
        <w:rPr>
          <w:lang w:val="fr-FR"/>
        </w:rPr>
      </w:pPr>
    </w:p>
    <w:p w14:paraId="72C4CFCA" w14:textId="77777777" w:rsidR="00DE55E6" w:rsidRPr="0032190F" w:rsidRDefault="00DE55E6" w:rsidP="00242C0F">
      <w:pPr>
        <w:rPr>
          <w:lang w:val="fr-FR"/>
        </w:rPr>
      </w:pPr>
    </w:p>
    <w:p w14:paraId="036461C6" w14:textId="77777777" w:rsidR="009761F5" w:rsidRPr="0032190F" w:rsidRDefault="009761F5" w:rsidP="00242C0F">
      <w:pPr>
        <w:rPr>
          <w:lang w:val="fr-FR"/>
        </w:rPr>
      </w:pPr>
    </w:p>
    <w:p w14:paraId="3D079BA8" w14:textId="77777777" w:rsidR="0087514F" w:rsidRPr="0032190F" w:rsidRDefault="0087514F" w:rsidP="00426FF9">
      <w:pPr>
        <w:pStyle w:val="Heading1"/>
      </w:pPr>
      <w:bookmarkStart w:id="4540" w:name="Sit_Girsu"/>
      <w:r w:rsidRPr="0032190F">
        <w:t>GIRSU</w:t>
      </w:r>
    </w:p>
    <w:bookmarkEnd w:id="4540"/>
    <w:p w14:paraId="67EB54BF" w14:textId="6EDDCD35" w:rsidR="0087514F" w:rsidRPr="0032190F" w:rsidRDefault="0087514F" w:rsidP="00242C0F">
      <w:pPr>
        <w:rPr>
          <w:lang w:val="fr-FR"/>
        </w:rPr>
      </w:pPr>
      <w:r w:rsidRPr="0032190F">
        <w:rPr>
          <w:lang w:val="fr-FR"/>
        </w:rPr>
        <w:br/>
        <w:t xml:space="preserve">Le site de Girsu (actuelle Tello en </w:t>
      </w:r>
      <w:hyperlink r:id="rId11217" w:anchor="Sit_Mesopotamie" w:history="1">
        <w:r w:rsidRPr="0032190F">
          <w:rPr>
            <w:rStyle w:val="Hyperlink"/>
            <w:lang w:val="fr-FR"/>
          </w:rPr>
          <w:t>Mésopotamie</w:t>
        </w:r>
      </w:hyperlink>
      <w:r w:rsidRPr="0032190F">
        <w:rPr>
          <w:lang w:val="fr-FR"/>
        </w:rPr>
        <w:t>), à 25 km de Lagash, est daté de l’époque proto-urbaine d’</w:t>
      </w:r>
      <w:hyperlink r:id="rId11218" w:anchor="Cul_Uruk" w:history="1">
        <w:r w:rsidRPr="0032190F">
          <w:rPr>
            <w:rStyle w:val="Hyperlink"/>
            <w:lang w:val="fr-FR"/>
          </w:rPr>
          <w:t>Uruk</w:t>
        </w:r>
      </w:hyperlink>
      <w:r w:rsidRPr="0032190F">
        <w:rPr>
          <w:lang w:val="fr-FR"/>
        </w:rPr>
        <w:t xml:space="preserve"> et Djemdet-Nasr (BIB Louvre).</w:t>
      </w:r>
    </w:p>
    <w:p w14:paraId="4A1EFFA0" w14:textId="77777777" w:rsidR="0087514F" w:rsidRPr="0032190F" w:rsidRDefault="0087514F" w:rsidP="00242C0F">
      <w:pPr>
        <w:rPr>
          <w:lang w:val="fr-FR"/>
        </w:rPr>
      </w:pPr>
      <w:r w:rsidRPr="0032190F">
        <w:rPr>
          <w:lang w:val="fr-FR"/>
        </w:rPr>
        <w:t xml:space="preserve">La </w:t>
      </w:r>
      <w:r w:rsidRPr="0032190F">
        <w:rPr>
          <w:i/>
          <w:lang w:val="fr-FR"/>
        </w:rPr>
        <w:t xml:space="preserve">Stèle des Vautours </w:t>
      </w:r>
      <w:r w:rsidRPr="0032190F">
        <w:rPr>
          <w:lang w:val="fr-FR"/>
        </w:rPr>
        <w:t>(~2450 aec) y a été trouvée. Elle a été érigée à la demande du roi de Lagash Eanatoum en commémoration de savictoire sur la cité voisine d’Oumma (Umma) pour un problême de frontière (BIB Louvre).</w:t>
      </w:r>
    </w:p>
    <w:p w14:paraId="2241679B" w14:textId="77777777" w:rsidR="00B71C26" w:rsidRPr="0032190F" w:rsidRDefault="00B71C26" w:rsidP="00242C0F">
      <w:pPr>
        <w:rPr>
          <w:lang w:val="fr-FR"/>
        </w:rPr>
      </w:pPr>
    </w:p>
    <w:p w14:paraId="42306DEA" w14:textId="77777777" w:rsidR="00B71C26" w:rsidRPr="0032190F" w:rsidRDefault="00B71C26" w:rsidP="00242C0F">
      <w:pPr>
        <w:rPr>
          <w:lang w:val="fr-FR"/>
        </w:rPr>
      </w:pPr>
      <w:r w:rsidRPr="0032190F">
        <w:rPr>
          <w:lang w:val="fr-FR"/>
        </w:rPr>
        <w:t>TEPE CHALTASIAN</w:t>
      </w:r>
    </w:p>
    <w:p w14:paraId="56F58438" w14:textId="77777777" w:rsidR="00B71C26" w:rsidRDefault="00B71C26" w:rsidP="00242C0F">
      <w:pPr>
        <w:rPr>
          <w:lang w:val="fr-FR"/>
        </w:rPr>
      </w:pPr>
      <w:r w:rsidRPr="0032190F">
        <w:rPr>
          <w:lang w:val="fr-FR"/>
        </w:rPr>
        <w:t>Tepe Chaltasian (Pishva, Iran) dans le sud de la chaine de montagne de Alborz a montré 3 occupations : SialkIII3-5, proto Elamite, âge du Fer. C'est l'un des site proto-urbain (5e-4e millénaire aec) les mieux conservé du plateau iranien (BIB CAA)</w:t>
      </w:r>
    </w:p>
    <w:p w14:paraId="23DE4CDC" w14:textId="77777777" w:rsidR="00976AAD" w:rsidRDefault="00976AAD" w:rsidP="00242C0F">
      <w:pPr>
        <w:rPr>
          <w:lang w:val="fr-FR"/>
        </w:rPr>
      </w:pPr>
    </w:p>
    <w:p w14:paraId="223758B5" w14:textId="77777777" w:rsidR="00976AAD" w:rsidRDefault="00976AAD" w:rsidP="00426FF9">
      <w:pPr>
        <w:pStyle w:val="Heading1"/>
      </w:pPr>
      <w:bookmarkStart w:id="4541" w:name="Sit_Nippur"/>
      <w:r>
        <w:t>NIPPUR</w:t>
      </w:r>
    </w:p>
    <w:bookmarkEnd w:id="4541"/>
    <w:p w14:paraId="4052E7DA" w14:textId="77777777" w:rsidR="00976AAD" w:rsidRDefault="00976AAD" w:rsidP="00242C0F">
      <w:pPr>
        <w:rPr>
          <w:lang w:val="fr-FR"/>
        </w:rPr>
      </w:pPr>
    </w:p>
    <w:p w14:paraId="479576B4" w14:textId="78EC8C4B" w:rsidR="00976AAD" w:rsidRDefault="00A31560" w:rsidP="00242C0F">
      <w:r>
        <w:rPr>
          <w:lang w:val="fr-FR"/>
        </w:rPr>
        <w:t xml:space="preserve">En moyenne </w:t>
      </w:r>
      <w:hyperlink r:id="rId11219" w:anchor="Sit_Mesopotamie" w:history="1">
        <w:r w:rsidRPr="0032190F">
          <w:rPr>
            <w:rStyle w:val="Hyperlink"/>
            <w:lang w:val="fr-FR"/>
          </w:rPr>
          <w:t>Mésopotamie</w:t>
        </w:r>
      </w:hyperlink>
      <w:r w:rsidRPr="0032190F">
        <w:rPr>
          <w:lang w:val="fr-FR"/>
        </w:rPr>
        <w:t xml:space="preserve"> </w:t>
      </w:r>
      <w:r>
        <w:rPr>
          <w:lang w:val="fr-FR"/>
        </w:rPr>
        <w:t xml:space="preserve">(SS BIB). </w:t>
      </w:r>
      <w:r w:rsidR="00976AAD">
        <w:rPr>
          <w:lang w:val="fr-FR"/>
        </w:rPr>
        <w:t xml:space="preserve">Cette cité accueille le culte le plus fameux d'une divinité féminine protectrice de la santé (liée aux épidémies, v. </w:t>
      </w:r>
      <w:hyperlink r:id="rId11220" w:anchor="Cul_Neo__domestic_elevag_zoonose" w:history="1">
        <w:r w:rsidR="00976AAD" w:rsidRPr="00976AAD">
          <w:rPr>
            <w:rStyle w:val="Hyperlink"/>
          </w:rPr>
          <w:t>zoonoses</w:t>
        </w:r>
      </w:hyperlink>
      <w:r w:rsidR="00976AAD" w:rsidRPr="00976AAD">
        <w:t>) (</w:t>
      </w:r>
      <w:r w:rsidR="00976AAD" w:rsidRPr="00976AAD">
        <w:rPr>
          <w:i/>
        </w:rPr>
        <w:t>"healing" goddesses and temples ... designed to ward off mass illness</w:t>
      </w:r>
      <w:r w:rsidR="00976AAD" w:rsidRPr="00976AAD">
        <w:t>) (BIB 2912)</w:t>
      </w:r>
    </w:p>
    <w:p w14:paraId="4BF7AF6E" w14:textId="6D7AB342" w:rsidR="00691320" w:rsidRDefault="00000000" w:rsidP="00242C0F">
      <w:pPr>
        <w:rPr>
          <w:lang w:val="fr-FR"/>
        </w:rPr>
      </w:pPr>
      <w:hyperlink r:id="rId11221" w:anchor="Cul_Neo__social_Etat" w:history="1">
        <w:r w:rsidR="00691320" w:rsidRPr="00691320">
          <w:rPr>
            <w:rStyle w:val="Hyperlink"/>
            <w:lang w:val="fr-FR"/>
          </w:rPr>
          <w:t>Etat</w:t>
        </w:r>
      </w:hyperlink>
      <w:r w:rsidR="00691320" w:rsidRPr="00EE51B9">
        <w:rPr>
          <w:lang w:val="fr-FR"/>
        </w:rPr>
        <w:t>, vers 2500 BC (BIB 2912)</w:t>
      </w:r>
    </w:p>
    <w:p w14:paraId="173BD9A6" w14:textId="0BBE21B8" w:rsidR="00A31560" w:rsidRPr="00EE51B9" w:rsidRDefault="00A31560" w:rsidP="00242C0F">
      <w:pPr>
        <w:rPr>
          <w:lang w:val="fr-FR"/>
        </w:rPr>
      </w:pPr>
      <w:r>
        <w:rPr>
          <w:lang w:val="fr-FR"/>
        </w:rPr>
        <w:t>Il exist un plan de la ville de Nippur réalisé vers 1400/1300 BC. Y sont indiqué le palais, templse, portes urbaines, canaux et fortifications. Mais pas les maisons  (BIB France Culture)</w:t>
      </w:r>
    </w:p>
    <w:p w14:paraId="7811F935" w14:textId="77777777" w:rsidR="00B71C26" w:rsidRPr="00EE51B9" w:rsidRDefault="00B71C26" w:rsidP="00242C0F">
      <w:pPr>
        <w:rPr>
          <w:lang w:val="fr-FR"/>
        </w:rPr>
      </w:pPr>
    </w:p>
    <w:p w14:paraId="649255D2" w14:textId="77777777" w:rsidR="001F4430" w:rsidRPr="0032190F" w:rsidRDefault="0087514F" w:rsidP="00426FF9">
      <w:pPr>
        <w:pStyle w:val="Heading1"/>
      </w:pPr>
      <w:bookmarkStart w:id="4542" w:name="Sit_Suse"/>
      <w:r w:rsidRPr="0032190F">
        <w:t>SUSE</w:t>
      </w:r>
    </w:p>
    <w:bookmarkEnd w:id="4542"/>
    <w:p w14:paraId="5CF344F6" w14:textId="77777777" w:rsidR="0087514F" w:rsidRPr="0032190F" w:rsidRDefault="0087514F" w:rsidP="00242C0F">
      <w:pPr>
        <w:rPr>
          <w:lang w:val="fr-FR"/>
        </w:rPr>
      </w:pPr>
    </w:p>
    <w:p w14:paraId="7BA96BE1" w14:textId="37B88256" w:rsidR="0087514F" w:rsidRPr="0032190F" w:rsidRDefault="00905803" w:rsidP="00242C0F">
      <w:pPr>
        <w:jc w:val="both"/>
        <w:rPr>
          <w:lang w:val="fr-FR"/>
        </w:rPr>
      </w:pPr>
      <w:r w:rsidRPr="0032190F">
        <w:rPr>
          <w:lang w:val="fr-FR"/>
        </w:rPr>
        <w:t xml:space="preserve">Iran. </w:t>
      </w:r>
      <w:r w:rsidR="004D72C3" w:rsidRPr="0032190F">
        <w:rPr>
          <w:lang w:val="fr-FR"/>
        </w:rPr>
        <w:t xml:space="preserve">La région de Suse (la Susiane) est au carrefour des routes joignant le </w:t>
      </w:r>
      <w:hyperlink r:id="rId11222" w:anchor="Cul_Elam" w:history="1">
        <w:r w:rsidR="004D72C3" w:rsidRPr="0032190F">
          <w:rPr>
            <w:rStyle w:val="Hyperlink"/>
            <w:lang w:val="fr-FR"/>
          </w:rPr>
          <w:t>pays d’Elam</w:t>
        </w:r>
      </w:hyperlink>
      <w:r w:rsidR="004D72C3" w:rsidRPr="0032190F">
        <w:rPr>
          <w:lang w:val="fr-FR"/>
        </w:rPr>
        <w:t xml:space="preserve"> à la </w:t>
      </w:r>
      <w:hyperlink r:id="rId11223" w:anchor="Sit_Mesopotamie" w:history="1">
        <w:r w:rsidR="004D72C3" w:rsidRPr="0032190F">
          <w:rPr>
            <w:rStyle w:val="Hyperlink"/>
            <w:lang w:val="fr-FR"/>
          </w:rPr>
          <w:t>Mésopotamie</w:t>
        </w:r>
      </w:hyperlink>
      <w:r w:rsidR="004D72C3" w:rsidRPr="0032190F">
        <w:rPr>
          <w:lang w:val="fr-FR"/>
        </w:rPr>
        <w:t xml:space="preserve"> (BIB Louvre). </w:t>
      </w:r>
      <w:r w:rsidR="0087514F" w:rsidRPr="0032190F">
        <w:rPr>
          <w:lang w:val="fr-FR"/>
        </w:rPr>
        <w:t>Suse est fondée vers 4200 cal BC. La base de son acropole est une plate-forme d’une dizaine de mètres de haut (BIB Louvre).</w:t>
      </w:r>
    </w:p>
    <w:p w14:paraId="2D9C80C3" w14:textId="44847FD9" w:rsidR="0087514F" w:rsidRPr="0032190F" w:rsidRDefault="0087514F" w:rsidP="00242C0F">
      <w:pPr>
        <w:rPr>
          <w:lang w:val="fr-FR"/>
        </w:rPr>
      </w:pPr>
      <w:r w:rsidRPr="0032190F">
        <w:rPr>
          <w:lang w:val="fr-FR"/>
        </w:rPr>
        <w:lastRenderedPageBreak/>
        <w:t xml:space="preserve">Vers 2750 aec, Suse devient une cité de type mésopotamien avec, par exemple, une acropole [voir </w:t>
      </w:r>
      <w:hyperlink r:id="rId11224" w:anchor="Sit_Mari" w:history="1">
        <w:r w:rsidR="008C4E07" w:rsidRPr="0032190F">
          <w:rPr>
            <w:rStyle w:val="Hyperlink"/>
            <w:lang w:val="fr-FR"/>
          </w:rPr>
          <w:t>Mari</w:t>
        </w:r>
      </w:hyperlink>
      <w:r w:rsidRPr="0032190F">
        <w:rPr>
          <w:lang w:val="fr-FR"/>
        </w:rPr>
        <w:t>] (BIB Louvre).</w:t>
      </w:r>
    </w:p>
    <w:p w14:paraId="68049393" w14:textId="4FE32627" w:rsidR="00905803" w:rsidRPr="0032190F" w:rsidRDefault="00905803" w:rsidP="00242C0F">
      <w:pPr>
        <w:rPr>
          <w:rStyle w:val="Hyperlink"/>
          <w:lang w:val="fr-FR"/>
        </w:rPr>
      </w:pPr>
      <w:r w:rsidRPr="0032190F">
        <w:rPr>
          <w:lang w:val="fr-FR"/>
        </w:rPr>
        <w:br/>
        <w:t>Représentation d’un char à double essieux sur un vase daté de la seconde moitié du 4</w:t>
      </w:r>
      <w:r w:rsidRPr="0032190F">
        <w:rPr>
          <w:vertAlign w:val="superscript"/>
          <w:lang w:val="fr-FR"/>
        </w:rPr>
        <w:t>e</w:t>
      </w:r>
      <w:r w:rsidRPr="0032190F">
        <w:rPr>
          <w:lang w:val="fr-FR"/>
        </w:rPr>
        <w:t xml:space="preserve"> millénaire aec (BIB 435 p. 286)  v. </w:t>
      </w:r>
      <w:hyperlink r:id="rId11225" w:anchor="Sit_Uruk" w:history="1">
        <w:r w:rsidRPr="0032190F">
          <w:rPr>
            <w:rStyle w:val="Hyperlink"/>
            <w:lang w:val="fr-FR"/>
          </w:rPr>
          <w:t>Uruk</w:t>
        </w:r>
      </w:hyperlink>
    </w:p>
    <w:p w14:paraId="129E6D55" w14:textId="77777777" w:rsidR="00F26E36" w:rsidRPr="0032190F" w:rsidRDefault="00F26E36" w:rsidP="00242C0F">
      <w:pPr>
        <w:rPr>
          <w:rStyle w:val="Hyperlink"/>
          <w:lang w:val="fr-FR"/>
        </w:rPr>
      </w:pPr>
    </w:p>
    <w:p w14:paraId="62D5242D" w14:textId="77777777" w:rsidR="00F26E36" w:rsidRPr="0032190F" w:rsidRDefault="00F26E36" w:rsidP="00426FF9">
      <w:pPr>
        <w:pStyle w:val="Heading1"/>
        <w:rPr>
          <w:rStyle w:val="Hyperlink"/>
          <w:color w:val="000000" w:themeColor="text1"/>
          <w:u w:val="none"/>
        </w:rPr>
      </w:pPr>
      <w:bookmarkStart w:id="4543" w:name="Sit_Hissar"/>
      <w:r w:rsidRPr="0032190F">
        <w:rPr>
          <w:rStyle w:val="Hyperlink"/>
          <w:color w:val="000000" w:themeColor="text1"/>
          <w:u w:val="none"/>
        </w:rPr>
        <w:t>HISSAR (TEPE)</w:t>
      </w:r>
    </w:p>
    <w:bookmarkEnd w:id="4543"/>
    <w:p w14:paraId="25D9CB6F" w14:textId="77777777" w:rsidR="00F26E36" w:rsidRPr="0032190F" w:rsidRDefault="00F26E36" w:rsidP="00242C0F">
      <w:pPr>
        <w:rPr>
          <w:rStyle w:val="Hyperlink"/>
          <w:color w:val="000000" w:themeColor="text1"/>
          <w:u w:val="none"/>
          <w:lang w:val="fr-FR"/>
        </w:rPr>
      </w:pPr>
      <w:r w:rsidRPr="0032190F">
        <w:rPr>
          <w:rStyle w:val="Hyperlink"/>
          <w:color w:val="000000" w:themeColor="text1"/>
          <w:u w:val="none"/>
          <w:lang w:val="fr-FR"/>
        </w:rPr>
        <w:t>Hissar</w:t>
      </w:r>
    </w:p>
    <w:p w14:paraId="2F5E292F" w14:textId="77777777" w:rsidR="00F26E36" w:rsidRPr="0032190F" w:rsidRDefault="00F26E36" w:rsidP="00242C0F">
      <w:pPr>
        <w:rPr>
          <w:rStyle w:val="Hyperlink"/>
          <w:color w:val="000000" w:themeColor="text1"/>
          <w:u w:val="none"/>
          <w:lang w:val="fr-FR"/>
        </w:rPr>
      </w:pPr>
    </w:p>
    <w:p w14:paraId="4A5EAAF8" w14:textId="77777777" w:rsidR="00F26E36" w:rsidRPr="0032190F" w:rsidRDefault="00F26E36" w:rsidP="00F26E36">
      <w:pPr>
        <w:jc w:val="both"/>
        <w:rPr>
          <w:color w:val="000000" w:themeColor="text1"/>
          <w:lang w:val="fr-FR"/>
        </w:rPr>
      </w:pPr>
      <w:r w:rsidRPr="0032190F">
        <w:rPr>
          <w:rStyle w:val="Hyperlink"/>
          <w:color w:val="000000" w:themeColor="text1"/>
          <w:u w:val="none"/>
          <w:lang w:val="fr-FR"/>
        </w:rPr>
        <w:t>A Tepe Issar (nord-est de l’Iran), une représentation de char à 2 roues sur sceau-cylindre a été retrouvée dans le niveau IIIb, daté principalement du dernier quart du 4</w:t>
      </w:r>
      <w:r w:rsidRPr="0032190F">
        <w:rPr>
          <w:rStyle w:val="Hyperlink"/>
          <w:color w:val="000000" w:themeColor="text1"/>
          <w:u w:val="none"/>
          <w:vertAlign w:val="superscript"/>
          <w:lang w:val="fr-FR"/>
        </w:rPr>
        <w:t>e</w:t>
      </w:r>
      <w:r w:rsidRPr="0032190F">
        <w:rPr>
          <w:rStyle w:val="Hyperlink"/>
          <w:color w:val="000000" w:themeColor="text1"/>
          <w:u w:val="none"/>
          <w:lang w:val="fr-FR"/>
        </w:rPr>
        <w:t xml:space="preserve"> millénaire. C’est l’une des plus anciennes représentations (BIB 2244 p. 99)</w:t>
      </w:r>
    </w:p>
    <w:p w14:paraId="2CD1BD18" w14:textId="77777777" w:rsidR="0087514F" w:rsidRPr="0032190F" w:rsidRDefault="0087514F" w:rsidP="00242C0F">
      <w:pPr>
        <w:rPr>
          <w:lang w:val="fr-FR"/>
        </w:rPr>
      </w:pPr>
    </w:p>
    <w:p w14:paraId="055002C3" w14:textId="77777777" w:rsidR="00905803" w:rsidRPr="0032190F" w:rsidRDefault="00905803" w:rsidP="00426FF9">
      <w:pPr>
        <w:pStyle w:val="Heading1"/>
      </w:pPr>
      <w:bookmarkStart w:id="4544" w:name="Sit_Kish"/>
      <w:r w:rsidRPr="0032190F">
        <w:t>KISH</w:t>
      </w:r>
    </w:p>
    <w:bookmarkEnd w:id="4544"/>
    <w:p w14:paraId="6986996D" w14:textId="0721C06C" w:rsidR="00905803" w:rsidRDefault="00905803" w:rsidP="00242C0F">
      <w:pPr>
        <w:rPr>
          <w:lang w:val="fr-FR"/>
        </w:rPr>
      </w:pPr>
    </w:p>
    <w:p w14:paraId="34DF9FB7" w14:textId="232704AF" w:rsidR="00525732" w:rsidRPr="0032190F" w:rsidRDefault="00525732" w:rsidP="00242C0F">
      <w:pPr>
        <w:rPr>
          <w:lang w:val="fr-FR"/>
        </w:rPr>
      </w:pPr>
      <w:r>
        <w:rPr>
          <w:lang w:val="fr-FR"/>
        </w:rPr>
        <w:t>Cité-état, Irak (Ashmolean museum)</w:t>
      </w:r>
      <w:r w:rsidR="00E31743">
        <w:rPr>
          <w:lang w:val="fr-FR"/>
        </w:rPr>
        <w:t xml:space="preserve"> </w:t>
      </w:r>
    </w:p>
    <w:p w14:paraId="6BB8D957" w14:textId="7FC23C24" w:rsidR="00905803" w:rsidRPr="0032190F" w:rsidRDefault="00905803" w:rsidP="00F26E36">
      <w:pPr>
        <w:jc w:val="both"/>
        <w:rPr>
          <w:lang w:val="fr-FR"/>
        </w:rPr>
      </w:pPr>
      <w:r w:rsidRPr="0032190F">
        <w:rPr>
          <w:lang w:val="fr-FR"/>
        </w:rPr>
        <w:t>Dans la phase [ ? locus ?] des « First buildings » découverte d’un modèle réduit de char à 2 essieux [en fait deux roues] de type « Deichselbockwagen » datant de la fin du 4</w:t>
      </w:r>
      <w:r w:rsidRPr="0032190F">
        <w:rPr>
          <w:vertAlign w:val="superscript"/>
          <w:lang w:val="fr-FR"/>
        </w:rPr>
        <w:t>e</w:t>
      </w:r>
      <w:r w:rsidRPr="0032190F">
        <w:rPr>
          <w:lang w:val="fr-FR"/>
        </w:rPr>
        <w:t xml:space="preserve"> ou du début du 3</w:t>
      </w:r>
      <w:r w:rsidRPr="0032190F">
        <w:rPr>
          <w:vertAlign w:val="superscript"/>
          <w:lang w:val="fr-FR"/>
        </w:rPr>
        <w:t>e</w:t>
      </w:r>
      <w:r w:rsidRPr="0032190F">
        <w:rPr>
          <w:lang w:val="fr-FR"/>
        </w:rPr>
        <w:t xml:space="preserve"> millénaire aec (BIB 435 p. 286) conduit par des asiniens [ânes]  v. </w:t>
      </w:r>
      <w:hyperlink r:id="rId11226" w:anchor="Sit_Agrab" w:history="1">
        <w:r w:rsidRPr="0032190F">
          <w:rPr>
            <w:rStyle w:val="Hyperlink"/>
            <w:lang w:val="fr-FR"/>
          </w:rPr>
          <w:t>Tell Aqrab</w:t>
        </w:r>
      </w:hyperlink>
    </w:p>
    <w:p w14:paraId="2D76CA47" w14:textId="25797FBE" w:rsidR="00691320" w:rsidRPr="00EE51B9" w:rsidRDefault="00000000" w:rsidP="00691320">
      <w:pPr>
        <w:rPr>
          <w:lang w:val="fr-FR"/>
        </w:rPr>
      </w:pPr>
      <w:hyperlink r:id="rId11227" w:anchor="Cul_Neo__social_Etat" w:history="1">
        <w:r w:rsidR="00691320" w:rsidRPr="00691320">
          <w:rPr>
            <w:rStyle w:val="Hyperlink"/>
            <w:lang w:val="fr-FR"/>
          </w:rPr>
          <w:t>Etat</w:t>
        </w:r>
      </w:hyperlink>
      <w:r w:rsidR="00691320" w:rsidRPr="00EE51B9">
        <w:rPr>
          <w:lang w:val="fr-FR"/>
        </w:rPr>
        <w:t>, vers 2500 BC (BIB 2912)</w:t>
      </w:r>
    </w:p>
    <w:p w14:paraId="413AE062" w14:textId="77777777" w:rsidR="00905803" w:rsidRPr="0032190F" w:rsidRDefault="00905803" w:rsidP="00242C0F">
      <w:pPr>
        <w:rPr>
          <w:lang w:val="fr-FR"/>
        </w:rPr>
      </w:pPr>
    </w:p>
    <w:p w14:paraId="0ABEDA3C" w14:textId="77777777" w:rsidR="0087514F" w:rsidRPr="0032190F" w:rsidRDefault="0087514F" w:rsidP="00426FF9">
      <w:pPr>
        <w:pStyle w:val="Heading1"/>
      </w:pPr>
      <w:bookmarkStart w:id="4545" w:name="Sit_Sialk_Tepe"/>
      <w:r w:rsidRPr="0032190F">
        <w:t>SIALK TEPE</w:t>
      </w:r>
    </w:p>
    <w:bookmarkEnd w:id="4545"/>
    <w:p w14:paraId="56C6DFFA" w14:textId="77777777" w:rsidR="0087514F" w:rsidRPr="0032190F" w:rsidRDefault="0087514F" w:rsidP="00242C0F">
      <w:pPr>
        <w:rPr>
          <w:lang w:val="fr-FR"/>
        </w:rPr>
      </w:pPr>
    </w:p>
    <w:p w14:paraId="268B4BCB" w14:textId="2B9F95F1" w:rsidR="0087514F" w:rsidRDefault="0087514F" w:rsidP="00242C0F">
      <w:pPr>
        <w:rPr>
          <w:lang w:val="fr-FR"/>
        </w:rPr>
      </w:pPr>
      <w:r w:rsidRPr="0032190F">
        <w:rPr>
          <w:lang w:val="fr-FR"/>
        </w:rPr>
        <w:t xml:space="preserve">Dans le pays d’Elam, en bordure du désert central et à l’est des hautes vallées du Luristan. Le site de Tépé Sialk est fondé à la fin de la Préhistoire, aux premiers contacts entre les chasseurs-cueuilleurs et agriculteurs. Le site deviendra + tard le comptoir oriental de </w:t>
      </w:r>
      <w:hyperlink r:id="rId11228" w:anchor="Sit_Suse" w:history="1">
        <w:r w:rsidRPr="0032190F">
          <w:rPr>
            <w:rStyle w:val="Hyperlink"/>
            <w:lang w:val="fr-FR"/>
          </w:rPr>
          <w:t>Suse</w:t>
        </w:r>
      </w:hyperlink>
      <w:r w:rsidRPr="0032190F">
        <w:rPr>
          <w:lang w:val="fr-FR"/>
        </w:rPr>
        <w:t xml:space="preserve"> (BIB Louvre).</w:t>
      </w:r>
    </w:p>
    <w:p w14:paraId="48E779A5" w14:textId="77777777" w:rsidR="00976AAD" w:rsidRPr="0032190F" w:rsidRDefault="00976AAD" w:rsidP="00242C0F">
      <w:pPr>
        <w:rPr>
          <w:lang w:val="fr-FR"/>
        </w:rPr>
      </w:pPr>
    </w:p>
    <w:p w14:paraId="7332930B" w14:textId="77777777" w:rsidR="0087514F" w:rsidRPr="0032190F" w:rsidRDefault="0087514F" w:rsidP="00426FF9">
      <w:pPr>
        <w:pStyle w:val="Heading1"/>
      </w:pPr>
      <w:bookmarkStart w:id="4546" w:name="Sit_Anshan"/>
      <w:r w:rsidRPr="0032190F">
        <w:t>ANSHAN</w:t>
      </w:r>
      <w:bookmarkEnd w:id="4546"/>
    </w:p>
    <w:p w14:paraId="7640009C" w14:textId="77777777" w:rsidR="0087514F" w:rsidRPr="0032190F" w:rsidRDefault="0087514F" w:rsidP="00242C0F">
      <w:pPr>
        <w:rPr>
          <w:lang w:val="fr-FR"/>
        </w:rPr>
      </w:pPr>
    </w:p>
    <w:p w14:paraId="10644501" w14:textId="35624265" w:rsidR="0087514F" w:rsidRDefault="0087514F" w:rsidP="00242C0F">
      <w:pPr>
        <w:rPr>
          <w:lang w:val="fr-FR"/>
        </w:rPr>
      </w:pPr>
      <w:r w:rsidRPr="0032190F">
        <w:rPr>
          <w:lang w:val="fr-FR"/>
        </w:rPr>
        <w:t xml:space="preserve">Dans le </w:t>
      </w:r>
      <w:hyperlink r:id="rId11229" w:anchor="Sit_Elam" w:history="1">
        <w:r w:rsidRPr="0032190F">
          <w:rPr>
            <w:rStyle w:val="Hyperlink"/>
            <w:lang w:val="fr-FR"/>
          </w:rPr>
          <w:t>pays d’Elam</w:t>
        </w:r>
      </w:hyperlink>
      <w:r w:rsidRPr="0032190F">
        <w:rPr>
          <w:lang w:val="fr-FR"/>
        </w:rPr>
        <w:t xml:space="preserve">, à l’époque </w:t>
      </w:r>
      <w:hyperlink r:id="rId11230" w:anchor="Cul_Elam" w:history="1">
        <w:r w:rsidRPr="0032190F">
          <w:rPr>
            <w:rStyle w:val="Hyperlink"/>
            <w:lang w:val="fr-FR"/>
          </w:rPr>
          <w:t>proto-élamite</w:t>
        </w:r>
      </w:hyperlink>
      <w:r w:rsidRPr="0032190F">
        <w:rPr>
          <w:lang w:val="fr-FR"/>
        </w:rPr>
        <w:t xml:space="preserve">, fondation d’Anshân [Anzan] non loin du site de </w:t>
      </w:r>
      <w:hyperlink r:id="rId11231" w:anchor="Sit_Chiraz" w:history="1">
        <w:r w:rsidRPr="0032190F">
          <w:rPr>
            <w:rStyle w:val="Hyperlink"/>
            <w:lang w:val="fr-FR"/>
          </w:rPr>
          <w:t>Chiraz</w:t>
        </w:r>
      </w:hyperlink>
      <w:r w:rsidRPr="0032190F">
        <w:rPr>
          <w:lang w:val="fr-FR"/>
        </w:rPr>
        <w:t>(BIB Louvre).</w:t>
      </w:r>
    </w:p>
    <w:p w14:paraId="71B7F33A" w14:textId="77777777" w:rsidR="00976AAD" w:rsidRPr="0032190F" w:rsidRDefault="00976AAD" w:rsidP="00242C0F">
      <w:pPr>
        <w:rPr>
          <w:lang w:val="fr-FR"/>
        </w:rPr>
      </w:pPr>
    </w:p>
    <w:p w14:paraId="38FAFD4B" w14:textId="77777777" w:rsidR="0087514F" w:rsidRPr="0032190F" w:rsidRDefault="0087514F" w:rsidP="00426FF9">
      <w:pPr>
        <w:pStyle w:val="Heading1"/>
      </w:pPr>
      <w:bookmarkStart w:id="4547" w:name="Sit_Chiraz"/>
      <w:r w:rsidRPr="0032190F">
        <w:t>CHIRAZ</w:t>
      </w:r>
      <w:bookmarkEnd w:id="4547"/>
    </w:p>
    <w:p w14:paraId="0FD3FE97" w14:textId="77777777" w:rsidR="0087514F" w:rsidRPr="0032190F" w:rsidRDefault="0087514F" w:rsidP="00242C0F">
      <w:pPr>
        <w:rPr>
          <w:lang w:val="fr-FR"/>
        </w:rPr>
      </w:pPr>
    </w:p>
    <w:p w14:paraId="52DAA040" w14:textId="77777777" w:rsidR="0087514F" w:rsidRPr="0032190F" w:rsidRDefault="0087514F" w:rsidP="00242C0F">
      <w:pPr>
        <w:rPr>
          <w:lang w:val="fr-FR"/>
        </w:rPr>
      </w:pPr>
      <w:r w:rsidRPr="0032190F">
        <w:rPr>
          <w:lang w:val="fr-FR"/>
        </w:rPr>
        <w:t>Le site de Chiraz est dans le pays de Fars (BIB Louvre).</w:t>
      </w:r>
    </w:p>
    <w:p w14:paraId="28429656" w14:textId="77777777" w:rsidR="0087514F" w:rsidRPr="0032190F" w:rsidRDefault="0087514F" w:rsidP="00242C0F">
      <w:pPr>
        <w:rPr>
          <w:lang w:val="fr-FR"/>
        </w:rPr>
      </w:pPr>
    </w:p>
    <w:p w14:paraId="1D8E27FA" w14:textId="77777777" w:rsidR="001F4430" w:rsidRPr="0032190F" w:rsidRDefault="001F4430" w:rsidP="00426FF9">
      <w:pPr>
        <w:pStyle w:val="Heading1"/>
      </w:pPr>
      <w:bookmarkStart w:id="4548" w:name="Sit_Oueili"/>
      <w:r w:rsidRPr="0032190F">
        <w:t>OUEILI (Site d’)</w:t>
      </w:r>
    </w:p>
    <w:bookmarkEnd w:id="4548"/>
    <w:p w14:paraId="71A06747" w14:textId="77777777" w:rsidR="001F4430" w:rsidRPr="0032190F" w:rsidRDefault="001F4430" w:rsidP="00242C0F">
      <w:pPr>
        <w:rPr>
          <w:lang w:val="fr-FR"/>
        </w:rPr>
      </w:pPr>
    </w:p>
    <w:p w14:paraId="31A6F73F" w14:textId="70A559E1" w:rsidR="001F4430" w:rsidRPr="0032190F" w:rsidRDefault="00431396" w:rsidP="00242C0F">
      <w:pPr>
        <w:jc w:val="both"/>
        <w:rPr>
          <w:lang w:val="fr-FR"/>
        </w:rPr>
      </w:pPr>
      <w:r w:rsidRPr="0032190F">
        <w:rPr>
          <w:lang w:val="fr-FR"/>
        </w:rPr>
        <w:t>Le site d’</w:t>
      </w:r>
      <w:r w:rsidR="001F4430" w:rsidRPr="0032190F">
        <w:rPr>
          <w:lang w:val="fr-FR"/>
        </w:rPr>
        <w:t xml:space="preserve">Oueili en </w:t>
      </w:r>
      <w:hyperlink r:id="rId11232" w:anchor="Sit_Mesopotamie" w:history="1">
        <w:r w:rsidR="0087514F" w:rsidRPr="0032190F">
          <w:rPr>
            <w:rStyle w:val="Hyperlink"/>
            <w:lang w:val="fr-FR"/>
          </w:rPr>
          <w:t>Mésopotamie</w:t>
        </w:r>
      </w:hyperlink>
      <w:r w:rsidR="001F4430" w:rsidRPr="0032190F">
        <w:rPr>
          <w:lang w:val="fr-FR"/>
        </w:rPr>
        <w:t>est daté d’</w:t>
      </w:r>
      <w:hyperlink r:id="rId11233" w:anchor="Cul_Obeid" w:history="1">
        <w:r w:rsidR="001F4430" w:rsidRPr="0032190F">
          <w:rPr>
            <w:rStyle w:val="Hyperlink"/>
            <w:lang w:val="fr-FR"/>
          </w:rPr>
          <w:t>Obeid</w:t>
        </w:r>
      </w:hyperlink>
      <w:r w:rsidR="001F4430" w:rsidRPr="0032190F">
        <w:rPr>
          <w:lang w:val="fr-FR"/>
        </w:rPr>
        <w:t xml:space="preserve"> 3-4 (fin du Chalcolithique) et montre la transition </w:t>
      </w:r>
      <w:hyperlink r:id="rId11234" w:anchor="Cul_Obeid" w:history="1">
        <w:r w:rsidR="001F4430" w:rsidRPr="0032190F">
          <w:rPr>
            <w:rStyle w:val="Hyperlink"/>
            <w:lang w:val="fr-FR"/>
          </w:rPr>
          <w:t>Obeid</w:t>
        </w:r>
      </w:hyperlink>
      <w:r w:rsidR="001F4430" w:rsidRPr="0032190F">
        <w:rPr>
          <w:lang w:val="fr-FR"/>
        </w:rPr>
        <w:t>-</w:t>
      </w:r>
      <w:hyperlink r:id="rId11235" w:anchor="Cul_Uruk" w:history="1">
        <w:r w:rsidR="001F4430" w:rsidRPr="0032190F">
          <w:rPr>
            <w:rStyle w:val="Hyperlink"/>
            <w:lang w:val="fr-FR"/>
          </w:rPr>
          <w:t>Uruk</w:t>
        </w:r>
      </w:hyperlink>
      <w:r w:rsidR="001F4430" w:rsidRPr="0032190F">
        <w:rPr>
          <w:lang w:val="fr-FR"/>
        </w:rPr>
        <w:t xml:space="preserve"> (BIB 456)</w:t>
      </w:r>
      <w:r w:rsidR="000A1D1F" w:rsidRPr="0032190F">
        <w:rPr>
          <w:lang w:val="fr-FR"/>
        </w:rPr>
        <w:t>.</w:t>
      </w:r>
    </w:p>
    <w:p w14:paraId="6D67E774" w14:textId="77777777" w:rsidR="000A1D1F" w:rsidRPr="0032190F" w:rsidRDefault="000A1D1F" w:rsidP="00242C0F">
      <w:pPr>
        <w:jc w:val="both"/>
        <w:rPr>
          <w:lang w:val="fr-FR"/>
        </w:rPr>
      </w:pPr>
    </w:p>
    <w:p w14:paraId="4627367D" w14:textId="77777777" w:rsidR="000A1D1F" w:rsidRPr="0032190F" w:rsidRDefault="000A1D1F" w:rsidP="00426FF9">
      <w:pPr>
        <w:pStyle w:val="Heading1"/>
      </w:pPr>
      <w:bookmarkStart w:id="4549" w:name="Sit_Mari"/>
      <w:r w:rsidRPr="0032190F">
        <w:t>MARI</w:t>
      </w:r>
    </w:p>
    <w:bookmarkEnd w:id="4549"/>
    <w:p w14:paraId="6962423C" w14:textId="77777777" w:rsidR="001F4430" w:rsidRPr="0032190F" w:rsidRDefault="001F4430" w:rsidP="00242C0F">
      <w:pPr>
        <w:rPr>
          <w:lang w:val="fr-FR"/>
        </w:rPr>
      </w:pPr>
    </w:p>
    <w:p w14:paraId="7993D60E" w14:textId="201A5CFB" w:rsidR="000A1D1F" w:rsidRPr="0032190F" w:rsidRDefault="000A1D1F" w:rsidP="00242C0F">
      <w:pPr>
        <w:jc w:val="both"/>
        <w:rPr>
          <w:lang w:val="fr-FR"/>
        </w:rPr>
      </w:pPr>
      <w:r w:rsidRPr="0032190F">
        <w:rPr>
          <w:lang w:val="fr-FR"/>
        </w:rPr>
        <w:t xml:space="preserve">Dans le nord de la </w:t>
      </w:r>
      <w:hyperlink r:id="rId11236" w:anchor="Sit_Mesopotamie" w:history="1">
        <w:r w:rsidRPr="0032190F">
          <w:rPr>
            <w:rStyle w:val="Hyperlink"/>
            <w:lang w:val="fr-FR"/>
          </w:rPr>
          <w:t>Mésopotamie</w:t>
        </w:r>
      </w:hyperlink>
      <w:r w:rsidRPr="0032190F">
        <w:rPr>
          <w:lang w:val="fr-FR"/>
        </w:rPr>
        <w:t xml:space="preserve">. Le palais de Mari s’étend sur près de 2 ha. Fouillé par A. Parrot (1964). Le palais est pillé et détruit en 1760 aec par Hammourabi de </w:t>
      </w:r>
      <w:hyperlink r:id="rId11237" w:anchor="Sit_Babylone" w:history="1">
        <w:r w:rsidRPr="0032190F">
          <w:rPr>
            <w:rStyle w:val="Hyperlink"/>
            <w:lang w:val="fr-FR"/>
          </w:rPr>
          <w:t>Babylone</w:t>
        </w:r>
      </w:hyperlink>
      <w:r w:rsidRPr="0032190F">
        <w:rPr>
          <w:lang w:val="fr-FR"/>
        </w:rPr>
        <w:t xml:space="preserve"> (BIB Louvre).</w:t>
      </w:r>
      <w:r w:rsidR="00431396" w:rsidRPr="0032190F">
        <w:rPr>
          <w:lang w:val="fr-FR"/>
        </w:rPr>
        <w:t xml:space="preserve"> A proximité de </w:t>
      </w:r>
      <w:hyperlink r:id="rId11238" w:anchor="Sit_Europos_Doura" w:history="1">
        <w:r w:rsidR="00431396" w:rsidRPr="0032190F">
          <w:rPr>
            <w:rStyle w:val="Hyperlink"/>
            <w:lang w:val="fr-FR"/>
          </w:rPr>
          <w:t>Doura Europos</w:t>
        </w:r>
      </w:hyperlink>
      <w:r w:rsidR="00431396" w:rsidRPr="0032190F">
        <w:rPr>
          <w:lang w:val="fr-FR"/>
        </w:rPr>
        <w:t xml:space="preserve"> (BIB wiki)</w:t>
      </w:r>
    </w:p>
    <w:p w14:paraId="3787C442" w14:textId="68DD0382" w:rsidR="000A1D1F" w:rsidRPr="0032190F" w:rsidRDefault="00076B72" w:rsidP="00DF77EC">
      <w:pPr>
        <w:jc w:val="both"/>
        <w:rPr>
          <w:lang w:val="fr-FR"/>
        </w:rPr>
      </w:pPr>
      <w:r w:rsidRPr="0032190F">
        <w:rPr>
          <w:lang w:val="fr-FR"/>
        </w:rPr>
        <w:lastRenderedPageBreak/>
        <w:t>Une stèle ant</w:t>
      </w:r>
      <w:r w:rsidR="006E388F" w:rsidRPr="0032190F">
        <w:rPr>
          <w:lang w:val="fr-FR"/>
        </w:rPr>
        <w:t>h</w:t>
      </w:r>
      <w:r w:rsidRPr="0032190F">
        <w:rPr>
          <w:lang w:val="fr-FR"/>
        </w:rPr>
        <w:t>r</w:t>
      </w:r>
      <w:r w:rsidR="006E388F" w:rsidRPr="0032190F">
        <w:rPr>
          <w:lang w:val="fr-FR"/>
        </w:rPr>
        <w:t>opomorphe y a été trouvée datée de ~2500</w:t>
      </w:r>
      <w:r w:rsidR="00DF77EC" w:rsidRPr="0032190F">
        <w:rPr>
          <w:lang w:val="fr-FR"/>
        </w:rPr>
        <w:t> : la zone supérieure est denséement hachuré [</w:t>
      </w:r>
      <w:hyperlink r:id="rId11239" w:anchor="Cul_Art_TAC_T_t_ceinture" w:history="1">
        <w:r w:rsidR="00683577" w:rsidRPr="00683577">
          <w:rPr>
            <w:rStyle w:val="Hyperlink"/>
            <w:lang w:val="fr-FR"/>
          </w:rPr>
          <w:t>ceintur</w:t>
        </w:r>
        <w:r w:rsidR="00683577">
          <w:rPr>
            <w:rStyle w:val="Hyperlink"/>
            <w:lang w:val="fr-FR"/>
          </w:rPr>
          <w:t>e</w:t>
        </w:r>
      </w:hyperlink>
      <w:r w:rsidR="00DF77EC" w:rsidRPr="0032190F">
        <w:rPr>
          <w:lang w:val="fr-FR"/>
        </w:rPr>
        <w:t xml:space="preserve">], au-dessous deux spirales espacées sur la même horizontale [yeux | seins], au dessous triangle inversé plein [sexe féminin] (BIB 2030). Cette représentation a été comparée [de manière complétement inappropriée selon moi] , par convergence formelle, à une stèle de </w:t>
      </w:r>
      <w:hyperlink r:id="rId11240" w:anchor="Sit_Hagoshrim" w:history="1">
        <w:r w:rsidR="00DF77EC" w:rsidRPr="0032190F">
          <w:rPr>
            <w:rStyle w:val="Hyperlink"/>
            <w:lang w:val="fr-FR"/>
          </w:rPr>
          <w:t>Hagoshrim</w:t>
        </w:r>
      </w:hyperlink>
      <w:r w:rsidR="00DF77EC" w:rsidRPr="0032190F">
        <w:rPr>
          <w:lang w:val="fr-FR"/>
        </w:rPr>
        <w:t xml:space="preserve"> (BIB 2030)</w:t>
      </w:r>
    </w:p>
    <w:p w14:paraId="6E80E47A" w14:textId="173D672C" w:rsidR="00626BF6" w:rsidRDefault="00626BF6" w:rsidP="00DF77EC">
      <w:pPr>
        <w:jc w:val="both"/>
        <w:rPr>
          <w:lang w:val="fr-FR"/>
        </w:rPr>
      </w:pPr>
      <w:r w:rsidRPr="0032190F">
        <w:rPr>
          <w:lang w:val="fr-FR"/>
        </w:rPr>
        <w:br/>
        <w:t>Découverte de roues tripartites datables du 29</w:t>
      </w:r>
      <w:r w:rsidRPr="0032190F">
        <w:rPr>
          <w:vertAlign w:val="superscript"/>
          <w:lang w:val="fr-FR"/>
        </w:rPr>
        <w:t>e</w:t>
      </w:r>
      <w:r w:rsidRPr="0032190F">
        <w:rPr>
          <w:lang w:val="fr-FR"/>
        </w:rPr>
        <w:t xml:space="preserve"> s. aec  (BIB 2220 p. 324)</w:t>
      </w:r>
    </w:p>
    <w:p w14:paraId="29ABC0BA" w14:textId="3D0D7853" w:rsidR="00CB0721" w:rsidRDefault="00CB0721" w:rsidP="00DF77EC">
      <w:pPr>
        <w:jc w:val="both"/>
        <w:rPr>
          <w:lang w:val="fr-FR"/>
        </w:rPr>
      </w:pPr>
    </w:p>
    <w:p w14:paraId="48CDD4B1" w14:textId="542E1B99" w:rsidR="00CB0721" w:rsidRPr="0032190F" w:rsidRDefault="00CB0721" w:rsidP="00DF77EC">
      <w:pPr>
        <w:jc w:val="both"/>
        <w:rPr>
          <w:lang w:val="fr-FR"/>
        </w:rPr>
      </w:pPr>
      <w:r>
        <w:rPr>
          <w:lang w:val="fr-FR"/>
        </w:rPr>
        <w:t>Avec Apamée, c'est l'un des sites les plus intensemment pillé (looted) (SS BIB)</w:t>
      </w:r>
    </w:p>
    <w:p w14:paraId="61CA079E" w14:textId="77777777" w:rsidR="00DF77EC" w:rsidRPr="0032190F" w:rsidRDefault="00DF77EC" w:rsidP="00DF77EC">
      <w:pPr>
        <w:jc w:val="both"/>
        <w:rPr>
          <w:lang w:val="fr-FR"/>
        </w:rPr>
      </w:pPr>
    </w:p>
    <w:p w14:paraId="1E931670" w14:textId="77777777" w:rsidR="00DF77EC" w:rsidRPr="0032190F" w:rsidRDefault="00DF77EC" w:rsidP="00426FF9">
      <w:pPr>
        <w:pStyle w:val="Heading1"/>
      </w:pPr>
      <w:bookmarkStart w:id="4550" w:name="Sit_Sippar"/>
      <w:r w:rsidRPr="0032190F">
        <w:t>SIPPAR</w:t>
      </w:r>
    </w:p>
    <w:bookmarkEnd w:id="4550"/>
    <w:p w14:paraId="0BD07898" w14:textId="77777777" w:rsidR="00DF77EC" w:rsidRPr="0032190F" w:rsidRDefault="00DF77EC" w:rsidP="00DF77EC">
      <w:pPr>
        <w:jc w:val="both"/>
        <w:rPr>
          <w:lang w:val="fr-FR"/>
        </w:rPr>
      </w:pPr>
    </w:p>
    <w:p w14:paraId="57AF11A5" w14:textId="21DA8A2E" w:rsidR="00DF77EC" w:rsidRPr="0032190F" w:rsidRDefault="00DF77EC" w:rsidP="00DF77EC">
      <w:pPr>
        <w:rPr>
          <w:lang w:val="fr-FR"/>
        </w:rPr>
      </w:pPr>
      <w:r w:rsidRPr="0032190F">
        <w:rPr>
          <w:lang w:val="fr-FR"/>
        </w:rPr>
        <w:t>Actuellement, Abu-Habbah. La tablette de Nabu-apla-iddina (6</w:t>
      </w:r>
      <w:r w:rsidRPr="0032190F">
        <w:rPr>
          <w:vertAlign w:val="superscript"/>
          <w:lang w:val="fr-FR"/>
        </w:rPr>
        <w:t>e</w:t>
      </w:r>
      <w:r w:rsidRPr="0032190F">
        <w:rPr>
          <w:lang w:val="fr-FR"/>
        </w:rPr>
        <w:t xml:space="preserve"> roi de la dynastie E de </w:t>
      </w:r>
      <w:hyperlink r:id="rId11241" w:anchor="Cul_Babylone" w:history="1">
        <w:r w:rsidRPr="0032190F">
          <w:rPr>
            <w:rStyle w:val="Hyperlink"/>
            <w:lang w:val="fr-FR"/>
          </w:rPr>
          <w:t>Babylone</w:t>
        </w:r>
      </w:hyperlink>
      <w:r w:rsidRPr="0032190F">
        <w:rPr>
          <w:lang w:val="fr-FR"/>
        </w:rPr>
        <w:t xml:space="preserve">) y a été trouvée (wiki). </w:t>
      </w:r>
    </w:p>
    <w:p w14:paraId="7244CA25" w14:textId="77777777" w:rsidR="00DF77EC" w:rsidRPr="0032190F" w:rsidRDefault="00DF77EC" w:rsidP="00DF77EC">
      <w:pPr>
        <w:rPr>
          <w:lang w:val="fr-FR"/>
        </w:rPr>
      </w:pPr>
      <w:r w:rsidRPr="0032190F">
        <w:rPr>
          <w:lang w:val="fr-FR"/>
        </w:rPr>
        <w:t>La tablette raconte que :</w:t>
      </w:r>
    </w:p>
    <w:p w14:paraId="540BDA29" w14:textId="77777777" w:rsidR="00DF77EC" w:rsidRPr="0032190F" w:rsidRDefault="00DF77EC" w:rsidP="00DF77EC">
      <w:pPr>
        <w:rPr>
          <w:lang w:val="fr-FR"/>
        </w:rPr>
      </w:pPr>
      <w:r w:rsidRPr="0032190F">
        <w:rPr>
          <w:lang w:val="fr-FR"/>
        </w:rPr>
        <w:tab/>
        <w:t>1- la statue de Shamash avait été détruite par les Sutéens.</w:t>
      </w:r>
    </w:p>
    <w:p w14:paraId="65BD4650" w14:textId="77777777" w:rsidR="00DF77EC" w:rsidRPr="0032190F" w:rsidRDefault="00DF77EC" w:rsidP="00DF77EC">
      <w:pPr>
        <w:rPr>
          <w:lang w:val="fr-FR"/>
        </w:rPr>
      </w:pPr>
      <w:r w:rsidRPr="0032190F">
        <w:rPr>
          <w:lang w:val="fr-FR"/>
        </w:rPr>
        <w:tab/>
        <w:t>2- on a intsallé un disque solaire à la place</w:t>
      </w:r>
    </w:p>
    <w:p w14:paraId="293F48B9" w14:textId="77777777" w:rsidR="00DF77EC" w:rsidRPr="0032190F" w:rsidRDefault="00DF77EC" w:rsidP="00DF77EC">
      <w:pPr>
        <w:rPr>
          <w:lang w:val="fr-FR"/>
        </w:rPr>
      </w:pPr>
      <w:r w:rsidRPr="0032190F">
        <w:rPr>
          <w:lang w:val="fr-FR"/>
        </w:rPr>
        <w:tab/>
        <w:t>3-c’est sous le règne de Nabu-alpa-iddina que Shamash redevient paisible et tourne sa face vers le roi</w:t>
      </w:r>
    </w:p>
    <w:p w14:paraId="7BD5BCFE" w14:textId="77777777" w:rsidR="00DF77EC" w:rsidRPr="0032190F" w:rsidRDefault="00DF77EC" w:rsidP="00DF77EC">
      <w:pPr>
        <w:rPr>
          <w:lang w:val="fr-FR"/>
        </w:rPr>
      </w:pPr>
      <w:r w:rsidRPr="0032190F">
        <w:rPr>
          <w:lang w:val="fr-FR"/>
        </w:rPr>
        <w:tab/>
        <w:t>4-un prêtre peut découvrir un modèle de son image en argile</w:t>
      </w:r>
    </w:p>
    <w:p w14:paraId="51C049AB" w14:textId="77777777" w:rsidR="00DF77EC" w:rsidRPr="0032190F" w:rsidRDefault="00DF77EC" w:rsidP="00DF77EC">
      <w:pPr>
        <w:rPr>
          <w:lang w:val="fr-FR"/>
        </w:rPr>
      </w:pPr>
      <w:r w:rsidRPr="0032190F">
        <w:rPr>
          <w:lang w:val="fr-FR"/>
        </w:rPr>
        <w:tab/>
        <w:t>5-le roi peut reconstruire l’image/statue de Shamash</w:t>
      </w:r>
    </w:p>
    <w:p w14:paraId="58D70674" w14:textId="77777777" w:rsidR="00DF77EC" w:rsidRPr="0032190F" w:rsidRDefault="00DF77EC" w:rsidP="00DF77EC">
      <w:pPr>
        <w:rPr>
          <w:lang w:val="fr-FR"/>
        </w:rPr>
      </w:pPr>
      <w:r w:rsidRPr="0032190F">
        <w:rPr>
          <w:lang w:val="fr-FR"/>
        </w:rPr>
        <w:t>(BIB 2023)</w:t>
      </w:r>
    </w:p>
    <w:p w14:paraId="4C1F681B" w14:textId="77777777" w:rsidR="00DF77EC" w:rsidRPr="0032190F" w:rsidRDefault="00DF77EC" w:rsidP="00DF77EC">
      <w:pPr>
        <w:jc w:val="both"/>
        <w:rPr>
          <w:lang w:val="fr-FR"/>
        </w:rPr>
      </w:pPr>
    </w:p>
    <w:p w14:paraId="6BE9B716" w14:textId="77777777" w:rsidR="00DF77EC" w:rsidRPr="0032190F" w:rsidRDefault="00DF77EC" w:rsidP="00DF77EC">
      <w:pPr>
        <w:jc w:val="both"/>
        <w:rPr>
          <w:lang w:val="fr-FR"/>
        </w:rPr>
      </w:pPr>
    </w:p>
    <w:p w14:paraId="0021BAB0" w14:textId="77777777" w:rsidR="000A1D1F" w:rsidRPr="0032190F" w:rsidRDefault="000A1D1F" w:rsidP="00426FF9">
      <w:pPr>
        <w:pStyle w:val="Heading1"/>
      </w:pPr>
      <w:bookmarkStart w:id="4551" w:name="Sit_Kanesh"/>
      <w:r w:rsidRPr="0032190F">
        <w:t>KANESH</w:t>
      </w:r>
    </w:p>
    <w:bookmarkEnd w:id="4551"/>
    <w:p w14:paraId="2903906F" w14:textId="77777777" w:rsidR="000A1D1F" w:rsidRPr="0032190F" w:rsidRDefault="000A1D1F" w:rsidP="00242C0F">
      <w:pPr>
        <w:rPr>
          <w:lang w:val="fr-FR"/>
        </w:rPr>
      </w:pPr>
    </w:p>
    <w:p w14:paraId="08C8C965" w14:textId="3B625C03" w:rsidR="000A1D1F" w:rsidRPr="0032190F" w:rsidRDefault="00000000" w:rsidP="00242C0F">
      <w:pPr>
        <w:jc w:val="both"/>
        <w:rPr>
          <w:lang w:val="fr-FR"/>
        </w:rPr>
      </w:pPr>
      <w:hyperlink r:id="rId11242" w:anchor="Sit_Karum" w:history="1">
        <w:r w:rsidR="003C28EA" w:rsidRPr="003C28EA">
          <w:rPr>
            <w:rStyle w:val="Hyperlink"/>
            <w:lang w:val="fr-FR"/>
          </w:rPr>
          <w:t>Karum</w:t>
        </w:r>
      </w:hyperlink>
      <w:r w:rsidR="003C28EA">
        <w:rPr>
          <w:lang w:val="fr-FR"/>
        </w:rPr>
        <w:t xml:space="preserve"> (wiki) </w:t>
      </w:r>
      <w:r w:rsidR="000A1D1F" w:rsidRPr="0032190F">
        <w:rPr>
          <w:lang w:val="fr-FR"/>
        </w:rPr>
        <w:t xml:space="preserve">Actuellement Kültepe en Anatolie centro-orientale est un centre économique, un </w:t>
      </w:r>
      <w:r w:rsidR="000A1D1F" w:rsidRPr="0032190F">
        <w:rPr>
          <w:i/>
          <w:lang w:val="fr-FR"/>
        </w:rPr>
        <w:t>karum</w:t>
      </w:r>
      <w:r w:rsidR="000A1D1F" w:rsidRPr="0032190F">
        <w:rPr>
          <w:lang w:val="fr-FR"/>
        </w:rPr>
        <w:t xml:space="preserve"> commerçant avec Assur, important. C’est aussi la capitale d’un petit empire à la fin de l’âge du Bronze ancien (2300-1950 aec) et au début de l’expansion assyrienne (1950-1750 aec). Vers 1830 aec, le site est devenu une colonie </w:t>
      </w:r>
      <w:hyperlink r:id="rId11243" w:anchor="Cul_Akkad" w:history="1">
        <w:r w:rsidR="000A1D1F" w:rsidRPr="0032190F">
          <w:rPr>
            <w:rStyle w:val="Hyperlink"/>
            <w:lang w:val="fr-FR"/>
          </w:rPr>
          <w:t>akkadienne</w:t>
        </w:r>
      </w:hyperlink>
      <w:r w:rsidR="000A1D1F" w:rsidRPr="0032190F">
        <w:rPr>
          <w:lang w:val="fr-FR"/>
        </w:rPr>
        <w:t xml:space="preserve">. Le site est détruit de nouveau vers 1750 en // de nombreuses autres colonies akkadienne marquant l’expansion des </w:t>
      </w:r>
      <w:hyperlink r:id="rId11244" w:anchor="Cul_Hittite" w:history="1">
        <w:r w:rsidR="000A1D1F" w:rsidRPr="0032190F">
          <w:rPr>
            <w:rStyle w:val="Hyperlink"/>
            <w:lang w:val="fr-FR"/>
          </w:rPr>
          <w:t>Hittites</w:t>
        </w:r>
      </w:hyperlink>
      <w:r w:rsidR="000A1D1F" w:rsidRPr="0032190F">
        <w:rPr>
          <w:lang w:val="fr-FR"/>
        </w:rPr>
        <w:t xml:space="preserve"> (BIB Louvre)  </w:t>
      </w:r>
    </w:p>
    <w:p w14:paraId="19E2EC1B" w14:textId="77777777" w:rsidR="004E7748" w:rsidRPr="0032190F" w:rsidRDefault="004E7748" w:rsidP="00242C0F">
      <w:pPr>
        <w:jc w:val="both"/>
        <w:rPr>
          <w:lang w:val="fr-FR"/>
        </w:rPr>
      </w:pPr>
    </w:p>
    <w:p w14:paraId="31887511" w14:textId="77777777" w:rsidR="00532199" w:rsidRPr="0032190F" w:rsidRDefault="00532199" w:rsidP="00242C0F">
      <w:pPr>
        <w:jc w:val="both"/>
        <w:rPr>
          <w:lang w:val="fr-FR"/>
        </w:rPr>
      </w:pPr>
      <w:r w:rsidRPr="0032190F">
        <w:rPr>
          <w:lang w:val="fr-FR"/>
        </w:rPr>
        <w:t>Dans le palais d’Assur, l’atelier de sculpture qui fabrique les statues de dieux prend le nom d’un lieu mythique de la théogonie (BIB 2031)</w:t>
      </w:r>
    </w:p>
    <w:p w14:paraId="5AFFDBED" w14:textId="77777777" w:rsidR="00532199" w:rsidRPr="0032190F" w:rsidRDefault="00532199" w:rsidP="00242C0F">
      <w:pPr>
        <w:jc w:val="both"/>
        <w:rPr>
          <w:lang w:val="fr-FR"/>
        </w:rPr>
      </w:pPr>
    </w:p>
    <w:p w14:paraId="24A4E944" w14:textId="77777777" w:rsidR="004E7748" w:rsidRPr="0032190F" w:rsidRDefault="004E7748" w:rsidP="00242C0F">
      <w:pPr>
        <w:jc w:val="both"/>
        <w:rPr>
          <w:lang w:val="fr-FR"/>
        </w:rPr>
      </w:pPr>
      <w:r w:rsidRPr="0032190F">
        <w:rPr>
          <w:lang w:val="fr-FR"/>
        </w:rPr>
        <w:t>(Louvre, Thraces 2015)</w:t>
      </w:r>
    </w:p>
    <w:p w14:paraId="6595AB32" w14:textId="77777777" w:rsidR="004E7748" w:rsidRPr="0032190F" w:rsidRDefault="004E7748" w:rsidP="00242C0F">
      <w:pPr>
        <w:jc w:val="both"/>
        <w:rPr>
          <w:lang w:val="fr-FR"/>
        </w:rPr>
      </w:pPr>
    </w:p>
    <w:p w14:paraId="39D580AB" w14:textId="77777777" w:rsidR="004E7748" w:rsidRPr="0032190F" w:rsidRDefault="004E7748" w:rsidP="00426FF9">
      <w:pPr>
        <w:pStyle w:val="Heading1"/>
      </w:pPr>
      <w:r w:rsidRPr="0032190F">
        <w:t>SEUTHOPOLIS</w:t>
      </w:r>
    </w:p>
    <w:p w14:paraId="4EB6025A" w14:textId="77777777" w:rsidR="004E7748" w:rsidRPr="0032190F" w:rsidRDefault="004E7748" w:rsidP="00242C0F">
      <w:pPr>
        <w:jc w:val="both"/>
        <w:rPr>
          <w:lang w:val="fr-FR"/>
        </w:rPr>
      </w:pPr>
    </w:p>
    <w:p w14:paraId="3785158E" w14:textId="6B2D0245" w:rsidR="004E7748" w:rsidRPr="0032190F" w:rsidRDefault="004E7748" w:rsidP="00242C0F">
      <w:pPr>
        <w:rPr>
          <w:lang w:val="fr-FR"/>
        </w:rPr>
      </w:pPr>
      <w:r w:rsidRPr="0032190F">
        <w:rPr>
          <w:lang w:val="fr-FR"/>
        </w:rPr>
        <w:t xml:space="preserve">Capitale </w:t>
      </w:r>
      <w:hyperlink r:id="rId11245" w:anchor="Cul_Thraces" w:history="1">
        <w:r w:rsidRPr="0032190F">
          <w:rPr>
            <w:rStyle w:val="Hyperlink"/>
            <w:lang w:val="fr-FR"/>
          </w:rPr>
          <w:t>Thrace</w:t>
        </w:r>
      </w:hyperlink>
      <w:r w:rsidRPr="0032190F">
        <w:rPr>
          <w:lang w:val="fr-FR"/>
        </w:rPr>
        <w:t xml:space="preserve"> fondée par Seuthès III (324-290 aec).(Louvre, Thraces 2015)</w:t>
      </w:r>
    </w:p>
    <w:p w14:paraId="0798C0C8" w14:textId="77777777" w:rsidR="004E7748" w:rsidRPr="0032190F" w:rsidRDefault="004E7748" w:rsidP="00426FF9">
      <w:pPr>
        <w:pStyle w:val="Heading1"/>
      </w:pPr>
      <w:r w:rsidRPr="0032190F">
        <w:br/>
        <w:t>ADJIYSKA VODENISTA</w:t>
      </w:r>
    </w:p>
    <w:p w14:paraId="0A28641E" w14:textId="04C2D59B" w:rsidR="004E7748" w:rsidRPr="0032190F" w:rsidRDefault="004E7748" w:rsidP="00242C0F">
      <w:pPr>
        <w:rPr>
          <w:lang w:val="fr-FR"/>
        </w:rPr>
      </w:pPr>
      <w:r w:rsidRPr="0032190F">
        <w:rPr>
          <w:lang w:val="fr-FR"/>
        </w:rPr>
        <w:br/>
        <w:t xml:space="preserve">Ville appelée aussi Pistiros, fondée sur l’Hébros, au croisement des principales voies terrestre de </w:t>
      </w:r>
      <w:hyperlink r:id="rId11246" w:anchor="Cul_Thraces" w:history="1">
        <w:r w:rsidRPr="0032190F">
          <w:rPr>
            <w:rStyle w:val="Hyperlink"/>
            <w:lang w:val="fr-FR"/>
          </w:rPr>
          <w:t>Thrace</w:t>
        </w:r>
      </w:hyperlink>
      <w:r w:rsidRPr="0032190F">
        <w:rPr>
          <w:lang w:val="fr-FR"/>
        </w:rPr>
        <w:t xml:space="preserve"> (Louvre, Thraces 2015)</w:t>
      </w:r>
    </w:p>
    <w:p w14:paraId="4A9593DC" w14:textId="77777777" w:rsidR="004E7748" w:rsidRPr="0032190F" w:rsidRDefault="004E7748" w:rsidP="00242C0F">
      <w:pPr>
        <w:jc w:val="both"/>
        <w:rPr>
          <w:lang w:val="fr-FR"/>
        </w:rPr>
      </w:pPr>
    </w:p>
    <w:p w14:paraId="67564B44" w14:textId="77777777" w:rsidR="004E7748" w:rsidRPr="0032190F" w:rsidRDefault="004E7748" w:rsidP="00426FF9">
      <w:pPr>
        <w:pStyle w:val="Heading1"/>
      </w:pPr>
      <w:r w:rsidRPr="0032190F">
        <w:t>CHERNOZEN-KALOYANOVO</w:t>
      </w:r>
    </w:p>
    <w:p w14:paraId="74926291" w14:textId="77777777" w:rsidR="004E7748" w:rsidRPr="0032190F" w:rsidRDefault="004E7748" w:rsidP="00242C0F">
      <w:pPr>
        <w:jc w:val="both"/>
        <w:rPr>
          <w:lang w:val="fr-FR"/>
        </w:rPr>
      </w:pPr>
    </w:p>
    <w:p w14:paraId="2EDC3FF9" w14:textId="77777777" w:rsidR="004E7748" w:rsidRPr="0032190F" w:rsidRDefault="004E7748" w:rsidP="00242C0F">
      <w:pPr>
        <w:jc w:val="both"/>
        <w:rPr>
          <w:lang w:val="fr-FR"/>
        </w:rPr>
      </w:pPr>
      <w:r w:rsidRPr="0032190F">
        <w:rPr>
          <w:lang w:val="fr-FR"/>
        </w:rPr>
        <w:lastRenderedPageBreak/>
        <w:t>Le tumulus Chernozem-Kaloyanovo, région de Duvanli, Bulgarie centrale mesure 6m de haut pour 48m de diamètre. Une ciste de 3m de long. Dans le mobilier, 3 princiapux groupes d’objets :</w:t>
      </w:r>
    </w:p>
    <w:p w14:paraId="528F117E" w14:textId="77777777" w:rsidR="004E7748" w:rsidRPr="0032190F" w:rsidRDefault="004E7748"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56"/>
        <w:gridCol w:w="4909"/>
      </w:tblGrid>
      <w:tr w:rsidR="004E7748" w14:paraId="73B16970" w14:textId="77777777" w:rsidTr="00642060">
        <w:trPr>
          <w:jc w:val="center"/>
        </w:trPr>
        <w:tc>
          <w:tcPr>
            <w:tcW w:w="1656" w:type="dxa"/>
            <w:shd w:val="clear" w:color="auto" w:fill="auto"/>
            <w:vAlign w:val="center"/>
          </w:tcPr>
          <w:p w14:paraId="559EE70A" w14:textId="77777777" w:rsidR="004E7748" w:rsidRDefault="004E7748" w:rsidP="00642060">
            <w:pPr>
              <w:jc w:val="center"/>
            </w:pPr>
            <w:r>
              <w:t>parade/parure</w:t>
            </w:r>
          </w:p>
        </w:tc>
        <w:tc>
          <w:tcPr>
            <w:tcW w:w="4909" w:type="dxa"/>
            <w:shd w:val="clear" w:color="auto" w:fill="auto"/>
          </w:tcPr>
          <w:p w14:paraId="4C12436C" w14:textId="77777777" w:rsidR="004E7748" w:rsidRDefault="004E7748" w:rsidP="00242C0F">
            <w:pPr>
              <w:jc w:val="both"/>
            </w:pPr>
            <w:r>
              <w:t>pectoral en or, etc.</w:t>
            </w:r>
          </w:p>
        </w:tc>
      </w:tr>
      <w:tr w:rsidR="004E7748" w14:paraId="5BA1FD43" w14:textId="77777777" w:rsidTr="00642060">
        <w:trPr>
          <w:jc w:val="center"/>
        </w:trPr>
        <w:tc>
          <w:tcPr>
            <w:tcW w:w="1656" w:type="dxa"/>
            <w:shd w:val="clear" w:color="auto" w:fill="auto"/>
            <w:vAlign w:val="center"/>
          </w:tcPr>
          <w:p w14:paraId="7826DA68" w14:textId="77777777" w:rsidR="004E7748" w:rsidRDefault="004E7748" w:rsidP="00642060">
            <w:pPr>
              <w:jc w:val="center"/>
            </w:pPr>
            <w:r>
              <w:t>armement</w:t>
            </w:r>
          </w:p>
        </w:tc>
        <w:tc>
          <w:tcPr>
            <w:tcW w:w="4909" w:type="dxa"/>
            <w:shd w:val="clear" w:color="auto" w:fill="auto"/>
          </w:tcPr>
          <w:p w14:paraId="0595B734" w14:textId="77777777" w:rsidR="004E7748" w:rsidRDefault="004E7748" w:rsidP="00242C0F">
            <w:pPr>
              <w:jc w:val="both"/>
            </w:pPr>
          </w:p>
        </w:tc>
      </w:tr>
      <w:tr w:rsidR="004E7748" w:rsidRPr="002E648D" w14:paraId="4722D50E" w14:textId="77777777" w:rsidTr="00642060">
        <w:trPr>
          <w:jc w:val="center"/>
        </w:trPr>
        <w:tc>
          <w:tcPr>
            <w:tcW w:w="1656" w:type="dxa"/>
            <w:shd w:val="clear" w:color="auto" w:fill="auto"/>
            <w:vAlign w:val="center"/>
          </w:tcPr>
          <w:p w14:paraId="707DD618" w14:textId="47816251" w:rsidR="004E7748" w:rsidRDefault="00000000" w:rsidP="00642060">
            <w:pPr>
              <w:jc w:val="center"/>
            </w:pPr>
            <w:hyperlink r:id="rId11247" w:anchor="Cul_Proto_Soc_Banquet" w:history="1">
              <w:r w:rsidR="00642060" w:rsidRPr="00642060">
                <w:rPr>
                  <w:rStyle w:val="Hyperlink"/>
                </w:rPr>
                <w:t>banquet</w:t>
              </w:r>
            </w:hyperlink>
          </w:p>
        </w:tc>
        <w:tc>
          <w:tcPr>
            <w:tcW w:w="4909" w:type="dxa"/>
            <w:shd w:val="clear" w:color="auto" w:fill="auto"/>
          </w:tcPr>
          <w:p w14:paraId="268B3FFF" w14:textId="0D6B75B7" w:rsidR="004E7748" w:rsidRPr="0032190F" w:rsidRDefault="004E7748" w:rsidP="00242C0F">
            <w:pPr>
              <w:jc w:val="both"/>
              <w:rPr>
                <w:lang w:val="fr-FR"/>
              </w:rPr>
            </w:pPr>
            <w:r w:rsidRPr="0032190F">
              <w:rPr>
                <w:lang w:val="fr-FR"/>
              </w:rPr>
              <w:t xml:space="preserve">importé de Grèce, on note que le </w:t>
            </w:r>
            <w:hyperlink r:id="rId11248" w:anchor="Cul_Grecs__Céramique_typ_Crat" w:history="1">
              <w:r w:rsidR="00B871A1" w:rsidRPr="00B871A1">
                <w:rPr>
                  <w:rStyle w:val="Hyperlink"/>
                  <w:lang w:val="fr-FR"/>
                </w:rPr>
                <w:t>cratère</w:t>
              </w:r>
            </w:hyperlink>
            <w:r w:rsidR="00B871A1" w:rsidRPr="00B871A1">
              <w:rPr>
                <w:lang w:val="fr-FR"/>
              </w:rPr>
              <w:t xml:space="preserve"> </w:t>
            </w:r>
            <w:r w:rsidRPr="0032190F">
              <w:rPr>
                <w:lang w:val="fr-FR"/>
              </w:rPr>
              <w:t>est absent eput-être remplacé par un vase de type lekané</w:t>
            </w:r>
          </w:p>
        </w:tc>
      </w:tr>
    </w:tbl>
    <w:p w14:paraId="1E545580" w14:textId="77777777" w:rsidR="00EA79C9" w:rsidRPr="0032190F" w:rsidRDefault="004E7748" w:rsidP="00242C0F">
      <w:pPr>
        <w:rPr>
          <w:lang w:val="fr-FR"/>
        </w:rPr>
      </w:pPr>
      <w:r w:rsidRPr="0032190F">
        <w:rPr>
          <w:lang w:val="fr-FR"/>
        </w:rPr>
        <w:t>(Louvre, Thraces 2015)</w:t>
      </w:r>
    </w:p>
    <w:p w14:paraId="2460DA0E" w14:textId="77777777" w:rsidR="004E7748" w:rsidRPr="0032190F" w:rsidRDefault="004E7748" w:rsidP="00242C0F">
      <w:pPr>
        <w:rPr>
          <w:lang w:val="fr-FR"/>
        </w:rPr>
      </w:pPr>
    </w:p>
    <w:p w14:paraId="329A1AA9" w14:textId="77777777" w:rsidR="004E7748" w:rsidRPr="0032190F" w:rsidRDefault="004E7748" w:rsidP="00426FF9">
      <w:pPr>
        <w:pStyle w:val="Heading1"/>
      </w:pPr>
      <w:r w:rsidRPr="0032190F">
        <w:t>MUSHOVISTA</w:t>
      </w:r>
    </w:p>
    <w:p w14:paraId="5CFD9B7C" w14:textId="77777777" w:rsidR="004E7748" w:rsidRPr="0032190F" w:rsidRDefault="004E7748" w:rsidP="00242C0F">
      <w:pPr>
        <w:rPr>
          <w:lang w:val="fr-FR"/>
        </w:rPr>
      </w:pPr>
    </w:p>
    <w:p w14:paraId="0842D8F0" w14:textId="77777777" w:rsidR="004E7748" w:rsidRPr="0032190F" w:rsidRDefault="004E7748" w:rsidP="00242C0F">
      <w:pPr>
        <w:rPr>
          <w:lang w:val="fr-FR"/>
        </w:rPr>
      </w:pPr>
      <w:r w:rsidRPr="0032190F">
        <w:rPr>
          <w:lang w:val="fr-FR"/>
        </w:rPr>
        <w:t>Le tumulus Duvanli, Bulgarie centrale. 4m de haut, 32 m de diamètre. C’est le plus ancien tertre funéraire de la nécropole de Duvanli. Dataion : ~460 aec (Louvre, Thraces 2015)</w:t>
      </w:r>
    </w:p>
    <w:p w14:paraId="07893074" w14:textId="77777777" w:rsidR="004E7748" w:rsidRPr="0032190F" w:rsidRDefault="004E7748" w:rsidP="00242C0F">
      <w:pPr>
        <w:rPr>
          <w:lang w:val="fr-FR"/>
        </w:rPr>
      </w:pPr>
    </w:p>
    <w:p w14:paraId="35148DA2" w14:textId="77777777" w:rsidR="004E7748" w:rsidRPr="0032190F" w:rsidRDefault="004E7748" w:rsidP="00242C0F">
      <w:pPr>
        <w:jc w:val="both"/>
        <w:rPr>
          <w:lang w:val="fr-FR"/>
        </w:rPr>
      </w:pPr>
      <w:r w:rsidRPr="0032190F">
        <w:rPr>
          <w:lang w:val="fr-FR"/>
        </w:rPr>
        <w:t xml:space="preserve">Dans le mobilier, 3 </w:t>
      </w:r>
      <w:r w:rsidR="00AE5078" w:rsidRPr="0032190F">
        <w:rPr>
          <w:lang w:val="fr-FR"/>
        </w:rPr>
        <w:t>principaux</w:t>
      </w:r>
      <w:r w:rsidRPr="0032190F">
        <w:rPr>
          <w:lang w:val="fr-FR"/>
        </w:rPr>
        <w:t xml:space="preserve"> groupes d’objets :</w:t>
      </w:r>
    </w:p>
    <w:p w14:paraId="708A623B" w14:textId="77777777" w:rsidR="004E7748" w:rsidRPr="0032190F" w:rsidRDefault="004E7748"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56"/>
        <w:gridCol w:w="4648"/>
      </w:tblGrid>
      <w:tr w:rsidR="004E7748" w14:paraId="4FD1FB2C" w14:textId="77777777" w:rsidTr="008C4DFA">
        <w:trPr>
          <w:jc w:val="center"/>
        </w:trPr>
        <w:tc>
          <w:tcPr>
            <w:tcW w:w="1656" w:type="dxa"/>
            <w:shd w:val="clear" w:color="auto" w:fill="auto"/>
          </w:tcPr>
          <w:p w14:paraId="07E75E3C" w14:textId="77777777" w:rsidR="004E7748" w:rsidRDefault="004E7748" w:rsidP="00242C0F">
            <w:pPr>
              <w:jc w:val="both"/>
            </w:pPr>
            <w:r>
              <w:t>parade/parure</w:t>
            </w:r>
          </w:p>
        </w:tc>
        <w:tc>
          <w:tcPr>
            <w:tcW w:w="4648" w:type="dxa"/>
            <w:shd w:val="clear" w:color="auto" w:fill="auto"/>
          </w:tcPr>
          <w:p w14:paraId="5216CD62" w14:textId="77777777" w:rsidR="004E7748" w:rsidRDefault="004E7748" w:rsidP="00242C0F">
            <w:pPr>
              <w:jc w:val="both"/>
            </w:pPr>
            <w:r>
              <w:t>pectoral en or, etc.</w:t>
            </w:r>
          </w:p>
        </w:tc>
      </w:tr>
      <w:tr w:rsidR="004E7748" w14:paraId="06682C25" w14:textId="77777777" w:rsidTr="008C4DFA">
        <w:trPr>
          <w:jc w:val="center"/>
        </w:trPr>
        <w:tc>
          <w:tcPr>
            <w:tcW w:w="1656" w:type="dxa"/>
            <w:shd w:val="clear" w:color="auto" w:fill="auto"/>
          </w:tcPr>
          <w:p w14:paraId="459DA744" w14:textId="77777777" w:rsidR="004E7748" w:rsidRDefault="004E7748" w:rsidP="00242C0F">
            <w:pPr>
              <w:jc w:val="both"/>
            </w:pPr>
            <w:r>
              <w:t>toilettes</w:t>
            </w:r>
          </w:p>
        </w:tc>
        <w:tc>
          <w:tcPr>
            <w:tcW w:w="4648" w:type="dxa"/>
            <w:shd w:val="clear" w:color="auto" w:fill="auto"/>
          </w:tcPr>
          <w:p w14:paraId="4C26C534" w14:textId="77777777" w:rsidR="004E7748" w:rsidRDefault="004E7748" w:rsidP="00242C0F">
            <w:pPr>
              <w:jc w:val="both"/>
            </w:pPr>
            <w:r>
              <w:t>alabastres, miroir, etc.</w:t>
            </w:r>
          </w:p>
        </w:tc>
      </w:tr>
      <w:tr w:rsidR="004E7748" w:rsidRPr="002E648D" w14:paraId="4729464C" w14:textId="77777777" w:rsidTr="008C4DFA">
        <w:trPr>
          <w:jc w:val="center"/>
        </w:trPr>
        <w:tc>
          <w:tcPr>
            <w:tcW w:w="1656" w:type="dxa"/>
            <w:shd w:val="clear" w:color="auto" w:fill="auto"/>
          </w:tcPr>
          <w:p w14:paraId="65722928" w14:textId="5FF5E86B" w:rsidR="004E7748" w:rsidRDefault="00000000" w:rsidP="00242C0F">
            <w:pPr>
              <w:jc w:val="both"/>
            </w:pPr>
            <w:hyperlink r:id="rId11249" w:anchor="Cul_Proto_Soc_Banquet" w:history="1">
              <w:r w:rsidR="00642060" w:rsidRPr="00642060">
                <w:rPr>
                  <w:rStyle w:val="Hyperlink"/>
                </w:rPr>
                <w:t>banquet</w:t>
              </w:r>
            </w:hyperlink>
          </w:p>
        </w:tc>
        <w:tc>
          <w:tcPr>
            <w:tcW w:w="4648" w:type="dxa"/>
            <w:shd w:val="clear" w:color="auto" w:fill="auto"/>
          </w:tcPr>
          <w:p w14:paraId="67A1D9B1" w14:textId="77777777" w:rsidR="004E7748" w:rsidRPr="0032190F" w:rsidRDefault="004E7748" w:rsidP="00242C0F">
            <w:pPr>
              <w:jc w:val="both"/>
              <w:rPr>
                <w:lang w:val="fr-FR"/>
              </w:rPr>
            </w:pPr>
            <w:r w:rsidRPr="0032190F">
              <w:rPr>
                <w:lang w:val="fr-FR"/>
              </w:rPr>
              <w:t>coupe, amphore type de Chios (470-460 aec)</w:t>
            </w:r>
          </w:p>
        </w:tc>
      </w:tr>
    </w:tbl>
    <w:p w14:paraId="157ABA23" w14:textId="77777777" w:rsidR="004E7748" w:rsidRPr="0032190F" w:rsidRDefault="004E7748" w:rsidP="00242C0F">
      <w:pPr>
        <w:rPr>
          <w:lang w:val="fr-FR"/>
        </w:rPr>
      </w:pPr>
      <w:r w:rsidRPr="0032190F">
        <w:rPr>
          <w:lang w:val="fr-FR"/>
        </w:rPr>
        <w:t>(Louvre, Thraces 2015)</w:t>
      </w:r>
    </w:p>
    <w:p w14:paraId="2043931B" w14:textId="77777777" w:rsidR="004E7748" w:rsidRPr="0032190F" w:rsidRDefault="004E7748" w:rsidP="00242C0F">
      <w:pPr>
        <w:rPr>
          <w:lang w:val="fr-FR"/>
        </w:rPr>
      </w:pPr>
    </w:p>
    <w:p w14:paraId="5B6F23BC" w14:textId="77777777" w:rsidR="004E7748" w:rsidRPr="0032190F" w:rsidRDefault="004E7748" w:rsidP="00426FF9">
      <w:pPr>
        <w:pStyle w:val="Heading1"/>
      </w:pPr>
      <w:r w:rsidRPr="0032190F">
        <w:t>GOLYAMATA MAGUILA</w:t>
      </w:r>
    </w:p>
    <w:p w14:paraId="51BAD496" w14:textId="77777777" w:rsidR="004E7748" w:rsidRPr="0032190F" w:rsidRDefault="004E7748" w:rsidP="00242C0F">
      <w:pPr>
        <w:rPr>
          <w:lang w:val="fr-FR"/>
        </w:rPr>
      </w:pPr>
    </w:p>
    <w:p w14:paraId="077A70E9" w14:textId="77777777" w:rsidR="004E7748" w:rsidRPr="0032190F" w:rsidRDefault="004E7748" w:rsidP="00242C0F">
      <w:pPr>
        <w:rPr>
          <w:lang w:val="fr-FR"/>
        </w:rPr>
      </w:pPr>
      <w:r w:rsidRPr="0032190F">
        <w:rPr>
          <w:lang w:val="fr-FR"/>
        </w:rPr>
        <w:t>Bulgarie centrale. Ce tumulus daté du 4</w:t>
      </w:r>
      <w:r w:rsidRPr="0032190F">
        <w:rPr>
          <w:vertAlign w:val="superscript"/>
          <w:lang w:val="fr-FR"/>
        </w:rPr>
        <w:t>e</w:t>
      </w:r>
      <w:r w:rsidRPr="0032190F">
        <w:rPr>
          <w:lang w:val="fr-FR"/>
        </w:rPr>
        <w:t xml:space="preserve"> s. aec  mesure 15,5m de haut, 102m . Un individu</w:t>
      </w:r>
      <w:r w:rsidR="00AD0253" w:rsidRPr="0032190F">
        <w:rPr>
          <w:lang w:val="fr-FR"/>
        </w:rPr>
        <w:t xml:space="preserve"> </w:t>
      </w:r>
      <w:r w:rsidRPr="0032190F">
        <w:rPr>
          <w:lang w:val="fr-FR"/>
        </w:rPr>
        <w:t>masculin de 18-20 ans, 2 chevaux et un chien sacrifié</w:t>
      </w:r>
    </w:p>
    <w:p w14:paraId="7F4A5C21" w14:textId="77777777" w:rsidR="004E7748" w:rsidRPr="0032190F" w:rsidRDefault="004E7748" w:rsidP="00242C0F">
      <w:pPr>
        <w:jc w:val="both"/>
        <w:rPr>
          <w:lang w:val="fr-FR"/>
        </w:rPr>
      </w:pPr>
    </w:p>
    <w:p w14:paraId="62BD54BF" w14:textId="77777777" w:rsidR="004E7748" w:rsidRPr="0032190F" w:rsidRDefault="004E7748" w:rsidP="00242C0F">
      <w:pPr>
        <w:jc w:val="both"/>
        <w:rPr>
          <w:lang w:val="fr-FR"/>
        </w:rPr>
      </w:pPr>
      <w:r w:rsidRPr="0032190F">
        <w:rPr>
          <w:lang w:val="fr-FR"/>
        </w:rPr>
        <w:t xml:space="preserve">Dans le mobilier, 3 </w:t>
      </w:r>
      <w:r w:rsidR="00AE5078" w:rsidRPr="0032190F">
        <w:rPr>
          <w:lang w:val="fr-FR"/>
        </w:rPr>
        <w:t xml:space="preserve">principaux </w:t>
      </w:r>
      <w:r w:rsidRPr="0032190F">
        <w:rPr>
          <w:lang w:val="fr-FR"/>
        </w:rPr>
        <w:t>groupes d’objets :</w:t>
      </w:r>
    </w:p>
    <w:p w14:paraId="14691FD8" w14:textId="77777777" w:rsidR="004E7748" w:rsidRPr="0032190F" w:rsidRDefault="004E7748"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56"/>
        <w:gridCol w:w="4648"/>
      </w:tblGrid>
      <w:tr w:rsidR="004E7748" w14:paraId="24963B6A" w14:textId="77777777" w:rsidTr="008C4DFA">
        <w:trPr>
          <w:jc w:val="center"/>
        </w:trPr>
        <w:tc>
          <w:tcPr>
            <w:tcW w:w="1656" w:type="dxa"/>
            <w:shd w:val="clear" w:color="auto" w:fill="auto"/>
          </w:tcPr>
          <w:p w14:paraId="1FF76FFF" w14:textId="77777777" w:rsidR="004E7748" w:rsidRDefault="004E7748" w:rsidP="00242C0F">
            <w:pPr>
              <w:jc w:val="both"/>
            </w:pPr>
            <w:r>
              <w:t>parade/parure</w:t>
            </w:r>
          </w:p>
        </w:tc>
        <w:tc>
          <w:tcPr>
            <w:tcW w:w="4648" w:type="dxa"/>
            <w:shd w:val="clear" w:color="auto" w:fill="auto"/>
          </w:tcPr>
          <w:p w14:paraId="72904AE6" w14:textId="77777777" w:rsidR="004E7748" w:rsidRDefault="004E7748" w:rsidP="00242C0F">
            <w:pPr>
              <w:jc w:val="both"/>
            </w:pPr>
            <w:r>
              <w:t>pectoral en or, etc.</w:t>
            </w:r>
          </w:p>
        </w:tc>
      </w:tr>
      <w:tr w:rsidR="004E7748" w14:paraId="3AF47E0D" w14:textId="77777777" w:rsidTr="008C4DFA">
        <w:trPr>
          <w:jc w:val="center"/>
        </w:trPr>
        <w:tc>
          <w:tcPr>
            <w:tcW w:w="1656" w:type="dxa"/>
            <w:shd w:val="clear" w:color="auto" w:fill="auto"/>
          </w:tcPr>
          <w:p w14:paraId="32720DAD" w14:textId="77777777" w:rsidR="004E7748" w:rsidRDefault="004E7748" w:rsidP="00242C0F">
            <w:pPr>
              <w:jc w:val="both"/>
            </w:pPr>
            <w:r>
              <w:t>armement</w:t>
            </w:r>
          </w:p>
        </w:tc>
        <w:tc>
          <w:tcPr>
            <w:tcW w:w="4648" w:type="dxa"/>
            <w:shd w:val="clear" w:color="auto" w:fill="auto"/>
          </w:tcPr>
          <w:p w14:paraId="5C837A37" w14:textId="77777777" w:rsidR="004E7748" w:rsidRDefault="004E7748" w:rsidP="00242C0F">
            <w:pPr>
              <w:jc w:val="both"/>
            </w:pPr>
            <w:r>
              <w:t>alabastres, miroir, etc.</w:t>
            </w:r>
          </w:p>
        </w:tc>
      </w:tr>
      <w:tr w:rsidR="004E7748" w:rsidRPr="002E648D" w14:paraId="7A31F372" w14:textId="77777777" w:rsidTr="008C4DFA">
        <w:trPr>
          <w:jc w:val="center"/>
        </w:trPr>
        <w:tc>
          <w:tcPr>
            <w:tcW w:w="1656" w:type="dxa"/>
            <w:shd w:val="clear" w:color="auto" w:fill="auto"/>
          </w:tcPr>
          <w:p w14:paraId="50948C0B" w14:textId="416EE4A1" w:rsidR="004E7748" w:rsidRDefault="00000000" w:rsidP="00242C0F">
            <w:pPr>
              <w:jc w:val="both"/>
            </w:pPr>
            <w:hyperlink r:id="rId11250" w:anchor="Cul_Proto_Soc_Banquet" w:history="1">
              <w:r w:rsidR="00642060" w:rsidRPr="00642060">
                <w:rPr>
                  <w:rStyle w:val="Hyperlink"/>
                </w:rPr>
                <w:t>banquet</w:t>
              </w:r>
            </w:hyperlink>
          </w:p>
        </w:tc>
        <w:tc>
          <w:tcPr>
            <w:tcW w:w="4648" w:type="dxa"/>
            <w:shd w:val="clear" w:color="auto" w:fill="auto"/>
          </w:tcPr>
          <w:p w14:paraId="6DCD5B3C" w14:textId="77777777" w:rsidR="004E7748" w:rsidRPr="0032190F" w:rsidRDefault="004E7748" w:rsidP="00242C0F">
            <w:pPr>
              <w:jc w:val="both"/>
              <w:rPr>
                <w:lang w:val="fr-FR"/>
              </w:rPr>
            </w:pPr>
            <w:r w:rsidRPr="0032190F">
              <w:rPr>
                <w:lang w:val="fr-FR"/>
              </w:rPr>
              <w:t xml:space="preserve">import de Grèce : le rython, l’oenochoé à panse carénée, situle apparaîssent dans l’assemblage + skyphoi. </w:t>
            </w:r>
          </w:p>
        </w:tc>
      </w:tr>
    </w:tbl>
    <w:p w14:paraId="695556EB" w14:textId="77777777" w:rsidR="004E7748" w:rsidRPr="0032190F" w:rsidRDefault="004E7748" w:rsidP="00242C0F">
      <w:pPr>
        <w:rPr>
          <w:lang w:val="fr-FR"/>
        </w:rPr>
      </w:pPr>
      <w:r w:rsidRPr="0032190F">
        <w:rPr>
          <w:lang w:val="fr-FR"/>
        </w:rPr>
        <w:t>(Louvre, Thraces 2015)</w:t>
      </w:r>
    </w:p>
    <w:p w14:paraId="09F474FA" w14:textId="77777777" w:rsidR="004E7748" w:rsidRPr="0032190F" w:rsidRDefault="004E7748" w:rsidP="00242C0F">
      <w:pPr>
        <w:rPr>
          <w:lang w:val="fr-FR"/>
        </w:rPr>
      </w:pPr>
    </w:p>
    <w:p w14:paraId="02385B1D" w14:textId="77777777" w:rsidR="004E7748" w:rsidRPr="0032190F" w:rsidRDefault="004E7748" w:rsidP="00242C0F">
      <w:pPr>
        <w:rPr>
          <w:lang w:val="fr-FR"/>
        </w:rPr>
      </w:pPr>
    </w:p>
    <w:p w14:paraId="470C152B" w14:textId="77777777" w:rsidR="004E7748" w:rsidRPr="0032190F" w:rsidRDefault="004E7748" w:rsidP="00426FF9">
      <w:pPr>
        <w:pStyle w:val="Heading1"/>
      </w:pPr>
      <w:r w:rsidRPr="0032190F">
        <w:t>GOLYAMATA KOSMATKA</w:t>
      </w:r>
    </w:p>
    <w:p w14:paraId="3594DDDA" w14:textId="77777777" w:rsidR="004E7748" w:rsidRPr="0032190F" w:rsidRDefault="004E7748" w:rsidP="00242C0F">
      <w:pPr>
        <w:rPr>
          <w:lang w:val="fr-FR"/>
        </w:rPr>
      </w:pPr>
    </w:p>
    <w:p w14:paraId="2B0FCCC3" w14:textId="77777777" w:rsidR="004E7748" w:rsidRPr="0032190F" w:rsidRDefault="004E7748" w:rsidP="00242C0F">
      <w:pPr>
        <w:rPr>
          <w:lang w:val="fr-FR"/>
        </w:rPr>
      </w:pPr>
      <w:r w:rsidRPr="0032190F">
        <w:rPr>
          <w:lang w:val="fr-FR"/>
        </w:rPr>
        <w:t>Daté de 325-310 aec. Cénoaphe du roi Seuthès II. Dans le mobilier, 3 princiapux groupes d’objets :</w:t>
      </w:r>
    </w:p>
    <w:p w14:paraId="182F2325" w14:textId="77777777" w:rsidR="004E7748" w:rsidRPr="0032190F" w:rsidRDefault="004E7748"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56"/>
        <w:gridCol w:w="4648"/>
      </w:tblGrid>
      <w:tr w:rsidR="004E7748" w14:paraId="5112D5C6" w14:textId="77777777" w:rsidTr="008C4DFA">
        <w:trPr>
          <w:jc w:val="center"/>
        </w:trPr>
        <w:tc>
          <w:tcPr>
            <w:tcW w:w="1656" w:type="dxa"/>
            <w:shd w:val="clear" w:color="auto" w:fill="auto"/>
          </w:tcPr>
          <w:p w14:paraId="6363EECC" w14:textId="77777777" w:rsidR="004E7748" w:rsidRDefault="004E7748" w:rsidP="00242C0F">
            <w:pPr>
              <w:jc w:val="both"/>
            </w:pPr>
            <w:r>
              <w:t>parade/parure</w:t>
            </w:r>
          </w:p>
        </w:tc>
        <w:tc>
          <w:tcPr>
            <w:tcW w:w="4648" w:type="dxa"/>
            <w:shd w:val="clear" w:color="auto" w:fill="auto"/>
          </w:tcPr>
          <w:p w14:paraId="0BCCF655" w14:textId="77777777" w:rsidR="004E7748" w:rsidRDefault="004E7748" w:rsidP="00242C0F">
            <w:pPr>
              <w:jc w:val="both"/>
            </w:pPr>
            <w:r>
              <w:t>pectoral en or, etc.</w:t>
            </w:r>
          </w:p>
        </w:tc>
      </w:tr>
      <w:tr w:rsidR="004E7748" w14:paraId="3C465F74" w14:textId="77777777" w:rsidTr="008C4DFA">
        <w:trPr>
          <w:jc w:val="center"/>
        </w:trPr>
        <w:tc>
          <w:tcPr>
            <w:tcW w:w="1656" w:type="dxa"/>
            <w:shd w:val="clear" w:color="auto" w:fill="auto"/>
          </w:tcPr>
          <w:p w14:paraId="5A9FDDED" w14:textId="77777777" w:rsidR="004E7748" w:rsidRDefault="004E7748" w:rsidP="00242C0F">
            <w:pPr>
              <w:jc w:val="both"/>
            </w:pPr>
            <w:r>
              <w:t>armement</w:t>
            </w:r>
          </w:p>
        </w:tc>
        <w:tc>
          <w:tcPr>
            <w:tcW w:w="4648" w:type="dxa"/>
            <w:shd w:val="clear" w:color="auto" w:fill="auto"/>
          </w:tcPr>
          <w:p w14:paraId="4211B480" w14:textId="77777777" w:rsidR="004E7748" w:rsidRDefault="004E7748" w:rsidP="00242C0F">
            <w:pPr>
              <w:jc w:val="both"/>
            </w:pPr>
            <w:r>
              <w:t>alabastres, miroir, etc.</w:t>
            </w:r>
          </w:p>
        </w:tc>
      </w:tr>
      <w:tr w:rsidR="004E7748" w:rsidRPr="002E648D" w14:paraId="30A06E80" w14:textId="77777777" w:rsidTr="008C4DFA">
        <w:trPr>
          <w:jc w:val="center"/>
        </w:trPr>
        <w:tc>
          <w:tcPr>
            <w:tcW w:w="1656" w:type="dxa"/>
            <w:shd w:val="clear" w:color="auto" w:fill="auto"/>
          </w:tcPr>
          <w:p w14:paraId="72C8AD85" w14:textId="7DA41FF7" w:rsidR="004E7748" w:rsidRDefault="00000000" w:rsidP="00242C0F">
            <w:pPr>
              <w:jc w:val="both"/>
            </w:pPr>
            <w:hyperlink r:id="rId11251" w:anchor="Cul_Proto_Soc_Banquet" w:history="1">
              <w:r w:rsidR="00642060" w:rsidRPr="00642060">
                <w:rPr>
                  <w:rStyle w:val="Hyperlink"/>
                </w:rPr>
                <w:t>banquet</w:t>
              </w:r>
            </w:hyperlink>
          </w:p>
        </w:tc>
        <w:tc>
          <w:tcPr>
            <w:tcW w:w="4648" w:type="dxa"/>
            <w:shd w:val="clear" w:color="auto" w:fill="auto"/>
          </w:tcPr>
          <w:p w14:paraId="17B5B2FE" w14:textId="77777777" w:rsidR="004E7748" w:rsidRPr="0032190F" w:rsidRDefault="004E7748" w:rsidP="00242C0F">
            <w:pPr>
              <w:jc w:val="both"/>
              <w:rPr>
                <w:lang w:val="fr-FR"/>
              </w:rPr>
            </w:pPr>
            <w:r w:rsidRPr="0032190F">
              <w:rPr>
                <w:lang w:val="fr-FR"/>
              </w:rPr>
              <w:t>import de Grèce : askos, patère apparaîssent dans l’assemblage</w:t>
            </w:r>
          </w:p>
        </w:tc>
      </w:tr>
    </w:tbl>
    <w:p w14:paraId="15BBEF22" w14:textId="77777777" w:rsidR="004E7748" w:rsidRPr="0032190F" w:rsidRDefault="004E7748" w:rsidP="00242C0F">
      <w:pPr>
        <w:rPr>
          <w:lang w:val="fr-FR"/>
        </w:rPr>
      </w:pPr>
      <w:r w:rsidRPr="0032190F">
        <w:rPr>
          <w:lang w:val="fr-FR"/>
        </w:rPr>
        <w:t>(Louvre, Thraces 2015)</w:t>
      </w:r>
    </w:p>
    <w:p w14:paraId="65D19B87" w14:textId="77777777" w:rsidR="00AE5078" w:rsidRPr="0032190F" w:rsidRDefault="00AE5078" w:rsidP="00242C0F">
      <w:pPr>
        <w:rPr>
          <w:lang w:val="fr-FR"/>
        </w:rPr>
      </w:pPr>
    </w:p>
    <w:p w14:paraId="35488261" w14:textId="77777777" w:rsidR="00AE5078" w:rsidRPr="0032190F" w:rsidRDefault="00AE5078" w:rsidP="00426FF9">
      <w:pPr>
        <w:pStyle w:val="Heading1"/>
      </w:pPr>
      <w:r w:rsidRPr="0032190F">
        <w:lastRenderedPageBreak/>
        <w:t>APPOLONIA DU PONT</w:t>
      </w:r>
    </w:p>
    <w:p w14:paraId="39BE9223" w14:textId="77777777" w:rsidR="00AE5078" w:rsidRPr="0032190F" w:rsidRDefault="00AE5078" w:rsidP="00242C0F">
      <w:pPr>
        <w:rPr>
          <w:lang w:val="fr-FR"/>
        </w:rPr>
      </w:pPr>
    </w:p>
    <w:p w14:paraId="5EF92CD1" w14:textId="2DBCE5D3" w:rsidR="00AE5078" w:rsidRDefault="00AE5078" w:rsidP="00242C0F">
      <w:pPr>
        <w:rPr>
          <w:lang w:val="fr-FR"/>
        </w:rPr>
      </w:pPr>
      <w:r w:rsidRPr="0032190F">
        <w:rPr>
          <w:lang w:val="fr-FR"/>
        </w:rPr>
        <w:t>Cité grecque fondée sur les rives occidentales de la Mer Noire (</w:t>
      </w:r>
      <w:hyperlink r:id="rId11252" w:anchor="Cul_Thraces" w:history="1">
        <w:r w:rsidRPr="0032190F">
          <w:rPr>
            <w:rStyle w:val="Hyperlink"/>
            <w:lang w:val="fr-FR"/>
          </w:rPr>
          <w:t>Thrace</w:t>
        </w:r>
      </w:hyperlink>
      <w:r w:rsidRPr="0032190F">
        <w:rPr>
          <w:lang w:val="fr-FR"/>
        </w:rPr>
        <w:t xml:space="preserve">). Cette fondation dorique montre l’intérêt des Grecs pour le </w:t>
      </w:r>
      <w:hyperlink r:id="rId11253" w:anchor="Sit_Cuivre" w:history="1">
        <w:r w:rsidR="009A36BA" w:rsidRPr="009A36BA">
          <w:rPr>
            <w:rStyle w:val="Hyperlink"/>
            <w:lang w:val="fr-FR"/>
          </w:rPr>
          <w:t>cuivre</w:t>
        </w:r>
      </w:hyperlink>
      <w:r w:rsidR="009A36BA" w:rsidRPr="0032190F">
        <w:rPr>
          <w:lang w:val="fr-FR"/>
        </w:rPr>
        <w:t xml:space="preserve"> </w:t>
      </w:r>
      <w:r w:rsidRPr="0032190F">
        <w:rPr>
          <w:lang w:val="fr-FR"/>
        </w:rPr>
        <w:t>(BIB France Culture)</w:t>
      </w:r>
    </w:p>
    <w:p w14:paraId="5B59AE28" w14:textId="77777777" w:rsidR="00A00F22" w:rsidRDefault="00A00F22" w:rsidP="00242C0F">
      <w:pPr>
        <w:rPr>
          <w:lang w:val="fr-FR"/>
        </w:rPr>
      </w:pPr>
    </w:p>
    <w:p w14:paraId="006FA6D5" w14:textId="7237CE93" w:rsidR="00A00F22" w:rsidRDefault="00A00F22" w:rsidP="00242C0F">
      <w:pPr>
        <w:rPr>
          <w:lang w:val="fr-FR"/>
        </w:rPr>
      </w:pPr>
      <w:r>
        <w:rPr>
          <w:lang w:val="fr-FR"/>
        </w:rPr>
        <w:t>BEYERSULTAN</w:t>
      </w:r>
    </w:p>
    <w:p w14:paraId="38816683" w14:textId="77777777" w:rsidR="00A00F22" w:rsidRDefault="00A00F22" w:rsidP="00242C0F">
      <w:pPr>
        <w:rPr>
          <w:lang w:val="fr-FR"/>
        </w:rPr>
      </w:pPr>
    </w:p>
    <w:p w14:paraId="48D3A9F8" w14:textId="5D3D5281" w:rsidR="00A00F22" w:rsidRPr="0032190F" w:rsidRDefault="00A00F22" w:rsidP="00242C0F">
      <w:pPr>
        <w:rPr>
          <w:lang w:val="fr-FR"/>
        </w:rPr>
      </w:pPr>
      <w:r>
        <w:rPr>
          <w:rStyle w:val="lang-grc"/>
          <w:lang w:val="fr-FR"/>
        </w:rPr>
        <w:t>Anatolie Occidentale</w:t>
      </w:r>
      <w:r>
        <w:rPr>
          <w:lang w:val="fr-FR"/>
        </w:rPr>
        <w:t xml:space="preserve">, EBA II </w:t>
      </w:r>
      <w:r w:rsidRPr="00A00F22">
        <w:rPr>
          <w:lang w:val="fr-FR"/>
        </w:rPr>
        <w:t>(T. Malas, SoA 2023)</w:t>
      </w:r>
    </w:p>
    <w:p w14:paraId="1839418B" w14:textId="77777777" w:rsidR="004E7748" w:rsidRPr="0032190F" w:rsidRDefault="004E7748" w:rsidP="00242C0F">
      <w:pPr>
        <w:rPr>
          <w:lang w:val="fr-FR"/>
        </w:rPr>
      </w:pPr>
    </w:p>
    <w:p w14:paraId="67942F63" w14:textId="77777777" w:rsidR="00EA79C9" w:rsidRPr="0032190F" w:rsidRDefault="00EA79C9" w:rsidP="00426FF9">
      <w:pPr>
        <w:pStyle w:val="Heading1"/>
      </w:pPr>
      <w:bookmarkStart w:id="4552" w:name="Sit_Troie"/>
      <w:r w:rsidRPr="0032190F">
        <w:t>TROIE</w:t>
      </w:r>
    </w:p>
    <w:bookmarkEnd w:id="4552"/>
    <w:p w14:paraId="3AEAC427" w14:textId="77777777" w:rsidR="00EA79C9" w:rsidRPr="00661F91" w:rsidRDefault="00661F91" w:rsidP="00242C0F">
      <w:pPr>
        <w:rPr>
          <w:sz w:val="20"/>
          <w:lang w:val="fr-FR"/>
        </w:rPr>
      </w:pPr>
      <w:r w:rsidRPr="00661F91">
        <w:rPr>
          <w:rStyle w:val="lang-grc"/>
          <w:sz w:val="20"/>
        </w:rPr>
        <w:t>Τροία</w:t>
      </w:r>
      <w:r w:rsidRPr="00661F91">
        <w:rPr>
          <w:rStyle w:val="lang-grc"/>
          <w:sz w:val="20"/>
          <w:lang w:val="fr-FR"/>
        </w:rPr>
        <w:t xml:space="preserve">, </w:t>
      </w:r>
      <w:r w:rsidRPr="00661F91">
        <w:rPr>
          <w:sz w:val="20"/>
          <w:lang w:val="fr-FR"/>
        </w:rPr>
        <w:t>Ilios</w:t>
      </w:r>
      <w:r w:rsidRPr="00661F91">
        <w:rPr>
          <w:rStyle w:val="lang-grc"/>
          <w:sz w:val="20"/>
          <w:lang w:val="fr-FR"/>
        </w:rPr>
        <w:t xml:space="preserve">, </w:t>
      </w:r>
      <w:r w:rsidRPr="00661F91">
        <w:rPr>
          <w:rStyle w:val="lang-grc"/>
          <w:sz w:val="20"/>
        </w:rPr>
        <w:t>Ἴλιος</w:t>
      </w:r>
      <w:r w:rsidRPr="00661F91">
        <w:rPr>
          <w:rStyle w:val="lang-grc"/>
          <w:sz w:val="20"/>
          <w:lang w:val="fr-FR"/>
        </w:rPr>
        <w:t>, Issarlik (turc = « forteresse »)</w:t>
      </w:r>
    </w:p>
    <w:p w14:paraId="5B73E82E" w14:textId="77777777" w:rsidR="00661F91" w:rsidRDefault="00661F91" w:rsidP="00242C0F">
      <w:pPr>
        <w:jc w:val="both"/>
        <w:rPr>
          <w:lang w:val="fr-FR"/>
        </w:rPr>
      </w:pPr>
    </w:p>
    <w:p w14:paraId="089F08A7" w14:textId="589D77F7" w:rsidR="00B4644F" w:rsidRPr="0032190F" w:rsidRDefault="00EA79C9" w:rsidP="00242C0F">
      <w:pPr>
        <w:jc w:val="both"/>
        <w:rPr>
          <w:rStyle w:val="lang-grc"/>
          <w:lang w:val="fr-FR"/>
        </w:rPr>
      </w:pPr>
      <w:r w:rsidRPr="0032190F">
        <w:rPr>
          <w:rStyle w:val="lang-grc"/>
          <w:lang w:val="fr-FR"/>
        </w:rPr>
        <w:t>Asie Mineure</w:t>
      </w:r>
      <w:r w:rsidR="00A00F22">
        <w:rPr>
          <w:rStyle w:val="lang-grc"/>
          <w:lang w:val="fr-FR"/>
        </w:rPr>
        <w:t>, Anatolie Occidentale,</w:t>
      </w:r>
      <w:r w:rsidRPr="0032190F">
        <w:rPr>
          <w:rStyle w:val="lang-grc"/>
          <w:lang w:val="fr-FR"/>
        </w:rPr>
        <w:t xml:space="preserve"> au débouché de l’Hellespont (détroit des Dardanelles). Sa situation lui permettait de contrôler le commerce</w:t>
      </w:r>
      <w:r w:rsidR="004306CF" w:rsidRPr="0032190F">
        <w:rPr>
          <w:rStyle w:val="lang-grc"/>
          <w:lang w:val="fr-FR"/>
        </w:rPr>
        <w:t xml:space="preserve"> entre</w:t>
      </w:r>
      <w:r w:rsidRPr="0032190F">
        <w:rPr>
          <w:rStyle w:val="lang-grc"/>
          <w:lang w:val="fr-FR"/>
        </w:rPr>
        <w:t xml:space="preserve"> la Mer Noire et le monde égéen</w:t>
      </w:r>
      <w:r w:rsidR="00B4644F" w:rsidRPr="0032190F">
        <w:rPr>
          <w:rStyle w:val="lang-grc"/>
          <w:lang w:val="fr-FR"/>
        </w:rPr>
        <w:t xml:space="preserve"> (SS BIB)</w:t>
      </w:r>
      <w:r w:rsidRPr="0032190F">
        <w:rPr>
          <w:rStyle w:val="lang-grc"/>
          <w:lang w:val="fr-FR"/>
        </w:rPr>
        <w:t>.</w:t>
      </w:r>
    </w:p>
    <w:p w14:paraId="581B9D46" w14:textId="77777777" w:rsidR="00B4644F" w:rsidRPr="0032190F" w:rsidRDefault="00B4644F" w:rsidP="00242C0F">
      <w:pPr>
        <w:jc w:val="both"/>
        <w:rPr>
          <w:rStyle w:val="lang-grc"/>
          <w:lang w:val="fr-FR"/>
        </w:rPr>
      </w:pPr>
      <w:r w:rsidRPr="0032190F">
        <w:rPr>
          <w:rStyle w:val="lang-grc"/>
          <w:lang w:val="fr-FR"/>
        </w:rPr>
        <w:t xml:space="preserve">Troie est composée d’une citadelle (un </w:t>
      </w:r>
      <w:r w:rsidRPr="0032190F">
        <w:rPr>
          <w:rStyle w:val="lang-grc"/>
          <w:i/>
          <w:lang w:val="fr-FR"/>
        </w:rPr>
        <w:t>tell</w:t>
      </w:r>
      <w:r w:rsidRPr="0032190F">
        <w:rPr>
          <w:rStyle w:val="lang-grc"/>
          <w:lang w:val="fr-FR"/>
        </w:rPr>
        <w:t>) et d’une ville basse.(BIB Enquêtes archéologiques, Arte)</w:t>
      </w:r>
    </w:p>
    <w:p w14:paraId="366D5F85" w14:textId="77777777" w:rsidR="00B4644F" w:rsidRPr="0032190F" w:rsidRDefault="00B4644F" w:rsidP="00242C0F">
      <w:pPr>
        <w:jc w:val="both"/>
        <w:rPr>
          <w:rStyle w:val="lang-grc"/>
          <w:lang w:val="fr-FR"/>
        </w:rPr>
      </w:pPr>
      <w:r w:rsidRPr="0032190F">
        <w:rPr>
          <w:rStyle w:val="lang-grc"/>
          <w:lang w:val="fr-FR"/>
        </w:rPr>
        <w:t>Installée à la confluence du Simois et du Skamander, cités dans l’</w:t>
      </w:r>
      <w:r w:rsidRPr="0032190F">
        <w:rPr>
          <w:rStyle w:val="lang-grc"/>
          <w:i/>
          <w:lang w:val="fr-FR"/>
        </w:rPr>
        <w:t>Il.</w:t>
      </w:r>
      <w:r w:rsidRPr="0032190F">
        <w:rPr>
          <w:rStyle w:val="lang-grc"/>
          <w:lang w:val="fr-FR"/>
        </w:rPr>
        <w:t xml:space="preserve"> Troie ouvre sur la baie de Bechik, une halte obligée avant de pénétrait dans le détroit des Dardanelles quan le vent du Nord est levé (BIB Enquêtes archéologiques, Arte). Le niveau de la mer vers 1300 aec était plus haut et venait jusqu’au pied de la ville basse (BIB Enquêtes archéologiques, Arte)</w:t>
      </w:r>
    </w:p>
    <w:p w14:paraId="1CF64A09" w14:textId="77777777" w:rsidR="00385862" w:rsidRPr="0032190F" w:rsidRDefault="00385862" w:rsidP="00242C0F">
      <w:pPr>
        <w:jc w:val="both"/>
        <w:rPr>
          <w:rStyle w:val="lang-grc"/>
          <w:lang w:val="fr-FR"/>
        </w:rPr>
      </w:pPr>
    </w:p>
    <w:p w14:paraId="2F82F125" w14:textId="77777777" w:rsidR="00385862" w:rsidRPr="0032190F" w:rsidRDefault="00661F91" w:rsidP="00385862">
      <w:pPr>
        <w:pStyle w:val="Heading2"/>
        <w:rPr>
          <w:rStyle w:val="lang-grc"/>
        </w:rPr>
      </w:pPr>
      <w:bookmarkStart w:id="4553" w:name="Sit_Troie__guerre"/>
      <w:r>
        <w:rPr>
          <w:rStyle w:val="lang-grc"/>
        </w:rPr>
        <w:t>g</w:t>
      </w:r>
      <w:r w:rsidR="00385862" w:rsidRPr="0032190F">
        <w:rPr>
          <w:rStyle w:val="lang-grc"/>
        </w:rPr>
        <w:t>uerre de Troie</w:t>
      </w:r>
    </w:p>
    <w:bookmarkEnd w:id="4553"/>
    <w:p w14:paraId="4D69E2EB" w14:textId="77777777" w:rsidR="00385862" w:rsidRPr="0032190F" w:rsidRDefault="00385862" w:rsidP="00242C0F">
      <w:pPr>
        <w:jc w:val="both"/>
        <w:rPr>
          <w:rStyle w:val="lang-grc"/>
          <w:lang w:val="fr-FR"/>
        </w:rPr>
      </w:pPr>
    </w:p>
    <w:p w14:paraId="72334056" w14:textId="77777777" w:rsidR="00385862" w:rsidRPr="0032190F" w:rsidRDefault="00385862" w:rsidP="00242C0F">
      <w:pPr>
        <w:jc w:val="both"/>
        <w:rPr>
          <w:rStyle w:val="lang-grc"/>
          <w:lang w:val="fr-FR"/>
        </w:rPr>
      </w:pPr>
      <w:r w:rsidRPr="0032190F">
        <w:rPr>
          <w:rStyle w:val="lang-grc"/>
          <w:lang w:val="fr-FR"/>
        </w:rPr>
        <w:t>Eratosthène a fournit la datation la plus souvent reprise (notamment par Appolodore) qui date la Guerre de Troie vers 1184 aec (BIB 2301 p. 135)</w:t>
      </w:r>
    </w:p>
    <w:p w14:paraId="333823D2" w14:textId="77777777" w:rsidR="005919D9" w:rsidRPr="0032190F" w:rsidRDefault="005919D9" w:rsidP="00242C0F">
      <w:pPr>
        <w:jc w:val="both"/>
        <w:rPr>
          <w:rStyle w:val="lang-grc"/>
          <w:lang w:val="fr-FR"/>
        </w:rPr>
      </w:pPr>
      <w:r w:rsidRPr="0032190F">
        <w:rPr>
          <w:rStyle w:val="lang-grc"/>
          <w:lang w:val="fr-FR"/>
        </w:rPr>
        <w:t xml:space="preserve">La Liste des Rois de Sparte par Hécatée de Milet qui est confrontée par Hérodote à la liste des rois de Lydie (II,145,4) permet de dater la Guerre de Troie de vers 1250 aec (BIB 2301 p. 135) </w:t>
      </w:r>
    </w:p>
    <w:p w14:paraId="0BC2FD71" w14:textId="77777777" w:rsidR="00B4644F" w:rsidRPr="0032190F" w:rsidRDefault="00B4644F" w:rsidP="00242C0F">
      <w:pPr>
        <w:jc w:val="both"/>
        <w:rPr>
          <w:rStyle w:val="lang-grc"/>
          <w:lang w:val="fr-FR"/>
        </w:rPr>
      </w:pPr>
      <w:r w:rsidRPr="0032190F">
        <w:rPr>
          <w:rStyle w:val="lang-grc"/>
          <w:lang w:val="fr-FR"/>
        </w:rPr>
        <w:t>H. Schlieman découvre une important rampe d’accès et fouille au pied de celle-ci. Il découvre un trésor qu’il identifiera au « diadème de Priam » père de Paris/Alexandre (BIB Enquêtes archéologiques, Arte). En fait, il fait cette découverte dans les niveaux de Troie II (ca. 2500 BC).</w:t>
      </w:r>
    </w:p>
    <w:p w14:paraId="52819CD6" w14:textId="77777777" w:rsidR="00B4644F" w:rsidRPr="0032190F" w:rsidRDefault="00B4644F" w:rsidP="00242C0F">
      <w:pPr>
        <w:jc w:val="both"/>
        <w:rPr>
          <w:rStyle w:val="lang-grc"/>
          <w:lang w:val="fr-FR"/>
        </w:rPr>
      </w:pPr>
      <w:r w:rsidRPr="0032190F">
        <w:rPr>
          <w:rStyle w:val="lang-grc"/>
          <w:lang w:val="fr-FR"/>
        </w:rPr>
        <w:t>On estimait la population totale de la ville, à la fin de l’âge du Bronze, vers 4000/5000 habitants.</w:t>
      </w:r>
      <w:r w:rsidR="00385862" w:rsidRPr="0032190F">
        <w:rPr>
          <w:rStyle w:val="lang-grc"/>
          <w:lang w:val="fr-FR"/>
        </w:rPr>
        <w:t xml:space="preserve"> (BIB Enquêtes archéologiques, Arte).</w:t>
      </w:r>
    </w:p>
    <w:p w14:paraId="516A8DD7" w14:textId="77777777" w:rsidR="00B4644F" w:rsidRPr="0032190F" w:rsidRDefault="00B4644F" w:rsidP="00242C0F">
      <w:pPr>
        <w:jc w:val="both"/>
        <w:rPr>
          <w:rStyle w:val="lang-grc"/>
          <w:lang w:val="fr-FR"/>
        </w:rPr>
      </w:pPr>
      <w:r w:rsidRPr="0032190F">
        <w:rPr>
          <w:rStyle w:val="lang-grc"/>
          <w:lang w:val="fr-FR"/>
        </w:rPr>
        <w:t>Une tablette d’argile, datée de vers 1300 aec, en cunéiforme évoque l’aide demandée par Alexandou (Alexandre/Paris) roi de Vilusa (nom de Troie en Hittite) aux Hittites. Ce premier demande de l’aide en cas d’attaque par des armées venues de la mer (BIB Enquêtes archéologiques, Arte)</w:t>
      </w:r>
    </w:p>
    <w:p w14:paraId="7FD0519C" w14:textId="7259711C" w:rsidR="00B4644F" w:rsidRPr="0032190F" w:rsidRDefault="00EA79C9" w:rsidP="00242C0F">
      <w:pPr>
        <w:jc w:val="both"/>
        <w:rPr>
          <w:lang w:val="fr-FR"/>
        </w:rPr>
      </w:pPr>
      <w:r w:rsidRPr="0032190F">
        <w:rPr>
          <w:rStyle w:val="lang-grc"/>
          <w:lang w:val="fr-FR"/>
        </w:rPr>
        <w:t xml:space="preserve">La guerre de Troie est peut-être le récit d’une guerre qui a opposé les </w:t>
      </w:r>
      <w:hyperlink r:id="rId11254" w:anchor="Cul_Hittite" w:history="1">
        <w:r w:rsidRPr="0032190F">
          <w:rPr>
            <w:rStyle w:val="Hyperlink"/>
            <w:lang w:val="fr-FR"/>
          </w:rPr>
          <w:t>Hittites</w:t>
        </w:r>
      </w:hyperlink>
      <w:r w:rsidRPr="0032190F">
        <w:rPr>
          <w:rStyle w:val="lang-grc"/>
          <w:lang w:val="fr-FR"/>
        </w:rPr>
        <w:t xml:space="preserve"> aux </w:t>
      </w:r>
      <w:hyperlink r:id="rId11255" w:anchor="Cul_Mycenien" w:history="1">
        <w:r w:rsidRPr="0032190F">
          <w:rPr>
            <w:rStyle w:val="Hyperlink"/>
            <w:lang w:val="fr-FR"/>
          </w:rPr>
          <w:t>Mycéniens</w:t>
        </w:r>
      </w:hyperlink>
      <w:r w:rsidRPr="0032190F">
        <w:rPr>
          <w:rStyle w:val="lang-grc"/>
          <w:lang w:val="fr-FR"/>
        </w:rPr>
        <w:t>. Son histoire épique</w:t>
      </w:r>
      <w:r w:rsidR="004306CF" w:rsidRPr="0032190F">
        <w:rPr>
          <w:rStyle w:val="lang-grc"/>
          <w:lang w:val="fr-FR"/>
        </w:rPr>
        <w:t xml:space="preserve">,qui achève une longue tradition orale, </w:t>
      </w:r>
      <w:r w:rsidRPr="0032190F">
        <w:rPr>
          <w:rStyle w:val="lang-grc"/>
          <w:lang w:val="fr-FR"/>
        </w:rPr>
        <w:t xml:space="preserve">est retranscrite  par </w:t>
      </w:r>
      <w:r w:rsidR="00516556" w:rsidRPr="0032190F">
        <w:rPr>
          <w:rStyle w:val="lang-grc"/>
          <w:lang w:val="fr-FR"/>
        </w:rPr>
        <w:t xml:space="preserve">l’aède </w:t>
      </w:r>
      <w:hyperlink r:id="rId11256" w:anchor="Cul_Grecs" w:history="1">
        <w:r w:rsidR="00516556" w:rsidRPr="0032190F">
          <w:rPr>
            <w:rStyle w:val="Hyperlink"/>
            <w:lang w:val="fr-FR"/>
          </w:rPr>
          <w:t>grec</w:t>
        </w:r>
      </w:hyperlink>
      <w:r w:rsidRPr="0032190F">
        <w:rPr>
          <w:rStyle w:val="lang-grc"/>
          <w:lang w:val="fr-FR"/>
        </w:rPr>
        <w:t xml:space="preserve">Homère dans </w:t>
      </w:r>
      <w:r w:rsidRPr="0032190F">
        <w:rPr>
          <w:rStyle w:val="lang-grc"/>
          <w:i/>
          <w:lang w:val="fr-FR"/>
        </w:rPr>
        <w:t>l’Iliade</w:t>
      </w:r>
      <w:r w:rsidRPr="0032190F">
        <w:rPr>
          <w:rStyle w:val="lang-grc"/>
          <w:lang w:val="fr-FR"/>
        </w:rPr>
        <w:t>. Heinrich Schliemann commence la fouille du tell en 1870</w:t>
      </w:r>
      <w:r w:rsidR="004306CF" w:rsidRPr="0032190F">
        <w:rPr>
          <w:rStyle w:val="lang-grc"/>
          <w:lang w:val="fr-FR"/>
        </w:rPr>
        <w:t xml:space="preserve">, </w:t>
      </w:r>
      <w:r w:rsidR="004306CF" w:rsidRPr="0032190F">
        <w:rPr>
          <w:rStyle w:val="lang-grc"/>
          <w:i/>
          <w:lang w:val="fr-FR"/>
        </w:rPr>
        <w:t xml:space="preserve">une pioche à la main et </w:t>
      </w:r>
      <w:r w:rsidR="00FC4FC7" w:rsidRPr="0032190F">
        <w:rPr>
          <w:lang w:val="fr-FR"/>
        </w:rPr>
        <w:t>l’</w:t>
      </w:r>
      <w:hyperlink r:id="rId11257" w:anchor="Aut_Homere_Iliade" w:history="1">
        <w:r w:rsidR="00FC4FC7" w:rsidRPr="0032190F">
          <w:rPr>
            <w:rStyle w:val="Hyperlink"/>
            <w:i/>
            <w:lang w:val="fr-FR"/>
          </w:rPr>
          <w:t>Iliade</w:t>
        </w:r>
      </w:hyperlink>
      <w:r w:rsidR="005919D9" w:rsidRPr="0032190F">
        <w:rPr>
          <w:lang w:val="fr-FR"/>
        </w:rPr>
        <w:t xml:space="preserve"> </w:t>
      </w:r>
      <w:r w:rsidR="004306CF" w:rsidRPr="0032190F">
        <w:rPr>
          <w:rStyle w:val="lang-grc"/>
          <w:i/>
          <w:lang w:val="fr-FR"/>
        </w:rPr>
        <w:t>dans l’autre</w:t>
      </w:r>
      <w:r w:rsidR="004306CF" w:rsidRPr="0032190F">
        <w:rPr>
          <w:lang w:val="fr-FR"/>
        </w:rPr>
        <w:t xml:space="preserve"> (BIB 195)</w:t>
      </w:r>
      <w:r w:rsidR="00CD2219" w:rsidRPr="0032190F">
        <w:rPr>
          <w:lang w:val="fr-FR"/>
        </w:rPr>
        <w:t xml:space="preserve">. </w:t>
      </w:r>
      <w:r w:rsidR="00B4644F" w:rsidRPr="0032190F">
        <w:rPr>
          <w:lang w:val="fr-FR"/>
        </w:rPr>
        <w:t xml:space="preserve">Si aujourdh’ui l’identification du site ne semble plus faire de doute, il reste quelques polémiques, comme celle d’une Troie installée dans le sud de la Turquie </w:t>
      </w:r>
    </w:p>
    <w:p w14:paraId="75D7CC13" w14:textId="77777777" w:rsidR="00385862" w:rsidRPr="0032190F" w:rsidRDefault="00385862" w:rsidP="00242C0F">
      <w:pPr>
        <w:rPr>
          <w:lang w:val="fr-FR"/>
        </w:rPr>
      </w:pPr>
    </w:p>
    <w:p w14:paraId="72BCDF39" w14:textId="77777777" w:rsidR="006C4118" w:rsidRPr="0032190F" w:rsidRDefault="006C4118" w:rsidP="00242C0F">
      <w:pPr>
        <w:rPr>
          <w:lang w:val="fr-FR"/>
        </w:rPr>
      </w:pPr>
      <w:r w:rsidRPr="0032190F">
        <w:rPr>
          <w:lang w:val="fr-FR"/>
        </w:rPr>
        <w:t>Extension du site de Troie pour les niveaux VI et VII (BIB 2301 p. 117)</w:t>
      </w:r>
      <w:r w:rsidR="00213596" w:rsidRPr="0032190F">
        <w:rPr>
          <w:lang w:val="fr-FR"/>
        </w:rPr>
        <w:t>. Découverte de céramique mycénienne de fabrication locale (BIB 2301 p. 117)</w:t>
      </w:r>
    </w:p>
    <w:p w14:paraId="52CC8451" w14:textId="77777777" w:rsidR="00B1288D" w:rsidRPr="0032190F" w:rsidRDefault="00B1288D" w:rsidP="00242C0F">
      <w:pPr>
        <w:jc w:val="both"/>
        <w:rPr>
          <w:lang w:val="fr-FR"/>
        </w:rPr>
      </w:pPr>
      <w:r w:rsidRPr="0032190F">
        <w:rPr>
          <w:lang w:val="fr-FR"/>
        </w:rPr>
        <w:t>La plupart des auteurs rattache la Guerre de Troie à la date de 1194-1184 aec. Par exemple deux jalons chronologiques : la datation d’une observation astronomique (eclipse solaire) et une tablette cunéiforme datée du 21 janvier 1192 aec (D. Kaniewski, 2014)</w:t>
      </w:r>
    </w:p>
    <w:p w14:paraId="0AFD05F3" w14:textId="771219B1" w:rsidR="00516556" w:rsidRPr="0032190F" w:rsidRDefault="00EA79C9" w:rsidP="00242C0F">
      <w:pPr>
        <w:jc w:val="both"/>
        <w:rPr>
          <w:lang w:val="fr-FR"/>
        </w:rPr>
      </w:pPr>
      <w:r w:rsidRPr="0032190F">
        <w:rPr>
          <w:lang w:val="fr-FR"/>
        </w:rPr>
        <w:t xml:space="preserve">Aujourd’hui on fait coïncider la Troie du récit avec l’expansion la civilisation mycénienne en Asie Mineure, en particulier avec la période du </w:t>
      </w:r>
      <w:hyperlink r:id="rId11258" w:anchor="Cul_Ecriture" w:history="1">
        <w:r w:rsidRPr="0032190F">
          <w:rPr>
            <w:rStyle w:val="Hyperlink"/>
            <w:lang w:val="fr-FR"/>
          </w:rPr>
          <w:t>linéaire B</w:t>
        </w:r>
      </w:hyperlink>
      <w:r w:rsidRPr="0032190F">
        <w:rPr>
          <w:lang w:val="fr-FR"/>
        </w:rPr>
        <w:t xml:space="preserve"> (16</w:t>
      </w:r>
      <w:r w:rsidRPr="0032190F">
        <w:rPr>
          <w:vertAlign w:val="superscript"/>
          <w:lang w:val="fr-FR"/>
        </w:rPr>
        <w:t>e</w:t>
      </w:r>
      <w:r w:rsidRPr="0032190F">
        <w:rPr>
          <w:lang w:val="fr-FR"/>
        </w:rPr>
        <w:t>-15</w:t>
      </w:r>
      <w:r w:rsidRPr="0032190F">
        <w:rPr>
          <w:vertAlign w:val="superscript"/>
          <w:lang w:val="fr-FR"/>
        </w:rPr>
        <w:t>e</w:t>
      </w:r>
      <w:r w:rsidRPr="0032190F">
        <w:rPr>
          <w:lang w:val="fr-FR"/>
        </w:rPr>
        <w:t xml:space="preserve"> siècles)</w:t>
      </w:r>
      <w:r w:rsidR="00516556" w:rsidRPr="0032190F">
        <w:rPr>
          <w:lang w:val="fr-FR"/>
        </w:rPr>
        <w:t xml:space="preserve"> (BIB 191)</w:t>
      </w:r>
      <w:r w:rsidRPr="0032190F">
        <w:rPr>
          <w:lang w:val="fr-FR"/>
        </w:rPr>
        <w:t xml:space="preserve">. </w:t>
      </w:r>
      <w:r w:rsidR="00516556" w:rsidRPr="0032190F">
        <w:rPr>
          <w:lang w:val="fr-FR"/>
        </w:rPr>
        <w:t xml:space="preserve">A la fin du deuxième chant, Homère </w:t>
      </w:r>
      <w:r w:rsidR="004306CF" w:rsidRPr="0032190F">
        <w:rPr>
          <w:lang w:val="fr-FR"/>
        </w:rPr>
        <w:t>un</w:t>
      </w:r>
      <w:r w:rsidR="00516556" w:rsidRPr="0032190F">
        <w:rPr>
          <w:lang w:val="fr-FR"/>
        </w:rPr>
        <w:t xml:space="preserve"> « Catalogue des vaisseaux »où il nomme 29 régions et 187 villes ayant </w:t>
      </w:r>
      <w:r w:rsidR="00516556" w:rsidRPr="0032190F">
        <w:rPr>
          <w:lang w:val="fr-FR"/>
        </w:rPr>
        <w:lastRenderedPageBreak/>
        <w:t>participé au siège de Troie : les 2/3 des villes sont de fondation mycénienne ou sont à proximité de sites mycénien</w:t>
      </w:r>
      <w:r w:rsidR="009B4989" w:rsidRPr="0032190F">
        <w:rPr>
          <w:lang w:val="fr-FR"/>
        </w:rPr>
        <w:t>s</w:t>
      </w:r>
      <w:r w:rsidR="00516556" w:rsidRPr="0032190F">
        <w:rPr>
          <w:lang w:val="fr-FR"/>
        </w:rPr>
        <w:t xml:space="preserve"> (BIB J. Latacz </w:t>
      </w:r>
      <w:r w:rsidR="00516556" w:rsidRPr="0032190F">
        <w:rPr>
          <w:i/>
          <w:lang w:val="fr-FR"/>
        </w:rPr>
        <w:t>in</w:t>
      </w:r>
      <w:r w:rsidR="00516556" w:rsidRPr="0032190F">
        <w:rPr>
          <w:lang w:val="fr-FR"/>
        </w:rPr>
        <w:t xml:space="preserve"> Le Monde, 26/07/2014).</w:t>
      </w:r>
    </w:p>
    <w:p w14:paraId="27D9EBAF" w14:textId="47C01BA9" w:rsidR="00EA79C9" w:rsidRPr="0032190F" w:rsidRDefault="00EA79C9" w:rsidP="00242C0F">
      <w:pPr>
        <w:jc w:val="both"/>
        <w:rPr>
          <w:lang w:val="fr-FR"/>
        </w:rPr>
      </w:pPr>
      <w:r w:rsidRPr="0032190F">
        <w:rPr>
          <w:lang w:val="fr-FR"/>
        </w:rPr>
        <w:t xml:space="preserve">Par ailleurs quelques textes </w:t>
      </w:r>
      <w:hyperlink r:id="rId11259" w:anchor="Cul_Hittite" w:history="1">
        <w:r w:rsidR="00EB125E" w:rsidRPr="0032190F">
          <w:rPr>
            <w:rStyle w:val="Hyperlink"/>
            <w:lang w:val="fr-FR"/>
          </w:rPr>
          <w:t>hittites</w:t>
        </w:r>
      </w:hyperlink>
      <w:r w:rsidRPr="0032190F">
        <w:rPr>
          <w:lang w:val="fr-FR"/>
        </w:rPr>
        <w:t xml:space="preserve">mentionant un pays appelé </w:t>
      </w:r>
      <w:r w:rsidRPr="0032190F">
        <w:rPr>
          <w:i/>
          <w:lang w:val="fr-FR"/>
        </w:rPr>
        <w:t>Ahhiyawa</w:t>
      </w:r>
      <w:r w:rsidRPr="0032190F">
        <w:rPr>
          <w:lang w:val="fr-FR"/>
        </w:rPr>
        <w:t xml:space="preserve"> et des rois au 13</w:t>
      </w:r>
      <w:r w:rsidRPr="0032190F">
        <w:rPr>
          <w:vertAlign w:val="superscript"/>
          <w:lang w:val="fr-FR"/>
        </w:rPr>
        <w:t>e</w:t>
      </w:r>
      <w:r w:rsidRPr="0032190F">
        <w:rPr>
          <w:lang w:val="fr-FR"/>
        </w:rPr>
        <w:t xml:space="preserve"> siècle relatent un événement arrivé au 14</w:t>
      </w:r>
      <w:r w:rsidRPr="0032190F">
        <w:rPr>
          <w:vertAlign w:val="superscript"/>
          <w:lang w:val="fr-FR"/>
        </w:rPr>
        <w:t>e</w:t>
      </w:r>
      <w:r w:rsidRPr="0032190F">
        <w:rPr>
          <w:lang w:val="fr-FR"/>
        </w:rPr>
        <w:t xml:space="preserve"> et pouvant se rapportrer à la guerre de Troie. En suivant les descriptions (armements, intérieur des palais) du récit de </w:t>
      </w:r>
      <w:r w:rsidR="00FC4FC7" w:rsidRPr="0032190F">
        <w:rPr>
          <w:lang w:val="fr-FR"/>
        </w:rPr>
        <w:t>l’</w:t>
      </w:r>
      <w:hyperlink r:id="rId11260" w:anchor="Aut_Homere_Iliade" w:history="1">
        <w:r w:rsidR="00FC4FC7" w:rsidRPr="0032190F">
          <w:rPr>
            <w:rStyle w:val="Hyperlink"/>
            <w:i/>
            <w:lang w:val="fr-FR"/>
          </w:rPr>
          <w:t>Iliade</w:t>
        </w:r>
      </w:hyperlink>
      <w:r w:rsidRPr="0032190F">
        <w:rPr>
          <w:lang w:val="fr-FR"/>
        </w:rPr>
        <w:t>et de l</w:t>
      </w:r>
      <w:r w:rsidRPr="0032190F">
        <w:rPr>
          <w:i/>
          <w:lang w:val="fr-FR"/>
        </w:rPr>
        <w:t>’Odyssée</w:t>
      </w:r>
      <w:r w:rsidRPr="0032190F">
        <w:rPr>
          <w:lang w:val="fr-FR"/>
        </w:rPr>
        <w:t>, E. S. Sheratt (1992) distingue différentes strates narratives (BIB 191) :</w:t>
      </w:r>
    </w:p>
    <w:p w14:paraId="6E335916" w14:textId="77777777" w:rsidR="00EA79C9" w:rsidRPr="0032190F" w:rsidRDefault="00EA79C9" w:rsidP="00242C0F">
      <w:pPr>
        <w:rPr>
          <w:lang w:val="fr-FR"/>
        </w:rPr>
      </w:pPr>
    </w:p>
    <w:tbl>
      <w:tblPr>
        <w:tblW w:w="726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1925"/>
        <w:gridCol w:w="3248"/>
      </w:tblGrid>
      <w:tr w:rsidR="000948E5" w14:paraId="7D410283" w14:textId="77777777" w:rsidTr="00431396">
        <w:trPr>
          <w:jc w:val="center"/>
        </w:trPr>
        <w:tc>
          <w:tcPr>
            <w:tcW w:w="2093" w:type="dxa"/>
            <w:shd w:val="clear" w:color="auto" w:fill="auto"/>
            <w:vAlign w:val="center"/>
          </w:tcPr>
          <w:p w14:paraId="42ED89E4" w14:textId="77777777" w:rsidR="000948E5" w:rsidRDefault="000948E5" w:rsidP="000948E5">
            <w:pPr>
              <w:jc w:val="center"/>
            </w:pPr>
            <w:r>
              <w:t>phases</w:t>
            </w:r>
          </w:p>
        </w:tc>
        <w:tc>
          <w:tcPr>
            <w:tcW w:w="1925" w:type="dxa"/>
            <w:shd w:val="clear" w:color="auto" w:fill="auto"/>
            <w:vAlign w:val="center"/>
          </w:tcPr>
          <w:p w14:paraId="2DCFD50F" w14:textId="77777777" w:rsidR="000948E5" w:rsidRDefault="000948E5" w:rsidP="000948E5">
            <w:pPr>
              <w:jc w:val="center"/>
            </w:pPr>
            <w:r>
              <w:t>datations</w:t>
            </w:r>
          </w:p>
        </w:tc>
        <w:tc>
          <w:tcPr>
            <w:tcW w:w="3248" w:type="dxa"/>
            <w:shd w:val="clear" w:color="auto" w:fill="auto"/>
            <w:vAlign w:val="center"/>
          </w:tcPr>
          <w:p w14:paraId="192D6323" w14:textId="77777777" w:rsidR="000948E5" w:rsidRDefault="000948E5" w:rsidP="000948E5">
            <w:pPr>
              <w:jc w:val="center"/>
            </w:pPr>
            <w:r>
              <w:t>desciptions</w:t>
            </w:r>
          </w:p>
        </w:tc>
      </w:tr>
      <w:tr w:rsidR="00B1288D" w:rsidRPr="002E648D" w14:paraId="1721C16D" w14:textId="77777777" w:rsidTr="00431396">
        <w:trPr>
          <w:jc w:val="center"/>
        </w:trPr>
        <w:tc>
          <w:tcPr>
            <w:tcW w:w="2093" w:type="dxa"/>
            <w:shd w:val="clear" w:color="auto" w:fill="auto"/>
            <w:vAlign w:val="center"/>
          </w:tcPr>
          <w:p w14:paraId="420A62C3" w14:textId="77777777" w:rsidR="00B1288D" w:rsidRDefault="00B1288D" w:rsidP="00242C0F">
            <w:pPr>
              <w:jc w:val="center"/>
            </w:pPr>
            <w:r>
              <w:t>prépalatiale et palatiale ancienne</w:t>
            </w:r>
          </w:p>
        </w:tc>
        <w:tc>
          <w:tcPr>
            <w:tcW w:w="1925" w:type="dxa"/>
            <w:shd w:val="clear" w:color="auto" w:fill="auto"/>
            <w:vAlign w:val="center"/>
          </w:tcPr>
          <w:p w14:paraId="237BA065" w14:textId="77777777" w:rsidR="00B1288D" w:rsidRDefault="00B1288D" w:rsidP="00242C0F">
            <w:pPr>
              <w:jc w:val="center"/>
            </w:pPr>
            <w:r>
              <w:t>16</w:t>
            </w:r>
            <w:r w:rsidRPr="00B210F4">
              <w:rPr>
                <w:vertAlign w:val="superscript"/>
              </w:rPr>
              <w:t>e</w:t>
            </w:r>
            <w:r>
              <w:t>-14</w:t>
            </w:r>
            <w:r w:rsidRPr="00B210F4">
              <w:rPr>
                <w:vertAlign w:val="superscript"/>
              </w:rPr>
              <w:t>e</w:t>
            </w:r>
            <w:r>
              <w:t xml:space="preserve"> av.</w:t>
            </w:r>
          </w:p>
        </w:tc>
        <w:tc>
          <w:tcPr>
            <w:tcW w:w="3248" w:type="dxa"/>
            <w:shd w:val="clear" w:color="auto" w:fill="auto"/>
            <w:vAlign w:val="center"/>
          </w:tcPr>
          <w:p w14:paraId="58C4F617" w14:textId="2A436DB1" w:rsidR="00B1288D" w:rsidRPr="0032190F" w:rsidRDefault="00B1288D" w:rsidP="00242C0F">
            <w:pPr>
              <w:jc w:val="both"/>
              <w:rPr>
                <w:lang w:val="fr-FR"/>
              </w:rPr>
            </w:pPr>
            <w:r w:rsidRPr="0032190F">
              <w:rPr>
                <w:lang w:val="fr-FR"/>
              </w:rPr>
              <w:t xml:space="preserve">s’achève avec la chute de Troie </w:t>
            </w:r>
            <w:r w:rsidRPr="0032190F">
              <w:rPr>
                <w:sz w:val="20"/>
                <w:lang w:val="fr-FR"/>
              </w:rPr>
              <w:t>(armement dont casque en défenses de sanglier</w:t>
            </w:r>
            <w:r w:rsidR="009B4989" w:rsidRPr="0032190F">
              <w:rPr>
                <w:sz w:val="20"/>
                <w:lang w:val="fr-FR"/>
              </w:rPr>
              <w:t xml:space="preserve"> (v. découverte à </w:t>
            </w:r>
            <w:hyperlink r:id="rId11261" w:anchor="Sit_Mycenes" w:history="1">
              <w:r w:rsidR="009B4989" w:rsidRPr="0032190F">
                <w:rPr>
                  <w:rStyle w:val="Hyperlink"/>
                  <w:sz w:val="20"/>
                  <w:lang w:val="fr-FR"/>
                </w:rPr>
                <w:t>Mycènes</w:t>
              </w:r>
            </w:hyperlink>
            <w:r w:rsidR="009B4989" w:rsidRPr="0032190F">
              <w:rPr>
                <w:sz w:val="20"/>
                <w:lang w:val="fr-FR"/>
              </w:rPr>
              <w:t>)</w:t>
            </w:r>
            <w:r w:rsidRPr="0032190F">
              <w:rPr>
                <w:sz w:val="20"/>
                <w:lang w:val="fr-FR"/>
              </w:rPr>
              <w:t>, architecture des palais)</w:t>
            </w:r>
          </w:p>
        </w:tc>
      </w:tr>
      <w:tr w:rsidR="00B1288D" w14:paraId="244F2BE9" w14:textId="77777777" w:rsidTr="00431396">
        <w:trPr>
          <w:jc w:val="center"/>
        </w:trPr>
        <w:tc>
          <w:tcPr>
            <w:tcW w:w="2093" w:type="dxa"/>
            <w:shd w:val="clear" w:color="auto" w:fill="auto"/>
            <w:vAlign w:val="center"/>
          </w:tcPr>
          <w:p w14:paraId="050629C0" w14:textId="77777777" w:rsidR="00B1288D" w:rsidRDefault="00B1288D" w:rsidP="00242C0F">
            <w:pPr>
              <w:jc w:val="center"/>
            </w:pPr>
            <w:r>
              <w:t>palatiale</w:t>
            </w:r>
          </w:p>
        </w:tc>
        <w:tc>
          <w:tcPr>
            <w:tcW w:w="1925" w:type="dxa"/>
            <w:shd w:val="clear" w:color="auto" w:fill="auto"/>
            <w:vAlign w:val="center"/>
          </w:tcPr>
          <w:p w14:paraId="587C523C" w14:textId="77777777" w:rsidR="00B1288D" w:rsidRDefault="00B1288D" w:rsidP="00242C0F">
            <w:pPr>
              <w:jc w:val="center"/>
            </w:pPr>
            <w:r>
              <w:t>fin 14</w:t>
            </w:r>
            <w:r w:rsidRPr="00B210F4">
              <w:rPr>
                <w:vertAlign w:val="superscript"/>
              </w:rPr>
              <w:t>e</w:t>
            </w:r>
            <w:r>
              <w:t xml:space="preserve"> et 13</w:t>
            </w:r>
            <w:r w:rsidRPr="00B210F4">
              <w:rPr>
                <w:vertAlign w:val="superscript"/>
              </w:rPr>
              <w:t>e</w:t>
            </w:r>
            <w:r>
              <w:t xml:space="preserve"> av.</w:t>
            </w:r>
          </w:p>
        </w:tc>
        <w:tc>
          <w:tcPr>
            <w:tcW w:w="3248" w:type="dxa"/>
            <w:shd w:val="clear" w:color="auto" w:fill="auto"/>
            <w:vAlign w:val="center"/>
          </w:tcPr>
          <w:p w14:paraId="346BBD6F" w14:textId="77777777" w:rsidR="00B1288D" w:rsidRDefault="00B1288D" w:rsidP="00242C0F">
            <w:pPr>
              <w:jc w:val="center"/>
            </w:pPr>
            <w:r>
              <w:t>sans changement significatifs</w:t>
            </w:r>
          </w:p>
        </w:tc>
      </w:tr>
      <w:tr w:rsidR="00B1288D" w:rsidRPr="002E648D" w14:paraId="1BB14333" w14:textId="77777777" w:rsidTr="00431396">
        <w:trPr>
          <w:jc w:val="center"/>
        </w:trPr>
        <w:tc>
          <w:tcPr>
            <w:tcW w:w="2093" w:type="dxa"/>
            <w:shd w:val="clear" w:color="auto" w:fill="auto"/>
            <w:vAlign w:val="center"/>
          </w:tcPr>
          <w:p w14:paraId="0C54424B" w14:textId="77777777" w:rsidR="00B1288D" w:rsidRDefault="00B1288D" w:rsidP="00242C0F">
            <w:pPr>
              <w:jc w:val="center"/>
            </w:pPr>
            <w:r>
              <w:t>postpalatiale</w:t>
            </w:r>
          </w:p>
        </w:tc>
        <w:tc>
          <w:tcPr>
            <w:tcW w:w="1925" w:type="dxa"/>
            <w:shd w:val="clear" w:color="auto" w:fill="auto"/>
            <w:vAlign w:val="center"/>
          </w:tcPr>
          <w:p w14:paraId="177FF703" w14:textId="77777777" w:rsidR="00B1288D" w:rsidRDefault="00B1288D" w:rsidP="00242C0F">
            <w:pPr>
              <w:jc w:val="center"/>
            </w:pPr>
            <w:r>
              <w:t>12</w:t>
            </w:r>
            <w:r w:rsidRPr="00B210F4">
              <w:rPr>
                <w:vertAlign w:val="superscript"/>
              </w:rPr>
              <w:t>e</w:t>
            </w:r>
            <w:r>
              <w:t>-8</w:t>
            </w:r>
            <w:r w:rsidRPr="00B210F4">
              <w:rPr>
                <w:vertAlign w:val="superscript"/>
              </w:rPr>
              <w:t>e</w:t>
            </w:r>
            <w:r>
              <w:t xml:space="preserve"> av.</w:t>
            </w:r>
          </w:p>
        </w:tc>
        <w:tc>
          <w:tcPr>
            <w:tcW w:w="3248" w:type="dxa"/>
            <w:shd w:val="clear" w:color="auto" w:fill="auto"/>
            <w:vAlign w:val="center"/>
          </w:tcPr>
          <w:p w14:paraId="2333F7AC" w14:textId="446A31C0" w:rsidR="00B1288D" w:rsidRPr="0032190F" w:rsidRDefault="00B1288D" w:rsidP="00242C0F">
            <w:pPr>
              <w:jc w:val="center"/>
              <w:rPr>
                <w:lang w:val="fr-FR"/>
              </w:rPr>
            </w:pPr>
            <w:r w:rsidRPr="0032190F">
              <w:rPr>
                <w:lang w:val="fr-FR"/>
              </w:rPr>
              <w:t xml:space="preserve">présence des </w:t>
            </w:r>
            <w:hyperlink r:id="rId11262" w:anchor="Cul_Pheniciens" w:history="1">
              <w:r w:rsidR="00431396" w:rsidRPr="0032190F">
                <w:rPr>
                  <w:rStyle w:val="Hyperlink"/>
                  <w:lang w:val="fr-FR"/>
                </w:rPr>
                <w:t>P</w:t>
              </w:r>
              <w:r w:rsidRPr="0032190F">
                <w:rPr>
                  <w:rStyle w:val="Hyperlink"/>
                  <w:lang w:val="fr-FR"/>
                </w:rPr>
                <w:t>héniciens</w:t>
              </w:r>
            </w:hyperlink>
            <w:r w:rsidRPr="0032190F">
              <w:rPr>
                <w:lang w:val="fr-FR"/>
              </w:rPr>
              <w:t>, une régionalisation des traditions, le rite de la crémation, un bouclier rond…</w:t>
            </w:r>
          </w:p>
        </w:tc>
      </w:tr>
      <w:tr w:rsidR="00B1288D" w:rsidRPr="002E648D" w14:paraId="1D723D84" w14:textId="77777777" w:rsidTr="00431396">
        <w:trPr>
          <w:jc w:val="center"/>
        </w:trPr>
        <w:tc>
          <w:tcPr>
            <w:tcW w:w="2093" w:type="dxa"/>
            <w:shd w:val="clear" w:color="auto" w:fill="auto"/>
            <w:vAlign w:val="center"/>
          </w:tcPr>
          <w:p w14:paraId="7A6BBA77" w14:textId="77777777" w:rsidR="00B1288D" w:rsidRDefault="00B1288D" w:rsidP="00242C0F">
            <w:pPr>
              <w:jc w:val="center"/>
            </w:pPr>
            <w:r>
              <w:t>dernière phase</w:t>
            </w:r>
          </w:p>
        </w:tc>
        <w:tc>
          <w:tcPr>
            <w:tcW w:w="1925" w:type="dxa"/>
            <w:shd w:val="clear" w:color="auto" w:fill="auto"/>
            <w:vAlign w:val="center"/>
          </w:tcPr>
          <w:p w14:paraId="11DD5740" w14:textId="77777777" w:rsidR="00B1288D" w:rsidRPr="00B1288D" w:rsidRDefault="00B1288D" w:rsidP="00242C0F">
            <w:pPr>
              <w:jc w:val="center"/>
            </w:pPr>
            <w:r>
              <w:t>dès le 8</w:t>
            </w:r>
            <w:r w:rsidRPr="00B210F4">
              <w:rPr>
                <w:vertAlign w:val="superscript"/>
              </w:rPr>
              <w:t xml:space="preserve">e </w:t>
            </w:r>
            <w:r>
              <w:t>av.</w:t>
            </w:r>
          </w:p>
        </w:tc>
        <w:tc>
          <w:tcPr>
            <w:tcW w:w="3248" w:type="dxa"/>
            <w:shd w:val="clear" w:color="auto" w:fill="auto"/>
            <w:vAlign w:val="center"/>
          </w:tcPr>
          <w:p w14:paraId="7368FB01" w14:textId="77777777" w:rsidR="00B1288D" w:rsidRPr="0032190F" w:rsidRDefault="00B1288D" w:rsidP="00242C0F">
            <w:pPr>
              <w:jc w:val="center"/>
              <w:rPr>
                <w:lang w:val="fr-FR"/>
              </w:rPr>
            </w:pPr>
            <w:r w:rsidRPr="0032190F">
              <w:rPr>
                <w:lang w:val="fr-FR"/>
              </w:rPr>
              <w:t>le guerrier à l’allure d’un hoplite avec le visage de Gorgone sur son umbo</w:t>
            </w:r>
          </w:p>
        </w:tc>
      </w:tr>
    </w:tbl>
    <w:p w14:paraId="42AEB703" w14:textId="77777777" w:rsidR="00EA79C9" w:rsidRPr="0032190F" w:rsidRDefault="00EA79C9" w:rsidP="00242C0F">
      <w:pPr>
        <w:rPr>
          <w:lang w:val="fr-FR"/>
        </w:rPr>
      </w:pPr>
      <w:r w:rsidRPr="0032190F">
        <w:rPr>
          <w:lang w:val="fr-FR"/>
        </w:rPr>
        <w:t>(BIB 191)</w:t>
      </w:r>
    </w:p>
    <w:p w14:paraId="43AFC18F" w14:textId="77777777" w:rsidR="00EA79C9" w:rsidRPr="0032190F" w:rsidRDefault="00EA79C9" w:rsidP="00242C0F">
      <w:pPr>
        <w:rPr>
          <w:lang w:val="fr-FR"/>
        </w:rPr>
      </w:pPr>
    </w:p>
    <w:p w14:paraId="48A17220" w14:textId="3DFE854F" w:rsidR="00B1288D" w:rsidRPr="0032190F" w:rsidRDefault="00B1288D" w:rsidP="00242C0F">
      <w:pPr>
        <w:jc w:val="both"/>
        <w:rPr>
          <w:lang w:val="fr-FR"/>
        </w:rPr>
      </w:pPr>
      <w:r w:rsidRPr="0032190F">
        <w:rPr>
          <w:lang w:val="fr-FR"/>
        </w:rPr>
        <w:t xml:space="preserve">Desctruction de Troie : 1190-1180 aec sous le coup des </w:t>
      </w:r>
      <w:hyperlink r:id="rId11263" w:anchor="Cul_Philistins" w:history="1">
        <w:r w:rsidRPr="0032190F">
          <w:rPr>
            <w:rStyle w:val="Hyperlink"/>
            <w:lang w:val="fr-FR"/>
          </w:rPr>
          <w:t>Philistins</w:t>
        </w:r>
      </w:hyperlink>
      <w:r w:rsidRPr="0032190F">
        <w:rPr>
          <w:lang w:val="fr-FR"/>
        </w:rPr>
        <w:t xml:space="preserve">. Les niveaux d’incendie (couche Troy VIIa sont daté de 1300-1190 aec (D. Kaniewski, </w:t>
      </w:r>
      <w:r w:rsidRPr="0032190F">
        <w:rPr>
          <w:i/>
          <w:lang w:val="fr-FR"/>
        </w:rPr>
        <w:t>Journée scientifique annuelle de l’IUF</w:t>
      </w:r>
      <w:r w:rsidRPr="0032190F">
        <w:rPr>
          <w:lang w:val="fr-FR"/>
        </w:rPr>
        <w:t>, 2014)</w:t>
      </w:r>
    </w:p>
    <w:p w14:paraId="74A41408" w14:textId="77777777" w:rsidR="00B4644F" w:rsidRPr="0032190F" w:rsidRDefault="00B4644F" w:rsidP="00242C0F">
      <w:pPr>
        <w:jc w:val="both"/>
        <w:rPr>
          <w:lang w:val="fr-FR"/>
        </w:rPr>
      </w:pPr>
    </w:p>
    <w:p w14:paraId="55A17203" w14:textId="7BA20CC9" w:rsidR="00B4644F" w:rsidRPr="0032190F" w:rsidRDefault="00B4644F" w:rsidP="00242C0F">
      <w:pPr>
        <w:jc w:val="both"/>
        <w:rPr>
          <w:lang w:val="fr-FR"/>
        </w:rPr>
      </w:pPr>
      <w:r w:rsidRPr="0032190F">
        <w:rPr>
          <w:lang w:val="fr-FR"/>
        </w:rPr>
        <w:t xml:space="preserve">Les Grecs puis les Romains édifierons sur le site des monuments en l’honneur des glorieux </w:t>
      </w:r>
      <w:hyperlink r:id="rId11264" w:anchor="Cul_Religion__Heros" w:history="1">
        <w:r w:rsidR="007653B8" w:rsidRPr="007653B8">
          <w:rPr>
            <w:rStyle w:val="Hyperlink"/>
            <w:lang w:val="fr-FR"/>
          </w:rPr>
          <w:t>héros</w:t>
        </w:r>
      </w:hyperlink>
      <w:r w:rsidR="007653B8" w:rsidRPr="007653B8">
        <w:rPr>
          <w:lang w:val="fr-FR"/>
        </w:rPr>
        <w:t xml:space="preserve"> </w:t>
      </w:r>
      <w:r w:rsidRPr="0032190F">
        <w:rPr>
          <w:lang w:val="fr-FR"/>
        </w:rPr>
        <w:t>(théatre romain, temple d’Athéna, Tombeau d’Achille et de Patrocle, etc.) (BIB Enquêtes archéologiques, Arte)</w:t>
      </w:r>
    </w:p>
    <w:p w14:paraId="2D9FC7B7" w14:textId="77777777" w:rsidR="006052BA" w:rsidRPr="0032190F" w:rsidRDefault="006052BA" w:rsidP="00242C0F">
      <w:pPr>
        <w:jc w:val="both"/>
        <w:rPr>
          <w:lang w:val="fr-FR"/>
        </w:rPr>
      </w:pPr>
    </w:p>
    <w:p w14:paraId="65BD7D29" w14:textId="77777777" w:rsidR="006052BA" w:rsidRPr="0032190F" w:rsidRDefault="006052BA" w:rsidP="00242C0F">
      <w:pPr>
        <w:jc w:val="both"/>
        <w:rPr>
          <w:lang w:val="fr-FR"/>
        </w:rPr>
      </w:pPr>
      <w:r w:rsidRPr="0032190F">
        <w:rPr>
          <w:lang w:val="fr-FR"/>
        </w:rPr>
        <w:t>A Troie, la quantité de matériel mycénien de production locale fait penser à l'installation probable de résidents d'Egée (BIB 2301 p. 112)</w:t>
      </w:r>
    </w:p>
    <w:p w14:paraId="31778B40" w14:textId="77777777" w:rsidR="006C4118" w:rsidRPr="0032190F" w:rsidRDefault="006C4118" w:rsidP="00242C0F">
      <w:pPr>
        <w:jc w:val="both"/>
        <w:rPr>
          <w:lang w:val="fr-FR"/>
        </w:rPr>
      </w:pPr>
    </w:p>
    <w:p w14:paraId="5225EBAB" w14:textId="77777777" w:rsidR="006C4118" w:rsidRDefault="006C4118" w:rsidP="00242C0F">
      <w:pPr>
        <w:jc w:val="both"/>
        <w:rPr>
          <w:lang w:val="fr-FR"/>
        </w:rPr>
      </w:pPr>
      <w:r w:rsidRPr="0032190F">
        <w:rPr>
          <w:lang w:val="fr-FR"/>
        </w:rPr>
        <w:t>Les liens entre Troie et le monde mycénien s'intensifie dès le HRIIIA-HRIIIA/B1 (BIB 2301 p. 116)</w:t>
      </w:r>
    </w:p>
    <w:p w14:paraId="13CEDBA9" w14:textId="77777777" w:rsidR="00661F91" w:rsidRDefault="00661F91" w:rsidP="00242C0F">
      <w:pPr>
        <w:jc w:val="both"/>
        <w:rPr>
          <w:lang w:val="fr-FR"/>
        </w:rPr>
      </w:pPr>
    </w:p>
    <w:p w14:paraId="01CDA263" w14:textId="5673D3CB" w:rsidR="00661F91" w:rsidRPr="0032190F" w:rsidRDefault="00661F91" w:rsidP="00242C0F">
      <w:pPr>
        <w:jc w:val="both"/>
        <w:rPr>
          <w:lang w:val="fr-FR"/>
        </w:rPr>
      </w:pPr>
      <w:r>
        <w:rPr>
          <w:lang w:val="fr-FR"/>
        </w:rPr>
        <w:t xml:space="preserve">v. </w:t>
      </w:r>
      <w:hyperlink r:id="rId11265" w:anchor="Aut_Velleius" w:history="1">
        <w:r w:rsidRPr="00661F91">
          <w:rPr>
            <w:rStyle w:val="Hyperlink"/>
            <w:lang w:val="fr-FR"/>
          </w:rPr>
          <w:t>Velleius</w:t>
        </w:r>
      </w:hyperlink>
    </w:p>
    <w:p w14:paraId="48DB6816" w14:textId="77777777" w:rsidR="00385862" w:rsidRPr="0032190F" w:rsidRDefault="00385862" w:rsidP="00242C0F">
      <w:pPr>
        <w:jc w:val="both"/>
        <w:rPr>
          <w:lang w:val="fr-FR"/>
        </w:rPr>
      </w:pPr>
    </w:p>
    <w:p w14:paraId="2434EFB5" w14:textId="147C10DE" w:rsidR="00385862" w:rsidRPr="0032190F" w:rsidRDefault="00A00F22" w:rsidP="00385862">
      <w:pPr>
        <w:pStyle w:val="Heading2"/>
      </w:pPr>
      <w:r>
        <w:t>n</w:t>
      </w:r>
      <w:r w:rsidR="00385862" w:rsidRPr="0032190F">
        <w:t>iveaux</w:t>
      </w:r>
    </w:p>
    <w:p w14:paraId="1DDCC9D3" w14:textId="77777777" w:rsidR="00385862" w:rsidRPr="0032190F" w:rsidRDefault="00385862" w:rsidP="00385862">
      <w:pPr>
        <w:rPr>
          <w:lang w:val="fr-FR"/>
        </w:rPr>
      </w:pPr>
    </w:p>
    <w:p w14:paraId="3A3759AD" w14:textId="77777777" w:rsidR="00385862" w:rsidRPr="0032190F" w:rsidRDefault="00385862" w:rsidP="00385862">
      <w:pPr>
        <w:jc w:val="both"/>
        <w:rPr>
          <w:rStyle w:val="lang-grc"/>
          <w:lang w:val="fr-FR"/>
        </w:rPr>
      </w:pPr>
      <w:r w:rsidRPr="0032190F">
        <w:rPr>
          <w:rStyle w:val="lang-grc"/>
          <w:lang w:val="fr-FR"/>
        </w:rPr>
        <w:t>Plusieurs étapes sont identifiées :</w:t>
      </w:r>
    </w:p>
    <w:p w14:paraId="78781A43" w14:textId="77777777" w:rsidR="00385862" w:rsidRPr="0032190F" w:rsidRDefault="00385862" w:rsidP="00385862">
      <w:pPr>
        <w:rPr>
          <w:rStyle w:val="lang-grc"/>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6"/>
        <w:gridCol w:w="4199"/>
        <w:gridCol w:w="2403"/>
      </w:tblGrid>
      <w:tr w:rsidR="00385862" w14:paraId="0BDD2745" w14:textId="77777777" w:rsidTr="005919D9">
        <w:trPr>
          <w:jc w:val="center"/>
        </w:trPr>
        <w:tc>
          <w:tcPr>
            <w:tcW w:w="856" w:type="dxa"/>
            <w:shd w:val="clear" w:color="auto" w:fill="auto"/>
          </w:tcPr>
          <w:p w14:paraId="32946311" w14:textId="77777777" w:rsidR="00385862" w:rsidRDefault="00385862" w:rsidP="005919D9">
            <w:pPr>
              <w:rPr>
                <w:rStyle w:val="lang-grc"/>
              </w:rPr>
            </w:pPr>
            <w:r>
              <w:rPr>
                <w:rStyle w:val="lang-grc"/>
              </w:rPr>
              <w:t>Troie</w:t>
            </w:r>
          </w:p>
        </w:tc>
        <w:tc>
          <w:tcPr>
            <w:tcW w:w="4199" w:type="dxa"/>
            <w:shd w:val="clear" w:color="auto" w:fill="auto"/>
          </w:tcPr>
          <w:p w14:paraId="01A95E38" w14:textId="77777777" w:rsidR="00385862" w:rsidRPr="0032190F" w:rsidRDefault="00385862" w:rsidP="005919D9">
            <w:pPr>
              <w:rPr>
                <w:rStyle w:val="lang-grc"/>
                <w:sz w:val="20"/>
                <w:lang w:val="fr-FR"/>
              </w:rPr>
            </w:pPr>
            <w:r w:rsidRPr="0032190F">
              <w:rPr>
                <w:sz w:val="20"/>
                <w:lang w:val="fr-FR"/>
              </w:rPr>
              <w:t xml:space="preserve"> (BIB 195) (BIB Enquêtes archéologiques, Arte)</w:t>
            </w:r>
          </w:p>
        </w:tc>
        <w:tc>
          <w:tcPr>
            <w:tcW w:w="2403" w:type="dxa"/>
          </w:tcPr>
          <w:p w14:paraId="5990320E" w14:textId="77777777" w:rsidR="00385862" w:rsidRDefault="00385862" w:rsidP="005919D9">
            <w:pPr>
              <w:rPr>
                <w:rStyle w:val="lang-grc"/>
              </w:rPr>
            </w:pPr>
            <w:r>
              <w:rPr>
                <w:rStyle w:val="lang-grc"/>
              </w:rPr>
              <w:t>(BIB 2301 p. 25-26)</w:t>
            </w:r>
          </w:p>
        </w:tc>
      </w:tr>
      <w:tr w:rsidR="00385862" w14:paraId="1DEC4F22" w14:textId="77777777" w:rsidTr="005919D9">
        <w:trPr>
          <w:jc w:val="center"/>
        </w:trPr>
        <w:tc>
          <w:tcPr>
            <w:tcW w:w="856" w:type="dxa"/>
            <w:shd w:val="clear" w:color="auto" w:fill="auto"/>
          </w:tcPr>
          <w:p w14:paraId="3E383B63" w14:textId="77777777" w:rsidR="00385862" w:rsidRDefault="00385862" w:rsidP="005919D9">
            <w:pPr>
              <w:jc w:val="center"/>
              <w:rPr>
                <w:rStyle w:val="lang-grc"/>
              </w:rPr>
            </w:pPr>
            <w:r>
              <w:rPr>
                <w:rStyle w:val="lang-grc"/>
              </w:rPr>
              <w:t>IX</w:t>
            </w:r>
          </w:p>
        </w:tc>
        <w:tc>
          <w:tcPr>
            <w:tcW w:w="4199" w:type="dxa"/>
            <w:shd w:val="clear" w:color="auto" w:fill="auto"/>
          </w:tcPr>
          <w:p w14:paraId="0E4B1D15" w14:textId="77777777" w:rsidR="00385862" w:rsidRDefault="00385862" w:rsidP="005919D9">
            <w:pPr>
              <w:rPr>
                <w:rStyle w:val="lang-grc"/>
              </w:rPr>
            </w:pPr>
          </w:p>
        </w:tc>
        <w:tc>
          <w:tcPr>
            <w:tcW w:w="2403" w:type="dxa"/>
          </w:tcPr>
          <w:p w14:paraId="72A7797B" w14:textId="77777777" w:rsidR="00385862" w:rsidRDefault="00385862" w:rsidP="005919D9">
            <w:pPr>
              <w:rPr>
                <w:rStyle w:val="lang-grc"/>
              </w:rPr>
            </w:pPr>
          </w:p>
        </w:tc>
      </w:tr>
      <w:tr w:rsidR="00385862" w14:paraId="3AF1C74B" w14:textId="77777777" w:rsidTr="005919D9">
        <w:trPr>
          <w:jc w:val="center"/>
        </w:trPr>
        <w:tc>
          <w:tcPr>
            <w:tcW w:w="856" w:type="dxa"/>
            <w:shd w:val="clear" w:color="auto" w:fill="auto"/>
          </w:tcPr>
          <w:p w14:paraId="0DA4911D" w14:textId="77777777" w:rsidR="00385862" w:rsidRDefault="00385862" w:rsidP="005919D9">
            <w:pPr>
              <w:jc w:val="center"/>
              <w:rPr>
                <w:rStyle w:val="lang-grc"/>
              </w:rPr>
            </w:pPr>
            <w:r>
              <w:rPr>
                <w:rStyle w:val="lang-grc"/>
              </w:rPr>
              <w:t>VIII</w:t>
            </w:r>
          </w:p>
        </w:tc>
        <w:tc>
          <w:tcPr>
            <w:tcW w:w="4199" w:type="dxa"/>
            <w:shd w:val="clear" w:color="auto" w:fill="auto"/>
          </w:tcPr>
          <w:p w14:paraId="7D5FBD21" w14:textId="77777777" w:rsidR="00385862" w:rsidRDefault="00385862" w:rsidP="005919D9">
            <w:pPr>
              <w:rPr>
                <w:rStyle w:val="lang-grc"/>
              </w:rPr>
            </w:pPr>
          </w:p>
        </w:tc>
        <w:tc>
          <w:tcPr>
            <w:tcW w:w="2403" w:type="dxa"/>
          </w:tcPr>
          <w:p w14:paraId="5CE792A6" w14:textId="77777777" w:rsidR="00385862" w:rsidRDefault="00385862" w:rsidP="005919D9">
            <w:pPr>
              <w:rPr>
                <w:rStyle w:val="lang-grc"/>
              </w:rPr>
            </w:pPr>
          </w:p>
        </w:tc>
      </w:tr>
      <w:tr w:rsidR="00385862" w14:paraId="2B23A967" w14:textId="77777777" w:rsidTr="005919D9">
        <w:trPr>
          <w:jc w:val="center"/>
        </w:trPr>
        <w:tc>
          <w:tcPr>
            <w:tcW w:w="856" w:type="dxa"/>
            <w:shd w:val="clear" w:color="auto" w:fill="auto"/>
          </w:tcPr>
          <w:p w14:paraId="68774BAE" w14:textId="77777777" w:rsidR="00385862" w:rsidRDefault="00385862" w:rsidP="005919D9">
            <w:pPr>
              <w:jc w:val="center"/>
              <w:rPr>
                <w:rStyle w:val="lang-grc"/>
              </w:rPr>
            </w:pPr>
            <w:r>
              <w:rPr>
                <w:rStyle w:val="lang-grc"/>
              </w:rPr>
              <w:t>VIIb</w:t>
            </w:r>
          </w:p>
        </w:tc>
        <w:tc>
          <w:tcPr>
            <w:tcW w:w="4199" w:type="dxa"/>
            <w:shd w:val="clear" w:color="auto" w:fill="auto"/>
          </w:tcPr>
          <w:p w14:paraId="439F3E55" w14:textId="77777777" w:rsidR="00385862" w:rsidRDefault="00385862" w:rsidP="005919D9">
            <w:pPr>
              <w:rPr>
                <w:rStyle w:val="lang-grc"/>
              </w:rPr>
            </w:pPr>
          </w:p>
        </w:tc>
        <w:tc>
          <w:tcPr>
            <w:tcW w:w="2403" w:type="dxa"/>
          </w:tcPr>
          <w:p w14:paraId="4F2720D7" w14:textId="77777777" w:rsidR="00385862" w:rsidRDefault="00385862" w:rsidP="005919D9">
            <w:pPr>
              <w:rPr>
                <w:rStyle w:val="lang-grc"/>
              </w:rPr>
            </w:pPr>
            <w:r>
              <w:rPr>
                <w:rStyle w:val="lang-grc"/>
              </w:rPr>
              <w:t>occupation continue</w:t>
            </w:r>
          </w:p>
        </w:tc>
      </w:tr>
      <w:tr w:rsidR="00385862" w14:paraId="28B10B5B" w14:textId="77777777" w:rsidTr="005919D9">
        <w:trPr>
          <w:jc w:val="center"/>
        </w:trPr>
        <w:tc>
          <w:tcPr>
            <w:tcW w:w="856" w:type="dxa"/>
            <w:shd w:val="clear" w:color="auto" w:fill="auto"/>
          </w:tcPr>
          <w:p w14:paraId="1226B155" w14:textId="77777777" w:rsidR="00385862" w:rsidRDefault="00385862" w:rsidP="005919D9">
            <w:pPr>
              <w:jc w:val="center"/>
              <w:rPr>
                <w:rStyle w:val="lang-grc"/>
              </w:rPr>
            </w:pPr>
            <w:r>
              <w:rPr>
                <w:rStyle w:val="lang-grc"/>
              </w:rPr>
              <w:t>VIIa</w:t>
            </w:r>
          </w:p>
        </w:tc>
        <w:tc>
          <w:tcPr>
            <w:tcW w:w="4199" w:type="dxa"/>
            <w:shd w:val="clear" w:color="auto" w:fill="auto"/>
          </w:tcPr>
          <w:p w14:paraId="716DC658" w14:textId="77777777" w:rsidR="00385862" w:rsidRDefault="00385862" w:rsidP="005919D9">
            <w:pPr>
              <w:rPr>
                <w:rStyle w:val="lang-grc"/>
              </w:rPr>
            </w:pPr>
          </w:p>
        </w:tc>
        <w:tc>
          <w:tcPr>
            <w:tcW w:w="2403" w:type="dxa"/>
          </w:tcPr>
          <w:p w14:paraId="1B5F0E37" w14:textId="77777777" w:rsidR="00385862" w:rsidRDefault="00385862" w:rsidP="005919D9">
            <w:pPr>
              <w:rPr>
                <w:rStyle w:val="lang-grc"/>
              </w:rPr>
            </w:pPr>
            <w:r>
              <w:rPr>
                <w:rStyle w:val="lang-grc"/>
              </w:rPr>
              <w:t>destruction</w:t>
            </w:r>
          </w:p>
        </w:tc>
      </w:tr>
      <w:tr w:rsidR="00385862" w14:paraId="0CA73769" w14:textId="77777777" w:rsidTr="005919D9">
        <w:trPr>
          <w:jc w:val="center"/>
        </w:trPr>
        <w:tc>
          <w:tcPr>
            <w:tcW w:w="856" w:type="dxa"/>
            <w:shd w:val="clear" w:color="auto" w:fill="auto"/>
          </w:tcPr>
          <w:p w14:paraId="2B0D5E74" w14:textId="7E2E56B4" w:rsidR="00385862" w:rsidRDefault="00000000" w:rsidP="005919D9">
            <w:pPr>
              <w:jc w:val="center"/>
              <w:rPr>
                <w:rStyle w:val="lang-grc"/>
              </w:rPr>
            </w:pPr>
            <w:hyperlink r:id="rId11266" w:anchor="Sit_Troie_VI" w:history="1">
              <w:r w:rsidR="00385862" w:rsidRPr="00385862">
                <w:rPr>
                  <w:rStyle w:val="Hyperlink"/>
                </w:rPr>
                <w:t>VI</w:t>
              </w:r>
            </w:hyperlink>
          </w:p>
        </w:tc>
        <w:tc>
          <w:tcPr>
            <w:tcW w:w="4199" w:type="dxa"/>
            <w:shd w:val="clear" w:color="auto" w:fill="auto"/>
          </w:tcPr>
          <w:p w14:paraId="3AED4B0D" w14:textId="77777777" w:rsidR="00385862" w:rsidRPr="0032190F" w:rsidRDefault="00385862" w:rsidP="005919D9">
            <w:pPr>
              <w:rPr>
                <w:rStyle w:val="lang-grc"/>
                <w:lang w:val="fr-FR"/>
              </w:rPr>
            </w:pPr>
            <w:r w:rsidRPr="0032190F">
              <w:rPr>
                <w:rStyle w:val="lang-grc"/>
                <w:lang w:val="fr-FR"/>
              </w:rPr>
              <w:t>milieu du 14</w:t>
            </w:r>
            <w:r w:rsidRPr="0032190F">
              <w:rPr>
                <w:rStyle w:val="lang-grc"/>
                <w:vertAlign w:val="superscript"/>
                <w:lang w:val="fr-FR"/>
              </w:rPr>
              <w:t>e</w:t>
            </w:r>
            <w:r w:rsidRPr="0032190F">
              <w:rPr>
                <w:rStyle w:val="lang-grc"/>
                <w:lang w:val="fr-FR"/>
              </w:rPr>
              <w:t>, Troie homérique</w:t>
            </w:r>
          </w:p>
        </w:tc>
        <w:tc>
          <w:tcPr>
            <w:tcW w:w="2403" w:type="dxa"/>
          </w:tcPr>
          <w:p w14:paraId="3C65136E" w14:textId="77777777" w:rsidR="00385862" w:rsidRDefault="00385862" w:rsidP="005919D9">
            <w:pPr>
              <w:rPr>
                <w:rStyle w:val="lang-grc"/>
              </w:rPr>
            </w:pPr>
            <w:r>
              <w:rPr>
                <w:rStyle w:val="lang-grc"/>
              </w:rPr>
              <w:t>destruction vers 1220</w:t>
            </w:r>
          </w:p>
        </w:tc>
      </w:tr>
      <w:tr w:rsidR="00385862" w14:paraId="1936DA7F" w14:textId="77777777" w:rsidTr="005919D9">
        <w:trPr>
          <w:jc w:val="center"/>
        </w:trPr>
        <w:tc>
          <w:tcPr>
            <w:tcW w:w="856" w:type="dxa"/>
            <w:shd w:val="clear" w:color="auto" w:fill="auto"/>
          </w:tcPr>
          <w:p w14:paraId="06055F76" w14:textId="77777777" w:rsidR="00385862" w:rsidRDefault="00385862" w:rsidP="005919D9">
            <w:pPr>
              <w:jc w:val="center"/>
              <w:rPr>
                <w:rStyle w:val="lang-grc"/>
              </w:rPr>
            </w:pPr>
            <w:r>
              <w:rPr>
                <w:rStyle w:val="lang-grc"/>
              </w:rPr>
              <w:t>V</w:t>
            </w:r>
          </w:p>
        </w:tc>
        <w:tc>
          <w:tcPr>
            <w:tcW w:w="4199" w:type="dxa"/>
            <w:shd w:val="clear" w:color="auto" w:fill="auto"/>
          </w:tcPr>
          <w:p w14:paraId="172BDAB5" w14:textId="77777777" w:rsidR="00385862" w:rsidRDefault="00385862" w:rsidP="005919D9">
            <w:pPr>
              <w:rPr>
                <w:rStyle w:val="lang-grc"/>
              </w:rPr>
            </w:pPr>
          </w:p>
        </w:tc>
        <w:tc>
          <w:tcPr>
            <w:tcW w:w="2403" w:type="dxa"/>
          </w:tcPr>
          <w:p w14:paraId="08720502" w14:textId="77777777" w:rsidR="00385862" w:rsidRDefault="00385862" w:rsidP="005919D9">
            <w:pPr>
              <w:rPr>
                <w:rStyle w:val="lang-grc"/>
              </w:rPr>
            </w:pPr>
          </w:p>
        </w:tc>
      </w:tr>
      <w:tr w:rsidR="00385862" w14:paraId="1AA957E9" w14:textId="77777777" w:rsidTr="005919D9">
        <w:trPr>
          <w:jc w:val="center"/>
        </w:trPr>
        <w:tc>
          <w:tcPr>
            <w:tcW w:w="856" w:type="dxa"/>
            <w:shd w:val="clear" w:color="auto" w:fill="auto"/>
          </w:tcPr>
          <w:p w14:paraId="6868F986" w14:textId="77777777" w:rsidR="00385862" w:rsidRDefault="00385862" w:rsidP="005919D9">
            <w:pPr>
              <w:jc w:val="center"/>
              <w:rPr>
                <w:rStyle w:val="lang-grc"/>
              </w:rPr>
            </w:pPr>
            <w:r>
              <w:rPr>
                <w:rStyle w:val="lang-grc"/>
              </w:rPr>
              <w:t>IV</w:t>
            </w:r>
          </w:p>
        </w:tc>
        <w:tc>
          <w:tcPr>
            <w:tcW w:w="4199" w:type="dxa"/>
            <w:shd w:val="clear" w:color="auto" w:fill="auto"/>
          </w:tcPr>
          <w:p w14:paraId="1E397D26" w14:textId="77777777" w:rsidR="00385862" w:rsidRDefault="00385862" w:rsidP="005919D9">
            <w:pPr>
              <w:rPr>
                <w:rStyle w:val="lang-grc"/>
              </w:rPr>
            </w:pPr>
          </w:p>
        </w:tc>
        <w:tc>
          <w:tcPr>
            <w:tcW w:w="2403" w:type="dxa"/>
          </w:tcPr>
          <w:p w14:paraId="1E82CAC3" w14:textId="77777777" w:rsidR="00385862" w:rsidRDefault="00385862" w:rsidP="005919D9">
            <w:pPr>
              <w:rPr>
                <w:rStyle w:val="lang-grc"/>
              </w:rPr>
            </w:pPr>
          </w:p>
        </w:tc>
      </w:tr>
      <w:tr w:rsidR="00385862" w:rsidRPr="002E648D" w14:paraId="4F12CFE8" w14:textId="77777777" w:rsidTr="005919D9">
        <w:trPr>
          <w:jc w:val="center"/>
        </w:trPr>
        <w:tc>
          <w:tcPr>
            <w:tcW w:w="856" w:type="dxa"/>
            <w:shd w:val="clear" w:color="auto" w:fill="auto"/>
          </w:tcPr>
          <w:p w14:paraId="6D9E3A8B" w14:textId="77777777" w:rsidR="00385862" w:rsidRDefault="00385862" w:rsidP="005919D9">
            <w:pPr>
              <w:jc w:val="center"/>
              <w:rPr>
                <w:rStyle w:val="lang-grc"/>
              </w:rPr>
            </w:pPr>
            <w:r>
              <w:rPr>
                <w:rStyle w:val="lang-grc"/>
              </w:rPr>
              <w:lastRenderedPageBreak/>
              <w:t>III</w:t>
            </w:r>
          </w:p>
        </w:tc>
        <w:tc>
          <w:tcPr>
            <w:tcW w:w="4199" w:type="dxa"/>
            <w:vMerge w:val="restart"/>
            <w:shd w:val="clear" w:color="auto" w:fill="auto"/>
          </w:tcPr>
          <w:p w14:paraId="6A38C979" w14:textId="77777777" w:rsidR="00385862" w:rsidRPr="0032190F" w:rsidRDefault="00385862" w:rsidP="005919D9">
            <w:pPr>
              <w:rPr>
                <w:rStyle w:val="lang-grc"/>
                <w:lang w:val="fr-FR"/>
              </w:rPr>
            </w:pPr>
            <w:r w:rsidRPr="0032190F">
              <w:rPr>
                <w:rStyle w:val="lang-grc"/>
                <w:lang w:val="fr-FR"/>
              </w:rPr>
              <w:t xml:space="preserve">~ 2200 BC. « Diadème de Priam » </w:t>
            </w:r>
          </w:p>
          <w:p w14:paraId="1F962537" w14:textId="77777777" w:rsidR="00385862" w:rsidRPr="0032190F" w:rsidRDefault="00385862" w:rsidP="005919D9">
            <w:pPr>
              <w:rPr>
                <w:rStyle w:val="lang-grc"/>
                <w:lang w:val="fr-FR"/>
              </w:rPr>
            </w:pPr>
            <w:r w:rsidRPr="0032190F">
              <w:rPr>
                <w:rStyle w:val="lang-grc"/>
                <w:lang w:val="fr-FR"/>
              </w:rPr>
              <w:t>= Troie II</w:t>
            </w:r>
          </w:p>
        </w:tc>
        <w:tc>
          <w:tcPr>
            <w:tcW w:w="2403" w:type="dxa"/>
          </w:tcPr>
          <w:p w14:paraId="5E1E64ED" w14:textId="77777777" w:rsidR="00385862" w:rsidRPr="0032190F" w:rsidRDefault="00385862" w:rsidP="005919D9">
            <w:pPr>
              <w:rPr>
                <w:rStyle w:val="lang-grc"/>
                <w:lang w:val="fr-FR"/>
              </w:rPr>
            </w:pPr>
          </w:p>
        </w:tc>
      </w:tr>
      <w:tr w:rsidR="00385862" w14:paraId="457FA73C" w14:textId="77777777" w:rsidTr="005919D9">
        <w:trPr>
          <w:jc w:val="center"/>
        </w:trPr>
        <w:tc>
          <w:tcPr>
            <w:tcW w:w="856" w:type="dxa"/>
            <w:shd w:val="clear" w:color="auto" w:fill="auto"/>
          </w:tcPr>
          <w:p w14:paraId="1FBEE222" w14:textId="77777777" w:rsidR="00385862" w:rsidRDefault="00385862" w:rsidP="005919D9">
            <w:pPr>
              <w:jc w:val="center"/>
              <w:rPr>
                <w:rStyle w:val="lang-grc"/>
              </w:rPr>
            </w:pPr>
            <w:r>
              <w:rPr>
                <w:rStyle w:val="lang-grc"/>
              </w:rPr>
              <w:t>II</w:t>
            </w:r>
          </w:p>
        </w:tc>
        <w:tc>
          <w:tcPr>
            <w:tcW w:w="4199" w:type="dxa"/>
            <w:vMerge/>
            <w:shd w:val="clear" w:color="auto" w:fill="auto"/>
          </w:tcPr>
          <w:p w14:paraId="78F5E693" w14:textId="77777777" w:rsidR="00385862" w:rsidRDefault="00385862" w:rsidP="005919D9">
            <w:pPr>
              <w:rPr>
                <w:rStyle w:val="lang-grc"/>
              </w:rPr>
            </w:pPr>
          </w:p>
        </w:tc>
        <w:tc>
          <w:tcPr>
            <w:tcW w:w="2403" w:type="dxa"/>
          </w:tcPr>
          <w:p w14:paraId="0C9B8666" w14:textId="77777777" w:rsidR="00385862" w:rsidRDefault="00385862" w:rsidP="005919D9">
            <w:pPr>
              <w:rPr>
                <w:rStyle w:val="lang-grc"/>
              </w:rPr>
            </w:pPr>
          </w:p>
        </w:tc>
      </w:tr>
      <w:tr w:rsidR="00385862" w14:paraId="6C863B7E" w14:textId="77777777" w:rsidTr="005919D9">
        <w:trPr>
          <w:jc w:val="center"/>
        </w:trPr>
        <w:tc>
          <w:tcPr>
            <w:tcW w:w="856" w:type="dxa"/>
            <w:shd w:val="clear" w:color="auto" w:fill="auto"/>
          </w:tcPr>
          <w:p w14:paraId="4D3F7AC5" w14:textId="77777777" w:rsidR="00385862" w:rsidRDefault="00385862" w:rsidP="005919D9">
            <w:pPr>
              <w:jc w:val="center"/>
              <w:rPr>
                <w:rStyle w:val="lang-grc"/>
              </w:rPr>
            </w:pPr>
            <w:r>
              <w:rPr>
                <w:rStyle w:val="lang-grc"/>
              </w:rPr>
              <w:t>I</w:t>
            </w:r>
          </w:p>
        </w:tc>
        <w:tc>
          <w:tcPr>
            <w:tcW w:w="4199" w:type="dxa"/>
            <w:shd w:val="clear" w:color="auto" w:fill="auto"/>
          </w:tcPr>
          <w:p w14:paraId="1755A678" w14:textId="77777777" w:rsidR="00385862" w:rsidRDefault="00385862" w:rsidP="005919D9">
            <w:pPr>
              <w:rPr>
                <w:rStyle w:val="lang-grc"/>
              </w:rPr>
            </w:pPr>
            <w:r>
              <w:rPr>
                <w:rStyle w:val="lang-grc"/>
              </w:rPr>
              <w:t>~ 2800 BC</w:t>
            </w:r>
          </w:p>
        </w:tc>
        <w:tc>
          <w:tcPr>
            <w:tcW w:w="2403" w:type="dxa"/>
          </w:tcPr>
          <w:p w14:paraId="4BE00756" w14:textId="77777777" w:rsidR="00385862" w:rsidRDefault="00385862" w:rsidP="005919D9">
            <w:pPr>
              <w:rPr>
                <w:rStyle w:val="lang-grc"/>
              </w:rPr>
            </w:pPr>
          </w:p>
        </w:tc>
      </w:tr>
    </w:tbl>
    <w:p w14:paraId="74A53506" w14:textId="77777777" w:rsidR="00385862" w:rsidRPr="00385862" w:rsidRDefault="00385862" w:rsidP="00385862"/>
    <w:p w14:paraId="00F028E2" w14:textId="77777777" w:rsidR="00385862" w:rsidRDefault="00385862" w:rsidP="00242C0F">
      <w:pPr>
        <w:jc w:val="both"/>
      </w:pPr>
    </w:p>
    <w:p w14:paraId="6EEF15B4" w14:textId="109CB95E" w:rsidR="00A00F22" w:rsidRDefault="00A00F22" w:rsidP="00A00F22">
      <w:pPr>
        <w:pStyle w:val="Heading3"/>
      </w:pPr>
      <w:r>
        <w:t>II</w:t>
      </w:r>
    </w:p>
    <w:p w14:paraId="0544D851" w14:textId="418D61FE" w:rsidR="00A00F22" w:rsidRDefault="00A00F22" w:rsidP="00242C0F">
      <w:pPr>
        <w:jc w:val="both"/>
      </w:pPr>
      <w:r>
        <w:t>Troie II</w:t>
      </w:r>
    </w:p>
    <w:p w14:paraId="37BC2ABE" w14:textId="77777777" w:rsidR="00A00F22" w:rsidRDefault="00A00F22" w:rsidP="00242C0F">
      <w:pPr>
        <w:jc w:val="both"/>
      </w:pPr>
    </w:p>
    <w:p w14:paraId="41CF9484" w14:textId="1041D07E" w:rsidR="00A00F22" w:rsidRPr="00A00F22" w:rsidRDefault="00A00F22" w:rsidP="00242C0F">
      <w:pPr>
        <w:jc w:val="both"/>
        <w:rPr>
          <w:lang w:val="en-GB"/>
        </w:rPr>
      </w:pPr>
      <w:r>
        <w:t xml:space="preserve">Early Bronze Age (EBA) 3100-3000/2000 BC </w:t>
      </w:r>
      <w:r w:rsidRPr="00A00F22">
        <w:rPr>
          <w:lang w:val="en-GB"/>
        </w:rPr>
        <w:t>(T. Malas, SoA 2023)</w:t>
      </w:r>
    </w:p>
    <w:p w14:paraId="2BBE2EA9" w14:textId="77777777" w:rsidR="00A00F22" w:rsidRDefault="00A00F22" w:rsidP="00242C0F">
      <w:pPr>
        <w:jc w:val="both"/>
      </w:pPr>
    </w:p>
    <w:p w14:paraId="185D29C4" w14:textId="75C50762" w:rsidR="00385862" w:rsidRDefault="00385862" w:rsidP="00385862">
      <w:pPr>
        <w:pStyle w:val="Heading3"/>
      </w:pPr>
      <w:bookmarkStart w:id="4554" w:name="Sit_Troie_VI"/>
      <w:r>
        <w:t>VI</w:t>
      </w:r>
    </w:p>
    <w:bookmarkEnd w:id="4554"/>
    <w:p w14:paraId="33AFAE78" w14:textId="353EDF65" w:rsidR="00A00F22" w:rsidRPr="00A00F22" w:rsidRDefault="00A00F22" w:rsidP="00385862">
      <w:pPr>
        <w:rPr>
          <w:rStyle w:val="lang-grc"/>
          <w:sz w:val="20"/>
          <w:lang w:val="fr-FR"/>
        </w:rPr>
      </w:pPr>
      <w:r w:rsidRPr="00A00F22">
        <w:rPr>
          <w:rStyle w:val="lang-grc"/>
          <w:sz w:val="20"/>
          <w:lang w:val="fr-FR"/>
        </w:rPr>
        <w:t>Troie VI</w:t>
      </w:r>
    </w:p>
    <w:p w14:paraId="33A5E4C0" w14:textId="77777777" w:rsidR="00A00F22" w:rsidRDefault="00A00F22" w:rsidP="00385862">
      <w:pPr>
        <w:rPr>
          <w:rStyle w:val="lang-grc"/>
          <w:lang w:val="fr-FR"/>
        </w:rPr>
      </w:pPr>
    </w:p>
    <w:p w14:paraId="4917F881" w14:textId="460C2095" w:rsidR="00385862" w:rsidRPr="0032190F" w:rsidRDefault="00A00F22" w:rsidP="00385862">
      <w:pPr>
        <w:rPr>
          <w:lang w:val="fr-FR"/>
        </w:rPr>
      </w:pPr>
      <w:r>
        <w:rPr>
          <w:rStyle w:val="lang-grc"/>
          <w:lang w:val="fr-FR"/>
        </w:rPr>
        <w:t>C</w:t>
      </w:r>
      <w:r w:rsidR="00385862" w:rsidRPr="0032190F">
        <w:rPr>
          <w:rStyle w:val="lang-grc"/>
          <w:lang w:val="fr-FR"/>
        </w:rPr>
        <w:t>orrespond à l’époque décrite par Homère. C’est le moment de la construction, autour de la citadelle, d’une longue muraille (~600m de long x ~10 m de haut et encore 1,5 m de fondation), batie en une fois, et la construction de casernements, et la construction d’un large fossé qui ceint la ville basse (BIB Enquêtes archéologiques, Arte).</w:t>
      </w:r>
    </w:p>
    <w:p w14:paraId="37A549F6" w14:textId="77777777" w:rsidR="004306CF" w:rsidRPr="0032190F" w:rsidRDefault="004306CF" w:rsidP="00242C0F">
      <w:pPr>
        <w:rPr>
          <w:lang w:val="fr-FR"/>
        </w:rPr>
      </w:pPr>
    </w:p>
    <w:p w14:paraId="5B134379" w14:textId="77777777" w:rsidR="00C86D09" w:rsidRPr="0032190F" w:rsidRDefault="00C86D09" w:rsidP="00426FF9">
      <w:pPr>
        <w:pStyle w:val="Heading1"/>
      </w:pPr>
      <w:bookmarkStart w:id="4555" w:name="Sit_Samos"/>
      <w:r w:rsidRPr="0032190F">
        <w:t>SAMOS</w:t>
      </w:r>
    </w:p>
    <w:bookmarkEnd w:id="4555"/>
    <w:p w14:paraId="0D106262" w14:textId="77777777" w:rsidR="00C86D09" w:rsidRPr="0032190F" w:rsidRDefault="00C86D09" w:rsidP="00242C0F">
      <w:pPr>
        <w:rPr>
          <w:lang w:val="fr-FR"/>
        </w:rPr>
      </w:pPr>
    </w:p>
    <w:p w14:paraId="489B12E2" w14:textId="77777777" w:rsidR="009A4086" w:rsidRPr="0032190F" w:rsidRDefault="009A4086" w:rsidP="00242C0F">
      <w:pPr>
        <w:rPr>
          <w:lang w:val="fr-FR"/>
        </w:rPr>
      </w:pPr>
      <w:r w:rsidRPr="0032190F">
        <w:rPr>
          <w:lang w:val="fr-FR"/>
        </w:rPr>
        <w:t>Île de la Mer Egée, proche de l’Asie Mineure (SS BIB)</w:t>
      </w:r>
    </w:p>
    <w:p w14:paraId="0030344F" w14:textId="77777777" w:rsidR="009A4086" w:rsidRPr="0032190F" w:rsidRDefault="009A4086" w:rsidP="00242C0F">
      <w:pPr>
        <w:rPr>
          <w:lang w:val="fr-FR"/>
        </w:rPr>
      </w:pPr>
    </w:p>
    <w:p w14:paraId="545363C2" w14:textId="77777777" w:rsidR="009A4086" w:rsidRPr="0032190F" w:rsidRDefault="009A4086" w:rsidP="009A4086">
      <w:pPr>
        <w:pStyle w:val="Heading2"/>
      </w:pPr>
      <w:bookmarkStart w:id="4556" w:name="Sit_Samos_Heraion"/>
      <w:r w:rsidRPr="0032190F">
        <w:t>Heraion</w:t>
      </w:r>
    </w:p>
    <w:bookmarkEnd w:id="4556"/>
    <w:p w14:paraId="1E26F800" w14:textId="77777777" w:rsidR="009A4086" w:rsidRPr="002D1AD2" w:rsidRDefault="002D1AD2" w:rsidP="00242C0F">
      <w:pPr>
        <w:rPr>
          <w:sz w:val="20"/>
          <w:lang w:val="fr-FR"/>
        </w:rPr>
      </w:pPr>
      <w:r w:rsidRPr="002D1AD2">
        <w:rPr>
          <w:i/>
          <w:sz w:val="20"/>
          <w:lang w:val="fr-FR"/>
        </w:rPr>
        <w:t>Héraion</w:t>
      </w:r>
      <w:r w:rsidRPr="002D1AD2">
        <w:rPr>
          <w:sz w:val="20"/>
          <w:lang w:val="fr-FR"/>
        </w:rPr>
        <w:t>, Heraion</w:t>
      </w:r>
      <w:r>
        <w:rPr>
          <w:sz w:val="20"/>
          <w:lang w:val="fr-FR"/>
        </w:rPr>
        <w:t>, temple d'Hera de Samos</w:t>
      </w:r>
    </w:p>
    <w:p w14:paraId="5804D6CA" w14:textId="77777777" w:rsidR="002D1AD2" w:rsidRDefault="002D1AD2" w:rsidP="002348DA">
      <w:pPr>
        <w:jc w:val="both"/>
        <w:rPr>
          <w:lang w:val="fr-FR"/>
        </w:rPr>
      </w:pPr>
    </w:p>
    <w:p w14:paraId="4CB0E577" w14:textId="7505BD1B" w:rsidR="00C86D09" w:rsidRPr="0032190F" w:rsidRDefault="00C86D09" w:rsidP="002348DA">
      <w:pPr>
        <w:jc w:val="both"/>
        <w:rPr>
          <w:lang w:val="fr-FR"/>
        </w:rPr>
      </w:pPr>
      <w:r w:rsidRPr="0032190F">
        <w:rPr>
          <w:lang w:val="fr-FR"/>
        </w:rPr>
        <w:t>Dans le te</w:t>
      </w:r>
      <w:r w:rsidR="002D1AD2">
        <w:rPr>
          <w:lang w:val="fr-FR"/>
        </w:rPr>
        <w:t>mple d’Héra</w:t>
      </w:r>
      <w:r w:rsidRPr="0032190F">
        <w:rPr>
          <w:lang w:val="fr-FR"/>
        </w:rPr>
        <w:t xml:space="preserve">, des bronzes égyptiens datés de la </w:t>
      </w:r>
      <w:hyperlink r:id="rId11267" w:anchor="Cul_Orientalisant" w:history="1">
        <w:r w:rsidRPr="0032190F">
          <w:rPr>
            <w:rStyle w:val="Hyperlink"/>
            <w:lang w:val="fr-FR"/>
          </w:rPr>
          <w:t>période orientalisante</w:t>
        </w:r>
      </w:hyperlink>
      <w:r w:rsidRPr="0032190F">
        <w:rPr>
          <w:lang w:val="fr-FR"/>
        </w:rPr>
        <w:t xml:space="preserve"> ont été découverts (BIB 2116 p. 168)</w:t>
      </w:r>
      <w:r w:rsidR="00BE7940" w:rsidRPr="0032190F">
        <w:rPr>
          <w:lang w:val="fr-FR"/>
        </w:rPr>
        <w:t xml:space="preserve"> ainsi que trois ivoires gravés datés du 2</w:t>
      </w:r>
      <w:r w:rsidR="00BE7940" w:rsidRPr="0032190F">
        <w:rPr>
          <w:vertAlign w:val="superscript"/>
          <w:lang w:val="fr-FR"/>
        </w:rPr>
        <w:t>e</w:t>
      </w:r>
      <w:r w:rsidR="00BE7940" w:rsidRPr="0032190F">
        <w:rPr>
          <w:lang w:val="fr-FR"/>
        </w:rPr>
        <w:t xml:space="preserve"> quart ou 3</w:t>
      </w:r>
      <w:r w:rsidR="00BE7940" w:rsidRPr="0032190F">
        <w:rPr>
          <w:vertAlign w:val="superscript"/>
          <w:lang w:val="fr-FR"/>
        </w:rPr>
        <w:t>e</w:t>
      </w:r>
      <w:r w:rsidR="00BE7940" w:rsidRPr="0032190F">
        <w:rPr>
          <w:lang w:val="fr-FR"/>
        </w:rPr>
        <w:t xml:space="preserve"> quart du 7</w:t>
      </w:r>
      <w:r w:rsidR="00BE7940" w:rsidRPr="0032190F">
        <w:rPr>
          <w:vertAlign w:val="superscript"/>
          <w:lang w:val="fr-FR"/>
        </w:rPr>
        <w:t>e</w:t>
      </w:r>
      <w:r w:rsidR="00BE7940" w:rsidRPr="0032190F">
        <w:rPr>
          <w:lang w:val="fr-FR"/>
        </w:rPr>
        <w:t xml:space="preserve"> aec de la région de Cadix (BIB 2116 p. 171). Ces derniers ont été interprétés comme des témoins du retour de Colaios de Samos en Andalousie (Hérodote, </w:t>
      </w:r>
      <w:hyperlink r:id="rId11268" w:anchor="Aut_Herodote_Histoires_IV_152" w:history="1">
        <w:r w:rsidR="00BE7940" w:rsidRPr="002D1AD2">
          <w:rPr>
            <w:rStyle w:val="Hyperlink"/>
            <w:lang w:val="fr-FR"/>
          </w:rPr>
          <w:t>IV,152</w:t>
        </w:r>
      </w:hyperlink>
      <w:r w:rsidR="00BE7940" w:rsidRPr="0032190F">
        <w:rPr>
          <w:lang w:val="fr-FR"/>
        </w:rPr>
        <w:t xml:space="preserve">) ou comme les offrandes d’un Grec ou d’un Phénicien (BIB 2116 p. 171). Des exemplaires remarquables de tridacne (coquillage des mers chaudes), daté de la </w:t>
      </w:r>
      <w:hyperlink r:id="rId11269" w:anchor="Cul_Orientalisant" w:history="1">
        <w:r w:rsidR="00BE7940" w:rsidRPr="0032190F">
          <w:rPr>
            <w:rStyle w:val="Hyperlink"/>
            <w:lang w:val="fr-FR"/>
          </w:rPr>
          <w:t>période orientalisante</w:t>
        </w:r>
      </w:hyperlink>
      <w:r w:rsidR="00BE7940" w:rsidRPr="0032190F">
        <w:rPr>
          <w:lang w:val="fr-FR"/>
        </w:rPr>
        <w:t>, y ont été découverts (BIB 2116 p. 181)</w:t>
      </w:r>
    </w:p>
    <w:p w14:paraId="395FD727" w14:textId="77777777" w:rsidR="009A4086" w:rsidRDefault="009A4086" w:rsidP="002348DA">
      <w:pPr>
        <w:jc w:val="both"/>
        <w:rPr>
          <w:lang w:val="fr-FR"/>
        </w:rPr>
      </w:pPr>
    </w:p>
    <w:p w14:paraId="2CCDD39A" w14:textId="77777777" w:rsidR="002D1AD2" w:rsidRDefault="002D1AD2" w:rsidP="002D1AD2">
      <w:pPr>
        <w:pStyle w:val="Heading3"/>
      </w:pPr>
      <w:r>
        <w:t>bouclier en v</w:t>
      </w:r>
    </w:p>
    <w:p w14:paraId="6F3B8C04" w14:textId="77777777" w:rsidR="002D1AD2" w:rsidRPr="0032190F" w:rsidRDefault="002D1AD2" w:rsidP="002348DA">
      <w:pPr>
        <w:jc w:val="both"/>
        <w:rPr>
          <w:lang w:val="fr-FR"/>
        </w:rPr>
      </w:pPr>
    </w:p>
    <w:p w14:paraId="5A7763D2" w14:textId="69F92961" w:rsidR="000329E9" w:rsidRPr="0032190F" w:rsidRDefault="00000000" w:rsidP="000329E9">
      <w:pPr>
        <w:jc w:val="both"/>
        <w:rPr>
          <w:lang w:val="fr-FR"/>
        </w:rPr>
      </w:pPr>
      <w:hyperlink r:id="rId11270" w:anchor="Cul_Precoloniale_Obj_bouclier_echancrV" w:history="1">
        <w:r w:rsidR="000C51D6" w:rsidRPr="0032190F">
          <w:rPr>
            <w:rStyle w:val="Hyperlink"/>
            <w:lang w:val="fr-FR"/>
          </w:rPr>
          <w:t>Bouclier en V</w:t>
        </w:r>
      </w:hyperlink>
      <w:r w:rsidR="008E403D" w:rsidRPr="0032190F">
        <w:rPr>
          <w:lang w:val="fr-FR"/>
        </w:rPr>
        <w:t xml:space="preserve"> votifs </w:t>
      </w:r>
      <w:r w:rsidR="00BA23B0">
        <w:rPr>
          <w:lang w:val="fr-FR"/>
        </w:rPr>
        <w:t>f</w:t>
      </w:r>
      <w:r w:rsidR="000C51D6" w:rsidRPr="0032190F">
        <w:rPr>
          <w:lang w:val="fr-FR"/>
        </w:rPr>
        <w:t>abriqué en céra</w:t>
      </w:r>
      <w:r w:rsidR="008E403D" w:rsidRPr="0032190F">
        <w:rPr>
          <w:lang w:val="fr-FR"/>
        </w:rPr>
        <w:t>mique (BIB 2198 p. 464). Quatre</w:t>
      </w:r>
      <w:r w:rsidR="000C51D6" w:rsidRPr="0032190F">
        <w:rPr>
          <w:lang w:val="fr-FR"/>
        </w:rPr>
        <w:t xml:space="preserve"> d’entre eux ont été découverts en dessous l’</w:t>
      </w:r>
      <w:r w:rsidR="000C51D6" w:rsidRPr="0032190F">
        <w:rPr>
          <w:i/>
          <w:lang w:val="fr-FR"/>
        </w:rPr>
        <w:t>Hekatompedon</w:t>
      </w:r>
      <w:r w:rsidR="000C51D6" w:rsidRPr="0032190F">
        <w:rPr>
          <w:lang w:val="fr-FR"/>
        </w:rPr>
        <w:t xml:space="preserve"> II associés a des éléments du Géométrique et d’un </w:t>
      </w:r>
      <w:r w:rsidR="000C51D6" w:rsidRPr="0032190F">
        <w:rPr>
          <w:i/>
          <w:lang w:val="fr-FR"/>
        </w:rPr>
        <w:t>lekythos</w:t>
      </w:r>
      <w:r w:rsidR="000C51D6" w:rsidRPr="0032190F">
        <w:rPr>
          <w:lang w:val="fr-FR"/>
        </w:rPr>
        <w:t xml:space="preserve"> ovoide du </w:t>
      </w:r>
      <w:hyperlink r:id="rId11271" w:anchor="Cul_Protocorinthien_per_M" w:history="1">
        <w:r w:rsidR="002D1AD2" w:rsidRPr="002D1AD2">
          <w:rPr>
            <w:rStyle w:val="Hyperlink"/>
            <w:lang w:val="fr-FR"/>
          </w:rPr>
          <w:t>PCM</w:t>
        </w:r>
      </w:hyperlink>
      <w:r w:rsidR="000C51D6" w:rsidRPr="0032190F">
        <w:rPr>
          <w:lang w:val="fr-FR"/>
        </w:rPr>
        <w:t xml:space="preserve">, un </w:t>
      </w:r>
      <w:r w:rsidR="000C51D6" w:rsidRPr="0032190F">
        <w:rPr>
          <w:i/>
          <w:lang w:val="fr-FR"/>
        </w:rPr>
        <w:t>taq</w:t>
      </w:r>
      <w:r w:rsidR="000C51D6" w:rsidRPr="0032190F">
        <w:rPr>
          <w:lang w:val="fr-FR"/>
        </w:rPr>
        <w:t xml:space="preserve"> donc de 650 aec (BIB 2198 p. 464)</w:t>
      </w:r>
      <w:r w:rsidR="008E403D" w:rsidRPr="0032190F">
        <w:rPr>
          <w:lang w:val="fr-FR"/>
        </w:rPr>
        <w:t>. Un autre a été trouvé sous l’autel V dans un contexte de la fin du 8</w:t>
      </w:r>
      <w:r w:rsidR="008E403D" w:rsidRPr="0032190F">
        <w:rPr>
          <w:vertAlign w:val="superscript"/>
          <w:lang w:val="fr-FR"/>
        </w:rPr>
        <w:t>e</w:t>
      </w:r>
      <w:r w:rsidR="008E403D" w:rsidRPr="0032190F">
        <w:rPr>
          <w:lang w:val="fr-FR"/>
        </w:rPr>
        <w:t xml:space="preserve"> aec (BIB 2198 p. 464)</w:t>
      </w:r>
      <w:r w:rsidR="002D1AD2">
        <w:rPr>
          <w:lang w:val="fr-FR"/>
        </w:rPr>
        <w:t xml:space="preserve"> F</w:t>
      </w:r>
      <w:r w:rsidR="000329E9" w:rsidRPr="000329E9">
        <w:rPr>
          <w:lang w:val="fr-FR"/>
        </w:rPr>
        <w:t>ragment de bouclier a été trouvé décoré avec</w:t>
      </w:r>
      <w:r w:rsidR="002D1AD2">
        <w:rPr>
          <w:lang w:val="fr-FR"/>
        </w:rPr>
        <w:t xml:space="preserve"> deux larges nervures autour de l' </w:t>
      </w:r>
      <w:r w:rsidR="002D1AD2" w:rsidRPr="002D1AD2">
        <w:rPr>
          <w:i/>
          <w:lang w:val="fr-FR"/>
        </w:rPr>
        <w:t>umbos</w:t>
      </w:r>
      <w:r w:rsidR="002D1AD2">
        <w:rPr>
          <w:lang w:val="fr-FR"/>
        </w:rPr>
        <w:t xml:space="preserve"> </w:t>
      </w:r>
      <w:r w:rsidR="000329E9" w:rsidRPr="000329E9">
        <w:rPr>
          <w:lang w:val="fr-FR"/>
        </w:rPr>
        <w:t xml:space="preserve">et un assez large, non décoré zone vers le bord (Figure 11.1, 4). Une encoche en V pointue depuis l'intérieur la nervure coupe un tiers de la profondeur du bossage du bouclier. Plus d'informations sur le contexte n'est pas connu. Dans l'Héraion de Samos, des fragments de petits boucliers votifs ont été trouvés. Ils étaient en céramique et avait à l'origine un diamètre de 15 à 19 cm. Les fragments appartiennent à 35 boucliers, et au moins 6 présentent une décoration avec des encoches en V. Cinq d'entre eux proviennent de la couche de remplissage de ce qu'on appelle </w:t>
      </w:r>
      <w:r w:rsidR="000329E9" w:rsidRPr="002D1AD2">
        <w:rPr>
          <w:i/>
          <w:lang w:val="fr-FR"/>
        </w:rPr>
        <w:t>Hekatompedon II</w:t>
      </w:r>
      <w:r w:rsidR="000329E9" w:rsidRPr="000329E9">
        <w:rPr>
          <w:lang w:val="fr-FR"/>
        </w:rPr>
        <w:t xml:space="preserve">, une construction de temple, et une a été trouvée près de l'autel V (Eilmann 1933: 118-120, sup. 36, 13. 16; 37, 2–4; Hencken 1950: 294, fig. 3–6, 295. 297). Probablement en raison de la matière, ces fragments sont décorés en relief. Trois ou quatre nervures concentriques avec des encoches en V pointues autour de la partie centrale plate patron (Figure </w:t>
      </w:r>
      <w:r w:rsidR="000329E9" w:rsidRPr="000329E9">
        <w:rPr>
          <w:lang w:val="fr-FR"/>
        </w:rPr>
        <w:lastRenderedPageBreak/>
        <w:t xml:space="preserve">11.1, 3). Dans deux cas, le bossage central est coupé par les encoches, et dans un cas, le patron est toujours rond. Un fragment montre trois rainures autour </w:t>
      </w:r>
      <w:r w:rsidR="002D1AD2">
        <w:rPr>
          <w:lang w:val="fr-FR"/>
        </w:rPr>
        <w:t xml:space="preserve">de l' </w:t>
      </w:r>
      <w:r w:rsidR="002D1AD2" w:rsidRPr="002D1AD2">
        <w:rPr>
          <w:i/>
          <w:lang w:val="fr-FR"/>
        </w:rPr>
        <w:t>umbos</w:t>
      </w:r>
      <w:r w:rsidR="000329E9" w:rsidRPr="000329E9">
        <w:rPr>
          <w:lang w:val="fr-FR"/>
        </w:rPr>
        <w:t xml:space="preserve">, tous avec des encoches en V, et l'encoche interne en V coupe le bossage. le les trouvailles de la zone de l'autel V sont toutes géométriques et peuvent être datées jusqu'à la fin du 8ème siècle avant JC. Les trouvailles de </w:t>
      </w:r>
      <w:r w:rsidR="000329E9" w:rsidRPr="002D1AD2">
        <w:rPr>
          <w:i/>
          <w:lang w:val="fr-FR"/>
        </w:rPr>
        <w:t>Hekatompedon II</w:t>
      </w:r>
      <w:r w:rsidR="000329E9" w:rsidRPr="000329E9">
        <w:rPr>
          <w:lang w:val="fr-FR"/>
        </w:rPr>
        <w:t xml:space="preserve"> sont également géométriques, et par la découverte d'un vaisseau lécytique, un </w:t>
      </w:r>
      <w:r w:rsidR="002D1AD2" w:rsidRPr="002D1AD2">
        <w:rPr>
          <w:i/>
          <w:lang w:val="fr-FR"/>
        </w:rPr>
        <w:t>taq</w:t>
      </w:r>
      <w:r w:rsidR="000329E9" w:rsidRPr="000329E9">
        <w:rPr>
          <w:lang w:val="fr-FR"/>
        </w:rPr>
        <w:t xml:space="preserve"> de c. 650 avant JC est donné (Canciani 1970: 43–44; Lerat 1980: 103).</w:t>
      </w:r>
      <w:r w:rsidR="000329E9">
        <w:rPr>
          <w:lang w:val="fr-FR"/>
        </w:rPr>
        <w:t>(BIB 2954)</w:t>
      </w:r>
    </w:p>
    <w:p w14:paraId="313D5E8F" w14:textId="77777777" w:rsidR="000C51D6" w:rsidRPr="0032190F" w:rsidRDefault="000C51D6" w:rsidP="00242C0F">
      <w:pPr>
        <w:rPr>
          <w:lang w:val="fr-FR"/>
        </w:rPr>
      </w:pPr>
    </w:p>
    <w:p w14:paraId="1A6163AD" w14:textId="77777777" w:rsidR="00846B49" w:rsidRPr="0032190F" w:rsidRDefault="00846B49" w:rsidP="00426FF9">
      <w:pPr>
        <w:pStyle w:val="Heading1"/>
      </w:pPr>
      <w:bookmarkStart w:id="4557" w:name="Sit_Istanbul"/>
      <w:r w:rsidRPr="0032190F">
        <w:t>ISTANBUL</w:t>
      </w:r>
    </w:p>
    <w:bookmarkEnd w:id="4557"/>
    <w:p w14:paraId="2539A184" w14:textId="77777777" w:rsidR="00846B49" w:rsidRPr="0032190F" w:rsidRDefault="00846B49" w:rsidP="00242C0F">
      <w:pPr>
        <w:rPr>
          <w:lang w:val="fr-FR"/>
        </w:rPr>
      </w:pPr>
    </w:p>
    <w:p w14:paraId="2EF60B3D" w14:textId="77777777" w:rsidR="00846B49" w:rsidRPr="0032190F" w:rsidRDefault="00846B49" w:rsidP="00242C0F">
      <w:pPr>
        <w:rPr>
          <w:lang w:val="fr-FR"/>
        </w:rPr>
      </w:pPr>
      <w:r w:rsidRPr="0032190F">
        <w:rPr>
          <w:lang w:val="fr-FR"/>
        </w:rPr>
        <w:t>Istanbul, sur le Pont-Eu</w:t>
      </w:r>
      <w:r w:rsidR="008C4E07" w:rsidRPr="0032190F">
        <w:rPr>
          <w:lang w:val="fr-FR"/>
        </w:rPr>
        <w:t>xin, est le nom actuel</w:t>
      </w:r>
      <w:r w:rsidRPr="0032190F">
        <w:rPr>
          <w:lang w:val="fr-FR"/>
        </w:rPr>
        <w:t xml:space="preserve"> de la ville de Constantinople et de Byzance</w:t>
      </w:r>
      <w:r w:rsidR="00D423D8" w:rsidRPr="0032190F">
        <w:rPr>
          <w:lang w:val="fr-FR"/>
        </w:rPr>
        <w:t xml:space="preserve"> (SS BIB). A l’époque de Soliman le Magnifique, Istanbul est la première ville turque, grecque, arménienne et juive (BIB 1905 p. 142)</w:t>
      </w:r>
    </w:p>
    <w:p w14:paraId="3019E52C" w14:textId="77777777" w:rsidR="00421955" w:rsidRPr="0032190F" w:rsidRDefault="00421955" w:rsidP="00242C0F">
      <w:pPr>
        <w:rPr>
          <w:lang w:val="fr-FR"/>
        </w:rPr>
      </w:pPr>
    </w:p>
    <w:p w14:paraId="6C79A3CC" w14:textId="77777777" w:rsidR="00421955" w:rsidRPr="0032190F" w:rsidRDefault="00421955" w:rsidP="00421955">
      <w:pPr>
        <w:pStyle w:val="Heading2"/>
      </w:pPr>
      <w:r w:rsidRPr="0032190F">
        <w:t>Palais de Topkapi</w:t>
      </w:r>
    </w:p>
    <w:p w14:paraId="118DA8A5" w14:textId="77777777" w:rsidR="00421955" w:rsidRPr="0032190F" w:rsidRDefault="00421955" w:rsidP="00242C0F">
      <w:pPr>
        <w:rPr>
          <w:lang w:val="fr-FR"/>
        </w:rPr>
      </w:pPr>
    </w:p>
    <w:p w14:paraId="028B8C33" w14:textId="77777777" w:rsidR="00421955" w:rsidRPr="0032190F" w:rsidRDefault="00421955" w:rsidP="00242C0F">
      <w:pPr>
        <w:rPr>
          <w:lang w:val="fr-FR"/>
        </w:rPr>
      </w:pPr>
      <w:r w:rsidRPr="0032190F">
        <w:rPr>
          <w:lang w:val="fr-FR"/>
        </w:rPr>
        <w:t xml:space="preserve">Le harem (du mot </w:t>
      </w:r>
      <w:r w:rsidRPr="0032190F">
        <w:rPr>
          <w:i/>
          <w:lang w:val="fr-FR"/>
        </w:rPr>
        <w:t>haram</w:t>
      </w:r>
      <w:r w:rsidRPr="0032190F">
        <w:rPr>
          <w:lang w:val="fr-FR"/>
        </w:rPr>
        <w:t>, interdit) est situé au fond du palais (BIB Arte)</w:t>
      </w:r>
    </w:p>
    <w:p w14:paraId="3E8E343A" w14:textId="77777777" w:rsidR="008B4B61" w:rsidRPr="0032190F" w:rsidRDefault="008B4B61" w:rsidP="00242C0F">
      <w:pPr>
        <w:rPr>
          <w:lang w:val="fr-FR"/>
        </w:rPr>
      </w:pPr>
    </w:p>
    <w:p w14:paraId="70767BA6" w14:textId="77777777" w:rsidR="008B4B61" w:rsidRPr="0032190F" w:rsidRDefault="008B4B61" w:rsidP="00242C0F">
      <w:pPr>
        <w:pStyle w:val="Heading2"/>
      </w:pPr>
      <w:bookmarkStart w:id="4558" w:name="Sit_Byzance"/>
      <w:r w:rsidRPr="0032190F">
        <w:t>Byzance</w:t>
      </w:r>
    </w:p>
    <w:bookmarkEnd w:id="4558"/>
    <w:p w14:paraId="0C727356" w14:textId="77777777" w:rsidR="008B4B61" w:rsidRPr="0032190F" w:rsidRDefault="008B4B61" w:rsidP="00242C0F">
      <w:pPr>
        <w:rPr>
          <w:lang w:val="fr-FR"/>
        </w:rPr>
      </w:pPr>
    </w:p>
    <w:p w14:paraId="1DBF709A" w14:textId="77777777" w:rsidR="008B4B61" w:rsidRPr="0032190F" w:rsidRDefault="008B4B61" w:rsidP="00242C0F">
      <w:pPr>
        <w:rPr>
          <w:lang w:val="fr-FR"/>
        </w:rPr>
      </w:pPr>
      <w:r w:rsidRPr="0032190F">
        <w:rPr>
          <w:lang w:val="fr-FR"/>
        </w:rPr>
        <w:t>Colonie grecque (L’Express, n°3311).</w:t>
      </w:r>
    </w:p>
    <w:p w14:paraId="544F8CED" w14:textId="77777777" w:rsidR="00846B49" w:rsidRPr="0032190F" w:rsidRDefault="00846B49" w:rsidP="00242C0F">
      <w:pPr>
        <w:rPr>
          <w:lang w:val="fr-FR"/>
        </w:rPr>
      </w:pPr>
    </w:p>
    <w:p w14:paraId="0ADE36CB" w14:textId="77777777" w:rsidR="00846B49" w:rsidRPr="0032190F" w:rsidRDefault="00846B49" w:rsidP="00242C0F">
      <w:pPr>
        <w:pStyle w:val="Heading2"/>
      </w:pPr>
      <w:bookmarkStart w:id="4559" w:name="Sit_Constantinople"/>
      <w:r w:rsidRPr="0032190F">
        <w:t>Constantinople</w:t>
      </w:r>
    </w:p>
    <w:bookmarkEnd w:id="4559"/>
    <w:p w14:paraId="09E8C34B" w14:textId="77777777" w:rsidR="00846B49" w:rsidRPr="0032190F" w:rsidRDefault="00846B49" w:rsidP="00242C0F">
      <w:pPr>
        <w:rPr>
          <w:lang w:val="fr-FR"/>
        </w:rPr>
      </w:pPr>
    </w:p>
    <w:p w14:paraId="4198DAE7" w14:textId="7E63E157" w:rsidR="008C4E07" w:rsidRPr="0032190F" w:rsidRDefault="00421955" w:rsidP="00242C0F">
      <w:pPr>
        <w:rPr>
          <w:lang w:val="fr-FR"/>
        </w:rPr>
      </w:pPr>
      <w:r w:rsidRPr="0032190F">
        <w:rPr>
          <w:lang w:val="fr-FR"/>
        </w:rPr>
        <w:t xml:space="preserve">« Nouvelle Rome ». </w:t>
      </w:r>
      <w:r w:rsidR="008C4E07" w:rsidRPr="0032190F">
        <w:rPr>
          <w:lang w:val="fr-FR"/>
        </w:rPr>
        <w:t xml:space="preserve">Fondée par l’Empereur </w:t>
      </w:r>
      <w:hyperlink r:id="rId11272" w:anchor="Cul_Rome" w:history="1">
        <w:r w:rsidR="008C4E07" w:rsidRPr="0032190F">
          <w:rPr>
            <w:rStyle w:val="Hyperlink"/>
            <w:lang w:val="fr-FR"/>
          </w:rPr>
          <w:t>romain</w:t>
        </w:r>
      </w:hyperlink>
      <w:r w:rsidR="008C4E07" w:rsidRPr="0032190F">
        <w:rPr>
          <w:lang w:val="fr-FR"/>
        </w:rPr>
        <w:t xml:space="preserve"> Constantin </w:t>
      </w:r>
      <w:r w:rsidR="008B4B61" w:rsidRPr="0032190F">
        <w:rPr>
          <w:lang w:val="fr-FR"/>
        </w:rPr>
        <w:t xml:space="preserve">sur les ruines de Byzance. Elle sera capitale du </w:t>
      </w:r>
      <w:hyperlink r:id="rId11273" w:anchor="Cul_Christianisme" w:history="1">
        <w:r w:rsidR="008B4B61" w:rsidRPr="0032190F">
          <w:rPr>
            <w:rStyle w:val="Hyperlink"/>
            <w:lang w:val="fr-FR"/>
          </w:rPr>
          <w:t>Christianisme</w:t>
        </w:r>
      </w:hyperlink>
      <w:r w:rsidR="008B4B61" w:rsidRPr="0032190F">
        <w:rPr>
          <w:lang w:val="fr-FR"/>
        </w:rPr>
        <w:t xml:space="preserve"> d’Orient qui se définit comme « orthodoxe » (L’Express, n°3311).</w:t>
      </w:r>
    </w:p>
    <w:p w14:paraId="2012B4C6" w14:textId="77777777" w:rsidR="00D423D8" w:rsidRPr="0032190F" w:rsidRDefault="00D423D8" w:rsidP="00242C0F">
      <w:pPr>
        <w:rPr>
          <w:lang w:val="fr-FR"/>
        </w:rPr>
      </w:pPr>
      <w:r w:rsidRPr="0032190F">
        <w:rPr>
          <w:lang w:val="fr-FR"/>
        </w:rPr>
        <w:t>En 1204, la 4</w:t>
      </w:r>
      <w:r w:rsidRPr="0032190F">
        <w:rPr>
          <w:vertAlign w:val="superscript"/>
          <w:lang w:val="fr-FR"/>
        </w:rPr>
        <w:t>e</w:t>
      </w:r>
      <w:r w:rsidRPr="0032190F">
        <w:rPr>
          <w:lang w:val="fr-FR"/>
        </w:rPr>
        <w:t xml:space="preserve"> croisade est l’occasion du sac de la ville, cette « orgie du capitalisme » (BIB 1906 p. 178)</w:t>
      </w:r>
    </w:p>
    <w:p w14:paraId="08ADD624" w14:textId="77777777" w:rsidR="00421955" w:rsidRPr="0032190F" w:rsidRDefault="00421955" w:rsidP="00242C0F">
      <w:pPr>
        <w:rPr>
          <w:lang w:val="fr-FR"/>
        </w:rPr>
      </w:pPr>
      <w:r w:rsidRPr="0032190F">
        <w:rPr>
          <w:lang w:val="fr-FR"/>
        </w:rPr>
        <w:t>Le pourpre était la couleur iconique de Dieu et de l’Empereur, seul ce dernier pouvait la porter (v. Saint-Sauveur hors les murs)</w:t>
      </w:r>
    </w:p>
    <w:p w14:paraId="0FFCDE20" w14:textId="77777777" w:rsidR="00D460ED" w:rsidRPr="0032190F" w:rsidRDefault="00D460ED" w:rsidP="00242C0F">
      <w:pPr>
        <w:rPr>
          <w:lang w:val="fr-FR"/>
        </w:rPr>
      </w:pPr>
    </w:p>
    <w:p w14:paraId="72E22A31" w14:textId="77777777" w:rsidR="00D460ED" w:rsidRPr="0032190F" w:rsidRDefault="00D460ED" w:rsidP="00242C0F">
      <w:pPr>
        <w:pStyle w:val="Heading3"/>
        <w:spacing w:line="240" w:lineRule="auto"/>
      </w:pPr>
      <w:r w:rsidRPr="0032190F">
        <w:t>Chute</w:t>
      </w:r>
    </w:p>
    <w:p w14:paraId="69799F52" w14:textId="77777777" w:rsidR="00846B49" w:rsidRDefault="00846B49" w:rsidP="00242C0F">
      <w:pPr>
        <w:rPr>
          <w:lang w:val="fr-FR"/>
        </w:rPr>
      </w:pPr>
      <w:r w:rsidRPr="0032190F">
        <w:rPr>
          <w:lang w:val="fr-FR"/>
        </w:rPr>
        <w:t xml:space="preserve">1453 marque la </w:t>
      </w:r>
      <w:r w:rsidR="008C4E07" w:rsidRPr="0032190F">
        <w:rPr>
          <w:lang w:val="fr-FR"/>
        </w:rPr>
        <w:t>prise</w:t>
      </w:r>
      <w:r w:rsidRPr="0032190F">
        <w:rPr>
          <w:lang w:val="fr-FR"/>
        </w:rPr>
        <w:t xml:space="preserve"> de Constantinople par les Ottomans</w:t>
      </w:r>
      <w:r w:rsidR="008B4B61" w:rsidRPr="0032190F">
        <w:rPr>
          <w:lang w:val="fr-FR"/>
        </w:rPr>
        <w:t xml:space="preserve"> et la mort de son dernier emperuer : Constantin XI Paléographe</w:t>
      </w:r>
      <w:r w:rsidR="00A60BCC" w:rsidRPr="0032190F">
        <w:rPr>
          <w:lang w:val="fr-FR"/>
        </w:rPr>
        <w:t xml:space="preserve">. Mehmet II gagne le surnom de Fatih – le « Conquérant » </w:t>
      </w:r>
      <w:r w:rsidR="008B4B61" w:rsidRPr="0032190F">
        <w:rPr>
          <w:lang w:val="fr-FR"/>
        </w:rPr>
        <w:t xml:space="preserve">- </w:t>
      </w:r>
      <w:r w:rsidR="00A60BCC" w:rsidRPr="0032190F">
        <w:rPr>
          <w:lang w:val="fr-FR"/>
        </w:rPr>
        <w:t xml:space="preserve">lorsqu’il prend </w:t>
      </w:r>
      <w:r w:rsidR="003E325C" w:rsidRPr="0032190F">
        <w:rPr>
          <w:lang w:val="fr-FR"/>
        </w:rPr>
        <w:t>la ville (BIB L’Express, n°3311).</w:t>
      </w:r>
    </w:p>
    <w:p w14:paraId="79E20100" w14:textId="77777777" w:rsidR="002F5F4F" w:rsidRDefault="002F5F4F" w:rsidP="00242C0F">
      <w:pPr>
        <w:rPr>
          <w:lang w:val="fr-FR"/>
        </w:rPr>
      </w:pPr>
    </w:p>
    <w:p w14:paraId="6E4D52A3" w14:textId="77777777" w:rsidR="002F5F4F" w:rsidRPr="00A0014D" w:rsidRDefault="002F5F4F" w:rsidP="002F5F4F">
      <w:pPr>
        <w:pStyle w:val="Heading1"/>
        <w:rPr>
          <w:lang w:val="en-GB"/>
        </w:rPr>
      </w:pPr>
      <w:r w:rsidRPr="00A0014D">
        <w:rPr>
          <w:lang w:val="en-GB"/>
        </w:rPr>
        <w:t>KSAR AKIL</w:t>
      </w:r>
    </w:p>
    <w:p w14:paraId="276817F3" w14:textId="77777777" w:rsidR="002F5F4F" w:rsidRPr="00A0014D" w:rsidRDefault="002F5F4F" w:rsidP="00242C0F">
      <w:pPr>
        <w:rPr>
          <w:lang w:val="en-GB"/>
        </w:rPr>
      </w:pPr>
      <w:r w:rsidRPr="00A0014D">
        <w:rPr>
          <w:lang w:val="en-GB"/>
        </w:rPr>
        <w:t>Ksâr ‘Akil</w:t>
      </w:r>
    </w:p>
    <w:p w14:paraId="5F6B8BEF" w14:textId="77777777" w:rsidR="002F5F4F" w:rsidRPr="00A0014D" w:rsidRDefault="002F5F4F" w:rsidP="00242C0F">
      <w:pPr>
        <w:rPr>
          <w:lang w:val="en-GB"/>
        </w:rPr>
      </w:pPr>
    </w:p>
    <w:p w14:paraId="3BE434AE" w14:textId="77777777" w:rsidR="002F5F4F" w:rsidRDefault="002F5F4F" w:rsidP="00242C0F">
      <w:pPr>
        <w:rPr>
          <w:lang w:val="fr-FR"/>
        </w:rPr>
      </w:pPr>
      <w:r w:rsidRPr="00A0014D">
        <w:rPr>
          <w:lang w:val="en-GB"/>
        </w:rPr>
        <w:t xml:space="preserve">Liban. </w:t>
      </w:r>
      <w:r w:rsidRPr="002F5F4F">
        <w:rPr>
          <w:lang w:val="fr-FR"/>
        </w:rPr>
        <w:t>Occupation durant le Paléolithique s</w:t>
      </w:r>
      <w:r>
        <w:rPr>
          <w:lang w:val="fr-FR"/>
        </w:rPr>
        <w:t>upérieur (avant 45,900 BP). Suggère une dispersion de l'homme moderne au Levant et en Europe, entre 50 et 40 Ky BP</w:t>
      </w:r>
      <w:r w:rsidR="00CC6E19">
        <w:rPr>
          <w:lang w:val="fr-FR"/>
        </w:rPr>
        <w:t>. Cette étude montre l'importance géographique du coulir Jordanien pour la dispersion des populations en Asie et Eurasie</w:t>
      </w:r>
      <w:r>
        <w:rPr>
          <w:lang w:val="fr-FR"/>
        </w:rPr>
        <w:t xml:space="preserve"> (BIB 3295)</w:t>
      </w:r>
    </w:p>
    <w:p w14:paraId="3CC5BD6B" w14:textId="77777777" w:rsidR="000E7ABA" w:rsidRDefault="000E7ABA" w:rsidP="00242C0F">
      <w:pPr>
        <w:rPr>
          <w:lang w:val="fr-FR"/>
        </w:rPr>
      </w:pPr>
    </w:p>
    <w:p w14:paraId="09009348" w14:textId="77777777" w:rsidR="000E7ABA" w:rsidRDefault="000E7ABA" w:rsidP="00242C0F">
      <w:pPr>
        <w:rPr>
          <w:lang w:val="fr-FR"/>
        </w:rPr>
      </w:pPr>
      <w:r>
        <w:rPr>
          <w:lang w:val="fr-FR"/>
        </w:rPr>
        <w:t xml:space="preserve">Les phases successives sont: </w:t>
      </w:r>
    </w:p>
    <w:p w14:paraId="761EE9B9" w14:textId="77777777" w:rsidR="000E7ABA" w:rsidRDefault="000E7ABA" w:rsidP="00242C0F">
      <w:pPr>
        <w:rPr>
          <w:lang w:val="fr-FR"/>
        </w:rPr>
      </w:pPr>
    </w:p>
    <w:p w14:paraId="1AF963BB" w14:textId="77777777" w:rsidR="000E7ABA" w:rsidRDefault="000E7ABA" w:rsidP="00242C0F">
      <w:pPr>
        <w:rPr>
          <w:lang w:val="fr-FR"/>
        </w:rPr>
      </w:pPr>
    </w:p>
    <w:tbl>
      <w:tblPr>
        <w:tblStyle w:val="TableGrid"/>
        <w:tblW w:w="0" w:type="auto"/>
        <w:jc w:val="center"/>
        <w:tblLook w:val="04A0" w:firstRow="1" w:lastRow="0" w:firstColumn="1" w:lastColumn="0" w:noHBand="0" w:noVBand="1"/>
      </w:tblPr>
      <w:tblGrid>
        <w:gridCol w:w="1296"/>
        <w:gridCol w:w="1529"/>
      </w:tblGrid>
      <w:tr w:rsidR="000E7ABA" w14:paraId="32102DFB" w14:textId="77777777" w:rsidTr="000E7ABA">
        <w:trPr>
          <w:jc w:val="center"/>
        </w:trPr>
        <w:tc>
          <w:tcPr>
            <w:tcW w:w="1296" w:type="dxa"/>
          </w:tcPr>
          <w:p w14:paraId="6C73CAC8" w14:textId="77777777" w:rsidR="000E7ABA" w:rsidRDefault="000E7ABA" w:rsidP="00242C0F">
            <w:pPr>
              <w:rPr>
                <w:lang w:val="fr-FR"/>
              </w:rPr>
            </w:pPr>
            <w:r w:rsidRPr="000E7ABA">
              <w:t>EPI</w:t>
            </w:r>
          </w:p>
        </w:tc>
        <w:tc>
          <w:tcPr>
            <w:tcW w:w="1529" w:type="dxa"/>
          </w:tcPr>
          <w:p w14:paraId="3137504B" w14:textId="77777777" w:rsidR="000E7ABA" w:rsidRDefault="000E7ABA" w:rsidP="00242C0F">
            <w:pPr>
              <w:rPr>
                <w:lang w:val="fr-FR"/>
              </w:rPr>
            </w:pPr>
            <w:r>
              <w:rPr>
                <w:lang w:val="fr-FR"/>
              </w:rPr>
              <w:t>Epipaleo</w:t>
            </w:r>
          </w:p>
        </w:tc>
      </w:tr>
      <w:tr w:rsidR="000E7ABA" w14:paraId="5D9601AF" w14:textId="77777777" w:rsidTr="000E7ABA">
        <w:trPr>
          <w:jc w:val="center"/>
        </w:trPr>
        <w:tc>
          <w:tcPr>
            <w:tcW w:w="1296" w:type="dxa"/>
          </w:tcPr>
          <w:p w14:paraId="31C0BCC4" w14:textId="77777777" w:rsidR="000E7ABA" w:rsidRDefault="000E7ABA" w:rsidP="00242C0F">
            <w:pPr>
              <w:rPr>
                <w:lang w:val="fr-FR"/>
              </w:rPr>
            </w:pPr>
            <w:r w:rsidRPr="000E7ABA">
              <w:t>UP</w:t>
            </w:r>
          </w:p>
        </w:tc>
        <w:tc>
          <w:tcPr>
            <w:tcW w:w="1529" w:type="dxa"/>
          </w:tcPr>
          <w:p w14:paraId="4A168917" w14:textId="77777777" w:rsidR="000E7ABA" w:rsidRDefault="000E7ABA" w:rsidP="00242C0F">
            <w:pPr>
              <w:rPr>
                <w:lang w:val="fr-FR"/>
              </w:rPr>
            </w:pPr>
            <w:r>
              <w:rPr>
                <w:lang w:val="fr-FR"/>
              </w:rPr>
              <w:t>Upper Paleo</w:t>
            </w:r>
          </w:p>
        </w:tc>
      </w:tr>
      <w:tr w:rsidR="000E7ABA" w14:paraId="410BC79B" w14:textId="77777777" w:rsidTr="000E7ABA">
        <w:trPr>
          <w:jc w:val="center"/>
        </w:trPr>
        <w:tc>
          <w:tcPr>
            <w:tcW w:w="1296" w:type="dxa"/>
          </w:tcPr>
          <w:p w14:paraId="5ECB779B" w14:textId="77777777" w:rsidR="000E7ABA" w:rsidRDefault="000E7ABA" w:rsidP="00242C0F">
            <w:pPr>
              <w:rPr>
                <w:lang w:val="fr-FR"/>
              </w:rPr>
            </w:pPr>
            <w:r w:rsidRPr="000E7ABA">
              <w:t>Ahmarian</w:t>
            </w:r>
          </w:p>
        </w:tc>
        <w:tc>
          <w:tcPr>
            <w:tcW w:w="1529" w:type="dxa"/>
          </w:tcPr>
          <w:p w14:paraId="3EB857C4" w14:textId="77777777" w:rsidR="000E7ABA" w:rsidRDefault="000E7ABA" w:rsidP="00242C0F">
            <w:pPr>
              <w:rPr>
                <w:lang w:val="fr-FR"/>
              </w:rPr>
            </w:pPr>
          </w:p>
        </w:tc>
      </w:tr>
      <w:tr w:rsidR="000E7ABA" w14:paraId="7EA5F63A" w14:textId="77777777" w:rsidTr="000E7ABA">
        <w:trPr>
          <w:jc w:val="center"/>
        </w:trPr>
        <w:tc>
          <w:tcPr>
            <w:tcW w:w="1296" w:type="dxa"/>
          </w:tcPr>
          <w:p w14:paraId="7BF55122" w14:textId="77777777" w:rsidR="000E7ABA" w:rsidRDefault="000E7ABA" w:rsidP="00242C0F">
            <w:pPr>
              <w:rPr>
                <w:lang w:val="fr-FR"/>
              </w:rPr>
            </w:pPr>
            <w:r w:rsidRPr="000E7ABA">
              <w:t>IUP</w:t>
            </w:r>
          </w:p>
        </w:tc>
        <w:tc>
          <w:tcPr>
            <w:tcW w:w="1529" w:type="dxa"/>
          </w:tcPr>
          <w:p w14:paraId="0D367EAA" w14:textId="77777777" w:rsidR="000E7ABA" w:rsidRDefault="000E7ABA" w:rsidP="00242C0F">
            <w:pPr>
              <w:rPr>
                <w:lang w:val="fr-FR"/>
              </w:rPr>
            </w:pPr>
          </w:p>
        </w:tc>
      </w:tr>
    </w:tbl>
    <w:p w14:paraId="3FE4114C" w14:textId="77777777" w:rsidR="000E7ABA" w:rsidRDefault="000E7ABA" w:rsidP="00242C0F">
      <w:pPr>
        <w:rPr>
          <w:lang w:val="fr-FR"/>
        </w:rPr>
      </w:pPr>
      <w:r>
        <w:rPr>
          <w:lang w:val="fr-FR"/>
        </w:rPr>
        <w:lastRenderedPageBreak/>
        <w:t>(BIB 3294)</w:t>
      </w:r>
    </w:p>
    <w:p w14:paraId="2B785EC3" w14:textId="77777777" w:rsidR="00EA79C9" w:rsidRPr="000E7ABA" w:rsidRDefault="00EA79C9" w:rsidP="00242C0F"/>
    <w:p w14:paraId="43D823A0" w14:textId="77777777" w:rsidR="00846B49" w:rsidRPr="0032190F" w:rsidRDefault="006248EA" w:rsidP="00426FF9">
      <w:pPr>
        <w:pStyle w:val="Heading1"/>
      </w:pPr>
      <w:r w:rsidRPr="0032190F">
        <w:t>BAALBEK</w:t>
      </w:r>
    </w:p>
    <w:p w14:paraId="55DB8139" w14:textId="397DA76C" w:rsidR="006248EA" w:rsidRPr="0032190F" w:rsidRDefault="006248EA" w:rsidP="00242C0F">
      <w:pPr>
        <w:rPr>
          <w:iCs/>
          <w:lang w:val="fr-FR"/>
        </w:rPr>
      </w:pPr>
      <w:r w:rsidRPr="0032190F">
        <w:rPr>
          <w:lang w:val="fr-FR"/>
        </w:rPr>
        <w:br/>
        <w:t xml:space="preserve">Baalbek (plaine de la Békaa, </w:t>
      </w:r>
      <w:r w:rsidRPr="0032190F">
        <w:rPr>
          <w:iCs/>
          <w:lang w:val="fr-FR"/>
        </w:rPr>
        <w:t xml:space="preserve">Liban) est l’ancien nom de la ville d’Héliopolis. Baalbek était une ville </w:t>
      </w:r>
      <w:hyperlink r:id="rId11274" w:anchor="Cul_Pheniciens" w:history="1">
        <w:r w:rsidR="00431396" w:rsidRPr="0032190F">
          <w:rPr>
            <w:rStyle w:val="Hyperlink"/>
            <w:lang w:val="fr-FR"/>
          </w:rPr>
          <w:t>phénicienne</w:t>
        </w:r>
      </w:hyperlink>
      <w:r w:rsidR="001F7347" w:rsidRPr="001F7347">
        <w:rPr>
          <w:lang w:val="fr-FR"/>
        </w:rPr>
        <w:t xml:space="preserve"> </w:t>
      </w:r>
      <w:r w:rsidRPr="0032190F">
        <w:rPr>
          <w:iCs/>
          <w:lang w:val="fr-FR"/>
        </w:rPr>
        <w:t xml:space="preserve">florissante où était célébré le culte de </w:t>
      </w:r>
      <w:hyperlink r:id="rId11275" w:anchor="Cul_Assyrien_rel_div_Baal" w:history="1">
        <w:r w:rsidR="001F7347" w:rsidRPr="001F7347">
          <w:rPr>
            <w:rStyle w:val="Hyperlink"/>
            <w:iCs/>
            <w:lang w:val="fr-FR"/>
          </w:rPr>
          <w:t>Baal</w:t>
        </w:r>
      </w:hyperlink>
      <w:r w:rsidR="001F7347" w:rsidRPr="001F7347">
        <w:rPr>
          <w:iCs/>
          <w:lang w:val="fr-FR"/>
        </w:rPr>
        <w:t xml:space="preserve"> </w:t>
      </w:r>
      <w:r w:rsidRPr="0032190F">
        <w:rPr>
          <w:iCs/>
          <w:lang w:val="fr-FR"/>
        </w:rPr>
        <w:t>(BIB wiki).</w:t>
      </w:r>
    </w:p>
    <w:p w14:paraId="60F94837" w14:textId="77777777" w:rsidR="006248EA" w:rsidRPr="0032190F" w:rsidRDefault="006248EA" w:rsidP="00242C0F">
      <w:pPr>
        <w:rPr>
          <w:iCs/>
          <w:lang w:val="fr-FR"/>
        </w:rPr>
      </w:pPr>
    </w:p>
    <w:p w14:paraId="56543E05" w14:textId="77777777" w:rsidR="006248EA" w:rsidRPr="0032190F" w:rsidRDefault="006248EA" w:rsidP="00426FF9">
      <w:pPr>
        <w:pStyle w:val="Heading1"/>
      </w:pPr>
      <w:bookmarkStart w:id="4560" w:name="Sit_Heliopolis"/>
      <w:r w:rsidRPr="0032190F">
        <w:t>HELIOPOLIS</w:t>
      </w:r>
    </w:p>
    <w:bookmarkEnd w:id="4560"/>
    <w:p w14:paraId="78DC3010" w14:textId="77777777" w:rsidR="006248EA" w:rsidRPr="0032190F" w:rsidRDefault="006248EA" w:rsidP="00242C0F">
      <w:pPr>
        <w:rPr>
          <w:lang w:val="fr-FR"/>
        </w:rPr>
      </w:pPr>
    </w:p>
    <w:p w14:paraId="322CC562" w14:textId="77777777" w:rsidR="006248EA" w:rsidRPr="0032190F" w:rsidRDefault="006248EA" w:rsidP="00242C0F">
      <w:pPr>
        <w:rPr>
          <w:lang w:val="fr-FR"/>
        </w:rPr>
      </w:pPr>
      <w:r w:rsidRPr="0032190F">
        <w:rPr>
          <w:lang w:val="fr-FR"/>
        </w:rPr>
        <w:t>Le sanctuaire d’Héliopolis (anciennement Baalbek, Liban) est un centre culturel important dès le 2</w:t>
      </w:r>
      <w:r w:rsidRPr="0032190F">
        <w:rPr>
          <w:vertAlign w:val="superscript"/>
          <w:lang w:val="fr-FR"/>
        </w:rPr>
        <w:t>e</w:t>
      </w:r>
      <w:r w:rsidRPr="0032190F">
        <w:rPr>
          <w:lang w:val="fr-FR"/>
        </w:rPr>
        <w:t xml:space="preserve"> s. aec. Les cultes qui y sont rendus découle d’un syncrétisme : fond araméen, egyptomanie, surgissement de l’astrologie. Le sanctuaire est principalement dédié à Jupiter, Jupiter héliopolitain, accompagné de Vénus et Mercure. Son oracle est fameux (BIB Louvre)</w:t>
      </w:r>
    </w:p>
    <w:p w14:paraId="7A9D05E8" w14:textId="77777777" w:rsidR="00F876A0" w:rsidRPr="0032190F" w:rsidRDefault="00F876A0" w:rsidP="00242C0F">
      <w:pPr>
        <w:rPr>
          <w:lang w:val="fr-FR"/>
        </w:rPr>
      </w:pPr>
    </w:p>
    <w:p w14:paraId="74F89628" w14:textId="77777777" w:rsidR="00F876A0" w:rsidRPr="0032190F" w:rsidRDefault="00F876A0" w:rsidP="00426FF9">
      <w:pPr>
        <w:pStyle w:val="Heading1"/>
      </w:pPr>
      <w:bookmarkStart w:id="4561" w:name="Sit_Byblos"/>
      <w:r w:rsidRPr="0032190F">
        <w:t>BYBLOS</w:t>
      </w:r>
    </w:p>
    <w:bookmarkEnd w:id="4561"/>
    <w:p w14:paraId="7FA5668D" w14:textId="77777777" w:rsidR="00C81070" w:rsidRDefault="00C81070" w:rsidP="00242C0F">
      <w:pPr>
        <w:rPr>
          <w:lang w:val="fr-FR"/>
        </w:rPr>
      </w:pPr>
    </w:p>
    <w:p w14:paraId="5ADC1903" w14:textId="3919B6C8" w:rsidR="002445C7" w:rsidRDefault="002445C7" w:rsidP="00421955">
      <w:pPr>
        <w:jc w:val="both"/>
        <w:rPr>
          <w:lang w:val="fr-FR"/>
        </w:rPr>
      </w:pPr>
      <w:r w:rsidRPr="0032190F">
        <w:rPr>
          <w:lang w:val="fr-FR"/>
        </w:rPr>
        <w:t>La zone Byblos/Tyr débouche sur la Méditerranée. Y aboutissent de nombreuses routes marchandes. C’est une zone très peuplée avec du bois/métal/pierre. C’est là qu’a été inventé la pâte de verre et la teinture pourpre (France culture)</w:t>
      </w:r>
    </w:p>
    <w:p w14:paraId="2A85E3FC" w14:textId="6D87FF67" w:rsidR="00F660C6" w:rsidRDefault="00F660C6" w:rsidP="00421955">
      <w:pPr>
        <w:jc w:val="both"/>
        <w:rPr>
          <w:lang w:val="fr-FR"/>
        </w:rPr>
      </w:pPr>
    </w:p>
    <w:p w14:paraId="155E0FDA" w14:textId="25261252" w:rsidR="00F660C6" w:rsidRDefault="00F660C6" w:rsidP="00F660C6">
      <w:pPr>
        <w:pStyle w:val="Heading2"/>
      </w:pPr>
      <w:r>
        <w:t>périodes</w:t>
      </w:r>
    </w:p>
    <w:p w14:paraId="409996C6" w14:textId="77777777" w:rsidR="00F660C6" w:rsidRDefault="00F660C6" w:rsidP="00421955">
      <w:pPr>
        <w:jc w:val="both"/>
        <w:rPr>
          <w:lang w:val="fr-FR"/>
        </w:rPr>
      </w:pPr>
    </w:p>
    <w:p w14:paraId="48B87D34" w14:textId="411B0D8C" w:rsidR="00C81070" w:rsidRDefault="00F660C6" w:rsidP="00F660C6">
      <w:pPr>
        <w:pStyle w:val="Heading3"/>
      </w:pPr>
      <w:r>
        <w:t>Néolithique</w:t>
      </w:r>
    </w:p>
    <w:p w14:paraId="7C4FBB05" w14:textId="77777777" w:rsidR="00F660C6" w:rsidRDefault="00F660C6" w:rsidP="00421955">
      <w:pPr>
        <w:jc w:val="both"/>
        <w:rPr>
          <w:lang w:val="fr-FR"/>
        </w:rPr>
      </w:pPr>
    </w:p>
    <w:p w14:paraId="68A80A0E" w14:textId="77777777" w:rsidR="00C81070" w:rsidRDefault="00C81070" w:rsidP="00F660C6">
      <w:pPr>
        <w:pStyle w:val="Heading4"/>
      </w:pPr>
      <w:r>
        <w:t>lithique</w:t>
      </w:r>
    </w:p>
    <w:p w14:paraId="1196B6F2" w14:textId="77777777" w:rsidR="00C81070" w:rsidRDefault="00C81070" w:rsidP="00421955">
      <w:pPr>
        <w:jc w:val="both"/>
        <w:rPr>
          <w:lang w:val="fr-FR"/>
        </w:rPr>
      </w:pPr>
    </w:p>
    <w:p w14:paraId="5DF51F0E" w14:textId="6B46ABC4" w:rsidR="00C81070" w:rsidRDefault="00000000" w:rsidP="00C81070">
      <w:pPr>
        <w:jc w:val="both"/>
        <w:rPr>
          <w:lang w:val="fr-FR"/>
        </w:rPr>
      </w:pPr>
      <w:hyperlink r:id="rId11276" w:anchor="CO_Taille_bipolaire" w:history="1">
        <w:r w:rsidR="00C81070" w:rsidRPr="00C81070">
          <w:rPr>
            <w:rStyle w:val="Hyperlink"/>
            <w:lang w:val="fr-FR"/>
          </w:rPr>
          <w:t>Taille bipolaire</w:t>
        </w:r>
      </w:hyperlink>
      <w:r w:rsidR="00C81070" w:rsidRPr="00C81070">
        <w:rPr>
          <w:lang w:val="fr-FR"/>
        </w:rPr>
        <w:t xml:space="preserve"> (BIB 2862)</w:t>
      </w:r>
    </w:p>
    <w:p w14:paraId="11387677" w14:textId="3E257B3D" w:rsidR="00F660C6" w:rsidRDefault="00F660C6" w:rsidP="00C81070">
      <w:pPr>
        <w:jc w:val="both"/>
        <w:rPr>
          <w:lang w:val="fr-FR"/>
        </w:rPr>
      </w:pPr>
    </w:p>
    <w:p w14:paraId="3EF59BFE" w14:textId="308D319B" w:rsidR="00F660C6" w:rsidRDefault="00F660C6" w:rsidP="00F660C6">
      <w:pPr>
        <w:pStyle w:val="Heading3"/>
      </w:pPr>
      <w:bookmarkStart w:id="4562" w:name="Sit_Byblos_per_phenician"/>
      <w:r>
        <w:t>phénicien</w:t>
      </w:r>
    </w:p>
    <w:bookmarkEnd w:id="4562"/>
    <w:p w14:paraId="33B4E1E6" w14:textId="664D8E2E" w:rsidR="00F660C6" w:rsidRDefault="008A3D6C" w:rsidP="00C81070">
      <w:pPr>
        <w:jc w:val="both"/>
        <w:rPr>
          <w:lang w:val="fr-FR"/>
        </w:rPr>
      </w:pPr>
      <w:r>
        <w:rPr>
          <w:lang w:val="fr-FR"/>
        </w:rPr>
        <w:fldChar w:fldCharType="begin"/>
      </w:r>
      <w:r>
        <w:rPr>
          <w:lang w:val="fr-FR"/>
        </w:rPr>
        <w:instrText xml:space="preserve"> HYPERLINK "Cultures.docx" \l "Cul_Pheniciens" </w:instrText>
      </w:r>
      <w:r>
        <w:rPr>
          <w:lang w:val="fr-FR"/>
        </w:rPr>
      </w:r>
      <w:r>
        <w:rPr>
          <w:lang w:val="fr-FR"/>
        </w:rPr>
        <w:fldChar w:fldCharType="separate"/>
      </w:r>
      <w:r w:rsidRPr="008A3D6C">
        <w:rPr>
          <w:rStyle w:val="Hyperlink"/>
          <w:lang w:val="fr-FR"/>
        </w:rPr>
        <w:t>phénicien</w:t>
      </w:r>
      <w:r>
        <w:rPr>
          <w:lang w:val="fr-FR"/>
        </w:rPr>
        <w:fldChar w:fldCharType="end"/>
      </w:r>
      <w:r>
        <w:rPr>
          <w:lang w:val="fr-FR"/>
        </w:rPr>
        <w:t xml:space="preserve">, </w:t>
      </w:r>
      <w:r w:rsidR="00F660C6">
        <w:rPr>
          <w:lang w:val="fr-FR"/>
        </w:rPr>
        <w:t>période phénicienne</w:t>
      </w:r>
      <w:r w:rsidR="00DA0850">
        <w:rPr>
          <w:lang w:val="fr-FR"/>
        </w:rPr>
        <w:t xml:space="preserve"> + période égyptienne, </w:t>
      </w:r>
      <w:bookmarkStart w:id="4563" w:name="Sit_Byblos_per_egyptien"/>
      <w:r w:rsidR="00DA0850">
        <w:rPr>
          <w:lang w:val="fr-FR"/>
        </w:rPr>
        <w:t>égyptien</w:t>
      </w:r>
      <w:bookmarkEnd w:id="4563"/>
    </w:p>
    <w:p w14:paraId="7648E713" w14:textId="77777777" w:rsidR="00F660C6" w:rsidRDefault="00F660C6" w:rsidP="00C81070">
      <w:pPr>
        <w:jc w:val="both"/>
        <w:rPr>
          <w:lang w:val="fr-FR"/>
        </w:rPr>
      </w:pPr>
    </w:p>
    <w:p w14:paraId="4AA4D148" w14:textId="42105198" w:rsidR="00F10DD5" w:rsidRPr="00265133" w:rsidRDefault="00F660C6" w:rsidP="00265133">
      <w:pPr>
        <w:rPr>
          <w:lang w:val="fr-FR"/>
        </w:rPr>
      </w:pPr>
      <w:r w:rsidRPr="0032190F">
        <w:rPr>
          <w:lang w:val="fr-FR"/>
        </w:rPr>
        <w:t xml:space="preserve">Byblos a a un </w:t>
      </w:r>
      <w:hyperlink r:id="rId11277" w:anchor="Cul_Ecriture_Alphab" w:history="1">
        <w:r w:rsidRPr="0032190F">
          <w:rPr>
            <w:rStyle w:val="Hyperlink"/>
            <w:lang w:val="fr-FR"/>
          </w:rPr>
          <w:t>alphabet</w:t>
        </w:r>
      </w:hyperlink>
      <w:r w:rsidRPr="00493407">
        <w:rPr>
          <w:lang w:val="fr-FR"/>
        </w:rPr>
        <w:t xml:space="preserve"> </w:t>
      </w:r>
      <w:r w:rsidRPr="0032190F">
        <w:rPr>
          <w:lang w:val="fr-FR"/>
        </w:rPr>
        <w:t xml:space="preserve">linéaire de 22 lettres qui sera celui adopté par les </w:t>
      </w:r>
      <w:hyperlink r:id="rId11278" w:anchor="Cul_Pheniciens" w:history="1">
        <w:r w:rsidRPr="0032190F">
          <w:rPr>
            <w:rStyle w:val="Hyperlink"/>
            <w:lang w:val="fr-FR"/>
          </w:rPr>
          <w:t>Phéniciens</w:t>
        </w:r>
      </w:hyperlink>
      <w:r w:rsidRPr="0032190F">
        <w:rPr>
          <w:lang w:val="fr-FR"/>
        </w:rPr>
        <w:t xml:space="preserve"> (BIB 1918 p. 103)</w:t>
      </w:r>
      <w:r>
        <w:rPr>
          <w:lang w:val="fr-FR"/>
        </w:rPr>
        <w:t xml:space="preserve"> Le roi Zakar-Baal, au 9</w:t>
      </w:r>
      <w:r w:rsidRPr="00F660C6">
        <w:rPr>
          <w:vertAlign w:val="superscript"/>
          <w:lang w:val="fr-FR"/>
        </w:rPr>
        <w:t>e</w:t>
      </w:r>
      <w:r>
        <w:rPr>
          <w:lang w:val="fr-FR"/>
        </w:rPr>
        <w:t xml:space="preserve"> s. BC entretien une correspondance avec </w:t>
      </w:r>
      <w:bookmarkStart w:id="4564" w:name="_Hlk130414472"/>
      <w:r w:rsidR="008B73C6">
        <w:rPr>
          <w:lang w:val="fr-FR"/>
        </w:rPr>
        <w:fldChar w:fldCharType="begin"/>
      </w:r>
      <w:r w:rsidR="008B73C6">
        <w:rPr>
          <w:lang w:val="fr-FR"/>
        </w:rPr>
        <w:instrText xml:space="preserve"> HYPERLINK "Cultures.docx" \l "Cul_Nouvel_Empire__p_Ramses11" </w:instrText>
      </w:r>
      <w:r w:rsidR="008B73C6">
        <w:rPr>
          <w:lang w:val="fr-FR"/>
        </w:rPr>
      </w:r>
      <w:r w:rsidR="008B73C6">
        <w:rPr>
          <w:lang w:val="fr-FR"/>
        </w:rPr>
        <w:fldChar w:fldCharType="separate"/>
      </w:r>
      <w:r w:rsidRPr="008B73C6">
        <w:rPr>
          <w:rStyle w:val="Hyperlink"/>
          <w:lang w:val="fr-FR"/>
        </w:rPr>
        <w:t>Ramsès XI</w:t>
      </w:r>
      <w:r w:rsidR="008B73C6">
        <w:rPr>
          <w:lang w:val="fr-FR"/>
        </w:rPr>
        <w:fldChar w:fldCharType="end"/>
      </w:r>
      <w:bookmarkEnd w:id="4564"/>
      <w:r>
        <w:rPr>
          <w:lang w:val="fr-FR"/>
        </w:rPr>
        <w:t xml:space="preserve"> marque un changement de posture  de Byblos envers la domination égyptienne</w:t>
      </w:r>
      <w:r w:rsidR="00F10DD5">
        <w:rPr>
          <w:lang w:val="fr-FR"/>
        </w:rPr>
        <w:t>:</w:t>
      </w:r>
      <w:r>
        <w:rPr>
          <w:lang w:val="fr-FR"/>
        </w:rPr>
        <w:t xml:space="preserve"> </w:t>
      </w:r>
      <w:hyperlink r:id="rId11279" w:anchor="Cul_Egypte_Ancienne_ecrit_doc_Ounamoun" w:history="1">
        <w:r w:rsidR="00F10DD5" w:rsidRPr="00F10DD5">
          <w:rPr>
            <w:rStyle w:val="Hyperlink"/>
            <w:lang w:val="fr-FR"/>
          </w:rPr>
          <w:t>Histoire d'Ounamon</w:t>
        </w:r>
      </w:hyperlink>
      <w:r w:rsidR="00F10DD5">
        <w:rPr>
          <w:lang w:val="fr-FR"/>
        </w:rPr>
        <w:t xml:space="preserve"> </w:t>
      </w:r>
      <w:bookmarkStart w:id="4565" w:name="_Hlk130415853"/>
      <w:r w:rsidR="00265133" w:rsidRPr="00265133">
        <w:rPr>
          <w:lang w:val="fr-FR"/>
        </w:rPr>
        <w:t>(BIB Corinne Bonnet in France Culture, 2023</w:t>
      </w:r>
      <w:bookmarkEnd w:id="4565"/>
      <w:r w:rsidR="00265133" w:rsidRPr="00265133">
        <w:rPr>
          <w:lang w:val="fr-FR"/>
        </w:rPr>
        <w:t>)</w:t>
      </w:r>
      <w:r>
        <w:rPr>
          <w:lang w:val="fr-FR"/>
        </w:rPr>
        <w:t xml:space="preserve">. </w:t>
      </w:r>
    </w:p>
    <w:p w14:paraId="6B8E874F" w14:textId="525042E9" w:rsidR="00DA0850" w:rsidRPr="0032190F" w:rsidRDefault="00DA0850" w:rsidP="00DA0850">
      <w:pPr>
        <w:rPr>
          <w:lang w:val="fr-FR"/>
        </w:rPr>
      </w:pPr>
      <w:r>
        <w:rPr>
          <w:lang w:val="fr-FR"/>
        </w:rPr>
        <w:t xml:space="preserve">Dépôt de haches: </w:t>
      </w:r>
      <w:r w:rsidRPr="0032190F">
        <w:rPr>
          <w:lang w:val="fr-FR"/>
        </w:rPr>
        <w:t>Bronze Moyen</w:t>
      </w:r>
      <w:r>
        <w:rPr>
          <w:lang w:val="fr-FR"/>
        </w:rPr>
        <w:t xml:space="preserve">: </w:t>
      </w:r>
      <w:r w:rsidRPr="0032190F">
        <w:rPr>
          <w:lang w:val="fr-FR"/>
        </w:rPr>
        <w:t>Temple des Obeli</w:t>
      </w:r>
      <w:r>
        <w:rPr>
          <w:lang w:val="fr-FR"/>
        </w:rPr>
        <w:t>s</w:t>
      </w:r>
      <w:r w:rsidRPr="0032190F">
        <w:rPr>
          <w:lang w:val="fr-FR"/>
        </w:rPr>
        <w:t xml:space="preserve">ques, </w:t>
      </w:r>
      <w:r w:rsidR="00265133">
        <w:rPr>
          <w:lang w:val="fr-FR"/>
        </w:rPr>
        <w:t>l</w:t>
      </w:r>
      <w:r w:rsidRPr="0032190F">
        <w:rPr>
          <w:lang w:val="fr-FR"/>
        </w:rPr>
        <w:t xml:space="preserve">es haches fenestrées </w:t>
      </w:r>
      <w:r w:rsidR="00265133">
        <w:rPr>
          <w:lang w:val="fr-FR"/>
        </w:rPr>
        <w:t xml:space="preserve">en or </w:t>
      </w:r>
      <w:r w:rsidRPr="0032190F">
        <w:rPr>
          <w:lang w:val="fr-FR"/>
        </w:rPr>
        <w:t>figurent parmi les armes de luxe, poignards et flèches, que les dignitaires offraient aux divinités guerrières de la ville, au dieu Reshef ou à la déesse Anat</w:t>
      </w:r>
    </w:p>
    <w:p w14:paraId="5BD2A28C" w14:textId="3AB2C4F4" w:rsidR="00DA0850" w:rsidRDefault="00DA0850" w:rsidP="00F10DD5">
      <w:pPr>
        <w:jc w:val="both"/>
        <w:rPr>
          <w:lang w:val="fr-FR"/>
        </w:rPr>
      </w:pPr>
    </w:p>
    <w:p w14:paraId="64372999" w14:textId="10A9F932" w:rsidR="008B73C6" w:rsidRDefault="00DA0850" w:rsidP="008B73C6">
      <w:pPr>
        <w:jc w:val="both"/>
        <w:rPr>
          <w:lang w:val="fr-FR"/>
        </w:rPr>
      </w:pPr>
      <w:r>
        <w:rPr>
          <w:lang w:val="fr-FR"/>
        </w:rPr>
        <w:t xml:space="preserve">v. </w:t>
      </w:r>
      <w:hyperlink r:id="rId11280" w:anchor="Cul_Shardanes" w:history="1">
        <w:r w:rsidRPr="00DA0850">
          <w:rPr>
            <w:rStyle w:val="Hyperlink"/>
            <w:lang w:val="fr-FR"/>
          </w:rPr>
          <w:t>Shardanes</w:t>
        </w:r>
      </w:hyperlink>
      <w:r>
        <w:rPr>
          <w:lang w:val="fr-FR"/>
        </w:rPr>
        <w:t xml:space="preserve">, </w:t>
      </w:r>
      <w:hyperlink r:id="rId11281" w:anchor="Sit_Armana" w:history="1">
        <w:r w:rsidRPr="00DA0850">
          <w:rPr>
            <w:rStyle w:val="Hyperlink"/>
            <w:lang w:val="fr-FR"/>
          </w:rPr>
          <w:t>Amarna</w:t>
        </w:r>
      </w:hyperlink>
    </w:p>
    <w:p w14:paraId="19C4D7FC" w14:textId="77777777" w:rsidR="008B73C6" w:rsidRDefault="008B73C6" w:rsidP="008B73C6">
      <w:pPr>
        <w:jc w:val="both"/>
        <w:rPr>
          <w:lang w:val="fr-FR"/>
        </w:rPr>
      </w:pPr>
    </w:p>
    <w:p w14:paraId="48AED8DD" w14:textId="76C25FC9" w:rsidR="00F660C6" w:rsidRDefault="00F660C6" w:rsidP="00F660C6">
      <w:pPr>
        <w:rPr>
          <w:lang w:val="fr-FR"/>
        </w:rPr>
      </w:pPr>
    </w:p>
    <w:p w14:paraId="19E1A97E" w14:textId="55A0EFB3" w:rsidR="00F660C6" w:rsidRDefault="00F660C6" w:rsidP="00F660C6">
      <w:pPr>
        <w:pStyle w:val="Heading3"/>
      </w:pPr>
      <w:r>
        <w:t>assyrien</w:t>
      </w:r>
    </w:p>
    <w:p w14:paraId="1FB53E52" w14:textId="14C66173" w:rsidR="00422AE2" w:rsidRDefault="008A3D6C" w:rsidP="00C81070">
      <w:pPr>
        <w:jc w:val="both"/>
        <w:rPr>
          <w:lang w:val="fr-FR"/>
        </w:rPr>
      </w:pPr>
      <w:r>
        <w:rPr>
          <w:lang w:val="fr-FR"/>
        </w:rPr>
        <w:t>Entre le 9</w:t>
      </w:r>
      <w:r w:rsidRPr="008A3D6C">
        <w:rPr>
          <w:vertAlign w:val="superscript"/>
          <w:lang w:val="fr-FR"/>
        </w:rPr>
        <w:t>e</w:t>
      </w:r>
      <w:r>
        <w:rPr>
          <w:lang w:val="fr-FR"/>
        </w:rPr>
        <w:t xml:space="preserve"> et 612: domination assyrienne (BIB Corinne , France culture)</w:t>
      </w:r>
    </w:p>
    <w:p w14:paraId="181A49B0" w14:textId="77777777" w:rsidR="008A3D6C" w:rsidRDefault="008A3D6C" w:rsidP="00C81070">
      <w:pPr>
        <w:jc w:val="both"/>
        <w:rPr>
          <w:lang w:val="fr-FR"/>
        </w:rPr>
      </w:pPr>
    </w:p>
    <w:p w14:paraId="0724884A" w14:textId="77777777" w:rsidR="00422AE2" w:rsidRPr="00F660C6" w:rsidRDefault="00422AE2" w:rsidP="00426FF9">
      <w:pPr>
        <w:pStyle w:val="Heading1"/>
        <w:rPr>
          <w:lang w:val="en-GB"/>
        </w:rPr>
      </w:pPr>
      <w:bookmarkStart w:id="4566" w:name="Sit_Ashkelon"/>
      <w:r w:rsidRPr="00F660C6">
        <w:rPr>
          <w:lang w:val="en-GB"/>
        </w:rPr>
        <w:t>ASHKELON</w:t>
      </w:r>
    </w:p>
    <w:bookmarkEnd w:id="4566"/>
    <w:p w14:paraId="1F8D30B6" w14:textId="77777777" w:rsidR="00422AE2" w:rsidRPr="00F660C6" w:rsidRDefault="00422AE2" w:rsidP="00C81070">
      <w:pPr>
        <w:jc w:val="both"/>
        <w:rPr>
          <w:lang w:val="en-GB"/>
        </w:rPr>
      </w:pPr>
    </w:p>
    <w:p w14:paraId="069287F1" w14:textId="77777777" w:rsidR="00422AE2" w:rsidRPr="008642C3" w:rsidRDefault="00422AE2" w:rsidP="00C81070">
      <w:pPr>
        <w:jc w:val="both"/>
      </w:pPr>
      <w:r w:rsidRPr="00F660C6">
        <w:rPr>
          <w:lang w:val="en-GB"/>
        </w:rPr>
        <w:lastRenderedPageBreak/>
        <w:t xml:space="preserve">Israël. </w:t>
      </w:r>
      <w:r w:rsidRPr="008642C3">
        <w:t>(BIB Ferraz in BIB 3233)</w:t>
      </w:r>
    </w:p>
    <w:p w14:paraId="3E75E984" w14:textId="77777777" w:rsidR="00C81070" w:rsidRPr="008642C3" w:rsidRDefault="00C81070" w:rsidP="00421955">
      <w:pPr>
        <w:jc w:val="both"/>
      </w:pPr>
    </w:p>
    <w:p w14:paraId="4C8C32F0" w14:textId="77777777" w:rsidR="006248EA" w:rsidRPr="00F660C6" w:rsidRDefault="000811FE" w:rsidP="000811FE">
      <w:pPr>
        <w:pStyle w:val="Heading1"/>
      </w:pPr>
      <w:bookmarkStart w:id="4567" w:name="Sit_Tel_Miqne"/>
      <w:r w:rsidRPr="00F660C6">
        <w:t>TEL MIQNE</w:t>
      </w:r>
    </w:p>
    <w:bookmarkEnd w:id="4567"/>
    <w:p w14:paraId="398AEDB1" w14:textId="77777777" w:rsidR="000811FE" w:rsidRPr="00F660C6" w:rsidRDefault="000811FE" w:rsidP="00242C0F">
      <w:pPr>
        <w:rPr>
          <w:lang w:val="fr-FR"/>
        </w:rPr>
      </w:pPr>
    </w:p>
    <w:p w14:paraId="21CD643D" w14:textId="77777777" w:rsidR="000811FE" w:rsidRPr="000811FE" w:rsidRDefault="000811FE" w:rsidP="00242C0F">
      <w:pPr>
        <w:rPr>
          <w:lang w:val="fr-FR"/>
        </w:rPr>
      </w:pPr>
      <w:r w:rsidRPr="000811FE">
        <w:rPr>
          <w:lang w:val="fr-FR"/>
        </w:rPr>
        <w:t>Ekron. La céramique monochrome a été su</w:t>
      </w:r>
      <w:r>
        <w:rPr>
          <w:lang w:val="fr-FR"/>
        </w:rPr>
        <w:t>ccessivement attribuée à une provenance exogène (Peuples de la Mer) ou indigène (BIB 3373)</w:t>
      </w:r>
    </w:p>
    <w:p w14:paraId="5F8B2FD5" w14:textId="77777777" w:rsidR="000811FE" w:rsidRPr="000811FE" w:rsidRDefault="000811FE" w:rsidP="00242C0F">
      <w:pPr>
        <w:rPr>
          <w:lang w:val="fr-FR"/>
        </w:rPr>
      </w:pPr>
    </w:p>
    <w:p w14:paraId="79B6D6A4" w14:textId="77777777" w:rsidR="006248EA" w:rsidRPr="007F2894" w:rsidRDefault="006248EA" w:rsidP="00426FF9">
      <w:pPr>
        <w:pStyle w:val="Heading1"/>
      </w:pPr>
      <w:bookmarkStart w:id="4568" w:name="Sit_Sidon"/>
      <w:r w:rsidRPr="007F2894">
        <w:t>SIDON</w:t>
      </w:r>
    </w:p>
    <w:bookmarkEnd w:id="4568"/>
    <w:p w14:paraId="765550BA" w14:textId="77777777" w:rsidR="006248EA" w:rsidRPr="007F2894" w:rsidRDefault="006248EA" w:rsidP="00242C0F">
      <w:pPr>
        <w:rPr>
          <w:lang w:val="fr-FR"/>
        </w:rPr>
      </w:pPr>
    </w:p>
    <w:p w14:paraId="4206F937" w14:textId="2C0A9053" w:rsidR="00755883" w:rsidRPr="0032190F" w:rsidRDefault="006248EA" w:rsidP="00242C0F">
      <w:pPr>
        <w:rPr>
          <w:lang w:val="fr-FR"/>
        </w:rPr>
      </w:pPr>
      <w:r w:rsidRPr="007F2894">
        <w:rPr>
          <w:lang w:val="fr-FR"/>
        </w:rPr>
        <w:t xml:space="preserve">Liban. </w:t>
      </w:r>
      <w:r w:rsidRPr="0032190F">
        <w:rPr>
          <w:lang w:val="fr-FR"/>
        </w:rPr>
        <w:t xml:space="preserve">La ville, installée sur un promontoire dominant la mer, est le plus important port de Phénicie </w:t>
      </w:r>
      <w:r w:rsidR="00755883" w:rsidRPr="0032190F">
        <w:rPr>
          <w:lang w:val="fr-FR"/>
        </w:rPr>
        <w:t>du</w:t>
      </w:r>
      <w:r w:rsidRPr="0032190F">
        <w:rPr>
          <w:lang w:val="fr-FR"/>
        </w:rPr>
        <w:t xml:space="preserve"> 18</w:t>
      </w:r>
      <w:r w:rsidRPr="0032190F">
        <w:rPr>
          <w:vertAlign w:val="superscript"/>
          <w:lang w:val="fr-FR"/>
        </w:rPr>
        <w:t>e</w:t>
      </w:r>
      <w:r w:rsidR="00755883" w:rsidRPr="0032190F">
        <w:rPr>
          <w:lang w:val="fr-FR"/>
        </w:rPr>
        <w:t xml:space="preserve"> s. au 13</w:t>
      </w:r>
      <w:r w:rsidR="00755883" w:rsidRPr="0032190F">
        <w:rPr>
          <w:vertAlign w:val="superscript"/>
          <w:lang w:val="fr-FR"/>
        </w:rPr>
        <w:t>e</w:t>
      </w:r>
      <w:r w:rsidR="00755883" w:rsidRPr="0032190F">
        <w:rPr>
          <w:lang w:val="fr-FR"/>
        </w:rPr>
        <w:t xml:space="preserve"> aec. C’est la capitale du royaume </w:t>
      </w:r>
      <w:hyperlink r:id="rId11282" w:anchor="Cul_Cananneens" w:history="1">
        <w:r w:rsidR="009F40A0" w:rsidRPr="0032190F">
          <w:rPr>
            <w:rStyle w:val="Hyperlink"/>
            <w:lang w:val="fr-FR"/>
          </w:rPr>
          <w:t>cananéen</w:t>
        </w:r>
      </w:hyperlink>
      <w:r w:rsidR="00755883" w:rsidRPr="0032190F">
        <w:rPr>
          <w:lang w:val="fr-FR"/>
        </w:rPr>
        <w:t>aux environs du 15</w:t>
      </w:r>
      <w:r w:rsidR="00755883" w:rsidRPr="0032190F">
        <w:rPr>
          <w:vertAlign w:val="superscript"/>
          <w:lang w:val="fr-FR"/>
        </w:rPr>
        <w:t>e</w:t>
      </w:r>
      <w:r w:rsidR="00755883" w:rsidRPr="0032190F">
        <w:rPr>
          <w:lang w:val="fr-FR"/>
        </w:rPr>
        <w:t xml:space="preserve"> s. aec (BIB wiki). Elle sera probablement ruinée par les </w:t>
      </w:r>
      <w:hyperlink r:id="rId11283" w:anchor="Cul_Philistins" w:history="1">
        <w:r w:rsidR="00755883" w:rsidRPr="0032190F">
          <w:rPr>
            <w:rStyle w:val="Hyperlink"/>
            <w:i/>
            <w:lang w:val="fr-FR"/>
          </w:rPr>
          <w:t>Peuples de la Mer</w:t>
        </w:r>
      </w:hyperlink>
      <w:r w:rsidR="00755883" w:rsidRPr="0032190F">
        <w:rPr>
          <w:lang w:val="fr-FR"/>
        </w:rPr>
        <w:t xml:space="preserve"> (BIB wiki)</w:t>
      </w:r>
    </w:p>
    <w:p w14:paraId="20938062" w14:textId="77777777" w:rsidR="002F3171" w:rsidRDefault="00755883" w:rsidP="00242C0F">
      <w:pPr>
        <w:rPr>
          <w:lang w:val="fr-FR"/>
        </w:rPr>
      </w:pPr>
      <w:r w:rsidRPr="0032190F">
        <w:rPr>
          <w:lang w:val="fr-FR"/>
        </w:rPr>
        <w:t>Homère nomme Sidon, « le grand marché du bronze », ville « bien peuplée » (BIB wiki)</w:t>
      </w:r>
      <w:r w:rsidR="002F3171" w:rsidRPr="0032190F">
        <w:rPr>
          <w:lang w:val="fr-FR"/>
        </w:rPr>
        <w:t xml:space="preserve">.Cette ville possédait un </w:t>
      </w:r>
      <w:r w:rsidR="002F3171" w:rsidRPr="0032190F">
        <w:rPr>
          <w:i/>
          <w:lang w:val="fr-FR"/>
        </w:rPr>
        <w:t>mithraeum</w:t>
      </w:r>
      <w:r w:rsidR="002F3171" w:rsidRPr="0032190F">
        <w:rPr>
          <w:lang w:val="fr-FR"/>
        </w:rPr>
        <w:t xml:space="preserve"> construit en 395 </w:t>
      </w:r>
      <w:r w:rsidR="00F038AE" w:rsidRPr="0032190F">
        <w:rPr>
          <w:smallCaps/>
          <w:lang w:val="fr-FR"/>
        </w:rPr>
        <w:t>ad</w:t>
      </w:r>
      <w:r w:rsidR="002F3171" w:rsidRPr="0032190F">
        <w:rPr>
          <w:lang w:val="fr-FR"/>
        </w:rPr>
        <w:t xml:space="preserve"> (BIB Louvre)</w:t>
      </w:r>
    </w:p>
    <w:p w14:paraId="55B0FB6E" w14:textId="77777777" w:rsidR="00EC7A7D" w:rsidRDefault="00EC7A7D" w:rsidP="00242C0F">
      <w:pPr>
        <w:rPr>
          <w:lang w:val="fr-FR"/>
        </w:rPr>
      </w:pPr>
    </w:p>
    <w:p w14:paraId="01AA7DE9" w14:textId="77777777" w:rsidR="00EC7A7D" w:rsidRDefault="00EC7A7D" w:rsidP="00426FF9">
      <w:pPr>
        <w:pStyle w:val="Heading1"/>
      </w:pPr>
      <w:bookmarkStart w:id="4569" w:name="Sit_Kerkouane"/>
      <w:r>
        <w:t>KERKOUANE</w:t>
      </w:r>
    </w:p>
    <w:bookmarkEnd w:id="4569"/>
    <w:p w14:paraId="04AD0A0C" w14:textId="77777777" w:rsidR="00EC7A7D" w:rsidRDefault="00EC7A7D" w:rsidP="00242C0F">
      <w:pPr>
        <w:rPr>
          <w:lang w:val="fr-FR"/>
        </w:rPr>
      </w:pPr>
    </w:p>
    <w:p w14:paraId="7D671CE4" w14:textId="77777777" w:rsidR="00EC7A7D" w:rsidRPr="0032190F" w:rsidRDefault="00EC7A7D" w:rsidP="00242C0F">
      <w:pPr>
        <w:rPr>
          <w:lang w:val="fr-FR"/>
        </w:rPr>
      </w:pPr>
      <w:r w:rsidRPr="00EC7A7D">
        <w:rPr>
          <w:lang w:val="fr-FR"/>
        </w:rPr>
        <w:t>Kerkouane</w:t>
      </w:r>
      <w:r>
        <w:rPr>
          <w:lang w:val="fr-FR"/>
        </w:rPr>
        <w:t xml:space="preserve"> (Tunisie), cité phénicienne (BIB 2921) A livré des poids de mesure (BIB 2921)</w:t>
      </w:r>
    </w:p>
    <w:p w14:paraId="77CC3FF1" w14:textId="77777777" w:rsidR="00755883" w:rsidRPr="0032190F" w:rsidRDefault="00755883" w:rsidP="00242C0F">
      <w:pPr>
        <w:rPr>
          <w:lang w:val="fr-FR"/>
        </w:rPr>
      </w:pPr>
    </w:p>
    <w:p w14:paraId="71BDEB79" w14:textId="77777777" w:rsidR="00755883" w:rsidRPr="0032190F" w:rsidRDefault="00755883" w:rsidP="00426FF9">
      <w:pPr>
        <w:pStyle w:val="Heading1"/>
      </w:pPr>
      <w:bookmarkStart w:id="4570" w:name="Sit_Carthage"/>
      <w:r w:rsidRPr="0032190F">
        <w:t>CARTHAGE</w:t>
      </w:r>
    </w:p>
    <w:bookmarkEnd w:id="4570"/>
    <w:p w14:paraId="1DFF6297" w14:textId="77777777" w:rsidR="00755883" w:rsidRPr="0032190F" w:rsidRDefault="00755883" w:rsidP="00242C0F">
      <w:pPr>
        <w:rPr>
          <w:lang w:val="fr-FR"/>
        </w:rPr>
      </w:pPr>
    </w:p>
    <w:p w14:paraId="69760867" w14:textId="4EBC7831" w:rsidR="00755883" w:rsidRPr="0032190F" w:rsidRDefault="00021196" w:rsidP="00242C0F">
      <w:pPr>
        <w:rPr>
          <w:lang w:val="fr-FR"/>
        </w:rPr>
      </w:pPr>
      <w:r w:rsidRPr="0032190F">
        <w:rPr>
          <w:lang w:val="fr-FR"/>
        </w:rPr>
        <w:t xml:space="preserve">Fondation </w:t>
      </w:r>
      <w:hyperlink r:id="rId11284" w:anchor="Cul_Pheniciens" w:history="1">
        <w:r w:rsidRPr="0032190F">
          <w:rPr>
            <w:rStyle w:val="Hyperlink"/>
            <w:lang w:val="fr-FR"/>
          </w:rPr>
          <w:t>phénicienne</w:t>
        </w:r>
      </w:hyperlink>
      <w:r w:rsidRPr="0032190F">
        <w:rPr>
          <w:lang w:val="fr-FR"/>
        </w:rPr>
        <w:t xml:space="preserve"> d’Afrique (BIB 1995 fig. 19)</w:t>
      </w:r>
      <w:r w:rsidR="00755883" w:rsidRPr="0032190F">
        <w:rPr>
          <w:lang w:val="fr-FR"/>
        </w:rPr>
        <w:t xml:space="preserve">, </w:t>
      </w:r>
      <w:r w:rsidRPr="0032190F">
        <w:rPr>
          <w:lang w:val="fr-FR"/>
        </w:rPr>
        <w:t xml:space="preserve">située </w:t>
      </w:r>
      <w:r w:rsidR="00755883" w:rsidRPr="0032190F">
        <w:rPr>
          <w:lang w:val="fr-FR"/>
        </w:rPr>
        <w:t xml:space="preserve">à proximité de Tunis (Tunisie), </w:t>
      </w:r>
      <w:r w:rsidR="0068071F" w:rsidRPr="0032190F">
        <w:rPr>
          <w:lang w:val="fr-FR"/>
        </w:rPr>
        <w:t>sur la colline de Byrsa. L</w:t>
      </w:r>
      <w:r w:rsidR="00755883" w:rsidRPr="0032190F">
        <w:rPr>
          <w:lang w:val="fr-FR"/>
        </w:rPr>
        <w:t>a cité de Carthage a pris son indépendance d’où le terme de « punique » (BIB wiki)</w:t>
      </w:r>
    </w:p>
    <w:p w14:paraId="702D578B" w14:textId="77777777" w:rsidR="00021196" w:rsidRPr="0032190F" w:rsidRDefault="0068071F" w:rsidP="006C13E3">
      <w:pPr>
        <w:jc w:val="both"/>
        <w:rPr>
          <w:lang w:val="fr-FR"/>
        </w:rPr>
      </w:pPr>
      <w:r w:rsidRPr="0032190F">
        <w:rPr>
          <w:lang w:val="fr-FR"/>
        </w:rPr>
        <w:t>Sur la plage de Salambo il y a deux port : un rectangulaire pour les navires de commerce et un circulaire pour les nav</w:t>
      </w:r>
      <w:r w:rsidR="00021196" w:rsidRPr="0032190F">
        <w:rPr>
          <w:lang w:val="fr-FR"/>
        </w:rPr>
        <w:t>i</w:t>
      </w:r>
      <w:r w:rsidRPr="0032190F">
        <w:rPr>
          <w:lang w:val="fr-FR"/>
        </w:rPr>
        <w:t>res de guerres (BIB 1918 p. 111)</w:t>
      </w:r>
      <w:r w:rsidR="00021196" w:rsidRPr="0032190F">
        <w:rPr>
          <w:lang w:val="fr-FR"/>
        </w:rPr>
        <w:t xml:space="preserve">. Des navires carthaginois sous la conduite d’Himilcon a la recherche d’étain </w:t>
      </w:r>
      <w:r w:rsidR="006C13E3">
        <w:rPr>
          <w:lang w:val="fr-FR"/>
        </w:rPr>
        <w:t xml:space="preserve">ont, </w:t>
      </w:r>
      <w:r w:rsidR="00021196" w:rsidRPr="0032190F">
        <w:rPr>
          <w:lang w:val="fr-FR"/>
        </w:rPr>
        <w:t>vers 450</w:t>
      </w:r>
      <w:r w:rsidR="006C13E3">
        <w:rPr>
          <w:lang w:val="fr-FR"/>
        </w:rPr>
        <w:t>,</w:t>
      </w:r>
      <w:r w:rsidR="00021196" w:rsidRPr="0032190F">
        <w:rPr>
          <w:lang w:val="fr-FR"/>
        </w:rPr>
        <w:t xml:space="preserve"> reconnu les cotes atlantiques jusqu’en Angleterre (îles Cassitérides) (BIB 1918 p. 111)</w:t>
      </w:r>
      <w:r w:rsidR="006C13E3">
        <w:rPr>
          <w:lang w:val="fr-FR"/>
        </w:rPr>
        <w:t xml:space="preserve"> v. Tartessos</w:t>
      </w:r>
    </w:p>
    <w:p w14:paraId="16846091" w14:textId="77777777" w:rsidR="0068071F" w:rsidRPr="0032190F" w:rsidRDefault="0068071F" w:rsidP="00242C0F">
      <w:pPr>
        <w:rPr>
          <w:lang w:val="fr-FR"/>
        </w:rPr>
      </w:pPr>
    </w:p>
    <w:p w14:paraId="6F7951E5" w14:textId="77777777" w:rsidR="0068071F" w:rsidRPr="0032190F" w:rsidRDefault="0068071F" w:rsidP="00242C0F">
      <w:pPr>
        <w:rPr>
          <w:lang w:val="fr-FR"/>
        </w:rPr>
      </w:pPr>
      <w:r w:rsidRPr="0032190F">
        <w:rPr>
          <w:lang w:val="fr-FR"/>
        </w:rPr>
        <w:t xml:space="preserve">Le « topher », le </w:t>
      </w:r>
      <w:r w:rsidR="00851EF5" w:rsidRPr="0032190F">
        <w:rPr>
          <w:lang w:val="fr-FR"/>
        </w:rPr>
        <w:t>sanctuaire</w:t>
      </w:r>
      <w:r w:rsidRPr="0032190F">
        <w:rPr>
          <w:lang w:val="fr-FR"/>
        </w:rPr>
        <w:t xml:space="preserve"> de Salambo a livré des milliers de poteries contenant des ossements d’enfants (BIB 1918 p. 118)</w:t>
      </w:r>
    </w:p>
    <w:p w14:paraId="1C47B960" w14:textId="77777777" w:rsidR="006248EA" w:rsidRPr="0032190F" w:rsidRDefault="006248EA" w:rsidP="00242C0F">
      <w:pPr>
        <w:rPr>
          <w:lang w:val="fr-FR"/>
        </w:rPr>
      </w:pPr>
    </w:p>
    <w:p w14:paraId="069F6308" w14:textId="77777777" w:rsidR="00B134C3" w:rsidRPr="0032190F" w:rsidRDefault="00B134C3" w:rsidP="00242C0F">
      <w:pPr>
        <w:rPr>
          <w:lang w:val="fr-FR"/>
        </w:rPr>
      </w:pPr>
      <w:r w:rsidRPr="0032190F">
        <w:rPr>
          <w:lang w:val="fr-FR"/>
        </w:rPr>
        <w:t>Carthage de 390 à 220 av. tenait des monnaies représentant la déesse Tanit et un cheval.</w:t>
      </w:r>
    </w:p>
    <w:p w14:paraId="2BA6E480" w14:textId="77777777" w:rsidR="00F876A0" w:rsidRPr="0032190F" w:rsidRDefault="00F876A0" w:rsidP="00242C0F">
      <w:pPr>
        <w:rPr>
          <w:lang w:val="fr-FR"/>
        </w:rPr>
      </w:pPr>
    </w:p>
    <w:p w14:paraId="3C98DDFD" w14:textId="77777777" w:rsidR="00021196" w:rsidRPr="0032190F" w:rsidRDefault="00021196" w:rsidP="00242C0F">
      <w:pPr>
        <w:rPr>
          <w:lang w:val="fr-FR"/>
        </w:rPr>
      </w:pPr>
    </w:p>
    <w:p w14:paraId="4F89046E" w14:textId="0293B071" w:rsidR="00021196" w:rsidRPr="0032190F" w:rsidRDefault="00021196" w:rsidP="00021196">
      <w:pPr>
        <w:autoSpaceDE w:val="0"/>
        <w:autoSpaceDN w:val="0"/>
        <w:adjustRightInd w:val="0"/>
        <w:jc w:val="both"/>
        <w:rPr>
          <w:lang w:val="fr-FR"/>
        </w:rPr>
      </w:pPr>
      <w:r w:rsidRPr="0032190F">
        <w:rPr>
          <w:lang w:val="fr-FR"/>
        </w:rPr>
        <w:t xml:space="preserve">Des oeufs d’autruches décorés y ont été découverts pour la </w:t>
      </w:r>
      <w:hyperlink r:id="rId11285" w:anchor="Cul_Orientalisant" w:history="1">
        <w:r w:rsidRPr="0032190F">
          <w:rPr>
            <w:rStyle w:val="Hyperlink"/>
            <w:lang w:val="fr-FR"/>
          </w:rPr>
          <w:t>période orientalisante</w:t>
        </w:r>
      </w:hyperlink>
      <w:r w:rsidRPr="0032190F">
        <w:rPr>
          <w:lang w:val="fr-FR"/>
        </w:rPr>
        <w:t>, (BIB 2116 p. 181)</w:t>
      </w:r>
    </w:p>
    <w:p w14:paraId="567BE1C7" w14:textId="77777777" w:rsidR="00262BE7" w:rsidRPr="0032190F" w:rsidRDefault="00262BE7" w:rsidP="00021196">
      <w:pPr>
        <w:autoSpaceDE w:val="0"/>
        <w:autoSpaceDN w:val="0"/>
        <w:adjustRightInd w:val="0"/>
        <w:jc w:val="both"/>
        <w:rPr>
          <w:lang w:val="fr-FR"/>
        </w:rPr>
      </w:pPr>
    </w:p>
    <w:p w14:paraId="699165C2" w14:textId="6D2FC676" w:rsidR="00262BE7" w:rsidRPr="0032190F" w:rsidRDefault="00262BE7" w:rsidP="00021196">
      <w:pPr>
        <w:autoSpaceDE w:val="0"/>
        <w:autoSpaceDN w:val="0"/>
        <w:adjustRightInd w:val="0"/>
        <w:jc w:val="both"/>
        <w:rPr>
          <w:rFonts w:ascii="Times-Roman" w:hAnsi="Times-Roman" w:cs="Times-Roman"/>
          <w:lang w:val="fr-FR" w:eastAsia="en-GB"/>
        </w:rPr>
      </w:pPr>
      <w:r w:rsidRPr="0032190F">
        <w:rPr>
          <w:lang w:val="fr-FR"/>
        </w:rPr>
        <w:t xml:space="preserve">Les premières conquêtes de Carthages sont celles faites en Sardaigne du Sud et Sicile occidentale avec les sites de Sulcis, </w:t>
      </w:r>
      <w:hyperlink r:id="rId11286" w:anchor="Sit_Mozia" w:history="1">
        <w:r w:rsidRPr="00E24E36">
          <w:rPr>
            <w:rStyle w:val="Hyperlink"/>
            <w:lang w:val="fr-FR"/>
          </w:rPr>
          <w:t>Mozia</w:t>
        </w:r>
      </w:hyperlink>
      <w:r w:rsidRPr="0032190F">
        <w:rPr>
          <w:lang w:val="fr-FR"/>
        </w:rPr>
        <w:t>, Solonte, etc. puis suivent les conquêtes en Espagne du Sud-Est et d'Afrique du Nord : Malaga, Toscanos, La Fontena, Ibiza, etc. (BIB B. D'Andrea in AniMed 2017)</w:t>
      </w:r>
    </w:p>
    <w:p w14:paraId="09F9B4D9" w14:textId="77777777" w:rsidR="00021196" w:rsidRPr="0032190F" w:rsidRDefault="00021196" w:rsidP="00242C0F">
      <w:pPr>
        <w:rPr>
          <w:lang w:val="fr-FR"/>
        </w:rPr>
      </w:pPr>
    </w:p>
    <w:p w14:paraId="4B9B957D" w14:textId="2E076E0B" w:rsidR="00A67F59" w:rsidRDefault="00A67F59" w:rsidP="00242C0F">
      <w:pPr>
        <w:rPr>
          <w:lang w:val="fr-FR"/>
        </w:rPr>
      </w:pPr>
      <w:r w:rsidRPr="0032190F">
        <w:rPr>
          <w:lang w:val="fr-FR"/>
        </w:rPr>
        <w:t xml:space="preserve">Carthage est détruite en 146 aec par les </w:t>
      </w:r>
      <w:hyperlink r:id="rId11287" w:anchor="Cul_Rome" w:history="1">
        <w:r w:rsidRPr="0032190F">
          <w:rPr>
            <w:rStyle w:val="Hyperlink"/>
            <w:lang w:val="fr-FR"/>
          </w:rPr>
          <w:t>Romains</w:t>
        </w:r>
      </w:hyperlink>
      <w:r w:rsidRPr="0032190F">
        <w:rPr>
          <w:lang w:val="fr-FR"/>
        </w:rPr>
        <w:t xml:space="preserve"> (BIB 1918 p. 115)</w:t>
      </w:r>
    </w:p>
    <w:p w14:paraId="2AC2C024" w14:textId="77777777" w:rsidR="00EC7A7D" w:rsidRDefault="00EC7A7D" w:rsidP="00242C0F">
      <w:pPr>
        <w:rPr>
          <w:lang w:val="fr-FR"/>
        </w:rPr>
      </w:pPr>
    </w:p>
    <w:p w14:paraId="0C51F5DB" w14:textId="77777777" w:rsidR="00EC7A7D" w:rsidRDefault="00E97225" w:rsidP="00EC7A7D">
      <w:pPr>
        <w:pStyle w:val="Heading2"/>
      </w:pPr>
      <w:r>
        <w:t>m</w:t>
      </w:r>
      <w:r w:rsidR="00EC7A7D">
        <w:t>oulin rotatif à main</w:t>
      </w:r>
    </w:p>
    <w:p w14:paraId="3F517EB1" w14:textId="369A157D" w:rsidR="00EC7A7D" w:rsidRPr="00E97225" w:rsidRDefault="00EC7A7D" w:rsidP="00EC7A7D">
      <w:pPr>
        <w:jc w:val="both"/>
        <w:rPr>
          <w:sz w:val="20"/>
          <w:lang w:val="fr-FR"/>
        </w:rPr>
      </w:pPr>
      <w:r w:rsidRPr="00E97225">
        <w:rPr>
          <w:sz w:val="20"/>
          <w:lang w:val="fr-FR"/>
        </w:rPr>
        <w:t xml:space="preserve">type </w:t>
      </w:r>
      <w:hyperlink r:id="rId11288" w:anchor="Obj_Do_Eco_Agr_Meul_rot_bass_CA3227" w:history="1">
        <w:r w:rsidRPr="00E97225">
          <w:rPr>
            <w:rStyle w:val="Hyperlink"/>
            <w:sz w:val="20"/>
            <w:lang w:val="fr-FR"/>
          </w:rPr>
          <w:t>CA-3227</w:t>
        </w:r>
      </w:hyperlink>
      <w:r w:rsidRPr="00E97225">
        <w:rPr>
          <w:sz w:val="20"/>
          <w:lang w:val="fr-FR"/>
        </w:rPr>
        <w:t xml:space="preserve"> (SS BIB)</w:t>
      </w:r>
    </w:p>
    <w:p w14:paraId="3476259E" w14:textId="77777777" w:rsidR="00EC7A7D" w:rsidRDefault="00EC7A7D" w:rsidP="00242C0F">
      <w:pPr>
        <w:rPr>
          <w:lang w:val="fr-FR"/>
        </w:rPr>
      </w:pPr>
    </w:p>
    <w:p w14:paraId="338DE5A8" w14:textId="77777777" w:rsidR="00EC7A7D" w:rsidRDefault="00EC7A7D" w:rsidP="00242C0F">
      <w:pPr>
        <w:rPr>
          <w:lang w:val="fr-FR"/>
        </w:rPr>
      </w:pPr>
      <w:r>
        <w:rPr>
          <w:lang w:val="fr-FR"/>
        </w:rPr>
        <w:lastRenderedPageBreak/>
        <w:t xml:space="preserve">innovation. </w:t>
      </w:r>
      <w:r w:rsidRPr="00EC7A7D">
        <w:rPr>
          <w:lang w:val="fr-FR"/>
        </w:rPr>
        <w:t xml:space="preserve">Un fragment en pierre découvert à Carthage et identifié comme faisant partie d'un moulin à main rond, cependant, peut impliquer un origine des broyeurs rotatifs à main, datant peut-être du </w:t>
      </w:r>
      <w:r>
        <w:rPr>
          <w:lang w:val="fr-FR"/>
        </w:rPr>
        <w:t>6e aec</w:t>
      </w:r>
      <w:r w:rsidRPr="00EC7A7D">
        <w:rPr>
          <w:lang w:val="fr-FR"/>
        </w:rPr>
        <w:t xml:space="preserve"> (Morel 2001)</w:t>
      </w:r>
      <w:r>
        <w:rPr>
          <w:lang w:val="fr-FR"/>
        </w:rPr>
        <w:t>(BIB 2920)</w:t>
      </w:r>
    </w:p>
    <w:p w14:paraId="65B02DE7" w14:textId="77777777" w:rsidR="00EC7A7D" w:rsidRDefault="00EC7A7D" w:rsidP="00242C0F">
      <w:pPr>
        <w:rPr>
          <w:lang w:val="fr-FR"/>
        </w:rPr>
      </w:pPr>
    </w:p>
    <w:p w14:paraId="32DDE8E3" w14:textId="77777777" w:rsidR="00EC7A7D" w:rsidRDefault="00E97225" w:rsidP="00EC7A7D">
      <w:pPr>
        <w:pStyle w:val="Heading2"/>
      </w:pPr>
      <w:r>
        <w:t>m</w:t>
      </w:r>
      <w:r w:rsidR="00EC7A7D">
        <w:t>anège</w:t>
      </w:r>
    </w:p>
    <w:p w14:paraId="063C0A82" w14:textId="77777777" w:rsidR="00EC7A7D" w:rsidRDefault="00EC7A7D" w:rsidP="00242C0F">
      <w:pPr>
        <w:rPr>
          <w:lang w:val="fr-FR"/>
        </w:rPr>
      </w:pPr>
    </w:p>
    <w:p w14:paraId="486BDFFD" w14:textId="270A26E3" w:rsidR="00EC7A7D" w:rsidRDefault="00EC7A7D" w:rsidP="00242C0F">
      <w:pPr>
        <w:rPr>
          <w:lang w:val="fr-FR"/>
        </w:rPr>
      </w:pPr>
      <w:r>
        <w:rPr>
          <w:lang w:val="fr-FR"/>
        </w:rPr>
        <w:t xml:space="preserve">v. </w:t>
      </w:r>
      <w:hyperlink r:id="rId11289" w:anchor="Obj_Do_Eco_Agr_Meul_rot_haut" w:history="1">
        <w:r w:rsidRPr="00EC7A7D">
          <w:rPr>
            <w:rStyle w:val="Hyperlink"/>
            <w:lang w:val="fr-FR"/>
          </w:rPr>
          <w:t>CA-3300</w:t>
        </w:r>
      </w:hyperlink>
    </w:p>
    <w:p w14:paraId="6D7CC0AD" w14:textId="77777777" w:rsidR="00EC7A7D" w:rsidRPr="0032190F" w:rsidRDefault="00EC7A7D" w:rsidP="00242C0F">
      <w:pPr>
        <w:rPr>
          <w:lang w:val="fr-FR"/>
        </w:rPr>
      </w:pPr>
    </w:p>
    <w:p w14:paraId="65F8AFE5" w14:textId="77777777" w:rsidR="0068071F" w:rsidRPr="0032190F" w:rsidRDefault="0068071F" w:rsidP="00242C0F">
      <w:pPr>
        <w:rPr>
          <w:lang w:val="fr-FR"/>
        </w:rPr>
      </w:pPr>
    </w:p>
    <w:p w14:paraId="1080D88F" w14:textId="77777777" w:rsidR="0068071F" w:rsidRDefault="00E97225" w:rsidP="0068071F">
      <w:pPr>
        <w:pStyle w:val="Heading2"/>
      </w:pPr>
      <w:bookmarkStart w:id="4571" w:name="Sit_Carthage_rel"/>
      <w:r>
        <w:t>r</w:t>
      </w:r>
      <w:r w:rsidR="0068071F" w:rsidRPr="0032190F">
        <w:t>eligion</w:t>
      </w:r>
    </w:p>
    <w:bookmarkEnd w:id="4571"/>
    <w:p w14:paraId="3A009CCC" w14:textId="77777777" w:rsidR="00E97225" w:rsidRPr="00E97225" w:rsidRDefault="00E97225" w:rsidP="00E97225">
      <w:pPr>
        <w:rPr>
          <w:lang w:val="fr-FR"/>
        </w:rPr>
      </w:pPr>
    </w:p>
    <w:p w14:paraId="448C1673" w14:textId="697B4545" w:rsidR="00E97225" w:rsidRPr="00E97225" w:rsidRDefault="00E97225" w:rsidP="00E97225">
      <w:pPr>
        <w:jc w:val="both"/>
        <w:rPr>
          <w:lang w:val="fr-FR"/>
        </w:rPr>
      </w:pPr>
      <w:r w:rsidRPr="0032190F">
        <w:rPr>
          <w:lang w:val="fr-FR"/>
        </w:rPr>
        <w:t xml:space="preserve">A Carthage, le dieu dominant est </w:t>
      </w:r>
      <w:hyperlink r:id="rId11290" w:anchor="Cul_Pheniciens_rel_div_BaalHam" w:history="1">
        <w:r w:rsidRPr="00E97225">
          <w:rPr>
            <w:rStyle w:val="Hyperlink"/>
            <w:lang w:val="fr-FR"/>
          </w:rPr>
          <w:t>Baal Hammon</w:t>
        </w:r>
      </w:hyperlink>
      <w:r w:rsidRPr="0032190F">
        <w:rPr>
          <w:lang w:val="fr-FR"/>
        </w:rPr>
        <w:t xml:space="preserve">, </w:t>
      </w:r>
      <w:r>
        <w:rPr>
          <w:lang w:val="fr-FR"/>
        </w:rPr>
        <w:t xml:space="preserve">avec Tanit et </w:t>
      </w:r>
      <w:hyperlink r:id="rId11291" w:anchor="Cul_Pheniciens_rel_div_Melqart" w:history="1">
        <w:r w:rsidRPr="00E97225">
          <w:rPr>
            <w:rStyle w:val="Hyperlink"/>
            <w:lang w:val="fr-FR"/>
          </w:rPr>
          <w:t>Melqart</w:t>
        </w:r>
      </w:hyperlink>
      <w:r>
        <w:rPr>
          <w:lang w:val="fr-FR"/>
        </w:rPr>
        <w:t xml:space="preserve"> (dieu tutélaire). </w:t>
      </w:r>
      <w:r w:rsidRPr="0032190F">
        <w:rPr>
          <w:lang w:val="fr-FR"/>
        </w:rPr>
        <w:t xml:space="preserve">La montée du culte de </w:t>
      </w:r>
      <w:hyperlink r:id="rId11292" w:anchor="Cul_Pheniciens_rel_div_Tanit" w:history="1">
        <w:r w:rsidRPr="00E97225">
          <w:rPr>
            <w:rStyle w:val="Hyperlink"/>
            <w:lang w:val="fr-FR"/>
          </w:rPr>
          <w:t>Tanit</w:t>
        </w:r>
      </w:hyperlink>
      <w:r w:rsidRPr="0032190F">
        <w:rPr>
          <w:lang w:val="fr-FR"/>
        </w:rPr>
        <w:t xml:space="preserve"> qui à partir du 5</w:t>
      </w:r>
      <w:r w:rsidRPr="0032190F">
        <w:rPr>
          <w:vertAlign w:val="superscript"/>
          <w:lang w:val="fr-FR"/>
        </w:rPr>
        <w:t>e</w:t>
      </w:r>
      <w:r w:rsidRPr="0032190F">
        <w:rPr>
          <w:lang w:val="fr-FR"/>
        </w:rPr>
        <w:t xml:space="preserve"> s. écarte le culte </w:t>
      </w:r>
      <w:r>
        <w:rPr>
          <w:lang w:val="fr-FR"/>
        </w:rPr>
        <w:t xml:space="preserve">de </w:t>
      </w:r>
      <w:hyperlink r:id="rId11293" w:anchor="Cul_Pheniciens_rel_div_BaalHam" w:history="1">
        <w:r w:rsidRPr="00E97225">
          <w:rPr>
            <w:rStyle w:val="Hyperlink"/>
            <w:lang w:val="fr-FR"/>
          </w:rPr>
          <w:t>Baal Hammon</w:t>
        </w:r>
      </w:hyperlink>
      <w:r w:rsidRPr="0032190F">
        <w:rPr>
          <w:lang w:val="fr-FR"/>
        </w:rPr>
        <w:t xml:space="preserve"> (BIB 1918 p. 118) v. </w:t>
      </w:r>
      <w:hyperlink r:id="rId11294" w:anchor="Sit_Cadix" w:history="1">
        <w:r w:rsidRPr="0032190F">
          <w:rPr>
            <w:rStyle w:val="Hyperlink"/>
            <w:lang w:val="fr-FR"/>
          </w:rPr>
          <w:t>Cadix</w:t>
        </w:r>
      </w:hyperlink>
    </w:p>
    <w:p w14:paraId="4D461989" w14:textId="77777777" w:rsidR="00E97225" w:rsidRPr="0032190F" w:rsidRDefault="00E97225" w:rsidP="00242C0F">
      <w:pPr>
        <w:rPr>
          <w:lang w:val="fr-FR"/>
        </w:rPr>
      </w:pPr>
    </w:p>
    <w:p w14:paraId="154E7BDB" w14:textId="77777777" w:rsidR="00A67F59" w:rsidRPr="0032190F" w:rsidRDefault="00A67F59" w:rsidP="007513A7">
      <w:pPr>
        <w:jc w:val="both"/>
        <w:rPr>
          <w:lang w:val="fr-FR"/>
        </w:rPr>
      </w:pPr>
    </w:p>
    <w:p w14:paraId="7EF2474A" w14:textId="77777777" w:rsidR="00A67F59" w:rsidRPr="0032190F" w:rsidRDefault="00E97225" w:rsidP="00A67F59">
      <w:pPr>
        <w:pStyle w:val="Heading2"/>
      </w:pPr>
      <w:r>
        <w:t>s</w:t>
      </w:r>
      <w:r w:rsidR="00A67F59" w:rsidRPr="0032190F">
        <w:t>ystème monétaire</w:t>
      </w:r>
    </w:p>
    <w:p w14:paraId="2FA5CDB5" w14:textId="77777777" w:rsidR="00021196" w:rsidRPr="0032190F" w:rsidRDefault="00021196" w:rsidP="00242C0F">
      <w:pPr>
        <w:rPr>
          <w:lang w:val="fr-FR"/>
        </w:rPr>
      </w:pPr>
    </w:p>
    <w:p w14:paraId="06D15AEB" w14:textId="77777777" w:rsidR="00A67F59" w:rsidRDefault="00A67F59" w:rsidP="00242C0F">
      <w:pPr>
        <w:rPr>
          <w:lang w:val="fr-FR"/>
        </w:rPr>
      </w:pPr>
      <w:r w:rsidRPr="0032190F">
        <w:rPr>
          <w:lang w:val="fr-FR"/>
        </w:rPr>
        <w:t>Il existe [en Espagne seulement ?] 14 types de monnaies carthaginoises : Tanit et le cheval, Athéna et cheval, Elephant, Apollon, Bes, etc. En Espagne, la découverte des pièces carthaginoises correspond parfaitement aux voies de transport terrestre (BIB "Territorio, poblament a plana occidentale ...", 2017, groupe d'archéologie du Ponent)</w:t>
      </w:r>
    </w:p>
    <w:p w14:paraId="2899ABC2" w14:textId="77777777" w:rsidR="00EC7A7D" w:rsidRDefault="00EC7A7D" w:rsidP="00242C0F">
      <w:pPr>
        <w:rPr>
          <w:lang w:val="fr-FR"/>
        </w:rPr>
      </w:pPr>
    </w:p>
    <w:p w14:paraId="2A5F08C5" w14:textId="77777777" w:rsidR="00EC7A7D" w:rsidRDefault="00EC7A7D" w:rsidP="00426FF9">
      <w:pPr>
        <w:pStyle w:val="Heading1"/>
      </w:pPr>
      <w:bookmarkStart w:id="4572" w:name="Sit_Aventicum"/>
      <w:r>
        <w:t>AVENTICUM</w:t>
      </w:r>
    </w:p>
    <w:bookmarkEnd w:id="4572"/>
    <w:p w14:paraId="1AE0387F" w14:textId="77777777" w:rsidR="00EC7A7D" w:rsidRDefault="00EC7A7D" w:rsidP="00242C0F">
      <w:pPr>
        <w:rPr>
          <w:lang w:val="fr-FR"/>
        </w:rPr>
      </w:pPr>
    </w:p>
    <w:p w14:paraId="26E42C31" w14:textId="22CFC73F" w:rsidR="00EC7A7D" w:rsidRDefault="00EC7A7D" w:rsidP="00242C0F">
      <w:pPr>
        <w:rPr>
          <w:lang w:val="fr-FR"/>
        </w:rPr>
      </w:pPr>
      <w:r>
        <w:rPr>
          <w:lang w:val="fr-FR"/>
        </w:rPr>
        <w:t>Suisse. Moulin à eau (</w:t>
      </w:r>
      <w:hyperlink r:id="rId11295" w:anchor="Obj_Do_Eco_Agr_Meul_rot_eau" w:history="1">
        <w:r w:rsidRPr="00EC7A7D">
          <w:rPr>
            <w:rStyle w:val="Hyperlink"/>
            <w:lang w:val="fr-FR"/>
          </w:rPr>
          <w:t>CA-3600</w:t>
        </w:r>
      </w:hyperlink>
      <w:r>
        <w:rPr>
          <w:lang w:val="fr-FR"/>
        </w:rPr>
        <w:t>) daté du 1 AD (BIB 2920)</w:t>
      </w:r>
    </w:p>
    <w:p w14:paraId="1A80154A" w14:textId="77777777" w:rsidR="00EC7A7D" w:rsidRDefault="00EC7A7D" w:rsidP="00242C0F">
      <w:pPr>
        <w:rPr>
          <w:lang w:val="fr-FR"/>
        </w:rPr>
      </w:pPr>
    </w:p>
    <w:p w14:paraId="3EBD8848" w14:textId="77777777" w:rsidR="00EC7A7D" w:rsidRDefault="00EC7A7D" w:rsidP="00426FF9">
      <w:pPr>
        <w:pStyle w:val="Heading1"/>
      </w:pPr>
      <w:bookmarkStart w:id="4573" w:name="Sit_Barbegal"/>
      <w:r>
        <w:t>BARBEGAL</w:t>
      </w:r>
    </w:p>
    <w:bookmarkEnd w:id="4573"/>
    <w:p w14:paraId="0822082D" w14:textId="77777777" w:rsidR="00EC7A7D" w:rsidRDefault="00EC7A7D" w:rsidP="00242C0F">
      <w:pPr>
        <w:rPr>
          <w:lang w:val="fr-FR"/>
        </w:rPr>
      </w:pPr>
    </w:p>
    <w:p w14:paraId="1CA06DE8" w14:textId="7CC36CE7" w:rsidR="00EC7A7D" w:rsidRDefault="00EC7A7D" w:rsidP="00242C0F">
      <w:pPr>
        <w:rPr>
          <w:lang w:val="fr-FR"/>
        </w:rPr>
      </w:pPr>
      <w:r>
        <w:rPr>
          <w:lang w:val="fr-FR"/>
        </w:rPr>
        <w:t>Sud de la France. Moulin à eau (</w:t>
      </w:r>
      <w:hyperlink r:id="rId11296" w:anchor="Obj_Do_Eco_Agr_Meul_rot_eau" w:history="1">
        <w:r w:rsidRPr="00EC7A7D">
          <w:rPr>
            <w:rStyle w:val="Hyperlink"/>
            <w:lang w:val="fr-FR"/>
          </w:rPr>
          <w:t>CA-3600</w:t>
        </w:r>
      </w:hyperlink>
      <w:r>
        <w:rPr>
          <w:lang w:val="fr-FR"/>
        </w:rPr>
        <w:t>) daté du début du 2 AD (BIB 2920)</w:t>
      </w:r>
    </w:p>
    <w:p w14:paraId="51A522AA" w14:textId="77777777" w:rsidR="00EC7A7D" w:rsidRDefault="00EC7A7D" w:rsidP="00242C0F">
      <w:pPr>
        <w:rPr>
          <w:lang w:val="fr-FR"/>
        </w:rPr>
      </w:pPr>
    </w:p>
    <w:p w14:paraId="472FB53D" w14:textId="77777777" w:rsidR="00EC7A7D" w:rsidRPr="00426FF9" w:rsidRDefault="00EC7A7D" w:rsidP="00426FF9">
      <w:pPr>
        <w:pStyle w:val="Heading1"/>
        <w:rPr>
          <w:lang w:val="es-ES"/>
        </w:rPr>
      </w:pPr>
      <w:bookmarkStart w:id="4574" w:name="Sit_Cigarralejo"/>
      <w:r w:rsidRPr="00426FF9">
        <w:rPr>
          <w:lang w:val="es-ES"/>
        </w:rPr>
        <w:t>CIGARRALEJO</w:t>
      </w:r>
    </w:p>
    <w:bookmarkEnd w:id="4574"/>
    <w:p w14:paraId="0C48CB11" w14:textId="77777777" w:rsidR="00EC7A7D" w:rsidRPr="00CE1E41" w:rsidRDefault="00EC7A7D" w:rsidP="00242C0F">
      <w:pPr>
        <w:rPr>
          <w:szCs w:val="18"/>
          <w:lang w:val="es-ES" w:eastAsia="en-GB"/>
        </w:rPr>
      </w:pPr>
    </w:p>
    <w:p w14:paraId="5FA2FFD9" w14:textId="77777777" w:rsidR="00EC7A7D" w:rsidRPr="00DF4A6A" w:rsidRDefault="00EC7A7D" w:rsidP="00242C0F">
      <w:pPr>
        <w:rPr>
          <w:szCs w:val="18"/>
          <w:lang w:val="es-ES" w:eastAsia="en-GB"/>
        </w:rPr>
      </w:pPr>
      <w:r w:rsidRPr="00DF4A6A">
        <w:rPr>
          <w:szCs w:val="18"/>
          <w:lang w:val="es-ES" w:eastAsia="en-GB"/>
        </w:rPr>
        <w:t>Nécropole d'El Cigarralejo (Mula, Murcia) poids protohistoriques (BIB 2921)</w:t>
      </w:r>
    </w:p>
    <w:p w14:paraId="0B3E1C46" w14:textId="77777777" w:rsidR="00EC7A7D" w:rsidRPr="00DF4A6A" w:rsidRDefault="00EC7A7D" w:rsidP="00242C0F">
      <w:pPr>
        <w:rPr>
          <w:szCs w:val="18"/>
          <w:lang w:val="es-ES" w:eastAsia="en-GB"/>
        </w:rPr>
      </w:pPr>
    </w:p>
    <w:p w14:paraId="68CF673E" w14:textId="77777777" w:rsidR="00EC7A7D" w:rsidRDefault="00EC7A7D" w:rsidP="00EC7A7D">
      <w:pPr>
        <w:pStyle w:val="Heading2"/>
        <w:rPr>
          <w:lang w:eastAsia="en-GB"/>
        </w:rPr>
      </w:pPr>
      <w:r>
        <w:rPr>
          <w:lang w:eastAsia="en-GB"/>
        </w:rPr>
        <w:t>Tombes</w:t>
      </w:r>
    </w:p>
    <w:p w14:paraId="77B8B01A" w14:textId="77777777" w:rsidR="00EC7A7D" w:rsidRDefault="00EC7A7D" w:rsidP="00242C0F">
      <w:pPr>
        <w:rPr>
          <w:szCs w:val="18"/>
          <w:lang w:val="fr-FR" w:eastAsia="en-GB"/>
        </w:rPr>
      </w:pPr>
    </w:p>
    <w:p w14:paraId="0348DBF2" w14:textId="77777777" w:rsidR="00EC7A7D" w:rsidRDefault="00EC7A7D" w:rsidP="00EC7A7D">
      <w:pPr>
        <w:pStyle w:val="Heading3"/>
        <w:rPr>
          <w:lang w:eastAsia="en-GB"/>
        </w:rPr>
      </w:pPr>
      <w:r>
        <w:rPr>
          <w:lang w:eastAsia="en-GB"/>
        </w:rPr>
        <w:t>t200</w:t>
      </w:r>
    </w:p>
    <w:p w14:paraId="1D2A8831" w14:textId="77777777" w:rsidR="00EC7A7D" w:rsidRDefault="00EC7A7D" w:rsidP="00EC7A7D">
      <w:pPr>
        <w:rPr>
          <w:lang w:val="fr-FR" w:eastAsia="en-GB"/>
        </w:rPr>
      </w:pPr>
      <w:r>
        <w:rPr>
          <w:lang w:val="fr-FR" w:eastAsia="en-GB"/>
        </w:rPr>
        <w:t>10 poids datés de la fin du 5e et début du 4e aec (BIB 2921)</w:t>
      </w:r>
    </w:p>
    <w:p w14:paraId="03B778E7" w14:textId="77777777" w:rsidR="00E51E91" w:rsidRDefault="00E51E91" w:rsidP="00EC7A7D">
      <w:pPr>
        <w:rPr>
          <w:lang w:val="fr-FR" w:eastAsia="en-GB"/>
        </w:rPr>
      </w:pPr>
    </w:p>
    <w:p w14:paraId="30A5E9C5" w14:textId="77777777" w:rsidR="00E51E91" w:rsidRDefault="00E51E91" w:rsidP="00EC7A7D">
      <w:pPr>
        <w:rPr>
          <w:lang w:val="fr-FR" w:eastAsia="en-GB"/>
        </w:rPr>
      </w:pPr>
    </w:p>
    <w:p w14:paraId="6805F8B7" w14:textId="77777777" w:rsidR="00E51E91" w:rsidRDefault="00E51E91" w:rsidP="00E51E91">
      <w:pPr>
        <w:pStyle w:val="Heading1"/>
      </w:pPr>
      <w:bookmarkStart w:id="4575" w:name="Sit_Negueb"/>
      <w:r>
        <w:t>NEGUEB</w:t>
      </w:r>
    </w:p>
    <w:bookmarkEnd w:id="4575"/>
    <w:p w14:paraId="48236FA1" w14:textId="77777777" w:rsidR="00E51E91" w:rsidRPr="00E51E91" w:rsidRDefault="00E51E91" w:rsidP="00EC7A7D">
      <w:pPr>
        <w:rPr>
          <w:sz w:val="20"/>
          <w:lang w:val="fr-FR" w:eastAsia="en-GB"/>
        </w:rPr>
      </w:pPr>
      <w:r w:rsidRPr="00E51E91">
        <w:rPr>
          <w:sz w:val="20"/>
          <w:lang w:val="fr-FR" w:eastAsia="en-GB"/>
        </w:rPr>
        <w:t>Jebel Negueb</w:t>
      </w:r>
    </w:p>
    <w:p w14:paraId="127E4397" w14:textId="77777777" w:rsidR="00E51E91" w:rsidRDefault="00E51E91" w:rsidP="00EC7A7D">
      <w:pPr>
        <w:rPr>
          <w:lang w:val="fr-FR" w:eastAsia="en-GB"/>
        </w:rPr>
      </w:pPr>
    </w:p>
    <w:p w14:paraId="10F3B201" w14:textId="16658667" w:rsidR="00E83B34" w:rsidRPr="00E83B34" w:rsidRDefault="00E51E91" w:rsidP="00E83B34">
      <w:pPr>
        <w:jc w:val="both"/>
        <w:rPr>
          <w:lang w:val="fr-FR"/>
        </w:rPr>
      </w:pPr>
      <w:r w:rsidRPr="00E51E91">
        <w:rPr>
          <w:lang w:val="fr-FR" w:eastAsia="en-GB"/>
        </w:rPr>
        <w:t xml:space="preserve">La station du Jebel Negueb </w:t>
      </w:r>
      <w:r>
        <w:rPr>
          <w:lang w:val="fr-FR" w:eastAsia="en-GB"/>
        </w:rPr>
        <w:t xml:space="preserve">(Tunisie centrale), proche de </w:t>
      </w:r>
      <w:hyperlink r:id="rId11297" w:anchor="Sit_Douken_Jefara" w:history="1">
        <w:r w:rsidRPr="00E51E91">
          <w:rPr>
            <w:rStyle w:val="Hyperlink"/>
            <w:lang w:val="fr-FR" w:eastAsia="en-GB"/>
          </w:rPr>
          <w:t>Douken Jefara</w:t>
        </w:r>
      </w:hyperlink>
      <w:r>
        <w:rPr>
          <w:lang w:val="fr-FR" w:eastAsia="en-GB"/>
        </w:rPr>
        <w:t xml:space="preserve">, </w:t>
      </w:r>
      <w:r w:rsidRPr="00E51E91">
        <w:rPr>
          <w:lang w:val="fr-FR" w:eastAsia="en-GB"/>
        </w:rPr>
        <w:t>comporte le plus grand nombre d’</w:t>
      </w:r>
      <w:r>
        <w:rPr>
          <w:lang w:val="fr-FR" w:eastAsia="en-GB"/>
        </w:rPr>
        <w:t xml:space="preserve"> </w:t>
      </w:r>
      <w:hyperlink r:id="rId11298" w:anchor="Cul_Art_TAC_T_x_ovalaire" w:history="1">
        <w:r w:rsidRPr="00E51E91">
          <w:rPr>
            <w:rStyle w:val="Hyperlink"/>
            <w:lang w:val="fr-FR" w:eastAsia="en-GB"/>
          </w:rPr>
          <w:t>ovalaires</w:t>
        </w:r>
      </w:hyperlink>
      <w:r>
        <w:rPr>
          <w:lang w:val="fr-FR" w:eastAsia="en-GB"/>
        </w:rPr>
        <w:t xml:space="preserve"> </w:t>
      </w:r>
      <w:r>
        <w:rPr>
          <w:lang w:val="fr-FR"/>
        </w:rPr>
        <w:t xml:space="preserve">(BIB </w:t>
      </w:r>
      <w:r w:rsidR="00E83B34" w:rsidRPr="00E83B34">
        <w:rPr>
          <w:lang w:val="fr-FR"/>
        </w:rPr>
        <w:t>3365</w:t>
      </w:r>
      <w:r>
        <w:rPr>
          <w:lang w:val="fr-FR"/>
        </w:rPr>
        <w:t xml:space="preserve">). Plusieurs ovalaires se rapprochent d' "empreintes de pieds" (BIB </w:t>
      </w:r>
      <w:r w:rsidR="00E83B34" w:rsidRPr="00E83B34">
        <w:rPr>
          <w:lang w:val="fr-FR"/>
        </w:rPr>
        <w:t>3365</w:t>
      </w:r>
      <w:r>
        <w:rPr>
          <w:lang w:val="fr-FR"/>
        </w:rPr>
        <w:t xml:space="preserve">) antilopes, autruches (BIB </w:t>
      </w:r>
      <w:r w:rsidR="00E83B34" w:rsidRPr="00E83B34">
        <w:rPr>
          <w:lang w:val="fr-FR"/>
        </w:rPr>
        <w:t>3365</w:t>
      </w:r>
      <w:r>
        <w:rPr>
          <w:lang w:val="fr-FR"/>
        </w:rPr>
        <w:t>) bovin très proche du style de Tazzina: pattes étirées vers le bas (SS BIB)</w:t>
      </w:r>
      <w:r w:rsidR="00E83B34">
        <w:rPr>
          <w:lang w:val="fr-FR"/>
        </w:rPr>
        <w:t xml:space="preserve"> </w:t>
      </w:r>
      <w:r w:rsidR="00E83B34" w:rsidRPr="00E83B34">
        <w:rPr>
          <w:lang w:val="fr-FR"/>
        </w:rPr>
        <w:t xml:space="preserve">Le bélier orné est le thème dominant dans les gravures taziniennes du Jebel Negueb. La parure est rarement complète. Elle affecte systématiquement la tête, parfois le cou et rarement </w:t>
      </w:r>
      <w:r w:rsidR="00E83B34" w:rsidRPr="00E83B34">
        <w:rPr>
          <w:lang w:val="fr-FR"/>
        </w:rPr>
        <w:lastRenderedPageBreak/>
        <w:t xml:space="preserve">l’échine. Un seul cas de parure de l’échine est reconnaissable sur une gravure du Jebel Negueb (Fig. 15.7). Elle est rendue par une ligne intérieure parallèle à la ligne du garrot et semble s’arrêter au point le plus saillant de la croupe. Selon G. camps (1991), il s’agirait d’une bande assez étroite, découpée dans un matériau souple, et posée sur l’échine de l’animal. </w:t>
      </w:r>
      <w:r w:rsidR="00E83B34">
        <w:rPr>
          <w:lang w:val="fr-FR"/>
        </w:rPr>
        <w:t xml:space="preserve">(BIB </w:t>
      </w:r>
      <w:r w:rsidR="00E83B34" w:rsidRPr="00E83B34">
        <w:rPr>
          <w:lang w:val="fr-FR"/>
        </w:rPr>
        <w:t>3365</w:t>
      </w:r>
      <w:r w:rsidR="00E83B34">
        <w:rPr>
          <w:lang w:val="fr-FR"/>
        </w:rPr>
        <w:t>)</w:t>
      </w:r>
    </w:p>
    <w:p w14:paraId="7000820A" w14:textId="77777777" w:rsidR="00E83B34" w:rsidRPr="00E83B34" w:rsidRDefault="00E83B34" w:rsidP="00E83B34">
      <w:pPr>
        <w:rPr>
          <w:lang w:val="fr-FR"/>
        </w:rPr>
      </w:pPr>
    </w:p>
    <w:p w14:paraId="5E89A3E1" w14:textId="5E6C63F5" w:rsidR="00E83B34" w:rsidRPr="00E83B34" w:rsidRDefault="00E83B34" w:rsidP="00E83B34">
      <w:pPr>
        <w:jc w:val="both"/>
        <w:rPr>
          <w:lang w:val="fr-FR"/>
        </w:rPr>
      </w:pPr>
      <w:r w:rsidRPr="00E83B34">
        <w:rPr>
          <w:lang w:val="fr-FR"/>
        </w:rPr>
        <w:t>Les attributs céphaliques de morphologies variées : têtes rayonnées, ou globuleuses, attributs céphaliques allongés vers le haut, coiffures se confondant avec la tête, éléments superposés et charges sur le cornage. Le bonnet peut prendre la forme d’une mitre plus ou moins haute séparée de la tête par un trait) (Fig. 16.2, 7). Ces formes sont bien attestées dans l’art rupestre nord-africain. La parure de tête peut être complétée par des attributs fixés au bonnet. Comme indiqué plus avant, il s’agit probablement de rameaux ou de plumes rayonnant autour de la coiffe. Outre l’attribut céphalique, certains ovins sont également porteurs d’un collier simple (scalariforme) sur la partie médiane du cou, qui rappelle celui d’</w:t>
      </w:r>
      <w:hyperlink r:id="rId11299" w:anchor="Sit_Ain_Khanfous" w:history="1">
        <w:r w:rsidRPr="00E83B34">
          <w:rPr>
            <w:rStyle w:val="Hyperlink"/>
            <w:lang w:val="fr-FR" w:eastAsia="fr-FR"/>
          </w:rPr>
          <w:t>Ain Khanfous</w:t>
        </w:r>
      </w:hyperlink>
      <w:r w:rsidRPr="00E83B34">
        <w:rPr>
          <w:lang w:val="fr-FR"/>
        </w:rPr>
        <w:t xml:space="preserve">, mais qui se distingue du gros collier d’épaule observé sur le bélier de l’abri de </w:t>
      </w:r>
      <w:hyperlink r:id="rId11300" w:anchor="Sit_R_Mada" w:history="1">
        <w:r w:rsidRPr="00E83B34">
          <w:rPr>
            <w:rStyle w:val="Hyperlink"/>
            <w:lang w:val="fr-FR"/>
          </w:rPr>
          <w:t>R'Mada</w:t>
        </w:r>
      </w:hyperlink>
      <w:r w:rsidRPr="00E83B34">
        <w:rPr>
          <w:lang w:val="fr-FR"/>
        </w:rPr>
        <w:t xml:space="preserve"> </w:t>
      </w:r>
      <w:r>
        <w:rPr>
          <w:lang w:val="fr-FR"/>
        </w:rPr>
        <w:t xml:space="preserve">(BIB </w:t>
      </w:r>
      <w:r w:rsidRPr="00E83B34">
        <w:rPr>
          <w:lang w:val="fr-FR"/>
        </w:rPr>
        <w:t>3365</w:t>
      </w:r>
      <w:r>
        <w:rPr>
          <w:lang w:val="fr-FR"/>
        </w:rPr>
        <w:t>)</w:t>
      </w:r>
    </w:p>
    <w:p w14:paraId="6160DE74" w14:textId="77777777" w:rsidR="00E83B34" w:rsidRPr="00E83B34" w:rsidRDefault="00E83B34" w:rsidP="00E83B34">
      <w:pPr>
        <w:rPr>
          <w:lang w:val="fr-FR"/>
        </w:rPr>
      </w:pPr>
    </w:p>
    <w:p w14:paraId="5C4301AC" w14:textId="77777777" w:rsidR="00E83B34" w:rsidRPr="00E83B34" w:rsidRDefault="00E83B34" w:rsidP="00E83B34">
      <w:pPr>
        <w:jc w:val="both"/>
        <w:rPr>
          <w:lang w:val="fr-FR"/>
        </w:rPr>
      </w:pPr>
      <w:r w:rsidRPr="00E83B34">
        <w:rPr>
          <w:lang w:val="fr-FR"/>
        </w:rPr>
        <w:t xml:space="preserve">Ces animaux sont représentés isolés en l’absence de toute représentation humaine. Si à Jebel Negueb les ovalaires sont maintes fois figurés hors de tout contexte ou associés à des animaux sauvages, l’association ovalaire/ovin orné est l’une des plus fréquentes dans cette station. </w:t>
      </w:r>
      <w:r>
        <w:rPr>
          <w:lang w:val="fr-FR"/>
        </w:rPr>
        <w:t xml:space="preserve">(BIB </w:t>
      </w:r>
      <w:r w:rsidRPr="00E83B34">
        <w:rPr>
          <w:lang w:val="fr-FR"/>
        </w:rPr>
        <w:t>3365</w:t>
      </w:r>
      <w:r>
        <w:rPr>
          <w:lang w:val="fr-FR"/>
        </w:rPr>
        <w:t>)</w:t>
      </w:r>
    </w:p>
    <w:p w14:paraId="11A41527" w14:textId="77777777" w:rsidR="00E83B34" w:rsidRPr="00E83B34" w:rsidRDefault="00E83B34" w:rsidP="00E83B34">
      <w:pPr>
        <w:rPr>
          <w:lang w:val="fr-FR"/>
        </w:rPr>
      </w:pPr>
    </w:p>
    <w:p w14:paraId="5ECC41B2" w14:textId="77777777" w:rsidR="00E83B34" w:rsidRPr="00E83B34" w:rsidRDefault="00E83B34" w:rsidP="00E83B34">
      <w:pPr>
        <w:jc w:val="both"/>
        <w:rPr>
          <w:lang w:val="fr-FR"/>
        </w:rPr>
      </w:pPr>
      <w:r w:rsidRPr="00E83B34">
        <w:rPr>
          <w:lang w:val="fr-FR"/>
        </w:rPr>
        <w:t xml:space="preserve">La paroi principale supporte dans sa partie la moins accidentée et travaillée par frottage les gravures de sept figurations animales, dont visiblement quatre béliers ornés, associés à plus d’une vingtaine de formes ovalaires. Toutes ces gravures forment un ensemble dont la cohérence spatiale et stylistique est indéniable </w:t>
      </w:r>
      <w:r>
        <w:rPr>
          <w:lang w:val="fr-FR"/>
        </w:rPr>
        <w:t xml:space="preserve">(BIB </w:t>
      </w:r>
      <w:r w:rsidRPr="00E83B34">
        <w:rPr>
          <w:lang w:val="fr-FR"/>
        </w:rPr>
        <w:t>3365</w:t>
      </w:r>
      <w:r>
        <w:rPr>
          <w:lang w:val="fr-FR"/>
        </w:rPr>
        <w:t>)</w:t>
      </w:r>
    </w:p>
    <w:p w14:paraId="5D014345" w14:textId="77777777" w:rsidR="00E83B34" w:rsidRPr="00E83B34" w:rsidRDefault="00E83B34" w:rsidP="00E83B34">
      <w:pPr>
        <w:rPr>
          <w:lang w:val="fr-FR"/>
        </w:rPr>
      </w:pPr>
    </w:p>
    <w:p w14:paraId="147EA6B4" w14:textId="77777777" w:rsidR="00E83B34" w:rsidRPr="00E83B34" w:rsidRDefault="00E83B34" w:rsidP="00E83B34">
      <w:pPr>
        <w:jc w:val="both"/>
        <w:rPr>
          <w:lang w:val="fr-FR"/>
        </w:rPr>
      </w:pPr>
      <w:r w:rsidRPr="00E83B34">
        <w:rPr>
          <w:lang w:val="fr-FR"/>
        </w:rPr>
        <w:t xml:space="preserve">Une autre composition, très finement incisées sur la paroi latérale très accidentée et d’aspect granuleux d’un bloc rocheux, montre six zoomorphes probablement tous des moutons dont quatre sont dotés de calottes crâniennes de diverses morphologies, associés à une multitude de formes ovalaires </w:t>
      </w:r>
      <w:r>
        <w:rPr>
          <w:lang w:val="fr-FR"/>
        </w:rPr>
        <w:t xml:space="preserve">(BIB </w:t>
      </w:r>
      <w:r w:rsidRPr="00E83B34">
        <w:rPr>
          <w:lang w:val="fr-FR"/>
        </w:rPr>
        <w:t>3365</w:t>
      </w:r>
      <w:r>
        <w:rPr>
          <w:lang w:val="fr-FR"/>
        </w:rPr>
        <w:t>)</w:t>
      </w:r>
    </w:p>
    <w:p w14:paraId="59CE0BCD" w14:textId="77777777" w:rsidR="00E83B34" w:rsidRPr="00E83B34" w:rsidRDefault="00E83B34" w:rsidP="00E83B34">
      <w:pPr>
        <w:rPr>
          <w:lang w:val="fr-FR"/>
        </w:rPr>
      </w:pPr>
    </w:p>
    <w:p w14:paraId="50A78B18" w14:textId="77777777" w:rsidR="00E83B34" w:rsidRPr="00E83B34" w:rsidRDefault="00E83B34" w:rsidP="00E83B34">
      <w:pPr>
        <w:jc w:val="both"/>
        <w:rPr>
          <w:lang w:val="fr-FR"/>
        </w:rPr>
      </w:pPr>
      <w:r w:rsidRPr="00E83B34">
        <w:rPr>
          <w:lang w:val="fr-FR"/>
        </w:rPr>
        <w:t xml:space="preserve">D’autres gravures finement incisées, généralement de petites dimensions et éparpillés sur les rochers avoisinants la paroi principale, montrent d’autres ovins à attributs céphaliques toujours associés à une ou plusieurs figurations ovalaires </w:t>
      </w:r>
      <w:r>
        <w:rPr>
          <w:lang w:val="fr-FR"/>
        </w:rPr>
        <w:t xml:space="preserve">(BIB </w:t>
      </w:r>
      <w:r w:rsidRPr="00E83B34">
        <w:rPr>
          <w:lang w:val="fr-FR"/>
        </w:rPr>
        <w:t>3365</w:t>
      </w:r>
      <w:r>
        <w:rPr>
          <w:lang w:val="fr-FR"/>
        </w:rPr>
        <w:t>)</w:t>
      </w:r>
    </w:p>
    <w:p w14:paraId="468FE678" w14:textId="77777777" w:rsidR="00E83B34" w:rsidRPr="00E83B34" w:rsidRDefault="00E83B34" w:rsidP="00E83B34">
      <w:pPr>
        <w:rPr>
          <w:lang w:val="fr-FR"/>
        </w:rPr>
      </w:pPr>
    </w:p>
    <w:p w14:paraId="19895FC4" w14:textId="77777777" w:rsidR="00E51E91" w:rsidRPr="00EC7A7D" w:rsidRDefault="00E83B34" w:rsidP="00E83B34">
      <w:pPr>
        <w:rPr>
          <w:lang w:val="fr-FR" w:eastAsia="en-GB"/>
        </w:rPr>
      </w:pPr>
      <w:r w:rsidRPr="00E83B34">
        <w:rPr>
          <w:lang w:val="fr-FR"/>
        </w:rPr>
        <w:t xml:space="preserve">Le sens de ces formes ovalaires n’est pas immédiatement perceptible. Leur présence très marquée en association avec des béliers ornés fait que nous pouvons essayer de leur attribuer une signification plus appropriée ou une fonction. </w:t>
      </w:r>
      <w:r>
        <w:rPr>
          <w:lang w:val="fr-FR"/>
        </w:rPr>
        <w:t xml:space="preserve">(BIB </w:t>
      </w:r>
      <w:r w:rsidRPr="00E83B34">
        <w:rPr>
          <w:lang w:val="fr-FR"/>
        </w:rPr>
        <w:t>3365</w:t>
      </w:r>
      <w:r>
        <w:rPr>
          <w:lang w:val="fr-FR"/>
        </w:rPr>
        <w:t>)</w:t>
      </w:r>
    </w:p>
    <w:p w14:paraId="462B9155" w14:textId="77777777" w:rsidR="004D5B78" w:rsidRDefault="004D5B78" w:rsidP="00242C0F">
      <w:pPr>
        <w:rPr>
          <w:lang w:val="fr-FR"/>
        </w:rPr>
      </w:pPr>
    </w:p>
    <w:p w14:paraId="10734D63" w14:textId="77777777" w:rsidR="00E51E91" w:rsidRDefault="00E51E91" w:rsidP="00E51E91">
      <w:pPr>
        <w:pStyle w:val="Heading1"/>
      </w:pPr>
      <w:bookmarkStart w:id="4576" w:name="Sit_Douken_Jefara"/>
      <w:r>
        <w:t>DOUKEN JEFARA</w:t>
      </w:r>
    </w:p>
    <w:bookmarkEnd w:id="4576"/>
    <w:p w14:paraId="326C8AD5" w14:textId="77777777" w:rsidR="00E51E91" w:rsidRDefault="00E51E91" w:rsidP="00242C0F">
      <w:pPr>
        <w:rPr>
          <w:sz w:val="20"/>
          <w:lang w:val="fr-FR"/>
        </w:rPr>
      </w:pPr>
      <w:r w:rsidRPr="00E51E91">
        <w:rPr>
          <w:sz w:val="20"/>
          <w:lang w:val="fr-FR"/>
        </w:rPr>
        <w:t>Douken Jefara</w:t>
      </w:r>
    </w:p>
    <w:p w14:paraId="0916EC3E" w14:textId="77777777" w:rsidR="00E51E91" w:rsidRDefault="00E51E91" w:rsidP="00242C0F">
      <w:pPr>
        <w:rPr>
          <w:sz w:val="20"/>
          <w:lang w:val="fr-FR"/>
        </w:rPr>
      </w:pPr>
    </w:p>
    <w:p w14:paraId="4F71B85A" w14:textId="189D0F8F" w:rsidR="00E51E91" w:rsidRPr="00E83B34" w:rsidRDefault="00E51E91" w:rsidP="00E83B34">
      <w:pPr>
        <w:jc w:val="both"/>
        <w:rPr>
          <w:lang w:val="fr-FR"/>
        </w:rPr>
      </w:pPr>
      <w:r>
        <w:rPr>
          <w:lang w:val="fr-FR" w:eastAsia="en-GB"/>
        </w:rPr>
        <w:t xml:space="preserve">Proche de </w:t>
      </w:r>
      <w:hyperlink r:id="rId11301" w:anchor="Sit_Negueb" w:history="1">
        <w:r w:rsidRPr="00E51E91">
          <w:rPr>
            <w:rStyle w:val="Hyperlink"/>
            <w:lang w:val="fr-FR" w:eastAsia="en-GB"/>
          </w:rPr>
          <w:t>Negueb</w:t>
        </w:r>
      </w:hyperlink>
      <w:r>
        <w:rPr>
          <w:lang w:val="fr-FR" w:eastAsia="en-GB"/>
        </w:rPr>
        <w:t>, (Tunisie centrale) représentation de bovidé (</w:t>
      </w:r>
      <w:r w:rsidRPr="00E51E91">
        <w:rPr>
          <w:i/>
          <w:lang w:val="fr-FR" w:eastAsia="en-GB"/>
        </w:rPr>
        <w:t>Bos Taurus</w:t>
      </w:r>
      <w:r>
        <w:rPr>
          <w:lang w:val="fr-FR" w:eastAsia="en-GB"/>
        </w:rPr>
        <w:t xml:space="preserve">) gravée </w:t>
      </w:r>
      <w:r>
        <w:rPr>
          <w:lang w:val="fr-FR"/>
        </w:rPr>
        <w:t xml:space="preserve">(BIB </w:t>
      </w:r>
      <w:r w:rsidR="00E83B34" w:rsidRPr="00E83B34">
        <w:rPr>
          <w:lang w:val="fr-FR"/>
        </w:rPr>
        <w:t>3365</w:t>
      </w:r>
      <w:r>
        <w:rPr>
          <w:lang w:val="fr-FR"/>
        </w:rPr>
        <w:t>)</w:t>
      </w:r>
      <w:r w:rsidR="00E83B34">
        <w:rPr>
          <w:lang w:val="fr-FR"/>
        </w:rPr>
        <w:t xml:space="preserve"> </w:t>
      </w:r>
      <w:r w:rsidR="00E83B34" w:rsidRPr="00E83B34">
        <w:rPr>
          <w:lang w:val="fr-FR"/>
        </w:rPr>
        <w:t>Son ventre est bien arrondi (une vache gravide ?). Ses cornes recourbées, ne sont pas fermées à leur partie sommitale. Une forme arrondie vers le haut, située entre les cornes, semble représenter ici encore un attribut céphalique. Ce bovin occupe la même surface rocheuse avec un imposant ovalaire à cupule</w:t>
      </w:r>
      <w:r w:rsidR="00E83B34">
        <w:rPr>
          <w:lang w:val="fr-FR"/>
        </w:rPr>
        <w:t xml:space="preserve"> [en fait, très clairement une sandale]</w:t>
      </w:r>
      <w:r w:rsidR="00E83B34" w:rsidRPr="00E83B34">
        <w:rPr>
          <w:lang w:val="fr-FR"/>
        </w:rPr>
        <w:t xml:space="preserve"> (L = 30 cm ; l = 10 cm). Une segmentation transversale oblique affecte sa partie supérieure. Il est remarquable que toute sa surface endopérigraphique soit piquetée </w:t>
      </w:r>
      <w:r w:rsidR="00E83B34" w:rsidRPr="00E83B34">
        <w:rPr>
          <w:lang w:val="fr-FR" w:eastAsia="en-GB"/>
        </w:rPr>
        <w:t xml:space="preserve"> </w:t>
      </w:r>
      <w:r w:rsidR="00E83B34" w:rsidRPr="00E83B34">
        <w:rPr>
          <w:lang w:val="fr-FR"/>
        </w:rPr>
        <w:t>(BIB 3365)</w:t>
      </w:r>
    </w:p>
    <w:p w14:paraId="58BA2684" w14:textId="77777777" w:rsidR="00E83B34" w:rsidRPr="00E83B34" w:rsidRDefault="00E83B34" w:rsidP="00E83B34">
      <w:pPr>
        <w:jc w:val="both"/>
        <w:rPr>
          <w:lang w:val="fr-FR"/>
        </w:rPr>
      </w:pPr>
      <w:r w:rsidRPr="00E83B34">
        <w:rPr>
          <w:lang w:val="fr-FR"/>
        </w:rPr>
        <w:t xml:space="preserve">A Douken Jefara, trois ovins portent des attributs céphaliques. Dans les deux premiers cas, cet attribut est peu visible : La tête est soit renflée vers le haut, soit surmontée d’une forme arrondie </w:t>
      </w:r>
      <w:r w:rsidRPr="00E83B34">
        <w:rPr>
          <w:lang w:val="fr-FR"/>
        </w:rPr>
        <w:lastRenderedPageBreak/>
        <w:t>(ici inachevée comme le reste de l’animal), suggérant très probablement la présence d’une calotte. L’allongement de la tête vers le haut serait une technique dans le "style" de Tazina pour suggérer une calotte ornée. Le même site montre un autre ovin, sans calotte, mais portant un collier marqué par un long trait. C’est une manière "allusive" de désigner un bélier orné chez les "Taziniens" (Ben Nasr &amp; Tabbabi 2019). (BIB 3365)</w:t>
      </w:r>
    </w:p>
    <w:p w14:paraId="78647D47" w14:textId="77777777" w:rsidR="00E83B34" w:rsidRPr="00E83B34" w:rsidRDefault="00E83B34" w:rsidP="00E83B34">
      <w:pPr>
        <w:rPr>
          <w:lang w:val="fr-FR"/>
        </w:rPr>
      </w:pPr>
    </w:p>
    <w:p w14:paraId="4226F924" w14:textId="77777777" w:rsidR="00E51E91" w:rsidRDefault="00E83B34" w:rsidP="00E83B34">
      <w:pPr>
        <w:jc w:val="both"/>
        <w:rPr>
          <w:lang w:val="fr-FR"/>
        </w:rPr>
      </w:pPr>
      <w:r w:rsidRPr="00E83B34">
        <w:rPr>
          <w:lang w:val="fr-FR"/>
        </w:rPr>
        <w:t>L’association avec des motifs ovalaires apparaît avec le troisième sujet. L’ovin, suggéré par l’oreille pendante et le dessin du museau, montre des "cornes" en position anormale, redressées au-dessus de la tête comme le seraient celles des bovins. Ces supposées "cornes" sont très rapprochées sans se refermer sur le dessus. Des appendices implantés au garrot et qui se prolongent au-dessus de la tête peuvent être des éléments de parures composés de feuilles ou de plumes. Comme nous l’avons déjà souligné, cet ovin est associé à plusieurs formes ovales (BIB 3365)</w:t>
      </w:r>
    </w:p>
    <w:p w14:paraId="6C30A6BA" w14:textId="77777777" w:rsidR="00E83B34" w:rsidRDefault="00E83B34" w:rsidP="00E83B34">
      <w:pPr>
        <w:jc w:val="both"/>
        <w:rPr>
          <w:lang w:val="fr-FR"/>
        </w:rPr>
      </w:pPr>
    </w:p>
    <w:p w14:paraId="217926CE" w14:textId="77777777" w:rsidR="00E83B34" w:rsidRPr="00EC7A7D" w:rsidRDefault="00E83B34" w:rsidP="00E83B34">
      <w:pPr>
        <w:jc w:val="both"/>
        <w:rPr>
          <w:lang w:val="fr-FR"/>
        </w:rPr>
      </w:pPr>
    </w:p>
    <w:p w14:paraId="3FD282C7" w14:textId="77777777" w:rsidR="004D5B78" w:rsidRDefault="00F84AED" w:rsidP="00426FF9">
      <w:pPr>
        <w:pStyle w:val="Heading1"/>
      </w:pPr>
      <w:bookmarkStart w:id="4577" w:name="Sit_Jebil"/>
      <w:r>
        <w:t>OUSSELAT</w:t>
      </w:r>
    </w:p>
    <w:bookmarkEnd w:id="4577"/>
    <w:p w14:paraId="09EFF340" w14:textId="77777777" w:rsidR="004D5B78" w:rsidRPr="00A977DE" w:rsidRDefault="00F84AED" w:rsidP="00242C0F">
      <w:pPr>
        <w:rPr>
          <w:sz w:val="20"/>
          <w:lang w:val="fr-FR"/>
        </w:rPr>
      </w:pPr>
      <w:r>
        <w:rPr>
          <w:sz w:val="20"/>
          <w:lang w:val="fr-FR"/>
        </w:rPr>
        <w:t xml:space="preserve">Jebil, </w:t>
      </w:r>
      <w:r w:rsidR="00A977DE" w:rsidRPr="00A977DE">
        <w:rPr>
          <w:sz w:val="20"/>
          <w:lang w:val="fr-FR"/>
        </w:rPr>
        <w:t xml:space="preserve">Jebel </w:t>
      </w:r>
      <w:bookmarkStart w:id="4578" w:name="Sit_Ousselat"/>
      <w:r w:rsidR="00A977DE" w:rsidRPr="00A977DE">
        <w:rPr>
          <w:sz w:val="20"/>
          <w:lang w:val="fr-FR"/>
        </w:rPr>
        <w:t>Ousselat</w:t>
      </w:r>
      <w:bookmarkEnd w:id="4578"/>
    </w:p>
    <w:p w14:paraId="55538164" w14:textId="77777777" w:rsidR="00A977DE" w:rsidRDefault="00A977DE" w:rsidP="00242C0F">
      <w:pPr>
        <w:rPr>
          <w:lang w:val="fr-FR"/>
        </w:rPr>
      </w:pPr>
    </w:p>
    <w:p w14:paraId="7F97BA6E" w14:textId="77777777" w:rsidR="004D5B78" w:rsidRDefault="004D5B78" w:rsidP="00E51E91">
      <w:pPr>
        <w:jc w:val="both"/>
        <w:rPr>
          <w:lang w:val="fr-FR"/>
        </w:rPr>
      </w:pPr>
      <w:r>
        <w:rPr>
          <w:lang w:val="fr-FR"/>
        </w:rPr>
        <w:t>Dans le Jebel Ousselat (Tunisie</w:t>
      </w:r>
      <w:r w:rsidR="00A977DE">
        <w:rPr>
          <w:lang w:val="fr-FR"/>
        </w:rPr>
        <w:t xml:space="preserve"> centrale</w:t>
      </w:r>
      <w:r>
        <w:rPr>
          <w:lang w:val="fr-FR"/>
        </w:rPr>
        <w:t xml:space="preserve">), à 50 km au NO de Kairouan </w:t>
      </w:r>
      <w:r w:rsidR="00E51E91">
        <w:rPr>
          <w:lang w:val="fr-FR"/>
        </w:rPr>
        <w:t xml:space="preserve">(BIB 2701) </w:t>
      </w:r>
    </w:p>
    <w:p w14:paraId="7AD81DBF" w14:textId="77777777" w:rsidR="00E51E91" w:rsidRPr="00C320CB" w:rsidRDefault="00E51E91" w:rsidP="00827C58">
      <w:pPr>
        <w:rPr>
          <w:lang w:val="fr-FR"/>
        </w:rPr>
      </w:pPr>
    </w:p>
    <w:p w14:paraId="4FFA181B" w14:textId="77777777" w:rsidR="00E51E91" w:rsidRDefault="00E51E91" w:rsidP="00E51E91">
      <w:pPr>
        <w:pStyle w:val="Heading2"/>
      </w:pPr>
      <w:r>
        <w:t>art rupestre</w:t>
      </w:r>
    </w:p>
    <w:p w14:paraId="487B970E" w14:textId="77777777" w:rsidR="00E51E91" w:rsidRDefault="00E51E91" w:rsidP="00827C58">
      <w:pPr>
        <w:rPr>
          <w:lang w:val="fr-FR"/>
        </w:rPr>
      </w:pPr>
    </w:p>
    <w:p w14:paraId="485EC65B" w14:textId="77777777" w:rsidR="00E51E91" w:rsidRDefault="00E51E91" w:rsidP="00E51E91">
      <w:pPr>
        <w:jc w:val="both"/>
        <w:rPr>
          <w:lang w:val="fr-FR"/>
        </w:rPr>
      </w:pPr>
      <w:r>
        <w:rPr>
          <w:lang w:val="fr-FR"/>
        </w:rPr>
        <w:t xml:space="preserve">Une dizaine de peintures de diverses formes : rouelles rayonnantes ponctuées de points, croix avec des points dans les quadrants, etc. (BIB 2701) </w:t>
      </w:r>
    </w:p>
    <w:p w14:paraId="76EC7BD4" w14:textId="14141FD8" w:rsidR="00E51E91" w:rsidRPr="00C320CB" w:rsidRDefault="00E51E91" w:rsidP="00E51E91">
      <w:pPr>
        <w:rPr>
          <w:lang w:val="fr-FR"/>
        </w:rPr>
      </w:pPr>
      <w:r w:rsidRPr="00827C58">
        <w:rPr>
          <w:lang w:val="fr-FR"/>
        </w:rPr>
        <w:t xml:space="preserve">v. </w:t>
      </w:r>
      <w:hyperlink r:id="rId11302" w:anchor="Cul_Art__Sahara_Style_Tazzina" w:history="1">
        <w:r w:rsidRPr="00E51E91">
          <w:rPr>
            <w:rStyle w:val="Hyperlink"/>
            <w:lang w:val="fr-FR"/>
          </w:rPr>
          <w:t>Tazina</w:t>
        </w:r>
      </w:hyperlink>
    </w:p>
    <w:p w14:paraId="69576DFF" w14:textId="77777777" w:rsidR="00E51E91" w:rsidRPr="00E51E91" w:rsidRDefault="00E51E91" w:rsidP="00827C58">
      <w:pPr>
        <w:rPr>
          <w:lang w:val="fr-FR"/>
        </w:rPr>
      </w:pPr>
    </w:p>
    <w:p w14:paraId="5A23C4C0" w14:textId="77777777" w:rsidR="00E51E91" w:rsidRPr="00E51E91" w:rsidRDefault="00E51E91" w:rsidP="00E51E91">
      <w:pPr>
        <w:pStyle w:val="Heading3"/>
      </w:pPr>
      <w:bookmarkStart w:id="4579" w:name="Sit_Ousselat_TAC_T"/>
      <w:r>
        <w:t>thèmes</w:t>
      </w:r>
    </w:p>
    <w:bookmarkEnd w:id="4579"/>
    <w:p w14:paraId="293FCFEB" w14:textId="5F52D0DA" w:rsidR="00E51E91" w:rsidRDefault="00911743" w:rsidP="00E51E91">
      <w:pPr>
        <w:jc w:val="both"/>
        <w:rPr>
          <w:lang w:val="fr-FR"/>
        </w:rPr>
      </w:pPr>
      <w:r>
        <w:fldChar w:fldCharType="begin"/>
      </w:r>
      <w:r w:rsidR="00E30F13" w:rsidRPr="006F6A73">
        <w:rPr>
          <w:lang w:val="fr-FR"/>
        </w:rPr>
        <w:instrText>HYPERLINK "C:\\Users\\Thomas Huet\\Desktop\\Documentation archéologique liée à la thèse\\Cultures.docx" \l "Cul_Art_TAC_T_z_belier_spher"</w:instrText>
      </w:r>
      <w:r>
        <w:fldChar w:fldCharType="separate"/>
      </w:r>
      <w:r w:rsidR="00E51E91" w:rsidRPr="00F84AED">
        <w:rPr>
          <w:rStyle w:val="Hyperlink"/>
          <w:lang w:val="fr-FR"/>
        </w:rPr>
        <w:t>Bélier à sphé</w:t>
      </w:r>
      <w:r w:rsidR="00E51E91">
        <w:rPr>
          <w:rStyle w:val="Hyperlink"/>
          <w:lang w:val="fr-FR"/>
        </w:rPr>
        <w:t>r</w:t>
      </w:r>
      <w:r w:rsidR="00E51E91" w:rsidRPr="00F84AED">
        <w:rPr>
          <w:rStyle w:val="Hyperlink"/>
          <w:lang w:val="fr-FR"/>
        </w:rPr>
        <w:t>oïde</w:t>
      </w:r>
      <w:r>
        <w:fldChar w:fldCharType="end"/>
      </w:r>
      <w:r w:rsidR="00E51E91">
        <w:rPr>
          <w:lang w:val="fr-FR"/>
        </w:rPr>
        <w:t>, sandales [</w:t>
      </w:r>
      <w:hyperlink r:id="rId11303" w:anchor="Cul_Art_TAC_T_a_empreinte_pied" w:history="1">
        <w:r w:rsidR="00E51E91" w:rsidRPr="00827C58">
          <w:rPr>
            <w:rStyle w:val="Hyperlink"/>
            <w:lang w:val="fr-FR"/>
          </w:rPr>
          <w:t>pied</w:t>
        </w:r>
      </w:hyperlink>
      <w:r w:rsidR="00E51E91">
        <w:rPr>
          <w:lang w:val="fr-FR"/>
        </w:rPr>
        <w:t xml:space="preserve">] (BIB </w:t>
      </w:r>
      <w:r w:rsidR="00E83B34" w:rsidRPr="00E83B34">
        <w:rPr>
          <w:lang w:val="fr-FR"/>
        </w:rPr>
        <w:t>3365</w:t>
      </w:r>
      <w:r w:rsidR="00E51E91">
        <w:rPr>
          <w:lang w:val="fr-FR"/>
        </w:rPr>
        <w:t xml:space="preserve">) ovalaires, nasses (BIB </w:t>
      </w:r>
      <w:r w:rsidR="00E83B34" w:rsidRPr="00E83B34">
        <w:rPr>
          <w:lang w:val="fr-FR"/>
        </w:rPr>
        <w:t>3365</w:t>
      </w:r>
      <w:r w:rsidR="00E51E91">
        <w:rPr>
          <w:lang w:val="fr-FR"/>
        </w:rPr>
        <w:t>)</w:t>
      </w:r>
    </w:p>
    <w:p w14:paraId="10183FDE" w14:textId="77777777" w:rsidR="00E51E91" w:rsidRDefault="00E51E91" w:rsidP="00E51E91">
      <w:pPr>
        <w:jc w:val="both"/>
        <w:rPr>
          <w:lang w:val="fr-FR"/>
        </w:rPr>
      </w:pPr>
    </w:p>
    <w:p w14:paraId="0D56E4CB" w14:textId="77777777" w:rsidR="00E51E91" w:rsidRDefault="00E51E91" w:rsidP="00E51E91">
      <w:pPr>
        <w:pStyle w:val="Heading4"/>
      </w:pPr>
      <w:r>
        <w:t>bovin</w:t>
      </w:r>
    </w:p>
    <w:p w14:paraId="5993FB9D" w14:textId="77777777" w:rsidR="00E51E91" w:rsidRDefault="00E51E91" w:rsidP="00E51E91">
      <w:pPr>
        <w:jc w:val="both"/>
        <w:rPr>
          <w:lang w:val="fr-FR"/>
        </w:rPr>
      </w:pPr>
    </w:p>
    <w:p w14:paraId="1D2894E6" w14:textId="77777777" w:rsidR="00E51E91" w:rsidRDefault="00E51E91" w:rsidP="00E51E91">
      <w:pPr>
        <w:jc w:val="both"/>
        <w:rPr>
          <w:lang w:val="fr-FR"/>
        </w:rPr>
      </w:pPr>
      <w:r>
        <w:rPr>
          <w:lang w:val="fr-FR"/>
        </w:rPr>
        <w:t xml:space="preserve">(BIB </w:t>
      </w:r>
      <w:r w:rsidR="00E83B34" w:rsidRPr="00E83B34">
        <w:rPr>
          <w:lang w:val="fr-FR"/>
        </w:rPr>
        <w:t>3365</w:t>
      </w:r>
      <w:r>
        <w:rPr>
          <w:lang w:val="fr-FR"/>
        </w:rPr>
        <w:t>)</w:t>
      </w:r>
    </w:p>
    <w:p w14:paraId="38E4ED62" w14:textId="77777777" w:rsidR="00E51E91" w:rsidRDefault="00E51E91" w:rsidP="00E51E91">
      <w:pPr>
        <w:jc w:val="both"/>
        <w:rPr>
          <w:lang w:val="fr-FR"/>
        </w:rPr>
      </w:pPr>
    </w:p>
    <w:p w14:paraId="41739A6C" w14:textId="77777777" w:rsidR="00E51E91" w:rsidRDefault="00E51E91" w:rsidP="00E51E91">
      <w:pPr>
        <w:pStyle w:val="Heading4"/>
      </w:pPr>
      <w:bookmarkStart w:id="4580" w:name="Sit_Ousselat_TAC_T_nasse"/>
      <w:r>
        <w:t>nasses</w:t>
      </w:r>
    </w:p>
    <w:bookmarkEnd w:id="4580"/>
    <w:p w14:paraId="0AF80890" w14:textId="69F34B34" w:rsidR="00E51E91" w:rsidRDefault="00911743" w:rsidP="00E51E91">
      <w:pPr>
        <w:jc w:val="both"/>
        <w:rPr>
          <w:lang w:val="fr-FR"/>
        </w:rPr>
      </w:pPr>
      <w:r>
        <w:rPr>
          <w:lang w:val="fr-FR"/>
        </w:rPr>
        <w:fldChar w:fldCharType="begin"/>
      </w:r>
      <w:r w:rsidR="00E30F13">
        <w:rPr>
          <w:lang w:val="fr-FR"/>
        </w:rPr>
        <w:instrText>HYPERLINK "C:\\Users\\Thomas Huet\\Desktop\\Documentation archéologique liée à la thèse\\Cultures.docx" \l "Cul_Art_TAC_T_x_nasse"</w:instrText>
      </w:r>
      <w:r>
        <w:rPr>
          <w:lang w:val="fr-FR"/>
        </w:rPr>
      </w:r>
      <w:r>
        <w:rPr>
          <w:lang w:val="fr-FR"/>
        </w:rPr>
        <w:fldChar w:fldCharType="separate"/>
      </w:r>
      <w:r w:rsidR="00E51E91" w:rsidRPr="00E51E91">
        <w:rPr>
          <w:rStyle w:val="Hyperlink"/>
          <w:lang w:val="fr-FR"/>
        </w:rPr>
        <w:t>☼</w:t>
      </w:r>
      <w:r>
        <w:rPr>
          <w:lang w:val="fr-FR"/>
        </w:rPr>
        <w:fldChar w:fldCharType="end"/>
      </w:r>
    </w:p>
    <w:p w14:paraId="686D424B" w14:textId="77777777" w:rsidR="00E51E91" w:rsidRDefault="00E51E91" w:rsidP="00E51E91">
      <w:pPr>
        <w:jc w:val="both"/>
        <w:rPr>
          <w:lang w:val="fr-FR"/>
        </w:rPr>
      </w:pPr>
    </w:p>
    <w:p w14:paraId="42952A1D" w14:textId="77777777" w:rsidR="00E51E91" w:rsidRDefault="00E51E91" w:rsidP="00E51E91">
      <w:pPr>
        <w:jc w:val="both"/>
        <w:rPr>
          <w:lang w:val="fr-FR"/>
        </w:rPr>
      </w:pPr>
      <w:r w:rsidRPr="00E51E91">
        <w:rPr>
          <w:lang w:val="fr-FR"/>
        </w:rPr>
        <w:t>cette gravure singulière, très répandue au Maroc, se compose d’un ovale terminé par un étranglement d’où partent des appendices développés suivant un mode concave ou convexe, jusqu’à être rabattues de part et d’autre du ‘’corps’’ de l’ovale.</w:t>
      </w:r>
      <w:r>
        <w:rPr>
          <w:lang w:val="fr-FR"/>
        </w:rPr>
        <w:t xml:space="preserve"> (BIB </w:t>
      </w:r>
      <w:r w:rsidR="00E83B34" w:rsidRPr="00E83B34">
        <w:rPr>
          <w:lang w:val="fr-FR"/>
        </w:rPr>
        <w:t>3365</w:t>
      </w:r>
      <w:r>
        <w:rPr>
          <w:lang w:val="fr-FR"/>
        </w:rPr>
        <w:t>)</w:t>
      </w:r>
    </w:p>
    <w:p w14:paraId="6F7D5F77" w14:textId="77777777" w:rsidR="00E51E91" w:rsidRDefault="00E51E91" w:rsidP="00E51E91">
      <w:pPr>
        <w:jc w:val="both"/>
        <w:rPr>
          <w:lang w:val="fr-FR"/>
        </w:rPr>
      </w:pPr>
    </w:p>
    <w:p w14:paraId="37C45CA1" w14:textId="77777777" w:rsidR="00E51E91" w:rsidRDefault="00E51E91" w:rsidP="00E51E91">
      <w:pPr>
        <w:pStyle w:val="Heading4"/>
      </w:pPr>
      <w:bookmarkStart w:id="4581" w:name="Sit_Ousselat_TAC_T_ovalaire"/>
      <w:r>
        <w:t>ovalaires</w:t>
      </w:r>
    </w:p>
    <w:bookmarkEnd w:id="4581"/>
    <w:p w14:paraId="032264D5" w14:textId="56801BA4" w:rsidR="00E51E91" w:rsidRPr="00E51E91" w:rsidRDefault="00911743" w:rsidP="00E51E91">
      <w:pPr>
        <w:jc w:val="both"/>
        <w:rPr>
          <w:lang w:val="fr-FR"/>
        </w:rPr>
      </w:pPr>
      <w:r w:rsidRPr="00E51E91">
        <w:rPr>
          <w:lang w:val="fr-FR"/>
        </w:rPr>
        <w:fldChar w:fldCharType="begin"/>
      </w:r>
      <w:r w:rsidR="00E30F13">
        <w:rPr>
          <w:lang w:val="fr-FR"/>
        </w:rPr>
        <w:instrText>HYPERLINK "C:\\Users\\Thomas Huet\\Desktop\\Documentation archéologique liée à la thèse\\Cultures.docx" \l "Cul_Art_TAC_T_x_ovalaire"</w:instrText>
      </w:r>
      <w:r w:rsidRPr="00E51E91">
        <w:rPr>
          <w:lang w:val="fr-FR"/>
        </w:rPr>
      </w:r>
      <w:r w:rsidRPr="00E51E91">
        <w:rPr>
          <w:lang w:val="fr-FR"/>
        </w:rPr>
        <w:fldChar w:fldCharType="separate"/>
      </w:r>
      <w:r w:rsidR="00E51E91" w:rsidRPr="00E51E91">
        <w:rPr>
          <w:rStyle w:val="Hyperlink"/>
          <w:lang w:val="fr-FR"/>
        </w:rPr>
        <w:t>☼</w:t>
      </w:r>
      <w:r w:rsidRPr="00E51E91">
        <w:rPr>
          <w:lang w:val="fr-FR"/>
        </w:rPr>
        <w:fldChar w:fldCharType="end"/>
      </w:r>
    </w:p>
    <w:p w14:paraId="5982F8C6" w14:textId="77777777" w:rsidR="00E51E91" w:rsidRDefault="00E51E91" w:rsidP="00E51E91">
      <w:pPr>
        <w:jc w:val="both"/>
        <w:rPr>
          <w:sz w:val="20"/>
          <w:lang w:val="fr-FR"/>
        </w:rPr>
      </w:pPr>
    </w:p>
    <w:p w14:paraId="108EA305" w14:textId="77777777" w:rsidR="00E51E91" w:rsidRDefault="00E51E91" w:rsidP="00E51E91">
      <w:pPr>
        <w:jc w:val="both"/>
        <w:rPr>
          <w:lang w:val="fr-FR"/>
        </w:rPr>
      </w:pPr>
      <w:r>
        <w:rPr>
          <w:lang w:val="fr-FR"/>
        </w:rPr>
        <w:t xml:space="preserve">(BIB </w:t>
      </w:r>
      <w:r w:rsidR="00E83B34" w:rsidRPr="00E83B34">
        <w:rPr>
          <w:lang w:val="fr-FR"/>
        </w:rPr>
        <w:t>3365</w:t>
      </w:r>
      <w:r>
        <w:rPr>
          <w:lang w:val="fr-FR"/>
        </w:rPr>
        <w:t>)</w:t>
      </w:r>
    </w:p>
    <w:p w14:paraId="4B10AE30" w14:textId="77777777" w:rsidR="00E51E91" w:rsidRPr="00E51E91" w:rsidRDefault="00E51E91" w:rsidP="00E51E91">
      <w:pPr>
        <w:jc w:val="both"/>
        <w:rPr>
          <w:sz w:val="20"/>
          <w:lang w:val="fr-FR"/>
        </w:rPr>
      </w:pPr>
    </w:p>
    <w:p w14:paraId="59F74A31" w14:textId="77777777" w:rsidR="00E51E91" w:rsidRDefault="00E51E91" w:rsidP="00E51E91">
      <w:pPr>
        <w:jc w:val="both"/>
        <w:rPr>
          <w:lang w:val="fr-FR"/>
        </w:rPr>
      </w:pPr>
    </w:p>
    <w:p w14:paraId="7EE62312" w14:textId="77777777" w:rsidR="00E51E91" w:rsidRDefault="00E51E91" w:rsidP="00E51E91">
      <w:pPr>
        <w:pStyle w:val="Heading4"/>
      </w:pPr>
      <w:r>
        <w:t>rouelles</w:t>
      </w:r>
    </w:p>
    <w:p w14:paraId="5DDC719B" w14:textId="77777777" w:rsidR="00E51E91" w:rsidRDefault="00E51E91" w:rsidP="00E51E91">
      <w:pPr>
        <w:jc w:val="both"/>
        <w:rPr>
          <w:lang w:val="fr-FR"/>
        </w:rPr>
      </w:pPr>
    </w:p>
    <w:p w14:paraId="6CFF421D" w14:textId="23FCABDA" w:rsidR="00E51E91" w:rsidRPr="0032190F" w:rsidRDefault="00E51E91" w:rsidP="00E51E91">
      <w:pPr>
        <w:jc w:val="both"/>
        <w:rPr>
          <w:lang w:val="fr-FR"/>
        </w:rPr>
      </w:pPr>
      <w:r>
        <w:rPr>
          <w:lang w:val="fr-FR"/>
        </w:rPr>
        <w:t xml:space="preserve">Pour J. Ben Nasr, les rouelles pourraient être des </w:t>
      </w:r>
      <w:hyperlink r:id="rId11304" w:anchor="Cul_Proto_Art_TAC_T_t_bouclier" w:history="1">
        <w:r w:rsidRPr="004D5B78">
          <w:rPr>
            <w:rStyle w:val="Hyperlink"/>
            <w:lang w:val="fr-FR"/>
          </w:rPr>
          <w:t>boucliers</w:t>
        </w:r>
      </w:hyperlink>
      <w:r>
        <w:rPr>
          <w:lang w:val="fr-FR"/>
        </w:rPr>
        <w:t xml:space="preserve"> en comparaison de </w:t>
      </w:r>
      <w:r w:rsidRPr="004D5B78">
        <w:rPr>
          <w:lang w:val="fr-FR"/>
        </w:rPr>
        <w:t xml:space="preserve">El </w:t>
      </w:r>
      <w:hyperlink r:id="rId11305" w:anchor="Sit_Gulita" w:history="1">
        <w:r w:rsidRPr="00E51E91">
          <w:rPr>
            <w:rStyle w:val="Hyperlink"/>
            <w:lang w:val="fr-FR"/>
          </w:rPr>
          <w:t>Guilta</w:t>
        </w:r>
      </w:hyperlink>
      <w:r>
        <w:rPr>
          <w:lang w:val="fr-FR"/>
        </w:rPr>
        <w:t xml:space="preserve">, de </w:t>
      </w:r>
      <w:hyperlink r:id="rId11306" w:anchor="Sit_Ain_Khanfous" w:history="1">
        <w:r w:rsidRPr="00E51E91">
          <w:rPr>
            <w:rStyle w:val="Hyperlink"/>
            <w:lang w:val="fr-FR"/>
          </w:rPr>
          <w:t>Ain Khanfous</w:t>
        </w:r>
      </w:hyperlink>
      <w:r>
        <w:rPr>
          <w:lang w:val="fr-FR"/>
        </w:rPr>
        <w:t xml:space="preserve"> mais surtout de </w:t>
      </w:r>
      <w:hyperlink r:id="rId11307" w:anchor="Sit_Kef_Jbinia" w:history="1">
        <w:r w:rsidRPr="00E51E91">
          <w:rPr>
            <w:rStyle w:val="Hyperlink"/>
            <w:lang w:val="fr-FR"/>
          </w:rPr>
          <w:t>Kef Jbibina</w:t>
        </w:r>
      </w:hyperlink>
      <w:r>
        <w:rPr>
          <w:lang w:val="fr-FR"/>
        </w:rPr>
        <w:t xml:space="preserve"> (BIB 2701)</w:t>
      </w:r>
    </w:p>
    <w:p w14:paraId="17984793" w14:textId="77777777" w:rsidR="00827C58" w:rsidRDefault="00827C58" w:rsidP="00242C0F">
      <w:pPr>
        <w:rPr>
          <w:lang w:val="fr-FR"/>
        </w:rPr>
      </w:pPr>
    </w:p>
    <w:p w14:paraId="47FEA1C0" w14:textId="77777777" w:rsidR="00A977DE" w:rsidRDefault="00E51E91" w:rsidP="00E51E91">
      <w:pPr>
        <w:pStyle w:val="Heading4"/>
      </w:pPr>
      <w:r>
        <w:lastRenderedPageBreak/>
        <w:t>sandales</w:t>
      </w:r>
    </w:p>
    <w:p w14:paraId="0E902A4E" w14:textId="77777777" w:rsidR="00E51E91" w:rsidRDefault="00E51E91" w:rsidP="00242C0F">
      <w:pPr>
        <w:rPr>
          <w:lang w:val="fr-FR"/>
        </w:rPr>
      </w:pPr>
    </w:p>
    <w:p w14:paraId="4BB3A6DC" w14:textId="77777777" w:rsidR="00E51E91" w:rsidRDefault="00E51E91" w:rsidP="00E51E91">
      <w:pPr>
        <w:jc w:val="both"/>
        <w:rPr>
          <w:lang w:val="fr-FR"/>
        </w:rPr>
      </w:pPr>
      <w:r w:rsidRPr="00E51E91">
        <w:rPr>
          <w:lang w:val="fr-FR"/>
        </w:rPr>
        <w:t>la forme ovale de cette sandale peut contenir deux (rarement trois) mini cupules symbolisant probablement la boucle où l’on passait un orteil. Un trait transversal distal matérialiserait un talon</w:t>
      </w:r>
      <w:r>
        <w:rPr>
          <w:lang w:val="fr-FR"/>
        </w:rPr>
        <w:t xml:space="preserve"> (BIB </w:t>
      </w:r>
      <w:r w:rsidR="00E83B34" w:rsidRPr="00E83B34">
        <w:rPr>
          <w:lang w:val="fr-FR"/>
        </w:rPr>
        <w:t>3365</w:t>
      </w:r>
      <w:r>
        <w:rPr>
          <w:lang w:val="fr-FR"/>
        </w:rPr>
        <w:t>)</w:t>
      </w:r>
    </w:p>
    <w:p w14:paraId="46152C6C" w14:textId="77777777" w:rsidR="00E51E91" w:rsidRDefault="00E51E91" w:rsidP="00242C0F">
      <w:pPr>
        <w:rPr>
          <w:lang w:val="fr-FR"/>
        </w:rPr>
      </w:pPr>
    </w:p>
    <w:p w14:paraId="355617A8" w14:textId="77777777" w:rsidR="00E51E91" w:rsidRDefault="00E51E91" w:rsidP="00E51E91">
      <w:pPr>
        <w:pStyle w:val="Heading3"/>
      </w:pPr>
      <w:r>
        <w:t>associations</w:t>
      </w:r>
    </w:p>
    <w:p w14:paraId="42D65B80" w14:textId="77777777" w:rsidR="00E51E91" w:rsidRDefault="00E51E91" w:rsidP="00242C0F">
      <w:pPr>
        <w:rPr>
          <w:lang w:val="fr-FR"/>
        </w:rPr>
      </w:pPr>
      <w:r>
        <w:rPr>
          <w:lang w:val="fr-FR"/>
        </w:rPr>
        <w:t>L</w:t>
      </w:r>
      <w:r w:rsidRPr="00E51E91">
        <w:rPr>
          <w:lang w:val="fr-FR"/>
        </w:rPr>
        <w:t>es ovalaires peuvent être gravés au trait en masse de deux à cinq ou plus avec des recouvrements. Par contre plusieurs exemples d’associations entre ovales et nasses ont été identifiés, reconnus comme associés du fait de leur situation très rapprochée les unes avec les autres</w:t>
      </w:r>
      <w:r>
        <w:rPr>
          <w:lang w:val="fr-FR"/>
        </w:rPr>
        <w:t xml:space="preserve"> (BIB </w:t>
      </w:r>
      <w:r w:rsidR="00E83B34" w:rsidRPr="00E83B34">
        <w:rPr>
          <w:lang w:val="fr-FR"/>
        </w:rPr>
        <w:t>3365</w:t>
      </w:r>
      <w:r>
        <w:rPr>
          <w:lang w:val="fr-FR"/>
        </w:rPr>
        <w:t>)</w:t>
      </w:r>
    </w:p>
    <w:p w14:paraId="348124AD" w14:textId="77777777" w:rsidR="00E83B34" w:rsidRDefault="00E83B34" w:rsidP="00242C0F">
      <w:pPr>
        <w:rPr>
          <w:lang w:val="fr-FR"/>
        </w:rPr>
      </w:pPr>
    </w:p>
    <w:p w14:paraId="5968DF42" w14:textId="77777777" w:rsidR="00E83B34" w:rsidRDefault="00E83B34" w:rsidP="00E83B34">
      <w:pPr>
        <w:pStyle w:val="Heading2"/>
      </w:pPr>
      <w:r>
        <w:t>stations</w:t>
      </w:r>
    </w:p>
    <w:p w14:paraId="2749BBB9" w14:textId="77777777" w:rsidR="00E83B34" w:rsidRDefault="00E83B34" w:rsidP="00E83B34">
      <w:pPr>
        <w:rPr>
          <w:lang w:val="fr-FR"/>
        </w:rPr>
      </w:pPr>
    </w:p>
    <w:p w14:paraId="52B36C64" w14:textId="77777777" w:rsidR="00E83B34" w:rsidRDefault="00E83B34" w:rsidP="00E83B34">
      <w:pPr>
        <w:pStyle w:val="Heading3"/>
      </w:pPr>
      <w:bookmarkStart w:id="4582" w:name="Sit_Ain_Khanfous"/>
      <w:r>
        <w:t>Ain Khanfous</w:t>
      </w:r>
    </w:p>
    <w:bookmarkEnd w:id="4582"/>
    <w:p w14:paraId="48521D68" w14:textId="77777777" w:rsidR="00E83B34" w:rsidRDefault="00E83B34" w:rsidP="00E83B34">
      <w:pPr>
        <w:rPr>
          <w:lang w:val="fr-FR"/>
        </w:rPr>
      </w:pPr>
    </w:p>
    <w:p w14:paraId="113EF9E6" w14:textId="1665D1A9" w:rsidR="00E83B34" w:rsidRPr="00E83B34" w:rsidRDefault="00E83B34" w:rsidP="00E83B34">
      <w:pPr>
        <w:jc w:val="both"/>
        <w:rPr>
          <w:lang w:val="fr-FR"/>
        </w:rPr>
      </w:pPr>
      <w:r>
        <w:rPr>
          <w:lang w:val="fr-FR"/>
        </w:rPr>
        <w:t xml:space="preserve">Station proche de </w:t>
      </w:r>
      <w:hyperlink r:id="rId11308" w:anchor="Sit_R_Mada" w:history="1">
        <w:r w:rsidRPr="00E83B34">
          <w:rPr>
            <w:rStyle w:val="Hyperlink"/>
            <w:lang w:val="fr-FR"/>
          </w:rPr>
          <w:t>R'Mada</w:t>
        </w:r>
      </w:hyperlink>
      <w:r>
        <w:rPr>
          <w:lang w:val="fr-FR"/>
        </w:rPr>
        <w:t xml:space="preserve"> (BIB 3365) </w:t>
      </w:r>
      <w:r w:rsidRPr="004D5B78">
        <w:rPr>
          <w:lang w:val="fr-FR"/>
        </w:rPr>
        <w:t>Ain Khanfous</w:t>
      </w:r>
      <w:r>
        <w:rPr>
          <w:lang w:val="fr-FR"/>
        </w:rPr>
        <w:t xml:space="preserve"> </w:t>
      </w:r>
      <w:r w:rsidRPr="004D5B78">
        <w:rPr>
          <w:lang w:val="fr-FR"/>
        </w:rPr>
        <w:t xml:space="preserve">dans </w:t>
      </w:r>
      <w:r>
        <w:rPr>
          <w:lang w:val="fr-FR"/>
        </w:rPr>
        <w:t xml:space="preserve">le </w:t>
      </w:r>
      <w:hyperlink r:id="rId11309" w:anchor="Sit_Jebil" w:history="1">
        <w:r w:rsidRPr="00A977DE">
          <w:rPr>
            <w:rStyle w:val="Hyperlink"/>
            <w:lang w:val="fr-FR"/>
          </w:rPr>
          <w:t>Jebel Ousselat</w:t>
        </w:r>
      </w:hyperlink>
      <w:r>
        <w:rPr>
          <w:lang w:val="fr-FR"/>
        </w:rPr>
        <w:t xml:space="preserve"> (Tunisie) montre une représentation de personnage et tenant un probable </w:t>
      </w:r>
      <w:hyperlink r:id="rId11310" w:anchor="Cul_Proto_Art_TAC_T_t_bouclier" w:history="1">
        <w:r w:rsidRPr="004D5B78">
          <w:rPr>
            <w:rStyle w:val="Hyperlink"/>
            <w:lang w:val="fr-FR"/>
          </w:rPr>
          <w:t>bouclier</w:t>
        </w:r>
      </w:hyperlink>
      <w:r>
        <w:rPr>
          <w:lang w:val="fr-FR"/>
        </w:rPr>
        <w:t xml:space="preserve"> (BIB 2701) et une épée portée à la </w:t>
      </w:r>
      <w:hyperlink r:id="rId11311" w:anchor="Cul_Art_TAC_T_t_ceinture" w:history="1">
        <w:r w:rsidRPr="00683577">
          <w:rPr>
            <w:rStyle w:val="Hyperlink"/>
            <w:lang w:val="fr-FR"/>
          </w:rPr>
          <w:t>ceintur</w:t>
        </w:r>
        <w:r>
          <w:rPr>
            <w:rStyle w:val="Hyperlink"/>
            <w:lang w:val="fr-FR"/>
          </w:rPr>
          <w:t>e</w:t>
        </w:r>
      </w:hyperlink>
      <w:r>
        <w:rPr>
          <w:lang w:val="fr-FR"/>
        </w:rPr>
        <w:t xml:space="preserve"> (SS BIB) P</w:t>
      </w:r>
      <w:r w:rsidRPr="00E83B34">
        <w:rPr>
          <w:lang w:val="fr-FR"/>
        </w:rPr>
        <w:t xml:space="preserve">armi les quelques fines gravures totalement patinées, du "style" de Tazina et difficiles à distinguer sur le plancher calcaire oblique, </w:t>
      </w:r>
      <w:r>
        <w:rPr>
          <w:lang w:val="fr-FR"/>
        </w:rPr>
        <w:t>on compte</w:t>
      </w:r>
      <w:r w:rsidRPr="00E83B34">
        <w:rPr>
          <w:lang w:val="fr-FR"/>
        </w:rPr>
        <w:t xml:space="preserve"> deux petites gravures de béliers ornés de 1 à à 15 cm de longueur. Les deux ovins ont un chanfrein très busqué. Une seule corne est visible sur le profil. Elle est à simple courbure incurvées vers l’arrière pour revenir vers l’avant en dessous de l’œil. Le premier sujet montre une oreille pendante assez longue. Ces détails décrivent </w:t>
      </w:r>
      <w:r w:rsidRPr="00E83B34">
        <w:rPr>
          <w:i/>
          <w:lang w:val="fr-FR"/>
        </w:rPr>
        <w:t>Ovis longipes</w:t>
      </w:r>
      <w:r w:rsidRPr="00E83B34">
        <w:rPr>
          <w:lang w:val="fr-FR"/>
        </w:rPr>
        <w:t xml:space="preserve"> comme on le suppose pour le Sud oranais. Il est orné d’un collier présentant des incisions horizontales. Les rameaux rayonnants piqués dans sa calotte sont disposés d’une manière organisée pour former une véritable auréole très étalée autour de la tête de l’animal. </w:t>
      </w:r>
      <w:r>
        <w:rPr>
          <w:lang w:val="fr-FR"/>
        </w:rPr>
        <w:t>(BIB 3365)</w:t>
      </w:r>
    </w:p>
    <w:p w14:paraId="38059B3C" w14:textId="77777777" w:rsidR="00E83B34" w:rsidRPr="00E83B34" w:rsidRDefault="00E83B34" w:rsidP="00E83B34">
      <w:pPr>
        <w:jc w:val="both"/>
        <w:rPr>
          <w:lang w:val="fr-FR"/>
        </w:rPr>
      </w:pPr>
      <w:r w:rsidRPr="00E83B34">
        <w:rPr>
          <w:lang w:val="fr-FR"/>
        </w:rPr>
        <w:t xml:space="preserve">Le deuxième bélier est également décoré par un collier au cou. Sa tête est ornée d’une calotte avec des appendices pouvant être des rameaux. L’ovin pénètre dans un grand ovalaire, à séparation horizontale dans sa partie supérieure, qui lui cerne la tête et tout l’avant-train. Un deuxième ovalaire du même type, mais de taille plus petite, est situé au-dessous de l’ovin, s’entrecroisant avec le précédent au niveau de ses membres antérieurs. </w:t>
      </w:r>
      <w:r>
        <w:rPr>
          <w:lang w:val="fr-FR"/>
        </w:rPr>
        <w:t>(BIB 3365)</w:t>
      </w:r>
    </w:p>
    <w:p w14:paraId="4A212CDB" w14:textId="77777777" w:rsidR="00E83B34" w:rsidRDefault="00E83B34" w:rsidP="00242C0F">
      <w:pPr>
        <w:rPr>
          <w:lang w:val="fr-FR"/>
        </w:rPr>
      </w:pPr>
    </w:p>
    <w:p w14:paraId="75C2A226" w14:textId="77777777" w:rsidR="00E83B34" w:rsidRDefault="00E83B34" w:rsidP="00E83B34">
      <w:pPr>
        <w:pStyle w:val="Heading3"/>
      </w:pPr>
      <w:bookmarkStart w:id="4583" w:name="Sit_R_Mada"/>
      <w:r w:rsidRPr="00E83B34">
        <w:t>R</w:t>
      </w:r>
      <w:r>
        <w:t>'</w:t>
      </w:r>
      <w:r w:rsidRPr="00E83B34">
        <w:t>mada</w:t>
      </w:r>
    </w:p>
    <w:bookmarkEnd w:id="4583"/>
    <w:p w14:paraId="46D38EC7" w14:textId="09A5BE39" w:rsidR="00E83B34" w:rsidRDefault="00E83B34" w:rsidP="00E83B34">
      <w:pPr>
        <w:jc w:val="both"/>
        <w:rPr>
          <w:lang w:val="fr-FR" w:eastAsia="fr-FR"/>
        </w:rPr>
      </w:pPr>
      <w:r>
        <w:rPr>
          <w:lang w:val="fr-FR" w:eastAsia="fr-FR"/>
        </w:rPr>
        <w:t xml:space="preserve">Station proche de </w:t>
      </w:r>
      <w:hyperlink r:id="rId11312" w:anchor="Sit_Ain_Khanfous" w:history="1">
        <w:r w:rsidRPr="00E83B34">
          <w:rPr>
            <w:rStyle w:val="Hyperlink"/>
            <w:lang w:val="fr-FR" w:eastAsia="fr-FR"/>
          </w:rPr>
          <w:t>Ain Khanfous</w:t>
        </w:r>
      </w:hyperlink>
      <w:r>
        <w:rPr>
          <w:lang w:val="fr-FR" w:eastAsia="fr-FR"/>
        </w:rPr>
        <w:t xml:space="preserve"> </w:t>
      </w:r>
      <w:r>
        <w:rPr>
          <w:lang w:val="fr-FR"/>
        </w:rPr>
        <w:t>(BIB 3365)</w:t>
      </w:r>
      <w:r>
        <w:rPr>
          <w:lang w:val="fr-FR" w:eastAsia="fr-FR"/>
        </w:rPr>
        <w:t xml:space="preserve"> Abri dont les gravures sont classées </w:t>
      </w:r>
      <w:r w:rsidRPr="00E83B34">
        <w:rPr>
          <w:lang w:val="fr-FR" w:eastAsia="fr-FR"/>
        </w:rPr>
        <w:t>dans l’étage stylisé de la Période Ancienne) comptent quelques formes ovalaires, dont une à séparation médiane et une à cupule, à l’image des "ovaloïdes" du Messak (Le Quellec 1993), associés à une faune sauvage (antilopes et rhinocéros)</w:t>
      </w:r>
      <w:r>
        <w:rPr>
          <w:lang w:val="fr-FR" w:eastAsia="fr-FR"/>
        </w:rPr>
        <w:t xml:space="preserve"> </w:t>
      </w:r>
      <w:r>
        <w:rPr>
          <w:lang w:val="fr-FR"/>
        </w:rPr>
        <w:t xml:space="preserve">(BIB </w:t>
      </w:r>
      <w:r w:rsidRPr="00E83B34">
        <w:rPr>
          <w:lang w:val="fr-FR"/>
        </w:rPr>
        <w:t>3365</w:t>
      </w:r>
      <w:r>
        <w:rPr>
          <w:lang w:val="fr-FR"/>
        </w:rPr>
        <w:t xml:space="preserve">) </w:t>
      </w:r>
      <w:r w:rsidRPr="00E83B34">
        <w:rPr>
          <w:lang w:val="fr-FR"/>
        </w:rPr>
        <w:t xml:space="preserve">A l’abri de R’mada, un premier bélier est représenté seulement avec un énorme collier tressé autour du cou et sans aucun attribut céphalique. Un personnage précède l’animal, lui tournant le dos et s’avance muni probablement d’une corde, les bras repliés vers l’avant dans une position « classique » observée dans plusieurs compositions rupestres atlasiques (Camps 1991) </w:t>
      </w:r>
      <w:r>
        <w:rPr>
          <w:lang w:val="fr-FR"/>
        </w:rPr>
        <w:t xml:space="preserve">(BIB </w:t>
      </w:r>
      <w:r w:rsidRPr="00E83B34">
        <w:rPr>
          <w:lang w:val="fr-FR"/>
        </w:rPr>
        <w:t>3365</w:t>
      </w:r>
      <w:r>
        <w:rPr>
          <w:lang w:val="fr-FR"/>
        </w:rPr>
        <w:t>)</w:t>
      </w:r>
    </w:p>
    <w:p w14:paraId="3D19559D" w14:textId="77777777" w:rsidR="00E83B34" w:rsidRPr="00E83B34" w:rsidRDefault="00E83B34" w:rsidP="00E83B34">
      <w:pPr>
        <w:rPr>
          <w:lang w:val="fr-FR" w:eastAsia="fr-FR"/>
        </w:rPr>
      </w:pPr>
    </w:p>
    <w:p w14:paraId="0FF64267" w14:textId="77777777" w:rsidR="00E51E91" w:rsidRPr="00A977DE" w:rsidRDefault="00E51E91" w:rsidP="00242C0F">
      <w:pPr>
        <w:rPr>
          <w:lang w:val="fr-FR"/>
        </w:rPr>
      </w:pPr>
    </w:p>
    <w:p w14:paraId="755E1F23" w14:textId="77777777" w:rsidR="004D5B78" w:rsidRDefault="004D5B78" w:rsidP="00A977DE">
      <w:pPr>
        <w:pStyle w:val="Heading1"/>
      </w:pPr>
      <w:bookmarkStart w:id="4584" w:name="Sit_Gulita"/>
      <w:r w:rsidRPr="00A977DE">
        <w:t>GULITA</w:t>
      </w:r>
    </w:p>
    <w:bookmarkEnd w:id="4584"/>
    <w:p w14:paraId="36DD8AFC" w14:textId="77777777" w:rsidR="00E51E91" w:rsidRPr="00E51E91" w:rsidRDefault="00E51E91" w:rsidP="00E51E91">
      <w:pPr>
        <w:rPr>
          <w:sz w:val="20"/>
          <w:lang w:val="fr-FR"/>
        </w:rPr>
      </w:pPr>
      <w:r w:rsidRPr="00E51E91">
        <w:rPr>
          <w:sz w:val="20"/>
          <w:lang w:val="fr-FR"/>
        </w:rPr>
        <w:t>Guilta el Berda</w:t>
      </w:r>
    </w:p>
    <w:p w14:paraId="6C29B664" w14:textId="77777777" w:rsidR="00E51E91" w:rsidRPr="00E51E91" w:rsidRDefault="00E51E91" w:rsidP="00E51E91">
      <w:pPr>
        <w:rPr>
          <w:lang w:val="fr-FR" w:eastAsia="en-GB"/>
        </w:rPr>
      </w:pPr>
    </w:p>
    <w:p w14:paraId="17471A29" w14:textId="27101CC9" w:rsidR="004D5B78" w:rsidRPr="004D5B78" w:rsidRDefault="004D5B78" w:rsidP="00242C0F">
      <w:pPr>
        <w:rPr>
          <w:lang w:val="fr-FR"/>
        </w:rPr>
      </w:pPr>
      <w:r w:rsidRPr="004D5B78">
        <w:rPr>
          <w:lang w:val="fr-FR"/>
        </w:rPr>
        <w:t xml:space="preserve">Guilta el Berda dans </w:t>
      </w:r>
      <w:r>
        <w:rPr>
          <w:lang w:val="fr-FR"/>
        </w:rPr>
        <w:t xml:space="preserve">le </w:t>
      </w:r>
      <w:hyperlink r:id="rId11313" w:anchor="Sit_Jebil" w:history="1">
        <w:r w:rsidRPr="00A977DE">
          <w:rPr>
            <w:rStyle w:val="Hyperlink"/>
            <w:lang w:val="fr-FR"/>
          </w:rPr>
          <w:t>Jebel Ousselat</w:t>
        </w:r>
      </w:hyperlink>
      <w:r>
        <w:rPr>
          <w:lang w:val="fr-FR"/>
        </w:rPr>
        <w:t xml:space="preserve"> (Tunisie) montre une représentation de personnage avec un probable </w:t>
      </w:r>
      <w:hyperlink r:id="rId11314" w:anchor="Cul_Proto_Art_TAC_T_t_bouclier" w:history="1">
        <w:r w:rsidRPr="004D5B78">
          <w:rPr>
            <w:rStyle w:val="Hyperlink"/>
            <w:lang w:val="fr-FR"/>
          </w:rPr>
          <w:t>bouclier</w:t>
        </w:r>
      </w:hyperlink>
      <w:r>
        <w:rPr>
          <w:lang w:val="fr-FR"/>
        </w:rPr>
        <w:t xml:space="preserve"> (BIB 2701)</w:t>
      </w:r>
    </w:p>
    <w:p w14:paraId="1DC345E1" w14:textId="77777777" w:rsidR="004D5B78" w:rsidRDefault="004D5B78" w:rsidP="00242C0F">
      <w:pPr>
        <w:rPr>
          <w:lang w:val="fr-FR"/>
        </w:rPr>
      </w:pPr>
    </w:p>
    <w:p w14:paraId="675C77F1" w14:textId="77777777" w:rsidR="004D5B78" w:rsidRDefault="004D5B78" w:rsidP="00242C0F">
      <w:pPr>
        <w:rPr>
          <w:lang w:val="fr-FR"/>
        </w:rPr>
      </w:pPr>
    </w:p>
    <w:p w14:paraId="61724306" w14:textId="77777777" w:rsidR="004D5B78" w:rsidRDefault="004D5B78" w:rsidP="00426FF9">
      <w:pPr>
        <w:pStyle w:val="Heading1"/>
      </w:pPr>
      <w:bookmarkStart w:id="4585" w:name="Sit_Kef_Jbinia"/>
      <w:r>
        <w:t>KEF JBINIA</w:t>
      </w:r>
    </w:p>
    <w:bookmarkEnd w:id="4585"/>
    <w:p w14:paraId="77821B49" w14:textId="13118B91" w:rsidR="004D5B78" w:rsidRDefault="004D5B78" w:rsidP="00242C0F">
      <w:pPr>
        <w:rPr>
          <w:lang w:val="fr-FR"/>
        </w:rPr>
      </w:pPr>
      <w:r w:rsidRPr="004D5B78">
        <w:rPr>
          <w:lang w:val="fr-FR"/>
        </w:rPr>
        <w:t>Kef Jbibina</w:t>
      </w:r>
      <w:r>
        <w:rPr>
          <w:lang w:val="fr-FR"/>
        </w:rPr>
        <w:t xml:space="preserve"> </w:t>
      </w:r>
      <w:r w:rsidRPr="004D5B78">
        <w:rPr>
          <w:lang w:val="fr-FR"/>
        </w:rPr>
        <w:t xml:space="preserve">dans </w:t>
      </w:r>
      <w:r>
        <w:rPr>
          <w:lang w:val="fr-FR"/>
        </w:rPr>
        <w:t xml:space="preserve">le </w:t>
      </w:r>
      <w:hyperlink r:id="rId11315" w:anchor="Sit_Jebil" w:history="1">
        <w:r w:rsidR="00A977DE" w:rsidRPr="00A977DE">
          <w:rPr>
            <w:rStyle w:val="Hyperlink"/>
            <w:lang w:val="fr-FR"/>
          </w:rPr>
          <w:t>Jebel Ousselat</w:t>
        </w:r>
      </w:hyperlink>
      <w:r>
        <w:rPr>
          <w:lang w:val="fr-FR"/>
        </w:rPr>
        <w:t xml:space="preserve"> (Tunisie) montre une peinture de personnage en aplat noir brandissant une </w:t>
      </w:r>
      <w:hyperlink r:id="rId11316" w:anchor="Cul_Art_TAC_T_t_lance" w:history="1">
        <w:r w:rsidR="00DE55E6">
          <w:rPr>
            <w:rStyle w:val="Hyperlink"/>
            <w:lang w:val="it-IT"/>
          </w:rPr>
          <w:t>lance</w:t>
        </w:r>
      </w:hyperlink>
      <w:r w:rsidR="00DE55E6">
        <w:rPr>
          <w:lang w:val="it-IT"/>
        </w:rPr>
        <w:t xml:space="preserve"> </w:t>
      </w:r>
      <w:r>
        <w:rPr>
          <w:lang w:val="fr-FR"/>
        </w:rPr>
        <w:t xml:space="preserve">et tenant un </w:t>
      </w:r>
      <w:hyperlink r:id="rId11317" w:anchor="Cul_Proto_Art_TAC_T_t_bouclier" w:history="1">
        <w:r w:rsidRPr="004D5B78">
          <w:rPr>
            <w:rStyle w:val="Hyperlink"/>
            <w:lang w:val="fr-FR"/>
          </w:rPr>
          <w:t>bouclier</w:t>
        </w:r>
      </w:hyperlink>
      <w:r>
        <w:rPr>
          <w:lang w:val="fr-FR"/>
        </w:rPr>
        <w:t xml:space="preserve"> circulaire (BIB 2701) </w:t>
      </w:r>
    </w:p>
    <w:p w14:paraId="555DC51E" w14:textId="77777777" w:rsidR="004D5B78" w:rsidRPr="004D5B78" w:rsidRDefault="004D5B78" w:rsidP="00242C0F">
      <w:pPr>
        <w:rPr>
          <w:lang w:val="fr-FR"/>
        </w:rPr>
      </w:pPr>
    </w:p>
    <w:p w14:paraId="095FE4A5" w14:textId="77777777" w:rsidR="00851EF5" w:rsidRPr="00714EAB" w:rsidRDefault="00851EF5" w:rsidP="00426FF9">
      <w:pPr>
        <w:pStyle w:val="Heading1"/>
      </w:pPr>
      <w:bookmarkStart w:id="4586" w:name="Sit_Utique"/>
      <w:r w:rsidRPr="00714EAB">
        <w:t>UTIQUE</w:t>
      </w:r>
      <w:bookmarkEnd w:id="4586"/>
    </w:p>
    <w:p w14:paraId="3ED35220" w14:textId="77777777" w:rsidR="00851EF5" w:rsidRPr="00714EAB" w:rsidRDefault="00851EF5" w:rsidP="00242C0F">
      <w:pPr>
        <w:rPr>
          <w:b/>
          <w:lang w:val="fr-FR"/>
        </w:rPr>
      </w:pPr>
    </w:p>
    <w:p w14:paraId="4C027AB4" w14:textId="3E112C73" w:rsidR="00851EF5" w:rsidRDefault="00851EF5" w:rsidP="00851EF5">
      <w:pPr>
        <w:rPr>
          <w:lang w:val="fr-FR"/>
        </w:rPr>
      </w:pPr>
      <w:r w:rsidRPr="0032190F">
        <w:rPr>
          <w:lang w:val="fr-FR"/>
        </w:rPr>
        <w:t>Fondation phénicienne</w:t>
      </w:r>
      <w:r w:rsidR="00E66DC1" w:rsidRPr="0032190F">
        <w:rPr>
          <w:lang w:val="fr-FR"/>
        </w:rPr>
        <w:t xml:space="preserve"> </w:t>
      </w:r>
      <w:r w:rsidRPr="0032190F">
        <w:rPr>
          <w:lang w:val="fr-FR"/>
        </w:rPr>
        <w:t>de Tunisie (BIB 1995 fig. 19).</w:t>
      </w:r>
      <w:r w:rsidR="00262BE7" w:rsidRPr="0032190F">
        <w:rPr>
          <w:lang w:val="fr-FR"/>
        </w:rPr>
        <w:t xml:space="preserve"> Le puits date du 9</w:t>
      </w:r>
      <w:r w:rsidR="00642060" w:rsidRPr="0032190F">
        <w:rPr>
          <w:lang w:val="fr-FR"/>
        </w:rPr>
        <w:t>e aec a livré les restes d'un g</w:t>
      </w:r>
      <w:r w:rsidR="00262BE7" w:rsidRPr="0032190F">
        <w:rPr>
          <w:lang w:val="fr-FR"/>
        </w:rPr>
        <w:t xml:space="preserve">rand </w:t>
      </w:r>
      <w:hyperlink r:id="rId11318" w:anchor="Cul_Proto_Soc_Banquet" w:history="1">
        <w:r w:rsidR="00642060" w:rsidRPr="0032190F">
          <w:rPr>
            <w:rStyle w:val="Hyperlink"/>
            <w:lang w:val="fr-FR"/>
          </w:rPr>
          <w:t>banquet</w:t>
        </w:r>
      </w:hyperlink>
      <w:r w:rsidR="00642060" w:rsidRPr="0032190F">
        <w:rPr>
          <w:lang w:val="fr-FR"/>
        </w:rPr>
        <w:t xml:space="preserve"> </w:t>
      </w:r>
      <w:r w:rsidR="00262BE7" w:rsidRPr="0032190F">
        <w:rPr>
          <w:lang w:val="fr-FR"/>
        </w:rPr>
        <w:t>attesté par la faune (~500 restes), la céramique de table, etc. (BIB B. D'Andrea in AniMed 2017) Son contexte est proche de celui de la Mon</w:t>
      </w:r>
      <w:r w:rsidR="008A4570" w:rsidRPr="0032190F">
        <w:rPr>
          <w:lang w:val="fr-FR"/>
        </w:rPr>
        <w:t>è</w:t>
      </w:r>
      <w:r w:rsidR="00262BE7" w:rsidRPr="0032190F">
        <w:rPr>
          <w:lang w:val="fr-FR"/>
        </w:rPr>
        <w:t>dière (SS BIB)</w:t>
      </w:r>
    </w:p>
    <w:p w14:paraId="162A2682" w14:textId="77777777" w:rsidR="002922A5" w:rsidRDefault="002922A5" w:rsidP="00851EF5">
      <w:pPr>
        <w:rPr>
          <w:lang w:val="fr-FR"/>
        </w:rPr>
      </w:pPr>
    </w:p>
    <w:p w14:paraId="6A13F7E8" w14:textId="77777777" w:rsidR="002922A5" w:rsidRPr="0032190F" w:rsidRDefault="002922A5" w:rsidP="00426FF9">
      <w:pPr>
        <w:pStyle w:val="Heading1"/>
      </w:pPr>
      <w:bookmarkStart w:id="4587" w:name="Sit_Tanit"/>
      <w:r>
        <w:t>TANIT</w:t>
      </w:r>
    </w:p>
    <w:bookmarkEnd w:id="4587"/>
    <w:p w14:paraId="1B1A5F58" w14:textId="77777777" w:rsidR="002C5C12" w:rsidRDefault="002C5C12" w:rsidP="00851EF5">
      <w:pPr>
        <w:rPr>
          <w:lang w:val="fr-FR"/>
        </w:rPr>
      </w:pPr>
    </w:p>
    <w:p w14:paraId="5DC86133" w14:textId="7FE6502E" w:rsidR="002922A5" w:rsidRDefault="002922A5" w:rsidP="00851EF5">
      <w:pPr>
        <w:rPr>
          <w:lang w:val="fr-FR"/>
        </w:rPr>
      </w:pPr>
      <w:r>
        <w:rPr>
          <w:lang w:val="fr-FR"/>
        </w:rPr>
        <w:t xml:space="preserve">Tanit. Au large d'Israël, </w:t>
      </w:r>
      <w:hyperlink r:id="rId11319" w:anchor="Cul_Epaves" w:history="1">
        <w:r w:rsidRPr="002922A5">
          <w:rPr>
            <w:rStyle w:val="Hyperlink"/>
            <w:lang w:val="fr-FR"/>
          </w:rPr>
          <w:t>épave</w:t>
        </w:r>
      </w:hyperlink>
      <w:r>
        <w:rPr>
          <w:lang w:val="fr-FR"/>
        </w:rPr>
        <w:t xml:space="preserve"> naufrage entre 750-700 aec (BIB 2618)</w:t>
      </w:r>
    </w:p>
    <w:p w14:paraId="6B45BE23" w14:textId="77777777" w:rsidR="002922A5" w:rsidRDefault="002922A5" w:rsidP="00851EF5">
      <w:pPr>
        <w:rPr>
          <w:lang w:val="fr-FR"/>
        </w:rPr>
      </w:pPr>
    </w:p>
    <w:p w14:paraId="6D9C3208" w14:textId="77777777" w:rsidR="002922A5" w:rsidRDefault="002922A5" w:rsidP="00426FF9">
      <w:pPr>
        <w:pStyle w:val="Heading1"/>
      </w:pPr>
      <w:bookmarkStart w:id="4588" w:name="Sit_Elissa"/>
      <w:r>
        <w:t>ELISSA</w:t>
      </w:r>
    </w:p>
    <w:bookmarkEnd w:id="4588"/>
    <w:p w14:paraId="1C385DB6" w14:textId="7E7639CB" w:rsidR="002922A5" w:rsidRDefault="002922A5" w:rsidP="00851EF5">
      <w:pPr>
        <w:rPr>
          <w:lang w:val="fr-FR"/>
        </w:rPr>
      </w:pPr>
      <w:r>
        <w:rPr>
          <w:lang w:val="fr-FR"/>
        </w:rPr>
        <w:br/>
        <w:t xml:space="preserve">Élissa. Au large d'Israël, </w:t>
      </w:r>
      <w:hyperlink r:id="rId11320" w:anchor="Cul_Epaves" w:history="1">
        <w:r w:rsidRPr="002922A5">
          <w:rPr>
            <w:rStyle w:val="Hyperlink"/>
            <w:lang w:val="fr-FR"/>
          </w:rPr>
          <w:t>épave</w:t>
        </w:r>
      </w:hyperlink>
      <w:r>
        <w:rPr>
          <w:lang w:val="fr-FR"/>
        </w:rPr>
        <w:t xml:space="preserve"> naufrage entre 750-700 aec (BIB 2618)</w:t>
      </w:r>
    </w:p>
    <w:p w14:paraId="396FCBE2" w14:textId="77777777" w:rsidR="002922A5" w:rsidRDefault="002922A5" w:rsidP="00851EF5">
      <w:pPr>
        <w:rPr>
          <w:lang w:val="fr-FR"/>
        </w:rPr>
      </w:pPr>
    </w:p>
    <w:p w14:paraId="10ED82DB" w14:textId="77777777" w:rsidR="002922A5" w:rsidRDefault="002922A5" w:rsidP="00426FF9">
      <w:pPr>
        <w:pStyle w:val="Heading1"/>
      </w:pPr>
      <w:bookmarkStart w:id="4589" w:name="Sit_Mazzaron_1"/>
      <w:r>
        <w:t>MAZARRON 1</w:t>
      </w:r>
    </w:p>
    <w:bookmarkEnd w:id="4589"/>
    <w:p w14:paraId="02C1D8AA" w14:textId="77777777" w:rsidR="002922A5" w:rsidRDefault="002922A5" w:rsidP="00851EF5">
      <w:pPr>
        <w:rPr>
          <w:lang w:val="fr-FR"/>
        </w:rPr>
      </w:pPr>
    </w:p>
    <w:p w14:paraId="61A1A1B6" w14:textId="3EFEC2F9" w:rsidR="002922A5" w:rsidRDefault="002922A5" w:rsidP="00851EF5">
      <w:pPr>
        <w:rPr>
          <w:lang w:val="fr-FR"/>
        </w:rPr>
      </w:pPr>
      <w:r>
        <w:rPr>
          <w:lang w:val="fr-FR"/>
        </w:rPr>
        <w:t xml:space="preserve">Mazzarón 1. Espagne, </w:t>
      </w:r>
      <w:hyperlink r:id="rId11321" w:anchor="Cul_Epaves" w:history="1">
        <w:r w:rsidRPr="002922A5">
          <w:rPr>
            <w:rStyle w:val="Hyperlink"/>
            <w:lang w:val="fr-FR"/>
          </w:rPr>
          <w:t>épave</w:t>
        </w:r>
      </w:hyperlink>
      <w:r>
        <w:rPr>
          <w:lang w:val="fr-FR"/>
        </w:rPr>
        <w:t xml:space="preserve"> naufrage entre 650-600 aec possible (BIB 2618)</w:t>
      </w:r>
    </w:p>
    <w:p w14:paraId="10C5A68D" w14:textId="77777777" w:rsidR="002922A5" w:rsidRDefault="002922A5" w:rsidP="00851EF5">
      <w:pPr>
        <w:rPr>
          <w:lang w:val="fr-FR"/>
        </w:rPr>
      </w:pPr>
    </w:p>
    <w:p w14:paraId="09933B21" w14:textId="77777777" w:rsidR="002922A5" w:rsidRDefault="002922A5" w:rsidP="00426FF9">
      <w:pPr>
        <w:pStyle w:val="Heading1"/>
      </w:pPr>
      <w:bookmarkStart w:id="4590" w:name="Sit_Mazzaron_2"/>
      <w:r>
        <w:t>MAZARRON 2</w:t>
      </w:r>
    </w:p>
    <w:bookmarkEnd w:id="4590"/>
    <w:p w14:paraId="70501489" w14:textId="77777777" w:rsidR="002922A5" w:rsidRDefault="002922A5" w:rsidP="002922A5">
      <w:pPr>
        <w:rPr>
          <w:lang w:val="fr-FR"/>
        </w:rPr>
      </w:pPr>
    </w:p>
    <w:p w14:paraId="4B30CAC6" w14:textId="027D281D" w:rsidR="002922A5" w:rsidRDefault="002922A5" w:rsidP="002922A5">
      <w:pPr>
        <w:rPr>
          <w:lang w:val="fr-FR"/>
        </w:rPr>
      </w:pPr>
      <w:r>
        <w:rPr>
          <w:lang w:val="fr-FR"/>
        </w:rPr>
        <w:t xml:space="preserve">Mazzarón 2. Espagne, </w:t>
      </w:r>
      <w:hyperlink r:id="rId11322" w:anchor="Cul_Epaves" w:history="1">
        <w:r w:rsidRPr="002922A5">
          <w:rPr>
            <w:rStyle w:val="Hyperlink"/>
            <w:lang w:val="fr-FR"/>
          </w:rPr>
          <w:t>épave</w:t>
        </w:r>
      </w:hyperlink>
      <w:r>
        <w:rPr>
          <w:lang w:val="fr-FR"/>
        </w:rPr>
        <w:t xml:space="preserve"> naufrage entre 650-600 aec possible (BIB 2618)</w:t>
      </w:r>
    </w:p>
    <w:p w14:paraId="29DFE346" w14:textId="77777777" w:rsidR="002922A5" w:rsidRDefault="002922A5" w:rsidP="00851EF5">
      <w:pPr>
        <w:rPr>
          <w:lang w:val="fr-FR"/>
        </w:rPr>
      </w:pPr>
    </w:p>
    <w:p w14:paraId="0D1ECA00" w14:textId="77777777" w:rsidR="002922A5" w:rsidRPr="0032190F" w:rsidRDefault="002922A5" w:rsidP="00851EF5">
      <w:pPr>
        <w:rPr>
          <w:lang w:val="fr-FR"/>
        </w:rPr>
      </w:pPr>
    </w:p>
    <w:p w14:paraId="7138261B" w14:textId="77777777" w:rsidR="002C5C12" w:rsidRPr="0032190F" w:rsidRDefault="002C5C12" w:rsidP="00426FF9">
      <w:pPr>
        <w:pStyle w:val="Heading1"/>
      </w:pPr>
      <w:bookmarkStart w:id="4591" w:name="Sit_Mozia"/>
      <w:r w:rsidRPr="0032190F">
        <w:t>MOZIA</w:t>
      </w:r>
    </w:p>
    <w:bookmarkEnd w:id="4591"/>
    <w:p w14:paraId="121ADE49" w14:textId="77777777" w:rsidR="00E24E36" w:rsidRDefault="00E24E36" w:rsidP="002C5C12">
      <w:pPr>
        <w:jc w:val="both"/>
        <w:rPr>
          <w:lang w:val="fr-FR"/>
        </w:rPr>
      </w:pPr>
      <w:r>
        <w:rPr>
          <w:lang w:val="fr-FR"/>
        </w:rPr>
        <w:t>Motyé</w:t>
      </w:r>
    </w:p>
    <w:p w14:paraId="2BCE4F64" w14:textId="77777777" w:rsidR="00E24E36" w:rsidRDefault="00E24E36" w:rsidP="002C5C12">
      <w:pPr>
        <w:jc w:val="both"/>
        <w:rPr>
          <w:lang w:val="fr-FR"/>
        </w:rPr>
      </w:pPr>
    </w:p>
    <w:p w14:paraId="24C88400" w14:textId="78AE2E7C" w:rsidR="00262BE7" w:rsidRDefault="002C5C12" w:rsidP="00E24E36">
      <w:pPr>
        <w:jc w:val="both"/>
        <w:rPr>
          <w:lang w:val="fr-FR"/>
        </w:rPr>
      </w:pPr>
      <w:r w:rsidRPr="0032190F">
        <w:rPr>
          <w:lang w:val="fr-FR"/>
        </w:rPr>
        <w:t xml:space="preserve">Sicile. </w:t>
      </w:r>
      <w:hyperlink r:id="rId11323" w:anchor="Cul_Epaves" w:history="1">
        <w:r w:rsidR="002922A5" w:rsidRPr="002922A5">
          <w:rPr>
            <w:rStyle w:val="Hyperlink"/>
            <w:lang w:val="fr-FR"/>
          </w:rPr>
          <w:t>épave</w:t>
        </w:r>
      </w:hyperlink>
      <w:r w:rsidR="002922A5">
        <w:rPr>
          <w:lang w:val="fr-FR"/>
        </w:rPr>
        <w:t xml:space="preserve"> </w:t>
      </w:r>
      <w:r w:rsidRPr="0032190F">
        <w:rPr>
          <w:lang w:val="fr-FR"/>
        </w:rPr>
        <w:t xml:space="preserve">punique découverte à proximité de Mozia. </w:t>
      </w:r>
      <w:r w:rsidRPr="002922A5">
        <w:rPr>
          <w:lang w:val="fr-FR"/>
        </w:rPr>
        <w:t>(BIB B. D'Andre</w:t>
      </w:r>
      <w:r w:rsidRPr="009F2A99">
        <w:rPr>
          <w:lang w:val="fr-FR"/>
        </w:rPr>
        <w:t>a in AniMed 2017)</w:t>
      </w:r>
      <w:r w:rsidR="00262BE7" w:rsidRPr="009F2A99">
        <w:rPr>
          <w:lang w:val="fr-FR"/>
        </w:rPr>
        <w:t>.</w:t>
      </w:r>
    </w:p>
    <w:p w14:paraId="3B7CB138" w14:textId="77777777" w:rsidR="00E24E36" w:rsidRPr="00E24E36" w:rsidRDefault="00E24E36" w:rsidP="00E24E36">
      <w:pPr>
        <w:autoSpaceDE w:val="0"/>
        <w:autoSpaceDN w:val="0"/>
        <w:adjustRightInd w:val="0"/>
        <w:jc w:val="both"/>
        <w:rPr>
          <w:rFonts w:ascii="Times-Roman" w:hAnsi="Times-Roman" w:cs="Times-Roman"/>
          <w:lang w:val="fr-FR" w:eastAsia="en-GB"/>
        </w:rPr>
      </w:pPr>
      <w:r w:rsidRPr="0032190F">
        <w:rPr>
          <w:lang w:val="fr-FR"/>
        </w:rPr>
        <w:t>Motyé est une fondation phénicienne</w:t>
      </w:r>
      <w:r>
        <w:rPr>
          <w:lang w:val="fr-FR"/>
        </w:rPr>
        <w:t xml:space="preserve"> </w:t>
      </w:r>
      <w:r w:rsidRPr="0032190F">
        <w:rPr>
          <w:lang w:val="fr-FR"/>
        </w:rPr>
        <w:t>de Sicile (BIB 1995 fig. 19). Pour la période orientalisante, des oeufs d’autruches décorés y ont été découverts (BIB 2116 p. 181)</w:t>
      </w:r>
    </w:p>
    <w:p w14:paraId="39A7742E" w14:textId="77777777" w:rsidR="00262BE7" w:rsidRPr="009F2A99" w:rsidRDefault="00262BE7" w:rsidP="002C5C12">
      <w:pPr>
        <w:jc w:val="both"/>
        <w:rPr>
          <w:lang w:val="fr-FR"/>
        </w:rPr>
      </w:pPr>
    </w:p>
    <w:p w14:paraId="6820E372" w14:textId="77777777" w:rsidR="00262BE7" w:rsidRPr="0032190F" w:rsidRDefault="00262BE7" w:rsidP="00262BE7">
      <w:pPr>
        <w:pStyle w:val="Heading2"/>
      </w:pPr>
      <w:r w:rsidRPr="0032190F">
        <w:t>Kothon</w:t>
      </w:r>
    </w:p>
    <w:p w14:paraId="50C28B58" w14:textId="77777777" w:rsidR="00262BE7" w:rsidRPr="0032190F" w:rsidRDefault="00262BE7" w:rsidP="002C5C12">
      <w:pPr>
        <w:jc w:val="both"/>
        <w:rPr>
          <w:lang w:val="fr-FR"/>
        </w:rPr>
      </w:pPr>
    </w:p>
    <w:p w14:paraId="52687D45" w14:textId="77777777" w:rsidR="002C5C12" w:rsidRPr="0032190F" w:rsidRDefault="00262BE7" w:rsidP="002C5C12">
      <w:pPr>
        <w:jc w:val="both"/>
        <w:rPr>
          <w:lang w:val="fr-FR"/>
        </w:rPr>
      </w:pPr>
      <w:r w:rsidRPr="0032190F">
        <w:rPr>
          <w:lang w:val="fr-FR"/>
        </w:rPr>
        <w:t xml:space="preserve"> Le complexe religieux du </w:t>
      </w:r>
      <w:r w:rsidRPr="0032190F">
        <w:rPr>
          <w:i/>
          <w:lang w:val="fr-FR"/>
        </w:rPr>
        <w:t xml:space="preserve">Kothon </w:t>
      </w:r>
      <w:r w:rsidRPr="0032190F">
        <w:rPr>
          <w:lang w:val="fr-FR"/>
        </w:rPr>
        <w:t xml:space="preserve">à Mozia est placé sur le tracé du </w:t>
      </w:r>
      <w:r w:rsidRPr="0032190F">
        <w:rPr>
          <w:i/>
          <w:lang w:val="fr-FR"/>
        </w:rPr>
        <w:t>temenos</w:t>
      </w:r>
      <w:r w:rsidRPr="0032190F">
        <w:rPr>
          <w:lang w:val="fr-FR"/>
        </w:rPr>
        <w:t xml:space="preserve">. Le complexe est est daté entre les 8e et 4e s. aec. Le </w:t>
      </w:r>
      <w:r w:rsidRPr="0032190F">
        <w:rPr>
          <w:i/>
          <w:lang w:val="fr-FR"/>
        </w:rPr>
        <w:t>temenos</w:t>
      </w:r>
      <w:r w:rsidRPr="0032190F">
        <w:rPr>
          <w:lang w:val="fr-FR"/>
        </w:rPr>
        <w:t xml:space="preserve"> enserre une "piscine ri</w:t>
      </w:r>
      <w:r w:rsidR="00085DCC">
        <w:rPr>
          <w:lang w:val="fr-FR"/>
        </w:rPr>
        <w:t>t</w:t>
      </w:r>
      <w:r w:rsidRPr="0032190F">
        <w:rPr>
          <w:lang w:val="fr-FR"/>
        </w:rPr>
        <w:t>uelle" (BIB B. D'Andrea in AniMed 2017)</w:t>
      </w:r>
    </w:p>
    <w:p w14:paraId="0D9A92CA" w14:textId="77777777" w:rsidR="002C5C12" w:rsidRPr="0032190F" w:rsidRDefault="002C5C12" w:rsidP="00851EF5">
      <w:pPr>
        <w:rPr>
          <w:lang w:val="fr-FR"/>
        </w:rPr>
      </w:pPr>
    </w:p>
    <w:p w14:paraId="7DFE173C" w14:textId="77777777" w:rsidR="0068071F" w:rsidRPr="0032190F" w:rsidRDefault="0068071F" w:rsidP="00242C0F">
      <w:pPr>
        <w:rPr>
          <w:lang w:val="fr-FR"/>
        </w:rPr>
      </w:pPr>
    </w:p>
    <w:p w14:paraId="17CE606B" w14:textId="77777777" w:rsidR="0068071F" w:rsidRPr="0032190F" w:rsidRDefault="0068071F" w:rsidP="00426FF9">
      <w:pPr>
        <w:pStyle w:val="Heading1"/>
      </w:pPr>
      <w:r w:rsidRPr="0032190F">
        <w:t>THARROS</w:t>
      </w:r>
    </w:p>
    <w:p w14:paraId="6355BA04" w14:textId="77777777" w:rsidR="0068071F" w:rsidRPr="0032190F" w:rsidRDefault="0068071F" w:rsidP="00242C0F">
      <w:pPr>
        <w:rPr>
          <w:lang w:val="fr-FR"/>
        </w:rPr>
      </w:pPr>
    </w:p>
    <w:p w14:paraId="6ACE20CA" w14:textId="77777777" w:rsidR="0068071F" w:rsidRDefault="0068071F" w:rsidP="00242C0F">
      <w:pPr>
        <w:rPr>
          <w:lang w:val="fr-FR"/>
        </w:rPr>
      </w:pPr>
      <w:r w:rsidRPr="0032190F">
        <w:rPr>
          <w:lang w:val="fr-FR"/>
        </w:rPr>
        <w:t xml:space="preserve">Fondation phénicienne avec un </w:t>
      </w:r>
      <w:r w:rsidRPr="0032190F">
        <w:rPr>
          <w:i/>
          <w:lang w:val="fr-FR"/>
        </w:rPr>
        <w:t>topher</w:t>
      </w:r>
      <w:r w:rsidRPr="0032190F">
        <w:rPr>
          <w:lang w:val="fr-FR"/>
        </w:rPr>
        <w:t xml:space="preserve"> (sanctuaire sacrifices d’enfants) et mur</w:t>
      </w:r>
      <w:r w:rsidR="00851EF5" w:rsidRPr="0032190F">
        <w:rPr>
          <w:lang w:val="fr-FR"/>
        </w:rPr>
        <w:t>s</w:t>
      </w:r>
      <w:r w:rsidRPr="0032190F">
        <w:rPr>
          <w:lang w:val="fr-FR"/>
        </w:rPr>
        <w:t xml:space="preserve"> cyclopéens (BIB 1918 p. 123)</w:t>
      </w:r>
      <w:r w:rsidR="00851EF5" w:rsidRPr="0032190F">
        <w:rPr>
          <w:lang w:val="fr-FR"/>
        </w:rPr>
        <w:t>.Fondation phénicienne</w:t>
      </w:r>
      <w:r w:rsidR="009539A9">
        <w:rPr>
          <w:lang w:val="fr-FR"/>
        </w:rPr>
        <w:t xml:space="preserve"> </w:t>
      </w:r>
      <w:r w:rsidR="00851EF5" w:rsidRPr="0032190F">
        <w:rPr>
          <w:lang w:val="fr-FR"/>
        </w:rPr>
        <w:t>de Sardaigne (BIB 1995 fig. 19).</w:t>
      </w:r>
    </w:p>
    <w:p w14:paraId="00CCD076" w14:textId="77777777" w:rsidR="00F13B95" w:rsidRDefault="00F13B95" w:rsidP="00242C0F">
      <w:pPr>
        <w:rPr>
          <w:lang w:val="fr-FR"/>
        </w:rPr>
      </w:pPr>
    </w:p>
    <w:p w14:paraId="4C65E1B5" w14:textId="77777777" w:rsidR="00F13B95" w:rsidRDefault="00F13B95" w:rsidP="00426FF9">
      <w:pPr>
        <w:pStyle w:val="Heading1"/>
      </w:pPr>
      <w:bookmarkStart w:id="4592" w:name="Sit_Karum"/>
      <w:r>
        <w:lastRenderedPageBreak/>
        <w:t>KARUM</w:t>
      </w:r>
    </w:p>
    <w:bookmarkEnd w:id="4592"/>
    <w:p w14:paraId="7B90C859" w14:textId="409C3A10" w:rsidR="00F13B95" w:rsidRPr="00F732C0" w:rsidRDefault="00F13B95" w:rsidP="00F13B95">
      <w:pPr>
        <w:jc w:val="both"/>
        <w:rPr>
          <w:sz w:val="20"/>
          <w:lang w:val="fr-FR"/>
        </w:rPr>
      </w:pPr>
      <w:r w:rsidRPr="00F732C0">
        <w:rPr>
          <w:i/>
          <w:sz w:val="20"/>
          <w:lang w:val="fr-FR"/>
        </w:rPr>
        <w:t>Karum trade post</w:t>
      </w:r>
      <w:r w:rsidRPr="00F732C0">
        <w:rPr>
          <w:sz w:val="20"/>
          <w:lang w:val="fr-FR"/>
        </w:rPr>
        <w:t xml:space="preserve">, </w:t>
      </w:r>
      <w:r w:rsidRPr="00F732C0">
        <w:rPr>
          <w:i/>
          <w:sz w:val="20"/>
          <w:lang w:val="fr-FR"/>
        </w:rPr>
        <w:t>caravan post</w:t>
      </w:r>
      <w:r w:rsidRPr="00F732C0">
        <w:rPr>
          <w:sz w:val="20"/>
          <w:lang w:val="fr-FR"/>
        </w:rPr>
        <w:t xml:space="preserve">, </w:t>
      </w:r>
      <w:r w:rsidRPr="00F732C0">
        <w:rPr>
          <w:i/>
          <w:sz w:val="20"/>
          <w:lang w:val="fr-FR"/>
        </w:rPr>
        <w:t>caravan trade</w:t>
      </w:r>
      <w:r w:rsidRPr="00F732C0">
        <w:rPr>
          <w:sz w:val="20"/>
          <w:lang w:val="fr-FR"/>
        </w:rPr>
        <w:t xml:space="preserve">, comptoir, </w:t>
      </w:r>
      <w:r w:rsidRPr="00F732C0">
        <w:rPr>
          <w:i/>
          <w:sz w:val="20"/>
          <w:lang w:val="fr-FR"/>
        </w:rPr>
        <w:t>trading post</w:t>
      </w:r>
      <w:r w:rsidRPr="00F732C0">
        <w:rPr>
          <w:sz w:val="20"/>
          <w:lang w:val="fr-FR"/>
        </w:rPr>
        <w:t xml:space="preserve">, </w:t>
      </w:r>
    </w:p>
    <w:p w14:paraId="7C6303B3" w14:textId="77777777" w:rsidR="00F13B95" w:rsidRPr="00F13B95" w:rsidRDefault="00F13B95" w:rsidP="00F13B95">
      <w:pPr>
        <w:jc w:val="both"/>
        <w:rPr>
          <w:lang w:val="fr-FR"/>
        </w:rPr>
      </w:pPr>
    </w:p>
    <w:p w14:paraId="7D91F684" w14:textId="4E196613" w:rsidR="00F13B95" w:rsidRPr="00F13B95" w:rsidRDefault="00F13B95" w:rsidP="00F13B95">
      <w:pPr>
        <w:jc w:val="both"/>
        <w:rPr>
          <w:lang w:val="fr-FR"/>
        </w:rPr>
      </w:pPr>
      <w:r w:rsidRPr="00F13B95">
        <w:rPr>
          <w:lang w:val="fr-FR"/>
        </w:rPr>
        <w:t>Karum est le nom donné par les Assyriens pour les haltes liées à l'eau (wiki). Forme de commerce (BIB 2889)</w:t>
      </w:r>
      <w:r>
        <w:rPr>
          <w:lang w:val="fr-FR"/>
        </w:rPr>
        <w:t xml:space="preserve">. </w:t>
      </w:r>
      <w:r w:rsidRPr="00F13B95">
        <w:rPr>
          <w:lang w:val="fr-FR"/>
        </w:rPr>
        <w:t xml:space="preserve">Les formes les plus récentes des </w:t>
      </w:r>
      <w:r w:rsidRPr="00F13B95">
        <w:rPr>
          <w:i/>
          <w:lang w:val="fr-FR"/>
        </w:rPr>
        <w:t>karum</w:t>
      </w:r>
      <w:r w:rsidRPr="00F13B95">
        <w:rPr>
          <w:lang w:val="fr-FR"/>
        </w:rPr>
        <w:t xml:space="preserve"> sont les </w:t>
      </w:r>
      <w:hyperlink r:id="rId11324" w:anchor="Sit_Caravanserail" w:history="1">
        <w:r w:rsidR="00E56249" w:rsidRPr="001E7AE2">
          <w:rPr>
            <w:rStyle w:val="Hyperlink"/>
            <w:lang w:val="fr-FR"/>
          </w:rPr>
          <w:t>caravanserai</w:t>
        </w:r>
        <w:r w:rsidR="00E56249" w:rsidRPr="00E56249">
          <w:rPr>
            <w:rStyle w:val="Hyperlink"/>
            <w:lang w:val="fr-FR"/>
          </w:rPr>
          <w:t>l</w:t>
        </w:r>
        <w:r w:rsidR="00E56249" w:rsidRPr="001E7AE2">
          <w:rPr>
            <w:rStyle w:val="Hyperlink"/>
            <w:lang w:val="fr-FR"/>
          </w:rPr>
          <w:t>s</w:t>
        </w:r>
      </w:hyperlink>
      <w:r w:rsidR="00E56249" w:rsidRPr="001E7AE2">
        <w:rPr>
          <w:lang w:val="fr-FR"/>
        </w:rPr>
        <w:t xml:space="preserve"> </w:t>
      </w:r>
      <w:r w:rsidRPr="00F13B95">
        <w:rPr>
          <w:lang w:val="fr-FR"/>
        </w:rPr>
        <w:t>(SS BIB)</w:t>
      </w:r>
    </w:p>
    <w:p w14:paraId="63AB15F8" w14:textId="2C5A333E" w:rsidR="00F13B95" w:rsidRDefault="00F13B95" w:rsidP="00F13B95">
      <w:pPr>
        <w:jc w:val="both"/>
        <w:rPr>
          <w:lang w:val="fr-FR"/>
        </w:rPr>
      </w:pPr>
    </w:p>
    <w:p w14:paraId="1B6C96D6" w14:textId="7B2863DA" w:rsidR="005C32C2" w:rsidRDefault="005C32C2" w:rsidP="00F13B95">
      <w:pPr>
        <w:jc w:val="both"/>
        <w:rPr>
          <w:lang w:val="fr-FR"/>
        </w:rPr>
      </w:pPr>
      <w:r w:rsidRPr="005C32C2">
        <w:rPr>
          <w:lang w:val="fr-FR"/>
        </w:rPr>
        <w:t xml:space="preserve">Karum (akkadien : kārum " quai, port, quartier commercial ", pluriel kārū, du sumérien kar " fortification (d'un port), brise-lames "[1][2][3]) est le nom donné aux anciens postes commerciaux de la période </w:t>
      </w:r>
      <w:r w:rsidRPr="005C32C2">
        <w:rPr>
          <w:i/>
          <w:iCs/>
          <w:lang w:val="fr-FR"/>
        </w:rPr>
        <w:t>Old Assyrian</w:t>
      </w:r>
      <w:r w:rsidRPr="005C32C2">
        <w:rPr>
          <w:lang w:val="fr-FR"/>
        </w:rPr>
        <w:t xml:space="preserve"> en Anatolie (Turquie moderne) du XXe au XVIIIe siècle avant notre ère. Le principal centre de commerce du karum se trouvait dans l'ancienne ville de Kanesh.</w:t>
      </w:r>
      <w:r>
        <w:rPr>
          <w:lang w:val="fr-FR"/>
        </w:rPr>
        <w:t>(wiki)</w:t>
      </w:r>
    </w:p>
    <w:p w14:paraId="3CB06BDA" w14:textId="77777777" w:rsidR="005C32C2" w:rsidRPr="00F13B95" w:rsidRDefault="005C32C2" w:rsidP="00F13B95">
      <w:pPr>
        <w:jc w:val="both"/>
        <w:rPr>
          <w:lang w:val="fr-FR"/>
        </w:rPr>
      </w:pPr>
    </w:p>
    <w:p w14:paraId="3576BA37" w14:textId="7607D4D5" w:rsidR="00F13B95" w:rsidRDefault="00000000" w:rsidP="00F13B95">
      <w:pPr>
        <w:jc w:val="both"/>
        <w:rPr>
          <w:lang w:val="es-ES"/>
        </w:rPr>
      </w:pPr>
      <w:hyperlink r:id="rId11325" w:anchor="Sit_Kanesh" w:history="1">
        <w:r w:rsidR="00F13B95" w:rsidRPr="006520BC">
          <w:rPr>
            <w:rStyle w:val="Hyperlink"/>
            <w:lang w:val="es-ES"/>
          </w:rPr>
          <w:t>Kanesh</w:t>
        </w:r>
      </w:hyperlink>
      <w:r w:rsidR="00F13B95" w:rsidRPr="006520BC">
        <w:rPr>
          <w:lang w:val="es-ES"/>
        </w:rPr>
        <w:t xml:space="preserve"> (wiki)</w:t>
      </w:r>
      <w:r w:rsidR="006520BC" w:rsidRPr="006520BC">
        <w:rPr>
          <w:lang w:val="es-ES"/>
        </w:rPr>
        <w:t xml:space="preserve">, </w:t>
      </w:r>
      <w:hyperlink r:id="rId11326" w:anchor="Sit_Zazadin" w:history="1">
        <w:r w:rsidR="006520BC" w:rsidRPr="00F732C0">
          <w:rPr>
            <w:rStyle w:val="Hyperlink"/>
            <w:lang w:val="es-ES"/>
          </w:rPr>
          <w:t>Zazadin</w:t>
        </w:r>
      </w:hyperlink>
      <w:r w:rsidR="006520BC" w:rsidRPr="006520BC">
        <w:rPr>
          <w:lang w:val="es-ES"/>
        </w:rPr>
        <w:t xml:space="preserve">, </w:t>
      </w:r>
      <w:hyperlink r:id="rId11327" w:anchor="Sit_Ma_in" w:history="1">
        <w:r w:rsidR="00DA7C2D" w:rsidRPr="00DA7C2D">
          <w:rPr>
            <w:rStyle w:val="Hyperlink"/>
            <w:lang w:val="es-ES"/>
          </w:rPr>
          <w:t>Ma'in</w:t>
        </w:r>
      </w:hyperlink>
      <w:r w:rsidR="006520BC" w:rsidRPr="006520BC">
        <w:rPr>
          <w:lang w:val="es-ES"/>
        </w:rPr>
        <w:t xml:space="preserve">, </w:t>
      </w:r>
      <w:hyperlink r:id="rId11328" w:anchor="Sit_Konya" w:history="1">
        <w:r w:rsidR="006520BC" w:rsidRPr="004C6498">
          <w:rPr>
            <w:rStyle w:val="Hyperlink"/>
            <w:lang w:val="es-ES"/>
          </w:rPr>
          <w:t>Konya</w:t>
        </w:r>
      </w:hyperlink>
      <w:r w:rsidR="006520BC" w:rsidRPr="006520BC">
        <w:rPr>
          <w:lang w:val="es-ES"/>
        </w:rPr>
        <w:t xml:space="preserve">, </w:t>
      </w:r>
      <w:hyperlink r:id="rId11329" w:anchor="Sit_Palmyre" w:history="1">
        <w:r w:rsidR="006520BC" w:rsidRPr="00F732C0">
          <w:rPr>
            <w:rStyle w:val="Hyperlink"/>
            <w:lang w:val="es-ES"/>
          </w:rPr>
          <w:t>Palmyre</w:t>
        </w:r>
      </w:hyperlink>
      <w:r w:rsidR="006520BC" w:rsidRPr="006520BC">
        <w:rPr>
          <w:lang w:val="es-ES"/>
        </w:rPr>
        <w:t xml:space="preserve">, </w:t>
      </w:r>
      <w:hyperlink r:id="rId11330" w:anchor="Sit_Medine" w:history="1">
        <w:r w:rsidR="006520BC" w:rsidRPr="00F732C0">
          <w:rPr>
            <w:rStyle w:val="Hyperlink"/>
            <w:lang w:val="es-ES"/>
          </w:rPr>
          <w:t>Medine</w:t>
        </w:r>
      </w:hyperlink>
      <w:r w:rsidR="006520BC" w:rsidRPr="006520BC">
        <w:rPr>
          <w:lang w:val="es-ES"/>
        </w:rPr>
        <w:t xml:space="preserve">, </w:t>
      </w:r>
      <w:bookmarkStart w:id="4593" w:name="_Hlk103247493"/>
      <w:r w:rsidR="004E22A3">
        <w:rPr>
          <w:lang w:val="es-ES"/>
        </w:rPr>
        <w:fldChar w:fldCharType="begin"/>
      </w:r>
      <w:r w:rsidR="00E30F13">
        <w:rPr>
          <w:lang w:val="es-ES"/>
        </w:rPr>
        <w:instrText>HYPERLINK "C:\\Users\\Thomas Huet\\Desktop\\Documentation archéologique liée à la thèse\\Sites.docx" \l "Sit_Petra"</w:instrText>
      </w:r>
      <w:r w:rsidR="004E22A3">
        <w:rPr>
          <w:lang w:val="es-ES"/>
        </w:rPr>
      </w:r>
      <w:r w:rsidR="004E22A3">
        <w:rPr>
          <w:lang w:val="es-ES"/>
        </w:rPr>
        <w:fldChar w:fldCharType="separate"/>
      </w:r>
      <w:r w:rsidR="006520BC" w:rsidRPr="004E22A3">
        <w:rPr>
          <w:rStyle w:val="Hyperlink"/>
          <w:lang w:val="es-ES"/>
        </w:rPr>
        <w:t>Petra</w:t>
      </w:r>
      <w:r w:rsidR="004E22A3">
        <w:rPr>
          <w:lang w:val="es-ES"/>
        </w:rPr>
        <w:fldChar w:fldCharType="end"/>
      </w:r>
      <w:bookmarkEnd w:id="4593"/>
      <w:r w:rsidR="006520BC" w:rsidRPr="006520BC">
        <w:rPr>
          <w:lang w:val="es-ES"/>
        </w:rPr>
        <w:t xml:space="preserve">, </w:t>
      </w:r>
      <w:hyperlink r:id="rId11331" w:anchor="Sit_Hegra" w:history="1">
        <w:r w:rsidR="006520BC" w:rsidRPr="006D6085">
          <w:rPr>
            <w:rStyle w:val="Hyperlink"/>
            <w:lang w:val="es-ES"/>
          </w:rPr>
          <w:t>Hegra</w:t>
        </w:r>
      </w:hyperlink>
      <w:r w:rsidR="006520BC" w:rsidRPr="006520BC">
        <w:rPr>
          <w:lang w:val="es-ES"/>
        </w:rPr>
        <w:t xml:space="preserve">, </w:t>
      </w:r>
      <w:hyperlink r:id="rId11332" w:anchor="Sit_Dadan" w:history="1">
        <w:r w:rsidR="006520BC" w:rsidRPr="009459CE">
          <w:rPr>
            <w:rStyle w:val="Hyperlink"/>
            <w:lang w:val="es-ES"/>
          </w:rPr>
          <w:t>Dadan</w:t>
        </w:r>
      </w:hyperlink>
      <w:r w:rsidR="006520BC" w:rsidRPr="006520BC">
        <w:rPr>
          <w:lang w:val="es-ES"/>
        </w:rPr>
        <w:t xml:space="preserve">, </w:t>
      </w:r>
      <w:hyperlink r:id="rId11333" w:anchor="Sit_Giffa" w:history="1">
        <w:r w:rsidR="006520BC" w:rsidRPr="00F732C0">
          <w:rPr>
            <w:rStyle w:val="Hyperlink"/>
            <w:lang w:val="es-ES"/>
          </w:rPr>
          <w:t>Giffa</w:t>
        </w:r>
      </w:hyperlink>
      <w:r w:rsidR="006520BC" w:rsidRPr="006520BC">
        <w:rPr>
          <w:lang w:val="es-ES"/>
        </w:rPr>
        <w:t xml:space="preserve">, </w:t>
      </w:r>
      <w:hyperlink r:id="rId11334" w:anchor="Sit_Hattra" w:history="1">
        <w:r w:rsidR="006520BC" w:rsidRPr="00F732C0">
          <w:rPr>
            <w:rStyle w:val="Hyperlink"/>
            <w:lang w:val="es-ES"/>
          </w:rPr>
          <w:t>Hattra</w:t>
        </w:r>
      </w:hyperlink>
      <w:r w:rsidR="006520BC" w:rsidRPr="006520BC">
        <w:rPr>
          <w:lang w:val="es-ES"/>
        </w:rPr>
        <w:t xml:space="preserve">, </w:t>
      </w:r>
      <w:hyperlink r:id="rId11335" w:anchor="Aden" w:history="1">
        <w:r w:rsidR="00F732C0" w:rsidRPr="00F732C0">
          <w:rPr>
            <w:rStyle w:val="Hyperlink"/>
            <w:lang w:val="en-GB"/>
          </w:rPr>
          <w:t>Aden</w:t>
        </w:r>
      </w:hyperlink>
      <w:r w:rsidR="006520BC" w:rsidRPr="006520BC">
        <w:rPr>
          <w:lang w:val="es-ES"/>
        </w:rPr>
        <w:t xml:space="preserve">, </w:t>
      </w:r>
      <w:hyperlink r:id="rId11336" w:anchor="Sit_Charax" w:history="1">
        <w:r w:rsidR="006520BC" w:rsidRPr="00F732C0">
          <w:rPr>
            <w:rStyle w:val="Hyperlink"/>
            <w:lang w:val="es-ES"/>
          </w:rPr>
          <w:t>Charax</w:t>
        </w:r>
      </w:hyperlink>
      <w:r w:rsidR="006520BC" w:rsidRPr="006520BC">
        <w:rPr>
          <w:lang w:val="es-ES"/>
        </w:rPr>
        <w:t xml:space="preserve"> (SS BIB)</w:t>
      </w:r>
    </w:p>
    <w:p w14:paraId="073CE902" w14:textId="4E4898AC" w:rsidR="00F732C0" w:rsidRDefault="00F732C0" w:rsidP="00F13B95">
      <w:pPr>
        <w:jc w:val="both"/>
        <w:rPr>
          <w:lang w:val="es-ES"/>
        </w:rPr>
      </w:pPr>
    </w:p>
    <w:p w14:paraId="5215CAD6" w14:textId="19F522B0" w:rsidR="00E56249" w:rsidRDefault="00E56249" w:rsidP="00E56249">
      <w:pPr>
        <w:pStyle w:val="Heading2"/>
        <w:rPr>
          <w:lang w:val="es-ES"/>
        </w:rPr>
      </w:pPr>
      <w:bookmarkStart w:id="4594" w:name="Sit_Caravanserail"/>
      <w:r w:rsidRPr="006D4B95">
        <w:t>caravanserai</w:t>
      </w:r>
      <w:bookmarkEnd w:id="4594"/>
    </w:p>
    <w:p w14:paraId="5B47BF8C" w14:textId="286ABD1A" w:rsidR="00E56249" w:rsidRPr="00F732C0" w:rsidRDefault="00E56249" w:rsidP="00E56249">
      <w:pPr>
        <w:jc w:val="both"/>
        <w:rPr>
          <w:sz w:val="20"/>
          <w:lang w:val="fr-FR"/>
        </w:rPr>
      </w:pPr>
      <w:r>
        <w:rPr>
          <w:sz w:val="20"/>
          <w:lang w:val="fr-FR"/>
        </w:rPr>
        <w:t xml:space="preserve">CRV, </w:t>
      </w:r>
      <w:r w:rsidRPr="00F732C0">
        <w:rPr>
          <w:sz w:val="20"/>
          <w:lang w:val="fr-FR"/>
        </w:rPr>
        <w:t>caravane sérail,</w:t>
      </w:r>
      <w:r w:rsidRPr="00E56249">
        <w:rPr>
          <w:sz w:val="20"/>
          <w:lang w:val="fr-FR"/>
        </w:rPr>
        <w:t xml:space="preserve"> </w:t>
      </w:r>
      <w:r w:rsidRPr="00F732C0">
        <w:rPr>
          <w:sz w:val="20"/>
          <w:lang w:val="fr-FR"/>
        </w:rPr>
        <w:t xml:space="preserve">villes caravanières, cité caravanière, </w:t>
      </w:r>
      <w:r w:rsidRPr="00F732C0">
        <w:rPr>
          <w:i/>
          <w:iCs/>
          <w:sz w:val="20"/>
          <w:lang w:val="fr-FR"/>
        </w:rPr>
        <w:t>carava</w:t>
      </w:r>
      <w:r>
        <w:rPr>
          <w:i/>
          <w:iCs/>
          <w:sz w:val="20"/>
          <w:lang w:val="fr-FR"/>
        </w:rPr>
        <w:t>n</w:t>
      </w:r>
      <w:r w:rsidRPr="00F732C0">
        <w:rPr>
          <w:i/>
          <w:iCs/>
          <w:sz w:val="20"/>
          <w:lang w:val="fr-FR"/>
        </w:rPr>
        <w:t>serail,</w:t>
      </w:r>
      <w:r w:rsidRPr="00F732C0">
        <w:rPr>
          <w:sz w:val="20"/>
          <w:lang w:val="fr-FR"/>
        </w:rPr>
        <w:t xml:space="preserve"> Caravan sérail, caravanes sérail</w:t>
      </w:r>
      <w:r w:rsidR="00086047">
        <w:rPr>
          <w:sz w:val="20"/>
          <w:lang w:val="fr-FR"/>
        </w:rPr>
        <w:t>, Sarai/saray (</w:t>
      </w:r>
      <w:r w:rsidR="00086047" w:rsidRPr="00086047">
        <w:rPr>
          <w:i/>
          <w:iCs/>
          <w:sz w:val="20"/>
          <w:lang w:val="fr-FR"/>
        </w:rPr>
        <w:t>pers.</w:t>
      </w:r>
      <w:r w:rsidR="00086047">
        <w:rPr>
          <w:sz w:val="20"/>
          <w:lang w:val="fr-FR"/>
        </w:rPr>
        <w:t xml:space="preserve"> = maison), Rabat/Robat/Ribat (</w:t>
      </w:r>
      <w:r w:rsidR="00086047" w:rsidRPr="00086047">
        <w:rPr>
          <w:i/>
          <w:iCs/>
          <w:sz w:val="20"/>
          <w:lang w:val="fr-FR"/>
        </w:rPr>
        <w:t>ar.</w:t>
      </w:r>
      <w:r w:rsidR="00086047">
        <w:rPr>
          <w:sz w:val="20"/>
          <w:lang w:val="fr-FR"/>
        </w:rPr>
        <w:t>)</w:t>
      </w:r>
    </w:p>
    <w:p w14:paraId="35190523" w14:textId="3092D94E" w:rsidR="00E56249" w:rsidRDefault="00E56249" w:rsidP="00F13B95">
      <w:pPr>
        <w:jc w:val="both"/>
        <w:rPr>
          <w:sz w:val="20"/>
          <w:lang w:val="fr-FR"/>
        </w:rPr>
      </w:pPr>
    </w:p>
    <w:p w14:paraId="0CA74BFF" w14:textId="65512CBD" w:rsidR="00E56249" w:rsidRPr="00E56249" w:rsidRDefault="00E56249" w:rsidP="00F13B95">
      <w:pPr>
        <w:jc w:val="both"/>
        <w:rPr>
          <w:lang w:val="fr-FR"/>
        </w:rPr>
      </w:pPr>
      <w:r w:rsidRPr="00E56249">
        <w:rPr>
          <w:lang w:val="fr-FR"/>
        </w:rPr>
        <w:t xml:space="preserve">~ </w:t>
      </w:r>
      <w:hyperlink r:id="rId11337" w:anchor="Sit_Route_Soie" w:history="1">
        <w:r w:rsidRPr="0032190F">
          <w:rPr>
            <w:rStyle w:val="Hyperlink"/>
            <w:lang w:val="fr-FR"/>
          </w:rPr>
          <w:t>route de la soie</w:t>
        </w:r>
      </w:hyperlink>
      <w:r>
        <w:rPr>
          <w:rStyle w:val="Hyperlink"/>
          <w:color w:val="auto"/>
          <w:u w:val="none"/>
          <w:lang w:val="fr-FR"/>
        </w:rPr>
        <w:t>. Les CRV sont distribués à 1 journée de route l'un de l'autre le long des routes historiques (Hillenbrand 1999) (BIB 3586)</w:t>
      </w:r>
    </w:p>
    <w:p w14:paraId="256E1C4F" w14:textId="5F8CBEF9" w:rsidR="00E56249" w:rsidRPr="00E56249" w:rsidRDefault="00E56249" w:rsidP="00F13B95">
      <w:pPr>
        <w:jc w:val="both"/>
        <w:rPr>
          <w:lang w:val="fr-FR"/>
        </w:rPr>
      </w:pPr>
      <w:r>
        <w:rPr>
          <w:lang w:val="fr-FR"/>
        </w:rPr>
        <w:t xml:space="preserve">~ </w:t>
      </w:r>
    </w:p>
    <w:p w14:paraId="00C3AA7E" w14:textId="77777777" w:rsidR="00E56249" w:rsidRDefault="00E56249" w:rsidP="00F13B95">
      <w:pPr>
        <w:jc w:val="both"/>
        <w:rPr>
          <w:lang w:val="es-ES"/>
        </w:rPr>
      </w:pPr>
    </w:p>
    <w:p w14:paraId="599479D9" w14:textId="2789B3A4" w:rsidR="00F732C0" w:rsidRPr="006520BC" w:rsidRDefault="00F732C0" w:rsidP="00F13B95">
      <w:pPr>
        <w:jc w:val="both"/>
        <w:rPr>
          <w:lang w:val="es-ES"/>
        </w:rPr>
      </w:pPr>
      <w:r>
        <w:rPr>
          <w:lang w:val="es-ES"/>
        </w:rPr>
        <w:t xml:space="preserve">v. </w:t>
      </w:r>
      <w:hyperlink r:id="rId11338" w:anchor="CASE_Postdoc_eamenaR_extdata_crvn" w:history="1">
        <w:r>
          <w:rPr>
            <w:rStyle w:val="Hyperlink"/>
            <w:lang w:val="es-ES"/>
          </w:rPr>
          <w:t>eamenaR</w:t>
        </w:r>
      </w:hyperlink>
    </w:p>
    <w:p w14:paraId="26D291C5" w14:textId="0905E10A" w:rsidR="006351D8" w:rsidRDefault="006D4B95" w:rsidP="00242C0F">
      <w:pPr>
        <w:rPr>
          <w:lang w:val="es-ES"/>
        </w:rPr>
      </w:pPr>
      <w:r>
        <w:rPr>
          <w:lang w:val="es-ES"/>
        </w:rPr>
        <w:t xml:space="preserve">v. </w:t>
      </w:r>
      <w:hyperlink r:id="rId11339" w:anchor="Cul_Safavide_rois_Abbas1" w:history="1">
        <w:r w:rsidRPr="006D4B95">
          <w:rPr>
            <w:rStyle w:val="Hyperlink"/>
            <w:lang w:val="es-ES"/>
          </w:rPr>
          <w:t>Abbas 1</w:t>
        </w:r>
      </w:hyperlink>
    </w:p>
    <w:p w14:paraId="65F8BA9E" w14:textId="21E547FE" w:rsidR="006D4B95" w:rsidRDefault="006D4B95" w:rsidP="00242C0F">
      <w:pPr>
        <w:rPr>
          <w:lang w:val="es-ES"/>
        </w:rPr>
      </w:pPr>
    </w:p>
    <w:p w14:paraId="7407A1EE" w14:textId="6864B8CC" w:rsidR="00086047" w:rsidRDefault="00086047" w:rsidP="00086047">
      <w:pPr>
        <w:pStyle w:val="Heading3"/>
      </w:pPr>
      <w:r>
        <w:t>historique</w:t>
      </w:r>
    </w:p>
    <w:p w14:paraId="7B125720" w14:textId="09A571D8" w:rsidR="00086047" w:rsidRDefault="00086047" w:rsidP="00242C0F">
      <w:pPr>
        <w:rPr>
          <w:lang w:val="es-ES"/>
        </w:rPr>
      </w:pPr>
    </w:p>
    <w:p w14:paraId="2B0D31D4" w14:textId="613E03A8" w:rsidR="00086047" w:rsidRDefault="00086047" w:rsidP="00086047">
      <w:pPr>
        <w:jc w:val="both"/>
        <w:rPr>
          <w:lang w:val="es-ES"/>
        </w:rPr>
      </w:pPr>
      <w:r w:rsidRPr="00086047">
        <w:rPr>
          <w:lang w:val="es-ES"/>
        </w:rPr>
        <w:t xml:space="preserve">Dans ses </w:t>
      </w:r>
      <w:r w:rsidRPr="00086047">
        <w:rPr>
          <w:i/>
          <w:iCs/>
          <w:lang w:val="es-ES"/>
        </w:rPr>
        <w:t xml:space="preserve">Stations </w:t>
      </w:r>
      <w:r>
        <w:rPr>
          <w:i/>
          <w:iCs/>
          <w:lang w:val="es-ES"/>
        </w:rPr>
        <w:t>partes</w:t>
      </w:r>
      <w:r>
        <w:rPr>
          <w:lang w:val="es-ES"/>
        </w:rPr>
        <w:t xml:space="preserve"> (</w:t>
      </w:r>
      <w:r w:rsidRPr="00086047">
        <w:rPr>
          <w:i/>
          <w:iCs/>
          <w:lang w:val="es-ES"/>
        </w:rPr>
        <w:t>Parthian Stations</w:t>
      </w:r>
      <w:r>
        <w:rPr>
          <w:lang w:val="es-ES"/>
        </w:rPr>
        <w:t>)</w:t>
      </w:r>
      <w:r w:rsidRPr="00086047">
        <w:rPr>
          <w:lang w:val="es-ES"/>
        </w:rPr>
        <w:t>, Isidore de Charax rend compte de la route commerciale terrestre entre le Levant et l'Inde au premier siècle avant notre ère, en donnant un itinéraire de la piste caravanière depuis Antioche jusqu'aux frontières de l'Inde, en nommant les stations de ravitaillement ou, comme on les appellerait aujourd'hui, les caravansérails entretenus par l'Empire parthe pour la commodité des marchands</w:t>
      </w:r>
      <w:r>
        <w:rPr>
          <w:lang w:val="es-ES"/>
        </w:rPr>
        <w:t xml:space="preserve"> (Bijan com. pers.)</w:t>
      </w:r>
    </w:p>
    <w:p w14:paraId="0BD145C9" w14:textId="77777777" w:rsidR="00086047" w:rsidRDefault="00086047" w:rsidP="00242C0F">
      <w:pPr>
        <w:rPr>
          <w:lang w:val="es-ES"/>
        </w:rPr>
      </w:pPr>
    </w:p>
    <w:p w14:paraId="06CC994D" w14:textId="257CDE33" w:rsidR="00F732C0" w:rsidRPr="00F660C6" w:rsidRDefault="00F732C0" w:rsidP="00E56249">
      <w:pPr>
        <w:pStyle w:val="Heading3"/>
        <w:rPr>
          <w:lang w:val="es-ES"/>
        </w:rPr>
      </w:pPr>
      <w:r w:rsidRPr="00F660C6">
        <w:rPr>
          <w:lang w:val="es-ES"/>
        </w:rPr>
        <w:t>sources</w:t>
      </w:r>
    </w:p>
    <w:p w14:paraId="18CC1F71" w14:textId="77777777" w:rsidR="00F732C0" w:rsidRDefault="00F732C0" w:rsidP="00F732C0">
      <w:pPr>
        <w:rPr>
          <w:rFonts w:ascii="Courier New" w:hAnsi="Courier New" w:cs="Courier New"/>
          <w:sz w:val="20"/>
          <w:lang w:val="es-ES"/>
        </w:rPr>
      </w:pPr>
    </w:p>
    <w:p w14:paraId="33C58893" w14:textId="26A4BBFA" w:rsidR="00F732C0" w:rsidRPr="00F732C0" w:rsidRDefault="00F732C0" w:rsidP="00F732C0">
      <w:pPr>
        <w:rPr>
          <w:rFonts w:ascii="Courier New" w:hAnsi="Courier New" w:cs="Courier New"/>
          <w:sz w:val="20"/>
          <w:lang w:val="es-ES"/>
        </w:rPr>
      </w:pPr>
      <w:r w:rsidRPr="00F732C0">
        <w:rPr>
          <w:rFonts w:ascii="Courier New" w:hAnsi="Courier New" w:cs="Courier New"/>
          <w:sz w:val="20"/>
          <w:lang w:val="es-ES"/>
        </w:rPr>
        <w:t>https://www.iranicaonline.org/articles/caravansary</w:t>
      </w:r>
    </w:p>
    <w:p w14:paraId="55EF5E50" w14:textId="77777777" w:rsidR="00F732C0" w:rsidRDefault="00F732C0" w:rsidP="00242C0F">
      <w:pPr>
        <w:rPr>
          <w:lang w:val="es-ES"/>
        </w:rPr>
      </w:pPr>
    </w:p>
    <w:p w14:paraId="168D97B6" w14:textId="77777777" w:rsidR="00F732C0" w:rsidRPr="006520BC" w:rsidRDefault="00F732C0" w:rsidP="00242C0F">
      <w:pPr>
        <w:rPr>
          <w:lang w:val="es-ES"/>
        </w:rPr>
      </w:pPr>
    </w:p>
    <w:p w14:paraId="772EF879" w14:textId="77777777" w:rsidR="006351D8" w:rsidRPr="0032190F" w:rsidRDefault="006351D8" w:rsidP="00426FF9">
      <w:pPr>
        <w:pStyle w:val="Heading1"/>
      </w:pPr>
      <w:bookmarkStart w:id="4595" w:name="Sit_Zazadin"/>
      <w:r w:rsidRPr="0032190F">
        <w:t>ZAZADIN</w:t>
      </w:r>
    </w:p>
    <w:bookmarkEnd w:id="4595"/>
    <w:p w14:paraId="5FFF25DA" w14:textId="6948E7A6" w:rsidR="006351D8" w:rsidRPr="0032190F" w:rsidRDefault="006351D8" w:rsidP="00242C0F">
      <w:pPr>
        <w:rPr>
          <w:lang w:val="fr-FR"/>
        </w:rPr>
      </w:pPr>
      <w:r w:rsidRPr="0032190F">
        <w:rPr>
          <w:lang w:val="fr-FR"/>
        </w:rPr>
        <w:br/>
        <w:t xml:space="preserve">Caravan sérail "luxueux", cité caravanière </w:t>
      </w:r>
      <w:r w:rsidR="00F13B95">
        <w:rPr>
          <w:lang w:val="fr-FR"/>
        </w:rPr>
        <w:t>[</w:t>
      </w:r>
      <w:hyperlink r:id="rId11340" w:anchor="Sit_Karum" w:history="1">
        <w:r w:rsidR="00F13B95" w:rsidRPr="00F13B95">
          <w:rPr>
            <w:rStyle w:val="Hyperlink"/>
            <w:lang w:val="fr-FR"/>
          </w:rPr>
          <w:t>karum</w:t>
        </w:r>
      </w:hyperlink>
      <w:r w:rsidR="00F13B95">
        <w:rPr>
          <w:lang w:val="fr-FR"/>
        </w:rPr>
        <w:t>]</w:t>
      </w:r>
      <w:r w:rsidR="00F13B95" w:rsidRPr="0032190F">
        <w:rPr>
          <w:lang w:val="fr-FR"/>
        </w:rPr>
        <w:t xml:space="preserve"> </w:t>
      </w:r>
      <w:r w:rsidRPr="0032190F">
        <w:rPr>
          <w:lang w:val="fr-FR"/>
        </w:rPr>
        <w:t xml:space="preserve">de la </w:t>
      </w:r>
      <w:hyperlink r:id="rId11341" w:anchor="Sit_Route_Soie" w:history="1">
        <w:r w:rsidRPr="0032190F">
          <w:rPr>
            <w:rStyle w:val="Hyperlink"/>
            <w:lang w:val="fr-FR"/>
          </w:rPr>
          <w:t>route de la soie</w:t>
        </w:r>
      </w:hyperlink>
      <w:r w:rsidRPr="0032190F">
        <w:rPr>
          <w:lang w:val="fr-FR"/>
        </w:rPr>
        <w:t xml:space="preserve"> (BIB Routes de la soie)</w:t>
      </w:r>
    </w:p>
    <w:p w14:paraId="5A5C0B9D" w14:textId="77777777" w:rsidR="006351D8" w:rsidRPr="0032190F" w:rsidRDefault="006351D8" w:rsidP="00242C0F">
      <w:pPr>
        <w:rPr>
          <w:lang w:val="fr-FR"/>
        </w:rPr>
      </w:pPr>
    </w:p>
    <w:p w14:paraId="183663B3" w14:textId="77777777" w:rsidR="006351D8" w:rsidRPr="0032190F" w:rsidRDefault="006351D8" w:rsidP="00426FF9">
      <w:pPr>
        <w:pStyle w:val="Heading1"/>
      </w:pPr>
      <w:bookmarkStart w:id="4596" w:name="Sit_Konya"/>
      <w:r w:rsidRPr="0032190F">
        <w:t>KONYA</w:t>
      </w:r>
    </w:p>
    <w:bookmarkEnd w:id="4596"/>
    <w:p w14:paraId="799B7F73" w14:textId="77777777" w:rsidR="006351D8" w:rsidRPr="0032190F" w:rsidRDefault="006351D8" w:rsidP="00242C0F">
      <w:pPr>
        <w:rPr>
          <w:lang w:val="fr-FR"/>
        </w:rPr>
      </w:pPr>
    </w:p>
    <w:p w14:paraId="5D754C2C" w14:textId="39C0708C" w:rsidR="006351D8" w:rsidRDefault="004C6498" w:rsidP="00242C0F">
      <w:pPr>
        <w:rPr>
          <w:lang w:val="fr-FR"/>
        </w:rPr>
      </w:pPr>
      <w:r>
        <w:rPr>
          <w:lang w:val="fr-FR"/>
        </w:rPr>
        <w:t xml:space="preserve">Dans la </w:t>
      </w:r>
      <w:hyperlink r:id="rId11342" w:anchor="Sit_Konya_Plaine" w:history="1">
        <w:r w:rsidRPr="004C6498">
          <w:rPr>
            <w:rStyle w:val="Hyperlink"/>
            <w:lang w:val="fr-FR"/>
          </w:rPr>
          <w:t>plaine de Konya</w:t>
        </w:r>
      </w:hyperlink>
      <w:r>
        <w:rPr>
          <w:lang w:val="fr-FR"/>
        </w:rPr>
        <w:t xml:space="preserve"> (Turquie), </w:t>
      </w:r>
      <w:r w:rsidR="006351D8" w:rsidRPr="0032190F">
        <w:rPr>
          <w:lang w:val="fr-FR"/>
        </w:rPr>
        <w:t>Appelée également Iconiom, "</w:t>
      </w:r>
      <w:r w:rsidR="006351D8" w:rsidRPr="0032190F">
        <w:rPr>
          <w:i/>
          <w:lang w:val="fr-FR"/>
        </w:rPr>
        <w:t>hub</w:t>
      </w:r>
      <w:r w:rsidR="006351D8" w:rsidRPr="0032190F">
        <w:rPr>
          <w:lang w:val="fr-FR"/>
        </w:rPr>
        <w:t xml:space="preserve">", </w:t>
      </w:r>
      <w:r w:rsidR="00F13B95">
        <w:rPr>
          <w:lang w:val="fr-FR"/>
        </w:rPr>
        <w:t>c</w:t>
      </w:r>
      <w:r w:rsidR="006351D8" w:rsidRPr="00F13B95">
        <w:rPr>
          <w:lang w:val="fr-FR"/>
        </w:rPr>
        <w:t>aravan sérail</w:t>
      </w:r>
      <w:r w:rsidR="006351D8" w:rsidRPr="0032190F">
        <w:rPr>
          <w:lang w:val="fr-FR"/>
        </w:rPr>
        <w:t>, cité caravanière</w:t>
      </w:r>
      <w:r w:rsidR="00F13B95">
        <w:rPr>
          <w:lang w:val="fr-FR"/>
        </w:rPr>
        <w:t xml:space="preserve"> [</w:t>
      </w:r>
      <w:hyperlink r:id="rId11343" w:anchor="Sit_Karum" w:history="1">
        <w:r w:rsidR="00F13B95" w:rsidRPr="00F13B95">
          <w:rPr>
            <w:rStyle w:val="Hyperlink"/>
            <w:lang w:val="fr-FR"/>
          </w:rPr>
          <w:t>karum</w:t>
        </w:r>
      </w:hyperlink>
      <w:r w:rsidR="00F13B95">
        <w:rPr>
          <w:lang w:val="fr-FR"/>
        </w:rPr>
        <w:t>]</w:t>
      </w:r>
      <w:r w:rsidR="006351D8" w:rsidRPr="0032190F">
        <w:rPr>
          <w:lang w:val="fr-FR"/>
        </w:rPr>
        <w:t xml:space="preserve"> de la </w:t>
      </w:r>
      <w:hyperlink r:id="rId11344" w:anchor="Sit_Route_Soie" w:history="1">
        <w:r w:rsidR="006351D8" w:rsidRPr="0032190F">
          <w:rPr>
            <w:rStyle w:val="Hyperlink"/>
            <w:lang w:val="fr-FR"/>
          </w:rPr>
          <w:t>route de la soie</w:t>
        </w:r>
      </w:hyperlink>
      <w:r w:rsidR="006351D8" w:rsidRPr="0032190F">
        <w:rPr>
          <w:lang w:val="fr-FR"/>
        </w:rPr>
        <w:t>. Rumi le soufiste y résidera (BIB Routes de la soie)</w:t>
      </w:r>
    </w:p>
    <w:p w14:paraId="77F81550" w14:textId="77777777" w:rsidR="0039656F" w:rsidRPr="0032190F" w:rsidRDefault="0039656F" w:rsidP="00242C0F">
      <w:pPr>
        <w:rPr>
          <w:lang w:val="fr-FR"/>
        </w:rPr>
      </w:pPr>
    </w:p>
    <w:p w14:paraId="03569C65" w14:textId="77777777" w:rsidR="00B95620" w:rsidRPr="0032190F" w:rsidRDefault="00B95620" w:rsidP="00426FF9">
      <w:pPr>
        <w:pStyle w:val="Heading1"/>
      </w:pPr>
      <w:bookmarkStart w:id="4597" w:name="Sit_Palmyre"/>
      <w:r w:rsidRPr="0032190F">
        <w:t>PALMYRE</w:t>
      </w:r>
    </w:p>
    <w:bookmarkEnd w:id="4597"/>
    <w:p w14:paraId="2CBA8BC2" w14:textId="77777777" w:rsidR="0039656F" w:rsidRPr="0032190F" w:rsidRDefault="0039656F" w:rsidP="00242C0F">
      <w:pPr>
        <w:rPr>
          <w:lang w:val="fr-FR"/>
        </w:rPr>
      </w:pPr>
    </w:p>
    <w:p w14:paraId="0B906CBE" w14:textId="0842E669" w:rsidR="00AE5078" w:rsidRPr="0032190F" w:rsidRDefault="0039656F" w:rsidP="004129FA">
      <w:pPr>
        <w:jc w:val="both"/>
        <w:rPr>
          <w:lang w:val="fr-FR"/>
        </w:rPr>
      </w:pPr>
      <w:r w:rsidRPr="0032190F">
        <w:rPr>
          <w:lang w:val="fr-FR"/>
        </w:rPr>
        <w:lastRenderedPageBreak/>
        <w:t xml:space="preserve">Palmyre </w:t>
      </w:r>
      <w:r w:rsidR="00AE5078" w:rsidRPr="0032190F">
        <w:rPr>
          <w:lang w:val="fr-FR"/>
        </w:rPr>
        <w:t>(</w:t>
      </w:r>
      <w:r w:rsidRPr="0032190F">
        <w:rPr>
          <w:lang w:val="fr-FR"/>
        </w:rPr>
        <w:t>Syrie</w:t>
      </w:r>
      <w:r w:rsidR="00AE5078" w:rsidRPr="0032190F">
        <w:rPr>
          <w:lang w:val="fr-FR"/>
        </w:rPr>
        <w:t>)</w:t>
      </w:r>
      <w:r w:rsidRPr="0032190F">
        <w:rPr>
          <w:lang w:val="fr-FR"/>
        </w:rPr>
        <w:t xml:space="preserve">. </w:t>
      </w:r>
      <w:r w:rsidR="00F13B95">
        <w:rPr>
          <w:lang w:val="fr-FR"/>
        </w:rPr>
        <w:t>Cité caravanière</w:t>
      </w:r>
      <w:r w:rsidR="00AE5078" w:rsidRPr="0032190F">
        <w:rPr>
          <w:lang w:val="fr-FR"/>
        </w:rPr>
        <w:t xml:space="preserve"> </w:t>
      </w:r>
      <w:r w:rsidR="00F13B95">
        <w:rPr>
          <w:lang w:val="fr-FR"/>
        </w:rPr>
        <w:t>[</w:t>
      </w:r>
      <w:hyperlink r:id="rId11345" w:anchor="Sit_Karum" w:history="1">
        <w:r w:rsidR="00F13B95" w:rsidRPr="00F13B95">
          <w:rPr>
            <w:rStyle w:val="Hyperlink"/>
            <w:lang w:val="fr-FR"/>
          </w:rPr>
          <w:t>karum</w:t>
        </w:r>
      </w:hyperlink>
      <w:r w:rsidR="00F13B95">
        <w:rPr>
          <w:lang w:val="fr-FR"/>
        </w:rPr>
        <w:t>]</w:t>
      </w:r>
      <w:r w:rsidR="00F13B95" w:rsidRPr="0032190F">
        <w:rPr>
          <w:lang w:val="fr-FR"/>
        </w:rPr>
        <w:t xml:space="preserve"> </w:t>
      </w:r>
      <w:r w:rsidR="00AE5078" w:rsidRPr="0032190F">
        <w:rPr>
          <w:lang w:val="fr-FR"/>
        </w:rPr>
        <w:t xml:space="preserve">entre </w:t>
      </w:r>
      <w:hyperlink r:id="rId11346" w:anchor="Sit_Damas" w:history="1">
        <w:r w:rsidR="00AE5078" w:rsidRPr="0032190F">
          <w:rPr>
            <w:rStyle w:val="Hyperlink"/>
            <w:lang w:val="fr-FR"/>
          </w:rPr>
          <w:t>Damas</w:t>
        </w:r>
      </w:hyperlink>
      <w:r w:rsidR="00AE5078" w:rsidRPr="0032190F">
        <w:rPr>
          <w:lang w:val="fr-FR"/>
        </w:rPr>
        <w:t xml:space="preserve"> et </w:t>
      </w:r>
      <w:hyperlink r:id="rId11347" w:anchor="Sit_Europos_Doura" w:history="1">
        <w:r w:rsidR="00AE5078" w:rsidRPr="0032190F">
          <w:rPr>
            <w:rStyle w:val="Hyperlink"/>
            <w:lang w:val="fr-FR"/>
          </w:rPr>
          <w:t>Doura Europos</w:t>
        </w:r>
      </w:hyperlink>
      <w:r w:rsidR="00AE5078" w:rsidRPr="0032190F">
        <w:rPr>
          <w:lang w:val="fr-FR"/>
        </w:rPr>
        <w:t xml:space="preserve"> (sur les bords de l’Euphrate) qui p</w:t>
      </w:r>
      <w:r w:rsidR="00B95620" w:rsidRPr="0032190F">
        <w:rPr>
          <w:lang w:val="fr-FR"/>
        </w:rPr>
        <w:t>rend son nom des palmiers qui poussent dans l’oasis de la source sulfurée (</w:t>
      </w:r>
      <w:r w:rsidR="00B95620" w:rsidRPr="0032190F">
        <w:rPr>
          <w:i/>
          <w:lang w:val="fr-FR"/>
        </w:rPr>
        <w:t>sulfur spring</w:t>
      </w:r>
      <w:r w:rsidR="00B95620" w:rsidRPr="0032190F">
        <w:rPr>
          <w:lang w:val="fr-FR"/>
        </w:rPr>
        <w:t>) Efqa</w:t>
      </w:r>
      <w:r w:rsidR="007E5C29" w:rsidRPr="0032190F">
        <w:rPr>
          <w:lang w:val="fr-FR"/>
        </w:rPr>
        <w:t xml:space="preserve"> (BIB Louvre)</w:t>
      </w:r>
      <w:r w:rsidR="00B95620" w:rsidRPr="0032190F">
        <w:rPr>
          <w:lang w:val="fr-FR"/>
        </w:rPr>
        <w:t>.</w:t>
      </w:r>
      <w:r w:rsidR="00AE5078" w:rsidRPr="0032190F">
        <w:rPr>
          <w:lang w:val="fr-FR"/>
        </w:rPr>
        <w:t>Située sur le plus court chemin entre la Mésopotamie et la Méditerranée (BIB France culture)</w:t>
      </w:r>
    </w:p>
    <w:p w14:paraId="3EA871A4" w14:textId="77777777" w:rsidR="00AE5078" w:rsidRPr="0032190F" w:rsidRDefault="00AE5078" w:rsidP="00242C0F">
      <w:pPr>
        <w:rPr>
          <w:lang w:val="fr-FR"/>
        </w:rPr>
      </w:pPr>
    </w:p>
    <w:p w14:paraId="5F1C7864" w14:textId="77777777" w:rsidR="00AE5078" w:rsidRPr="0032190F" w:rsidRDefault="00AE5078" w:rsidP="00242C0F">
      <w:pPr>
        <w:rPr>
          <w:lang w:val="fr-FR"/>
        </w:rPr>
      </w:pPr>
      <w:r w:rsidRPr="0032190F">
        <w:rPr>
          <w:lang w:val="fr-FR"/>
        </w:rPr>
        <w:t>Apogée au 2</w:t>
      </w:r>
      <w:r w:rsidRPr="0032190F">
        <w:rPr>
          <w:vertAlign w:val="superscript"/>
          <w:lang w:val="fr-FR"/>
        </w:rPr>
        <w:t>e</w:t>
      </w:r>
      <w:r w:rsidRPr="0032190F">
        <w:rPr>
          <w:lang w:val="fr-FR"/>
        </w:rPr>
        <w:t xml:space="preserve"> s ad. Les Sassanides conquièrent les comptoirs de Palmyre. Palmyre formera une principauté amie de Rome. Au 3</w:t>
      </w:r>
      <w:r w:rsidRPr="0032190F">
        <w:rPr>
          <w:vertAlign w:val="superscript"/>
          <w:lang w:val="fr-FR"/>
        </w:rPr>
        <w:t>e</w:t>
      </w:r>
      <w:r w:rsidRPr="0032190F">
        <w:rPr>
          <w:lang w:val="fr-FR"/>
        </w:rPr>
        <w:t xml:space="preserve"> ad, une rivalité oppose la reine Zenobi à l’empereur Aurélien (BIB France culture).</w:t>
      </w:r>
    </w:p>
    <w:p w14:paraId="62439008" w14:textId="562AE40F" w:rsidR="008D349D" w:rsidRPr="0032190F" w:rsidRDefault="008D349D" w:rsidP="00242C0F">
      <w:pPr>
        <w:rPr>
          <w:lang w:val="fr-FR"/>
        </w:rPr>
      </w:pPr>
      <w:r w:rsidRPr="0032190F">
        <w:rPr>
          <w:lang w:val="fr-FR"/>
        </w:rPr>
        <w:t xml:space="preserve">Site de la </w:t>
      </w:r>
      <w:hyperlink r:id="rId11348" w:anchor="Sit_Route_Soie" w:history="1">
        <w:r w:rsidRPr="0032190F">
          <w:rPr>
            <w:rStyle w:val="Hyperlink"/>
            <w:lang w:val="fr-FR"/>
          </w:rPr>
          <w:t>route de la soie</w:t>
        </w:r>
      </w:hyperlink>
      <w:r w:rsidRPr="0032190F">
        <w:rPr>
          <w:lang w:val="fr-FR"/>
        </w:rPr>
        <w:t xml:space="preserve"> (</w:t>
      </w:r>
      <w:r w:rsidR="0068071F" w:rsidRPr="0032190F">
        <w:rPr>
          <w:lang w:val="fr-FR"/>
        </w:rPr>
        <w:t xml:space="preserve">BIB expo </w:t>
      </w:r>
      <w:r w:rsidR="0068071F" w:rsidRPr="0032190F">
        <w:rPr>
          <w:i/>
          <w:lang w:val="fr-FR"/>
        </w:rPr>
        <w:t>Han</w:t>
      </w:r>
      <w:r w:rsidR="0068071F" w:rsidRPr="0032190F">
        <w:rPr>
          <w:lang w:val="fr-FR"/>
        </w:rPr>
        <w:t xml:space="preserve">, Musée Guimet et </w:t>
      </w:r>
      <w:r w:rsidRPr="0032190F">
        <w:rPr>
          <w:lang w:val="fr-FR"/>
        </w:rPr>
        <w:t>BIB 1754 p. 14-75)</w:t>
      </w:r>
    </w:p>
    <w:p w14:paraId="54F97ED6" w14:textId="6AAD4724" w:rsidR="0068071F" w:rsidRDefault="0068071F" w:rsidP="00242C0F">
      <w:pPr>
        <w:rPr>
          <w:lang w:val="fr-FR"/>
        </w:rPr>
      </w:pPr>
    </w:p>
    <w:p w14:paraId="42BECB48" w14:textId="77777777" w:rsidR="004129FA" w:rsidRDefault="004129FA" w:rsidP="00C103DD">
      <w:pPr>
        <w:jc w:val="both"/>
        <w:rPr>
          <w:rStyle w:val="Hyperlink"/>
          <w:lang w:val="fr-FR"/>
        </w:rPr>
      </w:pPr>
    </w:p>
    <w:p w14:paraId="2F6DCDE0" w14:textId="4B8CCF56" w:rsidR="004129FA" w:rsidRDefault="004129FA" w:rsidP="004129FA">
      <w:pPr>
        <w:pStyle w:val="Heading2"/>
        <w:rPr>
          <w:rStyle w:val="Hyperlink"/>
          <w:color w:val="000000"/>
          <w:u w:val="none"/>
        </w:rPr>
      </w:pPr>
      <w:r>
        <w:rPr>
          <w:rStyle w:val="Hyperlink"/>
          <w:color w:val="000000"/>
          <w:u w:val="none"/>
        </w:rPr>
        <w:t>périodes</w:t>
      </w:r>
    </w:p>
    <w:p w14:paraId="3A0E9704" w14:textId="77777777" w:rsidR="004129FA" w:rsidRDefault="004129FA" w:rsidP="004129FA">
      <w:pPr>
        <w:rPr>
          <w:lang w:val="fr-FR"/>
        </w:rPr>
      </w:pPr>
    </w:p>
    <w:p w14:paraId="7194E992" w14:textId="77777777" w:rsidR="004129FA" w:rsidRPr="004129FA" w:rsidRDefault="004129FA" w:rsidP="004129FA">
      <w:pPr>
        <w:rPr>
          <w:lang w:val="fr-FR"/>
        </w:rPr>
      </w:pPr>
    </w:p>
    <w:p w14:paraId="148F186B" w14:textId="77777777" w:rsidR="00C103DD" w:rsidRDefault="00C103DD" w:rsidP="00242C0F">
      <w:pPr>
        <w:rPr>
          <w:lang w:val="fr-FR"/>
        </w:rPr>
      </w:pPr>
    </w:p>
    <w:p w14:paraId="1EA1B771" w14:textId="5423C741" w:rsidR="004129FA" w:rsidRDefault="004129FA" w:rsidP="004129FA">
      <w:pPr>
        <w:pStyle w:val="Heading3"/>
      </w:pPr>
      <w:bookmarkStart w:id="4598" w:name="Sit_Palmyre_per_Comtemp"/>
      <w:r>
        <w:t>Comtemporaine</w:t>
      </w:r>
    </w:p>
    <w:bookmarkEnd w:id="4598"/>
    <w:p w14:paraId="184313D8" w14:textId="77777777" w:rsidR="004129FA" w:rsidRDefault="004129FA" w:rsidP="004129FA">
      <w:pPr>
        <w:rPr>
          <w:lang w:val="fr-FR" w:eastAsia="fr-FR"/>
        </w:rPr>
      </w:pPr>
    </w:p>
    <w:p w14:paraId="6A796591" w14:textId="5078075E" w:rsidR="004129FA" w:rsidRPr="004129FA" w:rsidRDefault="004129FA" w:rsidP="004129FA">
      <w:pPr>
        <w:jc w:val="both"/>
        <w:rPr>
          <w:color w:val="0000FF"/>
          <w:u w:val="single"/>
          <w:lang w:val="fr-FR"/>
        </w:rPr>
      </w:pPr>
      <w:r>
        <w:rPr>
          <w:lang w:val="fr-FR" w:eastAsia="fr-FR"/>
        </w:rPr>
        <w:t xml:space="preserve">Destruction par ISIS. </w:t>
      </w:r>
      <w:r>
        <w:rPr>
          <w:rStyle w:val="Hyperlink"/>
          <w:color w:val="auto"/>
          <w:u w:val="none"/>
          <w:lang w:val="fr-FR"/>
        </w:rPr>
        <w:t xml:space="preserve">Temple de Baal: </w:t>
      </w:r>
      <w:bookmarkStart w:id="4599" w:name="_Hlk146615934"/>
      <w:r>
        <w:fldChar w:fldCharType="begin"/>
      </w:r>
      <w:r w:rsidRPr="003363DD">
        <w:rPr>
          <w:lang w:val="fr-FR"/>
        </w:rPr>
        <w:instrText>HYPERLINK "file:///C:\\Users\\Thomas%20Huet\\Desktop\\Documentation%20archéologique%20liée%20à%20la%20thèse\\Analyses%20Statistiques.docx" \l "zDEFINIT_CH_menac_cas"</w:instrText>
      </w:r>
      <w:r>
        <w:fldChar w:fldCharType="separate"/>
      </w:r>
      <w:r w:rsidRPr="00C103DD">
        <w:rPr>
          <w:rStyle w:val="Hyperlink"/>
          <w:lang w:val="fr-FR"/>
        </w:rPr>
        <w:t>CH</w:t>
      </w:r>
      <w:r w:rsidR="00481B3D" w:rsidRPr="00481B3D">
        <w:rPr>
          <w:rStyle w:val="Hyperlink"/>
          <w:color w:val="000000"/>
          <w:u w:val="none"/>
          <w:lang w:val="fr-FR"/>
        </w:rPr>
        <w:t>.</w:t>
      </w:r>
      <w:r>
        <w:rPr>
          <w:rStyle w:val="Hyperlink"/>
          <w:lang w:val="fr-FR"/>
        </w:rPr>
        <w:fldChar w:fldCharType="end"/>
      </w:r>
      <w:r w:rsidR="00481B3D" w:rsidRPr="00481B3D">
        <w:rPr>
          <w:rStyle w:val="Hyperlink"/>
          <w:color w:val="000000"/>
          <w:u w:val="none"/>
          <w:lang w:val="fr-FR"/>
        </w:rPr>
        <w:t>L'archéologue Khaled Al-Assad (</w:t>
      </w:r>
      <w:r w:rsidR="00481B3D" w:rsidRPr="00481B3D">
        <w:rPr>
          <w:rStyle w:val="Hyperlink"/>
          <w:i/>
          <w:iCs/>
          <w:color w:val="000000"/>
          <w:u w:val="none"/>
          <w:lang w:val="fr-FR"/>
        </w:rPr>
        <w:t>Mr Palmyra</w:t>
      </w:r>
      <w:r w:rsidR="00481B3D" w:rsidRPr="00481B3D">
        <w:rPr>
          <w:rStyle w:val="Hyperlink"/>
          <w:color w:val="000000"/>
          <w:u w:val="none"/>
          <w:lang w:val="fr-FR"/>
        </w:rPr>
        <w:t>)</w:t>
      </w:r>
      <w:r w:rsidR="00481B3D">
        <w:rPr>
          <w:rStyle w:val="Hyperlink"/>
          <w:color w:val="000000"/>
          <w:u w:val="none"/>
          <w:lang w:val="fr-FR"/>
        </w:rPr>
        <w:t xml:space="preserve"> a été assassiné par ISIS (BIB ?)</w:t>
      </w:r>
    </w:p>
    <w:bookmarkEnd w:id="4599"/>
    <w:p w14:paraId="0283C238" w14:textId="77777777" w:rsidR="00386E49" w:rsidRPr="0032190F" w:rsidRDefault="00386E49" w:rsidP="00242C0F">
      <w:pPr>
        <w:rPr>
          <w:lang w:val="fr-FR"/>
        </w:rPr>
      </w:pPr>
    </w:p>
    <w:p w14:paraId="13BE9618" w14:textId="77777777" w:rsidR="00386E49" w:rsidRPr="0032190F" w:rsidRDefault="00386E49" w:rsidP="00426FF9">
      <w:pPr>
        <w:pStyle w:val="Heading1"/>
      </w:pPr>
      <w:bookmarkStart w:id="4600" w:name="Sit_Antioche"/>
      <w:r w:rsidRPr="0032190F">
        <w:t>ANTIOCHE</w:t>
      </w:r>
    </w:p>
    <w:bookmarkEnd w:id="4600"/>
    <w:p w14:paraId="1190CF98" w14:textId="77777777" w:rsidR="00386E49" w:rsidRPr="0032190F" w:rsidRDefault="00386E49" w:rsidP="00242C0F">
      <w:pPr>
        <w:rPr>
          <w:lang w:val="fr-FR"/>
        </w:rPr>
      </w:pPr>
    </w:p>
    <w:p w14:paraId="7B78BF86" w14:textId="3560D697" w:rsidR="006D0AB1" w:rsidRPr="0032190F" w:rsidRDefault="00386E49" w:rsidP="00242C0F">
      <w:pPr>
        <w:jc w:val="both"/>
        <w:rPr>
          <w:lang w:val="fr-FR"/>
        </w:rPr>
      </w:pPr>
      <w:r w:rsidRPr="0032190F">
        <w:rPr>
          <w:lang w:val="fr-FR"/>
        </w:rPr>
        <w:t>Ville frontalièr</w:t>
      </w:r>
      <w:r w:rsidR="006D0AB1" w:rsidRPr="0032190F">
        <w:rPr>
          <w:lang w:val="fr-FR"/>
        </w:rPr>
        <w:t>e entre la Turquie et la Syrie, à la charnière des voies conduisant vers l'Anatolie, la Mésopotamie et la Palestine, et sur l'Oronte alors navigable. Antioche est fondée par Séleucos 1</w:t>
      </w:r>
      <w:r w:rsidR="006D0AB1" w:rsidRPr="0032190F">
        <w:rPr>
          <w:vertAlign w:val="superscript"/>
          <w:lang w:val="fr-FR"/>
        </w:rPr>
        <w:t>e</w:t>
      </w:r>
      <w:r w:rsidR="008B4B61" w:rsidRPr="0032190F">
        <w:rPr>
          <w:lang w:val="fr-FR"/>
        </w:rPr>
        <w:t xml:space="preserve">[Séleucides] </w:t>
      </w:r>
      <w:r w:rsidR="006D0AB1" w:rsidRPr="0032190F">
        <w:rPr>
          <w:lang w:val="fr-FR"/>
        </w:rPr>
        <w:t xml:space="preserve">vers 300 aec au bord du fleuve suivant un plan hippodamien. La ville devient la capitale du royaume séleucide et l'un des principaux centres de diffusion de la culture hellénistique. La ville se pose très tôt en rivale </w:t>
      </w:r>
      <w:bookmarkStart w:id="4601" w:name="_Hlk107347585"/>
      <w:r w:rsidR="006D0AB1" w:rsidRPr="0032190F">
        <w:rPr>
          <w:lang w:val="fr-FR"/>
        </w:rPr>
        <w:t>d'</w:t>
      </w:r>
      <w:hyperlink r:id="rId11349" w:anchor="Sit_Alexandrie" w:history="1">
        <w:r w:rsidR="00044D96" w:rsidRPr="0032190F">
          <w:rPr>
            <w:rStyle w:val="Hyperlink"/>
            <w:lang w:val="fr-FR"/>
          </w:rPr>
          <w:t>Alexandrie</w:t>
        </w:r>
      </w:hyperlink>
      <w:bookmarkEnd w:id="4601"/>
      <w:r w:rsidR="006D0AB1" w:rsidRPr="0032190F">
        <w:rPr>
          <w:lang w:val="fr-FR"/>
        </w:rPr>
        <w:t>.(wiki). La ville était favorable aux étrangers, les Juifs n’avaient pas – fait rare – de statut particulier (wiki).</w:t>
      </w:r>
    </w:p>
    <w:p w14:paraId="6258788E" w14:textId="19740453" w:rsidR="008B4B61" w:rsidRPr="0032190F" w:rsidRDefault="008B4B61" w:rsidP="00242C0F">
      <w:pPr>
        <w:jc w:val="both"/>
        <w:rPr>
          <w:lang w:val="fr-FR"/>
        </w:rPr>
      </w:pPr>
      <w:r w:rsidRPr="0032190F">
        <w:rPr>
          <w:lang w:val="fr-FR"/>
        </w:rPr>
        <w:t xml:space="preserve">La ville fut la capitale de l’évangélisation </w:t>
      </w:r>
      <w:hyperlink r:id="rId11350" w:anchor="Cul_Christianisme" w:history="1">
        <w:r w:rsidRPr="0032190F">
          <w:rPr>
            <w:rStyle w:val="Hyperlink"/>
            <w:lang w:val="fr-FR"/>
          </w:rPr>
          <w:t>chrétienne</w:t>
        </w:r>
      </w:hyperlink>
      <w:r w:rsidRPr="0032190F">
        <w:rPr>
          <w:lang w:val="fr-FR"/>
        </w:rPr>
        <w:t xml:space="preserve"> dans tout le Proche-Orient, au même titre que Rome en Occident. Son premier évèque fut l’apôtre Pierre en l’an 37 (L’Express, n°3311)</w:t>
      </w:r>
    </w:p>
    <w:p w14:paraId="7715C99B" w14:textId="77777777" w:rsidR="006D0AB1" w:rsidRPr="0032190F" w:rsidRDefault="006D0AB1" w:rsidP="00242C0F">
      <w:pPr>
        <w:jc w:val="both"/>
        <w:rPr>
          <w:lang w:val="fr-FR"/>
        </w:rPr>
      </w:pPr>
    </w:p>
    <w:p w14:paraId="19E44056" w14:textId="2C41B6E8" w:rsidR="00386E49" w:rsidRPr="0032190F" w:rsidRDefault="00386E49" w:rsidP="00242C0F">
      <w:pPr>
        <w:jc w:val="both"/>
        <w:rPr>
          <w:lang w:val="fr-FR"/>
        </w:rPr>
      </w:pPr>
      <w:r w:rsidRPr="0032190F">
        <w:rPr>
          <w:lang w:val="fr-FR"/>
        </w:rPr>
        <w:t xml:space="preserve">Antioche était la ville de </w:t>
      </w:r>
      <w:r w:rsidR="006D0AB1" w:rsidRPr="0032190F">
        <w:rPr>
          <w:lang w:val="fr-FR"/>
        </w:rPr>
        <w:t xml:space="preserve">départ de </w:t>
      </w:r>
      <w:r w:rsidRPr="0032190F">
        <w:rPr>
          <w:lang w:val="fr-FR"/>
        </w:rPr>
        <w:t xml:space="preserve">la </w:t>
      </w:r>
      <w:hyperlink r:id="rId11351" w:anchor="Sit_Route_Soie" w:history="1">
        <w:r w:rsidR="006D0AB1" w:rsidRPr="0032190F">
          <w:rPr>
            <w:rStyle w:val="Hyperlink"/>
            <w:lang w:val="fr-FR"/>
          </w:rPr>
          <w:t>route de la soie</w:t>
        </w:r>
      </w:hyperlink>
      <w:r w:rsidRPr="0032190F">
        <w:rPr>
          <w:lang w:val="fr-FR"/>
        </w:rPr>
        <w:t xml:space="preserve">(BIB expo </w:t>
      </w:r>
      <w:r w:rsidRPr="0032190F">
        <w:rPr>
          <w:i/>
          <w:lang w:val="fr-FR"/>
        </w:rPr>
        <w:t>Han</w:t>
      </w:r>
      <w:r w:rsidRPr="0032190F">
        <w:rPr>
          <w:lang w:val="fr-FR"/>
        </w:rPr>
        <w:t>, Musée Guimet).</w:t>
      </w:r>
    </w:p>
    <w:p w14:paraId="6484F4FD" w14:textId="77777777" w:rsidR="008B4B61" w:rsidRPr="0032190F" w:rsidRDefault="008B4B61" w:rsidP="00242C0F">
      <w:pPr>
        <w:jc w:val="both"/>
        <w:rPr>
          <w:lang w:val="fr-FR"/>
        </w:rPr>
      </w:pPr>
    </w:p>
    <w:p w14:paraId="5BB76E44" w14:textId="77777777" w:rsidR="008B4B61" w:rsidRPr="0032190F" w:rsidRDefault="008B4B61" w:rsidP="00242C0F">
      <w:pPr>
        <w:jc w:val="both"/>
        <w:rPr>
          <w:lang w:val="fr-FR"/>
        </w:rPr>
      </w:pPr>
      <w:r w:rsidRPr="0032190F">
        <w:rPr>
          <w:lang w:val="fr-FR"/>
        </w:rPr>
        <w:t xml:space="preserve">La ville tomba sous domination perse en 586 </w:t>
      </w:r>
      <w:r w:rsidRPr="0032190F">
        <w:rPr>
          <w:smallCaps/>
          <w:lang w:val="fr-FR"/>
        </w:rPr>
        <w:t>ad</w:t>
      </w:r>
      <w:r w:rsidRPr="0032190F">
        <w:rPr>
          <w:lang w:val="fr-FR"/>
        </w:rPr>
        <w:t>, puis arabe (L’Express, n°3311)</w:t>
      </w:r>
    </w:p>
    <w:p w14:paraId="270E172C" w14:textId="77777777" w:rsidR="006D0AB1" w:rsidRPr="0032190F" w:rsidRDefault="006D0AB1" w:rsidP="00242C0F">
      <w:pPr>
        <w:jc w:val="both"/>
        <w:rPr>
          <w:lang w:val="fr-FR"/>
        </w:rPr>
      </w:pPr>
    </w:p>
    <w:p w14:paraId="629BBF1C" w14:textId="77777777" w:rsidR="006D0AB1" w:rsidRPr="0032190F" w:rsidRDefault="006D0AB1" w:rsidP="00242C0F">
      <w:pPr>
        <w:pStyle w:val="Heading2"/>
      </w:pPr>
      <w:r w:rsidRPr="0032190F">
        <w:t>Epoque romaine</w:t>
      </w:r>
    </w:p>
    <w:p w14:paraId="0BFF83FF" w14:textId="77777777" w:rsidR="006D0AB1" w:rsidRPr="0032190F" w:rsidRDefault="006D0AB1" w:rsidP="00242C0F">
      <w:pPr>
        <w:jc w:val="both"/>
        <w:rPr>
          <w:lang w:val="fr-FR"/>
        </w:rPr>
      </w:pPr>
    </w:p>
    <w:p w14:paraId="6477738C" w14:textId="77777777" w:rsidR="006D0AB1" w:rsidRPr="0032190F" w:rsidRDefault="006D0AB1" w:rsidP="00242C0F">
      <w:pPr>
        <w:jc w:val="both"/>
        <w:rPr>
          <w:lang w:val="fr-FR"/>
        </w:rPr>
      </w:pPr>
      <w:r w:rsidRPr="0032190F">
        <w:rPr>
          <w:lang w:val="fr-FR"/>
        </w:rPr>
        <w:t>Prise par le romain Pompée en -64. La ville devient capitale de la province de Syrie  (wiki)</w:t>
      </w:r>
    </w:p>
    <w:p w14:paraId="5598BE9D" w14:textId="77777777" w:rsidR="00B95620" w:rsidRPr="0032190F" w:rsidRDefault="00B95620" w:rsidP="00242C0F">
      <w:pPr>
        <w:rPr>
          <w:lang w:val="fr-FR"/>
        </w:rPr>
      </w:pPr>
    </w:p>
    <w:p w14:paraId="5FD5776F" w14:textId="77777777" w:rsidR="00755883" w:rsidRPr="0032190F" w:rsidRDefault="00755883" w:rsidP="00426FF9">
      <w:pPr>
        <w:pStyle w:val="Heading1"/>
      </w:pPr>
      <w:bookmarkStart w:id="4602" w:name="Sit_Europos_Doura"/>
      <w:r w:rsidRPr="0032190F">
        <w:t>EUROPOS-DOU</w:t>
      </w:r>
      <w:r w:rsidR="00795E74" w:rsidRPr="0032190F">
        <w:t>RA</w:t>
      </w:r>
    </w:p>
    <w:bookmarkEnd w:id="4602"/>
    <w:p w14:paraId="1B53B478" w14:textId="2D16C08E" w:rsidR="00755883" w:rsidRPr="00F6792C" w:rsidRDefault="00F6792C" w:rsidP="00242C0F">
      <w:pPr>
        <w:rPr>
          <w:sz w:val="20"/>
          <w:lang w:val="fr-FR"/>
        </w:rPr>
      </w:pPr>
      <w:r w:rsidRPr="00F6792C">
        <w:rPr>
          <w:sz w:val="20"/>
          <w:lang w:val="fr-FR"/>
        </w:rPr>
        <w:t>Doura-Europos</w:t>
      </w:r>
    </w:p>
    <w:p w14:paraId="5CE5D9A2" w14:textId="77777777" w:rsidR="00F6792C" w:rsidRPr="0032190F" w:rsidRDefault="00F6792C" w:rsidP="00242C0F">
      <w:pPr>
        <w:rPr>
          <w:lang w:val="fr-FR"/>
        </w:rPr>
      </w:pPr>
    </w:p>
    <w:p w14:paraId="753F1C95" w14:textId="17B0926B" w:rsidR="00431396" w:rsidRPr="0032190F" w:rsidRDefault="00755883" w:rsidP="00242C0F">
      <w:pPr>
        <w:rPr>
          <w:lang w:val="fr-FR"/>
        </w:rPr>
      </w:pPr>
      <w:r w:rsidRPr="0032190F">
        <w:rPr>
          <w:lang w:val="fr-FR"/>
        </w:rPr>
        <w:t>Ou Doura Europos</w:t>
      </w:r>
      <w:r w:rsidR="00431396" w:rsidRPr="0032190F">
        <w:rPr>
          <w:lang w:val="fr-FR"/>
        </w:rPr>
        <w:t xml:space="preserve"> (sud-est Syrie)</w:t>
      </w:r>
      <w:r w:rsidRPr="0032190F">
        <w:rPr>
          <w:lang w:val="fr-FR"/>
        </w:rPr>
        <w:t xml:space="preserve">, est </w:t>
      </w:r>
      <w:r w:rsidR="00431396" w:rsidRPr="0032190F">
        <w:rPr>
          <w:lang w:val="fr-FR"/>
        </w:rPr>
        <w:t xml:space="preserve">installée </w:t>
      </w:r>
      <w:r w:rsidR="002A61CD" w:rsidRPr="0032190F">
        <w:rPr>
          <w:lang w:val="fr-FR"/>
        </w:rPr>
        <w:t xml:space="preserve">sur la </w:t>
      </w:r>
      <w:hyperlink r:id="rId11352" w:anchor="Sit_Route_Soie" w:history="1">
        <w:r w:rsidR="002A61CD" w:rsidRPr="0032190F">
          <w:rPr>
            <w:rStyle w:val="Hyperlink"/>
            <w:lang w:val="fr-FR"/>
          </w:rPr>
          <w:t>route de la soie</w:t>
        </w:r>
      </w:hyperlink>
      <w:r w:rsidR="002A61CD" w:rsidRPr="0032190F">
        <w:rPr>
          <w:lang w:val="fr-FR"/>
        </w:rPr>
        <w:t xml:space="preserve"> (BIB 1754 p. 14-75) </w:t>
      </w:r>
      <w:r w:rsidR="00431396" w:rsidRPr="0032190F">
        <w:rPr>
          <w:lang w:val="fr-FR"/>
        </w:rPr>
        <w:t xml:space="preserve">sur un plateau surplombant le Moyen-Euphrate, à une vingtaine de km au nord de </w:t>
      </w:r>
      <w:hyperlink r:id="rId11353" w:anchor="Sit_Mari" w:history="1">
        <w:r w:rsidR="00431396" w:rsidRPr="0032190F">
          <w:rPr>
            <w:rStyle w:val="Hyperlink"/>
            <w:lang w:val="fr-FR"/>
          </w:rPr>
          <w:t>Mari</w:t>
        </w:r>
      </w:hyperlink>
      <w:r w:rsidR="00431396" w:rsidRPr="0032190F">
        <w:rPr>
          <w:lang w:val="fr-FR"/>
        </w:rPr>
        <w:t xml:space="preserve">. </w:t>
      </w:r>
    </w:p>
    <w:p w14:paraId="11387ACA" w14:textId="3620ADA3" w:rsidR="00755883" w:rsidRPr="0032190F" w:rsidRDefault="00431396" w:rsidP="00242C0F">
      <w:pPr>
        <w:rPr>
          <w:lang w:val="fr-FR"/>
        </w:rPr>
      </w:pPr>
      <w:r w:rsidRPr="0032190F">
        <w:rPr>
          <w:lang w:val="fr-FR"/>
        </w:rPr>
        <w:t xml:space="preserve">Europos est une colonie fondée durant l’époque </w:t>
      </w:r>
      <w:hyperlink r:id="rId11354" w:anchor="Cul_Grecs_Hellenistique" w:history="1">
        <w:r w:rsidRPr="0032190F">
          <w:rPr>
            <w:rStyle w:val="Hyperlink"/>
            <w:lang w:val="fr-FR"/>
          </w:rPr>
          <w:t>hellénistique</w:t>
        </w:r>
      </w:hyperlink>
      <w:r w:rsidRPr="0032190F">
        <w:rPr>
          <w:lang w:val="fr-FR"/>
        </w:rPr>
        <w:t xml:space="preserve"> (vers 300 av. J.-C.) par le général d’Alexandre, Séleucos</w:t>
      </w:r>
      <w:r w:rsidR="002A61CD" w:rsidRPr="0032190F">
        <w:rPr>
          <w:lang w:val="fr-FR"/>
        </w:rPr>
        <w:t xml:space="preserve"> [</w:t>
      </w:r>
      <w:hyperlink r:id="rId11355" w:anchor="Cul_Seleucides" w:history="1">
        <w:r w:rsidR="002A61CD" w:rsidRPr="0032190F">
          <w:rPr>
            <w:rStyle w:val="Hyperlink"/>
            <w:lang w:val="fr-FR"/>
          </w:rPr>
          <w:t>Séleucides</w:t>
        </w:r>
      </w:hyperlink>
      <w:r w:rsidR="002A61CD" w:rsidRPr="0032190F">
        <w:rPr>
          <w:lang w:val="fr-FR"/>
        </w:rPr>
        <w:t>]</w:t>
      </w:r>
      <w:r w:rsidRPr="0032190F">
        <w:rPr>
          <w:lang w:val="fr-FR"/>
        </w:rPr>
        <w:t xml:space="preserve">. La cité est conquise par l’armée </w:t>
      </w:r>
      <w:hyperlink r:id="rId11356" w:anchor="Sit_Rome" w:history="1">
        <w:r w:rsidRPr="0032190F">
          <w:rPr>
            <w:rStyle w:val="Hyperlink"/>
            <w:lang w:val="fr-FR"/>
          </w:rPr>
          <w:t>romaine</w:t>
        </w:r>
      </w:hyperlink>
      <w:r w:rsidRPr="0032190F">
        <w:rPr>
          <w:lang w:val="fr-FR"/>
        </w:rPr>
        <w:t xml:space="preserve"> en 170 </w:t>
      </w:r>
      <w:r w:rsidRPr="0032190F">
        <w:rPr>
          <w:smallCaps/>
          <w:lang w:val="fr-FR"/>
        </w:rPr>
        <w:t>ad</w:t>
      </w:r>
      <w:r w:rsidRPr="0032190F">
        <w:rPr>
          <w:lang w:val="fr-FR"/>
        </w:rPr>
        <w:t xml:space="preserve">. La ville servira de base pour les attaques contre les </w:t>
      </w:r>
      <w:hyperlink r:id="rId11357" w:anchor="Cul_Parthes" w:history="1">
        <w:r w:rsidRPr="0032190F">
          <w:rPr>
            <w:rStyle w:val="Hyperlink"/>
            <w:lang w:val="fr-FR"/>
          </w:rPr>
          <w:t>Parthes</w:t>
        </w:r>
      </w:hyperlink>
      <w:r w:rsidRPr="0032190F">
        <w:rPr>
          <w:lang w:val="fr-FR"/>
        </w:rPr>
        <w:t xml:space="preserve"> (BIB wiki).</w:t>
      </w:r>
    </w:p>
    <w:p w14:paraId="3ECB5832" w14:textId="52CDBB2A" w:rsidR="00431396" w:rsidRPr="0032190F" w:rsidRDefault="00431396" w:rsidP="00242C0F">
      <w:pPr>
        <w:jc w:val="both"/>
        <w:rPr>
          <w:lang w:val="fr-FR"/>
        </w:rPr>
      </w:pPr>
      <w:r w:rsidRPr="0032190F">
        <w:rPr>
          <w:lang w:val="fr-FR"/>
        </w:rPr>
        <w:t xml:space="preserve">Le site renferme de nombreux édifices religieux liés à différentes religions, ce qui laisse entrevoir une multiplicité ethnique : Gréco-macédoniens, Syro-babyloniens, Palmyréniens, diverses </w:t>
      </w:r>
      <w:r w:rsidRPr="0032190F">
        <w:rPr>
          <w:lang w:val="fr-FR"/>
        </w:rPr>
        <w:lastRenderedPageBreak/>
        <w:t xml:space="preserve">populations araméennes, Romains. On dénombre quinze temples polythéistes, un </w:t>
      </w:r>
      <w:bookmarkStart w:id="4603" w:name="_Hlk105608787"/>
      <w:r w:rsidR="00F6792C">
        <w:rPr>
          <w:i/>
          <w:lang w:val="fr-FR"/>
        </w:rPr>
        <w:fldChar w:fldCharType="begin"/>
      </w:r>
      <w:r w:rsidR="00E30F13">
        <w:rPr>
          <w:i/>
          <w:lang w:val="fr-FR"/>
        </w:rPr>
        <w:instrText>HYPERLINK "C:\\Users\\Thomas Huet\\Desktop\\Documentation archéologique liée à la thèse\\Cultures.docx" \l "Cul_Zoroastrisme_Mithra_mithraeum"</w:instrText>
      </w:r>
      <w:r w:rsidR="00F6792C">
        <w:rPr>
          <w:i/>
          <w:lang w:val="fr-FR"/>
        </w:rPr>
      </w:r>
      <w:r w:rsidR="00F6792C">
        <w:rPr>
          <w:i/>
          <w:lang w:val="fr-FR"/>
        </w:rPr>
        <w:fldChar w:fldCharType="separate"/>
      </w:r>
      <w:r w:rsidRPr="00F6792C">
        <w:rPr>
          <w:rStyle w:val="Hyperlink"/>
          <w:i/>
          <w:lang w:val="fr-FR"/>
        </w:rPr>
        <w:t>mithraeum</w:t>
      </w:r>
      <w:bookmarkEnd w:id="4603"/>
      <w:r w:rsidR="00F6792C">
        <w:rPr>
          <w:i/>
          <w:lang w:val="fr-FR"/>
        </w:rPr>
        <w:fldChar w:fldCharType="end"/>
      </w:r>
      <w:r w:rsidRPr="0032190F">
        <w:rPr>
          <w:lang w:val="fr-FR"/>
        </w:rPr>
        <w:t xml:space="preserve">, une maison </w:t>
      </w:r>
      <w:hyperlink r:id="rId11358" w:anchor="Cul_Christianisme" w:history="1">
        <w:r w:rsidRPr="0032190F">
          <w:rPr>
            <w:rStyle w:val="Hyperlink"/>
            <w:lang w:val="fr-FR"/>
          </w:rPr>
          <w:t>chrétienne</w:t>
        </w:r>
      </w:hyperlink>
      <w:r w:rsidRPr="0032190F">
        <w:rPr>
          <w:lang w:val="fr-FR"/>
        </w:rPr>
        <w:t xml:space="preserve"> (</w:t>
      </w:r>
      <w:r w:rsidRPr="0032190F">
        <w:rPr>
          <w:i/>
          <w:lang w:val="fr-FR"/>
        </w:rPr>
        <w:t>Domus ecclesiae</w:t>
      </w:r>
      <w:r w:rsidRPr="0032190F">
        <w:rPr>
          <w:lang w:val="fr-FR"/>
        </w:rPr>
        <w:t xml:space="preserve">) et la </w:t>
      </w:r>
      <w:hyperlink r:id="rId11359" w:anchor="Cul_Hebreux" w:history="1">
        <w:r w:rsidRPr="0032190F">
          <w:rPr>
            <w:rStyle w:val="Hyperlink"/>
            <w:lang w:val="fr-FR"/>
          </w:rPr>
          <w:t>synagogue</w:t>
        </w:r>
      </w:hyperlink>
      <w:r w:rsidRPr="0032190F">
        <w:rPr>
          <w:lang w:val="fr-FR"/>
        </w:rPr>
        <w:t xml:space="preserve"> comportant d'importantes peintures murales datée de 243 </w:t>
      </w:r>
      <w:r w:rsidR="00795E74" w:rsidRPr="0032190F">
        <w:rPr>
          <w:smallCaps/>
          <w:lang w:val="fr-FR"/>
        </w:rPr>
        <w:t>ad</w:t>
      </w:r>
      <w:r w:rsidRPr="0032190F">
        <w:rPr>
          <w:lang w:val="fr-FR"/>
        </w:rPr>
        <w:t>(BIB wiki).</w:t>
      </w:r>
    </w:p>
    <w:p w14:paraId="1A035494" w14:textId="77777777" w:rsidR="00431396" w:rsidRPr="0032190F" w:rsidRDefault="00431396" w:rsidP="00242C0F">
      <w:pPr>
        <w:jc w:val="both"/>
        <w:rPr>
          <w:lang w:val="fr-FR"/>
        </w:rPr>
      </w:pPr>
    </w:p>
    <w:p w14:paraId="0CD06026" w14:textId="77777777" w:rsidR="00B95620" w:rsidRPr="0032190F" w:rsidRDefault="00B95620" w:rsidP="00426FF9">
      <w:pPr>
        <w:pStyle w:val="Heading1"/>
      </w:pPr>
      <w:bookmarkStart w:id="4604" w:name="Sit_Petra"/>
      <w:r w:rsidRPr="0032190F">
        <w:t>PETRA</w:t>
      </w:r>
    </w:p>
    <w:bookmarkEnd w:id="4604"/>
    <w:p w14:paraId="310555FE" w14:textId="77777777" w:rsidR="000A1D1F" w:rsidRPr="0032190F" w:rsidRDefault="000A1D1F" w:rsidP="00242C0F">
      <w:pPr>
        <w:rPr>
          <w:lang w:val="fr-FR"/>
        </w:rPr>
      </w:pPr>
    </w:p>
    <w:p w14:paraId="34C0AFFD" w14:textId="6C5F6695" w:rsidR="006E0734" w:rsidRPr="0032190F" w:rsidRDefault="004D0520" w:rsidP="00242C0F">
      <w:pPr>
        <w:jc w:val="both"/>
        <w:rPr>
          <w:lang w:val="fr-FR"/>
        </w:rPr>
      </w:pPr>
      <w:r>
        <w:rPr>
          <w:lang w:val="fr-FR"/>
        </w:rPr>
        <w:t>En Arabie pétrée (</w:t>
      </w:r>
      <w:r w:rsidRPr="004D0520">
        <w:rPr>
          <w:i/>
          <w:lang w:val="fr-FR"/>
        </w:rPr>
        <w:t>Arabia Petraea</w:t>
      </w:r>
      <w:r>
        <w:rPr>
          <w:lang w:val="fr-FR"/>
        </w:rPr>
        <w:t>) a</w:t>
      </w:r>
      <w:r w:rsidRPr="0032190F">
        <w:rPr>
          <w:lang w:val="fr-FR"/>
        </w:rPr>
        <w:t>u sud de la Jordanie</w:t>
      </w:r>
      <w:r>
        <w:rPr>
          <w:lang w:val="fr-FR"/>
        </w:rPr>
        <w:t>, à</w:t>
      </w:r>
      <w:r w:rsidR="00AC71FD" w:rsidRPr="0032190F">
        <w:rPr>
          <w:lang w:val="fr-FR"/>
        </w:rPr>
        <w:t xml:space="preserve"> la fois cité, nécropole, capitale</w:t>
      </w:r>
      <w:r w:rsidR="006D6085">
        <w:rPr>
          <w:lang w:val="fr-FR"/>
        </w:rPr>
        <w:t xml:space="preserve"> </w:t>
      </w:r>
      <w:r w:rsidR="00AC71FD" w:rsidRPr="0032190F">
        <w:rPr>
          <w:lang w:val="fr-FR"/>
        </w:rPr>
        <w:t xml:space="preserve">des </w:t>
      </w:r>
      <w:hyperlink r:id="rId11360" w:anchor="Cul_Nabateens" w:history="1">
        <w:r w:rsidR="00AC71FD" w:rsidRPr="0032190F">
          <w:rPr>
            <w:rStyle w:val="Hyperlink"/>
            <w:lang w:val="fr-FR"/>
          </w:rPr>
          <w:t>Nabatéens</w:t>
        </w:r>
      </w:hyperlink>
      <w:r w:rsidR="00AC71FD" w:rsidRPr="0032190F">
        <w:rPr>
          <w:lang w:val="fr-FR"/>
        </w:rPr>
        <w:t>, c</w:t>
      </w:r>
      <w:r w:rsidR="00E91B02" w:rsidRPr="0032190F">
        <w:rPr>
          <w:lang w:val="fr-FR"/>
        </w:rPr>
        <w:t>ité ca</w:t>
      </w:r>
      <w:r w:rsidR="006E0734" w:rsidRPr="0032190F">
        <w:rPr>
          <w:lang w:val="fr-FR"/>
        </w:rPr>
        <w:t xml:space="preserve">ravanière </w:t>
      </w:r>
      <w:r w:rsidR="006520BC">
        <w:rPr>
          <w:lang w:val="fr-FR"/>
        </w:rPr>
        <w:t>[</w:t>
      </w:r>
      <w:hyperlink r:id="rId11361" w:anchor="Sit_Karum" w:history="1">
        <w:r w:rsidR="006520BC" w:rsidRPr="00F13B95">
          <w:rPr>
            <w:rStyle w:val="Hyperlink"/>
            <w:lang w:val="fr-FR"/>
          </w:rPr>
          <w:t>karum</w:t>
        </w:r>
      </w:hyperlink>
      <w:r w:rsidR="006520BC">
        <w:rPr>
          <w:lang w:val="fr-FR"/>
        </w:rPr>
        <w:t>]</w:t>
      </w:r>
      <w:r w:rsidR="006E0734" w:rsidRPr="0032190F">
        <w:rPr>
          <w:lang w:val="fr-FR"/>
        </w:rPr>
        <w:t xml:space="preserve">, située à l’abri d’un défilé long de 2km dans les grès </w:t>
      </w:r>
      <w:r w:rsidR="00E91B02" w:rsidRPr="0032190F">
        <w:rPr>
          <w:lang w:val="fr-FR"/>
        </w:rPr>
        <w:t xml:space="preserve">(BIB Louvre). </w:t>
      </w:r>
      <w:r w:rsidR="006E0734" w:rsidRPr="0032190F">
        <w:rPr>
          <w:lang w:val="fr-FR"/>
        </w:rPr>
        <w:t xml:space="preserve">Elle s’étend sur l’équivalent de la moitié de l’ile de Manhattan (BIB arte, </w:t>
      </w:r>
      <w:r w:rsidR="006E0734" w:rsidRPr="0032190F">
        <w:rPr>
          <w:i/>
          <w:lang w:val="fr-FR"/>
        </w:rPr>
        <w:t>Monuments éternels</w:t>
      </w:r>
      <w:r w:rsidR="006E0734" w:rsidRPr="0032190F">
        <w:rPr>
          <w:lang w:val="fr-FR"/>
        </w:rPr>
        <w:t>, 2015).</w:t>
      </w:r>
      <w:r w:rsidR="007E0678">
        <w:rPr>
          <w:lang w:val="fr-FR"/>
        </w:rPr>
        <w:t xml:space="preserve"> Proche d</w:t>
      </w:r>
      <w:r w:rsidR="00520D99">
        <w:rPr>
          <w:lang w:val="fr-FR"/>
        </w:rPr>
        <w:t>fJericho</w:t>
      </w:r>
      <w:r w:rsidR="007E0678">
        <w:rPr>
          <w:lang w:val="fr-FR"/>
        </w:rPr>
        <w:t>u Wadi musa (oasis/jardin)</w:t>
      </w:r>
    </w:p>
    <w:p w14:paraId="5F2C5805" w14:textId="77777777" w:rsidR="006E0734" w:rsidRPr="0032190F" w:rsidRDefault="006E0734" w:rsidP="00242C0F">
      <w:pPr>
        <w:rPr>
          <w:lang w:val="fr-FR"/>
        </w:rPr>
      </w:pPr>
    </w:p>
    <w:p w14:paraId="4339B339" w14:textId="77777777" w:rsidR="00AC71FD" w:rsidRPr="0032190F" w:rsidRDefault="000F1513" w:rsidP="00242C0F">
      <w:pPr>
        <w:rPr>
          <w:lang w:val="fr-FR"/>
        </w:rPr>
      </w:pPr>
      <w:r w:rsidRPr="0032190F">
        <w:rPr>
          <w:lang w:val="fr-FR"/>
        </w:rPr>
        <w:t xml:space="preserve">Décrite par deux auteurs grecs. Une fois comme « luxueuse cité », elle était réputée pour être un havre de paix et de prospérité (BIB arte, </w:t>
      </w:r>
      <w:r w:rsidRPr="0032190F">
        <w:rPr>
          <w:i/>
          <w:lang w:val="fr-FR"/>
        </w:rPr>
        <w:t>Monuments éternels</w:t>
      </w:r>
      <w:r w:rsidRPr="0032190F">
        <w:rPr>
          <w:lang w:val="fr-FR"/>
        </w:rPr>
        <w:t>, 2015).</w:t>
      </w:r>
    </w:p>
    <w:p w14:paraId="179D71C5" w14:textId="72312D28" w:rsidR="008B4B61" w:rsidRDefault="00AC71FD" w:rsidP="00242C0F">
      <w:pPr>
        <w:jc w:val="both"/>
        <w:rPr>
          <w:lang w:val="fr-FR"/>
        </w:rPr>
      </w:pPr>
      <w:r w:rsidRPr="0032190F">
        <w:rPr>
          <w:lang w:val="fr-FR"/>
        </w:rPr>
        <w:t xml:space="preserve">Elle est située </w:t>
      </w:r>
      <w:r w:rsidR="000F1513" w:rsidRPr="0032190F">
        <w:rPr>
          <w:lang w:val="fr-FR"/>
        </w:rPr>
        <w:t xml:space="preserve">à l’extrémité nord des routes de la </w:t>
      </w:r>
      <w:r w:rsidR="002A61CD" w:rsidRPr="0032190F">
        <w:rPr>
          <w:lang w:val="fr-FR"/>
        </w:rPr>
        <w:t xml:space="preserve">Péninsule arabique, de l’autre </w:t>
      </w:r>
      <w:r w:rsidR="000F1513" w:rsidRPr="0032190F">
        <w:rPr>
          <w:lang w:val="fr-FR"/>
        </w:rPr>
        <w:t xml:space="preserve">côté du désert du Hedjaz, avec, au sud : </w:t>
      </w:r>
      <w:hyperlink r:id="rId11362" w:anchor="Sit_Hegra" w:history="1">
        <w:r w:rsidR="000F1513" w:rsidRPr="0032190F">
          <w:rPr>
            <w:rStyle w:val="Hyperlink"/>
            <w:lang w:val="fr-FR"/>
          </w:rPr>
          <w:t>H</w:t>
        </w:r>
        <w:r w:rsidR="006E0734" w:rsidRPr="0032190F">
          <w:rPr>
            <w:rStyle w:val="Hyperlink"/>
            <w:lang w:val="fr-FR"/>
          </w:rPr>
          <w:t>e</w:t>
        </w:r>
        <w:r w:rsidR="000F1513" w:rsidRPr="0032190F">
          <w:rPr>
            <w:rStyle w:val="Hyperlink"/>
            <w:lang w:val="fr-FR"/>
          </w:rPr>
          <w:t>gra</w:t>
        </w:r>
      </w:hyperlink>
      <w:r w:rsidR="00962952">
        <w:rPr>
          <w:lang w:val="fr-FR"/>
        </w:rPr>
        <w:t xml:space="preserve">, </w:t>
      </w:r>
      <w:hyperlink r:id="rId11363" w:anchor="Sit_Medine" w:history="1">
        <w:r w:rsidR="000F1513" w:rsidRPr="0032190F">
          <w:rPr>
            <w:rStyle w:val="Hyperlink"/>
            <w:lang w:val="fr-FR"/>
          </w:rPr>
          <w:t>Médine</w:t>
        </w:r>
      </w:hyperlink>
      <w:r w:rsidR="000F1513" w:rsidRPr="0032190F">
        <w:rPr>
          <w:lang w:val="fr-FR"/>
        </w:rPr>
        <w:t xml:space="preserve">, </w:t>
      </w:r>
      <w:hyperlink r:id="rId11364" w:anchor="Sit_Mecque" w:history="1">
        <w:r w:rsidR="000F1513" w:rsidRPr="0032190F">
          <w:rPr>
            <w:rStyle w:val="Hyperlink"/>
            <w:lang w:val="fr-FR"/>
          </w:rPr>
          <w:t>La Mecque</w:t>
        </w:r>
      </w:hyperlink>
      <w:r w:rsidR="000F1513" w:rsidRPr="0032190F">
        <w:rPr>
          <w:lang w:val="fr-FR"/>
        </w:rPr>
        <w:t xml:space="preserve">, </w:t>
      </w:r>
      <w:hyperlink r:id="rId11365" w:anchor="Sit_Ma_in" w:history="1">
        <w:r w:rsidR="000F1513" w:rsidRPr="0032190F">
          <w:rPr>
            <w:rStyle w:val="Hyperlink"/>
            <w:lang w:val="fr-FR"/>
          </w:rPr>
          <w:t>Ma’in</w:t>
        </w:r>
      </w:hyperlink>
      <w:r w:rsidR="000F1513" w:rsidRPr="0032190F">
        <w:rPr>
          <w:lang w:val="fr-FR"/>
        </w:rPr>
        <w:t xml:space="preserve">, </w:t>
      </w:r>
      <w:r w:rsidR="00880A16" w:rsidRPr="0032190F">
        <w:rPr>
          <w:lang w:val="fr-FR"/>
        </w:rPr>
        <w:t>port d’</w:t>
      </w:r>
      <w:r w:rsidR="00F732C0">
        <w:rPr>
          <w:lang w:val="fr-FR"/>
        </w:rPr>
        <w:t xml:space="preserve"> </w:t>
      </w:r>
      <w:hyperlink r:id="rId11366" w:anchor="Aden" w:history="1">
        <w:r w:rsidR="000F1513" w:rsidRPr="0032190F">
          <w:rPr>
            <w:rStyle w:val="Hyperlink"/>
            <w:lang w:val="fr-FR"/>
          </w:rPr>
          <w:t>Aden</w:t>
        </w:r>
      </w:hyperlink>
      <w:r w:rsidR="000F1513" w:rsidRPr="0032190F">
        <w:rPr>
          <w:lang w:val="fr-FR"/>
        </w:rPr>
        <w:t xml:space="preserve"> (BIB L’Express, n°3311). Petra est sur la route qui va de </w:t>
      </w:r>
      <w:r w:rsidRPr="0032190F">
        <w:rPr>
          <w:lang w:val="fr-FR"/>
        </w:rPr>
        <w:t>Damas</w:t>
      </w:r>
      <w:r w:rsidR="008B4B61" w:rsidRPr="0032190F">
        <w:rPr>
          <w:lang w:val="fr-FR"/>
        </w:rPr>
        <w:t>,</w:t>
      </w:r>
      <w:r w:rsidR="00F64A9D">
        <w:rPr>
          <w:lang w:val="fr-FR"/>
        </w:rPr>
        <w:t xml:space="preserve"> </w:t>
      </w:r>
      <w:hyperlink r:id="rId11367" w:anchor="Sit_Gaza" w:history="1">
        <w:r w:rsidR="008B4B61" w:rsidRPr="0032190F">
          <w:rPr>
            <w:rStyle w:val="Hyperlink"/>
            <w:lang w:val="fr-FR"/>
          </w:rPr>
          <w:t>Gaza</w:t>
        </w:r>
      </w:hyperlink>
      <w:r w:rsidR="008B4B61" w:rsidRPr="0032190F">
        <w:rPr>
          <w:lang w:val="fr-FR"/>
        </w:rPr>
        <w:t xml:space="preserve"> (port) </w:t>
      </w:r>
      <w:r w:rsidRPr="0032190F">
        <w:rPr>
          <w:lang w:val="fr-FR"/>
        </w:rPr>
        <w:t>au nord,</w:t>
      </w:r>
      <w:r w:rsidR="0079043D">
        <w:rPr>
          <w:lang w:val="fr-FR"/>
        </w:rPr>
        <w:t xml:space="preserve"> </w:t>
      </w:r>
      <w:r w:rsidR="006E0734" w:rsidRPr="0032190F">
        <w:rPr>
          <w:lang w:val="fr-FR"/>
        </w:rPr>
        <w:t xml:space="preserve">et d’est en ouest </w:t>
      </w:r>
      <w:hyperlink r:id="rId11368" w:anchor="Sit_Alexandrie" w:history="1">
        <w:r w:rsidR="006E0734" w:rsidRPr="0032190F">
          <w:rPr>
            <w:rStyle w:val="Hyperlink"/>
            <w:lang w:val="fr-FR"/>
          </w:rPr>
          <w:t>Alexandrie</w:t>
        </w:r>
      </w:hyperlink>
      <w:r w:rsidR="006E0734" w:rsidRPr="0032190F">
        <w:rPr>
          <w:lang w:val="fr-FR"/>
        </w:rPr>
        <w:t xml:space="preserve"> vers le golfe persique : Basra [Basora] </w:t>
      </w:r>
      <w:r w:rsidR="008B4B61" w:rsidRPr="0032190F">
        <w:rPr>
          <w:lang w:val="fr-FR"/>
        </w:rPr>
        <w:t>(BIB L’Express, n°3311).</w:t>
      </w:r>
      <w:r w:rsidR="007E0678">
        <w:rPr>
          <w:lang w:val="fr-FR"/>
        </w:rPr>
        <w:t xml:space="preserve"> A mi-c</w:t>
      </w:r>
      <w:r w:rsidR="0079043D">
        <w:rPr>
          <w:lang w:val="fr-FR"/>
        </w:rPr>
        <w:t>h</w:t>
      </w:r>
      <w:r w:rsidR="007E0678">
        <w:rPr>
          <w:lang w:val="fr-FR"/>
        </w:rPr>
        <w:t>emin entre le golfe d’Aqaba et la Mer Morte.</w:t>
      </w:r>
    </w:p>
    <w:p w14:paraId="0E2240CD" w14:textId="32D47DF5" w:rsidR="00F64A9D" w:rsidRPr="0032190F" w:rsidRDefault="00F64A9D" w:rsidP="00242C0F">
      <w:pPr>
        <w:jc w:val="both"/>
        <w:rPr>
          <w:lang w:val="fr-FR"/>
        </w:rPr>
      </w:pPr>
      <w:r>
        <w:rPr>
          <w:lang w:val="fr-FR"/>
        </w:rPr>
        <w:t xml:space="preserve">v. </w:t>
      </w:r>
      <w:hyperlink r:id="rId11369" w:anchor="Sit_Qaryat_Faw" w:history="1">
        <w:r w:rsidRPr="00F64A9D">
          <w:rPr>
            <w:rStyle w:val="Hyperlink"/>
            <w:lang w:val="fr-FR"/>
          </w:rPr>
          <w:t>Qaryat al faw</w:t>
        </w:r>
      </w:hyperlink>
    </w:p>
    <w:p w14:paraId="531CAEB8" w14:textId="77777777" w:rsidR="008B4B61" w:rsidRPr="0032190F" w:rsidRDefault="008B4B61" w:rsidP="00242C0F">
      <w:pPr>
        <w:rPr>
          <w:lang w:val="fr-FR"/>
        </w:rPr>
      </w:pPr>
    </w:p>
    <w:p w14:paraId="0E67B62B" w14:textId="4CFD02E6" w:rsidR="00880A16" w:rsidRDefault="006E0734" w:rsidP="00242C0F">
      <w:pPr>
        <w:jc w:val="both"/>
        <w:rPr>
          <w:lang w:val="fr-FR"/>
        </w:rPr>
      </w:pPr>
      <w:r w:rsidRPr="0032190F">
        <w:rPr>
          <w:lang w:val="fr-FR"/>
        </w:rPr>
        <w:t xml:space="preserve">Au plus grand elle devait abriter </w:t>
      </w:r>
      <w:r w:rsidR="00880A16" w:rsidRPr="0032190F">
        <w:rPr>
          <w:lang w:val="fr-FR"/>
        </w:rPr>
        <w:t xml:space="preserve">30 000 </w:t>
      </w:r>
      <w:r w:rsidR="00673F0D" w:rsidRPr="0032190F">
        <w:rPr>
          <w:lang w:val="fr-FR"/>
        </w:rPr>
        <w:t>habitants</w:t>
      </w:r>
      <w:r w:rsidR="00880A16" w:rsidRPr="0032190F">
        <w:rPr>
          <w:lang w:val="fr-FR"/>
        </w:rPr>
        <w:t>.</w:t>
      </w:r>
    </w:p>
    <w:p w14:paraId="21651EE1" w14:textId="137B16A6" w:rsidR="004E22A3" w:rsidRDefault="004E22A3" w:rsidP="00242C0F">
      <w:pPr>
        <w:jc w:val="both"/>
        <w:rPr>
          <w:lang w:val="fr-FR"/>
        </w:rPr>
      </w:pPr>
    </w:p>
    <w:p w14:paraId="7420991F" w14:textId="37B8BE53" w:rsidR="00CA2688" w:rsidRPr="00CA2688" w:rsidRDefault="00CA2688" w:rsidP="00242C0F">
      <w:pPr>
        <w:jc w:val="both"/>
        <w:rPr>
          <w:lang w:val="fr-FR"/>
        </w:rPr>
      </w:pPr>
      <w:r>
        <w:rPr>
          <w:lang w:val="fr-FR"/>
        </w:rPr>
        <w:t xml:space="preserve">Touchée par un </w:t>
      </w:r>
      <w:r w:rsidRPr="00CA2688">
        <w:rPr>
          <w:i/>
          <w:iCs/>
          <w:lang w:val="fr-FR"/>
        </w:rPr>
        <w:t>flash flood</w:t>
      </w:r>
      <w:r>
        <w:rPr>
          <w:lang w:val="fr-FR"/>
        </w:rPr>
        <w:t xml:space="preserve"> (BIB 3563)</w:t>
      </w:r>
    </w:p>
    <w:p w14:paraId="20729BC0" w14:textId="198224E6" w:rsidR="004E22A3" w:rsidRPr="0032190F" w:rsidRDefault="004E22A3" w:rsidP="00242C0F">
      <w:pPr>
        <w:jc w:val="both"/>
        <w:rPr>
          <w:lang w:val="fr-FR"/>
        </w:rPr>
      </w:pPr>
      <w:r>
        <w:rPr>
          <w:lang w:val="fr-FR"/>
        </w:rPr>
        <w:t>v. EAMENA/</w:t>
      </w:r>
      <w:hyperlink r:id="rId11370" w:anchor="BD_Eamena_prj_Net0" w:history="1">
        <w:r w:rsidRPr="004E22A3">
          <w:rPr>
            <w:rStyle w:val="Hyperlink"/>
            <w:lang w:val="fr-FR"/>
          </w:rPr>
          <w:t>Net0</w:t>
        </w:r>
      </w:hyperlink>
    </w:p>
    <w:p w14:paraId="3BC4439F" w14:textId="77777777" w:rsidR="00880A16" w:rsidRPr="0032190F" w:rsidRDefault="00880A16" w:rsidP="00242C0F">
      <w:pPr>
        <w:jc w:val="both"/>
        <w:rPr>
          <w:lang w:val="fr-FR"/>
        </w:rPr>
      </w:pPr>
    </w:p>
    <w:p w14:paraId="736306D9" w14:textId="25D92968" w:rsidR="00880A16" w:rsidRPr="0032190F" w:rsidRDefault="003B1E4B" w:rsidP="00242C0F">
      <w:pPr>
        <w:pStyle w:val="Heading2"/>
      </w:pPr>
      <w:r>
        <w:t>u</w:t>
      </w:r>
      <w:r w:rsidR="00880A16" w:rsidRPr="0032190F">
        <w:t>branisme et tombeaux</w:t>
      </w:r>
    </w:p>
    <w:p w14:paraId="390A95BD" w14:textId="77777777" w:rsidR="00880A16" w:rsidRPr="0032190F" w:rsidRDefault="00880A16" w:rsidP="00242C0F">
      <w:pPr>
        <w:jc w:val="both"/>
        <w:rPr>
          <w:lang w:val="fr-FR"/>
        </w:rPr>
      </w:pPr>
    </w:p>
    <w:p w14:paraId="661F4481" w14:textId="2B73485D" w:rsidR="006E0734" w:rsidRPr="0032190F" w:rsidRDefault="00AC71FD" w:rsidP="00242C0F">
      <w:pPr>
        <w:jc w:val="both"/>
        <w:rPr>
          <w:lang w:val="fr-FR"/>
        </w:rPr>
      </w:pPr>
      <w:r w:rsidRPr="0032190F">
        <w:rPr>
          <w:lang w:val="fr-FR"/>
        </w:rPr>
        <w:t>300</w:t>
      </w:r>
      <w:r w:rsidR="006E0734" w:rsidRPr="0032190F">
        <w:rPr>
          <w:lang w:val="fr-FR"/>
        </w:rPr>
        <w:t xml:space="preserve">0 monuments ont été identifiés </w:t>
      </w:r>
      <w:r w:rsidRPr="0032190F">
        <w:rPr>
          <w:lang w:val="fr-FR"/>
        </w:rPr>
        <w:t>(wiki)</w:t>
      </w:r>
      <w:r w:rsidR="006D6085">
        <w:rPr>
          <w:lang w:val="fr-FR"/>
        </w:rPr>
        <w:t xml:space="preserve"> </w:t>
      </w:r>
      <w:r w:rsidR="006E0734" w:rsidRPr="0032190F">
        <w:rPr>
          <w:lang w:val="fr-FR"/>
        </w:rPr>
        <w:t xml:space="preserve">620 tombeaux à façades décorées (BIB arte, </w:t>
      </w:r>
      <w:r w:rsidR="006E0734" w:rsidRPr="0032190F">
        <w:rPr>
          <w:i/>
          <w:lang w:val="fr-FR"/>
        </w:rPr>
        <w:t>Monuments éternels</w:t>
      </w:r>
      <w:r w:rsidR="006E0734" w:rsidRPr="0032190F">
        <w:rPr>
          <w:lang w:val="fr-FR"/>
        </w:rPr>
        <w:t>, 2015). Les tombeaux sont caractérisé</w:t>
      </w:r>
      <w:r w:rsidR="0079043D">
        <w:rPr>
          <w:lang w:val="fr-FR"/>
        </w:rPr>
        <w:t>s</w:t>
      </w:r>
      <w:r w:rsidR="006E0734" w:rsidRPr="0032190F">
        <w:rPr>
          <w:lang w:val="fr-FR"/>
        </w:rPr>
        <w:t xml:space="preserve"> par leur décoration hétéroclite inspiré de l’Orient (motifs en gradin, ou merlon qui renvoi</w:t>
      </w:r>
      <w:r w:rsidR="0079043D">
        <w:rPr>
          <w:lang w:val="fr-FR"/>
        </w:rPr>
        <w:t>e</w:t>
      </w:r>
      <w:r w:rsidR="006E0734" w:rsidRPr="0032190F">
        <w:rPr>
          <w:lang w:val="fr-FR"/>
        </w:rPr>
        <w:t>nt à la Mésopotamie</w:t>
      </w:r>
      <w:r w:rsidR="002A61CD" w:rsidRPr="0032190F">
        <w:rPr>
          <w:lang w:val="fr-FR"/>
        </w:rPr>
        <w:t>, chapiteau en forme d’éléphant</w:t>
      </w:r>
      <w:r w:rsidR="006E0734" w:rsidRPr="0032190F">
        <w:rPr>
          <w:lang w:val="fr-FR"/>
        </w:rPr>
        <w:t xml:space="preserve">), </w:t>
      </w:r>
      <w:r w:rsidR="00992ED9" w:rsidRPr="0032190F">
        <w:rPr>
          <w:lang w:val="fr-FR"/>
        </w:rPr>
        <w:t>Égypte</w:t>
      </w:r>
      <w:r w:rsidR="006E0734" w:rsidRPr="0032190F">
        <w:rPr>
          <w:lang w:val="fr-FR"/>
        </w:rPr>
        <w:t xml:space="preserve">, Grèce, Rome. On parle pour Petra de « baroque arabe ». (BIB arte, </w:t>
      </w:r>
      <w:r w:rsidR="006E0734" w:rsidRPr="0032190F">
        <w:rPr>
          <w:i/>
          <w:lang w:val="fr-FR"/>
        </w:rPr>
        <w:t>Monuments éternels</w:t>
      </w:r>
      <w:r w:rsidR="006E0734" w:rsidRPr="0032190F">
        <w:rPr>
          <w:lang w:val="fr-FR"/>
        </w:rPr>
        <w:t xml:space="preserve">, 2015). </w:t>
      </w:r>
    </w:p>
    <w:p w14:paraId="589408B1" w14:textId="77777777" w:rsidR="006E0734" w:rsidRPr="0032190F" w:rsidRDefault="006E0734" w:rsidP="00242C0F">
      <w:pPr>
        <w:jc w:val="both"/>
        <w:rPr>
          <w:lang w:val="fr-FR"/>
        </w:rPr>
      </w:pPr>
      <w:r w:rsidRPr="0032190F">
        <w:rPr>
          <w:lang w:val="fr-FR"/>
        </w:rPr>
        <w:t xml:space="preserve">Les blocs probablement issus des déblais des sculptures monumentales étaient employés dans les habitats.(BIB arte, </w:t>
      </w:r>
      <w:r w:rsidRPr="0032190F">
        <w:rPr>
          <w:i/>
          <w:lang w:val="fr-FR"/>
        </w:rPr>
        <w:t>Monuments éternels</w:t>
      </w:r>
      <w:r w:rsidRPr="0032190F">
        <w:rPr>
          <w:lang w:val="fr-FR"/>
        </w:rPr>
        <w:t xml:space="preserve">, 2015). Il y avait peut être une économie de la pierre ritualisée. Les tombeaux monumentaux seraient les  séputltures des chefs tribaux (comme la construction des pyramides égyptiennes ?). L’absence de marques d’échaffaudage, l’enlèvement vertical d’un chapiteau sur un monument, sont des indices qui laissent penser que les façades étaient sculptées de haut en bas.(BIB arte, </w:t>
      </w:r>
      <w:r w:rsidRPr="0032190F">
        <w:rPr>
          <w:i/>
          <w:lang w:val="fr-FR"/>
        </w:rPr>
        <w:t>Monuments éternels</w:t>
      </w:r>
      <w:r w:rsidRPr="0032190F">
        <w:rPr>
          <w:lang w:val="fr-FR"/>
        </w:rPr>
        <w:t>, 2015).</w:t>
      </w:r>
    </w:p>
    <w:p w14:paraId="421E437F" w14:textId="77777777" w:rsidR="006E0734" w:rsidRPr="0032190F" w:rsidRDefault="006E0734" w:rsidP="00242C0F">
      <w:pPr>
        <w:rPr>
          <w:lang w:val="fr-FR"/>
        </w:rPr>
      </w:pPr>
      <w:r w:rsidRPr="0032190F">
        <w:rPr>
          <w:lang w:val="fr-FR"/>
        </w:rPr>
        <w:t xml:space="preserve">Une expérience archéologique menée en Californie (2 tailleurs de pierre) la difficulté (étroitesse de la plate-forme, épanouissement des déblais, etc.). L’E montre que pour réaliser un tombeau il faut des mois ou des années. (BIB arte, </w:t>
      </w:r>
      <w:r w:rsidRPr="0032190F">
        <w:rPr>
          <w:i/>
          <w:lang w:val="fr-FR"/>
        </w:rPr>
        <w:t>Monuments éternels</w:t>
      </w:r>
      <w:r w:rsidRPr="0032190F">
        <w:rPr>
          <w:lang w:val="fr-FR"/>
        </w:rPr>
        <w:t>, 2015).</w:t>
      </w:r>
    </w:p>
    <w:p w14:paraId="1E1026C5" w14:textId="77777777" w:rsidR="00880A16" w:rsidRPr="0032190F" w:rsidRDefault="00880A16" w:rsidP="00242C0F">
      <w:pPr>
        <w:rPr>
          <w:lang w:val="fr-FR"/>
        </w:rPr>
      </w:pPr>
    </w:p>
    <w:p w14:paraId="6CAC1FEA" w14:textId="77777777" w:rsidR="00880A16" w:rsidRPr="0032190F" w:rsidRDefault="00880A16" w:rsidP="00242C0F">
      <w:pPr>
        <w:pStyle w:val="Heading3"/>
        <w:spacing w:line="240" w:lineRule="auto"/>
      </w:pPr>
      <w:bookmarkStart w:id="4605" w:name="Sit_Petra_Rasne"/>
      <w:r w:rsidRPr="0032190F">
        <w:t>La Rasné</w:t>
      </w:r>
    </w:p>
    <w:bookmarkEnd w:id="4605"/>
    <w:p w14:paraId="225157BC" w14:textId="165B2FE2" w:rsidR="00880A16" w:rsidRPr="003B1E4B" w:rsidRDefault="00880A16" w:rsidP="00242C0F">
      <w:pPr>
        <w:rPr>
          <w:sz w:val="20"/>
          <w:lang w:val="fr-FR"/>
        </w:rPr>
      </w:pPr>
      <w:r w:rsidRPr="003B1E4B">
        <w:rPr>
          <w:sz w:val="20"/>
          <w:lang w:val="fr-FR"/>
        </w:rPr>
        <w:t>Le trésor</w:t>
      </w:r>
      <w:r w:rsidR="0079043D">
        <w:rPr>
          <w:sz w:val="20"/>
          <w:lang w:val="fr-FR"/>
        </w:rPr>
        <w:t xml:space="preserve">, </w:t>
      </w:r>
      <w:r w:rsidR="0079043D" w:rsidRPr="0079043D">
        <w:rPr>
          <w:i/>
          <w:iCs/>
          <w:sz w:val="20"/>
          <w:lang w:val="fr-FR"/>
        </w:rPr>
        <w:t>The Treasure</w:t>
      </w:r>
    </w:p>
    <w:p w14:paraId="259F875D" w14:textId="77777777" w:rsidR="00880A16" w:rsidRPr="0032190F" w:rsidRDefault="00880A16" w:rsidP="00242C0F">
      <w:pPr>
        <w:rPr>
          <w:lang w:val="fr-FR"/>
        </w:rPr>
      </w:pPr>
    </w:p>
    <w:p w14:paraId="7418B9DF" w14:textId="77777777" w:rsidR="00880A16" w:rsidRPr="0032190F" w:rsidRDefault="00880A16" w:rsidP="00242C0F">
      <w:pPr>
        <w:rPr>
          <w:lang w:val="fr-FR"/>
        </w:rPr>
      </w:pPr>
      <w:r w:rsidRPr="0032190F">
        <w:rPr>
          <w:lang w:val="fr-FR"/>
        </w:rPr>
        <w:t xml:space="preserve">Edifice somptueux au débouché du snir | snik [ ?] (défilé long de 2km) (BIB arte, </w:t>
      </w:r>
      <w:r w:rsidRPr="0032190F">
        <w:rPr>
          <w:i/>
          <w:lang w:val="fr-FR"/>
        </w:rPr>
        <w:t>Monuments éternels</w:t>
      </w:r>
      <w:r w:rsidRPr="0032190F">
        <w:rPr>
          <w:lang w:val="fr-FR"/>
        </w:rPr>
        <w:t>, 2015).</w:t>
      </w:r>
    </w:p>
    <w:p w14:paraId="739F9DF7" w14:textId="77777777" w:rsidR="006E0734" w:rsidRPr="0032190F" w:rsidRDefault="006E0734" w:rsidP="00242C0F">
      <w:pPr>
        <w:rPr>
          <w:lang w:val="fr-FR"/>
        </w:rPr>
      </w:pPr>
    </w:p>
    <w:p w14:paraId="4D7BF39B" w14:textId="77777777" w:rsidR="00880A16" w:rsidRPr="0032190F" w:rsidRDefault="00880A16" w:rsidP="00242C0F">
      <w:pPr>
        <w:rPr>
          <w:lang w:val="fr-FR"/>
        </w:rPr>
      </w:pPr>
    </w:p>
    <w:p w14:paraId="273D6A49" w14:textId="4D6318D3" w:rsidR="00880A16" w:rsidRPr="0032190F" w:rsidRDefault="003B1E4B" w:rsidP="00242C0F">
      <w:pPr>
        <w:pStyle w:val="Heading2"/>
      </w:pPr>
      <w:r>
        <w:lastRenderedPageBreak/>
        <w:t>g</w:t>
      </w:r>
      <w:r w:rsidR="00880A16" w:rsidRPr="0032190F">
        <w:t>estion de l’eau</w:t>
      </w:r>
    </w:p>
    <w:p w14:paraId="7A233859" w14:textId="77777777" w:rsidR="00880A16" w:rsidRPr="0032190F" w:rsidRDefault="00880A16" w:rsidP="00242C0F">
      <w:pPr>
        <w:rPr>
          <w:lang w:val="fr-FR"/>
        </w:rPr>
      </w:pPr>
    </w:p>
    <w:p w14:paraId="3435B9A0" w14:textId="106142FA" w:rsidR="00AC71FD" w:rsidRPr="0032190F" w:rsidRDefault="00AC71FD" w:rsidP="00242C0F">
      <w:pPr>
        <w:rPr>
          <w:lang w:val="fr-FR"/>
        </w:rPr>
      </w:pPr>
      <w:r w:rsidRPr="0032190F">
        <w:rPr>
          <w:lang w:val="fr-FR"/>
        </w:rPr>
        <w:t>Ouvrages pour très élaboré (tradition nomade désert) (wiki)</w:t>
      </w:r>
      <w:r w:rsidR="00880A16" w:rsidRPr="0032190F">
        <w:rPr>
          <w:lang w:val="fr-FR"/>
        </w:rPr>
        <w:t xml:space="preserve">. Le régime des pluies étant torrentiel et rare il est nécessaire de capter et se protégér de ces pluies. Des ouvrages ont été édifiés pour le captage et le stockage de l’eau : citernes, bassins de rétention/décantation/tri, enfilades de barrages, rigole, canaux (BIB arte, </w:t>
      </w:r>
      <w:r w:rsidR="00880A16" w:rsidRPr="0032190F">
        <w:rPr>
          <w:i/>
          <w:lang w:val="fr-FR"/>
        </w:rPr>
        <w:t>Monuments éternels</w:t>
      </w:r>
      <w:r w:rsidR="00880A16" w:rsidRPr="0032190F">
        <w:rPr>
          <w:lang w:val="fr-FR"/>
        </w:rPr>
        <w:t xml:space="preserve">, 2015). </w:t>
      </w:r>
    </w:p>
    <w:p w14:paraId="0C1EFC61" w14:textId="213677C5" w:rsidR="00880A16" w:rsidRDefault="00880A16" w:rsidP="00242C0F">
      <w:pPr>
        <w:rPr>
          <w:lang w:val="fr-FR"/>
        </w:rPr>
      </w:pPr>
      <w:r w:rsidRPr="0032190F">
        <w:rPr>
          <w:lang w:val="fr-FR"/>
        </w:rPr>
        <w:t xml:space="preserve">En amont de la </w:t>
      </w:r>
      <w:hyperlink r:id="rId11371" w:anchor="Sit_Petra_Rasne" w:history="1">
        <w:r w:rsidRPr="0079043D">
          <w:rPr>
            <w:rStyle w:val="Hyperlink"/>
            <w:lang w:val="fr-FR"/>
          </w:rPr>
          <w:t>Rasné</w:t>
        </w:r>
      </w:hyperlink>
      <w:r w:rsidRPr="0032190F">
        <w:rPr>
          <w:lang w:val="fr-FR"/>
        </w:rPr>
        <w:t xml:space="preserve">, un barrage a été daté de 80 – 25 aec (BIB arte, </w:t>
      </w:r>
      <w:r w:rsidRPr="0032190F">
        <w:rPr>
          <w:i/>
          <w:lang w:val="fr-FR"/>
        </w:rPr>
        <w:t>Monuments éternels</w:t>
      </w:r>
      <w:r w:rsidRPr="0032190F">
        <w:rPr>
          <w:lang w:val="fr-FR"/>
        </w:rPr>
        <w:t>, 2015).</w:t>
      </w:r>
    </w:p>
    <w:p w14:paraId="1BC4D322" w14:textId="77777777" w:rsidR="009D239C" w:rsidRDefault="009D239C" w:rsidP="00242C0F">
      <w:pPr>
        <w:rPr>
          <w:lang w:val="fr-FR"/>
        </w:rPr>
      </w:pPr>
    </w:p>
    <w:p w14:paraId="68E4742D" w14:textId="77777777" w:rsidR="008E7C10" w:rsidRDefault="008E7C10" w:rsidP="00426FF9">
      <w:pPr>
        <w:pStyle w:val="Heading1"/>
      </w:pPr>
      <w:bookmarkStart w:id="4606" w:name="Sit_Thamud"/>
      <w:r>
        <w:t>THAMUD</w:t>
      </w:r>
    </w:p>
    <w:bookmarkEnd w:id="4606"/>
    <w:p w14:paraId="1F49BE5D" w14:textId="77777777" w:rsidR="008E7C10" w:rsidRPr="0023746D" w:rsidRDefault="008E7C10" w:rsidP="00242C0F">
      <w:pPr>
        <w:rPr>
          <w:sz w:val="20"/>
          <w:lang w:val="fr-FR"/>
        </w:rPr>
      </w:pPr>
      <w:r w:rsidRPr="0023746D">
        <w:rPr>
          <w:sz w:val="20"/>
          <w:lang w:val="fr-FR"/>
        </w:rPr>
        <w:t>Thamūd</w:t>
      </w:r>
    </w:p>
    <w:p w14:paraId="6B18AB5B" w14:textId="77777777" w:rsidR="008E7C10" w:rsidRDefault="008E7C10" w:rsidP="00242C0F">
      <w:pPr>
        <w:rPr>
          <w:lang w:val="fr-FR"/>
        </w:rPr>
      </w:pPr>
    </w:p>
    <w:p w14:paraId="2C72BD64" w14:textId="2D63D8AB" w:rsidR="008E7C10" w:rsidRDefault="008E7C10" w:rsidP="00242C0F">
      <w:pPr>
        <w:rPr>
          <w:lang w:val="fr-FR"/>
        </w:rPr>
      </w:pPr>
      <w:r>
        <w:rPr>
          <w:lang w:val="fr-FR"/>
        </w:rPr>
        <w:t xml:space="preserve">Capitale du royaume </w:t>
      </w:r>
      <w:hyperlink r:id="rId11372" w:anchor="Cul_Thamudeen" w:history="1">
        <w:r w:rsidRPr="008E7C10">
          <w:rPr>
            <w:rStyle w:val="Hyperlink"/>
            <w:lang w:val="fr-FR"/>
          </w:rPr>
          <w:t>Thamudéen</w:t>
        </w:r>
      </w:hyperlink>
      <w:r>
        <w:rPr>
          <w:lang w:val="fr-FR"/>
        </w:rPr>
        <w:t xml:space="preserve"> (wiki). </w:t>
      </w:r>
      <w:r w:rsidRPr="008E7C10">
        <w:rPr>
          <w:lang w:val="fr-FR"/>
        </w:rPr>
        <w:t>Une inscription de Sargon II (715 av. J.-C.) mentionne Tham</w:t>
      </w:r>
      <w:r>
        <w:rPr>
          <w:lang w:val="fr-FR"/>
        </w:rPr>
        <w:t>u</w:t>
      </w:r>
      <w:r w:rsidRPr="008E7C10">
        <w:rPr>
          <w:lang w:val="fr-FR"/>
        </w:rPr>
        <w:t>d comme un peuple de l’Arabie orientale et centrale</w:t>
      </w:r>
      <w:r>
        <w:rPr>
          <w:lang w:val="fr-FR"/>
        </w:rPr>
        <w:t xml:space="preserve"> (wiki)</w:t>
      </w:r>
    </w:p>
    <w:p w14:paraId="3D5461A4" w14:textId="603AB5D5" w:rsidR="00D150B7" w:rsidRDefault="00D150B7" w:rsidP="00242C0F">
      <w:pPr>
        <w:rPr>
          <w:lang w:val="fr-FR"/>
        </w:rPr>
      </w:pPr>
    </w:p>
    <w:p w14:paraId="475EA53D" w14:textId="16C5C716" w:rsidR="00D150B7" w:rsidRDefault="00D150B7" w:rsidP="00242C0F">
      <w:pPr>
        <w:rPr>
          <w:lang w:val="fr-FR"/>
        </w:rPr>
      </w:pPr>
    </w:p>
    <w:p w14:paraId="3C735D47" w14:textId="0ED00085" w:rsidR="00D150B7" w:rsidRDefault="00D150B7" w:rsidP="00D150B7">
      <w:pPr>
        <w:pStyle w:val="Heading1"/>
      </w:pPr>
      <w:bookmarkStart w:id="4607" w:name="Sit_Labbah"/>
      <w:r>
        <w:t>LABBAH</w:t>
      </w:r>
    </w:p>
    <w:p w14:paraId="0CC46548" w14:textId="39FE7732" w:rsidR="00D150B7" w:rsidRPr="007319D7" w:rsidRDefault="00D150B7" w:rsidP="00D150B7">
      <w:pPr>
        <w:rPr>
          <w:sz w:val="20"/>
          <w:lang w:val="fr-FR"/>
        </w:rPr>
      </w:pPr>
      <w:bookmarkStart w:id="4608" w:name="Cul_Megalithisme_t_kite_geo_ArabN_Labbah"/>
      <w:bookmarkEnd w:id="4607"/>
      <w:r w:rsidRPr="007319D7">
        <w:rPr>
          <w:sz w:val="20"/>
          <w:lang w:val="fr-FR"/>
        </w:rPr>
        <w:t>Labbah</w:t>
      </w:r>
      <w:bookmarkEnd w:id="4608"/>
      <w:r w:rsidRPr="007319D7">
        <w:rPr>
          <w:sz w:val="20"/>
          <w:lang w:val="fr-FR"/>
        </w:rPr>
        <w:t xml:space="preserve">, </w:t>
      </w:r>
      <w:r w:rsidRPr="007319D7">
        <w:rPr>
          <w:sz w:val="20"/>
          <w:szCs w:val="20"/>
          <w:lang w:val="fr-FR"/>
        </w:rPr>
        <w:t>plateau d'Al Labbah, plateau de Labbah</w:t>
      </w:r>
    </w:p>
    <w:p w14:paraId="656E4555" w14:textId="77777777" w:rsidR="00D150B7" w:rsidRPr="007319D7" w:rsidRDefault="00D150B7" w:rsidP="00D150B7">
      <w:pPr>
        <w:rPr>
          <w:sz w:val="20"/>
          <w:szCs w:val="20"/>
          <w:lang w:val="fr-FR"/>
        </w:rPr>
      </w:pPr>
    </w:p>
    <w:p w14:paraId="5266C756" w14:textId="0438AA75" w:rsidR="00D150B7" w:rsidRPr="007319D7" w:rsidRDefault="00D150B7" w:rsidP="00D150B7">
      <w:pPr>
        <w:rPr>
          <w:szCs w:val="20"/>
          <w:lang w:val="fr-FR"/>
        </w:rPr>
      </w:pPr>
      <w:r w:rsidRPr="007319D7">
        <w:rPr>
          <w:szCs w:val="20"/>
          <w:lang w:val="fr-FR"/>
        </w:rPr>
        <w:t xml:space="preserve">Dans le N de l'Arabie Saoudite, c'est la rincipale concentration de </w:t>
      </w:r>
      <w:hyperlink r:id="rId11373" w:anchor="Cul_Megalithisme_t_kite" w:history="1">
        <w:r w:rsidRPr="007319D7">
          <w:rPr>
            <w:rStyle w:val="Hyperlink"/>
            <w:szCs w:val="20"/>
            <w:lang w:val="fr-FR"/>
          </w:rPr>
          <w:t>kites</w:t>
        </w:r>
      </w:hyperlink>
      <w:r w:rsidRPr="007319D7">
        <w:rPr>
          <w:szCs w:val="20"/>
          <w:lang w:val="fr-FR"/>
        </w:rPr>
        <w:t xml:space="preserve">, pouvant être corrélée à l'optimum </w:t>
      </w:r>
      <w:hyperlink r:id="rId11374" w:anchor="Text_HHP" w:history="1">
        <w:r w:rsidRPr="007319D7">
          <w:rPr>
            <w:rStyle w:val="Hyperlink"/>
            <w:lang w:val="fr-FR"/>
          </w:rPr>
          <w:t>HHP</w:t>
        </w:r>
      </w:hyperlink>
      <w:r w:rsidRPr="007319D7">
        <w:rPr>
          <w:szCs w:val="20"/>
          <w:lang w:val="fr-FR"/>
        </w:rPr>
        <w:t xml:space="preserve"> (BIB 3535)</w:t>
      </w:r>
    </w:p>
    <w:p w14:paraId="479CB52E" w14:textId="57761E2A" w:rsidR="00D150B7" w:rsidRDefault="00D150B7" w:rsidP="00242C0F">
      <w:pPr>
        <w:rPr>
          <w:lang w:val="fr-FR"/>
        </w:rPr>
      </w:pPr>
    </w:p>
    <w:p w14:paraId="32F5009A" w14:textId="4295A0E4" w:rsidR="007B7B60" w:rsidRPr="00310292" w:rsidRDefault="007B7B60" w:rsidP="007B7B60">
      <w:pPr>
        <w:pStyle w:val="Heading1"/>
      </w:pPr>
      <w:bookmarkStart w:id="4609" w:name="Sit_Nafud"/>
      <w:r>
        <w:t>NAFUD</w:t>
      </w:r>
    </w:p>
    <w:bookmarkEnd w:id="4609"/>
    <w:p w14:paraId="7C24D4C1" w14:textId="672B6B0A" w:rsidR="007B7B60" w:rsidRPr="007319D7" w:rsidRDefault="007B7B60" w:rsidP="007B7B60">
      <w:pPr>
        <w:rPr>
          <w:sz w:val="20"/>
          <w:lang w:val="fr-FR"/>
        </w:rPr>
      </w:pPr>
      <w:r w:rsidRPr="007319D7">
        <w:rPr>
          <w:sz w:val="20"/>
          <w:lang w:val="fr-FR"/>
        </w:rPr>
        <w:t>An Nafud</w:t>
      </w:r>
      <w:r w:rsidR="00447170">
        <w:rPr>
          <w:sz w:val="20"/>
          <w:lang w:val="fr-FR"/>
        </w:rPr>
        <w:t xml:space="preserve">, </w:t>
      </w:r>
      <w:r w:rsidR="00447170" w:rsidRPr="00447170">
        <w:rPr>
          <w:i/>
          <w:iCs/>
          <w:sz w:val="20"/>
          <w:lang w:val="fr-FR"/>
        </w:rPr>
        <w:t>Nafud desert</w:t>
      </w:r>
    </w:p>
    <w:p w14:paraId="2C02F4E3" w14:textId="3B2BD7C0" w:rsidR="007B7B60" w:rsidRPr="007319D7" w:rsidRDefault="007B7B60" w:rsidP="007B7B60">
      <w:pPr>
        <w:rPr>
          <w:lang w:val="fr-FR"/>
        </w:rPr>
      </w:pPr>
    </w:p>
    <w:p w14:paraId="08797D36" w14:textId="47B79E4B" w:rsidR="007B7B60" w:rsidRPr="007319D7" w:rsidRDefault="007B7B60" w:rsidP="007B7B60">
      <w:pPr>
        <w:rPr>
          <w:lang w:val="fr-FR"/>
        </w:rPr>
      </w:pPr>
      <w:r w:rsidRPr="007319D7">
        <w:rPr>
          <w:lang w:val="fr-FR"/>
        </w:rPr>
        <w:t xml:space="preserve">Désert. </w:t>
      </w:r>
      <w:hyperlink r:id="rId11375" w:anchor="Cul_Megalithisme_t_kite" w:history="1">
        <w:r w:rsidRPr="007319D7">
          <w:rPr>
            <w:rStyle w:val="Hyperlink"/>
            <w:szCs w:val="20"/>
            <w:lang w:val="fr-FR"/>
          </w:rPr>
          <w:t>kites</w:t>
        </w:r>
      </w:hyperlink>
      <w:r w:rsidRPr="007319D7">
        <w:rPr>
          <w:szCs w:val="20"/>
          <w:lang w:val="fr-FR"/>
        </w:rPr>
        <w:t xml:space="preserve"> </w:t>
      </w:r>
      <w:r w:rsidRPr="007319D7">
        <w:rPr>
          <w:i/>
          <w:iCs/>
          <w:lang w:val="fr-FR"/>
        </w:rPr>
        <w:t>hunting traps</w:t>
      </w:r>
      <w:r w:rsidRPr="007319D7">
        <w:rPr>
          <w:lang w:val="fr-FR"/>
        </w:rPr>
        <w:t xml:space="preserve"> </w:t>
      </w:r>
      <w:r w:rsidRPr="00F4359E">
        <w:rPr>
          <w:rFonts w:eastAsia="Calibri"/>
        </w:rPr>
        <w:fldChar w:fldCharType="begin"/>
      </w:r>
      <w:r w:rsidRPr="007319D7">
        <w:rPr>
          <w:rFonts w:eastAsia="Calibri"/>
          <w:lang w:val="fr-FR"/>
        </w:rPr>
        <w:instrText xml:space="preserve"> ADDIN EN.CITE &lt;EndNote&gt;&lt;Cite&gt;&lt;Author&gt;Crassard&lt;/Author&gt;&lt;Year&gt;2022&lt;/Year&gt;&lt;RecNum&gt;580&lt;/RecNum&gt;&lt;DisplayText&gt;(Crassard et al., 2022)&lt;/DisplayText&gt;&lt;record&gt;&lt;rec-number&gt;580&lt;/rec-number&gt;&lt;foreign-keys&gt;&lt;key app="EN" db-id="zvps22p0950srde0z96xsrd4wxdtx0ds9xde" timestamp="1646236222" guid="2f701ebf-a8b3-4452-87c1-17bc57424080"&gt;580&lt;/key&gt;&lt;/foreign-keys&gt;&lt;ref-type name="Journal Article"&gt;17&lt;/ref-type&gt;&lt;contributors&gt;&lt;authors&gt;&lt;author&gt;Crassard, Rémy&lt;/author&gt;&lt;author&gt;Abu-Azizeh, Wael&lt;/author&gt;&lt;author&gt;Barge, Olivier&lt;/author&gt;&lt;author&gt;Brochier, Jacques Élie&lt;/author&gt;&lt;author&gt;Chahoud, Jwana&lt;/author&gt;&lt;author&gt;Régagnon, Emmanuelle&lt;/author&gt;&lt;/authors&gt;&lt;/contributors&gt;&lt;titles&gt;&lt;title&gt;The Use of Desert Kites as Hunting Mega‑Traps: Functional Evidence and Potential Impacts on Socioeconomic and Ecological Spheres&lt;/title&gt;&lt;secondary-title&gt;Journal of World Prehistory&lt;/secondary-title&gt;&lt;/titles&gt;&lt;periodical&gt;&lt;full-title&gt;Journal of World Prehistory&lt;/full-title&gt;&lt;/periodical&gt;&lt;dates&gt;&lt;year&gt;2022&lt;/year&gt;&lt;/dates&gt;&lt;urls&gt;&lt;/urls&gt;&lt;electronic-resource-num&gt;https://doi.org/10.1007/s10963-022-09165-z&lt;/electronic-resource-num&gt;&lt;/record&gt;&lt;/Cite&gt;&lt;/EndNote&gt;</w:instrText>
      </w:r>
      <w:r w:rsidRPr="00F4359E">
        <w:rPr>
          <w:rFonts w:eastAsia="Calibri"/>
        </w:rPr>
        <w:fldChar w:fldCharType="separate"/>
      </w:r>
      <w:r w:rsidRPr="007319D7">
        <w:rPr>
          <w:rFonts w:eastAsia="Calibri"/>
          <w:noProof/>
          <w:lang w:val="fr-FR"/>
        </w:rPr>
        <w:t>(Crassard et al., 2022)</w:t>
      </w:r>
      <w:r w:rsidRPr="00F4359E">
        <w:rPr>
          <w:rFonts w:eastAsia="Calibri"/>
        </w:rPr>
        <w:fldChar w:fldCharType="end"/>
      </w:r>
      <w:r w:rsidRPr="007319D7">
        <w:rPr>
          <w:szCs w:val="20"/>
          <w:lang w:val="fr-FR"/>
        </w:rPr>
        <w:t xml:space="preserve"> (BIB 3535)</w:t>
      </w:r>
    </w:p>
    <w:p w14:paraId="69700DF1" w14:textId="384E413E" w:rsidR="00D150B7" w:rsidRDefault="00D150B7" w:rsidP="00242C0F">
      <w:pPr>
        <w:rPr>
          <w:lang w:val="fr-FR"/>
        </w:rPr>
      </w:pPr>
    </w:p>
    <w:p w14:paraId="2D29AD95" w14:textId="77777777" w:rsidR="007B7B60" w:rsidRDefault="007B7B60" w:rsidP="00242C0F">
      <w:pPr>
        <w:rPr>
          <w:lang w:val="fr-FR"/>
        </w:rPr>
      </w:pPr>
    </w:p>
    <w:p w14:paraId="202047FE" w14:textId="545B9E33" w:rsidR="00EE6198" w:rsidRDefault="00EE6198" w:rsidP="00EE6198">
      <w:pPr>
        <w:pStyle w:val="Heading1"/>
      </w:pPr>
      <w:bookmarkStart w:id="4610" w:name="Sit_Oraf"/>
      <w:r>
        <w:t>ORAF</w:t>
      </w:r>
      <w:bookmarkEnd w:id="4610"/>
    </w:p>
    <w:p w14:paraId="43C0DD1C" w14:textId="65EBCFC3" w:rsidR="00EE6198" w:rsidRDefault="00EE6198" w:rsidP="00242C0F">
      <w:pPr>
        <w:rPr>
          <w:sz w:val="20"/>
          <w:lang w:val="fr-FR"/>
        </w:rPr>
      </w:pPr>
      <w:r w:rsidRPr="00EE6198">
        <w:rPr>
          <w:sz w:val="20"/>
          <w:lang w:val="fr-FR"/>
        </w:rPr>
        <w:t>Jebel Oraf</w:t>
      </w:r>
    </w:p>
    <w:p w14:paraId="228E6AC5" w14:textId="4CA2D5DE" w:rsidR="00EE6198" w:rsidRDefault="00EE6198" w:rsidP="00242C0F">
      <w:pPr>
        <w:rPr>
          <w:sz w:val="20"/>
          <w:lang w:val="fr-FR"/>
        </w:rPr>
      </w:pPr>
    </w:p>
    <w:p w14:paraId="1DF3785F" w14:textId="755FC835" w:rsidR="00EE6198" w:rsidRPr="00EE6198" w:rsidRDefault="00EE6198" w:rsidP="00242C0F">
      <w:pPr>
        <w:rPr>
          <w:sz w:val="20"/>
          <w:lang w:val="fr-FR"/>
        </w:rPr>
      </w:pPr>
      <w:r w:rsidRPr="007319D7">
        <w:rPr>
          <w:lang w:val="fr-FR"/>
        </w:rPr>
        <w:t xml:space="preserve">Bassin du Jebel Oraf </w:t>
      </w:r>
      <w:r>
        <w:rPr>
          <w:sz w:val="20"/>
          <w:lang w:val="fr-FR"/>
        </w:rPr>
        <w:t xml:space="preserve">~ </w:t>
      </w:r>
      <w:hyperlink r:id="rId11376" w:anchor="Text_HHP" w:history="1">
        <w:r w:rsidRPr="00AC52E6">
          <w:rPr>
            <w:rStyle w:val="Hyperlink"/>
            <w:lang w:val="fr-FR"/>
          </w:rPr>
          <w:t>HHP</w:t>
        </w:r>
      </w:hyperlink>
      <w:r>
        <w:rPr>
          <w:lang w:val="fr-FR"/>
        </w:rPr>
        <w:t xml:space="preserve"> </w:t>
      </w:r>
      <w:r w:rsidRPr="00AC52E6">
        <w:rPr>
          <w:lang w:val="fr-FR"/>
        </w:rPr>
        <w:t>(BIB 3535)</w:t>
      </w:r>
    </w:p>
    <w:p w14:paraId="48D87E91" w14:textId="77777777" w:rsidR="009D239C" w:rsidRDefault="009D239C" w:rsidP="00242C0F">
      <w:pPr>
        <w:rPr>
          <w:lang w:val="fr-FR"/>
        </w:rPr>
      </w:pPr>
    </w:p>
    <w:p w14:paraId="347C6754" w14:textId="77777777" w:rsidR="009D239C" w:rsidRPr="0032190F" w:rsidRDefault="008E7C10" w:rsidP="00426FF9">
      <w:pPr>
        <w:pStyle w:val="Heading1"/>
      </w:pPr>
      <w:bookmarkStart w:id="4611" w:name="Sit_Jubbah"/>
      <w:r>
        <w:t>JUBBAH</w:t>
      </w:r>
    </w:p>
    <w:bookmarkEnd w:id="4611"/>
    <w:p w14:paraId="2394D583" w14:textId="1DCB4BAC" w:rsidR="009D239C" w:rsidRPr="00AC52E6" w:rsidRDefault="0023746D" w:rsidP="009D239C">
      <w:pPr>
        <w:rPr>
          <w:sz w:val="20"/>
          <w:lang w:val="fr-FR"/>
        </w:rPr>
      </w:pPr>
      <w:r w:rsidRPr="00AC52E6">
        <w:rPr>
          <w:sz w:val="20"/>
          <w:lang w:val="fr-FR"/>
        </w:rPr>
        <w:t>Jubba, oasis de Jubbah</w:t>
      </w:r>
      <w:r w:rsidR="00AC52E6" w:rsidRPr="00AC52E6">
        <w:rPr>
          <w:sz w:val="20"/>
          <w:lang w:val="fr-FR"/>
        </w:rPr>
        <w:t>, paléolac de Jubbah</w:t>
      </w:r>
    </w:p>
    <w:p w14:paraId="7584CA55" w14:textId="6AF40950" w:rsidR="0023746D" w:rsidRDefault="0023746D" w:rsidP="009D239C">
      <w:pPr>
        <w:rPr>
          <w:lang w:val="fr-FR"/>
        </w:rPr>
      </w:pPr>
    </w:p>
    <w:p w14:paraId="1FCFCDD2" w14:textId="5A08D816" w:rsidR="009D239C" w:rsidRPr="0032190F" w:rsidRDefault="00AC52E6" w:rsidP="00AC52E6">
      <w:pPr>
        <w:rPr>
          <w:lang w:val="fr-FR"/>
        </w:rPr>
      </w:pPr>
      <w:r>
        <w:rPr>
          <w:lang w:val="fr-FR"/>
        </w:rPr>
        <w:t xml:space="preserve">Durant le </w:t>
      </w:r>
      <w:hyperlink r:id="rId11377" w:anchor="Text_HHP" w:history="1">
        <w:r w:rsidRPr="00AC52E6">
          <w:rPr>
            <w:rStyle w:val="Hyperlink"/>
            <w:lang w:val="fr-FR"/>
          </w:rPr>
          <w:t>HHP</w:t>
        </w:r>
      </w:hyperlink>
      <w:r>
        <w:rPr>
          <w:lang w:val="fr-FR"/>
        </w:rPr>
        <w:t xml:space="preserve">, </w:t>
      </w:r>
      <w:r w:rsidRPr="0032190F">
        <w:rPr>
          <w:lang w:val="fr-FR"/>
        </w:rPr>
        <w:t>Jubbah (Arabie Saoudite)</w:t>
      </w:r>
      <w:r>
        <w:rPr>
          <w:lang w:val="fr-FR"/>
        </w:rPr>
        <w:t xml:space="preserve">: </w:t>
      </w:r>
      <w:r w:rsidRPr="00AC52E6">
        <w:rPr>
          <w:lang w:val="fr-FR"/>
        </w:rPr>
        <w:t>formation de lacs (BIB 3535)</w:t>
      </w:r>
      <w:r>
        <w:rPr>
          <w:lang w:val="fr-FR"/>
        </w:rPr>
        <w:t xml:space="preserve"> Le site </w:t>
      </w:r>
      <w:r w:rsidR="009D239C" w:rsidRPr="0032190F">
        <w:rPr>
          <w:lang w:val="fr-FR"/>
        </w:rPr>
        <w:t>regroupe plusieurs sites montrant des gravures de trois époques différentes :</w:t>
      </w:r>
    </w:p>
    <w:p w14:paraId="0217B2DB" w14:textId="77777777" w:rsidR="009D239C" w:rsidRPr="0032190F" w:rsidRDefault="009D239C" w:rsidP="009D239C">
      <w:pPr>
        <w:rPr>
          <w:lang w:val="fr-FR"/>
        </w:rPr>
      </w:pPr>
    </w:p>
    <w:tbl>
      <w:tblPr>
        <w:tblW w:w="0" w:type="auto"/>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3"/>
        <w:gridCol w:w="4909"/>
      </w:tblGrid>
      <w:tr w:rsidR="009D239C" w:rsidRPr="002E648D" w14:paraId="42F3908D" w14:textId="77777777" w:rsidTr="009D239C">
        <w:trPr>
          <w:jc w:val="right"/>
        </w:trPr>
        <w:tc>
          <w:tcPr>
            <w:tcW w:w="1783" w:type="dxa"/>
            <w:shd w:val="clear" w:color="auto" w:fill="auto"/>
          </w:tcPr>
          <w:p w14:paraId="62352C8F" w14:textId="77777777" w:rsidR="009D239C" w:rsidRDefault="009D239C" w:rsidP="009D239C">
            <w:r>
              <w:t>Late Pehistoric</w:t>
            </w:r>
          </w:p>
        </w:tc>
        <w:tc>
          <w:tcPr>
            <w:tcW w:w="4909" w:type="dxa"/>
            <w:shd w:val="clear" w:color="auto" w:fill="auto"/>
          </w:tcPr>
          <w:p w14:paraId="2CFB6237" w14:textId="77777777" w:rsidR="009D239C" w:rsidRPr="00566234" w:rsidRDefault="009D239C" w:rsidP="009D239C">
            <w:pPr>
              <w:rPr>
                <w:lang w:val="es-ES"/>
              </w:rPr>
            </w:pPr>
            <w:r w:rsidRPr="00566234">
              <w:rPr>
                <w:lang w:val="es-ES"/>
              </w:rPr>
              <w:t xml:space="preserve">n= ?, </w:t>
            </w:r>
            <w:r w:rsidRPr="00566234">
              <w:rPr>
                <w:i/>
                <w:lang w:val="es-ES"/>
              </w:rPr>
              <w:t>Capra nubiana</w:t>
            </w:r>
            <w:r w:rsidRPr="00566234">
              <w:rPr>
                <w:lang w:val="es-ES"/>
              </w:rPr>
              <w:t xml:space="preserve"> (29 sites), </w:t>
            </w:r>
            <w:r w:rsidRPr="00566234">
              <w:rPr>
                <w:i/>
                <w:lang w:val="es-ES"/>
              </w:rPr>
              <w:t>Bos primigenius</w:t>
            </w:r>
          </w:p>
        </w:tc>
      </w:tr>
      <w:tr w:rsidR="009D239C" w14:paraId="3796AAAD" w14:textId="77777777" w:rsidTr="009D239C">
        <w:trPr>
          <w:jc w:val="right"/>
        </w:trPr>
        <w:tc>
          <w:tcPr>
            <w:tcW w:w="1783" w:type="dxa"/>
            <w:shd w:val="clear" w:color="auto" w:fill="auto"/>
          </w:tcPr>
          <w:p w14:paraId="14FD5062" w14:textId="00BF5C7F" w:rsidR="009D239C" w:rsidRDefault="00000000" w:rsidP="008E7C10">
            <w:hyperlink r:id="rId11378" w:anchor="Cul_Thamudique" w:history="1">
              <w:r w:rsidR="009D239C" w:rsidRPr="008E7C10">
                <w:rPr>
                  <w:rStyle w:val="Hyperlink"/>
                </w:rPr>
                <w:t>Thamud</w:t>
              </w:r>
              <w:r w:rsidR="008E7C10" w:rsidRPr="008E7C10">
                <w:rPr>
                  <w:rStyle w:val="Hyperlink"/>
                </w:rPr>
                <w:t>ique</w:t>
              </w:r>
            </w:hyperlink>
          </w:p>
        </w:tc>
        <w:tc>
          <w:tcPr>
            <w:tcW w:w="4909" w:type="dxa"/>
            <w:shd w:val="clear" w:color="auto" w:fill="auto"/>
          </w:tcPr>
          <w:p w14:paraId="55018D4D" w14:textId="77777777" w:rsidR="009D239C" w:rsidRDefault="009D239C" w:rsidP="009D239C">
            <w:r>
              <w:t xml:space="preserve">n=42 sites, écritures, chameaux, </w:t>
            </w:r>
          </w:p>
        </w:tc>
      </w:tr>
      <w:tr w:rsidR="009D239C" w14:paraId="7836C12C" w14:textId="77777777" w:rsidTr="009D239C">
        <w:trPr>
          <w:jc w:val="right"/>
        </w:trPr>
        <w:tc>
          <w:tcPr>
            <w:tcW w:w="1783" w:type="dxa"/>
            <w:shd w:val="clear" w:color="auto" w:fill="auto"/>
          </w:tcPr>
          <w:p w14:paraId="2A1E7150" w14:textId="77777777" w:rsidR="009D239C" w:rsidRDefault="009D239C" w:rsidP="009D239C">
            <w:r>
              <w:t>Recent</w:t>
            </w:r>
          </w:p>
        </w:tc>
        <w:tc>
          <w:tcPr>
            <w:tcW w:w="4909" w:type="dxa"/>
            <w:shd w:val="clear" w:color="auto" w:fill="auto"/>
          </w:tcPr>
          <w:p w14:paraId="6CEDC1F5" w14:textId="77777777" w:rsidR="009D239C" w:rsidRDefault="009D239C" w:rsidP="009D239C">
            <w:r>
              <w:t>n=23 sites, écritures arabes</w:t>
            </w:r>
          </w:p>
        </w:tc>
      </w:tr>
    </w:tbl>
    <w:p w14:paraId="679DA7D9" w14:textId="77777777" w:rsidR="009D239C" w:rsidRPr="00E62D0E" w:rsidRDefault="009D239C" w:rsidP="009D239C">
      <w:pPr>
        <w:rPr>
          <w:lang w:val="fr-FR"/>
        </w:rPr>
      </w:pPr>
      <w:r w:rsidRPr="00E62D0E">
        <w:rPr>
          <w:lang w:val="fr-FR"/>
        </w:rPr>
        <w:t>(BIB 1705)</w:t>
      </w:r>
    </w:p>
    <w:p w14:paraId="12163DFF" w14:textId="77777777" w:rsidR="00AC52E6" w:rsidRDefault="00AC52E6" w:rsidP="009D239C">
      <w:pPr>
        <w:rPr>
          <w:lang w:val="fr-FR"/>
        </w:rPr>
      </w:pPr>
    </w:p>
    <w:p w14:paraId="263D1B35" w14:textId="5383A455" w:rsidR="009D239C" w:rsidRDefault="00AC52E6" w:rsidP="009D239C">
      <w:pPr>
        <w:rPr>
          <w:lang w:val="fr-FR"/>
        </w:rPr>
      </w:pPr>
      <w:r>
        <w:rPr>
          <w:lang w:val="fr-FR"/>
        </w:rPr>
        <w:t xml:space="preserve">v. </w:t>
      </w:r>
      <w:hyperlink r:id="rId11379" w:anchor="Text_HHP" w:history="1">
        <w:r w:rsidRPr="00AC52E6">
          <w:rPr>
            <w:rStyle w:val="Hyperlink"/>
            <w:lang w:val="fr-FR"/>
          </w:rPr>
          <w:t>HHP</w:t>
        </w:r>
      </w:hyperlink>
    </w:p>
    <w:p w14:paraId="1EA568D9" w14:textId="77777777" w:rsidR="00AC52E6" w:rsidRPr="00E62D0E" w:rsidRDefault="00AC52E6" w:rsidP="009D239C">
      <w:pPr>
        <w:rPr>
          <w:lang w:val="fr-FR"/>
        </w:rPr>
      </w:pPr>
    </w:p>
    <w:p w14:paraId="11497EE6" w14:textId="77777777" w:rsidR="009D239C" w:rsidRDefault="009D239C" w:rsidP="00426FF9">
      <w:pPr>
        <w:pStyle w:val="Heading1"/>
      </w:pPr>
      <w:bookmarkStart w:id="4612" w:name="Sit_Khor_Fakkan"/>
      <w:r>
        <w:t>KHOR FAKKAN</w:t>
      </w:r>
    </w:p>
    <w:bookmarkEnd w:id="4612"/>
    <w:p w14:paraId="4B95EB56" w14:textId="77777777" w:rsidR="009D239C" w:rsidRDefault="009D239C" w:rsidP="009D239C">
      <w:pPr>
        <w:rPr>
          <w:lang w:val="fr-FR"/>
        </w:rPr>
      </w:pPr>
      <w:r w:rsidRPr="0032190F">
        <w:rPr>
          <w:lang w:val="fr-FR"/>
        </w:rPr>
        <w:t>Le site de Khor Fakkan (émirat de Sharjah, Émirats arabes unis), à proximité du Golfe d’Oman, est un site exceptionnel d’art rupestre. Les roches sont en serpentinite (BIB CAA 2016, résumé communication S24-01)</w:t>
      </w:r>
    </w:p>
    <w:p w14:paraId="51721B68" w14:textId="77777777" w:rsidR="00671060" w:rsidRDefault="00671060" w:rsidP="009D239C">
      <w:pPr>
        <w:rPr>
          <w:lang w:val="fr-FR"/>
        </w:rPr>
      </w:pPr>
    </w:p>
    <w:p w14:paraId="21924478" w14:textId="77777777" w:rsidR="00FA30CB" w:rsidRDefault="00FA30CB" w:rsidP="00426FF9">
      <w:pPr>
        <w:pStyle w:val="Heading1"/>
      </w:pPr>
      <w:bookmarkStart w:id="4613" w:name="Sit_Harran"/>
      <w:r>
        <w:t>HARRAN</w:t>
      </w:r>
    </w:p>
    <w:bookmarkEnd w:id="4613"/>
    <w:p w14:paraId="0359615A" w14:textId="77777777" w:rsidR="00FA30CB" w:rsidRDefault="00FA30CB" w:rsidP="009D239C">
      <w:pPr>
        <w:rPr>
          <w:lang w:val="fr-FR"/>
        </w:rPr>
      </w:pPr>
    </w:p>
    <w:p w14:paraId="16F85E30" w14:textId="77777777" w:rsidR="00FA30CB" w:rsidRDefault="00FA30CB" w:rsidP="009D239C">
      <w:pPr>
        <w:rPr>
          <w:lang w:val="fr-FR"/>
        </w:rPr>
      </w:pPr>
      <w:r>
        <w:rPr>
          <w:lang w:val="fr-FR"/>
        </w:rPr>
        <w:t>Ville de Turquie</w:t>
      </w:r>
    </w:p>
    <w:p w14:paraId="51421C85" w14:textId="77777777" w:rsidR="007209DB" w:rsidRPr="00D44382" w:rsidRDefault="007209DB" w:rsidP="007209DB">
      <w:pPr>
        <w:rPr>
          <w:lang w:val="fr-FR"/>
        </w:rPr>
      </w:pPr>
    </w:p>
    <w:p w14:paraId="704D0649" w14:textId="74ADDAE7" w:rsidR="007209DB" w:rsidRPr="00D44382" w:rsidRDefault="007209DB" w:rsidP="007209DB">
      <w:pPr>
        <w:rPr>
          <w:lang w:val="fr-FR"/>
        </w:rPr>
      </w:pPr>
      <w:r w:rsidRPr="00D44382">
        <w:rPr>
          <w:lang w:val="fr-FR"/>
        </w:rPr>
        <w:t xml:space="preserve">v. </w:t>
      </w:r>
      <w:hyperlink r:id="rId11380" w:anchor="Sit_Babylone" w:history="1">
        <w:r w:rsidRPr="00FA30CB">
          <w:rPr>
            <w:rStyle w:val="Hyperlink"/>
            <w:lang w:val="fr-FR"/>
          </w:rPr>
          <w:t>Babylone</w:t>
        </w:r>
      </w:hyperlink>
    </w:p>
    <w:p w14:paraId="55F714E8" w14:textId="77777777" w:rsidR="00FA30CB" w:rsidRDefault="00FA30CB" w:rsidP="009D239C">
      <w:pPr>
        <w:rPr>
          <w:lang w:val="fr-FR"/>
        </w:rPr>
      </w:pPr>
    </w:p>
    <w:p w14:paraId="02E9E1D3" w14:textId="77777777" w:rsidR="00FA30CB" w:rsidRDefault="00FA30CB" w:rsidP="00FA30CB">
      <w:pPr>
        <w:pStyle w:val="Heading2"/>
      </w:pPr>
      <w:r>
        <w:t>stèle</w:t>
      </w:r>
      <w:r w:rsidR="007209DB">
        <w:t>s</w:t>
      </w:r>
    </w:p>
    <w:p w14:paraId="61891173" w14:textId="66D4EF5F" w:rsidR="00FA30CB" w:rsidRPr="00FA30CB" w:rsidRDefault="00FA30CB" w:rsidP="00156B24">
      <w:pPr>
        <w:jc w:val="both"/>
        <w:rPr>
          <w:lang w:val="fr-FR"/>
        </w:rPr>
      </w:pPr>
      <w:r>
        <w:rPr>
          <w:lang w:val="fr-FR"/>
        </w:rPr>
        <w:t xml:space="preserve">inscription mentionnant </w:t>
      </w:r>
      <w:hyperlink r:id="rId11381" w:anchor="Sit_Dadan" w:history="1">
        <w:r w:rsidRPr="00FA30CB">
          <w:rPr>
            <w:rStyle w:val="Hyperlink"/>
            <w:lang w:val="fr-FR"/>
          </w:rPr>
          <w:t>Dedan</w:t>
        </w:r>
      </w:hyperlink>
      <w:r>
        <w:rPr>
          <w:lang w:val="fr-FR"/>
        </w:rPr>
        <w:t xml:space="preserve"> datée de la moitié du 6e aec (BIB internet) attribué au règne de </w:t>
      </w:r>
      <w:hyperlink r:id="rId11382" w:anchor="Cul_Babylonien_Neo_p_Nabonidus" w:history="1">
        <w:r w:rsidRPr="00FA30CB">
          <w:rPr>
            <w:rStyle w:val="Hyperlink"/>
            <w:lang w:val="fr-FR"/>
          </w:rPr>
          <w:t>Nabonid</w:t>
        </w:r>
        <w:r w:rsidR="0091177E">
          <w:rPr>
            <w:rStyle w:val="Hyperlink"/>
            <w:lang w:val="fr-FR"/>
          </w:rPr>
          <w:t>e</w:t>
        </w:r>
      </w:hyperlink>
      <w:r>
        <w:rPr>
          <w:lang w:val="fr-FR"/>
        </w:rPr>
        <w:t xml:space="preserve"> (BIB The Harran Inscription...) où il relate sa victoire sur </w:t>
      </w:r>
      <w:hyperlink r:id="rId11383" w:anchor="Sit_Dadan" w:history="1">
        <w:r w:rsidRPr="00156B24">
          <w:rPr>
            <w:rStyle w:val="Hyperlink"/>
            <w:lang w:val="fr-FR"/>
          </w:rPr>
          <w:t>Dedan</w:t>
        </w:r>
      </w:hyperlink>
      <w:r>
        <w:rPr>
          <w:lang w:val="fr-FR"/>
        </w:rPr>
        <w:t xml:space="preserve"> et </w:t>
      </w:r>
      <w:bookmarkStart w:id="4614" w:name="_Hlk103282959"/>
      <w:r w:rsidR="003D5E40">
        <w:fldChar w:fldCharType="begin"/>
      </w:r>
      <w:r w:rsidR="00E30F13" w:rsidRPr="00F732C0">
        <w:rPr>
          <w:lang w:val="fr-FR"/>
        </w:rPr>
        <w:instrText>HYPERLINK "C:\\Users\\Thomas Huet\\Desktop\\Documentation archéologique liée à la thèse\\Sites.docx" \l "Sit_Tayma"</w:instrText>
      </w:r>
      <w:r w:rsidR="003D5E40">
        <w:fldChar w:fldCharType="separate"/>
      </w:r>
      <w:r w:rsidRPr="00156B24">
        <w:rPr>
          <w:rStyle w:val="Hyperlink"/>
          <w:lang w:val="fr-FR"/>
        </w:rPr>
        <w:t>Tayma</w:t>
      </w:r>
      <w:r w:rsidR="003D5E40">
        <w:rPr>
          <w:rStyle w:val="Hyperlink"/>
          <w:lang w:val="fr-FR"/>
        </w:rPr>
        <w:fldChar w:fldCharType="end"/>
      </w:r>
      <w:r>
        <w:rPr>
          <w:lang w:val="fr-FR"/>
        </w:rPr>
        <w:t xml:space="preserve"> </w:t>
      </w:r>
      <w:bookmarkEnd w:id="4614"/>
      <w:r>
        <w:rPr>
          <w:lang w:val="fr-FR"/>
        </w:rPr>
        <w:t xml:space="preserve">probablement vers </w:t>
      </w:r>
      <w:r w:rsidRPr="00FA30CB">
        <w:rPr>
          <w:lang w:val="fr-FR"/>
        </w:rPr>
        <w:t xml:space="preserve">552 </w:t>
      </w:r>
      <w:r>
        <w:rPr>
          <w:lang w:val="fr-FR"/>
        </w:rPr>
        <w:t>-</w:t>
      </w:r>
      <w:r w:rsidRPr="00FA30CB">
        <w:rPr>
          <w:lang w:val="fr-FR"/>
        </w:rPr>
        <w:t>539</w:t>
      </w:r>
      <w:r>
        <w:rPr>
          <w:lang w:val="fr-FR"/>
        </w:rPr>
        <w:t xml:space="preserve"> aec (BIB internet)</w:t>
      </w:r>
    </w:p>
    <w:p w14:paraId="626F52A7" w14:textId="77777777" w:rsidR="007209DB" w:rsidRDefault="007209DB" w:rsidP="00671060">
      <w:pPr>
        <w:rPr>
          <w:lang w:val="fr-FR"/>
        </w:rPr>
      </w:pPr>
      <w:r w:rsidRPr="007209DB">
        <w:rPr>
          <w:lang w:val="fr-FR"/>
        </w:rPr>
        <w:t>3 stèles : A, B, C écrite</w:t>
      </w:r>
      <w:r>
        <w:rPr>
          <w:lang w:val="fr-FR"/>
        </w:rPr>
        <w:t xml:space="preserve">s </w:t>
      </w:r>
      <w:r w:rsidRPr="007209DB">
        <w:rPr>
          <w:lang w:val="fr-FR"/>
        </w:rPr>
        <w:t>en cunéiforme (BIB 2913)</w:t>
      </w:r>
    </w:p>
    <w:p w14:paraId="63C2B465" w14:textId="77777777" w:rsidR="007209DB" w:rsidRDefault="007209DB" w:rsidP="007209DB">
      <w:pPr>
        <w:rPr>
          <w:lang w:val="fr-FR"/>
        </w:rPr>
      </w:pPr>
    </w:p>
    <w:p w14:paraId="3F8F7DD4" w14:textId="77777777" w:rsidR="007209DB" w:rsidRPr="007209DB" w:rsidRDefault="007209DB" w:rsidP="007209DB">
      <w:pPr>
        <w:pStyle w:val="Heading3"/>
        <w:rPr>
          <w:lang w:val="es-ES"/>
        </w:rPr>
      </w:pPr>
      <w:r w:rsidRPr="007209DB">
        <w:rPr>
          <w:lang w:val="es-ES"/>
        </w:rPr>
        <w:t>stèle A</w:t>
      </w:r>
    </w:p>
    <w:p w14:paraId="7EDB0082" w14:textId="77777777" w:rsidR="007209DB" w:rsidRPr="007209DB" w:rsidRDefault="007209DB" w:rsidP="007209DB">
      <w:pPr>
        <w:rPr>
          <w:lang w:val="es-ES"/>
        </w:rPr>
      </w:pPr>
      <w:r w:rsidRPr="007209DB">
        <w:rPr>
          <w:i/>
          <w:sz w:val="23"/>
          <w:szCs w:val="23"/>
          <w:lang w:val="es-ES"/>
        </w:rPr>
        <w:t>(al)da-da</w:t>
      </w:r>
      <w:r w:rsidRPr="007209DB">
        <w:rPr>
          <w:sz w:val="23"/>
          <w:szCs w:val="23"/>
          <w:lang w:val="es-ES"/>
        </w:rPr>
        <w:t xml:space="preserve"> (BIB 2913)</w:t>
      </w:r>
    </w:p>
    <w:p w14:paraId="32AF7AE8" w14:textId="77777777" w:rsidR="007209DB" w:rsidRDefault="007209DB" w:rsidP="007209DB">
      <w:pPr>
        <w:rPr>
          <w:lang w:val="es-ES"/>
        </w:rPr>
      </w:pPr>
    </w:p>
    <w:p w14:paraId="110ADD8B" w14:textId="77777777" w:rsidR="007209DB" w:rsidRPr="007209DB" w:rsidRDefault="007209DB" w:rsidP="007209DB">
      <w:pPr>
        <w:pStyle w:val="Heading3"/>
        <w:rPr>
          <w:lang w:val="es-ES"/>
        </w:rPr>
      </w:pPr>
      <w:r w:rsidRPr="007209DB">
        <w:rPr>
          <w:lang w:val="es-ES"/>
        </w:rPr>
        <w:t xml:space="preserve">stèle </w:t>
      </w:r>
      <w:r>
        <w:rPr>
          <w:lang w:val="es-ES"/>
        </w:rPr>
        <w:t>B</w:t>
      </w:r>
    </w:p>
    <w:p w14:paraId="68E1C701" w14:textId="77777777" w:rsidR="007209DB" w:rsidRDefault="007209DB" w:rsidP="007209DB">
      <w:pPr>
        <w:rPr>
          <w:sz w:val="23"/>
          <w:szCs w:val="23"/>
          <w:lang w:val="es-ES"/>
        </w:rPr>
      </w:pPr>
      <w:r w:rsidRPr="007209DB">
        <w:rPr>
          <w:i/>
          <w:sz w:val="23"/>
          <w:szCs w:val="23"/>
          <w:lang w:val="es-ES"/>
        </w:rPr>
        <w:t>(al)da-da</w:t>
      </w:r>
      <w:r>
        <w:rPr>
          <w:i/>
          <w:sz w:val="23"/>
          <w:szCs w:val="23"/>
          <w:lang w:val="es-ES"/>
        </w:rPr>
        <w:t>nu</w:t>
      </w:r>
      <w:r w:rsidRPr="007209DB">
        <w:rPr>
          <w:sz w:val="23"/>
          <w:szCs w:val="23"/>
          <w:lang w:val="es-ES"/>
        </w:rPr>
        <w:t xml:space="preserve"> (BIB 2913)</w:t>
      </w:r>
    </w:p>
    <w:p w14:paraId="389C6354" w14:textId="77777777" w:rsidR="005965AD" w:rsidRDefault="005965AD" w:rsidP="007209DB">
      <w:pPr>
        <w:rPr>
          <w:sz w:val="23"/>
          <w:szCs w:val="23"/>
          <w:lang w:val="es-ES"/>
        </w:rPr>
      </w:pPr>
      <w:r>
        <w:rPr>
          <w:sz w:val="23"/>
          <w:szCs w:val="23"/>
          <w:lang w:val="es-ES"/>
        </w:rPr>
        <w:br/>
        <w:t>DUMAH</w:t>
      </w:r>
    </w:p>
    <w:p w14:paraId="629B71EB" w14:textId="77777777" w:rsidR="005965AD" w:rsidRDefault="005965AD" w:rsidP="007209DB">
      <w:pPr>
        <w:rPr>
          <w:sz w:val="23"/>
          <w:szCs w:val="23"/>
          <w:lang w:val="es-ES"/>
        </w:rPr>
      </w:pPr>
      <w:r>
        <w:rPr>
          <w:sz w:val="23"/>
          <w:szCs w:val="23"/>
          <w:lang w:val="es-ES"/>
        </w:rPr>
        <w:t>Dumat al-Janda/al-Jawf</w:t>
      </w:r>
    </w:p>
    <w:p w14:paraId="006E2D80" w14:textId="77777777" w:rsidR="005965AD" w:rsidRDefault="005965AD" w:rsidP="007209DB">
      <w:pPr>
        <w:rPr>
          <w:sz w:val="23"/>
          <w:szCs w:val="23"/>
          <w:lang w:val="es-ES"/>
        </w:rPr>
      </w:pPr>
    </w:p>
    <w:p w14:paraId="1DD434E9" w14:textId="77777777" w:rsidR="005965AD" w:rsidRDefault="005965AD" w:rsidP="005965AD">
      <w:pPr>
        <w:rPr>
          <w:lang w:val="fr-FR"/>
        </w:rPr>
      </w:pPr>
      <w:r w:rsidRPr="00736C01">
        <w:rPr>
          <w:lang w:val="fr-FR"/>
        </w:rPr>
        <w:t>Oasis du NW d'Arabie-Saoudite (BIB 2917)</w:t>
      </w:r>
    </w:p>
    <w:p w14:paraId="5CC3AD87" w14:textId="77777777" w:rsidR="00370679" w:rsidRDefault="00370679" w:rsidP="005965AD">
      <w:pPr>
        <w:rPr>
          <w:lang w:val="fr-FR"/>
        </w:rPr>
      </w:pPr>
    </w:p>
    <w:p w14:paraId="3DCED10D" w14:textId="5DAFD96E" w:rsidR="00370679" w:rsidRDefault="00370679" w:rsidP="00370679">
      <w:pPr>
        <w:pStyle w:val="Heading1"/>
      </w:pPr>
      <w:bookmarkStart w:id="4615" w:name="Sit_Timna"/>
      <w:r>
        <w:t>TIMNA</w:t>
      </w:r>
    </w:p>
    <w:bookmarkEnd w:id="4615"/>
    <w:p w14:paraId="1A139C80" w14:textId="77777777" w:rsidR="00370679" w:rsidRDefault="00370679" w:rsidP="005965AD">
      <w:pPr>
        <w:rPr>
          <w:lang w:val="fr-FR"/>
        </w:rPr>
      </w:pPr>
    </w:p>
    <w:p w14:paraId="03843960" w14:textId="56DFA4A1" w:rsidR="00370679" w:rsidRPr="00370679" w:rsidRDefault="00370679" w:rsidP="00370679">
      <w:pPr>
        <w:rPr>
          <w:lang w:val="fr-FR"/>
        </w:rPr>
      </w:pPr>
      <w:r>
        <w:rPr>
          <w:lang w:val="fr-FR"/>
        </w:rPr>
        <w:t>Sud Israel. Entre le 14</w:t>
      </w:r>
      <w:r w:rsidRPr="00370679">
        <w:rPr>
          <w:vertAlign w:val="superscript"/>
          <w:lang w:val="fr-FR"/>
        </w:rPr>
        <w:t>e</w:t>
      </w:r>
      <w:r>
        <w:rPr>
          <w:lang w:val="fr-FR"/>
        </w:rPr>
        <w:t xml:space="preserve"> et 9</w:t>
      </w:r>
      <w:r w:rsidRPr="00370679">
        <w:rPr>
          <w:vertAlign w:val="superscript"/>
          <w:lang w:val="fr-FR"/>
        </w:rPr>
        <w:t>e</w:t>
      </w:r>
      <w:r>
        <w:rPr>
          <w:lang w:val="fr-FR"/>
        </w:rPr>
        <w:t xml:space="preserve"> s. BC, la région est sous domination du Nouvel Empire pour l'exploitation minière du cuivre </w:t>
      </w:r>
      <w:r w:rsidRPr="00370679">
        <w:rPr>
          <w:i/>
          <w:iCs/>
          <w:lang w:val="fr-FR"/>
        </w:rPr>
        <w:t>and smelting</w:t>
      </w:r>
      <w:r>
        <w:rPr>
          <w:lang w:val="fr-FR"/>
        </w:rPr>
        <w:t xml:space="preserve"> et localement: </w:t>
      </w:r>
      <w:r w:rsidRPr="00370679">
        <w:rPr>
          <w:i/>
          <w:iCs/>
          <w:lang w:val="fr-FR"/>
        </w:rPr>
        <w:t>proto-state</w:t>
      </w:r>
      <w:r>
        <w:rPr>
          <w:lang w:val="fr-FR"/>
        </w:rPr>
        <w:t xml:space="preserve"> d' </w:t>
      </w:r>
      <w:bookmarkStart w:id="4616" w:name="_Hlk163375371"/>
      <w:r>
        <w:rPr>
          <w:lang w:val="fr-FR"/>
        </w:rPr>
        <w:t xml:space="preserve">Edam </w:t>
      </w:r>
      <w:bookmarkEnd w:id="4616"/>
      <w:r w:rsidRPr="00DE1567">
        <w:rPr>
          <w:lang w:val="fr-FR"/>
        </w:rPr>
        <w:t xml:space="preserve">(BIB </w:t>
      </w:r>
      <w:r w:rsidRPr="00DE1567">
        <w:rPr>
          <w:i/>
          <w:iCs/>
          <w:lang w:val="fr-FR"/>
        </w:rPr>
        <w:t>Sacred Landscape</w:t>
      </w:r>
      <w:r w:rsidRPr="00DE1567">
        <w:rPr>
          <w:lang w:val="fr-FR"/>
        </w:rPr>
        <w:t>..., Oxford, 2023)</w:t>
      </w:r>
    </w:p>
    <w:p w14:paraId="5EC24865" w14:textId="77777777" w:rsidR="00370679" w:rsidRDefault="00370679" w:rsidP="00370679">
      <w:pPr>
        <w:rPr>
          <w:lang w:val="fr-FR"/>
        </w:rPr>
      </w:pPr>
    </w:p>
    <w:p w14:paraId="65642F1D" w14:textId="5E603564" w:rsidR="00370679" w:rsidRDefault="00370679" w:rsidP="00370679">
      <w:pPr>
        <w:pStyle w:val="Heading2"/>
      </w:pPr>
      <w:r>
        <w:t>art rupestre</w:t>
      </w:r>
    </w:p>
    <w:p w14:paraId="23F3C517" w14:textId="77777777" w:rsidR="00370679" w:rsidRDefault="00370679" w:rsidP="00370679">
      <w:pPr>
        <w:rPr>
          <w:lang w:val="fr-FR"/>
        </w:rPr>
      </w:pPr>
    </w:p>
    <w:p w14:paraId="7362FBD5" w14:textId="08ABE255" w:rsidR="00370679" w:rsidRPr="00370679" w:rsidRDefault="00370679" w:rsidP="00370679">
      <w:pPr>
        <w:rPr>
          <w:lang w:val="fr-FR"/>
        </w:rPr>
      </w:pPr>
      <w:r>
        <w:rPr>
          <w:lang w:val="fr-FR"/>
        </w:rPr>
        <w:t xml:space="preserve"> attelage de 2 quadrupedes et chariot à roue rayonnées </w:t>
      </w:r>
      <w:r w:rsidRPr="00370679">
        <w:rPr>
          <w:lang w:val="fr-FR"/>
        </w:rPr>
        <w:t xml:space="preserve">(BIB </w:t>
      </w:r>
      <w:r w:rsidRPr="00370679">
        <w:rPr>
          <w:i/>
          <w:iCs/>
          <w:lang w:val="fr-FR"/>
        </w:rPr>
        <w:t>Sacred Landscape</w:t>
      </w:r>
      <w:r w:rsidRPr="00370679">
        <w:rPr>
          <w:lang w:val="fr-FR"/>
        </w:rPr>
        <w:t>..., Oxford, 2023)</w:t>
      </w:r>
    </w:p>
    <w:p w14:paraId="08B02224" w14:textId="37640BD2" w:rsidR="00370679" w:rsidRDefault="00370679" w:rsidP="005965AD">
      <w:pPr>
        <w:rPr>
          <w:lang w:val="fr-FR"/>
        </w:rPr>
      </w:pPr>
    </w:p>
    <w:p w14:paraId="1B367A5F" w14:textId="6F0EB57C" w:rsidR="00CB4E13" w:rsidRDefault="00CB4E13" w:rsidP="00CB4E13">
      <w:pPr>
        <w:pStyle w:val="Heading2"/>
      </w:pPr>
      <w:r>
        <w:t>interprétation</w:t>
      </w:r>
    </w:p>
    <w:p w14:paraId="3C96011F" w14:textId="77777777" w:rsidR="00CB4E13" w:rsidRDefault="00CB4E13" w:rsidP="005965AD">
      <w:pPr>
        <w:rPr>
          <w:lang w:val="fr-FR"/>
        </w:rPr>
      </w:pPr>
    </w:p>
    <w:p w14:paraId="2E15D89D" w14:textId="184256B5" w:rsidR="00CB4E13" w:rsidRPr="00DE1567" w:rsidRDefault="00CB4E13" w:rsidP="00CB4E13">
      <w:pPr>
        <w:rPr>
          <w:lang w:val="fr-FR"/>
        </w:rPr>
      </w:pPr>
      <w:r w:rsidRPr="00DE1567">
        <w:rPr>
          <w:i/>
          <w:iCs/>
          <w:lang w:val="fr-FR"/>
        </w:rPr>
        <w:t>peeling technique</w:t>
      </w:r>
      <w:r w:rsidRPr="00DE1567">
        <w:rPr>
          <w:lang w:val="fr-FR"/>
        </w:rPr>
        <w:t xml:space="preserve"> (Negev) et</w:t>
      </w:r>
      <w:r w:rsidRPr="00DE1567">
        <w:rPr>
          <w:i/>
          <w:iCs/>
          <w:lang w:val="fr-FR"/>
        </w:rPr>
        <w:t xml:space="preserve"> stroking technique</w:t>
      </w:r>
      <w:r w:rsidRPr="00DE1567">
        <w:rPr>
          <w:lang w:val="fr-FR"/>
        </w:rPr>
        <w:t xml:space="preserve"> (Sinai) convergent vers Timna </w:t>
      </w:r>
      <w:bookmarkStart w:id="4617" w:name="_Hlk163376653"/>
      <w:r w:rsidRPr="00DE1567">
        <w:rPr>
          <w:lang w:val="fr-FR"/>
        </w:rPr>
        <w:t>(</w:t>
      </w:r>
      <w:bookmarkStart w:id="4618" w:name="_Hlk163376489"/>
      <w:r w:rsidRPr="00DE1567">
        <w:rPr>
          <w:lang w:val="fr-FR"/>
        </w:rPr>
        <w:t xml:space="preserve">BIB L. Dubinsky in </w:t>
      </w:r>
      <w:r w:rsidRPr="00DE1567">
        <w:rPr>
          <w:i/>
          <w:iCs/>
          <w:lang w:val="fr-FR"/>
        </w:rPr>
        <w:t>Sacred Landscapes</w:t>
      </w:r>
      <w:r w:rsidRPr="00DE1567">
        <w:rPr>
          <w:lang w:val="fr-FR"/>
        </w:rPr>
        <w:t xml:space="preserve"> ..., Oxford, 2023)</w:t>
      </w:r>
      <w:bookmarkEnd w:id="4618"/>
    </w:p>
    <w:p w14:paraId="45193421" w14:textId="6B0D660A" w:rsidR="00BF38F8" w:rsidRPr="00DE1567" w:rsidRDefault="00BF38F8" w:rsidP="00CB4E13">
      <w:pPr>
        <w:rPr>
          <w:lang w:val="fr-FR"/>
        </w:rPr>
      </w:pPr>
      <w:r w:rsidRPr="00DE1567">
        <w:rPr>
          <w:lang w:val="fr-FR"/>
        </w:rPr>
        <w:br/>
        <w:t>KILWA</w:t>
      </w:r>
    </w:p>
    <w:p w14:paraId="1ED6C241" w14:textId="77777777" w:rsidR="00BF38F8" w:rsidRPr="00DE1567" w:rsidRDefault="00BF38F8" w:rsidP="00CB4E13">
      <w:pPr>
        <w:rPr>
          <w:lang w:val="fr-FR"/>
        </w:rPr>
      </w:pPr>
    </w:p>
    <w:p w14:paraId="6038AF51" w14:textId="79728AD0" w:rsidR="00BF38F8" w:rsidRPr="00672665" w:rsidRDefault="00BF38F8" w:rsidP="00CB4E13">
      <w:pPr>
        <w:rPr>
          <w:lang w:val="fr-FR"/>
        </w:rPr>
      </w:pPr>
      <w:r w:rsidRPr="00BF38F8">
        <w:rPr>
          <w:lang w:val="fr-FR"/>
        </w:rPr>
        <w:t>Arabie. Représentation d'Auroch, ca. 7,5 k</w:t>
      </w:r>
      <w:r>
        <w:rPr>
          <w:lang w:val="fr-FR"/>
        </w:rPr>
        <w:t>a BP</w:t>
      </w:r>
      <w:r w:rsidR="00672665">
        <w:rPr>
          <w:lang w:val="fr-FR"/>
        </w:rPr>
        <w:t xml:space="preserve">. Inscription datée par épigraphie de 1,3 ka BP. Vu: "kilwa cross" datée de 1,3 ka BP par pXRF </w:t>
      </w:r>
      <w:r>
        <w:rPr>
          <w:lang w:val="fr-FR"/>
        </w:rPr>
        <w:t xml:space="preserve"> </w:t>
      </w:r>
      <w:r w:rsidRPr="00672665">
        <w:rPr>
          <w:lang w:val="fr-FR"/>
        </w:rPr>
        <w:t xml:space="preserve">(BIB Meinrat O. Andreae in </w:t>
      </w:r>
      <w:r w:rsidRPr="00672665">
        <w:rPr>
          <w:i/>
          <w:iCs/>
          <w:lang w:val="fr-FR"/>
        </w:rPr>
        <w:t>Sacred Landscapes</w:t>
      </w:r>
      <w:r w:rsidRPr="00672665">
        <w:rPr>
          <w:lang w:val="fr-FR"/>
        </w:rPr>
        <w:t xml:space="preserve"> ..., Oxford, 2023)</w:t>
      </w:r>
    </w:p>
    <w:bookmarkEnd w:id="4617"/>
    <w:p w14:paraId="18090BC9" w14:textId="77777777" w:rsidR="00CB4E13" w:rsidRDefault="00CB4E13" w:rsidP="005965AD">
      <w:pPr>
        <w:rPr>
          <w:lang w:val="fr-FR"/>
        </w:rPr>
      </w:pPr>
    </w:p>
    <w:p w14:paraId="591C21AA" w14:textId="3F852DF5" w:rsidR="00672665" w:rsidRDefault="00672665" w:rsidP="005965AD">
      <w:pPr>
        <w:rPr>
          <w:lang w:val="fr-FR"/>
        </w:rPr>
      </w:pPr>
      <w:r>
        <w:rPr>
          <w:lang w:val="fr-FR"/>
        </w:rPr>
        <w:t>SHUWAYMIS</w:t>
      </w:r>
    </w:p>
    <w:p w14:paraId="1C0D1881" w14:textId="77777777" w:rsidR="00672665" w:rsidRDefault="00672665" w:rsidP="005965AD">
      <w:pPr>
        <w:rPr>
          <w:lang w:val="fr-FR"/>
        </w:rPr>
      </w:pPr>
    </w:p>
    <w:p w14:paraId="44262358" w14:textId="77777777" w:rsidR="00672665" w:rsidRPr="00672665" w:rsidRDefault="00672665" w:rsidP="00672665">
      <w:pPr>
        <w:rPr>
          <w:lang w:val="fr-FR"/>
        </w:rPr>
      </w:pPr>
      <w:r>
        <w:rPr>
          <w:lang w:val="fr-FR"/>
        </w:rPr>
        <w:t xml:space="preserve">Arabie. A donn'e son nom à une tradition rupestre </w:t>
      </w:r>
      <w:r w:rsidRPr="00672665">
        <w:rPr>
          <w:lang w:val="fr-FR"/>
        </w:rPr>
        <w:t xml:space="preserve">(BIB Meinrat O. Andreae in </w:t>
      </w:r>
      <w:r w:rsidRPr="00672665">
        <w:rPr>
          <w:i/>
          <w:iCs/>
          <w:lang w:val="fr-FR"/>
        </w:rPr>
        <w:t>Sacred Landscapes</w:t>
      </w:r>
      <w:r w:rsidRPr="00672665">
        <w:rPr>
          <w:lang w:val="fr-FR"/>
        </w:rPr>
        <w:t xml:space="preserve"> ..., Oxford, 2023)</w:t>
      </w:r>
    </w:p>
    <w:p w14:paraId="546A678C" w14:textId="0626BC8A" w:rsidR="00672665" w:rsidRPr="00BF38F8" w:rsidRDefault="00672665" w:rsidP="005965AD">
      <w:pPr>
        <w:rPr>
          <w:lang w:val="fr-FR"/>
        </w:rPr>
      </w:pPr>
    </w:p>
    <w:p w14:paraId="70FE84F7" w14:textId="77777777" w:rsidR="005965AD" w:rsidRPr="00BF38F8" w:rsidRDefault="005965AD" w:rsidP="007209DB">
      <w:pPr>
        <w:rPr>
          <w:lang w:val="fr-FR"/>
        </w:rPr>
      </w:pPr>
    </w:p>
    <w:p w14:paraId="6F3FF785" w14:textId="23FB4E35" w:rsidR="007209DB" w:rsidRDefault="00C72635" w:rsidP="00C72635">
      <w:pPr>
        <w:pStyle w:val="Heading1"/>
      </w:pPr>
      <w:bookmarkStart w:id="4619" w:name="Sit_Camel"/>
      <w:r>
        <w:t>CAMEL</w:t>
      </w:r>
    </w:p>
    <w:bookmarkEnd w:id="4619"/>
    <w:p w14:paraId="7FACA9A9" w14:textId="52007938" w:rsidR="00C72635" w:rsidRPr="00C72635" w:rsidRDefault="00C72635" w:rsidP="007209DB">
      <w:pPr>
        <w:rPr>
          <w:i/>
          <w:iCs/>
          <w:sz w:val="20"/>
          <w:lang w:val="fr-FR"/>
        </w:rPr>
      </w:pPr>
      <w:r w:rsidRPr="00C72635">
        <w:rPr>
          <w:i/>
          <w:iCs/>
          <w:sz w:val="20"/>
          <w:lang w:val="fr-FR"/>
        </w:rPr>
        <w:t>Camel site</w:t>
      </w:r>
    </w:p>
    <w:p w14:paraId="04078E40" w14:textId="77777777" w:rsidR="00FA30CB" w:rsidRDefault="00FA30CB" w:rsidP="00671060">
      <w:pPr>
        <w:rPr>
          <w:lang w:val="fr-FR"/>
        </w:rPr>
      </w:pPr>
    </w:p>
    <w:p w14:paraId="559092AB" w14:textId="675835D4" w:rsidR="00C72635" w:rsidRDefault="00C72635" w:rsidP="00671060">
      <w:pPr>
        <w:rPr>
          <w:lang w:val="fr-FR"/>
        </w:rPr>
      </w:pPr>
      <w:r>
        <w:rPr>
          <w:lang w:val="fr-FR"/>
        </w:rPr>
        <w:t>Arabie-Saoudite. A</w:t>
      </w:r>
      <w:r w:rsidRPr="00C72635">
        <w:rPr>
          <w:lang w:val="fr-FR"/>
        </w:rPr>
        <w:t>u cœur du bassin de Sakaka dans une région désertique au nord du Nafud, le site Camel se présente sous la forme de trois éperons rocheux allongés (A-C du sud au nord) orientés est-ouest, d'environ 8 à 10 m de haut au maximum, et 70 à 80 m de longueur. Le grès beige orangé des roches dans lesquelles ont été sculptés les reliefs est malheureusement de mauvaise qualité, très sensible à l'érosion éolienne et détaché par blocs de la façade. pâturage</w:t>
      </w:r>
      <w:r>
        <w:rPr>
          <w:lang w:val="fr-FR"/>
        </w:rPr>
        <w:t xml:space="preserve"> (BIB CNRS)</w:t>
      </w:r>
    </w:p>
    <w:p w14:paraId="7D058640" w14:textId="77777777" w:rsidR="00672665" w:rsidRDefault="00672665" w:rsidP="00671060">
      <w:pPr>
        <w:rPr>
          <w:lang w:val="fr-FR"/>
        </w:rPr>
      </w:pPr>
    </w:p>
    <w:p w14:paraId="5A46BB24" w14:textId="0E91916C" w:rsidR="00672665" w:rsidRPr="007F6DB0" w:rsidRDefault="00672665" w:rsidP="00672665">
      <w:pPr>
        <w:rPr>
          <w:lang w:val="en-GB"/>
        </w:rPr>
      </w:pPr>
      <w:r w:rsidRPr="00672665">
        <w:rPr>
          <w:lang w:val="en-GB"/>
        </w:rPr>
        <w:t>~ AHP (Arabic Humid Period): cattle d</w:t>
      </w:r>
      <w:r>
        <w:rPr>
          <w:lang w:val="en-GB"/>
        </w:rPr>
        <w:t xml:space="preserve">isappear at the end of AHP, vers 5,000 BP </w:t>
      </w:r>
      <w:r w:rsidRPr="0001598F">
        <w:rPr>
          <w:lang w:val="en-GB"/>
        </w:rPr>
        <w:t xml:space="preserve">(BIB </w:t>
      </w:r>
      <w:r>
        <w:rPr>
          <w:lang w:val="en-GB"/>
        </w:rPr>
        <w:t>Meinrat O</w:t>
      </w:r>
      <w:r w:rsidRPr="0001598F">
        <w:rPr>
          <w:lang w:val="en-GB"/>
        </w:rPr>
        <w:t xml:space="preserve">. </w:t>
      </w:r>
      <w:r>
        <w:rPr>
          <w:lang w:val="en-GB"/>
        </w:rPr>
        <w:t xml:space="preserve">Andreae </w:t>
      </w:r>
      <w:r w:rsidRPr="0001598F">
        <w:rPr>
          <w:lang w:val="en-GB"/>
        </w:rPr>
        <w:t xml:space="preserve">in </w:t>
      </w:r>
      <w:r w:rsidRPr="0001598F">
        <w:rPr>
          <w:i/>
          <w:iCs/>
          <w:lang w:val="en-GB"/>
        </w:rPr>
        <w:t>Sacred Landscapes</w:t>
      </w:r>
      <w:r w:rsidRPr="0001598F">
        <w:rPr>
          <w:lang w:val="en-GB"/>
        </w:rPr>
        <w:t xml:space="preserve"> ..., Oxford, 2023)</w:t>
      </w:r>
    </w:p>
    <w:p w14:paraId="053B82BB" w14:textId="668648BD" w:rsidR="00672665" w:rsidRPr="00672665" w:rsidRDefault="00672665" w:rsidP="00671060">
      <w:pPr>
        <w:rPr>
          <w:lang w:val="en-GB"/>
        </w:rPr>
      </w:pPr>
    </w:p>
    <w:p w14:paraId="29B71B91" w14:textId="77777777" w:rsidR="00C72635" w:rsidRPr="00672665" w:rsidRDefault="00C72635" w:rsidP="00671060">
      <w:pPr>
        <w:rPr>
          <w:lang w:val="en-GB"/>
        </w:rPr>
      </w:pPr>
    </w:p>
    <w:p w14:paraId="299E5BB1" w14:textId="7C390ED8" w:rsidR="00C72635" w:rsidRDefault="00C72635" w:rsidP="00C72635">
      <w:pPr>
        <w:pStyle w:val="Heading2"/>
      </w:pPr>
      <w:r>
        <w:t>art rupestre</w:t>
      </w:r>
    </w:p>
    <w:p w14:paraId="4FD78651" w14:textId="77777777" w:rsidR="00C72635" w:rsidRDefault="00C72635" w:rsidP="00671060">
      <w:pPr>
        <w:rPr>
          <w:lang w:val="fr-FR"/>
        </w:rPr>
      </w:pPr>
    </w:p>
    <w:p w14:paraId="5BE4D2BF" w14:textId="536F2799" w:rsidR="00C72635" w:rsidRDefault="00C72635" w:rsidP="00671060">
      <w:pPr>
        <w:rPr>
          <w:lang w:val="fr-FR"/>
        </w:rPr>
      </w:pPr>
      <w:r w:rsidRPr="00C72635">
        <w:rPr>
          <w:lang w:val="fr-FR"/>
        </w:rPr>
        <w:t>Une concentration très dense de reliefs (21 bas et hauts-reliefs grandeur nature) a été identifiée sur les parois des contreforts, notamment des contreforts A et C. Les 17 dromadaires et 5 équidés (ânes sauvages ?) que compte aujourd'hui le site sont célébrés dans leur espace de vie naturel, par la main de l'homme, mais étonnamment sans sa présence ni son inscription. Les animaux participent généralement à des cortèges, mais aussi à des rencontres entre espèces et peut-être à des moments de pâturage</w:t>
      </w:r>
      <w:r>
        <w:rPr>
          <w:lang w:val="fr-FR"/>
        </w:rPr>
        <w:t xml:space="preserve"> (BIB CNRS)</w:t>
      </w:r>
    </w:p>
    <w:p w14:paraId="7406DD08" w14:textId="4BC1D9C1" w:rsidR="00C72635" w:rsidRPr="00C72635" w:rsidRDefault="00C72635" w:rsidP="00671060">
      <w:pPr>
        <w:rPr>
          <w:lang w:val="en-GB"/>
        </w:rPr>
      </w:pPr>
      <w:r>
        <w:rPr>
          <w:lang w:val="fr-FR"/>
        </w:rPr>
        <w:t xml:space="preserve">Dromadaire en haut relief et grandeur nature. </w:t>
      </w:r>
      <w:r w:rsidRPr="00C72635">
        <w:rPr>
          <w:lang w:val="en-GB"/>
        </w:rPr>
        <w:t xml:space="preserve">Datation </w:t>
      </w:r>
      <w:r>
        <w:rPr>
          <w:lang w:val="en-GB"/>
        </w:rPr>
        <w:t xml:space="preserve">au </w:t>
      </w:r>
      <w:hyperlink r:id="rId11384" w:anchor="PHY_ana_elt_tek_spectro_XRFp" w:history="1">
        <w:r w:rsidRPr="00C72635">
          <w:rPr>
            <w:rStyle w:val="Hyperlink"/>
            <w:lang w:val="en-GB"/>
          </w:rPr>
          <w:t>pXRF</w:t>
        </w:r>
      </w:hyperlink>
      <w:r>
        <w:rPr>
          <w:lang w:val="en-GB"/>
        </w:rPr>
        <w:t xml:space="preserve"> </w:t>
      </w:r>
      <w:r w:rsidRPr="00C72635">
        <w:rPr>
          <w:lang w:val="en-GB"/>
        </w:rPr>
        <w:t xml:space="preserve">(BIB </w:t>
      </w:r>
      <w:r w:rsidRPr="00C72635">
        <w:rPr>
          <w:i/>
          <w:iCs/>
          <w:lang w:val="en-GB"/>
        </w:rPr>
        <w:t>Sacred Landscape</w:t>
      </w:r>
      <w:r w:rsidRPr="00C72635">
        <w:rPr>
          <w:lang w:val="en-GB"/>
        </w:rPr>
        <w:t>..., Oxford, 2023)</w:t>
      </w:r>
    </w:p>
    <w:p w14:paraId="070F3ECD" w14:textId="77777777" w:rsidR="00C72635" w:rsidRPr="00C72635" w:rsidRDefault="00C72635" w:rsidP="00671060">
      <w:pPr>
        <w:rPr>
          <w:lang w:val="en-GB"/>
        </w:rPr>
      </w:pPr>
    </w:p>
    <w:p w14:paraId="30E8D424" w14:textId="77777777" w:rsidR="001A4664" w:rsidRPr="00736C01" w:rsidRDefault="001A4664" w:rsidP="00426FF9">
      <w:pPr>
        <w:pStyle w:val="Heading1"/>
      </w:pPr>
      <w:bookmarkStart w:id="4620" w:name="Sit_Tayma"/>
      <w:r w:rsidRPr="00736C01">
        <w:t>TAYMA</w:t>
      </w:r>
    </w:p>
    <w:bookmarkEnd w:id="4620"/>
    <w:p w14:paraId="6F1F26F7" w14:textId="77777777" w:rsidR="001A4664" w:rsidRPr="00AC52E6" w:rsidRDefault="007209DB" w:rsidP="0091177E">
      <w:pPr>
        <w:tabs>
          <w:tab w:val="left" w:pos="1323"/>
        </w:tabs>
        <w:rPr>
          <w:sz w:val="20"/>
          <w:lang w:val="fr-FR"/>
        </w:rPr>
      </w:pPr>
      <w:r w:rsidRPr="00AC52E6">
        <w:rPr>
          <w:sz w:val="20"/>
          <w:lang w:val="fr-FR"/>
        </w:rPr>
        <w:t>Temâ</w:t>
      </w:r>
      <w:r w:rsidR="0091177E" w:rsidRPr="00AC52E6">
        <w:rPr>
          <w:sz w:val="20"/>
          <w:lang w:val="fr-FR"/>
        </w:rPr>
        <w:t>, Taymä',</w:t>
      </w:r>
      <w:r w:rsidR="0091177E" w:rsidRPr="00AC52E6">
        <w:rPr>
          <w:sz w:val="20"/>
          <w:lang w:val="fr-FR" w:eastAsia="fr-FR"/>
        </w:rPr>
        <w:t xml:space="preserve"> </w:t>
      </w:r>
      <w:r w:rsidR="0091177E" w:rsidRPr="00AC52E6">
        <w:rPr>
          <w:sz w:val="20"/>
          <w:lang w:val="fr-FR"/>
        </w:rPr>
        <w:t>(älu) te-ma-a (BIB 2915)</w:t>
      </w:r>
    </w:p>
    <w:p w14:paraId="1926D349" w14:textId="77777777" w:rsidR="007209DB" w:rsidRPr="00736C01" w:rsidRDefault="007209DB" w:rsidP="00671060">
      <w:pPr>
        <w:rPr>
          <w:lang w:val="fr-FR"/>
        </w:rPr>
      </w:pPr>
    </w:p>
    <w:p w14:paraId="284BB342" w14:textId="77777777" w:rsidR="00D150B7" w:rsidRDefault="005965AD" w:rsidP="00D150B7">
      <w:pPr>
        <w:rPr>
          <w:lang w:val="fr-FR"/>
        </w:rPr>
      </w:pPr>
      <w:r w:rsidRPr="00736C01">
        <w:rPr>
          <w:lang w:val="fr-FR"/>
        </w:rPr>
        <w:t>Principal o</w:t>
      </w:r>
      <w:r w:rsidR="007209DB" w:rsidRPr="00736C01">
        <w:rPr>
          <w:lang w:val="fr-FR"/>
        </w:rPr>
        <w:t>asis du NW d'Arabie-Saoudite (BIB 2913)</w:t>
      </w:r>
      <w:r w:rsidRPr="00736C01">
        <w:rPr>
          <w:lang w:val="fr-FR"/>
        </w:rPr>
        <w:t xml:space="preserve">(BIB 2917). </w:t>
      </w:r>
      <w:r>
        <w:rPr>
          <w:lang w:val="fr-FR"/>
        </w:rPr>
        <w:t xml:space="preserve">Idéalement placé sur les routes commerciales allant en Syrie, Anatolie et Mésopotamie (BIB 2917). </w:t>
      </w:r>
      <w:r w:rsidR="00D150B7">
        <w:rPr>
          <w:lang w:val="fr-FR"/>
        </w:rPr>
        <w:t xml:space="preserve">sur une route caravanière (BIB </w:t>
      </w:r>
      <w:r w:rsidR="00D150B7" w:rsidRPr="009539A9">
        <w:rPr>
          <w:lang w:val="fr-FR"/>
        </w:rPr>
        <w:t>Jérémie Schiettecatte</w:t>
      </w:r>
      <w:r w:rsidR="00D150B7">
        <w:rPr>
          <w:lang w:val="fr-FR"/>
        </w:rPr>
        <w:t>, internet)</w:t>
      </w:r>
    </w:p>
    <w:p w14:paraId="2406FF5A" w14:textId="2A9F298B" w:rsidR="00AC52E6" w:rsidRDefault="00D150B7" w:rsidP="00671060">
      <w:pPr>
        <w:rPr>
          <w:lang w:val="fr-FR"/>
        </w:rPr>
      </w:pPr>
      <w:r>
        <w:rPr>
          <w:lang w:val="fr-FR"/>
        </w:rPr>
        <w:t xml:space="preserve">des carottage palyno ont été effectués (SS BIB). </w:t>
      </w:r>
      <w:r w:rsidR="00AC52E6">
        <w:rPr>
          <w:lang w:val="fr-FR"/>
        </w:rPr>
        <w:t xml:space="preserve">Durant le </w:t>
      </w:r>
      <w:hyperlink r:id="rId11385" w:anchor="Text_HHP" w:history="1">
        <w:r w:rsidR="00AC52E6" w:rsidRPr="00AC52E6">
          <w:rPr>
            <w:rStyle w:val="Hyperlink"/>
            <w:lang w:val="fr-FR"/>
          </w:rPr>
          <w:t>HHP</w:t>
        </w:r>
      </w:hyperlink>
      <w:r w:rsidR="00AC52E6">
        <w:rPr>
          <w:lang w:val="fr-FR"/>
        </w:rPr>
        <w:t xml:space="preserve">, </w:t>
      </w:r>
      <w:hyperlink r:id="rId11386" w:anchor="Sit_Tayma" w:history="1">
        <w:r w:rsidR="00AC52E6" w:rsidRPr="00156B24">
          <w:rPr>
            <w:rStyle w:val="Hyperlink"/>
            <w:lang w:val="fr-FR"/>
          </w:rPr>
          <w:t>Tayma</w:t>
        </w:r>
      </w:hyperlink>
      <w:r w:rsidR="00AC52E6">
        <w:rPr>
          <w:lang w:val="fr-FR"/>
        </w:rPr>
        <w:t xml:space="preserve"> </w:t>
      </w:r>
      <w:r w:rsidR="00AC52E6" w:rsidRPr="00AC52E6">
        <w:rPr>
          <w:lang w:val="fr-FR"/>
        </w:rPr>
        <w:t>motre un pic des conditions d'humidité vers 6800-5900 BCE avec formation de lacs</w:t>
      </w:r>
      <w:r w:rsidR="00AC52E6">
        <w:rPr>
          <w:lang w:val="fr-FR"/>
        </w:rPr>
        <w:t xml:space="preserve"> </w:t>
      </w:r>
      <w:r w:rsidR="00AC52E6" w:rsidRPr="00AC52E6">
        <w:rPr>
          <w:lang w:val="fr-FR"/>
        </w:rPr>
        <w:t>(e.g. Neugebauer et al., 2022)  (BIB 3535)</w:t>
      </w:r>
      <w:r>
        <w:rPr>
          <w:lang w:val="fr-FR"/>
        </w:rPr>
        <w:t xml:space="preserve"> Les premiers impacts anthropiques sont datés de 6300 BP (J. Goy com. pers.)</w:t>
      </w:r>
    </w:p>
    <w:p w14:paraId="0DF913D2" w14:textId="77777777" w:rsidR="00AC52E6" w:rsidRDefault="00AC52E6" w:rsidP="00671060">
      <w:pPr>
        <w:rPr>
          <w:lang w:val="fr-FR"/>
        </w:rPr>
      </w:pPr>
    </w:p>
    <w:p w14:paraId="296BDEAF" w14:textId="5BE56A43" w:rsidR="00D150B7" w:rsidRDefault="005965AD" w:rsidP="00D150B7">
      <w:pPr>
        <w:jc w:val="both"/>
        <w:rPr>
          <w:lang w:val="fr-FR"/>
        </w:rPr>
      </w:pPr>
      <w:r>
        <w:rPr>
          <w:lang w:val="fr-FR"/>
        </w:rPr>
        <w:t>La divinité tutélaire de Tayma était "Salm" (BIB 2917)</w:t>
      </w:r>
      <w:r w:rsidR="00D150B7">
        <w:rPr>
          <w:lang w:val="fr-FR"/>
        </w:rPr>
        <w:t xml:space="preserve"> C</w:t>
      </w:r>
      <w:r w:rsidR="00FA30CB">
        <w:rPr>
          <w:lang w:val="fr-FR"/>
        </w:rPr>
        <w:t xml:space="preserve">apitale de l'un des premiers </w:t>
      </w:r>
      <w:hyperlink r:id="rId11387" w:anchor="Cul_Ancient_North_Arabic" w:history="1">
        <w:r w:rsidR="008E7C10" w:rsidRPr="008E7C10">
          <w:rPr>
            <w:rStyle w:val="Hyperlink"/>
            <w:lang w:val="fr-FR"/>
          </w:rPr>
          <w:t>Anciens empire du Nord</w:t>
        </w:r>
      </w:hyperlink>
      <w:r w:rsidR="008E7C10">
        <w:rPr>
          <w:lang w:val="fr-FR"/>
        </w:rPr>
        <w:t xml:space="preserve"> </w:t>
      </w:r>
      <w:r w:rsidR="00FA30CB">
        <w:rPr>
          <w:lang w:val="fr-FR"/>
        </w:rPr>
        <w:t xml:space="preserve">comme </w:t>
      </w:r>
      <w:hyperlink r:id="rId11388" w:anchor="Sit_Dadan" w:history="1">
        <w:r w:rsidR="00FA30CB" w:rsidRPr="00FA30CB">
          <w:rPr>
            <w:rStyle w:val="Hyperlink"/>
            <w:lang w:val="fr-FR"/>
          </w:rPr>
          <w:t>Dedan</w:t>
        </w:r>
      </w:hyperlink>
      <w:r w:rsidR="00FA30CB">
        <w:rPr>
          <w:lang w:val="fr-FR"/>
        </w:rPr>
        <w:t xml:space="preserve"> (BIB internet)</w:t>
      </w:r>
      <w:r w:rsidR="009539A9">
        <w:rPr>
          <w:lang w:val="fr-FR"/>
        </w:rPr>
        <w:t xml:space="preserve"> </w:t>
      </w:r>
      <w:r w:rsidR="00D150B7">
        <w:rPr>
          <w:lang w:val="fr-FR"/>
        </w:rPr>
        <w:t>On y parle le Taymanitique (</w:t>
      </w:r>
      <w:r w:rsidR="00D150B7" w:rsidRPr="005965AD">
        <w:rPr>
          <w:i/>
          <w:lang w:val="fr-FR"/>
        </w:rPr>
        <w:t>Taymanitic</w:t>
      </w:r>
      <w:r w:rsidR="00D150B7">
        <w:rPr>
          <w:lang w:val="fr-FR"/>
        </w:rPr>
        <w:t>) qui est proche de l'Araméen (BIB 2917)</w:t>
      </w:r>
    </w:p>
    <w:p w14:paraId="4B94266E" w14:textId="2A4AB658" w:rsidR="009539A9" w:rsidRDefault="009539A9" w:rsidP="00D150B7">
      <w:pPr>
        <w:rPr>
          <w:lang w:val="fr-FR"/>
        </w:rPr>
      </w:pPr>
    </w:p>
    <w:p w14:paraId="0D931AD0" w14:textId="3C9DA690" w:rsidR="00AB77D6" w:rsidRDefault="00AB77D6" w:rsidP="009539A9">
      <w:pPr>
        <w:jc w:val="both"/>
        <w:rPr>
          <w:lang w:val="fr-FR"/>
        </w:rPr>
      </w:pPr>
      <w:r>
        <w:rPr>
          <w:lang w:val="fr-FR"/>
        </w:rPr>
        <w:t xml:space="preserve">Présence de tombes en forme de tours et de murs à caissons // </w:t>
      </w:r>
      <w:hyperlink r:id="rId11389" w:anchor="Sit_Hegra" w:history="1">
        <w:r w:rsidRPr="00AB77D6">
          <w:rPr>
            <w:rStyle w:val="Hyperlink"/>
            <w:lang w:val="fr-FR"/>
          </w:rPr>
          <w:t>Hegra</w:t>
        </w:r>
      </w:hyperlink>
      <w:r>
        <w:rPr>
          <w:lang w:val="fr-FR"/>
        </w:rPr>
        <w:t xml:space="preserve"> (BIB 2914)</w:t>
      </w:r>
    </w:p>
    <w:p w14:paraId="084BC78C" w14:textId="77777777" w:rsidR="00FA30CB" w:rsidRDefault="00FA30CB" w:rsidP="00FA30CB">
      <w:pPr>
        <w:rPr>
          <w:lang w:val="fr-FR"/>
        </w:rPr>
      </w:pPr>
    </w:p>
    <w:p w14:paraId="5E32FECE" w14:textId="11DB8EF5" w:rsidR="00FA30CB" w:rsidRPr="00D44382" w:rsidRDefault="00FA30CB" w:rsidP="00FA30CB">
      <w:pPr>
        <w:rPr>
          <w:lang w:val="fr-FR"/>
        </w:rPr>
      </w:pPr>
      <w:r w:rsidRPr="000067B2">
        <w:rPr>
          <w:lang w:val="fr-FR"/>
        </w:rPr>
        <w:t xml:space="preserve">v. </w:t>
      </w:r>
      <w:hyperlink r:id="rId11390" w:anchor="Sit_Al_Ula" w:history="1">
        <w:r w:rsidR="0091177E">
          <w:rPr>
            <w:rStyle w:val="Hyperlink"/>
            <w:lang w:val="fr-FR"/>
          </w:rPr>
          <w:t xml:space="preserve">Al </w:t>
        </w:r>
        <w:r w:rsidRPr="000067B2">
          <w:rPr>
            <w:rStyle w:val="Hyperlink"/>
            <w:lang w:val="fr-FR"/>
          </w:rPr>
          <w:t>Ula</w:t>
        </w:r>
      </w:hyperlink>
      <w:r w:rsidR="00AC52E6" w:rsidRPr="00AC52E6">
        <w:rPr>
          <w:rStyle w:val="Hyperlink"/>
          <w:color w:val="auto"/>
          <w:u w:val="none"/>
          <w:lang w:val="fr-FR"/>
        </w:rPr>
        <w:t xml:space="preserve">, </w:t>
      </w:r>
    </w:p>
    <w:p w14:paraId="65660079" w14:textId="77777777" w:rsidR="007209DB" w:rsidRPr="00D44382" w:rsidRDefault="007209DB" w:rsidP="00FA30CB">
      <w:pPr>
        <w:rPr>
          <w:lang w:val="fr-FR"/>
        </w:rPr>
      </w:pPr>
    </w:p>
    <w:p w14:paraId="152D016B" w14:textId="74326D95" w:rsidR="007209DB" w:rsidRPr="00D44382" w:rsidRDefault="00D150B7" w:rsidP="007209DB">
      <w:pPr>
        <w:pStyle w:val="Heading2"/>
      </w:pPr>
      <w:r>
        <w:t>s</w:t>
      </w:r>
      <w:r w:rsidR="007209DB" w:rsidRPr="00D44382">
        <w:t>tele</w:t>
      </w:r>
    </w:p>
    <w:p w14:paraId="7A9C2914" w14:textId="77777777" w:rsidR="007209DB" w:rsidRPr="00D44382" w:rsidRDefault="007209DB" w:rsidP="00FA30CB">
      <w:pPr>
        <w:rPr>
          <w:lang w:val="fr-FR"/>
        </w:rPr>
      </w:pPr>
    </w:p>
    <w:p w14:paraId="53E0E1D8" w14:textId="77777777" w:rsidR="007209DB" w:rsidRPr="007209DB" w:rsidRDefault="007209DB" w:rsidP="00FA30CB">
      <w:pPr>
        <w:rPr>
          <w:lang w:val="fr-FR"/>
        </w:rPr>
      </w:pPr>
      <w:r>
        <w:rPr>
          <w:lang w:val="fr-FR"/>
        </w:rPr>
        <w:t>Stele attribuée au 6 aec avec r</w:t>
      </w:r>
      <w:r w:rsidRPr="007209DB">
        <w:rPr>
          <w:lang w:val="fr-FR"/>
        </w:rPr>
        <w:t xml:space="preserve">eprésentation du dieu </w:t>
      </w:r>
      <w:r w:rsidRPr="007209DB">
        <w:rPr>
          <w:sz w:val="23"/>
          <w:szCs w:val="23"/>
          <w:lang w:val="fr-FR"/>
        </w:rPr>
        <w:t>Salm (BIB 2913)</w:t>
      </w:r>
    </w:p>
    <w:p w14:paraId="754505CA" w14:textId="77777777" w:rsidR="001A4664" w:rsidRDefault="001A4664" w:rsidP="00671060">
      <w:pPr>
        <w:rPr>
          <w:lang w:val="fr-FR"/>
        </w:rPr>
      </w:pPr>
    </w:p>
    <w:p w14:paraId="73FC0CEB" w14:textId="77777777" w:rsidR="00FA30CB" w:rsidRDefault="00FA30CB" w:rsidP="00671060">
      <w:pPr>
        <w:rPr>
          <w:lang w:val="fr-FR"/>
        </w:rPr>
      </w:pPr>
    </w:p>
    <w:p w14:paraId="27887B00" w14:textId="7A6CD62E" w:rsidR="00FA30CB" w:rsidRDefault="00D150B7" w:rsidP="00FA30CB">
      <w:pPr>
        <w:pStyle w:val="Heading2"/>
      </w:pPr>
      <w:bookmarkStart w:id="4621" w:name="Sit_Tayma_inscr"/>
      <w:r>
        <w:lastRenderedPageBreak/>
        <w:t>i</w:t>
      </w:r>
      <w:r w:rsidR="00FA30CB">
        <w:t>nscription</w:t>
      </w:r>
    </w:p>
    <w:bookmarkEnd w:id="4621"/>
    <w:p w14:paraId="39E36A92" w14:textId="77777777" w:rsidR="00FA30CB" w:rsidRDefault="00FA30CB" w:rsidP="00671060">
      <w:pPr>
        <w:rPr>
          <w:lang w:val="fr-FR"/>
        </w:rPr>
      </w:pPr>
    </w:p>
    <w:p w14:paraId="647C2606" w14:textId="7BDA960D" w:rsidR="00FA30CB" w:rsidRDefault="00FA30CB" w:rsidP="00671060">
      <w:pPr>
        <w:rPr>
          <w:lang w:val="fr-FR"/>
        </w:rPr>
      </w:pPr>
      <w:r>
        <w:rPr>
          <w:lang w:val="fr-FR"/>
        </w:rPr>
        <w:t xml:space="preserve">Découvertes d'inscriptions datées du 7e-6e aec qui évoquent le conflit entre Tayma et </w:t>
      </w:r>
      <w:hyperlink r:id="rId11391" w:anchor="Sit_Dadan" w:history="1">
        <w:r w:rsidR="008E7C10" w:rsidRPr="00FA30CB">
          <w:rPr>
            <w:rStyle w:val="Hyperlink"/>
            <w:lang w:val="fr-FR"/>
          </w:rPr>
          <w:t>Dedan</w:t>
        </w:r>
      </w:hyperlink>
      <w:r w:rsidR="008E7C10">
        <w:rPr>
          <w:lang w:val="fr-FR"/>
        </w:rPr>
        <w:t xml:space="preserve"> </w:t>
      </w:r>
      <w:r>
        <w:rPr>
          <w:lang w:val="fr-FR"/>
        </w:rPr>
        <w:t>(BIB internet)</w:t>
      </w:r>
    </w:p>
    <w:p w14:paraId="09CB9CDC" w14:textId="77777777" w:rsidR="00F64A9D" w:rsidRDefault="00F64A9D" w:rsidP="00671060">
      <w:pPr>
        <w:rPr>
          <w:lang w:val="fr-FR"/>
        </w:rPr>
      </w:pPr>
    </w:p>
    <w:p w14:paraId="634D4DE1" w14:textId="77777777" w:rsidR="001A4664" w:rsidRPr="00FA30CB" w:rsidRDefault="001A4664" w:rsidP="00671060">
      <w:pPr>
        <w:rPr>
          <w:lang w:val="fr-FR"/>
        </w:rPr>
      </w:pPr>
    </w:p>
    <w:p w14:paraId="27B1A627" w14:textId="77777777" w:rsidR="00671060" w:rsidRPr="00426FF9" w:rsidRDefault="00671060" w:rsidP="00426FF9">
      <w:pPr>
        <w:pStyle w:val="Heading1"/>
        <w:rPr>
          <w:lang w:val="es-ES"/>
        </w:rPr>
      </w:pPr>
      <w:bookmarkStart w:id="4622" w:name="Sit_Al_Ula"/>
      <w:r w:rsidRPr="00426FF9">
        <w:rPr>
          <w:lang w:val="es-ES"/>
        </w:rPr>
        <w:t>AL</w:t>
      </w:r>
      <w:r w:rsidR="0091177E" w:rsidRPr="00426FF9">
        <w:rPr>
          <w:lang w:val="es-ES"/>
        </w:rPr>
        <w:t xml:space="preserve"> </w:t>
      </w:r>
      <w:r w:rsidRPr="00426FF9">
        <w:rPr>
          <w:lang w:val="es-ES"/>
        </w:rPr>
        <w:t>ULA</w:t>
      </w:r>
    </w:p>
    <w:bookmarkEnd w:id="4622"/>
    <w:p w14:paraId="653FF1D8" w14:textId="04407DC8" w:rsidR="00E62D0E" w:rsidRPr="00517CC9" w:rsidRDefault="0091177E" w:rsidP="00E62D0E">
      <w:pPr>
        <w:rPr>
          <w:sz w:val="20"/>
          <w:lang w:val="es-ES"/>
        </w:rPr>
      </w:pPr>
      <w:r w:rsidRPr="00517CC9">
        <w:rPr>
          <w:sz w:val="20"/>
          <w:lang w:val="es-ES"/>
        </w:rPr>
        <w:t xml:space="preserve">Al'Ula, Al' Ula, </w:t>
      </w:r>
      <w:r w:rsidR="00671060" w:rsidRPr="00517CC9">
        <w:rPr>
          <w:sz w:val="20"/>
          <w:lang w:val="es-ES"/>
        </w:rPr>
        <w:t>Al Ula</w:t>
      </w:r>
      <w:r w:rsidR="00E62D0E" w:rsidRPr="00517CC9">
        <w:rPr>
          <w:sz w:val="20"/>
          <w:lang w:val="es-ES"/>
        </w:rPr>
        <w:t xml:space="preserve">, al-‘Ulā, </w:t>
      </w:r>
      <w:r w:rsidR="001A4664" w:rsidRPr="00517CC9">
        <w:rPr>
          <w:sz w:val="20"/>
          <w:lang w:val="es-ES"/>
        </w:rPr>
        <w:t>Al-Ula,</w:t>
      </w:r>
      <w:r w:rsidR="00D150B7">
        <w:rPr>
          <w:sz w:val="20"/>
          <w:lang w:val="es-ES"/>
        </w:rPr>
        <w:t xml:space="preserve"> AlUla, </w:t>
      </w:r>
      <w:r w:rsidR="001A4664" w:rsidRPr="00517CC9">
        <w:rPr>
          <w:sz w:val="20"/>
          <w:lang w:val="es-ES"/>
        </w:rPr>
        <w:t xml:space="preserve"> </w:t>
      </w:r>
      <w:r w:rsidR="00E62D0E" w:rsidRPr="00517CC9">
        <w:rPr>
          <w:rStyle w:val="caps"/>
          <w:sz w:val="20"/>
          <w:lang w:val="es-ES"/>
        </w:rPr>
        <w:t>KSA</w:t>
      </w:r>
      <w:r w:rsidR="00E62D0E" w:rsidRPr="00517CC9">
        <w:rPr>
          <w:sz w:val="20"/>
          <w:lang w:val="es-ES"/>
        </w:rPr>
        <w:t>, El Ela</w:t>
      </w:r>
      <w:r w:rsidR="00D44382" w:rsidRPr="00517CC9">
        <w:rPr>
          <w:sz w:val="20"/>
          <w:lang w:val="es-ES"/>
        </w:rPr>
        <w:t xml:space="preserve">, </w:t>
      </w:r>
      <w:r w:rsidRPr="00517CC9">
        <w:rPr>
          <w:sz w:val="20"/>
          <w:lang w:val="es-ES"/>
        </w:rPr>
        <w:t xml:space="preserve">al-'Ulà, </w:t>
      </w:r>
      <w:r w:rsidR="00D44382" w:rsidRPr="00517CC9">
        <w:rPr>
          <w:lang w:val="es-ES"/>
        </w:rPr>
        <w:t xml:space="preserve">v. projet </w:t>
      </w:r>
      <w:hyperlink r:id="rId11392" w:anchor="CASE_AUOP" w:history="1">
        <w:r w:rsidR="00D44382" w:rsidRPr="00517CC9">
          <w:rPr>
            <w:rStyle w:val="Hyperlink"/>
            <w:lang w:val="es-ES"/>
          </w:rPr>
          <w:t>UCOP</w:t>
        </w:r>
      </w:hyperlink>
    </w:p>
    <w:p w14:paraId="612DD6D7" w14:textId="77777777" w:rsidR="00671060" w:rsidRPr="00E62D0E" w:rsidRDefault="00671060" w:rsidP="00671060">
      <w:pPr>
        <w:rPr>
          <w:lang w:val="es-ES"/>
        </w:rPr>
      </w:pPr>
    </w:p>
    <w:p w14:paraId="3697DB1C" w14:textId="6610C41F" w:rsidR="00471290" w:rsidRDefault="00671060" w:rsidP="00521BDA">
      <w:pPr>
        <w:jc w:val="both"/>
        <w:rPr>
          <w:lang w:val="fr-FR"/>
        </w:rPr>
      </w:pPr>
      <w:r>
        <w:rPr>
          <w:lang w:val="fr-FR"/>
        </w:rPr>
        <w:t xml:space="preserve">Oasis d'Al-'Ula (Médine, Arabie Saoudite), </w:t>
      </w:r>
      <w:r w:rsidR="00471290">
        <w:rPr>
          <w:lang w:val="fr-FR"/>
        </w:rPr>
        <w:t xml:space="preserve">sur la route de </w:t>
      </w:r>
      <w:r w:rsidR="00FD7FA2">
        <w:rPr>
          <w:lang w:val="fr-FR"/>
        </w:rPr>
        <w:t xml:space="preserve">du pélerinage </w:t>
      </w:r>
      <w:r w:rsidR="00471290">
        <w:rPr>
          <w:lang w:val="fr-FR"/>
        </w:rPr>
        <w:t xml:space="preserve">La Mecque à Tabuk, (Ibn Battuta) (wiki), à </w:t>
      </w:r>
      <w:r w:rsidRPr="009D239C">
        <w:rPr>
          <w:lang w:val="fr-FR"/>
        </w:rPr>
        <w:t xml:space="preserve">150 km au sud-ouest de </w:t>
      </w:r>
      <w:hyperlink r:id="rId11393" w:anchor="Sit_Tayma" w:history="1">
        <w:r w:rsidRPr="00F64A9D">
          <w:rPr>
            <w:rStyle w:val="Hyperlink"/>
            <w:lang w:val="fr-FR"/>
          </w:rPr>
          <w:t>Tayma</w:t>
        </w:r>
      </w:hyperlink>
      <w:r>
        <w:rPr>
          <w:lang w:val="fr-FR"/>
        </w:rPr>
        <w:t>, occupé dès la Préhistoire</w:t>
      </w:r>
      <w:r w:rsidR="009539A9">
        <w:rPr>
          <w:lang w:val="fr-FR"/>
        </w:rPr>
        <w:t xml:space="preserve"> (Paléolithique)</w:t>
      </w:r>
      <w:r>
        <w:rPr>
          <w:lang w:val="fr-FR"/>
        </w:rPr>
        <w:t xml:space="preserve">. </w:t>
      </w:r>
      <w:r w:rsidR="009539A9">
        <w:rPr>
          <w:lang w:val="fr-FR"/>
        </w:rPr>
        <w:t>S</w:t>
      </w:r>
      <w:r>
        <w:rPr>
          <w:lang w:val="fr-FR"/>
        </w:rPr>
        <w:t xml:space="preserve">itué sur la </w:t>
      </w:r>
      <w:hyperlink r:id="rId11394" w:anchor="Sit_Route_Encens" w:history="1">
        <w:r w:rsidRPr="00F64A9D">
          <w:rPr>
            <w:rStyle w:val="Hyperlink"/>
            <w:lang w:val="fr-FR"/>
          </w:rPr>
          <w:t>route de l'encens</w:t>
        </w:r>
      </w:hyperlink>
      <w:r>
        <w:rPr>
          <w:lang w:val="fr-FR"/>
        </w:rPr>
        <w:t xml:space="preserve"> (wiki) </w:t>
      </w:r>
      <w:r w:rsidRPr="009D239C">
        <w:rPr>
          <w:lang w:val="fr-FR"/>
        </w:rPr>
        <w:t>L'oasis s'est développée comme une oasis-carrefour dans le désert, en raison de l'importance du commerce de l'encens</w:t>
      </w:r>
      <w:r w:rsidR="00471290">
        <w:rPr>
          <w:lang w:val="fr-FR"/>
        </w:rPr>
        <w:t xml:space="preserve"> (wiki)</w:t>
      </w:r>
      <w:r w:rsidR="00FD7FA2">
        <w:rPr>
          <w:lang w:val="fr-FR"/>
        </w:rPr>
        <w:t xml:space="preserve"> Montre différents exemple du </w:t>
      </w:r>
      <w:hyperlink r:id="rId11395" w:anchor="Cul_Megalithisme_Arabique" w:history="1">
        <w:r w:rsidR="00FD7FA2" w:rsidRPr="00FD7FA2">
          <w:rPr>
            <w:rStyle w:val="Hyperlink"/>
            <w:lang w:val="fr-FR"/>
          </w:rPr>
          <w:t>Mégalithisme arabique</w:t>
        </w:r>
      </w:hyperlink>
      <w:r w:rsidR="00FD7FA2">
        <w:rPr>
          <w:lang w:val="fr-FR"/>
        </w:rPr>
        <w:t xml:space="preserve"> </w:t>
      </w:r>
      <w:r w:rsidR="00517CC9">
        <w:rPr>
          <w:lang w:val="fr-FR"/>
        </w:rPr>
        <w:t xml:space="preserve">et d' </w:t>
      </w:r>
      <w:hyperlink r:id="rId11396" w:anchor="Cul_Art__Arabie_geo_AlUla" w:history="1">
        <w:r w:rsidR="00517CC9" w:rsidRPr="00517CC9">
          <w:rPr>
            <w:rStyle w:val="Hyperlink"/>
            <w:lang w:val="fr-FR"/>
          </w:rPr>
          <w:t>art rupestre</w:t>
        </w:r>
      </w:hyperlink>
      <w:r w:rsidR="00517CC9">
        <w:rPr>
          <w:lang w:val="fr-FR"/>
        </w:rPr>
        <w:t xml:space="preserve"> </w:t>
      </w:r>
      <w:r w:rsidR="00FD7FA2">
        <w:rPr>
          <w:lang w:val="fr-FR"/>
        </w:rPr>
        <w:t>(SS BIB)</w:t>
      </w:r>
    </w:p>
    <w:p w14:paraId="7ABD9550" w14:textId="77777777" w:rsidR="00787052" w:rsidRDefault="00787052" w:rsidP="00521BDA">
      <w:pPr>
        <w:jc w:val="both"/>
        <w:rPr>
          <w:lang w:val="fr-FR"/>
        </w:rPr>
      </w:pPr>
    </w:p>
    <w:p w14:paraId="56161D97" w14:textId="77777777" w:rsidR="00787052" w:rsidRPr="00787052" w:rsidRDefault="00787052" w:rsidP="00521BDA">
      <w:pPr>
        <w:jc w:val="both"/>
        <w:rPr>
          <w:lang w:val="fr-FR"/>
        </w:rPr>
      </w:pPr>
      <w:r w:rsidRPr="00787052">
        <w:rPr>
          <w:lang w:val="fr-FR"/>
        </w:rPr>
        <w:t>qanats ~ teleilat al-anab (</w:t>
      </w:r>
      <w:r w:rsidRPr="00517CC9">
        <w:rPr>
          <w:i/>
          <w:lang w:val="fr-FR"/>
        </w:rPr>
        <w:t>mounts of grapes</w:t>
      </w:r>
      <w:r w:rsidRPr="00787052">
        <w:rPr>
          <w:lang w:val="fr-FR"/>
        </w:rPr>
        <w:t>): des zones epierr</w:t>
      </w:r>
      <w:r>
        <w:rPr>
          <w:lang w:val="fr-FR"/>
        </w:rPr>
        <w:t>ées où les roches sont réunies en petits tas facilitant la pénétration des eaux de pluies et la croissance végétale (BIB Jaime Quatermaine, RCU 2019)</w:t>
      </w:r>
    </w:p>
    <w:p w14:paraId="297A09B1" w14:textId="77777777" w:rsidR="00471290" w:rsidRPr="00787052" w:rsidRDefault="00471290" w:rsidP="00521BDA">
      <w:pPr>
        <w:jc w:val="both"/>
        <w:rPr>
          <w:lang w:val="fr-FR"/>
        </w:rPr>
      </w:pPr>
    </w:p>
    <w:p w14:paraId="49D28AFD" w14:textId="19BF2D80" w:rsidR="00471290" w:rsidRDefault="000C352A" w:rsidP="00471290">
      <w:pPr>
        <w:pStyle w:val="Heading2"/>
      </w:pPr>
      <w:r>
        <w:t>p</w:t>
      </w:r>
      <w:r w:rsidR="00471290">
        <w:t>ériodisation</w:t>
      </w:r>
    </w:p>
    <w:p w14:paraId="2D2AF4E3" w14:textId="77777777" w:rsidR="00471290" w:rsidRDefault="00471290" w:rsidP="00521BDA">
      <w:pPr>
        <w:jc w:val="both"/>
        <w:rPr>
          <w:lang w:val="fr-FR"/>
        </w:rPr>
      </w:pPr>
    </w:p>
    <w:p w14:paraId="64016E4C" w14:textId="77777777" w:rsidR="005965AD" w:rsidRDefault="005965AD" w:rsidP="00521BDA">
      <w:pPr>
        <w:jc w:val="both"/>
        <w:rPr>
          <w:lang w:val="fr-FR"/>
        </w:rPr>
      </w:pPr>
      <w:r>
        <w:rPr>
          <w:lang w:val="fr-FR"/>
        </w:rPr>
        <w:t>Paléolithique (Harrat 'Uwayrid,</w:t>
      </w:r>
      <w:r w:rsidR="00104E86">
        <w:rPr>
          <w:lang w:val="fr-FR"/>
        </w:rPr>
        <w:t xml:space="preserve"> plateau volcanique,</w:t>
      </w:r>
      <w:r>
        <w:rPr>
          <w:lang w:val="fr-FR"/>
        </w:rPr>
        <w:t xml:space="preserve"> ca. ~200,000 BC)</w:t>
      </w:r>
    </w:p>
    <w:p w14:paraId="25F13E8A" w14:textId="10CD4132" w:rsidR="00671060" w:rsidRDefault="00517CC9" w:rsidP="00521BDA">
      <w:pPr>
        <w:jc w:val="both"/>
        <w:rPr>
          <w:lang w:val="fr-FR"/>
        </w:rPr>
      </w:pPr>
      <w:r>
        <w:rPr>
          <w:lang w:val="fr-FR"/>
        </w:rPr>
        <w:t xml:space="preserve">Du 9e aec au 1e aec: occupation par les </w:t>
      </w:r>
      <w:hyperlink r:id="rId11397" w:anchor="Cul_Ancient_North_Arabic" w:history="1">
        <w:r w:rsidRPr="00DA7C2D">
          <w:rPr>
            <w:rStyle w:val="Hyperlink"/>
            <w:lang w:val="fr-FR"/>
          </w:rPr>
          <w:t>ANA</w:t>
        </w:r>
      </w:hyperlink>
      <w:r w:rsidRPr="00517CC9">
        <w:rPr>
          <w:lang w:val="fr-FR"/>
        </w:rPr>
        <w:t xml:space="preserve"> </w:t>
      </w:r>
      <w:r>
        <w:rPr>
          <w:lang w:val="fr-FR"/>
        </w:rPr>
        <w:t xml:space="preserve">(Expo Al-Ula, AFALULA, 2019). </w:t>
      </w:r>
      <w:r w:rsidR="00471290">
        <w:rPr>
          <w:lang w:val="fr-FR"/>
        </w:rPr>
        <w:t>L</w:t>
      </w:r>
      <w:r w:rsidR="00671060" w:rsidRPr="009D239C">
        <w:rPr>
          <w:lang w:val="fr-FR"/>
        </w:rPr>
        <w:t xml:space="preserve">'oasis, </w:t>
      </w:r>
      <w:r>
        <w:rPr>
          <w:lang w:val="fr-FR"/>
        </w:rPr>
        <w:t xml:space="preserve">est occupé </w:t>
      </w:r>
      <w:r w:rsidR="00671060" w:rsidRPr="009D239C">
        <w:rPr>
          <w:lang w:val="fr-FR"/>
        </w:rPr>
        <w:t xml:space="preserve">au moins du </w:t>
      </w:r>
      <w:r w:rsidR="00F64A9D">
        <w:rPr>
          <w:lang w:val="fr-FR"/>
        </w:rPr>
        <w:t>2e</w:t>
      </w:r>
      <w:r w:rsidR="00671060" w:rsidRPr="009D239C">
        <w:rPr>
          <w:lang w:val="fr-FR"/>
        </w:rPr>
        <w:t xml:space="preserve"> </w:t>
      </w:r>
      <w:r w:rsidR="00F64A9D">
        <w:rPr>
          <w:lang w:val="fr-FR"/>
        </w:rPr>
        <w:t>s. aec</w:t>
      </w:r>
      <w:r w:rsidR="00671060" w:rsidRPr="009D239C">
        <w:rPr>
          <w:lang w:val="fr-FR"/>
        </w:rPr>
        <w:t xml:space="preserve">. au début du </w:t>
      </w:r>
      <w:r w:rsidR="00F64A9D">
        <w:rPr>
          <w:lang w:val="fr-FR"/>
        </w:rPr>
        <w:t>1er</w:t>
      </w:r>
      <w:r w:rsidR="00671060" w:rsidRPr="009D239C">
        <w:rPr>
          <w:lang w:val="fr-FR"/>
        </w:rPr>
        <w:t xml:space="preserve"> </w:t>
      </w:r>
      <w:r w:rsidR="00F64A9D">
        <w:rPr>
          <w:lang w:val="fr-FR"/>
        </w:rPr>
        <w:t>s. AD</w:t>
      </w:r>
      <w:r w:rsidR="00671060" w:rsidRPr="009D239C">
        <w:rPr>
          <w:lang w:val="fr-FR"/>
        </w:rPr>
        <w:t xml:space="preserve">., sous la domination du royaume de </w:t>
      </w:r>
      <w:hyperlink r:id="rId11398" w:anchor="Sit_Ma_in" w:history="1">
        <w:r w:rsidR="00DA7C2D" w:rsidRPr="00FA30CB">
          <w:rPr>
            <w:rStyle w:val="Hyperlink"/>
            <w:lang w:val="fr-FR"/>
          </w:rPr>
          <w:t>Ma'in</w:t>
        </w:r>
      </w:hyperlink>
      <w:r w:rsidR="00671060">
        <w:rPr>
          <w:lang w:val="fr-FR"/>
        </w:rPr>
        <w:t xml:space="preserve"> (wiki)</w:t>
      </w:r>
      <w:r w:rsidR="00AD1A4E">
        <w:rPr>
          <w:lang w:val="fr-FR"/>
        </w:rPr>
        <w:t xml:space="preserve">, occupation du 1e aec au 2 ad par les </w:t>
      </w:r>
      <w:hyperlink r:id="rId11399" w:anchor="Cul_Nabateens" w:history="1">
        <w:r w:rsidR="00AD1A4E" w:rsidRPr="00DA7C2D">
          <w:rPr>
            <w:rStyle w:val="Hyperlink"/>
            <w:lang w:val="fr-FR"/>
          </w:rPr>
          <w:t>Nabatéens</w:t>
        </w:r>
      </w:hyperlink>
      <w:r w:rsidR="00AD1A4E">
        <w:rPr>
          <w:lang w:val="fr-FR"/>
        </w:rPr>
        <w:t xml:space="preserve"> (Expo Al-Ula, AFALULA, 2019)</w:t>
      </w:r>
      <w:r w:rsidR="009539A9">
        <w:rPr>
          <w:lang w:val="fr-FR"/>
        </w:rPr>
        <w:t xml:space="preserve">. </w:t>
      </w:r>
    </w:p>
    <w:p w14:paraId="32F9014F" w14:textId="77777777" w:rsidR="00671060" w:rsidRDefault="00671060" w:rsidP="00671060">
      <w:pPr>
        <w:rPr>
          <w:sz w:val="23"/>
          <w:szCs w:val="23"/>
          <w:lang w:val="fr-FR"/>
        </w:rPr>
      </w:pPr>
    </w:p>
    <w:p w14:paraId="15B410FD" w14:textId="77777777" w:rsidR="00BD5EBA" w:rsidRDefault="00BD5EBA" w:rsidP="00671060">
      <w:pPr>
        <w:rPr>
          <w:sz w:val="23"/>
          <w:szCs w:val="23"/>
          <w:lang w:val="fr-FR"/>
        </w:rPr>
      </w:pPr>
    </w:p>
    <w:p w14:paraId="37FC72DB" w14:textId="242C24B2" w:rsidR="00D44382" w:rsidRDefault="000C352A" w:rsidP="00D44382">
      <w:pPr>
        <w:pStyle w:val="Heading2"/>
      </w:pPr>
      <w:r>
        <w:t>r</w:t>
      </w:r>
      <w:r w:rsidR="00D44382">
        <w:t>épartition spatiale</w:t>
      </w:r>
    </w:p>
    <w:p w14:paraId="6ACF1732" w14:textId="77777777" w:rsidR="00471290" w:rsidRDefault="00471290" w:rsidP="00471290">
      <w:pPr>
        <w:rPr>
          <w:lang w:val="fr-FR"/>
        </w:rPr>
      </w:pPr>
    </w:p>
    <w:p w14:paraId="25B9B8A0" w14:textId="77777777" w:rsidR="00D44382" w:rsidRDefault="00D44382" w:rsidP="00671060">
      <w:pPr>
        <w:rPr>
          <w:sz w:val="23"/>
          <w:szCs w:val="23"/>
          <w:lang w:val="fr-FR"/>
        </w:rPr>
      </w:pPr>
    </w:p>
    <w:p w14:paraId="60EC957C" w14:textId="77777777" w:rsidR="00517CC9" w:rsidRPr="00517CC9" w:rsidRDefault="00517CC9" w:rsidP="00517CC9">
      <w:pPr>
        <w:jc w:val="center"/>
        <w:rPr>
          <w:i/>
          <w:sz w:val="23"/>
          <w:szCs w:val="23"/>
          <w:lang w:val="fr-FR"/>
        </w:rPr>
      </w:pPr>
      <w:r w:rsidRPr="00517CC9">
        <w:rPr>
          <w:i/>
          <w:sz w:val="23"/>
          <w:szCs w:val="23"/>
          <w:lang w:val="fr-FR"/>
        </w:rPr>
        <w:t>Nord</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9"/>
        <w:gridCol w:w="1692"/>
        <w:gridCol w:w="1385"/>
      </w:tblGrid>
      <w:tr w:rsidR="005965AD" w14:paraId="58A39185" w14:textId="77777777" w:rsidTr="00C35EA7">
        <w:trPr>
          <w:jc w:val="center"/>
        </w:trPr>
        <w:tc>
          <w:tcPr>
            <w:tcW w:w="1449" w:type="dxa"/>
          </w:tcPr>
          <w:p w14:paraId="6F2F9B33" w14:textId="77777777" w:rsidR="005965AD" w:rsidRPr="00C35EA7" w:rsidRDefault="005965AD" w:rsidP="00671060">
            <w:pPr>
              <w:rPr>
                <w:sz w:val="23"/>
                <w:szCs w:val="23"/>
                <w:lang w:val="fr-FR"/>
              </w:rPr>
            </w:pPr>
          </w:p>
        </w:tc>
        <w:tc>
          <w:tcPr>
            <w:tcW w:w="1692" w:type="dxa"/>
          </w:tcPr>
          <w:p w14:paraId="1061D59D" w14:textId="77777777" w:rsidR="005965AD" w:rsidRPr="00C35EA7" w:rsidRDefault="005965AD" w:rsidP="00C35EA7">
            <w:pPr>
              <w:jc w:val="center"/>
              <w:rPr>
                <w:sz w:val="23"/>
                <w:szCs w:val="23"/>
                <w:lang w:val="fr-FR"/>
              </w:rPr>
            </w:pPr>
          </w:p>
        </w:tc>
        <w:tc>
          <w:tcPr>
            <w:tcW w:w="1385" w:type="dxa"/>
          </w:tcPr>
          <w:p w14:paraId="144C92AC" w14:textId="0C9D122E" w:rsidR="005965AD" w:rsidRPr="00C35EA7" w:rsidRDefault="00000000" w:rsidP="00FA30CB">
            <w:pPr>
              <w:rPr>
                <w:sz w:val="23"/>
                <w:szCs w:val="23"/>
                <w:lang w:val="fr-FR"/>
              </w:rPr>
            </w:pPr>
            <w:hyperlink r:id="rId11400" w:anchor="Sit_Hegra" w:history="1">
              <w:r w:rsidR="005965AD" w:rsidRPr="00C35EA7">
                <w:rPr>
                  <w:rStyle w:val="Hyperlink"/>
                  <w:lang w:val="fr-FR"/>
                </w:rPr>
                <w:t>Hegra</w:t>
              </w:r>
            </w:hyperlink>
          </w:p>
        </w:tc>
      </w:tr>
      <w:tr w:rsidR="005965AD" w14:paraId="01634A53" w14:textId="77777777" w:rsidTr="00C35EA7">
        <w:trPr>
          <w:jc w:val="center"/>
        </w:trPr>
        <w:tc>
          <w:tcPr>
            <w:tcW w:w="1449" w:type="dxa"/>
          </w:tcPr>
          <w:p w14:paraId="16128EA2" w14:textId="77777777" w:rsidR="005965AD" w:rsidRPr="00C35EA7" w:rsidRDefault="005965AD" w:rsidP="00671060">
            <w:pPr>
              <w:rPr>
                <w:sz w:val="23"/>
                <w:szCs w:val="23"/>
                <w:lang w:val="fr-FR"/>
              </w:rPr>
            </w:pPr>
          </w:p>
        </w:tc>
        <w:tc>
          <w:tcPr>
            <w:tcW w:w="1692" w:type="dxa"/>
          </w:tcPr>
          <w:p w14:paraId="60F6A53B" w14:textId="77777777" w:rsidR="005965AD" w:rsidRPr="00C35EA7" w:rsidRDefault="005965AD" w:rsidP="00C35EA7">
            <w:pPr>
              <w:jc w:val="center"/>
              <w:rPr>
                <w:sz w:val="23"/>
                <w:szCs w:val="23"/>
                <w:lang w:val="fr-FR"/>
              </w:rPr>
            </w:pPr>
            <w:r w:rsidRPr="00C35EA7">
              <w:rPr>
                <w:sz w:val="23"/>
                <w:szCs w:val="23"/>
                <w:lang w:val="fr-FR"/>
              </w:rPr>
              <w:t>(...)</w:t>
            </w:r>
          </w:p>
        </w:tc>
        <w:tc>
          <w:tcPr>
            <w:tcW w:w="1385" w:type="dxa"/>
          </w:tcPr>
          <w:p w14:paraId="712DB41A" w14:textId="77777777" w:rsidR="005965AD" w:rsidRPr="00C35EA7" w:rsidRDefault="005965AD" w:rsidP="00671060">
            <w:pPr>
              <w:rPr>
                <w:sz w:val="23"/>
                <w:szCs w:val="23"/>
                <w:lang w:val="fr-FR"/>
              </w:rPr>
            </w:pPr>
          </w:p>
        </w:tc>
      </w:tr>
      <w:tr w:rsidR="005965AD" w14:paraId="0A2497C2" w14:textId="77777777" w:rsidTr="00C35EA7">
        <w:trPr>
          <w:jc w:val="center"/>
        </w:trPr>
        <w:tc>
          <w:tcPr>
            <w:tcW w:w="1449" w:type="dxa"/>
          </w:tcPr>
          <w:p w14:paraId="592715D0" w14:textId="3EFA13F9" w:rsidR="005965AD" w:rsidRPr="00C35EA7" w:rsidRDefault="00000000" w:rsidP="00671060">
            <w:pPr>
              <w:rPr>
                <w:sz w:val="23"/>
                <w:szCs w:val="23"/>
                <w:lang w:val="fr-FR"/>
              </w:rPr>
            </w:pPr>
            <w:hyperlink r:id="rId11401" w:anchor="Sit_Jabal_Ikma" w:history="1">
              <w:r w:rsidR="005965AD" w:rsidRPr="00C35EA7">
                <w:rPr>
                  <w:rStyle w:val="Hyperlink"/>
                  <w:sz w:val="23"/>
                  <w:szCs w:val="23"/>
                  <w:lang w:val="fr-FR"/>
                </w:rPr>
                <w:t>Jabal Ikmah</w:t>
              </w:r>
            </w:hyperlink>
          </w:p>
        </w:tc>
        <w:tc>
          <w:tcPr>
            <w:tcW w:w="1692" w:type="dxa"/>
          </w:tcPr>
          <w:p w14:paraId="4B7CA73A" w14:textId="77777777" w:rsidR="005965AD" w:rsidRPr="00C35EA7" w:rsidRDefault="005965AD" w:rsidP="00C35EA7">
            <w:pPr>
              <w:jc w:val="center"/>
              <w:rPr>
                <w:sz w:val="23"/>
                <w:szCs w:val="23"/>
                <w:lang w:val="fr-FR"/>
              </w:rPr>
            </w:pPr>
          </w:p>
        </w:tc>
        <w:tc>
          <w:tcPr>
            <w:tcW w:w="1385" w:type="dxa"/>
          </w:tcPr>
          <w:p w14:paraId="08283923" w14:textId="77777777" w:rsidR="005965AD" w:rsidRPr="00C35EA7" w:rsidRDefault="005965AD" w:rsidP="00671060">
            <w:pPr>
              <w:rPr>
                <w:sz w:val="23"/>
                <w:szCs w:val="23"/>
                <w:lang w:val="fr-FR"/>
              </w:rPr>
            </w:pPr>
          </w:p>
        </w:tc>
      </w:tr>
      <w:tr w:rsidR="005965AD" w14:paraId="68B836B0" w14:textId="77777777" w:rsidTr="00C35EA7">
        <w:trPr>
          <w:jc w:val="center"/>
        </w:trPr>
        <w:tc>
          <w:tcPr>
            <w:tcW w:w="1449" w:type="dxa"/>
          </w:tcPr>
          <w:p w14:paraId="38DEAF1D" w14:textId="287CCBF6" w:rsidR="005965AD" w:rsidRDefault="00000000" w:rsidP="00671060">
            <w:hyperlink r:id="rId11402" w:anchor="Sit_Umm_Daraj" w:history="1">
              <w:r w:rsidR="00104E86" w:rsidRPr="00104E86">
                <w:rPr>
                  <w:rStyle w:val="Hyperlink"/>
                </w:rPr>
                <w:t>Umm Daraj</w:t>
              </w:r>
            </w:hyperlink>
          </w:p>
        </w:tc>
        <w:tc>
          <w:tcPr>
            <w:tcW w:w="1692" w:type="dxa"/>
          </w:tcPr>
          <w:p w14:paraId="51F0C9DE" w14:textId="3C27008E" w:rsidR="005965AD" w:rsidRPr="00C35EA7" w:rsidRDefault="00000000" w:rsidP="00C35EA7">
            <w:pPr>
              <w:jc w:val="center"/>
              <w:rPr>
                <w:sz w:val="23"/>
                <w:szCs w:val="23"/>
                <w:lang w:val="fr-FR"/>
              </w:rPr>
            </w:pPr>
            <w:hyperlink r:id="rId11403" w:anchor="Sit_Site_4215" w:history="1">
              <w:r w:rsidR="005965AD" w:rsidRPr="00C35EA7">
                <w:rPr>
                  <w:rStyle w:val="Hyperlink"/>
                  <w:sz w:val="23"/>
                  <w:szCs w:val="23"/>
                  <w:lang w:val="fr-FR"/>
                </w:rPr>
                <w:t>site 4215</w:t>
              </w:r>
            </w:hyperlink>
          </w:p>
        </w:tc>
        <w:tc>
          <w:tcPr>
            <w:tcW w:w="1385" w:type="dxa"/>
          </w:tcPr>
          <w:p w14:paraId="1D7D3DCA" w14:textId="77777777" w:rsidR="005965AD" w:rsidRPr="00C35EA7" w:rsidRDefault="005965AD" w:rsidP="00671060">
            <w:pPr>
              <w:rPr>
                <w:sz w:val="23"/>
                <w:szCs w:val="23"/>
                <w:lang w:val="fr-FR"/>
              </w:rPr>
            </w:pPr>
          </w:p>
        </w:tc>
      </w:tr>
      <w:tr w:rsidR="005965AD" w14:paraId="307437C3" w14:textId="77777777" w:rsidTr="00C35EA7">
        <w:trPr>
          <w:jc w:val="center"/>
        </w:trPr>
        <w:tc>
          <w:tcPr>
            <w:tcW w:w="1449" w:type="dxa"/>
          </w:tcPr>
          <w:p w14:paraId="7E16E2A3" w14:textId="77777777" w:rsidR="005965AD" w:rsidRPr="00C35EA7" w:rsidRDefault="005965AD" w:rsidP="00671060">
            <w:pPr>
              <w:rPr>
                <w:sz w:val="23"/>
                <w:szCs w:val="23"/>
                <w:lang w:val="fr-FR"/>
              </w:rPr>
            </w:pPr>
          </w:p>
        </w:tc>
        <w:tc>
          <w:tcPr>
            <w:tcW w:w="1692" w:type="dxa"/>
          </w:tcPr>
          <w:p w14:paraId="4F018C36" w14:textId="40880020" w:rsidR="005965AD" w:rsidRPr="00C35EA7" w:rsidRDefault="00000000" w:rsidP="00C35EA7">
            <w:pPr>
              <w:jc w:val="center"/>
              <w:rPr>
                <w:i/>
                <w:sz w:val="23"/>
                <w:szCs w:val="23"/>
                <w:lang w:val="fr-FR"/>
              </w:rPr>
            </w:pPr>
            <w:hyperlink r:id="rId11404" w:anchor="Sit_Summer_Farms" w:history="1">
              <w:r w:rsidR="00EE1A55" w:rsidRPr="00C35EA7">
                <w:rPr>
                  <w:rStyle w:val="Hyperlink"/>
                  <w:i/>
                  <w:sz w:val="23"/>
                  <w:szCs w:val="23"/>
                  <w:lang w:val="fr-FR"/>
                </w:rPr>
                <w:t>Summer Farms</w:t>
              </w:r>
            </w:hyperlink>
          </w:p>
        </w:tc>
        <w:tc>
          <w:tcPr>
            <w:tcW w:w="1385" w:type="dxa"/>
          </w:tcPr>
          <w:p w14:paraId="096CDD58" w14:textId="5CFAC889" w:rsidR="005965AD" w:rsidRPr="00C35EA7" w:rsidRDefault="00000000" w:rsidP="00671060">
            <w:pPr>
              <w:rPr>
                <w:sz w:val="23"/>
                <w:szCs w:val="23"/>
                <w:lang w:val="fr-FR"/>
              </w:rPr>
            </w:pPr>
            <w:hyperlink r:id="rId11405" w:anchor="Sit_Dadan" w:history="1">
              <w:r w:rsidR="005965AD" w:rsidRPr="00C35EA7">
                <w:rPr>
                  <w:rStyle w:val="Hyperlink"/>
                  <w:sz w:val="23"/>
                  <w:szCs w:val="23"/>
                  <w:lang w:val="fr-FR"/>
                </w:rPr>
                <w:t>Dadan</w:t>
              </w:r>
            </w:hyperlink>
          </w:p>
        </w:tc>
      </w:tr>
      <w:tr w:rsidR="005965AD" w14:paraId="4D2D7E7C" w14:textId="77777777" w:rsidTr="00C35EA7">
        <w:trPr>
          <w:jc w:val="center"/>
        </w:trPr>
        <w:tc>
          <w:tcPr>
            <w:tcW w:w="1449" w:type="dxa"/>
          </w:tcPr>
          <w:p w14:paraId="758BEF8E" w14:textId="77777777" w:rsidR="005965AD" w:rsidRDefault="005965AD" w:rsidP="00671060"/>
        </w:tc>
        <w:tc>
          <w:tcPr>
            <w:tcW w:w="1692" w:type="dxa"/>
          </w:tcPr>
          <w:p w14:paraId="147211E0" w14:textId="01A19C3A" w:rsidR="005965AD" w:rsidRPr="00C35EA7" w:rsidRDefault="00000000" w:rsidP="00C35EA7">
            <w:pPr>
              <w:jc w:val="center"/>
              <w:rPr>
                <w:i/>
                <w:sz w:val="23"/>
                <w:szCs w:val="23"/>
                <w:lang w:val="fr-FR"/>
              </w:rPr>
            </w:pPr>
            <w:hyperlink r:id="rId11406" w:anchor="Sit_Al_Dira" w:history="1">
              <w:r w:rsidR="00A3102B" w:rsidRPr="00C35EA7">
                <w:rPr>
                  <w:rStyle w:val="Hyperlink"/>
                  <w:i/>
                  <w:sz w:val="23"/>
                  <w:szCs w:val="23"/>
                  <w:lang w:val="fr-FR"/>
                </w:rPr>
                <w:t>Old Town</w:t>
              </w:r>
            </w:hyperlink>
          </w:p>
        </w:tc>
        <w:tc>
          <w:tcPr>
            <w:tcW w:w="1385" w:type="dxa"/>
          </w:tcPr>
          <w:p w14:paraId="77247871" w14:textId="77777777" w:rsidR="005965AD" w:rsidRPr="00C35EA7" w:rsidRDefault="005965AD" w:rsidP="00671060">
            <w:pPr>
              <w:rPr>
                <w:sz w:val="23"/>
                <w:szCs w:val="23"/>
                <w:lang w:val="fr-FR"/>
              </w:rPr>
            </w:pPr>
          </w:p>
        </w:tc>
      </w:tr>
      <w:tr w:rsidR="005965AD" w14:paraId="13A11400" w14:textId="77777777" w:rsidTr="00C35EA7">
        <w:trPr>
          <w:jc w:val="center"/>
        </w:trPr>
        <w:tc>
          <w:tcPr>
            <w:tcW w:w="1449" w:type="dxa"/>
          </w:tcPr>
          <w:p w14:paraId="655A4990" w14:textId="77777777" w:rsidR="005965AD" w:rsidRPr="00C35EA7" w:rsidRDefault="005965AD" w:rsidP="00671060">
            <w:pPr>
              <w:rPr>
                <w:sz w:val="23"/>
                <w:szCs w:val="23"/>
                <w:lang w:val="fr-FR"/>
              </w:rPr>
            </w:pPr>
          </w:p>
        </w:tc>
        <w:tc>
          <w:tcPr>
            <w:tcW w:w="1692" w:type="dxa"/>
          </w:tcPr>
          <w:p w14:paraId="53C51671" w14:textId="77777777" w:rsidR="005965AD" w:rsidRPr="00C35EA7" w:rsidRDefault="005965AD" w:rsidP="00C35EA7">
            <w:pPr>
              <w:jc w:val="center"/>
              <w:rPr>
                <w:sz w:val="23"/>
                <w:szCs w:val="23"/>
                <w:lang w:val="fr-FR"/>
              </w:rPr>
            </w:pPr>
            <w:r w:rsidRPr="00C35EA7">
              <w:rPr>
                <w:sz w:val="23"/>
                <w:szCs w:val="23"/>
                <w:lang w:val="fr-FR"/>
              </w:rPr>
              <w:t>(...)</w:t>
            </w:r>
          </w:p>
        </w:tc>
        <w:tc>
          <w:tcPr>
            <w:tcW w:w="1385" w:type="dxa"/>
          </w:tcPr>
          <w:p w14:paraId="4AFAD3ED" w14:textId="77777777" w:rsidR="005965AD" w:rsidRDefault="005965AD" w:rsidP="00671060"/>
        </w:tc>
      </w:tr>
      <w:tr w:rsidR="005965AD" w14:paraId="3A0EFFCE" w14:textId="77777777" w:rsidTr="00C35EA7">
        <w:trPr>
          <w:jc w:val="center"/>
        </w:trPr>
        <w:tc>
          <w:tcPr>
            <w:tcW w:w="1449" w:type="dxa"/>
          </w:tcPr>
          <w:p w14:paraId="258902DE" w14:textId="77777777" w:rsidR="005965AD" w:rsidRPr="00C35EA7" w:rsidRDefault="005965AD" w:rsidP="00671060">
            <w:pPr>
              <w:rPr>
                <w:sz w:val="23"/>
                <w:szCs w:val="23"/>
                <w:lang w:val="fr-FR"/>
              </w:rPr>
            </w:pPr>
          </w:p>
        </w:tc>
        <w:tc>
          <w:tcPr>
            <w:tcW w:w="1692" w:type="dxa"/>
          </w:tcPr>
          <w:p w14:paraId="143FC156" w14:textId="77777777" w:rsidR="005965AD" w:rsidRPr="00C35EA7" w:rsidRDefault="005965AD" w:rsidP="00C35EA7">
            <w:pPr>
              <w:jc w:val="center"/>
              <w:rPr>
                <w:sz w:val="23"/>
                <w:szCs w:val="23"/>
                <w:lang w:val="fr-FR"/>
              </w:rPr>
            </w:pPr>
          </w:p>
        </w:tc>
        <w:tc>
          <w:tcPr>
            <w:tcW w:w="1385" w:type="dxa"/>
          </w:tcPr>
          <w:p w14:paraId="6CE8CD0B" w14:textId="731CDE1E" w:rsidR="005965AD" w:rsidRPr="00C35EA7" w:rsidRDefault="00000000" w:rsidP="00671060">
            <w:pPr>
              <w:rPr>
                <w:sz w:val="23"/>
                <w:szCs w:val="23"/>
                <w:lang w:val="fr-FR"/>
              </w:rPr>
            </w:pPr>
            <w:hyperlink r:id="rId11407" w:anchor="Sit_Al_Mabiyat" w:history="1">
              <w:r w:rsidR="005965AD" w:rsidRPr="00C35EA7">
                <w:rPr>
                  <w:rStyle w:val="Hyperlink"/>
                  <w:sz w:val="23"/>
                  <w:szCs w:val="23"/>
                  <w:lang w:val="fr-FR"/>
                </w:rPr>
                <w:t>Mabiyat</w:t>
              </w:r>
            </w:hyperlink>
          </w:p>
        </w:tc>
      </w:tr>
    </w:tbl>
    <w:p w14:paraId="6C784F62" w14:textId="77777777" w:rsidR="00517CC9" w:rsidRDefault="00517CC9" w:rsidP="00671060">
      <w:pPr>
        <w:rPr>
          <w:lang w:val="fr-FR"/>
        </w:rPr>
      </w:pPr>
    </w:p>
    <w:p w14:paraId="5E8A62BA" w14:textId="77777777" w:rsidR="00EE1A55" w:rsidRDefault="007B747D" w:rsidP="00671060">
      <w:pPr>
        <w:rPr>
          <w:lang w:val="fr-FR"/>
        </w:rPr>
      </w:pPr>
      <w:r w:rsidRPr="008E7C10">
        <w:rPr>
          <w:lang w:val="fr-FR"/>
        </w:rPr>
        <w:t>cf. Jaussen et Savignac.</w:t>
      </w:r>
      <w:r w:rsidR="008E7C10" w:rsidRPr="008E7C10">
        <w:rPr>
          <w:lang w:val="fr-FR"/>
        </w:rPr>
        <w:t xml:space="preserve"> </w:t>
      </w:r>
      <w:r w:rsidR="00471290" w:rsidRPr="008E7C10">
        <w:rPr>
          <w:lang w:val="fr-FR"/>
        </w:rPr>
        <w:t>Hydrologie</w:t>
      </w:r>
      <w:r w:rsidR="008E7C10">
        <w:rPr>
          <w:lang w:val="fr-FR"/>
        </w:rPr>
        <w:t xml:space="preserve">  </w:t>
      </w:r>
      <w:r w:rsidR="00471290">
        <w:rPr>
          <w:sz w:val="23"/>
          <w:szCs w:val="23"/>
          <w:lang w:val="fr-FR"/>
        </w:rPr>
        <w:t>Système de capation des eaux, conduits souterrains (</w:t>
      </w:r>
      <w:r w:rsidR="00471290" w:rsidRPr="00521BDA">
        <w:rPr>
          <w:i/>
          <w:sz w:val="23"/>
          <w:szCs w:val="23"/>
          <w:lang w:val="fr-FR"/>
        </w:rPr>
        <w:t>qanats</w:t>
      </w:r>
      <w:r w:rsidR="00471290">
        <w:rPr>
          <w:sz w:val="23"/>
          <w:szCs w:val="23"/>
          <w:lang w:val="fr-FR"/>
        </w:rPr>
        <w:t>) (Julien Charbonnier com. pers.)</w:t>
      </w:r>
      <w:r w:rsidR="008E7C10">
        <w:rPr>
          <w:sz w:val="23"/>
          <w:szCs w:val="23"/>
          <w:lang w:val="fr-FR"/>
        </w:rPr>
        <w:t xml:space="preserve"> </w:t>
      </w:r>
      <w:r w:rsidR="008E7C10">
        <w:rPr>
          <w:lang w:val="fr-FR"/>
        </w:rPr>
        <w:t xml:space="preserve">  </w:t>
      </w:r>
    </w:p>
    <w:p w14:paraId="7DFA6AC9" w14:textId="77777777" w:rsidR="00104E86" w:rsidRDefault="00104E86" w:rsidP="00671060">
      <w:pPr>
        <w:rPr>
          <w:lang w:val="fr-FR"/>
        </w:rPr>
      </w:pPr>
    </w:p>
    <w:p w14:paraId="0ADF8C78" w14:textId="2B9706D6" w:rsidR="00104E86" w:rsidRDefault="000C352A" w:rsidP="00104E86">
      <w:pPr>
        <w:pStyle w:val="Heading2"/>
      </w:pPr>
      <w:r>
        <w:t>s</w:t>
      </w:r>
      <w:r w:rsidR="00104E86">
        <w:t>tèles</w:t>
      </w:r>
    </w:p>
    <w:p w14:paraId="3D1C9D5A" w14:textId="77777777" w:rsidR="00104E86" w:rsidRDefault="00104E86" w:rsidP="00104E86">
      <w:pPr>
        <w:rPr>
          <w:lang w:val="fr-FR"/>
        </w:rPr>
      </w:pPr>
    </w:p>
    <w:p w14:paraId="0DCD63A9" w14:textId="77777777" w:rsidR="00104E86" w:rsidRPr="00104E86" w:rsidRDefault="00104E86" w:rsidP="00104E86">
      <w:pPr>
        <w:rPr>
          <w:lang w:val="fr-FR"/>
        </w:rPr>
      </w:pPr>
      <w:r>
        <w:rPr>
          <w:lang w:val="fr-FR"/>
        </w:rPr>
        <w:t xml:space="preserve">Stèle inscrite en minéen datée des 6e-2e aec avec la mention du dieu </w:t>
      </w:r>
    </w:p>
    <w:p w14:paraId="1B74F555" w14:textId="77777777" w:rsidR="00A3102B" w:rsidRDefault="00A3102B" w:rsidP="00671060">
      <w:pPr>
        <w:rPr>
          <w:lang w:val="fr-FR"/>
        </w:rPr>
      </w:pPr>
    </w:p>
    <w:p w14:paraId="70F4746D" w14:textId="77777777" w:rsidR="00A3102B" w:rsidRDefault="00517CC9" w:rsidP="00426FF9">
      <w:pPr>
        <w:pStyle w:val="Heading1"/>
      </w:pPr>
      <w:bookmarkStart w:id="4623" w:name="Sit_Site_4215"/>
      <w:r w:rsidRPr="008E7C10">
        <w:t xml:space="preserve">SITE 4215 </w:t>
      </w:r>
      <w:bookmarkEnd w:id="4623"/>
      <w:r>
        <w:t xml:space="preserve"> </w:t>
      </w:r>
    </w:p>
    <w:p w14:paraId="6D235C6D" w14:textId="77777777" w:rsidR="00A3102B" w:rsidRDefault="00A3102B" w:rsidP="00517CC9">
      <w:pPr>
        <w:rPr>
          <w:lang w:val="fr-FR"/>
        </w:rPr>
      </w:pPr>
    </w:p>
    <w:p w14:paraId="009DB1EB" w14:textId="77777777" w:rsidR="00517CC9" w:rsidRDefault="00517CC9" w:rsidP="00517CC9">
      <w:pPr>
        <w:rPr>
          <w:lang w:val="fr-FR"/>
        </w:rPr>
      </w:pPr>
      <w:r>
        <w:rPr>
          <w:lang w:val="fr-FR"/>
        </w:rPr>
        <w:lastRenderedPageBreak/>
        <w:t>Tell</w:t>
      </w:r>
      <w:r w:rsidRPr="00D44382">
        <w:rPr>
          <w:lang w:val="fr-FR"/>
        </w:rPr>
        <w:t xml:space="preserve"> </w:t>
      </w:r>
      <w:r>
        <w:rPr>
          <w:lang w:val="fr-FR"/>
        </w:rPr>
        <w:t>a</w:t>
      </w:r>
      <w:r w:rsidRPr="00C51661">
        <w:rPr>
          <w:lang w:val="fr-FR"/>
        </w:rPr>
        <w:t>u Nord d'Al-Ula</w:t>
      </w:r>
      <w:r>
        <w:rPr>
          <w:lang w:val="fr-FR"/>
        </w:rPr>
        <w:t>, fouillé par Fabien et  Jérome Rohmer (SS BIB)</w:t>
      </w:r>
    </w:p>
    <w:p w14:paraId="3CBF42A3" w14:textId="77777777" w:rsidR="00517CC9" w:rsidRDefault="00517CC9" w:rsidP="00671060">
      <w:pPr>
        <w:rPr>
          <w:lang w:val="fr-FR"/>
        </w:rPr>
      </w:pPr>
    </w:p>
    <w:p w14:paraId="106C3EE3" w14:textId="77777777" w:rsidR="00EE1A55" w:rsidRPr="00104E86" w:rsidRDefault="00EE1A55" w:rsidP="00426FF9">
      <w:pPr>
        <w:pStyle w:val="Heading1"/>
      </w:pPr>
      <w:bookmarkStart w:id="4624" w:name="Sit_Summer_Farms"/>
      <w:r w:rsidRPr="00104E86">
        <w:t>SUMMER FARMS</w:t>
      </w:r>
    </w:p>
    <w:bookmarkEnd w:id="4624"/>
    <w:p w14:paraId="23B536F9" w14:textId="77777777" w:rsidR="00EE1A55" w:rsidRPr="00A3102B" w:rsidRDefault="00EE1A55" w:rsidP="00671060">
      <w:pPr>
        <w:rPr>
          <w:rFonts w:ascii="Courier New" w:hAnsi="Courier New" w:cs="Courier New"/>
          <w:sz w:val="20"/>
          <w:lang w:val="fr-FR"/>
        </w:rPr>
      </w:pPr>
      <w:r w:rsidRPr="00A3102B">
        <w:rPr>
          <w:rFonts w:ascii="Courier New" w:hAnsi="Courier New" w:cs="Courier New"/>
          <w:sz w:val="20"/>
          <w:lang w:val="fr-FR"/>
        </w:rPr>
        <w:t>IDIHA-0014888</w:t>
      </w:r>
    </w:p>
    <w:p w14:paraId="7A0AC43F" w14:textId="77777777" w:rsidR="00EE1A55" w:rsidRPr="00A3102B" w:rsidRDefault="00EE1A55" w:rsidP="00671060">
      <w:pPr>
        <w:rPr>
          <w:lang w:val="fr-FR"/>
        </w:rPr>
      </w:pPr>
    </w:p>
    <w:p w14:paraId="0A17A445" w14:textId="06435D4B" w:rsidR="00EE1A55" w:rsidRPr="00A3102B" w:rsidRDefault="00EE1A55" w:rsidP="00671060">
      <w:pPr>
        <w:rPr>
          <w:lang w:val="fr-FR"/>
        </w:rPr>
      </w:pPr>
      <w:r w:rsidRPr="00A3102B">
        <w:rPr>
          <w:i/>
          <w:lang w:val="fr-FR"/>
        </w:rPr>
        <w:t>Place</w:t>
      </w:r>
      <w:r w:rsidRPr="00A3102B">
        <w:rPr>
          <w:lang w:val="fr-FR"/>
        </w:rPr>
        <w:t xml:space="preserve"> d'</w:t>
      </w:r>
      <w:hyperlink r:id="rId11408" w:anchor="Sit_Al_Ula" w:history="1">
        <w:r w:rsidR="00104E86">
          <w:rPr>
            <w:rStyle w:val="Hyperlink"/>
            <w:lang w:val="fr-FR"/>
          </w:rPr>
          <w:t>Al-</w:t>
        </w:r>
        <w:r w:rsidRPr="00A3102B">
          <w:rPr>
            <w:rStyle w:val="Hyperlink"/>
            <w:lang w:val="fr-FR"/>
          </w:rPr>
          <w:t>Ula</w:t>
        </w:r>
      </w:hyperlink>
      <w:r w:rsidR="0069329B" w:rsidRPr="00A3102B">
        <w:rPr>
          <w:lang w:val="fr-FR"/>
        </w:rPr>
        <w:t xml:space="preserve"> dans la </w:t>
      </w:r>
      <w:hyperlink r:id="rId11409" w:anchor="CASE_AUOP_tec_BD_IDIHA" w:history="1">
        <w:r w:rsidR="0069329B" w:rsidRPr="00A3102B">
          <w:rPr>
            <w:rStyle w:val="Hyperlink"/>
            <w:lang w:val="fr-FR"/>
          </w:rPr>
          <w:t>BD IDIHA</w:t>
        </w:r>
      </w:hyperlink>
    </w:p>
    <w:p w14:paraId="48059673" w14:textId="77777777" w:rsidR="00EE1A55" w:rsidRPr="00A3102B" w:rsidRDefault="00EE1A55" w:rsidP="00671060">
      <w:pPr>
        <w:rPr>
          <w:lang w:val="fr-FR"/>
        </w:rPr>
      </w:pPr>
    </w:p>
    <w:p w14:paraId="19699A23" w14:textId="77777777" w:rsidR="00EE1A55" w:rsidRPr="00A3102B" w:rsidRDefault="00EE1A55" w:rsidP="00426FF9">
      <w:pPr>
        <w:pStyle w:val="Heading1"/>
      </w:pPr>
      <w:bookmarkStart w:id="4625" w:name="Sit_Tell_Fabien"/>
      <w:r w:rsidRPr="00A3102B">
        <w:t>TELL FABIEN</w:t>
      </w:r>
    </w:p>
    <w:bookmarkEnd w:id="4625"/>
    <w:p w14:paraId="034AFAD3" w14:textId="77777777" w:rsidR="00EE1A55" w:rsidRPr="00A3102B" w:rsidRDefault="00EE1A55" w:rsidP="00671060">
      <w:pPr>
        <w:rPr>
          <w:rFonts w:ascii="Courier New" w:hAnsi="Courier New" w:cs="Courier New"/>
          <w:sz w:val="20"/>
          <w:lang w:val="fr-FR"/>
        </w:rPr>
      </w:pPr>
      <w:r w:rsidRPr="00A3102B">
        <w:rPr>
          <w:rFonts w:ascii="Courier New" w:hAnsi="Courier New" w:cs="Courier New"/>
          <w:sz w:val="20"/>
          <w:lang w:val="fr-FR"/>
        </w:rPr>
        <w:t>IDIHA-0007381</w:t>
      </w:r>
    </w:p>
    <w:p w14:paraId="6E85166A" w14:textId="77777777" w:rsidR="00EE1A55" w:rsidRPr="00A3102B" w:rsidRDefault="00EE1A55" w:rsidP="00671060">
      <w:pPr>
        <w:rPr>
          <w:lang w:val="fr-FR"/>
        </w:rPr>
      </w:pPr>
    </w:p>
    <w:p w14:paraId="02B9CF55" w14:textId="3A72FD48" w:rsidR="00517CC9" w:rsidRPr="00517CC9" w:rsidRDefault="00517CC9" w:rsidP="00517CC9">
      <w:pPr>
        <w:rPr>
          <w:lang w:val="fr-FR"/>
        </w:rPr>
      </w:pPr>
      <w:r w:rsidRPr="00517CC9">
        <w:rPr>
          <w:i/>
          <w:lang w:val="fr-FR"/>
        </w:rPr>
        <w:t>Place</w:t>
      </w:r>
      <w:r w:rsidRPr="00517CC9">
        <w:rPr>
          <w:lang w:val="fr-FR"/>
        </w:rPr>
        <w:t xml:space="preserve"> d'</w:t>
      </w:r>
      <w:hyperlink r:id="rId11410" w:anchor="Sit_Al_Ula" w:history="1">
        <w:r w:rsidR="00104E86">
          <w:rPr>
            <w:rStyle w:val="Hyperlink"/>
            <w:lang w:val="fr-FR"/>
          </w:rPr>
          <w:t>Al-</w:t>
        </w:r>
        <w:r w:rsidRPr="00517CC9">
          <w:rPr>
            <w:rStyle w:val="Hyperlink"/>
            <w:lang w:val="fr-FR"/>
          </w:rPr>
          <w:t>Ula</w:t>
        </w:r>
      </w:hyperlink>
      <w:r w:rsidRPr="00517CC9">
        <w:rPr>
          <w:lang w:val="fr-FR"/>
        </w:rPr>
        <w:t xml:space="preserve"> dans la </w:t>
      </w:r>
      <w:hyperlink r:id="rId11411" w:anchor="CASE_AUOP_tec_BD_IDIHA" w:history="1">
        <w:r w:rsidRPr="00517CC9">
          <w:rPr>
            <w:rStyle w:val="Hyperlink"/>
            <w:lang w:val="fr-FR"/>
          </w:rPr>
          <w:t>BD IDIHA</w:t>
        </w:r>
      </w:hyperlink>
    </w:p>
    <w:p w14:paraId="2D53ACCC" w14:textId="77777777" w:rsidR="00EE1A55" w:rsidRPr="00517CC9" w:rsidRDefault="00EE1A55" w:rsidP="00671060">
      <w:pPr>
        <w:rPr>
          <w:lang w:val="fr-FR"/>
        </w:rPr>
      </w:pPr>
    </w:p>
    <w:p w14:paraId="7E18DB6F" w14:textId="77777777" w:rsidR="008E7C10" w:rsidRPr="00A0014D" w:rsidRDefault="008E7C10" w:rsidP="00426FF9">
      <w:pPr>
        <w:pStyle w:val="Heading1"/>
        <w:rPr>
          <w:lang w:val="en-GB"/>
        </w:rPr>
      </w:pPr>
      <w:bookmarkStart w:id="4626" w:name="Sit_Al_Dira"/>
      <w:r w:rsidRPr="00A0014D">
        <w:rPr>
          <w:lang w:val="en-GB"/>
        </w:rPr>
        <w:t>AL-DIRA</w:t>
      </w:r>
    </w:p>
    <w:bookmarkEnd w:id="4626"/>
    <w:p w14:paraId="1AA7338D" w14:textId="77777777" w:rsidR="007B747D" w:rsidRPr="00A0014D" w:rsidRDefault="00A3102B" w:rsidP="00671060">
      <w:pPr>
        <w:rPr>
          <w:lang w:val="en-GB"/>
        </w:rPr>
      </w:pPr>
      <w:r w:rsidRPr="00A0014D">
        <w:rPr>
          <w:rFonts w:ascii="Courier New" w:hAnsi="Courier New" w:cs="Courier New"/>
          <w:sz w:val="20"/>
          <w:lang w:val="en-GB"/>
        </w:rPr>
        <w:t>IDIHA-0007359</w:t>
      </w:r>
      <w:r w:rsidRPr="00A0014D">
        <w:rPr>
          <w:lang w:val="en-GB"/>
        </w:rPr>
        <w:t xml:space="preserve">, </w:t>
      </w:r>
      <w:r w:rsidR="008E7C10" w:rsidRPr="00A0014D">
        <w:rPr>
          <w:i/>
          <w:lang w:val="en-GB"/>
        </w:rPr>
        <w:t>Old town</w:t>
      </w:r>
      <w:r w:rsidRPr="00A0014D">
        <w:rPr>
          <w:lang w:val="en-GB"/>
        </w:rPr>
        <w:t>, al-Dïra</w:t>
      </w:r>
    </w:p>
    <w:p w14:paraId="1B717660" w14:textId="77777777" w:rsidR="008E7C10" w:rsidRPr="00A0014D" w:rsidRDefault="008E7C10" w:rsidP="00671060">
      <w:pPr>
        <w:rPr>
          <w:lang w:val="en-GB"/>
        </w:rPr>
      </w:pPr>
    </w:p>
    <w:p w14:paraId="6AD705A8" w14:textId="70296BB7" w:rsidR="008E7C10" w:rsidRDefault="008E7C10" w:rsidP="00517CC9">
      <w:pPr>
        <w:rPr>
          <w:lang w:val="fr-FR"/>
        </w:rPr>
      </w:pPr>
      <w:r>
        <w:rPr>
          <w:lang w:val="fr-FR"/>
        </w:rPr>
        <w:t xml:space="preserve">Al-Dira, </w:t>
      </w:r>
      <w:r w:rsidRPr="008E7C10">
        <w:rPr>
          <w:lang w:val="fr-FR"/>
        </w:rPr>
        <w:t xml:space="preserve">correspond à la vieille ville </w:t>
      </w:r>
      <w:r w:rsidR="00A3102B">
        <w:rPr>
          <w:lang w:val="fr-FR"/>
        </w:rPr>
        <w:t>d'</w:t>
      </w:r>
      <w:hyperlink r:id="rId11412" w:anchor="Sit_Al_Ula" w:history="1">
        <w:r w:rsidR="00104E86">
          <w:rPr>
            <w:rStyle w:val="Hyperlink"/>
            <w:lang w:val="fr-FR"/>
          </w:rPr>
          <w:t>Al-</w:t>
        </w:r>
        <w:r w:rsidR="00A3102B" w:rsidRPr="00517CC9">
          <w:rPr>
            <w:rStyle w:val="Hyperlink"/>
            <w:lang w:val="fr-FR"/>
          </w:rPr>
          <w:t>Ula</w:t>
        </w:r>
      </w:hyperlink>
      <w:r w:rsidR="00A3102B">
        <w:rPr>
          <w:lang w:val="fr-FR"/>
        </w:rPr>
        <w:t>,</w:t>
      </w:r>
      <w:r w:rsidRPr="008E7C10">
        <w:rPr>
          <w:lang w:val="fr-FR"/>
        </w:rPr>
        <w:t xml:space="preserve"> construite au pied de la petite colline d'Umm Nàsir</w:t>
      </w:r>
      <w:r>
        <w:rPr>
          <w:lang w:val="fr-FR"/>
        </w:rPr>
        <w:t xml:space="preserve"> (BIB 2915). Une source, l'ayn Ta'dil alimentait la ville (BIB 2915). Découverte de statues de serpents, tables d'offrandes,  </w:t>
      </w:r>
      <w:r w:rsidR="00517CC9">
        <w:rPr>
          <w:lang w:val="fr-FR"/>
        </w:rPr>
        <w:t xml:space="preserve">en remploi </w:t>
      </w:r>
      <w:r>
        <w:rPr>
          <w:lang w:val="fr-FR"/>
        </w:rPr>
        <w:t>(BIB 2915)</w:t>
      </w:r>
    </w:p>
    <w:p w14:paraId="5600F47E" w14:textId="77777777" w:rsidR="008E7C10" w:rsidRDefault="008E7C10" w:rsidP="008E7C10">
      <w:pPr>
        <w:rPr>
          <w:lang w:val="fr-FR"/>
        </w:rPr>
      </w:pPr>
    </w:p>
    <w:p w14:paraId="7DB0665A" w14:textId="77777777" w:rsidR="008E7C10" w:rsidRPr="00426FF9" w:rsidRDefault="008E7C10" w:rsidP="00426FF9">
      <w:pPr>
        <w:pStyle w:val="Heading1"/>
        <w:rPr>
          <w:lang w:val="en-US"/>
        </w:rPr>
      </w:pPr>
      <w:bookmarkStart w:id="4627" w:name="Sit_Jabal_Ikma"/>
      <w:r w:rsidRPr="00426FF9">
        <w:rPr>
          <w:lang w:val="en-US"/>
        </w:rPr>
        <w:t>JABAL IKMA</w:t>
      </w:r>
    </w:p>
    <w:bookmarkEnd w:id="4627"/>
    <w:p w14:paraId="73539011" w14:textId="77777777" w:rsidR="008E7C10" w:rsidRPr="00517CC9" w:rsidRDefault="008E7C10" w:rsidP="008E7C10">
      <w:pPr>
        <w:rPr>
          <w:sz w:val="20"/>
        </w:rPr>
      </w:pPr>
      <w:r w:rsidRPr="00517CC9">
        <w:rPr>
          <w:sz w:val="20"/>
        </w:rPr>
        <w:t>Jabal 'Ikma</w:t>
      </w:r>
      <w:r w:rsidR="005965AD" w:rsidRPr="00517CC9">
        <w:rPr>
          <w:sz w:val="20"/>
        </w:rPr>
        <w:t>, Jabal Ikmah, Jabal ‘Ikmah (</w:t>
      </w:r>
      <w:r w:rsidR="005965AD" w:rsidRPr="00517CC9">
        <w:rPr>
          <w:i/>
          <w:sz w:val="20"/>
        </w:rPr>
        <w:t>The Mountain Library</w:t>
      </w:r>
      <w:r w:rsidR="005965AD" w:rsidRPr="00517CC9">
        <w:rPr>
          <w:sz w:val="20"/>
        </w:rPr>
        <w:t xml:space="preserve">)  </w:t>
      </w:r>
    </w:p>
    <w:p w14:paraId="67CAC24D" w14:textId="77777777" w:rsidR="008E7C10" w:rsidRPr="005965AD" w:rsidRDefault="008E7C10" w:rsidP="008E7C10"/>
    <w:p w14:paraId="688CF3FD" w14:textId="7F03F6A3" w:rsidR="008E7C10" w:rsidRPr="00F63684" w:rsidRDefault="0091177E" w:rsidP="008E7C10">
      <w:pPr>
        <w:rPr>
          <w:lang w:val="fr-FR"/>
        </w:rPr>
      </w:pPr>
      <w:r>
        <w:rPr>
          <w:lang w:val="fr-FR"/>
        </w:rPr>
        <w:t>Au nord-ouest d'</w:t>
      </w:r>
      <w:hyperlink r:id="rId11413" w:anchor="Sit_Al_Ula" w:history="1">
        <w:r w:rsidRPr="0091177E">
          <w:rPr>
            <w:rStyle w:val="Hyperlink"/>
            <w:lang w:val="fr-FR"/>
          </w:rPr>
          <w:t>Al-Ula</w:t>
        </w:r>
      </w:hyperlink>
      <w:r>
        <w:rPr>
          <w:lang w:val="fr-FR"/>
        </w:rPr>
        <w:t>, c'est l'une des plus importante concentrations d'inscriptions d'Arabie-Saoudite</w:t>
      </w:r>
      <w:r w:rsidR="0064257D">
        <w:rPr>
          <w:lang w:val="fr-FR"/>
        </w:rPr>
        <w:t xml:space="preserve">: inscriptions </w:t>
      </w:r>
      <w:hyperlink r:id="rId11414" w:anchor="Cul_Dadano_Lihyanite" w:history="1">
        <w:r w:rsidR="0064257D" w:rsidRPr="0064257D">
          <w:rPr>
            <w:rStyle w:val="Hyperlink"/>
            <w:lang w:val="fr-FR"/>
          </w:rPr>
          <w:t>écritures dédano-lihyanites</w:t>
        </w:r>
      </w:hyperlink>
      <w:r w:rsidR="0064257D">
        <w:rPr>
          <w:lang w:val="fr-FR"/>
        </w:rPr>
        <w:t>, etc.</w:t>
      </w:r>
      <w:r>
        <w:rPr>
          <w:lang w:val="fr-FR"/>
        </w:rPr>
        <w:t xml:space="preserve"> </w:t>
      </w:r>
      <w:r w:rsidRPr="00F63684">
        <w:rPr>
          <w:lang w:val="fr-FR"/>
        </w:rPr>
        <w:t>(BIB 2915)</w:t>
      </w:r>
    </w:p>
    <w:p w14:paraId="02791FF5" w14:textId="3D9A0D77" w:rsidR="005965AD" w:rsidRDefault="005965AD" w:rsidP="008E7C10">
      <w:pPr>
        <w:rPr>
          <w:lang w:val="fr-FR"/>
        </w:rPr>
      </w:pPr>
      <w:r w:rsidRPr="005965AD">
        <w:rPr>
          <w:lang w:val="fr-FR"/>
        </w:rPr>
        <w:t xml:space="preserve">220 </w:t>
      </w:r>
      <w:hyperlink r:id="rId11415" w:anchor="Cul_Dadano_Lihyanite" w:history="1">
        <w:r w:rsidRPr="0064257D">
          <w:rPr>
            <w:rStyle w:val="Hyperlink"/>
            <w:lang w:val="fr-FR"/>
          </w:rPr>
          <w:t>écritures dédano-lihyanites</w:t>
        </w:r>
      </w:hyperlink>
      <w:r w:rsidRPr="005965AD">
        <w:rPr>
          <w:lang w:val="fr-FR"/>
        </w:rPr>
        <w:t>,</w:t>
      </w:r>
      <w:r>
        <w:rPr>
          <w:lang w:val="fr-FR"/>
        </w:rPr>
        <w:t xml:space="preserve"> 1 inscription nabatéenne (SS BIB) De nombreuses écritures dialectales arabes de Syrie et d'autres régions (BIB 2916)</w:t>
      </w:r>
      <w:r w:rsidR="00104E86">
        <w:rPr>
          <w:lang w:val="fr-FR"/>
        </w:rPr>
        <w:t xml:space="preserve"> 196 inscriptions dadanites (BIB AlUla expo)</w:t>
      </w:r>
    </w:p>
    <w:p w14:paraId="7BCBB4D2" w14:textId="77777777" w:rsidR="005965AD" w:rsidRDefault="005965AD" w:rsidP="008E7C10">
      <w:pPr>
        <w:rPr>
          <w:lang w:val="fr-FR"/>
        </w:rPr>
      </w:pPr>
    </w:p>
    <w:p w14:paraId="50E4CCAF" w14:textId="77777777" w:rsidR="005965AD" w:rsidRDefault="005965AD" w:rsidP="008E7C10">
      <w:pPr>
        <w:rPr>
          <w:lang w:val="fr-FR" w:eastAsia="en-GB"/>
        </w:rPr>
      </w:pPr>
      <w:r w:rsidRPr="005965AD">
        <w:rPr>
          <w:lang w:val="fr-FR"/>
        </w:rPr>
        <w:t xml:space="preserve">Dédicaces à </w:t>
      </w:r>
      <w:r w:rsidRPr="005965AD">
        <w:rPr>
          <w:lang w:val="fr-FR" w:eastAsia="en-GB"/>
        </w:rPr>
        <w:t>Thu-Ghabat</w:t>
      </w:r>
      <w:r>
        <w:rPr>
          <w:lang w:val="fr-FR" w:eastAsia="en-GB"/>
        </w:rPr>
        <w:t xml:space="preserve"> de gens venus probablement de Amman dans le Nord et de Badr dans le Sud</w:t>
      </w:r>
      <w:r w:rsidRPr="005965AD">
        <w:rPr>
          <w:lang w:val="fr-FR" w:eastAsia="en-GB"/>
        </w:rPr>
        <w:t xml:space="preserve"> (BIB 2</w:t>
      </w:r>
      <w:r>
        <w:rPr>
          <w:lang w:val="fr-FR" w:eastAsia="en-GB"/>
        </w:rPr>
        <w:t>916)</w:t>
      </w:r>
    </w:p>
    <w:p w14:paraId="748D31CF" w14:textId="77777777" w:rsidR="005965AD" w:rsidRDefault="005965AD" w:rsidP="008E7C10">
      <w:pPr>
        <w:rPr>
          <w:lang w:val="fr-FR" w:eastAsia="en-GB"/>
        </w:rPr>
      </w:pPr>
    </w:p>
    <w:p w14:paraId="67BCC30A" w14:textId="77777777" w:rsidR="005965AD" w:rsidRDefault="005965AD" w:rsidP="008E7C10">
      <w:pPr>
        <w:rPr>
          <w:lang w:val="fr-FR" w:eastAsia="en-GB"/>
        </w:rPr>
      </w:pPr>
      <w:r>
        <w:rPr>
          <w:lang w:val="fr-FR" w:eastAsia="en-GB"/>
        </w:rPr>
        <w:t>Scènes d'autruches et de chasse, représentations d'urnes (BIB 2917)</w:t>
      </w:r>
    </w:p>
    <w:p w14:paraId="4F9345C0" w14:textId="77777777" w:rsidR="00104E86" w:rsidRDefault="00104E86" w:rsidP="008E7C10">
      <w:pPr>
        <w:rPr>
          <w:lang w:val="fr-FR" w:eastAsia="en-GB"/>
        </w:rPr>
      </w:pPr>
    </w:p>
    <w:p w14:paraId="5FE7BEE6" w14:textId="77777777" w:rsidR="00104E86" w:rsidRPr="00406B27" w:rsidRDefault="00104E86" w:rsidP="00426FF9">
      <w:pPr>
        <w:pStyle w:val="Heading1"/>
      </w:pPr>
      <w:bookmarkStart w:id="4628" w:name="Sit_Umm_Daraj"/>
      <w:r w:rsidRPr="00406B27">
        <w:t>UMM DARAJ</w:t>
      </w:r>
    </w:p>
    <w:bookmarkEnd w:id="4628"/>
    <w:p w14:paraId="589369D3" w14:textId="77777777" w:rsidR="00104E86" w:rsidRPr="00C72635" w:rsidRDefault="00104E86" w:rsidP="008E7C10">
      <w:pPr>
        <w:rPr>
          <w:sz w:val="20"/>
          <w:lang w:val="fr-FR" w:eastAsia="en-GB"/>
        </w:rPr>
      </w:pPr>
      <w:r w:rsidRPr="00C72635">
        <w:rPr>
          <w:sz w:val="20"/>
          <w:lang w:val="fr-FR" w:eastAsia="en-GB"/>
        </w:rPr>
        <w:t>Umm Daraj, "escalier mère"</w:t>
      </w:r>
    </w:p>
    <w:p w14:paraId="2A4FAF8D" w14:textId="77777777" w:rsidR="00104E86" w:rsidRPr="00104E86" w:rsidRDefault="00104E86" w:rsidP="008E7C10">
      <w:pPr>
        <w:rPr>
          <w:lang w:val="fr-FR" w:eastAsia="en-GB"/>
        </w:rPr>
      </w:pPr>
    </w:p>
    <w:p w14:paraId="4E0E7D47" w14:textId="539F97C1" w:rsidR="00104E86" w:rsidRPr="00406B27" w:rsidRDefault="00104E86" w:rsidP="008E7C10">
      <w:pPr>
        <w:rPr>
          <w:lang w:val="es-ES"/>
        </w:rPr>
      </w:pPr>
      <w:r w:rsidRPr="00104E86">
        <w:rPr>
          <w:lang w:val="fr-FR"/>
        </w:rPr>
        <w:t xml:space="preserve">Sanctuaire </w:t>
      </w:r>
      <w:r>
        <w:rPr>
          <w:lang w:val="fr-FR"/>
        </w:rPr>
        <w:t xml:space="preserve">dédié à </w:t>
      </w:r>
      <w:hyperlink r:id="rId11416" w:anchor="Cul_Lihyan_rel_Dhu_Ghaybat" w:history="1">
        <w:r w:rsidRPr="00104E86">
          <w:rPr>
            <w:rStyle w:val="Hyperlink"/>
            <w:lang w:val="fr-FR"/>
          </w:rPr>
          <w:t>Dh</w:t>
        </w:r>
        <w:r>
          <w:rPr>
            <w:rStyle w:val="Hyperlink"/>
            <w:lang w:val="fr-FR"/>
          </w:rPr>
          <w:t>u</w:t>
        </w:r>
        <w:r w:rsidRPr="00104E86">
          <w:rPr>
            <w:rStyle w:val="Hyperlink"/>
            <w:lang w:val="fr-FR"/>
          </w:rPr>
          <w:t xml:space="preserve"> Ghaybah</w:t>
        </w:r>
      </w:hyperlink>
      <w:r>
        <w:rPr>
          <w:lang w:val="fr-FR"/>
        </w:rPr>
        <w:t>, situé sur le flan du plateau basaltique (Harrat 'Uwayrid) à l'Ouest d'</w:t>
      </w:r>
      <w:hyperlink r:id="rId11417" w:anchor="Sit_Al_Ula" w:history="1">
        <w:r w:rsidRPr="0091177E">
          <w:rPr>
            <w:rStyle w:val="Hyperlink"/>
            <w:lang w:val="fr-FR"/>
          </w:rPr>
          <w:t>Al-Ula</w:t>
        </w:r>
      </w:hyperlink>
      <w:r>
        <w:rPr>
          <w:lang w:val="fr-FR"/>
        </w:rPr>
        <w:t xml:space="preserve">. </w:t>
      </w:r>
      <w:r w:rsidRPr="00406B27">
        <w:rPr>
          <w:lang w:val="es-ES"/>
        </w:rPr>
        <w:t>Daté du 4e-1e s. BC (BIB AlUla expo)</w:t>
      </w:r>
    </w:p>
    <w:p w14:paraId="1CE8EA75" w14:textId="77777777" w:rsidR="00104E86" w:rsidRPr="00406B27" w:rsidRDefault="00104E86" w:rsidP="008E7C10">
      <w:pPr>
        <w:rPr>
          <w:lang w:val="es-ES"/>
        </w:rPr>
      </w:pPr>
      <w:r w:rsidRPr="00406B27">
        <w:rPr>
          <w:lang w:val="es-ES"/>
        </w:rPr>
        <w:t>Dédicace à DG (BIB AlUla expo)</w:t>
      </w:r>
    </w:p>
    <w:p w14:paraId="2E773FEE" w14:textId="77777777" w:rsidR="008E7C10" w:rsidRPr="00406B27" w:rsidRDefault="008E7C10" w:rsidP="00671060">
      <w:pPr>
        <w:rPr>
          <w:lang w:val="es-ES"/>
        </w:rPr>
      </w:pPr>
    </w:p>
    <w:p w14:paraId="2FDC547F" w14:textId="77777777" w:rsidR="00BD5EBA" w:rsidRPr="00426FF9" w:rsidRDefault="00BD5EBA" w:rsidP="00426FF9">
      <w:pPr>
        <w:pStyle w:val="Heading1"/>
        <w:rPr>
          <w:lang w:val="es-ES"/>
        </w:rPr>
      </w:pPr>
      <w:bookmarkStart w:id="4629" w:name="Sit_Al_Mabiyat"/>
      <w:r w:rsidRPr="00426FF9">
        <w:rPr>
          <w:lang w:val="es-ES"/>
        </w:rPr>
        <w:t>AL MABI</w:t>
      </w:r>
      <w:r w:rsidR="00FA7CAF" w:rsidRPr="00426FF9">
        <w:rPr>
          <w:lang w:val="es-ES"/>
        </w:rPr>
        <w:t>Y</w:t>
      </w:r>
      <w:r w:rsidRPr="00426FF9">
        <w:rPr>
          <w:lang w:val="es-ES"/>
        </w:rPr>
        <w:t>AT</w:t>
      </w:r>
    </w:p>
    <w:bookmarkEnd w:id="4629"/>
    <w:p w14:paraId="32A2471B" w14:textId="77777777" w:rsidR="00FA7CAF" w:rsidRPr="008E7C10" w:rsidRDefault="00FA7CAF" w:rsidP="00671060">
      <w:pPr>
        <w:rPr>
          <w:sz w:val="23"/>
          <w:szCs w:val="23"/>
          <w:lang w:val="es-ES"/>
        </w:rPr>
      </w:pPr>
      <w:r w:rsidRPr="008E7C10">
        <w:rPr>
          <w:sz w:val="23"/>
          <w:szCs w:val="23"/>
          <w:lang w:val="es-ES"/>
        </w:rPr>
        <w:t>ancien Qarah</w:t>
      </w:r>
      <w:r w:rsidR="00636CE5" w:rsidRPr="008E7C10">
        <w:rPr>
          <w:sz w:val="23"/>
          <w:szCs w:val="23"/>
          <w:lang w:val="es-ES"/>
        </w:rPr>
        <w:t>,</w:t>
      </w:r>
      <w:r w:rsidR="00AB0D40">
        <w:rPr>
          <w:sz w:val="23"/>
          <w:szCs w:val="23"/>
          <w:lang w:val="es-ES"/>
        </w:rPr>
        <w:t xml:space="preserve">Qarh, </w:t>
      </w:r>
      <w:r w:rsidR="00104E86">
        <w:rPr>
          <w:sz w:val="23"/>
          <w:szCs w:val="23"/>
          <w:lang w:val="es-ES"/>
        </w:rPr>
        <w:t xml:space="preserve">Qurh, </w:t>
      </w:r>
      <w:r w:rsidR="00471290" w:rsidRPr="008E7C10">
        <w:rPr>
          <w:lang w:val="es-ES"/>
        </w:rPr>
        <w:t>al-Mabiyat</w:t>
      </w:r>
    </w:p>
    <w:p w14:paraId="168EAEC7" w14:textId="77777777" w:rsidR="00FA7CAF" w:rsidRPr="008E7C10" w:rsidRDefault="00FA7CAF" w:rsidP="00671060">
      <w:pPr>
        <w:rPr>
          <w:sz w:val="23"/>
          <w:szCs w:val="23"/>
          <w:lang w:val="es-ES"/>
        </w:rPr>
      </w:pPr>
    </w:p>
    <w:p w14:paraId="7AD3C535" w14:textId="77777777" w:rsidR="00FA7CAF" w:rsidRPr="008E7C10" w:rsidRDefault="00FA7CAF" w:rsidP="00671060">
      <w:pPr>
        <w:rPr>
          <w:sz w:val="23"/>
          <w:szCs w:val="23"/>
          <w:lang w:val="es-ES"/>
        </w:rPr>
      </w:pPr>
    </w:p>
    <w:p w14:paraId="294175F2" w14:textId="347FBC89" w:rsidR="00636CE5" w:rsidRDefault="00636CE5" w:rsidP="00104E86">
      <w:pPr>
        <w:jc w:val="both"/>
        <w:rPr>
          <w:sz w:val="23"/>
          <w:szCs w:val="23"/>
          <w:lang w:val="fr-FR"/>
        </w:rPr>
      </w:pPr>
      <w:r w:rsidRPr="00F63684">
        <w:rPr>
          <w:sz w:val="23"/>
          <w:szCs w:val="23"/>
          <w:lang w:val="fr-FR"/>
        </w:rPr>
        <w:t xml:space="preserve">A ~20 km </w:t>
      </w:r>
      <w:r w:rsidR="00104E86">
        <w:rPr>
          <w:sz w:val="23"/>
          <w:szCs w:val="23"/>
          <w:lang w:val="fr-FR"/>
        </w:rPr>
        <w:t xml:space="preserve">au Sud </w:t>
      </w:r>
      <w:r w:rsidRPr="00F63684">
        <w:rPr>
          <w:sz w:val="23"/>
          <w:szCs w:val="23"/>
          <w:lang w:val="fr-FR"/>
        </w:rPr>
        <w:t>d'</w:t>
      </w:r>
      <w:hyperlink r:id="rId11418" w:anchor="Sit_Al_Ula" w:history="1">
        <w:r w:rsidR="00104E86" w:rsidRPr="0091177E">
          <w:rPr>
            <w:rStyle w:val="Hyperlink"/>
            <w:lang w:val="fr-FR"/>
          </w:rPr>
          <w:t>Al-Ula</w:t>
        </w:r>
      </w:hyperlink>
      <w:r w:rsidRPr="00F63684">
        <w:rPr>
          <w:sz w:val="23"/>
          <w:szCs w:val="23"/>
          <w:lang w:val="fr-FR"/>
        </w:rPr>
        <w:t xml:space="preserve">. </w:t>
      </w:r>
      <w:r>
        <w:rPr>
          <w:sz w:val="23"/>
          <w:szCs w:val="23"/>
          <w:lang w:val="fr-FR"/>
        </w:rPr>
        <w:t xml:space="preserve">Qarah s'est développé durant la période pré-islamique où elle était un grand centre de commerce (BIB internet). Important centre de commerce au Moyen-Age (wiki). Décline à partir des 12e et 13e s. ad (avant 1230 ad) quand va ressurgir </w:t>
      </w:r>
      <w:r w:rsidR="00104E86">
        <w:rPr>
          <w:sz w:val="23"/>
          <w:szCs w:val="23"/>
          <w:lang w:val="fr-FR"/>
        </w:rPr>
        <w:t xml:space="preserve">la </w:t>
      </w:r>
      <w:hyperlink r:id="rId11419" w:anchor="Sit_Al_Dira" w:history="1">
        <w:r w:rsidR="00104E86" w:rsidRPr="00104E86">
          <w:rPr>
            <w:rStyle w:val="Hyperlink"/>
            <w:sz w:val="23"/>
            <w:szCs w:val="23"/>
            <w:lang w:val="fr-FR"/>
          </w:rPr>
          <w:t>Old Town</w:t>
        </w:r>
      </w:hyperlink>
      <w:r>
        <w:rPr>
          <w:sz w:val="23"/>
          <w:szCs w:val="23"/>
          <w:lang w:val="fr-FR"/>
        </w:rPr>
        <w:t xml:space="preserve"> (wiki)</w:t>
      </w:r>
      <w:r w:rsidR="00104E86">
        <w:rPr>
          <w:sz w:val="23"/>
          <w:szCs w:val="23"/>
          <w:lang w:val="fr-FR"/>
        </w:rPr>
        <w:t>(BIB AlUla expo)</w:t>
      </w:r>
    </w:p>
    <w:p w14:paraId="4F5689C6" w14:textId="77777777" w:rsidR="00BD5EBA" w:rsidRPr="00BD5EBA" w:rsidRDefault="00BD5EBA" w:rsidP="00104E86">
      <w:pPr>
        <w:jc w:val="both"/>
        <w:rPr>
          <w:lang w:val="fr-FR"/>
        </w:rPr>
      </w:pPr>
      <w:r>
        <w:rPr>
          <w:sz w:val="23"/>
          <w:szCs w:val="23"/>
          <w:lang w:val="fr-FR"/>
        </w:rPr>
        <w:lastRenderedPageBreak/>
        <w:t>Al Mabihat fondation au début de l'époque islamique. Occupée jusqu'au milieu de l'époque islmaique (Julien Charbonnier com. pers.). Fouilles saoudiennes. Proche chemin pélerinage (Julien Charbonnier com. pers.)</w:t>
      </w:r>
      <w:r w:rsidR="00FA7CAF">
        <w:rPr>
          <w:sz w:val="23"/>
          <w:szCs w:val="23"/>
          <w:lang w:val="fr-FR"/>
        </w:rPr>
        <w:t>. Daté de la période Omeyade et Abbaside (BIB internet)</w:t>
      </w:r>
    </w:p>
    <w:p w14:paraId="45F047FF" w14:textId="77777777" w:rsidR="00BD5EBA" w:rsidRPr="00FD7FA2" w:rsidRDefault="00471290" w:rsidP="00104E86">
      <w:pPr>
        <w:jc w:val="both"/>
        <w:rPr>
          <w:lang w:val="es-ES"/>
        </w:rPr>
      </w:pPr>
      <w:r w:rsidRPr="00FD7FA2">
        <w:rPr>
          <w:lang w:val="es-ES"/>
        </w:rPr>
        <w:t>Fouille d'al-Mabiyat (King Saud Universit),</w:t>
      </w:r>
    </w:p>
    <w:p w14:paraId="2E06DE06" w14:textId="77777777" w:rsidR="00671060" w:rsidRPr="00FD7FA2" w:rsidRDefault="00671060" w:rsidP="00671060">
      <w:pPr>
        <w:rPr>
          <w:lang w:val="es-ES"/>
        </w:rPr>
      </w:pPr>
    </w:p>
    <w:p w14:paraId="58806498" w14:textId="77777777" w:rsidR="00671060" w:rsidRPr="00426FF9" w:rsidRDefault="00E62D0E" w:rsidP="00426FF9">
      <w:pPr>
        <w:pStyle w:val="Heading1"/>
        <w:rPr>
          <w:lang w:val="es-ES"/>
        </w:rPr>
      </w:pPr>
      <w:bookmarkStart w:id="4630" w:name="Sit_Dadan"/>
      <w:r w:rsidRPr="00426FF9">
        <w:rPr>
          <w:lang w:val="es-ES"/>
        </w:rPr>
        <w:t>D</w:t>
      </w:r>
      <w:r w:rsidR="009539A9" w:rsidRPr="00426FF9">
        <w:rPr>
          <w:lang w:val="es-ES"/>
        </w:rPr>
        <w:t>E</w:t>
      </w:r>
      <w:r w:rsidRPr="00426FF9">
        <w:rPr>
          <w:lang w:val="es-ES"/>
        </w:rPr>
        <w:t>DAN</w:t>
      </w:r>
    </w:p>
    <w:bookmarkEnd w:id="4630"/>
    <w:p w14:paraId="50A001F2" w14:textId="77777777" w:rsidR="00671060" w:rsidRPr="00C72635" w:rsidRDefault="00671060" w:rsidP="0091177E">
      <w:pPr>
        <w:rPr>
          <w:sz w:val="20"/>
          <w:lang w:val="es-ES"/>
        </w:rPr>
      </w:pPr>
      <w:r w:rsidRPr="00C72635">
        <w:rPr>
          <w:sz w:val="20"/>
          <w:lang w:val="es-ES"/>
        </w:rPr>
        <w:t>Dedân, Dédan</w:t>
      </w:r>
      <w:r w:rsidR="00F64A9D" w:rsidRPr="00C72635">
        <w:rPr>
          <w:sz w:val="20"/>
          <w:szCs w:val="23"/>
          <w:lang w:val="es-ES"/>
        </w:rPr>
        <w:t xml:space="preserve">, </w:t>
      </w:r>
      <w:r w:rsidR="0091177E" w:rsidRPr="00C72635">
        <w:rPr>
          <w:sz w:val="20"/>
          <w:szCs w:val="23"/>
          <w:lang w:val="es-ES"/>
        </w:rPr>
        <w:t xml:space="preserve">Dadan, </w:t>
      </w:r>
      <w:r w:rsidR="0091177E" w:rsidRPr="00C72635">
        <w:rPr>
          <w:i/>
          <w:sz w:val="20"/>
          <w:szCs w:val="34"/>
          <w:lang w:val="es-ES"/>
        </w:rPr>
        <w:t>(älu) da-da-(nu)</w:t>
      </w:r>
      <w:r w:rsidR="005965AD" w:rsidRPr="00C72635">
        <w:rPr>
          <w:sz w:val="20"/>
          <w:szCs w:val="34"/>
          <w:lang w:val="es-ES"/>
        </w:rPr>
        <w:t xml:space="preserve">, </w:t>
      </w:r>
      <w:r w:rsidR="005965AD" w:rsidRPr="00C72635">
        <w:rPr>
          <w:i/>
          <w:sz w:val="20"/>
          <w:szCs w:val="34"/>
          <w:lang w:val="es-ES"/>
        </w:rPr>
        <w:t>d-d-n</w:t>
      </w:r>
    </w:p>
    <w:p w14:paraId="25777BE1" w14:textId="77777777" w:rsidR="00671060" w:rsidRDefault="00671060" w:rsidP="00671060">
      <w:pPr>
        <w:rPr>
          <w:lang w:val="es-ES"/>
        </w:rPr>
      </w:pPr>
    </w:p>
    <w:p w14:paraId="73D82DD8" w14:textId="7757E060" w:rsidR="008E7C10" w:rsidRPr="008E7C10" w:rsidRDefault="00AB0D40" w:rsidP="00671060">
      <w:pPr>
        <w:rPr>
          <w:lang w:val="fr-FR"/>
        </w:rPr>
      </w:pPr>
      <w:r>
        <w:rPr>
          <w:sz w:val="23"/>
          <w:szCs w:val="23"/>
          <w:lang w:val="fr-FR"/>
        </w:rPr>
        <w:t>Dadan</w:t>
      </w:r>
      <w:r w:rsidRPr="00DA1352">
        <w:rPr>
          <w:sz w:val="23"/>
          <w:szCs w:val="23"/>
          <w:lang w:val="fr-FR"/>
        </w:rPr>
        <w:t xml:space="preserve"> </w:t>
      </w:r>
      <w:r>
        <w:rPr>
          <w:sz w:val="23"/>
          <w:szCs w:val="23"/>
          <w:lang w:val="fr-FR"/>
        </w:rPr>
        <w:t>(Arabie Saoudite), a</w:t>
      </w:r>
      <w:r w:rsidR="008E7C10" w:rsidRPr="008E7C10">
        <w:rPr>
          <w:lang w:val="fr-FR"/>
        </w:rPr>
        <w:t>u Sud du wadi de M</w:t>
      </w:r>
      <w:r w:rsidR="008E7C10">
        <w:rPr>
          <w:lang w:val="fr-FR"/>
        </w:rPr>
        <w:t>u'tadil (BIB 2915)</w:t>
      </w:r>
      <w:r w:rsidR="00787052">
        <w:rPr>
          <w:lang w:val="fr-FR"/>
        </w:rPr>
        <w:t xml:space="preserve"> et au Nord de l'oasis </w:t>
      </w:r>
      <w:r w:rsidR="00517CC9">
        <w:rPr>
          <w:lang w:val="fr-FR"/>
        </w:rPr>
        <w:t>d'</w:t>
      </w:r>
      <w:hyperlink r:id="rId11420" w:anchor="Sit_Al_Ula" w:history="1">
        <w:r w:rsidR="00517CC9" w:rsidRPr="00671060">
          <w:rPr>
            <w:rStyle w:val="Hyperlink"/>
            <w:lang w:val="fr-FR"/>
          </w:rPr>
          <w:t>Al-'Ula</w:t>
        </w:r>
      </w:hyperlink>
      <w:r w:rsidR="00517CC9">
        <w:rPr>
          <w:lang w:val="fr-FR"/>
        </w:rPr>
        <w:t xml:space="preserve"> </w:t>
      </w:r>
      <w:r w:rsidR="00787052">
        <w:rPr>
          <w:lang w:val="fr-FR"/>
        </w:rPr>
        <w:t>(SS BIB). Entre deux montagnes (visite site, Atif com. pers.)</w:t>
      </w:r>
      <w:r w:rsidR="00AB77D6">
        <w:rPr>
          <w:lang w:val="fr-FR"/>
        </w:rPr>
        <w:t xml:space="preserve"> Capitale des royaumes de </w:t>
      </w:r>
      <w:hyperlink r:id="rId11421" w:anchor="Cul_Dadan" w:history="1">
        <w:r w:rsidR="00517CC9" w:rsidRPr="00F64A9D">
          <w:rPr>
            <w:rStyle w:val="Hyperlink"/>
            <w:lang w:val="fr-FR"/>
          </w:rPr>
          <w:t>Dadan</w:t>
        </w:r>
      </w:hyperlink>
      <w:r w:rsidR="00517CC9">
        <w:rPr>
          <w:lang w:val="fr-FR"/>
        </w:rPr>
        <w:t xml:space="preserve"> </w:t>
      </w:r>
      <w:r w:rsidR="00AB77D6">
        <w:rPr>
          <w:lang w:val="fr-FR"/>
        </w:rPr>
        <w:t xml:space="preserve">et </w:t>
      </w:r>
      <w:hyperlink r:id="rId11422" w:anchor="Cul_Lihyan" w:history="1">
        <w:r w:rsidR="00517CC9" w:rsidRPr="00F64A9D">
          <w:rPr>
            <w:rStyle w:val="Hyperlink"/>
            <w:lang w:val="fr-FR"/>
          </w:rPr>
          <w:t>Lihyan</w:t>
        </w:r>
      </w:hyperlink>
      <w:r w:rsidR="00517CC9" w:rsidRPr="00517CC9">
        <w:rPr>
          <w:lang w:val="fr-FR"/>
        </w:rPr>
        <w:t xml:space="preserve"> </w:t>
      </w:r>
      <w:r w:rsidR="00AB77D6">
        <w:rPr>
          <w:lang w:val="fr-FR"/>
        </w:rPr>
        <w:t>dans la deuxième moitié du 1er millénaire aec (BIB 2914)</w:t>
      </w:r>
    </w:p>
    <w:p w14:paraId="47639FC5" w14:textId="3753FEAB" w:rsidR="009539A9" w:rsidRPr="009539A9" w:rsidRDefault="009539A9" w:rsidP="00671060">
      <w:pPr>
        <w:rPr>
          <w:lang w:val="fr-FR"/>
        </w:rPr>
      </w:pPr>
      <w:r>
        <w:rPr>
          <w:lang w:val="fr-FR"/>
        </w:rPr>
        <w:t xml:space="preserve">Correspondant au </w:t>
      </w:r>
      <w:hyperlink r:id="rId11423" w:anchor="Sit_Dadan_ecrit_Bible" w:history="1">
        <w:r w:rsidRPr="00104E86">
          <w:rPr>
            <w:rStyle w:val="Hyperlink"/>
            <w:lang w:val="fr-FR"/>
          </w:rPr>
          <w:t>Dadan biblique</w:t>
        </w:r>
      </w:hyperlink>
      <w:r>
        <w:rPr>
          <w:lang w:val="fr-FR"/>
        </w:rPr>
        <w:t xml:space="preserve"> (wiki). </w:t>
      </w:r>
    </w:p>
    <w:p w14:paraId="53F51C69" w14:textId="4764A49B" w:rsidR="00517CC9" w:rsidRDefault="00AB0D40" w:rsidP="00671060">
      <w:pPr>
        <w:jc w:val="both"/>
        <w:rPr>
          <w:lang w:val="fr-FR"/>
        </w:rPr>
      </w:pPr>
      <w:r>
        <w:rPr>
          <w:sz w:val="23"/>
          <w:szCs w:val="23"/>
          <w:lang w:val="fr-FR"/>
        </w:rPr>
        <w:t>Capitale des Royaumes d'Arabie [du Nord] puis c</w:t>
      </w:r>
      <w:r w:rsidR="00F64A9D" w:rsidRPr="00DA1352">
        <w:rPr>
          <w:sz w:val="23"/>
          <w:szCs w:val="23"/>
          <w:lang w:val="fr-FR"/>
        </w:rPr>
        <w:t xml:space="preserve">apitale du royaume </w:t>
      </w:r>
      <w:r w:rsidR="00F64A9D">
        <w:rPr>
          <w:sz w:val="23"/>
          <w:szCs w:val="23"/>
          <w:lang w:val="fr-FR"/>
        </w:rPr>
        <w:t xml:space="preserve">de </w:t>
      </w:r>
      <w:hyperlink r:id="rId11424" w:anchor="Cul_Lihyan" w:history="1">
        <w:r w:rsidR="00F64A9D" w:rsidRPr="00F64A9D">
          <w:rPr>
            <w:rStyle w:val="Hyperlink"/>
            <w:lang w:val="fr-FR"/>
          </w:rPr>
          <w:t>Lihyan</w:t>
        </w:r>
      </w:hyperlink>
      <w:r w:rsidR="00F64A9D">
        <w:rPr>
          <w:lang w:val="fr-FR"/>
        </w:rPr>
        <w:t xml:space="preserve"> </w:t>
      </w:r>
      <w:r>
        <w:rPr>
          <w:lang w:val="fr-FR"/>
        </w:rPr>
        <w:t xml:space="preserve">(visite site, Atif com. pers.) </w:t>
      </w:r>
      <w:r w:rsidR="00F64A9D">
        <w:rPr>
          <w:sz w:val="23"/>
          <w:szCs w:val="23"/>
          <w:lang w:val="fr-FR"/>
        </w:rPr>
        <w:t>au 1e millénaire BC et un centre urbain (J. Giraud, com. pers.)</w:t>
      </w:r>
      <w:r w:rsidR="005F0923">
        <w:rPr>
          <w:lang w:val="fr-FR"/>
        </w:rPr>
        <w:t xml:space="preserve">  </w:t>
      </w:r>
      <w:r w:rsidR="00F64A9D">
        <w:rPr>
          <w:lang w:val="fr-FR"/>
        </w:rPr>
        <w:t>D</w:t>
      </w:r>
      <w:r w:rsidR="00E62D0E">
        <w:rPr>
          <w:lang w:val="fr-FR"/>
        </w:rPr>
        <w:t>ans le nord de l'oasis d'</w:t>
      </w:r>
      <w:r w:rsidR="00E62D0E" w:rsidRPr="00517CC9">
        <w:rPr>
          <w:lang w:val="fr-FR"/>
        </w:rPr>
        <w:t>Al-'Ula</w:t>
      </w:r>
      <w:r w:rsidR="00E62D0E">
        <w:rPr>
          <w:lang w:val="fr-FR"/>
        </w:rPr>
        <w:t xml:space="preserve">, </w:t>
      </w:r>
    </w:p>
    <w:p w14:paraId="7D4FCBCC" w14:textId="77777777" w:rsidR="008E7C10" w:rsidRDefault="008E7C10" w:rsidP="00671060">
      <w:pPr>
        <w:jc w:val="both"/>
        <w:rPr>
          <w:lang w:val="fr-FR"/>
        </w:rPr>
      </w:pPr>
    </w:p>
    <w:p w14:paraId="794A4146" w14:textId="39B038F1" w:rsidR="0020025F" w:rsidRDefault="00517CC9" w:rsidP="00517CC9">
      <w:pPr>
        <w:rPr>
          <w:lang w:val="fr-FR"/>
        </w:rPr>
      </w:pPr>
      <w:r>
        <w:rPr>
          <w:lang w:val="fr-FR"/>
        </w:rPr>
        <w:t xml:space="preserve">La capitale de l'un des premiers </w:t>
      </w:r>
      <w:hyperlink r:id="rId11425" w:anchor="Cul_Ancient_North_Arabic" w:history="1">
        <w:r w:rsidRPr="008E7C10">
          <w:rPr>
            <w:rStyle w:val="Hyperlink"/>
            <w:lang w:val="fr-FR"/>
          </w:rPr>
          <w:t>A</w:t>
        </w:r>
        <w:r>
          <w:rPr>
            <w:rStyle w:val="Hyperlink"/>
            <w:lang w:val="fr-FR"/>
          </w:rPr>
          <w:t>NA</w:t>
        </w:r>
      </w:hyperlink>
      <w:r>
        <w:rPr>
          <w:lang w:val="fr-FR"/>
        </w:rPr>
        <w:t xml:space="preserve"> comme </w:t>
      </w:r>
      <w:hyperlink r:id="rId11426" w:anchor="Sit_Tayma" w:history="1">
        <w:r>
          <w:rPr>
            <w:rStyle w:val="Hyperlink"/>
            <w:lang w:val="fr-FR"/>
          </w:rPr>
          <w:t>Tayma</w:t>
        </w:r>
      </w:hyperlink>
      <w:r>
        <w:rPr>
          <w:lang w:val="fr-FR"/>
        </w:rPr>
        <w:t xml:space="preserve"> (BIB internet). </w:t>
      </w:r>
      <w:r w:rsidR="0020025F">
        <w:rPr>
          <w:lang w:val="fr-FR"/>
        </w:rPr>
        <w:t xml:space="preserve">Les dadanites occupe le site avant les </w:t>
      </w:r>
      <w:hyperlink r:id="rId11427" w:anchor="Cul_Nabateens" w:history="1">
        <w:r w:rsidR="0020025F" w:rsidRPr="008E7C10">
          <w:rPr>
            <w:rStyle w:val="Hyperlink"/>
            <w:lang w:val="fr-FR"/>
          </w:rPr>
          <w:t>Nabatéens</w:t>
        </w:r>
      </w:hyperlink>
      <w:r w:rsidR="0020025F">
        <w:rPr>
          <w:lang w:val="fr-FR"/>
        </w:rPr>
        <w:t xml:space="preserve"> vers le 5-4e aec </w:t>
      </w:r>
    </w:p>
    <w:p w14:paraId="30B7177C" w14:textId="77777777" w:rsidR="00FA30CB" w:rsidRDefault="00FA30CB" w:rsidP="00671060">
      <w:pPr>
        <w:jc w:val="both"/>
        <w:rPr>
          <w:lang w:val="fr-FR"/>
        </w:rPr>
      </w:pPr>
    </w:p>
    <w:p w14:paraId="7B0CD007" w14:textId="7BD2C344" w:rsidR="00FA30CB" w:rsidRDefault="00FA30CB" w:rsidP="0091177E">
      <w:pPr>
        <w:jc w:val="both"/>
        <w:rPr>
          <w:lang w:val="fr-FR"/>
        </w:rPr>
      </w:pPr>
      <w:r>
        <w:rPr>
          <w:lang w:val="fr-FR"/>
        </w:rPr>
        <w:t xml:space="preserve">Mentionnée sur une insciription trouvée à </w:t>
      </w:r>
      <w:hyperlink r:id="rId11428" w:anchor="Sit_Tayma" w:history="1">
        <w:r w:rsidRPr="00FA30CB">
          <w:rPr>
            <w:rStyle w:val="Hyperlink"/>
            <w:lang w:val="fr-FR"/>
          </w:rPr>
          <w:t>Tayma</w:t>
        </w:r>
      </w:hyperlink>
      <w:r w:rsidR="0091177E" w:rsidRPr="0091177E">
        <w:rPr>
          <w:lang w:val="fr-FR"/>
        </w:rPr>
        <w:t xml:space="preserve"> </w:t>
      </w:r>
      <w:r w:rsidR="0091177E">
        <w:rPr>
          <w:lang w:val="fr-FR"/>
        </w:rPr>
        <w:t>(BIB internet)</w:t>
      </w:r>
      <w:r>
        <w:rPr>
          <w:lang w:val="fr-FR"/>
        </w:rPr>
        <w:t xml:space="preserve">, stèle de </w:t>
      </w:r>
      <w:hyperlink r:id="rId11429" w:anchor="Sit_Harran" w:history="1">
        <w:r w:rsidRPr="00FA30CB">
          <w:rPr>
            <w:rStyle w:val="Hyperlink"/>
            <w:lang w:val="fr-FR"/>
          </w:rPr>
          <w:t>Harran</w:t>
        </w:r>
      </w:hyperlink>
      <w:r w:rsidR="0091177E" w:rsidRPr="0091177E">
        <w:rPr>
          <w:lang w:val="fr-FR"/>
        </w:rPr>
        <w:t xml:space="preserve"> (BIB 2915)</w:t>
      </w:r>
      <w:r>
        <w:rPr>
          <w:lang w:val="fr-FR"/>
        </w:rPr>
        <w:t xml:space="preserve">, </w:t>
      </w:r>
      <w:hyperlink r:id="rId11430" w:anchor="Sit_Ma_in" w:history="1">
        <w:r w:rsidRPr="00FA30CB">
          <w:rPr>
            <w:rStyle w:val="Hyperlink"/>
            <w:lang w:val="fr-FR"/>
          </w:rPr>
          <w:t>Ma'in</w:t>
        </w:r>
      </w:hyperlink>
      <w:r>
        <w:rPr>
          <w:lang w:val="fr-FR"/>
        </w:rPr>
        <w:t xml:space="preserve"> (BIB internet)</w:t>
      </w:r>
      <w:r w:rsidR="0091177E">
        <w:rPr>
          <w:lang w:val="fr-FR"/>
        </w:rPr>
        <w:t xml:space="preserve"> Il existe également deux textes sumériens obscurs qui pourraient mentionner Dedan: </w:t>
      </w:r>
      <w:r w:rsidR="0091177E" w:rsidRPr="0091177E">
        <w:rPr>
          <w:lang w:val="fr-FR"/>
        </w:rPr>
        <w:t>Le premier texte est celui de Gudéa de Lagash (2150 avant l'ère chrétienne), où il est mentionné que le prince Gudéa, pour la construction du temple de Nin-Girsu, fait venir de l'albâtre de</w:t>
      </w:r>
      <w:r w:rsidR="0091177E">
        <w:rPr>
          <w:lang w:val="fr-FR"/>
        </w:rPr>
        <w:t xml:space="preserve"> </w:t>
      </w:r>
      <w:r w:rsidR="0091177E" w:rsidRPr="0091177E">
        <w:rPr>
          <w:lang w:val="fr-FR"/>
        </w:rPr>
        <w:t>« ti-da-num, la montagne à l'ouest de Martu » (statue B, col. VI, I. 13-14)</w:t>
      </w:r>
      <w:r w:rsidR="0091177E">
        <w:rPr>
          <w:lang w:val="fr-FR"/>
        </w:rPr>
        <w:t xml:space="preserve"> (BIB 2915). Le second </w:t>
      </w:r>
      <w:r w:rsidR="0091177E" w:rsidRPr="0091177E">
        <w:rPr>
          <w:lang w:val="fr-FR"/>
        </w:rPr>
        <w:t xml:space="preserve">texte du Sû-Sin (ca. 2050 avant l'ère chrétienne), quatrième roi de la IIIe dynastie d'Ur, qui fait construire une forteresse appelée murîq-Tidnum </w:t>
      </w:r>
      <w:r w:rsidR="0091177E">
        <w:rPr>
          <w:lang w:val="fr-FR"/>
        </w:rPr>
        <w:t xml:space="preserve">(peut-être Dedan) </w:t>
      </w:r>
      <w:r w:rsidR="00517CC9">
        <w:rPr>
          <w:lang w:val="fr-FR"/>
        </w:rPr>
        <w:t>« le rempart de 1'</w:t>
      </w:r>
      <w:r w:rsidR="0091177E" w:rsidRPr="0091177E">
        <w:rPr>
          <w:lang w:val="fr-FR"/>
        </w:rPr>
        <w:t xml:space="preserve">Ouest, qui tient Tidnum à distance » </w:t>
      </w:r>
      <w:r w:rsidR="0091177E">
        <w:rPr>
          <w:lang w:val="fr-FR"/>
        </w:rPr>
        <w:t>(BIB 2915)</w:t>
      </w:r>
    </w:p>
    <w:p w14:paraId="35959088" w14:textId="77777777" w:rsidR="005965AD" w:rsidRDefault="005965AD" w:rsidP="0091177E">
      <w:pPr>
        <w:jc w:val="both"/>
        <w:rPr>
          <w:lang w:val="fr-FR"/>
        </w:rPr>
      </w:pPr>
    </w:p>
    <w:p w14:paraId="45D69223" w14:textId="3601FD5F" w:rsidR="005965AD" w:rsidRDefault="005965AD" w:rsidP="0091177E">
      <w:pPr>
        <w:jc w:val="both"/>
        <w:rPr>
          <w:lang w:val="fr-FR"/>
        </w:rPr>
      </w:pPr>
      <w:r>
        <w:rPr>
          <w:lang w:val="fr-FR"/>
        </w:rPr>
        <w:t xml:space="preserve">La divinité tutélaire de Dedan est </w:t>
      </w:r>
      <w:hyperlink r:id="rId11431" w:anchor="Cul_Lihyan_rel_Dhu_Ghaybat" w:history="1">
        <w:r w:rsidR="00104E86" w:rsidRPr="00104E86">
          <w:rPr>
            <w:rStyle w:val="Hyperlink"/>
            <w:lang w:val="fr-FR"/>
          </w:rPr>
          <w:t>Dh</w:t>
        </w:r>
        <w:r w:rsidR="00104E86">
          <w:rPr>
            <w:rStyle w:val="Hyperlink"/>
            <w:lang w:val="fr-FR"/>
          </w:rPr>
          <w:t>u</w:t>
        </w:r>
        <w:r w:rsidR="00104E86" w:rsidRPr="00104E86">
          <w:rPr>
            <w:rStyle w:val="Hyperlink"/>
            <w:lang w:val="fr-FR"/>
          </w:rPr>
          <w:t xml:space="preserve"> Ghaybah</w:t>
        </w:r>
      </w:hyperlink>
      <w:r>
        <w:rPr>
          <w:lang w:val="fr-FR"/>
        </w:rPr>
        <w:t>. D'après une inscription, une mention d'un prètre de la divinité minéenne Wadd et de ses 2 fils, Salim et Zayd-Wadd, a offer</w:t>
      </w:r>
      <w:r w:rsidR="00517CC9">
        <w:rPr>
          <w:lang w:val="fr-FR"/>
        </w:rPr>
        <w:t>t</w:t>
      </w:r>
      <w:r>
        <w:rPr>
          <w:lang w:val="fr-FR"/>
        </w:rPr>
        <w:t xml:space="preserve"> un jeune garçon esclave (également prénommé Salim) à Dhu Ghaybah en substitution. Cela suggère que la pratique de la substitution des </w:t>
      </w:r>
      <w:r w:rsidRPr="005965AD">
        <w:rPr>
          <w:i/>
          <w:lang w:val="fr-FR"/>
        </w:rPr>
        <w:t>'first fruits</w:t>
      </w:r>
      <w:r>
        <w:rPr>
          <w:lang w:val="fr-FR"/>
        </w:rPr>
        <w:t>' se fait auprès de DG comme elle se faisaint dans la Bible (Ex 13:1-2, Luc 2:22-24)(BIB 2917)</w:t>
      </w:r>
    </w:p>
    <w:p w14:paraId="53B135A9" w14:textId="77777777" w:rsidR="000217D6" w:rsidRDefault="000217D6" w:rsidP="0091177E">
      <w:pPr>
        <w:jc w:val="both"/>
        <w:rPr>
          <w:lang w:val="fr-FR"/>
        </w:rPr>
      </w:pPr>
    </w:p>
    <w:p w14:paraId="50647247" w14:textId="77777777" w:rsidR="000217D6" w:rsidRDefault="000217D6" w:rsidP="0091177E">
      <w:pPr>
        <w:jc w:val="both"/>
        <w:rPr>
          <w:lang w:val="fr-FR"/>
        </w:rPr>
      </w:pPr>
      <w:r>
        <w:rPr>
          <w:lang w:val="fr-FR"/>
        </w:rPr>
        <w:t>Dadan est lié a Mina (SS BIB)</w:t>
      </w:r>
    </w:p>
    <w:p w14:paraId="3880FE7C" w14:textId="77777777" w:rsidR="00AB0D40" w:rsidRDefault="00AB0D40" w:rsidP="0091177E">
      <w:pPr>
        <w:jc w:val="both"/>
        <w:rPr>
          <w:lang w:val="fr-FR"/>
        </w:rPr>
      </w:pPr>
    </w:p>
    <w:p w14:paraId="47AFBC14" w14:textId="77777777" w:rsidR="00517CC9" w:rsidRDefault="00517CC9" w:rsidP="0091177E">
      <w:pPr>
        <w:jc w:val="both"/>
        <w:rPr>
          <w:lang w:val="fr-FR"/>
        </w:rPr>
      </w:pPr>
    </w:p>
    <w:p w14:paraId="3BCF2DB9" w14:textId="5527DF87" w:rsidR="00AB0D40" w:rsidRDefault="000C352A" w:rsidP="00AB0D40">
      <w:pPr>
        <w:pStyle w:val="Heading2"/>
      </w:pPr>
      <w:r>
        <w:t>p</w:t>
      </w:r>
      <w:r w:rsidR="00AB0D40">
        <w:t>ériodisation</w:t>
      </w:r>
    </w:p>
    <w:p w14:paraId="1619DF9C" w14:textId="77777777" w:rsidR="00AB0D40" w:rsidRDefault="00AB0D40" w:rsidP="00AB0D40">
      <w:pPr>
        <w:rPr>
          <w:lang w:val="fr-FR"/>
        </w:rPr>
      </w:pPr>
    </w:p>
    <w:p w14:paraId="79A42F7F" w14:textId="77777777" w:rsidR="00AB0D40" w:rsidRPr="00AB0D40" w:rsidRDefault="00AB0D40" w:rsidP="00AB0D40">
      <w:pPr>
        <w:rPr>
          <w:lang w:val="fr-FR"/>
        </w:rPr>
      </w:pPr>
      <w:r>
        <w:rPr>
          <w:lang w:val="fr-FR"/>
        </w:rPr>
        <w:t>Occupation dadanitique, puis lihyanite, puis romaine (visite site, Atif com. pers.)</w:t>
      </w:r>
    </w:p>
    <w:p w14:paraId="2ABF1472" w14:textId="77777777" w:rsidR="00AB0D40" w:rsidRDefault="00AB0D40" w:rsidP="0091177E">
      <w:pPr>
        <w:jc w:val="both"/>
        <w:rPr>
          <w:lang w:val="fr-FR"/>
        </w:rPr>
      </w:pPr>
    </w:p>
    <w:p w14:paraId="7F80363F" w14:textId="77777777" w:rsidR="00AB0D40" w:rsidRDefault="00AB0D40" w:rsidP="00AB0D40">
      <w:pPr>
        <w:pStyle w:val="Heading3"/>
      </w:pPr>
      <w:r>
        <w:t>dadanite</w:t>
      </w:r>
      <w:r w:rsidR="00517CC9">
        <w:t xml:space="preserve"> (période)</w:t>
      </w:r>
    </w:p>
    <w:p w14:paraId="74AE111C" w14:textId="77777777" w:rsidR="00AB0D40" w:rsidRDefault="00AB0D40" w:rsidP="0091177E">
      <w:pPr>
        <w:jc w:val="both"/>
        <w:rPr>
          <w:lang w:val="fr-FR"/>
        </w:rPr>
      </w:pPr>
    </w:p>
    <w:p w14:paraId="54D353AF" w14:textId="77777777" w:rsidR="00AB0D40" w:rsidRDefault="00AB0D40" w:rsidP="0091177E">
      <w:pPr>
        <w:jc w:val="both"/>
        <w:rPr>
          <w:lang w:val="fr-FR"/>
        </w:rPr>
      </w:pPr>
      <w:r>
        <w:rPr>
          <w:lang w:val="fr-FR"/>
        </w:rPr>
        <w:t>Développement au 5e aec (visite site, Atif com. pers.)</w:t>
      </w:r>
    </w:p>
    <w:p w14:paraId="4A3E4BCC" w14:textId="77777777" w:rsidR="00AB0D40" w:rsidRDefault="00AB0D40" w:rsidP="0091177E">
      <w:pPr>
        <w:jc w:val="both"/>
        <w:rPr>
          <w:lang w:val="fr-FR"/>
        </w:rPr>
      </w:pPr>
    </w:p>
    <w:p w14:paraId="52EEA82D" w14:textId="77777777" w:rsidR="00AB0D40" w:rsidRDefault="00AB0D40" w:rsidP="00AB0D40">
      <w:pPr>
        <w:pStyle w:val="Heading3"/>
      </w:pPr>
      <w:r>
        <w:t>lihyanite</w:t>
      </w:r>
      <w:r w:rsidR="00517CC9">
        <w:t xml:space="preserve"> (période)</w:t>
      </w:r>
    </w:p>
    <w:p w14:paraId="28B6A2BC" w14:textId="77777777" w:rsidR="00AB0D40" w:rsidRDefault="00AB0D40" w:rsidP="0091177E">
      <w:pPr>
        <w:jc w:val="both"/>
        <w:rPr>
          <w:lang w:val="fr-FR"/>
        </w:rPr>
      </w:pPr>
    </w:p>
    <w:p w14:paraId="018DDEB7" w14:textId="77777777" w:rsidR="00AB0D40" w:rsidRDefault="00AB0D40" w:rsidP="0091177E">
      <w:pPr>
        <w:jc w:val="both"/>
        <w:rPr>
          <w:lang w:val="fr-FR"/>
        </w:rPr>
      </w:pPr>
      <w:r>
        <w:rPr>
          <w:lang w:val="fr-FR"/>
        </w:rPr>
        <w:t>Développement au 1 aec (visite site, Atif com. pers.)</w:t>
      </w:r>
    </w:p>
    <w:p w14:paraId="3AA5D2D8" w14:textId="77777777" w:rsidR="008E7C10" w:rsidRDefault="008E7C10" w:rsidP="00671060">
      <w:pPr>
        <w:jc w:val="both"/>
        <w:rPr>
          <w:lang w:val="fr-FR"/>
        </w:rPr>
      </w:pPr>
    </w:p>
    <w:p w14:paraId="06968370" w14:textId="0EF629EE" w:rsidR="008E7C10" w:rsidRDefault="000C352A" w:rsidP="008E7C10">
      <w:pPr>
        <w:pStyle w:val="Heading2"/>
      </w:pPr>
      <w:r>
        <w:lastRenderedPageBreak/>
        <w:t>r</w:t>
      </w:r>
      <w:r w:rsidR="008E7C10">
        <w:t>épartition spatiale</w:t>
      </w:r>
    </w:p>
    <w:p w14:paraId="573D0BE5" w14:textId="77777777" w:rsidR="008E7C10" w:rsidRDefault="008E7C10" w:rsidP="008E7C10">
      <w:pPr>
        <w:rPr>
          <w:lang w:val="fr-FR"/>
        </w:rPr>
      </w:pPr>
    </w:p>
    <w:p w14:paraId="5BFE3079" w14:textId="3A66D684" w:rsidR="008E7C10" w:rsidRDefault="000C352A" w:rsidP="008E7C10">
      <w:pPr>
        <w:pStyle w:val="Heading3"/>
      </w:pPr>
      <w:r>
        <w:t>s</w:t>
      </w:r>
      <w:r w:rsidR="008E7C10">
        <w:t>anctuaire</w:t>
      </w:r>
    </w:p>
    <w:p w14:paraId="41967B75" w14:textId="77777777" w:rsidR="00AB0D40" w:rsidRDefault="00AB0D40" w:rsidP="00AB0D40">
      <w:pPr>
        <w:rPr>
          <w:lang w:val="fr-FR"/>
        </w:rPr>
      </w:pPr>
      <w:r w:rsidRPr="00AB0D40">
        <w:rPr>
          <w:i/>
          <w:lang w:val="fr-FR"/>
        </w:rPr>
        <w:t>residential district/</w:t>
      </w:r>
      <w:r>
        <w:rPr>
          <w:i/>
          <w:lang w:val="fr-FR"/>
        </w:rPr>
        <w:t>p</w:t>
      </w:r>
      <w:r w:rsidRPr="00AB0D40">
        <w:rPr>
          <w:i/>
          <w:lang w:val="fr-FR"/>
        </w:rPr>
        <w:t>alace</w:t>
      </w:r>
      <w:r>
        <w:rPr>
          <w:lang w:val="fr-FR"/>
        </w:rPr>
        <w:t xml:space="preserve"> (visite site, Atif com. pers.)</w:t>
      </w:r>
    </w:p>
    <w:p w14:paraId="450B07C1" w14:textId="77777777" w:rsidR="00AB0D40" w:rsidRPr="00AB0D40" w:rsidRDefault="00AB0D40" w:rsidP="00AB0D40">
      <w:pPr>
        <w:rPr>
          <w:lang w:val="fr-FR"/>
        </w:rPr>
      </w:pPr>
    </w:p>
    <w:p w14:paraId="53353F32" w14:textId="77777777" w:rsidR="008E7C10" w:rsidRDefault="008E7C10" w:rsidP="008E7C10">
      <w:pPr>
        <w:rPr>
          <w:lang w:val="fr-FR"/>
        </w:rPr>
      </w:pPr>
      <w:r>
        <w:rPr>
          <w:lang w:val="fr-FR"/>
        </w:rPr>
        <w:t>Découverte de buste de statues, bassin de grès (BIB 2915)</w:t>
      </w:r>
      <w:r w:rsidR="00AB0D40">
        <w:rPr>
          <w:lang w:val="fr-FR"/>
        </w:rPr>
        <w:t>. Statues découvertes le long de la rue conduisant au cenre cérémoniel (visite site, Atif com. pers.)</w:t>
      </w:r>
    </w:p>
    <w:p w14:paraId="3CC630F7" w14:textId="77777777" w:rsidR="00AB0D40" w:rsidRDefault="00AB0D40" w:rsidP="008E7C10">
      <w:pPr>
        <w:rPr>
          <w:lang w:val="fr-FR"/>
        </w:rPr>
      </w:pPr>
      <w:r>
        <w:rPr>
          <w:lang w:val="fr-FR"/>
        </w:rPr>
        <w:t>Nombreux témoignages de l'utilisation d'encens et d'eau dans des contextes rituels (visite site, Atif com. pers.). La principale divinté  de Dedan est Khaiba (visite site, Atif com. pers.)</w:t>
      </w:r>
    </w:p>
    <w:p w14:paraId="1A51385E" w14:textId="77777777" w:rsidR="008E7C10" w:rsidRDefault="008E7C10" w:rsidP="008E7C10">
      <w:pPr>
        <w:rPr>
          <w:lang w:val="fr-FR"/>
        </w:rPr>
      </w:pPr>
    </w:p>
    <w:p w14:paraId="38EC3050" w14:textId="77777777" w:rsidR="008E7C10" w:rsidRDefault="00AB0D40" w:rsidP="008E7C10">
      <w:pPr>
        <w:pStyle w:val="Heading4"/>
      </w:pPr>
      <w:r>
        <w:t>Bassin</w:t>
      </w:r>
    </w:p>
    <w:p w14:paraId="58062F73" w14:textId="77777777" w:rsidR="00AB0D40" w:rsidRPr="000C352A" w:rsidRDefault="00AB0D40" w:rsidP="00AB0D40">
      <w:pPr>
        <w:rPr>
          <w:sz w:val="20"/>
          <w:lang w:val="fr-FR"/>
        </w:rPr>
      </w:pPr>
      <w:r w:rsidRPr="000C352A">
        <w:rPr>
          <w:sz w:val="20"/>
          <w:lang w:val="fr-FR"/>
        </w:rPr>
        <w:t>Mahlab Annaqa</w:t>
      </w:r>
    </w:p>
    <w:p w14:paraId="00572613" w14:textId="77777777" w:rsidR="008E7C10" w:rsidRDefault="008E7C10" w:rsidP="008E7C10">
      <w:pPr>
        <w:rPr>
          <w:lang w:val="fr-FR"/>
        </w:rPr>
      </w:pPr>
    </w:p>
    <w:p w14:paraId="2A5C4B78" w14:textId="77777777" w:rsidR="00AB0D40" w:rsidRDefault="00AB0D40" w:rsidP="008E7C10">
      <w:pPr>
        <w:rPr>
          <w:lang w:val="fr-FR"/>
        </w:rPr>
      </w:pPr>
      <w:r>
        <w:rPr>
          <w:lang w:val="fr-FR"/>
        </w:rPr>
        <w:t>Bassin monolithe en grès monumental probablement taillé dans un bloc éboulé posé à même le sol. Dimensions: environ 3 m de large pour 1.8 m de haut (visite site, Atif com. pers.). L'histoire de ce bassin est lié à l'épisode de la chamelle de Salih (cf Coran) (visite site, Atif com. pers.)</w:t>
      </w:r>
    </w:p>
    <w:p w14:paraId="31C806A6" w14:textId="77777777" w:rsidR="008E7C10" w:rsidRDefault="008E7C10" w:rsidP="008E7C10">
      <w:pPr>
        <w:rPr>
          <w:lang w:val="fr-FR"/>
        </w:rPr>
      </w:pPr>
      <w:r>
        <w:rPr>
          <w:lang w:val="fr-FR"/>
        </w:rPr>
        <w:t>Pour Jaussen et Savignac, il étatit destiné à recevoir de l'eau lustrale comme c'était la coutume dans les temples anciens (BIB 2915)</w:t>
      </w:r>
    </w:p>
    <w:p w14:paraId="61B3DE2D" w14:textId="77777777" w:rsidR="00AB0D40" w:rsidRDefault="00AB0D40" w:rsidP="008E7C10">
      <w:pPr>
        <w:rPr>
          <w:lang w:val="fr-FR"/>
        </w:rPr>
      </w:pPr>
    </w:p>
    <w:p w14:paraId="4C5F5650" w14:textId="77777777" w:rsidR="00AB0D40" w:rsidRDefault="00AB0D40" w:rsidP="00AB0D40">
      <w:pPr>
        <w:pStyle w:val="Heading4"/>
      </w:pPr>
      <w:r>
        <w:t>Citerne</w:t>
      </w:r>
    </w:p>
    <w:p w14:paraId="007F1F78" w14:textId="77777777" w:rsidR="00AB0D40" w:rsidRDefault="00AB0D40" w:rsidP="00AB0D40">
      <w:pPr>
        <w:rPr>
          <w:lang w:val="fr-FR"/>
        </w:rPr>
      </w:pPr>
    </w:p>
    <w:p w14:paraId="27E7015B" w14:textId="77777777" w:rsidR="00AB0D40" w:rsidRPr="00AB0D40" w:rsidRDefault="00AB0D40" w:rsidP="00AB0D40">
      <w:pPr>
        <w:rPr>
          <w:lang w:val="fr-FR"/>
        </w:rPr>
      </w:pPr>
      <w:r>
        <w:rPr>
          <w:lang w:val="fr-FR"/>
        </w:rPr>
        <w:t>Jouxtant le bassin, une profonde citerne/puits (visite site, Atif com. pers.)</w:t>
      </w:r>
    </w:p>
    <w:p w14:paraId="642BD3D4" w14:textId="77777777" w:rsidR="008E7C10" w:rsidRDefault="008E7C10" w:rsidP="008E7C10">
      <w:pPr>
        <w:rPr>
          <w:lang w:val="fr-FR"/>
        </w:rPr>
      </w:pPr>
    </w:p>
    <w:p w14:paraId="006A5435" w14:textId="77777777" w:rsidR="008E7C10" w:rsidRPr="00AB0D40" w:rsidRDefault="008E7C10" w:rsidP="008E7C10">
      <w:pPr>
        <w:pStyle w:val="Heading3"/>
      </w:pPr>
      <w:r w:rsidRPr="00AB0D40">
        <w:t>al-Khurayba</w:t>
      </w:r>
    </w:p>
    <w:p w14:paraId="0A2D2B81" w14:textId="77777777" w:rsidR="0091177E" w:rsidRPr="00517CC9" w:rsidRDefault="0091177E" w:rsidP="0091177E">
      <w:pPr>
        <w:rPr>
          <w:sz w:val="20"/>
          <w:szCs w:val="34"/>
          <w:lang w:val="fr-FR"/>
        </w:rPr>
      </w:pPr>
      <w:r w:rsidRPr="00517CC9">
        <w:rPr>
          <w:sz w:val="20"/>
          <w:szCs w:val="34"/>
          <w:lang w:val="fr-FR"/>
        </w:rPr>
        <w:t>al-</w:t>
      </w:r>
      <w:r w:rsidRPr="00517CC9">
        <w:rPr>
          <w:rStyle w:val="highlight"/>
          <w:sz w:val="20"/>
          <w:szCs w:val="34"/>
          <w:lang w:val="fr-FR"/>
        </w:rPr>
        <w:t>Kh</w:t>
      </w:r>
      <w:r w:rsidRPr="00517CC9">
        <w:rPr>
          <w:sz w:val="20"/>
          <w:szCs w:val="34"/>
          <w:lang w:val="fr-FR"/>
        </w:rPr>
        <w:t xml:space="preserve">uraybah, </w:t>
      </w:r>
      <w:r w:rsidRPr="00517CC9">
        <w:rPr>
          <w:sz w:val="20"/>
          <w:szCs w:val="23"/>
          <w:lang w:val="fr-FR"/>
        </w:rPr>
        <w:t>al-Khurayba</w:t>
      </w:r>
      <w:r w:rsidRPr="00517CC9">
        <w:rPr>
          <w:sz w:val="20"/>
          <w:lang w:val="fr-FR"/>
        </w:rPr>
        <w:t xml:space="preserve">, </w:t>
      </w:r>
      <w:r w:rsidR="00787052" w:rsidRPr="00517CC9">
        <w:rPr>
          <w:sz w:val="20"/>
          <w:lang w:val="fr-FR"/>
        </w:rPr>
        <w:t>a</w:t>
      </w:r>
      <w:r w:rsidRPr="00517CC9">
        <w:rPr>
          <w:sz w:val="20"/>
          <w:lang w:val="fr-FR"/>
        </w:rPr>
        <w:t>l-Khuraybah</w:t>
      </w:r>
      <w:r w:rsidRPr="00517CC9">
        <w:rPr>
          <w:sz w:val="20"/>
          <w:szCs w:val="34"/>
          <w:lang w:val="fr-FR"/>
        </w:rPr>
        <w:t>, al-</w:t>
      </w:r>
      <w:r w:rsidRPr="00517CC9">
        <w:rPr>
          <w:rStyle w:val="highlight"/>
          <w:sz w:val="20"/>
          <w:szCs w:val="34"/>
          <w:lang w:val="fr-FR"/>
        </w:rPr>
        <w:t>Kh</w:t>
      </w:r>
      <w:r w:rsidRPr="00517CC9">
        <w:rPr>
          <w:sz w:val="20"/>
          <w:szCs w:val="34"/>
          <w:lang w:val="fr-FR"/>
        </w:rPr>
        <w:t>uraybah,</w:t>
      </w:r>
      <w:r w:rsidR="00787052" w:rsidRPr="00517CC9">
        <w:rPr>
          <w:sz w:val="20"/>
          <w:szCs w:val="34"/>
          <w:lang w:val="fr-FR"/>
        </w:rPr>
        <w:t xml:space="preserve"> </w:t>
      </w:r>
      <w:r w:rsidR="00787052" w:rsidRPr="00517CC9">
        <w:rPr>
          <w:sz w:val="20"/>
          <w:lang w:val="fr-FR"/>
        </w:rPr>
        <w:t>al Khuireybet</w:t>
      </w:r>
    </w:p>
    <w:p w14:paraId="01EABAD3" w14:textId="77777777" w:rsidR="0091177E" w:rsidRPr="00AB0D40" w:rsidRDefault="0091177E" w:rsidP="0091177E">
      <w:pPr>
        <w:rPr>
          <w:lang w:val="fr-FR"/>
        </w:rPr>
      </w:pPr>
    </w:p>
    <w:p w14:paraId="250DF028" w14:textId="77777777" w:rsidR="0091177E" w:rsidRDefault="008E7C10" w:rsidP="0091177E">
      <w:pPr>
        <w:jc w:val="both"/>
        <w:rPr>
          <w:lang w:val="fr-FR"/>
        </w:rPr>
      </w:pPr>
      <w:r>
        <w:rPr>
          <w:lang w:val="fr-FR"/>
        </w:rPr>
        <w:t>Petite montagne orientée NW-SE, haute d'une centaine de mètres, surmontée d'un chateau (BIB 2915)</w:t>
      </w:r>
      <w:r w:rsidR="0091177E">
        <w:rPr>
          <w:lang w:val="fr-FR"/>
        </w:rPr>
        <w:t xml:space="preserve"> art rupestre</w:t>
      </w:r>
      <w:r w:rsidR="0091177E" w:rsidRPr="00E62D0E">
        <w:rPr>
          <w:szCs w:val="34"/>
          <w:lang w:val="fr-FR"/>
        </w:rPr>
        <w:t xml:space="preserve"> (Hereibeh), au pied de la falaise orientale où sont creusés la plupart des tombeaux.</w:t>
      </w:r>
    </w:p>
    <w:p w14:paraId="22C2F2E8" w14:textId="77777777" w:rsidR="008E7C10" w:rsidRDefault="008E7C10" w:rsidP="008E7C10">
      <w:pPr>
        <w:rPr>
          <w:lang w:val="fr-FR"/>
        </w:rPr>
      </w:pPr>
    </w:p>
    <w:p w14:paraId="2BED823D" w14:textId="77777777" w:rsidR="008E7C10" w:rsidRDefault="008E7C10" w:rsidP="008E7C10">
      <w:pPr>
        <w:rPr>
          <w:lang w:val="fr-FR"/>
        </w:rPr>
      </w:pPr>
    </w:p>
    <w:p w14:paraId="51AA3916" w14:textId="77777777" w:rsidR="008E7C10" w:rsidRDefault="008E7C10" w:rsidP="008E7C10">
      <w:pPr>
        <w:pStyle w:val="Heading5"/>
      </w:pPr>
      <w:r>
        <w:t>Tombes</w:t>
      </w:r>
    </w:p>
    <w:p w14:paraId="0A5CD7CD" w14:textId="77777777" w:rsidR="008E7C10" w:rsidRDefault="008E7C10" w:rsidP="008E7C10">
      <w:pPr>
        <w:rPr>
          <w:lang w:val="fr-FR"/>
        </w:rPr>
      </w:pPr>
      <w:r>
        <w:rPr>
          <w:lang w:val="fr-FR"/>
        </w:rPr>
        <w:t xml:space="preserve">Nécropole. Le long de la paroi d'al-Khurayba, nombreuses tombes (BIB 2915) </w:t>
      </w:r>
    </w:p>
    <w:p w14:paraId="26CF8454" w14:textId="77777777" w:rsidR="008E7C10" w:rsidRDefault="008E7C10" w:rsidP="008E7C10">
      <w:pPr>
        <w:pStyle w:val="Heading6"/>
      </w:pPr>
      <w:r>
        <w:t>typologie</w:t>
      </w:r>
    </w:p>
    <w:p w14:paraId="02144E7B" w14:textId="77777777" w:rsidR="008E7C10" w:rsidRDefault="008E7C10" w:rsidP="008E7C10">
      <w:pPr>
        <w:rPr>
          <w:lang w:val="fr-FR"/>
        </w:rPr>
      </w:pPr>
      <w:r>
        <w:rPr>
          <w:lang w:val="fr-FR"/>
        </w:rPr>
        <w:t xml:space="preserve">3 types: </w:t>
      </w:r>
      <w:r w:rsidRPr="008E7C10">
        <w:rPr>
          <w:lang w:val="fr-FR"/>
        </w:rPr>
        <w:t xml:space="preserve">fours, </w:t>
      </w:r>
      <w:r>
        <w:rPr>
          <w:lang w:val="fr-FR"/>
        </w:rPr>
        <w:t xml:space="preserve">chambres sépulcrales, </w:t>
      </w:r>
      <w:r w:rsidRPr="008E7C10">
        <w:rPr>
          <w:lang w:val="fr-FR"/>
        </w:rPr>
        <w:t>fosse</w:t>
      </w:r>
      <w:r>
        <w:rPr>
          <w:lang w:val="fr-FR"/>
        </w:rPr>
        <w:t>s (BIB 2915)</w:t>
      </w:r>
    </w:p>
    <w:p w14:paraId="60136E7E" w14:textId="77777777" w:rsidR="008E7C10" w:rsidRDefault="008E7C10" w:rsidP="008E7C10">
      <w:pPr>
        <w:rPr>
          <w:lang w:val="fr-FR"/>
        </w:rPr>
      </w:pPr>
    </w:p>
    <w:p w14:paraId="6482BF40" w14:textId="77777777" w:rsidR="008E7C10" w:rsidRDefault="008E7C10" w:rsidP="008E7C10">
      <w:pPr>
        <w:pStyle w:val="Heading7"/>
        <w:rPr>
          <w:lang w:val="fr-FR"/>
        </w:rPr>
      </w:pPr>
      <w:r>
        <w:rPr>
          <w:lang w:val="fr-FR"/>
        </w:rPr>
        <w:t>fours</w:t>
      </w:r>
    </w:p>
    <w:p w14:paraId="06EFE52D" w14:textId="77777777" w:rsidR="008E7C10" w:rsidRDefault="008E7C10" w:rsidP="008E7C10">
      <w:pPr>
        <w:jc w:val="both"/>
        <w:rPr>
          <w:lang w:val="fr-FR"/>
        </w:rPr>
      </w:pPr>
      <w:r w:rsidRPr="008E7C10">
        <w:rPr>
          <w:lang w:val="fr-FR"/>
        </w:rPr>
        <w:t>Plus nombreuses, des tombes en forme de four sont creusées n'importe où sur le flanc de la</w:t>
      </w:r>
      <w:r>
        <w:rPr>
          <w:lang w:val="fr-FR"/>
        </w:rPr>
        <w:t xml:space="preserve"> </w:t>
      </w:r>
      <w:r w:rsidRPr="008E7C10">
        <w:rPr>
          <w:lang w:val="fr-FR"/>
        </w:rPr>
        <w:t>montagne et couvrent tout le long de la paroi, avec une grande concentration au niveau du sanctuaire,</w:t>
      </w:r>
      <w:r>
        <w:rPr>
          <w:lang w:val="fr-FR"/>
        </w:rPr>
        <w:t xml:space="preserve"> </w:t>
      </w:r>
      <w:r w:rsidRPr="008E7C10">
        <w:rPr>
          <w:lang w:val="fr-FR"/>
        </w:rPr>
        <w:t>mélangées avec les chambres sépulcrales. Elles sont rassemblées en petits groupes qui relèvent</w:t>
      </w:r>
      <w:r>
        <w:rPr>
          <w:lang w:val="fr-FR"/>
        </w:rPr>
        <w:t xml:space="preserve"> </w:t>
      </w:r>
      <w:r w:rsidRPr="008E7C10">
        <w:rPr>
          <w:lang w:val="fr-FR"/>
        </w:rPr>
        <w:t>probablement de la même famille. Ces fours présentent des dimensions à peu près uniformes : 2 m de</w:t>
      </w:r>
      <w:r>
        <w:rPr>
          <w:lang w:val="fr-FR"/>
        </w:rPr>
        <w:t xml:space="preserve"> </w:t>
      </w:r>
      <w:r w:rsidRPr="008E7C10">
        <w:rPr>
          <w:lang w:val="fr-FR"/>
        </w:rPr>
        <w:t>long sur 0,60 à 0,75 m de large et 0,75 à 0,90 m de profondeur</w:t>
      </w:r>
      <w:r>
        <w:rPr>
          <w:lang w:val="fr-FR"/>
        </w:rPr>
        <w:t xml:space="preserve"> (BIB 2915) </w:t>
      </w:r>
    </w:p>
    <w:p w14:paraId="3C37AA8B" w14:textId="77777777" w:rsidR="008E7C10" w:rsidRDefault="008E7C10" w:rsidP="008E7C10">
      <w:pPr>
        <w:rPr>
          <w:lang w:val="fr-FR"/>
        </w:rPr>
      </w:pPr>
    </w:p>
    <w:p w14:paraId="3E965D01" w14:textId="77777777" w:rsidR="008E7C10" w:rsidRPr="00FD7FA2" w:rsidRDefault="008E7C10" w:rsidP="008E7C10">
      <w:pPr>
        <w:pStyle w:val="Heading7"/>
        <w:rPr>
          <w:lang w:val="fr-FR"/>
        </w:rPr>
      </w:pPr>
      <w:r w:rsidRPr="00FD7FA2">
        <w:rPr>
          <w:lang w:val="fr-FR"/>
        </w:rPr>
        <w:t>chambres sépulcrales</w:t>
      </w:r>
    </w:p>
    <w:p w14:paraId="297AC648" w14:textId="77777777" w:rsidR="00AB0D40" w:rsidRDefault="008E7C10" w:rsidP="008E7C10">
      <w:pPr>
        <w:jc w:val="both"/>
        <w:rPr>
          <w:lang w:val="fr-FR"/>
        </w:rPr>
      </w:pPr>
      <w:r w:rsidRPr="008E7C10">
        <w:rPr>
          <w:lang w:val="fr-FR"/>
        </w:rPr>
        <w:lastRenderedPageBreak/>
        <w:t>Creusées dans la paroi de la montagne</w:t>
      </w:r>
      <w:r>
        <w:rPr>
          <w:lang w:val="fr-FR"/>
        </w:rPr>
        <w:t xml:space="preserve"> d'al-Khurayba</w:t>
      </w:r>
      <w:r w:rsidRPr="008E7C10">
        <w:rPr>
          <w:lang w:val="fr-FR"/>
        </w:rPr>
        <w:t>, ces chambres sont sobres avec, comme unique ornement, une</w:t>
      </w:r>
      <w:r>
        <w:rPr>
          <w:lang w:val="fr-FR"/>
        </w:rPr>
        <w:t xml:space="preserve"> </w:t>
      </w:r>
      <w:r w:rsidRPr="008E7C10">
        <w:rPr>
          <w:lang w:val="fr-FR"/>
        </w:rPr>
        <w:t>inscription généralement gravée sur la porte. À l'entrée de la chambre se trouve un palier entouré, à droite</w:t>
      </w:r>
      <w:r>
        <w:rPr>
          <w:lang w:val="fr-FR"/>
        </w:rPr>
        <w:t xml:space="preserve"> </w:t>
      </w:r>
      <w:r w:rsidRPr="008E7C10">
        <w:rPr>
          <w:lang w:val="fr-FR"/>
        </w:rPr>
        <w:t>et à gauche, par deux rangées latérales de fosses. Les chambres mesurent environ 5,75 m de long pour</w:t>
      </w:r>
      <w:r>
        <w:rPr>
          <w:lang w:val="fr-FR"/>
        </w:rPr>
        <w:t xml:space="preserve"> </w:t>
      </w:r>
      <w:r w:rsidRPr="008E7C10">
        <w:rPr>
          <w:lang w:val="fr-FR"/>
        </w:rPr>
        <w:t xml:space="preserve">5 m de profondeur (BIB </w:t>
      </w:r>
      <w:r>
        <w:rPr>
          <w:lang w:val="fr-FR"/>
        </w:rPr>
        <w:t xml:space="preserve">2915) </w:t>
      </w:r>
    </w:p>
    <w:p w14:paraId="6615869B" w14:textId="77777777" w:rsidR="00AB0D40" w:rsidRDefault="00AB0D40" w:rsidP="008E7C10">
      <w:pPr>
        <w:jc w:val="both"/>
        <w:rPr>
          <w:lang w:val="fr-FR"/>
        </w:rPr>
      </w:pPr>
    </w:p>
    <w:p w14:paraId="62D9C8F7" w14:textId="77777777" w:rsidR="00AB0D40" w:rsidRDefault="00AB0D40" w:rsidP="00AB0D40">
      <w:pPr>
        <w:pStyle w:val="Heading8"/>
        <w:rPr>
          <w:lang w:val="fr-FR"/>
        </w:rPr>
      </w:pPr>
      <w:r>
        <w:rPr>
          <w:lang w:val="fr-FR"/>
        </w:rPr>
        <w:t>Tombes aux lions</w:t>
      </w:r>
    </w:p>
    <w:p w14:paraId="57FF91B5" w14:textId="77777777" w:rsidR="008E7C10" w:rsidRPr="008E7C10" w:rsidRDefault="008E7C10" w:rsidP="008E7C10">
      <w:pPr>
        <w:jc w:val="both"/>
        <w:rPr>
          <w:lang w:val="fr-FR"/>
        </w:rPr>
      </w:pPr>
      <w:r w:rsidRPr="008E7C10">
        <w:rPr>
          <w:lang w:val="fr-FR"/>
        </w:rPr>
        <w:t>Les deux chambres les plus remarquables sont situées à l'extrême sud de la paroi. Elles sont</w:t>
      </w:r>
      <w:r>
        <w:rPr>
          <w:lang w:val="fr-FR"/>
        </w:rPr>
        <w:t xml:space="preserve"> </w:t>
      </w:r>
      <w:r w:rsidRPr="008E7C10">
        <w:rPr>
          <w:lang w:val="fr-FR"/>
        </w:rPr>
        <w:t>surmontées de reliefs sculptés dans une niche rectangulaire. Ceux-ci représentent des animaux,</w:t>
      </w:r>
      <w:r>
        <w:rPr>
          <w:lang w:val="fr-FR"/>
        </w:rPr>
        <w:t xml:space="preserve"> </w:t>
      </w:r>
      <w:r w:rsidRPr="008E7C10">
        <w:rPr>
          <w:lang w:val="fr-FR"/>
        </w:rPr>
        <w:t>probablement destinés à protéger la tombe des profanateurs, alors que d'ordinaire une simple inscription</w:t>
      </w:r>
      <w:r>
        <w:rPr>
          <w:lang w:val="fr-FR"/>
        </w:rPr>
        <w:t xml:space="preserve"> (BIB 2915) </w:t>
      </w:r>
      <w:r w:rsidRPr="008E7C10">
        <w:rPr>
          <w:lang w:val="fr-FR"/>
        </w:rPr>
        <w:t>suffisait. Une de ces chambres, la plus méridionale, porte une inscription minéenne placée au-dessus de</w:t>
      </w:r>
      <w:r>
        <w:rPr>
          <w:lang w:val="fr-FR"/>
        </w:rPr>
        <w:t xml:space="preserve"> </w:t>
      </w:r>
      <w:r w:rsidRPr="008E7C10">
        <w:rPr>
          <w:lang w:val="fr-FR"/>
        </w:rPr>
        <w:t>l'ouverture et flanquée de deux animaux: des lions assis</w:t>
      </w:r>
      <w:r>
        <w:rPr>
          <w:lang w:val="fr-FR"/>
        </w:rPr>
        <w:t xml:space="preserve"> (BIB 2915)</w:t>
      </w:r>
      <w:r w:rsidR="0064257D">
        <w:rPr>
          <w:lang w:val="fr-FR"/>
        </w:rPr>
        <w:t xml:space="preserve"> Inscriptions minéennes (BIB 2915)</w:t>
      </w:r>
      <w:r w:rsidR="00AB0D40">
        <w:rPr>
          <w:lang w:val="fr-FR"/>
        </w:rPr>
        <w:t xml:space="preserve">. Inscription de marchand (visite site, Atif com. pers.) Attibuées à la période lihyanite (visite site, Atif com. pers.). Ces lions renvoient à une autre sculpture de lion en ronde-bosse découverte en 1914 (visite site, Atif com. pers.). </w:t>
      </w:r>
    </w:p>
    <w:p w14:paraId="0285AEC4" w14:textId="77777777" w:rsidR="008E7C10" w:rsidRDefault="008E7C10" w:rsidP="008E7C10">
      <w:pPr>
        <w:pStyle w:val="Heading7"/>
        <w:rPr>
          <w:lang w:val="fr-FR"/>
        </w:rPr>
      </w:pPr>
      <w:r>
        <w:rPr>
          <w:lang w:val="fr-FR"/>
        </w:rPr>
        <w:t>fosses</w:t>
      </w:r>
    </w:p>
    <w:p w14:paraId="5D8E38CB" w14:textId="77777777" w:rsidR="008E7C10" w:rsidRPr="008E7C10" w:rsidRDefault="008E7C10" w:rsidP="008E7C10">
      <w:pPr>
        <w:rPr>
          <w:lang w:val="fr-FR"/>
        </w:rPr>
      </w:pPr>
      <w:r w:rsidRPr="008E7C10">
        <w:rPr>
          <w:lang w:val="fr-FR"/>
        </w:rPr>
        <w:t>Les fosses à ciel ouvert sont creusées d'une manière indifférente, au-dessus d'un bloc isolé, sur une</w:t>
      </w:r>
    </w:p>
    <w:p w14:paraId="3425A84E" w14:textId="77777777" w:rsidR="008E7C10" w:rsidRDefault="008E7C10" w:rsidP="008E7C10">
      <w:pPr>
        <w:rPr>
          <w:lang w:val="fr-FR"/>
        </w:rPr>
      </w:pPr>
      <w:r w:rsidRPr="008E7C10">
        <w:rPr>
          <w:lang w:val="fr-FR"/>
        </w:rPr>
        <w:t>surface rocheuse ou sur la pente de la montagne, puis recouvertes de dalles. Leurs dimensions sont à peu</w:t>
      </w:r>
      <w:r>
        <w:rPr>
          <w:lang w:val="fr-FR"/>
        </w:rPr>
        <w:t xml:space="preserve"> </w:t>
      </w:r>
      <w:r w:rsidRPr="008E7C10">
        <w:rPr>
          <w:lang w:val="fr-FR"/>
        </w:rPr>
        <w:t>près uniformes : 1,90 m de long sur 0,50 m de large. D'un type commun à l'ensemble du Proche-Orient</w:t>
      </w:r>
      <w:r>
        <w:rPr>
          <w:lang w:val="fr-FR"/>
        </w:rPr>
        <w:t xml:space="preserve"> (BIB 2915)</w:t>
      </w:r>
    </w:p>
    <w:p w14:paraId="23B679AD" w14:textId="77777777" w:rsidR="008E7C10" w:rsidRDefault="008E7C10" w:rsidP="008E7C10">
      <w:pPr>
        <w:rPr>
          <w:lang w:val="fr-FR"/>
        </w:rPr>
      </w:pPr>
    </w:p>
    <w:p w14:paraId="2A66A450" w14:textId="77777777" w:rsidR="008E7C10" w:rsidRPr="008E7C10" w:rsidRDefault="008E7C10" w:rsidP="008E7C10">
      <w:pPr>
        <w:rPr>
          <w:lang w:val="fr-FR"/>
        </w:rPr>
      </w:pPr>
    </w:p>
    <w:p w14:paraId="3EBA48F6" w14:textId="77777777" w:rsidR="008E7C10" w:rsidRPr="008E7C10" w:rsidRDefault="008E7C10" w:rsidP="008E7C10">
      <w:pPr>
        <w:rPr>
          <w:lang w:val="fr-FR"/>
        </w:rPr>
      </w:pPr>
    </w:p>
    <w:p w14:paraId="0B8DCC2E" w14:textId="77777777" w:rsidR="008E7C10" w:rsidRDefault="008E7C10" w:rsidP="00671060">
      <w:pPr>
        <w:jc w:val="both"/>
        <w:rPr>
          <w:lang w:val="fr-FR"/>
        </w:rPr>
      </w:pPr>
    </w:p>
    <w:p w14:paraId="59DEA6C6" w14:textId="40796B78" w:rsidR="008E7C10" w:rsidRDefault="000C352A" w:rsidP="008E7C10">
      <w:pPr>
        <w:pStyle w:val="Heading3"/>
      </w:pPr>
      <w:r>
        <w:t>m</w:t>
      </w:r>
      <w:r w:rsidR="008E7C10">
        <w:t>ur antique</w:t>
      </w:r>
    </w:p>
    <w:p w14:paraId="4DB0DE42" w14:textId="4A157A35" w:rsidR="008E7C10" w:rsidRPr="000C352A" w:rsidRDefault="008E7C10" w:rsidP="008E7C10">
      <w:pPr>
        <w:rPr>
          <w:sz w:val="20"/>
          <w:lang w:val="fr-FR"/>
        </w:rPr>
      </w:pPr>
      <w:r w:rsidRPr="000C352A">
        <w:rPr>
          <w:sz w:val="20"/>
          <w:lang w:val="fr-FR"/>
        </w:rPr>
        <w:t>"mur d'Al-Ula" (BIB 2915)</w:t>
      </w:r>
      <w:r w:rsidR="000C352A">
        <w:rPr>
          <w:sz w:val="20"/>
          <w:lang w:val="fr-FR"/>
        </w:rPr>
        <w:t xml:space="preserve">, </w:t>
      </w:r>
    </w:p>
    <w:p w14:paraId="154B6C23" w14:textId="77777777" w:rsidR="008E7C10" w:rsidRPr="008E7C10" w:rsidRDefault="008E7C10" w:rsidP="008E7C10">
      <w:pPr>
        <w:rPr>
          <w:lang w:val="fr-FR"/>
        </w:rPr>
      </w:pPr>
    </w:p>
    <w:p w14:paraId="09802C3F" w14:textId="360B5374" w:rsidR="008E7C10" w:rsidRDefault="008E7C10" w:rsidP="00671060">
      <w:pPr>
        <w:jc w:val="both"/>
        <w:rPr>
          <w:lang w:val="fr-FR"/>
        </w:rPr>
      </w:pPr>
      <w:r>
        <w:rPr>
          <w:lang w:val="fr-FR"/>
        </w:rPr>
        <w:t>"Mur antique" qui s'étend de la ville d'</w:t>
      </w:r>
      <w:hyperlink r:id="rId11432" w:anchor="Sit_Al_Ula" w:history="1">
        <w:r w:rsidRPr="0091177E">
          <w:rPr>
            <w:rStyle w:val="Hyperlink"/>
            <w:lang w:val="fr-FR"/>
          </w:rPr>
          <w:t>Al-Ula</w:t>
        </w:r>
      </w:hyperlink>
      <w:r>
        <w:rPr>
          <w:lang w:val="fr-FR"/>
        </w:rPr>
        <w:t xml:space="preserve"> jusqu'au </w:t>
      </w:r>
      <w:hyperlink r:id="rId11433" w:anchor="Sit_Jabal_Ikma" w:history="1">
        <w:r w:rsidR="0091177E" w:rsidRPr="0091177E">
          <w:rPr>
            <w:rStyle w:val="Hyperlink"/>
            <w:lang w:val="fr-FR"/>
          </w:rPr>
          <w:t xml:space="preserve">Jabal </w:t>
        </w:r>
        <w:r w:rsidRPr="0091177E">
          <w:rPr>
            <w:rStyle w:val="Hyperlink"/>
            <w:lang w:val="fr-FR"/>
          </w:rPr>
          <w:t>Ikma</w:t>
        </w:r>
      </w:hyperlink>
      <w:r w:rsidR="0091177E">
        <w:rPr>
          <w:lang w:val="fr-FR"/>
        </w:rPr>
        <w:t>, lié à l'oasis</w:t>
      </w:r>
      <w:r>
        <w:rPr>
          <w:lang w:val="fr-FR"/>
        </w:rPr>
        <w:t xml:space="preserve"> (BIB 2915)</w:t>
      </w:r>
    </w:p>
    <w:p w14:paraId="152E22D7" w14:textId="77777777" w:rsidR="008E7C10" w:rsidRDefault="008E7C10" w:rsidP="00671060">
      <w:pPr>
        <w:jc w:val="both"/>
        <w:rPr>
          <w:lang w:val="fr-FR"/>
        </w:rPr>
      </w:pPr>
    </w:p>
    <w:p w14:paraId="25FB3D31" w14:textId="77777777" w:rsidR="008E7C10" w:rsidRDefault="008E7C10" w:rsidP="00671060">
      <w:pPr>
        <w:jc w:val="both"/>
        <w:rPr>
          <w:lang w:val="fr-FR"/>
        </w:rPr>
      </w:pPr>
    </w:p>
    <w:p w14:paraId="32674549" w14:textId="77777777" w:rsidR="008E7C10" w:rsidRDefault="008E7C10" w:rsidP="008E7C10">
      <w:pPr>
        <w:pStyle w:val="Heading2"/>
      </w:pPr>
      <w:bookmarkStart w:id="4631" w:name="Sit_Dadan_ecrit"/>
      <w:r>
        <w:t>Ecritures</w:t>
      </w:r>
    </w:p>
    <w:bookmarkEnd w:id="4631"/>
    <w:p w14:paraId="3ED9DC1C" w14:textId="77777777" w:rsidR="008E7C10" w:rsidRDefault="008E7C10" w:rsidP="008E7C10">
      <w:pPr>
        <w:rPr>
          <w:lang w:val="fr-FR"/>
        </w:rPr>
      </w:pPr>
    </w:p>
    <w:p w14:paraId="46DDE8CD" w14:textId="0A08C4BA" w:rsidR="008E7C10" w:rsidRDefault="008E7C10" w:rsidP="008E7C10">
      <w:pPr>
        <w:rPr>
          <w:lang w:val="fr-FR"/>
        </w:rPr>
      </w:pPr>
      <w:r>
        <w:rPr>
          <w:lang w:val="fr-FR"/>
        </w:rPr>
        <w:t>présences d'</w:t>
      </w:r>
      <w:hyperlink r:id="rId11434" w:anchor="Cul_Dadanitique" w:history="1">
        <w:r>
          <w:rPr>
            <w:rStyle w:val="Hyperlink"/>
            <w:lang w:val="fr-FR"/>
          </w:rPr>
          <w:t>é</w:t>
        </w:r>
        <w:r w:rsidRPr="008E7C10">
          <w:rPr>
            <w:rStyle w:val="Hyperlink"/>
            <w:lang w:val="fr-FR"/>
          </w:rPr>
          <w:t>critures dadanitiques</w:t>
        </w:r>
      </w:hyperlink>
      <w:r>
        <w:rPr>
          <w:lang w:val="fr-FR"/>
        </w:rPr>
        <w:t xml:space="preserve"> (SS BIB)</w:t>
      </w:r>
    </w:p>
    <w:p w14:paraId="4A38D704" w14:textId="77777777" w:rsidR="00104E86" w:rsidRDefault="00104E86" w:rsidP="008E7C10">
      <w:pPr>
        <w:rPr>
          <w:lang w:val="fr-FR"/>
        </w:rPr>
      </w:pPr>
    </w:p>
    <w:p w14:paraId="019D866E" w14:textId="77777777" w:rsidR="00104E86" w:rsidRPr="00406B27" w:rsidRDefault="00104E86" w:rsidP="00104E86">
      <w:pPr>
        <w:pStyle w:val="Heading3"/>
      </w:pPr>
      <w:bookmarkStart w:id="4632" w:name="Sit_Dadan_ecrit_Bible"/>
      <w:r w:rsidRPr="00406B27">
        <w:t>dans la Bible</w:t>
      </w:r>
    </w:p>
    <w:bookmarkEnd w:id="4632"/>
    <w:p w14:paraId="133AD280" w14:textId="43830115" w:rsidR="00104E86" w:rsidRDefault="00104E86" w:rsidP="00104E86">
      <w:pPr>
        <w:jc w:val="both"/>
        <w:rPr>
          <w:lang w:val="fr-FR"/>
        </w:rPr>
      </w:pPr>
      <w:r w:rsidRPr="00DA1352">
        <w:rPr>
          <w:lang w:val="fr-FR"/>
        </w:rPr>
        <w:t xml:space="preserve">Jean-François Salles identifie trois séries de textes se rapportant à Dedan dans la tradition biblique : dans la haute antiquité du royaume, apparaît sa fonction caravanière </w:t>
      </w:r>
      <w:r>
        <w:rPr>
          <w:lang w:val="fr-FR"/>
        </w:rPr>
        <w:t>[</w:t>
      </w:r>
      <w:hyperlink r:id="rId11435" w:anchor="Sit_Karum" w:history="1">
        <w:r w:rsidRPr="00F13B95">
          <w:rPr>
            <w:rStyle w:val="Hyperlink"/>
            <w:lang w:val="fr-FR"/>
          </w:rPr>
          <w:t>karum</w:t>
        </w:r>
      </w:hyperlink>
      <w:r>
        <w:rPr>
          <w:lang w:val="fr-FR"/>
        </w:rPr>
        <w:t>]</w:t>
      </w:r>
      <w:r w:rsidRPr="0032190F">
        <w:rPr>
          <w:lang w:val="fr-FR"/>
        </w:rPr>
        <w:t xml:space="preserve"> </w:t>
      </w:r>
      <w:r w:rsidRPr="00DA1352">
        <w:rPr>
          <w:lang w:val="fr-FR"/>
        </w:rPr>
        <w:t>et son rôle dans le commerce oriental. Les origines de Dedân remonteraient à Noé (</w:t>
      </w:r>
      <w:hyperlink r:id="rId11436" w:anchor="Cul_Judaisme_Torah_Gn" w:history="1">
        <w:r w:rsidRPr="00F64A9D">
          <w:rPr>
            <w:rStyle w:val="Hyperlink"/>
            <w:lang w:val="fr-FR"/>
          </w:rPr>
          <w:t>Gn</w:t>
        </w:r>
      </w:hyperlink>
      <w:r>
        <w:rPr>
          <w:lang w:val="fr-FR"/>
        </w:rPr>
        <w:t>, 10:</w:t>
      </w:r>
      <w:r w:rsidRPr="00DA1352">
        <w:rPr>
          <w:lang w:val="fr-FR"/>
        </w:rPr>
        <w:t xml:space="preserve">7) ou à Abraham, dans les deux cas, </w:t>
      </w:r>
      <w:r>
        <w:rPr>
          <w:lang w:val="fr-FR"/>
        </w:rPr>
        <w:t>Dedan</w:t>
      </w:r>
      <w:r w:rsidRPr="00DA1352">
        <w:rPr>
          <w:lang w:val="fr-FR"/>
        </w:rPr>
        <w:t xml:space="preserve"> est étroitement associée à Sheba (= Saba) . Cette antiquité est également évoquée dans les sources arabes (Yäqüt). Un second passage biblique cite les caravanes de Dédan : « Dans la brousse, dans la steppe, vous passez la nuit, caravanes des Dedânites » (</w:t>
      </w:r>
      <w:hyperlink r:id="rId11437" w:anchor="Cul_Christianisme__Ta_Proph_Es" w:history="1">
        <w:r w:rsidRPr="00C576A1">
          <w:rPr>
            <w:rStyle w:val="Hyperlink"/>
            <w:lang w:val="fr-FR"/>
          </w:rPr>
          <w:t>Es</w:t>
        </w:r>
      </w:hyperlink>
      <w:r>
        <w:rPr>
          <w:lang w:val="fr-FR"/>
        </w:rPr>
        <w:t>,</w:t>
      </w:r>
      <w:r w:rsidRPr="00DA1352">
        <w:rPr>
          <w:lang w:val="fr-FR"/>
        </w:rPr>
        <w:t xml:space="preserve"> 21</w:t>
      </w:r>
      <w:r>
        <w:rPr>
          <w:lang w:val="fr-FR"/>
        </w:rPr>
        <w:t>:</w:t>
      </w:r>
      <w:r w:rsidRPr="00DA1352">
        <w:rPr>
          <w:lang w:val="fr-FR"/>
        </w:rPr>
        <w:t>13 : Oracle sur les Arabes 45). Enfin, Dédan apparaît dans l'évocation du commerce oriental que constitue la « Complainte sur la chute de Tyr » d'Ezéchiel : « Les fils de Dedân trafiquaient avec toi ; des rivages nombreux étaient tes clients ; les défenses d'ivoire et l'ébène te servaient de paiement » (27, 15)</w:t>
      </w:r>
      <w:r>
        <w:rPr>
          <w:lang w:val="fr-FR"/>
        </w:rPr>
        <w:t xml:space="preserve">. </w:t>
      </w:r>
      <w:r w:rsidRPr="00DA1352">
        <w:rPr>
          <w:lang w:val="fr-FR"/>
        </w:rPr>
        <w:t>Elle fait partie des villes contre lesquelles Jérémie prophétise (Dedân, Téma, Buz, tous les hommes aux tempes rasées 25:23).</w:t>
      </w:r>
      <w:r>
        <w:rPr>
          <w:lang w:val="fr-FR"/>
        </w:rPr>
        <w:t xml:space="preserve">(wiki). L'oasis de Dedan est lié au commerce avec </w:t>
      </w:r>
      <w:hyperlink r:id="rId11438" w:anchor="Sit_Tyr" w:history="1">
        <w:r w:rsidRPr="0091177E">
          <w:rPr>
            <w:rStyle w:val="Hyperlink"/>
            <w:lang w:val="fr-FR"/>
          </w:rPr>
          <w:t>Tyr</w:t>
        </w:r>
      </w:hyperlink>
      <w:r>
        <w:rPr>
          <w:lang w:val="fr-FR"/>
        </w:rPr>
        <w:t xml:space="preserve"> dans la Bible (BIB 2915)</w:t>
      </w:r>
    </w:p>
    <w:p w14:paraId="52AA363E" w14:textId="77777777" w:rsidR="00104E86" w:rsidRDefault="00104E86" w:rsidP="008E7C10">
      <w:pPr>
        <w:rPr>
          <w:lang w:val="fr-FR"/>
        </w:rPr>
      </w:pPr>
    </w:p>
    <w:p w14:paraId="66EFC146" w14:textId="77777777" w:rsidR="00104E86" w:rsidRDefault="00104E86" w:rsidP="008E7C10">
      <w:pPr>
        <w:rPr>
          <w:lang w:val="fr-FR"/>
        </w:rPr>
      </w:pPr>
    </w:p>
    <w:p w14:paraId="16D68D5F" w14:textId="4731CD21" w:rsidR="00104E86" w:rsidRDefault="002010CB" w:rsidP="00104E86">
      <w:pPr>
        <w:pStyle w:val="Heading2"/>
      </w:pPr>
      <w:r>
        <w:t>a</w:t>
      </w:r>
      <w:r w:rsidR="00104E86">
        <w:t>rt rupestre</w:t>
      </w:r>
    </w:p>
    <w:p w14:paraId="3FFA416A" w14:textId="30E519F3" w:rsidR="00104E86" w:rsidRDefault="00104E86" w:rsidP="008E7C10">
      <w:pPr>
        <w:rPr>
          <w:lang w:val="fr-FR"/>
        </w:rPr>
      </w:pPr>
      <w:r>
        <w:rPr>
          <w:lang w:val="fr-FR"/>
        </w:rPr>
        <w:t>stèle, mettre auss</w:t>
      </w:r>
      <w:r w:rsidR="002010CB">
        <w:rPr>
          <w:lang w:val="fr-FR"/>
        </w:rPr>
        <w:t>i</w:t>
      </w:r>
      <w:r>
        <w:rPr>
          <w:lang w:val="fr-FR"/>
        </w:rPr>
        <w:t xml:space="preserve"> écriture quand utile</w:t>
      </w:r>
    </w:p>
    <w:p w14:paraId="7EAC596B" w14:textId="77777777" w:rsidR="00104E86" w:rsidRDefault="00104E86" w:rsidP="008E7C10">
      <w:pPr>
        <w:rPr>
          <w:lang w:val="fr-FR"/>
        </w:rPr>
      </w:pPr>
    </w:p>
    <w:p w14:paraId="34EF5CE0" w14:textId="77777777" w:rsidR="00104E86" w:rsidRPr="008E7C10" w:rsidRDefault="00104E86" w:rsidP="008E7C10">
      <w:pPr>
        <w:rPr>
          <w:lang w:val="fr-FR"/>
        </w:rPr>
      </w:pPr>
      <w:r>
        <w:rPr>
          <w:lang w:val="fr-FR"/>
        </w:rPr>
        <w:t>Gravure sur bloc de grès rouge, datée du 5e-1e BC montrant un cavalier sur un dromadaire (BIB AlUla expo)</w:t>
      </w:r>
    </w:p>
    <w:p w14:paraId="5DCAD2B8" w14:textId="77777777" w:rsidR="00F64A9D" w:rsidRDefault="00F64A9D" w:rsidP="00671060">
      <w:pPr>
        <w:jc w:val="both"/>
        <w:rPr>
          <w:lang w:val="fr-FR"/>
        </w:rPr>
      </w:pPr>
    </w:p>
    <w:p w14:paraId="4902B269" w14:textId="77777777" w:rsidR="006E0734" w:rsidRPr="0032190F" w:rsidRDefault="006E0734" w:rsidP="00242C0F">
      <w:pPr>
        <w:rPr>
          <w:lang w:val="fr-FR"/>
        </w:rPr>
      </w:pPr>
    </w:p>
    <w:p w14:paraId="0783509F" w14:textId="77777777" w:rsidR="006E0734" w:rsidRPr="0032190F" w:rsidRDefault="006E0734" w:rsidP="00426FF9">
      <w:pPr>
        <w:pStyle w:val="Heading1"/>
      </w:pPr>
      <w:bookmarkStart w:id="4633" w:name="Sit_Hegra"/>
      <w:r w:rsidRPr="0032190F">
        <w:t>HEGRA</w:t>
      </w:r>
    </w:p>
    <w:bookmarkEnd w:id="4633"/>
    <w:p w14:paraId="53B89B82" w14:textId="77777777" w:rsidR="00671060" w:rsidRPr="00517CC9" w:rsidRDefault="00F64A9D" w:rsidP="00671060">
      <w:pPr>
        <w:rPr>
          <w:sz w:val="20"/>
          <w:lang w:val="fr-FR"/>
        </w:rPr>
      </w:pPr>
      <w:r w:rsidRPr="00517CC9">
        <w:rPr>
          <w:sz w:val="20"/>
          <w:lang w:val="fr-FR"/>
        </w:rPr>
        <w:t>Mada'in Saleh</w:t>
      </w:r>
      <w:r w:rsidR="00BD5EBA" w:rsidRPr="00517CC9">
        <w:rPr>
          <w:sz w:val="20"/>
          <w:lang w:val="fr-FR"/>
        </w:rPr>
        <w:t>,</w:t>
      </w:r>
      <w:r w:rsidRPr="00517CC9">
        <w:rPr>
          <w:sz w:val="20"/>
          <w:lang w:val="fr-FR"/>
        </w:rPr>
        <w:t xml:space="preserve"> </w:t>
      </w:r>
      <w:r w:rsidR="00671060" w:rsidRPr="00517CC9">
        <w:rPr>
          <w:sz w:val="20"/>
          <w:lang w:val="fr-FR"/>
        </w:rPr>
        <w:t>Mada’in Salih</w:t>
      </w:r>
      <w:r w:rsidR="00671060" w:rsidRPr="00517CC9">
        <w:rPr>
          <w:sz w:val="20"/>
          <w:szCs w:val="20"/>
          <w:lang w:val="fr-FR" w:eastAsia="en-GB"/>
        </w:rPr>
        <w:t xml:space="preserve">, Madâ’in Sâlih, </w:t>
      </w:r>
      <w:r w:rsidR="00671060" w:rsidRPr="00517CC9">
        <w:rPr>
          <w:bCs/>
          <w:color w:val="000000"/>
          <w:sz w:val="20"/>
          <w:szCs w:val="30"/>
          <w:shd w:val="clear" w:color="auto" w:fill="FAFAFA"/>
          <w:lang w:val="fr-FR"/>
        </w:rPr>
        <w:t xml:space="preserve">Madain Saleh, </w:t>
      </w:r>
      <w:r w:rsidR="00671060" w:rsidRPr="00517CC9">
        <w:rPr>
          <w:color w:val="000000"/>
          <w:sz w:val="20"/>
          <w:szCs w:val="23"/>
          <w:shd w:val="clear" w:color="auto" w:fill="FAFAFA"/>
          <w:lang w:val="fr-FR"/>
        </w:rPr>
        <w:t xml:space="preserve">Al-Ḥijr, </w:t>
      </w:r>
      <w:r w:rsidRPr="00517CC9">
        <w:rPr>
          <w:sz w:val="20"/>
          <w:lang w:val="fr-FR"/>
        </w:rPr>
        <w:t>Mada’in Salih,</w:t>
      </w:r>
      <w:r w:rsidRPr="00517CC9">
        <w:rPr>
          <w:color w:val="000000"/>
          <w:sz w:val="20"/>
          <w:szCs w:val="23"/>
          <w:shd w:val="clear" w:color="auto" w:fill="FAFAFA"/>
          <w:lang w:val="fr-FR"/>
        </w:rPr>
        <w:t xml:space="preserve"> </w:t>
      </w:r>
      <w:r w:rsidR="00671060" w:rsidRPr="00517CC9">
        <w:rPr>
          <w:color w:val="000000"/>
          <w:sz w:val="20"/>
          <w:szCs w:val="23"/>
          <w:shd w:val="clear" w:color="auto" w:fill="FAFAFA"/>
          <w:lang w:val="fr-FR"/>
        </w:rPr>
        <w:t>Hegra</w:t>
      </w:r>
      <w:r w:rsidR="00636CE5" w:rsidRPr="00517CC9">
        <w:rPr>
          <w:color w:val="000000"/>
          <w:sz w:val="20"/>
          <w:szCs w:val="23"/>
          <w:shd w:val="clear" w:color="auto" w:fill="FAFAFA"/>
          <w:lang w:val="fr-FR"/>
        </w:rPr>
        <w:t>, Hidjr</w:t>
      </w:r>
    </w:p>
    <w:p w14:paraId="6C32A975" w14:textId="77777777" w:rsidR="00636CE5" w:rsidRDefault="00636CE5" w:rsidP="00242C0F">
      <w:pPr>
        <w:rPr>
          <w:lang w:val="fr-FR"/>
        </w:rPr>
      </w:pPr>
    </w:p>
    <w:p w14:paraId="6E9BE889" w14:textId="053A6191" w:rsidR="006E0734" w:rsidRDefault="00636CE5" w:rsidP="00636CE5">
      <w:pPr>
        <w:rPr>
          <w:lang w:val="fr-FR"/>
        </w:rPr>
      </w:pPr>
      <w:r>
        <w:rPr>
          <w:lang w:val="fr-FR"/>
        </w:rPr>
        <w:t xml:space="preserve">A 18 km au Nord d'Al-'Ula. </w:t>
      </w:r>
      <w:r w:rsidR="00F64A9D">
        <w:rPr>
          <w:lang w:val="fr-FR"/>
        </w:rPr>
        <w:t xml:space="preserve">Hegra </w:t>
      </w:r>
      <w:r w:rsidR="006E0734" w:rsidRPr="0032190F">
        <w:rPr>
          <w:lang w:val="fr-FR"/>
        </w:rPr>
        <w:t>(</w:t>
      </w:r>
      <w:r w:rsidR="00635D3A" w:rsidRPr="009459CE">
        <w:rPr>
          <w:lang w:val="fr-FR"/>
        </w:rPr>
        <w:t>al-Hijr</w:t>
      </w:r>
      <w:r w:rsidR="00635D3A">
        <w:rPr>
          <w:lang w:val="fr-FR"/>
        </w:rPr>
        <w:t xml:space="preserve">, </w:t>
      </w:r>
      <w:r w:rsidR="006E0734" w:rsidRPr="0032190F">
        <w:rPr>
          <w:lang w:val="fr-FR"/>
        </w:rPr>
        <w:t>Arabie Saoudite)</w:t>
      </w:r>
      <w:r w:rsidR="002A61CD" w:rsidRPr="0032190F">
        <w:rPr>
          <w:lang w:val="fr-FR"/>
        </w:rPr>
        <w:t xml:space="preserve">, </w:t>
      </w:r>
      <w:r w:rsidR="00671060">
        <w:rPr>
          <w:lang w:val="fr-FR"/>
        </w:rPr>
        <w:t xml:space="preserve">dans </w:t>
      </w:r>
      <w:r w:rsidR="00E62D0E">
        <w:rPr>
          <w:lang w:val="fr-FR"/>
        </w:rPr>
        <w:t xml:space="preserve">le nord de </w:t>
      </w:r>
      <w:r w:rsidR="00671060">
        <w:rPr>
          <w:lang w:val="fr-FR"/>
        </w:rPr>
        <w:t>l'oasis d'</w:t>
      </w:r>
      <w:hyperlink r:id="rId11439" w:anchor="Sit_Al_Ula" w:history="1">
        <w:r w:rsidR="00671060" w:rsidRPr="00671060">
          <w:rPr>
            <w:rStyle w:val="Hyperlink"/>
            <w:lang w:val="fr-FR"/>
          </w:rPr>
          <w:t>Al-'Ula</w:t>
        </w:r>
      </w:hyperlink>
      <w:r w:rsidR="00671060">
        <w:rPr>
          <w:lang w:val="fr-FR"/>
        </w:rPr>
        <w:t xml:space="preserve">, </w:t>
      </w:r>
      <w:r w:rsidR="002A61CD" w:rsidRPr="0032190F">
        <w:rPr>
          <w:lang w:val="fr-FR"/>
        </w:rPr>
        <w:t xml:space="preserve">est une capitale de province </w:t>
      </w:r>
      <w:hyperlink r:id="rId11440" w:anchor="Cul_Nabateens" w:history="1">
        <w:r w:rsidR="002A61CD" w:rsidRPr="0032190F">
          <w:rPr>
            <w:rStyle w:val="Hyperlink"/>
            <w:lang w:val="fr-FR"/>
          </w:rPr>
          <w:t>nabatéenne</w:t>
        </w:r>
      </w:hyperlink>
      <w:r w:rsidR="00E62D0E" w:rsidRPr="00E62D0E">
        <w:rPr>
          <w:lang w:val="fr-FR"/>
        </w:rPr>
        <w:t xml:space="preserve"> </w:t>
      </w:r>
      <w:r w:rsidR="006E0734" w:rsidRPr="0032190F">
        <w:rPr>
          <w:lang w:val="fr-FR"/>
        </w:rPr>
        <w:t xml:space="preserve">située </w:t>
      </w:r>
      <w:r w:rsidR="002A61CD" w:rsidRPr="0032190F">
        <w:rPr>
          <w:lang w:val="fr-FR"/>
        </w:rPr>
        <w:t>au carrefour de</w:t>
      </w:r>
      <w:r w:rsidR="006E0734" w:rsidRPr="0032190F">
        <w:rPr>
          <w:lang w:val="fr-FR"/>
        </w:rPr>
        <w:t xml:space="preserve"> routes caravanières</w:t>
      </w:r>
      <w:r w:rsidR="006520BC">
        <w:rPr>
          <w:lang w:val="fr-FR"/>
        </w:rPr>
        <w:t xml:space="preserve"> [</w:t>
      </w:r>
      <w:hyperlink r:id="rId11441" w:anchor="Sit_Karum" w:history="1">
        <w:r w:rsidR="006520BC" w:rsidRPr="00F13B95">
          <w:rPr>
            <w:rStyle w:val="Hyperlink"/>
            <w:lang w:val="fr-FR"/>
          </w:rPr>
          <w:t>karum</w:t>
        </w:r>
      </w:hyperlink>
      <w:r w:rsidR="006520BC">
        <w:rPr>
          <w:lang w:val="fr-FR"/>
        </w:rPr>
        <w:t>]</w:t>
      </w:r>
      <w:r w:rsidR="006E0734" w:rsidRPr="0032190F">
        <w:rPr>
          <w:lang w:val="fr-FR"/>
        </w:rPr>
        <w:t xml:space="preserve">. Une centaine de puits ont été </w:t>
      </w:r>
      <w:r w:rsidR="002A61CD" w:rsidRPr="0032190F">
        <w:rPr>
          <w:lang w:val="fr-FR"/>
        </w:rPr>
        <w:t>creusés</w:t>
      </w:r>
      <w:r w:rsidR="006E0734" w:rsidRPr="0032190F">
        <w:rPr>
          <w:lang w:val="fr-FR"/>
        </w:rPr>
        <w:t xml:space="preserve">. « Petite sœur » de </w:t>
      </w:r>
      <w:hyperlink r:id="rId11442" w:anchor="Sit_Petra" w:history="1">
        <w:r w:rsidR="006E0734" w:rsidRPr="00E62D0E">
          <w:rPr>
            <w:rStyle w:val="Hyperlink"/>
            <w:lang w:val="fr-FR"/>
          </w:rPr>
          <w:t>Petra</w:t>
        </w:r>
      </w:hyperlink>
      <w:r w:rsidR="006E0734" w:rsidRPr="0032190F">
        <w:rPr>
          <w:lang w:val="fr-FR"/>
        </w:rPr>
        <w:t xml:space="preserve"> (seulement 80 tombeaux à façades décorées (BIB arte, </w:t>
      </w:r>
      <w:r w:rsidR="006E0734" w:rsidRPr="0032190F">
        <w:rPr>
          <w:i/>
          <w:lang w:val="fr-FR"/>
        </w:rPr>
        <w:t>Monuments éternels</w:t>
      </w:r>
      <w:r w:rsidR="006E0734" w:rsidRPr="0032190F">
        <w:rPr>
          <w:lang w:val="fr-FR"/>
        </w:rPr>
        <w:t>, 2015)</w:t>
      </w:r>
    </w:p>
    <w:p w14:paraId="6E34B37F" w14:textId="77777777" w:rsidR="00671060" w:rsidRPr="00F64A9D" w:rsidRDefault="00671060" w:rsidP="00671060">
      <w:pPr>
        <w:rPr>
          <w:lang w:val="fr-FR"/>
        </w:rPr>
      </w:pPr>
      <w:r>
        <w:rPr>
          <w:lang w:val="fr-FR"/>
        </w:rPr>
        <w:t xml:space="preserve">Occupée au 4e BC par les Nabatéens, </w:t>
      </w:r>
      <w:r w:rsidR="00F64A9D">
        <w:rPr>
          <w:lang w:val="fr-FR"/>
        </w:rPr>
        <w:t xml:space="preserve">puis à </w:t>
      </w:r>
      <w:r>
        <w:rPr>
          <w:lang w:val="fr-FR"/>
        </w:rPr>
        <w:t xml:space="preserve">l'époque </w:t>
      </w:r>
      <w:r w:rsidR="00F64A9D">
        <w:rPr>
          <w:lang w:val="fr-FR"/>
        </w:rPr>
        <w:t xml:space="preserve">romaine et l'Antiquité tardive (BIB ?) </w:t>
      </w:r>
      <w:r w:rsidRPr="00F64A9D">
        <w:rPr>
          <w:lang w:val="fr-FR"/>
        </w:rPr>
        <w:t>Abandonnée au 7e AD</w:t>
      </w:r>
      <w:r w:rsidR="00F64A9D">
        <w:rPr>
          <w:lang w:val="fr-FR"/>
        </w:rPr>
        <w:t xml:space="preserve"> (BIB ?)</w:t>
      </w:r>
    </w:p>
    <w:p w14:paraId="76D70658" w14:textId="77777777" w:rsidR="00F64A9D" w:rsidRDefault="00F64A9D" w:rsidP="00671060">
      <w:pPr>
        <w:rPr>
          <w:lang w:val="fr-FR"/>
        </w:rPr>
      </w:pPr>
    </w:p>
    <w:p w14:paraId="321B5DDF" w14:textId="67AD6E1F" w:rsidR="009459CE" w:rsidRDefault="009459CE" w:rsidP="00517CC9">
      <w:pPr>
        <w:jc w:val="both"/>
        <w:rPr>
          <w:lang w:val="fr-FR"/>
        </w:rPr>
      </w:pPr>
      <w:r w:rsidRPr="009459CE">
        <w:rPr>
          <w:lang w:val="fr-FR"/>
        </w:rPr>
        <w:t xml:space="preserve">Hégra  est  le  site  nabatéen  le  plus  important  après la  capitale,  Pétra,  en  Jordanie  et  c’est l’un  des  sites  touristiques  les  plus  visités  d’Arabie  Saoudite.  Il  correspond  à  la  localité  al-Hijr, souvent mentionnée dans le Coran, par ailleurs bien connue des historiens et géographes arabes,  qui  la  décrivent  comme  un  village  fortifié riche  en  puits  et  en  terrains  agricoles (Tabarî, Muqaddasî, Yâqût, etc.). Un site antique nommé Egra en grec et Haegra en latin est par  ailleurs  mentionné  chez  </w:t>
      </w:r>
      <w:hyperlink r:id="rId11443" w:anchor="Aut_Strabon" w:history="1">
        <w:r w:rsidR="00635D3A" w:rsidRPr="0032190F">
          <w:rPr>
            <w:rStyle w:val="Hyperlink"/>
            <w:lang w:val="fr-FR" w:eastAsia="en-GB"/>
          </w:rPr>
          <w:t>Strabon</w:t>
        </w:r>
      </w:hyperlink>
      <w:r w:rsidR="00635D3A" w:rsidRPr="0032190F">
        <w:rPr>
          <w:lang w:val="fr-FR" w:eastAsia="en-GB"/>
        </w:rPr>
        <w:t xml:space="preserve"> </w:t>
      </w:r>
      <w:r w:rsidRPr="009459CE">
        <w:rPr>
          <w:lang w:val="fr-FR"/>
        </w:rPr>
        <w:t>(</w:t>
      </w:r>
      <w:r w:rsidR="00635D3A" w:rsidRPr="00635D3A">
        <w:rPr>
          <w:i/>
          <w:iCs/>
          <w:lang w:val="fr-FR"/>
        </w:rPr>
        <w:t>Geo.</w:t>
      </w:r>
      <w:r w:rsidRPr="009459CE">
        <w:rPr>
          <w:lang w:val="fr-FR"/>
        </w:rPr>
        <w:t xml:space="preserve"> XVI,  4,  24),  </w:t>
      </w:r>
      <w:hyperlink r:id="rId11444" w:anchor="Aut_Pline_Ancien_HistNat_Livre6" w:history="1">
        <w:r w:rsidRPr="00635D3A">
          <w:rPr>
            <w:rStyle w:val="Hyperlink"/>
            <w:lang w:val="fr-FR"/>
          </w:rPr>
          <w:t>Pline</w:t>
        </w:r>
        <w:r w:rsidRPr="00635D3A">
          <w:rPr>
            <w:rStyle w:val="Hyperlink"/>
            <w:color w:val="000000"/>
            <w:u w:val="none"/>
            <w:lang w:val="fr-FR"/>
          </w:rPr>
          <w:t xml:space="preserve"> </w:t>
        </w:r>
      </w:hyperlink>
      <w:r w:rsidRPr="009459CE">
        <w:rPr>
          <w:lang w:val="fr-FR"/>
        </w:rPr>
        <w:t>(</w:t>
      </w:r>
      <w:r w:rsidR="00635D3A" w:rsidRPr="00635D3A">
        <w:rPr>
          <w:i/>
          <w:iCs/>
          <w:lang w:val="fr-FR"/>
        </w:rPr>
        <w:t>Hist. Nat.</w:t>
      </w:r>
      <w:r w:rsidRPr="009459CE">
        <w:rPr>
          <w:lang w:val="fr-FR"/>
        </w:rPr>
        <w:t xml:space="preserve">,  VI, 157), Ptolémée (Géographie, VI, 7, 29) et Étienne de Byzance (Ethniques, s.v.) mais il n’est pas  certain  que  ces  quatre  mentions  concernent  le  même  site.  Dans  la  tradition  arabo-musulmane, al-Hijr est surtout connu pour être le lieu où le prophète Sâlih tenta sans succès de convertir les habitants, membres de la tribu de </w:t>
      </w:r>
      <w:r>
        <w:rPr>
          <w:lang w:val="fr-FR"/>
        </w:rPr>
        <w:t>Thamûd, au culte du dieu unique (BIB Clio 2019)</w:t>
      </w:r>
    </w:p>
    <w:p w14:paraId="5EED103F" w14:textId="77777777" w:rsidR="009459CE" w:rsidRPr="00F64A9D" w:rsidRDefault="009459CE" w:rsidP="00671060">
      <w:pPr>
        <w:rPr>
          <w:lang w:val="fr-FR"/>
        </w:rPr>
      </w:pPr>
    </w:p>
    <w:p w14:paraId="479531BB" w14:textId="77777777" w:rsidR="00F64A9D" w:rsidRDefault="00F64A9D" w:rsidP="00671060">
      <w:pPr>
        <w:rPr>
          <w:lang w:val="fr-FR"/>
        </w:rPr>
      </w:pPr>
      <w:r>
        <w:rPr>
          <w:lang w:val="fr-FR"/>
        </w:rPr>
        <w:t>V</w:t>
      </w:r>
      <w:r w:rsidRPr="000C7B4D">
        <w:rPr>
          <w:lang w:val="fr-FR"/>
        </w:rPr>
        <w:t>ille classée à l'UNES</w:t>
      </w:r>
      <w:r>
        <w:rPr>
          <w:lang w:val="fr-FR"/>
        </w:rPr>
        <w:t>CO</w:t>
      </w:r>
      <w:r w:rsidR="00BD5EBA">
        <w:rPr>
          <w:lang w:val="fr-FR"/>
        </w:rPr>
        <w:t>. Ville maudite jusqu'à récemment dans le Coran, impossibilité d'y dormir (Julien Charbonnier com. pers.)</w:t>
      </w:r>
    </w:p>
    <w:p w14:paraId="41A19B8A" w14:textId="77777777" w:rsidR="00471290" w:rsidRDefault="00471290" w:rsidP="00671060">
      <w:pPr>
        <w:rPr>
          <w:lang w:val="fr-FR"/>
        </w:rPr>
      </w:pPr>
    </w:p>
    <w:p w14:paraId="6FD8D758" w14:textId="77777777" w:rsidR="00471290" w:rsidRDefault="00471290" w:rsidP="00671060">
      <w:pPr>
        <w:rPr>
          <w:lang w:val="fr-FR"/>
        </w:rPr>
      </w:pPr>
      <w:r w:rsidRPr="00471290">
        <w:rPr>
          <w:lang w:val="fr-FR"/>
        </w:rPr>
        <w:t>fouilles de Madain Saleh (Mission archéologique française MEAE)</w:t>
      </w:r>
    </w:p>
    <w:p w14:paraId="6CCA3F7B" w14:textId="77777777" w:rsidR="00AB77D6" w:rsidRDefault="00AB77D6" w:rsidP="00671060">
      <w:pPr>
        <w:rPr>
          <w:lang w:val="fr-FR"/>
        </w:rPr>
      </w:pPr>
    </w:p>
    <w:p w14:paraId="25F23CE8" w14:textId="77777777" w:rsidR="00AB77D6" w:rsidRDefault="00AB77D6" w:rsidP="00AB77D6">
      <w:pPr>
        <w:pStyle w:val="Heading2"/>
      </w:pPr>
      <w:r>
        <w:t>Cairns</w:t>
      </w:r>
    </w:p>
    <w:p w14:paraId="5917676C" w14:textId="77777777" w:rsidR="00AB77D6" w:rsidRDefault="00AB77D6" w:rsidP="00671060">
      <w:pPr>
        <w:rPr>
          <w:lang w:val="fr-FR"/>
        </w:rPr>
      </w:pPr>
    </w:p>
    <w:p w14:paraId="71E77D96" w14:textId="77777777" w:rsidR="00AB77D6" w:rsidRDefault="00AB77D6" w:rsidP="00671060">
      <w:pPr>
        <w:rPr>
          <w:lang w:val="fr-FR"/>
        </w:rPr>
      </w:pPr>
      <w:r>
        <w:rPr>
          <w:lang w:val="fr-FR"/>
        </w:rPr>
        <w:t>2 types de cairns: 1) une ou plusieurs structures formées de deux parements (murs) parallèles maçonnés au centre desquels sont aménagés deux ou trois compartiments pouvant atteindre 2 m de long ; 2) tombe en forme de four (BIB 2914)</w:t>
      </w:r>
    </w:p>
    <w:p w14:paraId="58C9DE26" w14:textId="77777777" w:rsidR="00AB77D6" w:rsidRDefault="00AB77D6" w:rsidP="00671060">
      <w:pPr>
        <w:rPr>
          <w:lang w:val="fr-FR"/>
        </w:rPr>
      </w:pPr>
    </w:p>
    <w:p w14:paraId="535C3EFB" w14:textId="77777777" w:rsidR="00AB77D6" w:rsidRDefault="00AB77D6" w:rsidP="00AB77D6">
      <w:pPr>
        <w:pStyle w:val="Heading3"/>
      </w:pPr>
      <w:r>
        <w:t>Cairn [1]</w:t>
      </w:r>
    </w:p>
    <w:p w14:paraId="14E90199" w14:textId="77777777" w:rsidR="00AB77D6" w:rsidRDefault="00AB77D6" w:rsidP="00671060">
      <w:pPr>
        <w:rPr>
          <w:lang w:val="fr-FR"/>
        </w:rPr>
      </w:pPr>
    </w:p>
    <w:p w14:paraId="49EEF8F6" w14:textId="29366049" w:rsidR="00AB77D6" w:rsidRDefault="00AB77D6" w:rsidP="00671060">
      <w:pPr>
        <w:rPr>
          <w:lang w:val="fr-FR"/>
        </w:rPr>
      </w:pPr>
      <w:r>
        <w:rPr>
          <w:lang w:val="fr-FR"/>
        </w:rPr>
        <w:t xml:space="preserve">Dans le secteur du Jabal Al-Khraymat, fouillé en 2014, type "en forme de four". 2 murs à double parement longs de 10 m conservés sur 60 cm d'assise et contenant chacun 3 caissons. Os humains datés par 14C de 2113-1892 aec, 82 perles en coquillage (bracelets) rappellent les découvertes de </w:t>
      </w:r>
      <w:hyperlink r:id="rId11445" w:anchor="Sit_Tayma" w:history="1">
        <w:r w:rsidRPr="00AB77D6">
          <w:rPr>
            <w:rStyle w:val="Hyperlink"/>
            <w:lang w:val="fr-FR"/>
          </w:rPr>
          <w:t>Tayma</w:t>
        </w:r>
      </w:hyperlink>
      <w:r>
        <w:rPr>
          <w:lang w:val="fr-FR"/>
        </w:rPr>
        <w:t xml:space="preserve"> (BIB 2914)</w:t>
      </w:r>
    </w:p>
    <w:p w14:paraId="6FD1DFEA" w14:textId="77777777" w:rsidR="005F0923" w:rsidRDefault="005F0923" w:rsidP="00671060">
      <w:pPr>
        <w:rPr>
          <w:lang w:val="fr-FR"/>
        </w:rPr>
      </w:pPr>
    </w:p>
    <w:p w14:paraId="6187F916" w14:textId="77777777" w:rsidR="005F0923" w:rsidRDefault="005F0923" w:rsidP="005F0923">
      <w:pPr>
        <w:pStyle w:val="Heading2"/>
      </w:pPr>
      <w:r>
        <w:t>Jabal Ithlib</w:t>
      </w:r>
    </w:p>
    <w:p w14:paraId="386B9C2E" w14:textId="77777777" w:rsidR="0083156B" w:rsidRDefault="0083156B" w:rsidP="00671060">
      <w:pPr>
        <w:rPr>
          <w:lang w:val="fr-FR"/>
        </w:rPr>
      </w:pPr>
    </w:p>
    <w:p w14:paraId="13536CBA" w14:textId="77777777" w:rsidR="005F0923" w:rsidRDefault="0083156B" w:rsidP="00671060">
      <w:pPr>
        <w:rPr>
          <w:lang w:val="fr-FR"/>
        </w:rPr>
      </w:pPr>
      <w:r>
        <w:rPr>
          <w:lang w:val="fr-FR"/>
        </w:rPr>
        <w:lastRenderedPageBreak/>
        <w:t>Monuments religieux du Jabal Ithlib (Ith 1-55) (BIB 2914)</w:t>
      </w:r>
    </w:p>
    <w:p w14:paraId="027ED126" w14:textId="77777777" w:rsidR="00F64A9D" w:rsidRDefault="005F0923" w:rsidP="00471290">
      <w:pPr>
        <w:jc w:val="both"/>
        <w:rPr>
          <w:lang w:val="fr-FR"/>
        </w:rPr>
      </w:pPr>
      <w:r>
        <w:rPr>
          <w:lang w:val="fr-FR"/>
        </w:rPr>
        <w:t xml:space="preserve">Secteur religieux. Au nord-est de Hegra, </w:t>
      </w:r>
      <w:r w:rsidRPr="005F0923">
        <w:rPr>
          <w:lang w:val="fr-FR"/>
        </w:rPr>
        <w:t>le massif rocheux le plus élevé du site, qui</w:t>
      </w:r>
      <w:r>
        <w:rPr>
          <w:lang w:val="fr-FR"/>
        </w:rPr>
        <w:t xml:space="preserve"> </w:t>
      </w:r>
      <w:r w:rsidRPr="005F0923">
        <w:rPr>
          <w:lang w:val="fr-FR"/>
        </w:rPr>
        <w:t>se dresse dans sa partie nord-est. On y pénètre par un défilé de 40 m de long qui rappelle le</w:t>
      </w:r>
      <w:r>
        <w:rPr>
          <w:lang w:val="fr-FR"/>
        </w:rPr>
        <w:t xml:space="preserve"> </w:t>
      </w:r>
      <w:r w:rsidRPr="005F0923">
        <w:rPr>
          <w:lang w:val="fr-FR"/>
        </w:rPr>
        <w:t>Sîq de Pétra, à l’entrée duquel a été creusée la grande salle de banquet appelée le Dîwân (fig.</w:t>
      </w:r>
      <w:r>
        <w:rPr>
          <w:lang w:val="fr-FR"/>
        </w:rPr>
        <w:t xml:space="preserve"> </w:t>
      </w:r>
      <w:r w:rsidRPr="005F0923">
        <w:rPr>
          <w:lang w:val="fr-FR"/>
        </w:rPr>
        <w:t>6). Dans ce massif et autour ont été taillées de nombreuses niches à bétyles consacrées à des</w:t>
      </w:r>
      <w:r>
        <w:rPr>
          <w:lang w:val="fr-FR"/>
        </w:rPr>
        <w:t xml:space="preserve"> </w:t>
      </w:r>
      <w:r w:rsidRPr="005F0923">
        <w:rPr>
          <w:lang w:val="fr-FR"/>
        </w:rPr>
        <w:t>divinités nabatéennes (fig. 7). Elles sont parfois identifiées par des dédicaces gravées en</w:t>
      </w:r>
      <w:r>
        <w:rPr>
          <w:lang w:val="fr-FR"/>
        </w:rPr>
        <w:t xml:space="preserve"> </w:t>
      </w:r>
      <w:r w:rsidRPr="005F0923">
        <w:rPr>
          <w:lang w:val="fr-FR"/>
        </w:rPr>
        <w:t>nabatéen et on peut également trouver à proximité les signatures de ceux qui sont venus y</w:t>
      </w:r>
      <w:r>
        <w:rPr>
          <w:lang w:val="fr-FR"/>
        </w:rPr>
        <w:t xml:space="preserve"> </w:t>
      </w:r>
      <w:r w:rsidRPr="005F0923">
        <w:rPr>
          <w:lang w:val="fr-FR"/>
        </w:rPr>
        <w:t>rendre un culte. Aucun temple n’a encore été identifié mais les vestiges d’une architecture</w:t>
      </w:r>
      <w:r>
        <w:rPr>
          <w:lang w:val="fr-FR"/>
        </w:rPr>
        <w:t xml:space="preserve"> </w:t>
      </w:r>
      <w:r w:rsidRPr="005F0923">
        <w:rPr>
          <w:lang w:val="fr-FR"/>
        </w:rPr>
        <w:t>monumentale sont visibles en différents points (chapiteaux, tambours de colonnes).</w:t>
      </w:r>
      <w:r>
        <w:rPr>
          <w:lang w:val="fr-FR"/>
        </w:rPr>
        <w:t xml:space="preserve"> (BIB 2902) </w:t>
      </w:r>
    </w:p>
    <w:p w14:paraId="562A4D69" w14:textId="77777777" w:rsidR="00736C01" w:rsidRDefault="00736C01" w:rsidP="00471290">
      <w:pPr>
        <w:jc w:val="both"/>
        <w:rPr>
          <w:lang w:val="fr-FR"/>
        </w:rPr>
      </w:pPr>
    </w:p>
    <w:p w14:paraId="2FE88E3D" w14:textId="77777777" w:rsidR="00736C01" w:rsidRDefault="00736C01" w:rsidP="00736C01">
      <w:pPr>
        <w:pStyle w:val="Heading3"/>
      </w:pPr>
      <w:bookmarkStart w:id="4634" w:name="Sit_Hegra_Ith55"/>
      <w:r>
        <w:t>Ith 55</w:t>
      </w:r>
    </w:p>
    <w:bookmarkEnd w:id="4634"/>
    <w:p w14:paraId="07A58385" w14:textId="13961075" w:rsidR="00736C01" w:rsidRPr="00736C01" w:rsidRDefault="00736C01" w:rsidP="00736C01">
      <w:pPr>
        <w:rPr>
          <w:lang w:val="fr-FR"/>
        </w:rPr>
      </w:pPr>
      <w:r>
        <w:rPr>
          <w:lang w:val="fr-FR"/>
        </w:rPr>
        <w:t xml:space="preserve">Bétyle "aux yeux" représentant </w:t>
      </w:r>
      <w:hyperlink r:id="rId11446" w:anchor="Cul_Nabateens_rel_div_alUzza" w:history="1">
        <w:r w:rsidRPr="00736C01">
          <w:rPr>
            <w:rStyle w:val="Hyperlink"/>
            <w:lang w:val="fr-FR"/>
          </w:rPr>
          <w:t>al-Uzza</w:t>
        </w:r>
      </w:hyperlink>
      <w:r>
        <w:rPr>
          <w:lang w:val="fr-FR"/>
        </w:rPr>
        <w:t xml:space="preserve"> ou Isis (BIB 2914)(C. Tuttle, com. pers.)</w:t>
      </w:r>
    </w:p>
    <w:p w14:paraId="73B3321F" w14:textId="77777777" w:rsidR="005F0923" w:rsidRPr="006D6085" w:rsidRDefault="005F0923" w:rsidP="00671060">
      <w:pPr>
        <w:rPr>
          <w:lang w:val="fr-FR"/>
        </w:rPr>
      </w:pPr>
    </w:p>
    <w:p w14:paraId="3C96C0EE" w14:textId="77777777" w:rsidR="00F64A9D" w:rsidRPr="00F64A9D" w:rsidRDefault="00F64A9D" w:rsidP="00F64A9D">
      <w:pPr>
        <w:pStyle w:val="Heading2"/>
      </w:pPr>
      <w:r w:rsidRPr="00F64A9D">
        <w:t>Tombes</w:t>
      </w:r>
    </w:p>
    <w:p w14:paraId="7E743310" w14:textId="77777777" w:rsidR="00671060" w:rsidRDefault="00F64A9D" w:rsidP="00242C0F">
      <w:pPr>
        <w:jc w:val="both"/>
        <w:rPr>
          <w:lang w:val="fr-FR"/>
        </w:rPr>
      </w:pPr>
      <w:r>
        <w:rPr>
          <w:lang w:val="fr-FR"/>
        </w:rPr>
        <w:t>sépultures troglodythes</w:t>
      </w:r>
    </w:p>
    <w:p w14:paraId="4AD7ED64" w14:textId="77777777" w:rsidR="00F64A9D" w:rsidRDefault="00F64A9D" w:rsidP="00242C0F">
      <w:pPr>
        <w:jc w:val="both"/>
        <w:rPr>
          <w:lang w:val="fr-FR"/>
        </w:rPr>
      </w:pPr>
    </w:p>
    <w:p w14:paraId="58BAE37A" w14:textId="77777777" w:rsidR="00F64A9D" w:rsidRPr="009459CE" w:rsidRDefault="00F64A9D" w:rsidP="00F64A9D">
      <w:pPr>
        <w:jc w:val="both"/>
        <w:rPr>
          <w:lang w:val="fr-FR"/>
        </w:rPr>
      </w:pPr>
      <w:r w:rsidRPr="009459CE">
        <w:rPr>
          <w:lang w:val="fr-FR"/>
        </w:rPr>
        <w:t xml:space="preserve">80 tombeaux à façades décorées (BIB arte, </w:t>
      </w:r>
      <w:r w:rsidRPr="009459CE">
        <w:rPr>
          <w:i/>
          <w:lang w:val="fr-FR"/>
        </w:rPr>
        <w:t>Monuments éternels</w:t>
      </w:r>
      <w:r w:rsidRPr="009459CE">
        <w:rPr>
          <w:lang w:val="fr-FR"/>
        </w:rPr>
        <w:t>, 2015) ~100 tombes (BIB ?)</w:t>
      </w:r>
      <w:r w:rsidR="009459CE" w:rsidRPr="009459CE">
        <w:rPr>
          <w:lang w:val="fr-FR"/>
        </w:rPr>
        <w:t xml:space="preserve"> </w:t>
      </w:r>
      <w:r w:rsidR="009459CE" w:rsidRPr="009459CE">
        <w:rPr>
          <w:szCs w:val="34"/>
          <w:lang w:val="fr-FR"/>
        </w:rPr>
        <w:t>Une trentaine de ces tombeaux sont datés, par des inscriptions nabatéennes gravées sur leurs façades, de l’intervalle qui s’étend du tournant de l’ère chrétienne à 75 ap. J.-C. Ces documents de nature juridique, dont une copie était conservée dans le temple de la ville, précisent qui avait le droit de se faire inhumer à l’intérieur des tombeaux et quelles amendes encouraient les contrevenants</w:t>
      </w:r>
      <w:r w:rsidR="009459CE">
        <w:rPr>
          <w:szCs w:val="34"/>
          <w:lang w:val="fr-FR"/>
        </w:rPr>
        <w:t xml:space="preserve"> (BIB Clio 2019)</w:t>
      </w:r>
    </w:p>
    <w:p w14:paraId="14B5AA79" w14:textId="4011D4A2" w:rsidR="00F64A9D" w:rsidRDefault="00333C4B" w:rsidP="00242C0F">
      <w:pPr>
        <w:jc w:val="both"/>
        <w:rPr>
          <w:lang w:val="fr-FR"/>
        </w:rPr>
      </w:pPr>
      <w:r>
        <w:rPr>
          <w:lang w:val="fr-FR"/>
        </w:rPr>
        <w:t>g</w:t>
      </w:r>
    </w:p>
    <w:p w14:paraId="18598DB2" w14:textId="77777777" w:rsidR="009459CE" w:rsidRDefault="009459CE" w:rsidP="00242C0F">
      <w:pPr>
        <w:jc w:val="both"/>
        <w:rPr>
          <w:lang w:val="fr-FR"/>
        </w:rPr>
      </w:pPr>
      <w:r>
        <w:rPr>
          <w:lang w:val="fr-FR"/>
        </w:rPr>
        <w:t xml:space="preserve">Nommé IGN probablement après la mission IGN des années 70 (BIB 2902) Elles sont réparties sur  différents Jabal (BIB 2902) </w:t>
      </w:r>
    </w:p>
    <w:p w14:paraId="3E9D9FCF" w14:textId="77777777" w:rsidR="009459CE" w:rsidRDefault="009459CE" w:rsidP="00242C0F">
      <w:pPr>
        <w:jc w:val="both"/>
        <w:rPr>
          <w:lang w:val="fr-FR"/>
        </w:rPr>
      </w:pPr>
    </w:p>
    <w:p w14:paraId="4008A03E" w14:textId="77777777" w:rsidR="0083156B" w:rsidRPr="006062CB" w:rsidRDefault="009459CE" w:rsidP="0083156B">
      <w:pPr>
        <w:pStyle w:val="Heading3"/>
        <w:rPr>
          <w:lang w:val="en-US"/>
        </w:rPr>
      </w:pPr>
      <w:r w:rsidRPr="006062CB">
        <w:rPr>
          <w:lang w:val="en-US"/>
        </w:rPr>
        <w:t>Mahjar (Jabal)</w:t>
      </w:r>
    </w:p>
    <w:p w14:paraId="25F82E69" w14:textId="77777777" w:rsidR="009459CE" w:rsidRPr="00091052" w:rsidRDefault="009459CE" w:rsidP="009459CE">
      <w:pPr>
        <w:rPr>
          <w:sz w:val="20"/>
        </w:rPr>
      </w:pPr>
      <w:r w:rsidRPr="00091052">
        <w:rPr>
          <w:sz w:val="20"/>
        </w:rPr>
        <w:t>IGN 1-IGN 14 (BIB 2902)</w:t>
      </w:r>
    </w:p>
    <w:p w14:paraId="3D193B5A" w14:textId="77777777" w:rsidR="009459CE" w:rsidRPr="00736C01" w:rsidRDefault="009459CE" w:rsidP="00294489"/>
    <w:p w14:paraId="0C06B0EF" w14:textId="77777777" w:rsidR="0083156B" w:rsidRDefault="0083156B" w:rsidP="00294489">
      <w:pPr>
        <w:rPr>
          <w:lang w:val="fr-FR"/>
        </w:rPr>
      </w:pPr>
      <w:r>
        <w:rPr>
          <w:lang w:val="fr-FR"/>
        </w:rPr>
        <w:t>Nécropole du Jabal Al-Mahjar (BIB 2914)</w:t>
      </w:r>
    </w:p>
    <w:p w14:paraId="77BE6E01" w14:textId="77777777" w:rsidR="0083156B" w:rsidRPr="0083156B" w:rsidRDefault="0083156B" w:rsidP="00294489">
      <w:pPr>
        <w:rPr>
          <w:lang w:val="fr-FR"/>
        </w:rPr>
      </w:pPr>
    </w:p>
    <w:p w14:paraId="5F8F0A82" w14:textId="77777777" w:rsidR="009459CE" w:rsidRPr="006062CB" w:rsidRDefault="004B1D72" w:rsidP="009459CE">
      <w:pPr>
        <w:pStyle w:val="Heading3"/>
        <w:rPr>
          <w:lang w:val="en-US"/>
        </w:rPr>
      </w:pPr>
      <w:r w:rsidRPr="006062CB">
        <w:rPr>
          <w:lang w:val="en-US"/>
        </w:rPr>
        <w:t>Qasr al-Bint</w:t>
      </w:r>
    </w:p>
    <w:p w14:paraId="0D92F7AB" w14:textId="77777777" w:rsidR="009459CE" w:rsidRPr="00091052" w:rsidRDefault="009459CE" w:rsidP="009459CE">
      <w:pPr>
        <w:rPr>
          <w:sz w:val="20"/>
        </w:rPr>
      </w:pPr>
      <w:r w:rsidRPr="00091052">
        <w:rPr>
          <w:sz w:val="20"/>
        </w:rPr>
        <w:t>IGN 17-IGN 4</w:t>
      </w:r>
      <w:r w:rsidR="004B1D72" w:rsidRPr="00091052">
        <w:rPr>
          <w:sz w:val="20"/>
        </w:rPr>
        <w:t>8</w:t>
      </w:r>
      <w:r w:rsidRPr="00091052">
        <w:rPr>
          <w:sz w:val="20"/>
        </w:rPr>
        <w:t xml:space="preserve"> </w:t>
      </w:r>
      <w:r w:rsidR="004B1D72" w:rsidRPr="00091052">
        <w:rPr>
          <w:sz w:val="20"/>
        </w:rPr>
        <w:t>(BIB 2914)</w:t>
      </w:r>
    </w:p>
    <w:p w14:paraId="5A3417D0" w14:textId="77777777" w:rsidR="004B1D72" w:rsidRDefault="004B1D72" w:rsidP="009459CE"/>
    <w:p w14:paraId="1B826559" w14:textId="77777777" w:rsidR="004B1D72" w:rsidRPr="004B1D72" w:rsidRDefault="004B1D72" w:rsidP="009459CE">
      <w:pPr>
        <w:rPr>
          <w:lang w:val="fr-FR"/>
        </w:rPr>
      </w:pPr>
      <w:r w:rsidRPr="004B1D72">
        <w:rPr>
          <w:lang w:val="fr-FR"/>
        </w:rPr>
        <w:t>Nécropole du Qasr al-Bint (BIB 2914)</w:t>
      </w:r>
    </w:p>
    <w:p w14:paraId="7476D88D" w14:textId="77777777" w:rsidR="009459CE" w:rsidRPr="004B1D72" w:rsidRDefault="009459CE" w:rsidP="009459CE">
      <w:pPr>
        <w:rPr>
          <w:lang w:val="fr-FR"/>
        </w:rPr>
      </w:pPr>
    </w:p>
    <w:p w14:paraId="0E5E9588" w14:textId="77777777" w:rsidR="009459CE" w:rsidRPr="004B1D72" w:rsidRDefault="009459CE" w:rsidP="00294489">
      <w:pPr>
        <w:rPr>
          <w:lang w:val="fr-FR"/>
        </w:rPr>
      </w:pPr>
    </w:p>
    <w:p w14:paraId="5D9B4311" w14:textId="77777777" w:rsidR="009459CE" w:rsidRPr="00A0014D" w:rsidRDefault="009459CE" w:rsidP="009459CE">
      <w:pPr>
        <w:pStyle w:val="Heading3"/>
        <w:rPr>
          <w:lang w:val="en-GB"/>
        </w:rPr>
      </w:pPr>
      <w:r w:rsidRPr="00A0014D">
        <w:rPr>
          <w:lang w:val="en-GB"/>
        </w:rPr>
        <w:t>al Ahmar (Jabal)</w:t>
      </w:r>
    </w:p>
    <w:p w14:paraId="2868DA04" w14:textId="77777777" w:rsidR="009459CE" w:rsidRPr="00091052" w:rsidRDefault="009459CE" w:rsidP="009459CE">
      <w:pPr>
        <w:rPr>
          <w:sz w:val="20"/>
          <w:lang w:val="en-GB"/>
        </w:rPr>
      </w:pPr>
      <w:r w:rsidRPr="00091052">
        <w:rPr>
          <w:sz w:val="20"/>
          <w:lang w:val="en-GB"/>
        </w:rPr>
        <w:t>IGN 112-IGN 130 (BIB 2902)</w:t>
      </w:r>
    </w:p>
    <w:p w14:paraId="59808213" w14:textId="77777777" w:rsidR="005965AD" w:rsidRPr="00A0014D" w:rsidRDefault="005965AD" w:rsidP="009459CE">
      <w:pPr>
        <w:rPr>
          <w:lang w:val="en-GB"/>
        </w:rPr>
      </w:pPr>
    </w:p>
    <w:p w14:paraId="320AFCB4" w14:textId="77777777" w:rsidR="005965AD" w:rsidRPr="00F63684" w:rsidRDefault="005965AD" w:rsidP="004B1D72">
      <w:pPr>
        <w:pStyle w:val="Heading4"/>
      </w:pPr>
      <w:r w:rsidRPr="00F63684">
        <w:t>IGN 116</w:t>
      </w:r>
    </w:p>
    <w:p w14:paraId="2B45F516" w14:textId="77777777" w:rsidR="00091052" w:rsidRPr="00091052" w:rsidRDefault="005965AD" w:rsidP="009459CE">
      <w:pPr>
        <w:rPr>
          <w:sz w:val="20"/>
          <w:lang w:val="fr-FR"/>
        </w:rPr>
      </w:pPr>
      <w:r w:rsidRPr="00091052">
        <w:rPr>
          <w:sz w:val="20"/>
          <w:lang w:val="fr-FR"/>
        </w:rPr>
        <w:t xml:space="preserve">IGN 116.1 </w:t>
      </w:r>
    </w:p>
    <w:p w14:paraId="3E6DE109" w14:textId="77777777" w:rsidR="00091052" w:rsidRDefault="00091052" w:rsidP="009459CE">
      <w:pPr>
        <w:rPr>
          <w:lang w:val="fr-FR"/>
        </w:rPr>
      </w:pPr>
    </w:p>
    <w:p w14:paraId="6A8D4B26" w14:textId="35D81A18" w:rsidR="005965AD" w:rsidRDefault="005965AD" w:rsidP="009459CE">
      <w:pPr>
        <w:rPr>
          <w:lang w:val="fr-FR"/>
        </w:rPr>
      </w:pPr>
      <w:r w:rsidRPr="005965AD">
        <w:rPr>
          <w:lang w:val="fr-FR"/>
        </w:rPr>
        <w:t>tombe qui a livré de la céram</w:t>
      </w:r>
      <w:r>
        <w:rPr>
          <w:lang w:val="fr-FR"/>
        </w:rPr>
        <w:t>ique (</w:t>
      </w:r>
      <w:r w:rsidRPr="005965AD">
        <w:rPr>
          <w:i/>
          <w:lang w:val="fr-FR"/>
        </w:rPr>
        <w:t>pear shaped urns</w:t>
      </w:r>
      <w:r>
        <w:rPr>
          <w:lang w:val="fr-FR"/>
        </w:rPr>
        <w:t xml:space="preserve">) datée en tre </w:t>
      </w:r>
      <w:r w:rsidRPr="005965AD">
        <w:rPr>
          <w:lang w:val="fr-FR"/>
        </w:rPr>
        <w:t>50</w:t>
      </w:r>
      <w:r>
        <w:rPr>
          <w:lang w:val="fr-FR"/>
        </w:rPr>
        <w:t xml:space="preserve"> BC</w:t>
      </w:r>
      <w:r w:rsidRPr="005965AD">
        <w:rPr>
          <w:lang w:val="fr-FR"/>
        </w:rPr>
        <w:t xml:space="preserve"> et </w:t>
      </w:r>
      <w:r>
        <w:rPr>
          <w:lang w:val="fr-FR"/>
        </w:rPr>
        <w:t>70 AD (BIB 2917)</w:t>
      </w:r>
    </w:p>
    <w:p w14:paraId="4988CEC4" w14:textId="77777777" w:rsidR="009459CE" w:rsidRDefault="009459CE" w:rsidP="009459CE">
      <w:pPr>
        <w:rPr>
          <w:lang w:val="fr-FR"/>
        </w:rPr>
      </w:pPr>
    </w:p>
    <w:p w14:paraId="20710681" w14:textId="77777777" w:rsidR="00104E86" w:rsidRPr="00406B27" w:rsidRDefault="00104E86" w:rsidP="00104E86">
      <w:pPr>
        <w:pStyle w:val="Heading4"/>
      </w:pPr>
      <w:r w:rsidRPr="00406B27">
        <w:t>IGN 117</w:t>
      </w:r>
    </w:p>
    <w:p w14:paraId="2B13396A" w14:textId="77777777" w:rsidR="00104E86" w:rsidRPr="005965AD" w:rsidRDefault="00104E86" w:rsidP="009459CE">
      <w:pPr>
        <w:rPr>
          <w:lang w:val="fr-FR"/>
        </w:rPr>
      </w:pPr>
      <w:r>
        <w:rPr>
          <w:lang w:val="fr-FR"/>
        </w:rPr>
        <w:t>Cette tombe a livré de nombreuses informations sur les rituels funéraires nabatéens. Squelettes avec de nombreux restes de linceuls (BIB AlUla expo)</w:t>
      </w:r>
    </w:p>
    <w:p w14:paraId="1B8E53FA" w14:textId="77777777" w:rsidR="009459CE" w:rsidRPr="005965AD" w:rsidRDefault="009459CE" w:rsidP="00294489">
      <w:pPr>
        <w:rPr>
          <w:lang w:val="fr-FR"/>
        </w:rPr>
      </w:pPr>
    </w:p>
    <w:p w14:paraId="3E3867B3" w14:textId="77777777" w:rsidR="009459CE" w:rsidRPr="006062CB" w:rsidRDefault="009459CE" w:rsidP="009459CE">
      <w:pPr>
        <w:pStyle w:val="Heading3"/>
        <w:rPr>
          <w:lang w:val="en-US"/>
        </w:rPr>
      </w:pPr>
      <w:r w:rsidRPr="006062CB">
        <w:rPr>
          <w:lang w:val="en-US"/>
        </w:rPr>
        <w:lastRenderedPageBreak/>
        <w:t>Khraymat (Jabal)</w:t>
      </w:r>
    </w:p>
    <w:p w14:paraId="14EF1B9E" w14:textId="77777777" w:rsidR="009459CE" w:rsidRPr="00091052" w:rsidRDefault="009459CE" w:rsidP="009459CE">
      <w:pPr>
        <w:rPr>
          <w:sz w:val="20"/>
        </w:rPr>
      </w:pPr>
      <w:r w:rsidRPr="00091052">
        <w:rPr>
          <w:sz w:val="20"/>
        </w:rPr>
        <w:t xml:space="preserve">IGN </w:t>
      </w:r>
      <w:r w:rsidR="004B1D72" w:rsidRPr="00091052">
        <w:rPr>
          <w:sz w:val="20"/>
        </w:rPr>
        <w:t>49</w:t>
      </w:r>
      <w:r w:rsidRPr="00091052">
        <w:rPr>
          <w:sz w:val="20"/>
        </w:rPr>
        <w:t xml:space="preserve">-IGN 101 </w:t>
      </w:r>
      <w:r w:rsidR="004B1D72" w:rsidRPr="00091052">
        <w:rPr>
          <w:sz w:val="20"/>
        </w:rPr>
        <w:t>(BIB 2914)</w:t>
      </w:r>
    </w:p>
    <w:p w14:paraId="34032ADB" w14:textId="77777777" w:rsidR="0083156B" w:rsidRPr="00736C01" w:rsidRDefault="0083156B" w:rsidP="009459CE"/>
    <w:p w14:paraId="788FDEB5" w14:textId="77777777" w:rsidR="0083156B" w:rsidRPr="004B1D72" w:rsidRDefault="0083156B" w:rsidP="009459CE">
      <w:pPr>
        <w:rPr>
          <w:lang w:val="fr-FR"/>
        </w:rPr>
      </w:pPr>
      <w:r w:rsidRPr="004B1D72">
        <w:rPr>
          <w:lang w:val="fr-FR"/>
        </w:rPr>
        <w:t>Nécropole du Jabal Al-Khraymat</w:t>
      </w:r>
      <w:r w:rsidR="00AB77D6">
        <w:rPr>
          <w:lang w:val="fr-FR"/>
        </w:rPr>
        <w:t>, à l'ouest du secteur résidentiel</w:t>
      </w:r>
      <w:r w:rsidRPr="004B1D72">
        <w:rPr>
          <w:lang w:val="fr-FR"/>
        </w:rPr>
        <w:t xml:space="preserve"> </w:t>
      </w:r>
      <w:r w:rsidR="004B1D72">
        <w:rPr>
          <w:lang w:val="fr-FR"/>
        </w:rPr>
        <w:t>(BIB 2914)</w:t>
      </w:r>
    </w:p>
    <w:p w14:paraId="425FCD13" w14:textId="77777777" w:rsidR="009459CE" w:rsidRPr="004B1D72" w:rsidRDefault="009459CE" w:rsidP="009459CE">
      <w:pPr>
        <w:rPr>
          <w:lang w:val="fr-FR"/>
        </w:rPr>
      </w:pPr>
    </w:p>
    <w:p w14:paraId="704B2D89" w14:textId="77777777" w:rsidR="009459CE" w:rsidRPr="004B1D72" w:rsidRDefault="009459CE" w:rsidP="009459CE">
      <w:pPr>
        <w:ind w:firstLine="709"/>
        <w:rPr>
          <w:lang w:val="fr-FR"/>
        </w:rPr>
      </w:pPr>
    </w:p>
    <w:p w14:paraId="0F1EE698" w14:textId="77777777" w:rsidR="009459CE" w:rsidRPr="006062CB" w:rsidRDefault="009459CE" w:rsidP="009459CE">
      <w:pPr>
        <w:pStyle w:val="Heading3"/>
        <w:rPr>
          <w:lang w:val="en-US"/>
        </w:rPr>
      </w:pPr>
      <w:r w:rsidRPr="006062CB">
        <w:rPr>
          <w:lang w:val="en-US"/>
        </w:rPr>
        <w:t>Qayr al Farid</w:t>
      </w:r>
    </w:p>
    <w:p w14:paraId="2F811895" w14:textId="77777777" w:rsidR="009459CE" w:rsidRPr="00091052" w:rsidRDefault="004B1D72" w:rsidP="009459CE">
      <w:pPr>
        <w:rPr>
          <w:i/>
          <w:sz w:val="20"/>
        </w:rPr>
      </w:pPr>
      <w:r w:rsidRPr="00091052">
        <w:rPr>
          <w:rStyle w:val="imgcaption"/>
          <w:sz w:val="20"/>
        </w:rPr>
        <w:t xml:space="preserve">IGN 111 (BIB 2914), </w:t>
      </w:r>
      <w:r w:rsidR="009459CE" w:rsidRPr="00091052">
        <w:rPr>
          <w:rStyle w:val="imgcaption"/>
          <w:sz w:val="20"/>
        </w:rPr>
        <w:t>t. Qasr al-Farid</w:t>
      </w:r>
      <w:r w:rsidRPr="00091052">
        <w:rPr>
          <w:rStyle w:val="imgcaption"/>
          <w:sz w:val="20"/>
        </w:rPr>
        <w:t xml:space="preserve">, </w:t>
      </w:r>
      <w:r w:rsidR="009459CE" w:rsidRPr="00091052">
        <w:rPr>
          <w:rStyle w:val="imgcaption"/>
          <w:i/>
          <w:sz w:val="20"/>
        </w:rPr>
        <w:t>the Lonely Castle</w:t>
      </w:r>
    </w:p>
    <w:p w14:paraId="0698CAEC" w14:textId="77777777" w:rsidR="009459CE" w:rsidRPr="006D6085" w:rsidRDefault="009459CE" w:rsidP="009459CE"/>
    <w:p w14:paraId="2EAD7B74" w14:textId="77777777" w:rsidR="009459CE" w:rsidRPr="00A0014D" w:rsidRDefault="009459CE" w:rsidP="009459CE">
      <w:pPr>
        <w:rPr>
          <w:lang w:val="fr-FR"/>
        </w:rPr>
      </w:pPr>
      <w:r w:rsidRPr="00A0014D">
        <w:rPr>
          <w:lang w:val="fr-FR"/>
        </w:rPr>
        <w:t>Tombe nabatéenne</w:t>
      </w:r>
    </w:p>
    <w:p w14:paraId="5065E210" w14:textId="77777777" w:rsidR="006E0734" w:rsidRPr="00A0014D" w:rsidRDefault="006E0734" w:rsidP="00242C0F">
      <w:pPr>
        <w:rPr>
          <w:lang w:val="fr-FR"/>
        </w:rPr>
      </w:pPr>
    </w:p>
    <w:p w14:paraId="6F9E603E" w14:textId="77777777" w:rsidR="004B1D72" w:rsidRDefault="004B1D72" w:rsidP="004B1D72">
      <w:pPr>
        <w:pStyle w:val="Heading3"/>
      </w:pPr>
      <w:r>
        <w:t>Qasr As-Sani</w:t>
      </w:r>
    </w:p>
    <w:p w14:paraId="29DF21F6" w14:textId="0E9E234B" w:rsidR="004B1D72" w:rsidRPr="00091052" w:rsidRDefault="004B1D72" w:rsidP="004B1D72">
      <w:pPr>
        <w:rPr>
          <w:sz w:val="20"/>
          <w:lang w:val="fr-FR"/>
        </w:rPr>
      </w:pPr>
      <w:r w:rsidRPr="00091052">
        <w:rPr>
          <w:sz w:val="20"/>
          <w:lang w:val="fr-FR"/>
        </w:rPr>
        <w:t>IGN 102 (BIB 2914), Qayr al Suni ?</w:t>
      </w:r>
    </w:p>
    <w:p w14:paraId="7026A285" w14:textId="77777777" w:rsidR="004B1D72" w:rsidRDefault="004B1D72" w:rsidP="00242C0F">
      <w:pPr>
        <w:rPr>
          <w:lang w:val="fr-FR"/>
        </w:rPr>
      </w:pPr>
    </w:p>
    <w:p w14:paraId="1535C573" w14:textId="77777777" w:rsidR="004B1D72" w:rsidRPr="009459CE" w:rsidRDefault="004B1D72" w:rsidP="00242C0F">
      <w:pPr>
        <w:rPr>
          <w:lang w:val="fr-FR"/>
        </w:rPr>
      </w:pPr>
    </w:p>
    <w:p w14:paraId="4AE48D71" w14:textId="77777777" w:rsidR="006E0734" w:rsidRPr="0032190F" w:rsidRDefault="006E0734" w:rsidP="00426FF9">
      <w:pPr>
        <w:pStyle w:val="Heading1"/>
      </w:pPr>
      <w:bookmarkStart w:id="4635" w:name="Sit_Qaryat_Faw"/>
      <w:r w:rsidRPr="0032190F">
        <w:t>QARYAT AL FAW</w:t>
      </w:r>
    </w:p>
    <w:bookmarkEnd w:id="4635"/>
    <w:p w14:paraId="3D12F886" w14:textId="77777777" w:rsidR="006E0734" w:rsidRPr="0032190F" w:rsidRDefault="006E0734" w:rsidP="00242C0F">
      <w:pPr>
        <w:rPr>
          <w:lang w:val="fr-FR"/>
        </w:rPr>
      </w:pPr>
    </w:p>
    <w:p w14:paraId="1BD509AB" w14:textId="076102C4" w:rsidR="002A61CD" w:rsidRPr="0032190F" w:rsidRDefault="006E0734" w:rsidP="00242C0F">
      <w:pPr>
        <w:jc w:val="both"/>
        <w:rPr>
          <w:lang w:val="fr-FR"/>
        </w:rPr>
      </w:pPr>
      <w:r w:rsidRPr="0032190F">
        <w:rPr>
          <w:lang w:val="fr-FR"/>
        </w:rPr>
        <w:t>Qaryat al faw, au sud de l’Arabie Saoudite, daté du 4</w:t>
      </w:r>
      <w:r w:rsidRPr="0032190F">
        <w:rPr>
          <w:vertAlign w:val="superscript"/>
          <w:lang w:val="fr-FR"/>
        </w:rPr>
        <w:t>e</w:t>
      </w:r>
      <w:r w:rsidRPr="0032190F">
        <w:rPr>
          <w:lang w:val="fr-FR"/>
        </w:rPr>
        <w:t xml:space="preserve"> s. aec. Les sculptures des monuments </w:t>
      </w:r>
      <w:r w:rsidR="00F64A9D">
        <w:rPr>
          <w:lang w:val="fr-FR"/>
        </w:rPr>
        <w:t>p</w:t>
      </w:r>
      <w:r w:rsidRPr="0032190F">
        <w:rPr>
          <w:lang w:val="fr-FR"/>
        </w:rPr>
        <w:t>artage</w:t>
      </w:r>
      <w:r w:rsidR="00F64A9D">
        <w:rPr>
          <w:lang w:val="fr-FR"/>
        </w:rPr>
        <w:t>nt</w:t>
      </w:r>
      <w:r w:rsidRPr="0032190F">
        <w:rPr>
          <w:lang w:val="fr-FR"/>
        </w:rPr>
        <w:t xml:space="preserve"> avec </w:t>
      </w:r>
      <w:hyperlink r:id="rId11447" w:anchor="Sit_Petra" w:history="1">
        <w:r w:rsidR="00F64A9D" w:rsidRPr="00E62D0E">
          <w:rPr>
            <w:rStyle w:val="Hyperlink"/>
            <w:lang w:val="fr-FR"/>
          </w:rPr>
          <w:t>Petra</w:t>
        </w:r>
      </w:hyperlink>
      <w:r w:rsidR="00F64A9D" w:rsidRPr="0032190F">
        <w:rPr>
          <w:lang w:val="fr-FR"/>
        </w:rPr>
        <w:t xml:space="preserve"> </w:t>
      </w:r>
      <w:r w:rsidRPr="0032190F">
        <w:rPr>
          <w:lang w:val="fr-FR"/>
        </w:rPr>
        <w:t xml:space="preserve">plusieurs points communs : la couleur de la roche, sa forme, les motifs en merlon. Par contre les types d’inhumations différent : ici un bloc plein marque le lieu de la-es sépulture-s (bloc creusé pour Petra) (BIB Michel mouton in  (BIB arte, </w:t>
      </w:r>
      <w:r w:rsidRPr="0032190F">
        <w:rPr>
          <w:i/>
          <w:lang w:val="fr-FR"/>
        </w:rPr>
        <w:t>Monuments éternels</w:t>
      </w:r>
      <w:r w:rsidRPr="0032190F">
        <w:rPr>
          <w:lang w:val="fr-FR"/>
        </w:rPr>
        <w:t>, 2015</w:t>
      </w:r>
      <w:r w:rsidR="002A61CD" w:rsidRPr="0032190F">
        <w:rPr>
          <w:lang w:val="fr-FR"/>
        </w:rPr>
        <w:t xml:space="preserve">)). Existe un exemple de cavité débutée. M. Merlon pense que ce site est plus ancien que Petra et que les </w:t>
      </w:r>
      <w:hyperlink r:id="rId11448" w:anchor="Cul_Nabateens" w:history="1">
        <w:r w:rsidR="002A61CD" w:rsidRPr="0032190F">
          <w:rPr>
            <w:rStyle w:val="Hyperlink"/>
            <w:lang w:val="fr-FR"/>
          </w:rPr>
          <w:t>Nabatéens</w:t>
        </w:r>
      </w:hyperlink>
      <w:r w:rsidR="002A61CD" w:rsidRPr="0032190F">
        <w:rPr>
          <w:lang w:val="fr-FR"/>
        </w:rPr>
        <w:t xml:space="preserve"> seraient originaires du Sud de l’Arabie (BIB Michel mouton in  (BIB arte, </w:t>
      </w:r>
      <w:r w:rsidR="002A61CD" w:rsidRPr="0032190F">
        <w:rPr>
          <w:i/>
          <w:lang w:val="fr-FR"/>
        </w:rPr>
        <w:t>Monuments éternels</w:t>
      </w:r>
      <w:r w:rsidR="002A61CD" w:rsidRPr="0032190F">
        <w:rPr>
          <w:lang w:val="fr-FR"/>
        </w:rPr>
        <w:t>, 2015)).</w:t>
      </w:r>
    </w:p>
    <w:p w14:paraId="56E0A88E" w14:textId="77777777" w:rsidR="002A61CD" w:rsidRPr="0032190F" w:rsidRDefault="002A61CD" w:rsidP="00242C0F">
      <w:pPr>
        <w:rPr>
          <w:lang w:val="fr-FR"/>
        </w:rPr>
      </w:pPr>
    </w:p>
    <w:p w14:paraId="03AF3BB6" w14:textId="77777777" w:rsidR="007E5C29" w:rsidRPr="0032190F" w:rsidRDefault="007E5C29" w:rsidP="00426FF9">
      <w:pPr>
        <w:pStyle w:val="Heading1"/>
      </w:pPr>
      <w:bookmarkStart w:id="4636" w:name="Sit_Giffa"/>
      <w:r w:rsidRPr="0032190F">
        <w:t>GIFFA</w:t>
      </w:r>
    </w:p>
    <w:bookmarkEnd w:id="4636"/>
    <w:p w14:paraId="74926CB6" w14:textId="77777777" w:rsidR="007E5C29" w:rsidRPr="0032190F" w:rsidRDefault="007E5C29" w:rsidP="00242C0F">
      <w:pPr>
        <w:rPr>
          <w:lang w:val="fr-FR"/>
        </w:rPr>
      </w:pPr>
    </w:p>
    <w:p w14:paraId="306179C7" w14:textId="7117A596" w:rsidR="007E5C29" w:rsidRPr="0032190F" w:rsidRDefault="007E5C29" w:rsidP="00242C0F">
      <w:pPr>
        <w:rPr>
          <w:lang w:val="fr-FR"/>
        </w:rPr>
      </w:pPr>
      <w:r w:rsidRPr="0032190F">
        <w:rPr>
          <w:lang w:val="fr-FR"/>
        </w:rPr>
        <w:t>Cité caravanière</w:t>
      </w:r>
      <w:r w:rsidR="006520BC">
        <w:rPr>
          <w:lang w:val="fr-FR"/>
        </w:rPr>
        <w:t xml:space="preserve"> [</w:t>
      </w:r>
      <w:hyperlink r:id="rId11449" w:anchor="Sit_Karum" w:history="1">
        <w:r w:rsidR="006520BC" w:rsidRPr="00F13B95">
          <w:rPr>
            <w:rStyle w:val="Hyperlink"/>
            <w:lang w:val="fr-FR"/>
          </w:rPr>
          <w:t>karum</w:t>
        </w:r>
      </w:hyperlink>
      <w:r w:rsidR="006520BC">
        <w:rPr>
          <w:lang w:val="fr-FR"/>
        </w:rPr>
        <w:t>]</w:t>
      </w:r>
      <w:r w:rsidR="00C4094E" w:rsidRPr="0032190F">
        <w:rPr>
          <w:lang w:val="fr-FR"/>
        </w:rPr>
        <w:t>,</w:t>
      </w:r>
      <w:hyperlink r:id="rId11450" w:anchor="Sit_Mesopotamie" w:history="1">
        <w:r w:rsidR="00C4094E" w:rsidRPr="0032190F">
          <w:rPr>
            <w:rStyle w:val="Hyperlink"/>
            <w:lang w:val="fr-FR"/>
          </w:rPr>
          <w:t>Mésopotamie</w:t>
        </w:r>
      </w:hyperlink>
      <w:r w:rsidR="00C4094E" w:rsidRPr="0032190F">
        <w:rPr>
          <w:lang w:val="fr-FR"/>
        </w:rPr>
        <w:t>.</w:t>
      </w:r>
    </w:p>
    <w:p w14:paraId="2689A448" w14:textId="77777777" w:rsidR="008B4B61" w:rsidRPr="0032190F" w:rsidRDefault="008B4B61" w:rsidP="00242C0F">
      <w:pPr>
        <w:rPr>
          <w:lang w:val="fr-FR"/>
        </w:rPr>
      </w:pPr>
    </w:p>
    <w:p w14:paraId="09702198" w14:textId="77777777" w:rsidR="008B4B61" w:rsidRPr="0032190F" w:rsidRDefault="008B4B61" w:rsidP="00426FF9">
      <w:pPr>
        <w:pStyle w:val="Heading1"/>
      </w:pPr>
      <w:bookmarkStart w:id="4637" w:name="Sit_Damas"/>
      <w:r w:rsidRPr="0032190F">
        <w:t>DAMAS</w:t>
      </w:r>
    </w:p>
    <w:bookmarkEnd w:id="4637"/>
    <w:p w14:paraId="2DC589FA" w14:textId="77777777" w:rsidR="008B4B61" w:rsidRPr="0032190F" w:rsidRDefault="008B4B61" w:rsidP="00242C0F">
      <w:pPr>
        <w:rPr>
          <w:lang w:val="fr-FR"/>
        </w:rPr>
      </w:pPr>
    </w:p>
    <w:p w14:paraId="0E4B19C9" w14:textId="3CE58581" w:rsidR="008B4B61" w:rsidRPr="0032190F" w:rsidRDefault="008B4B61" w:rsidP="00242C0F">
      <w:pPr>
        <w:rPr>
          <w:lang w:val="fr-FR"/>
        </w:rPr>
      </w:pPr>
      <w:r w:rsidRPr="0032190F">
        <w:rPr>
          <w:lang w:val="fr-FR"/>
        </w:rPr>
        <w:t xml:space="preserve">Dans l’actuelle Syrie, </w:t>
      </w:r>
      <w:r w:rsidR="002A61CD" w:rsidRPr="0032190F">
        <w:rPr>
          <w:lang w:val="fr-FR"/>
        </w:rPr>
        <w:t xml:space="preserve">en 661 ec </w:t>
      </w:r>
      <w:r w:rsidRPr="0032190F">
        <w:rPr>
          <w:lang w:val="fr-FR"/>
        </w:rPr>
        <w:t xml:space="preserve">c’est la capitale des </w:t>
      </w:r>
      <w:hyperlink r:id="rId11451" w:anchor="Cul_Ommeyades" w:history="1">
        <w:r w:rsidRPr="0032190F">
          <w:rPr>
            <w:rStyle w:val="Hyperlink"/>
            <w:lang w:val="fr-FR"/>
          </w:rPr>
          <w:t>Ommeyades</w:t>
        </w:r>
      </w:hyperlink>
      <w:r w:rsidRPr="0032190F">
        <w:rPr>
          <w:lang w:val="fr-FR"/>
        </w:rPr>
        <w:t xml:space="preserve"> (SS BIB)</w:t>
      </w:r>
      <w:r w:rsidR="008D349D" w:rsidRPr="0032190F">
        <w:rPr>
          <w:lang w:val="fr-FR"/>
        </w:rPr>
        <w:t xml:space="preserve">. Site de la </w:t>
      </w:r>
      <w:hyperlink r:id="rId11452" w:anchor="Sit_Route_Soie" w:history="1">
        <w:r w:rsidR="008D349D" w:rsidRPr="0032190F">
          <w:rPr>
            <w:rStyle w:val="Hyperlink"/>
            <w:lang w:val="fr-FR"/>
          </w:rPr>
          <w:t>route de la soie</w:t>
        </w:r>
      </w:hyperlink>
      <w:r w:rsidR="008D349D" w:rsidRPr="0032190F">
        <w:rPr>
          <w:lang w:val="fr-FR"/>
        </w:rPr>
        <w:t xml:space="preserve"> (BIB 1754 p. 14-75)</w:t>
      </w:r>
      <w:r w:rsidR="00ED5F09" w:rsidRPr="0032190F">
        <w:rPr>
          <w:lang w:val="fr-FR"/>
        </w:rPr>
        <w:t>. Lieu saint du chiisme (BIB 1931)</w:t>
      </w:r>
    </w:p>
    <w:p w14:paraId="7228DEF3" w14:textId="77777777" w:rsidR="000727F3" w:rsidRPr="0032190F" w:rsidRDefault="000727F3" w:rsidP="00242C0F">
      <w:pPr>
        <w:rPr>
          <w:lang w:val="fr-FR"/>
        </w:rPr>
      </w:pPr>
    </w:p>
    <w:p w14:paraId="24FE138E" w14:textId="77777777" w:rsidR="000727F3" w:rsidRPr="0032190F" w:rsidRDefault="000727F3" w:rsidP="000727F3">
      <w:pPr>
        <w:pStyle w:val="Heading2"/>
      </w:pPr>
      <w:r w:rsidRPr="0032190F">
        <w:rPr>
          <w:lang w:eastAsia="en-GB"/>
        </w:rPr>
        <w:t>Mosquée des Ommeyades</w:t>
      </w:r>
    </w:p>
    <w:p w14:paraId="4240EB0E" w14:textId="77777777" w:rsidR="000727F3" w:rsidRPr="0032190F" w:rsidRDefault="000727F3" w:rsidP="00242C0F">
      <w:pPr>
        <w:rPr>
          <w:lang w:val="fr-FR"/>
        </w:rPr>
      </w:pPr>
    </w:p>
    <w:p w14:paraId="4F8641F7" w14:textId="77777777" w:rsidR="000727F3" w:rsidRPr="0032190F" w:rsidRDefault="000727F3" w:rsidP="00242C0F">
      <w:pPr>
        <w:rPr>
          <w:color w:val="000000"/>
          <w:szCs w:val="20"/>
          <w:lang w:val="fr-FR" w:eastAsia="en-GB"/>
        </w:rPr>
      </w:pPr>
      <w:r w:rsidRPr="0032190F">
        <w:rPr>
          <w:color w:val="000000"/>
          <w:szCs w:val="20"/>
          <w:lang w:val="fr-FR" w:eastAsia="en-GB"/>
        </w:rPr>
        <w:t>Al-Walid I construit la Mosquée des Ommeyades sur l’emplacement de l’Eglise Saint-Jean elle-même construite sur un temple romain (BIB F. Deroche, Collège de France, 2016)</w:t>
      </w:r>
    </w:p>
    <w:p w14:paraId="6C9D7E50" w14:textId="77777777" w:rsidR="000727F3" w:rsidRPr="0032190F" w:rsidRDefault="000727F3" w:rsidP="00242C0F">
      <w:pPr>
        <w:rPr>
          <w:color w:val="000000"/>
          <w:szCs w:val="20"/>
          <w:lang w:val="fr-FR" w:eastAsia="en-GB"/>
        </w:rPr>
      </w:pPr>
    </w:p>
    <w:p w14:paraId="7103BE3E" w14:textId="77777777" w:rsidR="000727F3" w:rsidRPr="0032190F" w:rsidRDefault="000727F3" w:rsidP="00242C0F">
      <w:pPr>
        <w:rPr>
          <w:lang w:val="fr-FR"/>
        </w:rPr>
      </w:pPr>
    </w:p>
    <w:p w14:paraId="37A6420A" w14:textId="77777777" w:rsidR="002F3171" w:rsidRPr="0032190F" w:rsidRDefault="002F3171" w:rsidP="00242C0F">
      <w:pPr>
        <w:rPr>
          <w:lang w:val="fr-FR"/>
        </w:rPr>
      </w:pPr>
    </w:p>
    <w:p w14:paraId="00405AAB" w14:textId="77777777" w:rsidR="002F3171" w:rsidRPr="0032190F" w:rsidRDefault="002F3171" w:rsidP="00426FF9">
      <w:pPr>
        <w:pStyle w:val="Heading1"/>
      </w:pPr>
      <w:bookmarkStart w:id="4638" w:name="Sit_Qumran"/>
      <w:r w:rsidRPr="0032190F">
        <w:t>QUMRAN</w:t>
      </w:r>
    </w:p>
    <w:bookmarkEnd w:id="4638"/>
    <w:p w14:paraId="3FE30E37" w14:textId="77777777" w:rsidR="002F3171" w:rsidRPr="0032190F" w:rsidRDefault="002F3171" w:rsidP="00242C0F">
      <w:pPr>
        <w:rPr>
          <w:lang w:val="fr-FR"/>
        </w:rPr>
      </w:pPr>
    </w:p>
    <w:p w14:paraId="04A52163" w14:textId="324C29AD" w:rsidR="002F3171" w:rsidRPr="0032190F" w:rsidRDefault="002F3171" w:rsidP="00242C0F">
      <w:pPr>
        <w:jc w:val="both"/>
        <w:rPr>
          <w:lang w:val="fr-FR"/>
        </w:rPr>
      </w:pPr>
      <w:r w:rsidRPr="0032190F">
        <w:rPr>
          <w:lang w:val="fr-FR"/>
        </w:rPr>
        <w:t xml:space="preserve">Qumrân (Palestine) est un ensemble </w:t>
      </w:r>
      <w:r w:rsidR="00BE427C" w:rsidRPr="0032190F">
        <w:rPr>
          <w:lang w:val="fr-FR"/>
        </w:rPr>
        <w:t xml:space="preserve">de </w:t>
      </w:r>
      <w:r w:rsidRPr="0032190F">
        <w:rPr>
          <w:lang w:val="fr-FR"/>
        </w:rPr>
        <w:t xml:space="preserve">11 cavités en surplomb de la rive ouest de la mer Morte en Cisjordanie dont les structures sont datées entre -100 et 70 </w:t>
      </w:r>
      <w:r w:rsidRPr="0032190F">
        <w:rPr>
          <w:smallCaps/>
          <w:lang w:val="fr-FR"/>
        </w:rPr>
        <w:t>ad</w:t>
      </w:r>
      <w:r w:rsidRPr="0032190F">
        <w:rPr>
          <w:lang w:val="fr-FR"/>
        </w:rPr>
        <w:t xml:space="preserve"> (BIB wiki). Les manuscrits </w:t>
      </w:r>
      <w:hyperlink r:id="rId11453" w:anchor="Cul_Hebreux" w:history="1">
        <w:r w:rsidRPr="0032190F">
          <w:rPr>
            <w:rStyle w:val="Hyperlink"/>
            <w:lang w:val="fr-FR"/>
          </w:rPr>
          <w:t>hébraïques</w:t>
        </w:r>
      </w:hyperlink>
      <w:r w:rsidRPr="0032190F">
        <w:rPr>
          <w:lang w:val="fr-FR"/>
        </w:rPr>
        <w:t xml:space="preserve"> appelés </w:t>
      </w:r>
      <w:r w:rsidRPr="0032190F">
        <w:rPr>
          <w:i/>
          <w:lang w:val="fr-FR"/>
        </w:rPr>
        <w:t>manuscrits de la Mer Morte</w:t>
      </w:r>
      <w:r w:rsidRPr="0032190F">
        <w:rPr>
          <w:lang w:val="fr-FR"/>
        </w:rPr>
        <w:t xml:space="preserve"> sont les plus anciens retrouvés dans cette langue. Les auteurs sont identifiés comme étant des Esséniens (cités par </w:t>
      </w:r>
      <w:hyperlink r:id="rId11454" w:anchor="Aut_Pline_Ancien" w:history="1">
        <w:r w:rsidR="00635D3A" w:rsidRPr="00635D3A">
          <w:rPr>
            <w:rStyle w:val="Hyperlink"/>
            <w:lang w:val="fr-FR"/>
          </w:rPr>
          <w:t>Plin</w:t>
        </w:r>
        <w:r w:rsidR="00635D3A">
          <w:rPr>
            <w:rStyle w:val="Hyperlink"/>
            <w:lang w:val="fr-FR"/>
          </w:rPr>
          <w:t>e l'Ancien</w:t>
        </w:r>
        <w:r w:rsidR="00635D3A" w:rsidRPr="00635D3A">
          <w:rPr>
            <w:rStyle w:val="Hyperlink"/>
            <w:color w:val="000000"/>
            <w:u w:val="none"/>
            <w:lang w:val="fr-FR"/>
          </w:rPr>
          <w:t xml:space="preserve"> </w:t>
        </w:r>
      </w:hyperlink>
      <w:r w:rsidRPr="0032190F">
        <w:rPr>
          <w:lang w:val="fr-FR"/>
        </w:rPr>
        <w:t>et Flavius Joseph) (BIB wiki), l’un des 4 courant de la société juive durant l’époque hellénistique (BIB Louvre)</w:t>
      </w:r>
      <w:r w:rsidR="00AC5DC1" w:rsidRPr="0032190F">
        <w:rPr>
          <w:lang w:val="fr-FR"/>
        </w:rPr>
        <w:t>.</w:t>
      </w:r>
    </w:p>
    <w:p w14:paraId="4DFE86D1" w14:textId="77777777" w:rsidR="00C55207" w:rsidRPr="0032190F" w:rsidRDefault="00C55207" w:rsidP="00242C0F">
      <w:pPr>
        <w:jc w:val="both"/>
        <w:rPr>
          <w:lang w:val="fr-FR"/>
        </w:rPr>
      </w:pPr>
    </w:p>
    <w:p w14:paraId="3886CE14" w14:textId="77777777" w:rsidR="00C55207" w:rsidRPr="0032190F" w:rsidRDefault="00C55207" w:rsidP="00426FF9">
      <w:pPr>
        <w:pStyle w:val="Heading1"/>
      </w:pPr>
      <w:bookmarkStart w:id="4639" w:name="Sit_Jerusalem"/>
      <w:r w:rsidRPr="0032190F">
        <w:t>JERUSALEM</w:t>
      </w:r>
    </w:p>
    <w:bookmarkEnd w:id="4639"/>
    <w:p w14:paraId="269C9A0D" w14:textId="77777777" w:rsidR="00C55207" w:rsidRPr="0032190F" w:rsidRDefault="00C55207" w:rsidP="00242C0F">
      <w:pPr>
        <w:rPr>
          <w:lang w:val="fr-FR"/>
        </w:rPr>
      </w:pPr>
    </w:p>
    <w:p w14:paraId="60CEB4D2" w14:textId="04ACF7D9" w:rsidR="00C55207" w:rsidRDefault="00A60BCC" w:rsidP="00242C0F">
      <w:pPr>
        <w:rPr>
          <w:lang w:val="fr-FR"/>
        </w:rPr>
      </w:pPr>
      <w:r w:rsidRPr="0032190F">
        <w:rPr>
          <w:lang w:val="fr-FR"/>
        </w:rPr>
        <w:t>Jérusalem est une v</w:t>
      </w:r>
      <w:r w:rsidR="00C55207" w:rsidRPr="0032190F">
        <w:rPr>
          <w:lang w:val="fr-FR"/>
        </w:rPr>
        <w:t xml:space="preserve">ille du Proche-Orient au centre des trois monothéïsmes : </w:t>
      </w:r>
      <w:hyperlink r:id="rId11455" w:anchor="Cul_Hebreux" w:history="1">
        <w:r w:rsidR="00C55207" w:rsidRPr="0032190F">
          <w:rPr>
            <w:rStyle w:val="Hyperlink"/>
            <w:lang w:val="fr-FR"/>
          </w:rPr>
          <w:t>judaïsme</w:t>
        </w:r>
      </w:hyperlink>
      <w:r w:rsidR="00C55207" w:rsidRPr="0032190F">
        <w:rPr>
          <w:lang w:val="fr-FR"/>
        </w:rPr>
        <w:t xml:space="preserve">, </w:t>
      </w:r>
      <w:hyperlink r:id="rId11456" w:anchor="Cul_Christianisme" w:history="1">
        <w:r w:rsidR="00C55207" w:rsidRPr="0032190F">
          <w:rPr>
            <w:rStyle w:val="Hyperlink"/>
            <w:lang w:val="fr-FR"/>
          </w:rPr>
          <w:t>chrétientée</w:t>
        </w:r>
      </w:hyperlink>
      <w:r w:rsidR="008B4B61" w:rsidRPr="0032190F">
        <w:rPr>
          <w:lang w:val="fr-FR"/>
        </w:rPr>
        <w:t xml:space="preserve"> et</w:t>
      </w:r>
      <w:hyperlink r:id="rId11457" w:anchor="Cul_Islam" w:history="1">
        <w:r w:rsidR="008B4B61" w:rsidRPr="0032190F">
          <w:rPr>
            <w:rStyle w:val="Hyperlink"/>
            <w:lang w:val="fr-FR"/>
          </w:rPr>
          <w:t>i</w:t>
        </w:r>
        <w:r w:rsidR="00C55207" w:rsidRPr="0032190F">
          <w:rPr>
            <w:rStyle w:val="Hyperlink"/>
            <w:lang w:val="fr-FR"/>
          </w:rPr>
          <w:t>slam</w:t>
        </w:r>
      </w:hyperlink>
      <w:r w:rsidR="005307E4" w:rsidRPr="0032190F">
        <w:rPr>
          <w:lang w:val="fr-FR"/>
        </w:rPr>
        <w:t xml:space="preserve">, les </w:t>
      </w:r>
      <w:hyperlink r:id="rId11458" w:anchor="Cul_Abrahamique" w:history="1">
        <w:r w:rsidR="005307E4" w:rsidRPr="0032190F">
          <w:rPr>
            <w:rStyle w:val="Hyperlink"/>
            <w:lang w:val="fr-FR"/>
          </w:rPr>
          <w:t>religions abrahamiques</w:t>
        </w:r>
      </w:hyperlink>
      <w:r w:rsidR="00C55207" w:rsidRPr="0032190F">
        <w:rPr>
          <w:lang w:val="fr-FR"/>
        </w:rPr>
        <w:t>(SS BIB)</w:t>
      </w:r>
      <w:r w:rsidR="00FC7ECE" w:rsidRPr="0032190F">
        <w:rPr>
          <w:lang w:val="fr-FR"/>
        </w:rPr>
        <w:t>.</w:t>
      </w:r>
    </w:p>
    <w:p w14:paraId="74FBBCCB" w14:textId="77777777" w:rsidR="007E16BB" w:rsidRDefault="007E16BB" w:rsidP="007E16BB">
      <w:pPr>
        <w:rPr>
          <w:lang w:val="fr-FR"/>
        </w:rPr>
      </w:pPr>
    </w:p>
    <w:p w14:paraId="7886B626" w14:textId="543CAB00" w:rsidR="007E16BB" w:rsidRPr="007E16BB" w:rsidRDefault="007E16BB" w:rsidP="007E16BB">
      <w:pPr>
        <w:rPr>
          <w:lang w:val="fr-FR"/>
        </w:rPr>
      </w:pPr>
      <w:r w:rsidRPr="007E16BB">
        <w:rPr>
          <w:lang w:val="fr-FR"/>
        </w:rPr>
        <w:t xml:space="preserve">Expulsion des </w:t>
      </w:r>
      <w:hyperlink r:id="rId11459" w:anchor="Cul_Judaisme" w:history="1">
        <w:r w:rsidRPr="007E16BB">
          <w:rPr>
            <w:rStyle w:val="Hyperlink"/>
            <w:lang w:val="fr-FR"/>
          </w:rPr>
          <w:t>juifs</w:t>
        </w:r>
      </w:hyperlink>
      <w:r w:rsidRPr="007E16BB">
        <w:rPr>
          <w:lang w:val="fr-FR"/>
        </w:rPr>
        <w:t xml:space="preserve"> de Jérusalem en 135 ad par les Romains (BIB Express, n°3311).</w:t>
      </w:r>
    </w:p>
    <w:p w14:paraId="6306BA20" w14:textId="77777777" w:rsidR="007E16BB" w:rsidRPr="0032190F" w:rsidRDefault="007E16BB" w:rsidP="00242C0F">
      <w:pPr>
        <w:rPr>
          <w:lang w:val="fr-FR"/>
        </w:rPr>
      </w:pPr>
    </w:p>
    <w:p w14:paraId="141F543D" w14:textId="77777777" w:rsidR="00FC7ECE" w:rsidRPr="0032190F" w:rsidRDefault="00FC7ECE" w:rsidP="00242C0F">
      <w:pPr>
        <w:rPr>
          <w:lang w:val="fr-FR"/>
        </w:rPr>
      </w:pPr>
      <w:r w:rsidRPr="0032190F">
        <w:rPr>
          <w:lang w:val="fr-FR"/>
        </w:rPr>
        <w:t xml:space="preserve">En 636, les Musulmans prennent la ville (BIB Arte, </w:t>
      </w:r>
      <w:r w:rsidRPr="0032190F">
        <w:rPr>
          <w:i/>
          <w:lang w:val="fr-FR"/>
        </w:rPr>
        <w:t>Juifs et Musulmans</w:t>
      </w:r>
      <w:r w:rsidRPr="0032190F">
        <w:rPr>
          <w:lang w:val="fr-FR"/>
        </w:rPr>
        <w:t>…)</w:t>
      </w:r>
    </w:p>
    <w:p w14:paraId="10EF703F" w14:textId="77777777" w:rsidR="00C55207" w:rsidRPr="0032190F" w:rsidRDefault="007E16BB" w:rsidP="00242C0F">
      <w:pPr>
        <w:rPr>
          <w:lang w:val="fr-FR"/>
        </w:rPr>
      </w:pPr>
      <w:r>
        <w:rPr>
          <w:lang w:val="fr-FR"/>
        </w:rPr>
        <w:t>Hébreux</w:t>
      </w:r>
    </w:p>
    <w:p w14:paraId="4CB1CA52" w14:textId="77777777" w:rsidR="00FB7608" w:rsidRPr="0032190F" w:rsidRDefault="00FB7608" w:rsidP="005307E4">
      <w:pPr>
        <w:rPr>
          <w:lang w:val="fr-FR"/>
        </w:rPr>
      </w:pPr>
    </w:p>
    <w:p w14:paraId="5BAB96C9" w14:textId="77777777" w:rsidR="00FB7608" w:rsidRPr="0032190F" w:rsidRDefault="00FB7608" w:rsidP="007A2ADC">
      <w:pPr>
        <w:pStyle w:val="Heading2"/>
      </w:pPr>
      <w:r w:rsidRPr="0032190F">
        <w:t>Vieille ville</w:t>
      </w:r>
    </w:p>
    <w:p w14:paraId="60C4858B" w14:textId="77777777" w:rsidR="00FB7608" w:rsidRPr="0032190F" w:rsidRDefault="00FB7608" w:rsidP="005307E4">
      <w:pPr>
        <w:rPr>
          <w:lang w:val="fr-FR"/>
        </w:rPr>
      </w:pPr>
    </w:p>
    <w:p w14:paraId="6E440E3E" w14:textId="77777777" w:rsidR="00FB7608" w:rsidRPr="0032190F" w:rsidRDefault="00FB7608" w:rsidP="005307E4">
      <w:pPr>
        <w:rPr>
          <w:lang w:val="fr-FR"/>
        </w:rPr>
      </w:pPr>
      <w:r w:rsidRPr="0032190F">
        <w:rPr>
          <w:lang w:val="fr-FR"/>
        </w:rPr>
        <w:t xml:space="preserve">Divisée en 4 quartiers : juif, chrétien, arménien et musulman. </w:t>
      </w:r>
    </w:p>
    <w:p w14:paraId="43E35E2E" w14:textId="77777777" w:rsidR="00C55207" w:rsidRPr="0032190F" w:rsidRDefault="00C55207" w:rsidP="00242C0F">
      <w:pPr>
        <w:jc w:val="both"/>
        <w:rPr>
          <w:lang w:val="fr-FR"/>
        </w:rPr>
      </w:pPr>
    </w:p>
    <w:p w14:paraId="04A0D5B8" w14:textId="77777777" w:rsidR="00C55207" w:rsidRPr="0032190F" w:rsidRDefault="00A60BCC" w:rsidP="00242C0F">
      <w:pPr>
        <w:pStyle w:val="Heading2"/>
      </w:pPr>
      <w:bookmarkStart w:id="4640" w:name="Sit_Jerusalem_Mont_Temple"/>
      <w:r w:rsidRPr="0032190F">
        <w:t>Mont du temple</w:t>
      </w:r>
    </w:p>
    <w:bookmarkEnd w:id="4640"/>
    <w:p w14:paraId="2933A081" w14:textId="77777777" w:rsidR="00C55207" w:rsidRPr="0032190F" w:rsidRDefault="00A60BCC" w:rsidP="00242C0F">
      <w:pPr>
        <w:rPr>
          <w:lang w:val="fr-FR"/>
        </w:rPr>
      </w:pPr>
      <w:r w:rsidRPr="0032190F">
        <w:rPr>
          <w:i/>
          <w:iCs/>
          <w:lang w:val="fr-FR"/>
        </w:rPr>
        <w:t xml:space="preserve">Har ha bayit </w:t>
      </w:r>
      <w:r w:rsidRPr="0032190F">
        <w:rPr>
          <w:iCs/>
          <w:lang w:val="fr-FR"/>
        </w:rPr>
        <w:t>(</w:t>
      </w:r>
      <w:r w:rsidRPr="0032190F">
        <w:rPr>
          <w:lang w:val="fr-FR"/>
        </w:rPr>
        <w:t>mont de la Maison [de Dieu])</w:t>
      </w:r>
      <w:r w:rsidR="00FF5CF5" w:rsidRPr="0032190F">
        <w:rPr>
          <w:lang w:val="fr-FR"/>
        </w:rPr>
        <w:t xml:space="preserve"> ; </w:t>
      </w:r>
      <w:r w:rsidRPr="0032190F">
        <w:rPr>
          <w:lang w:val="fr-FR"/>
        </w:rPr>
        <w:t xml:space="preserve">Mont du Temple </w:t>
      </w:r>
      <w:r w:rsidRPr="0032190F">
        <w:rPr>
          <w:rFonts w:ascii="MS Mincho" w:eastAsia="MS Mincho" w:hAnsi="MS Mincho" w:cs="MS Mincho" w:hint="eastAsia"/>
          <w:lang w:val="fr-FR"/>
        </w:rPr>
        <w:t>☧</w:t>
      </w:r>
      <w:r w:rsidR="00FF5CF5" w:rsidRPr="0032190F">
        <w:rPr>
          <w:rFonts w:ascii="MS Mincho" w:eastAsia="MS Mincho" w:hAnsi="MS Mincho" w:cs="MS Mincho" w:hint="eastAsia"/>
          <w:lang w:val="fr-FR"/>
        </w:rPr>
        <w:t> </w:t>
      </w:r>
      <w:r w:rsidR="00FF5CF5" w:rsidRPr="0032190F">
        <w:rPr>
          <w:rFonts w:eastAsia="MS Mincho"/>
          <w:lang w:val="fr-FR"/>
        </w:rPr>
        <w:t xml:space="preserve">; </w:t>
      </w:r>
      <w:r w:rsidR="00C55207" w:rsidRPr="0032190F">
        <w:rPr>
          <w:i/>
          <w:lang w:val="fr-FR"/>
        </w:rPr>
        <w:t>Haram al-Charif</w:t>
      </w:r>
      <w:r w:rsidRPr="0032190F">
        <w:rPr>
          <w:lang w:val="fr-FR"/>
        </w:rPr>
        <w:t xml:space="preserve"> (</w:t>
      </w:r>
      <w:r w:rsidR="00FB7608" w:rsidRPr="0032190F">
        <w:rPr>
          <w:lang w:val="fr-FR"/>
        </w:rPr>
        <w:t xml:space="preserve">le noble sanctuaire = </w:t>
      </w:r>
      <w:r w:rsidRPr="0032190F">
        <w:rPr>
          <w:lang w:val="fr-FR"/>
        </w:rPr>
        <w:t xml:space="preserve">esplanade des mosquées) </w:t>
      </w:r>
      <w:r w:rsidRPr="0032190F">
        <w:rPr>
          <w:rFonts w:ascii="MS Mincho" w:eastAsia="MS Mincho" w:hAnsi="MS Mincho" w:cs="MS Mincho" w:hint="eastAsia"/>
          <w:lang w:val="fr-FR"/>
        </w:rPr>
        <w:t>☪</w:t>
      </w:r>
    </w:p>
    <w:p w14:paraId="3CA1323B" w14:textId="77777777" w:rsidR="000727F3" w:rsidRDefault="000727F3" w:rsidP="00242C0F">
      <w:pPr>
        <w:rPr>
          <w:lang w:val="fr-FR"/>
        </w:rPr>
      </w:pPr>
    </w:p>
    <w:p w14:paraId="0F10D236" w14:textId="77777777" w:rsidR="007A2ADC" w:rsidRPr="0032190F" w:rsidRDefault="007A2ADC" w:rsidP="007A2ADC">
      <w:pPr>
        <w:pStyle w:val="Heading3"/>
      </w:pPr>
      <w:r w:rsidRPr="0032190F">
        <w:t>Le Temple</w:t>
      </w:r>
    </w:p>
    <w:p w14:paraId="135D0DC1" w14:textId="77777777" w:rsidR="007A2ADC" w:rsidRPr="0032190F" w:rsidRDefault="007A2ADC" w:rsidP="007A2ADC">
      <w:pPr>
        <w:rPr>
          <w:lang w:val="fr-FR"/>
        </w:rPr>
      </w:pPr>
      <w:r w:rsidRPr="0032190F">
        <w:rPr>
          <w:lang w:val="fr-FR"/>
        </w:rPr>
        <w:t>C’est le lieu d’enterrement d’Adam, le premier homme ; du sacrifice d’Abraham ; du Saint des Saints du Temple juif ; du voyage nocturne de Mahommet (BIB F. Deroche, Collège de France, 2016)</w:t>
      </w:r>
    </w:p>
    <w:p w14:paraId="73E55810" w14:textId="77777777" w:rsidR="007A2ADC" w:rsidRPr="0032190F" w:rsidRDefault="007A2ADC" w:rsidP="007A2ADC">
      <w:pPr>
        <w:rPr>
          <w:lang w:val="fr-FR"/>
        </w:rPr>
      </w:pPr>
      <w:r w:rsidRPr="0032190F">
        <w:rPr>
          <w:lang w:val="fr-FR"/>
        </w:rPr>
        <w:t xml:space="preserve">La fonction premier du Temple était la protection de la Loi des juifs [Arche d’Alliance] (BIB arte, </w:t>
      </w:r>
      <w:r w:rsidRPr="0032190F">
        <w:rPr>
          <w:i/>
          <w:lang w:val="fr-FR"/>
        </w:rPr>
        <w:t>L’invention de l’Occident</w:t>
      </w:r>
      <w:r w:rsidRPr="0032190F">
        <w:rPr>
          <w:lang w:val="fr-FR"/>
        </w:rPr>
        <w:t>, 2015).</w:t>
      </w:r>
    </w:p>
    <w:p w14:paraId="40704B6F" w14:textId="77777777" w:rsidR="007A2ADC" w:rsidRDefault="007A2ADC" w:rsidP="007A2ADC">
      <w:pPr>
        <w:rPr>
          <w:lang w:val="fr-FR"/>
        </w:rPr>
      </w:pPr>
      <w:r w:rsidRPr="0032190F">
        <w:rPr>
          <w:lang w:val="fr-FR"/>
        </w:rPr>
        <w:t>Le roi Josias (640-609 aec) vide le Temple des symboles des autres divinités [iconoclasme]</w:t>
      </w:r>
    </w:p>
    <w:p w14:paraId="2F0AB146" w14:textId="3D3A6619" w:rsidR="007A2ADC" w:rsidRPr="0032190F" w:rsidRDefault="007A2ADC" w:rsidP="007A2ADC">
      <w:pPr>
        <w:rPr>
          <w:lang w:val="fr-FR"/>
        </w:rPr>
      </w:pPr>
      <w:r w:rsidRPr="0032190F">
        <w:rPr>
          <w:lang w:val="fr-FR"/>
        </w:rPr>
        <w:t xml:space="preserve">Il y avait un trône avec des chérubins dans le Temple. Décrit dans la </w:t>
      </w:r>
      <w:hyperlink r:id="rId11460" w:anchor="Cul_Judaisme_Torah" w:history="1">
        <w:r w:rsidRPr="0074414E">
          <w:rPr>
            <w:rStyle w:val="Hyperlink"/>
            <w:lang w:val="fr-FR"/>
          </w:rPr>
          <w:t>Bible</w:t>
        </w:r>
      </w:hyperlink>
      <w:r w:rsidRPr="0074414E">
        <w:rPr>
          <w:lang w:val="fr-FR"/>
        </w:rPr>
        <w:t xml:space="preserve"> </w:t>
      </w:r>
      <w:r w:rsidRPr="0032190F">
        <w:rPr>
          <w:lang w:val="fr-FR"/>
        </w:rPr>
        <w:t>(Rois, 2) (BIB 2023)</w:t>
      </w:r>
    </w:p>
    <w:p w14:paraId="483F9D00" w14:textId="7F233C00" w:rsidR="007A2ADC" w:rsidRDefault="00000000" w:rsidP="007A2ADC">
      <w:pPr>
        <w:rPr>
          <w:lang w:val="fr-FR"/>
        </w:rPr>
      </w:pPr>
      <w:hyperlink r:id="rId11461" w:anchor="Cul_Judaisme__YHWH" w:history="1">
        <w:r w:rsidR="007A2ADC" w:rsidRPr="0032190F">
          <w:rPr>
            <w:rStyle w:val="Hyperlink"/>
            <w:lang w:val="fr-FR"/>
          </w:rPr>
          <w:t>YHWH</w:t>
        </w:r>
      </w:hyperlink>
    </w:p>
    <w:p w14:paraId="4B76E948" w14:textId="77777777" w:rsidR="007A2ADC" w:rsidRDefault="007A2ADC" w:rsidP="007A2ADC">
      <w:pPr>
        <w:rPr>
          <w:lang w:val="fr-FR"/>
        </w:rPr>
      </w:pPr>
    </w:p>
    <w:p w14:paraId="2BE058A8" w14:textId="77777777" w:rsidR="007A2ADC" w:rsidRPr="0032190F" w:rsidRDefault="007A2ADC" w:rsidP="007A2ADC">
      <w:pPr>
        <w:pStyle w:val="Heading4"/>
      </w:pPr>
      <w:r>
        <w:t>1e Temple</w:t>
      </w:r>
    </w:p>
    <w:p w14:paraId="58B5F547" w14:textId="6536BA00" w:rsidR="007A2ADC" w:rsidRDefault="007A2ADC" w:rsidP="007A2ADC">
      <w:pPr>
        <w:jc w:val="both"/>
        <w:rPr>
          <w:lang w:val="fr-FR"/>
        </w:rPr>
      </w:pPr>
      <w:r w:rsidRPr="0032190F">
        <w:rPr>
          <w:lang w:val="fr-FR"/>
        </w:rPr>
        <w:t>Le premier temple de Jérusalem aurait été créé au 10</w:t>
      </w:r>
      <w:r w:rsidRPr="0032190F">
        <w:rPr>
          <w:vertAlign w:val="superscript"/>
          <w:lang w:val="fr-FR"/>
        </w:rPr>
        <w:t xml:space="preserve"> e</w:t>
      </w:r>
      <w:r w:rsidRPr="0032190F">
        <w:rPr>
          <w:lang w:val="fr-FR"/>
        </w:rPr>
        <w:t xml:space="preserve"> s. aec. par l’hébreu Salomon, fils de David fondateur du royaume de Juda. La destruction du 1</w:t>
      </w:r>
      <w:r w:rsidRPr="0032190F">
        <w:rPr>
          <w:vertAlign w:val="superscript"/>
          <w:lang w:val="fr-FR"/>
        </w:rPr>
        <w:t>e</w:t>
      </w:r>
      <w:r w:rsidRPr="0032190F">
        <w:rPr>
          <w:lang w:val="fr-FR"/>
        </w:rPr>
        <w:t xml:space="preserve"> temple est le fait du roi Nabuchodonosor, roi de </w:t>
      </w:r>
      <w:hyperlink r:id="rId11462" w:anchor="Cul_Babylonien" w:history="1">
        <w:r w:rsidRPr="0032190F">
          <w:rPr>
            <w:rStyle w:val="Hyperlink"/>
            <w:lang w:val="fr-FR"/>
          </w:rPr>
          <w:t>Babylone</w:t>
        </w:r>
      </w:hyperlink>
      <w:r w:rsidRPr="0032190F">
        <w:rPr>
          <w:lang w:val="fr-FR"/>
        </w:rPr>
        <w:t xml:space="preserve"> en 586/7 aec. Il déporte les élites à Babylone  (BIB L’Express, n°3311). </w:t>
      </w:r>
    </w:p>
    <w:p w14:paraId="578F933C" w14:textId="77777777" w:rsidR="007A2ADC" w:rsidRDefault="007A2ADC" w:rsidP="007A2ADC">
      <w:pPr>
        <w:jc w:val="both"/>
        <w:rPr>
          <w:lang w:val="fr-FR"/>
        </w:rPr>
      </w:pPr>
    </w:p>
    <w:p w14:paraId="3A105AF6" w14:textId="77777777" w:rsidR="007A2ADC" w:rsidRPr="0032190F" w:rsidRDefault="007A2ADC" w:rsidP="007A2ADC">
      <w:pPr>
        <w:pStyle w:val="Heading4"/>
      </w:pPr>
      <w:r>
        <w:t>2e Temple</w:t>
      </w:r>
    </w:p>
    <w:p w14:paraId="207E5401" w14:textId="77777777" w:rsidR="007A2ADC" w:rsidRDefault="007A2ADC" w:rsidP="007A2ADC">
      <w:pPr>
        <w:jc w:val="both"/>
        <w:rPr>
          <w:lang w:val="fr-FR"/>
        </w:rPr>
      </w:pPr>
      <w:r w:rsidRPr="0032190F">
        <w:rPr>
          <w:lang w:val="fr-FR"/>
        </w:rPr>
        <w:t xml:space="preserve">Le second temple, plus modeste que le premier est construit en 515 aec par Zorobabel suivant l’ordre de Cyrus II. Il est détruit en 70 </w:t>
      </w:r>
      <w:r w:rsidRPr="0032190F">
        <w:rPr>
          <w:smallCaps/>
          <w:lang w:val="fr-FR"/>
        </w:rPr>
        <w:t>ad</w:t>
      </w:r>
      <w:r w:rsidRPr="0032190F">
        <w:rPr>
          <w:lang w:val="fr-FR"/>
        </w:rPr>
        <w:t xml:space="preserve"> </w:t>
      </w:r>
      <w:r w:rsidR="007E16BB">
        <w:rPr>
          <w:lang w:val="fr-FR"/>
        </w:rPr>
        <w:t xml:space="preserve">par les Romains </w:t>
      </w:r>
      <w:r w:rsidRPr="0032190F">
        <w:rPr>
          <w:lang w:val="fr-FR"/>
        </w:rPr>
        <w:t>sous ordre de l’empereur Titus (BIB L’Express, n°3311).</w:t>
      </w:r>
    </w:p>
    <w:p w14:paraId="29696C87" w14:textId="77777777" w:rsidR="007E16BB" w:rsidRDefault="007E16BB" w:rsidP="007A2ADC">
      <w:pPr>
        <w:jc w:val="both"/>
        <w:rPr>
          <w:lang w:val="fr-FR"/>
        </w:rPr>
      </w:pPr>
    </w:p>
    <w:p w14:paraId="4C75396E" w14:textId="77777777" w:rsidR="007E16BB" w:rsidRDefault="007E16BB" w:rsidP="007E16BB">
      <w:pPr>
        <w:pStyle w:val="Heading5"/>
      </w:pPr>
      <w:r>
        <w:t>Esplanade</w:t>
      </w:r>
    </w:p>
    <w:p w14:paraId="48290841" w14:textId="77777777" w:rsidR="007E16BB" w:rsidRDefault="007A2ADC" w:rsidP="007E16BB">
      <w:pPr>
        <w:rPr>
          <w:lang w:val="fr-FR"/>
        </w:rPr>
      </w:pPr>
      <w:r w:rsidRPr="0032190F">
        <w:rPr>
          <w:lang w:val="fr-FR"/>
        </w:rPr>
        <w:t xml:space="preserve">Le second temple est aussi le dernier. Il n’en reste que l’esplanade dont le mur occidental est appelé le « Mur des Lamentations », ou </w:t>
      </w:r>
      <w:r w:rsidRPr="0032190F">
        <w:rPr>
          <w:i/>
          <w:lang w:val="fr-FR"/>
        </w:rPr>
        <w:t>Kotel</w:t>
      </w:r>
      <w:r w:rsidRPr="0032190F">
        <w:rPr>
          <w:lang w:val="fr-FR"/>
        </w:rPr>
        <w:t xml:space="preserve"> en hébreux (BIB L’Express, n°3311). En 1099, la ville est prise par les Croisés (BIB L’Express, n°3311)</w:t>
      </w:r>
      <w:r w:rsidR="007E16BB">
        <w:rPr>
          <w:lang w:val="fr-FR"/>
        </w:rPr>
        <w:t xml:space="preserve"> </w:t>
      </w:r>
      <w:r w:rsidR="007E16BB" w:rsidRPr="0032190F">
        <w:rPr>
          <w:lang w:val="fr-FR"/>
        </w:rPr>
        <w:t xml:space="preserve">Situé à l’extrémité occidentale de la vieille ville. Le mur occidental de l’esplanade </w:t>
      </w:r>
      <w:r w:rsidR="007E16BB">
        <w:rPr>
          <w:lang w:val="fr-FR"/>
        </w:rPr>
        <w:t xml:space="preserve">du Temple </w:t>
      </w:r>
      <w:r w:rsidR="007E16BB" w:rsidRPr="0032190F">
        <w:rPr>
          <w:lang w:val="fr-FR"/>
        </w:rPr>
        <w:t>est le « Mur des lamentations. C’est l’épicentre de nombreux conflits actuels entre les Palestiniens et les Israéliens (</w:t>
      </w:r>
      <w:r w:rsidR="007E16BB" w:rsidRPr="0032190F">
        <w:rPr>
          <w:i/>
          <w:lang w:val="fr-FR"/>
        </w:rPr>
        <w:t>intifada</w:t>
      </w:r>
      <w:r w:rsidR="007E16BB" w:rsidRPr="0032190F">
        <w:rPr>
          <w:lang w:val="fr-FR"/>
        </w:rPr>
        <w:t xml:space="preserve">) mais aussi plus largement entre les musulmans et les juifs israëliens (SS BIB). </w:t>
      </w:r>
    </w:p>
    <w:p w14:paraId="692E708A" w14:textId="77777777" w:rsidR="00A60BCC" w:rsidRPr="0032190F" w:rsidRDefault="00A60BCC" w:rsidP="00242C0F">
      <w:pPr>
        <w:rPr>
          <w:lang w:val="fr-FR"/>
        </w:rPr>
      </w:pPr>
    </w:p>
    <w:p w14:paraId="35A0508D" w14:textId="21A17CB6" w:rsidR="00C55207" w:rsidRPr="0032190F" w:rsidRDefault="00A60BCC" w:rsidP="00242C0F">
      <w:pPr>
        <w:pStyle w:val="Heading3"/>
        <w:spacing w:line="240" w:lineRule="auto"/>
      </w:pPr>
      <w:bookmarkStart w:id="4641" w:name="Sit_Jerusalem_Mont_Temple_Aqsa"/>
      <w:r w:rsidRPr="0032190F">
        <w:lastRenderedPageBreak/>
        <w:t>Mosquée d’</w:t>
      </w:r>
      <w:r w:rsidR="007E0458">
        <w:t xml:space="preserve"> </w:t>
      </w:r>
      <w:r w:rsidRPr="0032190F">
        <w:t>a</w:t>
      </w:r>
      <w:r w:rsidR="00C55207" w:rsidRPr="0032190F">
        <w:t>l-Aqsa</w:t>
      </w:r>
    </w:p>
    <w:bookmarkEnd w:id="4641"/>
    <w:p w14:paraId="623EF2B5" w14:textId="60CD5E62" w:rsidR="00C55207" w:rsidRPr="0032190F" w:rsidRDefault="004C6736" w:rsidP="00E231A2">
      <w:pPr>
        <w:jc w:val="both"/>
        <w:rPr>
          <w:lang w:val="fr-FR"/>
        </w:rPr>
      </w:pPr>
      <w:r w:rsidRPr="0032190F">
        <w:rPr>
          <w:lang w:val="fr-FR"/>
        </w:rPr>
        <w:t xml:space="preserve">Situé au sud de l’esplanade. </w:t>
      </w:r>
      <w:r w:rsidR="00C55207" w:rsidRPr="0032190F">
        <w:rPr>
          <w:lang w:val="fr-FR"/>
        </w:rPr>
        <w:t>Sur l’esplanade a été érigée la mosquée d’</w:t>
      </w:r>
      <w:r w:rsidR="00A60BCC" w:rsidRPr="0032190F">
        <w:rPr>
          <w:lang w:val="fr-FR"/>
        </w:rPr>
        <w:t>a</w:t>
      </w:r>
      <w:r w:rsidR="00C55207" w:rsidRPr="0032190F">
        <w:rPr>
          <w:lang w:val="fr-FR"/>
        </w:rPr>
        <w:t>l-Aqsa (litt</w:t>
      </w:r>
      <w:r w:rsidR="00C55207" w:rsidRPr="0032190F">
        <w:rPr>
          <w:i/>
          <w:lang w:val="fr-FR"/>
        </w:rPr>
        <w:t>. la plus éloignée</w:t>
      </w:r>
      <w:r w:rsidR="00C55207" w:rsidRPr="0032190F">
        <w:rPr>
          <w:lang w:val="fr-FR"/>
        </w:rPr>
        <w:t xml:space="preserve">) fondée en 691, durant le califat </w:t>
      </w:r>
      <w:hyperlink r:id="rId11463" w:anchor="Cul_Ommeyades" w:history="1">
        <w:r w:rsidR="008B4B61" w:rsidRPr="0032190F">
          <w:rPr>
            <w:rStyle w:val="Hyperlink"/>
            <w:lang w:val="fr-FR"/>
          </w:rPr>
          <w:t>Ommeyade</w:t>
        </w:r>
      </w:hyperlink>
      <w:r w:rsidR="00E231A2" w:rsidRPr="0032190F">
        <w:rPr>
          <w:lang w:val="fr-FR"/>
        </w:rPr>
        <w:t xml:space="preserve"> </w:t>
      </w:r>
      <w:r w:rsidR="00C55207" w:rsidRPr="0032190F">
        <w:rPr>
          <w:lang w:val="fr-FR"/>
        </w:rPr>
        <w:t>par Abd al-Malik. La mosquée adopte un plan basilical (nef centrale et nefs latérales) (BIB L’Express, n°3311)</w:t>
      </w:r>
    </w:p>
    <w:p w14:paraId="23F20084" w14:textId="77777777" w:rsidR="005307E4" w:rsidRPr="0032190F" w:rsidRDefault="005307E4" w:rsidP="005307E4">
      <w:pPr>
        <w:rPr>
          <w:lang w:val="fr-FR"/>
        </w:rPr>
      </w:pPr>
    </w:p>
    <w:p w14:paraId="160A9DF9" w14:textId="77777777" w:rsidR="00574FE7" w:rsidRPr="0032190F" w:rsidRDefault="00FB7608" w:rsidP="00574FE7">
      <w:pPr>
        <w:pStyle w:val="Heading3"/>
      </w:pPr>
      <w:r w:rsidRPr="0032190F">
        <w:t>Dôme du Rocher</w:t>
      </w:r>
    </w:p>
    <w:p w14:paraId="305B2104" w14:textId="6269BB69" w:rsidR="000727F3" w:rsidRPr="0032190F" w:rsidRDefault="000727F3" w:rsidP="009F0D89">
      <w:pPr>
        <w:jc w:val="both"/>
        <w:rPr>
          <w:lang w:val="fr-FR"/>
        </w:rPr>
      </w:pPr>
      <w:r w:rsidRPr="0032190F">
        <w:rPr>
          <w:lang w:val="fr-FR"/>
        </w:rPr>
        <w:t xml:space="preserve">Plan architectural </w:t>
      </w:r>
      <w:r w:rsidR="009F0D89" w:rsidRPr="0032190F">
        <w:rPr>
          <w:lang w:val="fr-FR"/>
        </w:rPr>
        <w:t xml:space="preserve">octogonal </w:t>
      </w:r>
      <w:r w:rsidRPr="0032190F">
        <w:rPr>
          <w:lang w:val="fr-FR"/>
        </w:rPr>
        <w:t xml:space="preserve">d’origine antique (~ </w:t>
      </w:r>
      <w:hyperlink r:id="rId11464" w:anchor="Sit_Saint_Sepulcre" w:history="1">
        <w:r w:rsidRPr="00573F00">
          <w:rPr>
            <w:rStyle w:val="Hyperlink"/>
            <w:lang w:val="fr-FR"/>
          </w:rPr>
          <w:t>Saint</w:t>
        </w:r>
        <w:r w:rsidR="009F0D89" w:rsidRPr="00573F00">
          <w:rPr>
            <w:rStyle w:val="Hyperlink"/>
            <w:lang w:val="fr-FR"/>
          </w:rPr>
          <w:t>-</w:t>
        </w:r>
        <w:r w:rsidRPr="00573F00">
          <w:rPr>
            <w:rStyle w:val="Hyperlink"/>
            <w:lang w:val="fr-FR"/>
          </w:rPr>
          <w:t>Sépulcre</w:t>
        </w:r>
      </w:hyperlink>
      <w:r w:rsidRPr="0032190F">
        <w:rPr>
          <w:lang w:val="fr-FR"/>
        </w:rPr>
        <w:t xml:space="preserve">) (BIB F. Deroche, Collège de France, 2016) </w:t>
      </w:r>
      <w:r w:rsidR="00E231A2" w:rsidRPr="0032190F">
        <w:rPr>
          <w:lang w:val="fr-FR"/>
        </w:rPr>
        <w:t>construit ~60 ans après la mort de Mahommet (BIB Arte, Jesus selon Mahommet, 2015)</w:t>
      </w:r>
    </w:p>
    <w:p w14:paraId="330E5BD6" w14:textId="77777777" w:rsidR="00574FE7" w:rsidRPr="0032190F" w:rsidRDefault="00E32E12" w:rsidP="000727F3">
      <w:pPr>
        <w:jc w:val="both"/>
        <w:rPr>
          <w:lang w:val="fr-FR"/>
        </w:rPr>
      </w:pPr>
      <w:r w:rsidRPr="0032190F">
        <w:rPr>
          <w:lang w:val="fr-FR"/>
        </w:rPr>
        <w:t>Au 7</w:t>
      </w:r>
      <w:r w:rsidRPr="0032190F">
        <w:rPr>
          <w:vertAlign w:val="superscript"/>
          <w:lang w:val="fr-FR"/>
        </w:rPr>
        <w:t>e</w:t>
      </w:r>
      <w:r w:rsidRPr="0032190F">
        <w:rPr>
          <w:lang w:val="fr-FR"/>
        </w:rPr>
        <w:t xml:space="preserve"> s., avant la construction du Dôme, le mont du temple était une zone de ruines ce qui arrangeait bien l’Empire byzantin (chrétien) (BIB Arte, Jesus selon Mahommet, 2015)</w:t>
      </w:r>
    </w:p>
    <w:p w14:paraId="48E60239" w14:textId="3B3B1EFC" w:rsidR="00AC5DC1" w:rsidRPr="0032190F" w:rsidRDefault="004C6736" w:rsidP="000727F3">
      <w:pPr>
        <w:jc w:val="both"/>
        <w:rPr>
          <w:lang w:val="fr-FR"/>
        </w:rPr>
      </w:pPr>
      <w:r w:rsidRPr="0032190F">
        <w:rPr>
          <w:lang w:val="fr-FR"/>
        </w:rPr>
        <w:t xml:space="preserve">Situé au centre de l’esplanade. </w:t>
      </w:r>
      <w:r w:rsidR="00FB7608" w:rsidRPr="0032190F">
        <w:rPr>
          <w:lang w:val="fr-FR"/>
        </w:rPr>
        <w:t>Dans la tradition juive, le rocher du mont du temple serait le rocher du sacrifice du fils d’Abraham, Isaac (BIB L’Express, n°3311). C’est le 3</w:t>
      </w:r>
      <w:r w:rsidR="00FB7608" w:rsidRPr="0032190F">
        <w:rPr>
          <w:vertAlign w:val="superscript"/>
          <w:lang w:val="fr-FR"/>
        </w:rPr>
        <w:t>e</w:t>
      </w:r>
      <w:r w:rsidR="00FB7608" w:rsidRPr="0032190F">
        <w:rPr>
          <w:lang w:val="fr-FR"/>
        </w:rPr>
        <w:t xml:space="preserve"> lieu saint de l’</w:t>
      </w:r>
      <w:hyperlink r:id="rId11465" w:anchor="Cul_Islam" w:history="1">
        <w:r w:rsidR="00FB7608" w:rsidRPr="0032190F">
          <w:rPr>
            <w:rStyle w:val="Hyperlink"/>
            <w:lang w:val="fr-FR"/>
          </w:rPr>
          <w:t>Islam</w:t>
        </w:r>
      </w:hyperlink>
      <w:r w:rsidR="00FB7608" w:rsidRPr="0032190F">
        <w:rPr>
          <w:lang w:val="fr-FR"/>
        </w:rPr>
        <w:t xml:space="preserve">. Pour les musulmans, c’est Ismaël qui va être sacrifié (BIB Arte, </w:t>
      </w:r>
      <w:r w:rsidR="00FB7608" w:rsidRPr="0032190F">
        <w:rPr>
          <w:i/>
          <w:lang w:val="fr-FR"/>
        </w:rPr>
        <w:t>Juifs et Musulmans</w:t>
      </w:r>
      <w:r w:rsidR="00FB7608" w:rsidRPr="0032190F">
        <w:rPr>
          <w:lang w:val="fr-FR"/>
        </w:rPr>
        <w:t xml:space="preserve">…) [v. </w:t>
      </w:r>
      <w:hyperlink r:id="rId11466" w:anchor="Cul_Abrahamique" w:history="1">
        <w:r w:rsidR="00FB7608" w:rsidRPr="0032190F">
          <w:rPr>
            <w:rStyle w:val="Hyperlink"/>
            <w:lang w:val="fr-FR"/>
          </w:rPr>
          <w:t>religions abrahamiques</w:t>
        </w:r>
      </w:hyperlink>
      <w:r w:rsidR="00FB7608" w:rsidRPr="0032190F">
        <w:rPr>
          <w:lang w:val="fr-FR"/>
        </w:rPr>
        <w:t>]. Pour les chrétiens, l’ « empreinte » supposée serait celle du pied de Jésus (BIB L’Express, n°3311)</w:t>
      </w:r>
      <w:r w:rsidR="00574FE7" w:rsidRPr="0032190F">
        <w:rPr>
          <w:lang w:val="fr-FR"/>
        </w:rPr>
        <w:t xml:space="preserve">. </w:t>
      </w:r>
      <w:r w:rsidR="00FB7608" w:rsidRPr="0032190F">
        <w:rPr>
          <w:lang w:val="fr-FR"/>
        </w:rPr>
        <w:t xml:space="preserve">Le rocher, qui serait marquée par l’ « empreinte » de Mahommet serait l’endroit où Mahommet aurait pris son envol (tradition islamique) (BIB L’Express, n°3311) après son « voyage nocturne » entre La Mecque et Jerusalem. Ce passage de la liturgie musulmane probablement daté après la prise de Jerusalem par les Croisés (1099) a une visée politique en désignant Jerusalem comme lieu saint de l’Islam (BIB Arte, </w:t>
      </w:r>
      <w:r w:rsidR="00FB7608" w:rsidRPr="0032190F">
        <w:rPr>
          <w:i/>
          <w:lang w:val="fr-FR"/>
        </w:rPr>
        <w:t>Juifs et Musulmans</w:t>
      </w:r>
      <w:r w:rsidR="00FB7608" w:rsidRPr="0032190F">
        <w:rPr>
          <w:lang w:val="fr-FR"/>
        </w:rPr>
        <w:t>…). D’ailleurs il n’y a aucune mention du voyage de Mahommet à al Aqsa (SS BIB)</w:t>
      </w:r>
    </w:p>
    <w:p w14:paraId="3AF02A9C" w14:textId="77777777" w:rsidR="00574FE7" w:rsidRPr="0032190F" w:rsidRDefault="00574FE7" w:rsidP="00574FE7">
      <w:pPr>
        <w:rPr>
          <w:lang w:val="fr-FR"/>
        </w:rPr>
      </w:pPr>
    </w:p>
    <w:p w14:paraId="2A9F7DB6" w14:textId="77777777" w:rsidR="00574FE7" w:rsidRPr="0032190F" w:rsidRDefault="00574FE7" w:rsidP="009F0D89">
      <w:pPr>
        <w:jc w:val="both"/>
        <w:rPr>
          <w:lang w:val="fr-FR"/>
        </w:rPr>
      </w:pPr>
      <w:r w:rsidRPr="0032190F">
        <w:rPr>
          <w:lang w:val="fr-FR"/>
        </w:rPr>
        <w:t>Une longue frise répêt</w:t>
      </w:r>
      <w:r w:rsidR="009F0D89" w:rsidRPr="0032190F">
        <w:rPr>
          <w:lang w:val="fr-FR"/>
        </w:rPr>
        <w:t>e le nom de Mahommet (x5). C’es</w:t>
      </w:r>
      <w:r w:rsidRPr="0032190F">
        <w:rPr>
          <w:lang w:val="fr-FR"/>
        </w:rPr>
        <w:t>t la présentation officielle du Prophète car avant d’édification de la mosquée il n’y a pas d’occurrences de « Mahommet » dans la littérature musulmane (BIB Arte, Jesus selon Mahommet, 2015)</w:t>
      </w:r>
    </w:p>
    <w:p w14:paraId="43A67D31" w14:textId="77777777" w:rsidR="000727F3" w:rsidRPr="0032190F" w:rsidRDefault="000727F3" w:rsidP="00574FE7">
      <w:pPr>
        <w:rPr>
          <w:lang w:val="fr-FR"/>
        </w:rPr>
      </w:pPr>
    </w:p>
    <w:p w14:paraId="651DA4FA" w14:textId="77777777" w:rsidR="000727F3" w:rsidRDefault="000727F3" w:rsidP="00574FE7">
      <w:pPr>
        <w:rPr>
          <w:color w:val="000000"/>
          <w:szCs w:val="20"/>
          <w:lang w:val="fr-FR" w:eastAsia="en-GB"/>
        </w:rPr>
      </w:pPr>
      <w:r w:rsidRPr="0032190F">
        <w:rPr>
          <w:color w:val="000000"/>
          <w:szCs w:val="20"/>
          <w:lang w:val="fr-FR" w:eastAsia="en-GB"/>
        </w:rPr>
        <w:t>Le nom d’Abd al-Malik a été remplacé par celui d’un Abbasside (BIB F. Deroche, Collège de France, 2016)</w:t>
      </w:r>
    </w:p>
    <w:p w14:paraId="3D4F0567" w14:textId="77777777" w:rsidR="007A2ADC" w:rsidRDefault="007A2ADC" w:rsidP="00574FE7">
      <w:pPr>
        <w:rPr>
          <w:lang w:val="fr-FR"/>
        </w:rPr>
      </w:pPr>
    </w:p>
    <w:p w14:paraId="1B8F208E" w14:textId="77777777" w:rsidR="007A2ADC" w:rsidRPr="0032190F" w:rsidRDefault="007A2ADC" w:rsidP="007A2ADC">
      <w:pPr>
        <w:pStyle w:val="Heading2"/>
      </w:pPr>
      <w:r>
        <w:t>Saint-Sépulcre</w:t>
      </w:r>
    </w:p>
    <w:p w14:paraId="5CE09CC9" w14:textId="77777777" w:rsidR="00FB7608" w:rsidRPr="00C81070" w:rsidRDefault="00573F00" w:rsidP="007A2ADC">
      <w:pPr>
        <w:rPr>
          <w:lang w:val="fr-FR"/>
        </w:rPr>
      </w:pPr>
      <w:bookmarkStart w:id="4642" w:name="Sit_Saint_Sepulcre"/>
      <w:r w:rsidRPr="00C81070">
        <w:rPr>
          <w:lang w:val="fr-FR"/>
        </w:rPr>
        <w:t>SAINT-SEPULCRE</w:t>
      </w:r>
    </w:p>
    <w:bookmarkEnd w:id="4642"/>
    <w:p w14:paraId="2FEBA383" w14:textId="77777777" w:rsidR="00573F00" w:rsidRDefault="00573F00" w:rsidP="00242C0F">
      <w:pPr>
        <w:jc w:val="both"/>
        <w:rPr>
          <w:lang w:val="fr-FR"/>
        </w:rPr>
      </w:pPr>
    </w:p>
    <w:p w14:paraId="7DEC9FEB" w14:textId="77777777" w:rsidR="00573F00" w:rsidRDefault="00573F00" w:rsidP="00242C0F">
      <w:pPr>
        <w:jc w:val="both"/>
        <w:rPr>
          <w:lang w:val="fr-FR"/>
        </w:rPr>
      </w:pPr>
      <w:r>
        <w:rPr>
          <w:lang w:val="fr-FR"/>
        </w:rPr>
        <w:t xml:space="preserve">Le Saint-Sépulcre </w:t>
      </w:r>
      <w:r w:rsidR="007A2ADC">
        <w:rPr>
          <w:lang w:val="fr-FR"/>
        </w:rPr>
        <w:t xml:space="preserve">de Jérusalem </w:t>
      </w:r>
      <w:r>
        <w:rPr>
          <w:lang w:val="fr-FR"/>
        </w:rPr>
        <w:t>est une "invention" d'Hélène, mère de Constantin, qui "invente" la croix (Sainte Croix) au 4e ad. Elle pense avoir localisé le Golgotha, le Tombeau, etc. (BIB Bourgeron, Prendre dates, Arte 2018)</w:t>
      </w:r>
    </w:p>
    <w:p w14:paraId="79BFF793" w14:textId="77777777" w:rsidR="00573F00" w:rsidRPr="0032190F" w:rsidRDefault="00573F00" w:rsidP="00242C0F">
      <w:pPr>
        <w:jc w:val="both"/>
        <w:rPr>
          <w:lang w:val="fr-FR"/>
        </w:rPr>
      </w:pPr>
    </w:p>
    <w:p w14:paraId="5489B052" w14:textId="77777777" w:rsidR="00403552" w:rsidRPr="0032190F" w:rsidRDefault="00403552" w:rsidP="00426FF9">
      <w:pPr>
        <w:pStyle w:val="Heading1"/>
      </w:pPr>
      <w:bookmarkStart w:id="4643" w:name="Sit_Megiddo"/>
      <w:r w:rsidRPr="0032190F">
        <w:t>MEGIDDO</w:t>
      </w:r>
    </w:p>
    <w:bookmarkEnd w:id="4643"/>
    <w:p w14:paraId="413E259C" w14:textId="77777777" w:rsidR="00403552" w:rsidRPr="00552187" w:rsidRDefault="00403552" w:rsidP="00242C0F">
      <w:pPr>
        <w:jc w:val="both"/>
        <w:rPr>
          <w:sz w:val="20"/>
          <w:lang w:val="fr-FR"/>
        </w:rPr>
      </w:pPr>
      <w:r w:rsidRPr="00552187">
        <w:rPr>
          <w:i/>
          <w:iCs/>
          <w:sz w:val="20"/>
          <w:lang w:val="fr-FR"/>
        </w:rPr>
        <w:t>tell el-Moutesellim</w:t>
      </w:r>
      <w:r w:rsidR="00552187" w:rsidRPr="00552187">
        <w:rPr>
          <w:iCs/>
          <w:sz w:val="20"/>
          <w:lang w:val="fr-FR"/>
        </w:rPr>
        <w:t xml:space="preserve">, </w:t>
      </w:r>
      <w:r w:rsidR="004E7748" w:rsidRPr="00552187">
        <w:rPr>
          <w:sz w:val="20"/>
          <w:lang w:val="fr-FR"/>
        </w:rPr>
        <w:t>Meggido</w:t>
      </w:r>
    </w:p>
    <w:p w14:paraId="0835BA20" w14:textId="77777777" w:rsidR="004E7748" w:rsidRPr="0032190F" w:rsidRDefault="004E7748" w:rsidP="00242C0F">
      <w:pPr>
        <w:jc w:val="both"/>
        <w:rPr>
          <w:lang w:val="fr-FR"/>
        </w:rPr>
      </w:pPr>
    </w:p>
    <w:p w14:paraId="1032190C" w14:textId="77777777" w:rsidR="00777A47" w:rsidRPr="0032190F" w:rsidRDefault="00403552" w:rsidP="00242C0F">
      <w:pPr>
        <w:jc w:val="both"/>
        <w:rPr>
          <w:lang w:val="fr-FR"/>
        </w:rPr>
      </w:pPr>
      <w:r w:rsidRPr="0032190F">
        <w:rPr>
          <w:lang w:val="fr-FR"/>
        </w:rPr>
        <w:t>Le tell de Megiddo est situé à 90 km de Jerusalem.</w:t>
      </w:r>
      <w:r w:rsidR="0057212A" w:rsidRPr="0032190F">
        <w:rPr>
          <w:lang w:val="fr-FR"/>
        </w:rPr>
        <w:t xml:space="preserve"> La cité fortifiée au sommet d’une col</w:t>
      </w:r>
      <w:r w:rsidR="00777A47" w:rsidRPr="0032190F">
        <w:rPr>
          <w:lang w:val="fr-FR"/>
        </w:rPr>
        <w:t>l</w:t>
      </w:r>
      <w:r w:rsidR="0057212A" w:rsidRPr="0032190F">
        <w:rPr>
          <w:lang w:val="fr-FR"/>
        </w:rPr>
        <w:t xml:space="preserve">ine proche d’une route commerciale contrôle la vallée de Jesréel et par extension la région (BIB Arte, </w:t>
      </w:r>
      <w:r w:rsidR="00992ED9" w:rsidRPr="0032190F">
        <w:rPr>
          <w:lang w:val="fr-FR"/>
        </w:rPr>
        <w:t>Égypte</w:t>
      </w:r>
      <w:r w:rsidR="0057212A" w:rsidRPr="0032190F">
        <w:rPr>
          <w:lang w:val="fr-FR"/>
        </w:rPr>
        <w:t xml:space="preserve"> ancienne, 2015)</w:t>
      </w:r>
    </w:p>
    <w:p w14:paraId="6CF79668" w14:textId="77777777" w:rsidR="00777A47" w:rsidRPr="0032190F" w:rsidRDefault="00777A47" w:rsidP="00242C0F">
      <w:pPr>
        <w:jc w:val="both"/>
        <w:rPr>
          <w:lang w:val="fr-FR"/>
        </w:rPr>
      </w:pPr>
    </w:p>
    <w:p w14:paraId="715204B2" w14:textId="529D0E7B" w:rsidR="00777A47" w:rsidRPr="00566234" w:rsidRDefault="00777A47" w:rsidP="00ED503F">
      <w:pPr>
        <w:autoSpaceDE w:val="0"/>
        <w:autoSpaceDN w:val="0"/>
        <w:adjustRightInd w:val="0"/>
        <w:jc w:val="both"/>
        <w:rPr>
          <w:lang w:val="es-ES"/>
        </w:rPr>
      </w:pPr>
      <w:r w:rsidRPr="0032190F">
        <w:rPr>
          <w:lang w:val="fr-FR"/>
        </w:rPr>
        <w:t xml:space="preserve">Les couches V A-IV B, dans un contexte des début du Fer 2 A israélien (ca 925/900-840/830 aec) a livré des </w:t>
      </w:r>
      <w:hyperlink r:id="rId11467" w:anchor="Cul_Precoloniale_Obj_fibule_codo" w:history="1">
        <w:r w:rsidRPr="0032190F">
          <w:rPr>
            <w:rStyle w:val="Hyperlink"/>
            <w:lang w:val="fr-FR"/>
          </w:rPr>
          <w:t>fibule</w:t>
        </w:r>
        <w:r w:rsidRPr="0032190F">
          <w:rPr>
            <w:rStyle w:val="Hyperlink"/>
            <w:i/>
            <w:lang w:val="fr-FR"/>
          </w:rPr>
          <w:t xml:space="preserve"> de codo</w:t>
        </w:r>
      </w:hyperlink>
      <w:r w:rsidRPr="0032190F">
        <w:rPr>
          <w:lang w:val="fr-FR"/>
        </w:rPr>
        <w:t xml:space="preserve"> de type hispanique  (BIB 2198 p. 463). </w:t>
      </w:r>
      <w:r w:rsidRPr="00566234">
        <w:rPr>
          <w:lang w:val="es-ES"/>
        </w:rPr>
        <w:t xml:space="preserve">Les </w:t>
      </w:r>
      <w:r w:rsidR="00ED503F" w:rsidRPr="00566234">
        <w:rPr>
          <w:lang w:val="es-ES"/>
        </w:rPr>
        <w:t>fibules de ce type sont principalement dans la première phase de la nécropole (phase 1) attribuée à la fin du 10</w:t>
      </w:r>
      <w:r w:rsidR="00ED503F" w:rsidRPr="00566234">
        <w:rPr>
          <w:vertAlign w:val="superscript"/>
          <w:lang w:val="es-ES"/>
        </w:rPr>
        <w:t>e</w:t>
      </w:r>
      <w:r w:rsidR="00ED503F" w:rsidRPr="00566234">
        <w:rPr>
          <w:lang w:val="es-ES"/>
        </w:rPr>
        <w:t xml:space="preserve"> / courant 9</w:t>
      </w:r>
      <w:r w:rsidR="00ED503F" w:rsidRPr="00566234">
        <w:rPr>
          <w:vertAlign w:val="superscript"/>
          <w:lang w:val="es-ES"/>
        </w:rPr>
        <w:t>e</w:t>
      </w:r>
      <w:r w:rsidR="00ED503F" w:rsidRPr="00566234">
        <w:rPr>
          <w:lang w:val="es-ES"/>
        </w:rPr>
        <w:t xml:space="preserve"> s. aec associées aux </w:t>
      </w:r>
      <w:r w:rsidR="00ED503F" w:rsidRPr="00566234">
        <w:rPr>
          <w:i/>
          <w:lang w:val="es-ES"/>
        </w:rPr>
        <w:t xml:space="preserve">ampollasBlack on Red </w:t>
      </w:r>
      <w:r w:rsidR="00ED503F" w:rsidRPr="00566234">
        <w:rPr>
          <w:lang w:val="es-ES"/>
        </w:rPr>
        <w:t xml:space="preserve">du </w:t>
      </w:r>
      <w:hyperlink r:id="rId11468" w:anchor="Cul_Chypriote_Geometrique_3" w:history="1">
        <w:hyperlink r:id="rId11469" w:anchor="Cul_Chypriote_Geometrique_3" w:history="1">
          <w:r w:rsidR="00FC56C5" w:rsidRPr="0032190F">
            <w:rPr>
              <w:rStyle w:val="Hyperlink"/>
              <w:szCs w:val="20"/>
              <w:lang w:val="fr-FR" w:eastAsia="en-GB"/>
            </w:rPr>
            <w:t>G</w:t>
          </w:r>
          <w:r w:rsidR="00FC56C5">
            <w:rPr>
              <w:rStyle w:val="Hyperlink"/>
              <w:szCs w:val="20"/>
              <w:lang w:val="fr-FR" w:eastAsia="en-GB"/>
            </w:rPr>
            <w:t>C</w:t>
          </w:r>
          <w:r w:rsidR="00FC56C5" w:rsidRPr="0032190F">
            <w:rPr>
              <w:rStyle w:val="Hyperlink"/>
              <w:szCs w:val="20"/>
              <w:lang w:val="fr-FR" w:eastAsia="en-GB"/>
            </w:rPr>
            <w:t>III</w:t>
          </w:r>
        </w:hyperlink>
      </w:hyperlink>
      <w:r w:rsidR="00ED503F" w:rsidRPr="00566234">
        <w:rPr>
          <w:lang w:val="es-ES"/>
        </w:rPr>
        <w:t xml:space="preserve"> (</w:t>
      </w:r>
      <w:r w:rsidR="00ED503F" w:rsidRPr="00566234">
        <w:rPr>
          <w:i/>
          <w:szCs w:val="20"/>
          <w:lang w:val="es-ES" w:eastAsia="en-GB"/>
        </w:rPr>
        <w:t xml:space="preserve">A dicha pieza se le ha sumado recientemente otra mas hallada en la fase 1 de la tumba familiar no 1 de la necropolis, que es </w:t>
      </w:r>
      <w:r w:rsidR="00ED503F" w:rsidRPr="00566234">
        <w:rPr>
          <w:i/>
          <w:szCs w:val="20"/>
          <w:lang w:val="es-ES" w:eastAsia="en-GB"/>
        </w:rPr>
        <w:lastRenderedPageBreak/>
        <w:t xml:space="preserve">fechada por su excavadora a finales del siglo X o a lo largo del IX a.C., asociada a ampollas </w:t>
      </w:r>
      <w:r w:rsidR="00ED503F" w:rsidRPr="00566234">
        <w:rPr>
          <w:i/>
          <w:iCs/>
          <w:szCs w:val="20"/>
          <w:lang w:val="es-ES" w:eastAsia="en-GB"/>
        </w:rPr>
        <w:t xml:space="preserve">Black on Red </w:t>
      </w:r>
      <w:r w:rsidR="00ED503F" w:rsidRPr="00566234">
        <w:rPr>
          <w:i/>
          <w:szCs w:val="20"/>
          <w:lang w:val="es-ES" w:eastAsia="en-GB"/>
        </w:rPr>
        <w:t xml:space="preserve">del </w:t>
      </w:r>
      <w:bookmarkStart w:id="4644" w:name="_Hlk128058774"/>
      <w:r w:rsidR="00ED503F" w:rsidRPr="00566234">
        <w:rPr>
          <w:i/>
          <w:szCs w:val="20"/>
          <w:lang w:val="es-ES" w:eastAsia="en-GB"/>
        </w:rPr>
        <w:t>Chipriota Geometrico III</w:t>
      </w:r>
      <w:bookmarkEnd w:id="4644"/>
      <w:r w:rsidR="00ED503F" w:rsidRPr="00566234">
        <w:rPr>
          <w:lang w:val="es-ES"/>
        </w:rPr>
        <w:t>)(BIB 2198 p. 463)</w:t>
      </w:r>
    </w:p>
    <w:p w14:paraId="728B16AC" w14:textId="77777777" w:rsidR="00777A47" w:rsidRPr="00566234" w:rsidRDefault="00777A47" w:rsidP="00242C0F">
      <w:pPr>
        <w:jc w:val="both"/>
        <w:rPr>
          <w:lang w:val="es-ES"/>
        </w:rPr>
      </w:pPr>
    </w:p>
    <w:p w14:paraId="5CF1C7FB" w14:textId="77777777" w:rsidR="00403552" w:rsidRPr="0032190F" w:rsidRDefault="00403552" w:rsidP="00242C0F">
      <w:pPr>
        <w:jc w:val="both"/>
        <w:rPr>
          <w:lang w:val="fr-FR"/>
        </w:rPr>
      </w:pPr>
      <w:r w:rsidRPr="0032190F">
        <w:rPr>
          <w:lang w:val="fr-FR"/>
        </w:rPr>
        <w:t>Le site fut le théatre de batailles célèbres :</w:t>
      </w:r>
    </w:p>
    <w:p w14:paraId="4291DFFE" w14:textId="77777777" w:rsidR="00403552" w:rsidRPr="0032190F" w:rsidRDefault="00403552"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0"/>
        <w:gridCol w:w="4909"/>
      </w:tblGrid>
      <w:tr w:rsidR="00403552" w:rsidRPr="002E648D" w14:paraId="5CCA06E6" w14:textId="77777777" w:rsidTr="006E2A82">
        <w:trPr>
          <w:jc w:val="center"/>
        </w:trPr>
        <w:tc>
          <w:tcPr>
            <w:tcW w:w="1240" w:type="dxa"/>
            <w:shd w:val="clear" w:color="auto" w:fill="auto"/>
          </w:tcPr>
          <w:p w14:paraId="714AFE1E" w14:textId="77777777" w:rsidR="00403552" w:rsidRDefault="00403552" w:rsidP="00242C0F">
            <w:pPr>
              <w:jc w:val="both"/>
            </w:pPr>
            <w:r>
              <w:t>1918</w:t>
            </w:r>
          </w:p>
        </w:tc>
        <w:tc>
          <w:tcPr>
            <w:tcW w:w="4909" w:type="dxa"/>
            <w:shd w:val="clear" w:color="auto" w:fill="auto"/>
          </w:tcPr>
          <w:p w14:paraId="6503C5D9" w14:textId="77777777" w:rsidR="00403552" w:rsidRPr="0032190F" w:rsidRDefault="00403552" w:rsidP="00242C0F">
            <w:pPr>
              <w:jc w:val="both"/>
              <w:rPr>
                <w:lang w:val="fr-FR"/>
              </w:rPr>
            </w:pPr>
            <w:r w:rsidRPr="0032190F">
              <w:rPr>
                <w:lang w:val="fr-FR"/>
              </w:rPr>
              <w:t>Empire ottoman contre les Anglais</w:t>
            </w:r>
          </w:p>
        </w:tc>
      </w:tr>
      <w:tr w:rsidR="00777A47" w:rsidRPr="002E648D" w14:paraId="028A68D2" w14:textId="77777777" w:rsidTr="006E2A82">
        <w:trPr>
          <w:jc w:val="center"/>
        </w:trPr>
        <w:tc>
          <w:tcPr>
            <w:tcW w:w="1240" w:type="dxa"/>
            <w:shd w:val="clear" w:color="auto" w:fill="auto"/>
          </w:tcPr>
          <w:p w14:paraId="4D778311" w14:textId="77777777" w:rsidR="00777A47" w:rsidRDefault="00777A47" w:rsidP="00777A47">
            <w:pPr>
              <w:jc w:val="both"/>
            </w:pPr>
            <w:r>
              <w:t>609 aec</w:t>
            </w:r>
          </w:p>
        </w:tc>
        <w:tc>
          <w:tcPr>
            <w:tcW w:w="4909" w:type="dxa"/>
            <w:shd w:val="clear" w:color="auto" w:fill="auto"/>
          </w:tcPr>
          <w:p w14:paraId="7CEBF106" w14:textId="77777777" w:rsidR="00777A47" w:rsidRPr="0032190F" w:rsidRDefault="00777A47" w:rsidP="00777A47">
            <w:pPr>
              <w:jc w:val="both"/>
              <w:rPr>
                <w:lang w:val="fr-FR"/>
              </w:rPr>
            </w:pPr>
            <w:r w:rsidRPr="0032190F">
              <w:rPr>
                <w:lang w:val="fr-FR"/>
              </w:rPr>
              <w:t>Le pharaon Nékao II défait le roi Josias</w:t>
            </w:r>
          </w:p>
        </w:tc>
      </w:tr>
      <w:tr w:rsidR="00777A47" w:rsidRPr="002E648D" w14:paraId="4A50CAB5" w14:textId="77777777" w:rsidTr="006E2A82">
        <w:trPr>
          <w:jc w:val="center"/>
        </w:trPr>
        <w:tc>
          <w:tcPr>
            <w:tcW w:w="1240" w:type="dxa"/>
            <w:shd w:val="clear" w:color="auto" w:fill="auto"/>
          </w:tcPr>
          <w:p w14:paraId="12E3FAA9" w14:textId="77777777" w:rsidR="00777A47" w:rsidRDefault="00777A47" w:rsidP="00777A47">
            <w:pPr>
              <w:jc w:val="both"/>
            </w:pPr>
            <w:r>
              <w:t>15</w:t>
            </w:r>
            <w:r w:rsidRPr="006E2A82">
              <w:rPr>
                <w:vertAlign w:val="superscript"/>
              </w:rPr>
              <w:t>e</w:t>
            </w:r>
            <w:r>
              <w:t xml:space="preserve"> s. aec</w:t>
            </w:r>
          </w:p>
        </w:tc>
        <w:tc>
          <w:tcPr>
            <w:tcW w:w="4909" w:type="dxa"/>
            <w:shd w:val="clear" w:color="auto" w:fill="auto"/>
          </w:tcPr>
          <w:p w14:paraId="4F13EBFB" w14:textId="615040A4" w:rsidR="00777A47" w:rsidRPr="0032190F" w:rsidRDefault="00000000" w:rsidP="00777A47">
            <w:pPr>
              <w:jc w:val="both"/>
              <w:rPr>
                <w:lang w:val="fr-FR"/>
              </w:rPr>
            </w:pPr>
            <w:hyperlink r:id="rId11470" w:anchor="Cul_Nouvel_Empire" w:history="1">
              <w:r w:rsidR="00777A47" w:rsidRPr="0032190F">
                <w:rPr>
                  <w:rStyle w:val="Hyperlink"/>
                  <w:lang w:val="fr-FR"/>
                </w:rPr>
                <w:t>Thoutmosis II</w:t>
              </w:r>
            </w:hyperlink>
            <w:r w:rsidR="00777A47" w:rsidRPr="0032190F">
              <w:rPr>
                <w:lang w:val="fr-FR"/>
              </w:rPr>
              <w:t xml:space="preserve"> contre une coalition </w:t>
            </w:r>
            <w:hyperlink r:id="rId11471" w:anchor="Cul_Cananneens" w:history="1">
              <w:r w:rsidR="00777A47" w:rsidRPr="0032190F">
                <w:rPr>
                  <w:rStyle w:val="Hyperlink"/>
                  <w:lang w:val="fr-FR"/>
                </w:rPr>
                <w:t>cananéenne</w:t>
              </w:r>
            </w:hyperlink>
          </w:p>
        </w:tc>
      </w:tr>
    </w:tbl>
    <w:p w14:paraId="187D6962" w14:textId="77777777" w:rsidR="00403552" w:rsidRDefault="00403552" w:rsidP="00242C0F">
      <w:pPr>
        <w:jc w:val="both"/>
        <w:rPr>
          <w:lang w:val="fr-FR"/>
        </w:rPr>
      </w:pPr>
      <w:r w:rsidRPr="0032190F">
        <w:rPr>
          <w:lang w:val="fr-FR"/>
        </w:rPr>
        <w:t>(wiki)</w:t>
      </w:r>
    </w:p>
    <w:p w14:paraId="1E409019" w14:textId="77777777" w:rsidR="00552187" w:rsidRDefault="00552187" w:rsidP="00242C0F">
      <w:pPr>
        <w:jc w:val="both"/>
        <w:rPr>
          <w:lang w:val="fr-FR"/>
        </w:rPr>
      </w:pPr>
    </w:p>
    <w:p w14:paraId="3D506AE1" w14:textId="258CB4DF" w:rsidR="00403552" w:rsidRPr="0032190F" w:rsidRDefault="00000000" w:rsidP="00242C0F">
      <w:pPr>
        <w:jc w:val="both"/>
        <w:rPr>
          <w:lang w:val="fr-FR"/>
        </w:rPr>
      </w:pPr>
      <w:hyperlink r:id="rId11472" w:anchor="Cul_Precoloniale_Obj_broche_rotir" w:history="1">
        <w:r w:rsidR="00552187" w:rsidRPr="0032190F">
          <w:rPr>
            <w:rStyle w:val="Hyperlink"/>
            <w:lang w:val="fr-FR"/>
          </w:rPr>
          <w:t>Broches à rotir</w:t>
        </w:r>
      </w:hyperlink>
      <w:r w:rsidR="00552187" w:rsidRPr="00552187">
        <w:rPr>
          <w:lang w:val="fr-FR"/>
        </w:rPr>
        <w:t xml:space="preserve"> </w:t>
      </w:r>
      <w:r w:rsidR="00EB1FC5">
        <w:rPr>
          <w:lang w:val="fr-FR"/>
        </w:rPr>
        <w:t xml:space="preserve">articulées, fibule </w:t>
      </w:r>
      <w:r w:rsidR="00EB1FC5" w:rsidRPr="00EB1FC5">
        <w:rPr>
          <w:i/>
          <w:lang w:val="fr-FR"/>
        </w:rPr>
        <w:t>de codo</w:t>
      </w:r>
      <w:r w:rsidR="00EB1FC5">
        <w:rPr>
          <w:lang w:val="fr-FR"/>
        </w:rPr>
        <w:t xml:space="preserve"> de type Huelva, </w:t>
      </w:r>
      <w:r w:rsidR="00552187">
        <w:rPr>
          <w:lang w:val="fr-FR"/>
        </w:rPr>
        <w:t xml:space="preserve">daté du 10e aec </w:t>
      </w:r>
      <w:r w:rsidR="00552187" w:rsidRPr="00552187">
        <w:rPr>
          <w:lang w:val="fr-FR"/>
        </w:rPr>
        <w:t>(BIB 3022)</w:t>
      </w:r>
    </w:p>
    <w:p w14:paraId="512109B0" w14:textId="77777777" w:rsidR="00AC5DC1" w:rsidRPr="0032190F" w:rsidRDefault="00AC5DC1" w:rsidP="00426FF9">
      <w:pPr>
        <w:pStyle w:val="Heading1"/>
      </w:pPr>
      <w:bookmarkStart w:id="4645" w:name="Sit_Massada"/>
      <w:r w:rsidRPr="0032190F">
        <w:t>MASSADA</w:t>
      </w:r>
    </w:p>
    <w:bookmarkEnd w:id="4645"/>
    <w:p w14:paraId="7B7D7781" w14:textId="77777777" w:rsidR="00AC5DC1" w:rsidRPr="0032190F" w:rsidRDefault="00AC5DC1" w:rsidP="00242C0F">
      <w:pPr>
        <w:jc w:val="both"/>
        <w:rPr>
          <w:lang w:val="fr-FR"/>
        </w:rPr>
      </w:pPr>
    </w:p>
    <w:p w14:paraId="175E9683" w14:textId="18B4582D" w:rsidR="00AC5DC1" w:rsidRDefault="00AC5DC1" w:rsidP="00242C0F">
      <w:pPr>
        <w:jc w:val="both"/>
        <w:rPr>
          <w:lang w:val="fr-FR"/>
        </w:rPr>
      </w:pPr>
      <w:r w:rsidRPr="0032190F">
        <w:rPr>
          <w:bCs/>
          <w:lang w:val="fr-FR"/>
        </w:rPr>
        <w:t>Massada</w:t>
      </w:r>
      <w:r w:rsidRPr="0032190F">
        <w:rPr>
          <w:lang w:val="fr-FR"/>
        </w:rPr>
        <w:t xml:space="preserve"> (de l'hébreu, </w:t>
      </w:r>
      <w:r w:rsidRPr="0032190F">
        <w:rPr>
          <w:i/>
          <w:iCs/>
          <w:lang w:val="fr-FR"/>
        </w:rPr>
        <w:t>metsada</w:t>
      </w:r>
      <w:r w:rsidRPr="0032190F">
        <w:rPr>
          <w:lang w:val="fr-FR"/>
        </w:rPr>
        <w:t xml:space="preserve">, « forteresse ») falaises du côté est, surplombant la mer Morte occupée par des rebelles </w:t>
      </w:r>
      <w:hyperlink r:id="rId11473" w:anchor="Cul_Hebreux" w:history="1">
        <w:r w:rsidR="00E91B02" w:rsidRPr="0032190F">
          <w:rPr>
            <w:rStyle w:val="Hyperlink"/>
            <w:lang w:val="fr-FR"/>
          </w:rPr>
          <w:t>hébreux</w:t>
        </w:r>
      </w:hyperlink>
      <w:r w:rsidR="00E91B02" w:rsidRPr="0032190F">
        <w:rPr>
          <w:lang w:val="fr-FR"/>
        </w:rPr>
        <w:t xml:space="preserve"> hostile </w:t>
      </w:r>
      <w:r w:rsidRPr="0032190F">
        <w:rPr>
          <w:lang w:val="fr-FR"/>
        </w:rPr>
        <w:t>à l’Empire</w:t>
      </w:r>
      <w:r w:rsidR="00BA01AF">
        <w:rPr>
          <w:lang w:val="fr-FR"/>
        </w:rPr>
        <w:t xml:space="preserve"> </w:t>
      </w:r>
      <w:hyperlink r:id="rId11474" w:anchor="Cul_Rome" w:history="1">
        <w:r w:rsidR="00E91B02" w:rsidRPr="0032190F">
          <w:rPr>
            <w:rStyle w:val="Hyperlink"/>
            <w:lang w:val="fr-FR"/>
          </w:rPr>
          <w:t>romain</w:t>
        </w:r>
      </w:hyperlink>
      <w:r w:rsidRPr="0032190F">
        <w:rPr>
          <w:lang w:val="fr-FR"/>
        </w:rPr>
        <w:t xml:space="preserve">. Prise en 73 </w:t>
      </w:r>
      <w:r w:rsidRPr="0032190F">
        <w:rPr>
          <w:smallCaps/>
          <w:lang w:val="fr-FR"/>
        </w:rPr>
        <w:t>ad</w:t>
      </w:r>
      <w:r w:rsidRPr="0032190F">
        <w:rPr>
          <w:lang w:val="fr-FR"/>
        </w:rPr>
        <w:t xml:space="preserve"> par les Romains</w:t>
      </w:r>
      <w:r w:rsidR="00A60BCC" w:rsidRPr="0032190F">
        <w:rPr>
          <w:lang w:val="fr-FR"/>
        </w:rPr>
        <w:t xml:space="preserve"> (au moment de la « Grande Révolte » </w:t>
      </w:r>
      <w:r w:rsidR="00E91B02" w:rsidRPr="0032190F">
        <w:rPr>
          <w:lang w:val="fr-FR"/>
        </w:rPr>
        <w:t>entre ca. 66 et 70</w:t>
      </w:r>
      <w:r w:rsidR="00A60BCC" w:rsidRPr="0032190F">
        <w:rPr>
          <w:lang w:val="fr-FR"/>
        </w:rPr>
        <w:t>)</w:t>
      </w:r>
      <w:r w:rsidR="00E91B02" w:rsidRPr="0032190F">
        <w:rPr>
          <w:lang w:val="fr-FR"/>
        </w:rPr>
        <w:t>. Un millier de rebelles se suicident, hommes, femmes, enfants (L’Express, n° 3311)</w:t>
      </w:r>
    </w:p>
    <w:p w14:paraId="22C0E2CD" w14:textId="77777777" w:rsidR="0068121C" w:rsidRDefault="0068121C" w:rsidP="00242C0F">
      <w:pPr>
        <w:jc w:val="both"/>
        <w:rPr>
          <w:lang w:val="fr-FR"/>
        </w:rPr>
      </w:pPr>
    </w:p>
    <w:p w14:paraId="5CC9A9B0" w14:textId="666B7FDB" w:rsidR="0068121C" w:rsidRPr="0032190F" w:rsidRDefault="0068121C" w:rsidP="00242C0F">
      <w:pPr>
        <w:jc w:val="both"/>
        <w:rPr>
          <w:lang w:val="fr-FR"/>
        </w:rPr>
      </w:pPr>
      <w:r>
        <w:rPr>
          <w:lang w:val="fr-FR"/>
        </w:rPr>
        <w:t xml:space="preserve">v. </w:t>
      </w:r>
      <w:hyperlink r:id="rId11475" w:anchor="Aut_Joseph" w:history="1">
        <w:r w:rsidRPr="0068121C">
          <w:rPr>
            <w:rStyle w:val="Hyperlink"/>
            <w:lang w:val="fr-FR"/>
          </w:rPr>
          <w:t>Flavius Joseph</w:t>
        </w:r>
      </w:hyperlink>
    </w:p>
    <w:p w14:paraId="3F7FAF43" w14:textId="77777777" w:rsidR="00A60BCC" w:rsidRPr="0032190F" w:rsidRDefault="00A60BCC" w:rsidP="00242C0F">
      <w:pPr>
        <w:jc w:val="both"/>
        <w:rPr>
          <w:lang w:val="fr-FR"/>
        </w:rPr>
      </w:pPr>
    </w:p>
    <w:p w14:paraId="20736D84" w14:textId="77777777" w:rsidR="00A60BCC" w:rsidRPr="0032190F" w:rsidRDefault="00A60BCC" w:rsidP="00426FF9">
      <w:pPr>
        <w:pStyle w:val="Heading1"/>
      </w:pPr>
      <w:bookmarkStart w:id="4646" w:name="Sit_Ptolemais"/>
      <w:r w:rsidRPr="0032190F">
        <w:t>PTOLEMAIS</w:t>
      </w:r>
    </w:p>
    <w:bookmarkEnd w:id="4646"/>
    <w:p w14:paraId="073D2212" w14:textId="77777777" w:rsidR="00A60BCC" w:rsidRPr="0032190F" w:rsidRDefault="00A60BCC" w:rsidP="00242C0F">
      <w:pPr>
        <w:jc w:val="both"/>
        <w:rPr>
          <w:lang w:val="fr-FR"/>
        </w:rPr>
      </w:pPr>
    </w:p>
    <w:p w14:paraId="4F50BA18" w14:textId="63BDCD14" w:rsidR="00A60BCC" w:rsidRPr="00EE51B9" w:rsidRDefault="00A60BCC" w:rsidP="00242C0F">
      <w:pPr>
        <w:jc w:val="both"/>
        <w:rPr>
          <w:lang w:val="fr-FR"/>
        </w:rPr>
      </w:pPr>
      <w:r w:rsidRPr="0032190F">
        <w:rPr>
          <w:lang w:val="fr-FR"/>
        </w:rPr>
        <w:t>La ville antique de Ptolémaïs (ville moderne d’Acre,</w:t>
      </w:r>
      <w:r w:rsidR="00FD44D1" w:rsidRPr="0032190F">
        <w:rPr>
          <w:lang w:val="fr-FR"/>
        </w:rPr>
        <w:t xml:space="preserve"> ou </w:t>
      </w:r>
      <w:r w:rsidR="00FD44D1" w:rsidRPr="0032190F">
        <w:rPr>
          <w:i/>
          <w:lang w:val="fr-FR"/>
        </w:rPr>
        <w:t>arab.</w:t>
      </w:r>
      <w:r w:rsidR="00FD44D1" w:rsidRPr="0032190F">
        <w:rPr>
          <w:lang w:val="fr-FR"/>
        </w:rPr>
        <w:t xml:space="preserve"> Akko,</w:t>
      </w:r>
      <w:r w:rsidRPr="0032190F">
        <w:rPr>
          <w:lang w:val="fr-FR"/>
        </w:rPr>
        <w:t xml:space="preserve"> Palestine), du nom de Ptolémée, est un établissement hellénistique qui a participé à l’hellénisation du Proche-Orient (wiki).</w:t>
      </w:r>
      <w:r w:rsidR="00403552" w:rsidRPr="0032190F">
        <w:rPr>
          <w:lang w:val="fr-FR"/>
        </w:rPr>
        <w:t xml:space="preserve">Principale voie d’accès par la Mer à Jerusalem pendant les croisades. </w:t>
      </w:r>
      <w:r w:rsidR="00FD44D1" w:rsidRPr="0032190F">
        <w:rPr>
          <w:lang w:val="fr-FR"/>
        </w:rPr>
        <w:t xml:space="preserve">Situé à 150 km de </w:t>
      </w:r>
      <w:hyperlink r:id="rId11476" w:anchor="Sit_Jerusalem" w:history="1">
        <w:r w:rsidR="00FD44D1" w:rsidRPr="007A2ADC">
          <w:rPr>
            <w:rStyle w:val="Hyperlink"/>
            <w:lang w:val="fr-FR"/>
          </w:rPr>
          <w:t>Jérusalem</w:t>
        </w:r>
      </w:hyperlink>
    </w:p>
    <w:p w14:paraId="67001557" w14:textId="77777777" w:rsidR="00691320" w:rsidRPr="00EE51B9" w:rsidRDefault="00691320" w:rsidP="00242C0F">
      <w:pPr>
        <w:jc w:val="both"/>
        <w:rPr>
          <w:lang w:val="fr-FR"/>
        </w:rPr>
      </w:pPr>
    </w:p>
    <w:p w14:paraId="093F96A8" w14:textId="77777777" w:rsidR="00691320" w:rsidRDefault="00691320" w:rsidP="00426FF9">
      <w:pPr>
        <w:pStyle w:val="Heading1"/>
      </w:pPr>
      <w:bookmarkStart w:id="4647" w:name="Sit_Eridu"/>
      <w:r>
        <w:t>ERIDU</w:t>
      </w:r>
    </w:p>
    <w:bookmarkEnd w:id="4647"/>
    <w:p w14:paraId="67835BA8" w14:textId="77777777" w:rsidR="00691320" w:rsidRPr="00EE51B9" w:rsidRDefault="00691320" w:rsidP="00242C0F">
      <w:pPr>
        <w:jc w:val="both"/>
        <w:rPr>
          <w:lang w:val="fr-FR"/>
        </w:rPr>
      </w:pPr>
    </w:p>
    <w:p w14:paraId="356037D0" w14:textId="3CED7423" w:rsidR="00691320" w:rsidRPr="00EE51B9" w:rsidRDefault="00000000" w:rsidP="00691320">
      <w:pPr>
        <w:rPr>
          <w:lang w:val="fr-FR"/>
        </w:rPr>
      </w:pPr>
      <w:hyperlink r:id="rId11477" w:anchor="Cul_Neo__social_Etat" w:history="1">
        <w:r w:rsidR="00691320" w:rsidRPr="00691320">
          <w:rPr>
            <w:rStyle w:val="Hyperlink"/>
            <w:lang w:val="fr-FR"/>
          </w:rPr>
          <w:t>Etat</w:t>
        </w:r>
      </w:hyperlink>
      <w:r w:rsidR="00691320" w:rsidRPr="00EE51B9">
        <w:rPr>
          <w:lang w:val="fr-FR"/>
        </w:rPr>
        <w:t>, vers 2500 BC (BIB 2912)</w:t>
      </w:r>
    </w:p>
    <w:p w14:paraId="474A0319" w14:textId="77777777" w:rsidR="00691320" w:rsidRPr="00EE51B9" w:rsidRDefault="00691320" w:rsidP="00691320">
      <w:pPr>
        <w:rPr>
          <w:lang w:val="fr-FR"/>
        </w:rPr>
      </w:pPr>
    </w:p>
    <w:p w14:paraId="7D65BC6E" w14:textId="77777777" w:rsidR="00691320" w:rsidRDefault="00691320" w:rsidP="00426FF9">
      <w:pPr>
        <w:pStyle w:val="Heading1"/>
      </w:pPr>
      <w:bookmarkStart w:id="4648" w:name="Sit_Isin"/>
      <w:r>
        <w:t>ISIN</w:t>
      </w:r>
    </w:p>
    <w:bookmarkEnd w:id="4648"/>
    <w:p w14:paraId="42FACCCF" w14:textId="77777777" w:rsidR="00691320" w:rsidRPr="00EE51B9" w:rsidRDefault="00691320" w:rsidP="00691320">
      <w:pPr>
        <w:rPr>
          <w:lang w:val="fr-FR"/>
        </w:rPr>
      </w:pPr>
    </w:p>
    <w:p w14:paraId="2A8FFCFD" w14:textId="17522763" w:rsidR="00691320" w:rsidRPr="00EE51B9" w:rsidRDefault="00000000" w:rsidP="00691320">
      <w:pPr>
        <w:rPr>
          <w:lang w:val="fr-FR"/>
        </w:rPr>
      </w:pPr>
      <w:hyperlink r:id="rId11478" w:anchor="Cul_Neo__social_Etat" w:history="1">
        <w:r w:rsidR="00691320" w:rsidRPr="00691320">
          <w:rPr>
            <w:rStyle w:val="Hyperlink"/>
            <w:lang w:val="fr-FR"/>
          </w:rPr>
          <w:t>Etat</w:t>
        </w:r>
      </w:hyperlink>
      <w:r w:rsidR="00691320" w:rsidRPr="00EE51B9">
        <w:rPr>
          <w:lang w:val="fr-FR"/>
        </w:rPr>
        <w:t>, vers 2500 BC (BIB 2912)</w:t>
      </w:r>
    </w:p>
    <w:p w14:paraId="70E93CF1" w14:textId="77777777" w:rsidR="00691320" w:rsidRPr="00104E86" w:rsidRDefault="00691320" w:rsidP="00242C0F">
      <w:pPr>
        <w:jc w:val="both"/>
        <w:rPr>
          <w:lang w:val="fr-FR"/>
        </w:rPr>
      </w:pPr>
    </w:p>
    <w:p w14:paraId="3ED3CAE2" w14:textId="77777777" w:rsidR="00A3102B" w:rsidRPr="00104E86" w:rsidRDefault="00A3102B" w:rsidP="00242C0F">
      <w:pPr>
        <w:jc w:val="both"/>
        <w:rPr>
          <w:lang w:val="fr-FR"/>
        </w:rPr>
      </w:pPr>
    </w:p>
    <w:p w14:paraId="5E1B1824" w14:textId="77777777" w:rsidR="00A3102B" w:rsidRDefault="00A3102B" w:rsidP="00426FF9">
      <w:pPr>
        <w:pStyle w:val="Heading1"/>
      </w:pPr>
      <w:bookmarkStart w:id="4649" w:name="Sit_Larsa"/>
      <w:r>
        <w:t>LARSA</w:t>
      </w:r>
    </w:p>
    <w:bookmarkEnd w:id="4649"/>
    <w:p w14:paraId="507A0753" w14:textId="77777777" w:rsidR="00A3102B" w:rsidRPr="00104E86" w:rsidRDefault="00A3102B" w:rsidP="00242C0F">
      <w:pPr>
        <w:jc w:val="both"/>
        <w:rPr>
          <w:lang w:val="fr-FR"/>
        </w:rPr>
      </w:pPr>
    </w:p>
    <w:p w14:paraId="7477EAB8" w14:textId="4FD421FB" w:rsidR="00A3102B" w:rsidRDefault="00A3102B" w:rsidP="00242C0F">
      <w:pPr>
        <w:jc w:val="both"/>
        <w:rPr>
          <w:lang w:val="fr-FR"/>
        </w:rPr>
      </w:pPr>
      <w:r w:rsidRPr="0032190F">
        <w:rPr>
          <w:lang w:val="fr-FR"/>
        </w:rPr>
        <w:t xml:space="preserve">Site du sud de la </w:t>
      </w:r>
      <w:hyperlink r:id="rId11479" w:anchor="Sit_Mesopotamie" w:history="1">
        <w:r w:rsidRPr="0032190F">
          <w:rPr>
            <w:rStyle w:val="Hyperlink"/>
            <w:lang w:val="fr-FR"/>
          </w:rPr>
          <w:t>Mésopotamie</w:t>
        </w:r>
      </w:hyperlink>
      <w:r w:rsidRPr="00A3102B">
        <w:rPr>
          <w:lang w:val="fr-FR"/>
        </w:rPr>
        <w:t xml:space="preserve"> à proximité de Uruk (wiki)</w:t>
      </w:r>
      <w:r w:rsidR="0044655F">
        <w:rPr>
          <w:lang w:val="fr-FR"/>
        </w:rPr>
        <w:t xml:space="preserve"> v. Ur III</w:t>
      </w:r>
    </w:p>
    <w:p w14:paraId="47B1784C" w14:textId="1658CC2C" w:rsidR="004E775C" w:rsidRDefault="004E775C" w:rsidP="00242C0F">
      <w:pPr>
        <w:jc w:val="both"/>
        <w:rPr>
          <w:lang w:val="fr-FR"/>
        </w:rPr>
      </w:pPr>
    </w:p>
    <w:p w14:paraId="679D7FA9" w14:textId="320DFEBF" w:rsidR="004E775C" w:rsidRPr="00F56201" w:rsidRDefault="004E775C" w:rsidP="004E775C">
      <w:pPr>
        <w:pStyle w:val="Heading1"/>
        <w:rPr>
          <w:lang w:val="en-GB"/>
        </w:rPr>
      </w:pPr>
      <w:r w:rsidRPr="00F56201">
        <w:rPr>
          <w:lang w:val="en-GB"/>
        </w:rPr>
        <w:t>ARUDA</w:t>
      </w:r>
    </w:p>
    <w:p w14:paraId="6242E175" w14:textId="05D8CE70" w:rsidR="004E775C" w:rsidRPr="0044655F" w:rsidRDefault="004E775C" w:rsidP="00242C0F">
      <w:pPr>
        <w:jc w:val="both"/>
        <w:rPr>
          <w:sz w:val="20"/>
          <w:lang w:val="en-GB"/>
        </w:rPr>
      </w:pPr>
      <w:r w:rsidRPr="0044655F">
        <w:rPr>
          <w:sz w:val="20"/>
          <w:lang w:val="en-GB"/>
        </w:rPr>
        <w:t>Tell es-Sweyhat, Sweyhat, Djebel Aruda, Jebel Aruda</w:t>
      </w:r>
    </w:p>
    <w:p w14:paraId="69746019" w14:textId="30978EE0" w:rsidR="004E775C" w:rsidRPr="00F56201" w:rsidRDefault="004E775C" w:rsidP="00242C0F">
      <w:pPr>
        <w:jc w:val="both"/>
        <w:rPr>
          <w:lang w:val="en-GB"/>
        </w:rPr>
      </w:pPr>
    </w:p>
    <w:p w14:paraId="41510184" w14:textId="0E1A68DB" w:rsidR="004E775C" w:rsidRPr="00A3102B" w:rsidRDefault="004E775C" w:rsidP="00242C0F">
      <w:pPr>
        <w:jc w:val="both"/>
        <w:rPr>
          <w:lang w:val="fr-FR"/>
        </w:rPr>
      </w:pPr>
      <w:r>
        <w:rPr>
          <w:lang w:val="fr-FR"/>
        </w:rPr>
        <w:t>Colonnie urukienne</w:t>
      </w:r>
      <w:r w:rsidR="0044655F">
        <w:rPr>
          <w:lang w:val="fr-FR"/>
        </w:rPr>
        <w:t xml:space="preserve"> [</w:t>
      </w:r>
      <w:hyperlink r:id="rId11480" w:anchor="Cul_Uruk" w:history="1">
        <w:r w:rsidR="0044655F" w:rsidRPr="0032190F">
          <w:rPr>
            <w:rStyle w:val="Hyperlink"/>
            <w:lang w:val="fr-FR"/>
          </w:rPr>
          <w:t>Uruk</w:t>
        </w:r>
      </w:hyperlink>
      <w:r w:rsidR="0044655F">
        <w:rPr>
          <w:lang w:val="fr-FR"/>
        </w:rPr>
        <w:t>]</w:t>
      </w:r>
      <w:r>
        <w:rPr>
          <w:lang w:val="fr-FR"/>
        </w:rPr>
        <w:t>, ville plannifée (plan hippodamien) à deux bandes de maisons (BIB France culture).</w:t>
      </w:r>
    </w:p>
    <w:p w14:paraId="37748071" w14:textId="77777777" w:rsidR="00B95620" w:rsidRPr="0032190F" w:rsidRDefault="00B95620" w:rsidP="00242C0F">
      <w:pPr>
        <w:rPr>
          <w:lang w:val="fr-FR"/>
        </w:rPr>
      </w:pPr>
    </w:p>
    <w:p w14:paraId="0B704299" w14:textId="77777777" w:rsidR="00B623F5" w:rsidRPr="0032190F" w:rsidRDefault="00B623F5" w:rsidP="00426FF9">
      <w:pPr>
        <w:pStyle w:val="Heading1"/>
      </w:pPr>
      <w:bookmarkStart w:id="4650" w:name="Sit_Uruk"/>
      <w:r w:rsidRPr="0032190F">
        <w:lastRenderedPageBreak/>
        <w:t>URUK</w:t>
      </w:r>
    </w:p>
    <w:bookmarkEnd w:id="4650"/>
    <w:p w14:paraId="6CB7AF5C" w14:textId="77777777" w:rsidR="00B623F5" w:rsidRPr="0032190F" w:rsidRDefault="00B623F5" w:rsidP="00242C0F">
      <w:pPr>
        <w:rPr>
          <w:lang w:val="fr-FR"/>
        </w:rPr>
      </w:pPr>
    </w:p>
    <w:p w14:paraId="5DCF5D12" w14:textId="2672D2E9" w:rsidR="00B623F5" w:rsidRDefault="00B623F5" w:rsidP="00242C0F">
      <w:pPr>
        <w:rPr>
          <w:lang w:val="fr-FR"/>
        </w:rPr>
      </w:pPr>
      <w:r w:rsidRPr="0032190F">
        <w:rPr>
          <w:lang w:val="fr-FR"/>
        </w:rPr>
        <w:t xml:space="preserve">Site </w:t>
      </w:r>
      <w:r w:rsidR="0087514F" w:rsidRPr="0032190F">
        <w:rPr>
          <w:lang w:val="fr-FR"/>
        </w:rPr>
        <w:t xml:space="preserve">du sud de la </w:t>
      </w:r>
      <w:hyperlink r:id="rId11481" w:anchor="Sit_Mesopotamie" w:history="1">
        <w:r w:rsidR="00C4094E" w:rsidRPr="0032190F">
          <w:rPr>
            <w:rStyle w:val="Hyperlink"/>
            <w:lang w:val="fr-FR"/>
          </w:rPr>
          <w:t>Mésopotamie</w:t>
        </w:r>
      </w:hyperlink>
      <w:r w:rsidR="00156B24" w:rsidRPr="00156B24">
        <w:rPr>
          <w:lang w:val="fr-FR"/>
        </w:rPr>
        <w:t xml:space="preserve"> </w:t>
      </w:r>
      <w:r w:rsidRPr="0032190F">
        <w:rPr>
          <w:lang w:val="fr-FR"/>
        </w:rPr>
        <w:t>qui a donné son no</w:t>
      </w:r>
      <w:r w:rsidR="000A1D1F" w:rsidRPr="0032190F">
        <w:rPr>
          <w:lang w:val="fr-FR"/>
        </w:rPr>
        <w:t>m à la culture proto-urbaine d’</w:t>
      </w:r>
      <w:r w:rsidR="0044655F">
        <w:rPr>
          <w:lang w:val="fr-FR"/>
        </w:rPr>
        <w:t xml:space="preserve"> </w:t>
      </w:r>
      <w:hyperlink r:id="rId11482" w:anchor="Cul_Uruk" w:history="1">
        <w:r w:rsidRPr="0032190F">
          <w:rPr>
            <w:rStyle w:val="Hyperlink"/>
            <w:lang w:val="fr-FR"/>
          </w:rPr>
          <w:t>Ur</w:t>
        </w:r>
        <w:r w:rsidR="00096ACA" w:rsidRPr="0032190F">
          <w:rPr>
            <w:rStyle w:val="Hyperlink"/>
            <w:lang w:val="fr-FR"/>
          </w:rPr>
          <w:t>u</w:t>
        </w:r>
        <w:r w:rsidRPr="0032190F">
          <w:rPr>
            <w:rStyle w:val="Hyperlink"/>
            <w:lang w:val="fr-FR"/>
          </w:rPr>
          <w:t>k</w:t>
        </w:r>
      </w:hyperlink>
      <w:r w:rsidRPr="0032190F">
        <w:rPr>
          <w:lang w:val="fr-FR"/>
        </w:rPr>
        <w:t>.</w:t>
      </w:r>
      <w:r w:rsidR="0016250A" w:rsidRPr="0032190F">
        <w:rPr>
          <w:lang w:val="fr-FR"/>
        </w:rPr>
        <w:t xml:space="preserve"> On peut la qualifer de ville dès la fin du 4</w:t>
      </w:r>
      <w:r w:rsidR="0016250A" w:rsidRPr="0032190F">
        <w:rPr>
          <w:vertAlign w:val="superscript"/>
          <w:lang w:val="fr-FR"/>
        </w:rPr>
        <w:t>e</w:t>
      </w:r>
      <w:r w:rsidR="0016250A" w:rsidRPr="0032190F">
        <w:rPr>
          <w:lang w:val="fr-FR"/>
        </w:rPr>
        <w:t xml:space="preserve"> millénaire (BIB France culture).</w:t>
      </w:r>
      <w:r w:rsidR="00976AAD">
        <w:rPr>
          <w:lang w:val="fr-FR"/>
        </w:rPr>
        <w:t xml:space="preserve"> Vers 3200 BC, c'est la plus grande ville au monde avec 25,000 à 50,000 habitants (BIB 2912)</w:t>
      </w:r>
      <w:r w:rsidR="00EF6599">
        <w:rPr>
          <w:lang w:val="fr-FR"/>
        </w:rPr>
        <w:t xml:space="preserve"> </w:t>
      </w:r>
    </w:p>
    <w:p w14:paraId="77327718" w14:textId="77777777" w:rsidR="00156B24" w:rsidRDefault="00156B24" w:rsidP="00242C0F">
      <w:pPr>
        <w:rPr>
          <w:lang w:val="fr-FR"/>
        </w:rPr>
      </w:pPr>
    </w:p>
    <w:p w14:paraId="660FC1B6" w14:textId="0BA3463B" w:rsidR="00156B24" w:rsidRPr="0032190F" w:rsidRDefault="00156B24" w:rsidP="00242C0F">
      <w:pPr>
        <w:rPr>
          <w:lang w:val="fr-FR"/>
        </w:rPr>
      </w:pPr>
      <w:r w:rsidRPr="00156B24">
        <w:rPr>
          <w:lang w:val="fr-FR"/>
        </w:rPr>
        <w:t>La statue d’</w:t>
      </w:r>
      <w:hyperlink r:id="rId11483" w:anchor="Cul_Akkad__Religion_Isthar" w:history="1">
        <w:r w:rsidR="00C809CF" w:rsidRPr="00C809CF">
          <w:rPr>
            <w:rStyle w:val="Hyperlink"/>
            <w:lang w:val="fr-FR"/>
          </w:rPr>
          <w:t>Ishtar</w:t>
        </w:r>
      </w:hyperlink>
      <w:r w:rsidR="00C809CF">
        <w:rPr>
          <w:lang w:val="fr-FR"/>
        </w:rPr>
        <w:t xml:space="preserve"> </w:t>
      </w:r>
      <w:r w:rsidRPr="00156B24">
        <w:rPr>
          <w:lang w:val="fr-FR"/>
        </w:rPr>
        <w:t>à Uruk consomme l’équivalent de 200 repas par jour (Salon Noir)</w:t>
      </w:r>
    </w:p>
    <w:p w14:paraId="058755D6" w14:textId="77777777" w:rsidR="00B623F5" w:rsidRPr="0032190F" w:rsidRDefault="00B623F5" w:rsidP="00242C0F">
      <w:pPr>
        <w:rPr>
          <w:lang w:val="fr-FR"/>
        </w:rPr>
      </w:pPr>
    </w:p>
    <w:p w14:paraId="33F4A9BE" w14:textId="2E44414A" w:rsidR="00B623F5" w:rsidRPr="0032190F" w:rsidRDefault="00B623F5" w:rsidP="00242C0F">
      <w:pPr>
        <w:rPr>
          <w:lang w:val="fr-FR"/>
        </w:rPr>
      </w:pPr>
      <w:r w:rsidRPr="0032190F">
        <w:rPr>
          <w:lang w:val="fr-FR"/>
        </w:rPr>
        <w:t xml:space="preserve">Les constructions tripartites, largement amplifiées dans cette culture (70 à </w:t>
      </w:r>
      <w:smartTag w:uri="urn:schemas-microsoft-com:office:smarttags" w:element="metricconverter">
        <w:smartTagPr>
          <w:attr w:name="ProductID" w:val="80 m"/>
        </w:smartTagPr>
        <w:r w:rsidRPr="0032190F">
          <w:rPr>
            <w:lang w:val="fr-FR"/>
          </w:rPr>
          <w:t>80 m</w:t>
        </w:r>
      </w:smartTag>
      <w:r w:rsidRPr="0032190F">
        <w:rPr>
          <w:lang w:val="fr-FR"/>
        </w:rPr>
        <w:t xml:space="preserve"> de long) datées de la fin du 4</w:t>
      </w:r>
      <w:r w:rsidRPr="0032190F">
        <w:rPr>
          <w:vertAlign w:val="superscript"/>
          <w:lang w:val="fr-FR"/>
        </w:rPr>
        <w:t>e</w:t>
      </w:r>
      <w:r w:rsidRPr="0032190F">
        <w:rPr>
          <w:lang w:val="fr-FR"/>
        </w:rPr>
        <w:t xml:space="preserve"> mill. déri</w:t>
      </w:r>
      <w:r w:rsidR="004D72C3" w:rsidRPr="0032190F">
        <w:rPr>
          <w:lang w:val="fr-FR"/>
        </w:rPr>
        <w:t>vent de celles de l’</w:t>
      </w:r>
      <w:hyperlink r:id="rId11484" w:anchor="Cul_Obeid" w:history="1">
        <w:r w:rsidRPr="0032190F">
          <w:rPr>
            <w:rStyle w:val="Hyperlink"/>
            <w:lang w:val="fr-FR"/>
          </w:rPr>
          <w:t>Obeid</w:t>
        </w:r>
      </w:hyperlink>
      <w:r w:rsidRPr="0032190F">
        <w:rPr>
          <w:lang w:val="fr-FR"/>
        </w:rPr>
        <w:t xml:space="preserve"> final (BIB 456)</w:t>
      </w:r>
      <w:r w:rsidR="00255610" w:rsidRPr="0032190F">
        <w:rPr>
          <w:lang w:val="fr-FR"/>
        </w:rPr>
        <w:t>.</w:t>
      </w:r>
    </w:p>
    <w:p w14:paraId="4C209DF0" w14:textId="77777777" w:rsidR="00255610" w:rsidRDefault="00255610" w:rsidP="00242C0F">
      <w:pPr>
        <w:rPr>
          <w:lang w:val="fr-FR"/>
        </w:rPr>
      </w:pPr>
    </w:p>
    <w:p w14:paraId="1A57D7B5" w14:textId="77777777" w:rsidR="00255610" w:rsidRPr="006A08E1" w:rsidRDefault="00255610" w:rsidP="00242C0F">
      <w:pPr>
        <w:rPr>
          <w:lang w:val="fr-FR"/>
        </w:rPr>
      </w:pPr>
      <w:r w:rsidRPr="0032190F">
        <w:rPr>
          <w:lang w:val="fr-FR"/>
        </w:rPr>
        <w:t xml:space="preserve">Le vase de Barka (Tell Brak ?) illustre l’organisation sociale de la cité. </w:t>
      </w:r>
      <w:r w:rsidRPr="006A08E1">
        <w:rPr>
          <w:lang w:val="fr-FR"/>
        </w:rPr>
        <w:t>Divisé en 4 registres horizontaux :</w:t>
      </w:r>
    </w:p>
    <w:p w14:paraId="36FAF43A" w14:textId="77777777" w:rsidR="00255610" w:rsidRPr="006A08E1" w:rsidRDefault="00255610"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0"/>
        <w:gridCol w:w="5421"/>
      </w:tblGrid>
      <w:tr w:rsidR="00255610" w:rsidRPr="002E648D" w14:paraId="19AC0AFA" w14:textId="77777777" w:rsidTr="004B0332">
        <w:trPr>
          <w:jc w:val="center"/>
        </w:trPr>
        <w:tc>
          <w:tcPr>
            <w:tcW w:w="1510" w:type="dxa"/>
            <w:shd w:val="clear" w:color="auto" w:fill="auto"/>
          </w:tcPr>
          <w:p w14:paraId="547814C2" w14:textId="77777777" w:rsidR="00255610" w:rsidRDefault="00255610" w:rsidP="00242C0F">
            <w:r>
              <w:t>registre sup.</w:t>
            </w:r>
          </w:p>
        </w:tc>
        <w:tc>
          <w:tcPr>
            <w:tcW w:w="5421" w:type="dxa"/>
            <w:shd w:val="clear" w:color="auto" w:fill="auto"/>
          </w:tcPr>
          <w:p w14:paraId="1DC13F74" w14:textId="77777777" w:rsidR="00255610" w:rsidRPr="0032190F" w:rsidRDefault="00255610" w:rsidP="00242C0F">
            <w:pPr>
              <w:rPr>
                <w:lang w:val="fr-FR"/>
              </w:rPr>
            </w:pPr>
            <w:r w:rsidRPr="0032190F">
              <w:rPr>
                <w:lang w:val="fr-FR"/>
              </w:rPr>
              <w:t>dirigeant amenant des offrandes à la déesse de la cité</w:t>
            </w:r>
          </w:p>
        </w:tc>
      </w:tr>
      <w:tr w:rsidR="00255610" w14:paraId="2B074884" w14:textId="77777777" w:rsidTr="004B0332">
        <w:trPr>
          <w:jc w:val="center"/>
        </w:trPr>
        <w:tc>
          <w:tcPr>
            <w:tcW w:w="1510" w:type="dxa"/>
            <w:shd w:val="clear" w:color="auto" w:fill="auto"/>
          </w:tcPr>
          <w:p w14:paraId="782DD762" w14:textId="77777777" w:rsidR="00255610" w:rsidRDefault="00255610" w:rsidP="00242C0F">
            <w:r>
              <w:t>…</w:t>
            </w:r>
          </w:p>
        </w:tc>
        <w:tc>
          <w:tcPr>
            <w:tcW w:w="5421" w:type="dxa"/>
            <w:shd w:val="clear" w:color="auto" w:fill="auto"/>
          </w:tcPr>
          <w:p w14:paraId="11ACBE25" w14:textId="77777777" w:rsidR="00255610" w:rsidRDefault="00255610" w:rsidP="00242C0F">
            <w:r>
              <w:t>artisans</w:t>
            </w:r>
          </w:p>
        </w:tc>
      </w:tr>
      <w:tr w:rsidR="00255610" w14:paraId="4B2935EC" w14:textId="77777777" w:rsidTr="004B0332">
        <w:trPr>
          <w:jc w:val="center"/>
        </w:trPr>
        <w:tc>
          <w:tcPr>
            <w:tcW w:w="1510" w:type="dxa"/>
            <w:shd w:val="clear" w:color="auto" w:fill="auto"/>
          </w:tcPr>
          <w:p w14:paraId="5175B6D6" w14:textId="77777777" w:rsidR="00255610" w:rsidRDefault="00255610" w:rsidP="00242C0F">
            <w:r>
              <w:t>…</w:t>
            </w:r>
          </w:p>
        </w:tc>
        <w:tc>
          <w:tcPr>
            <w:tcW w:w="5421" w:type="dxa"/>
            <w:shd w:val="clear" w:color="auto" w:fill="auto"/>
          </w:tcPr>
          <w:p w14:paraId="2BF40324" w14:textId="77777777" w:rsidR="00255610" w:rsidRDefault="00255610" w:rsidP="00242C0F">
            <w:r>
              <w:t>troupeau</w:t>
            </w:r>
          </w:p>
        </w:tc>
      </w:tr>
      <w:tr w:rsidR="00255610" w14:paraId="6D82BA9B" w14:textId="77777777" w:rsidTr="004B0332">
        <w:trPr>
          <w:jc w:val="center"/>
        </w:trPr>
        <w:tc>
          <w:tcPr>
            <w:tcW w:w="1510" w:type="dxa"/>
            <w:shd w:val="clear" w:color="auto" w:fill="auto"/>
          </w:tcPr>
          <w:p w14:paraId="07068145" w14:textId="77777777" w:rsidR="00255610" w:rsidRDefault="00255610" w:rsidP="00242C0F">
            <w:r>
              <w:t>registre inf.</w:t>
            </w:r>
          </w:p>
        </w:tc>
        <w:tc>
          <w:tcPr>
            <w:tcW w:w="5421" w:type="dxa"/>
            <w:shd w:val="clear" w:color="auto" w:fill="auto"/>
          </w:tcPr>
          <w:p w14:paraId="1F99E213" w14:textId="77777777" w:rsidR="00255610" w:rsidRDefault="00255610" w:rsidP="00242C0F">
            <w:r>
              <w:t>eau</w:t>
            </w:r>
          </w:p>
        </w:tc>
      </w:tr>
    </w:tbl>
    <w:p w14:paraId="4B3DC5FE" w14:textId="77777777" w:rsidR="00255610" w:rsidRDefault="00255610" w:rsidP="00242C0F">
      <w:r>
        <w:t>(SS BIB)</w:t>
      </w:r>
    </w:p>
    <w:p w14:paraId="1BE17A84" w14:textId="22948E90" w:rsidR="00B623F5" w:rsidRPr="0032190F" w:rsidRDefault="00B64CD5" w:rsidP="00242C0F">
      <w:pPr>
        <w:rPr>
          <w:lang w:val="fr-FR"/>
        </w:rPr>
      </w:pPr>
      <w:r w:rsidRPr="0032190F">
        <w:rPr>
          <w:lang w:val="fr-FR"/>
        </w:rPr>
        <w:br/>
        <w:t xml:space="preserve">Représentation d’un </w:t>
      </w:r>
      <w:r w:rsidRPr="0032190F">
        <w:rPr>
          <w:i/>
          <w:lang w:val="fr-FR"/>
        </w:rPr>
        <w:t>tribulum</w:t>
      </w:r>
      <w:r w:rsidRPr="0032190F">
        <w:rPr>
          <w:lang w:val="fr-FR"/>
        </w:rPr>
        <w:t xml:space="preserve"> sur un sceau-cylindre (comme à </w:t>
      </w:r>
      <w:hyperlink r:id="rId11485" w:anchor="Sit_Arslantepe" w:history="1">
        <w:r w:rsidRPr="0032190F">
          <w:rPr>
            <w:rStyle w:val="Hyperlink"/>
            <w:lang w:val="fr-FR"/>
          </w:rPr>
          <w:t>Arslantepe</w:t>
        </w:r>
      </w:hyperlink>
      <w:r w:rsidRPr="0032190F">
        <w:rPr>
          <w:lang w:val="fr-FR"/>
        </w:rPr>
        <w:t>) (SS BIB)</w:t>
      </w:r>
      <w:r w:rsidR="00626BF6" w:rsidRPr="0032190F">
        <w:rPr>
          <w:lang w:val="fr-FR"/>
        </w:rPr>
        <w:t xml:space="preserve"> dans un contexte Uruk tardif, traineau recouvert d’un dais (BIB 437 p. 342) ? A. Sherratt souligne l’aspect rituel et potentat du traineau à dépiquer en citant, notamment, </w:t>
      </w:r>
      <w:r w:rsidR="008E229A" w:rsidRPr="0032190F">
        <w:rPr>
          <w:i/>
          <w:lang w:val="fr-FR"/>
        </w:rPr>
        <w:t>Is</w:t>
      </w:r>
      <w:r w:rsidR="00626BF6" w:rsidRPr="0032190F">
        <w:rPr>
          <w:lang w:val="fr-FR"/>
        </w:rPr>
        <w:t xml:space="preserve"> 41,15 (BIB 437 p. 342)</w:t>
      </w:r>
    </w:p>
    <w:p w14:paraId="3425DA3E" w14:textId="6771AB53" w:rsidR="00905803" w:rsidRPr="00E51F67" w:rsidRDefault="00905803" w:rsidP="00242C0F">
      <w:pPr>
        <w:rPr>
          <w:lang w:val="fr-FR"/>
        </w:rPr>
      </w:pPr>
      <w:r w:rsidRPr="0032190F">
        <w:rPr>
          <w:lang w:val="fr-FR"/>
        </w:rPr>
        <w:t>Au Proche-Orient, les premiers indices de la traction animale sont des pictogrammes mis à jour dans la couche 4 d’Uruk (Littauer et Crouwel 1979) et datés du milieu du 4</w:t>
      </w:r>
      <w:r w:rsidRPr="0032190F">
        <w:rPr>
          <w:vertAlign w:val="superscript"/>
          <w:lang w:val="fr-FR"/>
        </w:rPr>
        <w:t>e</w:t>
      </w:r>
      <w:r w:rsidRPr="0032190F">
        <w:rPr>
          <w:lang w:val="fr-FR"/>
        </w:rPr>
        <w:t xml:space="preserve"> millénaire aec. Ils représentent exclusivement des chars à deux essieux (BIB 435 p. 286) v. </w:t>
      </w:r>
      <w:hyperlink r:id="rId11486" w:anchor="Sit_Suse" w:history="1">
        <w:r w:rsidRPr="0032190F">
          <w:rPr>
            <w:rStyle w:val="Hyperlink"/>
            <w:lang w:val="fr-FR"/>
          </w:rPr>
          <w:t>Suse</w:t>
        </w:r>
      </w:hyperlink>
    </w:p>
    <w:p w14:paraId="2B325085" w14:textId="77777777" w:rsidR="00EF6599" w:rsidRPr="00E51F67" w:rsidRDefault="00EF6599" w:rsidP="00242C0F">
      <w:pPr>
        <w:rPr>
          <w:lang w:val="fr-FR"/>
        </w:rPr>
      </w:pPr>
    </w:p>
    <w:p w14:paraId="4447C98B" w14:textId="3B3D45F6" w:rsidR="00EF6599" w:rsidRDefault="00EF6599" w:rsidP="00242C0F">
      <w:pPr>
        <w:rPr>
          <w:lang w:val="fr-FR"/>
        </w:rPr>
      </w:pPr>
      <w:r w:rsidRPr="00EF6599">
        <w:rPr>
          <w:lang w:val="fr-FR"/>
        </w:rPr>
        <w:t>Plusieurs marqueurs traduisent un effort de</w:t>
      </w:r>
      <w:r>
        <w:rPr>
          <w:lang w:val="fr-FR"/>
        </w:rPr>
        <w:t xml:space="preserve"> standardidsation des poids et mesures. Parmis ces derniers, des bols utilisés pour distribuer des rations de nourriture ou de bières  (BIB 2912)</w:t>
      </w:r>
    </w:p>
    <w:p w14:paraId="38B1BA92" w14:textId="154F4277" w:rsidR="004D0FD8" w:rsidRDefault="004D0FD8" w:rsidP="00242C0F">
      <w:pPr>
        <w:rPr>
          <w:lang w:val="fr-FR"/>
        </w:rPr>
      </w:pPr>
    </w:p>
    <w:p w14:paraId="1CB59764" w14:textId="37EEDF19" w:rsidR="004D0FD8" w:rsidRPr="00EF6599" w:rsidRDefault="004D0FD8" w:rsidP="00242C0F">
      <w:pPr>
        <w:rPr>
          <w:lang w:val="fr-FR"/>
        </w:rPr>
      </w:pPr>
      <w:r>
        <w:rPr>
          <w:lang w:val="fr-FR"/>
        </w:rPr>
        <w:t>Vers 3,900 Uruk a des colonnies (colonnies urukiennes) (BIB France culture)</w:t>
      </w:r>
    </w:p>
    <w:p w14:paraId="110BC16D" w14:textId="77777777" w:rsidR="003501EC" w:rsidRPr="003501EC" w:rsidRDefault="003501EC" w:rsidP="00242C0F">
      <w:pPr>
        <w:rPr>
          <w:lang w:val="fr-FR"/>
        </w:rPr>
      </w:pPr>
    </w:p>
    <w:p w14:paraId="0B08239B" w14:textId="7F2FF439" w:rsidR="003501EC" w:rsidRPr="003501EC" w:rsidRDefault="004D0FD8" w:rsidP="003501EC">
      <w:pPr>
        <w:pStyle w:val="Heading2"/>
      </w:pPr>
      <w:bookmarkStart w:id="4651" w:name="Sit_Uruk_urb"/>
      <w:r>
        <w:t>u</w:t>
      </w:r>
      <w:r w:rsidR="003501EC">
        <w:t>rbanisation</w:t>
      </w:r>
    </w:p>
    <w:bookmarkEnd w:id="4651"/>
    <w:p w14:paraId="524A9CD7" w14:textId="6DB93C65" w:rsidR="00B64CD5" w:rsidRDefault="00B22826" w:rsidP="00242C0F">
      <w:pPr>
        <w:rPr>
          <w:lang w:val="fr-FR"/>
        </w:rPr>
      </w:pPr>
      <w:r>
        <w:fldChar w:fldCharType="begin"/>
      </w:r>
      <w:r w:rsidRPr="004E775C">
        <w:rPr>
          <w:lang w:val="fr-FR"/>
        </w:rPr>
        <w:instrText>HYPERLINK "file:///C:\\Users\\Thomas%20Huet\\Desktop\\Documentation%20archéologique%20liée%20à%20la%20thèse\\Cultures.docx" \l "Cul_Neo__urbanisation"</w:instrText>
      </w:r>
      <w:r>
        <w:fldChar w:fldCharType="separate"/>
      </w:r>
      <w:r w:rsidR="003501EC" w:rsidRPr="003501EC">
        <w:rPr>
          <w:rStyle w:val="Hyperlink"/>
          <w:lang w:val="fr-FR"/>
        </w:rPr>
        <w:t>urbanisation</w:t>
      </w:r>
      <w:r>
        <w:rPr>
          <w:rStyle w:val="Hyperlink"/>
          <w:lang w:val="fr-FR"/>
        </w:rPr>
        <w:fldChar w:fldCharType="end"/>
      </w:r>
    </w:p>
    <w:p w14:paraId="136FD267" w14:textId="77777777" w:rsidR="003501EC" w:rsidRDefault="003501EC" w:rsidP="00242C0F">
      <w:pPr>
        <w:rPr>
          <w:lang w:val="fr-FR"/>
        </w:rPr>
      </w:pPr>
    </w:p>
    <w:p w14:paraId="43E77B48" w14:textId="77777777" w:rsidR="003501EC" w:rsidRDefault="003501EC" w:rsidP="00242C0F">
      <w:pPr>
        <w:rPr>
          <w:lang w:val="fr-FR"/>
        </w:rPr>
      </w:pPr>
      <w:r w:rsidRPr="003501EC">
        <w:rPr>
          <w:lang w:val="fr-FR"/>
        </w:rPr>
        <w:t xml:space="preserve">Construction d'un mur entre 3,300 et 3,100 BC aumoment supposé du règne de Gilgamesh (BIB 2912) Une population entre 50,000 et 25,000 habitants ce qui en faisait la plus grande ville au monde (BIB 2912) </w:t>
      </w:r>
      <w:r w:rsidR="00EF6599">
        <w:rPr>
          <w:lang w:val="fr-FR"/>
        </w:rPr>
        <w:t>Le mur enclos une surface de ~250 ha (BIB 2912)</w:t>
      </w:r>
    </w:p>
    <w:p w14:paraId="22714609" w14:textId="77777777" w:rsidR="003501EC" w:rsidRPr="0032190F" w:rsidRDefault="003501EC" w:rsidP="00242C0F">
      <w:pPr>
        <w:rPr>
          <w:lang w:val="fr-FR"/>
        </w:rPr>
      </w:pPr>
    </w:p>
    <w:p w14:paraId="6E9888AE" w14:textId="2E8655A7" w:rsidR="00F93BD2" w:rsidRPr="0032190F" w:rsidRDefault="00F93BD2" w:rsidP="00426FF9">
      <w:pPr>
        <w:pStyle w:val="Heading1"/>
      </w:pPr>
      <w:r w:rsidRPr="0032190F">
        <w:t>LEILAN</w:t>
      </w:r>
    </w:p>
    <w:p w14:paraId="317CE207" w14:textId="77777777" w:rsidR="0044655F" w:rsidRDefault="0044655F" w:rsidP="00242C0F">
      <w:pPr>
        <w:rPr>
          <w:lang w:val="fr-FR"/>
        </w:rPr>
      </w:pPr>
    </w:p>
    <w:p w14:paraId="28F49B24" w14:textId="77777777" w:rsidR="0044655F" w:rsidRDefault="0044655F" w:rsidP="00242C0F">
      <w:pPr>
        <w:rPr>
          <w:lang w:val="fr-FR"/>
        </w:rPr>
      </w:pPr>
    </w:p>
    <w:p w14:paraId="6CC06B00" w14:textId="708BCAE7" w:rsidR="00F93BD2" w:rsidRPr="0032190F" w:rsidRDefault="00F93BD2" w:rsidP="00242C0F">
      <w:pPr>
        <w:rPr>
          <w:lang w:val="fr-FR"/>
        </w:rPr>
      </w:pPr>
      <w:r w:rsidRPr="0032190F">
        <w:rPr>
          <w:lang w:val="fr-FR"/>
        </w:rPr>
        <w:t xml:space="preserve">Tell Leilan, 90 ha, est une du Bronze (ca. 2500-2000 BC) de </w:t>
      </w:r>
      <w:hyperlink r:id="rId11487" w:anchor="Sit_Mesopotamie" w:history="1">
        <w:r w:rsidRPr="0032190F">
          <w:rPr>
            <w:rStyle w:val="Hyperlink"/>
            <w:lang w:val="fr-FR"/>
          </w:rPr>
          <w:t>Mésopotamie</w:t>
        </w:r>
      </w:hyperlink>
      <w:r w:rsidR="0044655F" w:rsidRPr="0044655F">
        <w:rPr>
          <w:rStyle w:val="Hyperlink"/>
          <w:color w:val="000000"/>
          <w:u w:val="none"/>
          <w:lang w:val="fr-FR"/>
        </w:rPr>
        <w:t xml:space="preserve"> </w:t>
      </w:r>
      <w:r w:rsidRPr="0032190F">
        <w:rPr>
          <w:lang w:val="fr-FR"/>
        </w:rPr>
        <w:t>(BIB T. Kalayci, CAA 2016)</w:t>
      </w:r>
    </w:p>
    <w:p w14:paraId="2CD5DF81" w14:textId="77777777" w:rsidR="00F93BD2" w:rsidRPr="0032190F" w:rsidRDefault="00F93BD2" w:rsidP="00242C0F">
      <w:pPr>
        <w:rPr>
          <w:lang w:val="fr-FR"/>
        </w:rPr>
      </w:pPr>
    </w:p>
    <w:p w14:paraId="23EC1F1F" w14:textId="77777777" w:rsidR="00F93BD2" w:rsidRPr="0032190F" w:rsidRDefault="004C6498" w:rsidP="00426FF9">
      <w:pPr>
        <w:pStyle w:val="Heading1"/>
      </w:pPr>
      <w:bookmarkStart w:id="4652" w:name="Sit_Brak"/>
      <w:r>
        <w:t>BRAK</w:t>
      </w:r>
    </w:p>
    <w:bookmarkEnd w:id="4652"/>
    <w:p w14:paraId="0ACC8D5F" w14:textId="6342A8F0" w:rsidR="00525732" w:rsidRPr="00525732" w:rsidRDefault="00525732" w:rsidP="00F93BD2">
      <w:pPr>
        <w:rPr>
          <w:sz w:val="20"/>
          <w:lang w:val="fr-FR"/>
        </w:rPr>
      </w:pPr>
      <w:r w:rsidRPr="00525732">
        <w:rPr>
          <w:sz w:val="20"/>
          <w:lang w:val="fr-FR"/>
        </w:rPr>
        <w:t>Tell Brak</w:t>
      </w:r>
    </w:p>
    <w:p w14:paraId="26AA7241" w14:textId="77777777" w:rsidR="00525732" w:rsidRDefault="00525732" w:rsidP="00F93BD2">
      <w:pPr>
        <w:rPr>
          <w:lang w:val="fr-FR"/>
        </w:rPr>
      </w:pPr>
    </w:p>
    <w:p w14:paraId="3472B823" w14:textId="067924F7" w:rsidR="00F93BD2" w:rsidRPr="0032190F" w:rsidRDefault="00F93BD2" w:rsidP="00F93BD2">
      <w:pPr>
        <w:rPr>
          <w:lang w:val="fr-FR"/>
        </w:rPr>
      </w:pPr>
      <w:r w:rsidRPr="0032190F">
        <w:rPr>
          <w:lang w:val="fr-FR"/>
        </w:rPr>
        <w:lastRenderedPageBreak/>
        <w:t>Tell Brak</w:t>
      </w:r>
      <w:r w:rsidR="004C6498">
        <w:rPr>
          <w:lang w:val="fr-FR"/>
        </w:rPr>
        <w:t xml:space="preserve"> (Syrie)</w:t>
      </w:r>
      <w:r w:rsidRPr="0032190F">
        <w:rPr>
          <w:lang w:val="fr-FR"/>
        </w:rPr>
        <w:t xml:space="preserve">, 65 ha, est une cité de l’âge du Bronze (ca. 2500-2000 BC) de </w:t>
      </w:r>
      <w:hyperlink r:id="rId11488" w:anchor="Sit_Mesopotamie" w:history="1">
        <w:r w:rsidRPr="0032190F">
          <w:rPr>
            <w:rStyle w:val="Hyperlink"/>
            <w:lang w:val="fr-FR"/>
          </w:rPr>
          <w:t>Mésopotamie</w:t>
        </w:r>
      </w:hyperlink>
      <w:r w:rsidR="0044655F" w:rsidRPr="0044655F">
        <w:rPr>
          <w:rStyle w:val="Hyperlink"/>
          <w:color w:val="000000"/>
          <w:u w:val="none"/>
          <w:lang w:val="fr-FR"/>
        </w:rPr>
        <w:t xml:space="preserve"> </w:t>
      </w:r>
      <w:r w:rsidRPr="0032190F">
        <w:rPr>
          <w:lang w:val="fr-FR"/>
        </w:rPr>
        <w:t>(BIB T. Kalayci, CAA 2016)</w:t>
      </w:r>
      <w:r w:rsidR="004C6498">
        <w:rPr>
          <w:lang w:val="fr-FR"/>
        </w:rPr>
        <w:t>. Site du milieu du 3e millénaire (</w:t>
      </w:r>
      <w:r w:rsidR="004C6498" w:rsidRPr="004C6498">
        <w:rPr>
          <w:i/>
          <w:lang w:val="fr-FR"/>
        </w:rPr>
        <w:t>Late Chalcolithic</w:t>
      </w:r>
      <w:r w:rsidR="004C6498">
        <w:rPr>
          <w:lang w:val="fr-FR"/>
        </w:rPr>
        <w:t>). Existe des batiments publics où sont conservés des concentrations de semences (BIB workshop Lleida 2019)</w:t>
      </w:r>
      <w:r w:rsidR="00525732">
        <w:rPr>
          <w:lang w:val="fr-FR"/>
        </w:rPr>
        <w:t xml:space="preserve"> 'Eye Idols': centaines de petites figurines trouvéesdans le temple (Asmolean museum) ~ idoles chalcolithique (SS BIB) </w:t>
      </w:r>
    </w:p>
    <w:p w14:paraId="300EE252" w14:textId="5471EA26" w:rsidR="00F93BD2" w:rsidRPr="00481B3D" w:rsidRDefault="001E3CB7" w:rsidP="00F93BD2">
      <w:pPr>
        <w:rPr>
          <w:lang w:val="en-GB"/>
        </w:rPr>
      </w:pPr>
      <w:r w:rsidRPr="00481B3D">
        <w:rPr>
          <w:lang w:val="en-GB"/>
        </w:rPr>
        <w:t>Structure radiale (BIB Bogaard SoA, 2023)</w:t>
      </w:r>
    </w:p>
    <w:p w14:paraId="460D21D4" w14:textId="51D62E33" w:rsidR="00F93BD2" w:rsidRPr="00481B3D" w:rsidRDefault="00F93BD2" w:rsidP="00426FF9">
      <w:pPr>
        <w:pStyle w:val="Heading1"/>
        <w:rPr>
          <w:lang w:val="en-GB"/>
        </w:rPr>
      </w:pPr>
      <w:r w:rsidRPr="00481B3D">
        <w:rPr>
          <w:lang w:val="en-GB"/>
        </w:rPr>
        <w:t>AL-HAWA</w:t>
      </w:r>
    </w:p>
    <w:p w14:paraId="3104A42A" w14:textId="113289CE" w:rsidR="0044655F" w:rsidRPr="00481B3D" w:rsidRDefault="0044655F" w:rsidP="0044655F">
      <w:pPr>
        <w:rPr>
          <w:sz w:val="20"/>
          <w:lang w:val="en-GB" w:eastAsia="en-GB"/>
        </w:rPr>
      </w:pPr>
      <w:r w:rsidRPr="00481B3D">
        <w:rPr>
          <w:sz w:val="20"/>
          <w:lang w:val="en-GB"/>
        </w:rPr>
        <w:t>Tell al-Hawa</w:t>
      </w:r>
    </w:p>
    <w:p w14:paraId="09C978F8" w14:textId="77777777" w:rsidR="0044655F" w:rsidRPr="00481B3D" w:rsidRDefault="0044655F" w:rsidP="0044655F">
      <w:pPr>
        <w:rPr>
          <w:lang w:val="en-GB" w:eastAsia="en-GB"/>
        </w:rPr>
      </w:pPr>
    </w:p>
    <w:p w14:paraId="00D7AB25" w14:textId="777154FC" w:rsidR="00F93BD2" w:rsidRDefault="00F93BD2" w:rsidP="00F93BD2">
      <w:pPr>
        <w:rPr>
          <w:lang w:val="fr-FR"/>
        </w:rPr>
      </w:pPr>
      <w:r w:rsidRPr="0032190F">
        <w:rPr>
          <w:lang w:val="fr-FR"/>
        </w:rPr>
        <w:t xml:space="preserve">Tell al-Hawa, 60 ha, est une cité du Bronze (ca. 2500-2000 BC) de </w:t>
      </w:r>
      <w:hyperlink r:id="rId11489" w:anchor="Sit_Mesopotamie" w:history="1">
        <w:r w:rsidRPr="0032190F">
          <w:rPr>
            <w:rStyle w:val="Hyperlink"/>
            <w:lang w:val="fr-FR"/>
          </w:rPr>
          <w:t>Mésopotamie</w:t>
        </w:r>
      </w:hyperlink>
      <w:r w:rsidR="0044655F" w:rsidRPr="0044655F">
        <w:rPr>
          <w:rStyle w:val="Hyperlink"/>
          <w:color w:val="000000"/>
          <w:u w:val="none"/>
          <w:lang w:val="fr-FR"/>
        </w:rPr>
        <w:t xml:space="preserve"> </w:t>
      </w:r>
      <w:r w:rsidRPr="0032190F">
        <w:rPr>
          <w:lang w:val="fr-FR"/>
        </w:rPr>
        <w:t>(BIB T. Kalayci, CAA 2016)</w:t>
      </w:r>
    </w:p>
    <w:p w14:paraId="6CCD57D8" w14:textId="77777777" w:rsidR="00384999" w:rsidRDefault="00384999" w:rsidP="00F93BD2">
      <w:pPr>
        <w:rPr>
          <w:lang w:val="fr-FR"/>
        </w:rPr>
      </w:pPr>
    </w:p>
    <w:p w14:paraId="1CAFFC86" w14:textId="77777777" w:rsidR="00384999" w:rsidRDefault="00384999" w:rsidP="00426FF9">
      <w:pPr>
        <w:pStyle w:val="Heading1"/>
      </w:pPr>
      <w:r>
        <w:t>KISH</w:t>
      </w:r>
    </w:p>
    <w:p w14:paraId="267753DC" w14:textId="6DD6626F" w:rsidR="00384999" w:rsidRPr="0032190F" w:rsidRDefault="00384999" w:rsidP="00F93BD2">
      <w:pPr>
        <w:rPr>
          <w:lang w:val="fr-FR"/>
        </w:rPr>
      </w:pPr>
      <w:r>
        <w:rPr>
          <w:lang w:val="fr-FR"/>
        </w:rPr>
        <w:t>Cité-</w:t>
      </w:r>
      <w:hyperlink r:id="rId11490" w:anchor="Cul_Neo__social_Etat" w:history="1">
        <w:r w:rsidR="001000B7" w:rsidRPr="001000B7">
          <w:rPr>
            <w:rStyle w:val="Hyperlink"/>
            <w:lang w:val="fr-FR"/>
          </w:rPr>
          <w:t>état</w:t>
        </w:r>
      </w:hyperlink>
      <w:r w:rsidR="001000B7" w:rsidRPr="0032190F">
        <w:rPr>
          <w:lang w:val="fr-FR"/>
        </w:rPr>
        <w:t xml:space="preserve"> </w:t>
      </w:r>
      <w:r>
        <w:rPr>
          <w:lang w:val="fr-FR"/>
        </w:rPr>
        <w:t>dirigée par Sargon le Grand, fondateur de l'Empire akkadien (BIB 2698)</w:t>
      </w:r>
    </w:p>
    <w:p w14:paraId="4AD8D4B8" w14:textId="77777777" w:rsidR="00255610" w:rsidRPr="0032190F" w:rsidRDefault="00255610" w:rsidP="00242C0F">
      <w:pPr>
        <w:rPr>
          <w:lang w:val="fr-FR"/>
        </w:rPr>
      </w:pPr>
    </w:p>
    <w:p w14:paraId="7B6580B7" w14:textId="77777777" w:rsidR="00EE2CD2" w:rsidRPr="0032190F" w:rsidRDefault="00EE2CD2" w:rsidP="00426FF9">
      <w:pPr>
        <w:pStyle w:val="Heading1"/>
      </w:pPr>
      <w:bookmarkStart w:id="4653" w:name="Sit_Ur"/>
      <w:r w:rsidRPr="0032190F">
        <w:t>UR</w:t>
      </w:r>
    </w:p>
    <w:bookmarkEnd w:id="4653"/>
    <w:p w14:paraId="0007DF93" w14:textId="5B10F7D4" w:rsidR="00D32A96" w:rsidRPr="00F732C0" w:rsidRDefault="00D32A96" w:rsidP="00242C0F">
      <w:pPr>
        <w:jc w:val="both"/>
        <w:rPr>
          <w:sz w:val="20"/>
          <w:lang w:val="fr-FR"/>
        </w:rPr>
      </w:pPr>
      <w:r w:rsidRPr="00676EC7">
        <w:rPr>
          <w:sz w:val="20"/>
          <w:lang w:val="fr-FR"/>
        </w:rPr>
        <w:t>Our</w:t>
      </w:r>
      <w:r w:rsidR="004F777D" w:rsidRPr="00676EC7">
        <w:rPr>
          <w:sz w:val="20"/>
          <w:lang w:val="fr-FR"/>
        </w:rPr>
        <w:t>, Ur</w:t>
      </w:r>
      <w:r w:rsidR="00676EC7" w:rsidRPr="00676EC7">
        <w:rPr>
          <w:sz w:val="20"/>
          <w:lang w:val="fr-FR"/>
        </w:rPr>
        <w:t xml:space="preserve">, site antique d'Ur, Cité d’Ur, actuellement </w:t>
      </w:r>
      <w:r w:rsidR="00676EC7" w:rsidRPr="00676EC7">
        <w:rPr>
          <w:rStyle w:val="st"/>
          <w:sz w:val="20"/>
          <w:lang w:val="fr-FR"/>
        </w:rPr>
        <w:t>Tell al-Muqayyar</w:t>
      </w:r>
    </w:p>
    <w:p w14:paraId="4918BDE1" w14:textId="77777777" w:rsidR="00D32A96" w:rsidRPr="0032190F" w:rsidRDefault="00D32A96" w:rsidP="00242C0F">
      <w:pPr>
        <w:jc w:val="both"/>
        <w:rPr>
          <w:lang w:val="fr-FR"/>
        </w:rPr>
      </w:pPr>
    </w:p>
    <w:p w14:paraId="55393269" w14:textId="509BCE2B" w:rsidR="00EE2CD2" w:rsidRPr="00676EC7" w:rsidRDefault="00EE2CD2" w:rsidP="00242C0F">
      <w:pPr>
        <w:jc w:val="both"/>
        <w:rPr>
          <w:lang w:val="fr-FR"/>
        </w:rPr>
      </w:pPr>
      <w:r w:rsidRPr="0032190F">
        <w:rPr>
          <w:lang w:val="fr-FR"/>
        </w:rPr>
        <w:t>Ur</w:t>
      </w:r>
      <w:r w:rsidR="00D32A96" w:rsidRPr="0032190F">
        <w:rPr>
          <w:lang w:val="fr-FR"/>
        </w:rPr>
        <w:t xml:space="preserve"> (</w:t>
      </w:r>
      <w:r w:rsidR="00D32A96" w:rsidRPr="0032190F">
        <w:rPr>
          <w:rStyle w:val="st"/>
          <w:lang w:val="fr-FR"/>
        </w:rPr>
        <w:t>Irak)</w:t>
      </w:r>
      <w:r w:rsidRPr="0032190F">
        <w:rPr>
          <w:lang w:val="fr-FR"/>
        </w:rPr>
        <w:t xml:space="preserve">, en </w:t>
      </w:r>
      <w:hyperlink r:id="rId11491" w:anchor="Sit_Mesopotamie" w:history="1">
        <w:r w:rsidRPr="0032190F">
          <w:rPr>
            <w:rStyle w:val="Hyperlink"/>
            <w:lang w:val="fr-FR"/>
          </w:rPr>
          <w:t>Mésopotamie</w:t>
        </w:r>
      </w:hyperlink>
      <w:r w:rsidR="004F777D" w:rsidRPr="004F777D">
        <w:rPr>
          <w:rStyle w:val="Hyperlink"/>
          <w:color w:val="auto"/>
          <w:sz w:val="20"/>
          <w:u w:val="none"/>
          <w:lang w:val="fr-FR"/>
        </w:rPr>
        <w:t xml:space="preserve"> </w:t>
      </w:r>
      <w:r w:rsidR="008D3D96" w:rsidRPr="0032190F">
        <w:rPr>
          <w:lang w:val="fr-FR"/>
        </w:rPr>
        <w:t xml:space="preserve">a donné son nom à la dynastie de </w:t>
      </w:r>
      <w:hyperlink r:id="rId11492" w:anchor="Cul_Ur" w:history="1">
        <w:r w:rsidR="008D3D96" w:rsidRPr="0032190F">
          <w:rPr>
            <w:rStyle w:val="Hyperlink"/>
            <w:lang w:val="fr-FR"/>
          </w:rPr>
          <w:t>U</w:t>
        </w:r>
        <w:r w:rsidR="007F044B" w:rsidRPr="0032190F">
          <w:rPr>
            <w:rStyle w:val="Hyperlink"/>
            <w:lang w:val="fr-FR"/>
          </w:rPr>
          <w:t>r III</w:t>
        </w:r>
      </w:hyperlink>
      <w:r w:rsidR="004F777D" w:rsidRPr="004F777D">
        <w:rPr>
          <w:rStyle w:val="Hyperlink"/>
          <w:color w:val="auto"/>
          <w:u w:val="none"/>
          <w:lang w:val="fr-FR"/>
        </w:rPr>
        <w:t xml:space="preserve"> </w:t>
      </w:r>
      <w:r w:rsidR="00EF16E9" w:rsidRPr="0032190F">
        <w:rPr>
          <w:lang w:val="fr-FR"/>
        </w:rPr>
        <w:t>(SS BIB)</w:t>
      </w:r>
      <w:r w:rsidR="00255610" w:rsidRPr="0032190F">
        <w:rPr>
          <w:lang w:val="fr-FR"/>
        </w:rPr>
        <w:t>. Fouillée par Sir Leonard Ulli (1920’s). Elle compte environ 1800 tombes dont 16 tombes « royales » (SS BIB).</w:t>
      </w:r>
      <w:r w:rsidR="00EF16E9" w:rsidRPr="0032190F">
        <w:rPr>
          <w:lang w:val="fr-FR"/>
        </w:rPr>
        <w:t xml:space="preserve"> </w:t>
      </w:r>
      <w:r w:rsidR="00EF16E9" w:rsidRPr="00676EC7">
        <w:rPr>
          <w:lang w:val="fr-FR"/>
        </w:rPr>
        <w:t>Elle a une st</w:t>
      </w:r>
      <w:r w:rsidR="002B57EA">
        <w:rPr>
          <w:lang w:val="fr-FR"/>
        </w:rPr>
        <w:t>r</w:t>
      </w:r>
      <w:r w:rsidR="00EF16E9" w:rsidRPr="00676EC7">
        <w:rPr>
          <w:lang w:val="fr-FR"/>
        </w:rPr>
        <w:t>a</w:t>
      </w:r>
      <w:r w:rsidR="002B57EA">
        <w:rPr>
          <w:lang w:val="fr-FR"/>
        </w:rPr>
        <w:t>t</w:t>
      </w:r>
      <w:r w:rsidR="00EF16E9" w:rsidRPr="00676EC7">
        <w:rPr>
          <w:lang w:val="fr-FR"/>
        </w:rPr>
        <w:t>igraphie (datation des sceaux-cylindres) :</w:t>
      </w:r>
    </w:p>
    <w:p w14:paraId="68BC5D81" w14:textId="763A15EE" w:rsidR="00F63AA9" w:rsidRPr="00676EC7" w:rsidRDefault="00000000" w:rsidP="00242C0F">
      <w:pPr>
        <w:rPr>
          <w:lang w:val="fr-FR"/>
        </w:rPr>
      </w:pPr>
      <w:hyperlink r:id="rId11493" w:anchor="Cul_Neo__social_Etat" w:history="1">
        <w:r w:rsidR="00691320" w:rsidRPr="00691320">
          <w:rPr>
            <w:rStyle w:val="Hyperlink"/>
            <w:lang w:val="fr-FR"/>
          </w:rPr>
          <w:t>Etat</w:t>
        </w:r>
      </w:hyperlink>
      <w:r w:rsidR="00691320" w:rsidRPr="00676EC7">
        <w:rPr>
          <w:lang w:val="fr-FR"/>
        </w:rPr>
        <w:t>, vers 2500 BC (BIB 2912)</w:t>
      </w:r>
    </w:p>
    <w:p w14:paraId="635C5115" w14:textId="7FA94858" w:rsidR="00536825" w:rsidRDefault="00536825" w:rsidP="00242C0F">
      <w:pPr>
        <w:rPr>
          <w:lang w:val="fr-FR"/>
        </w:rPr>
      </w:pPr>
      <w:r>
        <w:rPr>
          <w:lang w:val="fr-FR"/>
        </w:rPr>
        <w:t xml:space="preserve">Environ 6500 habitants. Présence d'une </w:t>
      </w:r>
      <w:hyperlink r:id="rId11494" w:anchor="Sit_Ur_loc_ziggourat" w:history="1">
        <w:r w:rsidR="004F57EF" w:rsidRPr="004F57EF">
          <w:rPr>
            <w:rStyle w:val="Hyperlink"/>
            <w:lang w:val="fr-FR"/>
          </w:rPr>
          <w:t>ziggourat</w:t>
        </w:r>
      </w:hyperlink>
      <w:r w:rsidR="004F57EF" w:rsidRPr="00676EC7">
        <w:rPr>
          <w:lang w:val="fr-FR"/>
        </w:rPr>
        <w:t xml:space="preserve"> </w:t>
      </w:r>
      <w:r>
        <w:rPr>
          <w:lang w:val="fr-FR"/>
        </w:rPr>
        <w:t>(BIB Arte 2018)</w:t>
      </w:r>
      <w:r w:rsidR="004E775C">
        <w:rPr>
          <w:lang w:val="fr-FR"/>
        </w:rPr>
        <w:t xml:space="preserve"> </w:t>
      </w:r>
    </w:p>
    <w:p w14:paraId="1F67146E" w14:textId="064524D2" w:rsidR="00676EC7" w:rsidRDefault="00676EC7" w:rsidP="004E775C">
      <w:pPr>
        <w:jc w:val="both"/>
        <w:rPr>
          <w:lang w:val="fr-FR"/>
        </w:rPr>
      </w:pPr>
      <w:r>
        <w:rPr>
          <w:lang w:val="fr-FR"/>
        </w:rPr>
        <w:t>G</w:t>
      </w:r>
      <w:r w:rsidRPr="00676EC7">
        <w:rPr>
          <w:lang w:val="fr-FR"/>
        </w:rPr>
        <w:t xml:space="preserve">rande ville mésopotamienne qui a prospéré pendant plusieurs milliers d'années. Située à l'intersection de grandes routes commerciales - notamment l'Euphrate, qui offrait des liaisons directes jusqu'en Anatolie et le golfe Persique - Ur est devenue un important centre politique et économique. La ville d’Ur a atteint son apogée au troisième millénaire avant notre ère, devenant le centre d'un grand empire régional vers 2100 </w:t>
      </w:r>
      <w:r w:rsidR="0044655F">
        <w:rPr>
          <w:lang w:val="fr-FR"/>
        </w:rPr>
        <w:t>BC</w:t>
      </w:r>
      <w:r w:rsidRPr="00676EC7">
        <w:rPr>
          <w:lang w:val="fr-FR"/>
        </w:rPr>
        <w:t xml:space="preserve">. Même après sa destruction vers 1800 avant notre ère, les liens commerciaux de la ville lui ont permis de se reconstruire rapidement, devenant une importante capitale régionale. Cependant, le recul du littoral vers le sud et la migration de l'Euphrate vers l'est ont finalement conduit à son déclin.Tout au long de sa longue histoire, l'architecture d'Ur a connu des cycles de construction et de reconstruction. Conformément à la tradition mésopotamienne, la plupart des bâtiments étaient construits en briques de terre crue. Les conditions environnementales ont déterminé l'importance de ce matériau pour l'industrie de la construction. Le dépôt continu de sédiments boueux par l'Euphrate et le Tigre a rendu la pierre et le bois relativement rares dans le sud de l'Irak, tandis que l'argile, l'eau et la paille étaient facilement disponibles. Les briques de terre crue offraient un matériau de construction rentable, facile à travailler et pouvant être produit en grandes quantités. À Ur, les briques de terre séchées au soleil étaient le matériau de construction le plus courant et étaient utilisées aussi bien pour les maisons privées que pour l'architecture monumentale élaborée, comme la célèbre </w:t>
      </w:r>
      <w:hyperlink r:id="rId11495" w:anchor="Sit_Ur_loc_ziggourat" w:history="1">
        <w:r w:rsidR="004F57EF" w:rsidRPr="004F57EF">
          <w:rPr>
            <w:rStyle w:val="Hyperlink"/>
            <w:lang w:val="fr-FR"/>
          </w:rPr>
          <w:t>ziggourat</w:t>
        </w:r>
      </w:hyperlink>
      <w:r w:rsidRPr="00676EC7">
        <w:rPr>
          <w:lang w:val="fr-FR"/>
        </w:rPr>
        <w:t xml:space="preserve"> (figure 2).</w:t>
      </w:r>
      <w:r w:rsidR="00791D60">
        <w:rPr>
          <w:lang w:val="fr-FR"/>
        </w:rPr>
        <w:t>(BIB 3548)</w:t>
      </w:r>
    </w:p>
    <w:p w14:paraId="46FE670F" w14:textId="77777777" w:rsidR="004F57EF" w:rsidRDefault="004F57EF" w:rsidP="004E775C">
      <w:pPr>
        <w:jc w:val="both"/>
        <w:rPr>
          <w:lang w:val="fr-FR"/>
        </w:rPr>
      </w:pPr>
    </w:p>
    <w:p w14:paraId="143C71C4" w14:textId="16E2412F" w:rsidR="004F57EF" w:rsidRDefault="004F57EF" w:rsidP="004E775C">
      <w:pPr>
        <w:jc w:val="both"/>
        <w:rPr>
          <w:lang w:val="fr-FR"/>
        </w:rPr>
      </w:pPr>
      <w:r>
        <w:rPr>
          <w:lang w:val="fr-FR"/>
        </w:rPr>
        <w:t xml:space="preserve">v. </w:t>
      </w:r>
      <w:hyperlink r:id="rId11496" w:anchor="Cul_Judaisme_Torah__Abraham" w:history="1">
        <w:r w:rsidRPr="004F57EF">
          <w:rPr>
            <w:rStyle w:val="Hyperlink"/>
            <w:lang w:val="fr-FR"/>
          </w:rPr>
          <w:t>Abraham</w:t>
        </w:r>
      </w:hyperlink>
    </w:p>
    <w:p w14:paraId="4AFDA167" w14:textId="77777777" w:rsidR="004F57EF" w:rsidRDefault="004F57EF" w:rsidP="004E775C">
      <w:pPr>
        <w:jc w:val="both"/>
        <w:rPr>
          <w:lang w:val="fr-FR"/>
        </w:rPr>
      </w:pPr>
    </w:p>
    <w:p w14:paraId="6898139C" w14:textId="39872CFD" w:rsidR="004F57EF" w:rsidRPr="004F57EF" w:rsidRDefault="004F57EF" w:rsidP="004F57EF">
      <w:pPr>
        <w:pStyle w:val="Heading2"/>
      </w:pPr>
      <w:bookmarkStart w:id="4654" w:name="Sit_Ur_loc"/>
      <w:r>
        <w:t>localités</w:t>
      </w:r>
    </w:p>
    <w:bookmarkEnd w:id="4654"/>
    <w:p w14:paraId="1B6A1336" w14:textId="77777777" w:rsidR="004F57EF" w:rsidRDefault="004F57EF" w:rsidP="004E775C">
      <w:pPr>
        <w:jc w:val="both"/>
        <w:rPr>
          <w:lang w:val="fr-FR"/>
        </w:rPr>
      </w:pPr>
    </w:p>
    <w:p w14:paraId="7F9B11C1" w14:textId="5A8C53AA" w:rsidR="004F57EF" w:rsidRDefault="004F57EF" w:rsidP="004F57EF">
      <w:pPr>
        <w:pStyle w:val="Heading3"/>
      </w:pPr>
      <w:bookmarkStart w:id="4655" w:name="Sit_Ur_loc_ziggourat"/>
      <w:r>
        <w:t>ziggourat</w:t>
      </w:r>
    </w:p>
    <w:bookmarkEnd w:id="4655"/>
    <w:p w14:paraId="753B8FBA" w14:textId="72457BF7" w:rsidR="004F57EF" w:rsidRPr="004F57EF" w:rsidRDefault="004F57EF" w:rsidP="004E775C">
      <w:pPr>
        <w:jc w:val="both"/>
        <w:rPr>
          <w:sz w:val="20"/>
          <w:lang w:val="fr-FR"/>
        </w:rPr>
      </w:pPr>
      <w:r w:rsidRPr="004F57EF">
        <w:rPr>
          <w:sz w:val="20"/>
          <w:lang w:val="fr-FR"/>
        </w:rPr>
        <w:t>Ziggurat</w:t>
      </w:r>
    </w:p>
    <w:p w14:paraId="3C54ABA1" w14:textId="77777777" w:rsidR="004F57EF" w:rsidRDefault="004F57EF" w:rsidP="004E775C">
      <w:pPr>
        <w:jc w:val="both"/>
        <w:rPr>
          <w:lang w:val="fr-FR"/>
        </w:rPr>
      </w:pPr>
    </w:p>
    <w:p w14:paraId="3BC5D9C0" w14:textId="77777777" w:rsidR="004F57EF" w:rsidRDefault="004F57EF" w:rsidP="004F57EF">
      <w:pPr>
        <w:rPr>
          <w:lang w:val="fr-FR"/>
        </w:rPr>
      </w:pPr>
      <w:r>
        <w:rPr>
          <w:lang w:val="fr-FR"/>
        </w:rPr>
        <w:lastRenderedPageBreak/>
        <w:t>Les ziggourat apparaissent vers la fin du 3</w:t>
      </w:r>
      <w:r w:rsidRPr="004E775C">
        <w:rPr>
          <w:vertAlign w:val="superscript"/>
          <w:lang w:val="fr-FR"/>
        </w:rPr>
        <w:t>e</w:t>
      </w:r>
      <w:r>
        <w:rPr>
          <w:lang w:val="fr-FR"/>
        </w:rPr>
        <w:t xml:space="preserve"> millénaire, sous le regne de Urnamu (empire de Ur): se sont des empilement de terraces hautes coiffés d'un petit temple (BIB France culture)</w:t>
      </w:r>
    </w:p>
    <w:p w14:paraId="03A06817" w14:textId="77777777" w:rsidR="004F57EF" w:rsidRDefault="004F57EF" w:rsidP="004E775C">
      <w:pPr>
        <w:jc w:val="both"/>
        <w:rPr>
          <w:lang w:val="fr-FR"/>
        </w:rPr>
      </w:pPr>
    </w:p>
    <w:p w14:paraId="0BC8FFB3" w14:textId="77777777" w:rsidR="004F57EF" w:rsidRDefault="004F57EF" w:rsidP="004E775C">
      <w:pPr>
        <w:jc w:val="both"/>
        <w:rPr>
          <w:lang w:val="fr-FR"/>
        </w:rPr>
      </w:pPr>
    </w:p>
    <w:p w14:paraId="11F534B4" w14:textId="4BBFC17D" w:rsidR="004F57EF" w:rsidRDefault="004F57EF" w:rsidP="004F57EF">
      <w:pPr>
        <w:pStyle w:val="Heading3"/>
      </w:pPr>
      <w:r w:rsidRPr="0032190F">
        <w:t>cimetière royal</w:t>
      </w:r>
    </w:p>
    <w:p w14:paraId="482EF026" w14:textId="77777777" w:rsidR="004F57EF" w:rsidRDefault="004F57EF" w:rsidP="004E775C">
      <w:pPr>
        <w:jc w:val="both"/>
        <w:rPr>
          <w:lang w:val="fr-FR"/>
        </w:rPr>
      </w:pPr>
    </w:p>
    <w:p w14:paraId="4D610012" w14:textId="77777777" w:rsidR="004F57EF" w:rsidRDefault="004F57EF" w:rsidP="004F57EF">
      <w:pPr>
        <w:rPr>
          <w:lang w:val="fr-FR"/>
        </w:rPr>
      </w:pPr>
      <w:r w:rsidRPr="0032190F">
        <w:rPr>
          <w:lang w:val="fr-FR"/>
        </w:rPr>
        <w:t>Dans le cimetière royal d’Ur, au milieu du 3</w:t>
      </w:r>
      <w:r w:rsidRPr="0032190F">
        <w:rPr>
          <w:vertAlign w:val="superscript"/>
          <w:lang w:val="fr-FR"/>
        </w:rPr>
        <w:t>e</w:t>
      </w:r>
      <w:r w:rsidRPr="0032190F">
        <w:rPr>
          <w:lang w:val="fr-FR"/>
        </w:rPr>
        <w:t xml:space="preserve"> millénaire, Pu-Abi est enterré avec un traineau [</w:t>
      </w:r>
      <w:r w:rsidRPr="0032190F">
        <w:rPr>
          <w:i/>
          <w:lang w:val="fr-FR"/>
        </w:rPr>
        <w:t>tribulum</w:t>
      </w:r>
      <w:r w:rsidRPr="0032190F">
        <w:rPr>
          <w:lang w:val="fr-FR"/>
        </w:rPr>
        <w:t>] cérémoniel (BIB 437 p. 342)</w:t>
      </w:r>
    </w:p>
    <w:p w14:paraId="0D493ACA" w14:textId="77777777" w:rsidR="004F57EF" w:rsidRPr="0032190F" w:rsidRDefault="004F57EF" w:rsidP="004E775C">
      <w:pPr>
        <w:jc w:val="both"/>
        <w:rPr>
          <w:lang w:val="fr-FR"/>
        </w:rPr>
      </w:pPr>
    </w:p>
    <w:p w14:paraId="679F8D36" w14:textId="77777777" w:rsidR="00EB125E" w:rsidRPr="0032190F" w:rsidRDefault="00EB125E" w:rsidP="00242C0F">
      <w:pPr>
        <w:rPr>
          <w:lang w:val="fr-FR"/>
        </w:rPr>
      </w:pPr>
    </w:p>
    <w:p w14:paraId="6EF930BF" w14:textId="6C17707E" w:rsidR="00626BF6" w:rsidRPr="0032190F" w:rsidRDefault="004F777D" w:rsidP="00626BF6">
      <w:pPr>
        <w:pStyle w:val="Heading2"/>
      </w:pPr>
      <w:r>
        <w:t>é</w:t>
      </w:r>
      <w:r w:rsidR="00626BF6" w:rsidRPr="0032190F">
        <w:t>tendard d’Ur</w:t>
      </w:r>
    </w:p>
    <w:p w14:paraId="68D0114F" w14:textId="77777777" w:rsidR="00626BF6" w:rsidRPr="004F57EF" w:rsidRDefault="00626BF6" w:rsidP="00242C0F">
      <w:pPr>
        <w:rPr>
          <w:sz w:val="20"/>
          <w:lang w:val="fr-FR"/>
        </w:rPr>
      </w:pPr>
      <w:r w:rsidRPr="004F57EF">
        <w:rPr>
          <w:sz w:val="20"/>
          <w:lang w:val="fr-FR"/>
        </w:rPr>
        <w:t>PG 779, U 11164 (BIB 2220 fig. 7)</w:t>
      </w:r>
    </w:p>
    <w:p w14:paraId="113502B5" w14:textId="77777777" w:rsidR="00626BF6" w:rsidRPr="0032190F" w:rsidRDefault="00626BF6" w:rsidP="00242C0F">
      <w:pPr>
        <w:rPr>
          <w:lang w:val="fr-FR"/>
        </w:rPr>
      </w:pPr>
    </w:p>
    <w:p w14:paraId="39B588A9" w14:textId="74574388" w:rsidR="00EB125E" w:rsidRPr="0032190F" w:rsidRDefault="009761F5" w:rsidP="00242C0F">
      <w:pPr>
        <w:rPr>
          <w:lang w:val="fr-FR"/>
        </w:rPr>
      </w:pPr>
      <w:r w:rsidRPr="0032190F">
        <w:rPr>
          <w:lang w:val="fr-FR"/>
        </w:rPr>
        <w:t xml:space="preserve">Représentations de chariots </w:t>
      </w:r>
      <w:r w:rsidR="00D30D34" w:rsidRPr="0032190F">
        <w:rPr>
          <w:lang w:val="fr-FR"/>
        </w:rPr>
        <w:t xml:space="preserve">à 4 roues </w:t>
      </w:r>
      <w:r w:rsidRPr="0032190F">
        <w:rPr>
          <w:lang w:val="fr-FR"/>
        </w:rPr>
        <w:t xml:space="preserve">à ridelles à montants croisés et de chars sur « l’étendard d’Ur » daté de vers -3000 (Bollweg 1999) (BIB 435 p. 289) v. </w:t>
      </w:r>
      <w:hyperlink r:id="rId11497" w:anchor="Sit_Lagash" w:history="1">
        <w:r w:rsidRPr="0032190F">
          <w:rPr>
            <w:rStyle w:val="Hyperlink"/>
            <w:lang w:val="fr-FR"/>
          </w:rPr>
          <w:t>Lagash</w:t>
        </w:r>
      </w:hyperlink>
    </w:p>
    <w:p w14:paraId="04488A00" w14:textId="77777777" w:rsidR="009761F5" w:rsidRDefault="009761F5" w:rsidP="009761F5">
      <w:pPr>
        <w:rPr>
          <w:lang w:val="fr-FR"/>
        </w:rPr>
      </w:pPr>
    </w:p>
    <w:p w14:paraId="6475661D" w14:textId="63753108" w:rsidR="004F57EF" w:rsidRDefault="004F57EF" w:rsidP="004F57EF">
      <w:pPr>
        <w:pStyle w:val="Heading2"/>
      </w:pPr>
      <w:r>
        <w:t>fin</w:t>
      </w:r>
    </w:p>
    <w:p w14:paraId="279A0E02" w14:textId="77777777" w:rsidR="004F57EF" w:rsidRPr="0032190F" w:rsidRDefault="004F57EF" w:rsidP="009761F5">
      <w:pPr>
        <w:rPr>
          <w:lang w:val="fr-FR"/>
        </w:rPr>
      </w:pPr>
    </w:p>
    <w:p w14:paraId="6DE2C3DD" w14:textId="4AD00C2D" w:rsidR="009761F5" w:rsidRPr="0032190F" w:rsidRDefault="009761F5" w:rsidP="009761F5">
      <w:pPr>
        <w:rPr>
          <w:lang w:val="fr-FR"/>
        </w:rPr>
      </w:pPr>
      <w:r w:rsidRPr="0032190F">
        <w:rPr>
          <w:lang w:val="fr-FR"/>
        </w:rPr>
        <w:t xml:space="preserve">La chute d’Ur (vers 2000) marque la fin de l’histoire </w:t>
      </w:r>
      <w:hyperlink r:id="rId11498" w:anchor="Cul_Sumerien" w:history="1">
        <w:r w:rsidRPr="0032190F">
          <w:rPr>
            <w:rStyle w:val="Hyperlink"/>
            <w:lang w:val="fr-FR"/>
          </w:rPr>
          <w:t>sumérienne</w:t>
        </w:r>
      </w:hyperlink>
      <w:r w:rsidRPr="0032190F">
        <w:rPr>
          <w:lang w:val="fr-FR"/>
        </w:rPr>
        <w:t xml:space="preserve"> de la Mésopotamie (BIB 1710) </w:t>
      </w:r>
    </w:p>
    <w:p w14:paraId="2F80F963" w14:textId="77777777" w:rsidR="00EE2CD2" w:rsidRPr="0032190F" w:rsidRDefault="00EE2CD2" w:rsidP="00242C0F">
      <w:pPr>
        <w:rPr>
          <w:lang w:val="fr-FR"/>
        </w:rPr>
      </w:pPr>
    </w:p>
    <w:p w14:paraId="01EC0770" w14:textId="77777777" w:rsidR="0031560B" w:rsidRPr="0032190F" w:rsidRDefault="0031560B" w:rsidP="00426FF9">
      <w:pPr>
        <w:pStyle w:val="Heading1"/>
      </w:pPr>
      <w:bookmarkStart w:id="4656" w:name="Sit_Assur"/>
      <w:r w:rsidRPr="0032190F">
        <w:t>ASSUR</w:t>
      </w:r>
    </w:p>
    <w:bookmarkEnd w:id="4656"/>
    <w:p w14:paraId="56E5F734" w14:textId="77777777" w:rsidR="0031560B" w:rsidRPr="0032190F" w:rsidRDefault="0031560B" w:rsidP="00242C0F">
      <w:pPr>
        <w:rPr>
          <w:lang w:val="fr-FR"/>
        </w:rPr>
      </w:pPr>
    </w:p>
    <w:p w14:paraId="4F49637A" w14:textId="35FA237C" w:rsidR="0031560B" w:rsidRPr="0032190F" w:rsidRDefault="0031560B" w:rsidP="00EB125E">
      <w:pPr>
        <w:jc w:val="both"/>
        <w:rPr>
          <w:lang w:val="fr-FR"/>
        </w:rPr>
      </w:pPr>
      <w:r w:rsidRPr="0032190F">
        <w:rPr>
          <w:lang w:val="fr-FR"/>
        </w:rPr>
        <w:t xml:space="preserve">Cité d’Assur, dans le nord de la </w:t>
      </w:r>
      <w:hyperlink r:id="rId11499" w:anchor="Sit_Mesopotamie" w:history="1">
        <w:r w:rsidRPr="0032190F">
          <w:rPr>
            <w:rStyle w:val="Hyperlink"/>
            <w:lang w:val="fr-FR"/>
          </w:rPr>
          <w:t>Mésopotamie</w:t>
        </w:r>
      </w:hyperlink>
      <w:r w:rsidRPr="0032190F">
        <w:rPr>
          <w:lang w:val="fr-FR"/>
        </w:rPr>
        <w:t>.</w:t>
      </w:r>
      <w:r w:rsidR="004D72C3" w:rsidRPr="0032190F">
        <w:rPr>
          <w:lang w:val="fr-FR"/>
        </w:rPr>
        <w:t xml:space="preserve"> A donné son nom aux </w:t>
      </w:r>
      <w:hyperlink r:id="rId11500" w:anchor="Cul_Assyrien" w:history="1">
        <w:r w:rsidR="004D72C3" w:rsidRPr="0032190F">
          <w:rPr>
            <w:rStyle w:val="Hyperlink"/>
            <w:lang w:val="fr-FR"/>
          </w:rPr>
          <w:t>Assyriens</w:t>
        </w:r>
      </w:hyperlink>
      <w:r w:rsidR="00BE7940" w:rsidRPr="0032190F">
        <w:rPr>
          <w:lang w:val="fr-FR"/>
        </w:rPr>
        <w:t xml:space="preserve"> (SS BIB). Des exemplaires remarquables de tridacne (coquillage des mers chaudes), daté de la </w:t>
      </w:r>
      <w:hyperlink r:id="rId11501" w:anchor="Cul_Orientalisant" w:history="1">
        <w:r w:rsidR="00BE7940" w:rsidRPr="0032190F">
          <w:rPr>
            <w:rStyle w:val="Hyperlink"/>
            <w:lang w:val="fr-FR"/>
          </w:rPr>
          <w:t>période orientalisante</w:t>
        </w:r>
      </w:hyperlink>
      <w:r w:rsidR="00BE7940" w:rsidRPr="0032190F">
        <w:rPr>
          <w:lang w:val="fr-FR"/>
        </w:rPr>
        <w:t>, ont été découverts à Assur (BIB 2116 p. 181)</w:t>
      </w:r>
    </w:p>
    <w:p w14:paraId="4D7A2B24" w14:textId="77777777" w:rsidR="00903604" w:rsidRPr="0032190F" w:rsidRDefault="00903604" w:rsidP="00242C0F">
      <w:pPr>
        <w:rPr>
          <w:lang w:val="fr-FR"/>
        </w:rPr>
      </w:pPr>
    </w:p>
    <w:p w14:paraId="62D5EC87" w14:textId="77777777" w:rsidR="00903604" w:rsidRPr="0032190F" w:rsidRDefault="00903604" w:rsidP="00426FF9">
      <w:pPr>
        <w:pStyle w:val="Heading1"/>
      </w:pPr>
      <w:bookmarkStart w:id="4657" w:name="Sit_Ninive"/>
      <w:r w:rsidRPr="0032190F">
        <w:t>NINIVE</w:t>
      </w:r>
    </w:p>
    <w:bookmarkEnd w:id="4657"/>
    <w:p w14:paraId="43DFD8D3" w14:textId="77777777" w:rsidR="00903604" w:rsidRPr="0032190F" w:rsidRDefault="00903604" w:rsidP="00242C0F">
      <w:pPr>
        <w:rPr>
          <w:lang w:val="fr-FR"/>
        </w:rPr>
      </w:pPr>
    </w:p>
    <w:p w14:paraId="7D8DF210" w14:textId="6B7F4A14" w:rsidR="00B91465" w:rsidRPr="0032190F" w:rsidRDefault="00B91465" w:rsidP="00242C0F">
      <w:pPr>
        <w:rPr>
          <w:lang w:val="fr-FR"/>
        </w:rPr>
      </w:pPr>
      <w:r w:rsidRPr="0032190F">
        <w:rPr>
          <w:lang w:val="fr-FR"/>
        </w:rPr>
        <w:t xml:space="preserve">Capitale des </w:t>
      </w:r>
      <w:hyperlink r:id="rId11502" w:anchor="Cul_Assyrien" w:history="1">
        <w:r w:rsidRPr="0032190F">
          <w:rPr>
            <w:rStyle w:val="Hyperlink"/>
            <w:lang w:val="fr-FR"/>
          </w:rPr>
          <w:t>Assyriens</w:t>
        </w:r>
      </w:hyperlink>
      <w:r w:rsidRPr="0032190F">
        <w:rPr>
          <w:lang w:val="fr-FR"/>
        </w:rPr>
        <w:t xml:space="preserve"> au 7</w:t>
      </w:r>
      <w:r w:rsidRPr="0032190F">
        <w:rPr>
          <w:vertAlign w:val="superscript"/>
          <w:lang w:val="fr-FR"/>
        </w:rPr>
        <w:t>e</w:t>
      </w:r>
      <w:r w:rsidRPr="0032190F">
        <w:rPr>
          <w:lang w:val="fr-FR"/>
        </w:rPr>
        <w:t xml:space="preserve"> aec (BIB Louvre, wiki).</w:t>
      </w:r>
    </w:p>
    <w:p w14:paraId="498C40BB" w14:textId="77777777" w:rsidR="00903604" w:rsidRPr="0032190F" w:rsidRDefault="00903604" w:rsidP="00242C0F">
      <w:pPr>
        <w:rPr>
          <w:lang w:val="fr-FR"/>
        </w:rPr>
      </w:pPr>
      <w:r w:rsidRPr="0032190F">
        <w:rPr>
          <w:lang w:val="fr-FR"/>
        </w:rPr>
        <w:t>Palais d’Assurbanipal [ ?] comprend une bibliothèque qui a inspiré celle créée par Alexandre le Grand</w:t>
      </w:r>
      <w:r w:rsidR="00B91465" w:rsidRPr="0032190F">
        <w:rPr>
          <w:lang w:val="fr-FR"/>
        </w:rPr>
        <w:t>. Ville détruite par Daesh (Etat islamique) en 2014/2015</w:t>
      </w:r>
      <w:r w:rsidRPr="0032190F">
        <w:rPr>
          <w:lang w:val="fr-FR"/>
        </w:rPr>
        <w:t xml:space="preserve"> (BIB France culture, l’Année vue par… l’Histoire, 2015)</w:t>
      </w:r>
    </w:p>
    <w:p w14:paraId="249C1596" w14:textId="69B335A4" w:rsidR="0016250A" w:rsidRDefault="0016250A" w:rsidP="00242C0F">
      <w:pPr>
        <w:rPr>
          <w:lang w:val="fr-FR"/>
        </w:rPr>
      </w:pPr>
      <w:r w:rsidRPr="0032190F">
        <w:rPr>
          <w:lang w:val="fr-FR"/>
        </w:rPr>
        <w:t>La ville se développe autour de 2 tells (palais et temple) (BIB France culture).</w:t>
      </w:r>
    </w:p>
    <w:p w14:paraId="1B1DC233" w14:textId="5FAFEE66" w:rsidR="00411753" w:rsidRDefault="00411753" w:rsidP="00242C0F">
      <w:pPr>
        <w:rPr>
          <w:lang w:val="fr-FR"/>
        </w:rPr>
      </w:pPr>
    </w:p>
    <w:p w14:paraId="7B59B104" w14:textId="3EDFB858" w:rsidR="00411753" w:rsidRDefault="00411753" w:rsidP="00411753">
      <w:pPr>
        <w:pStyle w:val="Heading1"/>
      </w:pPr>
      <w:bookmarkStart w:id="4658" w:name="Sit_Calah"/>
      <w:r>
        <w:t>CALAH</w:t>
      </w:r>
    </w:p>
    <w:bookmarkEnd w:id="4658"/>
    <w:p w14:paraId="27AFE482" w14:textId="21DE0F38" w:rsidR="00411753" w:rsidRDefault="00411753" w:rsidP="00242C0F">
      <w:pPr>
        <w:rPr>
          <w:lang w:val="fr-FR"/>
        </w:rPr>
      </w:pPr>
    </w:p>
    <w:p w14:paraId="5EFA8F77" w14:textId="32A8AC35" w:rsidR="00411753" w:rsidRPr="0032190F" w:rsidRDefault="00000000" w:rsidP="00242C0F">
      <w:pPr>
        <w:rPr>
          <w:lang w:val="fr-FR"/>
        </w:rPr>
      </w:pPr>
      <w:hyperlink r:id="rId11503" w:anchor="Cul_Assyrien" w:history="1">
        <w:r w:rsidR="00411753" w:rsidRPr="0032190F">
          <w:rPr>
            <w:rStyle w:val="Hyperlink"/>
            <w:lang w:val="fr-FR"/>
          </w:rPr>
          <w:t>Assyrien</w:t>
        </w:r>
      </w:hyperlink>
      <w:r w:rsidR="00411753">
        <w:rPr>
          <w:lang w:val="fr-FR"/>
        </w:rPr>
        <w:t xml:space="preserve">. </w:t>
      </w:r>
      <w:r w:rsidR="00411753">
        <w:rPr>
          <w:lang w:val="fr-FR" w:eastAsia="en-GB"/>
        </w:rPr>
        <w:t>D</w:t>
      </w:r>
      <w:r w:rsidR="00411753" w:rsidRPr="00F03B54">
        <w:rPr>
          <w:lang w:val="fr-FR" w:eastAsia="en-GB"/>
        </w:rPr>
        <w:t xml:space="preserve">e petits boucliers </w:t>
      </w:r>
      <w:r w:rsidR="00411753">
        <w:rPr>
          <w:lang w:val="fr-FR" w:eastAsia="en-GB"/>
        </w:rPr>
        <w:t xml:space="preserve">étaient utiliés </w:t>
      </w:r>
      <w:r w:rsidR="00411753" w:rsidRPr="00F03B54">
        <w:rPr>
          <w:lang w:val="fr-FR" w:eastAsia="en-GB"/>
        </w:rPr>
        <w:t>en Assyrie, par exemple ceux utilisés par les soldats sur les reliefs de Tiglath-Pileser III (744-727 av. J.-C.)</w:t>
      </w:r>
      <w:r w:rsidR="00411753">
        <w:rPr>
          <w:lang w:val="fr-FR" w:eastAsia="en-GB"/>
        </w:rPr>
        <w:t>, dans l'ancienne Calah</w:t>
      </w:r>
      <w:r w:rsidR="00411753" w:rsidRPr="00F03B54">
        <w:rPr>
          <w:lang w:val="fr-FR" w:eastAsia="en-GB"/>
        </w:rPr>
        <w:t xml:space="preserve">, </w:t>
      </w:r>
      <w:r w:rsidR="00411753">
        <w:rPr>
          <w:lang w:val="fr-FR" w:eastAsia="en-GB"/>
        </w:rPr>
        <w:t>(BIB 3624)</w:t>
      </w:r>
      <w:r w:rsidR="00411753" w:rsidRPr="00F03B54">
        <w:rPr>
          <w:lang w:val="fr-FR" w:eastAsia="en-GB"/>
        </w:rPr>
        <w:t>.</w:t>
      </w:r>
    </w:p>
    <w:p w14:paraId="12F4D231" w14:textId="77777777" w:rsidR="00903604" w:rsidRPr="0032190F" w:rsidRDefault="00903604" w:rsidP="00242C0F">
      <w:pPr>
        <w:rPr>
          <w:lang w:val="fr-FR"/>
        </w:rPr>
      </w:pPr>
    </w:p>
    <w:p w14:paraId="55306C34" w14:textId="77777777" w:rsidR="00903604" w:rsidRPr="0032190F" w:rsidRDefault="00903604" w:rsidP="00426FF9">
      <w:pPr>
        <w:pStyle w:val="Heading1"/>
      </w:pPr>
      <w:bookmarkStart w:id="4659" w:name="Sit_Hattra"/>
      <w:r w:rsidRPr="0032190F">
        <w:t>HATTRA</w:t>
      </w:r>
    </w:p>
    <w:bookmarkEnd w:id="4659"/>
    <w:p w14:paraId="3DB3EEE4" w14:textId="77777777" w:rsidR="00903604" w:rsidRPr="0032190F" w:rsidRDefault="00903604" w:rsidP="00242C0F">
      <w:pPr>
        <w:rPr>
          <w:lang w:val="fr-FR"/>
        </w:rPr>
      </w:pPr>
    </w:p>
    <w:p w14:paraId="3AE07F2A" w14:textId="7B0EAB37" w:rsidR="00903604" w:rsidRPr="0032190F" w:rsidRDefault="00903604" w:rsidP="006520BC">
      <w:pPr>
        <w:jc w:val="both"/>
        <w:rPr>
          <w:lang w:val="fr-FR"/>
        </w:rPr>
      </w:pPr>
      <w:r w:rsidRPr="0032190F">
        <w:rPr>
          <w:lang w:val="fr-FR"/>
        </w:rPr>
        <w:t xml:space="preserve">Site déjà connu (i.e. jamais oublié) « situé au milieu de nulle part » transformé en halte caravanière </w:t>
      </w:r>
      <w:r w:rsidR="006520BC">
        <w:rPr>
          <w:lang w:val="fr-FR"/>
        </w:rPr>
        <w:t>[</w:t>
      </w:r>
      <w:hyperlink r:id="rId11504" w:anchor="Sit_Karum" w:history="1">
        <w:r w:rsidR="006520BC" w:rsidRPr="00F13B95">
          <w:rPr>
            <w:rStyle w:val="Hyperlink"/>
            <w:lang w:val="fr-FR"/>
          </w:rPr>
          <w:t>karum</w:t>
        </w:r>
      </w:hyperlink>
      <w:r w:rsidR="006520BC">
        <w:rPr>
          <w:lang w:val="fr-FR"/>
        </w:rPr>
        <w:t>]</w:t>
      </w:r>
      <w:r w:rsidR="006520BC" w:rsidRPr="0032190F">
        <w:rPr>
          <w:lang w:val="fr-FR"/>
        </w:rPr>
        <w:t xml:space="preserve"> </w:t>
      </w:r>
      <w:r w:rsidRPr="0032190F">
        <w:rPr>
          <w:lang w:val="fr-FR"/>
        </w:rPr>
        <w:t>au 12</w:t>
      </w:r>
      <w:r w:rsidRPr="0032190F">
        <w:rPr>
          <w:vertAlign w:val="superscript"/>
          <w:lang w:val="fr-FR"/>
        </w:rPr>
        <w:t>e</w:t>
      </w:r>
      <w:r w:rsidRPr="0032190F">
        <w:rPr>
          <w:lang w:val="fr-FR"/>
        </w:rPr>
        <w:t xml:space="preserve"> s. </w:t>
      </w:r>
      <w:r w:rsidRPr="0032190F">
        <w:rPr>
          <w:smallCaps/>
          <w:lang w:val="fr-FR"/>
        </w:rPr>
        <w:t>ad</w:t>
      </w:r>
      <w:r w:rsidRPr="0032190F">
        <w:rPr>
          <w:lang w:val="fr-FR"/>
        </w:rPr>
        <w:t>. Le site comprend un temple dédié à Shamash. Ville détruite par Daesh (Etat islamique) en 2014/2015 (BIB France culture, l’Année vue par… l’Histoire, 2015)</w:t>
      </w:r>
    </w:p>
    <w:p w14:paraId="517B3C08" w14:textId="77777777" w:rsidR="00903604" w:rsidRPr="0032190F" w:rsidRDefault="00903604" w:rsidP="00242C0F">
      <w:pPr>
        <w:rPr>
          <w:lang w:val="fr-FR"/>
        </w:rPr>
      </w:pPr>
    </w:p>
    <w:p w14:paraId="7FBAED92" w14:textId="77777777" w:rsidR="00903604" w:rsidRPr="0032190F" w:rsidRDefault="00903604" w:rsidP="00426FF9">
      <w:pPr>
        <w:pStyle w:val="Heading1"/>
      </w:pPr>
      <w:bookmarkStart w:id="4660" w:name="Sit_Nimroud"/>
      <w:r w:rsidRPr="0032190F">
        <w:t>NIMRUD</w:t>
      </w:r>
    </w:p>
    <w:bookmarkEnd w:id="4660"/>
    <w:p w14:paraId="4139051B" w14:textId="77777777" w:rsidR="00903604" w:rsidRPr="00411753" w:rsidRDefault="00B91465" w:rsidP="00242C0F">
      <w:pPr>
        <w:rPr>
          <w:sz w:val="20"/>
          <w:lang w:val="fr-FR"/>
        </w:rPr>
      </w:pPr>
      <w:r w:rsidRPr="00411753">
        <w:rPr>
          <w:sz w:val="20"/>
          <w:lang w:val="fr-FR"/>
        </w:rPr>
        <w:t>Nimroud</w:t>
      </w:r>
      <w:r w:rsidR="00ED7736" w:rsidRPr="00411753">
        <w:rPr>
          <w:sz w:val="20"/>
          <w:lang w:val="fr-FR"/>
        </w:rPr>
        <w:t>, actuelle Kalhou</w:t>
      </w:r>
    </w:p>
    <w:p w14:paraId="4385BB71" w14:textId="77777777" w:rsidR="00B91465" w:rsidRPr="0032190F" w:rsidRDefault="00B91465" w:rsidP="00242C0F">
      <w:pPr>
        <w:rPr>
          <w:lang w:val="fr-FR"/>
        </w:rPr>
      </w:pPr>
    </w:p>
    <w:p w14:paraId="7C74C7B2" w14:textId="1D487F73" w:rsidR="00B91465" w:rsidRPr="0032190F" w:rsidRDefault="00B91465" w:rsidP="00242C0F">
      <w:pPr>
        <w:rPr>
          <w:lang w:val="fr-FR"/>
        </w:rPr>
      </w:pPr>
      <w:r w:rsidRPr="0032190F">
        <w:rPr>
          <w:lang w:val="fr-FR"/>
        </w:rPr>
        <w:lastRenderedPageBreak/>
        <w:t xml:space="preserve">Capitale des </w:t>
      </w:r>
      <w:hyperlink r:id="rId11505" w:anchor="Cul_Assyrien" w:history="1">
        <w:r w:rsidRPr="0032190F">
          <w:rPr>
            <w:rStyle w:val="Hyperlink"/>
            <w:lang w:val="fr-FR"/>
          </w:rPr>
          <w:t>Assyriens</w:t>
        </w:r>
      </w:hyperlink>
      <w:r w:rsidRPr="0032190F">
        <w:rPr>
          <w:lang w:val="fr-FR"/>
        </w:rPr>
        <w:t xml:space="preserve"> au 9</w:t>
      </w:r>
      <w:r w:rsidRPr="0032190F">
        <w:rPr>
          <w:vertAlign w:val="superscript"/>
          <w:lang w:val="fr-FR"/>
        </w:rPr>
        <w:t>e</w:t>
      </w:r>
      <w:r w:rsidRPr="0032190F">
        <w:rPr>
          <w:lang w:val="fr-FR"/>
        </w:rPr>
        <w:t xml:space="preserve"> – 8</w:t>
      </w:r>
      <w:r w:rsidRPr="0032190F">
        <w:rPr>
          <w:vertAlign w:val="superscript"/>
          <w:lang w:val="fr-FR"/>
        </w:rPr>
        <w:t>e</w:t>
      </w:r>
      <w:r w:rsidRPr="0032190F">
        <w:rPr>
          <w:lang w:val="fr-FR"/>
        </w:rPr>
        <w:t xml:space="preserve"> aec (BIB Louvre, wiki).</w:t>
      </w:r>
    </w:p>
    <w:p w14:paraId="271DFC37" w14:textId="77777777" w:rsidR="00903604" w:rsidRPr="0032190F" w:rsidRDefault="00903604" w:rsidP="00242C0F">
      <w:pPr>
        <w:rPr>
          <w:lang w:val="fr-FR"/>
        </w:rPr>
      </w:pPr>
      <w:r w:rsidRPr="0032190F">
        <w:rPr>
          <w:lang w:val="fr-FR"/>
        </w:rPr>
        <w:t>Palais d’Assurbanipal [ ?] daté du 9</w:t>
      </w:r>
      <w:r w:rsidRPr="0032190F">
        <w:rPr>
          <w:vertAlign w:val="superscript"/>
          <w:lang w:val="fr-FR"/>
        </w:rPr>
        <w:t>e</w:t>
      </w:r>
      <w:r w:rsidRPr="0032190F">
        <w:rPr>
          <w:lang w:val="fr-FR"/>
        </w:rPr>
        <w:t xml:space="preserve"> aec. Ville détruite par Daesh (Etat islamique) en 2014/2015 (BIB France culture, l’Année vue par… l’Histoire, 2015)</w:t>
      </w:r>
    </w:p>
    <w:p w14:paraId="446189E5" w14:textId="77777777" w:rsidR="00BE7940" w:rsidRPr="0032190F" w:rsidRDefault="00BE7940" w:rsidP="00242C0F">
      <w:pPr>
        <w:rPr>
          <w:lang w:val="fr-FR"/>
        </w:rPr>
      </w:pPr>
      <w:r w:rsidRPr="0032190F">
        <w:rPr>
          <w:lang w:val="fr-FR"/>
        </w:rPr>
        <w:t>Nombreux ivoires représentant Astarté (BIB 2116 p. 174)</w:t>
      </w:r>
    </w:p>
    <w:p w14:paraId="6CF3EDB5" w14:textId="77777777" w:rsidR="0031560B" w:rsidRPr="0032190F" w:rsidRDefault="0031560B" w:rsidP="00242C0F">
      <w:pPr>
        <w:rPr>
          <w:lang w:val="fr-FR"/>
        </w:rPr>
      </w:pPr>
    </w:p>
    <w:p w14:paraId="64F31896" w14:textId="77777777" w:rsidR="004E6423" w:rsidRPr="0032190F" w:rsidRDefault="004E6423" w:rsidP="00426FF9">
      <w:pPr>
        <w:pStyle w:val="Heading1"/>
      </w:pPr>
      <w:bookmarkStart w:id="4661" w:name="Sit_Arslantepe"/>
      <w:r w:rsidRPr="0032190F">
        <w:t>AR</w:t>
      </w:r>
      <w:r w:rsidR="00CD2F57" w:rsidRPr="0032190F">
        <w:t>S</w:t>
      </w:r>
      <w:r w:rsidR="00536825">
        <w:t>LANSTEPE</w:t>
      </w:r>
    </w:p>
    <w:bookmarkEnd w:id="4661"/>
    <w:p w14:paraId="5D03189E" w14:textId="77777777" w:rsidR="004E6423" w:rsidRPr="0032190F" w:rsidRDefault="004E6423" w:rsidP="00242C0F">
      <w:pPr>
        <w:rPr>
          <w:lang w:val="fr-FR"/>
        </w:rPr>
      </w:pPr>
    </w:p>
    <w:p w14:paraId="5AD45557" w14:textId="77777777" w:rsidR="00DF5371" w:rsidRDefault="00DF5371" w:rsidP="00242C0F">
      <w:pPr>
        <w:jc w:val="both"/>
        <w:rPr>
          <w:lang w:val="fr-FR"/>
        </w:rPr>
      </w:pPr>
      <w:r w:rsidRPr="0032190F">
        <w:rPr>
          <w:lang w:val="fr-FR"/>
        </w:rPr>
        <w:t xml:space="preserve">Site de Turquie du Sud-est daté de la fin du </w:t>
      </w:r>
      <w:r w:rsidR="0040427B" w:rsidRPr="0032190F">
        <w:rPr>
          <w:lang w:val="fr-FR"/>
        </w:rPr>
        <w:t>4</w:t>
      </w:r>
      <w:r w:rsidR="0040427B" w:rsidRPr="0032190F">
        <w:rPr>
          <w:vertAlign w:val="superscript"/>
          <w:lang w:val="fr-FR"/>
        </w:rPr>
        <w:t>e</w:t>
      </w:r>
      <w:r w:rsidR="00536825">
        <w:rPr>
          <w:vertAlign w:val="superscript"/>
          <w:lang w:val="fr-FR"/>
        </w:rPr>
        <w:t xml:space="preserve"> </w:t>
      </w:r>
      <w:r w:rsidRPr="0032190F">
        <w:rPr>
          <w:lang w:val="fr-FR"/>
        </w:rPr>
        <w:t>millénaire qui a montré l’existence d’une administration locale dans un milieu peu urbanisé (Guilaine, C3)</w:t>
      </w:r>
    </w:p>
    <w:p w14:paraId="1EDAD2AF" w14:textId="0055A520" w:rsidR="004E6423" w:rsidRPr="0032190F" w:rsidRDefault="00536825" w:rsidP="00242C0F">
      <w:pPr>
        <w:jc w:val="both"/>
        <w:rPr>
          <w:lang w:val="fr-FR"/>
        </w:rPr>
      </w:pPr>
      <w:r>
        <w:rPr>
          <w:lang w:val="fr-FR"/>
        </w:rPr>
        <w:t>Découvertes d'un sceau et de peintures murales montrant la traction animale : c</w:t>
      </w:r>
      <w:r w:rsidR="00A36347" w:rsidRPr="0032190F">
        <w:rPr>
          <w:lang w:val="fr-FR"/>
        </w:rPr>
        <w:t xml:space="preserve">es témoignages archéologiques fragmenatires dans le Croissant Fertile sont tout à fait comtemporain de l’impact de </w:t>
      </w:r>
      <w:hyperlink r:id="rId11506" w:anchor="Cul_Boleraz" w:history="1">
        <w:r w:rsidR="00A36347" w:rsidRPr="0032190F">
          <w:rPr>
            <w:rStyle w:val="Hyperlink"/>
            <w:lang w:val="fr-FR"/>
          </w:rPr>
          <w:t>Boleráz</w:t>
        </w:r>
      </w:hyperlink>
      <w:r w:rsidR="00A36347" w:rsidRPr="0032190F">
        <w:rPr>
          <w:lang w:val="fr-FR"/>
        </w:rPr>
        <w:t xml:space="preserve"> et des débuts de </w:t>
      </w:r>
      <w:hyperlink r:id="rId11507" w:anchor="Cul_Horgen" w:history="1">
        <w:r w:rsidR="00A36347" w:rsidRPr="0032190F">
          <w:rPr>
            <w:rStyle w:val="Hyperlink"/>
            <w:lang w:val="fr-FR"/>
          </w:rPr>
          <w:t>Horgen</w:t>
        </w:r>
      </w:hyperlink>
      <w:r w:rsidR="00A36347" w:rsidRPr="0032190F">
        <w:rPr>
          <w:lang w:val="fr-FR"/>
        </w:rPr>
        <w:t xml:space="preserve"> dans la région nord-alpine, mais peut-être un siècle plus tardifs que les plus anciennes preuves archéologiques de l’utilisation de l’araire et du char en Europe du Nord (BIB 438 p. 345). </w:t>
      </w:r>
    </w:p>
    <w:p w14:paraId="4BD14283" w14:textId="77777777" w:rsidR="000A4C33" w:rsidRPr="0032190F" w:rsidRDefault="000A4C33"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76"/>
        <w:gridCol w:w="703"/>
        <w:gridCol w:w="3180"/>
      </w:tblGrid>
      <w:tr w:rsidR="000A4C33" w:rsidRPr="002E648D" w14:paraId="498932C4" w14:textId="77777777">
        <w:trPr>
          <w:jc w:val="center"/>
        </w:trPr>
        <w:tc>
          <w:tcPr>
            <w:tcW w:w="0" w:type="auto"/>
          </w:tcPr>
          <w:p w14:paraId="35F18B9C" w14:textId="77777777" w:rsidR="000A4C33" w:rsidRDefault="000A4C33" w:rsidP="00242C0F">
            <w:pPr>
              <w:jc w:val="both"/>
            </w:pPr>
            <w:r>
              <w:t>Période tardive</w:t>
            </w:r>
          </w:p>
        </w:tc>
        <w:tc>
          <w:tcPr>
            <w:tcW w:w="0" w:type="auto"/>
          </w:tcPr>
          <w:p w14:paraId="0E85A85B" w14:textId="77777777" w:rsidR="000A4C33" w:rsidRDefault="000A4C33" w:rsidP="00242C0F">
            <w:pPr>
              <w:jc w:val="both"/>
            </w:pPr>
            <w:r>
              <w:t>VI A</w:t>
            </w:r>
          </w:p>
        </w:tc>
        <w:tc>
          <w:tcPr>
            <w:tcW w:w="0" w:type="auto"/>
          </w:tcPr>
          <w:p w14:paraId="389865E1" w14:textId="77777777" w:rsidR="000A4C33" w:rsidRPr="0032190F" w:rsidRDefault="000A4C33" w:rsidP="00242C0F">
            <w:pPr>
              <w:jc w:val="both"/>
              <w:rPr>
                <w:lang w:val="fr-FR"/>
              </w:rPr>
            </w:pPr>
            <w:r w:rsidRPr="0032190F">
              <w:rPr>
                <w:lang w:val="fr-FR"/>
              </w:rPr>
              <w:t>dernier siècles du 4</w:t>
            </w:r>
            <w:r w:rsidRPr="0032190F">
              <w:rPr>
                <w:vertAlign w:val="superscript"/>
                <w:lang w:val="fr-FR"/>
              </w:rPr>
              <w:t>e</w:t>
            </w:r>
            <w:r w:rsidRPr="0032190F">
              <w:rPr>
                <w:lang w:val="fr-FR"/>
              </w:rPr>
              <w:t xml:space="preserve"> millénaire</w:t>
            </w:r>
          </w:p>
        </w:tc>
      </w:tr>
    </w:tbl>
    <w:p w14:paraId="2F6D74BA" w14:textId="77777777" w:rsidR="00025628" w:rsidRPr="0032190F" w:rsidRDefault="000A4C33" w:rsidP="00242C0F">
      <w:pPr>
        <w:jc w:val="both"/>
        <w:rPr>
          <w:lang w:val="fr-FR"/>
        </w:rPr>
      </w:pPr>
      <w:r w:rsidRPr="0032190F">
        <w:rPr>
          <w:lang w:val="fr-FR"/>
        </w:rPr>
        <w:t>(BIB 439 p. 49)</w:t>
      </w:r>
    </w:p>
    <w:p w14:paraId="1523D026" w14:textId="77777777" w:rsidR="005705D2" w:rsidRDefault="005705D2" w:rsidP="00242C0F">
      <w:pPr>
        <w:jc w:val="both"/>
        <w:rPr>
          <w:lang w:val="fr-FR"/>
        </w:rPr>
      </w:pPr>
    </w:p>
    <w:p w14:paraId="19F50DB6" w14:textId="77777777" w:rsidR="00536825" w:rsidRDefault="00536825" w:rsidP="00242C0F">
      <w:pPr>
        <w:jc w:val="both"/>
        <w:rPr>
          <w:lang w:val="fr-FR"/>
        </w:rPr>
      </w:pPr>
      <w:r>
        <w:rPr>
          <w:lang w:val="fr-FR"/>
        </w:rPr>
        <w:t>Vers 5500 BP, Arslantepe livre le premier palais de l'Histoire (BIB Arte 2018)</w:t>
      </w:r>
    </w:p>
    <w:p w14:paraId="691BB2AA" w14:textId="77777777" w:rsidR="00536825" w:rsidRDefault="00536825" w:rsidP="00242C0F">
      <w:pPr>
        <w:jc w:val="both"/>
        <w:rPr>
          <w:lang w:val="fr-FR"/>
        </w:rPr>
      </w:pPr>
      <w:r>
        <w:rPr>
          <w:lang w:val="fr-FR"/>
        </w:rPr>
        <w:t>Un petit temple est bati derrière les entrepôts (BIB Arte 2018)</w:t>
      </w:r>
    </w:p>
    <w:p w14:paraId="66A222C2" w14:textId="77777777" w:rsidR="00536825" w:rsidRDefault="00536825" w:rsidP="00242C0F">
      <w:pPr>
        <w:jc w:val="both"/>
        <w:rPr>
          <w:lang w:val="fr-FR"/>
        </w:rPr>
      </w:pPr>
    </w:p>
    <w:p w14:paraId="751C681B" w14:textId="77777777" w:rsidR="00536825" w:rsidRDefault="00536825" w:rsidP="00536825">
      <w:pPr>
        <w:pStyle w:val="Heading2"/>
      </w:pPr>
      <w:r>
        <w:t>Temple B</w:t>
      </w:r>
    </w:p>
    <w:p w14:paraId="5DD2C8C5" w14:textId="77777777" w:rsidR="00536825" w:rsidRDefault="00536825" w:rsidP="00242C0F">
      <w:pPr>
        <w:jc w:val="both"/>
        <w:rPr>
          <w:lang w:val="fr-FR"/>
        </w:rPr>
      </w:pPr>
      <w:r w:rsidRPr="0032190F">
        <w:rPr>
          <w:lang w:val="fr-FR"/>
        </w:rPr>
        <w:t>Par dendrochronologie, le Temple B a été daté de 3374 av. J.-C. Des découvertes de disques ont été faites dans les environs</w:t>
      </w:r>
      <w:r>
        <w:rPr>
          <w:lang w:val="fr-FR"/>
        </w:rPr>
        <w:t xml:space="preserve"> (BIB Arte 2018)</w:t>
      </w:r>
      <w:r w:rsidRPr="0032190F">
        <w:rPr>
          <w:lang w:val="fr-FR"/>
        </w:rPr>
        <w:t>.</w:t>
      </w:r>
    </w:p>
    <w:p w14:paraId="7A6D1C3B" w14:textId="77777777" w:rsidR="00536825" w:rsidRDefault="00536825" w:rsidP="00242C0F">
      <w:pPr>
        <w:jc w:val="both"/>
        <w:rPr>
          <w:lang w:val="fr-FR"/>
        </w:rPr>
      </w:pPr>
    </w:p>
    <w:p w14:paraId="46E10E80" w14:textId="77777777" w:rsidR="00536825" w:rsidRDefault="00536825" w:rsidP="00536825">
      <w:pPr>
        <w:pStyle w:val="Heading2"/>
      </w:pPr>
      <w:r>
        <w:t>Peintures murales</w:t>
      </w:r>
    </w:p>
    <w:p w14:paraId="42F62322" w14:textId="77777777" w:rsidR="00536825" w:rsidRDefault="00536825" w:rsidP="00242C0F">
      <w:pPr>
        <w:jc w:val="both"/>
        <w:rPr>
          <w:lang w:val="fr-FR"/>
        </w:rPr>
      </w:pPr>
      <w:r w:rsidRPr="0032190F">
        <w:rPr>
          <w:lang w:val="fr-FR"/>
        </w:rPr>
        <w:t>[Dans cette région] la toute première représentation d’une paire d’animaux de trait est une représentation d’une paire d’animaux de trait est une peinture murale d’Arlanstepe, sur le mur oriental du corridor A796 le long du Temple B, traité dans un style artificiel en lignes droites qui, et c’est intéressant en soi, dérive à l’évidence de représentations faites sur des textiles (BIB 438 p. 344(BIB 439)).</w:t>
      </w:r>
    </w:p>
    <w:p w14:paraId="77AEB8FF" w14:textId="77777777" w:rsidR="00536825" w:rsidRDefault="00536825" w:rsidP="00242C0F">
      <w:pPr>
        <w:jc w:val="both"/>
        <w:rPr>
          <w:lang w:val="fr-FR"/>
        </w:rPr>
      </w:pPr>
      <w:r>
        <w:rPr>
          <w:lang w:val="fr-FR"/>
        </w:rPr>
        <w:t>Pour l'archéologue, avec ces peintures, la présence de formes ovalaires concentriques [me faisant penser à des vulves] sont des "yeux, surveillant les visiteurs" (BIB Arte 2018)</w:t>
      </w:r>
    </w:p>
    <w:p w14:paraId="04FC1330" w14:textId="77777777" w:rsidR="00536825" w:rsidRDefault="00536825" w:rsidP="00242C0F">
      <w:pPr>
        <w:jc w:val="both"/>
        <w:rPr>
          <w:lang w:val="fr-FR"/>
        </w:rPr>
      </w:pPr>
    </w:p>
    <w:p w14:paraId="5578D85A" w14:textId="77777777" w:rsidR="00536825" w:rsidRDefault="00536825" w:rsidP="00536825">
      <w:pPr>
        <w:pStyle w:val="Heading2"/>
      </w:pPr>
      <w:r>
        <w:t>Sceau</w:t>
      </w:r>
    </w:p>
    <w:p w14:paraId="1810CC37" w14:textId="530AABAC" w:rsidR="00536825" w:rsidRDefault="00536825" w:rsidP="00242C0F">
      <w:pPr>
        <w:jc w:val="both"/>
        <w:rPr>
          <w:lang w:val="fr-FR"/>
        </w:rPr>
      </w:pPr>
      <w:r w:rsidRPr="0032190F">
        <w:rPr>
          <w:lang w:val="fr-FR"/>
        </w:rPr>
        <w:t>Sur le sceau d’Arslantepe VIA, qui appartient à l’</w:t>
      </w:r>
      <w:hyperlink r:id="rId11508" w:anchor="Cul_Uruk" w:history="1">
        <w:r w:rsidRPr="0032190F">
          <w:rPr>
            <w:rStyle w:val="Hyperlink"/>
            <w:lang w:val="fr-FR"/>
          </w:rPr>
          <w:t>Uruk</w:t>
        </w:r>
      </w:hyperlink>
      <w:r w:rsidRPr="0032190F">
        <w:rPr>
          <w:lang w:val="fr-FR"/>
        </w:rPr>
        <w:t xml:space="preserve"> tardif, on voit clairement le mode d’attelage de l’animal : plutôt qu’un timon, il s’agit certainement d’un système de sangles</w:t>
      </w:r>
      <w:r>
        <w:rPr>
          <w:lang w:val="fr-FR"/>
        </w:rPr>
        <w:t xml:space="preserve"> </w:t>
      </w:r>
      <w:r w:rsidRPr="0032190F">
        <w:rPr>
          <w:lang w:val="fr-FR"/>
        </w:rPr>
        <w:t>(BIB 438 p. 344(BIB 439))</w:t>
      </w:r>
    </w:p>
    <w:p w14:paraId="57771373" w14:textId="77777777" w:rsidR="00536825" w:rsidRPr="0032190F" w:rsidRDefault="00536825" w:rsidP="00242C0F">
      <w:pPr>
        <w:jc w:val="both"/>
        <w:rPr>
          <w:lang w:val="fr-FR"/>
        </w:rPr>
      </w:pPr>
    </w:p>
    <w:p w14:paraId="0E3208D5" w14:textId="4BBC72FB" w:rsidR="00B64CD5" w:rsidRPr="0032190F" w:rsidRDefault="00B64CD5" w:rsidP="00242C0F">
      <w:pPr>
        <w:jc w:val="both"/>
        <w:rPr>
          <w:lang w:val="fr-FR"/>
        </w:rPr>
      </w:pPr>
      <w:r w:rsidRPr="0032190F">
        <w:rPr>
          <w:lang w:val="fr-FR"/>
        </w:rPr>
        <w:t xml:space="preserve">v. </w:t>
      </w:r>
      <w:hyperlink r:id="rId11509" w:anchor="Sit_Uruk" w:history="1">
        <w:r w:rsidRPr="0032190F">
          <w:rPr>
            <w:rStyle w:val="Hyperlink"/>
            <w:lang w:val="fr-FR"/>
          </w:rPr>
          <w:t>Uruk</w:t>
        </w:r>
      </w:hyperlink>
    </w:p>
    <w:p w14:paraId="308995FE" w14:textId="77777777" w:rsidR="00B64CD5" w:rsidRPr="0032190F" w:rsidRDefault="00B64CD5" w:rsidP="00242C0F">
      <w:pPr>
        <w:jc w:val="both"/>
        <w:rPr>
          <w:lang w:val="fr-FR"/>
        </w:rPr>
      </w:pPr>
    </w:p>
    <w:p w14:paraId="294BF71C" w14:textId="77777777" w:rsidR="005705D2" w:rsidRPr="0032190F" w:rsidRDefault="005705D2" w:rsidP="00426FF9">
      <w:pPr>
        <w:pStyle w:val="Heading1"/>
      </w:pPr>
      <w:bookmarkStart w:id="4662" w:name="Sit_Karain"/>
      <w:r w:rsidRPr="0032190F">
        <w:t>KARAIN (Grottes de)</w:t>
      </w:r>
    </w:p>
    <w:bookmarkEnd w:id="4662"/>
    <w:p w14:paraId="6253ABBC" w14:textId="77777777" w:rsidR="005705D2" w:rsidRPr="0032190F" w:rsidRDefault="005705D2" w:rsidP="00242C0F">
      <w:pPr>
        <w:jc w:val="both"/>
        <w:rPr>
          <w:lang w:val="fr-FR"/>
        </w:rPr>
      </w:pPr>
    </w:p>
    <w:p w14:paraId="3EF03ED6" w14:textId="54AD8758" w:rsidR="005705D2" w:rsidRPr="0032190F" w:rsidRDefault="005705D2" w:rsidP="00242C0F">
      <w:pPr>
        <w:jc w:val="both"/>
        <w:rPr>
          <w:lang w:val="fr-FR"/>
        </w:rPr>
      </w:pPr>
      <w:r w:rsidRPr="0032190F">
        <w:rPr>
          <w:lang w:val="fr-FR"/>
        </w:rPr>
        <w:t xml:space="preserve">Les 4 cavités de Karain en Turquie actuelle s’ouvrent à </w:t>
      </w:r>
      <w:smartTag w:uri="urn:schemas-microsoft-com:office:smarttags" w:element="metricconverter">
        <w:smartTagPr>
          <w:attr w:name="ProductID" w:val="450 m"/>
        </w:smartTagPr>
        <w:r w:rsidRPr="0032190F">
          <w:rPr>
            <w:lang w:val="fr-FR"/>
          </w:rPr>
          <w:t>450 m</w:t>
        </w:r>
      </w:smartTag>
      <w:r w:rsidRPr="0032190F">
        <w:rPr>
          <w:lang w:val="fr-FR"/>
        </w:rPr>
        <w:t xml:space="preserve">.s.n.m. sur le versant sud du Taurus a livré des reste de Néandertaliens et d’Homo sapiens ainsi que des industries </w:t>
      </w:r>
      <w:hyperlink r:id="rId11510" w:anchor="Cul_Mousterien" w:history="1">
        <w:r w:rsidRPr="0032190F">
          <w:rPr>
            <w:rStyle w:val="Hyperlink"/>
            <w:lang w:val="fr-FR"/>
          </w:rPr>
          <w:t>moustériennes </w:t>
        </w:r>
      </w:hyperlink>
      <w:r w:rsidRPr="0032190F">
        <w:rPr>
          <w:lang w:val="fr-FR"/>
        </w:rPr>
        <w:t>: des attributions au Paléolithique moyen (BIB 1406).</w:t>
      </w:r>
    </w:p>
    <w:p w14:paraId="21A77508" w14:textId="77777777" w:rsidR="005705D2" w:rsidRDefault="005705D2" w:rsidP="00242C0F">
      <w:pPr>
        <w:jc w:val="both"/>
        <w:rPr>
          <w:lang w:val="fr-FR"/>
        </w:rPr>
      </w:pPr>
    </w:p>
    <w:p w14:paraId="30416CDA" w14:textId="77777777" w:rsidR="00921E1F" w:rsidRDefault="00921E1F" w:rsidP="00426FF9">
      <w:pPr>
        <w:pStyle w:val="Heading1"/>
      </w:pPr>
      <w:bookmarkStart w:id="4663" w:name="Sit_Combette"/>
      <w:r>
        <w:t>COMBETTE (LA)</w:t>
      </w:r>
    </w:p>
    <w:bookmarkEnd w:id="4663"/>
    <w:p w14:paraId="58F9C2D5" w14:textId="77777777" w:rsidR="00921E1F" w:rsidRDefault="00921E1F" w:rsidP="00242C0F">
      <w:pPr>
        <w:jc w:val="both"/>
        <w:rPr>
          <w:lang w:val="fr-FR"/>
        </w:rPr>
      </w:pPr>
    </w:p>
    <w:p w14:paraId="00B444D7" w14:textId="77777777" w:rsidR="00921E1F" w:rsidRDefault="00921E1F" w:rsidP="00242C0F">
      <w:pPr>
        <w:jc w:val="both"/>
        <w:rPr>
          <w:lang w:val="fr-FR"/>
        </w:rPr>
      </w:pPr>
      <w:r>
        <w:rPr>
          <w:lang w:val="fr-FR"/>
        </w:rPr>
        <w:lastRenderedPageBreak/>
        <w:t>La Combette, au Moustérien, montre des feux préférentiellement orientés vers ds activités de fumâge des peaux (BIB I. Théry-Parisot com. pers.)</w:t>
      </w:r>
    </w:p>
    <w:p w14:paraId="1EC1AF52" w14:textId="77777777" w:rsidR="00921E1F" w:rsidRPr="0032190F" w:rsidRDefault="00921E1F" w:rsidP="00242C0F">
      <w:pPr>
        <w:jc w:val="both"/>
        <w:rPr>
          <w:lang w:val="fr-FR"/>
        </w:rPr>
      </w:pPr>
    </w:p>
    <w:p w14:paraId="076F8DA6" w14:textId="77777777" w:rsidR="00025628" w:rsidRPr="0032190F" w:rsidRDefault="00025628" w:rsidP="00426FF9">
      <w:pPr>
        <w:pStyle w:val="Heading1"/>
      </w:pPr>
      <w:bookmarkStart w:id="4664" w:name="Sit_Ala_Safat"/>
      <w:r w:rsidRPr="0032190F">
        <w:t>ALA-SAFAT (Nécropole mégalithique d’)</w:t>
      </w:r>
    </w:p>
    <w:bookmarkEnd w:id="4664"/>
    <w:p w14:paraId="5D99C267" w14:textId="77777777" w:rsidR="00025628" w:rsidRPr="0032190F" w:rsidRDefault="00025628" w:rsidP="00242C0F">
      <w:pPr>
        <w:jc w:val="both"/>
        <w:rPr>
          <w:lang w:val="fr-FR"/>
        </w:rPr>
      </w:pPr>
    </w:p>
    <w:p w14:paraId="6EC3C83D" w14:textId="277524B7" w:rsidR="00025628" w:rsidRPr="0032190F" w:rsidRDefault="00025628" w:rsidP="00242C0F">
      <w:pPr>
        <w:jc w:val="both"/>
        <w:rPr>
          <w:lang w:val="fr-FR"/>
        </w:rPr>
      </w:pPr>
      <w:r w:rsidRPr="0032190F">
        <w:rPr>
          <w:lang w:val="fr-FR"/>
        </w:rPr>
        <w:t xml:space="preserve">En Transjordanie, 190 sépultures ; hypogées, cistes, dolmens. Un grand nombre de couvertures ( ?) dolmeniques portent des gravures de type cupules et bassins ; cupules unies 2 à 2 par 1 court sillon (dite en haltère). Les premièrs constructeurs vivaient entre 3200 et 2600 mais la nécropole fut utilisée jusqu’à l’ </w:t>
      </w:r>
      <w:hyperlink r:id="rId11511" w:anchor="Cul_Bronze" w:history="1">
        <w:r w:rsidRPr="0032190F">
          <w:rPr>
            <w:rStyle w:val="Hyperlink"/>
            <w:lang w:val="fr-FR"/>
          </w:rPr>
          <w:t>âge du Bronze</w:t>
        </w:r>
      </w:hyperlink>
    </w:p>
    <w:p w14:paraId="67E5B402" w14:textId="77777777" w:rsidR="00CA6866" w:rsidRPr="0032190F" w:rsidRDefault="00CA6866" w:rsidP="00242C0F">
      <w:pPr>
        <w:jc w:val="both"/>
        <w:rPr>
          <w:lang w:val="fr-FR"/>
        </w:rPr>
      </w:pPr>
    </w:p>
    <w:p w14:paraId="7237A7A3" w14:textId="77777777" w:rsidR="00CA6866" w:rsidRPr="0032190F" w:rsidRDefault="00CA6866" w:rsidP="00426FF9">
      <w:pPr>
        <w:pStyle w:val="Heading1"/>
      </w:pPr>
      <w:bookmarkStart w:id="4665" w:name="Sit_Hemsta"/>
      <w:r w:rsidRPr="0032190F">
        <w:t>HEMSTA</w:t>
      </w:r>
    </w:p>
    <w:bookmarkEnd w:id="4665"/>
    <w:p w14:paraId="5C26FC2B" w14:textId="77777777" w:rsidR="004E6423" w:rsidRDefault="004E6423" w:rsidP="00242C0F">
      <w:pPr>
        <w:rPr>
          <w:lang w:val="fr-FR"/>
        </w:rPr>
      </w:pPr>
    </w:p>
    <w:p w14:paraId="5EA4E372" w14:textId="7F09E38B" w:rsidR="00CA6866" w:rsidRDefault="00BE558C" w:rsidP="00BE558C">
      <w:pPr>
        <w:jc w:val="both"/>
        <w:rPr>
          <w:lang w:val="fr-FR"/>
        </w:rPr>
      </w:pPr>
      <w:r w:rsidRPr="0032190F">
        <w:rPr>
          <w:lang w:val="fr-FR"/>
        </w:rPr>
        <w:t>Hemsta (Uppland, Suède)</w:t>
      </w:r>
      <w:r>
        <w:rPr>
          <w:lang w:val="fr-FR"/>
        </w:rPr>
        <w:t xml:space="preserve"> appartient au gr. de </w:t>
      </w:r>
      <w:hyperlink r:id="rId11512" w:anchor="Cul_Scandinavie_Art" w:history="1">
        <w:r w:rsidR="003C28EA" w:rsidRPr="003C28EA">
          <w:rPr>
            <w:rStyle w:val="Hyperlink"/>
            <w:lang w:val="fr-FR"/>
          </w:rPr>
          <w:t>Scandinavie</w:t>
        </w:r>
      </w:hyperlink>
      <w:r w:rsidR="003C28EA" w:rsidRPr="003C28EA">
        <w:rPr>
          <w:lang w:val="fr-FR"/>
        </w:rPr>
        <w:t>,</w:t>
      </w:r>
      <w:r>
        <w:rPr>
          <w:lang w:val="fr-FR"/>
        </w:rPr>
        <w:t xml:space="preserve"> région des </w:t>
      </w:r>
      <w:hyperlink r:id="rId11513" w:anchor="Sit_Southwest_Uppland" w:history="1">
        <w:r w:rsidRPr="00BE558C">
          <w:rPr>
            <w:rStyle w:val="Hyperlink"/>
            <w:lang w:val="fr-FR"/>
          </w:rPr>
          <w:t>Southwest Uppland</w:t>
        </w:r>
      </w:hyperlink>
      <w:r>
        <w:rPr>
          <w:lang w:val="fr-FR"/>
        </w:rPr>
        <w:t xml:space="preserve"> (SS BIB). </w:t>
      </w:r>
      <w:r w:rsidR="00CA6866" w:rsidRPr="0032190F">
        <w:rPr>
          <w:lang w:val="fr-FR"/>
        </w:rPr>
        <w:t>Sur la surface rocheuse près de</w:t>
      </w:r>
      <w:r>
        <w:rPr>
          <w:lang w:val="fr-FR"/>
        </w:rPr>
        <w:t xml:space="preserve"> </w:t>
      </w:r>
      <w:r w:rsidRPr="0032190F">
        <w:rPr>
          <w:lang w:val="fr-FR"/>
        </w:rPr>
        <w:t>Hemsta</w:t>
      </w:r>
      <w:r w:rsidR="00CA6866" w:rsidRPr="0032190F">
        <w:rPr>
          <w:lang w:val="fr-FR"/>
        </w:rPr>
        <w:t xml:space="preserve">, des figurations de navires ont été exécutée sur un canal naturel de drainage d’eau de pluie (BIB 124 p. 154). Comme </w:t>
      </w:r>
      <w:hyperlink r:id="rId11514" w:anchor="Sit_Mont_Bego" w:history="1">
        <w:r w:rsidR="00CA6866" w:rsidRPr="0032190F">
          <w:rPr>
            <w:rStyle w:val="Hyperlink"/>
            <w:lang w:val="fr-FR"/>
          </w:rPr>
          <w:t>mont Bego</w:t>
        </w:r>
      </w:hyperlink>
      <w:r w:rsidR="00CA6866" w:rsidRPr="0032190F">
        <w:rPr>
          <w:lang w:val="fr-FR"/>
        </w:rPr>
        <w:t>, dans le pays nordique, les diverses roches gravées  n’offrent pas de compositions</w:t>
      </w:r>
      <w:r w:rsidR="008679C5" w:rsidRPr="0032190F">
        <w:rPr>
          <w:lang w:val="fr-FR"/>
        </w:rPr>
        <w:t xml:space="preserve"> conçues comme des ensembles (BIB</w:t>
      </w:r>
      <w:r w:rsidR="00CA6866" w:rsidRPr="0032190F">
        <w:rPr>
          <w:lang w:val="fr-FR"/>
        </w:rPr>
        <w:t xml:space="preserve"> 124 p. 154)</w:t>
      </w:r>
      <w:r>
        <w:rPr>
          <w:lang w:val="fr-FR"/>
        </w:rPr>
        <w:t xml:space="preserve"> </w:t>
      </w:r>
      <w:r w:rsidR="00CA6866" w:rsidRPr="0032190F">
        <w:rPr>
          <w:lang w:val="fr-FR"/>
        </w:rPr>
        <w:t>mais les compositions sur les affleurements respectent la morphologie de la roche (alignements de corniformes dans les gouttières de ZI.GI) et surtout son imbrication avec la pluie : il aurait été de mauvais augure que la représentation d’un navire soit faite dans une cuvette, où, les jours de pluie, le bateau aurait donné l’impression de sombrer (SS BIB).</w:t>
      </w:r>
    </w:p>
    <w:p w14:paraId="76B686D8" w14:textId="77777777" w:rsidR="00BE558C" w:rsidRDefault="00BE558C" w:rsidP="00BE558C">
      <w:pPr>
        <w:jc w:val="both"/>
        <w:rPr>
          <w:lang w:val="fr-FR"/>
        </w:rPr>
      </w:pPr>
    </w:p>
    <w:p w14:paraId="53600507" w14:textId="370604D4" w:rsidR="00BE558C" w:rsidRDefault="00BE558C" w:rsidP="00BE558C">
      <w:pPr>
        <w:jc w:val="both"/>
        <w:rPr>
          <w:lang w:val="fr-FR"/>
        </w:rPr>
      </w:pPr>
      <w:r>
        <w:rPr>
          <w:lang w:val="fr-FR"/>
        </w:rPr>
        <w:t xml:space="preserve">Comme à Rickeby, les relations entre les représentations de </w:t>
      </w:r>
      <w:hyperlink r:id="rId11515" w:anchor="Cul_Scandinavie_Art_TAC_t_bateau" w:history="1">
        <w:r w:rsidRPr="00BE558C">
          <w:rPr>
            <w:rStyle w:val="Hyperlink"/>
            <w:lang w:val="fr-FR"/>
          </w:rPr>
          <w:t>bateaux</w:t>
        </w:r>
      </w:hyperlink>
      <w:r>
        <w:rPr>
          <w:lang w:val="fr-FR"/>
        </w:rPr>
        <w:t xml:space="preserve"> et la ligne de rivage est évidente (Ling in press) (BIB 2996)</w:t>
      </w:r>
    </w:p>
    <w:p w14:paraId="25ADC16D" w14:textId="77777777" w:rsidR="00BE558C" w:rsidRDefault="00BE558C" w:rsidP="00BE558C">
      <w:pPr>
        <w:jc w:val="both"/>
        <w:rPr>
          <w:lang w:val="fr-FR"/>
        </w:rPr>
      </w:pPr>
    </w:p>
    <w:p w14:paraId="15E22AF2" w14:textId="77777777" w:rsidR="00BE558C" w:rsidRDefault="00BE558C" w:rsidP="00426FF9">
      <w:pPr>
        <w:pStyle w:val="Heading1"/>
      </w:pPr>
      <w:bookmarkStart w:id="4666" w:name="Sit_Rickeby"/>
      <w:r>
        <w:t>RICKEBY</w:t>
      </w:r>
    </w:p>
    <w:bookmarkEnd w:id="4666"/>
    <w:p w14:paraId="2096502C" w14:textId="77777777" w:rsidR="00BE558C" w:rsidRDefault="00BE558C" w:rsidP="00BE558C">
      <w:pPr>
        <w:jc w:val="both"/>
        <w:rPr>
          <w:lang w:val="fr-FR"/>
        </w:rPr>
      </w:pPr>
    </w:p>
    <w:p w14:paraId="418E5BAF" w14:textId="445B2064" w:rsidR="00BE558C" w:rsidRDefault="00BE558C" w:rsidP="00BE558C">
      <w:pPr>
        <w:jc w:val="both"/>
        <w:rPr>
          <w:lang w:val="fr-FR"/>
        </w:rPr>
      </w:pPr>
      <w:r>
        <w:rPr>
          <w:lang w:val="fr-FR"/>
        </w:rPr>
        <w:t xml:space="preserve">gr. de </w:t>
      </w:r>
      <w:hyperlink r:id="rId11516" w:anchor="Cul_Scandinavie_Art" w:history="1">
        <w:r w:rsidRPr="003C28EA">
          <w:rPr>
            <w:rStyle w:val="Hyperlink"/>
            <w:lang w:val="fr-FR"/>
          </w:rPr>
          <w:t>Scandinavie</w:t>
        </w:r>
      </w:hyperlink>
      <w:r w:rsidRPr="00BE558C">
        <w:rPr>
          <w:lang w:val="fr-FR"/>
        </w:rPr>
        <w:t xml:space="preserve">. </w:t>
      </w:r>
      <w:r>
        <w:rPr>
          <w:lang w:val="fr-FR"/>
        </w:rPr>
        <w:t xml:space="preserve">Comme à </w:t>
      </w:r>
      <w:r w:rsidRPr="0032190F">
        <w:rPr>
          <w:lang w:val="fr-FR"/>
        </w:rPr>
        <w:t>Hemsta</w:t>
      </w:r>
      <w:r>
        <w:rPr>
          <w:lang w:val="fr-FR"/>
        </w:rPr>
        <w:t xml:space="preserve">, les relations entre les représentations de </w:t>
      </w:r>
      <w:hyperlink r:id="rId11517" w:anchor="Cul_Scandinavie_Art_TAC_t_bateau" w:history="1">
        <w:r w:rsidRPr="00BE558C">
          <w:rPr>
            <w:rStyle w:val="Hyperlink"/>
            <w:lang w:val="fr-FR"/>
          </w:rPr>
          <w:t>bateaux</w:t>
        </w:r>
      </w:hyperlink>
      <w:r>
        <w:rPr>
          <w:lang w:val="fr-FR"/>
        </w:rPr>
        <w:t xml:space="preserve"> et la ligne de rivage est évidente (Ling in press) (BIB 2996)</w:t>
      </w:r>
    </w:p>
    <w:p w14:paraId="0D602F28" w14:textId="77777777" w:rsidR="00BE558C" w:rsidRPr="0032190F" w:rsidRDefault="00BE558C" w:rsidP="00BE558C">
      <w:pPr>
        <w:jc w:val="both"/>
        <w:rPr>
          <w:lang w:val="fr-FR"/>
        </w:rPr>
      </w:pPr>
    </w:p>
    <w:p w14:paraId="3DFDB832" w14:textId="77777777" w:rsidR="00CA6866" w:rsidRPr="0032190F" w:rsidRDefault="00CA6866" w:rsidP="00242C0F">
      <w:pPr>
        <w:rPr>
          <w:lang w:val="fr-FR"/>
        </w:rPr>
      </w:pPr>
    </w:p>
    <w:p w14:paraId="49902583" w14:textId="77777777" w:rsidR="00CA6866" w:rsidRPr="0032190F" w:rsidRDefault="00E842DD" w:rsidP="00426FF9">
      <w:pPr>
        <w:pStyle w:val="Heading1"/>
      </w:pPr>
      <w:bookmarkStart w:id="4667" w:name="Sit_Crau"/>
      <w:r>
        <w:t>CRAU</w:t>
      </w:r>
    </w:p>
    <w:bookmarkEnd w:id="4667"/>
    <w:p w14:paraId="39FBFA24" w14:textId="77777777" w:rsidR="00CA6866" w:rsidRPr="0032190F" w:rsidRDefault="00CA6866" w:rsidP="00242C0F">
      <w:pPr>
        <w:rPr>
          <w:lang w:val="fr-FR"/>
        </w:rPr>
      </w:pPr>
    </w:p>
    <w:p w14:paraId="12B811F8" w14:textId="1BFD8932" w:rsidR="00CA6866" w:rsidRPr="0032190F" w:rsidRDefault="00CA6866" w:rsidP="00242C0F">
      <w:pPr>
        <w:jc w:val="both"/>
        <w:rPr>
          <w:lang w:val="fr-FR"/>
        </w:rPr>
      </w:pPr>
      <w:r w:rsidRPr="0032190F">
        <w:rPr>
          <w:lang w:val="fr-FR"/>
        </w:rPr>
        <w:t>En</w:t>
      </w:r>
      <w:r w:rsidR="00442450">
        <w:rPr>
          <w:lang w:val="fr-FR"/>
        </w:rPr>
        <w:t xml:space="preserve"> Crau</w:t>
      </w:r>
      <w:r w:rsidR="00E842DD">
        <w:rPr>
          <w:lang w:val="fr-FR"/>
        </w:rPr>
        <w:t xml:space="preserve">, ensemble pastoraux de la </w:t>
      </w:r>
      <w:r w:rsidR="000568BC">
        <w:rPr>
          <w:lang w:val="fr-FR"/>
        </w:rPr>
        <w:t>plaine</w:t>
      </w:r>
      <w:r w:rsidR="00E842DD">
        <w:rPr>
          <w:lang w:val="fr-FR"/>
        </w:rPr>
        <w:t xml:space="preserve"> de la Crau.</w:t>
      </w:r>
      <w:r w:rsidRPr="0032190F">
        <w:rPr>
          <w:lang w:val="fr-FR"/>
        </w:rPr>
        <w:t xml:space="preserve"> Les gravures et </w:t>
      </w:r>
      <w:hyperlink r:id="rId11518" w:anchor="Cul_Art_lex_graffiti" w:history="1">
        <w:r w:rsidR="000568BC" w:rsidRPr="009F2B4E">
          <w:rPr>
            <w:rStyle w:val="Hyperlink"/>
            <w:lang w:val="fr-FR"/>
          </w:rPr>
          <w:t>graffiti</w:t>
        </w:r>
      </w:hyperlink>
      <w:r w:rsidR="000568BC" w:rsidRPr="009F2B4E">
        <w:rPr>
          <w:lang w:val="fr-FR"/>
        </w:rPr>
        <w:t xml:space="preserve"> </w:t>
      </w:r>
      <w:r w:rsidRPr="0032190F">
        <w:rPr>
          <w:lang w:val="fr-FR"/>
        </w:rPr>
        <w:t>pastoraux (19</w:t>
      </w:r>
      <w:r w:rsidRPr="0032190F">
        <w:rPr>
          <w:vertAlign w:val="superscript"/>
          <w:lang w:val="fr-FR"/>
        </w:rPr>
        <w:t>e</w:t>
      </w:r>
      <w:r w:rsidRPr="0032190F">
        <w:rPr>
          <w:lang w:val="fr-FR"/>
        </w:rPr>
        <w:t>) se situent majoritairement sur les murs de bergeries, surtout sur les murs extérieurs sud et est, mais il s’en trouve aussi à l’intérieur des bâtiments, notamment sur les piliers de pierre qui soutiennent la charpente. Les cabanons (habitats de berger), les puits et les bores de pierre (qui délimitent les coussouls) sont également gravés. (BIB 208 p.26-27). La « manie » du marquage donne une présence visible du passage du berger, signe sa présence, dans un contexte de solitude. La gravure permet de se situer dans l’espace et le temps (BIB 208).</w:t>
      </w:r>
    </w:p>
    <w:p w14:paraId="3A96173C" w14:textId="18B61BFB" w:rsidR="002C7FC2" w:rsidRDefault="00E842DD" w:rsidP="00242C0F">
      <w:pPr>
        <w:jc w:val="both"/>
        <w:rPr>
          <w:lang w:val="fr-FR"/>
        </w:rPr>
      </w:pPr>
      <w:r>
        <w:rPr>
          <w:lang w:val="fr-FR"/>
        </w:rPr>
        <w:t>Vaste plaine caillouteuse (BIB 2692) La plaine a été décrite dès le 4e aec dans une version du mythe d'</w:t>
      </w:r>
      <w:r w:rsidR="003C03E9">
        <w:rPr>
          <w:lang w:val="fr-FR"/>
        </w:rPr>
        <w:t xml:space="preserve"> </w:t>
      </w:r>
      <w:hyperlink r:id="rId11519" w:anchor="Cul_Grecs__Religion__Herakles" w:history="1">
        <w:r w:rsidR="003C03E9" w:rsidRPr="003C03E9">
          <w:rPr>
            <w:rStyle w:val="Hyperlink"/>
            <w:lang w:val="fr-FR"/>
          </w:rPr>
          <w:t>Héraclès</w:t>
        </w:r>
      </w:hyperlink>
      <w:r w:rsidR="003C03E9" w:rsidRPr="003C03E9">
        <w:rPr>
          <w:lang w:val="fr-FR"/>
        </w:rPr>
        <w:t xml:space="preserve"> </w:t>
      </w:r>
      <w:r>
        <w:rPr>
          <w:lang w:val="fr-FR"/>
        </w:rPr>
        <w:t xml:space="preserve">durant laquelle il traverse la Gaule pour rentrer en Grèce </w:t>
      </w:r>
      <w:r w:rsidR="00442450">
        <w:rPr>
          <w:lang w:val="fr-FR"/>
        </w:rPr>
        <w:t>après</w:t>
      </w:r>
      <w:r>
        <w:rPr>
          <w:lang w:val="fr-FR"/>
        </w:rPr>
        <w:t xml:space="preserve"> avoir attrappé les vaches de </w:t>
      </w:r>
      <w:hyperlink r:id="rId11520" w:anchor="Cul_Grecs__Religion__Herakles_12t_Ger_" w:history="1">
        <w:r w:rsidR="00B833B3" w:rsidRPr="00B833B3">
          <w:rPr>
            <w:rStyle w:val="Hyperlink"/>
            <w:lang w:val="fr-FR"/>
          </w:rPr>
          <w:t>Géryon</w:t>
        </w:r>
      </w:hyperlink>
      <w:r w:rsidR="00B833B3" w:rsidRPr="00B833B3">
        <w:rPr>
          <w:lang w:val="fr-FR"/>
        </w:rPr>
        <w:t xml:space="preserve"> </w:t>
      </w:r>
      <w:r>
        <w:rPr>
          <w:lang w:val="fr-FR"/>
        </w:rPr>
        <w:t xml:space="preserve">en Espagne (BIB 2692). </w:t>
      </w:r>
    </w:p>
    <w:p w14:paraId="27264AE0" w14:textId="77777777" w:rsidR="00224888" w:rsidRDefault="00224888" w:rsidP="00242C0F">
      <w:pPr>
        <w:jc w:val="both"/>
        <w:rPr>
          <w:lang w:val="fr-FR"/>
        </w:rPr>
      </w:pPr>
    </w:p>
    <w:p w14:paraId="3A368274" w14:textId="24349C0D" w:rsidR="00224888" w:rsidRDefault="00000000" w:rsidP="00242C0F">
      <w:pPr>
        <w:jc w:val="both"/>
        <w:rPr>
          <w:lang w:val="fr-FR"/>
        </w:rPr>
      </w:pPr>
      <w:hyperlink r:id="rId11521" w:anchor="Cul_Art_lex_graffiti" w:history="1">
        <w:r w:rsidR="00BB539A" w:rsidRPr="008B72C1">
          <w:rPr>
            <w:rStyle w:val="Hyperlink"/>
            <w:lang w:val="fr-FR"/>
          </w:rPr>
          <w:t>graffiti</w:t>
        </w:r>
      </w:hyperlink>
      <w:r w:rsidR="00BB539A" w:rsidRPr="008B72C1">
        <w:rPr>
          <w:rStyle w:val="Hyperlink"/>
          <w:color w:val="000000"/>
          <w:u w:val="none"/>
          <w:lang w:val="fr-FR"/>
        </w:rPr>
        <w:t xml:space="preserve"> </w:t>
      </w:r>
      <w:r w:rsidR="00224888">
        <w:rPr>
          <w:lang w:val="fr-FR"/>
        </w:rPr>
        <w:t>romain?</w:t>
      </w:r>
    </w:p>
    <w:p w14:paraId="2B061EDB" w14:textId="77777777" w:rsidR="00406B27" w:rsidRDefault="00406B27" w:rsidP="00242C0F">
      <w:pPr>
        <w:jc w:val="both"/>
        <w:rPr>
          <w:lang w:val="fr-FR"/>
        </w:rPr>
      </w:pPr>
    </w:p>
    <w:p w14:paraId="24DA8B08" w14:textId="77777777" w:rsidR="00406B27" w:rsidRDefault="00406B27" w:rsidP="00426FF9">
      <w:pPr>
        <w:pStyle w:val="Heading1"/>
      </w:pPr>
      <w:bookmarkStart w:id="4668" w:name="Sit_Gitarerro"/>
      <w:r>
        <w:t>GUITARERRO</w:t>
      </w:r>
    </w:p>
    <w:bookmarkEnd w:id="4668"/>
    <w:p w14:paraId="6F1472B7" w14:textId="77777777" w:rsidR="00406B27" w:rsidRDefault="00406B27" w:rsidP="00242C0F">
      <w:pPr>
        <w:jc w:val="both"/>
        <w:rPr>
          <w:lang w:val="fr-FR"/>
        </w:rPr>
      </w:pPr>
    </w:p>
    <w:p w14:paraId="7E81DB40" w14:textId="77777777" w:rsidR="00406B27" w:rsidRPr="00406B27" w:rsidRDefault="00406B27" w:rsidP="00406B27">
      <w:pPr>
        <w:jc w:val="both"/>
        <w:rPr>
          <w:lang w:val="fr-FR"/>
        </w:rPr>
      </w:pPr>
      <w:r w:rsidRPr="00406B27">
        <w:rPr>
          <w:lang w:val="fr-FR"/>
        </w:rPr>
        <w:t>En Amérique du Sud, 8 600-8 000 grotte du Guita</w:t>
      </w:r>
      <w:r>
        <w:rPr>
          <w:lang w:val="fr-FR"/>
        </w:rPr>
        <w:t>rerro traces de piments cultivé (BIB ?)</w:t>
      </w:r>
    </w:p>
    <w:p w14:paraId="56C5215B" w14:textId="77777777" w:rsidR="00406B27" w:rsidRDefault="00406B27" w:rsidP="00242C0F">
      <w:pPr>
        <w:jc w:val="both"/>
        <w:rPr>
          <w:lang w:val="fr-FR"/>
        </w:rPr>
      </w:pPr>
    </w:p>
    <w:p w14:paraId="639D8AAE" w14:textId="77777777" w:rsidR="00E842DD" w:rsidRPr="0032190F" w:rsidRDefault="00E842DD" w:rsidP="00242C0F">
      <w:pPr>
        <w:jc w:val="both"/>
        <w:rPr>
          <w:lang w:val="fr-FR"/>
        </w:rPr>
      </w:pPr>
    </w:p>
    <w:p w14:paraId="2DDE2142" w14:textId="77777777" w:rsidR="002A7EC1" w:rsidRPr="0032190F" w:rsidRDefault="002A7EC1" w:rsidP="00426FF9">
      <w:pPr>
        <w:pStyle w:val="Heading1"/>
      </w:pPr>
      <w:r w:rsidRPr="0032190F">
        <w:t>CHAVIN DE HUANTAR</w:t>
      </w:r>
    </w:p>
    <w:p w14:paraId="3DAEB7F8" w14:textId="77777777" w:rsidR="002A7EC1" w:rsidRPr="0032190F" w:rsidRDefault="002A7EC1" w:rsidP="00242C0F">
      <w:pPr>
        <w:jc w:val="both"/>
        <w:rPr>
          <w:lang w:val="fr-FR"/>
        </w:rPr>
      </w:pPr>
      <w:r w:rsidRPr="0032190F">
        <w:rPr>
          <w:lang w:val="fr-FR"/>
        </w:rPr>
        <w:br/>
      </w:r>
      <w:r w:rsidR="00DA63F0" w:rsidRPr="0032190F">
        <w:rPr>
          <w:lang w:val="fr-FR"/>
        </w:rPr>
        <w:t xml:space="preserve">Pérou. </w:t>
      </w:r>
      <w:r w:rsidRPr="0032190F">
        <w:rPr>
          <w:lang w:val="fr-FR"/>
        </w:rPr>
        <w:t xml:space="preserve">Complexe cérémoniel avec des temples, terrasses, place semi-enterrée. Vallée du Rio Puckcha, affluent du Marañon (Pérou) à 3150m d’altitude. Fouillé par J.C. Tello en 1919. En 1783 P. de Raimondi découvre la stèle éponyme. </w:t>
      </w:r>
    </w:p>
    <w:p w14:paraId="72D47A82" w14:textId="77777777" w:rsidR="002A7EC1" w:rsidRPr="0032190F" w:rsidRDefault="002A7EC1" w:rsidP="00242C0F">
      <w:pPr>
        <w:jc w:val="both"/>
        <w:rPr>
          <w:lang w:val="fr-FR"/>
        </w:rPr>
      </w:pPr>
    </w:p>
    <w:p w14:paraId="5C6CD020" w14:textId="77777777" w:rsidR="002A7EC1" w:rsidRPr="00566234" w:rsidRDefault="002A7EC1" w:rsidP="00242C0F">
      <w:pPr>
        <w:pStyle w:val="Heading2"/>
        <w:rPr>
          <w:lang w:val="es-ES"/>
        </w:rPr>
      </w:pPr>
      <w:r w:rsidRPr="00566234">
        <w:rPr>
          <w:lang w:val="es-ES"/>
        </w:rPr>
        <w:t>Edifice A (Tello)</w:t>
      </w:r>
    </w:p>
    <w:p w14:paraId="5579420D" w14:textId="77777777" w:rsidR="002A7EC1" w:rsidRPr="00B833B3" w:rsidRDefault="002A7EC1" w:rsidP="00242C0F">
      <w:pPr>
        <w:rPr>
          <w:sz w:val="20"/>
          <w:lang w:val="es-ES"/>
        </w:rPr>
      </w:pPr>
      <w:r w:rsidRPr="00B833B3">
        <w:rPr>
          <w:sz w:val="20"/>
          <w:lang w:val="es-ES"/>
        </w:rPr>
        <w:t xml:space="preserve">≡ Edifice du Castillo, </w:t>
      </w:r>
      <w:r w:rsidRPr="00B833B3">
        <w:rPr>
          <w:i/>
          <w:sz w:val="20"/>
          <w:lang w:val="es-ES"/>
        </w:rPr>
        <w:t>Templo Nuevo</w:t>
      </w:r>
    </w:p>
    <w:p w14:paraId="27E7D22D" w14:textId="77777777" w:rsidR="00B833B3" w:rsidRPr="00E97225" w:rsidRDefault="00B833B3" w:rsidP="00242C0F">
      <w:pPr>
        <w:jc w:val="both"/>
        <w:rPr>
          <w:lang w:val="es-ES"/>
        </w:rPr>
      </w:pPr>
    </w:p>
    <w:p w14:paraId="0376DFF1" w14:textId="77777777" w:rsidR="002A7EC1" w:rsidRPr="0032190F" w:rsidRDefault="002A7EC1" w:rsidP="00242C0F">
      <w:pPr>
        <w:jc w:val="both"/>
        <w:rPr>
          <w:lang w:val="fr-FR"/>
        </w:rPr>
      </w:pPr>
      <w:r w:rsidRPr="0032190F">
        <w:rPr>
          <w:lang w:val="fr-FR"/>
        </w:rPr>
        <w:t>Construit vers 500 aec. Dimensions : 70m x 72m. Sur la paroi occidentale (la mieux conservée) décor de têtes sculptées, au pied de la paroi : bas reliefs représentant des serpents et des jaguars. A l’intérieur du monument, un réseau de galeries souterraines s’articulant autour d’un axe longitudinal.</w:t>
      </w:r>
    </w:p>
    <w:p w14:paraId="0279E0FE" w14:textId="77777777" w:rsidR="002A7EC1" w:rsidRPr="0032190F" w:rsidRDefault="002A7EC1" w:rsidP="00242C0F">
      <w:pPr>
        <w:pStyle w:val="Heading2"/>
      </w:pPr>
      <w:r w:rsidRPr="0032190F">
        <w:br/>
        <w:t>Edifice B</w:t>
      </w:r>
    </w:p>
    <w:p w14:paraId="18B92BD8" w14:textId="77777777" w:rsidR="002A7EC1" w:rsidRPr="00B833B3" w:rsidRDefault="002A7EC1" w:rsidP="00242C0F">
      <w:pPr>
        <w:rPr>
          <w:sz w:val="20"/>
          <w:lang w:val="fr-FR"/>
        </w:rPr>
      </w:pPr>
      <w:r w:rsidRPr="00B833B3">
        <w:rPr>
          <w:sz w:val="20"/>
          <w:lang w:val="fr-FR"/>
        </w:rPr>
        <w:t xml:space="preserve">≡ </w:t>
      </w:r>
      <w:r w:rsidRPr="00B833B3">
        <w:rPr>
          <w:i/>
          <w:sz w:val="20"/>
          <w:lang w:val="fr-FR"/>
        </w:rPr>
        <w:t>Templo Viejo</w:t>
      </w:r>
    </w:p>
    <w:p w14:paraId="12D3C076" w14:textId="77777777" w:rsidR="00B833B3" w:rsidRDefault="00B833B3" w:rsidP="00242C0F">
      <w:pPr>
        <w:rPr>
          <w:lang w:val="fr-FR"/>
        </w:rPr>
      </w:pPr>
    </w:p>
    <w:p w14:paraId="608B21D1" w14:textId="77777777" w:rsidR="002A7EC1" w:rsidRPr="0032190F" w:rsidRDefault="002A7EC1" w:rsidP="00242C0F">
      <w:pPr>
        <w:rPr>
          <w:lang w:val="fr-FR"/>
        </w:rPr>
      </w:pPr>
      <w:r w:rsidRPr="0032190F">
        <w:rPr>
          <w:lang w:val="fr-FR"/>
        </w:rPr>
        <w:t>Construit vers 900 aec. 2 galeries sous-terraines  formant une croix au centre de laquelle se trouve le Lanzon. Des relations d’homologies sont perçues : le plan cruciforme s’aligne sur les points cardinaux, les haaut et le bas sont présents avec le Lanzon.</w:t>
      </w:r>
    </w:p>
    <w:p w14:paraId="549D3C8C" w14:textId="77777777" w:rsidR="002A7EC1" w:rsidRPr="0032190F" w:rsidRDefault="002A7EC1" w:rsidP="00242C0F">
      <w:pPr>
        <w:rPr>
          <w:lang w:val="fr-FR"/>
        </w:rPr>
      </w:pPr>
    </w:p>
    <w:p w14:paraId="2F2896BC" w14:textId="77777777" w:rsidR="002C7FC2" w:rsidRPr="0032190F" w:rsidRDefault="002C7FC2" w:rsidP="00426FF9">
      <w:pPr>
        <w:pStyle w:val="Heading1"/>
      </w:pPr>
      <w:bookmarkStart w:id="4669" w:name="Sit_Cusco"/>
      <w:r w:rsidRPr="0032190F">
        <w:t>CUSCO</w:t>
      </w:r>
    </w:p>
    <w:bookmarkEnd w:id="4669"/>
    <w:p w14:paraId="432B75E6" w14:textId="77777777" w:rsidR="00CA6866" w:rsidRPr="0032190F" w:rsidRDefault="00CA6866" w:rsidP="00242C0F">
      <w:pPr>
        <w:rPr>
          <w:lang w:val="fr-FR"/>
        </w:rPr>
      </w:pPr>
    </w:p>
    <w:p w14:paraId="3F77A1D5" w14:textId="3E27D955" w:rsidR="002C7FC2" w:rsidRPr="0032190F" w:rsidRDefault="002C7FC2" w:rsidP="00242C0F">
      <w:pPr>
        <w:jc w:val="both"/>
        <w:rPr>
          <w:sz w:val="20"/>
          <w:szCs w:val="20"/>
          <w:lang w:val="fr-FR"/>
        </w:rPr>
      </w:pPr>
      <w:r w:rsidRPr="0032190F">
        <w:rPr>
          <w:sz w:val="20"/>
          <w:szCs w:val="20"/>
          <w:lang w:val="fr-FR"/>
        </w:rPr>
        <w:t xml:space="preserve">Dans les Andes, les documents historiques qui nous sont parvenus ne permettent pas donner une lecture claire, précise, et complète de l’histoire des civilisations qui ce sont succédées. Au contraire la caractéristique de ces sociétés est de mêler étroitement le mythe et la réalité si bien que l’historien doit recomposer une chronologie à partir de sources souvent différentes. Les groupes qui s’arrogent le pouvoir réinterprètent le passé afin de légitimer leur domination sur les autres groupes. Les premiers </w:t>
      </w:r>
      <w:hyperlink r:id="rId11522" w:anchor="Cul_Incas" w:history="1">
        <w:r w:rsidR="005F37CB" w:rsidRPr="005F37CB">
          <w:rPr>
            <w:rStyle w:val="Hyperlink"/>
            <w:sz w:val="20"/>
            <w:lang w:val="fr-FR"/>
          </w:rPr>
          <w:t>Incas</w:t>
        </w:r>
      </w:hyperlink>
      <w:r w:rsidRPr="0032190F">
        <w:rPr>
          <w:sz w:val="20"/>
          <w:szCs w:val="20"/>
          <w:lang w:val="fr-FR"/>
        </w:rPr>
        <w:t>, qui pourraient n’avoir existés que dans la mythologie officielle, sont considérés comme les fondateurs de la dynastie (</w:t>
      </w:r>
      <w:r w:rsidRPr="005F37CB">
        <w:rPr>
          <w:i/>
          <w:iCs/>
          <w:sz w:val="20"/>
          <w:szCs w:val="20"/>
          <w:lang w:val="fr-FR"/>
        </w:rPr>
        <w:t>panaca</w:t>
      </w:r>
      <w:r w:rsidRPr="0032190F">
        <w:rPr>
          <w:sz w:val="20"/>
          <w:szCs w:val="20"/>
          <w:lang w:val="fr-FR"/>
        </w:rPr>
        <w:t>). Si on interroge les diverses versions des mythes qui les concernent on y trouvera des éléments conventionnels d’une mythologie classique et d’autres moins clairs.</w:t>
      </w:r>
    </w:p>
    <w:p w14:paraId="6B884C08" w14:textId="77777777" w:rsidR="002C7FC2" w:rsidRPr="0032190F" w:rsidRDefault="002C7FC2" w:rsidP="00242C0F">
      <w:pPr>
        <w:jc w:val="both"/>
        <w:rPr>
          <w:sz w:val="20"/>
          <w:szCs w:val="20"/>
          <w:lang w:val="fr-FR"/>
        </w:rPr>
      </w:pPr>
      <w:r w:rsidRPr="0032190F">
        <w:rPr>
          <w:sz w:val="20"/>
          <w:szCs w:val="20"/>
          <w:lang w:val="fr-FR"/>
        </w:rPr>
        <w:t>Les premiers Incas émergent des entrailles de la terre. Ils sont huit huit frères et soeurs; Ayar Cachi et sa compagne Mama Guaco, Ayar Uchu et sa compagne Mama Cuna, Ayar Auca et sa compagne Mama Ragua et enfin Ayar Manco accompagné de Mama Occlo. Ce groupe resserré forme dès le début une communauté organisée par des relations héréditaires, la parenté, et sociales, les liens du mariage. Cette particularité par rapport a une mythologie classique vient de la nature collectives des travaux agricoles dans les Andes et d’une volonté des Incas de faire de leurs ancêtres un groupe issu d’une antiquité historico-mythique ; celle du lac Titicaca et des anciennes civilisations du lac. Lieu de tout temps sacré pour les andins.</w:t>
      </w:r>
    </w:p>
    <w:p w14:paraId="66D9BF12" w14:textId="77777777" w:rsidR="002C7FC2" w:rsidRPr="0032190F" w:rsidRDefault="002C7FC2" w:rsidP="00242C0F">
      <w:pPr>
        <w:jc w:val="both"/>
        <w:rPr>
          <w:sz w:val="20"/>
          <w:szCs w:val="20"/>
          <w:lang w:val="fr-FR"/>
        </w:rPr>
      </w:pPr>
      <w:r w:rsidRPr="0032190F">
        <w:rPr>
          <w:sz w:val="20"/>
          <w:szCs w:val="20"/>
          <w:lang w:val="fr-FR"/>
        </w:rPr>
        <w:t>Le premier à disparaître est Ayar Cachi. Ayar Cachi nous renvoie directement à ce passé antique. Ayar est un des nom de la quinoa (</w:t>
      </w:r>
      <w:r w:rsidRPr="005F37CB">
        <w:rPr>
          <w:i/>
          <w:iCs/>
          <w:sz w:val="20"/>
          <w:szCs w:val="20"/>
          <w:lang w:val="fr-FR"/>
        </w:rPr>
        <w:t>Chenopidium quinoa</w:t>
      </w:r>
      <w:r w:rsidRPr="0032190F">
        <w:rPr>
          <w:sz w:val="20"/>
          <w:szCs w:val="20"/>
          <w:lang w:val="fr-FR"/>
        </w:rPr>
        <w:t xml:space="preserve">) aussi connu comme la mère-grain (Chisia Mama en quechua) dont on retrouve la forme sylvestre dans la région du lac Titicaca. Le second terme ; Cachi, le sel, fait lui aussi référence à la même région : les salinières du lac Popoo. </w:t>
      </w:r>
    </w:p>
    <w:p w14:paraId="4A841298" w14:textId="77777777" w:rsidR="002C7FC2" w:rsidRPr="0032190F" w:rsidRDefault="002C7FC2" w:rsidP="00242C0F">
      <w:pPr>
        <w:jc w:val="both"/>
        <w:rPr>
          <w:sz w:val="20"/>
          <w:szCs w:val="20"/>
          <w:lang w:val="fr-FR"/>
        </w:rPr>
      </w:pPr>
      <w:r w:rsidRPr="0032190F">
        <w:rPr>
          <w:sz w:val="20"/>
          <w:szCs w:val="20"/>
          <w:lang w:val="fr-FR"/>
        </w:rPr>
        <w:t xml:space="preserve">Ayar Cachi porte en lui les signes de l’origine ancienne de la tribu. Une version  raconte qu’il est enfermé dans la grotte de Pacaritambo d’où sortent les autres frères et sœurs. En l’enfermant c’est aussi le lien avec leur passé qui est signifiée. </w:t>
      </w:r>
    </w:p>
    <w:p w14:paraId="47CA3120" w14:textId="77777777" w:rsidR="002C7FC2" w:rsidRPr="0032190F" w:rsidRDefault="002C7FC2" w:rsidP="00242C0F">
      <w:pPr>
        <w:jc w:val="both"/>
        <w:rPr>
          <w:sz w:val="20"/>
          <w:szCs w:val="20"/>
          <w:lang w:val="fr-FR"/>
        </w:rPr>
      </w:pPr>
      <w:r w:rsidRPr="0032190F">
        <w:rPr>
          <w:sz w:val="20"/>
          <w:szCs w:val="20"/>
          <w:lang w:val="fr-FR"/>
        </w:rPr>
        <w:t xml:space="preserve">Lorsque les trois frères et les quatre compagnes parviennent sur le sommet de la montagne Huanacauri, Ayar Uchu (Quinoa Piment) va établir le premier témoignage de la relation sacré qui lie les incas au dieu céleste. Il s’élève dans les cieux grâce à une paire d’aile. Le soleil lui ordonne de s’installer dans la région. Les habitants de la montagne effrayés par cette vision lui envoient des pierres qui lui brisent les ailes. Dans une autre version deux arcs en ciels apparaissent dans le ciel et sont interprétés comme un bon présage. Après cet événement, Ayar Uchu va être lithomorphisé et devenir une </w:t>
      </w:r>
      <w:r w:rsidRPr="0032190F">
        <w:rPr>
          <w:i/>
          <w:sz w:val="20"/>
          <w:szCs w:val="20"/>
          <w:lang w:val="fr-FR"/>
        </w:rPr>
        <w:t>huaca</w:t>
      </w:r>
      <w:r w:rsidRPr="0032190F">
        <w:rPr>
          <w:sz w:val="20"/>
          <w:szCs w:val="20"/>
          <w:lang w:val="fr-FR"/>
        </w:rPr>
        <w:t> : un réceptacle du sacré. Il transmettra à Ayar Manco l’ordre du Soleil en lui disant que son nom sera dès lors celui de Manco Capac : c’est à dire Manco le chef de guerre. Il doit porter la vara (bâton de commandement) d’or qui lui indiquera la terre choisie pour eux par leur père le soleil.</w:t>
      </w:r>
    </w:p>
    <w:p w14:paraId="32CB85A6" w14:textId="77777777" w:rsidR="002C7FC2" w:rsidRPr="0032190F" w:rsidRDefault="002C7FC2" w:rsidP="00242C0F">
      <w:pPr>
        <w:jc w:val="both"/>
        <w:rPr>
          <w:sz w:val="20"/>
          <w:szCs w:val="20"/>
          <w:lang w:val="fr-FR"/>
        </w:rPr>
      </w:pPr>
      <w:r w:rsidRPr="0032190F">
        <w:rPr>
          <w:sz w:val="20"/>
          <w:szCs w:val="20"/>
          <w:lang w:val="fr-FR"/>
        </w:rPr>
        <w:lastRenderedPageBreak/>
        <w:t>Deux évènements majeurs apparaissent dans ce passage : la première sacralisation d’un des frères, la volonté du Soleil de les voir dominer la Terre. La sacralisation de Ayar Uchu anonce le culte solaire dans la région. En même temps que Manco acquiert le titre de chef de guerre,  la communauté des frères et de leur compagnes s’organise socialement.</w:t>
      </w:r>
    </w:p>
    <w:p w14:paraId="44D2EFCB" w14:textId="77777777" w:rsidR="002C7FC2" w:rsidRPr="0032190F" w:rsidRDefault="002C7FC2" w:rsidP="00242C0F">
      <w:pPr>
        <w:jc w:val="both"/>
        <w:rPr>
          <w:sz w:val="20"/>
          <w:szCs w:val="20"/>
          <w:lang w:val="fr-FR"/>
        </w:rPr>
      </w:pPr>
      <w:r w:rsidRPr="0032190F">
        <w:rPr>
          <w:sz w:val="20"/>
          <w:szCs w:val="20"/>
          <w:lang w:val="fr-FR"/>
        </w:rPr>
        <w:t xml:space="preserve">Le personnage de Manco sera le fondateur effectif de la l’ordre inca. Son nom pourrait signifier la racine ou le tronc, peut-être fait il référence à la Mango Bromicus, un arbre aujourd’hui assez rare. Si cette analyse est correcte. Manco est le premier chef et la souche originelle de la lignée inca. </w:t>
      </w:r>
    </w:p>
    <w:p w14:paraId="6B462B51" w14:textId="77777777" w:rsidR="002C7FC2" w:rsidRPr="0032190F" w:rsidRDefault="002C7FC2" w:rsidP="00242C0F">
      <w:pPr>
        <w:jc w:val="both"/>
        <w:rPr>
          <w:sz w:val="20"/>
          <w:szCs w:val="20"/>
          <w:lang w:val="fr-FR"/>
        </w:rPr>
      </w:pPr>
      <w:r w:rsidRPr="0032190F">
        <w:rPr>
          <w:sz w:val="20"/>
          <w:szCs w:val="20"/>
          <w:lang w:val="fr-FR"/>
        </w:rPr>
        <w:t xml:space="preserve">Les six sœurs et frères, Manco Capac, Ayar Auca leurs compagnes Mama Occlo, Mama Cuna, Mama Guaco et Mama Ragua parviennent sur le site même de Cusco. Le lieu-dit est nommé Acamama et plusieurs communautés l’habitent : Waylla, Guaya, Poque, Alcavilca qui se partagent les terres autour de l’emplacement du futur Coricancha. L donc probable qui le site de l’actuel Coricqncha était déjà sacré avant l’implantation des premiers incas. </w:t>
      </w:r>
    </w:p>
    <w:p w14:paraId="7DF8A3D4" w14:textId="77777777" w:rsidR="002C7FC2" w:rsidRPr="0032190F" w:rsidRDefault="002C7FC2" w:rsidP="00242C0F">
      <w:pPr>
        <w:jc w:val="both"/>
        <w:rPr>
          <w:sz w:val="20"/>
          <w:szCs w:val="20"/>
          <w:lang w:val="fr-FR"/>
        </w:rPr>
      </w:pPr>
      <w:r w:rsidRPr="0032190F">
        <w:rPr>
          <w:sz w:val="20"/>
          <w:szCs w:val="20"/>
          <w:lang w:val="fr-FR"/>
        </w:rPr>
        <w:t xml:space="preserve">Le nom du lieu-dit ;Acamama, fait référence à la terre non cultivée. Mama étant la terre. Cusco, à l’inverse, dérive probablement du verbe cusquinii qui signifie rompre la terre ou encore cultiver. S’il ne fait pas de doute que les terres étaient déjà cultivées par les communautés locales on peut comprendre que les Incas aient voulu signifier qu’ils étaient les porteurs de la véritable agriculture ; l’ordre social et le passage à une véritable culture. </w:t>
      </w:r>
    </w:p>
    <w:p w14:paraId="46B20150" w14:textId="77777777" w:rsidR="002C7FC2" w:rsidRPr="0032190F" w:rsidRDefault="002C7FC2" w:rsidP="00242C0F">
      <w:pPr>
        <w:jc w:val="both"/>
        <w:rPr>
          <w:sz w:val="20"/>
          <w:szCs w:val="20"/>
          <w:lang w:val="fr-FR"/>
        </w:rPr>
      </w:pPr>
      <w:r w:rsidRPr="0032190F">
        <w:rPr>
          <w:sz w:val="20"/>
          <w:szCs w:val="20"/>
          <w:lang w:val="fr-FR"/>
        </w:rPr>
        <w:t>Ils apportèrent avec eux une vara d’or, héritée de leur père le Soleil, qui est un bâton de commandement.A l’instar du mètre d’arpenteur des divinités civilisatrices sémites, la vara est une unité de mesure. Elle permet d’établir la règle en matière de propriété. Comme mesure elle est le signe de référence à ce qui est juste et vrai.</w:t>
      </w:r>
    </w:p>
    <w:p w14:paraId="35E9394C" w14:textId="77777777" w:rsidR="002C7FC2" w:rsidRPr="0032190F" w:rsidRDefault="002C7FC2" w:rsidP="00242C0F">
      <w:pPr>
        <w:jc w:val="both"/>
        <w:rPr>
          <w:sz w:val="20"/>
          <w:szCs w:val="20"/>
          <w:lang w:val="fr-FR"/>
        </w:rPr>
      </w:pPr>
      <w:r w:rsidRPr="0032190F">
        <w:rPr>
          <w:sz w:val="20"/>
          <w:szCs w:val="20"/>
          <w:lang w:val="fr-FR"/>
        </w:rPr>
        <w:t xml:space="preserve">La vara est lancée une première fois à Huanaypata sans parvenir à se planter. C’est à Colcampata qu’elle s’enfoncera dans le sol indiquant ce lieu comme propice. Enfoncée dans le sol elle forme l’axe reliant l’infra-monde, le monde terrestre et le monde céleste. Considérée du point de vue de sa matière, l’or, matérialisation du rayon solaire, elle a une fonction de ligature entre le Soleil et la Terre. En s’enfonçant elle signifie la volonté du Soleil de voir ses enfants achever leur voyage pour s’installer et fonder un empire. Le voyage des premiers incas doit s’arrêter. </w:t>
      </w:r>
    </w:p>
    <w:p w14:paraId="4F47ED47" w14:textId="77777777" w:rsidR="002C7FC2" w:rsidRPr="0032190F" w:rsidRDefault="002C7FC2" w:rsidP="00242C0F">
      <w:pPr>
        <w:jc w:val="both"/>
        <w:rPr>
          <w:sz w:val="20"/>
          <w:szCs w:val="20"/>
          <w:lang w:val="fr-FR"/>
        </w:rPr>
      </w:pPr>
      <w:r w:rsidRPr="0032190F">
        <w:rPr>
          <w:sz w:val="20"/>
          <w:szCs w:val="20"/>
          <w:lang w:val="fr-FR"/>
        </w:rPr>
        <w:t>L’histoire a conservée deux versions opposées pour expliquer comment les premiers incas ont établis leur pouvoir sur les populations locales. La première version est celle où Mama Guaco, la compagne de la huaca Huanaucauri (Ayar Uchu) apparaît sous les traits d’une guerrière sanguinaire. En arrivant sur les terres contrôlées par les groupes locaux, elle tue un premier indien, lui ouvre le ventre, se barbouille la face de son sang et met ses viscères dans sa bouche. A la manière d’un puma elle fonce droit sur les maisons. Cette vision d’horreur à pour effet de faire fuir les indiens.</w:t>
      </w:r>
    </w:p>
    <w:p w14:paraId="1566A060" w14:textId="77777777" w:rsidR="002C7FC2" w:rsidRPr="0032190F" w:rsidRDefault="002C7FC2" w:rsidP="00242C0F">
      <w:pPr>
        <w:jc w:val="both"/>
        <w:rPr>
          <w:sz w:val="20"/>
          <w:szCs w:val="20"/>
          <w:lang w:val="fr-FR"/>
        </w:rPr>
      </w:pPr>
      <w:r w:rsidRPr="0032190F">
        <w:rPr>
          <w:sz w:val="20"/>
          <w:szCs w:val="20"/>
          <w:lang w:val="fr-FR"/>
        </w:rPr>
        <w:t>La seconde version est plus traditionnelle. Manco Capac, profitant que les populations sont réunies un jour de marché s’habille avec des appliques d’or. Il apparaît en haut d’une hauteur alors que les populations son regroupée plus bas. Les rayons du soleil viennent se refléter sur son vêtement en le faisant rayonner à la manière du soleil. Ainsi il parvient à subjuguer les populations en apparaissant comme le représentant du Soleil.</w:t>
      </w:r>
    </w:p>
    <w:p w14:paraId="1D2345B7" w14:textId="77777777" w:rsidR="002C7FC2" w:rsidRPr="0032190F" w:rsidRDefault="002C7FC2" w:rsidP="00242C0F">
      <w:pPr>
        <w:jc w:val="both"/>
        <w:rPr>
          <w:sz w:val="20"/>
          <w:szCs w:val="20"/>
          <w:lang w:val="fr-FR"/>
        </w:rPr>
      </w:pPr>
      <w:r w:rsidRPr="0032190F">
        <w:rPr>
          <w:sz w:val="20"/>
          <w:szCs w:val="20"/>
          <w:lang w:val="fr-FR"/>
        </w:rPr>
        <w:t>Aujourd’hui encore, en Equateur, pendant la fête du Corpus Christi qui se déroule le jour de la fête de l’Inti Raymi, on évoque une scène toute semblable. Le danseur est paré très richement. Des plumes, de franges de couleurs et des miroirs évoquent sa nature celeste. Il est reconnu comme étant la figure solaire de l’ancêtre mythique.</w:t>
      </w:r>
    </w:p>
    <w:p w14:paraId="6D3631DA" w14:textId="77777777" w:rsidR="002C7FC2" w:rsidRPr="0032190F" w:rsidRDefault="002C7FC2" w:rsidP="00242C0F">
      <w:pPr>
        <w:jc w:val="both"/>
        <w:rPr>
          <w:sz w:val="20"/>
          <w:szCs w:val="20"/>
          <w:lang w:val="fr-FR"/>
        </w:rPr>
      </w:pPr>
      <w:r w:rsidRPr="0032190F">
        <w:rPr>
          <w:sz w:val="20"/>
          <w:szCs w:val="20"/>
          <w:lang w:val="fr-FR"/>
        </w:rPr>
        <w:t xml:space="preserve">Aussi depuis une origine chtonienne, issue d’un passé mystérieux (anciennes cultures de Tihuanaco) les premiers incas ont marqués symboliquement leur parcours terrestre (huaca Huanacauri). Ils sont les représentant de leur père Soleil sur le monde. </w:t>
      </w:r>
    </w:p>
    <w:p w14:paraId="5323771F" w14:textId="77777777" w:rsidR="002C7FC2" w:rsidRDefault="002C7FC2" w:rsidP="00242C0F">
      <w:pPr>
        <w:jc w:val="both"/>
        <w:rPr>
          <w:sz w:val="20"/>
          <w:szCs w:val="20"/>
          <w:lang w:val="fr-FR"/>
        </w:rPr>
      </w:pPr>
      <w:r w:rsidRPr="0032190F">
        <w:rPr>
          <w:sz w:val="20"/>
          <w:szCs w:val="20"/>
          <w:lang w:val="fr-FR"/>
        </w:rPr>
        <w:t xml:space="preserve">Il reste beaucoup d’éléments à analyser. Nous n’avons pu éclaircir qu’une partie de la logique qui sous-tend le régime de pensée des Incas. Le personnage de Ayar Auca (Quinoa Guerrier ou Quinoa Traître) n’a pas de rôle clairement défini dans l’analyse à laquelle nous nous sommes prêté. Les deux versions du mythe de la prise de Cusco sont opposables termes à termes mais traduisent le même résultat. La personnalité cruelle de Mama Huaco est l’image inversée de celle de Manco Capac. En s’interrogeant sur l’histoire on pourra faire une autre lecture de cet antagonisme. </w:t>
      </w:r>
    </w:p>
    <w:p w14:paraId="58A4AEF6" w14:textId="77777777" w:rsidR="005F37CB" w:rsidRDefault="005F37CB" w:rsidP="00242C0F">
      <w:pPr>
        <w:jc w:val="both"/>
        <w:rPr>
          <w:sz w:val="20"/>
          <w:szCs w:val="20"/>
          <w:lang w:val="fr-FR"/>
        </w:rPr>
      </w:pPr>
    </w:p>
    <w:p w14:paraId="5D92361B" w14:textId="4D328991" w:rsidR="005F37CB" w:rsidRPr="0032190F" w:rsidRDefault="00000000" w:rsidP="00242C0F">
      <w:pPr>
        <w:jc w:val="both"/>
        <w:rPr>
          <w:sz w:val="20"/>
          <w:szCs w:val="20"/>
          <w:lang w:val="fr-FR"/>
        </w:rPr>
      </w:pPr>
      <w:hyperlink r:id="rId11523" w:anchor="Cul_Incas" w:history="1">
        <w:r w:rsidR="005F37CB" w:rsidRPr="005F37CB">
          <w:rPr>
            <w:rStyle w:val="Hyperlink"/>
            <w:sz w:val="20"/>
            <w:lang w:val="fr-FR"/>
          </w:rPr>
          <w:t>Incas</w:t>
        </w:r>
      </w:hyperlink>
    </w:p>
    <w:p w14:paraId="129DD514" w14:textId="77777777" w:rsidR="002C7FC2" w:rsidRDefault="002C7FC2" w:rsidP="00242C0F">
      <w:pPr>
        <w:rPr>
          <w:lang w:val="fr-FR"/>
        </w:rPr>
      </w:pPr>
    </w:p>
    <w:p w14:paraId="3F1CED5E" w14:textId="7386D572" w:rsidR="008176F9" w:rsidRDefault="008176F9" w:rsidP="00D62085">
      <w:pPr>
        <w:pStyle w:val="Heading1"/>
      </w:pPr>
      <w:r>
        <w:t>PACHACAMAC</w:t>
      </w:r>
    </w:p>
    <w:p w14:paraId="31F2471F" w14:textId="77777777" w:rsidR="008176F9" w:rsidRDefault="008176F9" w:rsidP="00242C0F">
      <w:pPr>
        <w:rPr>
          <w:lang w:val="fr-FR"/>
        </w:rPr>
      </w:pPr>
    </w:p>
    <w:p w14:paraId="155296FF" w14:textId="60BC7D3D" w:rsidR="008176F9" w:rsidRDefault="00D62085" w:rsidP="00242C0F">
      <w:pPr>
        <w:rPr>
          <w:lang w:val="fr-FR"/>
        </w:rPr>
      </w:pPr>
      <w:r>
        <w:rPr>
          <w:lang w:val="fr-FR"/>
        </w:rPr>
        <w:t xml:space="preserve">Pérou. </w:t>
      </w:r>
      <w:r w:rsidR="008176F9">
        <w:rPr>
          <w:lang w:val="fr-FR"/>
        </w:rPr>
        <w:t>Centre cérémoniel pré-Inca.</w:t>
      </w:r>
    </w:p>
    <w:p w14:paraId="13B68688" w14:textId="77777777" w:rsidR="008176F9" w:rsidRDefault="008176F9" w:rsidP="00242C0F">
      <w:pPr>
        <w:rPr>
          <w:lang w:val="fr-FR"/>
        </w:rPr>
      </w:pPr>
    </w:p>
    <w:p w14:paraId="178A25B2" w14:textId="1082956A" w:rsidR="008176F9" w:rsidRDefault="008176F9" w:rsidP="00D62085">
      <w:pPr>
        <w:pStyle w:val="Heading1"/>
      </w:pPr>
      <w:r>
        <w:t>PUEBLO-VIEJO</w:t>
      </w:r>
    </w:p>
    <w:p w14:paraId="3AD92320" w14:textId="56B79E8B" w:rsidR="008176F9" w:rsidRPr="00D62085" w:rsidRDefault="008176F9" w:rsidP="00242C0F">
      <w:pPr>
        <w:rPr>
          <w:sz w:val="20"/>
          <w:lang w:val="fr-FR"/>
        </w:rPr>
      </w:pPr>
      <w:r w:rsidRPr="00D62085">
        <w:rPr>
          <w:sz w:val="20"/>
          <w:lang w:val="fr-FR"/>
        </w:rPr>
        <w:t>Pueblo Viejo</w:t>
      </w:r>
    </w:p>
    <w:p w14:paraId="7C1AAF03" w14:textId="77777777" w:rsidR="008176F9" w:rsidRDefault="008176F9" w:rsidP="00242C0F">
      <w:pPr>
        <w:rPr>
          <w:lang w:val="fr-FR"/>
        </w:rPr>
      </w:pPr>
    </w:p>
    <w:p w14:paraId="204D9E5C" w14:textId="017BD76E" w:rsidR="008176F9" w:rsidRDefault="00D62085" w:rsidP="00242C0F">
      <w:pPr>
        <w:rPr>
          <w:lang w:val="fr-FR"/>
        </w:rPr>
      </w:pPr>
      <w:r>
        <w:rPr>
          <w:lang w:val="fr-FR"/>
        </w:rPr>
        <w:t xml:space="preserve">Pérou. </w:t>
      </w:r>
      <w:r w:rsidR="008176F9">
        <w:rPr>
          <w:lang w:val="fr-FR"/>
        </w:rPr>
        <w:t xml:space="preserve">Proche de Pachacamac, du </w:t>
      </w:r>
      <w:r w:rsidR="008176F9" w:rsidRPr="008176F9">
        <w:rPr>
          <w:lang w:val="fr-FR"/>
        </w:rPr>
        <w:t>río Lurí</w:t>
      </w:r>
      <w:r w:rsidR="008176F9">
        <w:rPr>
          <w:lang w:val="fr-FR"/>
        </w:rPr>
        <w:t>. Pucara [</w:t>
      </w:r>
      <w:r w:rsidR="008176F9" w:rsidRPr="008176F9">
        <w:rPr>
          <w:lang w:val="fr-FR"/>
        </w:rPr>
        <w:t>Pucará</w:t>
      </w:r>
      <w:r w:rsidR="008176F9">
        <w:rPr>
          <w:lang w:val="fr-FR"/>
        </w:rPr>
        <w:t>]. Culture Y</w:t>
      </w:r>
      <w:r w:rsidR="008176F9" w:rsidRPr="008176F9">
        <w:rPr>
          <w:lang w:val="fr-FR"/>
        </w:rPr>
        <w:t>chsma</w:t>
      </w:r>
      <w:r w:rsidR="008176F9">
        <w:rPr>
          <w:lang w:val="fr-FR"/>
        </w:rPr>
        <w:t xml:space="preserve"> (internet)</w:t>
      </w:r>
    </w:p>
    <w:p w14:paraId="2E782B58" w14:textId="77777777" w:rsidR="008176F9" w:rsidRDefault="008176F9" w:rsidP="00242C0F">
      <w:pPr>
        <w:rPr>
          <w:lang w:val="fr-FR"/>
        </w:rPr>
      </w:pPr>
    </w:p>
    <w:p w14:paraId="4C041A8F" w14:textId="77777777" w:rsidR="005E39D7" w:rsidRDefault="005E39D7" w:rsidP="00426FF9">
      <w:pPr>
        <w:pStyle w:val="Heading1"/>
      </w:pPr>
      <w:bookmarkStart w:id="4670" w:name="Sit_Mains"/>
      <w:r>
        <w:t>MAINS (GROTTE AUX)</w:t>
      </w:r>
    </w:p>
    <w:bookmarkEnd w:id="4670"/>
    <w:p w14:paraId="547BC5ED" w14:textId="77777777" w:rsidR="005E39D7" w:rsidRPr="005F37CB" w:rsidRDefault="005E39D7" w:rsidP="00242C0F">
      <w:pPr>
        <w:rPr>
          <w:i/>
          <w:sz w:val="20"/>
          <w:lang w:val="fr-FR"/>
        </w:rPr>
      </w:pPr>
      <w:r w:rsidRPr="005F37CB">
        <w:rPr>
          <w:i/>
          <w:sz w:val="20"/>
          <w:lang w:val="fr-FR"/>
        </w:rPr>
        <w:t>Cueva de las Manos</w:t>
      </w:r>
    </w:p>
    <w:p w14:paraId="2B64F71B" w14:textId="77777777" w:rsidR="005E39D7" w:rsidRDefault="005E39D7" w:rsidP="00242C0F">
      <w:pPr>
        <w:rPr>
          <w:lang w:val="fr-FR"/>
        </w:rPr>
      </w:pPr>
    </w:p>
    <w:p w14:paraId="5B6890C3" w14:textId="7DD8706B" w:rsidR="005E39D7" w:rsidRDefault="005E39D7" w:rsidP="00242C0F">
      <w:pPr>
        <w:rPr>
          <w:lang w:val="fr-FR"/>
        </w:rPr>
      </w:pPr>
      <w:r>
        <w:rPr>
          <w:lang w:val="fr-FR"/>
        </w:rPr>
        <w:lastRenderedPageBreak/>
        <w:t xml:space="preserve">La Grotte aux Mains [grotte des mains] (Patagonie, Argentine) est datée de ca. 9000 BP. S'y trouvent de nombreuses </w:t>
      </w:r>
      <w:hyperlink r:id="rId11524" w:anchor="Cul_Paleo_sup__Art_t_a_main_neg" w:history="1">
        <w:r w:rsidR="00FA277B" w:rsidRPr="00FA277B">
          <w:rPr>
            <w:rStyle w:val="Hyperlink"/>
            <w:lang w:val="fr-FR"/>
          </w:rPr>
          <w:t>main</w:t>
        </w:r>
        <w:r w:rsidR="00FA277B">
          <w:rPr>
            <w:rStyle w:val="Hyperlink"/>
            <w:lang w:val="fr-FR"/>
          </w:rPr>
          <w:t>s</w:t>
        </w:r>
        <w:r w:rsidR="00FA277B" w:rsidRPr="00FA277B">
          <w:rPr>
            <w:rStyle w:val="Hyperlink"/>
            <w:lang w:val="fr-FR"/>
          </w:rPr>
          <w:t xml:space="preserve"> négativ</w:t>
        </w:r>
        <w:r w:rsidR="00FA277B">
          <w:rPr>
            <w:rStyle w:val="Hyperlink"/>
            <w:lang w:val="fr-FR"/>
          </w:rPr>
          <w:t>es</w:t>
        </w:r>
      </w:hyperlink>
      <w:r w:rsidR="00FA277B">
        <w:rPr>
          <w:lang w:val="fr-FR"/>
        </w:rPr>
        <w:t xml:space="preserve"> </w:t>
      </w:r>
      <w:r>
        <w:rPr>
          <w:lang w:val="fr-FR"/>
        </w:rPr>
        <w:t>et positives superposées les unes aux autres (BIB 2698)</w:t>
      </w:r>
    </w:p>
    <w:p w14:paraId="55866D65" w14:textId="77777777" w:rsidR="005E39D7" w:rsidRPr="0032190F" w:rsidRDefault="005E39D7" w:rsidP="00242C0F">
      <w:pPr>
        <w:rPr>
          <w:lang w:val="fr-FR"/>
        </w:rPr>
      </w:pPr>
    </w:p>
    <w:p w14:paraId="211F8C64" w14:textId="77777777" w:rsidR="0000253A" w:rsidRPr="0032190F" w:rsidRDefault="0000253A" w:rsidP="00426FF9">
      <w:pPr>
        <w:pStyle w:val="Heading1"/>
      </w:pPr>
      <w:bookmarkStart w:id="4671" w:name="Sit_Qafzeh"/>
      <w:r w:rsidRPr="0032190F">
        <w:t>QAFZEH</w:t>
      </w:r>
    </w:p>
    <w:bookmarkEnd w:id="4671"/>
    <w:p w14:paraId="5259A3DB" w14:textId="77777777" w:rsidR="0000253A" w:rsidRPr="0032190F" w:rsidRDefault="0000253A" w:rsidP="00242C0F">
      <w:pPr>
        <w:rPr>
          <w:lang w:val="fr-FR"/>
        </w:rPr>
      </w:pPr>
    </w:p>
    <w:p w14:paraId="53EFE5FE" w14:textId="77777777" w:rsidR="003F29AE" w:rsidRPr="0032190F" w:rsidRDefault="0000253A" w:rsidP="00242C0F">
      <w:pPr>
        <w:rPr>
          <w:lang w:val="fr-FR"/>
        </w:rPr>
      </w:pPr>
      <w:r w:rsidRPr="0032190F">
        <w:rPr>
          <w:lang w:val="fr-FR"/>
        </w:rPr>
        <w:t>Djebel Qafzeh</w:t>
      </w:r>
      <w:r w:rsidR="003F29AE" w:rsidRPr="0032190F">
        <w:rPr>
          <w:lang w:val="fr-FR"/>
        </w:rPr>
        <w:t>, daté de vers 100 000, tombe 11, datée par thermoluminescence à partir d’un silex chauffé. Sépulture double : une femme et un enfant. Fosse, os en connexion, massacre de cervidés posé sur les mains de l’enfant.</w:t>
      </w:r>
    </w:p>
    <w:p w14:paraId="35572E85" w14:textId="77777777" w:rsidR="00483494" w:rsidRPr="0032190F" w:rsidRDefault="00483494" w:rsidP="00242C0F">
      <w:pPr>
        <w:rPr>
          <w:lang w:val="fr-FR"/>
        </w:rPr>
      </w:pPr>
    </w:p>
    <w:p w14:paraId="6CA077B6" w14:textId="77777777" w:rsidR="00483494" w:rsidRPr="0032190F" w:rsidRDefault="00483494" w:rsidP="00426FF9">
      <w:pPr>
        <w:pStyle w:val="Heading1"/>
      </w:pPr>
      <w:bookmarkStart w:id="4672" w:name="Sit_Cardona"/>
      <w:r w:rsidRPr="0032190F">
        <w:t>CARDONA</w:t>
      </w:r>
    </w:p>
    <w:bookmarkEnd w:id="4672"/>
    <w:p w14:paraId="631D6153" w14:textId="77777777" w:rsidR="00483494" w:rsidRPr="0032190F" w:rsidRDefault="00483494" w:rsidP="00242C0F">
      <w:pPr>
        <w:rPr>
          <w:lang w:val="fr-FR"/>
        </w:rPr>
      </w:pPr>
    </w:p>
    <w:p w14:paraId="792B8FAE" w14:textId="1EA396DD" w:rsidR="00483494" w:rsidRPr="0032190F" w:rsidRDefault="00483494" w:rsidP="00242C0F">
      <w:pPr>
        <w:rPr>
          <w:lang w:val="fr-FR"/>
        </w:rPr>
      </w:pPr>
      <w:r w:rsidRPr="0032190F">
        <w:rPr>
          <w:lang w:val="fr-FR"/>
        </w:rPr>
        <w:t xml:space="preserve">Cardona, Espagne. Mine de </w:t>
      </w:r>
      <w:hyperlink r:id="rId11525" w:anchor="Sit_Sel" w:history="1">
        <w:r w:rsidR="008027EE" w:rsidRPr="004F57EF">
          <w:rPr>
            <w:rStyle w:val="Hyperlink"/>
            <w:lang w:val="fr-FR"/>
          </w:rPr>
          <w:t>sel</w:t>
        </w:r>
      </w:hyperlink>
      <w:r w:rsidR="008027EE" w:rsidRPr="004F57EF">
        <w:rPr>
          <w:lang w:val="fr-FR"/>
        </w:rPr>
        <w:t xml:space="preserve"> </w:t>
      </w:r>
      <w:r w:rsidRPr="0032190F">
        <w:rPr>
          <w:lang w:val="fr-FR"/>
        </w:rPr>
        <w:t>gemme exploitée au cours du Fer (Musée de Bibracte)</w:t>
      </w:r>
    </w:p>
    <w:p w14:paraId="173400F2" w14:textId="77777777" w:rsidR="00483494" w:rsidRPr="0032190F" w:rsidRDefault="00483494" w:rsidP="00242C0F">
      <w:pPr>
        <w:rPr>
          <w:lang w:val="fr-FR"/>
        </w:rPr>
      </w:pPr>
    </w:p>
    <w:p w14:paraId="41150BC5" w14:textId="77777777" w:rsidR="00483494" w:rsidRPr="0032190F" w:rsidRDefault="00483494" w:rsidP="00426FF9">
      <w:pPr>
        <w:pStyle w:val="Heading1"/>
      </w:pPr>
      <w:bookmarkStart w:id="4673" w:name="Sit_Hallein"/>
      <w:r w:rsidRPr="0032190F">
        <w:t>HALLEIN</w:t>
      </w:r>
    </w:p>
    <w:bookmarkEnd w:id="4673"/>
    <w:p w14:paraId="5F7165D2" w14:textId="77777777" w:rsidR="00483494" w:rsidRPr="0032190F" w:rsidRDefault="00483494" w:rsidP="00242C0F">
      <w:pPr>
        <w:rPr>
          <w:lang w:val="fr-FR"/>
        </w:rPr>
      </w:pPr>
    </w:p>
    <w:p w14:paraId="1C5C20A7" w14:textId="2D4DD9A7" w:rsidR="00483494" w:rsidRPr="0032190F" w:rsidRDefault="00483494" w:rsidP="00242C0F">
      <w:pPr>
        <w:rPr>
          <w:lang w:val="fr-FR"/>
        </w:rPr>
      </w:pPr>
      <w:r w:rsidRPr="0032190F">
        <w:rPr>
          <w:lang w:val="fr-FR"/>
        </w:rPr>
        <w:t xml:space="preserve">Mine de </w:t>
      </w:r>
      <w:hyperlink r:id="rId11526" w:anchor="Sit_Sel" w:history="1">
        <w:r w:rsidR="008027EE" w:rsidRPr="004F57EF">
          <w:rPr>
            <w:rStyle w:val="Hyperlink"/>
            <w:lang w:val="fr-FR"/>
          </w:rPr>
          <w:t>sel</w:t>
        </w:r>
      </w:hyperlink>
      <w:r w:rsidR="008027EE" w:rsidRPr="004F57EF">
        <w:rPr>
          <w:lang w:val="fr-FR"/>
        </w:rPr>
        <w:t xml:space="preserve"> </w:t>
      </w:r>
      <w:r w:rsidRPr="0032190F">
        <w:rPr>
          <w:lang w:val="fr-FR"/>
        </w:rPr>
        <w:t>gemme exploitée au cours du Fer située à proximité de Hallstatt (Musée de Bibracte)</w:t>
      </w:r>
    </w:p>
    <w:p w14:paraId="155D67B5" w14:textId="77777777" w:rsidR="00483494" w:rsidRPr="0032190F" w:rsidRDefault="00483494" w:rsidP="00242C0F">
      <w:pPr>
        <w:rPr>
          <w:lang w:val="fr-FR"/>
        </w:rPr>
      </w:pPr>
    </w:p>
    <w:p w14:paraId="3B6057B5" w14:textId="77777777" w:rsidR="00483494" w:rsidRPr="0032190F" w:rsidRDefault="00483494" w:rsidP="00426FF9">
      <w:pPr>
        <w:pStyle w:val="Heading1"/>
      </w:pPr>
      <w:bookmarkStart w:id="4674" w:name="Sit_Hallstatt"/>
      <w:r w:rsidRPr="0032190F">
        <w:t>HALLSTATT</w:t>
      </w:r>
    </w:p>
    <w:bookmarkEnd w:id="4674"/>
    <w:p w14:paraId="7A118322" w14:textId="77777777" w:rsidR="00096ACA" w:rsidRPr="0032190F" w:rsidRDefault="00096ACA" w:rsidP="00242C0F">
      <w:pPr>
        <w:rPr>
          <w:lang w:val="fr-FR"/>
        </w:rPr>
      </w:pPr>
    </w:p>
    <w:p w14:paraId="0CE09B07" w14:textId="1B17D72F" w:rsidR="005B0EC6" w:rsidRPr="0032190F" w:rsidRDefault="008027EE" w:rsidP="00242C0F">
      <w:pPr>
        <w:jc w:val="both"/>
        <w:rPr>
          <w:lang w:val="fr-FR"/>
        </w:rPr>
      </w:pPr>
      <w:r w:rsidRPr="0032190F">
        <w:rPr>
          <w:lang w:val="fr-FR"/>
        </w:rPr>
        <w:t>Autriche</w:t>
      </w:r>
      <w:r>
        <w:rPr>
          <w:lang w:val="fr-FR"/>
        </w:rPr>
        <w:t xml:space="preserve">. </w:t>
      </w:r>
      <w:r w:rsidRPr="0032190F">
        <w:rPr>
          <w:lang w:val="fr-FR"/>
        </w:rPr>
        <w:t xml:space="preserve">mine de </w:t>
      </w:r>
      <w:hyperlink r:id="rId11527" w:anchor="Sit_Hallstatt_mine" w:history="1">
        <w:r w:rsidRPr="008027EE">
          <w:rPr>
            <w:rStyle w:val="Hyperlink"/>
            <w:lang w:val="fr-FR"/>
          </w:rPr>
          <w:t>sel</w:t>
        </w:r>
      </w:hyperlink>
      <w:r w:rsidRPr="008027EE">
        <w:rPr>
          <w:lang w:val="fr-FR"/>
        </w:rPr>
        <w:t xml:space="preserve"> </w:t>
      </w:r>
      <w:r w:rsidRPr="0032190F">
        <w:rPr>
          <w:lang w:val="fr-FR"/>
        </w:rPr>
        <w:t xml:space="preserve">gemme (Musée de Bibracte) </w:t>
      </w:r>
      <w:r w:rsidR="00F97F35" w:rsidRPr="0032190F">
        <w:rPr>
          <w:lang w:val="fr-FR"/>
        </w:rPr>
        <w:t xml:space="preserve">dans la région de la Hall </w:t>
      </w:r>
      <w:r w:rsidRPr="0032190F">
        <w:rPr>
          <w:lang w:val="fr-FR"/>
        </w:rPr>
        <w:t>(à proximité d’</w:t>
      </w:r>
      <w:hyperlink r:id="rId11528" w:anchor="Sit_Hallein" w:history="1">
        <w:r w:rsidRPr="001A6873">
          <w:rPr>
            <w:rStyle w:val="Hyperlink"/>
            <w:lang w:val="fr-FR"/>
          </w:rPr>
          <w:t>Hallein</w:t>
        </w:r>
      </w:hyperlink>
      <w:r w:rsidRPr="0032190F">
        <w:rPr>
          <w:lang w:val="fr-FR"/>
        </w:rPr>
        <w:t xml:space="preserve">,) </w:t>
      </w:r>
      <w:r w:rsidR="00483494" w:rsidRPr="0032190F">
        <w:rPr>
          <w:lang w:val="fr-FR"/>
        </w:rPr>
        <w:t>a donné son nom à la culture d’</w:t>
      </w:r>
      <w:hyperlink r:id="rId11529" w:anchor="Cul_Hallstatt" w:history="1">
        <w:r w:rsidR="00483494" w:rsidRPr="0032190F">
          <w:rPr>
            <w:rStyle w:val="Hyperlink"/>
            <w:lang w:val="fr-FR"/>
          </w:rPr>
          <w:t>Hallstatt</w:t>
        </w:r>
      </w:hyperlink>
      <w:r w:rsidR="00425032" w:rsidRPr="00425032">
        <w:rPr>
          <w:lang w:val="fr-FR"/>
        </w:rPr>
        <w:t xml:space="preserve"> </w:t>
      </w:r>
      <w:r w:rsidR="005B0EC6" w:rsidRPr="0032190F">
        <w:rPr>
          <w:lang w:val="fr-FR"/>
        </w:rPr>
        <w:t>(</w:t>
      </w:r>
      <w:hyperlink r:id="rId11530" w:anchor="Cul_Fer_I" w:history="1">
        <w:r w:rsidR="005B0EC6" w:rsidRPr="0032190F">
          <w:rPr>
            <w:rStyle w:val="Hyperlink"/>
            <w:lang w:val="fr-FR"/>
          </w:rPr>
          <w:t>Fe</w:t>
        </w:r>
        <w:r w:rsidR="00425032">
          <w:rPr>
            <w:rStyle w:val="Hyperlink"/>
            <w:lang w:val="fr-FR"/>
          </w:rPr>
          <w:t>r 1</w:t>
        </w:r>
      </w:hyperlink>
      <w:r w:rsidR="007F717C" w:rsidRPr="0032190F">
        <w:rPr>
          <w:rStyle w:val="Hyperlink"/>
          <w:lang w:val="fr-FR"/>
        </w:rPr>
        <w:t>)</w:t>
      </w:r>
      <w:r w:rsidR="00483494" w:rsidRPr="0032190F">
        <w:rPr>
          <w:lang w:val="fr-FR"/>
        </w:rPr>
        <w:t>(SS BIB).</w:t>
      </w:r>
    </w:p>
    <w:p w14:paraId="1FA80FC5" w14:textId="77777777" w:rsidR="006D6E51" w:rsidRPr="0032190F" w:rsidRDefault="006D6E51" w:rsidP="00242C0F">
      <w:pPr>
        <w:jc w:val="both"/>
        <w:rPr>
          <w:lang w:val="fr-FR"/>
        </w:rPr>
      </w:pPr>
    </w:p>
    <w:p w14:paraId="0D71C333" w14:textId="0C850828" w:rsidR="006D6E51" w:rsidRDefault="00483494" w:rsidP="00242C0F">
      <w:pPr>
        <w:jc w:val="both"/>
        <w:rPr>
          <w:lang w:val="fr-FR"/>
        </w:rPr>
      </w:pPr>
      <w:r w:rsidRPr="0032190F">
        <w:rPr>
          <w:lang w:val="fr-FR"/>
        </w:rPr>
        <w:t xml:space="preserve">C’est une </w:t>
      </w:r>
      <w:r w:rsidR="006D6E51" w:rsidRPr="0032190F">
        <w:rPr>
          <w:lang w:val="fr-FR"/>
        </w:rPr>
        <w:t>située quelques 200 m au-dessus d’un lac (BIB 1762)</w:t>
      </w:r>
      <w:r w:rsidR="005B0EC6" w:rsidRPr="0032190F">
        <w:rPr>
          <w:lang w:val="fr-FR"/>
        </w:rPr>
        <w:t xml:space="preserve">. </w:t>
      </w:r>
      <w:r w:rsidR="006D6E51" w:rsidRPr="0032190F">
        <w:rPr>
          <w:lang w:val="fr-FR"/>
        </w:rPr>
        <w:t xml:space="preserve">Exploitation de la mine au cours du Bronze, du Hallstatt et du </w:t>
      </w:r>
      <w:r w:rsidR="00425032">
        <w:rPr>
          <w:lang w:val="fr-FR"/>
        </w:rPr>
        <w:t>Fer 2</w:t>
      </w:r>
      <w:r w:rsidR="006D6E51" w:rsidRPr="0032190F">
        <w:rPr>
          <w:lang w:val="fr-FR"/>
        </w:rPr>
        <w:t xml:space="preserve"> (BIB 1762)</w:t>
      </w:r>
    </w:p>
    <w:p w14:paraId="605A2BB4" w14:textId="77777777" w:rsidR="00425032" w:rsidRDefault="00425032" w:rsidP="00242C0F">
      <w:pPr>
        <w:jc w:val="both"/>
        <w:rPr>
          <w:lang w:val="fr-FR"/>
        </w:rPr>
      </w:pPr>
    </w:p>
    <w:p w14:paraId="7E4B90B9" w14:textId="77777777" w:rsidR="00425032" w:rsidRPr="0032190F" w:rsidRDefault="00425032" w:rsidP="00242C0F">
      <w:pPr>
        <w:jc w:val="both"/>
        <w:rPr>
          <w:lang w:val="fr-FR"/>
        </w:rPr>
      </w:pPr>
      <w:r>
        <w:rPr>
          <w:lang w:val="fr-FR"/>
        </w:rPr>
        <w:t>Production estimée: 400 tonnes/an (Arte, l'Or blanc, 2021)</w:t>
      </w:r>
    </w:p>
    <w:p w14:paraId="33FBFE79" w14:textId="77777777" w:rsidR="006D6E51" w:rsidRPr="0032190F" w:rsidRDefault="006D6E51" w:rsidP="00242C0F">
      <w:pPr>
        <w:jc w:val="both"/>
        <w:rPr>
          <w:lang w:val="fr-FR"/>
        </w:rPr>
      </w:pPr>
    </w:p>
    <w:p w14:paraId="655E25C5" w14:textId="676C13D4" w:rsidR="006D6E51" w:rsidRPr="0032190F" w:rsidRDefault="006D6E51" w:rsidP="00242C0F">
      <w:pPr>
        <w:jc w:val="both"/>
        <w:rPr>
          <w:lang w:val="fr-FR"/>
        </w:rPr>
      </w:pPr>
      <w:r w:rsidRPr="0032190F">
        <w:rPr>
          <w:lang w:val="fr-FR"/>
        </w:rPr>
        <w:t xml:space="preserve">En tout, le site livre 300 unités textiles sur lesquelles travailler ((BIB 1762). Au </w:t>
      </w:r>
      <w:hyperlink r:id="rId11531" w:anchor="Cul_Hallstatt_A" w:history="1">
        <w:r w:rsidR="00425032" w:rsidRPr="00425032">
          <w:rPr>
            <w:rStyle w:val="Hyperlink"/>
            <w:lang w:val="fr-FR"/>
          </w:rPr>
          <w:t>Ha</w:t>
        </w:r>
        <w:r w:rsidRPr="00425032">
          <w:rPr>
            <w:rStyle w:val="Hyperlink"/>
            <w:lang w:val="fr-FR"/>
          </w:rPr>
          <w:t xml:space="preserve"> A</w:t>
        </w:r>
      </w:hyperlink>
      <w:r w:rsidRPr="0032190F">
        <w:rPr>
          <w:lang w:val="fr-FR"/>
        </w:rPr>
        <w:t xml:space="preserve">, apparaissent les fibres animales blanches [domestication], les plus faciles à colorer (BIB 1762). Motif textiles à </w:t>
      </w:r>
      <w:hyperlink r:id="rId11532" w:anchor="Cul_Proto_Art_TAC_T_g_meandre" w:history="1">
        <w:r w:rsidRPr="0032190F">
          <w:rPr>
            <w:rStyle w:val="Hyperlink"/>
            <w:lang w:val="fr-FR"/>
          </w:rPr>
          <w:t>méandres</w:t>
        </w:r>
      </w:hyperlink>
      <w:r w:rsidRPr="0032190F">
        <w:rPr>
          <w:lang w:val="fr-FR"/>
        </w:rPr>
        <w:t xml:space="preserve"> est bandes marginales (grecques) (BIB 1762)</w:t>
      </w:r>
    </w:p>
    <w:p w14:paraId="67DBF126" w14:textId="77777777" w:rsidR="00483494" w:rsidRPr="0032190F" w:rsidRDefault="00483494" w:rsidP="00242C0F">
      <w:pPr>
        <w:jc w:val="both"/>
        <w:rPr>
          <w:lang w:val="fr-FR"/>
        </w:rPr>
      </w:pPr>
      <w:r w:rsidRPr="0032190F">
        <w:rPr>
          <w:lang w:val="fr-FR"/>
        </w:rPr>
        <w:t>Le sel a conservé des bouts de tissus à carreaux portés par les Celtes (ce que confirme</w:t>
      </w:r>
      <w:r w:rsidR="00952B45" w:rsidRPr="0032190F">
        <w:rPr>
          <w:lang w:val="fr-FR"/>
        </w:rPr>
        <w:t>nt</w:t>
      </w:r>
      <w:r w:rsidRPr="0032190F">
        <w:rPr>
          <w:lang w:val="fr-FR"/>
        </w:rPr>
        <w:t xml:space="preserve"> les descriptions des auteurs grec</w:t>
      </w:r>
      <w:r w:rsidR="00425032">
        <w:rPr>
          <w:lang w:val="fr-FR"/>
        </w:rPr>
        <w:t>s</w:t>
      </w:r>
      <w:r w:rsidRPr="0032190F">
        <w:rPr>
          <w:lang w:val="fr-FR"/>
        </w:rPr>
        <w:t xml:space="preserve"> et/ou latins) (Musée de Bibracte)</w:t>
      </w:r>
      <w:r w:rsidR="00952B45" w:rsidRPr="0032190F">
        <w:rPr>
          <w:lang w:val="fr-FR"/>
        </w:rPr>
        <w:t>.</w:t>
      </w:r>
    </w:p>
    <w:p w14:paraId="7BBF1EEF" w14:textId="77777777" w:rsidR="00E8758E" w:rsidRPr="0032190F" w:rsidRDefault="00E8758E" w:rsidP="00242C0F">
      <w:pPr>
        <w:jc w:val="both"/>
        <w:rPr>
          <w:lang w:val="fr-FR"/>
        </w:rPr>
      </w:pPr>
    </w:p>
    <w:p w14:paraId="6E12B8BF" w14:textId="46E2A1C0" w:rsidR="00E8758E" w:rsidRPr="0032190F" w:rsidRDefault="00E8758E" w:rsidP="00242C0F">
      <w:pPr>
        <w:jc w:val="both"/>
        <w:rPr>
          <w:lang w:val="fr-FR"/>
        </w:rPr>
      </w:pPr>
      <w:r w:rsidRPr="0032190F">
        <w:rPr>
          <w:lang w:val="fr-FR"/>
        </w:rPr>
        <w:t>Le couvercle de Hallstatt, montre la représentation du thème de la « </w:t>
      </w:r>
      <w:hyperlink r:id="rId11533" w:anchor="Cul_Art_TAC_c_Bete_devorante" w:history="1">
        <w:r w:rsidR="00CF3306" w:rsidRPr="00CF3306">
          <w:rPr>
            <w:rStyle w:val="Hyperlink"/>
            <w:lang w:val="fr-FR"/>
          </w:rPr>
          <w:t>bête dévorante</w:t>
        </w:r>
      </w:hyperlink>
      <w:r w:rsidR="00CF3306">
        <w:rPr>
          <w:lang w:val="fr-FR"/>
        </w:rPr>
        <w:t xml:space="preserve"> </w:t>
      </w:r>
      <w:r w:rsidRPr="0032190F">
        <w:rPr>
          <w:lang w:val="fr-FR"/>
        </w:rPr>
        <w:t>» avec une jambe humaine débordant de la gueule du carnassier (BIB Frey 1969 in BIB 2049 p. 32).</w:t>
      </w:r>
    </w:p>
    <w:p w14:paraId="5F467663" w14:textId="77777777" w:rsidR="00DF2538" w:rsidRPr="0032190F" w:rsidRDefault="00DF2538" w:rsidP="00242C0F">
      <w:pPr>
        <w:jc w:val="both"/>
        <w:rPr>
          <w:lang w:val="fr-FR"/>
        </w:rPr>
      </w:pPr>
    </w:p>
    <w:p w14:paraId="2D38AFAC" w14:textId="74562C7F" w:rsidR="00DF2538" w:rsidRDefault="00DF2538" w:rsidP="00242C0F">
      <w:pPr>
        <w:jc w:val="both"/>
        <w:rPr>
          <w:lang w:val="fr-FR"/>
        </w:rPr>
      </w:pPr>
      <w:r w:rsidRPr="0032190F">
        <w:rPr>
          <w:lang w:val="fr-FR"/>
        </w:rPr>
        <w:t xml:space="preserve">Hallstatt (Autriche) a livré une/des représentations </w:t>
      </w:r>
      <w:hyperlink r:id="rId11534" w:anchor="Cul_Proto_Art_TAC_T_a" w:history="1">
        <w:r w:rsidRPr="0032190F">
          <w:rPr>
            <w:rStyle w:val="Hyperlink"/>
            <w:lang w:val="fr-FR"/>
          </w:rPr>
          <w:t>anthropomorphes</w:t>
        </w:r>
      </w:hyperlink>
      <w:r w:rsidR="00425032" w:rsidRPr="00425032">
        <w:rPr>
          <w:lang w:val="fr-FR"/>
        </w:rPr>
        <w:t xml:space="preserve"> </w:t>
      </w:r>
      <w:r w:rsidRPr="0032190F">
        <w:rPr>
          <w:lang w:val="fr-FR"/>
        </w:rPr>
        <w:t>complètes (≠ protomè, masque) du début de La Tène (BIB 2049 fig. 3) « bête dévorante » présents dans « l’Art des Situles » (BIB 2049 fig. 3)</w:t>
      </w:r>
    </w:p>
    <w:p w14:paraId="72B82F0D" w14:textId="77777777" w:rsidR="00121C21" w:rsidRDefault="00121C21" w:rsidP="00242C0F">
      <w:pPr>
        <w:jc w:val="both"/>
        <w:rPr>
          <w:lang w:val="fr-FR"/>
        </w:rPr>
      </w:pPr>
    </w:p>
    <w:p w14:paraId="1EF1F033" w14:textId="50A05282" w:rsidR="00121C21" w:rsidRPr="0032190F" w:rsidRDefault="00000000" w:rsidP="00121C21">
      <w:pPr>
        <w:rPr>
          <w:lang w:val="fr-FR"/>
        </w:rPr>
      </w:pPr>
      <w:hyperlink r:id="rId11535" w:anchor="Cul_Celtes" w:history="1">
        <w:r w:rsidR="00121C21" w:rsidRPr="0032190F">
          <w:rPr>
            <w:rStyle w:val="Hyperlink"/>
            <w:lang w:val="fr-FR"/>
          </w:rPr>
          <w:t>Celtes</w:t>
        </w:r>
      </w:hyperlink>
    </w:p>
    <w:p w14:paraId="42988C59" w14:textId="77777777" w:rsidR="00121C21" w:rsidRDefault="00121C21" w:rsidP="00242C0F">
      <w:pPr>
        <w:jc w:val="both"/>
        <w:rPr>
          <w:lang w:val="fr-FR"/>
        </w:rPr>
      </w:pPr>
    </w:p>
    <w:p w14:paraId="575A9798" w14:textId="77777777" w:rsidR="008027EE" w:rsidRDefault="008027EE" w:rsidP="008027EE">
      <w:pPr>
        <w:pStyle w:val="Heading2"/>
      </w:pPr>
      <w:bookmarkStart w:id="4675" w:name="Sit_Hallstatt_mine"/>
      <w:r>
        <w:t>mine</w:t>
      </w:r>
    </w:p>
    <w:bookmarkEnd w:id="4675"/>
    <w:p w14:paraId="6564B05F" w14:textId="067283A4" w:rsidR="008027EE" w:rsidRPr="008027EE" w:rsidRDefault="008027EE" w:rsidP="00242C0F">
      <w:pPr>
        <w:jc w:val="both"/>
        <w:rPr>
          <w:sz w:val="20"/>
          <w:lang w:val="fr-FR"/>
        </w:rPr>
      </w:pPr>
      <w:r w:rsidRPr="008027EE">
        <w:rPr>
          <w:sz w:val="20"/>
        </w:rPr>
        <w:fldChar w:fldCharType="begin"/>
      </w:r>
      <w:r w:rsidRPr="004F57EF">
        <w:rPr>
          <w:sz w:val="20"/>
          <w:lang w:val="fr-FR"/>
        </w:rPr>
        <w:instrText>HYPERLINK "C:\\Users\\Thomas Huet\\Desktop\\Documentation archéologique liée à la thèse\\Sites.docx" \l "Sit_Sel"</w:instrText>
      </w:r>
      <w:r w:rsidRPr="008027EE">
        <w:rPr>
          <w:sz w:val="20"/>
        </w:rPr>
      </w:r>
      <w:r w:rsidRPr="008027EE">
        <w:rPr>
          <w:sz w:val="20"/>
        </w:rPr>
        <w:fldChar w:fldCharType="separate"/>
      </w:r>
      <w:r w:rsidRPr="004F57EF">
        <w:rPr>
          <w:rStyle w:val="Hyperlink"/>
          <w:sz w:val="20"/>
          <w:lang w:val="fr-FR"/>
        </w:rPr>
        <w:t>sel</w:t>
      </w:r>
      <w:r w:rsidRPr="008027EE">
        <w:rPr>
          <w:sz w:val="20"/>
        </w:rPr>
        <w:fldChar w:fldCharType="end"/>
      </w:r>
    </w:p>
    <w:p w14:paraId="5A1695FC" w14:textId="77777777" w:rsidR="008027EE" w:rsidRDefault="008027EE" w:rsidP="00242C0F">
      <w:pPr>
        <w:jc w:val="both"/>
        <w:rPr>
          <w:lang w:val="fr-FR"/>
        </w:rPr>
      </w:pPr>
    </w:p>
    <w:p w14:paraId="293191A0" w14:textId="7230ED90" w:rsidR="008027EE" w:rsidRDefault="008027EE" w:rsidP="00242C0F">
      <w:pPr>
        <w:jc w:val="both"/>
        <w:rPr>
          <w:lang w:val="fr-FR"/>
        </w:rPr>
      </w:pPr>
      <w:r>
        <w:rPr>
          <w:lang w:val="fr-FR"/>
        </w:rPr>
        <w:t>mine de sel</w:t>
      </w:r>
    </w:p>
    <w:p w14:paraId="714D1888" w14:textId="77777777" w:rsidR="00121C21" w:rsidRDefault="00121C21" w:rsidP="00242C0F">
      <w:pPr>
        <w:jc w:val="both"/>
        <w:rPr>
          <w:lang w:val="fr-FR"/>
        </w:rPr>
      </w:pPr>
    </w:p>
    <w:p w14:paraId="35B31052" w14:textId="77777777" w:rsidR="00121C21" w:rsidRDefault="00121C21" w:rsidP="00121C21">
      <w:pPr>
        <w:pStyle w:val="Heading2"/>
      </w:pPr>
      <w:r>
        <w:t>nécropole</w:t>
      </w:r>
    </w:p>
    <w:p w14:paraId="3185D775" w14:textId="77777777" w:rsidR="00121C21" w:rsidRPr="0032190F" w:rsidRDefault="00121C21" w:rsidP="00242C0F">
      <w:pPr>
        <w:jc w:val="both"/>
        <w:rPr>
          <w:lang w:val="fr-FR"/>
        </w:rPr>
      </w:pPr>
    </w:p>
    <w:p w14:paraId="76A769C9" w14:textId="77777777" w:rsidR="00121C21" w:rsidRDefault="00121C21" w:rsidP="00121C21">
      <w:pPr>
        <w:jc w:val="both"/>
        <w:rPr>
          <w:lang w:val="fr-FR"/>
        </w:rPr>
      </w:pPr>
      <w:r w:rsidRPr="0032190F">
        <w:rPr>
          <w:lang w:val="fr-FR"/>
        </w:rPr>
        <w:lastRenderedPageBreak/>
        <w:t xml:space="preserve">Le site d’Hallstatt à livré près de 300 sépultures datées de la période éponyme (BIB 1762). </w:t>
      </w:r>
    </w:p>
    <w:p w14:paraId="0F922C66" w14:textId="77777777" w:rsidR="00121C21" w:rsidRDefault="00121C21" w:rsidP="00121C21">
      <w:pPr>
        <w:jc w:val="both"/>
        <w:rPr>
          <w:lang w:val="fr-FR"/>
        </w:rPr>
      </w:pPr>
    </w:p>
    <w:p w14:paraId="75BDF994" w14:textId="77777777" w:rsidR="00121C21" w:rsidRDefault="00121C21" w:rsidP="00121C21">
      <w:pPr>
        <w:pStyle w:val="Heading3"/>
      </w:pPr>
      <w:r w:rsidRPr="0032190F">
        <w:t xml:space="preserve">tombe </w:t>
      </w:r>
      <w:r>
        <w:t>507</w:t>
      </w:r>
    </w:p>
    <w:p w14:paraId="141C8945" w14:textId="77777777" w:rsidR="00121C21" w:rsidRPr="0032190F" w:rsidRDefault="00121C21" w:rsidP="00425032">
      <w:pPr>
        <w:rPr>
          <w:lang w:val="fr-FR" w:eastAsia="fr-FR"/>
        </w:rPr>
      </w:pPr>
      <w:r>
        <w:rPr>
          <w:lang w:val="fr-FR" w:eastAsia="fr-FR"/>
        </w:rPr>
        <w:t>épée de fer à manche en ivoire incrusté d'ambre, support de vase ou de tambour décoré en bronze, grandes situles de bronze (d'après Kromer 1959)(BIB La protohistoire, Otte)</w:t>
      </w:r>
    </w:p>
    <w:p w14:paraId="25CAE220" w14:textId="77777777" w:rsidR="00EB348E" w:rsidRPr="0032190F" w:rsidRDefault="00EB348E" w:rsidP="00242C0F">
      <w:pPr>
        <w:jc w:val="both"/>
        <w:rPr>
          <w:lang w:val="fr-FR"/>
        </w:rPr>
      </w:pPr>
    </w:p>
    <w:p w14:paraId="7351B918" w14:textId="77777777" w:rsidR="00EB348E" w:rsidRPr="0032190F" w:rsidRDefault="00EB348E" w:rsidP="00425032">
      <w:pPr>
        <w:pStyle w:val="Heading3"/>
      </w:pPr>
      <w:r w:rsidRPr="0032190F">
        <w:t>tombe 789</w:t>
      </w:r>
    </w:p>
    <w:p w14:paraId="2136B4E6" w14:textId="77777777" w:rsidR="00EB348E" w:rsidRPr="0032190F" w:rsidRDefault="00EB348E" w:rsidP="00242C0F">
      <w:pPr>
        <w:jc w:val="both"/>
        <w:rPr>
          <w:lang w:val="fr-FR"/>
        </w:rPr>
      </w:pPr>
      <w:r w:rsidRPr="0032190F">
        <w:rPr>
          <w:lang w:val="fr-FR"/>
        </w:rPr>
        <w:t>Datée de la fin du 7</w:t>
      </w:r>
      <w:r w:rsidRPr="0032190F">
        <w:rPr>
          <w:vertAlign w:val="superscript"/>
          <w:lang w:val="fr-FR"/>
        </w:rPr>
        <w:t>e</w:t>
      </w:r>
      <w:r w:rsidRPr="0032190F">
        <w:rPr>
          <w:lang w:val="fr-FR"/>
        </w:rPr>
        <w:t xml:space="preserve"> et du début du 6</w:t>
      </w:r>
      <w:r w:rsidRPr="0032190F">
        <w:rPr>
          <w:vertAlign w:val="superscript"/>
          <w:lang w:val="fr-FR"/>
        </w:rPr>
        <w:t>e</w:t>
      </w:r>
      <w:r w:rsidRPr="0032190F">
        <w:rPr>
          <w:lang w:val="fr-FR"/>
        </w:rPr>
        <w:t xml:space="preserve"> aec, montre des représentations solaires et des oiseaux stylisés (BIB 2097)</w:t>
      </w:r>
    </w:p>
    <w:p w14:paraId="4AC693AD" w14:textId="77777777" w:rsidR="00227D1F" w:rsidRPr="0032190F" w:rsidRDefault="00227D1F" w:rsidP="00242C0F">
      <w:pPr>
        <w:jc w:val="both"/>
        <w:rPr>
          <w:lang w:val="fr-FR"/>
        </w:rPr>
      </w:pPr>
    </w:p>
    <w:p w14:paraId="3F1C2F8F" w14:textId="77777777" w:rsidR="00227D1F" w:rsidRPr="0032190F" w:rsidRDefault="00227D1F" w:rsidP="00425032">
      <w:pPr>
        <w:pStyle w:val="Heading3"/>
      </w:pPr>
      <w:r w:rsidRPr="0032190F">
        <w:t>tombe 994</w:t>
      </w:r>
    </w:p>
    <w:p w14:paraId="37596761" w14:textId="4934CEC6" w:rsidR="00227D1F" w:rsidRPr="0032190F" w:rsidRDefault="00227D1F" w:rsidP="00227D1F">
      <w:pPr>
        <w:rPr>
          <w:lang w:val="fr-FR"/>
        </w:rPr>
      </w:pPr>
      <w:r w:rsidRPr="0032190F">
        <w:rPr>
          <w:lang w:val="fr-FR"/>
        </w:rPr>
        <w:t xml:space="preserve">Fourreau d’épée à décor incisé à décor </w:t>
      </w:r>
      <w:hyperlink r:id="rId11536" w:anchor="Cul_Proto_Art_TAC_T_a" w:history="1">
        <w:r w:rsidRPr="0032190F">
          <w:rPr>
            <w:rStyle w:val="Hyperlink"/>
            <w:lang w:val="fr-FR"/>
          </w:rPr>
          <w:t>anthropomorphe</w:t>
        </w:r>
      </w:hyperlink>
      <w:r w:rsidRPr="0032190F">
        <w:rPr>
          <w:lang w:val="fr-FR"/>
        </w:rPr>
        <w:t xml:space="preserve"> illustre la continuité de représentation dans la zone alpine orientale depuis le Hallstatt (v. art Protohistoire) (BIB 2049 p. 29). Daté du début de La Tène (BIB 2049 p. 29)</w:t>
      </w:r>
      <w:r w:rsidR="007F717C" w:rsidRPr="0032190F">
        <w:rPr>
          <w:lang w:val="fr-FR"/>
        </w:rPr>
        <w:t>. Les motifs gravés du fourreau de Hallstatt témoignent de leur relations manifestes avec l’</w:t>
      </w:r>
      <w:hyperlink r:id="rId11537" w:anchor="Cul_Este" w:history="1">
        <w:r w:rsidR="007F717C" w:rsidRPr="0032190F">
          <w:rPr>
            <w:rStyle w:val="Hyperlink"/>
            <w:lang w:val="fr-FR"/>
          </w:rPr>
          <w:t>Art des Situles</w:t>
        </w:r>
      </w:hyperlink>
      <w:r w:rsidR="007F717C" w:rsidRPr="0032190F">
        <w:rPr>
          <w:lang w:val="fr-FR"/>
        </w:rPr>
        <w:t xml:space="preserve"> (BIB 2049 p. 29)</w:t>
      </w:r>
    </w:p>
    <w:p w14:paraId="7BDFB353" w14:textId="77777777" w:rsidR="00952B45" w:rsidRPr="0032190F" w:rsidRDefault="00952B45" w:rsidP="00242C0F">
      <w:pPr>
        <w:rPr>
          <w:lang w:val="fr-FR"/>
        </w:rPr>
      </w:pPr>
    </w:p>
    <w:p w14:paraId="4FEF751B" w14:textId="77777777" w:rsidR="005E5B84" w:rsidRPr="0032190F" w:rsidRDefault="005E5B84" w:rsidP="00242C0F">
      <w:pPr>
        <w:rPr>
          <w:lang w:val="fr-FR"/>
        </w:rPr>
      </w:pPr>
    </w:p>
    <w:p w14:paraId="306C73B0" w14:textId="77777777" w:rsidR="007F717C" w:rsidRPr="0032190F" w:rsidRDefault="007F717C" w:rsidP="00426FF9">
      <w:pPr>
        <w:pStyle w:val="Heading1"/>
      </w:pPr>
      <w:bookmarkStart w:id="4676" w:name="Sit_Durrnberg"/>
      <w:r w:rsidRPr="0032190F">
        <w:t>DUR</w:t>
      </w:r>
      <w:r w:rsidR="00E8758E" w:rsidRPr="0032190F">
        <w:t>R</w:t>
      </w:r>
      <w:r w:rsidRPr="0032190F">
        <w:t>NBERG</w:t>
      </w:r>
    </w:p>
    <w:bookmarkEnd w:id="4676"/>
    <w:p w14:paraId="4B9EE979" w14:textId="77777777" w:rsidR="007F717C" w:rsidRPr="0032190F" w:rsidRDefault="007F717C" w:rsidP="00242C0F">
      <w:pPr>
        <w:rPr>
          <w:lang w:val="fr-FR"/>
        </w:rPr>
      </w:pPr>
    </w:p>
    <w:p w14:paraId="2A6FAC30" w14:textId="59B9B257" w:rsidR="007F717C" w:rsidRPr="0032190F" w:rsidRDefault="007F717C" w:rsidP="00E8758E">
      <w:pPr>
        <w:jc w:val="both"/>
        <w:rPr>
          <w:lang w:val="fr-FR"/>
        </w:rPr>
      </w:pPr>
      <w:r w:rsidRPr="0032190F">
        <w:rPr>
          <w:lang w:val="fr-FR"/>
        </w:rPr>
        <w:t xml:space="preserve">Les oenochoées </w:t>
      </w:r>
      <w:r w:rsidRPr="0032190F">
        <w:rPr>
          <w:u w:val="single"/>
          <w:lang w:val="fr-FR"/>
        </w:rPr>
        <w:t>du</w:t>
      </w:r>
      <w:r w:rsidRPr="0032190F">
        <w:rPr>
          <w:lang w:val="fr-FR"/>
        </w:rPr>
        <w:t xml:space="preserve"> Dür</w:t>
      </w:r>
      <w:r w:rsidR="00E8758E" w:rsidRPr="0032190F">
        <w:rPr>
          <w:lang w:val="fr-FR"/>
        </w:rPr>
        <w:t>r</w:t>
      </w:r>
      <w:r w:rsidRPr="0032190F">
        <w:rPr>
          <w:lang w:val="fr-FR"/>
        </w:rPr>
        <w:t>nberg témoignent de relations manifestes avec l’</w:t>
      </w:r>
      <w:hyperlink r:id="rId11538" w:anchor="Cul_Este" w:history="1">
        <w:r w:rsidRPr="0032190F">
          <w:rPr>
            <w:rStyle w:val="Hyperlink"/>
            <w:lang w:val="fr-FR"/>
          </w:rPr>
          <w:t>Art des Situles</w:t>
        </w:r>
      </w:hyperlink>
      <w:r w:rsidRPr="0032190F">
        <w:rPr>
          <w:lang w:val="fr-FR"/>
        </w:rPr>
        <w:t xml:space="preserve"> (BIB 2049 p. 29)</w:t>
      </w:r>
      <w:r w:rsidR="00E8758E" w:rsidRPr="0032190F">
        <w:rPr>
          <w:lang w:val="fr-FR"/>
        </w:rPr>
        <w:t>. Le décor présent sur l’anse de l’oenochoè du Dürrnberg, figurant le thème de la « </w:t>
      </w:r>
      <w:hyperlink r:id="rId11539" w:anchor="Cul_Art_TAC_c_Bete_devorante" w:history="1">
        <w:r w:rsidR="00CF3306" w:rsidRPr="00CF3306">
          <w:rPr>
            <w:rStyle w:val="Hyperlink"/>
            <w:lang w:val="fr-FR"/>
          </w:rPr>
          <w:t>bête dévorante</w:t>
        </w:r>
      </w:hyperlink>
      <w:r w:rsidR="00CF3306">
        <w:rPr>
          <w:lang w:val="fr-FR"/>
        </w:rPr>
        <w:t xml:space="preserve"> </w:t>
      </w:r>
      <w:r w:rsidR="00E8758E" w:rsidRPr="0032190F">
        <w:rPr>
          <w:lang w:val="fr-FR"/>
        </w:rPr>
        <w:t xml:space="preserve">» est comparable à celle du </w:t>
      </w:r>
      <w:hyperlink r:id="rId11540" w:anchor="Sit_Castel_San_Mariano" w:history="1">
        <w:r w:rsidR="00E8758E" w:rsidRPr="0032190F">
          <w:rPr>
            <w:rStyle w:val="Hyperlink"/>
            <w:lang w:val="fr-FR"/>
          </w:rPr>
          <w:t>Castel San Mariano</w:t>
        </w:r>
      </w:hyperlink>
      <w:r w:rsidR="00E8758E" w:rsidRPr="0032190F">
        <w:rPr>
          <w:lang w:val="fr-FR"/>
        </w:rPr>
        <w:t xml:space="preserve"> (BIB Moosleitner 1985 in BIB 2049 p. 31).</w:t>
      </w:r>
      <w:r w:rsidR="00F35A71" w:rsidRPr="0032190F">
        <w:rPr>
          <w:lang w:val="fr-FR"/>
        </w:rPr>
        <w:t xml:space="preserve"> Site important des marges alpines (BIB 2049 p. 35)</w:t>
      </w:r>
    </w:p>
    <w:p w14:paraId="192D7020" w14:textId="136805F1" w:rsidR="00DF2538" w:rsidRDefault="00DF2538" w:rsidP="00E8758E">
      <w:pPr>
        <w:jc w:val="both"/>
        <w:rPr>
          <w:lang w:val="fr-FR"/>
        </w:rPr>
      </w:pPr>
      <w:r w:rsidRPr="0032190F">
        <w:rPr>
          <w:lang w:val="fr-FR"/>
        </w:rPr>
        <w:t xml:space="preserve">Le site de Dürrnberg/Hallein (Autriche) a livré une/des représentations </w:t>
      </w:r>
      <w:hyperlink r:id="rId11541" w:anchor="Cul_Proto_Art_TAC_T_a" w:history="1">
        <w:r w:rsidRPr="0032190F">
          <w:rPr>
            <w:rStyle w:val="Hyperlink"/>
            <w:lang w:val="fr-FR"/>
          </w:rPr>
          <w:t>anthropomorphes</w:t>
        </w:r>
      </w:hyperlink>
      <w:r w:rsidRPr="0032190F">
        <w:rPr>
          <w:lang w:val="fr-FR"/>
        </w:rPr>
        <w:t>complètes (≠ protomè, masque) du début de La Tène (BIB 2049 fig. 3) « bête dévorante » présent sur des objets laténien (BIB 2049 fig. 3)</w:t>
      </w:r>
    </w:p>
    <w:p w14:paraId="28146679" w14:textId="77777777" w:rsidR="00672665" w:rsidRDefault="00672665" w:rsidP="00E8758E">
      <w:pPr>
        <w:jc w:val="both"/>
        <w:rPr>
          <w:lang w:val="fr-FR"/>
        </w:rPr>
      </w:pPr>
    </w:p>
    <w:p w14:paraId="2EE6F575" w14:textId="593C31F5" w:rsidR="00672665" w:rsidRDefault="00672665" w:rsidP="00672665">
      <w:pPr>
        <w:pStyle w:val="Heading1"/>
      </w:pPr>
      <w:r>
        <w:t>MUTTERBERG</w:t>
      </w:r>
    </w:p>
    <w:p w14:paraId="6859C97D" w14:textId="0FAAEF22" w:rsidR="00672665" w:rsidRPr="0032190F" w:rsidRDefault="00672665" w:rsidP="00E8758E">
      <w:pPr>
        <w:jc w:val="both"/>
        <w:rPr>
          <w:lang w:val="fr-FR"/>
        </w:rPr>
      </w:pPr>
      <w:r>
        <w:rPr>
          <w:lang w:val="fr-FR"/>
        </w:rPr>
        <w:br/>
        <w:t xml:space="preserve">Mine du BF. Extraction de ~ 10 tonnes de cuivre dont on ne retrouve pas la trace </w:t>
      </w:r>
      <w:bookmarkStart w:id="4677" w:name="_Hlk163377403"/>
      <w:r>
        <w:rPr>
          <w:lang w:val="fr-FR"/>
        </w:rPr>
        <w:t>(R. Bussone, PhD defense, 2023)</w:t>
      </w:r>
    </w:p>
    <w:bookmarkEnd w:id="4677"/>
    <w:p w14:paraId="7F33486C" w14:textId="77777777" w:rsidR="00DF2538" w:rsidRPr="0032190F" w:rsidRDefault="00DF2538" w:rsidP="00E8758E">
      <w:pPr>
        <w:jc w:val="both"/>
        <w:rPr>
          <w:lang w:val="fr-FR"/>
        </w:rPr>
      </w:pPr>
    </w:p>
    <w:p w14:paraId="6D6E5E67" w14:textId="77777777" w:rsidR="00DF2538" w:rsidRPr="0032190F" w:rsidRDefault="00DF2538" w:rsidP="00426FF9">
      <w:pPr>
        <w:pStyle w:val="Heading1"/>
      </w:pPr>
      <w:r w:rsidRPr="0032190F">
        <w:t>MANETIN-HRADEK</w:t>
      </w:r>
    </w:p>
    <w:p w14:paraId="3E288955" w14:textId="77777777" w:rsidR="00DF2538" w:rsidRPr="0032190F" w:rsidRDefault="00DF2538" w:rsidP="00E8758E">
      <w:pPr>
        <w:jc w:val="both"/>
        <w:rPr>
          <w:lang w:val="fr-FR"/>
        </w:rPr>
      </w:pPr>
    </w:p>
    <w:p w14:paraId="34295BB8" w14:textId="090EE83D" w:rsidR="00DF2538" w:rsidRPr="0032190F" w:rsidRDefault="00DF2538" w:rsidP="00E8758E">
      <w:pPr>
        <w:jc w:val="both"/>
        <w:rPr>
          <w:lang w:val="fr-FR"/>
        </w:rPr>
      </w:pPr>
      <w:r w:rsidRPr="0032190F">
        <w:rPr>
          <w:lang w:val="fr-FR"/>
        </w:rPr>
        <w:t xml:space="preserve">Manětin-Hradek (République Tchèque) a livré une/des représentations </w:t>
      </w:r>
      <w:hyperlink r:id="rId11542" w:anchor="Cul_Proto_Art_TAC_T_a" w:history="1">
        <w:r w:rsidRPr="0032190F">
          <w:rPr>
            <w:rStyle w:val="Hyperlink"/>
            <w:lang w:val="fr-FR"/>
          </w:rPr>
          <w:t>anthropomorphes</w:t>
        </w:r>
      </w:hyperlink>
      <w:r w:rsidRPr="0032190F">
        <w:rPr>
          <w:lang w:val="fr-FR"/>
        </w:rPr>
        <w:t>complètes (≠ protomè, masque) du début de La Tène (BIB 2049 fig. 3)</w:t>
      </w:r>
    </w:p>
    <w:p w14:paraId="31B07384" w14:textId="77777777" w:rsidR="00DF2538" w:rsidRPr="0032190F" w:rsidRDefault="00DF2538" w:rsidP="00426FF9">
      <w:pPr>
        <w:pStyle w:val="Heading1"/>
      </w:pPr>
      <w:r w:rsidRPr="0032190F">
        <w:br/>
        <w:t>KIERTZ</w:t>
      </w:r>
    </w:p>
    <w:p w14:paraId="594C6857" w14:textId="7C58B5DC" w:rsidR="00DF2538" w:rsidRPr="0032190F" w:rsidRDefault="00DF2538" w:rsidP="00DF2538">
      <w:pPr>
        <w:jc w:val="both"/>
        <w:rPr>
          <w:lang w:val="fr-FR"/>
        </w:rPr>
      </w:pPr>
      <w:r w:rsidRPr="0032190F">
        <w:rPr>
          <w:lang w:val="fr-FR"/>
        </w:rPr>
        <w:t xml:space="preserve">Le site de Kiertz (Pologne) a livré une/des représentations </w:t>
      </w:r>
      <w:hyperlink r:id="rId11543" w:anchor="Cul_Proto_Art_TAC_T_a" w:history="1">
        <w:r w:rsidRPr="0032190F">
          <w:rPr>
            <w:rStyle w:val="Hyperlink"/>
            <w:lang w:val="fr-FR"/>
          </w:rPr>
          <w:t>anthropomorphes</w:t>
        </w:r>
      </w:hyperlink>
      <w:r w:rsidRPr="0032190F">
        <w:rPr>
          <w:lang w:val="fr-FR"/>
        </w:rPr>
        <w:t>complètes (≠ protomè, masque) du début de La Tène (BIB 2049 fig. 3)</w:t>
      </w:r>
    </w:p>
    <w:p w14:paraId="634BC631" w14:textId="77777777" w:rsidR="00DF2538" w:rsidRPr="0032190F" w:rsidRDefault="00DF2538" w:rsidP="00E8758E">
      <w:pPr>
        <w:jc w:val="both"/>
        <w:rPr>
          <w:lang w:val="fr-FR"/>
        </w:rPr>
      </w:pPr>
    </w:p>
    <w:p w14:paraId="6CFF37EA" w14:textId="77777777" w:rsidR="001809D8" w:rsidRPr="0032190F" w:rsidRDefault="001809D8" w:rsidP="00242C0F">
      <w:pPr>
        <w:rPr>
          <w:lang w:val="fr-FR"/>
        </w:rPr>
      </w:pPr>
    </w:p>
    <w:p w14:paraId="1610FE5A" w14:textId="77777777" w:rsidR="001809D8" w:rsidRPr="0032190F" w:rsidRDefault="001809D8" w:rsidP="00426FF9">
      <w:pPr>
        <w:pStyle w:val="Heading1"/>
      </w:pPr>
      <w:bookmarkStart w:id="4678" w:name="Sit_Bad_Fishau"/>
      <w:r w:rsidRPr="0032190F">
        <w:t>BAD FISHAU</w:t>
      </w:r>
    </w:p>
    <w:bookmarkEnd w:id="4678"/>
    <w:p w14:paraId="24FA7D5E" w14:textId="77777777" w:rsidR="00B64961" w:rsidRPr="0032190F" w:rsidRDefault="00B64961" w:rsidP="00B64961">
      <w:pPr>
        <w:jc w:val="both"/>
        <w:rPr>
          <w:lang w:val="fr-FR"/>
        </w:rPr>
      </w:pPr>
    </w:p>
    <w:p w14:paraId="38A83B3E" w14:textId="77777777" w:rsidR="001809D8" w:rsidRPr="0032190F" w:rsidRDefault="001809D8" w:rsidP="00B64961">
      <w:pPr>
        <w:jc w:val="both"/>
        <w:rPr>
          <w:lang w:val="fr-FR" w:eastAsia="en-GB"/>
        </w:rPr>
      </w:pPr>
      <w:r w:rsidRPr="0032190F">
        <w:rPr>
          <w:lang w:val="fr-FR"/>
        </w:rPr>
        <w:t>Appartient au groupe de Kalenderberg. A livre de la céramique complexe: pots doubles (</w:t>
      </w:r>
      <w:r w:rsidRPr="0032190F">
        <w:rPr>
          <w:i/>
          <w:lang w:val="fr-FR"/>
        </w:rPr>
        <w:t>twin vessel</w:t>
      </w:r>
      <w:r w:rsidRPr="0032190F">
        <w:rPr>
          <w:lang w:val="fr-FR"/>
        </w:rPr>
        <w:t>), coupe à pied avec figurines (</w:t>
      </w:r>
      <w:r w:rsidRPr="0032190F">
        <w:rPr>
          <w:i/>
          <w:lang w:val="fr-FR"/>
        </w:rPr>
        <w:t>pedestal bowl</w:t>
      </w:r>
      <w:r w:rsidRPr="0032190F">
        <w:rPr>
          <w:lang w:val="fr-FR"/>
        </w:rPr>
        <w:t>), chénet (</w:t>
      </w:r>
      <w:r w:rsidRPr="0032190F">
        <w:rPr>
          <w:i/>
          <w:lang w:val="fr-FR"/>
        </w:rPr>
        <w:t>clay firedog</w:t>
      </w:r>
      <w:r w:rsidRPr="0032190F">
        <w:rPr>
          <w:lang w:val="fr-FR"/>
        </w:rPr>
        <w:t xml:space="preserve">) qui exprime l’identité d’un groupe </w:t>
      </w:r>
      <w:r w:rsidRPr="0032190F">
        <w:rPr>
          <w:lang w:val="fr-FR" w:eastAsia="en-GB"/>
        </w:rPr>
        <w:t>(BIB R. Tarpini in BIB 1992)</w:t>
      </w:r>
    </w:p>
    <w:p w14:paraId="28F586ED" w14:textId="77777777" w:rsidR="00F35A71" w:rsidRPr="0032190F" w:rsidRDefault="00F35A71" w:rsidP="00426FF9">
      <w:pPr>
        <w:pStyle w:val="Heading1"/>
      </w:pPr>
      <w:r w:rsidRPr="0032190F">
        <w:lastRenderedPageBreak/>
        <w:br/>
      </w:r>
      <w:bookmarkStart w:id="4679" w:name="Sit_Ertsfeld"/>
      <w:r w:rsidRPr="0032190F">
        <w:t>ERTSFELD</w:t>
      </w:r>
      <w:bookmarkEnd w:id="4679"/>
    </w:p>
    <w:p w14:paraId="6E45FDEC" w14:textId="77777777" w:rsidR="00F35A71" w:rsidRPr="0032190F" w:rsidRDefault="00F35A71" w:rsidP="00B64961">
      <w:pPr>
        <w:jc w:val="both"/>
        <w:rPr>
          <w:lang w:val="fr-FR" w:eastAsia="en-GB"/>
        </w:rPr>
      </w:pPr>
    </w:p>
    <w:p w14:paraId="0E2B400C" w14:textId="77777777" w:rsidR="00F35A71" w:rsidRPr="0032190F" w:rsidRDefault="00F35A71" w:rsidP="00B64961">
      <w:pPr>
        <w:jc w:val="both"/>
        <w:rPr>
          <w:lang w:val="fr-FR"/>
        </w:rPr>
      </w:pPr>
      <w:r w:rsidRPr="0032190F">
        <w:rPr>
          <w:lang w:val="fr-FR" w:eastAsia="en-GB"/>
        </w:rPr>
        <w:t xml:space="preserve">Le trésor d’Ertsfeld a servi à M. Guggisberg pour caractériser le Premier Style laténien oriental </w:t>
      </w:r>
      <w:r w:rsidRPr="0032190F">
        <w:rPr>
          <w:lang w:val="fr-FR"/>
        </w:rPr>
        <w:t>(BIB 2049 p. 35)</w:t>
      </w:r>
    </w:p>
    <w:p w14:paraId="2C44C2D5" w14:textId="77777777" w:rsidR="00483494" w:rsidRPr="0032190F" w:rsidRDefault="00483494" w:rsidP="00242C0F">
      <w:pPr>
        <w:rPr>
          <w:lang w:val="fr-FR"/>
        </w:rPr>
      </w:pPr>
    </w:p>
    <w:p w14:paraId="64F3413D" w14:textId="77777777" w:rsidR="00096ACA" w:rsidRPr="00426FF9" w:rsidRDefault="00096ACA" w:rsidP="00426FF9">
      <w:pPr>
        <w:pStyle w:val="Heading1"/>
        <w:rPr>
          <w:lang w:val="en-US"/>
        </w:rPr>
      </w:pPr>
      <w:r w:rsidRPr="00426FF9">
        <w:rPr>
          <w:lang w:val="en-US"/>
        </w:rPr>
        <w:t>GUNDESTRUP</w:t>
      </w:r>
    </w:p>
    <w:p w14:paraId="631AB586" w14:textId="77777777" w:rsidR="00096ACA" w:rsidRPr="005E5B84" w:rsidRDefault="00096ACA" w:rsidP="00242C0F">
      <w:pPr>
        <w:rPr>
          <w:lang w:val="en-GB"/>
        </w:rPr>
      </w:pPr>
    </w:p>
    <w:p w14:paraId="12B2B2E5" w14:textId="75CE585E" w:rsidR="00096ACA" w:rsidRPr="0032190F" w:rsidRDefault="00096ACA" w:rsidP="00242C0F">
      <w:pPr>
        <w:rPr>
          <w:lang w:val="fr-FR"/>
        </w:rPr>
      </w:pPr>
      <w:r>
        <w:rPr>
          <w:lang w:val="en-GB"/>
        </w:rPr>
        <w:t xml:space="preserve">Le </w:t>
      </w:r>
      <w:r w:rsidRPr="00AD4714">
        <w:rPr>
          <w:lang w:val="en-GB"/>
        </w:rPr>
        <w:t>Chaudron</w:t>
      </w:r>
      <w:r>
        <w:rPr>
          <w:lang w:val="en-GB"/>
        </w:rPr>
        <w:t xml:space="preserve"> d’argent </w:t>
      </w:r>
      <w:r w:rsidRPr="00AD4714">
        <w:rPr>
          <w:i/>
          <w:lang w:val="en-GB"/>
        </w:rPr>
        <w:t>was found in 1891 in a peat bog near the hamlet of Gundestrup in the Aars parish of Himmerland, Denmark</w:t>
      </w:r>
      <w:r>
        <w:rPr>
          <w:lang w:val="en-GB"/>
        </w:rPr>
        <w:t xml:space="preserve">. </w:t>
      </w:r>
      <w:r w:rsidRPr="0032190F">
        <w:rPr>
          <w:lang w:val="fr-FR"/>
        </w:rPr>
        <w:t>I</w:t>
      </w:r>
      <w:r w:rsidR="005105FB">
        <w:rPr>
          <w:lang w:val="fr-FR"/>
        </w:rPr>
        <w:t>l</w:t>
      </w:r>
      <w:r w:rsidRPr="0032190F">
        <w:rPr>
          <w:lang w:val="fr-FR"/>
        </w:rPr>
        <w:t xml:space="preserve"> est daté de </w:t>
      </w:r>
      <w:hyperlink r:id="rId11544" w:anchor="Cul_Tene" w:history="1">
        <w:r w:rsidRPr="0032190F">
          <w:rPr>
            <w:rStyle w:val="Hyperlink"/>
            <w:lang w:val="fr-FR"/>
          </w:rPr>
          <w:t>L</w:t>
        </w:r>
        <w:r w:rsidR="005105FB">
          <w:rPr>
            <w:rStyle w:val="Hyperlink"/>
            <w:lang w:val="fr-FR"/>
          </w:rPr>
          <w:t>T</w:t>
        </w:r>
      </w:hyperlink>
      <w:r w:rsidRPr="0032190F">
        <w:rPr>
          <w:lang w:val="fr-FR"/>
        </w:rPr>
        <w:t xml:space="preserve"> finale (300-200 aec) (wiki)</w:t>
      </w:r>
    </w:p>
    <w:p w14:paraId="6C85AD2B" w14:textId="77777777" w:rsidR="00493FDC" w:rsidRPr="0032190F" w:rsidRDefault="00493FDC" w:rsidP="00242C0F">
      <w:pPr>
        <w:rPr>
          <w:lang w:val="fr-FR"/>
        </w:rPr>
      </w:pPr>
    </w:p>
    <w:p w14:paraId="5F512A61" w14:textId="750E3D03" w:rsidR="00096ACA" w:rsidRPr="0032190F" w:rsidRDefault="005105FB" w:rsidP="00242C0F">
      <w:pPr>
        <w:pStyle w:val="Heading2"/>
      </w:pPr>
      <w:r>
        <w:t>d</w:t>
      </w:r>
      <w:r w:rsidR="00096ACA" w:rsidRPr="0032190F">
        <w:t>escription</w:t>
      </w:r>
    </w:p>
    <w:p w14:paraId="47D3AA79" w14:textId="77777777" w:rsidR="00096ACA" w:rsidRPr="0032190F" w:rsidRDefault="00096ACA" w:rsidP="00242C0F">
      <w:pPr>
        <w:rPr>
          <w:lang w:val="fr-FR"/>
        </w:rPr>
      </w:pPr>
    </w:p>
    <w:p w14:paraId="1E3FB8A1" w14:textId="6566ADA5" w:rsidR="00096ACA" w:rsidRPr="0032190F" w:rsidRDefault="00096ACA" w:rsidP="00242C0F">
      <w:pPr>
        <w:rPr>
          <w:lang w:val="fr-FR"/>
        </w:rPr>
      </w:pPr>
      <w:r w:rsidRPr="0032190F">
        <w:rPr>
          <w:lang w:val="fr-FR"/>
        </w:rPr>
        <w:t>L’iconographie du chaudron (60 cm diam x 42 cm haut) est divisé sur plusieurs plaque</w:t>
      </w:r>
      <w:r w:rsidR="005105FB">
        <w:rPr>
          <w:lang w:val="fr-FR"/>
        </w:rPr>
        <w:t>s e</w:t>
      </w:r>
      <w:r w:rsidRPr="0032190F">
        <w:rPr>
          <w:lang w:val="fr-FR"/>
        </w:rPr>
        <w:t>xtérieur/intérieur) :</w:t>
      </w:r>
    </w:p>
    <w:p w14:paraId="0D9AB5B5" w14:textId="77777777" w:rsidR="00096ACA" w:rsidRPr="0032190F" w:rsidRDefault="00096ACA" w:rsidP="00242C0F">
      <w:pPr>
        <w:rPr>
          <w:lang w:val="fr-FR"/>
        </w:rPr>
      </w:pPr>
    </w:p>
    <w:p w14:paraId="0339A398" w14:textId="77777777" w:rsidR="00096ACA" w:rsidRPr="0032190F" w:rsidRDefault="00096ACA" w:rsidP="00242C0F">
      <w:pPr>
        <w:pStyle w:val="Heading3"/>
        <w:spacing w:line="240" w:lineRule="auto"/>
      </w:pPr>
      <w:r w:rsidRPr="0032190F">
        <w:t>Interior plate A</w:t>
      </w:r>
    </w:p>
    <w:p w14:paraId="5545B298" w14:textId="78D5B52D" w:rsidR="00096ACA" w:rsidRDefault="005105FB" w:rsidP="00242C0F">
      <w:pPr>
        <w:rPr>
          <w:lang w:val="fr-FR"/>
        </w:rPr>
      </w:pPr>
      <w:r>
        <w:rPr>
          <w:lang w:val="fr-FR"/>
        </w:rPr>
        <w:t>plaque intérieure A</w:t>
      </w:r>
    </w:p>
    <w:p w14:paraId="399489E4" w14:textId="77777777" w:rsidR="005105FB" w:rsidRPr="0032190F" w:rsidRDefault="005105FB" w:rsidP="00242C0F">
      <w:pPr>
        <w:rPr>
          <w:lang w:val="fr-FR"/>
        </w:rPr>
      </w:pPr>
    </w:p>
    <w:p w14:paraId="6DE149C9" w14:textId="1A6020B9" w:rsidR="00096ACA" w:rsidRPr="0032190F" w:rsidRDefault="00000000" w:rsidP="00242C0F">
      <w:pPr>
        <w:rPr>
          <w:lang w:val="fr-FR"/>
        </w:rPr>
      </w:pPr>
      <w:hyperlink r:id="rId11545" w:anchor="Cul_Celtes_Rel_Div_Cernunnos" w:history="1">
        <w:r w:rsidR="009F73E5" w:rsidRPr="009F73E5">
          <w:rPr>
            <w:rStyle w:val="Hyperlink"/>
            <w:lang w:val="fr-FR"/>
          </w:rPr>
          <w:t>Cernunnos</w:t>
        </w:r>
      </w:hyperlink>
      <w:r w:rsidR="00096ACA" w:rsidRPr="0032190F">
        <w:rPr>
          <w:lang w:val="fr-FR"/>
        </w:rPr>
        <w:t xml:space="preserve">, </w:t>
      </w:r>
      <w:hyperlink r:id="rId11546" w:anchor="Cul_Art_TAC_c_assis_tailleur" w:history="1">
        <w:r w:rsidR="005A2559" w:rsidRPr="005A2559">
          <w:rPr>
            <w:rStyle w:val="Hyperlink"/>
            <w:lang w:val="fr-FR" w:eastAsia="en-GB"/>
          </w:rPr>
          <w:t>assis en tailleur</w:t>
        </w:r>
      </w:hyperlink>
      <w:r w:rsidR="00096ACA" w:rsidRPr="0032190F">
        <w:rPr>
          <w:lang w:val="fr-FR"/>
        </w:rPr>
        <w:t>, un serpent et un torque à la main (SS BIB)</w:t>
      </w:r>
    </w:p>
    <w:p w14:paraId="76D88952" w14:textId="77777777" w:rsidR="00096ACA" w:rsidRPr="0032190F" w:rsidRDefault="00096ACA" w:rsidP="00242C0F">
      <w:pPr>
        <w:rPr>
          <w:lang w:val="fr-FR"/>
        </w:rPr>
      </w:pPr>
    </w:p>
    <w:p w14:paraId="6C18FECE" w14:textId="77777777" w:rsidR="00493FDC" w:rsidRPr="0032190F" w:rsidRDefault="00493FDC" w:rsidP="00426FF9">
      <w:pPr>
        <w:pStyle w:val="Heading1"/>
      </w:pPr>
      <w:bookmarkStart w:id="4680" w:name="Sit_Tene"/>
      <w:r w:rsidRPr="0032190F">
        <w:t>LA TENE</w:t>
      </w:r>
    </w:p>
    <w:bookmarkEnd w:id="4680"/>
    <w:p w14:paraId="15F413F5" w14:textId="1043B445" w:rsidR="00493FDC" w:rsidRDefault="005105FB" w:rsidP="00242C0F">
      <w:pPr>
        <w:rPr>
          <w:lang w:val="fr-FR"/>
        </w:rPr>
      </w:pPr>
      <w:r>
        <w:rPr>
          <w:lang w:val="fr-FR"/>
        </w:rPr>
        <w:t>LT</w:t>
      </w:r>
    </w:p>
    <w:p w14:paraId="10678579" w14:textId="77777777" w:rsidR="005105FB" w:rsidRPr="0032190F" w:rsidRDefault="005105FB" w:rsidP="00242C0F">
      <w:pPr>
        <w:rPr>
          <w:lang w:val="fr-FR"/>
        </w:rPr>
      </w:pPr>
    </w:p>
    <w:p w14:paraId="4FAE5FDE" w14:textId="6E783497" w:rsidR="00493FDC" w:rsidRPr="0032190F" w:rsidRDefault="00493FDC" w:rsidP="00242C0F">
      <w:pPr>
        <w:rPr>
          <w:lang w:val="fr-FR"/>
        </w:rPr>
      </w:pPr>
      <w:r w:rsidRPr="0032190F">
        <w:rPr>
          <w:lang w:val="fr-FR"/>
        </w:rPr>
        <w:t xml:space="preserve">Site à proximité du lac de Neuchatel qui a laissé son nom à la civilisation de </w:t>
      </w:r>
      <w:hyperlink r:id="rId11547" w:anchor="Cul_Tene" w:history="1">
        <w:r w:rsidRPr="0032190F">
          <w:rPr>
            <w:rStyle w:val="Hyperlink"/>
            <w:lang w:val="fr-FR"/>
          </w:rPr>
          <w:t>La Tène</w:t>
        </w:r>
      </w:hyperlink>
      <w:r w:rsidR="00103AAB">
        <w:rPr>
          <w:rStyle w:val="Hyperlink"/>
          <w:lang w:val="fr-FR"/>
        </w:rPr>
        <w:t xml:space="preserve"> </w:t>
      </w:r>
      <w:r w:rsidR="00A6193F" w:rsidRPr="0032190F">
        <w:rPr>
          <w:lang w:val="fr-FR"/>
        </w:rPr>
        <w:t xml:space="preserve">(Fer) </w:t>
      </w:r>
      <w:r w:rsidRPr="0032190F">
        <w:rPr>
          <w:lang w:val="fr-FR"/>
        </w:rPr>
        <w:t>attribué au 2</w:t>
      </w:r>
      <w:r w:rsidRPr="0032190F">
        <w:rPr>
          <w:vertAlign w:val="superscript"/>
          <w:lang w:val="fr-FR"/>
        </w:rPr>
        <w:t>e</w:t>
      </w:r>
      <w:r w:rsidRPr="0032190F">
        <w:rPr>
          <w:lang w:val="fr-FR"/>
        </w:rPr>
        <w:t xml:space="preserve"> ou 3</w:t>
      </w:r>
      <w:r w:rsidRPr="0032190F">
        <w:rPr>
          <w:vertAlign w:val="superscript"/>
          <w:lang w:val="fr-FR"/>
        </w:rPr>
        <w:t>e</w:t>
      </w:r>
      <w:r w:rsidRPr="0032190F">
        <w:rPr>
          <w:lang w:val="fr-FR"/>
        </w:rPr>
        <w:t xml:space="preserve"> siècle av. J.-C.</w:t>
      </w:r>
    </w:p>
    <w:p w14:paraId="6FA09486" w14:textId="77777777" w:rsidR="00493FDC" w:rsidRPr="0032190F" w:rsidRDefault="00493FDC" w:rsidP="00242C0F">
      <w:pPr>
        <w:rPr>
          <w:lang w:val="fr-FR"/>
        </w:rPr>
      </w:pPr>
      <w:r w:rsidRPr="0032190F">
        <w:rPr>
          <w:lang w:val="fr-FR"/>
        </w:rPr>
        <w:t>En tout 3000 objets (dont un bon 1/3 d’armes) ont été retrouvés dans une rivière</w:t>
      </w:r>
      <w:r w:rsidR="00463051" w:rsidRPr="0032190F">
        <w:rPr>
          <w:lang w:val="fr-FR"/>
        </w:rPr>
        <w:t>.</w:t>
      </w:r>
    </w:p>
    <w:p w14:paraId="7E6EC074" w14:textId="77777777" w:rsidR="002C7FC2" w:rsidRPr="0032190F" w:rsidRDefault="002C7FC2" w:rsidP="00242C0F">
      <w:pPr>
        <w:rPr>
          <w:lang w:val="fr-FR"/>
        </w:rPr>
      </w:pPr>
    </w:p>
    <w:p w14:paraId="79DA1201" w14:textId="77777777" w:rsidR="007D1636" w:rsidRPr="0032190F" w:rsidRDefault="007D1636" w:rsidP="00242C0F">
      <w:pPr>
        <w:jc w:val="both"/>
        <w:rPr>
          <w:lang w:val="fr-FR"/>
        </w:rPr>
      </w:pPr>
      <w:r w:rsidRPr="0032190F">
        <w:rPr>
          <w:lang w:val="fr-FR"/>
        </w:rPr>
        <w:t>L’étude anthropologique semble prouver qu’il s’agit d’une population locale (caractères épigénétiques) et probablement d’un sacrifice (femmes et enfants avec des traces de coups) (Vidéo « Le crépuscules des Celtes »).</w:t>
      </w:r>
    </w:p>
    <w:p w14:paraId="3DF1B7E9" w14:textId="77777777" w:rsidR="004B4DA7" w:rsidRPr="0032190F" w:rsidRDefault="004B4DA7" w:rsidP="00242C0F">
      <w:pPr>
        <w:jc w:val="both"/>
        <w:rPr>
          <w:lang w:val="fr-FR"/>
        </w:rPr>
      </w:pPr>
    </w:p>
    <w:p w14:paraId="7D292FBF" w14:textId="77777777" w:rsidR="004B4DA7" w:rsidRPr="0032190F" w:rsidRDefault="004B4DA7" w:rsidP="00242C0F">
      <w:pPr>
        <w:jc w:val="both"/>
        <w:rPr>
          <w:lang w:val="fr-FR"/>
        </w:rPr>
      </w:pPr>
      <w:r w:rsidRPr="0032190F">
        <w:rPr>
          <w:lang w:val="fr-FR"/>
        </w:rPr>
        <w:t>Il s’agit -pour les armes comme pour les corps- probablement d’un lieu de dépôts cultuel (Vidéo « Le crépuscules des Celtes »).</w:t>
      </w:r>
    </w:p>
    <w:p w14:paraId="3019A4E1" w14:textId="77777777" w:rsidR="00591570" w:rsidRPr="0032190F" w:rsidRDefault="00591570" w:rsidP="00242C0F">
      <w:pPr>
        <w:jc w:val="both"/>
        <w:rPr>
          <w:lang w:val="fr-FR"/>
        </w:rPr>
      </w:pPr>
    </w:p>
    <w:p w14:paraId="62D71431" w14:textId="77777777" w:rsidR="00591570" w:rsidRPr="0032190F" w:rsidRDefault="00591570" w:rsidP="00242C0F">
      <w:pPr>
        <w:jc w:val="both"/>
        <w:rPr>
          <w:lang w:val="fr-FR"/>
        </w:rPr>
      </w:pPr>
      <w:r w:rsidRPr="0032190F">
        <w:rPr>
          <w:lang w:val="fr-FR"/>
        </w:rPr>
        <w:t>Vers -250 [pour la Champagne mais aussi plus largement]on passe d’une organisation clanique et des inhumation</w:t>
      </w:r>
      <w:r w:rsidR="00917B5D" w:rsidRPr="0032190F">
        <w:rPr>
          <w:lang w:val="fr-FR"/>
        </w:rPr>
        <w:t>s</w:t>
      </w:r>
      <w:r w:rsidRPr="0032190F">
        <w:rPr>
          <w:lang w:val="fr-FR"/>
        </w:rPr>
        <w:t xml:space="preserve"> aux oppida et à l’incinération (J.-J. Charpy com. pers.).</w:t>
      </w:r>
    </w:p>
    <w:p w14:paraId="702E8E70" w14:textId="77777777" w:rsidR="00917B5D" w:rsidRPr="0032190F" w:rsidRDefault="00917B5D" w:rsidP="00242C0F">
      <w:pPr>
        <w:rPr>
          <w:lang w:val="fr-FR"/>
        </w:rPr>
      </w:pPr>
    </w:p>
    <w:p w14:paraId="451B5B71" w14:textId="77777777" w:rsidR="00917B5D" w:rsidRPr="0032190F" w:rsidRDefault="00917B5D" w:rsidP="00242C0F">
      <w:pPr>
        <w:rPr>
          <w:lang w:val="fr-FR"/>
        </w:rPr>
      </w:pPr>
      <w:r w:rsidRPr="0032190F">
        <w:rPr>
          <w:lang w:val="fr-FR"/>
        </w:rPr>
        <w:t>Habitat chasséen [ ?] à La Tène, Les Piécettes avec une maison différente de tout le reste (BIB 1708)</w:t>
      </w:r>
    </w:p>
    <w:p w14:paraId="458FE886" w14:textId="77777777" w:rsidR="00917B5D" w:rsidRPr="0032190F" w:rsidRDefault="00917B5D" w:rsidP="00242C0F">
      <w:pPr>
        <w:jc w:val="both"/>
        <w:rPr>
          <w:lang w:val="fr-FR"/>
        </w:rPr>
      </w:pPr>
    </w:p>
    <w:p w14:paraId="3CD83ACA" w14:textId="77777777" w:rsidR="00835386" w:rsidRPr="0032190F" w:rsidRDefault="00835386" w:rsidP="00242C0F">
      <w:pPr>
        <w:jc w:val="both"/>
        <w:rPr>
          <w:lang w:val="fr-FR"/>
        </w:rPr>
      </w:pPr>
    </w:p>
    <w:p w14:paraId="4E54369E" w14:textId="77777777" w:rsidR="00835386" w:rsidRPr="0032190F" w:rsidRDefault="00835386" w:rsidP="00426FF9">
      <w:pPr>
        <w:pStyle w:val="Heading1"/>
      </w:pPr>
      <w:bookmarkStart w:id="4681" w:name="Sit_Munsingen"/>
      <w:r w:rsidRPr="0032190F">
        <w:t>MU</w:t>
      </w:r>
      <w:r w:rsidR="00600606" w:rsidRPr="0032190F">
        <w:t>N</w:t>
      </w:r>
      <w:r w:rsidRPr="0032190F">
        <w:t>SINGEN</w:t>
      </w:r>
    </w:p>
    <w:bookmarkEnd w:id="4681"/>
    <w:p w14:paraId="0FC02012" w14:textId="6A2D5F20" w:rsidR="00645917" w:rsidRPr="00103AAB" w:rsidRDefault="00103AAB" w:rsidP="00242C0F">
      <w:pPr>
        <w:jc w:val="both"/>
        <w:rPr>
          <w:i/>
          <w:iCs/>
          <w:sz w:val="20"/>
          <w:lang w:val="fr-FR"/>
        </w:rPr>
      </w:pPr>
      <w:r w:rsidRPr="00103AAB">
        <w:rPr>
          <w:i/>
          <w:iCs/>
          <w:sz w:val="20"/>
          <w:lang w:val="fr-FR"/>
        </w:rPr>
        <w:t>Gräberfeld Münsingen-Rain</w:t>
      </w:r>
    </w:p>
    <w:p w14:paraId="69A732E0" w14:textId="77777777" w:rsidR="00103AAB" w:rsidRPr="0032190F" w:rsidRDefault="00103AAB" w:rsidP="00242C0F">
      <w:pPr>
        <w:jc w:val="both"/>
        <w:rPr>
          <w:lang w:val="fr-FR"/>
        </w:rPr>
      </w:pPr>
    </w:p>
    <w:p w14:paraId="589B0FC1" w14:textId="36641584" w:rsidR="00835386" w:rsidRDefault="00000000" w:rsidP="00242C0F">
      <w:pPr>
        <w:jc w:val="both"/>
        <w:rPr>
          <w:lang w:val="fr-FR"/>
        </w:rPr>
      </w:pPr>
      <w:hyperlink r:id="rId11548" w:anchor="Sit_Munsingen_fun" w:history="1">
        <w:r w:rsidR="007E146E">
          <w:rPr>
            <w:rStyle w:val="Hyperlink"/>
            <w:lang w:val="fr-FR"/>
          </w:rPr>
          <w:t>N</w:t>
        </w:r>
        <w:r w:rsidR="006D2C60" w:rsidRPr="007E146E">
          <w:rPr>
            <w:rStyle w:val="Hyperlink"/>
            <w:lang w:val="fr-FR"/>
          </w:rPr>
          <w:t>écropole</w:t>
        </w:r>
      </w:hyperlink>
      <w:r w:rsidR="006D2C60" w:rsidRPr="0032190F">
        <w:rPr>
          <w:lang w:val="fr-FR"/>
        </w:rPr>
        <w:t xml:space="preserve"> </w:t>
      </w:r>
      <w:hyperlink r:id="rId11549" w:anchor="Cul_Tene" w:history="1">
        <w:r w:rsidR="00103AAB" w:rsidRPr="0032190F">
          <w:rPr>
            <w:rStyle w:val="Hyperlink"/>
            <w:lang w:val="fr-FR"/>
          </w:rPr>
          <w:t>LT</w:t>
        </w:r>
      </w:hyperlink>
      <w:r w:rsidR="007E146E" w:rsidRPr="007E146E">
        <w:rPr>
          <w:rStyle w:val="Hyperlink"/>
          <w:color w:val="auto"/>
          <w:u w:val="none"/>
          <w:lang w:val="fr-FR"/>
        </w:rPr>
        <w:t xml:space="preserve"> </w:t>
      </w:r>
      <w:r w:rsidR="007E146E">
        <w:rPr>
          <w:rStyle w:val="Hyperlink"/>
          <w:color w:val="auto"/>
          <w:u w:val="none"/>
          <w:lang w:val="fr-FR"/>
        </w:rPr>
        <w:t>(</w:t>
      </w:r>
      <w:r w:rsidR="007E146E">
        <w:rPr>
          <w:lang w:val="fr-FR"/>
        </w:rPr>
        <w:t xml:space="preserve">Berne, </w:t>
      </w:r>
      <w:r w:rsidR="007E146E" w:rsidRPr="0032190F">
        <w:rPr>
          <w:lang w:val="fr-FR"/>
        </w:rPr>
        <w:t>Suisse</w:t>
      </w:r>
      <w:r w:rsidR="007E146E">
        <w:rPr>
          <w:lang w:val="fr-FR"/>
        </w:rPr>
        <w:t>)</w:t>
      </w:r>
      <w:r w:rsidR="006D2C60" w:rsidRPr="0032190F">
        <w:rPr>
          <w:lang w:val="fr-FR"/>
        </w:rPr>
        <w:t xml:space="preserve">. a livré un important corpus de </w:t>
      </w:r>
      <w:hyperlink r:id="rId11550" w:anchor="Sit_Munsingen_mob_fib" w:history="1">
        <w:r w:rsidR="006D2C60" w:rsidRPr="007E146E">
          <w:rPr>
            <w:rStyle w:val="Hyperlink"/>
            <w:lang w:val="fr-FR"/>
          </w:rPr>
          <w:t>fibules</w:t>
        </w:r>
      </w:hyperlink>
      <w:r w:rsidR="007E146E">
        <w:rPr>
          <w:lang w:val="fr-FR"/>
        </w:rPr>
        <w:t>. Site très important pour fixer la chronologies du Fer 2 (LT ancien, LT récent) (BIB 3477)</w:t>
      </w:r>
    </w:p>
    <w:p w14:paraId="25032A9E" w14:textId="61916FA9" w:rsidR="007E146E" w:rsidRDefault="007E146E" w:rsidP="00242C0F">
      <w:pPr>
        <w:jc w:val="both"/>
        <w:rPr>
          <w:lang w:val="fr-FR"/>
        </w:rPr>
      </w:pPr>
      <w:r>
        <w:rPr>
          <w:lang w:val="fr-FR"/>
        </w:rPr>
        <w:t>Fouillée au début du 20</w:t>
      </w:r>
      <w:r w:rsidRPr="007E146E">
        <w:rPr>
          <w:vertAlign w:val="superscript"/>
          <w:lang w:val="fr-FR"/>
        </w:rPr>
        <w:t>e</w:t>
      </w:r>
      <w:r>
        <w:rPr>
          <w:lang w:val="fr-FR"/>
        </w:rPr>
        <w:t xml:space="preserve"> s.,</w:t>
      </w:r>
      <w:r w:rsidRPr="007E146E">
        <w:rPr>
          <w:lang w:val="fr-FR"/>
        </w:rPr>
        <w:t xml:space="preserve"> </w:t>
      </w:r>
      <w:r>
        <w:rPr>
          <w:lang w:val="fr-FR"/>
        </w:rPr>
        <w:t>(BIB 3477)</w:t>
      </w:r>
    </w:p>
    <w:p w14:paraId="2375A361" w14:textId="7A997C66" w:rsidR="004B3579" w:rsidRPr="0032190F" w:rsidRDefault="004B3579" w:rsidP="00242C0F">
      <w:pPr>
        <w:jc w:val="both"/>
        <w:rPr>
          <w:lang w:val="fr-FR"/>
        </w:rPr>
      </w:pPr>
      <w:r w:rsidRPr="004B3579">
        <w:rPr>
          <w:lang w:val="fr-FR"/>
        </w:rPr>
        <w:lastRenderedPageBreak/>
        <w:t>Occupation de 240 ans, il a existé une très longue chaîne d'au moins dix générations. Certaines femmes possédaient plusieurs ensembles de fibules, et donc des vêtements pour différentes occasions. Les armes des hommes et les combinaisons de costumes et de bijoux fortement standardisés dénotent un souci de statut et de représentation</w:t>
      </w:r>
      <w:r>
        <w:rPr>
          <w:lang w:val="fr-FR"/>
        </w:rPr>
        <w:t xml:space="preserve"> (BIB 3477)</w:t>
      </w:r>
    </w:p>
    <w:p w14:paraId="4FB84850" w14:textId="3A5BFBDD" w:rsidR="00591570" w:rsidRDefault="00591570" w:rsidP="00242C0F">
      <w:pPr>
        <w:jc w:val="both"/>
        <w:rPr>
          <w:lang w:val="fr-FR"/>
        </w:rPr>
      </w:pPr>
    </w:p>
    <w:p w14:paraId="75DA1BCF" w14:textId="236890D4" w:rsidR="00103AAB" w:rsidRDefault="00103AAB" w:rsidP="00103AAB">
      <w:pPr>
        <w:pStyle w:val="Heading2"/>
      </w:pPr>
      <w:bookmarkStart w:id="4682" w:name="Sit_Munsingen_fun"/>
      <w:r>
        <w:t>nécropole</w:t>
      </w:r>
    </w:p>
    <w:bookmarkEnd w:id="4682"/>
    <w:p w14:paraId="32576F96" w14:textId="3F858CEB" w:rsidR="00103AAB" w:rsidRDefault="00103AAB" w:rsidP="00242C0F">
      <w:pPr>
        <w:jc w:val="both"/>
        <w:rPr>
          <w:lang w:val="fr-FR"/>
        </w:rPr>
      </w:pPr>
    </w:p>
    <w:p w14:paraId="017BE798" w14:textId="35DB0AEB" w:rsidR="007E146E" w:rsidRDefault="007E146E" w:rsidP="00242C0F">
      <w:pPr>
        <w:jc w:val="both"/>
        <w:rPr>
          <w:lang w:val="fr-FR"/>
        </w:rPr>
      </w:pPr>
      <w:r>
        <w:rPr>
          <w:lang w:val="fr-FR"/>
        </w:rPr>
        <w:t>Les femmes, sur-représentées, sont accompagnées d'ornements. Les hommes sont accompagnés d'épées et de lances, plus rarement de boucliers (BIB 3477)</w:t>
      </w:r>
    </w:p>
    <w:p w14:paraId="2F3EAC51" w14:textId="12657C31" w:rsidR="007E146E" w:rsidRDefault="007E146E" w:rsidP="00242C0F">
      <w:pPr>
        <w:jc w:val="both"/>
        <w:rPr>
          <w:lang w:val="fr-FR"/>
        </w:rPr>
      </w:pPr>
    </w:p>
    <w:p w14:paraId="5A5A1254" w14:textId="3AE23E44" w:rsidR="007E146E" w:rsidRDefault="007E146E" w:rsidP="007E146E">
      <w:pPr>
        <w:pStyle w:val="Heading3"/>
      </w:pPr>
      <w:r>
        <w:t>chronologie</w:t>
      </w:r>
    </w:p>
    <w:p w14:paraId="147B921E" w14:textId="20B2EE6F" w:rsidR="007E146E" w:rsidRDefault="007E146E" w:rsidP="00242C0F">
      <w:pPr>
        <w:jc w:val="both"/>
        <w:rPr>
          <w:lang w:val="fr-FR"/>
        </w:rPr>
      </w:pPr>
    </w:p>
    <w:p w14:paraId="0B71CA02" w14:textId="13855D01" w:rsidR="007E146E" w:rsidRDefault="007E146E" w:rsidP="007E146E">
      <w:pPr>
        <w:pStyle w:val="Heading4"/>
      </w:pPr>
      <w:r>
        <w:t>absolue</w:t>
      </w:r>
    </w:p>
    <w:p w14:paraId="7E4DA708" w14:textId="040DDC8A" w:rsidR="007E146E" w:rsidRDefault="007E146E" w:rsidP="00242C0F">
      <w:pPr>
        <w:jc w:val="both"/>
        <w:rPr>
          <w:lang w:val="fr-FR"/>
        </w:rPr>
      </w:pPr>
    </w:p>
    <w:p w14:paraId="22D24CB6" w14:textId="5F8784AA" w:rsidR="007E146E" w:rsidRDefault="007E146E" w:rsidP="00242C0F">
      <w:pPr>
        <w:jc w:val="both"/>
        <w:rPr>
          <w:lang w:val="fr-FR"/>
        </w:rPr>
      </w:pPr>
      <w:r>
        <w:rPr>
          <w:lang w:val="fr-FR"/>
        </w:rPr>
        <w:t>LT A à LT C2 (BIB 3477)</w:t>
      </w:r>
    </w:p>
    <w:p w14:paraId="6A22322C" w14:textId="5231F8E7" w:rsidR="007E146E" w:rsidRDefault="007E146E" w:rsidP="00242C0F">
      <w:pPr>
        <w:jc w:val="both"/>
        <w:rPr>
          <w:lang w:val="fr-FR"/>
        </w:rPr>
      </w:pPr>
    </w:p>
    <w:p w14:paraId="6226A602" w14:textId="7F88FB7C" w:rsidR="007E146E" w:rsidRDefault="007E146E" w:rsidP="007E146E">
      <w:pPr>
        <w:pStyle w:val="Heading4"/>
      </w:pPr>
      <w:r>
        <w:t>relative</w:t>
      </w:r>
    </w:p>
    <w:p w14:paraId="59AC7FB8" w14:textId="77777777" w:rsidR="007E146E" w:rsidRDefault="007E146E" w:rsidP="00242C0F">
      <w:pPr>
        <w:jc w:val="both"/>
        <w:rPr>
          <w:lang w:val="fr-FR"/>
        </w:rPr>
      </w:pPr>
    </w:p>
    <w:p w14:paraId="3F0B58B7" w14:textId="77429B28" w:rsidR="007E146E" w:rsidRDefault="007E146E" w:rsidP="00242C0F">
      <w:pPr>
        <w:jc w:val="both"/>
        <w:rPr>
          <w:lang w:val="fr-FR"/>
        </w:rPr>
      </w:pPr>
      <w:r>
        <w:rPr>
          <w:lang w:val="fr-FR"/>
        </w:rPr>
        <w:t xml:space="preserve">Pour </w:t>
      </w:r>
      <w:r w:rsidRPr="007E146E">
        <w:rPr>
          <w:lang w:val="fr-FR"/>
        </w:rPr>
        <w:t>Wiedmer-Stern</w:t>
      </w:r>
      <w:r>
        <w:rPr>
          <w:lang w:val="fr-FR"/>
        </w:rPr>
        <w:t xml:space="preserve"> (1908) la zone Nord est plus ancienne que la zone Sud (BIB 3477) </w:t>
      </w:r>
      <w:r w:rsidRPr="007E146E">
        <w:rPr>
          <w:lang w:val="fr-FR"/>
        </w:rPr>
        <w:t>Hodson (1968)</w:t>
      </w:r>
      <w:r>
        <w:rPr>
          <w:lang w:val="fr-FR"/>
        </w:rPr>
        <w:t xml:space="preserve">  confirme cette chronologie relative par une analyse statistique ~ </w:t>
      </w:r>
      <w:hyperlink r:id="rId11551" w:anchor="Stat_AR_Seriation__Archeo" w:history="1">
        <w:r w:rsidRPr="007E146E">
          <w:rPr>
            <w:rStyle w:val="Hyperlink"/>
            <w:lang w:val="fr-FR"/>
          </w:rPr>
          <w:t>sériation</w:t>
        </w:r>
      </w:hyperlink>
      <w:r>
        <w:rPr>
          <w:lang w:val="fr-FR"/>
        </w:rPr>
        <w:t xml:space="preserve"> (BIB 3477)</w:t>
      </w:r>
    </w:p>
    <w:p w14:paraId="0AF113E3" w14:textId="77777777" w:rsidR="00103AAB" w:rsidRDefault="00103AAB" w:rsidP="00242C0F">
      <w:pPr>
        <w:jc w:val="both"/>
        <w:rPr>
          <w:lang w:val="fr-FR"/>
        </w:rPr>
      </w:pPr>
    </w:p>
    <w:p w14:paraId="2A137CE1" w14:textId="5B7F3689" w:rsidR="00103AAB" w:rsidRDefault="00103AAB" w:rsidP="00103AAB">
      <w:pPr>
        <w:pStyle w:val="Heading3"/>
      </w:pPr>
      <w:bookmarkStart w:id="4683" w:name="Sit_Munsingen_fun_t"/>
      <w:r>
        <w:t>tombes</w:t>
      </w:r>
    </w:p>
    <w:bookmarkEnd w:id="4683"/>
    <w:p w14:paraId="10FA9FD2" w14:textId="77777777" w:rsidR="007E146E" w:rsidRDefault="007E146E" w:rsidP="00242C0F">
      <w:pPr>
        <w:jc w:val="both"/>
        <w:rPr>
          <w:lang w:val="fr-FR"/>
        </w:rPr>
      </w:pPr>
    </w:p>
    <w:p w14:paraId="4F758199" w14:textId="0423B980" w:rsidR="00103AAB" w:rsidRDefault="007E146E" w:rsidP="00242C0F">
      <w:pPr>
        <w:jc w:val="both"/>
        <w:rPr>
          <w:lang w:val="fr-FR"/>
        </w:rPr>
      </w:pPr>
      <w:r>
        <w:rPr>
          <w:lang w:val="fr-FR"/>
        </w:rPr>
        <w:t>~ 220 (BIB 3477)</w:t>
      </w:r>
    </w:p>
    <w:p w14:paraId="07013319" w14:textId="54120BD7" w:rsidR="00103AAB" w:rsidRDefault="00103AAB" w:rsidP="00242C0F">
      <w:pPr>
        <w:jc w:val="both"/>
        <w:rPr>
          <w:lang w:val="fr-FR"/>
        </w:rPr>
      </w:pPr>
    </w:p>
    <w:p w14:paraId="535D1511" w14:textId="2ABE38FD" w:rsidR="00103AAB" w:rsidRPr="0032190F" w:rsidRDefault="00103AAB" w:rsidP="00103AAB">
      <w:pPr>
        <w:pStyle w:val="Heading4"/>
      </w:pPr>
      <w:bookmarkStart w:id="4684" w:name="Sit_Munsingen_fun_t_E38"/>
      <w:r>
        <w:t>t.E38</w:t>
      </w:r>
    </w:p>
    <w:bookmarkEnd w:id="4684"/>
    <w:p w14:paraId="71F743B6" w14:textId="77777777" w:rsidR="007E146E" w:rsidRDefault="007E146E" w:rsidP="00242C0F">
      <w:pPr>
        <w:jc w:val="both"/>
        <w:rPr>
          <w:lang w:val="fr-FR"/>
        </w:rPr>
      </w:pPr>
    </w:p>
    <w:p w14:paraId="6BBAFFCC" w14:textId="05BAFFE2" w:rsidR="00D3349F" w:rsidRDefault="00D3349F" w:rsidP="00242C0F">
      <w:pPr>
        <w:jc w:val="both"/>
        <w:rPr>
          <w:lang w:val="fr-FR"/>
        </w:rPr>
      </w:pPr>
      <w:r w:rsidRPr="0032190F">
        <w:rPr>
          <w:lang w:val="fr-FR"/>
        </w:rPr>
        <w:t>Tombe E38 « aber</w:t>
      </w:r>
      <w:r w:rsidR="00600606" w:rsidRPr="0032190F">
        <w:rPr>
          <w:lang w:val="fr-FR"/>
        </w:rPr>
        <w:t>r</w:t>
      </w:r>
      <w:r w:rsidRPr="0032190F">
        <w:rPr>
          <w:lang w:val="fr-FR"/>
        </w:rPr>
        <w:t>ante » pour Djinjian (BIB 1925 p. 265)</w:t>
      </w:r>
    </w:p>
    <w:p w14:paraId="7D040236" w14:textId="1DD5D4D2" w:rsidR="007E146E" w:rsidRDefault="007E146E" w:rsidP="00242C0F">
      <w:pPr>
        <w:jc w:val="both"/>
        <w:rPr>
          <w:lang w:val="fr-FR"/>
        </w:rPr>
      </w:pPr>
    </w:p>
    <w:p w14:paraId="2F5231DD" w14:textId="52BB93EF" w:rsidR="007E146E" w:rsidRDefault="007E146E" w:rsidP="007E146E">
      <w:pPr>
        <w:pStyle w:val="Heading2"/>
      </w:pPr>
      <w:bookmarkStart w:id="4685" w:name="Sit_Munsingen_mob_fib"/>
      <w:r>
        <w:t>fibules</w:t>
      </w:r>
    </w:p>
    <w:bookmarkEnd w:id="4685"/>
    <w:p w14:paraId="012724D9" w14:textId="66176D32" w:rsidR="007E146E" w:rsidRDefault="007E146E" w:rsidP="00242C0F">
      <w:pPr>
        <w:jc w:val="both"/>
        <w:rPr>
          <w:lang w:val="fr-FR"/>
        </w:rPr>
      </w:pPr>
    </w:p>
    <w:p w14:paraId="0DDF8D5C" w14:textId="768E4947" w:rsidR="007E146E" w:rsidRDefault="007E146E" w:rsidP="007E146E">
      <w:pPr>
        <w:jc w:val="both"/>
        <w:rPr>
          <w:lang w:val="fr-FR"/>
        </w:rPr>
      </w:pPr>
      <w:r>
        <w:rPr>
          <w:lang w:val="fr-FR"/>
        </w:rPr>
        <w:t>~ 300 en bronze ou en fer (BIB 3477) dont l'étude a</w:t>
      </w:r>
      <w:r w:rsidRPr="0032190F">
        <w:rPr>
          <w:lang w:val="fr-FR"/>
        </w:rPr>
        <w:t xml:space="preserve"> donné son nom au type de </w:t>
      </w:r>
      <w:r w:rsidRPr="005D5574">
        <w:rPr>
          <w:lang w:val="fr-FR"/>
        </w:rPr>
        <w:t>fibules de Munsingen</w:t>
      </w:r>
      <w:r>
        <w:rPr>
          <w:lang w:val="fr-FR"/>
        </w:rPr>
        <w:t xml:space="preserve"> </w:t>
      </w:r>
      <w:r w:rsidRPr="0032190F">
        <w:rPr>
          <w:lang w:val="fr-FR"/>
        </w:rPr>
        <w:t>« Münsingen »</w:t>
      </w:r>
      <w:r>
        <w:rPr>
          <w:lang w:val="fr-FR"/>
        </w:rPr>
        <w:t xml:space="preserve"> </w:t>
      </w:r>
      <w:r w:rsidRPr="0032190F">
        <w:rPr>
          <w:lang w:val="fr-FR"/>
        </w:rPr>
        <w:t>(J.-J. Charpy com. pers.).</w:t>
      </w:r>
    </w:p>
    <w:p w14:paraId="4B9E13DD" w14:textId="0A6CF4DB" w:rsidR="005D5574" w:rsidRDefault="005D5574" w:rsidP="007E146E">
      <w:pPr>
        <w:jc w:val="both"/>
        <w:rPr>
          <w:lang w:val="fr-FR"/>
        </w:rPr>
      </w:pPr>
    </w:p>
    <w:p w14:paraId="10FA3ACC" w14:textId="354EDF61" w:rsidR="005D5574" w:rsidRPr="00BA4004" w:rsidRDefault="005D5574" w:rsidP="005D5574">
      <w:pPr>
        <w:pStyle w:val="Heading3"/>
        <w:rPr>
          <w:lang w:val="en-GB"/>
        </w:rPr>
      </w:pPr>
      <w:r w:rsidRPr="00BA4004">
        <w:rPr>
          <w:lang w:val="en-GB"/>
        </w:rPr>
        <w:t>Münsingen (type de)</w:t>
      </w:r>
    </w:p>
    <w:p w14:paraId="2DDC5944" w14:textId="0971F378" w:rsidR="005D5574" w:rsidRPr="005D5574" w:rsidRDefault="005D5574" w:rsidP="007E146E">
      <w:pPr>
        <w:jc w:val="both"/>
        <w:rPr>
          <w:i/>
          <w:iCs/>
          <w:sz w:val="20"/>
          <w:lang w:val="en-GB"/>
        </w:rPr>
      </w:pPr>
      <w:r w:rsidRPr="005D5574">
        <w:rPr>
          <w:i/>
          <w:iCs/>
          <w:sz w:val="20"/>
          <w:lang w:val="en-GB"/>
        </w:rPr>
        <w:t>Münsingen type</w:t>
      </w:r>
      <w:r>
        <w:rPr>
          <w:i/>
          <w:iCs/>
          <w:sz w:val="20"/>
          <w:lang w:val="en-GB"/>
        </w:rPr>
        <w:t xml:space="preserve">, </w:t>
      </w:r>
      <w:r w:rsidRPr="005D5574">
        <w:rPr>
          <w:i/>
          <w:iCs/>
          <w:sz w:val="20"/>
          <w:lang w:val="en-GB"/>
        </w:rPr>
        <w:t>M</w:t>
      </w:r>
      <w:r>
        <w:rPr>
          <w:i/>
          <w:iCs/>
          <w:sz w:val="20"/>
          <w:lang w:val="en-GB"/>
        </w:rPr>
        <w:t>u</w:t>
      </w:r>
      <w:r w:rsidRPr="005D5574">
        <w:rPr>
          <w:i/>
          <w:iCs/>
          <w:sz w:val="20"/>
          <w:lang w:val="en-GB"/>
        </w:rPr>
        <w:t>nsingen fibula</w:t>
      </w:r>
    </w:p>
    <w:p w14:paraId="4B9FF5E1" w14:textId="77777777" w:rsidR="005D5574" w:rsidRPr="005D5574" w:rsidRDefault="005D5574" w:rsidP="007E146E">
      <w:pPr>
        <w:jc w:val="both"/>
        <w:rPr>
          <w:lang w:val="en-GB"/>
        </w:rPr>
      </w:pPr>
    </w:p>
    <w:p w14:paraId="32BB463D" w14:textId="00CC8ED4" w:rsidR="005D5574" w:rsidRPr="005D5574" w:rsidRDefault="005D5574" w:rsidP="007E146E">
      <w:pPr>
        <w:jc w:val="both"/>
        <w:rPr>
          <w:lang w:val="en-GB"/>
        </w:rPr>
      </w:pPr>
      <w:r w:rsidRPr="005D5574">
        <w:rPr>
          <w:i/>
          <w:iCs/>
          <w:lang w:val="en-GB"/>
        </w:rPr>
        <w:t>bronze fibula with decorated disc of coral or glass</w:t>
      </w:r>
      <w:r>
        <w:rPr>
          <w:lang w:val="en-GB"/>
        </w:rPr>
        <w:t xml:space="preserve"> </w:t>
      </w:r>
      <w:r w:rsidRPr="005D5574">
        <w:rPr>
          <w:lang w:val="en-GB"/>
        </w:rPr>
        <w:t>(BIB 3477)</w:t>
      </w:r>
      <w:r>
        <w:rPr>
          <w:lang w:val="en-GB"/>
        </w:rPr>
        <w:t xml:space="preserve"> </w:t>
      </w:r>
      <w:r w:rsidRPr="005D5574">
        <w:rPr>
          <w:lang w:val="en-GB"/>
        </w:rPr>
        <w:t>some types of ornament (for example torcs, anklets or bracelets, Figure 3) were replaced sequentially over time; similarly, certain combinations of objects of personal adornment proved to be chronologically sensitive</w:t>
      </w:r>
      <w:r>
        <w:rPr>
          <w:lang w:val="en-GB"/>
        </w:rPr>
        <w:t xml:space="preserve"> [sériation] </w:t>
      </w:r>
      <w:r w:rsidRPr="005D5574">
        <w:rPr>
          <w:lang w:val="en-GB"/>
        </w:rPr>
        <w:t>(BIB 3477)</w:t>
      </w:r>
    </w:p>
    <w:p w14:paraId="5BCBD15C" w14:textId="543EBBE4" w:rsidR="007E146E" w:rsidRPr="005D5574" w:rsidRDefault="007E146E" w:rsidP="00242C0F">
      <w:pPr>
        <w:jc w:val="both"/>
        <w:rPr>
          <w:lang w:val="en-GB"/>
        </w:rPr>
      </w:pPr>
    </w:p>
    <w:p w14:paraId="7FF43409" w14:textId="77777777" w:rsidR="00D3349F" w:rsidRPr="005D5574" w:rsidRDefault="00D3349F" w:rsidP="00242C0F">
      <w:pPr>
        <w:jc w:val="both"/>
        <w:rPr>
          <w:lang w:val="en-GB"/>
        </w:rPr>
      </w:pPr>
    </w:p>
    <w:p w14:paraId="567D3215" w14:textId="77777777" w:rsidR="00591570" w:rsidRPr="0032190F" w:rsidRDefault="00591570" w:rsidP="00426FF9">
      <w:pPr>
        <w:pStyle w:val="Heading1"/>
      </w:pPr>
      <w:bookmarkStart w:id="4686" w:name="Sit_Duchcov"/>
      <w:r w:rsidRPr="0032190F">
        <w:t>DUCHCOV</w:t>
      </w:r>
    </w:p>
    <w:bookmarkEnd w:id="4686"/>
    <w:p w14:paraId="1BF7305D" w14:textId="77777777" w:rsidR="00591570" w:rsidRPr="0032190F" w:rsidRDefault="00591570" w:rsidP="00242C0F">
      <w:pPr>
        <w:jc w:val="both"/>
        <w:rPr>
          <w:lang w:val="fr-FR"/>
        </w:rPr>
      </w:pPr>
    </w:p>
    <w:p w14:paraId="7507265D" w14:textId="77777777" w:rsidR="00591570" w:rsidRPr="0032190F" w:rsidRDefault="00591570" w:rsidP="00242C0F">
      <w:pPr>
        <w:jc w:val="both"/>
        <w:rPr>
          <w:lang w:val="fr-FR"/>
        </w:rPr>
      </w:pPr>
      <w:r w:rsidRPr="0032190F">
        <w:rPr>
          <w:lang w:val="fr-FR"/>
        </w:rPr>
        <w:t>Sanctuaire de source de la période laténienne (La Tène) qui a livré un important corpus de fibules (~4000) et donné son nom au type de fibules « Duchcov »  (J.-J. Charpy com. pers.).</w:t>
      </w:r>
    </w:p>
    <w:p w14:paraId="2E57C209" w14:textId="77777777" w:rsidR="002038B0" w:rsidRPr="0032190F" w:rsidRDefault="002038B0" w:rsidP="00242C0F">
      <w:pPr>
        <w:jc w:val="both"/>
        <w:rPr>
          <w:lang w:val="fr-FR"/>
        </w:rPr>
      </w:pPr>
    </w:p>
    <w:p w14:paraId="77BB9DAC" w14:textId="77777777" w:rsidR="00467FA2" w:rsidRPr="0032190F" w:rsidRDefault="00467FA2" w:rsidP="00426FF9">
      <w:pPr>
        <w:pStyle w:val="Heading1"/>
      </w:pPr>
      <w:bookmarkStart w:id="4687" w:name="Sit_Bad_Nauheim"/>
      <w:r w:rsidRPr="0032190F">
        <w:lastRenderedPageBreak/>
        <w:t>BAD NAUHEIM</w:t>
      </w:r>
    </w:p>
    <w:bookmarkEnd w:id="4687"/>
    <w:p w14:paraId="739CB77B" w14:textId="77777777" w:rsidR="00645917" w:rsidRPr="0032190F" w:rsidRDefault="00645917" w:rsidP="00242C0F">
      <w:pPr>
        <w:jc w:val="both"/>
        <w:rPr>
          <w:lang w:val="fr-FR"/>
        </w:rPr>
      </w:pPr>
    </w:p>
    <w:p w14:paraId="5E37EE61" w14:textId="52DF3567" w:rsidR="00467FA2" w:rsidRPr="008027EE" w:rsidRDefault="00467FA2" w:rsidP="00242C0F">
      <w:pPr>
        <w:jc w:val="both"/>
        <w:rPr>
          <w:sz w:val="20"/>
          <w:lang w:val="fr-FR"/>
        </w:rPr>
      </w:pPr>
      <w:r w:rsidRPr="0032190F">
        <w:rPr>
          <w:lang w:val="fr-FR"/>
        </w:rPr>
        <w:t>Le site de Bad Nauheim est un ensemble de salines [</w:t>
      </w:r>
      <w:hyperlink r:id="rId11552" w:anchor="Sit_Sel" w:history="1">
        <w:r w:rsidR="008027EE" w:rsidRPr="008027EE">
          <w:rPr>
            <w:rStyle w:val="Hyperlink"/>
            <w:lang w:val="fr-FR"/>
          </w:rPr>
          <w:t>sel</w:t>
        </w:r>
      </w:hyperlink>
      <w:r w:rsidRPr="0032190F">
        <w:rPr>
          <w:lang w:val="fr-FR"/>
        </w:rPr>
        <w:t>] (cuves de décantation, rigoles) de la fin du Fer (Musée de Bibracte)</w:t>
      </w:r>
      <w:r w:rsidR="00054D27">
        <w:rPr>
          <w:lang w:val="fr-FR"/>
        </w:rPr>
        <w:t>. Donne son nom à un type de fibules (SS BIB)</w:t>
      </w:r>
    </w:p>
    <w:p w14:paraId="22C0F374" w14:textId="77777777" w:rsidR="00054D27" w:rsidRDefault="00054D27" w:rsidP="00242C0F">
      <w:pPr>
        <w:jc w:val="both"/>
        <w:rPr>
          <w:lang w:val="fr-FR"/>
        </w:rPr>
      </w:pPr>
    </w:p>
    <w:p w14:paraId="5F48786A" w14:textId="77777777" w:rsidR="00054D27" w:rsidRDefault="00054D27" w:rsidP="00426FF9">
      <w:pPr>
        <w:pStyle w:val="Heading1"/>
      </w:pPr>
      <w:bookmarkStart w:id="4688" w:name="Sit_Titelberg"/>
      <w:r>
        <w:t>TITELBERG</w:t>
      </w:r>
    </w:p>
    <w:bookmarkEnd w:id="4688"/>
    <w:p w14:paraId="7A405B16" w14:textId="77777777" w:rsidR="00054D27" w:rsidRPr="000329E9" w:rsidRDefault="00054D27" w:rsidP="00242C0F">
      <w:pPr>
        <w:jc w:val="both"/>
        <w:rPr>
          <w:lang w:val="fr-FR"/>
        </w:rPr>
      </w:pPr>
      <w:r w:rsidRPr="000329E9">
        <w:rPr>
          <w:lang w:val="fr-FR"/>
        </w:rPr>
        <w:t>Titelberg</w:t>
      </w:r>
    </w:p>
    <w:p w14:paraId="11F3605E" w14:textId="77777777" w:rsidR="00054D27" w:rsidRPr="000329E9" w:rsidRDefault="00054D27" w:rsidP="00242C0F">
      <w:pPr>
        <w:jc w:val="both"/>
        <w:rPr>
          <w:lang w:val="fr-FR"/>
        </w:rPr>
      </w:pPr>
    </w:p>
    <w:p w14:paraId="40C4B5EA" w14:textId="77777777" w:rsidR="00054D27" w:rsidRPr="0032190F" w:rsidRDefault="00054D27" w:rsidP="00242C0F">
      <w:pPr>
        <w:jc w:val="both"/>
        <w:rPr>
          <w:lang w:val="fr-FR"/>
        </w:rPr>
      </w:pPr>
      <w:r>
        <w:rPr>
          <w:lang w:val="fr-FR"/>
        </w:rPr>
        <w:t xml:space="preserve">Luxembourg. </w:t>
      </w:r>
      <w:r w:rsidRPr="00054D27">
        <w:rPr>
          <w:i/>
          <w:lang w:val="fr-FR"/>
        </w:rPr>
        <w:t>civitas</w:t>
      </w:r>
      <w:r w:rsidRPr="00054D27">
        <w:rPr>
          <w:lang w:val="fr-FR"/>
        </w:rPr>
        <w:t xml:space="preserve"> des Trévires (BIB CAA2020 review)</w:t>
      </w:r>
    </w:p>
    <w:p w14:paraId="55839B96" w14:textId="77777777" w:rsidR="004B4DA7" w:rsidRPr="0032190F" w:rsidRDefault="004B4DA7" w:rsidP="00242C0F">
      <w:pPr>
        <w:jc w:val="both"/>
        <w:rPr>
          <w:lang w:val="fr-FR"/>
        </w:rPr>
      </w:pPr>
    </w:p>
    <w:p w14:paraId="34F4B192" w14:textId="77777777" w:rsidR="00267D28" w:rsidRPr="0032190F" w:rsidRDefault="00267D28" w:rsidP="00426FF9">
      <w:pPr>
        <w:pStyle w:val="Heading1"/>
      </w:pPr>
      <w:bookmarkStart w:id="4689" w:name="Sit_Mormont"/>
      <w:r w:rsidRPr="0032190F">
        <w:t>MORMONT</w:t>
      </w:r>
    </w:p>
    <w:bookmarkEnd w:id="4689"/>
    <w:p w14:paraId="2A4CECFB" w14:textId="77777777" w:rsidR="00267D28" w:rsidRPr="0032190F" w:rsidRDefault="00267D28" w:rsidP="00242C0F">
      <w:pPr>
        <w:rPr>
          <w:lang w:val="fr-FR"/>
        </w:rPr>
      </w:pPr>
    </w:p>
    <w:p w14:paraId="642C22D6" w14:textId="5EE4118A" w:rsidR="00267D28" w:rsidRDefault="00267D28" w:rsidP="00242C0F">
      <w:pPr>
        <w:rPr>
          <w:lang w:val="fr-FR"/>
        </w:rPr>
      </w:pPr>
      <w:r w:rsidRPr="0032190F">
        <w:rPr>
          <w:lang w:val="fr-FR"/>
        </w:rPr>
        <w:t xml:space="preserve">Sanctuaire </w:t>
      </w:r>
      <w:hyperlink r:id="rId11553" w:anchor="Cul_Helvetes" w:history="1">
        <w:r w:rsidRPr="0032190F">
          <w:rPr>
            <w:rStyle w:val="Hyperlink"/>
            <w:lang w:val="fr-FR"/>
          </w:rPr>
          <w:t>hélvète</w:t>
        </w:r>
      </w:hyperlink>
      <w:r w:rsidRPr="0032190F">
        <w:rPr>
          <w:lang w:val="fr-FR"/>
        </w:rPr>
        <w:t xml:space="preserve"> </w:t>
      </w:r>
      <w:r w:rsidR="00C95E36">
        <w:rPr>
          <w:lang w:val="fr-FR"/>
        </w:rPr>
        <w:t>du Mormont, en</w:t>
      </w:r>
      <w:r w:rsidRPr="0032190F">
        <w:rPr>
          <w:lang w:val="fr-FR"/>
        </w:rPr>
        <w:t xml:space="preserve"> Suisse romande composé de plus de 200 tombes en fosses daté de ver</w:t>
      </w:r>
      <w:r w:rsidR="00EA501E" w:rsidRPr="0032190F">
        <w:rPr>
          <w:lang w:val="fr-FR"/>
        </w:rPr>
        <w:t>s 100 av. J.-C. Chacune d’entre elle</w:t>
      </w:r>
      <w:r w:rsidRPr="0032190F">
        <w:rPr>
          <w:lang w:val="fr-FR"/>
        </w:rPr>
        <w:t xml:space="preserve"> est profondémment creusée. Les dépôts d’offrandes sont effectués en couches successives</w:t>
      </w:r>
      <w:r w:rsidR="007D1636" w:rsidRPr="0032190F">
        <w:rPr>
          <w:lang w:val="fr-FR"/>
        </w:rPr>
        <w:t xml:space="preserve"> (Vidéo « Le crépuscules des Celtes »).</w:t>
      </w:r>
    </w:p>
    <w:p w14:paraId="0C415ACA" w14:textId="77777777" w:rsidR="00C95E36" w:rsidRDefault="00C95E36" w:rsidP="00C95E36">
      <w:pPr>
        <w:jc w:val="both"/>
        <w:rPr>
          <w:lang w:val="fr-FR"/>
        </w:rPr>
      </w:pPr>
      <w:r>
        <w:rPr>
          <w:lang w:val="fr-FR"/>
        </w:rPr>
        <w:t>Situé proche des limites d'un bassin versant (O. Buschenschutz in MOSAICnet 2018)</w:t>
      </w:r>
    </w:p>
    <w:p w14:paraId="4244B234" w14:textId="74517E4D" w:rsidR="009353A3" w:rsidRDefault="009353A3" w:rsidP="00C95E36">
      <w:pPr>
        <w:jc w:val="both"/>
        <w:rPr>
          <w:lang w:val="fr-FR"/>
        </w:rPr>
      </w:pPr>
      <w:r>
        <w:rPr>
          <w:lang w:val="fr-FR"/>
        </w:rPr>
        <w:t>Agglomération gauloise datée du 2e/1e aec. Comprend 260 fosses avec quelques "</w:t>
      </w:r>
      <w:hyperlink r:id="rId11554" w:anchor="Cul_Art_TAC_T_c_teteCoupee" w:history="1">
        <w:r w:rsidR="00511329" w:rsidRPr="00D732A2">
          <w:rPr>
            <w:rStyle w:val="Hyperlink"/>
            <w:lang w:val="fr-FR"/>
          </w:rPr>
          <w:t>têtes coupées</w:t>
        </w:r>
      </w:hyperlink>
      <w:r>
        <w:rPr>
          <w:lang w:val="fr-FR"/>
        </w:rPr>
        <w:t>" : "hécatombe hélvète" avec association des morts et des monnaies (BIB expo Monnaies! Monnaies! Bibracte 2018)</w:t>
      </w:r>
    </w:p>
    <w:p w14:paraId="60753EEB" w14:textId="77777777" w:rsidR="00C95E36" w:rsidRDefault="00C95E36" w:rsidP="00242C0F">
      <w:pPr>
        <w:rPr>
          <w:lang w:val="fr-FR"/>
        </w:rPr>
      </w:pPr>
    </w:p>
    <w:p w14:paraId="0CFBA8E6" w14:textId="77777777" w:rsidR="009353A3" w:rsidRDefault="009353A3" w:rsidP="00426FF9">
      <w:pPr>
        <w:pStyle w:val="Heading1"/>
      </w:pPr>
      <w:bookmarkStart w:id="4690" w:name="Sit_Chenoves"/>
      <w:r>
        <w:t>CHENOVE</w:t>
      </w:r>
      <w:r w:rsidR="00D732A2">
        <w:t>S</w:t>
      </w:r>
    </w:p>
    <w:bookmarkEnd w:id="4690"/>
    <w:p w14:paraId="2D8B25C5" w14:textId="77777777" w:rsidR="009353A3" w:rsidRDefault="009353A3" w:rsidP="00242C0F">
      <w:pPr>
        <w:rPr>
          <w:lang w:val="fr-FR"/>
        </w:rPr>
      </w:pPr>
    </w:p>
    <w:p w14:paraId="4E34C278" w14:textId="77777777" w:rsidR="009523B7" w:rsidRDefault="009353A3" w:rsidP="00242C0F">
      <w:pPr>
        <w:rPr>
          <w:lang w:val="fr-FR"/>
        </w:rPr>
      </w:pPr>
      <w:r>
        <w:rPr>
          <w:lang w:val="fr-FR"/>
        </w:rPr>
        <w:t>Grote de Chenôves (Bourgogne), datée du 1e aec une association de mort et de monnaies (BIB expo Monnaies! Monnaies! Bibracte 2018)</w:t>
      </w:r>
    </w:p>
    <w:p w14:paraId="59154F82" w14:textId="77777777" w:rsidR="009353A3" w:rsidRPr="0032190F" w:rsidRDefault="009353A3" w:rsidP="00242C0F">
      <w:pPr>
        <w:rPr>
          <w:lang w:val="fr-FR"/>
        </w:rPr>
      </w:pPr>
    </w:p>
    <w:p w14:paraId="219806DE" w14:textId="77777777" w:rsidR="009523B7" w:rsidRPr="0032190F" w:rsidRDefault="009523B7" w:rsidP="00426FF9">
      <w:pPr>
        <w:pStyle w:val="Heading1"/>
      </w:pPr>
      <w:bookmarkStart w:id="4691" w:name="Sit_Roquepertuse"/>
      <w:r w:rsidRPr="0032190F">
        <w:t>ROQUEPERTUSE</w:t>
      </w:r>
    </w:p>
    <w:bookmarkEnd w:id="4691"/>
    <w:p w14:paraId="604C47EA" w14:textId="77777777" w:rsidR="009523B7" w:rsidRPr="0032190F" w:rsidRDefault="009523B7" w:rsidP="00242C0F">
      <w:pPr>
        <w:rPr>
          <w:lang w:val="fr-FR"/>
        </w:rPr>
      </w:pPr>
    </w:p>
    <w:p w14:paraId="696FD0F8" w14:textId="73272246" w:rsidR="009523B7" w:rsidRPr="0032190F" w:rsidRDefault="00B0118C" w:rsidP="001B43A4">
      <w:pPr>
        <w:jc w:val="both"/>
        <w:rPr>
          <w:lang w:val="fr-FR"/>
        </w:rPr>
      </w:pPr>
      <w:r w:rsidRPr="0032190F">
        <w:rPr>
          <w:szCs w:val="22"/>
          <w:lang w:val="fr-FR" w:eastAsia="en-GB"/>
        </w:rPr>
        <w:t>Localisé sur la commune de Velaux, en bordure de la vallée de l’Arc (Bouches-du-Rhône) (BIB 2524), le</w:t>
      </w:r>
      <w:r w:rsidR="009523B7" w:rsidRPr="0032190F">
        <w:rPr>
          <w:lang w:val="fr-FR"/>
        </w:rPr>
        <w:t xml:space="preserve"> site de Roquepertuse (</w:t>
      </w:r>
      <w:r w:rsidR="001B43A4" w:rsidRPr="0032190F">
        <w:rPr>
          <w:lang w:val="fr-FR"/>
        </w:rPr>
        <w:t xml:space="preserve">Velaux, </w:t>
      </w:r>
      <w:r w:rsidR="009523B7" w:rsidRPr="0032190F">
        <w:rPr>
          <w:lang w:val="fr-FR"/>
        </w:rPr>
        <w:t>Bouches-du-Rhône) a livré la partie d’un portique en pierre destiné à exhiber des têtes coupées</w:t>
      </w:r>
      <w:r w:rsidR="00D732A2">
        <w:rPr>
          <w:lang w:val="fr-FR"/>
        </w:rPr>
        <w:t xml:space="preserve"> [</w:t>
      </w:r>
      <w:hyperlink r:id="rId11555" w:anchor="Cul_Art_TAC_T_c_teteCoupee" w:history="1">
        <w:r w:rsidR="00D732A2" w:rsidRPr="00D732A2">
          <w:rPr>
            <w:rStyle w:val="Hyperlink"/>
            <w:lang w:val="fr-FR"/>
          </w:rPr>
          <w:t>têtes coupées</w:t>
        </w:r>
      </w:hyperlink>
      <w:r w:rsidR="00D732A2">
        <w:rPr>
          <w:lang w:val="fr-FR"/>
        </w:rPr>
        <w:t>]</w:t>
      </w:r>
      <w:r w:rsidR="009523B7" w:rsidRPr="0032190F">
        <w:rPr>
          <w:lang w:val="fr-FR"/>
        </w:rPr>
        <w:t xml:space="preserve"> (niches aménagées da</w:t>
      </w:r>
      <w:r w:rsidR="001B43A4" w:rsidRPr="0032190F">
        <w:rPr>
          <w:lang w:val="fr-FR"/>
        </w:rPr>
        <w:t>ns les piedroits et linteau ? a</w:t>
      </w:r>
      <w:r w:rsidR="009523B7" w:rsidRPr="0032190F">
        <w:rPr>
          <w:lang w:val="fr-FR"/>
        </w:rPr>
        <w:t>ttribué au 3</w:t>
      </w:r>
      <w:r w:rsidR="009523B7" w:rsidRPr="0032190F">
        <w:rPr>
          <w:vertAlign w:val="superscript"/>
          <w:lang w:val="fr-FR"/>
        </w:rPr>
        <w:t>e</w:t>
      </w:r>
      <w:r w:rsidR="009523B7" w:rsidRPr="0032190F">
        <w:rPr>
          <w:lang w:val="fr-FR"/>
        </w:rPr>
        <w:t xml:space="preserve"> s. aec, à l’époque celte (BIB 1844 p. 180)</w:t>
      </w:r>
    </w:p>
    <w:p w14:paraId="01B0A8B1" w14:textId="5AD59BA5" w:rsidR="00A17593" w:rsidRPr="0032190F" w:rsidRDefault="00A17593" w:rsidP="001B43A4">
      <w:pPr>
        <w:jc w:val="both"/>
        <w:rPr>
          <w:lang w:val="fr-FR"/>
        </w:rPr>
      </w:pPr>
      <w:r w:rsidRPr="0032190F">
        <w:rPr>
          <w:lang w:val="fr-FR"/>
        </w:rPr>
        <w:t xml:space="preserve">Découverte d’ensembles lapidaires : </w:t>
      </w:r>
      <w:hyperlink r:id="rId11556" w:anchor="Cul_Proto_Art_TAC_T_a" w:history="1">
        <w:r w:rsidRPr="0032190F">
          <w:rPr>
            <w:rStyle w:val="Hyperlink"/>
            <w:lang w:val="fr-FR"/>
          </w:rPr>
          <w:t>anthropomorphes</w:t>
        </w:r>
      </w:hyperlink>
      <w:r w:rsidRPr="0032190F">
        <w:rPr>
          <w:lang w:val="fr-FR"/>
        </w:rPr>
        <w:t xml:space="preserve"> [dont un </w:t>
      </w:r>
      <w:r w:rsidRPr="0032190F">
        <w:rPr>
          <w:i/>
          <w:lang w:val="fr-FR"/>
        </w:rPr>
        <w:t>Janus</w:t>
      </w:r>
      <w:r w:rsidRPr="0032190F">
        <w:rPr>
          <w:lang w:val="fr-FR"/>
        </w:rPr>
        <w:t xml:space="preserve"> </w:t>
      </w:r>
      <w:hyperlink r:id="rId11557" w:anchor="Cul_Art_TAC_T_c_teteBicephale" w:history="1">
        <w:r w:rsidRPr="00D732A2">
          <w:rPr>
            <w:rStyle w:val="Hyperlink"/>
            <w:lang w:val="fr-FR"/>
          </w:rPr>
          <w:t>bicéphale</w:t>
        </w:r>
      </w:hyperlink>
      <w:r w:rsidRPr="0032190F">
        <w:rPr>
          <w:lang w:val="fr-FR"/>
        </w:rPr>
        <w:t xml:space="preserve">], bustes acéphale, </w:t>
      </w:r>
      <w:r w:rsidR="00235086" w:rsidRPr="0032190F">
        <w:rPr>
          <w:lang w:val="fr-FR"/>
        </w:rPr>
        <w:t xml:space="preserve">frise de </w:t>
      </w:r>
      <w:hyperlink r:id="rId11558" w:anchor="Cul_Proto_Art_TAC_T_z_chev" w:history="1">
        <w:r w:rsidRPr="0032190F">
          <w:rPr>
            <w:rStyle w:val="Hyperlink"/>
            <w:lang w:val="fr-FR"/>
          </w:rPr>
          <w:t>chevaux</w:t>
        </w:r>
      </w:hyperlink>
      <w:r w:rsidRPr="0032190F">
        <w:rPr>
          <w:lang w:val="fr-FR"/>
        </w:rPr>
        <w:t>, etc. (BIB 2056)</w:t>
      </w:r>
    </w:p>
    <w:p w14:paraId="714445AC" w14:textId="7A11A5D8" w:rsidR="00B0118C" w:rsidRPr="0032190F" w:rsidRDefault="001B43A4" w:rsidP="00B0118C">
      <w:pPr>
        <w:jc w:val="both"/>
        <w:rPr>
          <w:szCs w:val="22"/>
          <w:lang w:val="fr-FR" w:eastAsia="en-GB"/>
        </w:rPr>
      </w:pPr>
      <w:r w:rsidRPr="0032190F">
        <w:rPr>
          <w:lang w:val="fr-FR"/>
        </w:rPr>
        <w:t>L’analyse stylistique des ensembles lapidaires renvoie à la fin du 4</w:t>
      </w:r>
      <w:r w:rsidRPr="0032190F">
        <w:rPr>
          <w:vertAlign w:val="superscript"/>
          <w:lang w:val="fr-FR"/>
        </w:rPr>
        <w:t>e</w:t>
      </w:r>
      <w:r w:rsidRPr="0032190F">
        <w:rPr>
          <w:lang w:val="fr-FR"/>
        </w:rPr>
        <w:t xml:space="preserve"> s. aec mais les indices archéo au 3</w:t>
      </w:r>
      <w:r w:rsidRPr="0032190F">
        <w:rPr>
          <w:vertAlign w:val="superscript"/>
          <w:lang w:val="fr-FR"/>
        </w:rPr>
        <w:t>e</w:t>
      </w:r>
      <w:r w:rsidRPr="0032190F">
        <w:rPr>
          <w:lang w:val="fr-FR"/>
        </w:rPr>
        <w:t xml:space="preserve"> aec. (BIB 2056 p. 49)</w:t>
      </w:r>
      <w:r w:rsidR="00B0118C" w:rsidRPr="0032190F">
        <w:rPr>
          <w:lang w:val="fr-FR"/>
        </w:rPr>
        <w:t xml:space="preserve"> </w:t>
      </w:r>
      <w:r w:rsidR="00C10D01" w:rsidRPr="0032190F">
        <w:rPr>
          <w:lang w:val="fr-FR"/>
        </w:rPr>
        <w:t xml:space="preserve">Le site a livré </w:t>
      </w:r>
      <w:r w:rsidR="00E51ED9">
        <w:rPr>
          <w:lang w:val="fr-FR"/>
        </w:rPr>
        <w:t>une</w:t>
      </w:r>
      <w:r w:rsidR="00C10D01" w:rsidRPr="0032190F">
        <w:rPr>
          <w:lang w:val="fr-FR"/>
        </w:rPr>
        <w:t xml:space="preserve"> </w:t>
      </w:r>
      <w:r w:rsidR="00E51ED9">
        <w:rPr>
          <w:lang w:val="fr-FR"/>
        </w:rPr>
        <w:t>"</w:t>
      </w:r>
      <w:hyperlink r:id="rId11559" w:anchor="Cul_Steles_Anepigraphes" w:history="1">
        <w:r w:rsidR="00E51ED9" w:rsidRPr="00E51ED9">
          <w:rPr>
            <w:rStyle w:val="Hyperlink"/>
            <w:lang w:val="fr-FR"/>
          </w:rPr>
          <w:t>Stèles anépigraphes</w:t>
        </w:r>
      </w:hyperlink>
      <w:r w:rsidR="00E51ED9">
        <w:rPr>
          <w:lang w:val="fr-FR"/>
        </w:rPr>
        <w:t>"</w:t>
      </w:r>
      <w:r w:rsidR="00E51ED9" w:rsidRPr="0032190F">
        <w:rPr>
          <w:rStyle w:val="Hyperlink"/>
          <w:color w:val="auto"/>
          <w:u w:val="none"/>
          <w:lang w:val="fr-FR" w:eastAsia="en-GB"/>
        </w:rPr>
        <w:t xml:space="preserve"> </w:t>
      </w:r>
      <w:r w:rsidR="00C10D01" w:rsidRPr="0032190F">
        <w:rPr>
          <w:rStyle w:val="Hyperlink"/>
          <w:color w:val="auto"/>
          <w:u w:val="none"/>
          <w:lang w:val="fr-FR" w:eastAsia="en-GB"/>
        </w:rPr>
        <w:t>à dévolution non-funéraire daté(s) du 7</w:t>
      </w:r>
      <w:r w:rsidR="00C10D01" w:rsidRPr="0032190F">
        <w:rPr>
          <w:rStyle w:val="Hyperlink"/>
          <w:color w:val="auto"/>
          <w:u w:val="none"/>
          <w:vertAlign w:val="superscript"/>
          <w:lang w:val="fr-FR" w:eastAsia="en-GB"/>
        </w:rPr>
        <w:t>e</w:t>
      </w:r>
      <w:r w:rsidR="00C10D01" w:rsidRPr="0032190F">
        <w:rPr>
          <w:rStyle w:val="Hyperlink"/>
          <w:color w:val="auto"/>
          <w:u w:val="none"/>
          <w:lang w:val="fr-FR" w:eastAsia="en-GB"/>
        </w:rPr>
        <w:t xml:space="preserve"> – 5</w:t>
      </w:r>
      <w:r w:rsidR="00C10D01" w:rsidRPr="0032190F">
        <w:rPr>
          <w:rStyle w:val="Hyperlink"/>
          <w:color w:val="auto"/>
          <w:u w:val="none"/>
          <w:vertAlign w:val="superscript"/>
          <w:lang w:val="fr-FR" w:eastAsia="en-GB"/>
        </w:rPr>
        <w:t>e</w:t>
      </w:r>
      <w:r w:rsidR="00C10D01" w:rsidRPr="0032190F">
        <w:rPr>
          <w:rStyle w:val="Hyperlink"/>
          <w:color w:val="auto"/>
          <w:u w:val="none"/>
          <w:lang w:val="fr-FR" w:eastAsia="en-GB"/>
        </w:rPr>
        <w:t xml:space="preserve"> aec </w:t>
      </w:r>
      <w:r w:rsidR="00C10D01" w:rsidRPr="0032190F">
        <w:rPr>
          <w:lang w:val="fr-FR" w:eastAsia="en-GB"/>
        </w:rPr>
        <w:t>(BIB 2050 fig. 1)</w:t>
      </w:r>
      <w:r w:rsidR="00B0118C" w:rsidRPr="0032190F">
        <w:rPr>
          <w:lang w:val="fr-FR" w:eastAsia="en-GB"/>
        </w:rPr>
        <w:t xml:space="preserve"> </w:t>
      </w:r>
      <w:r w:rsidR="00B0118C" w:rsidRPr="0032190F">
        <w:rPr>
          <w:szCs w:val="22"/>
          <w:lang w:val="fr-FR" w:eastAsia="en-GB"/>
        </w:rPr>
        <w:t xml:space="preserve">portique, linteaux et piliers décorés, expositions de crânes, </w:t>
      </w:r>
      <w:hyperlink r:id="rId11560" w:anchor="Cul_Art_TAC_c_accroupis" w:history="1">
        <w:r w:rsidR="00D732A2" w:rsidRPr="00D732A2">
          <w:rPr>
            <w:rStyle w:val="Hyperlink"/>
            <w:lang w:val="fr-FR"/>
          </w:rPr>
          <w:t>accroupi</w:t>
        </w:r>
      </w:hyperlink>
      <w:r w:rsidR="00B0118C" w:rsidRPr="0032190F">
        <w:rPr>
          <w:szCs w:val="22"/>
          <w:lang w:val="fr-FR" w:eastAsia="en-GB"/>
        </w:rPr>
        <w:t xml:space="preserve">, etc.) (Boissinot, Gantès 2000 ; Boissinot 2004)(BIB 2524)   </w:t>
      </w:r>
    </w:p>
    <w:p w14:paraId="6331BA3E" w14:textId="77777777" w:rsidR="00B0118C" w:rsidRDefault="00B0118C" w:rsidP="00B0118C">
      <w:pPr>
        <w:jc w:val="both"/>
        <w:rPr>
          <w:szCs w:val="22"/>
          <w:lang w:val="fr-FR" w:eastAsia="en-GB"/>
        </w:rPr>
      </w:pPr>
    </w:p>
    <w:p w14:paraId="05C2B684" w14:textId="77777777" w:rsidR="00D732A2" w:rsidRDefault="00D732A2" w:rsidP="00D732A2">
      <w:pPr>
        <w:pStyle w:val="Heading2"/>
        <w:rPr>
          <w:lang w:eastAsia="en-GB"/>
        </w:rPr>
      </w:pPr>
      <w:r>
        <w:rPr>
          <w:lang w:eastAsia="en-GB"/>
        </w:rPr>
        <w:t>stèles</w:t>
      </w:r>
    </w:p>
    <w:p w14:paraId="19E09F33" w14:textId="77777777" w:rsidR="00D732A2" w:rsidRPr="0032190F" w:rsidRDefault="00D732A2" w:rsidP="00B0118C">
      <w:pPr>
        <w:jc w:val="both"/>
        <w:rPr>
          <w:szCs w:val="22"/>
          <w:lang w:val="fr-FR" w:eastAsia="en-GB"/>
        </w:rPr>
      </w:pPr>
    </w:p>
    <w:p w14:paraId="594838AC" w14:textId="15CBCBCE" w:rsidR="00C10D01" w:rsidRPr="0032190F" w:rsidRDefault="00B0118C" w:rsidP="001B43A4">
      <w:pPr>
        <w:jc w:val="both"/>
        <w:rPr>
          <w:lang w:val="fr-FR" w:eastAsia="en-GB"/>
        </w:rPr>
      </w:pPr>
      <w:r w:rsidRPr="0032190F">
        <w:rPr>
          <w:szCs w:val="22"/>
          <w:lang w:val="fr-FR" w:eastAsia="en-GB"/>
        </w:rPr>
        <w:t>Le site doit sa notoriété à la découverte fortuite, au XIX</w:t>
      </w:r>
      <w:r w:rsidRPr="0032190F">
        <w:rPr>
          <w:szCs w:val="13"/>
          <w:lang w:val="fr-FR" w:eastAsia="en-GB"/>
        </w:rPr>
        <w:t xml:space="preserve">e </w:t>
      </w:r>
      <w:r w:rsidRPr="0032190F">
        <w:rPr>
          <w:szCs w:val="22"/>
          <w:lang w:val="fr-FR" w:eastAsia="en-GB"/>
        </w:rPr>
        <w:t xml:space="preserve">s., de deux statues de guerriers </w:t>
      </w:r>
      <w:hyperlink r:id="rId11561" w:anchor="Cul_Art_TAC_c_accroupis" w:history="1">
        <w:r w:rsidR="00D732A2" w:rsidRPr="00D732A2">
          <w:rPr>
            <w:rStyle w:val="Hyperlink"/>
            <w:lang w:val="fr-FR"/>
          </w:rPr>
          <w:t>accroup</w:t>
        </w:r>
        <w:r w:rsidR="00D732A2">
          <w:rPr>
            <w:rStyle w:val="Hyperlink"/>
            <w:lang w:val="fr-FR"/>
          </w:rPr>
          <w:t>is</w:t>
        </w:r>
      </w:hyperlink>
      <w:r w:rsidR="00D732A2">
        <w:rPr>
          <w:lang w:val="fr-FR"/>
        </w:rPr>
        <w:t xml:space="preserve"> </w:t>
      </w:r>
      <w:r w:rsidRPr="0032190F">
        <w:rPr>
          <w:szCs w:val="22"/>
          <w:lang w:val="fr-FR" w:eastAsia="en-GB"/>
        </w:rPr>
        <w:t>puis, aux travaux menés par Henri de Gérin-Ricard de 1919 à 1927 qui livrèrent de nombreux restes de statuaires (dont de l’« Hermes » bicéfale et du vautour) et les éléments d’un portique à encoches céphaliformes. Les recherches récentes ont largement complété les fouilles anciennes et précisé la date d’abandon du site (un sanctuaire mais aussi une petite agglomération), suite à une destruction violente, à la transition des III</w:t>
      </w:r>
      <w:r w:rsidRPr="0032190F">
        <w:rPr>
          <w:szCs w:val="13"/>
          <w:lang w:val="fr-FR" w:eastAsia="en-GB"/>
        </w:rPr>
        <w:t>e</w:t>
      </w:r>
      <w:r w:rsidRPr="0032190F">
        <w:rPr>
          <w:szCs w:val="22"/>
          <w:lang w:val="fr-FR" w:eastAsia="en-GB"/>
        </w:rPr>
        <w:t>-II</w:t>
      </w:r>
      <w:r w:rsidRPr="0032190F">
        <w:rPr>
          <w:szCs w:val="13"/>
          <w:lang w:val="fr-FR" w:eastAsia="en-GB"/>
        </w:rPr>
        <w:t xml:space="preserve">e </w:t>
      </w:r>
      <w:r w:rsidRPr="0032190F">
        <w:rPr>
          <w:szCs w:val="22"/>
          <w:lang w:val="fr-FR" w:eastAsia="en-GB"/>
        </w:rPr>
        <w:t xml:space="preserve">s. av. J.-C. Tout ou partie de la statuaire (du IV </w:t>
      </w:r>
      <w:r w:rsidRPr="0032190F">
        <w:rPr>
          <w:szCs w:val="13"/>
          <w:lang w:val="fr-FR" w:eastAsia="en-GB"/>
        </w:rPr>
        <w:t xml:space="preserve">e </w:t>
      </w:r>
      <w:r w:rsidRPr="0032190F">
        <w:rPr>
          <w:szCs w:val="22"/>
          <w:lang w:val="fr-FR" w:eastAsia="en-GB"/>
        </w:rPr>
        <w:t>s. av. J.-C.) avait subi des dommages au cours du III</w:t>
      </w:r>
      <w:r w:rsidRPr="0032190F">
        <w:rPr>
          <w:szCs w:val="13"/>
          <w:lang w:val="fr-FR" w:eastAsia="en-GB"/>
        </w:rPr>
        <w:t xml:space="preserve">e </w:t>
      </w:r>
      <w:r w:rsidRPr="0032190F">
        <w:rPr>
          <w:szCs w:val="22"/>
          <w:lang w:val="fr-FR" w:eastAsia="en-GB"/>
        </w:rPr>
        <w:t xml:space="preserve">s. av. J.-C. Si les statues ont été renversée et déplacées (elles doivent très certainement être associées au portique élevé dans la partie haute du site), elles ont également été décapitées et les têtes n’ont pas été retrouvées. Un tel acharnement </w:t>
      </w:r>
      <w:r w:rsidRPr="0032190F">
        <w:rPr>
          <w:szCs w:val="22"/>
          <w:lang w:val="fr-FR" w:eastAsia="en-GB"/>
        </w:rPr>
        <w:lastRenderedPageBreak/>
        <w:t xml:space="preserve">témoigne du fort rôle symbolique associé à ces statues qui lors de crises internes ou –plus probablement dans le cas de Roquepertuse (Boissinot, dans ce volume)– de conflits interethniques accusaient les mêmes mauvais coups que les élites vaincues dont elles honoraient les ancêtres.(BIB 2524)  </w:t>
      </w:r>
      <w:r w:rsidRPr="0032190F">
        <w:rPr>
          <w:lang w:val="fr-FR" w:eastAsia="en-GB"/>
        </w:rPr>
        <w:t xml:space="preserve"> </w:t>
      </w:r>
    </w:p>
    <w:p w14:paraId="42B313D2" w14:textId="77777777" w:rsidR="00B0118C" w:rsidRPr="0032190F" w:rsidRDefault="00B0118C" w:rsidP="001B43A4">
      <w:pPr>
        <w:jc w:val="both"/>
        <w:rPr>
          <w:lang w:val="fr-FR" w:eastAsia="en-GB"/>
        </w:rPr>
      </w:pPr>
    </w:p>
    <w:p w14:paraId="6B0C4A5C" w14:textId="77777777" w:rsidR="00891AFC" w:rsidRPr="0032190F" w:rsidRDefault="00891AFC" w:rsidP="00424934">
      <w:pPr>
        <w:jc w:val="both"/>
        <w:rPr>
          <w:lang w:val="fr-FR"/>
        </w:rPr>
      </w:pPr>
    </w:p>
    <w:p w14:paraId="518D9AEA" w14:textId="77777777" w:rsidR="00891AFC" w:rsidRPr="0032190F" w:rsidRDefault="00891AFC" w:rsidP="00426FF9">
      <w:pPr>
        <w:pStyle w:val="Heading1"/>
      </w:pPr>
      <w:r w:rsidRPr="0032190F">
        <w:t>SAINT-LEONARD (Gué)</w:t>
      </w:r>
    </w:p>
    <w:p w14:paraId="407CE7A3" w14:textId="77777777" w:rsidR="00891AFC" w:rsidRPr="0032190F" w:rsidRDefault="00891AFC" w:rsidP="00242C0F">
      <w:pPr>
        <w:rPr>
          <w:lang w:val="fr-FR"/>
        </w:rPr>
      </w:pPr>
    </w:p>
    <w:p w14:paraId="12CF2FE2" w14:textId="77777777" w:rsidR="00891AFC" w:rsidRPr="0032190F" w:rsidRDefault="00891AFC" w:rsidP="00242C0F">
      <w:pPr>
        <w:rPr>
          <w:lang w:val="fr-FR"/>
        </w:rPr>
      </w:pPr>
      <w:r w:rsidRPr="0032190F">
        <w:rPr>
          <w:lang w:val="fr-FR"/>
        </w:rPr>
        <w:t xml:space="preserve">Situé à moins d’un kilomètre au nord de la ville de Mayenne. Près du lieu-dit « Brives » </w:t>
      </w:r>
      <w:r w:rsidRPr="0032190F">
        <w:rPr>
          <w:i/>
          <w:lang w:val="fr-FR"/>
        </w:rPr>
        <w:t>(-briva</w:t>
      </w:r>
      <w:r w:rsidRPr="0032190F">
        <w:rPr>
          <w:lang w:val="fr-FR"/>
        </w:rPr>
        <w:t>, celt. « pont » in Guéguen 1986). La tradition ayant conservée la mémoir d’un gué utilisé jusqu’au XIIe. Proximité du gué et de la ville de Jublain. Situé sur la voie Jublains-Avranches.</w:t>
      </w:r>
    </w:p>
    <w:p w14:paraId="316CB882" w14:textId="77777777" w:rsidR="00891AFC" w:rsidRPr="0032190F" w:rsidRDefault="00891AFC" w:rsidP="00242C0F">
      <w:pPr>
        <w:rPr>
          <w:sz w:val="28"/>
          <w:szCs w:val="28"/>
          <w:lang w:val="fr-FR"/>
        </w:rPr>
      </w:pPr>
    </w:p>
    <w:p w14:paraId="32EF310A" w14:textId="77777777" w:rsidR="00891AFC" w:rsidRPr="0032190F" w:rsidRDefault="00891AFC" w:rsidP="00242C0F">
      <w:pPr>
        <w:rPr>
          <w:lang w:val="fr-FR"/>
        </w:rPr>
      </w:pPr>
      <w:r w:rsidRPr="0032190F">
        <w:rPr>
          <w:lang w:val="fr-FR"/>
        </w:rPr>
        <w:t xml:space="preserve">2 gués : en amont : bâti en bois disloqué par le courant ; en aval une borne milliaire attribuée au règne de Valérien (253-260) ou de Victorin (269-271). </w:t>
      </w:r>
    </w:p>
    <w:p w14:paraId="1D390FFF" w14:textId="77777777" w:rsidR="00891AFC" w:rsidRPr="0032190F" w:rsidRDefault="00891AFC" w:rsidP="00242C0F">
      <w:pPr>
        <w:rPr>
          <w:lang w:val="fr-FR"/>
        </w:rPr>
      </w:pPr>
      <w:r w:rsidRPr="0032190F">
        <w:rPr>
          <w:sz w:val="28"/>
          <w:szCs w:val="28"/>
          <w:lang w:val="fr-FR"/>
        </w:rPr>
        <w:t>1863</w:t>
      </w:r>
      <w:r w:rsidRPr="0032190F">
        <w:rPr>
          <w:lang w:val="fr-FR"/>
        </w:rPr>
        <w:t xml:space="preserve"> – Travaux d’approfondissement du lit de la Mayenne.</w:t>
      </w:r>
    </w:p>
    <w:p w14:paraId="3127686E" w14:textId="77777777" w:rsidR="00891AFC" w:rsidRPr="0032190F" w:rsidRDefault="00891AFC" w:rsidP="00242C0F">
      <w:pPr>
        <w:rPr>
          <w:lang w:val="fr-FR"/>
        </w:rPr>
      </w:pPr>
      <w:r w:rsidRPr="0032190F">
        <w:rPr>
          <w:sz w:val="28"/>
          <w:szCs w:val="28"/>
          <w:lang w:val="fr-FR"/>
        </w:rPr>
        <w:t>1864</w:t>
      </w:r>
      <w:r w:rsidRPr="0032190F">
        <w:rPr>
          <w:lang w:val="fr-FR"/>
        </w:rPr>
        <w:t>- Publication d’un inventaire avec quelques 16 000 monnaies.</w:t>
      </w:r>
    </w:p>
    <w:p w14:paraId="4FDDFFAE" w14:textId="77777777" w:rsidR="00891AFC" w:rsidRPr="0032190F" w:rsidRDefault="00891AFC" w:rsidP="00242C0F">
      <w:pPr>
        <w:rPr>
          <w:lang w:val="fr-FR"/>
        </w:rPr>
      </w:pPr>
      <w:r w:rsidRPr="0032190F">
        <w:rPr>
          <w:sz w:val="28"/>
          <w:szCs w:val="28"/>
          <w:lang w:val="fr-FR"/>
        </w:rPr>
        <w:t>1960/1995</w:t>
      </w:r>
      <w:r w:rsidRPr="0032190F">
        <w:rPr>
          <w:lang w:val="fr-FR"/>
        </w:rPr>
        <w:t>- Réévaluation du catalogue</w:t>
      </w:r>
    </w:p>
    <w:p w14:paraId="12A68723" w14:textId="77777777" w:rsidR="00891AFC" w:rsidRPr="0032190F" w:rsidRDefault="00891AFC" w:rsidP="00242C0F">
      <w:pPr>
        <w:rPr>
          <w:lang w:val="fr-FR"/>
        </w:rPr>
      </w:pPr>
    </w:p>
    <w:p w14:paraId="199B03C9" w14:textId="77777777" w:rsidR="00891AFC" w:rsidRPr="0032190F" w:rsidRDefault="00891AFC" w:rsidP="00242C0F">
      <w:pPr>
        <w:jc w:val="both"/>
        <w:rPr>
          <w:lang w:val="fr-FR"/>
        </w:rPr>
      </w:pPr>
      <w:r w:rsidRPr="0032190F">
        <w:rPr>
          <w:lang w:val="fr-FR"/>
        </w:rPr>
        <w:t>Le dépôt est composé de « Les 22 438 monnaies de S-L étaient accompagnée d’un certain nb d’objets manifestement des ex-votos (armes miniatures,statuettes de déesses mères) comparabless à ceux qui ont été retrouvés dans les sables de la Vilaine avec des dizaines de milliers de monnaies. Les monnaies de S-L sont donc des offrandes dédiées aux eaux de la Mayenne par les Gallo-Romains qui traversaient le gué.» p.3. Plutôt de faible valeur (as de bronze pour 80% soit 17 994)</w:t>
      </w:r>
    </w:p>
    <w:p w14:paraId="6AED0717" w14:textId="77777777" w:rsidR="00891AFC" w:rsidRPr="0032190F" w:rsidRDefault="00891AFC" w:rsidP="00242C0F">
      <w:pPr>
        <w:rPr>
          <w:lang w:val="fr-FR"/>
        </w:rPr>
      </w:pPr>
    </w:p>
    <w:p w14:paraId="2235EBBA" w14:textId="77777777" w:rsidR="00891AFC" w:rsidRPr="0032190F" w:rsidRDefault="00891AFC" w:rsidP="00242C0F">
      <w:pPr>
        <w:rPr>
          <w:lang w:val="fr-FR"/>
        </w:rPr>
      </w:pPr>
      <w:r w:rsidRPr="0032190F">
        <w:rPr>
          <w:lang w:val="fr-FR"/>
        </w:rPr>
        <w:t>Ce dépôt trouve des Comparaisons avec :</w:t>
      </w:r>
    </w:p>
    <w:p w14:paraId="09A1077B" w14:textId="77777777" w:rsidR="00891AFC" w:rsidRPr="0032190F" w:rsidRDefault="00891AFC" w:rsidP="00242C0F">
      <w:pPr>
        <w:rPr>
          <w:lang w:val="fr-FR"/>
        </w:rPr>
      </w:pPr>
      <w:r w:rsidRPr="0032190F">
        <w:rPr>
          <w:lang w:val="fr-FR"/>
        </w:rPr>
        <w:t>1) Vilaine (Rennes, Ille-et-Vilaine) dépôt situé au niveau d’un important point de franchissment, probalblement un pont à la sortie de la ville romaine de Condate (Rennes). Forte représentativité romaine et quasi absence gauloise confirmée par les fouilles de Condate.</w:t>
      </w:r>
    </w:p>
    <w:p w14:paraId="01A8A30C" w14:textId="77777777" w:rsidR="00891AFC" w:rsidRPr="0032190F" w:rsidRDefault="00891AFC" w:rsidP="00242C0F">
      <w:pPr>
        <w:rPr>
          <w:lang w:val="fr-FR"/>
        </w:rPr>
      </w:pPr>
      <w:r w:rsidRPr="0032190F">
        <w:rPr>
          <w:lang w:val="fr-FR"/>
        </w:rPr>
        <w:t>Férel (Morbihan)</w:t>
      </w:r>
    </w:p>
    <w:p w14:paraId="3D83C107" w14:textId="77777777" w:rsidR="00891AFC" w:rsidRPr="0032190F" w:rsidRDefault="00891AFC" w:rsidP="00242C0F">
      <w:pPr>
        <w:rPr>
          <w:lang w:val="fr-FR"/>
        </w:rPr>
      </w:pPr>
      <w:r w:rsidRPr="0032190F">
        <w:rPr>
          <w:lang w:val="fr-FR"/>
        </w:rPr>
        <w:t>Saint-Mars-de-Coutais (Loire-Atlantique)</w:t>
      </w:r>
    </w:p>
    <w:p w14:paraId="0290EFD5" w14:textId="77777777" w:rsidR="00891AFC" w:rsidRPr="0032190F" w:rsidRDefault="00891AFC" w:rsidP="00242C0F">
      <w:pPr>
        <w:rPr>
          <w:lang w:val="fr-FR"/>
        </w:rPr>
      </w:pPr>
      <w:r w:rsidRPr="0032190F">
        <w:rPr>
          <w:lang w:val="fr-FR"/>
        </w:rPr>
        <w:t>Pontaubault (Manche) : 300 monnaies romaines</w:t>
      </w:r>
    </w:p>
    <w:p w14:paraId="0D4D657F" w14:textId="77777777" w:rsidR="00891AFC" w:rsidRPr="0032190F" w:rsidRDefault="00891AFC" w:rsidP="00242C0F">
      <w:pPr>
        <w:rPr>
          <w:lang w:val="fr-FR"/>
        </w:rPr>
      </w:pPr>
      <w:r w:rsidRPr="0032190F">
        <w:rPr>
          <w:lang w:val="fr-FR"/>
        </w:rPr>
        <w:t>2) Condé-sur-Aisne (Aisne) à proximité de la ville de Soissons sur l’axe Reims-Amiens. Avec une imortante représentation des monnaies gauloise traduisant un substrat gaulois et une implantation romaine tardive (p. 6)</w:t>
      </w:r>
    </w:p>
    <w:p w14:paraId="6D3B6592" w14:textId="77777777" w:rsidR="00891AFC" w:rsidRPr="0032190F" w:rsidRDefault="00891AFC" w:rsidP="00242C0F">
      <w:pPr>
        <w:rPr>
          <w:lang w:val="fr-FR"/>
        </w:rPr>
      </w:pPr>
      <w:r w:rsidRPr="0032190F">
        <w:rPr>
          <w:lang w:val="fr-FR"/>
        </w:rPr>
        <w:t>3) Montereau (Seine-et-Marne) au confluent de la Seine t de l’Yonne sur la voie reliant Melun à Sens.</w:t>
      </w:r>
    </w:p>
    <w:p w14:paraId="1AB477DC" w14:textId="77777777" w:rsidR="00891AFC" w:rsidRPr="0032190F" w:rsidRDefault="00891AFC" w:rsidP="00242C0F">
      <w:pPr>
        <w:rPr>
          <w:lang w:val="fr-FR"/>
        </w:rPr>
      </w:pPr>
      <w:r w:rsidRPr="0032190F">
        <w:rPr>
          <w:lang w:val="fr-FR"/>
        </w:rPr>
        <w:t>Jaulnes (Seine-et-Marne) : 4000 monnaies</w:t>
      </w:r>
    </w:p>
    <w:p w14:paraId="1866F7C9" w14:textId="77777777" w:rsidR="00891AFC" w:rsidRPr="0032190F" w:rsidRDefault="00891AFC" w:rsidP="00242C0F">
      <w:pPr>
        <w:rPr>
          <w:lang w:val="fr-FR"/>
        </w:rPr>
      </w:pPr>
      <w:r w:rsidRPr="0032190F">
        <w:rPr>
          <w:lang w:val="fr-FR"/>
        </w:rPr>
        <w:t>Melun : 100 monnaies gauloises et romaines</w:t>
      </w:r>
    </w:p>
    <w:p w14:paraId="413C8AB9" w14:textId="77777777" w:rsidR="00891AFC" w:rsidRPr="0032190F" w:rsidRDefault="00891AFC" w:rsidP="00242C0F">
      <w:pPr>
        <w:rPr>
          <w:lang w:val="fr-FR"/>
        </w:rPr>
      </w:pPr>
      <w:r w:rsidRPr="0032190F">
        <w:rPr>
          <w:lang w:val="fr-FR"/>
        </w:rPr>
        <w:t>Nocret (gué traversant la Cure, voie Agrippa, Yonne) : 540 moannies tardives de Gallien à la fin du IVe s.</w:t>
      </w:r>
    </w:p>
    <w:p w14:paraId="4AA2B798" w14:textId="77777777" w:rsidR="00891AFC" w:rsidRPr="0032190F" w:rsidRDefault="00891AFC" w:rsidP="00242C0F">
      <w:pPr>
        <w:rPr>
          <w:i/>
          <w:lang w:val="fr-FR"/>
        </w:rPr>
      </w:pPr>
      <w:r w:rsidRPr="0032190F">
        <w:rPr>
          <w:i/>
          <w:lang w:val="fr-FR"/>
        </w:rPr>
        <w:t>1),2),3) et le gué de S-L sont rapprochés par les auteurs</w:t>
      </w:r>
    </w:p>
    <w:p w14:paraId="5F6A1AA2" w14:textId="77777777" w:rsidR="00891AFC" w:rsidRPr="0032190F" w:rsidRDefault="00891AFC" w:rsidP="00242C0F">
      <w:pPr>
        <w:rPr>
          <w:lang w:val="fr-FR"/>
        </w:rPr>
      </w:pPr>
      <w:r w:rsidRPr="0032190F">
        <w:rPr>
          <w:lang w:val="fr-FR"/>
        </w:rPr>
        <w:t>Pour les gués de la Saône la nature du dépôt est différente :céramiques, outils, armes, vaisselle métallique, mais peu de monnaies.</w:t>
      </w:r>
    </w:p>
    <w:p w14:paraId="048C9F95" w14:textId="77777777" w:rsidR="00891AFC" w:rsidRPr="0032190F" w:rsidRDefault="00891AFC" w:rsidP="00242C0F">
      <w:pPr>
        <w:rPr>
          <w:lang w:val="fr-FR"/>
        </w:rPr>
      </w:pPr>
      <w:r w:rsidRPr="0032190F">
        <w:rPr>
          <w:lang w:val="fr-FR"/>
        </w:rPr>
        <w:t>Dans le Sud-Ouest, gué de Bazacle (Toulouse)</w:t>
      </w:r>
    </w:p>
    <w:p w14:paraId="21D2CBBB" w14:textId="77777777" w:rsidR="00891AFC" w:rsidRPr="0032190F" w:rsidRDefault="00891AFC" w:rsidP="00242C0F">
      <w:pPr>
        <w:rPr>
          <w:lang w:val="fr-FR"/>
        </w:rPr>
      </w:pPr>
      <w:r w:rsidRPr="0032190F">
        <w:rPr>
          <w:lang w:val="fr-FR"/>
        </w:rPr>
        <w:t>En Italie, dans le Garigliano. Dans le Tibre (Rome), monnaies perdues et offrandes.</w:t>
      </w:r>
    </w:p>
    <w:p w14:paraId="2EDE8C0B" w14:textId="77777777" w:rsidR="00891AFC" w:rsidRPr="0032190F" w:rsidRDefault="00891AFC" w:rsidP="00242C0F">
      <w:pPr>
        <w:rPr>
          <w:lang w:val="fr-FR"/>
        </w:rPr>
      </w:pPr>
    </w:p>
    <w:p w14:paraId="2AAF43EF" w14:textId="77777777" w:rsidR="00891AFC" w:rsidRPr="0032190F" w:rsidRDefault="00891AFC" w:rsidP="00242C0F">
      <w:pPr>
        <w:rPr>
          <w:lang w:val="fr-FR"/>
        </w:rPr>
      </w:pPr>
      <w:r w:rsidRPr="0032190F">
        <w:rPr>
          <w:lang w:val="fr-FR"/>
        </w:rPr>
        <w:t xml:space="preserve">En résumé : </w:t>
      </w:r>
    </w:p>
    <w:p w14:paraId="20CDFBAC" w14:textId="77777777" w:rsidR="00891AFC" w:rsidRPr="0032190F" w:rsidRDefault="00891AFC" w:rsidP="00242C0F">
      <w:pPr>
        <w:rPr>
          <w:lang w:val="fr-FR"/>
        </w:rPr>
      </w:pPr>
      <w:r w:rsidRPr="0032190F">
        <w:rPr>
          <w:lang w:val="fr-FR"/>
        </w:rPr>
        <w:t>Absence presque totale de monnaies gauloises</w:t>
      </w:r>
    </w:p>
    <w:p w14:paraId="193CB2C7" w14:textId="77777777" w:rsidR="00891AFC" w:rsidRPr="0032190F" w:rsidRDefault="00891AFC" w:rsidP="00242C0F">
      <w:pPr>
        <w:rPr>
          <w:lang w:val="fr-FR"/>
        </w:rPr>
      </w:pPr>
      <w:r w:rsidRPr="0032190F">
        <w:rPr>
          <w:lang w:val="fr-FR"/>
        </w:rPr>
        <w:t>Présence massive de monnaies de Claude Ier</w:t>
      </w:r>
    </w:p>
    <w:p w14:paraId="48A34619" w14:textId="77777777" w:rsidR="00891AFC" w:rsidRPr="0032190F" w:rsidRDefault="00891AFC" w:rsidP="00242C0F">
      <w:pPr>
        <w:rPr>
          <w:lang w:val="fr-FR"/>
        </w:rPr>
      </w:pPr>
      <w:r w:rsidRPr="0032190F">
        <w:rPr>
          <w:lang w:val="fr-FR"/>
        </w:rPr>
        <w:lastRenderedPageBreak/>
        <w:t>Rupture très nette ds l’approvisionnement du site en monnaies à partir du début du règne de Trajan</w:t>
      </w:r>
    </w:p>
    <w:p w14:paraId="3AC503B3" w14:textId="77777777" w:rsidR="00891AFC" w:rsidRDefault="00891AFC" w:rsidP="00242C0F">
      <w:pPr>
        <w:rPr>
          <w:lang w:val="fr-FR"/>
        </w:rPr>
      </w:pPr>
      <w:r w:rsidRPr="0032190F">
        <w:rPr>
          <w:lang w:val="fr-FR"/>
        </w:rPr>
        <w:t xml:space="preserve">Arrêt de la série monétaire dès le </w:t>
      </w:r>
      <w:r w:rsidR="00467FA2" w:rsidRPr="0032190F">
        <w:rPr>
          <w:lang w:val="fr-FR"/>
        </w:rPr>
        <w:t>3</w:t>
      </w:r>
      <w:r w:rsidR="00467FA2" w:rsidRPr="0032190F">
        <w:rPr>
          <w:vertAlign w:val="superscript"/>
          <w:lang w:val="fr-FR"/>
        </w:rPr>
        <w:t>e</w:t>
      </w:r>
      <w:r w:rsidRPr="0032190F">
        <w:rPr>
          <w:lang w:val="fr-FR"/>
        </w:rPr>
        <w:t>s.</w:t>
      </w:r>
    </w:p>
    <w:p w14:paraId="332BC2F8" w14:textId="77777777" w:rsidR="00EE1A55" w:rsidRDefault="00EE1A55" w:rsidP="00242C0F">
      <w:pPr>
        <w:rPr>
          <w:lang w:val="fr-FR"/>
        </w:rPr>
      </w:pPr>
    </w:p>
    <w:p w14:paraId="30E36EE0" w14:textId="77777777" w:rsidR="00EE1A55" w:rsidRDefault="00EE1A55" w:rsidP="00426FF9">
      <w:pPr>
        <w:pStyle w:val="Heading1"/>
      </w:pPr>
      <w:r>
        <w:t>RENANCOURT</w:t>
      </w:r>
    </w:p>
    <w:p w14:paraId="2021457E" w14:textId="77777777" w:rsidR="00EE1A55" w:rsidRDefault="00EE1A55" w:rsidP="00242C0F">
      <w:pPr>
        <w:rPr>
          <w:lang w:val="fr-FR"/>
        </w:rPr>
      </w:pPr>
    </w:p>
    <w:p w14:paraId="3773BC81" w14:textId="6DB5B91C" w:rsidR="00EE1A55" w:rsidRPr="0032190F" w:rsidRDefault="00EE1A55" w:rsidP="00242C0F">
      <w:pPr>
        <w:rPr>
          <w:lang w:val="fr-FR"/>
        </w:rPr>
      </w:pPr>
      <w:r>
        <w:rPr>
          <w:lang w:val="fr-FR"/>
        </w:rPr>
        <w:t xml:space="preserve">Amiens. </w:t>
      </w:r>
      <w:hyperlink r:id="rId11562" w:anchor="Cul_Paleo_sup__Art_t_a_Venus" w:history="1">
        <w:r w:rsidRPr="00EE1A55">
          <w:rPr>
            <w:rStyle w:val="Hyperlink"/>
            <w:lang w:val="fr-FR"/>
          </w:rPr>
          <w:t>Vénus </w:t>
        </w:r>
      </w:hyperlink>
      <w:r>
        <w:rPr>
          <w:lang w:val="fr-FR"/>
        </w:rPr>
        <w:t xml:space="preserve"> gravéttienne</w:t>
      </w:r>
    </w:p>
    <w:p w14:paraId="6E137082" w14:textId="77777777" w:rsidR="001924EF" w:rsidRPr="0032190F" w:rsidRDefault="001924EF" w:rsidP="00242C0F">
      <w:pPr>
        <w:rPr>
          <w:lang w:val="fr-FR"/>
        </w:rPr>
      </w:pPr>
    </w:p>
    <w:p w14:paraId="7AD02EA6" w14:textId="77777777" w:rsidR="00467FA2" w:rsidRPr="0032190F" w:rsidRDefault="00467FA2" w:rsidP="00426FF9">
      <w:pPr>
        <w:pStyle w:val="Heading1"/>
      </w:pPr>
      <w:bookmarkStart w:id="4692" w:name="Sit_Warde"/>
      <w:r w:rsidRPr="0032190F">
        <w:t>WARDE (LA)</w:t>
      </w:r>
    </w:p>
    <w:bookmarkEnd w:id="4692"/>
    <w:p w14:paraId="1F9A8739" w14:textId="77777777" w:rsidR="00467FA2" w:rsidRPr="0032190F" w:rsidRDefault="00467FA2" w:rsidP="00242C0F">
      <w:pPr>
        <w:rPr>
          <w:lang w:val="fr-FR"/>
        </w:rPr>
      </w:pPr>
    </w:p>
    <w:p w14:paraId="0642655C" w14:textId="77777777" w:rsidR="00467FA2" w:rsidRDefault="00467FA2" w:rsidP="00242C0F">
      <w:pPr>
        <w:jc w:val="both"/>
        <w:rPr>
          <w:lang w:val="fr-FR"/>
        </w:rPr>
      </w:pPr>
      <w:r w:rsidRPr="0032190F">
        <w:rPr>
          <w:lang w:val="fr-FR"/>
        </w:rPr>
        <w:t>Le site de La Warde (Acy-Romance, Champagne-Ardenne) a été fouillé sur 16 ha. C’est une agglomération non fortifiée de quelques 350 établissements datée de la fin de l’âge du Fer (Musée de Bibracte).</w:t>
      </w:r>
    </w:p>
    <w:p w14:paraId="3C37311F" w14:textId="77777777" w:rsidR="00BA23B0" w:rsidRDefault="00BA23B0" w:rsidP="00242C0F">
      <w:pPr>
        <w:jc w:val="both"/>
        <w:rPr>
          <w:lang w:val="fr-FR"/>
        </w:rPr>
      </w:pPr>
    </w:p>
    <w:p w14:paraId="2C643CAB" w14:textId="77777777" w:rsidR="00BA23B0" w:rsidRDefault="00BA23B0" w:rsidP="00426FF9">
      <w:pPr>
        <w:pStyle w:val="Heading1"/>
      </w:pPr>
      <w:bookmarkStart w:id="4693" w:name="Sit_Bernstorf"/>
      <w:r>
        <w:t>BERNSTORF</w:t>
      </w:r>
    </w:p>
    <w:bookmarkEnd w:id="4693"/>
    <w:p w14:paraId="1C782DC3" w14:textId="77777777" w:rsidR="00BA23B0" w:rsidRDefault="00BA23B0" w:rsidP="00242C0F">
      <w:pPr>
        <w:jc w:val="both"/>
        <w:rPr>
          <w:lang w:val="fr-FR"/>
        </w:rPr>
      </w:pPr>
    </w:p>
    <w:p w14:paraId="498049D0" w14:textId="59B0C8BB" w:rsidR="00BA23B0" w:rsidRDefault="00BA23B0" w:rsidP="00242C0F">
      <w:pPr>
        <w:jc w:val="both"/>
        <w:rPr>
          <w:lang w:val="fr-FR" w:eastAsia="en-GB"/>
        </w:rPr>
      </w:pPr>
      <w:r>
        <w:rPr>
          <w:lang w:val="fr-FR" w:eastAsia="en-GB"/>
        </w:rPr>
        <w:t xml:space="preserve">Allemagne du Sud. </w:t>
      </w:r>
      <w:hyperlink r:id="rId11563" w:anchor="Sit_ASModeles_Lieux_Centr" w:history="1">
        <w:r w:rsidRPr="001204AC">
          <w:rPr>
            <w:rStyle w:val="Hyperlink"/>
            <w:i/>
            <w:lang w:val="fr-FR" w:eastAsia="en-GB"/>
          </w:rPr>
          <w:t>central place</w:t>
        </w:r>
      </w:hyperlink>
      <w:r>
        <w:rPr>
          <w:lang w:val="fr-FR" w:eastAsia="en-GB"/>
        </w:rPr>
        <w:t xml:space="preserve"> (BIB 2888) </w:t>
      </w:r>
    </w:p>
    <w:p w14:paraId="599C7E56" w14:textId="77777777" w:rsidR="00BA23B0" w:rsidRDefault="00BA23B0" w:rsidP="00242C0F">
      <w:pPr>
        <w:jc w:val="both"/>
        <w:rPr>
          <w:lang w:val="fr-FR" w:eastAsia="en-GB"/>
        </w:rPr>
      </w:pPr>
    </w:p>
    <w:p w14:paraId="63A797E9" w14:textId="77777777" w:rsidR="00BA23B0" w:rsidRDefault="00BA23B0" w:rsidP="00242C0F">
      <w:pPr>
        <w:jc w:val="both"/>
        <w:rPr>
          <w:lang w:val="fr-FR" w:eastAsia="en-GB"/>
        </w:rPr>
      </w:pPr>
      <w:r>
        <w:rPr>
          <w:lang w:val="fr-FR" w:eastAsia="en-GB"/>
        </w:rPr>
        <w:t>MONKEDONJA</w:t>
      </w:r>
    </w:p>
    <w:p w14:paraId="2F7BAA59" w14:textId="77777777" w:rsidR="00BA23B0" w:rsidRDefault="00BA23B0" w:rsidP="00242C0F">
      <w:pPr>
        <w:jc w:val="both"/>
        <w:rPr>
          <w:lang w:val="fr-FR" w:eastAsia="en-GB"/>
        </w:rPr>
      </w:pPr>
    </w:p>
    <w:p w14:paraId="3642F6F8" w14:textId="049F0C12" w:rsidR="00BA23B0" w:rsidRPr="0032190F" w:rsidRDefault="00BA23B0" w:rsidP="00242C0F">
      <w:pPr>
        <w:jc w:val="both"/>
        <w:rPr>
          <w:lang w:val="fr-FR"/>
        </w:rPr>
      </w:pPr>
      <w:r>
        <w:rPr>
          <w:lang w:val="fr-FR" w:eastAsia="en-GB"/>
        </w:rPr>
        <w:t xml:space="preserve">Istrie </w:t>
      </w:r>
      <w:hyperlink r:id="rId11564" w:anchor="Sit_ASModeles_Lieux_Centr" w:history="1">
        <w:r w:rsidRPr="001204AC">
          <w:rPr>
            <w:rStyle w:val="Hyperlink"/>
            <w:i/>
            <w:lang w:val="fr-FR" w:eastAsia="en-GB"/>
          </w:rPr>
          <w:t>central place</w:t>
        </w:r>
      </w:hyperlink>
      <w:r>
        <w:rPr>
          <w:lang w:val="fr-FR" w:eastAsia="en-GB"/>
        </w:rPr>
        <w:t xml:space="preserve"> (BIB 2888)</w:t>
      </w:r>
    </w:p>
    <w:p w14:paraId="42094B61" w14:textId="77777777" w:rsidR="00167B77" w:rsidRPr="0032190F" w:rsidRDefault="00167B77" w:rsidP="00242C0F">
      <w:pPr>
        <w:jc w:val="both"/>
        <w:rPr>
          <w:lang w:val="fr-FR"/>
        </w:rPr>
      </w:pPr>
    </w:p>
    <w:p w14:paraId="799DA66C" w14:textId="77777777" w:rsidR="00167B77" w:rsidRPr="0032190F" w:rsidRDefault="00167B77" w:rsidP="00426FF9">
      <w:pPr>
        <w:pStyle w:val="Heading1"/>
      </w:pPr>
      <w:bookmarkStart w:id="4694" w:name="Sit_Heuneburg"/>
      <w:r w:rsidRPr="0032190F">
        <w:t>HEUNEBURG</w:t>
      </w:r>
    </w:p>
    <w:bookmarkEnd w:id="4694"/>
    <w:p w14:paraId="30066370" w14:textId="122B8BCF" w:rsidR="003D5673" w:rsidRPr="00A638A0" w:rsidRDefault="00911743" w:rsidP="00242C0F">
      <w:pPr>
        <w:jc w:val="both"/>
        <w:rPr>
          <w:lang w:val="fr-FR"/>
        </w:rPr>
      </w:pPr>
      <w:r>
        <w:fldChar w:fldCharType="begin"/>
      </w:r>
      <w:r w:rsidR="00E30F13" w:rsidRPr="00F732C0">
        <w:rPr>
          <w:lang w:val="fr-FR"/>
        </w:rPr>
        <w:instrText>HYPERLINK "C:\\Users\\Thomas Huet\\Desktop\\Documentation archéologique liée à la thèse\\Cultures.docx" \l "Cul_Proto_Soc_Elites"</w:instrText>
      </w:r>
      <w:r>
        <w:fldChar w:fldCharType="separate"/>
      </w:r>
      <w:r w:rsidR="00817A76">
        <w:rPr>
          <w:rStyle w:val="Hyperlink"/>
          <w:lang w:val="fr-FR"/>
        </w:rPr>
        <w:t>s</w:t>
      </w:r>
      <w:r w:rsidR="00817A76" w:rsidRPr="0032190F">
        <w:rPr>
          <w:rStyle w:val="Hyperlink"/>
          <w:lang w:val="fr-FR"/>
        </w:rPr>
        <w:t>ite princier</w:t>
      </w:r>
      <w:r>
        <w:fldChar w:fldCharType="end"/>
      </w:r>
    </w:p>
    <w:p w14:paraId="0021903D" w14:textId="77777777" w:rsidR="00817A76" w:rsidRPr="0032190F" w:rsidRDefault="00817A76" w:rsidP="00242C0F">
      <w:pPr>
        <w:jc w:val="both"/>
        <w:rPr>
          <w:lang w:val="fr-FR"/>
        </w:rPr>
      </w:pPr>
    </w:p>
    <w:p w14:paraId="22A731C1" w14:textId="05C8DFA6" w:rsidR="000B19DF" w:rsidRPr="0032190F" w:rsidRDefault="007C3DD7" w:rsidP="00242C0F">
      <w:pPr>
        <w:jc w:val="both"/>
        <w:rPr>
          <w:lang w:val="fr-FR"/>
        </w:rPr>
      </w:pPr>
      <w:r w:rsidRPr="0032190F">
        <w:rPr>
          <w:lang w:val="fr-FR"/>
        </w:rPr>
        <w:t xml:space="preserve">C’est peut-être </w:t>
      </w:r>
      <w:r w:rsidR="0056701E" w:rsidRPr="0032190F">
        <w:rPr>
          <w:lang w:val="fr-FR"/>
        </w:rPr>
        <w:t xml:space="preserve">(BIB 2275 p. 478) ou probablment (BIB Dirk Krause in L'énigme de la tombe celte, Arte 2017) </w:t>
      </w:r>
      <w:r w:rsidRPr="0032190F">
        <w:rPr>
          <w:lang w:val="fr-FR"/>
        </w:rPr>
        <w:t xml:space="preserve">la </w:t>
      </w:r>
      <w:r w:rsidRPr="0032190F">
        <w:rPr>
          <w:i/>
          <w:lang w:val="fr-FR"/>
        </w:rPr>
        <w:t>Pyrène</w:t>
      </w:r>
      <w:r w:rsidRPr="0032190F">
        <w:rPr>
          <w:lang w:val="fr-FR"/>
        </w:rPr>
        <w:t xml:space="preserve"> </w:t>
      </w:r>
      <w:r w:rsidR="000B19DF" w:rsidRPr="0032190F">
        <w:rPr>
          <w:lang w:val="fr-FR"/>
        </w:rPr>
        <w:t>(</w:t>
      </w:r>
      <w:r w:rsidR="000B19DF">
        <w:t>Πυρήνης</w:t>
      </w:r>
      <w:r w:rsidR="000B19DF" w:rsidRPr="0032190F">
        <w:rPr>
          <w:lang w:val="fr-FR"/>
        </w:rPr>
        <w:t xml:space="preserve">) </w:t>
      </w:r>
      <w:r w:rsidRPr="0032190F">
        <w:rPr>
          <w:lang w:val="fr-FR"/>
        </w:rPr>
        <w:t>d’Hérodote (</w:t>
      </w:r>
      <w:hyperlink r:id="rId11565" w:anchor="Aut_Herodote_Histoires_II_33" w:history="1">
        <w:r w:rsidRPr="0032190F">
          <w:rPr>
            <w:rStyle w:val="Hyperlink"/>
            <w:i/>
            <w:lang w:val="fr-FR"/>
          </w:rPr>
          <w:t>Histoires</w:t>
        </w:r>
        <w:r w:rsidR="00407ECB" w:rsidRPr="0032190F">
          <w:rPr>
            <w:rStyle w:val="Hyperlink"/>
            <w:lang w:val="fr-FR"/>
          </w:rPr>
          <w:t>,</w:t>
        </w:r>
        <w:r w:rsidRPr="0032190F">
          <w:rPr>
            <w:rStyle w:val="Hyperlink"/>
            <w:lang w:val="fr-FR"/>
          </w:rPr>
          <w:t>II,33</w:t>
        </w:r>
      </w:hyperlink>
      <w:r w:rsidRPr="0032190F">
        <w:rPr>
          <w:lang w:val="fr-FR"/>
        </w:rPr>
        <w:t xml:space="preserve">). </w:t>
      </w:r>
    </w:p>
    <w:p w14:paraId="032C786F" w14:textId="77777777" w:rsidR="007C3DD7" w:rsidRPr="0032190F" w:rsidRDefault="007C3DD7" w:rsidP="00242C0F">
      <w:pPr>
        <w:jc w:val="both"/>
        <w:rPr>
          <w:lang w:val="fr-FR"/>
        </w:rPr>
      </w:pPr>
    </w:p>
    <w:p w14:paraId="5C14E87B" w14:textId="77777777" w:rsidR="00167B77" w:rsidRPr="0032190F" w:rsidRDefault="00167B77" w:rsidP="00242C0F">
      <w:pPr>
        <w:jc w:val="both"/>
        <w:rPr>
          <w:lang w:val="fr-FR"/>
        </w:rPr>
      </w:pPr>
      <w:r w:rsidRPr="0032190F">
        <w:rPr>
          <w:lang w:val="fr-FR"/>
        </w:rPr>
        <w:t xml:space="preserve">Heuneburg, site princier situé sur </w:t>
      </w:r>
      <w:r w:rsidR="007C3DD7" w:rsidRPr="0032190F">
        <w:rPr>
          <w:lang w:val="fr-FR"/>
        </w:rPr>
        <w:t xml:space="preserve">un plateau surmontant </w:t>
      </w:r>
      <w:r w:rsidRPr="0032190F">
        <w:rPr>
          <w:lang w:val="fr-FR"/>
        </w:rPr>
        <w:t xml:space="preserve">les rives du haut Danube. L’acropolis est entourée par une zone du </w:t>
      </w:r>
      <w:r w:rsidRPr="0032190F">
        <w:rPr>
          <w:i/>
          <w:lang w:val="fr-FR"/>
        </w:rPr>
        <w:t>suburbium</w:t>
      </w:r>
      <w:r w:rsidRPr="0032190F">
        <w:rPr>
          <w:lang w:val="fr-FR"/>
        </w:rPr>
        <w:t xml:space="preserve"> (BIB 1752)</w:t>
      </w:r>
      <w:r w:rsidR="0056701E" w:rsidRPr="0032190F">
        <w:rPr>
          <w:lang w:val="fr-FR"/>
        </w:rPr>
        <w:t xml:space="preserve"> Centre urbain (BIB 2275)</w:t>
      </w:r>
    </w:p>
    <w:p w14:paraId="29278C55" w14:textId="7BA48A59" w:rsidR="00B64961" w:rsidRPr="0032190F" w:rsidRDefault="00B64961" w:rsidP="00242C0F">
      <w:pPr>
        <w:jc w:val="both"/>
        <w:rPr>
          <w:lang w:val="fr-FR" w:eastAsia="en-GB"/>
        </w:rPr>
      </w:pPr>
      <w:r w:rsidRPr="0032190F">
        <w:rPr>
          <w:lang w:val="fr-FR"/>
        </w:rPr>
        <w:t xml:space="preserve">Appartient au groupe de </w:t>
      </w:r>
      <w:hyperlink r:id="rId11566" w:anchor="Cul_Kalenderberg" w:history="1">
        <w:r w:rsidRPr="0032190F">
          <w:rPr>
            <w:rStyle w:val="Hyperlink"/>
            <w:lang w:val="fr-FR"/>
          </w:rPr>
          <w:t>Kalendersberg</w:t>
        </w:r>
      </w:hyperlink>
      <w:r w:rsidR="00407ECB" w:rsidRPr="0032190F">
        <w:rPr>
          <w:lang w:val="fr-FR"/>
        </w:rPr>
        <w:t xml:space="preserve"> </w:t>
      </w:r>
      <w:r w:rsidRPr="0032190F">
        <w:rPr>
          <w:lang w:val="fr-FR" w:eastAsia="en-GB"/>
        </w:rPr>
        <w:t>(BIB R. Tarpini in BIB 1992)</w:t>
      </w:r>
    </w:p>
    <w:p w14:paraId="6D3F5498" w14:textId="77777777" w:rsidR="00BA5170" w:rsidRPr="0032190F" w:rsidRDefault="00BA5170" w:rsidP="00242C0F">
      <w:pPr>
        <w:jc w:val="both"/>
        <w:rPr>
          <w:lang w:val="fr-FR"/>
        </w:rPr>
      </w:pPr>
    </w:p>
    <w:p w14:paraId="319D4281" w14:textId="4855F655" w:rsidR="00B64961" w:rsidRPr="0032190F" w:rsidRDefault="00000000" w:rsidP="00B64961">
      <w:pPr>
        <w:jc w:val="both"/>
        <w:rPr>
          <w:lang w:val="fr-FR"/>
        </w:rPr>
      </w:pPr>
      <w:hyperlink r:id="rId11567" w:anchor="Cul_Oppidum" w:history="1">
        <w:r w:rsidR="007C2D96">
          <w:rPr>
            <w:rStyle w:val="Hyperlink"/>
            <w:lang w:val="fr-FR"/>
          </w:rPr>
          <w:t>O</w:t>
        </w:r>
        <w:r w:rsidR="00900011" w:rsidRPr="0032190F">
          <w:rPr>
            <w:rStyle w:val="Hyperlink"/>
            <w:lang w:val="fr-FR"/>
          </w:rPr>
          <w:t>ppidum</w:t>
        </w:r>
      </w:hyperlink>
      <w:r w:rsidR="007C2D96">
        <w:rPr>
          <w:lang w:val="fr-FR"/>
        </w:rPr>
        <w:t xml:space="preserve"> celte</w:t>
      </w:r>
      <w:r w:rsidR="00B64961" w:rsidRPr="0032190F">
        <w:rPr>
          <w:lang w:val="fr-FR"/>
        </w:rPr>
        <w:t xml:space="preserve"> de la vallée du Danube ceint d’un rempart grec (daté du 4</w:t>
      </w:r>
      <w:r w:rsidR="00B64961" w:rsidRPr="0032190F">
        <w:rPr>
          <w:vertAlign w:val="superscript"/>
          <w:lang w:val="fr-FR"/>
        </w:rPr>
        <w:t>e</w:t>
      </w:r>
      <w:r w:rsidR="00B64961" w:rsidRPr="0032190F">
        <w:rPr>
          <w:lang w:val="fr-FR"/>
        </w:rPr>
        <w:t>-3</w:t>
      </w:r>
      <w:r w:rsidR="00B64961" w:rsidRPr="0032190F">
        <w:rPr>
          <w:vertAlign w:val="superscript"/>
          <w:lang w:val="fr-FR"/>
        </w:rPr>
        <w:t>e</w:t>
      </w:r>
      <w:r w:rsidR="00B64961" w:rsidRPr="0032190F">
        <w:rPr>
          <w:lang w:val="fr-FR"/>
        </w:rPr>
        <w:t xml:space="preserve"> s. ?) (BIB 1728 p. 307). Le site fortifié abritait les demeures de l’aristocratie et les bâtiments politiques tandis qu’un quartier bas était réservé aux habitations ordinaires. La Heuneburg faisait partie d’un réseau de résidences princières qui s’étendaient sur tout le sud de l’Allemagne et l’Est de la France et qui disparaît au début du 5</w:t>
      </w:r>
      <w:r w:rsidR="00B64961" w:rsidRPr="0032190F">
        <w:rPr>
          <w:vertAlign w:val="superscript"/>
          <w:lang w:val="fr-FR"/>
        </w:rPr>
        <w:t>e</w:t>
      </w:r>
      <w:r w:rsidR="00B64961" w:rsidRPr="0032190F">
        <w:rPr>
          <w:lang w:val="fr-FR"/>
        </w:rPr>
        <w:t xml:space="preserve"> s. aec (BIB 48 p. 87)</w:t>
      </w:r>
    </w:p>
    <w:p w14:paraId="790D2F4B" w14:textId="77777777" w:rsidR="00B64961" w:rsidRPr="0032190F" w:rsidRDefault="00B64961" w:rsidP="00B64961">
      <w:pPr>
        <w:rPr>
          <w:lang w:val="fr-FR" w:eastAsia="en-GB"/>
        </w:rPr>
      </w:pPr>
      <w:r w:rsidRPr="0032190F">
        <w:rPr>
          <w:lang w:val="fr-FR"/>
        </w:rPr>
        <w:t xml:space="preserve">Occupation du Hallstatt à La Tène ancien </w:t>
      </w:r>
      <w:r w:rsidRPr="0032190F">
        <w:rPr>
          <w:lang w:val="fr-FR" w:eastAsia="en-GB"/>
        </w:rPr>
        <w:t>(BIB R. Tarpini in BIB 1992)</w:t>
      </w:r>
    </w:p>
    <w:p w14:paraId="09DC47AF" w14:textId="77777777" w:rsidR="007C3DD7" w:rsidRPr="0032190F" w:rsidRDefault="007C3DD7" w:rsidP="00B64961">
      <w:pPr>
        <w:rPr>
          <w:lang w:val="fr-FR" w:eastAsia="en-GB"/>
        </w:rPr>
      </w:pPr>
    </w:p>
    <w:p w14:paraId="62B6CCBA" w14:textId="77777777" w:rsidR="007C3DD7" w:rsidRPr="0032190F" w:rsidRDefault="007C3DD7" w:rsidP="00B64961">
      <w:pPr>
        <w:rPr>
          <w:lang w:val="fr-FR" w:eastAsia="en-GB"/>
        </w:rPr>
      </w:pPr>
      <w:r w:rsidRPr="0032190F">
        <w:rPr>
          <w:lang w:val="fr-FR" w:eastAsia="en-GB"/>
        </w:rPr>
        <w:t>Pendant la première moitié du 6</w:t>
      </w:r>
      <w:r w:rsidRPr="0032190F">
        <w:rPr>
          <w:vertAlign w:val="superscript"/>
          <w:lang w:val="fr-FR" w:eastAsia="en-GB"/>
        </w:rPr>
        <w:t>e</w:t>
      </w:r>
      <w:r w:rsidRPr="0032190F">
        <w:rPr>
          <w:lang w:val="fr-FR" w:eastAsia="en-GB"/>
        </w:rPr>
        <w:t xml:space="preserve"> s. aec, la ville devait compter 5000 habitants sur un établissement d’environ 100 ha (BIB 2275 p. 478)</w:t>
      </w:r>
    </w:p>
    <w:p w14:paraId="19D8F8B4" w14:textId="77777777" w:rsidR="007C3DD7" w:rsidRPr="0032190F" w:rsidRDefault="007C3DD7" w:rsidP="00B64961">
      <w:pPr>
        <w:rPr>
          <w:lang w:val="fr-FR" w:eastAsia="en-GB"/>
        </w:rPr>
      </w:pPr>
    </w:p>
    <w:p w14:paraId="33C9D1E8" w14:textId="27283916" w:rsidR="007C3DD7" w:rsidRPr="00A0014D" w:rsidRDefault="007C3DD7" w:rsidP="007C3DD7">
      <w:pPr>
        <w:jc w:val="both"/>
        <w:rPr>
          <w:lang w:val="fr-FR" w:eastAsia="en-GB"/>
        </w:rPr>
      </w:pPr>
      <w:r w:rsidRPr="0032190F">
        <w:rPr>
          <w:lang w:val="fr-FR" w:eastAsia="en-GB"/>
        </w:rPr>
        <w:t>Le site est proche de ceux d’</w:t>
      </w:r>
      <w:hyperlink r:id="rId11568" w:anchor="Sit_Hohmichele" w:history="1">
        <w:r w:rsidRPr="0032190F">
          <w:rPr>
            <w:rStyle w:val="Hyperlink"/>
            <w:lang w:val="fr-FR" w:eastAsia="en-GB"/>
          </w:rPr>
          <w:t>Hohmichele</w:t>
        </w:r>
      </w:hyperlink>
      <w:r w:rsidR="003632F5" w:rsidRPr="0032190F">
        <w:rPr>
          <w:lang w:val="fr-FR" w:eastAsia="en-GB"/>
        </w:rPr>
        <w:t xml:space="preserve"> [</w:t>
      </w:r>
      <w:hyperlink r:id="rId11569" w:anchor="Sit_Heiligkreuztal_Altheim" w:history="1">
        <w:r w:rsidR="003632F5" w:rsidRPr="0032190F">
          <w:rPr>
            <w:rStyle w:val="Hyperlink"/>
            <w:lang w:val="fr-FR" w:eastAsia="en-GB"/>
          </w:rPr>
          <w:t>Heilig...</w:t>
        </w:r>
      </w:hyperlink>
      <w:r w:rsidR="003632F5" w:rsidRPr="0032190F">
        <w:rPr>
          <w:lang w:val="fr-FR" w:eastAsia="en-GB"/>
        </w:rPr>
        <w:t>]</w:t>
      </w:r>
      <w:r w:rsidRPr="0032190F">
        <w:rPr>
          <w:lang w:val="fr-FR" w:eastAsia="en-GB"/>
        </w:rPr>
        <w:t>, et des sites perchés (</w:t>
      </w:r>
      <w:r w:rsidRPr="0032190F">
        <w:rPr>
          <w:i/>
          <w:lang w:val="fr-FR" w:eastAsia="en-GB"/>
        </w:rPr>
        <w:t>hillforts</w:t>
      </w:r>
      <w:r w:rsidRPr="0032190F">
        <w:rPr>
          <w:lang w:val="fr-FR" w:eastAsia="en-GB"/>
        </w:rPr>
        <w:t xml:space="preserve">) plus petits : d’Alte Burg (près de Langenenslingen), Große Heuneburg, Bussen, Ennetacher Berg and Hochberg (BIB 2275 p. 477). </w:t>
      </w:r>
      <w:r w:rsidRPr="00A0014D">
        <w:rPr>
          <w:lang w:val="fr-FR" w:eastAsia="en-GB"/>
        </w:rPr>
        <w:t>Avec ces sites, il est probable que Heuneburg faisait partie d’une occupation hiérarchisée du territoire où la place jouait le rôle de centre supra-régional du pouvoir (</w:t>
      </w:r>
      <w:r w:rsidRPr="00A0014D">
        <w:rPr>
          <w:i/>
          <w:lang w:val="fr-FR" w:eastAsia="en-GB"/>
        </w:rPr>
        <w:t>The most likely assumption is that [these sites] were subordinate to the Heuneburg; in other words, that there was a hierarchy of settlements, with the Heuneburg as a supra-regional centre of power and a number of dependent hillforts within its territory</w:t>
      </w:r>
      <w:r w:rsidRPr="00A0014D">
        <w:rPr>
          <w:lang w:val="fr-FR" w:eastAsia="en-GB"/>
        </w:rPr>
        <w:t>) (BIB 2275 p. 477) [modèle hiérarchique]</w:t>
      </w:r>
    </w:p>
    <w:p w14:paraId="608673D1" w14:textId="77777777" w:rsidR="007C3DD7" w:rsidRPr="00A0014D" w:rsidRDefault="007C3DD7" w:rsidP="007C3DD7">
      <w:pPr>
        <w:jc w:val="both"/>
        <w:rPr>
          <w:lang w:val="fr-FR" w:eastAsia="en-GB"/>
        </w:rPr>
      </w:pPr>
    </w:p>
    <w:p w14:paraId="2115FE28" w14:textId="6DC79365" w:rsidR="007C3DD7" w:rsidRPr="0032190F" w:rsidRDefault="007C3DD7" w:rsidP="007C3DD7">
      <w:pPr>
        <w:jc w:val="both"/>
        <w:rPr>
          <w:lang w:val="fr-FR" w:eastAsia="en-GB"/>
        </w:rPr>
      </w:pPr>
      <w:r w:rsidRPr="0032190F">
        <w:rPr>
          <w:lang w:val="fr-FR" w:eastAsia="en-GB"/>
        </w:rPr>
        <w:lastRenderedPageBreak/>
        <w:t xml:space="preserve">La Heuneburg devait constituer une </w:t>
      </w:r>
      <w:hyperlink r:id="rId11570" w:anchor="Sit_ASModeles_Lieux_Centr" w:history="1">
        <w:r w:rsidR="001204AC" w:rsidRPr="001204AC">
          <w:rPr>
            <w:rStyle w:val="Hyperlink"/>
            <w:i/>
            <w:lang w:val="fr-FR" w:eastAsia="en-GB"/>
          </w:rPr>
          <w:t>central place</w:t>
        </w:r>
      </w:hyperlink>
      <w:r w:rsidRPr="0032190F">
        <w:rPr>
          <w:lang w:val="fr-FR" w:eastAsia="en-GB"/>
        </w:rPr>
        <w:t xml:space="preserve"> comparable à se qu’on pu être Tarquinia, Veii et Orvieto au cours de la période archaïque en </w:t>
      </w:r>
      <w:hyperlink r:id="rId11571" w:anchor="Sit_Mediterranee_C_Italie_Etrurie" w:history="1">
        <w:r w:rsidR="00123790" w:rsidRPr="00123790">
          <w:rPr>
            <w:rStyle w:val="Hyperlink"/>
            <w:lang w:val="fr-FR" w:eastAsia="en-GB"/>
          </w:rPr>
          <w:t>Etrurie</w:t>
        </w:r>
      </w:hyperlink>
      <w:r w:rsidR="00123790" w:rsidRPr="00123790">
        <w:rPr>
          <w:lang w:val="fr-FR" w:eastAsia="en-GB"/>
        </w:rPr>
        <w:t xml:space="preserve"> </w:t>
      </w:r>
      <w:r w:rsidRPr="0032190F">
        <w:rPr>
          <w:lang w:val="fr-FR" w:eastAsia="en-GB"/>
        </w:rPr>
        <w:t>(Riva 2010) (BIB 2275 p. 479)</w:t>
      </w:r>
      <w:r w:rsidR="005D2FB3" w:rsidRPr="0032190F">
        <w:rPr>
          <w:lang w:val="fr-FR" w:eastAsia="en-GB"/>
        </w:rPr>
        <w:t xml:space="preserve">. </w:t>
      </w:r>
    </w:p>
    <w:p w14:paraId="63C40737" w14:textId="77777777" w:rsidR="00BA5170" w:rsidRPr="0032190F" w:rsidRDefault="00BA5170" w:rsidP="007C3DD7">
      <w:pPr>
        <w:jc w:val="both"/>
        <w:rPr>
          <w:lang w:val="fr-FR" w:eastAsia="en-GB"/>
        </w:rPr>
      </w:pPr>
    </w:p>
    <w:p w14:paraId="7255BC24" w14:textId="77777777" w:rsidR="00BA5170" w:rsidRPr="0032190F" w:rsidRDefault="00BA5170" w:rsidP="007C3DD7">
      <w:pPr>
        <w:jc w:val="both"/>
        <w:rPr>
          <w:lang w:val="fr-FR" w:eastAsia="en-GB"/>
        </w:rPr>
      </w:pPr>
      <w:r w:rsidRPr="0032190F">
        <w:rPr>
          <w:lang w:val="fr-FR" w:eastAsia="en-GB"/>
        </w:rPr>
        <w:t>Localisation très propice au commerce, endroit "idéal" pour D. Krause, à l'interface entre une voie NS avec le Rhin et EO avec le Danube (BIB L'énigme de la tombe celte, Arte 2017)</w:t>
      </w:r>
    </w:p>
    <w:p w14:paraId="5E1FB83F" w14:textId="77777777" w:rsidR="007C3DD7" w:rsidRPr="0032190F" w:rsidRDefault="007C3DD7" w:rsidP="007C3DD7">
      <w:pPr>
        <w:jc w:val="both"/>
        <w:rPr>
          <w:lang w:val="fr-FR" w:eastAsia="en-GB"/>
        </w:rPr>
      </w:pPr>
    </w:p>
    <w:p w14:paraId="01EC3CCE" w14:textId="22A845DE" w:rsidR="007C3DD7" w:rsidRPr="0032190F" w:rsidRDefault="007C3DD7" w:rsidP="007C3DD7">
      <w:pPr>
        <w:jc w:val="both"/>
        <w:rPr>
          <w:lang w:val="fr-FR" w:eastAsia="en-GB"/>
        </w:rPr>
      </w:pPr>
      <w:r w:rsidRPr="0032190F">
        <w:rPr>
          <w:lang w:val="fr-FR" w:eastAsia="en-GB"/>
        </w:rPr>
        <w:t xml:space="preserve">Site contemporains : Hohmichele, Bourges, </w:t>
      </w:r>
      <w:hyperlink r:id="rId11572" w:anchor="Sit_Vix" w:history="1">
        <w:r w:rsidR="007C0D83" w:rsidRPr="0032190F">
          <w:rPr>
            <w:rStyle w:val="Hyperlink"/>
            <w:lang w:val="fr-FR"/>
          </w:rPr>
          <w:t>Vix</w:t>
        </w:r>
      </w:hyperlink>
      <w:r w:rsidR="007C0D83" w:rsidRPr="0032190F">
        <w:rPr>
          <w:lang w:val="fr-FR"/>
        </w:rPr>
        <w:t xml:space="preserve"> </w:t>
      </w:r>
      <w:r w:rsidRPr="0032190F">
        <w:rPr>
          <w:lang w:val="fr-FR" w:eastAsia="en-GB"/>
        </w:rPr>
        <w:t>(BIB 2275 p. 478). La ville s’inscrit dans un territoire où les tombes d’Hohmichele, Bettelbühl, Rauher Lehen composent une géographie symbolique (</w:t>
      </w:r>
      <w:r w:rsidRPr="0032190F">
        <w:rPr>
          <w:i/>
          <w:lang w:val="fr-FR" w:eastAsia="en-GB"/>
        </w:rPr>
        <w:t>landscape of ancestors</w:t>
      </w:r>
      <w:r w:rsidRPr="0032190F">
        <w:rPr>
          <w:lang w:val="fr-FR" w:eastAsia="en-GB"/>
        </w:rPr>
        <w:t>). Il est intéressant de r</w:t>
      </w:r>
      <w:r w:rsidR="00F877D8" w:rsidRPr="0032190F">
        <w:rPr>
          <w:lang w:val="fr-FR" w:eastAsia="en-GB"/>
        </w:rPr>
        <w:t>e</w:t>
      </w:r>
      <w:r w:rsidRPr="0032190F">
        <w:rPr>
          <w:lang w:val="fr-FR" w:eastAsia="en-GB"/>
        </w:rPr>
        <w:t>m</w:t>
      </w:r>
      <w:r w:rsidR="00F877D8" w:rsidRPr="0032190F">
        <w:rPr>
          <w:lang w:val="fr-FR" w:eastAsia="en-GB"/>
        </w:rPr>
        <w:t>a</w:t>
      </w:r>
      <w:r w:rsidRPr="0032190F">
        <w:rPr>
          <w:lang w:val="fr-FR" w:eastAsia="en-GB"/>
        </w:rPr>
        <w:t>rquer que Heuneburg s’installe dans un lieu qui est proche des tombes de la période ancienne [théorie de Garcia]</w:t>
      </w:r>
    </w:p>
    <w:p w14:paraId="5EE55E3C" w14:textId="77777777" w:rsidR="005D2FB3" w:rsidRPr="0032190F" w:rsidRDefault="005D2FB3" w:rsidP="007C3DD7">
      <w:pPr>
        <w:jc w:val="both"/>
        <w:rPr>
          <w:lang w:val="fr-FR" w:eastAsia="en-GB"/>
        </w:rPr>
      </w:pPr>
    </w:p>
    <w:p w14:paraId="205D14DE" w14:textId="77777777" w:rsidR="005D2FB3" w:rsidRPr="0032190F" w:rsidRDefault="005D2FB3" w:rsidP="007C3DD7">
      <w:pPr>
        <w:jc w:val="both"/>
        <w:rPr>
          <w:lang w:val="fr-FR" w:eastAsia="en-GB"/>
        </w:rPr>
      </w:pPr>
      <w:r w:rsidRPr="0032190F">
        <w:rPr>
          <w:lang w:val="fr-FR" w:eastAsia="en-GB"/>
        </w:rPr>
        <w:t xml:space="preserve">De manière intéressante, la plupart des importations méditerranéennes, incluant les vases grecs appartiennent à la période postérieure à la construction du rempart (BIB 2275 p. 483) </w:t>
      </w:r>
    </w:p>
    <w:p w14:paraId="2DF656CD" w14:textId="77777777" w:rsidR="005D2FB3" w:rsidRPr="0032190F" w:rsidRDefault="005D2FB3" w:rsidP="007C3DD7">
      <w:pPr>
        <w:jc w:val="both"/>
        <w:rPr>
          <w:lang w:val="fr-FR" w:eastAsia="en-GB"/>
        </w:rPr>
      </w:pPr>
    </w:p>
    <w:p w14:paraId="5E6CBB41" w14:textId="77777777" w:rsidR="005D2FB3" w:rsidRDefault="005D2FB3" w:rsidP="007C3DD7">
      <w:pPr>
        <w:jc w:val="both"/>
        <w:rPr>
          <w:lang w:eastAsia="en-GB"/>
        </w:rPr>
      </w:pPr>
      <w:r>
        <w:rPr>
          <w:lang w:eastAsia="en-GB"/>
        </w:rPr>
        <w:t>La dynamique urbaine montre :</w:t>
      </w:r>
    </w:p>
    <w:p w14:paraId="0C58A314" w14:textId="77777777" w:rsidR="005D2FB3" w:rsidRDefault="005D2FB3" w:rsidP="007C3DD7">
      <w:pPr>
        <w:jc w:val="both"/>
        <w:rPr>
          <w:lang w:eastAsia="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09"/>
        <w:gridCol w:w="6408"/>
      </w:tblGrid>
      <w:tr w:rsidR="005D2FB3" w14:paraId="6A6E2952" w14:textId="77777777" w:rsidTr="00C35EA7">
        <w:tc>
          <w:tcPr>
            <w:tcW w:w="3209" w:type="dxa"/>
          </w:tcPr>
          <w:p w14:paraId="3F74F069" w14:textId="77777777" w:rsidR="005D2FB3" w:rsidRDefault="005D2FB3" w:rsidP="00C35EA7">
            <w:pPr>
              <w:jc w:val="center"/>
              <w:rPr>
                <w:lang w:eastAsia="en-GB"/>
              </w:rPr>
            </w:pPr>
            <w:r>
              <w:rPr>
                <w:lang w:eastAsia="en-GB"/>
              </w:rPr>
              <w:t>phases</w:t>
            </w:r>
          </w:p>
        </w:tc>
        <w:tc>
          <w:tcPr>
            <w:tcW w:w="6408" w:type="dxa"/>
          </w:tcPr>
          <w:p w14:paraId="0437C430" w14:textId="77777777" w:rsidR="005D2FB3" w:rsidRDefault="005D2FB3" w:rsidP="00C35EA7">
            <w:pPr>
              <w:jc w:val="center"/>
              <w:rPr>
                <w:lang w:eastAsia="en-GB"/>
              </w:rPr>
            </w:pPr>
            <w:r>
              <w:rPr>
                <w:lang w:eastAsia="en-GB"/>
              </w:rPr>
              <w:t>constructions</w:t>
            </w:r>
          </w:p>
        </w:tc>
      </w:tr>
      <w:tr w:rsidR="005D2FB3" w:rsidRPr="002E648D" w14:paraId="40F12494" w14:textId="77777777" w:rsidTr="00C35EA7">
        <w:tc>
          <w:tcPr>
            <w:tcW w:w="3209" w:type="dxa"/>
            <w:vMerge w:val="restart"/>
          </w:tcPr>
          <w:p w14:paraId="1F341E5C" w14:textId="77777777" w:rsidR="005D2FB3" w:rsidRDefault="005D2FB3" w:rsidP="00C35EA7">
            <w:pPr>
              <w:jc w:val="both"/>
              <w:rPr>
                <w:lang w:eastAsia="en-GB"/>
              </w:rPr>
            </w:pPr>
            <w:r>
              <w:rPr>
                <w:lang w:eastAsia="en-GB"/>
              </w:rPr>
              <w:t>avant construction du rempart</w:t>
            </w:r>
          </w:p>
        </w:tc>
        <w:tc>
          <w:tcPr>
            <w:tcW w:w="6408" w:type="dxa"/>
          </w:tcPr>
          <w:p w14:paraId="2D7D74A8" w14:textId="77777777" w:rsidR="005D2FB3" w:rsidRPr="00C35EA7" w:rsidRDefault="005D2FB3" w:rsidP="00C35EA7">
            <w:pPr>
              <w:jc w:val="both"/>
              <w:rPr>
                <w:lang w:val="fr-FR" w:eastAsia="en-GB"/>
              </w:rPr>
            </w:pPr>
            <w:r w:rsidRPr="00C35EA7">
              <w:rPr>
                <w:lang w:val="fr-FR" w:eastAsia="en-GB"/>
              </w:rPr>
              <w:t>citadelle : batiments ne se différenciant pas les uns des autres</w:t>
            </w:r>
          </w:p>
        </w:tc>
      </w:tr>
      <w:tr w:rsidR="005D2FB3" w:rsidRPr="002E648D" w14:paraId="3923F900" w14:textId="77777777" w:rsidTr="00C35EA7">
        <w:tc>
          <w:tcPr>
            <w:tcW w:w="3209" w:type="dxa"/>
            <w:vMerge/>
          </w:tcPr>
          <w:p w14:paraId="7E15098B" w14:textId="77777777" w:rsidR="005D2FB3" w:rsidRPr="00C35EA7" w:rsidRDefault="005D2FB3" w:rsidP="00C35EA7">
            <w:pPr>
              <w:jc w:val="both"/>
              <w:rPr>
                <w:lang w:val="fr-FR" w:eastAsia="en-GB"/>
              </w:rPr>
            </w:pPr>
          </w:p>
        </w:tc>
        <w:tc>
          <w:tcPr>
            <w:tcW w:w="6408" w:type="dxa"/>
          </w:tcPr>
          <w:p w14:paraId="081C1A27" w14:textId="77777777" w:rsidR="005D2FB3" w:rsidRPr="00C35EA7" w:rsidRDefault="005D2FB3" w:rsidP="00C35EA7">
            <w:pPr>
              <w:jc w:val="both"/>
              <w:rPr>
                <w:lang w:val="fr-FR" w:eastAsia="en-GB"/>
              </w:rPr>
            </w:pPr>
            <w:r w:rsidRPr="00C35EA7">
              <w:rPr>
                <w:lang w:val="fr-FR" w:eastAsia="en-GB"/>
              </w:rPr>
              <w:t>ville basse : batiments se différenciant les uns des autres</w:t>
            </w:r>
          </w:p>
        </w:tc>
      </w:tr>
      <w:tr w:rsidR="005D2FB3" w:rsidRPr="002E648D" w14:paraId="108DAB41" w14:textId="77777777" w:rsidTr="00C35EA7">
        <w:tc>
          <w:tcPr>
            <w:tcW w:w="3209" w:type="dxa"/>
            <w:vMerge w:val="restart"/>
          </w:tcPr>
          <w:p w14:paraId="34143CA2" w14:textId="77777777" w:rsidR="005D2FB3" w:rsidRDefault="005D2FB3" w:rsidP="00C35EA7">
            <w:pPr>
              <w:jc w:val="both"/>
              <w:rPr>
                <w:lang w:eastAsia="en-GB"/>
              </w:rPr>
            </w:pPr>
            <w:r>
              <w:rPr>
                <w:lang w:eastAsia="en-GB"/>
              </w:rPr>
              <w:t>après construction du rempart</w:t>
            </w:r>
          </w:p>
        </w:tc>
        <w:tc>
          <w:tcPr>
            <w:tcW w:w="6408" w:type="dxa"/>
          </w:tcPr>
          <w:p w14:paraId="0766DF35" w14:textId="77777777" w:rsidR="005D2FB3" w:rsidRPr="00C35EA7" w:rsidRDefault="005D2FB3" w:rsidP="00C35EA7">
            <w:pPr>
              <w:jc w:val="both"/>
              <w:rPr>
                <w:lang w:val="fr-FR" w:eastAsia="en-GB"/>
              </w:rPr>
            </w:pPr>
            <w:r w:rsidRPr="00C35EA7">
              <w:rPr>
                <w:lang w:val="fr-FR" w:eastAsia="en-GB"/>
              </w:rPr>
              <w:t>citadelle : batiments se différenciant les uns des autres</w:t>
            </w:r>
          </w:p>
        </w:tc>
      </w:tr>
      <w:tr w:rsidR="005D2FB3" w:rsidRPr="002E648D" w14:paraId="721F53C8" w14:textId="77777777" w:rsidTr="00C35EA7">
        <w:tc>
          <w:tcPr>
            <w:tcW w:w="3209" w:type="dxa"/>
            <w:vMerge/>
          </w:tcPr>
          <w:p w14:paraId="25EF9C87" w14:textId="77777777" w:rsidR="005D2FB3" w:rsidRPr="00C35EA7" w:rsidRDefault="005D2FB3" w:rsidP="00C35EA7">
            <w:pPr>
              <w:jc w:val="both"/>
              <w:rPr>
                <w:lang w:val="fr-FR" w:eastAsia="en-GB"/>
              </w:rPr>
            </w:pPr>
          </w:p>
        </w:tc>
        <w:tc>
          <w:tcPr>
            <w:tcW w:w="6408" w:type="dxa"/>
          </w:tcPr>
          <w:p w14:paraId="7454BE8E" w14:textId="77777777" w:rsidR="005D2FB3" w:rsidRPr="00C35EA7" w:rsidRDefault="005D2FB3" w:rsidP="00C35EA7">
            <w:pPr>
              <w:jc w:val="both"/>
              <w:rPr>
                <w:lang w:val="fr-FR" w:eastAsia="en-GB"/>
              </w:rPr>
            </w:pPr>
            <w:r w:rsidRPr="00C35EA7">
              <w:rPr>
                <w:lang w:val="fr-FR" w:eastAsia="en-GB"/>
              </w:rPr>
              <w:t>ville basse : batiments ne se différenciant pas les uns des autres</w:t>
            </w:r>
          </w:p>
        </w:tc>
      </w:tr>
    </w:tbl>
    <w:p w14:paraId="36DE05C9" w14:textId="77777777" w:rsidR="005D2FB3" w:rsidRPr="0032190F" w:rsidRDefault="005D2FB3" w:rsidP="007C3DD7">
      <w:pPr>
        <w:jc w:val="both"/>
        <w:rPr>
          <w:lang w:val="fr-FR" w:eastAsia="en-GB"/>
        </w:rPr>
      </w:pPr>
      <w:r w:rsidRPr="0032190F">
        <w:rPr>
          <w:lang w:val="fr-FR" w:eastAsia="en-GB"/>
        </w:rPr>
        <w:t xml:space="preserve">(BIB 2275 p. 482-483) </w:t>
      </w:r>
    </w:p>
    <w:p w14:paraId="7E90B9AC" w14:textId="77777777" w:rsidR="002271F6" w:rsidRPr="0032190F" w:rsidRDefault="002271F6" w:rsidP="007C3DD7">
      <w:pPr>
        <w:jc w:val="both"/>
        <w:rPr>
          <w:lang w:val="fr-FR" w:eastAsia="en-GB"/>
        </w:rPr>
      </w:pPr>
    </w:p>
    <w:p w14:paraId="112FEA88" w14:textId="2B978087" w:rsidR="002271F6" w:rsidRDefault="002271F6" w:rsidP="002271F6">
      <w:pPr>
        <w:rPr>
          <w:lang w:val="fr-FR" w:eastAsia="en-GB"/>
        </w:rPr>
      </w:pPr>
      <w:r w:rsidRPr="0032190F">
        <w:rPr>
          <w:lang w:val="fr-FR" w:eastAsia="en-GB"/>
        </w:rPr>
        <w:t xml:space="preserve">Le mobilier funéraire de ce site est lié au </w:t>
      </w:r>
      <w:hyperlink r:id="rId11573" w:anchor="Cul_Proto_Soc_Banquet" w:history="1">
        <w:r w:rsidR="00642060" w:rsidRPr="0032190F">
          <w:rPr>
            <w:rStyle w:val="Hyperlink"/>
            <w:lang w:val="fr-FR" w:eastAsia="en-GB"/>
          </w:rPr>
          <w:t>banquet</w:t>
        </w:r>
      </w:hyperlink>
      <w:r w:rsidR="00642060" w:rsidRPr="0032190F">
        <w:rPr>
          <w:lang w:val="fr-FR" w:eastAsia="en-GB"/>
        </w:rPr>
        <w:t xml:space="preserve"> </w:t>
      </w:r>
      <w:r w:rsidRPr="0032190F">
        <w:rPr>
          <w:lang w:val="fr-FR" w:eastAsia="en-GB"/>
        </w:rPr>
        <w:t>(BIB L'énigme de la tombe celte, Arte 2017)</w:t>
      </w:r>
    </w:p>
    <w:p w14:paraId="76451E5F" w14:textId="77777777" w:rsidR="007326D7" w:rsidRDefault="007326D7" w:rsidP="002271F6">
      <w:pPr>
        <w:rPr>
          <w:lang w:val="fr-FR" w:eastAsia="en-GB"/>
        </w:rPr>
      </w:pPr>
    </w:p>
    <w:p w14:paraId="54AB20D7" w14:textId="6A26B5C3" w:rsidR="007326D7" w:rsidRPr="00DE1567" w:rsidRDefault="007326D7" w:rsidP="002271F6">
      <w:pPr>
        <w:rPr>
          <w:lang w:val="en-GB" w:eastAsia="en-GB"/>
        </w:rPr>
      </w:pPr>
      <w:r w:rsidRPr="00DE1567">
        <w:rPr>
          <w:lang w:val="en-GB" w:eastAsia="en-GB"/>
        </w:rPr>
        <w:t xml:space="preserve">v. </w:t>
      </w:r>
      <w:hyperlink r:id="rId11574" w:anchor="Sit_Bragny_Saone" w:history="1">
        <w:r w:rsidRPr="00DE1567">
          <w:rPr>
            <w:rStyle w:val="Hyperlink"/>
            <w:sz w:val="23"/>
            <w:szCs w:val="23"/>
            <w:lang w:val="en-GB"/>
          </w:rPr>
          <w:t>Bragny</w:t>
        </w:r>
      </w:hyperlink>
    </w:p>
    <w:p w14:paraId="4417BB89" w14:textId="77777777" w:rsidR="005D2FB3" w:rsidRPr="00DE1567" w:rsidRDefault="005D2FB3" w:rsidP="007C3DD7">
      <w:pPr>
        <w:jc w:val="both"/>
        <w:rPr>
          <w:lang w:val="en-GB" w:eastAsia="en-GB"/>
        </w:rPr>
      </w:pPr>
    </w:p>
    <w:p w14:paraId="5D825208" w14:textId="77777777" w:rsidR="005D2FB3" w:rsidRPr="00DE1567" w:rsidRDefault="00817A76" w:rsidP="005D2FB3">
      <w:pPr>
        <w:pStyle w:val="Heading2"/>
        <w:rPr>
          <w:lang w:val="en-GB" w:eastAsia="en-GB"/>
        </w:rPr>
      </w:pPr>
      <w:r w:rsidRPr="00DE1567">
        <w:rPr>
          <w:lang w:val="en-GB" w:eastAsia="en-GB"/>
        </w:rPr>
        <w:t>e</w:t>
      </w:r>
      <w:r w:rsidR="005D2FB3" w:rsidRPr="00DE1567">
        <w:rPr>
          <w:lang w:val="en-GB" w:eastAsia="en-GB"/>
        </w:rPr>
        <w:t>nsembles</w:t>
      </w:r>
    </w:p>
    <w:p w14:paraId="6B91DFE2" w14:textId="77777777" w:rsidR="007C3DD7" w:rsidRPr="00DE1567" w:rsidRDefault="007C3DD7" w:rsidP="00B64961">
      <w:pPr>
        <w:rPr>
          <w:lang w:val="en-GB" w:eastAsia="en-GB"/>
        </w:rPr>
      </w:pPr>
    </w:p>
    <w:p w14:paraId="5646DF48" w14:textId="62D1DF5A" w:rsidR="007C3DD7" w:rsidRPr="00DE1567" w:rsidRDefault="00144578" w:rsidP="005D2FB3">
      <w:pPr>
        <w:pStyle w:val="Heading3"/>
        <w:rPr>
          <w:lang w:val="en-GB" w:eastAsia="en-GB"/>
        </w:rPr>
      </w:pPr>
      <w:r w:rsidRPr="00DE1567">
        <w:rPr>
          <w:lang w:val="en-GB" w:eastAsia="en-GB"/>
        </w:rPr>
        <w:t>a</w:t>
      </w:r>
      <w:r w:rsidR="007C3DD7" w:rsidRPr="00DE1567">
        <w:rPr>
          <w:lang w:val="en-GB" w:eastAsia="en-GB"/>
        </w:rPr>
        <w:t>cropole</w:t>
      </w:r>
    </w:p>
    <w:p w14:paraId="77F0A27F" w14:textId="78AF9653" w:rsidR="007C3DD7" w:rsidRPr="0002015B" w:rsidRDefault="007C3DD7" w:rsidP="007C3DD7">
      <w:pPr>
        <w:rPr>
          <w:i/>
          <w:sz w:val="20"/>
          <w:lang w:val="en-GB" w:eastAsia="en-GB"/>
        </w:rPr>
      </w:pPr>
      <w:r w:rsidRPr="0002015B">
        <w:rPr>
          <w:sz w:val="20"/>
          <w:lang w:val="en-GB" w:eastAsia="en-GB"/>
        </w:rPr>
        <w:t xml:space="preserve">citadelle, </w:t>
      </w:r>
      <w:r w:rsidRPr="0002015B">
        <w:rPr>
          <w:i/>
          <w:sz w:val="20"/>
          <w:lang w:val="en-GB" w:eastAsia="en-GB"/>
        </w:rPr>
        <w:t>citadel</w:t>
      </w:r>
      <w:r w:rsidRPr="0002015B">
        <w:rPr>
          <w:sz w:val="20"/>
          <w:lang w:val="en-GB" w:eastAsia="en-GB"/>
        </w:rPr>
        <w:t xml:space="preserve">, </w:t>
      </w:r>
      <w:r w:rsidRPr="0002015B">
        <w:rPr>
          <w:i/>
          <w:sz w:val="20"/>
          <w:lang w:val="en-GB" w:eastAsia="en-GB"/>
        </w:rPr>
        <w:t>hilltop plateau</w:t>
      </w:r>
      <w:r w:rsidR="0002015B" w:rsidRPr="0002015B">
        <w:rPr>
          <w:i/>
          <w:sz w:val="20"/>
          <w:lang w:val="en-GB" w:eastAsia="en-GB"/>
        </w:rPr>
        <w:t>, hill-top pl</w:t>
      </w:r>
      <w:r w:rsidR="0002015B">
        <w:rPr>
          <w:i/>
          <w:sz w:val="20"/>
          <w:lang w:val="en-GB" w:eastAsia="en-GB"/>
        </w:rPr>
        <w:t>ateau, hill top plateau</w:t>
      </w:r>
    </w:p>
    <w:p w14:paraId="6596DE11" w14:textId="77777777" w:rsidR="007C3DD7" w:rsidRPr="0002015B" w:rsidRDefault="007C3DD7" w:rsidP="007C3DD7">
      <w:pPr>
        <w:rPr>
          <w:i/>
          <w:lang w:val="en-GB" w:eastAsia="en-GB"/>
        </w:rPr>
      </w:pPr>
    </w:p>
    <w:p w14:paraId="67D21CCC" w14:textId="77777777" w:rsidR="007C3DD7" w:rsidRPr="0002015B" w:rsidRDefault="007C3DD7" w:rsidP="007C3DD7">
      <w:pPr>
        <w:rPr>
          <w:lang w:val="en-GB" w:eastAsia="en-GB"/>
        </w:rPr>
      </w:pPr>
    </w:p>
    <w:p w14:paraId="02A7AA29" w14:textId="338B33D4" w:rsidR="007C3DD7" w:rsidRPr="0032190F" w:rsidRDefault="00144578" w:rsidP="005D2FB3">
      <w:pPr>
        <w:pStyle w:val="Heading3"/>
        <w:rPr>
          <w:lang w:eastAsia="en-GB"/>
        </w:rPr>
      </w:pPr>
      <w:r>
        <w:rPr>
          <w:lang w:eastAsia="en-GB"/>
        </w:rPr>
        <w:t>v</w:t>
      </w:r>
      <w:r w:rsidR="007C3DD7" w:rsidRPr="0032190F">
        <w:rPr>
          <w:lang w:eastAsia="en-GB"/>
        </w:rPr>
        <w:t>ille basse</w:t>
      </w:r>
    </w:p>
    <w:p w14:paraId="75379785" w14:textId="77777777" w:rsidR="007C3DD7" w:rsidRPr="007326D7" w:rsidRDefault="007C3DD7" w:rsidP="00B64961">
      <w:pPr>
        <w:rPr>
          <w:i/>
          <w:sz w:val="20"/>
          <w:lang w:val="fr-FR" w:eastAsia="en-GB"/>
        </w:rPr>
      </w:pPr>
      <w:r w:rsidRPr="007326D7">
        <w:rPr>
          <w:i/>
          <w:sz w:val="20"/>
          <w:lang w:val="fr-FR" w:eastAsia="en-GB"/>
        </w:rPr>
        <w:t>lower town</w:t>
      </w:r>
    </w:p>
    <w:p w14:paraId="70BCC519" w14:textId="77777777" w:rsidR="007C3DD7" w:rsidRPr="0032190F" w:rsidRDefault="007C3DD7" w:rsidP="00B64961">
      <w:pPr>
        <w:rPr>
          <w:i/>
          <w:lang w:val="fr-FR" w:eastAsia="en-GB"/>
        </w:rPr>
      </w:pPr>
    </w:p>
    <w:p w14:paraId="14E243B3" w14:textId="77777777" w:rsidR="007C3DD7" w:rsidRPr="0032190F" w:rsidRDefault="007C3DD7" w:rsidP="00B64961">
      <w:pPr>
        <w:rPr>
          <w:lang w:val="fr-FR" w:eastAsia="en-GB"/>
        </w:rPr>
      </w:pPr>
      <w:r w:rsidRPr="0032190F">
        <w:rPr>
          <w:lang w:val="fr-FR" w:eastAsia="en-GB"/>
        </w:rPr>
        <w:t>Construite vers 600-575 aec (BIB 2275 p. 476)</w:t>
      </w:r>
    </w:p>
    <w:p w14:paraId="474BE7FE" w14:textId="77777777" w:rsidR="007C3DD7" w:rsidRPr="0032190F" w:rsidRDefault="007C3DD7" w:rsidP="00B64961">
      <w:pPr>
        <w:rPr>
          <w:lang w:val="fr-FR" w:eastAsia="en-GB"/>
        </w:rPr>
      </w:pPr>
    </w:p>
    <w:p w14:paraId="460FDD6E" w14:textId="358F0B9C" w:rsidR="007C3DD7" w:rsidRPr="0032190F" w:rsidRDefault="00144578" w:rsidP="007C3DD7">
      <w:pPr>
        <w:pStyle w:val="Heading3"/>
        <w:rPr>
          <w:lang w:eastAsia="en-GB"/>
        </w:rPr>
      </w:pPr>
      <w:r>
        <w:rPr>
          <w:lang w:eastAsia="en-GB"/>
        </w:rPr>
        <w:t>r</w:t>
      </w:r>
      <w:r w:rsidR="007C3DD7" w:rsidRPr="0032190F">
        <w:rPr>
          <w:lang w:eastAsia="en-GB"/>
        </w:rPr>
        <w:t>empart</w:t>
      </w:r>
    </w:p>
    <w:p w14:paraId="69AE9CD9" w14:textId="77777777" w:rsidR="007C3DD7" w:rsidRPr="007326D7" w:rsidRDefault="007C3DD7" w:rsidP="007C3DD7">
      <w:pPr>
        <w:rPr>
          <w:i/>
          <w:sz w:val="20"/>
          <w:lang w:val="fr-FR" w:eastAsia="en-GB"/>
        </w:rPr>
      </w:pPr>
      <w:r w:rsidRPr="007326D7">
        <w:rPr>
          <w:i/>
          <w:sz w:val="20"/>
          <w:lang w:val="fr-FR" w:eastAsia="en-GB"/>
        </w:rPr>
        <w:t>mudbrick wall</w:t>
      </w:r>
    </w:p>
    <w:p w14:paraId="6AC43381" w14:textId="77777777" w:rsidR="007C3DD7" w:rsidRPr="0032190F" w:rsidRDefault="007C3DD7" w:rsidP="007C3DD7">
      <w:pPr>
        <w:rPr>
          <w:lang w:val="fr-FR" w:eastAsia="en-GB"/>
        </w:rPr>
      </w:pPr>
    </w:p>
    <w:p w14:paraId="03F8D3AD" w14:textId="77777777" w:rsidR="007C3DD7" w:rsidRPr="0032190F" w:rsidRDefault="007C3DD7" w:rsidP="007C3DD7">
      <w:pPr>
        <w:rPr>
          <w:lang w:val="fr-FR" w:eastAsia="en-GB"/>
        </w:rPr>
      </w:pPr>
      <w:r w:rsidRPr="0032190F">
        <w:rPr>
          <w:lang w:val="fr-FR" w:eastAsia="en-GB"/>
        </w:rPr>
        <w:t>Le rempart, ou mur d’enceinte , contruit vers 600 aec (BIB 2275 p. 473), vers 600/590 – 540/53</w:t>
      </w:r>
      <w:r w:rsidR="009E0F2C">
        <w:rPr>
          <w:lang w:val="fr-FR" w:eastAsia="en-GB"/>
        </w:rPr>
        <w:t>0</w:t>
      </w:r>
      <w:r w:rsidRPr="0032190F">
        <w:rPr>
          <w:lang w:val="fr-FR" w:eastAsia="en-GB"/>
        </w:rPr>
        <w:t xml:space="preserve"> aec (BIB 2275 p. 479).</w:t>
      </w:r>
    </w:p>
    <w:p w14:paraId="7BDD5867" w14:textId="77777777" w:rsidR="007C3DD7" w:rsidRPr="0032190F" w:rsidRDefault="007C3DD7" w:rsidP="007C3DD7">
      <w:pPr>
        <w:jc w:val="both"/>
        <w:rPr>
          <w:lang w:val="fr-FR" w:eastAsia="en-GB"/>
        </w:rPr>
      </w:pPr>
      <w:r w:rsidRPr="0032190F">
        <w:rPr>
          <w:lang w:val="fr-FR" w:eastAsia="en-GB"/>
        </w:rPr>
        <w:t xml:space="preserve">C’est très certainement un prototype du monde méditerrannéen (BIB 2275 p. 473, p. 482). Comme l’attestent les analyses isotopiques, c’est à cette phase que la population de la ville est la plus dense et qu’une proportion significative des ressources animales sont importées d’une dstance de 50-60 km (BIB 2275 p. 478), </w:t>
      </w:r>
    </w:p>
    <w:p w14:paraId="75956F56" w14:textId="77777777" w:rsidR="007C3DD7" w:rsidRPr="0032190F" w:rsidRDefault="007C3DD7" w:rsidP="007C3DD7">
      <w:pPr>
        <w:jc w:val="both"/>
        <w:rPr>
          <w:lang w:val="fr-FR" w:eastAsia="en-GB"/>
        </w:rPr>
      </w:pPr>
      <w:r w:rsidRPr="0032190F">
        <w:rPr>
          <w:lang w:val="fr-FR" w:eastAsia="en-GB"/>
        </w:rPr>
        <w:lastRenderedPageBreak/>
        <w:t xml:space="preserve">A cette époque un très grande sttructure (320 m2) a été élevée hors de la citadelle sur le tumulus 4 de  la nécropole de Gießübel-Talhau. cette structure trouve des parallèles avec les palais étrusques de Murlo </w:t>
      </w:r>
      <w:r w:rsidR="005D2FB3" w:rsidRPr="0032190F">
        <w:rPr>
          <w:lang w:val="fr-FR" w:eastAsia="en-GB"/>
        </w:rPr>
        <w:t>et Acquarossa (BIB 2275 p. 482).</w:t>
      </w:r>
    </w:p>
    <w:p w14:paraId="00DD2344" w14:textId="77777777" w:rsidR="000B7A0B" w:rsidRPr="0032190F" w:rsidRDefault="005D2FB3" w:rsidP="007C3DD7">
      <w:pPr>
        <w:jc w:val="both"/>
        <w:rPr>
          <w:lang w:val="fr-FR" w:eastAsia="en-GB"/>
        </w:rPr>
      </w:pPr>
      <w:r w:rsidRPr="0032190F">
        <w:rPr>
          <w:lang w:val="fr-FR" w:eastAsia="en-GB"/>
        </w:rPr>
        <w:t xml:space="preserve">Après la construction du rempart (vers 530 aec), la physionomie de la ville change avec le passage de batiment monotome et relativement isomorphe à des batiments de grandes tailles qui peuvent être éventellement interprété comme des </w:t>
      </w:r>
      <w:r w:rsidRPr="0032190F">
        <w:rPr>
          <w:i/>
          <w:lang w:val="fr-FR" w:eastAsia="en-GB"/>
        </w:rPr>
        <w:t>regia</w:t>
      </w:r>
      <w:r w:rsidRPr="0032190F">
        <w:rPr>
          <w:lang w:val="fr-FR" w:eastAsia="en-GB"/>
        </w:rPr>
        <w:t>, résidence aristocratiques, etc. (BIB 2275 p. 482)</w:t>
      </w:r>
    </w:p>
    <w:p w14:paraId="3E9EA645" w14:textId="77777777" w:rsidR="005D2FB3" w:rsidRPr="0032190F" w:rsidRDefault="000B7A0B" w:rsidP="007C3DD7">
      <w:pPr>
        <w:jc w:val="both"/>
        <w:rPr>
          <w:lang w:val="fr-FR" w:eastAsia="en-GB"/>
        </w:rPr>
      </w:pPr>
      <w:r w:rsidRPr="0032190F">
        <w:rPr>
          <w:lang w:val="fr-FR" w:eastAsia="en-GB"/>
        </w:rPr>
        <w:t>Mur de brique crue recouverte d'enduit blanc, très visible depuis l'extérieur du site (BIB L'énigme de la tombe celte, Arte 2017)</w:t>
      </w:r>
      <w:r w:rsidR="005D2FB3" w:rsidRPr="0032190F">
        <w:rPr>
          <w:lang w:val="fr-FR" w:eastAsia="en-GB"/>
        </w:rPr>
        <w:t xml:space="preserve"> </w:t>
      </w:r>
    </w:p>
    <w:p w14:paraId="675D723E" w14:textId="77777777" w:rsidR="007C3DD7" w:rsidRPr="0032190F" w:rsidRDefault="007C3DD7" w:rsidP="007C3DD7">
      <w:pPr>
        <w:rPr>
          <w:lang w:val="fr-FR" w:eastAsia="en-GB"/>
        </w:rPr>
      </w:pPr>
    </w:p>
    <w:p w14:paraId="06F49D47" w14:textId="4D850103" w:rsidR="007C3DD7" w:rsidRPr="0032190F" w:rsidRDefault="00144578" w:rsidP="005D2FB3">
      <w:pPr>
        <w:pStyle w:val="Heading3"/>
        <w:rPr>
          <w:lang w:eastAsia="en-GB"/>
        </w:rPr>
      </w:pPr>
      <w:bookmarkStart w:id="4695" w:name="Sit_Heuneburg_spat_suburb"/>
      <w:r>
        <w:rPr>
          <w:lang w:eastAsia="en-GB"/>
        </w:rPr>
        <w:t>z</w:t>
      </w:r>
      <w:r w:rsidR="007C3DD7" w:rsidRPr="0032190F">
        <w:rPr>
          <w:lang w:eastAsia="en-GB"/>
        </w:rPr>
        <w:t>one suburbaine</w:t>
      </w:r>
    </w:p>
    <w:bookmarkEnd w:id="4695"/>
    <w:p w14:paraId="71425DB8" w14:textId="77777777" w:rsidR="007C3DD7" w:rsidRPr="007326D7" w:rsidRDefault="007C3DD7" w:rsidP="00B64961">
      <w:pPr>
        <w:rPr>
          <w:i/>
          <w:sz w:val="20"/>
          <w:lang w:val="fr-FR" w:eastAsia="en-GB"/>
        </w:rPr>
      </w:pPr>
      <w:r w:rsidRPr="007326D7">
        <w:rPr>
          <w:i/>
          <w:sz w:val="20"/>
          <w:lang w:val="fr-FR" w:eastAsia="en-GB"/>
        </w:rPr>
        <w:t>outer settlement</w:t>
      </w:r>
    </w:p>
    <w:p w14:paraId="1A124D23" w14:textId="77777777" w:rsidR="007C3DD7" w:rsidRPr="0032190F" w:rsidRDefault="007C3DD7" w:rsidP="00B64961">
      <w:pPr>
        <w:rPr>
          <w:lang w:val="fr-FR" w:eastAsia="en-GB"/>
        </w:rPr>
      </w:pPr>
    </w:p>
    <w:p w14:paraId="4B2603C4" w14:textId="3B8576B2" w:rsidR="007C3DD7" w:rsidRPr="0032190F" w:rsidRDefault="007C3DD7" w:rsidP="00B64961">
      <w:pPr>
        <w:rPr>
          <w:lang w:val="fr-FR" w:eastAsia="en-GB"/>
        </w:rPr>
      </w:pPr>
      <w:r w:rsidRPr="0032190F">
        <w:rPr>
          <w:lang w:val="fr-FR" w:eastAsia="en-GB"/>
        </w:rPr>
        <w:t>Hors les murs. L’existence de différents quartiers pourrait être la preuve de l’existence de différents groupes familiaux (</w:t>
      </w:r>
      <w:r w:rsidRPr="0032190F">
        <w:rPr>
          <w:i/>
          <w:lang w:val="fr-FR" w:eastAsia="en-GB"/>
        </w:rPr>
        <w:t>kinship</w:t>
      </w:r>
      <w:r w:rsidRPr="0032190F">
        <w:rPr>
          <w:lang w:val="fr-FR" w:eastAsia="en-GB"/>
        </w:rPr>
        <w:t>) existant chacun dans un de ces quartiers (BIB 2275 p. 477) [</w:t>
      </w:r>
      <w:hyperlink r:id="rId11575" w:anchor="Cul_Proto_Protourb_spat_Occ" w:history="1">
        <w:r w:rsidR="00144578" w:rsidRPr="00144578">
          <w:rPr>
            <w:rStyle w:val="Hyperlink"/>
            <w:lang w:val="fr-FR"/>
          </w:rPr>
          <w:t>synécisme</w:t>
        </w:r>
      </w:hyperlink>
      <w:r w:rsidRPr="0032190F">
        <w:rPr>
          <w:lang w:val="fr-FR" w:eastAsia="en-GB"/>
        </w:rPr>
        <w:t>]</w:t>
      </w:r>
      <w:r w:rsidR="005D2FB3" w:rsidRPr="0032190F">
        <w:rPr>
          <w:lang w:val="fr-FR" w:eastAsia="en-GB"/>
        </w:rPr>
        <w:t>. Cette zone a du être abandonnée peu après le milieu du 6</w:t>
      </w:r>
      <w:r w:rsidR="005D2FB3" w:rsidRPr="0032190F">
        <w:rPr>
          <w:vertAlign w:val="superscript"/>
          <w:lang w:val="fr-FR" w:eastAsia="en-GB"/>
        </w:rPr>
        <w:t>e</w:t>
      </w:r>
      <w:r w:rsidR="005D2FB3" w:rsidRPr="0032190F">
        <w:rPr>
          <w:lang w:val="fr-FR" w:eastAsia="en-GB"/>
        </w:rPr>
        <w:t xml:space="preserve"> s. aec (BIB 2275 p. 482) </w:t>
      </w:r>
    </w:p>
    <w:p w14:paraId="0C6B5E0F" w14:textId="77777777" w:rsidR="007C3DD7" w:rsidRPr="0032190F" w:rsidRDefault="007C3DD7" w:rsidP="00B64961">
      <w:pPr>
        <w:rPr>
          <w:lang w:val="fr-FR" w:eastAsia="en-GB"/>
        </w:rPr>
      </w:pPr>
    </w:p>
    <w:p w14:paraId="0E040F7D" w14:textId="77777777" w:rsidR="005D2FB3" w:rsidRPr="0032190F" w:rsidRDefault="007326D7" w:rsidP="005D2FB3">
      <w:pPr>
        <w:pStyle w:val="Heading2"/>
        <w:rPr>
          <w:lang w:eastAsia="en-GB"/>
        </w:rPr>
      </w:pPr>
      <w:r>
        <w:rPr>
          <w:lang w:eastAsia="en-GB"/>
        </w:rPr>
        <w:t>a</w:t>
      </w:r>
      <w:r w:rsidR="005D2FB3" w:rsidRPr="0032190F">
        <w:rPr>
          <w:lang w:eastAsia="en-GB"/>
        </w:rPr>
        <w:t>bandon</w:t>
      </w:r>
    </w:p>
    <w:p w14:paraId="4CD2DE10" w14:textId="77777777" w:rsidR="005D2FB3" w:rsidRPr="0032190F" w:rsidRDefault="005D2FB3" w:rsidP="00B64961">
      <w:pPr>
        <w:rPr>
          <w:lang w:val="fr-FR" w:eastAsia="en-GB"/>
        </w:rPr>
      </w:pPr>
    </w:p>
    <w:p w14:paraId="509DF9BB" w14:textId="6B6765F2" w:rsidR="005D2FB3" w:rsidRPr="0032190F" w:rsidRDefault="005D2FB3" w:rsidP="00B64961">
      <w:pPr>
        <w:rPr>
          <w:lang w:val="fr-FR" w:eastAsia="en-GB"/>
        </w:rPr>
      </w:pPr>
      <w:r w:rsidRPr="0032190F">
        <w:rPr>
          <w:lang w:val="fr-FR" w:eastAsia="en-GB"/>
        </w:rPr>
        <w:t>Après cette phase pionère d’urbanisation, suit une phase de decentralisation (BIB 2275 p. 484). Abandon du site vers le début ou le milieu du 5</w:t>
      </w:r>
      <w:r w:rsidRPr="0032190F">
        <w:rPr>
          <w:vertAlign w:val="superscript"/>
          <w:lang w:val="fr-FR" w:eastAsia="en-GB"/>
        </w:rPr>
        <w:t>e</w:t>
      </w:r>
      <w:r w:rsidRPr="0032190F">
        <w:rPr>
          <w:lang w:val="fr-FR" w:eastAsia="en-GB"/>
        </w:rPr>
        <w:t xml:space="preserve"> aec comme à </w:t>
      </w:r>
      <w:hyperlink r:id="rId11576" w:anchor="Sit_Vix" w:history="1">
        <w:r w:rsidR="007C0D83" w:rsidRPr="0032190F">
          <w:rPr>
            <w:rStyle w:val="Hyperlink"/>
            <w:lang w:val="fr-FR"/>
          </w:rPr>
          <w:t>Vix</w:t>
        </w:r>
      </w:hyperlink>
      <w:r w:rsidR="007C0D83" w:rsidRPr="0032190F">
        <w:rPr>
          <w:lang w:val="fr-FR"/>
        </w:rPr>
        <w:t xml:space="preserve"> </w:t>
      </w:r>
      <w:r w:rsidRPr="0032190F">
        <w:rPr>
          <w:lang w:val="fr-FR" w:eastAsia="en-GB"/>
        </w:rPr>
        <w:t xml:space="preserve">(BIB 2275 p. 485) </w:t>
      </w:r>
    </w:p>
    <w:p w14:paraId="578266AE" w14:textId="54AEC459" w:rsidR="000B7A0B" w:rsidRPr="0032190F" w:rsidRDefault="00000000" w:rsidP="000B7A0B">
      <w:pPr>
        <w:rPr>
          <w:lang w:val="fr-FR" w:eastAsia="en-GB"/>
        </w:rPr>
      </w:pPr>
      <w:hyperlink r:id="rId11577" w:anchor="Sit_Hohenasperg" w:history="1">
        <w:r w:rsidR="000B7A0B" w:rsidRPr="0032190F">
          <w:rPr>
            <w:rStyle w:val="Hyperlink"/>
            <w:lang w:val="fr-FR" w:eastAsia="en-GB"/>
          </w:rPr>
          <w:t>Hohenasperg</w:t>
        </w:r>
      </w:hyperlink>
      <w:r w:rsidR="000B7A0B" w:rsidRPr="0032190F">
        <w:rPr>
          <w:lang w:val="fr-FR" w:eastAsia="en-GB"/>
        </w:rPr>
        <w:t xml:space="preserve"> se développe vers 530 aec, au moment ou la Heuneburg proche est en déclin (BIB L'énigme de la tombe celte, Arte 2017)</w:t>
      </w:r>
    </w:p>
    <w:p w14:paraId="40AA02B1" w14:textId="77777777" w:rsidR="000B7A0B" w:rsidRPr="0032190F" w:rsidRDefault="000B7A0B" w:rsidP="00B64961">
      <w:pPr>
        <w:rPr>
          <w:lang w:val="fr-FR" w:eastAsia="en-GB"/>
        </w:rPr>
      </w:pPr>
    </w:p>
    <w:p w14:paraId="55362634" w14:textId="77777777" w:rsidR="005D2FB3" w:rsidRPr="0032190F" w:rsidRDefault="005D2FB3" w:rsidP="00B64961">
      <w:pPr>
        <w:rPr>
          <w:lang w:val="fr-FR" w:eastAsia="en-GB"/>
        </w:rPr>
      </w:pPr>
    </w:p>
    <w:p w14:paraId="196473EE" w14:textId="77777777" w:rsidR="007C3DD7" w:rsidRPr="0032190F" w:rsidRDefault="007C3DD7" w:rsidP="00426FF9">
      <w:pPr>
        <w:pStyle w:val="Heading1"/>
      </w:pPr>
      <w:bookmarkStart w:id="4696" w:name="Sit_Hohmichele"/>
      <w:r w:rsidRPr="0032190F">
        <w:t>HOHMICHELE</w:t>
      </w:r>
    </w:p>
    <w:bookmarkEnd w:id="4696"/>
    <w:p w14:paraId="3DC03F89" w14:textId="77777777" w:rsidR="007C3DD7" w:rsidRPr="0032190F" w:rsidRDefault="007C3DD7" w:rsidP="00B64961">
      <w:pPr>
        <w:rPr>
          <w:lang w:val="fr-FR" w:eastAsia="en-GB"/>
        </w:rPr>
      </w:pPr>
    </w:p>
    <w:p w14:paraId="13524EF4" w14:textId="77777777" w:rsidR="007C3DD7" w:rsidRPr="0032190F" w:rsidRDefault="007C3DD7" w:rsidP="00B64961">
      <w:pPr>
        <w:rPr>
          <w:lang w:val="fr-FR" w:eastAsia="en-GB"/>
        </w:rPr>
      </w:pPr>
      <w:r w:rsidRPr="0032190F">
        <w:rPr>
          <w:lang w:val="fr-FR" w:eastAsia="en-GB"/>
        </w:rPr>
        <w:t xml:space="preserve">A proximité d’Heuneburg, le tumulus d’Hohmichele avec une hauteur de 13m et un diamètre de 80m est un des plus importants d’Europe centrale (BIB 2275 p. 473). </w:t>
      </w:r>
    </w:p>
    <w:p w14:paraId="57AB947F" w14:textId="77777777" w:rsidR="007C3DD7" w:rsidRPr="0032190F" w:rsidRDefault="007C3DD7" w:rsidP="00B64961">
      <w:pPr>
        <w:rPr>
          <w:lang w:val="fr-FR" w:eastAsia="en-GB"/>
        </w:rPr>
      </w:pPr>
    </w:p>
    <w:p w14:paraId="6C6CAC44" w14:textId="77777777" w:rsidR="007C3DD7" w:rsidRPr="0032190F" w:rsidRDefault="007C3DD7" w:rsidP="007C3DD7">
      <w:pPr>
        <w:pStyle w:val="Heading2"/>
        <w:rPr>
          <w:lang w:eastAsia="en-GB"/>
        </w:rPr>
      </w:pPr>
      <w:bookmarkStart w:id="4697" w:name="Sit_Hohmichele_fun_t6"/>
      <w:r w:rsidRPr="0032190F">
        <w:rPr>
          <w:lang w:eastAsia="en-GB"/>
        </w:rPr>
        <w:t>Tombe 6</w:t>
      </w:r>
    </w:p>
    <w:bookmarkEnd w:id="4697"/>
    <w:p w14:paraId="2019AEA2" w14:textId="77777777" w:rsidR="007C3DD7" w:rsidRPr="0032190F" w:rsidRDefault="007C3DD7" w:rsidP="00B64961">
      <w:pPr>
        <w:rPr>
          <w:lang w:val="fr-FR" w:eastAsia="en-GB"/>
        </w:rPr>
      </w:pPr>
      <w:r w:rsidRPr="0032190F">
        <w:rPr>
          <w:lang w:val="fr-FR" w:eastAsia="en-GB"/>
        </w:rPr>
        <w:t>Tombe à char (</w:t>
      </w:r>
      <w:r w:rsidRPr="0032190F">
        <w:rPr>
          <w:i/>
          <w:lang w:val="fr-FR" w:eastAsia="en-GB"/>
        </w:rPr>
        <w:t>wagon burial</w:t>
      </w:r>
      <w:r w:rsidRPr="0032190F">
        <w:rPr>
          <w:lang w:val="fr-FR" w:eastAsia="en-GB"/>
        </w:rPr>
        <w:t>) datée du 1</w:t>
      </w:r>
      <w:r w:rsidRPr="0032190F">
        <w:rPr>
          <w:vertAlign w:val="superscript"/>
          <w:lang w:val="fr-FR" w:eastAsia="en-GB"/>
        </w:rPr>
        <w:t>er</w:t>
      </w:r>
      <w:r w:rsidRPr="0032190F">
        <w:rPr>
          <w:lang w:val="fr-FR" w:eastAsia="en-GB"/>
        </w:rPr>
        <w:t xml:space="preserve"> quart du 6</w:t>
      </w:r>
      <w:r w:rsidRPr="0032190F">
        <w:rPr>
          <w:vertAlign w:val="superscript"/>
          <w:lang w:val="fr-FR" w:eastAsia="en-GB"/>
        </w:rPr>
        <w:t>e</w:t>
      </w:r>
      <w:r w:rsidR="000B7A0B" w:rsidRPr="0032190F">
        <w:rPr>
          <w:lang w:val="fr-FR" w:eastAsia="en-GB"/>
        </w:rPr>
        <w:t xml:space="preserve"> aec (BIB 2275 p. 480). Tombe mélant du mobilier lié au masculin et au féminin:</w:t>
      </w:r>
    </w:p>
    <w:p w14:paraId="144D2F22" w14:textId="77777777" w:rsidR="000B7A0B" w:rsidRPr="0032190F" w:rsidRDefault="000B7A0B" w:rsidP="00B64961">
      <w:pPr>
        <w:rPr>
          <w:lang w:val="fr-FR" w:eastAsia="en-GB"/>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3"/>
        <w:gridCol w:w="5205"/>
      </w:tblGrid>
      <w:tr w:rsidR="000B7A0B" w:rsidRPr="00215DCE" w14:paraId="19E7CA13" w14:textId="77777777" w:rsidTr="00DE55E6">
        <w:trPr>
          <w:jc w:val="center"/>
        </w:trPr>
        <w:tc>
          <w:tcPr>
            <w:tcW w:w="1203" w:type="dxa"/>
            <w:vAlign w:val="center"/>
          </w:tcPr>
          <w:p w14:paraId="7015DA41" w14:textId="77777777" w:rsidR="000B7A0B" w:rsidRDefault="000B7A0B" w:rsidP="00DE55E6">
            <w:pPr>
              <w:jc w:val="center"/>
              <w:rPr>
                <w:lang w:eastAsia="en-GB"/>
              </w:rPr>
            </w:pPr>
            <w:r>
              <w:rPr>
                <w:lang w:eastAsia="en-GB"/>
              </w:rPr>
              <w:t>masculin</w:t>
            </w:r>
          </w:p>
        </w:tc>
        <w:tc>
          <w:tcPr>
            <w:tcW w:w="5205" w:type="dxa"/>
          </w:tcPr>
          <w:p w14:paraId="1162E494" w14:textId="0A7E6F93" w:rsidR="000B7A0B" w:rsidRPr="00C35EA7" w:rsidRDefault="000B7A0B" w:rsidP="000B7A0B">
            <w:pPr>
              <w:rPr>
                <w:lang w:val="fr-FR" w:eastAsia="en-GB"/>
              </w:rPr>
            </w:pPr>
            <w:r w:rsidRPr="00C35EA7">
              <w:rPr>
                <w:lang w:val="fr-FR" w:eastAsia="en-GB"/>
              </w:rPr>
              <w:t>armes (</w:t>
            </w:r>
            <w:hyperlink r:id="rId11578" w:anchor="Typ_Arm_Lance" w:history="1">
              <w:r w:rsidR="00DE55E6" w:rsidRPr="00DE55E6">
                <w:rPr>
                  <w:rStyle w:val="Hyperlink"/>
                  <w:lang w:val="fr-FR"/>
                </w:rPr>
                <w:t>lances</w:t>
              </w:r>
            </w:hyperlink>
            <w:r w:rsidR="00DE55E6" w:rsidRPr="00DE55E6">
              <w:rPr>
                <w:lang w:val="fr-FR"/>
              </w:rPr>
              <w:t xml:space="preserve"> </w:t>
            </w:r>
            <w:r w:rsidRPr="00C35EA7">
              <w:rPr>
                <w:lang w:val="fr-FR" w:eastAsia="en-GB"/>
              </w:rPr>
              <w:t>particulièrement), rasoirs, couteaux, asymétrie des parures (unilatéralité)</w:t>
            </w:r>
          </w:p>
        </w:tc>
      </w:tr>
      <w:tr w:rsidR="000B7A0B" w:rsidRPr="00215DCE" w14:paraId="3C454E41" w14:textId="77777777" w:rsidTr="00DE55E6">
        <w:trPr>
          <w:jc w:val="center"/>
        </w:trPr>
        <w:tc>
          <w:tcPr>
            <w:tcW w:w="1203" w:type="dxa"/>
            <w:vAlign w:val="center"/>
          </w:tcPr>
          <w:p w14:paraId="6C3FF93E" w14:textId="77777777" w:rsidR="000B7A0B" w:rsidRDefault="000B7A0B" w:rsidP="00DE55E6">
            <w:pPr>
              <w:jc w:val="center"/>
              <w:rPr>
                <w:lang w:eastAsia="en-GB"/>
              </w:rPr>
            </w:pPr>
            <w:r>
              <w:rPr>
                <w:lang w:eastAsia="en-GB"/>
              </w:rPr>
              <w:t>féminin</w:t>
            </w:r>
          </w:p>
        </w:tc>
        <w:tc>
          <w:tcPr>
            <w:tcW w:w="5205" w:type="dxa"/>
          </w:tcPr>
          <w:p w14:paraId="6D499E28" w14:textId="77777777" w:rsidR="000B7A0B" w:rsidRPr="00C35EA7" w:rsidRDefault="000B7A0B" w:rsidP="00B64961">
            <w:pPr>
              <w:rPr>
                <w:lang w:val="fr-FR" w:eastAsia="en-GB"/>
              </w:rPr>
            </w:pPr>
            <w:r w:rsidRPr="00C35EA7">
              <w:rPr>
                <w:lang w:val="fr-FR" w:eastAsia="en-GB"/>
              </w:rPr>
              <w:t>+ bijoux, bracelets de chevilles, symétrie des parures (bilatéralité)</w:t>
            </w:r>
          </w:p>
        </w:tc>
      </w:tr>
    </w:tbl>
    <w:p w14:paraId="49D7F8D7" w14:textId="77777777" w:rsidR="000B7A0B" w:rsidRPr="0032190F" w:rsidRDefault="000B7A0B" w:rsidP="00B64961">
      <w:pPr>
        <w:rPr>
          <w:lang w:val="fr-FR" w:eastAsia="en-GB"/>
        </w:rPr>
      </w:pPr>
      <w:r w:rsidRPr="0032190F">
        <w:rPr>
          <w:lang w:val="fr-FR" w:eastAsia="en-GB"/>
        </w:rPr>
        <w:t>(BIB L'énigme de la tombe celte, Arte 2017)</w:t>
      </w:r>
    </w:p>
    <w:p w14:paraId="7D723927" w14:textId="77777777" w:rsidR="007C3DD7" w:rsidRPr="0032190F" w:rsidRDefault="007C3DD7" w:rsidP="00B64961">
      <w:pPr>
        <w:rPr>
          <w:lang w:val="fr-FR" w:eastAsia="en-GB"/>
        </w:rPr>
      </w:pPr>
    </w:p>
    <w:p w14:paraId="22078056" w14:textId="77777777" w:rsidR="000B7A0B" w:rsidRPr="0032190F" w:rsidRDefault="000B7A0B" w:rsidP="00426FF9">
      <w:pPr>
        <w:pStyle w:val="Heading1"/>
      </w:pPr>
      <w:bookmarkStart w:id="4698" w:name="Sit_Hohenasperg"/>
      <w:r w:rsidRPr="0032190F">
        <w:t>HOHENASPERG</w:t>
      </w:r>
    </w:p>
    <w:bookmarkEnd w:id="4698"/>
    <w:p w14:paraId="14D31DC4" w14:textId="77777777" w:rsidR="000B7A0B" w:rsidRPr="0032190F" w:rsidRDefault="000B7A0B" w:rsidP="00B64961">
      <w:pPr>
        <w:rPr>
          <w:lang w:val="fr-FR" w:eastAsia="en-GB"/>
        </w:rPr>
      </w:pPr>
    </w:p>
    <w:p w14:paraId="0229965D" w14:textId="77777777" w:rsidR="000B7A0B" w:rsidRPr="0032190F" w:rsidRDefault="000B7A0B" w:rsidP="00B64961">
      <w:pPr>
        <w:rPr>
          <w:lang w:val="fr-FR" w:eastAsia="en-GB"/>
        </w:rPr>
      </w:pPr>
      <w:r w:rsidRPr="0032190F">
        <w:rPr>
          <w:lang w:val="fr-FR" w:eastAsia="en-GB"/>
        </w:rPr>
        <w:t>Hohenasperg se développe vers 530 aec, au moment ou la Heuneburg proche est en déclin (BIB L'énigme de la tombe celte, Arte 2017)</w:t>
      </w:r>
    </w:p>
    <w:p w14:paraId="107A1D11" w14:textId="77777777" w:rsidR="002271F6" w:rsidRPr="0032190F" w:rsidRDefault="002271F6" w:rsidP="00B64961">
      <w:pPr>
        <w:rPr>
          <w:lang w:val="fr-FR" w:eastAsia="en-GB"/>
        </w:rPr>
      </w:pPr>
      <w:r w:rsidRPr="0032190F">
        <w:rPr>
          <w:lang w:val="fr-FR" w:eastAsia="en-GB"/>
        </w:rPr>
        <w:t>Le mobilier funéraire de ce site est lié à la vie militaire (BIB L'énigme de la tombe celte, Arte 2017)</w:t>
      </w:r>
    </w:p>
    <w:p w14:paraId="37B9E042" w14:textId="77777777" w:rsidR="000B7A0B" w:rsidRPr="0032190F" w:rsidRDefault="000B7A0B" w:rsidP="00B64961">
      <w:pPr>
        <w:rPr>
          <w:lang w:val="fr-FR" w:eastAsia="en-GB"/>
        </w:rPr>
      </w:pPr>
    </w:p>
    <w:p w14:paraId="70DD0E9A" w14:textId="77777777" w:rsidR="007C3DD7" w:rsidRPr="0032190F" w:rsidRDefault="007C3DD7" w:rsidP="00426FF9">
      <w:pPr>
        <w:pStyle w:val="Heading1"/>
      </w:pPr>
      <w:bookmarkStart w:id="4699" w:name="Sit_Bettelbuhl"/>
      <w:r w:rsidRPr="0032190F">
        <w:lastRenderedPageBreak/>
        <w:t>BETTELBUHL</w:t>
      </w:r>
    </w:p>
    <w:bookmarkEnd w:id="4699"/>
    <w:p w14:paraId="6B8626D9" w14:textId="77777777" w:rsidR="007C3DD7" w:rsidRPr="0032190F" w:rsidRDefault="007C3DD7" w:rsidP="00B64961">
      <w:pPr>
        <w:rPr>
          <w:lang w:val="fr-FR" w:eastAsia="en-GB"/>
        </w:rPr>
      </w:pPr>
      <w:r w:rsidRPr="0032190F">
        <w:rPr>
          <w:lang w:val="fr-FR" w:eastAsia="en-GB"/>
        </w:rPr>
        <w:br/>
        <w:t>Bettelbühl est une nécropole située à 2,5 km d’Heuneburg qui a livré une tombe d’enfant (2/4 ans) issue du tumulus 4. La richesse de cette tombe (fibules en or, pendentif en or) témoigne de l’importance lignagère (BIB 2275 p. 480).</w:t>
      </w:r>
    </w:p>
    <w:p w14:paraId="148D4B3F" w14:textId="77777777" w:rsidR="007C3DD7" w:rsidRPr="0032190F" w:rsidRDefault="007C3DD7" w:rsidP="00B64961">
      <w:pPr>
        <w:rPr>
          <w:lang w:val="fr-FR" w:eastAsia="en-GB"/>
        </w:rPr>
      </w:pPr>
      <w:r w:rsidRPr="0032190F">
        <w:rPr>
          <w:lang w:val="fr-FR" w:eastAsia="en-GB"/>
        </w:rPr>
        <w:t>La tombe principale du tumulus 4, celle d’une femme, avec quelques 30 objets en or, est datée du début du 6</w:t>
      </w:r>
      <w:r w:rsidRPr="0032190F">
        <w:rPr>
          <w:vertAlign w:val="superscript"/>
          <w:lang w:val="fr-FR" w:eastAsia="en-GB"/>
        </w:rPr>
        <w:t>e</w:t>
      </w:r>
      <w:r w:rsidRPr="0032190F">
        <w:rPr>
          <w:lang w:val="fr-FR" w:eastAsia="en-GB"/>
        </w:rPr>
        <w:t xml:space="preserve"> s. aec. (BIB 2275 p. 480).</w:t>
      </w:r>
    </w:p>
    <w:p w14:paraId="0B8C5F78" w14:textId="77777777" w:rsidR="007C3DD7" w:rsidRPr="0032190F" w:rsidRDefault="007C3DD7" w:rsidP="00B64961">
      <w:pPr>
        <w:rPr>
          <w:lang w:val="fr-FR" w:eastAsia="en-GB"/>
        </w:rPr>
      </w:pPr>
      <w:r w:rsidRPr="0032190F">
        <w:rPr>
          <w:lang w:val="fr-FR" w:eastAsia="en-GB"/>
        </w:rPr>
        <w:t xml:space="preserve">Les ressemblances entre les objets de ces deux tombes témoigne probablement d’un lien des individus inhumés (BIB 2275 p. 480) </w:t>
      </w:r>
    </w:p>
    <w:p w14:paraId="23373F2F" w14:textId="77777777" w:rsidR="000B7A0B" w:rsidRPr="0032190F" w:rsidRDefault="000B7A0B" w:rsidP="00B64961">
      <w:pPr>
        <w:rPr>
          <w:lang w:val="fr-FR" w:eastAsia="en-GB"/>
        </w:rPr>
      </w:pPr>
      <w:r w:rsidRPr="0032190F">
        <w:rPr>
          <w:lang w:val="fr-FR" w:eastAsia="en-GB"/>
        </w:rPr>
        <w:t>Tumulus d'une quarantaine de diamètre (BIB L'énigme de la tombe celte, Arte 2017)</w:t>
      </w:r>
    </w:p>
    <w:p w14:paraId="197FB795" w14:textId="77777777" w:rsidR="00B64961" w:rsidRPr="0032190F" w:rsidRDefault="00B64961" w:rsidP="00B64961">
      <w:pPr>
        <w:rPr>
          <w:lang w:val="fr-FR" w:eastAsia="en-GB"/>
        </w:rPr>
      </w:pPr>
    </w:p>
    <w:p w14:paraId="53B289DF" w14:textId="77777777" w:rsidR="00B64961" w:rsidRPr="0032190F" w:rsidRDefault="00B64961" w:rsidP="00426FF9">
      <w:pPr>
        <w:pStyle w:val="Heading1"/>
      </w:pPr>
      <w:bookmarkStart w:id="4700" w:name="Sit_Heuchelheim_Klingen"/>
      <w:r w:rsidRPr="0032190F">
        <w:t>HE</w:t>
      </w:r>
      <w:r w:rsidR="00454ABC" w:rsidRPr="0032190F">
        <w:t>U</w:t>
      </w:r>
      <w:r w:rsidRPr="0032190F">
        <w:t>CHELHEIM-KLINGEN</w:t>
      </w:r>
    </w:p>
    <w:bookmarkEnd w:id="4700"/>
    <w:p w14:paraId="03601971" w14:textId="77777777" w:rsidR="00B64961" w:rsidRPr="0032190F" w:rsidRDefault="00B64961" w:rsidP="00B64961">
      <w:pPr>
        <w:rPr>
          <w:lang w:val="fr-FR" w:eastAsia="en-GB"/>
        </w:rPr>
      </w:pPr>
    </w:p>
    <w:p w14:paraId="18BCA6F8" w14:textId="2AF80833" w:rsidR="00B64961" w:rsidRPr="0032190F" w:rsidRDefault="00B64961" w:rsidP="00B64961">
      <w:pPr>
        <w:rPr>
          <w:lang w:val="fr-FR"/>
        </w:rPr>
      </w:pPr>
      <w:r w:rsidRPr="0032190F">
        <w:rPr>
          <w:lang w:val="fr-FR"/>
        </w:rPr>
        <w:t>A He</w:t>
      </w:r>
      <w:r w:rsidR="00454ABC" w:rsidRPr="0032190F">
        <w:rPr>
          <w:lang w:val="fr-FR"/>
        </w:rPr>
        <w:t>u</w:t>
      </w:r>
      <w:r w:rsidRPr="0032190F">
        <w:rPr>
          <w:lang w:val="fr-FR"/>
        </w:rPr>
        <w:t xml:space="preserve">chelheim-Klingen, on trouve des frises de 3 </w:t>
      </w:r>
      <w:hyperlink r:id="rId11579" w:anchor="Cul_Proto_Art_TAC_T_g_croix_st_andre" w:history="1">
        <w:r w:rsidRPr="0032190F">
          <w:rPr>
            <w:rStyle w:val="Hyperlink"/>
            <w:lang w:val="fr-FR"/>
          </w:rPr>
          <w:t>croix de Saint-André</w:t>
        </w:r>
      </w:hyperlink>
      <w:r w:rsidRPr="0032190F">
        <w:rPr>
          <w:lang w:val="fr-FR"/>
        </w:rPr>
        <w:t xml:space="preserve">, de </w:t>
      </w:r>
      <w:hyperlink r:id="rId11580" w:anchor="Cul_Proto_Art_TAC_T_g_barbele_tige" w:history="1">
        <w:r w:rsidR="009668F0" w:rsidRPr="0032190F">
          <w:rPr>
            <w:rStyle w:val="Hyperlink"/>
            <w:lang w:val="fr-FR"/>
          </w:rPr>
          <w:t>signes barbelés</w:t>
        </w:r>
      </w:hyperlink>
      <w:r w:rsidRPr="0032190F">
        <w:rPr>
          <w:lang w:val="fr-FR"/>
        </w:rPr>
        <w:t xml:space="preserve">ou de </w:t>
      </w:r>
      <w:hyperlink r:id="rId11581" w:anchor="Cul_Proto_Art_TAC_T_g_chevrons" w:history="1">
        <w:r w:rsidRPr="0032190F">
          <w:rPr>
            <w:rStyle w:val="Hyperlink"/>
            <w:lang w:val="fr-FR"/>
          </w:rPr>
          <w:t>chevrons</w:t>
        </w:r>
      </w:hyperlink>
      <w:r w:rsidRPr="0032190F">
        <w:rPr>
          <w:lang w:val="fr-FR"/>
        </w:rPr>
        <w:t xml:space="preserve"> couchés (BIB 1827 p. 151)</w:t>
      </w:r>
    </w:p>
    <w:p w14:paraId="185E444C" w14:textId="77777777" w:rsidR="00B64961" w:rsidRPr="0032190F" w:rsidRDefault="00B64961" w:rsidP="00B64961">
      <w:pPr>
        <w:rPr>
          <w:lang w:val="fr-FR"/>
        </w:rPr>
      </w:pPr>
    </w:p>
    <w:p w14:paraId="736EE708" w14:textId="77777777" w:rsidR="00B64961" w:rsidRPr="0032190F" w:rsidRDefault="00B64961" w:rsidP="00426FF9">
      <w:pPr>
        <w:pStyle w:val="Heading1"/>
      </w:pPr>
      <w:bookmarkStart w:id="4701" w:name="Sit_Neustadt_Lachen_Peyerdorf"/>
      <w:r w:rsidRPr="0032190F">
        <w:t>NE</w:t>
      </w:r>
      <w:r w:rsidR="000B7A0B" w:rsidRPr="0032190F">
        <w:t>U</w:t>
      </w:r>
      <w:r w:rsidRPr="0032190F">
        <w:t>STADT/LACHEN-PEYERDORF</w:t>
      </w:r>
    </w:p>
    <w:bookmarkEnd w:id="4701"/>
    <w:p w14:paraId="00A20C6E" w14:textId="77777777" w:rsidR="00B64961" w:rsidRPr="0032190F" w:rsidRDefault="00B64961" w:rsidP="00B64961">
      <w:pPr>
        <w:rPr>
          <w:lang w:val="fr-FR"/>
        </w:rPr>
      </w:pPr>
    </w:p>
    <w:p w14:paraId="63C38870" w14:textId="60C03104" w:rsidR="00B64961" w:rsidRPr="0032190F" w:rsidRDefault="00B64961" w:rsidP="00B64961">
      <w:pPr>
        <w:rPr>
          <w:lang w:val="fr-FR"/>
        </w:rPr>
      </w:pPr>
      <w:r w:rsidRPr="0032190F">
        <w:rPr>
          <w:lang w:val="fr-FR"/>
        </w:rPr>
        <w:t>A Ne</w:t>
      </w:r>
      <w:r w:rsidR="00454ABC" w:rsidRPr="0032190F">
        <w:rPr>
          <w:lang w:val="fr-FR"/>
        </w:rPr>
        <w:t>u</w:t>
      </w:r>
      <w:r w:rsidRPr="0032190F">
        <w:rPr>
          <w:lang w:val="fr-FR"/>
        </w:rPr>
        <w:t>stadt/Lachen-Peyerdorf</w:t>
      </w:r>
      <w:r w:rsidR="00454ABC" w:rsidRPr="0032190F">
        <w:rPr>
          <w:lang w:val="fr-FR"/>
        </w:rPr>
        <w:t xml:space="preserve"> (Allemagne)</w:t>
      </w:r>
      <w:r w:rsidRPr="0032190F">
        <w:rPr>
          <w:lang w:val="fr-FR"/>
        </w:rPr>
        <w:t xml:space="preserve">, on trouve des frises de 3 </w:t>
      </w:r>
      <w:hyperlink r:id="rId11582" w:anchor="Cul_Proto_Art_TAC_T_g_croix_st_andre" w:history="1">
        <w:r w:rsidRPr="0032190F">
          <w:rPr>
            <w:rStyle w:val="Hyperlink"/>
            <w:lang w:val="fr-FR"/>
          </w:rPr>
          <w:t>croix de Saint-André</w:t>
        </w:r>
      </w:hyperlink>
      <w:r w:rsidRPr="0032190F">
        <w:rPr>
          <w:lang w:val="fr-FR"/>
        </w:rPr>
        <w:t>,</w:t>
      </w:r>
      <w:r w:rsidR="009668F0" w:rsidRPr="0032190F">
        <w:rPr>
          <w:lang w:val="fr-FR"/>
        </w:rPr>
        <w:t xml:space="preserve"> de </w:t>
      </w:r>
      <w:hyperlink r:id="rId11583" w:anchor="Cul_Proto_Art_TAC_T_g_barbele_tige" w:history="1">
        <w:r w:rsidR="009668F0" w:rsidRPr="0032190F">
          <w:rPr>
            <w:rStyle w:val="Hyperlink"/>
            <w:lang w:val="fr-FR"/>
          </w:rPr>
          <w:t>signes barbelés</w:t>
        </w:r>
      </w:hyperlink>
      <w:r w:rsidRPr="0032190F">
        <w:rPr>
          <w:lang w:val="fr-FR"/>
        </w:rPr>
        <w:t xml:space="preserve">ou de </w:t>
      </w:r>
      <w:hyperlink r:id="rId11584" w:anchor="Cul_Proto_Art_TAC_T_g_chevrons" w:history="1">
        <w:r w:rsidRPr="0032190F">
          <w:rPr>
            <w:rStyle w:val="Hyperlink"/>
            <w:lang w:val="fr-FR"/>
          </w:rPr>
          <w:t>chevrons</w:t>
        </w:r>
      </w:hyperlink>
      <w:r w:rsidRPr="0032190F">
        <w:rPr>
          <w:lang w:val="fr-FR"/>
        </w:rPr>
        <w:t xml:space="preserve"> couchés (BIB 1827 p. 151)</w:t>
      </w:r>
    </w:p>
    <w:p w14:paraId="5F561E88" w14:textId="77777777" w:rsidR="000B7A0B" w:rsidRPr="0032190F" w:rsidRDefault="000B7A0B" w:rsidP="00B64961">
      <w:pPr>
        <w:rPr>
          <w:lang w:val="fr-FR"/>
        </w:rPr>
      </w:pPr>
    </w:p>
    <w:p w14:paraId="05DE37A7" w14:textId="77777777" w:rsidR="000B7A0B" w:rsidRPr="0032190F" w:rsidRDefault="000B7A0B" w:rsidP="00426FF9">
      <w:pPr>
        <w:pStyle w:val="Heading1"/>
        <w:rPr>
          <w:i/>
        </w:rPr>
      </w:pPr>
      <w:bookmarkStart w:id="4702" w:name="Sit_Altburg"/>
      <w:r w:rsidRPr="0032190F">
        <w:rPr>
          <w:rStyle w:val="Emphasis"/>
          <w:i w:val="0"/>
        </w:rPr>
        <w:t>ALTBURG</w:t>
      </w:r>
    </w:p>
    <w:bookmarkEnd w:id="4702"/>
    <w:p w14:paraId="3909B8E4" w14:textId="77777777" w:rsidR="000B7A0B" w:rsidRPr="0032190F" w:rsidRDefault="000B7A0B" w:rsidP="00B64961">
      <w:pPr>
        <w:rPr>
          <w:rStyle w:val="Emphasis"/>
          <w:i w:val="0"/>
          <w:lang w:val="fr-FR"/>
        </w:rPr>
      </w:pPr>
    </w:p>
    <w:p w14:paraId="4506D7A6" w14:textId="77777777" w:rsidR="00B64961" w:rsidRPr="0032190F" w:rsidRDefault="000B7A0B" w:rsidP="00B64961">
      <w:pPr>
        <w:rPr>
          <w:rStyle w:val="Emphasis"/>
          <w:i w:val="0"/>
          <w:lang w:val="fr-FR"/>
        </w:rPr>
      </w:pPr>
      <w:r w:rsidRPr="0032190F">
        <w:rPr>
          <w:rStyle w:val="Emphasis"/>
          <w:i w:val="0"/>
          <w:lang w:val="fr-FR"/>
        </w:rPr>
        <w:t>Le site d'Altburg, proche de la Heuneburg, montre de très grandes structures en pierre encore mal comprises (podium ? remparts ? rampes ? etc.). Site interprété comme un lieu de culte (BIB L'énigme de la tombe celte, Arte 2017)</w:t>
      </w:r>
    </w:p>
    <w:p w14:paraId="328BC675" w14:textId="77777777" w:rsidR="000B7A0B" w:rsidRPr="0032190F" w:rsidRDefault="000B7A0B" w:rsidP="00B64961">
      <w:pPr>
        <w:rPr>
          <w:i/>
          <w:lang w:val="fr-FR"/>
        </w:rPr>
      </w:pPr>
    </w:p>
    <w:p w14:paraId="37495776" w14:textId="77777777" w:rsidR="00B64961" w:rsidRPr="0032190F" w:rsidRDefault="00B64961" w:rsidP="00426FF9">
      <w:pPr>
        <w:pStyle w:val="Heading1"/>
      </w:pPr>
      <w:bookmarkStart w:id="4703" w:name="Sit_Wahnwegen"/>
      <w:r w:rsidRPr="0032190F">
        <w:t>WAHNWEGEN</w:t>
      </w:r>
    </w:p>
    <w:bookmarkEnd w:id="4703"/>
    <w:p w14:paraId="13AD255C" w14:textId="4C2C7519" w:rsidR="00B64961" w:rsidRPr="0032190F" w:rsidRDefault="00B64961" w:rsidP="001D3BDE">
      <w:pPr>
        <w:jc w:val="both"/>
        <w:rPr>
          <w:lang w:val="fr-FR"/>
        </w:rPr>
      </w:pPr>
      <w:r w:rsidRPr="0032190F">
        <w:rPr>
          <w:lang w:val="fr-FR"/>
        </w:rPr>
        <w:br/>
        <w:t>A Wahnwegen</w:t>
      </w:r>
      <w:r w:rsidR="00454ABC" w:rsidRPr="0032190F">
        <w:rPr>
          <w:lang w:val="fr-FR"/>
        </w:rPr>
        <w:t xml:space="preserve"> (Rhineland-Palatinate, Allemagne)</w:t>
      </w:r>
      <w:r w:rsidRPr="0032190F">
        <w:rPr>
          <w:lang w:val="fr-FR"/>
        </w:rPr>
        <w:t xml:space="preserve">, on trouve des frises de 3 </w:t>
      </w:r>
      <w:hyperlink r:id="rId11585" w:anchor="Cul_Proto_Art_TAC_T_g_croix_st_andre" w:history="1">
        <w:r w:rsidRPr="0032190F">
          <w:rPr>
            <w:rStyle w:val="Hyperlink"/>
            <w:lang w:val="fr-FR"/>
          </w:rPr>
          <w:t>croix de Saint-André</w:t>
        </w:r>
      </w:hyperlink>
      <w:r w:rsidRPr="0032190F">
        <w:rPr>
          <w:lang w:val="fr-FR"/>
        </w:rPr>
        <w:t>,</w:t>
      </w:r>
      <w:r w:rsidR="001D3BDE" w:rsidRPr="0032190F">
        <w:rPr>
          <w:lang w:val="fr-FR"/>
        </w:rPr>
        <w:t xml:space="preserve"> de </w:t>
      </w:r>
      <w:hyperlink r:id="rId11586" w:anchor="Cul_Proto_Art_TAC_T_g_barbele_tige" w:history="1">
        <w:r w:rsidR="001D3BDE" w:rsidRPr="0032190F">
          <w:rPr>
            <w:rStyle w:val="Hyperlink"/>
            <w:lang w:val="fr-FR"/>
          </w:rPr>
          <w:t>signes barbelés</w:t>
        </w:r>
      </w:hyperlink>
      <w:r w:rsidRPr="0032190F">
        <w:rPr>
          <w:lang w:val="fr-FR"/>
        </w:rPr>
        <w:t xml:space="preserve">ou de </w:t>
      </w:r>
      <w:hyperlink r:id="rId11587" w:anchor="Cul_Proto_Art_TAC_T_g_chevrons" w:history="1">
        <w:r w:rsidRPr="0032190F">
          <w:rPr>
            <w:rStyle w:val="Hyperlink"/>
            <w:lang w:val="fr-FR"/>
          </w:rPr>
          <w:t>chevrons</w:t>
        </w:r>
      </w:hyperlink>
      <w:r w:rsidRPr="0032190F">
        <w:rPr>
          <w:lang w:val="fr-FR"/>
        </w:rPr>
        <w:t xml:space="preserve"> couchés (BIB 1827 p. 151)</w:t>
      </w:r>
    </w:p>
    <w:p w14:paraId="747EE594" w14:textId="77777777" w:rsidR="00B64961" w:rsidRPr="0032190F" w:rsidRDefault="00B64961" w:rsidP="001D3BDE">
      <w:pPr>
        <w:jc w:val="both"/>
        <w:rPr>
          <w:lang w:val="fr-FR"/>
        </w:rPr>
      </w:pPr>
    </w:p>
    <w:p w14:paraId="433A5095" w14:textId="77777777" w:rsidR="00B64961" w:rsidRPr="0032190F" w:rsidRDefault="00B64961" w:rsidP="00426FF9">
      <w:pPr>
        <w:pStyle w:val="Heading1"/>
      </w:pPr>
      <w:bookmarkStart w:id="4704" w:name="Sit_Gonvillars"/>
      <w:r w:rsidRPr="0032190F">
        <w:t>GONVILLARS</w:t>
      </w:r>
    </w:p>
    <w:bookmarkEnd w:id="4704"/>
    <w:p w14:paraId="2F323AAC" w14:textId="77777777" w:rsidR="00B64961" w:rsidRPr="0032190F" w:rsidRDefault="00B64961" w:rsidP="001D3BDE">
      <w:pPr>
        <w:jc w:val="both"/>
        <w:rPr>
          <w:lang w:val="fr-FR"/>
        </w:rPr>
      </w:pPr>
    </w:p>
    <w:p w14:paraId="3501AA75" w14:textId="6B0CC085" w:rsidR="00B64961" w:rsidRPr="0032190F" w:rsidRDefault="00B64961" w:rsidP="001D3BDE">
      <w:pPr>
        <w:jc w:val="both"/>
        <w:rPr>
          <w:lang w:val="fr-FR"/>
        </w:rPr>
      </w:pPr>
      <w:r w:rsidRPr="0032190F">
        <w:rPr>
          <w:lang w:val="fr-FR"/>
        </w:rPr>
        <w:t>Dans la grotte de la Baume de Gonvillars (</w:t>
      </w:r>
      <w:r w:rsidR="00454ABC" w:rsidRPr="0032190F">
        <w:rPr>
          <w:lang w:val="fr-FR"/>
        </w:rPr>
        <w:t xml:space="preserve">Saulnot, </w:t>
      </w:r>
      <w:r w:rsidRPr="0032190F">
        <w:rPr>
          <w:lang w:val="fr-FR"/>
        </w:rPr>
        <w:t xml:space="preserve">Haute-Saône), on trouve des frises de 3 </w:t>
      </w:r>
      <w:hyperlink r:id="rId11588" w:anchor="Cul_Proto_Art_TAC_T_g_croix_st_andre" w:history="1">
        <w:r w:rsidRPr="0032190F">
          <w:rPr>
            <w:rStyle w:val="Hyperlink"/>
            <w:lang w:val="fr-FR"/>
          </w:rPr>
          <w:t>croix de Saint-André</w:t>
        </w:r>
      </w:hyperlink>
      <w:r w:rsidRPr="0032190F">
        <w:rPr>
          <w:lang w:val="fr-FR"/>
        </w:rPr>
        <w:t xml:space="preserve">, </w:t>
      </w:r>
      <w:r w:rsidR="001D3BDE" w:rsidRPr="0032190F">
        <w:rPr>
          <w:lang w:val="fr-FR"/>
        </w:rPr>
        <w:t xml:space="preserve">de </w:t>
      </w:r>
      <w:hyperlink r:id="rId11589" w:anchor="Cul_Proto_Art_TAC_T_g_barbele_tige" w:history="1">
        <w:r w:rsidR="001D3BDE" w:rsidRPr="0032190F">
          <w:rPr>
            <w:rStyle w:val="Hyperlink"/>
            <w:lang w:val="fr-FR"/>
          </w:rPr>
          <w:t>signes barbelés</w:t>
        </w:r>
      </w:hyperlink>
      <w:r w:rsidRPr="0032190F">
        <w:rPr>
          <w:lang w:val="fr-FR"/>
        </w:rPr>
        <w:t xml:space="preserve">ou de </w:t>
      </w:r>
      <w:hyperlink r:id="rId11590" w:anchor="Cul_Proto_Art_TAC_T_g_chevrons" w:history="1">
        <w:r w:rsidRPr="0032190F">
          <w:rPr>
            <w:rStyle w:val="Hyperlink"/>
            <w:lang w:val="fr-FR"/>
          </w:rPr>
          <w:t>chevrons</w:t>
        </w:r>
      </w:hyperlink>
      <w:r w:rsidRPr="0032190F">
        <w:rPr>
          <w:lang w:val="fr-FR"/>
        </w:rPr>
        <w:t xml:space="preserve"> couchés (BIB 1827 p. 151)</w:t>
      </w:r>
    </w:p>
    <w:p w14:paraId="1BF51968" w14:textId="77777777" w:rsidR="001D3BDE" w:rsidRPr="0032190F" w:rsidRDefault="001D3BDE" w:rsidP="001D3BDE">
      <w:pPr>
        <w:jc w:val="both"/>
        <w:rPr>
          <w:lang w:val="fr-FR"/>
        </w:rPr>
      </w:pPr>
    </w:p>
    <w:p w14:paraId="24DC6886" w14:textId="77777777" w:rsidR="00B64961" w:rsidRPr="0032190F" w:rsidRDefault="00B64961" w:rsidP="00426FF9">
      <w:pPr>
        <w:pStyle w:val="Heading1"/>
      </w:pPr>
      <w:bookmarkStart w:id="4705" w:name="Sit_Vinneuf"/>
      <w:r w:rsidRPr="0032190F">
        <w:t>VINNEUF</w:t>
      </w:r>
    </w:p>
    <w:bookmarkEnd w:id="4705"/>
    <w:p w14:paraId="36A2A9EF" w14:textId="77777777" w:rsidR="00B64961" w:rsidRPr="0032190F" w:rsidRDefault="00B64961" w:rsidP="001D3BDE">
      <w:pPr>
        <w:jc w:val="both"/>
        <w:rPr>
          <w:lang w:val="fr-FR"/>
        </w:rPr>
      </w:pPr>
    </w:p>
    <w:p w14:paraId="195DF3B8" w14:textId="4375DA9F" w:rsidR="00B64961" w:rsidRPr="0032190F" w:rsidRDefault="00B64961" w:rsidP="001D3BDE">
      <w:pPr>
        <w:jc w:val="both"/>
        <w:rPr>
          <w:lang w:val="fr-FR"/>
        </w:rPr>
      </w:pPr>
      <w:r w:rsidRPr="0032190F">
        <w:rPr>
          <w:lang w:val="fr-FR"/>
        </w:rPr>
        <w:t xml:space="preserve">A Vinneuf (Yonne), on trouve des frises de 3 </w:t>
      </w:r>
      <w:hyperlink r:id="rId11591" w:anchor="Cul_Proto_Art_TAC_T_g_croix_st_andre" w:history="1">
        <w:r w:rsidRPr="0032190F">
          <w:rPr>
            <w:rStyle w:val="Hyperlink"/>
            <w:lang w:val="fr-FR"/>
          </w:rPr>
          <w:t>croix de Saint-André</w:t>
        </w:r>
      </w:hyperlink>
      <w:r w:rsidRPr="0032190F">
        <w:rPr>
          <w:lang w:val="fr-FR"/>
        </w:rPr>
        <w:t xml:space="preserve">, de </w:t>
      </w:r>
      <w:hyperlink r:id="rId11592" w:anchor="Cul_Proto_Art_TAC_T_g_barbele_tige" w:history="1">
        <w:r w:rsidR="001D3BDE" w:rsidRPr="0032190F">
          <w:rPr>
            <w:rStyle w:val="Hyperlink"/>
            <w:lang w:val="fr-FR"/>
          </w:rPr>
          <w:t>signes barbelés</w:t>
        </w:r>
      </w:hyperlink>
      <w:r w:rsidRPr="0032190F">
        <w:rPr>
          <w:lang w:val="fr-FR"/>
        </w:rPr>
        <w:t xml:space="preserve">ou de </w:t>
      </w:r>
      <w:hyperlink r:id="rId11593" w:anchor="Cul_Proto_Art_TAC_T_g_chevrons" w:history="1">
        <w:r w:rsidRPr="0032190F">
          <w:rPr>
            <w:rStyle w:val="Hyperlink"/>
            <w:lang w:val="fr-FR"/>
          </w:rPr>
          <w:t>chevrons</w:t>
        </w:r>
      </w:hyperlink>
      <w:r w:rsidRPr="0032190F">
        <w:rPr>
          <w:lang w:val="fr-FR"/>
        </w:rPr>
        <w:t xml:space="preserve"> couchés (BIB 1827 p. 151)</w:t>
      </w:r>
    </w:p>
    <w:p w14:paraId="445B8EAB" w14:textId="77777777" w:rsidR="009105C7" w:rsidRPr="0032190F" w:rsidRDefault="009105C7" w:rsidP="001D3BDE">
      <w:pPr>
        <w:jc w:val="both"/>
        <w:rPr>
          <w:lang w:val="fr-FR"/>
        </w:rPr>
      </w:pPr>
    </w:p>
    <w:p w14:paraId="077D1223" w14:textId="77777777" w:rsidR="009105C7" w:rsidRPr="0032190F" w:rsidRDefault="009105C7" w:rsidP="00426FF9">
      <w:pPr>
        <w:pStyle w:val="Heading1"/>
      </w:pPr>
      <w:bookmarkStart w:id="4706" w:name="Sit_Villethierry"/>
      <w:r w:rsidRPr="0032190F">
        <w:t>VILLETHIERRY</w:t>
      </w:r>
    </w:p>
    <w:bookmarkEnd w:id="4706"/>
    <w:p w14:paraId="642D7E49" w14:textId="77777777" w:rsidR="009105C7" w:rsidRPr="0032190F" w:rsidRDefault="009105C7" w:rsidP="001D3BDE">
      <w:pPr>
        <w:jc w:val="both"/>
        <w:rPr>
          <w:lang w:val="fr-FR"/>
        </w:rPr>
      </w:pPr>
      <w:r w:rsidRPr="0032190F">
        <w:rPr>
          <w:lang w:val="fr-FR"/>
        </w:rPr>
        <w:t>Le site de Villethierry [Ville-Thierry] dans l’Yonne a livré de nombreuses épingles à tête discoïdales (C. Mordant in BIB 2083)</w:t>
      </w:r>
    </w:p>
    <w:p w14:paraId="4052B1DA" w14:textId="63773F8B" w:rsidR="00B64961" w:rsidRDefault="00000000" w:rsidP="001D3BDE">
      <w:pPr>
        <w:jc w:val="both"/>
        <w:rPr>
          <w:lang w:val="fr-FR"/>
        </w:rPr>
      </w:pPr>
      <w:hyperlink r:id="rId11594" w:anchor="Cul_Depots" w:history="1">
        <w:r w:rsidR="00A655A2" w:rsidRPr="00A655A2">
          <w:rPr>
            <w:rStyle w:val="Hyperlink"/>
            <w:lang w:val="fr-FR"/>
          </w:rPr>
          <w:t>Dépôt</w:t>
        </w:r>
      </w:hyperlink>
      <w:r w:rsidR="00A655A2">
        <w:rPr>
          <w:lang w:val="fr-FR"/>
        </w:rPr>
        <w:t>, épingles nombreux hors norme, interprété comme une réserve de marchand ou offrande collective (BIB 2656)</w:t>
      </w:r>
    </w:p>
    <w:p w14:paraId="3F7DD149" w14:textId="77777777" w:rsidR="00A655A2" w:rsidRDefault="00A655A2" w:rsidP="001D3BDE">
      <w:pPr>
        <w:jc w:val="both"/>
        <w:rPr>
          <w:lang w:val="fr-FR"/>
        </w:rPr>
      </w:pPr>
    </w:p>
    <w:p w14:paraId="58D2B63C" w14:textId="77777777" w:rsidR="00A655A2" w:rsidRPr="0032190F" w:rsidRDefault="00A655A2" w:rsidP="001D3BDE">
      <w:pPr>
        <w:jc w:val="both"/>
        <w:rPr>
          <w:lang w:val="fr-FR"/>
        </w:rPr>
      </w:pPr>
    </w:p>
    <w:p w14:paraId="26A5F809" w14:textId="77777777" w:rsidR="00B64961" w:rsidRPr="00A0014D" w:rsidRDefault="00B64961" w:rsidP="00426FF9">
      <w:pPr>
        <w:pStyle w:val="Heading1"/>
        <w:rPr>
          <w:lang w:val="en-GB"/>
        </w:rPr>
      </w:pPr>
      <w:bookmarkStart w:id="4707" w:name="Sit_Hohlandsberg"/>
      <w:r w:rsidRPr="00A0014D">
        <w:rPr>
          <w:lang w:val="en-GB"/>
        </w:rPr>
        <w:t>HOHLANDSBERG</w:t>
      </w:r>
    </w:p>
    <w:bookmarkEnd w:id="4707"/>
    <w:p w14:paraId="48293BC0" w14:textId="77777777" w:rsidR="00B64961" w:rsidRPr="00A0014D" w:rsidRDefault="0016488D" w:rsidP="001D3BDE">
      <w:pPr>
        <w:jc w:val="both"/>
        <w:rPr>
          <w:lang w:val="en-GB"/>
        </w:rPr>
      </w:pPr>
      <w:r w:rsidRPr="00A0014D">
        <w:rPr>
          <w:lang w:val="en-GB"/>
        </w:rPr>
        <w:t xml:space="preserve">[Hohlandsbourg, </w:t>
      </w:r>
      <w:r w:rsidRPr="00A0014D">
        <w:rPr>
          <w:rStyle w:val="st"/>
          <w:lang w:val="en-GB"/>
        </w:rPr>
        <w:t>Wintzenheim</w:t>
      </w:r>
      <w:r w:rsidRPr="00A0014D">
        <w:rPr>
          <w:lang w:val="en-GB"/>
        </w:rPr>
        <w:t>, Haut-Rhin ?]</w:t>
      </w:r>
    </w:p>
    <w:p w14:paraId="70E5FD5A" w14:textId="77777777" w:rsidR="0016488D" w:rsidRPr="00A0014D" w:rsidRDefault="0016488D" w:rsidP="001D3BDE">
      <w:pPr>
        <w:jc w:val="both"/>
        <w:rPr>
          <w:lang w:val="en-GB"/>
        </w:rPr>
      </w:pPr>
    </w:p>
    <w:p w14:paraId="42356646" w14:textId="05CA1DE2" w:rsidR="00B64961" w:rsidRPr="0032190F" w:rsidRDefault="00B64961" w:rsidP="001D3BDE">
      <w:pPr>
        <w:jc w:val="both"/>
        <w:rPr>
          <w:lang w:val="fr-FR" w:eastAsia="en-GB"/>
        </w:rPr>
      </w:pPr>
      <w:r w:rsidRPr="0032190F">
        <w:rPr>
          <w:lang w:val="fr-FR"/>
        </w:rPr>
        <w:t xml:space="preserve">A Hohlandsberg, on trouve des frises de 3 </w:t>
      </w:r>
      <w:hyperlink r:id="rId11595" w:anchor="Cul_Proto_Art_TAC_T_g_croix_st_andre" w:history="1">
        <w:r w:rsidRPr="0032190F">
          <w:rPr>
            <w:rStyle w:val="Hyperlink"/>
            <w:lang w:val="fr-FR"/>
          </w:rPr>
          <w:t>croix de Saint-André</w:t>
        </w:r>
      </w:hyperlink>
      <w:r w:rsidRPr="0032190F">
        <w:rPr>
          <w:lang w:val="fr-FR"/>
        </w:rPr>
        <w:t xml:space="preserve">, de </w:t>
      </w:r>
      <w:hyperlink r:id="rId11596" w:anchor="Cul_Proto_Art_TAC_T_g_barbele_tige" w:history="1">
        <w:r w:rsidR="001D3BDE" w:rsidRPr="0032190F">
          <w:rPr>
            <w:rStyle w:val="Hyperlink"/>
            <w:lang w:val="fr-FR"/>
          </w:rPr>
          <w:t>signes barbelés</w:t>
        </w:r>
      </w:hyperlink>
      <w:r w:rsidR="000C6DC3" w:rsidRPr="0032190F">
        <w:rPr>
          <w:lang w:val="fr-FR"/>
        </w:rPr>
        <w:t xml:space="preserve"> </w:t>
      </w:r>
      <w:r w:rsidRPr="0032190F">
        <w:rPr>
          <w:lang w:val="fr-FR"/>
        </w:rPr>
        <w:t xml:space="preserve">ou de </w:t>
      </w:r>
      <w:hyperlink r:id="rId11597" w:anchor="Cul_Proto_Art_TAC_T_g_chevrons" w:history="1">
        <w:r w:rsidRPr="0032190F">
          <w:rPr>
            <w:rStyle w:val="Hyperlink"/>
            <w:lang w:val="fr-FR"/>
          </w:rPr>
          <w:t>chevrons</w:t>
        </w:r>
      </w:hyperlink>
      <w:r w:rsidRPr="0032190F">
        <w:rPr>
          <w:lang w:val="fr-FR"/>
        </w:rPr>
        <w:t xml:space="preserve"> couchés (BIB 1827 p. 151)</w:t>
      </w:r>
    </w:p>
    <w:p w14:paraId="15A15995" w14:textId="77777777" w:rsidR="00167B77" w:rsidRPr="0032190F" w:rsidRDefault="00167B77" w:rsidP="00242C0F">
      <w:pPr>
        <w:jc w:val="both"/>
        <w:rPr>
          <w:lang w:val="fr-FR"/>
        </w:rPr>
      </w:pPr>
    </w:p>
    <w:p w14:paraId="69F66DE9" w14:textId="77777777" w:rsidR="000328AD" w:rsidRPr="0032190F" w:rsidRDefault="000328AD" w:rsidP="00426FF9">
      <w:pPr>
        <w:pStyle w:val="Heading1"/>
      </w:pPr>
      <w:bookmarkStart w:id="4708" w:name="Sit_Rottemburg_Neckar"/>
      <w:r w:rsidRPr="0032190F">
        <w:t>ROTTEMBURG AM NECKAR</w:t>
      </w:r>
    </w:p>
    <w:bookmarkEnd w:id="4708"/>
    <w:p w14:paraId="2DE37A1C" w14:textId="77777777" w:rsidR="000328AD" w:rsidRPr="0032190F" w:rsidRDefault="000328AD" w:rsidP="00242C0F">
      <w:pPr>
        <w:jc w:val="both"/>
        <w:rPr>
          <w:lang w:val="fr-FR"/>
        </w:rPr>
      </w:pPr>
    </w:p>
    <w:p w14:paraId="0AD03E52" w14:textId="31D02C65" w:rsidR="000328AD" w:rsidRPr="0032190F" w:rsidRDefault="000328AD" w:rsidP="00242C0F">
      <w:pPr>
        <w:jc w:val="both"/>
        <w:rPr>
          <w:lang w:val="fr-FR"/>
        </w:rPr>
      </w:pPr>
      <w:r w:rsidRPr="0032190F">
        <w:rPr>
          <w:lang w:val="fr-FR"/>
        </w:rPr>
        <w:t xml:space="preserve">Rottenbuch am Neckar, à proximité de Stuttgart, y a été trouvé une des rares stèles </w:t>
      </w:r>
      <w:hyperlink r:id="rId11598" w:anchor="Cul_Proto_Art_TAC_T_a" w:history="1">
        <w:r w:rsidR="00E8758E" w:rsidRPr="0032190F">
          <w:rPr>
            <w:rStyle w:val="Hyperlink"/>
            <w:lang w:val="fr-FR"/>
          </w:rPr>
          <w:t>anthropomorphes</w:t>
        </w:r>
      </w:hyperlink>
      <w:r w:rsidR="000C6DC3" w:rsidRPr="0032190F">
        <w:rPr>
          <w:lang w:val="fr-FR"/>
        </w:rPr>
        <w:t xml:space="preserve"> </w:t>
      </w:r>
      <w:r w:rsidRPr="0032190F">
        <w:rPr>
          <w:lang w:val="fr-FR"/>
        </w:rPr>
        <w:t xml:space="preserve">en </w:t>
      </w:r>
      <w:r w:rsidR="00E8758E" w:rsidRPr="0032190F">
        <w:rPr>
          <w:lang w:val="fr-FR"/>
        </w:rPr>
        <w:t>contexte</w:t>
      </w:r>
      <w:r w:rsidRPr="0032190F">
        <w:rPr>
          <w:lang w:val="fr-FR"/>
        </w:rPr>
        <w:t xml:space="preserve"> stratigraphique : en réemploi dans une fosse contenant une incinération datée du 7</w:t>
      </w:r>
      <w:r w:rsidRPr="0032190F">
        <w:rPr>
          <w:vertAlign w:val="superscript"/>
          <w:lang w:val="fr-FR"/>
        </w:rPr>
        <w:t>e</w:t>
      </w:r>
      <w:r w:rsidRPr="0032190F">
        <w:rPr>
          <w:lang w:val="fr-FR"/>
        </w:rPr>
        <w:t xml:space="preserve"> aec (BIB 2059 p. 66)</w:t>
      </w:r>
    </w:p>
    <w:p w14:paraId="71F38177" w14:textId="77777777" w:rsidR="00E8758E" w:rsidRPr="0032190F" w:rsidRDefault="00E8758E" w:rsidP="00242C0F">
      <w:pPr>
        <w:jc w:val="both"/>
        <w:rPr>
          <w:lang w:val="fr-FR"/>
        </w:rPr>
      </w:pPr>
    </w:p>
    <w:p w14:paraId="25BA9C7B" w14:textId="77777777" w:rsidR="00E8758E" w:rsidRPr="0032190F" w:rsidRDefault="00E8758E" w:rsidP="00426FF9">
      <w:pPr>
        <w:pStyle w:val="Heading1"/>
      </w:pPr>
      <w:bookmarkStart w:id="4709" w:name="Sit_Certosa"/>
      <w:r w:rsidRPr="0032190F">
        <w:t>CERTOSA</w:t>
      </w:r>
    </w:p>
    <w:bookmarkEnd w:id="4709"/>
    <w:p w14:paraId="0311E40B" w14:textId="77777777" w:rsidR="00E8758E" w:rsidRPr="0032190F" w:rsidRDefault="00E8758E" w:rsidP="00242C0F">
      <w:pPr>
        <w:jc w:val="both"/>
        <w:rPr>
          <w:lang w:val="fr-FR"/>
        </w:rPr>
      </w:pPr>
    </w:p>
    <w:p w14:paraId="606626CD" w14:textId="6DA48AF7" w:rsidR="00E8758E" w:rsidRPr="0032190F" w:rsidRDefault="00E8758E" w:rsidP="00242C0F">
      <w:pPr>
        <w:jc w:val="both"/>
        <w:rPr>
          <w:lang w:val="fr-FR"/>
        </w:rPr>
      </w:pPr>
      <w:r w:rsidRPr="0032190F">
        <w:rPr>
          <w:lang w:val="fr-FR"/>
        </w:rPr>
        <w:t>Certosa (Bologne) a livré une situle (« </w:t>
      </w:r>
      <w:hyperlink r:id="rId11599" w:anchor="Cul_Este" w:history="1">
        <w:r w:rsidRPr="0032190F">
          <w:rPr>
            <w:rStyle w:val="Hyperlink"/>
            <w:lang w:val="fr-FR"/>
          </w:rPr>
          <w:t>Art des situles </w:t>
        </w:r>
      </w:hyperlink>
      <w:r w:rsidRPr="0032190F">
        <w:rPr>
          <w:lang w:val="fr-FR"/>
        </w:rPr>
        <w:t>») montrant deux musiciens assis sur une banquette dont les accoudoirs se termine par deux bustes de fauves : de leur gueule émergent, la tête en bas, d’un côté un lièvre, de l’autre un être humain englouti jusqu’à la taille [thème de la « </w:t>
      </w:r>
      <w:hyperlink r:id="rId11600" w:anchor="Cul_Art_TAC_c_Bete_devorante" w:history="1">
        <w:r w:rsidR="00CF3306" w:rsidRPr="00CF3306">
          <w:rPr>
            <w:rStyle w:val="Hyperlink"/>
            <w:lang w:val="fr-FR"/>
          </w:rPr>
          <w:t>bête dévorante</w:t>
        </w:r>
      </w:hyperlink>
      <w:r w:rsidR="00CF3306">
        <w:rPr>
          <w:lang w:val="fr-FR"/>
        </w:rPr>
        <w:t xml:space="preserve"> </w:t>
      </w:r>
      <w:r w:rsidRPr="0032190F">
        <w:rPr>
          <w:lang w:val="fr-FR"/>
        </w:rPr>
        <w:t>»] (BIB 2049 p. 32). On note, sur la table/banquette qui sépare les deux musiciens, des oiseaux maritimes qui sont traités comme des décors de la table/banquette et non comme des décors du vase lui-même (image plongée dans une image). Cela atteste du fait que l’oiseau maritime est devenu un épisème (SS BIB)</w:t>
      </w:r>
    </w:p>
    <w:p w14:paraId="49EB7824" w14:textId="77777777" w:rsidR="005F75DD" w:rsidRPr="0032190F" w:rsidRDefault="005F75DD" w:rsidP="00242C0F">
      <w:pPr>
        <w:jc w:val="both"/>
        <w:rPr>
          <w:lang w:val="fr-FR"/>
        </w:rPr>
      </w:pPr>
      <w:r w:rsidRPr="0032190F">
        <w:rPr>
          <w:lang w:val="fr-FR"/>
        </w:rPr>
        <w:t>Donne son nom à un type de fibules (BIB 2288)</w:t>
      </w:r>
    </w:p>
    <w:p w14:paraId="696CDC9C" w14:textId="77777777" w:rsidR="000328AD" w:rsidRPr="0032190F" w:rsidRDefault="000328AD" w:rsidP="00242C0F">
      <w:pPr>
        <w:jc w:val="both"/>
        <w:rPr>
          <w:lang w:val="fr-FR"/>
        </w:rPr>
      </w:pPr>
    </w:p>
    <w:p w14:paraId="10583D38" w14:textId="77777777" w:rsidR="00167B77" w:rsidRPr="0032190F" w:rsidRDefault="00167B77" w:rsidP="00426FF9">
      <w:pPr>
        <w:pStyle w:val="Heading1"/>
      </w:pPr>
      <w:bookmarkStart w:id="4710" w:name="Sit_Glauberg"/>
      <w:r w:rsidRPr="0032190F">
        <w:t>GLAUBERG</w:t>
      </w:r>
    </w:p>
    <w:bookmarkEnd w:id="4710"/>
    <w:p w14:paraId="24313A14" w14:textId="4F5F59CF" w:rsidR="003D5673" w:rsidRPr="0032190F" w:rsidRDefault="00911743" w:rsidP="003D5673">
      <w:pPr>
        <w:rPr>
          <w:lang w:val="fr-FR"/>
        </w:rPr>
      </w:pPr>
      <w:r>
        <w:fldChar w:fldCharType="begin"/>
      </w:r>
      <w:r w:rsidR="00E30F13" w:rsidRPr="00F732C0">
        <w:rPr>
          <w:lang w:val="fr-FR"/>
        </w:rPr>
        <w:instrText>HYPERLINK "C:\\Users\\Thomas Huet\\Desktop\\Documentation archéologique liée à la thèse\\Cultures.docx" \l "Cul_Protohistoire_Soc_Elites"</w:instrText>
      </w:r>
      <w:r>
        <w:fldChar w:fldCharType="separate"/>
      </w:r>
      <w:r w:rsidR="003D5673" w:rsidRPr="0032190F">
        <w:rPr>
          <w:rStyle w:val="Hyperlink"/>
          <w:lang w:val="fr-FR"/>
        </w:rPr>
        <w:t>Site princier</w:t>
      </w:r>
      <w:r>
        <w:fldChar w:fldCharType="end"/>
      </w:r>
    </w:p>
    <w:p w14:paraId="0F8DD59A" w14:textId="77777777" w:rsidR="003D5673" w:rsidRPr="0032190F" w:rsidRDefault="003D5673" w:rsidP="00242C0F">
      <w:pPr>
        <w:jc w:val="both"/>
        <w:rPr>
          <w:lang w:val="fr-FR"/>
        </w:rPr>
      </w:pPr>
    </w:p>
    <w:p w14:paraId="4F484199" w14:textId="6729F905" w:rsidR="00167B77" w:rsidRPr="0032190F" w:rsidRDefault="001B43A4" w:rsidP="00242C0F">
      <w:pPr>
        <w:jc w:val="both"/>
        <w:rPr>
          <w:lang w:val="fr-FR"/>
        </w:rPr>
      </w:pPr>
      <w:r w:rsidRPr="0032190F">
        <w:rPr>
          <w:lang w:val="fr-FR"/>
        </w:rPr>
        <w:t xml:space="preserve">Le site </w:t>
      </w:r>
      <w:r w:rsidR="00167B77" w:rsidRPr="0032190F">
        <w:rPr>
          <w:lang w:val="fr-FR"/>
        </w:rPr>
        <w:t xml:space="preserve">princier </w:t>
      </w:r>
      <w:r w:rsidRPr="0032190F">
        <w:rPr>
          <w:lang w:val="fr-FR"/>
        </w:rPr>
        <w:t>de Glauberg (Hesse</w:t>
      </w:r>
      <w:r w:rsidR="00DF2538" w:rsidRPr="0032190F">
        <w:rPr>
          <w:lang w:val="fr-FR"/>
        </w:rPr>
        <w:t>, Allemagne</w:t>
      </w:r>
      <w:r w:rsidRPr="0032190F">
        <w:rPr>
          <w:lang w:val="fr-FR"/>
        </w:rPr>
        <w:t xml:space="preserve">) </w:t>
      </w:r>
      <w:r w:rsidR="00167B77" w:rsidRPr="0032190F">
        <w:rPr>
          <w:lang w:val="fr-FR"/>
        </w:rPr>
        <w:t>s’étend sur une aire de 206 ha</w:t>
      </w:r>
      <w:r w:rsidR="003D5673" w:rsidRPr="0032190F">
        <w:rPr>
          <w:lang w:val="fr-FR"/>
        </w:rPr>
        <w:t xml:space="preserve"> et donne son nom à la culture du </w:t>
      </w:r>
      <w:hyperlink r:id="rId11601" w:anchor="Cul_Glauberg" w:history="1">
        <w:r w:rsidR="003D5673" w:rsidRPr="0032190F">
          <w:rPr>
            <w:rStyle w:val="Hyperlink"/>
            <w:lang w:val="fr-FR"/>
          </w:rPr>
          <w:t>Glauberg</w:t>
        </w:r>
      </w:hyperlink>
      <w:r w:rsidR="00167B77" w:rsidRPr="0032190F">
        <w:rPr>
          <w:lang w:val="fr-FR"/>
        </w:rPr>
        <w:t xml:space="preserve">. Le site n’est pas situé sur une des </w:t>
      </w:r>
      <w:r w:rsidR="00167B77" w:rsidRPr="0032190F">
        <w:rPr>
          <w:i/>
          <w:lang w:val="fr-FR"/>
        </w:rPr>
        <w:t>theoritical road</w:t>
      </w:r>
      <w:r w:rsidR="00167B77" w:rsidRPr="0032190F">
        <w:rPr>
          <w:lang w:val="fr-FR"/>
        </w:rPr>
        <w:t xml:space="preserve"> retrouvée dans l’analyse des </w:t>
      </w:r>
      <w:r w:rsidR="00167B77" w:rsidRPr="0032190F">
        <w:rPr>
          <w:i/>
          <w:lang w:val="fr-FR"/>
        </w:rPr>
        <w:t>shorter paths</w:t>
      </w:r>
      <w:r w:rsidR="00167B77" w:rsidRPr="0032190F">
        <w:rPr>
          <w:lang w:val="fr-FR"/>
        </w:rPr>
        <w:t xml:space="preserve">. Dans ce site, des structures identiques à celles du </w:t>
      </w:r>
      <w:hyperlink r:id="rId11602" w:anchor="Sit_Vix" w:history="1">
        <w:r w:rsidR="00167B77" w:rsidRPr="0032190F">
          <w:rPr>
            <w:rStyle w:val="Hyperlink"/>
            <w:lang w:val="fr-FR"/>
          </w:rPr>
          <w:t>mont Lassois</w:t>
        </w:r>
      </w:hyperlink>
      <w:r w:rsidR="00167B77" w:rsidRPr="0032190F">
        <w:rPr>
          <w:lang w:val="fr-FR"/>
        </w:rPr>
        <w:t xml:space="preserve"> ont été mises en évidence. Elles serviraient à faire des mesures astronomiques (BIB 1752)</w:t>
      </w:r>
      <w:r w:rsidR="003D5673" w:rsidRPr="0032190F">
        <w:rPr>
          <w:lang w:val="fr-FR"/>
        </w:rPr>
        <w:t>.</w:t>
      </w:r>
    </w:p>
    <w:p w14:paraId="22095D74" w14:textId="7716EA62" w:rsidR="005D2FB3" w:rsidRDefault="005D2FB3" w:rsidP="00666A51">
      <w:pPr>
        <w:rPr>
          <w:lang w:val="fr-FR"/>
        </w:rPr>
      </w:pPr>
      <w:r w:rsidRPr="0032190F">
        <w:rPr>
          <w:lang w:val="fr-FR"/>
        </w:rPr>
        <w:t xml:space="preserve">Le site possède un </w:t>
      </w:r>
      <w:r w:rsidRPr="0032190F">
        <w:rPr>
          <w:i/>
          <w:lang w:val="fr-FR"/>
        </w:rPr>
        <w:t>heroon</w:t>
      </w:r>
      <w:r w:rsidRPr="0032190F">
        <w:rPr>
          <w:lang w:val="fr-FR"/>
        </w:rPr>
        <w:t xml:space="preserve"> </w:t>
      </w:r>
      <w:r w:rsidR="00E51ED9">
        <w:rPr>
          <w:lang w:val="fr-FR"/>
        </w:rPr>
        <w:t>[</w:t>
      </w:r>
      <w:hyperlink r:id="rId11603" w:anchor="Cul_Religion__Heros" w:history="1">
        <w:r w:rsidR="00E51ED9" w:rsidRPr="00E51ED9">
          <w:rPr>
            <w:rStyle w:val="Hyperlink"/>
            <w:lang w:val="fr-FR"/>
          </w:rPr>
          <w:t>héros</w:t>
        </w:r>
      </w:hyperlink>
      <w:r w:rsidR="00E51ED9">
        <w:rPr>
          <w:lang w:val="fr-FR"/>
        </w:rPr>
        <w:t xml:space="preserve">] </w:t>
      </w:r>
      <w:r w:rsidRPr="0032190F">
        <w:rPr>
          <w:lang w:val="fr-FR"/>
        </w:rPr>
        <w:t xml:space="preserve">et un chemain processionel de 350m dédié au </w:t>
      </w:r>
      <w:hyperlink r:id="rId11604" w:anchor="Cul_Religion_Ancetres" w:history="1">
        <w:r w:rsidR="00905632" w:rsidRPr="00905632">
          <w:rPr>
            <w:rStyle w:val="Hyperlink"/>
            <w:lang w:val="fr-FR"/>
          </w:rPr>
          <w:t>culte des ancêtres</w:t>
        </w:r>
      </w:hyperlink>
      <w:r w:rsidR="00905632" w:rsidRPr="00905632">
        <w:rPr>
          <w:lang w:val="fr-FR"/>
        </w:rPr>
        <w:t xml:space="preserve"> </w:t>
      </w:r>
      <w:r w:rsidRPr="0032190F">
        <w:rPr>
          <w:lang w:val="fr-FR"/>
        </w:rPr>
        <w:t xml:space="preserve">(BIB 2275 p. 484) </w:t>
      </w:r>
    </w:p>
    <w:p w14:paraId="5C5300EF" w14:textId="77777777" w:rsidR="00E51ED9" w:rsidRDefault="00E51ED9" w:rsidP="00666A51">
      <w:pPr>
        <w:rPr>
          <w:lang w:val="fr-FR"/>
        </w:rPr>
      </w:pPr>
    </w:p>
    <w:p w14:paraId="7757A9D6" w14:textId="5E86FE54" w:rsidR="00E51ED9" w:rsidRPr="0032190F" w:rsidRDefault="00E51ED9" w:rsidP="00E51ED9">
      <w:pPr>
        <w:jc w:val="both"/>
        <w:rPr>
          <w:lang w:val="fr-FR"/>
        </w:rPr>
      </w:pPr>
      <w:r w:rsidRPr="0032190F">
        <w:rPr>
          <w:lang w:val="fr-FR"/>
        </w:rPr>
        <w:t>Le torque inachevé, anciennement trouvé au Glauberg, avec deux mufles de lions affrontés de part et d’autre d’un masque humain placé la tête en bas et complété par deux autres, pour le début de La Tène, montre le thème de la « </w:t>
      </w:r>
      <w:hyperlink r:id="rId11605" w:anchor="Cul_Art_TAC_c_Bete_devorante" w:history="1">
        <w:r w:rsidRPr="00CF3306">
          <w:rPr>
            <w:rStyle w:val="Hyperlink"/>
            <w:lang w:val="fr-FR"/>
          </w:rPr>
          <w:t>bête dévorante</w:t>
        </w:r>
      </w:hyperlink>
      <w:r w:rsidRPr="0032190F">
        <w:rPr>
          <w:lang w:val="fr-FR"/>
        </w:rPr>
        <w:t> » (BIB 2049 p. 32). A Glauberg : « maître des animaux » et « </w:t>
      </w:r>
      <w:hyperlink r:id="rId11606" w:anchor="Cul_Art_TAC_c_Bete_devorante" w:history="1">
        <w:r w:rsidRPr="00CF3306">
          <w:rPr>
            <w:rStyle w:val="Hyperlink"/>
            <w:lang w:val="fr-FR"/>
          </w:rPr>
          <w:t>bête dévorante</w:t>
        </w:r>
      </w:hyperlink>
      <w:r>
        <w:rPr>
          <w:lang w:val="fr-FR"/>
        </w:rPr>
        <w:t xml:space="preserve"> </w:t>
      </w:r>
      <w:r w:rsidRPr="0032190F">
        <w:rPr>
          <w:lang w:val="fr-FR"/>
        </w:rPr>
        <w:t xml:space="preserve">» présents sur des objets de type laténien (BIB 2049 fig. 3) </w:t>
      </w:r>
    </w:p>
    <w:p w14:paraId="791B6ED9" w14:textId="77777777" w:rsidR="004B09C1" w:rsidRPr="0032190F" w:rsidRDefault="004B09C1" w:rsidP="00242C0F">
      <w:pPr>
        <w:jc w:val="both"/>
        <w:rPr>
          <w:lang w:val="fr-FR"/>
        </w:rPr>
      </w:pPr>
    </w:p>
    <w:p w14:paraId="2C7881A1" w14:textId="77777777" w:rsidR="000948E5" w:rsidRPr="0032190F" w:rsidRDefault="000948E5" w:rsidP="000948E5">
      <w:pPr>
        <w:pStyle w:val="Heading2"/>
      </w:pPr>
      <w:r w:rsidRPr="0032190F">
        <w:t>Statue</w:t>
      </w:r>
    </w:p>
    <w:p w14:paraId="2611CEA3" w14:textId="77777777" w:rsidR="000948E5" w:rsidRPr="0032190F" w:rsidRDefault="000948E5" w:rsidP="000948E5">
      <w:pPr>
        <w:jc w:val="both"/>
        <w:rPr>
          <w:lang w:val="fr-FR"/>
        </w:rPr>
      </w:pPr>
    </w:p>
    <w:p w14:paraId="14311231" w14:textId="5A64A0FE" w:rsidR="000948E5" w:rsidRDefault="000948E5" w:rsidP="000948E5">
      <w:pPr>
        <w:jc w:val="both"/>
        <w:rPr>
          <w:lang w:val="fr-FR"/>
        </w:rPr>
      </w:pPr>
      <w:r w:rsidRPr="0032190F">
        <w:rPr>
          <w:lang w:val="fr-FR"/>
        </w:rPr>
        <w:t xml:space="preserve">Statue celtique d’un </w:t>
      </w:r>
      <w:hyperlink r:id="rId11607" w:anchor="Cul_Proto_Art_TAC_T_a" w:history="1">
        <w:r w:rsidRPr="0032190F">
          <w:rPr>
            <w:rStyle w:val="Hyperlink"/>
            <w:lang w:val="fr-FR"/>
          </w:rPr>
          <w:t>homme</w:t>
        </w:r>
      </w:hyperlink>
      <w:r w:rsidR="00E51ED9" w:rsidRPr="00E51ED9">
        <w:rPr>
          <w:lang w:val="fr-FR"/>
        </w:rPr>
        <w:t xml:space="preserve"> </w:t>
      </w:r>
      <w:r w:rsidRPr="0032190F">
        <w:rPr>
          <w:lang w:val="fr-FR"/>
        </w:rPr>
        <w:t>(BIB 48 p. 89) datée de la seconde moitié du 4</w:t>
      </w:r>
      <w:r w:rsidRPr="0032190F">
        <w:rPr>
          <w:vertAlign w:val="superscript"/>
          <w:lang w:val="fr-FR"/>
        </w:rPr>
        <w:t>e</w:t>
      </w:r>
      <w:r w:rsidRPr="0032190F">
        <w:rPr>
          <w:lang w:val="fr-FR"/>
        </w:rPr>
        <w:t xml:space="preserve"> s. aec (BIB 1868). Réalisée en grès, grandeur nature. Le personnage</w:t>
      </w:r>
      <w:r w:rsidR="00E51ED9">
        <w:rPr>
          <w:lang w:val="fr-FR"/>
        </w:rPr>
        <w:t xml:space="preserve"> </w:t>
      </w:r>
      <w:r w:rsidRPr="0032190F">
        <w:rPr>
          <w:lang w:val="fr-FR"/>
        </w:rPr>
        <w:t xml:space="preserve">porte une tunique, un collier (dont l’original a été trouvé dans l’une des tombes) et un petit </w:t>
      </w:r>
      <w:hyperlink r:id="rId11608" w:anchor="Cul_Proto_Art_TAC_T_t_bouclier" w:history="1">
        <w:r w:rsidRPr="0032190F">
          <w:rPr>
            <w:rStyle w:val="Hyperlink"/>
            <w:sz w:val="22"/>
            <w:szCs w:val="20"/>
            <w:lang w:val="fr-FR"/>
          </w:rPr>
          <w:t>bouclier</w:t>
        </w:r>
      </w:hyperlink>
      <w:r w:rsidRPr="0032190F">
        <w:rPr>
          <w:lang w:val="fr-FR"/>
        </w:rPr>
        <w:t>. L’homme a les oreilles « en feuilles de gui » un motif connu de l’art celtique qui symbolisait probablement un pouvoir particulier  (BIB 48 p. 89)</w:t>
      </w:r>
    </w:p>
    <w:p w14:paraId="3993A683" w14:textId="77777777" w:rsidR="00E51ED9" w:rsidRDefault="00E51ED9" w:rsidP="000948E5">
      <w:pPr>
        <w:jc w:val="both"/>
        <w:rPr>
          <w:lang w:val="fr-FR"/>
        </w:rPr>
      </w:pPr>
    </w:p>
    <w:p w14:paraId="7067B8B8" w14:textId="0A9E6506" w:rsidR="00E51ED9" w:rsidRPr="0032190F" w:rsidRDefault="00E51ED9" w:rsidP="00E51ED9">
      <w:pPr>
        <w:rPr>
          <w:lang w:val="fr-FR"/>
        </w:rPr>
      </w:pPr>
      <w:r w:rsidRPr="0032190F">
        <w:rPr>
          <w:lang w:val="fr-FR"/>
        </w:rPr>
        <w:t xml:space="preserve">Statuette en ronde-bosse décorant l’anse d’une oenochoè découverte dans une tombe. Il s’agit d’un personnage </w:t>
      </w:r>
      <w:hyperlink r:id="rId11609" w:anchor="Cul_Art_TAC_c_assis_tailleur" w:history="1">
        <w:r w:rsidR="005A2559" w:rsidRPr="005A2559">
          <w:rPr>
            <w:rStyle w:val="Hyperlink"/>
            <w:lang w:val="fr-FR" w:eastAsia="en-GB"/>
          </w:rPr>
          <w:t>assis en tailleur</w:t>
        </w:r>
      </w:hyperlink>
      <w:r w:rsidR="005A2559">
        <w:rPr>
          <w:lang w:val="fr-FR" w:eastAsia="en-GB"/>
        </w:rPr>
        <w:t xml:space="preserve"> </w:t>
      </w:r>
      <w:r w:rsidRPr="0032190F">
        <w:rPr>
          <w:lang w:val="fr-FR"/>
        </w:rPr>
        <w:t xml:space="preserve">et daté de </w:t>
      </w:r>
      <w:r>
        <w:rPr>
          <w:lang w:val="fr-FR"/>
        </w:rPr>
        <w:t xml:space="preserve"> </w:t>
      </w:r>
      <w:r w:rsidR="005A2559">
        <w:rPr>
          <w:lang w:val="fr-FR"/>
        </w:rPr>
        <w:t>LT</w:t>
      </w:r>
      <w:r w:rsidRPr="0032190F">
        <w:rPr>
          <w:lang w:val="fr-FR"/>
        </w:rPr>
        <w:t xml:space="preserve"> A. Ses attributs : vêtements (BIB 2080 p. 171 et 174) Ø </w:t>
      </w:r>
      <w:r w:rsidRPr="0032190F">
        <w:rPr>
          <w:lang w:val="fr-FR"/>
        </w:rPr>
        <w:lastRenderedPageBreak/>
        <w:t xml:space="preserve">représentations d’offrandes (BIB 2080 p. 181) Bonnes comparaisons avec les </w:t>
      </w:r>
      <w:r w:rsidR="00D732A2">
        <w:rPr>
          <w:lang w:val="fr-FR"/>
        </w:rPr>
        <w:t>"</w:t>
      </w:r>
      <w:hyperlink r:id="rId11610" w:anchor="Cul_Art_TAC_c_accroupis" w:history="1">
        <w:r w:rsidR="00D732A2" w:rsidRPr="00D732A2">
          <w:rPr>
            <w:rStyle w:val="Hyperlink"/>
            <w:lang w:val="fr-FR"/>
          </w:rPr>
          <w:t>accroup</w:t>
        </w:r>
        <w:r w:rsidR="00D732A2">
          <w:rPr>
            <w:rStyle w:val="Hyperlink"/>
            <w:lang w:val="fr-FR"/>
          </w:rPr>
          <w:t>is</w:t>
        </w:r>
      </w:hyperlink>
      <w:r w:rsidR="00D732A2">
        <w:rPr>
          <w:lang w:val="fr-FR"/>
        </w:rPr>
        <w:t>"</w:t>
      </w:r>
      <w:r w:rsidRPr="0032190F">
        <w:rPr>
          <w:lang w:val="fr-FR"/>
        </w:rPr>
        <w:t xml:space="preserve"> de </w:t>
      </w:r>
      <w:hyperlink r:id="rId11611" w:anchor="Sit_Roquepertuse" w:history="1">
        <w:r w:rsidRPr="0032190F">
          <w:rPr>
            <w:rStyle w:val="Hyperlink"/>
            <w:lang w:val="fr-FR"/>
          </w:rPr>
          <w:t>Roquepertuse</w:t>
        </w:r>
      </w:hyperlink>
      <w:r w:rsidRPr="0032190F">
        <w:rPr>
          <w:lang w:val="fr-FR"/>
        </w:rPr>
        <w:t xml:space="preserve"> (BIB 2080 p. 181)</w:t>
      </w:r>
    </w:p>
    <w:p w14:paraId="56264F79" w14:textId="77777777" w:rsidR="00E51ED9" w:rsidRPr="0032190F" w:rsidRDefault="00E51ED9" w:rsidP="000948E5">
      <w:pPr>
        <w:jc w:val="both"/>
        <w:rPr>
          <w:lang w:val="fr-FR"/>
        </w:rPr>
      </w:pPr>
    </w:p>
    <w:p w14:paraId="16C3ACB3" w14:textId="77777777" w:rsidR="004B09C1" w:rsidRPr="0032190F" w:rsidRDefault="004B09C1" w:rsidP="00242C0F">
      <w:pPr>
        <w:jc w:val="both"/>
        <w:rPr>
          <w:lang w:val="fr-FR"/>
        </w:rPr>
      </w:pPr>
    </w:p>
    <w:p w14:paraId="6BC51D66" w14:textId="77777777" w:rsidR="004B09C1" w:rsidRPr="0032190F" w:rsidRDefault="004B09C1" w:rsidP="004B09C1">
      <w:pPr>
        <w:pStyle w:val="Heading2"/>
      </w:pPr>
      <w:bookmarkStart w:id="4711" w:name="Sit_Glauberg_tumulus1"/>
      <w:r w:rsidRPr="0032190F">
        <w:t>Tumulus I</w:t>
      </w:r>
    </w:p>
    <w:bookmarkEnd w:id="4711"/>
    <w:p w14:paraId="0405D21C" w14:textId="77777777" w:rsidR="004B09C1" w:rsidRPr="0032190F" w:rsidRDefault="004B09C1" w:rsidP="004B09C1">
      <w:pPr>
        <w:rPr>
          <w:lang w:val="fr-FR"/>
        </w:rPr>
      </w:pPr>
    </w:p>
    <w:p w14:paraId="6E5A3FFB" w14:textId="77777777" w:rsidR="004B09C1" w:rsidRPr="0032190F" w:rsidRDefault="004B09C1" w:rsidP="00242C0F">
      <w:pPr>
        <w:jc w:val="both"/>
        <w:rPr>
          <w:lang w:val="fr-FR"/>
        </w:rPr>
      </w:pPr>
    </w:p>
    <w:p w14:paraId="175568C9" w14:textId="77777777" w:rsidR="00E8758E" w:rsidRPr="0032190F" w:rsidRDefault="00E8758E" w:rsidP="004B09C1">
      <w:pPr>
        <w:pStyle w:val="Heading3"/>
      </w:pPr>
      <w:bookmarkStart w:id="4712" w:name="Sit_Glauberg_tumulus1_t1"/>
      <w:r w:rsidRPr="0032190F">
        <w:t>Tombe 1</w:t>
      </w:r>
    </w:p>
    <w:bookmarkEnd w:id="4712"/>
    <w:p w14:paraId="42A1B060" w14:textId="750A293D" w:rsidR="004B09C1" w:rsidRDefault="00E8758E" w:rsidP="004B09C1">
      <w:pPr>
        <w:jc w:val="both"/>
        <w:rPr>
          <w:lang w:val="fr-FR"/>
        </w:rPr>
      </w:pPr>
      <w:r w:rsidRPr="0032190F">
        <w:rPr>
          <w:lang w:val="fr-FR"/>
        </w:rPr>
        <w:t xml:space="preserve">Les trois figures sur le bord de l’oenochoè de la tombe 1 du Glauberg (guerrier </w:t>
      </w:r>
      <w:hyperlink r:id="rId11612" w:anchor="Cul_Art_TAC_c_assis_tailleur" w:history="1">
        <w:r w:rsidR="005A2559" w:rsidRPr="005A2559">
          <w:rPr>
            <w:rStyle w:val="Hyperlink"/>
            <w:lang w:val="fr-FR" w:eastAsia="en-GB"/>
          </w:rPr>
          <w:t>assis en tailleur</w:t>
        </w:r>
      </w:hyperlink>
      <w:r w:rsidRPr="0032190F">
        <w:rPr>
          <w:lang w:val="fr-FR"/>
        </w:rPr>
        <w:t xml:space="preserve">, flanqué symétriquement de deux animaux monstrueux) est une probable variante du(de la) </w:t>
      </w:r>
      <w:hyperlink r:id="rId11613" w:anchor="Cul_Art_TAC_c_Potnia_Theron" w:history="1">
        <w:r w:rsidR="00CF3306" w:rsidRPr="00CF3306">
          <w:rPr>
            <w:rStyle w:val="Hyperlink"/>
            <w:lang w:val="fr-FR"/>
          </w:rPr>
          <w:t>Potnia Theron</w:t>
        </w:r>
      </w:hyperlink>
      <w:r w:rsidRPr="0032190F">
        <w:rPr>
          <w:lang w:val="fr-FR"/>
        </w:rPr>
        <w:t xml:space="preserve"> (BIB 2049 p. 31).</w:t>
      </w:r>
      <w:r w:rsidR="004B09C1" w:rsidRPr="0032190F">
        <w:rPr>
          <w:lang w:val="fr-FR"/>
        </w:rPr>
        <w:t>L’agrafe de la ceinture du Glauberg, tumulus I, tombe 1, pour le début de La Tène, montre le thème de la « </w:t>
      </w:r>
      <w:hyperlink r:id="rId11614" w:anchor="Cul_Art_TAC_c_Bete_devorante" w:history="1">
        <w:r w:rsidR="00CF3306" w:rsidRPr="00CF3306">
          <w:rPr>
            <w:rStyle w:val="Hyperlink"/>
            <w:lang w:val="fr-FR"/>
          </w:rPr>
          <w:t>bête dévorante</w:t>
        </w:r>
      </w:hyperlink>
      <w:r w:rsidR="00CF3306">
        <w:rPr>
          <w:lang w:val="fr-FR"/>
        </w:rPr>
        <w:t xml:space="preserve"> </w:t>
      </w:r>
      <w:r w:rsidR="004B09C1" w:rsidRPr="0032190F">
        <w:rPr>
          <w:lang w:val="fr-FR"/>
        </w:rPr>
        <w:t>» (BIB 2049 p. 32).</w:t>
      </w:r>
    </w:p>
    <w:p w14:paraId="4FF8260B" w14:textId="77777777" w:rsidR="00E51ED9" w:rsidRDefault="00E51ED9" w:rsidP="004B09C1">
      <w:pPr>
        <w:jc w:val="both"/>
        <w:rPr>
          <w:lang w:val="fr-FR"/>
        </w:rPr>
      </w:pPr>
    </w:p>
    <w:p w14:paraId="7DD865A9" w14:textId="77777777" w:rsidR="00E51ED9" w:rsidRDefault="00E51ED9" w:rsidP="00E51ED9">
      <w:pPr>
        <w:pStyle w:val="Heading2"/>
      </w:pPr>
      <w:r>
        <w:t>Interprétation</w:t>
      </w:r>
    </w:p>
    <w:p w14:paraId="71C0F349" w14:textId="77777777" w:rsidR="00E51ED9" w:rsidRDefault="00E51ED9" w:rsidP="004B09C1">
      <w:pPr>
        <w:jc w:val="both"/>
        <w:rPr>
          <w:lang w:val="fr-FR"/>
        </w:rPr>
      </w:pPr>
    </w:p>
    <w:p w14:paraId="12423122" w14:textId="6ACC9C45" w:rsidR="00E51ED9" w:rsidRPr="0032190F" w:rsidRDefault="00E51ED9" w:rsidP="004B09C1">
      <w:pPr>
        <w:jc w:val="both"/>
        <w:rPr>
          <w:lang w:val="fr-FR"/>
        </w:rPr>
      </w:pPr>
      <w:r>
        <w:rPr>
          <w:lang w:val="fr-FR"/>
        </w:rPr>
        <w:t xml:space="preserve">v. Touries phase </w:t>
      </w:r>
      <w:hyperlink r:id="rId11615" w:anchor="Sit_Touries_per2" w:history="1">
        <w:r w:rsidRPr="00E51ED9">
          <w:rPr>
            <w:rStyle w:val="Hyperlink"/>
            <w:lang w:val="fr-FR" w:eastAsia="en-GB"/>
          </w:rPr>
          <w:t>1</w:t>
        </w:r>
      </w:hyperlink>
    </w:p>
    <w:p w14:paraId="10639156" w14:textId="77777777" w:rsidR="00666A51" w:rsidRPr="0032190F" w:rsidRDefault="00666A51" w:rsidP="004B09C1">
      <w:pPr>
        <w:jc w:val="both"/>
        <w:rPr>
          <w:lang w:val="fr-FR"/>
        </w:rPr>
      </w:pPr>
      <w:r w:rsidRPr="0032190F">
        <w:rPr>
          <w:lang w:val="fr-FR"/>
        </w:rPr>
        <w:br/>
        <w:t>MAYENCE</w:t>
      </w:r>
    </w:p>
    <w:p w14:paraId="56CB5B9E" w14:textId="77777777" w:rsidR="00666A51" w:rsidRPr="0032190F" w:rsidRDefault="00666A51" w:rsidP="004B09C1">
      <w:pPr>
        <w:jc w:val="both"/>
        <w:rPr>
          <w:lang w:val="fr-FR"/>
        </w:rPr>
      </w:pPr>
    </w:p>
    <w:p w14:paraId="5286B243" w14:textId="7FC552DC" w:rsidR="00666A51" w:rsidRPr="0032190F" w:rsidRDefault="00666A51" w:rsidP="00666A51">
      <w:pPr>
        <w:rPr>
          <w:lang w:val="fr-FR"/>
        </w:rPr>
      </w:pPr>
      <w:r w:rsidRPr="0032190F">
        <w:rPr>
          <w:lang w:val="fr-FR"/>
        </w:rPr>
        <w:t xml:space="preserve">Le site de Mayence (Rhénanie-Palatinat, Allemagne) a livré une statue en ronde-bosse d’un personnage </w:t>
      </w:r>
      <w:hyperlink r:id="rId11616" w:anchor="Cul_Art_TAC_c_assis_tailleur" w:history="1">
        <w:r w:rsidR="005A2559" w:rsidRPr="005A2559">
          <w:rPr>
            <w:rStyle w:val="Hyperlink"/>
            <w:lang w:val="fr-FR" w:eastAsia="en-GB"/>
          </w:rPr>
          <w:t>assis en tailleur</w:t>
        </w:r>
      </w:hyperlink>
      <w:r w:rsidR="005A2559">
        <w:rPr>
          <w:lang w:val="fr-FR" w:eastAsia="en-GB"/>
        </w:rPr>
        <w:t xml:space="preserve"> </w:t>
      </w:r>
      <w:r w:rsidRPr="0032190F">
        <w:rPr>
          <w:lang w:val="fr-FR"/>
        </w:rPr>
        <w:t xml:space="preserve">et daté du début du 3e </w:t>
      </w:r>
      <w:r w:rsidRPr="0032190F">
        <w:rPr>
          <w:smallCaps/>
          <w:lang w:val="fr-FR"/>
        </w:rPr>
        <w:t>ad</w:t>
      </w:r>
      <w:r w:rsidR="00543BA1" w:rsidRPr="0032190F">
        <w:rPr>
          <w:lang w:val="fr-FR"/>
        </w:rPr>
        <w:t>par F. Benoît</w:t>
      </w:r>
      <w:r w:rsidRPr="0032190F">
        <w:rPr>
          <w:lang w:val="fr-FR"/>
        </w:rPr>
        <w:t>. Ses attributs : tête disparue,</w:t>
      </w:r>
      <w:r w:rsidR="00543BA1" w:rsidRPr="0032190F">
        <w:rPr>
          <w:lang w:val="fr-FR"/>
        </w:rPr>
        <w:t xml:space="preserve"> sexe visible</w:t>
      </w:r>
      <w:r w:rsidRPr="0032190F">
        <w:rPr>
          <w:lang w:val="fr-FR"/>
        </w:rPr>
        <w:t xml:space="preserve"> (BIB 2080 p. 171 et 175) Ø représentations d’offrandes (BIB 2080 p. 181). Bonnes comparaisons avec </w:t>
      </w:r>
      <w:hyperlink r:id="rId11617" w:anchor="Sit_Glanum" w:history="1">
        <w:r w:rsidRPr="0032190F">
          <w:rPr>
            <w:rStyle w:val="Hyperlink"/>
            <w:lang w:val="fr-FR"/>
          </w:rPr>
          <w:t>Glanum</w:t>
        </w:r>
      </w:hyperlink>
      <w:r w:rsidR="00543BA1" w:rsidRPr="0032190F">
        <w:rPr>
          <w:lang w:val="fr-FR"/>
        </w:rPr>
        <w:t>, donc datable du Hallstatt [≠ datation F. Benoît]</w:t>
      </w:r>
      <w:r w:rsidRPr="0032190F">
        <w:rPr>
          <w:lang w:val="fr-FR"/>
        </w:rPr>
        <w:t xml:space="preserve"> (BIB 2080 p. 181)</w:t>
      </w:r>
    </w:p>
    <w:p w14:paraId="14718378" w14:textId="77777777" w:rsidR="00666A51" w:rsidRPr="0032190F" w:rsidRDefault="00666A51" w:rsidP="00666A51">
      <w:pPr>
        <w:rPr>
          <w:lang w:val="fr-FR"/>
        </w:rPr>
      </w:pPr>
    </w:p>
    <w:p w14:paraId="61CD3EE0" w14:textId="77777777" w:rsidR="00666A51" w:rsidRPr="0032190F" w:rsidRDefault="00666A51" w:rsidP="00666A51">
      <w:pPr>
        <w:rPr>
          <w:lang w:val="fr-FR"/>
        </w:rPr>
      </w:pPr>
      <w:r w:rsidRPr="0032190F">
        <w:rPr>
          <w:lang w:val="fr-FR"/>
        </w:rPr>
        <w:t>BAUVE (LA)</w:t>
      </w:r>
    </w:p>
    <w:p w14:paraId="19F1FEA1" w14:textId="77777777" w:rsidR="00666A51" w:rsidRPr="0032190F" w:rsidRDefault="00666A51" w:rsidP="00666A51">
      <w:pPr>
        <w:rPr>
          <w:lang w:val="fr-FR"/>
        </w:rPr>
      </w:pPr>
    </w:p>
    <w:p w14:paraId="73C22580" w14:textId="7D3E2542" w:rsidR="00666A51" w:rsidRPr="0032190F" w:rsidRDefault="00666A51" w:rsidP="00666A51">
      <w:pPr>
        <w:rPr>
          <w:lang w:val="fr-FR"/>
        </w:rPr>
      </w:pPr>
      <w:r w:rsidRPr="0032190F">
        <w:rPr>
          <w:lang w:val="fr-FR"/>
        </w:rPr>
        <w:t xml:space="preserve">Le site de La Bauve (Meaux, Seine-et-Marne) a livré une statue en ronde-bosse d’un personnage </w:t>
      </w:r>
      <w:hyperlink r:id="rId11618" w:anchor="Cul_Art_TAC_c_assis_tailleur" w:history="1">
        <w:r w:rsidR="005A2559" w:rsidRPr="005A2559">
          <w:rPr>
            <w:rStyle w:val="Hyperlink"/>
            <w:lang w:val="fr-FR" w:eastAsia="en-GB"/>
          </w:rPr>
          <w:t>assis en tailleur</w:t>
        </w:r>
      </w:hyperlink>
      <w:r w:rsidR="005A2559">
        <w:rPr>
          <w:lang w:val="fr-FR" w:eastAsia="en-GB"/>
        </w:rPr>
        <w:t xml:space="preserve"> </w:t>
      </w:r>
      <w:r w:rsidRPr="0032190F">
        <w:rPr>
          <w:lang w:val="fr-FR"/>
        </w:rPr>
        <w:t xml:space="preserve">et </w:t>
      </w:r>
      <w:r w:rsidR="00543BA1" w:rsidRPr="0032190F">
        <w:rPr>
          <w:lang w:val="fr-FR"/>
        </w:rPr>
        <w:t>découvert sur un site</w:t>
      </w:r>
      <w:r w:rsidRPr="0032190F">
        <w:rPr>
          <w:lang w:val="fr-FR"/>
        </w:rPr>
        <w:t xml:space="preserve"> de l’époque gauloise et gallo-romaine. Ses attributs : vêtements (BIB 2080 p. 171 et 175) Ø représentations d’offrandes (BIB 2080 p. 181)</w:t>
      </w:r>
      <w:r w:rsidR="00543BA1" w:rsidRPr="0032190F">
        <w:rPr>
          <w:lang w:val="fr-FR"/>
        </w:rPr>
        <w:t xml:space="preserve"> Datable du milieu du Hallstatt (BIB 2080 p. 181)</w:t>
      </w:r>
    </w:p>
    <w:p w14:paraId="7A25967C" w14:textId="77777777" w:rsidR="00666A51" w:rsidRPr="0032190F" w:rsidRDefault="00666A51" w:rsidP="00666A51">
      <w:pPr>
        <w:rPr>
          <w:lang w:val="fr-FR"/>
        </w:rPr>
      </w:pPr>
    </w:p>
    <w:p w14:paraId="0F0AFDF9" w14:textId="77777777" w:rsidR="00666A51" w:rsidRPr="0032190F" w:rsidRDefault="00666A51" w:rsidP="00666A51">
      <w:pPr>
        <w:rPr>
          <w:lang w:val="fr-FR"/>
        </w:rPr>
      </w:pPr>
      <w:r w:rsidRPr="0032190F">
        <w:rPr>
          <w:lang w:val="fr-FR"/>
        </w:rPr>
        <w:t>CROTS (LES)</w:t>
      </w:r>
    </w:p>
    <w:p w14:paraId="33BDF4BA" w14:textId="77777777" w:rsidR="00666A51" w:rsidRPr="0032190F" w:rsidRDefault="00666A51" w:rsidP="00666A51">
      <w:pPr>
        <w:rPr>
          <w:lang w:val="fr-FR"/>
        </w:rPr>
      </w:pPr>
    </w:p>
    <w:p w14:paraId="1962510D" w14:textId="62A05121" w:rsidR="00666A51" w:rsidRPr="0032190F" w:rsidRDefault="00666A51" w:rsidP="00666A51">
      <w:pPr>
        <w:rPr>
          <w:lang w:val="fr-FR"/>
        </w:rPr>
      </w:pPr>
      <w:r w:rsidRPr="0032190F">
        <w:rPr>
          <w:lang w:val="fr-FR"/>
        </w:rPr>
        <w:t xml:space="preserve">Le site des Crots (Néris-les-Bains, Allier) a livré une statue en ronde-bosse d’un personnage </w:t>
      </w:r>
      <w:hyperlink r:id="rId11619" w:anchor="Cul_Art_TAC_c_assis_tailleur" w:history="1">
        <w:r w:rsidR="005A2559" w:rsidRPr="005A2559">
          <w:rPr>
            <w:rStyle w:val="Hyperlink"/>
            <w:lang w:val="fr-FR" w:eastAsia="en-GB"/>
          </w:rPr>
          <w:t>assis en tailleur</w:t>
        </w:r>
      </w:hyperlink>
      <w:r w:rsidR="005A2559">
        <w:rPr>
          <w:lang w:val="fr-FR" w:eastAsia="en-GB"/>
        </w:rPr>
        <w:t xml:space="preserve"> </w:t>
      </w:r>
      <w:r w:rsidRPr="0032190F">
        <w:rPr>
          <w:lang w:val="fr-FR"/>
        </w:rPr>
        <w:t>et daté entre le 5e et le 1e s. aec. Ses attributs : vêtements, torques (x2) (BIB 2080 p. 171 et 176)</w:t>
      </w:r>
    </w:p>
    <w:p w14:paraId="6BCC0C27" w14:textId="77777777" w:rsidR="00666A51" w:rsidRPr="0032190F" w:rsidRDefault="00666A51" w:rsidP="00666A51">
      <w:pPr>
        <w:rPr>
          <w:lang w:val="fr-FR"/>
        </w:rPr>
      </w:pPr>
    </w:p>
    <w:p w14:paraId="0DFB295C" w14:textId="77777777" w:rsidR="00666A51" w:rsidRPr="0032190F" w:rsidRDefault="00666A51" w:rsidP="00666A51">
      <w:pPr>
        <w:rPr>
          <w:lang w:val="fr-FR"/>
        </w:rPr>
      </w:pPr>
      <w:r w:rsidRPr="0032190F">
        <w:rPr>
          <w:lang w:val="fr-FR"/>
        </w:rPr>
        <w:t>VIARONNERIE (LA)</w:t>
      </w:r>
    </w:p>
    <w:p w14:paraId="776E6531" w14:textId="77777777" w:rsidR="00666A51" w:rsidRPr="0032190F" w:rsidRDefault="00666A51" w:rsidP="00666A51">
      <w:pPr>
        <w:rPr>
          <w:lang w:val="fr-FR"/>
        </w:rPr>
      </w:pPr>
    </w:p>
    <w:p w14:paraId="612D0089" w14:textId="4B2EAF73" w:rsidR="00666A51" w:rsidRPr="0032190F" w:rsidRDefault="00666A51" w:rsidP="00666A51">
      <w:pPr>
        <w:rPr>
          <w:lang w:val="fr-FR"/>
        </w:rPr>
      </w:pPr>
      <w:r w:rsidRPr="0032190F">
        <w:rPr>
          <w:lang w:val="fr-FR"/>
        </w:rPr>
        <w:t xml:space="preserve">Le site de la Viaronnerie (Saint-Ambroix-sur-Arnon, Cher) a livré une statue en ronde-bosse d’un personnage </w:t>
      </w:r>
      <w:hyperlink r:id="rId11620" w:anchor="Cul_Art_TAC_c_assis_tailleur" w:history="1">
        <w:r w:rsidR="005A2559" w:rsidRPr="005A2559">
          <w:rPr>
            <w:rStyle w:val="Hyperlink"/>
            <w:lang w:val="fr-FR" w:eastAsia="en-GB"/>
          </w:rPr>
          <w:t>assis en tailleur</w:t>
        </w:r>
      </w:hyperlink>
      <w:r w:rsidR="005A2559">
        <w:rPr>
          <w:lang w:val="fr-FR" w:eastAsia="en-GB"/>
        </w:rPr>
        <w:t xml:space="preserve"> </w:t>
      </w:r>
      <w:r w:rsidRPr="0032190F">
        <w:rPr>
          <w:lang w:val="fr-FR"/>
        </w:rPr>
        <w:t>et daté entre le 5e et le 1e s. aec. Ses attributs : vêtements, serpent, sac/corbeille ( ?) (BIB 2080 p. 171 et 176)</w:t>
      </w:r>
    </w:p>
    <w:p w14:paraId="167A6BCD" w14:textId="77777777" w:rsidR="00666A51" w:rsidRPr="0032190F" w:rsidRDefault="00666A51" w:rsidP="00666A51">
      <w:pPr>
        <w:rPr>
          <w:lang w:val="fr-FR"/>
        </w:rPr>
      </w:pPr>
    </w:p>
    <w:p w14:paraId="71865DC1" w14:textId="77777777" w:rsidR="00666A51" w:rsidRPr="0032190F" w:rsidRDefault="00666A51" w:rsidP="00666A51">
      <w:pPr>
        <w:rPr>
          <w:lang w:val="fr-FR"/>
        </w:rPr>
      </w:pPr>
      <w:r w:rsidRPr="0032190F">
        <w:rPr>
          <w:lang w:val="fr-FR"/>
        </w:rPr>
        <w:t>ARGENTOMAGUS I</w:t>
      </w:r>
    </w:p>
    <w:p w14:paraId="4AC79D7D" w14:textId="77777777" w:rsidR="00666A51" w:rsidRPr="0032190F" w:rsidRDefault="00666A51" w:rsidP="00666A51">
      <w:pPr>
        <w:rPr>
          <w:lang w:val="fr-FR"/>
        </w:rPr>
      </w:pPr>
    </w:p>
    <w:p w14:paraId="66F19F4C" w14:textId="414C7279" w:rsidR="00666A51" w:rsidRPr="0032190F" w:rsidRDefault="00666A51" w:rsidP="00666A51">
      <w:pPr>
        <w:rPr>
          <w:lang w:val="fr-FR"/>
        </w:rPr>
      </w:pPr>
      <w:r w:rsidRPr="0032190F">
        <w:rPr>
          <w:lang w:val="fr-FR"/>
        </w:rPr>
        <w:t xml:space="preserve">Le site d’Argentomagus I (Saint-Marcel, Indre) a livré une statue en ronde-bosse d’un personnage </w:t>
      </w:r>
      <w:hyperlink r:id="rId11621" w:anchor="Cul_Art_TAC_c_assis_tailleur" w:history="1">
        <w:r w:rsidR="005A2559" w:rsidRPr="005A2559">
          <w:rPr>
            <w:rStyle w:val="Hyperlink"/>
            <w:lang w:val="fr-FR" w:eastAsia="en-GB"/>
          </w:rPr>
          <w:t>assis en tailleur</w:t>
        </w:r>
      </w:hyperlink>
      <w:r w:rsidR="005A2559">
        <w:rPr>
          <w:lang w:val="fr-FR" w:eastAsia="en-GB"/>
        </w:rPr>
        <w:t xml:space="preserve"> </w:t>
      </w:r>
      <w:r w:rsidRPr="0032190F">
        <w:rPr>
          <w:lang w:val="fr-FR"/>
        </w:rPr>
        <w:t xml:space="preserve">et daté entre la seconde moitié etdu 2e et le 3e s. </w:t>
      </w:r>
      <w:r w:rsidRPr="0032190F">
        <w:rPr>
          <w:smallCaps/>
          <w:lang w:val="fr-FR"/>
        </w:rPr>
        <w:t>ad</w:t>
      </w:r>
      <w:r w:rsidRPr="0032190F">
        <w:rPr>
          <w:lang w:val="fr-FR"/>
        </w:rPr>
        <w:t>. Ses attributs : vêtements, torque (BIB 2080 p. 171 et 177)</w:t>
      </w:r>
      <w:r w:rsidR="00543BA1" w:rsidRPr="0032190F">
        <w:rPr>
          <w:lang w:val="fr-FR"/>
        </w:rPr>
        <w:t xml:space="preserve"> représentations d’offrandes (BIB 2080 p. 181)</w:t>
      </w:r>
    </w:p>
    <w:p w14:paraId="5E790D1C" w14:textId="77777777" w:rsidR="00666A51" w:rsidRPr="0032190F" w:rsidRDefault="00666A51" w:rsidP="00666A51">
      <w:pPr>
        <w:rPr>
          <w:lang w:val="fr-FR"/>
        </w:rPr>
      </w:pPr>
    </w:p>
    <w:p w14:paraId="64F8D797" w14:textId="77777777" w:rsidR="00666A51" w:rsidRPr="0032190F" w:rsidRDefault="00666A51" w:rsidP="00666A51">
      <w:pPr>
        <w:rPr>
          <w:lang w:val="fr-FR"/>
        </w:rPr>
      </w:pPr>
      <w:r w:rsidRPr="0032190F">
        <w:rPr>
          <w:lang w:val="fr-FR"/>
        </w:rPr>
        <w:t>ARGENTOMAGUS II</w:t>
      </w:r>
    </w:p>
    <w:p w14:paraId="3973B5B1" w14:textId="77777777" w:rsidR="00666A51" w:rsidRPr="0032190F" w:rsidRDefault="00666A51" w:rsidP="00666A51">
      <w:pPr>
        <w:rPr>
          <w:lang w:val="fr-FR"/>
        </w:rPr>
      </w:pPr>
    </w:p>
    <w:p w14:paraId="270E081E" w14:textId="480D4165" w:rsidR="00666A51" w:rsidRPr="0032190F" w:rsidRDefault="00666A51" w:rsidP="00666A51">
      <w:pPr>
        <w:rPr>
          <w:lang w:val="fr-FR"/>
        </w:rPr>
      </w:pPr>
      <w:r w:rsidRPr="0032190F">
        <w:rPr>
          <w:lang w:val="fr-FR"/>
        </w:rPr>
        <w:t xml:space="preserve">Le site d’Argentomagus II (Saint-Marcel, Indre) a livré une statue en ronde-bosse d’un personnage </w:t>
      </w:r>
      <w:hyperlink r:id="rId11622" w:anchor="Cul_Art_TAC_c_assis_tailleur" w:history="1">
        <w:r w:rsidR="005A2559" w:rsidRPr="005A2559">
          <w:rPr>
            <w:rStyle w:val="Hyperlink"/>
            <w:lang w:val="fr-FR" w:eastAsia="en-GB"/>
          </w:rPr>
          <w:t>assis en tailleur</w:t>
        </w:r>
      </w:hyperlink>
      <w:r w:rsidRPr="0032190F">
        <w:rPr>
          <w:lang w:val="fr-FR"/>
        </w:rPr>
        <w:t>. Ses attributs : vêtements (BIB 2080 p. 171 et 177)</w:t>
      </w:r>
    </w:p>
    <w:p w14:paraId="605A1EF1" w14:textId="77777777" w:rsidR="00666A51" w:rsidRPr="0032190F" w:rsidRDefault="00666A51" w:rsidP="00666A51">
      <w:pPr>
        <w:rPr>
          <w:lang w:val="fr-FR"/>
        </w:rPr>
      </w:pPr>
    </w:p>
    <w:p w14:paraId="7C61FEA8" w14:textId="77777777" w:rsidR="00666A51" w:rsidRPr="0032190F" w:rsidRDefault="00666A51" w:rsidP="00666A51">
      <w:pPr>
        <w:rPr>
          <w:lang w:val="fr-FR"/>
        </w:rPr>
      </w:pPr>
      <w:r w:rsidRPr="0032190F">
        <w:rPr>
          <w:lang w:val="fr-FR"/>
        </w:rPr>
        <w:t>ARGENTOMAGUS III</w:t>
      </w:r>
    </w:p>
    <w:p w14:paraId="56735D94" w14:textId="77777777" w:rsidR="00666A51" w:rsidRPr="0032190F" w:rsidRDefault="00666A51" w:rsidP="00666A51">
      <w:pPr>
        <w:rPr>
          <w:lang w:val="fr-FR"/>
        </w:rPr>
      </w:pPr>
    </w:p>
    <w:p w14:paraId="22D9DBFF" w14:textId="07412D5A" w:rsidR="00666A51" w:rsidRPr="0032190F" w:rsidRDefault="00666A51" w:rsidP="00666A51">
      <w:pPr>
        <w:rPr>
          <w:lang w:val="fr-FR"/>
        </w:rPr>
      </w:pPr>
      <w:r w:rsidRPr="0032190F">
        <w:rPr>
          <w:lang w:val="fr-FR"/>
        </w:rPr>
        <w:t xml:space="preserve">Le site d’Argentomagus III (Saint-Marcel, Indre) a livré une statue en ronde-bosse d’un personnage </w:t>
      </w:r>
      <w:hyperlink r:id="rId11623" w:anchor="Cul_Art_TAC_c_assis_tailleur" w:history="1">
        <w:r w:rsidR="005A2559" w:rsidRPr="005A2559">
          <w:rPr>
            <w:rStyle w:val="Hyperlink"/>
            <w:lang w:val="fr-FR" w:eastAsia="en-GB"/>
          </w:rPr>
          <w:t>assis en tailleur</w:t>
        </w:r>
      </w:hyperlink>
      <w:r w:rsidR="005A2559">
        <w:rPr>
          <w:lang w:val="fr-FR" w:eastAsia="en-GB"/>
        </w:rPr>
        <w:t xml:space="preserve"> </w:t>
      </w:r>
      <w:r w:rsidRPr="0032190F">
        <w:rPr>
          <w:lang w:val="fr-FR"/>
        </w:rPr>
        <w:t xml:space="preserve">et daté du 1e s. </w:t>
      </w:r>
      <w:r w:rsidRPr="0032190F">
        <w:rPr>
          <w:smallCaps/>
          <w:lang w:val="fr-FR"/>
        </w:rPr>
        <w:t>ad</w:t>
      </w:r>
      <w:r w:rsidRPr="0032190F">
        <w:rPr>
          <w:lang w:val="fr-FR"/>
        </w:rPr>
        <w:t>. Ses attributs : vêtements</w:t>
      </w:r>
      <w:r w:rsidR="00543BA1" w:rsidRPr="0032190F">
        <w:rPr>
          <w:lang w:val="fr-FR"/>
        </w:rPr>
        <w:t>, récipient</w:t>
      </w:r>
      <w:r w:rsidRPr="0032190F">
        <w:rPr>
          <w:lang w:val="fr-FR"/>
        </w:rPr>
        <w:t xml:space="preserve"> (BIB 2080 p. 171 et 178)</w:t>
      </w:r>
      <w:r w:rsidR="00543BA1" w:rsidRPr="0032190F">
        <w:rPr>
          <w:lang w:val="fr-FR"/>
        </w:rPr>
        <w:t xml:space="preserve"> représentations d’offrandes (BIB 2080 p. 181)</w:t>
      </w:r>
    </w:p>
    <w:p w14:paraId="1AD98853" w14:textId="77777777" w:rsidR="00666A51" w:rsidRPr="0032190F" w:rsidRDefault="00666A51" w:rsidP="00666A51">
      <w:pPr>
        <w:rPr>
          <w:lang w:val="fr-FR"/>
        </w:rPr>
      </w:pPr>
    </w:p>
    <w:p w14:paraId="264FA4F5" w14:textId="77777777" w:rsidR="00666A51" w:rsidRPr="0032190F" w:rsidRDefault="00666A51" w:rsidP="00666A51">
      <w:pPr>
        <w:rPr>
          <w:lang w:val="fr-FR"/>
        </w:rPr>
      </w:pPr>
      <w:r w:rsidRPr="0032190F">
        <w:rPr>
          <w:lang w:val="fr-FR"/>
        </w:rPr>
        <w:t>ARGENTOMAGUS IV</w:t>
      </w:r>
    </w:p>
    <w:p w14:paraId="58780572" w14:textId="77777777" w:rsidR="00666A51" w:rsidRPr="0032190F" w:rsidRDefault="00666A51" w:rsidP="00666A51">
      <w:pPr>
        <w:rPr>
          <w:lang w:val="fr-FR"/>
        </w:rPr>
      </w:pPr>
    </w:p>
    <w:p w14:paraId="0F75DA55" w14:textId="793FD073" w:rsidR="00666A51" w:rsidRPr="0032190F" w:rsidRDefault="00666A51" w:rsidP="00666A51">
      <w:pPr>
        <w:rPr>
          <w:lang w:val="fr-FR"/>
        </w:rPr>
      </w:pPr>
      <w:r w:rsidRPr="0032190F">
        <w:rPr>
          <w:lang w:val="fr-FR"/>
        </w:rPr>
        <w:t xml:space="preserve">Le site d’Argentomagus IV (Saint-Marcel, Indre) a livré une statue en ronde-bosse d’un personnage </w:t>
      </w:r>
      <w:hyperlink r:id="rId11624" w:anchor="Cul_Art_TAC_c_assis_tailleur" w:history="1">
        <w:r w:rsidR="005A2559" w:rsidRPr="005A2559">
          <w:rPr>
            <w:rStyle w:val="Hyperlink"/>
            <w:lang w:val="fr-FR" w:eastAsia="en-GB"/>
          </w:rPr>
          <w:t>assis en tailleur</w:t>
        </w:r>
      </w:hyperlink>
      <w:r w:rsidRPr="0032190F">
        <w:rPr>
          <w:lang w:val="fr-FR"/>
        </w:rPr>
        <w:t>. Ses attributs : vêtements (BIB 2080 p. 171 et 178)</w:t>
      </w:r>
    </w:p>
    <w:p w14:paraId="3745A248" w14:textId="77777777" w:rsidR="00227D1F" w:rsidRPr="0032190F" w:rsidRDefault="00227D1F" w:rsidP="00242C0F">
      <w:pPr>
        <w:jc w:val="both"/>
        <w:rPr>
          <w:lang w:val="fr-FR"/>
        </w:rPr>
      </w:pPr>
    </w:p>
    <w:p w14:paraId="056F6EDD" w14:textId="77777777" w:rsidR="00666A51" w:rsidRPr="0032190F" w:rsidRDefault="00666A51" w:rsidP="00666A51">
      <w:pPr>
        <w:rPr>
          <w:lang w:val="fr-FR"/>
        </w:rPr>
      </w:pPr>
      <w:r w:rsidRPr="0032190F">
        <w:rPr>
          <w:lang w:val="fr-FR"/>
        </w:rPr>
        <w:t>ARGENTOMAGUS V</w:t>
      </w:r>
    </w:p>
    <w:p w14:paraId="1EFCCB6F" w14:textId="77777777" w:rsidR="00666A51" w:rsidRPr="0032190F" w:rsidRDefault="00666A51" w:rsidP="00666A51">
      <w:pPr>
        <w:rPr>
          <w:lang w:val="fr-FR"/>
        </w:rPr>
      </w:pPr>
    </w:p>
    <w:p w14:paraId="63152F2C" w14:textId="24D5E3D5" w:rsidR="00666A51" w:rsidRPr="0032190F" w:rsidRDefault="00666A51" w:rsidP="00666A51">
      <w:pPr>
        <w:rPr>
          <w:lang w:val="fr-FR"/>
        </w:rPr>
      </w:pPr>
      <w:r w:rsidRPr="0032190F">
        <w:rPr>
          <w:lang w:val="fr-FR"/>
        </w:rPr>
        <w:t xml:space="preserve">Le site d’Argentomagus V (Saint-Marcel, Indre) a livré une statue en ronde-bosse d’un personnage </w:t>
      </w:r>
      <w:hyperlink r:id="rId11625" w:anchor="Cul_Art_TAC_c_assis_tailleur" w:history="1">
        <w:r w:rsidR="005A2559" w:rsidRPr="005A2559">
          <w:rPr>
            <w:rStyle w:val="Hyperlink"/>
            <w:lang w:val="fr-FR" w:eastAsia="en-GB"/>
          </w:rPr>
          <w:t>assis en tailleur</w:t>
        </w:r>
      </w:hyperlink>
      <w:r w:rsidRPr="0032190F">
        <w:rPr>
          <w:lang w:val="fr-FR"/>
        </w:rPr>
        <w:t>. Ses attributs : vêtements (BIB 2080 p. 171 et 179)</w:t>
      </w:r>
    </w:p>
    <w:p w14:paraId="3EBFA09F" w14:textId="77777777" w:rsidR="00666A51" w:rsidRPr="0032190F" w:rsidRDefault="00666A51" w:rsidP="00666A51">
      <w:pPr>
        <w:rPr>
          <w:lang w:val="fr-FR"/>
        </w:rPr>
      </w:pPr>
    </w:p>
    <w:p w14:paraId="5881D458" w14:textId="77777777" w:rsidR="00666A51" w:rsidRPr="0032190F" w:rsidRDefault="00666A51" w:rsidP="00666A51">
      <w:pPr>
        <w:rPr>
          <w:lang w:val="fr-FR"/>
        </w:rPr>
      </w:pPr>
      <w:r w:rsidRPr="0032190F">
        <w:rPr>
          <w:lang w:val="fr-FR"/>
        </w:rPr>
        <w:t>CRET-CHATELARD</w:t>
      </w:r>
    </w:p>
    <w:p w14:paraId="07BC12FB" w14:textId="77777777" w:rsidR="00666A51" w:rsidRPr="0032190F" w:rsidRDefault="00666A51" w:rsidP="00666A51">
      <w:pPr>
        <w:rPr>
          <w:lang w:val="fr-FR"/>
        </w:rPr>
      </w:pPr>
    </w:p>
    <w:p w14:paraId="5530E6F2" w14:textId="0202311A" w:rsidR="00666A51" w:rsidRPr="0032190F" w:rsidRDefault="00666A51" w:rsidP="00666A51">
      <w:pPr>
        <w:rPr>
          <w:lang w:val="fr-FR"/>
        </w:rPr>
      </w:pPr>
      <w:r w:rsidRPr="0032190F">
        <w:rPr>
          <w:lang w:val="fr-FR"/>
        </w:rPr>
        <w:t xml:space="preserve">Le site du Crêt-Châtelard  (Saint-Marcel-de-Félines, Loire) a livré une statue en ronde-bosse d’un personnage </w:t>
      </w:r>
      <w:hyperlink r:id="rId11626" w:anchor="Cul_Art_TAC_c_assis_tailleur" w:history="1">
        <w:r w:rsidR="005A2559" w:rsidRPr="005A2559">
          <w:rPr>
            <w:rStyle w:val="Hyperlink"/>
            <w:lang w:val="fr-FR" w:eastAsia="en-GB"/>
          </w:rPr>
          <w:t>assis en tailleur</w:t>
        </w:r>
      </w:hyperlink>
      <w:r w:rsidR="005A2559">
        <w:rPr>
          <w:lang w:val="fr-FR" w:eastAsia="en-GB"/>
        </w:rPr>
        <w:t xml:space="preserve"> </w:t>
      </w:r>
      <w:r w:rsidRPr="0032190F">
        <w:rPr>
          <w:lang w:val="fr-FR"/>
        </w:rPr>
        <w:t xml:space="preserve">et daté du 1e s. </w:t>
      </w:r>
      <w:r w:rsidRPr="0032190F">
        <w:rPr>
          <w:smallCaps/>
          <w:lang w:val="fr-FR"/>
        </w:rPr>
        <w:t>ad</w:t>
      </w:r>
      <w:r w:rsidRPr="0032190F">
        <w:rPr>
          <w:lang w:val="fr-FR"/>
        </w:rPr>
        <w:t>. Daté du dernier quart du 1e aec. Ses attributs : en bois, vêtements, sac/panier (BIB 2080 p. 171 et 179)</w:t>
      </w:r>
      <w:r w:rsidR="00543BA1" w:rsidRPr="0032190F">
        <w:rPr>
          <w:lang w:val="fr-FR"/>
        </w:rPr>
        <w:t xml:space="preserve"> représentations d’offrandes (BIB 2080 p. 181)</w:t>
      </w:r>
    </w:p>
    <w:p w14:paraId="5018C1DB" w14:textId="77777777" w:rsidR="00666A51" w:rsidRPr="0032190F" w:rsidRDefault="00666A51" w:rsidP="00666A51">
      <w:pPr>
        <w:rPr>
          <w:lang w:val="fr-FR"/>
        </w:rPr>
      </w:pPr>
    </w:p>
    <w:p w14:paraId="60D1D6A2" w14:textId="77777777" w:rsidR="00666A51" w:rsidRPr="0032190F" w:rsidRDefault="00666A51" w:rsidP="00666A51">
      <w:pPr>
        <w:rPr>
          <w:lang w:val="fr-FR"/>
        </w:rPr>
      </w:pPr>
      <w:r w:rsidRPr="0032190F">
        <w:rPr>
          <w:lang w:val="fr-FR"/>
        </w:rPr>
        <w:t>SAINT-PAUL-D</w:t>
      </w:r>
      <w:r w:rsidR="005A2559">
        <w:rPr>
          <w:lang w:val="fr-FR"/>
        </w:rPr>
        <w:t xml:space="preserve"> </w:t>
      </w:r>
      <w:r w:rsidRPr="0032190F">
        <w:rPr>
          <w:lang w:val="fr-FR"/>
        </w:rPr>
        <w:t>EYJCAUX</w:t>
      </w:r>
    </w:p>
    <w:p w14:paraId="6D23EA27" w14:textId="77777777" w:rsidR="00666A51" w:rsidRPr="0032190F" w:rsidRDefault="00666A51" w:rsidP="00666A51">
      <w:pPr>
        <w:rPr>
          <w:lang w:val="fr-FR"/>
        </w:rPr>
      </w:pPr>
    </w:p>
    <w:p w14:paraId="15DACA30" w14:textId="2C5851B7" w:rsidR="00666A51" w:rsidRPr="0032190F" w:rsidRDefault="00666A51" w:rsidP="00666A51">
      <w:pPr>
        <w:rPr>
          <w:lang w:val="fr-FR"/>
        </w:rPr>
      </w:pPr>
      <w:r w:rsidRPr="0032190F">
        <w:rPr>
          <w:lang w:val="fr-FR"/>
        </w:rPr>
        <w:t xml:space="preserve">Le site de Saint-Paul-d’Eyjcaux (Haute-Vienne) a livré une statue en ronde-bosse d’un personnage </w:t>
      </w:r>
      <w:hyperlink r:id="rId11627" w:anchor="Cul_Art_TAC_c_assis_tailleur" w:history="1">
        <w:r w:rsidR="005A2559" w:rsidRPr="005A2559">
          <w:rPr>
            <w:rStyle w:val="Hyperlink"/>
            <w:lang w:val="fr-FR" w:eastAsia="en-GB"/>
          </w:rPr>
          <w:t>assis en tailleur</w:t>
        </w:r>
      </w:hyperlink>
      <w:r w:rsidR="005A2559">
        <w:rPr>
          <w:lang w:val="fr-FR" w:eastAsia="en-GB"/>
        </w:rPr>
        <w:t xml:space="preserve"> </w:t>
      </w:r>
      <w:r w:rsidRPr="0032190F">
        <w:rPr>
          <w:lang w:val="fr-FR"/>
        </w:rPr>
        <w:t xml:space="preserve">et daté du 1e s. </w:t>
      </w:r>
      <w:r w:rsidRPr="0032190F">
        <w:rPr>
          <w:smallCaps/>
          <w:lang w:val="fr-FR"/>
        </w:rPr>
        <w:t>ad</w:t>
      </w:r>
      <w:r w:rsidRPr="0032190F">
        <w:rPr>
          <w:lang w:val="fr-FR"/>
        </w:rPr>
        <w:t>. Ses attributs : torque, vêtements ( ?) (BIB 2080 p. 171 et 178)</w:t>
      </w:r>
    </w:p>
    <w:p w14:paraId="058B5C32" w14:textId="77777777" w:rsidR="00666A51" w:rsidRPr="0032190F" w:rsidRDefault="00666A51" w:rsidP="00666A51">
      <w:pPr>
        <w:rPr>
          <w:lang w:val="fr-FR"/>
        </w:rPr>
      </w:pPr>
    </w:p>
    <w:p w14:paraId="4E5CABF3" w14:textId="77777777" w:rsidR="00666A51" w:rsidRPr="0032190F" w:rsidRDefault="00666A51" w:rsidP="00666A51">
      <w:pPr>
        <w:rPr>
          <w:lang w:val="fr-FR"/>
        </w:rPr>
      </w:pPr>
    </w:p>
    <w:p w14:paraId="543D758C" w14:textId="77777777" w:rsidR="00666A51" w:rsidRPr="0032190F" w:rsidRDefault="00666A51" w:rsidP="00242C0F">
      <w:pPr>
        <w:jc w:val="both"/>
        <w:rPr>
          <w:lang w:val="fr-FR"/>
        </w:rPr>
      </w:pPr>
    </w:p>
    <w:p w14:paraId="54D367C1" w14:textId="77777777" w:rsidR="007F717C" w:rsidRPr="0032190F" w:rsidRDefault="007F717C" w:rsidP="00426FF9">
      <w:pPr>
        <w:pStyle w:val="Heading1"/>
      </w:pPr>
      <w:r w:rsidRPr="0032190F">
        <w:t>OSSARN</w:t>
      </w:r>
    </w:p>
    <w:p w14:paraId="4D404688" w14:textId="77777777" w:rsidR="007F717C" w:rsidRPr="0032190F" w:rsidRDefault="007F717C" w:rsidP="00242C0F">
      <w:pPr>
        <w:jc w:val="both"/>
        <w:rPr>
          <w:lang w:val="fr-FR"/>
        </w:rPr>
      </w:pPr>
    </w:p>
    <w:p w14:paraId="35DEAD11" w14:textId="3F9742F3" w:rsidR="007F717C" w:rsidRPr="0032190F" w:rsidRDefault="007F717C" w:rsidP="00242C0F">
      <w:pPr>
        <w:jc w:val="both"/>
        <w:rPr>
          <w:lang w:val="fr-FR"/>
        </w:rPr>
      </w:pPr>
      <w:r w:rsidRPr="0032190F">
        <w:rPr>
          <w:lang w:val="fr-FR"/>
        </w:rPr>
        <w:t xml:space="preserve">quelques agrafes de ceinturon à plaquette quadrangulaire </w:t>
      </w:r>
      <w:r w:rsidRPr="0032190F">
        <w:rPr>
          <w:u w:val="single"/>
          <w:lang w:val="fr-FR"/>
        </w:rPr>
        <w:t>du</w:t>
      </w:r>
      <w:r w:rsidRPr="0032190F">
        <w:rPr>
          <w:lang w:val="fr-FR"/>
        </w:rPr>
        <w:t>Orsan témoignent de relations manifestes avec l’</w:t>
      </w:r>
      <w:hyperlink r:id="rId11628" w:anchor="Cul_Este" w:history="1">
        <w:r w:rsidRPr="0032190F">
          <w:rPr>
            <w:rStyle w:val="Hyperlink"/>
            <w:lang w:val="fr-FR"/>
          </w:rPr>
          <w:t>Art des Situles</w:t>
        </w:r>
      </w:hyperlink>
      <w:r w:rsidRPr="0032190F">
        <w:rPr>
          <w:lang w:val="fr-FR"/>
        </w:rPr>
        <w:t xml:space="preserve"> (BIB Frey 2001 in BIB 2049 p. 29)</w:t>
      </w:r>
    </w:p>
    <w:p w14:paraId="3AA240F7" w14:textId="77777777" w:rsidR="00227D1F" w:rsidRPr="0032190F" w:rsidRDefault="00227D1F" w:rsidP="00242C0F">
      <w:pPr>
        <w:jc w:val="both"/>
        <w:rPr>
          <w:lang w:val="fr-FR"/>
        </w:rPr>
      </w:pPr>
    </w:p>
    <w:p w14:paraId="7DA30AC2" w14:textId="77777777" w:rsidR="00167B77" w:rsidRPr="0032190F" w:rsidRDefault="00167B77" w:rsidP="00426FF9">
      <w:pPr>
        <w:pStyle w:val="Heading1"/>
      </w:pPr>
      <w:bookmarkStart w:id="4713" w:name="Sit_Ipf"/>
      <w:r w:rsidRPr="0032190F">
        <w:t>IPF</w:t>
      </w:r>
    </w:p>
    <w:bookmarkEnd w:id="4713"/>
    <w:p w14:paraId="72E0BC2B" w14:textId="77777777" w:rsidR="00167B77" w:rsidRPr="0032190F" w:rsidRDefault="00167B77" w:rsidP="00242C0F">
      <w:pPr>
        <w:jc w:val="both"/>
        <w:rPr>
          <w:lang w:val="fr-FR"/>
        </w:rPr>
      </w:pPr>
    </w:p>
    <w:p w14:paraId="329FBC07" w14:textId="3348FA99" w:rsidR="00167B77" w:rsidRPr="0032190F" w:rsidRDefault="00000000" w:rsidP="003D5673">
      <w:pPr>
        <w:rPr>
          <w:lang w:val="fr-FR"/>
        </w:rPr>
      </w:pPr>
      <w:hyperlink r:id="rId11629" w:anchor="Cul_Protohistoire_Soc_Elites" w:history="1">
        <w:r w:rsidR="003D5673" w:rsidRPr="0032190F">
          <w:rPr>
            <w:rStyle w:val="Hyperlink"/>
            <w:lang w:val="fr-FR"/>
          </w:rPr>
          <w:t>Site princier</w:t>
        </w:r>
      </w:hyperlink>
      <w:r w:rsidR="003632F5" w:rsidRPr="0032190F">
        <w:rPr>
          <w:lang w:val="fr-FR"/>
        </w:rPr>
        <w:t xml:space="preserve"> </w:t>
      </w:r>
      <w:r w:rsidR="00167B77" w:rsidRPr="0032190F">
        <w:rPr>
          <w:lang w:val="fr-FR"/>
        </w:rPr>
        <w:t xml:space="preserve">(BIB 1752) </w:t>
      </w:r>
      <w:r w:rsidR="003632F5" w:rsidRPr="0032190F">
        <w:rPr>
          <w:lang w:val="fr-FR"/>
        </w:rPr>
        <w:t xml:space="preserve">L’ébauche de fibule </w:t>
      </w:r>
      <w:r w:rsidR="003632F5" w:rsidRPr="0032190F">
        <w:rPr>
          <w:i/>
          <w:lang w:val="fr-FR"/>
        </w:rPr>
        <w:t>a drago</w:t>
      </w:r>
      <w:r w:rsidR="003632F5" w:rsidRPr="0032190F">
        <w:rPr>
          <w:lang w:val="fr-FR"/>
        </w:rPr>
        <w:t xml:space="preserve"> d’Ipf ne provient pas du plateau fortifié, mais des structures découvertes récemment (BIB 2288)</w:t>
      </w:r>
    </w:p>
    <w:p w14:paraId="34FD1C81" w14:textId="77777777" w:rsidR="00167B77" w:rsidRPr="0032190F" w:rsidRDefault="00167B77" w:rsidP="00242C0F">
      <w:pPr>
        <w:jc w:val="both"/>
        <w:rPr>
          <w:lang w:val="fr-FR"/>
        </w:rPr>
      </w:pPr>
    </w:p>
    <w:p w14:paraId="6D3B5109" w14:textId="77777777" w:rsidR="00167B77" w:rsidRPr="0032190F" w:rsidRDefault="00167B77" w:rsidP="00426FF9">
      <w:pPr>
        <w:pStyle w:val="Heading1"/>
      </w:pPr>
      <w:bookmarkStart w:id="4714" w:name="Sit_Marienberg"/>
      <w:r w:rsidRPr="0032190F">
        <w:t>MARIENBERG</w:t>
      </w:r>
    </w:p>
    <w:bookmarkEnd w:id="4714"/>
    <w:p w14:paraId="17A0ADC0" w14:textId="127AB3EB" w:rsidR="00167B77" w:rsidRPr="0032190F" w:rsidRDefault="00911743" w:rsidP="003D5673">
      <w:pPr>
        <w:rPr>
          <w:lang w:val="fr-FR"/>
        </w:rPr>
      </w:pPr>
      <w:r>
        <w:fldChar w:fldCharType="begin"/>
      </w:r>
      <w:r w:rsidR="00E30F13" w:rsidRPr="00F732C0">
        <w:rPr>
          <w:lang w:val="fr-FR"/>
        </w:rPr>
        <w:instrText>HYPERLINK "C:\\Users\\Thomas Huet\\Desktop\\Documentation archéologique liée à la thèse\\Cultures.docx" \l "Cul_Protohistoire_Soc_Elites"</w:instrText>
      </w:r>
      <w:r>
        <w:fldChar w:fldCharType="separate"/>
      </w:r>
      <w:r w:rsidR="003D5673" w:rsidRPr="0032190F">
        <w:rPr>
          <w:rStyle w:val="Hyperlink"/>
          <w:lang w:val="fr-FR"/>
        </w:rPr>
        <w:t>Site princier</w:t>
      </w:r>
      <w:r>
        <w:fldChar w:fldCharType="end"/>
      </w:r>
      <w:r w:rsidR="00167B77" w:rsidRPr="0032190F">
        <w:rPr>
          <w:lang w:val="fr-FR"/>
        </w:rPr>
        <w:t xml:space="preserve">, probable lieu de </w:t>
      </w:r>
      <w:r w:rsidR="003D5673" w:rsidRPr="0032190F">
        <w:rPr>
          <w:i/>
          <w:lang w:val="fr-FR"/>
        </w:rPr>
        <w:t xml:space="preserve">trading </w:t>
      </w:r>
      <w:r w:rsidR="00167B77" w:rsidRPr="0032190F">
        <w:rPr>
          <w:i/>
          <w:lang w:val="fr-FR"/>
        </w:rPr>
        <w:t>route</w:t>
      </w:r>
      <w:r w:rsidR="00167B77" w:rsidRPr="0032190F">
        <w:rPr>
          <w:lang w:val="fr-FR"/>
        </w:rPr>
        <w:t xml:space="preserve"> proche d’une rivière qui est un affluent du Rhin (BIB 1752)</w:t>
      </w:r>
    </w:p>
    <w:p w14:paraId="0A364C63" w14:textId="77777777" w:rsidR="00B474FC" w:rsidRPr="0032190F" w:rsidRDefault="00B474FC" w:rsidP="00242C0F">
      <w:pPr>
        <w:jc w:val="both"/>
        <w:rPr>
          <w:lang w:val="fr-FR"/>
        </w:rPr>
      </w:pPr>
    </w:p>
    <w:p w14:paraId="601D16D4" w14:textId="77777777" w:rsidR="00167B77" w:rsidRDefault="00C95E36" w:rsidP="00242C0F">
      <w:pPr>
        <w:jc w:val="both"/>
        <w:rPr>
          <w:lang w:val="fr-FR"/>
        </w:rPr>
      </w:pPr>
      <w:r>
        <w:rPr>
          <w:lang w:val="fr-FR"/>
        </w:rPr>
        <w:t>MANDEURE</w:t>
      </w:r>
    </w:p>
    <w:p w14:paraId="5701AAF1" w14:textId="77777777" w:rsidR="00C95E36" w:rsidRDefault="00C95E36" w:rsidP="00C95E36">
      <w:pPr>
        <w:jc w:val="both"/>
        <w:rPr>
          <w:lang w:val="fr-FR"/>
        </w:rPr>
      </w:pPr>
      <w:r>
        <w:rPr>
          <w:lang w:val="fr-FR"/>
        </w:rPr>
        <w:t>Situé proche des limites d'un bassin versant (O. Buschenschutz in MOSAICnet 2018)</w:t>
      </w:r>
    </w:p>
    <w:p w14:paraId="7607B6EA" w14:textId="77777777" w:rsidR="00C95E36" w:rsidRPr="0032190F" w:rsidRDefault="00C95E36" w:rsidP="00242C0F">
      <w:pPr>
        <w:jc w:val="both"/>
        <w:rPr>
          <w:lang w:val="fr-FR"/>
        </w:rPr>
      </w:pPr>
    </w:p>
    <w:p w14:paraId="21012745" w14:textId="77777777" w:rsidR="001924EF" w:rsidRPr="0032190F" w:rsidRDefault="001924EF" w:rsidP="00426FF9">
      <w:pPr>
        <w:pStyle w:val="Heading1"/>
      </w:pPr>
      <w:bookmarkStart w:id="4715" w:name="Sit_Bibracte"/>
      <w:r w:rsidRPr="0032190F">
        <w:t>BIBRACTE</w:t>
      </w:r>
    </w:p>
    <w:bookmarkEnd w:id="4715"/>
    <w:p w14:paraId="444C4A13" w14:textId="77777777" w:rsidR="001924EF" w:rsidRPr="0032190F" w:rsidRDefault="001924EF" w:rsidP="00242C0F">
      <w:pPr>
        <w:rPr>
          <w:lang w:val="fr-FR"/>
        </w:rPr>
      </w:pPr>
    </w:p>
    <w:p w14:paraId="3DC283BC" w14:textId="750A5575" w:rsidR="00C95E36" w:rsidRDefault="001924EF" w:rsidP="00C95E36">
      <w:pPr>
        <w:jc w:val="both"/>
        <w:rPr>
          <w:lang w:val="fr-FR"/>
        </w:rPr>
      </w:pPr>
      <w:r w:rsidRPr="0032190F">
        <w:rPr>
          <w:lang w:val="fr-FR"/>
        </w:rPr>
        <w:t>Situé sur le Mont Beuvray, l’</w:t>
      </w:r>
      <w:hyperlink r:id="rId11630" w:anchor="Cul_Oppidum" w:history="1">
        <w:r w:rsidR="00900011" w:rsidRPr="0032190F">
          <w:rPr>
            <w:rStyle w:val="Hyperlink"/>
            <w:lang w:val="fr-FR"/>
          </w:rPr>
          <w:t>oppidum</w:t>
        </w:r>
      </w:hyperlink>
      <w:r w:rsidR="00900011" w:rsidRPr="0032190F">
        <w:rPr>
          <w:lang w:val="fr-FR"/>
        </w:rPr>
        <w:t xml:space="preserve"> </w:t>
      </w:r>
      <w:r w:rsidRPr="0032190F">
        <w:rPr>
          <w:lang w:val="fr-FR"/>
        </w:rPr>
        <w:t>de Bibracte (Nièvre, Saône-et-Loire) fut fondé à la fin du 2</w:t>
      </w:r>
      <w:r w:rsidRPr="0032190F">
        <w:rPr>
          <w:vertAlign w:val="superscript"/>
          <w:lang w:val="fr-FR"/>
        </w:rPr>
        <w:t>e</w:t>
      </w:r>
      <w:r w:rsidRPr="0032190F">
        <w:rPr>
          <w:lang w:val="fr-FR"/>
        </w:rPr>
        <w:t xml:space="preserve"> s. a.C. par les </w:t>
      </w:r>
      <w:hyperlink r:id="rId11631" w:anchor="Cul_Gaulois_Eduens" w:history="1">
        <w:r w:rsidRPr="0032190F">
          <w:rPr>
            <w:rStyle w:val="Hyperlink"/>
            <w:lang w:val="fr-FR"/>
          </w:rPr>
          <w:t>Éduen</w:t>
        </w:r>
        <w:r w:rsidR="005808A6" w:rsidRPr="0032190F">
          <w:rPr>
            <w:rStyle w:val="Hyperlink"/>
            <w:lang w:val="fr-FR"/>
          </w:rPr>
          <w:t>s</w:t>
        </w:r>
      </w:hyperlink>
      <w:r w:rsidR="005808A6" w:rsidRPr="0032190F">
        <w:rPr>
          <w:lang w:val="fr-FR"/>
        </w:rPr>
        <w:t xml:space="preserve"> qui en firent leur capitale</w:t>
      </w:r>
      <w:r w:rsidR="00EE1B90" w:rsidRPr="0032190F">
        <w:rPr>
          <w:lang w:val="fr-FR"/>
        </w:rPr>
        <w:t xml:space="preserve"> à la fin de l’époque gauloise</w:t>
      </w:r>
      <w:r w:rsidR="005808A6" w:rsidRPr="0032190F">
        <w:rPr>
          <w:lang w:val="fr-FR"/>
        </w:rPr>
        <w:t>.(SS BIB).</w:t>
      </w:r>
      <w:r w:rsidR="00C95E36" w:rsidRPr="00C95E36">
        <w:rPr>
          <w:lang w:val="fr-FR"/>
        </w:rPr>
        <w:t xml:space="preserve"> </w:t>
      </w:r>
      <w:r w:rsidR="00C95E36">
        <w:rPr>
          <w:lang w:val="fr-FR"/>
        </w:rPr>
        <w:t>Situé proche des limites d'un bassin versant (O. Buschenschutz in MOSAICnet 2018)</w:t>
      </w:r>
    </w:p>
    <w:p w14:paraId="6A448C0D" w14:textId="77777777" w:rsidR="005808A6" w:rsidRPr="0032190F" w:rsidRDefault="005808A6" w:rsidP="00242C0F">
      <w:pPr>
        <w:jc w:val="both"/>
        <w:rPr>
          <w:lang w:val="fr-FR"/>
        </w:rPr>
      </w:pPr>
    </w:p>
    <w:p w14:paraId="62BDB6DF" w14:textId="00B3053D" w:rsidR="001924EF" w:rsidRPr="0032190F" w:rsidRDefault="001924EF" w:rsidP="00242C0F">
      <w:pPr>
        <w:jc w:val="both"/>
        <w:rPr>
          <w:lang w:val="fr-FR"/>
        </w:rPr>
      </w:pPr>
      <w:r w:rsidRPr="0032190F">
        <w:rPr>
          <w:lang w:val="fr-FR"/>
        </w:rPr>
        <w:t xml:space="preserve">Décrite par </w:t>
      </w:r>
      <w:hyperlink r:id="rId11632" w:anchor="Cul_Rome__sEcrit_Cesar" w:history="1">
        <w:r w:rsidR="005B3FB7" w:rsidRPr="0032190F">
          <w:rPr>
            <w:rStyle w:val="Hyperlink"/>
            <w:lang w:val="fr-FR"/>
          </w:rPr>
          <w:t>César</w:t>
        </w:r>
      </w:hyperlink>
      <w:r w:rsidR="006123C6" w:rsidRPr="0032190F">
        <w:rPr>
          <w:lang w:val="fr-FR"/>
        </w:rPr>
        <w:t>, qui y passa l’hiver -58</w:t>
      </w:r>
      <w:r w:rsidRPr="0032190F">
        <w:rPr>
          <w:lang w:val="fr-FR"/>
        </w:rPr>
        <w:t xml:space="preserve">, dans </w:t>
      </w:r>
      <w:r w:rsidRPr="0032190F">
        <w:rPr>
          <w:i/>
          <w:lang w:val="fr-FR"/>
        </w:rPr>
        <w:t>Bellum Gallicum</w:t>
      </w:r>
      <w:r w:rsidR="00A6193F" w:rsidRPr="0032190F">
        <w:rPr>
          <w:lang w:val="fr-FR"/>
        </w:rPr>
        <w:t xml:space="preserve"> (</w:t>
      </w:r>
      <w:r w:rsidR="00A6193F" w:rsidRPr="0032190F">
        <w:rPr>
          <w:i/>
          <w:lang w:val="fr-FR"/>
        </w:rPr>
        <w:t>BG</w:t>
      </w:r>
      <w:r w:rsidR="00A6193F" w:rsidRPr="0032190F">
        <w:rPr>
          <w:lang w:val="fr-FR"/>
        </w:rPr>
        <w:t>)</w:t>
      </w:r>
      <w:r w:rsidRPr="0032190F">
        <w:rPr>
          <w:lang w:val="fr-FR"/>
        </w:rPr>
        <w:t xml:space="preserve">, comme « de beaucoup la plus grande et plus riche ville des Éduens ». Elle deviendra </w:t>
      </w:r>
      <w:r w:rsidRPr="0032190F">
        <w:rPr>
          <w:i/>
          <w:lang w:val="fr-FR"/>
        </w:rPr>
        <w:t>civitas foederata</w:t>
      </w:r>
      <w:r w:rsidRPr="0032190F">
        <w:rPr>
          <w:lang w:val="fr-FR"/>
        </w:rPr>
        <w:t xml:space="preserve"> des Éduens après la Conquête</w:t>
      </w:r>
      <w:r w:rsidR="00260B4F" w:rsidRPr="0032190F">
        <w:rPr>
          <w:lang w:val="fr-FR"/>
        </w:rPr>
        <w:t xml:space="preserve"> de la Gaule</w:t>
      </w:r>
      <w:r w:rsidRPr="0032190F">
        <w:rPr>
          <w:lang w:val="fr-FR"/>
        </w:rPr>
        <w:t>.</w:t>
      </w:r>
      <w:r w:rsidR="00904826" w:rsidRPr="0032190F">
        <w:rPr>
          <w:lang w:val="fr-FR"/>
        </w:rPr>
        <w:t xml:space="preserve"> C’est là où Vercingétorix constitua la coalition des peuples de Gaule à la veille de la bataille d’Alésia (BIB 1701). </w:t>
      </w:r>
    </w:p>
    <w:p w14:paraId="231D7549" w14:textId="77777777" w:rsidR="001924EF" w:rsidRPr="0032190F" w:rsidRDefault="006123C6" w:rsidP="00242C0F">
      <w:pPr>
        <w:jc w:val="both"/>
        <w:rPr>
          <w:lang w:val="fr-FR"/>
        </w:rPr>
      </w:pPr>
      <w:r w:rsidRPr="0032190F">
        <w:rPr>
          <w:lang w:val="fr-FR"/>
        </w:rPr>
        <w:t>Le rempart extérieur fait 7 km. Le rempart intérieur</w:t>
      </w:r>
      <w:r w:rsidR="00982D47" w:rsidRPr="0032190F">
        <w:rPr>
          <w:lang w:val="fr-FR"/>
        </w:rPr>
        <w:t xml:space="preserve"> (plus récent)</w:t>
      </w:r>
      <w:r w:rsidRPr="0032190F">
        <w:rPr>
          <w:lang w:val="fr-FR"/>
        </w:rPr>
        <w:t xml:space="preserve"> long de </w:t>
      </w:r>
      <w:r w:rsidR="001924EF" w:rsidRPr="0032190F">
        <w:rPr>
          <w:lang w:val="fr-FR"/>
        </w:rPr>
        <w:t xml:space="preserve">5 km en </w:t>
      </w:r>
      <w:r w:rsidR="001924EF" w:rsidRPr="0032190F">
        <w:rPr>
          <w:i/>
          <w:lang w:val="fr-FR"/>
        </w:rPr>
        <w:t>murus gallicus</w:t>
      </w:r>
      <w:r w:rsidR="001924EF" w:rsidRPr="0032190F">
        <w:rPr>
          <w:lang w:val="fr-FR"/>
        </w:rPr>
        <w:t xml:space="preserve"> (armé de poutres et parement en pierres</w:t>
      </w:r>
      <w:r w:rsidR="00A6193F" w:rsidRPr="0032190F">
        <w:rPr>
          <w:lang w:val="fr-FR"/>
        </w:rPr>
        <w:t xml:space="preserve">. Le </w:t>
      </w:r>
      <w:r w:rsidR="00A6193F" w:rsidRPr="0032190F">
        <w:rPr>
          <w:i/>
          <w:lang w:val="fr-FR"/>
        </w:rPr>
        <w:t>murus gallicus</w:t>
      </w:r>
      <w:r w:rsidR="00A6193F" w:rsidRPr="0032190F">
        <w:rPr>
          <w:lang w:val="fr-FR"/>
        </w:rPr>
        <w:t xml:space="preserve"> est décrit par César dans la partie de la </w:t>
      </w:r>
      <w:r w:rsidR="00A6193F" w:rsidRPr="0032190F">
        <w:rPr>
          <w:i/>
          <w:lang w:val="fr-FR"/>
        </w:rPr>
        <w:t>BG</w:t>
      </w:r>
      <w:r w:rsidR="00A6193F" w:rsidRPr="0032190F">
        <w:rPr>
          <w:lang w:val="fr-FR"/>
        </w:rPr>
        <w:t xml:space="preserve"> consacrée à </w:t>
      </w:r>
      <w:r w:rsidR="00A6193F" w:rsidRPr="0032190F">
        <w:rPr>
          <w:i/>
          <w:lang w:val="fr-FR"/>
        </w:rPr>
        <w:t>Avaricum</w:t>
      </w:r>
      <w:r w:rsidR="001924EF" w:rsidRPr="0032190F">
        <w:rPr>
          <w:lang w:val="fr-FR"/>
        </w:rPr>
        <w:t>)</w:t>
      </w:r>
      <w:r w:rsidR="00982D47" w:rsidRPr="0032190F">
        <w:rPr>
          <w:lang w:val="fr-FR"/>
        </w:rPr>
        <w:t xml:space="preserve"> (Musée Bibracte)</w:t>
      </w:r>
      <w:r w:rsidR="001924EF" w:rsidRPr="0032190F">
        <w:rPr>
          <w:lang w:val="fr-FR"/>
        </w:rPr>
        <w:t xml:space="preserve">. Cette circonferrance enclos une superficie de </w:t>
      </w:r>
      <w:smartTag w:uri="urn:schemas-microsoft-com:office:smarttags" w:element="metricconverter">
        <w:smartTagPr>
          <w:attr w:name="ProductID" w:val="135 ha"/>
        </w:smartTagPr>
        <w:r w:rsidR="001924EF" w:rsidRPr="0032190F">
          <w:rPr>
            <w:lang w:val="fr-FR"/>
          </w:rPr>
          <w:t>135 ha</w:t>
        </w:r>
      </w:smartTag>
      <w:r w:rsidR="001924EF" w:rsidRPr="0032190F">
        <w:rPr>
          <w:lang w:val="fr-FR"/>
        </w:rPr>
        <w:t xml:space="preserve"> en partie occupée par des habitations au 1</w:t>
      </w:r>
      <w:r w:rsidR="001924EF" w:rsidRPr="0032190F">
        <w:rPr>
          <w:vertAlign w:val="superscript"/>
          <w:lang w:val="fr-FR"/>
        </w:rPr>
        <w:t>e</w:t>
      </w:r>
      <w:r w:rsidR="001924EF" w:rsidRPr="0032190F">
        <w:rPr>
          <w:lang w:val="fr-FR"/>
        </w:rPr>
        <w:t xml:space="preserve"> s. a.C. C’est à ce moment que la ville reçoit les influences romaines perceptibles dans les matériaux de construction (pierre de taille).</w:t>
      </w:r>
    </w:p>
    <w:p w14:paraId="3C29370E" w14:textId="77777777" w:rsidR="001924EF" w:rsidRPr="0032190F" w:rsidRDefault="001924EF" w:rsidP="00242C0F">
      <w:pPr>
        <w:jc w:val="both"/>
        <w:rPr>
          <w:lang w:val="fr-FR"/>
        </w:rPr>
      </w:pPr>
      <w:r w:rsidRPr="0032190F">
        <w:rPr>
          <w:lang w:val="fr-FR"/>
        </w:rPr>
        <w:t>La Terrasse est un espace reservé en périphérie duquel sera construit un temple à plan carré au 1</w:t>
      </w:r>
      <w:r w:rsidRPr="0032190F">
        <w:rPr>
          <w:vertAlign w:val="superscript"/>
          <w:lang w:val="fr-FR"/>
        </w:rPr>
        <w:t>e</w:t>
      </w:r>
      <w:r w:rsidRPr="0032190F">
        <w:rPr>
          <w:lang w:val="fr-FR"/>
        </w:rPr>
        <w:t xml:space="preserve"> s. a.C. (SS BIB).</w:t>
      </w:r>
    </w:p>
    <w:p w14:paraId="1431DD25" w14:textId="77777777" w:rsidR="000B081A" w:rsidRPr="0032190F" w:rsidRDefault="00982D47" w:rsidP="00242C0F">
      <w:pPr>
        <w:jc w:val="both"/>
        <w:rPr>
          <w:lang w:val="fr-FR"/>
        </w:rPr>
      </w:pPr>
      <w:r w:rsidRPr="0032190F">
        <w:rPr>
          <w:lang w:val="fr-FR"/>
        </w:rPr>
        <w:t>Un atelier de bronzier est situé à la porte du Rebout</w:t>
      </w:r>
      <w:r w:rsidR="000B081A" w:rsidRPr="0032190F">
        <w:rPr>
          <w:lang w:val="fr-FR"/>
        </w:rPr>
        <w:t xml:space="preserve"> (Musée Bibracte)</w:t>
      </w:r>
      <w:r w:rsidRPr="0032190F">
        <w:rPr>
          <w:lang w:val="fr-FR"/>
        </w:rPr>
        <w:t>.</w:t>
      </w:r>
      <w:r w:rsidR="00483494" w:rsidRPr="0032190F">
        <w:rPr>
          <w:lang w:val="fr-FR"/>
        </w:rPr>
        <w:t xml:space="preserve"> A Bibracte, importante activité liée au métal qui se poursuivra à Autun (Musée Bibracte).</w:t>
      </w:r>
    </w:p>
    <w:p w14:paraId="57FD8BBD" w14:textId="3E679F53" w:rsidR="000B081A" w:rsidRPr="0032190F" w:rsidRDefault="000B081A" w:rsidP="00242C0F">
      <w:pPr>
        <w:rPr>
          <w:lang w:val="fr-FR"/>
        </w:rPr>
      </w:pPr>
      <w:r w:rsidRPr="0032190F">
        <w:rPr>
          <w:lang w:val="fr-FR"/>
        </w:rPr>
        <w:t xml:space="preserve">Concentration exceptionnelle d’amphores de type </w:t>
      </w:r>
      <w:hyperlink r:id="rId11633" w:anchor="Cul_Dressel_t_1" w:history="1">
        <w:r w:rsidRPr="00A71276">
          <w:rPr>
            <w:rStyle w:val="Hyperlink"/>
            <w:lang w:val="fr-FR"/>
          </w:rPr>
          <w:t>Dressel 1</w:t>
        </w:r>
      </w:hyperlink>
      <w:r w:rsidRPr="0032190F">
        <w:rPr>
          <w:lang w:val="fr-FR"/>
        </w:rPr>
        <w:t xml:space="preserve"> (93% des amphores) </w:t>
      </w:r>
    </w:p>
    <w:p w14:paraId="34E6AD73" w14:textId="77777777" w:rsidR="000B081A" w:rsidRPr="0032190F" w:rsidRDefault="000B081A"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0"/>
        <w:gridCol w:w="1323"/>
        <w:gridCol w:w="1190"/>
      </w:tblGrid>
      <w:tr w:rsidR="000B081A" w14:paraId="7BFCB1CA" w14:textId="77777777" w:rsidTr="00014F57">
        <w:trPr>
          <w:jc w:val="center"/>
        </w:trPr>
        <w:tc>
          <w:tcPr>
            <w:tcW w:w="1410" w:type="dxa"/>
            <w:shd w:val="clear" w:color="auto" w:fill="auto"/>
          </w:tcPr>
          <w:p w14:paraId="1098DBD0" w14:textId="77777777" w:rsidR="000B081A" w:rsidRDefault="000B081A" w:rsidP="00242C0F">
            <w:r>
              <w:t>Type</w:t>
            </w:r>
          </w:p>
        </w:tc>
        <w:tc>
          <w:tcPr>
            <w:tcW w:w="1323" w:type="dxa"/>
            <w:shd w:val="clear" w:color="auto" w:fill="auto"/>
          </w:tcPr>
          <w:p w14:paraId="53357588" w14:textId="77777777" w:rsidR="000B081A" w:rsidRDefault="000B081A" w:rsidP="00242C0F">
            <w:r>
              <w:t>Datation</w:t>
            </w:r>
          </w:p>
        </w:tc>
        <w:tc>
          <w:tcPr>
            <w:tcW w:w="1190" w:type="dxa"/>
            <w:shd w:val="clear" w:color="auto" w:fill="auto"/>
          </w:tcPr>
          <w:p w14:paraId="44EABA5F" w14:textId="77777777" w:rsidR="000B081A" w:rsidRDefault="000B081A" w:rsidP="00242C0F">
            <w:r>
              <w:t>Fonction</w:t>
            </w:r>
          </w:p>
        </w:tc>
      </w:tr>
      <w:tr w:rsidR="000B081A" w14:paraId="6CBFF6AA" w14:textId="77777777" w:rsidTr="00014F57">
        <w:trPr>
          <w:jc w:val="center"/>
        </w:trPr>
        <w:tc>
          <w:tcPr>
            <w:tcW w:w="1410" w:type="dxa"/>
            <w:shd w:val="clear" w:color="auto" w:fill="auto"/>
          </w:tcPr>
          <w:p w14:paraId="283D8613" w14:textId="77777777" w:rsidR="000B081A" w:rsidRDefault="000B081A" w:rsidP="00242C0F">
            <w:r>
              <w:t>Dressel 1A</w:t>
            </w:r>
          </w:p>
        </w:tc>
        <w:tc>
          <w:tcPr>
            <w:tcW w:w="1323" w:type="dxa"/>
            <w:shd w:val="clear" w:color="auto" w:fill="auto"/>
          </w:tcPr>
          <w:p w14:paraId="5B4D4BC3" w14:textId="77777777" w:rsidR="000B081A" w:rsidRDefault="000B081A" w:rsidP="00242C0F">
            <w:r>
              <w:t>-150 à -70</w:t>
            </w:r>
          </w:p>
        </w:tc>
        <w:tc>
          <w:tcPr>
            <w:tcW w:w="1190" w:type="dxa"/>
            <w:shd w:val="clear" w:color="auto" w:fill="auto"/>
          </w:tcPr>
          <w:p w14:paraId="3F604EE8" w14:textId="77777777" w:rsidR="000B081A" w:rsidRDefault="000B081A" w:rsidP="00242C0F">
            <w:r>
              <w:t>vin</w:t>
            </w:r>
          </w:p>
        </w:tc>
      </w:tr>
      <w:tr w:rsidR="000B081A" w14:paraId="00FFAF8E" w14:textId="77777777" w:rsidTr="00014F57">
        <w:trPr>
          <w:jc w:val="center"/>
        </w:trPr>
        <w:tc>
          <w:tcPr>
            <w:tcW w:w="1410" w:type="dxa"/>
            <w:shd w:val="clear" w:color="auto" w:fill="auto"/>
          </w:tcPr>
          <w:p w14:paraId="1B66D68A" w14:textId="77777777" w:rsidR="000B081A" w:rsidRDefault="000B081A" w:rsidP="00242C0F">
            <w:r>
              <w:t>Dressel 1B</w:t>
            </w:r>
          </w:p>
        </w:tc>
        <w:tc>
          <w:tcPr>
            <w:tcW w:w="1323" w:type="dxa"/>
            <w:shd w:val="clear" w:color="auto" w:fill="auto"/>
          </w:tcPr>
          <w:p w14:paraId="53412C7F" w14:textId="77777777" w:rsidR="000B081A" w:rsidRDefault="000B081A" w:rsidP="00242C0F">
            <w:r>
              <w:t>1</w:t>
            </w:r>
            <w:r w:rsidRPr="00014F57">
              <w:rPr>
                <w:vertAlign w:val="superscript"/>
              </w:rPr>
              <w:t>e</w:t>
            </w:r>
            <w:r>
              <w:t xml:space="preserve"> s. aec</w:t>
            </w:r>
          </w:p>
        </w:tc>
        <w:tc>
          <w:tcPr>
            <w:tcW w:w="1190" w:type="dxa"/>
            <w:shd w:val="clear" w:color="auto" w:fill="auto"/>
          </w:tcPr>
          <w:p w14:paraId="0654DF1A" w14:textId="77777777" w:rsidR="000B081A" w:rsidRDefault="000B081A" w:rsidP="00242C0F">
            <w:r>
              <w:t>vin</w:t>
            </w:r>
          </w:p>
        </w:tc>
      </w:tr>
      <w:tr w:rsidR="000B081A" w14:paraId="26988501" w14:textId="77777777" w:rsidTr="00014F57">
        <w:trPr>
          <w:jc w:val="center"/>
        </w:trPr>
        <w:tc>
          <w:tcPr>
            <w:tcW w:w="1410" w:type="dxa"/>
            <w:shd w:val="clear" w:color="auto" w:fill="auto"/>
          </w:tcPr>
          <w:p w14:paraId="6BFE9C85" w14:textId="77777777" w:rsidR="000B081A" w:rsidRDefault="000B081A" w:rsidP="00242C0F">
            <w:r>
              <w:t>Dressel 1C</w:t>
            </w:r>
          </w:p>
        </w:tc>
        <w:tc>
          <w:tcPr>
            <w:tcW w:w="1323" w:type="dxa"/>
            <w:shd w:val="clear" w:color="auto" w:fill="auto"/>
          </w:tcPr>
          <w:p w14:paraId="21C79487" w14:textId="77777777" w:rsidR="000B081A" w:rsidRDefault="000B081A" w:rsidP="00242C0F">
            <w:r>
              <w:t>-125 à -50</w:t>
            </w:r>
          </w:p>
        </w:tc>
        <w:tc>
          <w:tcPr>
            <w:tcW w:w="1190" w:type="dxa"/>
            <w:shd w:val="clear" w:color="auto" w:fill="auto"/>
          </w:tcPr>
          <w:p w14:paraId="0099C7F4" w14:textId="77777777" w:rsidR="000B081A" w:rsidRDefault="000B081A" w:rsidP="00242C0F">
            <w:r>
              <w:t>vin</w:t>
            </w:r>
          </w:p>
        </w:tc>
      </w:tr>
    </w:tbl>
    <w:p w14:paraId="44333508" w14:textId="77777777" w:rsidR="000B081A" w:rsidRDefault="000B081A" w:rsidP="00242C0F">
      <w:r>
        <w:t>(Musée de Bibracte).</w:t>
      </w:r>
    </w:p>
    <w:p w14:paraId="7B8645B0" w14:textId="77777777" w:rsidR="000B081A" w:rsidRDefault="000B081A" w:rsidP="00242C0F"/>
    <w:p w14:paraId="692C67EC" w14:textId="77777777" w:rsidR="00483494" w:rsidRPr="0032190F" w:rsidRDefault="00483494" w:rsidP="00242C0F">
      <w:pPr>
        <w:rPr>
          <w:lang w:val="fr-FR"/>
        </w:rPr>
      </w:pPr>
      <w:r w:rsidRPr="0032190F">
        <w:rPr>
          <w:lang w:val="fr-FR"/>
        </w:rPr>
        <w:t>Un bassin monumental daté du 1</w:t>
      </w:r>
      <w:r w:rsidRPr="0032190F">
        <w:rPr>
          <w:vertAlign w:val="superscript"/>
          <w:lang w:val="fr-FR"/>
        </w:rPr>
        <w:t>e</w:t>
      </w:r>
      <w:r w:rsidRPr="0032190F">
        <w:rPr>
          <w:lang w:val="fr-FR"/>
        </w:rPr>
        <w:t xml:space="preserve"> aec, en pierre de taille (savoir-faire romain) est disposé au milieu de la principale voie/rue traversant le site. Sa fonction est inconnue (Musée de Bibracte).</w:t>
      </w:r>
    </w:p>
    <w:p w14:paraId="679BB3A8" w14:textId="77777777" w:rsidR="00483494" w:rsidRPr="0032190F" w:rsidRDefault="00483494" w:rsidP="00242C0F">
      <w:pPr>
        <w:rPr>
          <w:lang w:val="fr-FR"/>
        </w:rPr>
      </w:pPr>
    </w:p>
    <w:p w14:paraId="5B481596" w14:textId="77777777" w:rsidR="000B081A" w:rsidRPr="0032190F" w:rsidRDefault="000B081A" w:rsidP="00242C0F">
      <w:pPr>
        <w:rPr>
          <w:lang w:val="fr-FR"/>
        </w:rPr>
      </w:pPr>
      <w:r w:rsidRPr="0032190F">
        <w:rPr>
          <w:lang w:val="fr-FR"/>
        </w:rPr>
        <w:t>L’importance des restes d’amphores (près de 1000 NMI), Bibracte est la plus importante concetration de ce type de contenant (Musée de Bibracte).</w:t>
      </w:r>
    </w:p>
    <w:p w14:paraId="7771085C" w14:textId="77777777" w:rsidR="000B081A" w:rsidRPr="0032190F" w:rsidRDefault="000B081A" w:rsidP="00242C0F">
      <w:pPr>
        <w:rPr>
          <w:lang w:val="fr-FR"/>
        </w:rPr>
      </w:pPr>
    </w:p>
    <w:p w14:paraId="465AAEB4" w14:textId="77777777" w:rsidR="000B081A" w:rsidRPr="0032190F" w:rsidRDefault="000B081A" w:rsidP="00242C0F">
      <w:pPr>
        <w:rPr>
          <w:lang w:val="fr-FR"/>
        </w:rPr>
      </w:pPr>
      <w:r w:rsidRPr="0032190F">
        <w:rPr>
          <w:lang w:val="fr-FR"/>
        </w:rPr>
        <w:t xml:space="preserve">Popumation estimée à 5000/10000 </w:t>
      </w:r>
      <w:r w:rsidR="00673F0D" w:rsidRPr="0032190F">
        <w:rPr>
          <w:lang w:val="fr-FR"/>
        </w:rPr>
        <w:t>habitants</w:t>
      </w:r>
      <w:r w:rsidRPr="0032190F">
        <w:rPr>
          <w:lang w:val="fr-FR"/>
        </w:rPr>
        <w:t xml:space="preserve"> (Musée de Bibracte).</w:t>
      </w:r>
    </w:p>
    <w:p w14:paraId="1FECFDD8" w14:textId="77777777" w:rsidR="004D7ED8" w:rsidRPr="0032190F" w:rsidRDefault="004D7ED8" w:rsidP="00242C0F">
      <w:pPr>
        <w:rPr>
          <w:lang w:val="fr-FR"/>
        </w:rPr>
      </w:pPr>
    </w:p>
    <w:p w14:paraId="61D301C3" w14:textId="77777777" w:rsidR="004D7ED8" w:rsidRPr="0032190F" w:rsidRDefault="004D7ED8" w:rsidP="00242C0F">
      <w:pPr>
        <w:rPr>
          <w:lang w:val="fr-FR"/>
        </w:rPr>
      </w:pPr>
      <w:r w:rsidRPr="0032190F">
        <w:rPr>
          <w:lang w:val="fr-FR"/>
        </w:rPr>
        <w:t>Il existe un étalon-mesure de 30 cm qui correspond à 1 pied (BIB A. Fochesado in BIB 2540)</w:t>
      </w:r>
    </w:p>
    <w:p w14:paraId="76F77BD0" w14:textId="77777777" w:rsidR="009C7B25" w:rsidRDefault="004D7ED8" w:rsidP="00242C0F">
      <w:pPr>
        <w:rPr>
          <w:lang w:val="fr-FR"/>
        </w:rPr>
      </w:pPr>
      <w:r w:rsidRPr="0032190F">
        <w:rPr>
          <w:lang w:val="fr-FR"/>
        </w:rPr>
        <w:t>Il existe ~200 habitats recensés sur le site. Les toitures sont en bardeau (BIB A. Fochesado in BIB 2540)</w:t>
      </w:r>
    </w:p>
    <w:p w14:paraId="0F55E2EF" w14:textId="77777777" w:rsidR="00E61373" w:rsidRDefault="00E61373" w:rsidP="00242C0F">
      <w:pPr>
        <w:rPr>
          <w:lang w:val="fr-FR"/>
        </w:rPr>
      </w:pPr>
    </w:p>
    <w:p w14:paraId="6CEFB4C7" w14:textId="77777777" w:rsidR="00E61373" w:rsidRPr="0032190F" w:rsidRDefault="00E61373" w:rsidP="00242C0F">
      <w:pPr>
        <w:rPr>
          <w:lang w:val="fr-FR"/>
        </w:rPr>
      </w:pPr>
      <w:r>
        <w:rPr>
          <w:lang w:val="fr-FR"/>
        </w:rPr>
        <w:t>Au 19e s. ad, débat pour savoir si Bibracte était la capitale des Eduens (visite site Bibracte in MOSAICnet 2018)</w:t>
      </w:r>
    </w:p>
    <w:p w14:paraId="42F71AD9" w14:textId="77777777" w:rsidR="000B081A" w:rsidRPr="0032190F" w:rsidRDefault="000B081A" w:rsidP="00242C0F">
      <w:pPr>
        <w:jc w:val="both"/>
        <w:rPr>
          <w:lang w:val="fr-FR"/>
        </w:rPr>
      </w:pPr>
    </w:p>
    <w:p w14:paraId="1CCDC7AF" w14:textId="77777777" w:rsidR="000B081A" w:rsidRPr="0032190F" w:rsidRDefault="000B081A" w:rsidP="00242C0F">
      <w:pPr>
        <w:pStyle w:val="Heading2"/>
      </w:pPr>
      <w:r w:rsidRPr="0032190F">
        <w:t>Croix du Rebout</w:t>
      </w:r>
    </w:p>
    <w:p w14:paraId="1D7237AE" w14:textId="77777777" w:rsidR="00982D47" w:rsidRPr="0032190F" w:rsidRDefault="00A6193F" w:rsidP="00242C0F">
      <w:pPr>
        <w:jc w:val="both"/>
        <w:rPr>
          <w:lang w:val="fr-FR"/>
        </w:rPr>
      </w:pPr>
      <w:r w:rsidRPr="0032190F">
        <w:rPr>
          <w:lang w:val="fr-FR"/>
        </w:rPr>
        <w:t xml:space="preserve">Une nécropole à la Croix du Rebout comprend environ 70 enclos carrés fossoyés et palissadés ouverts à l’Est d’environ 4,5 m de côté (Musée Bibracte) </w:t>
      </w:r>
    </w:p>
    <w:p w14:paraId="41CEBD0B" w14:textId="77777777" w:rsidR="000B081A" w:rsidRPr="0032190F" w:rsidRDefault="000B081A" w:rsidP="00242C0F">
      <w:pPr>
        <w:jc w:val="both"/>
        <w:rPr>
          <w:lang w:val="fr-FR"/>
        </w:rPr>
      </w:pPr>
    </w:p>
    <w:p w14:paraId="333716A1" w14:textId="77777777" w:rsidR="000B081A" w:rsidRPr="0032190F" w:rsidRDefault="000B081A" w:rsidP="00242C0F">
      <w:pPr>
        <w:pStyle w:val="Heading3"/>
        <w:spacing w:line="240" w:lineRule="auto"/>
      </w:pPr>
      <w:r w:rsidRPr="0032190F">
        <w:t>Tombe des Barlots</w:t>
      </w:r>
    </w:p>
    <w:p w14:paraId="636BEAD7" w14:textId="77777777" w:rsidR="000B081A" w:rsidRPr="0032190F" w:rsidRDefault="000B081A" w:rsidP="00242C0F">
      <w:pPr>
        <w:jc w:val="both"/>
        <w:rPr>
          <w:lang w:val="fr-FR"/>
        </w:rPr>
      </w:pPr>
      <w:r w:rsidRPr="0032190F">
        <w:rPr>
          <w:lang w:val="fr-FR"/>
        </w:rPr>
        <w:t>Tombe privilégiée de la nécropole datée du 1</w:t>
      </w:r>
      <w:r w:rsidRPr="0032190F">
        <w:rPr>
          <w:vertAlign w:val="superscript"/>
          <w:lang w:val="fr-FR"/>
        </w:rPr>
        <w:t>e</w:t>
      </w:r>
      <w:r w:rsidRPr="0032190F">
        <w:rPr>
          <w:lang w:val="fr-FR"/>
        </w:rPr>
        <w:t xml:space="preserve"> aec. Bien en vue, proche de la voie d’accès à la porte du Rebout, de dimension anormalement grande, les os brûlés sont protégés par un grand vase. Les </w:t>
      </w:r>
      <w:r w:rsidRPr="0032190F">
        <w:rPr>
          <w:lang w:val="fr-FR"/>
        </w:rPr>
        <w:lastRenderedPageBreak/>
        <w:t xml:space="preserve">objets de prestige : vase à parfum d’origine méridionale, fruits exotiques carbonisés (datetes, figues), plaquettes en os suculptées témoignant d’une banquette romaine, fragments de vase de vin grec (Musée Bibracte)  </w:t>
      </w:r>
    </w:p>
    <w:p w14:paraId="3E1D1777" w14:textId="77777777" w:rsidR="004D7ED8" w:rsidRPr="0032190F" w:rsidRDefault="004D7ED8" w:rsidP="00242C0F">
      <w:pPr>
        <w:jc w:val="both"/>
        <w:rPr>
          <w:lang w:val="fr-FR"/>
        </w:rPr>
      </w:pPr>
    </w:p>
    <w:p w14:paraId="7D1A1681" w14:textId="77777777" w:rsidR="004D7ED8" w:rsidRPr="00A0014D" w:rsidRDefault="004D7ED8" w:rsidP="004D7ED8">
      <w:pPr>
        <w:pStyle w:val="Heading2"/>
        <w:rPr>
          <w:lang w:val="en-GB"/>
        </w:rPr>
      </w:pPr>
      <w:r w:rsidRPr="00A0014D">
        <w:rPr>
          <w:lang w:val="en-GB"/>
        </w:rPr>
        <w:t>Combe Chadron</w:t>
      </w:r>
    </w:p>
    <w:p w14:paraId="6CDE50BE" w14:textId="77777777" w:rsidR="004D7ED8" w:rsidRPr="00A0014D" w:rsidRDefault="004D7ED8" w:rsidP="00242C0F">
      <w:pPr>
        <w:jc w:val="both"/>
        <w:rPr>
          <w:lang w:val="en-GB"/>
        </w:rPr>
      </w:pPr>
    </w:p>
    <w:p w14:paraId="27CC68DC" w14:textId="77777777" w:rsidR="004D7ED8" w:rsidRPr="00A0014D" w:rsidRDefault="004D7ED8" w:rsidP="00242C0F">
      <w:pPr>
        <w:jc w:val="both"/>
        <w:rPr>
          <w:lang w:val="en-GB"/>
        </w:rPr>
      </w:pPr>
      <w:r w:rsidRPr="00A0014D">
        <w:rPr>
          <w:lang w:val="en-GB"/>
        </w:rPr>
        <w:t>Ateliers (BIB A. Fochesado in BIB 2540)</w:t>
      </w:r>
    </w:p>
    <w:p w14:paraId="67DF7FAF" w14:textId="77777777" w:rsidR="004D7ED8" w:rsidRPr="00A0014D" w:rsidRDefault="004D7ED8" w:rsidP="00242C0F">
      <w:pPr>
        <w:jc w:val="both"/>
        <w:rPr>
          <w:lang w:val="en-GB"/>
        </w:rPr>
      </w:pPr>
    </w:p>
    <w:p w14:paraId="04324C85" w14:textId="77777777" w:rsidR="004D7ED8" w:rsidRPr="0032190F" w:rsidRDefault="004D7ED8" w:rsidP="004D7ED8">
      <w:pPr>
        <w:pStyle w:val="Heading2"/>
      </w:pPr>
      <w:r w:rsidRPr="0032190F">
        <w:t>Pâture du Couvent</w:t>
      </w:r>
    </w:p>
    <w:p w14:paraId="18AE4C08" w14:textId="77777777" w:rsidR="00E61373" w:rsidRDefault="00E61373" w:rsidP="004D7ED8">
      <w:pPr>
        <w:rPr>
          <w:lang w:val="fr-FR"/>
        </w:rPr>
      </w:pPr>
    </w:p>
    <w:p w14:paraId="71A78DD8" w14:textId="77777777" w:rsidR="00E61373" w:rsidRDefault="00E61373" w:rsidP="004D7ED8">
      <w:pPr>
        <w:rPr>
          <w:lang w:val="fr-FR"/>
        </w:rPr>
      </w:pPr>
      <w:r>
        <w:rPr>
          <w:lang w:val="fr-FR"/>
        </w:rPr>
        <w:t>Situé sur l'un des replat de l'oppidum, centre politique</w:t>
      </w:r>
      <w:r w:rsidR="0071146C">
        <w:rPr>
          <w:lang w:val="fr-FR"/>
        </w:rPr>
        <w:t xml:space="preserve">. Plusieurs périodes représentées dont LT (ca. 50 BC) avec un possible "pré-forum' et des boutiques. Présence d'une basilique (au sens pré-chrétien). Vers 20 BC un incendie. </w:t>
      </w:r>
      <w:r>
        <w:rPr>
          <w:lang w:val="fr-FR"/>
        </w:rPr>
        <w:t xml:space="preserve"> (visite site Bibracte in MOSAICnet 2018)</w:t>
      </w:r>
    </w:p>
    <w:p w14:paraId="43F9877D" w14:textId="77777777" w:rsidR="004D7ED8" w:rsidRDefault="004D7ED8" w:rsidP="004D7ED8">
      <w:pPr>
        <w:rPr>
          <w:lang w:val="fr-FR"/>
        </w:rPr>
      </w:pPr>
      <w:r w:rsidRPr="0032190F">
        <w:rPr>
          <w:lang w:val="fr-FR"/>
        </w:rPr>
        <w:t>Caves en bois (BIB A. Fochesado in BIB 2540)</w:t>
      </w:r>
    </w:p>
    <w:p w14:paraId="56CF8F2A" w14:textId="77777777" w:rsidR="00E61373" w:rsidRPr="0032190F" w:rsidRDefault="00E61373" w:rsidP="004D7ED8">
      <w:pPr>
        <w:rPr>
          <w:lang w:val="fr-FR"/>
        </w:rPr>
      </w:pPr>
    </w:p>
    <w:p w14:paraId="73B42668" w14:textId="77777777" w:rsidR="004D7ED8" w:rsidRPr="0032190F" w:rsidRDefault="004D7ED8" w:rsidP="004D7ED8">
      <w:pPr>
        <w:rPr>
          <w:lang w:val="fr-FR"/>
        </w:rPr>
      </w:pPr>
    </w:p>
    <w:p w14:paraId="6132500D" w14:textId="77777777" w:rsidR="004D7ED8" w:rsidRDefault="004D7ED8" w:rsidP="004D7ED8">
      <w:pPr>
        <w:pStyle w:val="Heading2"/>
      </w:pPr>
      <w:r w:rsidRPr="0032190F">
        <w:t>Parc aux Chevaux</w:t>
      </w:r>
    </w:p>
    <w:p w14:paraId="6235EEB1" w14:textId="77777777" w:rsidR="0071146C" w:rsidRPr="0071146C" w:rsidRDefault="0071146C" w:rsidP="0071146C">
      <w:pPr>
        <w:rPr>
          <w:lang w:val="fr-FR"/>
        </w:rPr>
      </w:pPr>
      <w:r>
        <w:rPr>
          <w:lang w:val="fr-FR"/>
        </w:rPr>
        <w:t>PC</w:t>
      </w:r>
    </w:p>
    <w:p w14:paraId="4A12F2B0" w14:textId="77777777" w:rsidR="004D7ED8" w:rsidRPr="0032190F" w:rsidRDefault="004D7ED8" w:rsidP="004D7ED8">
      <w:pPr>
        <w:rPr>
          <w:lang w:val="fr-FR"/>
        </w:rPr>
      </w:pPr>
    </w:p>
    <w:p w14:paraId="53F5237A" w14:textId="77777777" w:rsidR="004D7ED8" w:rsidRDefault="004D7ED8" w:rsidP="004D7ED8">
      <w:pPr>
        <w:rPr>
          <w:lang w:val="fr-FR"/>
        </w:rPr>
      </w:pPr>
      <w:r w:rsidRPr="0032190F">
        <w:rPr>
          <w:lang w:val="fr-FR"/>
        </w:rPr>
        <w:t>Structures d'habitat du LT D 2a et LT D 2b/ép. augustéenne (BIB A. Fochesado in BIB 2540)</w:t>
      </w:r>
    </w:p>
    <w:p w14:paraId="7E5EDB7B" w14:textId="77777777" w:rsidR="0071146C" w:rsidRDefault="0071146C" w:rsidP="004D7ED8">
      <w:pPr>
        <w:rPr>
          <w:lang w:val="fr-FR"/>
        </w:rPr>
      </w:pPr>
    </w:p>
    <w:p w14:paraId="1816E78F" w14:textId="77777777" w:rsidR="0071146C" w:rsidRDefault="0071146C" w:rsidP="0071146C">
      <w:pPr>
        <w:pStyle w:val="Heading3"/>
      </w:pPr>
      <w:r>
        <w:t>PC1</w:t>
      </w:r>
    </w:p>
    <w:p w14:paraId="41BE25C0" w14:textId="77777777" w:rsidR="0071146C" w:rsidRDefault="0071146C" w:rsidP="004D7ED8">
      <w:pPr>
        <w:rPr>
          <w:lang w:val="fr-FR"/>
        </w:rPr>
      </w:pPr>
    </w:p>
    <w:p w14:paraId="36BB178F" w14:textId="77777777" w:rsidR="0071146C" w:rsidRDefault="0071146C" w:rsidP="004D7ED8">
      <w:pPr>
        <w:rPr>
          <w:lang w:val="fr-FR"/>
        </w:rPr>
      </w:pPr>
      <w:r>
        <w:rPr>
          <w:lang w:val="fr-FR"/>
        </w:rPr>
        <w:t>Très grande domus. Proche PC2 (visite site Bibracte in MOSAICnet 2018)</w:t>
      </w:r>
    </w:p>
    <w:p w14:paraId="42839680" w14:textId="77777777" w:rsidR="0071146C" w:rsidRDefault="0071146C" w:rsidP="004D7ED8">
      <w:pPr>
        <w:rPr>
          <w:lang w:val="fr-FR"/>
        </w:rPr>
      </w:pPr>
    </w:p>
    <w:p w14:paraId="4D318643" w14:textId="77777777" w:rsidR="0071146C" w:rsidRDefault="0071146C" w:rsidP="0071146C">
      <w:pPr>
        <w:pStyle w:val="Heading3"/>
      </w:pPr>
      <w:r>
        <w:t>PC2</w:t>
      </w:r>
    </w:p>
    <w:p w14:paraId="7FF8A967" w14:textId="77777777" w:rsidR="0071146C" w:rsidRDefault="0071146C" w:rsidP="004D7ED8">
      <w:pPr>
        <w:rPr>
          <w:lang w:val="fr-FR"/>
        </w:rPr>
      </w:pPr>
    </w:p>
    <w:p w14:paraId="0187D84C" w14:textId="77777777" w:rsidR="0071146C" w:rsidRDefault="0071146C" w:rsidP="004D7ED8">
      <w:pPr>
        <w:rPr>
          <w:lang w:val="fr-FR"/>
        </w:rPr>
      </w:pPr>
      <w:r>
        <w:rPr>
          <w:lang w:val="fr-FR"/>
        </w:rPr>
        <w:t>Villa. Proche de PC1 (visite site Bibracte in MOSAICnet 2018)</w:t>
      </w:r>
    </w:p>
    <w:p w14:paraId="53818319" w14:textId="77777777" w:rsidR="0071146C" w:rsidRDefault="0071146C" w:rsidP="004D7ED8">
      <w:pPr>
        <w:rPr>
          <w:lang w:val="fr-FR"/>
        </w:rPr>
      </w:pPr>
    </w:p>
    <w:p w14:paraId="2A8F255C" w14:textId="77777777" w:rsidR="0071146C" w:rsidRPr="00371CD2" w:rsidRDefault="0071146C" w:rsidP="0071146C">
      <w:pPr>
        <w:pStyle w:val="Heading3"/>
      </w:pPr>
      <w:r w:rsidRPr="0071146C">
        <w:rPr>
          <w:rStyle w:val="Heading4Char"/>
          <w:b/>
        </w:rPr>
        <w:t>PC</w:t>
      </w:r>
      <w:r w:rsidRPr="00371CD2">
        <w:t xml:space="preserve"> 14</w:t>
      </w:r>
    </w:p>
    <w:p w14:paraId="5099001B" w14:textId="77777777" w:rsidR="0071146C" w:rsidRDefault="0071146C" w:rsidP="004D7ED8">
      <w:pPr>
        <w:rPr>
          <w:lang w:val="fr-FR"/>
        </w:rPr>
      </w:pPr>
    </w:p>
    <w:p w14:paraId="18A5E2CE" w14:textId="77777777" w:rsidR="0071146C" w:rsidRDefault="0071146C" w:rsidP="004D7ED8">
      <w:pPr>
        <w:rPr>
          <w:lang w:val="fr-FR"/>
        </w:rPr>
      </w:pPr>
      <w:r>
        <w:rPr>
          <w:lang w:val="fr-FR"/>
        </w:rPr>
        <w:t>Plate-forme artificielle avec des murs de soutainement en murus gallicus. Grands édifices publics (~40 m de côté) bâtis en bois et en terre et contemporain (~) du forum de la Pâture du Couvent (visite site Bibracte in MOSAICnet 2018)</w:t>
      </w:r>
    </w:p>
    <w:p w14:paraId="2EFAA7E4" w14:textId="0E497DA4" w:rsidR="0071146C" w:rsidRDefault="0071146C" w:rsidP="004D7ED8">
      <w:pPr>
        <w:rPr>
          <w:lang w:val="fr-FR"/>
        </w:rPr>
      </w:pPr>
      <w:r>
        <w:rPr>
          <w:lang w:val="fr-FR"/>
        </w:rPr>
        <w:t xml:space="preserve">Ces grands édificies trouvent des parallèles à </w:t>
      </w:r>
      <w:hyperlink r:id="rId11634" w:anchor="Sit_Corent" w:history="1">
        <w:r w:rsidRPr="0071146C">
          <w:rPr>
            <w:rStyle w:val="Hyperlink"/>
            <w:lang w:val="fr-FR"/>
          </w:rPr>
          <w:t>Corent</w:t>
        </w:r>
      </w:hyperlink>
      <w:r>
        <w:rPr>
          <w:lang w:val="fr-FR"/>
        </w:rPr>
        <w:t xml:space="preserve">, </w:t>
      </w:r>
      <w:hyperlink r:id="rId11635" w:anchor="Sit_Tregueux" w:history="1">
        <w:r w:rsidRPr="0071146C">
          <w:rPr>
            <w:rStyle w:val="Hyperlink"/>
            <w:lang w:val="fr-FR"/>
          </w:rPr>
          <w:t>Trégeux</w:t>
        </w:r>
      </w:hyperlink>
      <w:r>
        <w:rPr>
          <w:lang w:val="fr-FR"/>
        </w:rPr>
        <w:t xml:space="preserve"> (visite site Bibracte in MOSAICnet 2018)</w:t>
      </w:r>
    </w:p>
    <w:p w14:paraId="6107B25D" w14:textId="77777777" w:rsidR="0071146C" w:rsidRDefault="0071146C" w:rsidP="004D7ED8">
      <w:pPr>
        <w:rPr>
          <w:lang w:val="fr-FR"/>
        </w:rPr>
      </w:pPr>
    </w:p>
    <w:p w14:paraId="7F528022" w14:textId="77777777" w:rsidR="0071146C" w:rsidRDefault="0071146C" w:rsidP="0071146C">
      <w:pPr>
        <w:pStyle w:val="Heading3"/>
      </w:pPr>
      <w:r>
        <w:t>PC15</w:t>
      </w:r>
    </w:p>
    <w:p w14:paraId="1B0A9D34" w14:textId="77777777" w:rsidR="0071146C" w:rsidRDefault="0071146C" w:rsidP="004D7ED8">
      <w:pPr>
        <w:rPr>
          <w:lang w:val="fr-FR"/>
        </w:rPr>
      </w:pPr>
      <w:r>
        <w:rPr>
          <w:lang w:val="fr-FR"/>
        </w:rPr>
        <w:t>1e état vers 70/40 aec (visite site Bibracte in MOSAICnet 2018)</w:t>
      </w:r>
    </w:p>
    <w:p w14:paraId="013D8952" w14:textId="77777777" w:rsidR="0071146C" w:rsidRDefault="0071146C" w:rsidP="004D7ED8">
      <w:pPr>
        <w:rPr>
          <w:lang w:val="fr-FR"/>
        </w:rPr>
      </w:pPr>
    </w:p>
    <w:p w14:paraId="30C9AF76" w14:textId="77777777" w:rsidR="0071146C" w:rsidRDefault="0071146C" w:rsidP="0071146C">
      <w:pPr>
        <w:rPr>
          <w:lang w:val="fr-FR"/>
        </w:rPr>
      </w:pPr>
      <w:r>
        <w:rPr>
          <w:lang w:val="fr-FR"/>
        </w:rPr>
        <w:t>Plate-forme artificielle avec des murs de soutainement en murus gallicus. Grands édifices publics (~40 m de côté) bâtis en bois et en terre et contemporain (~) du forum de la Pâture du Couvent (visite site Bibracte in MOSAICnet 2018)</w:t>
      </w:r>
    </w:p>
    <w:p w14:paraId="445CFCD6" w14:textId="0D0C6864" w:rsidR="0071146C" w:rsidRDefault="0071146C" w:rsidP="0071146C">
      <w:pPr>
        <w:rPr>
          <w:lang w:val="fr-FR"/>
        </w:rPr>
      </w:pPr>
      <w:r>
        <w:rPr>
          <w:lang w:val="fr-FR"/>
        </w:rPr>
        <w:t xml:space="preserve">Ces grands édificies trouvent des parallèles à </w:t>
      </w:r>
      <w:hyperlink r:id="rId11636" w:anchor="Sit_Corent" w:history="1">
        <w:r w:rsidRPr="0071146C">
          <w:rPr>
            <w:rStyle w:val="Hyperlink"/>
            <w:lang w:val="fr-FR"/>
          </w:rPr>
          <w:t>Corent</w:t>
        </w:r>
      </w:hyperlink>
      <w:r>
        <w:rPr>
          <w:lang w:val="fr-FR"/>
        </w:rPr>
        <w:t xml:space="preserve">, </w:t>
      </w:r>
      <w:hyperlink r:id="rId11637" w:anchor="Sit_Tregueux" w:history="1">
        <w:r w:rsidRPr="0071146C">
          <w:rPr>
            <w:rStyle w:val="Hyperlink"/>
            <w:lang w:val="fr-FR"/>
          </w:rPr>
          <w:t>Trégeux</w:t>
        </w:r>
      </w:hyperlink>
      <w:r>
        <w:rPr>
          <w:lang w:val="fr-FR"/>
        </w:rPr>
        <w:t xml:space="preserve"> (visite site Bibracte in MOSAICnet 2018)</w:t>
      </w:r>
    </w:p>
    <w:p w14:paraId="3E5C8136" w14:textId="77777777" w:rsidR="0071146C" w:rsidRDefault="0071146C" w:rsidP="004D7ED8">
      <w:pPr>
        <w:rPr>
          <w:lang w:val="fr-FR"/>
        </w:rPr>
      </w:pPr>
    </w:p>
    <w:p w14:paraId="7DD5C024" w14:textId="77777777" w:rsidR="00F810F4" w:rsidRDefault="00F810F4" w:rsidP="004D7ED8">
      <w:pPr>
        <w:rPr>
          <w:lang w:val="fr-FR"/>
        </w:rPr>
      </w:pPr>
    </w:p>
    <w:p w14:paraId="0C3928E1" w14:textId="77777777" w:rsidR="00F810F4" w:rsidRDefault="00F810F4" w:rsidP="00F810F4">
      <w:pPr>
        <w:pStyle w:val="Heading2"/>
      </w:pPr>
      <w:r w:rsidRPr="00F810F4">
        <w:lastRenderedPageBreak/>
        <w:t>Fontaine-Saint-Pierre</w:t>
      </w:r>
      <w:r>
        <w:t xml:space="preserve"> </w:t>
      </w:r>
    </w:p>
    <w:p w14:paraId="07E206B3" w14:textId="77777777" w:rsidR="00F810F4" w:rsidRDefault="00F810F4" w:rsidP="004D7ED8">
      <w:pPr>
        <w:rPr>
          <w:lang w:val="fr-FR"/>
        </w:rPr>
      </w:pPr>
    </w:p>
    <w:p w14:paraId="0527B508" w14:textId="77777777" w:rsidR="00F810F4" w:rsidRDefault="00F810F4" w:rsidP="004D7ED8">
      <w:pPr>
        <w:rPr>
          <w:lang w:val="fr-FR"/>
        </w:rPr>
      </w:pPr>
      <w:r>
        <w:rPr>
          <w:lang w:val="fr-FR"/>
        </w:rPr>
        <w:t>Offrandes et ex-votos entre époque LT et actuel (21e s. AD) (BIB expo Monnaies! Monnaies! Bibracte 2018)</w:t>
      </w:r>
    </w:p>
    <w:p w14:paraId="5F58A9A1" w14:textId="77777777" w:rsidR="00F810F4" w:rsidRPr="0032190F" w:rsidRDefault="00F810F4" w:rsidP="004D7ED8">
      <w:pPr>
        <w:rPr>
          <w:lang w:val="fr-FR"/>
        </w:rPr>
      </w:pPr>
    </w:p>
    <w:p w14:paraId="67706864" w14:textId="77777777" w:rsidR="00483494" w:rsidRPr="0032190F" w:rsidRDefault="00483494" w:rsidP="00242C0F">
      <w:pPr>
        <w:jc w:val="both"/>
        <w:rPr>
          <w:lang w:val="fr-FR"/>
        </w:rPr>
      </w:pPr>
    </w:p>
    <w:p w14:paraId="5E61BB8A" w14:textId="77777777" w:rsidR="000B081A" w:rsidRPr="0032190F" w:rsidRDefault="000B081A" w:rsidP="00242C0F">
      <w:pPr>
        <w:pStyle w:val="Heading2"/>
      </w:pPr>
      <w:r w:rsidRPr="0032190F">
        <w:t>Abandon du site</w:t>
      </w:r>
    </w:p>
    <w:p w14:paraId="66647698" w14:textId="77777777" w:rsidR="000B081A" w:rsidRPr="0032190F" w:rsidRDefault="000B081A" w:rsidP="00242C0F">
      <w:pPr>
        <w:jc w:val="both"/>
        <w:rPr>
          <w:lang w:val="fr-FR"/>
        </w:rPr>
      </w:pPr>
    </w:p>
    <w:p w14:paraId="3726A0C7" w14:textId="5CB51F36" w:rsidR="00E105E3" w:rsidRPr="0032190F" w:rsidRDefault="00E105E3" w:rsidP="00242C0F">
      <w:pPr>
        <w:jc w:val="both"/>
        <w:rPr>
          <w:lang w:val="fr-FR"/>
        </w:rPr>
      </w:pPr>
      <w:r w:rsidRPr="0032190F">
        <w:rPr>
          <w:lang w:val="fr-FR"/>
        </w:rPr>
        <w:t xml:space="preserve">Les </w:t>
      </w:r>
      <w:hyperlink r:id="rId11638" w:anchor="Cul_Gaulois_Eduens" w:history="1">
        <w:r w:rsidR="005B3FB7" w:rsidRPr="0032190F">
          <w:rPr>
            <w:rStyle w:val="Hyperlink"/>
            <w:lang w:val="fr-FR"/>
          </w:rPr>
          <w:t>Éduens</w:t>
        </w:r>
      </w:hyperlink>
      <w:r w:rsidRPr="0032190F">
        <w:rPr>
          <w:lang w:val="fr-FR"/>
        </w:rPr>
        <w:t xml:space="preserve">feront plus tard </w:t>
      </w:r>
      <w:hyperlink r:id="rId11639" w:anchor="Sit_Autun" w:history="1">
        <w:r w:rsidRPr="0032190F">
          <w:rPr>
            <w:rStyle w:val="Hyperlink"/>
            <w:lang w:val="fr-FR"/>
          </w:rPr>
          <w:t>Autun</w:t>
        </w:r>
      </w:hyperlink>
      <w:r w:rsidRPr="0032190F">
        <w:rPr>
          <w:lang w:val="fr-FR"/>
        </w:rPr>
        <w:t xml:space="preserve"> leur capitale (wiki)</w:t>
      </w:r>
      <w:r w:rsidR="00467FA2" w:rsidRPr="0032190F">
        <w:rPr>
          <w:lang w:val="fr-FR"/>
        </w:rPr>
        <w:t>. A la mort d’Auguste, Bibracte est quasiment deserté (Musée de Bibracte).</w:t>
      </w:r>
    </w:p>
    <w:p w14:paraId="5FF2B9EC" w14:textId="77777777" w:rsidR="00535A33" w:rsidRPr="0032190F" w:rsidRDefault="00535A33" w:rsidP="00242C0F">
      <w:pPr>
        <w:rPr>
          <w:lang w:val="fr-FR"/>
        </w:rPr>
      </w:pPr>
    </w:p>
    <w:p w14:paraId="7DD38572" w14:textId="77777777" w:rsidR="00535A33" w:rsidRPr="0032190F" w:rsidRDefault="00535A33" w:rsidP="00426FF9">
      <w:pPr>
        <w:pStyle w:val="Heading1"/>
      </w:pPr>
      <w:bookmarkStart w:id="4716" w:name="Sit_Alesia"/>
      <w:r w:rsidRPr="0032190F">
        <w:t>ALESIA</w:t>
      </w:r>
    </w:p>
    <w:bookmarkEnd w:id="4716"/>
    <w:p w14:paraId="36B36A24" w14:textId="77777777" w:rsidR="00535A33" w:rsidRPr="0032190F" w:rsidRDefault="00535A33" w:rsidP="00242C0F">
      <w:pPr>
        <w:rPr>
          <w:lang w:val="fr-FR"/>
        </w:rPr>
      </w:pPr>
    </w:p>
    <w:p w14:paraId="1BFBA725" w14:textId="217B531D" w:rsidR="00AF40F8" w:rsidRPr="0032190F" w:rsidRDefault="00535A33" w:rsidP="00242C0F">
      <w:pPr>
        <w:jc w:val="both"/>
        <w:rPr>
          <w:lang w:val="fr-FR"/>
        </w:rPr>
      </w:pPr>
      <w:r w:rsidRPr="0032190F">
        <w:rPr>
          <w:lang w:val="fr-FR"/>
        </w:rPr>
        <w:t xml:space="preserve">Alésia (actuellement, Alise-Sainte-Reine, Côte-d’Or) est un </w:t>
      </w:r>
      <w:hyperlink r:id="rId11640" w:anchor="Cul_Oppidum" w:history="1">
        <w:r w:rsidR="00900011" w:rsidRPr="0032190F">
          <w:rPr>
            <w:rStyle w:val="Hyperlink"/>
            <w:lang w:val="fr-FR"/>
          </w:rPr>
          <w:t>oppidum</w:t>
        </w:r>
      </w:hyperlink>
      <w:r w:rsidR="00900011" w:rsidRPr="0032190F">
        <w:rPr>
          <w:lang w:val="fr-FR"/>
        </w:rPr>
        <w:t xml:space="preserve"> </w:t>
      </w:r>
      <w:r w:rsidRPr="0032190F">
        <w:rPr>
          <w:lang w:val="fr-FR"/>
        </w:rPr>
        <w:t>gaulois habituellement habité par les Mandubiens</w:t>
      </w:r>
      <w:r w:rsidR="00881CA2" w:rsidRPr="0032190F">
        <w:rPr>
          <w:lang w:val="fr-FR"/>
        </w:rPr>
        <w:t xml:space="preserve">, entre les territoires des </w:t>
      </w:r>
      <w:hyperlink r:id="rId11641" w:anchor="Cul_Gaulois_Eduens" w:history="1">
        <w:r w:rsidR="005B3FB7" w:rsidRPr="0032190F">
          <w:rPr>
            <w:rStyle w:val="Hyperlink"/>
            <w:lang w:val="fr-FR"/>
          </w:rPr>
          <w:t>Éduens</w:t>
        </w:r>
      </w:hyperlink>
      <w:r w:rsidR="00881CA2" w:rsidRPr="0032190F">
        <w:rPr>
          <w:lang w:val="fr-FR"/>
        </w:rPr>
        <w:t>(au sud) et les Lingons (au nord)</w:t>
      </w:r>
      <w:r w:rsidRPr="0032190F">
        <w:rPr>
          <w:lang w:val="fr-FR"/>
        </w:rPr>
        <w:t>.</w:t>
      </w:r>
      <w:r w:rsidR="0020281E" w:rsidRPr="0032190F">
        <w:rPr>
          <w:lang w:val="fr-FR"/>
        </w:rPr>
        <w:t xml:space="preserve"> Le Mont- Aux</w:t>
      </w:r>
      <w:r w:rsidR="00AF40F8" w:rsidRPr="0032190F">
        <w:rPr>
          <w:lang w:val="fr-FR"/>
        </w:rPr>
        <w:t xml:space="preserve">ois, sur lequel est installé l’oppidum, est un plateau calcaire </w:t>
      </w:r>
      <w:r w:rsidR="000657FD" w:rsidRPr="0032190F">
        <w:rPr>
          <w:lang w:val="fr-FR"/>
        </w:rPr>
        <w:t xml:space="preserve">(bajolien) </w:t>
      </w:r>
      <w:r w:rsidR="00AF40F8" w:rsidRPr="0032190F">
        <w:rPr>
          <w:lang w:val="fr-FR"/>
        </w:rPr>
        <w:t xml:space="preserve">quelques 250 m au-dessus du fond de vallée </w:t>
      </w:r>
      <w:r w:rsidR="00C34C78" w:rsidRPr="0032190F">
        <w:rPr>
          <w:lang w:val="fr-FR"/>
        </w:rPr>
        <w:t>des</w:t>
      </w:r>
      <w:r w:rsidR="00697A35" w:rsidRPr="0032190F">
        <w:rPr>
          <w:lang w:val="fr-FR"/>
        </w:rPr>
        <w:t xml:space="preserve"> Laumes, entre les rivières de l’Oze et de l’Ozerain</w:t>
      </w:r>
      <w:r w:rsidR="00AF40F8" w:rsidRPr="0032190F">
        <w:rPr>
          <w:lang w:val="fr-FR"/>
        </w:rPr>
        <w:t>(BIB 1648). Etendu sur environ 2000 m, et 500 de large (SS BIB).</w:t>
      </w:r>
    </w:p>
    <w:p w14:paraId="2047F589" w14:textId="77777777" w:rsidR="00DB54D1" w:rsidRPr="0032190F" w:rsidRDefault="00DB54D1" w:rsidP="00242C0F">
      <w:pPr>
        <w:jc w:val="both"/>
        <w:rPr>
          <w:lang w:val="fr-FR"/>
        </w:rPr>
      </w:pPr>
      <w:r w:rsidRPr="0032190F">
        <w:rPr>
          <w:lang w:val="fr-FR"/>
        </w:rPr>
        <w:t>Fouillés très tôt (1906) (BIB 1648), ce site a généré beaucoup de documentation, d’archives, parfois contradictoires (SS BIB).</w:t>
      </w:r>
    </w:p>
    <w:p w14:paraId="03A33A00" w14:textId="77777777" w:rsidR="000657FD" w:rsidRPr="0032190F" w:rsidRDefault="000657FD" w:rsidP="00242C0F">
      <w:pPr>
        <w:jc w:val="both"/>
        <w:rPr>
          <w:lang w:val="fr-FR"/>
        </w:rPr>
      </w:pPr>
      <w:r w:rsidRPr="0032190F">
        <w:rPr>
          <w:lang w:val="fr-FR"/>
        </w:rPr>
        <w:t>Activité de métallurgie, probable activité de charonnage (fabrication de chariot) (BIB 1654).</w:t>
      </w:r>
    </w:p>
    <w:p w14:paraId="27F4D271" w14:textId="5A911A8F" w:rsidR="000657FD" w:rsidRPr="0032190F" w:rsidRDefault="000657FD" w:rsidP="00242C0F">
      <w:pPr>
        <w:jc w:val="both"/>
        <w:rPr>
          <w:lang w:val="fr-FR"/>
        </w:rPr>
      </w:pPr>
      <w:r w:rsidRPr="0032190F">
        <w:rPr>
          <w:lang w:val="fr-FR"/>
        </w:rPr>
        <w:t xml:space="preserve">Pline l’Ancien, dans son </w:t>
      </w:r>
      <w:hyperlink r:id="rId11642" w:anchor="Aut_Pline_Ancien_HistNat" w:history="1">
        <w:r w:rsidR="00635D3A" w:rsidRPr="00932B1F">
          <w:rPr>
            <w:rStyle w:val="Hyperlink"/>
            <w:i/>
            <w:lang w:val="fr-FR"/>
          </w:rPr>
          <w:t>Hist. Nat.</w:t>
        </w:r>
      </w:hyperlink>
      <w:r w:rsidRPr="0032190F">
        <w:rPr>
          <w:lang w:val="fr-FR"/>
        </w:rPr>
        <w:t>, donne des commentaires sur Alésia (BIB 1654).</w:t>
      </w:r>
    </w:p>
    <w:p w14:paraId="7639F49E" w14:textId="77777777" w:rsidR="007C7528" w:rsidRDefault="007C7528" w:rsidP="00242C0F">
      <w:pPr>
        <w:jc w:val="both"/>
        <w:rPr>
          <w:lang w:val="fr-FR"/>
        </w:rPr>
      </w:pPr>
      <w:r w:rsidRPr="0032190F">
        <w:rPr>
          <w:lang w:val="fr-FR"/>
        </w:rPr>
        <w:t xml:space="preserve">Éperon barré montrant des occupations du BF 3a, BF 3b, etc. ((BIB A. Coulaud, Table ronde d’Orgnac 2016) </w:t>
      </w:r>
    </w:p>
    <w:p w14:paraId="286A3AC0" w14:textId="33D38383" w:rsidR="005B508A" w:rsidRPr="0032190F" w:rsidRDefault="005B508A" w:rsidP="00242C0F">
      <w:pPr>
        <w:jc w:val="both"/>
        <w:rPr>
          <w:lang w:val="fr-FR"/>
        </w:rPr>
      </w:pPr>
      <w:r>
        <w:rPr>
          <w:lang w:val="fr-FR"/>
        </w:rPr>
        <w:t xml:space="preserve">Mention fragmentaire du nom de </w:t>
      </w:r>
      <w:hyperlink r:id="rId11643" w:anchor="Cul_Gaulois_rel_Dieux_Sirona" w:history="1">
        <w:r w:rsidRPr="005B508A">
          <w:rPr>
            <w:rStyle w:val="Hyperlink"/>
            <w:lang w:val="fr-FR"/>
          </w:rPr>
          <w:t>Sirona</w:t>
        </w:r>
      </w:hyperlink>
      <w:r w:rsidRPr="005B508A">
        <w:rPr>
          <w:lang w:val="fr-FR"/>
        </w:rPr>
        <w:t xml:space="preserve"> (BIB 2880)</w:t>
      </w:r>
    </w:p>
    <w:p w14:paraId="0E5C9A37" w14:textId="77777777" w:rsidR="005B300E" w:rsidRPr="0032190F" w:rsidRDefault="005B300E" w:rsidP="00242C0F">
      <w:pPr>
        <w:jc w:val="both"/>
        <w:rPr>
          <w:lang w:val="fr-FR"/>
        </w:rPr>
      </w:pPr>
    </w:p>
    <w:p w14:paraId="1194E7E1" w14:textId="77777777" w:rsidR="005B300E" w:rsidRPr="0032190F" w:rsidRDefault="005B300E" w:rsidP="00242C0F">
      <w:pPr>
        <w:rPr>
          <w:lang w:val="fr-FR"/>
        </w:rPr>
      </w:pPr>
      <w:r w:rsidRPr="0032190F">
        <w:rPr>
          <w:b/>
          <w:lang w:val="fr-FR"/>
        </w:rPr>
        <w:t>Offrandes monétaires</w:t>
      </w:r>
    </w:p>
    <w:p w14:paraId="1890698C" w14:textId="77777777" w:rsidR="005B300E" w:rsidRPr="0032190F" w:rsidRDefault="005B300E" w:rsidP="00242C0F">
      <w:pPr>
        <w:rPr>
          <w:lang w:val="fr-FR"/>
        </w:rPr>
      </w:pPr>
    </w:p>
    <w:p w14:paraId="772DEC48" w14:textId="77777777" w:rsidR="005B300E" w:rsidRPr="0032190F" w:rsidRDefault="005B300E" w:rsidP="00242C0F">
      <w:pPr>
        <w:rPr>
          <w:lang w:val="fr-FR"/>
        </w:rPr>
      </w:pPr>
      <w:r w:rsidRPr="0032190F">
        <w:rPr>
          <w:lang w:val="fr-FR"/>
        </w:rPr>
        <w:t>Les offrandes monétaires (</w:t>
      </w:r>
      <w:r w:rsidRPr="0032190F">
        <w:rPr>
          <w:i/>
          <w:lang w:val="fr-FR"/>
        </w:rPr>
        <w:t>stipes</w:t>
      </w:r>
      <w:r w:rsidRPr="0032190F">
        <w:rPr>
          <w:lang w:val="fr-FR"/>
        </w:rPr>
        <w:t>) ont été trouvées en nombre respectable à Alésia (BIB 1651), dans plusieurs endroits :</w:t>
      </w:r>
    </w:p>
    <w:p w14:paraId="37CE90D9" w14:textId="77777777" w:rsidR="005B300E" w:rsidRPr="0032190F" w:rsidRDefault="005B300E" w:rsidP="00242C0F">
      <w:pPr>
        <w:rPr>
          <w:lang w:val="fr-F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5"/>
        <w:gridCol w:w="6833"/>
      </w:tblGrid>
      <w:tr w:rsidR="005B300E" w:rsidRPr="002A4EBE" w14:paraId="100401AE" w14:textId="77777777" w:rsidTr="002A4EBE">
        <w:tc>
          <w:tcPr>
            <w:tcW w:w="2985" w:type="dxa"/>
            <w:shd w:val="clear" w:color="auto" w:fill="auto"/>
          </w:tcPr>
          <w:p w14:paraId="0A97B711" w14:textId="77777777" w:rsidR="005B300E" w:rsidRPr="002A4EBE" w:rsidRDefault="005B300E" w:rsidP="00242C0F">
            <w:pPr>
              <w:jc w:val="center"/>
              <w:rPr>
                <w:b/>
              </w:rPr>
            </w:pPr>
            <w:r w:rsidRPr="002A4EBE">
              <w:rPr>
                <w:b/>
              </w:rPr>
              <w:t>Ensembles monétaires</w:t>
            </w:r>
          </w:p>
        </w:tc>
        <w:tc>
          <w:tcPr>
            <w:tcW w:w="6833" w:type="dxa"/>
            <w:shd w:val="clear" w:color="auto" w:fill="auto"/>
          </w:tcPr>
          <w:p w14:paraId="7956BFAB" w14:textId="77777777" w:rsidR="005B300E" w:rsidRPr="002A4EBE" w:rsidRDefault="005B300E" w:rsidP="00242C0F">
            <w:pPr>
              <w:jc w:val="center"/>
              <w:rPr>
                <w:b/>
              </w:rPr>
            </w:pPr>
            <w:r w:rsidRPr="002A4EBE">
              <w:rPr>
                <w:b/>
              </w:rPr>
              <w:t>Description</w:t>
            </w:r>
          </w:p>
        </w:tc>
      </w:tr>
      <w:tr w:rsidR="005B300E" w:rsidRPr="00215DCE" w14:paraId="0FFAA9A8" w14:textId="77777777" w:rsidTr="002A4EBE">
        <w:tc>
          <w:tcPr>
            <w:tcW w:w="2985" w:type="dxa"/>
            <w:shd w:val="clear" w:color="auto" w:fill="auto"/>
          </w:tcPr>
          <w:p w14:paraId="04C11BC0" w14:textId="77777777" w:rsidR="005B300E" w:rsidRDefault="005B300E" w:rsidP="00242C0F">
            <w:r>
              <w:t>à proximité du temple</w:t>
            </w:r>
          </w:p>
        </w:tc>
        <w:tc>
          <w:tcPr>
            <w:tcW w:w="6833" w:type="dxa"/>
            <w:shd w:val="clear" w:color="auto" w:fill="auto"/>
          </w:tcPr>
          <w:p w14:paraId="7F523650" w14:textId="77777777" w:rsidR="005B300E" w:rsidRPr="0032190F" w:rsidRDefault="005B300E" w:rsidP="00242C0F">
            <w:pPr>
              <w:rPr>
                <w:lang w:val="fr-FR"/>
              </w:rPr>
            </w:pPr>
            <w:r w:rsidRPr="0032190F">
              <w:rPr>
                <w:lang w:val="fr-FR"/>
              </w:rPr>
              <w:t xml:space="preserve">découverte d’un </w:t>
            </w:r>
            <w:r w:rsidRPr="0032190F">
              <w:rPr>
                <w:i/>
                <w:lang w:val="fr-FR"/>
              </w:rPr>
              <w:t>thesaurus</w:t>
            </w:r>
            <w:r w:rsidRPr="0032190F">
              <w:rPr>
                <w:lang w:val="fr-FR"/>
              </w:rPr>
              <w:t xml:space="preserve"> (tronc monétaire) creusé dans un piedestal. Sous ce thesaurus, découverte de 18 deniers Vespasien, et de « nombreux bronze » (d’ap. les descriptions de l’époque, mobilier aujourd’hui perdu </w:t>
            </w:r>
          </w:p>
        </w:tc>
      </w:tr>
      <w:tr w:rsidR="005B300E" w14:paraId="7FEDF4BF" w14:textId="77777777" w:rsidTr="002A4EBE">
        <w:tc>
          <w:tcPr>
            <w:tcW w:w="2985" w:type="dxa"/>
            <w:shd w:val="clear" w:color="auto" w:fill="auto"/>
          </w:tcPr>
          <w:p w14:paraId="1E4B389F" w14:textId="77777777" w:rsidR="005B300E" w:rsidRDefault="005B300E" w:rsidP="00242C0F">
            <w:r>
              <w:t>Le « Temple de Cybèle »</w:t>
            </w:r>
          </w:p>
        </w:tc>
        <w:tc>
          <w:tcPr>
            <w:tcW w:w="6833" w:type="dxa"/>
            <w:shd w:val="clear" w:color="auto" w:fill="auto"/>
          </w:tcPr>
          <w:p w14:paraId="46C7F424" w14:textId="77777777" w:rsidR="005B300E" w:rsidRDefault="005B300E" w:rsidP="00242C0F">
            <w:r w:rsidRPr="0032190F">
              <w:rPr>
                <w:lang w:val="fr-FR"/>
              </w:rPr>
              <w:t xml:space="preserve">218 monnaies </w:t>
            </w:r>
            <w:r w:rsidR="0020281E" w:rsidRPr="0032190F">
              <w:rPr>
                <w:lang w:val="fr-FR"/>
              </w:rPr>
              <w:t xml:space="preserve">attribuées à une période allant </w:t>
            </w:r>
            <w:r w:rsidRPr="0032190F">
              <w:rPr>
                <w:lang w:val="fr-FR"/>
              </w:rPr>
              <w:t xml:space="preserve">de l’époque augustéenne à l’époque des Valentiens. </w:t>
            </w:r>
            <w:r>
              <w:t>La plupart sont attribuées au 3</w:t>
            </w:r>
            <w:r w:rsidRPr="002A4EBE">
              <w:rPr>
                <w:vertAlign w:val="superscript"/>
              </w:rPr>
              <w:t>e</w:t>
            </w:r>
            <w:r>
              <w:t xml:space="preserve"> et 4</w:t>
            </w:r>
            <w:r w:rsidRPr="002A4EBE">
              <w:rPr>
                <w:vertAlign w:val="superscript"/>
              </w:rPr>
              <w:t>e</w:t>
            </w:r>
            <w:r>
              <w:t xml:space="preserve"> siècle.</w:t>
            </w:r>
          </w:p>
        </w:tc>
      </w:tr>
      <w:tr w:rsidR="005B300E" w:rsidRPr="00215DCE" w14:paraId="4C3F5760" w14:textId="77777777" w:rsidTr="002A4EBE">
        <w:tc>
          <w:tcPr>
            <w:tcW w:w="2985" w:type="dxa"/>
            <w:shd w:val="clear" w:color="auto" w:fill="auto"/>
          </w:tcPr>
          <w:p w14:paraId="66D34443" w14:textId="77777777" w:rsidR="005B300E" w:rsidRPr="0032190F" w:rsidRDefault="005B300E" w:rsidP="00242C0F">
            <w:pPr>
              <w:rPr>
                <w:lang w:val="fr-FR"/>
              </w:rPr>
            </w:pPr>
            <w:r w:rsidRPr="0032190F">
              <w:rPr>
                <w:lang w:val="fr-FR"/>
              </w:rPr>
              <w:t xml:space="preserve">Le « Trésor du Résistant », </w:t>
            </w:r>
          </w:p>
          <w:p w14:paraId="51EEA85D" w14:textId="77777777" w:rsidR="005B300E" w:rsidRPr="0032190F" w:rsidRDefault="005B300E" w:rsidP="00242C0F">
            <w:pPr>
              <w:rPr>
                <w:lang w:val="fr-FR"/>
              </w:rPr>
            </w:pPr>
            <w:r w:rsidRPr="0032190F">
              <w:rPr>
                <w:lang w:val="fr-FR"/>
              </w:rPr>
              <w:t>au sud du forum, lieu-dit de la Fanderolle</w:t>
            </w:r>
          </w:p>
        </w:tc>
        <w:tc>
          <w:tcPr>
            <w:tcW w:w="6833" w:type="dxa"/>
            <w:shd w:val="clear" w:color="auto" w:fill="auto"/>
          </w:tcPr>
          <w:p w14:paraId="4BBDD273" w14:textId="77777777" w:rsidR="005B300E" w:rsidRPr="0032190F" w:rsidRDefault="005B300E" w:rsidP="00242C0F">
            <w:pPr>
              <w:rPr>
                <w:lang w:val="fr-FR"/>
              </w:rPr>
            </w:pPr>
            <w:r w:rsidRPr="0032190F">
              <w:rPr>
                <w:lang w:val="fr-FR"/>
              </w:rPr>
              <w:t>10 semis augustéen (dont 9 entaillés au ciseau), 10 semis de ???</w:t>
            </w:r>
            <w:r w:rsidR="00FB0BB5" w:rsidRPr="0032190F">
              <w:rPr>
                <w:lang w:val="fr-FR"/>
              </w:rPr>
              <w:t>, daté du 1</w:t>
            </w:r>
            <w:r w:rsidR="00FB0BB5" w:rsidRPr="0032190F">
              <w:rPr>
                <w:vertAlign w:val="superscript"/>
                <w:lang w:val="fr-FR"/>
              </w:rPr>
              <w:t>e</w:t>
            </w:r>
            <w:r w:rsidR="00FB0BB5" w:rsidRPr="0032190F">
              <w:rPr>
                <w:lang w:val="fr-FR"/>
              </w:rPr>
              <w:t xml:space="preserve"> s. a.D.</w:t>
            </w:r>
          </w:p>
        </w:tc>
      </w:tr>
      <w:tr w:rsidR="005B300E" w14:paraId="228D1362" w14:textId="77777777" w:rsidTr="002A4EBE">
        <w:tc>
          <w:tcPr>
            <w:tcW w:w="2985" w:type="dxa"/>
            <w:shd w:val="clear" w:color="auto" w:fill="auto"/>
          </w:tcPr>
          <w:p w14:paraId="3507D04C" w14:textId="77777777" w:rsidR="005B300E" w:rsidRPr="0032190F" w:rsidRDefault="005B300E" w:rsidP="00242C0F">
            <w:pPr>
              <w:rPr>
                <w:lang w:val="fr-FR"/>
              </w:rPr>
            </w:pPr>
            <w:r w:rsidRPr="0032190F">
              <w:rPr>
                <w:lang w:val="fr-FR"/>
              </w:rPr>
              <w:t>Le « </w:t>
            </w:r>
            <w:r w:rsidRPr="0032190F">
              <w:rPr>
                <w:i/>
                <w:lang w:val="fr-FR"/>
              </w:rPr>
              <w:t>murus gallicus</w:t>
            </w:r>
            <w:r w:rsidRPr="0032190F">
              <w:rPr>
                <w:lang w:val="fr-FR"/>
              </w:rPr>
              <w:t> », ensemble daté de l’époque flavienne</w:t>
            </w:r>
          </w:p>
        </w:tc>
        <w:tc>
          <w:tcPr>
            <w:tcW w:w="6833" w:type="dxa"/>
            <w:shd w:val="clear" w:color="auto" w:fill="auto"/>
          </w:tcPr>
          <w:p w14:paraId="07CEC5F6" w14:textId="77777777" w:rsidR="005B300E" w:rsidRDefault="005B300E" w:rsidP="00242C0F">
            <w:r w:rsidRPr="0032190F">
              <w:rPr>
                <w:lang w:val="fr-FR"/>
              </w:rPr>
              <w:t>12 monnaies (as, semis), daté du 1</w:t>
            </w:r>
            <w:r w:rsidRPr="0032190F">
              <w:rPr>
                <w:vertAlign w:val="superscript"/>
                <w:lang w:val="fr-FR"/>
              </w:rPr>
              <w:t>e</w:t>
            </w:r>
            <w:r w:rsidRPr="0032190F">
              <w:rPr>
                <w:lang w:val="fr-FR"/>
              </w:rPr>
              <w:t xml:space="preserve"> s. a.D. (de -7 à 50 de notre ère).</w:t>
            </w:r>
            <w:r w:rsidR="00FB0BB5" w:rsidRPr="0032190F">
              <w:rPr>
                <w:lang w:val="fr-FR"/>
              </w:rPr>
              <w:t xml:space="preserve"> </w:t>
            </w:r>
            <w:r w:rsidR="00FB0BB5">
              <w:t>Ces monnaies sont entaillées.</w:t>
            </w:r>
          </w:p>
        </w:tc>
      </w:tr>
    </w:tbl>
    <w:p w14:paraId="192D661A" w14:textId="77777777" w:rsidR="005B300E" w:rsidRDefault="005B300E" w:rsidP="00242C0F">
      <w:r>
        <w:t>(BIB 1651)</w:t>
      </w:r>
    </w:p>
    <w:p w14:paraId="7DB2C291" w14:textId="77777777" w:rsidR="005B300E" w:rsidRDefault="005B300E" w:rsidP="00242C0F">
      <w:pPr>
        <w:jc w:val="both"/>
      </w:pPr>
    </w:p>
    <w:p w14:paraId="4DDF2DAF" w14:textId="77777777" w:rsidR="00FB0BB5" w:rsidRPr="00DB54D1" w:rsidRDefault="00DB54D1" w:rsidP="00242C0F">
      <w:pPr>
        <w:jc w:val="both"/>
        <w:rPr>
          <w:b/>
        </w:rPr>
      </w:pPr>
      <w:r w:rsidRPr="00DB54D1">
        <w:rPr>
          <w:b/>
        </w:rPr>
        <w:t>Dépôts votifs de c</w:t>
      </w:r>
      <w:r w:rsidR="00FB0BB5" w:rsidRPr="00DB54D1">
        <w:rPr>
          <w:b/>
        </w:rPr>
        <w:t>éramiques</w:t>
      </w:r>
    </w:p>
    <w:p w14:paraId="05E879E7" w14:textId="77777777" w:rsidR="00FB0BB5" w:rsidRDefault="00FB0BB5" w:rsidP="00242C0F">
      <w:pPr>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5"/>
        <w:gridCol w:w="6833"/>
      </w:tblGrid>
      <w:tr w:rsidR="00FB0BB5" w:rsidRPr="002A4EBE" w14:paraId="2D708E2B" w14:textId="77777777" w:rsidTr="002A4EBE">
        <w:tc>
          <w:tcPr>
            <w:tcW w:w="2985" w:type="dxa"/>
            <w:shd w:val="clear" w:color="auto" w:fill="auto"/>
          </w:tcPr>
          <w:p w14:paraId="429958E7" w14:textId="77777777" w:rsidR="00FB0BB5" w:rsidRPr="002A4EBE" w:rsidRDefault="00FB0BB5" w:rsidP="00242C0F">
            <w:pPr>
              <w:jc w:val="center"/>
              <w:rPr>
                <w:b/>
              </w:rPr>
            </w:pPr>
            <w:r w:rsidRPr="002A4EBE">
              <w:rPr>
                <w:b/>
              </w:rPr>
              <w:t>Céramiques</w:t>
            </w:r>
          </w:p>
        </w:tc>
        <w:tc>
          <w:tcPr>
            <w:tcW w:w="6833" w:type="dxa"/>
            <w:shd w:val="clear" w:color="auto" w:fill="auto"/>
          </w:tcPr>
          <w:p w14:paraId="0FF4626C" w14:textId="77777777" w:rsidR="00FB0BB5" w:rsidRPr="002A4EBE" w:rsidRDefault="00FB0BB5" w:rsidP="00242C0F">
            <w:pPr>
              <w:jc w:val="center"/>
              <w:rPr>
                <w:b/>
              </w:rPr>
            </w:pPr>
            <w:r w:rsidRPr="002A4EBE">
              <w:rPr>
                <w:b/>
              </w:rPr>
              <w:t>Description</w:t>
            </w:r>
          </w:p>
        </w:tc>
      </w:tr>
      <w:tr w:rsidR="00FB0BB5" w14:paraId="6D44DA66" w14:textId="77777777" w:rsidTr="002A4EBE">
        <w:tc>
          <w:tcPr>
            <w:tcW w:w="2985" w:type="dxa"/>
            <w:shd w:val="clear" w:color="auto" w:fill="auto"/>
          </w:tcPr>
          <w:p w14:paraId="520AE5A8" w14:textId="77777777" w:rsidR="00FB0BB5" w:rsidRPr="0032190F" w:rsidRDefault="00DB54D1" w:rsidP="00242C0F">
            <w:pPr>
              <w:rPr>
                <w:lang w:val="fr-FR"/>
              </w:rPr>
            </w:pPr>
            <w:r w:rsidRPr="0032190F">
              <w:rPr>
                <w:lang w:val="fr-FR"/>
              </w:rPr>
              <w:lastRenderedPageBreak/>
              <w:t>dépôt votif de « l’arrière du temple ».</w:t>
            </w:r>
          </w:p>
        </w:tc>
        <w:tc>
          <w:tcPr>
            <w:tcW w:w="6833" w:type="dxa"/>
            <w:shd w:val="clear" w:color="auto" w:fill="auto"/>
          </w:tcPr>
          <w:p w14:paraId="0719364D" w14:textId="77777777" w:rsidR="00FB0BB5" w:rsidRDefault="00DB54D1" w:rsidP="00242C0F">
            <w:r w:rsidRPr="0032190F">
              <w:rPr>
                <w:lang w:val="fr-FR"/>
              </w:rPr>
              <w:t xml:space="preserve">18 dépôts. Les dépôts sont généralement disposés sans organisation précise, debout, intact, quelques-uns avec des couvercles. inusité (fabriqués pour la circonstance). Pour le dépôt 17, à l’intérieur, des os de batraciens. Pots (conservation), vases à boire : cruche, petites bouteilles, gobelets, pour la céramique fine : décor sable et paroi fine engobée. </w:t>
            </w:r>
            <w:r>
              <w:t xml:space="preserve">Pots de l’époque flavienne, </w:t>
            </w:r>
          </w:p>
        </w:tc>
      </w:tr>
    </w:tbl>
    <w:p w14:paraId="057B5E43" w14:textId="77777777" w:rsidR="00FB0BB5" w:rsidRDefault="00CF0868" w:rsidP="00242C0F">
      <w:pPr>
        <w:jc w:val="both"/>
      </w:pPr>
      <w:r>
        <w:t>(BIB 1652)</w:t>
      </w:r>
    </w:p>
    <w:p w14:paraId="68DBF6B2" w14:textId="77777777" w:rsidR="00CF0868" w:rsidRDefault="00CF0868" w:rsidP="00242C0F">
      <w:pPr>
        <w:jc w:val="both"/>
      </w:pPr>
    </w:p>
    <w:p w14:paraId="5993FA02" w14:textId="77777777" w:rsidR="00DB54D1" w:rsidRDefault="00DB54D1" w:rsidP="00242C0F">
      <w:pPr>
        <w:pStyle w:val="Heading2"/>
      </w:pPr>
      <w:r>
        <w:t>Dépôt d</w:t>
      </w:r>
      <w:r w:rsidR="0020281E">
        <w:t>’Apollon-Mori</w:t>
      </w:r>
      <w:r>
        <w:t>ta</w:t>
      </w:r>
      <w:r w:rsidR="0020281E">
        <w:t>s</w:t>
      </w:r>
      <w:r>
        <w:t>gus</w:t>
      </w:r>
    </w:p>
    <w:p w14:paraId="1CEAF56C" w14:textId="77777777" w:rsidR="00DB54D1" w:rsidRDefault="00DB54D1" w:rsidP="00242C0F">
      <w:pPr>
        <w:jc w:val="both"/>
      </w:pPr>
    </w:p>
    <w:p w14:paraId="7CD5E9C7" w14:textId="77777777" w:rsidR="00DB54D1" w:rsidRPr="0032190F" w:rsidRDefault="00DB54D1" w:rsidP="00242C0F">
      <w:pPr>
        <w:rPr>
          <w:lang w:val="fr-FR"/>
        </w:rPr>
      </w:pPr>
      <w:r w:rsidRPr="0032190F">
        <w:rPr>
          <w:lang w:val="fr-FR"/>
        </w:rPr>
        <w:t>Dans le lieu-dit de la Croix Saint Charles, à la pointe Est de l’oppidum, a été découvert un dépôt votif qui scelle le niveau de fondation du temple. 8 monnaies (as et semis, de 11 à 14 a.D., époques augustéenne, tibérienne), une clochette et de la céramique (date : ~40 a.D.) (BIB 1651)</w:t>
      </w:r>
    </w:p>
    <w:p w14:paraId="35766451" w14:textId="0F468429" w:rsidR="00DB54D1" w:rsidRPr="0032190F" w:rsidRDefault="00DB54D1" w:rsidP="00242C0F">
      <w:pPr>
        <w:jc w:val="both"/>
        <w:rPr>
          <w:lang w:val="fr-FR"/>
        </w:rPr>
      </w:pPr>
      <w:r w:rsidRPr="0032190F">
        <w:rPr>
          <w:lang w:val="fr-FR"/>
        </w:rPr>
        <w:t xml:space="preserve">Fragments de céramique sigillée (pâte rose-orangée) avec des décors montrant </w:t>
      </w:r>
      <w:hyperlink r:id="rId11644" w:anchor="Cul_Zoroastrisme_Mithra" w:history="1">
        <w:r w:rsidRPr="0032190F">
          <w:rPr>
            <w:rStyle w:val="Hyperlink"/>
            <w:lang w:val="fr-FR"/>
          </w:rPr>
          <w:t>Mithra</w:t>
        </w:r>
      </w:hyperlink>
      <w:r w:rsidRPr="0032190F">
        <w:rPr>
          <w:lang w:val="fr-FR"/>
        </w:rPr>
        <w:t>, datée du 3</w:t>
      </w:r>
      <w:r w:rsidRPr="0032190F">
        <w:rPr>
          <w:vertAlign w:val="superscript"/>
          <w:lang w:val="fr-FR"/>
        </w:rPr>
        <w:t>e</w:t>
      </w:r>
      <w:r w:rsidRPr="0032190F">
        <w:rPr>
          <w:lang w:val="fr-FR"/>
        </w:rPr>
        <w:t xml:space="preserve"> siècle, un autre avec un </w:t>
      </w:r>
      <w:r w:rsidRPr="0032190F">
        <w:rPr>
          <w:i/>
          <w:lang w:val="fr-FR"/>
        </w:rPr>
        <w:t>anophore</w:t>
      </w:r>
      <w:r w:rsidRPr="0032190F">
        <w:rPr>
          <w:lang w:val="fr-FR"/>
        </w:rPr>
        <w:t xml:space="preserve"> (porteur de flambeau) (BIB 1652)</w:t>
      </w:r>
      <w:r w:rsidR="00CF0868" w:rsidRPr="0032190F">
        <w:rPr>
          <w:lang w:val="fr-FR"/>
        </w:rPr>
        <w:t>.</w:t>
      </w:r>
    </w:p>
    <w:p w14:paraId="19F335FE" w14:textId="77777777" w:rsidR="00CF0868" w:rsidRPr="0032190F" w:rsidRDefault="00CF0868" w:rsidP="00242C0F">
      <w:pPr>
        <w:jc w:val="both"/>
        <w:rPr>
          <w:lang w:val="fr-FR"/>
        </w:rPr>
      </w:pPr>
    </w:p>
    <w:p w14:paraId="226B1E74" w14:textId="77777777" w:rsidR="00CF0868" w:rsidRPr="0032190F" w:rsidRDefault="00CF0868" w:rsidP="00242C0F">
      <w:pPr>
        <w:pStyle w:val="Heading2"/>
      </w:pPr>
      <w:r w:rsidRPr="0032190F">
        <w:t>Sanctuaire d</w:t>
      </w:r>
      <w:r w:rsidR="00E85D4C" w:rsidRPr="0032190F">
        <w:t>’E</w:t>
      </w:r>
      <w:r w:rsidRPr="0032190F">
        <w:t>n Surlot</w:t>
      </w:r>
    </w:p>
    <w:p w14:paraId="027BFF11" w14:textId="77777777" w:rsidR="00CF0868" w:rsidRPr="0032190F" w:rsidRDefault="00CF0868" w:rsidP="00242C0F">
      <w:pPr>
        <w:rPr>
          <w:lang w:val="fr-FR"/>
        </w:rPr>
      </w:pPr>
    </w:p>
    <w:p w14:paraId="69F4E81E" w14:textId="77777777" w:rsidR="00CF0868" w:rsidRPr="0032190F" w:rsidRDefault="0020281E" w:rsidP="00242C0F">
      <w:pPr>
        <w:rPr>
          <w:lang w:val="fr-FR"/>
        </w:rPr>
      </w:pPr>
      <w:r w:rsidRPr="0032190F">
        <w:rPr>
          <w:lang w:val="fr-FR"/>
        </w:rPr>
        <w:t xml:space="preserve">Petit sanctuaire quadrangulaire. </w:t>
      </w:r>
      <w:r w:rsidR="00CF0868" w:rsidRPr="0032190F">
        <w:rPr>
          <w:lang w:val="fr-FR"/>
        </w:rPr>
        <w:t>A ce jour, on peut distinguer 2 phases d</w:t>
      </w:r>
      <w:r w:rsidRPr="0032190F">
        <w:rPr>
          <w:lang w:val="fr-FR"/>
        </w:rPr>
        <w:t>e construction :</w:t>
      </w:r>
    </w:p>
    <w:p w14:paraId="7379C8E6" w14:textId="77777777" w:rsidR="00CF0868" w:rsidRPr="0032190F" w:rsidRDefault="00CF0868"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4"/>
        <w:gridCol w:w="1270"/>
      </w:tblGrid>
      <w:tr w:rsidR="007C7528" w14:paraId="1B23D048" w14:textId="77777777" w:rsidTr="002A4EBE">
        <w:trPr>
          <w:jc w:val="center"/>
        </w:trPr>
        <w:tc>
          <w:tcPr>
            <w:tcW w:w="1134" w:type="dxa"/>
            <w:shd w:val="clear" w:color="auto" w:fill="auto"/>
          </w:tcPr>
          <w:p w14:paraId="221D1605" w14:textId="77777777" w:rsidR="007C7528" w:rsidRDefault="007C7528" w:rsidP="00242C0F">
            <w:pPr>
              <w:jc w:val="both"/>
            </w:pPr>
            <w:r>
              <w:t>phases</w:t>
            </w:r>
          </w:p>
        </w:tc>
        <w:tc>
          <w:tcPr>
            <w:tcW w:w="1270" w:type="dxa"/>
            <w:shd w:val="clear" w:color="auto" w:fill="auto"/>
          </w:tcPr>
          <w:p w14:paraId="50E27809" w14:textId="77777777" w:rsidR="007C7528" w:rsidRPr="00AB1C83" w:rsidRDefault="007C7528" w:rsidP="00242C0F">
            <w:pPr>
              <w:jc w:val="both"/>
            </w:pPr>
            <w:r>
              <w:t>datations</w:t>
            </w:r>
          </w:p>
        </w:tc>
      </w:tr>
      <w:tr w:rsidR="00CF0868" w14:paraId="7033B123" w14:textId="77777777" w:rsidTr="002A4EBE">
        <w:trPr>
          <w:jc w:val="center"/>
        </w:trPr>
        <w:tc>
          <w:tcPr>
            <w:tcW w:w="1134" w:type="dxa"/>
            <w:shd w:val="clear" w:color="auto" w:fill="auto"/>
          </w:tcPr>
          <w:p w14:paraId="47FA19EC" w14:textId="77777777" w:rsidR="00CF0868" w:rsidRDefault="00CF0868" w:rsidP="007C7528">
            <w:pPr>
              <w:jc w:val="both"/>
            </w:pPr>
            <w:r>
              <w:t>2</w:t>
            </w:r>
            <w:r w:rsidRPr="002A4EBE">
              <w:rPr>
                <w:vertAlign w:val="superscript"/>
              </w:rPr>
              <w:t>e</w:t>
            </w:r>
          </w:p>
        </w:tc>
        <w:tc>
          <w:tcPr>
            <w:tcW w:w="1270" w:type="dxa"/>
            <w:shd w:val="clear" w:color="auto" w:fill="auto"/>
          </w:tcPr>
          <w:p w14:paraId="60C13C50" w14:textId="77777777" w:rsidR="00CF0868" w:rsidRDefault="00CF0868" w:rsidP="00242C0F">
            <w:r w:rsidRPr="00AB1C83">
              <w:t>2-3 s. a.D</w:t>
            </w:r>
            <w:r w:rsidR="00466A86">
              <w:t>.</w:t>
            </w:r>
          </w:p>
        </w:tc>
      </w:tr>
      <w:tr w:rsidR="007C7528" w14:paraId="697C68A3" w14:textId="77777777" w:rsidTr="002A4EBE">
        <w:trPr>
          <w:jc w:val="center"/>
        </w:trPr>
        <w:tc>
          <w:tcPr>
            <w:tcW w:w="1134" w:type="dxa"/>
            <w:shd w:val="clear" w:color="auto" w:fill="auto"/>
          </w:tcPr>
          <w:p w14:paraId="0A1F7106" w14:textId="77777777" w:rsidR="007C7528" w:rsidRDefault="007C7528" w:rsidP="00242C0F">
            <w:pPr>
              <w:jc w:val="both"/>
            </w:pPr>
            <w:r>
              <w:t>1</w:t>
            </w:r>
            <w:r w:rsidRPr="002A4EBE">
              <w:rPr>
                <w:vertAlign w:val="superscript"/>
              </w:rPr>
              <w:t>e</w:t>
            </w:r>
          </w:p>
        </w:tc>
        <w:tc>
          <w:tcPr>
            <w:tcW w:w="1270" w:type="dxa"/>
            <w:shd w:val="clear" w:color="auto" w:fill="auto"/>
          </w:tcPr>
          <w:p w14:paraId="733F9678" w14:textId="77777777" w:rsidR="007C7528" w:rsidRPr="00AB1C83" w:rsidRDefault="007C7528" w:rsidP="00242C0F">
            <w:r w:rsidRPr="00AB1C83">
              <w:t>2</w:t>
            </w:r>
            <w:r w:rsidRPr="002A4EBE">
              <w:rPr>
                <w:vertAlign w:val="superscript"/>
              </w:rPr>
              <w:t>e</w:t>
            </w:r>
            <w:r w:rsidRPr="00AB1C83">
              <w:t xml:space="preserve"> s. a.D.</w:t>
            </w:r>
          </w:p>
        </w:tc>
      </w:tr>
    </w:tbl>
    <w:p w14:paraId="64C7168B" w14:textId="77777777" w:rsidR="00CF0868" w:rsidRDefault="00CF0868" w:rsidP="00242C0F">
      <w:pPr>
        <w:jc w:val="both"/>
      </w:pPr>
      <w:r>
        <w:t>(BIB 1653)</w:t>
      </w:r>
    </w:p>
    <w:p w14:paraId="44B8D0D3" w14:textId="77777777" w:rsidR="00CF0868" w:rsidRDefault="00CF0868" w:rsidP="00242C0F">
      <w:pPr>
        <w:jc w:val="both"/>
      </w:pPr>
    </w:p>
    <w:p w14:paraId="013011F0" w14:textId="350BA36C" w:rsidR="00CF0868" w:rsidRPr="0032190F" w:rsidRDefault="00CF0868" w:rsidP="00242C0F">
      <w:pPr>
        <w:jc w:val="both"/>
        <w:rPr>
          <w:lang w:val="fr-FR"/>
        </w:rPr>
      </w:pPr>
      <w:r w:rsidRPr="0032190F">
        <w:rPr>
          <w:lang w:val="fr-FR"/>
        </w:rPr>
        <w:t xml:space="preserve">Dans ce sanctuaire, un buste sculpté d’homme </w:t>
      </w:r>
      <w:r w:rsidR="0020281E" w:rsidRPr="0032190F">
        <w:rPr>
          <w:lang w:val="fr-FR"/>
        </w:rPr>
        <w:t xml:space="preserve">barbu </w:t>
      </w:r>
      <w:r w:rsidRPr="0032190F">
        <w:rPr>
          <w:lang w:val="fr-FR"/>
        </w:rPr>
        <w:t xml:space="preserve">et encadré de deux </w:t>
      </w:r>
      <w:hyperlink r:id="rId11645" w:anchor="Cul_Proto_Art_TAC_T_z_oise" w:history="1">
        <w:r w:rsidR="00057E59" w:rsidRPr="0032190F">
          <w:rPr>
            <w:rStyle w:val="Hyperlink"/>
            <w:lang w:val="fr-FR"/>
          </w:rPr>
          <w:t>oiseaux</w:t>
        </w:r>
      </w:hyperlink>
      <w:r w:rsidR="00057E59" w:rsidRPr="0032190F">
        <w:rPr>
          <w:lang w:val="fr-FR"/>
        </w:rPr>
        <w:t xml:space="preserve"> </w:t>
      </w:r>
      <w:r w:rsidR="0020281E" w:rsidRPr="0032190F">
        <w:rPr>
          <w:lang w:val="fr-FR"/>
        </w:rPr>
        <w:t xml:space="preserve">de grande taille </w:t>
      </w:r>
      <w:r w:rsidRPr="0032190F">
        <w:rPr>
          <w:lang w:val="fr-FR"/>
        </w:rPr>
        <w:t>interprété comme le « dieu aux oiseaux »</w:t>
      </w:r>
      <w:r w:rsidR="0020281E" w:rsidRPr="0032190F">
        <w:rPr>
          <w:lang w:val="fr-FR"/>
        </w:rPr>
        <w:t>. Les têtes des oiseaux sont tournées vers l’homme</w:t>
      </w:r>
      <w:r w:rsidR="00057E59" w:rsidRPr="0032190F">
        <w:rPr>
          <w:lang w:val="fr-FR"/>
        </w:rPr>
        <w:t xml:space="preserve"> </w:t>
      </w:r>
      <w:r w:rsidR="0020281E" w:rsidRPr="0032190F">
        <w:rPr>
          <w:lang w:val="fr-FR"/>
        </w:rPr>
        <w:t xml:space="preserve">et leur bec est au niveau de ses oreilles (comme pour lui parler/écouter). </w:t>
      </w:r>
      <w:r w:rsidR="0020281E" w:rsidRPr="0032190F">
        <w:rPr>
          <w:i/>
          <w:lang w:val="fr-FR"/>
        </w:rPr>
        <w:t>Terminus ante quem</w:t>
      </w:r>
      <w:r w:rsidR="0020281E" w:rsidRPr="0032190F">
        <w:rPr>
          <w:lang w:val="fr-FR"/>
        </w:rPr>
        <w:t> : 3</w:t>
      </w:r>
      <w:r w:rsidR="0020281E" w:rsidRPr="0032190F">
        <w:rPr>
          <w:vertAlign w:val="superscript"/>
          <w:lang w:val="fr-FR"/>
        </w:rPr>
        <w:t>e</w:t>
      </w:r>
      <w:r w:rsidR="0020281E" w:rsidRPr="0032190F">
        <w:rPr>
          <w:lang w:val="fr-FR"/>
        </w:rPr>
        <w:t xml:space="preserve"> s.</w:t>
      </w:r>
      <w:r w:rsidRPr="0032190F">
        <w:rPr>
          <w:lang w:val="fr-FR"/>
        </w:rPr>
        <w:t xml:space="preserve"> (BIB 1653)</w:t>
      </w:r>
      <w:r w:rsidR="0020281E" w:rsidRPr="0032190F">
        <w:rPr>
          <w:lang w:val="fr-FR"/>
        </w:rPr>
        <w:t>.</w:t>
      </w:r>
    </w:p>
    <w:p w14:paraId="2C2CCB27" w14:textId="77777777" w:rsidR="00DB54D1" w:rsidRPr="0032190F" w:rsidRDefault="00DB54D1" w:rsidP="00242C0F">
      <w:pPr>
        <w:jc w:val="both"/>
        <w:rPr>
          <w:lang w:val="fr-FR"/>
        </w:rPr>
      </w:pPr>
    </w:p>
    <w:p w14:paraId="4D7A5C07" w14:textId="77777777" w:rsidR="000D13F5" w:rsidRPr="0032190F" w:rsidRDefault="000D13F5" w:rsidP="00242C0F">
      <w:pPr>
        <w:jc w:val="both"/>
        <w:rPr>
          <w:lang w:val="fr-FR"/>
        </w:rPr>
      </w:pPr>
      <w:r w:rsidRPr="0032190F">
        <w:rPr>
          <w:lang w:val="fr-FR"/>
        </w:rPr>
        <w:t>Ce dieu aux oiseaux tient parfois un bâton (une canne) et est accompagné d’un chien (BIB 1653).</w:t>
      </w:r>
    </w:p>
    <w:p w14:paraId="6A295B1C" w14:textId="77777777" w:rsidR="00E85D4C" w:rsidRPr="0032190F" w:rsidRDefault="00E85D4C" w:rsidP="00242C0F">
      <w:pPr>
        <w:jc w:val="both"/>
        <w:rPr>
          <w:lang w:val="fr-FR"/>
        </w:rPr>
      </w:pPr>
    </w:p>
    <w:p w14:paraId="4F992C2B" w14:textId="77777777" w:rsidR="00E85D4C" w:rsidRPr="0032190F" w:rsidRDefault="00E85D4C" w:rsidP="00242C0F">
      <w:pPr>
        <w:pStyle w:val="Heading2"/>
      </w:pPr>
      <w:r w:rsidRPr="0032190F">
        <w:t>Fouilles préventives d’En Curiot</w:t>
      </w:r>
    </w:p>
    <w:p w14:paraId="42405625" w14:textId="77777777" w:rsidR="00E85D4C" w:rsidRPr="0032190F" w:rsidRDefault="00E85D4C" w:rsidP="00242C0F">
      <w:pPr>
        <w:rPr>
          <w:lang w:val="fr-FR"/>
        </w:rPr>
      </w:pPr>
    </w:p>
    <w:p w14:paraId="3935B231" w14:textId="77777777" w:rsidR="00E85D4C" w:rsidRPr="0032190F" w:rsidRDefault="00E85D4C" w:rsidP="00242C0F">
      <w:pPr>
        <w:rPr>
          <w:lang w:val="fr-FR"/>
        </w:rPr>
      </w:pPr>
      <w:r w:rsidRPr="0032190F">
        <w:rPr>
          <w:lang w:val="fr-FR"/>
        </w:rPr>
        <w:t>Une grande dépression (de l’ordre de 5 m de prof) a été comblée.</w:t>
      </w:r>
    </w:p>
    <w:p w14:paraId="5C01D917" w14:textId="77777777" w:rsidR="00A53FB1" w:rsidRPr="0032190F" w:rsidRDefault="00A53FB1" w:rsidP="00242C0F">
      <w:pPr>
        <w:jc w:val="both"/>
        <w:rPr>
          <w:lang w:val="fr-FR"/>
        </w:rPr>
      </w:pPr>
    </w:p>
    <w:p w14:paraId="4DF238A6" w14:textId="77777777" w:rsidR="005B300E" w:rsidRPr="0032190F" w:rsidRDefault="005B300E" w:rsidP="00242C0F">
      <w:pPr>
        <w:pStyle w:val="Heading2"/>
      </w:pPr>
      <w:r w:rsidRPr="0032190F">
        <w:t>Chronologie</w:t>
      </w:r>
    </w:p>
    <w:p w14:paraId="6074045B" w14:textId="77777777" w:rsidR="005B300E" w:rsidRPr="0032190F" w:rsidRDefault="005B300E" w:rsidP="00242C0F">
      <w:pPr>
        <w:jc w:val="both"/>
        <w:rPr>
          <w:lang w:val="fr-FR"/>
        </w:rPr>
      </w:pPr>
    </w:p>
    <w:p w14:paraId="5DD7FEE8" w14:textId="77777777" w:rsidR="00C34C78" w:rsidRPr="0032190F" w:rsidRDefault="00C34C78" w:rsidP="00242C0F">
      <w:pPr>
        <w:pStyle w:val="Heading3"/>
        <w:spacing w:line="240" w:lineRule="auto"/>
      </w:pPr>
      <w:r w:rsidRPr="0032190F">
        <w:t>Epoque gauloise</w:t>
      </w:r>
    </w:p>
    <w:p w14:paraId="425B010B" w14:textId="59562150" w:rsidR="00C34C78" w:rsidRPr="0032190F" w:rsidRDefault="00C34C78" w:rsidP="00242C0F">
      <w:pPr>
        <w:jc w:val="both"/>
        <w:rPr>
          <w:lang w:val="fr-FR"/>
        </w:rPr>
      </w:pPr>
      <w:r w:rsidRPr="0032190F">
        <w:rPr>
          <w:lang w:val="fr-FR"/>
        </w:rPr>
        <w:t>Au cours de l’époque gauloise (</w:t>
      </w:r>
      <w:hyperlink r:id="rId11646" w:anchor="Cul_Tene" w:history="1">
        <w:r w:rsidRPr="0032190F">
          <w:rPr>
            <w:rStyle w:val="Hyperlink"/>
            <w:lang w:val="fr-FR"/>
          </w:rPr>
          <w:t>La Tène finale</w:t>
        </w:r>
      </w:hyperlink>
      <w:r w:rsidRPr="0032190F">
        <w:rPr>
          <w:lang w:val="fr-FR"/>
        </w:rPr>
        <w:t xml:space="preserve">), </w:t>
      </w:r>
      <w:r w:rsidR="008348C4" w:rsidRPr="0032190F">
        <w:rPr>
          <w:lang w:val="fr-FR"/>
        </w:rPr>
        <w:t xml:space="preserve">un fossé, dont seule lefond a été conservé (30 cm prof., 1 m large), dans le lieu-dit de la Croix Saint Charles, </w:t>
      </w:r>
      <w:r w:rsidRPr="0032190F">
        <w:rPr>
          <w:lang w:val="fr-FR"/>
        </w:rPr>
        <w:t xml:space="preserve">présente ~600 restes d’animaux, fragments de céramique, etc. probablement lié à la tradition du </w:t>
      </w:r>
      <w:hyperlink r:id="rId11647" w:anchor="Cul_Proto_Soc_Banquet" w:history="1">
        <w:r w:rsidR="00642060" w:rsidRPr="0032190F">
          <w:rPr>
            <w:rStyle w:val="Hyperlink"/>
            <w:lang w:val="fr-FR"/>
          </w:rPr>
          <w:t>banquet</w:t>
        </w:r>
      </w:hyperlink>
      <w:r w:rsidR="00642060" w:rsidRPr="0032190F">
        <w:rPr>
          <w:lang w:val="fr-FR"/>
        </w:rPr>
        <w:t xml:space="preserve"> </w:t>
      </w:r>
      <w:r w:rsidRPr="0032190F">
        <w:rPr>
          <w:lang w:val="fr-FR"/>
        </w:rPr>
        <w:t>(BIB 1650)</w:t>
      </w:r>
    </w:p>
    <w:p w14:paraId="3843D904" w14:textId="77777777" w:rsidR="00C34C78" w:rsidRPr="0032190F" w:rsidRDefault="00C34C78" w:rsidP="00242C0F">
      <w:pPr>
        <w:jc w:val="both"/>
        <w:rPr>
          <w:lang w:val="fr-FR"/>
        </w:rPr>
      </w:pPr>
      <w:r w:rsidRPr="0032190F">
        <w:rPr>
          <w:lang w:val="fr-FR"/>
        </w:rPr>
        <w:t>Le bœuf est assez rare (19%), souvent sous la forme de section de côte (avec des traces de découpe), c’est surtout le porc (73%) (BIB 1650). Les courbes d’abattage des porcs sont centrées sur 1,5 an, c’est une distribution normale qui caractérise un abattage en fin de croissance des animaux. Par contre, ce qui parait inhabituelle c’est la surrpeésentation des mâles (90%) par rapport aux femelles (10%)</w:t>
      </w:r>
      <w:r w:rsidR="005B300E" w:rsidRPr="0032190F">
        <w:rPr>
          <w:lang w:val="fr-FR"/>
        </w:rPr>
        <w:t xml:space="preserve">, alors que </w:t>
      </w:r>
      <w:r w:rsidRPr="0032190F">
        <w:rPr>
          <w:lang w:val="fr-FR"/>
        </w:rPr>
        <w:t>pour cette époque, c’est normalement plus équilibé (BIB 1650)</w:t>
      </w:r>
      <w:r w:rsidR="008348C4" w:rsidRPr="0032190F">
        <w:rPr>
          <w:lang w:val="fr-FR"/>
        </w:rPr>
        <w:t>.</w:t>
      </w:r>
    </w:p>
    <w:p w14:paraId="1DE93603" w14:textId="77777777" w:rsidR="00AF40F8" w:rsidRPr="0032190F" w:rsidRDefault="00AF40F8" w:rsidP="00242C0F">
      <w:pPr>
        <w:rPr>
          <w:lang w:val="fr-FR"/>
        </w:rPr>
      </w:pPr>
    </w:p>
    <w:p w14:paraId="16C9D67A" w14:textId="77777777" w:rsidR="00AF40F8" w:rsidRPr="0032190F" w:rsidRDefault="00AF40F8" w:rsidP="00242C0F">
      <w:pPr>
        <w:pStyle w:val="Heading3"/>
        <w:spacing w:line="240" w:lineRule="auto"/>
      </w:pPr>
      <w:r w:rsidRPr="0032190F">
        <w:lastRenderedPageBreak/>
        <w:t>Siège</w:t>
      </w:r>
    </w:p>
    <w:p w14:paraId="5835C170" w14:textId="3BAFE022" w:rsidR="00535A33" w:rsidRPr="0032190F" w:rsidRDefault="00535A33" w:rsidP="00242C0F">
      <w:pPr>
        <w:rPr>
          <w:lang w:val="fr-FR"/>
        </w:rPr>
      </w:pPr>
      <w:r w:rsidRPr="0032190F">
        <w:rPr>
          <w:lang w:val="fr-FR"/>
        </w:rPr>
        <w:t xml:space="preserve">Le siège d’Alésia, en 52 av. J.-C., est le moment ou </w:t>
      </w:r>
      <w:hyperlink r:id="rId11648" w:anchor="Cul_Rome__sEcrit_Cesar" w:history="1">
        <w:r w:rsidR="005B3FB7" w:rsidRPr="0032190F">
          <w:rPr>
            <w:rStyle w:val="Hyperlink"/>
            <w:lang w:val="fr-FR"/>
          </w:rPr>
          <w:t>César</w:t>
        </w:r>
      </w:hyperlink>
      <w:r w:rsidRPr="0032190F">
        <w:rPr>
          <w:lang w:val="fr-FR"/>
        </w:rPr>
        <w:t>(</w:t>
      </w:r>
      <w:r w:rsidRPr="0032190F">
        <w:rPr>
          <w:i/>
          <w:lang w:val="fr-FR"/>
        </w:rPr>
        <w:t>titre</w:t>
      </w:r>
      <w:r w:rsidRPr="0032190F">
        <w:rPr>
          <w:lang w:val="fr-FR"/>
        </w:rPr>
        <w:t>) de Rome contraint Vercingétorix chef Arvenne d’une coalition gauloi</w:t>
      </w:r>
      <w:r w:rsidR="0031195D" w:rsidRPr="0032190F">
        <w:rPr>
          <w:lang w:val="fr-FR"/>
        </w:rPr>
        <w:t>se (SS BIB).</w:t>
      </w:r>
    </w:p>
    <w:p w14:paraId="214ACB98" w14:textId="77777777" w:rsidR="00AF40F8" w:rsidRPr="0032190F" w:rsidRDefault="00AF40F8" w:rsidP="00242C0F">
      <w:pPr>
        <w:rPr>
          <w:lang w:val="fr-FR"/>
        </w:rPr>
      </w:pPr>
    </w:p>
    <w:p w14:paraId="4D713AE5" w14:textId="77777777" w:rsidR="00AF40F8" w:rsidRPr="0032190F" w:rsidRDefault="00AF40F8" w:rsidP="00242C0F">
      <w:pPr>
        <w:pStyle w:val="Heading3"/>
        <w:spacing w:line="240" w:lineRule="auto"/>
      </w:pPr>
      <w:r w:rsidRPr="0032190F">
        <w:t>Epoque gallo-romaine</w:t>
      </w:r>
    </w:p>
    <w:p w14:paraId="0BED3145" w14:textId="77777777" w:rsidR="00FB0BB5" w:rsidRPr="0032190F" w:rsidRDefault="00FB0BB5" w:rsidP="00242C0F">
      <w:pPr>
        <w:rPr>
          <w:lang w:val="fr-FR"/>
        </w:rPr>
      </w:pPr>
    </w:p>
    <w:p w14:paraId="2587E1E2" w14:textId="7BA37353" w:rsidR="00AF40F8" w:rsidRPr="0032190F" w:rsidRDefault="00FB0BB5" w:rsidP="00242C0F">
      <w:pPr>
        <w:rPr>
          <w:lang w:val="fr-FR"/>
        </w:rPr>
      </w:pPr>
      <w:r w:rsidRPr="0032190F">
        <w:rPr>
          <w:lang w:val="fr-FR"/>
        </w:rPr>
        <w:t xml:space="preserve">Après la conquête </w:t>
      </w:r>
      <w:hyperlink r:id="rId11649" w:anchor="Cul_Rome" w:history="1">
        <w:r w:rsidRPr="0032190F">
          <w:rPr>
            <w:rStyle w:val="Hyperlink"/>
            <w:lang w:val="fr-FR"/>
          </w:rPr>
          <w:t>romaine</w:t>
        </w:r>
      </w:hyperlink>
      <w:r w:rsidRPr="0032190F">
        <w:rPr>
          <w:lang w:val="fr-FR"/>
        </w:rPr>
        <w:t>, c</w:t>
      </w:r>
      <w:r w:rsidR="00AF40F8" w:rsidRPr="0032190F">
        <w:rPr>
          <w:lang w:val="fr-FR"/>
        </w:rPr>
        <w:t xml:space="preserve">onstruction d’un théâtre, un </w:t>
      </w:r>
      <w:r w:rsidR="00AF40F8" w:rsidRPr="0032190F">
        <w:rPr>
          <w:i/>
          <w:lang w:val="fr-FR"/>
        </w:rPr>
        <w:t>fanum</w:t>
      </w:r>
      <w:r w:rsidR="00C7732A" w:rsidRPr="0032190F">
        <w:rPr>
          <w:lang w:val="fr-FR"/>
        </w:rPr>
        <w:t xml:space="preserve"> octogonal dédié à Apollon </w:t>
      </w:r>
      <w:r w:rsidRPr="0032190F">
        <w:rPr>
          <w:lang w:val="fr-FR"/>
        </w:rPr>
        <w:t>Monristagus</w:t>
      </w:r>
      <w:r w:rsidR="00AF40F8" w:rsidRPr="0032190F">
        <w:rPr>
          <w:lang w:val="fr-FR"/>
        </w:rPr>
        <w:t xml:space="preserve">, </w:t>
      </w:r>
      <w:r w:rsidR="00C702B7" w:rsidRPr="0032190F">
        <w:rPr>
          <w:lang w:val="fr-FR"/>
        </w:rPr>
        <w:t xml:space="preserve">une basilique à 3 absides, un petit temple, </w:t>
      </w:r>
      <w:r w:rsidR="00C7732A" w:rsidRPr="0032190F">
        <w:rPr>
          <w:lang w:val="fr-FR"/>
        </w:rPr>
        <w:t xml:space="preserve">des thermes, </w:t>
      </w:r>
      <w:r w:rsidR="00C702B7" w:rsidRPr="0032190F">
        <w:rPr>
          <w:lang w:val="fr-FR"/>
        </w:rPr>
        <w:t xml:space="preserve">un forum, </w:t>
      </w:r>
      <w:r w:rsidR="00C7732A" w:rsidRPr="0032190F">
        <w:rPr>
          <w:lang w:val="fr-FR"/>
        </w:rPr>
        <w:t xml:space="preserve">le </w:t>
      </w:r>
      <w:r w:rsidR="00AF40F8" w:rsidRPr="0032190F">
        <w:rPr>
          <w:lang w:val="fr-FR"/>
        </w:rPr>
        <w:t>réseau viaire, etc.</w:t>
      </w:r>
    </w:p>
    <w:p w14:paraId="68F16F52" w14:textId="77777777" w:rsidR="00C34C78" w:rsidRPr="0032190F" w:rsidRDefault="00C34C78" w:rsidP="00242C0F">
      <w:pPr>
        <w:rPr>
          <w:lang w:val="fr-FR"/>
        </w:rPr>
      </w:pPr>
    </w:p>
    <w:p w14:paraId="11487CED" w14:textId="77777777" w:rsidR="00A60A94" w:rsidRPr="0032190F" w:rsidRDefault="00A60A94" w:rsidP="00426FF9">
      <w:pPr>
        <w:pStyle w:val="Heading1"/>
      </w:pPr>
      <w:r w:rsidRPr="0032190F">
        <w:t>LANDRAN</w:t>
      </w:r>
    </w:p>
    <w:p w14:paraId="24ED454C" w14:textId="77777777" w:rsidR="00A60A94" w:rsidRPr="0032190F" w:rsidRDefault="00A60A94" w:rsidP="00242C0F">
      <w:pPr>
        <w:rPr>
          <w:lang w:val="fr-FR"/>
        </w:rPr>
      </w:pPr>
    </w:p>
    <w:p w14:paraId="3D884D1A" w14:textId="77777777" w:rsidR="00A60A94" w:rsidRPr="0032190F" w:rsidRDefault="00A60A94" w:rsidP="00242C0F">
      <w:pPr>
        <w:rPr>
          <w:lang w:val="fr-FR"/>
        </w:rPr>
      </w:pPr>
      <w:r w:rsidRPr="0032190F">
        <w:rPr>
          <w:lang w:val="fr-FR"/>
        </w:rPr>
        <w:t>A Gissey-sous-Flavigny (Côte-d’Or), 7 km au sud d’Alésia, a été mis au jour un édifice romain sur une voie romaine qui débouche sur le site d’Alésia (BIB 1656) Le site est installé.</w:t>
      </w:r>
    </w:p>
    <w:p w14:paraId="3102A5C7" w14:textId="77777777" w:rsidR="00A60A94" w:rsidRPr="0032190F" w:rsidRDefault="00A60A94" w:rsidP="00242C0F">
      <w:pPr>
        <w:rPr>
          <w:lang w:val="fr-FR"/>
        </w:rPr>
      </w:pPr>
      <w:r w:rsidRPr="0032190F">
        <w:rPr>
          <w:lang w:val="fr-FR"/>
        </w:rPr>
        <w:t xml:space="preserve">On reconnaît 3 bâtiments : </w:t>
      </w:r>
    </w:p>
    <w:p w14:paraId="4D9E9A22" w14:textId="77777777" w:rsidR="00E85D4C" w:rsidRPr="0032190F" w:rsidRDefault="00E85D4C" w:rsidP="00242C0F">
      <w:pPr>
        <w:ind w:firstLine="709"/>
        <w:rPr>
          <w:lang w:val="fr-FR"/>
        </w:rPr>
      </w:pPr>
      <w:r w:rsidRPr="0032190F">
        <w:rPr>
          <w:lang w:val="fr-FR"/>
        </w:rPr>
        <w:t>- un four (salle de chauffe, alendier, scories) au sud-ouest de la route</w:t>
      </w:r>
    </w:p>
    <w:p w14:paraId="588BF832" w14:textId="77777777" w:rsidR="00A60A94" w:rsidRPr="0032190F" w:rsidRDefault="00A60A94" w:rsidP="00242C0F">
      <w:pPr>
        <w:ind w:firstLine="709"/>
        <w:rPr>
          <w:lang w:val="fr-FR"/>
        </w:rPr>
      </w:pPr>
      <w:r w:rsidRPr="0032190F">
        <w:rPr>
          <w:lang w:val="fr-FR"/>
        </w:rPr>
        <w:t>- une structure d’habitation maçonnée de plan carré</w:t>
      </w:r>
      <w:r w:rsidR="00E85D4C" w:rsidRPr="0032190F">
        <w:rPr>
          <w:lang w:val="fr-FR"/>
        </w:rPr>
        <w:t xml:space="preserve"> au nord-est de la route</w:t>
      </w:r>
    </w:p>
    <w:p w14:paraId="0CBD7AF2" w14:textId="77777777" w:rsidR="00A60A94" w:rsidRPr="0032190F" w:rsidRDefault="00A60A94" w:rsidP="00242C0F">
      <w:pPr>
        <w:ind w:left="709"/>
        <w:rPr>
          <w:lang w:val="fr-FR"/>
        </w:rPr>
      </w:pPr>
      <w:r w:rsidRPr="0032190F">
        <w:rPr>
          <w:lang w:val="fr-FR"/>
        </w:rPr>
        <w:t xml:space="preserve">- un momument </w:t>
      </w:r>
      <w:r w:rsidR="00E85D4C" w:rsidRPr="0032190F">
        <w:rPr>
          <w:lang w:val="fr-FR"/>
        </w:rPr>
        <w:t xml:space="preserve">(dont une grande partie a due être réemployée) </w:t>
      </w:r>
      <w:r w:rsidRPr="0032190F">
        <w:rPr>
          <w:lang w:val="fr-FR"/>
        </w:rPr>
        <w:t>accompagné de nombreux éléments lapidaires (tête dite « Minerve », tête de lion, tambour de colonne, rares fragments d’inscription, etc.). L’ensemble des éléments traduit probablement une datation à l’époque sévérienne (~3</w:t>
      </w:r>
      <w:r w:rsidRPr="0032190F">
        <w:rPr>
          <w:vertAlign w:val="superscript"/>
          <w:lang w:val="fr-FR"/>
        </w:rPr>
        <w:t>e</w:t>
      </w:r>
      <w:r w:rsidRPr="0032190F">
        <w:rPr>
          <w:lang w:val="fr-FR"/>
        </w:rPr>
        <w:t xml:space="preserve"> a.D.)</w:t>
      </w:r>
      <w:r w:rsidR="00E85D4C" w:rsidRPr="0032190F">
        <w:rPr>
          <w:lang w:val="fr-FR"/>
        </w:rPr>
        <w:t xml:space="preserve"> au nord-est de la route.</w:t>
      </w:r>
    </w:p>
    <w:p w14:paraId="5C225527" w14:textId="77777777" w:rsidR="00A60A94" w:rsidRPr="0032190F" w:rsidRDefault="00A60A94" w:rsidP="00242C0F">
      <w:pPr>
        <w:rPr>
          <w:lang w:val="fr-FR"/>
        </w:rPr>
      </w:pPr>
      <w:r w:rsidRPr="0032190F">
        <w:rPr>
          <w:lang w:val="fr-FR"/>
        </w:rPr>
        <w:t>(BIB 1656)</w:t>
      </w:r>
    </w:p>
    <w:p w14:paraId="2C299EB3" w14:textId="77777777" w:rsidR="00C06EBB" w:rsidRPr="0032190F" w:rsidRDefault="00C06EBB" w:rsidP="00242C0F">
      <w:pPr>
        <w:rPr>
          <w:lang w:val="fr-FR"/>
        </w:rPr>
      </w:pPr>
    </w:p>
    <w:p w14:paraId="53B9F139" w14:textId="77777777" w:rsidR="00C06EBB" w:rsidRPr="0032190F" w:rsidRDefault="00C06EBB" w:rsidP="00426FF9">
      <w:pPr>
        <w:pStyle w:val="Heading1"/>
      </w:pPr>
      <w:r w:rsidRPr="0032190F">
        <w:t>BOURGUIGNON-LES-MORAY</w:t>
      </w:r>
    </w:p>
    <w:p w14:paraId="1F67FA64" w14:textId="77777777" w:rsidR="00C06EBB" w:rsidRPr="0032190F" w:rsidRDefault="00C06EBB" w:rsidP="00C06EBB">
      <w:pPr>
        <w:rPr>
          <w:lang w:val="fr-FR"/>
        </w:rPr>
      </w:pPr>
    </w:p>
    <w:p w14:paraId="72FD8A45" w14:textId="77777777" w:rsidR="00BA5170" w:rsidRPr="0032190F" w:rsidRDefault="00C06EBB" w:rsidP="00BA5170">
      <w:pPr>
        <w:rPr>
          <w:lang w:val="fr-FR"/>
        </w:rPr>
      </w:pPr>
      <w:r w:rsidRPr="0032190F">
        <w:rPr>
          <w:lang w:val="fr-FR"/>
        </w:rPr>
        <w:t>A Bourguignon-lès-Moray, importation de céramique étrusque (V. Cicolani com. pers.)</w:t>
      </w:r>
    </w:p>
    <w:p w14:paraId="03AE5EE6" w14:textId="77777777" w:rsidR="00BA5170" w:rsidRPr="0032190F" w:rsidRDefault="00BA5170" w:rsidP="00BA5170">
      <w:pPr>
        <w:rPr>
          <w:lang w:val="fr-FR"/>
        </w:rPr>
      </w:pPr>
    </w:p>
    <w:p w14:paraId="537B4B56" w14:textId="77777777" w:rsidR="00C06EBB" w:rsidRPr="0032190F" w:rsidRDefault="00C06EBB" w:rsidP="00426FF9">
      <w:pPr>
        <w:pStyle w:val="Heading1"/>
      </w:pPr>
      <w:r w:rsidRPr="0032190F">
        <w:t>SOUVANCE</w:t>
      </w:r>
    </w:p>
    <w:p w14:paraId="3C05FB68" w14:textId="77777777" w:rsidR="00C06EBB" w:rsidRPr="0032190F" w:rsidRDefault="00C06EBB" w:rsidP="00C06EBB">
      <w:pPr>
        <w:rPr>
          <w:lang w:val="fr-FR"/>
        </w:rPr>
      </w:pPr>
      <w:r w:rsidRPr="0032190F">
        <w:rPr>
          <w:lang w:val="fr-FR"/>
        </w:rPr>
        <w:t>A Souvance, importation de céramique étrusque (V. Cicolani com. pers.)</w:t>
      </w:r>
    </w:p>
    <w:p w14:paraId="4C8AA477" w14:textId="77777777" w:rsidR="00BA5170" w:rsidRPr="0032190F" w:rsidRDefault="00BA5170" w:rsidP="00C06EBB">
      <w:pPr>
        <w:rPr>
          <w:lang w:val="fr-FR"/>
        </w:rPr>
      </w:pPr>
    </w:p>
    <w:p w14:paraId="7DD44158" w14:textId="77777777" w:rsidR="00BA5170" w:rsidRPr="0032190F" w:rsidRDefault="00BA5170" w:rsidP="00426FF9">
      <w:pPr>
        <w:pStyle w:val="Heading1"/>
      </w:pPr>
      <w:bookmarkStart w:id="4717" w:name="Sit_Colombe_Seine"/>
      <w:r w:rsidRPr="0032190F">
        <w:t>COLOMBE-SUR-SEINE</w:t>
      </w:r>
    </w:p>
    <w:bookmarkEnd w:id="4717"/>
    <w:p w14:paraId="52DBBE2F" w14:textId="5BE65A59" w:rsidR="00BA5170" w:rsidRPr="0032190F" w:rsidRDefault="00911743" w:rsidP="00BA5170">
      <w:pPr>
        <w:rPr>
          <w:lang w:val="fr-FR"/>
        </w:rPr>
      </w:pPr>
      <w:r>
        <w:fldChar w:fldCharType="begin"/>
      </w:r>
      <w:r w:rsidR="00E30F13" w:rsidRPr="00F732C0">
        <w:rPr>
          <w:lang w:val="fr-FR"/>
        </w:rPr>
        <w:instrText>HYPERLINK "C:\\Users\\Thomas Huet\\Desktop\\Documentation archéologique liée à la thèse\\Cultures.docx" \l "Cul_Protohistoire_Soc_Elites"</w:instrText>
      </w:r>
      <w:r>
        <w:fldChar w:fldCharType="separate"/>
      </w:r>
      <w:r w:rsidR="00BA5170" w:rsidRPr="0032190F">
        <w:rPr>
          <w:rStyle w:val="Hyperlink"/>
          <w:lang w:val="fr-FR"/>
        </w:rPr>
        <w:t>tombe princier</w:t>
      </w:r>
      <w:r>
        <w:fldChar w:fldCharType="end"/>
      </w:r>
    </w:p>
    <w:p w14:paraId="531BFC98" w14:textId="77777777" w:rsidR="00BA5170" w:rsidRPr="0032190F" w:rsidRDefault="00BA5170" w:rsidP="00C06EBB">
      <w:pPr>
        <w:rPr>
          <w:lang w:val="fr-FR"/>
        </w:rPr>
      </w:pPr>
    </w:p>
    <w:p w14:paraId="73B64628" w14:textId="77777777" w:rsidR="00BA5170" w:rsidRPr="0032190F" w:rsidRDefault="00BA5170" w:rsidP="00C06EBB">
      <w:pPr>
        <w:rPr>
          <w:lang w:val="fr-FR"/>
        </w:rPr>
      </w:pPr>
      <w:r w:rsidRPr="0032190F">
        <w:rPr>
          <w:lang w:val="fr-FR"/>
        </w:rPr>
        <w:t>Colombe-sur-Seine (Bourgogne)</w:t>
      </w:r>
    </w:p>
    <w:p w14:paraId="32AE5ECC" w14:textId="77777777" w:rsidR="00BA5170" w:rsidRPr="0032190F" w:rsidRDefault="00BA5170" w:rsidP="00C06EBB">
      <w:pPr>
        <w:rPr>
          <w:lang w:val="fr-FR"/>
        </w:rPr>
      </w:pPr>
    </w:p>
    <w:p w14:paraId="66779219" w14:textId="77777777" w:rsidR="0063527C" w:rsidRPr="0032190F" w:rsidRDefault="0063527C" w:rsidP="00242C0F">
      <w:pPr>
        <w:rPr>
          <w:lang w:val="fr-FR"/>
        </w:rPr>
      </w:pPr>
    </w:p>
    <w:p w14:paraId="142CA8B2" w14:textId="77777777" w:rsidR="0063527C" w:rsidRPr="0032190F" w:rsidRDefault="0063527C" w:rsidP="00426FF9">
      <w:pPr>
        <w:pStyle w:val="Heading1"/>
      </w:pPr>
      <w:bookmarkStart w:id="4718" w:name="Sit_Lavau"/>
      <w:r w:rsidRPr="0032190F">
        <w:t>LAVAU</w:t>
      </w:r>
    </w:p>
    <w:bookmarkEnd w:id="4718"/>
    <w:p w14:paraId="10505F74" w14:textId="4F9F7B48" w:rsidR="00BA5170" w:rsidRPr="0032190F" w:rsidRDefault="00911743" w:rsidP="00BA5170">
      <w:pPr>
        <w:rPr>
          <w:lang w:val="fr-FR"/>
        </w:rPr>
      </w:pPr>
      <w:r>
        <w:fldChar w:fldCharType="begin"/>
      </w:r>
      <w:r w:rsidR="00E30F13" w:rsidRPr="00F732C0">
        <w:rPr>
          <w:lang w:val="fr-FR"/>
        </w:rPr>
        <w:instrText>HYPERLINK "C:\\Users\\Thomas Huet\\Desktop\\Documentation archéologique liée à la thèse\\Cultures.docx" \l "Cul_Protohistoire_Soc_Elites"</w:instrText>
      </w:r>
      <w:r>
        <w:fldChar w:fldCharType="separate"/>
      </w:r>
      <w:r w:rsidR="00BA5170" w:rsidRPr="0032190F">
        <w:rPr>
          <w:rStyle w:val="Hyperlink"/>
          <w:lang w:val="fr-FR"/>
        </w:rPr>
        <w:t>site princier</w:t>
      </w:r>
      <w:r>
        <w:fldChar w:fldCharType="end"/>
      </w:r>
    </w:p>
    <w:p w14:paraId="766A8DC0" w14:textId="77777777" w:rsidR="0063527C" w:rsidRPr="0032190F" w:rsidRDefault="0063527C" w:rsidP="00242C0F">
      <w:pPr>
        <w:rPr>
          <w:lang w:val="fr-FR"/>
        </w:rPr>
      </w:pPr>
    </w:p>
    <w:p w14:paraId="70CCE9D2" w14:textId="25476ECB" w:rsidR="006A3756" w:rsidRDefault="00BA5170" w:rsidP="003D740D">
      <w:pPr>
        <w:jc w:val="both"/>
        <w:rPr>
          <w:lang w:val="fr-FR"/>
        </w:rPr>
      </w:pPr>
      <w:r w:rsidRPr="0032190F">
        <w:rPr>
          <w:lang w:val="fr-FR"/>
        </w:rPr>
        <w:t xml:space="preserve">Dans l’aire des </w:t>
      </w:r>
      <w:hyperlink r:id="rId11650" w:anchor="Cul_Tricastes" w:history="1">
        <w:r w:rsidRPr="0032190F">
          <w:rPr>
            <w:rStyle w:val="Hyperlink"/>
            <w:lang w:val="fr-FR"/>
          </w:rPr>
          <w:t>Tricastes</w:t>
        </w:r>
      </w:hyperlink>
      <w:r w:rsidRPr="0032190F">
        <w:rPr>
          <w:lang w:val="fr-FR"/>
        </w:rPr>
        <w:t xml:space="preserve"> (BIB France culture). </w:t>
      </w:r>
      <w:r w:rsidR="000B7A0B" w:rsidRPr="0032190F">
        <w:rPr>
          <w:lang w:val="fr-FR"/>
        </w:rPr>
        <w:t>Plusieurs tombes</w:t>
      </w:r>
      <w:r w:rsidR="0063527C" w:rsidRPr="0032190F">
        <w:rPr>
          <w:lang w:val="fr-FR"/>
        </w:rPr>
        <w:t xml:space="preserve"> </w:t>
      </w:r>
      <w:r w:rsidR="000B7A0B" w:rsidRPr="0032190F">
        <w:rPr>
          <w:lang w:val="fr-FR"/>
        </w:rPr>
        <w:t>(BIB Salon Noir). Le centre d'habitat est peut-être l'actuelle ville de Troye (BIB L'énigme de la tombe celte, Arte 2017)</w:t>
      </w:r>
    </w:p>
    <w:p w14:paraId="00330CDD" w14:textId="77777777" w:rsidR="0036393F" w:rsidRDefault="0036393F" w:rsidP="003D740D">
      <w:pPr>
        <w:jc w:val="both"/>
        <w:rPr>
          <w:lang w:val="fr-FR"/>
        </w:rPr>
      </w:pPr>
      <w:r>
        <w:rPr>
          <w:lang w:val="fr-FR"/>
        </w:rPr>
        <w:t>v. Sénons (BIB Carbone 14, 2018)</w:t>
      </w:r>
    </w:p>
    <w:p w14:paraId="4181193B" w14:textId="2C49E35A" w:rsidR="009F73E5" w:rsidRPr="0032190F" w:rsidRDefault="009F73E5" w:rsidP="003D740D">
      <w:pPr>
        <w:jc w:val="both"/>
        <w:rPr>
          <w:lang w:val="fr-FR"/>
        </w:rPr>
      </w:pPr>
      <w:r>
        <w:rPr>
          <w:lang w:val="fr-FR"/>
        </w:rPr>
        <w:t>Vers 500-450 aec, à la transition Fer 1-Fer 2. Découverte d'une caisse de char. D'</w:t>
      </w:r>
      <w:hyperlink r:id="rId11651" w:anchor="Sit_Mediterranee_C_Italie_Etrurie" w:history="1">
        <w:r w:rsidR="00123790" w:rsidRPr="00123790">
          <w:rPr>
            <w:rStyle w:val="Hyperlink"/>
            <w:lang w:val="fr-FR"/>
          </w:rPr>
          <w:t>Etrurie</w:t>
        </w:r>
      </w:hyperlink>
      <w:r>
        <w:rPr>
          <w:lang w:val="fr-FR"/>
        </w:rPr>
        <w:t>viennent le chaudron, le bassin, la ciste à cordons. De Grèce vient une onochoé à figures noires (BIB expo ENS 2019, Réinventer les Celtes)</w:t>
      </w:r>
    </w:p>
    <w:p w14:paraId="10B1C6F4" w14:textId="77777777" w:rsidR="006A3756" w:rsidRPr="0032190F" w:rsidRDefault="006A3756" w:rsidP="003D740D">
      <w:pPr>
        <w:jc w:val="both"/>
        <w:rPr>
          <w:lang w:val="fr-FR"/>
        </w:rPr>
      </w:pPr>
    </w:p>
    <w:p w14:paraId="0F2A2A54" w14:textId="77777777" w:rsidR="006A3756" w:rsidRPr="0032190F" w:rsidRDefault="00BA5170" w:rsidP="006A3756">
      <w:pPr>
        <w:pStyle w:val="Heading2"/>
      </w:pPr>
      <w:r w:rsidRPr="0032190F">
        <w:t>T</w:t>
      </w:r>
      <w:r w:rsidR="006A3756" w:rsidRPr="0032190F">
        <w:t>ombe princière</w:t>
      </w:r>
    </w:p>
    <w:p w14:paraId="5FA68805" w14:textId="77777777" w:rsidR="006A3756" w:rsidRPr="0032190F" w:rsidRDefault="006A3756" w:rsidP="006A3756">
      <w:pPr>
        <w:jc w:val="both"/>
        <w:rPr>
          <w:lang w:val="fr-FR"/>
        </w:rPr>
      </w:pPr>
    </w:p>
    <w:p w14:paraId="12BD07CD" w14:textId="77777777" w:rsidR="006A3756" w:rsidRPr="0032190F" w:rsidRDefault="006A3756" w:rsidP="006A3756">
      <w:pPr>
        <w:jc w:val="both"/>
        <w:rPr>
          <w:lang w:val="fr-FR"/>
        </w:rPr>
      </w:pPr>
      <w:r w:rsidRPr="0032190F">
        <w:rPr>
          <w:lang w:val="fr-FR"/>
        </w:rPr>
        <w:t xml:space="preserve">La plus grande tombe est un tertre de 40 m de long. (BIB Salon Noir)  </w:t>
      </w:r>
    </w:p>
    <w:p w14:paraId="78E11118" w14:textId="77777777" w:rsidR="0063527C" w:rsidRPr="0032190F" w:rsidRDefault="0063527C" w:rsidP="003D740D">
      <w:pPr>
        <w:jc w:val="both"/>
        <w:rPr>
          <w:lang w:val="fr-FR"/>
        </w:rPr>
      </w:pPr>
      <w:r w:rsidRPr="0032190F">
        <w:rPr>
          <w:lang w:val="fr-FR"/>
        </w:rPr>
        <w:lastRenderedPageBreak/>
        <w:t>C’est la tombe d’un prince halstattien (5</w:t>
      </w:r>
      <w:r w:rsidRPr="0032190F">
        <w:rPr>
          <w:vertAlign w:val="superscript"/>
          <w:lang w:val="fr-FR"/>
        </w:rPr>
        <w:t>e</w:t>
      </w:r>
      <w:r w:rsidRPr="0032190F">
        <w:rPr>
          <w:lang w:val="fr-FR"/>
        </w:rPr>
        <w:t xml:space="preserve"> s. aec) inhumé avec son char, un chaudron étrusque et des vases attiques, service à boire lié au </w:t>
      </w:r>
      <w:r w:rsidRPr="0032190F">
        <w:rPr>
          <w:i/>
          <w:lang w:val="fr-FR"/>
        </w:rPr>
        <w:t>symposium</w:t>
      </w:r>
      <w:r w:rsidRPr="0032190F">
        <w:rPr>
          <w:lang w:val="fr-FR"/>
        </w:rPr>
        <w:t xml:space="preserve"> grec (BIB Salon Noir)</w:t>
      </w:r>
      <w:r w:rsidR="006A3756" w:rsidRPr="0032190F">
        <w:rPr>
          <w:lang w:val="fr-FR"/>
        </w:rPr>
        <w:t xml:space="preserve"> matériel à boir le vin : filtre, puisette (BIB L'énigme de la tombe celte, Arte 2017)</w:t>
      </w:r>
    </w:p>
    <w:p w14:paraId="6D59CCD0" w14:textId="37107DE9" w:rsidR="006A3756" w:rsidRPr="0032190F" w:rsidRDefault="006A3756" w:rsidP="003D740D">
      <w:pPr>
        <w:jc w:val="both"/>
        <w:rPr>
          <w:lang w:val="fr-FR"/>
        </w:rPr>
      </w:pPr>
      <w:r w:rsidRPr="0032190F">
        <w:rPr>
          <w:lang w:val="fr-FR"/>
        </w:rPr>
        <w:t xml:space="preserve">Le chaudron montre des protomé du dieu </w:t>
      </w:r>
      <w:hyperlink r:id="rId11652" w:anchor="Cul_Grecs__Religion__Acheloos" w:history="1">
        <w:r w:rsidRPr="0032190F">
          <w:rPr>
            <w:rStyle w:val="Hyperlink"/>
            <w:lang w:val="fr-FR"/>
          </w:rPr>
          <w:t>Acheloos</w:t>
        </w:r>
      </w:hyperlink>
      <w:r w:rsidRPr="0032190F">
        <w:rPr>
          <w:lang w:val="fr-FR"/>
        </w:rPr>
        <w:t xml:space="preserve"> (BIB L'énigme de la tombe celte, Arte 2017)</w:t>
      </w:r>
    </w:p>
    <w:p w14:paraId="29133496" w14:textId="77777777" w:rsidR="000B7A0B" w:rsidRPr="0032190F" w:rsidRDefault="000B7A0B" w:rsidP="003D740D">
      <w:pPr>
        <w:jc w:val="both"/>
        <w:rPr>
          <w:lang w:val="fr-FR"/>
        </w:rPr>
      </w:pPr>
      <w:r w:rsidRPr="0032190F">
        <w:rPr>
          <w:lang w:val="fr-FR"/>
        </w:rPr>
        <w:t>Les études anthropologiques montrent que le défunt est de sexe masculin (BIB L'énigme de la tombe celte, Arte 2017)</w:t>
      </w:r>
    </w:p>
    <w:p w14:paraId="60D51D0E" w14:textId="77777777" w:rsidR="006A3756" w:rsidRDefault="002271F6" w:rsidP="003D740D">
      <w:pPr>
        <w:jc w:val="both"/>
        <w:rPr>
          <w:lang w:val="fr-FR"/>
        </w:rPr>
      </w:pPr>
      <w:r w:rsidRPr="0032190F">
        <w:rPr>
          <w:lang w:val="fr-FR"/>
        </w:rPr>
        <w:t>C'est la tombe princière la plus tardive (BIB L'énigme de la tombe celte, Arte 2017)</w:t>
      </w:r>
    </w:p>
    <w:p w14:paraId="6AC895A0" w14:textId="77777777" w:rsidR="0036393F" w:rsidRDefault="0036393F" w:rsidP="003D740D">
      <w:pPr>
        <w:jc w:val="both"/>
        <w:rPr>
          <w:lang w:val="fr-FR"/>
        </w:rPr>
      </w:pPr>
    </w:p>
    <w:p w14:paraId="2C20F86A" w14:textId="77777777" w:rsidR="0036393F" w:rsidRDefault="0036393F" w:rsidP="0036393F">
      <w:pPr>
        <w:pStyle w:val="Heading3"/>
      </w:pPr>
      <w:r>
        <w:t>Char</w:t>
      </w:r>
    </w:p>
    <w:p w14:paraId="07E6B388" w14:textId="77777777" w:rsidR="0036393F" w:rsidRDefault="0036393F" w:rsidP="003D740D">
      <w:pPr>
        <w:jc w:val="both"/>
        <w:rPr>
          <w:lang w:val="fr-FR"/>
        </w:rPr>
      </w:pPr>
      <w:r>
        <w:rPr>
          <w:lang w:val="fr-FR"/>
        </w:rPr>
        <w:t>Char à deux roues (BIB Carbone 14, 2018)</w:t>
      </w:r>
    </w:p>
    <w:p w14:paraId="388224A6" w14:textId="77777777" w:rsidR="0036393F" w:rsidRPr="0032190F" w:rsidRDefault="0036393F" w:rsidP="003D740D">
      <w:pPr>
        <w:jc w:val="both"/>
        <w:rPr>
          <w:lang w:val="fr-FR"/>
        </w:rPr>
      </w:pPr>
    </w:p>
    <w:p w14:paraId="73C4CFA4" w14:textId="77777777" w:rsidR="00BA5170" w:rsidRPr="0032190F" w:rsidRDefault="00BA5170" w:rsidP="00BA5170">
      <w:pPr>
        <w:pStyle w:val="Heading3"/>
      </w:pPr>
      <w:r w:rsidRPr="0032190F">
        <w:t>Torque</w:t>
      </w:r>
    </w:p>
    <w:p w14:paraId="605EB086" w14:textId="77777777" w:rsidR="006A3756" w:rsidRPr="0032190F" w:rsidRDefault="006A3756" w:rsidP="003D740D">
      <w:pPr>
        <w:jc w:val="both"/>
        <w:rPr>
          <w:lang w:val="fr-FR"/>
        </w:rPr>
      </w:pPr>
      <w:r w:rsidRPr="0032190F">
        <w:rPr>
          <w:lang w:val="fr-FR"/>
        </w:rPr>
        <w:t xml:space="preserve">Torque en or (BIB </w:t>
      </w:r>
      <w:r w:rsidRPr="0032190F">
        <w:rPr>
          <w:i/>
          <w:lang w:val="fr-FR"/>
        </w:rPr>
        <w:t>L'énigme de la tombe celte</w:t>
      </w:r>
      <w:r w:rsidRPr="0032190F">
        <w:rPr>
          <w:lang w:val="fr-FR"/>
        </w:rPr>
        <w:t>, Arte 2017) à tampons en 'gants de boxe' (SS BIB)</w:t>
      </w:r>
    </w:p>
    <w:p w14:paraId="2BA6FEE4" w14:textId="77777777" w:rsidR="006A1CCC" w:rsidRPr="0032190F" w:rsidRDefault="006A1CCC" w:rsidP="003D740D">
      <w:pPr>
        <w:jc w:val="both"/>
        <w:rPr>
          <w:lang w:val="fr-FR"/>
        </w:rPr>
      </w:pPr>
    </w:p>
    <w:p w14:paraId="408D2E1F" w14:textId="77777777" w:rsidR="006A1CCC" w:rsidRPr="0032190F" w:rsidRDefault="006A1CCC" w:rsidP="006A1CCC">
      <w:pPr>
        <w:pStyle w:val="Heading3"/>
      </w:pPr>
      <w:r w:rsidRPr="0032190F">
        <w:t>Bracelets en or</w:t>
      </w:r>
    </w:p>
    <w:p w14:paraId="032F2512" w14:textId="77777777" w:rsidR="006A1CCC" w:rsidRPr="0032190F" w:rsidRDefault="006A1CCC" w:rsidP="003D740D">
      <w:pPr>
        <w:jc w:val="both"/>
        <w:rPr>
          <w:lang w:val="fr-FR"/>
        </w:rPr>
      </w:pPr>
      <w:r w:rsidRPr="0032190F">
        <w:rPr>
          <w:lang w:val="fr-FR"/>
        </w:rPr>
        <w:t>Deux bracelets en or identiques (paire)</w:t>
      </w:r>
    </w:p>
    <w:p w14:paraId="42ADD3CB" w14:textId="77777777" w:rsidR="00BA5170" w:rsidRPr="0032190F" w:rsidRDefault="00BA5170" w:rsidP="003D740D">
      <w:pPr>
        <w:jc w:val="both"/>
        <w:rPr>
          <w:lang w:val="fr-FR"/>
        </w:rPr>
      </w:pPr>
    </w:p>
    <w:p w14:paraId="21A2EBB1" w14:textId="77777777" w:rsidR="00BA5170" w:rsidRPr="0032190F" w:rsidRDefault="00BA5170" w:rsidP="00BA5170">
      <w:pPr>
        <w:pStyle w:val="Heading3"/>
      </w:pPr>
      <w:r w:rsidRPr="0032190F">
        <w:t>Onoechoé</w:t>
      </w:r>
    </w:p>
    <w:p w14:paraId="0238A0B9" w14:textId="77777777" w:rsidR="0047690D" w:rsidRPr="0032190F" w:rsidRDefault="00676D3C" w:rsidP="00BA5170">
      <w:pPr>
        <w:rPr>
          <w:lang w:val="fr-FR"/>
        </w:rPr>
      </w:pPr>
      <w:r w:rsidRPr="0032190F">
        <w:rPr>
          <w:lang w:val="fr-FR"/>
        </w:rPr>
        <w:t>Fig. N/R Provenance de la région d'AThènes. Réhauts</w:t>
      </w:r>
      <w:r w:rsidR="00BA5170" w:rsidRPr="0032190F">
        <w:rPr>
          <w:lang w:val="fr-FR"/>
        </w:rPr>
        <w:t xml:space="preserve"> d'or</w:t>
      </w:r>
      <w:r w:rsidRPr="0032190F">
        <w:rPr>
          <w:lang w:val="fr-FR"/>
        </w:rPr>
        <w:t xml:space="preserve">, une applique formant un masque stylisé à la base de la anse : de facture celte </w:t>
      </w:r>
      <w:r w:rsidR="00BA5170" w:rsidRPr="0032190F">
        <w:rPr>
          <w:lang w:val="fr-FR"/>
        </w:rPr>
        <w:t xml:space="preserve">(BIB L'énigme de la tombe celte, Arte 2017). </w:t>
      </w:r>
      <w:r w:rsidRPr="0032190F">
        <w:rPr>
          <w:lang w:val="fr-FR"/>
        </w:rPr>
        <w:t xml:space="preserve">Les réparations étaient aussi le moment d'embellissement des objets méditerranéen </w:t>
      </w:r>
      <w:r w:rsidR="0047690D" w:rsidRPr="0032190F">
        <w:rPr>
          <w:lang w:val="fr-FR"/>
        </w:rPr>
        <w:br/>
      </w:r>
    </w:p>
    <w:p w14:paraId="517A8E41" w14:textId="77777777" w:rsidR="00BA5170" w:rsidRPr="0032190F" w:rsidRDefault="00BA5170" w:rsidP="00BA5170">
      <w:pPr>
        <w:pStyle w:val="Heading3"/>
      </w:pPr>
      <w:r w:rsidRPr="0032190F">
        <w:t>Trépied+chaudron</w:t>
      </w:r>
    </w:p>
    <w:p w14:paraId="65B04488" w14:textId="77777777" w:rsidR="00BA5170" w:rsidRPr="0032190F" w:rsidRDefault="00BA5170" w:rsidP="00BA5170">
      <w:pPr>
        <w:rPr>
          <w:lang w:val="fr-FR"/>
        </w:rPr>
      </w:pPr>
      <w:r w:rsidRPr="0032190F">
        <w:rPr>
          <w:lang w:val="fr-FR"/>
        </w:rPr>
        <w:t>Originaire d'Asie Mineur (BIB L'énigme de la tombe celte, Arte 2017)</w:t>
      </w:r>
    </w:p>
    <w:p w14:paraId="3641FBFC" w14:textId="77777777" w:rsidR="002271F6" w:rsidRPr="0032190F" w:rsidRDefault="002271F6" w:rsidP="00BA5170">
      <w:pPr>
        <w:rPr>
          <w:lang w:val="fr-FR"/>
        </w:rPr>
      </w:pPr>
    </w:p>
    <w:p w14:paraId="1C6CBF93" w14:textId="77777777" w:rsidR="000B7A0B" w:rsidRPr="0032190F" w:rsidRDefault="000B7A0B" w:rsidP="000B7A0B">
      <w:pPr>
        <w:pStyle w:val="Heading3"/>
      </w:pPr>
      <w:r w:rsidRPr="0032190F">
        <w:t>Agraphe de chaussure</w:t>
      </w:r>
    </w:p>
    <w:p w14:paraId="12FE39C1" w14:textId="77777777" w:rsidR="000B7A0B" w:rsidRPr="0032190F" w:rsidRDefault="000B7A0B" w:rsidP="000B7A0B">
      <w:pPr>
        <w:rPr>
          <w:lang w:val="fr-FR"/>
        </w:rPr>
      </w:pPr>
      <w:r w:rsidRPr="0032190F">
        <w:rPr>
          <w:lang w:val="fr-FR"/>
        </w:rPr>
        <w:t>Marqueur de la sphère masculine (BIB L'énigme de la tombe celte, Arte 2017)</w:t>
      </w:r>
    </w:p>
    <w:p w14:paraId="3DFA624D" w14:textId="77777777" w:rsidR="00A60A94" w:rsidRPr="0032190F" w:rsidRDefault="00A60A94" w:rsidP="00242C0F">
      <w:pPr>
        <w:rPr>
          <w:lang w:val="fr-FR"/>
        </w:rPr>
      </w:pPr>
    </w:p>
    <w:p w14:paraId="4999FEDC" w14:textId="77777777" w:rsidR="00260B4F" w:rsidRPr="0032190F" w:rsidRDefault="00260B4F" w:rsidP="00426FF9">
      <w:pPr>
        <w:pStyle w:val="Heading1"/>
      </w:pPr>
      <w:bookmarkStart w:id="4719" w:name="Sit_Vix"/>
      <w:r w:rsidRPr="0032190F">
        <w:t>VIX</w:t>
      </w:r>
    </w:p>
    <w:bookmarkEnd w:id="4719"/>
    <w:p w14:paraId="33D3246D" w14:textId="77777777" w:rsidR="00260B4F" w:rsidRPr="00CD27DA" w:rsidRDefault="00CD27DA" w:rsidP="00242C0F">
      <w:pPr>
        <w:jc w:val="both"/>
        <w:rPr>
          <w:sz w:val="20"/>
          <w:lang w:val="fr-FR"/>
        </w:rPr>
      </w:pPr>
      <w:r w:rsidRPr="00CD27DA">
        <w:rPr>
          <w:sz w:val="20"/>
          <w:lang w:val="fr-FR"/>
        </w:rPr>
        <w:t>Mont-Lassois</w:t>
      </w:r>
    </w:p>
    <w:p w14:paraId="46292FA8" w14:textId="77777777" w:rsidR="00CD27DA" w:rsidRPr="004073E6" w:rsidRDefault="00CD27DA" w:rsidP="00CD27DA">
      <w:pPr>
        <w:rPr>
          <w:lang w:val="fr-FR"/>
        </w:rPr>
      </w:pPr>
    </w:p>
    <w:p w14:paraId="35161381" w14:textId="47AB1D65" w:rsidR="00D52F0E" w:rsidRPr="0032190F" w:rsidRDefault="00CD27DA" w:rsidP="00CD27DA">
      <w:pPr>
        <w:jc w:val="both"/>
        <w:rPr>
          <w:lang w:val="fr-FR"/>
        </w:rPr>
      </w:pPr>
      <w:r w:rsidRPr="00CD27DA">
        <w:rPr>
          <w:lang w:val="fr-FR"/>
        </w:rPr>
        <w:t xml:space="preserve">Le </w:t>
      </w:r>
      <w:hyperlink r:id="rId11653" w:anchor="Cul_Proto_Soc_Elites" w:history="1">
        <w:r w:rsidR="007326D7">
          <w:rPr>
            <w:rStyle w:val="Hyperlink"/>
            <w:lang w:val="fr-FR"/>
          </w:rPr>
          <w:t>s</w:t>
        </w:r>
        <w:r w:rsidRPr="0032190F">
          <w:rPr>
            <w:rStyle w:val="Hyperlink"/>
            <w:lang w:val="fr-FR"/>
          </w:rPr>
          <w:t>ite princier</w:t>
        </w:r>
      </w:hyperlink>
      <w:r w:rsidRPr="00CD27DA">
        <w:rPr>
          <w:lang w:val="fr-FR"/>
        </w:rPr>
        <w:t xml:space="preserve"> </w:t>
      </w:r>
      <w:r w:rsidR="00260B4F" w:rsidRPr="0032190F">
        <w:rPr>
          <w:lang w:val="fr-FR"/>
        </w:rPr>
        <w:t>de Vix</w:t>
      </w:r>
      <w:r w:rsidR="00D52F0E" w:rsidRPr="0032190F">
        <w:rPr>
          <w:lang w:val="fr-FR"/>
        </w:rPr>
        <w:t xml:space="preserve"> (mont Lassois</w:t>
      </w:r>
      <w:r w:rsidR="00414944" w:rsidRPr="0032190F">
        <w:rPr>
          <w:lang w:val="fr-FR"/>
        </w:rPr>
        <w:t>, Yonne</w:t>
      </w:r>
      <w:r w:rsidR="00D52F0E" w:rsidRPr="0032190F">
        <w:rPr>
          <w:lang w:val="fr-FR"/>
        </w:rPr>
        <w:t>)</w:t>
      </w:r>
      <w:r w:rsidR="00260B4F" w:rsidRPr="0032190F">
        <w:rPr>
          <w:lang w:val="fr-FR"/>
        </w:rPr>
        <w:t xml:space="preserve">, </w:t>
      </w:r>
      <w:r w:rsidR="00C95E36">
        <w:rPr>
          <w:lang w:val="fr-FR"/>
        </w:rPr>
        <w:t xml:space="preserve">entre Saône et Seine (v. </w:t>
      </w:r>
      <w:hyperlink r:id="rId11654" w:anchor="Sit_Bourges" w:history="1">
        <w:r w:rsidR="00C95E36" w:rsidRPr="00C95E36">
          <w:rPr>
            <w:rStyle w:val="Hyperlink"/>
            <w:lang w:val="fr-FR"/>
          </w:rPr>
          <w:t>Bourges</w:t>
        </w:r>
      </w:hyperlink>
      <w:r w:rsidR="00C95E36">
        <w:rPr>
          <w:lang w:val="fr-FR"/>
        </w:rPr>
        <w:t xml:space="preserve">) </w:t>
      </w:r>
      <w:r>
        <w:rPr>
          <w:lang w:val="fr-FR"/>
        </w:rPr>
        <w:t xml:space="preserve">est un </w:t>
      </w:r>
      <w:hyperlink r:id="rId11655" w:anchor="Cul_Oppidum" w:history="1">
        <w:r w:rsidR="00900011" w:rsidRPr="0032190F">
          <w:rPr>
            <w:rStyle w:val="Hyperlink"/>
            <w:lang w:val="fr-FR"/>
          </w:rPr>
          <w:t>oppidum</w:t>
        </w:r>
      </w:hyperlink>
      <w:r w:rsidR="00900011" w:rsidRPr="0032190F">
        <w:rPr>
          <w:lang w:val="fr-FR"/>
        </w:rPr>
        <w:t xml:space="preserve"> </w:t>
      </w:r>
      <w:r w:rsidR="00D52F0E" w:rsidRPr="0032190F">
        <w:rPr>
          <w:lang w:val="fr-FR"/>
        </w:rPr>
        <w:t xml:space="preserve">enclos par des remparts palissadés sur une surface de 50 ha, </w:t>
      </w:r>
      <w:r w:rsidR="00260B4F" w:rsidRPr="0032190F">
        <w:rPr>
          <w:lang w:val="fr-FR"/>
        </w:rPr>
        <w:t xml:space="preserve">situé en rive gauche et proche de la Seine. </w:t>
      </w:r>
      <w:r w:rsidR="00D52F0E" w:rsidRPr="0032190F">
        <w:rPr>
          <w:lang w:val="fr-FR"/>
        </w:rPr>
        <w:t>Le site</w:t>
      </w:r>
      <w:r w:rsidR="00C95E36">
        <w:rPr>
          <w:lang w:val="fr-FR"/>
        </w:rPr>
        <w:t xml:space="preserve"> </w:t>
      </w:r>
      <w:r w:rsidR="0081192B" w:rsidRPr="0032190F">
        <w:rPr>
          <w:lang w:val="fr-FR"/>
        </w:rPr>
        <w:t>domine</w:t>
      </w:r>
      <w:r w:rsidR="00C95E36">
        <w:rPr>
          <w:lang w:val="fr-FR"/>
        </w:rPr>
        <w:t xml:space="preserve"> </w:t>
      </w:r>
      <w:r w:rsidR="0081192B" w:rsidRPr="0032190F">
        <w:rPr>
          <w:lang w:val="fr-FR"/>
        </w:rPr>
        <w:t>la trouée de la Seine</w:t>
      </w:r>
      <w:r w:rsidR="00C95E36">
        <w:rPr>
          <w:lang w:val="fr-FR"/>
        </w:rPr>
        <w:t xml:space="preserve"> </w:t>
      </w:r>
      <w:r w:rsidR="0081192B" w:rsidRPr="0032190F">
        <w:rPr>
          <w:lang w:val="fr-FR"/>
        </w:rPr>
        <w:t>d’</w:t>
      </w:r>
      <w:r w:rsidR="00260B4F" w:rsidRPr="0032190F">
        <w:rPr>
          <w:lang w:val="fr-FR"/>
        </w:rPr>
        <w:t>une centaine de mètres</w:t>
      </w:r>
      <w:r w:rsidR="0081192B" w:rsidRPr="0032190F">
        <w:rPr>
          <w:lang w:val="fr-FR"/>
        </w:rPr>
        <w:t xml:space="preserve">.C’est l’une des principales voies </w:t>
      </w:r>
      <w:r w:rsidR="00D52F0E" w:rsidRPr="0032190F">
        <w:rPr>
          <w:lang w:val="fr-FR"/>
        </w:rPr>
        <w:t>reliant</w:t>
      </w:r>
      <w:r w:rsidR="0081192B" w:rsidRPr="0032190F">
        <w:rPr>
          <w:lang w:val="fr-FR"/>
        </w:rPr>
        <w:t xml:space="preserve"> le Bassin parisien et l’axe Saône-Rhône </w:t>
      </w:r>
      <w:r w:rsidR="003D3CB2" w:rsidRPr="0032190F">
        <w:rPr>
          <w:lang w:val="fr-FR"/>
        </w:rPr>
        <w:t>(BIB 1647)</w:t>
      </w:r>
      <w:r w:rsidR="00D52F0E" w:rsidRPr="0032190F">
        <w:rPr>
          <w:lang w:val="fr-FR"/>
        </w:rPr>
        <w:t>.Au fa</w:t>
      </w:r>
      <w:r w:rsidR="008C324B" w:rsidRPr="0032190F">
        <w:rPr>
          <w:lang w:val="fr-FR"/>
        </w:rPr>
        <w:t>î</w:t>
      </w:r>
      <w:r w:rsidR="00D52F0E" w:rsidRPr="0032190F">
        <w:rPr>
          <w:lang w:val="fr-FR"/>
        </w:rPr>
        <w:t xml:space="preserve">t de son occupation, on estime la population à 5 000 </w:t>
      </w:r>
      <w:r w:rsidR="00673F0D" w:rsidRPr="0032190F">
        <w:rPr>
          <w:lang w:val="fr-FR"/>
        </w:rPr>
        <w:t>habitants</w:t>
      </w:r>
      <w:r w:rsidR="00D52F0E" w:rsidRPr="0032190F">
        <w:rPr>
          <w:lang w:val="fr-FR"/>
        </w:rPr>
        <w:t xml:space="preserve"> (BIB 1671)</w:t>
      </w:r>
      <w:r w:rsidR="00D577C0">
        <w:rPr>
          <w:lang w:val="fr-FR"/>
        </w:rPr>
        <w:t xml:space="preserve"> </w:t>
      </w:r>
      <w:hyperlink r:id="rId11656" w:anchor="Sit_ASModeles_Lieux_Centr" w:history="1">
        <w:r w:rsidR="00EC7A7D" w:rsidRPr="00EC7A7D">
          <w:rPr>
            <w:rStyle w:val="Hyperlink"/>
            <w:i/>
            <w:lang w:val="fr-FR"/>
          </w:rPr>
          <w:t>central place</w:t>
        </w:r>
      </w:hyperlink>
      <w:r w:rsidR="00EC7A7D" w:rsidRPr="00EC7A7D">
        <w:rPr>
          <w:i/>
          <w:lang w:val="fr-FR"/>
        </w:rPr>
        <w:t xml:space="preserve"> </w:t>
      </w:r>
      <w:r w:rsidR="00D577C0">
        <w:rPr>
          <w:lang w:val="fr-FR"/>
        </w:rPr>
        <w:t>(BIB C. Filet et al. com. pers.)</w:t>
      </w:r>
    </w:p>
    <w:p w14:paraId="2AF6FCAE" w14:textId="77777777" w:rsidR="00D52F0E" w:rsidRPr="0032190F" w:rsidRDefault="00D52F0E" w:rsidP="00242C0F">
      <w:pPr>
        <w:jc w:val="both"/>
        <w:rPr>
          <w:lang w:val="fr-FR"/>
        </w:rPr>
      </w:pPr>
    </w:p>
    <w:p w14:paraId="60485741" w14:textId="77777777" w:rsidR="00260B4F" w:rsidRDefault="00260B4F" w:rsidP="00242C0F">
      <w:pPr>
        <w:jc w:val="both"/>
      </w:pPr>
      <w:r>
        <w:t>3 phase</w:t>
      </w:r>
      <w:r w:rsidR="00AF40F8">
        <w:t>s</w:t>
      </w:r>
      <w:r>
        <w:t xml:space="preserve"> d’occupation :</w:t>
      </w:r>
    </w:p>
    <w:p w14:paraId="524853B8" w14:textId="77777777" w:rsidR="00260B4F" w:rsidRDefault="00260B4F" w:rsidP="00242C0F"/>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6"/>
        <w:gridCol w:w="2196"/>
        <w:gridCol w:w="1206"/>
      </w:tblGrid>
      <w:tr w:rsidR="00260B4F" w14:paraId="4107B33C" w14:textId="77777777" w:rsidTr="00EC7A7D">
        <w:trPr>
          <w:jc w:val="center"/>
        </w:trPr>
        <w:tc>
          <w:tcPr>
            <w:tcW w:w="456" w:type="dxa"/>
            <w:shd w:val="clear" w:color="auto" w:fill="auto"/>
          </w:tcPr>
          <w:p w14:paraId="3BC0A464" w14:textId="77777777" w:rsidR="00260B4F" w:rsidRDefault="00260B4F" w:rsidP="00242C0F">
            <w:r>
              <w:t>3</w:t>
            </w:r>
          </w:p>
        </w:tc>
        <w:tc>
          <w:tcPr>
            <w:tcW w:w="2196" w:type="dxa"/>
            <w:shd w:val="clear" w:color="auto" w:fill="auto"/>
          </w:tcPr>
          <w:p w14:paraId="686F7567" w14:textId="60B7F744" w:rsidR="00260B4F" w:rsidRDefault="00000000" w:rsidP="00EC7A7D">
            <w:hyperlink r:id="rId11657" w:anchor="Cul_Tene" w:history="1">
              <w:r w:rsidR="00EC7A7D">
                <w:rPr>
                  <w:rStyle w:val="Hyperlink"/>
                </w:rPr>
                <w:t>LT</w:t>
              </w:r>
              <w:r w:rsidR="00260B4F" w:rsidRPr="00AF40F8">
                <w:rPr>
                  <w:rStyle w:val="Hyperlink"/>
                </w:rPr>
                <w:t xml:space="preserve"> moyenne-finale</w:t>
              </w:r>
            </w:hyperlink>
          </w:p>
        </w:tc>
        <w:tc>
          <w:tcPr>
            <w:tcW w:w="1206" w:type="dxa"/>
            <w:shd w:val="clear" w:color="auto" w:fill="auto"/>
          </w:tcPr>
          <w:p w14:paraId="16F7F1E6" w14:textId="77777777" w:rsidR="00260B4F" w:rsidRDefault="00260B4F" w:rsidP="00242C0F">
            <w:r>
              <w:t>~525 aec</w:t>
            </w:r>
          </w:p>
        </w:tc>
      </w:tr>
      <w:tr w:rsidR="00260B4F" w14:paraId="6F76ED9C" w14:textId="77777777" w:rsidTr="00EC7A7D">
        <w:trPr>
          <w:jc w:val="center"/>
        </w:trPr>
        <w:tc>
          <w:tcPr>
            <w:tcW w:w="456" w:type="dxa"/>
            <w:shd w:val="clear" w:color="auto" w:fill="auto"/>
          </w:tcPr>
          <w:p w14:paraId="5F73E4DA" w14:textId="77777777" w:rsidR="00260B4F" w:rsidRDefault="00260B4F" w:rsidP="00242C0F">
            <w:r>
              <w:t>2</w:t>
            </w:r>
          </w:p>
        </w:tc>
        <w:tc>
          <w:tcPr>
            <w:tcW w:w="2196" w:type="dxa"/>
            <w:shd w:val="clear" w:color="auto" w:fill="auto"/>
          </w:tcPr>
          <w:p w14:paraId="7C1F7A26" w14:textId="61FD97F8" w:rsidR="00260B4F" w:rsidRPr="00F97F35" w:rsidRDefault="00000000" w:rsidP="00F97F35">
            <w:pPr>
              <w:jc w:val="both"/>
              <w:rPr>
                <w:lang w:val="en-GB"/>
              </w:rPr>
            </w:pPr>
            <w:hyperlink r:id="rId11658" w:anchor="Cul_Hallstatt_D2_D3" w:history="1">
              <w:r w:rsidR="00F97F35" w:rsidRPr="00F97F35">
                <w:rPr>
                  <w:rStyle w:val="Hyperlink"/>
                  <w:lang w:val="en-GB"/>
                </w:rPr>
                <w:t xml:space="preserve">Hallstatt </w:t>
              </w:r>
              <w:r w:rsidR="00F97F35">
                <w:rPr>
                  <w:rStyle w:val="Hyperlink"/>
                  <w:lang w:val="en-GB"/>
                </w:rPr>
                <w:t>final</w:t>
              </w:r>
            </w:hyperlink>
          </w:p>
        </w:tc>
        <w:tc>
          <w:tcPr>
            <w:tcW w:w="1206" w:type="dxa"/>
            <w:shd w:val="clear" w:color="auto" w:fill="auto"/>
          </w:tcPr>
          <w:p w14:paraId="5E9E06C7" w14:textId="77777777" w:rsidR="00260B4F" w:rsidRDefault="00260B4F" w:rsidP="00242C0F">
            <w:r>
              <w:t>~600 aec</w:t>
            </w:r>
          </w:p>
        </w:tc>
      </w:tr>
      <w:tr w:rsidR="00260B4F" w14:paraId="0F47A22E" w14:textId="77777777" w:rsidTr="00EC7A7D">
        <w:trPr>
          <w:jc w:val="center"/>
        </w:trPr>
        <w:tc>
          <w:tcPr>
            <w:tcW w:w="456" w:type="dxa"/>
            <w:shd w:val="clear" w:color="auto" w:fill="auto"/>
          </w:tcPr>
          <w:p w14:paraId="40867A66" w14:textId="77777777" w:rsidR="00260B4F" w:rsidRDefault="00260B4F" w:rsidP="00242C0F">
            <w:r>
              <w:t>1</w:t>
            </w:r>
          </w:p>
        </w:tc>
        <w:tc>
          <w:tcPr>
            <w:tcW w:w="2196" w:type="dxa"/>
            <w:shd w:val="clear" w:color="auto" w:fill="auto"/>
          </w:tcPr>
          <w:p w14:paraId="0212774C" w14:textId="2D9E7DFB" w:rsidR="00260B4F" w:rsidRDefault="00000000" w:rsidP="00EC7A7D">
            <w:hyperlink r:id="rId11659" w:anchor="Cul_Bronze_Final" w:history="1">
              <w:r w:rsidR="00EC7A7D">
                <w:rPr>
                  <w:rStyle w:val="Hyperlink"/>
                </w:rPr>
                <w:t>BF 3</w:t>
              </w:r>
              <w:r w:rsidR="00260B4F" w:rsidRPr="00AF40F8">
                <w:rPr>
                  <w:rStyle w:val="Hyperlink"/>
                </w:rPr>
                <w:t xml:space="preserve"> B</w:t>
              </w:r>
            </w:hyperlink>
          </w:p>
        </w:tc>
        <w:tc>
          <w:tcPr>
            <w:tcW w:w="1206" w:type="dxa"/>
            <w:shd w:val="clear" w:color="auto" w:fill="auto"/>
          </w:tcPr>
          <w:p w14:paraId="197742BA" w14:textId="77777777" w:rsidR="00260B4F" w:rsidRDefault="00260B4F" w:rsidP="00242C0F"/>
        </w:tc>
      </w:tr>
    </w:tbl>
    <w:p w14:paraId="4A258990" w14:textId="77777777" w:rsidR="00260B4F" w:rsidRDefault="00260B4F" w:rsidP="00242C0F">
      <w:r>
        <w:t>(BIB 1647</w:t>
      </w:r>
      <w:r w:rsidR="008D6984">
        <w:t>, BIB 1671</w:t>
      </w:r>
      <w:r>
        <w:t>)</w:t>
      </w:r>
    </w:p>
    <w:p w14:paraId="1D1B44C3" w14:textId="77777777" w:rsidR="00D768D4" w:rsidRDefault="00D768D4" w:rsidP="00242C0F"/>
    <w:p w14:paraId="3A29B273" w14:textId="0CF7834C" w:rsidR="00D768D4" w:rsidRPr="0032190F" w:rsidRDefault="00D768D4" w:rsidP="00242C0F">
      <w:pPr>
        <w:rPr>
          <w:lang w:val="fr-FR"/>
        </w:rPr>
      </w:pPr>
      <w:r w:rsidRPr="0032190F">
        <w:rPr>
          <w:lang w:val="fr-FR"/>
        </w:rPr>
        <w:t xml:space="preserve">C’est à l’époque 3 que le site prend de l’importance (BIB 1647).A la fin du </w:t>
      </w:r>
      <w:hyperlink r:id="rId11660" w:anchor="Cul_Fer" w:history="1">
        <w:r w:rsidR="00226686" w:rsidRPr="0032190F">
          <w:rPr>
            <w:rStyle w:val="Hyperlink"/>
            <w:lang w:val="fr-FR"/>
          </w:rPr>
          <w:t>1</w:t>
        </w:r>
        <w:r w:rsidRPr="0032190F">
          <w:rPr>
            <w:rStyle w:val="Hyperlink"/>
            <w:lang w:val="fr-FR"/>
          </w:rPr>
          <w:t xml:space="preserve"> </w:t>
        </w:r>
        <w:r w:rsidR="00226686" w:rsidRPr="0032190F">
          <w:rPr>
            <w:rStyle w:val="Hyperlink"/>
            <w:lang w:val="fr-FR"/>
          </w:rPr>
          <w:t>F</w:t>
        </w:r>
        <w:r w:rsidRPr="0032190F">
          <w:rPr>
            <w:rStyle w:val="Hyperlink"/>
            <w:lang w:val="fr-FR"/>
          </w:rPr>
          <w:t>er</w:t>
        </w:r>
      </w:hyperlink>
      <w:r w:rsidRPr="0032190F">
        <w:rPr>
          <w:lang w:val="fr-FR"/>
        </w:rPr>
        <w:t>, il existe une véritable principauté celte (BIB 1671). Au 5</w:t>
      </w:r>
      <w:r w:rsidRPr="0032190F">
        <w:rPr>
          <w:vertAlign w:val="superscript"/>
          <w:lang w:val="fr-FR"/>
        </w:rPr>
        <w:t>e</w:t>
      </w:r>
      <w:r w:rsidRPr="0032190F">
        <w:rPr>
          <w:lang w:val="fr-FR"/>
        </w:rPr>
        <w:t xml:space="preserve"> s. le site périclite. Les statues du sanctuaire sont vandalisées (corps décapités, traces d’herminette)</w:t>
      </w:r>
    </w:p>
    <w:p w14:paraId="6CAFB5CC" w14:textId="77777777" w:rsidR="00260B4F" w:rsidRPr="0032190F" w:rsidRDefault="00260B4F" w:rsidP="00242C0F">
      <w:pPr>
        <w:rPr>
          <w:lang w:val="fr-FR"/>
        </w:rPr>
      </w:pPr>
    </w:p>
    <w:p w14:paraId="2BDE5303" w14:textId="77777777" w:rsidR="00260B4F" w:rsidRPr="0032190F" w:rsidRDefault="00260B4F" w:rsidP="00242C0F">
      <w:pPr>
        <w:jc w:val="both"/>
        <w:rPr>
          <w:lang w:val="fr-FR"/>
        </w:rPr>
      </w:pPr>
      <w:r w:rsidRPr="0032190F">
        <w:rPr>
          <w:lang w:val="fr-FR"/>
        </w:rPr>
        <w:t>Il y a un grand bât</w:t>
      </w:r>
      <w:r w:rsidR="00AF40F8" w:rsidRPr="0032190F">
        <w:rPr>
          <w:lang w:val="fr-FR"/>
        </w:rPr>
        <w:t>i</w:t>
      </w:r>
      <w:r w:rsidRPr="0032190F">
        <w:rPr>
          <w:lang w:val="fr-FR"/>
        </w:rPr>
        <w:t xml:space="preserve">ment à abside </w:t>
      </w:r>
      <w:r w:rsidR="0081192B" w:rsidRPr="0032190F">
        <w:rPr>
          <w:lang w:val="fr-FR"/>
        </w:rPr>
        <w:t xml:space="preserve">(35 m de long, 21,5 m de large, 15 à 20 m de haut). Les murs étaient peints en jaune et en rouge (présence d’enduits) (BIB 1671). Il est situé </w:t>
      </w:r>
      <w:r w:rsidRPr="0032190F">
        <w:rPr>
          <w:lang w:val="fr-FR"/>
        </w:rPr>
        <w:t xml:space="preserve">dans un grand enclos avec d’autres bâtiments </w:t>
      </w:r>
      <w:r w:rsidR="00C7732A" w:rsidRPr="0032190F">
        <w:rPr>
          <w:lang w:val="fr-FR"/>
        </w:rPr>
        <w:t>i</w:t>
      </w:r>
      <w:r w:rsidRPr="0032190F">
        <w:rPr>
          <w:lang w:val="fr-FR"/>
        </w:rPr>
        <w:t>mportants avec absides [époque3 ?](BIB 1647)</w:t>
      </w:r>
      <w:r w:rsidR="003D3CB2" w:rsidRPr="0032190F">
        <w:rPr>
          <w:lang w:val="fr-FR"/>
        </w:rPr>
        <w:t>.</w:t>
      </w:r>
    </w:p>
    <w:p w14:paraId="0B237655" w14:textId="77777777" w:rsidR="00BE0932" w:rsidRPr="0032190F" w:rsidRDefault="00BE0932" w:rsidP="00242C0F">
      <w:pPr>
        <w:jc w:val="both"/>
        <w:rPr>
          <w:lang w:val="fr-FR"/>
        </w:rPr>
      </w:pPr>
      <w:r w:rsidRPr="0032190F">
        <w:rPr>
          <w:lang w:val="fr-FR"/>
        </w:rPr>
        <w:t>O. Buchsenschutz et al. identifie ici un des "grandes maisons" de l'âge du Fer. La largeur du batiment est exceptionnelle pour l'époque. Le bâtiment devait avoir une fonction de célébration et de banquets. Le pourcentage de céramique fine yest supérieur à la moyenne (BIB O. Buchsenschutz in BIB 2540)</w:t>
      </w:r>
    </w:p>
    <w:p w14:paraId="6A7F3EFE" w14:textId="77777777" w:rsidR="0081192B" w:rsidRPr="0032190F" w:rsidRDefault="0081192B" w:rsidP="00242C0F">
      <w:pPr>
        <w:rPr>
          <w:lang w:val="fr-FR"/>
        </w:rPr>
      </w:pPr>
    </w:p>
    <w:p w14:paraId="2EA0853E" w14:textId="77777777" w:rsidR="0081192B" w:rsidRPr="0032190F" w:rsidRDefault="0081192B" w:rsidP="00242C0F">
      <w:pPr>
        <w:rPr>
          <w:lang w:val="fr-FR"/>
        </w:rPr>
      </w:pPr>
      <w:r w:rsidRPr="0032190F">
        <w:rPr>
          <w:lang w:val="fr-FR"/>
        </w:rPr>
        <w:t>Des bâtiments sur pilotis, sans doute, des greniers collectifs, sont concentrés dans le sud de l’oppidum et montre une gestion collectives des récoltes (graines d’orge retrouvées en quantité) (BIB 1671)</w:t>
      </w:r>
    </w:p>
    <w:p w14:paraId="5F2475BC" w14:textId="77777777" w:rsidR="006B7366" w:rsidRPr="0032190F" w:rsidRDefault="006B7366" w:rsidP="00242C0F">
      <w:pPr>
        <w:rPr>
          <w:lang w:val="fr-FR"/>
        </w:rPr>
      </w:pPr>
    </w:p>
    <w:p w14:paraId="14C5A1D0" w14:textId="77777777" w:rsidR="006B7366" w:rsidRPr="0032190F" w:rsidRDefault="006B7366" w:rsidP="006B7366">
      <w:pPr>
        <w:jc w:val="both"/>
        <w:rPr>
          <w:sz w:val="23"/>
          <w:szCs w:val="23"/>
          <w:lang w:val="fr-FR"/>
        </w:rPr>
      </w:pPr>
      <w:r w:rsidRPr="0032190F">
        <w:rPr>
          <w:lang w:val="fr-FR"/>
        </w:rPr>
        <w:t xml:space="preserve">Céramique peinte à décor géométrique [décor graphité ?] </w:t>
      </w:r>
      <w:r w:rsidRPr="0032190F">
        <w:rPr>
          <w:sz w:val="23"/>
          <w:szCs w:val="23"/>
          <w:lang w:val="fr-FR"/>
        </w:rPr>
        <w:t>Activités artisananle spécialisées pour le Fer 1, présence d'amphores massaliètes, d'attique [grise monochrome?] (BIB MAN 2017)</w:t>
      </w:r>
    </w:p>
    <w:p w14:paraId="7CDD6D58" w14:textId="77777777" w:rsidR="006B7366" w:rsidRDefault="006B7366" w:rsidP="00242C0F">
      <w:pPr>
        <w:rPr>
          <w:lang w:val="fr-FR"/>
        </w:rPr>
      </w:pPr>
    </w:p>
    <w:p w14:paraId="55B8BF6E" w14:textId="77777777" w:rsidR="009E0F2C" w:rsidRDefault="009E0F2C" w:rsidP="00242C0F">
      <w:pPr>
        <w:rPr>
          <w:lang w:val="fr-FR"/>
        </w:rPr>
      </w:pPr>
      <w:r>
        <w:rPr>
          <w:lang w:val="fr-FR"/>
        </w:rPr>
        <w:t>C'est le site de Vix qui a livré le plus grand nombre de céramiques attiques pour un site Hallstatt (BIB 2621)</w:t>
      </w:r>
    </w:p>
    <w:p w14:paraId="2B94BF8C" w14:textId="77777777" w:rsidR="009E0F2C" w:rsidRPr="0032190F" w:rsidRDefault="009E0F2C" w:rsidP="00242C0F">
      <w:pPr>
        <w:rPr>
          <w:lang w:val="fr-FR"/>
        </w:rPr>
      </w:pPr>
    </w:p>
    <w:p w14:paraId="04851682" w14:textId="77777777" w:rsidR="0081192B" w:rsidRPr="0032190F" w:rsidRDefault="0081192B" w:rsidP="00242C0F">
      <w:pPr>
        <w:rPr>
          <w:lang w:val="fr-FR"/>
        </w:rPr>
      </w:pPr>
    </w:p>
    <w:p w14:paraId="00BD38FF" w14:textId="77777777" w:rsidR="003D3CB2" w:rsidRPr="0032190F" w:rsidRDefault="00226686" w:rsidP="00242C0F">
      <w:pPr>
        <w:pStyle w:val="Heading3"/>
        <w:spacing w:line="240" w:lineRule="auto"/>
      </w:pPr>
      <w:bookmarkStart w:id="4720" w:name="Sit_Vix_Tombe_Dame"/>
      <w:r w:rsidRPr="0032190F">
        <w:t>Tombe de la "Dame de Vix"</w:t>
      </w:r>
    </w:p>
    <w:bookmarkEnd w:id="4720"/>
    <w:p w14:paraId="764031DA" w14:textId="77777777" w:rsidR="00226686" w:rsidRPr="0032190F" w:rsidRDefault="00226686" w:rsidP="00226686">
      <w:pPr>
        <w:rPr>
          <w:lang w:val="fr-FR"/>
        </w:rPr>
      </w:pPr>
      <w:r w:rsidRPr="0032190F">
        <w:rPr>
          <w:lang w:val="fr-FR"/>
        </w:rPr>
        <w:t>tombe princière</w:t>
      </w:r>
    </w:p>
    <w:p w14:paraId="17C56046" w14:textId="77777777" w:rsidR="00226686" w:rsidRPr="0032190F" w:rsidRDefault="00226686" w:rsidP="00226686">
      <w:pPr>
        <w:rPr>
          <w:lang w:val="fr-FR"/>
        </w:rPr>
      </w:pPr>
    </w:p>
    <w:p w14:paraId="0A0B27FD" w14:textId="02983C7C" w:rsidR="00260B4F" w:rsidRPr="0032190F" w:rsidRDefault="00226686" w:rsidP="007C0D83">
      <w:pPr>
        <w:jc w:val="both"/>
        <w:rPr>
          <w:lang w:val="fr-FR"/>
        </w:rPr>
      </w:pPr>
      <w:r w:rsidRPr="0032190F">
        <w:rPr>
          <w:lang w:val="fr-FR"/>
        </w:rPr>
        <w:t xml:space="preserve">Datée du </w:t>
      </w:r>
      <w:hyperlink r:id="rId11661" w:anchor="Cul_Hallstatt_D2_D3" w:history="1">
        <w:r w:rsidRPr="0032190F">
          <w:rPr>
            <w:rStyle w:val="Hyperlink"/>
            <w:lang w:val="fr-FR"/>
          </w:rPr>
          <w:t>Ha D3</w:t>
        </w:r>
      </w:hyperlink>
      <w:r w:rsidRPr="0032190F">
        <w:rPr>
          <w:lang w:val="fr-FR"/>
        </w:rPr>
        <w:t xml:space="preserve"> (BIB 2302 p. 9).</w:t>
      </w:r>
      <w:r w:rsidR="007C0D83">
        <w:rPr>
          <w:lang w:val="fr-FR"/>
        </w:rPr>
        <w:t xml:space="preserve"> </w:t>
      </w:r>
      <w:r w:rsidR="008D6984" w:rsidRPr="0032190F">
        <w:rPr>
          <w:lang w:val="fr-FR"/>
        </w:rPr>
        <w:t>La femme, d’âge mûr (~35 ans) repose sur la caisse d’un char démonté. Elle porte un torque en or. Un second torque enroulé d’une lanière de cuir, en bronze, repose sur son ventre. Bracelet en lignite, colliers en perles d’ambre</w:t>
      </w:r>
      <w:r w:rsidR="006B47D2" w:rsidRPr="0032190F">
        <w:rPr>
          <w:lang w:val="fr-FR"/>
        </w:rPr>
        <w:t xml:space="preserve"> [</w:t>
      </w:r>
      <w:hyperlink r:id="rId11662" w:anchor="Sit_Route_Ambre" w:history="1">
        <w:r w:rsidR="006B47D2" w:rsidRPr="0032190F">
          <w:rPr>
            <w:rStyle w:val="Hyperlink"/>
            <w:lang w:val="fr-FR"/>
          </w:rPr>
          <w:t>route de l'ambre</w:t>
        </w:r>
      </w:hyperlink>
      <w:r w:rsidR="006B47D2" w:rsidRPr="0032190F">
        <w:rPr>
          <w:lang w:val="fr-FR"/>
        </w:rPr>
        <w:t>]</w:t>
      </w:r>
      <w:r w:rsidR="008D6984" w:rsidRPr="0032190F">
        <w:rPr>
          <w:lang w:val="fr-FR"/>
        </w:rPr>
        <w:t>, anneaux de bronze, fibules décorées d’ambre, de corail et de feuilles d’or</w:t>
      </w:r>
      <w:r w:rsidR="00D768D4" w:rsidRPr="0032190F">
        <w:rPr>
          <w:lang w:val="fr-FR"/>
        </w:rPr>
        <w:t xml:space="preserve">, poignards d’apparat </w:t>
      </w:r>
      <w:r w:rsidR="008D6984" w:rsidRPr="0032190F">
        <w:rPr>
          <w:lang w:val="fr-FR"/>
        </w:rPr>
        <w:t>(BIB 1671)</w:t>
      </w:r>
      <w:r w:rsidR="005205C5" w:rsidRPr="0032190F">
        <w:rPr>
          <w:lang w:val="fr-FR"/>
        </w:rPr>
        <w:t xml:space="preserve">. La provenance des vases retrouvés dans la tombe renvoie à l’Italie et la </w:t>
      </w:r>
      <w:hyperlink r:id="rId11663" w:anchor="Cul_Grecs" w:history="1">
        <w:r w:rsidR="00D52F0E" w:rsidRPr="0032190F">
          <w:rPr>
            <w:rStyle w:val="Hyperlink"/>
            <w:lang w:val="fr-FR"/>
          </w:rPr>
          <w:t>Grèce</w:t>
        </w:r>
      </w:hyperlink>
      <w:r w:rsidR="005205C5" w:rsidRPr="0032190F">
        <w:rPr>
          <w:lang w:val="fr-FR"/>
        </w:rPr>
        <w:t> :</w:t>
      </w:r>
    </w:p>
    <w:p w14:paraId="6909BE1E" w14:textId="77777777" w:rsidR="005205C5" w:rsidRPr="0032190F" w:rsidRDefault="005205C5"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55"/>
        <w:gridCol w:w="1996"/>
      </w:tblGrid>
      <w:tr w:rsidR="005205C5" w:rsidRPr="00F971DD" w14:paraId="11AD91C2" w14:textId="77777777" w:rsidTr="00F971DD">
        <w:trPr>
          <w:jc w:val="center"/>
        </w:trPr>
        <w:tc>
          <w:tcPr>
            <w:tcW w:w="4255" w:type="dxa"/>
            <w:shd w:val="clear" w:color="auto" w:fill="auto"/>
          </w:tcPr>
          <w:p w14:paraId="35CF815B" w14:textId="77777777" w:rsidR="005205C5" w:rsidRPr="00F971DD" w:rsidRDefault="005205C5" w:rsidP="00242C0F">
            <w:pPr>
              <w:rPr>
                <w:b/>
              </w:rPr>
            </w:pPr>
            <w:r w:rsidRPr="00F971DD">
              <w:rPr>
                <w:b/>
              </w:rPr>
              <w:t>Vases</w:t>
            </w:r>
          </w:p>
        </w:tc>
        <w:tc>
          <w:tcPr>
            <w:tcW w:w="1996" w:type="dxa"/>
            <w:shd w:val="clear" w:color="auto" w:fill="auto"/>
          </w:tcPr>
          <w:p w14:paraId="74A24E95" w14:textId="77777777" w:rsidR="005205C5" w:rsidRPr="00F971DD" w:rsidRDefault="005205C5" w:rsidP="00242C0F">
            <w:pPr>
              <w:rPr>
                <w:b/>
              </w:rPr>
            </w:pPr>
            <w:r w:rsidRPr="00F971DD">
              <w:rPr>
                <w:b/>
              </w:rPr>
              <w:t>Provenance</w:t>
            </w:r>
          </w:p>
        </w:tc>
      </w:tr>
      <w:tr w:rsidR="005205C5" w14:paraId="70329EA4" w14:textId="77777777" w:rsidTr="00F971DD">
        <w:trPr>
          <w:jc w:val="center"/>
        </w:trPr>
        <w:tc>
          <w:tcPr>
            <w:tcW w:w="4255" w:type="dxa"/>
            <w:shd w:val="clear" w:color="auto" w:fill="auto"/>
          </w:tcPr>
          <w:p w14:paraId="4ABD7B0B" w14:textId="77777777" w:rsidR="005205C5" w:rsidRPr="0032190F" w:rsidRDefault="005205C5" w:rsidP="00206619">
            <w:pPr>
              <w:rPr>
                <w:lang w:val="fr-FR"/>
              </w:rPr>
            </w:pPr>
            <w:r w:rsidRPr="0032190F">
              <w:rPr>
                <w:lang w:val="fr-FR"/>
              </w:rPr>
              <w:t>oenocho</w:t>
            </w:r>
            <w:r w:rsidR="00206619" w:rsidRPr="0032190F">
              <w:rPr>
                <w:lang w:val="fr-FR"/>
              </w:rPr>
              <w:t>è</w:t>
            </w:r>
            <w:r w:rsidRPr="0032190F">
              <w:rPr>
                <w:lang w:val="fr-FR"/>
              </w:rPr>
              <w:t>, bassins à anses verticales (x2)</w:t>
            </w:r>
          </w:p>
        </w:tc>
        <w:tc>
          <w:tcPr>
            <w:tcW w:w="1996" w:type="dxa"/>
            <w:shd w:val="clear" w:color="auto" w:fill="auto"/>
          </w:tcPr>
          <w:p w14:paraId="62263E58" w14:textId="2A359299" w:rsidR="005205C5" w:rsidRDefault="00000000" w:rsidP="00382A85">
            <w:hyperlink r:id="rId11664" w:anchor="Sit_Vulci" w:history="1">
              <w:r w:rsidR="00382A85" w:rsidRPr="00B614EF">
                <w:rPr>
                  <w:rStyle w:val="Hyperlink"/>
                </w:rPr>
                <w:t>Vulci</w:t>
              </w:r>
            </w:hyperlink>
          </w:p>
        </w:tc>
      </w:tr>
      <w:tr w:rsidR="005205C5" w14:paraId="5026CACA" w14:textId="77777777" w:rsidTr="00F971DD">
        <w:trPr>
          <w:jc w:val="center"/>
        </w:trPr>
        <w:tc>
          <w:tcPr>
            <w:tcW w:w="4255" w:type="dxa"/>
            <w:shd w:val="clear" w:color="auto" w:fill="auto"/>
          </w:tcPr>
          <w:p w14:paraId="60FCF043" w14:textId="77777777" w:rsidR="005205C5" w:rsidRDefault="005205C5" w:rsidP="00242C0F">
            <w:r>
              <w:t>grand bassin à ombilic</w:t>
            </w:r>
          </w:p>
        </w:tc>
        <w:tc>
          <w:tcPr>
            <w:tcW w:w="1996" w:type="dxa"/>
            <w:shd w:val="clear" w:color="auto" w:fill="auto"/>
          </w:tcPr>
          <w:p w14:paraId="629A2FC0" w14:textId="77777777" w:rsidR="005205C5" w:rsidRDefault="005205C5" w:rsidP="00242C0F">
            <w:r>
              <w:t>Italie centrale</w:t>
            </w:r>
          </w:p>
        </w:tc>
      </w:tr>
      <w:tr w:rsidR="005205C5" w14:paraId="1232E20C" w14:textId="77777777" w:rsidTr="00F971DD">
        <w:trPr>
          <w:jc w:val="center"/>
        </w:trPr>
        <w:tc>
          <w:tcPr>
            <w:tcW w:w="4255" w:type="dxa"/>
            <w:shd w:val="clear" w:color="auto" w:fill="auto"/>
          </w:tcPr>
          <w:p w14:paraId="7B3E92C0" w14:textId="77777777" w:rsidR="005205C5" w:rsidRDefault="005205C5" w:rsidP="00242C0F">
            <w:r>
              <w:t>coupes en céramique</w:t>
            </w:r>
          </w:p>
        </w:tc>
        <w:tc>
          <w:tcPr>
            <w:tcW w:w="1996" w:type="dxa"/>
            <w:shd w:val="clear" w:color="auto" w:fill="auto"/>
          </w:tcPr>
          <w:p w14:paraId="2A90DB1E" w14:textId="41EB7B3B" w:rsidR="005205C5" w:rsidRDefault="005205C5" w:rsidP="00242C0F">
            <w:r>
              <w:t>région d’</w:t>
            </w:r>
            <w:hyperlink r:id="rId11665" w:anchor="Sit_Athenes" w:history="1">
              <w:r w:rsidRPr="00403552">
                <w:rPr>
                  <w:rStyle w:val="Hyperlink"/>
                </w:rPr>
                <w:t>Athènes</w:t>
              </w:r>
            </w:hyperlink>
          </w:p>
        </w:tc>
      </w:tr>
      <w:tr w:rsidR="00D52F0E" w14:paraId="58569AE1" w14:textId="77777777" w:rsidTr="00F971DD">
        <w:trPr>
          <w:jc w:val="center"/>
        </w:trPr>
        <w:tc>
          <w:tcPr>
            <w:tcW w:w="4255" w:type="dxa"/>
            <w:shd w:val="clear" w:color="auto" w:fill="auto"/>
          </w:tcPr>
          <w:p w14:paraId="45169929" w14:textId="77777777" w:rsidR="00D52F0E" w:rsidRDefault="00D52F0E" w:rsidP="00242C0F">
            <w:r>
              <w:t>phiale en argent</w:t>
            </w:r>
          </w:p>
        </w:tc>
        <w:tc>
          <w:tcPr>
            <w:tcW w:w="1996" w:type="dxa"/>
            <w:shd w:val="clear" w:color="auto" w:fill="auto"/>
          </w:tcPr>
          <w:p w14:paraId="0EFE9995" w14:textId="77777777" w:rsidR="00D52F0E" w:rsidRDefault="00D52F0E" w:rsidP="00242C0F">
            <w:r>
              <w:t>locale ( ?)</w:t>
            </w:r>
          </w:p>
        </w:tc>
      </w:tr>
    </w:tbl>
    <w:p w14:paraId="0D809AF5" w14:textId="77777777" w:rsidR="005205C5" w:rsidRDefault="005205C5" w:rsidP="00242C0F">
      <w:r>
        <w:t>(BIB 1671)</w:t>
      </w:r>
    </w:p>
    <w:p w14:paraId="19C56E17" w14:textId="77777777" w:rsidR="008C324B" w:rsidRDefault="008C324B" w:rsidP="00242C0F">
      <w:pPr>
        <w:jc w:val="both"/>
      </w:pPr>
    </w:p>
    <w:p w14:paraId="461D2DF7" w14:textId="5C7F89F7" w:rsidR="001809D8" w:rsidRPr="0032190F" w:rsidRDefault="001809D8" w:rsidP="00242C0F">
      <w:pPr>
        <w:jc w:val="both"/>
        <w:rPr>
          <w:lang w:val="fr-FR"/>
        </w:rPr>
      </w:pPr>
      <w:r w:rsidRPr="0032190F">
        <w:rPr>
          <w:lang w:val="fr-FR"/>
        </w:rPr>
        <w:t xml:space="preserve">Le fait de retrouver des éléments de char dans une sépulture féminine ne doit pas surprendre car on connaît une représentation d’une figure </w:t>
      </w:r>
      <w:hyperlink r:id="rId11666" w:anchor="Cul_Proto_Art_TAC_T_a" w:history="1">
        <w:r w:rsidR="00673F0D" w:rsidRPr="0032190F">
          <w:rPr>
            <w:rStyle w:val="Hyperlink"/>
            <w:lang w:val="fr-FR"/>
          </w:rPr>
          <w:t>anthropomorphe</w:t>
        </w:r>
      </w:hyperlink>
      <w:r w:rsidR="007C0D83" w:rsidRPr="007C0D83">
        <w:rPr>
          <w:lang w:val="fr-FR"/>
        </w:rPr>
        <w:t xml:space="preserve"> </w:t>
      </w:r>
      <w:r w:rsidRPr="0032190F">
        <w:rPr>
          <w:lang w:val="fr-FR"/>
        </w:rPr>
        <w:t>au corps semi-circulaire arrondi en haut (~tr</w:t>
      </w:r>
      <w:r w:rsidR="00797631" w:rsidRPr="0032190F">
        <w:rPr>
          <w:lang w:val="fr-FR"/>
        </w:rPr>
        <w:t>i</w:t>
      </w:r>
      <w:r w:rsidRPr="0032190F">
        <w:rPr>
          <w:lang w:val="fr-FR"/>
        </w:rPr>
        <w:t xml:space="preserve">angulaire) représentée sur un </w:t>
      </w:r>
      <w:hyperlink r:id="rId11667" w:anchor="Cul_Proto_Art_TAC_T_z_chev" w:history="1">
        <w:r w:rsidR="002372BC" w:rsidRPr="0032190F">
          <w:rPr>
            <w:rStyle w:val="Hyperlink"/>
            <w:lang w:val="fr-FR" w:eastAsia="en-GB"/>
          </w:rPr>
          <w:t>cheval</w:t>
        </w:r>
      </w:hyperlink>
      <w:r w:rsidR="00285BF4" w:rsidRPr="0032190F">
        <w:rPr>
          <w:lang w:val="fr-FR"/>
        </w:rPr>
        <w:t xml:space="preserve"> </w:t>
      </w:r>
      <w:r w:rsidRPr="0032190F">
        <w:rPr>
          <w:lang w:val="fr-FR"/>
        </w:rPr>
        <w:t xml:space="preserve">à corps en sablier dans la culture Hallstat </w:t>
      </w:r>
      <w:r w:rsidR="002372BC" w:rsidRPr="0032190F">
        <w:rPr>
          <w:lang w:val="fr-FR"/>
        </w:rPr>
        <w:t xml:space="preserve">[v. Wartenburg, </w:t>
      </w:r>
      <w:r w:rsidR="00797631" w:rsidRPr="0032190F">
        <w:rPr>
          <w:lang w:val="fr-FR"/>
        </w:rPr>
        <w:t>D</w:t>
      </w:r>
      <w:r w:rsidR="002372BC" w:rsidRPr="0032190F">
        <w:rPr>
          <w:lang w:val="fr-FR"/>
        </w:rPr>
        <w:t xml:space="preserve">ijon, déjà vu] </w:t>
      </w:r>
      <w:r w:rsidRPr="0032190F">
        <w:rPr>
          <w:lang w:val="fr-FR"/>
        </w:rPr>
        <w:t>(SS BIB)</w:t>
      </w:r>
    </w:p>
    <w:p w14:paraId="68792CC0" w14:textId="6F00B20D" w:rsidR="008C324B" w:rsidRPr="0032190F" w:rsidRDefault="008C324B" w:rsidP="00242C0F">
      <w:pPr>
        <w:jc w:val="both"/>
        <w:rPr>
          <w:lang w:val="fr-FR"/>
        </w:rPr>
      </w:pPr>
      <w:r w:rsidRPr="0032190F">
        <w:rPr>
          <w:lang w:val="fr-FR"/>
        </w:rPr>
        <w:t xml:space="preserve">v. </w:t>
      </w:r>
      <w:hyperlink r:id="rId11668" w:anchor="Sit_Adges" w:history="1">
        <w:r w:rsidRPr="0032190F">
          <w:rPr>
            <w:rStyle w:val="Hyperlink"/>
            <w:lang w:val="fr-FR"/>
          </w:rPr>
          <w:t>Adges</w:t>
        </w:r>
      </w:hyperlink>
      <w:r w:rsidR="00114CF3" w:rsidRPr="00E23E3A">
        <w:rPr>
          <w:lang w:val="fr-FR"/>
        </w:rPr>
        <w:t xml:space="preserve">, </w:t>
      </w:r>
      <w:hyperlink r:id="rId11669" w:anchor="Cul_Proto_Soc_Elites_Femme" w:history="1">
        <w:r w:rsidR="00114CF3" w:rsidRPr="00E23E3A">
          <w:rPr>
            <w:rStyle w:val="Hyperlink"/>
            <w:lang w:val="fr-FR"/>
          </w:rPr>
          <w:t>rôle de la femme</w:t>
        </w:r>
      </w:hyperlink>
    </w:p>
    <w:p w14:paraId="0BB6C1A8" w14:textId="77777777" w:rsidR="00D52F0E" w:rsidRPr="0032190F" w:rsidRDefault="00D52F0E" w:rsidP="00242C0F">
      <w:pPr>
        <w:rPr>
          <w:lang w:val="fr-FR"/>
        </w:rPr>
      </w:pPr>
    </w:p>
    <w:p w14:paraId="7D2FFFD4" w14:textId="77777777" w:rsidR="00260B4F" w:rsidRPr="0032190F" w:rsidRDefault="005205C5" w:rsidP="00242C0F">
      <w:pPr>
        <w:pStyle w:val="Heading4"/>
      </w:pPr>
      <w:r w:rsidRPr="0032190F">
        <w:t>Cratè</w:t>
      </w:r>
      <w:r w:rsidR="00260B4F" w:rsidRPr="0032190F">
        <w:t>re</w:t>
      </w:r>
    </w:p>
    <w:p w14:paraId="357651E4" w14:textId="77777777" w:rsidR="00617F0D" w:rsidRPr="0032190F" w:rsidRDefault="00617F0D" w:rsidP="00242C0F">
      <w:pPr>
        <w:jc w:val="both"/>
        <w:rPr>
          <w:lang w:val="fr-FR"/>
        </w:rPr>
      </w:pPr>
    </w:p>
    <w:p w14:paraId="173064A2" w14:textId="2D45C30F" w:rsidR="00617F0D" w:rsidRPr="0032190F" w:rsidRDefault="00617F0D" w:rsidP="00242C0F">
      <w:pPr>
        <w:jc w:val="both"/>
        <w:rPr>
          <w:lang w:val="fr-FR"/>
        </w:rPr>
      </w:pPr>
      <w:r w:rsidRPr="0032190F">
        <w:rPr>
          <w:lang w:val="fr-FR"/>
        </w:rPr>
        <w:t xml:space="preserve">Le </w:t>
      </w:r>
      <w:hyperlink r:id="rId11670" w:anchor="Cul_Grecs__Céramique_typ_Crat" w:history="1">
        <w:r w:rsidR="00B871A1" w:rsidRPr="00B871A1">
          <w:rPr>
            <w:rStyle w:val="Hyperlink"/>
            <w:lang w:val="fr-FR"/>
          </w:rPr>
          <w:t>cratère</w:t>
        </w:r>
      </w:hyperlink>
      <w:r w:rsidR="00B871A1" w:rsidRPr="00B871A1">
        <w:rPr>
          <w:lang w:val="fr-FR"/>
        </w:rPr>
        <w:t xml:space="preserve"> </w:t>
      </w:r>
      <w:r w:rsidRPr="0032190F">
        <w:rPr>
          <w:lang w:val="fr-FR"/>
        </w:rPr>
        <w:t xml:space="preserve">retrouvé – le plus grand au monde – témoigne probablement de l’importance du rôle que pouvait jouer une princesse celte dans les </w:t>
      </w:r>
      <w:hyperlink r:id="rId11671" w:anchor="Cul_Proto_Soc_Banquet" w:history="1">
        <w:r w:rsidR="00642060" w:rsidRPr="0032190F">
          <w:rPr>
            <w:rStyle w:val="Hyperlink"/>
            <w:lang w:val="fr-FR"/>
          </w:rPr>
          <w:t>banquets</w:t>
        </w:r>
      </w:hyperlink>
      <w:r w:rsidRPr="0032190F">
        <w:rPr>
          <w:lang w:val="fr-FR"/>
        </w:rPr>
        <w:t>. Cette idée est renforcée par le fait que sur le cratère figure la représentation d’une femme voilée se servant d’une oneochoé pour remplir une phiale, ce qui renvoit directement au mobilier archéologique découvert dans la tombe (BIB 1671).</w:t>
      </w:r>
    </w:p>
    <w:p w14:paraId="3691554C" w14:textId="1F54EFA1" w:rsidR="003D3CB2" w:rsidRPr="0032190F" w:rsidRDefault="00260B4F" w:rsidP="00242C0F">
      <w:pPr>
        <w:jc w:val="both"/>
        <w:rPr>
          <w:lang w:val="fr-FR"/>
        </w:rPr>
      </w:pPr>
      <w:r w:rsidRPr="0032190F">
        <w:rPr>
          <w:lang w:val="fr-FR"/>
        </w:rPr>
        <w:t xml:space="preserve">Vase en bronze de plus </w:t>
      </w:r>
      <w:r w:rsidR="008D6984" w:rsidRPr="0032190F">
        <w:rPr>
          <w:lang w:val="fr-FR"/>
        </w:rPr>
        <w:t>1,64 m</w:t>
      </w:r>
      <w:r w:rsidRPr="0032190F">
        <w:rPr>
          <w:lang w:val="fr-FR"/>
        </w:rPr>
        <w:t xml:space="preserve"> trouvé dans </w:t>
      </w:r>
      <w:r w:rsidR="00414944" w:rsidRPr="0032190F">
        <w:rPr>
          <w:lang w:val="fr-FR"/>
        </w:rPr>
        <w:t>la</w:t>
      </w:r>
      <w:r w:rsidRPr="0032190F">
        <w:rPr>
          <w:lang w:val="fr-FR"/>
        </w:rPr>
        <w:t xml:space="preserve"> tombe princière</w:t>
      </w:r>
      <w:r w:rsidR="008D6984" w:rsidRPr="0032190F">
        <w:rPr>
          <w:lang w:val="fr-FR"/>
        </w:rPr>
        <w:t xml:space="preserve"> (BIB 1647)</w:t>
      </w:r>
      <w:r w:rsidRPr="0032190F">
        <w:rPr>
          <w:lang w:val="fr-FR"/>
        </w:rPr>
        <w:t xml:space="preserve">.Daté de ~530 aec, en provénance de </w:t>
      </w:r>
      <w:hyperlink r:id="rId11672" w:anchor="Sit_Grece_Grande" w:history="1">
        <w:r w:rsidRPr="0032190F">
          <w:rPr>
            <w:rStyle w:val="Hyperlink"/>
            <w:lang w:val="fr-FR"/>
          </w:rPr>
          <w:t>Grande Grèce</w:t>
        </w:r>
      </w:hyperlink>
      <w:r w:rsidR="005205C5" w:rsidRPr="0032190F">
        <w:rPr>
          <w:lang w:val="fr-FR"/>
        </w:rPr>
        <w:t xml:space="preserve"> (BIB 1647, BIB 1671), plus précisément des environs de </w:t>
      </w:r>
      <w:hyperlink r:id="rId11673" w:anchor="Sit_Tarente" w:history="1">
        <w:r w:rsidR="005205C5" w:rsidRPr="0032190F">
          <w:rPr>
            <w:rStyle w:val="Hyperlink"/>
            <w:lang w:val="fr-FR"/>
          </w:rPr>
          <w:t>Tarente</w:t>
        </w:r>
      </w:hyperlink>
      <w:r w:rsidR="005205C5" w:rsidRPr="0032190F">
        <w:rPr>
          <w:lang w:val="fr-FR"/>
        </w:rPr>
        <w:t xml:space="preserve"> et </w:t>
      </w:r>
      <w:r w:rsidR="005205C5" w:rsidRPr="0032190F">
        <w:rPr>
          <w:lang w:val="fr-FR"/>
        </w:rPr>
        <w:lastRenderedPageBreak/>
        <w:t>Sybaris. D’après Bruno Chaume, cette provenance s’appuie sur le fait que les techniques de fabrication sont similaires (BIB 1671)</w:t>
      </w:r>
      <w:r w:rsidRPr="0032190F">
        <w:rPr>
          <w:lang w:val="fr-FR"/>
        </w:rPr>
        <w:t>. Venu par la voie Sâone/Rhône et/ou des Alpes.</w:t>
      </w:r>
      <w:r w:rsidR="00C7732A" w:rsidRPr="0032190F">
        <w:rPr>
          <w:lang w:val="fr-FR"/>
        </w:rPr>
        <w:t xml:space="preserve"> Asso</w:t>
      </w:r>
      <w:r w:rsidR="008D6984" w:rsidRPr="0032190F">
        <w:rPr>
          <w:lang w:val="fr-FR"/>
        </w:rPr>
        <w:t>c</w:t>
      </w:r>
      <w:r w:rsidR="005205C5" w:rsidRPr="0032190F">
        <w:rPr>
          <w:lang w:val="fr-FR"/>
        </w:rPr>
        <w:t>i</w:t>
      </w:r>
      <w:r w:rsidR="00C7732A" w:rsidRPr="0032190F">
        <w:rPr>
          <w:lang w:val="fr-FR"/>
        </w:rPr>
        <w:t>é</w:t>
      </w:r>
      <w:r w:rsidR="005205C5" w:rsidRPr="0032190F">
        <w:rPr>
          <w:lang w:val="fr-FR"/>
        </w:rPr>
        <w:t>s</w:t>
      </w:r>
      <w:r w:rsidR="00C7732A" w:rsidRPr="0032190F">
        <w:rPr>
          <w:lang w:val="fr-FR"/>
        </w:rPr>
        <w:t xml:space="preserve"> à ce </w:t>
      </w:r>
      <w:r w:rsidR="003D3CB2" w:rsidRPr="0032190F">
        <w:rPr>
          <w:lang w:val="fr-FR"/>
        </w:rPr>
        <w:t>vas</w:t>
      </w:r>
      <w:r w:rsidR="00C7732A" w:rsidRPr="0032190F">
        <w:rPr>
          <w:lang w:val="fr-FR"/>
        </w:rPr>
        <w:t>e</w:t>
      </w:r>
      <w:r w:rsidR="003D3CB2" w:rsidRPr="0032190F">
        <w:rPr>
          <w:lang w:val="fr-FR"/>
        </w:rPr>
        <w:t xml:space="preserve">, quatres autres vases ont été trouvés </w:t>
      </w:r>
      <w:r w:rsidR="002E451A" w:rsidRPr="0032190F">
        <w:rPr>
          <w:lang w:val="fr-FR"/>
        </w:rPr>
        <w:t>provenant</w:t>
      </w:r>
      <w:r w:rsidR="003D3CB2" w:rsidRPr="0032190F">
        <w:rPr>
          <w:lang w:val="fr-FR"/>
        </w:rPr>
        <w:t xml:space="preserve"> d’</w:t>
      </w:r>
      <w:hyperlink r:id="rId11674" w:anchor="Sit_Mediterranee_C_Italie_Etrurie" w:history="1">
        <w:r w:rsidR="002E451A" w:rsidRPr="0032190F">
          <w:rPr>
            <w:rStyle w:val="Hyperlink"/>
            <w:lang w:val="fr-FR"/>
          </w:rPr>
          <w:t>Étrurie</w:t>
        </w:r>
      </w:hyperlink>
      <w:r w:rsidR="008F58C8" w:rsidRPr="0032190F">
        <w:rPr>
          <w:lang w:val="fr-FR"/>
        </w:rPr>
        <w:t xml:space="preserve"> </w:t>
      </w:r>
      <w:r w:rsidR="003D3CB2" w:rsidRPr="0032190F">
        <w:rPr>
          <w:lang w:val="fr-FR"/>
        </w:rPr>
        <w:t>(BIB 1647). Le cratère et la céramique d’importation attique sont probablement des « cadeaux diplomatiques »</w:t>
      </w:r>
      <w:r w:rsidR="008D6984" w:rsidRPr="0032190F">
        <w:rPr>
          <w:lang w:val="fr-FR"/>
        </w:rPr>
        <w:t xml:space="preserve"> (SS BIB)</w:t>
      </w:r>
      <w:r w:rsidR="008C324B" w:rsidRPr="0032190F">
        <w:rPr>
          <w:lang w:val="fr-FR"/>
        </w:rPr>
        <w:t xml:space="preserve"> ou liés à des rites d’hospitalité comme ceux décrits dans l’Odyssée où Ulysse rencontre le roi des Phéaciens (SS BIB)</w:t>
      </w:r>
      <w:r w:rsidR="008D6984" w:rsidRPr="0032190F">
        <w:rPr>
          <w:lang w:val="fr-FR"/>
        </w:rPr>
        <w:t>.</w:t>
      </w:r>
      <w:r w:rsidR="00617F0D" w:rsidRPr="0032190F">
        <w:rPr>
          <w:lang w:val="fr-FR"/>
        </w:rPr>
        <w:t xml:space="preserve"> Importation méditerranéenne (atelier grec d’Italie) attribuée au Hallstatt et montrant des décors figuratifs (BIB 2049 p. 28)</w:t>
      </w:r>
    </w:p>
    <w:p w14:paraId="0082122A" w14:textId="2470F637" w:rsidR="00617F0D" w:rsidRPr="0032190F" w:rsidRDefault="00617F0D" w:rsidP="00242C0F">
      <w:pPr>
        <w:jc w:val="both"/>
        <w:rPr>
          <w:lang w:val="fr-FR"/>
        </w:rPr>
      </w:pPr>
      <w:r w:rsidRPr="0032190F">
        <w:rPr>
          <w:lang w:val="fr-FR"/>
        </w:rPr>
        <w:t>Représentation d’</w:t>
      </w:r>
      <w:hyperlink r:id="rId11675" w:anchor="Cul_Proto_Art_TAC_T_a" w:history="1">
        <w:r w:rsidRPr="0032190F">
          <w:rPr>
            <w:rStyle w:val="Hyperlink"/>
            <w:lang w:val="fr-FR"/>
          </w:rPr>
          <w:t>anthropomorphes</w:t>
        </w:r>
      </w:hyperlink>
      <w:r w:rsidRPr="0032190F">
        <w:rPr>
          <w:lang w:val="fr-FR"/>
        </w:rPr>
        <w:t xml:space="preserve"> (BIB 2049)</w:t>
      </w:r>
      <w:r w:rsidR="000B7A0B" w:rsidRPr="0032190F">
        <w:rPr>
          <w:lang w:val="fr-FR"/>
        </w:rPr>
        <w:t xml:space="preserve"> Frise en bandeau d'hoplites surmonté par une figurine de femme (BIB L'énigme de la tombe celte, Arte 2017)</w:t>
      </w:r>
    </w:p>
    <w:p w14:paraId="18FF88A9" w14:textId="77777777" w:rsidR="00260B4F" w:rsidRPr="0032190F" w:rsidRDefault="00260B4F" w:rsidP="00242C0F">
      <w:pPr>
        <w:rPr>
          <w:lang w:val="fr-FR"/>
        </w:rPr>
      </w:pPr>
    </w:p>
    <w:p w14:paraId="1E2A861A" w14:textId="77777777" w:rsidR="003D3CB2" w:rsidRPr="0032190F" w:rsidRDefault="003D3CB2" w:rsidP="00242C0F">
      <w:pPr>
        <w:pStyle w:val="Heading4"/>
      </w:pPr>
      <w:r w:rsidRPr="0032190F">
        <w:t>Céramique attique</w:t>
      </w:r>
    </w:p>
    <w:p w14:paraId="60675618" w14:textId="77777777" w:rsidR="005205C5" w:rsidRPr="0032190F" w:rsidRDefault="005205C5" w:rsidP="00242C0F">
      <w:pPr>
        <w:rPr>
          <w:lang w:val="fr-FR"/>
        </w:rPr>
      </w:pPr>
    </w:p>
    <w:p w14:paraId="775EB337" w14:textId="62F0EE8C" w:rsidR="005205C5" w:rsidRPr="0032190F" w:rsidRDefault="005205C5" w:rsidP="00242C0F">
      <w:pPr>
        <w:rPr>
          <w:lang w:val="fr-FR"/>
        </w:rPr>
      </w:pPr>
      <w:r w:rsidRPr="0032190F">
        <w:rPr>
          <w:lang w:val="fr-FR"/>
        </w:rPr>
        <w:t xml:space="preserve">De la céramique en provenance de </w:t>
      </w:r>
      <w:hyperlink r:id="rId11676" w:anchor="Cul_Grecs" w:history="1">
        <w:r w:rsidRPr="0032190F">
          <w:rPr>
            <w:rStyle w:val="Hyperlink"/>
            <w:lang w:val="fr-FR"/>
          </w:rPr>
          <w:t>Grèce</w:t>
        </w:r>
      </w:hyperlink>
      <w:r w:rsidRPr="0032190F">
        <w:rPr>
          <w:lang w:val="fr-FR"/>
        </w:rPr>
        <w:t xml:space="preserve"> (Attique) a été retrouvée :</w:t>
      </w:r>
    </w:p>
    <w:p w14:paraId="070E3B12" w14:textId="77777777" w:rsidR="003D3CB2" w:rsidRPr="0032190F" w:rsidRDefault="003D3CB2"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49"/>
        <w:gridCol w:w="1806"/>
      </w:tblGrid>
      <w:tr w:rsidR="003D3CB2" w14:paraId="1C000226" w14:textId="77777777" w:rsidTr="00414944">
        <w:trPr>
          <w:jc w:val="center"/>
        </w:trPr>
        <w:tc>
          <w:tcPr>
            <w:tcW w:w="3149" w:type="dxa"/>
            <w:shd w:val="clear" w:color="auto" w:fill="auto"/>
          </w:tcPr>
          <w:p w14:paraId="47FCDF34" w14:textId="77777777" w:rsidR="003D3CB2" w:rsidRPr="0032190F" w:rsidRDefault="003D3CB2" w:rsidP="00242C0F">
            <w:pPr>
              <w:rPr>
                <w:lang w:val="fr-FR"/>
              </w:rPr>
            </w:pPr>
            <w:r w:rsidRPr="0032190F">
              <w:rPr>
                <w:lang w:val="fr-FR"/>
              </w:rPr>
              <w:t>coupe à vernis noir de type C</w:t>
            </w:r>
          </w:p>
        </w:tc>
        <w:tc>
          <w:tcPr>
            <w:tcW w:w="1806" w:type="dxa"/>
            <w:shd w:val="clear" w:color="auto" w:fill="auto"/>
          </w:tcPr>
          <w:p w14:paraId="4B0BBA89" w14:textId="77777777" w:rsidR="003D3CB2" w:rsidRDefault="003D3CB2" w:rsidP="00242C0F">
            <w:r>
              <w:t>~ 515 aec</w:t>
            </w:r>
          </w:p>
        </w:tc>
      </w:tr>
      <w:tr w:rsidR="003D3CB2" w14:paraId="71E7A4FB" w14:textId="77777777" w:rsidTr="00414944">
        <w:trPr>
          <w:jc w:val="center"/>
        </w:trPr>
        <w:tc>
          <w:tcPr>
            <w:tcW w:w="3149" w:type="dxa"/>
            <w:shd w:val="clear" w:color="auto" w:fill="auto"/>
          </w:tcPr>
          <w:p w14:paraId="475F2041" w14:textId="77777777" w:rsidR="003D3CB2" w:rsidRPr="0032190F" w:rsidRDefault="003D3CB2" w:rsidP="00242C0F">
            <w:pPr>
              <w:rPr>
                <w:lang w:val="fr-FR"/>
              </w:rPr>
            </w:pPr>
            <w:r w:rsidRPr="0032190F">
              <w:rPr>
                <w:lang w:val="fr-FR"/>
              </w:rPr>
              <w:t xml:space="preserve">coupe de type de Droop </w:t>
            </w:r>
          </w:p>
        </w:tc>
        <w:tc>
          <w:tcPr>
            <w:tcW w:w="1806" w:type="dxa"/>
            <w:shd w:val="clear" w:color="auto" w:fill="auto"/>
          </w:tcPr>
          <w:p w14:paraId="27653D26" w14:textId="77777777" w:rsidR="003D3CB2" w:rsidRDefault="003D3CB2" w:rsidP="00242C0F">
            <w:r>
              <w:t>~520 – 512 aec</w:t>
            </w:r>
          </w:p>
        </w:tc>
      </w:tr>
    </w:tbl>
    <w:p w14:paraId="5EB12AA4" w14:textId="77777777" w:rsidR="003D3CB2" w:rsidRDefault="003D3CB2" w:rsidP="00242C0F">
      <w:r>
        <w:t>(BIB 1647)</w:t>
      </w:r>
    </w:p>
    <w:p w14:paraId="4DBDC05A" w14:textId="77777777" w:rsidR="003D3CB2" w:rsidRDefault="003D3CB2" w:rsidP="00242C0F"/>
    <w:p w14:paraId="03891052" w14:textId="77777777" w:rsidR="00BD0075" w:rsidRDefault="00BD0075" w:rsidP="00BD0075">
      <w:pPr>
        <w:pStyle w:val="Heading4"/>
      </w:pPr>
      <w:r>
        <w:t>Torque en or</w:t>
      </w:r>
    </w:p>
    <w:p w14:paraId="3C43C22D" w14:textId="77777777" w:rsidR="00BD0075" w:rsidRDefault="00BD0075" w:rsidP="00242C0F"/>
    <w:p w14:paraId="0E7D0E85" w14:textId="77777777" w:rsidR="00BD0075" w:rsidRPr="0032190F" w:rsidRDefault="00BD0075" w:rsidP="00BD0075">
      <w:pPr>
        <w:rPr>
          <w:lang w:val="fr-FR"/>
        </w:rPr>
      </w:pPr>
      <w:r w:rsidRPr="0032190F">
        <w:rPr>
          <w:lang w:val="fr-FR"/>
        </w:rPr>
        <w:t>Torque en or « de la dame de Vix », daté probablement de 500 avant J.-C., qui est, conformément à la nouvelle étude, une oeuvre celtique (M. Szabó in BIB 1868)</w:t>
      </w:r>
    </w:p>
    <w:p w14:paraId="6EA2B372" w14:textId="77777777" w:rsidR="000B7A0B" w:rsidRPr="0032190F" w:rsidRDefault="000B7A0B" w:rsidP="00BD0075">
      <w:pPr>
        <w:rPr>
          <w:lang w:val="fr-FR"/>
        </w:rPr>
      </w:pPr>
    </w:p>
    <w:p w14:paraId="72CAFFEB" w14:textId="77777777" w:rsidR="00BD0075" w:rsidRPr="0032190F" w:rsidRDefault="00BD0075" w:rsidP="00BD0075">
      <w:pPr>
        <w:rPr>
          <w:lang w:val="fr-FR"/>
        </w:rPr>
      </w:pPr>
    </w:p>
    <w:p w14:paraId="70C8BC99" w14:textId="77777777" w:rsidR="003D3CB2" w:rsidRDefault="003D3CB2" w:rsidP="009E0F2C">
      <w:pPr>
        <w:pStyle w:val="Heading2"/>
      </w:pPr>
      <w:r>
        <w:t>Maison 2</w:t>
      </w:r>
    </w:p>
    <w:p w14:paraId="5FF83EE1" w14:textId="77777777" w:rsidR="003D3CB2" w:rsidRDefault="008D6984" w:rsidP="00242C0F">
      <w:r>
        <w:t>De</w:t>
      </w:r>
      <w:r w:rsidR="003D3CB2">
        <w:t>v</w:t>
      </w:r>
      <w:r>
        <w:t>a</w:t>
      </w:r>
      <w:r w:rsidR="003D3CB2">
        <w:t>nt la Maison 2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69"/>
      </w:tblGrid>
      <w:tr w:rsidR="003D3CB2" w14:paraId="47115120" w14:textId="77777777" w:rsidTr="006743C8">
        <w:trPr>
          <w:jc w:val="center"/>
        </w:trPr>
        <w:tc>
          <w:tcPr>
            <w:tcW w:w="2369" w:type="dxa"/>
            <w:shd w:val="clear" w:color="auto" w:fill="auto"/>
          </w:tcPr>
          <w:p w14:paraId="51911CF9" w14:textId="77777777" w:rsidR="003D3CB2" w:rsidRDefault="003D3CB2" w:rsidP="00242C0F">
            <w:r>
              <w:t>couvercle d’amphore</w:t>
            </w:r>
          </w:p>
        </w:tc>
      </w:tr>
      <w:tr w:rsidR="003D3CB2" w14:paraId="14E0E018" w14:textId="77777777" w:rsidTr="006743C8">
        <w:trPr>
          <w:jc w:val="center"/>
        </w:trPr>
        <w:tc>
          <w:tcPr>
            <w:tcW w:w="2369" w:type="dxa"/>
            <w:shd w:val="clear" w:color="auto" w:fill="auto"/>
          </w:tcPr>
          <w:p w14:paraId="7E621C34" w14:textId="77777777" w:rsidR="003D3CB2" w:rsidRDefault="003D3CB2" w:rsidP="00242C0F">
            <w:r>
              <w:t xml:space="preserve">amphore attique </w:t>
            </w:r>
          </w:p>
        </w:tc>
      </w:tr>
    </w:tbl>
    <w:p w14:paraId="1201AD19" w14:textId="77777777" w:rsidR="003D3CB2" w:rsidRDefault="003D3CB2" w:rsidP="00242C0F">
      <w:r>
        <w:t>(BIB 1647)</w:t>
      </w:r>
    </w:p>
    <w:p w14:paraId="655A4A48" w14:textId="77777777" w:rsidR="003D3CB2" w:rsidRDefault="003D3CB2" w:rsidP="00242C0F"/>
    <w:p w14:paraId="53E0A0D2" w14:textId="77777777" w:rsidR="00D768D4" w:rsidRPr="00D6168D" w:rsidRDefault="00D768D4" w:rsidP="009E0F2C">
      <w:pPr>
        <w:pStyle w:val="Heading2"/>
      </w:pPr>
      <w:r w:rsidRPr="00D6168D">
        <w:t>Sanctuaire des « herbues »</w:t>
      </w:r>
    </w:p>
    <w:p w14:paraId="6B866B02" w14:textId="0CAD8E46" w:rsidR="00D768D4" w:rsidRPr="0032190F" w:rsidRDefault="00D768D4" w:rsidP="00242C0F">
      <w:pPr>
        <w:jc w:val="both"/>
        <w:rPr>
          <w:lang w:val="fr-FR"/>
        </w:rPr>
      </w:pPr>
      <w:r w:rsidRPr="0032190F">
        <w:rPr>
          <w:lang w:val="fr-FR"/>
        </w:rPr>
        <w:t xml:space="preserve">Situé à proximité de la tombe princière. Deux </w:t>
      </w:r>
      <w:hyperlink r:id="rId11677" w:anchor="Cul_Proto_Art_TAC_T_a" w:history="1">
        <w:r w:rsidR="001B43A4" w:rsidRPr="0032190F">
          <w:rPr>
            <w:rStyle w:val="Hyperlink"/>
            <w:lang w:val="fr-FR"/>
          </w:rPr>
          <w:t>statues</w:t>
        </w:r>
      </w:hyperlink>
      <w:r w:rsidRPr="0032190F">
        <w:rPr>
          <w:lang w:val="fr-FR"/>
        </w:rPr>
        <w:t>ont été découvertes dont l’une pourrait être la dame de Vix. C’est l’hypo</w:t>
      </w:r>
      <w:r w:rsidR="00A94721" w:rsidRPr="0032190F">
        <w:rPr>
          <w:lang w:val="fr-FR"/>
        </w:rPr>
        <w:t>thèse de B. Chaume pour qui l’</w:t>
      </w:r>
      <w:hyperlink r:id="rId11678" w:anchor="Cul_Religion__Heros" w:history="1">
        <w:r w:rsidR="00A94721" w:rsidRPr="0032190F">
          <w:rPr>
            <w:rStyle w:val="Hyperlink"/>
            <w:lang w:val="fr-FR"/>
          </w:rPr>
          <w:t>hérois</w:t>
        </w:r>
      </w:hyperlink>
      <w:r w:rsidR="00A94721" w:rsidRPr="0032190F">
        <w:rPr>
          <w:rStyle w:val="Hyperlink"/>
          <w:lang w:val="fr-FR"/>
        </w:rPr>
        <w:t xml:space="preserve">ation </w:t>
      </w:r>
      <w:r w:rsidRPr="0032190F">
        <w:rPr>
          <w:lang w:val="fr-FR"/>
        </w:rPr>
        <w:t xml:space="preserve">des </w:t>
      </w:r>
      <w:hyperlink r:id="rId11679" w:anchor="Cul_Protohistoire_Soc_Elites" w:history="1">
        <w:r w:rsidR="009C7B25" w:rsidRPr="0032190F">
          <w:rPr>
            <w:rStyle w:val="Hyperlink"/>
            <w:lang w:val="fr-FR"/>
          </w:rPr>
          <w:t>élite</w:t>
        </w:r>
      </w:hyperlink>
      <w:r w:rsidR="007653B8" w:rsidRPr="007653B8">
        <w:rPr>
          <w:lang w:val="fr-FR"/>
        </w:rPr>
        <w:t xml:space="preserve"> </w:t>
      </w:r>
      <w:r w:rsidRPr="0032190F">
        <w:rPr>
          <w:lang w:val="fr-FR"/>
        </w:rPr>
        <w:t>participe à pérenniser la succession dynastique (BIB 1671).</w:t>
      </w:r>
    </w:p>
    <w:p w14:paraId="1EC419F3" w14:textId="3D41E6E6" w:rsidR="005D2FB3" w:rsidRPr="0032190F" w:rsidRDefault="005D2FB3" w:rsidP="00242C0F">
      <w:pPr>
        <w:jc w:val="both"/>
        <w:rPr>
          <w:lang w:val="fr-FR"/>
        </w:rPr>
      </w:pPr>
      <w:r w:rsidRPr="0032190F">
        <w:rPr>
          <w:lang w:val="fr-FR"/>
        </w:rPr>
        <w:t xml:space="preserve">L’enclos ‘Les Herbues’ est dédié au </w:t>
      </w:r>
      <w:hyperlink r:id="rId11680" w:anchor="Cul_Religion_Ancetres" w:history="1">
        <w:r w:rsidR="00905632" w:rsidRPr="00905632">
          <w:rPr>
            <w:rStyle w:val="Hyperlink"/>
            <w:lang w:val="fr-FR"/>
          </w:rPr>
          <w:t>culte des ancêtres</w:t>
        </w:r>
      </w:hyperlink>
      <w:r w:rsidR="00905632" w:rsidRPr="00905632">
        <w:rPr>
          <w:lang w:val="fr-FR"/>
        </w:rPr>
        <w:t xml:space="preserve"> </w:t>
      </w:r>
      <w:r w:rsidRPr="0032190F">
        <w:rPr>
          <w:lang w:val="fr-FR"/>
        </w:rPr>
        <w:t>(BIB 2275 p. 484)</w:t>
      </w:r>
    </w:p>
    <w:p w14:paraId="64243A3E" w14:textId="77777777" w:rsidR="001B43A4" w:rsidRPr="0032190F" w:rsidRDefault="001B43A4" w:rsidP="00242C0F">
      <w:pPr>
        <w:jc w:val="both"/>
        <w:rPr>
          <w:lang w:val="fr-FR"/>
        </w:rPr>
      </w:pPr>
    </w:p>
    <w:p w14:paraId="5CDB5ADA" w14:textId="182D7251" w:rsidR="001B43A4" w:rsidRPr="002168E4" w:rsidRDefault="001B43A4" w:rsidP="00242C0F">
      <w:pPr>
        <w:jc w:val="both"/>
        <w:rPr>
          <w:lang w:val="fr-FR"/>
        </w:rPr>
      </w:pPr>
      <w:r w:rsidRPr="0032190F">
        <w:rPr>
          <w:lang w:val="fr-FR"/>
        </w:rPr>
        <w:t xml:space="preserve">v. </w:t>
      </w:r>
      <w:hyperlink r:id="rId11681" w:anchor="Sit_Touries" w:history="1">
        <w:r w:rsidRPr="0032190F">
          <w:rPr>
            <w:rStyle w:val="Hyperlink"/>
            <w:lang w:val="fr-FR"/>
          </w:rPr>
          <w:t>Touriès</w:t>
        </w:r>
      </w:hyperlink>
    </w:p>
    <w:p w14:paraId="66394079" w14:textId="77777777" w:rsidR="009E0F2C" w:rsidRPr="002168E4" w:rsidRDefault="009E0F2C" w:rsidP="00242C0F">
      <w:pPr>
        <w:jc w:val="both"/>
        <w:rPr>
          <w:lang w:val="fr-FR"/>
        </w:rPr>
      </w:pPr>
    </w:p>
    <w:p w14:paraId="3D6B55A6" w14:textId="77777777" w:rsidR="009E0F2C" w:rsidRPr="002168E4" w:rsidRDefault="009E0F2C" w:rsidP="009E0F2C">
      <w:pPr>
        <w:pStyle w:val="Heading2"/>
      </w:pPr>
      <w:r w:rsidRPr="002168E4">
        <w:t>Rempart</w:t>
      </w:r>
    </w:p>
    <w:p w14:paraId="59C1862A" w14:textId="77777777" w:rsidR="009E0F2C" w:rsidRPr="002168E4" w:rsidRDefault="009E0F2C" w:rsidP="00242C0F">
      <w:pPr>
        <w:jc w:val="both"/>
        <w:rPr>
          <w:lang w:val="fr-FR"/>
        </w:rPr>
      </w:pPr>
    </w:p>
    <w:p w14:paraId="7044D052" w14:textId="77777777" w:rsidR="009E0F2C" w:rsidRPr="0032190F" w:rsidRDefault="009E0F2C" w:rsidP="00242C0F">
      <w:pPr>
        <w:jc w:val="both"/>
        <w:rPr>
          <w:lang w:val="fr-FR"/>
        </w:rPr>
      </w:pPr>
      <w:r w:rsidRPr="002168E4">
        <w:rPr>
          <w:lang w:val="fr-FR"/>
        </w:rPr>
        <w:t>2 enceintes (BIB 2621)</w:t>
      </w:r>
    </w:p>
    <w:p w14:paraId="1AF8DC8B" w14:textId="77777777" w:rsidR="00FF54F9" w:rsidRPr="0032190F" w:rsidRDefault="00FF54F9" w:rsidP="00242C0F">
      <w:pPr>
        <w:jc w:val="both"/>
        <w:rPr>
          <w:lang w:val="fr-FR"/>
        </w:rPr>
      </w:pPr>
    </w:p>
    <w:p w14:paraId="5831729F" w14:textId="77777777" w:rsidR="00C81FB1" w:rsidRPr="0032190F" w:rsidRDefault="00C81FB1" w:rsidP="00426FF9">
      <w:pPr>
        <w:pStyle w:val="Heading1"/>
      </w:pPr>
      <w:bookmarkStart w:id="4721" w:name="Sit_Bragny_Saone"/>
      <w:r w:rsidRPr="0032190F">
        <w:t>BRAGNY-SUR-SAONE</w:t>
      </w:r>
    </w:p>
    <w:bookmarkEnd w:id="4721"/>
    <w:p w14:paraId="7C072B74" w14:textId="77777777" w:rsidR="00C81FB1" w:rsidRPr="007326D7" w:rsidRDefault="007326D7" w:rsidP="00242C0F">
      <w:pPr>
        <w:jc w:val="both"/>
        <w:rPr>
          <w:sz w:val="20"/>
          <w:lang w:val="fr-FR"/>
        </w:rPr>
      </w:pPr>
      <w:r w:rsidRPr="007326D7">
        <w:rPr>
          <w:sz w:val="20"/>
          <w:lang w:val="fr-FR"/>
        </w:rPr>
        <w:t>Bragny</w:t>
      </w:r>
    </w:p>
    <w:p w14:paraId="3A1AFE59" w14:textId="77777777" w:rsidR="007326D7" w:rsidRPr="0032190F" w:rsidRDefault="007326D7" w:rsidP="00242C0F">
      <w:pPr>
        <w:jc w:val="both"/>
        <w:rPr>
          <w:lang w:val="fr-FR"/>
        </w:rPr>
      </w:pPr>
    </w:p>
    <w:p w14:paraId="389C63E4" w14:textId="77777777" w:rsidR="00C81FB1" w:rsidRPr="0032190F" w:rsidRDefault="00C81FB1" w:rsidP="00242C0F">
      <w:pPr>
        <w:jc w:val="both"/>
        <w:rPr>
          <w:sz w:val="23"/>
          <w:szCs w:val="23"/>
          <w:lang w:val="fr-FR"/>
        </w:rPr>
      </w:pPr>
      <w:r w:rsidRPr="0032190F">
        <w:rPr>
          <w:lang w:val="fr-FR"/>
        </w:rPr>
        <w:t>L'habitat de Bagny-sur-Saône (Saône-et-Loire)</w:t>
      </w:r>
      <w:r w:rsidR="005F75DD" w:rsidRPr="0032190F">
        <w:rPr>
          <w:lang w:val="fr-FR"/>
        </w:rPr>
        <w:t xml:space="preserve"> est situé </w:t>
      </w:r>
      <w:r w:rsidR="005F75DD" w:rsidRPr="0032190F">
        <w:rPr>
          <w:sz w:val="23"/>
          <w:szCs w:val="23"/>
          <w:lang w:val="fr-FR"/>
        </w:rPr>
        <w:t>au confluent de trois rivières, la Saône, le Doubs et la Dheune (BIB 2288 p. 271)</w:t>
      </w:r>
      <w:r w:rsidRPr="0032190F">
        <w:rPr>
          <w:lang w:val="fr-FR"/>
        </w:rPr>
        <w:t xml:space="preserve"> a livré des éléments de parure et de la vaisselle métallique Golasecca (BIB 2308) associés à de la céramique grecque d'importation, des amphores (grecques, étrusques, massaliètes) (V. Cicolani com. pers)</w:t>
      </w:r>
      <w:r w:rsidR="004F2DA7" w:rsidRPr="0032190F">
        <w:rPr>
          <w:lang w:val="fr-FR"/>
        </w:rPr>
        <w:t xml:space="preserve">. </w:t>
      </w:r>
      <w:r w:rsidR="004F2DA7" w:rsidRPr="0032190F">
        <w:rPr>
          <w:sz w:val="23"/>
          <w:szCs w:val="23"/>
          <w:lang w:val="fr-FR"/>
        </w:rPr>
        <w:t xml:space="preserve">Nombre important d’objets de Golasecca documentés </w:t>
      </w:r>
      <w:r w:rsidR="004F2DA7" w:rsidRPr="0032190F">
        <w:rPr>
          <w:sz w:val="23"/>
          <w:szCs w:val="23"/>
          <w:lang w:val="fr-FR"/>
        </w:rPr>
        <w:lastRenderedPageBreak/>
        <w:t>depuis une phase avancée du Ha D3 et quelques fragments de céramique caractéristiques des productions de Golasecca (BIB 2288 p. 269-270)</w:t>
      </w:r>
    </w:p>
    <w:p w14:paraId="62B0E736" w14:textId="77777777" w:rsidR="005F75DD" w:rsidRPr="0032190F" w:rsidRDefault="005F75DD" w:rsidP="00242C0F">
      <w:pPr>
        <w:jc w:val="both"/>
        <w:rPr>
          <w:sz w:val="23"/>
          <w:szCs w:val="23"/>
          <w:lang w:val="fr-FR"/>
        </w:rPr>
      </w:pPr>
      <w:r w:rsidRPr="0032190F">
        <w:rPr>
          <w:sz w:val="23"/>
          <w:szCs w:val="23"/>
          <w:lang w:val="fr-FR"/>
        </w:rPr>
        <w:t>Lieu de redistribution de produits finis de différentes origines, mais aussi comme tête de pont du commerce animé par Golasecca vers les franges les plus occidentales du domaine nord-alpin (BIB 2288 p. 271)</w:t>
      </w:r>
    </w:p>
    <w:p w14:paraId="37A2E41A" w14:textId="12EA47EF" w:rsidR="005F75DD" w:rsidRDefault="005F75DD" w:rsidP="00242C0F">
      <w:pPr>
        <w:jc w:val="both"/>
        <w:rPr>
          <w:sz w:val="23"/>
          <w:szCs w:val="23"/>
          <w:lang w:val="fr-FR"/>
        </w:rPr>
      </w:pPr>
      <w:r w:rsidRPr="0032190F">
        <w:rPr>
          <w:sz w:val="23"/>
          <w:szCs w:val="23"/>
          <w:lang w:val="fr-FR"/>
        </w:rPr>
        <w:t xml:space="preserve">Bragny-sur-Saône qui, avec </w:t>
      </w:r>
      <w:hyperlink r:id="rId11682" w:anchor="Sit_Bourges" w:history="1">
        <w:r w:rsidRPr="0032190F">
          <w:rPr>
            <w:rStyle w:val="Hyperlink"/>
            <w:i/>
            <w:sz w:val="23"/>
            <w:szCs w:val="23"/>
            <w:lang w:val="fr-FR"/>
          </w:rPr>
          <w:t>Avaricum</w:t>
        </w:r>
      </w:hyperlink>
      <w:r w:rsidRPr="0032190F">
        <w:rPr>
          <w:sz w:val="23"/>
          <w:szCs w:val="23"/>
          <w:lang w:val="fr-FR"/>
        </w:rPr>
        <w:t>, figure parmi les derniers contacts significatifs reliant le domaine de Golasecca au domaine nord-alpin occidental (BIB 2288 p. 302)</w:t>
      </w:r>
    </w:p>
    <w:p w14:paraId="7F1578FB" w14:textId="77777777" w:rsidR="007326D7" w:rsidRDefault="007326D7" w:rsidP="00242C0F">
      <w:pPr>
        <w:jc w:val="both"/>
        <w:rPr>
          <w:sz w:val="23"/>
          <w:szCs w:val="23"/>
          <w:lang w:val="fr-FR"/>
        </w:rPr>
      </w:pPr>
    </w:p>
    <w:p w14:paraId="75CF3695" w14:textId="7C1B3E13" w:rsidR="007326D7" w:rsidRPr="007F2894" w:rsidRDefault="007326D7" w:rsidP="00242C0F">
      <w:pPr>
        <w:jc w:val="both"/>
        <w:rPr>
          <w:sz w:val="23"/>
          <w:szCs w:val="23"/>
          <w:lang w:val="es-ES"/>
        </w:rPr>
      </w:pPr>
      <w:r w:rsidRPr="007326D7">
        <w:rPr>
          <w:sz w:val="23"/>
          <w:szCs w:val="23"/>
          <w:lang w:val="fr-FR"/>
        </w:rPr>
        <w:t xml:space="preserve">montre l'émergence de nouveaux quartier artisanaux, v. </w:t>
      </w:r>
      <w:hyperlink r:id="rId11683" w:anchor="Sit_San_Polo" w:history="1">
        <w:r w:rsidRPr="007F2894">
          <w:rPr>
            <w:rStyle w:val="Hyperlink"/>
            <w:sz w:val="23"/>
            <w:szCs w:val="23"/>
            <w:lang w:val="es-ES"/>
          </w:rPr>
          <w:t>San Polo</w:t>
        </w:r>
      </w:hyperlink>
      <w:r w:rsidRPr="007F2894">
        <w:rPr>
          <w:sz w:val="23"/>
          <w:szCs w:val="23"/>
          <w:lang w:val="es-ES"/>
        </w:rPr>
        <w:t xml:space="preserve">, </w:t>
      </w:r>
      <w:hyperlink r:id="rId11684" w:anchor="Sit_Villa_Foro" w:history="1">
        <w:r w:rsidRPr="007F2894">
          <w:rPr>
            <w:rStyle w:val="Hyperlink"/>
            <w:sz w:val="23"/>
            <w:szCs w:val="23"/>
            <w:lang w:val="es-ES"/>
          </w:rPr>
          <w:t>Villa del Foro</w:t>
        </w:r>
      </w:hyperlink>
      <w:r w:rsidRPr="007F2894">
        <w:rPr>
          <w:sz w:val="23"/>
          <w:szCs w:val="23"/>
          <w:lang w:val="es-ES"/>
        </w:rPr>
        <w:t xml:space="preserve"> (com pers. V. Cicolani)</w:t>
      </w:r>
    </w:p>
    <w:p w14:paraId="296DE6A5" w14:textId="77777777" w:rsidR="007326D7" w:rsidRPr="007F2894" w:rsidRDefault="007326D7" w:rsidP="00242C0F">
      <w:pPr>
        <w:jc w:val="both"/>
        <w:rPr>
          <w:sz w:val="23"/>
          <w:szCs w:val="23"/>
          <w:lang w:val="es-ES"/>
        </w:rPr>
      </w:pPr>
    </w:p>
    <w:p w14:paraId="78360CCC" w14:textId="77777777" w:rsidR="007326D7" w:rsidRPr="007F2894" w:rsidRDefault="007326D7" w:rsidP="007326D7">
      <w:pPr>
        <w:pStyle w:val="Heading1"/>
        <w:rPr>
          <w:lang w:val="es-ES"/>
        </w:rPr>
      </w:pPr>
      <w:bookmarkStart w:id="4722" w:name="Sit_Villa_Foro"/>
      <w:r w:rsidRPr="007F2894">
        <w:rPr>
          <w:lang w:val="es-ES"/>
        </w:rPr>
        <w:t>VILLA DEL FORO</w:t>
      </w:r>
    </w:p>
    <w:bookmarkEnd w:id="4722"/>
    <w:p w14:paraId="4C95EB8A" w14:textId="77777777" w:rsidR="007326D7" w:rsidRPr="007F2894" w:rsidRDefault="007326D7" w:rsidP="00242C0F">
      <w:pPr>
        <w:jc w:val="both"/>
        <w:rPr>
          <w:sz w:val="23"/>
          <w:szCs w:val="23"/>
          <w:lang w:val="es-ES"/>
        </w:rPr>
      </w:pPr>
    </w:p>
    <w:p w14:paraId="2E79E9AC" w14:textId="180BE07D" w:rsidR="00B5626D" w:rsidRPr="0032190F" w:rsidRDefault="007326D7" w:rsidP="00B5626D">
      <w:pPr>
        <w:rPr>
          <w:lang w:val="fr-FR"/>
        </w:rPr>
      </w:pPr>
      <w:r w:rsidRPr="007326D7">
        <w:rPr>
          <w:sz w:val="23"/>
          <w:szCs w:val="23"/>
          <w:lang w:val="fr-FR"/>
        </w:rPr>
        <w:t xml:space="preserve">Villa del Foro, Italie du Nord, montre l'émergence de nouveaux quartier artisanaux, Fer v. </w:t>
      </w:r>
      <w:hyperlink r:id="rId11685" w:anchor="Sit_San_Polo" w:history="1">
        <w:r w:rsidR="00B5626D" w:rsidRPr="00B5626D">
          <w:rPr>
            <w:rStyle w:val="Hyperlink"/>
            <w:sz w:val="23"/>
            <w:szCs w:val="23"/>
            <w:lang w:val="fr-FR"/>
          </w:rPr>
          <w:t>San Polo</w:t>
        </w:r>
      </w:hyperlink>
      <w:r w:rsidRPr="007326D7">
        <w:rPr>
          <w:sz w:val="23"/>
          <w:szCs w:val="23"/>
          <w:lang w:val="fr-FR"/>
        </w:rPr>
        <w:t xml:space="preserve">, </w:t>
      </w:r>
      <w:hyperlink r:id="rId11686" w:anchor="Sit_Bragny_Saone" w:history="1">
        <w:r w:rsidRPr="007326D7">
          <w:rPr>
            <w:rStyle w:val="Hyperlink"/>
            <w:sz w:val="23"/>
            <w:szCs w:val="23"/>
            <w:lang w:val="fr-FR"/>
          </w:rPr>
          <w:t>Bragny</w:t>
        </w:r>
      </w:hyperlink>
      <w:r w:rsidRPr="007326D7">
        <w:rPr>
          <w:sz w:val="23"/>
          <w:szCs w:val="23"/>
          <w:lang w:val="fr-FR"/>
        </w:rPr>
        <w:t xml:space="preserve"> (com pers. V. Cicolani)</w:t>
      </w:r>
      <w:r w:rsidR="00B5626D">
        <w:rPr>
          <w:sz w:val="23"/>
          <w:szCs w:val="23"/>
          <w:lang w:val="fr-FR"/>
        </w:rPr>
        <w:t xml:space="preserve"> </w:t>
      </w:r>
      <w:r w:rsidR="00B5626D">
        <w:rPr>
          <w:lang w:val="fr-FR"/>
        </w:rPr>
        <w:t xml:space="preserve">Durant le Fer, site majeur du </w:t>
      </w:r>
      <w:hyperlink r:id="rId11687" w:anchor="Cul_Piemont_Sud" w:history="1">
        <w:r w:rsidR="00B5626D" w:rsidRPr="00B5626D">
          <w:rPr>
            <w:rStyle w:val="Hyperlink"/>
            <w:lang w:val="fr-FR"/>
          </w:rPr>
          <w:t>Sud Piemont</w:t>
        </w:r>
      </w:hyperlink>
      <w:r w:rsidR="00B5626D">
        <w:rPr>
          <w:lang w:val="fr-FR"/>
        </w:rPr>
        <w:t xml:space="preserve"> (Cicolani et al. 2021 com. pers.) Centre de production </w:t>
      </w:r>
      <w:r w:rsidR="00B5626D" w:rsidRPr="00B5626D">
        <w:rPr>
          <w:lang w:val="fr-FR"/>
        </w:rPr>
        <w:t>(Cicolani et al. 2021 com. pers.)</w:t>
      </w:r>
    </w:p>
    <w:p w14:paraId="16062B7A" w14:textId="77777777" w:rsidR="00C81FB1" w:rsidRDefault="00C81FB1" w:rsidP="00242C0F">
      <w:pPr>
        <w:jc w:val="both"/>
        <w:rPr>
          <w:lang w:val="fr-FR"/>
        </w:rPr>
      </w:pPr>
    </w:p>
    <w:p w14:paraId="05BE9F72" w14:textId="77777777" w:rsidR="007326D7" w:rsidRPr="007F2894" w:rsidRDefault="00B5626D" w:rsidP="007326D7">
      <w:pPr>
        <w:pStyle w:val="Heading1"/>
      </w:pPr>
      <w:bookmarkStart w:id="4723" w:name="Sit_San_Polo"/>
      <w:r w:rsidRPr="007F2894">
        <w:t>SAN POLO</w:t>
      </w:r>
    </w:p>
    <w:bookmarkEnd w:id="4723"/>
    <w:p w14:paraId="7CF78DC2" w14:textId="77777777" w:rsidR="007326D7" w:rsidRPr="007F2894" w:rsidRDefault="00B5626D" w:rsidP="007326D7">
      <w:pPr>
        <w:jc w:val="both"/>
        <w:rPr>
          <w:sz w:val="20"/>
          <w:szCs w:val="23"/>
          <w:lang w:val="fr-FR"/>
        </w:rPr>
      </w:pPr>
      <w:r w:rsidRPr="007F2894">
        <w:rPr>
          <w:sz w:val="20"/>
          <w:szCs w:val="23"/>
          <w:lang w:val="fr-FR"/>
        </w:rPr>
        <w:t>San Polo d'Enza</w:t>
      </w:r>
    </w:p>
    <w:p w14:paraId="40065844" w14:textId="77777777" w:rsidR="00B5626D" w:rsidRPr="007F2894" w:rsidRDefault="00B5626D" w:rsidP="007326D7">
      <w:pPr>
        <w:jc w:val="both"/>
        <w:rPr>
          <w:sz w:val="23"/>
          <w:szCs w:val="23"/>
          <w:lang w:val="fr-FR"/>
        </w:rPr>
      </w:pPr>
    </w:p>
    <w:p w14:paraId="4E750E3B" w14:textId="4D0ADBB7" w:rsidR="007326D7" w:rsidRPr="00D71AF3" w:rsidRDefault="007326D7" w:rsidP="00B5626D">
      <w:pPr>
        <w:rPr>
          <w:lang w:val="fr-FR"/>
        </w:rPr>
      </w:pPr>
      <w:r w:rsidRPr="007326D7">
        <w:rPr>
          <w:sz w:val="23"/>
          <w:szCs w:val="23"/>
          <w:lang w:val="fr-FR"/>
        </w:rPr>
        <w:t xml:space="preserve">San Polo d'Enza, Italie du Nord, montre l'émergence de nouveaux quartier artisanaux, Fer </w:t>
      </w:r>
      <w:r w:rsidR="00B5626D" w:rsidRPr="007326D7">
        <w:rPr>
          <w:sz w:val="23"/>
          <w:szCs w:val="23"/>
          <w:lang w:val="fr-FR"/>
        </w:rPr>
        <w:t>(com pers. V. Cicolani)</w:t>
      </w:r>
      <w:r w:rsidR="00B5626D">
        <w:rPr>
          <w:sz w:val="23"/>
          <w:szCs w:val="23"/>
          <w:lang w:val="fr-FR"/>
        </w:rPr>
        <w:t xml:space="preserve"> </w:t>
      </w:r>
      <w:r w:rsidR="00B5626D">
        <w:rPr>
          <w:lang w:val="fr-FR"/>
        </w:rPr>
        <w:t>Durant le Fer, site majeur du</w:t>
      </w:r>
      <w:r w:rsidR="00B5626D" w:rsidRPr="00B5626D">
        <w:rPr>
          <w:sz w:val="23"/>
          <w:szCs w:val="23"/>
          <w:lang w:val="fr-FR"/>
        </w:rPr>
        <w:t xml:space="preserve"> </w:t>
      </w:r>
      <w:hyperlink r:id="rId11688" w:anchor="Cul_Po_Occidental" w:history="1">
        <w:r w:rsidR="00B5626D" w:rsidRPr="00B5626D">
          <w:rPr>
            <w:rStyle w:val="Hyperlink"/>
            <w:sz w:val="23"/>
            <w:szCs w:val="23"/>
            <w:lang w:val="fr-FR"/>
          </w:rPr>
          <w:t>Pô Occidental</w:t>
        </w:r>
      </w:hyperlink>
      <w:r w:rsidR="00B5626D" w:rsidRPr="00B5626D">
        <w:rPr>
          <w:sz w:val="23"/>
          <w:szCs w:val="23"/>
          <w:lang w:val="fr-FR"/>
        </w:rPr>
        <w:t xml:space="preserve">  </w:t>
      </w:r>
      <w:r w:rsidR="00B5626D">
        <w:rPr>
          <w:lang w:val="fr-FR"/>
        </w:rPr>
        <w:t xml:space="preserve">(Cicolani et al. 2021 com. pers.) </w:t>
      </w:r>
      <w:r w:rsidRPr="007326D7">
        <w:rPr>
          <w:sz w:val="23"/>
          <w:szCs w:val="23"/>
          <w:lang w:val="fr-FR"/>
        </w:rPr>
        <w:t xml:space="preserve">v. </w:t>
      </w:r>
      <w:hyperlink r:id="rId11689" w:anchor="Sit_Villa_Foro" w:history="1">
        <w:r w:rsidR="00B5626D" w:rsidRPr="00B5626D">
          <w:rPr>
            <w:rStyle w:val="Hyperlink"/>
            <w:sz w:val="23"/>
            <w:szCs w:val="23"/>
            <w:lang w:val="fr-FR"/>
          </w:rPr>
          <w:t>Villa del Foro</w:t>
        </w:r>
      </w:hyperlink>
      <w:r w:rsidRPr="007326D7">
        <w:rPr>
          <w:sz w:val="23"/>
          <w:szCs w:val="23"/>
          <w:lang w:val="fr-FR"/>
        </w:rPr>
        <w:t xml:space="preserve">, </w:t>
      </w:r>
      <w:hyperlink r:id="rId11690" w:anchor="Sit_Bragny_Saone" w:history="1">
        <w:r w:rsidRPr="007326D7">
          <w:rPr>
            <w:rStyle w:val="Hyperlink"/>
            <w:sz w:val="23"/>
            <w:szCs w:val="23"/>
            <w:lang w:val="fr-FR"/>
          </w:rPr>
          <w:t>Bragny</w:t>
        </w:r>
      </w:hyperlink>
      <w:r w:rsidRPr="007326D7">
        <w:rPr>
          <w:sz w:val="23"/>
          <w:szCs w:val="23"/>
          <w:lang w:val="fr-FR"/>
        </w:rPr>
        <w:t xml:space="preserve"> (com pers. V. Cicolani)</w:t>
      </w:r>
      <w:r w:rsidR="00B5626D">
        <w:rPr>
          <w:sz w:val="23"/>
          <w:szCs w:val="23"/>
          <w:lang w:val="fr-FR"/>
        </w:rPr>
        <w:t xml:space="preserve"> </w:t>
      </w:r>
      <w:r w:rsidR="00B5626D">
        <w:rPr>
          <w:szCs w:val="20"/>
          <w:lang w:val="fr-FR" w:eastAsia="en-GB"/>
        </w:rPr>
        <w:t xml:space="preserve">Etablissement majeur d'Emilie occidentale durant le Fer </w:t>
      </w:r>
      <w:r w:rsidR="00B5626D" w:rsidRPr="00B5626D">
        <w:rPr>
          <w:szCs w:val="20"/>
          <w:lang w:val="fr-FR" w:eastAsia="en-GB"/>
        </w:rPr>
        <w:t>(Cicolani et al. 2021 com. pers.)</w:t>
      </w:r>
      <w:r w:rsidR="00D71AF3">
        <w:rPr>
          <w:szCs w:val="20"/>
          <w:lang w:val="fr-FR" w:eastAsia="en-GB"/>
        </w:rPr>
        <w:t xml:space="preserve"> </w:t>
      </w:r>
      <w:r w:rsidR="00D71AF3" w:rsidRPr="00B871A1">
        <w:rPr>
          <w:lang w:val="fr-FR"/>
        </w:rPr>
        <w:t xml:space="preserve">San Polo d'Enza: cité étrusque </w:t>
      </w:r>
      <w:r w:rsidR="00D71AF3" w:rsidRPr="00792426">
        <w:rPr>
          <w:lang w:val="fr-FR"/>
        </w:rPr>
        <w:t>(Gaucci in BIB 3373)</w:t>
      </w:r>
    </w:p>
    <w:p w14:paraId="7BAFCBFD" w14:textId="77777777" w:rsidR="007326D7" w:rsidRPr="007326D7" w:rsidRDefault="007326D7" w:rsidP="00242C0F">
      <w:pPr>
        <w:jc w:val="both"/>
        <w:rPr>
          <w:lang w:val="fr-FR"/>
        </w:rPr>
      </w:pPr>
    </w:p>
    <w:p w14:paraId="2231B1F5" w14:textId="77777777" w:rsidR="0054177B" w:rsidRPr="0032190F" w:rsidRDefault="0054177B" w:rsidP="00426FF9">
      <w:pPr>
        <w:pStyle w:val="Heading1"/>
      </w:pPr>
      <w:bookmarkStart w:id="4724" w:name="Sit_Paule"/>
      <w:r w:rsidRPr="0032190F">
        <w:t>PAULE</w:t>
      </w:r>
    </w:p>
    <w:bookmarkEnd w:id="4724"/>
    <w:p w14:paraId="6784C005" w14:textId="0B41809A" w:rsidR="0054177B" w:rsidRPr="0032190F" w:rsidRDefault="0054177B" w:rsidP="00242C0F">
      <w:pPr>
        <w:jc w:val="both"/>
        <w:rPr>
          <w:lang w:val="fr-FR"/>
        </w:rPr>
      </w:pPr>
      <w:r w:rsidRPr="0032190F">
        <w:rPr>
          <w:lang w:val="fr-FR"/>
        </w:rPr>
        <w:t>Paule (Saint-Symphonien, dép. 22), site aristocratique d</w:t>
      </w:r>
      <w:r w:rsidR="007326D7">
        <w:rPr>
          <w:lang w:val="fr-FR"/>
        </w:rPr>
        <w:t>u</w:t>
      </w:r>
      <w:r w:rsidRPr="0032190F">
        <w:rPr>
          <w:lang w:val="fr-FR"/>
        </w:rPr>
        <w:t xml:space="preserve"> </w:t>
      </w:r>
      <w:hyperlink r:id="rId11691" w:anchor="Cul_Fer" w:history="1">
        <w:r w:rsidR="007326D7">
          <w:rPr>
            <w:rStyle w:val="Hyperlink"/>
            <w:lang w:val="fr-FR"/>
          </w:rPr>
          <w:t>F</w:t>
        </w:r>
        <w:r w:rsidRPr="0032190F">
          <w:rPr>
            <w:rStyle w:val="Hyperlink"/>
            <w:lang w:val="fr-FR"/>
          </w:rPr>
          <w:t>er</w:t>
        </w:r>
      </w:hyperlink>
      <w:r w:rsidRPr="0032190F">
        <w:rPr>
          <w:lang w:val="fr-FR"/>
        </w:rPr>
        <w:t xml:space="preserve"> (BIB V. Riquier et al. in BIB 2540)</w:t>
      </w:r>
      <w:r w:rsidR="00C928C3" w:rsidRPr="0032190F">
        <w:rPr>
          <w:lang w:val="fr-FR"/>
        </w:rPr>
        <w:t xml:space="preserve"> Site aristocratique (BIB V. Maguen et al. in BIB 2540)</w:t>
      </w:r>
      <w:r w:rsidR="00CD19CB" w:rsidRPr="0032190F">
        <w:rPr>
          <w:lang w:val="fr-FR"/>
        </w:rPr>
        <w:t>. Résidence aristocratique du 6e-1e aec, il existe un sous-terrain (BIB S. Brossard et al. in BIB 2540)</w:t>
      </w:r>
    </w:p>
    <w:p w14:paraId="6AC76C9C" w14:textId="77777777" w:rsidR="00CD19CB" w:rsidRPr="0032190F" w:rsidRDefault="00CD19CB" w:rsidP="00242C0F">
      <w:pPr>
        <w:jc w:val="both"/>
        <w:rPr>
          <w:lang w:val="fr-FR"/>
        </w:rPr>
      </w:pPr>
    </w:p>
    <w:p w14:paraId="7F9E92FB" w14:textId="77777777" w:rsidR="00CD19CB" w:rsidRPr="0032190F" w:rsidRDefault="00CD19CB" w:rsidP="00242C0F">
      <w:pPr>
        <w:jc w:val="both"/>
        <w:rPr>
          <w:lang w:val="fr-FR"/>
        </w:rPr>
      </w:pPr>
      <w:r w:rsidRPr="0032190F">
        <w:rPr>
          <w:lang w:val="fr-FR"/>
        </w:rPr>
        <w:t>COURSEULLES-SUR-MER</w:t>
      </w:r>
    </w:p>
    <w:p w14:paraId="0179A032" w14:textId="77777777" w:rsidR="00CD19CB" w:rsidRPr="0032190F" w:rsidRDefault="00CD19CB" w:rsidP="00242C0F">
      <w:pPr>
        <w:jc w:val="both"/>
        <w:rPr>
          <w:lang w:val="fr-FR"/>
        </w:rPr>
      </w:pPr>
      <w:r w:rsidRPr="0032190F">
        <w:rPr>
          <w:lang w:val="fr-FR"/>
        </w:rPr>
        <w:t>Courseulles-sur-Mer (Calvados) résidence aristocratique du 6e-4e aec (BIB S. Brossard et al. in BIB 2540)</w:t>
      </w:r>
    </w:p>
    <w:p w14:paraId="32035F21" w14:textId="77777777" w:rsidR="00CD19CB" w:rsidRPr="0032190F" w:rsidRDefault="00CD19CB" w:rsidP="00242C0F">
      <w:pPr>
        <w:jc w:val="both"/>
        <w:rPr>
          <w:lang w:val="fr-FR"/>
        </w:rPr>
      </w:pPr>
      <w:r w:rsidRPr="0032190F">
        <w:rPr>
          <w:lang w:val="fr-FR"/>
        </w:rPr>
        <w:br/>
        <w:t>CHOLET</w:t>
      </w:r>
    </w:p>
    <w:p w14:paraId="46653AF9" w14:textId="77777777" w:rsidR="00CD19CB" w:rsidRPr="0032190F" w:rsidRDefault="00CD19CB" w:rsidP="00242C0F">
      <w:pPr>
        <w:jc w:val="both"/>
        <w:rPr>
          <w:lang w:val="fr-FR"/>
        </w:rPr>
      </w:pPr>
      <w:r w:rsidRPr="0032190F">
        <w:rPr>
          <w:lang w:val="fr-FR"/>
        </w:rPr>
        <w:t>Cholet est une résidence aristocratique du 3e -1e aec (BIB S. Brossard et al. in BIB 2540)</w:t>
      </w:r>
    </w:p>
    <w:p w14:paraId="34943A76" w14:textId="77777777" w:rsidR="00C928C3" w:rsidRPr="0032190F" w:rsidRDefault="00C928C3" w:rsidP="00242C0F">
      <w:pPr>
        <w:jc w:val="both"/>
        <w:rPr>
          <w:lang w:val="fr-FR"/>
        </w:rPr>
      </w:pPr>
    </w:p>
    <w:p w14:paraId="3593947D" w14:textId="77777777" w:rsidR="00C928C3" w:rsidRPr="0032190F" w:rsidRDefault="00C928C3" w:rsidP="00242C0F">
      <w:pPr>
        <w:jc w:val="both"/>
        <w:rPr>
          <w:lang w:val="fr-FR"/>
        </w:rPr>
      </w:pPr>
      <w:r w:rsidRPr="0032190F">
        <w:rPr>
          <w:lang w:val="fr-FR"/>
        </w:rPr>
        <w:t>VILLE POLLO</w:t>
      </w:r>
    </w:p>
    <w:p w14:paraId="79B44E28" w14:textId="10C8C4D0" w:rsidR="00C928C3" w:rsidRPr="0032190F" w:rsidRDefault="00C928C3" w:rsidP="00242C0F">
      <w:pPr>
        <w:jc w:val="both"/>
        <w:rPr>
          <w:lang w:val="fr-FR"/>
        </w:rPr>
      </w:pPr>
      <w:r w:rsidRPr="0032190F">
        <w:rPr>
          <w:lang w:val="fr-FR"/>
        </w:rPr>
        <w:t>La Ville Pollo, Trégueux, site aristocratique de l'</w:t>
      </w:r>
      <w:hyperlink r:id="rId11692" w:anchor="Cul_Fer" w:history="1">
        <w:r w:rsidRPr="0032190F">
          <w:rPr>
            <w:rStyle w:val="Hyperlink"/>
            <w:lang w:val="fr-FR"/>
          </w:rPr>
          <w:t>âge du Fer</w:t>
        </w:r>
      </w:hyperlink>
      <w:r w:rsidRPr="0032190F">
        <w:rPr>
          <w:lang w:val="fr-FR"/>
        </w:rPr>
        <w:t xml:space="preserve"> (BIB V. Maguen et al. in BIB 2540)</w:t>
      </w:r>
    </w:p>
    <w:p w14:paraId="15275111" w14:textId="77777777" w:rsidR="00CD19CB" w:rsidRPr="0032190F" w:rsidRDefault="00CD19CB" w:rsidP="00242C0F">
      <w:pPr>
        <w:jc w:val="both"/>
        <w:rPr>
          <w:lang w:val="fr-FR"/>
        </w:rPr>
      </w:pPr>
    </w:p>
    <w:p w14:paraId="205DA875" w14:textId="77777777" w:rsidR="00CD19CB" w:rsidRPr="0032190F" w:rsidRDefault="00CD19CB" w:rsidP="00242C0F">
      <w:pPr>
        <w:jc w:val="both"/>
        <w:rPr>
          <w:lang w:val="fr-FR"/>
        </w:rPr>
      </w:pPr>
      <w:r w:rsidRPr="0032190F">
        <w:rPr>
          <w:lang w:val="fr-FR"/>
        </w:rPr>
        <w:t>PLOUARET</w:t>
      </w:r>
    </w:p>
    <w:p w14:paraId="44145B95" w14:textId="77777777" w:rsidR="00CD19CB" w:rsidRPr="0032190F" w:rsidRDefault="00CD19CB" w:rsidP="00242C0F">
      <w:pPr>
        <w:jc w:val="both"/>
        <w:rPr>
          <w:lang w:val="fr-FR"/>
        </w:rPr>
      </w:pPr>
      <w:r w:rsidRPr="0032190F">
        <w:rPr>
          <w:lang w:val="fr-FR"/>
        </w:rPr>
        <w:t>Habitat de l'âge du Fer dans la région de Caen, présente une cave (BIB S. Brossard et al. in BIB 2540)</w:t>
      </w:r>
    </w:p>
    <w:p w14:paraId="5C0A3D1E" w14:textId="77777777" w:rsidR="0054177B" w:rsidRPr="0032190F" w:rsidRDefault="0054177B" w:rsidP="00242C0F">
      <w:pPr>
        <w:jc w:val="both"/>
        <w:rPr>
          <w:lang w:val="fr-FR"/>
        </w:rPr>
      </w:pPr>
    </w:p>
    <w:p w14:paraId="0FD78783" w14:textId="77777777" w:rsidR="004F2DA7" w:rsidRPr="0032190F" w:rsidRDefault="004F2DA7" w:rsidP="00426FF9">
      <w:pPr>
        <w:pStyle w:val="Heading1"/>
      </w:pPr>
      <w:bookmarkStart w:id="4725" w:name="Sit_Wohlen"/>
      <w:r w:rsidRPr="0032190F">
        <w:t>WOHLEN</w:t>
      </w:r>
    </w:p>
    <w:bookmarkEnd w:id="4725"/>
    <w:p w14:paraId="5A76575F" w14:textId="77777777" w:rsidR="004F2DA7" w:rsidRPr="0032190F" w:rsidRDefault="004F2DA7" w:rsidP="00242C0F">
      <w:pPr>
        <w:jc w:val="both"/>
        <w:rPr>
          <w:sz w:val="23"/>
          <w:szCs w:val="23"/>
          <w:lang w:val="fr-FR"/>
        </w:rPr>
      </w:pPr>
      <w:r w:rsidRPr="0032190F">
        <w:rPr>
          <w:sz w:val="23"/>
          <w:szCs w:val="23"/>
          <w:lang w:val="fr-FR"/>
        </w:rPr>
        <w:t>Wohlen-Haslerhau</w:t>
      </w:r>
    </w:p>
    <w:p w14:paraId="0902CCDA" w14:textId="77777777" w:rsidR="004F2DA7" w:rsidRPr="0032190F" w:rsidRDefault="004F2DA7" w:rsidP="00242C0F">
      <w:pPr>
        <w:jc w:val="both"/>
        <w:rPr>
          <w:sz w:val="23"/>
          <w:szCs w:val="23"/>
          <w:lang w:val="fr-FR"/>
        </w:rPr>
      </w:pPr>
    </w:p>
    <w:p w14:paraId="4B798BE7" w14:textId="77777777" w:rsidR="004F2DA7" w:rsidRPr="0032190F" w:rsidRDefault="004F2DA7" w:rsidP="00242C0F">
      <w:pPr>
        <w:jc w:val="both"/>
        <w:rPr>
          <w:sz w:val="23"/>
          <w:szCs w:val="23"/>
          <w:lang w:val="fr-FR"/>
        </w:rPr>
      </w:pPr>
      <w:r w:rsidRPr="0032190F">
        <w:rPr>
          <w:sz w:val="23"/>
          <w:szCs w:val="23"/>
          <w:lang w:val="fr-FR"/>
        </w:rPr>
        <w:t>Tumili de Wohlen (Freiamt , canton d’Argovie), La sépulture féminine 1/10 de Wohlen-Hohbühl : 7 pendeloques Golasecca [en panier] et situle tessinoise (BIB 2288 p. 261)</w:t>
      </w:r>
    </w:p>
    <w:p w14:paraId="10F90C6A" w14:textId="77777777" w:rsidR="004F2DA7" w:rsidRPr="0032190F" w:rsidRDefault="004F2DA7" w:rsidP="00242C0F">
      <w:pPr>
        <w:jc w:val="both"/>
        <w:rPr>
          <w:sz w:val="23"/>
          <w:szCs w:val="23"/>
          <w:lang w:val="fr-FR"/>
        </w:rPr>
      </w:pPr>
    </w:p>
    <w:p w14:paraId="3D5DFCC6" w14:textId="77777777" w:rsidR="004F2DA7" w:rsidRPr="0032190F" w:rsidRDefault="004F2DA7" w:rsidP="00426FF9">
      <w:pPr>
        <w:pStyle w:val="Heading1"/>
      </w:pPr>
      <w:bookmarkStart w:id="4726" w:name="Sit_Thunstetten"/>
      <w:r w:rsidRPr="0032190F">
        <w:lastRenderedPageBreak/>
        <w:t>THUNSTETTEN</w:t>
      </w:r>
    </w:p>
    <w:bookmarkEnd w:id="4726"/>
    <w:p w14:paraId="59B70F98" w14:textId="77777777" w:rsidR="004F2DA7" w:rsidRPr="0032190F" w:rsidRDefault="004F2DA7" w:rsidP="00242C0F">
      <w:pPr>
        <w:jc w:val="both"/>
        <w:rPr>
          <w:lang w:val="fr-FR"/>
        </w:rPr>
      </w:pPr>
    </w:p>
    <w:p w14:paraId="5EDE27FD" w14:textId="77777777" w:rsidR="004F2DA7" w:rsidRPr="0032190F" w:rsidRDefault="004F2DA7" w:rsidP="00242C0F">
      <w:pPr>
        <w:jc w:val="both"/>
        <w:rPr>
          <w:sz w:val="23"/>
          <w:szCs w:val="23"/>
          <w:lang w:val="fr-FR"/>
        </w:rPr>
      </w:pPr>
      <w:r w:rsidRPr="0032190F">
        <w:rPr>
          <w:lang w:val="fr-FR"/>
        </w:rPr>
        <w:t xml:space="preserve">Riche tombe tumulaire de Thunstetten (canton de Berne) sépulture </w:t>
      </w:r>
      <w:r w:rsidRPr="0032190F">
        <w:rPr>
          <w:sz w:val="23"/>
          <w:szCs w:val="23"/>
          <w:lang w:val="fr-FR"/>
        </w:rPr>
        <w:t>vraisemblablement une femme en raison de l’assemblage funéraire, était parée de quatorze pendeloques en forme de panier, retrouvées autour des restes du crâne (Henning 1992, p. 29 in BIB 2288 p. 261))</w:t>
      </w:r>
    </w:p>
    <w:p w14:paraId="0BB0F2B9" w14:textId="77777777" w:rsidR="005F75DD" w:rsidRPr="0032190F" w:rsidRDefault="005F75DD" w:rsidP="00242C0F">
      <w:pPr>
        <w:jc w:val="both"/>
        <w:rPr>
          <w:sz w:val="23"/>
          <w:szCs w:val="23"/>
          <w:lang w:val="fr-FR"/>
        </w:rPr>
      </w:pPr>
    </w:p>
    <w:p w14:paraId="1E5C6692" w14:textId="77777777" w:rsidR="005F75DD" w:rsidRPr="0032190F" w:rsidRDefault="005F75DD" w:rsidP="00426FF9">
      <w:pPr>
        <w:pStyle w:val="Heading1"/>
      </w:pPr>
      <w:bookmarkStart w:id="4727" w:name="Sit_Britzgyberg"/>
      <w:r w:rsidRPr="0032190F">
        <w:t>BRITZGYBERG</w:t>
      </w:r>
    </w:p>
    <w:bookmarkEnd w:id="4727"/>
    <w:p w14:paraId="59D7ADD4" w14:textId="77777777" w:rsidR="005F75DD" w:rsidRPr="0032190F" w:rsidRDefault="005F75DD" w:rsidP="00242C0F">
      <w:pPr>
        <w:jc w:val="both"/>
        <w:rPr>
          <w:lang w:val="fr-FR"/>
        </w:rPr>
      </w:pPr>
    </w:p>
    <w:p w14:paraId="42348019" w14:textId="77777777" w:rsidR="005F75DD" w:rsidRPr="0032190F" w:rsidRDefault="005F75DD" w:rsidP="00242C0F">
      <w:pPr>
        <w:jc w:val="both"/>
        <w:rPr>
          <w:lang w:val="fr-FR"/>
        </w:rPr>
      </w:pPr>
      <w:r w:rsidRPr="0032190F">
        <w:rPr>
          <w:lang w:val="fr-FR"/>
        </w:rPr>
        <w:t xml:space="preserve">l’habitat fortifié de hauteur du Britzgyberg, (Illfurth, Haut-Rhin) au débouché de la porte de Bourgogne, </w:t>
      </w:r>
      <w:r w:rsidRPr="0032190F">
        <w:rPr>
          <w:sz w:val="23"/>
          <w:szCs w:val="23"/>
          <w:lang w:val="fr-FR"/>
        </w:rPr>
        <w:t>plateau de forme trapézoïdale qui surplombe la vallée de l’Ill et de la Largue.</w:t>
      </w:r>
    </w:p>
    <w:p w14:paraId="73231000" w14:textId="77777777" w:rsidR="005F75DD" w:rsidRPr="0032190F" w:rsidRDefault="00F877D8" w:rsidP="00242C0F">
      <w:pPr>
        <w:jc w:val="both"/>
        <w:rPr>
          <w:sz w:val="23"/>
          <w:szCs w:val="23"/>
          <w:lang w:val="fr-FR"/>
        </w:rPr>
      </w:pPr>
      <w:r w:rsidRPr="0032190F">
        <w:rPr>
          <w:lang w:val="fr-FR"/>
        </w:rPr>
        <w:t>C</w:t>
      </w:r>
      <w:r w:rsidR="005F75DD" w:rsidRPr="0032190F">
        <w:rPr>
          <w:lang w:val="fr-FR"/>
        </w:rPr>
        <w:t xml:space="preserve">éramique attique avec de la parure Golasecca: 130 éléments de parures, </w:t>
      </w:r>
      <w:r w:rsidR="005F75DD" w:rsidRPr="0032190F">
        <w:rPr>
          <w:sz w:val="23"/>
          <w:szCs w:val="23"/>
          <w:lang w:val="fr-FR"/>
        </w:rPr>
        <w:t>Les productions rattachables aux modèles sud-alpins ne composent que un petit lot de sept fibules, fibules à arc multicurviligne et plus spécifiquement au type S4a de Mansfeld à arc de section circulaire et au type à arc rubané et rainuré (BIB 2288 p. 241)</w:t>
      </w:r>
    </w:p>
    <w:p w14:paraId="2329D6CC" w14:textId="77777777" w:rsidR="00815C9F" w:rsidRPr="0032190F" w:rsidRDefault="00815C9F" w:rsidP="00242C0F">
      <w:pPr>
        <w:jc w:val="both"/>
        <w:rPr>
          <w:sz w:val="23"/>
          <w:szCs w:val="23"/>
          <w:lang w:val="fr-FR"/>
        </w:rPr>
      </w:pPr>
    </w:p>
    <w:p w14:paraId="17222142" w14:textId="77777777" w:rsidR="00815C9F" w:rsidRPr="0032190F" w:rsidRDefault="00815C9F" w:rsidP="00426FF9">
      <w:pPr>
        <w:pStyle w:val="Heading1"/>
      </w:pPr>
      <w:bookmarkStart w:id="4728" w:name="Sit_Potporanj"/>
      <w:r w:rsidRPr="0032190F">
        <w:t>POTPORANJ</w:t>
      </w:r>
    </w:p>
    <w:bookmarkEnd w:id="4728"/>
    <w:p w14:paraId="1362AFF4" w14:textId="2567CF39" w:rsidR="00815C9F" w:rsidRPr="0032190F" w:rsidRDefault="00815C9F" w:rsidP="00242C0F">
      <w:pPr>
        <w:jc w:val="both"/>
        <w:rPr>
          <w:szCs w:val="23"/>
          <w:lang w:val="fr-FR"/>
        </w:rPr>
      </w:pPr>
      <w:r w:rsidRPr="0032190F">
        <w:rPr>
          <w:szCs w:val="23"/>
          <w:lang w:val="fr-FR"/>
        </w:rPr>
        <w:t xml:space="preserve">Potporanj (ex-Yougoslavie) a livré une statuette attribuée à la culture de </w:t>
      </w:r>
      <w:hyperlink r:id="rId11693" w:anchor="Cul_Vinca" w:history="1">
        <w:r w:rsidRPr="0032190F">
          <w:rPr>
            <w:rStyle w:val="Hyperlink"/>
            <w:szCs w:val="23"/>
            <w:lang w:val="fr-FR"/>
          </w:rPr>
          <w:t>Vinca</w:t>
        </w:r>
      </w:hyperlink>
      <w:r w:rsidRPr="0032190F">
        <w:rPr>
          <w:szCs w:val="23"/>
          <w:lang w:val="fr-FR"/>
        </w:rPr>
        <w:t xml:space="preserve"> (SS BIB)</w:t>
      </w:r>
    </w:p>
    <w:p w14:paraId="4C04E859" w14:textId="77777777" w:rsidR="00815C9F" w:rsidRPr="0032190F" w:rsidRDefault="00815C9F" w:rsidP="00242C0F">
      <w:pPr>
        <w:jc w:val="both"/>
        <w:rPr>
          <w:szCs w:val="23"/>
          <w:lang w:val="fr-FR"/>
        </w:rPr>
      </w:pPr>
    </w:p>
    <w:p w14:paraId="73528DD3" w14:textId="77777777" w:rsidR="00815C9F" w:rsidRPr="0032190F" w:rsidRDefault="00815C9F" w:rsidP="00426FF9">
      <w:pPr>
        <w:pStyle w:val="Heading1"/>
      </w:pPr>
      <w:bookmarkStart w:id="4729" w:name="Sit_Tartaria"/>
      <w:r w:rsidRPr="0032190F">
        <w:t>TARTARIA</w:t>
      </w:r>
    </w:p>
    <w:bookmarkEnd w:id="4729"/>
    <w:p w14:paraId="4117BC48" w14:textId="77777777" w:rsidR="00815C9F" w:rsidRPr="0032190F" w:rsidRDefault="00815C9F" w:rsidP="00242C0F">
      <w:pPr>
        <w:jc w:val="both"/>
        <w:rPr>
          <w:szCs w:val="23"/>
          <w:lang w:val="fr-FR"/>
        </w:rPr>
      </w:pPr>
    </w:p>
    <w:p w14:paraId="469EEDE6" w14:textId="6414345C" w:rsidR="00815C9F" w:rsidRPr="0032190F" w:rsidRDefault="00815C9F" w:rsidP="00815C9F">
      <w:pPr>
        <w:jc w:val="both"/>
        <w:rPr>
          <w:szCs w:val="23"/>
          <w:lang w:val="fr-FR"/>
        </w:rPr>
      </w:pPr>
      <w:r w:rsidRPr="0032190F">
        <w:rPr>
          <w:szCs w:val="23"/>
          <w:lang w:val="fr-FR"/>
        </w:rPr>
        <w:t xml:space="preserve">Culture de </w:t>
      </w:r>
      <w:hyperlink r:id="rId11694" w:anchor="Cul_Vinca" w:history="1">
        <w:r w:rsidRPr="0032190F">
          <w:rPr>
            <w:rStyle w:val="Hyperlink"/>
            <w:szCs w:val="23"/>
            <w:lang w:val="fr-FR"/>
          </w:rPr>
          <w:t>Vinca</w:t>
        </w:r>
      </w:hyperlink>
      <w:r w:rsidRPr="0032190F">
        <w:rPr>
          <w:szCs w:val="23"/>
          <w:lang w:val="fr-FR"/>
        </w:rPr>
        <w:t xml:space="preserve"> (BIB 125) Le site de Tărtăria (Transylvanie) a montré dans une fosse creusée (phase VIa du site ou phase Vnca-Plocnik pour certains chercheurs, niveau supérieur pour d’autres), 28 </w:t>
      </w:r>
      <w:hyperlink r:id="rId11695" w:anchor="Cul_Art_TAC_T_a_statuettes" w:history="1">
        <w:r w:rsidRPr="0032190F">
          <w:rPr>
            <w:rStyle w:val="Hyperlink"/>
            <w:szCs w:val="23"/>
            <w:lang w:val="fr-FR"/>
          </w:rPr>
          <w:t>statuettes</w:t>
        </w:r>
      </w:hyperlink>
      <w:r w:rsidRPr="0032190F">
        <w:rPr>
          <w:szCs w:val="23"/>
          <w:lang w:val="fr-FR"/>
        </w:rPr>
        <w:t xml:space="preserve"> anthropomorphes, un </w:t>
      </w:r>
      <w:hyperlink r:id="rId11696" w:anchor="Cul_Art_TAC_T_x_anciforme" w:history="1">
        <w:r w:rsidRPr="0032190F">
          <w:rPr>
            <w:rStyle w:val="Hyperlink"/>
            <w:szCs w:val="23"/>
            <w:lang w:val="fr-FR"/>
          </w:rPr>
          <w:t>objet « en forme d’ancre </w:t>
        </w:r>
      </w:hyperlink>
      <w:r w:rsidRPr="0032190F">
        <w:rPr>
          <w:szCs w:val="23"/>
          <w:lang w:val="fr-FR"/>
        </w:rPr>
        <w:t>», des bracelets de spondyle, trois tablettes d’argile portant des signes qui évoquent les premières formes d’</w:t>
      </w:r>
      <w:hyperlink r:id="rId11697" w:anchor="Cul_Ecriture" w:history="1">
        <w:r w:rsidRPr="0032190F">
          <w:rPr>
            <w:rStyle w:val="Hyperlink"/>
            <w:szCs w:val="23"/>
            <w:lang w:val="fr-FR"/>
          </w:rPr>
          <w:t>écriture</w:t>
        </w:r>
      </w:hyperlink>
      <w:r w:rsidRPr="0032190F">
        <w:rPr>
          <w:szCs w:val="23"/>
          <w:lang w:val="fr-FR"/>
        </w:rPr>
        <w:t xml:space="preserve"> en </w:t>
      </w:r>
      <w:hyperlink r:id="rId11698" w:anchor="Sit_Mesopotamie" w:history="1">
        <w:r w:rsidRPr="0032190F">
          <w:rPr>
            <w:rStyle w:val="Hyperlink"/>
            <w:szCs w:val="23"/>
            <w:lang w:val="fr-FR"/>
          </w:rPr>
          <w:t>Mésopotamie</w:t>
        </w:r>
      </w:hyperlink>
      <w:r w:rsidRPr="0032190F">
        <w:rPr>
          <w:szCs w:val="23"/>
          <w:lang w:val="fr-FR"/>
        </w:rPr>
        <w:t>.</w:t>
      </w:r>
      <w:r w:rsidR="004E5E5F">
        <w:rPr>
          <w:szCs w:val="23"/>
          <w:lang w:val="fr-FR"/>
        </w:rPr>
        <w:t xml:space="preserve"> v. </w:t>
      </w:r>
      <w:hyperlink r:id="rId11699" w:anchor="Sit_Gradesnica" w:history="1">
        <w:r w:rsidR="004E5E5F" w:rsidRPr="004E5E5F">
          <w:rPr>
            <w:rStyle w:val="Hyperlink"/>
            <w:szCs w:val="23"/>
            <w:lang w:val="fr-FR"/>
          </w:rPr>
          <w:t>Gradesnica</w:t>
        </w:r>
      </w:hyperlink>
      <w:r w:rsidR="004E5E5F">
        <w:rPr>
          <w:szCs w:val="23"/>
          <w:lang w:val="fr-FR"/>
        </w:rPr>
        <w:t xml:space="preserve"> </w:t>
      </w:r>
      <w:r w:rsidR="004E5E5F" w:rsidRPr="0032190F">
        <w:rPr>
          <w:szCs w:val="23"/>
          <w:lang w:val="fr-FR"/>
        </w:rPr>
        <w:t>(BIB 125 p. 96).</w:t>
      </w:r>
      <w:r w:rsidRPr="0032190F">
        <w:rPr>
          <w:szCs w:val="23"/>
          <w:lang w:val="fr-FR"/>
        </w:rPr>
        <w:t xml:space="preserve"> </w:t>
      </w:r>
    </w:p>
    <w:p w14:paraId="5A195EEE" w14:textId="77777777" w:rsidR="00815C9F" w:rsidRPr="0032190F" w:rsidRDefault="00815C9F" w:rsidP="00242C0F">
      <w:pPr>
        <w:jc w:val="both"/>
        <w:rPr>
          <w:szCs w:val="23"/>
          <w:lang w:val="fr-FR"/>
        </w:rPr>
      </w:pPr>
    </w:p>
    <w:p w14:paraId="1A5BAA27" w14:textId="77777777" w:rsidR="00815C9F" w:rsidRPr="0032190F" w:rsidRDefault="00815C9F" w:rsidP="00426FF9">
      <w:pPr>
        <w:pStyle w:val="Heading1"/>
      </w:pPr>
      <w:bookmarkStart w:id="4730" w:name="Sit_Parta"/>
      <w:r w:rsidRPr="0032190F">
        <w:t>PARTA</w:t>
      </w:r>
    </w:p>
    <w:bookmarkEnd w:id="4730"/>
    <w:p w14:paraId="499B5DE7" w14:textId="77777777" w:rsidR="00815C9F" w:rsidRPr="0032190F" w:rsidRDefault="00815C9F" w:rsidP="00242C0F">
      <w:pPr>
        <w:jc w:val="both"/>
        <w:rPr>
          <w:szCs w:val="23"/>
          <w:lang w:val="fr-FR"/>
        </w:rPr>
      </w:pPr>
    </w:p>
    <w:p w14:paraId="686E488C" w14:textId="28E72318" w:rsidR="00815C9F" w:rsidRDefault="00815C9F" w:rsidP="00242C0F">
      <w:pPr>
        <w:jc w:val="both"/>
        <w:rPr>
          <w:szCs w:val="23"/>
          <w:lang w:val="fr-FR"/>
        </w:rPr>
      </w:pPr>
      <w:r w:rsidRPr="0032190F">
        <w:rPr>
          <w:szCs w:val="23"/>
          <w:lang w:val="fr-FR"/>
        </w:rPr>
        <w:t xml:space="preserve">Culture de </w:t>
      </w:r>
      <w:hyperlink r:id="rId11700" w:anchor="Cul_Vinca" w:history="1">
        <w:r w:rsidRPr="0032190F">
          <w:rPr>
            <w:rStyle w:val="Hyperlink"/>
            <w:szCs w:val="23"/>
            <w:lang w:val="fr-FR"/>
          </w:rPr>
          <w:t>Vinca</w:t>
        </w:r>
      </w:hyperlink>
      <w:r w:rsidRPr="0032190F">
        <w:rPr>
          <w:szCs w:val="23"/>
          <w:lang w:val="fr-FR"/>
        </w:rPr>
        <w:t xml:space="preserve"> (BIB 125) La couche 7a du site de Parţa a livré les vestiges d’un grand sanctuaire : un bâtiment rectangulaire de 12,5 x 7 m dans lequel on a retrouvé un buste d’argile d’une divinité muni d’une perforation permettant d’adapter une </w:t>
      </w:r>
      <w:hyperlink r:id="rId11701" w:anchor="Cul_Art_TAC_T_a_statuettes" w:history="1">
        <w:r w:rsidRPr="0032190F">
          <w:rPr>
            <w:rStyle w:val="Hyperlink"/>
            <w:szCs w:val="23"/>
            <w:lang w:val="fr-FR"/>
          </w:rPr>
          <w:t>tête amovible</w:t>
        </w:r>
      </w:hyperlink>
      <w:r w:rsidRPr="0032190F">
        <w:rPr>
          <w:szCs w:val="23"/>
          <w:lang w:val="fr-FR"/>
        </w:rPr>
        <w:t>. Au pied de celle-ci on a retrouvé des offrandes brûlées. (BIB 125 p. 95). Dans un second temps, ce sanctuaire est remplacé par un plus petit (11 x 6 m) divisé en deux pièces ; la première comportait une statue monumentale féminine associée à une représentation taurine et deux colonnes surmontées de bucranes, la seconde : trois autels munis de foyers associés à des vases remplis de céréales (BIB 125 p. 95).</w:t>
      </w:r>
    </w:p>
    <w:p w14:paraId="69E216B2" w14:textId="77777777" w:rsidR="0098054D" w:rsidRDefault="0098054D" w:rsidP="00242C0F">
      <w:pPr>
        <w:jc w:val="both"/>
        <w:rPr>
          <w:szCs w:val="23"/>
          <w:lang w:val="fr-FR"/>
        </w:rPr>
      </w:pPr>
    </w:p>
    <w:p w14:paraId="218DA3D3" w14:textId="77777777" w:rsidR="0098054D" w:rsidRDefault="0098054D" w:rsidP="00426FF9">
      <w:pPr>
        <w:pStyle w:val="Heading1"/>
      </w:pPr>
      <w:bookmarkStart w:id="4731" w:name="Sit_Merzbach"/>
      <w:r>
        <w:t>MERZBACH</w:t>
      </w:r>
    </w:p>
    <w:bookmarkEnd w:id="4731"/>
    <w:p w14:paraId="51D2A47A" w14:textId="77777777" w:rsidR="0098054D" w:rsidRDefault="0098054D" w:rsidP="00242C0F">
      <w:pPr>
        <w:jc w:val="both"/>
        <w:rPr>
          <w:szCs w:val="23"/>
          <w:lang w:val="fr-FR"/>
        </w:rPr>
      </w:pPr>
      <w:r>
        <w:rPr>
          <w:szCs w:val="23"/>
          <w:lang w:val="fr-FR"/>
        </w:rPr>
        <w:t>Vallée de Merzbach, l'évolution du nombre de maisons LBK entre 5300 et 5000 BC, se superpose aux variations des précipitations (entre autres aridité vers 5630 BC, 4700 BC) de manière claire (BIB 2688)</w:t>
      </w:r>
    </w:p>
    <w:p w14:paraId="18FCB975" w14:textId="77777777" w:rsidR="000F09A2" w:rsidRDefault="000F09A2" w:rsidP="00242C0F">
      <w:pPr>
        <w:jc w:val="both"/>
        <w:rPr>
          <w:szCs w:val="23"/>
          <w:lang w:val="fr-FR"/>
        </w:rPr>
      </w:pPr>
    </w:p>
    <w:p w14:paraId="32638EE1" w14:textId="77777777" w:rsidR="000F09A2" w:rsidRDefault="000F09A2" w:rsidP="00426FF9">
      <w:pPr>
        <w:pStyle w:val="Heading1"/>
      </w:pPr>
      <w:bookmarkStart w:id="4732" w:name="Sit_Niedermerz"/>
      <w:r>
        <w:t>NIEDERMERZ</w:t>
      </w:r>
    </w:p>
    <w:bookmarkEnd w:id="4732"/>
    <w:p w14:paraId="306D0B41" w14:textId="77777777" w:rsidR="000F09A2" w:rsidRDefault="000F09A2" w:rsidP="00242C0F">
      <w:pPr>
        <w:jc w:val="both"/>
        <w:rPr>
          <w:szCs w:val="23"/>
          <w:lang w:val="fr-FR"/>
        </w:rPr>
      </w:pPr>
      <w:r w:rsidRPr="000F09A2">
        <w:rPr>
          <w:szCs w:val="23"/>
          <w:lang w:val="fr-FR"/>
        </w:rPr>
        <w:t>Niedermerz</w:t>
      </w:r>
      <w:r>
        <w:rPr>
          <w:szCs w:val="23"/>
          <w:lang w:val="fr-FR"/>
        </w:rPr>
        <w:t xml:space="preserve">, nécropole LBK qui fait partie du groupe de'habitats du Merzbachtal </w:t>
      </w:r>
      <w:r w:rsidR="0098054D">
        <w:rPr>
          <w:szCs w:val="23"/>
          <w:lang w:val="fr-FR"/>
        </w:rPr>
        <w:t xml:space="preserve">[Merzbach] </w:t>
      </w:r>
      <w:r>
        <w:rPr>
          <w:szCs w:val="23"/>
          <w:lang w:val="fr-FR"/>
        </w:rPr>
        <w:t>sur le plateau d'Aldenhovener (BIB 2688). Montre une recherche de distinction dans certaines sépultures (BIB 2688)</w:t>
      </w:r>
    </w:p>
    <w:p w14:paraId="62559B52" w14:textId="77777777" w:rsidR="000F09A2" w:rsidRDefault="000F09A2" w:rsidP="00242C0F">
      <w:pPr>
        <w:jc w:val="both"/>
        <w:rPr>
          <w:szCs w:val="23"/>
          <w:lang w:val="fr-FR"/>
        </w:rPr>
      </w:pPr>
    </w:p>
    <w:p w14:paraId="09348969" w14:textId="77777777" w:rsidR="000F09A2" w:rsidRDefault="000F09A2" w:rsidP="00242C0F">
      <w:pPr>
        <w:jc w:val="both"/>
        <w:rPr>
          <w:szCs w:val="23"/>
          <w:lang w:val="fr-FR"/>
        </w:rPr>
      </w:pPr>
      <w:r w:rsidRPr="000F09A2">
        <w:rPr>
          <w:szCs w:val="23"/>
          <w:lang w:val="fr-FR"/>
        </w:rPr>
        <w:lastRenderedPageBreak/>
        <w:t>Niedermerz</w:t>
      </w:r>
      <w:r>
        <w:rPr>
          <w:szCs w:val="23"/>
          <w:lang w:val="fr-FR"/>
        </w:rPr>
        <w:t xml:space="preserve"> 3: cimetière à sépultures distinguées du du 52e s. aec (BIB 2688) van der Velde (1996), Kneipp (1998) se sont appuyés sur ce cimetière pour postuler la mostration des ancêtres comme marque de propriété d'un groupe envers d'autres (BIB 2688)</w:t>
      </w:r>
    </w:p>
    <w:p w14:paraId="3F8834D8" w14:textId="77777777" w:rsidR="0098054D" w:rsidRDefault="0098054D" w:rsidP="00242C0F">
      <w:pPr>
        <w:jc w:val="both"/>
        <w:rPr>
          <w:szCs w:val="23"/>
          <w:lang w:val="fr-FR"/>
        </w:rPr>
      </w:pPr>
    </w:p>
    <w:p w14:paraId="6760290B" w14:textId="77777777" w:rsidR="0098054D" w:rsidRDefault="0098054D" w:rsidP="00242C0F">
      <w:pPr>
        <w:jc w:val="both"/>
        <w:rPr>
          <w:szCs w:val="23"/>
          <w:lang w:val="fr-FR"/>
        </w:rPr>
      </w:pPr>
      <w:r>
        <w:rPr>
          <w:szCs w:val="23"/>
          <w:lang w:val="fr-FR"/>
        </w:rPr>
        <w:t>TALHEIM</w:t>
      </w:r>
    </w:p>
    <w:p w14:paraId="6F137E62" w14:textId="77777777" w:rsidR="000F09A2" w:rsidRDefault="000F09A2" w:rsidP="00242C0F">
      <w:pPr>
        <w:jc w:val="both"/>
        <w:rPr>
          <w:szCs w:val="23"/>
          <w:lang w:val="fr-FR"/>
        </w:rPr>
      </w:pPr>
    </w:p>
    <w:p w14:paraId="59E46B50" w14:textId="77777777" w:rsidR="000F09A2" w:rsidRPr="000F09A2" w:rsidRDefault="000F09A2" w:rsidP="00426FF9">
      <w:pPr>
        <w:pStyle w:val="Heading1"/>
      </w:pPr>
      <w:bookmarkStart w:id="4733" w:name="Sit_Aldenhovener"/>
      <w:r w:rsidRPr="000F09A2">
        <w:t>ALDENHOVENER</w:t>
      </w:r>
    </w:p>
    <w:bookmarkEnd w:id="4733"/>
    <w:p w14:paraId="2AF5C3B1" w14:textId="77777777" w:rsidR="000F09A2" w:rsidRDefault="000F09A2" w:rsidP="00242C0F">
      <w:pPr>
        <w:jc w:val="both"/>
        <w:rPr>
          <w:szCs w:val="23"/>
          <w:lang w:val="fr-FR"/>
        </w:rPr>
      </w:pPr>
    </w:p>
    <w:p w14:paraId="316118CC" w14:textId="77777777" w:rsidR="000F09A2" w:rsidRPr="0032190F" w:rsidRDefault="000F09A2" w:rsidP="00242C0F">
      <w:pPr>
        <w:jc w:val="both"/>
        <w:rPr>
          <w:szCs w:val="23"/>
          <w:lang w:val="fr-FR"/>
        </w:rPr>
      </w:pPr>
      <w:r w:rsidRPr="000F09A2">
        <w:rPr>
          <w:szCs w:val="23"/>
          <w:lang w:val="fr-FR"/>
        </w:rPr>
        <w:t>Aldenhovener Platte</w:t>
      </w:r>
      <w:r>
        <w:rPr>
          <w:szCs w:val="23"/>
          <w:lang w:val="fr-FR"/>
        </w:rPr>
        <w:t>, la plateau d'Aldenhover en Allemagne, à l'Ouest du Rhin, habitats du LBK étudiés par Shennan (BIB 2688)</w:t>
      </w:r>
    </w:p>
    <w:p w14:paraId="75010620" w14:textId="77777777" w:rsidR="006A42EF" w:rsidRPr="006A42EF" w:rsidRDefault="006A42EF" w:rsidP="006A42EF">
      <w:pPr>
        <w:jc w:val="both"/>
        <w:rPr>
          <w:sz w:val="23"/>
          <w:szCs w:val="23"/>
          <w:lang w:val="fr-FR"/>
        </w:rPr>
      </w:pPr>
      <w:r>
        <w:rPr>
          <w:sz w:val="23"/>
          <w:szCs w:val="23"/>
          <w:lang w:val="fr-FR"/>
        </w:rPr>
        <w:t xml:space="preserve">Vers 5000-4900, soit à la fin du LBK, </w:t>
      </w:r>
      <w:r w:rsidRPr="006A42EF">
        <w:rPr>
          <w:sz w:val="23"/>
          <w:szCs w:val="23"/>
          <w:lang w:val="fr-FR"/>
        </w:rPr>
        <w:t>véritable collapse démographique (BIB 2688)</w:t>
      </w:r>
    </w:p>
    <w:p w14:paraId="4354E66C" w14:textId="77777777" w:rsidR="0091392D" w:rsidRDefault="0091392D" w:rsidP="00242C0F">
      <w:pPr>
        <w:jc w:val="both"/>
        <w:rPr>
          <w:sz w:val="23"/>
          <w:szCs w:val="23"/>
          <w:lang w:val="fr-FR"/>
        </w:rPr>
      </w:pPr>
    </w:p>
    <w:p w14:paraId="2B188D2F" w14:textId="77777777" w:rsidR="000F09A2" w:rsidRPr="00D83437" w:rsidRDefault="000F09A2" w:rsidP="000F09A2">
      <w:pPr>
        <w:pStyle w:val="Heading2"/>
      </w:pPr>
      <w:r w:rsidRPr="00D83437">
        <w:t>Habitats</w:t>
      </w:r>
    </w:p>
    <w:p w14:paraId="67ED16A5" w14:textId="77777777" w:rsidR="000F09A2" w:rsidRPr="00D83437" w:rsidRDefault="000F09A2" w:rsidP="000F09A2">
      <w:pPr>
        <w:rPr>
          <w:lang w:val="fr-FR"/>
        </w:rPr>
      </w:pPr>
    </w:p>
    <w:p w14:paraId="0D8A983A" w14:textId="77777777" w:rsidR="000F09A2" w:rsidRPr="000F09A2" w:rsidRDefault="000F09A2" w:rsidP="000F09A2">
      <w:pPr>
        <w:rPr>
          <w:lang w:val="fr-FR"/>
        </w:rPr>
      </w:pPr>
      <w:r w:rsidRPr="000F09A2">
        <w:rPr>
          <w:lang w:val="fr-FR"/>
        </w:rPr>
        <w:t xml:space="preserve">Les habitats se répartissent le </w:t>
      </w:r>
      <w:r>
        <w:rPr>
          <w:lang w:val="fr-FR"/>
        </w:rPr>
        <w:t>long</w:t>
      </w:r>
      <w:r w:rsidRPr="000F09A2">
        <w:rPr>
          <w:lang w:val="fr-FR"/>
        </w:rPr>
        <w:t xml:space="preserve"> des  </w:t>
      </w:r>
      <w:r>
        <w:rPr>
          <w:lang w:val="fr-FR"/>
        </w:rPr>
        <w:t>rivières, pricipalement sur les rives occidentales sur quelques 36 km</w:t>
      </w:r>
      <w:r w:rsidRPr="000F09A2">
        <w:rPr>
          <w:vertAlign w:val="superscript"/>
          <w:lang w:val="fr-FR"/>
        </w:rPr>
        <w:t>2</w:t>
      </w:r>
      <w:r>
        <w:rPr>
          <w:lang w:val="fr-FR"/>
        </w:rPr>
        <w:t xml:space="preserve"> (SS BIB). Shennan étudie les générations d'habitat [v. ideal despotic/free] (BIB 2688). Dans le tableau ci-dessous il les compte par nombre de maisons</w:t>
      </w:r>
    </w:p>
    <w:p w14:paraId="18FEAC35" w14:textId="77777777" w:rsidR="000F09A2" w:rsidRDefault="000F09A2" w:rsidP="00242C0F">
      <w:pPr>
        <w:jc w:val="both"/>
        <w:rPr>
          <w:sz w:val="23"/>
          <w:szCs w:val="23"/>
          <w:lang w:val="fr-FR"/>
        </w:rPr>
      </w:pPr>
    </w:p>
    <w:tbl>
      <w:tblPr>
        <w:tblW w:w="62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3"/>
        <w:gridCol w:w="1647"/>
        <w:gridCol w:w="1328"/>
        <w:gridCol w:w="1057"/>
        <w:gridCol w:w="1183"/>
      </w:tblGrid>
      <w:tr w:rsidR="000F09A2" w14:paraId="062524DE" w14:textId="77777777" w:rsidTr="00C35EA7">
        <w:trPr>
          <w:jc w:val="center"/>
        </w:trPr>
        <w:tc>
          <w:tcPr>
            <w:tcW w:w="1053" w:type="dxa"/>
            <w:vMerge w:val="restart"/>
            <w:tcBorders>
              <w:top w:val="nil"/>
              <w:left w:val="nil"/>
            </w:tcBorders>
            <w:vAlign w:val="center"/>
          </w:tcPr>
          <w:p w14:paraId="7D213D80" w14:textId="77777777" w:rsidR="000F09A2" w:rsidRPr="00C35EA7" w:rsidRDefault="000F09A2" w:rsidP="00C35EA7">
            <w:pPr>
              <w:jc w:val="center"/>
              <w:rPr>
                <w:sz w:val="23"/>
                <w:szCs w:val="23"/>
                <w:lang w:val="fr-FR"/>
              </w:rPr>
            </w:pPr>
          </w:p>
        </w:tc>
        <w:tc>
          <w:tcPr>
            <w:tcW w:w="5215" w:type="dxa"/>
            <w:gridSpan w:val="4"/>
            <w:vAlign w:val="center"/>
          </w:tcPr>
          <w:p w14:paraId="7F4145F1" w14:textId="77777777" w:rsidR="000F09A2" w:rsidRPr="00C35EA7" w:rsidRDefault="000F09A2" w:rsidP="00C35EA7">
            <w:pPr>
              <w:jc w:val="center"/>
              <w:rPr>
                <w:b/>
                <w:sz w:val="23"/>
                <w:szCs w:val="23"/>
                <w:lang w:val="fr-FR"/>
              </w:rPr>
            </w:pPr>
            <w:r w:rsidRPr="00C35EA7">
              <w:rPr>
                <w:b/>
                <w:sz w:val="23"/>
                <w:szCs w:val="23"/>
                <w:lang w:val="fr-FR"/>
              </w:rPr>
              <w:t>phases (BC ca.)</w:t>
            </w:r>
          </w:p>
        </w:tc>
      </w:tr>
      <w:tr w:rsidR="005D10B6" w14:paraId="691B37F5" w14:textId="77777777" w:rsidTr="00C35EA7">
        <w:trPr>
          <w:trHeight w:val="264"/>
          <w:jc w:val="center"/>
        </w:trPr>
        <w:tc>
          <w:tcPr>
            <w:tcW w:w="1053" w:type="dxa"/>
            <w:vMerge/>
            <w:tcBorders>
              <w:left w:val="nil"/>
            </w:tcBorders>
            <w:vAlign w:val="center"/>
          </w:tcPr>
          <w:p w14:paraId="5A0404EE" w14:textId="77777777" w:rsidR="000F09A2" w:rsidRPr="00C35EA7" w:rsidRDefault="000F09A2" w:rsidP="00C35EA7">
            <w:pPr>
              <w:jc w:val="center"/>
              <w:rPr>
                <w:sz w:val="23"/>
                <w:szCs w:val="23"/>
                <w:lang w:val="fr-FR"/>
              </w:rPr>
            </w:pPr>
          </w:p>
        </w:tc>
        <w:tc>
          <w:tcPr>
            <w:tcW w:w="1647" w:type="dxa"/>
            <w:vMerge w:val="restart"/>
            <w:vAlign w:val="center"/>
          </w:tcPr>
          <w:p w14:paraId="673E05B6" w14:textId="77777777" w:rsidR="000F09A2" w:rsidRPr="00C35EA7" w:rsidRDefault="000F09A2" w:rsidP="00C35EA7">
            <w:pPr>
              <w:jc w:val="center"/>
              <w:rPr>
                <w:sz w:val="23"/>
                <w:szCs w:val="23"/>
                <w:lang w:val="fr-FR"/>
              </w:rPr>
            </w:pPr>
            <w:r w:rsidRPr="00C35EA7">
              <w:rPr>
                <w:sz w:val="23"/>
                <w:szCs w:val="23"/>
                <w:lang w:val="fr-FR"/>
              </w:rPr>
              <w:t>HG I</w:t>
            </w:r>
          </w:p>
          <w:p w14:paraId="516DFC7F" w14:textId="77777777" w:rsidR="000F09A2" w:rsidRPr="00C35EA7" w:rsidRDefault="000F09A2" w:rsidP="00C35EA7">
            <w:pPr>
              <w:jc w:val="center"/>
              <w:rPr>
                <w:sz w:val="20"/>
                <w:szCs w:val="23"/>
                <w:lang w:val="fr-FR"/>
              </w:rPr>
            </w:pPr>
            <w:r w:rsidRPr="00C35EA7">
              <w:rPr>
                <w:sz w:val="20"/>
                <w:szCs w:val="23"/>
                <w:lang w:val="fr-FR"/>
              </w:rPr>
              <w:t>5300-5275</w:t>
            </w:r>
          </w:p>
        </w:tc>
        <w:tc>
          <w:tcPr>
            <w:tcW w:w="1328" w:type="dxa"/>
            <w:vMerge w:val="restart"/>
            <w:vAlign w:val="center"/>
          </w:tcPr>
          <w:p w14:paraId="037C64C3" w14:textId="77777777" w:rsidR="000F09A2" w:rsidRPr="00C35EA7" w:rsidRDefault="000F09A2" w:rsidP="00C35EA7">
            <w:pPr>
              <w:jc w:val="center"/>
              <w:rPr>
                <w:sz w:val="23"/>
                <w:szCs w:val="23"/>
                <w:lang w:val="fr-FR"/>
              </w:rPr>
            </w:pPr>
            <w:r w:rsidRPr="00C35EA7">
              <w:rPr>
                <w:sz w:val="23"/>
                <w:szCs w:val="23"/>
                <w:lang w:val="fr-FR"/>
              </w:rPr>
              <w:t>HG II</w:t>
            </w:r>
          </w:p>
          <w:p w14:paraId="56325166" w14:textId="77777777" w:rsidR="000F09A2" w:rsidRPr="00C35EA7" w:rsidRDefault="000F09A2" w:rsidP="00C35EA7">
            <w:pPr>
              <w:jc w:val="center"/>
              <w:rPr>
                <w:sz w:val="20"/>
                <w:szCs w:val="23"/>
                <w:lang w:val="fr-FR"/>
              </w:rPr>
            </w:pPr>
            <w:r w:rsidRPr="00C35EA7">
              <w:rPr>
                <w:sz w:val="20"/>
                <w:szCs w:val="23"/>
                <w:lang w:val="fr-FR"/>
              </w:rPr>
              <w:t>5275-5250</w:t>
            </w:r>
          </w:p>
        </w:tc>
        <w:tc>
          <w:tcPr>
            <w:tcW w:w="1057" w:type="dxa"/>
            <w:vMerge w:val="restart"/>
            <w:vAlign w:val="center"/>
          </w:tcPr>
          <w:p w14:paraId="6369979C" w14:textId="77777777" w:rsidR="000F09A2" w:rsidRPr="00C35EA7" w:rsidRDefault="000F09A2" w:rsidP="00C35EA7">
            <w:pPr>
              <w:jc w:val="center"/>
              <w:rPr>
                <w:sz w:val="23"/>
                <w:szCs w:val="23"/>
                <w:lang w:val="fr-FR"/>
              </w:rPr>
            </w:pPr>
            <w:r w:rsidRPr="00C35EA7">
              <w:rPr>
                <w:sz w:val="23"/>
                <w:szCs w:val="23"/>
                <w:lang w:val="fr-FR"/>
              </w:rPr>
              <w:t>...</w:t>
            </w:r>
          </w:p>
        </w:tc>
        <w:tc>
          <w:tcPr>
            <w:tcW w:w="1183" w:type="dxa"/>
            <w:vMerge w:val="restart"/>
            <w:vAlign w:val="center"/>
          </w:tcPr>
          <w:p w14:paraId="64EA288A" w14:textId="77777777" w:rsidR="000F09A2" w:rsidRPr="00C35EA7" w:rsidRDefault="000F09A2" w:rsidP="00C35EA7">
            <w:pPr>
              <w:jc w:val="center"/>
              <w:rPr>
                <w:sz w:val="23"/>
                <w:szCs w:val="23"/>
                <w:lang w:val="fr-FR"/>
              </w:rPr>
            </w:pPr>
            <w:r w:rsidRPr="00C35EA7">
              <w:rPr>
                <w:sz w:val="23"/>
                <w:szCs w:val="23"/>
                <w:lang w:val="fr-FR"/>
              </w:rPr>
              <w:t>HG XIV</w:t>
            </w:r>
          </w:p>
          <w:p w14:paraId="0622336B" w14:textId="77777777" w:rsidR="000F09A2" w:rsidRPr="00C35EA7" w:rsidRDefault="000F09A2" w:rsidP="00C35EA7">
            <w:pPr>
              <w:jc w:val="center"/>
              <w:rPr>
                <w:sz w:val="20"/>
                <w:szCs w:val="23"/>
                <w:lang w:val="fr-FR"/>
              </w:rPr>
            </w:pPr>
            <w:r w:rsidRPr="00C35EA7">
              <w:rPr>
                <w:sz w:val="20"/>
                <w:szCs w:val="23"/>
                <w:lang w:val="fr-FR"/>
              </w:rPr>
              <w:t>4975-4950</w:t>
            </w:r>
          </w:p>
        </w:tc>
      </w:tr>
      <w:tr w:rsidR="005D10B6" w14:paraId="6B1FD475" w14:textId="77777777" w:rsidTr="00C35EA7">
        <w:trPr>
          <w:jc w:val="center"/>
        </w:trPr>
        <w:tc>
          <w:tcPr>
            <w:tcW w:w="1053" w:type="dxa"/>
            <w:vAlign w:val="center"/>
          </w:tcPr>
          <w:p w14:paraId="543E92A9" w14:textId="77777777" w:rsidR="000F09A2" w:rsidRPr="00C35EA7" w:rsidRDefault="000F09A2" w:rsidP="00C35EA7">
            <w:pPr>
              <w:jc w:val="center"/>
              <w:rPr>
                <w:b/>
                <w:sz w:val="23"/>
                <w:szCs w:val="23"/>
                <w:lang w:val="fr-FR"/>
              </w:rPr>
            </w:pPr>
            <w:r w:rsidRPr="00C35EA7">
              <w:rPr>
                <w:b/>
                <w:sz w:val="23"/>
                <w:szCs w:val="23"/>
                <w:lang w:val="fr-FR"/>
              </w:rPr>
              <w:t>habitats</w:t>
            </w:r>
          </w:p>
        </w:tc>
        <w:tc>
          <w:tcPr>
            <w:tcW w:w="1647" w:type="dxa"/>
            <w:vMerge/>
            <w:vAlign w:val="center"/>
          </w:tcPr>
          <w:p w14:paraId="7F8D435E" w14:textId="77777777" w:rsidR="000F09A2" w:rsidRPr="00C35EA7" w:rsidRDefault="000F09A2" w:rsidP="00C35EA7">
            <w:pPr>
              <w:jc w:val="center"/>
              <w:rPr>
                <w:sz w:val="23"/>
                <w:szCs w:val="23"/>
                <w:lang w:val="fr-FR"/>
              </w:rPr>
            </w:pPr>
          </w:p>
        </w:tc>
        <w:tc>
          <w:tcPr>
            <w:tcW w:w="1328" w:type="dxa"/>
            <w:vMerge/>
            <w:vAlign w:val="center"/>
          </w:tcPr>
          <w:p w14:paraId="695E7584" w14:textId="77777777" w:rsidR="000F09A2" w:rsidRPr="00C35EA7" w:rsidRDefault="000F09A2" w:rsidP="00C35EA7">
            <w:pPr>
              <w:jc w:val="center"/>
              <w:rPr>
                <w:sz w:val="23"/>
                <w:szCs w:val="23"/>
                <w:lang w:val="fr-FR"/>
              </w:rPr>
            </w:pPr>
          </w:p>
        </w:tc>
        <w:tc>
          <w:tcPr>
            <w:tcW w:w="1057" w:type="dxa"/>
            <w:vMerge/>
            <w:vAlign w:val="center"/>
          </w:tcPr>
          <w:p w14:paraId="67CF3945" w14:textId="77777777" w:rsidR="000F09A2" w:rsidRPr="00C35EA7" w:rsidRDefault="000F09A2" w:rsidP="00C35EA7">
            <w:pPr>
              <w:jc w:val="center"/>
              <w:rPr>
                <w:sz w:val="23"/>
                <w:szCs w:val="23"/>
                <w:lang w:val="fr-FR"/>
              </w:rPr>
            </w:pPr>
          </w:p>
        </w:tc>
        <w:tc>
          <w:tcPr>
            <w:tcW w:w="1183" w:type="dxa"/>
            <w:vMerge/>
            <w:vAlign w:val="center"/>
          </w:tcPr>
          <w:p w14:paraId="13D4F0A0" w14:textId="77777777" w:rsidR="000F09A2" w:rsidRPr="00C35EA7" w:rsidRDefault="000F09A2" w:rsidP="00C35EA7">
            <w:pPr>
              <w:jc w:val="center"/>
              <w:rPr>
                <w:sz w:val="23"/>
                <w:szCs w:val="23"/>
                <w:lang w:val="fr-FR"/>
              </w:rPr>
            </w:pPr>
          </w:p>
        </w:tc>
      </w:tr>
      <w:tr w:rsidR="005D10B6" w14:paraId="371B3971" w14:textId="77777777" w:rsidTr="00C35EA7">
        <w:trPr>
          <w:jc w:val="center"/>
        </w:trPr>
        <w:tc>
          <w:tcPr>
            <w:tcW w:w="1053" w:type="dxa"/>
            <w:vAlign w:val="center"/>
          </w:tcPr>
          <w:p w14:paraId="3F267E65" w14:textId="77777777" w:rsidR="000F09A2" w:rsidRPr="00C35EA7" w:rsidRDefault="000F09A2" w:rsidP="00C35EA7">
            <w:pPr>
              <w:jc w:val="center"/>
              <w:rPr>
                <w:sz w:val="23"/>
                <w:szCs w:val="23"/>
                <w:lang w:val="fr-FR"/>
              </w:rPr>
            </w:pPr>
            <w:r w:rsidRPr="00C35EA7">
              <w:rPr>
                <w:sz w:val="23"/>
                <w:szCs w:val="23"/>
                <w:lang w:val="fr-FR"/>
              </w:rPr>
              <w:t>AL 3</w:t>
            </w:r>
          </w:p>
        </w:tc>
        <w:tc>
          <w:tcPr>
            <w:tcW w:w="1647" w:type="dxa"/>
            <w:vAlign w:val="center"/>
          </w:tcPr>
          <w:p w14:paraId="42CBC621" w14:textId="77777777" w:rsidR="000F09A2" w:rsidRPr="00C35EA7" w:rsidRDefault="000F09A2" w:rsidP="00C35EA7">
            <w:pPr>
              <w:jc w:val="center"/>
              <w:rPr>
                <w:sz w:val="23"/>
                <w:szCs w:val="23"/>
                <w:lang w:val="fr-FR"/>
              </w:rPr>
            </w:pPr>
            <w:r w:rsidRPr="00C35EA7">
              <w:rPr>
                <w:sz w:val="23"/>
                <w:szCs w:val="23"/>
                <w:lang w:val="fr-FR"/>
              </w:rPr>
              <w:t>?</w:t>
            </w:r>
          </w:p>
        </w:tc>
        <w:tc>
          <w:tcPr>
            <w:tcW w:w="1328" w:type="dxa"/>
            <w:vAlign w:val="center"/>
          </w:tcPr>
          <w:p w14:paraId="1E7CA6DF" w14:textId="77777777" w:rsidR="000F09A2" w:rsidRPr="00C35EA7" w:rsidRDefault="000F09A2" w:rsidP="00C35EA7">
            <w:pPr>
              <w:jc w:val="center"/>
              <w:rPr>
                <w:sz w:val="23"/>
                <w:szCs w:val="23"/>
                <w:lang w:val="fr-FR"/>
              </w:rPr>
            </w:pPr>
            <w:r w:rsidRPr="00C35EA7">
              <w:rPr>
                <w:sz w:val="23"/>
                <w:szCs w:val="23"/>
                <w:lang w:val="fr-FR"/>
              </w:rPr>
              <w:t>&gt; 1</w:t>
            </w:r>
          </w:p>
        </w:tc>
        <w:tc>
          <w:tcPr>
            <w:tcW w:w="1057" w:type="dxa"/>
            <w:vAlign w:val="center"/>
          </w:tcPr>
          <w:p w14:paraId="2F1A8C69" w14:textId="77777777" w:rsidR="000F09A2" w:rsidRPr="00C35EA7" w:rsidRDefault="000F09A2" w:rsidP="00C35EA7">
            <w:pPr>
              <w:jc w:val="center"/>
              <w:rPr>
                <w:sz w:val="23"/>
                <w:szCs w:val="23"/>
                <w:lang w:val="fr-FR"/>
              </w:rPr>
            </w:pPr>
          </w:p>
        </w:tc>
        <w:tc>
          <w:tcPr>
            <w:tcW w:w="1183" w:type="dxa"/>
            <w:vAlign w:val="center"/>
          </w:tcPr>
          <w:p w14:paraId="288951FE" w14:textId="77777777" w:rsidR="000F09A2" w:rsidRPr="00C35EA7" w:rsidRDefault="000F09A2" w:rsidP="00C35EA7">
            <w:pPr>
              <w:jc w:val="center"/>
              <w:rPr>
                <w:sz w:val="23"/>
                <w:szCs w:val="23"/>
                <w:lang w:val="fr-FR"/>
              </w:rPr>
            </w:pPr>
          </w:p>
        </w:tc>
      </w:tr>
      <w:tr w:rsidR="005D10B6" w14:paraId="3E3DDCEA" w14:textId="77777777" w:rsidTr="00C35EA7">
        <w:trPr>
          <w:jc w:val="center"/>
        </w:trPr>
        <w:tc>
          <w:tcPr>
            <w:tcW w:w="1053" w:type="dxa"/>
            <w:vAlign w:val="center"/>
          </w:tcPr>
          <w:p w14:paraId="2A77786C" w14:textId="77777777" w:rsidR="000F09A2" w:rsidRPr="00C35EA7" w:rsidRDefault="000F09A2" w:rsidP="00C35EA7">
            <w:pPr>
              <w:jc w:val="center"/>
              <w:rPr>
                <w:sz w:val="23"/>
                <w:szCs w:val="23"/>
                <w:lang w:val="fr-FR"/>
              </w:rPr>
            </w:pPr>
            <w:r w:rsidRPr="00C35EA7">
              <w:rPr>
                <w:sz w:val="23"/>
                <w:szCs w:val="23"/>
                <w:lang w:val="fr-FR"/>
              </w:rPr>
              <w:t>LB 7</w:t>
            </w:r>
          </w:p>
        </w:tc>
        <w:tc>
          <w:tcPr>
            <w:tcW w:w="1647" w:type="dxa"/>
            <w:vAlign w:val="center"/>
          </w:tcPr>
          <w:p w14:paraId="44538EF1" w14:textId="77777777" w:rsidR="000F09A2" w:rsidRPr="00C35EA7" w:rsidRDefault="000F09A2" w:rsidP="00C35EA7">
            <w:pPr>
              <w:jc w:val="center"/>
              <w:rPr>
                <w:sz w:val="23"/>
                <w:szCs w:val="23"/>
                <w:lang w:val="fr-FR"/>
              </w:rPr>
            </w:pPr>
          </w:p>
        </w:tc>
        <w:tc>
          <w:tcPr>
            <w:tcW w:w="1328" w:type="dxa"/>
            <w:vAlign w:val="center"/>
          </w:tcPr>
          <w:p w14:paraId="549F86DF" w14:textId="77777777" w:rsidR="000F09A2" w:rsidRPr="00C35EA7" w:rsidRDefault="000F09A2" w:rsidP="00C35EA7">
            <w:pPr>
              <w:jc w:val="center"/>
              <w:rPr>
                <w:sz w:val="23"/>
                <w:szCs w:val="23"/>
                <w:lang w:val="fr-FR"/>
              </w:rPr>
            </w:pPr>
            <w:r w:rsidRPr="00C35EA7">
              <w:rPr>
                <w:sz w:val="23"/>
                <w:szCs w:val="23"/>
                <w:lang w:val="fr-FR"/>
              </w:rPr>
              <w:t>1</w:t>
            </w:r>
          </w:p>
        </w:tc>
        <w:tc>
          <w:tcPr>
            <w:tcW w:w="1057" w:type="dxa"/>
            <w:vAlign w:val="center"/>
          </w:tcPr>
          <w:p w14:paraId="0705F241" w14:textId="77777777" w:rsidR="000F09A2" w:rsidRPr="00C35EA7" w:rsidRDefault="000F09A2" w:rsidP="00C35EA7">
            <w:pPr>
              <w:jc w:val="center"/>
              <w:rPr>
                <w:sz w:val="23"/>
                <w:szCs w:val="23"/>
                <w:lang w:val="fr-FR"/>
              </w:rPr>
            </w:pPr>
          </w:p>
        </w:tc>
        <w:tc>
          <w:tcPr>
            <w:tcW w:w="1183" w:type="dxa"/>
            <w:vAlign w:val="center"/>
          </w:tcPr>
          <w:p w14:paraId="0A2B67E8" w14:textId="77777777" w:rsidR="000F09A2" w:rsidRPr="00C35EA7" w:rsidRDefault="000F09A2" w:rsidP="00C35EA7">
            <w:pPr>
              <w:jc w:val="center"/>
              <w:rPr>
                <w:sz w:val="23"/>
                <w:szCs w:val="23"/>
                <w:lang w:val="fr-FR"/>
              </w:rPr>
            </w:pPr>
          </w:p>
        </w:tc>
      </w:tr>
      <w:tr w:rsidR="005D10B6" w14:paraId="6E934124" w14:textId="77777777" w:rsidTr="00C35EA7">
        <w:trPr>
          <w:jc w:val="center"/>
        </w:trPr>
        <w:tc>
          <w:tcPr>
            <w:tcW w:w="1053" w:type="dxa"/>
            <w:vAlign w:val="center"/>
          </w:tcPr>
          <w:p w14:paraId="6650C83C" w14:textId="77777777" w:rsidR="000F09A2" w:rsidRPr="00C35EA7" w:rsidRDefault="000F09A2" w:rsidP="00C35EA7">
            <w:pPr>
              <w:jc w:val="center"/>
              <w:rPr>
                <w:sz w:val="23"/>
                <w:szCs w:val="23"/>
                <w:lang w:val="fr-FR"/>
              </w:rPr>
            </w:pPr>
            <w:r w:rsidRPr="00C35EA7">
              <w:rPr>
                <w:sz w:val="23"/>
                <w:szCs w:val="23"/>
                <w:lang w:val="fr-FR"/>
              </w:rPr>
              <w:t>LB 8</w:t>
            </w:r>
          </w:p>
        </w:tc>
        <w:tc>
          <w:tcPr>
            <w:tcW w:w="1647" w:type="dxa"/>
            <w:vAlign w:val="center"/>
          </w:tcPr>
          <w:p w14:paraId="441E8DB9" w14:textId="77777777" w:rsidR="000F09A2" w:rsidRPr="00C35EA7" w:rsidRDefault="000F09A2" w:rsidP="00C35EA7">
            <w:pPr>
              <w:jc w:val="center"/>
              <w:rPr>
                <w:sz w:val="23"/>
                <w:szCs w:val="23"/>
                <w:lang w:val="fr-FR"/>
              </w:rPr>
            </w:pPr>
            <w:r w:rsidRPr="00C35EA7">
              <w:rPr>
                <w:sz w:val="23"/>
                <w:szCs w:val="23"/>
                <w:lang w:val="fr-FR"/>
              </w:rPr>
              <w:t>4</w:t>
            </w:r>
          </w:p>
        </w:tc>
        <w:tc>
          <w:tcPr>
            <w:tcW w:w="1328" w:type="dxa"/>
            <w:vAlign w:val="center"/>
          </w:tcPr>
          <w:p w14:paraId="632FC992" w14:textId="77777777" w:rsidR="000F09A2" w:rsidRPr="00C35EA7" w:rsidRDefault="000F09A2" w:rsidP="00C35EA7">
            <w:pPr>
              <w:jc w:val="center"/>
              <w:rPr>
                <w:sz w:val="23"/>
                <w:szCs w:val="23"/>
                <w:lang w:val="fr-FR"/>
              </w:rPr>
            </w:pPr>
            <w:r w:rsidRPr="00C35EA7">
              <w:rPr>
                <w:sz w:val="23"/>
                <w:szCs w:val="23"/>
                <w:lang w:val="fr-FR"/>
              </w:rPr>
              <w:t>7</w:t>
            </w:r>
          </w:p>
        </w:tc>
        <w:tc>
          <w:tcPr>
            <w:tcW w:w="1057" w:type="dxa"/>
            <w:vAlign w:val="center"/>
          </w:tcPr>
          <w:p w14:paraId="3B54DE4D" w14:textId="77777777" w:rsidR="000F09A2" w:rsidRPr="00C35EA7" w:rsidRDefault="000F09A2" w:rsidP="00C35EA7">
            <w:pPr>
              <w:jc w:val="center"/>
              <w:rPr>
                <w:sz w:val="23"/>
                <w:szCs w:val="23"/>
                <w:lang w:val="fr-FR"/>
              </w:rPr>
            </w:pPr>
          </w:p>
        </w:tc>
        <w:tc>
          <w:tcPr>
            <w:tcW w:w="1183" w:type="dxa"/>
            <w:vAlign w:val="center"/>
          </w:tcPr>
          <w:p w14:paraId="41E0F7E7" w14:textId="77777777" w:rsidR="000F09A2" w:rsidRPr="00C35EA7" w:rsidRDefault="000F09A2" w:rsidP="00C35EA7">
            <w:pPr>
              <w:jc w:val="center"/>
              <w:rPr>
                <w:sz w:val="23"/>
                <w:szCs w:val="23"/>
                <w:lang w:val="fr-FR"/>
              </w:rPr>
            </w:pPr>
          </w:p>
        </w:tc>
      </w:tr>
      <w:tr w:rsidR="005D10B6" w14:paraId="650C6995" w14:textId="77777777" w:rsidTr="00C35EA7">
        <w:trPr>
          <w:jc w:val="center"/>
        </w:trPr>
        <w:tc>
          <w:tcPr>
            <w:tcW w:w="1053" w:type="dxa"/>
            <w:vAlign w:val="center"/>
          </w:tcPr>
          <w:p w14:paraId="2236F552" w14:textId="77777777" w:rsidR="000F09A2" w:rsidRPr="00C35EA7" w:rsidRDefault="000F09A2" w:rsidP="00C35EA7">
            <w:pPr>
              <w:jc w:val="center"/>
              <w:rPr>
                <w:sz w:val="23"/>
                <w:szCs w:val="23"/>
                <w:lang w:val="fr-FR"/>
              </w:rPr>
            </w:pPr>
            <w:r w:rsidRPr="00C35EA7">
              <w:rPr>
                <w:sz w:val="23"/>
                <w:szCs w:val="23"/>
                <w:lang w:val="fr-FR"/>
              </w:rPr>
              <w:t>LM 2</w:t>
            </w:r>
          </w:p>
        </w:tc>
        <w:tc>
          <w:tcPr>
            <w:tcW w:w="1647" w:type="dxa"/>
            <w:vAlign w:val="center"/>
          </w:tcPr>
          <w:p w14:paraId="316E0C5A" w14:textId="77777777" w:rsidR="000F09A2" w:rsidRPr="00C35EA7" w:rsidRDefault="000F09A2" w:rsidP="00C35EA7">
            <w:pPr>
              <w:jc w:val="center"/>
              <w:rPr>
                <w:sz w:val="23"/>
                <w:szCs w:val="23"/>
                <w:lang w:val="fr-FR"/>
              </w:rPr>
            </w:pPr>
            <w:r w:rsidRPr="00C35EA7">
              <w:rPr>
                <w:sz w:val="23"/>
                <w:szCs w:val="23"/>
                <w:lang w:val="fr-FR"/>
              </w:rPr>
              <w:t>?</w:t>
            </w:r>
          </w:p>
        </w:tc>
        <w:tc>
          <w:tcPr>
            <w:tcW w:w="1328" w:type="dxa"/>
            <w:vAlign w:val="center"/>
          </w:tcPr>
          <w:p w14:paraId="65DCB00F" w14:textId="77777777" w:rsidR="000F09A2" w:rsidRPr="00C35EA7" w:rsidRDefault="000F09A2" w:rsidP="00C35EA7">
            <w:pPr>
              <w:jc w:val="center"/>
              <w:rPr>
                <w:sz w:val="23"/>
                <w:szCs w:val="23"/>
                <w:lang w:val="fr-FR"/>
              </w:rPr>
            </w:pPr>
            <w:r w:rsidRPr="00C35EA7">
              <w:rPr>
                <w:sz w:val="23"/>
                <w:szCs w:val="23"/>
                <w:lang w:val="fr-FR"/>
              </w:rPr>
              <w:t>&gt; 1</w:t>
            </w:r>
          </w:p>
        </w:tc>
        <w:tc>
          <w:tcPr>
            <w:tcW w:w="1057" w:type="dxa"/>
            <w:vAlign w:val="center"/>
          </w:tcPr>
          <w:p w14:paraId="5E5B27B5" w14:textId="77777777" w:rsidR="000F09A2" w:rsidRPr="00C35EA7" w:rsidRDefault="000F09A2" w:rsidP="00C35EA7">
            <w:pPr>
              <w:jc w:val="center"/>
              <w:rPr>
                <w:sz w:val="23"/>
                <w:szCs w:val="23"/>
                <w:lang w:val="fr-FR"/>
              </w:rPr>
            </w:pPr>
          </w:p>
        </w:tc>
        <w:tc>
          <w:tcPr>
            <w:tcW w:w="1183" w:type="dxa"/>
            <w:vAlign w:val="center"/>
          </w:tcPr>
          <w:p w14:paraId="6A0F390C" w14:textId="77777777" w:rsidR="000F09A2" w:rsidRPr="00C35EA7" w:rsidRDefault="000F09A2" w:rsidP="00C35EA7">
            <w:pPr>
              <w:jc w:val="center"/>
              <w:rPr>
                <w:sz w:val="23"/>
                <w:szCs w:val="23"/>
                <w:lang w:val="fr-FR"/>
              </w:rPr>
            </w:pPr>
          </w:p>
        </w:tc>
      </w:tr>
      <w:tr w:rsidR="005D10B6" w14:paraId="69335DC0" w14:textId="77777777" w:rsidTr="00C35EA7">
        <w:trPr>
          <w:jc w:val="center"/>
        </w:trPr>
        <w:tc>
          <w:tcPr>
            <w:tcW w:w="1053" w:type="dxa"/>
            <w:vAlign w:val="center"/>
          </w:tcPr>
          <w:p w14:paraId="283B6C5F" w14:textId="77777777" w:rsidR="000F09A2" w:rsidRPr="00C35EA7" w:rsidRDefault="000F09A2" w:rsidP="00C35EA7">
            <w:pPr>
              <w:jc w:val="center"/>
              <w:rPr>
                <w:sz w:val="23"/>
                <w:szCs w:val="23"/>
                <w:lang w:val="fr-FR"/>
              </w:rPr>
            </w:pPr>
            <w:r w:rsidRPr="00C35EA7">
              <w:rPr>
                <w:sz w:val="23"/>
                <w:szCs w:val="23"/>
                <w:lang w:val="fr-FR"/>
              </w:rPr>
              <w:t>LN 3</w:t>
            </w:r>
          </w:p>
        </w:tc>
        <w:tc>
          <w:tcPr>
            <w:tcW w:w="1647" w:type="dxa"/>
            <w:vAlign w:val="center"/>
          </w:tcPr>
          <w:p w14:paraId="0AB939ED" w14:textId="77777777" w:rsidR="000F09A2" w:rsidRPr="00C35EA7" w:rsidRDefault="000F09A2" w:rsidP="00C35EA7">
            <w:pPr>
              <w:jc w:val="center"/>
              <w:rPr>
                <w:sz w:val="23"/>
                <w:szCs w:val="23"/>
                <w:lang w:val="fr-FR"/>
              </w:rPr>
            </w:pPr>
            <w:r w:rsidRPr="00C35EA7">
              <w:rPr>
                <w:sz w:val="23"/>
                <w:szCs w:val="23"/>
                <w:lang w:val="fr-FR"/>
              </w:rPr>
              <w:t>?</w:t>
            </w:r>
          </w:p>
        </w:tc>
        <w:tc>
          <w:tcPr>
            <w:tcW w:w="1328" w:type="dxa"/>
            <w:vAlign w:val="center"/>
          </w:tcPr>
          <w:p w14:paraId="7EF00286" w14:textId="77777777" w:rsidR="000F09A2" w:rsidRPr="00C35EA7" w:rsidRDefault="000F09A2" w:rsidP="00C35EA7">
            <w:pPr>
              <w:jc w:val="center"/>
              <w:rPr>
                <w:sz w:val="23"/>
                <w:szCs w:val="23"/>
                <w:lang w:val="fr-FR"/>
              </w:rPr>
            </w:pPr>
            <w:r w:rsidRPr="00C35EA7">
              <w:rPr>
                <w:sz w:val="23"/>
                <w:szCs w:val="23"/>
                <w:lang w:val="fr-FR"/>
              </w:rPr>
              <w:t>&gt; 1</w:t>
            </w:r>
          </w:p>
        </w:tc>
        <w:tc>
          <w:tcPr>
            <w:tcW w:w="1057" w:type="dxa"/>
            <w:vAlign w:val="center"/>
          </w:tcPr>
          <w:p w14:paraId="589DCF2E" w14:textId="77777777" w:rsidR="000F09A2" w:rsidRPr="00C35EA7" w:rsidRDefault="000F09A2" w:rsidP="00C35EA7">
            <w:pPr>
              <w:jc w:val="center"/>
              <w:rPr>
                <w:sz w:val="23"/>
                <w:szCs w:val="23"/>
                <w:lang w:val="fr-FR"/>
              </w:rPr>
            </w:pPr>
          </w:p>
        </w:tc>
        <w:tc>
          <w:tcPr>
            <w:tcW w:w="1183" w:type="dxa"/>
            <w:vAlign w:val="center"/>
          </w:tcPr>
          <w:p w14:paraId="39220555" w14:textId="77777777" w:rsidR="000F09A2" w:rsidRPr="00C35EA7" w:rsidRDefault="000F09A2" w:rsidP="00C35EA7">
            <w:pPr>
              <w:jc w:val="center"/>
              <w:rPr>
                <w:sz w:val="23"/>
                <w:szCs w:val="23"/>
                <w:lang w:val="fr-FR"/>
              </w:rPr>
            </w:pPr>
          </w:p>
        </w:tc>
      </w:tr>
      <w:tr w:rsidR="005D10B6" w14:paraId="46F3946A" w14:textId="77777777" w:rsidTr="00C35EA7">
        <w:trPr>
          <w:jc w:val="center"/>
        </w:trPr>
        <w:tc>
          <w:tcPr>
            <w:tcW w:w="1053" w:type="dxa"/>
            <w:vAlign w:val="center"/>
          </w:tcPr>
          <w:p w14:paraId="72A080B7" w14:textId="77777777" w:rsidR="000F09A2" w:rsidRPr="00C35EA7" w:rsidRDefault="000F09A2" w:rsidP="00C35EA7">
            <w:pPr>
              <w:jc w:val="center"/>
              <w:rPr>
                <w:sz w:val="23"/>
                <w:szCs w:val="23"/>
                <w:lang w:val="fr-FR"/>
              </w:rPr>
            </w:pPr>
            <w:r w:rsidRPr="00C35EA7">
              <w:rPr>
                <w:sz w:val="23"/>
                <w:szCs w:val="23"/>
                <w:lang w:val="fr-FR"/>
              </w:rPr>
              <w:t>LW 2</w:t>
            </w:r>
          </w:p>
        </w:tc>
        <w:tc>
          <w:tcPr>
            <w:tcW w:w="1647" w:type="dxa"/>
            <w:vAlign w:val="center"/>
          </w:tcPr>
          <w:p w14:paraId="1276D0E3" w14:textId="77777777" w:rsidR="000F09A2" w:rsidRPr="00C35EA7" w:rsidRDefault="000F09A2" w:rsidP="00C35EA7">
            <w:pPr>
              <w:jc w:val="center"/>
              <w:rPr>
                <w:sz w:val="23"/>
                <w:szCs w:val="23"/>
                <w:lang w:val="fr-FR"/>
              </w:rPr>
            </w:pPr>
          </w:p>
        </w:tc>
        <w:tc>
          <w:tcPr>
            <w:tcW w:w="1328" w:type="dxa"/>
            <w:vAlign w:val="center"/>
          </w:tcPr>
          <w:p w14:paraId="73385739" w14:textId="77777777" w:rsidR="000F09A2" w:rsidRPr="00C35EA7" w:rsidRDefault="000F09A2" w:rsidP="00C35EA7">
            <w:pPr>
              <w:jc w:val="center"/>
              <w:rPr>
                <w:sz w:val="23"/>
                <w:szCs w:val="23"/>
                <w:lang w:val="fr-FR"/>
              </w:rPr>
            </w:pPr>
          </w:p>
        </w:tc>
        <w:tc>
          <w:tcPr>
            <w:tcW w:w="1057" w:type="dxa"/>
            <w:vAlign w:val="center"/>
          </w:tcPr>
          <w:p w14:paraId="53771FD7" w14:textId="77777777" w:rsidR="000F09A2" w:rsidRPr="00C35EA7" w:rsidRDefault="000F09A2" w:rsidP="00C35EA7">
            <w:pPr>
              <w:jc w:val="center"/>
              <w:rPr>
                <w:sz w:val="23"/>
                <w:szCs w:val="23"/>
                <w:lang w:val="fr-FR"/>
              </w:rPr>
            </w:pPr>
          </w:p>
        </w:tc>
        <w:tc>
          <w:tcPr>
            <w:tcW w:w="1183" w:type="dxa"/>
            <w:vAlign w:val="center"/>
          </w:tcPr>
          <w:p w14:paraId="1C0D57F2" w14:textId="77777777" w:rsidR="000F09A2" w:rsidRPr="00C35EA7" w:rsidRDefault="000F09A2" w:rsidP="00C35EA7">
            <w:pPr>
              <w:jc w:val="center"/>
              <w:rPr>
                <w:sz w:val="23"/>
                <w:szCs w:val="23"/>
                <w:lang w:val="fr-FR"/>
              </w:rPr>
            </w:pPr>
          </w:p>
        </w:tc>
      </w:tr>
      <w:tr w:rsidR="005D10B6" w14:paraId="39B1D82F" w14:textId="77777777" w:rsidTr="00C35EA7">
        <w:trPr>
          <w:jc w:val="center"/>
        </w:trPr>
        <w:tc>
          <w:tcPr>
            <w:tcW w:w="1053" w:type="dxa"/>
            <w:vAlign w:val="center"/>
          </w:tcPr>
          <w:p w14:paraId="09917483" w14:textId="77777777" w:rsidR="000F09A2" w:rsidRPr="00C35EA7" w:rsidRDefault="000F09A2" w:rsidP="00C35EA7">
            <w:pPr>
              <w:jc w:val="center"/>
              <w:rPr>
                <w:sz w:val="23"/>
                <w:szCs w:val="23"/>
                <w:lang w:val="fr-FR"/>
              </w:rPr>
            </w:pPr>
            <w:r w:rsidRPr="00C35EA7">
              <w:rPr>
                <w:sz w:val="23"/>
                <w:szCs w:val="23"/>
                <w:lang w:val="fr-FR"/>
              </w:rPr>
              <w:t>LW 8</w:t>
            </w:r>
          </w:p>
        </w:tc>
        <w:tc>
          <w:tcPr>
            <w:tcW w:w="1647" w:type="dxa"/>
            <w:vAlign w:val="center"/>
          </w:tcPr>
          <w:p w14:paraId="2C2F7C70" w14:textId="77777777" w:rsidR="000F09A2" w:rsidRPr="00C35EA7" w:rsidRDefault="000F09A2" w:rsidP="00C35EA7">
            <w:pPr>
              <w:jc w:val="center"/>
              <w:rPr>
                <w:sz w:val="23"/>
                <w:szCs w:val="23"/>
                <w:lang w:val="fr-FR"/>
              </w:rPr>
            </w:pPr>
          </w:p>
        </w:tc>
        <w:tc>
          <w:tcPr>
            <w:tcW w:w="1328" w:type="dxa"/>
            <w:vAlign w:val="center"/>
          </w:tcPr>
          <w:p w14:paraId="34C5AD07" w14:textId="77777777" w:rsidR="000F09A2" w:rsidRPr="00C35EA7" w:rsidRDefault="000F09A2" w:rsidP="00C35EA7">
            <w:pPr>
              <w:jc w:val="center"/>
              <w:rPr>
                <w:sz w:val="23"/>
                <w:szCs w:val="23"/>
                <w:lang w:val="fr-FR"/>
              </w:rPr>
            </w:pPr>
          </w:p>
        </w:tc>
        <w:tc>
          <w:tcPr>
            <w:tcW w:w="1057" w:type="dxa"/>
            <w:vAlign w:val="center"/>
          </w:tcPr>
          <w:p w14:paraId="1E8BC54E" w14:textId="77777777" w:rsidR="000F09A2" w:rsidRPr="00C35EA7" w:rsidRDefault="000F09A2" w:rsidP="00C35EA7">
            <w:pPr>
              <w:jc w:val="center"/>
              <w:rPr>
                <w:sz w:val="23"/>
                <w:szCs w:val="23"/>
                <w:lang w:val="fr-FR"/>
              </w:rPr>
            </w:pPr>
          </w:p>
        </w:tc>
        <w:tc>
          <w:tcPr>
            <w:tcW w:w="1183" w:type="dxa"/>
            <w:vAlign w:val="center"/>
          </w:tcPr>
          <w:p w14:paraId="731CFA0E" w14:textId="77777777" w:rsidR="000F09A2" w:rsidRPr="00C35EA7" w:rsidRDefault="000F09A2" w:rsidP="00C35EA7">
            <w:pPr>
              <w:jc w:val="center"/>
              <w:rPr>
                <w:sz w:val="23"/>
                <w:szCs w:val="23"/>
                <w:lang w:val="fr-FR"/>
              </w:rPr>
            </w:pPr>
          </w:p>
        </w:tc>
      </w:tr>
      <w:tr w:rsidR="005D10B6" w14:paraId="7FBE5B7D" w14:textId="77777777" w:rsidTr="00C35EA7">
        <w:trPr>
          <w:jc w:val="center"/>
        </w:trPr>
        <w:tc>
          <w:tcPr>
            <w:tcW w:w="1053" w:type="dxa"/>
            <w:vAlign w:val="center"/>
          </w:tcPr>
          <w:p w14:paraId="76BF4888" w14:textId="77777777" w:rsidR="000F09A2" w:rsidRPr="00C35EA7" w:rsidRDefault="000F09A2" w:rsidP="00C35EA7">
            <w:pPr>
              <w:jc w:val="center"/>
              <w:rPr>
                <w:sz w:val="23"/>
                <w:szCs w:val="23"/>
                <w:lang w:val="fr-FR"/>
              </w:rPr>
            </w:pPr>
            <w:r w:rsidRPr="00C35EA7">
              <w:rPr>
                <w:sz w:val="23"/>
                <w:szCs w:val="23"/>
                <w:lang w:val="fr-FR"/>
              </w:rPr>
              <w:t>LW 9</w:t>
            </w:r>
          </w:p>
        </w:tc>
        <w:tc>
          <w:tcPr>
            <w:tcW w:w="1647" w:type="dxa"/>
            <w:vAlign w:val="center"/>
          </w:tcPr>
          <w:p w14:paraId="234E71DC" w14:textId="77777777" w:rsidR="000F09A2" w:rsidRPr="00C35EA7" w:rsidRDefault="000F09A2" w:rsidP="00C35EA7">
            <w:pPr>
              <w:jc w:val="center"/>
              <w:rPr>
                <w:sz w:val="23"/>
                <w:szCs w:val="23"/>
                <w:lang w:val="fr-FR"/>
              </w:rPr>
            </w:pPr>
          </w:p>
        </w:tc>
        <w:tc>
          <w:tcPr>
            <w:tcW w:w="1328" w:type="dxa"/>
            <w:vAlign w:val="center"/>
          </w:tcPr>
          <w:p w14:paraId="1372C07E" w14:textId="77777777" w:rsidR="000F09A2" w:rsidRPr="00C35EA7" w:rsidRDefault="000F09A2" w:rsidP="00C35EA7">
            <w:pPr>
              <w:jc w:val="center"/>
              <w:rPr>
                <w:sz w:val="23"/>
                <w:szCs w:val="23"/>
                <w:lang w:val="fr-FR"/>
              </w:rPr>
            </w:pPr>
          </w:p>
        </w:tc>
        <w:tc>
          <w:tcPr>
            <w:tcW w:w="1057" w:type="dxa"/>
            <w:vAlign w:val="center"/>
          </w:tcPr>
          <w:p w14:paraId="344F64C3" w14:textId="77777777" w:rsidR="000F09A2" w:rsidRPr="00C35EA7" w:rsidRDefault="000F09A2" w:rsidP="00C35EA7">
            <w:pPr>
              <w:jc w:val="center"/>
              <w:rPr>
                <w:sz w:val="23"/>
                <w:szCs w:val="23"/>
                <w:lang w:val="fr-FR"/>
              </w:rPr>
            </w:pPr>
          </w:p>
        </w:tc>
        <w:tc>
          <w:tcPr>
            <w:tcW w:w="1183" w:type="dxa"/>
            <w:vAlign w:val="center"/>
          </w:tcPr>
          <w:p w14:paraId="64D94F26" w14:textId="77777777" w:rsidR="000F09A2" w:rsidRPr="00C35EA7" w:rsidRDefault="000F09A2" w:rsidP="00C35EA7">
            <w:pPr>
              <w:jc w:val="center"/>
              <w:rPr>
                <w:sz w:val="23"/>
                <w:szCs w:val="23"/>
                <w:lang w:val="fr-FR"/>
              </w:rPr>
            </w:pPr>
          </w:p>
        </w:tc>
      </w:tr>
      <w:tr w:rsidR="005D10B6" w14:paraId="60DC0931" w14:textId="77777777" w:rsidTr="00C35EA7">
        <w:trPr>
          <w:jc w:val="center"/>
        </w:trPr>
        <w:tc>
          <w:tcPr>
            <w:tcW w:w="1053" w:type="dxa"/>
            <w:vAlign w:val="center"/>
          </w:tcPr>
          <w:p w14:paraId="44C8BFD3" w14:textId="77777777" w:rsidR="000F09A2" w:rsidRPr="00C35EA7" w:rsidRDefault="000F09A2" w:rsidP="00C35EA7">
            <w:pPr>
              <w:jc w:val="center"/>
              <w:rPr>
                <w:sz w:val="23"/>
                <w:szCs w:val="23"/>
                <w:lang w:val="fr-FR"/>
              </w:rPr>
            </w:pPr>
            <w:r w:rsidRPr="00C35EA7">
              <w:rPr>
                <w:sz w:val="23"/>
                <w:szCs w:val="23"/>
                <w:lang w:val="fr-FR"/>
              </w:rPr>
              <w:t>LW 16</w:t>
            </w:r>
          </w:p>
        </w:tc>
        <w:tc>
          <w:tcPr>
            <w:tcW w:w="1647" w:type="dxa"/>
            <w:vAlign w:val="center"/>
          </w:tcPr>
          <w:p w14:paraId="6473CD67" w14:textId="77777777" w:rsidR="000F09A2" w:rsidRPr="00C35EA7" w:rsidRDefault="000F09A2" w:rsidP="00C35EA7">
            <w:pPr>
              <w:jc w:val="center"/>
              <w:rPr>
                <w:sz w:val="23"/>
                <w:szCs w:val="23"/>
                <w:lang w:val="fr-FR"/>
              </w:rPr>
            </w:pPr>
          </w:p>
        </w:tc>
        <w:tc>
          <w:tcPr>
            <w:tcW w:w="1328" w:type="dxa"/>
            <w:vAlign w:val="center"/>
          </w:tcPr>
          <w:p w14:paraId="499BDAC2" w14:textId="77777777" w:rsidR="000F09A2" w:rsidRPr="00C35EA7" w:rsidRDefault="000F09A2" w:rsidP="00C35EA7">
            <w:pPr>
              <w:jc w:val="center"/>
              <w:rPr>
                <w:sz w:val="23"/>
                <w:szCs w:val="23"/>
                <w:lang w:val="fr-FR"/>
              </w:rPr>
            </w:pPr>
            <w:r w:rsidRPr="00C35EA7">
              <w:rPr>
                <w:sz w:val="23"/>
                <w:szCs w:val="23"/>
                <w:lang w:val="fr-FR"/>
              </w:rPr>
              <w:t>1</w:t>
            </w:r>
          </w:p>
        </w:tc>
        <w:tc>
          <w:tcPr>
            <w:tcW w:w="1057" w:type="dxa"/>
            <w:vAlign w:val="center"/>
          </w:tcPr>
          <w:p w14:paraId="7B24255B" w14:textId="77777777" w:rsidR="000F09A2" w:rsidRPr="00C35EA7" w:rsidRDefault="000F09A2" w:rsidP="00C35EA7">
            <w:pPr>
              <w:jc w:val="center"/>
              <w:rPr>
                <w:sz w:val="23"/>
                <w:szCs w:val="23"/>
                <w:lang w:val="fr-FR"/>
              </w:rPr>
            </w:pPr>
          </w:p>
        </w:tc>
        <w:tc>
          <w:tcPr>
            <w:tcW w:w="1183" w:type="dxa"/>
            <w:vAlign w:val="center"/>
          </w:tcPr>
          <w:p w14:paraId="34BA0EF1" w14:textId="77777777" w:rsidR="000F09A2" w:rsidRPr="00C35EA7" w:rsidRDefault="000F09A2" w:rsidP="00C35EA7">
            <w:pPr>
              <w:jc w:val="center"/>
              <w:rPr>
                <w:sz w:val="23"/>
                <w:szCs w:val="23"/>
                <w:lang w:val="fr-FR"/>
              </w:rPr>
            </w:pPr>
          </w:p>
        </w:tc>
      </w:tr>
      <w:tr w:rsidR="005D10B6" w14:paraId="27E7DE91" w14:textId="77777777" w:rsidTr="00C35EA7">
        <w:trPr>
          <w:jc w:val="center"/>
        </w:trPr>
        <w:tc>
          <w:tcPr>
            <w:tcW w:w="1053" w:type="dxa"/>
            <w:vAlign w:val="center"/>
          </w:tcPr>
          <w:p w14:paraId="74598E3D" w14:textId="77777777" w:rsidR="000F09A2" w:rsidRPr="00C35EA7" w:rsidRDefault="000F09A2" w:rsidP="00C35EA7">
            <w:pPr>
              <w:jc w:val="center"/>
              <w:rPr>
                <w:sz w:val="23"/>
                <w:szCs w:val="23"/>
                <w:lang w:val="fr-FR"/>
              </w:rPr>
            </w:pPr>
            <w:r w:rsidRPr="00C35EA7">
              <w:rPr>
                <w:sz w:val="23"/>
                <w:szCs w:val="23"/>
                <w:lang w:val="fr-FR"/>
              </w:rPr>
              <w:t>WW 6</w:t>
            </w:r>
          </w:p>
        </w:tc>
        <w:tc>
          <w:tcPr>
            <w:tcW w:w="1647" w:type="dxa"/>
            <w:vAlign w:val="center"/>
          </w:tcPr>
          <w:p w14:paraId="2AB2BA84" w14:textId="77777777" w:rsidR="000F09A2" w:rsidRPr="00C35EA7" w:rsidRDefault="000F09A2" w:rsidP="00C35EA7">
            <w:pPr>
              <w:jc w:val="center"/>
              <w:rPr>
                <w:sz w:val="23"/>
                <w:szCs w:val="23"/>
                <w:lang w:val="fr-FR"/>
              </w:rPr>
            </w:pPr>
          </w:p>
        </w:tc>
        <w:tc>
          <w:tcPr>
            <w:tcW w:w="1328" w:type="dxa"/>
            <w:vAlign w:val="center"/>
          </w:tcPr>
          <w:p w14:paraId="25AA1346" w14:textId="77777777" w:rsidR="000F09A2" w:rsidRPr="00C35EA7" w:rsidRDefault="000F09A2" w:rsidP="00C35EA7">
            <w:pPr>
              <w:jc w:val="center"/>
              <w:rPr>
                <w:sz w:val="23"/>
                <w:szCs w:val="23"/>
                <w:lang w:val="fr-FR"/>
              </w:rPr>
            </w:pPr>
          </w:p>
        </w:tc>
        <w:tc>
          <w:tcPr>
            <w:tcW w:w="1057" w:type="dxa"/>
            <w:vAlign w:val="center"/>
          </w:tcPr>
          <w:p w14:paraId="08B23C8D" w14:textId="77777777" w:rsidR="000F09A2" w:rsidRPr="00C35EA7" w:rsidRDefault="000F09A2" w:rsidP="00C35EA7">
            <w:pPr>
              <w:jc w:val="center"/>
              <w:rPr>
                <w:sz w:val="23"/>
                <w:szCs w:val="23"/>
                <w:lang w:val="fr-FR"/>
              </w:rPr>
            </w:pPr>
          </w:p>
        </w:tc>
        <w:tc>
          <w:tcPr>
            <w:tcW w:w="1183" w:type="dxa"/>
            <w:vAlign w:val="center"/>
          </w:tcPr>
          <w:p w14:paraId="38C991B7" w14:textId="77777777" w:rsidR="000F09A2" w:rsidRPr="00C35EA7" w:rsidRDefault="000F09A2" w:rsidP="00C35EA7">
            <w:pPr>
              <w:jc w:val="center"/>
              <w:rPr>
                <w:sz w:val="23"/>
                <w:szCs w:val="23"/>
                <w:lang w:val="fr-FR"/>
              </w:rPr>
            </w:pPr>
          </w:p>
        </w:tc>
      </w:tr>
      <w:tr w:rsidR="005D10B6" w14:paraId="1B528079" w14:textId="77777777" w:rsidTr="00C35EA7">
        <w:trPr>
          <w:jc w:val="center"/>
        </w:trPr>
        <w:tc>
          <w:tcPr>
            <w:tcW w:w="1053" w:type="dxa"/>
            <w:vAlign w:val="center"/>
          </w:tcPr>
          <w:p w14:paraId="0552264A" w14:textId="77777777" w:rsidR="000F09A2" w:rsidRPr="00C35EA7" w:rsidRDefault="000F09A2" w:rsidP="00C35EA7">
            <w:pPr>
              <w:jc w:val="center"/>
              <w:rPr>
                <w:sz w:val="23"/>
                <w:szCs w:val="23"/>
                <w:lang w:val="fr-FR"/>
              </w:rPr>
            </w:pPr>
            <w:r w:rsidRPr="00C35EA7">
              <w:rPr>
                <w:sz w:val="23"/>
                <w:szCs w:val="23"/>
                <w:lang w:val="fr-FR"/>
              </w:rPr>
              <w:t>WW 17</w:t>
            </w:r>
          </w:p>
        </w:tc>
        <w:tc>
          <w:tcPr>
            <w:tcW w:w="1647" w:type="dxa"/>
            <w:vAlign w:val="center"/>
          </w:tcPr>
          <w:p w14:paraId="3B938E8B" w14:textId="77777777" w:rsidR="000F09A2" w:rsidRPr="00C35EA7" w:rsidRDefault="000F09A2" w:rsidP="00C35EA7">
            <w:pPr>
              <w:jc w:val="center"/>
              <w:rPr>
                <w:sz w:val="23"/>
                <w:szCs w:val="23"/>
                <w:lang w:val="fr-FR"/>
              </w:rPr>
            </w:pPr>
            <w:r w:rsidRPr="00C35EA7">
              <w:rPr>
                <w:sz w:val="23"/>
                <w:szCs w:val="23"/>
                <w:lang w:val="fr-FR"/>
              </w:rPr>
              <w:t>?</w:t>
            </w:r>
          </w:p>
        </w:tc>
        <w:tc>
          <w:tcPr>
            <w:tcW w:w="1328" w:type="dxa"/>
            <w:vAlign w:val="center"/>
          </w:tcPr>
          <w:p w14:paraId="26D0440A" w14:textId="77777777" w:rsidR="000F09A2" w:rsidRPr="00C35EA7" w:rsidRDefault="000F09A2" w:rsidP="00C35EA7">
            <w:pPr>
              <w:jc w:val="center"/>
              <w:rPr>
                <w:sz w:val="23"/>
                <w:szCs w:val="23"/>
                <w:lang w:val="fr-FR"/>
              </w:rPr>
            </w:pPr>
            <w:r w:rsidRPr="00C35EA7">
              <w:rPr>
                <w:sz w:val="23"/>
                <w:szCs w:val="23"/>
                <w:lang w:val="fr-FR"/>
              </w:rPr>
              <w:t>&gt; 2</w:t>
            </w:r>
          </w:p>
        </w:tc>
        <w:tc>
          <w:tcPr>
            <w:tcW w:w="1057" w:type="dxa"/>
            <w:vAlign w:val="center"/>
          </w:tcPr>
          <w:p w14:paraId="1ECEE96F" w14:textId="77777777" w:rsidR="000F09A2" w:rsidRPr="00C35EA7" w:rsidRDefault="000F09A2" w:rsidP="00C35EA7">
            <w:pPr>
              <w:jc w:val="center"/>
              <w:rPr>
                <w:sz w:val="23"/>
                <w:szCs w:val="23"/>
                <w:lang w:val="fr-FR"/>
              </w:rPr>
            </w:pPr>
          </w:p>
        </w:tc>
        <w:tc>
          <w:tcPr>
            <w:tcW w:w="1183" w:type="dxa"/>
            <w:vAlign w:val="center"/>
          </w:tcPr>
          <w:p w14:paraId="02DE0AD7" w14:textId="77777777" w:rsidR="000F09A2" w:rsidRPr="00C35EA7" w:rsidRDefault="000F09A2" w:rsidP="00C35EA7">
            <w:pPr>
              <w:jc w:val="center"/>
              <w:rPr>
                <w:sz w:val="23"/>
                <w:szCs w:val="23"/>
                <w:lang w:val="fr-FR"/>
              </w:rPr>
            </w:pPr>
          </w:p>
        </w:tc>
      </w:tr>
    </w:tbl>
    <w:p w14:paraId="4717556F" w14:textId="77777777" w:rsidR="000F09A2" w:rsidRDefault="000F09A2" w:rsidP="00242C0F">
      <w:pPr>
        <w:jc w:val="both"/>
        <w:rPr>
          <w:sz w:val="23"/>
          <w:szCs w:val="23"/>
          <w:lang w:val="fr-FR"/>
        </w:rPr>
      </w:pPr>
    </w:p>
    <w:p w14:paraId="65356BFF" w14:textId="77777777" w:rsidR="000F09A2" w:rsidRDefault="000F09A2" w:rsidP="000F09A2">
      <w:pPr>
        <w:pStyle w:val="Heading3"/>
      </w:pPr>
      <w:r>
        <w:t>LW 8</w:t>
      </w:r>
    </w:p>
    <w:p w14:paraId="4D7D0C53" w14:textId="42B268B1" w:rsidR="000F09A2" w:rsidRPr="000F09A2" w:rsidRDefault="00000000" w:rsidP="000F09A2">
      <w:pPr>
        <w:rPr>
          <w:lang w:val="fr-FR"/>
        </w:rPr>
      </w:pPr>
      <w:hyperlink r:id="rId11702" w:anchor="Cul_Rubane_ancien" w:history="1">
        <w:r w:rsidR="000F09A2" w:rsidRPr="000F09A2">
          <w:rPr>
            <w:rStyle w:val="Hyperlink"/>
            <w:lang w:val="fr-FR"/>
          </w:rPr>
          <w:t>LBK ancien</w:t>
        </w:r>
      </w:hyperlink>
      <w:r w:rsidR="000F09A2">
        <w:rPr>
          <w:lang w:val="fr-FR"/>
        </w:rPr>
        <w:t xml:space="preserve"> (BIB 2688)</w:t>
      </w:r>
    </w:p>
    <w:p w14:paraId="514E9B33" w14:textId="77777777" w:rsidR="000F09A2" w:rsidRPr="000F09A2" w:rsidRDefault="000F09A2" w:rsidP="000F09A2">
      <w:pPr>
        <w:rPr>
          <w:lang w:val="fr-FR"/>
        </w:rPr>
      </w:pPr>
      <w:r>
        <w:rPr>
          <w:lang w:val="fr-FR"/>
        </w:rPr>
        <w:t>Enclos à possible vocation symbolique, possible centre de redistribution pour les ressources lithiques (bonne qualité différentielle)</w:t>
      </w:r>
      <w:r w:rsidR="0098054D">
        <w:rPr>
          <w:lang w:val="fr-FR"/>
        </w:rPr>
        <w:t>, traitement des céréales proche des grandes maisons</w:t>
      </w:r>
      <w:r>
        <w:rPr>
          <w:lang w:val="fr-FR"/>
        </w:rPr>
        <w:t>. Ces ressources viennent de l'ouest [front pionnier ?]. C'est potentiellement la meilleure installation agricole de la zone. (BIB 2688)</w:t>
      </w:r>
    </w:p>
    <w:p w14:paraId="4FA4E591" w14:textId="77777777" w:rsidR="000F09A2" w:rsidRPr="0032190F" w:rsidRDefault="000F09A2" w:rsidP="00242C0F">
      <w:pPr>
        <w:jc w:val="both"/>
        <w:rPr>
          <w:sz w:val="23"/>
          <w:szCs w:val="23"/>
          <w:lang w:val="fr-FR"/>
        </w:rPr>
      </w:pPr>
    </w:p>
    <w:p w14:paraId="0407D70D" w14:textId="77777777" w:rsidR="0091392D" w:rsidRPr="0032190F" w:rsidRDefault="0091392D" w:rsidP="00426FF9">
      <w:pPr>
        <w:pStyle w:val="Heading1"/>
      </w:pPr>
      <w:bookmarkStart w:id="4734" w:name="Sit_Rosheim"/>
      <w:r w:rsidRPr="0032190F">
        <w:t>ROSHEIM</w:t>
      </w:r>
    </w:p>
    <w:bookmarkEnd w:id="4734"/>
    <w:p w14:paraId="3BD1CC5D" w14:textId="77777777" w:rsidR="0091392D" w:rsidRPr="0032190F" w:rsidRDefault="0091392D" w:rsidP="00242C0F">
      <w:pPr>
        <w:jc w:val="both"/>
        <w:rPr>
          <w:sz w:val="23"/>
          <w:szCs w:val="23"/>
          <w:lang w:val="fr-FR"/>
        </w:rPr>
      </w:pPr>
    </w:p>
    <w:p w14:paraId="7A99DFED" w14:textId="6359B0A9" w:rsidR="003F59AB" w:rsidRPr="0032190F" w:rsidRDefault="001223FA" w:rsidP="00242C0F">
      <w:pPr>
        <w:jc w:val="both"/>
        <w:rPr>
          <w:szCs w:val="23"/>
          <w:lang w:val="fr-FR"/>
        </w:rPr>
      </w:pPr>
      <w:r w:rsidRPr="0032190F">
        <w:rPr>
          <w:sz w:val="23"/>
          <w:szCs w:val="23"/>
          <w:lang w:val="fr-FR"/>
        </w:rPr>
        <w:t>L'habitat</w:t>
      </w:r>
      <w:r w:rsidR="0091392D" w:rsidRPr="0032190F">
        <w:rPr>
          <w:sz w:val="23"/>
          <w:szCs w:val="23"/>
          <w:lang w:val="fr-FR"/>
        </w:rPr>
        <w:t xml:space="preserve"> de Rosheim (Bas-Rhin) a livré </w:t>
      </w:r>
      <w:r w:rsidR="003F59AB" w:rsidRPr="0032190F">
        <w:rPr>
          <w:szCs w:val="23"/>
          <w:lang w:val="fr-FR"/>
        </w:rPr>
        <w:t xml:space="preserve">deux fragments indiscutables de </w:t>
      </w:r>
      <w:hyperlink r:id="rId11703" w:anchor="Cul_Art_TAC_T_a_statuettes" w:history="1">
        <w:r w:rsidR="003F59AB" w:rsidRPr="0032190F">
          <w:rPr>
            <w:rStyle w:val="Hyperlink"/>
            <w:szCs w:val="23"/>
            <w:lang w:val="fr-FR"/>
          </w:rPr>
          <w:t>statuettes</w:t>
        </w:r>
      </w:hyperlink>
      <w:r w:rsidR="003F59AB" w:rsidRPr="0032190F">
        <w:rPr>
          <w:szCs w:val="23"/>
          <w:lang w:val="fr-FR"/>
        </w:rPr>
        <w:t xml:space="preserve"> (BIB 2263)</w:t>
      </w:r>
      <w:r w:rsidR="00815C9F" w:rsidRPr="0032190F">
        <w:rPr>
          <w:szCs w:val="23"/>
          <w:lang w:val="fr-FR"/>
        </w:rPr>
        <w:t>. Ces statuettes sont proches de celle de Potporanj (SS BIB)</w:t>
      </w:r>
    </w:p>
    <w:p w14:paraId="7C30869F" w14:textId="77777777" w:rsidR="003F59AB" w:rsidRPr="0032190F" w:rsidRDefault="0043440A" w:rsidP="00242C0F">
      <w:pPr>
        <w:jc w:val="both"/>
        <w:rPr>
          <w:szCs w:val="23"/>
          <w:lang w:val="fr-FR"/>
        </w:rPr>
      </w:pPr>
      <w:r>
        <w:rPr>
          <w:szCs w:val="23"/>
          <w:lang w:val="fr-FR"/>
        </w:rPr>
        <w:t>Enceinte qui parait être construite avant les maisons (fosse à fond plat et pointus se recoupent) (BIB 2646)</w:t>
      </w:r>
    </w:p>
    <w:p w14:paraId="6CA987F5" w14:textId="77777777" w:rsidR="003F59AB" w:rsidRPr="0032190F" w:rsidRDefault="003F59AB" w:rsidP="003F59AB">
      <w:pPr>
        <w:pStyle w:val="Heading2"/>
      </w:pPr>
      <w:r w:rsidRPr="0032190F">
        <w:lastRenderedPageBreak/>
        <w:t>statuette 1</w:t>
      </w:r>
    </w:p>
    <w:p w14:paraId="3ED1A822" w14:textId="233BC841" w:rsidR="0091392D" w:rsidRPr="0032190F" w:rsidRDefault="003F59AB" w:rsidP="00242C0F">
      <w:pPr>
        <w:jc w:val="both"/>
        <w:rPr>
          <w:sz w:val="23"/>
          <w:szCs w:val="23"/>
          <w:lang w:val="fr-FR"/>
        </w:rPr>
      </w:pPr>
      <w:r w:rsidRPr="0032190F">
        <w:rPr>
          <w:sz w:val="23"/>
          <w:szCs w:val="23"/>
          <w:lang w:val="fr-FR"/>
        </w:rPr>
        <w:t>U</w:t>
      </w:r>
      <w:r w:rsidR="0091392D" w:rsidRPr="0032190F">
        <w:rPr>
          <w:sz w:val="23"/>
          <w:szCs w:val="23"/>
          <w:lang w:val="fr-FR"/>
        </w:rPr>
        <w:t xml:space="preserve">n fragment de torse d'une </w:t>
      </w:r>
      <w:hyperlink r:id="rId11704" w:anchor="Cul_Art_TAC_T_a_statuettes" w:history="1">
        <w:r w:rsidR="0091392D" w:rsidRPr="0032190F">
          <w:rPr>
            <w:rStyle w:val="Hyperlink"/>
            <w:sz w:val="23"/>
            <w:szCs w:val="23"/>
            <w:lang w:val="fr-FR"/>
          </w:rPr>
          <w:t>statuette</w:t>
        </w:r>
      </w:hyperlink>
      <w:r w:rsidR="0091392D" w:rsidRPr="0032190F">
        <w:rPr>
          <w:sz w:val="23"/>
          <w:szCs w:val="23"/>
          <w:lang w:val="fr-FR"/>
        </w:rPr>
        <w:t xml:space="preserve"> de femme assise en terre cuite et décorée d'incisions datée du </w:t>
      </w:r>
      <w:hyperlink r:id="rId11705" w:anchor="Cul_Rubane_ancien" w:history="1">
        <w:r w:rsidR="006D369E" w:rsidRPr="0032190F">
          <w:rPr>
            <w:rStyle w:val="Hyperlink"/>
            <w:lang w:val="fr-FR"/>
          </w:rPr>
          <w:t>Rubané ancien</w:t>
        </w:r>
      </w:hyperlink>
      <w:r w:rsidR="0091392D" w:rsidRPr="0032190F">
        <w:rPr>
          <w:sz w:val="23"/>
          <w:szCs w:val="23"/>
          <w:lang w:val="fr-FR"/>
        </w:rPr>
        <w:t xml:space="preserve"> (BIB 1783 fig. 10)</w:t>
      </w:r>
      <w:r w:rsidR="006D369E" w:rsidRPr="0032190F">
        <w:rPr>
          <w:sz w:val="23"/>
          <w:szCs w:val="23"/>
          <w:lang w:val="fr-FR"/>
        </w:rPr>
        <w:t>. Ce fragment parait pouvoir être interprété comme une figure féminine. Possiblement daté du début du 4e millénaire (BIB 1783 p. 51)</w:t>
      </w:r>
    </w:p>
    <w:p w14:paraId="0C2BEA02" w14:textId="77777777" w:rsidR="003F59AB" w:rsidRPr="0032190F" w:rsidRDefault="003F59AB" w:rsidP="00242C0F">
      <w:pPr>
        <w:jc w:val="both"/>
        <w:rPr>
          <w:sz w:val="23"/>
          <w:szCs w:val="23"/>
          <w:lang w:val="fr-FR"/>
        </w:rPr>
      </w:pPr>
    </w:p>
    <w:p w14:paraId="0BBD1769" w14:textId="77777777" w:rsidR="003F59AB" w:rsidRPr="0032190F" w:rsidRDefault="003F59AB" w:rsidP="003F59AB">
      <w:pPr>
        <w:pStyle w:val="Heading2"/>
      </w:pPr>
      <w:r w:rsidRPr="0032190F">
        <w:t>statuette 2</w:t>
      </w:r>
    </w:p>
    <w:p w14:paraId="7037D1F6" w14:textId="051F88BA" w:rsidR="005C5D57" w:rsidRPr="0032190F" w:rsidRDefault="001223FA" w:rsidP="001223FA">
      <w:pPr>
        <w:autoSpaceDE w:val="0"/>
        <w:autoSpaceDN w:val="0"/>
        <w:adjustRightInd w:val="0"/>
        <w:jc w:val="both"/>
        <w:rPr>
          <w:szCs w:val="21"/>
          <w:lang w:val="fr-FR" w:eastAsia="en-GB"/>
        </w:rPr>
      </w:pPr>
      <w:r w:rsidRPr="0032190F">
        <w:rPr>
          <w:szCs w:val="23"/>
          <w:lang w:val="fr-FR"/>
        </w:rPr>
        <w:t xml:space="preserve">Une seconde </w:t>
      </w:r>
      <w:hyperlink r:id="rId11706" w:anchor="Cul_Art_TAC_T_a_statuettes" w:history="1">
        <w:r w:rsidR="007D439B" w:rsidRPr="0032190F">
          <w:rPr>
            <w:rStyle w:val="Hyperlink"/>
            <w:szCs w:val="23"/>
            <w:lang w:val="fr-FR"/>
          </w:rPr>
          <w:t>statuette</w:t>
        </w:r>
      </w:hyperlink>
      <w:r w:rsidR="007D439B" w:rsidRPr="0032190F">
        <w:rPr>
          <w:szCs w:val="23"/>
          <w:lang w:val="fr-FR"/>
        </w:rPr>
        <w:t xml:space="preserve"> daté du </w:t>
      </w:r>
      <w:hyperlink r:id="rId11707" w:anchor="Cul_Rubane_ancien" w:history="1">
        <w:r w:rsidR="007D439B" w:rsidRPr="0032190F">
          <w:rPr>
            <w:rStyle w:val="Hyperlink"/>
            <w:szCs w:val="23"/>
            <w:lang w:val="fr-FR"/>
          </w:rPr>
          <w:t>Rubané ancien</w:t>
        </w:r>
      </w:hyperlink>
      <w:r w:rsidR="007D439B" w:rsidRPr="0032190F">
        <w:rPr>
          <w:lang w:val="fr-FR"/>
        </w:rPr>
        <w:t xml:space="preserve"> </w:t>
      </w:r>
      <w:r w:rsidR="007D439B" w:rsidRPr="0032190F">
        <w:rPr>
          <w:szCs w:val="21"/>
          <w:lang w:val="fr-FR" w:eastAsia="en-GB"/>
        </w:rPr>
        <w:t xml:space="preserve">présente un décor </w:t>
      </w:r>
      <w:r w:rsidRPr="0032190F">
        <w:rPr>
          <w:szCs w:val="21"/>
          <w:lang w:val="fr-FR" w:eastAsia="en-GB"/>
        </w:rPr>
        <w:t xml:space="preserve">portant certains traits caractéristiques du Rubané ancien comme les sillons barrés et les paires d’impressions. Ce décor est </w:t>
      </w:r>
      <w:r w:rsidR="007D439B" w:rsidRPr="0032190F">
        <w:rPr>
          <w:szCs w:val="21"/>
          <w:lang w:val="fr-FR" w:eastAsia="en-GB"/>
        </w:rPr>
        <w:t xml:space="preserve">tout à fait semblable à celui figurant sur une statuette découverte à </w:t>
      </w:r>
      <w:hyperlink r:id="rId11708" w:anchor="Sit_Nerkewitz" w:history="1">
        <w:r w:rsidR="007D439B" w:rsidRPr="0032190F">
          <w:rPr>
            <w:rStyle w:val="Hyperlink"/>
            <w:szCs w:val="23"/>
            <w:lang w:val="fr-FR"/>
          </w:rPr>
          <w:t>Nerkewitz</w:t>
        </w:r>
      </w:hyperlink>
      <w:r w:rsidR="007D439B" w:rsidRPr="0032190F">
        <w:rPr>
          <w:szCs w:val="23"/>
          <w:lang w:val="fr-FR"/>
        </w:rPr>
        <w:t xml:space="preserve"> </w:t>
      </w:r>
      <w:r w:rsidR="007D439B" w:rsidRPr="0032190F">
        <w:rPr>
          <w:szCs w:val="21"/>
          <w:lang w:val="fr-FR" w:eastAsia="en-GB"/>
        </w:rPr>
        <w:t>(BIB 2363)</w:t>
      </w:r>
      <w:r w:rsidRPr="0032190F">
        <w:rPr>
          <w:szCs w:val="21"/>
          <w:lang w:val="fr-FR" w:eastAsia="en-GB"/>
        </w:rPr>
        <w:t xml:space="preserve"> </w:t>
      </w:r>
    </w:p>
    <w:p w14:paraId="287EBAC3" w14:textId="77777777" w:rsidR="002D7E28" w:rsidRPr="0032190F" w:rsidRDefault="002D7E28" w:rsidP="002D7E28">
      <w:pPr>
        <w:autoSpaceDE w:val="0"/>
        <w:autoSpaceDN w:val="0"/>
        <w:adjustRightInd w:val="0"/>
        <w:rPr>
          <w:szCs w:val="21"/>
          <w:lang w:val="fr-FR" w:eastAsia="en-GB"/>
        </w:rPr>
      </w:pPr>
      <w:r w:rsidRPr="0032190F">
        <w:rPr>
          <w:szCs w:val="21"/>
          <w:lang w:val="fr-FR" w:eastAsia="en-GB"/>
        </w:rPr>
        <w:t>Le contexte de découverte</w:t>
      </w:r>
      <w:r w:rsidR="003F59AB" w:rsidRPr="0032190F">
        <w:rPr>
          <w:szCs w:val="21"/>
          <w:lang w:val="fr-FR" w:eastAsia="en-GB"/>
        </w:rPr>
        <w:t xml:space="preserve"> de cette statuette </w:t>
      </w:r>
      <w:r w:rsidRPr="0032190F">
        <w:rPr>
          <w:szCs w:val="21"/>
          <w:lang w:val="fr-FR" w:eastAsia="en-GB"/>
        </w:rPr>
        <w:t>: association avec un vase rare, scellement de la fosse par une couche de loess rubéfié pourrait marquer la trace d’un acte rituel (BIB 2363)</w:t>
      </w:r>
    </w:p>
    <w:p w14:paraId="20CF9000" w14:textId="77777777" w:rsidR="006D369E" w:rsidRPr="0032190F" w:rsidRDefault="006D369E" w:rsidP="00242C0F">
      <w:pPr>
        <w:jc w:val="both"/>
        <w:rPr>
          <w:sz w:val="23"/>
          <w:szCs w:val="23"/>
          <w:lang w:val="fr-FR"/>
        </w:rPr>
      </w:pPr>
    </w:p>
    <w:p w14:paraId="55D41C93" w14:textId="3601FC1D" w:rsidR="00916EE2" w:rsidRPr="0032190F" w:rsidRDefault="00916EE2" w:rsidP="00242C0F">
      <w:pPr>
        <w:jc w:val="both"/>
        <w:rPr>
          <w:lang w:val="fr-FR"/>
        </w:rPr>
      </w:pPr>
      <w:r w:rsidRPr="0032190F">
        <w:rPr>
          <w:sz w:val="23"/>
          <w:szCs w:val="23"/>
          <w:lang w:val="fr-FR"/>
        </w:rPr>
        <w:t xml:space="preserve">&gt; </w:t>
      </w:r>
      <w:hyperlink r:id="rId11709" w:anchor="Sit_Pendimoun" w:history="1">
        <w:r w:rsidRPr="0032190F">
          <w:rPr>
            <w:rStyle w:val="Hyperlink"/>
            <w:sz w:val="23"/>
            <w:szCs w:val="23"/>
            <w:lang w:val="fr-FR"/>
          </w:rPr>
          <w:t>Pendimoun</w:t>
        </w:r>
      </w:hyperlink>
      <w:r w:rsidR="008D485F" w:rsidRPr="0032190F">
        <w:rPr>
          <w:sz w:val="23"/>
          <w:szCs w:val="23"/>
          <w:lang w:val="fr-FR"/>
        </w:rPr>
        <w:t xml:space="preserve">, </w:t>
      </w:r>
      <w:hyperlink r:id="rId11710" w:anchor="Sit_Berry_Bac" w:history="1">
        <w:r w:rsidR="008D485F" w:rsidRPr="0032190F">
          <w:rPr>
            <w:rStyle w:val="Hyperlink"/>
            <w:sz w:val="23"/>
            <w:szCs w:val="23"/>
            <w:lang w:val="fr-FR"/>
          </w:rPr>
          <w:t>Berry-au-Bac</w:t>
        </w:r>
      </w:hyperlink>
    </w:p>
    <w:p w14:paraId="455925AB" w14:textId="77777777" w:rsidR="003F59AB" w:rsidRPr="0032190F" w:rsidRDefault="003F59AB" w:rsidP="00242C0F">
      <w:pPr>
        <w:jc w:val="both"/>
        <w:rPr>
          <w:sz w:val="23"/>
          <w:szCs w:val="23"/>
          <w:lang w:val="fr-FR"/>
        </w:rPr>
      </w:pPr>
    </w:p>
    <w:p w14:paraId="0806EB0A" w14:textId="77777777" w:rsidR="006D369E" w:rsidRPr="0032190F" w:rsidRDefault="006D369E" w:rsidP="00426FF9">
      <w:pPr>
        <w:pStyle w:val="Heading1"/>
      </w:pPr>
      <w:bookmarkStart w:id="4735" w:name="Sit_Merxheim"/>
      <w:r w:rsidRPr="0032190F">
        <w:t>MERXHEIM</w:t>
      </w:r>
    </w:p>
    <w:bookmarkEnd w:id="4735"/>
    <w:p w14:paraId="0C7390EA" w14:textId="77777777" w:rsidR="006D369E" w:rsidRPr="0032190F" w:rsidRDefault="006D369E" w:rsidP="00242C0F">
      <w:pPr>
        <w:jc w:val="both"/>
        <w:rPr>
          <w:sz w:val="23"/>
          <w:szCs w:val="23"/>
          <w:lang w:val="fr-FR"/>
        </w:rPr>
      </w:pPr>
    </w:p>
    <w:p w14:paraId="488B0FEA" w14:textId="509EEC7D" w:rsidR="007A1827" w:rsidRPr="0032190F" w:rsidRDefault="007A1827" w:rsidP="007A1827">
      <w:pPr>
        <w:jc w:val="both"/>
        <w:rPr>
          <w:sz w:val="23"/>
          <w:szCs w:val="23"/>
          <w:lang w:val="fr-FR"/>
        </w:rPr>
      </w:pPr>
      <w:r w:rsidRPr="0032190F">
        <w:rPr>
          <w:sz w:val="23"/>
          <w:szCs w:val="23"/>
          <w:lang w:val="fr-FR"/>
        </w:rPr>
        <w:t xml:space="preserve">Merxheim ‘Zapfenloch’ </w:t>
      </w:r>
      <w:r w:rsidR="00241B5F" w:rsidRPr="0032190F">
        <w:rPr>
          <w:sz w:val="23"/>
          <w:szCs w:val="23"/>
          <w:lang w:val="fr-FR"/>
        </w:rPr>
        <w:t>Haut</w:t>
      </w:r>
      <w:r w:rsidR="006D369E" w:rsidRPr="0032190F">
        <w:rPr>
          <w:sz w:val="23"/>
          <w:szCs w:val="23"/>
          <w:lang w:val="fr-FR"/>
        </w:rPr>
        <w:t xml:space="preserve">-Rhin, un bras [d'une statuette] daté du </w:t>
      </w:r>
      <w:hyperlink r:id="rId11711" w:anchor="Cul_Rubane_ancien" w:history="1">
        <w:r w:rsidR="006D369E" w:rsidRPr="0032190F">
          <w:rPr>
            <w:rStyle w:val="Hyperlink"/>
            <w:lang w:val="fr-FR"/>
          </w:rPr>
          <w:t>Rubané ancien</w:t>
        </w:r>
      </w:hyperlink>
      <w:r w:rsidR="006D369E" w:rsidRPr="0032190F">
        <w:rPr>
          <w:sz w:val="23"/>
          <w:szCs w:val="23"/>
          <w:lang w:val="fr-FR"/>
        </w:rPr>
        <w:t xml:space="preserve"> (BIB 1783 p. 51)</w:t>
      </w:r>
      <w:r w:rsidR="007B0AD7" w:rsidRPr="0032190F">
        <w:rPr>
          <w:sz w:val="23"/>
          <w:szCs w:val="23"/>
          <w:lang w:val="fr-FR"/>
        </w:rPr>
        <w:t xml:space="preserve"> Fragment de </w:t>
      </w:r>
      <w:hyperlink r:id="rId11712" w:anchor="Cul_Art_TAC_T_a_statuettes" w:history="1">
        <w:r w:rsidR="009336C3" w:rsidRPr="0032190F">
          <w:rPr>
            <w:rStyle w:val="Hyperlink"/>
            <w:sz w:val="23"/>
            <w:szCs w:val="23"/>
            <w:lang w:val="fr-FR"/>
          </w:rPr>
          <w:t>statuette</w:t>
        </w:r>
      </w:hyperlink>
      <w:r w:rsidR="009336C3" w:rsidRPr="0032190F">
        <w:rPr>
          <w:sz w:val="23"/>
          <w:szCs w:val="23"/>
          <w:lang w:val="fr-FR"/>
        </w:rPr>
        <w:t xml:space="preserve"> </w:t>
      </w:r>
      <w:r w:rsidR="007B0AD7" w:rsidRPr="0032190F">
        <w:rPr>
          <w:sz w:val="23"/>
          <w:szCs w:val="23"/>
          <w:lang w:val="fr-FR"/>
        </w:rPr>
        <w:t>possible daté du Rubané ancien (BIB 2363)</w:t>
      </w:r>
      <w:r w:rsidRPr="0032190F">
        <w:rPr>
          <w:sz w:val="23"/>
          <w:szCs w:val="23"/>
          <w:lang w:val="fr-FR"/>
        </w:rPr>
        <w:t xml:space="preserve"> plus tardif [que le Rubané ancien] et non clairement identifié (JEHL, BONNET, 1965, fig. 11) (</w:t>
      </w:r>
    </w:p>
    <w:p w14:paraId="19EE529C" w14:textId="77777777" w:rsidR="007B0AD7" w:rsidRPr="0032190F" w:rsidRDefault="007B0AD7" w:rsidP="00242C0F">
      <w:pPr>
        <w:jc w:val="both"/>
        <w:rPr>
          <w:sz w:val="23"/>
          <w:szCs w:val="23"/>
          <w:lang w:val="fr-FR"/>
        </w:rPr>
      </w:pPr>
    </w:p>
    <w:p w14:paraId="66E3F2E7" w14:textId="77777777" w:rsidR="007B0AD7" w:rsidRPr="0032190F" w:rsidRDefault="007B0AD7" w:rsidP="00426FF9">
      <w:pPr>
        <w:pStyle w:val="Heading1"/>
      </w:pPr>
      <w:bookmarkStart w:id="4736" w:name="Sit_Maiersch"/>
      <w:r w:rsidRPr="0032190F">
        <w:t>MAIERSCH</w:t>
      </w:r>
    </w:p>
    <w:bookmarkEnd w:id="4736"/>
    <w:p w14:paraId="51EA65A7" w14:textId="77777777" w:rsidR="007B0AD7" w:rsidRPr="0032190F" w:rsidRDefault="007B0AD7" w:rsidP="00242C0F">
      <w:pPr>
        <w:jc w:val="both"/>
        <w:rPr>
          <w:sz w:val="23"/>
          <w:szCs w:val="23"/>
          <w:lang w:val="fr-FR"/>
        </w:rPr>
      </w:pPr>
    </w:p>
    <w:p w14:paraId="284A9A6D" w14:textId="71011ABB" w:rsidR="007B0AD7" w:rsidRPr="0032190F" w:rsidRDefault="007B0AD7" w:rsidP="007B0AD7">
      <w:pPr>
        <w:rPr>
          <w:sz w:val="23"/>
          <w:szCs w:val="23"/>
          <w:lang w:val="fr-FR"/>
        </w:rPr>
      </w:pPr>
      <w:r w:rsidRPr="0032190F">
        <w:rPr>
          <w:sz w:val="23"/>
          <w:szCs w:val="23"/>
          <w:lang w:val="fr-FR"/>
        </w:rPr>
        <w:t xml:space="preserve">Autriche. Fragment de </w:t>
      </w:r>
      <w:hyperlink r:id="rId11713" w:anchor="Cul_Art_TAC_T_a_statuettes" w:history="1">
        <w:r w:rsidRPr="0032190F">
          <w:rPr>
            <w:rStyle w:val="Hyperlink"/>
            <w:sz w:val="23"/>
            <w:szCs w:val="23"/>
            <w:lang w:val="fr-FR"/>
          </w:rPr>
          <w:t>statuette</w:t>
        </w:r>
      </w:hyperlink>
      <w:r w:rsidRPr="0032190F">
        <w:rPr>
          <w:sz w:val="23"/>
          <w:szCs w:val="23"/>
          <w:lang w:val="fr-FR"/>
        </w:rPr>
        <w:t xml:space="preserve"> daté du </w:t>
      </w:r>
      <w:hyperlink r:id="rId11714" w:anchor="Cul_Rubane_ancien" w:history="1">
        <w:r w:rsidRPr="0032190F">
          <w:rPr>
            <w:rStyle w:val="Hyperlink"/>
            <w:sz w:val="23"/>
            <w:szCs w:val="23"/>
            <w:lang w:val="fr-FR"/>
          </w:rPr>
          <w:t>Rubané ancien</w:t>
        </w:r>
      </w:hyperlink>
      <w:r w:rsidRPr="0032190F">
        <w:rPr>
          <w:sz w:val="23"/>
          <w:szCs w:val="23"/>
          <w:lang w:val="fr-FR"/>
        </w:rPr>
        <w:t xml:space="preserve"> assez proche de ceux de </w:t>
      </w:r>
      <w:hyperlink r:id="rId11715" w:anchor="Sit_Rosheim" w:history="1">
        <w:r w:rsidR="006D425D" w:rsidRPr="0032190F">
          <w:rPr>
            <w:rStyle w:val="Hyperlink"/>
            <w:szCs w:val="21"/>
            <w:lang w:val="fr-FR" w:eastAsia="en-GB"/>
          </w:rPr>
          <w:t>Rosheim</w:t>
        </w:r>
      </w:hyperlink>
      <w:r w:rsidR="006D425D" w:rsidRPr="0032190F">
        <w:rPr>
          <w:szCs w:val="21"/>
          <w:lang w:val="fr-FR" w:eastAsia="en-GB"/>
        </w:rPr>
        <w:t xml:space="preserve"> </w:t>
      </w:r>
      <w:r w:rsidRPr="0032190F">
        <w:rPr>
          <w:sz w:val="23"/>
          <w:szCs w:val="23"/>
          <w:lang w:val="fr-FR"/>
        </w:rPr>
        <w:t xml:space="preserve">et de </w:t>
      </w:r>
      <w:hyperlink r:id="rId11716" w:anchor="Sit_Nerkewitz" w:history="1">
        <w:r w:rsidR="005464B2" w:rsidRPr="0032190F">
          <w:rPr>
            <w:rStyle w:val="Hyperlink"/>
            <w:sz w:val="23"/>
            <w:szCs w:val="23"/>
            <w:lang w:val="fr-FR"/>
          </w:rPr>
          <w:t>Nerkewitz</w:t>
        </w:r>
      </w:hyperlink>
      <w:r w:rsidR="005464B2" w:rsidRPr="0032190F">
        <w:rPr>
          <w:sz w:val="23"/>
          <w:szCs w:val="23"/>
          <w:lang w:val="fr-FR"/>
        </w:rPr>
        <w:t xml:space="preserve"> </w:t>
      </w:r>
      <w:r w:rsidRPr="0032190F">
        <w:rPr>
          <w:sz w:val="23"/>
          <w:szCs w:val="23"/>
          <w:lang w:val="fr-FR"/>
        </w:rPr>
        <w:t>(BIB 2363)</w:t>
      </w:r>
    </w:p>
    <w:p w14:paraId="51130A82" w14:textId="77777777" w:rsidR="001C2E27" w:rsidRPr="0032190F" w:rsidRDefault="001C2E27" w:rsidP="007B0AD7">
      <w:pPr>
        <w:rPr>
          <w:sz w:val="23"/>
          <w:szCs w:val="23"/>
          <w:lang w:val="fr-FR"/>
        </w:rPr>
      </w:pPr>
    </w:p>
    <w:p w14:paraId="6286FEEE" w14:textId="77777777" w:rsidR="006D425D" w:rsidRPr="0032190F" w:rsidRDefault="006D425D" w:rsidP="00426FF9">
      <w:pPr>
        <w:pStyle w:val="Heading1"/>
      </w:pPr>
      <w:bookmarkStart w:id="4737" w:name="Sit_Nerkewitz"/>
      <w:r w:rsidRPr="0032190F">
        <w:t>NERKEWITZ</w:t>
      </w:r>
    </w:p>
    <w:bookmarkEnd w:id="4737"/>
    <w:p w14:paraId="6FEEEB44" w14:textId="77777777" w:rsidR="006D425D" w:rsidRPr="0032190F" w:rsidRDefault="006D425D" w:rsidP="007B0AD7">
      <w:pPr>
        <w:rPr>
          <w:sz w:val="23"/>
          <w:szCs w:val="23"/>
          <w:lang w:val="fr-FR"/>
        </w:rPr>
      </w:pPr>
    </w:p>
    <w:p w14:paraId="3BC484BE" w14:textId="6527D8D5" w:rsidR="006D425D" w:rsidRPr="0032190F" w:rsidRDefault="006D425D" w:rsidP="006D425D">
      <w:pPr>
        <w:rPr>
          <w:sz w:val="23"/>
          <w:szCs w:val="23"/>
          <w:lang w:val="fr-FR"/>
        </w:rPr>
      </w:pPr>
      <w:r w:rsidRPr="0032190F">
        <w:rPr>
          <w:sz w:val="23"/>
          <w:szCs w:val="23"/>
          <w:lang w:val="fr-FR"/>
        </w:rPr>
        <w:t>Nerkewitz</w:t>
      </w:r>
      <w:r w:rsidR="00E633FD" w:rsidRPr="0032190F">
        <w:rPr>
          <w:sz w:val="23"/>
          <w:szCs w:val="23"/>
          <w:lang w:val="fr-FR"/>
        </w:rPr>
        <w:t xml:space="preserve"> (Thuringe, Allemagne)</w:t>
      </w:r>
      <w:r w:rsidRPr="0032190F">
        <w:rPr>
          <w:sz w:val="23"/>
          <w:szCs w:val="23"/>
          <w:lang w:val="fr-FR"/>
        </w:rPr>
        <w:t xml:space="preserve">. </w:t>
      </w:r>
      <w:r w:rsidRPr="0032190F">
        <w:rPr>
          <w:szCs w:val="23"/>
          <w:lang w:val="fr-FR"/>
        </w:rPr>
        <w:t xml:space="preserve">Fragment de </w:t>
      </w:r>
      <w:hyperlink r:id="rId11717" w:anchor="Cul_Art_TAC_T_a_statuettes" w:history="1">
        <w:r w:rsidRPr="0032190F">
          <w:rPr>
            <w:rStyle w:val="Hyperlink"/>
            <w:szCs w:val="23"/>
            <w:lang w:val="fr-FR"/>
          </w:rPr>
          <w:t>statuette</w:t>
        </w:r>
      </w:hyperlink>
      <w:r w:rsidRPr="0032190F">
        <w:rPr>
          <w:szCs w:val="23"/>
          <w:lang w:val="fr-FR"/>
        </w:rPr>
        <w:t xml:space="preserve"> daté du </w:t>
      </w:r>
      <w:hyperlink r:id="rId11718" w:anchor="Cul_Rubane_ancien" w:history="1">
        <w:r w:rsidRPr="0032190F">
          <w:rPr>
            <w:rStyle w:val="Hyperlink"/>
            <w:szCs w:val="23"/>
            <w:lang w:val="fr-FR"/>
          </w:rPr>
          <w:t>Rubané ancien</w:t>
        </w:r>
      </w:hyperlink>
      <w:r w:rsidRPr="0032190F">
        <w:rPr>
          <w:lang w:val="fr-FR"/>
        </w:rPr>
        <w:t xml:space="preserve"> à </w:t>
      </w:r>
      <w:r w:rsidRPr="0032190F">
        <w:rPr>
          <w:szCs w:val="21"/>
          <w:lang w:val="fr-FR" w:eastAsia="en-GB"/>
        </w:rPr>
        <w:t xml:space="preserve">décor tout à fait semblable à celui figurant sur une statuette découverte à </w:t>
      </w:r>
      <w:hyperlink r:id="rId11719" w:anchor="Sit_Rosheim" w:history="1">
        <w:r w:rsidRPr="0032190F">
          <w:rPr>
            <w:rStyle w:val="Hyperlink"/>
            <w:szCs w:val="21"/>
            <w:lang w:val="fr-FR" w:eastAsia="en-GB"/>
          </w:rPr>
          <w:t>Rosheim</w:t>
        </w:r>
      </w:hyperlink>
      <w:r w:rsidRPr="0032190F">
        <w:rPr>
          <w:szCs w:val="21"/>
          <w:lang w:val="fr-FR" w:eastAsia="en-GB"/>
        </w:rPr>
        <w:t xml:space="preserve"> (BIB 2363)</w:t>
      </w:r>
    </w:p>
    <w:p w14:paraId="7D253C5E" w14:textId="77777777" w:rsidR="005464B2" w:rsidRPr="0032190F" w:rsidRDefault="005464B2" w:rsidP="007B0AD7">
      <w:pPr>
        <w:rPr>
          <w:sz w:val="23"/>
          <w:szCs w:val="23"/>
          <w:lang w:val="fr-FR"/>
        </w:rPr>
      </w:pPr>
    </w:p>
    <w:p w14:paraId="1889F011" w14:textId="77777777" w:rsidR="005464B2" w:rsidRPr="0032190F" w:rsidRDefault="005464B2" w:rsidP="00426FF9">
      <w:pPr>
        <w:pStyle w:val="Heading1"/>
      </w:pPr>
      <w:bookmarkStart w:id="4738" w:name="Sit_Sittard"/>
      <w:r w:rsidRPr="0032190F">
        <w:t>SITTARD</w:t>
      </w:r>
    </w:p>
    <w:bookmarkEnd w:id="4738"/>
    <w:p w14:paraId="7ECB70D9" w14:textId="77777777" w:rsidR="005464B2" w:rsidRPr="0032190F" w:rsidRDefault="005464B2" w:rsidP="005464B2">
      <w:pPr>
        <w:rPr>
          <w:sz w:val="23"/>
          <w:szCs w:val="23"/>
          <w:lang w:val="fr-FR"/>
        </w:rPr>
      </w:pPr>
    </w:p>
    <w:p w14:paraId="5DB52945" w14:textId="183F9A25" w:rsidR="005464B2" w:rsidRPr="0032190F" w:rsidRDefault="005464B2" w:rsidP="005464B2">
      <w:pPr>
        <w:rPr>
          <w:sz w:val="23"/>
          <w:szCs w:val="23"/>
          <w:lang w:val="fr-FR"/>
        </w:rPr>
      </w:pPr>
      <w:r w:rsidRPr="0032190F">
        <w:rPr>
          <w:sz w:val="23"/>
          <w:szCs w:val="23"/>
          <w:lang w:val="fr-FR"/>
        </w:rPr>
        <w:t xml:space="preserve">Sittard, fragment de </w:t>
      </w:r>
      <w:hyperlink r:id="rId11720" w:anchor="Cul_Art_TAC_T_a_statuettes" w:history="1">
        <w:r w:rsidRPr="0032190F">
          <w:rPr>
            <w:rStyle w:val="Hyperlink"/>
            <w:sz w:val="23"/>
            <w:szCs w:val="23"/>
            <w:lang w:val="fr-FR"/>
          </w:rPr>
          <w:t>statuette</w:t>
        </w:r>
      </w:hyperlink>
      <w:r w:rsidRPr="0032190F">
        <w:rPr>
          <w:sz w:val="23"/>
          <w:szCs w:val="23"/>
          <w:lang w:val="fr-FR"/>
        </w:rPr>
        <w:t xml:space="preserve"> daté du </w:t>
      </w:r>
      <w:hyperlink r:id="rId11721" w:anchor="Cul_Rubane_ancien" w:history="1">
        <w:r w:rsidRPr="0032190F">
          <w:rPr>
            <w:rStyle w:val="Hyperlink"/>
            <w:sz w:val="23"/>
            <w:szCs w:val="23"/>
            <w:lang w:val="fr-FR"/>
          </w:rPr>
          <w:t>Rubané ancien</w:t>
        </w:r>
      </w:hyperlink>
      <w:r w:rsidRPr="0032190F">
        <w:rPr>
          <w:sz w:val="23"/>
          <w:szCs w:val="23"/>
          <w:lang w:val="fr-FR"/>
        </w:rPr>
        <w:t xml:space="preserve"> avec un décor associant un motif curvilinéaire</w:t>
      </w:r>
    </w:p>
    <w:p w14:paraId="09FD2066" w14:textId="05AC571B" w:rsidR="005464B2" w:rsidRPr="0032190F" w:rsidRDefault="005464B2" w:rsidP="005464B2">
      <w:pPr>
        <w:rPr>
          <w:sz w:val="23"/>
          <w:szCs w:val="23"/>
          <w:lang w:val="fr-FR"/>
        </w:rPr>
      </w:pPr>
      <w:r w:rsidRPr="0032190F">
        <w:rPr>
          <w:sz w:val="23"/>
          <w:szCs w:val="23"/>
          <w:lang w:val="fr-FR"/>
        </w:rPr>
        <w:t xml:space="preserve">et un décor orthogonal occupant la même place que celui de </w:t>
      </w:r>
      <w:hyperlink r:id="rId11722" w:anchor="Sit_Zilgendorf" w:history="1">
        <w:r w:rsidRPr="0032190F">
          <w:rPr>
            <w:rStyle w:val="Hyperlink"/>
            <w:szCs w:val="21"/>
            <w:lang w:val="fr-FR" w:eastAsia="en-GB"/>
          </w:rPr>
          <w:t>Zilgendorf</w:t>
        </w:r>
      </w:hyperlink>
      <w:r w:rsidRPr="0032190F">
        <w:rPr>
          <w:sz w:val="23"/>
          <w:szCs w:val="23"/>
          <w:lang w:val="fr-FR"/>
        </w:rPr>
        <w:t xml:space="preserve"> (BIB 2363)</w:t>
      </w:r>
    </w:p>
    <w:p w14:paraId="4ED0A4D9" w14:textId="77777777" w:rsidR="005464B2" w:rsidRPr="0032190F" w:rsidRDefault="005464B2" w:rsidP="005464B2">
      <w:pPr>
        <w:rPr>
          <w:sz w:val="23"/>
          <w:szCs w:val="23"/>
          <w:lang w:val="fr-FR"/>
        </w:rPr>
      </w:pPr>
    </w:p>
    <w:p w14:paraId="3550F0B9" w14:textId="77777777" w:rsidR="005464B2" w:rsidRPr="0032190F" w:rsidRDefault="005464B2" w:rsidP="00426FF9">
      <w:pPr>
        <w:pStyle w:val="Heading1"/>
      </w:pPr>
      <w:bookmarkStart w:id="4739" w:name="Sit_Zilgendorf"/>
      <w:r w:rsidRPr="0032190F">
        <w:t>ZILGENDORF</w:t>
      </w:r>
    </w:p>
    <w:bookmarkEnd w:id="4739"/>
    <w:p w14:paraId="7D2FC584" w14:textId="77777777" w:rsidR="005464B2" w:rsidRPr="0032190F" w:rsidRDefault="005464B2" w:rsidP="005464B2">
      <w:pPr>
        <w:rPr>
          <w:sz w:val="23"/>
          <w:szCs w:val="23"/>
          <w:lang w:val="fr-FR"/>
        </w:rPr>
      </w:pPr>
    </w:p>
    <w:p w14:paraId="2CB950C4" w14:textId="68CEC4BC" w:rsidR="005464B2" w:rsidRPr="0032190F" w:rsidRDefault="005464B2" w:rsidP="005464B2">
      <w:pPr>
        <w:rPr>
          <w:sz w:val="23"/>
          <w:szCs w:val="23"/>
          <w:lang w:val="fr-FR"/>
        </w:rPr>
      </w:pPr>
      <w:r w:rsidRPr="0032190F">
        <w:rPr>
          <w:szCs w:val="21"/>
          <w:lang w:val="fr-FR" w:eastAsia="en-GB"/>
        </w:rPr>
        <w:t>Zilgendorf</w:t>
      </w:r>
      <w:r w:rsidRPr="0032190F">
        <w:rPr>
          <w:sz w:val="23"/>
          <w:szCs w:val="23"/>
          <w:lang w:val="fr-FR"/>
        </w:rPr>
        <w:t xml:space="preserve">, fragment de </w:t>
      </w:r>
      <w:hyperlink r:id="rId11723" w:anchor="Cul_Art_TAC_T_a_statuettes" w:history="1">
        <w:r w:rsidRPr="0032190F">
          <w:rPr>
            <w:rStyle w:val="Hyperlink"/>
            <w:sz w:val="23"/>
            <w:szCs w:val="23"/>
            <w:lang w:val="fr-FR"/>
          </w:rPr>
          <w:t>statuette</w:t>
        </w:r>
      </w:hyperlink>
      <w:r w:rsidRPr="0032190F">
        <w:rPr>
          <w:sz w:val="23"/>
          <w:szCs w:val="23"/>
          <w:lang w:val="fr-FR"/>
        </w:rPr>
        <w:t xml:space="preserve"> daté du </w:t>
      </w:r>
      <w:hyperlink r:id="rId11724" w:anchor="Cul_Rubane_ancien" w:history="1">
        <w:r w:rsidRPr="0032190F">
          <w:rPr>
            <w:rStyle w:val="Hyperlink"/>
            <w:sz w:val="23"/>
            <w:szCs w:val="23"/>
            <w:lang w:val="fr-FR"/>
          </w:rPr>
          <w:t>Rubané ancien</w:t>
        </w:r>
      </w:hyperlink>
      <w:r w:rsidRPr="0032190F">
        <w:rPr>
          <w:sz w:val="23"/>
          <w:szCs w:val="23"/>
          <w:lang w:val="fr-FR"/>
        </w:rPr>
        <w:t xml:space="preserve"> avec un décor associant un motif curvilinéaire</w:t>
      </w:r>
    </w:p>
    <w:p w14:paraId="5C5C33C3" w14:textId="4BB8EB8B" w:rsidR="005464B2" w:rsidRPr="0032190F" w:rsidRDefault="005464B2" w:rsidP="005464B2">
      <w:pPr>
        <w:rPr>
          <w:lang w:val="fr-FR"/>
        </w:rPr>
      </w:pPr>
      <w:r w:rsidRPr="0032190F">
        <w:rPr>
          <w:sz w:val="23"/>
          <w:szCs w:val="23"/>
          <w:lang w:val="fr-FR"/>
        </w:rPr>
        <w:t xml:space="preserve">et un décor orthogonal occupant la même place que celui de </w:t>
      </w:r>
      <w:hyperlink r:id="rId11725" w:anchor="Sit_Sittard" w:history="1">
        <w:r w:rsidRPr="0032190F">
          <w:rPr>
            <w:rStyle w:val="Hyperlink"/>
            <w:sz w:val="23"/>
            <w:szCs w:val="23"/>
            <w:lang w:val="fr-FR"/>
          </w:rPr>
          <w:t>Sittard</w:t>
        </w:r>
      </w:hyperlink>
      <w:r w:rsidRPr="0032190F">
        <w:rPr>
          <w:sz w:val="23"/>
          <w:szCs w:val="23"/>
          <w:lang w:val="fr-FR"/>
        </w:rPr>
        <w:t xml:space="preserve"> (BIB 2363)</w:t>
      </w:r>
    </w:p>
    <w:p w14:paraId="583AA165" w14:textId="77777777" w:rsidR="005464B2" w:rsidRPr="0032190F" w:rsidRDefault="005464B2" w:rsidP="005464B2">
      <w:pPr>
        <w:rPr>
          <w:lang w:val="fr-FR"/>
        </w:rPr>
      </w:pPr>
    </w:p>
    <w:p w14:paraId="5C4E8C90" w14:textId="77777777" w:rsidR="005464B2" w:rsidRPr="0032190F" w:rsidRDefault="005464B2" w:rsidP="00426FF9">
      <w:pPr>
        <w:pStyle w:val="Heading1"/>
      </w:pPr>
      <w:bookmarkStart w:id="4740" w:name="Sit_Muhlhausen"/>
      <w:r w:rsidRPr="0032190F">
        <w:t>MUHLHAUSEN</w:t>
      </w:r>
    </w:p>
    <w:bookmarkEnd w:id="4740"/>
    <w:p w14:paraId="4C73473B" w14:textId="77777777" w:rsidR="005464B2" w:rsidRPr="0032190F" w:rsidRDefault="005464B2" w:rsidP="005464B2">
      <w:pPr>
        <w:rPr>
          <w:lang w:val="fr-FR"/>
        </w:rPr>
      </w:pPr>
    </w:p>
    <w:p w14:paraId="7D8070E1" w14:textId="76E974E7" w:rsidR="005464B2" w:rsidRPr="0032190F" w:rsidRDefault="005464B2" w:rsidP="005464B2">
      <w:pPr>
        <w:rPr>
          <w:sz w:val="23"/>
          <w:szCs w:val="23"/>
          <w:lang w:val="fr-FR"/>
        </w:rPr>
      </w:pPr>
      <w:r w:rsidRPr="0032190F">
        <w:rPr>
          <w:lang w:val="fr-FR"/>
        </w:rPr>
        <w:t xml:space="preserve">Mülhausen am Neckar, </w:t>
      </w:r>
      <w:r w:rsidRPr="0032190F">
        <w:rPr>
          <w:sz w:val="23"/>
          <w:szCs w:val="23"/>
          <w:lang w:val="fr-FR"/>
        </w:rPr>
        <w:t xml:space="preserve">fragment de </w:t>
      </w:r>
      <w:hyperlink r:id="rId11726" w:anchor="Cul_Art_TAC_T_a_statuettes" w:history="1">
        <w:r w:rsidRPr="0032190F">
          <w:rPr>
            <w:rStyle w:val="Hyperlink"/>
            <w:sz w:val="23"/>
            <w:szCs w:val="23"/>
            <w:lang w:val="fr-FR"/>
          </w:rPr>
          <w:t>statuette</w:t>
        </w:r>
      </w:hyperlink>
      <w:r w:rsidRPr="0032190F">
        <w:rPr>
          <w:sz w:val="23"/>
          <w:szCs w:val="23"/>
          <w:lang w:val="fr-FR"/>
        </w:rPr>
        <w:t xml:space="preserve"> daté du </w:t>
      </w:r>
      <w:hyperlink r:id="rId11727" w:anchor="Cul_Rubane_ancien" w:history="1">
        <w:r w:rsidRPr="0032190F">
          <w:rPr>
            <w:rStyle w:val="Hyperlink"/>
            <w:sz w:val="23"/>
            <w:szCs w:val="23"/>
            <w:lang w:val="fr-FR"/>
          </w:rPr>
          <w:t>Rubané ancien</w:t>
        </w:r>
      </w:hyperlink>
      <w:r w:rsidRPr="0032190F">
        <w:rPr>
          <w:sz w:val="23"/>
          <w:szCs w:val="23"/>
          <w:lang w:val="fr-FR"/>
        </w:rPr>
        <w:t xml:space="preserve"> (BIB 2363)</w:t>
      </w:r>
    </w:p>
    <w:p w14:paraId="43776EC2" w14:textId="7A3E006D" w:rsidR="005464B2" w:rsidRDefault="00A80E3E" w:rsidP="0042218E">
      <w:pPr>
        <w:jc w:val="both"/>
        <w:rPr>
          <w:lang w:val="fr-FR"/>
        </w:rPr>
      </w:pPr>
      <w:r w:rsidRPr="00A80E3E">
        <w:rPr>
          <w:sz w:val="23"/>
          <w:szCs w:val="23"/>
          <w:lang w:val="fr-FR"/>
        </w:rPr>
        <w:t>Stuttgart</w:t>
      </w:r>
      <w:r w:rsidR="0042218E">
        <w:rPr>
          <w:sz w:val="23"/>
          <w:szCs w:val="23"/>
          <w:lang w:val="fr-FR"/>
        </w:rPr>
        <w:t>-Mü</w:t>
      </w:r>
      <w:r>
        <w:rPr>
          <w:sz w:val="23"/>
          <w:szCs w:val="23"/>
          <w:lang w:val="fr-FR"/>
        </w:rPr>
        <w:t>h</w:t>
      </w:r>
      <w:r w:rsidR="0042218E">
        <w:rPr>
          <w:sz w:val="23"/>
          <w:szCs w:val="23"/>
          <w:lang w:val="fr-FR"/>
        </w:rPr>
        <w:t xml:space="preserve">lhausen = </w:t>
      </w:r>
      <w:hyperlink r:id="rId11728" w:anchor="Cul_Transition_Meso_Neo_gen" w:history="1">
        <w:r w:rsidR="0042218E" w:rsidRPr="00C1250E">
          <w:rPr>
            <w:rStyle w:val="Hyperlink"/>
            <w:lang w:val="fr-FR"/>
          </w:rPr>
          <w:t>aDNA</w:t>
        </w:r>
      </w:hyperlink>
      <w:r w:rsidR="0042218E">
        <w:rPr>
          <w:lang w:val="fr-FR"/>
        </w:rPr>
        <w:t xml:space="preserve"> (BIB 2829)</w:t>
      </w:r>
    </w:p>
    <w:p w14:paraId="57E0EE9A" w14:textId="77777777" w:rsidR="0042218E" w:rsidRPr="0042218E" w:rsidRDefault="0042218E" w:rsidP="0042218E">
      <w:pPr>
        <w:jc w:val="both"/>
        <w:rPr>
          <w:lang w:val="fr-FR"/>
        </w:rPr>
      </w:pPr>
    </w:p>
    <w:p w14:paraId="6B2E79E3" w14:textId="77777777" w:rsidR="005464B2" w:rsidRPr="0032190F" w:rsidRDefault="005464B2" w:rsidP="00426FF9">
      <w:pPr>
        <w:pStyle w:val="Heading1"/>
      </w:pPr>
      <w:bookmarkStart w:id="4741" w:name="Sit_Herxheim"/>
      <w:r w:rsidRPr="0032190F">
        <w:t>HERXHEIM</w:t>
      </w:r>
    </w:p>
    <w:bookmarkEnd w:id="4741"/>
    <w:p w14:paraId="7106E18A" w14:textId="77777777" w:rsidR="005464B2" w:rsidRPr="0032190F" w:rsidRDefault="005464B2" w:rsidP="005464B2">
      <w:pPr>
        <w:rPr>
          <w:sz w:val="23"/>
          <w:szCs w:val="23"/>
          <w:lang w:val="fr-FR"/>
        </w:rPr>
      </w:pPr>
    </w:p>
    <w:p w14:paraId="30075083" w14:textId="4118751C" w:rsidR="005464B2" w:rsidRPr="0032190F" w:rsidRDefault="005464B2" w:rsidP="00241B5F">
      <w:pPr>
        <w:jc w:val="both"/>
        <w:rPr>
          <w:lang w:val="fr-FR"/>
        </w:rPr>
      </w:pPr>
      <w:r w:rsidRPr="0032190F">
        <w:rPr>
          <w:sz w:val="23"/>
          <w:szCs w:val="23"/>
          <w:lang w:val="fr-FR"/>
        </w:rPr>
        <w:lastRenderedPageBreak/>
        <w:t xml:space="preserve">Herxheim, fragment de </w:t>
      </w:r>
      <w:hyperlink r:id="rId11729" w:anchor="Cul_Art_TAC_T_a_statuettes" w:history="1">
        <w:r w:rsidRPr="0032190F">
          <w:rPr>
            <w:rStyle w:val="Hyperlink"/>
            <w:sz w:val="23"/>
            <w:szCs w:val="23"/>
            <w:lang w:val="fr-FR"/>
          </w:rPr>
          <w:t>statuette</w:t>
        </w:r>
      </w:hyperlink>
      <w:r w:rsidRPr="0032190F">
        <w:rPr>
          <w:sz w:val="23"/>
          <w:szCs w:val="23"/>
          <w:lang w:val="fr-FR"/>
        </w:rPr>
        <w:t xml:space="preserve"> daté du </w:t>
      </w:r>
      <w:hyperlink r:id="rId11730" w:anchor="Cul_Rubane_ancien" w:history="1">
        <w:r w:rsidRPr="0032190F">
          <w:rPr>
            <w:rStyle w:val="Hyperlink"/>
            <w:sz w:val="23"/>
            <w:szCs w:val="23"/>
            <w:lang w:val="fr-FR"/>
          </w:rPr>
          <w:t>Rubané ancien</w:t>
        </w:r>
      </w:hyperlink>
      <w:r w:rsidRPr="0032190F">
        <w:rPr>
          <w:sz w:val="23"/>
          <w:szCs w:val="23"/>
          <w:lang w:val="fr-FR"/>
        </w:rPr>
        <w:t xml:space="preserve"> (BIB 2363)</w:t>
      </w:r>
      <w:r w:rsidR="00241B5F" w:rsidRPr="0032190F">
        <w:rPr>
          <w:sz w:val="23"/>
          <w:szCs w:val="23"/>
          <w:lang w:val="fr-FR"/>
        </w:rPr>
        <w:t xml:space="preserve"> </w:t>
      </w:r>
      <w:r w:rsidR="00241B5F" w:rsidRPr="0032190F">
        <w:rPr>
          <w:lang w:val="fr-FR"/>
        </w:rPr>
        <w:t xml:space="preserve">Site à enceinte triple. Appartenant à la culture du Rubané. Le nombre de restes de chiens y est très important (BIB </w:t>
      </w:r>
      <w:r w:rsidR="00241B5F" w:rsidRPr="0032190F">
        <w:rPr>
          <w:sz w:val="20"/>
          <w:lang w:val="fr-FR"/>
        </w:rPr>
        <w:t xml:space="preserve">Biehard </w:t>
      </w:r>
      <w:r w:rsidR="00241B5F" w:rsidRPr="0032190F">
        <w:rPr>
          <w:lang w:val="fr-FR"/>
        </w:rPr>
        <w:t>in BIB 1708).</w:t>
      </w:r>
    </w:p>
    <w:p w14:paraId="23A8824A" w14:textId="77777777" w:rsidR="005464B2" w:rsidRPr="0032190F" w:rsidRDefault="005464B2" w:rsidP="007B0AD7">
      <w:pPr>
        <w:rPr>
          <w:sz w:val="23"/>
          <w:szCs w:val="23"/>
          <w:lang w:val="fr-FR"/>
        </w:rPr>
      </w:pPr>
    </w:p>
    <w:p w14:paraId="129B1C6A" w14:textId="77777777" w:rsidR="005464B2" w:rsidRPr="0032190F" w:rsidRDefault="005464B2" w:rsidP="00426FF9">
      <w:pPr>
        <w:pStyle w:val="Heading1"/>
      </w:pPr>
      <w:bookmarkStart w:id="4742" w:name="Sit_Goddelau"/>
      <w:r w:rsidRPr="0032190F">
        <w:t>GODDELAU</w:t>
      </w:r>
    </w:p>
    <w:bookmarkEnd w:id="4742"/>
    <w:p w14:paraId="639DC594" w14:textId="0D8AACE9" w:rsidR="005464B2" w:rsidRPr="0032190F" w:rsidRDefault="005464B2" w:rsidP="005464B2">
      <w:pPr>
        <w:rPr>
          <w:sz w:val="23"/>
          <w:szCs w:val="23"/>
          <w:lang w:val="fr-FR"/>
        </w:rPr>
      </w:pPr>
      <w:r w:rsidRPr="0032190F">
        <w:rPr>
          <w:lang w:val="fr-FR"/>
        </w:rPr>
        <w:t xml:space="preserve">Goddelau, </w:t>
      </w:r>
      <w:r w:rsidRPr="0032190F">
        <w:rPr>
          <w:sz w:val="23"/>
          <w:szCs w:val="23"/>
          <w:lang w:val="fr-FR"/>
        </w:rPr>
        <w:t xml:space="preserve">fragment de </w:t>
      </w:r>
      <w:hyperlink r:id="rId11731" w:anchor="Cul_Art_TAC_T_a_statuettes" w:history="1">
        <w:r w:rsidRPr="0032190F">
          <w:rPr>
            <w:rStyle w:val="Hyperlink"/>
            <w:sz w:val="23"/>
            <w:szCs w:val="23"/>
            <w:lang w:val="fr-FR"/>
          </w:rPr>
          <w:t>statuette</w:t>
        </w:r>
      </w:hyperlink>
      <w:r w:rsidRPr="0032190F">
        <w:rPr>
          <w:sz w:val="23"/>
          <w:szCs w:val="23"/>
          <w:lang w:val="fr-FR"/>
        </w:rPr>
        <w:t xml:space="preserve"> daté du </w:t>
      </w:r>
      <w:hyperlink r:id="rId11732" w:anchor="Cul_Rubane_ancien" w:history="1">
        <w:r w:rsidRPr="0032190F">
          <w:rPr>
            <w:rStyle w:val="Hyperlink"/>
            <w:sz w:val="23"/>
            <w:szCs w:val="23"/>
            <w:lang w:val="fr-FR"/>
          </w:rPr>
          <w:t>Rubané ancien</w:t>
        </w:r>
      </w:hyperlink>
      <w:r w:rsidRPr="0032190F">
        <w:rPr>
          <w:sz w:val="23"/>
          <w:szCs w:val="23"/>
          <w:lang w:val="fr-FR"/>
        </w:rPr>
        <w:t xml:space="preserve"> portant un décor à base de spirales rectilignes ornant son dos quasi-identique à </w:t>
      </w:r>
      <w:hyperlink r:id="rId11733" w:anchor="Sit_Wehlitz" w:history="1">
        <w:r w:rsidRPr="0032190F">
          <w:rPr>
            <w:rStyle w:val="Hyperlink"/>
            <w:szCs w:val="21"/>
            <w:lang w:val="fr-FR" w:eastAsia="en-GB"/>
          </w:rPr>
          <w:t>Wehlitz</w:t>
        </w:r>
      </w:hyperlink>
      <w:r w:rsidRPr="0032190F">
        <w:rPr>
          <w:sz w:val="23"/>
          <w:szCs w:val="23"/>
          <w:lang w:val="fr-FR"/>
        </w:rPr>
        <w:t xml:space="preserve"> (BIB 2363)</w:t>
      </w:r>
    </w:p>
    <w:p w14:paraId="36B1AC03" w14:textId="77777777" w:rsidR="005464B2" w:rsidRPr="0032190F" w:rsidRDefault="005464B2" w:rsidP="005464B2">
      <w:pPr>
        <w:rPr>
          <w:sz w:val="23"/>
          <w:szCs w:val="23"/>
          <w:lang w:val="fr-FR"/>
        </w:rPr>
      </w:pPr>
    </w:p>
    <w:p w14:paraId="5920C27C" w14:textId="77777777" w:rsidR="005464B2" w:rsidRPr="0032190F" w:rsidRDefault="005464B2" w:rsidP="00426FF9">
      <w:pPr>
        <w:pStyle w:val="Heading1"/>
      </w:pPr>
      <w:bookmarkStart w:id="4743" w:name="Sit_Wehlitz"/>
      <w:r w:rsidRPr="0032190F">
        <w:t>WEHLITZ</w:t>
      </w:r>
    </w:p>
    <w:bookmarkEnd w:id="4743"/>
    <w:p w14:paraId="58D1EF41" w14:textId="324318D0" w:rsidR="005464B2" w:rsidRPr="0032190F" w:rsidRDefault="005464B2" w:rsidP="005464B2">
      <w:pPr>
        <w:rPr>
          <w:sz w:val="23"/>
          <w:szCs w:val="23"/>
          <w:lang w:val="fr-FR"/>
        </w:rPr>
      </w:pPr>
      <w:r w:rsidRPr="0032190F">
        <w:rPr>
          <w:lang w:val="fr-FR"/>
        </w:rPr>
        <w:t xml:space="preserve">Wehlitz, </w:t>
      </w:r>
      <w:r w:rsidRPr="0032190F">
        <w:rPr>
          <w:sz w:val="23"/>
          <w:szCs w:val="23"/>
          <w:lang w:val="fr-FR"/>
        </w:rPr>
        <w:t xml:space="preserve">fragment de </w:t>
      </w:r>
      <w:hyperlink r:id="rId11734" w:anchor="Cul_Art_TAC_T_a_statuettes" w:history="1">
        <w:r w:rsidRPr="0032190F">
          <w:rPr>
            <w:rStyle w:val="Hyperlink"/>
            <w:sz w:val="23"/>
            <w:szCs w:val="23"/>
            <w:lang w:val="fr-FR"/>
          </w:rPr>
          <w:t>statuette</w:t>
        </w:r>
      </w:hyperlink>
      <w:r w:rsidRPr="0032190F">
        <w:rPr>
          <w:sz w:val="23"/>
          <w:szCs w:val="23"/>
          <w:lang w:val="fr-FR"/>
        </w:rPr>
        <w:t xml:space="preserve"> daté du </w:t>
      </w:r>
      <w:hyperlink r:id="rId11735" w:anchor="Cul_Rubane_ancien" w:history="1">
        <w:r w:rsidRPr="0032190F">
          <w:rPr>
            <w:rStyle w:val="Hyperlink"/>
            <w:sz w:val="23"/>
            <w:szCs w:val="23"/>
            <w:lang w:val="fr-FR"/>
          </w:rPr>
          <w:t>Rubané ancien</w:t>
        </w:r>
      </w:hyperlink>
      <w:r w:rsidRPr="0032190F">
        <w:rPr>
          <w:sz w:val="23"/>
          <w:szCs w:val="23"/>
          <w:lang w:val="fr-FR"/>
        </w:rPr>
        <w:t xml:space="preserve"> portant un décor à base de spirales rectilignes ornant son dos quasi-identique à </w:t>
      </w:r>
      <w:hyperlink r:id="rId11736" w:anchor="Sit_Goddelau" w:history="1">
        <w:r w:rsidRPr="0032190F">
          <w:rPr>
            <w:rStyle w:val="Hyperlink"/>
            <w:szCs w:val="21"/>
            <w:lang w:val="fr-FR" w:eastAsia="en-GB"/>
          </w:rPr>
          <w:t>Goddelau</w:t>
        </w:r>
      </w:hyperlink>
      <w:r w:rsidRPr="0032190F">
        <w:rPr>
          <w:sz w:val="23"/>
          <w:szCs w:val="23"/>
          <w:lang w:val="fr-FR"/>
        </w:rPr>
        <w:t xml:space="preserve"> (BIB 2363)</w:t>
      </w:r>
    </w:p>
    <w:p w14:paraId="08D47326" w14:textId="77777777" w:rsidR="005464B2" w:rsidRPr="0032190F" w:rsidRDefault="005464B2" w:rsidP="005464B2">
      <w:pPr>
        <w:jc w:val="both"/>
        <w:rPr>
          <w:sz w:val="23"/>
          <w:szCs w:val="23"/>
          <w:lang w:val="fr-FR"/>
        </w:rPr>
      </w:pPr>
    </w:p>
    <w:p w14:paraId="595226CF" w14:textId="77777777" w:rsidR="005464B2" w:rsidRPr="0032190F" w:rsidRDefault="005464B2" w:rsidP="00426FF9">
      <w:pPr>
        <w:pStyle w:val="Heading1"/>
      </w:pPr>
      <w:bookmarkStart w:id="4744" w:name="Sit_Russelheim"/>
      <w:r w:rsidRPr="0032190F">
        <w:t>RUSSELHEIM</w:t>
      </w:r>
    </w:p>
    <w:bookmarkEnd w:id="4744"/>
    <w:p w14:paraId="3FA7C145" w14:textId="74B0152A" w:rsidR="005464B2" w:rsidRPr="0032190F" w:rsidRDefault="005464B2" w:rsidP="005464B2">
      <w:pPr>
        <w:autoSpaceDE w:val="0"/>
        <w:autoSpaceDN w:val="0"/>
        <w:adjustRightInd w:val="0"/>
        <w:jc w:val="both"/>
        <w:rPr>
          <w:szCs w:val="23"/>
          <w:lang w:val="fr-FR"/>
        </w:rPr>
      </w:pPr>
      <w:r w:rsidRPr="0032190F">
        <w:rPr>
          <w:lang w:val="fr-FR"/>
        </w:rPr>
        <w:t xml:space="preserve">Rüsselheim, </w:t>
      </w:r>
      <w:r w:rsidRPr="0032190F">
        <w:rPr>
          <w:szCs w:val="23"/>
          <w:lang w:val="fr-FR"/>
        </w:rPr>
        <w:t xml:space="preserve">fragment de </w:t>
      </w:r>
      <w:hyperlink r:id="rId11737" w:anchor="Cul_Art_TAC_T_a_statuettes" w:history="1">
        <w:r w:rsidRPr="0032190F">
          <w:rPr>
            <w:rStyle w:val="Hyperlink"/>
            <w:szCs w:val="23"/>
            <w:lang w:val="fr-FR"/>
          </w:rPr>
          <w:t>statuette</w:t>
        </w:r>
      </w:hyperlink>
      <w:r w:rsidRPr="0032190F">
        <w:rPr>
          <w:szCs w:val="23"/>
          <w:lang w:val="fr-FR"/>
        </w:rPr>
        <w:t xml:space="preserve"> daté du </w:t>
      </w:r>
      <w:hyperlink r:id="rId11738" w:anchor="Cul_Rubane_ancien" w:history="1">
        <w:r w:rsidRPr="0032190F">
          <w:rPr>
            <w:rStyle w:val="Hyperlink"/>
            <w:szCs w:val="23"/>
            <w:lang w:val="fr-FR"/>
          </w:rPr>
          <w:t>Rubané ancien</w:t>
        </w:r>
      </w:hyperlink>
      <w:r w:rsidRPr="0032190F">
        <w:rPr>
          <w:szCs w:val="23"/>
          <w:lang w:val="fr-FR"/>
        </w:rPr>
        <w:t xml:space="preserve"> portant un décor et ayant un </w:t>
      </w:r>
      <w:r w:rsidRPr="0032190F">
        <w:rPr>
          <w:szCs w:val="21"/>
          <w:lang w:val="fr-FR" w:eastAsia="en-GB"/>
        </w:rPr>
        <w:t>décrochement quadrangulaire localisé au niveau des jambes</w:t>
      </w:r>
      <w:r w:rsidRPr="0032190F">
        <w:rPr>
          <w:szCs w:val="23"/>
          <w:lang w:val="fr-FR"/>
        </w:rPr>
        <w:t xml:space="preserve"> come à </w:t>
      </w:r>
      <w:hyperlink r:id="rId11739" w:anchor="Sit_Messelhausen" w:history="1">
        <w:r w:rsidRPr="0032190F">
          <w:rPr>
            <w:rStyle w:val="Hyperlink"/>
            <w:szCs w:val="23"/>
            <w:lang w:val="fr-FR"/>
          </w:rPr>
          <w:t>Messelhausen</w:t>
        </w:r>
      </w:hyperlink>
      <w:r w:rsidRPr="0032190F">
        <w:rPr>
          <w:szCs w:val="23"/>
          <w:lang w:val="fr-FR"/>
        </w:rPr>
        <w:t xml:space="preserve"> (BIB 2363)</w:t>
      </w:r>
    </w:p>
    <w:p w14:paraId="21AE4764" w14:textId="77777777" w:rsidR="005464B2" w:rsidRPr="0032190F" w:rsidRDefault="005464B2" w:rsidP="005464B2">
      <w:pPr>
        <w:autoSpaceDE w:val="0"/>
        <w:autoSpaceDN w:val="0"/>
        <w:adjustRightInd w:val="0"/>
        <w:jc w:val="both"/>
        <w:rPr>
          <w:szCs w:val="23"/>
          <w:lang w:val="fr-FR"/>
        </w:rPr>
      </w:pPr>
    </w:p>
    <w:p w14:paraId="35F57A35" w14:textId="77777777" w:rsidR="005464B2" w:rsidRPr="0032190F" w:rsidRDefault="005464B2" w:rsidP="00426FF9">
      <w:pPr>
        <w:pStyle w:val="Heading1"/>
      </w:pPr>
      <w:bookmarkStart w:id="4745" w:name="Sit_Messelhausen"/>
      <w:r w:rsidRPr="0032190F">
        <w:t>MESSELHAUSEN</w:t>
      </w:r>
    </w:p>
    <w:bookmarkEnd w:id="4745"/>
    <w:p w14:paraId="255E038B" w14:textId="027BAA77" w:rsidR="005464B2" w:rsidRPr="0032190F" w:rsidRDefault="005464B2" w:rsidP="005464B2">
      <w:pPr>
        <w:autoSpaceDE w:val="0"/>
        <w:autoSpaceDN w:val="0"/>
        <w:adjustRightInd w:val="0"/>
        <w:jc w:val="both"/>
        <w:rPr>
          <w:szCs w:val="23"/>
          <w:lang w:val="fr-FR"/>
        </w:rPr>
      </w:pPr>
      <w:r w:rsidRPr="0032190F">
        <w:rPr>
          <w:lang w:val="fr-FR"/>
        </w:rPr>
        <w:t xml:space="preserve">Messelhausen, </w:t>
      </w:r>
      <w:r w:rsidRPr="0032190F">
        <w:rPr>
          <w:szCs w:val="23"/>
          <w:lang w:val="fr-FR"/>
        </w:rPr>
        <w:t xml:space="preserve">fragment de </w:t>
      </w:r>
      <w:hyperlink r:id="rId11740" w:anchor="Cul_Art_TAC_T_a_statuettes" w:history="1">
        <w:r w:rsidRPr="0032190F">
          <w:rPr>
            <w:rStyle w:val="Hyperlink"/>
            <w:szCs w:val="23"/>
            <w:lang w:val="fr-FR"/>
          </w:rPr>
          <w:t>statuette</w:t>
        </w:r>
      </w:hyperlink>
      <w:r w:rsidRPr="0032190F">
        <w:rPr>
          <w:szCs w:val="23"/>
          <w:lang w:val="fr-FR"/>
        </w:rPr>
        <w:t xml:space="preserve"> daté du </w:t>
      </w:r>
      <w:hyperlink r:id="rId11741" w:anchor="Cul_Rubane_ancien" w:history="1">
        <w:r w:rsidRPr="0032190F">
          <w:rPr>
            <w:rStyle w:val="Hyperlink"/>
            <w:szCs w:val="23"/>
            <w:lang w:val="fr-FR"/>
          </w:rPr>
          <w:t>Rubané ancien</w:t>
        </w:r>
      </w:hyperlink>
      <w:r w:rsidRPr="0032190F">
        <w:rPr>
          <w:szCs w:val="23"/>
          <w:lang w:val="fr-FR"/>
        </w:rPr>
        <w:t xml:space="preserve"> portant un décor et ayant un </w:t>
      </w:r>
      <w:r w:rsidRPr="0032190F">
        <w:rPr>
          <w:szCs w:val="21"/>
          <w:lang w:val="fr-FR" w:eastAsia="en-GB"/>
        </w:rPr>
        <w:t>décrochement quadrangulaire localisé au niveau des jambes</w:t>
      </w:r>
      <w:r w:rsidRPr="0032190F">
        <w:rPr>
          <w:szCs w:val="23"/>
          <w:lang w:val="fr-FR"/>
        </w:rPr>
        <w:t xml:space="preserve"> come à </w:t>
      </w:r>
      <w:hyperlink r:id="rId11742" w:anchor="Sit_Russelheim" w:history="1">
        <w:r w:rsidRPr="0032190F">
          <w:rPr>
            <w:rStyle w:val="Hyperlink"/>
            <w:szCs w:val="23"/>
            <w:lang w:val="fr-FR"/>
          </w:rPr>
          <w:t>Russelheim</w:t>
        </w:r>
      </w:hyperlink>
      <w:r w:rsidRPr="0032190F">
        <w:rPr>
          <w:szCs w:val="23"/>
          <w:lang w:val="fr-FR"/>
        </w:rPr>
        <w:t xml:space="preserve"> (BIB 2363)</w:t>
      </w:r>
    </w:p>
    <w:p w14:paraId="22BABF7E" w14:textId="77777777" w:rsidR="005464B2" w:rsidRPr="0032190F" w:rsidRDefault="005464B2" w:rsidP="005464B2">
      <w:pPr>
        <w:autoSpaceDE w:val="0"/>
        <w:autoSpaceDN w:val="0"/>
        <w:adjustRightInd w:val="0"/>
        <w:jc w:val="both"/>
        <w:rPr>
          <w:szCs w:val="23"/>
          <w:lang w:val="fr-FR"/>
        </w:rPr>
      </w:pPr>
    </w:p>
    <w:p w14:paraId="71511000" w14:textId="77777777" w:rsidR="005464B2" w:rsidRPr="0032190F" w:rsidRDefault="005464B2" w:rsidP="00426FF9">
      <w:pPr>
        <w:pStyle w:val="Heading1"/>
      </w:pPr>
      <w:bookmarkStart w:id="4746" w:name="Sit_Erfurt"/>
      <w:r w:rsidRPr="0032190F">
        <w:t>ERFURT</w:t>
      </w:r>
      <w:bookmarkEnd w:id="4746"/>
    </w:p>
    <w:p w14:paraId="4DDFB7ED" w14:textId="571297B4" w:rsidR="005464B2" w:rsidRPr="0032190F" w:rsidRDefault="005464B2" w:rsidP="007B0AD7">
      <w:pPr>
        <w:rPr>
          <w:sz w:val="23"/>
          <w:szCs w:val="23"/>
          <w:lang w:val="fr-FR"/>
        </w:rPr>
      </w:pPr>
      <w:r w:rsidRPr="0032190F">
        <w:rPr>
          <w:lang w:val="fr-FR"/>
        </w:rPr>
        <w:t xml:space="preserve">Erfurt, </w:t>
      </w:r>
      <w:r w:rsidRPr="0032190F">
        <w:rPr>
          <w:sz w:val="23"/>
          <w:szCs w:val="23"/>
          <w:lang w:val="fr-FR"/>
        </w:rPr>
        <w:t xml:space="preserve">fragment de </w:t>
      </w:r>
      <w:hyperlink r:id="rId11743" w:anchor="Cul_Art_TAC_T_a_statuettes" w:history="1">
        <w:r w:rsidRPr="0032190F">
          <w:rPr>
            <w:rStyle w:val="Hyperlink"/>
            <w:sz w:val="23"/>
            <w:szCs w:val="23"/>
            <w:lang w:val="fr-FR"/>
          </w:rPr>
          <w:t>statuette</w:t>
        </w:r>
      </w:hyperlink>
      <w:r w:rsidRPr="0032190F">
        <w:rPr>
          <w:sz w:val="23"/>
          <w:szCs w:val="23"/>
          <w:lang w:val="fr-FR"/>
        </w:rPr>
        <w:t xml:space="preserve"> daté du </w:t>
      </w:r>
      <w:hyperlink r:id="rId11744" w:anchor="Cul_Rubane_ancien" w:history="1">
        <w:r w:rsidRPr="0032190F">
          <w:rPr>
            <w:rStyle w:val="Hyperlink"/>
            <w:sz w:val="23"/>
            <w:szCs w:val="23"/>
            <w:lang w:val="fr-FR"/>
          </w:rPr>
          <w:t>Rubané ancien</w:t>
        </w:r>
      </w:hyperlink>
      <w:r w:rsidRPr="0032190F">
        <w:rPr>
          <w:sz w:val="23"/>
          <w:szCs w:val="23"/>
          <w:lang w:val="fr-FR"/>
        </w:rPr>
        <w:t xml:space="preserve"> (BIB 2363)</w:t>
      </w:r>
    </w:p>
    <w:p w14:paraId="1A9FD68B" w14:textId="77777777" w:rsidR="006D369E" w:rsidRPr="0032190F" w:rsidRDefault="006D369E" w:rsidP="00242C0F">
      <w:pPr>
        <w:jc w:val="both"/>
        <w:rPr>
          <w:sz w:val="23"/>
          <w:szCs w:val="23"/>
          <w:lang w:val="fr-FR"/>
        </w:rPr>
      </w:pPr>
    </w:p>
    <w:p w14:paraId="00F64500" w14:textId="77777777" w:rsidR="006D369E" w:rsidRPr="0032190F" w:rsidRDefault="006D369E" w:rsidP="00426FF9">
      <w:pPr>
        <w:pStyle w:val="Heading1"/>
      </w:pPr>
      <w:bookmarkStart w:id="4747" w:name="Sit_Lingosheim"/>
      <w:r w:rsidRPr="0032190F">
        <w:t>LINGOSHEIM</w:t>
      </w:r>
      <w:bookmarkEnd w:id="4747"/>
    </w:p>
    <w:p w14:paraId="02C1D4D0" w14:textId="77777777" w:rsidR="006D369E" w:rsidRPr="0032190F" w:rsidRDefault="006D369E" w:rsidP="00242C0F">
      <w:pPr>
        <w:jc w:val="both"/>
        <w:rPr>
          <w:sz w:val="23"/>
          <w:szCs w:val="23"/>
          <w:lang w:val="fr-FR"/>
        </w:rPr>
      </w:pPr>
    </w:p>
    <w:p w14:paraId="610DF1CC" w14:textId="55905742" w:rsidR="006D369E" w:rsidRPr="0032190F" w:rsidRDefault="006D369E" w:rsidP="006D369E">
      <w:pPr>
        <w:jc w:val="both"/>
        <w:rPr>
          <w:sz w:val="23"/>
          <w:szCs w:val="23"/>
          <w:lang w:val="fr-FR"/>
        </w:rPr>
      </w:pPr>
      <w:r w:rsidRPr="0032190F">
        <w:rPr>
          <w:sz w:val="23"/>
          <w:szCs w:val="23"/>
          <w:lang w:val="fr-FR"/>
        </w:rPr>
        <w:t xml:space="preserve">Bas-Rhin, un pied [d'une statuette] daté du </w:t>
      </w:r>
      <w:hyperlink r:id="rId11745" w:anchor="Cul_Rubane_ancien" w:history="1">
        <w:r w:rsidRPr="0032190F">
          <w:rPr>
            <w:rStyle w:val="Hyperlink"/>
            <w:lang w:val="fr-FR"/>
          </w:rPr>
          <w:t>Rubané ancien</w:t>
        </w:r>
      </w:hyperlink>
      <w:r w:rsidRPr="0032190F">
        <w:rPr>
          <w:sz w:val="23"/>
          <w:szCs w:val="23"/>
          <w:lang w:val="fr-FR"/>
        </w:rPr>
        <w:t xml:space="preserve"> (BIB 1783 p. 51)</w:t>
      </w:r>
    </w:p>
    <w:p w14:paraId="6F021A53" w14:textId="77777777" w:rsidR="004F2DA7" w:rsidRPr="0032190F" w:rsidRDefault="005F75DD" w:rsidP="00242C0F">
      <w:pPr>
        <w:jc w:val="both"/>
        <w:rPr>
          <w:lang w:val="fr-FR"/>
        </w:rPr>
      </w:pPr>
      <w:r w:rsidRPr="0032190F">
        <w:rPr>
          <w:lang w:val="fr-FR"/>
        </w:rPr>
        <w:t xml:space="preserve"> </w:t>
      </w:r>
    </w:p>
    <w:p w14:paraId="3EB8D35F" w14:textId="77777777" w:rsidR="00FF54F9" w:rsidRPr="0032190F" w:rsidRDefault="00FF54F9" w:rsidP="00426FF9">
      <w:pPr>
        <w:pStyle w:val="Heading1"/>
      </w:pPr>
      <w:r w:rsidRPr="0032190F">
        <w:t>MIGENNES</w:t>
      </w:r>
    </w:p>
    <w:p w14:paraId="5391A8AB" w14:textId="77777777" w:rsidR="00FF54F9" w:rsidRPr="0032190F" w:rsidRDefault="00FF54F9" w:rsidP="00242C0F">
      <w:pPr>
        <w:jc w:val="both"/>
        <w:rPr>
          <w:lang w:val="fr-FR"/>
        </w:rPr>
      </w:pPr>
    </w:p>
    <w:p w14:paraId="16009B10" w14:textId="032C3FF1" w:rsidR="00FF54F9" w:rsidRPr="0032190F" w:rsidRDefault="00FF54F9" w:rsidP="00242C0F">
      <w:pPr>
        <w:jc w:val="both"/>
        <w:rPr>
          <w:lang w:val="fr-FR"/>
        </w:rPr>
      </w:pPr>
      <w:r w:rsidRPr="0032190F">
        <w:rPr>
          <w:lang w:val="fr-FR"/>
        </w:rPr>
        <w:t xml:space="preserve">La nécropole de Migennes (Yonne) montre plusieurs sépultures marquées par du mobilier d’accompagnement prestigieux telle une tombe datée du début du </w:t>
      </w:r>
      <w:hyperlink r:id="rId11746" w:anchor="Cul_Bronze_final" w:history="1">
        <w:r w:rsidRPr="0032190F">
          <w:rPr>
            <w:rStyle w:val="Hyperlink"/>
            <w:lang w:val="fr-FR"/>
          </w:rPr>
          <w:t>Bronze final</w:t>
        </w:r>
      </w:hyperlink>
      <w:r w:rsidRPr="0032190F">
        <w:rPr>
          <w:lang w:val="fr-FR"/>
        </w:rPr>
        <w:t xml:space="preserve"> avec une épée en bronze de type Rixheim (BIB 71 p. 115)</w:t>
      </w:r>
    </w:p>
    <w:p w14:paraId="304980B7" w14:textId="77777777" w:rsidR="00CC106D" w:rsidRPr="0032190F" w:rsidRDefault="00CC106D" w:rsidP="00242C0F">
      <w:pPr>
        <w:jc w:val="both"/>
        <w:rPr>
          <w:lang w:val="fr-FR"/>
        </w:rPr>
      </w:pPr>
    </w:p>
    <w:p w14:paraId="0EDBC666" w14:textId="77777777" w:rsidR="00242C0F" w:rsidRPr="0032190F" w:rsidRDefault="00242C0F" w:rsidP="00426FF9">
      <w:pPr>
        <w:pStyle w:val="Heading1"/>
      </w:pPr>
      <w:bookmarkStart w:id="4748" w:name="Sit_Nesachum"/>
      <w:r w:rsidRPr="0032190F">
        <w:t>NESACHUM</w:t>
      </w:r>
      <w:bookmarkEnd w:id="4748"/>
    </w:p>
    <w:p w14:paraId="2056E955" w14:textId="77777777" w:rsidR="00242C0F" w:rsidRPr="0032190F" w:rsidRDefault="00242C0F" w:rsidP="00242C0F">
      <w:pPr>
        <w:jc w:val="both"/>
        <w:rPr>
          <w:lang w:val="fr-FR"/>
        </w:rPr>
      </w:pPr>
    </w:p>
    <w:p w14:paraId="41423726" w14:textId="333DF104" w:rsidR="00242C0F" w:rsidRPr="0032190F" w:rsidRDefault="00242C0F" w:rsidP="00242C0F">
      <w:pPr>
        <w:jc w:val="both"/>
        <w:rPr>
          <w:lang w:val="fr-FR"/>
        </w:rPr>
      </w:pPr>
      <w:r w:rsidRPr="0032190F">
        <w:rPr>
          <w:lang w:val="fr-FR"/>
        </w:rPr>
        <w:t xml:space="preserve">Nesachim ? Site important pour la(les) représentation(s) </w:t>
      </w:r>
      <w:hyperlink r:id="rId11747" w:anchor="Cul_Proto_Art_TAC_T_a" w:history="1">
        <w:r w:rsidR="00673F0D" w:rsidRPr="0032190F">
          <w:rPr>
            <w:rStyle w:val="Hyperlink"/>
            <w:lang w:val="fr-FR"/>
          </w:rPr>
          <w:t>anthropomorphes</w:t>
        </w:r>
      </w:hyperlink>
      <w:r w:rsidRPr="0032190F">
        <w:rPr>
          <w:lang w:val="fr-FR"/>
        </w:rPr>
        <w:t xml:space="preserve">aurour du début de l’âge du Fer (BIB 1874) </w:t>
      </w:r>
    </w:p>
    <w:p w14:paraId="244A7B68" w14:textId="77777777" w:rsidR="00617F0D" w:rsidRPr="0032190F" w:rsidRDefault="00617F0D" w:rsidP="00242C0F">
      <w:pPr>
        <w:jc w:val="both"/>
        <w:rPr>
          <w:lang w:val="fr-FR"/>
        </w:rPr>
      </w:pPr>
    </w:p>
    <w:p w14:paraId="586D0D03" w14:textId="77777777" w:rsidR="00617F0D" w:rsidRPr="0032190F" w:rsidRDefault="00617F0D" w:rsidP="00426FF9">
      <w:pPr>
        <w:pStyle w:val="Heading1"/>
      </w:pPr>
      <w:bookmarkStart w:id="4749" w:name="Sit_Grachwil"/>
      <w:r w:rsidRPr="0032190F">
        <w:t>GRACHWIL</w:t>
      </w:r>
    </w:p>
    <w:bookmarkEnd w:id="4749"/>
    <w:p w14:paraId="6A9909D3" w14:textId="77777777" w:rsidR="00617F0D" w:rsidRPr="0032190F" w:rsidRDefault="00617F0D" w:rsidP="00242C0F">
      <w:pPr>
        <w:jc w:val="both"/>
        <w:rPr>
          <w:lang w:val="fr-FR"/>
        </w:rPr>
      </w:pPr>
    </w:p>
    <w:p w14:paraId="0C1AC669" w14:textId="1C18151B" w:rsidR="00617F0D" w:rsidRPr="0032190F" w:rsidRDefault="00617F0D" w:rsidP="00242C0F">
      <w:pPr>
        <w:jc w:val="both"/>
        <w:rPr>
          <w:lang w:val="fr-FR"/>
        </w:rPr>
      </w:pPr>
      <w:r w:rsidRPr="0032190F">
        <w:rPr>
          <w:lang w:val="fr-FR"/>
        </w:rPr>
        <w:t>Grächwil (</w:t>
      </w:r>
      <w:r w:rsidR="004D1585" w:rsidRPr="0032190F">
        <w:rPr>
          <w:lang w:val="fr-FR"/>
        </w:rPr>
        <w:t xml:space="preserve">Grächwil, Berne), en </w:t>
      </w:r>
      <w:r w:rsidRPr="0032190F">
        <w:rPr>
          <w:lang w:val="fr-FR"/>
        </w:rPr>
        <w:t>Suisse</w:t>
      </w:r>
      <w:r w:rsidR="003C6AA2" w:rsidRPr="0032190F">
        <w:rPr>
          <w:lang w:val="fr-FR"/>
        </w:rPr>
        <w:t>, dans l’aire nord alpine occidentale,</w:t>
      </w:r>
      <w:r w:rsidRPr="0032190F">
        <w:rPr>
          <w:lang w:val="fr-FR"/>
        </w:rPr>
        <w:t xml:space="preserve"> a livré une hydrie </w:t>
      </w:r>
      <w:r w:rsidR="003C6AA2" w:rsidRPr="0032190F">
        <w:rPr>
          <w:lang w:val="fr-FR"/>
        </w:rPr>
        <w:t xml:space="preserve">en bronze </w:t>
      </w:r>
      <w:r w:rsidRPr="0032190F">
        <w:rPr>
          <w:lang w:val="fr-FR"/>
        </w:rPr>
        <w:t>d’importation méditerranéenne (atelier grec d’Italie) attribuée au Hallstatt et montrant des décors figuratifs (BIB 2049 p. 28)</w:t>
      </w:r>
      <w:r w:rsidR="003C6AA2" w:rsidRPr="0032190F">
        <w:rPr>
          <w:lang w:val="fr-FR"/>
        </w:rPr>
        <w:t xml:space="preserve">. Le décor de cette hydrie montre que dès le </w:t>
      </w:r>
      <w:hyperlink r:id="rId11748" w:anchor="Cul_Hallstatt_D" w:history="1">
        <w:r w:rsidR="003C6AA2" w:rsidRPr="0032190F">
          <w:rPr>
            <w:rStyle w:val="Hyperlink"/>
            <w:lang w:val="fr-FR"/>
          </w:rPr>
          <w:t>Ha D</w:t>
        </w:r>
      </w:hyperlink>
      <w:r w:rsidR="003C6AA2" w:rsidRPr="0032190F">
        <w:rPr>
          <w:lang w:val="fr-FR"/>
        </w:rPr>
        <w:t xml:space="preserve"> le thème du « maître » ou de la « maîtresse des animaux » (BIB 2049 p. 28)</w:t>
      </w:r>
    </w:p>
    <w:p w14:paraId="7A3A6D0D" w14:textId="3ADC4477" w:rsidR="000A72D0" w:rsidRPr="0032190F" w:rsidRDefault="000A72D0" w:rsidP="00242C0F">
      <w:pPr>
        <w:jc w:val="both"/>
        <w:rPr>
          <w:lang w:val="fr-FR"/>
        </w:rPr>
      </w:pPr>
      <w:r w:rsidRPr="0032190F">
        <w:rPr>
          <w:lang w:val="fr-FR"/>
        </w:rPr>
        <w:t xml:space="preserve">Tombe. Une fibule probablement </w:t>
      </w:r>
      <w:hyperlink r:id="rId11749" w:anchor="Cul_Golasecca" w:history="1">
        <w:r w:rsidRPr="0032190F">
          <w:rPr>
            <w:rStyle w:val="Hyperlink"/>
            <w:lang w:val="fr-FR"/>
          </w:rPr>
          <w:t>Golasecca</w:t>
        </w:r>
      </w:hyperlink>
      <w:r w:rsidRPr="0032190F">
        <w:rPr>
          <w:lang w:val="fr-FR"/>
        </w:rPr>
        <w:t xml:space="preserve"> associée à l'hydrie (BIB 2288 p. 213)</w:t>
      </w:r>
    </w:p>
    <w:p w14:paraId="2E7693CB" w14:textId="77777777" w:rsidR="003A0D7C" w:rsidRPr="0032190F" w:rsidRDefault="003A0D7C" w:rsidP="00242C0F">
      <w:pPr>
        <w:jc w:val="both"/>
        <w:rPr>
          <w:lang w:val="fr-FR"/>
        </w:rPr>
      </w:pPr>
    </w:p>
    <w:p w14:paraId="1610A731" w14:textId="77777777" w:rsidR="003A0D7C" w:rsidRPr="0032190F" w:rsidRDefault="003A0D7C" w:rsidP="00426FF9">
      <w:pPr>
        <w:pStyle w:val="Heading1"/>
      </w:pPr>
      <w:bookmarkStart w:id="4750" w:name="Sit_Saint_Nicolas"/>
      <w:r w:rsidRPr="0032190F">
        <w:lastRenderedPageBreak/>
        <w:t>SAINT NICOLAS</w:t>
      </w:r>
    </w:p>
    <w:bookmarkEnd w:id="4750"/>
    <w:p w14:paraId="17EAD17A" w14:textId="77777777" w:rsidR="000A72D0" w:rsidRPr="0032190F" w:rsidRDefault="000A72D0" w:rsidP="00242C0F">
      <w:pPr>
        <w:jc w:val="both"/>
        <w:rPr>
          <w:lang w:val="fr-FR"/>
        </w:rPr>
      </w:pPr>
    </w:p>
    <w:p w14:paraId="26730485" w14:textId="77777777" w:rsidR="003A0D7C" w:rsidRPr="0032190F" w:rsidRDefault="003A0D7C" w:rsidP="00242C0F">
      <w:pPr>
        <w:jc w:val="both"/>
        <w:rPr>
          <w:lang w:val="fr-FR"/>
        </w:rPr>
      </w:pPr>
      <w:r w:rsidRPr="0032190F">
        <w:rPr>
          <w:lang w:val="fr-FR"/>
        </w:rPr>
        <w:t>La sépulture double du tumulus de Saint-Nicolas, le long de la rive gauche de la Viège [Vispa], appartient à une phase un peu plus récente, au début du Ha D2 de notre chronologie ou début de l’horizon 7a de Parzinger (Ti A) (BIB 2288 p. 225)</w:t>
      </w:r>
    </w:p>
    <w:p w14:paraId="25813BEF" w14:textId="77777777" w:rsidR="003A0D7C" w:rsidRPr="0032190F" w:rsidRDefault="003A0D7C" w:rsidP="00242C0F">
      <w:pPr>
        <w:jc w:val="both"/>
        <w:rPr>
          <w:lang w:val="fr-FR"/>
        </w:rPr>
      </w:pPr>
    </w:p>
    <w:p w14:paraId="69E4FC97" w14:textId="77777777" w:rsidR="000A72D0" w:rsidRPr="0032190F" w:rsidRDefault="000A72D0" w:rsidP="00426FF9">
      <w:pPr>
        <w:pStyle w:val="Heading1"/>
      </w:pPr>
      <w:bookmarkStart w:id="4751" w:name="Sit_Loeche_Bains"/>
      <w:r w:rsidRPr="0032190F">
        <w:t>LOECHE-LES-BAINS</w:t>
      </w:r>
    </w:p>
    <w:bookmarkEnd w:id="4751"/>
    <w:p w14:paraId="10BB129C" w14:textId="77777777" w:rsidR="000A72D0" w:rsidRPr="0032190F" w:rsidRDefault="000A72D0" w:rsidP="00242C0F">
      <w:pPr>
        <w:jc w:val="both"/>
        <w:rPr>
          <w:sz w:val="23"/>
          <w:szCs w:val="23"/>
          <w:lang w:val="fr-FR"/>
        </w:rPr>
      </w:pPr>
    </w:p>
    <w:p w14:paraId="73C5B7C5" w14:textId="5D12ED2A" w:rsidR="000A72D0" w:rsidRPr="0032190F" w:rsidRDefault="000A72D0" w:rsidP="00242C0F">
      <w:pPr>
        <w:jc w:val="both"/>
        <w:rPr>
          <w:sz w:val="23"/>
          <w:szCs w:val="23"/>
          <w:lang w:val="fr-FR"/>
        </w:rPr>
      </w:pPr>
      <w:r w:rsidRPr="0032190F">
        <w:rPr>
          <w:sz w:val="23"/>
          <w:szCs w:val="23"/>
          <w:lang w:val="fr-FR"/>
        </w:rPr>
        <w:t xml:space="preserve">Tombes de femmes parées des fibules typiques de la troisième période de </w:t>
      </w:r>
      <w:hyperlink r:id="rId11750" w:anchor="Cul_Golasecca_III" w:history="1">
        <w:r w:rsidRPr="0032190F">
          <w:rPr>
            <w:rStyle w:val="Hyperlink"/>
            <w:sz w:val="23"/>
            <w:szCs w:val="23"/>
            <w:lang w:val="fr-FR"/>
          </w:rPr>
          <w:t>Golasecca</w:t>
        </w:r>
      </w:hyperlink>
      <w:r w:rsidRPr="0032190F">
        <w:rPr>
          <w:sz w:val="23"/>
          <w:szCs w:val="23"/>
          <w:lang w:val="fr-FR"/>
        </w:rPr>
        <w:t xml:space="preserve"> </w:t>
      </w:r>
      <w:r w:rsidRPr="0032190F">
        <w:rPr>
          <w:lang w:val="fr-FR"/>
        </w:rPr>
        <w:t>(BIB 2288 p. 282)</w:t>
      </w:r>
      <w:r w:rsidRPr="0032190F">
        <w:rPr>
          <w:sz w:val="23"/>
          <w:szCs w:val="23"/>
          <w:lang w:val="fr-FR"/>
        </w:rPr>
        <w:t xml:space="preserve"> Les fibules découvertes à Loèche-les-bains (1400 m) désignent les colsdu Lötschen ou de la Gemmi comme les axes de pénétration utilisés au Golasecca IIB et au G IIIA (BIB 2288 p. 282)</w:t>
      </w:r>
    </w:p>
    <w:p w14:paraId="0327FD40" w14:textId="77777777" w:rsidR="003A0D7C" w:rsidRPr="0032190F" w:rsidRDefault="003A0D7C" w:rsidP="00242C0F">
      <w:pPr>
        <w:jc w:val="both"/>
        <w:rPr>
          <w:sz w:val="23"/>
          <w:szCs w:val="23"/>
          <w:lang w:val="fr-FR"/>
        </w:rPr>
      </w:pPr>
    </w:p>
    <w:p w14:paraId="302B3D51" w14:textId="77777777" w:rsidR="003A0D7C" w:rsidRPr="0032190F" w:rsidRDefault="003A0D7C" w:rsidP="00426FF9">
      <w:pPr>
        <w:pStyle w:val="Heading1"/>
      </w:pPr>
      <w:bookmarkStart w:id="4752" w:name="Sit_Fischmarkt_3"/>
      <w:r w:rsidRPr="0032190F">
        <w:t>FISCHMARKT 3</w:t>
      </w:r>
    </w:p>
    <w:bookmarkEnd w:id="4752"/>
    <w:p w14:paraId="05DC27B2" w14:textId="77777777" w:rsidR="003A0D7C" w:rsidRPr="0032190F" w:rsidRDefault="003A0D7C" w:rsidP="00242C0F">
      <w:pPr>
        <w:jc w:val="both"/>
        <w:rPr>
          <w:sz w:val="23"/>
          <w:szCs w:val="23"/>
          <w:lang w:val="fr-FR"/>
        </w:rPr>
      </w:pPr>
    </w:p>
    <w:p w14:paraId="69EB84EB" w14:textId="77777777" w:rsidR="003A0D7C" w:rsidRPr="0032190F" w:rsidRDefault="003A0D7C" w:rsidP="00242C0F">
      <w:pPr>
        <w:jc w:val="both"/>
        <w:rPr>
          <w:sz w:val="23"/>
          <w:szCs w:val="23"/>
          <w:lang w:val="fr-FR"/>
        </w:rPr>
      </w:pPr>
      <w:r w:rsidRPr="0032190F">
        <w:rPr>
          <w:sz w:val="23"/>
          <w:szCs w:val="23"/>
          <w:lang w:val="fr-FR"/>
        </w:rPr>
        <w:t xml:space="preserve">L'habitat (station alpine) de Fischmarkt 3 (Zoug, Suisse) a livré une fibule </w:t>
      </w:r>
      <w:r w:rsidRPr="0032190F">
        <w:rPr>
          <w:i/>
          <w:sz w:val="23"/>
          <w:szCs w:val="23"/>
          <w:lang w:val="fr-FR"/>
        </w:rPr>
        <w:t xml:space="preserve">a navicella </w:t>
      </w:r>
      <w:r w:rsidRPr="0032190F">
        <w:rPr>
          <w:sz w:val="23"/>
          <w:szCs w:val="23"/>
          <w:lang w:val="fr-FR"/>
        </w:rPr>
        <w:t>(BIB 2288 p. 207)</w:t>
      </w:r>
    </w:p>
    <w:p w14:paraId="0B57207D" w14:textId="77777777" w:rsidR="003A0D7C" w:rsidRPr="0032190F" w:rsidRDefault="003A0D7C" w:rsidP="00242C0F">
      <w:pPr>
        <w:jc w:val="both"/>
        <w:rPr>
          <w:sz w:val="23"/>
          <w:szCs w:val="23"/>
          <w:lang w:val="fr-FR"/>
        </w:rPr>
      </w:pPr>
    </w:p>
    <w:p w14:paraId="28860B37" w14:textId="77777777" w:rsidR="003A0D7C" w:rsidRPr="0032190F" w:rsidRDefault="003A0D7C" w:rsidP="00426FF9">
      <w:pPr>
        <w:pStyle w:val="Heading1"/>
      </w:pPr>
      <w:r w:rsidRPr="0032190F">
        <w:t>BAAR</w:t>
      </w:r>
    </w:p>
    <w:p w14:paraId="39691279" w14:textId="77777777" w:rsidR="003A0D7C" w:rsidRPr="00B3153A" w:rsidRDefault="003A0D7C" w:rsidP="003A0D7C">
      <w:pPr>
        <w:pStyle w:val="Default"/>
        <w:jc w:val="both"/>
        <w:rPr>
          <w:lang w:val="fr-FR"/>
        </w:rPr>
      </w:pPr>
      <w:r w:rsidRPr="00B3153A">
        <w:rPr>
          <w:lang w:val="fr-FR"/>
        </w:rPr>
        <w:t>Früebergstrasse (BIB 2288 p. 237)</w:t>
      </w:r>
    </w:p>
    <w:p w14:paraId="0EF68F77" w14:textId="77777777" w:rsidR="003A0D7C" w:rsidRPr="0032190F" w:rsidRDefault="003A0D7C" w:rsidP="00242C0F">
      <w:pPr>
        <w:jc w:val="both"/>
        <w:rPr>
          <w:sz w:val="23"/>
          <w:szCs w:val="23"/>
          <w:lang w:val="fr-FR"/>
        </w:rPr>
      </w:pPr>
    </w:p>
    <w:p w14:paraId="23EA841A" w14:textId="77777777" w:rsidR="003A0D7C" w:rsidRPr="0032190F" w:rsidRDefault="003A0D7C" w:rsidP="00242C0F">
      <w:pPr>
        <w:jc w:val="both"/>
        <w:rPr>
          <w:sz w:val="23"/>
          <w:szCs w:val="23"/>
          <w:lang w:val="fr-FR"/>
        </w:rPr>
      </w:pPr>
      <w:r w:rsidRPr="0032190F">
        <w:rPr>
          <w:sz w:val="23"/>
          <w:szCs w:val="23"/>
          <w:lang w:val="fr-FR"/>
        </w:rPr>
        <w:t xml:space="preserve">Les stations de Baar (Zoug, Suisse) et de Fischmarkt 3 ont livré six fragments de fibules dont la typologie permet d’établir une présence ponctuelle de mobilier de Golasecca échelonnée depuis le Ha D1 (TiA, G IIA) jusqu’à l’époque laténienne, comme le documente un disque d’arrêt de fibule serpentiforme de type </w:t>
      </w:r>
      <w:r w:rsidRPr="0032190F">
        <w:rPr>
          <w:i/>
          <w:iCs/>
          <w:sz w:val="23"/>
          <w:szCs w:val="23"/>
          <w:lang w:val="fr-FR"/>
        </w:rPr>
        <w:t>Fraore</w:t>
      </w:r>
      <w:r w:rsidRPr="0032190F">
        <w:rPr>
          <w:sz w:val="23"/>
          <w:szCs w:val="23"/>
          <w:lang w:val="fr-FR"/>
        </w:rPr>
        <w:t>. Situées à proximité du lac de Zoug sur la route du Gothard, les stations alpines de Baar et de Fischmarkt 3 sont intégrées, dès le Ha D1, au réseau de communication reliant le domaine de Golasecca et en particulier son faciès septentrional au secteur oriental des Alpes (BIB 2288 p. 237)</w:t>
      </w:r>
    </w:p>
    <w:p w14:paraId="76DA91F0" w14:textId="77777777" w:rsidR="00E61E13" w:rsidRPr="0032190F" w:rsidRDefault="00E61E13" w:rsidP="00242C0F">
      <w:pPr>
        <w:jc w:val="both"/>
        <w:rPr>
          <w:sz w:val="23"/>
          <w:szCs w:val="23"/>
          <w:lang w:val="fr-FR"/>
        </w:rPr>
      </w:pPr>
    </w:p>
    <w:p w14:paraId="3A1DA2BE" w14:textId="77777777" w:rsidR="00E61E13" w:rsidRPr="0032190F" w:rsidRDefault="00E61E13" w:rsidP="00426FF9">
      <w:pPr>
        <w:pStyle w:val="Heading1"/>
      </w:pPr>
      <w:bookmarkStart w:id="4753" w:name="Sit_Schonenbrunnen"/>
      <w:r w:rsidRPr="0032190F">
        <w:t>SCHONENBRUNNEN</w:t>
      </w:r>
    </w:p>
    <w:bookmarkEnd w:id="4753"/>
    <w:p w14:paraId="1DF924EC" w14:textId="77777777" w:rsidR="00E61E13" w:rsidRDefault="00E61E13" w:rsidP="00E61E13">
      <w:pPr>
        <w:pStyle w:val="Default"/>
        <w:jc w:val="both"/>
        <w:rPr>
          <w:lang w:val="fr-FR"/>
        </w:rPr>
      </w:pPr>
    </w:p>
    <w:p w14:paraId="7A0A39AA" w14:textId="77777777" w:rsidR="00E61E13" w:rsidRPr="00E61E13" w:rsidRDefault="00E61E13" w:rsidP="00E61E13">
      <w:pPr>
        <w:pStyle w:val="Default"/>
        <w:jc w:val="both"/>
        <w:rPr>
          <w:lang w:val="fr-FR"/>
        </w:rPr>
      </w:pPr>
      <w:r w:rsidRPr="00E61E13">
        <w:rPr>
          <w:lang w:val="fr-FR"/>
        </w:rPr>
        <w:t>Schonenbrunnen (</w:t>
      </w:r>
      <w:r w:rsidRPr="00E61E13">
        <w:rPr>
          <w:szCs w:val="16"/>
          <w:lang w:val="fr-FR"/>
        </w:rPr>
        <w:t>Neuenegg</w:t>
      </w:r>
      <w:r w:rsidRPr="00E61E13">
        <w:rPr>
          <w:lang w:val="fr-FR"/>
        </w:rPr>
        <w:t>, Suisse) nécropole tumulaire</w:t>
      </w:r>
      <w:r>
        <w:rPr>
          <w:lang w:val="fr-FR"/>
        </w:rPr>
        <w:t xml:space="preserve"> qui a livré une fibule serpentiforme peut-être issue de l'aire Golasecca datée de GIIA/GIIAB (BIB 2288 p. 222)</w:t>
      </w:r>
    </w:p>
    <w:p w14:paraId="755316FB" w14:textId="77777777" w:rsidR="00E8758E" w:rsidRPr="0032190F" w:rsidRDefault="00E8758E" w:rsidP="00242C0F">
      <w:pPr>
        <w:jc w:val="both"/>
        <w:rPr>
          <w:lang w:val="fr-FR"/>
        </w:rPr>
      </w:pPr>
    </w:p>
    <w:p w14:paraId="0FA58E80" w14:textId="77777777" w:rsidR="00E8758E" w:rsidRPr="0032190F" w:rsidRDefault="00E8758E" w:rsidP="00426FF9">
      <w:pPr>
        <w:pStyle w:val="Heading1"/>
      </w:pPr>
      <w:r w:rsidRPr="0032190F">
        <w:t>FUHRHOLZ</w:t>
      </w:r>
    </w:p>
    <w:p w14:paraId="5D588CF4" w14:textId="77777777" w:rsidR="00E8758E" w:rsidRPr="0032190F" w:rsidRDefault="00E8758E" w:rsidP="00242C0F">
      <w:pPr>
        <w:jc w:val="both"/>
        <w:rPr>
          <w:lang w:val="fr-FR"/>
        </w:rPr>
      </w:pPr>
    </w:p>
    <w:p w14:paraId="29245F48" w14:textId="7C396CF7" w:rsidR="00DF2538" w:rsidRPr="0032190F" w:rsidRDefault="00E8758E" w:rsidP="00DF2538">
      <w:pPr>
        <w:jc w:val="both"/>
        <w:rPr>
          <w:lang w:val="fr-FR"/>
        </w:rPr>
      </w:pPr>
      <w:r w:rsidRPr="0032190F">
        <w:rPr>
          <w:lang w:val="fr-FR"/>
        </w:rPr>
        <w:t xml:space="preserve">Le site de Führholz (Carinthie) a livré une figurine datée du début de La Tène figurant une variante du(de la) </w:t>
      </w:r>
      <w:hyperlink r:id="rId11751" w:anchor="Cul_Art_TAC_c_Potnia_Theron" w:history="1">
        <w:r w:rsidR="00CF3306" w:rsidRPr="00CF3306">
          <w:rPr>
            <w:rStyle w:val="Hyperlink"/>
            <w:lang w:val="fr-FR"/>
          </w:rPr>
          <w:t>Potnia Theron</w:t>
        </w:r>
      </w:hyperlink>
      <w:r w:rsidR="00CF3306" w:rsidRPr="0032190F">
        <w:rPr>
          <w:lang w:val="fr-FR"/>
        </w:rPr>
        <w:t xml:space="preserve"> </w:t>
      </w:r>
      <w:r w:rsidR="00DF2538" w:rsidRPr="0032190F">
        <w:rPr>
          <w:lang w:val="fr-FR"/>
        </w:rPr>
        <w:t>(BIB 2049 p. 31) et « maître des animaux » présent sur des objets de type laténien (BIB 2049 fig. 3)</w:t>
      </w:r>
    </w:p>
    <w:p w14:paraId="7368238C" w14:textId="77777777" w:rsidR="00E8758E" w:rsidRPr="0032190F" w:rsidRDefault="00E8758E" w:rsidP="00242C0F">
      <w:pPr>
        <w:jc w:val="both"/>
        <w:rPr>
          <w:lang w:val="fr-FR"/>
        </w:rPr>
      </w:pPr>
    </w:p>
    <w:p w14:paraId="7D289C41" w14:textId="77777777" w:rsidR="00DB568A" w:rsidRPr="0032190F" w:rsidRDefault="00DB568A" w:rsidP="00242C0F">
      <w:pPr>
        <w:jc w:val="both"/>
        <w:rPr>
          <w:lang w:val="fr-FR"/>
        </w:rPr>
      </w:pPr>
      <w:r w:rsidRPr="0032190F">
        <w:rPr>
          <w:lang w:val="fr-FR"/>
        </w:rPr>
        <w:t>MOORDORF</w:t>
      </w:r>
    </w:p>
    <w:p w14:paraId="19FF671F" w14:textId="77777777" w:rsidR="00DB568A" w:rsidRPr="0032190F" w:rsidRDefault="00DB568A" w:rsidP="00242C0F">
      <w:pPr>
        <w:jc w:val="both"/>
        <w:rPr>
          <w:lang w:val="fr-FR"/>
        </w:rPr>
      </w:pPr>
    </w:p>
    <w:p w14:paraId="7623CD53" w14:textId="77777777" w:rsidR="00DB568A" w:rsidRPr="0032190F" w:rsidRDefault="00DB568A" w:rsidP="00242C0F">
      <w:pPr>
        <w:jc w:val="both"/>
        <w:rPr>
          <w:lang w:val="fr-FR"/>
        </w:rPr>
      </w:pPr>
      <w:r w:rsidRPr="0032190F">
        <w:rPr>
          <w:lang w:val="fr-FR"/>
        </w:rPr>
        <w:t>Le site de Moordorf (Niedersachsen, Allemagne) a livré un disque en or interprété comme une représentation du Soleil (BIB 2082)</w:t>
      </w:r>
    </w:p>
    <w:p w14:paraId="5688EAC7" w14:textId="77777777" w:rsidR="00DB568A" w:rsidRPr="0032190F" w:rsidRDefault="00DB568A" w:rsidP="00242C0F">
      <w:pPr>
        <w:jc w:val="both"/>
        <w:rPr>
          <w:lang w:val="fr-FR"/>
        </w:rPr>
      </w:pPr>
      <w:r w:rsidRPr="0032190F">
        <w:rPr>
          <w:lang w:val="fr-FR"/>
        </w:rPr>
        <w:t>Composé de plusieurs registres concentriques (bosselettes, rayons, zigzags sur l’extérieur). Le disque a un système de fixation. Des traits préparatoires tracés au compas sont encore observable. Il y a eu une polémique sur l’authenticité du disque car sa teneur en or est exceptionnelle pour l’époque mais l’or, d’aspect mat, est un élément montrant l’antiquité du disque (BIB 2082)</w:t>
      </w:r>
    </w:p>
    <w:p w14:paraId="5DA3B76C" w14:textId="77777777" w:rsidR="00DB568A" w:rsidRPr="0032190F" w:rsidRDefault="00DB568A" w:rsidP="00242C0F">
      <w:pPr>
        <w:jc w:val="both"/>
        <w:rPr>
          <w:lang w:val="fr-FR"/>
        </w:rPr>
      </w:pPr>
      <w:r w:rsidRPr="0032190F">
        <w:rPr>
          <w:lang w:val="fr-FR"/>
        </w:rPr>
        <w:t>Ce disque est très proche morphologiquement de celui de Knowes of Trotty (BIB 2082)</w:t>
      </w:r>
    </w:p>
    <w:p w14:paraId="6CC08FFC" w14:textId="77777777" w:rsidR="00DB568A" w:rsidRPr="0032190F" w:rsidRDefault="00DB568A" w:rsidP="00242C0F">
      <w:pPr>
        <w:jc w:val="both"/>
        <w:rPr>
          <w:lang w:val="fr-FR"/>
        </w:rPr>
      </w:pPr>
    </w:p>
    <w:p w14:paraId="3260AA03" w14:textId="77777777" w:rsidR="00DB568A" w:rsidRPr="0032190F" w:rsidRDefault="00DB568A" w:rsidP="00242C0F">
      <w:pPr>
        <w:jc w:val="both"/>
        <w:rPr>
          <w:lang w:val="fr-FR"/>
        </w:rPr>
      </w:pPr>
      <w:r w:rsidRPr="0032190F">
        <w:rPr>
          <w:lang w:val="fr-FR"/>
        </w:rPr>
        <w:lastRenderedPageBreak/>
        <w:t>KNOWES OF TROTTY</w:t>
      </w:r>
    </w:p>
    <w:p w14:paraId="41670B7B" w14:textId="77777777" w:rsidR="00DB568A" w:rsidRPr="0032190F" w:rsidRDefault="00DB568A" w:rsidP="00242C0F">
      <w:pPr>
        <w:jc w:val="both"/>
        <w:rPr>
          <w:lang w:val="fr-FR"/>
        </w:rPr>
      </w:pPr>
    </w:p>
    <w:p w14:paraId="29305815" w14:textId="77777777" w:rsidR="00DB568A" w:rsidRPr="0032190F" w:rsidRDefault="00DB568A" w:rsidP="00242C0F">
      <w:pPr>
        <w:jc w:val="both"/>
        <w:rPr>
          <w:lang w:val="fr-FR"/>
        </w:rPr>
      </w:pPr>
      <w:r w:rsidRPr="0032190F">
        <w:rPr>
          <w:lang w:val="fr-FR"/>
        </w:rPr>
        <w:t>Knowes of Trotty (Écosse) a livré un disque en or, interprété comme une représentation solaire. Les registres sont concentriques et l’un d’eux montreux des rayons (traits) obliques dans une volonté de figurer un aspect dynamique de l’astre (BIB 2082)</w:t>
      </w:r>
    </w:p>
    <w:p w14:paraId="3EAFF4C5" w14:textId="77777777" w:rsidR="00DB568A" w:rsidRPr="0032190F" w:rsidRDefault="00DB568A" w:rsidP="00DB568A">
      <w:pPr>
        <w:jc w:val="both"/>
        <w:rPr>
          <w:lang w:val="fr-FR"/>
        </w:rPr>
      </w:pPr>
      <w:r w:rsidRPr="0032190F">
        <w:rPr>
          <w:lang w:val="fr-FR"/>
        </w:rPr>
        <w:t>Ce disque est très proche morphologiquement de celui de Moordorf (BIB 2082)</w:t>
      </w:r>
    </w:p>
    <w:p w14:paraId="7F4E0CEB" w14:textId="77777777" w:rsidR="00DB568A" w:rsidRPr="0032190F" w:rsidRDefault="00DB568A" w:rsidP="00DB568A">
      <w:pPr>
        <w:jc w:val="both"/>
        <w:rPr>
          <w:lang w:val="fr-FR"/>
        </w:rPr>
      </w:pPr>
    </w:p>
    <w:p w14:paraId="70528E07" w14:textId="77777777" w:rsidR="00DB568A" w:rsidRPr="0032190F" w:rsidRDefault="00DB568A" w:rsidP="00426FF9">
      <w:pPr>
        <w:pStyle w:val="Heading1"/>
      </w:pPr>
      <w:r w:rsidRPr="0032190F">
        <w:t>BISMANTOVA</w:t>
      </w:r>
    </w:p>
    <w:p w14:paraId="2A1F89B9" w14:textId="77777777" w:rsidR="00DB568A" w:rsidRPr="0032190F" w:rsidRDefault="00DB568A" w:rsidP="00DB568A">
      <w:pPr>
        <w:jc w:val="both"/>
        <w:rPr>
          <w:lang w:val="fr-FR"/>
        </w:rPr>
      </w:pPr>
    </w:p>
    <w:p w14:paraId="16F33655" w14:textId="77777777" w:rsidR="00DB568A" w:rsidRDefault="00DB568A" w:rsidP="00DB568A">
      <w:pPr>
        <w:rPr>
          <w:lang w:val="fr-FR" w:eastAsia="en-GB"/>
        </w:rPr>
      </w:pPr>
      <w:r w:rsidRPr="0032190F">
        <w:rPr>
          <w:lang w:val="fr-FR"/>
        </w:rPr>
        <w:t>Bismantova (</w:t>
      </w:r>
      <w:r w:rsidRPr="0032190F">
        <w:rPr>
          <w:lang w:val="fr-FR" w:eastAsia="en-GB"/>
        </w:rPr>
        <w:t>Emilie-Romagne, Italie) a livré deux représentations de barques (tombes 8 et 35) datées du Bronze final 3 (BIB 1880)</w:t>
      </w:r>
    </w:p>
    <w:p w14:paraId="0B78103B" w14:textId="77777777" w:rsidR="008B0538" w:rsidRDefault="008B0538" w:rsidP="00DB568A">
      <w:pPr>
        <w:rPr>
          <w:lang w:val="fr-FR" w:eastAsia="en-GB"/>
        </w:rPr>
      </w:pPr>
    </w:p>
    <w:p w14:paraId="18136780" w14:textId="77777777" w:rsidR="008B0538" w:rsidRDefault="008B0538" w:rsidP="00426FF9">
      <w:pPr>
        <w:pStyle w:val="Heading1"/>
      </w:pPr>
      <w:bookmarkStart w:id="4754" w:name="Sit_Tiefbrunn"/>
      <w:r>
        <w:t>TIEFBRUNN</w:t>
      </w:r>
    </w:p>
    <w:bookmarkEnd w:id="4754"/>
    <w:p w14:paraId="3B765897" w14:textId="77777777" w:rsidR="008B0538" w:rsidRDefault="008B0538" w:rsidP="008B0538">
      <w:pPr>
        <w:rPr>
          <w:szCs w:val="22"/>
          <w:lang w:val="fr-FR" w:eastAsia="en-GB"/>
        </w:rPr>
      </w:pPr>
    </w:p>
    <w:p w14:paraId="46317072" w14:textId="7241B5D6" w:rsidR="008B0538" w:rsidRPr="008B0538" w:rsidRDefault="008B0538" w:rsidP="008B0538">
      <w:pPr>
        <w:rPr>
          <w:lang w:val="fr-FR" w:eastAsia="en-GB"/>
        </w:rPr>
      </w:pPr>
      <w:r w:rsidRPr="008B0538">
        <w:rPr>
          <w:szCs w:val="22"/>
          <w:lang w:val="fr-FR" w:eastAsia="en-GB"/>
        </w:rPr>
        <w:t>Tiefbrunn</w:t>
      </w:r>
      <w:r>
        <w:rPr>
          <w:szCs w:val="22"/>
          <w:lang w:val="fr-FR" w:eastAsia="en-GB"/>
        </w:rPr>
        <w:t xml:space="preserve">, nécropole </w:t>
      </w:r>
      <w:hyperlink r:id="rId11752" w:anchor="Cul_Cordée" w:history="1">
        <w:r w:rsidRPr="008B0538">
          <w:rPr>
            <w:rStyle w:val="Hyperlink"/>
            <w:szCs w:val="22"/>
            <w:lang w:val="fr-FR" w:eastAsia="en-GB"/>
          </w:rPr>
          <w:t>CWC</w:t>
        </w:r>
      </w:hyperlink>
      <w:r>
        <w:rPr>
          <w:szCs w:val="22"/>
          <w:lang w:val="fr-FR" w:eastAsia="en-GB"/>
        </w:rPr>
        <w:t xml:space="preserve"> (SS BIB)</w:t>
      </w:r>
      <w:r w:rsidRPr="008B0538">
        <w:rPr>
          <w:szCs w:val="22"/>
          <w:lang w:val="fr-FR" w:eastAsia="en-GB"/>
        </w:rPr>
        <w:t xml:space="preserve">. </w:t>
      </w:r>
      <w:r>
        <w:rPr>
          <w:szCs w:val="22"/>
          <w:lang w:val="fr-FR" w:eastAsia="en-GB"/>
        </w:rPr>
        <w:t>L'a</w:t>
      </w:r>
      <w:r w:rsidRPr="008B0538">
        <w:rPr>
          <w:szCs w:val="22"/>
          <w:lang w:val="fr-FR" w:eastAsia="en-GB"/>
        </w:rPr>
        <w:t>nalyse de l'ADN ancien de l'enterrement multiple de Tiefbrunn</w:t>
      </w:r>
      <w:r>
        <w:rPr>
          <w:szCs w:val="22"/>
          <w:lang w:val="fr-FR" w:eastAsia="en-GB"/>
        </w:rPr>
        <w:t xml:space="preserve"> </w:t>
      </w:r>
      <w:r w:rsidRPr="008B0538">
        <w:rPr>
          <w:szCs w:val="22"/>
          <w:lang w:val="fr-FR" w:eastAsia="en-GB"/>
        </w:rPr>
        <w:t xml:space="preserve">a montré un pourcentage élevé d'ADN de </w:t>
      </w:r>
      <w:hyperlink r:id="rId11753" w:anchor="Cul_Tombe_Fosses" w:history="1">
        <w:r w:rsidRPr="008B0538">
          <w:rPr>
            <w:rStyle w:val="Hyperlink"/>
            <w:szCs w:val="22"/>
            <w:lang w:val="fr-FR" w:eastAsia="en-GB"/>
          </w:rPr>
          <w:t>Yamnaia</w:t>
        </w:r>
      </w:hyperlink>
      <w:r w:rsidRPr="008B0538">
        <w:rPr>
          <w:szCs w:val="22"/>
          <w:lang w:val="fr-FR" w:eastAsia="en-GB"/>
        </w:rPr>
        <w:t xml:space="preserve"> </w:t>
      </w:r>
      <w:r>
        <w:rPr>
          <w:szCs w:val="22"/>
          <w:lang w:val="fr-FR" w:eastAsia="en-GB"/>
        </w:rPr>
        <w:t xml:space="preserve">(BIB 2751) </w:t>
      </w:r>
    </w:p>
    <w:p w14:paraId="71B3AC37" w14:textId="77777777" w:rsidR="00151CAC" w:rsidRDefault="00151CAC" w:rsidP="00DB568A">
      <w:pPr>
        <w:rPr>
          <w:lang w:val="fr-FR" w:eastAsia="en-GB"/>
        </w:rPr>
      </w:pPr>
    </w:p>
    <w:p w14:paraId="14E29BEA" w14:textId="77777777" w:rsidR="00151CAC" w:rsidRPr="0032190F" w:rsidRDefault="00151CAC" w:rsidP="00426FF9">
      <w:pPr>
        <w:pStyle w:val="Heading1"/>
      </w:pPr>
      <w:bookmarkStart w:id="4755" w:name="Sit_Kromsdorf"/>
      <w:r>
        <w:t>KROMSDORF</w:t>
      </w:r>
    </w:p>
    <w:bookmarkEnd w:id="4755"/>
    <w:p w14:paraId="54842311" w14:textId="77777777" w:rsidR="00DB568A" w:rsidRDefault="00DB568A" w:rsidP="00242C0F">
      <w:pPr>
        <w:jc w:val="both"/>
        <w:rPr>
          <w:lang w:val="fr-FR"/>
        </w:rPr>
      </w:pPr>
    </w:p>
    <w:p w14:paraId="6C4232D1" w14:textId="1F2F01E3" w:rsidR="007425EF" w:rsidRDefault="00151CAC" w:rsidP="00151CAC">
      <w:pPr>
        <w:autoSpaceDE w:val="0"/>
        <w:autoSpaceDN w:val="0"/>
        <w:adjustRightInd w:val="0"/>
        <w:jc w:val="both"/>
        <w:rPr>
          <w:szCs w:val="18"/>
          <w:lang w:val="fr-FR" w:eastAsia="en-GB"/>
        </w:rPr>
      </w:pPr>
      <w:r>
        <w:rPr>
          <w:lang w:val="fr-FR"/>
        </w:rPr>
        <w:t xml:space="preserve">Kromsdorf (Allemagne), site du </w:t>
      </w:r>
      <w:r w:rsidR="007220EB">
        <w:rPr>
          <w:lang w:val="fr-FR"/>
        </w:rPr>
        <w:t>NF</w:t>
      </w:r>
      <w:r>
        <w:rPr>
          <w:lang w:val="fr-FR"/>
        </w:rPr>
        <w:t xml:space="preserve"> campaniforme (</w:t>
      </w:r>
      <w:hyperlink r:id="rId11754" w:anchor="Cul_Campaniforme_gen" w:history="1">
        <w:r w:rsidRPr="00151CAC">
          <w:rPr>
            <w:rStyle w:val="Hyperlink"/>
            <w:lang w:val="fr-FR"/>
          </w:rPr>
          <w:t>BBC</w:t>
        </w:r>
      </w:hyperlink>
      <w:r>
        <w:rPr>
          <w:lang w:val="fr-FR"/>
        </w:rPr>
        <w:t xml:space="preserve">), </w:t>
      </w:r>
      <w:r w:rsidR="007425EF" w:rsidRPr="00151CAC">
        <w:rPr>
          <w:szCs w:val="18"/>
          <w:lang w:val="fr-FR" w:eastAsia="en-GB"/>
        </w:rPr>
        <w:t>(BIB 2476)</w:t>
      </w:r>
    </w:p>
    <w:p w14:paraId="42A46E7E" w14:textId="77777777" w:rsidR="007425EF" w:rsidRDefault="007425EF" w:rsidP="00151CAC">
      <w:pPr>
        <w:autoSpaceDE w:val="0"/>
        <w:autoSpaceDN w:val="0"/>
        <w:adjustRightInd w:val="0"/>
        <w:jc w:val="both"/>
        <w:rPr>
          <w:szCs w:val="18"/>
          <w:lang w:val="fr-FR" w:eastAsia="en-GB"/>
        </w:rPr>
      </w:pPr>
    </w:p>
    <w:p w14:paraId="392FA746" w14:textId="77777777" w:rsidR="007425EF" w:rsidRDefault="007425EF" w:rsidP="00151CAC">
      <w:pPr>
        <w:autoSpaceDE w:val="0"/>
        <w:autoSpaceDN w:val="0"/>
        <w:adjustRightInd w:val="0"/>
        <w:jc w:val="both"/>
        <w:rPr>
          <w:szCs w:val="18"/>
          <w:lang w:val="fr-FR" w:eastAsia="en-GB"/>
        </w:rPr>
      </w:pPr>
    </w:p>
    <w:p w14:paraId="7430F78D" w14:textId="77777777" w:rsidR="007425EF" w:rsidRDefault="007425EF" w:rsidP="007425EF">
      <w:pPr>
        <w:pStyle w:val="Heading2"/>
        <w:rPr>
          <w:lang w:eastAsia="en-GB"/>
        </w:rPr>
      </w:pPr>
      <w:r>
        <w:rPr>
          <w:lang w:eastAsia="en-GB"/>
        </w:rPr>
        <w:t>génétique</w:t>
      </w:r>
    </w:p>
    <w:p w14:paraId="1595D53C" w14:textId="3B8DE605" w:rsidR="007425EF" w:rsidRPr="0032190F" w:rsidRDefault="00000000" w:rsidP="007425EF">
      <w:pPr>
        <w:rPr>
          <w:lang w:val="fr-FR"/>
        </w:rPr>
      </w:pPr>
      <w:hyperlink r:id="rId11755" w:anchor="Cul_Transition_Meso_Neo_gen" w:history="1">
        <w:r w:rsidR="007425EF" w:rsidRPr="005E6C97">
          <w:rPr>
            <w:rStyle w:val="Hyperlink"/>
            <w:lang w:val="fr-FR"/>
          </w:rPr>
          <w:t>aDNA</w:t>
        </w:r>
      </w:hyperlink>
      <w:r w:rsidR="0042218E" w:rsidRPr="00E1060C">
        <w:rPr>
          <w:lang w:val="fr-FR"/>
        </w:rPr>
        <w:t xml:space="preserve"> </w:t>
      </w:r>
    </w:p>
    <w:p w14:paraId="30221FC3" w14:textId="77777777" w:rsidR="007425EF" w:rsidRDefault="007425EF" w:rsidP="00151CAC">
      <w:pPr>
        <w:autoSpaceDE w:val="0"/>
        <w:autoSpaceDN w:val="0"/>
        <w:adjustRightInd w:val="0"/>
        <w:jc w:val="both"/>
        <w:rPr>
          <w:lang w:val="fr-FR"/>
        </w:rPr>
      </w:pPr>
    </w:p>
    <w:p w14:paraId="282941D3" w14:textId="3E1E23A9" w:rsidR="00151CAC" w:rsidRPr="00151CAC" w:rsidRDefault="00151CAC" w:rsidP="00151CAC">
      <w:pPr>
        <w:autoSpaceDE w:val="0"/>
        <w:autoSpaceDN w:val="0"/>
        <w:adjustRightInd w:val="0"/>
        <w:jc w:val="both"/>
        <w:rPr>
          <w:lang w:val="fr-FR"/>
        </w:rPr>
      </w:pPr>
      <w:r>
        <w:rPr>
          <w:lang w:val="fr-FR"/>
        </w:rPr>
        <w:t xml:space="preserve">étude génétique qui révèle l'haplotype de 6 individus classés dans les </w:t>
      </w:r>
      <w:r w:rsidR="007425EF">
        <w:rPr>
          <w:lang w:val="fr-FR"/>
        </w:rPr>
        <w:t>hg</w:t>
      </w:r>
      <w:r>
        <w:rPr>
          <w:lang w:val="fr-FR"/>
        </w:rPr>
        <w:t xml:space="preserve"> ADNm</w:t>
      </w:r>
      <w:r w:rsidRPr="00151CAC">
        <w:rPr>
          <w:lang w:val="fr-FR"/>
        </w:rPr>
        <w:t xml:space="preserve"> </w:t>
      </w:r>
      <w:r w:rsidRPr="00151CAC">
        <w:rPr>
          <w:szCs w:val="18"/>
          <w:lang w:val="fr-FR" w:eastAsia="en-GB"/>
        </w:rPr>
        <w:t xml:space="preserve">I1, K1, T1, </w:t>
      </w:r>
      <w:hyperlink r:id="rId11756" w:anchor="IND_Gen_haplogr_U2" w:history="1">
        <w:r w:rsidRPr="00151CAC">
          <w:rPr>
            <w:rStyle w:val="Hyperlink"/>
            <w:szCs w:val="18"/>
            <w:lang w:val="fr-FR" w:eastAsia="en-GB"/>
          </w:rPr>
          <w:t>U2</w:t>
        </w:r>
      </w:hyperlink>
      <w:r w:rsidRPr="00151CAC">
        <w:rPr>
          <w:szCs w:val="18"/>
          <w:lang w:val="fr-FR" w:eastAsia="en-GB"/>
        </w:rPr>
        <w:t xml:space="preserve">, U5, </w:t>
      </w:r>
      <w:r>
        <w:rPr>
          <w:szCs w:val="18"/>
          <w:lang w:val="fr-FR" w:eastAsia="en-GB"/>
        </w:rPr>
        <w:t xml:space="preserve">et </w:t>
      </w:r>
      <w:r w:rsidRPr="00151CAC">
        <w:rPr>
          <w:szCs w:val="18"/>
          <w:lang w:val="fr-FR" w:eastAsia="en-GB"/>
        </w:rPr>
        <w:t>W5</w:t>
      </w:r>
      <w:r>
        <w:rPr>
          <w:szCs w:val="18"/>
          <w:lang w:val="fr-FR" w:eastAsia="en-GB"/>
        </w:rPr>
        <w:t xml:space="preserve">. 2 mâles ont par ailleurs été trouvé avec un </w:t>
      </w:r>
      <w:r w:rsidRPr="00151CAC">
        <w:rPr>
          <w:i/>
          <w:szCs w:val="18"/>
          <w:lang w:val="fr-FR" w:eastAsia="en-GB"/>
        </w:rPr>
        <w:t>Y-haplogroup</w:t>
      </w:r>
      <w:r>
        <w:rPr>
          <w:szCs w:val="18"/>
          <w:lang w:val="fr-FR" w:eastAsia="en-GB"/>
        </w:rPr>
        <w:t xml:space="preserve"> </w:t>
      </w:r>
      <w:hyperlink r:id="rId11757" w:anchor="IND_Gen_haplogr_R1b" w:history="1">
        <w:r w:rsidR="003E0140" w:rsidRPr="003E0140">
          <w:rPr>
            <w:rStyle w:val="Hyperlink"/>
            <w:lang w:val="fr-FR"/>
          </w:rPr>
          <w:t>R1b</w:t>
        </w:r>
      </w:hyperlink>
      <w:r>
        <w:rPr>
          <w:szCs w:val="18"/>
          <w:lang w:val="fr-FR" w:eastAsia="en-GB"/>
        </w:rPr>
        <w:t xml:space="preserve">. Cette diversité génétique du ADNm dans le site est originale par rapport aux </w:t>
      </w:r>
      <w:r w:rsidRPr="00151CAC">
        <w:rPr>
          <w:szCs w:val="18"/>
          <w:lang w:val="fr-FR" w:eastAsia="en-GB"/>
        </w:rPr>
        <w:t xml:space="preserve">sociétés du </w:t>
      </w:r>
      <w:r w:rsidR="007220EB">
        <w:rPr>
          <w:szCs w:val="18"/>
          <w:lang w:val="fr-FR" w:eastAsia="en-GB"/>
        </w:rPr>
        <w:t>NF</w:t>
      </w:r>
      <w:r w:rsidRPr="00151CAC">
        <w:rPr>
          <w:szCs w:val="18"/>
          <w:lang w:val="fr-FR" w:eastAsia="en-GB"/>
        </w:rPr>
        <w:t xml:space="preserve"> d'Europe et suggère des lignage maternels opérant différemment dans les pratiques funéraires (</w:t>
      </w:r>
      <w:r w:rsidRPr="00151CAC">
        <w:rPr>
          <w:i/>
          <w:szCs w:val="18"/>
          <w:lang w:val="fr-FR" w:eastAsia="en-GB"/>
        </w:rPr>
        <w:t>suggests that burial practices of Bell Beaker communities operated outside of social norms based on shared maternal lineages</w:t>
      </w:r>
      <w:r w:rsidRPr="00151CAC">
        <w:rPr>
          <w:szCs w:val="18"/>
          <w:lang w:val="fr-FR" w:eastAsia="en-GB"/>
        </w:rPr>
        <w:t>)(BIB 2476)</w:t>
      </w:r>
    </w:p>
    <w:p w14:paraId="51CF0827" w14:textId="77777777" w:rsidR="006837F9" w:rsidRPr="00151CAC" w:rsidRDefault="006837F9" w:rsidP="00242C0F">
      <w:pPr>
        <w:jc w:val="both"/>
        <w:rPr>
          <w:lang w:val="fr-FR"/>
        </w:rPr>
      </w:pPr>
    </w:p>
    <w:p w14:paraId="0E78AB78" w14:textId="77777777" w:rsidR="006837F9" w:rsidRPr="0032190F" w:rsidRDefault="006837F9" w:rsidP="00426FF9">
      <w:pPr>
        <w:pStyle w:val="Heading1"/>
      </w:pPr>
      <w:bookmarkStart w:id="4756" w:name="Sit_Hochdorf"/>
      <w:r w:rsidRPr="0032190F">
        <w:t>HOCHDORF</w:t>
      </w:r>
    </w:p>
    <w:bookmarkEnd w:id="4756"/>
    <w:p w14:paraId="4656D244" w14:textId="77777777" w:rsidR="00676D3C" w:rsidRPr="00AC6E92" w:rsidRDefault="00676D3C" w:rsidP="00242C0F">
      <w:pPr>
        <w:rPr>
          <w:sz w:val="20"/>
          <w:lang w:val="fr-FR"/>
        </w:rPr>
      </w:pPr>
      <w:r w:rsidRPr="00AC6E92">
        <w:rPr>
          <w:sz w:val="20"/>
          <w:lang w:val="fr-FR"/>
        </w:rPr>
        <w:t>Hochdorf Eberdingen</w:t>
      </w:r>
    </w:p>
    <w:p w14:paraId="0BCD52F9" w14:textId="77220168" w:rsidR="00FF54F9" w:rsidRPr="00A638A0" w:rsidRDefault="00000000" w:rsidP="00242C0F">
      <w:pPr>
        <w:rPr>
          <w:lang w:val="fr-FR"/>
        </w:rPr>
      </w:pPr>
      <w:hyperlink r:id="rId11758" w:anchor="Cul_Proto_Soc_Elites" w:history="1">
        <w:r w:rsidR="00817A76">
          <w:rPr>
            <w:rStyle w:val="Hyperlink"/>
            <w:lang w:val="fr-FR"/>
          </w:rPr>
          <w:t>s</w:t>
        </w:r>
        <w:r w:rsidR="00817A76" w:rsidRPr="0032190F">
          <w:rPr>
            <w:rStyle w:val="Hyperlink"/>
            <w:lang w:val="fr-FR"/>
          </w:rPr>
          <w:t>ite princier</w:t>
        </w:r>
      </w:hyperlink>
    </w:p>
    <w:p w14:paraId="5EF4CCE2" w14:textId="77777777" w:rsidR="00817A76" w:rsidRPr="0032190F" w:rsidRDefault="00817A76" w:rsidP="00242C0F">
      <w:pPr>
        <w:rPr>
          <w:lang w:val="fr-FR"/>
        </w:rPr>
      </w:pPr>
    </w:p>
    <w:p w14:paraId="7064DD4E" w14:textId="575AB9B5" w:rsidR="006837F9" w:rsidRPr="0032190F" w:rsidRDefault="006837F9" w:rsidP="00242C0F">
      <w:pPr>
        <w:jc w:val="both"/>
        <w:rPr>
          <w:lang w:val="fr-FR"/>
        </w:rPr>
      </w:pPr>
      <w:r w:rsidRPr="0032190F">
        <w:rPr>
          <w:lang w:val="fr-FR"/>
        </w:rPr>
        <w:t xml:space="preserve">La tombe « princière » </w:t>
      </w:r>
      <w:hyperlink r:id="rId11759" w:anchor="Cul_Hallstatt" w:history="1">
        <w:r w:rsidRPr="0032190F">
          <w:rPr>
            <w:rStyle w:val="Hyperlink"/>
            <w:lang w:val="fr-FR"/>
          </w:rPr>
          <w:t>hallstatienne</w:t>
        </w:r>
      </w:hyperlink>
      <w:r w:rsidRPr="0032190F">
        <w:rPr>
          <w:lang w:val="fr-FR"/>
        </w:rPr>
        <w:t xml:space="preserve"> de Hochdorf (Eberdingen, Bäden-Würtenberg) est datée de 530 calBC. Sous un tumulus d’environ 6 m de haut pour 60 </w:t>
      </w:r>
      <w:r w:rsidR="00BA5170" w:rsidRPr="0032190F">
        <w:rPr>
          <w:lang w:val="fr-FR"/>
        </w:rPr>
        <w:t xml:space="preserve">m </w:t>
      </w:r>
      <w:r w:rsidRPr="0032190F">
        <w:rPr>
          <w:lang w:val="fr-FR"/>
        </w:rPr>
        <w:t>de diamètre (wiki)</w:t>
      </w:r>
      <w:r w:rsidR="00BA5170" w:rsidRPr="0032190F">
        <w:rPr>
          <w:lang w:val="fr-FR"/>
        </w:rPr>
        <w:t>. La tombe « princière » hallstatienne de Hochdorf est la première manifestation de ce type, la plus ancienne (BIB L'énigme de la tombe celte, Arte 2017)</w:t>
      </w:r>
      <w:r w:rsidR="009F73E5">
        <w:rPr>
          <w:lang w:val="fr-FR"/>
        </w:rPr>
        <w:t xml:space="preserve"> Vers 540-520 aec (BIB expo ENS 2019, Réinventer les Celtes)</w:t>
      </w:r>
    </w:p>
    <w:p w14:paraId="688AE60E" w14:textId="77777777" w:rsidR="00242C0F" w:rsidRPr="0032190F" w:rsidRDefault="00242C0F" w:rsidP="00242C0F">
      <w:pPr>
        <w:jc w:val="both"/>
        <w:rPr>
          <w:lang w:val="fr-FR"/>
        </w:rPr>
      </w:pPr>
    </w:p>
    <w:p w14:paraId="33A89681" w14:textId="5D9037F3" w:rsidR="000328AD" w:rsidRPr="0032190F" w:rsidRDefault="00242C0F" w:rsidP="00242C0F">
      <w:pPr>
        <w:jc w:val="both"/>
        <w:rPr>
          <w:lang w:val="fr-FR"/>
        </w:rPr>
      </w:pPr>
      <w:r w:rsidRPr="0032190F">
        <w:rPr>
          <w:lang w:val="fr-FR"/>
        </w:rPr>
        <w:t xml:space="preserve">Site important pour la(les) représentation(s) </w:t>
      </w:r>
      <w:hyperlink r:id="rId11760" w:anchor="Cul_Proto_Art_TAC_T_a" w:history="1">
        <w:r w:rsidR="00673F0D" w:rsidRPr="0032190F">
          <w:rPr>
            <w:rStyle w:val="Hyperlink"/>
            <w:lang w:val="fr-FR"/>
          </w:rPr>
          <w:t>anthropomorphes</w:t>
        </w:r>
      </w:hyperlink>
      <w:r w:rsidR="00AC6E92" w:rsidRPr="00AC6E92">
        <w:rPr>
          <w:lang w:val="fr-FR"/>
        </w:rPr>
        <w:t xml:space="preserve"> </w:t>
      </w:r>
      <w:r w:rsidRPr="0032190F">
        <w:rPr>
          <w:lang w:val="fr-FR"/>
        </w:rPr>
        <w:t>au</w:t>
      </w:r>
      <w:r w:rsidR="00AC6E92">
        <w:rPr>
          <w:lang w:val="fr-FR"/>
        </w:rPr>
        <w:t>t</w:t>
      </w:r>
      <w:r w:rsidRPr="0032190F">
        <w:rPr>
          <w:lang w:val="fr-FR"/>
        </w:rPr>
        <w:t xml:space="preserve">our du début de l’âge du Fer (BIB 1874) </w:t>
      </w:r>
      <w:r w:rsidR="000328AD" w:rsidRPr="0032190F">
        <w:rPr>
          <w:lang w:val="fr-FR"/>
        </w:rPr>
        <w:t>Statue en ronde-bosse d’homme (BIB 2059 p. 64)</w:t>
      </w:r>
      <w:r w:rsidR="00484FA1" w:rsidRPr="0032190F">
        <w:rPr>
          <w:lang w:val="fr-FR"/>
        </w:rPr>
        <w:t xml:space="preserve">. </w:t>
      </w:r>
    </w:p>
    <w:p w14:paraId="65A2B086" w14:textId="77777777" w:rsidR="00BA5170" w:rsidRPr="0032190F" w:rsidRDefault="00BA5170" w:rsidP="00242C0F">
      <w:pPr>
        <w:jc w:val="both"/>
        <w:rPr>
          <w:lang w:val="fr-FR"/>
        </w:rPr>
      </w:pPr>
    </w:p>
    <w:p w14:paraId="2D5AE078" w14:textId="77777777" w:rsidR="00BA5170" w:rsidRDefault="00BA5170" w:rsidP="00242C0F">
      <w:pPr>
        <w:jc w:val="both"/>
        <w:rPr>
          <w:lang w:val="fr-FR"/>
        </w:rPr>
      </w:pPr>
      <w:r w:rsidRPr="0032190F">
        <w:rPr>
          <w:lang w:val="fr-FR"/>
        </w:rPr>
        <w:t xml:space="preserve">L’idéologie aristocratique faisait obligation aux candidats potentiels de se conformer à un certain mode de représentation. C’est ce qui explique les placages d’orfèvrerie réalisés sur une partie des effets personnels du défunt de la tombe de Hochdorf (poignard, ceinture, garnitures de chaussures, grande corne à boire en fer), sur les huit cornes à boire en corne d’aurochs (bandeaux en or ou en </w:t>
      </w:r>
      <w:r w:rsidRPr="0032190F">
        <w:rPr>
          <w:lang w:val="fr-FR"/>
        </w:rPr>
        <w:lastRenderedPageBreak/>
        <w:t>bronze), ainsi que la fabrication de fibules et d’un bracelet en or (Biel 1987, p. 119-124 in BIB 2302 p. 14), destinés à magnifier ce dernier aux yeux de tous et à en donner une image conforme à l’idéologie des membres éminents de la société, détenteurs du pouvoir politique (BIB 2302 p. 14). C’est à l’occasion de ses funérailles que le défunt a été doté d’un torque et d’une paire de fibules en or, et que certains de ses effets personnels (cf. supra) ont été rehaussés de placages d’orfèvrerie (Biel 1987, p. 119-124) (BIB 2302 p. 21)</w:t>
      </w:r>
    </w:p>
    <w:p w14:paraId="126222A1" w14:textId="77777777" w:rsidR="00AC6E92" w:rsidRDefault="00AC6E92" w:rsidP="00242C0F">
      <w:pPr>
        <w:jc w:val="both"/>
        <w:rPr>
          <w:lang w:val="fr-FR"/>
        </w:rPr>
      </w:pPr>
    </w:p>
    <w:p w14:paraId="59D73575" w14:textId="77777777" w:rsidR="00AC6E92" w:rsidRPr="0032190F" w:rsidRDefault="00AC6E92" w:rsidP="00242C0F">
      <w:pPr>
        <w:jc w:val="both"/>
        <w:rPr>
          <w:lang w:val="fr-FR"/>
        </w:rPr>
      </w:pPr>
      <w:r>
        <w:rPr>
          <w:lang w:val="fr-FR"/>
        </w:rPr>
        <w:t>"Chaussure étrusque" [?] (PYM com. pers.)</w:t>
      </w:r>
    </w:p>
    <w:p w14:paraId="302AA179" w14:textId="77777777" w:rsidR="00BA5170" w:rsidRPr="0032190F" w:rsidRDefault="00BA5170" w:rsidP="00242C0F">
      <w:pPr>
        <w:jc w:val="both"/>
        <w:rPr>
          <w:lang w:val="fr-FR"/>
        </w:rPr>
      </w:pPr>
    </w:p>
    <w:p w14:paraId="6E815BDF" w14:textId="77777777" w:rsidR="00BA5170" w:rsidRPr="0032190F" w:rsidRDefault="00AC6E92" w:rsidP="00BA5170">
      <w:pPr>
        <w:pStyle w:val="Heading2"/>
      </w:pPr>
      <w:r>
        <w:t>k</w:t>
      </w:r>
      <w:r w:rsidR="00BA5170" w:rsidRPr="0032190F">
        <w:t>line</w:t>
      </w:r>
    </w:p>
    <w:p w14:paraId="73AE6DB3" w14:textId="77777777" w:rsidR="00BA5170" w:rsidRPr="0032190F" w:rsidRDefault="00BA5170" w:rsidP="00242C0F">
      <w:pPr>
        <w:jc w:val="both"/>
        <w:rPr>
          <w:lang w:val="fr-FR"/>
        </w:rPr>
      </w:pPr>
    </w:p>
    <w:p w14:paraId="05B35741" w14:textId="74008D3D" w:rsidR="00BA5170" w:rsidRPr="0032190F" w:rsidRDefault="00BA5170" w:rsidP="00242C0F">
      <w:pPr>
        <w:jc w:val="both"/>
        <w:rPr>
          <w:lang w:val="fr-FR"/>
        </w:rPr>
      </w:pPr>
      <w:r w:rsidRPr="0032190F">
        <w:rPr>
          <w:lang w:val="fr-FR"/>
        </w:rPr>
        <w:t xml:space="preserve">L'individu inhumé était allongé sur le divan, en position de </w:t>
      </w:r>
      <w:hyperlink r:id="rId11761" w:anchor="Cul_Proto_Soc_Banquet" w:history="1">
        <w:r w:rsidR="00642060" w:rsidRPr="0032190F">
          <w:rPr>
            <w:rStyle w:val="Hyperlink"/>
            <w:lang w:val="fr-FR"/>
          </w:rPr>
          <w:t>banquet</w:t>
        </w:r>
      </w:hyperlink>
      <w:r w:rsidR="00642060" w:rsidRPr="0032190F">
        <w:rPr>
          <w:lang w:val="fr-FR"/>
        </w:rPr>
        <w:t xml:space="preserve"> </w:t>
      </w:r>
      <w:r w:rsidRPr="0032190F">
        <w:rPr>
          <w:lang w:val="fr-FR"/>
        </w:rPr>
        <w:t>(BIB L'énigme de la tombe celte, Arte 2017).</w:t>
      </w:r>
    </w:p>
    <w:p w14:paraId="4C270964" w14:textId="7D673C1E" w:rsidR="00797631" w:rsidRPr="0032190F" w:rsidRDefault="00484FA1" w:rsidP="00242C0F">
      <w:pPr>
        <w:jc w:val="both"/>
        <w:rPr>
          <w:lang w:val="fr-FR"/>
        </w:rPr>
      </w:pPr>
      <w:r w:rsidRPr="0032190F">
        <w:rPr>
          <w:lang w:val="fr-FR"/>
        </w:rPr>
        <w:br/>
        <w:t>Le divan (</w:t>
      </w:r>
      <w:r w:rsidRPr="0032190F">
        <w:rPr>
          <w:i/>
          <w:lang w:val="fr-FR"/>
        </w:rPr>
        <w:t>klinè</w:t>
      </w:r>
      <w:r w:rsidRPr="0032190F">
        <w:rPr>
          <w:lang w:val="fr-FR"/>
        </w:rPr>
        <w:t xml:space="preserve">) en bronze d’Hochdorf montre des </w:t>
      </w:r>
      <w:hyperlink r:id="rId11762" w:anchor="Cul_Art_TAC_c_scene" w:history="1">
        <w:r w:rsidR="00EB7813" w:rsidRPr="00EB7813">
          <w:rPr>
            <w:rStyle w:val="Hyperlink"/>
            <w:lang w:val="fr-FR"/>
          </w:rPr>
          <w:t>scènes</w:t>
        </w:r>
      </w:hyperlink>
      <w:r w:rsidR="00EB7813">
        <w:rPr>
          <w:lang w:val="fr-FR"/>
        </w:rPr>
        <w:t xml:space="preserve"> </w:t>
      </w:r>
      <w:r w:rsidRPr="0032190F">
        <w:rPr>
          <w:lang w:val="fr-FR"/>
        </w:rPr>
        <w:t xml:space="preserve">illustrant son dossier : guerrier ( ?) avec </w:t>
      </w:r>
      <w:hyperlink r:id="rId11763" w:anchor="Cul_Proto_Art_TAC_T_t_lance" w:history="1">
        <w:r w:rsidR="00F141B1" w:rsidRPr="0032190F">
          <w:rPr>
            <w:rStyle w:val="Hyperlink"/>
            <w:lang w:val="fr-FR"/>
          </w:rPr>
          <w:t>lance</w:t>
        </w:r>
      </w:hyperlink>
      <w:r w:rsidR="00676D3C" w:rsidRPr="0032190F">
        <w:rPr>
          <w:lang w:val="fr-FR"/>
        </w:rPr>
        <w:t xml:space="preserve"> </w:t>
      </w:r>
      <w:r w:rsidRPr="0032190F">
        <w:rPr>
          <w:lang w:val="fr-FR"/>
        </w:rPr>
        <w:t xml:space="preserve">et </w:t>
      </w:r>
      <w:hyperlink r:id="rId11764" w:anchor="Cul_Proto_Art_TAC_T_t_bouclier" w:history="1">
        <w:r w:rsidR="000948E5" w:rsidRPr="0032190F">
          <w:rPr>
            <w:rStyle w:val="Hyperlink"/>
            <w:szCs w:val="20"/>
            <w:lang w:val="fr-FR"/>
          </w:rPr>
          <w:t>bouclier</w:t>
        </w:r>
      </w:hyperlink>
      <w:r w:rsidRPr="0032190F">
        <w:rPr>
          <w:lang w:val="fr-FR"/>
        </w:rPr>
        <w:t xml:space="preserve">, sur un char processionnel à quatre roues ; couples de duellistes ou danseurs armés (BIB 2049 p. 28).Petite plastique anthropomorphe avec les huit « statuettes-cariatides » qui lui servent de pieds. Cette pièce de mobilier, un </w:t>
      </w:r>
      <w:r w:rsidRPr="0032190F">
        <w:rPr>
          <w:i/>
          <w:lang w:val="fr-FR"/>
        </w:rPr>
        <w:t>unicum</w:t>
      </w:r>
      <w:r w:rsidRPr="0032190F">
        <w:rPr>
          <w:lang w:val="fr-FR"/>
        </w:rPr>
        <w:t xml:space="preserve">, est à la </w:t>
      </w:r>
      <w:r w:rsidR="00797631" w:rsidRPr="0032190F">
        <w:rPr>
          <w:lang w:val="fr-FR"/>
        </w:rPr>
        <w:t>confluence</w:t>
      </w:r>
      <w:r w:rsidRPr="0032190F">
        <w:rPr>
          <w:lang w:val="fr-FR"/>
        </w:rPr>
        <w:t xml:space="preserve"> de divers courants culturels : fabriquée sans doute dans un atelier hallstattien au nord des Alpes, elle porte la marque d’influences originaires des régions alpines ou d’Italie septentrionale (BIB Frey 1989 in BIB 2049 p. 28). </w:t>
      </w:r>
    </w:p>
    <w:p w14:paraId="10A024B0" w14:textId="3DE7E293" w:rsidR="00484FA1" w:rsidRPr="0032190F" w:rsidRDefault="00484FA1" w:rsidP="00242C0F">
      <w:pPr>
        <w:jc w:val="both"/>
        <w:rPr>
          <w:lang w:val="fr-FR"/>
        </w:rPr>
      </w:pPr>
      <w:r w:rsidRPr="0032190F">
        <w:rPr>
          <w:lang w:val="fr-FR"/>
        </w:rPr>
        <w:t xml:space="preserve">Pour R.C. De Marinis cette </w:t>
      </w:r>
      <w:r w:rsidRPr="0032190F">
        <w:rPr>
          <w:i/>
          <w:lang w:val="fr-FR"/>
        </w:rPr>
        <w:t>klinè</w:t>
      </w:r>
      <w:r w:rsidRPr="0032190F">
        <w:rPr>
          <w:lang w:val="fr-FR"/>
        </w:rPr>
        <w:t xml:space="preserve"> a des liens techniques et formels prédominants avec la culture de </w:t>
      </w:r>
      <w:hyperlink r:id="rId11765" w:anchor="Cul_Golasecca" w:history="1">
        <w:r w:rsidRPr="0032190F">
          <w:rPr>
            <w:rStyle w:val="Hyperlink"/>
            <w:lang w:val="fr-FR"/>
          </w:rPr>
          <w:t>Golasecca</w:t>
        </w:r>
      </w:hyperlink>
      <w:r w:rsidRPr="0032190F">
        <w:rPr>
          <w:lang w:val="fr-FR"/>
        </w:rPr>
        <w:t xml:space="preserve">, notamment pour le traitement des silhouettes </w:t>
      </w:r>
      <w:hyperlink r:id="rId11766" w:anchor="Cul_Proto_Art_TAC_T_z" w:history="1">
        <w:r w:rsidRPr="0032190F">
          <w:rPr>
            <w:rStyle w:val="Hyperlink"/>
            <w:lang w:val="fr-FR"/>
          </w:rPr>
          <w:t>animales</w:t>
        </w:r>
      </w:hyperlink>
      <w:r w:rsidRPr="0032190F">
        <w:rPr>
          <w:lang w:val="fr-FR"/>
        </w:rPr>
        <w:t xml:space="preserve">, avec la situle de </w:t>
      </w:r>
      <w:hyperlink r:id="rId11767" w:anchor="Sit_Trezzo_Adda" w:history="1">
        <w:r w:rsidRPr="0032190F">
          <w:rPr>
            <w:rStyle w:val="Hyperlink"/>
            <w:lang w:val="fr-FR"/>
          </w:rPr>
          <w:t>Trezzo d’Adda</w:t>
        </w:r>
      </w:hyperlink>
      <w:r w:rsidRPr="0032190F">
        <w:rPr>
          <w:lang w:val="fr-FR"/>
        </w:rPr>
        <w:t xml:space="preserve"> (BIB De Marinis 2000a p. 384-388) ou de certaines plaques de ceinturon de </w:t>
      </w:r>
      <w:hyperlink r:id="rId11768" w:anchor="Sit_Cerisana_Arbedo" w:history="1">
        <w:r w:rsidRPr="0032190F">
          <w:rPr>
            <w:rStyle w:val="Hyperlink"/>
            <w:lang w:val="fr-FR"/>
          </w:rPr>
          <w:t>Cerisana d’Arbedo</w:t>
        </w:r>
      </w:hyperlink>
      <w:r w:rsidRPr="0032190F">
        <w:rPr>
          <w:lang w:val="fr-FR"/>
        </w:rPr>
        <w:t xml:space="preserve"> (BIB De Marinis 2000c p. 23 fig. 10)</w:t>
      </w:r>
      <w:r w:rsidR="00F104C6" w:rsidRPr="0032190F">
        <w:rPr>
          <w:lang w:val="fr-FR"/>
        </w:rPr>
        <w:t>. Des incrustations de cora</w:t>
      </w:r>
      <w:r w:rsidR="00781116" w:rsidRPr="0032190F">
        <w:rPr>
          <w:lang w:val="fr-FR"/>
        </w:rPr>
        <w:t>i</w:t>
      </w:r>
      <w:r w:rsidR="00F104C6" w:rsidRPr="0032190F">
        <w:rPr>
          <w:lang w:val="fr-FR"/>
        </w:rPr>
        <w:t>l or</w:t>
      </w:r>
      <w:r w:rsidRPr="0032190F">
        <w:rPr>
          <w:lang w:val="fr-FR"/>
        </w:rPr>
        <w:t>n</w:t>
      </w:r>
      <w:r w:rsidR="00F104C6" w:rsidRPr="0032190F">
        <w:rPr>
          <w:lang w:val="fr-FR"/>
        </w:rPr>
        <w:t>a</w:t>
      </w:r>
      <w:r w:rsidRPr="0032190F">
        <w:rPr>
          <w:lang w:val="fr-FR"/>
        </w:rPr>
        <w:t>i</w:t>
      </w:r>
      <w:r w:rsidR="00F104C6" w:rsidRPr="0032190F">
        <w:rPr>
          <w:lang w:val="fr-FR"/>
        </w:rPr>
        <w:t>e</w:t>
      </w:r>
      <w:r w:rsidRPr="0032190F">
        <w:rPr>
          <w:lang w:val="fr-FR"/>
        </w:rPr>
        <w:t>nt les statuettes-cariatides (BIB 2049 p. 28)</w:t>
      </w:r>
      <w:r w:rsidR="00F104C6" w:rsidRPr="0032190F">
        <w:rPr>
          <w:lang w:val="fr-FR"/>
        </w:rPr>
        <w:t xml:space="preserve"> C’est dans la zone alpine orientale que se trouvent les meilleurs parallèles aux statuettes du divan, à commencer par la figuration de </w:t>
      </w:r>
      <w:hyperlink r:id="rId11769" w:anchor="Sit_Strettweg" w:history="1">
        <w:r w:rsidR="00F104C6" w:rsidRPr="0032190F">
          <w:rPr>
            <w:rStyle w:val="Hyperlink"/>
            <w:lang w:val="fr-FR"/>
          </w:rPr>
          <w:t>Strettweg</w:t>
        </w:r>
      </w:hyperlink>
      <w:r w:rsidR="00F104C6" w:rsidRPr="0032190F">
        <w:rPr>
          <w:lang w:val="fr-FR"/>
        </w:rPr>
        <w:t xml:space="preserve"> (Egg 199- p. 14-41 in BIB 2049 p. 28)</w:t>
      </w:r>
      <w:r w:rsidR="00617F0D" w:rsidRPr="0032190F">
        <w:rPr>
          <w:lang w:val="fr-FR"/>
        </w:rPr>
        <w:t>, dans la zone alpine occidentale, la petite statuaire n’est guère représentée (BIB 2049 p. 28)</w:t>
      </w:r>
    </w:p>
    <w:p w14:paraId="6AAC21DE" w14:textId="77777777" w:rsidR="000328AD" w:rsidRPr="0032190F" w:rsidRDefault="000328AD" w:rsidP="00242C0F">
      <w:pPr>
        <w:jc w:val="both"/>
        <w:rPr>
          <w:lang w:val="fr-FR"/>
        </w:rPr>
      </w:pPr>
    </w:p>
    <w:p w14:paraId="689C28BF" w14:textId="77777777" w:rsidR="00676D3C" w:rsidRPr="0032190F" w:rsidRDefault="00AC6E92" w:rsidP="00676D3C">
      <w:pPr>
        <w:pStyle w:val="Heading2"/>
      </w:pPr>
      <w:r>
        <w:t>c</w:t>
      </w:r>
      <w:r w:rsidR="00676D3C" w:rsidRPr="0032190F">
        <w:t>haudron</w:t>
      </w:r>
    </w:p>
    <w:p w14:paraId="49D42531" w14:textId="77777777" w:rsidR="00676D3C" w:rsidRPr="0032190F" w:rsidRDefault="00676D3C" w:rsidP="00242C0F">
      <w:pPr>
        <w:jc w:val="both"/>
        <w:rPr>
          <w:lang w:val="fr-FR"/>
        </w:rPr>
      </w:pPr>
    </w:p>
    <w:p w14:paraId="6AA3A1AA" w14:textId="77777777" w:rsidR="00676D3C" w:rsidRPr="0032190F" w:rsidRDefault="00676D3C" w:rsidP="00242C0F">
      <w:pPr>
        <w:jc w:val="both"/>
        <w:rPr>
          <w:lang w:val="fr-FR"/>
        </w:rPr>
      </w:pPr>
      <w:r w:rsidRPr="0032190F">
        <w:rPr>
          <w:lang w:val="fr-FR"/>
        </w:rPr>
        <w:t>De facture grecque. Sur les 4 lions, 1 a été visiblement perdu et remplacé par un lion de facture celte (plus simple, plus stylisé)</w:t>
      </w:r>
      <w:r w:rsidR="00781116" w:rsidRPr="0032190F">
        <w:rPr>
          <w:lang w:val="fr-FR"/>
        </w:rPr>
        <w:t>(BIB L'énigme de la tombe celte, Arte 2017)</w:t>
      </w:r>
    </w:p>
    <w:p w14:paraId="227DE0EF" w14:textId="77777777" w:rsidR="00C53680" w:rsidRPr="0032190F" w:rsidRDefault="00C53680" w:rsidP="00242C0F">
      <w:pPr>
        <w:jc w:val="both"/>
        <w:rPr>
          <w:lang w:val="fr-FR"/>
        </w:rPr>
      </w:pPr>
    </w:p>
    <w:p w14:paraId="522AF30F" w14:textId="3B8B0D2C" w:rsidR="000328AD" w:rsidRPr="0032190F" w:rsidRDefault="000328AD" w:rsidP="00242C0F">
      <w:pPr>
        <w:jc w:val="both"/>
        <w:rPr>
          <w:lang w:val="fr-FR"/>
        </w:rPr>
      </w:pPr>
      <w:r w:rsidRPr="0032190F">
        <w:rPr>
          <w:lang w:val="fr-FR"/>
        </w:rPr>
        <w:t xml:space="preserve">site à proximité de </w:t>
      </w:r>
      <w:hyperlink r:id="rId11770" w:anchor="Sit_Hirschlanden" w:history="1">
        <w:r w:rsidRPr="0032190F">
          <w:rPr>
            <w:rStyle w:val="Hyperlink"/>
            <w:lang w:val="fr-FR"/>
          </w:rPr>
          <w:t>Hirschlanden</w:t>
        </w:r>
      </w:hyperlink>
      <w:r w:rsidRPr="0032190F">
        <w:rPr>
          <w:lang w:val="fr-FR"/>
        </w:rPr>
        <w:t xml:space="preserve"> (BIB 2060)</w:t>
      </w:r>
    </w:p>
    <w:p w14:paraId="54BB762B" w14:textId="77777777" w:rsidR="00D768D4" w:rsidRPr="0032190F" w:rsidRDefault="00D768D4" w:rsidP="00242C0F">
      <w:pPr>
        <w:rPr>
          <w:lang w:val="fr-FR"/>
        </w:rPr>
      </w:pPr>
    </w:p>
    <w:p w14:paraId="36B122CB" w14:textId="77777777" w:rsidR="000D5D48" w:rsidRPr="0032190F" w:rsidRDefault="000D5D48" w:rsidP="00426FF9">
      <w:pPr>
        <w:pStyle w:val="Heading1"/>
      </w:pPr>
      <w:r w:rsidRPr="0032190F">
        <w:t>HOBY</w:t>
      </w:r>
    </w:p>
    <w:p w14:paraId="4490910D" w14:textId="43739064" w:rsidR="00FF54F9" w:rsidRPr="00A638A0" w:rsidRDefault="00000000" w:rsidP="00242C0F">
      <w:pPr>
        <w:rPr>
          <w:lang w:val="fr-FR"/>
        </w:rPr>
      </w:pPr>
      <w:hyperlink r:id="rId11771" w:anchor="Cul_Proto_Soc_Elites" w:history="1">
        <w:r w:rsidR="00817A76">
          <w:rPr>
            <w:rStyle w:val="Hyperlink"/>
            <w:lang w:val="fr-FR"/>
          </w:rPr>
          <w:t>s</w:t>
        </w:r>
        <w:r w:rsidR="00817A76" w:rsidRPr="0032190F">
          <w:rPr>
            <w:rStyle w:val="Hyperlink"/>
            <w:lang w:val="fr-FR"/>
          </w:rPr>
          <w:t>ite princier</w:t>
        </w:r>
      </w:hyperlink>
    </w:p>
    <w:p w14:paraId="79196840" w14:textId="77777777" w:rsidR="00817A76" w:rsidRPr="0032190F" w:rsidRDefault="00817A76" w:rsidP="00242C0F">
      <w:pPr>
        <w:rPr>
          <w:lang w:val="fr-FR"/>
        </w:rPr>
      </w:pPr>
    </w:p>
    <w:p w14:paraId="5EC158DB" w14:textId="0869A431" w:rsidR="000D5D48" w:rsidRPr="0032190F" w:rsidRDefault="000D5D48" w:rsidP="00242C0F">
      <w:pPr>
        <w:jc w:val="both"/>
        <w:rPr>
          <w:lang w:val="fr-FR"/>
        </w:rPr>
      </w:pPr>
      <w:r w:rsidRPr="0032190F">
        <w:rPr>
          <w:lang w:val="fr-FR"/>
        </w:rPr>
        <w:t>Le site d’Hoby (Danemark) a livré une tombe princière datée du 1</w:t>
      </w:r>
      <w:r w:rsidRPr="0032190F">
        <w:rPr>
          <w:vertAlign w:val="superscript"/>
          <w:lang w:val="fr-FR"/>
        </w:rPr>
        <w:t>e</w:t>
      </w:r>
      <w:r w:rsidRPr="0032190F">
        <w:rPr>
          <w:lang w:val="fr-FR"/>
        </w:rPr>
        <w:t xml:space="preserve"> aec. Deux coupes en argent doré, décorée de </w:t>
      </w:r>
      <w:hyperlink r:id="rId11772" w:anchor="Cul_Art_TAC_c_scene" w:history="1">
        <w:r w:rsidR="00EB7813" w:rsidRPr="00EB7813">
          <w:rPr>
            <w:rStyle w:val="Hyperlink"/>
            <w:lang w:val="fr-FR"/>
          </w:rPr>
          <w:t>scènes</w:t>
        </w:r>
      </w:hyperlink>
      <w:r w:rsidRPr="0032190F">
        <w:rPr>
          <w:lang w:val="fr-FR"/>
        </w:rPr>
        <w:t xml:space="preserve">tirées de </w:t>
      </w:r>
      <w:r w:rsidR="00FC4FC7" w:rsidRPr="0032190F">
        <w:rPr>
          <w:lang w:val="fr-FR"/>
        </w:rPr>
        <w:t>l’</w:t>
      </w:r>
      <w:hyperlink r:id="rId11773" w:anchor="Aut_Homere_Iliade" w:history="1">
        <w:r w:rsidR="00FC4FC7" w:rsidRPr="0032190F">
          <w:rPr>
            <w:rStyle w:val="Hyperlink"/>
            <w:i/>
            <w:lang w:val="fr-FR"/>
          </w:rPr>
          <w:t>Iliade</w:t>
        </w:r>
      </w:hyperlink>
      <w:r w:rsidR="00EB7813" w:rsidRPr="00EB7813">
        <w:rPr>
          <w:lang w:val="fr-FR"/>
        </w:rPr>
        <w:t xml:space="preserve"> </w:t>
      </w:r>
      <w:r w:rsidRPr="0032190F">
        <w:rPr>
          <w:lang w:val="fr-FR"/>
        </w:rPr>
        <w:t>et l’</w:t>
      </w:r>
      <w:r w:rsidRPr="0032190F">
        <w:rPr>
          <w:i/>
          <w:lang w:val="fr-FR"/>
        </w:rPr>
        <w:t>Odyssée</w:t>
      </w:r>
      <w:r w:rsidRPr="0032190F">
        <w:rPr>
          <w:lang w:val="fr-FR"/>
        </w:rPr>
        <w:t xml:space="preserve"> on vraissemblablement été importées et sont interprétées comme des « cadeaux diplomatiques » (BIB Expossition Auguste 2014)</w:t>
      </w:r>
      <w:r w:rsidR="00B1288D" w:rsidRPr="0032190F">
        <w:rPr>
          <w:lang w:val="fr-FR"/>
        </w:rPr>
        <w:t>.</w:t>
      </w:r>
    </w:p>
    <w:p w14:paraId="3A7AC245" w14:textId="77777777" w:rsidR="00347A1D" w:rsidRPr="0032190F" w:rsidRDefault="00347A1D" w:rsidP="00347A1D">
      <w:pPr>
        <w:rPr>
          <w:lang w:val="fr-FR"/>
        </w:rPr>
      </w:pPr>
    </w:p>
    <w:p w14:paraId="127B9C73" w14:textId="77777777" w:rsidR="00347A1D" w:rsidRPr="0032190F" w:rsidRDefault="00347A1D" w:rsidP="00426FF9">
      <w:pPr>
        <w:pStyle w:val="Heading1"/>
      </w:pPr>
      <w:r w:rsidRPr="0032190F">
        <w:t>VULLY (MONT)</w:t>
      </w:r>
    </w:p>
    <w:p w14:paraId="2B2D90EA" w14:textId="77777777" w:rsidR="00347A1D" w:rsidRPr="0032190F" w:rsidRDefault="00347A1D" w:rsidP="00347A1D">
      <w:pPr>
        <w:rPr>
          <w:lang w:val="fr-FR"/>
        </w:rPr>
      </w:pPr>
    </w:p>
    <w:p w14:paraId="0E1D3023" w14:textId="11CFECF2" w:rsidR="00347A1D" w:rsidRPr="0032190F" w:rsidRDefault="00347A1D" w:rsidP="00347A1D">
      <w:pPr>
        <w:rPr>
          <w:lang w:val="fr-FR"/>
        </w:rPr>
      </w:pPr>
      <w:r w:rsidRPr="0032190F">
        <w:rPr>
          <w:lang w:val="fr-FR"/>
        </w:rPr>
        <w:t>Le Mont-Vully (</w:t>
      </w:r>
      <w:r w:rsidR="00904281">
        <w:rPr>
          <w:lang w:val="fr-FR"/>
        </w:rPr>
        <w:t xml:space="preserve">Fribourg, </w:t>
      </w:r>
      <w:r w:rsidRPr="0032190F">
        <w:rPr>
          <w:lang w:val="fr-FR"/>
        </w:rPr>
        <w:t xml:space="preserve">Suisse) est un </w:t>
      </w:r>
      <w:hyperlink r:id="rId11774" w:anchor="Cul_Oppidum" w:history="1">
        <w:r w:rsidR="00900011" w:rsidRPr="0032190F">
          <w:rPr>
            <w:rStyle w:val="Hyperlink"/>
            <w:lang w:val="fr-FR"/>
          </w:rPr>
          <w:t>oppidum</w:t>
        </w:r>
      </w:hyperlink>
      <w:r w:rsidRPr="0032190F">
        <w:rPr>
          <w:lang w:val="fr-FR"/>
        </w:rPr>
        <w:t xml:space="preserve">. Installé sur un éperon barré situé sur un promontoire entre les lacs de Motrat et de Neuchatel. A 8 km au sud-est du site de </w:t>
      </w:r>
      <w:hyperlink r:id="rId11775" w:anchor="Sit_Tene" w:history="1">
        <w:r w:rsidRPr="0032190F">
          <w:rPr>
            <w:rStyle w:val="Hyperlink"/>
            <w:lang w:val="fr-FR"/>
          </w:rPr>
          <w:t>La Tène</w:t>
        </w:r>
      </w:hyperlink>
      <w:r w:rsidRPr="0032190F">
        <w:rPr>
          <w:lang w:val="fr-FR"/>
        </w:rPr>
        <w:t xml:space="preserve"> (Musée de Bibracte).</w:t>
      </w:r>
    </w:p>
    <w:p w14:paraId="10CC5B00" w14:textId="77777777" w:rsidR="00347A1D" w:rsidRDefault="00347A1D" w:rsidP="00347A1D">
      <w:pPr>
        <w:rPr>
          <w:lang w:val="fr-FR"/>
        </w:rPr>
      </w:pPr>
      <w:r w:rsidRPr="0032190F">
        <w:rPr>
          <w:lang w:val="fr-FR"/>
        </w:rPr>
        <w:lastRenderedPageBreak/>
        <w:br/>
        <w:t>L’occupation est réduite à la fin de l’âge du Bronze. A la fin de l’âge du Fer, de nouveaux remparts sont construits  (Musée de Bibracte).</w:t>
      </w:r>
    </w:p>
    <w:p w14:paraId="0ACBCFE4" w14:textId="77777777" w:rsidR="00904281" w:rsidRDefault="00904281" w:rsidP="00347A1D">
      <w:pPr>
        <w:rPr>
          <w:lang w:val="fr-FR"/>
        </w:rPr>
      </w:pPr>
    </w:p>
    <w:p w14:paraId="47F31CD8" w14:textId="77777777" w:rsidR="00904281" w:rsidRPr="0032190F" w:rsidRDefault="00904281" w:rsidP="00347A1D">
      <w:pPr>
        <w:rPr>
          <w:lang w:val="fr-FR"/>
        </w:rPr>
      </w:pPr>
      <w:r>
        <w:rPr>
          <w:lang w:val="fr-FR"/>
        </w:rPr>
        <w:t>Oppidum comptant 72 monnaies gauloises et d'un coin monétaire datées de LT final (BIB expo Monnaies! Monnaies! Bibracte 2018)</w:t>
      </w:r>
    </w:p>
    <w:p w14:paraId="54A65B17" w14:textId="77777777" w:rsidR="00530FF5" w:rsidRPr="0032190F" w:rsidRDefault="00530FF5" w:rsidP="00347A1D">
      <w:pPr>
        <w:rPr>
          <w:lang w:val="fr-FR"/>
        </w:rPr>
      </w:pPr>
    </w:p>
    <w:p w14:paraId="0D016C48" w14:textId="77777777" w:rsidR="00530FF5" w:rsidRDefault="00530FF5" w:rsidP="00426FF9">
      <w:pPr>
        <w:pStyle w:val="Heading1"/>
      </w:pPr>
      <w:r>
        <w:t>LACS JURASSIENS ET SUISSE</w:t>
      </w:r>
    </w:p>
    <w:p w14:paraId="0AA3C15A" w14:textId="77777777" w:rsidR="00530FF5" w:rsidRDefault="00530FF5" w:rsidP="00347A1D"/>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9"/>
      </w:tblGrid>
      <w:tr w:rsidR="002F7FDE" w14:paraId="18A081CF" w14:textId="77777777" w:rsidTr="00C35EA7">
        <w:trPr>
          <w:jc w:val="center"/>
        </w:trPr>
        <w:tc>
          <w:tcPr>
            <w:tcW w:w="1309" w:type="dxa"/>
          </w:tcPr>
          <w:p w14:paraId="473D6034" w14:textId="77777777" w:rsidR="002F7FDE" w:rsidRDefault="002F7FDE" w:rsidP="00347A1D">
            <w:r>
              <w:t>Bourget</w:t>
            </w:r>
          </w:p>
        </w:tc>
      </w:tr>
      <w:tr w:rsidR="002F7FDE" w14:paraId="0FA5B0F7" w14:textId="77777777" w:rsidTr="00C35EA7">
        <w:trPr>
          <w:jc w:val="center"/>
        </w:trPr>
        <w:tc>
          <w:tcPr>
            <w:tcW w:w="1309" w:type="dxa"/>
          </w:tcPr>
          <w:p w14:paraId="60A0B0A6" w14:textId="77777777" w:rsidR="002F7FDE" w:rsidRDefault="002F7FDE" w:rsidP="00347A1D">
            <w:r>
              <w:t>Neuchâtel</w:t>
            </w:r>
          </w:p>
        </w:tc>
      </w:tr>
      <w:tr w:rsidR="002F7FDE" w14:paraId="4B2718F9" w14:textId="77777777" w:rsidTr="00C35EA7">
        <w:trPr>
          <w:jc w:val="center"/>
        </w:trPr>
        <w:tc>
          <w:tcPr>
            <w:tcW w:w="1309" w:type="dxa"/>
          </w:tcPr>
          <w:p w14:paraId="6282B358" w14:textId="77777777" w:rsidR="002F7FDE" w:rsidRDefault="002F7FDE" w:rsidP="00347A1D">
            <w:r>
              <w:t>Clairvaux</w:t>
            </w:r>
          </w:p>
        </w:tc>
      </w:tr>
      <w:tr w:rsidR="002F7FDE" w14:paraId="3855A87C" w14:textId="77777777" w:rsidTr="00C35EA7">
        <w:trPr>
          <w:jc w:val="center"/>
        </w:trPr>
        <w:tc>
          <w:tcPr>
            <w:tcW w:w="1309" w:type="dxa"/>
          </w:tcPr>
          <w:p w14:paraId="35F5F8C7" w14:textId="77777777" w:rsidR="002F7FDE" w:rsidRDefault="002F7FDE" w:rsidP="00347A1D">
            <w:r>
              <w:t>Léman</w:t>
            </w:r>
          </w:p>
        </w:tc>
      </w:tr>
      <w:tr w:rsidR="002F7FDE" w14:paraId="6ED803E9" w14:textId="77777777" w:rsidTr="00C35EA7">
        <w:trPr>
          <w:jc w:val="center"/>
        </w:trPr>
        <w:tc>
          <w:tcPr>
            <w:tcW w:w="1309" w:type="dxa"/>
          </w:tcPr>
          <w:p w14:paraId="492D6DBF" w14:textId="77777777" w:rsidR="002F7FDE" w:rsidRDefault="002F7FDE" w:rsidP="00347A1D">
            <w:r>
              <w:t>...</w:t>
            </w:r>
          </w:p>
        </w:tc>
      </w:tr>
    </w:tbl>
    <w:p w14:paraId="701B0571" w14:textId="77777777" w:rsidR="002F7FDE" w:rsidRDefault="002F7FDE" w:rsidP="00347A1D">
      <w:r>
        <w:t>(SS BIB)</w:t>
      </w:r>
    </w:p>
    <w:p w14:paraId="57ACAD5F" w14:textId="77777777" w:rsidR="002F7FDE" w:rsidRDefault="002F7FDE" w:rsidP="00347A1D"/>
    <w:p w14:paraId="1683EFF4" w14:textId="77777777" w:rsidR="00530FF5" w:rsidRPr="0032190F" w:rsidRDefault="00530FF5" w:rsidP="00347A1D">
      <w:pPr>
        <w:rPr>
          <w:lang w:val="fr-FR"/>
        </w:rPr>
      </w:pPr>
      <w:r w:rsidRPr="0032190F">
        <w:rPr>
          <w:lang w:val="fr-FR"/>
        </w:rPr>
        <w:t>Les rives des lacs du Bourget et de Neuchâtel montrent des occupations sur tous le littoral au Néolithique puis uniquement les baies à l’âge du Bronze (BIB Billaud, Langenegger, colloque Habitat Dijon 2015)</w:t>
      </w:r>
    </w:p>
    <w:p w14:paraId="5E992055" w14:textId="77777777" w:rsidR="00347A1D" w:rsidRPr="0032190F" w:rsidRDefault="00347A1D" w:rsidP="00347A1D">
      <w:pPr>
        <w:rPr>
          <w:lang w:val="fr-FR"/>
        </w:rPr>
      </w:pPr>
    </w:p>
    <w:p w14:paraId="337A3BAA" w14:textId="77777777" w:rsidR="00347A1D" w:rsidRPr="0032190F" w:rsidRDefault="00347A1D" w:rsidP="00426FF9">
      <w:pPr>
        <w:pStyle w:val="Heading1"/>
      </w:pPr>
      <w:r w:rsidRPr="0032190F">
        <w:t>MANCHING</w:t>
      </w:r>
    </w:p>
    <w:p w14:paraId="734FB9FA" w14:textId="77777777" w:rsidR="00347A1D" w:rsidRPr="0032190F" w:rsidRDefault="00347A1D" w:rsidP="00347A1D">
      <w:pPr>
        <w:rPr>
          <w:lang w:val="fr-FR"/>
        </w:rPr>
      </w:pPr>
    </w:p>
    <w:p w14:paraId="549EA820" w14:textId="5792D2C2" w:rsidR="00347A1D" w:rsidRPr="0032190F" w:rsidRDefault="00347A1D" w:rsidP="00347A1D">
      <w:pPr>
        <w:jc w:val="both"/>
        <w:rPr>
          <w:lang w:val="fr-FR"/>
        </w:rPr>
      </w:pPr>
      <w:r w:rsidRPr="0032190F">
        <w:rPr>
          <w:lang w:val="fr-FR"/>
        </w:rPr>
        <w:t>L’</w:t>
      </w:r>
      <w:hyperlink r:id="rId11776" w:anchor="Cul_Oppidum" w:history="1">
        <w:r w:rsidR="00900011" w:rsidRPr="0032190F">
          <w:rPr>
            <w:rStyle w:val="Hyperlink"/>
            <w:lang w:val="fr-FR"/>
          </w:rPr>
          <w:t>oppidum</w:t>
        </w:r>
      </w:hyperlink>
      <w:r w:rsidRPr="0032190F">
        <w:rPr>
          <w:lang w:val="fr-FR"/>
        </w:rPr>
        <w:t xml:space="preserve"> celte de Manching, dans la basse plaine alluviale du Danube (Bavière) à son confluent avec la Paar, dans un espace ouvert. C’est un grand site d’habitat. L’oppidum est ceint d’une enceinte de 7 km de circonférence datée de vers 100 aec. L’occupation du site dure quelques 50 ans (jusqu’au milieu du 1</w:t>
      </w:r>
      <w:r w:rsidRPr="0032190F">
        <w:rPr>
          <w:vertAlign w:val="superscript"/>
          <w:lang w:val="fr-FR"/>
        </w:rPr>
        <w:t>e</w:t>
      </w:r>
      <w:r w:rsidRPr="0032190F">
        <w:rPr>
          <w:lang w:val="fr-FR"/>
        </w:rPr>
        <w:t xml:space="preserve"> aec) (Musée de Bibracte).</w:t>
      </w:r>
    </w:p>
    <w:p w14:paraId="65A4BAA6" w14:textId="77777777" w:rsidR="00347A1D" w:rsidRPr="0032190F" w:rsidRDefault="00347A1D" w:rsidP="00347A1D">
      <w:pPr>
        <w:jc w:val="both"/>
        <w:rPr>
          <w:lang w:val="fr-FR"/>
        </w:rPr>
      </w:pPr>
      <w:r w:rsidRPr="0032190F">
        <w:rPr>
          <w:lang w:val="fr-FR"/>
        </w:rPr>
        <w:t>Le site montre l’importance du travail du fer pour les 4</w:t>
      </w:r>
      <w:r w:rsidRPr="0032190F">
        <w:rPr>
          <w:vertAlign w:val="superscript"/>
          <w:lang w:val="fr-FR"/>
        </w:rPr>
        <w:t>e</w:t>
      </w:r>
      <w:r w:rsidRPr="0032190F">
        <w:rPr>
          <w:lang w:val="fr-FR"/>
        </w:rPr>
        <w:t>-3</w:t>
      </w:r>
      <w:r w:rsidRPr="0032190F">
        <w:rPr>
          <w:vertAlign w:val="superscript"/>
          <w:lang w:val="fr-FR"/>
        </w:rPr>
        <w:t>e</w:t>
      </w:r>
      <w:r w:rsidRPr="0032190F">
        <w:rPr>
          <w:lang w:val="fr-FR"/>
        </w:rPr>
        <w:t xml:space="preserve"> s. aec. De même pour les sites de Lacoste (Gironde), Aulnat (Auvergne), Sajopetri (Hongrie)(BIB 1728 p. 302)</w:t>
      </w:r>
    </w:p>
    <w:p w14:paraId="7B996923" w14:textId="77777777" w:rsidR="00BD1902" w:rsidRPr="0032190F" w:rsidRDefault="00BD1902" w:rsidP="00347A1D">
      <w:pPr>
        <w:jc w:val="both"/>
        <w:rPr>
          <w:lang w:val="fr-FR"/>
        </w:rPr>
      </w:pPr>
      <w:r w:rsidRPr="0032190F">
        <w:rPr>
          <w:lang w:val="fr-FR"/>
        </w:rPr>
        <w:t>Au centre de la Bavière et à la croisée de plusieurs voies de communication. Site très important: 1,600 fosses, 75 fossés, 7000 trous de poteau dont 176 plans de bâtiments. Des grands batiments dans la zone centrale ont interprétés comme des maisons/palais de dignitaires/aristocrates</w:t>
      </w:r>
      <w:r w:rsidR="008E5C8D" w:rsidRPr="0032190F">
        <w:rPr>
          <w:lang w:val="fr-FR"/>
        </w:rPr>
        <w:t>. Le site montre 8 phases d'occupations reconnues sur les bâtiments et fossés. Le plan général montre des alignements de maisons, qui pourraient être des ateliers, sur les voies</w:t>
      </w:r>
      <w:r w:rsidRPr="0032190F">
        <w:rPr>
          <w:lang w:val="fr-FR"/>
        </w:rPr>
        <w:t xml:space="preserve"> </w:t>
      </w:r>
      <w:r w:rsidR="008E5C8D" w:rsidRPr="0032190F">
        <w:rPr>
          <w:lang w:val="fr-FR"/>
        </w:rPr>
        <w:t xml:space="preserve">comme à Bibracte. Il y a aussi de long bâtiments à plan allongé </w:t>
      </w:r>
      <w:r w:rsidRPr="0032190F">
        <w:rPr>
          <w:lang w:val="fr-FR"/>
        </w:rPr>
        <w:t>(H. Wending in BIB 2540)</w:t>
      </w:r>
    </w:p>
    <w:p w14:paraId="47636710" w14:textId="77777777" w:rsidR="00347A1D" w:rsidRPr="0032190F" w:rsidRDefault="00347A1D" w:rsidP="00242C0F">
      <w:pPr>
        <w:jc w:val="both"/>
        <w:rPr>
          <w:lang w:val="fr-FR"/>
        </w:rPr>
      </w:pPr>
    </w:p>
    <w:p w14:paraId="4B75BAB0" w14:textId="77777777" w:rsidR="00FE7E51" w:rsidRPr="0032190F" w:rsidRDefault="009105C7" w:rsidP="00242C0F">
      <w:pPr>
        <w:rPr>
          <w:lang w:val="fr-FR"/>
        </w:rPr>
      </w:pPr>
      <w:r w:rsidRPr="0032190F">
        <w:rPr>
          <w:lang w:val="fr-FR"/>
        </w:rPr>
        <w:t>ACHOLSHAUSEN</w:t>
      </w:r>
    </w:p>
    <w:p w14:paraId="7E87BEA9" w14:textId="77777777" w:rsidR="009105C7" w:rsidRPr="0032190F" w:rsidRDefault="009105C7" w:rsidP="00242C0F">
      <w:pPr>
        <w:rPr>
          <w:lang w:val="fr-FR"/>
        </w:rPr>
      </w:pPr>
      <w:r w:rsidRPr="0032190F">
        <w:rPr>
          <w:lang w:val="fr-FR"/>
        </w:rPr>
        <w:t>Le site d’Acholshausen (Bavière, Allemagne) a livré un chariot miniature en bronze proche de celui de Skallerup Trudshoj (BIB 2088)</w:t>
      </w:r>
    </w:p>
    <w:p w14:paraId="38AA5999" w14:textId="77777777" w:rsidR="009105C7" w:rsidRPr="0032190F" w:rsidRDefault="009105C7" w:rsidP="00242C0F">
      <w:pPr>
        <w:rPr>
          <w:lang w:val="fr-FR"/>
        </w:rPr>
      </w:pPr>
    </w:p>
    <w:p w14:paraId="7A3C1453" w14:textId="77777777" w:rsidR="009105C7" w:rsidRPr="0032190F" w:rsidRDefault="009105C7" w:rsidP="00242C0F">
      <w:pPr>
        <w:rPr>
          <w:lang w:val="fr-FR"/>
        </w:rPr>
      </w:pPr>
      <w:r w:rsidRPr="0032190F">
        <w:rPr>
          <w:lang w:val="fr-FR"/>
        </w:rPr>
        <w:t>SKALLERUP TRUDSHOJ</w:t>
      </w:r>
    </w:p>
    <w:p w14:paraId="6DE4BADF" w14:textId="77777777" w:rsidR="009105C7" w:rsidRDefault="009105C7" w:rsidP="00242C0F">
      <w:pPr>
        <w:rPr>
          <w:lang w:val="fr-FR"/>
        </w:rPr>
      </w:pPr>
      <w:r w:rsidRPr="0032190F">
        <w:rPr>
          <w:lang w:val="fr-FR"/>
        </w:rPr>
        <w:t>Le site de Skallerup Trudshøj a livré un chariot miniature en or proche de celui d’Acholshausen (BIB 2088)</w:t>
      </w:r>
    </w:p>
    <w:p w14:paraId="7AE1EDA0" w14:textId="77777777" w:rsidR="003C28EA" w:rsidRDefault="003C28EA" w:rsidP="00242C0F">
      <w:pPr>
        <w:rPr>
          <w:lang w:val="fr-FR"/>
        </w:rPr>
      </w:pPr>
    </w:p>
    <w:p w14:paraId="486613A0" w14:textId="77777777" w:rsidR="003C28EA" w:rsidRDefault="003C28EA" w:rsidP="00426FF9">
      <w:pPr>
        <w:pStyle w:val="Heading1"/>
      </w:pPr>
      <w:bookmarkStart w:id="4757" w:name="Sit_Gurop"/>
      <w:r>
        <w:t>GUROP</w:t>
      </w:r>
    </w:p>
    <w:bookmarkEnd w:id="4757"/>
    <w:p w14:paraId="0F0BCEC0" w14:textId="77777777" w:rsidR="003C28EA" w:rsidRDefault="003C28EA" w:rsidP="00242C0F">
      <w:pPr>
        <w:rPr>
          <w:lang w:val="fr-FR"/>
        </w:rPr>
      </w:pPr>
    </w:p>
    <w:p w14:paraId="53074542" w14:textId="1FE15693" w:rsidR="003C28EA" w:rsidRDefault="003C28EA" w:rsidP="00242C0F">
      <w:pPr>
        <w:rPr>
          <w:lang w:val="fr-FR"/>
        </w:rPr>
      </w:pPr>
      <w:r>
        <w:rPr>
          <w:lang w:val="fr-FR"/>
        </w:rPr>
        <w:t>Egypte. Sépulture avec des personnes aux cheveux blond associés à de l'</w:t>
      </w:r>
      <w:r w:rsidR="00366760">
        <w:rPr>
          <w:lang w:val="fr-FR"/>
        </w:rPr>
        <w:t xml:space="preserve"> </w:t>
      </w:r>
      <w:hyperlink r:id="rId11777" w:anchor="Sit_Ambre" w:history="1">
        <w:r w:rsidRPr="00366760">
          <w:rPr>
            <w:rStyle w:val="Hyperlink"/>
            <w:lang w:val="fr-FR"/>
          </w:rPr>
          <w:t>ambre</w:t>
        </w:r>
      </w:hyperlink>
      <w:r>
        <w:rPr>
          <w:lang w:val="fr-FR"/>
        </w:rPr>
        <w:t xml:space="preserve"> (BIB 2888); v. Peuples de la Mer </w:t>
      </w:r>
    </w:p>
    <w:p w14:paraId="58F8E6F1" w14:textId="77777777" w:rsidR="003C28EA" w:rsidRPr="0032190F" w:rsidRDefault="003C28EA" w:rsidP="00242C0F">
      <w:pPr>
        <w:rPr>
          <w:lang w:val="fr-FR"/>
        </w:rPr>
      </w:pPr>
    </w:p>
    <w:p w14:paraId="5FC08FF4" w14:textId="77777777" w:rsidR="00685825" w:rsidRPr="0032190F" w:rsidRDefault="00685825" w:rsidP="00242C0F">
      <w:pPr>
        <w:rPr>
          <w:lang w:val="fr-FR"/>
        </w:rPr>
      </w:pPr>
    </w:p>
    <w:p w14:paraId="795F6CC3" w14:textId="77777777" w:rsidR="00685825" w:rsidRPr="0032190F" w:rsidRDefault="00685825" w:rsidP="00426FF9">
      <w:pPr>
        <w:pStyle w:val="Heading1"/>
      </w:pPr>
      <w:bookmarkStart w:id="4758" w:name="Sit_Armana"/>
      <w:r w:rsidRPr="0032190F">
        <w:lastRenderedPageBreak/>
        <w:t>ARMARA (EL)</w:t>
      </w:r>
    </w:p>
    <w:bookmarkEnd w:id="4758"/>
    <w:p w14:paraId="1DB6D375" w14:textId="77777777" w:rsidR="00AA5C05" w:rsidRPr="00AA5C05" w:rsidRDefault="00AA5C05" w:rsidP="00EB125E">
      <w:pPr>
        <w:jc w:val="both"/>
        <w:rPr>
          <w:sz w:val="20"/>
          <w:lang w:val="fr-FR"/>
        </w:rPr>
      </w:pPr>
      <w:r w:rsidRPr="00AA5C05">
        <w:rPr>
          <w:sz w:val="20"/>
          <w:lang w:val="fr-FR"/>
        </w:rPr>
        <w:t>El Armara</w:t>
      </w:r>
      <w:r w:rsidR="00685825" w:rsidRPr="00AA5C05">
        <w:rPr>
          <w:sz w:val="20"/>
          <w:lang w:val="fr-FR"/>
        </w:rPr>
        <w:t>.</w:t>
      </w:r>
    </w:p>
    <w:p w14:paraId="2D1A4AAB" w14:textId="77777777" w:rsidR="00AA5C05" w:rsidRDefault="00AA5C05" w:rsidP="00EB125E">
      <w:pPr>
        <w:jc w:val="both"/>
        <w:rPr>
          <w:lang w:val="fr-FR"/>
        </w:rPr>
      </w:pPr>
    </w:p>
    <w:p w14:paraId="5CDC6EF9" w14:textId="09DAE1EF" w:rsidR="00685825" w:rsidRPr="0032190F" w:rsidRDefault="00685825" w:rsidP="00EB125E">
      <w:pPr>
        <w:jc w:val="both"/>
        <w:rPr>
          <w:lang w:val="fr-FR"/>
        </w:rPr>
      </w:pPr>
      <w:r w:rsidRPr="0032190F">
        <w:rPr>
          <w:lang w:val="fr-FR"/>
        </w:rPr>
        <w:t>Tablettes cunéiformes trouvées en Egypte. Ville fondée par Pharaon au 14</w:t>
      </w:r>
      <w:r w:rsidRPr="0032190F">
        <w:rPr>
          <w:vertAlign w:val="superscript"/>
          <w:lang w:val="fr-FR"/>
        </w:rPr>
        <w:t>e</w:t>
      </w:r>
      <w:r w:rsidRPr="0032190F">
        <w:rPr>
          <w:lang w:val="fr-FR"/>
        </w:rPr>
        <w:t xml:space="preserve"> s., proche du Caire. Petrie en reprend les fouilles. Les tablettes 31 et 32 sont écrites en cunéforme ?</w:t>
      </w:r>
    </w:p>
    <w:p w14:paraId="0F9A234C" w14:textId="4CDC1C1A" w:rsidR="00685825" w:rsidRDefault="00685825" w:rsidP="00EB125E">
      <w:pPr>
        <w:jc w:val="both"/>
        <w:rPr>
          <w:lang w:val="fr-FR"/>
        </w:rPr>
      </w:pPr>
      <w:r w:rsidRPr="0032190F">
        <w:rPr>
          <w:lang w:val="fr-FR"/>
        </w:rPr>
        <w:t xml:space="preserve">Environ 300 tablettes réalisées sous l’époque d’Aménophis III et IVtraitent des relations avec : Israël, </w:t>
      </w:r>
      <w:hyperlink r:id="rId11778" w:anchor="Cul_Hittite" w:history="1">
        <w:r w:rsidR="00EB125E" w:rsidRPr="0032190F">
          <w:rPr>
            <w:rStyle w:val="Hyperlink"/>
            <w:lang w:val="fr-FR"/>
          </w:rPr>
          <w:t>Hittites</w:t>
        </w:r>
      </w:hyperlink>
      <w:r w:rsidR="00DC2189" w:rsidRPr="0032190F">
        <w:rPr>
          <w:lang w:val="fr-FR"/>
        </w:rPr>
        <w:t xml:space="preserve"> </w:t>
      </w:r>
      <w:r w:rsidRPr="0032190F">
        <w:rPr>
          <w:lang w:val="fr-FR"/>
        </w:rPr>
        <w:t xml:space="preserve">(Boaskey/Atoucha), Babylonien, Assyriens, Ougaritique. Et montre les relations entre A. III et A. IV  (qui co-gère l’Empire), avec le roi de Mésopotamie, les vassaux dont Ribaldi roi de </w:t>
      </w:r>
      <w:hyperlink r:id="rId11779" w:anchor="Sit_Byblos_per_phenician" w:history="1">
        <w:r w:rsidR="00DA0850" w:rsidRPr="00DA0850">
          <w:rPr>
            <w:rStyle w:val="Hyperlink"/>
            <w:lang w:val="fr-FR"/>
          </w:rPr>
          <w:t>Byblos</w:t>
        </w:r>
      </w:hyperlink>
      <w:r w:rsidRPr="0032190F">
        <w:rPr>
          <w:lang w:val="fr-FR"/>
        </w:rPr>
        <w:t>. Ces tablettes sont conservées au Louvre, à Berlin, Oxford, British Museum.(BIB D. Charpin, Collège de France, 2016)</w:t>
      </w:r>
    </w:p>
    <w:p w14:paraId="23BB86B1" w14:textId="77777777" w:rsidR="00AA5C05" w:rsidRDefault="00AA5C05" w:rsidP="00EB125E">
      <w:pPr>
        <w:jc w:val="both"/>
        <w:rPr>
          <w:lang w:val="fr-FR"/>
        </w:rPr>
      </w:pPr>
    </w:p>
    <w:p w14:paraId="4546EC40" w14:textId="2A2B0C06" w:rsidR="00AA5C05" w:rsidRPr="00F56201" w:rsidRDefault="00AA5C05" w:rsidP="00AA5C05">
      <w:pPr>
        <w:pStyle w:val="Heading1"/>
        <w:rPr>
          <w:lang w:val="en-GB"/>
        </w:rPr>
      </w:pPr>
      <w:r w:rsidRPr="00F56201">
        <w:rPr>
          <w:lang w:val="en-GB"/>
        </w:rPr>
        <w:t>QARAFA</w:t>
      </w:r>
    </w:p>
    <w:p w14:paraId="4E941BC0" w14:textId="48080434" w:rsidR="00AA5C05" w:rsidRPr="00F56201" w:rsidRDefault="00AA5C05" w:rsidP="00EB125E">
      <w:pPr>
        <w:jc w:val="both"/>
        <w:rPr>
          <w:sz w:val="20"/>
          <w:lang w:val="en-GB"/>
        </w:rPr>
      </w:pPr>
      <w:r w:rsidRPr="00F56201">
        <w:rPr>
          <w:sz w:val="20"/>
          <w:lang w:val="en-GB"/>
        </w:rPr>
        <w:t>City of the Dead, Cairo necropolis</w:t>
      </w:r>
    </w:p>
    <w:p w14:paraId="2748D01C" w14:textId="77777777" w:rsidR="00EC6FD6" w:rsidRPr="00F56201" w:rsidRDefault="00EC6FD6" w:rsidP="00EB125E">
      <w:pPr>
        <w:jc w:val="both"/>
        <w:rPr>
          <w:lang w:val="en-GB"/>
        </w:rPr>
      </w:pPr>
    </w:p>
    <w:p w14:paraId="36F94285" w14:textId="23280C8C" w:rsidR="00AA5C05" w:rsidRDefault="00AA5C05" w:rsidP="00EB125E">
      <w:pPr>
        <w:jc w:val="both"/>
        <w:rPr>
          <w:lang w:val="fr-FR"/>
        </w:rPr>
      </w:pPr>
      <w:r>
        <w:rPr>
          <w:lang w:val="fr-FR"/>
        </w:rPr>
        <w:t>Quartier funéraire du Caire, créée au 7</w:t>
      </w:r>
      <w:r w:rsidRPr="00AA5C05">
        <w:rPr>
          <w:vertAlign w:val="superscript"/>
          <w:lang w:val="fr-FR"/>
        </w:rPr>
        <w:t>e</w:t>
      </w:r>
      <w:r>
        <w:rPr>
          <w:lang w:val="fr-FR"/>
        </w:rPr>
        <w:t xml:space="preserve"> BC. C'est la plus grande et ancienne nécropole du Moyen-Orient (wiki)</w:t>
      </w:r>
    </w:p>
    <w:p w14:paraId="69F40D50" w14:textId="77777777" w:rsidR="00AA5C05" w:rsidRPr="0032190F" w:rsidRDefault="00AA5C05" w:rsidP="00EB125E">
      <w:pPr>
        <w:jc w:val="both"/>
        <w:rPr>
          <w:lang w:val="fr-FR"/>
        </w:rPr>
      </w:pPr>
    </w:p>
    <w:p w14:paraId="2F64902C" w14:textId="77777777" w:rsidR="00EC6FD6" w:rsidRPr="0032190F" w:rsidRDefault="00EC6FD6" w:rsidP="00426FF9">
      <w:pPr>
        <w:pStyle w:val="Heading1"/>
      </w:pPr>
      <w:r w:rsidRPr="0032190F">
        <w:t>GLA (LAC DE)</w:t>
      </w:r>
    </w:p>
    <w:p w14:paraId="3FFBC532" w14:textId="4A13C179" w:rsidR="00EC6FD6" w:rsidRPr="0032190F" w:rsidRDefault="00EC6FD6" w:rsidP="00EC6FD6">
      <w:pPr>
        <w:jc w:val="both"/>
        <w:rPr>
          <w:lang w:val="fr-FR"/>
        </w:rPr>
      </w:pPr>
      <w:r w:rsidRPr="0032190F">
        <w:rPr>
          <w:lang w:val="fr-FR"/>
        </w:rPr>
        <w:t xml:space="preserve">Au lac de Gla, en Béotie, contruction de protections entre le </w:t>
      </w:r>
      <w:r w:rsidR="001D7A95">
        <w:rPr>
          <w:lang w:val="fr-FR"/>
        </w:rPr>
        <w:t>HR</w:t>
      </w:r>
      <w:hyperlink r:id="rId11780" w:anchor="Cul_Helladique_Recent_IIIA" w:history="1">
        <w:r w:rsidR="001D7A95" w:rsidRPr="001D7A95">
          <w:rPr>
            <w:rStyle w:val="Hyperlink"/>
            <w:lang w:val="fr-FR"/>
          </w:rPr>
          <w:t>IIIA</w:t>
        </w:r>
      </w:hyperlink>
      <w:r w:rsidRPr="0032190F">
        <w:rPr>
          <w:lang w:val="fr-FR"/>
        </w:rPr>
        <w:t>2 et le HRIIIB2 (BIB 2301 p. 36)</w:t>
      </w:r>
    </w:p>
    <w:p w14:paraId="38C8E781" w14:textId="77777777" w:rsidR="00EC6FD6" w:rsidRPr="0032190F" w:rsidRDefault="00EC6FD6" w:rsidP="00EB125E">
      <w:pPr>
        <w:jc w:val="both"/>
        <w:rPr>
          <w:lang w:val="fr-FR"/>
        </w:rPr>
      </w:pPr>
    </w:p>
    <w:p w14:paraId="0E661FA0" w14:textId="77777777" w:rsidR="000767E8" w:rsidRPr="0032190F" w:rsidRDefault="000767E8" w:rsidP="00426FF9">
      <w:pPr>
        <w:pStyle w:val="Heading1"/>
      </w:pPr>
      <w:bookmarkStart w:id="4759" w:name="Sit_Dendra"/>
      <w:r w:rsidRPr="0032190F">
        <w:t>DENDRA</w:t>
      </w:r>
    </w:p>
    <w:bookmarkEnd w:id="4759"/>
    <w:p w14:paraId="7ED7F5D8" w14:textId="77777777" w:rsidR="000767E8" w:rsidRPr="0032190F" w:rsidRDefault="000767E8" w:rsidP="00EB125E">
      <w:pPr>
        <w:jc w:val="both"/>
        <w:rPr>
          <w:lang w:val="fr-FR"/>
        </w:rPr>
      </w:pPr>
    </w:p>
    <w:p w14:paraId="3DFF4C91" w14:textId="6D971807" w:rsidR="000767E8" w:rsidRPr="0032190F" w:rsidRDefault="006B4BDF" w:rsidP="006B4BDF">
      <w:pPr>
        <w:rPr>
          <w:lang w:val="fr-FR"/>
        </w:rPr>
      </w:pPr>
      <w:r>
        <w:rPr>
          <w:lang w:val="fr-FR"/>
        </w:rPr>
        <w:t xml:space="preserve">Peloponnèse, </w:t>
      </w:r>
      <w:r w:rsidR="000767E8" w:rsidRPr="0032190F">
        <w:rPr>
          <w:lang w:val="fr-FR"/>
        </w:rPr>
        <w:t xml:space="preserve">Découverte d'une </w:t>
      </w:r>
      <w:hyperlink r:id="rId11781" w:anchor="Typ_Arm_Cuirasse" w:history="1">
        <w:r w:rsidR="000767E8" w:rsidRPr="006B4BDF">
          <w:rPr>
            <w:rStyle w:val="Hyperlink"/>
            <w:lang w:val="fr-FR"/>
          </w:rPr>
          <w:t>cuirasse</w:t>
        </w:r>
      </w:hyperlink>
      <w:r w:rsidR="000767E8" w:rsidRPr="0032190F">
        <w:rPr>
          <w:lang w:val="fr-FR"/>
        </w:rPr>
        <w:t xml:space="preserve"> et d'un </w:t>
      </w:r>
      <w:hyperlink r:id="rId11782" w:anchor="Typ_Arm_Casques_typ_dents_sang" w:history="1">
        <w:r w:rsidRPr="006B4BDF">
          <w:rPr>
            <w:rStyle w:val="Hyperlink"/>
            <w:lang w:val="fr-FR"/>
          </w:rPr>
          <w:t>casque à dents de sanglier</w:t>
        </w:r>
      </w:hyperlink>
      <w:r>
        <w:rPr>
          <w:lang w:val="fr-FR"/>
        </w:rPr>
        <w:t xml:space="preserve"> </w:t>
      </w:r>
      <w:r w:rsidR="00560103" w:rsidRPr="0032190F">
        <w:rPr>
          <w:lang w:val="fr-FR"/>
        </w:rPr>
        <w:t>peu</w:t>
      </w:r>
      <w:r w:rsidR="000767E8" w:rsidRPr="0032190F">
        <w:rPr>
          <w:lang w:val="fr-FR"/>
        </w:rPr>
        <w:t xml:space="preserve"> fonctionnels, éventuellement votifs (BIB 2301 p. 49)</w:t>
      </w:r>
    </w:p>
    <w:p w14:paraId="06291C23" w14:textId="77777777" w:rsidR="00EC6FD6" w:rsidRPr="0032190F" w:rsidRDefault="006B4BDF" w:rsidP="00EB125E">
      <w:pPr>
        <w:jc w:val="both"/>
        <w:rPr>
          <w:lang w:val="fr-FR"/>
        </w:rPr>
      </w:pPr>
      <w:r>
        <w:rPr>
          <w:lang w:val="fr-FR"/>
        </w:rPr>
        <w:t>Sépulture en tholos. Casque à cornes de plomb (BIB 3085)</w:t>
      </w:r>
    </w:p>
    <w:p w14:paraId="72292CCD" w14:textId="77777777" w:rsidR="00343C86" w:rsidRPr="0032190F" w:rsidRDefault="00343C86" w:rsidP="00EB125E">
      <w:pPr>
        <w:jc w:val="both"/>
        <w:rPr>
          <w:lang w:val="fr-FR"/>
        </w:rPr>
      </w:pPr>
    </w:p>
    <w:p w14:paraId="30A89641" w14:textId="77777777" w:rsidR="00343C86" w:rsidRPr="0032190F" w:rsidRDefault="00343C86" w:rsidP="00426FF9">
      <w:pPr>
        <w:pStyle w:val="Heading1"/>
      </w:pPr>
      <w:bookmarkStart w:id="4760" w:name="Sit_Mycenes_Alentours"/>
      <w:r w:rsidRPr="0032190F">
        <w:t>MYCENES (ALENTOURS)</w:t>
      </w:r>
    </w:p>
    <w:bookmarkEnd w:id="4760"/>
    <w:p w14:paraId="4E99171A" w14:textId="77777777" w:rsidR="00343C86" w:rsidRPr="0032190F" w:rsidRDefault="00343C86" w:rsidP="00242C0F">
      <w:pPr>
        <w:rPr>
          <w:lang w:val="fr-FR"/>
        </w:rPr>
      </w:pPr>
    </w:p>
    <w:p w14:paraId="621811F7" w14:textId="77777777" w:rsidR="00343C86" w:rsidRPr="0032190F" w:rsidRDefault="00343C86" w:rsidP="00242C0F">
      <w:pPr>
        <w:rPr>
          <w:lang w:val="fr-FR"/>
        </w:rPr>
      </w:pPr>
      <w:r w:rsidRPr="0032190F">
        <w:rPr>
          <w:lang w:val="fr-FR"/>
        </w:rPr>
        <w:t>Les analyses ont montré que le cratère en terre cuite dit « du chariot » (</w:t>
      </w:r>
      <w:r w:rsidRPr="0032190F">
        <w:rPr>
          <w:i/>
          <w:lang w:val="fr-FR"/>
        </w:rPr>
        <w:t>Terracotta chariot krater</w:t>
      </w:r>
      <w:r w:rsidRPr="0032190F">
        <w:rPr>
          <w:lang w:val="fr-FR"/>
        </w:rPr>
        <w:t>), aujourdh’ui dans la collection Cesnola, venait des enviorns de Mycènes et de Berbati. Il daterait  de de l’Hélladique  final IIIA 1, vers 1375-1350 BC (BIB Metropolitan Mueum of Art)</w:t>
      </w:r>
    </w:p>
    <w:p w14:paraId="5076228C" w14:textId="77777777" w:rsidR="00343C86" w:rsidRPr="0032190F" w:rsidRDefault="00343C86" w:rsidP="00242C0F">
      <w:pPr>
        <w:rPr>
          <w:lang w:val="fr-FR"/>
        </w:rPr>
      </w:pPr>
    </w:p>
    <w:p w14:paraId="5F182B53" w14:textId="77777777" w:rsidR="009869DF" w:rsidRPr="0032190F" w:rsidRDefault="009869DF" w:rsidP="00426FF9">
      <w:pPr>
        <w:pStyle w:val="Heading1"/>
      </w:pPr>
      <w:bookmarkStart w:id="4761" w:name="Sit_Mycenes"/>
      <w:r w:rsidRPr="0032190F">
        <w:t>MYCENES</w:t>
      </w:r>
    </w:p>
    <w:bookmarkEnd w:id="4761"/>
    <w:p w14:paraId="3D430085" w14:textId="4AF86426" w:rsidR="00B1288D" w:rsidRPr="0032190F" w:rsidRDefault="00B1288D" w:rsidP="00242C0F">
      <w:pPr>
        <w:rPr>
          <w:lang w:val="fr-FR"/>
        </w:rPr>
      </w:pPr>
      <w:r w:rsidRPr="0032190F">
        <w:rPr>
          <w:lang w:val="fr-FR"/>
        </w:rPr>
        <w:br/>
        <w:t>La cité antique préhellénique de Mycènes</w:t>
      </w:r>
      <w:r w:rsidR="009869DF" w:rsidRPr="0032190F">
        <w:rPr>
          <w:lang w:val="fr-FR"/>
        </w:rPr>
        <w:t>,</w:t>
      </w:r>
      <w:r w:rsidRPr="0032190F">
        <w:rPr>
          <w:lang w:val="fr-FR"/>
        </w:rPr>
        <w:t xml:space="preserve"> dans le Péloponnèse</w:t>
      </w:r>
      <w:r w:rsidR="009869DF" w:rsidRPr="0032190F">
        <w:rPr>
          <w:lang w:val="fr-FR"/>
        </w:rPr>
        <w:t>,</w:t>
      </w:r>
      <w:r w:rsidRPr="0032190F">
        <w:rPr>
          <w:lang w:val="fr-FR"/>
        </w:rPr>
        <w:t xml:space="preserve"> a donné son nom à la culture </w:t>
      </w:r>
      <w:hyperlink r:id="rId11783" w:anchor="Cul_Mycenien" w:history="1">
        <w:r w:rsidRPr="0032190F">
          <w:rPr>
            <w:rStyle w:val="Hyperlink"/>
            <w:lang w:val="fr-FR"/>
          </w:rPr>
          <w:t>mycénienne</w:t>
        </w:r>
      </w:hyperlink>
      <w:r w:rsidR="000767E8" w:rsidRPr="0032190F">
        <w:rPr>
          <w:lang w:val="fr-FR"/>
        </w:rPr>
        <w:t xml:space="preserve"> à l'</w:t>
      </w:r>
      <w:r w:rsidR="003119A6">
        <w:rPr>
          <w:lang w:val="fr-FR"/>
        </w:rPr>
        <w:t xml:space="preserve"> </w:t>
      </w:r>
      <w:hyperlink r:id="rId11784" w:anchor="Cul_Helladique_Recent" w:history="1">
        <w:r w:rsidR="003119A6" w:rsidRPr="003119A6">
          <w:rPr>
            <w:rStyle w:val="Hyperlink"/>
            <w:lang w:val="fr-FR"/>
          </w:rPr>
          <w:t>H</w:t>
        </w:r>
        <w:r w:rsidR="003119A6">
          <w:rPr>
            <w:rStyle w:val="Hyperlink"/>
            <w:lang w:val="fr-FR"/>
          </w:rPr>
          <w:t>R</w:t>
        </w:r>
      </w:hyperlink>
      <w:r w:rsidRPr="0032190F">
        <w:rPr>
          <w:lang w:val="fr-FR"/>
        </w:rPr>
        <w:t>.</w:t>
      </w:r>
      <w:r w:rsidR="00A87236" w:rsidRPr="0032190F">
        <w:rPr>
          <w:lang w:val="fr-FR"/>
        </w:rPr>
        <w:t xml:space="preserve"> La cité est e</w:t>
      </w:r>
      <w:r w:rsidRPr="0032190F">
        <w:rPr>
          <w:lang w:val="fr-FR"/>
        </w:rPr>
        <w:t>ntourée de murs cyclopéens</w:t>
      </w:r>
      <w:r w:rsidR="00A87236" w:rsidRPr="0032190F">
        <w:rPr>
          <w:lang w:val="fr-FR"/>
        </w:rPr>
        <w:t xml:space="preserve"> (SS BIB)</w:t>
      </w:r>
      <w:r w:rsidRPr="0032190F">
        <w:rPr>
          <w:lang w:val="fr-FR"/>
        </w:rPr>
        <w:t>.</w:t>
      </w:r>
    </w:p>
    <w:p w14:paraId="4E77C156" w14:textId="77777777" w:rsidR="009869DF" w:rsidRPr="0032190F" w:rsidRDefault="009869DF" w:rsidP="00242C0F">
      <w:pPr>
        <w:rPr>
          <w:lang w:val="fr-FR"/>
        </w:rPr>
      </w:pPr>
      <w:r w:rsidRPr="0032190F">
        <w:rPr>
          <w:lang w:val="fr-FR"/>
        </w:rPr>
        <w:t xml:space="preserve">En 1950, des textes en linéaire B sont découvertes (BIB S. Foucart </w:t>
      </w:r>
      <w:r w:rsidRPr="0032190F">
        <w:rPr>
          <w:i/>
          <w:lang w:val="fr-FR"/>
        </w:rPr>
        <w:t>in</w:t>
      </w:r>
      <w:r w:rsidRPr="0032190F">
        <w:rPr>
          <w:lang w:val="fr-FR"/>
        </w:rPr>
        <w:t xml:space="preserve"> Le Monde, 02/08/2014).</w:t>
      </w:r>
    </w:p>
    <w:p w14:paraId="6340E3F8" w14:textId="77777777" w:rsidR="00596B5F" w:rsidRPr="0032190F" w:rsidRDefault="00596B5F" w:rsidP="00242C0F">
      <w:pPr>
        <w:rPr>
          <w:lang w:val="fr-FR"/>
        </w:rPr>
      </w:pPr>
      <w:r w:rsidRPr="0032190F">
        <w:rPr>
          <w:lang w:val="fr-FR"/>
        </w:rPr>
        <w:t>Représentations de chars (BIB 2225)</w:t>
      </w:r>
    </w:p>
    <w:p w14:paraId="4B76983B" w14:textId="77777777" w:rsidR="00A8187B" w:rsidRPr="0032190F" w:rsidRDefault="00A8187B" w:rsidP="00242C0F">
      <w:pPr>
        <w:rPr>
          <w:lang w:val="fr-FR"/>
        </w:rPr>
      </w:pPr>
      <w:r w:rsidRPr="0032190F">
        <w:rPr>
          <w:lang w:val="fr-FR"/>
        </w:rPr>
        <w:t>Destruction d'une partie de la citadelle, de la "Maison du Marchand d'Huile", de la "Maison du Marchand d'Huile" et de la "Ma</w:t>
      </w:r>
      <w:r w:rsidR="00D4258D" w:rsidRPr="0032190F">
        <w:rPr>
          <w:lang w:val="fr-FR"/>
        </w:rPr>
        <w:t>ison du Marchand d'Huile" au HR</w:t>
      </w:r>
      <w:r w:rsidRPr="0032190F">
        <w:rPr>
          <w:lang w:val="fr-FR"/>
        </w:rPr>
        <w:t>IIIB1 (BIB 2301 p. 27)</w:t>
      </w:r>
    </w:p>
    <w:p w14:paraId="1FBAE1EF" w14:textId="77777777" w:rsidR="00A8187B" w:rsidRPr="0032190F" w:rsidRDefault="00A8187B" w:rsidP="00242C0F">
      <w:pPr>
        <w:rPr>
          <w:lang w:val="fr-FR"/>
        </w:rPr>
      </w:pPr>
      <w:r w:rsidRPr="0032190F">
        <w:rPr>
          <w:lang w:val="fr-FR"/>
        </w:rPr>
        <w:t xml:space="preserve">Destruction de la citadelle et des </w:t>
      </w:r>
      <w:r w:rsidR="00D4258D" w:rsidRPr="0032190F">
        <w:rPr>
          <w:lang w:val="fr-FR"/>
        </w:rPr>
        <w:t>maisons d ela ville basse au HR</w:t>
      </w:r>
      <w:r w:rsidRPr="0032190F">
        <w:rPr>
          <w:lang w:val="fr-FR"/>
        </w:rPr>
        <w:t>IIIB2 (BIB 2301 p. 27)</w:t>
      </w:r>
    </w:p>
    <w:p w14:paraId="5F7A40C6" w14:textId="77777777" w:rsidR="00A8187B" w:rsidRPr="0032190F" w:rsidRDefault="00A8187B" w:rsidP="00242C0F">
      <w:pPr>
        <w:rPr>
          <w:lang w:val="fr-FR"/>
        </w:rPr>
      </w:pPr>
      <w:r w:rsidRPr="0032190F">
        <w:rPr>
          <w:lang w:val="fr-FR"/>
        </w:rPr>
        <w:t>Incendie sur tout le site au HR IIIC (BIB 2301 p. 27)</w:t>
      </w:r>
    </w:p>
    <w:p w14:paraId="7013D98C" w14:textId="70522491" w:rsidR="00D838FA" w:rsidRPr="0032190F" w:rsidRDefault="00D838FA" w:rsidP="00242C0F">
      <w:pPr>
        <w:rPr>
          <w:lang w:val="fr-FR"/>
        </w:rPr>
      </w:pPr>
      <w:r w:rsidRPr="0032190F">
        <w:rPr>
          <w:lang w:val="fr-FR"/>
        </w:rPr>
        <w:t xml:space="preserve">A Mycènes: figuration du </w:t>
      </w:r>
      <w:hyperlink r:id="rId11785" w:anchor="Typ_Arm_Casques_typ_dents_sang" w:history="1">
        <w:r w:rsidR="006B4BDF" w:rsidRPr="006B4BDF">
          <w:rPr>
            <w:rStyle w:val="Hyperlink"/>
            <w:lang w:val="fr-FR"/>
          </w:rPr>
          <w:t>casque à dents de sanglier</w:t>
        </w:r>
      </w:hyperlink>
      <w:r w:rsidR="006B4BDF">
        <w:rPr>
          <w:lang w:val="fr-FR"/>
        </w:rPr>
        <w:t xml:space="preserve"> </w:t>
      </w:r>
      <w:r w:rsidRPr="0032190F">
        <w:rPr>
          <w:lang w:val="fr-FR"/>
        </w:rPr>
        <w:t>sur un ivoire (BIB 2301 p. 61)</w:t>
      </w:r>
    </w:p>
    <w:p w14:paraId="448DC619" w14:textId="59F8941B" w:rsidR="00D4258D" w:rsidRPr="0032190F" w:rsidRDefault="00D4258D" w:rsidP="00242C0F">
      <w:pPr>
        <w:rPr>
          <w:lang w:val="fr-FR"/>
        </w:rPr>
      </w:pPr>
      <w:r w:rsidRPr="0032190F">
        <w:rPr>
          <w:lang w:val="fr-FR"/>
        </w:rPr>
        <w:t xml:space="preserve">Présence de céramique </w:t>
      </w:r>
      <w:hyperlink r:id="rId11786" w:anchor="Cul_HMB" w:history="1">
        <w:r w:rsidRPr="0032190F">
          <w:rPr>
            <w:rStyle w:val="Hyperlink"/>
            <w:lang w:val="fr-FR"/>
          </w:rPr>
          <w:t>HMB</w:t>
        </w:r>
      </w:hyperlink>
      <w:r w:rsidRPr="0032190F">
        <w:rPr>
          <w:lang w:val="fr-FR"/>
        </w:rPr>
        <w:t xml:space="preserve"> dans les niveaux du </w:t>
      </w:r>
      <w:hyperlink r:id="rId11787" w:anchor="Cul_Helladique_Recent_IIIB2" w:history="1">
        <w:r w:rsidRPr="0032190F">
          <w:rPr>
            <w:rStyle w:val="Hyperlink"/>
            <w:lang w:val="fr-FR"/>
          </w:rPr>
          <w:t>HRIIIB2</w:t>
        </w:r>
      </w:hyperlink>
      <w:r w:rsidRPr="0032190F">
        <w:rPr>
          <w:lang w:val="fr-FR"/>
        </w:rPr>
        <w:t xml:space="preserve"> (BIB 2301 p. 72)</w:t>
      </w:r>
    </w:p>
    <w:p w14:paraId="0DF578D7" w14:textId="77777777" w:rsidR="001A5A9D" w:rsidRPr="0032190F" w:rsidRDefault="001A5A9D" w:rsidP="00242C0F">
      <w:pPr>
        <w:rPr>
          <w:lang w:val="fr-FR"/>
        </w:rPr>
      </w:pPr>
      <w:r w:rsidRPr="0032190F">
        <w:rPr>
          <w:lang w:val="fr-FR"/>
        </w:rPr>
        <w:t>3 des 6 tholoi monumentales "Astrée","Clytemnestre" et "Egisthe" ont une datation possible au 13e s. aec (BIB 2301 p. 124)</w:t>
      </w:r>
    </w:p>
    <w:p w14:paraId="1D2975B9" w14:textId="77777777" w:rsidR="00365486" w:rsidRPr="0032190F" w:rsidRDefault="00365486" w:rsidP="00242C0F">
      <w:pPr>
        <w:rPr>
          <w:lang w:val="fr-FR"/>
        </w:rPr>
      </w:pPr>
    </w:p>
    <w:p w14:paraId="5A95F4BA" w14:textId="77777777" w:rsidR="00365486" w:rsidRPr="0032190F" w:rsidRDefault="00C664F1" w:rsidP="00365486">
      <w:pPr>
        <w:pStyle w:val="Heading2"/>
      </w:pPr>
      <w:bookmarkStart w:id="4762" w:name="Sit_Mycenes__CercleA"/>
      <w:r w:rsidRPr="0032190F">
        <w:lastRenderedPageBreak/>
        <w:t>Cercle de tombe A</w:t>
      </w:r>
    </w:p>
    <w:bookmarkEnd w:id="4762"/>
    <w:p w14:paraId="45DA5817" w14:textId="77777777" w:rsidR="00365486" w:rsidRPr="006B4BDF" w:rsidRDefault="00365486" w:rsidP="00365486">
      <w:pPr>
        <w:rPr>
          <w:sz w:val="20"/>
          <w:lang w:val="fr-FR"/>
        </w:rPr>
      </w:pPr>
      <w:r w:rsidRPr="006B4BDF">
        <w:rPr>
          <w:sz w:val="20"/>
          <w:lang w:val="fr-FR"/>
        </w:rPr>
        <w:t>Cercles de tombes</w:t>
      </w:r>
      <w:r w:rsidR="00D838FA" w:rsidRPr="006B4BDF">
        <w:rPr>
          <w:sz w:val="20"/>
          <w:lang w:val="fr-FR"/>
        </w:rPr>
        <w:t>, Cercle des tombes à fosse A</w:t>
      </w:r>
    </w:p>
    <w:p w14:paraId="64723FFF" w14:textId="77777777" w:rsidR="00365486" w:rsidRPr="0032190F" w:rsidRDefault="00365486" w:rsidP="00365486">
      <w:pPr>
        <w:rPr>
          <w:lang w:val="fr-FR"/>
        </w:rPr>
      </w:pPr>
    </w:p>
    <w:p w14:paraId="0E0E0B15" w14:textId="5E057271" w:rsidR="00365486" w:rsidRPr="0032190F" w:rsidRDefault="00C664F1" w:rsidP="00365486">
      <w:pPr>
        <w:rPr>
          <w:lang w:val="fr-FR"/>
        </w:rPr>
      </w:pPr>
      <w:r w:rsidRPr="0032190F">
        <w:rPr>
          <w:lang w:val="fr-FR"/>
        </w:rPr>
        <w:t xml:space="preserve">Le Cercle de tombes A contient 6 </w:t>
      </w:r>
      <w:r w:rsidRPr="0032190F">
        <w:rPr>
          <w:i/>
          <w:lang w:val="fr-FR"/>
        </w:rPr>
        <w:t>shaft graves</w:t>
      </w:r>
      <w:r w:rsidRPr="0032190F">
        <w:rPr>
          <w:lang w:val="fr-FR"/>
        </w:rPr>
        <w:t xml:space="preserve">. </w:t>
      </w:r>
      <w:r w:rsidR="00365486" w:rsidRPr="0032190F">
        <w:rPr>
          <w:lang w:val="fr-FR"/>
        </w:rPr>
        <w:t xml:space="preserve">Les </w:t>
      </w:r>
      <w:r w:rsidR="00365486" w:rsidRPr="0032190F">
        <w:rPr>
          <w:i/>
          <w:lang w:val="fr-FR"/>
        </w:rPr>
        <w:t>shaft graves</w:t>
      </w:r>
      <w:r w:rsidR="00365486" w:rsidRPr="0032190F">
        <w:rPr>
          <w:lang w:val="fr-FR"/>
        </w:rPr>
        <w:t xml:space="preserve"> sont attribuables au Mycénien I </w:t>
      </w:r>
      <w:r w:rsidR="00D838FA" w:rsidRPr="0032190F">
        <w:rPr>
          <w:lang w:val="fr-FR"/>
        </w:rPr>
        <w:t>[</w:t>
      </w:r>
      <w:hyperlink r:id="rId11788" w:anchor="Cul_Helladique_Recent_I" w:history="1">
        <w:r w:rsidR="00D838FA" w:rsidRPr="0032190F">
          <w:rPr>
            <w:rStyle w:val="Hyperlink"/>
            <w:lang w:val="fr-FR"/>
          </w:rPr>
          <w:t>HRI</w:t>
        </w:r>
      </w:hyperlink>
      <w:r w:rsidR="00D838FA" w:rsidRPr="0032190F">
        <w:rPr>
          <w:lang w:val="fr-FR"/>
        </w:rPr>
        <w:t xml:space="preserve">] </w:t>
      </w:r>
      <w:r w:rsidR="00365486" w:rsidRPr="0032190F">
        <w:rPr>
          <w:lang w:val="fr-FR"/>
        </w:rPr>
        <w:t>(ca. 1550-1500) (BIB 2225 p. 51)</w:t>
      </w:r>
      <w:r w:rsidR="00596B5F" w:rsidRPr="0032190F">
        <w:rPr>
          <w:lang w:val="fr-FR"/>
        </w:rPr>
        <w:t>. A Mycènes, les représentations de chars sont s</w:t>
      </w:r>
      <w:r w:rsidRPr="0032190F">
        <w:rPr>
          <w:lang w:val="fr-FR"/>
        </w:rPr>
        <w:t xml:space="preserve">trictement limitées aux tombes </w:t>
      </w:r>
      <w:r w:rsidR="00596B5F" w:rsidRPr="0032190F">
        <w:rPr>
          <w:lang w:val="fr-FR"/>
        </w:rPr>
        <w:t>royales (BIB 2225 p. 52)</w:t>
      </w:r>
      <w:r w:rsidR="00D838FA" w:rsidRPr="0032190F">
        <w:rPr>
          <w:lang w:val="fr-FR"/>
        </w:rPr>
        <w:t xml:space="preserve"> Les chars sont représentés sur des stèles, le métal, l'ivoire, etc. donc plusieurs types de supports. La thématique guerrière est très présente (BIB 2301 p. 56-57)</w:t>
      </w:r>
    </w:p>
    <w:p w14:paraId="4BCBD841" w14:textId="77777777" w:rsidR="004F0B7A" w:rsidRPr="0032190F" w:rsidRDefault="004F0B7A" w:rsidP="00365486">
      <w:pPr>
        <w:rPr>
          <w:lang w:val="fr-FR"/>
        </w:rPr>
      </w:pPr>
      <w:r w:rsidRPr="0032190F">
        <w:rPr>
          <w:lang w:val="fr-FR"/>
        </w:rPr>
        <w:t>La bague en or du Cercle A montre l'une des rares représentations d'utilisation de l'arc: "la chasse au lion à l'arc" (BIB 2301 p. 44-49)</w:t>
      </w:r>
    </w:p>
    <w:p w14:paraId="66341538" w14:textId="77777777" w:rsidR="00C664F1" w:rsidRPr="0032190F" w:rsidRDefault="00C664F1" w:rsidP="00365486">
      <w:pPr>
        <w:rPr>
          <w:lang w:val="fr-FR"/>
        </w:rPr>
      </w:pPr>
    </w:p>
    <w:p w14:paraId="771EFCDA" w14:textId="77777777" w:rsidR="00C664F1" w:rsidRPr="0032190F" w:rsidRDefault="00C664F1" w:rsidP="00C664F1">
      <w:pPr>
        <w:pStyle w:val="Heading3"/>
      </w:pPr>
      <w:bookmarkStart w:id="4763" w:name="Sit_Mycenes__CercleA_t4"/>
      <w:r w:rsidRPr="0032190F">
        <w:t>t. 4</w:t>
      </w:r>
    </w:p>
    <w:bookmarkEnd w:id="4763"/>
    <w:p w14:paraId="7AD72C88" w14:textId="1A425121" w:rsidR="00C664F1" w:rsidRPr="0032190F" w:rsidRDefault="00C664F1" w:rsidP="00C664F1">
      <w:pPr>
        <w:rPr>
          <w:lang w:val="fr-FR"/>
        </w:rPr>
      </w:pPr>
      <w:r w:rsidRPr="0032190F">
        <w:rPr>
          <w:lang w:val="fr-FR"/>
        </w:rPr>
        <w:t>La tombe IV a livré une représentation de char à 2 roues rayonnées conduit par un homme. (BIB 2225 p. 51)</w:t>
      </w:r>
      <w:r w:rsidR="00343C86" w:rsidRPr="0032190F">
        <w:rPr>
          <w:lang w:val="fr-FR"/>
        </w:rPr>
        <w:t xml:space="preserve">. Chaudron en bronze avec une inscription en </w:t>
      </w:r>
      <w:hyperlink r:id="rId11789" w:anchor="Cul_Lineaire_A" w:history="1">
        <w:r w:rsidR="00343C86" w:rsidRPr="0032190F">
          <w:rPr>
            <w:rStyle w:val="Hyperlink"/>
            <w:lang w:val="fr-FR"/>
          </w:rPr>
          <w:t>Linéaire A</w:t>
        </w:r>
      </w:hyperlink>
      <w:r w:rsidR="00343C86" w:rsidRPr="0032190F">
        <w:rPr>
          <w:lang w:val="fr-FR"/>
        </w:rPr>
        <w:t xml:space="preserve"> (BIB 2246 p. 238)</w:t>
      </w:r>
    </w:p>
    <w:p w14:paraId="2BD448A1" w14:textId="77777777" w:rsidR="00C664F1" w:rsidRPr="0032190F" w:rsidRDefault="00C664F1" w:rsidP="00C664F1">
      <w:pPr>
        <w:rPr>
          <w:lang w:val="fr-FR"/>
        </w:rPr>
      </w:pPr>
    </w:p>
    <w:p w14:paraId="09F31FA2" w14:textId="77777777" w:rsidR="00C664F1" w:rsidRPr="0032190F" w:rsidRDefault="006B4BDF" w:rsidP="00C664F1">
      <w:pPr>
        <w:pStyle w:val="Heading4"/>
      </w:pPr>
      <w:bookmarkStart w:id="4764" w:name="Sit_Mycenes__CercleA_t4_casque"/>
      <w:r>
        <w:t>c</w:t>
      </w:r>
      <w:r w:rsidR="00C664F1" w:rsidRPr="0032190F">
        <w:t>asque en défense de sanglier</w:t>
      </w:r>
    </w:p>
    <w:bookmarkEnd w:id="4764"/>
    <w:p w14:paraId="4F1146D8" w14:textId="77777777" w:rsidR="00C664F1" w:rsidRPr="0032190F" w:rsidRDefault="00C664F1" w:rsidP="00C664F1">
      <w:pPr>
        <w:rPr>
          <w:lang w:val="fr-FR"/>
        </w:rPr>
      </w:pPr>
    </w:p>
    <w:p w14:paraId="64D7A0C3" w14:textId="3818E31F" w:rsidR="00C664F1" w:rsidRPr="0032190F" w:rsidRDefault="00C664F1" w:rsidP="00C664F1">
      <w:pPr>
        <w:jc w:val="both"/>
        <w:rPr>
          <w:lang w:val="fr-FR"/>
        </w:rPr>
      </w:pPr>
      <w:r w:rsidRPr="0032190F">
        <w:rPr>
          <w:lang w:val="fr-FR"/>
        </w:rPr>
        <w:t xml:space="preserve">En 1876, dans la tombe 4 du cimetière royal de Mycènes, H. Scliemann met au jour </w:t>
      </w:r>
      <w:hyperlink r:id="rId11790" w:anchor="Typ_Arm_Casques_typ_dents_sang" w:history="1">
        <w:r w:rsidR="006B4BDF" w:rsidRPr="006B4BDF">
          <w:rPr>
            <w:rStyle w:val="Hyperlink"/>
            <w:lang w:val="fr-FR"/>
          </w:rPr>
          <w:t>casque à dents de sanglier</w:t>
        </w:r>
      </w:hyperlink>
      <w:r w:rsidRPr="0032190F">
        <w:rPr>
          <w:lang w:val="fr-FR"/>
        </w:rPr>
        <w:t xml:space="preserve"> similaire à une description de </w:t>
      </w:r>
      <w:r w:rsidR="00FC4FC7" w:rsidRPr="0032190F">
        <w:rPr>
          <w:lang w:val="fr-FR"/>
        </w:rPr>
        <w:t>l’</w:t>
      </w:r>
      <w:hyperlink r:id="rId11791" w:anchor="Aut_Homere_Iliade" w:history="1">
        <w:r w:rsidR="00FC4FC7" w:rsidRPr="0032190F">
          <w:rPr>
            <w:rStyle w:val="Hyperlink"/>
            <w:i/>
            <w:lang w:val="fr-FR"/>
          </w:rPr>
          <w:t>Iliade</w:t>
        </w:r>
      </w:hyperlink>
      <w:r w:rsidR="00A8187B" w:rsidRPr="0032190F">
        <w:rPr>
          <w:lang w:val="fr-FR"/>
        </w:rPr>
        <w:t xml:space="preserve"> </w:t>
      </w:r>
      <w:r w:rsidR="00FC4FC7" w:rsidRPr="0032190F">
        <w:rPr>
          <w:lang w:val="fr-FR"/>
        </w:rPr>
        <w:t>(chant 10)</w:t>
      </w:r>
      <w:r w:rsidRPr="0032190F">
        <w:rPr>
          <w:lang w:val="fr-FR"/>
        </w:rPr>
        <w:t>. Ce type d’armement est usité entre les 16</w:t>
      </w:r>
      <w:r w:rsidRPr="0032190F">
        <w:rPr>
          <w:vertAlign w:val="superscript"/>
          <w:lang w:val="fr-FR"/>
        </w:rPr>
        <w:t>e</w:t>
      </w:r>
      <w:r w:rsidRPr="0032190F">
        <w:rPr>
          <w:lang w:val="fr-FR"/>
        </w:rPr>
        <w:t xml:space="preserve"> et 11</w:t>
      </w:r>
      <w:r w:rsidRPr="0032190F">
        <w:rPr>
          <w:vertAlign w:val="superscript"/>
          <w:lang w:val="fr-FR"/>
        </w:rPr>
        <w:t>e</w:t>
      </w:r>
      <w:r w:rsidRPr="0032190F">
        <w:rPr>
          <w:lang w:val="fr-FR"/>
        </w:rPr>
        <w:t xml:space="preserve"> s. aec. (BIB Le Monde, 26/07/2014)</w:t>
      </w:r>
      <w:r w:rsidR="006B4BDF">
        <w:rPr>
          <w:lang w:val="fr-FR"/>
        </w:rPr>
        <w:t xml:space="preserve"> </w:t>
      </w:r>
    </w:p>
    <w:p w14:paraId="3F3F3FF1" w14:textId="7D0591F7" w:rsidR="00A8187B" w:rsidRPr="0032190F" w:rsidRDefault="00A8187B" w:rsidP="00C664F1">
      <w:pPr>
        <w:jc w:val="both"/>
        <w:rPr>
          <w:lang w:val="fr-FR"/>
        </w:rPr>
      </w:pPr>
      <w:r w:rsidRPr="0032190F">
        <w:rPr>
          <w:lang w:val="fr-FR"/>
        </w:rPr>
        <w:t xml:space="preserve">v. </w:t>
      </w:r>
      <w:hyperlink r:id="rId11792" w:anchor="Sit_Dendra" w:history="1">
        <w:r w:rsidRPr="0032190F">
          <w:rPr>
            <w:rStyle w:val="Hyperlink"/>
            <w:lang w:val="fr-FR"/>
          </w:rPr>
          <w:t>Dendra</w:t>
        </w:r>
      </w:hyperlink>
    </w:p>
    <w:p w14:paraId="7884D7FD" w14:textId="77777777" w:rsidR="00C664F1" w:rsidRPr="0032190F" w:rsidRDefault="00C664F1" w:rsidP="00C664F1">
      <w:pPr>
        <w:rPr>
          <w:lang w:val="fr-FR"/>
        </w:rPr>
      </w:pPr>
    </w:p>
    <w:p w14:paraId="1B5F0424" w14:textId="77777777" w:rsidR="00365486" w:rsidRPr="0032190F" w:rsidRDefault="00365486" w:rsidP="00365486">
      <w:pPr>
        <w:rPr>
          <w:lang w:val="fr-FR"/>
        </w:rPr>
      </w:pPr>
    </w:p>
    <w:p w14:paraId="272E9D0A" w14:textId="77777777" w:rsidR="00C664F1" w:rsidRPr="0032190F" w:rsidRDefault="00C664F1" w:rsidP="00C664F1">
      <w:pPr>
        <w:pStyle w:val="Heading3"/>
      </w:pPr>
      <w:r w:rsidRPr="0032190F">
        <w:t>t. 5</w:t>
      </w:r>
    </w:p>
    <w:p w14:paraId="424B58CE" w14:textId="764E8FE8" w:rsidR="00C664F1" w:rsidRPr="0032190F" w:rsidRDefault="00C664F1" w:rsidP="003F12A5">
      <w:pPr>
        <w:jc w:val="both"/>
        <w:rPr>
          <w:lang w:val="fr-FR"/>
        </w:rPr>
      </w:pPr>
      <w:r w:rsidRPr="0032190F">
        <w:rPr>
          <w:lang w:val="fr-FR"/>
        </w:rPr>
        <w:t xml:space="preserve">La tombe la plus célèbre est la tombe V du cercle A. L'un des hommes avait le visage recouvert du « masque d'Agamemnon ». C'est une feuille d'or travaillée au repoussé et par incision. Les yeux sont fermés et traités en grain de café, les oreilles sont stylisées et traitées en double-volutes, tandis que la moustache et la barbe, encadrant une bouche rectiligne, sont incisées avec précision. Un pectoral, en forme de trapèze marqué par deux cercles pointés figurant les auréoles mammaires, recouvrait la poitrine. Un motif de spirales enchaînées emprunté à l'art cyclado-minoen marque le pectoral. Le matériau, pérenne, a la volonté de protéger en même temps la dépouille du défunt. L'art cyclado-minoen se retrouve également sur un vase de la tombe. À la période où la civilisation mycénienne émerge en tant que puissance locale, les mœurs de ses populations sont assez rustiques et influencées tant par l'Orient que par </w:t>
      </w:r>
      <w:hyperlink r:id="rId11793" w:anchor="Sit_Cnossos" w:history="1">
        <w:r w:rsidRPr="0032190F">
          <w:rPr>
            <w:rStyle w:val="Hyperlink"/>
            <w:lang w:val="fr-FR"/>
          </w:rPr>
          <w:t>Cnossos</w:t>
        </w:r>
      </w:hyperlink>
      <w:r w:rsidRPr="0032190F">
        <w:rPr>
          <w:lang w:val="fr-FR"/>
        </w:rPr>
        <w:t>.</w:t>
      </w:r>
    </w:p>
    <w:p w14:paraId="5F9ABE4F" w14:textId="77777777" w:rsidR="00C664F1" w:rsidRPr="0032190F" w:rsidRDefault="00C664F1" w:rsidP="00365486">
      <w:pPr>
        <w:rPr>
          <w:lang w:val="fr-FR"/>
        </w:rPr>
      </w:pPr>
    </w:p>
    <w:p w14:paraId="4E83D6FB" w14:textId="77777777" w:rsidR="00C664F1" w:rsidRPr="0032190F" w:rsidRDefault="00C664F1" w:rsidP="00C664F1">
      <w:pPr>
        <w:pStyle w:val="Heading3"/>
      </w:pPr>
      <w:r w:rsidRPr="0032190F">
        <w:t>t. 6</w:t>
      </w:r>
    </w:p>
    <w:p w14:paraId="32DB45CF" w14:textId="77777777" w:rsidR="00C664F1" w:rsidRPr="0032190F" w:rsidRDefault="00C664F1" w:rsidP="00365486">
      <w:pPr>
        <w:rPr>
          <w:lang w:val="fr-FR"/>
        </w:rPr>
      </w:pPr>
    </w:p>
    <w:p w14:paraId="2111DBE2" w14:textId="77777777" w:rsidR="00365486" w:rsidRDefault="00365486" w:rsidP="00365486">
      <w:pPr>
        <w:rPr>
          <w:lang w:val="fr-FR"/>
        </w:rPr>
      </w:pPr>
      <w:r w:rsidRPr="0032190F">
        <w:rPr>
          <w:lang w:val="fr-FR"/>
        </w:rPr>
        <w:t>La tombe VI a livré une stèle représentant un char à 2 roues rayonnées conduit par un homme. (BIB 2225 p. 51)Dans le registre inférieur : lion proursuivant un herbivore (SS BIB)</w:t>
      </w:r>
    </w:p>
    <w:p w14:paraId="452D4418" w14:textId="77777777" w:rsidR="00E615DD" w:rsidRDefault="00E615DD" w:rsidP="00365486">
      <w:pPr>
        <w:rPr>
          <w:lang w:val="fr-FR"/>
        </w:rPr>
      </w:pPr>
    </w:p>
    <w:p w14:paraId="749A2222" w14:textId="78C6E1D7" w:rsidR="00E615DD" w:rsidRDefault="00E50AE0" w:rsidP="00E615DD">
      <w:pPr>
        <w:pStyle w:val="Heading2"/>
      </w:pPr>
      <w:r>
        <w:t>c</w:t>
      </w:r>
      <w:r w:rsidR="00E615DD">
        <w:t>éra</w:t>
      </w:r>
      <w:r w:rsidR="00F05586">
        <w:t>m</w:t>
      </w:r>
      <w:r w:rsidR="00E615DD">
        <w:t>iques</w:t>
      </w:r>
    </w:p>
    <w:p w14:paraId="581C7540" w14:textId="77777777" w:rsidR="00E615DD" w:rsidRDefault="00E615DD" w:rsidP="00365486">
      <w:pPr>
        <w:rPr>
          <w:lang w:val="fr-FR"/>
        </w:rPr>
      </w:pPr>
    </w:p>
    <w:p w14:paraId="56CAFEAD" w14:textId="374AB2C2" w:rsidR="00E615DD" w:rsidRDefault="00E615DD" w:rsidP="00E50AE0">
      <w:pPr>
        <w:pStyle w:val="Heading3"/>
        <w:spacing w:line="240" w:lineRule="auto"/>
      </w:pPr>
      <w:bookmarkStart w:id="4765" w:name="Sit_Mycenes_cer_VaseGuerriers"/>
      <w:r>
        <w:t>Vase des guerriers</w:t>
      </w:r>
    </w:p>
    <w:bookmarkEnd w:id="4765"/>
    <w:p w14:paraId="3F8C95DB" w14:textId="2780917E" w:rsidR="00E50AE0" w:rsidRPr="00E50AE0" w:rsidRDefault="00004430" w:rsidP="00E50AE0">
      <w:pPr>
        <w:rPr>
          <w:sz w:val="20"/>
          <w:lang w:val="fr-FR"/>
        </w:rPr>
      </w:pPr>
      <w:r w:rsidRPr="00004430">
        <w:rPr>
          <w:i/>
          <w:iCs/>
          <w:sz w:val="20"/>
          <w:lang w:val="fr-FR"/>
        </w:rPr>
        <w:t>warrior vase</w:t>
      </w:r>
      <w:r>
        <w:rPr>
          <w:sz w:val="20"/>
          <w:lang w:val="fr-FR"/>
        </w:rPr>
        <w:t xml:space="preserve">, </w:t>
      </w:r>
      <w:r w:rsidR="00E50AE0" w:rsidRPr="00E50AE0">
        <w:rPr>
          <w:sz w:val="20"/>
          <w:lang w:val="fr-FR"/>
        </w:rPr>
        <w:t xml:space="preserve">vase aux Guerriers, vase des Guerriers, vase dit « du guerrier », musée national archéologique d'Athènes (n° 1426 </w:t>
      </w:r>
    </w:p>
    <w:p w14:paraId="0F5DC9B4" w14:textId="77777777" w:rsidR="00E50AE0" w:rsidRPr="00E50AE0" w:rsidRDefault="00E50AE0" w:rsidP="00E50AE0">
      <w:pPr>
        <w:rPr>
          <w:lang w:val="fr-FR"/>
        </w:rPr>
      </w:pPr>
    </w:p>
    <w:p w14:paraId="229472E6" w14:textId="068479F2" w:rsidR="00E50AE0" w:rsidRPr="00E50AE0" w:rsidRDefault="00E50AE0" w:rsidP="00E50AE0">
      <w:pPr>
        <w:rPr>
          <w:lang w:val="fr-FR"/>
        </w:rPr>
      </w:pPr>
      <w:r w:rsidRPr="00E50AE0">
        <w:rPr>
          <w:lang w:val="fr-FR"/>
        </w:rPr>
        <w:t>Découvert par H. Schliemann daté du 13</w:t>
      </w:r>
      <w:r w:rsidRPr="00E50AE0">
        <w:rPr>
          <w:vertAlign w:val="superscript"/>
          <w:lang w:val="fr-FR"/>
        </w:rPr>
        <w:t>e</w:t>
      </w:r>
      <w:r w:rsidRPr="00E50AE0">
        <w:rPr>
          <w:lang w:val="fr-FR"/>
        </w:rPr>
        <w:t xml:space="preserve"> s. aec. ou du Proto-attique (7</w:t>
      </w:r>
      <w:r w:rsidRPr="00E50AE0">
        <w:rPr>
          <w:vertAlign w:val="superscript"/>
          <w:lang w:val="fr-FR"/>
        </w:rPr>
        <w:t>e</w:t>
      </w:r>
      <w:r w:rsidRPr="00E50AE0">
        <w:rPr>
          <w:lang w:val="fr-FR"/>
        </w:rPr>
        <w:t xml:space="preserve"> aec) ? Cratère  : Frise polycrome d’hoplites en chiton, casque avec protection des joues et panache, </w:t>
      </w:r>
      <w:hyperlink r:id="rId11794" w:anchor="Cul_Proto_Art_TAC_T_t_lance" w:history="1">
        <w:r w:rsidRPr="00E50AE0">
          <w:rPr>
            <w:rStyle w:val="Hyperlink"/>
            <w:lang w:val="fr-FR"/>
          </w:rPr>
          <w:t>lance</w:t>
        </w:r>
      </w:hyperlink>
      <w:r w:rsidRPr="00E50AE0">
        <w:rPr>
          <w:lang w:val="fr-FR"/>
        </w:rPr>
        <w:t xml:space="preserve"> et </w:t>
      </w:r>
      <w:hyperlink r:id="rId11795" w:anchor="Cul_Proto_Art_TAC_T_t_bouclier" w:history="1">
        <w:r w:rsidRPr="00E50AE0">
          <w:rPr>
            <w:rStyle w:val="Hyperlink"/>
            <w:szCs w:val="20"/>
            <w:lang w:val="fr-FR"/>
          </w:rPr>
          <w:t>bouclier</w:t>
        </w:r>
      </w:hyperlink>
      <w:r w:rsidRPr="00E50AE0">
        <w:rPr>
          <w:lang w:val="fr-FR"/>
        </w:rPr>
        <w:t xml:space="preserve"> rond </w:t>
      </w:r>
      <w:r w:rsidRPr="00E50AE0">
        <w:rPr>
          <w:lang w:val="fr-FR"/>
        </w:rPr>
        <w:lastRenderedPageBreak/>
        <w:t>tronqué, jambières</w:t>
      </w:r>
      <w:r w:rsidR="00004430">
        <w:rPr>
          <w:lang w:val="fr-FR"/>
        </w:rPr>
        <w:t>, casques, sacs ballots</w:t>
      </w:r>
      <w:r w:rsidRPr="00E50AE0">
        <w:rPr>
          <w:lang w:val="fr-FR"/>
        </w:rPr>
        <w:t xml:space="preserve">  (BIB ?)</w:t>
      </w:r>
      <w:r>
        <w:rPr>
          <w:lang w:val="fr-FR"/>
        </w:rPr>
        <w:t xml:space="preserve"> M</w:t>
      </w:r>
      <w:r w:rsidRPr="00E50AE0">
        <w:rPr>
          <w:lang w:val="fr-FR"/>
        </w:rPr>
        <w:t>ycénienne tardi</w:t>
      </w:r>
      <w:r>
        <w:rPr>
          <w:lang w:val="fr-FR"/>
        </w:rPr>
        <w:t>f</w:t>
      </w:r>
      <w:r w:rsidRPr="00E50AE0">
        <w:rPr>
          <w:lang w:val="fr-FR"/>
        </w:rPr>
        <w:t xml:space="preserve">, </w:t>
      </w:r>
      <w:r w:rsidR="00004430">
        <w:rPr>
          <w:lang w:val="fr-FR"/>
        </w:rPr>
        <w:t xml:space="preserve">HRIIIC, </w:t>
      </w:r>
      <w:r w:rsidRPr="00E50AE0">
        <w:rPr>
          <w:lang w:val="fr-FR"/>
        </w:rPr>
        <w:t>découvert dans le secteur du cercle A1 (wiki)</w:t>
      </w:r>
    </w:p>
    <w:p w14:paraId="40461990" w14:textId="2346FF33" w:rsidR="00E615DD" w:rsidRDefault="00E615DD" w:rsidP="00E50AE0">
      <w:pPr>
        <w:rPr>
          <w:lang w:val="fr-FR"/>
        </w:rPr>
      </w:pPr>
      <w:r>
        <w:rPr>
          <w:lang w:val="fr-FR"/>
        </w:rPr>
        <w:t xml:space="preserve">Daté de ~1230 aec, représentation de </w:t>
      </w:r>
      <w:hyperlink r:id="rId11796" w:anchor="Cul_Steles_Corse_thm_casque_cornes" w:history="1">
        <w:r w:rsidRPr="00E615DD">
          <w:rPr>
            <w:rStyle w:val="Hyperlink"/>
            <w:lang w:val="fr-FR"/>
          </w:rPr>
          <w:t>casque à cornes</w:t>
        </w:r>
      </w:hyperlink>
      <w:r>
        <w:rPr>
          <w:lang w:val="fr-FR"/>
        </w:rPr>
        <w:t xml:space="preserve"> (BIB 2874)</w:t>
      </w:r>
    </w:p>
    <w:p w14:paraId="75B90989" w14:textId="56AFCDF2" w:rsidR="00004430" w:rsidRDefault="00004430" w:rsidP="00E50AE0">
      <w:pPr>
        <w:rPr>
          <w:lang w:val="fr-FR"/>
        </w:rPr>
      </w:pPr>
    </w:p>
    <w:p w14:paraId="317C9C73" w14:textId="22D45425" w:rsidR="00004430" w:rsidRPr="0032190F" w:rsidRDefault="00004430" w:rsidP="00E50AE0">
      <w:pPr>
        <w:rPr>
          <w:lang w:val="fr-FR"/>
        </w:rPr>
      </w:pPr>
      <w:r>
        <w:rPr>
          <w:lang w:val="fr-FR"/>
        </w:rPr>
        <w:t>Les sacs suggèrent un voyages (wiki)</w:t>
      </w:r>
    </w:p>
    <w:p w14:paraId="5C4F901D" w14:textId="77777777" w:rsidR="00365486" w:rsidRPr="0032190F" w:rsidRDefault="00365486" w:rsidP="00242C0F">
      <w:pPr>
        <w:jc w:val="both"/>
        <w:rPr>
          <w:lang w:val="fr-FR"/>
        </w:rPr>
      </w:pPr>
    </w:p>
    <w:p w14:paraId="73588A77" w14:textId="77777777" w:rsidR="00365486" w:rsidRPr="0032190F" w:rsidRDefault="00365486" w:rsidP="00365486">
      <w:pPr>
        <w:pStyle w:val="Heading2"/>
      </w:pPr>
      <w:r w:rsidRPr="0032190F">
        <w:t>Chute de Mycènes</w:t>
      </w:r>
    </w:p>
    <w:p w14:paraId="26C4E095" w14:textId="77777777" w:rsidR="00365486" w:rsidRPr="0032190F" w:rsidRDefault="00365486" w:rsidP="00365486">
      <w:pPr>
        <w:rPr>
          <w:lang w:val="fr-FR"/>
        </w:rPr>
      </w:pPr>
    </w:p>
    <w:p w14:paraId="69E87697" w14:textId="409BD597" w:rsidR="00365486" w:rsidRPr="0032190F" w:rsidRDefault="00365486" w:rsidP="00365486">
      <w:pPr>
        <w:rPr>
          <w:lang w:val="fr-FR"/>
        </w:rPr>
      </w:pPr>
      <w:r w:rsidRPr="0032190F">
        <w:rPr>
          <w:lang w:val="fr-FR"/>
        </w:rPr>
        <w:t xml:space="preserve">Desctruction de Mycènes par les </w:t>
      </w:r>
      <w:hyperlink r:id="rId11797" w:anchor="Cul_Philistins" w:history="1">
        <w:r w:rsidRPr="0032190F">
          <w:rPr>
            <w:rStyle w:val="Hyperlink"/>
            <w:lang w:val="fr-FR"/>
          </w:rPr>
          <w:t>Philistins</w:t>
        </w:r>
      </w:hyperlink>
      <w:r w:rsidRPr="0032190F">
        <w:rPr>
          <w:lang w:val="fr-FR"/>
        </w:rPr>
        <w:t xml:space="preserve"> 1210-1200 aec (D. Kaniewski, </w:t>
      </w:r>
      <w:r w:rsidRPr="0032190F">
        <w:rPr>
          <w:i/>
          <w:lang w:val="fr-FR"/>
        </w:rPr>
        <w:t>Journée scientifique annuelle de l’IUF</w:t>
      </w:r>
      <w:r w:rsidRPr="0032190F">
        <w:rPr>
          <w:lang w:val="fr-FR"/>
        </w:rPr>
        <w:t>, 2014).</w:t>
      </w:r>
    </w:p>
    <w:p w14:paraId="161A5D1E" w14:textId="77777777" w:rsidR="00347A1D" w:rsidRPr="0032190F" w:rsidRDefault="00347A1D" w:rsidP="00242C0F">
      <w:pPr>
        <w:jc w:val="both"/>
        <w:rPr>
          <w:lang w:val="fr-FR"/>
        </w:rPr>
      </w:pPr>
    </w:p>
    <w:p w14:paraId="0C730EB6" w14:textId="77777777" w:rsidR="00D9146D" w:rsidRPr="0032190F" w:rsidRDefault="00D9146D" w:rsidP="00426FF9">
      <w:pPr>
        <w:pStyle w:val="Heading1"/>
      </w:pPr>
      <w:bookmarkStart w:id="4766" w:name="Sit_Zagora"/>
      <w:r w:rsidRPr="0032190F">
        <w:t>ZAGORA</w:t>
      </w:r>
    </w:p>
    <w:bookmarkEnd w:id="4766"/>
    <w:p w14:paraId="3508022F" w14:textId="55CC9A4A" w:rsidR="00D9146D" w:rsidRPr="0032190F" w:rsidRDefault="00D9146D" w:rsidP="00D9146D">
      <w:pPr>
        <w:rPr>
          <w:lang w:val="fr-FR" w:eastAsia="en-GB"/>
        </w:rPr>
      </w:pPr>
      <w:r w:rsidRPr="0032190F">
        <w:rPr>
          <w:lang w:val="fr-FR" w:eastAsia="en-GB"/>
        </w:rPr>
        <w:t xml:space="preserve">Le site de Zagora, est situé sur l’île d’Andros en Grèce (BIB 1882) </w:t>
      </w:r>
      <w:hyperlink r:id="rId11798" w:anchor="Cul_Grecs_Geometrique" w:history="1">
        <w:r w:rsidRPr="0032190F">
          <w:rPr>
            <w:rStyle w:val="Hyperlink"/>
            <w:lang w:val="fr-FR"/>
          </w:rPr>
          <w:t>Géométrique</w:t>
        </w:r>
      </w:hyperlink>
      <w:r w:rsidRPr="0032190F">
        <w:rPr>
          <w:rStyle w:val="st"/>
          <w:lang w:val="fr-FR"/>
        </w:rPr>
        <w:t xml:space="preserve"> (SS BIB)</w:t>
      </w:r>
    </w:p>
    <w:p w14:paraId="0F48830B" w14:textId="77777777" w:rsidR="00347A1D" w:rsidRPr="0032190F" w:rsidRDefault="00347A1D" w:rsidP="00347A1D">
      <w:pPr>
        <w:rPr>
          <w:lang w:val="fr-FR"/>
        </w:rPr>
      </w:pPr>
    </w:p>
    <w:p w14:paraId="6BD7F8C9" w14:textId="77777777" w:rsidR="00B134C3" w:rsidRPr="0032190F" w:rsidRDefault="00B134C3" w:rsidP="00426FF9">
      <w:pPr>
        <w:pStyle w:val="Heading1"/>
      </w:pPr>
      <w:r w:rsidRPr="0032190F">
        <w:t>EGINE</w:t>
      </w:r>
    </w:p>
    <w:p w14:paraId="57703546" w14:textId="77777777" w:rsidR="00B134C3" w:rsidRPr="0032190F" w:rsidRDefault="00B134C3" w:rsidP="00242C0F">
      <w:pPr>
        <w:rPr>
          <w:lang w:val="fr-FR"/>
        </w:rPr>
      </w:pPr>
    </w:p>
    <w:p w14:paraId="06B89AD2" w14:textId="77777777" w:rsidR="00B134C3" w:rsidRPr="0032190F" w:rsidRDefault="00B134C3" w:rsidP="00BE7940">
      <w:pPr>
        <w:autoSpaceDE w:val="0"/>
        <w:autoSpaceDN w:val="0"/>
        <w:adjustRightInd w:val="0"/>
        <w:jc w:val="both"/>
        <w:rPr>
          <w:rFonts w:ascii="Times-Roman" w:hAnsi="Times-Roman" w:cs="Times-Roman"/>
          <w:lang w:val="fr-FR" w:eastAsia="en-GB"/>
        </w:rPr>
      </w:pPr>
      <w:r w:rsidRPr="0032190F">
        <w:rPr>
          <w:lang w:val="fr-FR"/>
        </w:rPr>
        <w:t>Sur l’île d’</w:t>
      </w:r>
      <w:r w:rsidR="00347A1D" w:rsidRPr="0032190F">
        <w:rPr>
          <w:lang w:val="fr-FR"/>
        </w:rPr>
        <w:t>É</w:t>
      </w:r>
      <w:r w:rsidRPr="0032190F">
        <w:rPr>
          <w:lang w:val="fr-FR"/>
        </w:rPr>
        <w:t>gine, vers 550, on frappe une monnaie représentant une tortue entre ‘A’ et ‘I’ enréférence à l’Artémis Ourania. La drachme d’Egine à été choisie par Phidon pour former l’unité des monnaies, son poids variait entre 5,970 et 6 grammes. Se système se répandis en</w:t>
      </w:r>
      <w:r w:rsidR="00BE7940" w:rsidRPr="0032190F">
        <w:rPr>
          <w:lang w:val="fr-FR"/>
        </w:rPr>
        <w:t xml:space="preserve"> Crête en Thessalie et en Eubée (SS BIB). Pour la période orientalisante, des oeufs d’autruches décorés y ont été découverts (BIB 2116 p. 181)</w:t>
      </w:r>
    </w:p>
    <w:p w14:paraId="73181C57" w14:textId="77777777" w:rsidR="00B134C3" w:rsidRPr="0032190F" w:rsidRDefault="00B134C3" w:rsidP="00242C0F">
      <w:pPr>
        <w:rPr>
          <w:lang w:val="fr-FR"/>
        </w:rPr>
      </w:pPr>
    </w:p>
    <w:p w14:paraId="7F041C54" w14:textId="77777777" w:rsidR="00B134C3" w:rsidRPr="0032190F" w:rsidRDefault="00B134C3" w:rsidP="00426FF9">
      <w:pPr>
        <w:pStyle w:val="Heading1"/>
      </w:pPr>
      <w:r w:rsidRPr="0032190F">
        <w:t>CYZIQUE</w:t>
      </w:r>
    </w:p>
    <w:p w14:paraId="5BBFC3EA" w14:textId="77777777" w:rsidR="00B134C3" w:rsidRPr="0032190F" w:rsidRDefault="00B134C3" w:rsidP="00242C0F">
      <w:pPr>
        <w:rPr>
          <w:lang w:val="fr-FR"/>
        </w:rPr>
      </w:pPr>
    </w:p>
    <w:p w14:paraId="66CBDC85" w14:textId="77777777" w:rsidR="00B134C3" w:rsidRPr="0032190F" w:rsidRDefault="00B134C3" w:rsidP="00242C0F">
      <w:pPr>
        <w:rPr>
          <w:lang w:val="fr-FR"/>
        </w:rPr>
      </w:pPr>
      <w:r w:rsidRPr="0032190F">
        <w:rPr>
          <w:lang w:val="fr-FR"/>
        </w:rPr>
        <w:t>Cyzique jouissait d’une situation priv</w:t>
      </w:r>
      <w:r w:rsidR="00675BA4" w:rsidRPr="0032190F">
        <w:rPr>
          <w:lang w:val="fr-FR"/>
        </w:rPr>
        <w:t>ilégiée dans le Propontide. Son</w:t>
      </w:r>
      <w:r w:rsidRPr="0032190F">
        <w:rPr>
          <w:lang w:val="fr-FR"/>
        </w:rPr>
        <w:t xml:space="preserve"> monnayage était de pièces d’electrum.</w:t>
      </w:r>
    </w:p>
    <w:p w14:paraId="35D7C577" w14:textId="77777777" w:rsidR="00B134C3" w:rsidRPr="0032190F" w:rsidRDefault="00B134C3" w:rsidP="00242C0F">
      <w:pPr>
        <w:rPr>
          <w:lang w:val="fr-FR"/>
        </w:rPr>
      </w:pPr>
    </w:p>
    <w:p w14:paraId="31BF3654" w14:textId="77777777" w:rsidR="006732C9" w:rsidRPr="0032190F" w:rsidRDefault="006732C9" w:rsidP="00426FF9">
      <w:pPr>
        <w:pStyle w:val="Heading1"/>
      </w:pPr>
      <w:bookmarkStart w:id="4767" w:name="Sit_Pergame"/>
      <w:r w:rsidRPr="0032190F">
        <w:t>PERGAME</w:t>
      </w:r>
    </w:p>
    <w:bookmarkEnd w:id="4767"/>
    <w:p w14:paraId="0F941507" w14:textId="77777777" w:rsidR="00675BA4" w:rsidRPr="0032190F" w:rsidRDefault="00675BA4" w:rsidP="00242C0F">
      <w:pPr>
        <w:rPr>
          <w:lang w:val="fr-FR"/>
        </w:rPr>
      </w:pPr>
    </w:p>
    <w:p w14:paraId="3EF75F39" w14:textId="2CE3E594" w:rsidR="006732C9" w:rsidRPr="0032190F" w:rsidRDefault="00675BA4" w:rsidP="00347A1D">
      <w:pPr>
        <w:jc w:val="both"/>
        <w:rPr>
          <w:lang w:val="fr-FR"/>
        </w:rPr>
      </w:pPr>
      <w:r w:rsidRPr="0032190F">
        <w:rPr>
          <w:lang w:val="fr-FR"/>
        </w:rPr>
        <w:t xml:space="preserve">Asie Mineure, </w:t>
      </w:r>
      <w:r w:rsidR="006732C9" w:rsidRPr="0032190F">
        <w:rPr>
          <w:lang w:val="fr-FR"/>
        </w:rPr>
        <w:t>Les frises de l’</w:t>
      </w:r>
      <w:r w:rsidR="006732C9" w:rsidRPr="0032190F">
        <w:rPr>
          <w:i/>
          <w:lang w:val="fr-FR"/>
        </w:rPr>
        <w:t xml:space="preserve">Autel de Pergame </w:t>
      </w:r>
      <w:r w:rsidR="006732C9" w:rsidRPr="0032190F">
        <w:rPr>
          <w:lang w:val="fr-FR"/>
        </w:rPr>
        <w:t>qui représentent une Gigantomachie font directement allusi</w:t>
      </w:r>
      <w:r w:rsidRPr="0032190F">
        <w:rPr>
          <w:lang w:val="fr-FR"/>
        </w:rPr>
        <w:t>on aux vic</w:t>
      </w:r>
      <w:r w:rsidR="00E0264D" w:rsidRPr="0032190F">
        <w:rPr>
          <w:lang w:val="fr-FR"/>
        </w:rPr>
        <w:t>t</w:t>
      </w:r>
      <w:r w:rsidRPr="0032190F">
        <w:rPr>
          <w:lang w:val="fr-FR"/>
        </w:rPr>
        <w:t>oires des Attalides (</w:t>
      </w:r>
      <w:r w:rsidR="006732C9" w:rsidRPr="0032190F">
        <w:rPr>
          <w:lang w:val="fr-FR"/>
        </w:rPr>
        <w:t xml:space="preserve">?) sur les </w:t>
      </w:r>
      <w:hyperlink r:id="rId11799" w:anchor="Cul_Celtes" w:history="1">
        <w:r w:rsidR="006732C9" w:rsidRPr="0032190F">
          <w:rPr>
            <w:rStyle w:val="Hyperlink"/>
            <w:lang w:val="fr-FR"/>
          </w:rPr>
          <w:t>Celtes</w:t>
        </w:r>
      </w:hyperlink>
      <w:r w:rsidR="006732C9" w:rsidRPr="0032190F">
        <w:rPr>
          <w:lang w:val="fr-FR"/>
        </w:rPr>
        <w:t xml:space="preserve"> qui sont l’incarnation des barbares (BIB 1708 p. 312)</w:t>
      </w:r>
    </w:p>
    <w:p w14:paraId="330CD198" w14:textId="77777777" w:rsidR="00174B6F" w:rsidRPr="0032190F" w:rsidRDefault="00174B6F" w:rsidP="00347A1D">
      <w:pPr>
        <w:jc w:val="both"/>
        <w:rPr>
          <w:lang w:val="fr-FR"/>
        </w:rPr>
      </w:pPr>
    </w:p>
    <w:p w14:paraId="0DD17D6D" w14:textId="77777777" w:rsidR="00174B6F" w:rsidRPr="0032190F" w:rsidRDefault="00174B6F" w:rsidP="00426FF9">
      <w:pPr>
        <w:pStyle w:val="Heading1"/>
      </w:pPr>
      <w:bookmarkStart w:id="4768" w:name="Sit_Eubee"/>
      <w:r w:rsidRPr="0032190F">
        <w:t>EUBEE</w:t>
      </w:r>
    </w:p>
    <w:bookmarkEnd w:id="4768"/>
    <w:p w14:paraId="38C583D5" w14:textId="77777777" w:rsidR="00174B6F" w:rsidRPr="0032190F" w:rsidRDefault="00174B6F" w:rsidP="00174B6F">
      <w:pPr>
        <w:rPr>
          <w:lang w:val="fr-FR" w:eastAsia="en-GB"/>
        </w:rPr>
      </w:pPr>
    </w:p>
    <w:p w14:paraId="0C5F55ED" w14:textId="12ECFEBC" w:rsidR="00174B6F" w:rsidRPr="0032190F" w:rsidRDefault="00174B6F" w:rsidP="00174B6F">
      <w:pPr>
        <w:rPr>
          <w:lang w:val="fr-FR" w:eastAsia="en-GB"/>
        </w:rPr>
      </w:pPr>
      <w:r w:rsidRPr="0032190F">
        <w:rPr>
          <w:lang w:val="fr-FR" w:eastAsia="en-GB"/>
        </w:rPr>
        <w:t>L</w:t>
      </w:r>
      <w:r w:rsidR="00DD1E7A" w:rsidRPr="0032190F">
        <w:rPr>
          <w:lang w:val="fr-FR" w:eastAsia="en-GB"/>
        </w:rPr>
        <w:t>’</w:t>
      </w:r>
      <w:r w:rsidRPr="0032190F">
        <w:rPr>
          <w:lang w:val="fr-FR" w:eastAsia="en-GB"/>
        </w:rPr>
        <w:t xml:space="preserve">île d’Eubée, en mer Egée, a été le point de départ de plusieurs fondations de colonies: </w:t>
      </w:r>
      <w:hyperlink r:id="rId11800" w:anchor="Sit_Ischia" w:history="1">
        <w:r w:rsidRPr="0032190F">
          <w:rPr>
            <w:rStyle w:val="Hyperlink"/>
            <w:lang w:val="fr-FR" w:eastAsia="en-GB"/>
          </w:rPr>
          <w:t>Pithécusse</w:t>
        </w:r>
      </w:hyperlink>
      <w:r w:rsidRPr="0032190F">
        <w:rPr>
          <w:lang w:val="fr-FR" w:eastAsia="en-GB"/>
        </w:rPr>
        <w:t>, etc.</w:t>
      </w:r>
      <w:r w:rsidR="00BF4A67" w:rsidRPr="0032190F">
        <w:rPr>
          <w:lang w:val="fr-FR" w:eastAsia="en-GB"/>
        </w:rPr>
        <w:t xml:space="preserve"> (SS BIB). On y trouve la cité antique de Chalcis (wiki)</w:t>
      </w:r>
    </w:p>
    <w:p w14:paraId="40702CE1" w14:textId="77777777" w:rsidR="00267B68" w:rsidRPr="0032190F" w:rsidRDefault="00267B68" w:rsidP="00174B6F">
      <w:pPr>
        <w:rPr>
          <w:lang w:val="fr-FR" w:eastAsia="en-GB"/>
        </w:rPr>
      </w:pPr>
    </w:p>
    <w:p w14:paraId="2A768E07" w14:textId="77777777" w:rsidR="00267B68" w:rsidRPr="0032190F" w:rsidRDefault="00267B68" w:rsidP="00267B68">
      <w:pPr>
        <w:pStyle w:val="Heading2"/>
        <w:rPr>
          <w:lang w:eastAsia="en-GB"/>
        </w:rPr>
      </w:pPr>
      <w:bookmarkStart w:id="4769" w:name="Sit_Eubee_t79"/>
      <w:r w:rsidRPr="0032190F">
        <w:rPr>
          <w:lang w:eastAsia="en-GB"/>
        </w:rPr>
        <w:t>tombe 79</w:t>
      </w:r>
    </w:p>
    <w:bookmarkEnd w:id="4769"/>
    <w:p w14:paraId="213377AA" w14:textId="77777777" w:rsidR="00267B68" w:rsidRPr="0032190F" w:rsidRDefault="00267B68" w:rsidP="00174B6F">
      <w:pPr>
        <w:rPr>
          <w:lang w:val="fr-FR" w:eastAsia="en-GB"/>
        </w:rPr>
      </w:pPr>
    </w:p>
    <w:p w14:paraId="4E82756C" w14:textId="77777777" w:rsidR="00267B68" w:rsidRPr="0032190F" w:rsidRDefault="00267B68" w:rsidP="00E31F53">
      <w:pPr>
        <w:jc w:val="both"/>
        <w:rPr>
          <w:lang w:val="fr-FR" w:eastAsia="en-GB"/>
        </w:rPr>
      </w:pPr>
      <w:r w:rsidRPr="0032190F">
        <w:rPr>
          <w:lang w:val="fr-FR" w:eastAsia="en-GB"/>
        </w:rPr>
        <w:t>Sur l’île, la découverte de la tombe 79 a montré un exemple d’enterrement de guerrier aristocrate, d’époque Géométrique, à l’activité dédiée au commerce avec, en plus des armes, des jeux de poids dédiés à des activité de change (BIB 2198 p. 468). Crielaard (2006) a proposé que la chefferie locale nécessitait la possession de bateaux dédiés aux échanges ultramarins (BIB 2198 p. 466)</w:t>
      </w:r>
    </w:p>
    <w:p w14:paraId="7DDF80B4" w14:textId="47C26272" w:rsidR="00267B68" w:rsidRPr="00D170D5" w:rsidRDefault="00267B68" w:rsidP="00E31F53">
      <w:pPr>
        <w:jc w:val="both"/>
        <w:rPr>
          <w:lang w:val="fr-FR"/>
        </w:rPr>
      </w:pPr>
      <w:r w:rsidRPr="0032190F">
        <w:rPr>
          <w:lang w:val="fr-FR" w:eastAsia="en-GB"/>
        </w:rPr>
        <w:t xml:space="preserve">v. </w:t>
      </w:r>
      <w:hyperlink r:id="rId11801" w:anchor="Sit_Jatt" w:history="1">
        <w:r w:rsidRPr="0032190F">
          <w:rPr>
            <w:rStyle w:val="Hyperlink"/>
            <w:lang w:val="fr-FR"/>
          </w:rPr>
          <w:t>Tell Jatt</w:t>
        </w:r>
      </w:hyperlink>
    </w:p>
    <w:p w14:paraId="02597CBE" w14:textId="77777777" w:rsidR="00D170D5" w:rsidRDefault="00D170D5" w:rsidP="00E31F53">
      <w:pPr>
        <w:jc w:val="both"/>
        <w:rPr>
          <w:lang w:val="fr-FR"/>
        </w:rPr>
      </w:pPr>
    </w:p>
    <w:p w14:paraId="3E134889" w14:textId="77777777" w:rsidR="00375EF6" w:rsidRPr="00D170D5" w:rsidRDefault="00375EF6" w:rsidP="00E31F53">
      <w:pPr>
        <w:jc w:val="both"/>
        <w:rPr>
          <w:lang w:val="fr-FR"/>
        </w:rPr>
      </w:pPr>
    </w:p>
    <w:p w14:paraId="04D27C81" w14:textId="77777777" w:rsidR="00D170D5" w:rsidRDefault="00D170D5" w:rsidP="00426FF9">
      <w:pPr>
        <w:pStyle w:val="Heading1"/>
      </w:pPr>
      <w:bookmarkStart w:id="4770" w:name="Sit_Sidari"/>
      <w:r>
        <w:lastRenderedPageBreak/>
        <w:t>SIDARI</w:t>
      </w:r>
    </w:p>
    <w:bookmarkEnd w:id="4770"/>
    <w:p w14:paraId="19FF04FB" w14:textId="77777777" w:rsidR="004B2893" w:rsidRDefault="004B2893" w:rsidP="00E31F53">
      <w:pPr>
        <w:jc w:val="both"/>
        <w:rPr>
          <w:lang w:val="fr-FR"/>
        </w:rPr>
      </w:pPr>
    </w:p>
    <w:p w14:paraId="676ED9C9" w14:textId="66657590" w:rsidR="00D170D5" w:rsidRDefault="008A1FCE" w:rsidP="00E31F53">
      <w:pPr>
        <w:jc w:val="both"/>
        <w:rPr>
          <w:lang w:val="fr-FR"/>
        </w:rPr>
      </w:pPr>
      <w:r>
        <w:rPr>
          <w:lang w:val="fr-FR"/>
        </w:rPr>
        <w:t>Sidari, e</w:t>
      </w:r>
      <w:r w:rsidR="00D170D5">
        <w:rPr>
          <w:lang w:val="fr-FR"/>
        </w:rPr>
        <w:t>n Grèce occidentale</w:t>
      </w:r>
      <w:r w:rsidR="000B5D3D">
        <w:rPr>
          <w:lang w:val="fr-FR"/>
        </w:rPr>
        <w:t xml:space="preserve"> (</w:t>
      </w:r>
      <w:r w:rsidR="00375EF6" w:rsidRPr="00375EF6">
        <w:rPr>
          <w:lang w:val="fr-FR"/>
        </w:rPr>
        <w:t>île de Corfou</w:t>
      </w:r>
      <w:r w:rsidR="000B5D3D">
        <w:rPr>
          <w:lang w:val="fr-FR"/>
        </w:rPr>
        <w:t>)</w:t>
      </w:r>
      <w:r w:rsidR="00D170D5">
        <w:rPr>
          <w:lang w:val="fr-FR"/>
        </w:rPr>
        <w:t xml:space="preserve">, daté de vers 6050-6000 aec, montre les premières céramiques à impressions </w:t>
      </w:r>
      <w:r>
        <w:rPr>
          <w:lang w:val="fr-FR"/>
        </w:rPr>
        <w:t>[</w:t>
      </w:r>
      <w:hyperlink r:id="rId11802" w:anchor="Cul_Impressa_Adriatique" w:history="1">
        <w:r w:rsidR="00264EB4">
          <w:rPr>
            <w:rStyle w:val="Hyperlink"/>
            <w:lang w:val="fr-FR"/>
          </w:rPr>
          <w:t>I. A</w:t>
        </w:r>
        <w:r w:rsidR="00264EB4" w:rsidRPr="002B384B">
          <w:rPr>
            <w:rStyle w:val="Hyperlink"/>
            <w:lang w:val="fr-FR"/>
          </w:rPr>
          <w:t>driatique</w:t>
        </w:r>
      </w:hyperlink>
      <w:r>
        <w:rPr>
          <w:lang w:val="fr-FR"/>
        </w:rPr>
        <w:t xml:space="preserve">] </w:t>
      </w:r>
      <w:r w:rsidR="00D170D5">
        <w:rPr>
          <w:lang w:val="fr-FR"/>
        </w:rPr>
        <w:t>(BIB J. Guilaine in BIB 2613)</w:t>
      </w:r>
      <w:r>
        <w:rPr>
          <w:lang w:val="fr-FR"/>
        </w:rPr>
        <w:t xml:space="preserve"> A ~110 km du Sud de l'Italie (SS BIB)</w:t>
      </w:r>
      <w:r w:rsidR="004B2893">
        <w:rPr>
          <w:lang w:val="fr-FR"/>
        </w:rPr>
        <w:t xml:space="preserve">. Situé sur la barrière </w:t>
      </w:r>
      <w:hyperlink r:id="rId11803" w:anchor="Cul_Neo__diff_geo_Euras_w_barr_WGrece" w:history="1">
        <w:r w:rsidR="004B2893" w:rsidRPr="004B2893">
          <w:rPr>
            <w:rStyle w:val="Hyperlink"/>
            <w:lang w:val="fr-FR"/>
          </w:rPr>
          <w:t>WGrece</w:t>
        </w:r>
      </w:hyperlink>
      <w:r w:rsidR="004B2893">
        <w:rPr>
          <w:lang w:val="fr-FR"/>
        </w:rPr>
        <w:t xml:space="preserve"> (BIB 2749)</w:t>
      </w:r>
    </w:p>
    <w:p w14:paraId="22A5F499" w14:textId="77777777" w:rsidR="002B384B" w:rsidRDefault="002B384B" w:rsidP="00E31F53">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6"/>
        <w:gridCol w:w="1723"/>
        <w:gridCol w:w="2276"/>
        <w:gridCol w:w="2315"/>
      </w:tblGrid>
      <w:tr w:rsidR="002B384B" w14:paraId="3216384F" w14:textId="77777777" w:rsidTr="00C35EA7">
        <w:trPr>
          <w:jc w:val="center"/>
        </w:trPr>
        <w:tc>
          <w:tcPr>
            <w:tcW w:w="856" w:type="dxa"/>
            <w:vAlign w:val="center"/>
          </w:tcPr>
          <w:p w14:paraId="53A55FBB" w14:textId="77777777" w:rsidR="002B384B" w:rsidRPr="00C35EA7" w:rsidRDefault="002B384B" w:rsidP="00C35EA7">
            <w:pPr>
              <w:jc w:val="center"/>
              <w:rPr>
                <w:lang w:val="fr-FR"/>
              </w:rPr>
            </w:pPr>
          </w:p>
        </w:tc>
        <w:tc>
          <w:tcPr>
            <w:tcW w:w="1723" w:type="dxa"/>
          </w:tcPr>
          <w:p w14:paraId="0A567416" w14:textId="77777777" w:rsidR="002B384B" w:rsidRPr="00C35EA7" w:rsidRDefault="002B384B" w:rsidP="00C35EA7">
            <w:pPr>
              <w:jc w:val="both"/>
              <w:rPr>
                <w:lang w:val="fr-FR"/>
              </w:rPr>
            </w:pPr>
            <w:r w:rsidRPr="00C35EA7">
              <w:rPr>
                <w:lang w:val="fr-FR"/>
              </w:rPr>
              <w:t>culture</w:t>
            </w:r>
          </w:p>
        </w:tc>
        <w:tc>
          <w:tcPr>
            <w:tcW w:w="2276" w:type="dxa"/>
          </w:tcPr>
          <w:p w14:paraId="31B019BA" w14:textId="77777777" w:rsidR="002B384B" w:rsidRPr="00C35EA7" w:rsidRDefault="002B384B" w:rsidP="00C35EA7">
            <w:pPr>
              <w:jc w:val="both"/>
              <w:rPr>
                <w:lang w:val="fr-FR"/>
              </w:rPr>
            </w:pPr>
            <w:r w:rsidRPr="00C35EA7">
              <w:rPr>
                <w:lang w:val="fr-FR"/>
              </w:rPr>
              <w:t>dates</w:t>
            </w:r>
          </w:p>
        </w:tc>
        <w:tc>
          <w:tcPr>
            <w:tcW w:w="2315" w:type="dxa"/>
          </w:tcPr>
          <w:p w14:paraId="4BD7D514" w14:textId="77777777" w:rsidR="002B384B" w:rsidRPr="00C35EA7" w:rsidRDefault="002B384B" w:rsidP="00C35EA7">
            <w:pPr>
              <w:jc w:val="both"/>
              <w:rPr>
                <w:lang w:val="fr-FR"/>
              </w:rPr>
            </w:pPr>
            <w:r w:rsidRPr="00C35EA7">
              <w:rPr>
                <w:lang w:val="fr-FR"/>
              </w:rPr>
              <w:t>description</w:t>
            </w:r>
          </w:p>
        </w:tc>
      </w:tr>
      <w:tr w:rsidR="002B384B" w14:paraId="4949A12D" w14:textId="77777777" w:rsidTr="00C35EA7">
        <w:trPr>
          <w:jc w:val="center"/>
        </w:trPr>
        <w:tc>
          <w:tcPr>
            <w:tcW w:w="856" w:type="dxa"/>
            <w:vAlign w:val="center"/>
          </w:tcPr>
          <w:p w14:paraId="197AF296" w14:textId="77777777" w:rsidR="002B384B" w:rsidRPr="00C35EA7" w:rsidRDefault="002B384B" w:rsidP="00C35EA7">
            <w:pPr>
              <w:jc w:val="center"/>
              <w:rPr>
                <w:lang w:val="fr-FR"/>
              </w:rPr>
            </w:pPr>
            <w:r w:rsidRPr="00C35EA7">
              <w:rPr>
                <w:lang w:val="fr-FR"/>
              </w:rPr>
              <w:t>après</w:t>
            </w:r>
          </w:p>
        </w:tc>
        <w:tc>
          <w:tcPr>
            <w:tcW w:w="1723" w:type="dxa"/>
          </w:tcPr>
          <w:p w14:paraId="1CB92DB3" w14:textId="2A9E13C4" w:rsidR="002B384B" w:rsidRDefault="00000000" w:rsidP="00C35EA7">
            <w:pPr>
              <w:jc w:val="both"/>
            </w:pPr>
            <w:hyperlink r:id="rId11804" w:anchor="Cul_Impressa_Adriatique" w:history="1">
              <w:r w:rsidR="002B384B" w:rsidRPr="00C35EA7">
                <w:rPr>
                  <w:rStyle w:val="Hyperlink"/>
                  <w:lang w:val="fr-FR"/>
                </w:rPr>
                <w:t>I. Adriatique</w:t>
              </w:r>
            </w:hyperlink>
          </w:p>
          <w:p w14:paraId="071AF144" w14:textId="31D996EC" w:rsidR="00955BF8" w:rsidRPr="00C35EA7" w:rsidRDefault="00000000" w:rsidP="00C35EA7">
            <w:pPr>
              <w:jc w:val="both"/>
              <w:rPr>
                <w:lang w:val="fr-FR"/>
              </w:rPr>
            </w:pPr>
            <w:hyperlink r:id="rId11805" w:anchor="Cul_Impressa__cer_IGT" w:history="1">
              <w:r w:rsidR="00955BF8" w:rsidRPr="00C35EA7">
                <w:rPr>
                  <w:rStyle w:val="Hyperlink"/>
                  <w:lang w:val="fr-FR"/>
                </w:rPr>
                <w:t>IGT</w:t>
              </w:r>
            </w:hyperlink>
          </w:p>
        </w:tc>
        <w:tc>
          <w:tcPr>
            <w:tcW w:w="2276" w:type="dxa"/>
          </w:tcPr>
          <w:p w14:paraId="2FA66AE3" w14:textId="77777777" w:rsidR="002B384B" w:rsidRPr="00C35EA7" w:rsidRDefault="002B384B" w:rsidP="00C35EA7">
            <w:pPr>
              <w:jc w:val="both"/>
              <w:rPr>
                <w:lang w:val="fr-FR"/>
              </w:rPr>
            </w:pPr>
            <w:r w:rsidRPr="00C35EA7">
              <w:rPr>
                <w:lang w:val="fr-FR"/>
              </w:rPr>
              <w:t>6050-5960 cal BC</w:t>
            </w:r>
            <w:r w:rsidR="00955BF8" w:rsidRPr="00C35EA7">
              <w:rPr>
                <w:lang w:val="fr-FR"/>
              </w:rPr>
              <w:t>*</w:t>
            </w:r>
            <w:r w:rsidRPr="00C35EA7">
              <w:rPr>
                <w:lang w:val="fr-FR"/>
              </w:rPr>
              <w:t xml:space="preserve"> </w:t>
            </w:r>
          </w:p>
        </w:tc>
        <w:tc>
          <w:tcPr>
            <w:tcW w:w="2315" w:type="dxa"/>
          </w:tcPr>
          <w:p w14:paraId="1E5F4E40" w14:textId="77777777" w:rsidR="002B384B" w:rsidRPr="00C35EA7" w:rsidRDefault="002B384B" w:rsidP="00C35EA7">
            <w:pPr>
              <w:jc w:val="both"/>
              <w:rPr>
                <w:lang w:val="fr-FR"/>
              </w:rPr>
            </w:pPr>
          </w:p>
        </w:tc>
      </w:tr>
      <w:tr w:rsidR="002B384B" w14:paraId="735FEAA3" w14:textId="77777777" w:rsidTr="00C35EA7">
        <w:trPr>
          <w:jc w:val="center"/>
        </w:trPr>
        <w:tc>
          <w:tcPr>
            <w:tcW w:w="856" w:type="dxa"/>
            <w:vAlign w:val="center"/>
          </w:tcPr>
          <w:p w14:paraId="28B91078" w14:textId="77777777" w:rsidR="002B384B" w:rsidRPr="00C35EA7" w:rsidRDefault="002B384B" w:rsidP="00C35EA7">
            <w:pPr>
              <w:jc w:val="center"/>
              <w:rPr>
                <w:lang w:val="fr-FR"/>
              </w:rPr>
            </w:pPr>
            <w:r w:rsidRPr="00C35EA7">
              <w:rPr>
                <w:lang w:val="fr-FR"/>
              </w:rPr>
              <w:t>avant</w:t>
            </w:r>
          </w:p>
        </w:tc>
        <w:tc>
          <w:tcPr>
            <w:tcW w:w="1723" w:type="dxa"/>
          </w:tcPr>
          <w:p w14:paraId="5EB98C41" w14:textId="0D1C4944" w:rsidR="002B384B" w:rsidRPr="00C35EA7" w:rsidRDefault="00000000" w:rsidP="00C35EA7">
            <w:pPr>
              <w:jc w:val="both"/>
              <w:rPr>
                <w:lang w:val="fr-FR"/>
              </w:rPr>
            </w:pPr>
            <w:hyperlink r:id="rId11806" w:anchor="Cul_Monochrome" w:history="1">
              <w:r w:rsidR="002D35F4" w:rsidRPr="00C35EA7">
                <w:rPr>
                  <w:rStyle w:val="Hyperlink"/>
                  <w:iCs/>
                  <w:szCs w:val="15"/>
                  <w:lang w:val="fr-FR" w:eastAsia="en-GB"/>
                </w:rPr>
                <w:t>Monochrome</w:t>
              </w:r>
            </w:hyperlink>
          </w:p>
        </w:tc>
        <w:tc>
          <w:tcPr>
            <w:tcW w:w="2276" w:type="dxa"/>
          </w:tcPr>
          <w:p w14:paraId="0F469074" w14:textId="77777777" w:rsidR="002B384B" w:rsidRPr="00C35EA7" w:rsidRDefault="00264EB4" w:rsidP="00C35EA7">
            <w:pPr>
              <w:jc w:val="both"/>
              <w:rPr>
                <w:lang w:val="fr-FR"/>
              </w:rPr>
            </w:pPr>
            <w:r w:rsidRPr="00C35EA7">
              <w:rPr>
                <w:lang w:val="fr-FR"/>
              </w:rPr>
              <w:t>6300 BCE</w:t>
            </w:r>
          </w:p>
        </w:tc>
        <w:tc>
          <w:tcPr>
            <w:tcW w:w="2315" w:type="dxa"/>
          </w:tcPr>
          <w:p w14:paraId="212068C4" w14:textId="77777777" w:rsidR="002B384B" w:rsidRPr="00C35EA7" w:rsidRDefault="002B384B" w:rsidP="00C35EA7">
            <w:pPr>
              <w:jc w:val="both"/>
              <w:rPr>
                <w:lang w:val="fr-FR"/>
              </w:rPr>
            </w:pPr>
            <w:r w:rsidRPr="00C35EA7">
              <w:rPr>
                <w:lang w:val="fr-FR"/>
              </w:rPr>
              <w:t>élevage ovi-caprinés</w:t>
            </w:r>
          </w:p>
        </w:tc>
      </w:tr>
    </w:tbl>
    <w:p w14:paraId="41B95B56" w14:textId="77777777" w:rsidR="002B384B" w:rsidRDefault="002B384B" w:rsidP="00E31F53">
      <w:pPr>
        <w:jc w:val="both"/>
        <w:rPr>
          <w:lang w:val="fr-FR"/>
        </w:rPr>
      </w:pPr>
      <w:r>
        <w:rPr>
          <w:lang w:val="fr-FR"/>
        </w:rPr>
        <w:t>(BIB 2769</w:t>
      </w:r>
      <w:r w:rsidR="00955BF8">
        <w:rPr>
          <w:lang w:val="fr-FR"/>
        </w:rPr>
        <w:t>: *</w:t>
      </w:r>
      <w:r w:rsidR="00955BF8" w:rsidRPr="00955BF8">
        <w:rPr>
          <w:lang w:val="fr-FR"/>
        </w:rPr>
        <w:t xml:space="preserve"> </w:t>
      </w:r>
      <w:r w:rsidR="00955BF8">
        <w:rPr>
          <w:lang w:val="fr-FR"/>
        </w:rPr>
        <w:t>sur car</w:t>
      </w:r>
      <w:r w:rsidR="00672A1C">
        <w:rPr>
          <w:lang w:val="fr-FR"/>
        </w:rPr>
        <w:t>p</w:t>
      </w:r>
      <w:r w:rsidR="00955BF8">
        <w:rPr>
          <w:lang w:val="fr-FR"/>
        </w:rPr>
        <w:t>oprestes (Ly-533: 7170 +:- 40 BP)</w:t>
      </w:r>
      <w:r>
        <w:rPr>
          <w:lang w:val="fr-FR"/>
        </w:rPr>
        <w:t>)</w:t>
      </w:r>
    </w:p>
    <w:p w14:paraId="7EF1D046" w14:textId="77777777" w:rsidR="004B2893" w:rsidRDefault="004B2893" w:rsidP="00E31F53">
      <w:pPr>
        <w:jc w:val="both"/>
        <w:rPr>
          <w:lang w:val="fr-FR"/>
        </w:rPr>
      </w:pPr>
    </w:p>
    <w:p w14:paraId="1DD00C10" w14:textId="73E45D0A" w:rsidR="00264EB4" w:rsidRDefault="00264EB4" w:rsidP="00E31F53">
      <w:pPr>
        <w:jc w:val="both"/>
        <w:rPr>
          <w:lang w:val="fr-FR"/>
        </w:rPr>
      </w:pPr>
      <w:r>
        <w:rPr>
          <w:lang w:val="fr-FR"/>
        </w:rPr>
        <w:t xml:space="preserve">La phase </w:t>
      </w:r>
      <w:hyperlink r:id="rId11807" w:anchor="Cul_Monochrome" w:history="1">
        <w:r w:rsidR="00672A1C">
          <w:rPr>
            <w:rStyle w:val="Hyperlink"/>
            <w:iCs/>
            <w:szCs w:val="15"/>
            <w:lang w:val="fr-FR" w:eastAsia="en-GB"/>
          </w:rPr>
          <w:t>M</w:t>
        </w:r>
        <w:r w:rsidR="00672A1C" w:rsidRPr="002D35F4">
          <w:rPr>
            <w:rStyle w:val="Hyperlink"/>
            <w:iCs/>
            <w:szCs w:val="15"/>
            <w:lang w:val="fr-FR" w:eastAsia="en-GB"/>
          </w:rPr>
          <w:t>onochrome</w:t>
        </w:r>
      </w:hyperlink>
      <w:r w:rsidR="00672A1C" w:rsidRPr="00672A1C">
        <w:rPr>
          <w:lang w:val="fr-FR"/>
        </w:rPr>
        <w:t xml:space="preserve"> </w:t>
      </w:r>
      <w:r>
        <w:rPr>
          <w:lang w:val="fr-FR"/>
        </w:rPr>
        <w:t>est attribué au Néolithique égéen sans Impressa (BIB 2769)</w:t>
      </w:r>
      <w:r w:rsidR="00E41B88">
        <w:rPr>
          <w:lang w:val="fr-FR"/>
        </w:rPr>
        <w:t xml:space="preserve"> Présence d'un vase </w:t>
      </w:r>
      <w:hyperlink r:id="rId11808" w:anchor="Cul_Impressa__cer_IGT" w:history="1">
        <w:r w:rsidR="0040200D" w:rsidRPr="00955BF8">
          <w:rPr>
            <w:rStyle w:val="Hyperlink"/>
            <w:lang w:val="fr-FR"/>
          </w:rPr>
          <w:t>IGT</w:t>
        </w:r>
      </w:hyperlink>
      <w:r w:rsidR="00E41B88">
        <w:rPr>
          <w:lang w:val="fr-FR"/>
        </w:rPr>
        <w:t>, cf. Kronio (BIB C. Manen, journées CIMO-SPF, 2019)</w:t>
      </w:r>
      <w:r w:rsidR="00C1082E">
        <w:rPr>
          <w:lang w:val="fr-FR"/>
        </w:rPr>
        <w:t xml:space="preserve"> Site de EF contemporain du site HG de Konispol (BIB D. Binder ANR CIMO 2019)</w:t>
      </w:r>
    </w:p>
    <w:p w14:paraId="516B7463" w14:textId="77777777" w:rsidR="000B5D3D" w:rsidRDefault="000B5D3D" w:rsidP="00E31F53">
      <w:pPr>
        <w:jc w:val="both"/>
        <w:rPr>
          <w:lang w:val="fr-FR"/>
        </w:rPr>
      </w:pPr>
      <w:r>
        <w:rPr>
          <w:lang w:val="fr-FR"/>
        </w:rPr>
        <w:t xml:space="preserve">Berger </w:t>
      </w:r>
      <w:r w:rsidRPr="00672A1C">
        <w:rPr>
          <w:i/>
          <w:lang w:val="fr-FR"/>
        </w:rPr>
        <w:t>et al.</w:t>
      </w:r>
      <w:r>
        <w:rPr>
          <w:lang w:val="fr-FR"/>
        </w:rPr>
        <w:t xml:space="preserve"> ont montré la discontinuité tant stratigraphique que chronologique entre les derniers Mésolithiques et les premiers Néolithiques </w:t>
      </w:r>
      <w:r w:rsidR="00672A1C">
        <w:rPr>
          <w:lang w:val="fr-FR"/>
        </w:rPr>
        <w:t xml:space="preserve">[hiatus] </w:t>
      </w:r>
      <w:r>
        <w:rPr>
          <w:lang w:val="fr-FR"/>
        </w:rPr>
        <w:t>(BIB 2648)</w:t>
      </w:r>
    </w:p>
    <w:p w14:paraId="225CEB1C" w14:textId="77777777" w:rsidR="002C7A6B" w:rsidRDefault="002C7A6B" w:rsidP="00E31F53">
      <w:pPr>
        <w:jc w:val="both"/>
        <w:rPr>
          <w:lang w:val="fr-FR"/>
        </w:rPr>
      </w:pPr>
    </w:p>
    <w:p w14:paraId="61B44F49" w14:textId="77777777" w:rsidR="008C0CC3" w:rsidRDefault="008C0CC3" w:rsidP="008C0CC3">
      <w:pPr>
        <w:pStyle w:val="Heading2"/>
      </w:pPr>
      <w:r>
        <w:t>Stratigraphie</w:t>
      </w:r>
    </w:p>
    <w:p w14:paraId="5D52939C" w14:textId="77777777" w:rsidR="002C7A6B" w:rsidRDefault="002C7A6B" w:rsidP="00E31F53">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5"/>
      </w:tblGrid>
      <w:tr w:rsidR="008C0CC3" w14:paraId="457ABFA3" w14:textId="77777777" w:rsidTr="00C35EA7">
        <w:trPr>
          <w:jc w:val="center"/>
        </w:trPr>
        <w:tc>
          <w:tcPr>
            <w:tcW w:w="2405" w:type="dxa"/>
          </w:tcPr>
          <w:p w14:paraId="43F5BDAF" w14:textId="77777777" w:rsidR="008C0CC3" w:rsidRPr="00C35EA7" w:rsidRDefault="008C0CC3" w:rsidP="00C35EA7">
            <w:pPr>
              <w:jc w:val="both"/>
              <w:rPr>
                <w:lang w:val="fr-FR"/>
              </w:rPr>
            </w:pPr>
            <w:r w:rsidRPr="00C35EA7">
              <w:rPr>
                <w:lang w:val="fr-FR"/>
              </w:rPr>
              <w:t>Impressa</w:t>
            </w:r>
          </w:p>
        </w:tc>
      </w:tr>
      <w:tr w:rsidR="008C0CC3" w14:paraId="2B368767" w14:textId="77777777" w:rsidTr="00C35EA7">
        <w:trPr>
          <w:jc w:val="center"/>
        </w:trPr>
        <w:tc>
          <w:tcPr>
            <w:tcW w:w="2405" w:type="dxa"/>
          </w:tcPr>
          <w:p w14:paraId="11169A9F" w14:textId="77777777" w:rsidR="008C0CC3" w:rsidRPr="00C35EA7" w:rsidRDefault="008C0CC3" w:rsidP="00C35EA7">
            <w:pPr>
              <w:jc w:val="both"/>
              <w:rPr>
                <w:lang w:val="fr-FR"/>
              </w:rPr>
            </w:pPr>
            <w:r w:rsidRPr="00C35EA7">
              <w:rPr>
                <w:lang w:val="fr-FR"/>
              </w:rPr>
              <w:t>"</w:t>
            </w:r>
            <w:r w:rsidRPr="00C35EA7">
              <w:rPr>
                <w:i/>
                <w:lang w:val="fr-FR"/>
              </w:rPr>
              <w:t>mystérieuse poterie</w:t>
            </w:r>
            <w:r w:rsidRPr="00C35EA7">
              <w:rPr>
                <w:lang w:val="fr-FR"/>
              </w:rPr>
              <w:t>"</w:t>
            </w:r>
          </w:p>
        </w:tc>
      </w:tr>
      <w:tr w:rsidR="008C0CC3" w14:paraId="0A9AF41B" w14:textId="77777777" w:rsidTr="00C35EA7">
        <w:trPr>
          <w:jc w:val="center"/>
        </w:trPr>
        <w:tc>
          <w:tcPr>
            <w:tcW w:w="2405" w:type="dxa"/>
          </w:tcPr>
          <w:p w14:paraId="65F53263" w14:textId="77777777" w:rsidR="008C0CC3" w:rsidRPr="00C35EA7" w:rsidRDefault="008C0CC3" w:rsidP="00C35EA7">
            <w:pPr>
              <w:jc w:val="both"/>
              <w:rPr>
                <w:lang w:val="fr-FR"/>
              </w:rPr>
            </w:pPr>
            <w:r w:rsidRPr="00C35EA7">
              <w:rPr>
                <w:lang w:val="fr-FR"/>
              </w:rPr>
              <w:t>Mésolithique</w:t>
            </w:r>
          </w:p>
        </w:tc>
      </w:tr>
    </w:tbl>
    <w:p w14:paraId="7593781D" w14:textId="77777777" w:rsidR="008C0CC3" w:rsidRDefault="008C0CC3" w:rsidP="00E31F53">
      <w:pPr>
        <w:jc w:val="both"/>
        <w:rPr>
          <w:lang w:val="fr-FR"/>
        </w:rPr>
      </w:pPr>
      <w:r>
        <w:rPr>
          <w:lang w:val="fr-FR"/>
        </w:rPr>
        <w:t>(BIB J.P. Demoule, journées CIMO-SPF, 2019)</w:t>
      </w:r>
    </w:p>
    <w:p w14:paraId="3573D53D" w14:textId="77777777" w:rsidR="007D557C" w:rsidRDefault="007D557C" w:rsidP="00E31F53">
      <w:pPr>
        <w:jc w:val="both"/>
        <w:rPr>
          <w:lang w:val="fr-FR"/>
        </w:rPr>
      </w:pPr>
    </w:p>
    <w:p w14:paraId="37C863CC" w14:textId="77777777" w:rsidR="007D557C" w:rsidRPr="00E23E3A" w:rsidRDefault="007D557C" w:rsidP="00426FF9">
      <w:pPr>
        <w:pStyle w:val="Heading1"/>
      </w:pPr>
      <w:bookmarkStart w:id="4771" w:name="Sit_Torre_Sabea"/>
      <w:r w:rsidRPr="00E23E3A">
        <w:t>TORRE SABEA</w:t>
      </w:r>
    </w:p>
    <w:bookmarkEnd w:id="4771"/>
    <w:p w14:paraId="1DA94C66" w14:textId="77777777" w:rsidR="00294AB9" w:rsidRDefault="00D64539" w:rsidP="00E31F53">
      <w:pPr>
        <w:jc w:val="both"/>
        <w:rPr>
          <w:lang w:val="fr-FR"/>
        </w:rPr>
      </w:pPr>
      <w:r>
        <w:rPr>
          <w:lang w:val="fr-FR"/>
        </w:rPr>
        <w:t>Torre Sabea</w:t>
      </w:r>
    </w:p>
    <w:p w14:paraId="02E49CE1" w14:textId="77777777" w:rsidR="00D64539" w:rsidRPr="00E23E3A" w:rsidRDefault="00D64539" w:rsidP="00E31F53">
      <w:pPr>
        <w:jc w:val="both"/>
        <w:rPr>
          <w:lang w:val="fr-FR"/>
        </w:rPr>
      </w:pPr>
    </w:p>
    <w:p w14:paraId="17632394" w14:textId="6B705BD3" w:rsidR="007104D5" w:rsidRPr="002C7A6B" w:rsidRDefault="007D557C" w:rsidP="007104D5">
      <w:pPr>
        <w:jc w:val="both"/>
        <w:rPr>
          <w:lang w:val="fr-FR"/>
        </w:rPr>
      </w:pPr>
      <w:r w:rsidRPr="008C0CC3">
        <w:rPr>
          <w:szCs w:val="16"/>
          <w:lang w:val="fr-FR" w:eastAsia="en-GB"/>
        </w:rPr>
        <w:t>Apulia</w:t>
      </w:r>
      <w:r w:rsidR="002C7A6B" w:rsidRPr="008C0CC3">
        <w:rPr>
          <w:szCs w:val="16"/>
          <w:lang w:val="fr-FR" w:eastAsia="en-GB"/>
        </w:rPr>
        <w:t xml:space="preserve"> (Gallipoli, Salento),</w:t>
      </w:r>
      <w:r w:rsidR="008C0CC3" w:rsidRPr="008C0CC3">
        <w:rPr>
          <w:szCs w:val="16"/>
          <w:lang w:val="fr-FR" w:eastAsia="en-GB"/>
        </w:rPr>
        <w:t xml:space="preserve"> </w:t>
      </w:r>
      <w:r w:rsidR="003F12A5" w:rsidRPr="002C7A6B">
        <w:rPr>
          <w:lang w:val="fr-FR"/>
        </w:rPr>
        <w:t>Imp</w:t>
      </w:r>
      <w:r w:rsidR="003F12A5">
        <w:rPr>
          <w:lang w:val="fr-FR"/>
        </w:rPr>
        <w:t xml:space="preserve">ressa </w:t>
      </w:r>
      <w:hyperlink r:id="rId11809" w:anchor="Cul_Impressa__cer_SPRWIT" w:history="1">
        <w:r w:rsidR="0043233D">
          <w:rPr>
            <w:rStyle w:val="Hyperlink"/>
            <w:lang w:val="fr-FR"/>
          </w:rPr>
          <w:t>WIT</w:t>
        </w:r>
      </w:hyperlink>
      <w:r w:rsidR="003F12A5" w:rsidRPr="003F12A5">
        <w:rPr>
          <w:lang w:val="fr-FR"/>
        </w:rPr>
        <w:t xml:space="preserve"> tr</w:t>
      </w:r>
      <w:r w:rsidR="003F12A5">
        <w:rPr>
          <w:lang w:val="fr-FR"/>
        </w:rPr>
        <w:t xml:space="preserve">ès abondante </w:t>
      </w:r>
      <w:r w:rsidR="002C7A6B">
        <w:rPr>
          <w:lang w:val="fr-FR"/>
        </w:rPr>
        <w:t xml:space="preserve">mais </w:t>
      </w:r>
      <w:r w:rsidR="007104D5" w:rsidRPr="002C7A6B">
        <w:rPr>
          <w:lang w:val="fr-FR"/>
        </w:rPr>
        <w:t xml:space="preserve">Ø </w:t>
      </w:r>
      <w:hyperlink r:id="rId11810" w:anchor="Cul_Impressa__cer_IGT" w:history="1">
        <w:r w:rsidR="002C7A6B" w:rsidRPr="00955BF8">
          <w:rPr>
            <w:rStyle w:val="Hyperlink"/>
            <w:lang w:val="fr-FR"/>
          </w:rPr>
          <w:t>IGT</w:t>
        </w:r>
      </w:hyperlink>
      <w:r w:rsidR="002C7A6B" w:rsidRPr="002C7A6B">
        <w:rPr>
          <w:lang w:val="fr-FR"/>
        </w:rPr>
        <w:t xml:space="preserve"> </w:t>
      </w:r>
      <w:r w:rsidR="007104D5" w:rsidRPr="002C7A6B">
        <w:rPr>
          <w:szCs w:val="16"/>
          <w:lang w:val="fr-FR" w:eastAsia="en-GB"/>
        </w:rPr>
        <w:t>(BIB 2769)</w:t>
      </w:r>
      <w:r w:rsidR="007104D5" w:rsidRPr="002C7A6B">
        <w:rPr>
          <w:lang w:val="fr-FR"/>
        </w:rPr>
        <w:t xml:space="preserve"> </w:t>
      </w:r>
      <w:r w:rsidR="00914B3D">
        <w:rPr>
          <w:lang w:val="fr-FR"/>
        </w:rPr>
        <w:t xml:space="preserve"> </w:t>
      </w:r>
      <w:hyperlink r:id="rId11811" w:anchor="Cul_Impressa_Sud_Italie_archai" w:history="1">
        <w:r w:rsidR="00914B3D" w:rsidRPr="00914B3D">
          <w:rPr>
            <w:rStyle w:val="Hyperlink"/>
            <w:lang w:val="fr-FR"/>
          </w:rPr>
          <w:t>I. archaïque</w:t>
        </w:r>
      </w:hyperlink>
      <w:r w:rsidR="00914B3D">
        <w:rPr>
          <w:lang w:val="fr-FR"/>
        </w:rPr>
        <w:t xml:space="preserve">  (BIB 2901)</w:t>
      </w:r>
    </w:p>
    <w:p w14:paraId="5158B551" w14:textId="3ACB3420" w:rsidR="007104D5" w:rsidRDefault="0007620F" w:rsidP="00E31F53">
      <w:pPr>
        <w:jc w:val="both"/>
        <w:rPr>
          <w:lang w:val="fr-FR"/>
        </w:rPr>
      </w:pPr>
      <w:r>
        <w:rPr>
          <w:lang w:val="fr-FR"/>
        </w:rPr>
        <w:t xml:space="preserve">En contexte Impressa, présence de lamelle obtenue par percussion indirecte, technique du micro-burin, </w:t>
      </w:r>
      <w:hyperlink r:id="rId11812" w:anchor="Cul_Trapezes" w:history="1">
        <w:r w:rsidRPr="0007620F">
          <w:rPr>
            <w:rStyle w:val="Hyperlink"/>
            <w:lang w:val="fr-FR"/>
          </w:rPr>
          <w:t>trapèzes</w:t>
        </w:r>
      </w:hyperlink>
      <w:r>
        <w:rPr>
          <w:lang w:val="fr-FR"/>
        </w:rPr>
        <w:t xml:space="preserve"> avec des des troncatures planes, convexes ou concavo-convexes interprété parfois comme un faciès Castelnovien local (Dini et al. 2008) avec une part de la structure Impressa (Guliane et Cremonesi 2003, Perrin et Binder 2014) id. Torre Canne, Torre Bianca, </w:t>
      </w:r>
      <w:hyperlink r:id="rId11813" w:anchor="Sit_Favella_Corte" w:history="1">
        <w:r w:rsidR="00C1082E" w:rsidRPr="00C1082E">
          <w:rPr>
            <w:rStyle w:val="Hyperlink"/>
            <w:lang w:val="fr-FR"/>
          </w:rPr>
          <w:t>Favella</w:t>
        </w:r>
      </w:hyperlink>
      <w:r w:rsidR="00C1082E">
        <w:rPr>
          <w:lang w:val="fr-FR"/>
        </w:rPr>
        <w:t xml:space="preserve"> </w:t>
      </w:r>
      <w:r>
        <w:rPr>
          <w:lang w:val="fr-FR"/>
        </w:rPr>
        <w:t>(BIB 2769)</w:t>
      </w:r>
    </w:p>
    <w:p w14:paraId="5330B905" w14:textId="4885002F" w:rsidR="00F14288" w:rsidRDefault="00000000" w:rsidP="00E31F53">
      <w:pPr>
        <w:jc w:val="both"/>
        <w:rPr>
          <w:lang w:val="fr-FR"/>
        </w:rPr>
      </w:pPr>
      <w:hyperlink r:id="rId11814" w:anchor="Cul_Impressa_Sud_Italie_archai" w:history="1">
        <w:r w:rsidR="00F14288" w:rsidRPr="00A6327D">
          <w:rPr>
            <w:rStyle w:val="Hyperlink"/>
            <w:lang w:val="fr-FR"/>
          </w:rPr>
          <w:t>I. archaïque</w:t>
        </w:r>
      </w:hyperlink>
      <w:r w:rsidR="00F14288" w:rsidRPr="00A6327D">
        <w:rPr>
          <w:lang w:val="fr-FR"/>
        </w:rPr>
        <w:t xml:space="preserve"> (SS BIB)</w:t>
      </w:r>
    </w:p>
    <w:p w14:paraId="0F36D16E" w14:textId="77777777" w:rsidR="00D64539" w:rsidRPr="002C7A6B" w:rsidRDefault="00D64539" w:rsidP="00D64539">
      <w:pPr>
        <w:jc w:val="both"/>
        <w:rPr>
          <w:lang w:val="fr-FR"/>
        </w:rPr>
      </w:pPr>
      <w:r>
        <w:rPr>
          <w:lang w:val="fr-FR"/>
        </w:rPr>
        <w:t>Obsidienne de Lipari de 5800-5500 BC (BIB 2918)</w:t>
      </w:r>
    </w:p>
    <w:p w14:paraId="450D2FEB" w14:textId="77777777" w:rsidR="00D64539" w:rsidRDefault="00D64539" w:rsidP="00E31F53">
      <w:pPr>
        <w:jc w:val="both"/>
        <w:rPr>
          <w:lang w:val="fr-FR"/>
        </w:rPr>
      </w:pPr>
    </w:p>
    <w:p w14:paraId="25F424BD" w14:textId="77777777" w:rsidR="00D64539" w:rsidRDefault="00D64539" w:rsidP="00426FF9">
      <w:pPr>
        <w:pStyle w:val="Heading1"/>
      </w:pPr>
      <w:bookmarkStart w:id="4772" w:name="Sit_Campi_Latini"/>
      <w:r>
        <w:t>CAMPI LATINI</w:t>
      </w:r>
    </w:p>
    <w:bookmarkEnd w:id="4772"/>
    <w:p w14:paraId="22321C63" w14:textId="77777777" w:rsidR="00D64539" w:rsidRDefault="00D64539" w:rsidP="00D64539">
      <w:pPr>
        <w:jc w:val="both"/>
        <w:rPr>
          <w:lang w:val="fr-FR"/>
        </w:rPr>
      </w:pPr>
      <w:r>
        <w:rPr>
          <w:lang w:val="fr-FR"/>
        </w:rPr>
        <w:t>Galatone, Lecce. Obsidienne de Lipari de 5800-5500 BC (BIB 2918)</w:t>
      </w:r>
    </w:p>
    <w:p w14:paraId="7777BE81" w14:textId="77777777" w:rsidR="00D64539" w:rsidRDefault="00D64539" w:rsidP="00D64539">
      <w:pPr>
        <w:jc w:val="both"/>
        <w:rPr>
          <w:lang w:val="fr-FR"/>
        </w:rPr>
      </w:pPr>
    </w:p>
    <w:p w14:paraId="47D45213" w14:textId="77777777" w:rsidR="00D64539" w:rsidRDefault="00D64539" w:rsidP="00426FF9">
      <w:pPr>
        <w:pStyle w:val="Heading1"/>
      </w:pPr>
      <w:r>
        <w:t>FONTANELLE</w:t>
      </w:r>
    </w:p>
    <w:p w14:paraId="375D7C71" w14:textId="77777777" w:rsidR="00D64539" w:rsidRDefault="00D64539" w:rsidP="00D64539">
      <w:pPr>
        <w:jc w:val="both"/>
        <w:rPr>
          <w:lang w:val="fr-FR"/>
        </w:rPr>
      </w:pPr>
      <w:r>
        <w:rPr>
          <w:lang w:val="fr-FR"/>
        </w:rPr>
        <w:t>Otsuni. Obsidienne de Lipari de 5800-5500 BC (BIB 2918)</w:t>
      </w:r>
    </w:p>
    <w:p w14:paraId="187BD737" w14:textId="77777777" w:rsidR="00D64539" w:rsidRPr="002C7A6B" w:rsidRDefault="00D64539" w:rsidP="00D64539">
      <w:pPr>
        <w:jc w:val="both"/>
        <w:rPr>
          <w:lang w:val="fr-FR"/>
        </w:rPr>
      </w:pPr>
    </w:p>
    <w:p w14:paraId="61FC1C7D" w14:textId="77777777" w:rsidR="007D557C" w:rsidRDefault="007D557C" w:rsidP="00E31F53">
      <w:pPr>
        <w:jc w:val="both"/>
        <w:rPr>
          <w:lang w:val="fr-FR"/>
        </w:rPr>
      </w:pPr>
    </w:p>
    <w:p w14:paraId="1FDDDA81" w14:textId="77777777" w:rsidR="0007620F" w:rsidRDefault="0007620F" w:rsidP="00426FF9">
      <w:pPr>
        <w:pStyle w:val="Heading1"/>
      </w:pPr>
      <w:bookmarkStart w:id="4773" w:name="Sit_Torre_Canne"/>
      <w:r>
        <w:t>TORRE CANNE</w:t>
      </w:r>
    </w:p>
    <w:bookmarkEnd w:id="4773"/>
    <w:p w14:paraId="1D143A57" w14:textId="77777777" w:rsidR="0007620F" w:rsidRDefault="0007620F" w:rsidP="00E31F53">
      <w:pPr>
        <w:jc w:val="both"/>
        <w:rPr>
          <w:lang w:val="fr-FR"/>
        </w:rPr>
      </w:pPr>
    </w:p>
    <w:p w14:paraId="2C0EED47" w14:textId="00AE6AA4" w:rsidR="0007620F" w:rsidRDefault="0007620F" w:rsidP="0007620F">
      <w:pPr>
        <w:jc w:val="both"/>
        <w:rPr>
          <w:lang w:val="fr-FR"/>
        </w:rPr>
      </w:pPr>
      <w:r>
        <w:rPr>
          <w:lang w:val="fr-FR"/>
        </w:rPr>
        <w:lastRenderedPageBreak/>
        <w:t xml:space="preserve">En contexte Impressa, présence de lamelle obtenue par percussion indirecte, technique du micro-burin, </w:t>
      </w:r>
      <w:hyperlink r:id="rId11815" w:anchor="Cul_Trapezes" w:history="1">
        <w:r w:rsidRPr="0007620F">
          <w:rPr>
            <w:rStyle w:val="Hyperlink"/>
            <w:lang w:val="fr-FR"/>
          </w:rPr>
          <w:t>trapèzes</w:t>
        </w:r>
      </w:hyperlink>
      <w:r>
        <w:rPr>
          <w:lang w:val="fr-FR"/>
        </w:rPr>
        <w:t xml:space="preserve"> avec des des troncatures planes, convexes ou concavo-convexes interprété parfois comme un faciès Castelnovien local (Dini et al. 2008) avec une part de la structure Impressa (Guliane et Cremonesi 2003, Perrin et Binder 2014) id. Torre Sabea, Torre Bianca, </w:t>
      </w:r>
      <w:hyperlink r:id="rId11816" w:anchor="Sit_Favella_Corte" w:history="1">
        <w:r w:rsidR="00C1082E" w:rsidRPr="00C1082E">
          <w:rPr>
            <w:rStyle w:val="Hyperlink"/>
            <w:lang w:val="fr-FR"/>
          </w:rPr>
          <w:t>Favella</w:t>
        </w:r>
      </w:hyperlink>
      <w:r w:rsidR="00C1082E">
        <w:rPr>
          <w:lang w:val="fr-FR"/>
        </w:rPr>
        <w:t xml:space="preserve"> </w:t>
      </w:r>
      <w:r>
        <w:rPr>
          <w:lang w:val="fr-FR"/>
        </w:rPr>
        <w:t>(BIB 2769)</w:t>
      </w:r>
    </w:p>
    <w:p w14:paraId="53B1962E" w14:textId="1D5F99B7" w:rsidR="00F14288" w:rsidRDefault="00000000" w:rsidP="0007620F">
      <w:pPr>
        <w:jc w:val="both"/>
        <w:rPr>
          <w:lang w:val="fr-FR"/>
        </w:rPr>
      </w:pPr>
      <w:hyperlink r:id="rId11817" w:anchor="Cul_Impressa_Sud_Italie_archai" w:history="1">
        <w:r w:rsidR="00F14288" w:rsidRPr="00A6327D">
          <w:rPr>
            <w:rStyle w:val="Hyperlink"/>
            <w:lang w:val="fr-FR"/>
          </w:rPr>
          <w:t>I. archaïque</w:t>
        </w:r>
      </w:hyperlink>
      <w:r w:rsidR="00F14288" w:rsidRPr="00A6327D">
        <w:rPr>
          <w:lang w:val="fr-FR"/>
        </w:rPr>
        <w:t xml:space="preserve"> (SS BIB)</w:t>
      </w:r>
    </w:p>
    <w:p w14:paraId="5EDB574C" w14:textId="77777777" w:rsidR="00E326B9" w:rsidRDefault="00E326B9" w:rsidP="0007620F">
      <w:pPr>
        <w:jc w:val="both"/>
        <w:rPr>
          <w:lang w:val="fr-FR"/>
        </w:rPr>
      </w:pPr>
    </w:p>
    <w:p w14:paraId="1FB0F0BA" w14:textId="77777777" w:rsidR="00E326B9" w:rsidRDefault="00E326B9" w:rsidP="00426FF9">
      <w:pPr>
        <w:pStyle w:val="Heading1"/>
      </w:pPr>
      <w:bookmarkStart w:id="4774" w:name="Sit_Scamuso"/>
      <w:r>
        <w:t>SCAMUSO</w:t>
      </w:r>
    </w:p>
    <w:bookmarkEnd w:id="4774"/>
    <w:p w14:paraId="620FDB8C" w14:textId="77777777" w:rsidR="00E326B9" w:rsidRDefault="00E326B9" w:rsidP="0007620F">
      <w:pPr>
        <w:jc w:val="both"/>
        <w:rPr>
          <w:lang w:val="fr-FR"/>
        </w:rPr>
      </w:pPr>
    </w:p>
    <w:p w14:paraId="15666ABF" w14:textId="77777777" w:rsidR="00E326B9" w:rsidRPr="002C7A6B" w:rsidRDefault="00E326B9" w:rsidP="0007620F">
      <w:pPr>
        <w:jc w:val="both"/>
        <w:rPr>
          <w:lang w:val="fr-FR"/>
        </w:rPr>
      </w:pPr>
      <w:r>
        <w:rPr>
          <w:lang w:val="fr-FR"/>
        </w:rPr>
        <w:t>Site d'Italie du Néolithique ancien (BIB 2926)</w:t>
      </w:r>
    </w:p>
    <w:p w14:paraId="1519CF8C" w14:textId="77777777" w:rsidR="0007620F" w:rsidRDefault="0007620F" w:rsidP="00E31F53">
      <w:pPr>
        <w:jc w:val="both"/>
        <w:rPr>
          <w:lang w:val="fr-FR"/>
        </w:rPr>
      </w:pPr>
    </w:p>
    <w:p w14:paraId="1A3BDD24" w14:textId="77777777" w:rsidR="0007620F" w:rsidRDefault="0007620F" w:rsidP="00426FF9">
      <w:pPr>
        <w:pStyle w:val="Heading1"/>
      </w:pPr>
      <w:bookmarkStart w:id="4775" w:name="Sit_Torre_Bianca"/>
      <w:r>
        <w:t>TORRE BIANCA</w:t>
      </w:r>
    </w:p>
    <w:bookmarkEnd w:id="4775"/>
    <w:p w14:paraId="059F7929" w14:textId="77777777" w:rsidR="0007620F" w:rsidRDefault="0007620F" w:rsidP="00E31F53">
      <w:pPr>
        <w:jc w:val="both"/>
        <w:rPr>
          <w:lang w:val="fr-FR"/>
        </w:rPr>
      </w:pPr>
    </w:p>
    <w:p w14:paraId="51F7CD85" w14:textId="41B13105" w:rsidR="0007620F" w:rsidRPr="002C7A6B" w:rsidRDefault="0007620F" w:rsidP="0007620F">
      <w:pPr>
        <w:jc w:val="both"/>
        <w:rPr>
          <w:lang w:val="fr-FR"/>
        </w:rPr>
      </w:pPr>
      <w:r>
        <w:rPr>
          <w:lang w:val="fr-FR"/>
        </w:rPr>
        <w:t xml:space="preserve">En contexte Impressa, présence de lamelle obtenue par percussion indirecte, technique du micro-burin, </w:t>
      </w:r>
      <w:hyperlink r:id="rId11818" w:anchor="Cul_Trapezes" w:history="1">
        <w:r w:rsidRPr="0007620F">
          <w:rPr>
            <w:rStyle w:val="Hyperlink"/>
            <w:lang w:val="fr-FR"/>
          </w:rPr>
          <w:t>trapèzes</w:t>
        </w:r>
      </w:hyperlink>
      <w:r>
        <w:rPr>
          <w:lang w:val="fr-FR"/>
        </w:rPr>
        <w:t xml:space="preserve"> avec des des troncatures planes, convexes ou concavo-convexes interprété parfois comme un faciès Castelnovien local (Dini et al. 2008) avec une part de la structure Impressa (Guliane et Cremonesi 2003, Perrin et Binder 2014) id. Torre Sabea, Torre Canne, </w:t>
      </w:r>
      <w:hyperlink r:id="rId11819" w:anchor="Sit_Favella_Corte" w:history="1">
        <w:r w:rsidR="00C1082E" w:rsidRPr="00C1082E">
          <w:rPr>
            <w:rStyle w:val="Hyperlink"/>
            <w:lang w:val="fr-FR"/>
          </w:rPr>
          <w:t>Favella</w:t>
        </w:r>
      </w:hyperlink>
      <w:r w:rsidR="00C1082E">
        <w:rPr>
          <w:lang w:val="fr-FR"/>
        </w:rPr>
        <w:t xml:space="preserve"> </w:t>
      </w:r>
      <w:r>
        <w:rPr>
          <w:lang w:val="fr-FR"/>
        </w:rPr>
        <w:t>(BIB 2769)</w:t>
      </w:r>
    </w:p>
    <w:p w14:paraId="2A9446ED" w14:textId="77777777" w:rsidR="0007620F" w:rsidRDefault="0007620F" w:rsidP="00E31F53">
      <w:pPr>
        <w:jc w:val="both"/>
        <w:rPr>
          <w:lang w:val="fr-FR"/>
        </w:rPr>
      </w:pPr>
    </w:p>
    <w:p w14:paraId="1571C33F" w14:textId="77777777" w:rsidR="00663B0C" w:rsidRDefault="00663B0C" w:rsidP="00426FF9">
      <w:pPr>
        <w:pStyle w:val="Heading1"/>
      </w:pPr>
      <w:bookmarkStart w:id="4776" w:name="Sit_Balsignano"/>
      <w:r>
        <w:t>BALSIGNANO</w:t>
      </w:r>
    </w:p>
    <w:bookmarkEnd w:id="4776"/>
    <w:p w14:paraId="485C16DC" w14:textId="77777777" w:rsidR="00663B0C" w:rsidRDefault="00663B0C" w:rsidP="00E31F53">
      <w:pPr>
        <w:jc w:val="both"/>
        <w:rPr>
          <w:lang w:val="fr-FR"/>
        </w:rPr>
      </w:pPr>
    </w:p>
    <w:p w14:paraId="0FE5E0FF" w14:textId="238E2D2F" w:rsidR="00663B0C" w:rsidRDefault="00663B0C" w:rsidP="00E31F53">
      <w:pPr>
        <w:jc w:val="both"/>
        <w:rPr>
          <w:lang w:val="fr-FR"/>
        </w:rPr>
      </w:pPr>
      <w:r>
        <w:rPr>
          <w:lang w:val="fr-FR"/>
        </w:rPr>
        <w:t xml:space="preserve">Habitat </w:t>
      </w:r>
      <w:hyperlink r:id="rId11820" w:anchor="Cul_Impressa_Sud_Italie__hab" w:history="1">
        <w:r w:rsidRPr="00663B0C">
          <w:rPr>
            <w:rStyle w:val="Hyperlink"/>
            <w:lang w:val="fr-FR"/>
          </w:rPr>
          <w:t>I. du Sud de l'Italie</w:t>
        </w:r>
      </w:hyperlink>
      <w:r>
        <w:rPr>
          <w:lang w:val="fr-FR"/>
        </w:rPr>
        <w:t xml:space="preserve"> (BIB Giovanna Paoli, Seminario (...) Impressa, Barcelona 2019)</w:t>
      </w:r>
    </w:p>
    <w:p w14:paraId="00F55FC5" w14:textId="77777777" w:rsidR="00663B0C" w:rsidRDefault="00663B0C" w:rsidP="00E31F53">
      <w:pPr>
        <w:jc w:val="both"/>
        <w:rPr>
          <w:lang w:val="fr-FR"/>
        </w:rPr>
      </w:pPr>
    </w:p>
    <w:p w14:paraId="6067C6D5" w14:textId="77777777" w:rsidR="0007620F" w:rsidRPr="002C7A6B" w:rsidRDefault="0007620F" w:rsidP="00E31F53">
      <w:pPr>
        <w:jc w:val="both"/>
        <w:rPr>
          <w:lang w:val="fr-FR"/>
        </w:rPr>
      </w:pPr>
    </w:p>
    <w:p w14:paraId="0843B10D" w14:textId="77777777" w:rsidR="007D557C" w:rsidRPr="00F6617D" w:rsidRDefault="007D557C" w:rsidP="00426FF9">
      <w:pPr>
        <w:pStyle w:val="Heading1"/>
      </w:pPr>
      <w:bookmarkStart w:id="4777" w:name="Sit_Trasano"/>
      <w:r w:rsidRPr="00F6617D">
        <w:t>TRASANO</w:t>
      </w:r>
    </w:p>
    <w:bookmarkEnd w:id="4777"/>
    <w:p w14:paraId="27EBEC3B" w14:textId="77777777" w:rsidR="007D557C" w:rsidRPr="00F6617D" w:rsidRDefault="007D557C" w:rsidP="00E31F53">
      <w:pPr>
        <w:jc w:val="both"/>
        <w:rPr>
          <w:lang w:val="fr-FR"/>
        </w:rPr>
      </w:pPr>
    </w:p>
    <w:p w14:paraId="20D2693B" w14:textId="77777777" w:rsidR="007D557C" w:rsidRDefault="007D557C" w:rsidP="00E31F53">
      <w:pPr>
        <w:jc w:val="both"/>
        <w:rPr>
          <w:lang w:val="fr-FR"/>
        </w:rPr>
      </w:pPr>
      <w:r w:rsidRPr="00F6617D">
        <w:rPr>
          <w:lang w:val="fr-FR"/>
        </w:rPr>
        <w:t xml:space="preserve">Trasano, Basilica. </w:t>
      </w:r>
      <w:r>
        <w:rPr>
          <w:lang w:val="fr-FR"/>
        </w:rPr>
        <w:t xml:space="preserve">Apparition pour la première fois </w:t>
      </w:r>
      <w:r w:rsidRPr="007D557C">
        <w:rPr>
          <w:lang w:val="fr-FR"/>
        </w:rPr>
        <w:t>des décors insisés (</w:t>
      </w:r>
      <w:r w:rsidRPr="007D557C">
        <w:rPr>
          <w:i/>
          <w:szCs w:val="16"/>
          <w:lang w:val="fr-FR" w:eastAsia="en-GB"/>
        </w:rPr>
        <w:t>incised decoration</w:t>
      </w:r>
      <w:r w:rsidRPr="007D557C">
        <w:rPr>
          <w:szCs w:val="16"/>
          <w:lang w:val="fr-FR" w:eastAsia="en-GB"/>
        </w:rPr>
        <w:t>)</w:t>
      </w:r>
      <w:r>
        <w:rPr>
          <w:szCs w:val="16"/>
          <w:lang w:val="fr-FR" w:eastAsia="en-GB"/>
        </w:rPr>
        <w:t>, comme a Matera</w:t>
      </w:r>
      <w:r w:rsidRPr="007D557C">
        <w:rPr>
          <w:szCs w:val="16"/>
          <w:lang w:val="fr-FR" w:eastAsia="en-GB"/>
        </w:rPr>
        <w:t xml:space="preserve"> (BIB 2769)</w:t>
      </w:r>
      <w:r>
        <w:rPr>
          <w:szCs w:val="16"/>
          <w:lang w:val="fr-FR" w:eastAsia="en-GB"/>
        </w:rPr>
        <w:t xml:space="preserve"> </w:t>
      </w:r>
      <w:r>
        <w:rPr>
          <w:lang w:val="fr-FR"/>
        </w:rPr>
        <w:t>3 faciès céramiques différents pour le Néo Ancien (BIB 2769)</w:t>
      </w:r>
    </w:p>
    <w:p w14:paraId="431BAF16" w14:textId="202631B1" w:rsidR="002F7F3F" w:rsidRDefault="002F7F3F" w:rsidP="00E31F53">
      <w:pPr>
        <w:jc w:val="both"/>
        <w:rPr>
          <w:lang w:val="fr-FR"/>
        </w:rPr>
      </w:pPr>
      <w:r>
        <w:rPr>
          <w:lang w:val="fr-FR"/>
        </w:rPr>
        <w:t>Site clef (BIB table-ronde ANR CIMO 2019)</w:t>
      </w:r>
      <w:r w:rsidR="00663B0C">
        <w:rPr>
          <w:lang w:val="fr-FR"/>
        </w:rPr>
        <w:t xml:space="preserve"> Habitat </w:t>
      </w:r>
      <w:hyperlink r:id="rId11821" w:anchor="Cul_Impressa_Sud_Italie__hab" w:history="1">
        <w:r w:rsidR="00663B0C" w:rsidRPr="00663B0C">
          <w:rPr>
            <w:rStyle w:val="Hyperlink"/>
            <w:lang w:val="fr-FR"/>
          </w:rPr>
          <w:t>I. du Sud de l'Italie</w:t>
        </w:r>
      </w:hyperlink>
      <w:r w:rsidR="00663B0C">
        <w:rPr>
          <w:lang w:val="fr-FR"/>
        </w:rPr>
        <w:t xml:space="preserve"> (BIB Giovanna Paoli, Seminario (...) Impressa, Barcelona 2019) Enclos circulaire</w:t>
      </w:r>
    </w:p>
    <w:p w14:paraId="1818B0BE" w14:textId="40291A3B" w:rsidR="0005399D" w:rsidRDefault="0005399D" w:rsidP="0005399D">
      <w:pPr>
        <w:rPr>
          <w:lang w:val="fr-FR"/>
        </w:rPr>
      </w:pPr>
      <w:r>
        <w:rPr>
          <w:lang w:val="fr-FR"/>
        </w:rPr>
        <w:t xml:space="preserve">Culture de la </w:t>
      </w:r>
      <w:hyperlink r:id="rId11822" w:anchor="Cul_Serra_Alto" w:history="1">
        <w:r w:rsidRPr="00C35EA7">
          <w:rPr>
            <w:rStyle w:val="Hyperlink"/>
            <w:lang w:val="it-IT"/>
          </w:rPr>
          <w:t>Serra d’Alto</w:t>
        </w:r>
      </w:hyperlink>
      <w:r>
        <w:rPr>
          <w:lang w:val="fr-FR"/>
        </w:rPr>
        <w:t xml:space="preserve"> (BIB 3420)</w:t>
      </w:r>
    </w:p>
    <w:p w14:paraId="06412306" w14:textId="77777777" w:rsidR="00663B0C" w:rsidRDefault="00663B0C" w:rsidP="00E31F53">
      <w:pPr>
        <w:jc w:val="both"/>
        <w:rPr>
          <w:lang w:val="fr-FR"/>
        </w:rPr>
      </w:pPr>
    </w:p>
    <w:p w14:paraId="0BE940ED" w14:textId="77777777" w:rsidR="00663B0C" w:rsidRDefault="0005399D" w:rsidP="00663B0C">
      <w:pPr>
        <w:pStyle w:val="Heading2"/>
      </w:pPr>
      <w:r>
        <w:t>p</w:t>
      </w:r>
      <w:r w:rsidR="00663B0C">
        <w:t>ériodisation</w:t>
      </w:r>
    </w:p>
    <w:p w14:paraId="0E6C69DD" w14:textId="77777777" w:rsidR="00663B0C" w:rsidRDefault="00663B0C" w:rsidP="00E31F53">
      <w:pPr>
        <w:jc w:val="both"/>
        <w:rPr>
          <w:lang w:val="fr-FR"/>
        </w:rPr>
      </w:pPr>
    </w:p>
    <w:p w14:paraId="70260BBD" w14:textId="77777777" w:rsidR="00663B0C" w:rsidRDefault="00663B0C" w:rsidP="00E31F53">
      <w:pPr>
        <w:jc w:val="both"/>
        <w:rPr>
          <w:lang w:val="es-ES"/>
        </w:rPr>
      </w:pPr>
      <w:r w:rsidRPr="00663B0C">
        <w:rPr>
          <w:lang w:val="es-ES"/>
        </w:rPr>
        <w:t>3 phases (BIB Giovanna Paoli, Seminario (...) Impressa, Barcelona 2019)</w:t>
      </w:r>
    </w:p>
    <w:p w14:paraId="7E9D444C" w14:textId="77777777" w:rsidR="00663B0C" w:rsidRDefault="00663B0C" w:rsidP="00E31F53">
      <w:pPr>
        <w:jc w:val="both"/>
        <w:rPr>
          <w:lang w:val="es-E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6"/>
        <w:gridCol w:w="1376"/>
      </w:tblGrid>
      <w:tr w:rsidR="00663B0C" w14:paraId="13F67BF2" w14:textId="77777777" w:rsidTr="00C35EA7">
        <w:trPr>
          <w:jc w:val="center"/>
        </w:trPr>
        <w:tc>
          <w:tcPr>
            <w:tcW w:w="976" w:type="dxa"/>
          </w:tcPr>
          <w:p w14:paraId="72521483" w14:textId="77777777" w:rsidR="00663B0C" w:rsidRPr="00C35EA7" w:rsidRDefault="00663B0C" w:rsidP="00C35EA7">
            <w:pPr>
              <w:jc w:val="center"/>
              <w:rPr>
                <w:lang w:val="es-ES"/>
              </w:rPr>
            </w:pPr>
            <w:r w:rsidRPr="00C35EA7">
              <w:rPr>
                <w:lang w:val="es-ES"/>
              </w:rPr>
              <w:t>phases</w:t>
            </w:r>
          </w:p>
        </w:tc>
        <w:tc>
          <w:tcPr>
            <w:tcW w:w="1376" w:type="dxa"/>
          </w:tcPr>
          <w:p w14:paraId="51E9DE00" w14:textId="77777777" w:rsidR="00663B0C" w:rsidRPr="00C35EA7" w:rsidRDefault="00663B0C" w:rsidP="00C35EA7">
            <w:pPr>
              <w:jc w:val="center"/>
              <w:rPr>
                <w:lang w:val="es-ES"/>
              </w:rPr>
            </w:pPr>
            <w:r w:rsidRPr="00C35EA7">
              <w:rPr>
                <w:lang w:val="es-ES"/>
              </w:rPr>
              <w:t>BC</w:t>
            </w:r>
          </w:p>
        </w:tc>
      </w:tr>
      <w:tr w:rsidR="00663B0C" w14:paraId="14926855" w14:textId="77777777" w:rsidTr="00C35EA7">
        <w:trPr>
          <w:jc w:val="center"/>
        </w:trPr>
        <w:tc>
          <w:tcPr>
            <w:tcW w:w="976" w:type="dxa"/>
          </w:tcPr>
          <w:p w14:paraId="71FDB380" w14:textId="77777777" w:rsidR="00663B0C" w:rsidRPr="00C35EA7" w:rsidRDefault="00663B0C" w:rsidP="00C35EA7">
            <w:pPr>
              <w:jc w:val="both"/>
              <w:rPr>
                <w:lang w:val="es-ES"/>
              </w:rPr>
            </w:pPr>
            <w:r w:rsidRPr="00C35EA7">
              <w:rPr>
                <w:lang w:val="es-ES"/>
              </w:rPr>
              <w:t>3</w:t>
            </w:r>
          </w:p>
        </w:tc>
        <w:tc>
          <w:tcPr>
            <w:tcW w:w="1376" w:type="dxa"/>
          </w:tcPr>
          <w:p w14:paraId="2CDC255F" w14:textId="77777777" w:rsidR="00663B0C" w:rsidRPr="00C35EA7" w:rsidRDefault="00663B0C" w:rsidP="00C35EA7">
            <w:pPr>
              <w:jc w:val="both"/>
              <w:rPr>
                <w:lang w:val="es-ES"/>
              </w:rPr>
            </w:pPr>
            <w:r w:rsidRPr="00C35EA7">
              <w:rPr>
                <w:lang w:val="es-ES"/>
              </w:rPr>
              <w:t>5700-5570</w:t>
            </w:r>
          </w:p>
        </w:tc>
      </w:tr>
      <w:tr w:rsidR="00663B0C" w14:paraId="288C7C6A" w14:textId="77777777" w:rsidTr="00C35EA7">
        <w:trPr>
          <w:jc w:val="center"/>
        </w:trPr>
        <w:tc>
          <w:tcPr>
            <w:tcW w:w="976" w:type="dxa"/>
          </w:tcPr>
          <w:p w14:paraId="4FB94EE8" w14:textId="77777777" w:rsidR="00663B0C" w:rsidRPr="00C35EA7" w:rsidRDefault="00663B0C" w:rsidP="00C35EA7">
            <w:pPr>
              <w:jc w:val="both"/>
              <w:rPr>
                <w:lang w:val="es-ES"/>
              </w:rPr>
            </w:pPr>
            <w:r w:rsidRPr="00C35EA7">
              <w:rPr>
                <w:lang w:val="es-ES"/>
              </w:rPr>
              <w:t>2</w:t>
            </w:r>
          </w:p>
        </w:tc>
        <w:tc>
          <w:tcPr>
            <w:tcW w:w="1376" w:type="dxa"/>
          </w:tcPr>
          <w:p w14:paraId="131505CE" w14:textId="77777777" w:rsidR="00663B0C" w:rsidRPr="00C35EA7" w:rsidRDefault="00663B0C" w:rsidP="00C35EA7">
            <w:pPr>
              <w:jc w:val="both"/>
              <w:rPr>
                <w:lang w:val="es-ES"/>
              </w:rPr>
            </w:pPr>
            <w:r w:rsidRPr="00C35EA7">
              <w:rPr>
                <w:lang w:val="es-ES"/>
              </w:rPr>
              <w:t>5740-5600</w:t>
            </w:r>
          </w:p>
        </w:tc>
      </w:tr>
      <w:tr w:rsidR="00663B0C" w14:paraId="3A4EA017" w14:textId="77777777" w:rsidTr="00C35EA7">
        <w:trPr>
          <w:jc w:val="center"/>
        </w:trPr>
        <w:tc>
          <w:tcPr>
            <w:tcW w:w="976" w:type="dxa"/>
          </w:tcPr>
          <w:p w14:paraId="308DBA69" w14:textId="77777777" w:rsidR="00663B0C" w:rsidRPr="00C35EA7" w:rsidRDefault="00663B0C" w:rsidP="00C35EA7">
            <w:pPr>
              <w:jc w:val="both"/>
              <w:rPr>
                <w:lang w:val="es-ES"/>
              </w:rPr>
            </w:pPr>
            <w:r w:rsidRPr="00C35EA7">
              <w:rPr>
                <w:lang w:val="es-ES"/>
              </w:rPr>
              <w:t>1</w:t>
            </w:r>
          </w:p>
        </w:tc>
        <w:tc>
          <w:tcPr>
            <w:tcW w:w="1376" w:type="dxa"/>
          </w:tcPr>
          <w:p w14:paraId="4835280F" w14:textId="77777777" w:rsidR="00663B0C" w:rsidRPr="00C35EA7" w:rsidRDefault="00663B0C" w:rsidP="00C35EA7">
            <w:pPr>
              <w:jc w:val="both"/>
              <w:rPr>
                <w:lang w:val="es-ES"/>
              </w:rPr>
            </w:pPr>
            <w:r w:rsidRPr="00C35EA7">
              <w:rPr>
                <w:lang w:val="es-ES"/>
              </w:rPr>
              <w:t>5880-5700</w:t>
            </w:r>
          </w:p>
        </w:tc>
      </w:tr>
    </w:tbl>
    <w:p w14:paraId="7560679F" w14:textId="77777777" w:rsidR="00663B0C" w:rsidRDefault="00663B0C" w:rsidP="00E31F53">
      <w:pPr>
        <w:jc w:val="both"/>
        <w:rPr>
          <w:lang w:val="es-ES"/>
        </w:rPr>
      </w:pPr>
      <w:r>
        <w:rPr>
          <w:lang w:val="es-ES"/>
        </w:rPr>
        <w:t>(BIB Giovanna Paoli, Seminario (...) Impressa, Barcelona 2019)</w:t>
      </w:r>
    </w:p>
    <w:p w14:paraId="0E7433BA" w14:textId="77777777" w:rsidR="00663B0C" w:rsidRDefault="00663B0C" w:rsidP="00E31F53">
      <w:pPr>
        <w:jc w:val="both"/>
        <w:rPr>
          <w:lang w:val="es-ES"/>
        </w:rPr>
      </w:pPr>
    </w:p>
    <w:p w14:paraId="1AF12EE1" w14:textId="77777777" w:rsidR="00663B0C" w:rsidRDefault="00663B0C" w:rsidP="00E31F53">
      <w:pPr>
        <w:jc w:val="both"/>
        <w:rPr>
          <w:lang w:val="es-ES"/>
        </w:rPr>
      </w:pPr>
    </w:p>
    <w:p w14:paraId="31A02C14" w14:textId="77777777" w:rsidR="00663B0C" w:rsidRPr="00A77802" w:rsidRDefault="00663B0C" w:rsidP="00E31F53">
      <w:pPr>
        <w:jc w:val="both"/>
        <w:rPr>
          <w:lang w:val="fr-FR"/>
        </w:rPr>
      </w:pPr>
      <w:r w:rsidRPr="00663B0C">
        <w:rPr>
          <w:lang w:val="fr-FR"/>
        </w:rPr>
        <w:t xml:space="preserve">Phase 2: technique décorative du [micro-] </w:t>
      </w:r>
      <w:r w:rsidRPr="00663B0C">
        <w:rPr>
          <w:i/>
          <w:lang w:val="fr-FR"/>
        </w:rPr>
        <w:t>rocker</w:t>
      </w:r>
      <w:r w:rsidRPr="00663B0C">
        <w:rPr>
          <w:lang w:val="fr-FR"/>
        </w:rPr>
        <w:t xml:space="preserve"> </w:t>
      </w:r>
      <w:r>
        <w:rPr>
          <w:lang w:val="fr-FR"/>
        </w:rPr>
        <w:t xml:space="preserve">(BIB Giovanna Paoli, Seminario (...) </w:t>
      </w:r>
      <w:r w:rsidRPr="00A77802">
        <w:rPr>
          <w:lang w:val="fr-FR"/>
        </w:rPr>
        <w:t>Impressa, Barcelona 2019)</w:t>
      </w:r>
    </w:p>
    <w:p w14:paraId="68C7D9E6" w14:textId="77777777" w:rsidR="00914B3D" w:rsidRDefault="00663B0C" w:rsidP="00E31F53">
      <w:pPr>
        <w:jc w:val="both"/>
        <w:rPr>
          <w:lang w:val="es-ES"/>
        </w:rPr>
      </w:pPr>
      <w:r w:rsidRPr="00663B0C">
        <w:rPr>
          <w:lang w:val="fr-FR"/>
        </w:rPr>
        <w:t xml:space="preserve">Phase 3: technique décorative </w:t>
      </w:r>
      <w:r w:rsidRPr="00663B0C">
        <w:rPr>
          <w:i/>
          <w:lang w:val="fr-FR"/>
        </w:rPr>
        <w:t>graffiche</w:t>
      </w:r>
      <w:r w:rsidRPr="00663B0C">
        <w:rPr>
          <w:lang w:val="fr-FR"/>
        </w:rPr>
        <w:t xml:space="preserve"> (BIB Giovanna Paoli, Seminario (...) </w:t>
      </w:r>
      <w:r w:rsidRPr="00663B0C">
        <w:rPr>
          <w:lang w:val="es-ES"/>
        </w:rPr>
        <w:t>Impressa, Barcelona 2019)</w:t>
      </w:r>
    </w:p>
    <w:p w14:paraId="55FF3634" w14:textId="77777777" w:rsidR="00663B0C" w:rsidRPr="00663B0C" w:rsidRDefault="00663B0C" w:rsidP="00E31F53">
      <w:pPr>
        <w:jc w:val="both"/>
        <w:rPr>
          <w:lang w:val="es-ES"/>
        </w:rPr>
      </w:pPr>
    </w:p>
    <w:p w14:paraId="3ACF4713" w14:textId="77777777" w:rsidR="00914B3D" w:rsidRPr="007B3C8A" w:rsidRDefault="00914B3D" w:rsidP="00663B0C">
      <w:pPr>
        <w:pStyle w:val="Heading3"/>
        <w:rPr>
          <w:lang w:val="es-ES"/>
        </w:rPr>
      </w:pPr>
      <w:bookmarkStart w:id="4778" w:name="Sit_Trasano_I"/>
      <w:r w:rsidRPr="007B3C8A">
        <w:rPr>
          <w:lang w:val="es-ES"/>
        </w:rPr>
        <w:lastRenderedPageBreak/>
        <w:t>Trasano I</w:t>
      </w:r>
    </w:p>
    <w:bookmarkEnd w:id="4778"/>
    <w:p w14:paraId="3CE68A1B" w14:textId="77777777" w:rsidR="00914B3D" w:rsidRPr="007B3C8A" w:rsidRDefault="00914B3D" w:rsidP="00E31F53">
      <w:pPr>
        <w:jc w:val="both"/>
        <w:rPr>
          <w:lang w:val="es-ES"/>
        </w:rPr>
      </w:pPr>
    </w:p>
    <w:p w14:paraId="734CFE5B" w14:textId="38CBE4B3" w:rsidR="00671DC3" w:rsidRPr="007B3C8A" w:rsidRDefault="00000000" w:rsidP="00E31F53">
      <w:pPr>
        <w:jc w:val="both"/>
        <w:rPr>
          <w:lang w:val="es-ES"/>
        </w:rPr>
      </w:pPr>
      <w:hyperlink r:id="rId11823" w:anchor="Cul_Impressa_Sud_Italie_archai" w:history="1">
        <w:r w:rsidR="00671DC3" w:rsidRPr="007B3C8A">
          <w:rPr>
            <w:rStyle w:val="Hyperlink"/>
            <w:lang w:val="es-ES"/>
          </w:rPr>
          <w:t>I. archaïque</w:t>
        </w:r>
      </w:hyperlink>
      <w:r w:rsidR="00671DC3" w:rsidRPr="007B3C8A">
        <w:rPr>
          <w:lang w:val="es-ES"/>
        </w:rPr>
        <w:t xml:space="preserve">  (BIB 2901)</w:t>
      </w:r>
    </w:p>
    <w:p w14:paraId="6BC6CD03" w14:textId="77777777" w:rsidR="00914B3D" w:rsidRPr="007B3C8A" w:rsidRDefault="00914B3D" w:rsidP="00E31F53">
      <w:pPr>
        <w:jc w:val="both"/>
        <w:rPr>
          <w:lang w:val="es-ES"/>
        </w:rPr>
      </w:pPr>
    </w:p>
    <w:p w14:paraId="44B3D1EB" w14:textId="77777777" w:rsidR="00914B3D" w:rsidRPr="007B3C8A" w:rsidRDefault="00914B3D" w:rsidP="00663B0C">
      <w:pPr>
        <w:pStyle w:val="Heading3"/>
        <w:rPr>
          <w:lang w:val="es-ES"/>
        </w:rPr>
      </w:pPr>
      <w:bookmarkStart w:id="4779" w:name="Sit_Trasano_II"/>
      <w:r w:rsidRPr="007B3C8A">
        <w:rPr>
          <w:lang w:val="es-ES"/>
        </w:rPr>
        <w:t>Trasono II</w:t>
      </w:r>
    </w:p>
    <w:bookmarkEnd w:id="4779"/>
    <w:p w14:paraId="4188F884" w14:textId="77777777" w:rsidR="00375EF6" w:rsidRPr="007B3C8A" w:rsidRDefault="00375EF6" w:rsidP="00375EF6">
      <w:pPr>
        <w:rPr>
          <w:lang w:val="es-ES"/>
        </w:rPr>
      </w:pPr>
    </w:p>
    <w:p w14:paraId="3EB2B91E" w14:textId="3F1345BE" w:rsidR="00671DC3" w:rsidRPr="00A77802" w:rsidRDefault="00000000" w:rsidP="00375EF6">
      <w:pPr>
        <w:rPr>
          <w:lang w:val="es-ES"/>
        </w:rPr>
      </w:pPr>
      <w:hyperlink r:id="rId11824" w:anchor="Cul_Impressa_Sud_Italie_evol" w:history="1">
        <w:r w:rsidR="00671DC3" w:rsidRPr="00A77802">
          <w:rPr>
            <w:rStyle w:val="Hyperlink"/>
            <w:lang w:val="es-ES"/>
          </w:rPr>
          <w:t>I. évoluée</w:t>
        </w:r>
      </w:hyperlink>
      <w:r w:rsidR="00671DC3" w:rsidRPr="00A77802">
        <w:rPr>
          <w:lang w:val="es-ES"/>
        </w:rPr>
        <w:t xml:space="preserve">  (BIB 2901)</w:t>
      </w:r>
    </w:p>
    <w:p w14:paraId="69749394" w14:textId="77777777" w:rsidR="00663B0C" w:rsidRPr="00A77802" w:rsidRDefault="00663B0C" w:rsidP="00375EF6">
      <w:pPr>
        <w:rPr>
          <w:lang w:val="es-ES"/>
        </w:rPr>
      </w:pPr>
    </w:p>
    <w:p w14:paraId="384E933F" w14:textId="77777777" w:rsidR="00663B0C" w:rsidRPr="00426FF9" w:rsidRDefault="00663B0C" w:rsidP="00426FF9">
      <w:pPr>
        <w:pStyle w:val="Heading1"/>
        <w:rPr>
          <w:lang w:val="es-ES"/>
        </w:rPr>
      </w:pPr>
      <w:bookmarkStart w:id="4780" w:name="Sit_Trasanello"/>
      <w:r w:rsidRPr="00426FF9">
        <w:rPr>
          <w:lang w:val="es-ES"/>
        </w:rPr>
        <w:t>TRASANELLO</w:t>
      </w:r>
    </w:p>
    <w:bookmarkEnd w:id="4780"/>
    <w:p w14:paraId="3973A2BE" w14:textId="77777777" w:rsidR="00663B0C" w:rsidRPr="00A77802" w:rsidRDefault="00663B0C" w:rsidP="00375EF6">
      <w:pPr>
        <w:rPr>
          <w:lang w:val="es-ES"/>
        </w:rPr>
      </w:pPr>
    </w:p>
    <w:p w14:paraId="2437181C" w14:textId="77777777" w:rsidR="00663B0C" w:rsidRDefault="00663B0C" w:rsidP="00375EF6">
      <w:pPr>
        <w:rPr>
          <w:lang w:val="fr-FR"/>
        </w:rPr>
      </w:pPr>
      <w:r>
        <w:rPr>
          <w:lang w:val="fr-FR"/>
        </w:rPr>
        <w:t xml:space="preserve">Définition de la phase 4 de l'Impressa [~phases 1-3 de Trasano] (BIB Giovanna Paoli, Seminario (...) Impressa, Barcelona 2019). </w:t>
      </w:r>
    </w:p>
    <w:p w14:paraId="70A4AFC7" w14:textId="77777777" w:rsidR="00671DC3" w:rsidRDefault="00671DC3" w:rsidP="00375EF6">
      <w:pPr>
        <w:rPr>
          <w:lang w:val="fr-FR"/>
        </w:rPr>
      </w:pPr>
    </w:p>
    <w:p w14:paraId="78F85BAD" w14:textId="77777777" w:rsidR="00375EF6" w:rsidRDefault="00375EF6" w:rsidP="00426FF9">
      <w:pPr>
        <w:pStyle w:val="Heading1"/>
      </w:pPr>
      <w:bookmarkStart w:id="4781" w:name="Sit_Pupicina"/>
      <w:r>
        <w:t>PUPICINA</w:t>
      </w:r>
    </w:p>
    <w:bookmarkEnd w:id="4781"/>
    <w:p w14:paraId="6AE1FBBF" w14:textId="77777777" w:rsidR="00375EF6" w:rsidRDefault="00375EF6" w:rsidP="00375EF6">
      <w:pPr>
        <w:jc w:val="both"/>
        <w:rPr>
          <w:lang w:val="fr-FR"/>
        </w:rPr>
      </w:pPr>
      <w:r>
        <w:rPr>
          <w:lang w:val="fr-FR"/>
        </w:rPr>
        <w:t>Pupicina (</w:t>
      </w:r>
      <w:r w:rsidR="00063066">
        <w:rPr>
          <w:lang w:val="fr-FR"/>
        </w:rPr>
        <w:t xml:space="preserve">Istrie, </w:t>
      </w:r>
      <w:r>
        <w:rPr>
          <w:lang w:val="fr-FR"/>
        </w:rPr>
        <w:t xml:space="preserve">Croatie) est un site mésolithique montrant des </w:t>
      </w:r>
      <w:r w:rsidRPr="00B67F2F">
        <w:rPr>
          <w:lang w:val="fr-FR"/>
        </w:rPr>
        <w:t xml:space="preserve">preuves pour la chasse au gibier (cerfs rouges, chevreuils, sangliers, daims, lièvres, martres et renards), la pêche (y compris les espèces d'eau profonde comme le thon et le dauphin) et la cueillette de mollusques marins et terrestres </w:t>
      </w:r>
      <w:r>
        <w:rPr>
          <w:lang w:val="fr-FR"/>
        </w:rPr>
        <w:t>(BIB 2743)</w:t>
      </w:r>
    </w:p>
    <w:p w14:paraId="7A83D0FC" w14:textId="22F372A1" w:rsidR="00063066" w:rsidRPr="0032190F" w:rsidRDefault="00063066" w:rsidP="00063066">
      <w:pPr>
        <w:rPr>
          <w:lang w:val="fr-FR"/>
        </w:rPr>
      </w:pPr>
      <w:r>
        <w:rPr>
          <w:lang w:val="fr-FR"/>
        </w:rPr>
        <w:t xml:space="preserve">D'après l'analyse isotopique, la </w:t>
      </w:r>
      <w:hyperlink r:id="rId11825" w:anchor="Cul_Mesolithique_diete" w:history="1">
        <w:r>
          <w:rPr>
            <w:rStyle w:val="Hyperlink"/>
            <w:lang w:val="fr-FR"/>
          </w:rPr>
          <w:t>diète</w:t>
        </w:r>
      </w:hyperlink>
      <w:r>
        <w:rPr>
          <w:lang w:val="fr-FR"/>
        </w:rPr>
        <w:t xml:space="preserve"> du site montre des apports maritimes réduits (BIB 2743)</w:t>
      </w:r>
    </w:p>
    <w:p w14:paraId="2DF54477" w14:textId="77777777" w:rsidR="00375EF6" w:rsidRDefault="00375EF6" w:rsidP="00375EF6">
      <w:pPr>
        <w:rPr>
          <w:lang w:val="fr-FR"/>
        </w:rPr>
      </w:pPr>
    </w:p>
    <w:p w14:paraId="355058E1" w14:textId="77777777" w:rsidR="00375EF6" w:rsidRDefault="00375EF6" w:rsidP="00426FF9">
      <w:pPr>
        <w:pStyle w:val="Heading1"/>
      </w:pPr>
      <w:bookmarkStart w:id="4782" w:name="Sit_Sebrn"/>
      <w:r>
        <w:t>SEBRN</w:t>
      </w:r>
    </w:p>
    <w:bookmarkEnd w:id="4782"/>
    <w:p w14:paraId="666E8CCC" w14:textId="77777777" w:rsidR="00375EF6" w:rsidRDefault="00375EF6" w:rsidP="00375EF6">
      <w:pPr>
        <w:rPr>
          <w:lang w:val="fr-FR"/>
        </w:rPr>
      </w:pPr>
    </w:p>
    <w:p w14:paraId="3A1C5EE1" w14:textId="77777777" w:rsidR="00375EF6" w:rsidRDefault="00375EF6" w:rsidP="00375EF6">
      <w:pPr>
        <w:rPr>
          <w:lang w:val="fr-FR"/>
        </w:rPr>
      </w:pPr>
      <w:r>
        <w:rPr>
          <w:lang w:val="fr-FR"/>
        </w:rPr>
        <w:t xml:space="preserve">L'Abri Šebrn (Croatie) est un site mésolithique montrant des </w:t>
      </w:r>
      <w:r w:rsidRPr="00B67F2F">
        <w:rPr>
          <w:lang w:val="fr-FR"/>
        </w:rPr>
        <w:t xml:space="preserve">preuves pour la chasse au gibier (cerfs rouges, chevreuils, sangliers, daims, lièvres, martres et renards), la pêche (y compris les espèces d'eau profonde comme le thon et le dauphin) et la cueillette de mollusques marins et terrestres </w:t>
      </w:r>
      <w:r>
        <w:rPr>
          <w:lang w:val="fr-FR"/>
        </w:rPr>
        <w:t>(BIB 2743)</w:t>
      </w:r>
    </w:p>
    <w:p w14:paraId="6D709F5F" w14:textId="77777777" w:rsidR="00375EF6" w:rsidRDefault="00375EF6" w:rsidP="00375EF6">
      <w:pPr>
        <w:rPr>
          <w:lang w:val="fr-FR"/>
        </w:rPr>
      </w:pPr>
    </w:p>
    <w:p w14:paraId="149F0436" w14:textId="77777777" w:rsidR="00375EF6" w:rsidRDefault="00375EF6" w:rsidP="00426FF9">
      <w:pPr>
        <w:pStyle w:val="Heading1"/>
      </w:pPr>
      <w:bookmarkStart w:id="4783" w:name="Sit_Vela_Luka"/>
      <w:r>
        <w:t>VELA LUKA</w:t>
      </w:r>
    </w:p>
    <w:bookmarkEnd w:id="4783"/>
    <w:p w14:paraId="33715978" w14:textId="77777777" w:rsidR="00375EF6" w:rsidRDefault="00375EF6" w:rsidP="00375EF6">
      <w:pPr>
        <w:rPr>
          <w:lang w:val="fr-FR"/>
        </w:rPr>
      </w:pPr>
    </w:p>
    <w:p w14:paraId="1E821FDF" w14:textId="77777777" w:rsidR="00375EF6" w:rsidRDefault="00063066" w:rsidP="00375EF6">
      <w:pPr>
        <w:rPr>
          <w:lang w:val="fr-FR"/>
        </w:rPr>
      </w:pPr>
      <w:r>
        <w:rPr>
          <w:lang w:val="fr-FR"/>
        </w:rPr>
        <w:t xml:space="preserve">Vela Luka (Croatie), sur la côte, </w:t>
      </w:r>
      <w:r w:rsidR="00375EF6">
        <w:rPr>
          <w:lang w:val="fr-FR"/>
        </w:rPr>
        <w:t xml:space="preserve">est un site mésolithique montrant des </w:t>
      </w:r>
      <w:r w:rsidR="00375EF6" w:rsidRPr="00B67F2F">
        <w:rPr>
          <w:lang w:val="fr-FR"/>
        </w:rPr>
        <w:t xml:space="preserve">preuves pour la chasse au gibier (cerfs rouges, chevreuils, sangliers, daims, lièvres, martres et renards), la pêche (y compris les espèces d'eau profonde comme le thon et le dauphin) et la cueillette de mollusques marins et terrestres </w:t>
      </w:r>
      <w:r w:rsidR="00375EF6">
        <w:rPr>
          <w:lang w:val="fr-FR"/>
        </w:rPr>
        <w:t>(BIB 2743)</w:t>
      </w:r>
    </w:p>
    <w:p w14:paraId="010D683C" w14:textId="6EFF5164" w:rsidR="00063066" w:rsidRPr="0032190F" w:rsidRDefault="00063066" w:rsidP="00375EF6">
      <w:pPr>
        <w:rPr>
          <w:lang w:val="fr-FR"/>
        </w:rPr>
      </w:pPr>
      <w:r>
        <w:rPr>
          <w:lang w:val="fr-FR"/>
        </w:rPr>
        <w:t xml:space="preserve">D'après l'analyse isotopique, la </w:t>
      </w:r>
      <w:hyperlink r:id="rId11826" w:anchor="Cul_Mesolithique_diete" w:history="1">
        <w:r>
          <w:rPr>
            <w:rStyle w:val="Hyperlink"/>
            <w:lang w:val="fr-FR"/>
          </w:rPr>
          <w:t>diète</w:t>
        </w:r>
      </w:hyperlink>
      <w:r>
        <w:rPr>
          <w:lang w:val="fr-FR"/>
        </w:rPr>
        <w:t xml:space="preserve"> du site montre des apports maritimes réduits (BIB 2743)</w:t>
      </w:r>
    </w:p>
    <w:p w14:paraId="7A647E70" w14:textId="77777777" w:rsidR="00375EF6" w:rsidRDefault="00375EF6" w:rsidP="00375EF6">
      <w:pPr>
        <w:rPr>
          <w:lang w:val="fr-FR"/>
        </w:rPr>
      </w:pPr>
    </w:p>
    <w:p w14:paraId="7C539B2D" w14:textId="77777777" w:rsidR="00375EF6" w:rsidRDefault="00375EF6" w:rsidP="00426FF9">
      <w:pPr>
        <w:pStyle w:val="Heading1"/>
      </w:pPr>
      <w:bookmarkStart w:id="4784" w:name="Sit_Tinj"/>
      <w:r>
        <w:t>TINJ-PODLIVADE</w:t>
      </w:r>
    </w:p>
    <w:bookmarkEnd w:id="4784"/>
    <w:p w14:paraId="2E7508E8" w14:textId="77777777" w:rsidR="00375EF6" w:rsidRDefault="00375EF6" w:rsidP="00375EF6">
      <w:pPr>
        <w:jc w:val="both"/>
        <w:rPr>
          <w:szCs w:val="22"/>
          <w:lang w:val="fr-FR" w:eastAsia="en-GB"/>
        </w:rPr>
      </w:pPr>
    </w:p>
    <w:p w14:paraId="5AE373FC" w14:textId="0405BA60" w:rsidR="00375EF6" w:rsidRDefault="00375EF6" w:rsidP="00375EF6">
      <w:pPr>
        <w:jc w:val="both"/>
        <w:rPr>
          <w:szCs w:val="22"/>
          <w:lang w:val="fr-FR" w:eastAsia="en-GB"/>
        </w:rPr>
      </w:pPr>
      <w:r w:rsidRPr="00B67F2F">
        <w:rPr>
          <w:szCs w:val="22"/>
          <w:lang w:val="fr-FR" w:eastAsia="en-GB"/>
        </w:rPr>
        <w:t>Tinj-Podlivade (</w:t>
      </w:r>
      <w:r>
        <w:rPr>
          <w:szCs w:val="22"/>
          <w:lang w:val="fr-FR" w:eastAsia="en-GB"/>
        </w:rPr>
        <w:t xml:space="preserve">Dalmatie, </w:t>
      </w:r>
      <w:r w:rsidRPr="00B67F2F">
        <w:rPr>
          <w:szCs w:val="22"/>
          <w:lang w:val="fr-FR" w:eastAsia="en-GB"/>
        </w:rPr>
        <w:t xml:space="preserve">Croatie) est un site </w:t>
      </w:r>
      <w:hyperlink r:id="rId11827" w:anchor="Cul_Impressa_Adriatique" w:history="1">
        <w:r w:rsidRPr="00375EF6">
          <w:rPr>
            <w:rStyle w:val="Hyperlink"/>
            <w:szCs w:val="22"/>
            <w:lang w:val="fr-FR" w:eastAsia="en-GB"/>
          </w:rPr>
          <w:t>Impressa adriatique</w:t>
        </w:r>
      </w:hyperlink>
      <w:r w:rsidRPr="00B67F2F">
        <w:rPr>
          <w:szCs w:val="22"/>
          <w:lang w:val="fr-FR" w:eastAsia="en-GB"/>
        </w:rPr>
        <w:t xml:space="preserve"> illustrant la </w:t>
      </w:r>
      <w:hyperlink r:id="rId11828" w:anchor="ESP_Isotopes_anal_diete" w:history="1">
        <w:r w:rsidR="00A63289" w:rsidRPr="004B2893">
          <w:rPr>
            <w:rStyle w:val="Hyperlink"/>
            <w:lang w:val="fr-FR"/>
          </w:rPr>
          <w:t>diète</w:t>
        </w:r>
      </w:hyperlink>
      <w:r w:rsidR="00A63289" w:rsidRPr="0032190F">
        <w:rPr>
          <w:lang w:val="fr-FR"/>
        </w:rPr>
        <w:t xml:space="preserve"> </w:t>
      </w:r>
      <w:r w:rsidRPr="00B67F2F">
        <w:rPr>
          <w:szCs w:val="22"/>
          <w:lang w:val="fr-FR" w:eastAsia="en-GB"/>
        </w:rPr>
        <w:t xml:space="preserve">et montrant </w:t>
      </w:r>
      <w:r>
        <w:rPr>
          <w:szCs w:val="22"/>
          <w:lang w:val="fr-FR" w:eastAsia="en-GB"/>
        </w:rPr>
        <w:t xml:space="preserve">qu'elle </w:t>
      </w:r>
      <w:r w:rsidRPr="00B67F2F">
        <w:rPr>
          <w:szCs w:val="22"/>
          <w:lang w:val="fr-FR" w:eastAsia="en-GB"/>
        </w:rPr>
        <w:t xml:space="preserve">comprenait les cultures nationales : blé d'épeautre, </w:t>
      </w:r>
      <w:r w:rsidRPr="00B67F2F">
        <w:rPr>
          <w:i/>
          <w:szCs w:val="22"/>
          <w:lang w:val="fr-FR" w:eastAsia="en-GB"/>
        </w:rPr>
        <w:t>emmer wheat</w:t>
      </w:r>
      <w:r w:rsidRPr="00B67F2F">
        <w:rPr>
          <w:szCs w:val="22"/>
          <w:lang w:val="fr-FR" w:eastAsia="en-GB"/>
        </w:rPr>
        <w:t>, blé à pâte levée, orge mondée, avoine, lin et lentille, et les animaux domestiques : moutons/chèvres, bovins et porcs. On utilisait aussi de la nourriture sauvage ; on ramassait des glands, des genévriers et des amandes, et on chassait le cerf rouge et le lièvre. En outre, des coquillages marins ont également été trouvés, mais leur valeur alimentaire est considérée comme modeste.</w:t>
      </w:r>
      <w:r>
        <w:rPr>
          <w:szCs w:val="22"/>
          <w:lang w:val="fr-FR" w:eastAsia="en-GB"/>
        </w:rPr>
        <w:t>(BIB 2743) L</w:t>
      </w:r>
      <w:r w:rsidRPr="00375EF6">
        <w:rPr>
          <w:szCs w:val="22"/>
          <w:lang w:val="fr-FR" w:eastAsia="en-GB"/>
        </w:rPr>
        <w:t>’amidonnier, l’engrain et l’orge sont cultivés (BIB 103 p. 34)</w:t>
      </w:r>
    </w:p>
    <w:p w14:paraId="62E5843B" w14:textId="77777777" w:rsidR="00375EF6" w:rsidRDefault="00375EF6" w:rsidP="00375EF6">
      <w:pPr>
        <w:jc w:val="both"/>
        <w:rPr>
          <w:szCs w:val="22"/>
          <w:lang w:val="fr-FR" w:eastAsia="en-GB"/>
        </w:rPr>
      </w:pPr>
    </w:p>
    <w:p w14:paraId="1A0EA4AD" w14:textId="77777777" w:rsidR="00375EF6" w:rsidRDefault="00375EF6" w:rsidP="00426FF9">
      <w:pPr>
        <w:pStyle w:val="Heading1"/>
      </w:pPr>
      <w:bookmarkStart w:id="4785" w:name="Sit_Danilo_Binj"/>
      <w:r>
        <w:t>DANILO BINJ</w:t>
      </w:r>
    </w:p>
    <w:bookmarkEnd w:id="4785"/>
    <w:p w14:paraId="3ED04123" w14:textId="77777777" w:rsidR="00375EF6" w:rsidRPr="00B67F2F" w:rsidRDefault="00375EF6" w:rsidP="00375EF6">
      <w:pPr>
        <w:jc w:val="both"/>
        <w:rPr>
          <w:szCs w:val="22"/>
          <w:lang w:val="fr-FR" w:eastAsia="en-GB"/>
        </w:rPr>
      </w:pPr>
    </w:p>
    <w:p w14:paraId="565FAFB5" w14:textId="3A6998DA" w:rsidR="00375EF6" w:rsidRDefault="00375EF6" w:rsidP="00375EF6">
      <w:pPr>
        <w:jc w:val="both"/>
        <w:rPr>
          <w:szCs w:val="22"/>
          <w:lang w:val="fr-FR" w:eastAsia="en-GB"/>
        </w:rPr>
      </w:pPr>
      <w:r>
        <w:rPr>
          <w:szCs w:val="22"/>
          <w:lang w:val="fr-FR" w:eastAsia="en-GB"/>
        </w:rPr>
        <w:lastRenderedPageBreak/>
        <w:t xml:space="preserve">Danilo Binj </w:t>
      </w:r>
      <w:r w:rsidRPr="00B67F2F">
        <w:rPr>
          <w:szCs w:val="22"/>
          <w:lang w:val="fr-FR" w:eastAsia="en-GB"/>
        </w:rPr>
        <w:t xml:space="preserve">(Croatie) est un site néolithique illustrant la </w:t>
      </w:r>
      <w:hyperlink r:id="rId11829" w:anchor="ESP_Isotopes_anal_diete" w:history="1">
        <w:r w:rsidR="00A63289" w:rsidRPr="004B2893">
          <w:rPr>
            <w:rStyle w:val="Hyperlink"/>
            <w:lang w:val="fr-FR"/>
          </w:rPr>
          <w:t>diète</w:t>
        </w:r>
      </w:hyperlink>
      <w:r w:rsidR="00A63289" w:rsidRPr="0032190F">
        <w:rPr>
          <w:lang w:val="fr-FR"/>
        </w:rPr>
        <w:t xml:space="preserve"> </w:t>
      </w:r>
      <w:r w:rsidRPr="00B67F2F">
        <w:rPr>
          <w:szCs w:val="22"/>
          <w:lang w:val="fr-FR" w:eastAsia="en-GB"/>
        </w:rPr>
        <w:t xml:space="preserve">et montrant </w:t>
      </w:r>
      <w:r>
        <w:rPr>
          <w:szCs w:val="22"/>
          <w:lang w:val="fr-FR" w:eastAsia="en-GB"/>
        </w:rPr>
        <w:t xml:space="preserve">qu'elle </w:t>
      </w:r>
      <w:r w:rsidRPr="00B67F2F">
        <w:rPr>
          <w:szCs w:val="22"/>
          <w:lang w:val="fr-FR" w:eastAsia="en-GB"/>
        </w:rPr>
        <w:t xml:space="preserve">comprenait les cultures nationales : blé d'épeautre, </w:t>
      </w:r>
      <w:r w:rsidRPr="00B67F2F">
        <w:rPr>
          <w:i/>
          <w:szCs w:val="22"/>
          <w:lang w:val="fr-FR" w:eastAsia="en-GB"/>
        </w:rPr>
        <w:t>emmer wheat</w:t>
      </w:r>
      <w:r w:rsidRPr="00B67F2F">
        <w:rPr>
          <w:szCs w:val="22"/>
          <w:lang w:val="fr-FR" w:eastAsia="en-GB"/>
        </w:rPr>
        <w:t>, blé à pâte levée, orge mondée, avoine, lin et lentille, et les animaux domestiques : moutons/chèvres, bovins et porcs. On utilisait aussi de la nourriture sauvage ; on ramassait des glands, des genévriers et des amandes, et on chassait le cerf rouge et le lièvre. En outre, des coquillages marins ont également été trouvés, mais leur valeur alimentaire est considérée comme modeste.</w:t>
      </w:r>
      <w:r>
        <w:rPr>
          <w:szCs w:val="22"/>
          <w:lang w:val="fr-FR" w:eastAsia="en-GB"/>
        </w:rPr>
        <w:t xml:space="preserve">(BIB 2743) v. </w:t>
      </w:r>
      <w:hyperlink r:id="rId11830" w:anchor="Cul_Danilo_Kakanj" w:history="1">
        <w:r w:rsidRPr="00375EF6">
          <w:rPr>
            <w:rStyle w:val="Hyperlink"/>
            <w:szCs w:val="22"/>
            <w:lang w:val="fr-FR" w:eastAsia="en-GB"/>
          </w:rPr>
          <w:t>Danilo</w:t>
        </w:r>
      </w:hyperlink>
    </w:p>
    <w:p w14:paraId="2FE4A459" w14:textId="77777777" w:rsidR="00375EF6" w:rsidRDefault="00375EF6" w:rsidP="00375EF6">
      <w:pPr>
        <w:jc w:val="both"/>
        <w:rPr>
          <w:szCs w:val="22"/>
          <w:lang w:val="fr-FR" w:eastAsia="en-GB"/>
        </w:rPr>
      </w:pPr>
    </w:p>
    <w:p w14:paraId="7181ABE4" w14:textId="77777777" w:rsidR="00375EF6" w:rsidRPr="00B67F2F" w:rsidRDefault="00375EF6" w:rsidP="00426FF9">
      <w:pPr>
        <w:pStyle w:val="Heading1"/>
      </w:pPr>
      <w:bookmarkStart w:id="4786" w:name="Sit_Grapceva"/>
      <w:r w:rsidRPr="00B67F2F">
        <w:t>GRAPCEVA</w:t>
      </w:r>
    </w:p>
    <w:bookmarkEnd w:id="4786"/>
    <w:p w14:paraId="16AC4790" w14:textId="77777777" w:rsidR="00375EF6" w:rsidRPr="002E2B6C" w:rsidRDefault="00375EF6" w:rsidP="00375EF6">
      <w:pPr>
        <w:jc w:val="both"/>
        <w:rPr>
          <w:i/>
          <w:iCs/>
          <w:sz w:val="20"/>
          <w:szCs w:val="22"/>
          <w:lang w:val="fr-FR" w:eastAsia="en-GB"/>
        </w:rPr>
      </w:pPr>
      <w:r w:rsidRPr="002E2B6C">
        <w:rPr>
          <w:i/>
          <w:iCs/>
          <w:sz w:val="20"/>
          <w:szCs w:val="22"/>
          <w:lang w:val="fr-FR" w:eastAsia="en-GB"/>
        </w:rPr>
        <w:t>Grapceva Cave</w:t>
      </w:r>
    </w:p>
    <w:p w14:paraId="6A420AFE" w14:textId="77777777" w:rsidR="00375EF6" w:rsidRDefault="00375EF6" w:rsidP="00375EF6">
      <w:pPr>
        <w:jc w:val="both"/>
        <w:rPr>
          <w:rFonts w:ascii="AGaramond-Regular" w:hAnsi="AGaramond-Regular" w:cs="AGaramond-Regular"/>
          <w:sz w:val="22"/>
          <w:szCs w:val="22"/>
          <w:lang w:val="fr-FR" w:eastAsia="en-GB"/>
        </w:rPr>
      </w:pPr>
    </w:p>
    <w:p w14:paraId="02ACAE82" w14:textId="69FF6AA6" w:rsidR="00375EF6" w:rsidRPr="00B67F2F" w:rsidRDefault="00375EF6" w:rsidP="00375EF6">
      <w:pPr>
        <w:jc w:val="both"/>
        <w:rPr>
          <w:szCs w:val="22"/>
          <w:lang w:val="fr-FR" w:eastAsia="en-GB"/>
        </w:rPr>
      </w:pPr>
      <w:r w:rsidRPr="00B67F2F">
        <w:rPr>
          <w:szCs w:val="22"/>
          <w:lang w:val="fr-FR" w:eastAsia="en-GB"/>
        </w:rPr>
        <w:t>Grapceva (Croatie)</w:t>
      </w:r>
      <w:r w:rsidR="00063066">
        <w:rPr>
          <w:szCs w:val="22"/>
          <w:lang w:val="fr-FR" w:eastAsia="en-GB"/>
        </w:rPr>
        <w:t>, sur la côte,</w:t>
      </w:r>
      <w:r w:rsidRPr="00B67F2F">
        <w:rPr>
          <w:szCs w:val="22"/>
          <w:lang w:val="fr-FR" w:eastAsia="en-GB"/>
        </w:rPr>
        <w:t xml:space="preserve"> est un site néolithique illustrant la </w:t>
      </w:r>
      <w:hyperlink r:id="rId11831" w:anchor="ESP_Isotopes_anal_diete" w:history="1">
        <w:r w:rsidR="00A63289" w:rsidRPr="004B2893">
          <w:rPr>
            <w:rStyle w:val="Hyperlink"/>
            <w:lang w:val="fr-FR"/>
          </w:rPr>
          <w:t>diète</w:t>
        </w:r>
      </w:hyperlink>
      <w:r w:rsidR="00A63289" w:rsidRPr="0032190F">
        <w:rPr>
          <w:lang w:val="fr-FR"/>
        </w:rPr>
        <w:t xml:space="preserve"> </w:t>
      </w:r>
      <w:r w:rsidRPr="00B67F2F">
        <w:rPr>
          <w:szCs w:val="22"/>
          <w:lang w:val="fr-FR" w:eastAsia="en-GB"/>
        </w:rPr>
        <w:t xml:space="preserve">et montrant qu'elle comprenait les cultures nationales : blé d'épeautre, </w:t>
      </w:r>
      <w:r w:rsidRPr="00B67F2F">
        <w:rPr>
          <w:i/>
          <w:szCs w:val="22"/>
          <w:lang w:val="fr-FR" w:eastAsia="en-GB"/>
        </w:rPr>
        <w:t>emmer wheat</w:t>
      </w:r>
      <w:r w:rsidRPr="00B67F2F">
        <w:rPr>
          <w:szCs w:val="22"/>
          <w:lang w:val="fr-FR" w:eastAsia="en-GB"/>
        </w:rPr>
        <w:t>, blé à pâte levée, orge mondée, avoine, lin et lentille, et les animaux domestiques : moutons/chèvres, bovins et porcs. On utilisait aussi de la nourriture sauvage ; on ramassait des glands, des genévriers et des amandes, et on chassait le cerf rouge et le lièvre. En outre, des coquillages marins ont également été trouvés, mais leur valeur alimentaire est considérée comme modeste.(BIB 2743)</w:t>
      </w:r>
    </w:p>
    <w:p w14:paraId="35AF6AD9" w14:textId="77777777" w:rsidR="00375EF6" w:rsidRPr="00B67F2F" w:rsidRDefault="00375EF6" w:rsidP="00375EF6">
      <w:pPr>
        <w:jc w:val="both"/>
        <w:rPr>
          <w:szCs w:val="22"/>
          <w:lang w:val="fr-FR" w:eastAsia="en-GB"/>
        </w:rPr>
      </w:pPr>
    </w:p>
    <w:p w14:paraId="25A2D476" w14:textId="77777777" w:rsidR="00375EF6" w:rsidRDefault="00375EF6" w:rsidP="00426FF9">
      <w:pPr>
        <w:pStyle w:val="Heading1"/>
      </w:pPr>
      <w:bookmarkStart w:id="4787" w:name="Sit_Bukovic"/>
      <w:r>
        <w:t>BUKOVIC-LASTIVINE</w:t>
      </w:r>
    </w:p>
    <w:bookmarkEnd w:id="4787"/>
    <w:p w14:paraId="72BD843D" w14:textId="77777777" w:rsidR="00375EF6" w:rsidRDefault="00375EF6" w:rsidP="00375EF6">
      <w:pPr>
        <w:rPr>
          <w:lang w:val="fr-FR"/>
        </w:rPr>
      </w:pPr>
    </w:p>
    <w:p w14:paraId="6B86FC0A" w14:textId="2BE81BA6" w:rsidR="00375EF6" w:rsidRDefault="00375EF6" w:rsidP="00375EF6">
      <w:pPr>
        <w:rPr>
          <w:lang w:val="fr-FR"/>
        </w:rPr>
      </w:pPr>
      <w:r w:rsidRPr="00375EF6">
        <w:rPr>
          <w:rFonts w:ascii="AGaramond-Regular" w:hAnsi="AGaramond-Regular" w:cs="AGaramond-Regular"/>
          <w:sz w:val="22"/>
          <w:szCs w:val="22"/>
          <w:lang w:val="fr-FR" w:eastAsia="en-GB"/>
        </w:rPr>
        <w:t xml:space="preserve">Bukovic-Lastivine </w:t>
      </w:r>
      <w:r w:rsidRPr="00B67F2F">
        <w:rPr>
          <w:szCs w:val="22"/>
          <w:lang w:val="fr-FR" w:eastAsia="en-GB"/>
        </w:rPr>
        <w:t xml:space="preserve">(Croatie) </w:t>
      </w:r>
      <w:r>
        <w:rPr>
          <w:szCs w:val="22"/>
          <w:lang w:val="fr-FR" w:eastAsia="en-GB"/>
        </w:rPr>
        <w:t xml:space="preserve"> </w:t>
      </w:r>
      <w:r w:rsidRPr="00B67F2F">
        <w:rPr>
          <w:szCs w:val="22"/>
          <w:lang w:val="fr-FR" w:eastAsia="en-GB"/>
        </w:rPr>
        <w:t xml:space="preserve">est un site néolithique illustrant la </w:t>
      </w:r>
      <w:hyperlink r:id="rId11832" w:anchor="ESP_Isotopes_anal_diete" w:history="1">
        <w:r w:rsidR="00A63289" w:rsidRPr="004B2893">
          <w:rPr>
            <w:rStyle w:val="Hyperlink"/>
            <w:lang w:val="fr-FR"/>
          </w:rPr>
          <w:t>diète</w:t>
        </w:r>
      </w:hyperlink>
      <w:r w:rsidR="00A63289" w:rsidRPr="0032190F">
        <w:rPr>
          <w:lang w:val="fr-FR"/>
        </w:rPr>
        <w:t xml:space="preserve"> </w:t>
      </w:r>
      <w:r w:rsidRPr="00B67F2F">
        <w:rPr>
          <w:szCs w:val="22"/>
          <w:lang w:val="fr-FR" w:eastAsia="en-GB"/>
        </w:rPr>
        <w:t xml:space="preserve">et montrant qu'elle comprenait les cultures nationales : blé d'épeautre, </w:t>
      </w:r>
      <w:r w:rsidRPr="00B67F2F">
        <w:rPr>
          <w:i/>
          <w:szCs w:val="22"/>
          <w:lang w:val="fr-FR" w:eastAsia="en-GB"/>
        </w:rPr>
        <w:t>emmer wheat</w:t>
      </w:r>
      <w:r w:rsidRPr="00B67F2F">
        <w:rPr>
          <w:szCs w:val="22"/>
          <w:lang w:val="fr-FR" w:eastAsia="en-GB"/>
        </w:rPr>
        <w:t>, blé à pâte levée, orge mondée, avoine, lin et lentille, et les animaux domestiques : moutons/chèvres, bovins et porcs. On utilisait aussi de la nourriture sauvage ; on ramassait des glands, des genévriers et des amandes, et on chassait le cerf rouge et le lièvre. En outre, des coquillages marins ont également été trouvés, mais leur valeur alimentaire est considérée comme modeste.(BIB 2743)</w:t>
      </w:r>
    </w:p>
    <w:p w14:paraId="347FEA6B" w14:textId="77777777" w:rsidR="00375EF6" w:rsidRDefault="00375EF6" w:rsidP="00E31F53">
      <w:pPr>
        <w:jc w:val="both"/>
        <w:rPr>
          <w:lang w:val="fr-FR"/>
        </w:rPr>
      </w:pPr>
    </w:p>
    <w:p w14:paraId="2A50DC2C" w14:textId="77777777" w:rsidR="00294AB9" w:rsidRDefault="00294AB9" w:rsidP="00426FF9">
      <w:pPr>
        <w:pStyle w:val="Heading1"/>
      </w:pPr>
      <w:bookmarkStart w:id="4788" w:name="Sit_Koutroulou_Magoula"/>
      <w:r>
        <w:t>KOUTROULOU MAGOULA</w:t>
      </w:r>
    </w:p>
    <w:bookmarkEnd w:id="4788"/>
    <w:p w14:paraId="7B1B3A87" w14:textId="77777777" w:rsidR="00294AB9" w:rsidRDefault="00294AB9" w:rsidP="00E31F53">
      <w:pPr>
        <w:jc w:val="both"/>
        <w:rPr>
          <w:lang w:val="fr-FR"/>
        </w:rPr>
      </w:pPr>
      <w:r>
        <w:rPr>
          <w:lang w:val="fr-FR"/>
        </w:rPr>
        <w:t xml:space="preserve">Koutroulou Magoula, site de Grèce continentale daté du Middle Neolithic (Koromila G. in BIB 2703) </w:t>
      </w:r>
    </w:p>
    <w:p w14:paraId="5EA1563C" w14:textId="77777777" w:rsidR="00212CBD" w:rsidRDefault="00212CBD" w:rsidP="00E31F53">
      <w:pPr>
        <w:jc w:val="both"/>
        <w:rPr>
          <w:lang w:val="fr-FR"/>
        </w:rPr>
      </w:pPr>
    </w:p>
    <w:p w14:paraId="6E762C1D" w14:textId="77777777" w:rsidR="00212CBD" w:rsidRDefault="00212CBD" w:rsidP="00426FF9">
      <w:pPr>
        <w:pStyle w:val="Heading1"/>
      </w:pPr>
      <w:bookmarkStart w:id="4789" w:name="Sit_Magoula_Koskina"/>
      <w:r>
        <w:t>MAGOULA KOSKINA</w:t>
      </w:r>
    </w:p>
    <w:bookmarkEnd w:id="4789"/>
    <w:p w14:paraId="46873917" w14:textId="77777777" w:rsidR="00212CBD" w:rsidRPr="00A13245" w:rsidRDefault="00212CBD" w:rsidP="00E31F53">
      <w:pPr>
        <w:jc w:val="both"/>
        <w:rPr>
          <w:szCs w:val="18"/>
          <w:lang w:val="fr-FR" w:eastAsia="en-GB"/>
        </w:rPr>
      </w:pPr>
    </w:p>
    <w:p w14:paraId="4CA5F834" w14:textId="5EDA042A" w:rsidR="00212CBD" w:rsidRDefault="00212CBD" w:rsidP="00E31F53">
      <w:pPr>
        <w:jc w:val="both"/>
        <w:rPr>
          <w:szCs w:val="18"/>
          <w:lang w:val="fr-FR" w:eastAsia="en-GB"/>
        </w:rPr>
      </w:pPr>
      <w:r w:rsidRPr="00212CBD">
        <w:rPr>
          <w:szCs w:val="18"/>
          <w:lang w:val="fr-FR" w:eastAsia="en-GB"/>
        </w:rPr>
        <w:t xml:space="preserve">Magoula Koskina (Thessalie, Grèce) vase </w:t>
      </w:r>
      <w:hyperlink r:id="rId11833" w:anchor="Cul_Céramique_Peinte" w:history="1">
        <w:r w:rsidR="00E11462" w:rsidRPr="00E11462">
          <w:rPr>
            <w:rStyle w:val="Hyperlink"/>
            <w:szCs w:val="18"/>
            <w:lang w:val="fr-FR" w:eastAsia="en-GB"/>
          </w:rPr>
          <w:t>PPC</w:t>
        </w:r>
      </w:hyperlink>
      <w:r>
        <w:rPr>
          <w:szCs w:val="18"/>
          <w:lang w:val="fr-FR" w:eastAsia="en-GB"/>
        </w:rPr>
        <w:t xml:space="preserve"> </w:t>
      </w:r>
      <w:r w:rsidRPr="00212CBD">
        <w:rPr>
          <w:szCs w:val="18"/>
          <w:lang w:val="fr-FR" w:eastAsia="en-GB"/>
        </w:rPr>
        <w:t xml:space="preserve">à décor peint </w:t>
      </w:r>
      <w:r w:rsidR="00E11462" w:rsidRPr="00212CBD">
        <w:rPr>
          <w:szCs w:val="18"/>
          <w:lang w:val="fr-FR" w:eastAsia="en-GB"/>
        </w:rPr>
        <w:t>d'anthropomorphes</w:t>
      </w:r>
      <w:r w:rsidR="00E11462">
        <w:rPr>
          <w:szCs w:val="18"/>
          <w:lang w:val="fr-FR" w:eastAsia="en-GB"/>
        </w:rPr>
        <w:t xml:space="preserve"> bitriangulaires</w:t>
      </w:r>
      <w:r w:rsidR="00E11462" w:rsidRPr="00212CBD">
        <w:rPr>
          <w:szCs w:val="18"/>
          <w:lang w:val="fr-FR" w:eastAsia="en-GB"/>
        </w:rPr>
        <w:t xml:space="preserve"> </w:t>
      </w:r>
      <w:r w:rsidR="00E74338">
        <w:rPr>
          <w:szCs w:val="18"/>
          <w:lang w:val="fr-FR" w:eastAsia="en-GB"/>
        </w:rPr>
        <w:t>[</w:t>
      </w:r>
      <w:hyperlink r:id="rId11834" w:anchor="Cul_Art_TAC_T_a_personnage_bitriang" w:history="1">
        <w:r w:rsidR="00E74338" w:rsidRPr="00E74338">
          <w:rPr>
            <w:rStyle w:val="Hyperlink"/>
            <w:lang w:val="fr-FR"/>
          </w:rPr>
          <w:t>bitriangulaire</w:t>
        </w:r>
      </w:hyperlink>
      <w:r w:rsidR="00E74338" w:rsidRPr="00E74338">
        <w:rPr>
          <w:lang w:val="fr-FR"/>
        </w:rPr>
        <w:t xml:space="preserve"> </w:t>
      </w:r>
      <w:r w:rsidR="00E74338">
        <w:rPr>
          <w:lang w:val="fr-FR"/>
        </w:rPr>
        <w:t xml:space="preserve">?] </w:t>
      </w:r>
      <w:r w:rsidRPr="00212CBD">
        <w:rPr>
          <w:szCs w:val="18"/>
          <w:lang w:val="fr-FR" w:eastAsia="en-GB"/>
        </w:rPr>
        <w:t xml:space="preserve">(BIB 2793) </w:t>
      </w:r>
    </w:p>
    <w:p w14:paraId="162FBC5C" w14:textId="77777777" w:rsidR="00E11462" w:rsidRDefault="00E11462" w:rsidP="00E31F53">
      <w:pPr>
        <w:jc w:val="both"/>
        <w:rPr>
          <w:szCs w:val="18"/>
          <w:lang w:val="fr-FR" w:eastAsia="en-GB"/>
        </w:rPr>
      </w:pPr>
    </w:p>
    <w:p w14:paraId="4059C441" w14:textId="77777777" w:rsidR="00E11462" w:rsidRDefault="00E11462" w:rsidP="00426FF9">
      <w:pPr>
        <w:pStyle w:val="Heading1"/>
      </w:pPr>
      <w:bookmarkStart w:id="4790" w:name="Sit_Argissa"/>
      <w:r>
        <w:t>ARGISSA</w:t>
      </w:r>
    </w:p>
    <w:bookmarkEnd w:id="4790"/>
    <w:p w14:paraId="4ECAB93F" w14:textId="77777777" w:rsidR="00E11462" w:rsidRDefault="00E11462" w:rsidP="00E31F53">
      <w:pPr>
        <w:jc w:val="both"/>
        <w:rPr>
          <w:szCs w:val="18"/>
          <w:lang w:val="fr-FR" w:eastAsia="en-GB"/>
        </w:rPr>
      </w:pPr>
      <w:r>
        <w:rPr>
          <w:szCs w:val="18"/>
          <w:lang w:val="fr-FR" w:eastAsia="en-GB"/>
        </w:rPr>
        <w:t>Argissa Magoula</w:t>
      </w:r>
    </w:p>
    <w:p w14:paraId="5231723D" w14:textId="77777777" w:rsidR="00E11462" w:rsidRDefault="00E11462" w:rsidP="00E31F53">
      <w:pPr>
        <w:jc w:val="both"/>
        <w:rPr>
          <w:szCs w:val="18"/>
          <w:lang w:val="fr-FR" w:eastAsia="en-GB"/>
        </w:rPr>
      </w:pPr>
    </w:p>
    <w:p w14:paraId="4DF86B85" w14:textId="0211B0E0" w:rsidR="00E11462" w:rsidRDefault="00E11462" w:rsidP="00E31F53">
      <w:pPr>
        <w:jc w:val="both"/>
        <w:rPr>
          <w:szCs w:val="18"/>
          <w:lang w:val="fr-FR" w:eastAsia="en-GB"/>
        </w:rPr>
      </w:pPr>
      <w:r>
        <w:rPr>
          <w:szCs w:val="18"/>
          <w:lang w:val="fr-FR" w:eastAsia="en-GB"/>
        </w:rPr>
        <w:t>Argissa</w:t>
      </w:r>
      <w:r w:rsidRPr="00212CBD">
        <w:rPr>
          <w:szCs w:val="18"/>
          <w:lang w:val="fr-FR" w:eastAsia="en-GB"/>
        </w:rPr>
        <w:t xml:space="preserve"> (Thessalie, Grèce) vase </w:t>
      </w:r>
      <w:hyperlink r:id="rId11835" w:anchor="Cul_Céramique_Peinte" w:history="1">
        <w:r w:rsidRPr="00E11462">
          <w:rPr>
            <w:rStyle w:val="Hyperlink"/>
            <w:szCs w:val="18"/>
            <w:lang w:val="fr-FR" w:eastAsia="en-GB"/>
          </w:rPr>
          <w:t>PPC</w:t>
        </w:r>
      </w:hyperlink>
      <w:r>
        <w:rPr>
          <w:szCs w:val="18"/>
          <w:lang w:val="fr-FR" w:eastAsia="en-GB"/>
        </w:rPr>
        <w:t xml:space="preserve"> </w:t>
      </w:r>
      <w:r w:rsidRPr="00212CBD">
        <w:rPr>
          <w:szCs w:val="18"/>
          <w:lang w:val="fr-FR" w:eastAsia="en-GB"/>
        </w:rPr>
        <w:t xml:space="preserve">à décor peint </w:t>
      </w:r>
      <w:r>
        <w:rPr>
          <w:szCs w:val="18"/>
          <w:lang w:val="fr-FR" w:eastAsia="en-GB"/>
        </w:rPr>
        <w:t xml:space="preserve">de zoomorphes [oiseaux ?] </w:t>
      </w:r>
      <w:r w:rsidR="006A3EC1">
        <w:rPr>
          <w:szCs w:val="18"/>
          <w:lang w:val="fr-FR" w:eastAsia="en-GB"/>
        </w:rPr>
        <w:t>(BIB 2793). Céramique Proto-Seklo à pied, lustrée, petite lèvre ourlée (BIB J.P. Demoule, journées CIMO-SPF, 2019)</w:t>
      </w:r>
    </w:p>
    <w:p w14:paraId="4E41B398" w14:textId="77777777" w:rsidR="008C0CC3" w:rsidRDefault="008C0CC3" w:rsidP="00E31F53">
      <w:pPr>
        <w:jc w:val="both"/>
        <w:rPr>
          <w:szCs w:val="18"/>
          <w:lang w:val="fr-FR" w:eastAsia="en-GB"/>
        </w:rPr>
      </w:pPr>
    </w:p>
    <w:p w14:paraId="4993A5BC" w14:textId="77777777" w:rsidR="008C0CC3" w:rsidRDefault="008C0CC3" w:rsidP="00E31F53">
      <w:pPr>
        <w:jc w:val="both"/>
        <w:rPr>
          <w:szCs w:val="18"/>
          <w:lang w:val="fr-FR" w:eastAsia="en-GB"/>
        </w:rPr>
      </w:pPr>
      <w:r>
        <w:rPr>
          <w:szCs w:val="18"/>
          <w:lang w:val="fr-FR" w:eastAsia="en-GB"/>
        </w:rPr>
        <w:t>CHOIROSPILIA</w:t>
      </w:r>
    </w:p>
    <w:p w14:paraId="4049FD21" w14:textId="77777777" w:rsidR="008C0CC3" w:rsidRDefault="008C0CC3" w:rsidP="00E31F53">
      <w:pPr>
        <w:jc w:val="both"/>
        <w:rPr>
          <w:szCs w:val="18"/>
          <w:lang w:val="fr-FR" w:eastAsia="en-GB"/>
        </w:rPr>
      </w:pPr>
    </w:p>
    <w:p w14:paraId="7180C10A" w14:textId="77777777" w:rsidR="008C0CC3" w:rsidRDefault="008C0CC3" w:rsidP="00E31F53">
      <w:pPr>
        <w:jc w:val="both"/>
        <w:rPr>
          <w:szCs w:val="18"/>
          <w:lang w:val="fr-FR" w:eastAsia="en-GB"/>
        </w:rPr>
      </w:pPr>
      <w:r>
        <w:rPr>
          <w:szCs w:val="18"/>
          <w:lang w:val="fr-FR" w:eastAsia="en-GB"/>
        </w:rPr>
        <w:t>Présence de céramique imprimée [Impressa] (BIB J.P. Demoule, journées CIMO-SPF, 2019)</w:t>
      </w:r>
    </w:p>
    <w:p w14:paraId="737A859B" w14:textId="77777777" w:rsidR="008C0CC3" w:rsidRDefault="008C0CC3" w:rsidP="00E31F53">
      <w:pPr>
        <w:jc w:val="both"/>
        <w:rPr>
          <w:lang w:val="fr-FR"/>
        </w:rPr>
      </w:pPr>
    </w:p>
    <w:p w14:paraId="3E647795" w14:textId="77777777" w:rsidR="006A3EC1" w:rsidRDefault="006A3EC1" w:rsidP="00426FF9">
      <w:pPr>
        <w:pStyle w:val="Heading1"/>
      </w:pPr>
      <w:bookmarkStart w:id="4791" w:name="Sit_Zarkou"/>
      <w:r>
        <w:t>ZARKOU</w:t>
      </w:r>
    </w:p>
    <w:bookmarkEnd w:id="4791"/>
    <w:p w14:paraId="2F4C54BD" w14:textId="77777777" w:rsidR="006A3EC1" w:rsidRDefault="008C0CC3" w:rsidP="00E31F53">
      <w:pPr>
        <w:jc w:val="both"/>
        <w:rPr>
          <w:lang w:val="fr-FR"/>
        </w:rPr>
      </w:pPr>
      <w:r>
        <w:rPr>
          <w:lang w:val="fr-FR"/>
        </w:rPr>
        <w:t>Platia Magoula Zarkou</w:t>
      </w:r>
    </w:p>
    <w:p w14:paraId="1E5BA6B0" w14:textId="77777777" w:rsidR="008C0CC3" w:rsidRDefault="008C0CC3" w:rsidP="00E31F53">
      <w:pPr>
        <w:jc w:val="both"/>
        <w:rPr>
          <w:lang w:val="fr-FR"/>
        </w:rPr>
      </w:pPr>
    </w:p>
    <w:p w14:paraId="3D16611D" w14:textId="77777777" w:rsidR="006A3EC1" w:rsidRDefault="006A3EC1" w:rsidP="00E31F53">
      <w:pPr>
        <w:jc w:val="both"/>
        <w:rPr>
          <w:rStyle w:val="ircsu"/>
          <w:lang w:val="fr-FR"/>
        </w:rPr>
      </w:pPr>
      <w:r w:rsidRPr="006A3EC1">
        <w:rPr>
          <w:rStyle w:val="ircsu"/>
          <w:lang w:val="fr-FR"/>
        </w:rPr>
        <w:t xml:space="preserve">Zarkou Margoula (Grèce) a livré un modèle réduit de maison </w:t>
      </w:r>
      <w:r w:rsidR="008C0CC3">
        <w:rPr>
          <w:rStyle w:val="ircsu"/>
          <w:lang w:val="fr-FR"/>
        </w:rPr>
        <w:t>(</w:t>
      </w:r>
      <w:r w:rsidR="008C0CC3" w:rsidRPr="008C0CC3">
        <w:rPr>
          <w:rStyle w:val="ircsu"/>
          <w:i/>
          <w:lang w:val="fr-FR"/>
        </w:rPr>
        <w:t>house model</w:t>
      </w:r>
      <w:r w:rsidR="008C0CC3">
        <w:rPr>
          <w:rStyle w:val="ircsu"/>
          <w:lang w:val="fr-FR"/>
        </w:rPr>
        <w:t xml:space="preserve">) </w:t>
      </w:r>
      <w:r>
        <w:rPr>
          <w:rStyle w:val="ircsu"/>
          <w:lang w:val="fr-FR"/>
        </w:rPr>
        <w:t>qui offre "l'un des rares témoignages sociaux de l'époque" (BIB J.P. Demoule, journées CIMO-SPF, 2019), avec:</w:t>
      </w:r>
    </w:p>
    <w:p w14:paraId="1E9871B3" w14:textId="77777777" w:rsidR="006A3EC1" w:rsidRDefault="006A3EC1" w:rsidP="00E31F53">
      <w:pPr>
        <w:jc w:val="both"/>
        <w:rPr>
          <w:rStyle w:val="ircsu"/>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7"/>
        <w:gridCol w:w="1523"/>
        <w:gridCol w:w="990"/>
      </w:tblGrid>
      <w:tr w:rsidR="006A3EC1" w14:paraId="5910F083" w14:textId="77777777" w:rsidTr="00C35EA7">
        <w:trPr>
          <w:jc w:val="center"/>
        </w:trPr>
        <w:tc>
          <w:tcPr>
            <w:tcW w:w="1597" w:type="dxa"/>
          </w:tcPr>
          <w:p w14:paraId="594EA389" w14:textId="77777777" w:rsidR="006A3EC1" w:rsidRPr="00C35EA7" w:rsidRDefault="006A3EC1" w:rsidP="00C35EA7">
            <w:pPr>
              <w:jc w:val="both"/>
              <w:rPr>
                <w:lang w:val="fr-FR"/>
              </w:rPr>
            </w:pPr>
            <w:r w:rsidRPr="00C35EA7">
              <w:rPr>
                <w:lang w:val="fr-FR"/>
              </w:rPr>
              <w:t>types figurine</w:t>
            </w:r>
          </w:p>
        </w:tc>
        <w:tc>
          <w:tcPr>
            <w:tcW w:w="1523" w:type="dxa"/>
          </w:tcPr>
          <w:p w14:paraId="38E4B1DC" w14:textId="77777777" w:rsidR="006A3EC1" w:rsidRPr="00C35EA7" w:rsidRDefault="006A3EC1" w:rsidP="00C35EA7">
            <w:pPr>
              <w:jc w:val="both"/>
              <w:rPr>
                <w:lang w:val="fr-FR"/>
              </w:rPr>
            </w:pPr>
            <w:r w:rsidRPr="00C35EA7">
              <w:rPr>
                <w:lang w:val="fr-FR"/>
              </w:rPr>
              <w:t>sexe</w:t>
            </w:r>
          </w:p>
        </w:tc>
        <w:tc>
          <w:tcPr>
            <w:tcW w:w="990" w:type="dxa"/>
          </w:tcPr>
          <w:p w14:paraId="38881EC3" w14:textId="77777777" w:rsidR="006A3EC1" w:rsidRPr="00C35EA7" w:rsidRDefault="006A3EC1" w:rsidP="00C35EA7">
            <w:pPr>
              <w:jc w:val="both"/>
              <w:rPr>
                <w:lang w:val="fr-FR"/>
              </w:rPr>
            </w:pPr>
            <w:r w:rsidRPr="00C35EA7">
              <w:rPr>
                <w:lang w:val="fr-FR"/>
              </w:rPr>
              <w:t>taille</w:t>
            </w:r>
          </w:p>
        </w:tc>
      </w:tr>
      <w:tr w:rsidR="006A3EC1" w14:paraId="1581A389" w14:textId="77777777" w:rsidTr="00C35EA7">
        <w:trPr>
          <w:jc w:val="center"/>
        </w:trPr>
        <w:tc>
          <w:tcPr>
            <w:tcW w:w="1597" w:type="dxa"/>
          </w:tcPr>
          <w:p w14:paraId="79E7AAFA" w14:textId="77777777" w:rsidR="006A3EC1" w:rsidRPr="00C35EA7" w:rsidRDefault="006A3EC1" w:rsidP="00C35EA7">
            <w:pPr>
              <w:jc w:val="both"/>
              <w:rPr>
                <w:lang w:val="fr-FR"/>
              </w:rPr>
            </w:pPr>
            <w:r w:rsidRPr="00C35EA7">
              <w:rPr>
                <w:lang w:val="fr-FR"/>
              </w:rPr>
              <w:t xml:space="preserve">personnage </w:t>
            </w:r>
          </w:p>
        </w:tc>
        <w:tc>
          <w:tcPr>
            <w:tcW w:w="1523" w:type="dxa"/>
          </w:tcPr>
          <w:p w14:paraId="47972D69" w14:textId="77777777" w:rsidR="006A3EC1" w:rsidRPr="00C35EA7" w:rsidRDefault="006A3EC1" w:rsidP="00C35EA7">
            <w:pPr>
              <w:jc w:val="both"/>
              <w:rPr>
                <w:lang w:val="fr-FR"/>
              </w:rPr>
            </w:pPr>
            <w:r w:rsidRPr="00C35EA7">
              <w:rPr>
                <w:lang w:val="fr-FR"/>
              </w:rPr>
              <w:t>féminin</w:t>
            </w:r>
          </w:p>
        </w:tc>
        <w:tc>
          <w:tcPr>
            <w:tcW w:w="990" w:type="dxa"/>
          </w:tcPr>
          <w:p w14:paraId="0DB5E0E7" w14:textId="77777777" w:rsidR="006A3EC1" w:rsidRPr="00C35EA7" w:rsidRDefault="006A3EC1" w:rsidP="00C35EA7">
            <w:pPr>
              <w:jc w:val="both"/>
              <w:rPr>
                <w:lang w:val="fr-FR"/>
              </w:rPr>
            </w:pPr>
            <w:r w:rsidRPr="00C35EA7">
              <w:rPr>
                <w:lang w:val="fr-FR"/>
              </w:rPr>
              <w:t>petit</w:t>
            </w:r>
          </w:p>
        </w:tc>
      </w:tr>
      <w:tr w:rsidR="006A3EC1" w14:paraId="6A7A21E3" w14:textId="77777777" w:rsidTr="00C35EA7">
        <w:trPr>
          <w:jc w:val="center"/>
        </w:trPr>
        <w:tc>
          <w:tcPr>
            <w:tcW w:w="1597" w:type="dxa"/>
          </w:tcPr>
          <w:p w14:paraId="296B794A" w14:textId="77777777" w:rsidR="006A3EC1" w:rsidRPr="00C35EA7" w:rsidRDefault="006A3EC1" w:rsidP="00C35EA7">
            <w:pPr>
              <w:jc w:val="both"/>
              <w:rPr>
                <w:lang w:val="fr-FR"/>
              </w:rPr>
            </w:pPr>
            <w:r w:rsidRPr="00C35EA7">
              <w:rPr>
                <w:lang w:val="fr-FR"/>
              </w:rPr>
              <w:t xml:space="preserve">personnage </w:t>
            </w:r>
          </w:p>
        </w:tc>
        <w:tc>
          <w:tcPr>
            <w:tcW w:w="1523" w:type="dxa"/>
          </w:tcPr>
          <w:p w14:paraId="1B18E068" w14:textId="77777777" w:rsidR="006A3EC1" w:rsidRPr="00C35EA7" w:rsidRDefault="006A3EC1" w:rsidP="00C35EA7">
            <w:pPr>
              <w:jc w:val="both"/>
              <w:rPr>
                <w:lang w:val="fr-FR"/>
              </w:rPr>
            </w:pPr>
            <w:r w:rsidRPr="00C35EA7">
              <w:rPr>
                <w:lang w:val="fr-FR"/>
              </w:rPr>
              <w:t>féminin</w:t>
            </w:r>
          </w:p>
        </w:tc>
        <w:tc>
          <w:tcPr>
            <w:tcW w:w="990" w:type="dxa"/>
          </w:tcPr>
          <w:p w14:paraId="2465A510" w14:textId="77777777" w:rsidR="006A3EC1" w:rsidRPr="00C35EA7" w:rsidRDefault="006A3EC1" w:rsidP="00C35EA7">
            <w:pPr>
              <w:jc w:val="both"/>
              <w:rPr>
                <w:lang w:val="fr-FR"/>
              </w:rPr>
            </w:pPr>
            <w:r w:rsidRPr="00C35EA7">
              <w:rPr>
                <w:lang w:val="fr-FR"/>
              </w:rPr>
              <w:t>moyen</w:t>
            </w:r>
          </w:p>
        </w:tc>
      </w:tr>
      <w:tr w:rsidR="006A3EC1" w14:paraId="2E437C59" w14:textId="77777777" w:rsidTr="00C35EA7">
        <w:trPr>
          <w:jc w:val="center"/>
        </w:trPr>
        <w:tc>
          <w:tcPr>
            <w:tcW w:w="1597" w:type="dxa"/>
          </w:tcPr>
          <w:p w14:paraId="6A7301D1" w14:textId="77777777" w:rsidR="006A3EC1" w:rsidRPr="00C35EA7" w:rsidRDefault="006A3EC1" w:rsidP="00C35EA7">
            <w:pPr>
              <w:jc w:val="both"/>
              <w:rPr>
                <w:lang w:val="fr-FR"/>
              </w:rPr>
            </w:pPr>
            <w:r w:rsidRPr="00C35EA7">
              <w:rPr>
                <w:lang w:val="fr-FR"/>
              </w:rPr>
              <w:t xml:space="preserve">personnage </w:t>
            </w:r>
          </w:p>
        </w:tc>
        <w:tc>
          <w:tcPr>
            <w:tcW w:w="1523" w:type="dxa"/>
          </w:tcPr>
          <w:p w14:paraId="59198E88" w14:textId="77777777" w:rsidR="006A3EC1" w:rsidRPr="00C35EA7" w:rsidRDefault="006A3EC1" w:rsidP="00C35EA7">
            <w:pPr>
              <w:jc w:val="both"/>
              <w:rPr>
                <w:lang w:val="fr-FR"/>
              </w:rPr>
            </w:pPr>
            <w:r w:rsidRPr="00C35EA7">
              <w:rPr>
                <w:lang w:val="fr-FR"/>
              </w:rPr>
              <w:t>féminin</w:t>
            </w:r>
          </w:p>
        </w:tc>
        <w:tc>
          <w:tcPr>
            <w:tcW w:w="990" w:type="dxa"/>
          </w:tcPr>
          <w:p w14:paraId="447DEEEB" w14:textId="77777777" w:rsidR="006A3EC1" w:rsidRPr="00C35EA7" w:rsidRDefault="006A3EC1" w:rsidP="00C35EA7">
            <w:pPr>
              <w:jc w:val="both"/>
              <w:rPr>
                <w:lang w:val="fr-FR"/>
              </w:rPr>
            </w:pPr>
            <w:r w:rsidRPr="00C35EA7">
              <w:rPr>
                <w:lang w:val="fr-FR"/>
              </w:rPr>
              <w:t>grande</w:t>
            </w:r>
          </w:p>
        </w:tc>
      </w:tr>
      <w:tr w:rsidR="006A3EC1" w14:paraId="61826F5A" w14:textId="77777777" w:rsidTr="00C35EA7">
        <w:trPr>
          <w:jc w:val="center"/>
        </w:trPr>
        <w:tc>
          <w:tcPr>
            <w:tcW w:w="1597" w:type="dxa"/>
          </w:tcPr>
          <w:p w14:paraId="6E06270A" w14:textId="77777777" w:rsidR="006A3EC1" w:rsidRPr="00C35EA7" w:rsidRDefault="006A3EC1" w:rsidP="00C35EA7">
            <w:pPr>
              <w:jc w:val="both"/>
              <w:rPr>
                <w:lang w:val="fr-FR"/>
              </w:rPr>
            </w:pPr>
            <w:r w:rsidRPr="00C35EA7">
              <w:rPr>
                <w:lang w:val="fr-FR"/>
              </w:rPr>
              <w:t xml:space="preserve">personnage </w:t>
            </w:r>
          </w:p>
        </w:tc>
        <w:tc>
          <w:tcPr>
            <w:tcW w:w="1523" w:type="dxa"/>
          </w:tcPr>
          <w:p w14:paraId="7D149A1F" w14:textId="77777777" w:rsidR="006A3EC1" w:rsidRPr="00C35EA7" w:rsidRDefault="006A3EC1" w:rsidP="00C35EA7">
            <w:pPr>
              <w:jc w:val="both"/>
              <w:rPr>
                <w:lang w:val="fr-FR"/>
              </w:rPr>
            </w:pPr>
            <w:r w:rsidRPr="00C35EA7">
              <w:rPr>
                <w:lang w:val="fr-FR"/>
              </w:rPr>
              <w:t>non-féminin</w:t>
            </w:r>
          </w:p>
        </w:tc>
        <w:tc>
          <w:tcPr>
            <w:tcW w:w="990" w:type="dxa"/>
          </w:tcPr>
          <w:p w14:paraId="1A69A242" w14:textId="77777777" w:rsidR="006A3EC1" w:rsidRPr="00C35EA7" w:rsidRDefault="006A3EC1" w:rsidP="00C35EA7">
            <w:pPr>
              <w:jc w:val="both"/>
              <w:rPr>
                <w:lang w:val="fr-FR"/>
              </w:rPr>
            </w:pPr>
            <w:r w:rsidRPr="00C35EA7">
              <w:rPr>
                <w:lang w:val="fr-FR"/>
              </w:rPr>
              <w:t>petit</w:t>
            </w:r>
          </w:p>
        </w:tc>
      </w:tr>
      <w:tr w:rsidR="006A3EC1" w14:paraId="46610C12" w14:textId="77777777" w:rsidTr="00C35EA7">
        <w:trPr>
          <w:jc w:val="center"/>
        </w:trPr>
        <w:tc>
          <w:tcPr>
            <w:tcW w:w="1597" w:type="dxa"/>
          </w:tcPr>
          <w:p w14:paraId="63F6C46F" w14:textId="77777777" w:rsidR="006A3EC1" w:rsidRPr="00C35EA7" w:rsidRDefault="006A3EC1" w:rsidP="00C35EA7">
            <w:pPr>
              <w:jc w:val="both"/>
              <w:rPr>
                <w:lang w:val="fr-FR"/>
              </w:rPr>
            </w:pPr>
            <w:r w:rsidRPr="00C35EA7">
              <w:rPr>
                <w:lang w:val="fr-FR"/>
              </w:rPr>
              <w:t xml:space="preserve">personnage </w:t>
            </w:r>
          </w:p>
        </w:tc>
        <w:tc>
          <w:tcPr>
            <w:tcW w:w="1523" w:type="dxa"/>
          </w:tcPr>
          <w:p w14:paraId="0CDAB004" w14:textId="77777777" w:rsidR="006A3EC1" w:rsidRPr="00C35EA7" w:rsidRDefault="006A3EC1" w:rsidP="00C35EA7">
            <w:pPr>
              <w:jc w:val="both"/>
              <w:rPr>
                <w:lang w:val="fr-FR"/>
              </w:rPr>
            </w:pPr>
            <w:r w:rsidRPr="00C35EA7">
              <w:rPr>
                <w:lang w:val="fr-FR"/>
              </w:rPr>
              <w:t>non-féminin</w:t>
            </w:r>
          </w:p>
        </w:tc>
        <w:tc>
          <w:tcPr>
            <w:tcW w:w="990" w:type="dxa"/>
          </w:tcPr>
          <w:p w14:paraId="3C9F4D30" w14:textId="77777777" w:rsidR="006A3EC1" w:rsidRPr="00C35EA7" w:rsidRDefault="006A3EC1" w:rsidP="00C35EA7">
            <w:pPr>
              <w:jc w:val="both"/>
              <w:rPr>
                <w:lang w:val="fr-FR"/>
              </w:rPr>
            </w:pPr>
            <w:r w:rsidRPr="00C35EA7">
              <w:rPr>
                <w:lang w:val="fr-FR"/>
              </w:rPr>
              <w:t>moyen</w:t>
            </w:r>
          </w:p>
        </w:tc>
      </w:tr>
      <w:tr w:rsidR="006A3EC1" w14:paraId="23F8DC0A" w14:textId="77777777" w:rsidTr="00C35EA7">
        <w:trPr>
          <w:jc w:val="center"/>
        </w:trPr>
        <w:tc>
          <w:tcPr>
            <w:tcW w:w="1597" w:type="dxa"/>
          </w:tcPr>
          <w:p w14:paraId="1418DC05" w14:textId="77777777" w:rsidR="006A3EC1" w:rsidRPr="00C35EA7" w:rsidRDefault="006A3EC1" w:rsidP="00C35EA7">
            <w:pPr>
              <w:jc w:val="both"/>
              <w:rPr>
                <w:lang w:val="fr-FR"/>
              </w:rPr>
            </w:pPr>
            <w:r w:rsidRPr="00C35EA7">
              <w:rPr>
                <w:lang w:val="fr-FR"/>
              </w:rPr>
              <w:t xml:space="preserve">personnage </w:t>
            </w:r>
          </w:p>
        </w:tc>
        <w:tc>
          <w:tcPr>
            <w:tcW w:w="1523" w:type="dxa"/>
          </w:tcPr>
          <w:p w14:paraId="18BD5840" w14:textId="77777777" w:rsidR="006A3EC1" w:rsidRPr="00C35EA7" w:rsidRDefault="006A3EC1" w:rsidP="00C35EA7">
            <w:pPr>
              <w:jc w:val="both"/>
              <w:rPr>
                <w:lang w:val="fr-FR"/>
              </w:rPr>
            </w:pPr>
            <w:r w:rsidRPr="00C35EA7">
              <w:rPr>
                <w:lang w:val="fr-FR"/>
              </w:rPr>
              <w:t>non-féminin</w:t>
            </w:r>
          </w:p>
        </w:tc>
        <w:tc>
          <w:tcPr>
            <w:tcW w:w="990" w:type="dxa"/>
          </w:tcPr>
          <w:p w14:paraId="32EF5E13" w14:textId="77777777" w:rsidR="006A3EC1" w:rsidRPr="00C35EA7" w:rsidRDefault="006A3EC1" w:rsidP="00C35EA7">
            <w:pPr>
              <w:jc w:val="both"/>
              <w:rPr>
                <w:lang w:val="fr-FR"/>
              </w:rPr>
            </w:pPr>
            <w:r w:rsidRPr="00C35EA7">
              <w:rPr>
                <w:lang w:val="fr-FR"/>
              </w:rPr>
              <w:t>grande</w:t>
            </w:r>
          </w:p>
        </w:tc>
      </w:tr>
    </w:tbl>
    <w:p w14:paraId="1D1E3D02" w14:textId="77777777" w:rsidR="006A3EC1" w:rsidRDefault="006A3EC1" w:rsidP="00E31F53">
      <w:pPr>
        <w:jc w:val="both"/>
        <w:rPr>
          <w:lang w:val="fr-FR"/>
        </w:rPr>
      </w:pPr>
      <w:r>
        <w:rPr>
          <w:lang w:val="fr-FR"/>
        </w:rPr>
        <w:t>(BIB J.P. Demoule, journées CIMO-SPF, 2019)</w:t>
      </w:r>
    </w:p>
    <w:p w14:paraId="2C17333F" w14:textId="77777777" w:rsidR="006A3EC1" w:rsidRDefault="006A3EC1" w:rsidP="00E31F53">
      <w:pPr>
        <w:jc w:val="both"/>
        <w:rPr>
          <w:lang w:val="fr-FR"/>
        </w:rPr>
      </w:pPr>
    </w:p>
    <w:p w14:paraId="1115B03C" w14:textId="77777777" w:rsidR="008C0CC3" w:rsidRDefault="008C0CC3" w:rsidP="00E31F53">
      <w:pPr>
        <w:jc w:val="both"/>
        <w:rPr>
          <w:lang w:val="fr-FR"/>
        </w:rPr>
      </w:pPr>
      <w:r>
        <w:rPr>
          <w:lang w:val="fr-FR"/>
        </w:rPr>
        <w:t>Modèle attribué au Néolithique moyen (SS BIB)</w:t>
      </w:r>
    </w:p>
    <w:p w14:paraId="0816B80E" w14:textId="77777777" w:rsidR="008C0CC3" w:rsidRDefault="008C0CC3" w:rsidP="00E31F53">
      <w:pPr>
        <w:jc w:val="both"/>
        <w:rPr>
          <w:lang w:val="fr-FR"/>
        </w:rPr>
      </w:pPr>
    </w:p>
    <w:p w14:paraId="6A9FA4C9" w14:textId="77777777" w:rsidR="006A3EC1" w:rsidRPr="00212CBD" w:rsidRDefault="006A3EC1" w:rsidP="00E31F53">
      <w:pPr>
        <w:jc w:val="both"/>
        <w:rPr>
          <w:lang w:val="fr-FR"/>
        </w:rPr>
      </w:pPr>
      <w:r>
        <w:rPr>
          <w:lang w:val="fr-FR"/>
        </w:rPr>
        <w:t>Pour J.P. Demoule, la maison représente une famille monogramme avec 3 générations vivant sous le même toit (BIB J.P. Demoule, journées CIMO-SPF, 2019) un système familial communautaire (SS BIB)</w:t>
      </w:r>
    </w:p>
    <w:p w14:paraId="0981999A" w14:textId="77777777" w:rsidR="00294AB9" w:rsidRDefault="00294AB9" w:rsidP="00E31F53">
      <w:pPr>
        <w:jc w:val="both"/>
        <w:rPr>
          <w:lang w:val="fr-FR"/>
        </w:rPr>
      </w:pPr>
    </w:p>
    <w:p w14:paraId="4BEE4F9C" w14:textId="77777777" w:rsidR="00294AB9" w:rsidRDefault="00294AB9" w:rsidP="00426FF9">
      <w:pPr>
        <w:pStyle w:val="Heading1"/>
      </w:pPr>
      <w:bookmarkStart w:id="4792" w:name="Sit_Avgi_Kastoria"/>
      <w:r>
        <w:t>AVGI KASTORIA</w:t>
      </w:r>
    </w:p>
    <w:bookmarkEnd w:id="4792"/>
    <w:p w14:paraId="1070E306" w14:textId="77777777" w:rsidR="00294AB9" w:rsidRDefault="00294AB9" w:rsidP="00E31F53">
      <w:pPr>
        <w:jc w:val="both"/>
        <w:rPr>
          <w:lang w:val="fr-FR"/>
        </w:rPr>
      </w:pPr>
      <w:r>
        <w:rPr>
          <w:lang w:val="fr-FR"/>
        </w:rPr>
        <w:t xml:space="preserve">Avgi Kastoria, site de Grèce continentale daté du Middle-Late Neolithic (Koromila G. in BIB 2703) </w:t>
      </w:r>
    </w:p>
    <w:p w14:paraId="55C21E5E" w14:textId="77777777" w:rsidR="00294AB9" w:rsidRDefault="00294AB9" w:rsidP="00E31F53">
      <w:pPr>
        <w:jc w:val="both"/>
        <w:rPr>
          <w:lang w:val="fr-FR"/>
        </w:rPr>
      </w:pPr>
    </w:p>
    <w:p w14:paraId="1313D70A" w14:textId="77777777" w:rsidR="00294AB9" w:rsidRDefault="00294AB9" w:rsidP="00426FF9">
      <w:pPr>
        <w:pStyle w:val="Heading1"/>
      </w:pPr>
      <w:bookmarkStart w:id="4793" w:name="Sit_Lefkas"/>
      <w:r>
        <w:t>LEFKAS</w:t>
      </w:r>
    </w:p>
    <w:bookmarkEnd w:id="4793"/>
    <w:p w14:paraId="7B2D5AC5" w14:textId="77777777" w:rsidR="00294AB9" w:rsidRDefault="00294AB9" w:rsidP="00E31F53">
      <w:pPr>
        <w:jc w:val="both"/>
        <w:rPr>
          <w:lang w:val="fr-FR"/>
        </w:rPr>
      </w:pPr>
      <w:r>
        <w:rPr>
          <w:lang w:val="fr-FR"/>
        </w:rPr>
        <w:t>Site de Grèce occidentale qui montre des structures funéraires, du plus ancien au plus récent:</w:t>
      </w:r>
    </w:p>
    <w:p w14:paraId="160023FE" w14:textId="77777777" w:rsidR="00294AB9" w:rsidRDefault="00294AB9" w:rsidP="00E31F53">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3"/>
      </w:tblGrid>
      <w:tr w:rsidR="00294AB9" w14:paraId="018D744A" w14:textId="77777777" w:rsidTr="00C35EA7">
        <w:trPr>
          <w:jc w:val="center"/>
        </w:trPr>
        <w:tc>
          <w:tcPr>
            <w:tcW w:w="1403" w:type="dxa"/>
          </w:tcPr>
          <w:p w14:paraId="1E717475" w14:textId="77777777" w:rsidR="00294AB9" w:rsidRPr="00C35EA7" w:rsidRDefault="00294AB9" w:rsidP="00C35EA7">
            <w:pPr>
              <w:jc w:val="both"/>
              <w:rPr>
                <w:i/>
                <w:lang w:val="fr-FR"/>
              </w:rPr>
            </w:pPr>
            <w:r w:rsidRPr="00C35EA7">
              <w:rPr>
                <w:i/>
                <w:lang w:val="fr-FR"/>
              </w:rPr>
              <w:t>R-Graves</w:t>
            </w:r>
          </w:p>
        </w:tc>
      </w:tr>
      <w:tr w:rsidR="00294AB9" w14:paraId="2D805052" w14:textId="77777777" w:rsidTr="00C35EA7">
        <w:trPr>
          <w:jc w:val="center"/>
        </w:trPr>
        <w:tc>
          <w:tcPr>
            <w:tcW w:w="1403" w:type="dxa"/>
          </w:tcPr>
          <w:p w14:paraId="2AB2EECF" w14:textId="77777777" w:rsidR="00294AB9" w:rsidRPr="00C35EA7" w:rsidRDefault="00294AB9" w:rsidP="00C35EA7">
            <w:pPr>
              <w:jc w:val="both"/>
              <w:rPr>
                <w:i/>
                <w:lang w:val="fr-FR"/>
              </w:rPr>
            </w:pPr>
            <w:r w:rsidRPr="00C35EA7">
              <w:rPr>
                <w:i/>
                <w:lang w:val="fr-FR"/>
              </w:rPr>
              <w:t>S-Tumulus</w:t>
            </w:r>
          </w:p>
        </w:tc>
      </w:tr>
      <w:tr w:rsidR="00294AB9" w14:paraId="513AE0C3" w14:textId="77777777" w:rsidTr="00C35EA7">
        <w:trPr>
          <w:jc w:val="center"/>
        </w:trPr>
        <w:tc>
          <w:tcPr>
            <w:tcW w:w="1403" w:type="dxa"/>
          </w:tcPr>
          <w:p w14:paraId="2E9625F4" w14:textId="77777777" w:rsidR="00294AB9" w:rsidRPr="00C35EA7" w:rsidRDefault="00294AB9" w:rsidP="00C35EA7">
            <w:pPr>
              <w:jc w:val="both"/>
              <w:rPr>
                <w:i/>
                <w:lang w:val="fr-FR"/>
              </w:rPr>
            </w:pPr>
            <w:r w:rsidRPr="00C35EA7">
              <w:rPr>
                <w:i/>
                <w:lang w:val="fr-FR"/>
              </w:rPr>
              <w:t>F-Tumulus</w:t>
            </w:r>
          </w:p>
        </w:tc>
      </w:tr>
    </w:tbl>
    <w:p w14:paraId="5ACD763D" w14:textId="77777777" w:rsidR="00294AB9" w:rsidRPr="00D170D5" w:rsidRDefault="00294AB9" w:rsidP="00E31F53">
      <w:pPr>
        <w:jc w:val="both"/>
        <w:rPr>
          <w:lang w:val="fr-FR"/>
        </w:rPr>
      </w:pPr>
      <w:r>
        <w:rPr>
          <w:lang w:val="fr-FR"/>
        </w:rPr>
        <w:t xml:space="preserve">(Rom I. in BIB 2703) </w:t>
      </w:r>
    </w:p>
    <w:p w14:paraId="173DD8C8" w14:textId="77777777" w:rsidR="00BE7940" w:rsidRPr="0032190F" w:rsidRDefault="00BE7940" w:rsidP="00174B6F">
      <w:pPr>
        <w:rPr>
          <w:lang w:val="fr-FR" w:eastAsia="en-GB"/>
        </w:rPr>
      </w:pPr>
    </w:p>
    <w:p w14:paraId="3AB2233C" w14:textId="77777777" w:rsidR="00174B6F" w:rsidRPr="0032190F" w:rsidRDefault="00174B6F" w:rsidP="00426FF9">
      <w:pPr>
        <w:pStyle w:val="Heading1"/>
      </w:pPr>
      <w:bookmarkStart w:id="4794" w:name="Sit_Eretrie"/>
      <w:r w:rsidRPr="0032190F">
        <w:t>ERETRIE</w:t>
      </w:r>
    </w:p>
    <w:bookmarkEnd w:id="4794"/>
    <w:p w14:paraId="5EFE7F93" w14:textId="77777777" w:rsidR="00174B6F" w:rsidRPr="0032190F" w:rsidRDefault="00174B6F" w:rsidP="00E31F53">
      <w:pPr>
        <w:jc w:val="both"/>
        <w:rPr>
          <w:lang w:val="fr-FR" w:eastAsia="en-GB"/>
        </w:rPr>
      </w:pPr>
      <w:r w:rsidRPr="0032190F">
        <w:rPr>
          <w:lang w:val="fr-FR" w:eastAsia="en-GB"/>
        </w:rPr>
        <w:t>Le site d’Érétrie (Eubée, Grèce) est d’importance pour la période du Bronze final / Age du Fer en Méditerranée orientale (SS BIB). Proche de Lefkandi  (BIB 1882)</w:t>
      </w:r>
    </w:p>
    <w:p w14:paraId="64710EE1" w14:textId="77777777" w:rsidR="00174B6F" w:rsidRPr="0032190F" w:rsidRDefault="00174B6F" w:rsidP="00174B6F">
      <w:pPr>
        <w:rPr>
          <w:lang w:val="fr-FR" w:eastAsia="en-GB"/>
        </w:rPr>
      </w:pPr>
    </w:p>
    <w:p w14:paraId="6054BDD4" w14:textId="77777777" w:rsidR="00174B6F" w:rsidRPr="0032190F" w:rsidRDefault="00174B6F" w:rsidP="00426FF9">
      <w:pPr>
        <w:pStyle w:val="Heading1"/>
      </w:pPr>
      <w:bookmarkStart w:id="4795" w:name="Sit_Lefkandi"/>
      <w:r w:rsidRPr="0032190F">
        <w:t>LEFKANDI</w:t>
      </w:r>
    </w:p>
    <w:bookmarkEnd w:id="4795"/>
    <w:p w14:paraId="2E036407" w14:textId="08681671" w:rsidR="00174B6F" w:rsidRPr="0032190F" w:rsidRDefault="00174B6F" w:rsidP="00174B6F">
      <w:pPr>
        <w:jc w:val="both"/>
        <w:rPr>
          <w:lang w:val="fr-FR" w:eastAsia="en-GB"/>
        </w:rPr>
      </w:pPr>
      <w:r w:rsidRPr="0032190F">
        <w:rPr>
          <w:lang w:val="fr-FR" w:eastAsia="en-GB"/>
        </w:rPr>
        <w:t xml:space="preserve">Site antique de l’île d’Eubée (Grèce) proche d’Erétrie (BIB 1882). Un établissement de près de 500 m de long daté de vers 1000 aec appelé </w:t>
      </w:r>
      <w:r w:rsidRPr="0032190F">
        <w:rPr>
          <w:i/>
          <w:lang w:val="fr-FR" w:eastAsia="en-GB"/>
        </w:rPr>
        <w:t>heroon</w:t>
      </w:r>
      <w:r w:rsidRPr="0032190F">
        <w:rPr>
          <w:lang w:val="fr-FR" w:eastAsia="en-GB"/>
        </w:rPr>
        <w:t xml:space="preserve">. Les hommes y sont incinérés, les femmes inhumées. Les pièces sont entourées d’une colonnade qui préfigure le péristyle (BIB 1882 p. 22-23). Une terre cuite peinte représentant un centaure (buste d’homme, corps de </w:t>
      </w:r>
      <w:hyperlink r:id="rId11836" w:anchor="Cul_Proto_Art_TAC_T_z_chev" w:history="1">
        <w:r w:rsidR="002372BC" w:rsidRPr="0032190F">
          <w:rPr>
            <w:rStyle w:val="Hyperlink"/>
            <w:lang w:val="fr-FR" w:eastAsia="en-GB"/>
          </w:rPr>
          <w:t>cheval</w:t>
        </w:r>
      </w:hyperlink>
      <w:r w:rsidRPr="0032190F">
        <w:rPr>
          <w:lang w:val="fr-FR" w:eastAsia="en-GB"/>
        </w:rPr>
        <w:t>) datée de ca. 900 aec est la première figure mythologique de l’art grec (BIB 1882 p. 23)</w:t>
      </w:r>
    </w:p>
    <w:p w14:paraId="53213D9A" w14:textId="77777777" w:rsidR="00BE7940" w:rsidRPr="0032190F" w:rsidRDefault="00BE7940" w:rsidP="00174B6F">
      <w:pPr>
        <w:jc w:val="both"/>
        <w:rPr>
          <w:lang w:val="fr-FR" w:eastAsia="en-GB"/>
        </w:rPr>
      </w:pPr>
      <w:r w:rsidRPr="0032190F">
        <w:rPr>
          <w:lang w:val="fr-FR" w:eastAsia="en-GB"/>
        </w:rPr>
        <w:t>Découverte d’un collier de faïence « oriental » daté du 11</w:t>
      </w:r>
      <w:r w:rsidRPr="0032190F">
        <w:rPr>
          <w:vertAlign w:val="superscript"/>
          <w:lang w:val="fr-FR" w:eastAsia="en-GB"/>
        </w:rPr>
        <w:t>e</w:t>
      </w:r>
      <w:r w:rsidRPr="0032190F">
        <w:rPr>
          <w:lang w:val="fr-FR" w:eastAsia="en-GB"/>
        </w:rPr>
        <w:t xml:space="preserve"> s. aec associé à une cruche syro-palestinienne. C’est, à l</w:t>
      </w:r>
      <w:r w:rsidR="00E31F53" w:rsidRPr="0032190F">
        <w:rPr>
          <w:lang w:val="fr-FR" w:eastAsia="en-GB"/>
        </w:rPr>
        <w:t>’</w:t>
      </w:r>
      <w:r w:rsidRPr="0032190F">
        <w:rPr>
          <w:lang w:val="fr-FR" w:eastAsia="en-GB"/>
        </w:rPr>
        <w:t>heure actuelle, la plus ancienne importation orientale en Grèce (BIB 2116 p. 178)</w:t>
      </w:r>
    </w:p>
    <w:p w14:paraId="3D452DB6" w14:textId="77777777" w:rsidR="008A3029" w:rsidRPr="0032190F" w:rsidRDefault="008A3029" w:rsidP="00174B6F">
      <w:pPr>
        <w:jc w:val="both"/>
        <w:rPr>
          <w:lang w:val="fr-FR" w:eastAsia="en-GB"/>
        </w:rPr>
      </w:pPr>
    </w:p>
    <w:p w14:paraId="21F7871F" w14:textId="77777777" w:rsidR="008A3029" w:rsidRPr="0032190F" w:rsidRDefault="008A3029" w:rsidP="00174B6F">
      <w:pPr>
        <w:jc w:val="both"/>
        <w:rPr>
          <w:lang w:val="fr-FR" w:eastAsia="en-GB"/>
        </w:rPr>
      </w:pPr>
      <w:r w:rsidRPr="0032190F">
        <w:rPr>
          <w:lang w:val="fr-FR" w:eastAsia="en-GB"/>
        </w:rPr>
        <w:t>La tombe 79 montre des échanges entre les élites d’Eubée et les élites phéniciennes en 900 aec. (BIB 2198 p. 468)</w:t>
      </w:r>
    </w:p>
    <w:p w14:paraId="3007683C" w14:textId="77777777" w:rsidR="00BF4A67" w:rsidRPr="0032190F" w:rsidRDefault="00BF4A67" w:rsidP="00174B6F">
      <w:pPr>
        <w:jc w:val="both"/>
        <w:rPr>
          <w:lang w:val="fr-FR" w:eastAsia="en-GB"/>
        </w:rPr>
      </w:pPr>
    </w:p>
    <w:p w14:paraId="27369393" w14:textId="77777777" w:rsidR="00A8187B" w:rsidRPr="0032190F" w:rsidRDefault="00A8187B" w:rsidP="00174B6F">
      <w:pPr>
        <w:jc w:val="both"/>
        <w:rPr>
          <w:lang w:val="fr-FR" w:eastAsia="en-GB"/>
        </w:rPr>
      </w:pPr>
      <w:r w:rsidRPr="0032190F">
        <w:rPr>
          <w:lang w:val="fr-FR" w:eastAsia="en-GB"/>
        </w:rPr>
        <w:lastRenderedPageBreak/>
        <w:t>L'</w:t>
      </w:r>
      <w:r w:rsidRPr="0032190F">
        <w:rPr>
          <w:i/>
          <w:lang w:val="fr-FR" w:eastAsia="en-GB"/>
        </w:rPr>
        <w:t>herôon</w:t>
      </w:r>
      <w:r w:rsidRPr="0032190F">
        <w:rPr>
          <w:lang w:val="fr-FR" w:eastAsia="en-GB"/>
        </w:rPr>
        <w:t xml:space="preserve"> de Lefkandi est une découverte importante (BIB 2301)</w:t>
      </w:r>
    </w:p>
    <w:p w14:paraId="73C836B5" w14:textId="62DB25B7" w:rsidR="00C23AE9" w:rsidRPr="0032190F" w:rsidRDefault="00D4258D" w:rsidP="00D4258D">
      <w:pPr>
        <w:rPr>
          <w:lang w:val="fr-FR"/>
        </w:rPr>
      </w:pPr>
      <w:r w:rsidRPr="0032190F">
        <w:rPr>
          <w:lang w:val="fr-FR"/>
        </w:rPr>
        <w:t xml:space="preserve">Présence de céramique </w:t>
      </w:r>
      <w:hyperlink r:id="rId11837" w:anchor="Cul_HMB" w:history="1">
        <w:r w:rsidRPr="0032190F">
          <w:rPr>
            <w:rStyle w:val="Hyperlink"/>
            <w:lang w:val="fr-FR"/>
          </w:rPr>
          <w:t>HMB</w:t>
        </w:r>
      </w:hyperlink>
      <w:r w:rsidRPr="0032190F">
        <w:rPr>
          <w:lang w:val="fr-FR"/>
        </w:rPr>
        <w:t xml:space="preserve"> dans les niveaux du </w:t>
      </w:r>
      <w:hyperlink r:id="rId11838" w:anchor="Cul_Helladique_Recent_IIIB2" w:history="1">
        <w:r w:rsidRPr="0032190F">
          <w:rPr>
            <w:rStyle w:val="Hyperlink"/>
            <w:lang w:val="fr-FR"/>
          </w:rPr>
          <w:t>HRIIIB2</w:t>
        </w:r>
      </w:hyperlink>
      <w:r w:rsidRPr="0032190F">
        <w:rPr>
          <w:lang w:val="fr-FR"/>
        </w:rPr>
        <w:t xml:space="preserve"> (BIB 2301 p. 79)</w:t>
      </w:r>
    </w:p>
    <w:p w14:paraId="62E7A275" w14:textId="77777777" w:rsidR="00C23AE9" w:rsidRPr="0032190F" w:rsidRDefault="00C23AE9" w:rsidP="00174B6F">
      <w:pPr>
        <w:jc w:val="both"/>
        <w:rPr>
          <w:lang w:val="fr-FR" w:eastAsia="en-GB"/>
        </w:rPr>
      </w:pPr>
      <w:r w:rsidRPr="0032190F">
        <w:rPr>
          <w:lang w:val="fr-FR" w:eastAsia="en-GB"/>
        </w:rPr>
        <w:t>Lefkandi. Xéropolis (Eubée). Destruction de l'habitat au début du HRIIIC (BIB 2301 p. 38-44)</w:t>
      </w:r>
    </w:p>
    <w:p w14:paraId="6B504123" w14:textId="77777777" w:rsidR="00D4258D" w:rsidRPr="0032190F" w:rsidRDefault="00D4258D" w:rsidP="00174B6F">
      <w:pPr>
        <w:jc w:val="both"/>
        <w:rPr>
          <w:lang w:val="fr-FR" w:eastAsia="en-GB"/>
        </w:rPr>
      </w:pPr>
    </w:p>
    <w:p w14:paraId="00DFC55E" w14:textId="77777777" w:rsidR="00D4258D" w:rsidRPr="0032190F" w:rsidRDefault="00D4258D" w:rsidP="00426FF9">
      <w:pPr>
        <w:pStyle w:val="Heading1"/>
      </w:pPr>
      <w:bookmarkStart w:id="4796" w:name="Sit_Chania"/>
      <w:r w:rsidRPr="0032190F">
        <w:t>CHANIA</w:t>
      </w:r>
    </w:p>
    <w:bookmarkEnd w:id="4796"/>
    <w:p w14:paraId="23A35F1F" w14:textId="7716575A" w:rsidR="00D4258D" w:rsidRPr="0032190F" w:rsidRDefault="00D4258D" w:rsidP="00D4258D">
      <w:pPr>
        <w:rPr>
          <w:lang w:val="fr-FR"/>
        </w:rPr>
      </w:pPr>
      <w:r w:rsidRPr="0032190F">
        <w:rPr>
          <w:lang w:val="fr-FR" w:eastAsia="en-GB"/>
        </w:rPr>
        <w:t xml:space="preserve">Chania en Crète. </w:t>
      </w:r>
      <w:r w:rsidRPr="0032190F">
        <w:rPr>
          <w:lang w:val="fr-FR"/>
        </w:rPr>
        <w:t xml:space="preserve">Présence de céramique </w:t>
      </w:r>
      <w:hyperlink r:id="rId11839" w:anchor="Cul_HMB" w:history="1">
        <w:r w:rsidRPr="0032190F">
          <w:rPr>
            <w:rStyle w:val="Hyperlink"/>
            <w:lang w:val="fr-FR"/>
          </w:rPr>
          <w:t>HMB</w:t>
        </w:r>
      </w:hyperlink>
      <w:r w:rsidRPr="0032190F">
        <w:rPr>
          <w:lang w:val="fr-FR"/>
        </w:rPr>
        <w:t xml:space="preserve"> dans les niveaux du </w:t>
      </w:r>
      <w:hyperlink r:id="rId11840" w:anchor="Cul_Helladique_Recent_IIIB2" w:history="1">
        <w:r w:rsidRPr="0032190F">
          <w:rPr>
            <w:rStyle w:val="Hyperlink"/>
            <w:lang w:val="fr-FR"/>
          </w:rPr>
          <w:t>HRIIIB2</w:t>
        </w:r>
      </w:hyperlink>
      <w:r w:rsidRPr="0032190F">
        <w:rPr>
          <w:lang w:val="fr-FR"/>
        </w:rPr>
        <w:t xml:space="preserve"> (BIB 2301 p. 79)</w:t>
      </w:r>
      <w:r w:rsidR="00930D7B" w:rsidRPr="0032190F">
        <w:rPr>
          <w:lang w:val="fr-FR"/>
        </w:rPr>
        <w:t xml:space="preserve"> Présence de textes liés au culte du Zeus crétois (BIB 2301 p. 196-198)</w:t>
      </w:r>
    </w:p>
    <w:p w14:paraId="4D84F60A" w14:textId="77777777" w:rsidR="00C23AE9" w:rsidRPr="0032190F" w:rsidRDefault="00C23AE9" w:rsidP="00174B6F">
      <w:pPr>
        <w:jc w:val="both"/>
        <w:rPr>
          <w:lang w:val="fr-FR" w:eastAsia="en-GB"/>
        </w:rPr>
      </w:pPr>
    </w:p>
    <w:p w14:paraId="00DFB172" w14:textId="77777777" w:rsidR="00BF4A67" w:rsidRPr="0032190F" w:rsidRDefault="00BF4A67" w:rsidP="00426FF9">
      <w:pPr>
        <w:pStyle w:val="Heading1"/>
      </w:pPr>
      <w:bookmarkStart w:id="4797" w:name="Sit_Chalcis"/>
      <w:r w:rsidRPr="0032190F">
        <w:t>CHALCIS</w:t>
      </w:r>
    </w:p>
    <w:bookmarkEnd w:id="4797"/>
    <w:p w14:paraId="20A70914" w14:textId="77777777" w:rsidR="00BF4A67" w:rsidRPr="0032190F" w:rsidRDefault="00BF4A67" w:rsidP="00174B6F">
      <w:pPr>
        <w:jc w:val="both"/>
        <w:rPr>
          <w:lang w:val="fr-FR" w:eastAsia="en-GB"/>
        </w:rPr>
      </w:pPr>
    </w:p>
    <w:p w14:paraId="4314139E" w14:textId="77777777" w:rsidR="00BF4A67" w:rsidRPr="0032190F" w:rsidRDefault="00BF4A67" w:rsidP="00174B6F">
      <w:pPr>
        <w:jc w:val="both"/>
        <w:rPr>
          <w:lang w:val="fr-FR" w:eastAsia="en-GB"/>
        </w:rPr>
      </w:pPr>
      <w:r w:rsidRPr="0032190F">
        <w:rPr>
          <w:lang w:val="fr-FR" w:eastAsia="en-GB"/>
        </w:rPr>
        <w:t>En Eubée. A donné son nom à la Chalcidique (SS BIB. Dans la céramique chalcidienne, le voyage vers la mort est souvent l’occasion de représenter, avec le défunt, des chevaux et des chars (BIB 2252)</w:t>
      </w:r>
    </w:p>
    <w:p w14:paraId="74416116" w14:textId="77777777" w:rsidR="00174B6F" w:rsidRPr="0032190F" w:rsidRDefault="00174B6F" w:rsidP="00174B6F">
      <w:pPr>
        <w:rPr>
          <w:lang w:val="fr-FR" w:eastAsia="en-GB"/>
        </w:rPr>
      </w:pPr>
    </w:p>
    <w:p w14:paraId="0B36727F" w14:textId="77777777" w:rsidR="00174B6F" w:rsidRPr="0032190F" w:rsidRDefault="00174B6F" w:rsidP="00426FF9">
      <w:pPr>
        <w:pStyle w:val="Heading1"/>
      </w:pPr>
      <w:r w:rsidRPr="0032190F">
        <w:t>SMYRNE</w:t>
      </w:r>
    </w:p>
    <w:p w14:paraId="42D31C06" w14:textId="5F9FCC1D" w:rsidR="00174B6F" w:rsidRPr="0032190F" w:rsidRDefault="00174B6F" w:rsidP="00174B6F">
      <w:pPr>
        <w:rPr>
          <w:lang w:val="fr-FR"/>
        </w:rPr>
      </w:pPr>
      <w:r w:rsidRPr="0032190F">
        <w:rPr>
          <w:lang w:val="fr-FR" w:eastAsia="en-GB"/>
        </w:rPr>
        <w:t>Site antique d’Asie Mineure (Ionie) (BIB 1882)</w:t>
      </w:r>
      <w:r w:rsidR="00BE7940" w:rsidRPr="0032190F">
        <w:rPr>
          <w:lang w:val="fr-FR" w:eastAsia="en-GB"/>
        </w:rPr>
        <w:t>. Appelée aussi Bayrakli, le site a livré d</w:t>
      </w:r>
      <w:r w:rsidR="00BE7940" w:rsidRPr="0032190F">
        <w:rPr>
          <w:lang w:val="fr-FR"/>
        </w:rPr>
        <w:t xml:space="preserve">es exemplaires remarquables de tridacne (coquillage des mers chaudes), daté de la </w:t>
      </w:r>
      <w:hyperlink r:id="rId11841" w:anchor="Cul_Orientalisant" w:history="1">
        <w:r w:rsidR="00BE7940" w:rsidRPr="0032190F">
          <w:rPr>
            <w:rStyle w:val="Hyperlink"/>
            <w:lang w:val="fr-FR"/>
          </w:rPr>
          <w:t>période orientalisante</w:t>
        </w:r>
      </w:hyperlink>
      <w:r w:rsidR="00BE7940" w:rsidRPr="0032190F">
        <w:rPr>
          <w:lang w:val="fr-FR"/>
        </w:rPr>
        <w:t xml:space="preserve"> (BIB 2116 p. 181)</w:t>
      </w:r>
    </w:p>
    <w:p w14:paraId="37E6DA43" w14:textId="77777777" w:rsidR="001856B4" w:rsidRPr="0032190F" w:rsidRDefault="001856B4" w:rsidP="00174B6F">
      <w:pPr>
        <w:rPr>
          <w:lang w:val="fr-FR"/>
        </w:rPr>
      </w:pPr>
    </w:p>
    <w:p w14:paraId="2E500C24" w14:textId="77777777" w:rsidR="001856B4" w:rsidRPr="0032190F" w:rsidRDefault="001856B4" w:rsidP="00426FF9">
      <w:pPr>
        <w:pStyle w:val="Heading1"/>
      </w:pPr>
      <w:bookmarkStart w:id="4798" w:name="Sit_Kos"/>
      <w:r w:rsidRPr="0032190F">
        <w:t>KOS</w:t>
      </w:r>
    </w:p>
    <w:bookmarkEnd w:id="4798"/>
    <w:p w14:paraId="4FEE85B6" w14:textId="77777777" w:rsidR="001856B4" w:rsidRPr="0032190F" w:rsidRDefault="001856B4" w:rsidP="00174B6F">
      <w:pPr>
        <w:rPr>
          <w:lang w:val="fr-FR"/>
        </w:rPr>
      </w:pPr>
      <w:r w:rsidRPr="0032190F">
        <w:rPr>
          <w:lang w:val="fr-FR"/>
        </w:rPr>
        <w:t>Cos</w:t>
      </w:r>
    </w:p>
    <w:p w14:paraId="0C8C7FA5" w14:textId="77777777" w:rsidR="001856B4" w:rsidRPr="0032190F" w:rsidRDefault="001856B4" w:rsidP="00174B6F">
      <w:pPr>
        <w:rPr>
          <w:lang w:val="fr-FR"/>
        </w:rPr>
      </w:pPr>
    </w:p>
    <w:p w14:paraId="05099F55" w14:textId="77777777" w:rsidR="001856B4" w:rsidRPr="0032190F" w:rsidRDefault="001856B4" w:rsidP="00174B6F">
      <w:pPr>
        <w:rPr>
          <w:lang w:val="fr-FR" w:eastAsia="en-GB"/>
        </w:rPr>
      </w:pPr>
      <w:r w:rsidRPr="0032190F">
        <w:rPr>
          <w:lang w:val="fr-FR" w:eastAsia="en-GB"/>
        </w:rPr>
        <w:t xml:space="preserve">Kos ou Cos (en grec ancien </w:t>
      </w:r>
      <w:r w:rsidRPr="001856B4">
        <w:rPr>
          <w:lang w:eastAsia="en-GB"/>
        </w:rPr>
        <w:t>Κῶς</w:t>
      </w:r>
      <w:r w:rsidRPr="0032190F">
        <w:rPr>
          <w:lang w:val="fr-FR" w:eastAsia="en-GB"/>
        </w:rPr>
        <w:t xml:space="preserve">, moderne </w:t>
      </w:r>
      <w:r>
        <w:rPr>
          <w:lang w:eastAsia="en-GB"/>
        </w:rPr>
        <w:t>Κως</w:t>
      </w:r>
      <w:r w:rsidRPr="0032190F">
        <w:rPr>
          <w:lang w:val="fr-FR" w:eastAsia="en-GB"/>
        </w:rPr>
        <w:t>, en turc İstanköy2) est une île grecque faisant partie de l'archipel du Dodécanèse, dans la mer Égée.</w:t>
      </w:r>
    </w:p>
    <w:p w14:paraId="5D3230CE" w14:textId="62F7E9DD" w:rsidR="001856B4" w:rsidRPr="0032190F" w:rsidRDefault="001856B4" w:rsidP="00174B6F">
      <w:pPr>
        <w:rPr>
          <w:lang w:val="fr-FR" w:eastAsia="en-GB"/>
        </w:rPr>
      </w:pPr>
      <w:r w:rsidRPr="0032190F">
        <w:rPr>
          <w:lang w:val="fr-FR" w:eastAsia="en-GB"/>
        </w:rPr>
        <w:t xml:space="preserve">A livré des vases du </w:t>
      </w:r>
      <w:hyperlink r:id="rId11842" w:anchor="Cul_Grecs_Protogeometrique" w:history="1">
        <w:r w:rsidRPr="0032190F">
          <w:rPr>
            <w:rStyle w:val="Hyperlink"/>
            <w:lang w:val="fr-FR"/>
          </w:rPr>
          <w:t>Protogéométrique</w:t>
        </w:r>
      </w:hyperlink>
      <w:r w:rsidR="00E21EA7" w:rsidRPr="0032190F">
        <w:rPr>
          <w:lang w:val="fr-FR"/>
        </w:rPr>
        <w:t xml:space="preserve"> </w:t>
      </w:r>
      <w:r w:rsidRPr="0032190F">
        <w:rPr>
          <w:lang w:val="fr-FR" w:eastAsia="en-GB"/>
        </w:rPr>
        <w:t xml:space="preserve">récent </w:t>
      </w:r>
      <w:r w:rsidR="00341B7F" w:rsidRPr="0032190F">
        <w:rPr>
          <w:lang w:val="fr-FR" w:eastAsia="en-GB"/>
        </w:rPr>
        <w:t xml:space="preserve">et du géométrique </w:t>
      </w:r>
      <w:r w:rsidRPr="0032190F">
        <w:rPr>
          <w:lang w:val="fr-FR" w:eastAsia="en-GB"/>
        </w:rPr>
        <w:t>(BIB 216</w:t>
      </w:r>
      <w:r w:rsidR="00341B7F" w:rsidRPr="0032190F">
        <w:rPr>
          <w:lang w:val="fr-FR" w:eastAsia="en-GB"/>
        </w:rPr>
        <w:t>5</w:t>
      </w:r>
      <w:r w:rsidRPr="0032190F">
        <w:rPr>
          <w:lang w:val="fr-FR" w:eastAsia="en-GB"/>
        </w:rPr>
        <w:t>)</w:t>
      </w:r>
    </w:p>
    <w:p w14:paraId="69874020" w14:textId="77777777" w:rsidR="00693CC1" w:rsidRPr="0032190F" w:rsidRDefault="00693CC1" w:rsidP="00174B6F">
      <w:pPr>
        <w:rPr>
          <w:lang w:val="fr-FR" w:eastAsia="en-GB"/>
        </w:rPr>
      </w:pPr>
      <w:r w:rsidRPr="0032190F">
        <w:rPr>
          <w:lang w:val="fr-FR" w:eastAsia="en-GB"/>
        </w:rPr>
        <w:t>Dans la tombe à chambre de Langada, à Cos, une épée de type Naue II est associée à des niveaux HRIIIB2 (BIB 2301 p. 83)</w:t>
      </w:r>
    </w:p>
    <w:p w14:paraId="04B3FE0B" w14:textId="77777777" w:rsidR="00C17B0D" w:rsidRPr="0032190F" w:rsidRDefault="00C17B0D" w:rsidP="00174B6F">
      <w:pPr>
        <w:rPr>
          <w:lang w:val="fr-FR" w:eastAsia="en-GB"/>
        </w:rPr>
      </w:pPr>
      <w:r w:rsidRPr="0032190F">
        <w:rPr>
          <w:lang w:val="fr-FR" w:eastAsia="en-GB"/>
        </w:rPr>
        <w:br/>
        <w:t>ANTICYTHERE</w:t>
      </w:r>
    </w:p>
    <w:p w14:paraId="0825AD7D" w14:textId="77777777" w:rsidR="00C17B0D" w:rsidRPr="0032190F" w:rsidRDefault="00C17B0D" w:rsidP="00174B6F">
      <w:pPr>
        <w:rPr>
          <w:lang w:val="fr-FR" w:eastAsia="en-GB"/>
        </w:rPr>
      </w:pPr>
    </w:p>
    <w:p w14:paraId="287D3E72" w14:textId="77777777" w:rsidR="00C17B0D" w:rsidRPr="0032190F" w:rsidRDefault="00C17B0D" w:rsidP="00174B6F">
      <w:pPr>
        <w:rPr>
          <w:lang w:val="fr-FR" w:eastAsia="en-GB"/>
        </w:rPr>
      </w:pPr>
      <w:r w:rsidRPr="0032190F">
        <w:rPr>
          <w:lang w:val="fr-FR" w:eastAsia="en-GB"/>
        </w:rPr>
        <w:t xml:space="preserve">Anticythère. Découverte d’un planétaire mécanique qui constitue un </w:t>
      </w:r>
      <w:r w:rsidRPr="0032190F">
        <w:rPr>
          <w:i/>
          <w:lang w:val="fr-FR" w:eastAsia="en-GB"/>
        </w:rPr>
        <w:t>unicum</w:t>
      </w:r>
      <w:r w:rsidRPr="0032190F">
        <w:rPr>
          <w:lang w:val="fr-FR" w:eastAsia="en-GB"/>
        </w:rPr>
        <w:t xml:space="preserve"> dans le paysage des instruments de navigation antiques (BIB France culture)</w:t>
      </w:r>
    </w:p>
    <w:p w14:paraId="67D1716E" w14:textId="77777777" w:rsidR="00174B6F" w:rsidRPr="0032190F" w:rsidRDefault="00174B6F" w:rsidP="00174B6F">
      <w:pPr>
        <w:rPr>
          <w:lang w:val="fr-FR" w:eastAsia="en-GB"/>
        </w:rPr>
      </w:pPr>
    </w:p>
    <w:p w14:paraId="68F976E1" w14:textId="77777777" w:rsidR="00174B6F" w:rsidRPr="0032190F" w:rsidRDefault="00174B6F" w:rsidP="00426FF9">
      <w:pPr>
        <w:pStyle w:val="Heading1"/>
      </w:pPr>
      <w:r w:rsidRPr="0032190F">
        <w:t>OLYMPIE</w:t>
      </w:r>
    </w:p>
    <w:p w14:paraId="4552817C" w14:textId="77777777" w:rsidR="00174B6F" w:rsidRPr="0032190F" w:rsidRDefault="00174B6F" w:rsidP="00174B6F">
      <w:pPr>
        <w:rPr>
          <w:lang w:val="fr-FR" w:eastAsia="en-GB"/>
        </w:rPr>
      </w:pPr>
      <w:r w:rsidRPr="0032190F">
        <w:rPr>
          <w:lang w:val="fr-FR" w:eastAsia="en-GB"/>
        </w:rPr>
        <w:t>Sanctuaire panhellénique d’Elis (Péloponnèse, Grèce) (BIB 1882 p. 9)</w:t>
      </w:r>
      <w:r w:rsidR="00BE7940" w:rsidRPr="0032190F">
        <w:rPr>
          <w:lang w:val="fr-FR" w:eastAsia="en-GB"/>
        </w:rPr>
        <w:t>. 433 chaudrons de la période orientale ont été découverts dans le sanctuaire Olympie (BIB 2116 p. 173)</w:t>
      </w:r>
    </w:p>
    <w:p w14:paraId="093E5388" w14:textId="77777777" w:rsidR="000F33F6" w:rsidRDefault="000F33F6" w:rsidP="00174B6F">
      <w:pPr>
        <w:rPr>
          <w:lang w:val="fr-FR" w:eastAsia="en-GB"/>
        </w:rPr>
      </w:pPr>
      <w:r w:rsidRPr="0032190F">
        <w:rPr>
          <w:lang w:val="fr-FR" w:eastAsia="en-GB"/>
        </w:rPr>
        <w:t>C’est traditionnellement un site fouillé par les Allemands (BIB La Fabrique de l’Histoire, 2016)</w:t>
      </w:r>
    </w:p>
    <w:p w14:paraId="371747F2" w14:textId="77777777" w:rsidR="00D748B8" w:rsidRDefault="00D748B8" w:rsidP="00174B6F">
      <w:pPr>
        <w:rPr>
          <w:lang w:val="fr-FR" w:eastAsia="en-GB"/>
        </w:rPr>
      </w:pPr>
    </w:p>
    <w:p w14:paraId="132FE9F4" w14:textId="77777777" w:rsidR="00D748B8" w:rsidRDefault="00D748B8" w:rsidP="00426FF9">
      <w:pPr>
        <w:pStyle w:val="Heading1"/>
      </w:pPr>
      <w:bookmarkStart w:id="4799" w:name="Sit_Olympe"/>
      <w:r>
        <w:t>OLYMPE</w:t>
      </w:r>
    </w:p>
    <w:bookmarkEnd w:id="4799"/>
    <w:p w14:paraId="302F03B8" w14:textId="77777777" w:rsidR="00D748B8" w:rsidRDefault="00D748B8" w:rsidP="00174B6F">
      <w:pPr>
        <w:rPr>
          <w:lang w:val="fr-FR" w:eastAsia="en-GB"/>
        </w:rPr>
      </w:pPr>
    </w:p>
    <w:p w14:paraId="16AE67AA" w14:textId="77777777" w:rsidR="00D748B8" w:rsidRPr="0032190F" w:rsidRDefault="00D748B8" w:rsidP="00174B6F">
      <w:pPr>
        <w:rPr>
          <w:lang w:val="fr-FR" w:eastAsia="en-GB"/>
        </w:rPr>
      </w:pPr>
      <w:r>
        <w:rPr>
          <w:lang w:val="fr-FR" w:eastAsia="en-GB"/>
        </w:rPr>
        <w:t>C'est le plus haut sommet des Balkans (BIB J.P. Demoule, journées CIMO-SPF, 2019)</w:t>
      </w:r>
    </w:p>
    <w:p w14:paraId="3BCB929D" w14:textId="77777777" w:rsidR="00B134C3" w:rsidRPr="0032190F" w:rsidRDefault="00B134C3" w:rsidP="00242C0F">
      <w:pPr>
        <w:rPr>
          <w:lang w:val="fr-FR"/>
        </w:rPr>
      </w:pPr>
    </w:p>
    <w:p w14:paraId="0BC4712C" w14:textId="77777777" w:rsidR="003D3CB2" w:rsidRPr="0032190F" w:rsidRDefault="003D3CB2" w:rsidP="00426FF9">
      <w:pPr>
        <w:pStyle w:val="Heading1"/>
      </w:pPr>
      <w:bookmarkStart w:id="4800" w:name="Sit_Athenes"/>
      <w:r w:rsidRPr="0032190F">
        <w:t>ATHENES</w:t>
      </w:r>
    </w:p>
    <w:bookmarkEnd w:id="4800"/>
    <w:p w14:paraId="0A365A30" w14:textId="77777777" w:rsidR="003D3CB2" w:rsidRPr="0032190F" w:rsidRDefault="003D3CB2" w:rsidP="00242C0F">
      <w:pPr>
        <w:rPr>
          <w:lang w:val="fr-FR"/>
        </w:rPr>
      </w:pPr>
    </w:p>
    <w:p w14:paraId="22984791" w14:textId="3C765049" w:rsidR="00C82602" w:rsidRPr="00DA0850" w:rsidRDefault="00536FC7" w:rsidP="00C82602">
      <w:pPr>
        <w:rPr>
          <w:lang w:val="fr-FR"/>
        </w:rPr>
      </w:pPr>
      <w:r w:rsidRPr="0032190F">
        <w:rPr>
          <w:lang w:val="fr-FR"/>
        </w:rPr>
        <w:t>« Athènes »</w:t>
      </w:r>
      <w:r w:rsidR="00144578">
        <w:rPr>
          <w:lang w:val="fr-FR"/>
        </w:rPr>
        <w:t xml:space="preserve">, </w:t>
      </w:r>
      <w:r w:rsidR="00144578" w:rsidRPr="0032190F">
        <w:rPr>
          <w:lang w:val="fr-FR"/>
        </w:rPr>
        <w:t xml:space="preserve">en Attique, </w:t>
      </w:r>
      <w:r w:rsidRPr="0032190F">
        <w:rPr>
          <w:lang w:val="fr-FR"/>
        </w:rPr>
        <w:t xml:space="preserve"> prend son « s » final du </w:t>
      </w:r>
      <w:hyperlink r:id="rId11843" w:anchor="Cul_Proto_Soc_Habitat_Protourb_syn" w:history="1">
        <w:r w:rsidR="00C82602" w:rsidRPr="00DA0850">
          <w:rPr>
            <w:rStyle w:val="Hyperlink"/>
            <w:lang w:val="fr-FR"/>
          </w:rPr>
          <w:t>synécisme</w:t>
        </w:r>
      </w:hyperlink>
      <w:r w:rsidR="00C82602" w:rsidRPr="00DA0850">
        <w:rPr>
          <w:lang w:val="fr-FR"/>
        </w:rPr>
        <w:t xml:space="preserve"> </w:t>
      </w:r>
      <w:r w:rsidRPr="0032190F">
        <w:rPr>
          <w:lang w:val="fr-FR"/>
        </w:rPr>
        <w:t>de différents villages (F. Mazière com. pers.)</w:t>
      </w:r>
      <w:r w:rsidR="00C82602" w:rsidRPr="00DA0850">
        <w:rPr>
          <w:lang w:val="fr-FR"/>
        </w:rPr>
        <w:t xml:space="preserve"> </w:t>
      </w:r>
    </w:p>
    <w:p w14:paraId="622E9590" w14:textId="46FE4D88" w:rsidR="00536FC7" w:rsidRPr="0032190F" w:rsidRDefault="00536FC7" w:rsidP="00242C0F">
      <w:pPr>
        <w:rPr>
          <w:lang w:val="fr-FR"/>
        </w:rPr>
      </w:pPr>
    </w:p>
    <w:p w14:paraId="302CA302" w14:textId="77777777" w:rsidR="00EC6FD6" w:rsidRPr="0032190F" w:rsidRDefault="00EC6FD6" w:rsidP="00242C0F">
      <w:pPr>
        <w:rPr>
          <w:lang w:val="fr-FR"/>
        </w:rPr>
      </w:pPr>
    </w:p>
    <w:p w14:paraId="3B765A92" w14:textId="5110150C" w:rsidR="00EC6FD6" w:rsidRPr="0032190F" w:rsidRDefault="00EC6FD6" w:rsidP="00EC6FD6">
      <w:pPr>
        <w:jc w:val="both"/>
        <w:rPr>
          <w:lang w:val="fr-FR"/>
        </w:rPr>
      </w:pPr>
      <w:r w:rsidRPr="0032190F">
        <w:rPr>
          <w:lang w:val="fr-FR"/>
        </w:rPr>
        <w:t xml:space="preserve">L'acropole est construite pour enclore une fontaine souterrainée entre le </w:t>
      </w:r>
      <w:r w:rsidR="001D7A95">
        <w:rPr>
          <w:lang w:val="fr-FR"/>
        </w:rPr>
        <w:t>HR</w:t>
      </w:r>
      <w:hyperlink r:id="rId11844" w:anchor="Cul_Helladique_Recent_IIIA" w:history="1">
        <w:r w:rsidR="001D7A95" w:rsidRPr="001D7A95">
          <w:rPr>
            <w:rStyle w:val="Hyperlink"/>
            <w:lang w:val="fr-FR"/>
          </w:rPr>
          <w:t>IIIA</w:t>
        </w:r>
      </w:hyperlink>
      <w:r w:rsidRPr="0032190F">
        <w:rPr>
          <w:lang w:val="fr-FR"/>
        </w:rPr>
        <w:t>2 et le HRIIIB2 (BIB 2301 p. 36)</w:t>
      </w:r>
    </w:p>
    <w:p w14:paraId="467D5A85" w14:textId="77777777" w:rsidR="00536FC7" w:rsidRPr="0032190F" w:rsidRDefault="00536FC7" w:rsidP="00242C0F">
      <w:pPr>
        <w:rPr>
          <w:lang w:val="fr-FR"/>
        </w:rPr>
      </w:pPr>
    </w:p>
    <w:p w14:paraId="52068518" w14:textId="3A18CB34" w:rsidR="00010784" w:rsidRPr="0032190F" w:rsidRDefault="00010784" w:rsidP="00242C0F">
      <w:pPr>
        <w:rPr>
          <w:lang w:val="fr-FR"/>
        </w:rPr>
      </w:pPr>
      <w:r w:rsidRPr="0032190F">
        <w:rPr>
          <w:lang w:val="fr-FR"/>
        </w:rPr>
        <w:t xml:space="preserve">80% du mobilier métallique des tombes </w:t>
      </w:r>
      <w:hyperlink r:id="rId11845" w:anchor="Cul_Grecs_Protogeometrique" w:history="1">
        <w:r w:rsidRPr="0032190F">
          <w:rPr>
            <w:rStyle w:val="Hyperlink"/>
            <w:lang w:val="fr-FR"/>
          </w:rPr>
          <w:t>protogéométriques</w:t>
        </w:r>
      </w:hyperlink>
      <w:r w:rsidRPr="0032190F">
        <w:rPr>
          <w:lang w:val="fr-FR"/>
        </w:rPr>
        <w:t xml:space="preserve"> d’Athènes est composé par des objets en fer (BIB 2160)v. « période de transition »</w:t>
      </w:r>
    </w:p>
    <w:p w14:paraId="5F2CCF52" w14:textId="77777777" w:rsidR="00010784" w:rsidRPr="0032190F" w:rsidRDefault="00010784" w:rsidP="00242C0F">
      <w:pPr>
        <w:rPr>
          <w:lang w:val="fr-FR"/>
        </w:rPr>
      </w:pPr>
    </w:p>
    <w:p w14:paraId="551A6251" w14:textId="77777777" w:rsidR="00975FFD" w:rsidRPr="0032190F" w:rsidRDefault="00975FFD" w:rsidP="00242C0F">
      <w:pPr>
        <w:rPr>
          <w:lang w:val="fr-FR"/>
        </w:rPr>
      </w:pPr>
      <w:r w:rsidRPr="0032190F">
        <w:rPr>
          <w:lang w:val="fr-FR"/>
        </w:rPr>
        <w:t>Athènes semble être un centre important de Méditerranée orientale au cours du 8</w:t>
      </w:r>
      <w:r w:rsidRPr="0032190F">
        <w:rPr>
          <w:vertAlign w:val="superscript"/>
          <w:lang w:val="fr-FR"/>
        </w:rPr>
        <w:t>e</w:t>
      </w:r>
      <w:r w:rsidRPr="0032190F">
        <w:rPr>
          <w:lang w:val="fr-FR"/>
        </w:rPr>
        <w:t xml:space="preserve"> s aec</w:t>
      </w:r>
      <w:r w:rsidRPr="0032190F">
        <w:rPr>
          <w:rStyle w:val="st"/>
          <w:lang w:val="fr-FR"/>
        </w:rPr>
        <w:t>(</w:t>
      </w:r>
      <w:r w:rsidRPr="0032190F">
        <w:rPr>
          <w:lang w:val="fr-FR"/>
        </w:rPr>
        <w:t>BIB 1877 p. 44)</w:t>
      </w:r>
    </w:p>
    <w:p w14:paraId="703A9BFC" w14:textId="77777777" w:rsidR="00975FFD" w:rsidRPr="0032190F" w:rsidRDefault="00975FFD" w:rsidP="00242C0F">
      <w:pPr>
        <w:rPr>
          <w:lang w:val="fr-FR"/>
        </w:rPr>
      </w:pPr>
    </w:p>
    <w:p w14:paraId="137EF53B" w14:textId="256429E2" w:rsidR="003D3CB2" w:rsidRPr="0032190F" w:rsidRDefault="001856B4" w:rsidP="00242C0F">
      <w:pPr>
        <w:rPr>
          <w:lang w:val="fr-FR"/>
        </w:rPr>
      </w:pPr>
      <w:r w:rsidRPr="0032190F">
        <w:rPr>
          <w:lang w:val="fr-FR"/>
        </w:rPr>
        <w:t xml:space="preserve">Le site d’Athènes, </w:t>
      </w:r>
      <w:r w:rsidR="003D3CB2" w:rsidRPr="0032190F">
        <w:rPr>
          <w:lang w:val="fr-FR"/>
        </w:rPr>
        <w:t xml:space="preserve">en </w:t>
      </w:r>
      <w:hyperlink r:id="rId11846" w:anchor="Cul_Grecs_Classique" w:history="1">
        <w:r w:rsidR="003D3CB2" w:rsidRPr="0032190F">
          <w:rPr>
            <w:rStyle w:val="Hyperlink"/>
            <w:lang w:val="fr-FR"/>
          </w:rPr>
          <w:t>Grèce antique</w:t>
        </w:r>
      </w:hyperlink>
      <w:r w:rsidR="003D3CB2" w:rsidRPr="0032190F">
        <w:rPr>
          <w:lang w:val="fr-FR"/>
        </w:rPr>
        <w:t>. A la fin du 6</w:t>
      </w:r>
      <w:r w:rsidR="003D3CB2" w:rsidRPr="0032190F">
        <w:rPr>
          <w:vertAlign w:val="superscript"/>
          <w:lang w:val="fr-FR"/>
        </w:rPr>
        <w:t>e</w:t>
      </w:r>
      <w:r w:rsidR="003D3CB2" w:rsidRPr="0032190F">
        <w:rPr>
          <w:lang w:val="fr-FR"/>
        </w:rPr>
        <w:t xml:space="preserve"> s. av.,on comptait quelques 80000 esclaves venu pour la plupart de la </w:t>
      </w:r>
      <w:r w:rsidR="00DA306D" w:rsidRPr="0032190F">
        <w:rPr>
          <w:lang w:val="fr-FR"/>
        </w:rPr>
        <w:t>C</w:t>
      </w:r>
      <w:r w:rsidR="003D3CB2" w:rsidRPr="0032190F">
        <w:rPr>
          <w:lang w:val="fr-FR"/>
        </w:rPr>
        <w:t>eltique)</w:t>
      </w:r>
      <w:r w:rsidR="006B1952" w:rsidRPr="0032190F">
        <w:rPr>
          <w:lang w:val="fr-FR"/>
        </w:rPr>
        <w:t xml:space="preserve"> (BIB 1647)</w:t>
      </w:r>
      <w:r w:rsidR="00B1288D" w:rsidRPr="0032190F">
        <w:rPr>
          <w:lang w:val="fr-FR"/>
        </w:rPr>
        <w:t>.</w:t>
      </w:r>
    </w:p>
    <w:p w14:paraId="08929474" w14:textId="77777777" w:rsidR="00B134C3" w:rsidRPr="0032190F" w:rsidRDefault="00B134C3" w:rsidP="00242C0F">
      <w:pPr>
        <w:rPr>
          <w:lang w:val="fr-FR"/>
        </w:rPr>
      </w:pPr>
    </w:p>
    <w:p w14:paraId="7A55EC92" w14:textId="77777777" w:rsidR="00B134C3" w:rsidRPr="0032190F" w:rsidRDefault="00B134C3" w:rsidP="00242C0F">
      <w:pPr>
        <w:jc w:val="both"/>
        <w:rPr>
          <w:lang w:val="fr-FR"/>
        </w:rPr>
      </w:pPr>
      <w:r w:rsidRPr="0032190F">
        <w:rPr>
          <w:lang w:val="fr-FR"/>
        </w:rPr>
        <w:t xml:space="preserve">Athènes produisait une monnaie qui avait une certaine + value entre le </w:t>
      </w:r>
      <w:r w:rsidR="00D51943" w:rsidRPr="0032190F">
        <w:rPr>
          <w:lang w:val="fr-FR"/>
        </w:rPr>
        <w:t>6</w:t>
      </w:r>
      <w:r w:rsidR="00D51943" w:rsidRPr="0032190F">
        <w:rPr>
          <w:vertAlign w:val="superscript"/>
          <w:lang w:val="fr-FR"/>
        </w:rPr>
        <w:t>e</w:t>
      </w:r>
      <w:r w:rsidRPr="0032190F">
        <w:rPr>
          <w:lang w:val="fr-FR"/>
        </w:rPr>
        <w:t xml:space="preserve"> et le </w:t>
      </w:r>
      <w:r w:rsidR="00D51943" w:rsidRPr="0032190F">
        <w:rPr>
          <w:lang w:val="fr-FR"/>
        </w:rPr>
        <w:t>1</w:t>
      </w:r>
      <w:r w:rsidR="00D51943" w:rsidRPr="0032190F">
        <w:rPr>
          <w:vertAlign w:val="superscript"/>
          <w:lang w:val="fr-FR"/>
        </w:rPr>
        <w:t>e</w:t>
      </w:r>
      <w:r w:rsidRPr="0032190F">
        <w:rPr>
          <w:lang w:val="fr-FR"/>
        </w:rPr>
        <w:t>. L’étalon était d’argent et l’unité le drachme. Une chouette était représentée : (</w:t>
      </w:r>
      <w:r w:rsidRPr="0032190F">
        <w:rPr>
          <w:i/>
          <w:lang w:val="fr-FR"/>
        </w:rPr>
        <w:t>glaukes</w:t>
      </w:r>
      <w:r w:rsidRPr="0032190F">
        <w:rPr>
          <w:lang w:val="fr-FR"/>
        </w:rPr>
        <w:t xml:space="preserve"> : « qui nichent dans les bourses » selon un mot d’Aristophane). L’intérêt d’un vendeur allogène était de rapatrier cette dernière. Elle est diffusée largement aux </w:t>
      </w:r>
      <w:r w:rsidR="00D51943" w:rsidRPr="0032190F">
        <w:rPr>
          <w:lang w:val="fr-FR"/>
        </w:rPr>
        <w:t xml:space="preserve">6 </w:t>
      </w:r>
      <w:r w:rsidRPr="0032190F">
        <w:rPr>
          <w:lang w:val="fr-FR"/>
        </w:rPr>
        <w:t xml:space="preserve">et </w:t>
      </w:r>
      <w:r w:rsidR="00D51943" w:rsidRPr="0032190F">
        <w:rPr>
          <w:lang w:val="fr-FR"/>
        </w:rPr>
        <w:t>5</w:t>
      </w:r>
      <w:r w:rsidR="00D51943" w:rsidRPr="0032190F">
        <w:rPr>
          <w:vertAlign w:val="superscript"/>
          <w:lang w:val="fr-FR"/>
        </w:rPr>
        <w:t>e</w:t>
      </w:r>
      <w:r w:rsidRPr="0032190F">
        <w:rPr>
          <w:lang w:val="fr-FR"/>
        </w:rPr>
        <w:t>siècles. La monnaie athénienne finit même par être acceptée comme instrument d’échange international et dans la suite il en fut de même pour les monnaies frappées par Philippe et Alexandre. Elle est « retirée » au IVe alors qu’Alexandre étend son empire. D’un poids de 4,250 g</w:t>
      </w:r>
      <w:r w:rsidR="00E21EA7" w:rsidRPr="0032190F">
        <w:rPr>
          <w:lang w:val="fr-FR"/>
        </w:rPr>
        <w:t xml:space="preserve"> (BIB Master 2 Nice)</w:t>
      </w:r>
    </w:p>
    <w:p w14:paraId="4D61935A" w14:textId="77777777" w:rsidR="00403552" w:rsidRPr="0032190F" w:rsidRDefault="00403552" w:rsidP="00242C0F">
      <w:pPr>
        <w:jc w:val="both"/>
        <w:rPr>
          <w:lang w:val="fr-FR"/>
        </w:rPr>
      </w:pPr>
    </w:p>
    <w:p w14:paraId="335EB658" w14:textId="77777777" w:rsidR="00403552" w:rsidRPr="0032190F" w:rsidRDefault="00403552" w:rsidP="00242C0F">
      <w:pPr>
        <w:rPr>
          <w:lang w:val="fr-FR"/>
        </w:rPr>
      </w:pPr>
      <w:r w:rsidRPr="0032190F">
        <w:rPr>
          <w:lang w:val="fr-FR"/>
        </w:rPr>
        <w:t xml:space="preserve">En 593, Solon est archonte d’Athènes. Son premier législateur (BIB arte, </w:t>
      </w:r>
      <w:r w:rsidRPr="0032190F">
        <w:rPr>
          <w:i/>
          <w:lang w:val="fr-FR"/>
        </w:rPr>
        <w:t>L’invention de l’Occident</w:t>
      </w:r>
      <w:r w:rsidRPr="0032190F">
        <w:rPr>
          <w:lang w:val="fr-FR"/>
        </w:rPr>
        <w:t>, 2015).</w:t>
      </w:r>
    </w:p>
    <w:p w14:paraId="53860EDB" w14:textId="77777777" w:rsidR="00403552" w:rsidRPr="0032190F" w:rsidRDefault="00403552" w:rsidP="00242C0F">
      <w:pPr>
        <w:jc w:val="both"/>
        <w:rPr>
          <w:lang w:val="fr-FR"/>
        </w:rPr>
      </w:pPr>
    </w:p>
    <w:p w14:paraId="58F4CCEF" w14:textId="77777777" w:rsidR="00403552" w:rsidRPr="0032190F" w:rsidRDefault="00403552" w:rsidP="00242C0F">
      <w:pPr>
        <w:rPr>
          <w:lang w:val="fr-FR"/>
        </w:rPr>
      </w:pPr>
      <w:r w:rsidRPr="0032190F">
        <w:rPr>
          <w:lang w:val="fr-FR"/>
        </w:rPr>
        <w:t xml:space="preserve">Système politique ≠ de Sparte (BIB arte, </w:t>
      </w:r>
      <w:r w:rsidRPr="0032190F">
        <w:rPr>
          <w:i/>
          <w:lang w:val="fr-FR"/>
        </w:rPr>
        <w:t>L’invention de l’Occident</w:t>
      </w:r>
      <w:r w:rsidRPr="0032190F">
        <w:rPr>
          <w:lang w:val="fr-FR"/>
        </w:rPr>
        <w:t>, 2015).</w:t>
      </w:r>
    </w:p>
    <w:p w14:paraId="4266E3CF" w14:textId="77777777" w:rsidR="00D51943" w:rsidRPr="0032190F" w:rsidRDefault="00D51943" w:rsidP="00242C0F">
      <w:pPr>
        <w:rPr>
          <w:lang w:val="fr-FR"/>
        </w:rPr>
      </w:pPr>
    </w:p>
    <w:p w14:paraId="003E6720" w14:textId="77777777" w:rsidR="001538E3" w:rsidRPr="0032190F" w:rsidRDefault="007F5A44" w:rsidP="007F5A44">
      <w:pPr>
        <w:pStyle w:val="Heading2"/>
        <w:rPr>
          <w:lang w:eastAsia="en-GB"/>
        </w:rPr>
      </w:pPr>
      <w:bookmarkStart w:id="4801" w:name="Sit_Areopage"/>
      <w:r w:rsidRPr="0032190F">
        <w:rPr>
          <w:lang w:eastAsia="en-GB"/>
        </w:rPr>
        <w:t>Aeropage</w:t>
      </w:r>
      <w:bookmarkEnd w:id="4801"/>
    </w:p>
    <w:p w14:paraId="7506F1D1" w14:textId="77777777" w:rsidR="001538E3" w:rsidRPr="0032190F" w:rsidRDefault="001538E3" w:rsidP="007F5A44">
      <w:pPr>
        <w:jc w:val="both"/>
        <w:rPr>
          <w:lang w:val="fr-FR" w:eastAsia="en-GB"/>
        </w:rPr>
      </w:pPr>
    </w:p>
    <w:p w14:paraId="2677CBCD" w14:textId="77777777" w:rsidR="00174B6F" w:rsidRPr="0032190F" w:rsidRDefault="00174B6F" w:rsidP="007F5A44">
      <w:pPr>
        <w:jc w:val="both"/>
        <w:rPr>
          <w:lang w:val="fr-FR" w:eastAsia="en-GB"/>
        </w:rPr>
      </w:pPr>
      <w:r w:rsidRPr="0032190F">
        <w:rPr>
          <w:lang w:val="fr-FR" w:eastAsia="en-GB"/>
        </w:rPr>
        <w:t>Areopagus. Nécropole à incinération sur la colline de l’Aéropage (Athènes, Grèce), datée du Géométrique ancien (</w:t>
      </w:r>
      <w:r w:rsidRPr="0032190F">
        <w:rPr>
          <w:i/>
          <w:lang w:val="fr-FR" w:eastAsia="en-GB"/>
        </w:rPr>
        <w:t>Early Geometric</w:t>
      </w:r>
      <w:r w:rsidRPr="0032190F">
        <w:rPr>
          <w:lang w:val="fr-FR" w:eastAsia="en-GB"/>
        </w:rPr>
        <w:t>). La tombe dite du Guerrier (</w:t>
      </w:r>
      <w:r w:rsidRPr="0032190F">
        <w:rPr>
          <w:i/>
          <w:lang w:val="fr-FR" w:eastAsia="en-GB"/>
        </w:rPr>
        <w:t>Warrior’s grave</w:t>
      </w:r>
      <w:r w:rsidRPr="0032190F">
        <w:rPr>
          <w:lang w:val="fr-FR" w:eastAsia="en-GB"/>
        </w:rPr>
        <w:t>) comprenanit un individu d’une trentaine d’années, une amphore urne, une épée en fer délibéramment courbée et « détruite » (</w:t>
      </w:r>
      <w:r w:rsidRPr="0032190F">
        <w:rPr>
          <w:i/>
          <w:lang w:val="fr-FR" w:eastAsia="en-GB"/>
        </w:rPr>
        <w:t>curled and « killed »</w:t>
      </w:r>
      <w:r w:rsidRPr="0032190F">
        <w:rPr>
          <w:lang w:val="fr-FR" w:eastAsia="en-GB"/>
        </w:rPr>
        <w:t>), etc.</w:t>
      </w:r>
    </w:p>
    <w:p w14:paraId="5CD2367C" w14:textId="7FA353CA" w:rsidR="00174B6F" w:rsidRPr="0032190F" w:rsidRDefault="00174B6F" w:rsidP="007F5A44">
      <w:pPr>
        <w:rPr>
          <w:lang w:val="fr-FR" w:eastAsia="en-GB"/>
        </w:rPr>
      </w:pPr>
      <w:r w:rsidRPr="0032190F">
        <w:rPr>
          <w:lang w:val="fr-FR" w:eastAsia="en-GB"/>
        </w:rPr>
        <w:t xml:space="preserve">L’urne amphore porte un décor dans un registre retangulaire isolé sur le col : </w:t>
      </w:r>
      <w:hyperlink r:id="rId11847" w:anchor="Cul_Proto_Art_TAC_T_g_creneaux" w:history="1">
        <w:r w:rsidRPr="0032190F">
          <w:rPr>
            <w:rStyle w:val="Hyperlink"/>
            <w:lang w:val="fr-FR" w:eastAsia="en-GB"/>
          </w:rPr>
          <w:t>créneaux</w:t>
        </w:r>
      </w:hyperlink>
      <w:r w:rsidRPr="0032190F">
        <w:rPr>
          <w:lang w:val="fr-FR" w:eastAsia="en-GB"/>
        </w:rPr>
        <w:t xml:space="preserve">, frise de </w:t>
      </w:r>
      <w:hyperlink r:id="rId11848" w:anchor="Cul_Proto_Art_TAC_T_g_chevrons" w:history="1">
        <w:r w:rsidRPr="0032190F">
          <w:rPr>
            <w:rStyle w:val="Hyperlink"/>
            <w:lang w:val="fr-FR" w:eastAsia="en-GB"/>
          </w:rPr>
          <w:t>chevrons</w:t>
        </w:r>
      </w:hyperlink>
      <w:r w:rsidRPr="0032190F">
        <w:rPr>
          <w:lang w:val="fr-FR" w:eastAsia="en-GB"/>
        </w:rPr>
        <w:t>, etc. (BIB 1876)</w:t>
      </w:r>
    </w:p>
    <w:p w14:paraId="07812A09" w14:textId="77777777" w:rsidR="00174B6F" w:rsidRPr="0032190F" w:rsidRDefault="00174B6F" w:rsidP="007F5A44">
      <w:pPr>
        <w:rPr>
          <w:lang w:val="fr-FR" w:eastAsia="en-GB"/>
        </w:rPr>
      </w:pPr>
    </w:p>
    <w:p w14:paraId="01365FD5" w14:textId="77777777" w:rsidR="00174B6F" w:rsidRPr="0032190F" w:rsidRDefault="00174B6F" w:rsidP="007F5A44">
      <w:pPr>
        <w:rPr>
          <w:lang w:val="fr-FR" w:eastAsia="en-GB"/>
        </w:rPr>
      </w:pPr>
      <w:r w:rsidRPr="0032190F">
        <w:rPr>
          <w:lang w:val="fr-FR" w:eastAsia="en-GB"/>
        </w:rPr>
        <w:t>v. Nécropole du Kerameikos (du Céramique)</w:t>
      </w:r>
    </w:p>
    <w:p w14:paraId="1E072993" w14:textId="77777777" w:rsidR="00174B6F" w:rsidRPr="0032190F" w:rsidRDefault="00174B6F" w:rsidP="007F5A44">
      <w:pPr>
        <w:rPr>
          <w:lang w:val="fr-FR"/>
        </w:rPr>
      </w:pPr>
    </w:p>
    <w:p w14:paraId="13D2B2EA" w14:textId="77777777" w:rsidR="00DA306D" w:rsidRPr="0032190F" w:rsidRDefault="00DA306D" w:rsidP="007F5A44">
      <w:pPr>
        <w:jc w:val="both"/>
        <w:rPr>
          <w:lang w:val="fr-FR"/>
        </w:rPr>
      </w:pPr>
    </w:p>
    <w:p w14:paraId="15267711" w14:textId="77777777" w:rsidR="00DA306D" w:rsidRPr="0032190F" w:rsidRDefault="00DA306D" w:rsidP="007F5A44">
      <w:pPr>
        <w:pStyle w:val="Heading3"/>
      </w:pPr>
      <w:bookmarkStart w:id="4802" w:name="Sit_Dipylon"/>
      <w:r w:rsidRPr="0032190F">
        <w:t>Dipylon (atelier</w:t>
      </w:r>
      <w:r w:rsidR="001041BD" w:rsidRPr="0032190F">
        <w:t xml:space="preserve"> du / maître du</w:t>
      </w:r>
      <w:r w:rsidR="00AA4752" w:rsidRPr="0032190F">
        <w:t xml:space="preserve"> / cimetière</w:t>
      </w:r>
      <w:r w:rsidRPr="0032190F">
        <w:t>)</w:t>
      </w:r>
    </w:p>
    <w:bookmarkEnd w:id="4802"/>
    <w:p w14:paraId="7FB27DE8" w14:textId="77777777" w:rsidR="001041BD" w:rsidRPr="0032190F" w:rsidRDefault="001041BD" w:rsidP="007F5A44">
      <w:pPr>
        <w:rPr>
          <w:lang w:val="fr-FR"/>
        </w:rPr>
      </w:pPr>
      <w:r w:rsidRPr="0032190F">
        <w:rPr>
          <w:lang w:val="fr-FR"/>
        </w:rPr>
        <w:t>Il doit son nom à un groupe de vases funéraires dont la plupart ont été découverts à Athènes dans la nécropole du Céramique, près de la porte du Dipylon (wiki)</w:t>
      </w:r>
    </w:p>
    <w:p w14:paraId="7D9534B6" w14:textId="77777777" w:rsidR="00AA4752" w:rsidRPr="0032190F" w:rsidRDefault="00AA4752" w:rsidP="007F5A44">
      <w:pPr>
        <w:rPr>
          <w:lang w:val="fr-FR"/>
        </w:rPr>
      </w:pPr>
    </w:p>
    <w:p w14:paraId="60142346" w14:textId="0DDD8F69" w:rsidR="00AA4752" w:rsidRPr="0032190F" w:rsidRDefault="00AA4752" w:rsidP="007F5A44">
      <w:pPr>
        <w:rPr>
          <w:lang w:val="fr-FR"/>
        </w:rPr>
      </w:pPr>
      <w:r w:rsidRPr="0032190F">
        <w:rPr>
          <w:lang w:val="fr-FR"/>
        </w:rPr>
        <w:t xml:space="preserve">Les vases monumentaux du Dipylon été des marqueurs de tombes. Ils sont caratéristiques du </w:t>
      </w:r>
      <w:hyperlink r:id="rId11849" w:anchor="Cul_Grecs_Geometrique_recent" w:history="1">
        <w:r w:rsidRPr="0032190F">
          <w:rPr>
            <w:rStyle w:val="Hyperlink"/>
            <w:lang w:val="fr-FR"/>
          </w:rPr>
          <w:t>Géométrique récent</w:t>
        </w:r>
      </w:hyperlink>
      <w:r w:rsidRPr="0032190F">
        <w:rPr>
          <w:lang w:val="fr-FR"/>
        </w:rPr>
        <w:t xml:space="preserve"> (</w:t>
      </w:r>
      <w:r w:rsidRPr="0032190F">
        <w:rPr>
          <w:i/>
          <w:lang w:val="fr-FR"/>
        </w:rPr>
        <w:t>Geometrico Final</w:t>
      </w:r>
      <w:r w:rsidRPr="0032190F">
        <w:rPr>
          <w:lang w:val="fr-FR"/>
        </w:rPr>
        <w:t>) (BIB 2187 p. 402)</w:t>
      </w:r>
    </w:p>
    <w:p w14:paraId="7F9A29B0" w14:textId="77777777" w:rsidR="001041BD" w:rsidRPr="0032190F" w:rsidRDefault="001041BD" w:rsidP="007F5A44">
      <w:pPr>
        <w:rPr>
          <w:lang w:val="fr-FR"/>
        </w:rPr>
      </w:pPr>
    </w:p>
    <w:p w14:paraId="583E4F67" w14:textId="130D5EDA" w:rsidR="00DA306D" w:rsidRPr="0032190F" w:rsidRDefault="00DA306D" w:rsidP="007F5A44">
      <w:pPr>
        <w:rPr>
          <w:lang w:val="fr-FR"/>
        </w:rPr>
      </w:pPr>
      <w:r w:rsidRPr="0032190F">
        <w:rPr>
          <w:lang w:val="fr-FR"/>
        </w:rPr>
        <w:t>Le cimetière du Dipylon, dans la rue du Pyrée (</w:t>
      </w:r>
      <w:hyperlink r:id="rId11850" w:anchor="Sit_Athenes" w:history="1">
        <w:r w:rsidR="00787F83" w:rsidRPr="0032190F">
          <w:rPr>
            <w:rStyle w:val="Hyperlink"/>
            <w:lang w:val="fr-FR"/>
          </w:rPr>
          <w:t>Athènes</w:t>
        </w:r>
      </w:hyperlink>
      <w:r w:rsidRPr="0032190F">
        <w:rPr>
          <w:lang w:val="fr-FR"/>
        </w:rPr>
        <w:t>), a livré une abondante documentation céramique, est l’un des premiers proprement fouillé (SS BIB).</w:t>
      </w:r>
    </w:p>
    <w:p w14:paraId="69791608" w14:textId="7910E20C" w:rsidR="00DA306D" w:rsidRPr="0032190F" w:rsidRDefault="00DA306D" w:rsidP="007F5A44">
      <w:pPr>
        <w:jc w:val="both"/>
        <w:rPr>
          <w:lang w:val="fr-FR"/>
        </w:rPr>
      </w:pPr>
      <w:r w:rsidRPr="0032190F">
        <w:rPr>
          <w:lang w:val="fr-FR"/>
        </w:rPr>
        <w:t xml:space="preserve">Le fleuron de la collection de vases </w:t>
      </w:r>
      <w:hyperlink r:id="rId11851" w:anchor="Cul_Grecs_Geometrique_Recent" w:history="1">
        <w:r w:rsidR="00787F83" w:rsidRPr="0032190F">
          <w:rPr>
            <w:rStyle w:val="Hyperlink"/>
            <w:lang w:val="fr-FR"/>
          </w:rPr>
          <w:t>G</w:t>
        </w:r>
        <w:r w:rsidRPr="0032190F">
          <w:rPr>
            <w:rStyle w:val="Hyperlink"/>
            <w:lang w:val="fr-FR"/>
          </w:rPr>
          <w:t>éométriques</w:t>
        </w:r>
      </w:hyperlink>
      <w:r w:rsidRPr="0032190F">
        <w:rPr>
          <w:lang w:val="fr-FR"/>
        </w:rPr>
        <w:t>sort de l’atelier de Dipylon qui réinvente au milieu du 8</w:t>
      </w:r>
      <w:r w:rsidRPr="0032190F">
        <w:rPr>
          <w:vertAlign w:val="superscript"/>
          <w:lang w:val="fr-FR"/>
        </w:rPr>
        <w:t>e</w:t>
      </w:r>
      <w:r w:rsidRPr="0032190F">
        <w:rPr>
          <w:lang w:val="fr-FR"/>
        </w:rPr>
        <w:t xml:space="preserve"> s. aec la </w:t>
      </w:r>
      <w:hyperlink r:id="rId11852" w:anchor="Cul_Proto_Art_TAC_T_a" w:history="1">
        <w:r w:rsidR="00B64961" w:rsidRPr="0032190F">
          <w:rPr>
            <w:rStyle w:val="Hyperlink"/>
            <w:lang w:val="fr-FR"/>
          </w:rPr>
          <w:t>figure humaine</w:t>
        </w:r>
      </w:hyperlink>
      <w:r w:rsidR="009A6383" w:rsidRPr="0032190F">
        <w:rPr>
          <w:lang w:val="fr-FR"/>
        </w:rPr>
        <w:t xml:space="preserve">, </w:t>
      </w:r>
      <w:r w:rsidRPr="0032190F">
        <w:rPr>
          <w:lang w:val="fr-FR"/>
        </w:rPr>
        <w:t>disparue du répertoire décoratif</w:t>
      </w:r>
      <w:r w:rsidR="009A6383" w:rsidRPr="0032190F">
        <w:rPr>
          <w:lang w:val="fr-FR"/>
        </w:rPr>
        <w:t>,</w:t>
      </w:r>
      <w:r w:rsidRPr="0032190F">
        <w:rPr>
          <w:lang w:val="fr-FR"/>
        </w:rPr>
        <w:t xml:space="preserve"> pour contenter une clientèle </w:t>
      </w:r>
      <w:r w:rsidRPr="0032190F">
        <w:rPr>
          <w:lang w:val="fr-FR"/>
        </w:rPr>
        <w:lastRenderedPageBreak/>
        <w:t xml:space="preserve">aristocratique. Les amphores sont employées pour les tombes féminines et les </w:t>
      </w:r>
      <w:hyperlink r:id="rId11853" w:anchor="Cul_Grecs__Céramique_typ_Crat" w:history="1">
        <w:r w:rsidR="00B871A1" w:rsidRPr="00B871A1">
          <w:rPr>
            <w:rStyle w:val="Hyperlink"/>
            <w:lang w:val="fr-FR"/>
          </w:rPr>
          <w:t>cratère</w:t>
        </w:r>
      </w:hyperlink>
      <w:r w:rsidR="00B871A1" w:rsidRPr="00B871A1">
        <w:rPr>
          <w:lang w:val="fr-FR"/>
        </w:rPr>
        <w:t xml:space="preserve"> </w:t>
      </w:r>
      <w:r w:rsidRPr="0032190F">
        <w:rPr>
          <w:lang w:val="fr-FR"/>
        </w:rPr>
        <w:t>sur les tombes masculines (BIB 1700)</w:t>
      </w:r>
    </w:p>
    <w:p w14:paraId="654F1529" w14:textId="1E9D58AC" w:rsidR="00B64961" w:rsidRPr="0032190F" w:rsidRDefault="00DA306D" w:rsidP="007F5A44">
      <w:pPr>
        <w:jc w:val="both"/>
        <w:rPr>
          <w:lang w:val="fr-FR"/>
        </w:rPr>
      </w:pPr>
      <w:r w:rsidRPr="0032190F">
        <w:rPr>
          <w:lang w:val="fr-FR"/>
        </w:rPr>
        <w:t xml:space="preserve">L’atelier du « Dipylon » qualifie l’art le plus accompli du Géométrique récent à Athènes. La décoration purement géométrique couvre toute la surface du vase à l’exception d’un espace reservé, de manière systématique, à une </w:t>
      </w:r>
      <w:r w:rsidRPr="0032190F">
        <w:rPr>
          <w:i/>
          <w:lang w:val="fr-FR"/>
        </w:rPr>
        <w:t>prothesis</w:t>
      </w:r>
      <w:r w:rsidRPr="0032190F">
        <w:rPr>
          <w:lang w:val="fr-FR"/>
        </w:rPr>
        <w:t xml:space="preserve"> (déploration du défunt figuré sur son lit de mort avec des </w:t>
      </w:r>
      <w:hyperlink r:id="rId11854" w:anchor="Cul_Proto_Art_TAC_T_a" w:history="1">
        <w:r w:rsidR="00673F0D" w:rsidRPr="0032190F">
          <w:rPr>
            <w:rStyle w:val="Hyperlink"/>
            <w:lang w:val="fr-FR"/>
          </w:rPr>
          <w:t>personnages</w:t>
        </w:r>
      </w:hyperlink>
      <w:r w:rsidRPr="0032190F">
        <w:rPr>
          <w:lang w:val="fr-FR"/>
        </w:rPr>
        <w:t>, en forme de sablier [</w:t>
      </w:r>
      <w:hyperlink r:id="rId11855" w:anchor="Cul_Art_TAC_c_frise_personnages" w:history="1">
        <w:r w:rsidR="00520D6B" w:rsidRPr="00520D6B">
          <w:rPr>
            <w:rStyle w:val="Hyperlink"/>
            <w:lang w:val="fr-FR" w:eastAsia="en-GB"/>
          </w:rPr>
          <w:t>frise de personnages</w:t>
        </w:r>
      </w:hyperlink>
      <w:r w:rsidRPr="0032190F">
        <w:rPr>
          <w:lang w:val="fr-FR"/>
        </w:rPr>
        <w:t>] éplorés</w:t>
      </w:r>
      <w:r w:rsidR="00673F0D" w:rsidRPr="0032190F">
        <w:rPr>
          <w:lang w:val="fr-FR"/>
        </w:rPr>
        <w:t>)</w:t>
      </w:r>
      <w:r w:rsidR="0054256F" w:rsidRPr="0032190F">
        <w:rPr>
          <w:lang w:val="fr-FR"/>
        </w:rPr>
        <w:t xml:space="preserve"> (BIB 203 p. 338) prothêsis = veillée du mort (wiki)</w:t>
      </w:r>
    </w:p>
    <w:p w14:paraId="25EBA116" w14:textId="77777777" w:rsidR="00DA306D" w:rsidRPr="0032190F" w:rsidRDefault="00DA306D" w:rsidP="007F5A44">
      <w:pPr>
        <w:jc w:val="both"/>
        <w:rPr>
          <w:lang w:val="fr-FR"/>
        </w:rPr>
      </w:pPr>
    </w:p>
    <w:p w14:paraId="5B8F7EA4" w14:textId="77777777" w:rsidR="00DA306D" w:rsidRPr="0032190F" w:rsidRDefault="00DA306D" w:rsidP="007F5A44">
      <w:pPr>
        <w:pStyle w:val="Heading4"/>
      </w:pPr>
      <w:r w:rsidRPr="0032190F">
        <w:t>Vases</w:t>
      </w:r>
    </w:p>
    <w:p w14:paraId="2AFA3584" w14:textId="167B0595" w:rsidR="00DA306D" w:rsidRPr="0032190F" w:rsidRDefault="00787F83" w:rsidP="00DA306D">
      <w:pPr>
        <w:jc w:val="both"/>
        <w:rPr>
          <w:lang w:val="fr-FR"/>
        </w:rPr>
      </w:pPr>
      <w:r w:rsidRPr="0032190F">
        <w:rPr>
          <w:lang w:val="fr-FR"/>
        </w:rPr>
        <w:t>-</w:t>
      </w:r>
      <w:hyperlink r:id="rId11856" w:anchor="Cul_Grecs__Céramique_typ_Crat" w:history="1">
        <w:r w:rsidR="00B871A1" w:rsidRPr="00B871A1">
          <w:rPr>
            <w:rStyle w:val="Hyperlink"/>
            <w:lang w:val="fr-FR"/>
          </w:rPr>
          <w:t>cratère</w:t>
        </w:r>
      </w:hyperlink>
      <w:r w:rsidR="00DA306D" w:rsidRPr="0032190F">
        <w:rPr>
          <w:lang w:val="fr-FR"/>
        </w:rPr>
        <w:t>, oeuvre du disciple le plus talentueux du Maître du Dipylon. Un fragment du vase est conservé à Athènes (BIB Louvre, Cratère A 522)</w:t>
      </w:r>
    </w:p>
    <w:p w14:paraId="5BE3DDEC" w14:textId="77777777" w:rsidR="001041BD" w:rsidRPr="0032190F" w:rsidRDefault="001041BD" w:rsidP="00DA306D">
      <w:pPr>
        <w:jc w:val="both"/>
        <w:rPr>
          <w:lang w:val="fr-FR"/>
        </w:rPr>
      </w:pPr>
      <w:r w:rsidRPr="0032190F">
        <w:rPr>
          <w:lang w:val="fr-FR"/>
        </w:rPr>
        <w:t>-Cratère, (BIB Louvre, Cratère A 517)</w:t>
      </w:r>
    </w:p>
    <w:p w14:paraId="4FC57FD3" w14:textId="77777777" w:rsidR="00DA306D" w:rsidRPr="0032190F" w:rsidRDefault="00787F83" w:rsidP="00DA306D">
      <w:pPr>
        <w:jc w:val="both"/>
        <w:rPr>
          <w:lang w:val="fr-FR"/>
        </w:rPr>
      </w:pPr>
      <w:r w:rsidRPr="0032190F">
        <w:rPr>
          <w:lang w:val="fr-FR"/>
        </w:rPr>
        <w:t>-</w:t>
      </w:r>
      <w:r w:rsidR="00DA306D" w:rsidRPr="0032190F">
        <w:rPr>
          <w:lang w:val="fr-FR"/>
        </w:rPr>
        <w:t>Amphore attique, ~760 aec, pied arrondi panse légèrement galbée épaule haute, col cylindrique lèvre évasées. Attribuée à l’atelier du « Dipylon » (</w:t>
      </w:r>
      <w:r w:rsidR="00AA4752" w:rsidRPr="0032190F">
        <w:rPr>
          <w:lang w:val="fr-FR"/>
        </w:rPr>
        <w:t>G</w:t>
      </w:r>
      <w:r w:rsidR="00DA306D" w:rsidRPr="0032190F">
        <w:rPr>
          <w:lang w:val="fr-FR"/>
        </w:rPr>
        <w:t>éométrique récent). Conservée à Athènes, Musée national archéologique  (BIB 203 figure sans numéro p. 339).</w:t>
      </w:r>
    </w:p>
    <w:p w14:paraId="66C59A5E" w14:textId="77777777" w:rsidR="007F5A44" w:rsidRPr="0032190F" w:rsidRDefault="007F5A44" w:rsidP="00DA306D">
      <w:pPr>
        <w:jc w:val="both"/>
        <w:rPr>
          <w:lang w:val="fr-FR"/>
        </w:rPr>
      </w:pPr>
    </w:p>
    <w:p w14:paraId="45BFE463" w14:textId="77777777" w:rsidR="007F5A44" w:rsidRPr="0032190F" w:rsidRDefault="007F5A44" w:rsidP="007F5A44">
      <w:pPr>
        <w:pStyle w:val="Heading2"/>
        <w:rPr>
          <w:lang w:eastAsia="en-GB"/>
        </w:rPr>
      </w:pPr>
      <w:bookmarkStart w:id="4803" w:name="Sit_Kerameikos"/>
      <w:r w:rsidRPr="0032190F">
        <w:rPr>
          <w:lang w:eastAsia="en-GB"/>
        </w:rPr>
        <w:t>Kerameikos</w:t>
      </w:r>
    </w:p>
    <w:bookmarkEnd w:id="4803"/>
    <w:p w14:paraId="6DA97471" w14:textId="77777777" w:rsidR="007F5A44" w:rsidRPr="0032190F" w:rsidRDefault="00341B7F" w:rsidP="007F5A44">
      <w:pPr>
        <w:jc w:val="both"/>
        <w:rPr>
          <w:rStyle w:val="st"/>
          <w:lang w:val="fr-FR"/>
        </w:rPr>
      </w:pPr>
      <w:r w:rsidRPr="0032190F">
        <w:rPr>
          <w:rStyle w:val="st"/>
          <w:lang w:val="fr-FR"/>
        </w:rPr>
        <w:t xml:space="preserve">fr. </w:t>
      </w:r>
      <w:r w:rsidR="00CC2FF5" w:rsidRPr="0032190F">
        <w:rPr>
          <w:rStyle w:val="st"/>
          <w:lang w:val="fr-FR"/>
        </w:rPr>
        <w:t xml:space="preserve">Le </w:t>
      </w:r>
      <w:r w:rsidRPr="0032190F">
        <w:rPr>
          <w:rStyle w:val="st"/>
          <w:lang w:val="fr-FR"/>
        </w:rPr>
        <w:t xml:space="preserve">Céramique, </w:t>
      </w:r>
      <w:r w:rsidR="007F5A44" w:rsidRPr="0032190F">
        <w:rPr>
          <w:rStyle w:val="st"/>
          <w:lang w:val="fr-FR"/>
        </w:rPr>
        <w:t xml:space="preserve">eng. </w:t>
      </w:r>
      <w:r w:rsidR="007F5A44" w:rsidRPr="0032190F">
        <w:rPr>
          <w:rStyle w:val="st"/>
          <w:i/>
          <w:lang w:val="fr-FR"/>
        </w:rPr>
        <w:t>Ceramicius</w:t>
      </w:r>
    </w:p>
    <w:p w14:paraId="18E50206" w14:textId="77777777" w:rsidR="007F5A44" w:rsidRPr="0032190F" w:rsidRDefault="007F5A44" w:rsidP="007F5A44">
      <w:pPr>
        <w:jc w:val="both"/>
        <w:rPr>
          <w:rStyle w:val="st"/>
          <w:lang w:val="fr-FR"/>
        </w:rPr>
      </w:pPr>
    </w:p>
    <w:p w14:paraId="248B541B" w14:textId="77777777" w:rsidR="007F5A44" w:rsidRPr="0032190F" w:rsidRDefault="00341B7F" w:rsidP="007F5A44">
      <w:pPr>
        <w:jc w:val="both"/>
        <w:rPr>
          <w:rStyle w:val="st"/>
          <w:lang w:val="fr-FR"/>
        </w:rPr>
      </w:pPr>
      <w:r w:rsidRPr="0032190F">
        <w:rPr>
          <w:rStyle w:val="st"/>
          <w:lang w:val="fr-FR"/>
        </w:rPr>
        <w:t xml:space="preserve">Au nord-ouest d’Athènes. </w:t>
      </w:r>
      <w:r w:rsidR="007F5A44" w:rsidRPr="0032190F">
        <w:rPr>
          <w:rStyle w:val="st"/>
          <w:lang w:val="fr-FR"/>
        </w:rPr>
        <w:t>Fouillé par une équipe allemande (BIB 2164 p. 7)</w:t>
      </w:r>
    </w:p>
    <w:p w14:paraId="102664EE" w14:textId="1D480E13" w:rsidR="007F5A44" w:rsidRPr="0032190F" w:rsidRDefault="007F5A44" w:rsidP="007F5A44">
      <w:pPr>
        <w:jc w:val="both"/>
        <w:rPr>
          <w:lang w:val="fr-FR"/>
        </w:rPr>
      </w:pPr>
      <w:r w:rsidRPr="0032190F">
        <w:rPr>
          <w:rStyle w:val="st"/>
          <w:lang w:val="fr-FR"/>
        </w:rPr>
        <w:t xml:space="preserve">La fouille du cimetière du Kerameikos (du Céramique) à Athènes a livré une abondante documentation céramique pour la période </w:t>
      </w:r>
      <w:hyperlink r:id="rId11857" w:anchor="Cul_Grecs_Geometrique" w:history="1">
        <w:r w:rsidRPr="0032190F">
          <w:rPr>
            <w:rStyle w:val="Hyperlink"/>
            <w:lang w:val="fr-FR"/>
          </w:rPr>
          <w:t>Géométrique</w:t>
        </w:r>
      </w:hyperlink>
      <w:r w:rsidRPr="0032190F">
        <w:rPr>
          <w:rStyle w:val="st"/>
          <w:lang w:val="fr-FR"/>
        </w:rPr>
        <w:t xml:space="preserve"> (entre autres). Il a permis, avec celui de Fortetsa de dresser une claissification de la céramique attique (EG I) (</w:t>
      </w:r>
      <w:r w:rsidRPr="0032190F">
        <w:rPr>
          <w:lang w:val="fr-FR"/>
        </w:rPr>
        <w:t>BIB 1877 p. 6)</w:t>
      </w:r>
    </w:p>
    <w:p w14:paraId="2BFABF20" w14:textId="77777777" w:rsidR="007F5A44" w:rsidRPr="0032190F" w:rsidRDefault="007F5A44" w:rsidP="007F5A44">
      <w:pPr>
        <w:pStyle w:val="Heading2"/>
      </w:pPr>
      <w:r w:rsidRPr="0032190F">
        <w:br/>
      </w:r>
      <w:bookmarkStart w:id="4804" w:name="Sit_Agora"/>
      <w:r w:rsidRPr="0032190F">
        <w:t>Agora</w:t>
      </w:r>
      <w:bookmarkEnd w:id="4804"/>
    </w:p>
    <w:p w14:paraId="4D82FF19" w14:textId="77777777" w:rsidR="007F5A44" w:rsidRPr="0032190F" w:rsidRDefault="00CC2FF5" w:rsidP="007F5A44">
      <w:pPr>
        <w:jc w:val="both"/>
        <w:rPr>
          <w:lang w:val="fr-FR"/>
        </w:rPr>
      </w:pPr>
      <w:r w:rsidRPr="0032190F">
        <w:rPr>
          <w:lang w:val="fr-FR"/>
        </w:rPr>
        <w:t>L’</w:t>
      </w:r>
      <w:r w:rsidR="001F3273" w:rsidRPr="0032190F">
        <w:rPr>
          <w:lang w:val="fr-FR"/>
        </w:rPr>
        <w:t>Agora</w:t>
      </w:r>
    </w:p>
    <w:p w14:paraId="35813F12" w14:textId="77777777" w:rsidR="00CC2FF5" w:rsidRPr="0032190F" w:rsidRDefault="00CC2FF5" w:rsidP="007F5A44">
      <w:pPr>
        <w:jc w:val="both"/>
        <w:rPr>
          <w:lang w:val="fr-FR"/>
        </w:rPr>
      </w:pPr>
    </w:p>
    <w:p w14:paraId="3A5D58FA" w14:textId="77777777" w:rsidR="007F5A44" w:rsidRPr="0032190F" w:rsidRDefault="007F5A44" w:rsidP="007F5A44">
      <w:pPr>
        <w:jc w:val="both"/>
        <w:rPr>
          <w:rStyle w:val="st"/>
          <w:lang w:val="fr-FR"/>
        </w:rPr>
      </w:pPr>
      <w:r w:rsidRPr="0032190F">
        <w:rPr>
          <w:rStyle w:val="st"/>
          <w:lang w:val="fr-FR"/>
        </w:rPr>
        <w:t>Athènes. Fouillé par une équipe américaine (BIB 2164 p. 7)</w:t>
      </w:r>
    </w:p>
    <w:p w14:paraId="2A2B3495" w14:textId="77777777" w:rsidR="007F5A44" w:rsidRPr="0032190F" w:rsidRDefault="007F5A44" w:rsidP="00DA306D">
      <w:pPr>
        <w:jc w:val="both"/>
        <w:rPr>
          <w:lang w:val="fr-FR"/>
        </w:rPr>
      </w:pPr>
    </w:p>
    <w:p w14:paraId="568CEFBA" w14:textId="77777777" w:rsidR="00B134C3" w:rsidRPr="0032190F" w:rsidRDefault="00B134C3" w:rsidP="00242C0F">
      <w:pPr>
        <w:rPr>
          <w:lang w:val="fr-FR"/>
        </w:rPr>
      </w:pPr>
    </w:p>
    <w:p w14:paraId="77D583DD" w14:textId="77777777" w:rsidR="00403552" w:rsidRPr="0032190F" w:rsidRDefault="00403552" w:rsidP="00426FF9">
      <w:pPr>
        <w:pStyle w:val="Heading1"/>
      </w:pPr>
      <w:bookmarkStart w:id="4805" w:name="Sit_Sparte"/>
      <w:r w:rsidRPr="0032190F">
        <w:t>SPARTE</w:t>
      </w:r>
    </w:p>
    <w:bookmarkEnd w:id="4805"/>
    <w:p w14:paraId="5530B88F" w14:textId="77777777" w:rsidR="00403552" w:rsidRPr="0032190F" w:rsidRDefault="00403552" w:rsidP="00242C0F">
      <w:pPr>
        <w:rPr>
          <w:lang w:val="fr-FR"/>
        </w:rPr>
      </w:pPr>
    </w:p>
    <w:p w14:paraId="492528C8" w14:textId="77777777" w:rsidR="00975FFD" w:rsidRPr="0032190F" w:rsidRDefault="00975FFD" w:rsidP="00242C0F">
      <w:pPr>
        <w:rPr>
          <w:lang w:val="fr-FR"/>
        </w:rPr>
      </w:pPr>
      <w:r w:rsidRPr="0032190F">
        <w:rPr>
          <w:lang w:val="fr-FR"/>
        </w:rPr>
        <w:t>Sparte semble être un centre important de Méditerranée orientale au cours du 8</w:t>
      </w:r>
      <w:r w:rsidRPr="0032190F">
        <w:rPr>
          <w:vertAlign w:val="superscript"/>
          <w:lang w:val="fr-FR"/>
        </w:rPr>
        <w:t>e</w:t>
      </w:r>
      <w:r w:rsidRPr="0032190F">
        <w:rPr>
          <w:lang w:val="fr-FR"/>
        </w:rPr>
        <w:t xml:space="preserve"> s aec</w:t>
      </w:r>
      <w:r w:rsidRPr="0032190F">
        <w:rPr>
          <w:rStyle w:val="st"/>
          <w:lang w:val="fr-FR"/>
        </w:rPr>
        <w:t>(</w:t>
      </w:r>
      <w:r w:rsidRPr="0032190F">
        <w:rPr>
          <w:lang w:val="fr-FR"/>
        </w:rPr>
        <w:t>BIB 1877 p. 44)</w:t>
      </w:r>
    </w:p>
    <w:p w14:paraId="319A4A89" w14:textId="77777777" w:rsidR="00975FFD" w:rsidRPr="0032190F" w:rsidRDefault="00975FFD" w:rsidP="00242C0F">
      <w:pPr>
        <w:rPr>
          <w:lang w:val="fr-FR"/>
        </w:rPr>
      </w:pPr>
    </w:p>
    <w:p w14:paraId="072A475C" w14:textId="772E658A" w:rsidR="00403552" w:rsidRPr="0032190F" w:rsidRDefault="00403552" w:rsidP="00242C0F">
      <w:pPr>
        <w:rPr>
          <w:lang w:val="fr-FR"/>
        </w:rPr>
      </w:pPr>
      <w:r w:rsidRPr="0032190F">
        <w:rPr>
          <w:lang w:val="fr-FR"/>
        </w:rPr>
        <w:t>Système politique ≠ d’</w:t>
      </w:r>
      <w:hyperlink r:id="rId11858" w:anchor="Athènes" w:history="1">
        <w:r w:rsidR="00341B7F" w:rsidRPr="0032190F">
          <w:rPr>
            <w:rStyle w:val="Hyperlink"/>
            <w:lang w:val="fr-FR"/>
          </w:rPr>
          <w:t>Athènes</w:t>
        </w:r>
      </w:hyperlink>
      <w:r w:rsidRPr="0032190F">
        <w:rPr>
          <w:lang w:val="fr-FR"/>
        </w:rPr>
        <w:t xml:space="preserve">. Le système est un mélange de démocratie, d’oligarchie et de monarchie (BIB arte, </w:t>
      </w:r>
      <w:r w:rsidRPr="0032190F">
        <w:rPr>
          <w:i/>
          <w:lang w:val="fr-FR"/>
        </w:rPr>
        <w:t>L’invention de l’Occident</w:t>
      </w:r>
      <w:r w:rsidRPr="0032190F">
        <w:rPr>
          <w:lang w:val="fr-FR"/>
        </w:rPr>
        <w:t>, 2015).</w:t>
      </w:r>
    </w:p>
    <w:p w14:paraId="7C0042E0" w14:textId="77777777" w:rsidR="00403552" w:rsidRPr="0032190F" w:rsidRDefault="00403552" w:rsidP="000B774F">
      <w:pPr>
        <w:jc w:val="both"/>
        <w:rPr>
          <w:lang w:val="fr-FR"/>
        </w:rPr>
      </w:pPr>
      <w:r w:rsidRPr="0032190F">
        <w:rPr>
          <w:lang w:val="fr-FR"/>
        </w:rPr>
        <w:t>Le législateur Lycurgue est le législateur mythique de Sparte (wiki). Il aurait édicté des lois au 8</w:t>
      </w:r>
      <w:r w:rsidRPr="0032190F">
        <w:rPr>
          <w:vertAlign w:val="superscript"/>
          <w:lang w:val="fr-FR"/>
        </w:rPr>
        <w:t>e</w:t>
      </w:r>
      <w:r w:rsidRPr="0032190F">
        <w:rPr>
          <w:lang w:val="fr-FR"/>
        </w:rPr>
        <w:t xml:space="preserve"> aec. L’organisation de l’assemblée spartiate est proche de celle du Sanhédrin juif (BIB arte, </w:t>
      </w:r>
      <w:r w:rsidRPr="0032190F">
        <w:rPr>
          <w:i/>
          <w:lang w:val="fr-FR"/>
        </w:rPr>
        <w:t>L’invention de l’Occident</w:t>
      </w:r>
      <w:r w:rsidRPr="0032190F">
        <w:rPr>
          <w:lang w:val="fr-FR"/>
        </w:rPr>
        <w:t>, 2015).</w:t>
      </w:r>
    </w:p>
    <w:p w14:paraId="31127CE5" w14:textId="77777777" w:rsidR="000F33F6" w:rsidRPr="0032190F" w:rsidRDefault="000F33F6" w:rsidP="000F33F6">
      <w:pPr>
        <w:rPr>
          <w:lang w:val="fr-FR" w:eastAsia="en-GB"/>
        </w:rPr>
      </w:pPr>
      <w:r w:rsidRPr="0032190F">
        <w:rPr>
          <w:lang w:val="fr-FR" w:eastAsia="en-GB"/>
        </w:rPr>
        <w:t>C’est traditionnellement un site fouillé par les Anglais (BIB La Fabrique de l’Histoire, 2016)</w:t>
      </w:r>
    </w:p>
    <w:p w14:paraId="2D4E17DD" w14:textId="77777777" w:rsidR="00774C5C" w:rsidRPr="0032190F" w:rsidRDefault="00774C5C" w:rsidP="00242C0F">
      <w:pPr>
        <w:rPr>
          <w:lang w:val="fr-FR"/>
        </w:rPr>
      </w:pPr>
    </w:p>
    <w:p w14:paraId="27F63561" w14:textId="77777777" w:rsidR="00774C5C" w:rsidRPr="0032190F" w:rsidRDefault="00774C5C" w:rsidP="00774C5C">
      <w:pPr>
        <w:jc w:val="both"/>
        <w:rPr>
          <w:lang w:val="fr-FR"/>
        </w:rPr>
      </w:pPr>
      <w:r w:rsidRPr="0032190F">
        <w:rPr>
          <w:lang w:val="fr-FR"/>
        </w:rPr>
        <w:t>A Sparte la loi veillait principalement à l’éducation des enfants et où Lycurgue établit des mœurs qui le dispensaient presque d’y ajouter des lois (BIB 1849 p. 178)</w:t>
      </w:r>
    </w:p>
    <w:p w14:paraId="2B6A97A4" w14:textId="77777777" w:rsidR="00635C56" w:rsidRPr="0032190F" w:rsidRDefault="00635C56" w:rsidP="00774C5C">
      <w:pPr>
        <w:jc w:val="both"/>
        <w:rPr>
          <w:lang w:val="fr-FR"/>
        </w:rPr>
      </w:pPr>
    </w:p>
    <w:p w14:paraId="33483A68" w14:textId="77777777" w:rsidR="00635C56" w:rsidRPr="0032190F" w:rsidRDefault="00635C56" w:rsidP="00426FF9">
      <w:pPr>
        <w:pStyle w:val="Heading1"/>
      </w:pPr>
      <w:bookmarkStart w:id="4806" w:name="Sit_Delphes"/>
      <w:r w:rsidRPr="0032190F">
        <w:t>DELPHES</w:t>
      </w:r>
    </w:p>
    <w:bookmarkEnd w:id="4806"/>
    <w:p w14:paraId="74F57AB9" w14:textId="77777777" w:rsidR="00904826" w:rsidRPr="0032190F" w:rsidRDefault="00904826" w:rsidP="00242C0F">
      <w:pPr>
        <w:rPr>
          <w:lang w:val="fr-FR"/>
        </w:rPr>
      </w:pPr>
    </w:p>
    <w:p w14:paraId="08720E56" w14:textId="77777777" w:rsidR="00635C56" w:rsidRPr="0032190F" w:rsidRDefault="00635C56" w:rsidP="00242C0F">
      <w:pPr>
        <w:rPr>
          <w:lang w:val="fr-FR"/>
        </w:rPr>
      </w:pPr>
      <w:r w:rsidRPr="0032190F">
        <w:rPr>
          <w:lang w:val="fr-FR"/>
        </w:rPr>
        <w:t>Le Trésor des Athéniens ont été reconstitués par anastylose, par le dessin, avant d’être reconstitué matériellement (BIB 1964 p. 249)</w:t>
      </w:r>
    </w:p>
    <w:p w14:paraId="1A9CA7ED" w14:textId="77777777" w:rsidR="000F33F6" w:rsidRPr="0032190F" w:rsidRDefault="000F33F6" w:rsidP="00242C0F">
      <w:pPr>
        <w:rPr>
          <w:lang w:val="fr-FR" w:eastAsia="en-GB"/>
        </w:rPr>
      </w:pPr>
      <w:r w:rsidRPr="0032190F">
        <w:rPr>
          <w:lang w:val="fr-FR" w:eastAsia="en-GB"/>
        </w:rPr>
        <w:lastRenderedPageBreak/>
        <w:t>C’est traditionnellement un site fouillé par les Français (BIB La Fabrique de l’Histoire, 2016)</w:t>
      </w:r>
    </w:p>
    <w:p w14:paraId="06E2E8CC" w14:textId="77777777" w:rsidR="009A4086" w:rsidRDefault="0036393F" w:rsidP="00242C0F">
      <w:pPr>
        <w:rPr>
          <w:lang w:val="fr-FR" w:eastAsia="en-GB"/>
        </w:rPr>
      </w:pPr>
      <w:r>
        <w:rPr>
          <w:lang w:val="fr-FR" w:eastAsia="en-GB"/>
        </w:rPr>
        <w:t>Prise de Delphes en 290 aec par Brennos (BIB Carbone 14, 2018)</w:t>
      </w:r>
    </w:p>
    <w:p w14:paraId="4A098857" w14:textId="77777777" w:rsidR="0036393F" w:rsidRPr="0032190F" w:rsidRDefault="0036393F" w:rsidP="00242C0F">
      <w:pPr>
        <w:rPr>
          <w:lang w:val="fr-FR" w:eastAsia="en-GB"/>
        </w:rPr>
      </w:pPr>
    </w:p>
    <w:p w14:paraId="6AC04E37" w14:textId="5A84AA6F" w:rsidR="000C51D6" w:rsidRPr="0032190F" w:rsidRDefault="00A61305" w:rsidP="000C51D6">
      <w:pPr>
        <w:pStyle w:val="Heading2"/>
        <w:rPr>
          <w:lang w:eastAsia="en-GB"/>
        </w:rPr>
      </w:pPr>
      <w:bookmarkStart w:id="4807" w:name="Sit_Delphes_sanctuaire"/>
      <w:r>
        <w:rPr>
          <w:lang w:eastAsia="en-GB"/>
        </w:rPr>
        <w:t>s</w:t>
      </w:r>
      <w:r w:rsidR="000C51D6" w:rsidRPr="0032190F">
        <w:rPr>
          <w:lang w:eastAsia="en-GB"/>
        </w:rPr>
        <w:t>anctuaire</w:t>
      </w:r>
    </w:p>
    <w:bookmarkEnd w:id="4807"/>
    <w:p w14:paraId="6E85814C" w14:textId="77777777" w:rsidR="000C51D6" w:rsidRPr="0032190F" w:rsidRDefault="000C51D6" w:rsidP="00242C0F">
      <w:pPr>
        <w:rPr>
          <w:lang w:val="fr-FR" w:eastAsia="en-GB"/>
        </w:rPr>
      </w:pPr>
    </w:p>
    <w:p w14:paraId="12BE4157" w14:textId="491ACA77" w:rsidR="000C51D6" w:rsidRDefault="001E76AB" w:rsidP="00C43247">
      <w:pPr>
        <w:jc w:val="both"/>
        <w:rPr>
          <w:lang w:val="fr-FR"/>
        </w:rPr>
      </w:pPr>
      <w:r>
        <w:rPr>
          <w:lang w:val="fr-FR" w:eastAsia="en-GB"/>
        </w:rPr>
        <w:t xml:space="preserve">Sanctuaire d' Apollon (SS BIB) </w:t>
      </w:r>
      <w:r w:rsidR="000C51D6" w:rsidRPr="0032190F">
        <w:rPr>
          <w:lang w:val="fr-FR" w:eastAsia="en-GB"/>
        </w:rPr>
        <w:t xml:space="preserve">2 exemplaires de </w:t>
      </w:r>
      <w:hyperlink r:id="rId11859" w:anchor="Cul_Precoloniale_Obj_bouclier_echancrV" w:history="1">
        <w:r w:rsidR="000C51D6" w:rsidRPr="0032190F">
          <w:rPr>
            <w:rStyle w:val="Hyperlink"/>
            <w:lang w:val="fr-FR"/>
          </w:rPr>
          <w:t>boucliers à échancrure en V</w:t>
        </w:r>
      </w:hyperlink>
      <w:r w:rsidR="000C51D6" w:rsidRPr="0032190F">
        <w:rPr>
          <w:lang w:val="fr-FR"/>
        </w:rPr>
        <w:t xml:space="preserve"> ont été trouvés (BIB 2198 p. 464)</w:t>
      </w:r>
      <w:r w:rsidR="000329E9">
        <w:rPr>
          <w:lang w:val="fr-FR"/>
        </w:rPr>
        <w:t xml:space="preserve"> (</w:t>
      </w:r>
      <w:r w:rsidR="000329E9" w:rsidRPr="000329E9">
        <w:rPr>
          <w:lang w:val="fr-FR"/>
        </w:rPr>
        <w:t>BIB 2954</w:t>
      </w:r>
      <w:r w:rsidR="000329E9">
        <w:rPr>
          <w:lang w:val="fr-FR"/>
        </w:rPr>
        <w:t>)</w:t>
      </w:r>
      <w:r w:rsidR="008E403D" w:rsidRPr="0032190F">
        <w:rPr>
          <w:lang w:val="fr-FR"/>
        </w:rPr>
        <w:t>. Ils ont été trouvés sous les dalles (</w:t>
      </w:r>
      <w:r w:rsidR="008E403D" w:rsidRPr="0032190F">
        <w:rPr>
          <w:i/>
          <w:lang w:val="fr-FR"/>
        </w:rPr>
        <w:t>lajas</w:t>
      </w:r>
      <w:r w:rsidR="008E403D" w:rsidRPr="0032190F">
        <w:rPr>
          <w:lang w:val="fr-FR"/>
        </w:rPr>
        <w:t>) de la Voie Sacrée associés à un protomé de griffon (</w:t>
      </w:r>
      <w:r w:rsidR="008E403D" w:rsidRPr="0032190F">
        <w:rPr>
          <w:i/>
          <w:lang w:val="fr-FR"/>
        </w:rPr>
        <w:t>grifo</w:t>
      </w:r>
      <w:r w:rsidR="008E403D" w:rsidRPr="0032190F">
        <w:rPr>
          <w:lang w:val="fr-FR"/>
        </w:rPr>
        <w:t>) en Bronze de la série B de Jantzen et qui doit daté de la première moitié du 7</w:t>
      </w:r>
      <w:r w:rsidR="008E403D" w:rsidRPr="0032190F">
        <w:rPr>
          <w:vertAlign w:val="superscript"/>
          <w:lang w:val="fr-FR"/>
        </w:rPr>
        <w:t>e</w:t>
      </w:r>
      <w:r w:rsidR="008E403D" w:rsidRPr="0032190F">
        <w:rPr>
          <w:lang w:val="fr-FR"/>
        </w:rPr>
        <w:t xml:space="preserve"> aec </w:t>
      </w:r>
      <w:r w:rsidR="00BA23B0">
        <w:rPr>
          <w:lang w:val="fr-FR"/>
        </w:rPr>
        <w:t>(BIB ?)</w:t>
      </w:r>
    </w:p>
    <w:p w14:paraId="0260D65C" w14:textId="77777777" w:rsidR="00A61305" w:rsidRDefault="00A61305" w:rsidP="00242C0F">
      <w:pPr>
        <w:rPr>
          <w:lang w:val="fr-FR"/>
        </w:rPr>
      </w:pPr>
    </w:p>
    <w:p w14:paraId="7231A529" w14:textId="08951F63" w:rsidR="000329E9" w:rsidRDefault="000329E9" w:rsidP="000329E9">
      <w:pPr>
        <w:jc w:val="both"/>
        <w:rPr>
          <w:lang w:val="fr-FR" w:eastAsia="en-GB"/>
        </w:rPr>
      </w:pPr>
      <w:r w:rsidRPr="000329E9">
        <w:rPr>
          <w:lang w:val="fr-FR" w:eastAsia="en-GB"/>
        </w:rPr>
        <w:t>Pendant les fouilles au temple de Delphes, un grand nombre de trouvailles votives ont été déterrées, et les fragments de deux boucliers en bronze différents avec une décoration à encoche en V figuraient parmi leur. De la zone nord des thermes est (bains) vient un morceau avec un boss de bouclier à dôme rond entouré de trois nervures, qui ont toutes une encoche en V à la même position, ainsi qu'au moins deux rangées de bosses et une autre nervure autour du bossage (Figure 11.1, 5). Les têtes de rivet sont visibles et étaient très probablement utilisés pour fixer la poignée à l'arrière du bouclier. La prise aurait été positionné en ligne avec l'encoche en V, comme avec le Herzsprung boucliers (Hencken 1950: 297, fig.7; Homolle 1908: 25, fig.99; Lerat 1980: 96, fig. 4). En 1935, une tranchée a été creusée sous le trottoir du «sacré route »dans le temple et un bouclier initialement complet probable ne pouvait être extrait en plusieurs parties (Figure 11.1, 1). Sur ce deuxième bouclier, quatre côtes courent concentriquement autour du boss central; la nervure externe et la seconde de le centre a des encoches en V pointues. L'encoche en V intérieure coupe le boss bien au-dessus de son milieu. Dans la zone extérieure du bouclier sont encore concentriques des nervures et de petites bandes décoratives sont visibles entre les deux. Ce bouclier n'était pas fabriqué à partir d'une seule feuille de bronze, mais de cinq parties qui sont rivés ensemble. Son diamètre est de c. 92 cm et l'épaisseur du métal est d'environ c. 2 mm. En raison du mauvais état général de la partie centrale du bouclier, il ne peut pas déterminer si des rivets pour une prise ont été fixés (Gräslund 1967: fig. 8; Lerat 1980: 93, fig. 1–3).</w:t>
      </w:r>
      <w:r w:rsidRPr="000329E9">
        <w:rPr>
          <w:szCs w:val="20"/>
          <w:lang w:val="fr-FR" w:eastAsia="en-GB"/>
        </w:rPr>
        <w:t xml:space="preserve"> Dans la collection du British Museum, un autre bouclier est connu, mais malheureusement, ce n'est pas prouvé. Plus d'un quart du bouclier a survécu, y compris le centre avec le patron et les côtes environnantes avec complète Encoches en V. Du centre au bord, le fragment mesure 26,5 cm, et donc le diamètre global peut être estimé à 53 cm. Le plus large une partie du fragment mesure 40 cm. Le patron a un diamètre de 16 cm, et l'encoche intérieure en V coupe jusqu'à son milieu. L'épaisseur du métal est de 0,7 à 0,8 mm. Quatre larges côtes de 1,6 à 1,7 cm entourent le bossage, et les nervures externes et internes (comme avec le deuxième bouclier de Delphi) porter des encoches en V. Il y a une autre côte, près du bord, de seulement 0,5 cm de large. le les distances entre les côtes diffèrent. Le bord est plat et percé de trous. UNE une autre partie potentielle, une jante extérieure, était rivetée, de la même manière que le bouclier Delphi. Un rivet est corrodé à la feuille autour du trou. Là ne sont pas d'autres décorations. Sur la face intérieure entre les encoches en V, une bande de feuille de bronze a été rivetée. À l'état plié, il mesure 2,4 cm, mais il mesure 3,3 cm une fois déplié. La goupille a une section carrée qui probablement appartient à la construction de la poignée. Seulement par analogie avec d'autres boucliers, comme la découverte de Delphi et d'autres pièces présentées ici, peut l'origine de ce bouclier soit placé dans la région de la mer Égée ou de la Méditerranée orientale, la plupart probablement au 7ème siècle avant JC, peut-être même à la fin du 8ème siècle avant JC (britannique Musée Acc. N ° 1970.0720.1; Johnston 1981: 145-146, pl. 3). </w:t>
      </w:r>
      <w:r w:rsidRPr="000329E9">
        <w:rPr>
          <w:lang w:val="fr-FR" w:eastAsia="en-GB"/>
        </w:rPr>
        <w:t>(BIB 2954)</w:t>
      </w:r>
    </w:p>
    <w:p w14:paraId="5BE1D43B" w14:textId="251992C3" w:rsidR="00A61305" w:rsidRDefault="00A61305" w:rsidP="000329E9">
      <w:pPr>
        <w:jc w:val="both"/>
        <w:rPr>
          <w:lang w:val="fr-FR" w:eastAsia="en-GB"/>
        </w:rPr>
      </w:pPr>
    </w:p>
    <w:p w14:paraId="61200B5E" w14:textId="3802E7C9" w:rsidR="00A61305" w:rsidRDefault="00A61305" w:rsidP="00A61305">
      <w:pPr>
        <w:pStyle w:val="Heading3"/>
      </w:pPr>
      <w:r>
        <w:t>mobilier</w:t>
      </w:r>
    </w:p>
    <w:p w14:paraId="177FFAC0" w14:textId="77777777" w:rsidR="00A61305" w:rsidRDefault="00A61305" w:rsidP="000329E9">
      <w:pPr>
        <w:jc w:val="both"/>
        <w:rPr>
          <w:lang w:val="fr-FR" w:eastAsia="en-GB"/>
        </w:rPr>
      </w:pPr>
    </w:p>
    <w:p w14:paraId="37F7833A" w14:textId="73DC773C" w:rsidR="00A61305" w:rsidRDefault="00A61305" w:rsidP="00A61305">
      <w:pPr>
        <w:pStyle w:val="Heading4"/>
      </w:pPr>
      <w:bookmarkStart w:id="4808" w:name="Sit_Delphes_sanctuaire_obj_bouclier1"/>
      <w:r>
        <w:t>bouclier 1</w:t>
      </w:r>
    </w:p>
    <w:bookmarkEnd w:id="4808"/>
    <w:p w14:paraId="6BD73553" w14:textId="035E99AE" w:rsidR="00A61305" w:rsidRDefault="00A61305" w:rsidP="000329E9">
      <w:pPr>
        <w:jc w:val="both"/>
        <w:rPr>
          <w:sz w:val="20"/>
          <w:lang w:val="fr-FR" w:eastAsia="en-GB"/>
        </w:rPr>
      </w:pPr>
      <w:r w:rsidRPr="00A61305">
        <w:rPr>
          <w:i/>
          <w:iCs/>
          <w:sz w:val="20"/>
          <w:lang w:val="fr-FR" w:eastAsia="en-GB"/>
        </w:rPr>
        <w:t>shield 1</w:t>
      </w:r>
      <w:r w:rsidRPr="00A61305">
        <w:rPr>
          <w:sz w:val="20"/>
          <w:lang w:val="fr-FR" w:eastAsia="en-GB"/>
        </w:rPr>
        <w:t xml:space="preserve"> (BIB 3602)</w:t>
      </w:r>
    </w:p>
    <w:p w14:paraId="5F3A69D9" w14:textId="5EFB882A" w:rsidR="001037A4" w:rsidRDefault="001037A4" w:rsidP="000329E9">
      <w:pPr>
        <w:jc w:val="both"/>
        <w:rPr>
          <w:sz w:val="20"/>
          <w:lang w:val="fr-FR" w:eastAsia="en-GB"/>
        </w:rPr>
      </w:pPr>
    </w:p>
    <w:p w14:paraId="72A3A765" w14:textId="3B2640C1" w:rsidR="001037A4" w:rsidRPr="001037A4" w:rsidRDefault="001037A4" w:rsidP="001037A4">
      <w:pPr>
        <w:rPr>
          <w:lang w:val="fr-FR"/>
        </w:rPr>
      </w:pPr>
      <w:r w:rsidRPr="00A61305">
        <w:rPr>
          <w:lang w:val="fr-FR"/>
        </w:rPr>
        <w:t>Le bouclier de Delphes 1 est dat</w:t>
      </w:r>
      <w:r w:rsidR="00C43247">
        <w:rPr>
          <w:lang w:val="fr-FR"/>
        </w:rPr>
        <w:t>é du</w:t>
      </w:r>
      <w:r w:rsidRPr="00A61305">
        <w:rPr>
          <w:lang w:val="fr-FR"/>
        </w:rPr>
        <w:t xml:space="preserve"> </w:t>
      </w:r>
      <w:hyperlink r:id="rId11860" w:anchor="Cul_Helladique_Recent_IIIC" w:history="1">
        <w:r w:rsidR="00C43247" w:rsidRPr="00C43247">
          <w:rPr>
            <w:rStyle w:val="Hyperlink"/>
            <w:lang w:val="fr-FR"/>
          </w:rPr>
          <w:t>LHIIIC</w:t>
        </w:r>
      </w:hyperlink>
      <w:r w:rsidR="00C43247" w:rsidRPr="00C43247">
        <w:rPr>
          <w:lang w:val="fr-FR"/>
        </w:rPr>
        <w:t xml:space="preserve"> </w:t>
      </w:r>
      <w:r w:rsidRPr="00A61305">
        <w:rPr>
          <w:lang w:val="fr-FR"/>
        </w:rPr>
        <w:t>et représente une importation d'Europe ou, plus vraisemblablement, un bouclier de fabrication locale d'inspiration européenne</w:t>
      </w:r>
      <w:r>
        <w:rPr>
          <w:lang w:val="fr-FR"/>
        </w:rPr>
        <w:t xml:space="preserve"> (BIB 3602)</w:t>
      </w:r>
      <w:r w:rsidR="00237238">
        <w:rPr>
          <w:lang w:val="fr-FR"/>
        </w:rPr>
        <w:t xml:space="preserve"> </w:t>
      </w:r>
      <w:r w:rsidR="00237238" w:rsidRPr="00F03B54">
        <w:rPr>
          <w:lang w:val="fr-FR" w:eastAsia="en-GB"/>
        </w:rPr>
        <w:t>92 cm</w:t>
      </w:r>
      <w:r w:rsidR="00237238">
        <w:rPr>
          <w:lang w:val="fr-FR" w:eastAsia="en-GB"/>
        </w:rPr>
        <w:t xml:space="preserve"> de diamètre, de </w:t>
      </w:r>
      <w:r w:rsidR="00237238" w:rsidRPr="00193504">
        <w:rPr>
          <w:lang w:val="fr-FR" w:eastAsia="en-GB"/>
        </w:rPr>
        <w:t xml:space="preserve">type </w:t>
      </w:r>
      <w:hyperlink r:id="rId11861" w:anchor="Cul_Precoloniale_Obj_bouclier_Herzsprung" w:history="1">
        <w:r w:rsidR="00237238" w:rsidRPr="00F03B54">
          <w:rPr>
            <w:rStyle w:val="Hyperlink"/>
            <w:lang w:val="fr-FR"/>
          </w:rPr>
          <w:t>Herzsprung</w:t>
        </w:r>
      </w:hyperlink>
      <w:r w:rsidR="00237238">
        <w:rPr>
          <w:lang w:val="fr-FR" w:eastAsia="en-GB"/>
        </w:rPr>
        <w:t xml:space="preserve"> (BIB 3624)</w:t>
      </w:r>
    </w:p>
    <w:p w14:paraId="1F462AB9" w14:textId="61E1BF3D" w:rsidR="00A61305" w:rsidRDefault="00A61305" w:rsidP="000329E9">
      <w:pPr>
        <w:jc w:val="both"/>
        <w:rPr>
          <w:lang w:val="fr-FR" w:eastAsia="en-GB"/>
        </w:rPr>
      </w:pPr>
    </w:p>
    <w:p w14:paraId="61CCF357" w14:textId="5C66A9CD" w:rsidR="00A61305" w:rsidRDefault="00A61305" w:rsidP="00A61305">
      <w:pPr>
        <w:pStyle w:val="Heading4"/>
      </w:pPr>
      <w:r>
        <w:t>bouclier 2</w:t>
      </w:r>
    </w:p>
    <w:p w14:paraId="0EA02979" w14:textId="633FE3F8" w:rsidR="00A61305" w:rsidRPr="00A61305" w:rsidRDefault="00A61305" w:rsidP="00A61305">
      <w:pPr>
        <w:jc w:val="both"/>
        <w:rPr>
          <w:sz w:val="20"/>
          <w:lang w:val="fr-FR" w:eastAsia="en-GB"/>
        </w:rPr>
      </w:pPr>
      <w:r w:rsidRPr="00A61305">
        <w:rPr>
          <w:i/>
          <w:iCs/>
          <w:sz w:val="20"/>
          <w:lang w:val="fr-FR" w:eastAsia="en-GB"/>
        </w:rPr>
        <w:t>shield 2</w:t>
      </w:r>
      <w:r w:rsidRPr="00A61305">
        <w:rPr>
          <w:sz w:val="20"/>
          <w:lang w:val="fr-FR" w:eastAsia="en-GB"/>
        </w:rPr>
        <w:t xml:space="preserve"> (BIB 3602)</w:t>
      </w:r>
    </w:p>
    <w:p w14:paraId="2C7284AB" w14:textId="77777777" w:rsidR="00A61305" w:rsidRPr="0032190F" w:rsidRDefault="00A61305" w:rsidP="000329E9">
      <w:pPr>
        <w:jc w:val="both"/>
        <w:rPr>
          <w:lang w:val="fr-FR" w:eastAsia="en-GB"/>
        </w:rPr>
      </w:pPr>
    </w:p>
    <w:p w14:paraId="759A04DC" w14:textId="77777777" w:rsidR="00635C56" w:rsidRPr="0032190F" w:rsidRDefault="00635C56" w:rsidP="00242C0F">
      <w:pPr>
        <w:rPr>
          <w:lang w:val="fr-FR"/>
        </w:rPr>
      </w:pPr>
    </w:p>
    <w:p w14:paraId="30B96C93" w14:textId="77777777" w:rsidR="00904826" w:rsidRPr="0032190F" w:rsidRDefault="00904826" w:rsidP="00426FF9">
      <w:pPr>
        <w:pStyle w:val="Heading1"/>
      </w:pPr>
      <w:bookmarkStart w:id="4809" w:name="Sit_Corinthe"/>
      <w:r w:rsidRPr="0032190F">
        <w:t>CORINTHE</w:t>
      </w:r>
    </w:p>
    <w:bookmarkEnd w:id="4809"/>
    <w:p w14:paraId="54871898" w14:textId="77777777" w:rsidR="00904826" w:rsidRPr="0032190F" w:rsidRDefault="00904826" w:rsidP="00242C0F">
      <w:pPr>
        <w:rPr>
          <w:lang w:val="fr-FR"/>
        </w:rPr>
      </w:pPr>
    </w:p>
    <w:p w14:paraId="5DC76D36" w14:textId="77777777" w:rsidR="00975FFD" w:rsidRPr="0032190F" w:rsidRDefault="00975FFD" w:rsidP="00242C0F">
      <w:pPr>
        <w:rPr>
          <w:lang w:val="fr-FR"/>
        </w:rPr>
      </w:pPr>
      <w:r w:rsidRPr="0032190F">
        <w:rPr>
          <w:lang w:val="fr-FR"/>
        </w:rPr>
        <w:t>Corinthe semble être un centre important de Méditerranée orientale au cours du 8</w:t>
      </w:r>
      <w:r w:rsidRPr="0032190F">
        <w:rPr>
          <w:vertAlign w:val="superscript"/>
          <w:lang w:val="fr-FR"/>
        </w:rPr>
        <w:t>e</w:t>
      </w:r>
      <w:r w:rsidRPr="0032190F">
        <w:rPr>
          <w:lang w:val="fr-FR"/>
        </w:rPr>
        <w:t xml:space="preserve"> s aec</w:t>
      </w:r>
      <w:r w:rsidRPr="0032190F">
        <w:rPr>
          <w:rStyle w:val="st"/>
          <w:lang w:val="fr-FR"/>
        </w:rPr>
        <w:t>(</w:t>
      </w:r>
      <w:r w:rsidRPr="0032190F">
        <w:rPr>
          <w:lang w:val="fr-FR"/>
        </w:rPr>
        <w:t>BIB 1877 p. 44)</w:t>
      </w:r>
    </w:p>
    <w:p w14:paraId="46B5A355" w14:textId="77777777" w:rsidR="00975FFD" w:rsidRPr="0032190F" w:rsidRDefault="00BA23B0" w:rsidP="00242C0F">
      <w:pPr>
        <w:rPr>
          <w:lang w:val="fr-FR"/>
        </w:rPr>
      </w:pPr>
      <w:r>
        <w:rPr>
          <w:lang w:val="fr-FR"/>
        </w:rPr>
        <w:t>Ville basée sur le commerce, sur l'isthme de Corinthe (SS BIB)</w:t>
      </w:r>
    </w:p>
    <w:p w14:paraId="4147D13D" w14:textId="1924B207" w:rsidR="00904826" w:rsidRPr="0032190F" w:rsidRDefault="00904826" w:rsidP="00242C0F">
      <w:pPr>
        <w:rPr>
          <w:lang w:val="fr-FR"/>
        </w:rPr>
      </w:pPr>
      <w:r w:rsidRPr="0032190F">
        <w:rPr>
          <w:lang w:val="fr-FR"/>
        </w:rPr>
        <w:t>Corinthe, un des grands centre</w:t>
      </w:r>
      <w:r w:rsidR="00B134C3" w:rsidRPr="0032190F">
        <w:rPr>
          <w:lang w:val="fr-FR"/>
        </w:rPr>
        <w:t>s</w:t>
      </w:r>
      <w:r w:rsidRPr="0032190F">
        <w:rPr>
          <w:lang w:val="fr-FR"/>
        </w:rPr>
        <w:t xml:space="preserve"> producteurs de </w:t>
      </w:r>
      <w:hyperlink r:id="rId11862" w:anchor="Cul_Grecs__Céramique" w:history="1">
        <w:r w:rsidRPr="0032190F">
          <w:rPr>
            <w:rStyle w:val="Hyperlink"/>
            <w:lang w:val="fr-FR"/>
          </w:rPr>
          <w:t>céramique du monde grec</w:t>
        </w:r>
      </w:hyperlink>
      <w:r w:rsidRPr="0032190F">
        <w:rPr>
          <w:lang w:val="fr-FR"/>
        </w:rPr>
        <w:t xml:space="preserve"> a créé vers 600 aec un nouveau type de </w:t>
      </w:r>
      <w:hyperlink r:id="rId11863" w:anchor="Cul_Grecs__Céramique_typ_Crat" w:history="1">
        <w:r w:rsidR="00B871A1" w:rsidRPr="00B871A1">
          <w:rPr>
            <w:rStyle w:val="Hyperlink"/>
            <w:lang w:val="fr-FR"/>
          </w:rPr>
          <w:t>cratère</w:t>
        </w:r>
      </w:hyperlink>
      <w:r w:rsidRPr="0032190F">
        <w:rPr>
          <w:lang w:val="fr-FR"/>
        </w:rPr>
        <w:t xml:space="preserve">: le cratère à colonnette qui introduit un nouveau thème iconographique, celui du </w:t>
      </w:r>
      <w:hyperlink r:id="rId11864" w:anchor="Cul_Proto_Soc_Banquet" w:history="1">
        <w:r w:rsidR="00642060" w:rsidRPr="0032190F">
          <w:rPr>
            <w:rStyle w:val="Hyperlink"/>
            <w:lang w:val="fr-FR"/>
          </w:rPr>
          <w:t>banquet</w:t>
        </w:r>
      </w:hyperlink>
      <w:r w:rsidR="00642060" w:rsidRPr="0032190F">
        <w:rPr>
          <w:lang w:val="fr-FR"/>
        </w:rPr>
        <w:t xml:space="preserve"> </w:t>
      </w:r>
      <w:r w:rsidRPr="0032190F">
        <w:rPr>
          <w:lang w:val="fr-FR"/>
        </w:rPr>
        <w:t>couché, à l’orientale (BIB 1700).</w:t>
      </w:r>
    </w:p>
    <w:p w14:paraId="7B32F76F" w14:textId="77777777" w:rsidR="00B134C3" w:rsidRPr="0032190F" w:rsidRDefault="00B134C3" w:rsidP="00242C0F">
      <w:pPr>
        <w:rPr>
          <w:lang w:val="fr-FR"/>
        </w:rPr>
      </w:pPr>
    </w:p>
    <w:p w14:paraId="6D4B5B34" w14:textId="77777777" w:rsidR="00B134C3" w:rsidRPr="0032190F" w:rsidRDefault="00B134C3" w:rsidP="00242C0F">
      <w:pPr>
        <w:jc w:val="both"/>
        <w:rPr>
          <w:lang w:val="fr-FR"/>
        </w:rPr>
      </w:pPr>
      <w:r w:rsidRPr="0032190F">
        <w:rPr>
          <w:lang w:val="fr-FR"/>
        </w:rPr>
        <w:t xml:space="preserve">Corinthe, sur l’isthme du Péloponnèse était un grand port, </w:t>
      </w:r>
      <w:r w:rsidRPr="0032190F">
        <w:rPr>
          <w:i/>
          <w:lang w:val="fr-FR"/>
        </w:rPr>
        <w:t>Kencherai</w:t>
      </w:r>
      <w:r w:rsidRPr="0032190F">
        <w:rPr>
          <w:lang w:val="fr-FR"/>
        </w:rPr>
        <w:t xml:space="preserve">, carrefour terrestre et maritime. Pour le transport maritime, les connaissances en navigation –et les mythes relatifs aux terres inconnues ou mal connues- favorisaient le passage par le </w:t>
      </w:r>
      <w:r w:rsidRPr="0032190F">
        <w:rPr>
          <w:i/>
          <w:lang w:val="fr-FR"/>
        </w:rPr>
        <w:t>diolkos</w:t>
      </w:r>
      <w:r w:rsidRPr="0032190F">
        <w:rPr>
          <w:lang w:val="fr-FR"/>
        </w:rPr>
        <w:t xml:space="preserve">, un chemin pavé de grandes dalles avec des chenaux, ornières parsemées de bornes sur lequel on transportait les bateaux par traction animale. La cité abritait les </w:t>
      </w:r>
      <w:r w:rsidRPr="0032190F">
        <w:rPr>
          <w:i/>
          <w:lang w:val="fr-FR"/>
        </w:rPr>
        <w:t>hiérodules</w:t>
      </w:r>
      <w:r w:rsidRPr="0032190F">
        <w:rPr>
          <w:lang w:val="fr-FR"/>
        </w:rPr>
        <w:t xml:space="preserve"> (littéralement esclaves sacrées) servantes d’Aphrodite, la déesse polyade. On a découvert les monnaies de 27 cités différentes. </w:t>
      </w:r>
    </w:p>
    <w:p w14:paraId="7EF6B9B8" w14:textId="77777777" w:rsidR="00B134C3" w:rsidRPr="0032190F" w:rsidRDefault="00B134C3" w:rsidP="00242C0F">
      <w:pPr>
        <w:jc w:val="both"/>
        <w:rPr>
          <w:lang w:val="fr-FR"/>
        </w:rPr>
      </w:pPr>
      <w:r w:rsidRPr="0032190F">
        <w:rPr>
          <w:lang w:val="fr-FR"/>
        </w:rPr>
        <w:t>Corinthe est située sur une faille sismique. Elle a utilisé le système monétaire basée sur la drachme « attique ». On y trouve des monnaies incuses, statères de 8,6gr.</w:t>
      </w:r>
    </w:p>
    <w:p w14:paraId="5A3FD455" w14:textId="77777777" w:rsidR="008B663B" w:rsidRPr="0032190F" w:rsidRDefault="008B663B" w:rsidP="00242C0F">
      <w:pPr>
        <w:jc w:val="both"/>
        <w:rPr>
          <w:lang w:val="fr-FR"/>
        </w:rPr>
      </w:pPr>
    </w:p>
    <w:p w14:paraId="5DC1B0E5" w14:textId="77777777" w:rsidR="008B663B" w:rsidRPr="0032190F" w:rsidRDefault="008B663B" w:rsidP="00242C0F">
      <w:pPr>
        <w:jc w:val="both"/>
        <w:rPr>
          <w:lang w:val="fr-FR"/>
        </w:rPr>
      </w:pPr>
      <w:r w:rsidRPr="0032190F">
        <w:rPr>
          <w:lang w:val="fr-FR"/>
        </w:rPr>
        <w:t>Le tyran Cypsélos arrive au pouvoir en 657/6 aec (BIB 1857 p. 395)</w:t>
      </w:r>
    </w:p>
    <w:p w14:paraId="6AAC303C" w14:textId="77777777" w:rsidR="008B663B" w:rsidRDefault="008B663B" w:rsidP="00242C0F">
      <w:pPr>
        <w:jc w:val="both"/>
        <w:rPr>
          <w:lang w:val="fr-FR"/>
        </w:rPr>
      </w:pPr>
    </w:p>
    <w:p w14:paraId="6AC34EFA" w14:textId="77777777" w:rsidR="00C01229" w:rsidRDefault="00C01229" w:rsidP="00C01229">
      <w:pPr>
        <w:pStyle w:val="Heading2"/>
      </w:pPr>
      <w:bookmarkStart w:id="4810" w:name="Sit_Corinthe_cer"/>
      <w:r>
        <w:t>céramiques</w:t>
      </w:r>
    </w:p>
    <w:bookmarkEnd w:id="4810"/>
    <w:p w14:paraId="61B9BD36" w14:textId="77777777" w:rsidR="00C01229" w:rsidRDefault="00C01229" w:rsidP="00C01229">
      <w:pPr>
        <w:rPr>
          <w:lang w:val="fr-FR"/>
        </w:rPr>
      </w:pPr>
    </w:p>
    <w:p w14:paraId="2D9CAC24" w14:textId="5F958918" w:rsidR="00C01229" w:rsidRDefault="00C01229" w:rsidP="00C01229">
      <w:pPr>
        <w:rPr>
          <w:lang w:val="fr-FR"/>
        </w:rPr>
      </w:pPr>
      <w:r w:rsidRPr="00C01229">
        <w:rPr>
          <w:lang w:val="fr-FR" w:eastAsia="en-GB"/>
        </w:rPr>
        <w:t xml:space="preserve">La céramique de Corinthe a beaucoup représenté les protomés d’animaux a travers la technique de l’incision qui fait des vases </w:t>
      </w:r>
      <w:hyperlink r:id="rId11865" w:anchor="Cul_Protocorinthien" w:history="1">
        <w:r w:rsidRPr="00C01229">
          <w:rPr>
            <w:rStyle w:val="Hyperlink"/>
            <w:lang w:val="fr-FR" w:eastAsia="en-GB"/>
          </w:rPr>
          <w:t>protocorinthiens</w:t>
        </w:r>
      </w:hyperlink>
      <w:r w:rsidRPr="00C01229">
        <w:rPr>
          <w:lang w:val="fr-FR" w:eastAsia="en-GB"/>
        </w:rPr>
        <w:t xml:space="preserve"> et corinthiens des oeuvres orientalisantes de haut niveau (BIB 2116 p. 173)</w:t>
      </w:r>
      <w:r>
        <w:rPr>
          <w:lang w:val="fr-FR" w:eastAsia="en-GB"/>
        </w:rPr>
        <w:t xml:space="preserve"> </w:t>
      </w:r>
      <w:r>
        <w:rPr>
          <w:lang w:val="fr-FR"/>
        </w:rPr>
        <w:t xml:space="preserve">v. </w:t>
      </w:r>
      <w:hyperlink r:id="rId11866" w:anchor="Cul_Proto_Art_Period_Oriental" w:history="1">
        <w:r w:rsidRPr="00C01229">
          <w:rPr>
            <w:rStyle w:val="Hyperlink"/>
            <w:lang w:val="fr-FR"/>
          </w:rPr>
          <w:t>Orientalisant</w:t>
        </w:r>
      </w:hyperlink>
    </w:p>
    <w:p w14:paraId="6E84ADA7" w14:textId="77777777" w:rsidR="00C01229" w:rsidRPr="00C01229" w:rsidRDefault="00C01229" w:rsidP="00C01229">
      <w:pPr>
        <w:rPr>
          <w:lang w:val="fr-FR"/>
        </w:rPr>
      </w:pPr>
    </w:p>
    <w:p w14:paraId="7306D1EE" w14:textId="0AEB75BB" w:rsidR="008B663B" w:rsidRPr="0032190F" w:rsidRDefault="008B663B" w:rsidP="00242C0F">
      <w:pPr>
        <w:jc w:val="both"/>
        <w:rPr>
          <w:lang w:val="fr-FR"/>
        </w:rPr>
      </w:pPr>
      <w:r w:rsidRPr="0032190F">
        <w:rPr>
          <w:lang w:val="fr-FR"/>
        </w:rPr>
        <w:t xml:space="preserve">Durant le règne de Périandre, la céramique corinthienne se diffuse largement, avec la politique expansionniste, retrouve à Toscanos, </w:t>
      </w:r>
      <w:hyperlink r:id="rId11867" w:anchor="Sit_Huelva" w:history="1">
        <w:r w:rsidRPr="0032190F">
          <w:rPr>
            <w:rStyle w:val="Hyperlink"/>
            <w:lang w:val="fr-FR"/>
          </w:rPr>
          <w:t>Huelva</w:t>
        </w:r>
      </w:hyperlink>
      <w:r w:rsidRPr="0032190F">
        <w:rPr>
          <w:lang w:val="fr-FR"/>
        </w:rPr>
        <w:t>, etc.(BIB 1857 p. 395)</w:t>
      </w:r>
    </w:p>
    <w:p w14:paraId="67B097D0" w14:textId="77777777" w:rsidR="00EE6ECB" w:rsidRPr="0032190F" w:rsidRDefault="00EE6ECB" w:rsidP="00242C0F">
      <w:pPr>
        <w:jc w:val="both"/>
        <w:rPr>
          <w:lang w:val="fr-FR"/>
        </w:rPr>
      </w:pPr>
    </w:p>
    <w:p w14:paraId="7CBCE63E" w14:textId="77777777" w:rsidR="00BB1F92" w:rsidRPr="0032190F" w:rsidRDefault="00BB1F92" w:rsidP="00426FF9">
      <w:pPr>
        <w:pStyle w:val="Heading1"/>
      </w:pPr>
      <w:bookmarkStart w:id="4811" w:name="Sit_Milet"/>
      <w:r w:rsidRPr="0032190F">
        <w:t>MILET</w:t>
      </w:r>
    </w:p>
    <w:bookmarkEnd w:id="4811"/>
    <w:p w14:paraId="75D9D700" w14:textId="77777777" w:rsidR="00BB1F92" w:rsidRPr="003A2BE3" w:rsidRDefault="003A2BE3" w:rsidP="00242C0F">
      <w:pPr>
        <w:jc w:val="both"/>
        <w:rPr>
          <w:sz w:val="20"/>
          <w:lang w:val="fr-FR"/>
        </w:rPr>
      </w:pPr>
      <w:r w:rsidRPr="003A2BE3">
        <w:rPr>
          <w:sz w:val="20"/>
          <w:lang w:val="fr-FR"/>
        </w:rPr>
        <w:t>Miletos</w:t>
      </w:r>
    </w:p>
    <w:p w14:paraId="411A0C38" w14:textId="77777777" w:rsidR="003A2BE3" w:rsidRPr="0032190F" w:rsidRDefault="003A2BE3" w:rsidP="00242C0F">
      <w:pPr>
        <w:jc w:val="both"/>
        <w:rPr>
          <w:lang w:val="fr-FR"/>
        </w:rPr>
      </w:pPr>
    </w:p>
    <w:p w14:paraId="1F538581" w14:textId="77777777" w:rsidR="00B3153A" w:rsidRPr="0032190F" w:rsidRDefault="00BB1F92" w:rsidP="00242C0F">
      <w:pPr>
        <w:jc w:val="both"/>
        <w:rPr>
          <w:lang w:val="fr-FR"/>
        </w:rPr>
      </w:pPr>
      <w:r w:rsidRPr="0032190F">
        <w:rPr>
          <w:lang w:val="fr-FR"/>
        </w:rPr>
        <w:t>Ionie</w:t>
      </w:r>
      <w:r w:rsidR="00F876A0" w:rsidRPr="0032190F">
        <w:rPr>
          <w:lang w:val="fr-FR"/>
        </w:rPr>
        <w:t>, Asie Mineure.</w:t>
      </w:r>
      <w:r w:rsidR="00972F32" w:rsidRPr="0032190F">
        <w:rPr>
          <w:lang w:val="fr-FR"/>
        </w:rPr>
        <w:t xml:space="preserve"> </w:t>
      </w:r>
      <w:r w:rsidR="006052BA" w:rsidRPr="0032190F">
        <w:rPr>
          <w:lang w:val="fr-FR"/>
        </w:rPr>
        <w:t>"colonisation mycénienne" (BIB 2301 p. 113)</w:t>
      </w:r>
      <w:r w:rsidR="006C4118" w:rsidRPr="0032190F">
        <w:rPr>
          <w:lang w:val="fr-FR"/>
        </w:rPr>
        <w:t xml:space="preserve"> Site occupé dès le </w:t>
      </w:r>
      <w:r w:rsidR="003A2BE3">
        <w:rPr>
          <w:lang w:val="fr-FR"/>
        </w:rPr>
        <w:t>M</w:t>
      </w:r>
      <w:r w:rsidR="006C4118" w:rsidRPr="0032190F">
        <w:rPr>
          <w:lang w:val="fr-FR"/>
        </w:rPr>
        <w:t xml:space="preserve">inoéen. La ville est fortifiée à la fin du 14e et au début du 13e s. aec. Fortifications d'influence hittite, cimetière purement mycénien, céramique à 95% mycénienne de fabrication locale, deux fragments de </w:t>
      </w:r>
      <w:r w:rsidR="006C4118" w:rsidRPr="0032190F">
        <w:rPr>
          <w:i/>
          <w:lang w:val="fr-FR"/>
        </w:rPr>
        <w:t>pithos</w:t>
      </w:r>
      <w:r w:rsidR="006C4118" w:rsidRPr="0032190F">
        <w:rPr>
          <w:lang w:val="fr-FR"/>
        </w:rPr>
        <w:t xml:space="preserve"> avec du Linéaire B (BIB 2301 p. 116)</w:t>
      </w:r>
    </w:p>
    <w:p w14:paraId="62357270" w14:textId="77777777" w:rsidR="00B3153A" w:rsidRPr="0032190F" w:rsidRDefault="00B3153A" w:rsidP="00242C0F">
      <w:pPr>
        <w:jc w:val="both"/>
        <w:rPr>
          <w:lang w:val="fr-FR"/>
        </w:rPr>
      </w:pPr>
      <w:r w:rsidRPr="0032190F">
        <w:rPr>
          <w:lang w:val="fr-FR"/>
        </w:rPr>
        <w:t>Site mycénien détruit au HRIIIC (BIB 2301 p. 25-26)</w:t>
      </w:r>
    </w:p>
    <w:p w14:paraId="377424F4" w14:textId="07A0041D" w:rsidR="00BB1F92" w:rsidRPr="003A2BE3" w:rsidRDefault="00972F32" w:rsidP="00242C0F">
      <w:pPr>
        <w:jc w:val="both"/>
        <w:rPr>
          <w:lang w:val="fr-FR"/>
        </w:rPr>
      </w:pPr>
      <w:r w:rsidRPr="0032190F">
        <w:rPr>
          <w:lang w:val="fr-FR"/>
        </w:rPr>
        <w:t xml:space="preserve">Durant la </w:t>
      </w:r>
      <w:hyperlink r:id="rId11868" w:anchor="Cul_Grecs_Archaique" w:history="1">
        <w:r w:rsidR="00382A85" w:rsidRPr="0032190F">
          <w:rPr>
            <w:rStyle w:val="Hyperlink"/>
            <w:lang w:val="fr-FR"/>
          </w:rPr>
          <w:t>période archaïque</w:t>
        </w:r>
      </w:hyperlink>
      <w:r w:rsidRPr="0032190F">
        <w:rPr>
          <w:lang w:val="fr-FR"/>
        </w:rPr>
        <w:t>, c’est le centre culturel du monde grec (Museu d’Arqueologia de Catalunya)</w:t>
      </w:r>
      <w:r w:rsidR="003A2BE3">
        <w:rPr>
          <w:lang w:val="fr-FR"/>
        </w:rPr>
        <w:t xml:space="preserve">. Situé aux marges occidentales de l'empire Perse et orientales de la </w:t>
      </w:r>
      <w:r w:rsidR="003A2BE3" w:rsidRPr="003A2BE3">
        <w:rPr>
          <w:i/>
          <w:lang w:val="fr-FR"/>
        </w:rPr>
        <w:t>koiné</w:t>
      </w:r>
      <w:r w:rsidR="003A2BE3">
        <w:rPr>
          <w:lang w:val="fr-FR"/>
        </w:rPr>
        <w:t xml:space="preserve"> grecque. Destruction de la ville en 494 BC  (A. Slawisch in BIB 3373)</w:t>
      </w:r>
    </w:p>
    <w:p w14:paraId="7DBA7E8D" w14:textId="23CB51FC" w:rsidR="00174B6F" w:rsidRDefault="00000000" w:rsidP="00242C0F">
      <w:pPr>
        <w:jc w:val="both"/>
        <w:rPr>
          <w:lang w:val="fr-FR"/>
        </w:rPr>
      </w:pPr>
      <w:hyperlink r:id="rId11869" w:anchor="Aut_Herodote" w:history="1">
        <w:r w:rsidR="00174B6F" w:rsidRPr="003A2BE3">
          <w:rPr>
            <w:rStyle w:val="Hyperlink"/>
            <w:lang w:val="fr-FR"/>
          </w:rPr>
          <w:t>Hérodote</w:t>
        </w:r>
      </w:hyperlink>
      <w:r w:rsidR="00174B6F" w:rsidRPr="0032190F">
        <w:rPr>
          <w:lang w:val="fr-FR"/>
        </w:rPr>
        <w:t xml:space="preserve">, dans son </w:t>
      </w:r>
      <w:r w:rsidR="00174B6F" w:rsidRPr="0032190F">
        <w:rPr>
          <w:i/>
          <w:lang w:val="fr-FR"/>
        </w:rPr>
        <w:t>Histoire</w:t>
      </w:r>
      <w:r w:rsidR="00174B6F" w:rsidRPr="0032190F">
        <w:rPr>
          <w:lang w:val="fr-FR"/>
        </w:rPr>
        <w:t>, raconte que les colons grecs ont tué tous les hommes [indigènes] (R.-M. Berard in BIB 1996)</w:t>
      </w:r>
      <w:r w:rsidR="003A2BE3">
        <w:rPr>
          <w:lang w:val="fr-FR"/>
        </w:rPr>
        <w:t>. Hérodote nome la ville "le joyau de Ionie" (A. Slawisch in BIB 3373)</w:t>
      </w:r>
    </w:p>
    <w:p w14:paraId="7695E639" w14:textId="6B3983F7" w:rsidR="003A2BE3" w:rsidRPr="0032190F" w:rsidRDefault="003A2BE3" w:rsidP="00242C0F">
      <w:pPr>
        <w:jc w:val="both"/>
        <w:rPr>
          <w:lang w:val="fr-FR"/>
        </w:rPr>
      </w:pPr>
      <w:r>
        <w:rPr>
          <w:lang w:val="fr-FR"/>
        </w:rPr>
        <w:t xml:space="preserve">La ville de Milet est placée au centre des cartes de </w:t>
      </w:r>
      <w:hyperlink r:id="rId11870" w:anchor="Aut_Anaximandre" w:history="1">
        <w:r w:rsidRPr="003A2BE3">
          <w:rPr>
            <w:rStyle w:val="Hyperlink"/>
            <w:lang w:val="fr-FR"/>
          </w:rPr>
          <w:t>Anaximandre</w:t>
        </w:r>
      </w:hyperlink>
      <w:r>
        <w:rPr>
          <w:lang w:val="fr-FR"/>
        </w:rPr>
        <w:t xml:space="preserve"> et Hécate, au 6e s. BC (A. Slawisch in BIB 3373)</w:t>
      </w:r>
    </w:p>
    <w:p w14:paraId="6FAE1469" w14:textId="77777777" w:rsidR="00CC2851" w:rsidRDefault="00CC2851" w:rsidP="00242C0F">
      <w:pPr>
        <w:jc w:val="both"/>
        <w:rPr>
          <w:lang w:val="fr-FR"/>
        </w:rPr>
      </w:pPr>
    </w:p>
    <w:p w14:paraId="0451FC28" w14:textId="7B3ADDC9" w:rsidR="003A2BE3" w:rsidRDefault="003A2BE3" w:rsidP="00242C0F">
      <w:pPr>
        <w:jc w:val="both"/>
        <w:rPr>
          <w:lang w:val="fr-FR"/>
        </w:rPr>
      </w:pPr>
      <w:r>
        <w:rPr>
          <w:lang w:val="fr-FR"/>
        </w:rPr>
        <w:t xml:space="preserve">v. </w:t>
      </w:r>
      <w:hyperlink r:id="rId11871" w:anchor="Aut_Thales" w:history="1">
        <w:r w:rsidRPr="003A2BE3">
          <w:rPr>
            <w:rStyle w:val="Hyperlink"/>
            <w:lang w:val="fr-FR"/>
          </w:rPr>
          <w:t>Thalès</w:t>
        </w:r>
      </w:hyperlink>
    </w:p>
    <w:p w14:paraId="58432F52" w14:textId="77777777" w:rsidR="003A2BE3" w:rsidRPr="0032190F" w:rsidRDefault="003A2BE3" w:rsidP="00242C0F">
      <w:pPr>
        <w:jc w:val="both"/>
        <w:rPr>
          <w:lang w:val="fr-FR"/>
        </w:rPr>
      </w:pPr>
    </w:p>
    <w:p w14:paraId="247B3DC0" w14:textId="77777777" w:rsidR="00CC2851" w:rsidRPr="0032190F" w:rsidRDefault="00CC2851" w:rsidP="00426FF9">
      <w:pPr>
        <w:pStyle w:val="Heading1"/>
      </w:pPr>
      <w:bookmarkStart w:id="4812" w:name="Sit_Ephese"/>
      <w:r w:rsidRPr="0032190F">
        <w:t>EPHESE</w:t>
      </w:r>
    </w:p>
    <w:bookmarkEnd w:id="4812"/>
    <w:p w14:paraId="26FCA3E0" w14:textId="7F7BA08C" w:rsidR="00CC2851" w:rsidRDefault="00CC2851" w:rsidP="00242C0F">
      <w:pPr>
        <w:jc w:val="both"/>
        <w:rPr>
          <w:lang w:val="fr-FR"/>
        </w:rPr>
      </w:pPr>
      <w:r w:rsidRPr="0032190F">
        <w:rPr>
          <w:lang w:val="fr-FR"/>
        </w:rPr>
        <w:br/>
        <w:t>Te</w:t>
      </w:r>
      <w:r w:rsidR="002F2215" w:rsidRPr="0032190F">
        <w:rPr>
          <w:lang w:val="fr-FR"/>
        </w:rPr>
        <w:t>mple d’Artemis à Ephèse (Ionie)</w:t>
      </w:r>
    </w:p>
    <w:p w14:paraId="44CB1FB5" w14:textId="0A494FD9" w:rsidR="00411753" w:rsidRDefault="00411753" w:rsidP="00242C0F">
      <w:pPr>
        <w:jc w:val="both"/>
        <w:rPr>
          <w:lang w:val="fr-FR"/>
        </w:rPr>
      </w:pPr>
    </w:p>
    <w:p w14:paraId="3988E564" w14:textId="7E7D7F13" w:rsidR="00411753" w:rsidRDefault="00411753" w:rsidP="00411753">
      <w:pPr>
        <w:pStyle w:val="Heading1"/>
      </w:pPr>
      <w:bookmarkStart w:id="4813" w:name="Sit_Phokis"/>
      <w:r>
        <w:t>PHOKIS</w:t>
      </w:r>
    </w:p>
    <w:bookmarkEnd w:id="4813"/>
    <w:p w14:paraId="2B44F38A" w14:textId="05744A91" w:rsidR="00411753" w:rsidRPr="00411753" w:rsidRDefault="00411753" w:rsidP="00242C0F">
      <w:pPr>
        <w:jc w:val="both"/>
        <w:rPr>
          <w:sz w:val="20"/>
          <w:lang w:val="fr-FR" w:eastAsia="en-GB"/>
        </w:rPr>
      </w:pPr>
      <w:r w:rsidRPr="00411753">
        <w:rPr>
          <w:sz w:val="20"/>
          <w:lang w:val="fr-FR"/>
        </w:rPr>
        <w:t xml:space="preserve">actuelle </w:t>
      </w:r>
      <w:r w:rsidRPr="00411753">
        <w:rPr>
          <w:sz w:val="20"/>
          <w:lang w:val="fr-FR" w:eastAsia="en-GB"/>
        </w:rPr>
        <w:t>Kalapodi</w:t>
      </w:r>
    </w:p>
    <w:p w14:paraId="595D510D" w14:textId="77777777" w:rsidR="00411753" w:rsidRDefault="00411753" w:rsidP="00242C0F">
      <w:pPr>
        <w:jc w:val="both"/>
        <w:rPr>
          <w:lang w:val="fr-FR"/>
        </w:rPr>
      </w:pPr>
    </w:p>
    <w:p w14:paraId="02482188" w14:textId="0EAF193E" w:rsidR="00411753" w:rsidRPr="0032190F" w:rsidRDefault="00411753" w:rsidP="00242C0F">
      <w:pPr>
        <w:jc w:val="both"/>
        <w:rPr>
          <w:lang w:val="fr-FR" w:eastAsia="en-GB"/>
        </w:rPr>
      </w:pPr>
      <w:r w:rsidRPr="00F03B54">
        <w:rPr>
          <w:lang w:val="fr-FR" w:eastAsia="en-GB"/>
        </w:rPr>
        <w:t xml:space="preserve">Un nouveau bouclier en bronze du type </w:t>
      </w:r>
      <w:hyperlink r:id="rId11872" w:anchor="Cul_Precoloniale_Obj_bouclier_Herzsprung" w:history="1">
        <w:r w:rsidRPr="00F03B54">
          <w:rPr>
            <w:rStyle w:val="Hyperlink"/>
            <w:lang w:val="fr-FR"/>
          </w:rPr>
          <w:t>Herzsprung</w:t>
        </w:r>
      </w:hyperlink>
      <w:r w:rsidRPr="00F03B54">
        <w:rPr>
          <w:lang w:val="fr-FR" w:eastAsia="en-GB"/>
        </w:rPr>
        <w:t xml:space="preserve"> a été trouvé dans le sanctuaire de l'oracle d'Apollon à Kalapodi ; le site était auparavant connu sous le nom de Sanctuaire d'Apollon et d'Artémis.</w:t>
      </w:r>
      <w:r>
        <w:rPr>
          <w:lang w:val="fr-FR" w:eastAsia="en-GB"/>
        </w:rPr>
        <w:t xml:space="preserve"> </w:t>
      </w:r>
      <w:r w:rsidRPr="00F03B54">
        <w:rPr>
          <w:lang w:val="fr-FR" w:eastAsia="en-GB"/>
        </w:rPr>
        <w:t xml:space="preserve">Il a un diamètre reconstitué de 88 cm et peut être comparé à cet égard aux boucliers d'Idalion et de Delphes ; il est également décoré de trois zones d'ornementation en "corde", occupant l'espace entre l'encoche en V et le périmètre extérieur. </w:t>
      </w:r>
      <w:r>
        <w:rPr>
          <w:lang w:val="fr-FR" w:eastAsia="en-GB"/>
        </w:rPr>
        <w:t>(BIB 3624)</w:t>
      </w:r>
    </w:p>
    <w:p w14:paraId="452799E6" w14:textId="77777777" w:rsidR="00F876A0" w:rsidRPr="0032190F" w:rsidRDefault="00F876A0" w:rsidP="00242C0F">
      <w:pPr>
        <w:jc w:val="both"/>
        <w:rPr>
          <w:lang w:val="fr-FR"/>
        </w:rPr>
      </w:pPr>
    </w:p>
    <w:p w14:paraId="1B47D803" w14:textId="77777777" w:rsidR="00BE7940" w:rsidRPr="0032190F" w:rsidRDefault="00BE7940" w:rsidP="00426FF9">
      <w:pPr>
        <w:pStyle w:val="Heading1"/>
      </w:pPr>
      <w:bookmarkStart w:id="4814" w:name="Sit_Al_Mina"/>
      <w:r w:rsidRPr="0032190F">
        <w:t>AL MINA</w:t>
      </w:r>
    </w:p>
    <w:bookmarkEnd w:id="4814"/>
    <w:p w14:paraId="2E369B32" w14:textId="23B225BB" w:rsidR="00BE7940" w:rsidRPr="0032190F" w:rsidRDefault="00BE7940" w:rsidP="00242C0F">
      <w:pPr>
        <w:jc w:val="both"/>
        <w:rPr>
          <w:lang w:val="fr-FR"/>
        </w:rPr>
      </w:pPr>
      <w:r w:rsidRPr="0032190F">
        <w:rPr>
          <w:lang w:val="fr-FR"/>
        </w:rPr>
        <w:t xml:space="preserve">Site comptant parmi les plus anciens pour les importations de vases grecs. Ces derniers proviennent d’Eubée (BIB 2116 p. 183). </w:t>
      </w:r>
      <w:hyperlink r:id="rId11873" w:anchor="Cul_Protohistoire_Soc_Habitat_Emporion" w:history="1">
        <w:r w:rsidRPr="0032190F">
          <w:rPr>
            <w:rStyle w:val="Hyperlink"/>
            <w:i/>
            <w:lang w:val="fr-FR"/>
          </w:rPr>
          <w:t>Emporion</w:t>
        </w:r>
      </w:hyperlink>
      <w:r w:rsidRPr="0032190F">
        <w:rPr>
          <w:lang w:val="fr-FR"/>
        </w:rPr>
        <w:t xml:space="preserve"> où de la céramique grecque et des importations phéniciennes ont été retrouvées (BIB 2116 p. 185)</w:t>
      </w:r>
    </w:p>
    <w:p w14:paraId="7FEC982A" w14:textId="77777777" w:rsidR="006D0D1C" w:rsidRPr="0032190F" w:rsidRDefault="006D0D1C" w:rsidP="00242C0F">
      <w:pPr>
        <w:jc w:val="both"/>
        <w:rPr>
          <w:lang w:val="fr-FR"/>
        </w:rPr>
      </w:pPr>
    </w:p>
    <w:p w14:paraId="32967CA5" w14:textId="77777777" w:rsidR="006D0D1C" w:rsidRPr="0032190F" w:rsidRDefault="006D0D1C" w:rsidP="00426FF9">
      <w:pPr>
        <w:pStyle w:val="Heading1"/>
      </w:pPr>
      <w:bookmarkStart w:id="4815" w:name="Sit_Ras_Bassit"/>
      <w:r w:rsidRPr="0032190F">
        <w:t>RAS EL-BASSIT</w:t>
      </w:r>
    </w:p>
    <w:bookmarkEnd w:id="4815"/>
    <w:p w14:paraId="5238834F" w14:textId="79C26E50" w:rsidR="006D0D1C" w:rsidRPr="0032190F" w:rsidRDefault="006D0D1C" w:rsidP="00242C0F">
      <w:pPr>
        <w:jc w:val="both"/>
        <w:rPr>
          <w:lang w:val="fr-FR"/>
        </w:rPr>
      </w:pPr>
      <w:r w:rsidRPr="0032190F">
        <w:rPr>
          <w:lang w:val="fr-FR"/>
        </w:rPr>
        <w:t xml:space="preserve">Ras el-Bassit, site </w:t>
      </w:r>
      <w:hyperlink r:id="rId11874" w:anchor="Cul_Pheniciens" w:history="1">
        <w:r w:rsidRPr="0032190F">
          <w:rPr>
            <w:rStyle w:val="Hyperlink"/>
            <w:lang w:val="fr-FR"/>
          </w:rPr>
          <w:t>phénicien</w:t>
        </w:r>
      </w:hyperlink>
      <w:r w:rsidRPr="0032190F">
        <w:rPr>
          <w:lang w:val="fr-FR"/>
        </w:rPr>
        <w:t xml:space="preserve"> de la côte syro-palestinienne (BIB 2526)</w:t>
      </w:r>
    </w:p>
    <w:p w14:paraId="5D123E78" w14:textId="77777777" w:rsidR="00BE7940" w:rsidRPr="0032190F" w:rsidRDefault="00BE7940" w:rsidP="00242C0F">
      <w:pPr>
        <w:jc w:val="both"/>
        <w:rPr>
          <w:lang w:val="fr-FR"/>
        </w:rPr>
      </w:pPr>
    </w:p>
    <w:p w14:paraId="1FF37A75" w14:textId="77777777" w:rsidR="006D0D1C" w:rsidRPr="0032190F" w:rsidRDefault="006D0D1C" w:rsidP="00426FF9">
      <w:pPr>
        <w:pStyle w:val="Heading1"/>
      </w:pPr>
      <w:bookmarkStart w:id="4816" w:name="Sit_Kazel"/>
      <w:r w:rsidRPr="0032190F">
        <w:t>TELL KAZEL</w:t>
      </w:r>
    </w:p>
    <w:bookmarkEnd w:id="4816"/>
    <w:p w14:paraId="5AAD8D74" w14:textId="06EB4341" w:rsidR="006D0D1C" w:rsidRPr="0032190F" w:rsidRDefault="006D0D1C" w:rsidP="00242C0F">
      <w:pPr>
        <w:jc w:val="both"/>
        <w:rPr>
          <w:lang w:val="fr-FR"/>
        </w:rPr>
      </w:pPr>
      <w:r w:rsidRPr="0032190F">
        <w:rPr>
          <w:lang w:val="fr-FR"/>
        </w:rPr>
        <w:t xml:space="preserve">Tell Kazel, site </w:t>
      </w:r>
      <w:hyperlink r:id="rId11875" w:anchor="Cul_Pheniciens" w:history="1">
        <w:r w:rsidRPr="0032190F">
          <w:rPr>
            <w:rStyle w:val="Hyperlink"/>
            <w:lang w:val="fr-FR"/>
          </w:rPr>
          <w:t>phénicien</w:t>
        </w:r>
      </w:hyperlink>
      <w:r w:rsidRPr="0032190F">
        <w:rPr>
          <w:lang w:val="fr-FR"/>
        </w:rPr>
        <w:t xml:space="preserve"> de la côte syro-palestinienne (BIB 2526)</w:t>
      </w:r>
    </w:p>
    <w:p w14:paraId="4F1888C3" w14:textId="77777777" w:rsidR="006D0D1C" w:rsidRPr="0032190F" w:rsidRDefault="006D0D1C" w:rsidP="00242C0F">
      <w:pPr>
        <w:jc w:val="both"/>
        <w:rPr>
          <w:lang w:val="fr-FR"/>
        </w:rPr>
      </w:pPr>
    </w:p>
    <w:p w14:paraId="7B4370B6" w14:textId="77777777" w:rsidR="006D0D1C" w:rsidRPr="0032190F" w:rsidRDefault="006D0D1C" w:rsidP="00426FF9">
      <w:pPr>
        <w:pStyle w:val="Heading1"/>
      </w:pPr>
      <w:bookmarkStart w:id="4817" w:name="Sit_Khalde"/>
      <w:r w:rsidRPr="0032190F">
        <w:t>KHALDE</w:t>
      </w:r>
    </w:p>
    <w:bookmarkEnd w:id="4817"/>
    <w:p w14:paraId="6547E815" w14:textId="523CE4FE" w:rsidR="006D0D1C" w:rsidRPr="0032190F" w:rsidRDefault="006D0D1C" w:rsidP="00242C0F">
      <w:pPr>
        <w:jc w:val="both"/>
        <w:rPr>
          <w:lang w:val="fr-FR"/>
        </w:rPr>
      </w:pPr>
      <w:r w:rsidRPr="0032190F">
        <w:rPr>
          <w:lang w:val="fr-FR"/>
        </w:rPr>
        <w:t xml:space="preserve">Khaldé, site </w:t>
      </w:r>
      <w:hyperlink r:id="rId11876" w:anchor="Cul_Pheniciens" w:history="1">
        <w:r w:rsidRPr="0032190F">
          <w:rPr>
            <w:rStyle w:val="Hyperlink"/>
            <w:lang w:val="fr-FR"/>
          </w:rPr>
          <w:t>phénicien</w:t>
        </w:r>
      </w:hyperlink>
      <w:r w:rsidRPr="0032190F">
        <w:rPr>
          <w:lang w:val="fr-FR"/>
        </w:rPr>
        <w:t xml:space="preserve"> de la côte syro-palestinienne (BIB 2526)</w:t>
      </w:r>
    </w:p>
    <w:p w14:paraId="129F521C" w14:textId="77777777" w:rsidR="006D0D1C" w:rsidRPr="0032190F" w:rsidRDefault="006D0D1C" w:rsidP="00242C0F">
      <w:pPr>
        <w:jc w:val="both"/>
        <w:rPr>
          <w:lang w:val="fr-FR"/>
        </w:rPr>
      </w:pPr>
    </w:p>
    <w:p w14:paraId="051DC5E8" w14:textId="77777777" w:rsidR="006D0D1C" w:rsidRPr="0032190F" w:rsidRDefault="006D0D1C" w:rsidP="00426FF9">
      <w:pPr>
        <w:pStyle w:val="Heading1"/>
      </w:pPr>
      <w:bookmarkStart w:id="4818" w:name="Sit_Sarepta"/>
      <w:r w:rsidRPr="0032190F">
        <w:t>SAREPTA</w:t>
      </w:r>
    </w:p>
    <w:bookmarkEnd w:id="4818"/>
    <w:p w14:paraId="623DFE91" w14:textId="13D90E0F" w:rsidR="006D0D1C" w:rsidRPr="0032190F" w:rsidRDefault="006D0D1C" w:rsidP="00242C0F">
      <w:pPr>
        <w:jc w:val="both"/>
        <w:rPr>
          <w:lang w:val="fr-FR"/>
        </w:rPr>
      </w:pPr>
      <w:r w:rsidRPr="0032190F">
        <w:rPr>
          <w:lang w:val="fr-FR"/>
        </w:rPr>
        <w:t xml:space="preserve">Sarepta, site </w:t>
      </w:r>
      <w:hyperlink r:id="rId11877" w:anchor="Cul_Pheniciens" w:history="1">
        <w:r w:rsidRPr="0032190F">
          <w:rPr>
            <w:rStyle w:val="Hyperlink"/>
            <w:lang w:val="fr-FR"/>
          </w:rPr>
          <w:t>phénicien</w:t>
        </w:r>
      </w:hyperlink>
      <w:r w:rsidRPr="0032190F">
        <w:rPr>
          <w:lang w:val="fr-FR"/>
        </w:rPr>
        <w:t xml:space="preserve"> de la côte syro-palestinienne</w:t>
      </w:r>
      <w:r w:rsidR="00F83100" w:rsidRPr="0032190F">
        <w:rPr>
          <w:lang w:val="fr-FR"/>
        </w:rPr>
        <w:t>. Séquence continue du Bronze au Fer</w:t>
      </w:r>
      <w:r w:rsidRPr="0032190F">
        <w:rPr>
          <w:lang w:val="fr-FR"/>
        </w:rPr>
        <w:t xml:space="preserve"> (BIB 2526)</w:t>
      </w:r>
    </w:p>
    <w:p w14:paraId="7F5BDDBC" w14:textId="77777777" w:rsidR="006D0D1C" w:rsidRPr="0032190F" w:rsidRDefault="006D0D1C" w:rsidP="00242C0F">
      <w:pPr>
        <w:jc w:val="both"/>
        <w:rPr>
          <w:lang w:val="fr-FR"/>
        </w:rPr>
      </w:pPr>
    </w:p>
    <w:p w14:paraId="02566611" w14:textId="77777777" w:rsidR="00F876A0" w:rsidRPr="0032190F" w:rsidRDefault="00F876A0" w:rsidP="00426FF9">
      <w:pPr>
        <w:pStyle w:val="Heading1"/>
      </w:pPr>
      <w:bookmarkStart w:id="4819" w:name="Sit_Tyr"/>
      <w:r w:rsidRPr="0032190F">
        <w:t>TYR</w:t>
      </w:r>
    </w:p>
    <w:bookmarkEnd w:id="4819"/>
    <w:p w14:paraId="47965BE3" w14:textId="77777777" w:rsidR="00F876A0" w:rsidRPr="0032190F" w:rsidRDefault="00F876A0" w:rsidP="00242C0F">
      <w:pPr>
        <w:jc w:val="both"/>
        <w:rPr>
          <w:lang w:val="fr-FR"/>
        </w:rPr>
      </w:pPr>
    </w:p>
    <w:p w14:paraId="6E4FF8C5" w14:textId="339BBAE6" w:rsidR="007513A7" w:rsidRPr="0032190F" w:rsidRDefault="0091177E" w:rsidP="00242C0F">
      <w:pPr>
        <w:jc w:val="both"/>
        <w:rPr>
          <w:lang w:val="fr-FR"/>
        </w:rPr>
      </w:pPr>
      <w:r>
        <w:rPr>
          <w:lang w:val="fr-FR"/>
        </w:rPr>
        <w:t>Port de Tyr (</w:t>
      </w:r>
      <w:r w:rsidR="00294F0E" w:rsidRPr="0032190F">
        <w:rPr>
          <w:lang w:val="fr-FR"/>
        </w:rPr>
        <w:t>Sud du Liban</w:t>
      </w:r>
      <w:r>
        <w:rPr>
          <w:lang w:val="fr-FR"/>
        </w:rPr>
        <w:t>)</w:t>
      </w:r>
      <w:r w:rsidR="006D0D1C" w:rsidRPr="0032190F">
        <w:rPr>
          <w:lang w:val="fr-FR"/>
        </w:rPr>
        <w:t xml:space="preserve">, </w:t>
      </w:r>
      <w:r w:rsidR="00F876A0" w:rsidRPr="0032190F">
        <w:rPr>
          <w:lang w:val="fr-FR"/>
        </w:rPr>
        <w:t>devient dominante après la chute d’</w:t>
      </w:r>
      <w:hyperlink r:id="rId11878" w:anchor="Sit_Ugarit" w:history="1">
        <w:r w:rsidR="00EB125E" w:rsidRPr="0032190F">
          <w:rPr>
            <w:rStyle w:val="Hyperlink"/>
            <w:lang w:val="fr-FR"/>
          </w:rPr>
          <w:t>Ug</w:t>
        </w:r>
        <w:r w:rsidR="00F876A0" w:rsidRPr="0032190F">
          <w:rPr>
            <w:rStyle w:val="Hyperlink"/>
            <w:lang w:val="fr-FR"/>
          </w:rPr>
          <w:t>arit</w:t>
        </w:r>
      </w:hyperlink>
      <w:r w:rsidR="00F876A0" w:rsidRPr="0032190F">
        <w:rPr>
          <w:lang w:val="fr-FR"/>
        </w:rPr>
        <w:t xml:space="preserve">, de </w:t>
      </w:r>
      <w:hyperlink r:id="rId11879" w:anchor="Sit_Byblos_per_phenician" w:history="1">
        <w:r w:rsidR="00DA0850" w:rsidRPr="00DA0850">
          <w:rPr>
            <w:rStyle w:val="Hyperlink"/>
            <w:lang w:val="fr-FR"/>
          </w:rPr>
          <w:t>Byblos</w:t>
        </w:r>
      </w:hyperlink>
      <w:r w:rsidR="00DA0850" w:rsidRPr="00DA0850">
        <w:rPr>
          <w:lang w:val="fr-FR"/>
        </w:rPr>
        <w:t xml:space="preserve"> </w:t>
      </w:r>
      <w:r w:rsidR="00F876A0" w:rsidRPr="0032190F">
        <w:rPr>
          <w:lang w:val="fr-FR"/>
        </w:rPr>
        <w:t xml:space="preserve">et de Sidon </w:t>
      </w:r>
      <w:r w:rsidR="00AB056B" w:rsidRPr="0032190F">
        <w:rPr>
          <w:lang w:val="fr-FR"/>
        </w:rPr>
        <w:t xml:space="preserve">au cours des </w:t>
      </w:r>
      <w:hyperlink r:id="rId11880" w:anchor="Cul_Obscurs_Ages_c_fer" w:history="1">
        <w:r w:rsidR="003910F7" w:rsidRPr="00DA0850">
          <w:rPr>
            <w:rStyle w:val="Hyperlink"/>
            <w:lang w:val="fr-FR"/>
          </w:rPr>
          <w:t>ages obscurs</w:t>
        </w:r>
      </w:hyperlink>
      <w:r w:rsidR="00F876A0" w:rsidRPr="0032190F">
        <w:rPr>
          <w:lang w:val="fr-FR"/>
        </w:rPr>
        <w:t xml:space="preserve"> (BIB 1918 p. 102)</w:t>
      </w:r>
      <w:r w:rsidR="00F83100" w:rsidRPr="0032190F">
        <w:rPr>
          <w:lang w:val="fr-FR"/>
        </w:rPr>
        <w:t>. S</w:t>
      </w:r>
      <w:r w:rsidR="006D0D1C" w:rsidRPr="0032190F">
        <w:rPr>
          <w:lang w:val="fr-FR"/>
        </w:rPr>
        <w:t xml:space="preserve">ite </w:t>
      </w:r>
      <w:hyperlink r:id="rId11881" w:anchor="Cul_Pheniciens" w:history="1">
        <w:r w:rsidR="006D0D1C" w:rsidRPr="0032190F">
          <w:rPr>
            <w:rStyle w:val="Hyperlink"/>
            <w:lang w:val="fr-FR"/>
          </w:rPr>
          <w:t>phénicien</w:t>
        </w:r>
      </w:hyperlink>
      <w:r w:rsidR="006D0D1C" w:rsidRPr="0032190F">
        <w:rPr>
          <w:lang w:val="fr-FR"/>
        </w:rPr>
        <w:t xml:space="preserve"> de la côte syro-palestinienne</w:t>
      </w:r>
      <w:r w:rsidR="00F83100" w:rsidRPr="0032190F">
        <w:rPr>
          <w:lang w:val="fr-FR"/>
        </w:rPr>
        <w:t>. Séquence continue du Bronze au Fer</w:t>
      </w:r>
      <w:r w:rsidR="006D0D1C" w:rsidRPr="0032190F">
        <w:rPr>
          <w:lang w:val="fr-FR"/>
        </w:rPr>
        <w:t xml:space="preserve"> (BIB 2526)</w:t>
      </w:r>
    </w:p>
    <w:p w14:paraId="0D077E3A" w14:textId="77777777" w:rsidR="00BE7940" w:rsidRPr="0032190F" w:rsidRDefault="00BE7940" w:rsidP="00242C0F">
      <w:pPr>
        <w:jc w:val="both"/>
        <w:rPr>
          <w:lang w:val="fr-FR"/>
        </w:rPr>
      </w:pPr>
      <w:r w:rsidRPr="0032190F">
        <w:rPr>
          <w:lang w:val="fr-FR"/>
        </w:rPr>
        <w:t>Site comptant parmi les plus anciens pour les importations de vases grecs. Ces derniers proviennent d’Eubée (BIB 2116 p. 183)</w:t>
      </w:r>
    </w:p>
    <w:p w14:paraId="738236D5" w14:textId="77777777" w:rsidR="007513A7" w:rsidRPr="0032190F" w:rsidRDefault="007513A7" w:rsidP="00242C0F">
      <w:pPr>
        <w:jc w:val="both"/>
        <w:rPr>
          <w:lang w:val="fr-FR"/>
        </w:rPr>
      </w:pPr>
    </w:p>
    <w:p w14:paraId="657E7952" w14:textId="307F075D" w:rsidR="007513A7" w:rsidRPr="0032190F" w:rsidRDefault="007513A7" w:rsidP="00242C0F">
      <w:pPr>
        <w:jc w:val="both"/>
        <w:rPr>
          <w:lang w:val="fr-FR"/>
        </w:rPr>
      </w:pPr>
      <w:r w:rsidRPr="0032190F">
        <w:rPr>
          <w:lang w:val="fr-FR"/>
        </w:rPr>
        <w:lastRenderedPageBreak/>
        <w:t xml:space="preserve">« Tyr, île jadis, et séparée du continent par une mer profonde de 700 pas de large, maintenant pointe à la terre ferme par des ouvrages que construisit Alexandre durant le siège » (Pline, </w:t>
      </w:r>
      <w:hyperlink r:id="rId11882" w:anchor="Aut_Pline_Ancien_HistNat" w:history="1">
        <w:r w:rsidR="00635D3A" w:rsidRPr="005E5764">
          <w:rPr>
            <w:rStyle w:val="Hyperlink"/>
            <w:i/>
            <w:lang w:val="fr-FR"/>
          </w:rPr>
          <w:t>Hist. Nat.</w:t>
        </w:r>
      </w:hyperlink>
      <w:r w:rsidRPr="0032190F">
        <w:rPr>
          <w:lang w:val="fr-FR"/>
        </w:rPr>
        <w:t>, V, XVII) (BIB 1995 p. 38)</w:t>
      </w:r>
    </w:p>
    <w:p w14:paraId="40012704" w14:textId="77777777" w:rsidR="007513A7" w:rsidRPr="0032190F" w:rsidRDefault="007513A7" w:rsidP="00242C0F">
      <w:pPr>
        <w:jc w:val="both"/>
        <w:rPr>
          <w:lang w:val="fr-FR"/>
        </w:rPr>
      </w:pPr>
    </w:p>
    <w:p w14:paraId="07429155" w14:textId="77777777" w:rsidR="00F876A0" w:rsidRPr="0032190F" w:rsidRDefault="00F876A0" w:rsidP="00242C0F">
      <w:pPr>
        <w:jc w:val="both"/>
        <w:rPr>
          <w:lang w:val="fr-FR"/>
        </w:rPr>
      </w:pPr>
      <w:r w:rsidRPr="0032190F">
        <w:rPr>
          <w:lang w:val="fr-FR"/>
        </w:rPr>
        <w:t xml:space="preserve">En 574 </w:t>
      </w:r>
      <w:r w:rsidR="00AB056B" w:rsidRPr="0032190F">
        <w:rPr>
          <w:lang w:val="fr-FR"/>
        </w:rPr>
        <w:t xml:space="preserve">aec </w:t>
      </w:r>
      <w:r w:rsidRPr="0032190F">
        <w:rPr>
          <w:lang w:val="fr-FR"/>
        </w:rPr>
        <w:t>le Babylonien Nabuchodonosor emporte Tyr (BIB 1918 p. 110)</w:t>
      </w:r>
      <w:r w:rsidR="0091177E">
        <w:rPr>
          <w:lang w:val="fr-FR"/>
        </w:rPr>
        <w:t xml:space="preserve"> </w:t>
      </w:r>
    </w:p>
    <w:p w14:paraId="1FCE2B4B" w14:textId="1D98F66A" w:rsidR="00F876A0" w:rsidRPr="0032190F" w:rsidRDefault="00F876A0" w:rsidP="00242C0F">
      <w:pPr>
        <w:jc w:val="both"/>
        <w:rPr>
          <w:lang w:val="fr-FR"/>
        </w:rPr>
      </w:pPr>
      <w:r w:rsidRPr="0032190F">
        <w:rPr>
          <w:lang w:val="fr-FR"/>
        </w:rPr>
        <w:t>Par la Mer Rouge les Tyriens avaient sans doute accompli ves 600 le périple de l’Af</w:t>
      </w:r>
      <w:r w:rsidR="00AB056B" w:rsidRPr="0032190F">
        <w:rPr>
          <w:lang w:val="fr-FR"/>
        </w:rPr>
        <w:t>r</w:t>
      </w:r>
      <w:r w:rsidRPr="0032190F">
        <w:rPr>
          <w:lang w:val="fr-FR"/>
        </w:rPr>
        <w:t>ique sur les ordres du pharaon Nechao (BIB 1918 p. 111)</w:t>
      </w:r>
      <w:r w:rsidR="0091177E">
        <w:rPr>
          <w:lang w:val="fr-FR"/>
        </w:rPr>
        <w:t xml:space="preserve"> v. </w:t>
      </w:r>
      <w:hyperlink r:id="rId11883" w:anchor="Sit_Dadan" w:history="1">
        <w:r w:rsidR="0091177E" w:rsidRPr="0091177E">
          <w:rPr>
            <w:rStyle w:val="Hyperlink"/>
            <w:lang w:val="fr-FR"/>
          </w:rPr>
          <w:t>Al Ula</w:t>
        </w:r>
      </w:hyperlink>
    </w:p>
    <w:p w14:paraId="435FA5AD" w14:textId="77777777" w:rsidR="00116B0B" w:rsidRPr="0032190F" w:rsidRDefault="00AB056B" w:rsidP="00242C0F">
      <w:pPr>
        <w:jc w:val="both"/>
        <w:rPr>
          <w:lang w:val="fr-FR"/>
        </w:rPr>
      </w:pPr>
      <w:r w:rsidRPr="0032190F">
        <w:rPr>
          <w:lang w:val="fr-FR"/>
        </w:rPr>
        <w:t>Aujourd’hui f</w:t>
      </w:r>
      <w:r w:rsidR="00116B0B" w:rsidRPr="0032190F">
        <w:rPr>
          <w:lang w:val="fr-FR"/>
        </w:rPr>
        <w:t>ief du Hezbollah</w:t>
      </w:r>
      <w:r w:rsidR="00294F0E" w:rsidRPr="0032190F">
        <w:rPr>
          <w:lang w:val="fr-FR"/>
        </w:rPr>
        <w:t xml:space="preserve"> chiite (BIB 1932)</w:t>
      </w:r>
    </w:p>
    <w:p w14:paraId="4763B7FC" w14:textId="77777777" w:rsidR="00A32DC2" w:rsidRPr="0032190F" w:rsidRDefault="00A32DC2" w:rsidP="00242C0F">
      <w:pPr>
        <w:jc w:val="both"/>
        <w:rPr>
          <w:lang w:val="fr-FR"/>
        </w:rPr>
      </w:pPr>
    </w:p>
    <w:p w14:paraId="57962C17" w14:textId="77777777" w:rsidR="00A32DC2" w:rsidRPr="0091177E" w:rsidRDefault="00A32DC2" w:rsidP="00A32DC2">
      <w:pPr>
        <w:pStyle w:val="Heading2"/>
      </w:pPr>
      <w:r w:rsidRPr="0091177E">
        <w:t>Stratigraphie</w:t>
      </w:r>
    </w:p>
    <w:p w14:paraId="37265DA0" w14:textId="77777777" w:rsidR="00A32DC2" w:rsidRPr="0091177E" w:rsidRDefault="00A32DC2" w:rsidP="00A32DC2">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09"/>
        <w:gridCol w:w="2662"/>
        <w:gridCol w:w="1983"/>
      </w:tblGrid>
      <w:tr w:rsidR="00E77605" w:rsidRPr="0091177E" w14:paraId="4491F933" w14:textId="77777777" w:rsidTr="00C35EA7">
        <w:trPr>
          <w:jc w:val="center"/>
        </w:trPr>
        <w:tc>
          <w:tcPr>
            <w:tcW w:w="1109" w:type="dxa"/>
          </w:tcPr>
          <w:p w14:paraId="55E292D9" w14:textId="77777777" w:rsidR="00E77605" w:rsidRPr="00C35EA7" w:rsidRDefault="00E77605" w:rsidP="00C35EA7">
            <w:pPr>
              <w:jc w:val="center"/>
              <w:rPr>
                <w:lang w:val="fr-FR"/>
              </w:rPr>
            </w:pPr>
            <w:r w:rsidRPr="00C35EA7">
              <w:rPr>
                <w:lang w:val="fr-FR"/>
              </w:rPr>
              <w:t>couches</w:t>
            </w:r>
          </w:p>
        </w:tc>
        <w:tc>
          <w:tcPr>
            <w:tcW w:w="2662" w:type="dxa"/>
          </w:tcPr>
          <w:p w14:paraId="702872DC" w14:textId="77777777" w:rsidR="00E77605" w:rsidRPr="00C35EA7" w:rsidRDefault="00E77605" w:rsidP="00C35EA7">
            <w:pPr>
              <w:jc w:val="center"/>
              <w:rPr>
                <w:lang w:val="fr-FR"/>
              </w:rPr>
            </w:pPr>
            <w:r w:rsidRPr="00C35EA7">
              <w:rPr>
                <w:lang w:val="fr-FR"/>
              </w:rPr>
              <w:t>chronologie</w:t>
            </w:r>
          </w:p>
        </w:tc>
        <w:tc>
          <w:tcPr>
            <w:tcW w:w="1983" w:type="dxa"/>
          </w:tcPr>
          <w:p w14:paraId="5ACB4E91" w14:textId="77777777" w:rsidR="00E77605" w:rsidRPr="00C35EA7" w:rsidRDefault="00E77605" w:rsidP="00C35EA7">
            <w:pPr>
              <w:jc w:val="center"/>
              <w:rPr>
                <w:lang w:val="fr-FR"/>
              </w:rPr>
            </w:pPr>
            <w:r w:rsidRPr="00C35EA7">
              <w:rPr>
                <w:lang w:val="fr-FR"/>
              </w:rPr>
              <w:t>types représentés</w:t>
            </w:r>
          </w:p>
        </w:tc>
      </w:tr>
      <w:tr w:rsidR="00E77605" w:rsidRPr="0091177E" w14:paraId="5674C4C9" w14:textId="77777777" w:rsidTr="00C35EA7">
        <w:trPr>
          <w:jc w:val="center"/>
        </w:trPr>
        <w:tc>
          <w:tcPr>
            <w:tcW w:w="1109" w:type="dxa"/>
          </w:tcPr>
          <w:p w14:paraId="2F120247" w14:textId="77777777" w:rsidR="00E77605" w:rsidRPr="00C35EA7" w:rsidRDefault="00E77605" w:rsidP="00A32DC2">
            <w:pPr>
              <w:rPr>
                <w:lang w:val="fr-FR"/>
              </w:rPr>
            </w:pPr>
            <w:r w:rsidRPr="00C35EA7">
              <w:rPr>
                <w:lang w:val="fr-FR"/>
              </w:rPr>
              <w:t>I</w:t>
            </w:r>
          </w:p>
        </w:tc>
        <w:tc>
          <w:tcPr>
            <w:tcW w:w="2662" w:type="dxa"/>
          </w:tcPr>
          <w:p w14:paraId="60EE3515" w14:textId="77777777" w:rsidR="00E77605" w:rsidRPr="00C35EA7" w:rsidRDefault="00E77605" w:rsidP="00A32DC2">
            <w:pPr>
              <w:rPr>
                <w:lang w:val="fr-FR"/>
              </w:rPr>
            </w:pPr>
          </w:p>
        </w:tc>
        <w:tc>
          <w:tcPr>
            <w:tcW w:w="1983" w:type="dxa"/>
          </w:tcPr>
          <w:p w14:paraId="2D7757EC" w14:textId="77777777" w:rsidR="00E77605" w:rsidRPr="00C35EA7" w:rsidRDefault="00E77605" w:rsidP="00E77605">
            <w:pPr>
              <w:rPr>
                <w:lang w:val="fr-FR"/>
              </w:rPr>
            </w:pPr>
          </w:p>
        </w:tc>
      </w:tr>
      <w:tr w:rsidR="00E77605" w:rsidRPr="00215DCE" w14:paraId="56B291D0" w14:textId="77777777" w:rsidTr="00C35EA7">
        <w:trPr>
          <w:jc w:val="center"/>
        </w:trPr>
        <w:tc>
          <w:tcPr>
            <w:tcW w:w="1109" w:type="dxa"/>
          </w:tcPr>
          <w:p w14:paraId="58AE3ADE" w14:textId="77777777" w:rsidR="00E77605" w:rsidRPr="00C35EA7" w:rsidRDefault="00E77605" w:rsidP="00A32DC2">
            <w:pPr>
              <w:rPr>
                <w:lang w:val="fr-FR"/>
              </w:rPr>
            </w:pPr>
            <w:r w:rsidRPr="00C35EA7">
              <w:rPr>
                <w:lang w:val="fr-FR"/>
              </w:rPr>
              <w:t>II</w:t>
            </w:r>
          </w:p>
        </w:tc>
        <w:tc>
          <w:tcPr>
            <w:tcW w:w="2662" w:type="dxa"/>
          </w:tcPr>
          <w:p w14:paraId="2F154D69" w14:textId="77777777" w:rsidR="00E77605" w:rsidRPr="00C35EA7" w:rsidRDefault="00E77605" w:rsidP="00A32DC2">
            <w:pPr>
              <w:rPr>
                <w:lang w:val="fr-FR"/>
              </w:rPr>
            </w:pPr>
            <w:r w:rsidRPr="00C35EA7">
              <w:rPr>
                <w:lang w:val="fr-FR"/>
              </w:rPr>
              <w:t>deuxième moitié du 8e s.</w:t>
            </w:r>
          </w:p>
        </w:tc>
        <w:tc>
          <w:tcPr>
            <w:tcW w:w="1983" w:type="dxa"/>
          </w:tcPr>
          <w:p w14:paraId="5F478B29" w14:textId="77777777" w:rsidR="00E77605" w:rsidRPr="00C35EA7" w:rsidRDefault="00E77605" w:rsidP="00E77605">
            <w:pPr>
              <w:rPr>
                <w:lang w:val="fr-FR"/>
              </w:rPr>
            </w:pPr>
          </w:p>
        </w:tc>
      </w:tr>
      <w:tr w:rsidR="00E77605" w:rsidRPr="00215DCE" w14:paraId="5E851012" w14:textId="77777777" w:rsidTr="00C35EA7">
        <w:trPr>
          <w:jc w:val="center"/>
        </w:trPr>
        <w:tc>
          <w:tcPr>
            <w:tcW w:w="1109" w:type="dxa"/>
          </w:tcPr>
          <w:p w14:paraId="1B90C450" w14:textId="77777777" w:rsidR="00E77605" w:rsidRDefault="00E77605" w:rsidP="00A32DC2">
            <w:r>
              <w:t>III</w:t>
            </w:r>
          </w:p>
        </w:tc>
        <w:tc>
          <w:tcPr>
            <w:tcW w:w="2662" w:type="dxa"/>
          </w:tcPr>
          <w:p w14:paraId="1BC7EC2F" w14:textId="77777777" w:rsidR="00E77605" w:rsidRPr="00C35EA7" w:rsidRDefault="00E77605" w:rsidP="00A32DC2">
            <w:pPr>
              <w:rPr>
                <w:lang w:val="fr-FR"/>
              </w:rPr>
            </w:pPr>
            <w:r w:rsidRPr="00C35EA7">
              <w:rPr>
                <w:lang w:val="fr-FR"/>
              </w:rPr>
              <w:t>deuxième moitié du 8e s.</w:t>
            </w:r>
          </w:p>
        </w:tc>
        <w:tc>
          <w:tcPr>
            <w:tcW w:w="1983" w:type="dxa"/>
          </w:tcPr>
          <w:p w14:paraId="5FBC869D" w14:textId="77777777" w:rsidR="00E77605" w:rsidRPr="00C35EA7" w:rsidRDefault="00E77605" w:rsidP="00E77605">
            <w:pPr>
              <w:rPr>
                <w:lang w:val="fr-FR"/>
              </w:rPr>
            </w:pPr>
          </w:p>
        </w:tc>
      </w:tr>
      <w:tr w:rsidR="00E77605" w:rsidRPr="00215DCE" w14:paraId="09FF097B" w14:textId="77777777" w:rsidTr="00C35EA7">
        <w:trPr>
          <w:jc w:val="center"/>
        </w:trPr>
        <w:tc>
          <w:tcPr>
            <w:tcW w:w="1109" w:type="dxa"/>
          </w:tcPr>
          <w:p w14:paraId="31C676FB" w14:textId="77777777" w:rsidR="00E77605" w:rsidRDefault="00E77605" w:rsidP="00A32DC2">
            <w:r>
              <w:t>IV</w:t>
            </w:r>
          </w:p>
        </w:tc>
        <w:tc>
          <w:tcPr>
            <w:tcW w:w="2662" w:type="dxa"/>
          </w:tcPr>
          <w:p w14:paraId="25CF3900" w14:textId="77777777" w:rsidR="00E77605" w:rsidRPr="00C35EA7" w:rsidRDefault="00E77605" w:rsidP="00E77605">
            <w:pPr>
              <w:rPr>
                <w:lang w:val="fr-FR"/>
              </w:rPr>
            </w:pPr>
            <w:r w:rsidRPr="00C35EA7">
              <w:rPr>
                <w:lang w:val="fr-FR"/>
              </w:rPr>
              <w:t>première moitié du 8e s.</w:t>
            </w:r>
          </w:p>
        </w:tc>
        <w:tc>
          <w:tcPr>
            <w:tcW w:w="1983" w:type="dxa"/>
          </w:tcPr>
          <w:p w14:paraId="19CA8939" w14:textId="77777777" w:rsidR="00E77605" w:rsidRPr="00C35EA7" w:rsidRDefault="00E77605" w:rsidP="00E77605">
            <w:pPr>
              <w:rPr>
                <w:lang w:val="fr-FR"/>
              </w:rPr>
            </w:pPr>
          </w:p>
        </w:tc>
      </w:tr>
      <w:tr w:rsidR="00E77605" w14:paraId="75F47C10" w14:textId="77777777" w:rsidTr="00C35EA7">
        <w:trPr>
          <w:jc w:val="center"/>
        </w:trPr>
        <w:tc>
          <w:tcPr>
            <w:tcW w:w="1109" w:type="dxa"/>
          </w:tcPr>
          <w:p w14:paraId="181B68E3" w14:textId="77777777" w:rsidR="00E77605" w:rsidRDefault="00E77605" w:rsidP="00A32DC2">
            <w:r>
              <w:t>V</w:t>
            </w:r>
          </w:p>
        </w:tc>
        <w:tc>
          <w:tcPr>
            <w:tcW w:w="2662" w:type="dxa"/>
          </w:tcPr>
          <w:p w14:paraId="6E937E97" w14:textId="77777777" w:rsidR="00E77605" w:rsidRDefault="00E77605" w:rsidP="00A32DC2"/>
        </w:tc>
        <w:tc>
          <w:tcPr>
            <w:tcW w:w="1983" w:type="dxa"/>
          </w:tcPr>
          <w:p w14:paraId="2B6C548D" w14:textId="77777777" w:rsidR="00E77605" w:rsidRDefault="00E77605" w:rsidP="00E77605"/>
        </w:tc>
      </w:tr>
      <w:tr w:rsidR="00E77605" w14:paraId="097AA7C9" w14:textId="77777777" w:rsidTr="00C35EA7">
        <w:trPr>
          <w:jc w:val="center"/>
        </w:trPr>
        <w:tc>
          <w:tcPr>
            <w:tcW w:w="1109" w:type="dxa"/>
          </w:tcPr>
          <w:p w14:paraId="3F485FA8" w14:textId="77777777" w:rsidR="00E77605" w:rsidRDefault="00E77605" w:rsidP="00A32DC2">
            <w:r>
              <w:t>VI</w:t>
            </w:r>
          </w:p>
        </w:tc>
        <w:tc>
          <w:tcPr>
            <w:tcW w:w="2662" w:type="dxa"/>
          </w:tcPr>
          <w:p w14:paraId="568A94F5" w14:textId="77777777" w:rsidR="00E77605" w:rsidRDefault="00E77605" w:rsidP="00A32DC2"/>
        </w:tc>
        <w:tc>
          <w:tcPr>
            <w:tcW w:w="1983" w:type="dxa"/>
          </w:tcPr>
          <w:p w14:paraId="1D816E8C" w14:textId="77777777" w:rsidR="00E77605" w:rsidRDefault="00E77605" w:rsidP="00E77605"/>
        </w:tc>
      </w:tr>
      <w:tr w:rsidR="00E77605" w14:paraId="2C39C609" w14:textId="77777777" w:rsidTr="00C35EA7">
        <w:trPr>
          <w:jc w:val="center"/>
        </w:trPr>
        <w:tc>
          <w:tcPr>
            <w:tcW w:w="1109" w:type="dxa"/>
          </w:tcPr>
          <w:p w14:paraId="418382F7" w14:textId="77777777" w:rsidR="00E77605" w:rsidRDefault="00E77605" w:rsidP="00A32DC2">
            <w:r>
              <w:t>VII</w:t>
            </w:r>
          </w:p>
        </w:tc>
        <w:tc>
          <w:tcPr>
            <w:tcW w:w="2662" w:type="dxa"/>
          </w:tcPr>
          <w:p w14:paraId="6D44195E" w14:textId="77777777" w:rsidR="00E77605" w:rsidRDefault="00E77605" w:rsidP="00A32DC2"/>
        </w:tc>
        <w:tc>
          <w:tcPr>
            <w:tcW w:w="1983" w:type="dxa"/>
          </w:tcPr>
          <w:p w14:paraId="688E0A9B" w14:textId="77777777" w:rsidR="00E77605" w:rsidRDefault="00E77605" w:rsidP="00E77605"/>
        </w:tc>
      </w:tr>
      <w:tr w:rsidR="00E77605" w14:paraId="58ADA7F2" w14:textId="77777777" w:rsidTr="00C35EA7">
        <w:trPr>
          <w:jc w:val="center"/>
        </w:trPr>
        <w:tc>
          <w:tcPr>
            <w:tcW w:w="1109" w:type="dxa"/>
          </w:tcPr>
          <w:p w14:paraId="3F6F060F" w14:textId="77777777" w:rsidR="00E77605" w:rsidRDefault="00E77605" w:rsidP="00A32DC2">
            <w:r>
              <w:t>VIII</w:t>
            </w:r>
          </w:p>
        </w:tc>
        <w:tc>
          <w:tcPr>
            <w:tcW w:w="2662" w:type="dxa"/>
          </w:tcPr>
          <w:p w14:paraId="21484F88" w14:textId="77777777" w:rsidR="00E77605" w:rsidRDefault="00E77605" w:rsidP="00A32DC2"/>
        </w:tc>
        <w:tc>
          <w:tcPr>
            <w:tcW w:w="1983" w:type="dxa"/>
          </w:tcPr>
          <w:p w14:paraId="6E1FE554" w14:textId="77777777" w:rsidR="00E77605" w:rsidRDefault="00E77605" w:rsidP="00E77605"/>
        </w:tc>
      </w:tr>
      <w:tr w:rsidR="00E77605" w14:paraId="0D76FFAB" w14:textId="77777777" w:rsidTr="00C35EA7">
        <w:trPr>
          <w:jc w:val="center"/>
        </w:trPr>
        <w:tc>
          <w:tcPr>
            <w:tcW w:w="1109" w:type="dxa"/>
          </w:tcPr>
          <w:p w14:paraId="1910E66D" w14:textId="77777777" w:rsidR="00E77605" w:rsidRDefault="00E77605" w:rsidP="00A32DC2">
            <w:r>
              <w:t>IX</w:t>
            </w:r>
          </w:p>
        </w:tc>
        <w:tc>
          <w:tcPr>
            <w:tcW w:w="2662" w:type="dxa"/>
          </w:tcPr>
          <w:p w14:paraId="3864B293" w14:textId="77777777" w:rsidR="00E77605" w:rsidRDefault="00E77605" w:rsidP="00A32DC2"/>
        </w:tc>
        <w:tc>
          <w:tcPr>
            <w:tcW w:w="1983" w:type="dxa"/>
          </w:tcPr>
          <w:p w14:paraId="0A23761D" w14:textId="77777777" w:rsidR="00E77605" w:rsidRDefault="00E77605" w:rsidP="00E77605">
            <w:r>
              <w:t>type 14</w:t>
            </w:r>
          </w:p>
        </w:tc>
      </w:tr>
      <w:tr w:rsidR="00E77605" w14:paraId="7C03B1C9" w14:textId="77777777" w:rsidTr="00C35EA7">
        <w:trPr>
          <w:jc w:val="center"/>
        </w:trPr>
        <w:tc>
          <w:tcPr>
            <w:tcW w:w="1109" w:type="dxa"/>
          </w:tcPr>
          <w:p w14:paraId="293B0163" w14:textId="77777777" w:rsidR="00E77605" w:rsidRDefault="00E77605" w:rsidP="00A32DC2">
            <w:r>
              <w:t>X</w:t>
            </w:r>
          </w:p>
        </w:tc>
        <w:tc>
          <w:tcPr>
            <w:tcW w:w="2662" w:type="dxa"/>
          </w:tcPr>
          <w:p w14:paraId="57B10AA1" w14:textId="77777777" w:rsidR="00E77605" w:rsidRPr="00C35EA7" w:rsidRDefault="00E77605" w:rsidP="00A32DC2">
            <w:pPr>
              <w:rPr>
                <w:lang w:val="fr-FR"/>
              </w:rPr>
            </w:pPr>
            <w:r w:rsidRPr="00C35EA7">
              <w:rPr>
                <w:lang w:val="fr-FR"/>
              </w:rPr>
              <w:t>première moitié du 9e s.</w:t>
            </w:r>
          </w:p>
        </w:tc>
        <w:tc>
          <w:tcPr>
            <w:tcW w:w="1983" w:type="dxa"/>
          </w:tcPr>
          <w:p w14:paraId="3DF1B042" w14:textId="77777777" w:rsidR="00E77605" w:rsidRDefault="00E77605" w:rsidP="00E77605">
            <w:r>
              <w:t>type 11-13</w:t>
            </w:r>
          </w:p>
        </w:tc>
      </w:tr>
      <w:tr w:rsidR="00E77605" w14:paraId="62774DC6" w14:textId="77777777" w:rsidTr="00C35EA7">
        <w:trPr>
          <w:jc w:val="center"/>
        </w:trPr>
        <w:tc>
          <w:tcPr>
            <w:tcW w:w="1109" w:type="dxa"/>
          </w:tcPr>
          <w:p w14:paraId="34C855BF" w14:textId="77777777" w:rsidR="00E77605" w:rsidRDefault="00E77605" w:rsidP="00A32DC2">
            <w:r>
              <w:t>XI</w:t>
            </w:r>
          </w:p>
        </w:tc>
        <w:tc>
          <w:tcPr>
            <w:tcW w:w="2662" w:type="dxa"/>
          </w:tcPr>
          <w:p w14:paraId="048E3F41" w14:textId="77777777" w:rsidR="00E77605" w:rsidRDefault="00E77605" w:rsidP="00A32DC2"/>
        </w:tc>
        <w:tc>
          <w:tcPr>
            <w:tcW w:w="1983" w:type="dxa"/>
          </w:tcPr>
          <w:p w14:paraId="601D634C" w14:textId="77777777" w:rsidR="00E77605" w:rsidRDefault="00E77605" w:rsidP="00E77605"/>
        </w:tc>
      </w:tr>
      <w:tr w:rsidR="00E77605" w14:paraId="49FCC04E" w14:textId="77777777" w:rsidTr="00C35EA7">
        <w:trPr>
          <w:jc w:val="center"/>
        </w:trPr>
        <w:tc>
          <w:tcPr>
            <w:tcW w:w="1109" w:type="dxa"/>
          </w:tcPr>
          <w:p w14:paraId="15EF85BD" w14:textId="77777777" w:rsidR="00E77605" w:rsidRDefault="00E77605" w:rsidP="00A32DC2">
            <w:r>
              <w:t>XII</w:t>
            </w:r>
          </w:p>
        </w:tc>
        <w:tc>
          <w:tcPr>
            <w:tcW w:w="2662" w:type="dxa"/>
          </w:tcPr>
          <w:p w14:paraId="20EA7137" w14:textId="77777777" w:rsidR="00E77605" w:rsidRDefault="00E77605" w:rsidP="00A32DC2"/>
        </w:tc>
        <w:tc>
          <w:tcPr>
            <w:tcW w:w="1983" w:type="dxa"/>
          </w:tcPr>
          <w:p w14:paraId="5D05FE61" w14:textId="77777777" w:rsidR="00E77605" w:rsidRDefault="00E77605" w:rsidP="00E77605"/>
        </w:tc>
      </w:tr>
      <w:tr w:rsidR="00E77605" w14:paraId="42E63BEB" w14:textId="77777777" w:rsidTr="00C35EA7">
        <w:trPr>
          <w:jc w:val="center"/>
        </w:trPr>
        <w:tc>
          <w:tcPr>
            <w:tcW w:w="1109" w:type="dxa"/>
          </w:tcPr>
          <w:p w14:paraId="006A4DDA" w14:textId="77777777" w:rsidR="00E77605" w:rsidRDefault="00E77605" w:rsidP="00A32DC2">
            <w:r>
              <w:t>XIII</w:t>
            </w:r>
          </w:p>
        </w:tc>
        <w:tc>
          <w:tcPr>
            <w:tcW w:w="2662" w:type="dxa"/>
          </w:tcPr>
          <w:p w14:paraId="09394BB0" w14:textId="77777777" w:rsidR="00E77605" w:rsidRDefault="00E77605" w:rsidP="00A32DC2">
            <w:r>
              <w:t>déb. âge du Fer</w:t>
            </w:r>
          </w:p>
        </w:tc>
        <w:tc>
          <w:tcPr>
            <w:tcW w:w="1983" w:type="dxa"/>
          </w:tcPr>
          <w:p w14:paraId="761947D9" w14:textId="77777777" w:rsidR="00E77605" w:rsidRDefault="00E77605" w:rsidP="00E77605">
            <w:r>
              <w:t>type 11-13</w:t>
            </w:r>
          </w:p>
        </w:tc>
      </w:tr>
      <w:tr w:rsidR="00E77605" w14:paraId="176FDAC7" w14:textId="77777777" w:rsidTr="00C35EA7">
        <w:trPr>
          <w:jc w:val="center"/>
        </w:trPr>
        <w:tc>
          <w:tcPr>
            <w:tcW w:w="1109" w:type="dxa"/>
          </w:tcPr>
          <w:p w14:paraId="15956DC8" w14:textId="77777777" w:rsidR="00E77605" w:rsidRDefault="00E77605" w:rsidP="00A32DC2">
            <w:r>
              <w:t>XIV</w:t>
            </w:r>
          </w:p>
        </w:tc>
        <w:tc>
          <w:tcPr>
            <w:tcW w:w="2662" w:type="dxa"/>
          </w:tcPr>
          <w:p w14:paraId="20A1491B" w14:textId="77777777" w:rsidR="00E77605" w:rsidRDefault="00E77605" w:rsidP="00A32DC2"/>
        </w:tc>
        <w:tc>
          <w:tcPr>
            <w:tcW w:w="1983" w:type="dxa"/>
          </w:tcPr>
          <w:p w14:paraId="667E542B" w14:textId="77777777" w:rsidR="00E77605" w:rsidRDefault="00E77605" w:rsidP="00E77605"/>
        </w:tc>
      </w:tr>
      <w:tr w:rsidR="00E77605" w14:paraId="61B430D3" w14:textId="77777777" w:rsidTr="00C35EA7">
        <w:trPr>
          <w:jc w:val="center"/>
        </w:trPr>
        <w:tc>
          <w:tcPr>
            <w:tcW w:w="1109" w:type="dxa"/>
          </w:tcPr>
          <w:p w14:paraId="3928C003" w14:textId="77777777" w:rsidR="00E77605" w:rsidRDefault="00E77605" w:rsidP="00A32DC2">
            <w:r>
              <w:t>XV</w:t>
            </w:r>
          </w:p>
        </w:tc>
        <w:tc>
          <w:tcPr>
            <w:tcW w:w="2662" w:type="dxa"/>
          </w:tcPr>
          <w:p w14:paraId="6B5B0403" w14:textId="77777777" w:rsidR="00E77605" w:rsidRDefault="00E77605" w:rsidP="00A32DC2"/>
        </w:tc>
        <w:tc>
          <w:tcPr>
            <w:tcW w:w="1983" w:type="dxa"/>
          </w:tcPr>
          <w:p w14:paraId="1DB5C786" w14:textId="77777777" w:rsidR="00E77605" w:rsidRDefault="00E77605" w:rsidP="00E77605">
            <w:r>
              <w:t>type 14</w:t>
            </w:r>
          </w:p>
        </w:tc>
      </w:tr>
      <w:tr w:rsidR="00E77605" w14:paraId="51DA307A" w14:textId="77777777" w:rsidTr="00C35EA7">
        <w:trPr>
          <w:jc w:val="center"/>
        </w:trPr>
        <w:tc>
          <w:tcPr>
            <w:tcW w:w="1109" w:type="dxa"/>
          </w:tcPr>
          <w:p w14:paraId="58C203FD" w14:textId="77777777" w:rsidR="00E77605" w:rsidRDefault="00E77605" w:rsidP="00A32DC2">
            <w:r>
              <w:t>XVI</w:t>
            </w:r>
          </w:p>
        </w:tc>
        <w:tc>
          <w:tcPr>
            <w:tcW w:w="2662" w:type="dxa"/>
          </w:tcPr>
          <w:p w14:paraId="261FEBFC" w14:textId="77777777" w:rsidR="00E77605" w:rsidRDefault="00E77605" w:rsidP="00A32DC2"/>
        </w:tc>
        <w:tc>
          <w:tcPr>
            <w:tcW w:w="1983" w:type="dxa"/>
          </w:tcPr>
          <w:p w14:paraId="31ACEBAE" w14:textId="77777777" w:rsidR="00E77605" w:rsidRDefault="00E77605" w:rsidP="00E77605">
            <w:r>
              <w:t>type 14</w:t>
            </w:r>
          </w:p>
        </w:tc>
      </w:tr>
    </w:tbl>
    <w:p w14:paraId="3A828FFD" w14:textId="77777777" w:rsidR="00A32DC2" w:rsidRPr="00A32DC2" w:rsidRDefault="00A32DC2" w:rsidP="00A32DC2">
      <w:r>
        <w:t>(BIB 2526 et SS BIB)</w:t>
      </w:r>
    </w:p>
    <w:p w14:paraId="3DDAA451" w14:textId="77777777" w:rsidR="00AB056B" w:rsidRDefault="00AB056B" w:rsidP="00242C0F">
      <w:pPr>
        <w:jc w:val="both"/>
      </w:pPr>
    </w:p>
    <w:p w14:paraId="07DE953D" w14:textId="77777777" w:rsidR="00A32DC2" w:rsidRDefault="00A32DC2" w:rsidP="00A32DC2">
      <w:pPr>
        <w:pStyle w:val="Heading2"/>
      </w:pPr>
      <w:r>
        <w:t>Céramiques</w:t>
      </w:r>
    </w:p>
    <w:p w14:paraId="01100886" w14:textId="77777777" w:rsidR="00A32DC2" w:rsidRDefault="00A32DC2" w:rsidP="00242C0F">
      <w:pPr>
        <w:jc w:val="both"/>
      </w:pPr>
    </w:p>
    <w:p w14:paraId="5F23BB78" w14:textId="77777777" w:rsidR="00A32DC2" w:rsidRPr="0032190F" w:rsidRDefault="00A32DC2" w:rsidP="00242C0F">
      <w:pPr>
        <w:jc w:val="both"/>
        <w:rPr>
          <w:lang w:val="fr-FR"/>
        </w:rPr>
      </w:pPr>
      <w:r w:rsidRPr="0032190F">
        <w:rPr>
          <w:lang w:val="fr-FR"/>
        </w:rPr>
        <w:t>Plusieurs types céramiques ont été définis (BIB 2526)</w:t>
      </w:r>
    </w:p>
    <w:p w14:paraId="78DBCCAC" w14:textId="77777777" w:rsidR="00A32DC2" w:rsidRPr="0032190F" w:rsidRDefault="00A32DC2"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6"/>
        <w:gridCol w:w="3402"/>
      </w:tblGrid>
      <w:tr w:rsidR="00A32DC2" w14:paraId="524E6937" w14:textId="77777777" w:rsidTr="00C35EA7">
        <w:trPr>
          <w:jc w:val="center"/>
        </w:trPr>
        <w:tc>
          <w:tcPr>
            <w:tcW w:w="576" w:type="dxa"/>
          </w:tcPr>
          <w:p w14:paraId="2347E53C" w14:textId="77777777" w:rsidR="00A32DC2" w:rsidRDefault="00A32DC2" w:rsidP="00C35EA7">
            <w:pPr>
              <w:jc w:val="both"/>
            </w:pPr>
            <w:r>
              <w:t>...</w:t>
            </w:r>
          </w:p>
        </w:tc>
        <w:tc>
          <w:tcPr>
            <w:tcW w:w="3402" w:type="dxa"/>
          </w:tcPr>
          <w:p w14:paraId="1832074A" w14:textId="77777777" w:rsidR="00A32DC2" w:rsidRDefault="00A32DC2" w:rsidP="00C35EA7">
            <w:pPr>
              <w:jc w:val="both"/>
            </w:pPr>
          </w:p>
        </w:tc>
      </w:tr>
      <w:tr w:rsidR="00A32DC2" w:rsidRPr="00215DCE" w14:paraId="3937CC22" w14:textId="77777777" w:rsidTr="00C35EA7">
        <w:trPr>
          <w:jc w:val="center"/>
        </w:trPr>
        <w:tc>
          <w:tcPr>
            <w:tcW w:w="576" w:type="dxa"/>
          </w:tcPr>
          <w:p w14:paraId="252739D3" w14:textId="77777777" w:rsidR="00A32DC2" w:rsidRDefault="00A32DC2" w:rsidP="00C35EA7">
            <w:pPr>
              <w:jc w:val="both"/>
            </w:pPr>
            <w:r>
              <w:t>11</w:t>
            </w:r>
          </w:p>
        </w:tc>
        <w:tc>
          <w:tcPr>
            <w:tcW w:w="3402" w:type="dxa"/>
          </w:tcPr>
          <w:p w14:paraId="6CE21B22" w14:textId="77777777" w:rsidR="00A32DC2" w:rsidRPr="00C35EA7" w:rsidRDefault="00A32DC2" w:rsidP="00C35EA7">
            <w:pPr>
              <w:jc w:val="both"/>
              <w:rPr>
                <w:lang w:val="fr-FR"/>
              </w:rPr>
            </w:pPr>
            <w:r w:rsidRPr="00C35EA7">
              <w:rPr>
                <w:lang w:val="fr-FR"/>
              </w:rPr>
              <w:t>coupes à profil convexe continu</w:t>
            </w:r>
          </w:p>
        </w:tc>
      </w:tr>
      <w:tr w:rsidR="00A32DC2" w:rsidRPr="00215DCE" w14:paraId="5A61710D" w14:textId="77777777" w:rsidTr="00C35EA7">
        <w:trPr>
          <w:jc w:val="center"/>
        </w:trPr>
        <w:tc>
          <w:tcPr>
            <w:tcW w:w="576" w:type="dxa"/>
          </w:tcPr>
          <w:p w14:paraId="2C9EF3AB" w14:textId="77777777" w:rsidR="00A32DC2" w:rsidRDefault="00A32DC2" w:rsidP="00C35EA7">
            <w:pPr>
              <w:jc w:val="both"/>
            </w:pPr>
            <w:r>
              <w:t>12</w:t>
            </w:r>
          </w:p>
        </w:tc>
        <w:tc>
          <w:tcPr>
            <w:tcW w:w="3402" w:type="dxa"/>
          </w:tcPr>
          <w:p w14:paraId="68F6AD40" w14:textId="77777777" w:rsidR="00A32DC2" w:rsidRPr="00C35EA7" w:rsidRDefault="00A32DC2" w:rsidP="00C35EA7">
            <w:pPr>
              <w:jc w:val="both"/>
              <w:rPr>
                <w:lang w:val="fr-FR"/>
              </w:rPr>
            </w:pPr>
            <w:r w:rsidRPr="00C35EA7">
              <w:rPr>
                <w:lang w:val="fr-FR"/>
              </w:rPr>
              <w:t>coupes à profil convexe continu</w:t>
            </w:r>
          </w:p>
        </w:tc>
      </w:tr>
      <w:tr w:rsidR="00A32DC2" w:rsidRPr="00215DCE" w14:paraId="73ED8F7C" w14:textId="77777777" w:rsidTr="00C35EA7">
        <w:trPr>
          <w:jc w:val="center"/>
        </w:trPr>
        <w:tc>
          <w:tcPr>
            <w:tcW w:w="576" w:type="dxa"/>
          </w:tcPr>
          <w:p w14:paraId="673AE2C7" w14:textId="77777777" w:rsidR="00A32DC2" w:rsidRDefault="00A32DC2" w:rsidP="00C35EA7">
            <w:pPr>
              <w:jc w:val="both"/>
            </w:pPr>
            <w:r>
              <w:t>13</w:t>
            </w:r>
          </w:p>
        </w:tc>
        <w:tc>
          <w:tcPr>
            <w:tcW w:w="3402" w:type="dxa"/>
          </w:tcPr>
          <w:p w14:paraId="591ACB13" w14:textId="77777777" w:rsidR="00A32DC2" w:rsidRPr="00C35EA7" w:rsidRDefault="00A32DC2" w:rsidP="00C35EA7">
            <w:pPr>
              <w:jc w:val="both"/>
              <w:rPr>
                <w:lang w:val="fr-FR"/>
              </w:rPr>
            </w:pPr>
            <w:r w:rsidRPr="00C35EA7">
              <w:rPr>
                <w:lang w:val="fr-FR"/>
              </w:rPr>
              <w:t>coupes à profil convexe continu</w:t>
            </w:r>
          </w:p>
        </w:tc>
      </w:tr>
      <w:tr w:rsidR="00A32DC2" w14:paraId="5FA224C1" w14:textId="77777777" w:rsidTr="00C35EA7">
        <w:trPr>
          <w:jc w:val="center"/>
        </w:trPr>
        <w:tc>
          <w:tcPr>
            <w:tcW w:w="576" w:type="dxa"/>
          </w:tcPr>
          <w:p w14:paraId="7BA68459" w14:textId="77777777" w:rsidR="00A32DC2" w:rsidRDefault="00A32DC2" w:rsidP="00C35EA7">
            <w:pPr>
              <w:jc w:val="both"/>
            </w:pPr>
            <w:r>
              <w:t>14</w:t>
            </w:r>
          </w:p>
        </w:tc>
        <w:tc>
          <w:tcPr>
            <w:tcW w:w="3402" w:type="dxa"/>
          </w:tcPr>
          <w:p w14:paraId="3E3057B9" w14:textId="77777777" w:rsidR="00A32DC2" w:rsidRDefault="00A32DC2" w:rsidP="00C35EA7">
            <w:pPr>
              <w:jc w:val="both"/>
            </w:pPr>
            <w:r>
              <w:t>plats</w:t>
            </w:r>
          </w:p>
        </w:tc>
      </w:tr>
      <w:tr w:rsidR="00A32DC2" w14:paraId="533EA8B1" w14:textId="77777777" w:rsidTr="00C35EA7">
        <w:trPr>
          <w:jc w:val="center"/>
        </w:trPr>
        <w:tc>
          <w:tcPr>
            <w:tcW w:w="576" w:type="dxa"/>
          </w:tcPr>
          <w:p w14:paraId="6A68E411" w14:textId="77777777" w:rsidR="00A32DC2" w:rsidRDefault="00A32DC2" w:rsidP="00C35EA7">
            <w:pPr>
              <w:jc w:val="both"/>
            </w:pPr>
            <w:r>
              <w:t>...</w:t>
            </w:r>
          </w:p>
        </w:tc>
        <w:tc>
          <w:tcPr>
            <w:tcW w:w="3402" w:type="dxa"/>
          </w:tcPr>
          <w:p w14:paraId="550245DA" w14:textId="77777777" w:rsidR="00A32DC2" w:rsidRDefault="00A32DC2" w:rsidP="00C35EA7">
            <w:pPr>
              <w:jc w:val="both"/>
            </w:pPr>
          </w:p>
        </w:tc>
      </w:tr>
    </w:tbl>
    <w:p w14:paraId="25DA68BE" w14:textId="77777777" w:rsidR="00A32DC2" w:rsidRDefault="00A32DC2" w:rsidP="00242C0F">
      <w:pPr>
        <w:jc w:val="both"/>
      </w:pPr>
      <w:r>
        <w:t>(BIB 2526)</w:t>
      </w:r>
    </w:p>
    <w:p w14:paraId="46F0FDB7" w14:textId="77777777" w:rsidR="00A32DC2" w:rsidRDefault="00A32DC2" w:rsidP="00242C0F">
      <w:pPr>
        <w:jc w:val="both"/>
      </w:pPr>
    </w:p>
    <w:p w14:paraId="26423444" w14:textId="2BF9B535" w:rsidR="00E77605" w:rsidRDefault="00E77605" w:rsidP="00242C0F">
      <w:pPr>
        <w:jc w:val="both"/>
      </w:pPr>
      <w:r>
        <w:t xml:space="preserve">v. </w:t>
      </w:r>
      <w:hyperlink r:id="rId11884" w:anchor="Sit_Huelva" w:history="1">
        <w:r w:rsidRPr="00E77605">
          <w:rPr>
            <w:rStyle w:val="Hyperlink"/>
          </w:rPr>
          <w:t>Huelva</w:t>
        </w:r>
      </w:hyperlink>
      <w:r>
        <w:t xml:space="preserve"> (SS BIB)</w:t>
      </w:r>
    </w:p>
    <w:p w14:paraId="54DBE5ED" w14:textId="77777777" w:rsidR="00E77605" w:rsidRDefault="00E77605" w:rsidP="00242C0F">
      <w:pPr>
        <w:jc w:val="both"/>
      </w:pPr>
    </w:p>
    <w:p w14:paraId="13108B0B" w14:textId="77777777" w:rsidR="00A32DC2" w:rsidRDefault="00A32DC2" w:rsidP="00A32DC2">
      <w:pPr>
        <w:pStyle w:val="Heading3"/>
      </w:pPr>
      <w:r>
        <w:t>type 14</w:t>
      </w:r>
    </w:p>
    <w:p w14:paraId="7CB2E595" w14:textId="77777777" w:rsidR="00A32DC2" w:rsidRPr="0032190F" w:rsidRDefault="00A32DC2" w:rsidP="00242C0F">
      <w:pPr>
        <w:jc w:val="both"/>
        <w:rPr>
          <w:lang w:val="fr-FR"/>
        </w:rPr>
      </w:pPr>
      <w:r w:rsidRPr="0032190F">
        <w:rPr>
          <w:lang w:val="fr-FR"/>
        </w:rPr>
        <w:t>Les plats de type 14 témoignent de la persistance de certaines caractéristiques morphologiques de l’âge du Bronze (BIB 2526)</w:t>
      </w:r>
    </w:p>
    <w:p w14:paraId="761E74FE" w14:textId="77777777" w:rsidR="00A32DC2" w:rsidRPr="0032190F" w:rsidRDefault="00A32DC2" w:rsidP="00242C0F">
      <w:pPr>
        <w:jc w:val="both"/>
        <w:rPr>
          <w:lang w:val="fr-FR"/>
        </w:rPr>
      </w:pPr>
    </w:p>
    <w:p w14:paraId="097B3BD3" w14:textId="77777777" w:rsidR="006D0D1C" w:rsidRPr="0032190F" w:rsidRDefault="006D0D1C" w:rsidP="00426FF9">
      <w:pPr>
        <w:pStyle w:val="Heading1"/>
      </w:pPr>
      <w:bookmarkStart w:id="4820" w:name="Sit_Tyr_Bass"/>
      <w:r w:rsidRPr="0032190F">
        <w:lastRenderedPageBreak/>
        <w:t>TYR AL-BASS</w:t>
      </w:r>
    </w:p>
    <w:bookmarkEnd w:id="4820"/>
    <w:p w14:paraId="57B2B164" w14:textId="4D41D462" w:rsidR="006D0D1C" w:rsidRPr="0032190F" w:rsidRDefault="006D0D1C" w:rsidP="00242C0F">
      <w:pPr>
        <w:jc w:val="both"/>
        <w:rPr>
          <w:lang w:val="fr-FR"/>
        </w:rPr>
      </w:pPr>
      <w:r w:rsidRPr="0032190F">
        <w:rPr>
          <w:lang w:val="fr-FR"/>
        </w:rPr>
        <w:t xml:space="preserve">Tyr al-Bass, site </w:t>
      </w:r>
      <w:hyperlink r:id="rId11885" w:anchor="Cul_Pheniciens" w:history="1">
        <w:r w:rsidRPr="0032190F">
          <w:rPr>
            <w:rStyle w:val="Hyperlink"/>
            <w:lang w:val="fr-FR"/>
          </w:rPr>
          <w:t>phénicien</w:t>
        </w:r>
      </w:hyperlink>
      <w:r w:rsidRPr="0032190F">
        <w:rPr>
          <w:lang w:val="fr-FR"/>
        </w:rPr>
        <w:t xml:space="preserve"> de la côte syro-palestinienne (BIB 2526)</w:t>
      </w:r>
    </w:p>
    <w:p w14:paraId="7D4C3BD1" w14:textId="77777777" w:rsidR="006D0D1C" w:rsidRPr="0032190F" w:rsidRDefault="006D0D1C" w:rsidP="00242C0F">
      <w:pPr>
        <w:jc w:val="both"/>
        <w:rPr>
          <w:lang w:val="fr-FR"/>
        </w:rPr>
      </w:pPr>
    </w:p>
    <w:p w14:paraId="709FAFBE" w14:textId="77777777" w:rsidR="006D0D1C" w:rsidRPr="0032190F" w:rsidRDefault="006D0D1C" w:rsidP="00426FF9">
      <w:pPr>
        <w:pStyle w:val="Heading1"/>
      </w:pPr>
      <w:bookmarkStart w:id="4821" w:name="Sit_Achziv"/>
      <w:r w:rsidRPr="0032190F">
        <w:t>ACHZIV</w:t>
      </w:r>
    </w:p>
    <w:bookmarkEnd w:id="4821"/>
    <w:p w14:paraId="3925FEBD" w14:textId="5F87F2AE" w:rsidR="006D0D1C" w:rsidRPr="0032190F" w:rsidRDefault="006D0D1C" w:rsidP="00242C0F">
      <w:pPr>
        <w:jc w:val="both"/>
        <w:rPr>
          <w:lang w:val="fr-FR"/>
        </w:rPr>
      </w:pPr>
      <w:r w:rsidRPr="0032190F">
        <w:rPr>
          <w:lang w:val="fr-FR"/>
        </w:rPr>
        <w:t xml:space="preserve">Achziv, site </w:t>
      </w:r>
      <w:hyperlink r:id="rId11886" w:anchor="Cul_Pheniciens" w:history="1">
        <w:r w:rsidRPr="0032190F">
          <w:rPr>
            <w:rStyle w:val="Hyperlink"/>
            <w:lang w:val="fr-FR"/>
          </w:rPr>
          <w:t>phénicien</w:t>
        </w:r>
      </w:hyperlink>
      <w:r w:rsidRPr="0032190F">
        <w:rPr>
          <w:lang w:val="fr-FR"/>
        </w:rPr>
        <w:t xml:space="preserve"> de la côte syro-palestinienne (BIB 2526)</w:t>
      </w:r>
      <w:r w:rsidR="00552187">
        <w:rPr>
          <w:lang w:val="fr-FR"/>
        </w:rPr>
        <w:t xml:space="preserve"> Nécropole phénicienne avec </w:t>
      </w:r>
      <w:hyperlink r:id="rId11887" w:anchor="Cul_Precoloniale_Obj_broche_rotir" w:history="1">
        <w:r w:rsidR="00552187">
          <w:rPr>
            <w:rStyle w:val="Hyperlink"/>
            <w:lang w:val="fr-FR"/>
          </w:rPr>
          <w:t>b</w:t>
        </w:r>
        <w:r w:rsidR="00552187" w:rsidRPr="0032190F">
          <w:rPr>
            <w:rStyle w:val="Hyperlink"/>
            <w:lang w:val="fr-FR"/>
          </w:rPr>
          <w:t>roches à rotir</w:t>
        </w:r>
      </w:hyperlink>
      <w:r w:rsidR="00552187" w:rsidRPr="00552187">
        <w:rPr>
          <w:lang w:val="fr-FR"/>
        </w:rPr>
        <w:t xml:space="preserve"> </w:t>
      </w:r>
      <w:r w:rsidR="00552187">
        <w:rPr>
          <w:lang w:val="fr-FR"/>
        </w:rPr>
        <w:t>articulées</w:t>
      </w:r>
      <w:r w:rsidR="00EB1FC5">
        <w:rPr>
          <w:lang w:val="fr-FR"/>
        </w:rPr>
        <w:t xml:space="preserve">, fibule </w:t>
      </w:r>
      <w:r w:rsidR="00EB1FC5" w:rsidRPr="00EB1FC5">
        <w:rPr>
          <w:i/>
          <w:lang w:val="fr-FR"/>
        </w:rPr>
        <w:t>de codo</w:t>
      </w:r>
      <w:r w:rsidR="00EB1FC5">
        <w:rPr>
          <w:lang w:val="fr-FR"/>
        </w:rPr>
        <w:t xml:space="preserve"> de type Huelva,</w:t>
      </w:r>
      <w:r w:rsidR="00552187">
        <w:rPr>
          <w:lang w:val="fr-FR"/>
        </w:rPr>
        <w:t xml:space="preserve"> daté du 10e aec </w:t>
      </w:r>
      <w:r w:rsidR="00552187" w:rsidRPr="00552187">
        <w:rPr>
          <w:lang w:val="fr-FR"/>
        </w:rPr>
        <w:t>(BIB 3022)</w:t>
      </w:r>
    </w:p>
    <w:p w14:paraId="01AA761A" w14:textId="77777777" w:rsidR="006D0D1C" w:rsidRPr="0032190F" w:rsidRDefault="006D0D1C" w:rsidP="00242C0F">
      <w:pPr>
        <w:jc w:val="both"/>
        <w:rPr>
          <w:lang w:val="fr-FR"/>
        </w:rPr>
      </w:pPr>
    </w:p>
    <w:p w14:paraId="038163F8" w14:textId="77777777" w:rsidR="006D0D1C" w:rsidRPr="0032190F" w:rsidRDefault="006D0D1C" w:rsidP="00426FF9">
      <w:pPr>
        <w:pStyle w:val="Heading1"/>
      </w:pPr>
      <w:bookmarkStart w:id="4822" w:name="Sit_Hazor"/>
      <w:r w:rsidRPr="0032190F">
        <w:t>HAZOR</w:t>
      </w:r>
    </w:p>
    <w:bookmarkEnd w:id="4822"/>
    <w:p w14:paraId="15E4CE22" w14:textId="5E70951A" w:rsidR="006D0D1C" w:rsidRPr="0032190F" w:rsidRDefault="006D0D1C" w:rsidP="00242C0F">
      <w:pPr>
        <w:jc w:val="both"/>
        <w:rPr>
          <w:lang w:val="fr-FR"/>
        </w:rPr>
      </w:pPr>
      <w:r w:rsidRPr="0032190F">
        <w:rPr>
          <w:lang w:val="fr-FR"/>
        </w:rPr>
        <w:t xml:space="preserve">Hazor, site </w:t>
      </w:r>
      <w:hyperlink r:id="rId11888" w:anchor="Cul_Pheniciens" w:history="1">
        <w:r w:rsidRPr="0032190F">
          <w:rPr>
            <w:rStyle w:val="Hyperlink"/>
            <w:lang w:val="fr-FR"/>
          </w:rPr>
          <w:t>phénicien</w:t>
        </w:r>
      </w:hyperlink>
      <w:r w:rsidRPr="0032190F">
        <w:rPr>
          <w:lang w:val="fr-FR"/>
        </w:rPr>
        <w:t xml:space="preserve"> de la côte syro-palestinienne (BIB 2526)</w:t>
      </w:r>
      <w:r w:rsidR="00F37E65">
        <w:rPr>
          <w:lang w:val="fr-FR"/>
        </w:rPr>
        <w:t xml:space="preserve">. Pendant les </w:t>
      </w:r>
      <w:hyperlink r:id="rId11889" w:anchor="Cul_Obscurs_Ages_c_fer" w:history="1">
        <w:r w:rsidR="003910F7" w:rsidRPr="00DA0850">
          <w:rPr>
            <w:rStyle w:val="Hyperlink"/>
            <w:lang w:val="fr-FR"/>
          </w:rPr>
          <w:t>ages obscurs</w:t>
        </w:r>
      </w:hyperlink>
      <w:r w:rsidR="00F37E65">
        <w:rPr>
          <w:lang w:val="fr-FR"/>
        </w:rPr>
        <w:t xml:space="preserve">, le palais d'Hazor </w:t>
      </w:r>
      <w:r w:rsidR="000227AD">
        <w:rPr>
          <w:lang w:val="fr-FR"/>
        </w:rPr>
        <w:t>du LBA est détruit (BIB Eric Clino, Peuples de la Mer, Youtube)</w:t>
      </w:r>
    </w:p>
    <w:p w14:paraId="05C498D5" w14:textId="77777777" w:rsidR="006D0D1C" w:rsidRPr="0032190F" w:rsidRDefault="006D0D1C" w:rsidP="00242C0F">
      <w:pPr>
        <w:jc w:val="both"/>
        <w:rPr>
          <w:lang w:val="fr-FR"/>
        </w:rPr>
      </w:pPr>
    </w:p>
    <w:p w14:paraId="6227C73B" w14:textId="77777777" w:rsidR="006D0D1C" w:rsidRPr="0032190F" w:rsidRDefault="006D0D1C" w:rsidP="00426FF9">
      <w:pPr>
        <w:pStyle w:val="Heading1"/>
      </w:pPr>
      <w:bookmarkStart w:id="4823" w:name="Sit_Keisan"/>
      <w:r w:rsidRPr="0032190F">
        <w:t>TELL KEISAN</w:t>
      </w:r>
    </w:p>
    <w:bookmarkEnd w:id="4823"/>
    <w:p w14:paraId="2B130C32" w14:textId="444C7757" w:rsidR="006D0D1C" w:rsidRPr="0032190F" w:rsidRDefault="006D0D1C" w:rsidP="00242C0F">
      <w:pPr>
        <w:jc w:val="both"/>
        <w:rPr>
          <w:lang w:val="fr-FR"/>
        </w:rPr>
      </w:pPr>
      <w:r w:rsidRPr="0032190F">
        <w:rPr>
          <w:lang w:val="fr-FR"/>
        </w:rPr>
        <w:t xml:space="preserve">Tell Keisan, site </w:t>
      </w:r>
      <w:hyperlink r:id="rId11890" w:anchor="Cul_Pheniciens" w:history="1">
        <w:r w:rsidRPr="0032190F">
          <w:rPr>
            <w:rStyle w:val="Hyperlink"/>
            <w:lang w:val="fr-FR"/>
          </w:rPr>
          <w:t>phénicien</w:t>
        </w:r>
      </w:hyperlink>
      <w:r w:rsidRPr="0032190F">
        <w:rPr>
          <w:lang w:val="fr-FR"/>
        </w:rPr>
        <w:t xml:space="preserve"> de la côte syro-palestinienne (BIB 2526)</w:t>
      </w:r>
    </w:p>
    <w:p w14:paraId="14C7AF96" w14:textId="77777777" w:rsidR="006D0D1C" w:rsidRPr="0032190F" w:rsidRDefault="006D0D1C" w:rsidP="00242C0F">
      <w:pPr>
        <w:jc w:val="both"/>
        <w:rPr>
          <w:lang w:val="fr-FR"/>
        </w:rPr>
      </w:pPr>
    </w:p>
    <w:p w14:paraId="4BA7C3AA" w14:textId="77777777" w:rsidR="006D0D1C" w:rsidRPr="0032190F" w:rsidRDefault="006D0D1C" w:rsidP="00426FF9">
      <w:pPr>
        <w:pStyle w:val="Heading1"/>
      </w:pPr>
      <w:bookmarkStart w:id="4824" w:name="Sit_Dor"/>
      <w:r w:rsidRPr="0032190F">
        <w:t>DOR</w:t>
      </w:r>
    </w:p>
    <w:bookmarkEnd w:id="4824"/>
    <w:p w14:paraId="7E0A371B" w14:textId="06E3598F" w:rsidR="006D0D1C" w:rsidRPr="0032190F" w:rsidRDefault="00F83100" w:rsidP="00242C0F">
      <w:pPr>
        <w:jc w:val="both"/>
        <w:rPr>
          <w:lang w:val="fr-FR"/>
        </w:rPr>
      </w:pPr>
      <w:r w:rsidRPr="0032190F">
        <w:rPr>
          <w:lang w:val="fr-FR"/>
        </w:rPr>
        <w:t xml:space="preserve">Tel </w:t>
      </w:r>
      <w:r w:rsidR="006D0D1C" w:rsidRPr="0032190F">
        <w:rPr>
          <w:lang w:val="fr-FR"/>
        </w:rPr>
        <w:t xml:space="preserve">Dor, site </w:t>
      </w:r>
      <w:hyperlink r:id="rId11891" w:anchor="Cul_Pheniciens" w:history="1">
        <w:r w:rsidR="006D0D1C" w:rsidRPr="0032190F">
          <w:rPr>
            <w:rStyle w:val="Hyperlink"/>
            <w:lang w:val="fr-FR"/>
          </w:rPr>
          <w:t>phénicien</w:t>
        </w:r>
      </w:hyperlink>
      <w:r w:rsidR="006D0D1C" w:rsidRPr="0032190F">
        <w:rPr>
          <w:lang w:val="fr-FR"/>
        </w:rPr>
        <w:t xml:space="preserve"> de la côte syro-palestinienne (BIB 2526)</w:t>
      </w:r>
    </w:p>
    <w:p w14:paraId="68F10BA7" w14:textId="77777777" w:rsidR="00B40087" w:rsidRPr="0032190F" w:rsidRDefault="00B40087" w:rsidP="00242C0F">
      <w:pPr>
        <w:jc w:val="both"/>
        <w:rPr>
          <w:lang w:val="fr-FR"/>
        </w:rPr>
      </w:pPr>
    </w:p>
    <w:p w14:paraId="025907D3" w14:textId="77777777" w:rsidR="00B40087" w:rsidRPr="0032190F" w:rsidRDefault="00B40087" w:rsidP="00242C0F">
      <w:pPr>
        <w:jc w:val="both"/>
        <w:rPr>
          <w:lang w:val="fr-FR"/>
        </w:rPr>
      </w:pPr>
      <w:r w:rsidRPr="0032190F">
        <w:rPr>
          <w:lang w:val="fr-FR"/>
        </w:rPr>
        <w:t>TEL REHOV</w:t>
      </w:r>
    </w:p>
    <w:p w14:paraId="2C8DCA53" w14:textId="2F33CEEA" w:rsidR="00B40087" w:rsidRPr="0032190F" w:rsidRDefault="00B40087" w:rsidP="00242C0F">
      <w:pPr>
        <w:jc w:val="both"/>
        <w:rPr>
          <w:lang w:val="fr-FR"/>
        </w:rPr>
      </w:pPr>
      <w:r w:rsidRPr="0032190F">
        <w:rPr>
          <w:lang w:val="fr-FR"/>
        </w:rPr>
        <w:t xml:space="preserve">Tel Rehov (dans la vallée de Beth-Shean) site </w:t>
      </w:r>
      <w:hyperlink r:id="rId11892" w:anchor="Cul_Pheniciens" w:history="1">
        <w:r w:rsidRPr="0032190F">
          <w:rPr>
            <w:rStyle w:val="Hyperlink"/>
            <w:lang w:val="fr-FR"/>
          </w:rPr>
          <w:t>phénicien</w:t>
        </w:r>
      </w:hyperlink>
      <w:r w:rsidRPr="0032190F">
        <w:rPr>
          <w:lang w:val="fr-FR"/>
        </w:rPr>
        <w:t xml:space="preserve"> qui a été daté par 14C mais qui a donné lieu à des interprétations différentes (BIB 2526)</w:t>
      </w:r>
    </w:p>
    <w:p w14:paraId="56978D1F" w14:textId="77777777" w:rsidR="002F2215" w:rsidRPr="0032190F" w:rsidRDefault="002F2215" w:rsidP="00242C0F">
      <w:pPr>
        <w:jc w:val="both"/>
        <w:rPr>
          <w:lang w:val="fr-FR"/>
        </w:rPr>
      </w:pPr>
    </w:p>
    <w:p w14:paraId="0F0DCD3C" w14:textId="77777777" w:rsidR="002F2215" w:rsidRPr="0032190F" w:rsidRDefault="002F2215" w:rsidP="00426FF9">
      <w:pPr>
        <w:pStyle w:val="Heading1"/>
      </w:pPr>
      <w:bookmarkStart w:id="4825" w:name="Sit_Perachora"/>
      <w:r w:rsidRPr="0032190F">
        <w:t>PERACHORA</w:t>
      </w:r>
    </w:p>
    <w:bookmarkEnd w:id="4825"/>
    <w:p w14:paraId="1F872AA6" w14:textId="77777777" w:rsidR="002F2215" w:rsidRPr="0032190F" w:rsidRDefault="002F2215" w:rsidP="00242C0F">
      <w:pPr>
        <w:jc w:val="both"/>
        <w:rPr>
          <w:lang w:val="fr-FR"/>
        </w:rPr>
      </w:pPr>
    </w:p>
    <w:p w14:paraId="1F7BF075" w14:textId="77777777" w:rsidR="002F2215" w:rsidRDefault="002F2215" w:rsidP="00242C0F">
      <w:pPr>
        <w:jc w:val="both"/>
      </w:pPr>
      <w:r w:rsidRPr="0032190F">
        <w:rPr>
          <w:lang w:val="fr-FR"/>
        </w:rPr>
        <w:t>Le sanctuaire d’Héra à Pérachora, sur la côte occidentale de l’isthme de Corinthe, a fourni de nombreux objets métalliques datés des 7</w:t>
      </w:r>
      <w:r w:rsidRPr="0032190F">
        <w:rPr>
          <w:vertAlign w:val="superscript"/>
          <w:lang w:val="fr-FR"/>
        </w:rPr>
        <w:t>e</w:t>
      </w:r>
      <w:r w:rsidRPr="0032190F">
        <w:rPr>
          <w:lang w:val="fr-FR"/>
        </w:rPr>
        <w:t xml:space="preserve"> – 5</w:t>
      </w:r>
      <w:r w:rsidRPr="0032190F">
        <w:rPr>
          <w:vertAlign w:val="superscript"/>
          <w:lang w:val="fr-FR"/>
        </w:rPr>
        <w:t>e</w:t>
      </w:r>
      <w:r w:rsidRPr="0032190F">
        <w:rPr>
          <w:lang w:val="fr-FR"/>
        </w:rPr>
        <w:t xml:space="preserve"> s. aec (BIB 1857 p. 387). </w:t>
      </w:r>
      <w:r>
        <w:t xml:space="preserve">Dans deux locus : </w:t>
      </w:r>
    </w:p>
    <w:p w14:paraId="70C47D49" w14:textId="77777777" w:rsidR="002F2215" w:rsidRDefault="002F2215" w:rsidP="00242C0F">
      <w:pPr>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72"/>
        <w:gridCol w:w="3273"/>
        <w:gridCol w:w="3273"/>
      </w:tblGrid>
      <w:tr w:rsidR="002F2215" w:rsidRPr="00215DCE" w14:paraId="266B33BF" w14:textId="77777777" w:rsidTr="003C7254">
        <w:tc>
          <w:tcPr>
            <w:tcW w:w="3272" w:type="dxa"/>
            <w:shd w:val="clear" w:color="auto" w:fill="auto"/>
          </w:tcPr>
          <w:p w14:paraId="3D074FFB" w14:textId="77777777" w:rsidR="002F2215" w:rsidRPr="0032190F" w:rsidRDefault="002F2215" w:rsidP="00242C0F">
            <w:pPr>
              <w:jc w:val="both"/>
              <w:rPr>
                <w:lang w:val="fr-FR"/>
              </w:rPr>
            </w:pPr>
            <w:r w:rsidRPr="0032190F">
              <w:rPr>
                <w:lang w:val="fr-FR"/>
              </w:rPr>
              <w:t>zone du temple d’Héra Akraia / port antique</w:t>
            </w:r>
          </w:p>
        </w:tc>
        <w:tc>
          <w:tcPr>
            <w:tcW w:w="3273" w:type="dxa"/>
            <w:shd w:val="clear" w:color="auto" w:fill="auto"/>
          </w:tcPr>
          <w:p w14:paraId="5C9430C4" w14:textId="77777777" w:rsidR="002F2215" w:rsidRPr="0032190F" w:rsidRDefault="002F2215" w:rsidP="00242C0F">
            <w:pPr>
              <w:jc w:val="both"/>
              <w:rPr>
                <w:lang w:val="fr-FR"/>
              </w:rPr>
            </w:pPr>
            <w:r w:rsidRPr="0032190F">
              <w:rPr>
                <w:lang w:val="fr-FR"/>
              </w:rPr>
              <w:t>époque géométrique (avant le milieu du 8</w:t>
            </w:r>
            <w:r w:rsidRPr="0032190F">
              <w:rPr>
                <w:vertAlign w:val="superscript"/>
                <w:lang w:val="fr-FR"/>
              </w:rPr>
              <w:t>e</w:t>
            </w:r>
            <w:r w:rsidRPr="0032190F">
              <w:rPr>
                <w:lang w:val="fr-FR"/>
              </w:rPr>
              <w:t xml:space="preserve"> s. aec</w:t>
            </w:r>
          </w:p>
        </w:tc>
        <w:tc>
          <w:tcPr>
            <w:tcW w:w="3273" w:type="dxa"/>
            <w:shd w:val="clear" w:color="auto" w:fill="auto"/>
          </w:tcPr>
          <w:p w14:paraId="3C1FAE36" w14:textId="77777777" w:rsidR="002F2215" w:rsidRPr="0032190F" w:rsidRDefault="002F2215" w:rsidP="00242C0F">
            <w:pPr>
              <w:jc w:val="both"/>
              <w:rPr>
                <w:lang w:val="fr-FR"/>
              </w:rPr>
            </w:pPr>
            <w:r w:rsidRPr="0032190F">
              <w:rPr>
                <w:lang w:val="fr-FR"/>
              </w:rPr>
              <w:t>épingles, rares fibules, parures en bronze et or, armes, etc.</w:t>
            </w:r>
          </w:p>
        </w:tc>
      </w:tr>
      <w:tr w:rsidR="002F2215" w:rsidRPr="00215DCE" w14:paraId="7ADC70AD" w14:textId="77777777" w:rsidTr="003C7254">
        <w:tc>
          <w:tcPr>
            <w:tcW w:w="3272" w:type="dxa"/>
            <w:shd w:val="clear" w:color="auto" w:fill="auto"/>
          </w:tcPr>
          <w:p w14:paraId="79ACEFF7" w14:textId="77777777" w:rsidR="002F2215" w:rsidRPr="0032190F" w:rsidRDefault="002F2215" w:rsidP="00242C0F">
            <w:pPr>
              <w:jc w:val="both"/>
              <w:rPr>
                <w:lang w:val="fr-FR"/>
              </w:rPr>
            </w:pPr>
            <w:r w:rsidRPr="0032190F">
              <w:rPr>
                <w:lang w:val="fr-FR"/>
              </w:rPr>
              <w:t>terrasse supérieure / à l’Est du port</w:t>
            </w:r>
          </w:p>
        </w:tc>
        <w:tc>
          <w:tcPr>
            <w:tcW w:w="3273" w:type="dxa"/>
            <w:shd w:val="clear" w:color="auto" w:fill="auto"/>
          </w:tcPr>
          <w:p w14:paraId="7A7EBECD" w14:textId="77777777" w:rsidR="002F2215" w:rsidRPr="0032190F" w:rsidRDefault="002F2215" w:rsidP="00242C0F">
            <w:pPr>
              <w:jc w:val="both"/>
              <w:rPr>
                <w:lang w:val="fr-FR"/>
              </w:rPr>
            </w:pPr>
            <w:r w:rsidRPr="0032190F">
              <w:rPr>
                <w:lang w:val="fr-FR"/>
              </w:rPr>
              <w:t>milieu du 8</w:t>
            </w:r>
            <w:r w:rsidRPr="0032190F">
              <w:rPr>
                <w:vertAlign w:val="superscript"/>
                <w:lang w:val="fr-FR"/>
              </w:rPr>
              <w:t>e</w:t>
            </w:r>
            <w:r w:rsidRPr="0032190F">
              <w:rPr>
                <w:lang w:val="fr-FR"/>
              </w:rPr>
              <w:t xml:space="preserve"> s. – 5</w:t>
            </w:r>
            <w:r w:rsidRPr="0032190F">
              <w:rPr>
                <w:vertAlign w:val="superscript"/>
                <w:lang w:val="fr-FR"/>
              </w:rPr>
              <w:t>e</w:t>
            </w:r>
            <w:r w:rsidRPr="0032190F">
              <w:rPr>
                <w:lang w:val="fr-FR"/>
              </w:rPr>
              <w:t xml:space="preserve"> s. aec</w:t>
            </w:r>
          </w:p>
        </w:tc>
        <w:tc>
          <w:tcPr>
            <w:tcW w:w="3273" w:type="dxa"/>
            <w:shd w:val="clear" w:color="auto" w:fill="auto"/>
          </w:tcPr>
          <w:p w14:paraId="6B6ACA36" w14:textId="77777777" w:rsidR="002F2215" w:rsidRPr="0032190F" w:rsidRDefault="002F2215" w:rsidP="00242C0F">
            <w:pPr>
              <w:jc w:val="both"/>
              <w:rPr>
                <w:lang w:val="fr-FR"/>
              </w:rPr>
            </w:pPr>
            <w:r w:rsidRPr="0032190F">
              <w:rPr>
                <w:lang w:val="fr-FR"/>
              </w:rPr>
              <w:t>200 phiales, vases en bronze, offrandes divers, etc.</w:t>
            </w:r>
          </w:p>
        </w:tc>
      </w:tr>
    </w:tbl>
    <w:p w14:paraId="75DB8ED0" w14:textId="77777777" w:rsidR="002F2215" w:rsidRPr="0032190F" w:rsidRDefault="002F2215" w:rsidP="00242C0F">
      <w:pPr>
        <w:jc w:val="both"/>
        <w:rPr>
          <w:lang w:val="fr-FR"/>
        </w:rPr>
      </w:pPr>
      <w:r w:rsidRPr="0032190F">
        <w:rPr>
          <w:lang w:val="fr-FR"/>
        </w:rPr>
        <w:t>(BIB 1857 p. 387)</w:t>
      </w:r>
    </w:p>
    <w:p w14:paraId="0302A60C" w14:textId="77777777" w:rsidR="007B711D" w:rsidRPr="0032190F" w:rsidRDefault="007B711D" w:rsidP="00242C0F">
      <w:pPr>
        <w:jc w:val="both"/>
        <w:rPr>
          <w:lang w:val="fr-FR"/>
        </w:rPr>
      </w:pPr>
    </w:p>
    <w:p w14:paraId="17A8BDCE" w14:textId="77777777" w:rsidR="008B663B" w:rsidRPr="0032190F" w:rsidRDefault="008B663B" w:rsidP="00242C0F">
      <w:pPr>
        <w:jc w:val="both"/>
        <w:rPr>
          <w:lang w:val="fr-FR"/>
        </w:rPr>
      </w:pPr>
      <w:r w:rsidRPr="0032190F">
        <w:rPr>
          <w:lang w:val="fr-FR"/>
        </w:rPr>
        <w:t>Du mobilier d‘importation languedocienne y ont été découvert :</w:t>
      </w:r>
    </w:p>
    <w:p w14:paraId="3F863818" w14:textId="77777777" w:rsidR="008B663B" w:rsidRPr="0032190F" w:rsidRDefault="008B663B" w:rsidP="00242C0F">
      <w:pPr>
        <w:jc w:val="both"/>
        <w:rPr>
          <w:lang w:val="fr-FR"/>
        </w:rPr>
      </w:pPr>
      <w:r w:rsidRPr="0032190F">
        <w:rPr>
          <w:lang w:val="fr-FR"/>
        </w:rPr>
        <w:tab/>
        <w:t>-« talons laucaniens »</w:t>
      </w:r>
    </w:p>
    <w:p w14:paraId="1B22BA4D" w14:textId="33C60D85" w:rsidR="008B663B" w:rsidRPr="0032190F" w:rsidRDefault="008B663B" w:rsidP="00242C0F">
      <w:pPr>
        <w:jc w:val="both"/>
        <w:rPr>
          <w:lang w:val="fr-FR"/>
        </w:rPr>
      </w:pPr>
      <w:r w:rsidRPr="0032190F">
        <w:rPr>
          <w:lang w:val="fr-FR"/>
        </w:rPr>
        <w:tab/>
        <w:t xml:space="preserve">-parures attribuables au faciès </w:t>
      </w:r>
      <w:hyperlink r:id="rId11893" w:anchor="Sit_Mailhac_Grand_Bassin_I" w:history="1">
        <w:r w:rsidRPr="0032190F">
          <w:rPr>
            <w:rStyle w:val="Hyperlink"/>
            <w:lang w:val="fr-FR"/>
          </w:rPr>
          <w:t>Grand-Bassin I</w:t>
        </w:r>
      </w:hyperlink>
      <w:r w:rsidRPr="0032190F">
        <w:rPr>
          <w:lang w:val="fr-FR"/>
        </w:rPr>
        <w:t xml:space="preserve"> classique</w:t>
      </w:r>
    </w:p>
    <w:p w14:paraId="1E51DDB0" w14:textId="77777777" w:rsidR="008B663B" w:rsidRPr="0032190F" w:rsidRDefault="008B663B" w:rsidP="00242C0F">
      <w:pPr>
        <w:jc w:val="both"/>
        <w:rPr>
          <w:lang w:val="fr-FR"/>
        </w:rPr>
      </w:pPr>
      <w:r w:rsidRPr="0032190F">
        <w:rPr>
          <w:lang w:val="fr-FR"/>
        </w:rPr>
        <w:tab/>
        <w:t>-paures attribuables à la France de l’Ouest (domaine atlantique)</w:t>
      </w:r>
    </w:p>
    <w:p w14:paraId="45B267E1" w14:textId="77777777" w:rsidR="008B663B" w:rsidRPr="0032190F" w:rsidRDefault="008B663B" w:rsidP="00242C0F">
      <w:pPr>
        <w:jc w:val="both"/>
        <w:rPr>
          <w:lang w:val="fr-FR"/>
        </w:rPr>
      </w:pPr>
      <w:r w:rsidRPr="0032190F">
        <w:rPr>
          <w:lang w:val="fr-FR"/>
        </w:rPr>
        <w:t xml:space="preserve">(BIB 1857). </w:t>
      </w:r>
    </w:p>
    <w:p w14:paraId="6847EC64" w14:textId="77777777" w:rsidR="008B663B" w:rsidRPr="0032190F" w:rsidRDefault="008B663B" w:rsidP="00242C0F">
      <w:pPr>
        <w:jc w:val="both"/>
        <w:rPr>
          <w:lang w:val="fr-FR"/>
        </w:rPr>
      </w:pPr>
    </w:p>
    <w:p w14:paraId="2A44A760" w14:textId="77777777" w:rsidR="008B663B" w:rsidRPr="0032190F" w:rsidRDefault="008B663B" w:rsidP="00242C0F">
      <w:pPr>
        <w:jc w:val="both"/>
        <w:rPr>
          <w:lang w:val="fr-FR"/>
        </w:rPr>
      </w:pPr>
      <w:r w:rsidRPr="0032190F">
        <w:rPr>
          <w:lang w:val="fr-FR"/>
        </w:rPr>
        <w:t xml:space="preserve">La présence d’une série conséqeunte d’objets languedociens à Pérachora invite a examiner l’hypothèse d’une présence corinthienne à l’Est du Rhône, avant la fondation </w:t>
      </w:r>
      <w:r w:rsidR="009E3B7B">
        <w:rPr>
          <w:lang w:val="fr-FR"/>
        </w:rPr>
        <w:t>de Marseille</w:t>
      </w:r>
      <w:r w:rsidRPr="0032190F">
        <w:rPr>
          <w:lang w:val="fr-FR"/>
        </w:rPr>
        <w:t xml:space="preserve"> </w:t>
      </w:r>
      <w:r w:rsidRPr="0032190F">
        <w:rPr>
          <w:lang w:val="fr-FR" w:eastAsia="en-GB"/>
        </w:rPr>
        <w:t>(BIB 1857 p. 395)</w:t>
      </w:r>
    </w:p>
    <w:p w14:paraId="26D5C8B2" w14:textId="77777777" w:rsidR="008B663B" w:rsidRPr="0032190F" w:rsidRDefault="008B663B" w:rsidP="00242C0F">
      <w:pPr>
        <w:jc w:val="both"/>
        <w:rPr>
          <w:lang w:val="fr-FR"/>
        </w:rPr>
      </w:pPr>
    </w:p>
    <w:p w14:paraId="72811EB1" w14:textId="77777777" w:rsidR="007B711D" w:rsidRPr="0032190F" w:rsidRDefault="007B711D" w:rsidP="00426FF9">
      <w:pPr>
        <w:pStyle w:val="Heading1"/>
      </w:pPr>
      <w:bookmarkStart w:id="4826" w:name="Sit_Corfou"/>
      <w:r w:rsidRPr="0032190F">
        <w:t>CORFOU</w:t>
      </w:r>
    </w:p>
    <w:bookmarkEnd w:id="4826"/>
    <w:p w14:paraId="5E8357D2" w14:textId="77777777" w:rsidR="007B711D" w:rsidRPr="0032190F" w:rsidRDefault="007B711D" w:rsidP="00242C0F">
      <w:pPr>
        <w:jc w:val="both"/>
        <w:rPr>
          <w:lang w:val="fr-FR"/>
        </w:rPr>
      </w:pPr>
    </w:p>
    <w:p w14:paraId="6FCD064D" w14:textId="77777777" w:rsidR="007B711D" w:rsidRPr="0032190F" w:rsidRDefault="007B711D" w:rsidP="00242C0F">
      <w:pPr>
        <w:jc w:val="both"/>
        <w:rPr>
          <w:lang w:val="fr-FR"/>
        </w:rPr>
      </w:pPr>
      <w:r w:rsidRPr="0032190F">
        <w:rPr>
          <w:lang w:val="fr-FR"/>
        </w:rPr>
        <w:t>Temple d’Artemis à Corfou,</w:t>
      </w:r>
      <w:r w:rsidR="00F876A0" w:rsidRPr="0032190F">
        <w:rPr>
          <w:lang w:val="fr-FR"/>
        </w:rPr>
        <w:t xml:space="preserve"> mer ionienne</w:t>
      </w:r>
      <w:r w:rsidRPr="0032190F">
        <w:rPr>
          <w:lang w:val="fr-FR"/>
        </w:rPr>
        <w:t xml:space="preserve"> ~590 aec. Au centre du fronton du temple  = figuration Méduse (BIB 1803)</w:t>
      </w:r>
    </w:p>
    <w:p w14:paraId="2777B135" w14:textId="77777777" w:rsidR="007B711D" w:rsidRPr="0032190F" w:rsidRDefault="007B711D" w:rsidP="00242C0F">
      <w:pPr>
        <w:jc w:val="both"/>
        <w:rPr>
          <w:lang w:val="fr-FR"/>
        </w:rPr>
      </w:pPr>
    </w:p>
    <w:p w14:paraId="35D61433" w14:textId="77777777" w:rsidR="007B711D" w:rsidRPr="0032190F" w:rsidRDefault="007B711D" w:rsidP="00426FF9">
      <w:pPr>
        <w:pStyle w:val="Heading1"/>
      </w:pPr>
      <w:bookmarkStart w:id="4827" w:name="Sit_Eleusis"/>
      <w:r w:rsidRPr="0032190F">
        <w:lastRenderedPageBreak/>
        <w:t>ELEUSIS</w:t>
      </w:r>
    </w:p>
    <w:bookmarkEnd w:id="4827"/>
    <w:p w14:paraId="70D1A91D" w14:textId="77777777" w:rsidR="007B711D" w:rsidRPr="0032190F" w:rsidRDefault="007B711D" w:rsidP="00242C0F">
      <w:pPr>
        <w:jc w:val="both"/>
        <w:rPr>
          <w:lang w:val="fr-FR"/>
        </w:rPr>
      </w:pPr>
    </w:p>
    <w:p w14:paraId="3651AD67" w14:textId="77777777" w:rsidR="007B711D" w:rsidRPr="0032190F" w:rsidRDefault="007B711D" w:rsidP="00242C0F">
      <w:pPr>
        <w:jc w:val="both"/>
        <w:rPr>
          <w:lang w:val="fr-FR"/>
        </w:rPr>
      </w:pPr>
      <w:r w:rsidRPr="0032190F">
        <w:rPr>
          <w:lang w:val="fr-FR"/>
        </w:rPr>
        <w:t>Amphore proto-attique, milieu du 7</w:t>
      </w:r>
      <w:r w:rsidRPr="0032190F">
        <w:rPr>
          <w:vertAlign w:val="superscript"/>
          <w:lang w:val="fr-FR"/>
        </w:rPr>
        <w:t>e</w:t>
      </w:r>
      <w:r w:rsidRPr="0032190F">
        <w:rPr>
          <w:lang w:val="fr-FR"/>
        </w:rPr>
        <w:t xml:space="preserve"> aec, attribuée au peintre dit de Polyphème  = figuration Méduse (BIB 1803)</w:t>
      </w:r>
    </w:p>
    <w:p w14:paraId="76762999" w14:textId="77777777" w:rsidR="007B711D" w:rsidRPr="0032190F" w:rsidRDefault="007B711D" w:rsidP="00242C0F">
      <w:pPr>
        <w:jc w:val="both"/>
        <w:rPr>
          <w:lang w:val="fr-FR"/>
        </w:rPr>
      </w:pPr>
    </w:p>
    <w:p w14:paraId="2E26C2FA" w14:textId="77777777" w:rsidR="007B711D" w:rsidRPr="0032190F" w:rsidRDefault="007B711D" w:rsidP="00426FF9">
      <w:pPr>
        <w:pStyle w:val="Heading1"/>
      </w:pPr>
      <w:bookmarkStart w:id="4828" w:name="Sit_Orvieto"/>
      <w:r w:rsidRPr="0032190F">
        <w:t>ORVIETO</w:t>
      </w:r>
    </w:p>
    <w:bookmarkEnd w:id="4828"/>
    <w:p w14:paraId="2012B5FB" w14:textId="77777777" w:rsidR="007B711D" w:rsidRPr="0032190F" w:rsidRDefault="007B711D" w:rsidP="00242C0F">
      <w:pPr>
        <w:jc w:val="both"/>
        <w:rPr>
          <w:lang w:val="fr-FR"/>
        </w:rPr>
      </w:pPr>
    </w:p>
    <w:p w14:paraId="08DC2AC4" w14:textId="77777777" w:rsidR="00116C3B" w:rsidRPr="0032190F" w:rsidRDefault="007B711D" w:rsidP="009105C7">
      <w:pPr>
        <w:jc w:val="both"/>
        <w:rPr>
          <w:lang w:val="fr-FR"/>
        </w:rPr>
      </w:pPr>
      <w:r w:rsidRPr="0032190F">
        <w:rPr>
          <w:lang w:val="fr-FR"/>
        </w:rPr>
        <w:t>Temple du Belvédère à Orvieto, 4</w:t>
      </w:r>
      <w:r w:rsidRPr="0032190F">
        <w:rPr>
          <w:vertAlign w:val="superscript"/>
          <w:lang w:val="fr-FR"/>
        </w:rPr>
        <w:t>e</w:t>
      </w:r>
      <w:r w:rsidRPr="0032190F">
        <w:rPr>
          <w:lang w:val="fr-FR"/>
        </w:rPr>
        <w:t xml:space="preserve"> aec = figuration Méduse (BIB 1803)</w:t>
      </w:r>
      <w:r w:rsidR="009105C7" w:rsidRPr="0032190F">
        <w:rPr>
          <w:lang w:val="fr-FR"/>
        </w:rPr>
        <w:t xml:space="preserve">. </w:t>
      </w:r>
    </w:p>
    <w:p w14:paraId="016146BF" w14:textId="272EE2F1" w:rsidR="009105C7" w:rsidRPr="0032190F" w:rsidRDefault="009105C7" w:rsidP="009105C7">
      <w:pPr>
        <w:jc w:val="both"/>
        <w:rPr>
          <w:lang w:val="fr-FR"/>
        </w:rPr>
      </w:pPr>
      <w:r w:rsidRPr="0032190F">
        <w:rPr>
          <w:lang w:val="fr-FR"/>
        </w:rPr>
        <w:t>Le site d’Orvieto a livré une situle de type Hajdúböszörmény : représentations d’</w:t>
      </w:r>
      <w:hyperlink r:id="rId11894" w:anchor="Cul_Proto_Art_TAC_T_z_oise" w:history="1">
        <w:r w:rsidR="00057E59" w:rsidRPr="0032190F">
          <w:rPr>
            <w:rStyle w:val="Hyperlink"/>
            <w:lang w:val="fr-FR"/>
          </w:rPr>
          <w:t>oiseaux</w:t>
        </w:r>
      </w:hyperlink>
      <w:r w:rsidRPr="0032190F">
        <w:rPr>
          <w:lang w:val="fr-FR"/>
        </w:rPr>
        <w:t xml:space="preserve"> stylisées encadrant une </w:t>
      </w:r>
      <w:hyperlink r:id="rId11895" w:anchor="Cul_Art_TAC_a_barque_x_soleil" w:history="1">
        <w:r w:rsidR="001A6873" w:rsidRPr="001A6873">
          <w:rPr>
            <w:rStyle w:val="Hyperlink"/>
            <w:lang w:val="fr-FR"/>
          </w:rPr>
          <w:t>barque solaire</w:t>
        </w:r>
      </w:hyperlink>
      <w:r w:rsidRPr="0032190F">
        <w:rPr>
          <w:lang w:val="fr-FR"/>
        </w:rPr>
        <w:t xml:space="preserve"> (BIB 2088)</w:t>
      </w:r>
    </w:p>
    <w:p w14:paraId="0BE3C0F1" w14:textId="77777777" w:rsidR="00B134C3" w:rsidRPr="0032190F" w:rsidRDefault="00B134C3" w:rsidP="00242C0F">
      <w:pPr>
        <w:rPr>
          <w:lang w:val="fr-FR"/>
        </w:rPr>
      </w:pPr>
    </w:p>
    <w:p w14:paraId="3B6D8FD4" w14:textId="77777777" w:rsidR="00B134C3" w:rsidRPr="0032190F" w:rsidRDefault="00B134C3" w:rsidP="00426FF9">
      <w:pPr>
        <w:pStyle w:val="Heading1"/>
      </w:pPr>
      <w:bookmarkStart w:id="4829" w:name="Sit_Olbia"/>
      <w:r w:rsidRPr="0032190F">
        <w:t>OLBIA</w:t>
      </w:r>
    </w:p>
    <w:bookmarkEnd w:id="4829"/>
    <w:p w14:paraId="753398C8" w14:textId="77777777" w:rsidR="00B134C3" w:rsidRDefault="00B134C3" w:rsidP="00242C0F">
      <w:pPr>
        <w:jc w:val="both"/>
        <w:rPr>
          <w:lang w:val="fr-FR"/>
        </w:rPr>
      </w:pPr>
      <w:r w:rsidRPr="0032190F">
        <w:rPr>
          <w:lang w:val="fr-FR"/>
        </w:rPr>
        <w:t xml:space="preserve">A Olbia (Pont-Euxin) une inscription du </w:t>
      </w:r>
      <w:r w:rsidR="00FE551C" w:rsidRPr="0032190F">
        <w:rPr>
          <w:lang w:val="fr-FR"/>
        </w:rPr>
        <w:t>4</w:t>
      </w:r>
      <w:r w:rsidR="00FE551C" w:rsidRPr="0032190F">
        <w:rPr>
          <w:vertAlign w:val="superscript"/>
          <w:lang w:val="fr-FR"/>
        </w:rPr>
        <w:t>e</w:t>
      </w:r>
      <w:r w:rsidRPr="0032190F">
        <w:rPr>
          <w:lang w:val="fr-FR"/>
        </w:rPr>
        <w:t xml:space="preserve"> dit qu’il est rigoureusement interdit d’utiliser une autre monnaie que celle de la cité (autonomie de la colonie).Le seul endroit, indiqué dans l’inscritpition, pour échanger sa monnaie est « La pierre de </w:t>
      </w:r>
      <w:r w:rsidRPr="0032190F">
        <w:rPr>
          <w:i/>
          <w:lang w:val="fr-FR"/>
        </w:rPr>
        <w:t>l’ecclesiasterion</w:t>
      </w:r>
      <w:r w:rsidRPr="0032190F">
        <w:rPr>
          <w:lang w:val="fr-FR"/>
        </w:rPr>
        <w:t> » sur l’Agora. Les taux de change avec le statère de Cysique sont indiqués sur une seconde inscription. Pour la cité qui ne possédait pas de métal, ces monnaies étaient retirées puis fondues et refrappées. Il est le représentant légal, il lui revient de trancher sur la validité des monnaies. Il possédait un poinç</w:t>
      </w:r>
      <w:r w:rsidR="00CC2851" w:rsidRPr="0032190F">
        <w:rPr>
          <w:lang w:val="fr-FR"/>
        </w:rPr>
        <w:t>on pour certifier les monnaies.</w:t>
      </w:r>
    </w:p>
    <w:p w14:paraId="5779343B" w14:textId="77777777" w:rsidR="000D7979" w:rsidRDefault="000D7979" w:rsidP="00242C0F">
      <w:pPr>
        <w:jc w:val="both"/>
        <w:rPr>
          <w:lang w:val="fr-FR"/>
        </w:rPr>
      </w:pPr>
    </w:p>
    <w:p w14:paraId="5FD593C6" w14:textId="77777777" w:rsidR="000D7979" w:rsidRPr="000D7979" w:rsidRDefault="000D7979" w:rsidP="00426FF9">
      <w:pPr>
        <w:pStyle w:val="Heading1"/>
      </w:pPr>
      <w:bookmarkStart w:id="4830" w:name="Sit_Testaccio"/>
      <w:r w:rsidRPr="000D7979">
        <w:t>TESTACCIO</w:t>
      </w:r>
    </w:p>
    <w:bookmarkEnd w:id="4830"/>
    <w:p w14:paraId="1F92F2B1" w14:textId="77777777" w:rsidR="000D7979" w:rsidRPr="001A6873" w:rsidRDefault="000D7979" w:rsidP="000D7979">
      <w:pPr>
        <w:rPr>
          <w:sz w:val="20"/>
          <w:lang w:val="fr-FR"/>
        </w:rPr>
      </w:pPr>
      <w:r w:rsidRPr="001A6873">
        <w:rPr>
          <w:sz w:val="20"/>
          <w:lang w:val="fr-FR"/>
        </w:rPr>
        <w:t xml:space="preserve">Monte Testaccio, </w:t>
      </w:r>
    </w:p>
    <w:p w14:paraId="63752905" w14:textId="77777777" w:rsidR="000D7979" w:rsidRPr="000E73D2" w:rsidRDefault="000D7979" w:rsidP="00242C0F">
      <w:pPr>
        <w:jc w:val="both"/>
        <w:rPr>
          <w:lang w:val="fr-FR"/>
        </w:rPr>
      </w:pPr>
    </w:p>
    <w:p w14:paraId="20B391EA" w14:textId="77777777" w:rsidR="000D7979" w:rsidRDefault="000D7979" w:rsidP="00242C0F">
      <w:pPr>
        <w:jc w:val="both"/>
        <w:rPr>
          <w:lang w:val="fr-FR"/>
        </w:rPr>
      </w:pPr>
      <w:r w:rsidRPr="000D7979">
        <w:rPr>
          <w:lang w:val="fr-FR"/>
        </w:rPr>
        <w:t>Rome</w:t>
      </w:r>
      <w:r>
        <w:rPr>
          <w:lang w:val="fr-FR"/>
        </w:rPr>
        <w:t>. Le Monte Testaccio</w:t>
      </w:r>
      <w:r w:rsidRPr="000D7979">
        <w:rPr>
          <w:lang w:val="fr-FR"/>
        </w:rPr>
        <w:t xml:space="preserve"> est, au sens propre, un immense dépotoir romain constitué de tessons d’amphores accumulés durant l’Antiquité, situé entre le mur d’Aurélien et le Tibre, à l’extrémité sud des fortifications</w:t>
      </w:r>
      <w:r>
        <w:rPr>
          <w:lang w:val="fr-FR"/>
        </w:rPr>
        <w:t xml:space="preserve"> (wiki)</w:t>
      </w:r>
    </w:p>
    <w:p w14:paraId="23F18378" w14:textId="1358C174" w:rsidR="000D7979" w:rsidRPr="000D7979" w:rsidRDefault="000D7979" w:rsidP="00242C0F">
      <w:pPr>
        <w:jc w:val="both"/>
        <w:rPr>
          <w:lang w:val="fr-FR"/>
        </w:rPr>
      </w:pPr>
      <w:r w:rsidRPr="000D7979">
        <w:rPr>
          <w:lang w:val="fr-FR"/>
        </w:rPr>
        <w:t>Il s’agit des restes des amphores à huile débarquées le long du Tibre dans les entrepôts avant leur vente dans les commerces de la capitale</w:t>
      </w:r>
      <w:r>
        <w:rPr>
          <w:lang w:val="fr-FR"/>
        </w:rPr>
        <w:t xml:space="preserve"> (wiki). </w:t>
      </w:r>
      <w:r w:rsidRPr="000D7979">
        <w:rPr>
          <w:lang w:val="fr-FR"/>
        </w:rPr>
        <w:t xml:space="preserve">Les amphores révélées par les fouilles sont celles des couches superficielles : elles proviennent presque exclusivement de la </w:t>
      </w:r>
      <w:hyperlink r:id="rId11896" w:anchor="Sit_Betique" w:history="1">
        <w:r w:rsidRPr="000D7979">
          <w:rPr>
            <w:rStyle w:val="Hyperlink"/>
            <w:lang w:val="fr-FR"/>
          </w:rPr>
          <w:t>Bétique</w:t>
        </w:r>
      </w:hyperlink>
      <w:r w:rsidRPr="000D7979">
        <w:rPr>
          <w:lang w:val="fr-FR"/>
        </w:rPr>
        <w:t xml:space="preserve">. </w:t>
      </w:r>
      <w:r>
        <w:rPr>
          <w:lang w:val="fr-FR"/>
        </w:rPr>
        <w:t>C</w:t>
      </w:r>
      <w:r w:rsidRPr="000D7979">
        <w:rPr>
          <w:lang w:val="fr-FR"/>
        </w:rPr>
        <w:t xml:space="preserve">es amphores </w:t>
      </w:r>
      <w:hyperlink r:id="rId11897" w:anchor="Cul_Dressel_t_20" w:history="1">
        <w:r w:rsidRPr="00A71276">
          <w:rPr>
            <w:rStyle w:val="Hyperlink"/>
            <w:lang w:val="fr-FR"/>
          </w:rPr>
          <w:t>Dressel 20</w:t>
        </w:r>
      </w:hyperlink>
      <w:r w:rsidRPr="000D7979">
        <w:rPr>
          <w:lang w:val="fr-FR"/>
        </w:rPr>
        <w:t xml:space="preserve"> ont été datées des années 140 jusqu’au IIIe siècle</w:t>
      </w:r>
      <w:r>
        <w:rPr>
          <w:lang w:val="fr-FR"/>
        </w:rPr>
        <w:t xml:space="preserve"> (wiki)</w:t>
      </w:r>
    </w:p>
    <w:p w14:paraId="034D54AF" w14:textId="77777777" w:rsidR="00BC2D58" w:rsidRPr="000D7979" w:rsidRDefault="00BC2D58" w:rsidP="00242C0F">
      <w:pPr>
        <w:jc w:val="both"/>
        <w:rPr>
          <w:lang w:val="fr-FR"/>
        </w:rPr>
      </w:pPr>
    </w:p>
    <w:p w14:paraId="48B678FE" w14:textId="77777777" w:rsidR="00BC2D58" w:rsidRPr="000E73D2" w:rsidRDefault="00BC2D58" w:rsidP="00426FF9">
      <w:pPr>
        <w:pStyle w:val="Heading1"/>
      </w:pPr>
      <w:bookmarkStart w:id="4831" w:name="Sit_Ostia"/>
      <w:r w:rsidRPr="000E73D2">
        <w:t>OSTIA</w:t>
      </w:r>
    </w:p>
    <w:bookmarkEnd w:id="4831"/>
    <w:p w14:paraId="1B4C83B1" w14:textId="77777777" w:rsidR="00BC2D58" w:rsidRPr="001A6873" w:rsidRDefault="00BC2D58" w:rsidP="00242C0F">
      <w:pPr>
        <w:jc w:val="both"/>
        <w:rPr>
          <w:sz w:val="20"/>
          <w:lang w:val="fr-FR"/>
        </w:rPr>
      </w:pPr>
      <w:r w:rsidRPr="001A6873">
        <w:rPr>
          <w:sz w:val="20"/>
          <w:lang w:val="fr-FR"/>
        </w:rPr>
        <w:t>Ostie</w:t>
      </w:r>
    </w:p>
    <w:p w14:paraId="6164D87E" w14:textId="77777777" w:rsidR="003D3CB2" w:rsidRPr="000E73D2" w:rsidRDefault="003D3CB2" w:rsidP="00242C0F">
      <w:pPr>
        <w:rPr>
          <w:lang w:val="fr-FR"/>
        </w:rPr>
      </w:pPr>
    </w:p>
    <w:p w14:paraId="74D246A4" w14:textId="5042608F" w:rsidR="00BC2D58" w:rsidRPr="0032190F" w:rsidRDefault="00BC2D58" w:rsidP="00242C0F">
      <w:pPr>
        <w:rPr>
          <w:lang w:val="fr-FR"/>
        </w:rPr>
      </w:pPr>
      <w:r w:rsidRPr="0032190F">
        <w:rPr>
          <w:lang w:val="fr-FR"/>
        </w:rPr>
        <w:t xml:space="preserve">La </w:t>
      </w:r>
      <w:hyperlink r:id="rId11898" w:anchor="Cul_Neo__urbanisation_ville" w:history="1">
        <w:r w:rsidRPr="0032190F">
          <w:rPr>
            <w:rStyle w:val="Hyperlink"/>
            <w:lang w:val="fr-FR"/>
          </w:rPr>
          <w:t>ville</w:t>
        </w:r>
      </w:hyperlink>
      <w:r w:rsidRPr="0032190F">
        <w:rPr>
          <w:lang w:val="fr-FR"/>
        </w:rPr>
        <w:t xml:space="preserve"> d'Ostia Lido (litt "littoral") (wiki) Au 2ème siècle ad, Ostia avait un paysage commercial riche, allant des grands entrepôts (</w:t>
      </w:r>
      <w:r w:rsidRPr="0032190F">
        <w:rPr>
          <w:i/>
          <w:lang w:val="fr-FR"/>
        </w:rPr>
        <w:t>horrea</w:t>
      </w:r>
      <w:r w:rsidRPr="0032190F">
        <w:rPr>
          <w:lang w:val="fr-FR"/>
        </w:rPr>
        <w:t>), les domaines de production comme les greniers, et les petits magasins (</w:t>
      </w:r>
      <w:r w:rsidRPr="0032190F">
        <w:rPr>
          <w:i/>
          <w:lang w:val="fr-FR"/>
        </w:rPr>
        <w:t>tabernae</w:t>
      </w:r>
      <w:r w:rsidRPr="0032190F">
        <w:rPr>
          <w:lang w:val="fr-FR"/>
        </w:rPr>
        <w:t xml:space="preserve">). Le paysage urbain d'Ostia en particulier était caractérisé par des fronts de magasin, avec environ 800 </w:t>
      </w:r>
      <w:r w:rsidRPr="0032190F">
        <w:rPr>
          <w:i/>
          <w:lang w:val="fr-FR"/>
        </w:rPr>
        <w:t>tabernae</w:t>
      </w:r>
      <w:r w:rsidRPr="0032190F">
        <w:rPr>
          <w:lang w:val="fr-FR"/>
        </w:rPr>
        <w:t xml:space="preserve"> situés à travers la ville (DeLaine 2005; Ellis 2011).(BIB 2446)</w:t>
      </w:r>
    </w:p>
    <w:p w14:paraId="41ECFEDC" w14:textId="77777777" w:rsidR="00F23E6A" w:rsidRPr="0032190F" w:rsidRDefault="00F23E6A" w:rsidP="00242C0F">
      <w:pPr>
        <w:rPr>
          <w:lang w:val="fr-FR"/>
        </w:rPr>
      </w:pPr>
      <w:r w:rsidRPr="0032190F">
        <w:rPr>
          <w:lang w:val="fr-FR"/>
        </w:rPr>
        <w:t>Le paysage religieux est composé du Scrapcum, de Tiempo dei Fabri Navales, Santuario Attis, Capitolium, Tempio (K. Crawford CAA 2017)</w:t>
      </w:r>
    </w:p>
    <w:p w14:paraId="3BFA0C5F" w14:textId="3CDC326C" w:rsidR="00BC2D58" w:rsidRDefault="00BC2D58" w:rsidP="00242C0F">
      <w:r>
        <w:t xml:space="preserve">v. </w:t>
      </w:r>
      <w:hyperlink r:id="rId11899" w:anchor="SIG_ArcGIS_na_una" w:history="1">
        <w:r w:rsidRPr="00BC2D58">
          <w:rPr>
            <w:rStyle w:val="Hyperlink"/>
          </w:rPr>
          <w:t>UNA</w:t>
        </w:r>
      </w:hyperlink>
      <w:r>
        <w:t xml:space="preserve"> (AcrGis), </w:t>
      </w:r>
      <w:hyperlink r:id="rId11900" w:anchor="MOD_Syntaxe_Spatiale" w:history="1">
        <w:r w:rsidR="00F23E6A" w:rsidRPr="00F23E6A">
          <w:rPr>
            <w:rStyle w:val="Hyperlink"/>
          </w:rPr>
          <w:t>space syntax</w:t>
        </w:r>
      </w:hyperlink>
      <w:r w:rsidR="00F23E6A">
        <w:t xml:space="preserve">, </w:t>
      </w:r>
      <w:hyperlink r:id="rId11901" w:anchor="MOD_Gph_Analys_l_Btw" w:history="1">
        <w:r w:rsidRPr="00BC2D58">
          <w:rPr>
            <w:rStyle w:val="Hyperlink"/>
          </w:rPr>
          <w:t>betweenness centrality</w:t>
        </w:r>
      </w:hyperlink>
      <w:r>
        <w:t xml:space="preserve"> (BIB 2446)</w:t>
      </w:r>
    </w:p>
    <w:p w14:paraId="02B9792C" w14:textId="77777777" w:rsidR="00BC2D58" w:rsidRDefault="00BC2D58" w:rsidP="00242C0F"/>
    <w:p w14:paraId="206A4C9A" w14:textId="77777777" w:rsidR="000D5D48" w:rsidRPr="0032190F" w:rsidRDefault="000D5D48" w:rsidP="00426FF9">
      <w:pPr>
        <w:pStyle w:val="Heading1"/>
      </w:pPr>
      <w:bookmarkStart w:id="4832" w:name="Sit_Rome"/>
      <w:r w:rsidRPr="0032190F">
        <w:t>ROME</w:t>
      </w:r>
    </w:p>
    <w:bookmarkEnd w:id="4832"/>
    <w:p w14:paraId="29096B98" w14:textId="77777777" w:rsidR="000D5D48" w:rsidRPr="0032190F" w:rsidRDefault="000D5D48" w:rsidP="00242C0F">
      <w:pPr>
        <w:rPr>
          <w:lang w:val="fr-FR"/>
        </w:rPr>
      </w:pPr>
    </w:p>
    <w:p w14:paraId="697160CF" w14:textId="1D94FB81" w:rsidR="00206619" w:rsidRPr="0032190F" w:rsidRDefault="00000000" w:rsidP="00120CEA">
      <w:pPr>
        <w:rPr>
          <w:lang w:val="fr-FR"/>
        </w:rPr>
      </w:pPr>
      <w:hyperlink r:id="rId11902" w:anchor="Cul_Neo__urbanisation" w:history="1">
        <w:r w:rsidR="000D5D48" w:rsidRPr="0032190F">
          <w:rPr>
            <w:rStyle w:val="Hyperlink"/>
            <w:lang w:val="fr-FR"/>
          </w:rPr>
          <w:t>Ville</w:t>
        </w:r>
      </w:hyperlink>
      <w:r w:rsidR="000D5D48" w:rsidRPr="0032190F">
        <w:rPr>
          <w:lang w:val="fr-FR"/>
        </w:rPr>
        <w:t xml:space="preserve"> du Lati</w:t>
      </w:r>
      <w:r w:rsidR="004D72C3" w:rsidRPr="0032190F">
        <w:rPr>
          <w:lang w:val="fr-FR"/>
        </w:rPr>
        <w:t>u</w:t>
      </w:r>
      <w:r w:rsidR="000D5D48" w:rsidRPr="0032190F">
        <w:rPr>
          <w:lang w:val="fr-FR"/>
        </w:rPr>
        <w:t>m,</w:t>
      </w:r>
      <w:r w:rsidR="00206619" w:rsidRPr="0032190F">
        <w:rPr>
          <w:lang w:val="fr-FR"/>
        </w:rPr>
        <w:t>7 collines : Paladin, Capitole, Esquilin, etc. (SS BIB).</w:t>
      </w:r>
    </w:p>
    <w:p w14:paraId="3D9BE70D" w14:textId="77777777" w:rsidR="00206619" w:rsidRPr="0032190F" w:rsidRDefault="00206619" w:rsidP="00120CEA">
      <w:pPr>
        <w:rPr>
          <w:lang w:val="fr-FR"/>
        </w:rPr>
      </w:pPr>
    </w:p>
    <w:p w14:paraId="20FBAF3F" w14:textId="77777777" w:rsidR="00206619" w:rsidRPr="0032190F" w:rsidRDefault="00206619" w:rsidP="00206619">
      <w:pPr>
        <w:jc w:val="both"/>
        <w:rPr>
          <w:lang w:val="fr-FR"/>
        </w:rPr>
      </w:pPr>
      <w:r w:rsidRPr="0032190F">
        <w:rPr>
          <w:lang w:val="fr-FR"/>
        </w:rPr>
        <w:lastRenderedPageBreak/>
        <w:t>De la fin du 9</w:t>
      </w:r>
      <w:r w:rsidRPr="0032190F">
        <w:rPr>
          <w:vertAlign w:val="superscript"/>
          <w:lang w:val="fr-FR"/>
        </w:rPr>
        <w:t>e</w:t>
      </w:r>
      <w:r w:rsidRPr="0032190F">
        <w:rPr>
          <w:lang w:val="fr-FR"/>
        </w:rPr>
        <w:t xml:space="preserve"> au début du 8</w:t>
      </w:r>
      <w:r w:rsidRPr="0032190F">
        <w:rPr>
          <w:vertAlign w:val="superscript"/>
          <w:lang w:val="fr-FR"/>
        </w:rPr>
        <w:t>e</w:t>
      </w:r>
      <w:r w:rsidRPr="0032190F">
        <w:rPr>
          <w:lang w:val="fr-FR"/>
        </w:rPr>
        <w:t xml:space="preserve"> s. aec, les nécropoles sont réduites à quelques dizaines d’individus (nécropoles du Forum et des monts Albains) désignant des « communautés extrêmement restreintes ». Plus tard les nécropoles prennent des proportions beaucoup plus vastes comme à l’Esquilin (BIB 1920 p. 129)</w:t>
      </w:r>
    </w:p>
    <w:p w14:paraId="727ECF56" w14:textId="77777777" w:rsidR="00206619" w:rsidRPr="0032190F" w:rsidRDefault="00206619" w:rsidP="00120CEA">
      <w:pPr>
        <w:rPr>
          <w:lang w:val="fr-FR"/>
        </w:rPr>
      </w:pPr>
    </w:p>
    <w:p w14:paraId="05E51314" w14:textId="2325D512" w:rsidR="001B017E" w:rsidRPr="0032190F" w:rsidRDefault="00206619" w:rsidP="00120CEA">
      <w:pPr>
        <w:rPr>
          <w:lang w:val="fr-FR"/>
        </w:rPr>
      </w:pPr>
      <w:r w:rsidRPr="0032190F">
        <w:rPr>
          <w:lang w:val="fr-FR"/>
        </w:rPr>
        <w:t>F</w:t>
      </w:r>
      <w:r w:rsidR="001B017E" w:rsidRPr="0032190F">
        <w:rPr>
          <w:lang w:val="fr-FR"/>
        </w:rPr>
        <w:t>ondée</w:t>
      </w:r>
      <w:r w:rsidRPr="0032190F">
        <w:rPr>
          <w:lang w:val="fr-FR"/>
        </w:rPr>
        <w:t>en 754 aec (BIB 1920 p. 128)</w:t>
      </w:r>
      <w:r w:rsidR="004D72C3" w:rsidRPr="0032190F">
        <w:rPr>
          <w:lang w:val="fr-FR"/>
        </w:rPr>
        <w:t xml:space="preserve">sur le Tibre, </w:t>
      </w:r>
      <w:r w:rsidR="000D5D48" w:rsidRPr="0032190F">
        <w:rPr>
          <w:lang w:val="fr-FR"/>
        </w:rPr>
        <w:t xml:space="preserve">capitale de la République </w:t>
      </w:r>
      <w:r w:rsidR="004D72C3" w:rsidRPr="0032190F">
        <w:rPr>
          <w:lang w:val="fr-FR"/>
        </w:rPr>
        <w:t>et de</w:t>
      </w:r>
      <w:r w:rsidR="000D5D48" w:rsidRPr="0032190F">
        <w:rPr>
          <w:lang w:val="fr-FR"/>
        </w:rPr>
        <w:t xml:space="preserve"> l’Empire romain (</w:t>
      </w:r>
      <w:hyperlink r:id="rId11903" w:anchor="Cul_Rome" w:history="1">
        <w:r w:rsidR="000D5D48" w:rsidRPr="0032190F">
          <w:rPr>
            <w:rStyle w:val="Hyperlink"/>
            <w:lang w:val="fr-FR"/>
          </w:rPr>
          <w:t>Antiquité romaine</w:t>
        </w:r>
      </w:hyperlink>
      <w:r w:rsidR="000D5D48" w:rsidRPr="0032190F">
        <w:rPr>
          <w:lang w:val="fr-FR"/>
        </w:rPr>
        <w:t>).</w:t>
      </w:r>
      <w:r w:rsidR="001B017E" w:rsidRPr="0032190F">
        <w:rPr>
          <w:lang w:val="fr-FR"/>
        </w:rPr>
        <w:t>Rome a été fondé sur le principal nœud de communication entre l’</w:t>
      </w:r>
      <w:hyperlink r:id="rId11904" w:anchor="Sit_Mediterranee_C_Italie_Etrurie" w:history="1">
        <w:r w:rsidR="00123790" w:rsidRPr="00123790">
          <w:rPr>
            <w:rStyle w:val="Hyperlink"/>
            <w:lang w:val="fr-FR"/>
          </w:rPr>
          <w:t>Etrurie</w:t>
        </w:r>
      </w:hyperlink>
      <w:r w:rsidR="00123790">
        <w:rPr>
          <w:lang w:val="fr-FR"/>
        </w:rPr>
        <w:t xml:space="preserve"> </w:t>
      </w:r>
      <w:r w:rsidR="001B017E" w:rsidRPr="0032190F">
        <w:rPr>
          <w:lang w:val="fr-FR"/>
        </w:rPr>
        <w:t>et la Grande-G</w:t>
      </w:r>
      <w:r w:rsidRPr="0032190F">
        <w:rPr>
          <w:lang w:val="fr-FR"/>
        </w:rPr>
        <w:t>rèce (BIB 1920 p. 136) v. Tibre</w:t>
      </w:r>
    </w:p>
    <w:p w14:paraId="40198B0E" w14:textId="77777777" w:rsidR="001B017E" w:rsidRPr="0032190F" w:rsidRDefault="001B017E" w:rsidP="00120CEA">
      <w:pPr>
        <w:rPr>
          <w:lang w:val="fr-FR"/>
        </w:rPr>
      </w:pPr>
    </w:p>
    <w:p w14:paraId="2EF8790B" w14:textId="77777777" w:rsidR="000D5D48" w:rsidRPr="0032190F" w:rsidRDefault="000D5D48" w:rsidP="00242C0F">
      <w:pPr>
        <w:jc w:val="both"/>
        <w:rPr>
          <w:lang w:val="fr-FR"/>
        </w:rPr>
      </w:pPr>
      <w:r w:rsidRPr="0032190F">
        <w:rPr>
          <w:lang w:val="fr-FR"/>
        </w:rPr>
        <w:t>Au 4</w:t>
      </w:r>
      <w:r w:rsidRPr="0032190F">
        <w:rPr>
          <w:vertAlign w:val="superscript"/>
          <w:lang w:val="fr-FR"/>
        </w:rPr>
        <w:t>e</w:t>
      </w:r>
      <w:r w:rsidR="00623538" w:rsidRPr="0032190F">
        <w:rPr>
          <w:lang w:val="fr-FR"/>
        </w:rPr>
        <w:t xml:space="preserve"> s. </w:t>
      </w:r>
      <w:r w:rsidR="00623538" w:rsidRPr="0032190F">
        <w:rPr>
          <w:smallCaps/>
          <w:lang w:val="fr-FR"/>
        </w:rPr>
        <w:t>ad</w:t>
      </w:r>
      <w:r w:rsidRPr="0032190F">
        <w:rPr>
          <w:lang w:val="fr-FR"/>
        </w:rPr>
        <w:t xml:space="preserve"> soit au cours de l’Antiquité tardive, Rome se dote d’une muraille (dite servienne) (BIB Exposition Auguste 2014)</w:t>
      </w:r>
    </w:p>
    <w:p w14:paraId="0D48767D" w14:textId="6C534B70" w:rsidR="00120CEA" w:rsidRPr="0032190F" w:rsidRDefault="00782674" w:rsidP="00120CEA">
      <w:pPr>
        <w:jc w:val="both"/>
        <w:rPr>
          <w:lang w:val="fr-FR"/>
        </w:rPr>
      </w:pPr>
      <w:r w:rsidRPr="0032190F">
        <w:rPr>
          <w:lang w:val="fr-FR"/>
        </w:rPr>
        <w:t>Au 1</w:t>
      </w:r>
      <w:r w:rsidRPr="0032190F">
        <w:rPr>
          <w:vertAlign w:val="superscript"/>
          <w:lang w:val="fr-FR"/>
        </w:rPr>
        <w:t>e</w:t>
      </w:r>
      <w:r w:rsidRPr="0032190F">
        <w:rPr>
          <w:smallCaps/>
          <w:lang w:val="fr-FR"/>
        </w:rPr>
        <w:t xml:space="preserve">ad, </w:t>
      </w:r>
      <w:r w:rsidRPr="0032190F">
        <w:rPr>
          <w:lang w:val="fr-FR"/>
        </w:rPr>
        <w:t>la ville compte près d’un million d’habitants (BIB expo « 2000 ans de commerce maritime »)</w:t>
      </w:r>
      <w:r w:rsidR="00120CEA" w:rsidRPr="0032190F">
        <w:rPr>
          <w:lang w:val="fr-FR"/>
        </w:rPr>
        <w:t xml:space="preserve">.Indendie de Rome en 64 </w:t>
      </w:r>
      <w:r w:rsidR="00120CEA" w:rsidRPr="0032190F">
        <w:rPr>
          <w:smallCaps/>
          <w:lang w:val="fr-FR"/>
        </w:rPr>
        <w:t xml:space="preserve">ad. </w:t>
      </w:r>
      <w:r w:rsidR="00120CEA" w:rsidRPr="0032190F">
        <w:rPr>
          <w:lang w:val="fr-FR"/>
        </w:rPr>
        <w:t xml:space="preserve">par Néron qui accuse les </w:t>
      </w:r>
      <w:hyperlink r:id="rId11905" w:anchor="Cul_Christianisme" w:history="1">
        <w:r w:rsidR="00120CEA" w:rsidRPr="0032190F">
          <w:rPr>
            <w:rStyle w:val="Hyperlink"/>
            <w:lang w:val="fr-FR"/>
          </w:rPr>
          <w:t>Chrétiens</w:t>
        </w:r>
      </w:hyperlink>
      <w:r w:rsidR="00120CEA" w:rsidRPr="0032190F">
        <w:rPr>
          <w:lang w:val="fr-FR"/>
        </w:rPr>
        <w:t xml:space="preserve"> (Blake&amp;Mortimer)</w:t>
      </w:r>
    </w:p>
    <w:p w14:paraId="2FF64492" w14:textId="77777777" w:rsidR="001B017E" w:rsidRPr="0032190F" w:rsidRDefault="001B017E" w:rsidP="00120CEA">
      <w:pPr>
        <w:jc w:val="both"/>
        <w:rPr>
          <w:lang w:val="fr-FR"/>
        </w:rPr>
      </w:pPr>
    </w:p>
    <w:p w14:paraId="15B1607F" w14:textId="77777777" w:rsidR="001B017E" w:rsidRPr="0032190F" w:rsidRDefault="001B017E" w:rsidP="00120CEA">
      <w:pPr>
        <w:jc w:val="both"/>
        <w:rPr>
          <w:lang w:val="fr-FR"/>
        </w:rPr>
      </w:pPr>
      <w:r w:rsidRPr="0032190F">
        <w:rPr>
          <w:lang w:val="fr-FR"/>
        </w:rPr>
        <w:t>Les premières importations de céramique grecque à Rome sont celles du forum Boarium qui se trouvait à l’endroit du plus ancien port de la ville (BIB 1920 p. 135)</w:t>
      </w:r>
    </w:p>
    <w:p w14:paraId="50CF983D" w14:textId="77777777" w:rsidR="001B017E" w:rsidRPr="0032190F" w:rsidRDefault="001B017E" w:rsidP="00120CEA">
      <w:pPr>
        <w:jc w:val="both"/>
        <w:rPr>
          <w:lang w:val="fr-FR"/>
        </w:rPr>
      </w:pPr>
    </w:p>
    <w:p w14:paraId="47104D87" w14:textId="305BA3D2" w:rsidR="001B017E" w:rsidRDefault="001B017E" w:rsidP="001B017E">
      <w:pPr>
        <w:rPr>
          <w:lang w:val="fr-FR"/>
        </w:rPr>
      </w:pPr>
      <w:r w:rsidRPr="0032190F">
        <w:rPr>
          <w:lang w:val="fr-FR"/>
        </w:rPr>
        <w:t>Coarelli fixe la naissance de la cité vers 600 av. J.-C. (BIB 1920 p. 137). Cicéron, tient la cité pour fondée par le droit (≠</w:t>
      </w:r>
      <w:hyperlink r:id="rId11906" w:anchor="Athènes" w:history="1">
        <w:r w:rsidR="00341B7F" w:rsidRPr="0032190F">
          <w:rPr>
            <w:rStyle w:val="Hyperlink"/>
            <w:lang w:val="fr-FR"/>
          </w:rPr>
          <w:t>Athènes</w:t>
        </w:r>
      </w:hyperlink>
      <w:r w:rsidRPr="0032190F">
        <w:rPr>
          <w:lang w:val="fr-FR"/>
        </w:rPr>
        <w:t>) (BIB 1903 p. 47)</w:t>
      </w:r>
    </w:p>
    <w:p w14:paraId="577B0710" w14:textId="77777777" w:rsidR="0036393F" w:rsidRDefault="0036393F" w:rsidP="001B017E">
      <w:pPr>
        <w:rPr>
          <w:lang w:val="fr-FR"/>
        </w:rPr>
      </w:pPr>
    </w:p>
    <w:p w14:paraId="25CAD48B" w14:textId="77777777" w:rsidR="0036393F" w:rsidRPr="0032190F" w:rsidRDefault="0036393F" w:rsidP="001B017E">
      <w:pPr>
        <w:rPr>
          <w:lang w:val="fr-FR"/>
        </w:rPr>
      </w:pPr>
      <w:r>
        <w:rPr>
          <w:lang w:val="fr-FR"/>
        </w:rPr>
        <w:t>Prise de Rome par Brennus en 390 aec. Les Gaulois coupent les têtes pour les rapporter comme trophés (BIB Carbone 14, 2018)</w:t>
      </w:r>
    </w:p>
    <w:p w14:paraId="7148A944" w14:textId="77777777" w:rsidR="001B017E" w:rsidRPr="0032190F" w:rsidRDefault="001B017E" w:rsidP="00120CEA">
      <w:pPr>
        <w:jc w:val="both"/>
        <w:rPr>
          <w:lang w:val="fr-FR"/>
        </w:rPr>
      </w:pPr>
    </w:p>
    <w:p w14:paraId="0B928E91" w14:textId="77777777" w:rsidR="00120CEA" w:rsidRPr="0032190F" w:rsidRDefault="00120CEA" w:rsidP="00120CEA">
      <w:pPr>
        <w:jc w:val="both"/>
        <w:rPr>
          <w:lang w:val="fr-FR"/>
        </w:rPr>
      </w:pPr>
    </w:p>
    <w:p w14:paraId="107403B5" w14:textId="77777777" w:rsidR="001B017E" w:rsidRPr="0032190F" w:rsidRDefault="001B017E" w:rsidP="001B017E">
      <w:pPr>
        <w:pStyle w:val="Heading2"/>
      </w:pPr>
      <w:r w:rsidRPr="0032190F">
        <w:t>Tibre (fleuve)</w:t>
      </w:r>
    </w:p>
    <w:p w14:paraId="4DBEDE9E" w14:textId="77777777" w:rsidR="001B017E" w:rsidRPr="0032190F" w:rsidRDefault="001B017E" w:rsidP="00120CEA">
      <w:pPr>
        <w:jc w:val="both"/>
        <w:rPr>
          <w:lang w:val="fr-FR"/>
        </w:rPr>
      </w:pPr>
    </w:p>
    <w:p w14:paraId="2E6F1F27" w14:textId="77777777" w:rsidR="001B017E" w:rsidRPr="0032190F" w:rsidRDefault="001B017E" w:rsidP="001B017E">
      <w:pPr>
        <w:rPr>
          <w:lang w:val="fr-FR"/>
        </w:rPr>
      </w:pPr>
      <w:r w:rsidRPr="0032190F">
        <w:rPr>
          <w:lang w:val="fr-FR"/>
        </w:rPr>
        <w:t xml:space="preserve">Le Tibre est la principale voie de pénétration naturelle en Italie centrale (BIB 1920 p. 134). Dépôts monétaires dans le Tibre (Rome), monnaies perdues et offrandes (SS BIB). Le Tibre ne pouvait être traversé qu’en un petit nombre de gués : l’un d’eux, situé immédiatement en aval de l’île Tibérine correspondait exactement avec le forum Boarium (BIB 1920 p. 135) </w:t>
      </w:r>
    </w:p>
    <w:p w14:paraId="780AE724" w14:textId="77777777" w:rsidR="001B017E" w:rsidRPr="0032190F" w:rsidRDefault="001B017E" w:rsidP="00120CEA">
      <w:pPr>
        <w:jc w:val="both"/>
        <w:rPr>
          <w:lang w:val="fr-FR"/>
        </w:rPr>
      </w:pPr>
    </w:p>
    <w:p w14:paraId="55525753" w14:textId="77777777" w:rsidR="001B017E" w:rsidRPr="0032190F" w:rsidRDefault="001B017E" w:rsidP="00120CEA">
      <w:pPr>
        <w:jc w:val="both"/>
        <w:rPr>
          <w:lang w:val="fr-FR"/>
        </w:rPr>
      </w:pPr>
    </w:p>
    <w:p w14:paraId="52ECDFBF" w14:textId="77777777" w:rsidR="00120CEA" w:rsidRPr="0032190F" w:rsidRDefault="00120CEA" w:rsidP="00120CEA">
      <w:pPr>
        <w:pStyle w:val="Heading2"/>
      </w:pPr>
      <w:bookmarkStart w:id="4833" w:name="Sit_Esquilin"/>
      <w:r w:rsidRPr="0032190F">
        <w:t>Esquilin (Nécropoles de l’)</w:t>
      </w:r>
    </w:p>
    <w:bookmarkEnd w:id="4833"/>
    <w:p w14:paraId="64507EFF" w14:textId="77777777" w:rsidR="00120CEA" w:rsidRPr="0032190F" w:rsidRDefault="00120CEA" w:rsidP="00120CEA">
      <w:pPr>
        <w:rPr>
          <w:lang w:val="fr-FR"/>
        </w:rPr>
      </w:pPr>
    </w:p>
    <w:p w14:paraId="7F24E9F4" w14:textId="77777777" w:rsidR="00120CEA" w:rsidRPr="0032190F" w:rsidRDefault="00120CEA" w:rsidP="00120CEA">
      <w:pPr>
        <w:rPr>
          <w:lang w:val="fr-FR"/>
        </w:rPr>
      </w:pPr>
      <w:r w:rsidRPr="0032190F">
        <w:rPr>
          <w:lang w:val="fr-FR"/>
        </w:rPr>
        <w:t>« Vaste » nécropole située sur la colline éponyme à Rome. Datée postérieurement aux « petites » nécropoles du Forum et des monts Albains (fin 9</w:t>
      </w:r>
      <w:r w:rsidRPr="0032190F">
        <w:rPr>
          <w:vertAlign w:val="superscript"/>
          <w:lang w:val="fr-FR"/>
        </w:rPr>
        <w:t>e</w:t>
      </w:r>
      <w:r w:rsidRPr="0032190F">
        <w:rPr>
          <w:lang w:val="fr-FR"/>
        </w:rPr>
        <w:t>-déb. 8es.) (BIB 1920 p. 129)</w:t>
      </w:r>
    </w:p>
    <w:p w14:paraId="4630365E" w14:textId="77777777" w:rsidR="005B3FB7" w:rsidRPr="0032190F" w:rsidRDefault="005B3FB7" w:rsidP="00120CEA">
      <w:pPr>
        <w:rPr>
          <w:lang w:val="fr-FR"/>
        </w:rPr>
      </w:pPr>
    </w:p>
    <w:p w14:paraId="42A29063" w14:textId="77777777" w:rsidR="005B3FB7" w:rsidRPr="0032190F" w:rsidRDefault="005B3FB7" w:rsidP="005B3FB7">
      <w:pPr>
        <w:pStyle w:val="Heading2"/>
      </w:pPr>
      <w:bookmarkStart w:id="4834" w:name="Sit_Domitia_Via"/>
      <w:r w:rsidRPr="0032190F">
        <w:t>Via Domitia</w:t>
      </w:r>
    </w:p>
    <w:bookmarkEnd w:id="4834"/>
    <w:p w14:paraId="7189F071" w14:textId="77777777" w:rsidR="00B474FC" w:rsidRPr="0032190F" w:rsidRDefault="00B474FC" w:rsidP="00120CEA">
      <w:pPr>
        <w:rPr>
          <w:lang w:val="fr-FR"/>
        </w:rPr>
      </w:pPr>
    </w:p>
    <w:p w14:paraId="53DA0E05" w14:textId="77777777" w:rsidR="005B3FB7" w:rsidRPr="0032190F" w:rsidRDefault="005B3FB7" w:rsidP="00120CEA">
      <w:pPr>
        <w:rPr>
          <w:lang w:val="fr-FR"/>
        </w:rPr>
      </w:pPr>
      <w:r w:rsidRPr="0032190F">
        <w:rPr>
          <w:lang w:val="fr-FR"/>
        </w:rPr>
        <w:t xml:space="preserve">La voie </w:t>
      </w:r>
      <w:r w:rsidR="00B474FC" w:rsidRPr="0032190F">
        <w:rPr>
          <w:lang w:val="fr-FR"/>
        </w:rPr>
        <w:t xml:space="preserve">Domicienne </w:t>
      </w:r>
      <w:r w:rsidRPr="0032190F">
        <w:rPr>
          <w:lang w:val="fr-FR"/>
        </w:rPr>
        <w:t>reliant la Pénisule e</w:t>
      </w:r>
      <w:r w:rsidR="00206619" w:rsidRPr="0032190F">
        <w:rPr>
          <w:lang w:val="fr-FR"/>
        </w:rPr>
        <w:t>t</w:t>
      </w:r>
      <w:r w:rsidRPr="0032190F">
        <w:rPr>
          <w:lang w:val="fr-FR"/>
        </w:rPr>
        <w:t xml:space="preserve"> Rome à la Provence, au Langu</w:t>
      </w:r>
      <w:r w:rsidR="00B474FC" w:rsidRPr="0032190F">
        <w:rPr>
          <w:lang w:val="fr-FR"/>
        </w:rPr>
        <w:t>ed</w:t>
      </w:r>
      <w:r w:rsidRPr="0032190F">
        <w:rPr>
          <w:lang w:val="fr-FR"/>
        </w:rPr>
        <w:t>oc et à la Cat</w:t>
      </w:r>
      <w:r w:rsidR="00B474FC" w:rsidRPr="0032190F">
        <w:rPr>
          <w:lang w:val="fr-FR"/>
        </w:rPr>
        <w:t>a</w:t>
      </w:r>
      <w:r w:rsidRPr="0032190F">
        <w:rPr>
          <w:lang w:val="fr-FR"/>
        </w:rPr>
        <w:t>logne a été construire vers 120 avant J.-C. (préface BIB 2036 p. 15)</w:t>
      </w:r>
    </w:p>
    <w:p w14:paraId="6F58B01A" w14:textId="77777777" w:rsidR="00B474FC" w:rsidRPr="0032190F" w:rsidRDefault="00B474FC" w:rsidP="00120CEA">
      <w:pPr>
        <w:rPr>
          <w:lang w:val="fr-FR"/>
        </w:rPr>
      </w:pPr>
    </w:p>
    <w:p w14:paraId="3868D0EE" w14:textId="25F5D7A6" w:rsidR="00B474FC" w:rsidRPr="0032190F" w:rsidRDefault="00B474FC" w:rsidP="00120CEA">
      <w:pPr>
        <w:rPr>
          <w:lang w:val="fr-FR"/>
        </w:rPr>
      </w:pPr>
      <w:r w:rsidRPr="0032190F">
        <w:rPr>
          <w:lang w:val="fr-FR"/>
        </w:rPr>
        <w:t xml:space="preserve">Fondations de cités romaines en Narbonnaise, d’Est en Ouest : </w:t>
      </w:r>
      <w:hyperlink r:id="rId11907" w:anchor="Sit_Nimes" w:history="1">
        <w:r w:rsidRPr="0032190F">
          <w:rPr>
            <w:rStyle w:val="Hyperlink"/>
            <w:lang w:val="fr-FR"/>
          </w:rPr>
          <w:t>Nîmes</w:t>
        </w:r>
      </w:hyperlink>
      <w:r w:rsidRPr="0032190F">
        <w:rPr>
          <w:lang w:val="fr-FR"/>
        </w:rPr>
        <w:t xml:space="preserve">, </w:t>
      </w:r>
      <w:r w:rsidRPr="0032190F">
        <w:rPr>
          <w:i/>
          <w:lang w:val="fr-FR"/>
        </w:rPr>
        <w:t>Ambrussum</w:t>
      </w:r>
      <w:r w:rsidRPr="0032190F">
        <w:rPr>
          <w:lang w:val="fr-FR"/>
        </w:rPr>
        <w:t xml:space="preserve">, </w:t>
      </w:r>
      <w:r w:rsidRPr="0032190F">
        <w:rPr>
          <w:i/>
          <w:lang w:val="fr-FR"/>
        </w:rPr>
        <w:t>Sextantio</w:t>
      </w:r>
      <w:r w:rsidRPr="0032190F">
        <w:rPr>
          <w:lang w:val="fr-FR"/>
        </w:rPr>
        <w:t xml:space="preserve">, </w:t>
      </w:r>
      <w:r w:rsidRPr="0032190F">
        <w:rPr>
          <w:i/>
          <w:lang w:val="fr-FR"/>
        </w:rPr>
        <w:t>Forum Domitii</w:t>
      </w:r>
      <w:r w:rsidRPr="0032190F">
        <w:rPr>
          <w:lang w:val="fr-FR"/>
        </w:rPr>
        <w:t xml:space="preserve"> (BIB M. Christol, Colloque Pont du Gard, 2016)</w:t>
      </w:r>
    </w:p>
    <w:p w14:paraId="2823FB20" w14:textId="77777777" w:rsidR="007A76AE" w:rsidRPr="0032190F" w:rsidRDefault="007A76AE" w:rsidP="00120CEA">
      <w:pPr>
        <w:rPr>
          <w:lang w:val="fr-FR"/>
        </w:rPr>
      </w:pPr>
    </w:p>
    <w:p w14:paraId="0765CB1A" w14:textId="77777777" w:rsidR="007A76AE" w:rsidRPr="0032190F" w:rsidRDefault="007A76AE" w:rsidP="007A76AE">
      <w:pPr>
        <w:pStyle w:val="Heading2"/>
      </w:pPr>
      <w:r w:rsidRPr="0032190F">
        <w:t>colonne trajane</w:t>
      </w:r>
    </w:p>
    <w:p w14:paraId="672D5B11" w14:textId="77777777" w:rsidR="007A76AE" w:rsidRPr="0032190F" w:rsidRDefault="007A76AE" w:rsidP="007A76AE">
      <w:pPr>
        <w:rPr>
          <w:lang w:val="fr-FR"/>
        </w:rPr>
      </w:pPr>
      <w:r w:rsidRPr="0032190F">
        <w:rPr>
          <w:lang w:val="fr-FR"/>
        </w:rPr>
        <w:t>"oeuvre d'art sans spectateur" pour F. Braudel (BIB 2325)</w:t>
      </w:r>
    </w:p>
    <w:p w14:paraId="520B84F9" w14:textId="77777777" w:rsidR="007A76AE" w:rsidRPr="0032190F" w:rsidRDefault="007A76AE" w:rsidP="007A76AE">
      <w:pPr>
        <w:rPr>
          <w:lang w:val="fr-FR"/>
        </w:rPr>
      </w:pPr>
    </w:p>
    <w:p w14:paraId="1EF93095" w14:textId="77777777" w:rsidR="007A76AE" w:rsidRPr="0032190F" w:rsidRDefault="007A76AE" w:rsidP="007A76AE">
      <w:pPr>
        <w:rPr>
          <w:lang w:val="fr-FR"/>
        </w:rPr>
      </w:pPr>
      <w:r w:rsidRPr="0032190F">
        <w:rPr>
          <w:lang w:val="fr-FR"/>
        </w:rPr>
        <w:t>La colonne Trajane (</w:t>
      </w:r>
      <w:r w:rsidRPr="0032190F">
        <w:rPr>
          <w:i/>
          <w:lang w:val="fr-FR"/>
        </w:rPr>
        <w:t>Columna Traiani</w:t>
      </w:r>
      <w:r w:rsidRPr="0032190F">
        <w:rPr>
          <w:lang w:val="fr-FR"/>
        </w:rPr>
        <w:t xml:space="preserve">) est une colonne triomphale romaine située sur le forum de Trajan à Rome. Elle mesure 40 mètres de hauteur. Elle est célèbre pour le bas-relief qui s'enroule </w:t>
      </w:r>
      <w:r w:rsidRPr="0032190F">
        <w:rPr>
          <w:lang w:val="fr-FR"/>
        </w:rPr>
        <w:lastRenderedPageBreak/>
        <w:t>en spirale autour de son fût et commémore la victoire de l'empereur Trajan sur les Daces lors des deux guerres daciques (101-102 et 105-106). La colonne a été construite de 107 à 113, La colonne est dédiée en mai 113, alors que le forum de Trajan a été inauguré l'année précédente (wiki)</w:t>
      </w:r>
    </w:p>
    <w:p w14:paraId="58C97BB9" w14:textId="77777777" w:rsidR="007A76AE" w:rsidRPr="0032190F" w:rsidRDefault="007A76AE" w:rsidP="00120CEA">
      <w:pPr>
        <w:rPr>
          <w:lang w:val="fr-FR"/>
        </w:rPr>
      </w:pPr>
    </w:p>
    <w:p w14:paraId="449C5FDE" w14:textId="77777777" w:rsidR="000D5D48" w:rsidRPr="0032190F" w:rsidRDefault="000D5D48" w:rsidP="00242C0F">
      <w:pPr>
        <w:rPr>
          <w:lang w:val="fr-FR"/>
        </w:rPr>
      </w:pPr>
    </w:p>
    <w:p w14:paraId="3E16A48F" w14:textId="77777777" w:rsidR="004D72C3" w:rsidRPr="0032190F" w:rsidRDefault="004D72C3" w:rsidP="00242C0F">
      <w:pPr>
        <w:pStyle w:val="Heading2"/>
      </w:pPr>
      <w:r w:rsidRPr="0032190F">
        <w:t>Mythologie</w:t>
      </w:r>
    </w:p>
    <w:p w14:paraId="05B3E4C9" w14:textId="77777777" w:rsidR="004D72C3" w:rsidRPr="0032190F" w:rsidRDefault="004D72C3" w:rsidP="00242C0F">
      <w:pPr>
        <w:rPr>
          <w:lang w:val="fr-FR"/>
        </w:rPr>
      </w:pPr>
    </w:p>
    <w:p w14:paraId="615C9689" w14:textId="77777777" w:rsidR="004D72C3" w:rsidRPr="0032190F" w:rsidRDefault="004D72C3" w:rsidP="00242C0F">
      <w:pPr>
        <w:jc w:val="both"/>
        <w:rPr>
          <w:lang w:val="fr-FR"/>
        </w:rPr>
      </w:pPr>
      <w:r w:rsidRPr="0032190F">
        <w:rPr>
          <w:lang w:val="fr-FR"/>
        </w:rPr>
        <w:t>D’après la légende Rome aurait été fondée par Romulus dont ont vénérait encore les vestiges de sa hutte à l’époque d’Auguste.  Meurtre de Rémus par son frère Romulus (fratricide).</w:t>
      </w:r>
    </w:p>
    <w:p w14:paraId="3807E35B" w14:textId="77777777" w:rsidR="00BC7F37" w:rsidRPr="0032190F" w:rsidRDefault="00BC7F37" w:rsidP="00242C0F">
      <w:pPr>
        <w:rPr>
          <w:lang w:val="fr-FR"/>
        </w:rPr>
      </w:pPr>
      <w:r w:rsidRPr="0032190F">
        <w:rPr>
          <w:lang w:val="fr-FR"/>
        </w:rPr>
        <w:t xml:space="preserve">A Rome, une vielle coutume voulue que le consul marqua les limites d’une nouvelle ville en creusant un sillon autour. En faisant tomber la terre à l’intérieur et en soulevant la charrue au niveau des portes (Dilke, 1995, p.41). </w:t>
      </w:r>
    </w:p>
    <w:p w14:paraId="1D1B7543" w14:textId="77777777" w:rsidR="00556764" w:rsidRDefault="00556764" w:rsidP="00426FF9">
      <w:pPr>
        <w:pStyle w:val="Heading1"/>
      </w:pPr>
    </w:p>
    <w:p w14:paraId="42605091" w14:textId="2C27AF79" w:rsidR="00556764" w:rsidRDefault="00556764" w:rsidP="00426FF9">
      <w:pPr>
        <w:pStyle w:val="Heading1"/>
      </w:pPr>
      <w:bookmarkStart w:id="4835" w:name="Sit_Herculanum"/>
      <w:r>
        <w:t>HERCULANUM</w:t>
      </w:r>
    </w:p>
    <w:bookmarkEnd w:id="4835"/>
    <w:p w14:paraId="17A252EE" w14:textId="77777777" w:rsidR="00556764" w:rsidRDefault="00556764" w:rsidP="00556764">
      <w:pPr>
        <w:rPr>
          <w:lang w:val="fr-FR" w:eastAsia="en-GB"/>
        </w:rPr>
      </w:pPr>
    </w:p>
    <w:bookmarkStart w:id="4836" w:name="_Hlk161569007"/>
    <w:p w14:paraId="64A82764" w14:textId="0B9AB279" w:rsidR="001B68E2" w:rsidRDefault="001B68E2" w:rsidP="00556764">
      <w:pPr>
        <w:rPr>
          <w:lang w:val="fr-FR" w:eastAsia="en-GB"/>
        </w:rPr>
      </w:pPr>
      <w:r>
        <w:rPr>
          <w:lang w:val="fr-FR" w:eastAsia="en-GB"/>
        </w:rPr>
        <w:fldChar w:fldCharType="begin"/>
      </w:r>
      <w:r>
        <w:rPr>
          <w:lang w:val="fr-FR" w:eastAsia="en-GB"/>
        </w:rPr>
        <w:instrText>HYPERLINK "Sites.docx" \l "Sit_Pompei"</w:instrText>
      </w:r>
      <w:r>
        <w:rPr>
          <w:lang w:val="fr-FR" w:eastAsia="en-GB"/>
        </w:rPr>
      </w:r>
      <w:r>
        <w:rPr>
          <w:lang w:val="fr-FR" w:eastAsia="en-GB"/>
        </w:rPr>
        <w:fldChar w:fldCharType="separate"/>
      </w:r>
      <w:r w:rsidRPr="001B68E2">
        <w:rPr>
          <w:rStyle w:val="Hyperlink"/>
          <w:lang w:val="fr-FR" w:eastAsia="en-GB"/>
        </w:rPr>
        <w:t>Pompei</w:t>
      </w:r>
      <w:r>
        <w:rPr>
          <w:lang w:val="fr-FR" w:eastAsia="en-GB"/>
        </w:rPr>
        <w:fldChar w:fldCharType="end"/>
      </w:r>
    </w:p>
    <w:bookmarkEnd w:id="4836"/>
    <w:p w14:paraId="23DE8813" w14:textId="77777777" w:rsidR="001B68E2" w:rsidRPr="00556764" w:rsidRDefault="001B68E2" w:rsidP="00556764">
      <w:pPr>
        <w:rPr>
          <w:lang w:val="fr-FR" w:eastAsia="en-GB"/>
        </w:rPr>
      </w:pPr>
    </w:p>
    <w:p w14:paraId="21A9EEE1" w14:textId="456B2EA0" w:rsidR="00D1366F" w:rsidRPr="0032190F" w:rsidRDefault="00D1366F" w:rsidP="00426FF9">
      <w:pPr>
        <w:pStyle w:val="Heading1"/>
      </w:pPr>
      <w:bookmarkStart w:id="4837" w:name="Sit_Pompei"/>
      <w:r w:rsidRPr="0032190F">
        <w:t>POMPEI</w:t>
      </w:r>
      <w:bookmarkEnd w:id="4837"/>
    </w:p>
    <w:p w14:paraId="77324BC1" w14:textId="77777777" w:rsidR="00256EDB" w:rsidRPr="00256EDB" w:rsidRDefault="00256EDB" w:rsidP="00242C0F">
      <w:pPr>
        <w:jc w:val="both"/>
        <w:rPr>
          <w:sz w:val="20"/>
          <w:lang w:val="fr-FR"/>
        </w:rPr>
      </w:pPr>
      <w:r w:rsidRPr="00256EDB">
        <w:rPr>
          <w:sz w:val="20"/>
          <w:lang w:val="fr-FR"/>
        </w:rPr>
        <w:t>Pompeii</w:t>
      </w:r>
    </w:p>
    <w:p w14:paraId="0F3DF8E5" w14:textId="7148214C" w:rsidR="00D1366F" w:rsidRPr="0032190F" w:rsidRDefault="00D1366F" w:rsidP="00242C0F">
      <w:pPr>
        <w:jc w:val="both"/>
        <w:rPr>
          <w:lang w:val="fr-FR"/>
        </w:rPr>
      </w:pPr>
      <w:r w:rsidRPr="0032190F">
        <w:rPr>
          <w:lang w:val="fr-FR"/>
        </w:rPr>
        <w:br/>
        <w:t xml:space="preserve">Pompéi (Campanie) est détruite par une éruption du Vésuve en 79 </w:t>
      </w:r>
      <w:r w:rsidRPr="0032190F">
        <w:rPr>
          <w:smallCaps/>
          <w:lang w:val="fr-FR"/>
        </w:rPr>
        <w:t>ad</w:t>
      </w:r>
      <w:r w:rsidRPr="0032190F">
        <w:rPr>
          <w:lang w:val="fr-FR"/>
        </w:rPr>
        <w:t xml:space="preserve"> en même temps qu’</w:t>
      </w:r>
      <w:r w:rsidR="00556764">
        <w:rPr>
          <w:lang w:val="fr-FR"/>
        </w:rPr>
        <w:t xml:space="preserve"> </w:t>
      </w:r>
      <w:hyperlink r:id="rId11908" w:anchor="Sit_Herculanum" w:history="1">
        <w:r w:rsidRPr="00556764">
          <w:rPr>
            <w:rStyle w:val="Hyperlink"/>
            <w:lang w:val="fr-FR"/>
          </w:rPr>
          <w:t>Herculanum</w:t>
        </w:r>
      </w:hyperlink>
      <w:r w:rsidRPr="0032190F">
        <w:rPr>
          <w:lang w:val="fr-FR"/>
        </w:rPr>
        <w:t>, Oplontis et Stabies (wiki)</w:t>
      </w:r>
    </w:p>
    <w:p w14:paraId="578223C9" w14:textId="77777777" w:rsidR="00D1366F" w:rsidRPr="0032190F" w:rsidRDefault="00D1366F" w:rsidP="00242C0F">
      <w:pPr>
        <w:jc w:val="both"/>
        <w:rPr>
          <w:lang w:val="fr-FR"/>
        </w:rPr>
      </w:pPr>
    </w:p>
    <w:p w14:paraId="36A3B182" w14:textId="77777777" w:rsidR="00D1366F" w:rsidRDefault="00D1366F" w:rsidP="00242C0F">
      <w:pPr>
        <w:jc w:val="both"/>
        <w:rPr>
          <w:lang w:val="fr-FR"/>
        </w:rPr>
      </w:pPr>
      <w:r w:rsidRPr="0032190F">
        <w:rPr>
          <w:lang w:val="fr-FR"/>
        </w:rPr>
        <w:t xml:space="preserve">La cité est découverte en 1748 au lieu-dit </w:t>
      </w:r>
      <w:r w:rsidRPr="0032190F">
        <w:rPr>
          <w:i/>
          <w:lang w:val="fr-FR"/>
        </w:rPr>
        <w:t>La Civita</w:t>
      </w:r>
      <w:r w:rsidRPr="0032190F">
        <w:rPr>
          <w:lang w:val="fr-FR"/>
        </w:rPr>
        <w:t xml:space="preserve">. En 1765, découverte d’un « temple egyptien » dédié à la déesse Isis. Le premier ouvrage scientifique, est la monophie « Les ruines de Pompéi » de François Mazois. En 1861 arrivée de Fiorelli comme directeur du site. Il initie les premières fouilles véritablement archéologiques. Entre 1911 et 1923, Spinazzolla effectue des reconstructions architecturales dans la ville. A Pompéi, de nombreux </w:t>
      </w:r>
      <w:r w:rsidRPr="0032190F">
        <w:rPr>
          <w:i/>
          <w:lang w:val="fr-FR"/>
        </w:rPr>
        <w:t>pinakes</w:t>
      </w:r>
      <w:r w:rsidRPr="0032190F">
        <w:rPr>
          <w:lang w:val="fr-FR"/>
        </w:rPr>
        <w:t xml:space="preserve"> (peinture sur chevalet) sont découverts (BIB J.P. Adam, L’archéologie à la rencontre de ses publics, INHA, 2014)</w:t>
      </w:r>
    </w:p>
    <w:p w14:paraId="020FD618" w14:textId="77777777" w:rsidR="00556764" w:rsidRDefault="00556764" w:rsidP="00242C0F">
      <w:pPr>
        <w:jc w:val="both"/>
        <w:rPr>
          <w:lang w:val="fr-FR"/>
        </w:rPr>
      </w:pPr>
    </w:p>
    <w:p w14:paraId="55EB63DF" w14:textId="42633B54" w:rsidR="00556764" w:rsidRPr="0032190F" w:rsidRDefault="00000000" w:rsidP="00242C0F">
      <w:pPr>
        <w:jc w:val="both"/>
        <w:rPr>
          <w:lang w:val="fr-FR"/>
        </w:rPr>
      </w:pPr>
      <w:hyperlink r:id="rId11909" w:anchor="Cul_Art_lex_graffiti" w:history="1">
        <w:r w:rsidR="00556764" w:rsidRPr="00C41469">
          <w:rPr>
            <w:rStyle w:val="Hyperlink"/>
            <w:lang w:val="fr-FR"/>
          </w:rPr>
          <w:t>graffitis</w:t>
        </w:r>
      </w:hyperlink>
    </w:p>
    <w:p w14:paraId="40DD99C0" w14:textId="77777777" w:rsidR="00D1366F" w:rsidRPr="0032190F" w:rsidRDefault="00D1366F" w:rsidP="00242C0F">
      <w:pPr>
        <w:jc w:val="both"/>
        <w:rPr>
          <w:lang w:val="fr-FR"/>
        </w:rPr>
      </w:pPr>
    </w:p>
    <w:p w14:paraId="10602635" w14:textId="77777777" w:rsidR="00D1366F" w:rsidRPr="0032190F" w:rsidRDefault="00D1366F" w:rsidP="00242C0F">
      <w:pPr>
        <w:pStyle w:val="Heading2"/>
      </w:pPr>
      <w:r w:rsidRPr="0032190F">
        <w:t>Maison du Poète Tragique</w:t>
      </w:r>
    </w:p>
    <w:p w14:paraId="53A66F5B" w14:textId="77777777" w:rsidR="00D1366F" w:rsidRDefault="00D1366F" w:rsidP="00242C0F">
      <w:pPr>
        <w:rPr>
          <w:lang w:val="fr-FR"/>
        </w:rPr>
      </w:pPr>
      <w:r w:rsidRPr="0032190F">
        <w:rPr>
          <w:lang w:val="fr-FR"/>
        </w:rPr>
        <w:t xml:space="preserve">Mosaïque du </w:t>
      </w:r>
      <w:r w:rsidRPr="0032190F">
        <w:rPr>
          <w:i/>
          <w:iCs/>
          <w:lang w:val="fr-FR"/>
        </w:rPr>
        <w:t>Cave Canem</w:t>
      </w:r>
      <w:r w:rsidRPr="0032190F">
        <w:rPr>
          <w:lang w:val="fr-FR"/>
        </w:rPr>
        <w:t xml:space="preserve"> (« Attention au chien »). Une œuvre de fiction, qui raconte les derniers jours d’un habitant de Pompéi, inspirée de la « Maison du poète tragique » en 1830 (BIB J.P. Adam, L’archéologie à la rencontre de ses publics, INHA, 2014)</w:t>
      </w:r>
    </w:p>
    <w:p w14:paraId="74A12330" w14:textId="77777777" w:rsidR="001B68E2" w:rsidRDefault="001B68E2" w:rsidP="00242C0F">
      <w:pPr>
        <w:rPr>
          <w:lang w:val="fr-FR"/>
        </w:rPr>
      </w:pPr>
    </w:p>
    <w:p w14:paraId="1802A2FB" w14:textId="383340C4" w:rsidR="001B68E2" w:rsidRPr="0032190F" w:rsidRDefault="001B68E2" w:rsidP="001B68E2">
      <w:pPr>
        <w:pStyle w:val="Heading2"/>
      </w:pPr>
      <w:r>
        <w:rPr>
          <w:rStyle w:val="Hyperlink"/>
          <w:color w:val="auto"/>
          <w:szCs w:val="22"/>
          <w:u w:val="none"/>
          <w:lang w:eastAsia="en-GB"/>
        </w:rPr>
        <w:t>villa des Mystères</w:t>
      </w:r>
    </w:p>
    <w:p w14:paraId="330AE76D" w14:textId="77777777" w:rsidR="00B75B42" w:rsidRPr="0032190F" w:rsidRDefault="00B75B42" w:rsidP="00242C0F">
      <w:pPr>
        <w:rPr>
          <w:lang w:val="fr-FR"/>
        </w:rPr>
      </w:pPr>
    </w:p>
    <w:p w14:paraId="445D139E" w14:textId="77777777" w:rsidR="00B75B42" w:rsidRPr="0032190F" w:rsidRDefault="00B75B42" w:rsidP="00426FF9">
      <w:pPr>
        <w:pStyle w:val="Heading1"/>
      </w:pPr>
      <w:r w:rsidRPr="0032190F">
        <w:t>STABIES</w:t>
      </w:r>
    </w:p>
    <w:p w14:paraId="41C67821" w14:textId="1C125701" w:rsidR="00B75B42" w:rsidRPr="0032190F" w:rsidRDefault="00B75B42" w:rsidP="00242C0F">
      <w:pPr>
        <w:rPr>
          <w:lang w:val="fr-FR"/>
        </w:rPr>
      </w:pPr>
      <w:r w:rsidRPr="0032190F">
        <w:rPr>
          <w:lang w:val="fr-FR"/>
        </w:rPr>
        <w:t xml:space="preserve">Stabies (Campanie) est détruite par une éruption du Vésuve en 79 </w:t>
      </w:r>
      <w:r w:rsidRPr="0032190F">
        <w:rPr>
          <w:smallCaps/>
          <w:lang w:val="fr-FR"/>
        </w:rPr>
        <w:t>ad</w:t>
      </w:r>
      <w:r w:rsidRPr="0032190F">
        <w:rPr>
          <w:lang w:val="fr-FR"/>
        </w:rPr>
        <w:t xml:space="preserve"> en même temps qu’</w:t>
      </w:r>
      <w:r w:rsidR="001B68E2">
        <w:rPr>
          <w:lang w:val="fr-FR"/>
        </w:rPr>
        <w:t xml:space="preserve"> </w:t>
      </w:r>
      <w:hyperlink r:id="rId11910" w:anchor="Sit_Herculanum" w:history="1">
        <w:r w:rsidR="001B68E2" w:rsidRPr="00556764">
          <w:rPr>
            <w:rStyle w:val="Hyperlink"/>
            <w:lang w:val="fr-FR"/>
          </w:rPr>
          <w:t>Herculanum</w:t>
        </w:r>
      </w:hyperlink>
      <w:r w:rsidRPr="0032190F">
        <w:rPr>
          <w:lang w:val="fr-FR"/>
        </w:rPr>
        <w:t>, Oplontis et Pompéi (wiki)</w:t>
      </w:r>
    </w:p>
    <w:p w14:paraId="75FB5AC2" w14:textId="77777777" w:rsidR="00CC2851" w:rsidRPr="0032190F" w:rsidRDefault="00CC2851" w:rsidP="00242C0F">
      <w:pPr>
        <w:rPr>
          <w:lang w:val="fr-FR"/>
        </w:rPr>
      </w:pPr>
    </w:p>
    <w:p w14:paraId="46D5BD56" w14:textId="77777777" w:rsidR="00B75B42" w:rsidRPr="0032190F" w:rsidRDefault="00B75B42" w:rsidP="00242C0F">
      <w:pPr>
        <w:pStyle w:val="Heading2"/>
      </w:pPr>
      <w:r w:rsidRPr="0032190F">
        <w:t>Villa Ariana</w:t>
      </w:r>
    </w:p>
    <w:p w14:paraId="10CD65A3" w14:textId="77777777" w:rsidR="00B75B42" w:rsidRPr="0032190F" w:rsidRDefault="00B75B42" w:rsidP="00242C0F">
      <w:pPr>
        <w:rPr>
          <w:lang w:val="fr-FR"/>
        </w:rPr>
      </w:pPr>
      <w:r w:rsidRPr="0032190F">
        <w:rPr>
          <w:lang w:val="fr-FR"/>
        </w:rPr>
        <w:t xml:space="preserve">La </w:t>
      </w:r>
      <w:r w:rsidRPr="0032190F">
        <w:rPr>
          <w:i/>
          <w:lang w:val="fr-FR"/>
        </w:rPr>
        <w:t>kore</w:t>
      </w:r>
      <w:r w:rsidRPr="0032190F">
        <w:rPr>
          <w:lang w:val="fr-FR"/>
        </w:rPr>
        <w:t xml:space="preserve"> [coré] peinte de la villa Ariana, représentée de ¾ dos, une brettelle au dessus du sein tombant, cueillant une fleur, a inspiré la Marianne française (BIB J.P. Adam, L’archéologie à la rencontre de ses publics, INHA, 2014)</w:t>
      </w:r>
    </w:p>
    <w:p w14:paraId="32C0C614" w14:textId="77777777" w:rsidR="00D1366F" w:rsidRPr="0032190F" w:rsidRDefault="00D1366F" w:rsidP="00242C0F">
      <w:pPr>
        <w:rPr>
          <w:lang w:val="fr-FR"/>
        </w:rPr>
      </w:pPr>
    </w:p>
    <w:p w14:paraId="287BB905" w14:textId="77777777" w:rsidR="00D1366F" w:rsidRPr="0032190F" w:rsidRDefault="00D1366F" w:rsidP="00426FF9">
      <w:pPr>
        <w:pStyle w:val="Heading1"/>
      </w:pPr>
      <w:r w:rsidRPr="0032190F">
        <w:lastRenderedPageBreak/>
        <w:t>FREJUS</w:t>
      </w:r>
    </w:p>
    <w:p w14:paraId="2D75C0CC" w14:textId="3A743815" w:rsidR="00D1366F" w:rsidRPr="0032190F" w:rsidRDefault="00D1366F" w:rsidP="00242C0F">
      <w:pPr>
        <w:rPr>
          <w:lang w:val="fr-FR"/>
        </w:rPr>
      </w:pPr>
      <w:r w:rsidRPr="0032190F">
        <w:rPr>
          <w:lang w:val="fr-FR"/>
        </w:rPr>
        <w:t xml:space="preserve">La ville de Fréjus est l’ancienne </w:t>
      </w:r>
      <w:r w:rsidRPr="0032190F">
        <w:rPr>
          <w:i/>
          <w:lang w:val="fr-FR"/>
        </w:rPr>
        <w:t>Forum Julii</w:t>
      </w:r>
      <w:r w:rsidRPr="0032190F">
        <w:rPr>
          <w:lang w:val="fr-FR"/>
        </w:rPr>
        <w:t xml:space="preserve"> fondée par Jules-</w:t>
      </w:r>
      <w:hyperlink r:id="rId11911" w:anchor="Cul_Rome__sEcrit_Cesar" w:history="1">
        <w:r w:rsidR="005B3FB7" w:rsidRPr="0032190F">
          <w:rPr>
            <w:rStyle w:val="Hyperlink"/>
            <w:lang w:val="fr-FR"/>
          </w:rPr>
          <w:t>César</w:t>
        </w:r>
      </w:hyperlink>
      <w:r w:rsidRPr="0032190F">
        <w:rPr>
          <w:lang w:val="fr-FR"/>
        </w:rPr>
        <w:t xml:space="preserve">pour supplanter </w:t>
      </w:r>
      <w:hyperlink r:id="rId11912" w:anchor="Si_Massilia" w:history="1">
        <w:r w:rsidRPr="00F83714">
          <w:rPr>
            <w:rStyle w:val="Hyperlink"/>
            <w:i/>
            <w:lang w:val="fr-FR"/>
          </w:rPr>
          <w:t>Massilia</w:t>
        </w:r>
      </w:hyperlink>
      <w:r w:rsidRPr="0032190F">
        <w:rPr>
          <w:lang w:val="fr-FR"/>
        </w:rPr>
        <w:t xml:space="preserve"> est située a proximité de la </w:t>
      </w:r>
      <w:r w:rsidRPr="0032190F">
        <w:rPr>
          <w:i/>
          <w:lang w:val="fr-FR"/>
        </w:rPr>
        <w:t>Via Julia Augsta</w:t>
      </w:r>
      <w:r w:rsidRPr="0032190F">
        <w:rPr>
          <w:lang w:val="fr-FR"/>
        </w:rPr>
        <w:t>. L’architecture y est en brique (wiki)</w:t>
      </w:r>
    </w:p>
    <w:p w14:paraId="19720CA2" w14:textId="77777777" w:rsidR="00C14CA6" w:rsidRPr="0032190F" w:rsidRDefault="00C14CA6" w:rsidP="00242C0F">
      <w:pPr>
        <w:rPr>
          <w:lang w:val="fr-FR"/>
        </w:rPr>
      </w:pPr>
    </w:p>
    <w:p w14:paraId="475B5102" w14:textId="77777777" w:rsidR="00C14CA6" w:rsidRPr="0032190F" w:rsidRDefault="00C14CA6" w:rsidP="00242C0F">
      <w:pPr>
        <w:rPr>
          <w:lang w:val="fr-FR"/>
        </w:rPr>
      </w:pPr>
      <w:r w:rsidRPr="0032190F">
        <w:rPr>
          <w:lang w:val="fr-FR"/>
        </w:rPr>
        <w:t>GRUISSAN-SAINT-MARTIN-LE-BU</w:t>
      </w:r>
    </w:p>
    <w:p w14:paraId="153F8F5F" w14:textId="77777777" w:rsidR="00C14CA6" w:rsidRPr="0032190F" w:rsidRDefault="00C14CA6" w:rsidP="00242C0F">
      <w:pPr>
        <w:rPr>
          <w:lang w:val="fr-FR"/>
        </w:rPr>
      </w:pPr>
    </w:p>
    <w:p w14:paraId="426BFA97" w14:textId="77777777" w:rsidR="00C14CA6" w:rsidRPr="0032190F" w:rsidRDefault="00C14CA6" w:rsidP="00242C0F">
      <w:pPr>
        <w:rPr>
          <w:lang w:val="fr-FR"/>
        </w:rPr>
      </w:pPr>
      <w:r w:rsidRPr="0032190F">
        <w:rPr>
          <w:lang w:val="fr-FR"/>
        </w:rPr>
        <w:t>A Fréjus, site daté entre le 2 aec et le 7 ad qui a livré un bâtiment en grand appareil, un amer (une tour), 3 grandes citernes (BIB AG ASM, 18/02/16)</w:t>
      </w:r>
    </w:p>
    <w:p w14:paraId="43794CD8" w14:textId="77777777" w:rsidR="00C14CA6" w:rsidRPr="0032190F" w:rsidRDefault="00C14CA6" w:rsidP="00242C0F">
      <w:pPr>
        <w:rPr>
          <w:lang w:val="fr-FR"/>
        </w:rPr>
      </w:pPr>
    </w:p>
    <w:p w14:paraId="1F85DA14" w14:textId="77777777" w:rsidR="00C14CA6" w:rsidRPr="0032190F" w:rsidRDefault="00C14CA6" w:rsidP="00242C0F">
      <w:pPr>
        <w:rPr>
          <w:lang w:val="fr-FR"/>
        </w:rPr>
      </w:pPr>
      <w:r w:rsidRPr="0032190F">
        <w:rPr>
          <w:lang w:val="fr-FR"/>
        </w:rPr>
        <w:t>GUE-DE-SIOUX</w:t>
      </w:r>
    </w:p>
    <w:p w14:paraId="6D0C0269" w14:textId="77777777" w:rsidR="00C14CA6" w:rsidRPr="0032190F" w:rsidRDefault="00C14CA6" w:rsidP="00242C0F">
      <w:pPr>
        <w:rPr>
          <w:lang w:val="fr-FR"/>
        </w:rPr>
      </w:pPr>
    </w:p>
    <w:p w14:paraId="00C56B7D" w14:textId="77777777" w:rsidR="00C14CA6" w:rsidRPr="0032190F" w:rsidRDefault="00C14CA6" w:rsidP="00242C0F">
      <w:pPr>
        <w:rPr>
          <w:lang w:val="fr-FR"/>
        </w:rPr>
      </w:pPr>
      <w:r w:rsidRPr="0032190F">
        <w:rPr>
          <w:lang w:val="fr-FR"/>
        </w:rPr>
        <w:t>Gué-de-Sioux à Antigny est un sanctuaire gallo-romain (BIB AG ASM, 18/02/16)</w:t>
      </w:r>
    </w:p>
    <w:p w14:paraId="30B938E8" w14:textId="77777777" w:rsidR="00C14CA6" w:rsidRPr="0032190F" w:rsidRDefault="00C14CA6" w:rsidP="00242C0F">
      <w:pPr>
        <w:rPr>
          <w:lang w:val="fr-FR"/>
        </w:rPr>
      </w:pPr>
    </w:p>
    <w:p w14:paraId="4CC8F359" w14:textId="77777777" w:rsidR="00C14CA6" w:rsidRPr="0032190F" w:rsidRDefault="00C14CA6" w:rsidP="00242C0F">
      <w:pPr>
        <w:rPr>
          <w:lang w:val="fr-FR"/>
        </w:rPr>
      </w:pPr>
      <w:r w:rsidRPr="0032190F">
        <w:rPr>
          <w:lang w:val="fr-FR"/>
        </w:rPr>
        <w:t>CASTELNAU-LE-LEZ</w:t>
      </w:r>
    </w:p>
    <w:p w14:paraId="542C8538" w14:textId="77777777" w:rsidR="00C14CA6" w:rsidRPr="0032190F" w:rsidRDefault="00C14CA6" w:rsidP="00242C0F">
      <w:pPr>
        <w:rPr>
          <w:lang w:val="fr-FR"/>
        </w:rPr>
      </w:pPr>
    </w:p>
    <w:p w14:paraId="4AFF9C72" w14:textId="77777777" w:rsidR="00C14CA6" w:rsidRPr="0032190F" w:rsidRDefault="00C14CA6" w:rsidP="00242C0F">
      <w:pPr>
        <w:rPr>
          <w:lang w:val="fr-FR"/>
        </w:rPr>
      </w:pPr>
      <w:r w:rsidRPr="0032190F">
        <w:rPr>
          <w:lang w:val="fr-FR"/>
        </w:rPr>
        <w:t>Castelnau-le-Lez (Montpellier) est une construction en bauge d’époque républicaine (BIB AG ASM, 18/02/16)</w:t>
      </w:r>
    </w:p>
    <w:p w14:paraId="4B2198DB" w14:textId="77777777" w:rsidR="008F6EAE" w:rsidRPr="0032190F" w:rsidRDefault="008F6EAE" w:rsidP="00242C0F">
      <w:pPr>
        <w:rPr>
          <w:lang w:val="fr-FR"/>
        </w:rPr>
      </w:pPr>
    </w:p>
    <w:p w14:paraId="62F1E26C" w14:textId="77777777" w:rsidR="008F6EAE" w:rsidRPr="0032190F" w:rsidRDefault="008F6EAE" w:rsidP="00242C0F">
      <w:pPr>
        <w:rPr>
          <w:lang w:val="fr-FR"/>
        </w:rPr>
      </w:pPr>
      <w:r w:rsidRPr="0032190F">
        <w:rPr>
          <w:lang w:val="fr-FR"/>
        </w:rPr>
        <w:t>JACQUES-COEUR 2</w:t>
      </w:r>
    </w:p>
    <w:p w14:paraId="74883368" w14:textId="77777777" w:rsidR="008F6EAE" w:rsidRPr="0032190F" w:rsidRDefault="008F6EAE" w:rsidP="00242C0F">
      <w:pPr>
        <w:rPr>
          <w:lang w:val="fr-FR"/>
        </w:rPr>
      </w:pPr>
    </w:p>
    <w:p w14:paraId="28290562" w14:textId="77777777" w:rsidR="008F6EAE" w:rsidRPr="0032190F" w:rsidRDefault="008F6EAE" w:rsidP="00242C0F">
      <w:pPr>
        <w:rPr>
          <w:lang w:val="fr-FR"/>
        </w:rPr>
      </w:pPr>
      <w:r w:rsidRPr="0032190F">
        <w:rPr>
          <w:lang w:val="fr-FR"/>
        </w:rPr>
        <w:t xml:space="preserve">L’habitat de Jacques-Coeur 2 (Montpellier) est une construction en Bauge daté du Néolithique moyen (BIB I. Senepart, colloque Habitat Dijon 2015) </w:t>
      </w:r>
    </w:p>
    <w:p w14:paraId="48C049F5" w14:textId="77777777" w:rsidR="001B33B7" w:rsidRPr="0032190F" w:rsidRDefault="001B33B7" w:rsidP="00242C0F">
      <w:pPr>
        <w:rPr>
          <w:lang w:val="fr-FR"/>
        </w:rPr>
      </w:pPr>
    </w:p>
    <w:p w14:paraId="13E20F2D" w14:textId="77777777" w:rsidR="001B33B7" w:rsidRPr="0032190F" w:rsidRDefault="001B33B7" w:rsidP="00426FF9">
      <w:pPr>
        <w:pStyle w:val="Heading1"/>
      </w:pPr>
      <w:bookmarkStart w:id="4838" w:name="Sit_Ca_Morta"/>
      <w:r w:rsidRPr="0032190F">
        <w:t>CA’MORTA</w:t>
      </w:r>
    </w:p>
    <w:bookmarkEnd w:id="4838"/>
    <w:p w14:paraId="626CFCA6" w14:textId="77777777" w:rsidR="001B33B7" w:rsidRPr="0032190F" w:rsidRDefault="00123804" w:rsidP="00242C0F">
      <w:pPr>
        <w:rPr>
          <w:lang w:val="fr-FR"/>
        </w:rPr>
      </w:pPr>
      <w:r w:rsidRPr="0032190F">
        <w:rPr>
          <w:lang w:val="fr-FR"/>
        </w:rPr>
        <w:t>Ca’ Marto, Ca Morta</w:t>
      </w:r>
    </w:p>
    <w:p w14:paraId="0A255B34" w14:textId="77777777" w:rsidR="00123804" w:rsidRPr="0032190F" w:rsidRDefault="00123804" w:rsidP="00242C0F">
      <w:pPr>
        <w:rPr>
          <w:lang w:val="fr-FR"/>
        </w:rPr>
      </w:pPr>
    </w:p>
    <w:p w14:paraId="562886C6" w14:textId="30F8F0C7" w:rsidR="001B33B7" w:rsidRPr="0032190F" w:rsidRDefault="001B33B7" w:rsidP="00242C0F">
      <w:pPr>
        <w:jc w:val="both"/>
        <w:rPr>
          <w:lang w:val="fr-FR"/>
        </w:rPr>
      </w:pPr>
      <w:r w:rsidRPr="0032190F">
        <w:rPr>
          <w:lang w:val="fr-FR"/>
        </w:rPr>
        <w:t xml:space="preserve">La nécropole de Ca’Morta (Côme, Lombardie), datée de l’âge du Fer, a livré de la céramique dont les décors peuvent être rapprochés du </w:t>
      </w:r>
      <w:hyperlink r:id="rId11913" w:anchor="Cul_Mailhac" w:history="1">
        <w:r w:rsidRPr="0032190F">
          <w:rPr>
            <w:rStyle w:val="Hyperlink"/>
            <w:lang w:val="fr-FR"/>
          </w:rPr>
          <w:t>mailhacien</w:t>
        </w:r>
      </w:hyperlink>
      <w:r w:rsidRPr="0032190F">
        <w:rPr>
          <w:lang w:val="fr-FR"/>
        </w:rPr>
        <w:t>. Mais il s’agirait plutôt de convergence (BIB 1827 p. 153)</w:t>
      </w:r>
    </w:p>
    <w:p w14:paraId="6BC72C33" w14:textId="77777777" w:rsidR="00841D75" w:rsidRPr="0032190F" w:rsidRDefault="00841D75" w:rsidP="00242C0F">
      <w:pPr>
        <w:jc w:val="both"/>
        <w:rPr>
          <w:lang w:val="fr-FR"/>
        </w:rPr>
      </w:pPr>
    </w:p>
    <w:p w14:paraId="52F78B4D" w14:textId="77777777" w:rsidR="00841D75" w:rsidRPr="0032190F" w:rsidRDefault="00841D75" w:rsidP="00426FF9">
      <w:pPr>
        <w:pStyle w:val="Heading1"/>
      </w:pPr>
      <w:bookmarkStart w:id="4839" w:name="Sit_Bologne"/>
      <w:r w:rsidRPr="0032190F">
        <w:t>BOLOGNE</w:t>
      </w:r>
      <w:bookmarkEnd w:id="4839"/>
    </w:p>
    <w:p w14:paraId="270CED78" w14:textId="77777777" w:rsidR="00AE3DE7" w:rsidRDefault="00AE3DE7" w:rsidP="00242C0F">
      <w:pPr>
        <w:jc w:val="both"/>
        <w:rPr>
          <w:lang w:val="fr-FR"/>
        </w:rPr>
      </w:pPr>
    </w:p>
    <w:p w14:paraId="284A6C61" w14:textId="77777777" w:rsidR="00AE3DE7" w:rsidRDefault="00AE3DE7" w:rsidP="00242C0F">
      <w:pPr>
        <w:jc w:val="both"/>
        <w:rPr>
          <w:lang w:val="fr-FR"/>
        </w:rPr>
      </w:pPr>
    </w:p>
    <w:p w14:paraId="2303F1A2" w14:textId="1C4BF7C4" w:rsidR="00AE3DE7" w:rsidRDefault="00AE3DE7" w:rsidP="00AE3DE7">
      <w:pPr>
        <w:pStyle w:val="Heading2"/>
      </w:pPr>
      <w:r>
        <w:t>périodisation</w:t>
      </w:r>
    </w:p>
    <w:p w14:paraId="505A4404" w14:textId="77777777" w:rsidR="00AE3DE7" w:rsidRDefault="00AE3DE7" w:rsidP="00242C0F">
      <w:pPr>
        <w:jc w:val="both"/>
        <w:rPr>
          <w:lang w:val="fr-FR"/>
        </w:rPr>
      </w:pPr>
    </w:p>
    <w:p w14:paraId="0D8D1F15" w14:textId="08C1D2EB" w:rsidR="00AE3DE7" w:rsidRDefault="00AE3DE7" w:rsidP="00AE3DE7">
      <w:pPr>
        <w:pStyle w:val="Heading3"/>
      </w:pPr>
      <w:r>
        <w:t>Protohistoire</w:t>
      </w:r>
    </w:p>
    <w:p w14:paraId="6805D88D" w14:textId="77777777" w:rsidR="00AE3DE7" w:rsidRDefault="00AE3DE7" w:rsidP="00242C0F">
      <w:pPr>
        <w:jc w:val="both"/>
        <w:rPr>
          <w:lang w:val="fr-FR"/>
        </w:rPr>
      </w:pPr>
    </w:p>
    <w:p w14:paraId="2BF6E430" w14:textId="77777777" w:rsidR="00AE3DE7" w:rsidRDefault="00AE3DE7" w:rsidP="00242C0F">
      <w:pPr>
        <w:jc w:val="both"/>
        <w:rPr>
          <w:lang w:val="fr-FR"/>
        </w:rPr>
      </w:pPr>
    </w:p>
    <w:p w14:paraId="7DA7DCAA" w14:textId="7716067D" w:rsidR="00841D75" w:rsidRPr="0032190F" w:rsidRDefault="00841D75" w:rsidP="00242C0F">
      <w:pPr>
        <w:jc w:val="both"/>
        <w:rPr>
          <w:lang w:val="fr-FR"/>
        </w:rPr>
      </w:pPr>
      <w:r w:rsidRPr="0032190F">
        <w:rPr>
          <w:lang w:val="fr-FR"/>
        </w:rPr>
        <w:t xml:space="preserve">Regroupe deux importantes nécropoles : Bologne I et Bologne II (BIB C. Baur </w:t>
      </w:r>
      <w:r w:rsidRPr="0032190F">
        <w:rPr>
          <w:lang w:val="fr-FR" w:eastAsia="en-GB"/>
        </w:rPr>
        <w:t>in BIB 1992)</w:t>
      </w:r>
    </w:p>
    <w:p w14:paraId="2BC961D7" w14:textId="77777777" w:rsidR="003C750B" w:rsidRPr="0032190F" w:rsidRDefault="003C750B" w:rsidP="00242C0F">
      <w:pPr>
        <w:jc w:val="both"/>
        <w:rPr>
          <w:lang w:val="fr-FR"/>
        </w:rPr>
      </w:pPr>
    </w:p>
    <w:p w14:paraId="67BB4726" w14:textId="77777777" w:rsidR="00841D75" w:rsidRDefault="00841D75" w:rsidP="00242C0F">
      <w:pPr>
        <w:jc w:val="both"/>
      </w:pPr>
      <w:r>
        <w:t>Chronologie générale des nécropoles :</w:t>
      </w:r>
    </w:p>
    <w:p w14:paraId="16A5790A" w14:textId="77777777" w:rsidR="000948E5" w:rsidRDefault="000948E5" w:rsidP="00242C0F">
      <w:pPr>
        <w:jc w:val="both"/>
        <w:rPr>
          <w:lang w:val="en-GB"/>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43"/>
        <w:gridCol w:w="576"/>
        <w:gridCol w:w="1290"/>
      </w:tblGrid>
      <w:tr w:rsidR="000948E5" w14:paraId="02EBA1E6" w14:textId="77777777" w:rsidTr="000948E5">
        <w:trPr>
          <w:jc w:val="center"/>
        </w:trPr>
        <w:tc>
          <w:tcPr>
            <w:tcW w:w="1719" w:type="dxa"/>
            <w:gridSpan w:val="2"/>
            <w:shd w:val="clear" w:color="auto" w:fill="auto"/>
            <w:vAlign w:val="center"/>
          </w:tcPr>
          <w:p w14:paraId="65212E40" w14:textId="096F7A26" w:rsidR="000948E5" w:rsidRDefault="00000000" w:rsidP="000948E5">
            <w:pPr>
              <w:jc w:val="center"/>
            </w:pPr>
            <w:hyperlink r:id="rId11914" w:anchor="Cul_Hallstatt_C" w:history="1">
              <w:r w:rsidR="000948E5" w:rsidRPr="000948E5">
                <w:rPr>
                  <w:rStyle w:val="Hyperlink"/>
                </w:rPr>
                <w:t>Ha C1</w:t>
              </w:r>
            </w:hyperlink>
          </w:p>
        </w:tc>
        <w:tc>
          <w:tcPr>
            <w:tcW w:w="1290" w:type="dxa"/>
            <w:vAlign w:val="center"/>
          </w:tcPr>
          <w:p w14:paraId="44F8413D" w14:textId="77777777" w:rsidR="000948E5" w:rsidRDefault="000948E5" w:rsidP="000948E5">
            <w:pPr>
              <w:jc w:val="center"/>
            </w:pPr>
          </w:p>
        </w:tc>
      </w:tr>
      <w:tr w:rsidR="000948E5" w14:paraId="664C2C41" w14:textId="77777777" w:rsidTr="000948E5">
        <w:trPr>
          <w:jc w:val="center"/>
        </w:trPr>
        <w:tc>
          <w:tcPr>
            <w:tcW w:w="1719" w:type="dxa"/>
            <w:gridSpan w:val="2"/>
            <w:shd w:val="clear" w:color="auto" w:fill="auto"/>
            <w:vAlign w:val="center"/>
          </w:tcPr>
          <w:p w14:paraId="24AE94C7" w14:textId="77777777" w:rsidR="000948E5" w:rsidRDefault="000948E5" w:rsidP="000948E5">
            <w:pPr>
              <w:jc w:val="center"/>
            </w:pPr>
            <w:r>
              <w:t>850/800 aec</w:t>
            </w:r>
          </w:p>
        </w:tc>
        <w:tc>
          <w:tcPr>
            <w:tcW w:w="1290" w:type="dxa"/>
            <w:vAlign w:val="center"/>
          </w:tcPr>
          <w:p w14:paraId="588E4DD1" w14:textId="77777777" w:rsidR="000948E5" w:rsidRDefault="000948E5" w:rsidP="000948E5">
            <w:pPr>
              <w:jc w:val="center"/>
            </w:pPr>
          </w:p>
        </w:tc>
      </w:tr>
      <w:tr w:rsidR="000948E5" w14:paraId="389D4F9D" w14:textId="77777777" w:rsidTr="000948E5">
        <w:trPr>
          <w:jc w:val="center"/>
        </w:trPr>
        <w:tc>
          <w:tcPr>
            <w:tcW w:w="1143" w:type="dxa"/>
            <w:vMerge w:val="restart"/>
            <w:shd w:val="clear" w:color="auto" w:fill="auto"/>
            <w:vAlign w:val="center"/>
          </w:tcPr>
          <w:p w14:paraId="134AB7F2" w14:textId="05B2428B" w:rsidR="000948E5" w:rsidRDefault="00000000" w:rsidP="000948E5">
            <w:pPr>
              <w:jc w:val="center"/>
            </w:pPr>
            <w:hyperlink r:id="rId11915" w:anchor="Cul_Hallstatt_B2_B3" w:history="1">
              <w:r w:rsidR="000948E5" w:rsidRPr="000948E5">
                <w:rPr>
                  <w:rStyle w:val="Hyperlink"/>
                </w:rPr>
                <w:t>Ha B2/3</w:t>
              </w:r>
            </w:hyperlink>
          </w:p>
        </w:tc>
        <w:tc>
          <w:tcPr>
            <w:tcW w:w="576" w:type="dxa"/>
            <w:shd w:val="clear" w:color="auto" w:fill="auto"/>
            <w:vAlign w:val="center"/>
          </w:tcPr>
          <w:p w14:paraId="347F7BD5" w14:textId="77777777" w:rsidR="000948E5" w:rsidRDefault="000948E5" w:rsidP="000948E5">
            <w:pPr>
              <w:jc w:val="center"/>
            </w:pPr>
            <w:r>
              <w:t>1b</w:t>
            </w:r>
          </w:p>
        </w:tc>
        <w:tc>
          <w:tcPr>
            <w:tcW w:w="1290" w:type="dxa"/>
            <w:vAlign w:val="center"/>
          </w:tcPr>
          <w:p w14:paraId="19BE67B5" w14:textId="77777777" w:rsidR="000948E5" w:rsidRDefault="000948E5" w:rsidP="000948E5">
            <w:pPr>
              <w:jc w:val="center"/>
            </w:pPr>
          </w:p>
        </w:tc>
      </w:tr>
      <w:tr w:rsidR="000948E5" w14:paraId="0B61077A" w14:textId="77777777" w:rsidTr="000948E5">
        <w:trPr>
          <w:jc w:val="center"/>
        </w:trPr>
        <w:tc>
          <w:tcPr>
            <w:tcW w:w="1143" w:type="dxa"/>
            <w:vMerge/>
            <w:shd w:val="clear" w:color="auto" w:fill="auto"/>
            <w:vAlign w:val="center"/>
          </w:tcPr>
          <w:p w14:paraId="0604111B" w14:textId="77777777" w:rsidR="000948E5" w:rsidRDefault="000948E5" w:rsidP="000948E5">
            <w:pPr>
              <w:jc w:val="center"/>
            </w:pPr>
          </w:p>
        </w:tc>
        <w:tc>
          <w:tcPr>
            <w:tcW w:w="576" w:type="dxa"/>
            <w:shd w:val="clear" w:color="auto" w:fill="auto"/>
            <w:vAlign w:val="center"/>
          </w:tcPr>
          <w:p w14:paraId="6510EED4" w14:textId="77777777" w:rsidR="000948E5" w:rsidRDefault="000948E5" w:rsidP="000948E5">
            <w:pPr>
              <w:jc w:val="center"/>
            </w:pPr>
            <w:r>
              <w:t>1a</w:t>
            </w:r>
          </w:p>
        </w:tc>
        <w:tc>
          <w:tcPr>
            <w:tcW w:w="1290" w:type="dxa"/>
            <w:vAlign w:val="center"/>
          </w:tcPr>
          <w:p w14:paraId="55A739CB" w14:textId="77777777" w:rsidR="000948E5" w:rsidRDefault="000948E5" w:rsidP="000948E5">
            <w:pPr>
              <w:jc w:val="center"/>
            </w:pPr>
            <w:r w:rsidRPr="00841D75">
              <w:rPr>
                <w:lang w:eastAsia="en-GB"/>
              </w:rPr>
              <w:t>Bologne I</w:t>
            </w:r>
          </w:p>
        </w:tc>
      </w:tr>
      <w:tr w:rsidR="000948E5" w14:paraId="1BBF3368" w14:textId="77777777" w:rsidTr="000948E5">
        <w:trPr>
          <w:jc w:val="center"/>
        </w:trPr>
        <w:tc>
          <w:tcPr>
            <w:tcW w:w="1719" w:type="dxa"/>
            <w:gridSpan w:val="2"/>
            <w:shd w:val="clear" w:color="auto" w:fill="auto"/>
            <w:vAlign w:val="center"/>
          </w:tcPr>
          <w:p w14:paraId="246887EC" w14:textId="77777777" w:rsidR="000948E5" w:rsidRDefault="000948E5" w:rsidP="000948E5">
            <w:pPr>
              <w:jc w:val="center"/>
            </w:pPr>
            <w:r>
              <w:t>950/900 aec</w:t>
            </w:r>
          </w:p>
        </w:tc>
        <w:tc>
          <w:tcPr>
            <w:tcW w:w="1290" w:type="dxa"/>
            <w:vAlign w:val="center"/>
          </w:tcPr>
          <w:p w14:paraId="59332FD7" w14:textId="77777777" w:rsidR="000948E5" w:rsidRDefault="000948E5" w:rsidP="000948E5">
            <w:pPr>
              <w:jc w:val="center"/>
            </w:pPr>
          </w:p>
        </w:tc>
      </w:tr>
    </w:tbl>
    <w:p w14:paraId="1123F0A1" w14:textId="77777777" w:rsidR="00841D75" w:rsidRDefault="00841D75" w:rsidP="00242C0F">
      <w:pPr>
        <w:jc w:val="both"/>
        <w:rPr>
          <w:lang w:val="en-GB" w:eastAsia="en-GB"/>
        </w:rPr>
      </w:pPr>
      <w:r w:rsidRPr="00841D75">
        <w:rPr>
          <w:lang w:val="en-GB"/>
        </w:rPr>
        <w:t xml:space="preserve">(BIB C. Baur </w:t>
      </w:r>
      <w:r w:rsidRPr="00841D75">
        <w:rPr>
          <w:lang w:val="en-GB" w:eastAsia="en-GB"/>
        </w:rPr>
        <w:t>in BIB 1992)</w:t>
      </w:r>
    </w:p>
    <w:p w14:paraId="2AD30DC8" w14:textId="77777777" w:rsidR="007D63C4" w:rsidRDefault="007D63C4" w:rsidP="00242C0F">
      <w:pPr>
        <w:jc w:val="both"/>
        <w:rPr>
          <w:lang w:val="en-GB" w:eastAsia="en-GB"/>
        </w:rPr>
      </w:pPr>
    </w:p>
    <w:p w14:paraId="7DC47B75" w14:textId="77777777" w:rsidR="007D63C4" w:rsidRPr="0032190F" w:rsidRDefault="007D63C4" w:rsidP="007D63C4">
      <w:pPr>
        <w:jc w:val="both"/>
        <w:rPr>
          <w:lang w:val="fr-FR"/>
        </w:rPr>
      </w:pPr>
      <w:r w:rsidRPr="0032190F">
        <w:rPr>
          <w:lang w:val="fr-FR"/>
        </w:rPr>
        <w:lastRenderedPageBreak/>
        <w:t>Périodisation de(s) la-les nécropole(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30"/>
        <w:gridCol w:w="1816"/>
      </w:tblGrid>
      <w:tr w:rsidR="007D63C4" w:rsidRPr="007D63C4" w14:paraId="03E121C4" w14:textId="77777777" w:rsidTr="007D63C4">
        <w:trPr>
          <w:jc w:val="center"/>
        </w:trPr>
        <w:tc>
          <w:tcPr>
            <w:tcW w:w="1030" w:type="dxa"/>
            <w:shd w:val="clear" w:color="auto" w:fill="auto"/>
          </w:tcPr>
          <w:p w14:paraId="75C1347B" w14:textId="77777777" w:rsidR="007D63C4" w:rsidRDefault="007D63C4" w:rsidP="007D63C4">
            <w:pPr>
              <w:jc w:val="both"/>
            </w:pPr>
            <w:r>
              <w:t>Bologna</w:t>
            </w:r>
          </w:p>
        </w:tc>
        <w:tc>
          <w:tcPr>
            <w:tcW w:w="1816" w:type="dxa"/>
          </w:tcPr>
          <w:p w14:paraId="100751FD" w14:textId="77777777" w:rsidR="007D63C4" w:rsidRDefault="007D63C4" w:rsidP="007D63C4">
            <w:pPr>
              <w:jc w:val="both"/>
            </w:pPr>
            <w:r>
              <w:t>correspondances</w:t>
            </w:r>
          </w:p>
        </w:tc>
      </w:tr>
      <w:tr w:rsidR="007D63C4" w:rsidRPr="007D63C4" w14:paraId="724A86DE" w14:textId="77777777" w:rsidTr="007D63C4">
        <w:trPr>
          <w:jc w:val="center"/>
        </w:trPr>
        <w:tc>
          <w:tcPr>
            <w:tcW w:w="1030" w:type="dxa"/>
            <w:shd w:val="clear" w:color="auto" w:fill="auto"/>
          </w:tcPr>
          <w:p w14:paraId="6ED92149" w14:textId="77777777" w:rsidR="007D63C4" w:rsidRPr="007D63C4" w:rsidRDefault="007D63C4" w:rsidP="007D63C4">
            <w:pPr>
              <w:jc w:val="both"/>
              <w:rPr>
                <w:lang w:val="en-GB"/>
              </w:rPr>
            </w:pPr>
            <w:r w:rsidRPr="007D63C4">
              <w:rPr>
                <w:lang w:val="en-GB"/>
              </w:rPr>
              <w:t>I A</w:t>
            </w:r>
          </w:p>
        </w:tc>
        <w:tc>
          <w:tcPr>
            <w:tcW w:w="1816" w:type="dxa"/>
          </w:tcPr>
          <w:p w14:paraId="1ADED97E" w14:textId="77777777" w:rsidR="007D63C4" w:rsidRPr="007D63C4" w:rsidRDefault="007D63C4" w:rsidP="007D63C4">
            <w:pPr>
              <w:jc w:val="both"/>
              <w:rPr>
                <w:lang w:val="en-GB"/>
              </w:rPr>
            </w:pPr>
            <w:r w:rsidRPr="007D63C4">
              <w:rPr>
                <w:lang w:val="en-GB"/>
              </w:rPr>
              <w:t>Ha B2/3</w:t>
            </w:r>
          </w:p>
        </w:tc>
      </w:tr>
      <w:tr w:rsidR="007D63C4" w:rsidRPr="007D63C4" w14:paraId="3342FC4F" w14:textId="77777777" w:rsidTr="007D63C4">
        <w:trPr>
          <w:jc w:val="center"/>
        </w:trPr>
        <w:tc>
          <w:tcPr>
            <w:tcW w:w="1030" w:type="dxa"/>
            <w:shd w:val="clear" w:color="auto" w:fill="auto"/>
          </w:tcPr>
          <w:p w14:paraId="3024F985" w14:textId="77777777" w:rsidR="007D63C4" w:rsidRPr="007D63C4" w:rsidRDefault="007D63C4" w:rsidP="007D63C4">
            <w:pPr>
              <w:jc w:val="both"/>
              <w:rPr>
                <w:lang w:val="en-GB"/>
              </w:rPr>
            </w:pPr>
            <w:r w:rsidRPr="007D63C4">
              <w:rPr>
                <w:lang w:val="en-GB"/>
              </w:rPr>
              <w:t>I B</w:t>
            </w:r>
          </w:p>
        </w:tc>
        <w:tc>
          <w:tcPr>
            <w:tcW w:w="1816" w:type="dxa"/>
          </w:tcPr>
          <w:p w14:paraId="15853B5C" w14:textId="77777777" w:rsidR="007D63C4" w:rsidRPr="007D63C4" w:rsidRDefault="007D63C4" w:rsidP="007D63C4">
            <w:pPr>
              <w:jc w:val="both"/>
              <w:rPr>
                <w:lang w:val="en-GB"/>
              </w:rPr>
            </w:pPr>
          </w:p>
        </w:tc>
      </w:tr>
      <w:tr w:rsidR="007D63C4" w:rsidRPr="007D63C4" w14:paraId="27A22380" w14:textId="77777777" w:rsidTr="007D63C4">
        <w:trPr>
          <w:jc w:val="center"/>
        </w:trPr>
        <w:tc>
          <w:tcPr>
            <w:tcW w:w="1030" w:type="dxa"/>
            <w:shd w:val="clear" w:color="auto" w:fill="auto"/>
          </w:tcPr>
          <w:p w14:paraId="2BD62BE8" w14:textId="77777777" w:rsidR="007D63C4" w:rsidRPr="007D63C4" w:rsidRDefault="007D63C4" w:rsidP="007D63C4">
            <w:pPr>
              <w:jc w:val="both"/>
              <w:rPr>
                <w:lang w:val="en-GB"/>
              </w:rPr>
            </w:pPr>
            <w:r w:rsidRPr="007D63C4">
              <w:rPr>
                <w:lang w:val="en-GB"/>
              </w:rPr>
              <w:t>II A</w:t>
            </w:r>
          </w:p>
        </w:tc>
        <w:tc>
          <w:tcPr>
            <w:tcW w:w="1816" w:type="dxa"/>
          </w:tcPr>
          <w:p w14:paraId="525F2884" w14:textId="77777777" w:rsidR="007D63C4" w:rsidRPr="007D63C4" w:rsidRDefault="007D63C4" w:rsidP="007D63C4">
            <w:pPr>
              <w:jc w:val="both"/>
              <w:rPr>
                <w:lang w:val="en-GB"/>
              </w:rPr>
            </w:pPr>
            <w:r w:rsidRPr="007D63C4">
              <w:rPr>
                <w:lang w:val="en-GB"/>
              </w:rPr>
              <w:t>Ha C1</w:t>
            </w:r>
          </w:p>
        </w:tc>
      </w:tr>
      <w:tr w:rsidR="007D63C4" w:rsidRPr="007D63C4" w14:paraId="2E455389" w14:textId="77777777" w:rsidTr="007D63C4">
        <w:trPr>
          <w:jc w:val="center"/>
        </w:trPr>
        <w:tc>
          <w:tcPr>
            <w:tcW w:w="1030" w:type="dxa"/>
            <w:shd w:val="clear" w:color="auto" w:fill="auto"/>
          </w:tcPr>
          <w:p w14:paraId="1238AD49" w14:textId="77777777" w:rsidR="007D63C4" w:rsidRPr="007D63C4" w:rsidRDefault="007D63C4" w:rsidP="007D63C4">
            <w:pPr>
              <w:jc w:val="both"/>
              <w:rPr>
                <w:lang w:val="en-GB"/>
              </w:rPr>
            </w:pPr>
            <w:r w:rsidRPr="007D63C4">
              <w:rPr>
                <w:lang w:val="en-GB"/>
              </w:rPr>
              <w:t>II B</w:t>
            </w:r>
          </w:p>
        </w:tc>
        <w:tc>
          <w:tcPr>
            <w:tcW w:w="1816" w:type="dxa"/>
          </w:tcPr>
          <w:p w14:paraId="235C7D72" w14:textId="77777777" w:rsidR="007D63C4" w:rsidRPr="007D63C4" w:rsidRDefault="007D63C4" w:rsidP="007D63C4">
            <w:pPr>
              <w:jc w:val="both"/>
              <w:rPr>
                <w:lang w:val="en-GB"/>
              </w:rPr>
            </w:pPr>
          </w:p>
        </w:tc>
      </w:tr>
      <w:tr w:rsidR="007D63C4" w:rsidRPr="007D63C4" w14:paraId="64460018" w14:textId="77777777" w:rsidTr="007D63C4">
        <w:trPr>
          <w:jc w:val="center"/>
        </w:trPr>
        <w:tc>
          <w:tcPr>
            <w:tcW w:w="1030" w:type="dxa"/>
            <w:shd w:val="clear" w:color="auto" w:fill="auto"/>
          </w:tcPr>
          <w:p w14:paraId="34A26F6F" w14:textId="77777777" w:rsidR="007D63C4" w:rsidRPr="007D63C4" w:rsidRDefault="007D63C4" w:rsidP="007D63C4">
            <w:pPr>
              <w:jc w:val="both"/>
              <w:rPr>
                <w:lang w:val="en-GB"/>
              </w:rPr>
            </w:pPr>
            <w:r w:rsidRPr="007D63C4">
              <w:rPr>
                <w:lang w:val="en-GB"/>
              </w:rPr>
              <w:t>III A</w:t>
            </w:r>
          </w:p>
        </w:tc>
        <w:tc>
          <w:tcPr>
            <w:tcW w:w="1816" w:type="dxa"/>
          </w:tcPr>
          <w:p w14:paraId="5699C5CC" w14:textId="77777777" w:rsidR="007D63C4" w:rsidRPr="007D63C4" w:rsidRDefault="007D63C4" w:rsidP="007D63C4">
            <w:pPr>
              <w:jc w:val="both"/>
              <w:rPr>
                <w:lang w:val="en-GB"/>
              </w:rPr>
            </w:pPr>
          </w:p>
        </w:tc>
      </w:tr>
    </w:tbl>
    <w:p w14:paraId="6C7E8284" w14:textId="77777777" w:rsidR="007D63C4" w:rsidRPr="007D63C4" w:rsidRDefault="007D63C4" w:rsidP="007D63C4">
      <w:pPr>
        <w:jc w:val="both"/>
        <w:rPr>
          <w:lang w:val="en-GB" w:eastAsia="en-GB"/>
        </w:rPr>
      </w:pPr>
      <w:r w:rsidRPr="007D63C4">
        <w:rPr>
          <w:lang w:val="en-GB"/>
        </w:rPr>
        <w:t xml:space="preserve">(BIB C. Baur </w:t>
      </w:r>
      <w:r w:rsidRPr="007D63C4">
        <w:rPr>
          <w:lang w:val="en-GB" w:eastAsia="en-GB"/>
        </w:rPr>
        <w:t>in BIB 1992)</w:t>
      </w:r>
    </w:p>
    <w:p w14:paraId="4C61EE13" w14:textId="77777777" w:rsidR="007D63C4" w:rsidRDefault="007D63C4" w:rsidP="00242C0F">
      <w:pPr>
        <w:jc w:val="both"/>
        <w:rPr>
          <w:lang w:val="en-GB" w:eastAsia="en-GB"/>
        </w:rPr>
      </w:pPr>
    </w:p>
    <w:p w14:paraId="63F72CEF" w14:textId="77777777" w:rsidR="00841D75" w:rsidRDefault="00841D75" w:rsidP="00242C0F">
      <w:pPr>
        <w:jc w:val="both"/>
        <w:rPr>
          <w:lang w:val="en-GB" w:eastAsia="en-GB"/>
        </w:rPr>
      </w:pPr>
    </w:p>
    <w:p w14:paraId="1C83CB75" w14:textId="0D88707A" w:rsidR="00841D75" w:rsidRPr="0032190F" w:rsidRDefault="00841D75" w:rsidP="00242C0F">
      <w:pPr>
        <w:jc w:val="both"/>
        <w:rPr>
          <w:lang w:val="fr-FR" w:eastAsia="en-GB"/>
        </w:rPr>
      </w:pPr>
      <w:r w:rsidRPr="0032190F">
        <w:rPr>
          <w:lang w:val="fr-FR" w:eastAsia="en-GB"/>
        </w:rPr>
        <w:t xml:space="preserve">Entre </w:t>
      </w:r>
      <w:hyperlink r:id="rId11916" w:anchor="Sit_Bologne_I" w:history="1">
        <w:r w:rsidRPr="0032190F">
          <w:rPr>
            <w:rStyle w:val="Hyperlink"/>
            <w:lang w:val="fr-FR" w:eastAsia="en-GB"/>
          </w:rPr>
          <w:t>Bologne I</w:t>
        </w:r>
      </w:hyperlink>
      <w:r w:rsidRPr="0032190F">
        <w:rPr>
          <w:lang w:val="fr-FR" w:eastAsia="en-GB"/>
        </w:rPr>
        <w:t xml:space="preserve"> et </w:t>
      </w:r>
      <w:hyperlink r:id="rId11917" w:anchor="Sit_Bologne_II" w:history="1">
        <w:r w:rsidRPr="0032190F">
          <w:rPr>
            <w:rStyle w:val="Hyperlink"/>
            <w:lang w:val="fr-FR" w:eastAsia="en-GB"/>
          </w:rPr>
          <w:t>Bologne II</w:t>
        </w:r>
      </w:hyperlink>
      <w:r w:rsidR="00B955C1" w:rsidRPr="0032190F">
        <w:rPr>
          <w:lang w:val="fr-FR" w:eastAsia="en-GB"/>
        </w:rPr>
        <w:t xml:space="preserve">, </w:t>
      </w:r>
      <w:r w:rsidRPr="0032190F">
        <w:rPr>
          <w:lang w:val="fr-FR" w:eastAsia="en-GB"/>
        </w:rPr>
        <w:t>il y a une explosion de la diversité des types d’objets depos</w:t>
      </w:r>
      <w:r w:rsidR="00B955C1" w:rsidRPr="0032190F">
        <w:rPr>
          <w:lang w:val="fr-FR" w:eastAsia="en-GB"/>
        </w:rPr>
        <w:t>é</w:t>
      </w:r>
      <w:r w:rsidRPr="0032190F">
        <w:rPr>
          <w:lang w:val="fr-FR" w:eastAsia="en-GB"/>
        </w:rPr>
        <w:t>s dans les sépultures</w:t>
      </w:r>
      <w:r w:rsidR="00353B4E" w:rsidRPr="0032190F">
        <w:rPr>
          <w:lang w:val="fr-FR"/>
        </w:rPr>
        <w:t xml:space="preserve">(BIB C. Baur </w:t>
      </w:r>
      <w:r w:rsidR="00353B4E" w:rsidRPr="0032190F">
        <w:rPr>
          <w:lang w:val="fr-FR" w:eastAsia="en-GB"/>
        </w:rPr>
        <w:t>in BIB 1992)</w:t>
      </w:r>
    </w:p>
    <w:p w14:paraId="0720F9EF" w14:textId="77777777" w:rsidR="00353B4E" w:rsidRPr="0032190F" w:rsidRDefault="00353B4E" w:rsidP="00B955C1">
      <w:pPr>
        <w:jc w:val="both"/>
        <w:rPr>
          <w:lang w:val="fr-FR" w:eastAsia="en-GB"/>
        </w:rPr>
      </w:pPr>
      <w:r w:rsidRPr="0032190F">
        <w:rPr>
          <w:lang w:val="fr-FR" w:eastAsia="en-GB"/>
        </w:rPr>
        <w:t xml:space="preserve">Il n’y a pas d’armes déposées à Bologne sinon sous forme de représentations (sur des rasoirs) </w:t>
      </w:r>
      <w:r w:rsidRPr="0032190F">
        <w:rPr>
          <w:lang w:val="fr-FR"/>
        </w:rPr>
        <w:t xml:space="preserve">(BIB C. Baur </w:t>
      </w:r>
      <w:r w:rsidRPr="0032190F">
        <w:rPr>
          <w:lang w:val="fr-FR" w:eastAsia="en-GB"/>
        </w:rPr>
        <w:t>in BIB 1992) l’arme figurée ressemble à l’</w:t>
      </w:r>
      <w:r w:rsidRPr="0032190F">
        <w:rPr>
          <w:i/>
          <w:lang w:val="fr-FR" w:eastAsia="en-GB"/>
        </w:rPr>
        <w:t>ascia</w:t>
      </w:r>
      <w:r w:rsidRPr="0032190F">
        <w:rPr>
          <w:lang w:val="fr-FR" w:eastAsia="en-GB"/>
        </w:rPr>
        <w:t xml:space="preserve"> des autels gallo-romains (SS BIB)</w:t>
      </w:r>
    </w:p>
    <w:p w14:paraId="172102AB" w14:textId="77777777" w:rsidR="00E8758E" w:rsidRPr="0032190F" w:rsidRDefault="007D63C4" w:rsidP="00B955C1">
      <w:pPr>
        <w:jc w:val="both"/>
        <w:rPr>
          <w:lang w:val="fr-FR"/>
        </w:rPr>
      </w:pPr>
      <w:r w:rsidRPr="0032190F">
        <w:rPr>
          <w:lang w:val="fr-FR"/>
        </w:rPr>
        <w:t xml:space="preserve">La </w:t>
      </w:r>
      <w:r w:rsidRPr="0032190F">
        <w:rPr>
          <w:i/>
          <w:lang w:val="fr-FR"/>
        </w:rPr>
        <w:t>Tomba degli Ori</w:t>
      </w:r>
      <w:r w:rsidRPr="0032190F">
        <w:rPr>
          <w:lang w:val="fr-FR"/>
        </w:rPr>
        <w:t xml:space="preserve"> a livré une représentation de tissage (au métier, filage à la fusaïole, etc.)</w:t>
      </w:r>
    </w:p>
    <w:p w14:paraId="6870207A" w14:textId="68254022" w:rsidR="00DF2538" w:rsidRPr="0032190F" w:rsidRDefault="00E8758E" w:rsidP="00B955C1">
      <w:pPr>
        <w:jc w:val="both"/>
        <w:rPr>
          <w:lang w:val="fr-FR"/>
        </w:rPr>
      </w:pPr>
      <w:r w:rsidRPr="0032190F">
        <w:rPr>
          <w:lang w:val="fr-FR" w:eastAsia="en-GB"/>
        </w:rPr>
        <w:t>Le miroir Arnoaldi, découvert à Bologne, témoigne de la survivance du thème du « maître des animaux » jusqu’au 5</w:t>
      </w:r>
      <w:r w:rsidRPr="0032190F">
        <w:rPr>
          <w:vertAlign w:val="superscript"/>
          <w:lang w:val="fr-FR" w:eastAsia="en-GB"/>
        </w:rPr>
        <w:t>e</w:t>
      </w:r>
      <w:r w:rsidRPr="0032190F">
        <w:rPr>
          <w:lang w:val="fr-FR" w:eastAsia="en-GB"/>
        </w:rPr>
        <w:t xml:space="preserve"> s. aec </w:t>
      </w:r>
      <w:r w:rsidRPr="0032190F">
        <w:rPr>
          <w:lang w:val="fr-FR"/>
        </w:rPr>
        <w:t>(BIB 2049 p. 30)</w:t>
      </w:r>
      <w:r w:rsidR="00DF2538" w:rsidRPr="0032190F">
        <w:rPr>
          <w:lang w:val="fr-FR"/>
        </w:rPr>
        <w:t xml:space="preserve"> </w:t>
      </w:r>
      <w:r w:rsidR="00CF3306">
        <w:rPr>
          <w:lang w:val="fr-FR"/>
        </w:rPr>
        <w:t>Potnia Theron</w:t>
      </w:r>
      <w:r w:rsidR="00DF2538" w:rsidRPr="0032190F">
        <w:rPr>
          <w:lang w:val="fr-FR"/>
        </w:rPr>
        <w:t xml:space="preserve"> et « </w:t>
      </w:r>
      <w:hyperlink r:id="rId11918" w:anchor="Cul_Art_TAC_c_Bete_devorante" w:history="1">
        <w:r w:rsidR="00DF2538" w:rsidRPr="00CF3306">
          <w:rPr>
            <w:rStyle w:val="Hyperlink"/>
            <w:lang w:val="fr-FR"/>
          </w:rPr>
          <w:t>bête dévorante</w:t>
        </w:r>
      </w:hyperlink>
      <w:r w:rsidR="00DF2538" w:rsidRPr="0032190F">
        <w:rPr>
          <w:lang w:val="fr-FR"/>
        </w:rPr>
        <w:t xml:space="preserve"> » présents dans « l’Art des Situles » (BIB 2049 fig. 3) </w:t>
      </w:r>
    </w:p>
    <w:p w14:paraId="309AD7AA" w14:textId="77777777" w:rsidR="007D63C4" w:rsidRPr="0032190F" w:rsidRDefault="007D63C4" w:rsidP="00DF2538">
      <w:pPr>
        <w:jc w:val="both"/>
        <w:rPr>
          <w:lang w:val="fr-FR"/>
        </w:rPr>
      </w:pPr>
    </w:p>
    <w:p w14:paraId="3F506B73" w14:textId="69F5CE67" w:rsidR="009105C7" w:rsidRPr="0032190F" w:rsidRDefault="009105C7" w:rsidP="009105C7">
      <w:pPr>
        <w:jc w:val="both"/>
        <w:rPr>
          <w:lang w:val="fr-FR"/>
        </w:rPr>
      </w:pPr>
      <w:r w:rsidRPr="0032190F">
        <w:rPr>
          <w:lang w:val="fr-FR"/>
        </w:rPr>
        <w:t>Le site de Bologne a livré une situle de type Hajdúböszörmény : représentations d’</w:t>
      </w:r>
      <w:hyperlink r:id="rId11919" w:anchor="Cul_Proto_Art_TAC_T_z_oise" w:history="1">
        <w:r w:rsidR="00057E59" w:rsidRPr="0032190F">
          <w:rPr>
            <w:rStyle w:val="Hyperlink"/>
            <w:lang w:val="fr-FR"/>
          </w:rPr>
          <w:t>oiseaux</w:t>
        </w:r>
      </w:hyperlink>
      <w:r w:rsidRPr="0032190F">
        <w:rPr>
          <w:lang w:val="fr-FR"/>
        </w:rPr>
        <w:t xml:space="preserve"> stylisées encadrant une </w:t>
      </w:r>
      <w:hyperlink r:id="rId11920" w:anchor="Cul_Art_TAC_a_barque_x_soleil" w:history="1">
        <w:r w:rsidR="001A6873" w:rsidRPr="001A6873">
          <w:rPr>
            <w:rStyle w:val="Hyperlink"/>
            <w:lang w:val="fr-FR"/>
          </w:rPr>
          <w:t>barque solaire</w:t>
        </w:r>
      </w:hyperlink>
      <w:r w:rsidRPr="0032190F">
        <w:rPr>
          <w:lang w:val="fr-FR"/>
        </w:rPr>
        <w:t xml:space="preserve"> (BIB 2088)</w:t>
      </w:r>
    </w:p>
    <w:p w14:paraId="0B36FAB0" w14:textId="77777777" w:rsidR="007D63C4" w:rsidRPr="0032190F" w:rsidRDefault="007D63C4" w:rsidP="00DF2538">
      <w:pPr>
        <w:jc w:val="both"/>
        <w:rPr>
          <w:lang w:val="fr-FR"/>
        </w:rPr>
      </w:pPr>
    </w:p>
    <w:p w14:paraId="573BF898" w14:textId="77777777" w:rsidR="00841D75" w:rsidRPr="0032190F" w:rsidRDefault="00841D75" w:rsidP="00242C0F">
      <w:pPr>
        <w:jc w:val="both"/>
        <w:rPr>
          <w:lang w:val="fr-FR"/>
        </w:rPr>
      </w:pPr>
    </w:p>
    <w:p w14:paraId="32BCC413" w14:textId="77777777" w:rsidR="00841D75" w:rsidRPr="0032190F" w:rsidRDefault="007D63C4" w:rsidP="00AE3DE7">
      <w:pPr>
        <w:pStyle w:val="Heading4"/>
      </w:pPr>
      <w:bookmarkStart w:id="4840" w:name="Sit_Bologne_I"/>
      <w:r w:rsidRPr="0032190F">
        <w:t>Bologne</w:t>
      </w:r>
      <w:r w:rsidR="00841D75" w:rsidRPr="0032190F">
        <w:t xml:space="preserve"> I</w:t>
      </w:r>
    </w:p>
    <w:bookmarkEnd w:id="4840"/>
    <w:p w14:paraId="0EBAD31D" w14:textId="77777777" w:rsidR="007D63C4" w:rsidRPr="00D71AF3" w:rsidRDefault="00B955C1" w:rsidP="007D63C4">
      <w:pPr>
        <w:jc w:val="both"/>
        <w:rPr>
          <w:sz w:val="20"/>
          <w:lang w:val="fr-FR"/>
        </w:rPr>
      </w:pPr>
      <w:r w:rsidRPr="00D71AF3">
        <w:rPr>
          <w:sz w:val="20"/>
          <w:lang w:val="fr-FR" w:eastAsia="en-GB"/>
        </w:rPr>
        <w:t>période 1a (BIB C. Baur in BIB 1992)</w:t>
      </w:r>
    </w:p>
    <w:p w14:paraId="3041BA94" w14:textId="77777777" w:rsidR="00B955C1" w:rsidRPr="0032190F" w:rsidRDefault="00B955C1" w:rsidP="007D63C4">
      <w:pPr>
        <w:jc w:val="both"/>
        <w:rPr>
          <w:lang w:val="fr-FR"/>
        </w:rPr>
      </w:pPr>
    </w:p>
    <w:p w14:paraId="649F9EB3" w14:textId="6786E19D" w:rsidR="00841D75" w:rsidRPr="0032190F" w:rsidRDefault="007D63C4" w:rsidP="007D63C4">
      <w:pPr>
        <w:jc w:val="both"/>
        <w:rPr>
          <w:lang w:val="fr-FR" w:eastAsia="en-GB"/>
        </w:rPr>
      </w:pPr>
      <w:r w:rsidRPr="0032190F">
        <w:rPr>
          <w:lang w:val="fr-FR"/>
        </w:rPr>
        <w:t xml:space="preserve">Bologne - </w:t>
      </w:r>
      <w:r w:rsidR="00841D75" w:rsidRPr="0032190F">
        <w:rPr>
          <w:lang w:val="fr-FR"/>
        </w:rPr>
        <w:t xml:space="preserve">San Vitale (SV), située à l’est de la ville de Bologne et proche du torrent Savena. La nécropole </w:t>
      </w:r>
      <w:r w:rsidRPr="0032190F">
        <w:rPr>
          <w:lang w:val="fr-FR"/>
        </w:rPr>
        <w:t xml:space="preserve">Bologne I </w:t>
      </w:r>
      <w:r w:rsidR="00841D75" w:rsidRPr="0032190F">
        <w:rPr>
          <w:lang w:val="fr-FR"/>
        </w:rPr>
        <w:t xml:space="preserve">est plus ancienne que celle de </w:t>
      </w:r>
      <w:hyperlink r:id="rId11921" w:anchor="Sit_Bologne_II" w:history="1">
        <w:r w:rsidR="00B955C1" w:rsidRPr="0032190F">
          <w:rPr>
            <w:rStyle w:val="Hyperlink"/>
            <w:lang w:val="fr-FR" w:eastAsia="en-GB"/>
          </w:rPr>
          <w:t>Bologne II</w:t>
        </w:r>
      </w:hyperlink>
      <w:r w:rsidR="00940771" w:rsidRPr="0032190F">
        <w:rPr>
          <w:lang w:val="fr-FR"/>
        </w:rPr>
        <w:t xml:space="preserve"> </w:t>
      </w:r>
      <w:r w:rsidR="00841D75" w:rsidRPr="0032190F">
        <w:rPr>
          <w:lang w:val="fr-FR"/>
        </w:rPr>
        <w:t xml:space="preserve">(BIB C. Baur </w:t>
      </w:r>
      <w:r w:rsidR="00841D75" w:rsidRPr="0032190F">
        <w:rPr>
          <w:lang w:val="fr-FR" w:eastAsia="en-GB"/>
        </w:rPr>
        <w:t>in BIB 1992)</w:t>
      </w:r>
    </w:p>
    <w:p w14:paraId="5A98182F" w14:textId="2214EE4A" w:rsidR="00BC1508" w:rsidRPr="0032190F" w:rsidRDefault="00BC1508" w:rsidP="007D63C4">
      <w:pPr>
        <w:jc w:val="both"/>
        <w:rPr>
          <w:lang w:val="fr-FR"/>
        </w:rPr>
      </w:pPr>
      <w:r w:rsidRPr="0032190F">
        <w:rPr>
          <w:lang w:val="fr-FR" w:eastAsia="en-GB"/>
        </w:rPr>
        <w:t>Dans la tombe « Savena Sepulcro, t 80 », vase du Villanovien 1 daté du 9</w:t>
      </w:r>
      <w:r w:rsidRPr="0032190F">
        <w:rPr>
          <w:vertAlign w:val="superscript"/>
          <w:lang w:val="fr-FR" w:eastAsia="en-GB"/>
        </w:rPr>
        <w:t>e</w:t>
      </w:r>
      <w:r w:rsidRPr="0032190F">
        <w:rPr>
          <w:lang w:val="fr-FR" w:eastAsia="en-GB"/>
        </w:rPr>
        <w:t xml:space="preserve"> présentant un des triangle hachurés avec une perle ou sommet (comme dans la nécropole du </w:t>
      </w:r>
      <w:hyperlink r:id="rId11922" w:anchor="Sit_Mailhac_Moulin_t142" w:history="1">
        <w:r w:rsidRPr="0032190F">
          <w:rPr>
            <w:rStyle w:val="Hyperlink"/>
            <w:lang w:val="fr-FR" w:eastAsia="en-GB"/>
          </w:rPr>
          <w:t xml:space="preserve">Moulin </w:t>
        </w:r>
        <w:r w:rsidR="00940771" w:rsidRPr="0032190F">
          <w:rPr>
            <w:rStyle w:val="Hyperlink"/>
            <w:lang w:val="fr-FR" w:eastAsia="en-GB"/>
          </w:rPr>
          <w:t>t.</w:t>
        </w:r>
        <w:r w:rsidRPr="0032190F">
          <w:rPr>
            <w:rStyle w:val="Hyperlink"/>
            <w:lang w:val="fr-FR" w:eastAsia="en-GB"/>
          </w:rPr>
          <w:t>142</w:t>
        </w:r>
      </w:hyperlink>
      <w:r w:rsidRPr="0032190F">
        <w:rPr>
          <w:lang w:val="fr-FR" w:eastAsia="en-GB"/>
        </w:rPr>
        <w:t>) (T. Lachenal, com. pers.)</w:t>
      </w:r>
    </w:p>
    <w:p w14:paraId="17E4B724" w14:textId="77777777" w:rsidR="00841D75" w:rsidRPr="0032190F" w:rsidRDefault="00841D75" w:rsidP="007D63C4">
      <w:pPr>
        <w:jc w:val="both"/>
        <w:rPr>
          <w:lang w:val="fr-FR"/>
        </w:rPr>
      </w:pPr>
    </w:p>
    <w:p w14:paraId="3C52A16B" w14:textId="77777777" w:rsidR="003C750B" w:rsidRPr="0032190F" w:rsidRDefault="007D63C4" w:rsidP="00AE3DE7">
      <w:pPr>
        <w:pStyle w:val="Heading4"/>
      </w:pPr>
      <w:bookmarkStart w:id="4841" w:name="Sit_Bologne_II"/>
      <w:r w:rsidRPr="0032190F">
        <w:t>Bologne</w:t>
      </w:r>
      <w:r w:rsidR="000A09DC" w:rsidRPr="0032190F">
        <w:t xml:space="preserve"> II</w:t>
      </w:r>
    </w:p>
    <w:bookmarkEnd w:id="4841"/>
    <w:p w14:paraId="49074855" w14:textId="77777777" w:rsidR="003C750B" w:rsidRPr="00D71AF3" w:rsidRDefault="00B955C1" w:rsidP="00242C0F">
      <w:pPr>
        <w:jc w:val="both"/>
        <w:rPr>
          <w:sz w:val="20"/>
          <w:lang w:val="fr-FR" w:eastAsia="en-GB"/>
        </w:rPr>
      </w:pPr>
      <w:r w:rsidRPr="00D71AF3">
        <w:rPr>
          <w:sz w:val="20"/>
          <w:lang w:val="fr-FR" w:eastAsia="en-GB"/>
        </w:rPr>
        <w:t>période 2b (BIB C. Baur in BIB 1992)</w:t>
      </w:r>
    </w:p>
    <w:p w14:paraId="376EC324" w14:textId="77777777" w:rsidR="00B955C1" w:rsidRPr="0032190F" w:rsidRDefault="00B955C1" w:rsidP="00242C0F">
      <w:pPr>
        <w:jc w:val="both"/>
        <w:rPr>
          <w:lang w:val="fr-FR"/>
        </w:rPr>
      </w:pPr>
    </w:p>
    <w:p w14:paraId="2F4102E3" w14:textId="6EBDC5AB" w:rsidR="003C750B" w:rsidRPr="0032190F" w:rsidRDefault="007D63C4" w:rsidP="00242C0F">
      <w:pPr>
        <w:jc w:val="both"/>
        <w:rPr>
          <w:lang w:val="fr-FR"/>
        </w:rPr>
      </w:pPr>
      <w:r w:rsidRPr="0032190F">
        <w:rPr>
          <w:lang w:val="fr-FR"/>
        </w:rPr>
        <w:t xml:space="preserve">Bologne - </w:t>
      </w:r>
      <w:r w:rsidR="00841D75" w:rsidRPr="0032190F">
        <w:rPr>
          <w:lang w:val="fr-FR"/>
        </w:rPr>
        <w:t xml:space="preserve">Benacci Caprara (BC) située à louest de la ville de Bologne, proche de la rivière de Ravone. Plus récente que Bologne I. Pour l’établissment de cette nécropole, on perçoit une compétition entre les </w:t>
      </w:r>
      <w:hyperlink r:id="rId11923" w:anchor="Cul_Protohistoire_Soc_Elites" w:history="1">
        <w:r w:rsidR="009C7B25" w:rsidRPr="0032190F">
          <w:rPr>
            <w:rStyle w:val="Hyperlink"/>
            <w:lang w:val="fr-FR"/>
          </w:rPr>
          <w:t>élite</w:t>
        </w:r>
      </w:hyperlink>
      <w:r w:rsidR="004A09EB" w:rsidRPr="004A09EB">
        <w:rPr>
          <w:lang w:val="fr-FR"/>
        </w:rPr>
        <w:t xml:space="preserve"> </w:t>
      </w:r>
      <w:r w:rsidR="00841D75" w:rsidRPr="0032190F">
        <w:rPr>
          <w:lang w:val="fr-FR"/>
        </w:rPr>
        <w:t xml:space="preserve">(période 2a) (BIB C. Baur </w:t>
      </w:r>
      <w:r w:rsidR="00841D75" w:rsidRPr="0032190F">
        <w:rPr>
          <w:lang w:val="fr-FR" w:eastAsia="en-GB"/>
        </w:rPr>
        <w:t xml:space="preserve">in BIB 1992) </w:t>
      </w:r>
      <w:r w:rsidR="000A09DC" w:rsidRPr="0032190F">
        <w:rPr>
          <w:lang w:val="fr-FR"/>
        </w:rPr>
        <w:t xml:space="preserve">Nécropole de Bologne II, en </w:t>
      </w:r>
      <w:r w:rsidR="003C750B" w:rsidRPr="0032190F">
        <w:rPr>
          <w:lang w:val="fr-FR"/>
        </w:rPr>
        <w:t>Emilie-Romagne. Nécropole qui a livré des figurations ornitomorphe du datées du Bologna IIB, Primo Ferro 2B (BIB 1880)</w:t>
      </w:r>
    </w:p>
    <w:p w14:paraId="6C188AE4" w14:textId="77777777" w:rsidR="00841D75" w:rsidRPr="0032190F" w:rsidRDefault="00841D75"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30"/>
        <w:gridCol w:w="1816"/>
        <w:gridCol w:w="2462"/>
      </w:tblGrid>
      <w:tr w:rsidR="007D63C4" w:rsidRPr="007D63C4" w14:paraId="759DC395" w14:textId="77777777" w:rsidTr="007D63C4">
        <w:trPr>
          <w:jc w:val="center"/>
        </w:trPr>
        <w:tc>
          <w:tcPr>
            <w:tcW w:w="1030" w:type="dxa"/>
            <w:shd w:val="clear" w:color="auto" w:fill="auto"/>
          </w:tcPr>
          <w:p w14:paraId="04953129" w14:textId="77777777" w:rsidR="007D63C4" w:rsidRDefault="007D63C4" w:rsidP="00804519">
            <w:pPr>
              <w:jc w:val="both"/>
            </w:pPr>
            <w:r>
              <w:t>Bologna</w:t>
            </w:r>
          </w:p>
        </w:tc>
        <w:tc>
          <w:tcPr>
            <w:tcW w:w="1816" w:type="dxa"/>
          </w:tcPr>
          <w:p w14:paraId="6A8BADC3" w14:textId="77777777" w:rsidR="007D63C4" w:rsidRDefault="007D63C4" w:rsidP="007D63C4">
            <w:pPr>
              <w:jc w:val="both"/>
            </w:pPr>
            <w:r>
              <w:t>nécr. Benacci</w:t>
            </w:r>
          </w:p>
          <w:p w14:paraId="0B95F0B4" w14:textId="77777777" w:rsidR="00534939" w:rsidRDefault="00534939" w:rsidP="007D63C4">
            <w:pPr>
              <w:jc w:val="both"/>
            </w:pPr>
            <w:r>
              <w:t>(sép.)</w:t>
            </w:r>
          </w:p>
        </w:tc>
        <w:tc>
          <w:tcPr>
            <w:tcW w:w="2462" w:type="dxa"/>
          </w:tcPr>
          <w:p w14:paraId="123FDB39" w14:textId="77777777" w:rsidR="007D63C4" w:rsidRDefault="007D63C4" w:rsidP="007D63C4">
            <w:pPr>
              <w:jc w:val="both"/>
              <w:rPr>
                <w:lang w:val="en-GB"/>
              </w:rPr>
            </w:pPr>
            <w:r w:rsidRPr="007D63C4">
              <w:rPr>
                <w:lang w:val="en-GB"/>
              </w:rPr>
              <w:t xml:space="preserve">nécr. </w:t>
            </w:r>
            <w:r>
              <w:rPr>
                <w:lang w:val="en-GB"/>
              </w:rPr>
              <w:t>Benacci Caprara</w:t>
            </w:r>
          </w:p>
          <w:p w14:paraId="36C9C52B" w14:textId="77777777" w:rsidR="00534939" w:rsidRPr="007D63C4" w:rsidRDefault="00534939" w:rsidP="007D63C4">
            <w:pPr>
              <w:jc w:val="both"/>
              <w:rPr>
                <w:lang w:val="en-GB"/>
              </w:rPr>
            </w:pPr>
            <w:r>
              <w:rPr>
                <w:lang w:val="en-GB"/>
              </w:rPr>
              <w:t>(sép.)</w:t>
            </w:r>
          </w:p>
        </w:tc>
      </w:tr>
      <w:tr w:rsidR="007D63C4" w:rsidRPr="007D63C4" w14:paraId="479E4A4F" w14:textId="77777777" w:rsidTr="007D63C4">
        <w:trPr>
          <w:jc w:val="center"/>
        </w:trPr>
        <w:tc>
          <w:tcPr>
            <w:tcW w:w="1030" w:type="dxa"/>
            <w:shd w:val="clear" w:color="auto" w:fill="auto"/>
          </w:tcPr>
          <w:p w14:paraId="4065177A" w14:textId="77777777" w:rsidR="007D63C4" w:rsidRPr="007D63C4" w:rsidRDefault="007D63C4" w:rsidP="00804519">
            <w:pPr>
              <w:jc w:val="both"/>
              <w:rPr>
                <w:lang w:val="en-GB"/>
              </w:rPr>
            </w:pPr>
            <w:r w:rsidRPr="007D63C4">
              <w:rPr>
                <w:lang w:val="en-GB"/>
              </w:rPr>
              <w:t>III A</w:t>
            </w:r>
          </w:p>
        </w:tc>
        <w:tc>
          <w:tcPr>
            <w:tcW w:w="1816" w:type="dxa"/>
          </w:tcPr>
          <w:p w14:paraId="01426FFA" w14:textId="77777777" w:rsidR="007D63C4" w:rsidRPr="007D63C4" w:rsidRDefault="007D63C4" w:rsidP="007D63C4">
            <w:pPr>
              <w:jc w:val="both"/>
              <w:rPr>
                <w:lang w:val="en-GB"/>
              </w:rPr>
            </w:pPr>
          </w:p>
        </w:tc>
        <w:tc>
          <w:tcPr>
            <w:tcW w:w="2462" w:type="dxa"/>
          </w:tcPr>
          <w:p w14:paraId="6CCE7653" w14:textId="77777777" w:rsidR="007D63C4" w:rsidRPr="007D63C4" w:rsidRDefault="007D63C4" w:rsidP="007D63C4">
            <w:pPr>
              <w:jc w:val="both"/>
              <w:rPr>
                <w:lang w:val="en-GB"/>
              </w:rPr>
            </w:pPr>
          </w:p>
        </w:tc>
      </w:tr>
      <w:tr w:rsidR="007D63C4" w:rsidRPr="007D63C4" w14:paraId="64400591" w14:textId="77777777" w:rsidTr="007D63C4">
        <w:trPr>
          <w:jc w:val="center"/>
        </w:trPr>
        <w:tc>
          <w:tcPr>
            <w:tcW w:w="1030" w:type="dxa"/>
            <w:shd w:val="clear" w:color="auto" w:fill="auto"/>
          </w:tcPr>
          <w:p w14:paraId="1E959D55" w14:textId="77777777" w:rsidR="007D63C4" w:rsidRPr="007D63C4" w:rsidRDefault="007D63C4" w:rsidP="00804519">
            <w:pPr>
              <w:jc w:val="both"/>
              <w:rPr>
                <w:lang w:val="en-GB"/>
              </w:rPr>
            </w:pPr>
            <w:r w:rsidRPr="007D63C4">
              <w:rPr>
                <w:lang w:val="en-GB"/>
              </w:rPr>
              <w:t>II B</w:t>
            </w:r>
          </w:p>
        </w:tc>
        <w:tc>
          <w:tcPr>
            <w:tcW w:w="1816" w:type="dxa"/>
          </w:tcPr>
          <w:p w14:paraId="6CC1772E" w14:textId="77777777" w:rsidR="007D63C4" w:rsidRPr="007D63C4" w:rsidRDefault="007D63C4" w:rsidP="007D63C4">
            <w:pPr>
              <w:jc w:val="both"/>
              <w:rPr>
                <w:lang w:val="en-GB"/>
              </w:rPr>
            </w:pPr>
          </w:p>
        </w:tc>
        <w:tc>
          <w:tcPr>
            <w:tcW w:w="2462" w:type="dxa"/>
          </w:tcPr>
          <w:p w14:paraId="55060D7B" w14:textId="77777777" w:rsidR="007D63C4" w:rsidRPr="007D63C4" w:rsidRDefault="007D63C4" w:rsidP="007D63C4">
            <w:pPr>
              <w:jc w:val="both"/>
              <w:rPr>
                <w:lang w:val="en-GB"/>
              </w:rPr>
            </w:pPr>
            <w:r>
              <w:rPr>
                <w:lang w:val="en-GB"/>
              </w:rPr>
              <w:t>39</w:t>
            </w:r>
          </w:p>
        </w:tc>
      </w:tr>
      <w:tr w:rsidR="007D63C4" w:rsidRPr="007D63C4" w14:paraId="22DFE506" w14:textId="77777777" w:rsidTr="007D63C4">
        <w:trPr>
          <w:jc w:val="center"/>
        </w:trPr>
        <w:tc>
          <w:tcPr>
            <w:tcW w:w="1030" w:type="dxa"/>
            <w:shd w:val="clear" w:color="auto" w:fill="auto"/>
          </w:tcPr>
          <w:p w14:paraId="07227C5F" w14:textId="77777777" w:rsidR="007D63C4" w:rsidRPr="007D63C4" w:rsidRDefault="007D63C4" w:rsidP="007D63C4">
            <w:pPr>
              <w:jc w:val="both"/>
              <w:rPr>
                <w:lang w:val="en-GB"/>
              </w:rPr>
            </w:pPr>
            <w:r w:rsidRPr="007D63C4">
              <w:rPr>
                <w:lang w:val="en-GB"/>
              </w:rPr>
              <w:t>II A</w:t>
            </w:r>
          </w:p>
        </w:tc>
        <w:tc>
          <w:tcPr>
            <w:tcW w:w="1816" w:type="dxa"/>
          </w:tcPr>
          <w:p w14:paraId="510A032E" w14:textId="77777777" w:rsidR="007D63C4" w:rsidRPr="007D63C4" w:rsidRDefault="007D63C4" w:rsidP="007D63C4">
            <w:pPr>
              <w:jc w:val="both"/>
              <w:rPr>
                <w:lang w:val="en-GB"/>
              </w:rPr>
            </w:pPr>
            <w:r w:rsidRPr="007D63C4">
              <w:rPr>
                <w:lang w:val="en-GB"/>
              </w:rPr>
              <w:t>543, 801, 900</w:t>
            </w:r>
          </w:p>
        </w:tc>
        <w:tc>
          <w:tcPr>
            <w:tcW w:w="2462" w:type="dxa"/>
          </w:tcPr>
          <w:p w14:paraId="0828DE2C" w14:textId="77777777" w:rsidR="007D63C4" w:rsidRPr="007D63C4" w:rsidRDefault="007D63C4" w:rsidP="007D63C4">
            <w:pPr>
              <w:jc w:val="both"/>
              <w:rPr>
                <w:lang w:val="en-GB"/>
              </w:rPr>
            </w:pPr>
          </w:p>
        </w:tc>
      </w:tr>
      <w:tr w:rsidR="007D63C4" w:rsidRPr="007D63C4" w14:paraId="60C359C7" w14:textId="77777777" w:rsidTr="007D63C4">
        <w:trPr>
          <w:jc w:val="center"/>
        </w:trPr>
        <w:tc>
          <w:tcPr>
            <w:tcW w:w="1030" w:type="dxa"/>
            <w:shd w:val="clear" w:color="auto" w:fill="auto"/>
          </w:tcPr>
          <w:p w14:paraId="0261E303" w14:textId="77777777" w:rsidR="007D63C4" w:rsidRPr="007D63C4" w:rsidRDefault="007D63C4" w:rsidP="00804519">
            <w:pPr>
              <w:jc w:val="both"/>
              <w:rPr>
                <w:lang w:val="en-GB"/>
              </w:rPr>
            </w:pPr>
            <w:r w:rsidRPr="007D63C4">
              <w:rPr>
                <w:lang w:val="en-GB"/>
              </w:rPr>
              <w:t>I B</w:t>
            </w:r>
          </w:p>
        </w:tc>
        <w:tc>
          <w:tcPr>
            <w:tcW w:w="1816" w:type="dxa"/>
          </w:tcPr>
          <w:p w14:paraId="004E96AD" w14:textId="77777777" w:rsidR="007D63C4" w:rsidRPr="007D63C4" w:rsidRDefault="007D63C4" w:rsidP="007D63C4">
            <w:pPr>
              <w:jc w:val="both"/>
              <w:rPr>
                <w:lang w:val="en-GB"/>
              </w:rPr>
            </w:pPr>
          </w:p>
        </w:tc>
        <w:tc>
          <w:tcPr>
            <w:tcW w:w="2462" w:type="dxa"/>
          </w:tcPr>
          <w:p w14:paraId="61F7213F" w14:textId="77777777" w:rsidR="007D63C4" w:rsidRPr="007D63C4" w:rsidRDefault="007D63C4" w:rsidP="007D63C4">
            <w:pPr>
              <w:jc w:val="both"/>
              <w:rPr>
                <w:lang w:val="en-GB"/>
              </w:rPr>
            </w:pPr>
          </w:p>
        </w:tc>
      </w:tr>
      <w:tr w:rsidR="007D63C4" w:rsidRPr="007D63C4" w14:paraId="4EF80FA9" w14:textId="77777777" w:rsidTr="007D63C4">
        <w:trPr>
          <w:jc w:val="center"/>
        </w:trPr>
        <w:tc>
          <w:tcPr>
            <w:tcW w:w="1030" w:type="dxa"/>
            <w:shd w:val="clear" w:color="auto" w:fill="auto"/>
          </w:tcPr>
          <w:p w14:paraId="41580674" w14:textId="77777777" w:rsidR="007D63C4" w:rsidRPr="007D63C4" w:rsidRDefault="007D63C4" w:rsidP="00804519">
            <w:pPr>
              <w:jc w:val="both"/>
              <w:rPr>
                <w:lang w:val="en-GB"/>
              </w:rPr>
            </w:pPr>
            <w:r w:rsidRPr="007D63C4">
              <w:rPr>
                <w:lang w:val="en-GB"/>
              </w:rPr>
              <w:t>I A</w:t>
            </w:r>
          </w:p>
        </w:tc>
        <w:tc>
          <w:tcPr>
            <w:tcW w:w="1816" w:type="dxa"/>
          </w:tcPr>
          <w:p w14:paraId="68FC5DD7" w14:textId="77777777" w:rsidR="007D63C4" w:rsidRPr="007D63C4" w:rsidRDefault="007D63C4" w:rsidP="007D63C4">
            <w:pPr>
              <w:jc w:val="both"/>
              <w:rPr>
                <w:lang w:val="en-GB"/>
              </w:rPr>
            </w:pPr>
          </w:p>
        </w:tc>
        <w:tc>
          <w:tcPr>
            <w:tcW w:w="2462" w:type="dxa"/>
          </w:tcPr>
          <w:p w14:paraId="34A8E8CF" w14:textId="77777777" w:rsidR="007D63C4" w:rsidRPr="007D63C4" w:rsidRDefault="007D63C4" w:rsidP="007D63C4">
            <w:pPr>
              <w:jc w:val="both"/>
              <w:rPr>
                <w:lang w:val="en-GB"/>
              </w:rPr>
            </w:pPr>
          </w:p>
        </w:tc>
      </w:tr>
    </w:tbl>
    <w:p w14:paraId="1D7DA4A8" w14:textId="77777777" w:rsidR="00841D75" w:rsidRPr="007D63C4" w:rsidRDefault="00841D75" w:rsidP="00242C0F">
      <w:pPr>
        <w:jc w:val="both"/>
        <w:rPr>
          <w:lang w:val="en-GB" w:eastAsia="en-GB"/>
        </w:rPr>
      </w:pPr>
      <w:r w:rsidRPr="007D63C4">
        <w:rPr>
          <w:lang w:val="en-GB"/>
        </w:rPr>
        <w:t xml:space="preserve">(BIB </w:t>
      </w:r>
      <w:r w:rsidR="007D63C4">
        <w:rPr>
          <w:lang w:val="en-GB"/>
        </w:rPr>
        <w:t>1880</w:t>
      </w:r>
      <w:r w:rsidRPr="007D63C4">
        <w:rPr>
          <w:lang w:val="en-GB" w:eastAsia="en-GB"/>
        </w:rPr>
        <w:t>)</w:t>
      </w:r>
    </w:p>
    <w:p w14:paraId="782287D6" w14:textId="77777777" w:rsidR="007D63C4" w:rsidRPr="007D63C4" w:rsidRDefault="007D63C4" w:rsidP="00242C0F">
      <w:pPr>
        <w:jc w:val="both"/>
        <w:rPr>
          <w:lang w:val="en-GB" w:eastAsia="en-GB"/>
        </w:rPr>
      </w:pPr>
    </w:p>
    <w:p w14:paraId="5FC20F88" w14:textId="75E46D32" w:rsidR="007D63C4" w:rsidRPr="007D63C4" w:rsidRDefault="00AE3DE7" w:rsidP="00AE3DE7">
      <w:pPr>
        <w:pStyle w:val="Heading5"/>
        <w:rPr>
          <w:lang w:eastAsia="en-GB"/>
        </w:rPr>
      </w:pPr>
      <w:r>
        <w:rPr>
          <w:lang w:eastAsia="en-GB"/>
        </w:rPr>
        <w:lastRenderedPageBreak/>
        <w:t>n</w:t>
      </w:r>
      <w:r w:rsidR="007D63C4" w:rsidRPr="007D63C4">
        <w:rPr>
          <w:lang w:eastAsia="en-GB"/>
        </w:rPr>
        <w:t>écropole</w:t>
      </w:r>
    </w:p>
    <w:p w14:paraId="32DAB8BD" w14:textId="77777777" w:rsidR="007D63C4" w:rsidRPr="007D63C4" w:rsidRDefault="007D63C4" w:rsidP="00242C0F">
      <w:pPr>
        <w:jc w:val="both"/>
        <w:rPr>
          <w:lang w:val="en-GB" w:eastAsia="en-GB"/>
        </w:rPr>
      </w:pPr>
    </w:p>
    <w:p w14:paraId="0BEDE675" w14:textId="77777777" w:rsidR="007D63C4" w:rsidRPr="007D63C4" w:rsidRDefault="007D63C4" w:rsidP="00AE3DE7">
      <w:pPr>
        <w:pStyle w:val="Heading6"/>
        <w:rPr>
          <w:lang w:eastAsia="en-GB"/>
        </w:rPr>
      </w:pPr>
      <w:r w:rsidRPr="007D63C4">
        <w:rPr>
          <w:lang w:eastAsia="en-GB"/>
        </w:rPr>
        <w:t>Benacci</w:t>
      </w:r>
    </w:p>
    <w:p w14:paraId="40AEC808" w14:textId="77777777" w:rsidR="007D63C4" w:rsidRPr="0032190F" w:rsidRDefault="007D63C4" w:rsidP="00242C0F">
      <w:pPr>
        <w:jc w:val="both"/>
        <w:rPr>
          <w:lang w:val="fr-FR" w:eastAsia="en-GB"/>
        </w:rPr>
      </w:pPr>
      <w:r w:rsidRPr="0032190F">
        <w:rPr>
          <w:lang w:val="fr-FR" w:eastAsia="en-GB"/>
        </w:rPr>
        <w:t xml:space="preserve">Tombes de la nécropole </w:t>
      </w:r>
      <w:r w:rsidRPr="0032190F">
        <w:rPr>
          <w:u w:val="single"/>
          <w:lang w:val="fr-FR" w:eastAsia="en-GB"/>
        </w:rPr>
        <w:t>Benacci</w:t>
      </w:r>
      <w:r w:rsidRPr="0032190F">
        <w:rPr>
          <w:lang w:val="fr-FR" w:eastAsia="en-GB"/>
        </w:rPr>
        <w:t xml:space="preserve"> (BIB 1880) :</w:t>
      </w:r>
    </w:p>
    <w:p w14:paraId="0C3CB739" w14:textId="77777777" w:rsidR="007D63C4" w:rsidRPr="0032190F" w:rsidRDefault="007D63C4" w:rsidP="00242C0F">
      <w:pPr>
        <w:jc w:val="both"/>
        <w:rPr>
          <w:lang w:val="fr-FR" w:eastAsia="en-GB"/>
        </w:rPr>
      </w:pPr>
    </w:p>
    <w:p w14:paraId="104DB0CB" w14:textId="77777777" w:rsidR="007D63C4" w:rsidRPr="00C41469" w:rsidRDefault="007D63C4" w:rsidP="00AE3DE7">
      <w:pPr>
        <w:pStyle w:val="Heading7"/>
        <w:rPr>
          <w:lang w:val="fr-FR" w:eastAsia="en-GB"/>
        </w:rPr>
      </w:pPr>
      <w:r w:rsidRPr="00C41469">
        <w:rPr>
          <w:lang w:val="fr-FR" w:eastAsia="en-GB"/>
        </w:rPr>
        <w:t>t. 543</w:t>
      </w:r>
    </w:p>
    <w:p w14:paraId="0F84203C" w14:textId="337FF05C" w:rsidR="007D63C4" w:rsidRPr="004A09EB" w:rsidRDefault="007D63C4" w:rsidP="007D63C4">
      <w:pPr>
        <w:autoSpaceDE w:val="0"/>
        <w:autoSpaceDN w:val="0"/>
        <w:adjustRightInd w:val="0"/>
        <w:jc w:val="both"/>
        <w:rPr>
          <w:i/>
          <w:lang w:val="fr-FR" w:eastAsia="en-GB"/>
        </w:rPr>
      </w:pPr>
      <w:r w:rsidRPr="004A09EB">
        <w:rPr>
          <w:lang w:val="fr-FR" w:eastAsia="en-GB"/>
        </w:rPr>
        <w:t>Couteau à dos arqué avec des têtes d’</w:t>
      </w:r>
      <w:hyperlink r:id="rId11924" w:anchor="Cul_Proto_Art_TAC_T_z_oise" w:history="1">
        <w:r w:rsidRPr="004A09EB">
          <w:rPr>
            <w:rStyle w:val="Hyperlink"/>
            <w:lang w:val="fr-FR" w:eastAsia="en-GB"/>
          </w:rPr>
          <w:t>oiseaux</w:t>
        </w:r>
      </w:hyperlink>
      <w:r w:rsidRPr="004A09EB">
        <w:rPr>
          <w:lang w:val="fr-FR" w:eastAsia="en-GB"/>
        </w:rPr>
        <w:t xml:space="preserve"> (</w:t>
      </w:r>
      <w:r w:rsidRPr="004A09EB">
        <w:rPr>
          <w:i/>
          <w:lang w:val="fr-FR" w:eastAsia="en-GB"/>
        </w:rPr>
        <w:t>Elliptische Gürtelbleche mit Sförmigen Vogelköpfen</w:t>
      </w:r>
      <w:r w:rsidRPr="004A09EB">
        <w:rPr>
          <w:lang w:val="fr-FR" w:eastAsia="en-GB"/>
        </w:rPr>
        <w:t>) daté du Premier Fer 2A (</w:t>
      </w:r>
      <w:r w:rsidRPr="004A09EB">
        <w:rPr>
          <w:i/>
          <w:lang w:val="fr-FR" w:eastAsia="en-GB"/>
        </w:rPr>
        <w:t>Primo Ferro 2A</w:t>
      </w:r>
      <w:r w:rsidRPr="004A09EB">
        <w:rPr>
          <w:lang w:val="fr-FR" w:eastAsia="en-GB"/>
        </w:rPr>
        <w:t>)(BIB 1880 p. 658)</w:t>
      </w:r>
    </w:p>
    <w:p w14:paraId="5AD55205" w14:textId="77777777" w:rsidR="007D63C4" w:rsidRPr="00C41469" w:rsidRDefault="007D63C4" w:rsidP="00AE3DE7">
      <w:pPr>
        <w:pStyle w:val="Heading7"/>
        <w:rPr>
          <w:lang w:val="fr-FR" w:eastAsia="en-GB"/>
        </w:rPr>
      </w:pPr>
      <w:r w:rsidRPr="00C41469">
        <w:rPr>
          <w:lang w:val="fr-FR" w:eastAsia="en-GB"/>
        </w:rPr>
        <w:t>t. 801</w:t>
      </w:r>
    </w:p>
    <w:p w14:paraId="44B87ACF" w14:textId="1EB9DED0" w:rsidR="007D63C4" w:rsidRPr="004A09EB" w:rsidRDefault="007D63C4" w:rsidP="007D63C4">
      <w:pPr>
        <w:autoSpaceDE w:val="0"/>
        <w:autoSpaceDN w:val="0"/>
        <w:adjustRightInd w:val="0"/>
        <w:jc w:val="both"/>
        <w:rPr>
          <w:lang w:val="fr-FR" w:eastAsia="en-GB"/>
        </w:rPr>
      </w:pPr>
      <w:r w:rsidRPr="004A09EB">
        <w:rPr>
          <w:lang w:val="fr-FR" w:eastAsia="en-GB"/>
        </w:rPr>
        <w:t>Couteau à dos arqué avec des têtes d’</w:t>
      </w:r>
      <w:hyperlink r:id="rId11925" w:anchor="Cul_Proto_Art_TAC_T_z_oise" w:history="1">
        <w:r w:rsidRPr="004A09EB">
          <w:rPr>
            <w:rStyle w:val="Hyperlink"/>
            <w:lang w:val="fr-FR" w:eastAsia="en-GB"/>
          </w:rPr>
          <w:t>oiseaux</w:t>
        </w:r>
      </w:hyperlink>
      <w:r w:rsidRPr="004A09EB">
        <w:rPr>
          <w:lang w:val="fr-FR" w:eastAsia="en-GB"/>
        </w:rPr>
        <w:t xml:space="preserve"> (</w:t>
      </w:r>
      <w:r w:rsidRPr="004A09EB">
        <w:rPr>
          <w:i/>
          <w:lang w:val="fr-FR" w:eastAsia="en-GB"/>
        </w:rPr>
        <w:t>Elliptische Gürtelbleche mit Sförmigen Vogelköpfen</w:t>
      </w:r>
      <w:r w:rsidRPr="004A09EB">
        <w:rPr>
          <w:lang w:val="fr-FR" w:eastAsia="en-GB"/>
        </w:rPr>
        <w:t>) daté du Premier Fer 2A (</w:t>
      </w:r>
      <w:r w:rsidRPr="004A09EB">
        <w:rPr>
          <w:i/>
          <w:lang w:val="fr-FR" w:eastAsia="en-GB"/>
        </w:rPr>
        <w:t>Primo Ferro 2A</w:t>
      </w:r>
      <w:r w:rsidRPr="004A09EB">
        <w:rPr>
          <w:lang w:val="fr-FR" w:eastAsia="en-GB"/>
        </w:rPr>
        <w:t>)(BIB 1880 p. 658-659)</w:t>
      </w:r>
    </w:p>
    <w:p w14:paraId="744C2DBD" w14:textId="77777777" w:rsidR="007D63C4" w:rsidRPr="00C41469" w:rsidRDefault="007D63C4" w:rsidP="00AE3DE7">
      <w:pPr>
        <w:pStyle w:val="Heading7"/>
        <w:rPr>
          <w:lang w:val="fr-FR" w:eastAsia="en-GB"/>
        </w:rPr>
      </w:pPr>
      <w:r w:rsidRPr="00C41469">
        <w:rPr>
          <w:lang w:val="fr-FR" w:eastAsia="en-GB"/>
        </w:rPr>
        <w:t>t. 900</w:t>
      </w:r>
    </w:p>
    <w:p w14:paraId="2983A3FF" w14:textId="031DF5AE" w:rsidR="007D63C4" w:rsidRPr="004A09EB" w:rsidRDefault="007D63C4" w:rsidP="007D63C4">
      <w:pPr>
        <w:autoSpaceDE w:val="0"/>
        <w:autoSpaceDN w:val="0"/>
        <w:adjustRightInd w:val="0"/>
        <w:jc w:val="both"/>
        <w:rPr>
          <w:lang w:val="fr-FR" w:eastAsia="en-GB"/>
        </w:rPr>
      </w:pPr>
      <w:r w:rsidRPr="004A09EB">
        <w:rPr>
          <w:lang w:val="fr-FR" w:eastAsia="en-GB"/>
        </w:rPr>
        <w:t>Couteau à dos arqué avec des têtes d’</w:t>
      </w:r>
      <w:hyperlink r:id="rId11926" w:anchor="Cul_Proto_Art_TAC_T_z_oise" w:history="1">
        <w:r w:rsidRPr="004A09EB">
          <w:rPr>
            <w:rStyle w:val="Hyperlink"/>
            <w:lang w:val="fr-FR" w:eastAsia="en-GB"/>
          </w:rPr>
          <w:t>oiseaux</w:t>
        </w:r>
      </w:hyperlink>
      <w:r w:rsidRPr="004A09EB">
        <w:rPr>
          <w:lang w:val="fr-FR" w:eastAsia="en-GB"/>
        </w:rPr>
        <w:t xml:space="preserve"> (</w:t>
      </w:r>
      <w:r w:rsidRPr="004A09EB">
        <w:rPr>
          <w:i/>
          <w:lang w:val="fr-FR" w:eastAsia="en-GB"/>
        </w:rPr>
        <w:t>Elliptische Gürtelbleche mit Sförmigen Vogelköpfen</w:t>
      </w:r>
      <w:r w:rsidRPr="004A09EB">
        <w:rPr>
          <w:lang w:val="fr-FR" w:eastAsia="en-GB"/>
        </w:rPr>
        <w:t>) daté du Premier Fer 2A (</w:t>
      </w:r>
      <w:r w:rsidRPr="004A09EB">
        <w:rPr>
          <w:i/>
          <w:lang w:val="fr-FR" w:eastAsia="en-GB"/>
        </w:rPr>
        <w:t>Primo Ferro 2A</w:t>
      </w:r>
      <w:r w:rsidRPr="004A09EB">
        <w:rPr>
          <w:lang w:val="fr-FR" w:eastAsia="en-GB"/>
        </w:rPr>
        <w:t>)(BIB 1880 p. 658)</w:t>
      </w:r>
    </w:p>
    <w:p w14:paraId="3A373CB0" w14:textId="77777777" w:rsidR="007D63C4" w:rsidRPr="0032190F" w:rsidRDefault="007D63C4" w:rsidP="007D63C4">
      <w:pPr>
        <w:autoSpaceDE w:val="0"/>
        <w:autoSpaceDN w:val="0"/>
        <w:adjustRightInd w:val="0"/>
        <w:jc w:val="both"/>
        <w:rPr>
          <w:rFonts w:ascii="Times-Roman" w:hAnsi="Times-Roman" w:cs="Times-Roman"/>
          <w:lang w:val="fr-FR" w:eastAsia="en-GB"/>
        </w:rPr>
      </w:pPr>
    </w:p>
    <w:p w14:paraId="741FF79D" w14:textId="77777777" w:rsidR="007D63C4" w:rsidRPr="0032190F" w:rsidRDefault="007D63C4" w:rsidP="00AE3DE7">
      <w:pPr>
        <w:pStyle w:val="Heading6"/>
        <w:rPr>
          <w:lang w:eastAsia="en-GB"/>
        </w:rPr>
      </w:pPr>
      <w:bookmarkStart w:id="4842" w:name="Sit_Bologne_II_fun_BenCap"/>
      <w:r w:rsidRPr="0032190F">
        <w:rPr>
          <w:lang w:eastAsia="en-GB"/>
        </w:rPr>
        <w:t>Benacci Caprara</w:t>
      </w:r>
    </w:p>
    <w:bookmarkEnd w:id="4842"/>
    <w:p w14:paraId="096B2D69" w14:textId="77777777" w:rsidR="00FB5C7F" w:rsidRDefault="00FB5C7F" w:rsidP="007D63C4">
      <w:pPr>
        <w:jc w:val="both"/>
        <w:rPr>
          <w:lang w:val="fr-FR" w:eastAsia="en-GB"/>
        </w:rPr>
      </w:pPr>
    </w:p>
    <w:p w14:paraId="6FB9D3DB" w14:textId="77777777" w:rsidR="007D63C4" w:rsidRPr="0032190F" w:rsidRDefault="007D63C4" w:rsidP="007D63C4">
      <w:pPr>
        <w:jc w:val="both"/>
        <w:rPr>
          <w:lang w:val="fr-FR" w:eastAsia="en-GB"/>
        </w:rPr>
      </w:pPr>
      <w:r w:rsidRPr="0032190F">
        <w:rPr>
          <w:lang w:val="fr-FR" w:eastAsia="en-GB"/>
        </w:rPr>
        <w:t xml:space="preserve">Tombes de la nécropole </w:t>
      </w:r>
      <w:r w:rsidRPr="0032190F">
        <w:rPr>
          <w:u w:val="single"/>
          <w:lang w:val="fr-FR" w:eastAsia="en-GB"/>
        </w:rPr>
        <w:t>Benacci Caprara</w:t>
      </w:r>
      <w:r w:rsidRPr="0032190F">
        <w:rPr>
          <w:lang w:val="fr-FR" w:eastAsia="en-GB"/>
        </w:rPr>
        <w:t xml:space="preserve"> (BIB 1880) :</w:t>
      </w:r>
    </w:p>
    <w:p w14:paraId="47017A09" w14:textId="77777777" w:rsidR="007D63C4" w:rsidRPr="00C41469" w:rsidRDefault="007D63C4" w:rsidP="00AE3DE7">
      <w:pPr>
        <w:pStyle w:val="Heading7"/>
        <w:rPr>
          <w:lang w:val="fr-FR" w:eastAsia="en-GB"/>
        </w:rPr>
      </w:pPr>
      <w:r w:rsidRPr="00C41469">
        <w:rPr>
          <w:lang w:val="fr-FR" w:eastAsia="en-GB"/>
        </w:rPr>
        <w:t>t. 39</w:t>
      </w:r>
    </w:p>
    <w:p w14:paraId="1EB38051" w14:textId="290EF2AC" w:rsidR="007D63C4" w:rsidRPr="004A09EB" w:rsidRDefault="007D63C4" w:rsidP="007D63C4">
      <w:pPr>
        <w:autoSpaceDE w:val="0"/>
        <w:autoSpaceDN w:val="0"/>
        <w:adjustRightInd w:val="0"/>
        <w:jc w:val="both"/>
        <w:rPr>
          <w:lang w:val="fr-FR" w:eastAsia="en-GB"/>
        </w:rPr>
      </w:pPr>
      <w:r w:rsidRPr="004A09EB">
        <w:rPr>
          <w:lang w:val="fr-FR" w:eastAsia="en-GB"/>
        </w:rPr>
        <w:t>Couteau à dos arqué avec des têtes d’</w:t>
      </w:r>
      <w:hyperlink r:id="rId11927" w:anchor="Cul_Proto_Art_TAC_T_z_oise" w:history="1">
        <w:r w:rsidRPr="004A09EB">
          <w:rPr>
            <w:rStyle w:val="Hyperlink"/>
            <w:lang w:val="fr-FR" w:eastAsia="en-GB"/>
          </w:rPr>
          <w:t>oiseaux</w:t>
        </w:r>
      </w:hyperlink>
      <w:r w:rsidRPr="004A09EB">
        <w:rPr>
          <w:lang w:val="fr-FR" w:eastAsia="en-GB"/>
        </w:rPr>
        <w:t xml:space="preserve"> (</w:t>
      </w:r>
      <w:r w:rsidRPr="004A09EB">
        <w:rPr>
          <w:i/>
          <w:lang w:val="fr-FR" w:eastAsia="en-GB"/>
        </w:rPr>
        <w:t>Elliptische Gürtelbleche mit Sförmigen Vogelköpfen</w:t>
      </w:r>
      <w:r w:rsidRPr="004A09EB">
        <w:rPr>
          <w:lang w:val="fr-FR" w:eastAsia="en-GB"/>
        </w:rPr>
        <w:t>) daté du Bologne 2B (</w:t>
      </w:r>
      <w:r w:rsidRPr="004A09EB">
        <w:rPr>
          <w:i/>
          <w:lang w:val="fr-FR" w:eastAsia="en-GB"/>
        </w:rPr>
        <w:t>Bologna 2B</w:t>
      </w:r>
      <w:r w:rsidRPr="004A09EB">
        <w:rPr>
          <w:lang w:val="fr-FR" w:eastAsia="en-GB"/>
        </w:rPr>
        <w:t>) - Premier Fer 2B (</w:t>
      </w:r>
      <w:r w:rsidRPr="004A09EB">
        <w:rPr>
          <w:i/>
          <w:lang w:val="fr-FR" w:eastAsia="en-GB"/>
        </w:rPr>
        <w:t>Primo Ferro 2B</w:t>
      </w:r>
      <w:r w:rsidRPr="004A09EB">
        <w:rPr>
          <w:lang w:val="fr-FR" w:eastAsia="en-GB"/>
        </w:rPr>
        <w:t>)(BIB 1880 p. 659)</w:t>
      </w:r>
    </w:p>
    <w:p w14:paraId="674E5D1E" w14:textId="77777777" w:rsidR="007D63C4" w:rsidRPr="0032190F" w:rsidRDefault="007D63C4" w:rsidP="007D63C4">
      <w:pPr>
        <w:autoSpaceDE w:val="0"/>
        <w:autoSpaceDN w:val="0"/>
        <w:adjustRightInd w:val="0"/>
        <w:jc w:val="both"/>
        <w:rPr>
          <w:i/>
          <w:lang w:val="fr-FR" w:eastAsia="en-GB"/>
        </w:rPr>
      </w:pPr>
    </w:p>
    <w:p w14:paraId="445742DB" w14:textId="77777777" w:rsidR="003C750B" w:rsidRPr="00C41469" w:rsidRDefault="00FB5C7F" w:rsidP="00AE3DE7">
      <w:pPr>
        <w:pStyle w:val="Heading7"/>
        <w:rPr>
          <w:lang w:val="fr-FR"/>
        </w:rPr>
      </w:pPr>
      <w:bookmarkStart w:id="4843" w:name="Sit_Bologne_II_fun_BenCap_t63"/>
      <w:r w:rsidRPr="00C41469">
        <w:rPr>
          <w:lang w:val="fr-FR"/>
        </w:rPr>
        <w:t>t. 63</w:t>
      </w:r>
    </w:p>
    <w:bookmarkEnd w:id="4843"/>
    <w:p w14:paraId="62ACA82B" w14:textId="77777777" w:rsidR="00FB5C7F" w:rsidRDefault="00FB5C7F" w:rsidP="00242C0F">
      <w:pPr>
        <w:jc w:val="both"/>
        <w:rPr>
          <w:lang w:val="fr-FR"/>
        </w:rPr>
      </w:pPr>
    </w:p>
    <w:p w14:paraId="14BC66F2" w14:textId="1895FCB0" w:rsidR="00FB5C7F" w:rsidRDefault="00FB5C7F" w:rsidP="00242C0F">
      <w:pPr>
        <w:jc w:val="both"/>
        <w:rPr>
          <w:lang w:val="fr-FR"/>
        </w:rPr>
      </w:pPr>
      <w:r>
        <w:rPr>
          <w:lang w:val="fr-FR"/>
        </w:rPr>
        <w:t xml:space="preserve">stèle </w:t>
      </w:r>
      <w:r w:rsidR="00BB155F" w:rsidRPr="00BB155F">
        <w:rPr>
          <w:lang w:val="fr-FR"/>
        </w:rPr>
        <w:t xml:space="preserve">datée du 8e siècle (Tovoli 1989). </w:t>
      </w:r>
      <w:r w:rsidR="00BB155F">
        <w:rPr>
          <w:lang w:val="fr-FR"/>
        </w:rPr>
        <w:t>L</w:t>
      </w:r>
      <w:r w:rsidR="00BB155F" w:rsidRPr="00BB155F">
        <w:rPr>
          <w:lang w:val="fr-FR"/>
        </w:rPr>
        <w:t xml:space="preserve">a composition est construite autour de la représentation schématique d’un personnage masculin coiffé d’un casque entouré de ses armes (une </w:t>
      </w:r>
      <w:hyperlink r:id="rId11928" w:anchor="Cul_Art_TAC_T_t_lance" w:history="1">
        <w:r w:rsidR="00DE55E6">
          <w:rPr>
            <w:rStyle w:val="Hyperlink"/>
            <w:lang w:val="it-IT"/>
          </w:rPr>
          <w:t>lance</w:t>
        </w:r>
      </w:hyperlink>
      <w:r w:rsidR="00BB155F" w:rsidRPr="00BB155F">
        <w:rPr>
          <w:lang w:val="fr-FR"/>
        </w:rPr>
        <w:t>, un objet circulaire muni d’un manche identique aux masses d’arme des figurations d’Espagne et un grand bouclier ovale). Plus bas, deux chevaux sont disposés symétriquement de part et d’autre du guerrier. Au-dessus, deux grands cercles à lignes rayonnantes représentent sans doute les roues d’un char</w:t>
      </w:r>
      <w:r w:rsidR="00BB155F">
        <w:rPr>
          <w:lang w:val="fr-FR"/>
        </w:rPr>
        <w:t xml:space="preserve"> (BIB 3050)</w:t>
      </w:r>
    </w:p>
    <w:p w14:paraId="1AC605EB" w14:textId="77777777" w:rsidR="00BB155F" w:rsidRDefault="00BB155F" w:rsidP="00242C0F">
      <w:pPr>
        <w:jc w:val="both"/>
        <w:rPr>
          <w:lang w:val="fr-FR"/>
        </w:rPr>
      </w:pPr>
      <w:r>
        <w:rPr>
          <w:lang w:val="fr-FR"/>
        </w:rPr>
        <w:t>Comparée dau gr. d'Extrémadure (BIB 3050)</w:t>
      </w:r>
    </w:p>
    <w:p w14:paraId="3FC80BF3" w14:textId="77777777" w:rsidR="00AE3DE7" w:rsidRDefault="00AE3DE7" w:rsidP="00242C0F">
      <w:pPr>
        <w:jc w:val="both"/>
        <w:rPr>
          <w:lang w:val="fr-FR"/>
        </w:rPr>
      </w:pPr>
    </w:p>
    <w:p w14:paraId="44B78DA6" w14:textId="474ADAA6" w:rsidR="00AE3DE7" w:rsidRDefault="00AE3DE7" w:rsidP="00AE3DE7">
      <w:pPr>
        <w:pStyle w:val="Heading3"/>
      </w:pPr>
      <w:r>
        <w:t>Moyen-Age</w:t>
      </w:r>
    </w:p>
    <w:p w14:paraId="76F71822" w14:textId="77777777" w:rsidR="00AE3DE7" w:rsidRDefault="00AE3DE7" w:rsidP="00242C0F">
      <w:pPr>
        <w:jc w:val="both"/>
        <w:rPr>
          <w:lang w:val="fr-FR"/>
        </w:rPr>
      </w:pPr>
    </w:p>
    <w:p w14:paraId="05C08301" w14:textId="77777777" w:rsidR="00AE3DE7" w:rsidRDefault="00AE3DE7" w:rsidP="00AE3DE7">
      <w:pPr>
        <w:jc w:val="both"/>
        <w:rPr>
          <w:lang w:val="fr-FR"/>
        </w:rPr>
      </w:pPr>
      <w:r>
        <w:rPr>
          <w:lang w:val="fr-FR"/>
        </w:rPr>
        <w:t>Une des plus ancienne université (Musée des Sciences d' Oxford)</w:t>
      </w:r>
    </w:p>
    <w:p w14:paraId="5AABA407" w14:textId="77777777" w:rsidR="00AE3DE7" w:rsidRDefault="00AE3DE7" w:rsidP="00242C0F">
      <w:pPr>
        <w:jc w:val="both"/>
        <w:rPr>
          <w:lang w:val="fr-FR"/>
        </w:rPr>
      </w:pPr>
    </w:p>
    <w:p w14:paraId="39DDBE18" w14:textId="77777777" w:rsidR="00FB5C7F" w:rsidRPr="0032190F" w:rsidRDefault="00FB5C7F" w:rsidP="00242C0F">
      <w:pPr>
        <w:jc w:val="both"/>
        <w:rPr>
          <w:lang w:val="fr-FR"/>
        </w:rPr>
      </w:pPr>
    </w:p>
    <w:p w14:paraId="0AD281A1" w14:textId="77777777" w:rsidR="007D63C4" w:rsidRPr="0032190F" w:rsidRDefault="007D63C4" w:rsidP="00426FF9">
      <w:pPr>
        <w:pStyle w:val="Heading1"/>
      </w:pPr>
      <w:r w:rsidRPr="0032190F">
        <w:t>SAN FRANSESCO</w:t>
      </w:r>
    </w:p>
    <w:p w14:paraId="48C3A7F9" w14:textId="77777777" w:rsidR="007D63C4" w:rsidRPr="0032190F" w:rsidRDefault="007D63C4" w:rsidP="007D63C4">
      <w:pPr>
        <w:jc w:val="both"/>
        <w:rPr>
          <w:lang w:val="fr-FR" w:eastAsia="en-GB"/>
        </w:rPr>
      </w:pPr>
    </w:p>
    <w:p w14:paraId="150FD4ED" w14:textId="77777777" w:rsidR="007D63C4" w:rsidRPr="0032190F" w:rsidRDefault="007D63C4" w:rsidP="007D63C4">
      <w:pPr>
        <w:jc w:val="both"/>
        <w:rPr>
          <w:lang w:val="fr-FR"/>
        </w:rPr>
      </w:pPr>
      <w:r w:rsidRPr="0032190F">
        <w:rPr>
          <w:lang w:val="fr-FR" w:eastAsia="en-GB"/>
        </w:rPr>
        <w:t xml:space="preserve">Le trésor de San Fransesco à Bologne a livré de nombreuses haches ( ?) herminettes ( ?) </w:t>
      </w:r>
      <w:r w:rsidRPr="0032190F">
        <w:rPr>
          <w:lang w:val="fr-FR"/>
        </w:rPr>
        <w:t xml:space="preserve">(BIB C. Baur </w:t>
      </w:r>
      <w:r w:rsidRPr="0032190F">
        <w:rPr>
          <w:lang w:val="fr-FR" w:eastAsia="en-GB"/>
        </w:rPr>
        <w:t>in BIB 1992)</w:t>
      </w:r>
    </w:p>
    <w:p w14:paraId="1B6836EE" w14:textId="77777777" w:rsidR="007D63C4" w:rsidRPr="0032190F" w:rsidRDefault="007D63C4" w:rsidP="00242C0F">
      <w:pPr>
        <w:jc w:val="both"/>
        <w:rPr>
          <w:lang w:val="fr-FR"/>
        </w:rPr>
      </w:pPr>
    </w:p>
    <w:p w14:paraId="08101019" w14:textId="77777777" w:rsidR="00551F03" w:rsidRPr="0032190F" w:rsidRDefault="00551F03" w:rsidP="00426FF9">
      <w:pPr>
        <w:pStyle w:val="Heading1"/>
      </w:pPr>
      <w:bookmarkStart w:id="4844" w:name="Sit_San_Bernadino_Briona"/>
      <w:r w:rsidRPr="0032190F">
        <w:lastRenderedPageBreak/>
        <w:t>SAN BERNADINO DI BRIONA</w:t>
      </w:r>
    </w:p>
    <w:bookmarkEnd w:id="4844"/>
    <w:p w14:paraId="6B463512" w14:textId="77777777" w:rsidR="00551F03" w:rsidRPr="0032190F" w:rsidRDefault="00551F03" w:rsidP="00242C0F">
      <w:pPr>
        <w:jc w:val="both"/>
        <w:rPr>
          <w:lang w:val="fr-FR"/>
        </w:rPr>
      </w:pPr>
    </w:p>
    <w:p w14:paraId="7F6ED0E5" w14:textId="77777777" w:rsidR="00551F03" w:rsidRPr="0032190F" w:rsidRDefault="00551F03" w:rsidP="00242C0F">
      <w:pPr>
        <w:jc w:val="both"/>
        <w:rPr>
          <w:lang w:val="fr-FR"/>
        </w:rPr>
      </w:pPr>
      <w:r w:rsidRPr="0032190F">
        <w:rPr>
          <w:lang w:val="fr-FR"/>
        </w:rPr>
        <w:t>Grande nécropole datant du deuxième moitié du VI</w:t>
      </w:r>
      <w:r w:rsidRPr="0032190F">
        <w:rPr>
          <w:vertAlign w:val="superscript"/>
          <w:lang w:val="fr-FR"/>
        </w:rPr>
        <w:t xml:space="preserve">ème </w:t>
      </w:r>
      <w:r w:rsidRPr="0032190F">
        <w:rPr>
          <w:lang w:val="fr-FR"/>
        </w:rPr>
        <w:t>-début du V</w:t>
      </w:r>
      <w:r w:rsidRPr="0032190F">
        <w:rPr>
          <w:vertAlign w:val="superscript"/>
          <w:lang w:val="fr-FR"/>
        </w:rPr>
        <w:t>ème</w:t>
      </w:r>
      <w:r w:rsidRPr="0032190F">
        <w:rPr>
          <w:lang w:val="fr-FR"/>
        </w:rPr>
        <w:t xml:space="preserve"> s. av. J.-C. (BIB 2310)</w:t>
      </w:r>
    </w:p>
    <w:p w14:paraId="5950EDFB" w14:textId="77777777" w:rsidR="00551F03" w:rsidRPr="0032190F" w:rsidRDefault="00551F03" w:rsidP="00242C0F">
      <w:pPr>
        <w:jc w:val="both"/>
        <w:rPr>
          <w:lang w:val="fr-FR"/>
        </w:rPr>
      </w:pPr>
    </w:p>
    <w:p w14:paraId="10C69BB7" w14:textId="77777777" w:rsidR="00551F03" w:rsidRPr="0032190F" w:rsidRDefault="00551F03" w:rsidP="00426FF9">
      <w:pPr>
        <w:pStyle w:val="Heading1"/>
      </w:pPr>
      <w:bookmarkStart w:id="4845" w:name="Sit_Pombia"/>
      <w:r w:rsidRPr="0032190F">
        <w:t>POMBIA</w:t>
      </w:r>
    </w:p>
    <w:bookmarkEnd w:id="4845"/>
    <w:p w14:paraId="2E5073AE" w14:textId="77777777" w:rsidR="00551F03" w:rsidRPr="0032190F" w:rsidRDefault="00551F03" w:rsidP="00242C0F">
      <w:pPr>
        <w:jc w:val="both"/>
        <w:rPr>
          <w:lang w:val="fr-FR"/>
        </w:rPr>
      </w:pPr>
    </w:p>
    <w:p w14:paraId="5F729687" w14:textId="77777777" w:rsidR="00551F03" w:rsidRPr="00566234" w:rsidRDefault="00551F03" w:rsidP="00551F03">
      <w:pPr>
        <w:jc w:val="both"/>
        <w:rPr>
          <w:lang w:val="es-ES"/>
        </w:rPr>
      </w:pPr>
      <w:r w:rsidRPr="0032190F">
        <w:rPr>
          <w:lang w:val="fr-FR"/>
        </w:rPr>
        <w:t>Grande nécropole datant du VI</w:t>
      </w:r>
      <w:r w:rsidRPr="0032190F">
        <w:rPr>
          <w:vertAlign w:val="superscript"/>
          <w:lang w:val="fr-FR"/>
        </w:rPr>
        <w:t xml:space="preserve">ème </w:t>
      </w:r>
      <w:r w:rsidRPr="0032190F">
        <w:rPr>
          <w:lang w:val="fr-FR"/>
        </w:rPr>
        <w:t>- V</w:t>
      </w:r>
      <w:r w:rsidRPr="0032190F">
        <w:rPr>
          <w:vertAlign w:val="superscript"/>
          <w:lang w:val="fr-FR"/>
        </w:rPr>
        <w:t>ème</w:t>
      </w:r>
      <w:r w:rsidRPr="0032190F">
        <w:rPr>
          <w:lang w:val="fr-FR"/>
        </w:rPr>
        <w:t xml:space="preserve"> s. av. </w:t>
      </w:r>
      <w:r w:rsidRPr="00566234">
        <w:rPr>
          <w:lang w:val="es-ES"/>
        </w:rPr>
        <w:t>J.-C. (BIB 2310)</w:t>
      </w:r>
      <w:r w:rsidR="00333175" w:rsidRPr="00566234">
        <w:rPr>
          <w:lang w:val="es-ES"/>
        </w:rPr>
        <w:t xml:space="preserve"> v. Golasecca</w:t>
      </w:r>
    </w:p>
    <w:p w14:paraId="4A059B59" w14:textId="77777777" w:rsidR="00551F03" w:rsidRPr="00566234" w:rsidRDefault="00551F03" w:rsidP="00242C0F">
      <w:pPr>
        <w:jc w:val="both"/>
        <w:rPr>
          <w:lang w:val="es-ES"/>
        </w:rPr>
      </w:pPr>
    </w:p>
    <w:p w14:paraId="54258B29" w14:textId="77777777" w:rsidR="003C750B" w:rsidRPr="00426FF9" w:rsidRDefault="003C750B" w:rsidP="00426FF9">
      <w:pPr>
        <w:pStyle w:val="Heading1"/>
        <w:rPr>
          <w:lang w:val="es-ES"/>
        </w:rPr>
      </w:pPr>
      <w:bookmarkStart w:id="4846" w:name="Sit_Ameno"/>
      <w:r w:rsidRPr="00426FF9">
        <w:rPr>
          <w:lang w:val="es-ES"/>
        </w:rPr>
        <w:t>AMENO</w:t>
      </w:r>
    </w:p>
    <w:bookmarkEnd w:id="4846"/>
    <w:p w14:paraId="3F5877F7" w14:textId="77777777" w:rsidR="00D1366F" w:rsidRPr="00566234" w:rsidRDefault="00D1366F" w:rsidP="00242C0F">
      <w:pPr>
        <w:rPr>
          <w:lang w:val="es-ES"/>
        </w:rPr>
      </w:pPr>
    </w:p>
    <w:p w14:paraId="3FFF10ED" w14:textId="77777777" w:rsidR="00C326E3" w:rsidRPr="0032190F" w:rsidRDefault="003C750B" w:rsidP="00CB0A46">
      <w:pPr>
        <w:jc w:val="both"/>
        <w:rPr>
          <w:lang w:val="fr-FR"/>
        </w:rPr>
      </w:pPr>
      <w:r w:rsidRPr="0032190F">
        <w:rPr>
          <w:lang w:val="fr-FR"/>
        </w:rPr>
        <w:t>Nécropole</w:t>
      </w:r>
      <w:r w:rsidR="00551F03" w:rsidRPr="0032190F">
        <w:rPr>
          <w:lang w:val="fr-FR"/>
        </w:rPr>
        <w:t xml:space="preserve"> </w:t>
      </w:r>
      <w:r w:rsidR="00C258F2" w:rsidRPr="0032190F">
        <w:rPr>
          <w:lang w:val="fr-FR"/>
        </w:rPr>
        <w:t>d’Italie du Nord (Piémont)</w:t>
      </w:r>
      <w:r w:rsidRPr="0032190F">
        <w:rPr>
          <w:lang w:val="fr-FR"/>
        </w:rPr>
        <w:t xml:space="preserve">. </w:t>
      </w:r>
    </w:p>
    <w:p w14:paraId="373937E7" w14:textId="77777777" w:rsidR="000B41C5" w:rsidRDefault="000B41C5" w:rsidP="00CB0A46">
      <w:pPr>
        <w:jc w:val="both"/>
        <w:rPr>
          <w:lang w:val="fr-FR"/>
        </w:rPr>
      </w:pPr>
    </w:p>
    <w:p w14:paraId="292270A9" w14:textId="77777777" w:rsidR="000B41C5" w:rsidRDefault="000B41C5" w:rsidP="000B41C5">
      <w:pPr>
        <w:pStyle w:val="Heading2"/>
      </w:pPr>
      <w:r>
        <w:t>Céramiques</w:t>
      </w:r>
    </w:p>
    <w:p w14:paraId="2948D1C5" w14:textId="77777777" w:rsidR="000B41C5" w:rsidRDefault="000B41C5" w:rsidP="00CB0A46">
      <w:pPr>
        <w:jc w:val="both"/>
        <w:rPr>
          <w:lang w:val="fr-FR"/>
        </w:rPr>
      </w:pPr>
    </w:p>
    <w:p w14:paraId="69A44C41" w14:textId="77777777" w:rsidR="000B41C5" w:rsidRPr="004F3B40" w:rsidRDefault="000B41C5" w:rsidP="000B41C5">
      <w:pPr>
        <w:pStyle w:val="Heading3"/>
      </w:pPr>
      <w:r w:rsidRPr="004F3B40">
        <w:t>Décors</w:t>
      </w:r>
    </w:p>
    <w:p w14:paraId="5F0E43B6" w14:textId="77777777" w:rsidR="000B41C5" w:rsidRPr="004F3B40" w:rsidRDefault="000B41C5" w:rsidP="000B41C5">
      <w:pPr>
        <w:rPr>
          <w:lang w:val="fr-FR"/>
        </w:rPr>
      </w:pPr>
    </w:p>
    <w:p w14:paraId="41487EC0" w14:textId="77777777" w:rsidR="000B41C5" w:rsidRDefault="000B41C5" w:rsidP="000B41C5">
      <w:pPr>
        <w:rPr>
          <w:lang w:val="fr-FR"/>
        </w:rPr>
      </w:pPr>
      <w:r w:rsidRPr="0032190F">
        <w:rPr>
          <w:lang w:val="fr-FR"/>
        </w:rPr>
        <w:t xml:space="preserve">Les représentations de la nécropole d’Ameno, ont été comparées aux décors figuratifs </w:t>
      </w:r>
      <w:r>
        <w:rPr>
          <w:lang w:val="fr-FR"/>
        </w:rPr>
        <w:t>BF</w:t>
      </w:r>
      <w:r w:rsidRPr="0032190F">
        <w:rPr>
          <w:lang w:val="fr-FR"/>
        </w:rPr>
        <w:t xml:space="preserve"> 3b de France par Louis et Taffanel (BIB 1872 p. 3)</w:t>
      </w:r>
    </w:p>
    <w:p w14:paraId="1533593B" w14:textId="77777777" w:rsidR="000B41C5" w:rsidRPr="000B41C5" w:rsidRDefault="000B41C5" w:rsidP="000B41C5">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71"/>
        <w:gridCol w:w="2223"/>
      </w:tblGrid>
      <w:tr w:rsidR="000B41C5" w14:paraId="16D17E19" w14:textId="77777777" w:rsidTr="00C35EA7">
        <w:trPr>
          <w:jc w:val="center"/>
        </w:trPr>
        <w:tc>
          <w:tcPr>
            <w:tcW w:w="4871" w:type="dxa"/>
          </w:tcPr>
          <w:p w14:paraId="6DF2D8DD" w14:textId="77777777" w:rsidR="000B41C5" w:rsidRPr="00C35EA7" w:rsidRDefault="000B41C5" w:rsidP="00C61151">
            <w:pPr>
              <w:rPr>
                <w:lang w:val="fr-FR"/>
              </w:rPr>
            </w:pPr>
            <w:r w:rsidRPr="00C35EA7">
              <w:rPr>
                <w:lang w:val="fr-FR"/>
              </w:rPr>
              <w:t>urnes à corps biconique globuleux et à décor réalisés à la cordelette (</w:t>
            </w:r>
            <w:r w:rsidRPr="00C35EA7">
              <w:rPr>
                <w:i/>
                <w:lang w:val="fr-FR"/>
              </w:rPr>
              <w:t>cordicella</w:t>
            </w:r>
            <w:r w:rsidRPr="00C35EA7">
              <w:rPr>
                <w:lang w:val="fr-FR"/>
              </w:rPr>
              <w:t>) avec une face divisée en décors métopaux (</w:t>
            </w:r>
            <w:r w:rsidRPr="00C35EA7">
              <w:rPr>
                <w:i/>
                <w:lang w:val="fr-FR"/>
              </w:rPr>
              <w:t>una fascia suddivisa in riquadri metopali</w:t>
            </w:r>
            <w:r w:rsidRPr="00C35EA7">
              <w:rPr>
                <w:lang w:val="fr-FR"/>
              </w:rPr>
              <w:t>) à l’intérieur desquels on trouve des figures de chevaux</w:t>
            </w:r>
          </w:p>
        </w:tc>
        <w:tc>
          <w:tcPr>
            <w:tcW w:w="2223" w:type="dxa"/>
          </w:tcPr>
          <w:p w14:paraId="18768B7A" w14:textId="6FD18272" w:rsidR="000B41C5" w:rsidRDefault="00000000" w:rsidP="00C61151">
            <w:hyperlink r:id="rId11929" w:anchor="Sit_Ameno_sectF_t70" w:history="1">
              <w:r w:rsidR="000B41C5" w:rsidRPr="00647842">
                <w:rPr>
                  <w:rStyle w:val="Hyperlink"/>
                </w:rPr>
                <w:t>t_</w:t>
              </w:r>
              <w:r w:rsidR="000B41C5">
                <w:rPr>
                  <w:rStyle w:val="Hyperlink"/>
                </w:rPr>
                <w:t>70,</w:t>
              </w:r>
            </w:hyperlink>
            <w:hyperlink r:id="rId11930" w:anchor="Sit_Ameno_sectF_t89" w:history="1">
              <w:r w:rsidR="000B41C5" w:rsidRPr="00647842">
                <w:rPr>
                  <w:rStyle w:val="Hyperlink"/>
                </w:rPr>
                <w:t>t_</w:t>
              </w:r>
              <w:r w:rsidR="000B41C5">
                <w:rPr>
                  <w:rStyle w:val="Hyperlink"/>
                </w:rPr>
                <w:t>89,</w:t>
              </w:r>
            </w:hyperlink>
            <w:hyperlink r:id="rId11931" w:anchor="Sit_Ameno_sectF_t92" w:history="1">
              <w:r w:rsidR="000B41C5" w:rsidRPr="00647842">
                <w:rPr>
                  <w:rStyle w:val="Hyperlink"/>
                </w:rPr>
                <w:t>t_</w:t>
              </w:r>
              <w:r w:rsidR="000B41C5">
                <w:rPr>
                  <w:rStyle w:val="Hyperlink"/>
                </w:rPr>
                <w:t>92,</w:t>
              </w:r>
            </w:hyperlink>
            <w:hyperlink r:id="rId11932" w:anchor="Sit_Ameno_sectF_t97" w:history="1">
              <w:r w:rsidR="000B41C5" w:rsidRPr="00647842">
                <w:rPr>
                  <w:rStyle w:val="Hyperlink"/>
                </w:rPr>
                <w:t>t_</w:t>
              </w:r>
              <w:r w:rsidR="000B41C5">
                <w:rPr>
                  <w:rStyle w:val="Hyperlink"/>
                </w:rPr>
                <w:t>97</w:t>
              </w:r>
            </w:hyperlink>
          </w:p>
        </w:tc>
      </w:tr>
    </w:tbl>
    <w:p w14:paraId="7DDF3016" w14:textId="77777777" w:rsidR="000B41C5" w:rsidRPr="0032190F" w:rsidRDefault="000B41C5" w:rsidP="000B41C5">
      <w:pPr>
        <w:jc w:val="both"/>
        <w:rPr>
          <w:lang w:val="fr-FR"/>
        </w:rPr>
      </w:pPr>
      <w:r w:rsidRPr="0032190F">
        <w:rPr>
          <w:lang w:val="fr-FR"/>
        </w:rPr>
        <w:t xml:space="preserve"> (BIB 2128 p. 396 et BIB 2170 p. 417). </w:t>
      </w:r>
    </w:p>
    <w:p w14:paraId="7644C63B" w14:textId="77777777" w:rsidR="000B41C5" w:rsidRPr="0032190F" w:rsidRDefault="000B41C5" w:rsidP="000B41C5">
      <w:pPr>
        <w:jc w:val="both"/>
        <w:rPr>
          <w:lang w:val="fr-FR"/>
        </w:rPr>
      </w:pPr>
    </w:p>
    <w:p w14:paraId="4775CA95" w14:textId="0CA1B7F4" w:rsidR="000B41C5" w:rsidRPr="0032190F" w:rsidRDefault="000B41C5" w:rsidP="000B41C5">
      <w:pPr>
        <w:jc w:val="both"/>
        <w:rPr>
          <w:lang w:val="fr-FR"/>
        </w:rPr>
      </w:pPr>
      <w:r w:rsidRPr="0032190F">
        <w:rPr>
          <w:lang w:val="fr-FR"/>
        </w:rPr>
        <w:t xml:space="preserve">Sans objets associés, la datation de ces vases est problématique (G I A 1 ou G I A 2), l’exemplaire de la tombe de </w:t>
      </w:r>
      <w:hyperlink r:id="rId11933" w:anchor="Sit_Gajaccio" w:history="1">
        <w:r w:rsidRPr="0032190F">
          <w:rPr>
            <w:rStyle w:val="Hyperlink"/>
            <w:lang w:val="fr-FR"/>
          </w:rPr>
          <w:t>Gajaccio</w:t>
        </w:r>
      </w:hyperlink>
      <w:r w:rsidRPr="0032190F">
        <w:rPr>
          <w:lang w:val="fr-FR"/>
        </w:rPr>
        <w:t xml:space="preserve"> constitue l’unique point de référence chronologique pour les urnes décorées en panneaux (</w:t>
      </w:r>
      <w:r w:rsidRPr="0032190F">
        <w:rPr>
          <w:i/>
          <w:lang w:val="fr-FR"/>
        </w:rPr>
        <w:t>decorazione entro riquadri metopali</w:t>
      </w:r>
      <w:r w:rsidRPr="0032190F">
        <w:rPr>
          <w:lang w:val="fr-FR"/>
        </w:rPr>
        <w:t xml:space="preserve">) (BIB 2170 p. 418) </w:t>
      </w:r>
    </w:p>
    <w:p w14:paraId="0CE9876E" w14:textId="77777777" w:rsidR="000B41C5" w:rsidRPr="0032190F" w:rsidRDefault="000B41C5" w:rsidP="000B41C5">
      <w:pPr>
        <w:jc w:val="both"/>
        <w:rPr>
          <w:lang w:val="fr-FR"/>
        </w:rPr>
      </w:pPr>
    </w:p>
    <w:p w14:paraId="75FD3D81" w14:textId="77777777" w:rsidR="000B41C5" w:rsidRDefault="000B41C5" w:rsidP="000B41C5">
      <w:pPr>
        <w:jc w:val="both"/>
        <w:rPr>
          <w:lang w:val="fr-FR"/>
        </w:rPr>
      </w:pPr>
      <w:r w:rsidRPr="0032190F">
        <w:rPr>
          <w:lang w:val="fr-FR"/>
        </w:rPr>
        <w:t>Il y a également des décors de chevrons incisés (</w:t>
      </w:r>
      <w:r w:rsidRPr="0032190F">
        <w:rPr>
          <w:i/>
          <w:lang w:val="fr-FR"/>
        </w:rPr>
        <w:t>l'orna to è chiuso da una fascia di denti di lupo con coppella al vertice e coppel la agli angoli</w:t>
      </w:r>
      <w:r w:rsidRPr="0032190F">
        <w:rPr>
          <w:lang w:val="fr-FR"/>
        </w:rPr>
        <w:t>) (BIB 2128 p. 396)</w:t>
      </w:r>
    </w:p>
    <w:p w14:paraId="0F2D870F" w14:textId="77777777" w:rsidR="000B41C5" w:rsidRDefault="000B41C5" w:rsidP="00CB0A46">
      <w:pPr>
        <w:jc w:val="both"/>
        <w:rPr>
          <w:lang w:val="fr-FR"/>
        </w:rPr>
      </w:pPr>
    </w:p>
    <w:p w14:paraId="60A31467" w14:textId="77777777" w:rsidR="000B41C5" w:rsidRDefault="000B41C5" w:rsidP="00CB0A46">
      <w:pPr>
        <w:jc w:val="both"/>
        <w:rPr>
          <w:lang w:val="fr-FR"/>
        </w:rPr>
      </w:pPr>
    </w:p>
    <w:p w14:paraId="6B5297F8" w14:textId="77777777" w:rsidR="000B41C5" w:rsidRPr="0032190F" w:rsidRDefault="000B41C5" w:rsidP="000B41C5">
      <w:pPr>
        <w:pStyle w:val="Heading2"/>
      </w:pPr>
      <w:r>
        <w:t>Sectorisation</w:t>
      </w:r>
    </w:p>
    <w:p w14:paraId="5A9CFC27" w14:textId="77777777" w:rsidR="002D703C" w:rsidRDefault="002D703C" w:rsidP="00CB0A46">
      <w:pPr>
        <w:jc w:val="both"/>
        <w:rPr>
          <w:lang w:val="fr-FR"/>
        </w:rPr>
      </w:pPr>
    </w:p>
    <w:p w14:paraId="53825622" w14:textId="04CD30D5" w:rsidR="000B41C5" w:rsidRDefault="000B41C5" w:rsidP="00CB0A46">
      <w:pPr>
        <w:jc w:val="both"/>
        <w:rPr>
          <w:lang w:val="fr-FR"/>
        </w:rPr>
      </w:pPr>
      <w:r w:rsidRPr="0032190F">
        <w:rPr>
          <w:lang w:val="fr-FR"/>
        </w:rPr>
        <w:t xml:space="preserve">Le </w:t>
      </w:r>
      <w:hyperlink r:id="rId11934" w:anchor="Sit_Ameno_sectF" w:history="1">
        <w:r w:rsidRPr="000B41C5">
          <w:rPr>
            <w:rStyle w:val="Hyperlink"/>
            <w:lang w:val="fr-FR"/>
          </w:rPr>
          <w:t>secteur F</w:t>
        </w:r>
      </w:hyperlink>
      <w:r w:rsidRPr="0032190F">
        <w:rPr>
          <w:lang w:val="fr-FR"/>
        </w:rPr>
        <w:t xml:space="preserve"> à livré différents décors figuratifs (sur céramique, objet en métal, etc.) du début de l’âge du Fer (Fer 1) (BIB 1880).</w:t>
      </w:r>
      <w:r>
        <w:rPr>
          <w:lang w:val="fr-FR"/>
        </w:rPr>
        <w:t xml:space="preserve"> </w:t>
      </w:r>
      <w:r w:rsidRPr="0032190F">
        <w:rPr>
          <w:lang w:val="fr-FR"/>
        </w:rPr>
        <w:t>Les aires A, B et E sont attribuées à la fin VII</w:t>
      </w:r>
      <w:r w:rsidRPr="0032190F">
        <w:rPr>
          <w:vertAlign w:val="superscript"/>
          <w:lang w:val="fr-FR"/>
        </w:rPr>
        <w:t>ème</w:t>
      </w:r>
      <w:r w:rsidRPr="0032190F">
        <w:rPr>
          <w:lang w:val="fr-FR"/>
        </w:rPr>
        <w:t>- début du V</w:t>
      </w:r>
      <w:r w:rsidRPr="0032190F">
        <w:rPr>
          <w:vertAlign w:val="superscript"/>
          <w:lang w:val="fr-FR"/>
        </w:rPr>
        <w:t>ème</w:t>
      </w:r>
      <w:r w:rsidRPr="0032190F">
        <w:rPr>
          <w:lang w:val="fr-FR"/>
        </w:rPr>
        <w:t xml:space="preserve"> s. av. J.-C. (BIB 2310)</w:t>
      </w:r>
    </w:p>
    <w:p w14:paraId="4A2F3AC1" w14:textId="77777777" w:rsidR="000B41C5" w:rsidRPr="0032190F" w:rsidRDefault="000B41C5" w:rsidP="00CB0A46">
      <w:pPr>
        <w:jc w:val="both"/>
        <w:rPr>
          <w:lang w:val="fr-FR"/>
        </w:rPr>
      </w:pPr>
    </w:p>
    <w:p w14:paraId="10EDE73E" w14:textId="77777777" w:rsidR="00647842" w:rsidRPr="0032190F" w:rsidRDefault="00647842" w:rsidP="000B41C5">
      <w:pPr>
        <w:pStyle w:val="Heading3"/>
      </w:pPr>
      <w:bookmarkStart w:id="4847" w:name="Sit_Ameno_sectF"/>
      <w:r w:rsidRPr="0032190F">
        <w:t>Secteur F</w:t>
      </w:r>
    </w:p>
    <w:bookmarkEnd w:id="4847"/>
    <w:p w14:paraId="11CCE2EF" w14:textId="77777777" w:rsidR="00647842" w:rsidRPr="0032190F" w:rsidRDefault="00647842" w:rsidP="00CB0A46">
      <w:pPr>
        <w:jc w:val="both"/>
        <w:rPr>
          <w:sz w:val="20"/>
          <w:lang w:val="fr-FR"/>
        </w:rPr>
      </w:pPr>
      <w:r w:rsidRPr="0032190F">
        <w:rPr>
          <w:sz w:val="20"/>
          <w:lang w:val="fr-FR"/>
        </w:rPr>
        <w:t>Nécropole F d’Ameno (BIB 2128 et BIB 2170 p. 417)</w:t>
      </w:r>
    </w:p>
    <w:p w14:paraId="7C2AA125" w14:textId="77777777" w:rsidR="00647842" w:rsidRPr="0032190F" w:rsidRDefault="00647842" w:rsidP="00CB0A46">
      <w:pPr>
        <w:jc w:val="both"/>
        <w:rPr>
          <w:lang w:val="fr-FR"/>
        </w:rPr>
      </w:pPr>
    </w:p>
    <w:p w14:paraId="0A74FCBC" w14:textId="0F30E4DF" w:rsidR="00647842" w:rsidRPr="0032190F" w:rsidRDefault="00647842" w:rsidP="00647842">
      <w:pPr>
        <w:jc w:val="both"/>
        <w:rPr>
          <w:lang w:val="fr-FR"/>
        </w:rPr>
      </w:pPr>
      <w:r w:rsidRPr="0032190F">
        <w:rPr>
          <w:lang w:val="fr-FR"/>
        </w:rPr>
        <w:t xml:space="preserve">La nécropole F d’Ameno a fourni de la documentation importante pour la définition du </w:t>
      </w:r>
      <w:hyperlink r:id="rId11935" w:anchor="Cul_Golasecca_IA" w:history="1">
        <w:r w:rsidRPr="0032190F">
          <w:rPr>
            <w:rStyle w:val="Hyperlink"/>
            <w:lang w:val="fr-FR"/>
          </w:rPr>
          <w:t>Golasecca I A 1</w:t>
        </w:r>
      </w:hyperlink>
      <w:r w:rsidR="00DE360B" w:rsidRPr="0032190F">
        <w:rPr>
          <w:lang w:val="fr-FR"/>
        </w:rPr>
        <w:t>pour l’aire occidentale du Golasecca et présente des éléments de la phase suivante</w:t>
      </w:r>
      <w:r w:rsidRPr="0032190F">
        <w:rPr>
          <w:lang w:val="fr-FR"/>
        </w:rPr>
        <w:t xml:space="preserve"> avec :</w:t>
      </w:r>
    </w:p>
    <w:p w14:paraId="4510682D" w14:textId="77777777" w:rsidR="00647842" w:rsidRPr="0032190F" w:rsidRDefault="00647842" w:rsidP="00647842">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3"/>
        <w:gridCol w:w="6838"/>
        <w:gridCol w:w="1490"/>
      </w:tblGrid>
      <w:tr w:rsidR="00647842" w14:paraId="501C97CD" w14:textId="77777777" w:rsidTr="00C35EA7">
        <w:trPr>
          <w:jc w:val="center"/>
        </w:trPr>
        <w:tc>
          <w:tcPr>
            <w:tcW w:w="943" w:type="dxa"/>
            <w:vMerge w:val="restart"/>
            <w:vAlign w:val="center"/>
          </w:tcPr>
          <w:p w14:paraId="217962D0" w14:textId="49C10AF9" w:rsidR="00647842" w:rsidRDefault="00000000" w:rsidP="00C35EA7">
            <w:pPr>
              <w:jc w:val="center"/>
            </w:pPr>
            <w:hyperlink r:id="rId11936" w:anchor="Cul_Golasecca_IA1" w:history="1">
              <w:r w:rsidR="00333175">
                <w:rPr>
                  <w:rStyle w:val="Hyperlink"/>
                </w:rPr>
                <w:t>G I</w:t>
              </w:r>
              <w:r w:rsidR="00647842" w:rsidRPr="00647842">
                <w:rPr>
                  <w:rStyle w:val="Hyperlink"/>
                </w:rPr>
                <w:t>A1</w:t>
              </w:r>
            </w:hyperlink>
          </w:p>
        </w:tc>
        <w:tc>
          <w:tcPr>
            <w:tcW w:w="6838" w:type="dxa"/>
          </w:tcPr>
          <w:p w14:paraId="48D07E95" w14:textId="77777777" w:rsidR="00647842" w:rsidRPr="00C35EA7" w:rsidRDefault="00647842" w:rsidP="00C35EA7">
            <w:pPr>
              <w:jc w:val="both"/>
              <w:rPr>
                <w:i/>
                <w:lang w:val="fr-FR"/>
              </w:rPr>
            </w:pPr>
            <w:r w:rsidRPr="00C35EA7">
              <w:rPr>
                <w:lang w:val="fr-FR"/>
              </w:rPr>
              <w:t>fibule à arc dilaté</w:t>
            </w:r>
          </w:p>
          <w:p w14:paraId="0194FCBD" w14:textId="77777777" w:rsidR="00647842" w:rsidRPr="00C35EA7" w:rsidRDefault="00647842" w:rsidP="00C35EA7">
            <w:pPr>
              <w:jc w:val="both"/>
              <w:rPr>
                <w:sz w:val="20"/>
                <w:lang w:val="fr-FR"/>
              </w:rPr>
            </w:pPr>
            <w:r w:rsidRPr="00C35EA7">
              <w:rPr>
                <w:i/>
                <w:sz w:val="20"/>
                <w:lang w:val="fr-FR"/>
              </w:rPr>
              <w:t>fibule ad arco ingrossato</w:t>
            </w:r>
          </w:p>
        </w:tc>
        <w:tc>
          <w:tcPr>
            <w:tcW w:w="1490" w:type="dxa"/>
          </w:tcPr>
          <w:p w14:paraId="4BB093A2" w14:textId="7F9B93BD" w:rsidR="00647842" w:rsidRDefault="00000000" w:rsidP="00C35EA7">
            <w:pPr>
              <w:jc w:val="both"/>
            </w:pPr>
            <w:hyperlink r:id="rId11937" w:anchor="Sit_Ameno_sectF_t87" w:history="1">
              <w:r w:rsidR="00647842" w:rsidRPr="00647842">
                <w:rPr>
                  <w:rStyle w:val="Hyperlink"/>
                </w:rPr>
                <w:t>t_87</w:t>
              </w:r>
            </w:hyperlink>
            <w:r w:rsidR="00647842">
              <w:t xml:space="preserve">, </w:t>
            </w:r>
            <w:hyperlink r:id="rId11938" w:anchor="Sit_Ameno_sectF_t138" w:history="1">
              <w:r w:rsidR="00647842" w:rsidRPr="00647842">
                <w:rPr>
                  <w:rStyle w:val="Hyperlink"/>
                </w:rPr>
                <w:t>t_</w:t>
              </w:r>
              <w:r w:rsidR="00647842">
                <w:rPr>
                  <w:rStyle w:val="Hyperlink"/>
                </w:rPr>
                <w:t>138</w:t>
              </w:r>
            </w:hyperlink>
            <w:r w:rsidR="00647842">
              <w:t>,</w:t>
            </w:r>
          </w:p>
        </w:tc>
      </w:tr>
      <w:tr w:rsidR="00647842" w14:paraId="5902E21A" w14:textId="77777777" w:rsidTr="00C35EA7">
        <w:trPr>
          <w:jc w:val="center"/>
        </w:trPr>
        <w:tc>
          <w:tcPr>
            <w:tcW w:w="943" w:type="dxa"/>
            <w:vMerge/>
            <w:vAlign w:val="center"/>
          </w:tcPr>
          <w:p w14:paraId="73F872A1" w14:textId="77777777" w:rsidR="00647842" w:rsidRDefault="00647842" w:rsidP="00C35EA7">
            <w:pPr>
              <w:jc w:val="center"/>
            </w:pPr>
          </w:p>
        </w:tc>
        <w:tc>
          <w:tcPr>
            <w:tcW w:w="6838" w:type="dxa"/>
          </w:tcPr>
          <w:p w14:paraId="1D527E8E" w14:textId="3922F144" w:rsidR="00647842" w:rsidRPr="00C35EA7" w:rsidRDefault="00647842" w:rsidP="00C35EA7">
            <w:pPr>
              <w:jc w:val="both"/>
              <w:rPr>
                <w:lang w:val="fr-FR"/>
              </w:rPr>
            </w:pPr>
            <w:r w:rsidRPr="00C35EA7">
              <w:rPr>
                <w:lang w:val="fr-FR"/>
              </w:rPr>
              <w:t xml:space="preserve">urne biconique à quatre languettes sur le diamètre maximum (≈ </w:t>
            </w:r>
            <w:r w:rsidRPr="00C35EA7">
              <w:rPr>
                <w:lang w:val="fr-FR"/>
              </w:rPr>
              <w:lastRenderedPageBreak/>
              <w:t xml:space="preserve">urnes de type </w:t>
            </w:r>
            <w:hyperlink r:id="rId11939" w:anchor="Cul_Este_I" w:history="1">
              <w:r w:rsidRPr="00C35EA7">
                <w:rPr>
                  <w:rStyle w:val="Hyperlink"/>
                  <w:lang w:val="fr-FR"/>
                </w:rPr>
                <w:t>Este I</w:t>
              </w:r>
            </w:hyperlink>
            <w:r w:rsidRPr="00C35EA7">
              <w:rPr>
                <w:lang w:val="fr-FR"/>
              </w:rPr>
              <w:t>)</w:t>
            </w:r>
          </w:p>
          <w:p w14:paraId="00CDCF01" w14:textId="77777777" w:rsidR="00647842" w:rsidRPr="00C35EA7" w:rsidRDefault="00647842" w:rsidP="00C35EA7">
            <w:pPr>
              <w:jc w:val="both"/>
              <w:rPr>
                <w:sz w:val="20"/>
                <w:lang w:val="es-ES"/>
              </w:rPr>
            </w:pPr>
            <w:r w:rsidRPr="00C35EA7">
              <w:rPr>
                <w:i/>
                <w:sz w:val="20"/>
                <w:lang w:val="es-ES"/>
              </w:rPr>
              <w:t>urne biconiche con quattro prese a linguetta lungo il diametro massimo</w:t>
            </w:r>
          </w:p>
        </w:tc>
        <w:tc>
          <w:tcPr>
            <w:tcW w:w="1490" w:type="dxa"/>
          </w:tcPr>
          <w:p w14:paraId="728AFC6D" w14:textId="508F3D7C" w:rsidR="00647842" w:rsidRDefault="00000000" w:rsidP="00C35EA7">
            <w:pPr>
              <w:jc w:val="both"/>
            </w:pPr>
            <w:hyperlink r:id="rId11940" w:anchor="Sit_Ameno_sectF_t109" w:history="1">
              <w:r w:rsidR="00647842" w:rsidRPr="00647842">
                <w:rPr>
                  <w:rStyle w:val="Hyperlink"/>
                </w:rPr>
                <w:t>t_</w:t>
              </w:r>
              <w:r w:rsidR="00647842">
                <w:rPr>
                  <w:rStyle w:val="Hyperlink"/>
                </w:rPr>
                <w:t>109</w:t>
              </w:r>
            </w:hyperlink>
            <w:r w:rsidR="00647842">
              <w:t>,</w:t>
            </w:r>
          </w:p>
        </w:tc>
      </w:tr>
      <w:tr w:rsidR="00647842" w14:paraId="0E2AFD9D" w14:textId="77777777" w:rsidTr="00C35EA7">
        <w:trPr>
          <w:jc w:val="center"/>
        </w:trPr>
        <w:tc>
          <w:tcPr>
            <w:tcW w:w="943" w:type="dxa"/>
            <w:vAlign w:val="center"/>
          </w:tcPr>
          <w:p w14:paraId="5EA8D23D" w14:textId="060A9711" w:rsidR="00647842" w:rsidRDefault="00000000" w:rsidP="00C35EA7">
            <w:pPr>
              <w:jc w:val="center"/>
            </w:pPr>
            <w:hyperlink r:id="rId11941" w:anchor="Cul_Golasecca_IA2" w:history="1">
              <w:r w:rsidR="00333175">
                <w:rPr>
                  <w:rStyle w:val="Hyperlink"/>
                </w:rPr>
                <w:t>G I</w:t>
              </w:r>
              <w:r w:rsidR="00647842" w:rsidRPr="00647842">
                <w:rPr>
                  <w:rStyle w:val="Hyperlink"/>
                </w:rPr>
                <w:t>A2</w:t>
              </w:r>
            </w:hyperlink>
          </w:p>
        </w:tc>
        <w:tc>
          <w:tcPr>
            <w:tcW w:w="6838" w:type="dxa"/>
          </w:tcPr>
          <w:p w14:paraId="0D96635A" w14:textId="77777777" w:rsidR="00647842" w:rsidRPr="00C35EA7" w:rsidRDefault="00647842" w:rsidP="00647842">
            <w:pPr>
              <w:rPr>
                <w:lang w:val="fr-FR"/>
              </w:rPr>
            </w:pPr>
            <w:r w:rsidRPr="00C35EA7">
              <w:rPr>
                <w:lang w:val="fr-FR"/>
              </w:rPr>
              <w:t xml:space="preserve">urne décorée par deux bandeaux de dents de loups à la cordelette et vase-couvercle décoré le long du bord à la cordelette </w:t>
            </w:r>
          </w:p>
          <w:p w14:paraId="5D6E2A77" w14:textId="77777777" w:rsidR="00647842" w:rsidRPr="00C35EA7" w:rsidRDefault="00647842" w:rsidP="00647842">
            <w:pPr>
              <w:rPr>
                <w:sz w:val="20"/>
                <w:lang w:val="es-ES"/>
              </w:rPr>
            </w:pPr>
            <w:r w:rsidRPr="00C35EA7">
              <w:rPr>
                <w:i/>
                <w:sz w:val="20"/>
                <w:lang w:val="es-ES"/>
              </w:rPr>
              <w:t>urne decorate con due fasce di denti di lupo a cordicella e di ciotole-coperchio decorate lungo il bordo sempre a cordicella</w:t>
            </w:r>
          </w:p>
        </w:tc>
        <w:tc>
          <w:tcPr>
            <w:tcW w:w="1490" w:type="dxa"/>
          </w:tcPr>
          <w:p w14:paraId="66600EF7" w14:textId="66736140" w:rsidR="00647842" w:rsidRDefault="00000000" w:rsidP="00C35EA7">
            <w:pPr>
              <w:jc w:val="both"/>
            </w:pPr>
            <w:hyperlink r:id="rId11942" w:anchor="Sit_Ameno_sectF_t133" w:history="1">
              <w:r w:rsidR="00647842" w:rsidRPr="00647842">
                <w:rPr>
                  <w:rStyle w:val="Hyperlink"/>
                </w:rPr>
                <w:t>t_</w:t>
              </w:r>
              <w:r w:rsidR="00647842">
                <w:rPr>
                  <w:rStyle w:val="Hyperlink"/>
                </w:rPr>
                <w:t>133</w:t>
              </w:r>
            </w:hyperlink>
            <w:r w:rsidR="00647842">
              <w:t xml:space="preserve">, </w:t>
            </w:r>
            <w:hyperlink r:id="rId11943" w:anchor="Sit_Ameno_sectF_t135" w:history="1">
              <w:r w:rsidR="00647842" w:rsidRPr="00647842">
                <w:rPr>
                  <w:rStyle w:val="Hyperlink"/>
                </w:rPr>
                <w:t>t_</w:t>
              </w:r>
              <w:r w:rsidR="00647842">
                <w:rPr>
                  <w:rStyle w:val="Hyperlink"/>
                </w:rPr>
                <w:t>135</w:t>
              </w:r>
            </w:hyperlink>
            <w:r w:rsidR="00647842">
              <w:t xml:space="preserve">, </w:t>
            </w:r>
          </w:p>
        </w:tc>
      </w:tr>
    </w:tbl>
    <w:p w14:paraId="22502862" w14:textId="77777777" w:rsidR="00647842" w:rsidRDefault="00647842" w:rsidP="00647842">
      <w:pPr>
        <w:jc w:val="both"/>
      </w:pPr>
      <w:r>
        <w:t>(BIB 2170 p. 417)</w:t>
      </w:r>
    </w:p>
    <w:p w14:paraId="782A01DA" w14:textId="77777777" w:rsidR="00647842" w:rsidRDefault="00647842" w:rsidP="00647842">
      <w:pPr>
        <w:jc w:val="both"/>
      </w:pPr>
    </w:p>
    <w:p w14:paraId="7E96089E" w14:textId="77777777" w:rsidR="000B41C5" w:rsidRPr="0032190F" w:rsidRDefault="000B41C5" w:rsidP="00C326E3">
      <w:pPr>
        <w:jc w:val="both"/>
        <w:rPr>
          <w:lang w:val="fr-FR"/>
        </w:rPr>
      </w:pPr>
    </w:p>
    <w:p w14:paraId="5CD5A27D" w14:textId="77777777" w:rsidR="00DE360B" w:rsidRPr="0032190F" w:rsidRDefault="00DE360B" w:rsidP="000B41C5">
      <w:pPr>
        <w:pStyle w:val="Heading4"/>
      </w:pPr>
      <w:r w:rsidRPr="0032190F">
        <w:t>Sépultures</w:t>
      </w:r>
    </w:p>
    <w:p w14:paraId="0AC77074" w14:textId="77777777" w:rsidR="00EA1D0D" w:rsidRPr="0032190F" w:rsidRDefault="00EA1D0D" w:rsidP="00EA1D0D">
      <w:pPr>
        <w:rPr>
          <w:lang w:val="fr-FR"/>
        </w:rPr>
      </w:pPr>
    </w:p>
    <w:p w14:paraId="2031B9DB" w14:textId="77777777" w:rsidR="00EA1D0D" w:rsidRPr="0032190F" w:rsidRDefault="00EA1D0D" w:rsidP="000B41C5">
      <w:pPr>
        <w:pStyle w:val="Heading5"/>
      </w:pPr>
      <w:bookmarkStart w:id="4848" w:name="Sit_Ameno_sectF_tB10"/>
      <w:r w:rsidRPr="0032190F">
        <w:t>tombe B 10</w:t>
      </w:r>
    </w:p>
    <w:bookmarkEnd w:id="4848"/>
    <w:p w14:paraId="2EB3C460" w14:textId="77777777" w:rsidR="00C258F2" w:rsidRPr="0032190F" w:rsidRDefault="00EA1D0D" w:rsidP="00C258F2">
      <w:pPr>
        <w:rPr>
          <w:lang w:val="fr-FR"/>
        </w:rPr>
      </w:pPr>
      <w:r w:rsidRPr="0032190F">
        <w:rPr>
          <w:lang w:val="fr-FR"/>
        </w:rPr>
        <w:t>[secteur F ?]</w:t>
      </w:r>
    </w:p>
    <w:p w14:paraId="41816B18" w14:textId="77777777" w:rsidR="00EA1D0D" w:rsidRPr="0032190F" w:rsidRDefault="00EA1D0D" w:rsidP="00C258F2">
      <w:pPr>
        <w:rPr>
          <w:lang w:val="fr-FR"/>
        </w:rPr>
      </w:pPr>
    </w:p>
    <w:p w14:paraId="1CF657DB" w14:textId="3E497CEB" w:rsidR="00EA1D0D" w:rsidRPr="0032190F" w:rsidRDefault="00EA1D0D" w:rsidP="00EA1D0D">
      <w:pPr>
        <w:jc w:val="both"/>
        <w:rPr>
          <w:lang w:val="fr-FR"/>
        </w:rPr>
      </w:pPr>
      <w:r w:rsidRPr="0032190F">
        <w:rPr>
          <w:lang w:val="fr-FR"/>
        </w:rPr>
        <w:t xml:space="preserve">L’urne est comparable à celle de la </w:t>
      </w:r>
      <w:hyperlink r:id="rId11944" w:anchor="Sit_Sculati_t12_1983" w:history="1">
        <w:r w:rsidRPr="0032190F">
          <w:rPr>
            <w:rStyle w:val="Hyperlink"/>
            <w:lang w:val="fr-FR"/>
          </w:rPr>
          <w:t>tombe 12/1983</w:t>
        </w:r>
      </w:hyperlink>
      <w:r w:rsidRPr="0032190F">
        <w:rPr>
          <w:lang w:val="fr-FR"/>
        </w:rPr>
        <w:t xml:space="preserve"> et </w:t>
      </w:r>
      <w:hyperlink r:id="rId11945" w:anchor="Sit_Sculati_t14_1983" w:history="1">
        <w:r w:rsidRPr="0032190F">
          <w:rPr>
            <w:rStyle w:val="Hyperlink"/>
            <w:lang w:val="fr-FR"/>
          </w:rPr>
          <w:t>tombe 14/1983</w:t>
        </w:r>
      </w:hyperlink>
      <w:r w:rsidRPr="0032190F">
        <w:rPr>
          <w:lang w:val="fr-FR"/>
        </w:rPr>
        <w:t xml:space="preserve"> de la nécropole</w:t>
      </w:r>
      <w:r w:rsidR="00C61151">
        <w:rPr>
          <w:lang w:val="fr-FR"/>
        </w:rPr>
        <w:t xml:space="preserve"> de la</w:t>
      </w:r>
      <w:r w:rsidRPr="0032190F">
        <w:rPr>
          <w:lang w:val="fr-FR"/>
        </w:rPr>
        <w:t xml:space="preserve"> </w:t>
      </w:r>
      <w:hyperlink r:id="rId11946" w:anchor="Sit_Sculati" w:history="1">
        <w:r w:rsidR="00C61151" w:rsidRPr="00C61151">
          <w:rPr>
            <w:rStyle w:val="Hyperlink"/>
            <w:lang w:val="fr-FR"/>
          </w:rPr>
          <w:t>Via Sculati</w:t>
        </w:r>
      </w:hyperlink>
      <w:r w:rsidRPr="0032190F">
        <w:rPr>
          <w:lang w:val="fr-FR"/>
        </w:rPr>
        <w:t xml:space="preserve">, à celle de la </w:t>
      </w:r>
      <w:hyperlink r:id="rId11947" w:anchor="Campagnola" w:history="1">
        <w:r w:rsidR="00C61151" w:rsidRPr="00C61151">
          <w:rPr>
            <w:rStyle w:val="Hyperlink"/>
            <w:lang w:val="fr-FR"/>
          </w:rPr>
          <w:t>Campagnola</w:t>
        </w:r>
      </w:hyperlink>
      <w:r w:rsidRPr="0032190F">
        <w:rPr>
          <w:lang w:val="fr-FR"/>
        </w:rPr>
        <w:t>, à celle de la tombe P/1877 de la ferme (</w:t>
      </w:r>
      <w:r w:rsidRPr="0032190F">
        <w:rPr>
          <w:i/>
          <w:lang w:val="fr-FR"/>
        </w:rPr>
        <w:t>cascina</w:t>
      </w:r>
      <w:r w:rsidRPr="0032190F">
        <w:rPr>
          <w:lang w:val="fr-FR"/>
        </w:rPr>
        <w:t xml:space="preserve">) Ramacci de </w:t>
      </w:r>
      <w:hyperlink r:id="rId11948" w:anchor="Sit_Castello_Ticino" w:history="1">
        <w:r w:rsidRPr="0032190F">
          <w:rPr>
            <w:rStyle w:val="Hyperlink"/>
            <w:lang w:val="fr-FR"/>
          </w:rPr>
          <w:t>Castell</w:t>
        </w:r>
        <w:r w:rsidR="003A4AC7" w:rsidRPr="0032190F">
          <w:rPr>
            <w:rStyle w:val="Hyperlink"/>
            <w:lang w:val="fr-FR"/>
          </w:rPr>
          <w:t>et</w:t>
        </w:r>
        <w:r w:rsidRPr="0032190F">
          <w:rPr>
            <w:rStyle w:val="Hyperlink"/>
            <w:lang w:val="fr-FR"/>
          </w:rPr>
          <w:t>o Ticino</w:t>
        </w:r>
      </w:hyperlink>
      <w:r w:rsidRPr="0032190F">
        <w:rPr>
          <w:lang w:val="fr-FR"/>
        </w:rPr>
        <w:t xml:space="preserve"> (BIB 2170 p. 421)</w:t>
      </w:r>
    </w:p>
    <w:p w14:paraId="319521C2" w14:textId="77777777" w:rsidR="00EA1D0D" w:rsidRPr="0032190F" w:rsidRDefault="00EA1D0D" w:rsidP="00C258F2">
      <w:pPr>
        <w:rPr>
          <w:lang w:val="fr-FR"/>
        </w:rPr>
      </w:pPr>
    </w:p>
    <w:p w14:paraId="413CE7F8" w14:textId="77777777" w:rsidR="00EA1D0D" w:rsidRPr="0032190F" w:rsidRDefault="00EA1D0D" w:rsidP="00C258F2">
      <w:pPr>
        <w:rPr>
          <w:lang w:val="fr-FR"/>
        </w:rPr>
      </w:pPr>
      <w:r w:rsidRPr="0032190F">
        <w:rPr>
          <w:lang w:val="fr-FR"/>
        </w:rPr>
        <w:t>(BIB 2170 p. 421)</w:t>
      </w:r>
    </w:p>
    <w:p w14:paraId="589BDC6D" w14:textId="77777777" w:rsidR="00EA1D0D" w:rsidRPr="0032190F" w:rsidRDefault="00EA1D0D" w:rsidP="00C258F2">
      <w:pPr>
        <w:rPr>
          <w:lang w:val="fr-FR"/>
        </w:rPr>
      </w:pPr>
    </w:p>
    <w:p w14:paraId="6E641870" w14:textId="77777777" w:rsidR="00C258F2" w:rsidRPr="0032190F" w:rsidRDefault="00C258F2" w:rsidP="000B41C5">
      <w:pPr>
        <w:pStyle w:val="Heading5"/>
      </w:pPr>
      <w:bookmarkStart w:id="4849" w:name="Sit_Ameno_sectF_t70"/>
      <w:r w:rsidRPr="0032190F">
        <w:t>tombe 70</w:t>
      </w:r>
    </w:p>
    <w:bookmarkEnd w:id="4849"/>
    <w:p w14:paraId="110A6E89" w14:textId="6350D375" w:rsidR="005A5D57" w:rsidRPr="0032190F" w:rsidRDefault="00C258F2" w:rsidP="00647842">
      <w:pPr>
        <w:jc w:val="both"/>
        <w:rPr>
          <w:lang w:val="fr-FR"/>
        </w:rPr>
      </w:pPr>
      <w:r w:rsidRPr="0032190F">
        <w:rPr>
          <w:lang w:val="fr-FR"/>
        </w:rPr>
        <w:t xml:space="preserve">Représentations de </w:t>
      </w:r>
      <w:hyperlink r:id="rId11949" w:anchor="Cul_Proto_Art_TAC_T_z_chev" w:history="1">
        <w:r w:rsidR="000B41C5" w:rsidRPr="000B41C5">
          <w:rPr>
            <w:rStyle w:val="Hyperlink"/>
            <w:lang w:val="fr-FR"/>
          </w:rPr>
          <w:t>chevaux</w:t>
        </w:r>
      </w:hyperlink>
      <w:r w:rsidR="000B41C5" w:rsidRPr="0032190F">
        <w:rPr>
          <w:lang w:val="fr-FR"/>
        </w:rPr>
        <w:t xml:space="preserve"> </w:t>
      </w:r>
      <w:r w:rsidRPr="0032190F">
        <w:rPr>
          <w:lang w:val="fr-FR"/>
        </w:rPr>
        <w:t xml:space="preserve">sur vase (BIB 1872 p. 177) </w:t>
      </w:r>
      <w:r w:rsidR="00C1614A" w:rsidRPr="0032190F">
        <w:rPr>
          <w:lang w:val="fr-FR"/>
        </w:rPr>
        <w:t>à la cordelette (</w:t>
      </w:r>
      <w:r w:rsidR="00C1614A" w:rsidRPr="0032190F">
        <w:rPr>
          <w:i/>
          <w:lang w:val="fr-FR"/>
        </w:rPr>
        <w:t>cordicella</w:t>
      </w:r>
      <w:r w:rsidR="00C1614A" w:rsidRPr="0032190F">
        <w:rPr>
          <w:lang w:val="fr-FR"/>
        </w:rPr>
        <w:t xml:space="preserve">) (BIB 2170 p. 417) </w:t>
      </w:r>
      <w:r w:rsidR="00CB0A46" w:rsidRPr="0032190F">
        <w:rPr>
          <w:lang w:val="fr-FR"/>
        </w:rPr>
        <w:t>urne, chevaux représentés en frise, séparé par des lignes verticales (SS BIB)</w:t>
      </w:r>
      <w:r w:rsidR="00CD2219" w:rsidRPr="0032190F">
        <w:rPr>
          <w:lang w:val="fr-FR"/>
        </w:rPr>
        <w:t xml:space="preserve">. </w:t>
      </w:r>
      <w:r w:rsidR="005A5D57" w:rsidRPr="0032190F">
        <w:rPr>
          <w:lang w:val="fr-FR"/>
        </w:rPr>
        <w:t xml:space="preserve">Ce vase, tant par la forme (globulaire) que le décor, se rapproche du vase 5 de la </w:t>
      </w:r>
      <w:hyperlink r:id="rId11950" w:anchor="Sit_Mailhac_Moulin_t142" w:history="1">
        <w:r w:rsidR="005A5D57" w:rsidRPr="0032190F">
          <w:rPr>
            <w:rStyle w:val="Hyperlink"/>
            <w:lang w:val="fr-FR"/>
          </w:rPr>
          <w:t>tombe 142</w:t>
        </w:r>
      </w:hyperlink>
      <w:r w:rsidR="005A5D57" w:rsidRPr="0032190F">
        <w:rPr>
          <w:lang w:val="fr-FR"/>
        </w:rPr>
        <w:t xml:space="preserve"> du Moulin (BIB Réunion T. Lachenal, L. Bourdajaud, 2016)</w:t>
      </w:r>
      <w:r w:rsidR="00647842" w:rsidRPr="0032190F">
        <w:rPr>
          <w:lang w:val="fr-FR"/>
        </w:rPr>
        <w:t xml:space="preserve">. </w:t>
      </w:r>
      <w:r w:rsidR="002D703C" w:rsidRPr="0032190F">
        <w:rPr>
          <w:lang w:val="fr-FR"/>
        </w:rPr>
        <w:t>Fusaïole (</w:t>
      </w:r>
      <w:r w:rsidR="002D703C" w:rsidRPr="0032190F">
        <w:rPr>
          <w:i/>
          <w:lang w:val="fr-FR"/>
        </w:rPr>
        <w:t>fusarola</w:t>
      </w:r>
      <w:r w:rsidR="002D703C" w:rsidRPr="0032190F">
        <w:rPr>
          <w:lang w:val="fr-FR"/>
        </w:rPr>
        <w:t>)≡ tombe féminine (BIB 2128 p. 397)</w:t>
      </w:r>
    </w:p>
    <w:p w14:paraId="583F3C55" w14:textId="77777777" w:rsidR="00647842" w:rsidRPr="0032190F" w:rsidRDefault="00647842" w:rsidP="00C258F2">
      <w:pPr>
        <w:rPr>
          <w:lang w:val="fr-FR"/>
        </w:rPr>
      </w:pPr>
    </w:p>
    <w:p w14:paraId="0CFA7C6C" w14:textId="77777777" w:rsidR="00647842" w:rsidRPr="0032190F" w:rsidRDefault="00647842" w:rsidP="000B41C5">
      <w:pPr>
        <w:pStyle w:val="Heading5"/>
      </w:pPr>
      <w:bookmarkStart w:id="4850" w:name="Sit_Ameno_sectF_t87"/>
      <w:r w:rsidRPr="0032190F">
        <w:t>tombe 87</w:t>
      </w:r>
    </w:p>
    <w:bookmarkEnd w:id="4850"/>
    <w:p w14:paraId="0083F229" w14:textId="77777777" w:rsidR="00647842" w:rsidRPr="0032190F" w:rsidRDefault="00647842" w:rsidP="00C258F2">
      <w:pPr>
        <w:rPr>
          <w:lang w:val="fr-FR"/>
        </w:rPr>
      </w:pPr>
      <w:r w:rsidRPr="0032190F">
        <w:rPr>
          <w:lang w:val="fr-FR"/>
        </w:rPr>
        <w:t>fibule à arc dilaté (</w:t>
      </w:r>
      <w:r w:rsidRPr="0032190F">
        <w:rPr>
          <w:i/>
          <w:lang w:val="fr-FR"/>
        </w:rPr>
        <w:t>fibule ad arco ingrossato</w:t>
      </w:r>
      <w:r w:rsidRPr="0032190F">
        <w:rPr>
          <w:lang w:val="fr-FR"/>
        </w:rPr>
        <w:t>) (BIB 2170 p. 417)</w:t>
      </w:r>
    </w:p>
    <w:p w14:paraId="60EDC7D7" w14:textId="77777777" w:rsidR="00C1614A" w:rsidRPr="0032190F" w:rsidRDefault="00C1614A" w:rsidP="00C258F2">
      <w:pPr>
        <w:rPr>
          <w:lang w:val="fr-FR"/>
        </w:rPr>
      </w:pPr>
    </w:p>
    <w:p w14:paraId="1D185EBF" w14:textId="77777777" w:rsidR="00C1614A" w:rsidRPr="0032190F" w:rsidRDefault="00C1614A" w:rsidP="000B41C5">
      <w:pPr>
        <w:pStyle w:val="Heading5"/>
      </w:pPr>
      <w:bookmarkStart w:id="4851" w:name="Sit_Ameno_sectF_t89"/>
      <w:r w:rsidRPr="0032190F">
        <w:t>tombe 89</w:t>
      </w:r>
    </w:p>
    <w:bookmarkEnd w:id="4851"/>
    <w:p w14:paraId="4AF789F2" w14:textId="3878CE43" w:rsidR="00C1614A" w:rsidRPr="0032190F" w:rsidRDefault="00C1614A" w:rsidP="00C1614A">
      <w:pPr>
        <w:rPr>
          <w:lang w:val="fr-FR"/>
        </w:rPr>
      </w:pPr>
      <w:r w:rsidRPr="0032190F">
        <w:rPr>
          <w:lang w:val="fr-FR"/>
        </w:rPr>
        <w:t xml:space="preserve">Représentations de </w:t>
      </w:r>
      <w:hyperlink r:id="rId11951" w:anchor="Cul_Proto_Art_TAC_T_z_chev" w:history="1">
        <w:r w:rsidRPr="000B41C5">
          <w:rPr>
            <w:rStyle w:val="Hyperlink"/>
            <w:lang w:val="fr-FR"/>
          </w:rPr>
          <w:t>chevaux</w:t>
        </w:r>
      </w:hyperlink>
      <w:r w:rsidRPr="0032190F">
        <w:rPr>
          <w:lang w:val="fr-FR"/>
        </w:rPr>
        <w:t xml:space="preserve"> sur vase (BIB 1872 p. 177) à la cordelette (</w:t>
      </w:r>
      <w:r w:rsidRPr="0032190F">
        <w:rPr>
          <w:i/>
          <w:lang w:val="fr-FR"/>
        </w:rPr>
        <w:t>cordicella</w:t>
      </w:r>
      <w:r w:rsidRPr="0032190F">
        <w:rPr>
          <w:lang w:val="fr-FR"/>
        </w:rPr>
        <w:t>) (BIB 2170 p. 417)</w:t>
      </w:r>
      <w:r w:rsidR="00647842" w:rsidRPr="0032190F">
        <w:rPr>
          <w:lang w:val="fr-FR"/>
        </w:rPr>
        <w:t xml:space="preserve"> (BIB 2170 p. 418) Sans objets associés, la datation de ces vases est problématique (G I A 1 ou G I A 2) (BIB 2170 p. 418)</w:t>
      </w:r>
    </w:p>
    <w:p w14:paraId="1573EA79" w14:textId="77777777" w:rsidR="00C1614A" w:rsidRPr="0032190F" w:rsidRDefault="00C1614A" w:rsidP="00C1614A">
      <w:pPr>
        <w:rPr>
          <w:lang w:val="fr-FR"/>
        </w:rPr>
      </w:pPr>
    </w:p>
    <w:p w14:paraId="1AF6EA78" w14:textId="77777777" w:rsidR="00C1614A" w:rsidRPr="0032190F" w:rsidRDefault="00C1614A" w:rsidP="000B41C5">
      <w:pPr>
        <w:pStyle w:val="Heading5"/>
      </w:pPr>
      <w:bookmarkStart w:id="4852" w:name="Sit_Ameno_sectF_t92"/>
      <w:r w:rsidRPr="0032190F">
        <w:t>tombe 92</w:t>
      </w:r>
    </w:p>
    <w:bookmarkEnd w:id="4852"/>
    <w:p w14:paraId="0D8DAE27" w14:textId="58E29D26" w:rsidR="00C1614A" w:rsidRPr="0032190F" w:rsidRDefault="00C1614A" w:rsidP="00C1614A">
      <w:pPr>
        <w:rPr>
          <w:lang w:val="fr-FR"/>
        </w:rPr>
      </w:pPr>
      <w:r w:rsidRPr="0032190F">
        <w:rPr>
          <w:lang w:val="fr-FR"/>
        </w:rPr>
        <w:t xml:space="preserve">Représentations de </w:t>
      </w:r>
      <w:hyperlink r:id="rId11952" w:anchor="Cul_Proto_Art_TAC_T_z_chev" w:history="1">
        <w:r w:rsidR="000B41C5" w:rsidRPr="000B41C5">
          <w:rPr>
            <w:rStyle w:val="Hyperlink"/>
            <w:lang w:val="fr-FR"/>
          </w:rPr>
          <w:t>chevaux</w:t>
        </w:r>
      </w:hyperlink>
      <w:r w:rsidR="000B41C5" w:rsidRPr="0032190F">
        <w:rPr>
          <w:lang w:val="fr-FR"/>
        </w:rPr>
        <w:t xml:space="preserve"> </w:t>
      </w:r>
      <w:r w:rsidRPr="0032190F">
        <w:rPr>
          <w:lang w:val="fr-FR"/>
        </w:rPr>
        <w:t>sur vase (BIB 1872 p. 177) à la cordelette (</w:t>
      </w:r>
      <w:r w:rsidRPr="0032190F">
        <w:rPr>
          <w:i/>
          <w:lang w:val="fr-FR"/>
        </w:rPr>
        <w:t>cordicella</w:t>
      </w:r>
      <w:r w:rsidRPr="0032190F">
        <w:rPr>
          <w:lang w:val="fr-FR"/>
        </w:rPr>
        <w:t>) (BIB 2170 p. 417)</w:t>
      </w:r>
      <w:r w:rsidR="00647842" w:rsidRPr="0032190F">
        <w:rPr>
          <w:lang w:val="fr-FR"/>
        </w:rPr>
        <w:t xml:space="preserve">. Sans objets associés, la datation de ces vases est problématique (G I A 1 ou G I A 2) (BIB 2170 p. 418) </w:t>
      </w:r>
    </w:p>
    <w:p w14:paraId="0F5EB642" w14:textId="77777777" w:rsidR="00C258F2" w:rsidRPr="0032190F" w:rsidRDefault="00C258F2" w:rsidP="00242C0F">
      <w:pPr>
        <w:rPr>
          <w:lang w:val="fr-FR"/>
        </w:rPr>
      </w:pPr>
    </w:p>
    <w:p w14:paraId="3F82BC45" w14:textId="77777777" w:rsidR="003C750B" w:rsidRPr="0032190F" w:rsidRDefault="00C258F2" w:rsidP="000B41C5">
      <w:pPr>
        <w:pStyle w:val="Heading5"/>
      </w:pPr>
      <w:bookmarkStart w:id="4853" w:name="Sit_Ameno_sectF_t97"/>
      <w:r w:rsidRPr="0032190F">
        <w:t>tombe 97</w:t>
      </w:r>
    </w:p>
    <w:bookmarkEnd w:id="4853"/>
    <w:p w14:paraId="157D890C" w14:textId="51A1EA85" w:rsidR="00C258F2" w:rsidRPr="0032190F" w:rsidRDefault="00C258F2" w:rsidP="00C258F2">
      <w:pPr>
        <w:rPr>
          <w:lang w:val="fr-FR"/>
        </w:rPr>
      </w:pPr>
      <w:r w:rsidRPr="0032190F">
        <w:rPr>
          <w:lang w:val="fr-FR"/>
        </w:rPr>
        <w:t xml:space="preserve">Représentations de </w:t>
      </w:r>
      <w:hyperlink r:id="rId11953" w:anchor="Cul_Proto_Art_TAC_T_z_chev" w:history="1">
        <w:r w:rsidR="000B41C5" w:rsidRPr="000B41C5">
          <w:rPr>
            <w:rStyle w:val="Hyperlink"/>
            <w:lang w:val="fr-FR"/>
          </w:rPr>
          <w:t>chevaux</w:t>
        </w:r>
      </w:hyperlink>
      <w:r w:rsidR="000B41C5" w:rsidRPr="0032190F">
        <w:rPr>
          <w:lang w:val="fr-FR"/>
        </w:rPr>
        <w:t xml:space="preserve"> </w:t>
      </w:r>
      <w:r w:rsidR="002D703C" w:rsidRPr="0032190F">
        <w:rPr>
          <w:lang w:val="fr-FR"/>
        </w:rPr>
        <w:t>sur vase (BIB 1872 p. 177)</w:t>
      </w:r>
      <w:r w:rsidR="00C1614A" w:rsidRPr="0032190F">
        <w:rPr>
          <w:lang w:val="fr-FR"/>
        </w:rPr>
        <w:t xml:space="preserve"> à la cordelette (</w:t>
      </w:r>
      <w:r w:rsidR="00C1614A" w:rsidRPr="0032190F">
        <w:rPr>
          <w:i/>
          <w:lang w:val="fr-FR"/>
        </w:rPr>
        <w:t>cordicella</w:t>
      </w:r>
      <w:r w:rsidR="00C1614A" w:rsidRPr="0032190F">
        <w:rPr>
          <w:lang w:val="fr-FR"/>
        </w:rPr>
        <w:t>) (BIB 2170 p. 417)</w:t>
      </w:r>
      <w:r w:rsidR="002D703C" w:rsidRPr="0032190F">
        <w:rPr>
          <w:lang w:val="fr-FR"/>
        </w:rPr>
        <w:t>. Pignon (</w:t>
      </w:r>
      <w:r w:rsidR="002D703C" w:rsidRPr="0032190F">
        <w:rPr>
          <w:i/>
          <w:lang w:val="fr-FR"/>
        </w:rPr>
        <w:t>rocchetto</w:t>
      </w:r>
      <w:r w:rsidR="002D703C" w:rsidRPr="0032190F">
        <w:rPr>
          <w:lang w:val="fr-FR"/>
        </w:rPr>
        <w:t>) ≡ tombe féminine (BIB 2128 p. 397)</w:t>
      </w:r>
      <w:r w:rsidR="00647842" w:rsidRPr="0032190F">
        <w:rPr>
          <w:lang w:val="fr-FR"/>
        </w:rPr>
        <w:t xml:space="preserve"> (BIB 2170 p. 418)</w:t>
      </w:r>
    </w:p>
    <w:p w14:paraId="0BFF4D01" w14:textId="77777777" w:rsidR="00647842" w:rsidRPr="0032190F" w:rsidRDefault="00647842" w:rsidP="00C258F2">
      <w:pPr>
        <w:rPr>
          <w:lang w:val="fr-FR"/>
        </w:rPr>
      </w:pPr>
    </w:p>
    <w:p w14:paraId="5C39E951" w14:textId="77777777" w:rsidR="00647842" w:rsidRPr="0032190F" w:rsidRDefault="00647842" w:rsidP="000B41C5">
      <w:pPr>
        <w:pStyle w:val="Heading5"/>
      </w:pPr>
      <w:bookmarkStart w:id="4854" w:name="Sit_Ameno_sectF_t109"/>
      <w:r w:rsidRPr="0032190F">
        <w:lastRenderedPageBreak/>
        <w:t>tombe 109</w:t>
      </w:r>
    </w:p>
    <w:bookmarkEnd w:id="4854"/>
    <w:p w14:paraId="34B8ACFB" w14:textId="77777777" w:rsidR="00C258F2" w:rsidRPr="0032190F" w:rsidRDefault="00647842" w:rsidP="00C258F2">
      <w:pPr>
        <w:rPr>
          <w:lang w:val="fr-FR"/>
        </w:rPr>
      </w:pPr>
      <w:r w:rsidRPr="0032190F">
        <w:rPr>
          <w:lang w:val="fr-FR"/>
        </w:rPr>
        <w:t>urne biconique à quatre languettes sur le diamètre maximum (</w:t>
      </w:r>
      <w:r w:rsidRPr="0032190F">
        <w:rPr>
          <w:i/>
          <w:lang w:val="fr-FR"/>
        </w:rPr>
        <w:t>urne biconiche con quattro prese a linguetta lungo il diametro massimo</w:t>
      </w:r>
      <w:r w:rsidRPr="0032190F">
        <w:rPr>
          <w:lang w:val="fr-FR"/>
        </w:rPr>
        <w:t>) (BIB 2170 p. 417)</w:t>
      </w:r>
    </w:p>
    <w:p w14:paraId="2BD0E9E2" w14:textId="77777777" w:rsidR="00647842" w:rsidRPr="0032190F" w:rsidRDefault="00647842" w:rsidP="00C258F2">
      <w:pPr>
        <w:rPr>
          <w:lang w:val="fr-FR"/>
        </w:rPr>
      </w:pPr>
    </w:p>
    <w:p w14:paraId="08A94EA2" w14:textId="77777777" w:rsidR="00647842" w:rsidRPr="0032190F" w:rsidRDefault="00647842" w:rsidP="000B41C5">
      <w:pPr>
        <w:pStyle w:val="Heading5"/>
      </w:pPr>
      <w:bookmarkStart w:id="4855" w:name="Sit_Ameno_sectF_t133"/>
      <w:r w:rsidRPr="0032190F">
        <w:t>tombe 133</w:t>
      </w:r>
    </w:p>
    <w:bookmarkEnd w:id="4855"/>
    <w:p w14:paraId="623A53EC" w14:textId="77777777" w:rsidR="00647842" w:rsidRPr="0032190F" w:rsidRDefault="00647842" w:rsidP="00647842">
      <w:pPr>
        <w:rPr>
          <w:lang w:val="fr-FR"/>
        </w:rPr>
      </w:pPr>
      <w:r w:rsidRPr="0032190F">
        <w:rPr>
          <w:lang w:val="fr-FR"/>
        </w:rPr>
        <w:t>urne décorée par deux bandeaux de dents de loups à la cordelette et vase-couvercle décoré le long du bord à la cordelette (</w:t>
      </w:r>
      <w:r w:rsidRPr="0032190F">
        <w:rPr>
          <w:i/>
          <w:lang w:val="fr-FR"/>
        </w:rPr>
        <w:t>urne decorate con due fasce di denti di lupo a cordicella e di ciotole-coperchio decorate lungo il bordo sempre a cordicella</w:t>
      </w:r>
      <w:r w:rsidRPr="0032190F">
        <w:rPr>
          <w:lang w:val="fr-FR"/>
        </w:rPr>
        <w:t>)</w:t>
      </w:r>
    </w:p>
    <w:p w14:paraId="72B271FA" w14:textId="77777777" w:rsidR="00647842" w:rsidRPr="0032190F" w:rsidRDefault="00647842" w:rsidP="00647842">
      <w:pPr>
        <w:rPr>
          <w:lang w:val="fr-FR"/>
        </w:rPr>
      </w:pPr>
    </w:p>
    <w:p w14:paraId="42CB7D94" w14:textId="77777777" w:rsidR="00647842" w:rsidRPr="0032190F" w:rsidRDefault="00647842" w:rsidP="000B41C5">
      <w:pPr>
        <w:pStyle w:val="Heading5"/>
      </w:pPr>
      <w:bookmarkStart w:id="4856" w:name="Sit_Ameno_sectF_t135"/>
      <w:r w:rsidRPr="0032190F">
        <w:t>tombe 135</w:t>
      </w:r>
    </w:p>
    <w:bookmarkEnd w:id="4856"/>
    <w:p w14:paraId="139D770D" w14:textId="77777777" w:rsidR="00647842" w:rsidRPr="0032190F" w:rsidRDefault="00647842" w:rsidP="00647842">
      <w:pPr>
        <w:rPr>
          <w:lang w:val="fr-FR"/>
        </w:rPr>
      </w:pPr>
      <w:r w:rsidRPr="0032190F">
        <w:rPr>
          <w:lang w:val="fr-FR"/>
        </w:rPr>
        <w:t>urne décorée par deux bandeaux de dents de loups à la cordelette et vase-couvercle décoré le long du bord à la cordelette (</w:t>
      </w:r>
      <w:r w:rsidRPr="0032190F">
        <w:rPr>
          <w:i/>
          <w:lang w:val="fr-FR"/>
        </w:rPr>
        <w:t>urne decorate con due fasce di denti di lupo a cordicella e di ciotole-coperchio decorate lungo il bordo sempre a cordicella</w:t>
      </w:r>
      <w:r w:rsidRPr="0032190F">
        <w:rPr>
          <w:lang w:val="fr-FR"/>
        </w:rPr>
        <w:t>)</w:t>
      </w:r>
    </w:p>
    <w:p w14:paraId="1AECF0DC" w14:textId="77777777" w:rsidR="00647842" w:rsidRPr="0032190F" w:rsidRDefault="00647842" w:rsidP="00C258F2">
      <w:pPr>
        <w:rPr>
          <w:lang w:val="fr-FR"/>
        </w:rPr>
      </w:pPr>
    </w:p>
    <w:p w14:paraId="0EE0F82C" w14:textId="77777777" w:rsidR="00C258F2" w:rsidRPr="0032190F" w:rsidRDefault="00C258F2" w:rsidP="000B41C5">
      <w:pPr>
        <w:pStyle w:val="Heading5"/>
      </w:pPr>
      <w:bookmarkStart w:id="4857" w:name="Sit_Ameno_sectF_t131"/>
      <w:r w:rsidRPr="0032190F">
        <w:t>tombe 131</w:t>
      </w:r>
    </w:p>
    <w:bookmarkEnd w:id="4857"/>
    <w:p w14:paraId="679D7810" w14:textId="77777777" w:rsidR="00C258F2" w:rsidRPr="0032190F" w:rsidRDefault="00C258F2" w:rsidP="00C258F2">
      <w:pPr>
        <w:rPr>
          <w:lang w:val="fr-FR"/>
        </w:rPr>
      </w:pPr>
      <w:r w:rsidRPr="0032190F">
        <w:rPr>
          <w:lang w:val="fr-FR"/>
        </w:rPr>
        <w:t xml:space="preserve">vase orné de croix de Saint-André (BIB 1872 p. 177) </w:t>
      </w:r>
    </w:p>
    <w:p w14:paraId="1F13F3FA" w14:textId="77777777" w:rsidR="00647842" w:rsidRPr="0032190F" w:rsidRDefault="00647842" w:rsidP="00C258F2">
      <w:pPr>
        <w:rPr>
          <w:lang w:val="fr-FR"/>
        </w:rPr>
      </w:pPr>
    </w:p>
    <w:p w14:paraId="5B838274" w14:textId="77777777" w:rsidR="00647842" w:rsidRPr="0032190F" w:rsidRDefault="00647842" w:rsidP="000B41C5">
      <w:pPr>
        <w:pStyle w:val="Heading5"/>
      </w:pPr>
      <w:bookmarkStart w:id="4858" w:name="Sit_Ameno_sectF_t138"/>
      <w:r w:rsidRPr="0032190F">
        <w:t>tombe 138</w:t>
      </w:r>
    </w:p>
    <w:bookmarkEnd w:id="4858"/>
    <w:p w14:paraId="5F3084AA" w14:textId="77777777" w:rsidR="00647842" w:rsidRPr="0032190F" w:rsidRDefault="00647842" w:rsidP="00647842">
      <w:pPr>
        <w:rPr>
          <w:lang w:val="fr-FR"/>
        </w:rPr>
      </w:pPr>
      <w:r w:rsidRPr="0032190F">
        <w:rPr>
          <w:lang w:val="fr-FR"/>
        </w:rPr>
        <w:t>fibule à arc dilaté (</w:t>
      </w:r>
      <w:r w:rsidRPr="0032190F">
        <w:rPr>
          <w:i/>
          <w:lang w:val="fr-FR"/>
        </w:rPr>
        <w:t>fibule ad arco ingrossato</w:t>
      </w:r>
      <w:r w:rsidRPr="0032190F">
        <w:rPr>
          <w:lang w:val="fr-FR"/>
        </w:rPr>
        <w:t>) (BIB 2170 p. 417)</w:t>
      </w:r>
    </w:p>
    <w:p w14:paraId="635E5681" w14:textId="77777777" w:rsidR="00C258F2" w:rsidRPr="0032190F" w:rsidRDefault="0090313B" w:rsidP="00426FF9">
      <w:pPr>
        <w:pStyle w:val="Heading1"/>
      </w:pPr>
      <w:r w:rsidRPr="0032190F">
        <w:br/>
      </w:r>
      <w:bookmarkStart w:id="4859" w:name="Sit_Bosco_Monte"/>
      <w:r w:rsidRPr="0032190F">
        <w:t>BOSCO DEL MONTE</w:t>
      </w:r>
      <w:bookmarkEnd w:id="4859"/>
    </w:p>
    <w:p w14:paraId="35299085" w14:textId="77777777" w:rsidR="00C258F2" w:rsidRPr="0032190F" w:rsidRDefault="00C258F2" w:rsidP="00242C0F">
      <w:pPr>
        <w:rPr>
          <w:lang w:val="fr-FR"/>
        </w:rPr>
      </w:pPr>
    </w:p>
    <w:p w14:paraId="169A093F" w14:textId="72D59E47" w:rsidR="00937D87" w:rsidRPr="0032190F" w:rsidRDefault="00937D87" w:rsidP="0090313B">
      <w:pPr>
        <w:rPr>
          <w:lang w:val="fr-FR"/>
        </w:rPr>
      </w:pPr>
      <w:r w:rsidRPr="0032190F">
        <w:rPr>
          <w:lang w:val="fr-FR"/>
        </w:rPr>
        <w:t xml:space="preserve">Culture de </w:t>
      </w:r>
      <w:hyperlink r:id="rId11954" w:anchor="Cul_Canegrate" w:history="1">
        <w:r w:rsidRPr="0032190F">
          <w:rPr>
            <w:rStyle w:val="Hyperlink"/>
            <w:lang w:val="fr-FR"/>
          </w:rPr>
          <w:t>Canegrate</w:t>
        </w:r>
      </w:hyperlink>
      <w:r w:rsidRPr="0032190F">
        <w:rPr>
          <w:lang w:val="fr-FR"/>
        </w:rPr>
        <w:t xml:space="preserve"> (BIB 2310)</w:t>
      </w:r>
    </w:p>
    <w:p w14:paraId="2E6181F1" w14:textId="13ACDE0D" w:rsidR="0090313B" w:rsidRDefault="0090313B" w:rsidP="0090313B">
      <w:pPr>
        <w:rPr>
          <w:lang w:val="fr-FR"/>
        </w:rPr>
      </w:pPr>
      <w:r w:rsidRPr="0032190F">
        <w:rPr>
          <w:lang w:val="fr-FR"/>
        </w:rPr>
        <w:t xml:space="preserve">Coupe avec une représentation de 50 anthropomorphes schématiques séparés par des gros points attribuée à la première phase du </w:t>
      </w:r>
      <w:hyperlink r:id="rId11955" w:anchor="Cul_Golasecca" w:history="1">
        <w:r w:rsidRPr="0032190F">
          <w:rPr>
            <w:rStyle w:val="Hyperlink"/>
            <w:lang w:val="fr-FR"/>
          </w:rPr>
          <w:t>Golasecca</w:t>
        </w:r>
      </w:hyperlink>
      <w:r w:rsidRPr="0032190F">
        <w:rPr>
          <w:lang w:val="fr-FR"/>
        </w:rPr>
        <w:t xml:space="preserve"> (</w:t>
      </w:r>
      <w:r w:rsidRPr="0032190F">
        <w:rPr>
          <w:i/>
          <w:lang w:val="fr-FR"/>
        </w:rPr>
        <w:t>una coppa a medio piede</w:t>
      </w:r>
      <w:r w:rsidRPr="0032190F">
        <w:rPr>
          <w:lang w:val="fr-FR"/>
        </w:rPr>
        <w:t>) (BIB 2128 p. 397)</w:t>
      </w:r>
    </w:p>
    <w:p w14:paraId="6DC2BC09" w14:textId="77777777" w:rsidR="00661F91" w:rsidRDefault="00661F91" w:rsidP="0090313B">
      <w:pPr>
        <w:rPr>
          <w:lang w:val="fr-FR"/>
        </w:rPr>
      </w:pPr>
    </w:p>
    <w:p w14:paraId="62B49C07" w14:textId="77777777" w:rsidR="00661F91" w:rsidRDefault="00661F91" w:rsidP="00426FF9">
      <w:pPr>
        <w:pStyle w:val="Heading1"/>
      </w:pPr>
      <w:bookmarkStart w:id="4860" w:name="Sit_Noto_Antica"/>
      <w:r>
        <w:t>NOTO ANTICA</w:t>
      </w:r>
    </w:p>
    <w:bookmarkEnd w:id="4860"/>
    <w:p w14:paraId="45D2B500" w14:textId="77777777" w:rsidR="00661F91" w:rsidRDefault="00661F91" w:rsidP="0090313B">
      <w:pPr>
        <w:rPr>
          <w:lang w:val="fr-FR"/>
        </w:rPr>
      </w:pPr>
    </w:p>
    <w:p w14:paraId="3F768F86" w14:textId="1F39395C" w:rsidR="00661F91" w:rsidRDefault="00661F91" w:rsidP="0090313B">
      <w:pPr>
        <w:rPr>
          <w:lang w:val="fr-FR"/>
        </w:rPr>
      </w:pPr>
      <w:r>
        <w:rPr>
          <w:lang w:val="fr-FR"/>
        </w:rPr>
        <w:t xml:space="preserve">Sicile. </w:t>
      </w:r>
      <w:hyperlink r:id="rId11956" w:anchor="Typ_Hache_appendices_lat" w:history="1">
        <w:r w:rsidRPr="00661F91">
          <w:rPr>
            <w:rStyle w:val="Hyperlink"/>
            <w:lang w:val="fr-FR"/>
          </w:rPr>
          <w:t>hache</w:t>
        </w:r>
        <w:r>
          <w:rPr>
            <w:rStyle w:val="Hyperlink"/>
            <w:lang w:val="fr-FR"/>
          </w:rPr>
          <w:t xml:space="preserve"> plate</w:t>
        </w:r>
        <w:r w:rsidRPr="00661F91">
          <w:rPr>
            <w:rStyle w:val="Hyperlink"/>
            <w:lang w:val="fr-FR"/>
          </w:rPr>
          <w:t xml:space="preserve"> à appendices</w:t>
        </w:r>
      </w:hyperlink>
      <w:r>
        <w:rPr>
          <w:lang w:val="fr-FR"/>
        </w:rPr>
        <w:t xml:space="preserve"> latéraux</w:t>
      </w:r>
      <w:r w:rsidRPr="00661F91">
        <w:rPr>
          <w:lang w:val="fr-FR"/>
        </w:rPr>
        <w:t xml:space="preserve"> </w:t>
      </w:r>
      <w:r>
        <w:rPr>
          <w:lang w:val="fr-FR"/>
        </w:rPr>
        <w:t>(BIB 3023)</w:t>
      </w:r>
    </w:p>
    <w:p w14:paraId="426CEF4E" w14:textId="77777777" w:rsidR="00661F91" w:rsidRDefault="00661F91" w:rsidP="0090313B">
      <w:pPr>
        <w:rPr>
          <w:lang w:val="fr-FR"/>
        </w:rPr>
      </w:pPr>
    </w:p>
    <w:p w14:paraId="68256531" w14:textId="77777777" w:rsidR="00661F91" w:rsidRDefault="00661F91" w:rsidP="00426FF9">
      <w:pPr>
        <w:pStyle w:val="Heading1"/>
      </w:pPr>
      <w:bookmarkStart w:id="4861" w:name="Sit_Castellucio"/>
      <w:r>
        <w:t>CASTELLUCIO</w:t>
      </w:r>
      <w:bookmarkEnd w:id="4861"/>
      <w:r>
        <w:t xml:space="preserve"> </w:t>
      </w:r>
    </w:p>
    <w:p w14:paraId="7DA7EB2E" w14:textId="77777777" w:rsidR="00661F91" w:rsidRDefault="00661F91" w:rsidP="00661F91">
      <w:pPr>
        <w:jc w:val="both"/>
        <w:rPr>
          <w:lang w:val="fr-FR"/>
        </w:rPr>
      </w:pPr>
    </w:p>
    <w:p w14:paraId="2DF63082" w14:textId="112F8D8A" w:rsidR="00661F91" w:rsidRPr="0032190F" w:rsidRDefault="00661F91" w:rsidP="00661F91">
      <w:pPr>
        <w:jc w:val="both"/>
        <w:rPr>
          <w:lang w:val="fr-FR"/>
        </w:rPr>
      </w:pPr>
      <w:r>
        <w:rPr>
          <w:lang w:val="fr-FR"/>
        </w:rPr>
        <w:t xml:space="preserve">Sicile. </w:t>
      </w:r>
      <w:r w:rsidRPr="00661F91">
        <w:rPr>
          <w:lang w:val="fr-FR"/>
        </w:rPr>
        <w:t xml:space="preserve">trois </w:t>
      </w:r>
      <w:hyperlink r:id="rId11957" w:anchor="Typ_Hache_appendices_lat" w:history="1">
        <w:r w:rsidRPr="00661F91">
          <w:rPr>
            <w:rStyle w:val="Hyperlink"/>
            <w:lang w:val="fr-FR"/>
          </w:rPr>
          <w:t>haches plates à appendices latéraux</w:t>
        </w:r>
      </w:hyperlink>
      <w:r w:rsidRPr="00661F91">
        <w:rPr>
          <w:lang w:val="fr-FR"/>
        </w:rPr>
        <w:t xml:space="preserve"> et une </w:t>
      </w:r>
      <w:hyperlink r:id="rId11958" w:anchor="Typ_Hache_talon" w:history="1">
        <w:r w:rsidRPr="00661F91">
          <w:rPr>
            <w:rStyle w:val="Hyperlink"/>
            <w:lang w:val="fr-FR"/>
          </w:rPr>
          <w:t>hache à talon</w:t>
        </w:r>
      </w:hyperlink>
      <w:r w:rsidRPr="00661F91">
        <w:rPr>
          <w:lang w:val="fr-FR"/>
        </w:rPr>
        <w:t xml:space="preserve"> et deux anneaux </w:t>
      </w:r>
      <w:r>
        <w:rPr>
          <w:lang w:val="fr-FR"/>
        </w:rPr>
        <w:t>(BIB 3023)</w:t>
      </w:r>
    </w:p>
    <w:p w14:paraId="58AFBB2D" w14:textId="77777777" w:rsidR="00661F91" w:rsidRDefault="00661F91" w:rsidP="0090313B">
      <w:pPr>
        <w:rPr>
          <w:lang w:val="fr-FR"/>
        </w:rPr>
      </w:pPr>
    </w:p>
    <w:p w14:paraId="68AC7FEB" w14:textId="77777777" w:rsidR="00661F91" w:rsidRDefault="00661F91" w:rsidP="0090313B">
      <w:pPr>
        <w:rPr>
          <w:lang w:val="fr-FR"/>
        </w:rPr>
      </w:pPr>
      <w:r>
        <w:rPr>
          <w:lang w:val="fr-FR"/>
        </w:rPr>
        <w:t>NISCEMI</w:t>
      </w:r>
    </w:p>
    <w:p w14:paraId="3CB43AA8" w14:textId="77777777" w:rsidR="00661F91" w:rsidRDefault="00661F91" w:rsidP="0090313B">
      <w:pPr>
        <w:rPr>
          <w:lang w:val="fr-FR"/>
        </w:rPr>
      </w:pPr>
    </w:p>
    <w:p w14:paraId="693B022A" w14:textId="77777777" w:rsidR="00661F91" w:rsidRDefault="00661F91" w:rsidP="0090313B">
      <w:pPr>
        <w:rPr>
          <w:lang w:val="fr-FR"/>
        </w:rPr>
      </w:pPr>
      <w:r>
        <w:rPr>
          <w:lang w:val="fr-FR"/>
        </w:rPr>
        <w:t xml:space="preserve">Sicile. </w:t>
      </w:r>
    </w:p>
    <w:p w14:paraId="17CEFBDF" w14:textId="77777777" w:rsidR="00661F91" w:rsidRDefault="00661F91" w:rsidP="0090313B">
      <w:pPr>
        <w:rPr>
          <w:lang w:val="fr-FR"/>
        </w:rPr>
      </w:pPr>
    </w:p>
    <w:p w14:paraId="7AA16217" w14:textId="77777777" w:rsidR="00661F91" w:rsidRDefault="00661F91" w:rsidP="00426FF9">
      <w:pPr>
        <w:pStyle w:val="Heading1"/>
      </w:pPr>
      <w:bookmarkStart w:id="4862" w:name="Sit_Rovello"/>
      <w:r>
        <w:t>ROVELLO</w:t>
      </w:r>
    </w:p>
    <w:bookmarkEnd w:id="4862"/>
    <w:p w14:paraId="1C3D0285" w14:textId="77777777" w:rsidR="00661F91" w:rsidRPr="00661F91" w:rsidRDefault="00661F91" w:rsidP="0090313B">
      <w:pPr>
        <w:rPr>
          <w:sz w:val="20"/>
          <w:lang w:val="fr-FR"/>
        </w:rPr>
      </w:pPr>
      <w:r w:rsidRPr="00661F91">
        <w:rPr>
          <w:sz w:val="20"/>
          <w:lang w:val="fr-FR"/>
        </w:rPr>
        <w:t>Monte Rovello</w:t>
      </w:r>
    </w:p>
    <w:p w14:paraId="6B966D06" w14:textId="77777777" w:rsidR="00661F91" w:rsidRDefault="00661F91" w:rsidP="0090313B">
      <w:pPr>
        <w:rPr>
          <w:lang w:val="fr-FR"/>
        </w:rPr>
      </w:pPr>
    </w:p>
    <w:p w14:paraId="04E16EAD" w14:textId="7DEB8095" w:rsidR="00661F91" w:rsidRDefault="00BB155F" w:rsidP="0090313B">
      <w:pPr>
        <w:rPr>
          <w:lang w:val="fr-FR"/>
        </w:rPr>
      </w:pPr>
      <w:r>
        <w:rPr>
          <w:lang w:val="fr-FR"/>
        </w:rPr>
        <w:t xml:space="preserve">Latium, </w:t>
      </w:r>
      <w:r w:rsidR="00661F91">
        <w:rPr>
          <w:lang w:val="fr-FR"/>
        </w:rPr>
        <w:t xml:space="preserve">Italie, dépôt </w:t>
      </w:r>
      <w:r w:rsidR="00661F91" w:rsidRPr="00661F91">
        <w:rPr>
          <w:lang w:val="fr-FR"/>
        </w:rPr>
        <w:t>du Xe siècle</w:t>
      </w:r>
      <w:r w:rsidR="00661F91">
        <w:rPr>
          <w:lang w:val="fr-FR"/>
        </w:rPr>
        <w:t xml:space="preserve"> (BIB 3023) </w:t>
      </w:r>
      <w:hyperlink r:id="rId11959" w:anchor="Typ_Hache_appendices_lat" w:history="1">
        <w:r w:rsidR="00661F91" w:rsidRPr="00661F91">
          <w:rPr>
            <w:rStyle w:val="Hyperlink"/>
            <w:lang w:val="fr-FR"/>
          </w:rPr>
          <w:t>haches à appendices</w:t>
        </w:r>
      </w:hyperlink>
      <w:r w:rsidR="00661F91" w:rsidRPr="00661F91">
        <w:rPr>
          <w:lang w:val="fr-FR"/>
        </w:rPr>
        <w:t xml:space="preserve"> </w:t>
      </w:r>
      <w:r w:rsidR="00661F91">
        <w:rPr>
          <w:lang w:val="fr-FR"/>
        </w:rPr>
        <w:t>(BIB 3023)</w:t>
      </w:r>
      <w:r>
        <w:rPr>
          <w:lang w:val="fr-FR"/>
        </w:rPr>
        <w:t>(BIB 3050)</w:t>
      </w:r>
    </w:p>
    <w:p w14:paraId="575FA11D" w14:textId="77777777" w:rsidR="00661F91" w:rsidRDefault="00661F91" w:rsidP="0090313B">
      <w:pPr>
        <w:rPr>
          <w:lang w:val="fr-FR"/>
        </w:rPr>
      </w:pPr>
    </w:p>
    <w:p w14:paraId="0AB4AD34" w14:textId="77777777" w:rsidR="00661F91" w:rsidRDefault="00661F91" w:rsidP="00426FF9">
      <w:pPr>
        <w:pStyle w:val="Heading1"/>
      </w:pPr>
      <w:bookmarkStart w:id="4863" w:name="Sit_Contigliano"/>
      <w:r>
        <w:lastRenderedPageBreak/>
        <w:t>CONTIGLINAO</w:t>
      </w:r>
    </w:p>
    <w:bookmarkEnd w:id="4863"/>
    <w:p w14:paraId="50656B4C" w14:textId="77777777" w:rsidR="00661F91" w:rsidRDefault="00661F91" w:rsidP="0090313B">
      <w:pPr>
        <w:rPr>
          <w:lang w:val="fr-FR"/>
        </w:rPr>
      </w:pPr>
    </w:p>
    <w:p w14:paraId="5DD2206B" w14:textId="00835A5E" w:rsidR="00661F91" w:rsidRDefault="00661F91" w:rsidP="0090313B">
      <w:pPr>
        <w:rPr>
          <w:lang w:val="fr-FR"/>
        </w:rPr>
      </w:pPr>
      <w:r>
        <w:rPr>
          <w:lang w:val="fr-FR"/>
        </w:rPr>
        <w:t xml:space="preserve">Italie, épée </w:t>
      </w:r>
      <w:hyperlink r:id="rId11960" w:anchor="Cul_Precoloniale_Obj_epee_langue_carpe" w:history="1">
        <w:r w:rsidRPr="00661F91">
          <w:rPr>
            <w:rStyle w:val="Hyperlink"/>
            <w:lang w:val="fr-FR"/>
          </w:rPr>
          <w:t>en langue de carpe</w:t>
        </w:r>
      </w:hyperlink>
      <w:r w:rsidRPr="00661F91">
        <w:rPr>
          <w:lang w:val="fr-FR"/>
        </w:rPr>
        <w:t xml:space="preserve"> </w:t>
      </w:r>
      <w:r>
        <w:rPr>
          <w:lang w:val="fr-FR"/>
        </w:rPr>
        <w:t>(BIB 3023)</w:t>
      </w:r>
    </w:p>
    <w:p w14:paraId="61329298" w14:textId="77777777" w:rsidR="00661F91" w:rsidRDefault="00661F91" w:rsidP="0090313B">
      <w:pPr>
        <w:rPr>
          <w:lang w:val="fr-FR"/>
        </w:rPr>
      </w:pPr>
    </w:p>
    <w:p w14:paraId="6C2EB65F" w14:textId="77777777" w:rsidR="00661F91" w:rsidRDefault="00661F91" w:rsidP="00426FF9">
      <w:pPr>
        <w:pStyle w:val="Heading1"/>
      </w:pPr>
      <w:bookmarkStart w:id="4864" w:name="Sit_Tolfa"/>
      <w:r>
        <w:t>TOLFA</w:t>
      </w:r>
    </w:p>
    <w:bookmarkEnd w:id="4864"/>
    <w:p w14:paraId="57173C97" w14:textId="77777777" w:rsidR="00661F91" w:rsidRDefault="00661F91" w:rsidP="0090313B">
      <w:pPr>
        <w:rPr>
          <w:lang w:val="fr-FR"/>
        </w:rPr>
      </w:pPr>
    </w:p>
    <w:p w14:paraId="317C6438" w14:textId="1DE99EB9" w:rsidR="00661F91" w:rsidRDefault="00661F91" w:rsidP="0090313B">
      <w:pPr>
        <w:rPr>
          <w:lang w:val="fr-FR"/>
        </w:rPr>
      </w:pPr>
      <w:r>
        <w:rPr>
          <w:lang w:val="fr-FR"/>
        </w:rPr>
        <w:t xml:space="preserve">Italie, </w:t>
      </w:r>
      <w:hyperlink r:id="rId11961" w:anchor="Typ_Hache_talon" w:history="1">
        <w:r w:rsidR="00322A6F" w:rsidRPr="00661F91">
          <w:rPr>
            <w:rStyle w:val="Hyperlink"/>
            <w:lang w:val="fr-FR"/>
          </w:rPr>
          <w:t>hache à talon</w:t>
        </w:r>
      </w:hyperlink>
      <w:r>
        <w:rPr>
          <w:lang w:val="fr-FR"/>
        </w:rPr>
        <w:t xml:space="preserve"> et anneau (BIB 3023)</w:t>
      </w:r>
    </w:p>
    <w:p w14:paraId="0C1D7963" w14:textId="77777777" w:rsidR="00661F91" w:rsidRDefault="00661F91" w:rsidP="0090313B">
      <w:pPr>
        <w:rPr>
          <w:lang w:val="fr-FR"/>
        </w:rPr>
      </w:pPr>
    </w:p>
    <w:p w14:paraId="61C6718D" w14:textId="77777777" w:rsidR="00661F91" w:rsidRDefault="00661F91" w:rsidP="00426FF9">
      <w:pPr>
        <w:pStyle w:val="Heading1"/>
      </w:pPr>
      <w:bookmarkStart w:id="4865" w:name="Sit_Marinella"/>
      <w:r>
        <w:t>MARINELLA</w:t>
      </w:r>
    </w:p>
    <w:bookmarkEnd w:id="4865"/>
    <w:p w14:paraId="14FF1CF8" w14:textId="77777777" w:rsidR="00661F91" w:rsidRPr="00661F91" w:rsidRDefault="00661F91" w:rsidP="0090313B">
      <w:pPr>
        <w:rPr>
          <w:sz w:val="20"/>
          <w:lang w:val="fr-FR"/>
        </w:rPr>
      </w:pPr>
      <w:r w:rsidRPr="00661F91">
        <w:rPr>
          <w:sz w:val="20"/>
          <w:lang w:val="fr-FR"/>
        </w:rPr>
        <w:t>Santa Marinella</w:t>
      </w:r>
    </w:p>
    <w:p w14:paraId="1A071B68" w14:textId="77777777" w:rsidR="00661F91" w:rsidRDefault="00661F91" w:rsidP="0090313B">
      <w:pPr>
        <w:rPr>
          <w:lang w:val="fr-FR"/>
        </w:rPr>
      </w:pPr>
    </w:p>
    <w:p w14:paraId="1DB318EF" w14:textId="68DD950C" w:rsidR="00661F91" w:rsidRDefault="00661F91" w:rsidP="0090313B">
      <w:pPr>
        <w:rPr>
          <w:lang w:val="fr-FR"/>
        </w:rPr>
      </w:pPr>
      <w:r>
        <w:rPr>
          <w:lang w:val="fr-FR"/>
        </w:rPr>
        <w:t>épée de type Huelva [</w:t>
      </w:r>
      <w:hyperlink r:id="rId11962" w:anchor="Cul_Precoloniale_Obj_epee_langue_carpe" w:history="1">
        <w:r w:rsidRPr="00661F91">
          <w:rPr>
            <w:rStyle w:val="Hyperlink"/>
            <w:lang w:val="fr-FR"/>
          </w:rPr>
          <w:t>en langue de carpe</w:t>
        </w:r>
      </w:hyperlink>
      <w:r>
        <w:rPr>
          <w:lang w:val="fr-FR"/>
        </w:rPr>
        <w:t>]</w:t>
      </w:r>
      <w:r w:rsidRPr="00661F91">
        <w:rPr>
          <w:lang w:val="fr-FR"/>
        </w:rPr>
        <w:t xml:space="preserve"> </w:t>
      </w:r>
      <w:r>
        <w:rPr>
          <w:lang w:val="fr-FR"/>
        </w:rPr>
        <w:t>(BIB 3023)</w:t>
      </w:r>
    </w:p>
    <w:p w14:paraId="7AD04C7B" w14:textId="77777777" w:rsidR="00661F91" w:rsidRPr="0032190F" w:rsidRDefault="00661F91" w:rsidP="0090313B">
      <w:pPr>
        <w:rPr>
          <w:lang w:val="fr-FR"/>
        </w:rPr>
      </w:pPr>
    </w:p>
    <w:p w14:paraId="24130BB6" w14:textId="77777777" w:rsidR="0090313B" w:rsidRPr="0032190F" w:rsidRDefault="0090313B" w:rsidP="0090313B">
      <w:pPr>
        <w:tabs>
          <w:tab w:val="left" w:pos="1512"/>
        </w:tabs>
        <w:rPr>
          <w:lang w:val="fr-FR"/>
        </w:rPr>
      </w:pPr>
    </w:p>
    <w:p w14:paraId="09B516DE" w14:textId="77777777" w:rsidR="002038B0" w:rsidRPr="0032190F" w:rsidRDefault="002038B0" w:rsidP="00426FF9">
      <w:pPr>
        <w:pStyle w:val="Heading1"/>
      </w:pPr>
      <w:bookmarkStart w:id="4866" w:name="Sit_Poggio_Civitate"/>
      <w:r w:rsidRPr="0032190F">
        <w:t xml:space="preserve">POGGIO CIVITATE </w:t>
      </w:r>
    </w:p>
    <w:bookmarkEnd w:id="4866"/>
    <w:p w14:paraId="033AFCA6" w14:textId="77777777" w:rsidR="002038B0" w:rsidRPr="0032190F" w:rsidRDefault="002038B0" w:rsidP="00242C0F">
      <w:pPr>
        <w:rPr>
          <w:lang w:val="fr-FR"/>
        </w:rPr>
      </w:pPr>
    </w:p>
    <w:p w14:paraId="08FB100D" w14:textId="77777777" w:rsidR="001924EF" w:rsidRPr="0032190F" w:rsidRDefault="002038B0" w:rsidP="00242C0F">
      <w:pPr>
        <w:rPr>
          <w:lang w:val="fr-FR"/>
        </w:rPr>
      </w:pPr>
      <w:r w:rsidRPr="0032190F">
        <w:rPr>
          <w:lang w:val="fr-FR"/>
        </w:rPr>
        <w:t>Le site de Poggio Civitate (Murlo</w:t>
      </w:r>
      <w:r w:rsidR="00EB2E0D" w:rsidRPr="0032190F">
        <w:rPr>
          <w:lang w:val="fr-FR"/>
        </w:rPr>
        <w:t xml:space="preserve">, </w:t>
      </w:r>
      <w:r w:rsidRPr="0032190F">
        <w:rPr>
          <w:lang w:val="fr-FR"/>
        </w:rPr>
        <w:t>Toscane</w:t>
      </w:r>
      <w:r w:rsidR="00EB2E0D" w:rsidRPr="0032190F">
        <w:rPr>
          <w:lang w:val="fr-FR"/>
        </w:rPr>
        <w:t>)</w:t>
      </w:r>
      <w:r w:rsidRPr="0032190F">
        <w:rPr>
          <w:lang w:val="fr-FR"/>
        </w:rPr>
        <w:t>, à 25 km de Sienne.</w:t>
      </w:r>
    </w:p>
    <w:p w14:paraId="22A3687E" w14:textId="77777777" w:rsidR="002038B0" w:rsidRPr="0032190F" w:rsidRDefault="002038B0"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4871"/>
      </w:tblGrid>
      <w:tr w:rsidR="002038B0" w14:paraId="5CDA98B5" w14:textId="77777777" w:rsidTr="00AF02B2">
        <w:trPr>
          <w:jc w:val="center"/>
        </w:trPr>
        <w:tc>
          <w:tcPr>
            <w:tcW w:w="1981" w:type="dxa"/>
            <w:shd w:val="clear" w:color="auto" w:fill="auto"/>
          </w:tcPr>
          <w:p w14:paraId="71EC62DB" w14:textId="77777777" w:rsidR="002038B0" w:rsidRDefault="002038B0" w:rsidP="00242C0F">
            <w:r>
              <w:t>fin du 7</w:t>
            </w:r>
            <w:r w:rsidRPr="00AF02B2">
              <w:rPr>
                <w:vertAlign w:val="superscript"/>
              </w:rPr>
              <w:t>e</w:t>
            </w:r>
            <w:r>
              <w:t xml:space="preserve"> s. av.</w:t>
            </w:r>
          </w:p>
        </w:tc>
        <w:tc>
          <w:tcPr>
            <w:tcW w:w="4871" w:type="dxa"/>
            <w:shd w:val="clear" w:color="auto" w:fill="auto"/>
          </w:tcPr>
          <w:p w14:paraId="14996C40" w14:textId="77777777" w:rsidR="002038B0" w:rsidRDefault="002038B0" w:rsidP="00242C0F">
            <w:r>
              <w:t>destruction du complexe</w:t>
            </w:r>
          </w:p>
        </w:tc>
      </w:tr>
      <w:tr w:rsidR="002038B0" w14:paraId="3A8C5DE6" w14:textId="77777777" w:rsidTr="00AF02B2">
        <w:trPr>
          <w:jc w:val="center"/>
        </w:trPr>
        <w:tc>
          <w:tcPr>
            <w:tcW w:w="1981" w:type="dxa"/>
            <w:shd w:val="clear" w:color="auto" w:fill="auto"/>
          </w:tcPr>
          <w:p w14:paraId="49214034" w14:textId="77777777" w:rsidR="002038B0" w:rsidRPr="0032190F" w:rsidRDefault="002038B0" w:rsidP="00242C0F">
            <w:pPr>
              <w:rPr>
                <w:lang w:val="fr-FR"/>
              </w:rPr>
            </w:pPr>
            <w:r w:rsidRPr="0032190F">
              <w:rPr>
                <w:lang w:val="fr-FR"/>
              </w:rPr>
              <w:t>début du 7</w:t>
            </w:r>
            <w:r w:rsidRPr="0032190F">
              <w:rPr>
                <w:vertAlign w:val="superscript"/>
                <w:lang w:val="fr-FR"/>
              </w:rPr>
              <w:t>e</w:t>
            </w:r>
            <w:r w:rsidRPr="0032190F">
              <w:rPr>
                <w:lang w:val="fr-FR"/>
              </w:rPr>
              <w:t xml:space="preserve"> s. av.</w:t>
            </w:r>
          </w:p>
        </w:tc>
        <w:tc>
          <w:tcPr>
            <w:tcW w:w="4871" w:type="dxa"/>
            <w:shd w:val="clear" w:color="auto" w:fill="auto"/>
          </w:tcPr>
          <w:p w14:paraId="1BA8ECAD" w14:textId="7C8A1252" w:rsidR="002038B0" w:rsidRDefault="002038B0" w:rsidP="00242C0F">
            <w:r>
              <w:t>complexe de bâtiments monumentaux</w:t>
            </w:r>
            <w:hyperlink r:id="rId11963" w:anchor="Cul_Etrusques" w:history="1">
              <w:r w:rsidR="00EB2E0D" w:rsidRPr="002038B0">
                <w:rPr>
                  <w:rStyle w:val="Hyperlink"/>
                </w:rPr>
                <w:t>étrusqu</w:t>
              </w:r>
              <w:r w:rsidR="00EB2E0D">
                <w:rPr>
                  <w:rStyle w:val="Hyperlink"/>
                </w:rPr>
                <w:t>es</w:t>
              </w:r>
            </w:hyperlink>
          </w:p>
        </w:tc>
      </w:tr>
      <w:tr w:rsidR="002038B0" w14:paraId="64B7757A" w14:textId="77777777" w:rsidTr="00AF02B2">
        <w:trPr>
          <w:jc w:val="center"/>
        </w:trPr>
        <w:tc>
          <w:tcPr>
            <w:tcW w:w="1981" w:type="dxa"/>
            <w:shd w:val="clear" w:color="auto" w:fill="auto"/>
          </w:tcPr>
          <w:p w14:paraId="35FB0B1C" w14:textId="77777777" w:rsidR="002038B0" w:rsidRDefault="002038B0" w:rsidP="00242C0F">
            <w:r>
              <w:t>10</w:t>
            </w:r>
            <w:r w:rsidRPr="00AF02B2">
              <w:rPr>
                <w:vertAlign w:val="superscript"/>
              </w:rPr>
              <w:t>e</w:t>
            </w:r>
            <w:r>
              <w:t xml:space="preserve"> – 9</w:t>
            </w:r>
            <w:r w:rsidRPr="00AF02B2">
              <w:rPr>
                <w:vertAlign w:val="superscript"/>
              </w:rPr>
              <w:t>e</w:t>
            </w:r>
            <w:r>
              <w:t xml:space="preserve"> s. av.</w:t>
            </w:r>
          </w:p>
        </w:tc>
        <w:tc>
          <w:tcPr>
            <w:tcW w:w="4871" w:type="dxa"/>
            <w:shd w:val="clear" w:color="auto" w:fill="auto"/>
          </w:tcPr>
          <w:p w14:paraId="7AE600BE" w14:textId="77777777" w:rsidR="002038B0" w:rsidRDefault="003D4EA0" w:rsidP="00242C0F">
            <w:r>
              <w:t>p</w:t>
            </w:r>
            <w:r w:rsidR="002038B0">
              <w:t>remiers témoignages archéologiques</w:t>
            </w:r>
          </w:p>
        </w:tc>
      </w:tr>
    </w:tbl>
    <w:p w14:paraId="6D22BE48" w14:textId="77777777" w:rsidR="002038B0" w:rsidRDefault="001B056F" w:rsidP="00242C0F">
      <w:r>
        <w:t>(BIB umass.edu)</w:t>
      </w:r>
    </w:p>
    <w:p w14:paraId="68EABEC0" w14:textId="77777777" w:rsidR="001B056F" w:rsidRDefault="001B056F" w:rsidP="00242C0F"/>
    <w:p w14:paraId="10A4A97D" w14:textId="77777777" w:rsidR="002038B0" w:rsidRDefault="002038B0" w:rsidP="00242C0F">
      <w:pPr>
        <w:pStyle w:val="Heading2"/>
      </w:pPr>
      <w:r>
        <w:t>Résidence</w:t>
      </w:r>
    </w:p>
    <w:p w14:paraId="1806DCCE" w14:textId="77777777" w:rsidR="002038B0" w:rsidRDefault="002038B0" w:rsidP="00242C0F"/>
    <w:p w14:paraId="5A518DBF" w14:textId="3AA86F9B" w:rsidR="002038B0" w:rsidRPr="0032190F" w:rsidRDefault="00EB2E0D" w:rsidP="003D4EA0">
      <w:pPr>
        <w:rPr>
          <w:lang w:val="fr-FR"/>
        </w:rPr>
      </w:pPr>
      <w:r w:rsidRPr="0032190F">
        <w:rPr>
          <w:lang w:val="fr-FR"/>
        </w:rPr>
        <w:t xml:space="preserve">Sur la colline (type </w:t>
      </w:r>
      <w:hyperlink r:id="rId11964" w:anchor="Cul_Oppidum" w:history="1">
        <w:r w:rsidR="00900011" w:rsidRPr="0032190F">
          <w:rPr>
            <w:rStyle w:val="Hyperlink"/>
            <w:lang w:val="fr-FR"/>
          </w:rPr>
          <w:t>oppidum</w:t>
        </w:r>
      </w:hyperlink>
      <w:r w:rsidR="003D4EA0" w:rsidRPr="0032190F">
        <w:rPr>
          <w:lang w:val="fr-FR"/>
        </w:rPr>
        <w:t>) un grand complexe momunental a</w:t>
      </w:r>
      <w:r w:rsidR="0092224E" w:rsidRPr="0032190F">
        <w:rPr>
          <w:lang w:val="fr-FR"/>
        </w:rPr>
        <w:t xml:space="preserve"> été découvert un </w:t>
      </w:r>
      <w:hyperlink r:id="rId11965" w:anchor="Cul_Proto_Soc_Banquet" w:history="1">
        <w:r w:rsidR="00642060" w:rsidRPr="0032190F">
          <w:rPr>
            <w:rStyle w:val="Hyperlink"/>
            <w:lang w:val="fr-FR"/>
          </w:rPr>
          <w:t>banquet</w:t>
        </w:r>
      </w:hyperlink>
      <w:r w:rsidR="00642060" w:rsidRPr="0032190F">
        <w:rPr>
          <w:lang w:val="fr-FR"/>
        </w:rPr>
        <w:t xml:space="preserve"> </w:t>
      </w:r>
      <w:r w:rsidR="002038B0" w:rsidRPr="0032190F">
        <w:rPr>
          <w:lang w:val="fr-FR"/>
        </w:rPr>
        <w:t>d’importation grecque, chronologie établie sur les tessons de céramique</w:t>
      </w:r>
      <w:r w:rsidR="0092224E" w:rsidRPr="0032190F">
        <w:rPr>
          <w:lang w:val="fr-FR"/>
        </w:rPr>
        <w:t>s</w:t>
      </w:r>
      <w:r w:rsidR="003D4EA0" w:rsidRPr="0032190F">
        <w:rPr>
          <w:lang w:val="fr-FR"/>
        </w:rPr>
        <w:t xml:space="preserve"> </w:t>
      </w:r>
      <w:hyperlink r:id="rId11966" w:anchor="Cul_Grecs" w:history="1">
        <w:r w:rsidR="002038B0" w:rsidRPr="0032190F">
          <w:rPr>
            <w:rStyle w:val="Hyperlink"/>
            <w:lang w:val="fr-FR"/>
          </w:rPr>
          <w:t>grecque</w:t>
        </w:r>
      </w:hyperlink>
      <w:r w:rsidRPr="0032190F">
        <w:rPr>
          <w:lang w:val="fr-FR"/>
        </w:rPr>
        <w:t xml:space="preserve"> (</w:t>
      </w:r>
      <w:hyperlink r:id="rId11967" w:anchor="Cul_Grecs_Archaique" w:history="1">
        <w:r w:rsidR="00382A85" w:rsidRPr="0032190F">
          <w:rPr>
            <w:rStyle w:val="Hyperlink"/>
            <w:lang w:val="fr-FR"/>
          </w:rPr>
          <w:t>époque archaïque</w:t>
        </w:r>
      </w:hyperlink>
      <w:r w:rsidR="003D4EA0" w:rsidRPr="0032190F">
        <w:rPr>
          <w:lang w:val="fr-FR"/>
        </w:rPr>
        <w:t xml:space="preserve"> </w:t>
      </w:r>
      <w:r w:rsidRPr="0032190F">
        <w:rPr>
          <w:lang w:val="fr-FR"/>
        </w:rPr>
        <w:t>et orientale) (BIB umass.edu)</w:t>
      </w:r>
      <w:r w:rsidR="002038B0" w:rsidRPr="0032190F">
        <w:rPr>
          <w:lang w:val="fr-FR"/>
        </w:rPr>
        <w:t>.</w:t>
      </w:r>
    </w:p>
    <w:p w14:paraId="05B7BA19" w14:textId="77777777" w:rsidR="00EB2E0D" w:rsidRPr="0032190F" w:rsidRDefault="00EB2E0D" w:rsidP="00242C0F">
      <w:pPr>
        <w:rPr>
          <w:lang w:val="fr-FR"/>
        </w:rPr>
      </w:pPr>
      <w:r w:rsidRPr="0032190F">
        <w:rPr>
          <w:lang w:val="fr-FR"/>
        </w:rPr>
        <w:t>D’une personne puissante localement (seigneur, haut-fonctionnaire ?)</w:t>
      </w:r>
      <w:r w:rsidR="001B056F" w:rsidRPr="0032190F">
        <w:rPr>
          <w:lang w:val="fr-FR"/>
        </w:rPr>
        <w:t>(BIB umass.edu)</w:t>
      </w:r>
    </w:p>
    <w:p w14:paraId="746AFF29" w14:textId="77777777" w:rsidR="002038B0" w:rsidRPr="0032190F" w:rsidRDefault="002038B0" w:rsidP="00242C0F">
      <w:pPr>
        <w:rPr>
          <w:lang w:val="fr-FR"/>
        </w:rPr>
      </w:pPr>
    </w:p>
    <w:p w14:paraId="47CBBCEF" w14:textId="77777777" w:rsidR="002038B0" w:rsidRPr="0032190F" w:rsidRDefault="002038B0" w:rsidP="00242C0F">
      <w:pPr>
        <w:pStyle w:val="Heading2"/>
      </w:pPr>
      <w:r w:rsidRPr="0032190F">
        <w:t>Atelier</w:t>
      </w:r>
    </w:p>
    <w:p w14:paraId="6E1BEC2C" w14:textId="77777777" w:rsidR="002038B0" w:rsidRPr="0032190F" w:rsidRDefault="002038B0" w:rsidP="00242C0F">
      <w:pPr>
        <w:rPr>
          <w:lang w:val="fr-FR"/>
        </w:rPr>
      </w:pPr>
    </w:p>
    <w:p w14:paraId="40403B89" w14:textId="77777777" w:rsidR="00EB2E0D" w:rsidRPr="0032190F" w:rsidRDefault="002038B0" w:rsidP="0040427B">
      <w:pPr>
        <w:jc w:val="both"/>
        <w:rPr>
          <w:lang w:val="fr-FR"/>
        </w:rPr>
      </w:pPr>
      <w:r w:rsidRPr="0032190F">
        <w:rPr>
          <w:lang w:val="fr-FR"/>
        </w:rPr>
        <w:t>Sur le flanc sud-est du Piano del Tesoro, un long bâtiment, richement décoré, qui a fonctionn</w:t>
      </w:r>
      <w:r w:rsidR="00EB2E0D" w:rsidRPr="0032190F">
        <w:rPr>
          <w:lang w:val="fr-FR"/>
        </w:rPr>
        <w:t xml:space="preserve">é de manière contemporaine de la Rrésidence, comme atelier de nombreux types de productions : </w:t>
      </w:r>
      <w:r w:rsidR="00EB2E0D" w:rsidRPr="0032190F">
        <w:rPr>
          <w:i/>
          <w:lang w:val="fr-FR"/>
        </w:rPr>
        <w:t>bronze casting, bone and antler carving, terracotta manufacture, ceramics production, food processing and textile manufacture.</w:t>
      </w:r>
      <w:r w:rsidR="00EB2E0D" w:rsidRPr="0032190F">
        <w:rPr>
          <w:lang w:val="fr-FR"/>
        </w:rPr>
        <w:t xml:space="preserve"> Ce serait l’un des premiers exemple d’atelier multifonctionnel d’Italie centrale.</w:t>
      </w:r>
    </w:p>
    <w:p w14:paraId="7B38D1CE" w14:textId="77777777" w:rsidR="00EB2E0D" w:rsidRPr="0032190F" w:rsidRDefault="00EB2E0D" w:rsidP="00242C0F">
      <w:pPr>
        <w:rPr>
          <w:lang w:val="fr-FR"/>
        </w:rPr>
      </w:pPr>
      <w:r w:rsidRPr="0032190F">
        <w:rPr>
          <w:lang w:val="fr-FR"/>
        </w:rPr>
        <w:t>Pourtant aucune de ces productions n’a été retrouvé ailleurs que sur le site, ce qui laisse penser que l’atelier subvenait aux besoin de (BIB umass.edu)</w:t>
      </w:r>
    </w:p>
    <w:p w14:paraId="4DD5C046" w14:textId="77777777" w:rsidR="00174B6F" w:rsidRPr="0032190F" w:rsidRDefault="00174B6F" w:rsidP="00242C0F">
      <w:pPr>
        <w:rPr>
          <w:lang w:val="fr-FR"/>
        </w:rPr>
      </w:pPr>
    </w:p>
    <w:p w14:paraId="1C3E21C3" w14:textId="77777777" w:rsidR="00174B6F" w:rsidRPr="0032190F" w:rsidRDefault="00174B6F" w:rsidP="00426FF9">
      <w:pPr>
        <w:pStyle w:val="Heading1"/>
      </w:pPr>
      <w:bookmarkStart w:id="4867" w:name="Sit_Himere"/>
      <w:r w:rsidRPr="0032190F">
        <w:t>HIMERE</w:t>
      </w:r>
    </w:p>
    <w:bookmarkEnd w:id="4867"/>
    <w:p w14:paraId="16A1F1A3" w14:textId="77777777" w:rsidR="00851EF5" w:rsidRPr="0032190F" w:rsidRDefault="00851EF5" w:rsidP="00851EF5">
      <w:pPr>
        <w:jc w:val="both"/>
        <w:rPr>
          <w:lang w:val="fr-FR"/>
        </w:rPr>
      </w:pPr>
    </w:p>
    <w:p w14:paraId="5DBFABBE" w14:textId="77777777" w:rsidR="00174B6F" w:rsidRPr="0032190F" w:rsidRDefault="00B25555" w:rsidP="00851EF5">
      <w:pPr>
        <w:jc w:val="both"/>
        <w:rPr>
          <w:lang w:val="fr-FR"/>
        </w:rPr>
      </w:pPr>
      <w:r w:rsidRPr="0032190F">
        <w:rPr>
          <w:lang w:val="fr-FR"/>
        </w:rPr>
        <w:t xml:space="preserve">Himère. </w:t>
      </w:r>
      <w:r w:rsidR="00851EF5" w:rsidRPr="0032190F">
        <w:rPr>
          <w:lang w:val="fr-FR"/>
        </w:rPr>
        <w:t>Fondation grecque</w:t>
      </w:r>
      <w:r w:rsidR="00E40A21">
        <w:rPr>
          <w:lang w:val="fr-FR"/>
        </w:rPr>
        <w:t xml:space="preserve"> </w:t>
      </w:r>
      <w:r w:rsidR="00851EF5" w:rsidRPr="0032190F">
        <w:rPr>
          <w:lang w:val="fr-FR"/>
        </w:rPr>
        <w:t xml:space="preserve">de Sicile (BIB 1995 fig. 19). </w:t>
      </w:r>
      <w:r w:rsidR="00174B6F" w:rsidRPr="0032190F">
        <w:rPr>
          <w:lang w:val="fr-FR"/>
        </w:rPr>
        <w:t>La nécropole d’Himère en Sicile à livré plusieurs milliers de tombes (R.-M. Berard in BIB 1996)</w:t>
      </w:r>
    </w:p>
    <w:p w14:paraId="1D2C7456" w14:textId="0DEAF6A9" w:rsidR="00B25555" w:rsidRPr="0032190F" w:rsidRDefault="00B25555" w:rsidP="00851EF5">
      <w:pPr>
        <w:jc w:val="both"/>
        <w:rPr>
          <w:lang w:val="fr-FR"/>
        </w:rPr>
      </w:pPr>
      <w:r w:rsidRPr="0032190F">
        <w:rPr>
          <w:lang w:val="fr-FR"/>
        </w:rPr>
        <w:t>Avec les défaites d’</w:t>
      </w:r>
      <w:hyperlink r:id="rId11968" w:anchor="Sit_Himere" w:history="1">
        <w:r w:rsidRPr="0032190F">
          <w:rPr>
            <w:rStyle w:val="Hyperlink"/>
            <w:lang w:val="fr-FR"/>
          </w:rPr>
          <w:t>Himère</w:t>
        </w:r>
      </w:hyperlink>
      <w:r w:rsidRPr="0032190F">
        <w:rPr>
          <w:lang w:val="fr-FR"/>
        </w:rPr>
        <w:t xml:space="preserve"> en -480, de </w:t>
      </w:r>
      <w:hyperlink r:id="rId11969" w:anchor="Sit_Lipari_" w:history="1">
        <w:r w:rsidRPr="0032190F">
          <w:rPr>
            <w:rStyle w:val="Hyperlink"/>
            <w:lang w:val="fr-FR"/>
          </w:rPr>
          <w:t>Lipari</w:t>
        </w:r>
      </w:hyperlink>
      <w:r w:rsidRPr="0032190F">
        <w:rPr>
          <w:lang w:val="fr-FR"/>
        </w:rPr>
        <w:t xml:space="preserve"> et de </w:t>
      </w:r>
      <w:hyperlink r:id="rId11970" w:anchor="Sit_Cumes" w:history="1">
        <w:r w:rsidRPr="0032190F">
          <w:rPr>
            <w:rStyle w:val="Hyperlink"/>
            <w:lang w:val="fr-FR"/>
          </w:rPr>
          <w:t>Cumes</w:t>
        </w:r>
      </w:hyperlink>
      <w:r w:rsidRPr="0032190F">
        <w:rPr>
          <w:lang w:val="fr-FR"/>
        </w:rPr>
        <w:t xml:space="preserve">, ces batailles marquent le déclun des </w:t>
      </w:r>
      <w:hyperlink r:id="rId11971" w:anchor="Cul_Etrusques" w:history="1">
        <w:r w:rsidRPr="0032190F">
          <w:rPr>
            <w:rStyle w:val="Hyperlink"/>
            <w:lang w:val="fr-FR"/>
          </w:rPr>
          <w:t>Étrusques</w:t>
        </w:r>
      </w:hyperlink>
      <w:r w:rsidRPr="0032190F">
        <w:rPr>
          <w:lang w:val="fr-FR"/>
        </w:rPr>
        <w:t xml:space="preserve"> (BIB Musée de Lattes) (v. Elysiques) </w:t>
      </w:r>
      <w:r w:rsidR="00E40A21">
        <w:rPr>
          <w:lang w:val="fr-FR"/>
        </w:rPr>
        <w:t>Mercenaires recrutés cf. Hérodote VII, 165</w:t>
      </w:r>
      <w:r w:rsidR="00E40A21" w:rsidRPr="00E40A21">
        <w:rPr>
          <w:lang w:val="fr-FR"/>
        </w:rPr>
        <w:t>(BIB 2956)</w:t>
      </w:r>
    </w:p>
    <w:p w14:paraId="4D77D8B0" w14:textId="77777777" w:rsidR="00851EF5" w:rsidRPr="0032190F" w:rsidRDefault="00851EF5" w:rsidP="00851EF5">
      <w:pPr>
        <w:jc w:val="both"/>
        <w:rPr>
          <w:lang w:val="fr-FR"/>
        </w:rPr>
      </w:pPr>
    </w:p>
    <w:p w14:paraId="09C0C2CA" w14:textId="77777777" w:rsidR="00851EF5" w:rsidRPr="0032190F" w:rsidRDefault="00851EF5" w:rsidP="00426FF9">
      <w:pPr>
        <w:pStyle w:val="Heading1"/>
      </w:pPr>
      <w:r w:rsidRPr="0032190F">
        <w:lastRenderedPageBreak/>
        <w:t>CATANE</w:t>
      </w:r>
    </w:p>
    <w:p w14:paraId="42FD739C" w14:textId="77777777" w:rsidR="00851EF5" w:rsidRPr="0032190F" w:rsidRDefault="00851EF5" w:rsidP="00851EF5">
      <w:pPr>
        <w:jc w:val="both"/>
        <w:rPr>
          <w:lang w:val="fr-FR"/>
        </w:rPr>
      </w:pPr>
    </w:p>
    <w:p w14:paraId="1048F24E" w14:textId="77777777" w:rsidR="00851EF5" w:rsidRPr="0032190F" w:rsidRDefault="00851EF5" w:rsidP="00851EF5">
      <w:pPr>
        <w:jc w:val="both"/>
        <w:rPr>
          <w:lang w:val="fr-FR"/>
        </w:rPr>
      </w:pPr>
      <w:r w:rsidRPr="0032190F">
        <w:rPr>
          <w:lang w:val="fr-FR"/>
        </w:rPr>
        <w:t>Fondation grecquede Sicile (BIB 1995 fig. 19).</w:t>
      </w:r>
    </w:p>
    <w:p w14:paraId="59844A83" w14:textId="77777777" w:rsidR="00B122CB" w:rsidRPr="0032190F" w:rsidRDefault="00B122CB" w:rsidP="00242C0F">
      <w:pPr>
        <w:rPr>
          <w:lang w:val="fr-FR"/>
        </w:rPr>
      </w:pPr>
    </w:p>
    <w:p w14:paraId="432B7BED" w14:textId="77777777" w:rsidR="00B122CB" w:rsidRPr="0032190F" w:rsidRDefault="00B122CB" w:rsidP="00426FF9">
      <w:pPr>
        <w:pStyle w:val="Heading1"/>
      </w:pPr>
      <w:r w:rsidRPr="0032190F">
        <w:t>SYRACUSE</w:t>
      </w:r>
    </w:p>
    <w:p w14:paraId="763E01FF" w14:textId="77777777" w:rsidR="00B122CB" w:rsidRPr="0032190F" w:rsidRDefault="00B122CB" w:rsidP="00242C0F">
      <w:pPr>
        <w:rPr>
          <w:lang w:val="fr-FR"/>
        </w:rPr>
      </w:pPr>
    </w:p>
    <w:p w14:paraId="43DF77BE" w14:textId="01DD1A41" w:rsidR="00B122CB" w:rsidRPr="0032190F" w:rsidRDefault="00851EF5" w:rsidP="00BF4A67">
      <w:pPr>
        <w:autoSpaceDE w:val="0"/>
        <w:autoSpaceDN w:val="0"/>
        <w:adjustRightInd w:val="0"/>
        <w:jc w:val="both"/>
        <w:rPr>
          <w:rFonts w:ascii="Times-Roman" w:hAnsi="Times-Roman" w:cs="Times-Roman"/>
          <w:lang w:val="fr-FR" w:eastAsia="en-GB"/>
        </w:rPr>
      </w:pPr>
      <w:r w:rsidRPr="0032190F">
        <w:rPr>
          <w:lang w:val="fr-FR"/>
        </w:rPr>
        <w:t xml:space="preserve">Fondation grecquede Sicile (BIB 1995 fig. 19). </w:t>
      </w:r>
      <w:r w:rsidR="00B122CB" w:rsidRPr="0032190F">
        <w:rPr>
          <w:lang w:val="fr-FR"/>
        </w:rPr>
        <w:t xml:space="preserve">2e fondation des Grecs de </w:t>
      </w:r>
      <w:hyperlink r:id="rId11972" w:anchor="Sit_Chalcis" w:history="1">
        <w:r w:rsidR="00B122CB" w:rsidRPr="0032190F">
          <w:rPr>
            <w:rStyle w:val="Hyperlink"/>
            <w:lang w:val="fr-FR"/>
          </w:rPr>
          <w:t>Chalcis</w:t>
        </w:r>
      </w:hyperlink>
      <w:r w:rsidR="00B122CB" w:rsidRPr="0032190F">
        <w:rPr>
          <w:lang w:val="fr-FR"/>
        </w:rPr>
        <w:t>, avec Pithécuse (BIB Musée Henri Prades)</w:t>
      </w:r>
      <w:r w:rsidR="00BE7940" w:rsidRPr="0032190F">
        <w:rPr>
          <w:lang w:val="fr-FR"/>
        </w:rPr>
        <w:t>. Pour la période orientalisante, des oeufs d’autruches décorés y ont été découverts (BIB 2116 p. 181)</w:t>
      </w:r>
    </w:p>
    <w:p w14:paraId="6F018146" w14:textId="77777777" w:rsidR="00174B6F" w:rsidRPr="0032190F" w:rsidRDefault="00174B6F" w:rsidP="00242C0F">
      <w:pPr>
        <w:rPr>
          <w:lang w:val="fr-FR"/>
        </w:rPr>
      </w:pPr>
    </w:p>
    <w:p w14:paraId="27C93EB0" w14:textId="77777777" w:rsidR="00174B6F" w:rsidRPr="0032190F" w:rsidRDefault="00174B6F" w:rsidP="00174B6F">
      <w:pPr>
        <w:pStyle w:val="Heading2"/>
      </w:pPr>
      <w:r w:rsidRPr="0032190F">
        <w:t>Nécropole du Fusco</w:t>
      </w:r>
    </w:p>
    <w:p w14:paraId="6E769AE9" w14:textId="77777777" w:rsidR="00174B6F" w:rsidRPr="0032190F" w:rsidRDefault="00174B6F" w:rsidP="00174B6F">
      <w:pPr>
        <w:rPr>
          <w:lang w:val="fr-FR"/>
        </w:rPr>
      </w:pPr>
    </w:p>
    <w:p w14:paraId="5721C698" w14:textId="77777777" w:rsidR="00174B6F" w:rsidRPr="0032190F" w:rsidRDefault="00174B6F" w:rsidP="00174B6F">
      <w:pPr>
        <w:pStyle w:val="Heading3"/>
      </w:pPr>
      <w:r w:rsidRPr="0032190F">
        <w:t>T 205</w:t>
      </w:r>
    </w:p>
    <w:p w14:paraId="45CC8910" w14:textId="77777777" w:rsidR="00174B6F" w:rsidRPr="0032190F" w:rsidRDefault="00174B6F" w:rsidP="00174B6F">
      <w:pPr>
        <w:rPr>
          <w:lang w:val="fr-FR"/>
        </w:rPr>
      </w:pPr>
      <w:r w:rsidRPr="0032190F">
        <w:rPr>
          <w:lang w:val="fr-FR"/>
        </w:rPr>
        <w:t>Fibule + épingle</w:t>
      </w:r>
    </w:p>
    <w:p w14:paraId="52B30E77" w14:textId="77777777" w:rsidR="00120CEA" w:rsidRPr="0032190F" w:rsidRDefault="00120CEA" w:rsidP="00242C0F">
      <w:pPr>
        <w:rPr>
          <w:lang w:val="fr-FR"/>
        </w:rPr>
      </w:pPr>
    </w:p>
    <w:p w14:paraId="3A3EDB66" w14:textId="77777777" w:rsidR="00120CEA" w:rsidRPr="0032190F" w:rsidRDefault="00120CEA" w:rsidP="00426FF9">
      <w:pPr>
        <w:pStyle w:val="Heading1"/>
      </w:pPr>
      <w:bookmarkStart w:id="4868" w:name="Sit_Ischia"/>
      <w:r w:rsidRPr="0032190F">
        <w:t>ISCHIA</w:t>
      </w:r>
    </w:p>
    <w:bookmarkEnd w:id="4868"/>
    <w:p w14:paraId="1873AEAD" w14:textId="77777777" w:rsidR="00120CEA" w:rsidRPr="0032190F" w:rsidRDefault="0019420C" w:rsidP="00242C0F">
      <w:pPr>
        <w:rPr>
          <w:lang w:val="fr-FR"/>
        </w:rPr>
      </w:pPr>
      <w:r w:rsidRPr="0032190F">
        <w:rPr>
          <w:lang w:val="fr-FR"/>
        </w:rPr>
        <w:t>Pithécusses, Pithécuse, ou Pithecusa (actuelle Ischia)</w:t>
      </w:r>
    </w:p>
    <w:p w14:paraId="2900D56D" w14:textId="77777777" w:rsidR="0019420C" w:rsidRPr="0032190F" w:rsidRDefault="0019420C" w:rsidP="00120CEA">
      <w:pPr>
        <w:jc w:val="both"/>
        <w:rPr>
          <w:lang w:val="fr-FR"/>
        </w:rPr>
      </w:pPr>
    </w:p>
    <w:p w14:paraId="20088161" w14:textId="1051987B" w:rsidR="00120CEA" w:rsidRPr="0032190F" w:rsidRDefault="00851EF5" w:rsidP="00120CEA">
      <w:pPr>
        <w:jc w:val="both"/>
        <w:rPr>
          <w:lang w:val="fr-FR"/>
        </w:rPr>
      </w:pPr>
      <w:r w:rsidRPr="0032190F">
        <w:rPr>
          <w:lang w:val="fr-FR"/>
        </w:rPr>
        <w:t>Fondation grecqued’Italie (BIB 1995 fig. 19)</w:t>
      </w:r>
      <w:r w:rsidR="0019420C" w:rsidRPr="0032190F">
        <w:rPr>
          <w:lang w:val="fr-FR"/>
        </w:rPr>
        <w:t>,</w:t>
      </w:r>
      <w:r w:rsidR="00120CEA" w:rsidRPr="0032190F">
        <w:rPr>
          <w:lang w:val="fr-FR"/>
        </w:rPr>
        <w:t xml:space="preserve"> colonie grecque fondée en sur la mer Tyrrhénienne au début du 8</w:t>
      </w:r>
      <w:r w:rsidR="00120CEA" w:rsidRPr="0032190F">
        <w:rPr>
          <w:vertAlign w:val="superscript"/>
          <w:lang w:val="fr-FR"/>
        </w:rPr>
        <w:t>e</w:t>
      </w:r>
      <w:r w:rsidR="00120CEA" w:rsidRPr="0032190F">
        <w:rPr>
          <w:lang w:val="fr-FR"/>
        </w:rPr>
        <w:t xml:space="preserve"> s. (BIB 48 p. 86). L’une des premières fondations </w:t>
      </w:r>
      <w:hyperlink r:id="rId11973" w:anchor="Cul_Grecs_Geometrique" w:history="1">
        <w:r w:rsidR="00120CEA" w:rsidRPr="0032190F">
          <w:rPr>
            <w:rStyle w:val="Hyperlink"/>
            <w:lang w:val="fr-FR"/>
          </w:rPr>
          <w:t>grecque</w:t>
        </w:r>
      </w:hyperlink>
      <w:r w:rsidR="00120CEA" w:rsidRPr="0032190F">
        <w:rPr>
          <w:lang w:val="fr-FR"/>
        </w:rPr>
        <w:t xml:space="preserve"> d’Occident et aussi la plus éloignée. Vers 780-770 aec environ (BIB 1920 p. 128). Exploitation des mines d’</w:t>
      </w:r>
      <w:hyperlink r:id="rId11974" w:anchor="Sit_Mediterranee_C_Italie_Etrurie" w:history="1">
        <w:r w:rsidR="00123790" w:rsidRPr="00123790">
          <w:rPr>
            <w:rStyle w:val="Hyperlink"/>
            <w:lang w:val="fr-FR"/>
          </w:rPr>
          <w:t>Etrurie</w:t>
        </w:r>
      </w:hyperlink>
      <w:r w:rsidR="00123790">
        <w:rPr>
          <w:lang w:val="fr-FR"/>
        </w:rPr>
        <w:t xml:space="preserve"> </w:t>
      </w:r>
      <w:r w:rsidR="00120CEA" w:rsidRPr="0032190F">
        <w:rPr>
          <w:lang w:val="fr-FR"/>
        </w:rPr>
        <w:t>et de la Sardaigne (BIB 1920 p. 128)</w:t>
      </w:r>
      <w:r w:rsidR="00B122CB" w:rsidRPr="0032190F">
        <w:rPr>
          <w:lang w:val="fr-FR"/>
        </w:rPr>
        <w:t xml:space="preserve">. 1ere fondation des Grecs de </w:t>
      </w:r>
      <w:hyperlink r:id="rId11975" w:anchor="Sit_Chalcis" w:history="1">
        <w:r w:rsidR="00BF4A67" w:rsidRPr="0032190F">
          <w:rPr>
            <w:rStyle w:val="Hyperlink"/>
            <w:lang w:val="fr-FR"/>
          </w:rPr>
          <w:t>Chalcis</w:t>
        </w:r>
      </w:hyperlink>
      <w:r w:rsidR="00B122CB" w:rsidRPr="0032190F">
        <w:rPr>
          <w:lang w:val="fr-FR"/>
        </w:rPr>
        <w:t>(BIB Musée Henri Prades)</w:t>
      </w:r>
    </w:p>
    <w:p w14:paraId="0158245C" w14:textId="77777777" w:rsidR="00174B6F" w:rsidRPr="0032190F" w:rsidRDefault="00174B6F" w:rsidP="00120CEA">
      <w:pPr>
        <w:jc w:val="both"/>
        <w:rPr>
          <w:lang w:val="fr-FR"/>
        </w:rPr>
      </w:pPr>
      <w:r w:rsidRPr="0032190F">
        <w:rPr>
          <w:lang w:val="fr-FR"/>
        </w:rPr>
        <w:t>A Pithécusse</w:t>
      </w:r>
      <w:r w:rsidR="00851EF5" w:rsidRPr="0032190F">
        <w:rPr>
          <w:lang w:val="fr-FR"/>
        </w:rPr>
        <w:t>s</w:t>
      </w:r>
      <w:r w:rsidRPr="0032190F">
        <w:rPr>
          <w:lang w:val="fr-FR"/>
        </w:rPr>
        <w:t>, entre le 8</w:t>
      </w:r>
      <w:r w:rsidRPr="0032190F">
        <w:rPr>
          <w:vertAlign w:val="superscript"/>
          <w:lang w:val="fr-FR"/>
        </w:rPr>
        <w:t>e</w:t>
      </w:r>
      <w:r w:rsidRPr="0032190F">
        <w:rPr>
          <w:lang w:val="fr-FR"/>
        </w:rPr>
        <w:t xml:space="preserve"> et le 5</w:t>
      </w:r>
      <w:r w:rsidRPr="0032190F">
        <w:rPr>
          <w:vertAlign w:val="superscript"/>
          <w:lang w:val="fr-FR"/>
        </w:rPr>
        <w:t>e</w:t>
      </w:r>
      <w:r w:rsidRPr="0032190F">
        <w:rPr>
          <w:lang w:val="fr-FR"/>
        </w:rPr>
        <w:t xml:space="preserve"> aec, il existe un faisceau d’indices permettant de voir que les femmes indigènes sont intégrées à la fondation grecque, à l’inverse de Megara Hyblaea (R.-M. Berard in BIB 1996)</w:t>
      </w:r>
      <w:r w:rsidR="00F93BD2" w:rsidRPr="0032190F">
        <w:rPr>
          <w:lang w:val="fr-FR"/>
        </w:rPr>
        <w:t xml:space="preserve">. Les </w:t>
      </w:r>
      <w:r w:rsidR="00F93BD2" w:rsidRPr="0032190F">
        <w:rPr>
          <w:i/>
          <w:lang w:val="fr-FR"/>
        </w:rPr>
        <w:t>natives</w:t>
      </w:r>
      <w:r w:rsidR="00F93BD2" w:rsidRPr="0032190F">
        <w:rPr>
          <w:lang w:val="fr-FR"/>
        </w:rPr>
        <w:t xml:space="preserve"> sont rares dans les sépultures et quelques autres groupes phéniciens (BIB L. Donnellan, S16, CAA 2016)</w:t>
      </w:r>
    </w:p>
    <w:p w14:paraId="2D7780CA" w14:textId="77777777" w:rsidR="00174B6F" w:rsidRPr="0032190F" w:rsidRDefault="00174B6F" w:rsidP="00120CEA">
      <w:pPr>
        <w:jc w:val="both"/>
        <w:rPr>
          <w:lang w:val="fr-FR"/>
        </w:rPr>
      </w:pPr>
      <w:r w:rsidRPr="0032190F">
        <w:rPr>
          <w:lang w:val="fr-FR"/>
        </w:rPr>
        <w:t>Présence d’un atelier de métallurgie montrant que les fibules italiques pouveient être produites sur place (R.-M. Berard in BIB 1996)</w:t>
      </w:r>
    </w:p>
    <w:p w14:paraId="5C949508" w14:textId="77777777" w:rsidR="00BE7940" w:rsidRPr="0032190F" w:rsidRDefault="00BE7940" w:rsidP="00120CEA">
      <w:pPr>
        <w:jc w:val="both"/>
        <w:rPr>
          <w:lang w:val="fr-FR"/>
        </w:rPr>
      </w:pPr>
      <w:r w:rsidRPr="0032190F">
        <w:rPr>
          <w:lang w:val="fr-FR"/>
        </w:rPr>
        <w:t>Mention des pharaons lybiens des 10</w:t>
      </w:r>
      <w:r w:rsidRPr="0032190F">
        <w:rPr>
          <w:vertAlign w:val="superscript"/>
          <w:lang w:val="fr-FR"/>
        </w:rPr>
        <w:t>e</w:t>
      </w:r>
      <w:r w:rsidRPr="0032190F">
        <w:rPr>
          <w:lang w:val="fr-FR"/>
        </w:rPr>
        <w:t xml:space="preserve"> et 11</w:t>
      </w:r>
      <w:r w:rsidRPr="0032190F">
        <w:rPr>
          <w:vertAlign w:val="superscript"/>
          <w:lang w:val="fr-FR"/>
        </w:rPr>
        <w:t>e</w:t>
      </w:r>
      <w:r w:rsidRPr="0032190F">
        <w:rPr>
          <w:lang w:val="fr-FR"/>
        </w:rPr>
        <w:t xml:space="preserve"> s. (Sheshang I et Takelot II) sur des scarabées égyptiens (BIB 2116 p. 179)</w:t>
      </w:r>
    </w:p>
    <w:p w14:paraId="4B263C78" w14:textId="77777777" w:rsidR="00174B6F" w:rsidRPr="0032190F" w:rsidRDefault="00174B6F" w:rsidP="00120CEA">
      <w:pPr>
        <w:jc w:val="both"/>
        <w:rPr>
          <w:lang w:val="fr-FR"/>
        </w:rPr>
      </w:pPr>
    </w:p>
    <w:p w14:paraId="14EAA09D" w14:textId="77777777" w:rsidR="00174B6F" w:rsidRPr="0032190F" w:rsidRDefault="00174B6F" w:rsidP="00120CEA">
      <w:pPr>
        <w:jc w:val="both"/>
        <w:rPr>
          <w:lang w:val="fr-FR"/>
        </w:rPr>
      </w:pPr>
      <w:r w:rsidRPr="0032190F">
        <w:rPr>
          <w:bdr w:val="single" w:sz="4" w:space="0" w:color="auto"/>
          <w:lang w:val="fr-FR"/>
        </w:rPr>
        <w:t>vu</w:t>
      </w:r>
      <w:r w:rsidRPr="0032190F">
        <w:rPr>
          <w:lang w:val="fr-FR"/>
        </w:rPr>
        <w:t xml:space="preserve"> dolium peint de  (A. Esposito in BIB 1996) </w:t>
      </w:r>
    </w:p>
    <w:p w14:paraId="0820526C" w14:textId="77777777" w:rsidR="00174B6F" w:rsidRPr="0032190F" w:rsidRDefault="00174B6F" w:rsidP="00120CEA">
      <w:pPr>
        <w:jc w:val="both"/>
        <w:rPr>
          <w:lang w:val="fr-FR"/>
        </w:rPr>
      </w:pPr>
    </w:p>
    <w:p w14:paraId="5B06B33A" w14:textId="77777777" w:rsidR="00174B6F" w:rsidRPr="0032190F" w:rsidRDefault="00174B6F" w:rsidP="00174B6F">
      <w:pPr>
        <w:pStyle w:val="Heading2"/>
      </w:pPr>
      <w:r w:rsidRPr="0032190F">
        <w:t>Nécropole de San Montano</w:t>
      </w:r>
    </w:p>
    <w:p w14:paraId="2B16A88A" w14:textId="77777777" w:rsidR="00174B6F" w:rsidRPr="0032190F" w:rsidRDefault="00174B6F" w:rsidP="00174B6F">
      <w:pPr>
        <w:rPr>
          <w:lang w:val="fr-FR"/>
        </w:rPr>
      </w:pPr>
      <w:r w:rsidRPr="0032190F">
        <w:rPr>
          <w:lang w:val="fr-FR"/>
        </w:rPr>
        <w:t>Les rites funéraires sont identiques entre Pythécusse et les Eubéens. Les apports autochtones concernent la présence de fibules italiques (≠ épingles des productions grecques) (R.-M. Berard in BIB 1996)</w:t>
      </w:r>
    </w:p>
    <w:p w14:paraId="0267D49C" w14:textId="77777777" w:rsidR="00C3578C" w:rsidRPr="0032190F" w:rsidRDefault="00C3578C" w:rsidP="006C30CB">
      <w:pPr>
        <w:rPr>
          <w:lang w:val="fr-FR" w:eastAsia="en-GB"/>
        </w:rPr>
      </w:pPr>
    </w:p>
    <w:p w14:paraId="64541D51" w14:textId="77777777" w:rsidR="00C3578C" w:rsidRPr="0032190F" w:rsidRDefault="00C3578C" w:rsidP="00426FF9">
      <w:pPr>
        <w:pStyle w:val="Heading1"/>
      </w:pPr>
      <w:r w:rsidRPr="0032190F">
        <w:t>FORRAXI NOI</w:t>
      </w:r>
    </w:p>
    <w:p w14:paraId="09F5928F" w14:textId="77777777" w:rsidR="00C3578C" w:rsidRPr="0032190F" w:rsidRDefault="00C3578C" w:rsidP="006C30CB">
      <w:pPr>
        <w:rPr>
          <w:lang w:val="fr-FR" w:eastAsia="en-GB"/>
        </w:rPr>
      </w:pPr>
    </w:p>
    <w:p w14:paraId="2D04322C" w14:textId="2F971D10" w:rsidR="00C3578C" w:rsidRDefault="00C3578C" w:rsidP="00C3578C">
      <w:pPr>
        <w:jc w:val="both"/>
        <w:rPr>
          <w:lang w:val="fr-FR"/>
        </w:rPr>
      </w:pPr>
      <w:r w:rsidRPr="0032190F">
        <w:rPr>
          <w:lang w:val="fr-FR"/>
        </w:rPr>
        <w:t xml:space="preserve">Sardaigne. Découverte d’une épée de </w:t>
      </w:r>
      <w:hyperlink r:id="rId11976" w:anchor="Typ_Arm_Epees_langue_carpe" w:history="1">
        <w:r w:rsidR="00C17B0D" w:rsidRPr="0032190F">
          <w:rPr>
            <w:rStyle w:val="Hyperlink"/>
            <w:lang w:val="fr-FR"/>
          </w:rPr>
          <w:t>type Huelva</w:t>
        </w:r>
      </w:hyperlink>
      <w:r w:rsidR="00673D64" w:rsidRPr="00673D64">
        <w:rPr>
          <w:rStyle w:val="Hyperlink"/>
          <w:color w:val="auto"/>
          <w:u w:val="none"/>
          <w:lang w:val="fr-FR"/>
        </w:rPr>
        <w:t xml:space="preserve"> </w:t>
      </w:r>
      <w:r w:rsidRPr="0032190F">
        <w:rPr>
          <w:lang w:val="fr-FR"/>
        </w:rPr>
        <w:t>ou approchant (Gras 1985 p. 135) (BIB 2160 p. 505).</w:t>
      </w:r>
    </w:p>
    <w:p w14:paraId="15057AA2" w14:textId="77777777" w:rsidR="00CB5101" w:rsidRDefault="00CB5101" w:rsidP="00C3578C">
      <w:pPr>
        <w:jc w:val="both"/>
        <w:rPr>
          <w:lang w:val="fr-FR"/>
        </w:rPr>
      </w:pPr>
    </w:p>
    <w:p w14:paraId="0E3E589E" w14:textId="77777777" w:rsidR="004357C7" w:rsidRPr="0032190F" w:rsidRDefault="004357C7" w:rsidP="00174B6F">
      <w:pPr>
        <w:rPr>
          <w:lang w:val="fr-FR"/>
        </w:rPr>
      </w:pPr>
    </w:p>
    <w:p w14:paraId="08DA6EFB" w14:textId="77777777" w:rsidR="004357C7" w:rsidRPr="0032190F" w:rsidRDefault="004357C7" w:rsidP="00426FF9">
      <w:pPr>
        <w:pStyle w:val="Heading1"/>
      </w:pPr>
      <w:bookmarkStart w:id="4869" w:name="Sit_Sa_Idda"/>
      <w:r w:rsidRPr="0032190F">
        <w:t>SA IDDA</w:t>
      </w:r>
    </w:p>
    <w:bookmarkEnd w:id="4869"/>
    <w:p w14:paraId="3EE054E5" w14:textId="77777777" w:rsidR="004357C7" w:rsidRPr="0032190F" w:rsidRDefault="004357C7" w:rsidP="004357C7">
      <w:pPr>
        <w:jc w:val="both"/>
        <w:rPr>
          <w:lang w:val="fr-FR"/>
        </w:rPr>
      </w:pPr>
    </w:p>
    <w:p w14:paraId="3F25BA7F" w14:textId="5EF957E5" w:rsidR="00661F91" w:rsidRPr="00BB155F" w:rsidRDefault="000C51D6" w:rsidP="00661F91">
      <w:pPr>
        <w:jc w:val="both"/>
        <w:rPr>
          <w:lang w:val="fr-FR"/>
        </w:rPr>
      </w:pPr>
      <w:r w:rsidRPr="0032190F">
        <w:rPr>
          <w:lang w:val="fr-FR"/>
        </w:rPr>
        <w:lastRenderedPageBreak/>
        <w:t xml:space="preserve">Monte Sa Idda. Dépôt de Sa Idda, (Sardaigne) (BIB 2198 p. 461. </w:t>
      </w:r>
      <w:hyperlink r:id="rId11977" w:anchor="Cul_Precoloniale_Obj_broche_rotir" w:history="1">
        <w:r w:rsidR="00867AA7" w:rsidRPr="0032190F">
          <w:rPr>
            <w:rStyle w:val="Hyperlink"/>
            <w:lang w:val="fr-FR"/>
          </w:rPr>
          <w:t>Broches à rotir</w:t>
        </w:r>
      </w:hyperlink>
      <w:r w:rsidR="00904281" w:rsidRPr="00FD449E">
        <w:rPr>
          <w:lang w:val="fr-FR"/>
        </w:rPr>
        <w:t xml:space="preserve"> </w:t>
      </w:r>
      <w:r w:rsidR="004357C7" w:rsidRPr="0032190F">
        <w:rPr>
          <w:lang w:val="fr-FR"/>
        </w:rPr>
        <w:t xml:space="preserve">articulées du </w:t>
      </w:r>
      <w:hyperlink r:id="rId11978" w:anchor="Cul_Protohistoire_Geo_Atlantique" w:history="1">
        <w:r w:rsidR="004357C7" w:rsidRPr="0032190F">
          <w:rPr>
            <w:rStyle w:val="Hyperlink"/>
            <w:lang w:val="fr-FR"/>
          </w:rPr>
          <w:t>complexe atlantique</w:t>
        </w:r>
      </w:hyperlink>
      <w:r w:rsidR="004357C7" w:rsidRPr="0032190F">
        <w:rPr>
          <w:lang w:val="fr-FR"/>
        </w:rPr>
        <w:t xml:space="preserve"> (BIB 2160)</w:t>
      </w:r>
      <w:r w:rsidR="00BB155F">
        <w:rPr>
          <w:lang w:val="fr-FR"/>
        </w:rPr>
        <w:t xml:space="preserve"> très probable (BIB 3050)</w:t>
      </w:r>
      <w:r w:rsidR="00974E7D" w:rsidRPr="0032190F">
        <w:rPr>
          <w:lang w:val="fr-FR"/>
        </w:rPr>
        <w:t xml:space="preserve">. </w:t>
      </w:r>
      <w:r w:rsidR="00661F91" w:rsidRPr="00661F91">
        <w:rPr>
          <w:i/>
          <w:lang w:val="fr-FR"/>
        </w:rPr>
        <w:t>obelos</w:t>
      </w:r>
      <w:r w:rsidR="00661F91" w:rsidRPr="00661F91">
        <w:rPr>
          <w:lang w:val="fr-FR"/>
        </w:rPr>
        <w:t xml:space="preserve"> dont un exemplaire, d'origine Atlantique, </w:t>
      </w:r>
      <w:hyperlink r:id="rId11979" w:anchor="Cul_Chypriote_Geometrique_1" w:history="1">
        <w:r w:rsidR="00D74220" w:rsidRPr="0032190F">
          <w:rPr>
            <w:rStyle w:val="Hyperlink"/>
            <w:lang w:val="fr-FR"/>
          </w:rPr>
          <w:t>G</w:t>
        </w:r>
        <w:r w:rsidR="00D74220">
          <w:rPr>
            <w:rStyle w:val="Hyperlink"/>
            <w:lang w:val="fr-FR"/>
          </w:rPr>
          <w:t>CI</w:t>
        </w:r>
      </w:hyperlink>
      <w:r w:rsidR="00BB155F" w:rsidRPr="00BB155F">
        <w:rPr>
          <w:lang w:val="fr-FR"/>
        </w:rPr>
        <w:t xml:space="preserve"> (BIB ?)</w:t>
      </w:r>
    </w:p>
    <w:p w14:paraId="257063CB" w14:textId="51B02A22" w:rsidR="00DB062A" w:rsidRPr="0032190F" w:rsidRDefault="003F0289" w:rsidP="004357C7">
      <w:pPr>
        <w:jc w:val="both"/>
        <w:rPr>
          <w:lang w:val="fr-FR"/>
        </w:rPr>
      </w:pPr>
      <w:r>
        <w:rPr>
          <w:lang w:val="fr-FR"/>
        </w:rPr>
        <w:t xml:space="preserve">A donné son nom </w:t>
      </w:r>
      <w:r w:rsidR="007F3D5E">
        <w:rPr>
          <w:lang w:val="fr-FR"/>
        </w:rPr>
        <w:t>au</w:t>
      </w:r>
      <w:r>
        <w:rPr>
          <w:lang w:val="fr-FR"/>
        </w:rPr>
        <w:t xml:space="preserve"> type d'épée </w:t>
      </w:r>
      <w:hyperlink r:id="rId11980" w:anchor="Typ_Arm_Epees_Sa_Idda" w:history="1">
        <w:r w:rsidR="007F3D5E" w:rsidRPr="007F3D5E">
          <w:rPr>
            <w:rStyle w:val="Hyperlink"/>
            <w:lang w:val="fr-FR"/>
          </w:rPr>
          <w:t>Sa Idda</w:t>
        </w:r>
      </w:hyperlink>
      <w:r w:rsidR="007F3D5E">
        <w:rPr>
          <w:lang w:val="fr-FR"/>
        </w:rPr>
        <w:t xml:space="preserve"> </w:t>
      </w:r>
      <w:r>
        <w:rPr>
          <w:lang w:val="fr-FR"/>
        </w:rPr>
        <w:t>(BIB 2868)</w:t>
      </w:r>
    </w:p>
    <w:p w14:paraId="63B12B6D" w14:textId="69B5E63B" w:rsidR="00C3578C" w:rsidRDefault="00C3578C" w:rsidP="004357C7">
      <w:pPr>
        <w:jc w:val="both"/>
        <w:rPr>
          <w:lang w:val="fr-FR"/>
        </w:rPr>
      </w:pPr>
      <w:r w:rsidRPr="0032190F">
        <w:rPr>
          <w:lang w:val="fr-FR"/>
        </w:rPr>
        <w:t xml:space="preserve">Découverte d’une épée de </w:t>
      </w:r>
      <w:hyperlink r:id="rId11981" w:anchor="Typ_Arm_Epees_langue_carpe" w:history="1">
        <w:r w:rsidR="00C17B0D" w:rsidRPr="0032190F">
          <w:rPr>
            <w:rStyle w:val="Hyperlink"/>
            <w:lang w:val="fr-FR"/>
          </w:rPr>
          <w:t>type Huelva</w:t>
        </w:r>
      </w:hyperlink>
      <w:r w:rsidR="00FD449E" w:rsidRPr="00FD449E">
        <w:rPr>
          <w:lang w:val="fr-FR"/>
        </w:rPr>
        <w:t xml:space="preserve"> </w:t>
      </w:r>
      <w:r w:rsidRPr="0032190F">
        <w:rPr>
          <w:lang w:val="fr-FR"/>
        </w:rPr>
        <w:t>ou approchant (Gras 1985 p. 135) (BIB 2160 p. 505).</w:t>
      </w:r>
      <w:r w:rsidR="00AD1A4E">
        <w:rPr>
          <w:lang w:val="fr-FR"/>
        </w:rPr>
        <w:t xml:space="preserve"> Au BF: épée de type Huelva (PYM com. pers.)</w:t>
      </w:r>
    </w:p>
    <w:p w14:paraId="1EDBD5C8" w14:textId="77777777" w:rsidR="00661F91" w:rsidRPr="0032190F" w:rsidRDefault="00661F91" w:rsidP="004357C7">
      <w:pPr>
        <w:jc w:val="both"/>
        <w:rPr>
          <w:lang w:val="fr-FR"/>
        </w:rPr>
      </w:pPr>
      <w:r>
        <w:rPr>
          <w:lang w:val="fr-FR"/>
        </w:rPr>
        <w:t>Dépôt, trépied miniature et miroir (BIB 3023)</w:t>
      </w:r>
    </w:p>
    <w:p w14:paraId="72A523AF" w14:textId="77777777" w:rsidR="000C51D6" w:rsidRPr="0032190F" w:rsidRDefault="00BB155F" w:rsidP="004357C7">
      <w:pPr>
        <w:jc w:val="both"/>
        <w:rPr>
          <w:lang w:val="fr-FR"/>
        </w:rPr>
      </w:pPr>
      <w:r>
        <w:rPr>
          <w:lang w:val="fr-FR"/>
        </w:rPr>
        <w:t xml:space="preserve">Haches à appendices </w:t>
      </w:r>
      <w:r w:rsidRPr="00452E7D">
        <w:rPr>
          <w:lang w:val="fr-FR"/>
        </w:rPr>
        <w:t>(BIB 3050)</w:t>
      </w:r>
    </w:p>
    <w:p w14:paraId="4456DC19" w14:textId="3C2EC8B6" w:rsidR="000C51D6" w:rsidRPr="00BA150E" w:rsidRDefault="00974E7D" w:rsidP="004357C7">
      <w:pPr>
        <w:jc w:val="both"/>
        <w:rPr>
          <w:lang w:val="fr-FR"/>
        </w:rPr>
      </w:pPr>
      <w:r w:rsidRPr="0032190F">
        <w:rPr>
          <w:lang w:val="fr-FR"/>
        </w:rPr>
        <w:t xml:space="preserve">v. </w:t>
      </w:r>
      <w:r w:rsidR="00F66B72" w:rsidRPr="0032190F">
        <w:rPr>
          <w:lang w:val="fr-FR"/>
        </w:rPr>
        <w:t xml:space="preserve">période </w:t>
      </w:r>
      <w:hyperlink r:id="rId11982" w:anchor="Cul_Sa_Idda" w:history="1">
        <w:r w:rsidRPr="0032190F">
          <w:rPr>
            <w:rStyle w:val="Hyperlink"/>
            <w:lang w:val="fr-FR"/>
          </w:rPr>
          <w:t>Sa Idda</w:t>
        </w:r>
      </w:hyperlink>
    </w:p>
    <w:p w14:paraId="534677BC" w14:textId="77777777" w:rsidR="002D1AD2" w:rsidRPr="0032190F" w:rsidRDefault="002D1AD2" w:rsidP="004357C7">
      <w:pPr>
        <w:jc w:val="both"/>
        <w:rPr>
          <w:rStyle w:val="Hyperlink"/>
          <w:lang w:val="fr-FR"/>
        </w:rPr>
      </w:pPr>
    </w:p>
    <w:p w14:paraId="516C3A2B" w14:textId="77777777" w:rsidR="000C51D6" w:rsidRPr="0032190F" w:rsidRDefault="000C51D6" w:rsidP="00426FF9">
      <w:pPr>
        <w:pStyle w:val="Heading1"/>
        <w:rPr>
          <w:rStyle w:val="Hyperlink"/>
          <w:color w:val="auto"/>
          <w:u w:val="none"/>
        </w:rPr>
      </w:pPr>
      <w:bookmarkStart w:id="4870" w:name="Sit_Sa_Idda_Grotte"/>
      <w:r w:rsidRPr="0032190F">
        <w:rPr>
          <w:rStyle w:val="Hyperlink"/>
          <w:color w:val="auto"/>
          <w:u w:val="none"/>
        </w:rPr>
        <w:t>SA IDDA (GROTTE DE)</w:t>
      </w:r>
      <w:bookmarkEnd w:id="4870"/>
    </w:p>
    <w:p w14:paraId="4000596A" w14:textId="5E399647" w:rsidR="000C51D6" w:rsidRPr="00A61305" w:rsidRDefault="000329E9" w:rsidP="004357C7">
      <w:pPr>
        <w:jc w:val="both"/>
        <w:rPr>
          <w:rStyle w:val="Hyperlink"/>
          <w:color w:val="auto"/>
          <w:sz w:val="20"/>
          <w:szCs w:val="20"/>
          <w:u w:val="none"/>
          <w:lang w:val="fr-FR" w:eastAsia="en-GB"/>
        </w:rPr>
      </w:pPr>
      <w:r w:rsidRPr="00A61305">
        <w:rPr>
          <w:rStyle w:val="Hyperlink"/>
          <w:color w:val="auto"/>
          <w:sz w:val="20"/>
          <w:u w:val="none"/>
          <w:lang w:val="fr-FR"/>
        </w:rPr>
        <w:t>Monte Sa Idda, Monte Idda, Sa Ida, mont Psiloritis,</w:t>
      </w:r>
      <w:r w:rsidR="002D1AD2" w:rsidRPr="00A61305">
        <w:rPr>
          <w:rStyle w:val="Hyperlink"/>
          <w:color w:val="auto"/>
          <w:sz w:val="20"/>
          <w:u w:val="none"/>
          <w:lang w:val="fr-FR"/>
        </w:rPr>
        <w:t xml:space="preserve"> </w:t>
      </w:r>
      <w:r w:rsidR="002D1AD2" w:rsidRPr="00A61305">
        <w:rPr>
          <w:sz w:val="20"/>
          <w:lang w:val="fr-FR"/>
        </w:rPr>
        <w:t>caverne de l'Ida,</w:t>
      </w:r>
      <w:r w:rsidR="00A61305" w:rsidRPr="00A61305">
        <w:rPr>
          <w:sz w:val="20"/>
          <w:lang w:val="fr-FR"/>
        </w:rPr>
        <w:t xml:space="preserve"> eng.</w:t>
      </w:r>
      <w:r w:rsidR="002D1AD2" w:rsidRPr="00A61305">
        <w:rPr>
          <w:sz w:val="20"/>
          <w:lang w:val="fr-FR"/>
        </w:rPr>
        <w:t xml:space="preserve"> </w:t>
      </w:r>
      <w:r w:rsidR="00A61305" w:rsidRPr="00A61305">
        <w:rPr>
          <w:i/>
          <w:iCs/>
          <w:sz w:val="20"/>
          <w:lang w:val="fr-FR"/>
        </w:rPr>
        <w:t>Idean cave</w:t>
      </w:r>
      <w:r w:rsidR="00A61305" w:rsidRPr="00A61305">
        <w:rPr>
          <w:sz w:val="20"/>
          <w:lang w:val="fr-FR"/>
        </w:rPr>
        <w:t xml:space="preserve">, </w:t>
      </w:r>
      <w:r w:rsidR="002D1AD2" w:rsidRPr="00A61305">
        <w:rPr>
          <w:rStyle w:val="Hyperlink"/>
          <w:color w:val="auto"/>
          <w:sz w:val="20"/>
          <w:u w:val="none"/>
          <w:lang w:val="fr-FR"/>
        </w:rPr>
        <w:t>gr.</w:t>
      </w:r>
      <w:r w:rsidRPr="00A61305">
        <w:rPr>
          <w:rStyle w:val="Hyperlink"/>
          <w:color w:val="auto"/>
          <w:sz w:val="20"/>
          <w:u w:val="none"/>
          <w:lang w:val="fr-FR"/>
        </w:rPr>
        <w:t xml:space="preserve"> </w:t>
      </w:r>
      <w:r w:rsidRPr="00A61305">
        <w:rPr>
          <w:rStyle w:val="Hyperlink"/>
          <w:i/>
          <w:color w:val="auto"/>
          <w:sz w:val="20"/>
          <w:u w:val="none"/>
          <w:lang w:val="fr-FR"/>
        </w:rPr>
        <w:t>Ideon Antron</w:t>
      </w:r>
      <w:r w:rsidR="002D1AD2" w:rsidRPr="00A61305">
        <w:rPr>
          <w:rStyle w:val="Hyperlink"/>
          <w:color w:val="auto"/>
          <w:sz w:val="20"/>
          <w:u w:val="none"/>
          <w:lang w:val="fr-FR"/>
        </w:rPr>
        <w:t xml:space="preserve">, </w:t>
      </w:r>
      <w:r w:rsidR="002D1AD2" w:rsidRPr="00A61305">
        <w:rPr>
          <w:i/>
          <w:sz w:val="20"/>
          <w:szCs w:val="20"/>
          <w:lang w:val="fr-FR" w:eastAsia="en-GB"/>
        </w:rPr>
        <w:t>Cave of Zeus</w:t>
      </w:r>
      <w:r w:rsidR="002D1AD2" w:rsidRPr="00A61305">
        <w:rPr>
          <w:sz w:val="20"/>
          <w:szCs w:val="20"/>
          <w:lang w:val="fr-FR" w:eastAsia="en-GB"/>
        </w:rPr>
        <w:t>, Cave de Zeus</w:t>
      </w:r>
      <w:r w:rsidR="00A61305" w:rsidRPr="00A61305">
        <w:rPr>
          <w:sz w:val="20"/>
          <w:szCs w:val="20"/>
          <w:lang w:val="fr-FR" w:eastAsia="en-GB"/>
        </w:rPr>
        <w:t xml:space="preserve">, </w:t>
      </w:r>
      <w:r w:rsidR="00A61305" w:rsidRPr="00A61305">
        <w:rPr>
          <w:sz w:val="20"/>
          <w:lang w:val="es-ES"/>
        </w:rPr>
        <w:t>Cueva de Sa Idda</w:t>
      </w:r>
    </w:p>
    <w:p w14:paraId="68731085" w14:textId="77777777" w:rsidR="000329E9" w:rsidRPr="0032190F" w:rsidRDefault="000329E9" w:rsidP="004357C7">
      <w:pPr>
        <w:jc w:val="both"/>
        <w:rPr>
          <w:rStyle w:val="Hyperlink"/>
          <w:color w:val="auto"/>
          <w:u w:val="none"/>
          <w:lang w:val="fr-FR"/>
        </w:rPr>
      </w:pPr>
    </w:p>
    <w:p w14:paraId="214DB66E" w14:textId="6246FB55" w:rsidR="000C51D6" w:rsidRDefault="000C51D6" w:rsidP="004357C7">
      <w:pPr>
        <w:jc w:val="both"/>
        <w:rPr>
          <w:szCs w:val="20"/>
          <w:lang w:val="fr-FR" w:eastAsia="en-GB"/>
        </w:rPr>
      </w:pPr>
      <w:r w:rsidRPr="0032190F">
        <w:rPr>
          <w:rStyle w:val="Hyperlink"/>
          <w:color w:val="auto"/>
          <w:u w:val="none"/>
          <w:lang w:val="fr-FR"/>
        </w:rPr>
        <w:t>Grotte Sa Idda en Crète</w:t>
      </w:r>
      <w:r w:rsidRPr="0032190F">
        <w:rPr>
          <w:lang w:val="fr-FR"/>
        </w:rPr>
        <w:t xml:space="preserve">. </w:t>
      </w:r>
      <w:r w:rsidRPr="00BA150E">
        <w:rPr>
          <w:lang w:val="es-ES"/>
        </w:rPr>
        <w:t xml:space="preserve">(BIB 2198 p. 464). </w:t>
      </w:r>
      <w:hyperlink r:id="rId11983" w:anchor="Cul_Precoloniale_Obj_bouclier_echancrV" w:history="1">
        <w:r w:rsidRPr="0032190F">
          <w:rPr>
            <w:rStyle w:val="Hyperlink"/>
            <w:lang w:val="fr-FR"/>
          </w:rPr>
          <w:t>Bouclier échancré en V</w:t>
        </w:r>
      </w:hyperlink>
      <w:r w:rsidRPr="0032190F">
        <w:rPr>
          <w:lang w:val="fr-FR"/>
        </w:rPr>
        <w:t xml:space="preserve"> (BIB 2198 p. 464) attribué au 9</w:t>
      </w:r>
      <w:r w:rsidRPr="0032190F">
        <w:rPr>
          <w:vertAlign w:val="superscript"/>
          <w:lang w:val="fr-FR"/>
        </w:rPr>
        <w:t>e</w:t>
      </w:r>
      <w:r w:rsidRPr="0032190F">
        <w:rPr>
          <w:lang w:val="fr-FR"/>
        </w:rPr>
        <w:t xml:space="preserve"> s. aec (</w:t>
      </w:r>
      <w:r w:rsidRPr="0032190F">
        <w:rPr>
          <w:szCs w:val="20"/>
          <w:lang w:val="fr-FR" w:eastAsia="en-GB"/>
        </w:rPr>
        <w:t>Kunze 1931)</w:t>
      </w:r>
      <w:r w:rsidRPr="0032190F">
        <w:rPr>
          <w:lang w:val="fr-FR"/>
        </w:rPr>
        <w:t>, ou milieu du 8</w:t>
      </w:r>
      <w:r w:rsidRPr="0032190F">
        <w:rPr>
          <w:vertAlign w:val="superscript"/>
          <w:lang w:val="fr-FR"/>
        </w:rPr>
        <w:t>e</w:t>
      </w:r>
      <w:r w:rsidRPr="0032190F">
        <w:rPr>
          <w:lang w:val="fr-FR"/>
        </w:rPr>
        <w:t xml:space="preserve"> aec (</w:t>
      </w:r>
      <w:r w:rsidRPr="0032190F">
        <w:rPr>
          <w:szCs w:val="20"/>
          <w:lang w:val="fr-FR" w:eastAsia="en-GB"/>
        </w:rPr>
        <w:t>Hencken 1950), ou troisème quart du 7</w:t>
      </w:r>
      <w:r w:rsidRPr="0032190F">
        <w:rPr>
          <w:szCs w:val="20"/>
          <w:vertAlign w:val="superscript"/>
          <w:lang w:val="fr-FR" w:eastAsia="en-GB"/>
        </w:rPr>
        <w:t>e</w:t>
      </w:r>
      <w:r w:rsidR="002D1AD2">
        <w:rPr>
          <w:szCs w:val="20"/>
          <w:lang w:val="fr-FR" w:eastAsia="en-GB"/>
        </w:rPr>
        <w:t xml:space="preserve"> BC</w:t>
      </w:r>
      <w:r w:rsidRPr="0032190F">
        <w:rPr>
          <w:szCs w:val="20"/>
          <w:lang w:val="fr-FR" w:eastAsia="en-GB"/>
        </w:rPr>
        <w:t xml:space="preserve"> (Benson 1939) (BIB 2198 p. 464)</w:t>
      </w:r>
    </w:p>
    <w:p w14:paraId="3D5C53F5" w14:textId="77777777" w:rsidR="000329E9" w:rsidRDefault="000329E9" w:rsidP="004357C7">
      <w:pPr>
        <w:jc w:val="both"/>
        <w:rPr>
          <w:szCs w:val="20"/>
          <w:lang w:val="fr-FR" w:eastAsia="en-GB"/>
        </w:rPr>
      </w:pPr>
    </w:p>
    <w:p w14:paraId="1A0DA81C" w14:textId="77777777" w:rsidR="000329E9" w:rsidRDefault="000329E9" w:rsidP="000329E9">
      <w:pPr>
        <w:pStyle w:val="Heading2"/>
        <w:rPr>
          <w:lang w:eastAsia="en-GB"/>
        </w:rPr>
      </w:pPr>
      <w:r>
        <w:rPr>
          <w:lang w:eastAsia="en-GB"/>
        </w:rPr>
        <w:t>mythologie</w:t>
      </w:r>
    </w:p>
    <w:p w14:paraId="18F7064D" w14:textId="77777777" w:rsidR="000329E9" w:rsidRDefault="000329E9" w:rsidP="004357C7">
      <w:pPr>
        <w:jc w:val="both"/>
        <w:rPr>
          <w:szCs w:val="20"/>
          <w:lang w:val="fr-FR" w:eastAsia="en-GB"/>
        </w:rPr>
      </w:pPr>
    </w:p>
    <w:p w14:paraId="57B9806D" w14:textId="77777777" w:rsidR="000329E9" w:rsidRPr="0032190F" w:rsidRDefault="000329E9" w:rsidP="004357C7">
      <w:pPr>
        <w:jc w:val="both"/>
        <w:rPr>
          <w:lang w:val="fr-FR"/>
        </w:rPr>
      </w:pPr>
      <w:r w:rsidRPr="000329E9">
        <w:rPr>
          <w:lang w:val="fr-FR"/>
        </w:rPr>
        <w:t xml:space="preserve">C'est dans la </w:t>
      </w:r>
      <w:r w:rsidR="002D1AD2">
        <w:rPr>
          <w:rStyle w:val="Hyperlink"/>
          <w:color w:val="auto"/>
          <w:u w:val="none"/>
          <w:lang w:val="fr-FR"/>
        </w:rPr>
        <w:t>g</w:t>
      </w:r>
      <w:r w:rsidR="002D1AD2" w:rsidRPr="0032190F">
        <w:rPr>
          <w:rStyle w:val="Hyperlink"/>
          <w:color w:val="auto"/>
          <w:u w:val="none"/>
          <w:lang w:val="fr-FR"/>
        </w:rPr>
        <w:t>rotte Sa Idda</w:t>
      </w:r>
      <w:r w:rsidR="002D1AD2" w:rsidRPr="000329E9">
        <w:rPr>
          <w:lang w:val="fr-FR"/>
        </w:rPr>
        <w:t xml:space="preserve"> </w:t>
      </w:r>
      <w:r w:rsidRPr="000329E9">
        <w:rPr>
          <w:lang w:val="fr-FR"/>
        </w:rPr>
        <w:t>située sur le versant nord de ce mont, que Zeus est censé être né de Rhéa qui s'y était réfugiée pour le soustraire à une mort promise par son père Cronos</w:t>
      </w:r>
      <w:r>
        <w:rPr>
          <w:lang w:val="fr-FR"/>
        </w:rPr>
        <w:t xml:space="preserve"> (wiki) </w:t>
      </w:r>
      <w:r w:rsidRPr="000329E9">
        <w:rPr>
          <w:lang w:val="fr-FR"/>
        </w:rPr>
        <w:t xml:space="preserve">La mythologie grecque raconte l'histoire de la déesse Rhea, qui cache son bébé fils Zeus dans la grotte de Zeus sur le mont Ida, en Crète, où il était gardé par guerriers dansants </w:t>
      </w:r>
      <w:r>
        <w:rPr>
          <w:lang w:val="fr-FR"/>
        </w:rPr>
        <w:t>[</w:t>
      </w:r>
      <w:r w:rsidRPr="000329E9">
        <w:rPr>
          <w:i/>
          <w:lang w:val="fr-FR"/>
        </w:rPr>
        <w:t>potnia theron</w:t>
      </w:r>
      <w:r>
        <w:rPr>
          <w:lang w:val="fr-FR"/>
        </w:rPr>
        <w:t xml:space="preserve">, symétrie, Valcamonica] </w:t>
      </w:r>
      <w:r w:rsidRPr="000329E9">
        <w:rPr>
          <w:lang w:val="fr-FR"/>
        </w:rPr>
        <w:t>qui faisaient du bruit en utilisant leurs boucliers et leurs armes pour distraire le dieu Cronos des cris de l'enfant (Matthäus 2000: 518). Cette grotte rituelle est devenue avec le temps le sanctuaire le plus important de Crète, et suivant la légende, il n'est pas surprenant que les cadeaux votifs du début</w:t>
      </w:r>
      <w:r>
        <w:rPr>
          <w:lang w:val="fr-FR"/>
        </w:rPr>
        <w:t xml:space="preserve"> </w:t>
      </w:r>
      <w:r w:rsidRPr="000329E9">
        <w:rPr>
          <w:lang w:val="fr-FR"/>
        </w:rPr>
        <w:t>1er millénaire avant JC sont dominés par les découvertes de boucliers, votifs et miniatures boucliers et récipients métalliques. Dans son étude approfondie, Emil Kunze énumère plus de 80 boucliers ou fragments; en raison des fouilles les plus récentes, environ 2 000 des fragments de boucliers peuvent être ajoutés, et la partie principale de ces boucliers peut être être daté du VIIIe siècle avant JC (Kunze 1931; Matthäus 2000: 520-521, 535-536). L'un de ces boucliers, conservé uniquement en fragments, montre trois nervures concentriques avec encoches en V, étroitement rapprochées autour du boss du bouclier ainsi que quatre rangées concentriques de boss. L'espace à côté du bord du bouclier est décoré de frises de palmettes, de bandes tressées et motif en arête de poisson et montre aussi une frise éventuellement pittoresque d'un lion chasse (Hencken 1950: 297 n ° 9 fig. 8.9; Kunze 1931: 30, n ° 67 pl. 43, 67).</w:t>
      </w:r>
      <w:r>
        <w:rPr>
          <w:lang w:val="fr-FR"/>
        </w:rPr>
        <w:t>(BIB 2954)</w:t>
      </w:r>
    </w:p>
    <w:p w14:paraId="0280C83E" w14:textId="77777777" w:rsidR="00851EF5" w:rsidRPr="0032190F" w:rsidRDefault="00851EF5" w:rsidP="00426FF9">
      <w:pPr>
        <w:pStyle w:val="Heading1"/>
      </w:pPr>
      <w:r w:rsidRPr="0032190F">
        <w:br/>
        <w:t>POSEIDONIA</w:t>
      </w:r>
    </w:p>
    <w:p w14:paraId="218EA28E" w14:textId="77777777" w:rsidR="00851EF5" w:rsidRPr="0032190F" w:rsidRDefault="00851EF5" w:rsidP="00174B6F">
      <w:pPr>
        <w:rPr>
          <w:lang w:val="fr-FR"/>
        </w:rPr>
      </w:pPr>
    </w:p>
    <w:p w14:paraId="77FEE59F" w14:textId="77777777" w:rsidR="00851EF5" w:rsidRPr="0032190F" w:rsidRDefault="00851EF5" w:rsidP="00851EF5">
      <w:pPr>
        <w:jc w:val="both"/>
        <w:rPr>
          <w:lang w:val="fr-FR"/>
        </w:rPr>
      </w:pPr>
      <w:r w:rsidRPr="0032190F">
        <w:rPr>
          <w:lang w:val="fr-FR"/>
        </w:rPr>
        <w:t>Fondation grecqued’Italie (BIB 1995 fig. 19)</w:t>
      </w:r>
    </w:p>
    <w:p w14:paraId="08BBF2E9" w14:textId="77777777" w:rsidR="00851EF5" w:rsidRPr="0032190F" w:rsidRDefault="00851EF5" w:rsidP="00426FF9">
      <w:pPr>
        <w:pStyle w:val="Heading1"/>
      </w:pPr>
      <w:r w:rsidRPr="0032190F">
        <w:br/>
        <w:t>VELIA</w:t>
      </w:r>
    </w:p>
    <w:p w14:paraId="2D6288B9" w14:textId="77777777" w:rsidR="00851EF5" w:rsidRPr="0032190F" w:rsidRDefault="00851EF5" w:rsidP="00174B6F">
      <w:pPr>
        <w:rPr>
          <w:lang w:val="fr-FR"/>
        </w:rPr>
      </w:pPr>
    </w:p>
    <w:p w14:paraId="3823DDE6" w14:textId="77777777" w:rsidR="00851EF5" w:rsidRPr="0032190F" w:rsidRDefault="00851EF5" w:rsidP="00851EF5">
      <w:pPr>
        <w:jc w:val="both"/>
        <w:rPr>
          <w:lang w:val="fr-FR"/>
        </w:rPr>
      </w:pPr>
      <w:r w:rsidRPr="0032190F">
        <w:rPr>
          <w:lang w:val="fr-FR"/>
        </w:rPr>
        <w:t>Vélia est une fondation grecqued’Italie (BIB 1995 fig. 19)</w:t>
      </w:r>
    </w:p>
    <w:p w14:paraId="53049F57" w14:textId="77777777" w:rsidR="00851EF5" w:rsidRPr="0032190F" w:rsidRDefault="00851EF5" w:rsidP="00426FF9">
      <w:pPr>
        <w:pStyle w:val="Heading1"/>
      </w:pPr>
      <w:r w:rsidRPr="0032190F">
        <w:br/>
        <w:t>ZANCLE</w:t>
      </w:r>
    </w:p>
    <w:p w14:paraId="73619DD3" w14:textId="77777777" w:rsidR="00851EF5" w:rsidRPr="0032190F" w:rsidRDefault="00851EF5" w:rsidP="00174B6F">
      <w:pPr>
        <w:rPr>
          <w:lang w:val="fr-FR"/>
        </w:rPr>
      </w:pPr>
    </w:p>
    <w:p w14:paraId="02F0A3F6" w14:textId="77777777" w:rsidR="00851EF5" w:rsidRPr="0032190F" w:rsidRDefault="00851EF5" w:rsidP="00851EF5">
      <w:pPr>
        <w:jc w:val="both"/>
        <w:rPr>
          <w:lang w:val="fr-FR"/>
        </w:rPr>
      </w:pPr>
      <w:r w:rsidRPr="0032190F">
        <w:rPr>
          <w:lang w:val="fr-FR"/>
        </w:rPr>
        <w:t>Fondation grecquede Sicile (BIB 1995 fig. 19)</w:t>
      </w:r>
    </w:p>
    <w:p w14:paraId="64CED507" w14:textId="77777777" w:rsidR="00851EF5" w:rsidRPr="0032190F" w:rsidRDefault="00851EF5" w:rsidP="00426FF9">
      <w:pPr>
        <w:pStyle w:val="Heading1"/>
      </w:pPr>
      <w:r w:rsidRPr="0032190F">
        <w:lastRenderedPageBreak/>
        <w:br/>
        <w:t>RHEGION</w:t>
      </w:r>
    </w:p>
    <w:p w14:paraId="6DCF6461" w14:textId="77777777" w:rsidR="00851EF5" w:rsidRPr="0032190F" w:rsidRDefault="00851EF5" w:rsidP="00174B6F">
      <w:pPr>
        <w:rPr>
          <w:lang w:val="fr-FR"/>
        </w:rPr>
      </w:pPr>
    </w:p>
    <w:p w14:paraId="484AD13A" w14:textId="77777777" w:rsidR="00851EF5" w:rsidRPr="0032190F" w:rsidRDefault="00851EF5" w:rsidP="00851EF5">
      <w:pPr>
        <w:jc w:val="both"/>
        <w:rPr>
          <w:lang w:val="fr-FR"/>
        </w:rPr>
      </w:pPr>
      <w:r w:rsidRPr="0032190F">
        <w:rPr>
          <w:lang w:val="fr-FR"/>
        </w:rPr>
        <w:t>Rhégion est une fondation grecqued’Italie</w:t>
      </w:r>
      <w:r w:rsidR="0019420C" w:rsidRPr="0032190F">
        <w:rPr>
          <w:lang w:val="fr-FR"/>
        </w:rPr>
        <w:t xml:space="preserve"> du Sud</w:t>
      </w:r>
      <w:r w:rsidRPr="0032190F">
        <w:rPr>
          <w:lang w:val="fr-FR"/>
        </w:rPr>
        <w:t xml:space="preserve"> (BIB 1995 fig. 19)</w:t>
      </w:r>
    </w:p>
    <w:p w14:paraId="79497ECD" w14:textId="77777777" w:rsidR="00851EF5" w:rsidRPr="0032190F" w:rsidRDefault="00851EF5" w:rsidP="00426FF9">
      <w:pPr>
        <w:pStyle w:val="Heading1"/>
      </w:pPr>
      <w:r w:rsidRPr="0032190F">
        <w:br/>
        <w:t>LOCRES</w:t>
      </w:r>
    </w:p>
    <w:p w14:paraId="13926B6C" w14:textId="77777777" w:rsidR="00851EF5" w:rsidRPr="0032190F" w:rsidRDefault="00851EF5" w:rsidP="00174B6F">
      <w:pPr>
        <w:rPr>
          <w:lang w:val="fr-FR"/>
        </w:rPr>
      </w:pPr>
    </w:p>
    <w:p w14:paraId="732FC5E7" w14:textId="77777777" w:rsidR="00851EF5" w:rsidRPr="0032190F" w:rsidRDefault="00851EF5" w:rsidP="00851EF5">
      <w:pPr>
        <w:jc w:val="both"/>
        <w:rPr>
          <w:lang w:val="fr-FR"/>
        </w:rPr>
      </w:pPr>
      <w:r w:rsidRPr="0032190F">
        <w:rPr>
          <w:lang w:val="fr-FR"/>
        </w:rPr>
        <w:t>Fondation grecqued’Italie (BIB 1995 fig. 19)</w:t>
      </w:r>
    </w:p>
    <w:p w14:paraId="0AC82D8D" w14:textId="77777777" w:rsidR="00851EF5" w:rsidRPr="0032190F" w:rsidRDefault="00851EF5" w:rsidP="00174B6F">
      <w:pPr>
        <w:rPr>
          <w:lang w:val="fr-FR"/>
        </w:rPr>
      </w:pPr>
    </w:p>
    <w:p w14:paraId="3C882CCD" w14:textId="77777777" w:rsidR="00851EF5" w:rsidRPr="0032190F" w:rsidRDefault="00851EF5" w:rsidP="00426FF9">
      <w:pPr>
        <w:pStyle w:val="Heading1"/>
      </w:pPr>
      <w:r w:rsidRPr="0032190F">
        <w:t>CROTONE</w:t>
      </w:r>
    </w:p>
    <w:p w14:paraId="4F2B7F40" w14:textId="77777777" w:rsidR="00851EF5" w:rsidRPr="0032190F" w:rsidRDefault="00851EF5" w:rsidP="00174B6F">
      <w:pPr>
        <w:rPr>
          <w:lang w:val="fr-FR"/>
        </w:rPr>
      </w:pPr>
    </w:p>
    <w:p w14:paraId="52BD9EBA" w14:textId="77777777" w:rsidR="00851EF5" w:rsidRPr="0032190F" w:rsidRDefault="00851EF5" w:rsidP="00851EF5">
      <w:pPr>
        <w:jc w:val="both"/>
        <w:rPr>
          <w:lang w:val="fr-FR"/>
        </w:rPr>
      </w:pPr>
      <w:r w:rsidRPr="0032190F">
        <w:rPr>
          <w:lang w:val="fr-FR"/>
        </w:rPr>
        <w:t xml:space="preserve">Fondation grecqued’Italie </w:t>
      </w:r>
      <w:r w:rsidR="0019420C" w:rsidRPr="0032190F">
        <w:rPr>
          <w:lang w:val="fr-FR"/>
        </w:rPr>
        <w:t xml:space="preserve">du Sud </w:t>
      </w:r>
      <w:r w:rsidRPr="0032190F">
        <w:rPr>
          <w:lang w:val="fr-FR"/>
        </w:rPr>
        <w:t>(BIB 1995 fig. 19)</w:t>
      </w:r>
    </w:p>
    <w:p w14:paraId="4F7F35AA" w14:textId="77777777" w:rsidR="00851EF5" w:rsidRPr="0032190F" w:rsidRDefault="00851EF5" w:rsidP="00174B6F">
      <w:pPr>
        <w:rPr>
          <w:lang w:val="fr-FR"/>
        </w:rPr>
      </w:pPr>
    </w:p>
    <w:p w14:paraId="5E3A8A68" w14:textId="77777777" w:rsidR="00851EF5" w:rsidRPr="0032190F" w:rsidRDefault="00851EF5" w:rsidP="00426FF9">
      <w:pPr>
        <w:pStyle w:val="Heading1"/>
      </w:pPr>
      <w:r w:rsidRPr="0032190F">
        <w:t>SYBARIS</w:t>
      </w:r>
    </w:p>
    <w:p w14:paraId="06DC94D9" w14:textId="77777777" w:rsidR="00851EF5" w:rsidRPr="0032190F" w:rsidRDefault="00851EF5" w:rsidP="00174B6F">
      <w:pPr>
        <w:rPr>
          <w:lang w:val="fr-FR"/>
        </w:rPr>
      </w:pPr>
    </w:p>
    <w:p w14:paraId="5746ECDF" w14:textId="77777777" w:rsidR="00851EF5" w:rsidRPr="0032190F" w:rsidRDefault="00851EF5" w:rsidP="00851EF5">
      <w:pPr>
        <w:jc w:val="both"/>
        <w:rPr>
          <w:lang w:val="fr-FR"/>
        </w:rPr>
      </w:pPr>
      <w:r w:rsidRPr="0032190F">
        <w:rPr>
          <w:lang w:val="fr-FR"/>
        </w:rPr>
        <w:t xml:space="preserve">Fondation grecqued’Italie </w:t>
      </w:r>
      <w:r w:rsidR="0019420C" w:rsidRPr="0032190F">
        <w:rPr>
          <w:lang w:val="fr-FR"/>
        </w:rPr>
        <w:t xml:space="preserve">du Sud </w:t>
      </w:r>
      <w:r w:rsidRPr="0032190F">
        <w:rPr>
          <w:lang w:val="fr-FR"/>
        </w:rPr>
        <w:t>(BIB 1995 fig. 19)</w:t>
      </w:r>
    </w:p>
    <w:p w14:paraId="56FA0F03" w14:textId="77777777" w:rsidR="00851EF5" w:rsidRPr="0032190F" w:rsidRDefault="00851EF5" w:rsidP="00174B6F">
      <w:pPr>
        <w:rPr>
          <w:lang w:val="fr-FR"/>
        </w:rPr>
      </w:pPr>
    </w:p>
    <w:p w14:paraId="521EC46C" w14:textId="77777777" w:rsidR="00174B6F" w:rsidRPr="0032190F" w:rsidRDefault="00851EF5" w:rsidP="00426FF9">
      <w:pPr>
        <w:pStyle w:val="Heading1"/>
      </w:pPr>
      <w:r w:rsidRPr="0032190F">
        <w:t>METAPONTE</w:t>
      </w:r>
    </w:p>
    <w:p w14:paraId="01625761" w14:textId="77777777" w:rsidR="00851EF5" w:rsidRPr="0032190F" w:rsidRDefault="00851EF5" w:rsidP="00120CEA">
      <w:pPr>
        <w:jc w:val="both"/>
        <w:rPr>
          <w:lang w:val="fr-FR"/>
        </w:rPr>
      </w:pPr>
    </w:p>
    <w:p w14:paraId="34BEC62F" w14:textId="77777777" w:rsidR="00851EF5" w:rsidRPr="0032190F" w:rsidRDefault="00851EF5" w:rsidP="00851EF5">
      <w:pPr>
        <w:jc w:val="both"/>
        <w:rPr>
          <w:lang w:val="fr-FR"/>
        </w:rPr>
      </w:pPr>
      <w:r w:rsidRPr="0032190F">
        <w:rPr>
          <w:lang w:val="fr-FR"/>
        </w:rPr>
        <w:t>Métaponte est une fondation grecqued’Italie (BIB 1995 fig. 19)</w:t>
      </w:r>
    </w:p>
    <w:p w14:paraId="15C5B76B" w14:textId="77777777" w:rsidR="00851EF5" w:rsidRPr="0032190F" w:rsidRDefault="00851EF5" w:rsidP="00851EF5">
      <w:pPr>
        <w:jc w:val="both"/>
        <w:rPr>
          <w:lang w:val="fr-FR"/>
        </w:rPr>
      </w:pPr>
    </w:p>
    <w:p w14:paraId="5D1A47A4" w14:textId="77777777" w:rsidR="00851EF5" w:rsidRPr="0032190F" w:rsidRDefault="00851EF5" w:rsidP="00426FF9">
      <w:pPr>
        <w:pStyle w:val="Heading1"/>
      </w:pPr>
      <w:bookmarkStart w:id="4871" w:name="Sit_Tarente"/>
      <w:r w:rsidRPr="0032190F">
        <w:t>TARENTE</w:t>
      </w:r>
    </w:p>
    <w:bookmarkEnd w:id="4871"/>
    <w:p w14:paraId="543B56E0" w14:textId="77777777" w:rsidR="00851EF5" w:rsidRPr="0032190F" w:rsidRDefault="00851EF5" w:rsidP="00851EF5">
      <w:pPr>
        <w:jc w:val="both"/>
        <w:rPr>
          <w:lang w:val="fr-FR"/>
        </w:rPr>
      </w:pPr>
    </w:p>
    <w:p w14:paraId="0380ADF0" w14:textId="77777777" w:rsidR="00851EF5" w:rsidRPr="0032190F" w:rsidRDefault="00851EF5" w:rsidP="00851EF5">
      <w:pPr>
        <w:jc w:val="both"/>
        <w:rPr>
          <w:lang w:val="fr-FR"/>
        </w:rPr>
      </w:pPr>
      <w:r w:rsidRPr="0032190F">
        <w:rPr>
          <w:lang w:val="fr-FR"/>
        </w:rPr>
        <w:t>Fondation grecque</w:t>
      </w:r>
      <w:r w:rsidR="00D97EEC" w:rsidRPr="0032190F">
        <w:rPr>
          <w:lang w:val="fr-FR"/>
        </w:rPr>
        <w:t xml:space="preserve"> </w:t>
      </w:r>
      <w:r w:rsidRPr="0032190F">
        <w:rPr>
          <w:lang w:val="fr-FR"/>
        </w:rPr>
        <w:t xml:space="preserve">d’Italie </w:t>
      </w:r>
      <w:r w:rsidR="0019420C" w:rsidRPr="0032190F">
        <w:rPr>
          <w:lang w:val="fr-FR"/>
        </w:rPr>
        <w:t xml:space="preserve">du Sud </w:t>
      </w:r>
      <w:r w:rsidRPr="0032190F">
        <w:rPr>
          <w:lang w:val="fr-FR"/>
        </w:rPr>
        <w:t>(BIB 1995 fig. 19)</w:t>
      </w:r>
      <w:r w:rsidR="00213596" w:rsidRPr="0032190F">
        <w:rPr>
          <w:lang w:val="fr-FR"/>
        </w:rPr>
        <w:t>.</w:t>
      </w:r>
    </w:p>
    <w:p w14:paraId="7A9D8C80" w14:textId="77777777" w:rsidR="00213596" w:rsidRPr="0032190F" w:rsidRDefault="00213596" w:rsidP="00851EF5">
      <w:pPr>
        <w:jc w:val="both"/>
        <w:rPr>
          <w:lang w:val="fr-FR"/>
        </w:rPr>
      </w:pPr>
    </w:p>
    <w:p w14:paraId="0924132C" w14:textId="77777777" w:rsidR="00213596" w:rsidRPr="0032190F" w:rsidRDefault="00213596" w:rsidP="00851EF5">
      <w:pPr>
        <w:jc w:val="both"/>
        <w:rPr>
          <w:lang w:val="fr-FR"/>
        </w:rPr>
      </w:pPr>
      <w:bookmarkStart w:id="4872" w:name="Sit_Scoglio_Tonno"/>
      <w:r w:rsidRPr="0032190F">
        <w:rPr>
          <w:lang w:val="fr-FR"/>
        </w:rPr>
        <w:t>SCOGLIO DEL TONNO</w:t>
      </w:r>
    </w:p>
    <w:bookmarkEnd w:id="4872"/>
    <w:p w14:paraId="48003E73" w14:textId="77777777" w:rsidR="00213596" w:rsidRPr="0032190F" w:rsidRDefault="00213596" w:rsidP="00213596">
      <w:pPr>
        <w:jc w:val="both"/>
        <w:rPr>
          <w:lang w:val="fr-FR"/>
        </w:rPr>
      </w:pPr>
    </w:p>
    <w:p w14:paraId="4C6895D9" w14:textId="56B42E3B" w:rsidR="00213596" w:rsidRPr="0032190F" w:rsidRDefault="00213596" w:rsidP="00213596">
      <w:pPr>
        <w:jc w:val="both"/>
        <w:rPr>
          <w:lang w:val="fr-FR"/>
        </w:rPr>
      </w:pPr>
      <w:r w:rsidRPr="0032190F">
        <w:rPr>
          <w:lang w:val="fr-FR"/>
        </w:rPr>
        <w:t xml:space="preserve">Scoglio del Tonno à Tarente montre de la céramique mycénienne produite à Rhodes, en Crète centrale au Péloponnèse avec de la céramique non tournée </w:t>
      </w:r>
      <w:r w:rsidRPr="0032190F">
        <w:rPr>
          <w:i/>
          <w:lang w:val="fr-FR"/>
        </w:rPr>
        <w:t xml:space="preserve">a impasto </w:t>
      </w:r>
      <w:r w:rsidRPr="0032190F">
        <w:rPr>
          <w:lang w:val="fr-FR"/>
        </w:rPr>
        <w:t xml:space="preserve">[cf céramique HMB] attribuée au </w:t>
      </w:r>
      <w:r w:rsidR="001D7A95">
        <w:rPr>
          <w:lang w:val="fr-FR"/>
        </w:rPr>
        <w:t>HR</w:t>
      </w:r>
      <w:hyperlink r:id="rId11984" w:anchor="Cul_Helladique_Recent_IIIA" w:history="1">
        <w:r w:rsidR="001D7A95" w:rsidRPr="001D7A95">
          <w:rPr>
            <w:rStyle w:val="Hyperlink"/>
            <w:lang w:val="fr-FR"/>
          </w:rPr>
          <w:t>IIIA</w:t>
        </w:r>
      </w:hyperlink>
      <w:r w:rsidRPr="0032190F">
        <w:rPr>
          <w:lang w:val="fr-FR"/>
        </w:rPr>
        <w:t>. Au HRIIIC, la région de Tarente montre la fabrication de céramique tournée fine dite "iapyge" d'influence égéenne (BIB 2301 p. 120)</w:t>
      </w:r>
    </w:p>
    <w:p w14:paraId="63497807" w14:textId="77777777" w:rsidR="00213596" w:rsidRPr="0032190F" w:rsidRDefault="00213596" w:rsidP="00851EF5">
      <w:pPr>
        <w:jc w:val="both"/>
        <w:rPr>
          <w:lang w:val="fr-FR"/>
        </w:rPr>
      </w:pPr>
    </w:p>
    <w:p w14:paraId="148E885A" w14:textId="77777777" w:rsidR="00851EF5" w:rsidRPr="0032190F" w:rsidRDefault="00851EF5" w:rsidP="00120CEA">
      <w:pPr>
        <w:jc w:val="both"/>
        <w:rPr>
          <w:lang w:val="fr-FR"/>
        </w:rPr>
      </w:pPr>
    </w:p>
    <w:p w14:paraId="3B119613" w14:textId="77777777" w:rsidR="00174B6F" w:rsidRPr="0032190F" w:rsidRDefault="00174B6F" w:rsidP="00426FF9">
      <w:pPr>
        <w:pStyle w:val="Heading1"/>
      </w:pPr>
      <w:r w:rsidRPr="0032190F">
        <w:t>MEGARA HYBLEA</w:t>
      </w:r>
    </w:p>
    <w:p w14:paraId="2CB72547" w14:textId="77777777" w:rsidR="00174B6F" w:rsidRPr="0032190F" w:rsidRDefault="00174B6F" w:rsidP="00174B6F">
      <w:pPr>
        <w:rPr>
          <w:lang w:val="fr-FR"/>
        </w:rPr>
      </w:pPr>
    </w:p>
    <w:p w14:paraId="091DEE7C" w14:textId="77777777" w:rsidR="00174B6F" w:rsidRPr="0032190F" w:rsidRDefault="00851EF5" w:rsidP="00120CEA">
      <w:pPr>
        <w:jc w:val="both"/>
        <w:rPr>
          <w:lang w:val="fr-FR"/>
        </w:rPr>
      </w:pPr>
      <w:r w:rsidRPr="0032190F">
        <w:rPr>
          <w:lang w:val="fr-FR"/>
        </w:rPr>
        <w:t xml:space="preserve">Fondation grecquede Sicile (BIB 1995 fig. 19). </w:t>
      </w:r>
      <w:r w:rsidR="00174B6F" w:rsidRPr="0032190F">
        <w:rPr>
          <w:lang w:val="fr-FR"/>
        </w:rPr>
        <w:t>Colonie grecque localiée au nord de Syracuse (R.-M. Berard in BIB 1996). Le nom même de la ville mélange des toponymes grecs (√Megara) et indigènes (√Hyblea) (R.-M. Berard in BIB 1996).</w:t>
      </w:r>
    </w:p>
    <w:p w14:paraId="5C52CEC8" w14:textId="77777777" w:rsidR="00174B6F" w:rsidRPr="0032190F" w:rsidRDefault="00174B6F" w:rsidP="00120CEA">
      <w:pPr>
        <w:jc w:val="both"/>
        <w:rPr>
          <w:lang w:val="fr-FR"/>
        </w:rPr>
      </w:pPr>
      <w:r w:rsidRPr="0032190F">
        <w:rPr>
          <w:lang w:val="fr-FR"/>
        </w:rPr>
        <w:t>Dans ce site, les épingles d’attache forment le seul caractère récurrent des inhumations de femmes (R.-M. Berard in BIB 1996)</w:t>
      </w:r>
    </w:p>
    <w:p w14:paraId="6FD3B049" w14:textId="77777777" w:rsidR="00174B6F" w:rsidRPr="0032190F" w:rsidRDefault="00174B6F" w:rsidP="00174B6F">
      <w:pPr>
        <w:jc w:val="both"/>
        <w:rPr>
          <w:lang w:val="fr-FR"/>
        </w:rPr>
      </w:pPr>
      <w:r w:rsidRPr="0032190F">
        <w:rPr>
          <w:lang w:val="fr-FR"/>
        </w:rPr>
        <w:t>A Megara Hyblaea, entre le 8</w:t>
      </w:r>
      <w:r w:rsidRPr="0032190F">
        <w:rPr>
          <w:vertAlign w:val="superscript"/>
          <w:lang w:val="fr-FR"/>
        </w:rPr>
        <w:t>e</w:t>
      </w:r>
      <w:r w:rsidRPr="0032190F">
        <w:rPr>
          <w:lang w:val="fr-FR"/>
        </w:rPr>
        <w:t xml:space="preserve"> et le 5</w:t>
      </w:r>
      <w:r w:rsidRPr="0032190F">
        <w:rPr>
          <w:vertAlign w:val="superscript"/>
          <w:lang w:val="fr-FR"/>
        </w:rPr>
        <w:t>e</w:t>
      </w:r>
      <w:r w:rsidRPr="0032190F">
        <w:rPr>
          <w:lang w:val="fr-FR"/>
        </w:rPr>
        <w:t xml:space="preserve"> aec, il existe un faisceau d’indices permettant de voir que les femmes indigènes ne sont pas intégrées à la fondation grecque, à l’inverse de Pithécusse (R.-M. Berard in BIB 1996)</w:t>
      </w:r>
    </w:p>
    <w:p w14:paraId="271ED45C" w14:textId="77777777" w:rsidR="00174B6F" w:rsidRPr="006836DB" w:rsidRDefault="00174B6F" w:rsidP="00174B6F">
      <w:pPr>
        <w:jc w:val="both"/>
        <w:rPr>
          <w:lang w:val="en-GB"/>
        </w:rPr>
      </w:pPr>
      <w:r w:rsidRPr="0032190F">
        <w:rPr>
          <w:lang w:val="fr-FR"/>
        </w:rPr>
        <w:t xml:space="preserve">A MH, éventuellement présence de Launacien [lacaunien ?] </w:t>
      </w:r>
      <w:r w:rsidRPr="006836DB">
        <w:rPr>
          <w:lang w:val="en-GB"/>
        </w:rPr>
        <w:t>(R.-M. Berard in BIB 1996)</w:t>
      </w:r>
    </w:p>
    <w:p w14:paraId="64C5A05E" w14:textId="77777777" w:rsidR="00174B6F" w:rsidRPr="0032190F" w:rsidRDefault="00174B6F" w:rsidP="00174B6F">
      <w:pPr>
        <w:jc w:val="both"/>
        <w:rPr>
          <w:lang w:val="fr-FR"/>
        </w:rPr>
      </w:pPr>
      <w:r w:rsidRPr="0032190F">
        <w:rPr>
          <w:lang w:val="fr-FR"/>
        </w:rPr>
        <w:t xml:space="preserve">Une </w:t>
      </w:r>
      <w:r w:rsidRPr="0032190F">
        <w:rPr>
          <w:i/>
          <w:lang w:val="fr-FR"/>
        </w:rPr>
        <w:t>kourotrophos</w:t>
      </w:r>
      <w:r w:rsidRPr="0032190F">
        <w:rPr>
          <w:lang w:val="fr-FR"/>
        </w:rPr>
        <w:t xml:space="preserve"> (litt. Mère aux enfants) a été trouvée dans la nécropole nord</w:t>
      </w:r>
    </w:p>
    <w:p w14:paraId="0CA612EA" w14:textId="77777777" w:rsidR="00174B6F" w:rsidRPr="0032190F" w:rsidRDefault="00174B6F" w:rsidP="00174B6F">
      <w:pPr>
        <w:jc w:val="both"/>
        <w:rPr>
          <w:lang w:val="fr-FR"/>
        </w:rPr>
      </w:pPr>
    </w:p>
    <w:p w14:paraId="5A304989" w14:textId="77777777" w:rsidR="00174B6F" w:rsidRPr="0032190F" w:rsidRDefault="00174B6F" w:rsidP="00174B6F">
      <w:pPr>
        <w:pStyle w:val="Heading2"/>
      </w:pPr>
      <w:r w:rsidRPr="0032190F">
        <w:t>T 2099</w:t>
      </w:r>
    </w:p>
    <w:p w14:paraId="09820542" w14:textId="77777777" w:rsidR="00174B6F" w:rsidRPr="0032190F" w:rsidRDefault="00174B6F" w:rsidP="00174B6F">
      <w:pPr>
        <w:rPr>
          <w:lang w:val="fr-FR"/>
        </w:rPr>
      </w:pPr>
      <w:r w:rsidRPr="0032190F">
        <w:rPr>
          <w:lang w:val="fr-FR"/>
        </w:rPr>
        <w:t>Inhumation en position fœtale (R.-M. Berard in BIB 1996)</w:t>
      </w:r>
    </w:p>
    <w:p w14:paraId="5C106B73" w14:textId="77777777" w:rsidR="00851EF5" w:rsidRPr="0032190F" w:rsidRDefault="00851EF5" w:rsidP="00174B6F">
      <w:pPr>
        <w:rPr>
          <w:lang w:val="fr-FR"/>
        </w:rPr>
      </w:pPr>
    </w:p>
    <w:p w14:paraId="7CF6F6A3" w14:textId="77777777" w:rsidR="00851EF5" w:rsidRPr="0032190F" w:rsidRDefault="00851EF5" w:rsidP="00426FF9">
      <w:pPr>
        <w:pStyle w:val="Heading1"/>
      </w:pPr>
      <w:r w:rsidRPr="0032190F">
        <w:t>AGRIGENTE</w:t>
      </w:r>
    </w:p>
    <w:p w14:paraId="2960BF95" w14:textId="77777777" w:rsidR="00851EF5" w:rsidRPr="0032190F" w:rsidRDefault="00851EF5" w:rsidP="00851EF5">
      <w:pPr>
        <w:rPr>
          <w:lang w:val="fr-FR"/>
        </w:rPr>
      </w:pPr>
    </w:p>
    <w:p w14:paraId="7FA26E0C" w14:textId="77777777" w:rsidR="00851EF5" w:rsidRPr="0032190F" w:rsidRDefault="00851EF5" w:rsidP="00851EF5">
      <w:pPr>
        <w:rPr>
          <w:lang w:val="fr-FR"/>
        </w:rPr>
      </w:pPr>
      <w:r w:rsidRPr="0032190F">
        <w:rPr>
          <w:lang w:val="fr-FR"/>
        </w:rPr>
        <w:t>Fondation grecquede Sicile (BIB 1995 fig. 19).</w:t>
      </w:r>
    </w:p>
    <w:p w14:paraId="1564C809" w14:textId="77777777" w:rsidR="00851EF5" w:rsidRPr="0032190F" w:rsidRDefault="00851EF5" w:rsidP="00426FF9">
      <w:pPr>
        <w:pStyle w:val="Heading1"/>
      </w:pPr>
      <w:r w:rsidRPr="0032190F">
        <w:br/>
        <w:t>SELINONTE</w:t>
      </w:r>
    </w:p>
    <w:p w14:paraId="565AB68B" w14:textId="77777777" w:rsidR="00851EF5" w:rsidRPr="0032190F" w:rsidRDefault="00851EF5" w:rsidP="00851EF5">
      <w:pPr>
        <w:rPr>
          <w:lang w:val="fr-FR"/>
        </w:rPr>
      </w:pPr>
    </w:p>
    <w:p w14:paraId="7119D1F4" w14:textId="77777777" w:rsidR="00851EF5" w:rsidRPr="0032190F" w:rsidRDefault="00851EF5" w:rsidP="00851EF5">
      <w:pPr>
        <w:rPr>
          <w:lang w:val="fr-FR"/>
        </w:rPr>
      </w:pPr>
      <w:r w:rsidRPr="0032190F">
        <w:rPr>
          <w:lang w:val="fr-FR"/>
        </w:rPr>
        <w:t>Sélinonte est une fondation grecquede Sicile (BIB 1995 fig. 19).</w:t>
      </w:r>
      <w:r w:rsidR="00BF4A67" w:rsidRPr="0032190F">
        <w:rPr>
          <w:lang w:val="fr-FR"/>
        </w:rPr>
        <w:t xml:space="preserve"> Le temple montre sur son fronton un visage monumental de Gorgone encadré à chaque angle de sculpures de sphinx et en son sommet d’une palmette (BIB 2252)</w:t>
      </w:r>
    </w:p>
    <w:p w14:paraId="06986738" w14:textId="77777777" w:rsidR="00851EF5" w:rsidRPr="0032190F" w:rsidRDefault="00851EF5" w:rsidP="00426FF9">
      <w:pPr>
        <w:pStyle w:val="Heading1"/>
      </w:pPr>
      <w:r w:rsidRPr="0032190F">
        <w:br/>
        <w:t>MOTYE</w:t>
      </w:r>
    </w:p>
    <w:p w14:paraId="1FBC8046" w14:textId="77777777" w:rsidR="00851EF5" w:rsidRPr="0032190F" w:rsidRDefault="00851EF5" w:rsidP="00851EF5">
      <w:pPr>
        <w:rPr>
          <w:lang w:val="fr-FR"/>
        </w:rPr>
      </w:pPr>
    </w:p>
    <w:p w14:paraId="1D91C85C" w14:textId="77777777" w:rsidR="00851EF5" w:rsidRPr="0032190F" w:rsidRDefault="00851EF5" w:rsidP="00426FF9">
      <w:pPr>
        <w:pStyle w:val="Heading1"/>
      </w:pPr>
      <w:r w:rsidRPr="0032190F">
        <w:br/>
        <w:t>NORA</w:t>
      </w:r>
    </w:p>
    <w:p w14:paraId="7CC03D79" w14:textId="77777777" w:rsidR="00851EF5" w:rsidRPr="0032190F" w:rsidRDefault="00851EF5" w:rsidP="00851EF5">
      <w:pPr>
        <w:rPr>
          <w:lang w:val="fr-FR"/>
        </w:rPr>
      </w:pPr>
    </w:p>
    <w:p w14:paraId="760332CE" w14:textId="77777777" w:rsidR="00851EF5" w:rsidRPr="0032190F" w:rsidRDefault="00851EF5" w:rsidP="00851EF5">
      <w:pPr>
        <w:rPr>
          <w:lang w:val="fr-FR"/>
        </w:rPr>
      </w:pPr>
      <w:r w:rsidRPr="0032190F">
        <w:rPr>
          <w:lang w:val="fr-FR"/>
        </w:rPr>
        <w:t>Fondation phénicienne</w:t>
      </w:r>
      <w:r w:rsidR="00125800" w:rsidRPr="0032190F">
        <w:rPr>
          <w:lang w:val="fr-FR"/>
        </w:rPr>
        <w:t xml:space="preserve"> </w:t>
      </w:r>
      <w:r w:rsidRPr="0032190F">
        <w:rPr>
          <w:lang w:val="fr-FR"/>
        </w:rPr>
        <w:t>de Sardaigne (BIB 1995 fig. 19).</w:t>
      </w:r>
      <w:r w:rsidR="00125800" w:rsidRPr="0032190F">
        <w:rPr>
          <w:lang w:val="fr-FR"/>
        </w:rPr>
        <w:t xml:space="preserve"> Proche de Sulcis (MAC Barcelona, 2017)</w:t>
      </w:r>
    </w:p>
    <w:p w14:paraId="73C0FFBF" w14:textId="77777777" w:rsidR="00851EF5" w:rsidRPr="0032190F" w:rsidRDefault="00851EF5" w:rsidP="00851EF5">
      <w:pPr>
        <w:rPr>
          <w:lang w:val="fr-FR"/>
        </w:rPr>
      </w:pPr>
    </w:p>
    <w:p w14:paraId="4E20266A" w14:textId="77777777" w:rsidR="00851EF5" w:rsidRPr="0032190F" w:rsidRDefault="00851EF5" w:rsidP="00426FF9">
      <w:pPr>
        <w:pStyle w:val="Heading1"/>
      </w:pPr>
      <w:bookmarkStart w:id="4873" w:name="Sit_Sulcis"/>
      <w:r w:rsidRPr="0032190F">
        <w:t>SULCIS</w:t>
      </w:r>
    </w:p>
    <w:bookmarkEnd w:id="4873"/>
    <w:p w14:paraId="426E9D3B" w14:textId="77777777" w:rsidR="00851EF5" w:rsidRPr="0032190F" w:rsidRDefault="00851EF5" w:rsidP="00851EF5">
      <w:pPr>
        <w:rPr>
          <w:lang w:val="fr-FR"/>
        </w:rPr>
      </w:pPr>
    </w:p>
    <w:p w14:paraId="2892A96A" w14:textId="77777777" w:rsidR="00851EF5" w:rsidRPr="0032190F" w:rsidRDefault="00851EF5" w:rsidP="00851EF5">
      <w:pPr>
        <w:rPr>
          <w:lang w:val="fr-FR"/>
        </w:rPr>
      </w:pPr>
      <w:r w:rsidRPr="0032190F">
        <w:rPr>
          <w:lang w:val="fr-FR"/>
        </w:rPr>
        <w:t>Fondation phénicienne</w:t>
      </w:r>
      <w:r w:rsidR="00AF6EBF">
        <w:rPr>
          <w:lang w:val="fr-FR"/>
        </w:rPr>
        <w:t xml:space="preserve"> </w:t>
      </w:r>
      <w:r w:rsidRPr="0032190F">
        <w:rPr>
          <w:lang w:val="fr-FR"/>
        </w:rPr>
        <w:t>de Sardaigne (BIB 1995 fig. 19).</w:t>
      </w:r>
    </w:p>
    <w:p w14:paraId="1D7A1E34" w14:textId="77777777" w:rsidR="00851EF5" w:rsidRPr="0032190F" w:rsidRDefault="00851EF5" w:rsidP="00851EF5">
      <w:pPr>
        <w:rPr>
          <w:lang w:val="fr-FR"/>
        </w:rPr>
      </w:pPr>
    </w:p>
    <w:p w14:paraId="70E56A6F" w14:textId="77777777" w:rsidR="00A21D4B" w:rsidRPr="0032190F" w:rsidRDefault="00A21D4B" w:rsidP="00120CEA">
      <w:pPr>
        <w:jc w:val="both"/>
        <w:rPr>
          <w:lang w:val="fr-FR"/>
        </w:rPr>
      </w:pPr>
    </w:p>
    <w:p w14:paraId="2C311159" w14:textId="77777777" w:rsidR="00A21D4B" w:rsidRPr="0032190F" w:rsidRDefault="00A21D4B" w:rsidP="00426FF9">
      <w:pPr>
        <w:pStyle w:val="Heading1"/>
      </w:pPr>
      <w:bookmarkStart w:id="4874" w:name="Sit_Chiavari"/>
      <w:r w:rsidRPr="0032190F">
        <w:t>CHIAVARI</w:t>
      </w:r>
    </w:p>
    <w:bookmarkEnd w:id="4874"/>
    <w:p w14:paraId="717341E5" w14:textId="77777777" w:rsidR="00A21D4B" w:rsidRPr="0032190F" w:rsidRDefault="00A21D4B" w:rsidP="00120CEA">
      <w:pPr>
        <w:jc w:val="both"/>
        <w:rPr>
          <w:lang w:val="fr-FR"/>
        </w:rPr>
      </w:pPr>
    </w:p>
    <w:p w14:paraId="6DB3E1BA" w14:textId="2E68AE2B" w:rsidR="00CF3306" w:rsidRDefault="00A21D4B" w:rsidP="00120CEA">
      <w:pPr>
        <w:jc w:val="both"/>
        <w:rPr>
          <w:lang w:val="fr-FR"/>
        </w:rPr>
      </w:pPr>
      <w:r w:rsidRPr="0032190F">
        <w:rPr>
          <w:lang w:val="fr-FR"/>
        </w:rPr>
        <w:t>La nécropole de Chiavari (Gènes, Ligurie), fin 8</w:t>
      </w:r>
      <w:r w:rsidRPr="0032190F">
        <w:rPr>
          <w:vertAlign w:val="superscript"/>
          <w:lang w:val="fr-FR"/>
        </w:rPr>
        <w:t>e</w:t>
      </w:r>
      <w:r w:rsidRPr="0032190F">
        <w:rPr>
          <w:lang w:val="fr-FR"/>
        </w:rPr>
        <w:t xml:space="preserve"> s.-déb. 6</w:t>
      </w:r>
      <w:r w:rsidRPr="0032190F">
        <w:rPr>
          <w:vertAlign w:val="superscript"/>
          <w:lang w:val="fr-FR"/>
        </w:rPr>
        <w:t>e</w:t>
      </w:r>
      <w:r w:rsidRPr="0032190F">
        <w:rPr>
          <w:lang w:val="fr-FR"/>
        </w:rPr>
        <w:t xml:space="preserve"> s. aec, présente une structure monumentale (enclos de pierre circulaires et rectangulaires). La communauté des morts entr</w:t>
      </w:r>
      <w:r w:rsidR="00A638A0">
        <w:rPr>
          <w:lang w:val="fr-FR"/>
        </w:rPr>
        <w:t>e</w:t>
      </w:r>
      <w:r w:rsidRPr="0032190F">
        <w:rPr>
          <w:lang w:val="fr-FR"/>
        </w:rPr>
        <w:t>tient des liens avec l’</w:t>
      </w:r>
      <w:hyperlink r:id="rId11985" w:anchor="Sit_Mediterranee_C_Italie_Etrurie" w:history="1">
        <w:r w:rsidR="002E451A" w:rsidRPr="0032190F">
          <w:rPr>
            <w:rStyle w:val="Hyperlink"/>
            <w:lang w:val="fr-FR"/>
          </w:rPr>
          <w:t>Étrurie</w:t>
        </w:r>
      </w:hyperlink>
      <w:r w:rsidRPr="0032190F">
        <w:rPr>
          <w:lang w:val="fr-FR"/>
        </w:rPr>
        <w:t xml:space="preserve"> et l’Italie du nord. L’organisation sociale se fait sur un mode </w:t>
      </w:r>
      <w:hyperlink r:id="rId11986" w:anchor="Cul_Protohistoire_Soc_Habitat_Protourb" w:history="1">
        <w:r w:rsidRPr="0032190F">
          <w:rPr>
            <w:rStyle w:val="Hyperlink"/>
            <w:lang w:val="fr-FR"/>
          </w:rPr>
          <w:t>proto-urbain</w:t>
        </w:r>
      </w:hyperlink>
      <w:r w:rsidRPr="0032190F">
        <w:rPr>
          <w:lang w:val="fr-FR"/>
        </w:rPr>
        <w:t xml:space="preserve">  (BIB 1950 p. 293)</w:t>
      </w:r>
      <w:r w:rsidR="00B25619" w:rsidRPr="0032190F">
        <w:rPr>
          <w:lang w:val="fr-FR"/>
        </w:rPr>
        <w:t>.</w:t>
      </w:r>
      <w:r w:rsidR="00CF3306">
        <w:rPr>
          <w:lang w:val="fr-FR"/>
        </w:rPr>
        <w:t xml:space="preserve"> </w:t>
      </w:r>
    </w:p>
    <w:p w14:paraId="28E7A05F" w14:textId="77777777" w:rsidR="00A21D4B" w:rsidRPr="0032190F" w:rsidRDefault="00CF3306" w:rsidP="00120CEA">
      <w:pPr>
        <w:jc w:val="both"/>
        <w:rPr>
          <w:lang w:val="fr-FR"/>
        </w:rPr>
      </w:pPr>
      <w:r>
        <w:rPr>
          <w:lang w:val="fr-FR"/>
        </w:rPr>
        <w:t>A donné son nom à un type de ceinture (SS BIB)</w:t>
      </w:r>
    </w:p>
    <w:p w14:paraId="59002378" w14:textId="77777777" w:rsidR="00B25619" w:rsidRPr="0032190F" w:rsidRDefault="00B25619" w:rsidP="00120CEA">
      <w:pPr>
        <w:jc w:val="both"/>
        <w:rPr>
          <w:lang w:val="fr-FR"/>
        </w:rPr>
      </w:pPr>
      <w:r w:rsidRPr="0032190F">
        <w:rPr>
          <w:lang w:val="fr-FR"/>
        </w:rPr>
        <w:t>La nécropole est divisée en 3 aires (de l’est à l’ouest) :</w:t>
      </w:r>
    </w:p>
    <w:p w14:paraId="755D8CF4" w14:textId="77777777" w:rsidR="00B25619" w:rsidRPr="0032190F" w:rsidRDefault="00B25619" w:rsidP="00120CEA">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6"/>
        <w:gridCol w:w="3948"/>
      </w:tblGrid>
      <w:tr w:rsidR="00B25619" w14:paraId="414DC30F" w14:textId="77777777" w:rsidTr="00D727D1">
        <w:trPr>
          <w:jc w:val="center"/>
        </w:trPr>
        <w:tc>
          <w:tcPr>
            <w:tcW w:w="696" w:type="dxa"/>
            <w:shd w:val="clear" w:color="auto" w:fill="auto"/>
          </w:tcPr>
          <w:p w14:paraId="20F56F18" w14:textId="77777777" w:rsidR="00B25619" w:rsidRDefault="00B25619" w:rsidP="00D727D1">
            <w:pPr>
              <w:jc w:val="both"/>
            </w:pPr>
            <w:r>
              <w:t>aire</w:t>
            </w:r>
          </w:p>
        </w:tc>
        <w:tc>
          <w:tcPr>
            <w:tcW w:w="3948" w:type="dxa"/>
            <w:shd w:val="clear" w:color="auto" w:fill="auto"/>
          </w:tcPr>
          <w:p w14:paraId="02B3A857" w14:textId="77777777" w:rsidR="00B25619" w:rsidRDefault="00B25619" w:rsidP="00D727D1">
            <w:pPr>
              <w:jc w:val="both"/>
            </w:pPr>
            <w:r>
              <w:t>description</w:t>
            </w:r>
          </w:p>
        </w:tc>
      </w:tr>
      <w:tr w:rsidR="00B25619" w14:paraId="755F7FD4" w14:textId="77777777" w:rsidTr="00D727D1">
        <w:trPr>
          <w:jc w:val="center"/>
        </w:trPr>
        <w:tc>
          <w:tcPr>
            <w:tcW w:w="696" w:type="dxa"/>
            <w:shd w:val="clear" w:color="auto" w:fill="auto"/>
          </w:tcPr>
          <w:p w14:paraId="5F40EBCB" w14:textId="77777777" w:rsidR="00B25619" w:rsidRDefault="00B25619" w:rsidP="00D727D1">
            <w:pPr>
              <w:jc w:val="both"/>
            </w:pPr>
            <w:r>
              <w:t>A</w:t>
            </w:r>
          </w:p>
        </w:tc>
        <w:tc>
          <w:tcPr>
            <w:tcW w:w="3948" w:type="dxa"/>
            <w:shd w:val="clear" w:color="auto" w:fill="auto"/>
          </w:tcPr>
          <w:p w14:paraId="58A2B751" w14:textId="77777777" w:rsidR="00B25619" w:rsidRDefault="00B25619" w:rsidP="00D727D1">
            <w:pPr>
              <w:jc w:val="both"/>
            </w:pPr>
            <w:r>
              <w:t>grands enclos circulaires</w:t>
            </w:r>
          </w:p>
        </w:tc>
      </w:tr>
      <w:tr w:rsidR="00B25619" w14:paraId="542A395A" w14:textId="77777777" w:rsidTr="00D727D1">
        <w:trPr>
          <w:jc w:val="center"/>
        </w:trPr>
        <w:tc>
          <w:tcPr>
            <w:tcW w:w="696" w:type="dxa"/>
            <w:shd w:val="clear" w:color="auto" w:fill="auto"/>
          </w:tcPr>
          <w:p w14:paraId="6BB7ED50" w14:textId="77777777" w:rsidR="00B25619" w:rsidRDefault="00B25619" w:rsidP="00D727D1">
            <w:pPr>
              <w:jc w:val="both"/>
            </w:pPr>
            <w:r>
              <w:t>B</w:t>
            </w:r>
          </w:p>
        </w:tc>
        <w:tc>
          <w:tcPr>
            <w:tcW w:w="3948" w:type="dxa"/>
            <w:shd w:val="clear" w:color="auto" w:fill="auto"/>
          </w:tcPr>
          <w:p w14:paraId="0A17F54D" w14:textId="77777777" w:rsidR="00B25619" w:rsidRDefault="00B25619" w:rsidP="00D727D1">
            <w:pPr>
              <w:jc w:val="both"/>
            </w:pPr>
            <w:r>
              <w:t>enclos majoritairement rectangulaires</w:t>
            </w:r>
          </w:p>
        </w:tc>
      </w:tr>
      <w:tr w:rsidR="00B25619" w14:paraId="784DFE21" w14:textId="77777777" w:rsidTr="00D727D1">
        <w:trPr>
          <w:jc w:val="center"/>
        </w:trPr>
        <w:tc>
          <w:tcPr>
            <w:tcW w:w="696" w:type="dxa"/>
            <w:shd w:val="clear" w:color="auto" w:fill="auto"/>
          </w:tcPr>
          <w:p w14:paraId="72E71C3E" w14:textId="77777777" w:rsidR="00B25619" w:rsidRDefault="00B25619" w:rsidP="00D727D1">
            <w:pPr>
              <w:jc w:val="both"/>
            </w:pPr>
            <w:r>
              <w:t>C</w:t>
            </w:r>
          </w:p>
        </w:tc>
        <w:tc>
          <w:tcPr>
            <w:tcW w:w="3948" w:type="dxa"/>
            <w:shd w:val="clear" w:color="auto" w:fill="auto"/>
          </w:tcPr>
          <w:p w14:paraId="27335B9B" w14:textId="77777777" w:rsidR="00B25619" w:rsidRDefault="00B25619" w:rsidP="00D727D1">
            <w:pPr>
              <w:jc w:val="both"/>
            </w:pPr>
            <w:r>
              <w:t>petites cistes ?</w:t>
            </w:r>
          </w:p>
        </w:tc>
      </w:tr>
    </w:tbl>
    <w:p w14:paraId="631B3A5D" w14:textId="77777777" w:rsidR="00B25619" w:rsidRDefault="00B25619" w:rsidP="00120CEA">
      <w:pPr>
        <w:jc w:val="both"/>
      </w:pPr>
      <w:r>
        <w:t>(BIB 1950)</w:t>
      </w:r>
    </w:p>
    <w:p w14:paraId="269ADDB9" w14:textId="77777777" w:rsidR="00A21D4B" w:rsidRDefault="00A21D4B" w:rsidP="00120CEA">
      <w:pPr>
        <w:jc w:val="both"/>
      </w:pPr>
    </w:p>
    <w:p w14:paraId="1E38D72E" w14:textId="77777777" w:rsidR="00A21D4B" w:rsidRDefault="00B25619" w:rsidP="00A21D4B">
      <w:pPr>
        <w:pStyle w:val="Heading2"/>
      </w:pPr>
      <w:r>
        <w:t>t</w:t>
      </w:r>
      <w:r w:rsidR="00A21D4B">
        <w:t>ombe 11</w:t>
      </w:r>
    </w:p>
    <w:p w14:paraId="05A3B271" w14:textId="07BFC4D1" w:rsidR="00A21D4B" w:rsidRPr="0032190F" w:rsidRDefault="00A21D4B" w:rsidP="00120CEA">
      <w:pPr>
        <w:jc w:val="both"/>
        <w:rPr>
          <w:lang w:val="fr-FR"/>
        </w:rPr>
      </w:pPr>
      <w:r w:rsidRPr="0032190F">
        <w:rPr>
          <w:lang w:val="fr-FR"/>
        </w:rPr>
        <w:t>Bouteille (</w:t>
      </w:r>
      <w:r w:rsidRPr="0032190F">
        <w:rPr>
          <w:i/>
          <w:lang w:val="fr-FR"/>
        </w:rPr>
        <w:t>olla</w:t>
      </w:r>
      <w:r w:rsidRPr="0032190F">
        <w:rPr>
          <w:lang w:val="fr-FR"/>
        </w:rPr>
        <w:t xml:space="preserve">) avec une décoration </w:t>
      </w:r>
      <w:hyperlink r:id="rId11987" w:anchor="Cul_Proto_Art_TAC_T_z" w:history="1">
        <w:r w:rsidR="00017B49" w:rsidRPr="0032190F">
          <w:rPr>
            <w:rStyle w:val="Hyperlink"/>
            <w:lang w:val="fr-FR"/>
          </w:rPr>
          <w:t>zoomorphe</w:t>
        </w:r>
      </w:hyperlink>
      <w:r w:rsidR="00AF6EBF" w:rsidRPr="00AF6EBF">
        <w:rPr>
          <w:lang w:val="fr-FR"/>
        </w:rPr>
        <w:t xml:space="preserve"> </w:t>
      </w:r>
      <w:r w:rsidRPr="0032190F">
        <w:rPr>
          <w:lang w:val="fr-FR"/>
        </w:rPr>
        <w:t>incisée (BIB 1950 p. 296)</w:t>
      </w:r>
    </w:p>
    <w:p w14:paraId="74014B66" w14:textId="77777777" w:rsidR="00B25619" w:rsidRPr="0032190F" w:rsidRDefault="00B25619" w:rsidP="00120CEA">
      <w:pPr>
        <w:jc w:val="both"/>
        <w:rPr>
          <w:lang w:val="fr-FR"/>
        </w:rPr>
      </w:pPr>
    </w:p>
    <w:p w14:paraId="70B68AA7" w14:textId="77777777" w:rsidR="00B25619" w:rsidRPr="0032190F" w:rsidRDefault="00B25619" w:rsidP="00B25619">
      <w:pPr>
        <w:pStyle w:val="Heading2"/>
      </w:pPr>
      <w:r w:rsidRPr="0032190F">
        <w:t>tombe 19</w:t>
      </w:r>
    </w:p>
    <w:p w14:paraId="25F21996" w14:textId="77777777" w:rsidR="00B25619" w:rsidRPr="0032190F" w:rsidRDefault="00B25619" w:rsidP="00B25619">
      <w:pPr>
        <w:rPr>
          <w:lang w:val="fr-FR"/>
        </w:rPr>
      </w:pPr>
      <w:r w:rsidRPr="0032190F">
        <w:rPr>
          <w:lang w:val="fr-FR"/>
        </w:rPr>
        <w:t>talons tronconiques (</w:t>
      </w:r>
      <w:r w:rsidRPr="0032190F">
        <w:rPr>
          <w:i/>
          <w:lang w:val="fr-FR"/>
        </w:rPr>
        <w:t>brochie troncoconiche</w:t>
      </w:r>
      <w:r w:rsidRPr="0032190F">
        <w:rPr>
          <w:lang w:val="fr-FR"/>
        </w:rPr>
        <w:t>) (BIB 1950 p. 300) rappelant les « talons laucaniens » (SS BIB).</w:t>
      </w:r>
    </w:p>
    <w:p w14:paraId="53CC5F24" w14:textId="77777777" w:rsidR="00B25619" w:rsidRPr="0032190F" w:rsidRDefault="00B25619" w:rsidP="00120CEA">
      <w:pPr>
        <w:jc w:val="both"/>
        <w:rPr>
          <w:lang w:val="fr-FR"/>
        </w:rPr>
      </w:pPr>
    </w:p>
    <w:p w14:paraId="626AC523" w14:textId="77777777" w:rsidR="00B25619" w:rsidRPr="0032190F" w:rsidRDefault="00B25619" w:rsidP="00120CEA">
      <w:pPr>
        <w:jc w:val="both"/>
        <w:rPr>
          <w:lang w:val="fr-FR"/>
        </w:rPr>
      </w:pPr>
      <w:r w:rsidRPr="0032190F">
        <w:rPr>
          <w:lang w:val="fr-FR"/>
        </w:rPr>
        <w:t>v. nécropole du Peyrou</w:t>
      </w:r>
    </w:p>
    <w:p w14:paraId="3519C07C" w14:textId="77777777" w:rsidR="00120CEA" w:rsidRPr="0032190F" w:rsidRDefault="00120CEA" w:rsidP="00242C0F">
      <w:pPr>
        <w:rPr>
          <w:lang w:val="fr-FR"/>
        </w:rPr>
      </w:pPr>
    </w:p>
    <w:p w14:paraId="37FA16AF" w14:textId="77777777" w:rsidR="001B056F" w:rsidRPr="0032190F" w:rsidRDefault="001B056F" w:rsidP="00426FF9">
      <w:pPr>
        <w:pStyle w:val="Heading1"/>
      </w:pPr>
      <w:bookmarkStart w:id="4875" w:name="Sit_Cumes"/>
      <w:r w:rsidRPr="0032190F">
        <w:lastRenderedPageBreak/>
        <w:t>CUMES</w:t>
      </w:r>
    </w:p>
    <w:bookmarkEnd w:id="4875"/>
    <w:p w14:paraId="104515EA" w14:textId="77777777" w:rsidR="001B056F" w:rsidRPr="0032190F" w:rsidRDefault="001B056F" w:rsidP="00242C0F">
      <w:pPr>
        <w:rPr>
          <w:lang w:val="fr-FR"/>
        </w:rPr>
      </w:pPr>
    </w:p>
    <w:p w14:paraId="4566596C" w14:textId="77777777" w:rsidR="00F66B72" w:rsidRPr="0032190F" w:rsidRDefault="00F66B72" w:rsidP="00F66B72">
      <w:pPr>
        <w:rPr>
          <w:lang w:val="fr-FR"/>
        </w:rPr>
      </w:pPr>
      <w:r w:rsidRPr="0032190F">
        <w:rPr>
          <w:lang w:val="fr-FR"/>
        </w:rPr>
        <w:t>Cumes (it. Cuma) est une cité de Grande-Grèce (Italie) fondée par les Ioniens (SS BIB). L’une des premières fondations grecque d’Occident. Vers 750 aec environ (BIB 1920 p. 128)</w:t>
      </w:r>
    </w:p>
    <w:p w14:paraId="02814C8B" w14:textId="77777777" w:rsidR="00BF4A67" w:rsidRPr="0032190F" w:rsidRDefault="00851EF5" w:rsidP="00F66B72">
      <w:pPr>
        <w:rPr>
          <w:lang w:val="fr-FR"/>
        </w:rPr>
      </w:pPr>
      <w:r w:rsidRPr="0032190F">
        <w:rPr>
          <w:lang w:val="fr-FR"/>
        </w:rPr>
        <w:t>Fondation grecqued’Italie (BIB 1995 fig. 19)</w:t>
      </w:r>
    </w:p>
    <w:p w14:paraId="35622ED6" w14:textId="77777777" w:rsidR="00BF4A67" w:rsidRPr="0032190F" w:rsidRDefault="00BF4A67" w:rsidP="00F66B72">
      <w:pPr>
        <w:rPr>
          <w:lang w:val="fr-FR"/>
        </w:rPr>
      </w:pPr>
    </w:p>
    <w:p w14:paraId="12ABA662" w14:textId="469CDE7F" w:rsidR="00BF4A67" w:rsidRPr="0032190F" w:rsidRDefault="00F66B72" w:rsidP="00BF4A67">
      <w:pPr>
        <w:rPr>
          <w:lang w:val="fr-FR"/>
        </w:rPr>
      </w:pPr>
      <w:r w:rsidRPr="0032190F">
        <w:rPr>
          <w:lang w:val="fr-FR"/>
        </w:rPr>
        <w:t xml:space="preserve">2e fondation des Grecs de </w:t>
      </w:r>
      <w:hyperlink r:id="rId11988" w:anchor="Sit_Chalcis" w:history="1">
        <w:r w:rsidR="00BF4A67" w:rsidRPr="0032190F">
          <w:rPr>
            <w:rStyle w:val="Hyperlink"/>
            <w:lang w:val="fr-FR"/>
          </w:rPr>
          <w:t>Chalcis</w:t>
        </w:r>
      </w:hyperlink>
      <w:r w:rsidR="00C46DF6">
        <w:rPr>
          <w:rStyle w:val="Hyperlink"/>
          <w:lang w:val="fr-FR"/>
        </w:rPr>
        <w:t xml:space="preserve"> </w:t>
      </w:r>
      <w:r w:rsidRPr="0032190F">
        <w:rPr>
          <w:lang w:val="fr-FR"/>
        </w:rPr>
        <w:t>(BIB Musée Henri Prades)</w:t>
      </w:r>
      <w:r w:rsidR="00BF4A67" w:rsidRPr="0032190F">
        <w:rPr>
          <w:lang w:val="fr-FR"/>
        </w:rPr>
        <w:t xml:space="preserve">Présence d’un </w:t>
      </w:r>
      <w:hyperlink r:id="rId11989" w:anchor="Cul_Ecriture_Alphab" w:history="1">
        <w:r w:rsidR="00BF4A67" w:rsidRPr="0032190F">
          <w:rPr>
            <w:rStyle w:val="Hyperlink"/>
            <w:lang w:val="fr-FR"/>
          </w:rPr>
          <w:t>alphabet</w:t>
        </w:r>
      </w:hyperlink>
      <w:r w:rsidR="00BF4A67" w:rsidRPr="0032190F">
        <w:rPr>
          <w:lang w:val="fr-FR"/>
        </w:rPr>
        <w:t xml:space="preserve"> chalcidien (BIB 1920 p. 133)</w:t>
      </w:r>
    </w:p>
    <w:p w14:paraId="5E1AB186" w14:textId="77777777" w:rsidR="001B056F" w:rsidRPr="0032190F" w:rsidRDefault="001B056F" w:rsidP="00242C0F">
      <w:pPr>
        <w:rPr>
          <w:lang w:val="fr-FR"/>
        </w:rPr>
      </w:pPr>
    </w:p>
    <w:p w14:paraId="41195D29" w14:textId="77777777" w:rsidR="0079799F" w:rsidRPr="0032190F" w:rsidRDefault="001B056F" w:rsidP="00242C0F">
      <w:pPr>
        <w:rPr>
          <w:lang w:val="fr-FR"/>
        </w:rPr>
      </w:pPr>
      <w:r w:rsidRPr="0032190F">
        <w:rPr>
          <w:lang w:val="fr-FR"/>
        </w:rPr>
        <w:t>La nécropole de Cumes</w:t>
      </w:r>
      <w:r w:rsidR="00302ABB" w:rsidRPr="0032190F">
        <w:rPr>
          <w:lang w:val="fr-FR"/>
        </w:rPr>
        <w:t xml:space="preserve"> [Côme ?]</w:t>
      </w:r>
      <w:r w:rsidRPr="0032190F">
        <w:rPr>
          <w:lang w:val="fr-FR"/>
        </w:rPr>
        <w:t xml:space="preserve"> a était citée comme point de comparaison pour étayer les influences possibles du monde Méditerranéen sur les décors mailhaciens (SS BIB)</w:t>
      </w:r>
      <w:r w:rsidR="00F66B72" w:rsidRPr="0032190F">
        <w:rPr>
          <w:lang w:val="fr-FR"/>
        </w:rPr>
        <w:t>Les tombes de Cumes ont montré des broches à rôtir datée du Fer 1 (seconde moitié du 8</w:t>
      </w:r>
      <w:r w:rsidR="00F66B72" w:rsidRPr="0032190F">
        <w:rPr>
          <w:vertAlign w:val="superscript"/>
          <w:lang w:val="fr-FR"/>
        </w:rPr>
        <w:t>e</w:t>
      </w:r>
      <w:r w:rsidR="00F66B72" w:rsidRPr="0032190F">
        <w:rPr>
          <w:lang w:val="fr-FR"/>
        </w:rPr>
        <w:t xml:space="preserve"> s. aec) (BIB 2160 p. 151)</w:t>
      </w:r>
    </w:p>
    <w:p w14:paraId="0517D4ED" w14:textId="77777777" w:rsidR="00E31F53" w:rsidRPr="0032190F" w:rsidRDefault="00E31F53" w:rsidP="00242C0F">
      <w:pPr>
        <w:rPr>
          <w:lang w:val="fr-FR"/>
        </w:rPr>
      </w:pPr>
    </w:p>
    <w:p w14:paraId="7E503234" w14:textId="3CFDF5E8" w:rsidR="00E31F53" w:rsidRPr="0032190F" w:rsidRDefault="00E31F53" w:rsidP="00242C0F">
      <w:pPr>
        <w:rPr>
          <w:lang w:val="fr-FR"/>
        </w:rPr>
      </w:pPr>
      <w:r w:rsidRPr="0032190F">
        <w:rPr>
          <w:lang w:val="fr-FR"/>
        </w:rPr>
        <w:t xml:space="preserve">La seule tombe </w:t>
      </w:r>
      <w:r w:rsidRPr="0032190F">
        <w:rPr>
          <w:lang w:val="fr-FR" w:eastAsia="en-GB"/>
        </w:rPr>
        <w:t xml:space="preserve">« princière » de la nécropole est probablement la tombe d’un </w:t>
      </w:r>
      <w:hyperlink r:id="rId11990" w:anchor="Cul_Etrusques" w:history="1">
        <w:r w:rsidR="00A638A0" w:rsidRPr="00A638A0">
          <w:rPr>
            <w:rStyle w:val="Hyperlink"/>
            <w:lang w:val="fr-FR" w:eastAsia="en-GB"/>
          </w:rPr>
          <w:t>Etrusque</w:t>
        </w:r>
      </w:hyperlink>
      <w:r w:rsidR="00A638A0" w:rsidRPr="00A638A0">
        <w:rPr>
          <w:lang w:val="fr-FR" w:eastAsia="en-GB"/>
        </w:rPr>
        <w:t xml:space="preserve"> </w:t>
      </w:r>
      <w:r w:rsidRPr="0032190F">
        <w:rPr>
          <w:lang w:val="fr-FR" w:eastAsia="en-GB"/>
        </w:rPr>
        <w:t>(BIB 2116 p. 184)</w:t>
      </w:r>
    </w:p>
    <w:p w14:paraId="65A2F83D" w14:textId="77777777" w:rsidR="00F66B72" w:rsidRPr="0032190F" w:rsidRDefault="00F66B72" w:rsidP="00242C0F">
      <w:pPr>
        <w:rPr>
          <w:lang w:val="fr-FR"/>
        </w:rPr>
      </w:pPr>
    </w:p>
    <w:p w14:paraId="381A2609" w14:textId="1E25C1A9" w:rsidR="00B25555" w:rsidRPr="0032190F" w:rsidRDefault="00B25555" w:rsidP="00B25555">
      <w:pPr>
        <w:jc w:val="both"/>
        <w:rPr>
          <w:lang w:val="fr-FR"/>
        </w:rPr>
      </w:pPr>
      <w:r w:rsidRPr="0032190F">
        <w:rPr>
          <w:lang w:val="fr-FR"/>
        </w:rPr>
        <w:t>Avec les défaites d’</w:t>
      </w:r>
      <w:hyperlink r:id="rId11991" w:anchor="Sit_Himere" w:history="1">
        <w:r w:rsidRPr="0032190F">
          <w:rPr>
            <w:rStyle w:val="Hyperlink"/>
            <w:lang w:val="fr-FR"/>
          </w:rPr>
          <w:t>Himère</w:t>
        </w:r>
      </w:hyperlink>
      <w:r w:rsidRPr="0032190F">
        <w:rPr>
          <w:lang w:val="fr-FR"/>
        </w:rPr>
        <w:t xml:space="preserve"> et de </w:t>
      </w:r>
      <w:hyperlink r:id="rId11992" w:anchor="Sit_Lipari_" w:history="1">
        <w:r w:rsidRPr="0032190F">
          <w:rPr>
            <w:rStyle w:val="Hyperlink"/>
            <w:lang w:val="fr-FR"/>
          </w:rPr>
          <w:t>Lipari</w:t>
        </w:r>
      </w:hyperlink>
      <w:r w:rsidRPr="0032190F">
        <w:rPr>
          <w:lang w:val="fr-FR"/>
        </w:rPr>
        <w:t xml:space="preserve">, ces batailles marquent le déclun des </w:t>
      </w:r>
      <w:hyperlink r:id="rId11993" w:anchor="Cul_Etrusques" w:history="1">
        <w:r w:rsidRPr="0032190F">
          <w:rPr>
            <w:rStyle w:val="Hyperlink"/>
            <w:lang w:val="fr-FR"/>
          </w:rPr>
          <w:t>Étrusques</w:t>
        </w:r>
      </w:hyperlink>
      <w:r w:rsidRPr="0032190F">
        <w:rPr>
          <w:lang w:val="fr-FR"/>
        </w:rPr>
        <w:t xml:space="preserve"> (BIB Musée de Lattes) (v. Elysiques) </w:t>
      </w:r>
    </w:p>
    <w:p w14:paraId="5E31F3FF" w14:textId="77777777" w:rsidR="00410811" w:rsidRPr="0032190F" w:rsidRDefault="00410811" w:rsidP="00242C0F">
      <w:pPr>
        <w:rPr>
          <w:lang w:val="fr-FR"/>
        </w:rPr>
      </w:pPr>
    </w:p>
    <w:p w14:paraId="3D6A577A" w14:textId="77777777" w:rsidR="00410811" w:rsidRPr="0032190F" w:rsidRDefault="00410811" w:rsidP="00426FF9">
      <w:pPr>
        <w:pStyle w:val="Heading1"/>
      </w:pPr>
      <w:bookmarkStart w:id="4876" w:name="Sit_Campo_Verde"/>
      <w:r w:rsidRPr="0032190F">
        <w:t>CAMPO VERDE</w:t>
      </w:r>
    </w:p>
    <w:bookmarkEnd w:id="4876"/>
    <w:p w14:paraId="33AAB4FE" w14:textId="77777777" w:rsidR="00410811" w:rsidRPr="0032190F" w:rsidRDefault="00410811" w:rsidP="00242C0F">
      <w:pPr>
        <w:rPr>
          <w:lang w:val="fr-FR"/>
        </w:rPr>
      </w:pPr>
    </w:p>
    <w:p w14:paraId="36EE4DAA" w14:textId="46EF7A6C" w:rsidR="00410811" w:rsidRPr="00E51F67" w:rsidRDefault="00410811" w:rsidP="00242C0F">
      <w:pPr>
        <w:rPr>
          <w:lang w:val="fr-FR"/>
        </w:rPr>
      </w:pPr>
      <w:r w:rsidRPr="0032190F">
        <w:rPr>
          <w:lang w:val="fr-FR"/>
        </w:rPr>
        <w:t xml:space="preserve">Le site de Campo Verde </w:t>
      </w:r>
      <w:r w:rsidR="00270D66" w:rsidRPr="0032190F">
        <w:rPr>
          <w:lang w:val="fr-FR"/>
        </w:rPr>
        <w:t xml:space="preserve">(Brescia, Lombardie) </w:t>
      </w:r>
      <w:r w:rsidRPr="0032190F">
        <w:rPr>
          <w:lang w:val="fr-FR"/>
        </w:rPr>
        <w:t xml:space="preserve">a livre un vase à décor </w:t>
      </w:r>
      <w:hyperlink r:id="rId11994" w:anchor="Cul_Proto_Art_TAC_T_z" w:history="1">
        <w:r w:rsidR="00017B49" w:rsidRPr="0032190F">
          <w:rPr>
            <w:rStyle w:val="Hyperlink"/>
            <w:lang w:val="fr-FR"/>
          </w:rPr>
          <w:t>zoomorphe</w:t>
        </w:r>
      </w:hyperlink>
      <w:r w:rsidRPr="0032190F">
        <w:rPr>
          <w:lang w:val="fr-FR"/>
        </w:rPr>
        <w:t xml:space="preserve">très proche de </w:t>
      </w:r>
      <w:r w:rsidRPr="00E51F67">
        <w:rPr>
          <w:lang w:val="fr-FR"/>
        </w:rPr>
        <w:t xml:space="preserve">ceux du </w:t>
      </w:r>
      <w:hyperlink r:id="rId11995" w:anchor="Cul_Mailhac__Ceram" w:history="1">
        <w:r w:rsidRPr="00E51F67">
          <w:rPr>
            <w:rStyle w:val="Hyperlink"/>
            <w:lang w:val="fr-FR"/>
          </w:rPr>
          <w:t>Mailhac I</w:t>
        </w:r>
      </w:hyperlink>
      <w:r w:rsidRPr="00E51F67">
        <w:rPr>
          <w:lang w:val="fr-FR"/>
        </w:rPr>
        <w:t xml:space="preserve"> (</w:t>
      </w:r>
      <w:r w:rsidR="00534939" w:rsidRPr="00E51F67">
        <w:rPr>
          <w:lang w:val="fr-FR"/>
        </w:rPr>
        <w:t>BIB 1880</w:t>
      </w:r>
      <w:r w:rsidRPr="00E51F67">
        <w:rPr>
          <w:lang w:val="fr-FR"/>
        </w:rPr>
        <w:t>)</w:t>
      </w:r>
    </w:p>
    <w:p w14:paraId="6F2640FB" w14:textId="72B09D70" w:rsidR="004E2B8A" w:rsidRPr="00E51F67" w:rsidRDefault="004E2B8A" w:rsidP="00242C0F">
      <w:pPr>
        <w:rPr>
          <w:lang w:val="fr-FR" w:eastAsia="en-GB"/>
        </w:rPr>
      </w:pPr>
      <w:r w:rsidRPr="00E51F67">
        <w:rPr>
          <w:lang w:val="fr-FR"/>
        </w:rPr>
        <w:t>Un vase à décor au trait double (</w:t>
      </w:r>
      <w:r w:rsidRPr="00E51F67">
        <w:rPr>
          <w:i/>
          <w:lang w:val="fr-FR" w:eastAsia="en-GB"/>
        </w:rPr>
        <w:t>doppelkonischer Topf</w:t>
      </w:r>
      <w:r w:rsidRPr="00E51F67">
        <w:rPr>
          <w:lang w:val="fr-FR" w:eastAsia="en-GB"/>
        </w:rPr>
        <w:t xml:space="preserve">) montre une frise de chevaux stylisés, frise entrecoupée de séparation à lignes parallèles. Attribué au </w:t>
      </w:r>
      <w:hyperlink r:id="rId11996" w:anchor="Cul_Protogolasecca" w:history="1">
        <w:r w:rsidRPr="00E51F67">
          <w:rPr>
            <w:rStyle w:val="Hyperlink"/>
            <w:lang w:val="fr-FR"/>
          </w:rPr>
          <w:t>Protogolasecca</w:t>
        </w:r>
      </w:hyperlink>
      <w:r w:rsidRPr="00E51F67">
        <w:rPr>
          <w:lang w:val="fr-FR" w:eastAsia="en-GB"/>
        </w:rPr>
        <w:t>III/Bronze final III (BIB 1880 p. 654)</w:t>
      </w:r>
    </w:p>
    <w:p w14:paraId="2997CF4D" w14:textId="77777777" w:rsidR="00C326E3" w:rsidRPr="00E51F67" w:rsidRDefault="00C326E3" w:rsidP="00C326E3">
      <w:pPr>
        <w:rPr>
          <w:lang w:val="fr-FR" w:eastAsia="en-GB"/>
        </w:rPr>
      </w:pPr>
      <w:r w:rsidRPr="00E51F67">
        <w:rPr>
          <w:lang w:val="fr-FR" w:eastAsia="en-GB"/>
        </w:rPr>
        <w:t>Figure schématique de cheval réalisé à la cordelette (</w:t>
      </w:r>
      <w:r w:rsidRPr="00E51F67">
        <w:rPr>
          <w:i/>
          <w:lang w:val="fr-FR" w:eastAsia="en-GB"/>
        </w:rPr>
        <w:t>cordicella</w:t>
      </w:r>
      <w:r w:rsidRPr="00E51F67">
        <w:rPr>
          <w:lang w:val="fr-FR" w:eastAsia="en-GB"/>
        </w:rPr>
        <w:t>) sur un vase biconique datée du Bronze final découverte le long de la terrasse du Nirone au sud de Miradolo, dans la province de Pavie (</w:t>
      </w:r>
      <w:r w:rsidRPr="00E51F67">
        <w:rPr>
          <w:i/>
          <w:lang w:val="fr-FR" w:eastAsia="en-GB"/>
        </w:rPr>
        <w:t>figure schematiche di cavallo eseguite a cordicella sono già presenti su un vaso biconico dell' abitato del Bronzo Finale di CampoVerde, lungo il terrazzo del Nirone poco a sud di Miradolo, in provincia di Pavia</w:t>
      </w:r>
      <w:r w:rsidRPr="00E51F67">
        <w:rPr>
          <w:lang w:val="fr-FR" w:eastAsia="en-GB"/>
        </w:rPr>
        <w:t>) (BIB 2128 p. 397)</w:t>
      </w:r>
    </w:p>
    <w:p w14:paraId="3FF88906" w14:textId="15059657" w:rsidR="005B5267" w:rsidRPr="00E51F67" w:rsidRDefault="005B5267" w:rsidP="00C326E3">
      <w:pPr>
        <w:rPr>
          <w:lang w:val="fr-FR" w:eastAsia="en-GB"/>
        </w:rPr>
      </w:pPr>
      <w:r w:rsidRPr="00E51F67">
        <w:rPr>
          <w:lang w:val="fr-FR" w:eastAsia="en-GB"/>
        </w:rPr>
        <w:t xml:space="preserve">v. </w:t>
      </w:r>
      <w:hyperlink r:id="rId11997" w:anchor="Sit_Ameno" w:history="1">
        <w:r w:rsidRPr="00E51F67">
          <w:rPr>
            <w:rStyle w:val="Hyperlink"/>
            <w:lang w:val="fr-FR" w:eastAsia="en-GB"/>
          </w:rPr>
          <w:t>Ameno</w:t>
        </w:r>
      </w:hyperlink>
    </w:p>
    <w:p w14:paraId="3CAD9308" w14:textId="77777777" w:rsidR="00FD0548" w:rsidRPr="0032190F" w:rsidRDefault="00FD0548" w:rsidP="00C326E3">
      <w:pPr>
        <w:rPr>
          <w:rFonts w:ascii="Times-Roman" w:hAnsi="Times-Roman" w:cs="Times-Roman"/>
          <w:lang w:val="fr-FR" w:eastAsia="en-GB"/>
        </w:rPr>
      </w:pPr>
    </w:p>
    <w:p w14:paraId="69EE6A4D" w14:textId="77777777" w:rsidR="00FD0548" w:rsidRPr="0032190F" w:rsidRDefault="00FD0548" w:rsidP="00426FF9">
      <w:pPr>
        <w:pStyle w:val="Heading1"/>
      </w:pPr>
      <w:bookmarkStart w:id="4877" w:name="Sit_Vergiate"/>
      <w:r w:rsidRPr="0032190F">
        <w:t>VERGIATE</w:t>
      </w:r>
    </w:p>
    <w:bookmarkEnd w:id="4877"/>
    <w:p w14:paraId="7A71085A" w14:textId="77777777" w:rsidR="005B6613" w:rsidRPr="0032190F" w:rsidRDefault="005B6613" w:rsidP="00C326E3">
      <w:pPr>
        <w:rPr>
          <w:rFonts w:ascii="Times-Roman" w:hAnsi="Times-Roman" w:cs="Times-Roman"/>
          <w:lang w:val="fr-FR" w:eastAsia="en-GB"/>
        </w:rPr>
      </w:pPr>
    </w:p>
    <w:p w14:paraId="5D5A529D" w14:textId="77777777" w:rsidR="003A4AC7" w:rsidRPr="00E51F67" w:rsidRDefault="003A4AC7" w:rsidP="00C326E3">
      <w:pPr>
        <w:rPr>
          <w:lang w:val="fr-FR"/>
        </w:rPr>
      </w:pPr>
      <w:r w:rsidRPr="00E51F67">
        <w:rPr>
          <w:lang w:val="fr-FR"/>
        </w:rPr>
        <w:t xml:space="preserve">Sur l'axe Castello Ticcino - col du Simplon, la tombe monumentale/de guerrier de Vergiate </w:t>
      </w:r>
      <w:r w:rsidRPr="00E51F67">
        <w:rPr>
          <w:lang w:val="fr-FR" w:eastAsia="en-GB"/>
        </w:rPr>
        <w:t xml:space="preserve">(Varesa, Lombardie) </w:t>
      </w:r>
      <w:r w:rsidRPr="00E51F67">
        <w:rPr>
          <w:lang w:val="fr-FR"/>
        </w:rPr>
        <w:t>a livré une stèle  (BIB 2310)</w:t>
      </w:r>
    </w:p>
    <w:p w14:paraId="6D203CDB" w14:textId="25C82ACE" w:rsidR="00FD0548" w:rsidRPr="00E51F67" w:rsidRDefault="00FD0548" w:rsidP="003A4AC7">
      <w:pPr>
        <w:jc w:val="both"/>
        <w:rPr>
          <w:lang w:val="fr-FR" w:eastAsia="en-GB"/>
        </w:rPr>
      </w:pPr>
      <w:r w:rsidRPr="00E51F67">
        <w:rPr>
          <w:lang w:val="fr-FR" w:eastAsia="en-GB"/>
        </w:rPr>
        <w:t>Vergiate a livré une stèle (2,3m x 0,7m) gravée d’un</w:t>
      </w:r>
      <w:hyperlink r:id="rId11998" w:anchor="Cul_Ecriture_Alphab" w:history="1">
        <w:r w:rsidRPr="00E51F67">
          <w:rPr>
            <w:rStyle w:val="Hyperlink"/>
            <w:lang w:val="fr-FR" w:eastAsia="en-GB"/>
          </w:rPr>
          <w:t xml:space="preserve"> alphabet</w:t>
        </w:r>
      </w:hyperlink>
      <w:r w:rsidRPr="00E51F67">
        <w:rPr>
          <w:lang w:val="fr-FR" w:eastAsia="en-GB"/>
        </w:rPr>
        <w:t xml:space="preserve"> qui se déroule sur un registre en </w:t>
      </w:r>
      <w:r w:rsidRPr="00E51F67">
        <w:rPr>
          <w:lang w:eastAsia="en-GB"/>
        </w:rPr>
        <w:t></w:t>
      </w:r>
      <w:r w:rsidRPr="00E51F67">
        <w:rPr>
          <w:lang w:val="fr-FR" w:eastAsia="en-GB"/>
        </w:rPr>
        <w:t xml:space="preserve"> (</w:t>
      </w:r>
      <w:r w:rsidRPr="00E51F67">
        <w:rPr>
          <w:i/>
          <w:lang w:val="fr-FR" w:eastAsia="en-GB"/>
        </w:rPr>
        <w:t>ferro di cavallo</w:t>
      </w:r>
      <w:r w:rsidRPr="00E51F67">
        <w:rPr>
          <w:lang w:val="fr-FR" w:eastAsia="en-GB"/>
        </w:rPr>
        <w:t>). Le pied de la stèle n’est pas gravé. Il s’agit probablement d’une stèle funéraire destinée à être enfoncée verticalement avec le texte visible  (BIB 2171)</w:t>
      </w:r>
    </w:p>
    <w:p w14:paraId="08CB8603" w14:textId="5A6E558D" w:rsidR="00FD0548" w:rsidRPr="00E51F67" w:rsidRDefault="00FD0548" w:rsidP="003A4AC7">
      <w:pPr>
        <w:jc w:val="both"/>
        <w:rPr>
          <w:lang w:val="fr-FR" w:eastAsia="en-GB"/>
        </w:rPr>
      </w:pPr>
      <w:r w:rsidRPr="00E51F67">
        <w:rPr>
          <w:lang w:val="fr-FR" w:eastAsia="en-GB"/>
        </w:rPr>
        <w:t>A proximité du lieu de la découverte, (monte Ferrera et monte Bonella) des enceintes du 8</w:t>
      </w:r>
      <w:r w:rsidRPr="00E51F67">
        <w:rPr>
          <w:vertAlign w:val="superscript"/>
          <w:lang w:val="fr-FR" w:eastAsia="en-GB"/>
        </w:rPr>
        <w:t>e</w:t>
      </w:r>
      <w:r w:rsidRPr="00E51F67">
        <w:rPr>
          <w:lang w:val="fr-FR" w:eastAsia="en-GB"/>
        </w:rPr>
        <w:t>-7</w:t>
      </w:r>
      <w:r w:rsidRPr="00E51F67">
        <w:rPr>
          <w:vertAlign w:val="superscript"/>
          <w:lang w:val="fr-FR" w:eastAsia="en-GB"/>
        </w:rPr>
        <w:t>e</w:t>
      </w:r>
      <w:r w:rsidRPr="00E51F67">
        <w:rPr>
          <w:lang w:val="fr-FR" w:eastAsia="en-GB"/>
        </w:rPr>
        <w:t xml:space="preserve"> aec, Golasecca, sont probablement liées à la stèle qui serait plus récente (6</w:t>
      </w:r>
      <w:r w:rsidRPr="00E51F67">
        <w:rPr>
          <w:vertAlign w:val="superscript"/>
          <w:lang w:val="fr-FR" w:eastAsia="en-GB"/>
        </w:rPr>
        <w:t>e</w:t>
      </w:r>
      <w:r w:rsidRPr="00E51F67">
        <w:rPr>
          <w:lang w:val="fr-FR" w:eastAsia="en-GB"/>
        </w:rPr>
        <w:t xml:space="preserve"> aec, </w:t>
      </w:r>
      <w:hyperlink r:id="rId11999" w:anchor="Cul_Golasecca_II" w:history="1">
        <w:r w:rsidRPr="00E51F67">
          <w:rPr>
            <w:rStyle w:val="Hyperlink"/>
            <w:lang w:val="fr-FR" w:eastAsia="en-GB"/>
          </w:rPr>
          <w:t>Golasecca II</w:t>
        </w:r>
      </w:hyperlink>
      <w:r w:rsidRPr="00E51F67">
        <w:rPr>
          <w:lang w:val="fr-FR" w:eastAsia="en-GB"/>
        </w:rPr>
        <w:t xml:space="preserve">) comme on peut le voir à </w:t>
      </w:r>
      <w:hyperlink r:id="rId12000" w:anchor="Sit_Monsorino" w:history="1">
        <w:r w:rsidRPr="00E51F67">
          <w:rPr>
            <w:rStyle w:val="Hyperlink"/>
            <w:lang w:val="fr-FR" w:eastAsia="en-GB"/>
          </w:rPr>
          <w:t>Monsorino</w:t>
        </w:r>
      </w:hyperlink>
      <w:r w:rsidRPr="00E51F67">
        <w:rPr>
          <w:lang w:val="fr-FR" w:eastAsia="en-GB"/>
        </w:rPr>
        <w:t xml:space="preserve"> par exemple (BIB 2171 p. 685)</w:t>
      </w:r>
    </w:p>
    <w:p w14:paraId="02E0DCA9" w14:textId="77777777" w:rsidR="00FD0548" w:rsidRPr="00E51F67" w:rsidRDefault="00FD0548" w:rsidP="003A4AC7">
      <w:pPr>
        <w:jc w:val="both"/>
        <w:rPr>
          <w:lang w:val="fr-FR" w:eastAsia="en-GB"/>
        </w:rPr>
      </w:pPr>
      <w:r w:rsidRPr="00E51F67">
        <w:rPr>
          <w:lang w:val="fr-FR" w:eastAsia="en-GB"/>
        </w:rPr>
        <w:t>La datation de l’inscription a été faite par G. Colonna qui la place au début de la phase des inscriptions leponzique (</w:t>
      </w:r>
      <w:r w:rsidRPr="00E51F67">
        <w:rPr>
          <w:i/>
          <w:lang w:val="fr-FR" w:eastAsia="en-GB"/>
        </w:rPr>
        <w:t>iscrizioni leponzie</w:t>
      </w:r>
      <w:r w:rsidRPr="00E51F67">
        <w:rPr>
          <w:lang w:val="fr-FR" w:eastAsia="en-GB"/>
        </w:rPr>
        <w:t>) au 4 e s aec d’après la forme du sigma, réalisé par trois traits (</w:t>
      </w:r>
      <w:r w:rsidRPr="00E51F67">
        <w:rPr>
          <w:i/>
          <w:lang w:val="fr-FR" w:eastAsia="en-GB"/>
        </w:rPr>
        <w:t>sigma a tre tratti</w:t>
      </w:r>
      <w:r w:rsidRPr="00E51F67">
        <w:rPr>
          <w:lang w:val="fr-FR" w:eastAsia="en-GB"/>
        </w:rPr>
        <w:t>). Mais :</w:t>
      </w:r>
    </w:p>
    <w:p w14:paraId="077E0262" w14:textId="77777777" w:rsidR="00FD0548" w:rsidRPr="00E51F67" w:rsidRDefault="00FD0548" w:rsidP="00FD0548">
      <w:pPr>
        <w:ind w:left="708"/>
        <w:rPr>
          <w:lang w:val="fr-FR" w:eastAsia="en-GB"/>
        </w:rPr>
      </w:pPr>
      <w:r w:rsidRPr="00E51F67">
        <w:rPr>
          <w:lang w:val="fr-FR" w:eastAsia="en-GB"/>
        </w:rPr>
        <w:t>- cette forme de sigma existe dès la phase archaïque de l’alphabet leponzique (</w:t>
      </w:r>
      <w:r w:rsidRPr="00E51F67">
        <w:rPr>
          <w:i/>
          <w:lang w:val="fr-FR" w:eastAsia="en-GB"/>
        </w:rPr>
        <w:t>alfabeto leponzio arcaico</w:t>
      </w:r>
      <w:r w:rsidRPr="00E51F67">
        <w:rPr>
          <w:lang w:val="fr-FR" w:eastAsia="en-GB"/>
        </w:rPr>
        <w:t>)</w:t>
      </w:r>
    </w:p>
    <w:p w14:paraId="082E2BEB" w14:textId="32431A40" w:rsidR="00FD0548" w:rsidRPr="00E51F67" w:rsidRDefault="00FD0548" w:rsidP="00FD0548">
      <w:pPr>
        <w:ind w:left="709"/>
        <w:rPr>
          <w:lang w:val="fr-FR" w:eastAsia="en-GB"/>
        </w:rPr>
      </w:pPr>
      <w:r w:rsidRPr="00E51F67">
        <w:rPr>
          <w:lang w:val="fr-FR" w:eastAsia="en-GB"/>
        </w:rPr>
        <w:lastRenderedPageBreak/>
        <w:t xml:space="preserve">- le registre en  </w:t>
      </w:r>
      <w:r w:rsidRPr="00E51F67">
        <w:rPr>
          <w:lang w:eastAsia="en-GB"/>
        </w:rPr>
        <w:t></w:t>
      </w:r>
      <w:r w:rsidRPr="00E51F67">
        <w:rPr>
          <w:lang w:val="fr-FR" w:eastAsia="en-GB"/>
        </w:rPr>
        <w:t xml:space="preserve">  est typique de l’</w:t>
      </w:r>
      <w:hyperlink r:id="rId12001" w:anchor="Sit_Mediterranee_C_Italie_Etrurie" w:history="1">
        <w:r w:rsidR="00123790" w:rsidRPr="00123790">
          <w:rPr>
            <w:rStyle w:val="Hyperlink"/>
            <w:lang w:val="fr-FR" w:eastAsia="en-GB"/>
          </w:rPr>
          <w:t>Etrurie</w:t>
        </w:r>
      </w:hyperlink>
      <w:r w:rsidRPr="00E51F67">
        <w:rPr>
          <w:lang w:val="fr-FR" w:eastAsia="en-GB"/>
        </w:rPr>
        <w:t xml:space="preserve"> septentrionale et particulièrement de l’aire senese-volterrana à l’époque archaïque (BIB 2171 p. 685-86).</w:t>
      </w:r>
    </w:p>
    <w:p w14:paraId="6E579752" w14:textId="77777777" w:rsidR="004632C0" w:rsidRPr="00E51F67" w:rsidRDefault="00FD0548" w:rsidP="00242C0F">
      <w:pPr>
        <w:rPr>
          <w:lang w:val="fr-FR" w:eastAsia="en-GB"/>
        </w:rPr>
      </w:pPr>
      <w:r w:rsidRPr="00E51F67">
        <w:rPr>
          <w:lang w:val="fr-FR" w:eastAsia="en-GB"/>
        </w:rPr>
        <w:t>Cela permet une attribution de la stèle au 6</w:t>
      </w:r>
      <w:r w:rsidRPr="00E51F67">
        <w:rPr>
          <w:vertAlign w:val="superscript"/>
          <w:lang w:val="fr-FR" w:eastAsia="en-GB"/>
        </w:rPr>
        <w:t>e</w:t>
      </w:r>
      <w:r w:rsidRPr="00E51F67">
        <w:rPr>
          <w:lang w:val="fr-FR" w:eastAsia="en-GB"/>
        </w:rPr>
        <w:t xml:space="preserve"> s. aec (BIB 2171)</w:t>
      </w:r>
    </w:p>
    <w:p w14:paraId="3155283E" w14:textId="77777777" w:rsidR="00FD0548" w:rsidRPr="00E51F67" w:rsidRDefault="00FD0548" w:rsidP="00242C0F">
      <w:pPr>
        <w:rPr>
          <w:lang w:eastAsia="en-GB"/>
        </w:rPr>
      </w:pPr>
      <w:r w:rsidRPr="00E51F67">
        <w:rPr>
          <w:lang w:eastAsia="en-GB"/>
        </w:rPr>
        <w:t xml:space="preserve">On peut </w:t>
      </w:r>
      <w:r w:rsidR="0074482A" w:rsidRPr="00E51F67">
        <w:rPr>
          <w:lang w:eastAsia="en-GB"/>
        </w:rPr>
        <w:t xml:space="preserve">y </w:t>
      </w:r>
      <w:r w:rsidRPr="00E51F67">
        <w:rPr>
          <w:lang w:eastAsia="en-GB"/>
        </w:rPr>
        <w:t>lir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69"/>
      </w:tblGrid>
      <w:tr w:rsidR="00FD0548" w:rsidRPr="00215DCE" w14:paraId="2CB18B2B" w14:textId="77777777" w:rsidTr="00C35EA7">
        <w:trPr>
          <w:jc w:val="center"/>
        </w:trPr>
        <w:tc>
          <w:tcPr>
            <w:tcW w:w="5069" w:type="dxa"/>
          </w:tcPr>
          <w:p w14:paraId="2AF5A46C" w14:textId="77777777" w:rsidR="00FD0548" w:rsidRPr="00C35EA7" w:rsidRDefault="00FD0548" w:rsidP="00242C0F">
            <w:pPr>
              <w:rPr>
                <w:lang w:val="fr-FR" w:eastAsia="en-GB"/>
              </w:rPr>
            </w:pPr>
            <w:r w:rsidRPr="00C35EA7">
              <w:rPr>
                <w:lang w:val="fr-FR" w:eastAsia="en-GB"/>
              </w:rPr>
              <w:t>pelkui : pruiam : teu : karite : isos : karite : palam</w:t>
            </w:r>
          </w:p>
        </w:tc>
      </w:tr>
    </w:tbl>
    <w:p w14:paraId="3234B27C" w14:textId="77777777" w:rsidR="0074482A" w:rsidRPr="00E51F67" w:rsidRDefault="0074482A" w:rsidP="00FD0548">
      <w:pPr>
        <w:rPr>
          <w:lang w:val="fr-FR" w:eastAsia="en-GB"/>
        </w:rPr>
      </w:pPr>
      <w:r w:rsidRPr="00E51F67">
        <w:rPr>
          <w:lang w:val="fr-FR" w:eastAsia="en-GB"/>
        </w:rPr>
        <w:t>(BIB 2171)</w:t>
      </w:r>
    </w:p>
    <w:p w14:paraId="2AB00BED" w14:textId="77777777" w:rsidR="00FD0548" w:rsidRPr="00E51F67" w:rsidRDefault="00FD0548" w:rsidP="00FD0548">
      <w:pPr>
        <w:rPr>
          <w:lang w:val="fr-FR" w:eastAsia="en-GB"/>
        </w:rPr>
      </w:pPr>
      <w:r w:rsidRPr="00E51F67">
        <w:rPr>
          <w:lang w:val="fr-FR" w:eastAsia="en-GB"/>
        </w:rPr>
        <w:t>Soit : Teo a fait cette stèle pour Belgos, il lui a fait cette stèle (</w:t>
      </w:r>
      <w:r w:rsidRPr="00E51F67">
        <w:rPr>
          <w:i/>
          <w:lang w:val="fr-FR" w:eastAsia="en-GB"/>
        </w:rPr>
        <w:t>Teo ha fatto la tomba per Belgos, lo stesso ha fatto la stele</w:t>
      </w:r>
      <w:r w:rsidRPr="00E51F67">
        <w:rPr>
          <w:lang w:val="fr-FR" w:eastAsia="en-GB"/>
        </w:rPr>
        <w:t>)  (BIB 2171 p. 68</w:t>
      </w:r>
      <w:r w:rsidR="0074482A" w:rsidRPr="00E51F67">
        <w:rPr>
          <w:lang w:val="fr-FR" w:eastAsia="en-GB"/>
        </w:rPr>
        <w:t>7</w:t>
      </w:r>
      <w:r w:rsidRPr="00E51F67">
        <w:rPr>
          <w:lang w:val="fr-FR" w:eastAsia="en-GB"/>
        </w:rPr>
        <w:t>)</w:t>
      </w:r>
    </w:p>
    <w:p w14:paraId="3EC64483" w14:textId="77777777" w:rsidR="003A4AC7" w:rsidRPr="00E51F67" w:rsidRDefault="003A4AC7" w:rsidP="00FD0548">
      <w:pPr>
        <w:rPr>
          <w:lang w:val="fr-FR" w:eastAsia="en-GB"/>
        </w:rPr>
      </w:pPr>
      <w:r w:rsidRPr="00E51F67">
        <w:rPr>
          <w:lang w:val="fr-FR" w:eastAsia="en-GB"/>
        </w:rPr>
        <w:t xml:space="preserve">L'inscription de Vergiate découle de la </w:t>
      </w:r>
      <w:r w:rsidRPr="00E51F67">
        <w:rPr>
          <w:lang w:val="fr-FR"/>
        </w:rPr>
        <w:t>diffusion des inscriptions à « </w:t>
      </w:r>
      <w:r w:rsidRPr="00E51F67">
        <w:rPr>
          <w:i/>
          <w:lang w:val="fr-FR"/>
        </w:rPr>
        <w:t>rotaia</w:t>
      </w:r>
      <w:r w:rsidRPr="00E51F67">
        <w:rPr>
          <w:lang w:val="fr-FR"/>
        </w:rPr>
        <w:t xml:space="preserve"> » une tradition originaire de Volterra (BIB </w:t>
      </w:r>
      <w:r w:rsidRPr="00E51F67">
        <w:rPr>
          <w:lang w:val="it-IT"/>
        </w:rPr>
        <w:t>Gambari, Colonna 1988; Gambari 1999</w:t>
      </w:r>
      <w:r w:rsidRPr="00E51F67">
        <w:rPr>
          <w:lang w:val="fr-FR"/>
        </w:rPr>
        <w:t xml:space="preserve">  in BIB 2310)</w:t>
      </w:r>
    </w:p>
    <w:p w14:paraId="573F1F05" w14:textId="77777777" w:rsidR="00FD0548" w:rsidRPr="0032190F" w:rsidRDefault="00FD0548" w:rsidP="00242C0F">
      <w:pPr>
        <w:rPr>
          <w:rFonts w:ascii="Times-Roman" w:hAnsi="Times-Roman" w:cs="Times-Roman"/>
          <w:lang w:val="fr-FR" w:eastAsia="en-GB"/>
        </w:rPr>
      </w:pPr>
    </w:p>
    <w:p w14:paraId="2B95DCF5" w14:textId="77777777" w:rsidR="00AC34C7" w:rsidRPr="00426FF9" w:rsidRDefault="00AC34C7" w:rsidP="00426FF9">
      <w:pPr>
        <w:pStyle w:val="Heading1"/>
        <w:rPr>
          <w:lang w:val="es-ES"/>
        </w:rPr>
      </w:pPr>
      <w:bookmarkStart w:id="4878" w:name="Sit_Prato_Binda"/>
      <w:r w:rsidRPr="00426FF9">
        <w:rPr>
          <w:lang w:val="es-ES"/>
        </w:rPr>
        <w:t>PRATO BINDA</w:t>
      </w:r>
    </w:p>
    <w:bookmarkEnd w:id="4878"/>
    <w:p w14:paraId="2F4A6A30" w14:textId="77777777" w:rsidR="00AC34C7" w:rsidRPr="00566234" w:rsidRDefault="00AC34C7" w:rsidP="00AC34C7">
      <w:pPr>
        <w:rPr>
          <w:lang w:val="es-ES"/>
        </w:rPr>
      </w:pPr>
    </w:p>
    <w:p w14:paraId="54D87C57" w14:textId="031706E3" w:rsidR="00AC34C7" w:rsidRPr="0032190F" w:rsidRDefault="00AC34C7" w:rsidP="00C61151">
      <w:pPr>
        <w:jc w:val="both"/>
        <w:rPr>
          <w:lang w:val="fr-FR"/>
        </w:rPr>
      </w:pPr>
      <w:r w:rsidRPr="00566234">
        <w:rPr>
          <w:lang w:val="es-ES"/>
        </w:rPr>
        <w:t>A Prato Binda (Mulini di Mezzo et d’Impiove di Sesto Calende)</w:t>
      </w:r>
      <w:r w:rsidR="00C61151">
        <w:rPr>
          <w:lang w:val="es-ES"/>
        </w:rPr>
        <w:t xml:space="preserve"> </w:t>
      </w:r>
      <w:r w:rsidR="00E6232A" w:rsidRPr="00566234">
        <w:rPr>
          <w:lang w:val="es-ES"/>
        </w:rPr>
        <w:t>(</w:t>
      </w:r>
      <w:hyperlink r:id="rId12002" w:anchor="Sit_Sesto_Calende" w:history="1">
        <w:r w:rsidR="00C61151" w:rsidRPr="00C61151">
          <w:rPr>
            <w:rStyle w:val="Hyperlink"/>
            <w:lang w:val="es-ES"/>
          </w:rPr>
          <w:t>Sesto Calende</w:t>
        </w:r>
      </w:hyperlink>
      <w:r w:rsidR="00E6232A" w:rsidRPr="00566234">
        <w:rPr>
          <w:lang w:val="es-ES"/>
        </w:rPr>
        <w:t>)</w:t>
      </w:r>
      <w:r w:rsidRPr="00566234">
        <w:rPr>
          <w:lang w:val="es-ES"/>
        </w:rPr>
        <w:t xml:space="preserve">. </w:t>
      </w:r>
      <w:r w:rsidRPr="0032190F">
        <w:rPr>
          <w:lang w:val="fr-FR"/>
        </w:rPr>
        <w:t>Petit gobelet et fragment d’urne cinéraire décorée avec des chevrons hachurés (</w:t>
      </w:r>
      <w:r w:rsidRPr="0032190F">
        <w:rPr>
          <w:i/>
          <w:lang w:val="fr-FR"/>
        </w:rPr>
        <w:t>decorate a fasce di denti di lupo</w:t>
      </w:r>
      <w:r w:rsidRPr="0032190F">
        <w:rPr>
          <w:lang w:val="fr-FR"/>
        </w:rPr>
        <w:t>) et bandeau réticulé (</w:t>
      </w:r>
      <w:r w:rsidRPr="0032190F">
        <w:rPr>
          <w:i/>
          <w:lang w:val="fr-FR"/>
        </w:rPr>
        <w:t>nastri a reticolo</w:t>
      </w:r>
      <w:r w:rsidRPr="0032190F">
        <w:rPr>
          <w:lang w:val="fr-FR"/>
        </w:rPr>
        <w:t xml:space="preserve">) de type biconique à profil en S. La décoration de l’urne correspond à différents exemplaires découverts à </w:t>
      </w:r>
      <w:hyperlink r:id="rId12003" w:anchor="Sit_Castello_Ticino" w:history="1">
        <w:r w:rsidRPr="0032190F">
          <w:rPr>
            <w:rStyle w:val="Hyperlink"/>
            <w:lang w:val="fr-FR"/>
          </w:rPr>
          <w:t>Castello Ticino</w:t>
        </w:r>
      </w:hyperlink>
      <w:r w:rsidRPr="0032190F">
        <w:rPr>
          <w:lang w:val="fr-FR"/>
        </w:rPr>
        <w:t xml:space="preserve"> et à ceux du Golasecca. La typologie de l’urne et du gobelet renvoient au </w:t>
      </w:r>
      <w:hyperlink r:id="rId12004" w:anchor="Cul_Golasecca_IC" w:history="1">
        <w:r w:rsidRPr="0032190F">
          <w:rPr>
            <w:rStyle w:val="Hyperlink"/>
            <w:lang w:val="fr-FR"/>
          </w:rPr>
          <w:t>Golasecca I C</w:t>
        </w:r>
      </w:hyperlink>
      <w:r w:rsidRPr="0032190F">
        <w:rPr>
          <w:lang w:val="fr-FR"/>
        </w:rPr>
        <w:t>, soit au 7</w:t>
      </w:r>
      <w:r w:rsidRPr="0032190F">
        <w:rPr>
          <w:vertAlign w:val="superscript"/>
          <w:lang w:val="fr-FR"/>
        </w:rPr>
        <w:t>e</w:t>
      </w:r>
      <w:r w:rsidRPr="0032190F">
        <w:rPr>
          <w:lang w:val="fr-FR"/>
        </w:rPr>
        <w:t xml:space="preserve"> s. aec (BIB 2128 p. 395). </w:t>
      </w:r>
    </w:p>
    <w:p w14:paraId="10270BB2" w14:textId="60C2021C" w:rsidR="00AC34C7" w:rsidRPr="0032190F" w:rsidRDefault="00AC34C7" w:rsidP="00C61151">
      <w:pPr>
        <w:jc w:val="both"/>
        <w:rPr>
          <w:lang w:val="fr-FR"/>
        </w:rPr>
      </w:pPr>
      <w:r w:rsidRPr="0032190F">
        <w:rPr>
          <w:lang w:val="fr-FR"/>
        </w:rPr>
        <w:t xml:space="preserve">A proximité, vers la rue Sempione, a été découverte une pointe de </w:t>
      </w:r>
      <w:hyperlink r:id="rId12005" w:anchor="Typ_Arm_Lance" w:history="1">
        <w:r w:rsidR="00DE55E6" w:rsidRPr="00DE55E6">
          <w:rPr>
            <w:rStyle w:val="Hyperlink"/>
            <w:lang w:val="fr-FR"/>
          </w:rPr>
          <w:t>lance</w:t>
        </w:r>
      </w:hyperlink>
      <w:r w:rsidR="00DE55E6" w:rsidRPr="00DE55E6">
        <w:rPr>
          <w:lang w:val="fr-FR"/>
        </w:rPr>
        <w:t xml:space="preserve"> </w:t>
      </w:r>
      <w:r w:rsidRPr="0032190F">
        <w:rPr>
          <w:lang w:val="fr-FR"/>
        </w:rPr>
        <w:t>en fer (BIB 2128 p. 395)</w:t>
      </w:r>
    </w:p>
    <w:p w14:paraId="44F86954" w14:textId="77777777" w:rsidR="00AC34C7" w:rsidRPr="0032190F" w:rsidRDefault="00AC34C7" w:rsidP="00C61151">
      <w:pPr>
        <w:jc w:val="both"/>
        <w:rPr>
          <w:lang w:val="fr-FR"/>
        </w:rPr>
      </w:pPr>
    </w:p>
    <w:p w14:paraId="08EDA82A" w14:textId="5B9FE58D" w:rsidR="00AC34C7" w:rsidRPr="0032190F" w:rsidRDefault="00AC34C7" w:rsidP="00C61151">
      <w:pPr>
        <w:jc w:val="both"/>
        <w:rPr>
          <w:lang w:val="fr-FR"/>
        </w:rPr>
      </w:pPr>
      <w:r w:rsidRPr="0032190F">
        <w:rPr>
          <w:lang w:val="fr-FR"/>
        </w:rPr>
        <w:t>Une autre découverte : celle d’une tombe contenant une urne cinéraire biconique-arrondie à lèvre éversée ; un gobelet à corps biconique-lenticulaire (</w:t>
      </w:r>
      <w:r w:rsidRPr="0032190F">
        <w:rPr>
          <w:i/>
          <w:lang w:val="fr-FR"/>
        </w:rPr>
        <w:t>biconico-lenticulare</w:t>
      </w:r>
      <w:r w:rsidRPr="0032190F">
        <w:rPr>
          <w:lang w:val="fr-FR"/>
        </w:rPr>
        <w:t>), une coupe tronconique (</w:t>
      </w:r>
      <w:r w:rsidRPr="0032190F">
        <w:rPr>
          <w:i/>
          <w:lang w:val="fr-FR"/>
        </w:rPr>
        <w:t>scodella a corpo tronconico</w:t>
      </w:r>
      <w:r w:rsidRPr="0032190F">
        <w:rPr>
          <w:lang w:val="fr-FR"/>
        </w:rPr>
        <w:t>). L’ensemble de ces objets renvoie très probablement au milieu du 8</w:t>
      </w:r>
      <w:r w:rsidRPr="0032190F">
        <w:rPr>
          <w:vertAlign w:val="superscript"/>
          <w:lang w:val="fr-FR"/>
        </w:rPr>
        <w:t>e</w:t>
      </w:r>
      <w:r w:rsidRPr="0032190F">
        <w:rPr>
          <w:lang w:val="fr-FR"/>
        </w:rPr>
        <w:t xml:space="preserve"> s. et début du 7</w:t>
      </w:r>
      <w:r w:rsidRPr="0032190F">
        <w:rPr>
          <w:vertAlign w:val="superscript"/>
          <w:lang w:val="fr-FR"/>
        </w:rPr>
        <w:t>e</w:t>
      </w:r>
      <w:r w:rsidRPr="0032190F">
        <w:rPr>
          <w:lang w:val="fr-FR"/>
        </w:rPr>
        <w:t xml:space="preserve"> aec, soit au </w:t>
      </w:r>
      <w:hyperlink r:id="rId12006" w:anchor="Cul_Golasecca_IB" w:history="1">
        <w:r w:rsidRPr="0032190F">
          <w:rPr>
            <w:rStyle w:val="Hyperlink"/>
            <w:lang w:val="fr-FR"/>
          </w:rPr>
          <w:t>Golasecca I B</w:t>
        </w:r>
      </w:hyperlink>
    </w:p>
    <w:p w14:paraId="20591546" w14:textId="77777777" w:rsidR="00AC34C7" w:rsidRPr="0032190F" w:rsidRDefault="00AC34C7" w:rsidP="00AC34C7">
      <w:pPr>
        <w:rPr>
          <w:lang w:val="fr-FR"/>
        </w:rPr>
      </w:pPr>
    </w:p>
    <w:p w14:paraId="1491D2E2" w14:textId="77777777" w:rsidR="00AC34C7" w:rsidRPr="0032190F" w:rsidRDefault="00AC34C7" w:rsidP="00AC34C7">
      <w:pPr>
        <w:pStyle w:val="Heading4"/>
      </w:pPr>
      <w:r w:rsidRPr="0032190F">
        <w:t>Urne cinéraire</w:t>
      </w:r>
    </w:p>
    <w:p w14:paraId="3953E146" w14:textId="77777777" w:rsidR="00AC34C7" w:rsidRPr="0032190F" w:rsidRDefault="00AC34C7" w:rsidP="00AC34C7">
      <w:pPr>
        <w:rPr>
          <w:lang w:val="fr-FR"/>
        </w:rPr>
      </w:pPr>
    </w:p>
    <w:p w14:paraId="61F6049B" w14:textId="77777777" w:rsidR="00AC34C7" w:rsidRPr="0032190F" w:rsidRDefault="00AC34C7" w:rsidP="00AC34C7">
      <w:pPr>
        <w:jc w:val="both"/>
        <w:rPr>
          <w:i/>
          <w:lang w:val="fr-FR"/>
        </w:rPr>
      </w:pPr>
      <w:r w:rsidRPr="0032190F">
        <w:rPr>
          <w:lang w:val="fr-FR"/>
        </w:rPr>
        <w:t>Décoration incisée de chevrons hachurés renversés (</w:t>
      </w:r>
      <w:r w:rsidRPr="0032190F">
        <w:rPr>
          <w:i/>
          <w:lang w:val="fr-FR"/>
        </w:rPr>
        <w:t>fascia di denti di lupo</w:t>
      </w:r>
      <w:r w:rsidRPr="0032190F">
        <w:rPr>
          <w:lang w:val="fr-FR"/>
        </w:rPr>
        <w:t>), bandeaux remplit de cercles imprimés, petits triangles à remplissage de lignes horizontales (</w:t>
      </w:r>
      <w:r w:rsidRPr="0032190F">
        <w:rPr>
          <w:i/>
          <w:lang w:val="fr-FR"/>
        </w:rPr>
        <w:t>piccoli triangoli campiti</w:t>
      </w:r>
    </w:p>
    <w:p w14:paraId="361BA7C5" w14:textId="77777777" w:rsidR="00AC34C7" w:rsidRPr="0032190F" w:rsidRDefault="00AC34C7" w:rsidP="00AC34C7">
      <w:pPr>
        <w:jc w:val="both"/>
        <w:rPr>
          <w:i/>
          <w:lang w:val="fr-FR"/>
        </w:rPr>
      </w:pPr>
      <w:r w:rsidRPr="0032190F">
        <w:rPr>
          <w:i/>
          <w:lang w:val="fr-FR"/>
        </w:rPr>
        <w:t>a tratteggio orizzontale</w:t>
      </w:r>
      <w:r w:rsidRPr="0032190F">
        <w:rPr>
          <w:lang w:val="fr-FR"/>
        </w:rPr>
        <w:t>), figures de chevaux. Le style des chevaux est schématique-linéaire (</w:t>
      </w:r>
      <w:r w:rsidRPr="0032190F">
        <w:rPr>
          <w:i/>
          <w:lang w:val="fr-FR"/>
        </w:rPr>
        <w:t>Lo</w:t>
      </w:r>
    </w:p>
    <w:p w14:paraId="5DFFF4E6" w14:textId="03027CF6" w:rsidR="00AC34C7" w:rsidRPr="0032190F" w:rsidRDefault="00AC34C7" w:rsidP="00AC34C7">
      <w:pPr>
        <w:jc w:val="both"/>
        <w:rPr>
          <w:lang w:val="fr-FR"/>
        </w:rPr>
      </w:pPr>
      <w:r w:rsidRPr="0032190F">
        <w:rPr>
          <w:i/>
          <w:lang w:val="fr-FR"/>
        </w:rPr>
        <w:t>stile delle figure dei cavalli è schematico lineare</w:t>
      </w:r>
      <w:r w:rsidRPr="0032190F">
        <w:rPr>
          <w:lang w:val="fr-FR"/>
        </w:rPr>
        <w:t xml:space="preserve">). Le bon état de conservation montre des traces de couleur blanche dans les incisions (BIB 2128 p. 396). Une urne identique, au point que l’on peut y voir la main du même potier, a été découverte à </w:t>
      </w:r>
      <w:hyperlink r:id="rId12007" w:anchor="Sit_Monsorino" w:history="1">
        <w:r w:rsidR="005F2806" w:rsidRPr="0032190F">
          <w:rPr>
            <w:rStyle w:val="Hyperlink"/>
            <w:rFonts w:ascii="Times-Roman" w:hAnsi="Times-Roman" w:cs="Times-Roman"/>
            <w:lang w:val="fr-FR" w:eastAsia="en-GB"/>
          </w:rPr>
          <w:t>Monsorino</w:t>
        </w:r>
      </w:hyperlink>
      <w:r w:rsidRPr="0032190F">
        <w:rPr>
          <w:lang w:val="fr-FR"/>
        </w:rPr>
        <w:t xml:space="preserve">, la hauteur et le diamètre maximum de l’urne la rapproche </w:t>
      </w:r>
      <w:r w:rsidR="00C1614A" w:rsidRPr="0032190F">
        <w:rPr>
          <w:lang w:val="fr-FR"/>
        </w:rPr>
        <w:t>découverte</w:t>
      </w:r>
      <w:r w:rsidRPr="0032190F">
        <w:rPr>
          <w:lang w:val="fr-FR"/>
        </w:rPr>
        <w:t xml:space="preserve"> à proximité de la ferme </w:t>
      </w:r>
      <w:hyperlink r:id="rId12008" w:anchor="Sit_Gajaccio" w:history="1">
        <w:r w:rsidRPr="0032190F">
          <w:rPr>
            <w:rStyle w:val="Hyperlink"/>
            <w:lang w:val="fr-FR"/>
          </w:rPr>
          <w:t>Gaiaccio</w:t>
        </w:r>
      </w:hyperlink>
      <w:r w:rsidR="00C1614A" w:rsidRPr="0032190F">
        <w:rPr>
          <w:lang w:val="fr-FR"/>
        </w:rPr>
        <w:t xml:space="preserve"> [Gajaccio]</w:t>
      </w:r>
      <w:r w:rsidRPr="0032190F">
        <w:rPr>
          <w:lang w:val="fr-FR"/>
        </w:rPr>
        <w:t xml:space="preserve"> (BIB 2128 p. 396). De même que l’on trouve des comparaisons avec les découvertes de la nécropole F d’</w:t>
      </w:r>
      <w:hyperlink r:id="rId12009" w:anchor="Sit_Ameno" w:history="1">
        <w:r w:rsidRPr="0032190F">
          <w:rPr>
            <w:rStyle w:val="Hyperlink"/>
            <w:lang w:val="fr-FR"/>
          </w:rPr>
          <w:t>Ameno</w:t>
        </w:r>
      </w:hyperlink>
      <w:r w:rsidRPr="0032190F">
        <w:rPr>
          <w:lang w:val="fr-FR"/>
        </w:rPr>
        <w:t xml:space="preserve"> (BIB 2128 p. 396)</w:t>
      </w:r>
    </w:p>
    <w:p w14:paraId="3F630E92" w14:textId="77777777" w:rsidR="00AC34C7" w:rsidRPr="0032190F" w:rsidRDefault="00AC34C7" w:rsidP="00242C0F">
      <w:pPr>
        <w:rPr>
          <w:rFonts w:ascii="Times-Roman" w:hAnsi="Times-Roman" w:cs="Times-Roman"/>
          <w:lang w:val="fr-FR" w:eastAsia="en-GB"/>
        </w:rPr>
      </w:pPr>
    </w:p>
    <w:p w14:paraId="5632C9E9" w14:textId="77777777" w:rsidR="004632C0" w:rsidRPr="0032190F" w:rsidRDefault="004632C0" w:rsidP="00426FF9">
      <w:pPr>
        <w:pStyle w:val="Heading1"/>
      </w:pPr>
      <w:bookmarkStart w:id="4879" w:name="Sit_Mulini_Mezzo_Impiove"/>
      <w:r w:rsidRPr="0032190F">
        <w:t>MULINI DI MEZZO E IMPIOVE</w:t>
      </w:r>
    </w:p>
    <w:bookmarkEnd w:id="4879"/>
    <w:p w14:paraId="7578C56F" w14:textId="77777777" w:rsidR="00E42998" w:rsidRPr="0032190F" w:rsidRDefault="00E42998" w:rsidP="00242C0F">
      <w:pPr>
        <w:rPr>
          <w:lang w:val="fr-FR"/>
        </w:rPr>
      </w:pPr>
    </w:p>
    <w:p w14:paraId="353B32B4" w14:textId="102E2961" w:rsidR="004632C0" w:rsidRPr="0032190F" w:rsidRDefault="004632C0" w:rsidP="00242C0F">
      <w:pPr>
        <w:rPr>
          <w:lang w:val="fr-FR"/>
        </w:rPr>
      </w:pPr>
      <w:r w:rsidRPr="0032190F">
        <w:rPr>
          <w:lang w:val="fr-FR"/>
        </w:rPr>
        <w:t xml:space="preserve">Les localités de Mulini di Mezzo et d’Impiove di Sesto Calende </w:t>
      </w:r>
      <w:r w:rsidR="00E6232A" w:rsidRPr="0032190F">
        <w:rPr>
          <w:lang w:val="fr-FR"/>
        </w:rPr>
        <w:t>(</w:t>
      </w:r>
      <w:hyperlink r:id="rId12010" w:anchor="Sit_Sesto_Calende" w:history="1">
        <w:r w:rsidR="00C61151" w:rsidRPr="00C61151">
          <w:rPr>
            <w:rStyle w:val="Hyperlink"/>
            <w:lang w:val="fr-FR"/>
          </w:rPr>
          <w:t>Sesto Calende</w:t>
        </w:r>
      </w:hyperlink>
      <w:r w:rsidR="00E6232A" w:rsidRPr="0032190F">
        <w:rPr>
          <w:lang w:val="fr-FR"/>
        </w:rPr>
        <w:t xml:space="preserve">) </w:t>
      </w:r>
      <w:r w:rsidRPr="0032190F">
        <w:rPr>
          <w:lang w:val="fr-FR"/>
        </w:rPr>
        <w:t>sont situées à proxi</w:t>
      </w:r>
      <w:r w:rsidR="002D703C" w:rsidRPr="0032190F">
        <w:rPr>
          <w:lang w:val="fr-FR"/>
        </w:rPr>
        <w:t>mité du Ticino</w:t>
      </w:r>
      <w:r w:rsidRPr="0032190F">
        <w:rPr>
          <w:lang w:val="fr-FR"/>
        </w:rPr>
        <w:t>. Y on été faites de nombreuses découvertes liées à la culture de Golasecca</w:t>
      </w:r>
      <w:r w:rsidR="00AC34C7" w:rsidRPr="0032190F">
        <w:rPr>
          <w:lang w:val="fr-FR"/>
        </w:rPr>
        <w:t>:</w:t>
      </w:r>
    </w:p>
    <w:p w14:paraId="3B14F523" w14:textId="50AACB3B" w:rsidR="00AC34C7" w:rsidRPr="00566234" w:rsidRDefault="00AC34C7" w:rsidP="00AC34C7">
      <w:pPr>
        <w:ind w:firstLine="709"/>
        <w:rPr>
          <w:lang w:val="es-ES"/>
        </w:rPr>
      </w:pPr>
      <w:r w:rsidRPr="00566234">
        <w:rPr>
          <w:lang w:val="es-ES"/>
        </w:rPr>
        <w:t xml:space="preserve">- </w:t>
      </w:r>
      <w:hyperlink r:id="rId12011" w:anchor="Sit_Prato_Binda" w:history="1">
        <w:r w:rsidR="00C1614A" w:rsidRPr="00566234">
          <w:rPr>
            <w:rStyle w:val="Hyperlink"/>
            <w:lang w:val="es-ES"/>
          </w:rPr>
          <w:t>Prato Binda</w:t>
        </w:r>
      </w:hyperlink>
    </w:p>
    <w:p w14:paraId="2E0D2013" w14:textId="258E0558" w:rsidR="00C1614A" w:rsidRPr="00566234" w:rsidRDefault="00C1614A" w:rsidP="00AC34C7">
      <w:pPr>
        <w:ind w:firstLine="709"/>
        <w:rPr>
          <w:lang w:val="es-ES"/>
        </w:rPr>
      </w:pPr>
      <w:r w:rsidRPr="00566234">
        <w:rPr>
          <w:lang w:val="es-ES"/>
        </w:rPr>
        <w:t xml:space="preserve">- </w:t>
      </w:r>
      <w:hyperlink r:id="rId12012" w:anchor="Sit_Montico" w:history="1">
        <w:r w:rsidRPr="00C61151">
          <w:rPr>
            <w:rStyle w:val="Hyperlink"/>
            <w:lang w:val="es-ES"/>
          </w:rPr>
          <w:t>Montico</w:t>
        </w:r>
      </w:hyperlink>
    </w:p>
    <w:p w14:paraId="48944302" w14:textId="77777777" w:rsidR="0090313B" w:rsidRPr="004F3B40" w:rsidRDefault="00C61151" w:rsidP="00A2005C">
      <w:pPr>
        <w:jc w:val="both"/>
        <w:rPr>
          <w:lang w:val="es-ES"/>
        </w:rPr>
      </w:pPr>
      <w:r w:rsidRPr="004F3B40">
        <w:rPr>
          <w:lang w:val="es-ES"/>
        </w:rPr>
        <w:t>(BIB 2128) </w:t>
      </w:r>
    </w:p>
    <w:p w14:paraId="7ADB6FDA" w14:textId="20926CE4" w:rsidR="00C61151" w:rsidRPr="004F3B40" w:rsidRDefault="00C61151" w:rsidP="00A2005C">
      <w:pPr>
        <w:jc w:val="both"/>
        <w:rPr>
          <w:lang w:val="es-ES"/>
        </w:rPr>
      </w:pPr>
      <w:r w:rsidRPr="004F3B40">
        <w:rPr>
          <w:lang w:val="es-ES"/>
        </w:rPr>
        <w:tab/>
        <w:t>-</w:t>
      </w:r>
      <w:hyperlink r:id="rId12013" w:anchor="Sit_Molini_Mezzo" w:history="1">
        <w:r w:rsidRPr="004F3B40">
          <w:rPr>
            <w:rStyle w:val="Hyperlink"/>
            <w:lang w:val="es-ES"/>
          </w:rPr>
          <w:t>Molini di Mezzo</w:t>
        </w:r>
      </w:hyperlink>
    </w:p>
    <w:p w14:paraId="4F5EED03" w14:textId="7B484D9D" w:rsidR="00C61151" w:rsidRDefault="00C61151" w:rsidP="00A2005C">
      <w:pPr>
        <w:jc w:val="both"/>
        <w:rPr>
          <w:lang w:val="fr-FR"/>
        </w:rPr>
      </w:pPr>
      <w:r w:rsidRPr="004F3B40">
        <w:rPr>
          <w:lang w:val="es-ES"/>
        </w:rPr>
        <w:tab/>
      </w:r>
      <w:r>
        <w:rPr>
          <w:lang w:val="fr-FR"/>
        </w:rPr>
        <w:t>-</w:t>
      </w:r>
      <w:hyperlink r:id="rId12014" w:anchor="Sit_Molino_Sopra" w:history="1">
        <w:r w:rsidRPr="00C61151">
          <w:rPr>
            <w:rStyle w:val="Hyperlink"/>
            <w:lang w:val="fr-FR"/>
          </w:rPr>
          <w:t>Molini di Sopra</w:t>
        </w:r>
      </w:hyperlink>
    </w:p>
    <w:p w14:paraId="07B77ECF" w14:textId="77777777" w:rsidR="00C61151" w:rsidRPr="00C61151" w:rsidRDefault="00C61151" w:rsidP="00A2005C">
      <w:pPr>
        <w:jc w:val="both"/>
        <w:rPr>
          <w:lang w:val="fr-FR"/>
        </w:rPr>
      </w:pPr>
      <w:r>
        <w:rPr>
          <w:lang w:val="fr-FR"/>
        </w:rPr>
        <w:t>(SS BIB)</w:t>
      </w:r>
    </w:p>
    <w:p w14:paraId="25888233" w14:textId="77777777" w:rsidR="00C61151" w:rsidRDefault="00C61151" w:rsidP="00426FF9">
      <w:pPr>
        <w:pStyle w:val="Heading1"/>
      </w:pPr>
      <w:bookmarkStart w:id="4880" w:name="Sit_Molini_Mezzo"/>
      <w:r>
        <w:lastRenderedPageBreak/>
        <w:t>MOLINI DI MEZZO</w:t>
      </w:r>
    </w:p>
    <w:bookmarkEnd w:id="4880"/>
    <w:p w14:paraId="00F79E72" w14:textId="77777777" w:rsidR="00C61151" w:rsidRDefault="00C61151" w:rsidP="00A2005C">
      <w:pPr>
        <w:jc w:val="both"/>
        <w:rPr>
          <w:lang w:val="fr-FR"/>
        </w:rPr>
      </w:pPr>
      <w:r w:rsidRPr="00C61151">
        <w:rPr>
          <w:lang w:val="fr-FR"/>
        </w:rPr>
        <w:t>Mulini</w:t>
      </w:r>
      <w:r>
        <w:rPr>
          <w:lang w:val="fr-FR"/>
        </w:rPr>
        <w:t xml:space="preserve"> di Mezzo</w:t>
      </w:r>
    </w:p>
    <w:p w14:paraId="36862C91" w14:textId="77777777" w:rsidR="00C61151" w:rsidRDefault="00C61151" w:rsidP="00A2005C">
      <w:pPr>
        <w:jc w:val="both"/>
        <w:rPr>
          <w:lang w:val="fr-FR"/>
        </w:rPr>
      </w:pPr>
    </w:p>
    <w:p w14:paraId="54689682" w14:textId="22209EB5" w:rsidR="0090313B" w:rsidRPr="0032190F" w:rsidRDefault="00C61151" w:rsidP="0090313B">
      <w:pPr>
        <w:rPr>
          <w:lang w:val="fr-FR"/>
        </w:rPr>
      </w:pPr>
      <w:r w:rsidRPr="004F3B40">
        <w:rPr>
          <w:lang w:val="fr-FR"/>
        </w:rPr>
        <w:t xml:space="preserve">A </w:t>
      </w:r>
      <w:hyperlink r:id="rId12015" w:anchor="Sit_Sesto_Calende" w:history="1">
        <w:r w:rsidRPr="004F3B40">
          <w:rPr>
            <w:rStyle w:val="Hyperlink"/>
            <w:lang w:val="fr-FR"/>
          </w:rPr>
          <w:t>Sesto Calende</w:t>
        </w:r>
      </w:hyperlink>
      <w:r w:rsidRPr="004F3B40">
        <w:rPr>
          <w:lang w:val="fr-FR"/>
        </w:rPr>
        <w:t xml:space="preserve"> (SS BIB) </w:t>
      </w:r>
      <w:r w:rsidR="0090313B" w:rsidRPr="0032190F">
        <w:rPr>
          <w:lang w:val="fr-FR"/>
        </w:rPr>
        <w:t>Découverte de 3 tombes.</w:t>
      </w:r>
    </w:p>
    <w:p w14:paraId="4B62EABE" w14:textId="77777777" w:rsidR="0090313B" w:rsidRPr="0032190F" w:rsidRDefault="0090313B" w:rsidP="0090313B">
      <w:pPr>
        <w:rPr>
          <w:lang w:val="fr-FR"/>
        </w:rPr>
      </w:pPr>
    </w:p>
    <w:p w14:paraId="2CD45BFB" w14:textId="77777777" w:rsidR="0090313B" w:rsidRPr="0032190F" w:rsidRDefault="0090313B" w:rsidP="0090313B">
      <w:pPr>
        <w:pStyle w:val="Heading3"/>
      </w:pPr>
      <w:r w:rsidRPr="0032190F">
        <w:t>tombe de mars 1966</w:t>
      </w:r>
    </w:p>
    <w:p w14:paraId="69D987AB" w14:textId="77777777" w:rsidR="0090313B" w:rsidRPr="0032190F" w:rsidRDefault="0090313B" w:rsidP="00C3357C">
      <w:pPr>
        <w:jc w:val="both"/>
        <w:rPr>
          <w:lang w:val="fr-FR"/>
        </w:rPr>
      </w:pPr>
      <w:r w:rsidRPr="0032190F">
        <w:rPr>
          <w:lang w:val="fr-FR"/>
        </w:rPr>
        <w:t>Un gobelet à corps globuleux et lèvres eversées avec les canoniques trois rainures (</w:t>
      </w:r>
      <w:r w:rsidRPr="0032190F">
        <w:rPr>
          <w:i/>
          <w:lang w:val="fr-FR"/>
        </w:rPr>
        <w:t>solcature</w:t>
      </w:r>
      <w:r w:rsidRPr="0032190F">
        <w:rPr>
          <w:lang w:val="fr-FR"/>
        </w:rPr>
        <w:t>) horizontales au début de l’épaule (</w:t>
      </w:r>
      <w:r w:rsidRPr="0032190F">
        <w:rPr>
          <w:i/>
          <w:lang w:val="fr-FR"/>
        </w:rPr>
        <w:t>spalla</w:t>
      </w:r>
      <w:r w:rsidRPr="0032190F">
        <w:rPr>
          <w:lang w:val="fr-FR"/>
        </w:rPr>
        <w:t>) [de la panse] ; cinq coupes à pies tronconiques dont celles  ayant le pied développé ont également des décors peints de couleur gris argenté à base de graphite (</w:t>
      </w:r>
      <w:r w:rsidRPr="0032190F">
        <w:rPr>
          <w:i/>
          <w:lang w:val="fr-FR"/>
        </w:rPr>
        <w:t>decorazione dipinta con colore grigio-argento a base di grafite</w:t>
      </w:r>
      <w:r w:rsidRPr="0032190F">
        <w:rPr>
          <w:lang w:val="fr-FR"/>
        </w:rPr>
        <w:t xml:space="preserve">) ; deux fibules </w:t>
      </w:r>
      <w:r w:rsidRPr="0032190F">
        <w:rPr>
          <w:i/>
          <w:lang w:val="fr-FR"/>
        </w:rPr>
        <w:t>a navicella rombhoidale con lunga staffa</w:t>
      </w:r>
      <w:r w:rsidRPr="0032190F">
        <w:rPr>
          <w:lang w:val="fr-FR"/>
        </w:rPr>
        <w:t> ; quatre anneaux à section triangulaire ; quatre bracelets (brachialetti) où boucles d’oreilles (</w:t>
      </w:r>
      <w:r w:rsidRPr="0032190F">
        <w:rPr>
          <w:i/>
          <w:lang w:val="fr-FR"/>
        </w:rPr>
        <w:t>orecchini</w:t>
      </w:r>
      <w:r w:rsidRPr="0032190F">
        <w:rPr>
          <w:lang w:val="fr-FR"/>
        </w:rPr>
        <w:t>) ; une chaine à anneaux entrelacés (BIB 2128 p. 400)</w:t>
      </w:r>
    </w:p>
    <w:p w14:paraId="5936A301" w14:textId="34242F3E" w:rsidR="00C3357C" w:rsidRPr="0032190F" w:rsidRDefault="00C3357C" w:rsidP="00C3357C">
      <w:pPr>
        <w:jc w:val="both"/>
        <w:rPr>
          <w:lang w:val="fr-FR"/>
        </w:rPr>
      </w:pPr>
      <w:r w:rsidRPr="0032190F">
        <w:rPr>
          <w:lang w:val="fr-FR"/>
        </w:rPr>
        <w:t xml:space="preserve">La décoration de l’urne trouve des parallèles à Castello Ticino (tombe AdR et tombe 49), à </w:t>
      </w:r>
      <w:hyperlink r:id="rId12016" w:anchor="Sit_Monsorino" w:history="1">
        <w:r w:rsidRPr="0032190F">
          <w:rPr>
            <w:rStyle w:val="Hyperlink"/>
            <w:lang w:val="fr-FR"/>
          </w:rPr>
          <w:t>Monsorino</w:t>
        </w:r>
      </w:hyperlink>
      <w:r w:rsidRPr="0032190F">
        <w:rPr>
          <w:lang w:val="fr-FR"/>
        </w:rPr>
        <w:t>, à Golasecca même (BIB 2128 p. 401). Le décor graphité renvoie à Mulino di Sesto Calende, à Bosco del Monte (tombe KR), à Monsorino (tombe 17/1985), à Valtravaglia Orile (tombe II), etc. Toutes ces découvertes renvoient au Golasecca I C, de même pour le type des fibules (BIB 2128 p. 401)</w:t>
      </w:r>
    </w:p>
    <w:p w14:paraId="20184F2E" w14:textId="77777777" w:rsidR="00C3357C" w:rsidRPr="0032190F" w:rsidRDefault="00C3357C" w:rsidP="00C3357C">
      <w:pPr>
        <w:jc w:val="both"/>
        <w:rPr>
          <w:lang w:val="fr-FR"/>
        </w:rPr>
      </w:pPr>
      <w:r w:rsidRPr="0032190F">
        <w:rPr>
          <w:lang w:val="fr-FR"/>
        </w:rPr>
        <w:t>Cette tombe renvoie à la phase Golasecca I C, soit au 7</w:t>
      </w:r>
      <w:r w:rsidRPr="0032190F">
        <w:rPr>
          <w:vertAlign w:val="superscript"/>
          <w:lang w:val="fr-FR"/>
        </w:rPr>
        <w:t>e</w:t>
      </w:r>
      <w:r w:rsidRPr="0032190F">
        <w:rPr>
          <w:lang w:val="fr-FR"/>
        </w:rPr>
        <w:t xml:space="preserve"> s. aec (BIB 2128 p. 401)</w:t>
      </w:r>
    </w:p>
    <w:p w14:paraId="5FA26E2D" w14:textId="77777777" w:rsidR="00C3357C" w:rsidRPr="0032190F" w:rsidRDefault="00C3357C" w:rsidP="00C3357C">
      <w:pPr>
        <w:jc w:val="both"/>
        <w:rPr>
          <w:lang w:val="fr-FR"/>
        </w:rPr>
      </w:pPr>
    </w:p>
    <w:p w14:paraId="7569A5B6" w14:textId="77777777" w:rsidR="00C3357C" w:rsidRPr="00426FF9" w:rsidRDefault="00C61151" w:rsidP="00426FF9">
      <w:pPr>
        <w:pStyle w:val="Heading1"/>
        <w:rPr>
          <w:lang w:val="es-ES"/>
        </w:rPr>
      </w:pPr>
      <w:bookmarkStart w:id="4881" w:name="Sit_Molino_Sopra"/>
      <w:r w:rsidRPr="00426FF9">
        <w:rPr>
          <w:lang w:val="es-ES"/>
        </w:rPr>
        <w:t>MOLINO DI SOPRA</w:t>
      </w:r>
    </w:p>
    <w:bookmarkEnd w:id="4881"/>
    <w:p w14:paraId="71073080" w14:textId="77777777" w:rsidR="00C3357C" w:rsidRPr="004F3B40" w:rsidRDefault="00C3357C" w:rsidP="00C3357C">
      <w:pPr>
        <w:rPr>
          <w:lang w:val="es-ES"/>
        </w:rPr>
      </w:pPr>
    </w:p>
    <w:p w14:paraId="3BDC823B" w14:textId="02B58A9F" w:rsidR="00C61151" w:rsidRPr="00C61151" w:rsidRDefault="00C61151" w:rsidP="00C3357C">
      <w:pPr>
        <w:rPr>
          <w:lang w:val="es-ES"/>
        </w:rPr>
      </w:pPr>
      <w:r w:rsidRPr="00C61151">
        <w:rPr>
          <w:lang w:val="es-ES"/>
        </w:rPr>
        <w:t xml:space="preserve">A </w:t>
      </w:r>
      <w:hyperlink r:id="rId12017" w:anchor="Sit_Sesto_Calende" w:history="1">
        <w:r w:rsidRPr="00C61151">
          <w:rPr>
            <w:rStyle w:val="Hyperlink"/>
            <w:lang w:val="es-ES"/>
          </w:rPr>
          <w:t>Sesto Calende</w:t>
        </w:r>
      </w:hyperlink>
      <w:r w:rsidRPr="00C61151">
        <w:rPr>
          <w:lang w:val="es-ES"/>
        </w:rPr>
        <w:t xml:space="preserve"> (SS BIB)</w:t>
      </w:r>
    </w:p>
    <w:p w14:paraId="157CE249" w14:textId="77777777" w:rsidR="00C61151" w:rsidRPr="00C61151" w:rsidRDefault="00C61151" w:rsidP="00C3357C">
      <w:pPr>
        <w:rPr>
          <w:lang w:val="es-ES"/>
        </w:rPr>
      </w:pPr>
    </w:p>
    <w:p w14:paraId="7301BD9E" w14:textId="77777777" w:rsidR="00C3357C" w:rsidRPr="0032190F" w:rsidRDefault="00C3357C" w:rsidP="00C3357C">
      <w:pPr>
        <w:pStyle w:val="Heading3"/>
      </w:pPr>
      <w:r w:rsidRPr="0032190F">
        <w:t>tombe du printemps 1968</w:t>
      </w:r>
    </w:p>
    <w:p w14:paraId="24D451F5" w14:textId="77777777" w:rsidR="00C3357C" w:rsidRPr="0032190F" w:rsidRDefault="00C3357C" w:rsidP="00C3357C">
      <w:pPr>
        <w:rPr>
          <w:lang w:val="fr-FR"/>
        </w:rPr>
      </w:pPr>
    </w:p>
    <w:p w14:paraId="0058EBB7" w14:textId="77777777" w:rsidR="00C3357C" w:rsidRPr="0032190F" w:rsidRDefault="00C3357C" w:rsidP="00C3357C">
      <w:pPr>
        <w:rPr>
          <w:lang w:val="fr-FR"/>
        </w:rPr>
      </w:pPr>
      <w:r w:rsidRPr="0032190F">
        <w:rPr>
          <w:lang w:val="fr-FR"/>
        </w:rPr>
        <w:t>La décoration à la cordelette (</w:t>
      </w:r>
      <w:r w:rsidRPr="0032190F">
        <w:rPr>
          <w:i/>
          <w:lang w:val="fr-FR"/>
        </w:rPr>
        <w:t>cordicella</w:t>
      </w:r>
      <w:r w:rsidRPr="0032190F">
        <w:rPr>
          <w:lang w:val="fr-FR"/>
        </w:rPr>
        <w:t>) de l’urne cinéraire, avec deux registres horizontaux en dent de loup (chevrons hachurés), de même que pour son couvercle, et pour la typologie du gobelet à corps biconique lenticulaire permet une attribution de cette sépulture à la phase chronologique du Golasecca I A 2, soit à la fin du 9</w:t>
      </w:r>
      <w:r w:rsidRPr="0032190F">
        <w:rPr>
          <w:vertAlign w:val="superscript"/>
          <w:lang w:val="fr-FR"/>
        </w:rPr>
        <w:t>e</w:t>
      </w:r>
      <w:r w:rsidRPr="0032190F">
        <w:rPr>
          <w:lang w:val="fr-FR"/>
        </w:rPr>
        <w:t xml:space="preserve"> s. et première moitié du 8</w:t>
      </w:r>
      <w:r w:rsidRPr="0032190F">
        <w:rPr>
          <w:vertAlign w:val="superscript"/>
          <w:lang w:val="fr-FR"/>
        </w:rPr>
        <w:t>e</w:t>
      </w:r>
      <w:r w:rsidRPr="0032190F">
        <w:rPr>
          <w:lang w:val="fr-FR"/>
        </w:rPr>
        <w:t xml:space="preserve"> s. aec (BIB 2128 p. 404)</w:t>
      </w:r>
    </w:p>
    <w:p w14:paraId="6E57786F" w14:textId="77777777" w:rsidR="00C1614A" w:rsidRPr="00426FF9" w:rsidRDefault="00C1614A" w:rsidP="00426FF9">
      <w:pPr>
        <w:pStyle w:val="Heading1"/>
        <w:rPr>
          <w:lang w:val="es-ES"/>
        </w:rPr>
      </w:pPr>
      <w:r w:rsidRPr="00B11413">
        <w:rPr>
          <w:lang w:val="es-ES"/>
        </w:rPr>
        <w:br/>
      </w:r>
      <w:bookmarkStart w:id="4882" w:name="Sit_Montico"/>
      <w:r w:rsidRPr="00426FF9">
        <w:rPr>
          <w:lang w:val="es-ES"/>
        </w:rPr>
        <w:t>MONTICO</w:t>
      </w:r>
      <w:bookmarkEnd w:id="4882"/>
    </w:p>
    <w:p w14:paraId="2CB439EE" w14:textId="77777777" w:rsidR="00C1614A" w:rsidRPr="00566234" w:rsidRDefault="00C1614A" w:rsidP="00C3357C">
      <w:pPr>
        <w:rPr>
          <w:lang w:val="es-ES"/>
        </w:rPr>
      </w:pPr>
    </w:p>
    <w:p w14:paraId="191F2E37" w14:textId="77777777" w:rsidR="00C1614A" w:rsidRPr="00566234" w:rsidRDefault="00C1614A" w:rsidP="00C3357C">
      <w:pPr>
        <w:rPr>
          <w:lang w:val="es-ES"/>
        </w:rPr>
      </w:pPr>
      <w:r w:rsidRPr="00566234">
        <w:rPr>
          <w:lang w:val="es-ES"/>
        </w:rPr>
        <w:t>Vase du Golasecca I A (BIB 2170)</w:t>
      </w:r>
    </w:p>
    <w:p w14:paraId="5C3CA3C9" w14:textId="77777777" w:rsidR="00C1614A" w:rsidRPr="00566234" w:rsidRDefault="00C1614A" w:rsidP="00C3357C">
      <w:pPr>
        <w:rPr>
          <w:lang w:val="es-ES"/>
        </w:rPr>
      </w:pPr>
    </w:p>
    <w:p w14:paraId="1D642B84" w14:textId="77777777" w:rsidR="00C1614A" w:rsidRPr="0032190F" w:rsidRDefault="00C1614A" w:rsidP="00426FF9">
      <w:pPr>
        <w:pStyle w:val="Heading1"/>
      </w:pPr>
      <w:bookmarkStart w:id="4883" w:name="Sit_Gajaccio"/>
      <w:r w:rsidRPr="0032190F">
        <w:t>GAJACCIO (CASCINA)</w:t>
      </w:r>
    </w:p>
    <w:bookmarkEnd w:id="4883"/>
    <w:p w14:paraId="26E62419" w14:textId="77777777" w:rsidR="00C1614A" w:rsidRPr="0032190F" w:rsidRDefault="00C1614A" w:rsidP="00C3357C">
      <w:pPr>
        <w:rPr>
          <w:lang w:val="fr-FR"/>
        </w:rPr>
      </w:pPr>
      <w:r w:rsidRPr="0032190F">
        <w:rPr>
          <w:lang w:val="fr-FR"/>
        </w:rPr>
        <w:t>Gaiaccio</w:t>
      </w:r>
    </w:p>
    <w:p w14:paraId="66038EF3" w14:textId="77777777" w:rsidR="00C61151" w:rsidRDefault="00C61151" w:rsidP="00E6232A">
      <w:pPr>
        <w:rPr>
          <w:lang w:val="fr-FR"/>
        </w:rPr>
      </w:pPr>
    </w:p>
    <w:p w14:paraId="318FDF23" w14:textId="5CF0A696" w:rsidR="00E6232A" w:rsidRPr="0032190F" w:rsidRDefault="00E6232A" w:rsidP="00E6232A">
      <w:pPr>
        <w:rPr>
          <w:lang w:val="fr-FR"/>
        </w:rPr>
      </w:pPr>
      <w:r w:rsidRPr="0032190F">
        <w:rPr>
          <w:lang w:val="fr-FR"/>
        </w:rPr>
        <w:t>Près de ce lieu-dit (</w:t>
      </w:r>
      <w:hyperlink r:id="rId12018" w:anchor="Sit_Sesto_Calende" w:history="1">
        <w:r w:rsidR="00C61151" w:rsidRPr="00C61151">
          <w:rPr>
            <w:rStyle w:val="Hyperlink"/>
            <w:lang w:val="fr-FR"/>
          </w:rPr>
          <w:t>Sesto Calende</w:t>
        </w:r>
      </w:hyperlink>
      <w:r w:rsidRPr="0032190F">
        <w:rPr>
          <w:lang w:val="fr-FR"/>
        </w:rPr>
        <w:t xml:space="preserve">), plusieurs vases ont été retrouvés (BIB 2170). </w:t>
      </w:r>
    </w:p>
    <w:p w14:paraId="777019E7" w14:textId="77777777" w:rsidR="00E6232A" w:rsidRPr="0032190F" w:rsidRDefault="00E6232A" w:rsidP="00E6232A">
      <w:pPr>
        <w:rPr>
          <w:lang w:val="fr-FR"/>
        </w:rPr>
      </w:pPr>
    </w:p>
    <w:p w14:paraId="229EAB1B" w14:textId="21579956" w:rsidR="00C1614A" w:rsidRPr="0032190F" w:rsidRDefault="00C1614A" w:rsidP="00E6232A">
      <w:pPr>
        <w:jc w:val="both"/>
        <w:rPr>
          <w:lang w:val="fr-FR"/>
        </w:rPr>
      </w:pPr>
      <w:r w:rsidRPr="0032190F">
        <w:rPr>
          <w:lang w:val="fr-FR"/>
        </w:rPr>
        <w:t>Vase décoré à la cordellette (</w:t>
      </w:r>
      <w:r w:rsidRPr="0032190F">
        <w:rPr>
          <w:i/>
          <w:lang w:val="fr-FR"/>
        </w:rPr>
        <w:t>cordicella</w:t>
      </w:r>
      <w:r w:rsidRPr="0032190F">
        <w:rPr>
          <w:lang w:val="fr-FR"/>
        </w:rPr>
        <w:t xml:space="preserve">) d’un </w:t>
      </w:r>
      <w:hyperlink r:id="rId12019" w:anchor="Cul_Proto_Art_TAC_T_z_chev" w:history="1">
        <w:r w:rsidR="000B41C5" w:rsidRPr="000B41C5">
          <w:rPr>
            <w:rStyle w:val="Hyperlink"/>
            <w:lang w:val="fr-FR"/>
          </w:rPr>
          <w:t>cheva</w:t>
        </w:r>
        <w:r w:rsidR="000B41C5">
          <w:rPr>
            <w:rStyle w:val="Hyperlink"/>
            <w:lang w:val="fr-FR"/>
          </w:rPr>
          <w:t>l</w:t>
        </w:r>
      </w:hyperlink>
      <w:r w:rsidR="000B41C5" w:rsidRPr="0032190F">
        <w:rPr>
          <w:lang w:val="fr-FR"/>
        </w:rPr>
        <w:t xml:space="preserve"> </w:t>
      </w:r>
      <w:r w:rsidRPr="0032190F">
        <w:rPr>
          <w:lang w:val="fr-FR"/>
        </w:rPr>
        <w:t>en métope (BIB 2170). A proximité de la à proximité de la ferme (</w:t>
      </w:r>
      <w:r w:rsidRPr="0032190F">
        <w:rPr>
          <w:i/>
          <w:lang w:val="fr-FR"/>
        </w:rPr>
        <w:t>cascina</w:t>
      </w:r>
      <w:r w:rsidRPr="0032190F">
        <w:rPr>
          <w:lang w:val="fr-FR"/>
        </w:rPr>
        <w:t xml:space="preserve">) Gaiaccio [Gajaccio] : une urne associée à un gobelet à corps biconique lenticulaire qui renvoie à la phase </w:t>
      </w:r>
      <w:hyperlink r:id="rId12020" w:anchor="Cul_Golasecca_IA2" w:history="1">
        <w:r w:rsidRPr="0032190F">
          <w:rPr>
            <w:rStyle w:val="Hyperlink"/>
            <w:lang w:val="fr-FR"/>
          </w:rPr>
          <w:t>Golasecca I A 2</w:t>
        </w:r>
      </w:hyperlink>
      <w:r w:rsidRPr="0032190F">
        <w:rPr>
          <w:lang w:val="fr-FR"/>
        </w:rPr>
        <w:t>, soit à la fin du 9</w:t>
      </w:r>
      <w:r w:rsidRPr="0032190F">
        <w:rPr>
          <w:vertAlign w:val="superscript"/>
          <w:lang w:val="fr-FR"/>
        </w:rPr>
        <w:t>e</w:t>
      </w:r>
      <w:r w:rsidRPr="0032190F">
        <w:rPr>
          <w:lang w:val="fr-FR"/>
        </w:rPr>
        <w:t xml:space="preserve"> s. et milieu du 8</w:t>
      </w:r>
      <w:r w:rsidRPr="0032190F">
        <w:rPr>
          <w:vertAlign w:val="superscript"/>
          <w:lang w:val="fr-FR"/>
        </w:rPr>
        <w:t>e</w:t>
      </w:r>
      <w:r w:rsidRPr="0032190F">
        <w:rPr>
          <w:lang w:val="fr-FR"/>
        </w:rPr>
        <w:t xml:space="preserve"> s. aec (BIB 2128 p. 397). L’urne est ressemblante à celle de Mulini di Mezzo et d’Impiove (BIB 2128 p. 397)</w:t>
      </w:r>
    </w:p>
    <w:p w14:paraId="3C16EBC6" w14:textId="676F30E6" w:rsidR="00C1614A" w:rsidRDefault="00C1614A" w:rsidP="00C1614A">
      <w:pPr>
        <w:jc w:val="both"/>
        <w:rPr>
          <w:lang w:val="fr-FR"/>
        </w:rPr>
      </w:pPr>
      <w:r w:rsidRPr="0032190F">
        <w:rPr>
          <w:lang w:val="fr-FR"/>
        </w:rPr>
        <w:t xml:space="preserve">Ce vase trouve des correspondances avec les exemplaires de la tombe 1/1954, 1/1956, 2/1956, 3/1953 de </w:t>
      </w:r>
      <w:hyperlink r:id="rId12021" w:anchor="Sit_Carrera" w:history="1">
        <w:r w:rsidR="00C61151" w:rsidRPr="00C61151">
          <w:rPr>
            <w:rStyle w:val="Hyperlink"/>
            <w:lang w:val="fr-FR"/>
          </w:rPr>
          <w:t>Via Carrera</w:t>
        </w:r>
      </w:hyperlink>
      <w:r w:rsidR="00C61151" w:rsidRPr="00C61151">
        <w:rPr>
          <w:lang w:val="fr-FR"/>
        </w:rPr>
        <w:t xml:space="preserve"> </w:t>
      </w:r>
      <w:r w:rsidRPr="0032190F">
        <w:rPr>
          <w:lang w:val="fr-FR"/>
        </w:rPr>
        <w:t xml:space="preserve">toutes attribuable au </w:t>
      </w:r>
      <w:hyperlink r:id="rId12022" w:anchor="Cul_Golasecca_IA2" w:history="1">
        <w:r w:rsidRPr="0032190F">
          <w:rPr>
            <w:rStyle w:val="Hyperlink"/>
            <w:lang w:val="fr-FR"/>
          </w:rPr>
          <w:t>Golasecca I A 2</w:t>
        </w:r>
      </w:hyperlink>
      <w:r w:rsidRPr="0032190F">
        <w:rPr>
          <w:lang w:val="fr-FR"/>
        </w:rPr>
        <w:t xml:space="preserve"> (BIB 2170 p. 417) ainsi qu’avec les tombes </w:t>
      </w:r>
      <w:hyperlink r:id="rId12023" w:anchor="Sit_Ameno_sectF_t70" w:history="1">
        <w:r w:rsidR="00E6232A" w:rsidRPr="0032190F">
          <w:rPr>
            <w:rStyle w:val="Hyperlink"/>
            <w:lang w:val="fr-FR"/>
          </w:rPr>
          <w:t>t_70,</w:t>
        </w:r>
      </w:hyperlink>
      <w:hyperlink r:id="rId12024" w:anchor="Sit_Ameno_sectF_t89" w:history="1">
        <w:r w:rsidR="00E6232A" w:rsidRPr="0032190F">
          <w:rPr>
            <w:rStyle w:val="Hyperlink"/>
            <w:lang w:val="fr-FR"/>
          </w:rPr>
          <w:t>t_89,</w:t>
        </w:r>
      </w:hyperlink>
      <w:hyperlink r:id="rId12025" w:anchor="Sit_Ameno_sectF_t92" w:history="1">
        <w:r w:rsidR="00E6232A" w:rsidRPr="0032190F">
          <w:rPr>
            <w:rStyle w:val="Hyperlink"/>
            <w:lang w:val="fr-FR"/>
          </w:rPr>
          <w:t>t_92,</w:t>
        </w:r>
      </w:hyperlink>
      <w:hyperlink r:id="rId12026" w:anchor="Sit_Ameno_sectF_t97" w:history="1">
        <w:r w:rsidR="00E6232A" w:rsidRPr="0032190F">
          <w:rPr>
            <w:rStyle w:val="Hyperlink"/>
            <w:lang w:val="fr-FR"/>
          </w:rPr>
          <w:t>t_97</w:t>
        </w:r>
      </w:hyperlink>
      <w:r w:rsidRPr="0032190F">
        <w:rPr>
          <w:lang w:val="fr-FR"/>
        </w:rPr>
        <w:t>de la nécropole F d’</w:t>
      </w:r>
      <w:hyperlink r:id="rId12027" w:anchor="Sit_Ameno" w:history="1">
        <w:r w:rsidRPr="0032190F">
          <w:rPr>
            <w:rStyle w:val="Hyperlink"/>
            <w:lang w:val="fr-FR"/>
          </w:rPr>
          <w:t>Ameno</w:t>
        </w:r>
      </w:hyperlink>
      <w:r w:rsidRPr="0032190F">
        <w:rPr>
          <w:lang w:val="fr-FR"/>
        </w:rPr>
        <w:t xml:space="preserve"> (BIB 2170 p. 417) </w:t>
      </w:r>
    </w:p>
    <w:p w14:paraId="565FD0E9" w14:textId="77777777" w:rsidR="00C61151" w:rsidRDefault="00C61151" w:rsidP="00C1614A">
      <w:pPr>
        <w:jc w:val="both"/>
        <w:rPr>
          <w:lang w:val="fr-FR"/>
        </w:rPr>
      </w:pPr>
    </w:p>
    <w:p w14:paraId="34DE6D83" w14:textId="77777777" w:rsidR="00C61151" w:rsidRDefault="00C61151" w:rsidP="00C1614A">
      <w:pPr>
        <w:jc w:val="both"/>
        <w:rPr>
          <w:lang w:val="fr-FR"/>
        </w:rPr>
      </w:pPr>
    </w:p>
    <w:p w14:paraId="541BFF86" w14:textId="77777777" w:rsidR="00C61151" w:rsidRPr="00426FF9" w:rsidRDefault="00C61151" w:rsidP="00426FF9">
      <w:pPr>
        <w:pStyle w:val="Heading1"/>
        <w:rPr>
          <w:lang w:val="es-ES"/>
        </w:rPr>
      </w:pPr>
      <w:bookmarkStart w:id="4884" w:name="Sit_Campagnola"/>
      <w:r w:rsidRPr="00426FF9">
        <w:rPr>
          <w:lang w:val="es-ES"/>
        </w:rPr>
        <w:t>CAMPAGNOLA</w:t>
      </w:r>
    </w:p>
    <w:bookmarkEnd w:id="4884"/>
    <w:p w14:paraId="512695B7" w14:textId="77777777" w:rsidR="00C61151" w:rsidRPr="004F3B40" w:rsidRDefault="00C61151" w:rsidP="00C1614A">
      <w:pPr>
        <w:jc w:val="both"/>
        <w:rPr>
          <w:lang w:val="es-ES"/>
        </w:rPr>
      </w:pPr>
    </w:p>
    <w:p w14:paraId="504A65BF" w14:textId="38E6C80B" w:rsidR="00C61151" w:rsidRPr="004F3B40" w:rsidRDefault="00C61151" w:rsidP="00C1614A">
      <w:pPr>
        <w:jc w:val="both"/>
        <w:rPr>
          <w:lang w:val="es-ES"/>
        </w:rPr>
      </w:pPr>
      <w:r w:rsidRPr="004F3B40">
        <w:rPr>
          <w:lang w:val="es-ES"/>
        </w:rPr>
        <w:t xml:space="preserve">La Campagnola di Sesto Calende, Nécropole </w:t>
      </w:r>
      <w:r w:rsidRPr="00C61151">
        <w:rPr>
          <w:lang w:val="es-ES"/>
        </w:rPr>
        <w:t>(</w:t>
      </w:r>
      <w:hyperlink r:id="rId12028" w:anchor="Sit_Sesto_Calende" w:history="1">
        <w:r w:rsidRPr="00C61151">
          <w:rPr>
            <w:rStyle w:val="Hyperlink"/>
            <w:lang w:val="es-ES"/>
          </w:rPr>
          <w:t>Sesto Calende</w:t>
        </w:r>
      </w:hyperlink>
      <w:r w:rsidRPr="00C61151">
        <w:rPr>
          <w:lang w:val="es-ES"/>
        </w:rPr>
        <w:t>)</w:t>
      </w:r>
    </w:p>
    <w:p w14:paraId="512E292D" w14:textId="77777777" w:rsidR="00E6232A" w:rsidRPr="004F3B40" w:rsidRDefault="00E6232A" w:rsidP="00C1614A">
      <w:pPr>
        <w:jc w:val="both"/>
        <w:rPr>
          <w:lang w:val="es-ES"/>
        </w:rPr>
      </w:pPr>
    </w:p>
    <w:p w14:paraId="72EE868D" w14:textId="77777777" w:rsidR="00C61151" w:rsidRPr="00426FF9" w:rsidRDefault="00C61151" w:rsidP="00426FF9">
      <w:pPr>
        <w:pStyle w:val="Heading1"/>
        <w:rPr>
          <w:lang w:val="es-ES"/>
        </w:rPr>
      </w:pPr>
      <w:bookmarkStart w:id="4885" w:name="Sit_Carrera"/>
      <w:r w:rsidRPr="00426FF9">
        <w:rPr>
          <w:lang w:val="es-ES"/>
        </w:rPr>
        <w:t>CARRERA (VIA)</w:t>
      </w:r>
    </w:p>
    <w:bookmarkEnd w:id="4885"/>
    <w:p w14:paraId="43ACBBF2" w14:textId="77777777" w:rsidR="00C61151" w:rsidRPr="00C61151" w:rsidRDefault="00C61151" w:rsidP="00C1614A">
      <w:pPr>
        <w:jc w:val="both"/>
        <w:rPr>
          <w:lang w:val="es-ES"/>
        </w:rPr>
      </w:pPr>
    </w:p>
    <w:p w14:paraId="54B2FBF8" w14:textId="5B31368E" w:rsidR="00C61151" w:rsidRPr="00E86C38" w:rsidRDefault="00C61151" w:rsidP="00C1614A">
      <w:pPr>
        <w:jc w:val="both"/>
        <w:rPr>
          <w:lang w:val="fr-FR"/>
        </w:rPr>
      </w:pPr>
      <w:r w:rsidRPr="00E86C38">
        <w:rPr>
          <w:lang w:val="fr-FR"/>
        </w:rPr>
        <w:t>Nécropole (</w:t>
      </w:r>
      <w:hyperlink r:id="rId12029" w:anchor="Sit_Sesto_Calende" w:history="1">
        <w:r w:rsidRPr="00E86C38">
          <w:rPr>
            <w:rStyle w:val="Hyperlink"/>
            <w:lang w:val="fr-FR"/>
          </w:rPr>
          <w:t>Sesto Calende</w:t>
        </w:r>
      </w:hyperlink>
      <w:r w:rsidRPr="00E86C38">
        <w:rPr>
          <w:lang w:val="fr-FR"/>
        </w:rPr>
        <w:t>)</w:t>
      </w:r>
    </w:p>
    <w:p w14:paraId="717936C0" w14:textId="77777777" w:rsidR="00C61151" w:rsidRPr="00E86C38" w:rsidRDefault="00C61151" w:rsidP="00C1614A">
      <w:pPr>
        <w:jc w:val="both"/>
        <w:rPr>
          <w:lang w:val="fr-FR"/>
        </w:rPr>
      </w:pPr>
    </w:p>
    <w:p w14:paraId="523665E6" w14:textId="77777777" w:rsidR="00E6232A" w:rsidRPr="0032190F" w:rsidRDefault="00E6232A" w:rsidP="00426FF9">
      <w:pPr>
        <w:pStyle w:val="Heading1"/>
      </w:pPr>
      <w:bookmarkStart w:id="4886" w:name="Sit_Sculati"/>
      <w:r w:rsidRPr="0032190F">
        <w:t>SCULATI (VIA)</w:t>
      </w:r>
    </w:p>
    <w:bookmarkEnd w:id="4886"/>
    <w:p w14:paraId="0BF01607" w14:textId="77777777" w:rsidR="00E6232A" w:rsidRPr="0032190F" w:rsidRDefault="00E6232A" w:rsidP="00E6232A">
      <w:pPr>
        <w:rPr>
          <w:lang w:val="fr-FR"/>
        </w:rPr>
      </w:pPr>
    </w:p>
    <w:p w14:paraId="1489CC7C" w14:textId="5AD024C2" w:rsidR="00E6232A" w:rsidRPr="0032190F" w:rsidRDefault="00E6232A" w:rsidP="00E6232A">
      <w:pPr>
        <w:rPr>
          <w:lang w:val="fr-FR"/>
        </w:rPr>
      </w:pPr>
      <w:r w:rsidRPr="0032190F">
        <w:rPr>
          <w:lang w:val="fr-FR"/>
        </w:rPr>
        <w:t>Plusieurs découvertes ont été faites dans le lieu-dit de la Via Sculati (</w:t>
      </w:r>
      <w:hyperlink r:id="rId12030" w:anchor="Sit_Sesto_Calende" w:history="1">
        <w:r w:rsidR="00C61151" w:rsidRPr="00C61151">
          <w:rPr>
            <w:rStyle w:val="Hyperlink"/>
            <w:lang w:val="fr-FR"/>
          </w:rPr>
          <w:t>Sesto Calende</w:t>
        </w:r>
      </w:hyperlink>
      <w:r w:rsidRPr="0032190F">
        <w:rPr>
          <w:lang w:val="fr-FR"/>
        </w:rPr>
        <w:t>)</w:t>
      </w:r>
      <w:r w:rsidR="00EA1D0D" w:rsidRPr="0032190F">
        <w:rPr>
          <w:lang w:val="fr-FR"/>
        </w:rPr>
        <w:t>, une nécropole (BIB 2170 p. 420)</w:t>
      </w:r>
    </w:p>
    <w:p w14:paraId="05765E88" w14:textId="77777777" w:rsidR="00EA1D0D" w:rsidRPr="0032190F" w:rsidRDefault="00EA1D0D" w:rsidP="00E6232A">
      <w:pPr>
        <w:rPr>
          <w:lang w:val="fr-FR"/>
        </w:rPr>
      </w:pPr>
    </w:p>
    <w:p w14:paraId="291544B3" w14:textId="77777777" w:rsidR="00E6232A" w:rsidRPr="0032190F" w:rsidRDefault="00E6232A" w:rsidP="00E6232A">
      <w:pPr>
        <w:pStyle w:val="Heading2"/>
      </w:pPr>
      <w:r w:rsidRPr="0032190F">
        <w:t>Fouilles 1983-1986</w:t>
      </w:r>
    </w:p>
    <w:p w14:paraId="2FF950D5" w14:textId="77777777" w:rsidR="00EA1D0D" w:rsidRPr="0032190F" w:rsidRDefault="00EA1D0D" w:rsidP="00EA1D0D">
      <w:pPr>
        <w:rPr>
          <w:lang w:val="fr-FR"/>
        </w:rPr>
      </w:pPr>
    </w:p>
    <w:p w14:paraId="0A9ED200" w14:textId="77777777" w:rsidR="00EA1D0D" w:rsidRPr="0032190F" w:rsidRDefault="00EA1D0D" w:rsidP="00EA1D0D">
      <w:pPr>
        <w:pStyle w:val="Heading3"/>
      </w:pPr>
      <w:bookmarkStart w:id="4887" w:name="Sit_Sculati_t12_1983"/>
      <w:r w:rsidRPr="0032190F">
        <w:t>tombe 12/1983</w:t>
      </w:r>
    </w:p>
    <w:bookmarkEnd w:id="4887"/>
    <w:p w14:paraId="16E8848C" w14:textId="7DAAF310" w:rsidR="00EA1D0D" w:rsidRPr="0032190F" w:rsidRDefault="00EA1D0D" w:rsidP="00224888">
      <w:pPr>
        <w:jc w:val="both"/>
        <w:rPr>
          <w:lang w:val="fr-FR"/>
        </w:rPr>
      </w:pPr>
      <w:r w:rsidRPr="0032190F">
        <w:rPr>
          <w:lang w:val="fr-FR"/>
        </w:rPr>
        <w:t>L’urne est comparable à celle de la tombe 14/1983 de la même nécropole, à celle de la</w:t>
      </w:r>
      <w:r w:rsidR="00224888">
        <w:rPr>
          <w:lang w:val="fr-FR"/>
        </w:rPr>
        <w:t xml:space="preserve"> </w:t>
      </w:r>
      <w:hyperlink r:id="rId12031" w:anchor="Sit_Campagnola" w:history="1">
        <w:r w:rsidRPr="00C61151">
          <w:rPr>
            <w:rStyle w:val="Hyperlink"/>
            <w:lang w:val="fr-FR"/>
          </w:rPr>
          <w:t>Campagnola</w:t>
        </w:r>
      </w:hyperlink>
      <w:r w:rsidRPr="0032190F">
        <w:rPr>
          <w:lang w:val="fr-FR"/>
        </w:rPr>
        <w:t xml:space="preserve">, à celle de la tombe P/1877 de la ferme (cascina) Ramacci de </w:t>
      </w:r>
      <w:hyperlink r:id="rId12032" w:anchor="Sit_Castello_Ticino" w:history="1">
        <w:r w:rsidRPr="0032190F">
          <w:rPr>
            <w:rStyle w:val="Hyperlink"/>
            <w:lang w:val="fr-FR"/>
          </w:rPr>
          <w:t>Castello Ticino</w:t>
        </w:r>
      </w:hyperlink>
      <w:r w:rsidRPr="0032190F">
        <w:rPr>
          <w:lang w:val="fr-FR"/>
        </w:rPr>
        <w:t xml:space="preserve">, et de la </w:t>
      </w:r>
      <w:hyperlink r:id="rId12033" w:anchor="Sit_Ameno_sectF_tB10" w:history="1">
        <w:r w:rsidRPr="0032190F">
          <w:rPr>
            <w:rStyle w:val="Hyperlink"/>
            <w:lang w:val="fr-FR"/>
          </w:rPr>
          <w:t>tombe B 10</w:t>
        </w:r>
      </w:hyperlink>
      <w:r w:rsidRPr="0032190F">
        <w:rPr>
          <w:lang w:val="fr-FR"/>
        </w:rPr>
        <w:t xml:space="preserve"> d’Ameno (BIB 2170 p. 421)</w:t>
      </w:r>
      <w:r w:rsidR="00224888">
        <w:rPr>
          <w:lang w:val="fr-FR"/>
        </w:rPr>
        <w:t xml:space="preserve">. </w:t>
      </w:r>
      <w:r w:rsidRPr="0032190F">
        <w:rPr>
          <w:lang w:val="fr-FR"/>
        </w:rPr>
        <w:t xml:space="preserve">Dans cette sépulture, un gobelet avec une </w:t>
      </w:r>
      <w:r w:rsidR="00F15A05" w:rsidRPr="0032190F">
        <w:rPr>
          <w:lang w:val="fr-FR"/>
        </w:rPr>
        <w:t>écriture</w:t>
      </w:r>
      <w:r w:rsidRPr="0032190F">
        <w:rPr>
          <w:lang w:val="fr-FR"/>
        </w:rPr>
        <w:t xml:space="preserve"> (</w:t>
      </w:r>
      <w:r w:rsidRPr="0032190F">
        <w:rPr>
          <w:i/>
          <w:lang w:val="fr-FR"/>
        </w:rPr>
        <w:t>iscrizione graffita</w:t>
      </w:r>
      <w:r w:rsidRPr="0032190F">
        <w:rPr>
          <w:lang w:val="fr-FR"/>
        </w:rPr>
        <w:t>)</w:t>
      </w:r>
      <w:r w:rsidR="000568BC">
        <w:rPr>
          <w:lang w:val="fr-FR"/>
        </w:rPr>
        <w:t>[</w:t>
      </w:r>
      <w:hyperlink r:id="rId12034" w:anchor="Cul_Art_lex_graffiti" w:history="1">
        <w:r w:rsidR="000568BC" w:rsidRPr="009F2B4E">
          <w:rPr>
            <w:rStyle w:val="Hyperlink"/>
            <w:lang w:val="fr-FR"/>
          </w:rPr>
          <w:t>graffiti</w:t>
        </w:r>
      </w:hyperlink>
      <w:r w:rsidR="000568BC" w:rsidRPr="00C41469">
        <w:rPr>
          <w:lang w:val="fr-FR"/>
        </w:rPr>
        <w:t>]</w:t>
      </w:r>
      <w:r w:rsidRPr="0032190F">
        <w:rPr>
          <w:lang w:val="fr-FR"/>
        </w:rPr>
        <w:t xml:space="preserve"> de lecture problématique</w:t>
      </w:r>
      <w:r w:rsidR="00F15A05" w:rsidRPr="0032190F">
        <w:rPr>
          <w:lang w:val="fr-FR"/>
        </w:rPr>
        <w:t xml:space="preserve"> et attribuable au Golasecca II A (BIB 2170 p. 425)</w:t>
      </w:r>
    </w:p>
    <w:p w14:paraId="7131ACF9" w14:textId="77777777" w:rsidR="00EA1D0D" w:rsidRPr="0032190F" w:rsidRDefault="00EA1D0D" w:rsidP="00EA1D0D">
      <w:pPr>
        <w:rPr>
          <w:lang w:val="fr-FR"/>
        </w:rPr>
      </w:pPr>
    </w:p>
    <w:p w14:paraId="19C5BC8D" w14:textId="77777777" w:rsidR="00EA1D0D" w:rsidRPr="0032190F" w:rsidRDefault="00EA1D0D" w:rsidP="00EA1D0D">
      <w:pPr>
        <w:pStyle w:val="Heading3"/>
      </w:pPr>
      <w:bookmarkStart w:id="4888" w:name="Sit_Sculati_t14_1983"/>
      <w:r w:rsidRPr="0032190F">
        <w:t>tombe 14/1983</w:t>
      </w:r>
    </w:p>
    <w:bookmarkEnd w:id="4888"/>
    <w:p w14:paraId="51DF3CDF" w14:textId="4DED19C6" w:rsidR="00EA1D0D" w:rsidRPr="0032190F" w:rsidRDefault="00EA1D0D" w:rsidP="00EA1D0D">
      <w:pPr>
        <w:rPr>
          <w:lang w:val="fr-FR"/>
        </w:rPr>
      </w:pPr>
      <w:r w:rsidRPr="0032190F">
        <w:rPr>
          <w:lang w:val="fr-FR"/>
        </w:rPr>
        <w:t xml:space="preserve">L’urne est comparable à celle de la tombe 14/1983 de la même nécropole, à celle de la </w:t>
      </w:r>
      <w:hyperlink r:id="rId12035" w:anchor="Sit_Campagnola" w:history="1">
        <w:r w:rsidR="00C61151" w:rsidRPr="00C61151">
          <w:rPr>
            <w:rStyle w:val="Hyperlink"/>
            <w:lang w:val="fr-FR"/>
          </w:rPr>
          <w:t>Campagnola</w:t>
        </w:r>
      </w:hyperlink>
      <w:r w:rsidRPr="0032190F">
        <w:rPr>
          <w:lang w:val="fr-FR"/>
        </w:rPr>
        <w:t xml:space="preserve">, à celle de la tombe P/1877 de la ferme (cascina) Ramacci de </w:t>
      </w:r>
      <w:hyperlink r:id="rId12036" w:anchor="Sit_Castello_Ticino" w:history="1">
        <w:r w:rsidRPr="0032190F">
          <w:rPr>
            <w:rStyle w:val="Hyperlink"/>
            <w:lang w:val="fr-FR"/>
          </w:rPr>
          <w:t>Castello Ticino</w:t>
        </w:r>
      </w:hyperlink>
      <w:r w:rsidRPr="0032190F">
        <w:rPr>
          <w:lang w:val="fr-FR"/>
        </w:rPr>
        <w:t xml:space="preserve">, et de la </w:t>
      </w:r>
      <w:hyperlink r:id="rId12037" w:anchor="Sit_Ameno_sectF_tB10" w:history="1">
        <w:r w:rsidRPr="0032190F">
          <w:rPr>
            <w:rStyle w:val="Hyperlink"/>
            <w:lang w:val="fr-FR"/>
          </w:rPr>
          <w:t>tombe B 10</w:t>
        </w:r>
      </w:hyperlink>
      <w:r w:rsidRPr="0032190F">
        <w:rPr>
          <w:lang w:val="fr-FR"/>
        </w:rPr>
        <w:t xml:space="preserve"> d’Ameno (BIB 2170 p. 421)</w:t>
      </w:r>
    </w:p>
    <w:p w14:paraId="7C2F1412" w14:textId="77777777" w:rsidR="00EA1D0D" w:rsidRPr="0032190F" w:rsidRDefault="00EA1D0D" w:rsidP="00EA1D0D">
      <w:pPr>
        <w:rPr>
          <w:lang w:val="fr-FR"/>
        </w:rPr>
      </w:pPr>
      <w:r w:rsidRPr="0032190F">
        <w:rPr>
          <w:lang w:val="fr-FR"/>
        </w:rPr>
        <w:t>Attribuée au Golasecca II A (BIB 2170 p. 421)</w:t>
      </w:r>
    </w:p>
    <w:p w14:paraId="3521E74F" w14:textId="77777777" w:rsidR="00EA1D0D" w:rsidRPr="0032190F" w:rsidRDefault="00EA1D0D" w:rsidP="00EA1D0D">
      <w:pPr>
        <w:rPr>
          <w:lang w:val="fr-FR"/>
        </w:rPr>
      </w:pPr>
    </w:p>
    <w:p w14:paraId="70B38369" w14:textId="77777777" w:rsidR="00E6232A" w:rsidRPr="0032190F" w:rsidRDefault="00E6232A" w:rsidP="00E6232A">
      <w:pPr>
        <w:pStyle w:val="Heading2"/>
      </w:pPr>
      <w:r w:rsidRPr="0032190F">
        <w:t>Fouilles 1993-1994</w:t>
      </w:r>
    </w:p>
    <w:p w14:paraId="31C53873" w14:textId="77777777" w:rsidR="00EA1D0D" w:rsidRPr="0032190F" w:rsidRDefault="00EA1D0D" w:rsidP="00EA1D0D">
      <w:pPr>
        <w:rPr>
          <w:lang w:val="fr-FR"/>
        </w:rPr>
      </w:pPr>
    </w:p>
    <w:p w14:paraId="76135D6E" w14:textId="77777777" w:rsidR="00E6232A" w:rsidRPr="0032190F" w:rsidRDefault="00E6232A" w:rsidP="00E6232A">
      <w:pPr>
        <w:rPr>
          <w:lang w:val="fr-FR"/>
        </w:rPr>
      </w:pPr>
    </w:p>
    <w:p w14:paraId="5FF43401" w14:textId="77777777" w:rsidR="00E6232A" w:rsidRPr="0032190F" w:rsidRDefault="00E6232A" w:rsidP="00E6232A">
      <w:pPr>
        <w:pStyle w:val="Heading2"/>
      </w:pPr>
      <w:r w:rsidRPr="0032190F">
        <w:t>Fouilles 1997</w:t>
      </w:r>
    </w:p>
    <w:p w14:paraId="367BEBB2" w14:textId="77777777" w:rsidR="00E6232A" w:rsidRPr="0032190F" w:rsidRDefault="00E6232A" w:rsidP="00E6232A">
      <w:pPr>
        <w:rPr>
          <w:lang w:val="fr-FR"/>
        </w:rPr>
      </w:pPr>
    </w:p>
    <w:p w14:paraId="4B0DE3A1" w14:textId="77777777" w:rsidR="004632C0" w:rsidRPr="0032190F" w:rsidRDefault="004632C0" w:rsidP="00426FF9">
      <w:pPr>
        <w:pStyle w:val="Heading1"/>
      </w:pPr>
      <w:bookmarkStart w:id="4889" w:name="Sit_Monsorino"/>
      <w:r w:rsidRPr="0032190F">
        <w:t>MONSORINO</w:t>
      </w:r>
      <w:bookmarkEnd w:id="4889"/>
    </w:p>
    <w:p w14:paraId="6EE27AC4" w14:textId="77777777" w:rsidR="004632C0" w:rsidRPr="0032190F" w:rsidRDefault="004632C0" w:rsidP="004632C0">
      <w:pPr>
        <w:rPr>
          <w:lang w:val="fr-FR"/>
        </w:rPr>
      </w:pPr>
    </w:p>
    <w:p w14:paraId="018CA4E6" w14:textId="0289314F" w:rsidR="004632C0" w:rsidRPr="0032190F" w:rsidRDefault="004632C0" w:rsidP="004632C0">
      <w:pPr>
        <w:rPr>
          <w:lang w:val="fr-FR"/>
        </w:rPr>
      </w:pPr>
      <w:r w:rsidRPr="0032190F">
        <w:rPr>
          <w:lang w:val="fr-FR"/>
        </w:rPr>
        <w:t>Découverte d’une urne cinéraire à celle découverte à Mulini di Mezzo e Impiove</w:t>
      </w:r>
      <w:r w:rsidR="00E6232A" w:rsidRPr="0032190F">
        <w:rPr>
          <w:lang w:val="fr-FR"/>
        </w:rPr>
        <w:t xml:space="preserve"> (Sesto Calende)</w:t>
      </w:r>
      <w:r w:rsidRPr="0032190F">
        <w:rPr>
          <w:lang w:val="fr-FR"/>
        </w:rPr>
        <w:t xml:space="preserve">, dans le lieu-dit du </w:t>
      </w:r>
      <w:hyperlink r:id="rId12038" w:anchor="Sit_Prato_Binda" w:history="1">
        <w:r w:rsidRPr="0032190F">
          <w:rPr>
            <w:rStyle w:val="Hyperlink"/>
            <w:lang w:val="fr-FR"/>
          </w:rPr>
          <w:t>Prato</w:t>
        </w:r>
        <w:r w:rsidR="00C3357C" w:rsidRPr="0032190F">
          <w:rPr>
            <w:rStyle w:val="Hyperlink"/>
            <w:lang w:val="fr-FR"/>
          </w:rPr>
          <w:t xml:space="preserve"> Binda</w:t>
        </w:r>
      </w:hyperlink>
      <w:r w:rsidR="00C3357C" w:rsidRPr="0032190F">
        <w:rPr>
          <w:lang w:val="fr-FR"/>
        </w:rPr>
        <w:t xml:space="preserve"> (BIB 2128 p. 396) et dans la tombe de mars 1966 (BIB 2128 p. 401)</w:t>
      </w:r>
    </w:p>
    <w:p w14:paraId="0B9EAA0E" w14:textId="77777777" w:rsidR="004632C0" w:rsidRPr="0032190F" w:rsidRDefault="004632C0" w:rsidP="00242C0F">
      <w:pPr>
        <w:rPr>
          <w:lang w:val="fr-FR"/>
        </w:rPr>
      </w:pPr>
    </w:p>
    <w:p w14:paraId="60EE8BCA" w14:textId="77777777" w:rsidR="00E42998" w:rsidRPr="00426FF9" w:rsidRDefault="00E42998" w:rsidP="00426FF9">
      <w:pPr>
        <w:pStyle w:val="Heading1"/>
        <w:rPr>
          <w:lang w:val="es-ES"/>
        </w:rPr>
      </w:pPr>
      <w:bookmarkStart w:id="4890" w:name="Sit_Castello_Ticino"/>
      <w:r w:rsidRPr="00426FF9">
        <w:rPr>
          <w:lang w:val="es-ES"/>
        </w:rPr>
        <w:t>CASTELL</w:t>
      </w:r>
      <w:r w:rsidR="007326D7">
        <w:rPr>
          <w:lang w:val="es-ES"/>
        </w:rPr>
        <w:t>ETT</w:t>
      </w:r>
      <w:r w:rsidRPr="00426FF9">
        <w:rPr>
          <w:lang w:val="es-ES"/>
        </w:rPr>
        <w:t>O TICINO</w:t>
      </w:r>
    </w:p>
    <w:bookmarkEnd w:id="4890"/>
    <w:p w14:paraId="3A75AC46" w14:textId="77777777" w:rsidR="00E42998" w:rsidRPr="00123B66" w:rsidRDefault="00960ADC" w:rsidP="00242C0F">
      <w:pPr>
        <w:rPr>
          <w:sz w:val="20"/>
          <w:lang w:val="es-ES"/>
        </w:rPr>
      </w:pPr>
      <w:r w:rsidRPr="00123B66">
        <w:rPr>
          <w:sz w:val="20"/>
          <w:lang w:val="es-ES"/>
        </w:rPr>
        <w:t xml:space="preserve">Castello </w:t>
      </w:r>
      <w:r w:rsidR="0090313B" w:rsidRPr="00123B66">
        <w:rPr>
          <w:sz w:val="20"/>
          <w:lang w:val="es-ES"/>
        </w:rPr>
        <w:t>Ticcino</w:t>
      </w:r>
      <w:r w:rsidR="00123B66">
        <w:rPr>
          <w:sz w:val="20"/>
          <w:lang w:val="es-ES"/>
        </w:rPr>
        <w:t>, Castelleto Ticino</w:t>
      </w:r>
    </w:p>
    <w:p w14:paraId="4F5EBA2B" w14:textId="77777777" w:rsidR="0090313B" w:rsidRPr="009D239C" w:rsidRDefault="0090313B" w:rsidP="00242C0F">
      <w:pPr>
        <w:rPr>
          <w:lang w:val="es-ES"/>
        </w:rPr>
      </w:pPr>
    </w:p>
    <w:p w14:paraId="0018DB11" w14:textId="77777777" w:rsidR="00E02789" w:rsidRPr="0032190F" w:rsidRDefault="009F73E5" w:rsidP="00A2005C">
      <w:pPr>
        <w:jc w:val="both"/>
        <w:rPr>
          <w:lang w:val="fr-FR"/>
        </w:rPr>
      </w:pPr>
      <w:r w:rsidRPr="007460D6">
        <w:rPr>
          <w:lang w:val="fr-FR"/>
        </w:rPr>
        <w:t xml:space="preserve">A Sesto Calende (BIB expo ENS 2019, Réinventer les Celtes). </w:t>
      </w:r>
      <w:r w:rsidR="00A2005C" w:rsidRPr="0032190F">
        <w:rPr>
          <w:lang w:val="fr-FR"/>
        </w:rPr>
        <w:t>A proximité du Ticino</w:t>
      </w:r>
      <w:r w:rsidR="002D703C" w:rsidRPr="0032190F">
        <w:rPr>
          <w:lang w:val="fr-FR"/>
        </w:rPr>
        <w:t>un affluent du Pô</w:t>
      </w:r>
      <w:r w:rsidR="00A2005C" w:rsidRPr="0032190F">
        <w:rPr>
          <w:lang w:val="fr-FR"/>
        </w:rPr>
        <w:t xml:space="preserve"> (SS BIB)</w:t>
      </w:r>
      <w:r w:rsidR="00960ADC" w:rsidRPr="0032190F">
        <w:rPr>
          <w:lang w:val="fr-FR"/>
        </w:rPr>
        <w:t>,</w:t>
      </w:r>
      <w:r w:rsidR="00A2005C" w:rsidRPr="0032190F">
        <w:rPr>
          <w:lang w:val="fr-FR"/>
        </w:rPr>
        <w:t xml:space="preserve"> </w:t>
      </w:r>
      <w:r w:rsidR="00DF3043" w:rsidRPr="0032190F">
        <w:rPr>
          <w:lang w:val="fr-FR"/>
        </w:rPr>
        <w:t xml:space="preserve">au débouché du fleuve du lac, </w:t>
      </w:r>
      <w:r w:rsidR="00B5798B" w:rsidRPr="0032190F">
        <w:rPr>
          <w:lang w:val="fr-FR"/>
        </w:rPr>
        <w:t>sur un petit promontoire morainique, à la sortie du Tessin du lac Majeur et en correspondance d’un point naturel de rupture de charge, l’habitat se hisse en contrôleur et principal bénéficiaire du réseau fluvial de communication les plus importants d’Italie nord-occidentale à l’âge du Fer (</w:t>
      </w:r>
      <w:r w:rsidR="00B5798B" w:rsidRPr="0032190F">
        <w:rPr>
          <w:szCs w:val="20"/>
          <w:lang w:val="fr-FR" w:eastAsia="en-GB"/>
        </w:rPr>
        <w:t>BIB 2310)</w:t>
      </w:r>
      <w:r w:rsidR="00B5798B" w:rsidRPr="0032190F">
        <w:rPr>
          <w:lang w:val="fr-FR"/>
        </w:rPr>
        <w:t>.</w:t>
      </w:r>
    </w:p>
    <w:p w14:paraId="5498CDAD" w14:textId="1A28464A" w:rsidR="001A0A12" w:rsidRPr="0032190F" w:rsidRDefault="001A0A12" w:rsidP="00A2005C">
      <w:pPr>
        <w:jc w:val="both"/>
        <w:rPr>
          <w:lang w:val="fr-FR"/>
        </w:rPr>
      </w:pPr>
      <w:r w:rsidRPr="0032190F">
        <w:rPr>
          <w:lang w:val="fr-FR"/>
        </w:rPr>
        <w:lastRenderedPageBreak/>
        <w:t xml:space="preserve">Les forts rapides qui se formaient entre les lieux-dits Novelli et l’actuel barrage de Miorina, 3 km sous le débouché du lac Majeur, créaient un point de rupture de charge naturel. La nature peu favorable à la navigation de cette partie du fleuve obligeait à procéder au transbordement des marchandises,quis’effectuait,alors, par l’emploi d’une voie terrestre. Cette dernière en assurait l’acheminement jusqu’au port lacustre situé en amont de l’habitat [Briccola ?], à partir des escales fluviales situées à l’entrée de ce dernier. La marchandise était déchargée et acheminée par voie terrestre le long du Rio Valleggia, depuis Cascina Riviera, jusqu’au port de la </w:t>
      </w:r>
      <w:hyperlink r:id="rId12039" w:anchor="Sit_Briccola" w:history="1">
        <w:r w:rsidRPr="0032190F">
          <w:rPr>
            <w:rStyle w:val="Hyperlink"/>
            <w:lang w:val="fr-FR"/>
          </w:rPr>
          <w:t>Briccola</w:t>
        </w:r>
      </w:hyperlink>
      <w:r w:rsidRPr="0032190F">
        <w:rPr>
          <w:lang w:val="fr-FR"/>
        </w:rPr>
        <w:t xml:space="preserve"> par où l’on pouvait facilement rejoindre le lac, ou bien amenée sur des barges si le niveau de l’eau sur les rapides était suffisant (BIB 2310)</w:t>
      </w:r>
    </w:p>
    <w:p w14:paraId="05175007" w14:textId="59A9BD7E" w:rsidR="001A0A12" w:rsidRPr="0032190F" w:rsidRDefault="001A0A12" w:rsidP="00A2005C">
      <w:pPr>
        <w:jc w:val="both"/>
        <w:rPr>
          <w:lang w:val="fr-FR"/>
        </w:rPr>
      </w:pPr>
      <w:r w:rsidRPr="0032190F">
        <w:rPr>
          <w:lang w:val="fr-FR"/>
        </w:rPr>
        <w:t xml:space="preserve">Les restes des structures portuaires (terrasses aménagées, ports, gués, aires pavées pour le traitement des marchandises) ont été découvertes, aux lieux-dits </w:t>
      </w:r>
      <w:hyperlink r:id="rId12040" w:anchor="Sit_Briccola" w:history="1">
        <w:r w:rsidRPr="0032190F">
          <w:rPr>
            <w:rStyle w:val="Hyperlink"/>
            <w:lang w:val="fr-FR"/>
          </w:rPr>
          <w:t>Briccola</w:t>
        </w:r>
      </w:hyperlink>
      <w:r w:rsidRPr="0032190F">
        <w:rPr>
          <w:lang w:val="fr-FR"/>
        </w:rPr>
        <w:t xml:space="preserve"> et Cascina Novelli (BIB 2310), "</w:t>
      </w:r>
      <w:r w:rsidRPr="0032190F">
        <w:rPr>
          <w:rFonts w:ascii="Times" w:hAnsi="Times"/>
          <w:lang w:val="fr-FR"/>
        </w:rPr>
        <w:t xml:space="preserve">activités </w:t>
      </w:r>
      <w:hyperlink r:id="rId12041" w:anchor="Cul_Protohistoire_Soc_Habitat_Emporion" w:history="1">
        <w:r w:rsidRPr="0032190F">
          <w:rPr>
            <w:rStyle w:val="Hyperlink"/>
            <w:rFonts w:ascii="Times" w:hAnsi="Times"/>
            <w:lang w:val="fr-FR"/>
          </w:rPr>
          <w:t>emporiques</w:t>
        </w:r>
      </w:hyperlink>
      <w:r w:rsidRPr="0032190F">
        <w:rPr>
          <w:rFonts w:ascii="Times" w:hAnsi="Times"/>
          <w:lang w:val="fr-FR"/>
        </w:rPr>
        <w:t xml:space="preserve"> de Castelletto Ticino" </w:t>
      </w:r>
      <w:r w:rsidRPr="0032190F">
        <w:rPr>
          <w:lang w:val="fr-FR"/>
        </w:rPr>
        <w:t>(BIB 2310).</w:t>
      </w:r>
    </w:p>
    <w:p w14:paraId="6A65C60D" w14:textId="77777777" w:rsidR="003A4AC7" w:rsidRPr="0032190F" w:rsidRDefault="003A4AC7" w:rsidP="00A2005C">
      <w:pPr>
        <w:jc w:val="both"/>
        <w:rPr>
          <w:lang w:val="fr-FR"/>
        </w:rPr>
      </w:pPr>
      <w:r w:rsidRPr="0032190F">
        <w:rPr>
          <w:lang w:val="fr-FR"/>
        </w:rPr>
        <w:t xml:space="preserve">C'est un changement climatique </w:t>
      </w:r>
      <w:r w:rsidR="0051181C" w:rsidRPr="0032190F">
        <w:rPr>
          <w:lang w:val="fr-FR"/>
        </w:rPr>
        <w:t xml:space="preserve">qui </w:t>
      </w:r>
      <w:r w:rsidRPr="0032190F">
        <w:rPr>
          <w:lang w:val="fr-FR"/>
        </w:rPr>
        <w:t>augmente la pluviosité et par conséq</w:t>
      </w:r>
      <w:r w:rsidR="0051181C" w:rsidRPr="0032190F">
        <w:rPr>
          <w:lang w:val="fr-FR"/>
        </w:rPr>
        <w:t xml:space="preserve">uent le niveau du lac qui aurait </w:t>
      </w:r>
      <w:r w:rsidRPr="0032190F">
        <w:rPr>
          <w:lang w:val="fr-FR"/>
        </w:rPr>
        <w:t>m</w:t>
      </w:r>
      <w:r w:rsidR="0051181C" w:rsidRPr="0032190F">
        <w:rPr>
          <w:lang w:val="fr-FR"/>
        </w:rPr>
        <w:t>i</w:t>
      </w:r>
      <w:r w:rsidRPr="0032190F">
        <w:rPr>
          <w:lang w:val="fr-FR"/>
        </w:rPr>
        <w:t>t rapidement</w:t>
      </w:r>
      <w:r w:rsidR="0051181C" w:rsidRPr="0032190F">
        <w:rPr>
          <w:lang w:val="fr-FR"/>
        </w:rPr>
        <w:t xml:space="preserve"> </w:t>
      </w:r>
      <w:r w:rsidRPr="0032190F">
        <w:rPr>
          <w:lang w:val="fr-FR"/>
        </w:rPr>
        <w:t>en crise le système des escales fluviales</w:t>
      </w:r>
      <w:r w:rsidR="0051181C" w:rsidRPr="0032190F">
        <w:rPr>
          <w:lang w:val="fr-FR"/>
        </w:rPr>
        <w:t xml:space="preserve"> contraignant</w:t>
      </w:r>
      <w:r w:rsidRPr="0032190F">
        <w:rPr>
          <w:lang w:val="fr-FR"/>
        </w:rPr>
        <w:t xml:space="preserve"> ainsi le développement du centre de Castelletto Ticino</w:t>
      </w:r>
      <w:r w:rsidR="0051181C" w:rsidRPr="0032190F">
        <w:rPr>
          <w:lang w:val="fr-FR"/>
        </w:rPr>
        <w:t xml:space="preserve"> (BIB 2310) Vers 470 av. J.-C., abandon progressif du site parallèlement à la hausse du niveau des eaux du lac (BIB 2310)</w:t>
      </w:r>
    </w:p>
    <w:p w14:paraId="5D6BD2B0" w14:textId="77777777" w:rsidR="00E02789" w:rsidRPr="0032190F" w:rsidRDefault="00E02789" w:rsidP="00A2005C">
      <w:pPr>
        <w:jc w:val="both"/>
        <w:rPr>
          <w:lang w:val="fr-FR"/>
        </w:rPr>
      </w:pPr>
    </w:p>
    <w:p w14:paraId="0C7E8E58" w14:textId="77777777" w:rsidR="00E02789" w:rsidRPr="0032190F" w:rsidRDefault="00E02789" w:rsidP="00E02789">
      <w:pPr>
        <w:pStyle w:val="Heading2"/>
      </w:pPr>
      <w:r w:rsidRPr="0032190F">
        <w:t>Habitat</w:t>
      </w:r>
    </w:p>
    <w:p w14:paraId="6E2788BA" w14:textId="77777777" w:rsidR="00B5798B" w:rsidRPr="0032190F" w:rsidRDefault="00B5798B" w:rsidP="00A2005C">
      <w:pPr>
        <w:jc w:val="both"/>
        <w:rPr>
          <w:szCs w:val="20"/>
          <w:lang w:val="fr-FR" w:eastAsia="en-GB"/>
        </w:rPr>
      </w:pPr>
      <w:r w:rsidRPr="0032190F">
        <w:rPr>
          <w:lang w:val="fr-FR"/>
        </w:rPr>
        <w:t xml:space="preserve"> Cette première forme d’urbanisation semble donc plus prochedes modèles du site-portail type </w:t>
      </w:r>
      <w:r w:rsidRPr="0032190F">
        <w:rPr>
          <w:i/>
          <w:lang w:val="fr-FR"/>
        </w:rPr>
        <w:t xml:space="preserve">Gateway </w:t>
      </w:r>
      <w:r w:rsidRPr="0032190F">
        <w:rPr>
          <w:szCs w:val="20"/>
          <w:lang w:val="fr-FR" w:eastAsia="en-GB"/>
        </w:rPr>
        <w:t xml:space="preserve">(BIB </w:t>
      </w:r>
      <w:r w:rsidRPr="00D81F40">
        <w:rPr>
          <w:lang w:val="de-DE"/>
        </w:rPr>
        <w:t xml:space="preserve">Burghardt 1971, Hirth 1978, </w:t>
      </w:r>
      <w:r w:rsidRPr="00D81F40">
        <w:rPr>
          <w:bCs/>
          <w:szCs w:val="22"/>
          <w:lang w:val="de-DE"/>
        </w:rPr>
        <w:t xml:space="preserve">Nakoinz 2015, </w:t>
      </w:r>
      <w:r w:rsidRPr="00D81F40">
        <w:rPr>
          <w:szCs w:val="22"/>
          <w:lang w:val="de-DE"/>
        </w:rPr>
        <w:t>Nakoinz&amp; Knitter 2016</w:t>
      </w:r>
      <w:r>
        <w:rPr>
          <w:szCs w:val="22"/>
          <w:lang w:val="de-DE"/>
        </w:rPr>
        <w:t xml:space="preserve"> in </w:t>
      </w:r>
      <w:r w:rsidR="00DF3043" w:rsidRPr="0032190F">
        <w:rPr>
          <w:szCs w:val="20"/>
          <w:lang w:val="fr-FR" w:eastAsia="en-GB"/>
        </w:rPr>
        <w:t xml:space="preserve">BIB 2310). </w:t>
      </w:r>
    </w:p>
    <w:p w14:paraId="7DB541B3" w14:textId="428B8B60" w:rsidR="00B5798B" w:rsidRPr="0032190F" w:rsidRDefault="00E02789" w:rsidP="00B5798B">
      <w:pPr>
        <w:jc w:val="both"/>
        <w:rPr>
          <w:szCs w:val="20"/>
          <w:lang w:val="fr-FR" w:eastAsia="en-GB"/>
        </w:rPr>
      </w:pPr>
      <w:r w:rsidRPr="0032190F">
        <w:rPr>
          <w:lang w:val="fr-FR"/>
        </w:rPr>
        <w:t>la distinction entre le secteur funéraire (</w:t>
      </w:r>
      <w:hyperlink r:id="rId12042" w:anchor="Sit_Castello_Sopra_Ticino" w:history="1">
        <w:r w:rsidRPr="0032190F">
          <w:rPr>
            <w:rStyle w:val="Hyperlink"/>
            <w:lang w:val="fr-FR"/>
          </w:rPr>
          <w:t>Castelleto Sopra Ticino</w:t>
        </w:r>
      </w:hyperlink>
      <w:r w:rsidRPr="0032190F">
        <w:rPr>
          <w:lang w:val="fr-FR"/>
        </w:rPr>
        <w:t>) et la ville (Castelletto Ticino) se met en placeà la fin du VIII</w:t>
      </w:r>
      <w:r w:rsidRPr="0032190F">
        <w:rPr>
          <w:vertAlign w:val="superscript"/>
          <w:lang w:val="fr-FR"/>
        </w:rPr>
        <w:t>ème</w:t>
      </w:r>
      <w:r w:rsidRPr="0032190F">
        <w:rPr>
          <w:lang w:val="fr-FR"/>
        </w:rPr>
        <w:t xml:space="preserve"> s. av. J.-C. pour se consolider au cours des siècles suivants </w:t>
      </w:r>
      <w:r w:rsidRPr="0032190F">
        <w:rPr>
          <w:szCs w:val="20"/>
          <w:lang w:val="fr-FR" w:eastAsia="en-GB"/>
        </w:rPr>
        <w:t xml:space="preserve">(BIB 2310). </w:t>
      </w:r>
      <w:r w:rsidR="00B5798B" w:rsidRPr="0032190F">
        <w:rPr>
          <w:lang w:val="fr-FR"/>
        </w:rPr>
        <w:t>Au cours du 8e s. av. J.-C. (</w:t>
      </w:r>
      <w:hyperlink r:id="rId12043" w:anchor="Cul_Golasecca_IB" w:history="1">
        <w:r w:rsidR="00B5798B" w:rsidRPr="0032190F">
          <w:rPr>
            <w:rStyle w:val="Hyperlink"/>
            <w:lang w:val="fr-FR"/>
          </w:rPr>
          <w:t>Golasecca IB</w:t>
        </w:r>
      </w:hyperlink>
      <w:r w:rsidR="00B5798B" w:rsidRPr="0032190F">
        <w:rPr>
          <w:lang w:val="fr-FR"/>
        </w:rPr>
        <w:t xml:space="preserve">), un des premiers actes marquant la naissance du centre </w:t>
      </w:r>
      <w:hyperlink r:id="rId12044" w:anchor="Cul_Protohistoire_Soc_Habitat_Protourb" w:history="1">
        <w:r w:rsidR="00B5798B" w:rsidRPr="0032190F">
          <w:rPr>
            <w:rStyle w:val="Hyperlink"/>
            <w:lang w:val="fr-FR"/>
          </w:rPr>
          <w:t>proto-urbain</w:t>
        </w:r>
      </w:hyperlink>
      <w:r w:rsidR="00B5798B" w:rsidRPr="0032190F">
        <w:rPr>
          <w:lang w:val="fr-FR"/>
        </w:rPr>
        <w:t xml:space="preserve"> a été sans doute la consécration des </w:t>
      </w:r>
      <w:r w:rsidR="00B5798B" w:rsidRPr="0032190F">
        <w:rPr>
          <w:i/>
          <w:lang w:val="fr-FR"/>
        </w:rPr>
        <w:t>limes</w:t>
      </w:r>
      <w:r w:rsidR="00B5798B" w:rsidRPr="0032190F">
        <w:rPr>
          <w:lang w:val="fr-FR"/>
        </w:rPr>
        <w:t xml:space="preserve"> de la ville par la sacralisation, puis la transformation en sanctuaire, d’une petite nécropole préexistante (</w:t>
      </w:r>
      <w:hyperlink r:id="rId12045" w:anchor="Sit_Castello_Sopra_Ticino" w:history="1">
        <w:r w:rsidR="00937D87" w:rsidRPr="0032190F">
          <w:rPr>
            <w:rStyle w:val="Hyperlink"/>
            <w:lang w:val="fr-FR"/>
          </w:rPr>
          <w:t>Castelleto Sopra Ticino</w:t>
        </w:r>
      </w:hyperlink>
      <w:r w:rsidR="00B5798B" w:rsidRPr="0032190F">
        <w:rPr>
          <w:lang w:val="fr-FR"/>
        </w:rPr>
        <w:t xml:space="preserve">). Ici la référence explicite aux ancêtres met l’accent pour la première fois sur le rôle d’un groupe de familles de l’élite dominante, marquant ainsi le début de l’évolution du centre vers un modèle urbain par le réaménagement des zones funéraires </w:t>
      </w:r>
      <w:r w:rsidR="00B5798B" w:rsidRPr="0032190F">
        <w:rPr>
          <w:szCs w:val="20"/>
          <w:lang w:val="fr-FR" w:eastAsia="en-GB"/>
        </w:rPr>
        <w:t>(BIB 2310).</w:t>
      </w:r>
    </w:p>
    <w:p w14:paraId="2DA6733A" w14:textId="4EA62E8C" w:rsidR="00A2005C" w:rsidRPr="0032190F" w:rsidRDefault="00DF3043" w:rsidP="00A2005C">
      <w:pPr>
        <w:jc w:val="both"/>
        <w:rPr>
          <w:szCs w:val="20"/>
          <w:lang w:val="fr-FR" w:eastAsia="en-GB"/>
        </w:rPr>
      </w:pPr>
      <w:r w:rsidRPr="0032190F">
        <w:rPr>
          <w:szCs w:val="20"/>
          <w:lang w:val="fr-FR" w:eastAsia="en-GB"/>
        </w:rPr>
        <w:t>Au 7e s. aec (BIB 2310)</w:t>
      </w:r>
      <w:r w:rsidR="00A2005C" w:rsidRPr="0032190F">
        <w:rPr>
          <w:szCs w:val="20"/>
          <w:lang w:val="fr-FR" w:eastAsia="en-GB"/>
        </w:rPr>
        <w:t xml:space="preserve"> c’est un centre </w:t>
      </w:r>
      <w:hyperlink r:id="rId12046" w:anchor="Cul_Protohistoire_Soc_Habitat_Protourb" w:history="1">
        <w:r w:rsidR="00CF6C26" w:rsidRPr="0032190F">
          <w:rPr>
            <w:rStyle w:val="Hyperlink"/>
            <w:lang w:val="fr-FR"/>
          </w:rPr>
          <w:t>proto-urbain</w:t>
        </w:r>
      </w:hyperlink>
      <w:r w:rsidR="00CF6C26" w:rsidRPr="0032190F">
        <w:rPr>
          <w:lang w:val="fr-FR"/>
        </w:rPr>
        <w:t xml:space="preserve"> </w:t>
      </w:r>
      <w:r w:rsidR="00A2005C" w:rsidRPr="0032190F">
        <w:rPr>
          <w:szCs w:val="20"/>
          <w:lang w:val="fr-FR" w:eastAsia="en-GB"/>
        </w:rPr>
        <w:t>(BIB 2127 p. 238</w:t>
      </w:r>
      <w:r w:rsidRPr="0032190F">
        <w:rPr>
          <w:szCs w:val="20"/>
          <w:lang w:val="fr-FR" w:eastAsia="en-GB"/>
        </w:rPr>
        <w:t xml:space="preserve">) </w:t>
      </w:r>
      <w:r w:rsidR="004D59A1" w:rsidRPr="0032190F">
        <w:rPr>
          <w:szCs w:val="20"/>
          <w:lang w:val="fr-FR" w:eastAsia="en-GB"/>
        </w:rPr>
        <w:t xml:space="preserve">du </w:t>
      </w:r>
      <w:hyperlink r:id="rId12047" w:anchor="Cul_Golasecca" w:history="1">
        <w:r w:rsidR="00960ADC" w:rsidRPr="0032190F">
          <w:rPr>
            <w:rStyle w:val="Hyperlink"/>
            <w:lang w:val="fr-FR"/>
          </w:rPr>
          <w:t>Golasecca</w:t>
        </w:r>
      </w:hyperlink>
      <w:r w:rsidR="00960ADC" w:rsidRPr="0032190F">
        <w:rPr>
          <w:szCs w:val="20"/>
          <w:lang w:val="fr-FR" w:eastAsia="en-GB"/>
        </w:rPr>
        <w:t xml:space="preserve"> </w:t>
      </w:r>
      <w:r w:rsidR="004D59A1" w:rsidRPr="0032190F">
        <w:rPr>
          <w:szCs w:val="20"/>
          <w:lang w:val="fr-FR" w:eastAsia="en-GB"/>
        </w:rPr>
        <w:t>(V. Cicolani com. pers.)</w:t>
      </w:r>
      <w:r w:rsidR="002D703C" w:rsidRPr="0032190F">
        <w:rPr>
          <w:szCs w:val="20"/>
          <w:lang w:val="fr-FR" w:eastAsia="en-GB"/>
        </w:rPr>
        <w:t>. A proximité de Castello Ticino</w:t>
      </w:r>
      <w:r w:rsidR="004D59A1" w:rsidRPr="0032190F">
        <w:rPr>
          <w:szCs w:val="20"/>
          <w:lang w:val="fr-FR" w:eastAsia="en-GB"/>
        </w:rPr>
        <w:t xml:space="preserve"> </w:t>
      </w:r>
      <w:r w:rsidR="00E6232A" w:rsidRPr="0032190F">
        <w:rPr>
          <w:lang w:val="fr-FR"/>
        </w:rPr>
        <w:t>(Sesto Calende)</w:t>
      </w:r>
      <w:r w:rsidR="002D703C" w:rsidRPr="0032190F">
        <w:rPr>
          <w:szCs w:val="20"/>
          <w:lang w:val="fr-FR" w:eastAsia="en-GB"/>
        </w:rPr>
        <w:t xml:space="preserve">, aujourd’hui dans la collection Castelfranco, a été découverte une urne décorée proche de celle de </w:t>
      </w:r>
      <w:hyperlink r:id="rId12048" w:anchor="Sit_Prato_Binda" w:history="1">
        <w:r w:rsidR="00C1614A" w:rsidRPr="0032190F">
          <w:rPr>
            <w:rStyle w:val="Hyperlink"/>
            <w:lang w:val="fr-FR"/>
          </w:rPr>
          <w:t>Prato Binda</w:t>
        </w:r>
      </w:hyperlink>
      <w:r w:rsidR="004D59A1" w:rsidRPr="0032190F">
        <w:rPr>
          <w:lang w:val="fr-FR"/>
        </w:rPr>
        <w:t xml:space="preserve"> </w:t>
      </w:r>
      <w:r w:rsidR="002D703C" w:rsidRPr="0032190F">
        <w:rPr>
          <w:szCs w:val="20"/>
          <w:lang w:val="fr-FR" w:eastAsia="en-GB"/>
        </w:rPr>
        <w:t>(BIB 2128 p. 396)</w:t>
      </w:r>
      <w:r w:rsidR="00937D87" w:rsidRPr="0032190F">
        <w:rPr>
          <w:szCs w:val="20"/>
          <w:lang w:val="fr-FR" w:eastAsia="en-GB"/>
        </w:rPr>
        <w:t xml:space="preserve">. </w:t>
      </w:r>
      <w:r w:rsidR="00937D87" w:rsidRPr="0032190F">
        <w:rPr>
          <w:lang w:val="fr-FR"/>
        </w:rPr>
        <w:t xml:space="preserve">Acquisition et l’utilisation précoce de l’écriture, ici documentée dès le </w:t>
      </w:r>
      <w:r w:rsidR="002D7E19">
        <w:rPr>
          <w:lang w:val="fr-FR"/>
        </w:rPr>
        <w:t>7e</w:t>
      </w:r>
      <w:r w:rsidR="00937D87" w:rsidRPr="0032190F">
        <w:rPr>
          <w:lang w:val="fr-FR"/>
        </w:rPr>
        <w:t xml:space="preserve"> s. av. J.-C </w:t>
      </w:r>
      <w:r w:rsidR="00937D87" w:rsidRPr="0032190F">
        <w:rPr>
          <w:szCs w:val="20"/>
          <w:lang w:val="fr-FR" w:eastAsia="en-GB"/>
        </w:rPr>
        <w:t>(BIB 2310).</w:t>
      </w:r>
    </w:p>
    <w:p w14:paraId="659F5401" w14:textId="77777777" w:rsidR="00E02789" w:rsidRPr="0032190F" w:rsidRDefault="00E02789" w:rsidP="00A2005C">
      <w:pPr>
        <w:jc w:val="both"/>
        <w:rPr>
          <w:szCs w:val="20"/>
          <w:lang w:val="fr-FR" w:eastAsia="en-GB"/>
        </w:rPr>
      </w:pPr>
    </w:p>
    <w:p w14:paraId="2C66A5B2" w14:textId="77777777" w:rsidR="0090313B" w:rsidRPr="0032190F" w:rsidRDefault="00C326E3" w:rsidP="00C326E3">
      <w:pPr>
        <w:jc w:val="both"/>
        <w:rPr>
          <w:szCs w:val="20"/>
          <w:lang w:val="fr-FR" w:eastAsia="en-GB"/>
        </w:rPr>
      </w:pPr>
      <w:r w:rsidRPr="0032190F">
        <w:rPr>
          <w:szCs w:val="20"/>
          <w:lang w:val="fr-FR" w:eastAsia="en-GB"/>
        </w:rPr>
        <w:t>Dans la localité de Briccola, un fragment de vase décoré à la cordelette (</w:t>
      </w:r>
      <w:r w:rsidRPr="0032190F">
        <w:rPr>
          <w:i/>
          <w:szCs w:val="20"/>
          <w:lang w:val="fr-FR" w:eastAsia="en-GB"/>
        </w:rPr>
        <w:t>cordicella</w:t>
      </w:r>
      <w:r w:rsidRPr="0032190F">
        <w:rPr>
          <w:szCs w:val="20"/>
          <w:lang w:val="fr-FR" w:eastAsia="en-GB"/>
        </w:rPr>
        <w:t>) d’une figure schématique de cheval dans une métope (</w:t>
      </w:r>
      <w:r w:rsidRPr="0032190F">
        <w:rPr>
          <w:i/>
          <w:szCs w:val="20"/>
          <w:lang w:val="fr-FR" w:eastAsia="en-GB"/>
        </w:rPr>
        <w:t>figura schematica di cavallo all'interno di un riquadro metopale</w:t>
      </w:r>
      <w:r w:rsidRPr="0032190F">
        <w:rPr>
          <w:szCs w:val="20"/>
          <w:lang w:val="fr-FR" w:eastAsia="en-GB"/>
        </w:rPr>
        <w:t>) (BIB 2128 p. 397)</w:t>
      </w:r>
      <w:r w:rsidR="004D59A1" w:rsidRPr="0032190F">
        <w:rPr>
          <w:szCs w:val="20"/>
          <w:lang w:val="fr-FR" w:eastAsia="en-GB"/>
        </w:rPr>
        <w:t xml:space="preserve">. </w:t>
      </w:r>
      <w:r w:rsidR="0090313B" w:rsidRPr="0032190F">
        <w:rPr>
          <w:szCs w:val="20"/>
          <w:lang w:val="fr-FR" w:eastAsia="en-GB"/>
        </w:rPr>
        <w:t xml:space="preserve">Une coupe avec </w:t>
      </w:r>
      <w:r w:rsidR="0090313B" w:rsidRPr="0032190F">
        <w:rPr>
          <w:i/>
          <w:szCs w:val="20"/>
          <w:lang w:val="fr-FR" w:eastAsia="en-GB"/>
        </w:rPr>
        <w:t>vasca a navicella</w:t>
      </w:r>
      <w:r w:rsidR="0090313B" w:rsidRPr="0032190F">
        <w:rPr>
          <w:szCs w:val="20"/>
          <w:lang w:val="fr-FR" w:eastAsia="en-GB"/>
        </w:rPr>
        <w:t xml:space="preserve"> et 6 anthropomorphes stylisés le long des côtés courts (</w:t>
      </w:r>
      <w:r w:rsidR="0090313B" w:rsidRPr="0032190F">
        <w:rPr>
          <w:i/>
          <w:szCs w:val="20"/>
          <w:lang w:val="fr-FR" w:eastAsia="en-GB"/>
        </w:rPr>
        <w:t>lungo i lati corti</w:t>
      </w:r>
      <w:r w:rsidR="0090313B" w:rsidRPr="0032190F">
        <w:rPr>
          <w:szCs w:val="20"/>
          <w:lang w:val="fr-FR" w:eastAsia="en-GB"/>
        </w:rPr>
        <w:t>) (BIB 2128 p. 397)</w:t>
      </w:r>
      <w:r w:rsidR="00E2037E" w:rsidRPr="0032190F">
        <w:rPr>
          <w:szCs w:val="20"/>
          <w:lang w:val="fr-FR" w:eastAsia="en-GB"/>
        </w:rPr>
        <w:t>.</w:t>
      </w:r>
    </w:p>
    <w:p w14:paraId="78EF76C0" w14:textId="77777777" w:rsidR="00E02789" w:rsidRPr="0032190F" w:rsidRDefault="00E02789" w:rsidP="00C326E3">
      <w:pPr>
        <w:jc w:val="both"/>
        <w:rPr>
          <w:szCs w:val="20"/>
          <w:lang w:val="fr-FR" w:eastAsia="en-GB"/>
        </w:rPr>
      </w:pPr>
      <w:r w:rsidRPr="0032190F">
        <w:rPr>
          <w:szCs w:val="20"/>
          <w:lang w:val="fr-FR" w:eastAsia="en-GB"/>
        </w:rPr>
        <w:t xml:space="preserve">Au 6e s. aec, </w:t>
      </w:r>
      <w:r w:rsidRPr="0032190F">
        <w:rPr>
          <w:lang w:val="fr-FR"/>
        </w:rPr>
        <w:t xml:space="preserve">l’habitat par une concentration progressive à la fois démographique et territoriale atteint une extension maximale estimée à 95ha, peuplé par pas moins de 3000 habitats, voire vraisemblablement par environs5000/6000 habitants </w:t>
      </w:r>
      <w:r w:rsidRPr="0032190F">
        <w:rPr>
          <w:szCs w:val="20"/>
          <w:lang w:val="fr-FR" w:eastAsia="en-GB"/>
        </w:rPr>
        <w:t>(BIB 2310)</w:t>
      </w:r>
    </w:p>
    <w:p w14:paraId="15ABA2D5" w14:textId="77777777" w:rsidR="00E02789" w:rsidRPr="0032190F" w:rsidRDefault="00E02789" w:rsidP="00C326E3">
      <w:pPr>
        <w:jc w:val="both"/>
        <w:rPr>
          <w:szCs w:val="20"/>
          <w:lang w:val="fr-FR" w:eastAsia="en-GB"/>
        </w:rPr>
      </w:pPr>
    </w:p>
    <w:p w14:paraId="74927B40" w14:textId="3724549B" w:rsidR="00DF3043" w:rsidRPr="0032190F" w:rsidRDefault="00DF3043" w:rsidP="00C326E3">
      <w:pPr>
        <w:jc w:val="both"/>
        <w:rPr>
          <w:szCs w:val="20"/>
          <w:lang w:val="fr-FR" w:eastAsia="en-GB"/>
        </w:rPr>
      </w:pPr>
      <w:r w:rsidRPr="0032190F">
        <w:rPr>
          <w:szCs w:val="20"/>
          <w:lang w:val="fr-FR" w:eastAsia="en-GB"/>
        </w:rPr>
        <w:t xml:space="preserve">Le site perdra de son importance au profit de </w:t>
      </w:r>
      <w:hyperlink r:id="rId12049" w:anchor="Sit_Come" w:history="1">
        <w:r w:rsidRPr="0032190F">
          <w:rPr>
            <w:rStyle w:val="Hyperlink"/>
            <w:szCs w:val="20"/>
            <w:lang w:val="fr-FR" w:eastAsia="en-GB"/>
          </w:rPr>
          <w:t>Côme</w:t>
        </w:r>
      </w:hyperlink>
      <w:r w:rsidRPr="0032190F">
        <w:rPr>
          <w:lang w:val="fr-FR"/>
        </w:rPr>
        <w:t xml:space="preserve"> à la fin du 6e aec </w:t>
      </w:r>
      <w:r w:rsidRPr="0032190F">
        <w:rPr>
          <w:szCs w:val="20"/>
          <w:lang w:val="fr-FR" w:eastAsia="en-GB"/>
        </w:rPr>
        <w:t>(V. Cicolani com. pers.)</w:t>
      </w:r>
    </w:p>
    <w:p w14:paraId="328F3718" w14:textId="77777777" w:rsidR="00E02789" w:rsidRPr="0032190F" w:rsidRDefault="00E02789" w:rsidP="00C326E3">
      <w:pPr>
        <w:jc w:val="both"/>
        <w:rPr>
          <w:szCs w:val="20"/>
          <w:lang w:val="fr-FR" w:eastAsia="en-GB"/>
        </w:rPr>
      </w:pPr>
    </w:p>
    <w:p w14:paraId="3B415C7A" w14:textId="77777777" w:rsidR="00E02789" w:rsidRPr="0032190F" w:rsidRDefault="00E02789" w:rsidP="00E02789">
      <w:pPr>
        <w:pStyle w:val="Heading2"/>
      </w:pPr>
      <w:bookmarkStart w:id="4891" w:name="Sit_Castello_Sopra_Ticino"/>
      <w:r w:rsidRPr="0032190F">
        <w:t>Castelletto Sopra Ticino</w:t>
      </w:r>
      <w:r w:rsidR="001A0A12" w:rsidRPr="0032190F">
        <w:t xml:space="preserve"> (nécropole de)</w:t>
      </w:r>
    </w:p>
    <w:bookmarkEnd w:id="4891"/>
    <w:p w14:paraId="5585761B" w14:textId="77777777" w:rsidR="00E02789" w:rsidRPr="0032190F" w:rsidRDefault="00E02789" w:rsidP="00E02789">
      <w:pPr>
        <w:jc w:val="both"/>
        <w:rPr>
          <w:lang w:val="fr-FR"/>
        </w:rPr>
      </w:pPr>
    </w:p>
    <w:p w14:paraId="7C10D614" w14:textId="6BF1378E" w:rsidR="00E02789" w:rsidRPr="0032190F" w:rsidRDefault="00E02789" w:rsidP="00E02789">
      <w:pPr>
        <w:jc w:val="both"/>
        <w:rPr>
          <w:lang w:val="fr-FR"/>
        </w:rPr>
      </w:pPr>
      <w:r w:rsidRPr="0032190F">
        <w:rPr>
          <w:lang w:val="fr-FR"/>
        </w:rPr>
        <w:t xml:space="preserve">La nécropole de Castelletto Sopra Ticino, aux environs de la rue du Maneggio, près des rivages du lac Majeur, </w:t>
      </w:r>
      <w:r w:rsidR="00C61151">
        <w:rPr>
          <w:lang w:val="fr-FR"/>
        </w:rPr>
        <w:t>au</w:t>
      </w:r>
      <w:r w:rsidRPr="0032190F">
        <w:rPr>
          <w:lang w:val="fr-FR"/>
        </w:rPr>
        <w:t xml:space="preserve"> nord de </w:t>
      </w:r>
      <w:hyperlink r:id="rId12050" w:anchor="Sit_Castello_Ticino" w:history="1">
        <w:r w:rsidRPr="0032190F">
          <w:rPr>
            <w:rStyle w:val="Hyperlink"/>
            <w:lang w:val="fr-FR"/>
          </w:rPr>
          <w:t>Castelletto Ticino</w:t>
        </w:r>
      </w:hyperlink>
      <w:r w:rsidRPr="0032190F">
        <w:rPr>
          <w:lang w:val="fr-FR"/>
        </w:rPr>
        <w:t xml:space="preserve">. Installée sur une zone marécageuse préalablement assainie, elle est utilisée surtout entre le Golasecca IA2 et le Golasecca IB (environ entre 825 et 675 av. J.-C.). La nécropole se caractérisepar son nombre élevé de sépultures organisées sur un vaste espace délimité, à l’extérieur, par des hautes stèles en pierre. Les tombes à incinération se </w:t>
      </w:r>
      <w:r w:rsidRPr="0032190F">
        <w:rPr>
          <w:lang w:val="fr-FR"/>
        </w:rPr>
        <w:lastRenderedPageBreak/>
        <w:t>distinguent par leur architecture: des cercles des pierres identifiant les sépultures masculines et des enclos rectangulaires marquant au sol celles féminines (BIB 2310).</w:t>
      </w:r>
    </w:p>
    <w:p w14:paraId="2CF1A92A" w14:textId="76E76991" w:rsidR="00E02789" w:rsidRPr="0032190F" w:rsidRDefault="00E02789" w:rsidP="00E02789">
      <w:pPr>
        <w:jc w:val="both"/>
        <w:rPr>
          <w:lang w:val="fr-FR"/>
        </w:rPr>
      </w:pPr>
      <w:r w:rsidRPr="0032190F">
        <w:rPr>
          <w:lang w:val="fr-FR"/>
        </w:rPr>
        <w:t xml:space="preserve">La présence des stèles et leur distribution topographique exprime de toute évidence une volonté de la part des élites de sacraliser cet espace qui finira par perdre sa fonction funéraire primaire pour en acquérir une plus importante: celle cultuelle consacrée au </w:t>
      </w:r>
      <w:hyperlink r:id="rId12051" w:anchor="Cul_Religion_Ancetres" w:history="1">
        <w:r w:rsidR="00905632" w:rsidRPr="00905632">
          <w:rPr>
            <w:rStyle w:val="Hyperlink"/>
            <w:lang w:val="fr-FR"/>
          </w:rPr>
          <w:t>culte des ancêtres</w:t>
        </w:r>
      </w:hyperlink>
      <w:r w:rsidRPr="0032190F">
        <w:rPr>
          <w:lang w:val="fr-FR"/>
        </w:rPr>
        <w:t xml:space="preserve">. Cette modification importante, réalisée à la fin du </w:t>
      </w:r>
      <w:r w:rsidR="002D7E19">
        <w:rPr>
          <w:lang w:val="fr-FR"/>
        </w:rPr>
        <w:t>8e</w:t>
      </w:r>
      <w:r w:rsidRPr="0032190F">
        <w:rPr>
          <w:lang w:val="fr-FR"/>
        </w:rPr>
        <w:t xml:space="preserve"> s. av. J.-C., coïncide avec le déplacement des espaces funéraires vers l’extérieur du plateau, à l’ouest du Rio Valleggia, et de l’autre versant du Tessin, à Sesto Calende. (BIB 2310).</w:t>
      </w:r>
    </w:p>
    <w:p w14:paraId="4DF37950" w14:textId="77777777" w:rsidR="00551F03" w:rsidRPr="0032190F" w:rsidRDefault="00551F03" w:rsidP="00E02789">
      <w:pPr>
        <w:jc w:val="both"/>
        <w:rPr>
          <w:lang w:val="fr-FR"/>
        </w:rPr>
      </w:pPr>
      <w:r w:rsidRPr="0032190F">
        <w:rPr>
          <w:lang w:val="fr-FR"/>
        </w:rPr>
        <w:t>À Castelletto Ticino, les espaces funéraires se structurent à l’ouest du Rio Valleggia, le long de trois axes d’accès à l’habitat selon une orientation ouest/nord-ouest, sud/sud-ouest et sud/sud-est (BIB 2310).</w:t>
      </w:r>
    </w:p>
    <w:p w14:paraId="1081CFBA" w14:textId="77777777" w:rsidR="00E02789" w:rsidRPr="0032190F" w:rsidRDefault="00E02789" w:rsidP="00C326E3">
      <w:pPr>
        <w:jc w:val="both"/>
        <w:rPr>
          <w:szCs w:val="20"/>
          <w:lang w:val="fr-FR" w:eastAsia="en-GB"/>
        </w:rPr>
      </w:pPr>
    </w:p>
    <w:p w14:paraId="5F0AC7FE" w14:textId="77777777" w:rsidR="001A0A12" w:rsidRPr="0032190F" w:rsidRDefault="001A0A12" w:rsidP="001A0A12">
      <w:pPr>
        <w:pStyle w:val="Heading2"/>
      </w:pPr>
      <w:bookmarkStart w:id="4892" w:name="Sit_Briccola"/>
      <w:r w:rsidRPr="0032190F">
        <w:t>Briccola (port de la)</w:t>
      </w:r>
    </w:p>
    <w:bookmarkEnd w:id="4892"/>
    <w:p w14:paraId="3BA748AB" w14:textId="77777777" w:rsidR="001A0A12" w:rsidRPr="0032190F" w:rsidRDefault="001A0A12" w:rsidP="001A0A12">
      <w:pPr>
        <w:jc w:val="both"/>
        <w:rPr>
          <w:lang w:val="fr-FR"/>
        </w:rPr>
      </w:pPr>
    </w:p>
    <w:p w14:paraId="1B9BA975" w14:textId="77777777" w:rsidR="007D744A" w:rsidRPr="0032190F" w:rsidRDefault="007D744A" w:rsidP="001A0A12">
      <w:pPr>
        <w:jc w:val="both"/>
        <w:rPr>
          <w:lang w:val="fr-FR"/>
        </w:rPr>
      </w:pPr>
      <w:r w:rsidRPr="0032190F">
        <w:rPr>
          <w:lang w:val="fr-FR"/>
        </w:rPr>
        <w:t>port fluvial (BIB 2310)</w:t>
      </w:r>
    </w:p>
    <w:p w14:paraId="3DC09F1B" w14:textId="77777777" w:rsidR="007D744A" w:rsidRPr="0032190F" w:rsidRDefault="007D744A" w:rsidP="001A0A12">
      <w:pPr>
        <w:jc w:val="both"/>
        <w:rPr>
          <w:lang w:val="fr-FR"/>
        </w:rPr>
      </w:pPr>
    </w:p>
    <w:p w14:paraId="21A4B217" w14:textId="77777777" w:rsidR="007D744A" w:rsidRPr="0032190F" w:rsidRDefault="00DE55E6" w:rsidP="007D744A">
      <w:pPr>
        <w:pStyle w:val="Heading3"/>
      </w:pPr>
      <w:bookmarkStart w:id="4893" w:name="Sit_Briccola_stele"/>
      <w:r>
        <w:t>s</w:t>
      </w:r>
      <w:r w:rsidR="0012382C">
        <w:t>tèle</w:t>
      </w:r>
    </w:p>
    <w:bookmarkEnd w:id="4893"/>
    <w:p w14:paraId="4650E9AE" w14:textId="09A1B0F5" w:rsidR="007D744A" w:rsidRPr="0032190F" w:rsidRDefault="006702EA" w:rsidP="007D744A">
      <w:pPr>
        <w:jc w:val="both"/>
        <w:rPr>
          <w:lang w:val="fr-FR"/>
        </w:rPr>
      </w:pPr>
      <w:r>
        <w:rPr>
          <w:lang w:val="fr-FR"/>
        </w:rPr>
        <w:t>A</w:t>
      </w:r>
      <w:r w:rsidRPr="0032190F">
        <w:rPr>
          <w:lang w:val="fr-FR"/>
        </w:rPr>
        <w:t xml:space="preserve"> proximité de l’ancien port fluvial (BIB 2310)</w:t>
      </w:r>
      <w:r w:rsidR="007D744A" w:rsidRPr="0032190F">
        <w:rPr>
          <w:lang w:val="fr-FR"/>
        </w:rPr>
        <w:t xml:space="preserve">, dans un contexte </w:t>
      </w:r>
      <w:hyperlink r:id="rId12052" w:anchor="Cul_Golasecca" w:history="1">
        <w:r w:rsidR="007D744A" w:rsidRPr="0032190F">
          <w:rPr>
            <w:rStyle w:val="Hyperlink"/>
            <w:lang w:val="fr-FR"/>
          </w:rPr>
          <w:t>Golasecca</w:t>
        </w:r>
      </w:hyperlink>
      <w:r w:rsidR="007D744A" w:rsidRPr="0032190F">
        <w:rPr>
          <w:lang w:val="fr-FR"/>
        </w:rPr>
        <w:t xml:space="preserve">, a été découverte la stèle de </w:t>
      </w:r>
      <w:r w:rsidR="007D744A" w:rsidRPr="0032190F">
        <w:rPr>
          <w:i/>
          <w:lang w:val="fr-FR"/>
        </w:rPr>
        <w:t>la Briccola</w:t>
      </w:r>
      <w:r w:rsidR="007D744A" w:rsidRPr="0032190F">
        <w:rPr>
          <w:lang w:val="fr-FR"/>
        </w:rPr>
        <w:t xml:space="preserve">, d’après le lieu-dit de la découverte (BIB 2058 p. 61). </w:t>
      </w:r>
      <w:r>
        <w:rPr>
          <w:lang w:val="fr-FR"/>
        </w:rPr>
        <w:t>Datée de ~700 aec (BIB 2058), c</w:t>
      </w:r>
      <w:r w:rsidR="007D744A" w:rsidRPr="0032190F">
        <w:rPr>
          <w:lang w:val="fr-FR"/>
        </w:rPr>
        <w:t xml:space="preserve">’est la plus grande stèle connue dans le Golasecca (1,56 m de haut). Elle est décorée d’une </w:t>
      </w:r>
      <w:hyperlink r:id="rId12053" w:anchor="Cul_Art_TAC_T_t_lance" w:history="1">
        <w:r w:rsidR="00DE55E6">
          <w:rPr>
            <w:rStyle w:val="Hyperlink"/>
            <w:lang w:val="it-IT"/>
          </w:rPr>
          <w:t>lance</w:t>
        </w:r>
      </w:hyperlink>
      <w:r w:rsidR="00DE55E6">
        <w:rPr>
          <w:lang w:val="it-IT"/>
        </w:rPr>
        <w:t xml:space="preserve"> </w:t>
      </w:r>
      <w:r w:rsidR="007D744A" w:rsidRPr="0032190F">
        <w:rPr>
          <w:lang w:val="fr-FR"/>
        </w:rPr>
        <w:t xml:space="preserve">gravée, pointe orientée vers le bas, un élément circulaire interprété comme un </w:t>
      </w:r>
      <w:hyperlink r:id="rId12054" w:anchor="Cul_Proto_Art_TAC_T_t_discuirasse" w:history="1">
        <w:r w:rsidR="002D7E19">
          <w:rPr>
            <w:rStyle w:val="Hyperlink"/>
            <w:lang w:val="fr-FR"/>
          </w:rPr>
          <w:t>cardiophylax</w:t>
        </w:r>
      </w:hyperlink>
      <w:r w:rsidR="007D744A" w:rsidRPr="0032190F">
        <w:rPr>
          <w:lang w:val="fr-FR"/>
        </w:rPr>
        <w:t xml:space="preserve"> très proche des exemplaires véritables de type </w:t>
      </w:r>
      <w:hyperlink r:id="rId12055" w:anchor="Sit_Mozzano" w:history="1">
        <w:r w:rsidR="002D7E19" w:rsidRPr="002D7E19">
          <w:rPr>
            <w:rStyle w:val="Hyperlink"/>
            <w:lang w:val="fr-FR"/>
          </w:rPr>
          <w:t>Mozzano</w:t>
        </w:r>
      </w:hyperlink>
      <w:r w:rsidR="002D7E19" w:rsidRPr="0032190F">
        <w:rPr>
          <w:lang w:val="fr-FR"/>
        </w:rPr>
        <w:t xml:space="preserve"> </w:t>
      </w:r>
      <w:r w:rsidR="007D744A" w:rsidRPr="0032190F">
        <w:rPr>
          <w:lang w:val="fr-FR"/>
        </w:rPr>
        <w:t xml:space="preserve">(BIB 2058 p. 61). </w:t>
      </w:r>
    </w:p>
    <w:p w14:paraId="2921A36F" w14:textId="77777777" w:rsidR="007D744A" w:rsidRDefault="007D744A" w:rsidP="001A0A12">
      <w:pPr>
        <w:jc w:val="both"/>
        <w:rPr>
          <w:lang w:val="fr-FR"/>
        </w:rPr>
      </w:pPr>
      <w:r w:rsidRPr="0032190F">
        <w:rPr>
          <w:lang w:val="fr-FR"/>
        </w:rPr>
        <w:t>La stèle,recouverte par les niveaux romains, a été découverte partiellement déplacée en-dessus de l’épaisse</w:t>
      </w:r>
      <w:r w:rsidR="002D7E19">
        <w:rPr>
          <w:lang w:val="fr-FR"/>
        </w:rPr>
        <w:t xml:space="preserve"> </w:t>
      </w:r>
      <w:r w:rsidRPr="0032190F">
        <w:rPr>
          <w:lang w:val="fr-FR"/>
        </w:rPr>
        <w:t xml:space="preserve">succession stratigraphique du Fer </w:t>
      </w:r>
      <w:r w:rsidR="002D7E19">
        <w:rPr>
          <w:lang w:val="fr-FR"/>
        </w:rPr>
        <w:t xml:space="preserve">1 </w:t>
      </w:r>
      <w:r w:rsidRPr="0032190F">
        <w:rPr>
          <w:lang w:val="fr-FR"/>
        </w:rPr>
        <w:t>(</w:t>
      </w:r>
      <w:r w:rsidR="003A4AC7" w:rsidRPr="0032190F">
        <w:rPr>
          <w:lang w:val="fr-FR"/>
        </w:rPr>
        <w:t xml:space="preserve">BIB </w:t>
      </w:r>
      <w:r w:rsidR="003A4AC7">
        <w:rPr>
          <w:lang w:val="it-IT"/>
        </w:rPr>
        <w:t>Gambari &amp;</w:t>
      </w:r>
      <w:r w:rsidR="003A4AC7" w:rsidRPr="00426F16">
        <w:rPr>
          <w:lang w:val="it-IT"/>
        </w:rPr>
        <w:t>Cerri 20</w:t>
      </w:r>
      <w:r w:rsidR="003A4AC7">
        <w:rPr>
          <w:lang w:val="it-IT"/>
        </w:rPr>
        <w:t xml:space="preserve">11 in </w:t>
      </w:r>
      <w:r w:rsidRPr="0032190F">
        <w:rPr>
          <w:lang w:val="fr-FR"/>
        </w:rPr>
        <w:t>BIB 2310)</w:t>
      </w:r>
      <w:r w:rsidR="006702EA">
        <w:rPr>
          <w:lang w:val="fr-FR"/>
        </w:rPr>
        <w:t xml:space="preserve"> </w:t>
      </w:r>
      <w:r w:rsidR="006702EA" w:rsidRPr="006702EA">
        <w:rPr>
          <w:lang w:val="fr-FR"/>
        </w:rPr>
        <w:t xml:space="preserve">Découverte en position secondaire sur une rive du Tessin, en amont du </w:t>
      </w:r>
      <w:r w:rsidR="006702EA" w:rsidRPr="006702EA">
        <w:rPr>
          <w:i/>
          <w:lang w:val="fr-FR"/>
        </w:rPr>
        <w:t>Cantiere Nautico Barberis</w:t>
      </w:r>
      <w:r w:rsidR="006702EA" w:rsidRPr="006702EA">
        <w:rPr>
          <w:lang w:val="fr-FR"/>
        </w:rPr>
        <w:t>, la stèle est une grosse dalle en roche de gneiss dorée provenant de la Vallée d'Ossola. Elle fait 156 cm de haut, SS cm de large à la base et 34 cm vers le sommet. Son épaisseur est d'environ 20 cm. Le sommet de la stèle est coupé en biseau, de gauche vers la droite, selon un modèle qui est récurrent dans les stèles de Castelletto Ticino et dans les stèles funéraires, ou plutôt ayant servi de borne, plus récentes du I" s. av. J.-C. situées entre les fleuves Sesia et Tessin</w:t>
      </w:r>
      <w:r w:rsidR="006702EA">
        <w:rPr>
          <w:lang w:val="fr-FR"/>
        </w:rPr>
        <w:t xml:space="preserve"> (BIB 2058) </w:t>
      </w:r>
    </w:p>
    <w:p w14:paraId="0A87B065" w14:textId="77777777" w:rsidR="006702EA" w:rsidRDefault="006702EA" w:rsidP="001A0A12">
      <w:pPr>
        <w:jc w:val="both"/>
        <w:rPr>
          <w:lang w:val="fr-FR"/>
        </w:rPr>
      </w:pPr>
    </w:p>
    <w:p w14:paraId="1286C8B8" w14:textId="3B896908" w:rsidR="006702EA" w:rsidRDefault="006702EA" w:rsidP="001A0A12">
      <w:pPr>
        <w:jc w:val="both"/>
        <w:rPr>
          <w:lang w:val="fr-FR"/>
        </w:rPr>
      </w:pPr>
      <w:r>
        <w:rPr>
          <w:lang w:val="fr-FR"/>
        </w:rPr>
        <w:t xml:space="preserve">La lance se superpose à une petite dépression circulaire piquetée et effacée (cupules). La présence de ces cupules renvoie aux découvertes de la rue </w:t>
      </w:r>
      <w:r w:rsidRPr="006702EA">
        <w:rPr>
          <w:i/>
          <w:lang w:val="fr-FR"/>
        </w:rPr>
        <w:t>Beati</w:t>
      </w:r>
      <w:r>
        <w:rPr>
          <w:lang w:val="fr-FR"/>
        </w:rPr>
        <w:t xml:space="preserve"> (BIB 2058) v. </w:t>
      </w:r>
      <w:hyperlink r:id="rId12056" w:anchor="Sit_Centallo" w:history="1">
        <w:r w:rsidRPr="006702EA">
          <w:rPr>
            <w:rStyle w:val="Hyperlink"/>
            <w:lang w:val="fr-FR"/>
          </w:rPr>
          <w:t>Centallo</w:t>
        </w:r>
      </w:hyperlink>
    </w:p>
    <w:p w14:paraId="57CEECE5" w14:textId="77777777" w:rsidR="006702EA" w:rsidRPr="006702EA" w:rsidRDefault="006702EA" w:rsidP="001A0A12">
      <w:pPr>
        <w:jc w:val="both"/>
        <w:rPr>
          <w:lang w:val="fr-FR"/>
        </w:rPr>
      </w:pPr>
    </w:p>
    <w:p w14:paraId="3862F3EB" w14:textId="722BA1F9" w:rsidR="002D7E19" w:rsidRDefault="002D7E19" w:rsidP="001A0A12">
      <w:pPr>
        <w:jc w:val="both"/>
        <w:rPr>
          <w:lang w:val="fr-FR"/>
        </w:rPr>
      </w:pPr>
      <w:r w:rsidRPr="002D7E19">
        <w:rPr>
          <w:i/>
          <w:lang w:val="fr-FR"/>
        </w:rPr>
        <w:t xml:space="preserve">Cette stèle, par son iconographie et sa composition </w:t>
      </w:r>
      <w:r w:rsidR="006702EA">
        <w:rPr>
          <w:i/>
          <w:lang w:val="fr-FR"/>
        </w:rPr>
        <w:t xml:space="preserve">(cupules parsemées, etc.) </w:t>
      </w:r>
      <w:r w:rsidRPr="002D7E19">
        <w:rPr>
          <w:i/>
          <w:lang w:val="fr-FR"/>
        </w:rPr>
        <w:t>renvoie au groupe des stèles d’</w:t>
      </w:r>
      <w:hyperlink r:id="rId12057" w:anchor="Cul_Extremadura" w:history="1">
        <w:r w:rsidRPr="002D7E19">
          <w:rPr>
            <w:rStyle w:val="Hyperlink"/>
            <w:i/>
            <w:lang w:val="fr-FR"/>
          </w:rPr>
          <w:t>Extremadura</w:t>
        </w:r>
      </w:hyperlink>
      <w:r w:rsidRPr="002D7E19">
        <w:rPr>
          <w:rStyle w:val="Hyperlink"/>
          <w:i/>
          <w:color w:val="000000" w:themeColor="text1"/>
          <w:u w:val="none"/>
          <w:lang w:val="fr-FR"/>
        </w:rPr>
        <w:t xml:space="preserve">, particulièrement de la stèle de </w:t>
      </w:r>
      <w:hyperlink r:id="rId12058" w:anchor="Sit_Vega_La" w:history="1">
        <w:r w:rsidRPr="002D7E19">
          <w:rPr>
            <w:rStyle w:val="Hyperlink"/>
            <w:i/>
            <w:lang w:val="fr-FR"/>
          </w:rPr>
          <w:t>La Vega</w:t>
        </w:r>
      </w:hyperlink>
      <w:r w:rsidRPr="002D7E19">
        <w:rPr>
          <w:i/>
          <w:lang w:val="fr-FR"/>
        </w:rPr>
        <w:t xml:space="preserve"> (BIB 2058 p. 62).</w:t>
      </w:r>
    </w:p>
    <w:p w14:paraId="47345955" w14:textId="77777777" w:rsidR="006702EA" w:rsidRDefault="006702EA" w:rsidP="001A0A12">
      <w:pPr>
        <w:jc w:val="both"/>
        <w:rPr>
          <w:lang w:val="fr-FR"/>
        </w:rPr>
      </w:pPr>
    </w:p>
    <w:p w14:paraId="3E53FF59" w14:textId="77777777" w:rsidR="006702EA" w:rsidRDefault="006702EA" w:rsidP="006702EA">
      <w:pPr>
        <w:pStyle w:val="Heading4"/>
      </w:pPr>
      <w:r>
        <w:t>interprétation</w:t>
      </w:r>
    </w:p>
    <w:p w14:paraId="3777E1A2" w14:textId="77777777" w:rsidR="006702EA" w:rsidRDefault="006702EA" w:rsidP="006702EA">
      <w:pPr>
        <w:jc w:val="both"/>
        <w:rPr>
          <w:lang w:val="fr-FR"/>
        </w:rPr>
      </w:pPr>
    </w:p>
    <w:p w14:paraId="0D17D7B3" w14:textId="77777777" w:rsidR="006702EA" w:rsidRPr="0032190F" w:rsidRDefault="006702EA" w:rsidP="006702EA">
      <w:pPr>
        <w:jc w:val="both"/>
        <w:rPr>
          <w:lang w:val="fr-FR"/>
        </w:rPr>
      </w:pPr>
      <w:r>
        <w:rPr>
          <w:lang w:val="fr-FR"/>
        </w:rPr>
        <w:t>La</w:t>
      </w:r>
      <w:r w:rsidRPr="0032190F">
        <w:rPr>
          <w:lang w:val="fr-FR"/>
        </w:rPr>
        <w:t xml:space="preserve"> stèle figur</w:t>
      </w:r>
      <w:r>
        <w:rPr>
          <w:lang w:val="fr-FR"/>
        </w:rPr>
        <w:t>ant</w:t>
      </w:r>
      <w:r w:rsidRPr="0032190F">
        <w:rPr>
          <w:lang w:val="fr-FR"/>
        </w:rPr>
        <w:t xml:space="preserve"> une lance et un </w:t>
      </w:r>
      <w:r w:rsidRPr="006702EA">
        <w:rPr>
          <w:lang w:val="fr-FR"/>
        </w:rPr>
        <w:t>cardiophylax</w:t>
      </w:r>
      <w:r w:rsidRPr="0032190F">
        <w:rPr>
          <w:lang w:val="fr-FR"/>
        </w:rPr>
        <w:t>, d’origine centro-italique, confirme la capacité de l’élite locale de savoir gérer la vie économique et politique du centre de Castelletto Ticino par un complexe système d’alliances (BIB 2310)</w:t>
      </w:r>
    </w:p>
    <w:p w14:paraId="66BAAB51" w14:textId="77777777" w:rsidR="006702EA" w:rsidRDefault="006702EA" w:rsidP="006702EA">
      <w:pPr>
        <w:rPr>
          <w:lang w:val="fr-FR"/>
        </w:rPr>
      </w:pPr>
      <w:r w:rsidRPr="0032190F">
        <w:rPr>
          <w:lang w:val="fr-FR"/>
        </w:rPr>
        <w:t>Pour F.M. Gambari, il s’agit d’une borne territoriale (à l’instar de celles d’Extrémadure) (BIB 2058 p. 62)</w:t>
      </w:r>
    </w:p>
    <w:p w14:paraId="224B3298" w14:textId="77777777" w:rsidR="006702EA" w:rsidRPr="006702EA" w:rsidRDefault="006702EA" w:rsidP="006702EA">
      <w:pPr>
        <w:rPr>
          <w:lang w:val="fr-FR"/>
        </w:rPr>
      </w:pPr>
    </w:p>
    <w:p w14:paraId="39E0C7D6" w14:textId="77777777" w:rsidR="00097B79" w:rsidRPr="0032190F" w:rsidRDefault="00097B79" w:rsidP="001A0A12">
      <w:pPr>
        <w:jc w:val="both"/>
        <w:rPr>
          <w:lang w:val="fr-FR"/>
        </w:rPr>
      </w:pPr>
    </w:p>
    <w:p w14:paraId="7F5F35AE" w14:textId="77777777" w:rsidR="00097B79" w:rsidRDefault="00097B79" w:rsidP="00097B79">
      <w:pPr>
        <w:pStyle w:val="Heading2"/>
      </w:pPr>
      <w:bookmarkStart w:id="4894" w:name="Sit_Castello_Ticino_loc_Fontanili"/>
      <w:r w:rsidRPr="0032190F">
        <w:t>Fontanili (tombe)</w:t>
      </w:r>
    </w:p>
    <w:bookmarkEnd w:id="4894"/>
    <w:p w14:paraId="029B455B" w14:textId="77777777" w:rsidR="009F73E5" w:rsidRDefault="009F73E5" w:rsidP="009F73E5">
      <w:pPr>
        <w:rPr>
          <w:lang w:val="fr-FR"/>
        </w:rPr>
      </w:pPr>
      <w:r>
        <w:rPr>
          <w:lang w:val="fr-FR"/>
        </w:rPr>
        <w:t>"Tombe du guerrier de Sesto Calende" (BIB expo ENS 2019, Réinventer les Celtes)</w:t>
      </w:r>
    </w:p>
    <w:p w14:paraId="19C07254" w14:textId="77777777" w:rsidR="009F73E5" w:rsidRDefault="009F73E5" w:rsidP="009F73E5">
      <w:pPr>
        <w:rPr>
          <w:lang w:val="fr-FR"/>
        </w:rPr>
      </w:pPr>
    </w:p>
    <w:p w14:paraId="06EEB1D3" w14:textId="61B8F762" w:rsidR="009F73E5" w:rsidRPr="009F73E5" w:rsidRDefault="009F73E5" w:rsidP="009F73E5">
      <w:pPr>
        <w:rPr>
          <w:lang w:val="fr-FR"/>
        </w:rPr>
      </w:pPr>
      <w:r>
        <w:rPr>
          <w:lang w:val="fr-FR"/>
        </w:rPr>
        <w:lastRenderedPageBreak/>
        <w:t xml:space="preserve">Fin du 7e aec, différents objets en bronze: </w:t>
      </w:r>
      <w:hyperlink r:id="rId12059" w:anchor="Typ_Arm_Epees_antennes" w:history="1">
        <w:r w:rsidR="00E51ED9" w:rsidRPr="00E51ED9">
          <w:rPr>
            <w:rStyle w:val="Hyperlink"/>
            <w:rFonts w:ascii="Times" w:hAnsi="Times"/>
            <w:lang w:val="fr-FR"/>
          </w:rPr>
          <w:t>épées à antennes</w:t>
        </w:r>
      </w:hyperlink>
      <w:r>
        <w:rPr>
          <w:lang w:val="fr-FR"/>
        </w:rPr>
        <w:t xml:space="preserve">, éléments de roues en bronze, jambières, casques, pointes de flèches, </w:t>
      </w:r>
      <w:hyperlink r:id="rId12060" w:anchor="Typ_Arm_Lance" w:history="1">
        <w:r w:rsidR="00DE55E6" w:rsidRPr="00DE55E6">
          <w:rPr>
            <w:rStyle w:val="Hyperlink"/>
            <w:lang w:val="fr-FR"/>
          </w:rPr>
          <w:t>lance</w:t>
        </w:r>
      </w:hyperlink>
      <w:r w:rsidR="00DE55E6" w:rsidRPr="00DE55E6">
        <w:rPr>
          <w:lang w:val="fr-FR"/>
        </w:rPr>
        <w:t xml:space="preserve"> </w:t>
      </w:r>
      <w:r>
        <w:rPr>
          <w:lang w:val="fr-FR"/>
        </w:rPr>
        <w:t>cassée volontairement,  (BIB expo ENS 2019, Réinventer les Celtes)</w:t>
      </w:r>
      <w:r w:rsidR="00DE55E6">
        <w:rPr>
          <w:lang w:val="fr-FR"/>
        </w:rPr>
        <w:t xml:space="preserve"> v. Ampurias (SS BIB)</w:t>
      </w:r>
    </w:p>
    <w:p w14:paraId="0E28A3B4" w14:textId="1A6E76C5" w:rsidR="00097B79" w:rsidRPr="0032190F" w:rsidRDefault="00097B79" w:rsidP="00097B79">
      <w:pPr>
        <w:jc w:val="both"/>
        <w:rPr>
          <w:lang w:val="fr-FR"/>
        </w:rPr>
      </w:pPr>
      <w:r w:rsidRPr="0032190F">
        <w:rPr>
          <w:lang w:val="fr-FR"/>
        </w:rPr>
        <w:t xml:space="preserve">C’est aux ateliers de </w:t>
      </w:r>
      <w:hyperlink r:id="rId12061" w:anchor="Sit_Vetulonia" w:history="1">
        <w:r w:rsidRPr="0032190F">
          <w:rPr>
            <w:rStyle w:val="Hyperlink"/>
            <w:lang w:val="fr-FR"/>
          </w:rPr>
          <w:t>Vetulonia</w:t>
        </w:r>
      </w:hyperlink>
      <w:r w:rsidRPr="0032190F">
        <w:rPr>
          <w:lang w:val="fr-FR"/>
        </w:rPr>
        <w:t xml:space="preserve"> qu’il faut relier le bassin de la tombe découverte à Castelletto Ticino au lieu-dit Fontanili, datée au </w:t>
      </w:r>
      <w:r w:rsidR="009F73E5">
        <w:rPr>
          <w:lang w:val="fr-FR"/>
        </w:rPr>
        <w:t>7e</w:t>
      </w:r>
      <w:r w:rsidRPr="0032190F">
        <w:rPr>
          <w:lang w:val="fr-FR"/>
        </w:rPr>
        <w:t xml:space="preserve"> siècle (BIB 2310)</w:t>
      </w:r>
    </w:p>
    <w:p w14:paraId="481CDEC5" w14:textId="77777777" w:rsidR="00097B79" w:rsidRPr="0032190F" w:rsidRDefault="009F73E5" w:rsidP="001A0A12">
      <w:pPr>
        <w:jc w:val="both"/>
        <w:rPr>
          <w:lang w:val="fr-FR"/>
        </w:rPr>
      </w:pPr>
      <w:r>
        <w:rPr>
          <w:lang w:val="fr-FR"/>
        </w:rPr>
        <w:t>Bassin en bronze fabriqué à Velutonia avec figure de sphinx ailé (motif orientalisant) (BIB expo ENS 2019, Réinventer les Celtes)</w:t>
      </w:r>
    </w:p>
    <w:p w14:paraId="169B161E" w14:textId="77777777" w:rsidR="00E2037E" w:rsidRPr="0032190F" w:rsidRDefault="00E2037E" w:rsidP="00C326E3">
      <w:pPr>
        <w:jc w:val="both"/>
        <w:rPr>
          <w:szCs w:val="20"/>
          <w:lang w:val="fr-FR" w:eastAsia="en-GB"/>
        </w:rPr>
      </w:pPr>
    </w:p>
    <w:p w14:paraId="56AC3B9D" w14:textId="77777777" w:rsidR="00E2037E" w:rsidRPr="0032190F" w:rsidRDefault="00E2037E" w:rsidP="00E2037E">
      <w:pPr>
        <w:pStyle w:val="Heading2"/>
      </w:pPr>
      <w:r w:rsidRPr="0032190F">
        <w:rPr>
          <w:lang w:eastAsia="en-GB"/>
        </w:rPr>
        <w:t>Iconographie</w:t>
      </w:r>
    </w:p>
    <w:p w14:paraId="2877D126" w14:textId="77777777" w:rsidR="00A2005C" w:rsidRPr="0032190F" w:rsidRDefault="00A2005C" w:rsidP="00242C0F">
      <w:pPr>
        <w:rPr>
          <w:lang w:val="fr-FR"/>
        </w:rPr>
      </w:pPr>
    </w:p>
    <w:p w14:paraId="179F73DA" w14:textId="77777777" w:rsidR="00A2005C" w:rsidRPr="0032190F" w:rsidRDefault="00A2005C" w:rsidP="000328AD">
      <w:pPr>
        <w:jc w:val="both"/>
        <w:rPr>
          <w:lang w:val="fr-FR"/>
        </w:rPr>
      </w:pPr>
    </w:p>
    <w:p w14:paraId="5B2C2BE4" w14:textId="77777777" w:rsidR="00A2005C" w:rsidRPr="0032190F" w:rsidRDefault="000F1149" w:rsidP="00E2037E">
      <w:pPr>
        <w:pStyle w:val="Heading3"/>
      </w:pPr>
      <w:r w:rsidRPr="0032190F">
        <w:t>R</w:t>
      </w:r>
      <w:r w:rsidR="00A2005C" w:rsidRPr="0032190F">
        <w:t>oche à cupules</w:t>
      </w:r>
    </w:p>
    <w:p w14:paraId="489C9E6C" w14:textId="77777777" w:rsidR="000328AD" w:rsidRPr="0032190F" w:rsidRDefault="000328AD" w:rsidP="000328AD">
      <w:pPr>
        <w:jc w:val="both"/>
        <w:rPr>
          <w:lang w:val="fr-FR"/>
        </w:rPr>
      </w:pPr>
      <w:r w:rsidRPr="0032190F">
        <w:rPr>
          <w:lang w:val="fr-FR"/>
        </w:rPr>
        <w:t xml:space="preserve">Une stèle </w:t>
      </w:r>
      <w:r w:rsidR="000F1149" w:rsidRPr="0032190F">
        <w:rPr>
          <w:lang w:val="fr-FR"/>
        </w:rPr>
        <w:t xml:space="preserve">[roche] </w:t>
      </w:r>
      <w:r w:rsidRPr="0032190F">
        <w:rPr>
          <w:lang w:val="fr-FR"/>
        </w:rPr>
        <w:t>à cupules datée a</w:t>
      </w:r>
      <w:r w:rsidR="0077255C" w:rsidRPr="0032190F">
        <w:rPr>
          <w:lang w:val="fr-FR"/>
        </w:rPr>
        <w:t>u</w:t>
      </w:r>
      <w:r w:rsidRPr="0032190F">
        <w:rPr>
          <w:lang w:val="fr-FR"/>
        </w:rPr>
        <w:t xml:space="preserve">x environs de 700 aec, a été également découverte </w:t>
      </w:r>
      <w:r w:rsidR="00A2005C" w:rsidRPr="0032190F">
        <w:rPr>
          <w:lang w:val="fr-FR"/>
        </w:rPr>
        <w:t xml:space="preserve">à Castello Ticino </w:t>
      </w:r>
      <w:r w:rsidRPr="0032190F">
        <w:rPr>
          <w:lang w:val="fr-FR"/>
        </w:rPr>
        <w:t>(BIB 2058 p. 62)</w:t>
      </w:r>
      <w:r w:rsidR="0077255C" w:rsidRPr="0032190F">
        <w:rPr>
          <w:lang w:val="fr-FR"/>
        </w:rPr>
        <w:t> : Une roche gravée de cupules et de pédiformes (litt. en forme de poids ou d’haltères, certaines cupules sont reliées 2 à 2 par une courte rigole) a été découverte servant de dalle de couverture à une tombe en fosse attribuée à la culture de Golasecca. La différence d’aspect et de patine entre la face gravée et la face d’arrachement prouve qu’elle portait antérieurement ces gravures (BIB 361)</w:t>
      </w:r>
    </w:p>
    <w:p w14:paraId="3B7671D9" w14:textId="77777777" w:rsidR="00097B79" w:rsidRPr="0032190F" w:rsidRDefault="00097B79" w:rsidP="000328AD">
      <w:pPr>
        <w:jc w:val="both"/>
        <w:rPr>
          <w:lang w:val="fr-FR"/>
        </w:rPr>
      </w:pPr>
    </w:p>
    <w:p w14:paraId="49FA58CA" w14:textId="77777777" w:rsidR="001A0A12" w:rsidRPr="0032190F" w:rsidRDefault="001A0A12" w:rsidP="000328AD">
      <w:pPr>
        <w:jc w:val="both"/>
        <w:rPr>
          <w:lang w:val="fr-FR"/>
        </w:rPr>
      </w:pPr>
    </w:p>
    <w:p w14:paraId="242D17C0" w14:textId="77777777" w:rsidR="007D744A" w:rsidRPr="0032190F" w:rsidRDefault="007D744A" w:rsidP="007D744A">
      <w:pPr>
        <w:pStyle w:val="Heading2"/>
      </w:pPr>
      <w:r w:rsidRPr="0032190F">
        <w:t>A classer</w:t>
      </w:r>
    </w:p>
    <w:p w14:paraId="70F4D679" w14:textId="77777777" w:rsidR="00937D87" w:rsidRPr="0032190F" w:rsidRDefault="00937D87" w:rsidP="000328AD">
      <w:pPr>
        <w:jc w:val="both"/>
        <w:rPr>
          <w:lang w:val="fr-FR"/>
        </w:rPr>
      </w:pPr>
    </w:p>
    <w:p w14:paraId="7BD4C2DC" w14:textId="77777777" w:rsidR="007D744A" w:rsidRDefault="003A4AC7" w:rsidP="000328AD">
      <w:pPr>
        <w:jc w:val="both"/>
        <w:rPr>
          <w:lang w:val="fr-FR"/>
        </w:rPr>
      </w:pPr>
      <w:r w:rsidRPr="0032190F">
        <w:rPr>
          <w:lang w:val="fr-FR"/>
        </w:rPr>
        <w:t>Découvert en 1994 au lieu-dit Belvedere (Mirabella, Castelletto Ticino), le bloc a été très abimé par les travaux agricoles et par des incisions successives</w:t>
      </w:r>
      <w:r w:rsidRPr="0032190F">
        <w:rPr>
          <w:rFonts w:ascii="Times" w:hAnsi="Times"/>
          <w:lang w:val="fr-FR"/>
        </w:rPr>
        <w:t>.</w:t>
      </w:r>
      <w:r w:rsidRPr="0032190F">
        <w:rPr>
          <w:lang w:val="fr-FR"/>
        </w:rPr>
        <w:t xml:space="preserve"> Cependant,il a été possible d’y identifier l’inscription </w:t>
      </w:r>
      <w:r w:rsidRPr="0032190F">
        <w:rPr>
          <w:i/>
          <w:lang w:val="fr-FR"/>
        </w:rPr>
        <w:t>Chothio</w:t>
      </w:r>
      <w:r w:rsidRPr="0032190F">
        <w:rPr>
          <w:lang w:val="fr-FR"/>
        </w:rPr>
        <w:t xml:space="preserve"> suivis d’une lettre peu lisible, qui pourrait être un « </w:t>
      </w:r>
      <w:r w:rsidRPr="0032190F">
        <w:rPr>
          <w:i/>
          <w:lang w:val="fr-FR"/>
        </w:rPr>
        <w:t>s</w:t>
      </w:r>
      <w:r w:rsidRPr="0032190F">
        <w:rPr>
          <w:lang w:val="fr-FR"/>
        </w:rPr>
        <w:t> » ou un « </w:t>
      </w:r>
      <w:r w:rsidRPr="0032190F">
        <w:rPr>
          <w:i/>
          <w:lang w:val="fr-FR"/>
        </w:rPr>
        <w:t>i </w:t>
      </w:r>
      <w:r w:rsidRPr="0032190F">
        <w:rPr>
          <w:lang w:val="fr-FR"/>
        </w:rPr>
        <w:t xml:space="preserve">». Le texte pourrait donc se lire </w:t>
      </w:r>
      <w:r w:rsidRPr="0032190F">
        <w:rPr>
          <w:i/>
          <w:lang w:val="fr-FR"/>
        </w:rPr>
        <w:t>Chothioi</w:t>
      </w:r>
      <w:r w:rsidRPr="0032190F">
        <w:rPr>
          <w:lang w:val="fr-FR"/>
        </w:rPr>
        <w:t>(</w:t>
      </w:r>
      <w:r w:rsidRPr="0032190F">
        <w:rPr>
          <w:i/>
          <w:lang w:val="fr-FR"/>
        </w:rPr>
        <w:t>so</w:t>
      </w:r>
      <w:r w:rsidRPr="0032190F">
        <w:rPr>
          <w:lang w:val="fr-FR"/>
        </w:rPr>
        <w:t xml:space="preserve">) avec une lacune pour les deux dernières lettres, ou </w:t>
      </w:r>
      <w:r w:rsidRPr="0032190F">
        <w:rPr>
          <w:i/>
          <w:lang w:val="fr-FR"/>
        </w:rPr>
        <w:t>Chotios</w:t>
      </w:r>
      <w:r w:rsidRPr="0032190F">
        <w:rPr>
          <w:lang w:val="fr-FR"/>
        </w:rPr>
        <w:t xml:space="preserve">. Il s’agirait d’un nominatif ou d’un génitif du nom </w:t>
      </w:r>
      <w:r w:rsidRPr="0032190F">
        <w:rPr>
          <w:i/>
          <w:lang w:val="fr-FR"/>
        </w:rPr>
        <w:t>Cotios</w:t>
      </w:r>
      <w:r w:rsidRPr="0032190F">
        <w:rPr>
          <w:lang w:val="fr-FR"/>
        </w:rPr>
        <w:t xml:space="preserve">, patronyme fondé sur le radical </w:t>
      </w:r>
      <w:r w:rsidRPr="0032190F">
        <w:rPr>
          <w:i/>
          <w:lang w:val="fr-FR"/>
        </w:rPr>
        <w:t>cotto</w:t>
      </w:r>
      <w:r w:rsidRPr="0032190F">
        <w:rPr>
          <w:lang w:val="fr-FR"/>
        </w:rPr>
        <w:t>- signifiant «  l’ancien, vénérable ». L’inscription, bien que de lecture encore problématique, semblerait indiquer l’existence d’un rôle politique particulier associé aux Anciens (BIB 2310)</w:t>
      </w:r>
    </w:p>
    <w:p w14:paraId="2C446922" w14:textId="77777777" w:rsidR="009F73E5" w:rsidRDefault="009F73E5" w:rsidP="000328AD">
      <w:pPr>
        <w:jc w:val="both"/>
        <w:rPr>
          <w:lang w:val="fr-FR"/>
        </w:rPr>
      </w:pPr>
    </w:p>
    <w:p w14:paraId="578216E4" w14:textId="77777777" w:rsidR="006702EA" w:rsidRDefault="006702EA" w:rsidP="00426FF9">
      <w:pPr>
        <w:pStyle w:val="Heading1"/>
      </w:pPr>
      <w:bookmarkStart w:id="4895" w:name="Sit_Centallo"/>
      <w:r>
        <w:t>CENTALLO</w:t>
      </w:r>
    </w:p>
    <w:bookmarkEnd w:id="4895"/>
    <w:p w14:paraId="34B504FE" w14:textId="77777777" w:rsidR="006702EA" w:rsidRDefault="006702EA" w:rsidP="000328AD">
      <w:pPr>
        <w:jc w:val="both"/>
        <w:rPr>
          <w:lang w:val="fr-FR"/>
        </w:rPr>
      </w:pPr>
    </w:p>
    <w:p w14:paraId="1F8D47C9" w14:textId="0D93DB9F" w:rsidR="006702EA" w:rsidRDefault="006702EA" w:rsidP="000328AD">
      <w:pPr>
        <w:jc w:val="both"/>
        <w:rPr>
          <w:lang w:val="fr-FR"/>
        </w:rPr>
      </w:pPr>
      <w:r>
        <w:rPr>
          <w:lang w:val="fr-FR"/>
        </w:rPr>
        <w:t xml:space="preserve">Stèle. </w:t>
      </w:r>
      <w:r w:rsidRPr="006702EA">
        <w:rPr>
          <w:lang w:val="fr-FR"/>
        </w:rPr>
        <w:t>De Cental</w:t>
      </w:r>
      <w:r>
        <w:rPr>
          <w:lang w:val="fr-FR"/>
        </w:rPr>
        <w:t>l</w:t>
      </w:r>
      <w:r w:rsidRPr="006702EA">
        <w:rPr>
          <w:lang w:val="fr-FR"/>
        </w:rPr>
        <w:t>o (</w:t>
      </w:r>
      <w:r>
        <w:rPr>
          <w:lang w:val="fr-FR"/>
        </w:rPr>
        <w:t>Cuneo</w:t>
      </w:r>
      <w:r w:rsidRPr="006702EA">
        <w:rPr>
          <w:lang w:val="fr-FR"/>
        </w:rPr>
        <w:t xml:space="preserve">), dans le territoire des </w:t>
      </w:r>
      <w:r w:rsidRPr="006702EA">
        <w:rPr>
          <w:i/>
          <w:lang w:val="fr-FR"/>
        </w:rPr>
        <w:t>Ligures Bagienni</w:t>
      </w:r>
      <w:r w:rsidRPr="006702EA">
        <w:rPr>
          <w:lang w:val="fr-FR"/>
        </w:rPr>
        <w:t>, provient une stèle utilisée comme protection d'une tombe carolingienne (X' s. ap. J.-C.). Cette stèle en calcaire schisteux, remaniée au haut Moyen Âge par bouchardage à l'aide d'un poinçon en fer, présentait à l'origine un bouclier circulaire de type ibérique à cercles concentriques et grand umbo circulaire auquel était associée une figure humaine dansante parée d'une épée. Cette stèle est datée entre le VI' et le V' s. av. J.-C. par la typologie du bouclier. L'ensemble décoratif permet de la comparer aux incisions et peintures rupestres de la vallée de Suse, ainsi que de la Maurienne. La stèle de Cental</w:t>
      </w:r>
      <w:r>
        <w:rPr>
          <w:lang w:val="fr-FR"/>
        </w:rPr>
        <w:t>l</w:t>
      </w:r>
      <w:r w:rsidRPr="006702EA">
        <w:rPr>
          <w:lang w:val="fr-FR"/>
        </w:rPr>
        <w:t>o constitue donc un exemple très important, d'une part, du réemploi que ces éléments ont subi depuis le haut Moyen Âge en tant que monuments " non chrétiens'; d'autre p</w:t>
      </w:r>
      <w:r>
        <w:rPr>
          <w:lang w:val="fr-FR"/>
        </w:rPr>
        <w:t>art, elle permet de rapprocher l'</w:t>
      </w:r>
      <w:r w:rsidRPr="006702EA">
        <w:rPr>
          <w:lang w:val="fr-FR"/>
        </w:rPr>
        <w:t xml:space="preserve">exemplaire de </w:t>
      </w:r>
      <w:hyperlink r:id="rId12062" w:anchor="Sit_Briccola_stele" w:history="1">
        <w:r w:rsidRPr="006702EA">
          <w:rPr>
            <w:rStyle w:val="Hyperlink"/>
            <w:lang w:val="fr-FR"/>
          </w:rPr>
          <w:t>la Briccola</w:t>
        </w:r>
      </w:hyperlink>
      <w:r w:rsidRPr="006702EA">
        <w:rPr>
          <w:lang w:val="fr-FR"/>
        </w:rPr>
        <w:t xml:space="preserve"> aux stèles plus</w:t>
      </w:r>
      <w:r>
        <w:rPr>
          <w:lang w:val="fr-FR"/>
        </w:rPr>
        <w:t xml:space="preserve"> occidentales à travers le Midi (BIB 2058)</w:t>
      </w:r>
    </w:p>
    <w:p w14:paraId="0A07B6C0" w14:textId="77777777" w:rsidR="006702EA" w:rsidRDefault="006702EA" w:rsidP="000328AD">
      <w:pPr>
        <w:jc w:val="both"/>
        <w:rPr>
          <w:lang w:val="fr-FR"/>
        </w:rPr>
      </w:pPr>
    </w:p>
    <w:p w14:paraId="64FA9739" w14:textId="77777777" w:rsidR="009F73E5" w:rsidRDefault="009F73E5" w:rsidP="00426FF9">
      <w:pPr>
        <w:pStyle w:val="Heading1"/>
      </w:pPr>
      <w:bookmarkStart w:id="4896" w:name="Sit_Scalina"/>
      <w:r>
        <w:t>SCALINA</w:t>
      </w:r>
    </w:p>
    <w:bookmarkEnd w:id="4896"/>
    <w:p w14:paraId="7C885DBD" w14:textId="77777777" w:rsidR="009F73E5" w:rsidRDefault="009F73E5" w:rsidP="000328AD">
      <w:pPr>
        <w:jc w:val="both"/>
        <w:rPr>
          <w:lang w:val="fr-FR"/>
        </w:rPr>
      </w:pPr>
    </w:p>
    <w:p w14:paraId="16811B6A" w14:textId="77777777" w:rsidR="009F73E5" w:rsidRDefault="009F73E5" w:rsidP="000328AD">
      <w:pPr>
        <w:jc w:val="both"/>
        <w:rPr>
          <w:lang w:val="fr-FR"/>
        </w:rPr>
      </w:pPr>
      <w:r>
        <w:rPr>
          <w:lang w:val="fr-FR"/>
        </w:rPr>
        <w:t>Grotte Scalina, à 1 km   de Mursana. Tombe rupestre étrusque d'époque hellénistique. Comprend 1 salle de banquet, 2 hypogées (une pour les femmes, une pour les hommes). Le plan de la tombe suit le plan canonique de la cosmologie étrusque (BIB expo ENS 2019, Réinventer les Celtes) Datée de la fin du Fer 2 (BIB expo ENS 2019, Réinventer les Celtes)</w:t>
      </w:r>
    </w:p>
    <w:p w14:paraId="72057FCE" w14:textId="77777777" w:rsidR="009F73E5" w:rsidRDefault="009F73E5" w:rsidP="000328AD">
      <w:pPr>
        <w:jc w:val="both"/>
        <w:rPr>
          <w:lang w:val="fr-FR"/>
        </w:rPr>
      </w:pPr>
    </w:p>
    <w:p w14:paraId="5804FAEB" w14:textId="77777777" w:rsidR="009F73E5" w:rsidRPr="0032190F" w:rsidRDefault="009F73E5" w:rsidP="00426FF9">
      <w:pPr>
        <w:pStyle w:val="Heading1"/>
      </w:pPr>
      <w:bookmarkStart w:id="4897" w:name="Sit_Mursana"/>
      <w:r>
        <w:t>MURSANA</w:t>
      </w:r>
    </w:p>
    <w:bookmarkEnd w:id="4897"/>
    <w:p w14:paraId="521AF797" w14:textId="77777777" w:rsidR="003A4AC7" w:rsidRDefault="003A4AC7" w:rsidP="000328AD">
      <w:pPr>
        <w:jc w:val="both"/>
        <w:rPr>
          <w:lang w:val="fr-FR"/>
        </w:rPr>
      </w:pPr>
    </w:p>
    <w:p w14:paraId="6F993D1C" w14:textId="48E03D47" w:rsidR="009F73E5" w:rsidRDefault="009F73E5" w:rsidP="000328AD">
      <w:pPr>
        <w:jc w:val="both"/>
        <w:rPr>
          <w:lang w:val="fr-FR"/>
        </w:rPr>
      </w:pPr>
      <w:r>
        <w:rPr>
          <w:lang w:val="fr-FR"/>
        </w:rPr>
        <w:t xml:space="preserve">Proche de </w:t>
      </w:r>
      <w:hyperlink r:id="rId12063" w:anchor="Sit_Scalina" w:history="1">
        <w:r w:rsidRPr="009F73E5">
          <w:rPr>
            <w:rStyle w:val="Hyperlink"/>
            <w:lang w:val="fr-FR"/>
          </w:rPr>
          <w:t>Scalina</w:t>
        </w:r>
      </w:hyperlink>
      <w:r>
        <w:rPr>
          <w:lang w:val="fr-FR"/>
        </w:rPr>
        <w:t>, fondée en 320 aec sur un plateau en surplomb du Leia (BIB expo ENS 2019, Réinventer les Celtes) datée de la fin du Fer 2 et Fer 3 (BIB expo ENS 2019, Réinventer les Celtes)</w:t>
      </w:r>
    </w:p>
    <w:p w14:paraId="64CA5288" w14:textId="77777777" w:rsidR="009F73E5" w:rsidRPr="0032190F" w:rsidRDefault="009F73E5" w:rsidP="000328AD">
      <w:pPr>
        <w:jc w:val="both"/>
        <w:rPr>
          <w:lang w:val="fr-FR"/>
        </w:rPr>
      </w:pPr>
    </w:p>
    <w:p w14:paraId="40CD12E2" w14:textId="77777777" w:rsidR="00E02789" w:rsidRPr="0032190F" w:rsidRDefault="00E02789" w:rsidP="00426FF9">
      <w:pPr>
        <w:pStyle w:val="Heading1"/>
      </w:pPr>
      <w:bookmarkStart w:id="4898" w:name="Sit_Gamsen"/>
      <w:r w:rsidRPr="0032190F">
        <w:t>GAMSEN</w:t>
      </w:r>
    </w:p>
    <w:bookmarkEnd w:id="4898"/>
    <w:p w14:paraId="165A3C06" w14:textId="77777777" w:rsidR="009F239D" w:rsidRPr="0032190F" w:rsidRDefault="009F239D" w:rsidP="000328AD">
      <w:pPr>
        <w:jc w:val="both"/>
        <w:rPr>
          <w:lang w:val="fr-FR"/>
        </w:rPr>
      </w:pPr>
    </w:p>
    <w:p w14:paraId="1EBD7671" w14:textId="77777777" w:rsidR="00E02789" w:rsidRPr="0032190F" w:rsidRDefault="009F239D" w:rsidP="000328AD">
      <w:pPr>
        <w:jc w:val="both"/>
        <w:rPr>
          <w:lang w:val="fr-FR"/>
        </w:rPr>
      </w:pPr>
      <w:r w:rsidRPr="0032190F">
        <w:rPr>
          <w:lang w:val="fr-FR"/>
        </w:rPr>
        <w:t>Gamsen (Brigue-Glis</w:t>
      </w:r>
      <w:r w:rsidR="00E02789" w:rsidRPr="0032190F">
        <w:rPr>
          <w:lang w:val="fr-FR"/>
        </w:rPr>
        <w:t>, Valais). Habitat alpin contemporain de Castelletto Ticino à la fin du 7e et au cours du 6e aec  (BIB 2310)</w:t>
      </w:r>
      <w:r w:rsidRPr="0032190F">
        <w:rPr>
          <w:lang w:val="fr-FR"/>
        </w:rPr>
        <w:t xml:space="preserve"> proche des sources du Rhône (BIB 2288)</w:t>
      </w:r>
    </w:p>
    <w:p w14:paraId="657592BB" w14:textId="77777777" w:rsidR="009F239D" w:rsidRPr="0032190F" w:rsidRDefault="009F239D" w:rsidP="009F239D">
      <w:pPr>
        <w:rPr>
          <w:lang w:val="fr-FR"/>
        </w:rPr>
      </w:pPr>
      <w:r w:rsidRPr="0032190F">
        <w:rPr>
          <w:lang w:val="fr-FR"/>
        </w:rPr>
        <w:t xml:space="preserve">Situé au cœur du massif alpin, l’habitat de Gamsen (commune de Brigue-Glis) est occupé presque sans discontinuité du Tessin A (milieu du </w:t>
      </w:r>
      <w:r w:rsidRPr="0032190F">
        <w:rPr>
          <w:smallCaps/>
          <w:lang w:val="fr-FR"/>
        </w:rPr>
        <w:t>vii</w:t>
      </w:r>
      <w:r w:rsidRPr="0032190F">
        <w:rPr>
          <w:vertAlign w:val="superscript"/>
          <w:lang w:val="fr-FR"/>
        </w:rPr>
        <w:t xml:space="preserve">e </w:t>
      </w:r>
      <w:r w:rsidRPr="0032190F">
        <w:rPr>
          <w:lang w:val="fr-FR"/>
        </w:rPr>
        <w:t xml:space="preserve">siècle av. J.-C.) jusqu’à la fin de l’époque romaine. </w:t>
      </w:r>
    </w:p>
    <w:p w14:paraId="6A8B0D49" w14:textId="77777777" w:rsidR="009F239D" w:rsidRPr="0032190F" w:rsidRDefault="009F239D" w:rsidP="009F239D">
      <w:pPr>
        <w:rPr>
          <w:lang w:val="fr-FR"/>
        </w:rPr>
      </w:pPr>
      <w:r w:rsidRPr="0032190F">
        <w:rPr>
          <w:lang w:val="fr-FR"/>
        </w:rPr>
        <w:t>L’emprise de l’occupation s’étend sur quatre zones, orientés en direction nord/sud le long de la vallée étroite du Rhône, encaissée au cœur du massif alpin:</w:t>
      </w:r>
    </w:p>
    <w:p w14:paraId="7389A54C" w14:textId="77777777" w:rsidR="009F239D" w:rsidRPr="0032190F" w:rsidRDefault="009F239D" w:rsidP="009F239D">
      <w:pPr>
        <w:rPr>
          <w:lang w:val="fr-FR"/>
        </w:rPr>
      </w:pPr>
      <w:r w:rsidRPr="0032190F">
        <w:rPr>
          <w:lang w:val="fr-FR"/>
        </w:rPr>
        <w:tab/>
        <w:t>- Waldmatte-Est et Ouest</w:t>
      </w:r>
    </w:p>
    <w:p w14:paraId="02975783" w14:textId="77777777" w:rsidR="009F239D" w:rsidRPr="0032190F" w:rsidRDefault="009F239D" w:rsidP="009F239D">
      <w:pPr>
        <w:rPr>
          <w:lang w:val="fr-FR"/>
        </w:rPr>
      </w:pPr>
      <w:r w:rsidRPr="0032190F">
        <w:rPr>
          <w:lang w:val="fr-FR"/>
        </w:rPr>
        <w:tab/>
        <w:t>- Breitenweg</w:t>
      </w:r>
    </w:p>
    <w:p w14:paraId="0304FCA8" w14:textId="77777777" w:rsidR="009F239D" w:rsidRPr="0032190F" w:rsidRDefault="009F239D" w:rsidP="009F239D">
      <w:pPr>
        <w:rPr>
          <w:lang w:val="fr-FR"/>
        </w:rPr>
      </w:pPr>
      <w:r w:rsidRPr="0032190F">
        <w:rPr>
          <w:lang w:val="fr-FR"/>
        </w:rPr>
        <w:tab/>
        <w:t xml:space="preserve">- Bildacker </w:t>
      </w:r>
    </w:p>
    <w:p w14:paraId="715D781F" w14:textId="77777777" w:rsidR="009F239D" w:rsidRPr="0032190F" w:rsidRDefault="009F239D" w:rsidP="009F239D">
      <w:pPr>
        <w:rPr>
          <w:lang w:val="fr-FR"/>
        </w:rPr>
      </w:pPr>
      <w:r w:rsidRPr="0032190F">
        <w:rPr>
          <w:lang w:val="fr-FR"/>
        </w:rPr>
        <w:tab/>
        <w:t>- Kridenfluh</w:t>
      </w:r>
    </w:p>
    <w:p w14:paraId="29D62BDA" w14:textId="77777777" w:rsidR="009F239D" w:rsidRPr="0032190F" w:rsidRDefault="009F239D" w:rsidP="000328AD">
      <w:pPr>
        <w:jc w:val="both"/>
        <w:rPr>
          <w:lang w:val="fr-FR"/>
        </w:rPr>
      </w:pPr>
      <w:r w:rsidRPr="0032190F">
        <w:rPr>
          <w:lang w:val="fr-FR"/>
        </w:rPr>
        <w:t>(BIB 2288 p. 214-215)</w:t>
      </w:r>
    </w:p>
    <w:p w14:paraId="185D2071" w14:textId="77777777" w:rsidR="009F239D" w:rsidRPr="0032190F" w:rsidRDefault="009F239D" w:rsidP="000328AD">
      <w:pPr>
        <w:jc w:val="both"/>
        <w:rPr>
          <w:lang w:val="fr-FR"/>
        </w:rPr>
      </w:pPr>
    </w:p>
    <w:p w14:paraId="47B24526" w14:textId="77777777" w:rsidR="009F239D" w:rsidRPr="0032190F" w:rsidRDefault="009F239D" w:rsidP="009F239D">
      <w:pPr>
        <w:pStyle w:val="Heading2"/>
      </w:pPr>
      <w:bookmarkStart w:id="4899" w:name="Sit_Gamsen_Waldmatte_Est"/>
      <w:r w:rsidRPr="0032190F">
        <w:t>Waldmatte-Est</w:t>
      </w:r>
    </w:p>
    <w:bookmarkEnd w:id="4899"/>
    <w:p w14:paraId="1D13A231" w14:textId="77777777" w:rsidR="009F239D" w:rsidRPr="0032190F" w:rsidRDefault="009F239D" w:rsidP="009F239D">
      <w:pPr>
        <w:rPr>
          <w:lang w:val="fr-FR"/>
        </w:rPr>
      </w:pPr>
    </w:p>
    <w:p w14:paraId="1541EE0C" w14:textId="77777777" w:rsidR="00937D87" w:rsidRPr="0032190F" w:rsidRDefault="004F58C3" w:rsidP="000328AD">
      <w:pPr>
        <w:jc w:val="both"/>
        <w:rPr>
          <w:lang w:val="fr-FR"/>
        </w:rPr>
      </w:pPr>
      <w:r w:rsidRPr="0032190F">
        <w:rPr>
          <w:lang w:val="fr-FR"/>
        </w:rPr>
        <w:t>Une séquence sédimentaire enregistre toute l'occupation.</w:t>
      </w:r>
    </w:p>
    <w:p w14:paraId="1D55F756" w14:textId="77777777" w:rsidR="004F58C3" w:rsidRPr="0032190F" w:rsidRDefault="004F58C3" w:rsidP="000328AD">
      <w:pPr>
        <w:jc w:val="both"/>
        <w:rPr>
          <w:lang w:val="fr-FR"/>
        </w:rPr>
      </w:pPr>
    </w:p>
    <w:p w14:paraId="05FE61D5" w14:textId="77777777" w:rsidR="004F58C3" w:rsidRPr="0032190F" w:rsidRDefault="004F58C3" w:rsidP="000328AD">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6"/>
        <w:gridCol w:w="2703"/>
        <w:gridCol w:w="2596"/>
      </w:tblGrid>
      <w:tr w:rsidR="004F58C3" w14:paraId="3BEAEE53" w14:textId="77777777" w:rsidTr="00C35EA7">
        <w:trPr>
          <w:jc w:val="center"/>
        </w:trPr>
        <w:tc>
          <w:tcPr>
            <w:tcW w:w="976" w:type="dxa"/>
          </w:tcPr>
          <w:p w14:paraId="0AFBD5B7" w14:textId="77777777" w:rsidR="004F58C3" w:rsidRDefault="004F58C3" w:rsidP="00C35EA7">
            <w:pPr>
              <w:jc w:val="both"/>
            </w:pPr>
            <w:r>
              <w:t>phases</w:t>
            </w:r>
          </w:p>
        </w:tc>
        <w:tc>
          <w:tcPr>
            <w:tcW w:w="2703" w:type="dxa"/>
          </w:tcPr>
          <w:p w14:paraId="7A427CD5" w14:textId="77777777" w:rsidR="004F58C3" w:rsidRDefault="004F58C3" w:rsidP="00C35EA7">
            <w:pPr>
              <w:jc w:val="both"/>
            </w:pPr>
            <w:r>
              <w:t>datation</w:t>
            </w:r>
          </w:p>
        </w:tc>
        <w:tc>
          <w:tcPr>
            <w:tcW w:w="2596" w:type="dxa"/>
          </w:tcPr>
          <w:p w14:paraId="63BBEFC9" w14:textId="77777777" w:rsidR="004F58C3" w:rsidRDefault="004F58C3" w:rsidP="00C35EA7">
            <w:pPr>
              <w:jc w:val="both"/>
            </w:pPr>
          </w:p>
        </w:tc>
      </w:tr>
      <w:tr w:rsidR="004B4C10" w14:paraId="758D3F0B" w14:textId="77777777" w:rsidTr="00C35EA7">
        <w:trPr>
          <w:jc w:val="center"/>
        </w:trPr>
        <w:tc>
          <w:tcPr>
            <w:tcW w:w="976" w:type="dxa"/>
          </w:tcPr>
          <w:p w14:paraId="3EC5CD1B" w14:textId="77777777" w:rsidR="004B4C10" w:rsidRDefault="004B4C10" w:rsidP="00C35EA7">
            <w:pPr>
              <w:jc w:val="both"/>
            </w:pPr>
            <w:r>
              <w:t>4</w:t>
            </w:r>
          </w:p>
        </w:tc>
        <w:tc>
          <w:tcPr>
            <w:tcW w:w="2703" w:type="dxa"/>
          </w:tcPr>
          <w:p w14:paraId="455A4E50" w14:textId="77777777" w:rsidR="004B4C10" w:rsidRDefault="004B4C10" w:rsidP="00C35EA7">
            <w:pPr>
              <w:jc w:val="both"/>
            </w:pPr>
          </w:p>
        </w:tc>
        <w:tc>
          <w:tcPr>
            <w:tcW w:w="2596" w:type="dxa"/>
          </w:tcPr>
          <w:p w14:paraId="347B342C" w14:textId="77777777" w:rsidR="004B4C10" w:rsidRDefault="004B4C10" w:rsidP="00C35EA7">
            <w:pPr>
              <w:jc w:val="both"/>
            </w:pPr>
          </w:p>
        </w:tc>
      </w:tr>
      <w:tr w:rsidR="004F58C3" w14:paraId="5FAC5891" w14:textId="77777777" w:rsidTr="00C35EA7">
        <w:trPr>
          <w:jc w:val="center"/>
        </w:trPr>
        <w:tc>
          <w:tcPr>
            <w:tcW w:w="976" w:type="dxa"/>
          </w:tcPr>
          <w:p w14:paraId="46B878A4" w14:textId="77777777" w:rsidR="004F58C3" w:rsidRDefault="004B4C10" w:rsidP="00C35EA7">
            <w:pPr>
              <w:jc w:val="both"/>
            </w:pPr>
            <w:r>
              <w:t>3</w:t>
            </w:r>
          </w:p>
        </w:tc>
        <w:tc>
          <w:tcPr>
            <w:tcW w:w="2703" w:type="dxa"/>
          </w:tcPr>
          <w:p w14:paraId="2DF8F7EE" w14:textId="77777777" w:rsidR="004F58C3" w:rsidRDefault="004F58C3" w:rsidP="00C35EA7">
            <w:pPr>
              <w:jc w:val="both"/>
            </w:pPr>
          </w:p>
        </w:tc>
        <w:tc>
          <w:tcPr>
            <w:tcW w:w="2596" w:type="dxa"/>
          </w:tcPr>
          <w:p w14:paraId="434C42D2" w14:textId="77777777" w:rsidR="004F58C3" w:rsidRDefault="004F58C3" w:rsidP="00C35EA7">
            <w:pPr>
              <w:jc w:val="both"/>
            </w:pPr>
          </w:p>
        </w:tc>
      </w:tr>
      <w:tr w:rsidR="004F58C3" w14:paraId="078E43C4" w14:textId="77777777" w:rsidTr="00C35EA7">
        <w:trPr>
          <w:jc w:val="center"/>
        </w:trPr>
        <w:tc>
          <w:tcPr>
            <w:tcW w:w="976" w:type="dxa"/>
          </w:tcPr>
          <w:p w14:paraId="71CE8A30" w14:textId="77777777" w:rsidR="004F58C3" w:rsidRDefault="004F58C3" w:rsidP="00C35EA7">
            <w:pPr>
              <w:jc w:val="both"/>
            </w:pPr>
            <w:r>
              <w:t>2</w:t>
            </w:r>
          </w:p>
        </w:tc>
        <w:tc>
          <w:tcPr>
            <w:tcW w:w="2703" w:type="dxa"/>
          </w:tcPr>
          <w:p w14:paraId="1B9859A3" w14:textId="77777777" w:rsidR="004F58C3" w:rsidRDefault="004F58C3" w:rsidP="00C35EA7">
            <w:pPr>
              <w:jc w:val="both"/>
            </w:pPr>
            <w:r>
              <w:t>Ti B</w:t>
            </w:r>
            <w:r w:rsidR="00033EC2">
              <w:t xml:space="preserve"> </w:t>
            </w:r>
          </w:p>
        </w:tc>
        <w:tc>
          <w:tcPr>
            <w:tcW w:w="2596" w:type="dxa"/>
          </w:tcPr>
          <w:p w14:paraId="3EB381FB" w14:textId="77777777" w:rsidR="004F58C3" w:rsidRDefault="004F58C3" w:rsidP="00C35EA7">
            <w:pPr>
              <w:jc w:val="both"/>
            </w:pPr>
          </w:p>
        </w:tc>
      </w:tr>
      <w:tr w:rsidR="004F58C3" w14:paraId="04BEC287" w14:textId="77777777" w:rsidTr="00C35EA7">
        <w:trPr>
          <w:jc w:val="center"/>
        </w:trPr>
        <w:tc>
          <w:tcPr>
            <w:tcW w:w="976" w:type="dxa"/>
          </w:tcPr>
          <w:p w14:paraId="77CA77EA" w14:textId="77777777" w:rsidR="004F58C3" w:rsidRDefault="004F58C3" w:rsidP="00C35EA7">
            <w:pPr>
              <w:jc w:val="both"/>
            </w:pPr>
            <w:r>
              <w:t>1</w:t>
            </w:r>
          </w:p>
        </w:tc>
        <w:tc>
          <w:tcPr>
            <w:tcW w:w="2703" w:type="dxa"/>
          </w:tcPr>
          <w:p w14:paraId="2D673150" w14:textId="77777777" w:rsidR="004F58C3" w:rsidRDefault="004F58C3" w:rsidP="00C35EA7">
            <w:pPr>
              <w:jc w:val="both"/>
            </w:pPr>
            <w:r>
              <w:t>Ti A (phases BW-2 et 3)</w:t>
            </w:r>
          </w:p>
        </w:tc>
        <w:tc>
          <w:tcPr>
            <w:tcW w:w="2596" w:type="dxa"/>
          </w:tcPr>
          <w:p w14:paraId="6ADB93B7" w14:textId="77777777" w:rsidR="004F58C3" w:rsidRDefault="004F58C3" w:rsidP="00C35EA7">
            <w:pPr>
              <w:jc w:val="both"/>
            </w:pPr>
            <w:r>
              <w:t>importations Golasecca</w:t>
            </w:r>
          </w:p>
        </w:tc>
      </w:tr>
    </w:tbl>
    <w:p w14:paraId="25397003" w14:textId="77777777" w:rsidR="004F58C3" w:rsidRDefault="004F58C3" w:rsidP="000328AD">
      <w:pPr>
        <w:jc w:val="both"/>
      </w:pPr>
      <w:r>
        <w:t>(BIB 2288 p. 215)</w:t>
      </w:r>
    </w:p>
    <w:p w14:paraId="278AFB0F" w14:textId="77777777" w:rsidR="004F58C3" w:rsidRDefault="004F58C3" w:rsidP="000328AD">
      <w:pPr>
        <w:jc w:val="both"/>
      </w:pPr>
    </w:p>
    <w:p w14:paraId="19CE2B5E" w14:textId="77777777" w:rsidR="00407ECB" w:rsidRPr="0032190F" w:rsidRDefault="004B4C10" w:rsidP="000328AD">
      <w:pPr>
        <w:jc w:val="both"/>
        <w:rPr>
          <w:lang w:val="fr-FR"/>
        </w:rPr>
      </w:pPr>
      <w:r w:rsidRPr="0032190F">
        <w:rPr>
          <w:lang w:val="fr-FR"/>
        </w:rPr>
        <w:t>L'artisanat est ici représenté par les scories de bronze et de fer pour toutes les phases. Les outils témoignent aussi d’un artisanat diversifié (métallurgie, tissage et menuiserie). 714 éléments métalliques (éléments complets et fragments), 88 fibules</w:t>
      </w:r>
      <w:r w:rsidR="00407ECB" w:rsidRPr="0032190F">
        <w:rPr>
          <w:lang w:val="fr-FR"/>
        </w:rPr>
        <w:t xml:space="preserve"> (BIB 2288 p. 215)</w:t>
      </w:r>
    </w:p>
    <w:p w14:paraId="1562827A" w14:textId="77777777" w:rsidR="004F58C3" w:rsidRPr="0032190F" w:rsidRDefault="004F58C3" w:rsidP="000328AD">
      <w:pPr>
        <w:jc w:val="both"/>
        <w:rPr>
          <w:lang w:val="fr-FR"/>
        </w:rPr>
      </w:pPr>
    </w:p>
    <w:p w14:paraId="7F34472D" w14:textId="77777777" w:rsidR="00033EC2" w:rsidRPr="0032190F" w:rsidRDefault="00033EC2" w:rsidP="00426FF9">
      <w:pPr>
        <w:pStyle w:val="Heading1"/>
      </w:pPr>
      <w:bookmarkStart w:id="4900" w:name="Sit_Mochov"/>
      <w:r w:rsidRPr="0032190F">
        <w:t>MOSHOV</w:t>
      </w:r>
    </w:p>
    <w:bookmarkEnd w:id="4900"/>
    <w:p w14:paraId="139B86C8" w14:textId="77777777" w:rsidR="00033EC2" w:rsidRPr="0032190F" w:rsidRDefault="00033EC2" w:rsidP="000328AD">
      <w:pPr>
        <w:jc w:val="both"/>
        <w:rPr>
          <w:lang w:val="fr-FR"/>
        </w:rPr>
      </w:pPr>
    </w:p>
    <w:p w14:paraId="508E5CD4" w14:textId="77777777" w:rsidR="00033EC2" w:rsidRPr="0032190F" w:rsidRDefault="00033EC2" w:rsidP="000328AD">
      <w:pPr>
        <w:jc w:val="both"/>
        <w:rPr>
          <w:lang w:val="fr-FR"/>
        </w:rPr>
      </w:pPr>
      <w:r w:rsidRPr="0032190F">
        <w:rPr>
          <w:lang w:val="fr-FR"/>
        </w:rPr>
        <w:t xml:space="preserve">Le site de Moschov a livré une fibule </w:t>
      </w:r>
      <w:r w:rsidRPr="0032190F">
        <w:rPr>
          <w:i/>
          <w:lang w:val="fr-FR"/>
        </w:rPr>
        <w:t>a drago</w:t>
      </w:r>
      <w:r w:rsidRPr="0032190F">
        <w:rPr>
          <w:lang w:val="fr-FR"/>
        </w:rPr>
        <w:t xml:space="preserve"> (BIB 2288 p. 206)</w:t>
      </w:r>
    </w:p>
    <w:p w14:paraId="008C175F" w14:textId="77777777" w:rsidR="00033EC2" w:rsidRPr="0032190F" w:rsidRDefault="00033EC2" w:rsidP="00426FF9">
      <w:pPr>
        <w:pStyle w:val="Heading1"/>
      </w:pPr>
      <w:r w:rsidRPr="0032190F">
        <w:br/>
        <w:t>HARTHAUSEN</w:t>
      </w:r>
    </w:p>
    <w:p w14:paraId="19694FA3" w14:textId="77777777" w:rsidR="00033EC2" w:rsidRPr="0032190F" w:rsidRDefault="00033EC2" w:rsidP="000328AD">
      <w:pPr>
        <w:jc w:val="both"/>
        <w:rPr>
          <w:lang w:val="fr-FR"/>
        </w:rPr>
      </w:pPr>
    </w:p>
    <w:p w14:paraId="7820D590" w14:textId="77777777" w:rsidR="00033EC2" w:rsidRPr="0032190F" w:rsidRDefault="00033EC2" w:rsidP="000328AD">
      <w:pPr>
        <w:jc w:val="both"/>
        <w:rPr>
          <w:lang w:val="fr-FR"/>
        </w:rPr>
      </w:pPr>
      <w:r w:rsidRPr="0032190F">
        <w:rPr>
          <w:lang w:val="fr-FR"/>
        </w:rPr>
        <w:t xml:space="preserve">Harausen (Baden-Wurtenberg, Allemagne) sépulture implantée près du Danube, a livré des fibules </w:t>
      </w:r>
      <w:r w:rsidRPr="0032190F">
        <w:rPr>
          <w:i/>
          <w:lang w:val="fr-FR"/>
        </w:rPr>
        <w:t>a drago</w:t>
      </w:r>
      <w:r w:rsidRPr="0032190F">
        <w:rPr>
          <w:lang w:val="fr-FR"/>
        </w:rPr>
        <w:t xml:space="preserve"> (BIB 2288 p. 211)</w:t>
      </w:r>
      <w:r w:rsidR="003632F5" w:rsidRPr="0032190F">
        <w:rPr>
          <w:lang w:val="fr-FR"/>
        </w:rPr>
        <w:t xml:space="preserve"> dont une du type à antennes et petits disques latéraux du G IIA/G IIA-B. Elle est associée à une fibule à timbale (P1), deux fibules </w:t>
      </w:r>
      <w:r w:rsidR="003632F5" w:rsidRPr="0032190F">
        <w:rPr>
          <w:i/>
          <w:lang w:val="fr-FR"/>
        </w:rPr>
        <w:t>a navicella</w:t>
      </w:r>
      <w:r w:rsidR="003632F5" w:rsidRPr="0032190F">
        <w:rPr>
          <w:lang w:val="fr-FR"/>
        </w:rPr>
        <w:t xml:space="preserve"> à pied mouluré (K1b), une boucle d’oreille, quatre bracelets filiformes fermés, une pendeloque, quatre perles en lignite et un fragment de céramique. Par sa cohérence chronologique, l’ensemble métallique date la sépulture du Ha D1 avancé. Il s’agit d’une panoplie typiquement féminine bien documentée dans le sud-ouest de </w:t>
      </w:r>
      <w:r w:rsidR="003632F5" w:rsidRPr="0032190F">
        <w:rPr>
          <w:lang w:val="fr-FR"/>
        </w:rPr>
        <w:lastRenderedPageBreak/>
        <w:t xml:space="preserve">l’Allemagne à cette époque. La fibule </w:t>
      </w:r>
      <w:r w:rsidR="003632F5" w:rsidRPr="0032190F">
        <w:rPr>
          <w:i/>
          <w:lang w:val="fr-FR"/>
        </w:rPr>
        <w:t>a drago</w:t>
      </w:r>
      <w:r w:rsidR="003632F5" w:rsidRPr="0032190F">
        <w:rPr>
          <w:lang w:val="fr-FR"/>
        </w:rPr>
        <w:t xml:space="preserve"> y figure comme un élément exotique. Son intégration dans une tombe à parure féminine lui confère une valeur culturelle et/ou symbolique différente de celle qu’on lui attribue normalement dans le monde producteur (BIB 2288 p. 210)</w:t>
      </w:r>
    </w:p>
    <w:p w14:paraId="1EADE73E" w14:textId="77777777" w:rsidR="00033EC2" w:rsidRPr="0032190F" w:rsidRDefault="00033EC2" w:rsidP="000328AD">
      <w:pPr>
        <w:jc w:val="both"/>
        <w:rPr>
          <w:lang w:val="fr-FR"/>
        </w:rPr>
      </w:pPr>
    </w:p>
    <w:p w14:paraId="108D0361" w14:textId="77777777" w:rsidR="00407ECB" w:rsidRPr="0032190F" w:rsidRDefault="00407ECB" w:rsidP="00426FF9">
      <w:pPr>
        <w:pStyle w:val="Heading1"/>
      </w:pPr>
      <w:bookmarkStart w:id="4901" w:name="Sit_Heiligkreuztal_Altheim"/>
      <w:r w:rsidRPr="0032190F">
        <w:t>HEILIGKREUZTAL-ALTHEIM</w:t>
      </w:r>
    </w:p>
    <w:bookmarkEnd w:id="4901"/>
    <w:p w14:paraId="0CC74927" w14:textId="77777777" w:rsidR="00407ECB" w:rsidRPr="0032190F" w:rsidRDefault="00407ECB" w:rsidP="000328AD">
      <w:pPr>
        <w:jc w:val="both"/>
        <w:rPr>
          <w:sz w:val="23"/>
          <w:szCs w:val="23"/>
          <w:lang w:val="fr-FR"/>
        </w:rPr>
      </w:pPr>
    </w:p>
    <w:p w14:paraId="544E1763" w14:textId="1DD41769" w:rsidR="00407ECB" w:rsidRPr="0032190F" w:rsidRDefault="00407ECB" w:rsidP="000328AD">
      <w:pPr>
        <w:jc w:val="both"/>
        <w:rPr>
          <w:lang w:val="fr-FR"/>
        </w:rPr>
      </w:pPr>
      <w:r w:rsidRPr="0032190F">
        <w:rPr>
          <w:sz w:val="23"/>
          <w:szCs w:val="23"/>
          <w:lang w:val="fr-FR"/>
        </w:rPr>
        <w:t xml:space="preserve">Heiligkreuztal-Altheim </w:t>
      </w:r>
      <w:r w:rsidRPr="0032190F">
        <w:rPr>
          <w:lang w:val="fr-FR"/>
        </w:rPr>
        <w:t xml:space="preserve">(Hundersingen) appartient au groupe du </w:t>
      </w:r>
      <w:hyperlink r:id="rId12064" w:anchor="Sit_Hohmichele" w:history="1">
        <w:r w:rsidR="000B7A0B" w:rsidRPr="0032190F">
          <w:rPr>
            <w:rStyle w:val="Hyperlink"/>
            <w:lang w:val="fr-FR" w:eastAsia="en-GB"/>
          </w:rPr>
          <w:t>Hohmichele</w:t>
        </w:r>
      </w:hyperlink>
      <w:r w:rsidRPr="0032190F">
        <w:rPr>
          <w:lang w:val="fr-FR"/>
        </w:rPr>
        <w:t xml:space="preserve">. Il s’agit d’un ensemble de 36 tumulus répartis en quatre groupes et situés à deux kilomètres à l’ouest de la </w:t>
      </w:r>
      <w:hyperlink r:id="rId12065" w:anchor="Sit_Heuneburg" w:history="1">
        <w:r w:rsidRPr="0032190F">
          <w:rPr>
            <w:rStyle w:val="Hyperlink"/>
            <w:lang w:val="fr-FR"/>
          </w:rPr>
          <w:t>Heuneburg</w:t>
        </w:r>
      </w:hyperlink>
      <w:r w:rsidRPr="0032190F">
        <w:rPr>
          <w:lang w:val="fr-FR"/>
        </w:rPr>
        <w:t xml:space="preserve"> (BIB 2288 p. 222)</w:t>
      </w:r>
    </w:p>
    <w:p w14:paraId="52E40FF9" w14:textId="77777777" w:rsidR="00407ECB" w:rsidRPr="0032190F" w:rsidRDefault="00407ECB" w:rsidP="000328AD">
      <w:pPr>
        <w:jc w:val="both"/>
        <w:rPr>
          <w:lang w:val="fr-FR"/>
        </w:rPr>
      </w:pPr>
    </w:p>
    <w:p w14:paraId="1245A996" w14:textId="77777777" w:rsidR="00407ECB" w:rsidRPr="0032190F" w:rsidRDefault="00407ECB" w:rsidP="00407ECB">
      <w:pPr>
        <w:pStyle w:val="Heading2"/>
      </w:pPr>
      <w:r w:rsidRPr="0032190F">
        <w:t>Tumulus D</w:t>
      </w:r>
    </w:p>
    <w:p w14:paraId="1587A913" w14:textId="77777777" w:rsidR="00407ECB" w:rsidRPr="0032190F" w:rsidRDefault="00407ECB" w:rsidP="000328AD">
      <w:pPr>
        <w:jc w:val="both"/>
        <w:rPr>
          <w:lang w:val="fr-FR"/>
        </w:rPr>
      </w:pPr>
    </w:p>
    <w:p w14:paraId="106DFF9E" w14:textId="77777777" w:rsidR="00407ECB" w:rsidRPr="0032190F" w:rsidRDefault="00407ECB" w:rsidP="000328AD">
      <w:pPr>
        <w:jc w:val="both"/>
        <w:rPr>
          <w:lang w:val="fr-FR"/>
        </w:rPr>
      </w:pPr>
      <w:r w:rsidRPr="0032190F">
        <w:rPr>
          <w:lang w:val="fr-FR"/>
        </w:rPr>
        <w:t xml:space="preserve">Les deux fibules </w:t>
      </w:r>
      <w:r w:rsidRPr="0032190F">
        <w:rPr>
          <w:i/>
          <w:lang w:val="fr-FR"/>
        </w:rPr>
        <w:t>a drago</w:t>
      </w:r>
      <w:r w:rsidRPr="0032190F">
        <w:rPr>
          <w:lang w:val="fr-FR"/>
        </w:rPr>
        <w:t xml:space="preserve">. </w:t>
      </w:r>
    </w:p>
    <w:p w14:paraId="66F40F56" w14:textId="77777777" w:rsidR="00407ECB" w:rsidRPr="0032190F" w:rsidRDefault="00407ECB" w:rsidP="000328AD">
      <w:pPr>
        <w:jc w:val="both"/>
        <w:rPr>
          <w:lang w:val="fr-FR"/>
        </w:rPr>
      </w:pPr>
    </w:p>
    <w:p w14:paraId="3BFD4643" w14:textId="77777777" w:rsidR="00407ECB" w:rsidRPr="0032190F" w:rsidRDefault="00407ECB" w:rsidP="00407ECB">
      <w:pPr>
        <w:pStyle w:val="Heading2"/>
      </w:pPr>
      <w:r w:rsidRPr="0032190F">
        <w:t>tumulus X/1889 d’Echterdingen</w:t>
      </w:r>
    </w:p>
    <w:p w14:paraId="7E7D4104" w14:textId="77777777" w:rsidR="00407ECB" w:rsidRPr="0032190F" w:rsidRDefault="00407ECB" w:rsidP="000328AD">
      <w:pPr>
        <w:jc w:val="both"/>
        <w:rPr>
          <w:lang w:val="fr-FR"/>
        </w:rPr>
      </w:pPr>
    </w:p>
    <w:p w14:paraId="26343E00" w14:textId="77777777" w:rsidR="00407ECB" w:rsidRPr="0032190F" w:rsidRDefault="00407ECB" w:rsidP="000328AD">
      <w:pPr>
        <w:jc w:val="both"/>
        <w:rPr>
          <w:lang w:val="fr-FR"/>
        </w:rPr>
      </w:pPr>
      <w:r w:rsidRPr="0032190F">
        <w:rPr>
          <w:lang w:val="fr-FR"/>
        </w:rPr>
        <w:t xml:space="preserve">Une fibule </w:t>
      </w:r>
      <w:r w:rsidRPr="0032190F">
        <w:rPr>
          <w:i/>
          <w:lang w:val="fr-FR"/>
        </w:rPr>
        <w:t xml:space="preserve">a drago </w:t>
      </w:r>
      <w:r w:rsidRPr="0032190F">
        <w:rPr>
          <w:lang w:val="fr-FR"/>
        </w:rPr>
        <w:t>provenant du mobilier funéraire d’une des tombes adventices</w:t>
      </w:r>
      <w:r w:rsidR="003632F5" w:rsidRPr="0032190F">
        <w:rPr>
          <w:lang w:val="fr-FR"/>
        </w:rPr>
        <w:t xml:space="preserve"> (BIB 2288 p. 222)</w:t>
      </w:r>
    </w:p>
    <w:p w14:paraId="3D3B501B" w14:textId="77777777" w:rsidR="00407ECB" w:rsidRPr="0032190F" w:rsidRDefault="00407ECB" w:rsidP="000328AD">
      <w:pPr>
        <w:jc w:val="both"/>
        <w:rPr>
          <w:lang w:val="fr-FR"/>
        </w:rPr>
      </w:pPr>
    </w:p>
    <w:p w14:paraId="277CE7F0" w14:textId="52BD779F" w:rsidR="00407ECB" w:rsidRPr="0032190F" w:rsidRDefault="00407ECB" w:rsidP="000328AD">
      <w:pPr>
        <w:jc w:val="both"/>
        <w:rPr>
          <w:lang w:val="fr-FR"/>
        </w:rPr>
      </w:pPr>
      <w:r w:rsidRPr="0032190F">
        <w:rPr>
          <w:lang w:val="fr-FR"/>
        </w:rPr>
        <w:t xml:space="preserve">Malheureusement, les contextes de provenance demeurent peu sûrs. Ces trois exemplaires de fibules </w:t>
      </w:r>
      <w:r w:rsidRPr="0032190F">
        <w:rPr>
          <w:i/>
          <w:lang w:val="fr-FR"/>
        </w:rPr>
        <w:t>a drago</w:t>
      </w:r>
      <w:r w:rsidRPr="0032190F">
        <w:rPr>
          <w:lang w:val="fr-FR"/>
        </w:rPr>
        <w:t xml:space="preserve"> peuvent être considérés comme contemporains, ou alors quelque peu postérieurs aux deux pieds de fibule </w:t>
      </w:r>
      <w:r w:rsidRPr="0032190F">
        <w:rPr>
          <w:i/>
          <w:lang w:val="fr-FR"/>
        </w:rPr>
        <w:t>a navicella</w:t>
      </w:r>
      <w:r w:rsidRPr="0032190F">
        <w:rPr>
          <w:lang w:val="fr-FR"/>
        </w:rPr>
        <w:t xml:space="preserve"> issus de l’agglomération ouverte de La </w:t>
      </w:r>
      <w:hyperlink r:id="rId12066" w:anchor="Sit_Heuneburg" w:history="1">
        <w:r w:rsidR="007326D7" w:rsidRPr="0032190F">
          <w:rPr>
            <w:rStyle w:val="Hyperlink"/>
            <w:lang w:val="fr-FR"/>
          </w:rPr>
          <w:t>Heuneburg</w:t>
        </w:r>
      </w:hyperlink>
      <w:r w:rsidR="007326D7" w:rsidRPr="0032190F">
        <w:rPr>
          <w:lang w:val="fr-FR"/>
        </w:rPr>
        <w:t xml:space="preserve"> </w:t>
      </w:r>
      <w:r w:rsidRPr="0032190F">
        <w:rPr>
          <w:lang w:val="fr-FR"/>
        </w:rPr>
        <w:t>(BIB 2288 p. 222)</w:t>
      </w:r>
    </w:p>
    <w:p w14:paraId="7DDAAAA4" w14:textId="77777777" w:rsidR="004F58C3" w:rsidRPr="0032190F" w:rsidRDefault="004F58C3" w:rsidP="000328AD">
      <w:pPr>
        <w:jc w:val="both"/>
        <w:rPr>
          <w:sz w:val="23"/>
          <w:szCs w:val="23"/>
          <w:lang w:val="fr-FR"/>
        </w:rPr>
      </w:pPr>
    </w:p>
    <w:p w14:paraId="48D14838" w14:textId="77777777" w:rsidR="00407ECB" w:rsidRPr="0032190F" w:rsidRDefault="00407ECB" w:rsidP="000328AD">
      <w:pPr>
        <w:jc w:val="both"/>
        <w:rPr>
          <w:lang w:val="fr-FR"/>
        </w:rPr>
      </w:pPr>
    </w:p>
    <w:p w14:paraId="1FCC62E3" w14:textId="77777777" w:rsidR="00DF3043" w:rsidRPr="0032190F" w:rsidRDefault="00DF3043" w:rsidP="00426FF9">
      <w:pPr>
        <w:pStyle w:val="Heading1"/>
      </w:pPr>
      <w:bookmarkStart w:id="4902" w:name="Sit_Malpensa"/>
      <w:r w:rsidRPr="0032190F">
        <w:t>MALPENSA</w:t>
      </w:r>
    </w:p>
    <w:bookmarkEnd w:id="4902"/>
    <w:p w14:paraId="7EFA706F" w14:textId="77777777" w:rsidR="00DF3043" w:rsidRPr="0032190F" w:rsidRDefault="00DF3043" w:rsidP="000328AD">
      <w:pPr>
        <w:jc w:val="both"/>
        <w:rPr>
          <w:lang w:val="fr-FR"/>
        </w:rPr>
      </w:pPr>
    </w:p>
    <w:p w14:paraId="68B84796" w14:textId="77DA14E4" w:rsidR="00DF3043" w:rsidRPr="0032190F" w:rsidRDefault="00DF3043" w:rsidP="000328AD">
      <w:pPr>
        <w:jc w:val="both"/>
        <w:rPr>
          <w:lang w:val="fr-FR"/>
        </w:rPr>
      </w:pPr>
      <w:r w:rsidRPr="0032190F">
        <w:rPr>
          <w:lang w:val="fr-FR"/>
        </w:rPr>
        <w:t xml:space="preserve">Zone clef et en croissance depuis le </w:t>
      </w:r>
      <w:hyperlink r:id="rId12067" w:anchor="Cul_Protogolasecca" w:history="1">
        <w:r w:rsidRPr="0032190F">
          <w:rPr>
            <w:rStyle w:val="Hyperlink"/>
            <w:lang w:val="fr-FR"/>
          </w:rPr>
          <w:t>Protogolasecca</w:t>
        </w:r>
      </w:hyperlink>
      <w:r w:rsidRPr="0032190F">
        <w:rPr>
          <w:lang w:val="fr-FR"/>
        </w:rPr>
        <w:t xml:space="preserve"> (</w:t>
      </w:r>
      <w:r w:rsidR="007326D7">
        <w:rPr>
          <w:lang w:val="fr-FR"/>
        </w:rPr>
        <w:t>BF</w:t>
      </w:r>
      <w:r w:rsidRPr="0032190F">
        <w:rPr>
          <w:lang w:val="fr-FR"/>
        </w:rPr>
        <w:t xml:space="preserve">) qui déclinera au profil de </w:t>
      </w:r>
      <w:hyperlink r:id="rId12068" w:anchor="Sit_Castello_Ticino" w:history="1">
        <w:r w:rsidRPr="0032190F">
          <w:rPr>
            <w:rStyle w:val="Hyperlink"/>
            <w:lang w:val="fr-FR"/>
          </w:rPr>
          <w:t>Castelletto Ticino</w:t>
        </w:r>
      </w:hyperlink>
      <w:r w:rsidRPr="0032190F">
        <w:rPr>
          <w:lang w:val="fr-FR"/>
        </w:rPr>
        <w:t xml:space="preserve"> dès la la deuxième moitié du IX</w:t>
      </w:r>
      <w:r w:rsidRPr="0032190F">
        <w:rPr>
          <w:vertAlign w:val="superscript"/>
          <w:lang w:val="fr-FR"/>
        </w:rPr>
        <w:t>ème</w:t>
      </w:r>
      <w:r w:rsidRPr="0032190F">
        <w:rPr>
          <w:lang w:val="fr-FR"/>
        </w:rPr>
        <w:t xml:space="preserve"> s. av. J.-C (BIB 2310)</w:t>
      </w:r>
    </w:p>
    <w:p w14:paraId="009F29AD" w14:textId="77777777" w:rsidR="00302ABB" w:rsidRPr="0032190F" w:rsidRDefault="00302ABB" w:rsidP="000328AD">
      <w:pPr>
        <w:jc w:val="both"/>
        <w:rPr>
          <w:lang w:val="fr-FR"/>
        </w:rPr>
      </w:pPr>
    </w:p>
    <w:p w14:paraId="750E7FB3" w14:textId="77777777" w:rsidR="005B6613" w:rsidRPr="0032190F" w:rsidRDefault="005B6613" w:rsidP="00426FF9">
      <w:pPr>
        <w:pStyle w:val="Heading1"/>
      </w:pPr>
      <w:bookmarkStart w:id="4903" w:name="Sit_Bagnola_San_Vito"/>
      <w:r w:rsidRPr="0032190F">
        <w:t>BAGNOLA SAN VITO</w:t>
      </w:r>
    </w:p>
    <w:bookmarkEnd w:id="4903"/>
    <w:p w14:paraId="4845FC86" w14:textId="77777777" w:rsidR="005B6613" w:rsidRPr="0032190F" w:rsidRDefault="005B6613" w:rsidP="000328AD">
      <w:pPr>
        <w:jc w:val="both"/>
        <w:rPr>
          <w:lang w:val="fr-FR"/>
        </w:rPr>
      </w:pPr>
    </w:p>
    <w:p w14:paraId="3FF587DB" w14:textId="41C7F25F" w:rsidR="005B6613" w:rsidRPr="0032190F" w:rsidRDefault="005B6613" w:rsidP="000328AD">
      <w:pPr>
        <w:jc w:val="both"/>
        <w:rPr>
          <w:lang w:val="fr-FR"/>
        </w:rPr>
      </w:pPr>
      <w:r w:rsidRPr="0032190F">
        <w:rPr>
          <w:lang w:val="fr-FR"/>
        </w:rPr>
        <w:t xml:space="preserve">Ce site à joué un rôle primordial pour les échanges entre les </w:t>
      </w:r>
      <w:hyperlink r:id="rId12069" w:anchor="Cul_Etrusques" w:history="1">
        <w:r w:rsidR="00A638A0" w:rsidRPr="00A638A0">
          <w:rPr>
            <w:rStyle w:val="Hyperlink"/>
            <w:lang w:val="fr-FR"/>
          </w:rPr>
          <w:t>Etrusques</w:t>
        </w:r>
      </w:hyperlink>
      <w:r w:rsidR="00A638A0">
        <w:rPr>
          <w:lang w:val="fr-FR"/>
        </w:rPr>
        <w:t xml:space="preserve"> </w:t>
      </w:r>
      <w:r w:rsidRPr="0032190F">
        <w:rPr>
          <w:lang w:val="fr-FR"/>
        </w:rPr>
        <w:t>et le N pour le commerce de l'</w:t>
      </w:r>
      <w:r w:rsidR="00366760">
        <w:rPr>
          <w:lang w:val="fr-FR"/>
        </w:rPr>
        <w:t xml:space="preserve"> </w:t>
      </w:r>
      <w:hyperlink r:id="rId12070" w:anchor="Sit_Ambre" w:history="1">
        <w:r w:rsidR="00366760" w:rsidRPr="00366760">
          <w:rPr>
            <w:rStyle w:val="Hyperlink"/>
            <w:lang w:val="fr-FR"/>
          </w:rPr>
          <w:t>ambre</w:t>
        </w:r>
      </w:hyperlink>
      <w:r w:rsidR="00366760" w:rsidRPr="0032190F">
        <w:rPr>
          <w:lang w:val="fr-FR"/>
        </w:rPr>
        <w:t xml:space="preserve"> </w:t>
      </w:r>
      <w:r w:rsidRPr="0032190F">
        <w:rPr>
          <w:lang w:val="fr-FR"/>
        </w:rPr>
        <w:t>(CTHS 2017, J. Schelling)</w:t>
      </w:r>
    </w:p>
    <w:p w14:paraId="4969BAF8" w14:textId="77777777" w:rsidR="00551F03" w:rsidRPr="0032190F" w:rsidRDefault="00551F03" w:rsidP="000328AD">
      <w:pPr>
        <w:jc w:val="both"/>
        <w:rPr>
          <w:lang w:val="fr-FR"/>
        </w:rPr>
      </w:pPr>
    </w:p>
    <w:p w14:paraId="783690D6" w14:textId="77777777" w:rsidR="00551F03" w:rsidRPr="0032190F" w:rsidRDefault="00551F03" w:rsidP="00426FF9">
      <w:pPr>
        <w:pStyle w:val="Heading1"/>
      </w:pPr>
      <w:r w:rsidRPr="0032190F">
        <w:t>MULINI</w:t>
      </w:r>
      <w:r w:rsidRPr="0032190F">
        <w:rPr>
          <w:i/>
        </w:rPr>
        <w:t xml:space="preserve"> </w:t>
      </w:r>
      <w:r w:rsidRPr="0032190F">
        <w:t>BELLARIA</w:t>
      </w:r>
    </w:p>
    <w:p w14:paraId="605F4C4A" w14:textId="77777777" w:rsidR="00551F03" w:rsidRPr="0032190F" w:rsidRDefault="00551F03" w:rsidP="00551F03">
      <w:pPr>
        <w:rPr>
          <w:lang w:val="fr-FR"/>
        </w:rPr>
      </w:pPr>
    </w:p>
    <w:p w14:paraId="42FE981C" w14:textId="77777777" w:rsidR="00551F03" w:rsidRPr="0032190F" w:rsidRDefault="00551F03" w:rsidP="00551F03">
      <w:pPr>
        <w:rPr>
          <w:lang w:val="fr-FR"/>
        </w:rPr>
      </w:pPr>
      <w:r w:rsidRPr="0032190F">
        <w:rPr>
          <w:lang w:val="fr-FR"/>
        </w:rPr>
        <w:t>Sur l'axe Castello Ticcino - col du Simplon, la tombe monumentale/de guerrier de Mulini Bellaria a livré un tripode en bronze d’imitation étrusque  (BIB 2310)</w:t>
      </w:r>
    </w:p>
    <w:p w14:paraId="3C1E5339" w14:textId="77777777" w:rsidR="00551F03" w:rsidRPr="0032190F" w:rsidRDefault="00551F03" w:rsidP="00551F03">
      <w:pPr>
        <w:rPr>
          <w:lang w:val="fr-FR"/>
        </w:rPr>
      </w:pPr>
    </w:p>
    <w:p w14:paraId="726B7E81" w14:textId="77777777" w:rsidR="00333175" w:rsidRPr="0032190F" w:rsidRDefault="00333175" w:rsidP="007326D7">
      <w:pPr>
        <w:pStyle w:val="Heading1"/>
      </w:pPr>
      <w:bookmarkStart w:id="4904" w:name="Sit_Vigna_Mezzo"/>
      <w:r w:rsidRPr="0032190F">
        <w:t>VIGNA DI MEZZO</w:t>
      </w:r>
    </w:p>
    <w:bookmarkEnd w:id="4904"/>
    <w:p w14:paraId="20E12209" w14:textId="77777777" w:rsidR="00333175" w:rsidRPr="0032190F" w:rsidRDefault="00333175" w:rsidP="00551F03">
      <w:pPr>
        <w:rPr>
          <w:lang w:val="fr-FR"/>
        </w:rPr>
      </w:pPr>
    </w:p>
    <w:p w14:paraId="77E380D1" w14:textId="36B8D7EB" w:rsidR="00E8758E" w:rsidRPr="0032190F" w:rsidRDefault="00333175" w:rsidP="000328AD">
      <w:pPr>
        <w:jc w:val="both"/>
        <w:rPr>
          <w:lang w:val="fr-FR"/>
        </w:rPr>
      </w:pPr>
      <w:r w:rsidRPr="0032190F">
        <w:rPr>
          <w:lang w:val="fr-FR"/>
        </w:rPr>
        <w:t xml:space="preserve">Dans la zone de Côme, la tombe de Vigna di Mezzo, aujourd’hui datée au </w:t>
      </w:r>
      <w:hyperlink r:id="rId12071" w:anchor="Cul_Golasecca_IB" w:history="1">
        <w:r w:rsidRPr="0032190F">
          <w:rPr>
            <w:rStyle w:val="Hyperlink"/>
            <w:lang w:val="fr-FR"/>
          </w:rPr>
          <w:t>Golasecca IB</w:t>
        </w:r>
      </w:hyperlink>
      <w:r w:rsidRPr="0032190F">
        <w:rPr>
          <w:lang w:val="fr-FR"/>
        </w:rPr>
        <w:t xml:space="preserve">, souligne les contacts avec </w:t>
      </w:r>
      <w:hyperlink r:id="rId12072" w:anchor="Sit_Veio" w:history="1">
        <w:r w:rsidRPr="0032190F">
          <w:rPr>
            <w:rStyle w:val="Hyperlink"/>
            <w:lang w:val="fr-FR"/>
          </w:rPr>
          <w:t>Véies</w:t>
        </w:r>
      </w:hyperlink>
      <w:r w:rsidRPr="0032190F">
        <w:rPr>
          <w:lang w:val="fr-FR"/>
        </w:rPr>
        <w:t xml:space="preserve"> et </w:t>
      </w:r>
      <w:hyperlink r:id="rId12073" w:anchor="Sit_Vetulonia" w:history="1">
        <w:r w:rsidRPr="0032190F">
          <w:rPr>
            <w:rStyle w:val="Hyperlink"/>
            <w:lang w:val="fr-FR"/>
          </w:rPr>
          <w:t>Vetulonia</w:t>
        </w:r>
      </w:hyperlink>
      <w:r w:rsidRPr="0032190F">
        <w:rPr>
          <w:lang w:val="fr-FR"/>
        </w:rPr>
        <w:t xml:space="preserve"> (BIB 2310)</w:t>
      </w:r>
      <w:r w:rsidR="007D744A" w:rsidRPr="0032190F">
        <w:rPr>
          <w:lang w:val="fr-FR"/>
        </w:rPr>
        <w:t xml:space="preserve">. À l’origine la tombe contenait deux coupes fragmentées en céramique, un gobelet, une épingle à tige bouletée, une ciste à cordons à double anse mobile de production locale ainsi que le fameux bassin en tôle de bronze importé. Ce dernier est un objet exceptionneltant par mise en œuvre que pour son décor. Formé d’une vasque en double tôle de bronze, il présente un décor de sphinx aux ailes éployées et de lions alternés exécutés au repoussé.Il s’agit de l’œuvre d’un atelier étrusque s’inspirant des modèles du Proche Orient. La </w:t>
      </w:r>
      <w:r w:rsidR="007D744A" w:rsidRPr="0032190F">
        <w:rPr>
          <w:lang w:val="fr-FR"/>
        </w:rPr>
        <w:lastRenderedPageBreak/>
        <w:t>technique et le style de son décor ne sont en effet pas sans évoquer ceux des ateliers de Vetulonia (BIB 2310)</w:t>
      </w:r>
    </w:p>
    <w:p w14:paraId="6DD1D20D" w14:textId="77777777" w:rsidR="007D744A" w:rsidRPr="0032190F" w:rsidRDefault="007D744A" w:rsidP="000328AD">
      <w:pPr>
        <w:jc w:val="both"/>
        <w:rPr>
          <w:lang w:val="fr-FR"/>
        </w:rPr>
      </w:pPr>
    </w:p>
    <w:p w14:paraId="25742DF1" w14:textId="77777777" w:rsidR="007D744A" w:rsidRPr="0032190F" w:rsidRDefault="007D744A" w:rsidP="00426FF9">
      <w:pPr>
        <w:pStyle w:val="Heading1"/>
      </w:pPr>
      <w:bookmarkStart w:id="4905" w:name="Sit_Felsina"/>
      <w:r w:rsidRPr="0032190F">
        <w:t>FELSINA</w:t>
      </w:r>
    </w:p>
    <w:bookmarkEnd w:id="4905"/>
    <w:p w14:paraId="75133BB5" w14:textId="77777777" w:rsidR="007D744A" w:rsidRPr="0032190F" w:rsidRDefault="007D744A" w:rsidP="000328AD">
      <w:pPr>
        <w:jc w:val="both"/>
        <w:rPr>
          <w:lang w:val="fr-FR"/>
        </w:rPr>
      </w:pPr>
    </w:p>
    <w:p w14:paraId="7DE681B1" w14:textId="77777777" w:rsidR="007D744A" w:rsidRPr="0032190F" w:rsidRDefault="007D744A" w:rsidP="000328AD">
      <w:pPr>
        <w:jc w:val="both"/>
        <w:rPr>
          <w:lang w:val="fr-FR"/>
        </w:rPr>
      </w:pPr>
      <w:r w:rsidRPr="0032190F">
        <w:rPr>
          <w:lang w:val="fr-FR"/>
        </w:rPr>
        <w:t>Fibules à grandes côtes de la culture de Golasecca découvertes dans les nécropoles de Felsina (BIB 2310). Présence de céramique grecque, d'amphores, et de parure Golasecca (V. Cicolani com. pers.)</w:t>
      </w:r>
    </w:p>
    <w:p w14:paraId="0F0A55B8" w14:textId="77777777" w:rsidR="00333175" w:rsidRPr="0032190F" w:rsidRDefault="00333175" w:rsidP="000328AD">
      <w:pPr>
        <w:jc w:val="both"/>
        <w:rPr>
          <w:lang w:val="fr-FR"/>
        </w:rPr>
      </w:pPr>
    </w:p>
    <w:p w14:paraId="1A873569" w14:textId="77777777" w:rsidR="00302ABB" w:rsidRPr="0032190F" w:rsidRDefault="00302ABB" w:rsidP="00426FF9">
      <w:pPr>
        <w:pStyle w:val="Heading1"/>
      </w:pPr>
      <w:bookmarkStart w:id="4906" w:name="Sit_Come"/>
      <w:r w:rsidRPr="0032190F">
        <w:t>CÔME</w:t>
      </w:r>
    </w:p>
    <w:bookmarkEnd w:id="4906"/>
    <w:p w14:paraId="5018AE26" w14:textId="77777777" w:rsidR="00302ABB" w:rsidRPr="007326D7" w:rsidRDefault="00EC15B8" w:rsidP="00302ABB">
      <w:pPr>
        <w:rPr>
          <w:sz w:val="20"/>
          <w:lang w:val="fr-FR"/>
        </w:rPr>
      </w:pPr>
      <w:r w:rsidRPr="007326D7">
        <w:rPr>
          <w:sz w:val="20"/>
          <w:lang w:val="fr-FR"/>
        </w:rPr>
        <w:t>it. Como</w:t>
      </w:r>
      <w:r w:rsidR="00937D87" w:rsidRPr="007326D7">
        <w:rPr>
          <w:sz w:val="20"/>
          <w:lang w:val="fr-FR"/>
        </w:rPr>
        <w:t xml:space="preserve">, </w:t>
      </w:r>
      <w:r w:rsidR="00937D87" w:rsidRPr="007326D7">
        <w:rPr>
          <w:i/>
          <w:sz w:val="20"/>
          <w:lang w:val="fr-FR"/>
        </w:rPr>
        <w:t>Comum</w:t>
      </w:r>
    </w:p>
    <w:p w14:paraId="5DDDB9B3" w14:textId="77777777" w:rsidR="00EC15B8" w:rsidRPr="0032190F" w:rsidRDefault="00EC15B8" w:rsidP="00302ABB">
      <w:pPr>
        <w:rPr>
          <w:lang w:val="fr-FR"/>
        </w:rPr>
      </w:pPr>
    </w:p>
    <w:p w14:paraId="1E29F653" w14:textId="51AA1BFD" w:rsidR="00302ABB" w:rsidRPr="0032190F" w:rsidRDefault="00302ABB" w:rsidP="00302ABB">
      <w:pPr>
        <w:jc w:val="both"/>
        <w:rPr>
          <w:szCs w:val="20"/>
          <w:lang w:val="fr-FR" w:eastAsia="en-GB"/>
        </w:rPr>
      </w:pPr>
      <w:r w:rsidRPr="0032190F">
        <w:rPr>
          <w:lang w:val="fr-FR"/>
        </w:rPr>
        <w:t xml:space="preserve">Etablissement installé en Lombardie en rive du lac éponyme (SS BIB). </w:t>
      </w:r>
      <w:r w:rsidRPr="0032190F">
        <w:rPr>
          <w:szCs w:val="20"/>
          <w:lang w:val="fr-FR" w:eastAsia="en-GB"/>
        </w:rPr>
        <w:t xml:space="preserve">Comme </w:t>
      </w:r>
      <w:hyperlink r:id="rId12074" w:anchor="Sit_Castello_Ticino" w:history="1">
        <w:r w:rsidRPr="0032190F">
          <w:rPr>
            <w:rStyle w:val="Hyperlink"/>
            <w:lang w:val="fr-FR"/>
          </w:rPr>
          <w:t>Castello Ticino</w:t>
        </w:r>
      </w:hyperlink>
      <w:r w:rsidRPr="0032190F">
        <w:rPr>
          <w:szCs w:val="20"/>
          <w:lang w:val="fr-FR" w:eastAsia="en-GB"/>
        </w:rPr>
        <w:t xml:space="preserve">, c’est un centre </w:t>
      </w:r>
      <w:hyperlink r:id="rId12075" w:anchor="Cul_Protohistoire_Soc_Habitat_Protourb" w:history="1">
        <w:r w:rsidRPr="0032190F">
          <w:rPr>
            <w:rStyle w:val="Hyperlink"/>
            <w:szCs w:val="20"/>
            <w:lang w:val="fr-FR" w:eastAsia="en-GB"/>
          </w:rPr>
          <w:t>proto-urbain</w:t>
        </w:r>
      </w:hyperlink>
      <w:r w:rsidRPr="0032190F">
        <w:rPr>
          <w:szCs w:val="20"/>
          <w:lang w:val="fr-FR" w:eastAsia="en-GB"/>
        </w:rPr>
        <w:t xml:space="preserve"> (BIB 2127 p. 238) </w:t>
      </w:r>
    </w:p>
    <w:p w14:paraId="4ADB9004" w14:textId="7EF34D9D" w:rsidR="00960ADC" w:rsidRPr="0032190F" w:rsidRDefault="00960ADC" w:rsidP="00302ABB">
      <w:pPr>
        <w:jc w:val="both"/>
        <w:rPr>
          <w:lang w:val="fr-FR"/>
        </w:rPr>
      </w:pPr>
      <w:r w:rsidRPr="0032190F">
        <w:rPr>
          <w:szCs w:val="20"/>
          <w:lang w:val="fr-FR" w:eastAsia="en-GB"/>
        </w:rPr>
        <w:t xml:space="preserve">Côme prend le relais de Castelletto Ticino, comme principal centre protourbain à la fin du 6e s. aec du </w:t>
      </w:r>
      <w:hyperlink r:id="rId12076" w:anchor="Cul_Golasecca" w:history="1">
        <w:r w:rsidRPr="0032190F">
          <w:rPr>
            <w:rStyle w:val="Hyperlink"/>
            <w:lang w:val="fr-FR"/>
          </w:rPr>
          <w:t>Golasecca</w:t>
        </w:r>
      </w:hyperlink>
      <w:r w:rsidRPr="0032190F">
        <w:rPr>
          <w:lang w:val="fr-FR"/>
        </w:rPr>
        <w:t xml:space="preserve"> </w:t>
      </w:r>
      <w:r w:rsidRPr="0032190F">
        <w:rPr>
          <w:szCs w:val="20"/>
          <w:lang w:val="fr-FR" w:eastAsia="en-GB"/>
        </w:rPr>
        <w:t>(V. Cicolani com. pers.)</w:t>
      </w:r>
    </w:p>
    <w:p w14:paraId="6430B654" w14:textId="77777777" w:rsidR="00302ABB" w:rsidRPr="0032190F" w:rsidRDefault="00960ADC" w:rsidP="00302ABB">
      <w:pPr>
        <w:rPr>
          <w:szCs w:val="20"/>
          <w:lang w:val="fr-FR" w:eastAsia="en-GB"/>
        </w:rPr>
      </w:pPr>
      <w:r w:rsidRPr="0032190F">
        <w:rPr>
          <w:szCs w:val="20"/>
          <w:lang w:val="fr-FR" w:eastAsia="en-GB"/>
        </w:rPr>
        <w:t>Autour de 480 av. J.-C., durant un bref épisode de détérioration climatique, une crue du lac submergera Castelletto, qui sera abandonné (BIB 2127 p. 239)</w:t>
      </w:r>
    </w:p>
    <w:p w14:paraId="3BCF9C4B" w14:textId="0E141A7D" w:rsidR="00EC6EE6" w:rsidRDefault="00EC6EE6" w:rsidP="00302ABB">
      <w:pPr>
        <w:rPr>
          <w:szCs w:val="20"/>
          <w:lang w:val="fr-FR" w:eastAsia="en-GB"/>
        </w:rPr>
      </w:pPr>
      <w:r w:rsidRPr="0032190F">
        <w:rPr>
          <w:szCs w:val="20"/>
          <w:lang w:val="fr-FR" w:eastAsia="en-GB"/>
        </w:rPr>
        <w:t xml:space="preserve">Les aryballes originaires de Rhodes étaient sans doute acheminés à Côme depuis Adria et Spina par l’entremise de </w:t>
      </w:r>
      <w:hyperlink r:id="rId12077" w:anchor="Sit_Forcello" w:history="1">
        <w:r w:rsidR="00B5626D" w:rsidRPr="00B5626D">
          <w:rPr>
            <w:rStyle w:val="Hyperlink"/>
            <w:szCs w:val="20"/>
            <w:lang w:val="fr-FR" w:eastAsia="en-GB"/>
          </w:rPr>
          <w:t>Forcello</w:t>
        </w:r>
      </w:hyperlink>
      <w:r w:rsidRPr="0032190F">
        <w:rPr>
          <w:szCs w:val="20"/>
          <w:lang w:val="fr-FR" w:eastAsia="en-GB"/>
        </w:rPr>
        <w:t xml:space="preserve"> où l’on retrouve, entre autres, l’ensemble de ces produits (BIB 2288 p. 337)</w:t>
      </w:r>
    </w:p>
    <w:p w14:paraId="26ABB2AD" w14:textId="77777777" w:rsidR="00B5626D" w:rsidRDefault="00B5626D" w:rsidP="00302ABB">
      <w:pPr>
        <w:rPr>
          <w:szCs w:val="20"/>
          <w:lang w:val="fr-FR" w:eastAsia="en-GB"/>
        </w:rPr>
      </w:pPr>
    </w:p>
    <w:p w14:paraId="23F270FD" w14:textId="77777777" w:rsidR="00B5626D" w:rsidRDefault="00B5626D" w:rsidP="00B5626D">
      <w:pPr>
        <w:pStyle w:val="Heading1"/>
      </w:pPr>
      <w:bookmarkStart w:id="4907" w:name="Sit_Forcello"/>
      <w:r>
        <w:t>FORCELLO</w:t>
      </w:r>
      <w:bookmarkEnd w:id="4907"/>
    </w:p>
    <w:p w14:paraId="26E56118" w14:textId="77777777" w:rsidR="00B5626D" w:rsidRDefault="00B5626D" w:rsidP="00302ABB">
      <w:pPr>
        <w:rPr>
          <w:szCs w:val="20"/>
          <w:lang w:val="fr-FR" w:eastAsia="en-GB"/>
        </w:rPr>
      </w:pPr>
    </w:p>
    <w:p w14:paraId="48CA9EA0" w14:textId="43D55383" w:rsidR="00B5626D" w:rsidRDefault="00000000" w:rsidP="00302ABB">
      <w:pPr>
        <w:rPr>
          <w:szCs w:val="20"/>
          <w:lang w:val="fr-FR" w:eastAsia="en-GB"/>
        </w:rPr>
      </w:pPr>
      <w:hyperlink r:id="rId12078" w:anchor="Cul_Proto_Soc_Habitat_Emporion" w:history="1">
        <w:r w:rsidR="00B5626D" w:rsidRPr="00884767">
          <w:rPr>
            <w:rStyle w:val="Hyperlink"/>
            <w:lang w:val="fr-FR"/>
          </w:rPr>
          <w:t>emporion</w:t>
        </w:r>
      </w:hyperlink>
      <w:r w:rsidR="00B5626D" w:rsidRPr="00884767">
        <w:rPr>
          <w:lang w:val="fr-FR"/>
        </w:rPr>
        <w:t xml:space="preserve"> </w:t>
      </w:r>
      <w:r w:rsidR="00B5626D" w:rsidRPr="0032190F">
        <w:rPr>
          <w:szCs w:val="20"/>
          <w:lang w:val="fr-FR" w:eastAsia="en-GB"/>
        </w:rPr>
        <w:t>(Mantoue)</w:t>
      </w:r>
      <w:r w:rsidR="00B5626D">
        <w:rPr>
          <w:szCs w:val="20"/>
          <w:lang w:val="fr-FR" w:eastAsia="en-GB"/>
        </w:rPr>
        <w:t xml:space="preserve"> Etablissement majeur d'Emilie occidentale durant le Fer </w:t>
      </w:r>
      <w:r w:rsidR="00B5626D" w:rsidRPr="00B5626D">
        <w:rPr>
          <w:szCs w:val="20"/>
          <w:lang w:val="fr-FR" w:eastAsia="en-GB"/>
        </w:rPr>
        <w:t>(Cicolani et al. 2021 com. pers.)</w:t>
      </w:r>
      <w:r w:rsidR="00B5626D">
        <w:rPr>
          <w:szCs w:val="20"/>
          <w:lang w:val="fr-FR" w:eastAsia="en-GB"/>
        </w:rPr>
        <w:t xml:space="preserve"> </w:t>
      </w:r>
      <w:r w:rsidR="00B5626D">
        <w:rPr>
          <w:lang w:val="fr-FR"/>
        </w:rPr>
        <w:t xml:space="preserve">v. </w:t>
      </w:r>
      <w:hyperlink r:id="rId12079" w:anchor="Cul_P6S" w:history="1">
        <w:r w:rsidR="00B5626D" w:rsidRPr="00B5626D">
          <w:rPr>
            <w:rStyle w:val="Hyperlink"/>
            <w:lang w:val="fr-FR"/>
          </w:rPr>
          <w:t>P6S</w:t>
        </w:r>
      </w:hyperlink>
      <w:r w:rsidR="00B5626D" w:rsidRPr="00B5626D">
        <w:rPr>
          <w:lang w:val="fr-FR"/>
        </w:rPr>
        <w:t xml:space="preserve"> </w:t>
      </w:r>
      <w:r w:rsidR="00B5626D" w:rsidRPr="0032190F">
        <w:rPr>
          <w:szCs w:val="20"/>
          <w:lang w:val="fr-FR" w:eastAsia="en-GB"/>
        </w:rPr>
        <w:t>(SS BIB)</w:t>
      </w:r>
    </w:p>
    <w:p w14:paraId="20342FDA" w14:textId="77777777" w:rsidR="00B5626D" w:rsidRDefault="00B5626D" w:rsidP="00302ABB">
      <w:pPr>
        <w:rPr>
          <w:szCs w:val="20"/>
          <w:lang w:val="fr-FR" w:eastAsia="en-GB"/>
        </w:rPr>
      </w:pPr>
    </w:p>
    <w:p w14:paraId="0D1C7BDD" w14:textId="77777777" w:rsidR="00B5626D" w:rsidRDefault="00B5626D" w:rsidP="00B5626D">
      <w:pPr>
        <w:pStyle w:val="Heading1"/>
      </w:pPr>
      <w:bookmarkStart w:id="4908" w:name="Sit_Baganzola"/>
      <w:r>
        <w:t>BAGANZOLA</w:t>
      </w:r>
    </w:p>
    <w:bookmarkEnd w:id="4908"/>
    <w:p w14:paraId="18C89392" w14:textId="77777777" w:rsidR="00B5626D" w:rsidRDefault="00B5626D" w:rsidP="00302ABB">
      <w:pPr>
        <w:rPr>
          <w:szCs w:val="20"/>
          <w:lang w:val="fr-FR" w:eastAsia="en-GB"/>
        </w:rPr>
      </w:pPr>
    </w:p>
    <w:p w14:paraId="61D20A0D" w14:textId="77777777" w:rsidR="00B5626D" w:rsidRPr="0032190F" w:rsidRDefault="00B5626D" w:rsidP="00302ABB">
      <w:pPr>
        <w:rPr>
          <w:szCs w:val="20"/>
          <w:lang w:val="fr-FR" w:eastAsia="en-GB"/>
        </w:rPr>
      </w:pPr>
      <w:r>
        <w:rPr>
          <w:szCs w:val="20"/>
          <w:lang w:val="fr-FR" w:eastAsia="en-GB"/>
        </w:rPr>
        <w:t xml:space="preserve">Etablissement majeur d'Emilie occidentale durant le Fer </w:t>
      </w:r>
      <w:r w:rsidRPr="00B5626D">
        <w:rPr>
          <w:szCs w:val="20"/>
          <w:lang w:val="fr-FR" w:eastAsia="en-GB"/>
        </w:rPr>
        <w:t>(Cicolani et al. 2021 com. pers.)</w:t>
      </w:r>
    </w:p>
    <w:p w14:paraId="51D86F89" w14:textId="77777777" w:rsidR="00097B79" w:rsidRPr="0032190F" w:rsidRDefault="00097B79" w:rsidP="00302ABB">
      <w:pPr>
        <w:rPr>
          <w:szCs w:val="20"/>
          <w:lang w:val="fr-FR" w:eastAsia="en-GB"/>
        </w:rPr>
      </w:pPr>
    </w:p>
    <w:p w14:paraId="773BBA4D" w14:textId="77777777" w:rsidR="00097B79" w:rsidRPr="0032190F" w:rsidRDefault="00097B79" w:rsidP="00426FF9">
      <w:pPr>
        <w:pStyle w:val="Heading1"/>
      </w:pPr>
      <w:bookmarkStart w:id="4909" w:name="Sit_Adria"/>
      <w:r w:rsidRPr="0032190F">
        <w:t>ADRIA</w:t>
      </w:r>
    </w:p>
    <w:bookmarkEnd w:id="4909"/>
    <w:p w14:paraId="49670C84" w14:textId="77777777" w:rsidR="00097B79" w:rsidRPr="0032190F" w:rsidRDefault="00097B79" w:rsidP="00302ABB">
      <w:pPr>
        <w:rPr>
          <w:szCs w:val="20"/>
          <w:lang w:val="fr-FR" w:eastAsia="en-GB"/>
        </w:rPr>
      </w:pPr>
    </w:p>
    <w:p w14:paraId="1157F734" w14:textId="31CE3BCF" w:rsidR="00B5626D" w:rsidRPr="0032190F" w:rsidRDefault="00000000" w:rsidP="00B5626D">
      <w:pPr>
        <w:rPr>
          <w:szCs w:val="20"/>
          <w:lang w:val="fr-FR" w:eastAsia="en-GB"/>
        </w:rPr>
      </w:pPr>
      <w:hyperlink r:id="rId12080" w:anchor="Cul_Proto_Soc_Habitat_Emporion" w:history="1">
        <w:r w:rsidR="00DE3465" w:rsidRPr="00884767">
          <w:rPr>
            <w:rStyle w:val="Hyperlink"/>
            <w:lang w:val="fr-FR"/>
          </w:rPr>
          <w:t>emporion</w:t>
        </w:r>
      </w:hyperlink>
      <w:r w:rsidR="00DE3465" w:rsidRPr="00884767">
        <w:rPr>
          <w:lang w:val="fr-FR"/>
        </w:rPr>
        <w:t xml:space="preserve"> </w:t>
      </w:r>
      <w:r w:rsidR="00097B79" w:rsidRPr="0032190F">
        <w:rPr>
          <w:szCs w:val="20"/>
          <w:lang w:val="fr-FR" w:eastAsia="en-GB"/>
        </w:rPr>
        <w:t>de la vallée du Pô</w:t>
      </w:r>
      <w:r w:rsidR="00B5626D">
        <w:rPr>
          <w:szCs w:val="20"/>
          <w:lang w:val="fr-FR" w:eastAsia="en-GB"/>
        </w:rPr>
        <w:t xml:space="preserve"> Etablissement majeur d'Emilie occidentale durant le Fer </w:t>
      </w:r>
      <w:r w:rsidR="00B5626D" w:rsidRPr="00B5626D">
        <w:rPr>
          <w:szCs w:val="20"/>
          <w:lang w:val="fr-FR" w:eastAsia="en-GB"/>
        </w:rPr>
        <w:t>(Cicolani et al. 2021 com. pers.)</w:t>
      </w:r>
    </w:p>
    <w:p w14:paraId="76B331CC" w14:textId="7E541A32" w:rsidR="00097B79" w:rsidRPr="0032190F" w:rsidRDefault="00097B79" w:rsidP="00302ABB">
      <w:pPr>
        <w:rPr>
          <w:szCs w:val="20"/>
          <w:lang w:val="fr-FR" w:eastAsia="en-GB"/>
        </w:rPr>
      </w:pPr>
      <w:r w:rsidRPr="0032190F">
        <w:rPr>
          <w:szCs w:val="20"/>
          <w:lang w:val="fr-FR" w:eastAsia="en-GB"/>
        </w:rPr>
        <w:t xml:space="preserve">, v. </w:t>
      </w:r>
      <w:hyperlink r:id="rId12081" w:anchor="Sit_Come" w:history="1">
        <w:r w:rsidRPr="0032190F">
          <w:rPr>
            <w:rStyle w:val="Hyperlink"/>
            <w:szCs w:val="20"/>
            <w:lang w:val="fr-FR" w:eastAsia="en-GB"/>
          </w:rPr>
          <w:t>Côme</w:t>
        </w:r>
      </w:hyperlink>
      <w:r w:rsidRPr="0032190F">
        <w:rPr>
          <w:szCs w:val="20"/>
          <w:lang w:val="fr-FR" w:eastAsia="en-GB"/>
        </w:rPr>
        <w:t xml:space="preserve"> (SS BIB)</w:t>
      </w:r>
    </w:p>
    <w:p w14:paraId="538A49E2" w14:textId="77777777" w:rsidR="00097B79" w:rsidRPr="0032190F" w:rsidRDefault="00097B79" w:rsidP="00302ABB">
      <w:pPr>
        <w:rPr>
          <w:szCs w:val="20"/>
          <w:lang w:val="fr-FR" w:eastAsia="en-GB"/>
        </w:rPr>
      </w:pPr>
    </w:p>
    <w:p w14:paraId="7B4136CB" w14:textId="77777777" w:rsidR="00097B79" w:rsidRPr="0032190F" w:rsidRDefault="00097B79" w:rsidP="00426FF9">
      <w:pPr>
        <w:pStyle w:val="Heading1"/>
      </w:pPr>
      <w:bookmarkStart w:id="4910" w:name="Sit_Spina"/>
      <w:r w:rsidRPr="0032190F">
        <w:t>SPINA</w:t>
      </w:r>
    </w:p>
    <w:bookmarkEnd w:id="4910"/>
    <w:p w14:paraId="0FE005D5" w14:textId="77777777" w:rsidR="00960ADC" w:rsidRPr="0032190F" w:rsidRDefault="00960ADC" w:rsidP="00302ABB">
      <w:pPr>
        <w:rPr>
          <w:lang w:val="fr-FR"/>
        </w:rPr>
      </w:pPr>
    </w:p>
    <w:p w14:paraId="204C6810" w14:textId="083F3199" w:rsidR="00B5626D" w:rsidRPr="0032190F" w:rsidRDefault="00000000" w:rsidP="00B5626D">
      <w:pPr>
        <w:rPr>
          <w:szCs w:val="20"/>
          <w:lang w:val="fr-FR" w:eastAsia="en-GB"/>
        </w:rPr>
      </w:pPr>
      <w:hyperlink r:id="rId12082" w:anchor="Cul_Proto_Soc_Habitat_Emporion" w:history="1">
        <w:r w:rsidR="00DE3465" w:rsidRPr="00884767">
          <w:rPr>
            <w:rStyle w:val="Hyperlink"/>
            <w:lang w:val="fr-FR"/>
          </w:rPr>
          <w:t>emporion</w:t>
        </w:r>
      </w:hyperlink>
      <w:r w:rsidR="00DE3465" w:rsidRPr="00884767">
        <w:rPr>
          <w:lang w:val="fr-FR"/>
        </w:rPr>
        <w:t xml:space="preserve"> </w:t>
      </w:r>
      <w:r w:rsidR="00097B79" w:rsidRPr="0032190F">
        <w:rPr>
          <w:szCs w:val="20"/>
          <w:lang w:val="fr-FR" w:eastAsia="en-GB"/>
        </w:rPr>
        <w:t>de la vallée du Pô</w:t>
      </w:r>
      <w:r w:rsidR="00B5626D">
        <w:rPr>
          <w:szCs w:val="20"/>
          <w:lang w:val="fr-FR" w:eastAsia="en-GB"/>
        </w:rPr>
        <w:t xml:space="preserve"> Etablissement majeur d'Emilie occidentale durant le Fer </w:t>
      </w:r>
      <w:r w:rsidR="00B5626D" w:rsidRPr="00B5626D">
        <w:rPr>
          <w:szCs w:val="20"/>
          <w:lang w:val="fr-FR" w:eastAsia="en-GB"/>
        </w:rPr>
        <w:t>(Cicolani et al. 2021 com. pers.)</w:t>
      </w:r>
    </w:p>
    <w:p w14:paraId="2E4103AF" w14:textId="1A1BDD3A" w:rsidR="00097B79" w:rsidRPr="007F2894" w:rsidRDefault="00097B79" w:rsidP="00097B79">
      <w:pPr>
        <w:rPr>
          <w:szCs w:val="20"/>
          <w:lang w:eastAsia="en-GB"/>
        </w:rPr>
      </w:pPr>
      <w:r w:rsidRPr="0032190F">
        <w:rPr>
          <w:szCs w:val="20"/>
          <w:lang w:val="fr-FR" w:eastAsia="en-GB"/>
        </w:rPr>
        <w:t xml:space="preserve"> </w:t>
      </w:r>
      <w:r w:rsidRPr="007F2894">
        <w:rPr>
          <w:szCs w:val="20"/>
          <w:lang w:eastAsia="en-GB"/>
        </w:rPr>
        <w:t xml:space="preserve">v. </w:t>
      </w:r>
      <w:hyperlink r:id="rId12083" w:anchor="Sit_Come" w:history="1">
        <w:r w:rsidRPr="007F2894">
          <w:rPr>
            <w:rStyle w:val="Hyperlink"/>
            <w:szCs w:val="20"/>
            <w:lang w:eastAsia="en-GB"/>
          </w:rPr>
          <w:t>Côme</w:t>
        </w:r>
      </w:hyperlink>
      <w:r w:rsidR="00B5626D" w:rsidRPr="007F2894">
        <w:t>,</w:t>
      </w:r>
      <w:r w:rsidR="00B5626D" w:rsidRPr="007F2894">
        <w:rPr>
          <w:lang w:eastAsia="fr-FR"/>
        </w:rPr>
        <w:t xml:space="preserve"> </w:t>
      </w:r>
      <w:hyperlink r:id="rId12084" w:anchor="Cul_P6S" w:history="1">
        <w:r w:rsidR="00B5626D" w:rsidRPr="007F2894">
          <w:rPr>
            <w:rStyle w:val="Hyperlink"/>
          </w:rPr>
          <w:t>P6S</w:t>
        </w:r>
      </w:hyperlink>
      <w:r w:rsidR="00B5626D" w:rsidRPr="007F2894">
        <w:t xml:space="preserve"> </w:t>
      </w:r>
      <w:r w:rsidRPr="007F2894">
        <w:rPr>
          <w:szCs w:val="20"/>
          <w:lang w:eastAsia="en-GB"/>
        </w:rPr>
        <w:t>(SS BIB)</w:t>
      </w:r>
      <w:r w:rsidR="00B5626D" w:rsidRPr="007F2894">
        <w:rPr>
          <w:szCs w:val="20"/>
          <w:lang w:eastAsia="en-GB"/>
        </w:rPr>
        <w:t xml:space="preserve"> </w:t>
      </w:r>
    </w:p>
    <w:p w14:paraId="0F370A33" w14:textId="77777777" w:rsidR="00097B79" w:rsidRPr="007F2894" w:rsidRDefault="00097B79" w:rsidP="00302ABB"/>
    <w:p w14:paraId="4D8EEDCA" w14:textId="77777777" w:rsidR="00937D87" w:rsidRPr="0032190F" w:rsidRDefault="00937D87" w:rsidP="00426FF9">
      <w:pPr>
        <w:pStyle w:val="Heading1"/>
      </w:pPr>
      <w:bookmarkStart w:id="4911" w:name="Sit_Parre"/>
      <w:r w:rsidRPr="0032190F">
        <w:t>PARRE</w:t>
      </w:r>
    </w:p>
    <w:bookmarkEnd w:id="4911"/>
    <w:p w14:paraId="7F453F1D" w14:textId="77777777" w:rsidR="00937D87" w:rsidRPr="007326D7" w:rsidRDefault="00937D87" w:rsidP="00302ABB">
      <w:pPr>
        <w:rPr>
          <w:sz w:val="20"/>
          <w:lang w:val="fr-FR"/>
        </w:rPr>
      </w:pPr>
      <w:r w:rsidRPr="007326D7">
        <w:rPr>
          <w:i/>
          <w:sz w:val="20"/>
          <w:lang w:val="fr-FR"/>
        </w:rPr>
        <w:t>Parra</w:t>
      </w:r>
    </w:p>
    <w:p w14:paraId="1E93287C" w14:textId="77777777" w:rsidR="00937D87" w:rsidRPr="0032190F" w:rsidRDefault="00937D87" w:rsidP="00302ABB">
      <w:pPr>
        <w:rPr>
          <w:lang w:val="fr-FR"/>
        </w:rPr>
      </w:pPr>
    </w:p>
    <w:p w14:paraId="0E84D4B9" w14:textId="77777777" w:rsidR="00937D87" w:rsidRPr="0032190F" w:rsidRDefault="00937D87" w:rsidP="00302ABB">
      <w:pPr>
        <w:rPr>
          <w:lang w:val="fr-FR"/>
        </w:rPr>
      </w:pPr>
      <w:r w:rsidRPr="0032190F">
        <w:rPr>
          <w:lang w:val="fr-FR"/>
        </w:rPr>
        <w:t xml:space="preserve">L’ancien nom </w:t>
      </w:r>
      <w:r w:rsidRPr="0032190F">
        <w:rPr>
          <w:i/>
          <w:lang w:val="fr-FR"/>
        </w:rPr>
        <w:t>Parra</w:t>
      </w:r>
      <w:r w:rsidRPr="0032190F">
        <w:rPr>
          <w:lang w:val="fr-FR"/>
        </w:rPr>
        <w:t xml:space="preserve"> se lie à la racine celtique </w:t>
      </w:r>
      <w:r w:rsidRPr="0032190F">
        <w:rPr>
          <w:i/>
          <w:lang w:val="fr-FR"/>
        </w:rPr>
        <w:t>*barros</w:t>
      </w:r>
      <w:r w:rsidRPr="0032190F">
        <w:rPr>
          <w:lang w:val="fr-FR"/>
        </w:rPr>
        <w:t xml:space="preserve"> qui signifie tête, sommet, pointe ou cime (BIB 2310)</w:t>
      </w:r>
      <w:r w:rsidR="00B5626D">
        <w:rPr>
          <w:lang w:val="fr-FR"/>
        </w:rPr>
        <w:t>. Dépôt métallique (</w:t>
      </w:r>
      <w:r w:rsidR="00B5626D" w:rsidRPr="00B5626D">
        <w:rPr>
          <w:i/>
          <w:lang w:val="fr-FR"/>
        </w:rPr>
        <w:t>metal hoard</w:t>
      </w:r>
      <w:r w:rsidR="00B5626D">
        <w:rPr>
          <w:lang w:val="fr-FR"/>
        </w:rPr>
        <w:t>) (Cicolani com. pers)</w:t>
      </w:r>
    </w:p>
    <w:p w14:paraId="18E16F1D" w14:textId="77777777" w:rsidR="00937D87" w:rsidRPr="0032190F" w:rsidRDefault="00937D87" w:rsidP="00302ABB">
      <w:pPr>
        <w:rPr>
          <w:lang w:val="fr-FR"/>
        </w:rPr>
      </w:pPr>
    </w:p>
    <w:p w14:paraId="1B705DF7" w14:textId="77777777" w:rsidR="00937D87" w:rsidRPr="0032190F" w:rsidRDefault="00937D87" w:rsidP="00426FF9">
      <w:pPr>
        <w:pStyle w:val="Heading1"/>
      </w:pPr>
      <w:bookmarkStart w:id="4912" w:name="Sit_Bergame"/>
      <w:r w:rsidRPr="0032190F">
        <w:lastRenderedPageBreak/>
        <w:t>BERGAME</w:t>
      </w:r>
    </w:p>
    <w:bookmarkEnd w:id="4912"/>
    <w:p w14:paraId="40D18993" w14:textId="77777777" w:rsidR="00937D87" w:rsidRPr="007326D7" w:rsidRDefault="00937D87" w:rsidP="00302ABB">
      <w:pPr>
        <w:rPr>
          <w:sz w:val="20"/>
          <w:lang w:val="fr-FR"/>
        </w:rPr>
      </w:pPr>
      <w:r w:rsidRPr="007326D7">
        <w:rPr>
          <w:i/>
          <w:sz w:val="20"/>
          <w:lang w:val="fr-FR"/>
        </w:rPr>
        <w:t>Bergomum</w:t>
      </w:r>
    </w:p>
    <w:p w14:paraId="419792C3" w14:textId="77777777" w:rsidR="00937D87" w:rsidRPr="0032190F" w:rsidRDefault="00937D87" w:rsidP="00302ABB">
      <w:pPr>
        <w:rPr>
          <w:lang w:val="fr-FR"/>
        </w:rPr>
      </w:pPr>
    </w:p>
    <w:p w14:paraId="6EE60BD1" w14:textId="77777777" w:rsidR="00937D87" w:rsidRPr="0032190F" w:rsidRDefault="00937D87" w:rsidP="00302ABB">
      <w:pPr>
        <w:rPr>
          <w:lang w:val="fr-FR"/>
        </w:rPr>
      </w:pPr>
    </w:p>
    <w:p w14:paraId="0A604DFC" w14:textId="77777777" w:rsidR="0077255C" w:rsidRPr="0032190F" w:rsidRDefault="00E2037E" w:rsidP="00426FF9">
      <w:pPr>
        <w:pStyle w:val="Heading1"/>
      </w:pPr>
      <w:bookmarkStart w:id="4913" w:name="Sit_Milan"/>
      <w:r w:rsidRPr="0032190F">
        <w:t>MILAN</w:t>
      </w:r>
    </w:p>
    <w:bookmarkEnd w:id="4913"/>
    <w:p w14:paraId="2B9C762B" w14:textId="77777777" w:rsidR="00E2037E" w:rsidRPr="006424D0" w:rsidRDefault="00E2037E" w:rsidP="000328AD">
      <w:pPr>
        <w:jc w:val="both"/>
        <w:rPr>
          <w:i/>
          <w:sz w:val="20"/>
          <w:lang w:val="fr-FR"/>
        </w:rPr>
      </w:pPr>
      <w:r w:rsidRPr="006424D0">
        <w:rPr>
          <w:i/>
          <w:sz w:val="20"/>
          <w:lang w:val="fr-FR"/>
        </w:rPr>
        <w:t>Mediolanum</w:t>
      </w:r>
    </w:p>
    <w:p w14:paraId="2C6E1D40" w14:textId="77777777" w:rsidR="00E2037E" w:rsidRPr="0032190F" w:rsidRDefault="00E2037E" w:rsidP="000328AD">
      <w:pPr>
        <w:jc w:val="both"/>
        <w:rPr>
          <w:i/>
          <w:lang w:val="fr-FR"/>
        </w:rPr>
      </w:pPr>
    </w:p>
    <w:p w14:paraId="1764DA9F" w14:textId="30B9B4FA" w:rsidR="00E2037E" w:rsidRPr="0032190F" w:rsidRDefault="00E2037E" w:rsidP="000328AD">
      <w:pPr>
        <w:jc w:val="both"/>
        <w:rPr>
          <w:lang w:val="fr-FR"/>
        </w:rPr>
      </w:pPr>
      <w:r w:rsidRPr="0032190F">
        <w:rPr>
          <w:lang w:val="fr-FR"/>
        </w:rPr>
        <w:t xml:space="preserve">Fondation d’un nouveau chef-lieu des </w:t>
      </w:r>
      <w:hyperlink r:id="rId12085" w:anchor="Cul_Insubres" w:history="1">
        <w:r w:rsidRPr="0032190F">
          <w:rPr>
            <w:rStyle w:val="Hyperlink"/>
            <w:i/>
            <w:lang w:val="fr-FR"/>
          </w:rPr>
          <w:t>Insubres</w:t>
        </w:r>
      </w:hyperlink>
      <w:r w:rsidRPr="0032190F">
        <w:rPr>
          <w:lang w:val="fr-FR"/>
        </w:rPr>
        <w:t xml:space="preserve">, </w:t>
      </w:r>
      <w:r w:rsidRPr="0032190F">
        <w:rPr>
          <w:i/>
          <w:lang w:val="fr-FR"/>
        </w:rPr>
        <w:t>Mediolanum</w:t>
      </w:r>
      <w:r w:rsidRPr="0032190F">
        <w:rPr>
          <w:lang w:val="fr-FR"/>
        </w:rPr>
        <w:t xml:space="preserve"> au 5e s. aec</w:t>
      </w:r>
      <w:r w:rsidRPr="0032190F">
        <w:rPr>
          <w:i/>
          <w:lang w:val="fr-FR"/>
        </w:rPr>
        <w:t xml:space="preserve"> </w:t>
      </w:r>
      <w:r w:rsidRPr="0032190F">
        <w:rPr>
          <w:lang w:val="fr-FR"/>
        </w:rPr>
        <w:t>(BIB 2310)</w:t>
      </w:r>
    </w:p>
    <w:p w14:paraId="1323CC59" w14:textId="77777777" w:rsidR="00E2037E" w:rsidRPr="0032190F" w:rsidRDefault="00E2037E" w:rsidP="000328AD">
      <w:pPr>
        <w:jc w:val="both"/>
        <w:rPr>
          <w:lang w:val="fr-FR"/>
        </w:rPr>
      </w:pPr>
    </w:p>
    <w:p w14:paraId="5F6329DA" w14:textId="77777777" w:rsidR="00E8758E" w:rsidRPr="0032190F" w:rsidRDefault="00E8758E" w:rsidP="00426FF9">
      <w:pPr>
        <w:pStyle w:val="Heading1"/>
      </w:pPr>
      <w:bookmarkStart w:id="4914" w:name="Sit_Castel_San_Mariano"/>
      <w:r w:rsidRPr="0032190F">
        <w:t>CASTEL SAN MARIANO</w:t>
      </w:r>
    </w:p>
    <w:bookmarkEnd w:id="4914"/>
    <w:p w14:paraId="7A4980E2" w14:textId="77777777" w:rsidR="00E8758E" w:rsidRPr="0032190F" w:rsidRDefault="00E8758E" w:rsidP="000328AD">
      <w:pPr>
        <w:jc w:val="both"/>
        <w:rPr>
          <w:lang w:val="fr-FR"/>
        </w:rPr>
      </w:pPr>
    </w:p>
    <w:p w14:paraId="70E2657F" w14:textId="0C9D3690" w:rsidR="00E8758E" w:rsidRPr="0032190F" w:rsidRDefault="00E8758E" w:rsidP="000328AD">
      <w:pPr>
        <w:jc w:val="both"/>
        <w:rPr>
          <w:lang w:val="fr-FR"/>
        </w:rPr>
      </w:pPr>
      <w:r w:rsidRPr="0032190F">
        <w:rPr>
          <w:lang w:val="fr-FR"/>
        </w:rPr>
        <w:t>Le décor présent sur l’anse de l’oenochoè du Castel San Mariano (Pérouse), figurant le thème de la « </w:t>
      </w:r>
      <w:hyperlink r:id="rId12086" w:anchor="Cul_Art_TAC_c_Bete_devorante" w:history="1">
        <w:r w:rsidR="00CF3306" w:rsidRPr="00CF3306">
          <w:rPr>
            <w:rStyle w:val="Hyperlink"/>
            <w:lang w:val="fr-FR"/>
          </w:rPr>
          <w:t>bête dévorante</w:t>
        </w:r>
      </w:hyperlink>
      <w:r w:rsidR="00CF3306">
        <w:rPr>
          <w:lang w:val="fr-FR"/>
        </w:rPr>
        <w:t xml:space="preserve"> </w:t>
      </w:r>
      <w:r w:rsidRPr="0032190F">
        <w:rPr>
          <w:lang w:val="fr-FR"/>
        </w:rPr>
        <w:t xml:space="preserve">» est comparable à celle du </w:t>
      </w:r>
      <w:hyperlink r:id="rId12087" w:anchor="Sit_Durrnberg" w:history="1">
        <w:r w:rsidRPr="0032190F">
          <w:rPr>
            <w:rStyle w:val="Hyperlink"/>
            <w:lang w:val="fr-FR"/>
          </w:rPr>
          <w:t>Dürrnberg</w:t>
        </w:r>
      </w:hyperlink>
      <w:r w:rsidRPr="0032190F">
        <w:rPr>
          <w:lang w:val="fr-FR"/>
        </w:rPr>
        <w:t xml:space="preserve"> (BIB Moosleitner 1985 in BIB 2049 p. 31).</w:t>
      </w:r>
    </w:p>
    <w:p w14:paraId="385C9BAB" w14:textId="77777777" w:rsidR="00484FA1" w:rsidRPr="0032190F" w:rsidRDefault="00484FA1" w:rsidP="000328AD">
      <w:pPr>
        <w:jc w:val="both"/>
        <w:rPr>
          <w:lang w:val="fr-FR"/>
        </w:rPr>
      </w:pPr>
    </w:p>
    <w:p w14:paraId="53CCC390" w14:textId="77777777" w:rsidR="00484FA1" w:rsidRPr="0032190F" w:rsidRDefault="00484FA1" w:rsidP="00426FF9">
      <w:pPr>
        <w:pStyle w:val="Heading1"/>
      </w:pPr>
      <w:bookmarkStart w:id="4915" w:name="Sit_Trezzo_Adda"/>
      <w:r w:rsidRPr="0032190F">
        <w:t>TREZZO D ADDA</w:t>
      </w:r>
    </w:p>
    <w:bookmarkEnd w:id="4915"/>
    <w:p w14:paraId="71776059" w14:textId="77777777" w:rsidR="00484FA1" w:rsidRDefault="009F73E5" w:rsidP="000328AD">
      <w:pPr>
        <w:jc w:val="both"/>
        <w:rPr>
          <w:lang w:val="fr-FR"/>
        </w:rPr>
      </w:pPr>
      <w:r>
        <w:rPr>
          <w:lang w:val="fr-FR"/>
        </w:rPr>
        <w:t>Trezzo sull'Adda</w:t>
      </w:r>
    </w:p>
    <w:p w14:paraId="0BB82BE6" w14:textId="77777777" w:rsidR="009F73E5" w:rsidRPr="0032190F" w:rsidRDefault="009F73E5" w:rsidP="000328AD">
      <w:pPr>
        <w:jc w:val="both"/>
        <w:rPr>
          <w:lang w:val="fr-FR"/>
        </w:rPr>
      </w:pPr>
    </w:p>
    <w:p w14:paraId="3378C9E2" w14:textId="57C22156" w:rsidR="00484FA1" w:rsidRDefault="00484FA1" w:rsidP="000328AD">
      <w:pPr>
        <w:jc w:val="both"/>
        <w:rPr>
          <w:lang w:val="fr-FR"/>
        </w:rPr>
      </w:pPr>
      <w:r w:rsidRPr="0032190F">
        <w:rPr>
          <w:lang w:val="fr-FR"/>
        </w:rPr>
        <w:t xml:space="preserve">Trezzo d’Adda, dans un contexte </w:t>
      </w:r>
      <w:hyperlink r:id="rId12088" w:anchor="Cul_Golasecca" w:history="1">
        <w:r w:rsidRPr="0032190F">
          <w:rPr>
            <w:rStyle w:val="Hyperlink"/>
            <w:lang w:val="fr-FR"/>
          </w:rPr>
          <w:t>Golasecca</w:t>
        </w:r>
      </w:hyperlink>
      <w:r w:rsidRPr="0032190F">
        <w:rPr>
          <w:rStyle w:val="Hyperlink"/>
          <w:lang w:val="fr-FR"/>
        </w:rPr>
        <w:t>,</w:t>
      </w:r>
      <w:r w:rsidR="003F70A5" w:rsidRPr="0032190F">
        <w:rPr>
          <w:rStyle w:val="Hyperlink"/>
          <w:lang w:val="fr-FR"/>
        </w:rPr>
        <w:t xml:space="preserve"> </w:t>
      </w:r>
      <w:r w:rsidRPr="0032190F">
        <w:rPr>
          <w:lang w:val="fr-FR"/>
        </w:rPr>
        <w:t xml:space="preserve">a livré une situle [art des situles ?] montrant des silhouettes </w:t>
      </w:r>
      <w:hyperlink r:id="rId12089" w:anchor="Cul_Proto_Art_TAC_T_z" w:history="1">
        <w:r w:rsidRPr="0032190F">
          <w:rPr>
            <w:rStyle w:val="Hyperlink"/>
            <w:lang w:val="fr-FR"/>
          </w:rPr>
          <w:t>animales</w:t>
        </w:r>
      </w:hyperlink>
      <w:r w:rsidRPr="0032190F">
        <w:rPr>
          <w:lang w:val="fr-FR"/>
        </w:rPr>
        <w:t xml:space="preserve"> très proches de celle de la </w:t>
      </w:r>
      <w:r w:rsidRPr="0032190F">
        <w:rPr>
          <w:i/>
          <w:lang w:val="fr-FR"/>
        </w:rPr>
        <w:t>klinè</w:t>
      </w:r>
      <w:r w:rsidRPr="0032190F">
        <w:rPr>
          <w:lang w:val="fr-FR"/>
        </w:rPr>
        <w:t xml:space="preserve"> d’</w:t>
      </w:r>
      <w:hyperlink r:id="rId12090" w:anchor="Sit_Hochdorf" w:history="1">
        <w:r w:rsidRPr="0032190F">
          <w:rPr>
            <w:rStyle w:val="Hyperlink"/>
            <w:lang w:val="fr-FR"/>
          </w:rPr>
          <w:t>Hochdorf</w:t>
        </w:r>
      </w:hyperlink>
      <w:r w:rsidRPr="0032190F">
        <w:rPr>
          <w:lang w:val="fr-FR"/>
        </w:rPr>
        <w:t xml:space="preserve"> (BIB De Marinis 2000a p. 384-388 in BIB 2049)</w:t>
      </w:r>
    </w:p>
    <w:p w14:paraId="3BE5A6D6" w14:textId="77777777" w:rsidR="009F73E5" w:rsidRDefault="009F73E5" w:rsidP="000328AD">
      <w:pPr>
        <w:jc w:val="both"/>
        <w:rPr>
          <w:lang w:val="fr-FR"/>
        </w:rPr>
      </w:pPr>
      <w:r>
        <w:rPr>
          <w:lang w:val="fr-FR"/>
        </w:rPr>
        <w:t>Le cerf représenté sur une situle est un motif indigène (BIB expo ENS 2019, Réinventer les Celtes)</w:t>
      </w:r>
    </w:p>
    <w:p w14:paraId="743E415F" w14:textId="77777777" w:rsidR="009F73E5" w:rsidRPr="0032190F" w:rsidRDefault="009F73E5" w:rsidP="000328AD">
      <w:pPr>
        <w:jc w:val="both"/>
        <w:rPr>
          <w:lang w:val="fr-FR"/>
        </w:rPr>
      </w:pPr>
    </w:p>
    <w:p w14:paraId="135ECD5B" w14:textId="77777777" w:rsidR="0051181C" w:rsidRPr="0032190F" w:rsidRDefault="0051181C" w:rsidP="000328AD">
      <w:pPr>
        <w:jc w:val="both"/>
        <w:rPr>
          <w:lang w:val="fr-FR"/>
        </w:rPr>
      </w:pPr>
    </w:p>
    <w:p w14:paraId="36F8C8A4" w14:textId="77777777" w:rsidR="005F75DD" w:rsidRPr="0032190F" w:rsidRDefault="005F75DD" w:rsidP="00426FF9">
      <w:pPr>
        <w:pStyle w:val="Heading1"/>
      </w:pPr>
      <w:bookmarkStart w:id="4916" w:name="Sit_Schonegg"/>
      <w:r w:rsidRPr="0032190F">
        <w:t>SCHONEGG</w:t>
      </w:r>
    </w:p>
    <w:bookmarkEnd w:id="4916"/>
    <w:p w14:paraId="01361858" w14:textId="77777777" w:rsidR="005F75DD" w:rsidRPr="0032190F" w:rsidRDefault="005F75DD" w:rsidP="000328AD">
      <w:pPr>
        <w:jc w:val="both"/>
        <w:rPr>
          <w:sz w:val="23"/>
          <w:szCs w:val="23"/>
          <w:lang w:val="fr-FR"/>
        </w:rPr>
      </w:pPr>
      <w:r w:rsidRPr="0032190F">
        <w:rPr>
          <w:sz w:val="23"/>
          <w:szCs w:val="23"/>
          <w:lang w:val="fr-FR"/>
        </w:rPr>
        <w:t>Spiez</w:t>
      </w:r>
    </w:p>
    <w:p w14:paraId="13509681" w14:textId="77777777" w:rsidR="005F75DD" w:rsidRPr="0032190F" w:rsidRDefault="005F75DD" w:rsidP="000328AD">
      <w:pPr>
        <w:jc w:val="both"/>
        <w:rPr>
          <w:lang w:val="fr-FR"/>
        </w:rPr>
      </w:pPr>
    </w:p>
    <w:p w14:paraId="15AA7EA0" w14:textId="77777777" w:rsidR="005F75DD" w:rsidRPr="0032190F" w:rsidRDefault="005F75DD" w:rsidP="000328AD">
      <w:pPr>
        <w:jc w:val="both"/>
        <w:rPr>
          <w:lang w:val="fr-FR"/>
        </w:rPr>
      </w:pPr>
      <w:r w:rsidRPr="0032190F">
        <w:rPr>
          <w:lang w:val="fr-FR"/>
        </w:rPr>
        <w:t>Schonegg (canton de Berne) aux abord du lac de Thun, découverte d'une d’une fibule de la Certosa (BIB 2288 p. 350)</w:t>
      </w:r>
    </w:p>
    <w:p w14:paraId="48C88219" w14:textId="77777777" w:rsidR="00E0264D" w:rsidRPr="0032190F" w:rsidRDefault="00E0264D" w:rsidP="000328AD">
      <w:pPr>
        <w:jc w:val="both"/>
        <w:rPr>
          <w:lang w:val="fr-FR"/>
        </w:rPr>
      </w:pPr>
    </w:p>
    <w:p w14:paraId="4F33E398" w14:textId="77777777" w:rsidR="00E0264D" w:rsidRPr="0032190F" w:rsidRDefault="00E0264D" w:rsidP="00426FF9">
      <w:pPr>
        <w:pStyle w:val="Heading1"/>
      </w:pPr>
      <w:bookmarkStart w:id="4917" w:name="Sit_Coire"/>
      <w:r w:rsidRPr="0032190F">
        <w:t>COIRE</w:t>
      </w:r>
    </w:p>
    <w:bookmarkEnd w:id="4917"/>
    <w:p w14:paraId="14AF0C99" w14:textId="77777777" w:rsidR="00E0264D" w:rsidRPr="0032190F" w:rsidRDefault="00E0264D" w:rsidP="000328AD">
      <w:pPr>
        <w:jc w:val="both"/>
        <w:rPr>
          <w:sz w:val="23"/>
          <w:szCs w:val="23"/>
          <w:lang w:val="fr-FR"/>
        </w:rPr>
      </w:pPr>
      <w:r w:rsidRPr="0032190F">
        <w:rPr>
          <w:lang w:val="fr-FR"/>
        </w:rPr>
        <w:t xml:space="preserve">Coire (Grisons), </w:t>
      </w:r>
      <w:r w:rsidRPr="0032190F">
        <w:rPr>
          <w:sz w:val="23"/>
          <w:szCs w:val="23"/>
          <w:lang w:val="fr-FR"/>
        </w:rPr>
        <w:t xml:space="preserve">petit mobilier de la culture de Golasecca en contexte stratigraphique, associé aux productions céramiques locales : céramique de type </w:t>
      </w:r>
      <w:r w:rsidRPr="0032190F">
        <w:rPr>
          <w:i/>
          <w:iCs/>
          <w:sz w:val="23"/>
          <w:szCs w:val="23"/>
          <w:lang w:val="fr-FR"/>
        </w:rPr>
        <w:t xml:space="preserve">Tamins </w:t>
      </w:r>
      <w:r w:rsidRPr="0032190F">
        <w:rPr>
          <w:sz w:val="23"/>
          <w:szCs w:val="23"/>
          <w:lang w:val="fr-FR"/>
        </w:rPr>
        <w:t xml:space="preserve">pour le Hallstatt final et céramique de type </w:t>
      </w:r>
      <w:r w:rsidRPr="0032190F">
        <w:rPr>
          <w:i/>
          <w:iCs/>
          <w:sz w:val="23"/>
          <w:szCs w:val="23"/>
          <w:lang w:val="fr-FR"/>
        </w:rPr>
        <w:t xml:space="preserve">Schneller </w:t>
      </w:r>
      <w:r w:rsidRPr="0032190F">
        <w:rPr>
          <w:sz w:val="23"/>
          <w:szCs w:val="23"/>
          <w:lang w:val="fr-FR"/>
        </w:rPr>
        <w:t xml:space="preserve">pour la phase laténienne. douze fibules ou fragments de fibules serpentiformes à arc à section circulaire ou rubané avec disque d’arrêt inséré à mi-hauteur de la tête de la fibule. Complètent cette série une fibule </w:t>
      </w:r>
      <w:r w:rsidR="00B5626D">
        <w:rPr>
          <w:sz w:val="23"/>
          <w:szCs w:val="23"/>
          <w:lang w:val="fr-FR"/>
        </w:rPr>
        <w:t>à</w:t>
      </w:r>
      <w:r w:rsidRPr="0032190F">
        <w:rPr>
          <w:sz w:val="23"/>
          <w:szCs w:val="23"/>
          <w:lang w:val="fr-FR"/>
        </w:rPr>
        <w:t xml:space="preserve"> </w:t>
      </w:r>
      <w:r w:rsidR="00B5626D">
        <w:rPr>
          <w:sz w:val="23"/>
          <w:szCs w:val="23"/>
          <w:lang w:val="fr-FR"/>
        </w:rPr>
        <w:t>S</w:t>
      </w:r>
      <w:r w:rsidRPr="0032190F">
        <w:rPr>
          <w:sz w:val="23"/>
          <w:szCs w:val="23"/>
          <w:lang w:val="fr-FR"/>
        </w:rPr>
        <w:t>anguisuga, deux fibules de type Certosa, variante tessinoise, deux fibules de type Certosa, variante X-a, une pendeloque en forme d’entonnoir variante B, une pendeloque rouelle bouletée et une pendeloque à trois lobes (BIB 2288 p. 235)</w:t>
      </w:r>
    </w:p>
    <w:p w14:paraId="1A82FCE9" w14:textId="77777777" w:rsidR="00E0264D" w:rsidRPr="0032190F" w:rsidRDefault="00E0264D" w:rsidP="000328AD">
      <w:pPr>
        <w:jc w:val="both"/>
        <w:rPr>
          <w:sz w:val="23"/>
          <w:szCs w:val="23"/>
          <w:lang w:val="fr-FR"/>
        </w:rPr>
      </w:pPr>
    </w:p>
    <w:p w14:paraId="2E2D3A62" w14:textId="77777777" w:rsidR="00E0264D" w:rsidRPr="0032190F" w:rsidRDefault="00E0264D" w:rsidP="000328AD">
      <w:pPr>
        <w:jc w:val="both"/>
        <w:rPr>
          <w:sz w:val="23"/>
          <w:szCs w:val="23"/>
          <w:lang w:val="fr-FR"/>
        </w:rPr>
      </w:pPr>
      <w:r w:rsidRPr="0032190F">
        <w:rPr>
          <w:sz w:val="23"/>
          <w:szCs w:val="23"/>
          <w:lang w:val="fr-FR"/>
        </w:rPr>
        <w:t>Les différents lieux-dits:</w:t>
      </w:r>
    </w:p>
    <w:p w14:paraId="18257CDF" w14:textId="77777777" w:rsidR="00E0264D" w:rsidRPr="00E0264D" w:rsidRDefault="00E0264D" w:rsidP="00E0264D">
      <w:pPr>
        <w:pStyle w:val="Default"/>
        <w:jc w:val="both"/>
        <w:rPr>
          <w:lang w:val="fr-FR"/>
        </w:rPr>
      </w:pPr>
      <w:r>
        <w:rPr>
          <w:lang w:val="fr-FR"/>
        </w:rPr>
        <w:t>-</w:t>
      </w:r>
      <w:r w:rsidRPr="00E0264D">
        <w:rPr>
          <w:lang w:val="fr-FR"/>
        </w:rPr>
        <w:t xml:space="preserve">Markthallenplatz </w:t>
      </w:r>
    </w:p>
    <w:p w14:paraId="7134447C" w14:textId="77777777" w:rsidR="00E0264D" w:rsidRPr="00E0264D" w:rsidRDefault="00E0264D" w:rsidP="00E0264D">
      <w:pPr>
        <w:pStyle w:val="Default"/>
        <w:jc w:val="both"/>
        <w:rPr>
          <w:lang w:val="fr-FR"/>
        </w:rPr>
      </w:pPr>
      <w:r>
        <w:rPr>
          <w:lang w:val="fr-FR"/>
        </w:rPr>
        <w:t>-</w:t>
      </w:r>
      <w:r w:rsidRPr="00E0264D">
        <w:rPr>
          <w:lang w:val="fr-FR"/>
        </w:rPr>
        <w:t xml:space="preserve">Ackermann </w:t>
      </w:r>
    </w:p>
    <w:p w14:paraId="7D344234" w14:textId="77777777" w:rsidR="00E0264D" w:rsidRPr="000A72D0" w:rsidRDefault="00E0264D" w:rsidP="00E0264D">
      <w:pPr>
        <w:pStyle w:val="Default"/>
        <w:jc w:val="both"/>
        <w:rPr>
          <w:szCs w:val="20"/>
          <w:lang w:val="fr-FR"/>
        </w:rPr>
      </w:pPr>
      <w:r w:rsidRPr="000A72D0">
        <w:rPr>
          <w:iCs/>
          <w:szCs w:val="20"/>
          <w:lang w:val="fr-FR"/>
        </w:rPr>
        <w:t xml:space="preserve">-Kasernenstrasse 30 couche 25 </w:t>
      </w:r>
    </w:p>
    <w:p w14:paraId="58DCBA27" w14:textId="77777777" w:rsidR="00E0264D" w:rsidRPr="0032190F" w:rsidRDefault="00E0264D" w:rsidP="000328AD">
      <w:pPr>
        <w:jc w:val="both"/>
        <w:rPr>
          <w:lang w:val="fr-FR"/>
        </w:rPr>
      </w:pPr>
      <w:r w:rsidRPr="0032190F">
        <w:rPr>
          <w:lang w:val="fr-FR"/>
        </w:rPr>
        <w:t>-Senhof</w:t>
      </w:r>
    </w:p>
    <w:p w14:paraId="26DE4E59" w14:textId="77777777" w:rsidR="00E0264D" w:rsidRPr="0032190F" w:rsidRDefault="00E0264D" w:rsidP="000328AD">
      <w:pPr>
        <w:jc w:val="both"/>
        <w:rPr>
          <w:lang w:val="fr-FR"/>
        </w:rPr>
      </w:pPr>
    </w:p>
    <w:p w14:paraId="3970808D" w14:textId="77777777" w:rsidR="00E0264D" w:rsidRPr="0032190F" w:rsidRDefault="00E0264D" w:rsidP="000328AD">
      <w:pPr>
        <w:jc w:val="both"/>
        <w:rPr>
          <w:lang w:val="fr-FR"/>
        </w:rPr>
      </w:pPr>
      <w:r w:rsidRPr="0032190F">
        <w:rPr>
          <w:lang w:val="fr-FR"/>
        </w:rPr>
        <w:t>(BIB 2288 p. 236)</w:t>
      </w:r>
    </w:p>
    <w:p w14:paraId="2C00815B" w14:textId="77777777" w:rsidR="00E0264D" w:rsidRPr="0032190F" w:rsidRDefault="00E0264D" w:rsidP="000328AD">
      <w:pPr>
        <w:jc w:val="both"/>
        <w:rPr>
          <w:lang w:val="fr-FR"/>
        </w:rPr>
      </w:pPr>
    </w:p>
    <w:p w14:paraId="2A6F5B9F" w14:textId="77777777" w:rsidR="00E0264D" w:rsidRPr="0032190F" w:rsidRDefault="00E0264D" w:rsidP="00426FF9">
      <w:pPr>
        <w:pStyle w:val="Heading1"/>
      </w:pPr>
      <w:bookmarkStart w:id="4918" w:name="Sit_Uto_Kulm"/>
      <w:r w:rsidRPr="0032190F">
        <w:t>UTO-KULM</w:t>
      </w:r>
    </w:p>
    <w:bookmarkEnd w:id="4918"/>
    <w:p w14:paraId="0D1ABB41" w14:textId="77777777" w:rsidR="00E0264D" w:rsidRPr="0032190F" w:rsidRDefault="00E0264D" w:rsidP="000328AD">
      <w:pPr>
        <w:jc w:val="both"/>
        <w:rPr>
          <w:lang w:val="fr-FR"/>
        </w:rPr>
      </w:pPr>
    </w:p>
    <w:p w14:paraId="558E73F2" w14:textId="3679E9E6" w:rsidR="00E0264D" w:rsidRPr="0032190F" w:rsidRDefault="00E0264D" w:rsidP="000328AD">
      <w:pPr>
        <w:jc w:val="both"/>
        <w:rPr>
          <w:sz w:val="23"/>
          <w:szCs w:val="23"/>
          <w:lang w:val="fr-FR"/>
        </w:rPr>
      </w:pPr>
      <w:r w:rsidRPr="0032190F">
        <w:rPr>
          <w:lang w:val="fr-FR"/>
        </w:rPr>
        <w:lastRenderedPageBreak/>
        <w:t xml:space="preserve">Uto-Kulm, </w:t>
      </w:r>
      <w:r w:rsidRPr="0032190F">
        <w:rPr>
          <w:sz w:val="23"/>
          <w:szCs w:val="23"/>
          <w:lang w:val="fr-FR"/>
        </w:rPr>
        <w:t xml:space="preserve">l’habitat fortifié qui occupe le sommet de la butte de Uto-Kulm Uetliberg, près de Zurich, a un caractère exceptionnel en raison des importations méditerranéennes qui y parviennent vers la fin de la période hallstattienne,notamment plusieurs fragments de céramique attique dont un fragment de </w:t>
      </w:r>
      <w:hyperlink r:id="rId12091" w:anchor="Cul_Grecs__Céramique_typ_Crat" w:history="1">
        <w:r w:rsidR="00B871A1" w:rsidRPr="00B871A1">
          <w:rPr>
            <w:rStyle w:val="Hyperlink"/>
            <w:lang w:val="fr-FR"/>
          </w:rPr>
          <w:t>cratère</w:t>
        </w:r>
      </w:hyperlink>
      <w:r w:rsidRPr="0032190F">
        <w:rPr>
          <w:sz w:val="23"/>
          <w:szCs w:val="23"/>
          <w:lang w:val="fr-FR"/>
        </w:rPr>
        <w:t>. Le mobilier publié</w:t>
      </w:r>
      <w:r w:rsidRPr="0032190F">
        <w:rPr>
          <w:sz w:val="16"/>
          <w:szCs w:val="16"/>
          <w:lang w:val="fr-FR"/>
        </w:rPr>
        <w:t>57</w:t>
      </w:r>
      <w:r w:rsidRPr="0032190F">
        <w:rPr>
          <w:sz w:val="23"/>
          <w:szCs w:val="23"/>
          <w:lang w:val="fr-FR"/>
        </w:rPr>
        <w:t xml:space="preserve">permet d’identifier trois objets originaires du versant italien des Alpes : deux fragments de fibules serpentiformes du </w:t>
      </w:r>
      <w:r w:rsidR="00B5626D" w:rsidRPr="0032190F">
        <w:rPr>
          <w:sz w:val="23"/>
          <w:szCs w:val="23"/>
          <w:lang w:val="fr-FR"/>
        </w:rPr>
        <w:t>Golasecca</w:t>
      </w:r>
      <w:r w:rsidRPr="0032190F">
        <w:rPr>
          <w:sz w:val="23"/>
          <w:szCs w:val="23"/>
          <w:lang w:val="fr-FR"/>
        </w:rPr>
        <w:t xml:space="preserve"> IIB et un arc de fibule de type Certosa en cours de fabrication.À ces objets d’importation s’ajoutent un couteau et des tessons qui trouvent des parallèles intéressants avec le domaine de Golasecca (BIB 2288 p. 237)</w:t>
      </w:r>
    </w:p>
    <w:p w14:paraId="5502E1C1" w14:textId="77777777" w:rsidR="00E0264D" w:rsidRPr="0032190F" w:rsidRDefault="00E0264D" w:rsidP="000328AD">
      <w:pPr>
        <w:jc w:val="both"/>
        <w:rPr>
          <w:sz w:val="23"/>
          <w:szCs w:val="23"/>
          <w:lang w:val="fr-FR"/>
        </w:rPr>
      </w:pPr>
    </w:p>
    <w:p w14:paraId="6A9B96F5" w14:textId="77777777" w:rsidR="00E0264D" w:rsidRPr="0032190F" w:rsidRDefault="00E0264D" w:rsidP="00426FF9">
      <w:pPr>
        <w:pStyle w:val="Heading1"/>
      </w:pPr>
      <w:bookmarkStart w:id="4919" w:name="Sit_Montlingerberg"/>
      <w:r w:rsidRPr="0032190F">
        <w:t>MONTLINGERBERG</w:t>
      </w:r>
    </w:p>
    <w:bookmarkEnd w:id="4919"/>
    <w:p w14:paraId="6DFB19C8" w14:textId="77777777" w:rsidR="00E0264D" w:rsidRPr="0032190F" w:rsidRDefault="00E0264D" w:rsidP="000328AD">
      <w:pPr>
        <w:jc w:val="both"/>
        <w:rPr>
          <w:sz w:val="23"/>
          <w:szCs w:val="23"/>
          <w:lang w:val="fr-FR"/>
        </w:rPr>
      </w:pPr>
      <w:r w:rsidRPr="0032190F">
        <w:rPr>
          <w:lang w:val="fr-FR"/>
        </w:rPr>
        <w:t xml:space="preserve">Montlingerberg, </w:t>
      </w:r>
      <w:r w:rsidRPr="0032190F">
        <w:rPr>
          <w:sz w:val="23"/>
          <w:szCs w:val="23"/>
          <w:lang w:val="fr-FR"/>
        </w:rPr>
        <w:t xml:space="preserve">L’habitat fortifié occupe une colline isolée près de Montlingen (Oberriet, Saint-Gall), non loin de l'embouchure de l'Ill dans le Rhin, sur la route de l'Arlberg. les niveaux d’occupation hallstattiens ont livré dix objets de la culture de Golasecca, dont quatre seulement en contexte stratigraphique, associés aux restes des structures domestiques. Le mobilier se répartit entre les phases IV et V du site. La quatrième phase correspond au début du </w:t>
      </w:r>
      <w:r w:rsidRPr="0032190F">
        <w:rPr>
          <w:sz w:val="19"/>
          <w:szCs w:val="19"/>
          <w:lang w:val="fr-FR"/>
        </w:rPr>
        <w:t>VI</w:t>
      </w:r>
      <w:r w:rsidRPr="0032190F">
        <w:rPr>
          <w:sz w:val="16"/>
          <w:szCs w:val="16"/>
          <w:lang w:val="fr-FR"/>
        </w:rPr>
        <w:t xml:space="preserve">e </w:t>
      </w:r>
      <w:r w:rsidRPr="0032190F">
        <w:rPr>
          <w:sz w:val="23"/>
          <w:szCs w:val="23"/>
          <w:lang w:val="fr-FR"/>
        </w:rPr>
        <w:t xml:space="preserve">siècle av. J.-C. ou niveau Ha D1-D2 selon l’auteur. Cette période est documentée sur le site par la réutilisation d'un mur de l'horizon inférieur, la présence d’une maison à piliers avec son foyer et un mur de soutènement. Le mobilier se compose de céramiques localeset d’un petit lot de fibules de la culture de Golasecca: une fibule </w:t>
      </w:r>
      <w:r w:rsidRPr="0032190F">
        <w:rPr>
          <w:i/>
          <w:iCs/>
          <w:sz w:val="23"/>
          <w:szCs w:val="23"/>
          <w:lang w:val="fr-FR"/>
        </w:rPr>
        <w:t xml:space="preserve">a drago </w:t>
      </w:r>
      <w:r w:rsidRPr="0032190F">
        <w:rPr>
          <w:sz w:val="23"/>
          <w:szCs w:val="23"/>
          <w:lang w:val="fr-FR"/>
        </w:rPr>
        <w:t xml:space="preserve">du G IIB, un pied de fibule serpentiforme et une fibule en fer à petit disque d’arrêt hors contexte plus ancienne.Vers 500 av. J.-C., débute la cinquième phase, qui embrasse tout le Second âge du fer. Le mobilier archéologique se compose majoritairement de céramiques du groupe </w:t>
      </w:r>
      <w:r w:rsidRPr="0032190F">
        <w:rPr>
          <w:i/>
          <w:iCs/>
          <w:sz w:val="23"/>
          <w:szCs w:val="23"/>
          <w:lang w:val="fr-FR"/>
        </w:rPr>
        <w:t>Schneller</w:t>
      </w:r>
      <w:r w:rsidRPr="0032190F">
        <w:rPr>
          <w:sz w:val="23"/>
          <w:szCs w:val="23"/>
          <w:lang w:val="fr-FR"/>
        </w:rPr>
        <w:t xml:space="preserve">, d’objets en bronze provenant des Alpes orientales ainsi que de productions locales. Parmi ces dernières on décompte cinq fibules de type Certosa ainsi qu’un bracelet, et un pied de fibule </w:t>
      </w:r>
      <w:r w:rsidRPr="0032190F">
        <w:rPr>
          <w:i/>
          <w:iCs/>
          <w:sz w:val="23"/>
          <w:szCs w:val="23"/>
          <w:lang w:val="fr-FR"/>
        </w:rPr>
        <w:t xml:space="preserve">a drago </w:t>
      </w:r>
      <w:r w:rsidRPr="0032190F">
        <w:rPr>
          <w:sz w:val="23"/>
          <w:szCs w:val="23"/>
          <w:lang w:val="fr-FR"/>
        </w:rPr>
        <w:t>de Golasecca. Comme dans la phase précédente, les accessoires vestimentaires ici représentés renvoient au monde des hommes, bien que les fibules de la Certosa ne soient pas de bonsmarqueurspour la distinction des genres.(BIB 2288 p. 239)</w:t>
      </w:r>
    </w:p>
    <w:p w14:paraId="5518F342" w14:textId="77777777" w:rsidR="00E0264D" w:rsidRPr="0032190F" w:rsidRDefault="00E0264D" w:rsidP="000328AD">
      <w:pPr>
        <w:jc w:val="both"/>
        <w:rPr>
          <w:sz w:val="23"/>
          <w:szCs w:val="23"/>
          <w:lang w:val="fr-FR"/>
        </w:rPr>
      </w:pPr>
    </w:p>
    <w:p w14:paraId="39391081" w14:textId="77777777" w:rsidR="00E0264D" w:rsidRPr="0032190F" w:rsidRDefault="00E0264D" w:rsidP="000328AD">
      <w:pPr>
        <w:jc w:val="both"/>
        <w:rPr>
          <w:lang w:val="fr-FR"/>
        </w:rPr>
      </w:pPr>
      <w:r w:rsidRPr="0032190F">
        <w:rPr>
          <w:lang w:val="fr-FR"/>
        </w:rPr>
        <w:t>DEISSWIL,</w:t>
      </w:r>
    </w:p>
    <w:p w14:paraId="5D3B036C" w14:textId="77777777" w:rsidR="00E0264D" w:rsidRDefault="00E0264D" w:rsidP="000328AD">
      <w:pPr>
        <w:jc w:val="both"/>
        <w:rPr>
          <w:sz w:val="23"/>
          <w:szCs w:val="23"/>
          <w:lang w:val="fr-FR"/>
        </w:rPr>
      </w:pPr>
      <w:r w:rsidRPr="0032190F">
        <w:rPr>
          <w:lang w:val="fr-FR"/>
        </w:rPr>
        <w:t xml:space="preserve">Deisswil, </w:t>
      </w:r>
      <w:r w:rsidRPr="0032190F">
        <w:rPr>
          <w:sz w:val="23"/>
          <w:szCs w:val="23"/>
          <w:lang w:val="fr-FR"/>
        </w:rPr>
        <w:t>fibule de La Certosa de la tombe féminine 31 de la nécropole de Deisswil, où cette dernière est habillée et réinterprétée selon le goût du premier style laténien (BIB 2288 p. 282)</w:t>
      </w:r>
    </w:p>
    <w:p w14:paraId="3BFF28EA" w14:textId="77777777" w:rsidR="008C7FB6" w:rsidRDefault="008C7FB6" w:rsidP="000328AD">
      <w:pPr>
        <w:jc w:val="both"/>
        <w:rPr>
          <w:sz w:val="23"/>
          <w:szCs w:val="23"/>
          <w:lang w:val="fr-FR"/>
        </w:rPr>
      </w:pPr>
    </w:p>
    <w:p w14:paraId="46D17B50" w14:textId="77777777" w:rsidR="008C7FB6" w:rsidRDefault="008C7FB6" w:rsidP="008C7FB6">
      <w:pPr>
        <w:pStyle w:val="Heading1"/>
      </w:pPr>
      <w:r>
        <w:t>DON BOSCO</w:t>
      </w:r>
    </w:p>
    <w:p w14:paraId="6D7491E3" w14:textId="77777777" w:rsidR="008C7FB6" w:rsidRDefault="008C7FB6" w:rsidP="000328AD">
      <w:pPr>
        <w:jc w:val="both"/>
        <w:rPr>
          <w:sz w:val="23"/>
          <w:szCs w:val="23"/>
          <w:lang w:val="fr-FR"/>
        </w:rPr>
      </w:pPr>
    </w:p>
    <w:p w14:paraId="2C0DABE6" w14:textId="77777777" w:rsidR="008C7FB6" w:rsidRPr="0032190F" w:rsidRDefault="008C7FB6" w:rsidP="000328AD">
      <w:pPr>
        <w:jc w:val="both"/>
        <w:rPr>
          <w:lang w:val="fr-FR"/>
        </w:rPr>
      </w:pPr>
      <w:r>
        <w:rPr>
          <w:sz w:val="23"/>
          <w:szCs w:val="23"/>
          <w:lang w:val="fr-FR"/>
        </w:rPr>
        <w:t>Nécropole suisse. âge du Fer. ~190 tombes. 1000-420 BC (com. pers. V. Cicolani)</w:t>
      </w:r>
    </w:p>
    <w:p w14:paraId="238868E7" w14:textId="77777777" w:rsidR="005F75DD" w:rsidRPr="0032190F" w:rsidRDefault="005F75DD" w:rsidP="000328AD">
      <w:pPr>
        <w:jc w:val="both"/>
        <w:rPr>
          <w:lang w:val="fr-FR"/>
        </w:rPr>
      </w:pPr>
    </w:p>
    <w:p w14:paraId="432D314C" w14:textId="77777777" w:rsidR="0051181C" w:rsidRPr="0032190F" w:rsidRDefault="0051181C" w:rsidP="00426FF9">
      <w:pPr>
        <w:pStyle w:val="Heading1"/>
      </w:pPr>
      <w:bookmarkStart w:id="4920" w:name="Sit_Chatillon_Glane"/>
      <w:r w:rsidRPr="0032190F">
        <w:t>CHATILLON-SUR-GLANE</w:t>
      </w:r>
    </w:p>
    <w:bookmarkEnd w:id="4920"/>
    <w:p w14:paraId="37C9001C" w14:textId="0EC7752D" w:rsidR="0051181C" w:rsidRPr="0032190F" w:rsidRDefault="00911743" w:rsidP="009E0F2C">
      <w:pPr>
        <w:rPr>
          <w:lang w:val="fr-FR"/>
        </w:rPr>
      </w:pPr>
      <w:r>
        <w:fldChar w:fldCharType="begin"/>
      </w:r>
      <w:r w:rsidR="00E30F13" w:rsidRPr="006F6A73">
        <w:rPr>
          <w:lang w:val="fr-FR"/>
        </w:rPr>
        <w:instrText>HYPERLINK "C:\\Users\\Thomas Huet\\Desktop\\Documentation archéologique liée à la thèse\\Cultures.docx" \l "Cul_Proto_Soc_Elites"</w:instrText>
      </w:r>
      <w:r>
        <w:fldChar w:fldCharType="separate"/>
      </w:r>
      <w:r w:rsidR="00817A76">
        <w:rPr>
          <w:rStyle w:val="Hyperlink"/>
          <w:lang w:val="fr-FR"/>
        </w:rPr>
        <w:t>s</w:t>
      </w:r>
      <w:r w:rsidR="00817A76" w:rsidRPr="0032190F">
        <w:rPr>
          <w:rStyle w:val="Hyperlink"/>
          <w:lang w:val="fr-FR"/>
        </w:rPr>
        <w:t>ite princier</w:t>
      </w:r>
      <w:r>
        <w:fldChar w:fldCharType="end"/>
      </w:r>
      <w:r w:rsidR="009E0F2C" w:rsidRPr="009E0F2C">
        <w:rPr>
          <w:lang w:val="fr-FR"/>
        </w:rPr>
        <w:t xml:space="preserve"> </w:t>
      </w:r>
      <w:r w:rsidR="009E0F2C" w:rsidRPr="0032190F">
        <w:rPr>
          <w:lang w:val="fr-FR"/>
        </w:rPr>
        <w:t xml:space="preserve"> </w:t>
      </w:r>
      <w:r w:rsidR="009C56A0" w:rsidRPr="0032190F">
        <w:rPr>
          <w:lang w:val="fr-FR"/>
        </w:rPr>
        <w:t>(BIB 2312 p. 98)</w:t>
      </w:r>
    </w:p>
    <w:p w14:paraId="3516014C" w14:textId="77777777" w:rsidR="009C56A0" w:rsidRPr="0032190F" w:rsidRDefault="009C56A0" w:rsidP="000328AD">
      <w:pPr>
        <w:jc w:val="both"/>
        <w:rPr>
          <w:lang w:val="fr-FR"/>
        </w:rPr>
      </w:pPr>
    </w:p>
    <w:p w14:paraId="283C9342" w14:textId="77777777" w:rsidR="0051181C" w:rsidRPr="0032190F" w:rsidRDefault="0051181C" w:rsidP="009C56A0">
      <w:pPr>
        <w:jc w:val="both"/>
        <w:rPr>
          <w:lang w:val="fr-FR"/>
        </w:rPr>
      </w:pPr>
      <w:r w:rsidRPr="0032190F">
        <w:rPr>
          <w:lang w:val="fr-FR"/>
        </w:rPr>
        <w:t xml:space="preserve">Châtillon-sur-Glâne. </w:t>
      </w:r>
      <w:r w:rsidR="009C56A0" w:rsidRPr="0032190F">
        <w:rPr>
          <w:lang w:val="fr-FR"/>
        </w:rPr>
        <w:t xml:space="preserve">(Fribourg, Suisse) est installé sur un éperon à la confluence de deux rivières, la Glâne et la Sarine. Il est protégé naturellement sur trois côtés, alors qu’une levée de terre, ou rempart, précédée d’un fossé, barre le quatrième (BIB 2312 p. 98). </w:t>
      </w:r>
      <w:r w:rsidRPr="0032190F">
        <w:rPr>
          <w:lang w:val="fr-FR"/>
        </w:rPr>
        <w:t xml:space="preserve">Présence d'un rempart sur un éperon (éperon barré) (BIB 2311 p. 94). </w:t>
      </w:r>
    </w:p>
    <w:p w14:paraId="36EA0BDE" w14:textId="77777777" w:rsidR="009C56A0" w:rsidRPr="0032190F" w:rsidRDefault="009C56A0" w:rsidP="009C56A0">
      <w:pPr>
        <w:jc w:val="both"/>
        <w:rPr>
          <w:lang w:val="fr-FR"/>
        </w:rPr>
      </w:pPr>
      <w:r w:rsidRPr="0032190F">
        <w:rPr>
          <w:lang w:val="fr-FR"/>
        </w:rPr>
        <w:t>Occupation du site au Hallstatt final (550-450 av. J.-C. environ) (BIB 2312 p. 98)</w:t>
      </w:r>
    </w:p>
    <w:p w14:paraId="4BD602AA" w14:textId="77777777" w:rsidR="009C56A0" w:rsidRPr="0032190F" w:rsidRDefault="009C56A0" w:rsidP="009C56A0">
      <w:pPr>
        <w:jc w:val="both"/>
        <w:rPr>
          <w:lang w:val="fr-FR"/>
        </w:rPr>
      </w:pPr>
      <w:r w:rsidRPr="0032190F">
        <w:rPr>
          <w:lang w:val="fr-FR"/>
        </w:rPr>
        <w:t>Des tumuli sont installé à proximité du site (BIB 2312 p. 98)</w:t>
      </w:r>
    </w:p>
    <w:p w14:paraId="6C310461" w14:textId="77777777" w:rsidR="009C56A0" w:rsidRDefault="009C56A0" w:rsidP="009C56A0">
      <w:pPr>
        <w:jc w:val="both"/>
        <w:rPr>
          <w:lang w:val="fr-FR"/>
        </w:rPr>
      </w:pPr>
      <w:r w:rsidRPr="0032190F">
        <w:rPr>
          <w:lang w:val="fr-FR"/>
        </w:rPr>
        <w:t>Les produits importés prouvent en tout cas l' appartenance du site à un réseau d’échanges très</w:t>
      </w:r>
      <w:r w:rsidR="00CF02BE" w:rsidRPr="0032190F">
        <w:rPr>
          <w:lang w:val="fr-FR"/>
        </w:rPr>
        <w:t xml:space="preserve"> </w:t>
      </w:r>
      <w:r w:rsidRPr="0032190F">
        <w:rPr>
          <w:lang w:val="fr-FR"/>
        </w:rPr>
        <w:t>étendu le reliant au monde méditerranéen probablement depuis le VIIe-VIe siècle av. J.-C., ce dont</w:t>
      </w:r>
      <w:r w:rsidR="00CF02BE" w:rsidRPr="0032190F">
        <w:rPr>
          <w:lang w:val="fr-FR"/>
        </w:rPr>
        <w:t xml:space="preserve"> </w:t>
      </w:r>
      <w:r w:rsidRPr="0032190F">
        <w:rPr>
          <w:lang w:val="fr-FR"/>
        </w:rPr>
        <w:t>témoigne un fragment d’un grand récipient décoré de méandres (Dietrich-Weibel, Lüscher, 1998,</w:t>
      </w:r>
      <w:r w:rsidR="00CF02BE" w:rsidRPr="0032190F">
        <w:rPr>
          <w:lang w:val="fr-FR"/>
        </w:rPr>
        <w:t xml:space="preserve"> </w:t>
      </w:r>
      <w:r w:rsidRPr="0032190F">
        <w:rPr>
          <w:lang w:val="fr-FR"/>
        </w:rPr>
        <w:t>p. 174-175), qui trouve un parallèle dans un tesson découvert à proximité de la Doire Baltée (BIB 2312 p. 98). Deux fragments de parure Golasecca: un pied de fibule serpentiforme décoré de moulures de la fin du VIe siècle av. J.-C. et un pied de fibule de La Certosa à section trapézoïdale, coiffé d’un bouton lenticulaire très caractéristique de La Tène A (BIB 2312 p. 99)</w:t>
      </w:r>
    </w:p>
    <w:p w14:paraId="2F81E82A" w14:textId="77777777" w:rsidR="009E0F2C" w:rsidRPr="0032190F" w:rsidRDefault="009E0F2C" w:rsidP="009C56A0">
      <w:pPr>
        <w:jc w:val="both"/>
        <w:rPr>
          <w:lang w:val="fr-FR"/>
        </w:rPr>
      </w:pPr>
      <w:r w:rsidRPr="009E0F2C">
        <w:rPr>
          <w:lang w:val="fr-FR"/>
        </w:rPr>
        <w:lastRenderedPageBreak/>
        <w:t>(Posieux)</w:t>
      </w:r>
      <w:r>
        <w:rPr>
          <w:lang w:val="fr-FR"/>
        </w:rPr>
        <w:t xml:space="preserve"> (BIB 1852)</w:t>
      </w:r>
    </w:p>
    <w:p w14:paraId="25B44E87" w14:textId="77777777" w:rsidR="0051181C" w:rsidRPr="0032190F" w:rsidRDefault="0051181C" w:rsidP="000328AD">
      <w:pPr>
        <w:jc w:val="both"/>
        <w:rPr>
          <w:lang w:val="fr-FR"/>
        </w:rPr>
      </w:pPr>
    </w:p>
    <w:p w14:paraId="11355E86" w14:textId="77777777" w:rsidR="0051181C" w:rsidRPr="0032190F" w:rsidRDefault="0051181C" w:rsidP="0051181C">
      <w:pPr>
        <w:pStyle w:val="Heading2"/>
      </w:pPr>
      <w:r w:rsidRPr="0032190F">
        <w:t>Céramiques</w:t>
      </w:r>
    </w:p>
    <w:p w14:paraId="4777E71D" w14:textId="77777777" w:rsidR="0051181C" w:rsidRPr="0032190F" w:rsidRDefault="0051181C" w:rsidP="000328AD">
      <w:pPr>
        <w:jc w:val="both"/>
        <w:rPr>
          <w:lang w:val="fr-FR"/>
        </w:rPr>
      </w:pPr>
    </w:p>
    <w:p w14:paraId="5DEA125C" w14:textId="77777777" w:rsidR="00CF02BE" w:rsidRPr="0032190F" w:rsidRDefault="00CF02BE" w:rsidP="00CF02BE">
      <w:pPr>
        <w:pStyle w:val="Heading3"/>
      </w:pPr>
      <w:r w:rsidRPr="0032190F">
        <w:t>Productions indigènes</w:t>
      </w:r>
    </w:p>
    <w:p w14:paraId="77CF308E" w14:textId="77777777" w:rsidR="00CF02BE" w:rsidRPr="0032190F" w:rsidRDefault="00CF02BE" w:rsidP="000328AD">
      <w:pPr>
        <w:jc w:val="both"/>
        <w:rPr>
          <w:lang w:val="fr-FR"/>
        </w:rPr>
      </w:pPr>
    </w:p>
    <w:p w14:paraId="6286AF52" w14:textId="77777777" w:rsidR="0051181C" w:rsidRPr="0032190F" w:rsidRDefault="0051181C" w:rsidP="000328AD">
      <w:pPr>
        <w:jc w:val="both"/>
        <w:rPr>
          <w:lang w:val="fr-FR"/>
        </w:rPr>
      </w:pPr>
      <w:r w:rsidRPr="0032190F">
        <w:rPr>
          <w:lang w:val="fr-FR"/>
        </w:rPr>
        <w:t>Dans les éléments céramiques "locaux", ou production indigène, on distinge:</w:t>
      </w:r>
    </w:p>
    <w:p w14:paraId="6400C0D1" w14:textId="77777777" w:rsidR="0051181C" w:rsidRPr="0032190F" w:rsidRDefault="0051181C" w:rsidP="000328AD">
      <w:pPr>
        <w:jc w:val="both"/>
        <w:rPr>
          <w:lang w:val="fr-F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62"/>
        <w:gridCol w:w="7456"/>
      </w:tblGrid>
      <w:tr w:rsidR="0051181C" w:rsidRPr="00215DCE" w14:paraId="2C1C3053" w14:textId="77777777" w:rsidTr="00C35EA7">
        <w:tc>
          <w:tcPr>
            <w:tcW w:w="2362" w:type="dxa"/>
          </w:tcPr>
          <w:p w14:paraId="0BF1FE93" w14:textId="77777777" w:rsidR="0051181C" w:rsidRDefault="0051181C" w:rsidP="00C35EA7">
            <w:pPr>
              <w:jc w:val="both"/>
            </w:pPr>
            <w:r>
              <w:t>céramique grossière</w:t>
            </w:r>
          </w:p>
        </w:tc>
        <w:tc>
          <w:tcPr>
            <w:tcW w:w="7456" w:type="dxa"/>
          </w:tcPr>
          <w:p w14:paraId="5DC00F6A" w14:textId="77777777" w:rsidR="0051181C" w:rsidRPr="00C35EA7" w:rsidRDefault="0051181C" w:rsidP="00C35EA7">
            <w:pPr>
              <w:jc w:val="both"/>
              <w:rPr>
                <w:sz w:val="20"/>
                <w:lang w:val="fr-FR"/>
              </w:rPr>
            </w:pPr>
            <w:r w:rsidRPr="00C35EA7">
              <w:rPr>
                <w:sz w:val="20"/>
                <w:lang w:val="fr-FR"/>
              </w:rPr>
              <w:t>montee ä la main selon la technique du colombin, et presentant des decors lineaires faits d'impressions au doigt ou d'incisions ä la baguette.</w:t>
            </w:r>
          </w:p>
        </w:tc>
      </w:tr>
      <w:tr w:rsidR="0051181C" w14:paraId="14F2C2FA" w14:textId="77777777" w:rsidTr="00C35EA7">
        <w:tc>
          <w:tcPr>
            <w:tcW w:w="2362" w:type="dxa"/>
          </w:tcPr>
          <w:p w14:paraId="50769952" w14:textId="77777777" w:rsidR="0051181C" w:rsidRDefault="0051181C" w:rsidP="00C35EA7">
            <w:pPr>
              <w:jc w:val="both"/>
            </w:pPr>
            <w:r>
              <w:t>céramique fine lissée</w:t>
            </w:r>
          </w:p>
        </w:tc>
        <w:tc>
          <w:tcPr>
            <w:tcW w:w="7456" w:type="dxa"/>
          </w:tcPr>
          <w:p w14:paraId="70E4CF54" w14:textId="77777777" w:rsidR="0051181C" w:rsidRPr="00C35EA7" w:rsidRDefault="0051181C" w:rsidP="00C35EA7">
            <w:pPr>
              <w:jc w:val="both"/>
              <w:rPr>
                <w:sz w:val="20"/>
              </w:rPr>
            </w:pPr>
            <w:r w:rsidRPr="00C35EA7">
              <w:rPr>
                <w:sz w:val="20"/>
                <w:lang w:val="fr-FR"/>
              </w:rPr>
              <w:t xml:space="preserve">bien cuite, de couleur grise ou noire principalement, composee essentiellement d'ecuelles. </w:t>
            </w:r>
            <w:r w:rsidRPr="00C35EA7">
              <w:rPr>
                <w:sz w:val="20"/>
              </w:rPr>
              <w:t>Les decors, peu nombreux, sont souvent estampes</w:t>
            </w:r>
          </w:p>
        </w:tc>
      </w:tr>
      <w:tr w:rsidR="0051181C" w:rsidRPr="00215DCE" w14:paraId="149D23D7" w14:textId="77777777" w:rsidTr="00C35EA7">
        <w:tc>
          <w:tcPr>
            <w:tcW w:w="2362" w:type="dxa"/>
          </w:tcPr>
          <w:p w14:paraId="402EB53B" w14:textId="77777777" w:rsidR="0051181C" w:rsidRDefault="0051181C" w:rsidP="00C35EA7">
            <w:pPr>
              <w:jc w:val="both"/>
            </w:pPr>
            <w:r>
              <w:t>céramique cannelée</w:t>
            </w:r>
          </w:p>
        </w:tc>
        <w:tc>
          <w:tcPr>
            <w:tcW w:w="7456" w:type="dxa"/>
          </w:tcPr>
          <w:p w14:paraId="5AEB6C0D" w14:textId="77777777" w:rsidR="0051181C" w:rsidRPr="00C35EA7" w:rsidRDefault="0051181C" w:rsidP="00C35EA7">
            <w:pPr>
              <w:jc w:val="both"/>
              <w:rPr>
                <w:sz w:val="20"/>
                <w:lang w:val="fr-FR"/>
              </w:rPr>
            </w:pPr>
            <w:r w:rsidRPr="00C35EA7">
              <w:rPr>
                <w:sz w:val="20"/>
                <w:lang w:val="fr-FR"/>
              </w:rPr>
              <w:t>d'excellente qualite, dont les formes et la couleur sont proches de la ceramique fine</w:t>
            </w:r>
          </w:p>
        </w:tc>
      </w:tr>
    </w:tbl>
    <w:p w14:paraId="6B749EE8" w14:textId="77777777" w:rsidR="0051181C" w:rsidRPr="0032190F" w:rsidRDefault="0051181C" w:rsidP="000328AD">
      <w:pPr>
        <w:jc w:val="both"/>
        <w:rPr>
          <w:lang w:val="fr-FR"/>
        </w:rPr>
      </w:pPr>
      <w:r w:rsidRPr="0032190F">
        <w:rPr>
          <w:lang w:val="fr-FR"/>
        </w:rPr>
        <w:t>(BIB 2311 p. 96)</w:t>
      </w:r>
    </w:p>
    <w:p w14:paraId="74012623" w14:textId="77777777" w:rsidR="0051181C" w:rsidRPr="0032190F" w:rsidRDefault="0051181C" w:rsidP="000328AD">
      <w:pPr>
        <w:jc w:val="both"/>
        <w:rPr>
          <w:lang w:val="fr-FR"/>
        </w:rPr>
      </w:pPr>
    </w:p>
    <w:p w14:paraId="6B20F04B" w14:textId="5352F11C" w:rsidR="0051181C" w:rsidRPr="0032190F" w:rsidRDefault="0051181C" w:rsidP="000328AD">
      <w:pPr>
        <w:jc w:val="both"/>
        <w:rPr>
          <w:lang w:val="fr-FR"/>
        </w:rPr>
      </w:pPr>
      <w:r w:rsidRPr="0032190F">
        <w:rPr>
          <w:lang w:val="fr-FR"/>
        </w:rPr>
        <w:t xml:space="preserve">La céramique cannelée est comparable à celle découverte à </w:t>
      </w:r>
      <w:hyperlink r:id="rId12092" w:anchor="Sit_Vix" w:history="1">
        <w:r w:rsidRPr="0032190F">
          <w:rPr>
            <w:rStyle w:val="Hyperlink"/>
            <w:lang w:val="fr-FR"/>
          </w:rPr>
          <w:t>Vix</w:t>
        </w:r>
      </w:hyperlink>
      <w:r w:rsidRPr="0032190F">
        <w:rPr>
          <w:lang w:val="fr-FR"/>
        </w:rPr>
        <w:t xml:space="preserve"> et </w:t>
      </w:r>
      <w:hyperlink r:id="rId12093" w:anchor="Sit_Heuneburg" w:history="1">
        <w:r w:rsidRPr="0032190F">
          <w:rPr>
            <w:rStyle w:val="Hyperlink"/>
            <w:lang w:val="fr-FR"/>
          </w:rPr>
          <w:t>Heuneburg</w:t>
        </w:r>
      </w:hyperlink>
      <w:r w:rsidRPr="0032190F">
        <w:rPr>
          <w:lang w:val="fr-FR"/>
        </w:rPr>
        <w:t xml:space="preserve"> (BIB 2311 p. 96)</w:t>
      </w:r>
    </w:p>
    <w:p w14:paraId="69AF5685" w14:textId="77777777" w:rsidR="004B09C1" w:rsidRPr="0032190F" w:rsidRDefault="004B09C1" w:rsidP="000328AD">
      <w:pPr>
        <w:jc w:val="both"/>
        <w:rPr>
          <w:lang w:val="fr-FR"/>
        </w:rPr>
      </w:pPr>
    </w:p>
    <w:p w14:paraId="06970E1A" w14:textId="77777777" w:rsidR="00CF02BE" w:rsidRPr="0032190F" w:rsidRDefault="00CF02BE" w:rsidP="00CF02BE">
      <w:pPr>
        <w:pStyle w:val="Heading3"/>
      </w:pPr>
      <w:r w:rsidRPr="0032190F">
        <w:t>Importations</w:t>
      </w:r>
    </w:p>
    <w:p w14:paraId="6C04B07E" w14:textId="77777777" w:rsidR="00CF02BE" w:rsidRPr="0032190F" w:rsidRDefault="00CF02BE" w:rsidP="000328AD">
      <w:pPr>
        <w:jc w:val="both"/>
        <w:rPr>
          <w:lang w:val="fr-FR"/>
        </w:rPr>
      </w:pPr>
    </w:p>
    <w:p w14:paraId="0AF3C2B2" w14:textId="77777777" w:rsidR="0051181C" w:rsidRPr="0032190F" w:rsidRDefault="0051181C" w:rsidP="0051181C">
      <w:pPr>
        <w:jc w:val="both"/>
        <w:rPr>
          <w:lang w:val="fr-FR"/>
        </w:rPr>
      </w:pPr>
      <w:r w:rsidRPr="0032190F">
        <w:rPr>
          <w:lang w:val="fr-FR"/>
        </w:rPr>
        <w:t>Les céramiques d'importations concernent: la céramique attique à figures noires et la céramique importee du Midi (amphores massaliotes, ceramique grise archaique [monochrome ?] ou pseudo-phoceenne, ceramique pseudo-ionienne) (BIB 2311 p. 96)</w:t>
      </w:r>
      <w:r w:rsidR="00CF02BE" w:rsidRPr="0032190F">
        <w:rPr>
          <w:lang w:val="fr-FR"/>
        </w:rPr>
        <w:t xml:space="preserve"> Céramique grecque associée à des éléments Hallstatt (BIB 2311 p. 94). céramique attique à figures noires ou des amphores de Marseille, de Grèce et de Grande Grèce (Italie) (BIB 2312 p. 98)</w:t>
      </w:r>
    </w:p>
    <w:p w14:paraId="4480CFF3" w14:textId="77777777" w:rsidR="00CF02BE" w:rsidRPr="0032190F" w:rsidRDefault="00CF02BE" w:rsidP="0051181C">
      <w:pPr>
        <w:jc w:val="both"/>
        <w:rPr>
          <w:lang w:val="fr-FR"/>
        </w:rPr>
      </w:pPr>
    </w:p>
    <w:p w14:paraId="1CB67A57" w14:textId="77777777" w:rsidR="00CF02BE" w:rsidRPr="0032190F" w:rsidRDefault="00CF02BE" w:rsidP="00426FF9">
      <w:pPr>
        <w:pStyle w:val="Heading1"/>
      </w:pPr>
      <w:bookmarkStart w:id="4921" w:name="Sit_Pre_Fond"/>
      <w:r w:rsidRPr="0032190F">
        <w:t>PRE DE FOND</w:t>
      </w:r>
    </w:p>
    <w:bookmarkEnd w:id="4921"/>
    <w:p w14:paraId="1F802603" w14:textId="77777777" w:rsidR="00CF02BE" w:rsidRPr="0032190F" w:rsidRDefault="00CF02BE" w:rsidP="00CF02BE">
      <w:pPr>
        <w:jc w:val="both"/>
        <w:rPr>
          <w:lang w:val="fr-FR"/>
        </w:rPr>
      </w:pPr>
      <w:r w:rsidRPr="0032190F">
        <w:rPr>
          <w:lang w:val="fr-FR"/>
        </w:rPr>
        <w:t>L'habit de Pré de Fond à Bussy (Fribourg, Suisse) occupait deux petites buttes morainiques, entourées de dépressions plus ou moins marécageuses. Localisé à l’extrémité de la plaine de la Broye, il offre un lieu de passage entre le Bassin lémanique, le Jura et le Plateau (BIB 2312 p. 98). Le site à  livré des importations Golasecca (BIB 2312 p. 98)</w:t>
      </w:r>
    </w:p>
    <w:p w14:paraId="123F02BB" w14:textId="77777777" w:rsidR="00CF02BE" w:rsidRPr="0032190F" w:rsidRDefault="00CF02BE" w:rsidP="00CF02BE">
      <w:pPr>
        <w:jc w:val="both"/>
        <w:rPr>
          <w:lang w:val="fr-FR"/>
        </w:rPr>
      </w:pPr>
      <w:r w:rsidRPr="0032190F">
        <w:rPr>
          <w:lang w:val="fr-FR"/>
        </w:rPr>
        <w:t xml:space="preserve">habitat ouvert au Premier âge du Fer, peut-être dès le Hallstatt moyen (650-550 av. J.-C.) au vu de certaines fibules (à arc surbaissé et ébauche de fibule </w:t>
      </w:r>
      <w:r w:rsidRPr="0032190F">
        <w:rPr>
          <w:i/>
          <w:lang w:val="fr-FR"/>
        </w:rPr>
        <w:t>a drago</w:t>
      </w:r>
      <w:r w:rsidR="003632F5" w:rsidRPr="0032190F">
        <w:rPr>
          <w:i/>
          <w:lang w:val="fr-FR"/>
        </w:rPr>
        <w:t xml:space="preserve"> </w:t>
      </w:r>
      <w:r w:rsidR="003632F5" w:rsidRPr="0032190F">
        <w:rPr>
          <w:lang w:val="fr-FR"/>
        </w:rPr>
        <w:t>en cours de fabrication de provenance sud-alpine</w:t>
      </w:r>
      <w:r w:rsidRPr="0032190F">
        <w:rPr>
          <w:lang w:val="fr-FR"/>
        </w:rPr>
        <w:t>). Contemporain de Châtillon-sur-Glâne (BIB 2312 p. 98)</w:t>
      </w:r>
    </w:p>
    <w:p w14:paraId="165877E8" w14:textId="77777777" w:rsidR="00CF02BE" w:rsidRPr="0032190F" w:rsidRDefault="000F4E07" w:rsidP="00CF02BE">
      <w:pPr>
        <w:jc w:val="both"/>
        <w:rPr>
          <w:lang w:val="fr-FR"/>
        </w:rPr>
      </w:pPr>
      <w:r w:rsidRPr="0032190F">
        <w:rPr>
          <w:lang w:val="fr-FR"/>
        </w:rPr>
        <w:t xml:space="preserve">Une fibule à arc surbaissé (fibule </w:t>
      </w:r>
      <w:r w:rsidRPr="0032190F">
        <w:rPr>
          <w:i/>
          <w:lang w:val="fr-FR"/>
        </w:rPr>
        <w:t>a sanguisuga</w:t>
      </w:r>
      <w:r w:rsidRPr="0032190F">
        <w:rPr>
          <w:lang w:val="fr-FR"/>
        </w:rPr>
        <w:t>) trouvé dans le chenal correspondant à un modèle tardo-orientalisant connu dans le domaine villanovien de Bologne et d’Este (BIB 2312 p. 99)</w:t>
      </w:r>
    </w:p>
    <w:p w14:paraId="5AFCCD0E" w14:textId="77777777" w:rsidR="00CF02BE" w:rsidRDefault="00CF02BE" w:rsidP="00CF02BE">
      <w:pPr>
        <w:pStyle w:val="Heading2"/>
      </w:pPr>
      <w:r>
        <w:t>Fossé</w:t>
      </w:r>
    </w:p>
    <w:p w14:paraId="2F5380C2" w14:textId="77777777" w:rsidR="00CF02BE" w:rsidRDefault="00CF02BE" w:rsidP="00CF02BE"/>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6"/>
        <w:gridCol w:w="6262"/>
      </w:tblGrid>
      <w:tr w:rsidR="00CF02BE" w:rsidRPr="00CF02BE" w14:paraId="1455979A" w14:textId="77777777" w:rsidTr="00C35EA7">
        <w:trPr>
          <w:jc w:val="center"/>
        </w:trPr>
        <w:tc>
          <w:tcPr>
            <w:tcW w:w="1136" w:type="dxa"/>
          </w:tcPr>
          <w:p w14:paraId="317F50D1" w14:textId="77777777" w:rsidR="00CF02BE" w:rsidRPr="00C35EA7" w:rsidRDefault="00CF02BE" w:rsidP="00C35EA7">
            <w:pPr>
              <w:jc w:val="center"/>
              <w:rPr>
                <w:b/>
              </w:rPr>
            </w:pPr>
            <w:r w:rsidRPr="00C35EA7">
              <w:rPr>
                <w:b/>
              </w:rPr>
              <w:t>couches</w:t>
            </w:r>
          </w:p>
        </w:tc>
        <w:tc>
          <w:tcPr>
            <w:tcW w:w="6262" w:type="dxa"/>
          </w:tcPr>
          <w:p w14:paraId="7C4C408F" w14:textId="77777777" w:rsidR="00CF02BE" w:rsidRPr="00C35EA7" w:rsidRDefault="00CF02BE" w:rsidP="00C35EA7">
            <w:pPr>
              <w:jc w:val="center"/>
              <w:rPr>
                <w:b/>
              </w:rPr>
            </w:pPr>
            <w:r w:rsidRPr="00C35EA7">
              <w:rPr>
                <w:b/>
              </w:rPr>
              <w:t>description</w:t>
            </w:r>
          </w:p>
        </w:tc>
      </w:tr>
      <w:tr w:rsidR="00CF02BE" w14:paraId="05DFA11D" w14:textId="77777777" w:rsidTr="00C35EA7">
        <w:trPr>
          <w:jc w:val="center"/>
        </w:trPr>
        <w:tc>
          <w:tcPr>
            <w:tcW w:w="1136" w:type="dxa"/>
            <w:vAlign w:val="center"/>
          </w:tcPr>
          <w:p w14:paraId="32A5A6EB" w14:textId="77777777" w:rsidR="00CF02BE" w:rsidRDefault="00CF02BE" w:rsidP="00C35EA7">
            <w:pPr>
              <w:jc w:val="center"/>
            </w:pPr>
            <w:r>
              <w:t>3D1</w:t>
            </w:r>
          </w:p>
        </w:tc>
        <w:tc>
          <w:tcPr>
            <w:tcW w:w="6262" w:type="dxa"/>
          </w:tcPr>
          <w:p w14:paraId="18015326" w14:textId="77777777" w:rsidR="00CF02BE" w:rsidRDefault="00CF02BE" w:rsidP="00CF02BE">
            <w:r>
              <w:t>comblement du fossé</w:t>
            </w:r>
          </w:p>
        </w:tc>
      </w:tr>
      <w:tr w:rsidR="00CF02BE" w14:paraId="2D5A5174" w14:textId="77777777" w:rsidTr="00C35EA7">
        <w:trPr>
          <w:jc w:val="center"/>
        </w:trPr>
        <w:tc>
          <w:tcPr>
            <w:tcW w:w="1136" w:type="dxa"/>
            <w:vAlign w:val="center"/>
          </w:tcPr>
          <w:p w14:paraId="6F3493DF" w14:textId="77777777" w:rsidR="00CF02BE" w:rsidRDefault="00CF02BE" w:rsidP="00C35EA7">
            <w:pPr>
              <w:jc w:val="center"/>
            </w:pPr>
            <w:r>
              <w:t>3E</w:t>
            </w:r>
          </w:p>
        </w:tc>
        <w:tc>
          <w:tcPr>
            <w:tcW w:w="6262" w:type="dxa"/>
          </w:tcPr>
          <w:p w14:paraId="4F19D702" w14:textId="77777777" w:rsidR="00CF02BE" w:rsidRDefault="00CF02BE" w:rsidP="00CF02BE">
            <w:r w:rsidRPr="00C35EA7">
              <w:rPr>
                <w:lang w:val="fr-FR"/>
              </w:rPr>
              <w:t xml:space="preserve">très charbonneux. nombreux galets éclatés au feu ainsi que des nodules d’argile cuite. </w:t>
            </w:r>
            <w:r>
              <w:t>Peut-être niveau d'incendie</w:t>
            </w:r>
          </w:p>
        </w:tc>
      </w:tr>
      <w:tr w:rsidR="00CF02BE" w:rsidRPr="00215DCE" w14:paraId="4DDF367E" w14:textId="77777777" w:rsidTr="00C35EA7">
        <w:trPr>
          <w:jc w:val="center"/>
        </w:trPr>
        <w:tc>
          <w:tcPr>
            <w:tcW w:w="1136" w:type="dxa"/>
            <w:vAlign w:val="center"/>
          </w:tcPr>
          <w:p w14:paraId="7CF38DED" w14:textId="77777777" w:rsidR="00CF02BE" w:rsidRDefault="00CF02BE" w:rsidP="00C35EA7">
            <w:pPr>
              <w:jc w:val="center"/>
            </w:pPr>
            <w:r>
              <w:t>3D2</w:t>
            </w:r>
          </w:p>
        </w:tc>
        <w:tc>
          <w:tcPr>
            <w:tcW w:w="6262" w:type="dxa"/>
          </w:tcPr>
          <w:p w14:paraId="2698C58B" w14:textId="77777777" w:rsidR="00CF02BE" w:rsidRPr="00C35EA7" w:rsidRDefault="00CF02BE" w:rsidP="00CF02BE">
            <w:pPr>
              <w:rPr>
                <w:lang w:val="fr-FR"/>
              </w:rPr>
            </w:pPr>
            <w:r w:rsidRPr="00C35EA7">
              <w:rPr>
                <w:lang w:val="fr-FR"/>
              </w:rPr>
              <w:t>horizon charbonneux. Abondant mobilier céramique, métallique et osseux (restes de faune domestique essentiellement)</w:t>
            </w:r>
          </w:p>
        </w:tc>
      </w:tr>
      <w:tr w:rsidR="00CF02BE" w:rsidRPr="00215DCE" w14:paraId="7BB9B05A" w14:textId="77777777" w:rsidTr="00C35EA7">
        <w:trPr>
          <w:jc w:val="center"/>
        </w:trPr>
        <w:tc>
          <w:tcPr>
            <w:tcW w:w="1136" w:type="dxa"/>
            <w:vAlign w:val="center"/>
          </w:tcPr>
          <w:p w14:paraId="073A672E" w14:textId="77777777" w:rsidR="00CF02BE" w:rsidRDefault="00CF02BE" w:rsidP="00C35EA7">
            <w:pPr>
              <w:jc w:val="center"/>
            </w:pPr>
            <w:r>
              <w:t>3F</w:t>
            </w:r>
          </w:p>
        </w:tc>
        <w:tc>
          <w:tcPr>
            <w:tcW w:w="6262" w:type="dxa"/>
          </w:tcPr>
          <w:p w14:paraId="6694F64C" w14:textId="77777777" w:rsidR="00CF02BE" w:rsidRPr="00C35EA7" w:rsidRDefault="00CF02BE" w:rsidP="00CF02BE">
            <w:pPr>
              <w:rPr>
                <w:lang w:val="fr-FR"/>
              </w:rPr>
            </w:pPr>
            <w:r w:rsidRPr="00C35EA7">
              <w:rPr>
                <w:lang w:val="fr-FR"/>
              </w:rPr>
              <w:t>dépôt caractéristique d’eaux stagnantes (argile) et de l’érosion des parois (limons et sables) qui contient très peu de mobilier</w:t>
            </w:r>
          </w:p>
        </w:tc>
      </w:tr>
    </w:tbl>
    <w:p w14:paraId="1DAF585F" w14:textId="77777777" w:rsidR="00CF02BE" w:rsidRPr="0032190F" w:rsidRDefault="00CF02BE" w:rsidP="00CF02BE">
      <w:pPr>
        <w:rPr>
          <w:lang w:val="fr-FR"/>
        </w:rPr>
      </w:pPr>
      <w:r w:rsidRPr="0032190F">
        <w:rPr>
          <w:lang w:val="fr-FR"/>
        </w:rPr>
        <w:t>(BIB 2312 p. 98-99)</w:t>
      </w:r>
    </w:p>
    <w:p w14:paraId="6ADDE8BC" w14:textId="77777777" w:rsidR="00CF02BE" w:rsidRPr="0032190F" w:rsidRDefault="00CF02BE" w:rsidP="00CF02BE">
      <w:pPr>
        <w:rPr>
          <w:lang w:val="fr-FR"/>
        </w:rPr>
      </w:pPr>
    </w:p>
    <w:p w14:paraId="5E36654A" w14:textId="77777777" w:rsidR="00CF02BE" w:rsidRPr="0032190F" w:rsidRDefault="00CF02BE" w:rsidP="00CF02BE">
      <w:pPr>
        <w:rPr>
          <w:lang w:val="fr-FR"/>
        </w:rPr>
      </w:pPr>
      <w:r w:rsidRPr="0032190F">
        <w:rPr>
          <w:lang w:val="fr-FR"/>
        </w:rPr>
        <w:lastRenderedPageBreak/>
        <w:t xml:space="preserve">Une trentaine de fibules issues du fossé. Ces fibules renvoie au domaine nord-alpin (fibules à timbale, à double timbale, à pied décoré, </w:t>
      </w:r>
      <w:r w:rsidRPr="0032190F">
        <w:rPr>
          <w:i/>
          <w:iCs/>
          <w:lang w:val="fr-FR"/>
        </w:rPr>
        <w:t>a navicella</w:t>
      </w:r>
      <w:r w:rsidRPr="0032190F">
        <w:rPr>
          <w:lang w:val="fr-FR"/>
        </w:rPr>
        <w:t>) et Golasecca (serpentiformes à pied en forme</w:t>
      </w:r>
    </w:p>
    <w:p w14:paraId="67D89E6C" w14:textId="77777777" w:rsidR="00CF02BE" w:rsidRPr="0032190F" w:rsidRDefault="00CF02BE" w:rsidP="000F4E07">
      <w:pPr>
        <w:rPr>
          <w:lang w:val="fr-FR"/>
        </w:rPr>
      </w:pPr>
      <w:r w:rsidRPr="0032190F">
        <w:rPr>
          <w:lang w:val="fr-FR"/>
        </w:rPr>
        <w:t>de bouton, extrémité vasiforme et un arc rubané et orné de stries longitudinales)</w:t>
      </w:r>
      <w:r w:rsidR="000F4E07" w:rsidRPr="0032190F">
        <w:rPr>
          <w:lang w:val="fr-FR"/>
        </w:rPr>
        <w:t xml:space="preserve"> (BIB 2312 p. 99)</w:t>
      </w:r>
    </w:p>
    <w:p w14:paraId="7C428D91" w14:textId="77777777" w:rsidR="0051181C" w:rsidRPr="0032190F" w:rsidRDefault="0051181C" w:rsidP="0051181C">
      <w:pPr>
        <w:jc w:val="both"/>
        <w:rPr>
          <w:lang w:val="fr-FR"/>
        </w:rPr>
      </w:pPr>
    </w:p>
    <w:p w14:paraId="203DE8F1" w14:textId="77777777" w:rsidR="004B09C1" w:rsidRPr="0032190F" w:rsidRDefault="004B09C1" w:rsidP="00426FF9">
      <w:pPr>
        <w:pStyle w:val="Heading1"/>
      </w:pPr>
      <w:r w:rsidRPr="0032190F">
        <w:t>LANGENLONSHEIM</w:t>
      </w:r>
    </w:p>
    <w:p w14:paraId="021E235F" w14:textId="7D913C78" w:rsidR="004B09C1" w:rsidRPr="0032190F" w:rsidRDefault="004B09C1" w:rsidP="000328AD">
      <w:pPr>
        <w:jc w:val="both"/>
        <w:rPr>
          <w:lang w:val="fr-FR"/>
        </w:rPr>
      </w:pPr>
      <w:r w:rsidRPr="0032190F">
        <w:rPr>
          <w:lang w:val="fr-FR"/>
        </w:rPr>
        <w:t>La fibule de Langenlonsheim, pour le début de La Tène, montre le thème de la « </w:t>
      </w:r>
      <w:hyperlink r:id="rId12094" w:anchor="Cul_Art_TAC_c_Bete_devorante" w:history="1">
        <w:r w:rsidR="00CF3306" w:rsidRPr="00CF3306">
          <w:rPr>
            <w:rStyle w:val="Hyperlink"/>
            <w:lang w:val="fr-FR"/>
          </w:rPr>
          <w:t>bête dévorante</w:t>
        </w:r>
      </w:hyperlink>
      <w:r w:rsidR="00CF3306">
        <w:rPr>
          <w:lang w:val="fr-FR"/>
        </w:rPr>
        <w:t xml:space="preserve"> </w:t>
      </w:r>
      <w:r w:rsidRPr="0032190F">
        <w:rPr>
          <w:lang w:val="fr-FR"/>
        </w:rPr>
        <w:t>» (BIB 2049 p. 32).</w:t>
      </w:r>
    </w:p>
    <w:p w14:paraId="593FA15E" w14:textId="77777777" w:rsidR="004B09C1" w:rsidRPr="0032190F" w:rsidRDefault="004B09C1" w:rsidP="000328AD">
      <w:pPr>
        <w:jc w:val="both"/>
        <w:rPr>
          <w:lang w:val="fr-FR"/>
        </w:rPr>
      </w:pPr>
    </w:p>
    <w:p w14:paraId="791E7348" w14:textId="77777777" w:rsidR="004B09C1" w:rsidRPr="0032190F" w:rsidRDefault="004B09C1" w:rsidP="00426FF9">
      <w:pPr>
        <w:pStyle w:val="Heading1"/>
      </w:pPr>
      <w:r w:rsidRPr="0032190F">
        <w:t>DROUZKOVICE</w:t>
      </w:r>
    </w:p>
    <w:p w14:paraId="203983B9" w14:textId="39BE25B4" w:rsidR="004B09C1" w:rsidRPr="0032190F" w:rsidRDefault="004B09C1" w:rsidP="000328AD">
      <w:pPr>
        <w:jc w:val="both"/>
        <w:rPr>
          <w:lang w:val="fr-FR"/>
        </w:rPr>
      </w:pPr>
      <w:r w:rsidRPr="0032190F">
        <w:rPr>
          <w:lang w:val="fr-FR"/>
        </w:rPr>
        <w:t>L’applique de Droužkovice (Bohême) pour le début de La Tène, montre le thème de la « </w:t>
      </w:r>
      <w:hyperlink r:id="rId12095" w:anchor="Cul_Art_TAC_c_Bete_devorante" w:history="1">
        <w:r w:rsidR="00CF3306" w:rsidRPr="00CF3306">
          <w:rPr>
            <w:rStyle w:val="Hyperlink"/>
            <w:lang w:val="fr-FR"/>
          </w:rPr>
          <w:t>bête dévorante</w:t>
        </w:r>
      </w:hyperlink>
      <w:r w:rsidRPr="0032190F">
        <w:rPr>
          <w:lang w:val="fr-FR"/>
        </w:rPr>
        <w:t> » (BIB 2049 p. 32).</w:t>
      </w:r>
      <w:r w:rsidR="00DF2538" w:rsidRPr="0032190F">
        <w:rPr>
          <w:lang w:val="fr-FR"/>
        </w:rPr>
        <w:t xml:space="preserve"> « bête dévorante » présent sur des objets laténien (BIB 2049 fig. 3)</w:t>
      </w:r>
    </w:p>
    <w:p w14:paraId="597F1FB4" w14:textId="77777777" w:rsidR="009105C7" w:rsidRPr="0032190F" w:rsidRDefault="009105C7" w:rsidP="000328AD">
      <w:pPr>
        <w:jc w:val="both"/>
        <w:rPr>
          <w:lang w:val="fr-FR"/>
        </w:rPr>
      </w:pPr>
    </w:p>
    <w:p w14:paraId="7CF031E0" w14:textId="77777777" w:rsidR="00E8758E" w:rsidRPr="0032190F" w:rsidRDefault="00E8758E" w:rsidP="00426FF9">
      <w:pPr>
        <w:pStyle w:val="Heading1"/>
      </w:pPr>
      <w:bookmarkStart w:id="4922" w:name="Sit_Este"/>
      <w:r w:rsidRPr="0032190F">
        <w:t>ESTE</w:t>
      </w:r>
    </w:p>
    <w:bookmarkEnd w:id="4922"/>
    <w:p w14:paraId="25B65763" w14:textId="77777777" w:rsidR="00E8758E" w:rsidRPr="0032190F" w:rsidRDefault="00E8758E" w:rsidP="00E8758E">
      <w:pPr>
        <w:jc w:val="both"/>
        <w:rPr>
          <w:lang w:val="fr-FR"/>
        </w:rPr>
      </w:pPr>
    </w:p>
    <w:p w14:paraId="5F4331ED" w14:textId="1E032A65" w:rsidR="00E8758E" w:rsidRPr="0032190F" w:rsidRDefault="00E8758E" w:rsidP="000328AD">
      <w:pPr>
        <w:jc w:val="both"/>
        <w:rPr>
          <w:lang w:val="fr-FR"/>
        </w:rPr>
      </w:pPr>
      <w:r w:rsidRPr="0032190F">
        <w:rPr>
          <w:lang w:val="fr-FR"/>
        </w:rPr>
        <w:t>Site de Vénétie éponyme de la culture d’</w:t>
      </w:r>
      <w:hyperlink r:id="rId12096" w:anchor="Cul_Este" w:history="1">
        <w:r w:rsidRPr="0032190F">
          <w:rPr>
            <w:rStyle w:val="Hyperlink"/>
            <w:lang w:val="fr-FR"/>
          </w:rPr>
          <w:t>Este</w:t>
        </w:r>
      </w:hyperlink>
      <w:r w:rsidRPr="0032190F">
        <w:rPr>
          <w:lang w:val="fr-FR"/>
        </w:rPr>
        <w:t xml:space="preserve">. La situle Boldù-Dolfin </w:t>
      </w:r>
      <w:r w:rsidRPr="0032190F">
        <w:rPr>
          <w:lang w:val="fr-FR" w:eastAsia="en-GB"/>
        </w:rPr>
        <w:t>témoigne de la survivance du thème du « maître des animaux » jusqu’au 5</w:t>
      </w:r>
      <w:r w:rsidRPr="0032190F">
        <w:rPr>
          <w:vertAlign w:val="superscript"/>
          <w:lang w:val="fr-FR" w:eastAsia="en-GB"/>
        </w:rPr>
        <w:t>e</w:t>
      </w:r>
      <w:r w:rsidRPr="0032190F">
        <w:rPr>
          <w:lang w:val="fr-FR" w:eastAsia="en-GB"/>
        </w:rPr>
        <w:t xml:space="preserve"> s. aec </w:t>
      </w:r>
      <w:r w:rsidRPr="0032190F">
        <w:rPr>
          <w:lang w:val="fr-FR"/>
        </w:rPr>
        <w:t>(BIB 2049 p. 30)</w:t>
      </w:r>
    </w:p>
    <w:p w14:paraId="2FDF3D72" w14:textId="77777777" w:rsidR="00E8758E" w:rsidRPr="0032190F" w:rsidRDefault="00E8758E" w:rsidP="000328AD">
      <w:pPr>
        <w:jc w:val="both"/>
        <w:rPr>
          <w:lang w:val="fr-FR"/>
        </w:rPr>
      </w:pPr>
    </w:p>
    <w:p w14:paraId="22450AEB" w14:textId="340B173D" w:rsidR="00E8758E" w:rsidRPr="0032190F" w:rsidRDefault="00E8758E" w:rsidP="000328AD">
      <w:pPr>
        <w:jc w:val="both"/>
        <w:rPr>
          <w:lang w:val="fr-FR"/>
        </w:rPr>
      </w:pPr>
      <w:r w:rsidRPr="0032190F">
        <w:rPr>
          <w:lang w:val="fr-FR"/>
        </w:rPr>
        <w:t xml:space="preserve">La situle Boldù-Dolfin I (BIB Frey 1969 in BIB 2049 p. 32), de même que le tampon-matrice (BIB </w:t>
      </w:r>
      <w:r w:rsidR="005268E9" w:rsidRPr="0032190F">
        <w:rPr>
          <w:lang w:val="fr-FR"/>
        </w:rPr>
        <w:t>Capuis, Ruta-Serafini1996</w:t>
      </w:r>
      <w:r w:rsidRPr="0032190F">
        <w:rPr>
          <w:lang w:val="fr-FR"/>
        </w:rPr>
        <w:t xml:space="preserve"> in BIB 2049 p. 32) </w:t>
      </w:r>
      <w:r w:rsidRPr="0032190F">
        <w:rPr>
          <w:lang w:val="fr-FR" w:eastAsia="en-GB"/>
        </w:rPr>
        <w:t>montre la r</w:t>
      </w:r>
      <w:r w:rsidRPr="0032190F">
        <w:rPr>
          <w:lang w:val="fr-FR"/>
        </w:rPr>
        <w:t>eprésentation du thème de la « </w:t>
      </w:r>
      <w:hyperlink r:id="rId12097" w:anchor="Cul_Art_TAC_c_Bete_devorante" w:history="1">
        <w:r w:rsidR="00CF3306" w:rsidRPr="00CF3306">
          <w:rPr>
            <w:rStyle w:val="Hyperlink"/>
            <w:lang w:val="fr-FR"/>
          </w:rPr>
          <w:t>bête dévorante</w:t>
        </w:r>
      </w:hyperlink>
      <w:r w:rsidRPr="0032190F">
        <w:rPr>
          <w:lang w:val="fr-FR"/>
        </w:rPr>
        <w:t> » avec une jambe humaine débordant de la gueule du carnassi</w:t>
      </w:r>
      <w:r w:rsidR="004B09C1" w:rsidRPr="0032190F">
        <w:rPr>
          <w:lang w:val="fr-FR"/>
        </w:rPr>
        <w:t>er (BIB 2049 p. 32)</w:t>
      </w:r>
      <w:r w:rsidR="00DF2538" w:rsidRPr="0032190F">
        <w:rPr>
          <w:lang w:val="fr-FR"/>
        </w:rPr>
        <w:t xml:space="preserve"> </w:t>
      </w:r>
      <w:r w:rsidR="00CF3306">
        <w:rPr>
          <w:lang w:val="fr-FR"/>
        </w:rPr>
        <w:t>Potnia Theron</w:t>
      </w:r>
      <w:r w:rsidR="00DF2538" w:rsidRPr="0032190F">
        <w:rPr>
          <w:lang w:val="fr-FR"/>
        </w:rPr>
        <w:t xml:space="preserve"> et « bête dévorante » présents dans « l’Art des Situles » (BIB 2049 fig. 3)</w:t>
      </w:r>
    </w:p>
    <w:p w14:paraId="4DC09E4E" w14:textId="77777777" w:rsidR="00DF2538" w:rsidRPr="0032190F" w:rsidRDefault="00DF2538" w:rsidP="000328AD">
      <w:pPr>
        <w:jc w:val="both"/>
        <w:rPr>
          <w:lang w:val="fr-FR"/>
        </w:rPr>
      </w:pPr>
    </w:p>
    <w:p w14:paraId="7185F45E" w14:textId="77777777" w:rsidR="00DF2538" w:rsidRPr="0032190F" w:rsidRDefault="00DF2538" w:rsidP="00426FF9">
      <w:pPr>
        <w:pStyle w:val="Heading1"/>
      </w:pPr>
      <w:r w:rsidRPr="0032190F">
        <w:t>CAVEDINE</w:t>
      </w:r>
    </w:p>
    <w:p w14:paraId="3AFCB8C7" w14:textId="77777777" w:rsidR="00DF2538" w:rsidRPr="0032190F" w:rsidRDefault="00DF2538" w:rsidP="000328AD">
      <w:pPr>
        <w:jc w:val="both"/>
        <w:rPr>
          <w:lang w:val="fr-FR"/>
        </w:rPr>
      </w:pPr>
    </w:p>
    <w:p w14:paraId="0C49833D" w14:textId="77777777" w:rsidR="00DF2538" w:rsidRPr="0032190F" w:rsidRDefault="00DF2538" w:rsidP="000328AD">
      <w:pPr>
        <w:jc w:val="both"/>
        <w:rPr>
          <w:lang w:val="fr-FR"/>
        </w:rPr>
      </w:pPr>
      <w:r w:rsidRPr="0032190F">
        <w:rPr>
          <w:lang w:val="fr-FR"/>
        </w:rPr>
        <w:t>A Cavèdine (Italie) : « maître des animaux » présent dans le groupe des productions alpines (BIB 2049 fig. 3)</w:t>
      </w:r>
    </w:p>
    <w:p w14:paraId="7B3C5F92" w14:textId="77777777" w:rsidR="00DF2538" w:rsidRPr="0032190F" w:rsidRDefault="00DF2538" w:rsidP="000328AD">
      <w:pPr>
        <w:jc w:val="both"/>
        <w:rPr>
          <w:lang w:val="fr-FR"/>
        </w:rPr>
      </w:pPr>
    </w:p>
    <w:p w14:paraId="562B6EE1" w14:textId="77777777" w:rsidR="00DF2538" w:rsidRPr="0032190F" w:rsidRDefault="00DF2538" w:rsidP="00426FF9">
      <w:pPr>
        <w:pStyle w:val="Heading1"/>
      </w:pPr>
      <w:r w:rsidRPr="0032190F">
        <w:t>MECHEL</w:t>
      </w:r>
    </w:p>
    <w:p w14:paraId="5B499DE8" w14:textId="77777777" w:rsidR="00DF2538" w:rsidRPr="0032190F" w:rsidRDefault="00DF2538" w:rsidP="00DF2538">
      <w:pPr>
        <w:rPr>
          <w:lang w:val="fr-FR"/>
        </w:rPr>
      </w:pPr>
    </w:p>
    <w:p w14:paraId="323BA3E6" w14:textId="77777777" w:rsidR="00DF2538" w:rsidRPr="0032190F" w:rsidRDefault="00DF2538" w:rsidP="00DF2538">
      <w:pPr>
        <w:jc w:val="both"/>
        <w:rPr>
          <w:lang w:val="fr-FR"/>
        </w:rPr>
      </w:pPr>
      <w:r w:rsidRPr="0032190F">
        <w:rPr>
          <w:lang w:val="fr-FR"/>
        </w:rPr>
        <w:t>A Mechel (Italie) : « maître des animaux » présent dans le groupe des productions alpines (BIB 2049 fig. 3)</w:t>
      </w:r>
    </w:p>
    <w:p w14:paraId="350B877F" w14:textId="77777777" w:rsidR="00DF2538" w:rsidRPr="0032190F" w:rsidRDefault="00DF2538" w:rsidP="00DF2538">
      <w:pPr>
        <w:jc w:val="both"/>
        <w:rPr>
          <w:lang w:val="fr-FR"/>
        </w:rPr>
      </w:pPr>
    </w:p>
    <w:p w14:paraId="1659DDEB" w14:textId="77777777" w:rsidR="00DF2538" w:rsidRPr="0032190F" w:rsidRDefault="00DF2538" w:rsidP="00426FF9">
      <w:pPr>
        <w:pStyle w:val="Heading1"/>
      </w:pPr>
      <w:r w:rsidRPr="0032190F">
        <w:t>CLES</w:t>
      </w:r>
    </w:p>
    <w:p w14:paraId="10A33E7D" w14:textId="77777777" w:rsidR="00DF2538" w:rsidRPr="0032190F" w:rsidRDefault="00DF2538" w:rsidP="00DF2538">
      <w:pPr>
        <w:jc w:val="both"/>
        <w:rPr>
          <w:lang w:val="fr-FR"/>
        </w:rPr>
      </w:pPr>
    </w:p>
    <w:p w14:paraId="61A10B23" w14:textId="77777777" w:rsidR="00DF2538" w:rsidRPr="0032190F" w:rsidRDefault="00DF2538" w:rsidP="00DF2538">
      <w:pPr>
        <w:jc w:val="both"/>
        <w:rPr>
          <w:lang w:val="fr-FR"/>
        </w:rPr>
      </w:pPr>
      <w:r w:rsidRPr="0032190F">
        <w:rPr>
          <w:lang w:val="fr-FR"/>
        </w:rPr>
        <w:t>A Cles (Italie) : « maître des animaux » présent dans le groupe des productions alpines (BIB 2049 fig. 3)</w:t>
      </w:r>
    </w:p>
    <w:p w14:paraId="7A3533B9" w14:textId="77777777" w:rsidR="00DF2538" w:rsidRPr="0032190F" w:rsidRDefault="00DF2538" w:rsidP="00DF2538">
      <w:pPr>
        <w:jc w:val="both"/>
        <w:rPr>
          <w:lang w:val="fr-FR"/>
        </w:rPr>
      </w:pPr>
    </w:p>
    <w:p w14:paraId="660E43A1" w14:textId="77777777" w:rsidR="00DF2538" w:rsidRPr="0032190F" w:rsidRDefault="00DF2538" w:rsidP="00DF2538">
      <w:pPr>
        <w:jc w:val="both"/>
        <w:rPr>
          <w:lang w:val="fr-FR"/>
        </w:rPr>
      </w:pPr>
      <w:r w:rsidRPr="0032190F">
        <w:rPr>
          <w:lang w:val="fr-FR"/>
        </w:rPr>
        <w:t>SANZENO</w:t>
      </w:r>
    </w:p>
    <w:p w14:paraId="4C456868" w14:textId="77777777" w:rsidR="00DF2538" w:rsidRPr="0032190F" w:rsidRDefault="00DF2538" w:rsidP="00DF2538">
      <w:pPr>
        <w:jc w:val="both"/>
        <w:rPr>
          <w:lang w:val="fr-FR"/>
        </w:rPr>
      </w:pPr>
    </w:p>
    <w:p w14:paraId="1DC32D5C" w14:textId="77777777" w:rsidR="00DF2538" w:rsidRPr="0032190F" w:rsidRDefault="00DF2538" w:rsidP="00DF2538">
      <w:pPr>
        <w:jc w:val="both"/>
        <w:rPr>
          <w:lang w:val="fr-FR"/>
        </w:rPr>
      </w:pPr>
      <w:r w:rsidRPr="0032190F">
        <w:rPr>
          <w:lang w:val="fr-FR"/>
        </w:rPr>
        <w:t>A Sanzeno (Italie) : « maître des animaux » présent dans le groupe des productions alpines (BIB 2049 fig. 3)</w:t>
      </w:r>
    </w:p>
    <w:p w14:paraId="63AFD226" w14:textId="77777777" w:rsidR="00DF2538" w:rsidRPr="0032190F" w:rsidRDefault="00DF2538" w:rsidP="00DF2538">
      <w:pPr>
        <w:jc w:val="both"/>
        <w:rPr>
          <w:lang w:val="fr-FR"/>
        </w:rPr>
      </w:pPr>
    </w:p>
    <w:p w14:paraId="6B1DF0B1" w14:textId="77777777" w:rsidR="00DF2538" w:rsidRPr="0032190F" w:rsidRDefault="00DF2538" w:rsidP="00DF2538">
      <w:pPr>
        <w:jc w:val="both"/>
        <w:rPr>
          <w:lang w:val="fr-FR"/>
        </w:rPr>
      </w:pPr>
      <w:r w:rsidRPr="0032190F">
        <w:rPr>
          <w:lang w:val="fr-FR"/>
        </w:rPr>
        <w:t>BORGO VICO</w:t>
      </w:r>
    </w:p>
    <w:p w14:paraId="76A79DEC" w14:textId="77777777" w:rsidR="00DF2538" w:rsidRPr="0032190F" w:rsidRDefault="00DF2538" w:rsidP="00DF2538">
      <w:pPr>
        <w:jc w:val="both"/>
        <w:rPr>
          <w:lang w:val="fr-FR"/>
        </w:rPr>
      </w:pPr>
    </w:p>
    <w:p w14:paraId="17626F08" w14:textId="77777777" w:rsidR="00DF2538" w:rsidRPr="0032190F" w:rsidRDefault="00DF2538" w:rsidP="001A0A12">
      <w:pPr>
        <w:jc w:val="both"/>
        <w:rPr>
          <w:lang w:val="fr-FR"/>
        </w:rPr>
      </w:pPr>
      <w:r w:rsidRPr="0032190F">
        <w:rPr>
          <w:lang w:val="fr-FR"/>
        </w:rPr>
        <w:t>A Borgo Vico (Italie) : « maître des animaux » présent dans le groupe des productions alpines (BIB 2049 fig. 3)</w:t>
      </w:r>
    </w:p>
    <w:p w14:paraId="364A48F8" w14:textId="77777777" w:rsidR="00EA109D" w:rsidRPr="0032190F" w:rsidRDefault="00EA109D" w:rsidP="000328AD">
      <w:pPr>
        <w:jc w:val="both"/>
        <w:rPr>
          <w:lang w:val="fr-FR"/>
        </w:rPr>
      </w:pPr>
    </w:p>
    <w:p w14:paraId="5ADE1B5F" w14:textId="77777777" w:rsidR="000328AD" w:rsidRPr="0032190F" w:rsidRDefault="000328AD" w:rsidP="00426FF9">
      <w:pPr>
        <w:pStyle w:val="Heading1"/>
      </w:pPr>
      <w:bookmarkStart w:id="4923" w:name="Sit_Fossa"/>
      <w:r w:rsidRPr="0032190F">
        <w:lastRenderedPageBreak/>
        <w:t>FOSSA</w:t>
      </w:r>
      <w:bookmarkEnd w:id="4923"/>
    </w:p>
    <w:p w14:paraId="15CCFE14" w14:textId="16A6F654" w:rsidR="00E42998" w:rsidRPr="0032190F" w:rsidRDefault="000328AD" w:rsidP="000328AD">
      <w:pPr>
        <w:jc w:val="both"/>
        <w:rPr>
          <w:lang w:val="fr-FR"/>
        </w:rPr>
      </w:pPr>
      <w:r w:rsidRPr="0032190F">
        <w:rPr>
          <w:lang w:val="fr-FR"/>
        </w:rPr>
        <w:t xml:space="preserve">La nécropole à inhumation de Fossa (Aquila, Abruzzes) a livré un </w:t>
      </w:r>
      <w:hyperlink r:id="rId12098" w:anchor="Cul_Proto_Art_TAC_T_t_discuirasse" w:history="1">
        <w:r w:rsidR="002D7E19">
          <w:rPr>
            <w:rStyle w:val="Hyperlink"/>
            <w:lang w:val="fr-FR"/>
          </w:rPr>
          <w:t>cardiophylax</w:t>
        </w:r>
      </w:hyperlink>
      <w:r w:rsidR="002D7E19" w:rsidRPr="0032190F">
        <w:rPr>
          <w:lang w:val="fr-FR"/>
        </w:rPr>
        <w:t xml:space="preserve"> </w:t>
      </w:r>
      <w:r w:rsidRPr="0032190F">
        <w:rPr>
          <w:lang w:val="fr-FR"/>
        </w:rPr>
        <w:t>en bronze (tombe 118)</w:t>
      </w:r>
      <w:r w:rsidR="006702EA">
        <w:rPr>
          <w:lang w:val="fr-FR"/>
        </w:rPr>
        <w:t xml:space="preserve"> daté de 750-680 aec (BIB 2058)</w:t>
      </w:r>
      <w:r w:rsidRPr="0032190F">
        <w:rPr>
          <w:lang w:val="fr-FR"/>
        </w:rPr>
        <w:t xml:space="preserve"> de type </w:t>
      </w:r>
      <w:hyperlink r:id="rId12099" w:anchor="Sit_Mozzano" w:history="1">
        <w:r w:rsidRPr="002D7E19">
          <w:rPr>
            <w:rStyle w:val="Hyperlink"/>
            <w:lang w:val="fr-FR"/>
          </w:rPr>
          <w:t>Mozzano</w:t>
        </w:r>
      </w:hyperlink>
      <w:r w:rsidRPr="0032190F">
        <w:rPr>
          <w:lang w:val="fr-FR"/>
        </w:rPr>
        <w:t xml:space="preserve"> et très ressemblant à celui gravé sur la stèle de </w:t>
      </w:r>
      <w:r w:rsidR="002D7E19" w:rsidRPr="002D7E19">
        <w:rPr>
          <w:lang w:val="fr-FR"/>
        </w:rPr>
        <w:t xml:space="preserve">la </w:t>
      </w:r>
      <w:hyperlink r:id="rId12100" w:anchor="Sit_Briccola_stele" w:history="1">
        <w:r w:rsidR="002D7E19" w:rsidRPr="002D7E19">
          <w:rPr>
            <w:rStyle w:val="Hyperlink"/>
            <w:lang w:val="fr-FR"/>
          </w:rPr>
          <w:t>Briccola</w:t>
        </w:r>
      </w:hyperlink>
      <w:r w:rsidRPr="0032190F">
        <w:rPr>
          <w:lang w:val="fr-FR"/>
        </w:rPr>
        <w:t xml:space="preserve"> (BIB 2058 p. 61)</w:t>
      </w:r>
    </w:p>
    <w:p w14:paraId="743C14B0" w14:textId="77777777" w:rsidR="0018218F" w:rsidRPr="0032190F" w:rsidRDefault="0018218F" w:rsidP="000328AD">
      <w:pPr>
        <w:jc w:val="both"/>
        <w:rPr>
          <w:lang w:val="fr-FR"/>
        </w:rPr>
      </w:pPr>
    </w:p>
    <w:p w14:paraId="3FF29275" w14:textId="77777777" w:rsidR="0018218F" w:rsidRPr="0032190F" w:rsidRDefault="0018218F" w:rsidP="00426FF9">
      <w:pPr>
        <w:pStyle w:val="Heading1"/>
      </w:pPr>
      <w:bookmarkStart w:id="4924" w:name="Sit_Mozzano"/>
      <w:r w:rsidRPr="0032190F">
        <w:t>MOZZANO</w:t>
      </w:r>
    </w:p>
    <w:bookmarkEnd w:id="4924"/>
    <w:p w14:paraId="57E96958" w14:textId="77777777" w:rsidR="0018218F" w:rsidRPr="0032190F" w:rsidRDefault="0018218F" w:rsidP="000328AD">
      <w:pPr>
        <w:jc w:val="both"/>
        <w:rPr>
          <w:lang w:val="fr-FR"/>
        </w:rPr>
      </w:pPr>
    </w:p>
    <w:p w14:paraId="307B42D1" w14:textId="3F50F273" w:rsidR="0018218F" w:rsidRPr="0032190F" w:rsidRDefault="0018218F" w:rsidP="000328AD">
      <w:pPr>
        <w:jc w:val="both"/>
        <w:rPr>
          <w:lang w:val="fr-FR"/>
        </w:rPr>
      </w:pPr>
      <w:r w:rsidRPr="0032190F">
        <w:rPr>
          <w:lang w:val="fr-FR"/>
        </w:rPr>
        <w:t xml:space="preserve">a livré un </w:t>
      </w:r>
      <w:hyperlink r:id="rId12101" w:anchor="Cul_Proto_Art_TAC_T_t_discuirasse" w:history="1">
        <w:r w:rsidR="002D7E19">
          <w:rPr>
            <w:rStyle w:val="Hyperlink"/>
            <w:lang w:val="fr-FR"/>
          </w:rPr>
          <w:t>cardiophylax</w:t>
        </w:r>
      </w:hyperlink>
      <w:r w:rsidRPr="0032190F">
        <w:rPr>
          <w:lang w:val="fr-FR"/>
        </w:rPr>
        <w:t xml:space="preserve"> en bronze (BIB 2058)</w:t>
      </w:r>
      <w:r w:rsidR="002D7E19">
        <w:rPr>
          <w:lang w:val="fr-FR"/>
        </w:rPr>
        <w:t xml:space="preserve"> </w:t>
      </w:r>
      <w:r w:rsidR="002D7E19" w:rsidRPr="002D7E19">
        <w:rPr>
          <w:lang w:val="fr-FR"/>
        </w:rPr>
        <w:t>Le type de disque-cuirasse « Mozzano » est un des produits typique des ateliers médio-italiques qui fit florès entre le 8</w:t>
      </w:r>
      <w:r w:rsidR="002D7E19" w:rsidRPr="002D7E19">
        <w:rPr>
          <w:vertAlign w:val="superscript"/>
          <w:lang w:val="fr-FR"/>
        </w:rPr>
        <w:t>e</w:t>
      </w:r>
      <w:r w:rsidR="002D7E19" w:rsidRPr="002D7E19">
        <w:rPr>
          <w:lang w:val="fr-FR"/>
        </w:rPr>
        <w:t xml:space="preserve"> s. et la première moitié du 7</w:t>
      </w:r>
      <w:r w:rsidR="002D7E19" w:rsidRPr="002D7E19">
        <w:rPr>
          <w:vertAlign w:val="superscript"/>
          <w:lang w:val="fr-FR"/>
        </w:rPr>
        <w:t>e</w:t>
      </w:r>
      <w:r w:rsidR="002D7E19" w:rsidRPr="002D7E19">
        <w:rPr>
          <w:lang w:val="fr-FR"/>
        </w:rPr>
        <w:t xml:space="preserve"> s. aec (BIB 2058 p. 61) (SS BIB)</w:t>
      </w:r>
      <w:r w:rsidR="002D7E19">
        <w:rPr>
          <w:lang w:val="fr-FR"/>
        </w:rPr>
        <w:t xml:space="preserve"> </w:t>
      </w:r>
      <w:r w:rsidR="002D7E19" w:rsidRPr="0032190F">
        <w:rPr>
          <w:lang w:val="fr-FR"/>
        </w:rPr>
        <w:t xml:space="preserve">(v. </w:t>
      </w:r>
      <w:hyperlink r:id="rId12102" w:anchor="Sit_Fossa" w:history="1">
        <w:r w:rsidR="002D7E19" w:rsidRPr="0032190F">
          <w:rPr>
            <w:rStyle w:val="Hyperlink"/>
            <w:lang w:val="fr-FR"/>
          </w:rPr>
          <w:t>Fossa</w:t>
        </w:r>
      </w:hyperlink>
      <w:r w:rsidR="006702EA" w:rsidRPr="0035562A">
        <w:rPr>
          <w:lang w:val="fr-FR"/>
        </w:rPr>
        <w:t xml:space="preserve">, </w:t>
      </w:r>
      <w:hyperlink r:id="rId12103" w:anchor="Sit_Briccola_stele" w:history="1">
        <w:r w:rsidR="006702EA" w:rsidRPr="002D7E19">
          <w:rPr>
            <w:rStyle w:val="Hyperlink"/>
            <w:lang w:val="fr-FR"/>
          </w:rPr>
          <w:t>Briccola</w:t>
        </w:r>
      </w:hyperlink>
      <w:r w:rsidR="002D7E19" w:rsidRPr="0032190F">
        <w:rPr>
          <w:lang w:val="fr-FR"/>
        </w:rPr>
        <w:t>)</w:t>
      </w:r>
    </w:p>
    <w:p w14:paraId="03BF0A58" w14:textId="77777777" w:rsidR="000328AD" w:rsidRPr="0032190F" w:rsidRDefault="000328AD" w:rsidP="000328AD">
      <w:pPr>
        <w:jc w:val="both"/>
        <w:rPr>
          <w:lang w:val="fr-FR"/>
        </w:rPr>
      </w:pPr>
    </w:p>
    <w:p w14:paraId="52FC9135" w14:textId="77777777" w:rsidR="000328AD" w:rsidRPr="0032190F" w:rsidRDefault="000328AD" w:rsidP="00426FF9">
      <w:pPr>
        <w:pStyle w:val="Heading1"/>
      </w:pPr>
      <w:bookmarkStart w:id="4925" w:name="Sit_Verceil"/>
      <w:r w:rsidRPr="0032190F">
        <w:t>VERCEIL</w:t>
      </w:r>
    </w:p>
    <w:bookmarkEnd w:id="4925"/>
    <w:p w14:paraId="3E5B83C8" w14:textId="77777777" w:rsidR="000328AD" w:rsidRPr="0032190F" w:rsidRDefault="000328AD" w:rsidP="000328AD">
      <w:pPr>
        <w:jc w:val="both"/>
        <w:rPr>
          <w:lang w:val="fr-FR"/>
        </w:rPr>
      </w:pPr>
    </w:p>
    <w:p w14:paraId="57DB6E37" w14:textId="77777777" w:rsidR="000328AD" w:rsidRPr="0032190F" w:rsidRDefault="000328AD" w:rsidP="000328AD">
      <w:pPr>
        <w:jc w:val="both"/>
        <w:rPr>
          <w:lang w:val="fr-FR"/>
        </w:rPr>
      </w:pPr>
      <w:r w:rsidRPr="0032190F">
        <w:rPr>
          <w:lang w:val="fr-FR"/>
        </w:rPr>
        <w:t>A Verceil, une inscription bilingue (celte, latin) a été mise au jour sur une stèle gravée datée du 1</w:t>
      </w:r>
      <w:r w:rsidRPr="0032190F">
        <w:rPr>
          <w:vertAlign w:val="superscript"/>
          <w:lang w:val="fr-FR"/>
        </w:rPr>
        <w:t>e</w:t>
      </w:r>
      <w:r w:rsidRPr="0032190F">
        <w:rPr>
          <w:lang w:val="fr-FR"/>
        </w:rPr>
        <w:t xml:space="preserve"> s. aec. La stèle avait un rôle de borne territoriale et cette inscription fixe une limite « commun[e] aux dieux et aux hommes » (BIB 2058 p. 62)</w:t>
      </w:r>
    </w:p>
    <w:p w14:paraId="182016AA" w14:textId="77777777" w:rsidR="001B056F" w:rsidRPr="0032190F" w:rsidRDefault="001B056F" w:rsidP="00242C0F">
      <w:pPr>
        <w:rPr>
          <w:lang w:val="fr-FR"/>
        </w:rPr>
      </w:pPr>
    </w:p>
    <w:p w14:paraId="221233B4" w14:textId="77777777" w:rsidR="00F773EE" w:rsidRPr="0032190F" w:rsidRDefault="00F773EE" w:rsidP="00426FF9">
      <w:pPr>
        <w:pStyle w:val="Heading1"/>
      </w:pPr>
      <w:bookmarkStart w:id="4926" w:name="Sit_Actium"/>
      <w:r w:rsidRPr="0032190F">
        <w:t>ACTIUM</w:t>
      </w:r>
    </w:p>
    <w:bookmarkEnd w:id="4926"/>
    <w:p w14:paraId="2F563FDB" w14:textId="77777777" w:rsidR="00F773EE" w:rsidRPr="0032190F" w:rsidRDefault="00F773EE" w:rsidP="00242C0F">
      <w:pPr>
        <w:rPr>
          <w:lang w:val="fr-FR"/>
        </w:rPr>
      </w:pPr>
    </w:p>
    <w:p w14:paraId="1ADC88A1" w14:textId="77777777" w:rsidR="00F773EE" w:rsidRPr="0032190F" w:rsidRDefault="00F773EE" w:rsidP="00242C0F">
      <w:pPr>
        <w:rPr>
          <w:lang w:val="fr-FR"/>
        </w:rPr>
      </w:pPr>
      <w:r w:rsidRPr="0032190F">
        <w:rPr>
          <w:lang w:val="fr-FR"/>
        </w:rPr>
        <w:t>Ville de Grèce occidentale où Marc-Antoine a été défait par Octave en 31 aec (SS BIB)</w:t>
      </w:r>
    </w:p>
    <w:p w14:paraId="19725AB0" w14:textId="77777777" w:rsidR="009F40A0" w:rsidRPr="0032190F" w:rsidRDefault="009F40A0" w:rsidP="00242C0F">
      <w:pPr>
        <w:rPr>
          <w:lang w:val="fr-FR"/>
        </w:rPr>
      </w:pPr>
    </w:p>
    <w:p w14:paraId="530DCF61" w14:textId="77777777" w:rsidR="009F40A0" w:rsidRPr="0032190F" w:rsidRDefault="009F40A0" w:rsidP="00426FF9">
      <w:pPr>
        <w:pStyle w:val="Heading1"/>
      </w:pPr>
      <w:bookmarkStart w:id="4927" w:name="Sit_Lepante"/>
      <w:r w:rsidRPr="0032190F">
        <w:t>LEPANTE</w:t>
      </w:r>
    </w:p>
    <w:bookmarkEnd w:id="4927"/>
    <w:p w14:paraId="53D993FA" w14:textId="77777777" w:rsidR="009F40A0" w:rsidRPr="0032190F" w:rsidRDefault="009F40A0" w:rsidP="00242C0F">
      <w:pPr>
        <w:rPr>
          <w:lang w:val="fr-FR"/>
        </w:rPr>
      </w:pPr>
    </w:p>
    <w:p w14:paraId="5D0ED28F" w14:textId="77777777" w:rsidR="009F40A0" w:rsidRPr="0032190F" w:rsidRDefault="009F40A0" w:rsidP="00242C0F">
      <w:pPr>
        <w:rPr>
          <w:lang w:val="fr-FR"/>
        </w:rPr>
      </w:pPr>
      <w:r w:rsidRPr="0032190F">
        <w:rPr>
          <w:lang w:val="fr-FR"/>
        </w:rPr>
        <w:t>Bataille de Lépante, 7 octobre 1571 : 500 galères turques et chétiennes, 250 dans chaque camp (BIB 1917 p. 71)</w:t>
      </w:r>
    </w:p>
    <w:p w14:paraId="1CB091A4" w14:textId="77777777" w:rsidR="00085654" w:rsidRPr="0032190F" w:rsidRDefault="00085654" w:rsidP="00242C0F">
      <w:pPr>
        <w:rPr>
          <w:lang w:val="fr-FR"/>
        </w:rPr>
      </w:pPr>
    </w:p>
    <w:p w14:paraId="3CD00450" w14:textId="77777777" w:rsidR="00085654" w:rsidRPr="0032190F" w:rsidRDefault="00085654" w:rsidP="00426FF9">
      <w:pPr>
        <w:pStyle w:val="Heading1"/>
      </w:pPr>
      <w:bookmarkStart w:id="4928" w:name="Sit_Vaccina"/>
      <w:r w:rsidRPr="0032190F">
        <w:t>VACCINA</w:t>
      </w:r>
    </w:p>
    <w:bookmarkEnd w:id="4928"/>
    <w:p w14:paraId="134252B2" w14:textId="77777777" w:rsidR="00085654" w:rsidRPr="0032190F" w:rsidRDefault="00085654" w:rsidP="00242C0F">
      <w:pPr>
        <w:rPr>
          <w:lang w:val="fr-FR"/>
        </w:rPr>
      </w:pPr>
    </w:p>
    <w:p w14:paraId="726B4423" w14:textId="716429D2" w:rsidR="00085654" w:rsidRPr="00085654" w:rsidRDefault="00085654" w:rsidP="00085654">
      <w:pPr>
        <w:rPr>
          <w:lang w:val="it-IT"/>
        </w:rPr>
      </w:pPr>
      <w:r w:rsidRPr="0032190F">
        <w:rPr>
          <w:lang w:val="fr-FR"/>
        </w:rPr>
        <w:t xml:space="preserve">Vaccina est un site du </w:t>
      </w:r>
      <w:hyperlink r:id="rId12104" w:anchor="Cul_Bronze_Moyen_g_Italie_centr" w:history="1">
        <w:r w:rsidRPr="0032190F">
          <w:rPr>
            <w:rStyle w:val="Hyperlink"/>
            <w:lang w:val="fr-FR"/>
          </w:rPr>
          <w:t>BM</w:t>
        </w:r>
      </w:hyperlink>
      <w:r w:rsidRPr="0032190F">
        <w:rPr>
          <w:lang w:val="fr-FR"/>
        </w:rPr>
        <w:t xml:space="preserve"> de la côte tyr</w:t>
      </w:r>
      <w:r w:rsidR="00813B62" w:rsidRPr="0032190F">
        <w:rPr>
          <w:lang w:val="fr-FR"/>
        </w:rPr>
        <w:t>h</w:t>
      </w:r>
      <w:r w:rsidRPr="0032190F">
        <w:rPr>
          <w:lang w:val="fr-FR"/>
        </w:rPr>
        <w:t xml:space="preserve">énienne (Italie centrale) </w:t>
      </w:r>
      <w:r>
        <w:rPr>
          <w:lang w:val="it-IT"/>
        </w:rPr>
        <w:t xml:space="preserve">installé </w:t>
      </w:r>
      <w:r w:rsidRPr="00085654">
        <w:rPr>
          <w:lang w:val="it-IT"/>
        </w:rPr>
        <w:t>pr</w:t>
      </w:r>
      <w:r>
        <w:rPr>
          <w:lang w:val="it-IT"/>
        </w:rPr>
        <w:t>oche d'un cours d'eau navigable. C</w:t>
      </w:r>
      <w:r w:rsidRPr="00085654">
        <w:rPr>
          <w:lang w:val="it-IT"/>
        </w:rPr>
        <w:t>e site "fonctionne avec" [sic] le site de Monte Abbadone (S. Chevalier in BIB 2482)</w:t>
      </w:r>
    </w:p>
    <w:p w14:paraId="1821EBE0" w14:textId="77777777" w:rsidR="00085654" w:rsidRDefault="00085654" w:rsidP="00242C0F">
      <w:pPr>
        <w:rPr>
          <w:lang w:val="it-IT"/>
        </w:rPr>
      </w:pPr>
    </w:p>
    <w:p w14:paraId="6862BF46" w14:textId="77777777" w:rsidR="00813B62" w:rsidRPr="00085654" w:rsidRDefault="00813B62" w:rsidP="00426FF9">
      <w:pPr>
        <w:pStyle w:val="Heading1"/>
      </w:pPr>
      <w:bookmarkStart w:id="4929" w:name="Sit_Purgi"/>
      <w:r>
        <w:t>PURGI</w:t>
      </w:r>
    </w:p>
    <w:bookmarkEnd w:id="4929"/>
    <w:p w14:paraId="2F50C489" w14:textId="62F7E934" w:rsidR="00DB7456" w:rsidRDefault="00813B62" w:rsidP="00242C0F">
      <w:pPr>
        <w:rPr>
          <w:lang w:val="it-IT"/>
        </w:rPr>
      </w:pPr>
      <w:r w:rsidRPr="0032190F">
        <w:rPr>
          <w:lang w:val="fr-FR"/>
        </w:rPr>
        <w:t xml:space="preserve">Vaccina est un site du </w:t>
      </w:r>
      <w:hyperlink r:id="rId12105" w:anchor="Cul_Bronze_Moyen_g_Italie_centr" w:history="1">
        <w:r w:rsidRPr="0032190F">
          <w:rPr>
            <w:rStyle w:val="Hyperlink"/>
            <w:lang w:val="fr-FR"/>
          </w:rPr>
          <w:t>BM</w:t>
        </w:r>
      </w:hyperlink>
      <w:r w:rsidRPr="0032190F">
        <w:rPr>
          <w:lang w:val="fr-FR"/>
        </w:rPr>
        <w:t xml:space="preserve"> de la côte tyrhénienne (Italie centrale) </w:t>
      </w:r>
      <w:r>
        <w:rPr>
          <w:lang w:val="it-IT"/>
        </w:rPr>
        <w:t xml:space="preserve">qui </w:t>
      </w:r>
      <w:r w:rsidRPr="00085654">
        <w:rPr>
          <w:lang w:val="it-IT"/>
        </w:rPr>
        <w:t xml:space="preserve">"fonctionne avec" [sic] le site de </w:t>
      </w:r>
      <w:r w:rsidRPr="00813B62">
        <w:rPr>
          <w:lang w:val="it-IT"/>
        </w:rPr>
        <w:t xml:space="preserve">Cerveteri </w:t>
      </w:r>
      <w:r w:rsidRPr="00085654">
        <w:rPr>
          <w:lang w:val="it-IT"/>
        </w:rPr>
        <w:t>(S. Chevalier in BIB 2482)</w:t>
      </w:r>
    </w:p>
    <w:p w14:paraId="48908905" w14:textId="77777777" w:rsidR="00813B62" w:rsidRDefault="00813B62" w:rsidP="00242C0F">
      <w:pPr>
        <w:rPr>
          <w:lang w:val="it-IT"/>
        </w:rPr>
      </w:pPr>
    </w:p>
    <w:p w14:paraId="6BE56911" w14:textId="77777777" w:rsidR="00813B62" w:rsidRDefault="00813B62" w:rsidP="00426FF9">
      <w:pPr>
        <w:pStyle w:val="Heading1"/>
      </w:pPr>
      <w:bookmarkStart w:id="4930" w:name="Sit_Gravisca"/>
      <w:r>
        <w:t>GRAVISCA</w:t>
      </w:r>
    </w:p>
    <w:bookmarkEnd w:id="4930"/>
    <w:p w14:paraId="5AFCB2BA" w14:textId="77777777" w:rsidR="00813B62" w:rsidRDefault="00813B62" w:rsidP="00813B62">
      <w:pPr>
        <w:rPr>
          <w:lang w:val="it-IT"/>
        </w:rPr>
      </w:pPr>
      <w:r>
        <w:rPr>
          <w:lang w:val="it-IT"/>
        </w:rPr>
        <w:t>Gravisca, sur la côte tyrhénienne, en Italie centrale, est</w:t>
      </w:r>
      <w:r w:rsidRPr="00813B62">
        <w:rPr>
          <w:lang w:val="it-IT"/>
        </w:rPr>
        <w:t xml:space="preserve"> grand centre du Fer 1 à l'époque </w:t>
      </w:r>
      <w:r>
        <w:rPr>
          <w:lang w:val="it-IT"/>
        </w:rPr>
        <w:t>A</w:t>
      </w:r>
      <w:r w:rsidRPr="00813B62">
        <w:rPr>
          <w:lang w:val="it-IT"/>
        </w:rPr>
        <w:t>rchaïque (S. Chevalier in BIB 2482)</w:t>
      </w:r>
    </w:p>
    <w:p w14:paraId="2B6165A9" w14:textId="4723C134" w:rsidR="00843BB4" w:rsidRPr="00813B62" w:rsidRDefault="00000000" w:rsidP="00813B62">
      <w:pPr>
        <w:rPr>
          <w:lang w:val="it-IT"/>
        </w:rPr>
      </w:pPr>
      <w:hyperlink r:id="rId12106" w:anchor="Cul_Proto_Soc_Habitat_Emporion" w:history="1">
        <w:r w:rsidR="00DE3465" w:rsidRPr="00884767">
          <w:rPr>
            <w:rStyle w:val="Hyperlink"/>
            <w:lang w:val="fr-FR"/>
          </w:rPr>
          <w:t>emporion</w:t>
        </w:r>
      </w:hyperlink>
      <w:r w:rsidR="00DE3465" w:rsidRPr="00884767">
        <w:rPr>
          <w:lang w:val="fr-FR"/>
        </w:rPr>
        <w:t xml:space="preserve"> </w:t>
      </w:r>
      <w:r w:rsidR="00843BB4">
        <w:rPr>
          <w:lang w:val="it-IT"/>
        </w:rPr>
        <w:t>étrusque montrant une présence phocéenne (Bats 1999) (BIB 2692)</w:t>
      </w:r>
    </w:p>
    <w:p w14:paraId="5285C0F0" w14:textId="77777777" w:rsidR="00813B62" w:rsidRPr="0032190F" w:rsidRDefault="00813B62" w:rsidP="00242C0F">
      <w:pPr>
        <w:rPr>
          <w:lang w:val="fr-FR"/>
        </w:rPr>
      </w:pPr>
    </w:p>
    <w:p w14:paraId="70478808" w14:textId="77777777" w:rsidR="00813B62" w:rsidRPr="0032190F" w:rsidRDefault="00813B62" w:rsidP="00DE3465">
      <w:pPr>
        <w:pStyle w:val="Heading1"/>
      </w:pPr>
      <w:r w:rsidRPr="0032190F">
        <w:t>PUNTA DE LA VISPERA</w:t>
      </w:r>
    </w:p>
    <w:p w14:paraId="033A9ABD" w14:textId="77777777" w:rsidR="00813B62" w:rsidRPr="00813B62" w:rsidRDefault="00813B62" w:rsidP="00242C0F">
      <w:pPr>
        <w:rPr>
          <w:lang w:val="it-IT"/>
        </w:rPr>
      </w:pPr>
      <w:r w:rsidRPr="00813B62">
        <w:rPr>
          <w:lang w:val="it-IT"/>
        </w:rPr>
        <w:t xml:space="preserve">Punta de la Vispera, situé sur la côte </w:t>
      </w:r>
      <w:r>
        <w:rPr>
          <w:lang w:val="it-IT"/>
        </w:rPr>
        <w:t xml:space="preserve">tyrhénienne, en Italie centrale, </w:t>
      </w:r>
      <w:r w:rsidRPr="00813B62">
        <w:rPr>
          <w:lang w:val="it-IT"/>
        </w:rPr>
        <w:t>à un cap, non loin de Tarquinia (S. Chevalier in BIB 2482)</w:t>
      </w:r>
    </w:p>
    <w:p w14:paraId="7A4EF3A3" w14:textId="77777777" w:rsidR="00813B62" w:rsidRPr="0032190F" w:rsidRDefault="00813B62" w:rsidP="00242C0F">
      <w:pPr>
        <w:rPr>
          <w:lang w:val="fr-FR"/>
        </w:rPr>
      </w:pPr>
    </w:p>
    <w:p w14:paraId="41E5B026" w14:textId="77777777" w:rsidR="00DB7456" w:rsidRPr="0032190F" w:rsidRDefault="00DB7456" w:rsidP="00426FF9">
      <w:pPr>
        <w:pStyle w:val="Heading1"/>
      </w:pPr>
      <w:bookmarkStart w:id="4931" w:name="Sit_San_Palomba"/>
      <w:r w:rsidRPr="0032190F">
        <w:t>SAN PALOMBA</w:t>
      </w:r>
    </w:p>
    <w:bookmarkEnd w:id="4931"/>
    <w:p w14:paraId="23A37CFF" w14:textId="77777777" w:rsidR="00DB7456" w:rsidRPr="0032190F" w:rsidRDefault="00DB7456" w:rsidP="00242C0F">
      <w:pPr>
        <w:rPr>
          <w:lang w:val="fr-FR"/>
        </w:rPr>
      </w:pPr>
    </w:p>
    <w:p w14:paraId="51FEF849" w14:textId="76EA3381" w:rsidR="00DB7456" w:rsidRPr="0032190F" w:rsidRDefault="00DB7456" w:rsidP="00242C0F">
      <w:pPr>
        <w:rPr>
          <w:lang w:val="fr-FR"/>
        </w:rPr>
      </w:pPr>
      <w:r w:rsidRPr="0032190F">
        <w:rPr>
          <w:lang w:val="fr-FR"/>
        </w:rPr>
        <w:lastRenderedPageBreak/>
        <w:t xml:space="preserve">Dans le </w:t>
      </w:r>
      <w:r w:rsidRPr="0032190F">
        <w:rPr>
          <w:i/>
          <w:lang w:val="fr-FR"/>
        </w:rPr>
        <w:t>Latium Vetus</w:t>
      </w:r>
      <w:r w:rsidRPr="0032190F">
        <w:rPr>
          <w:lang w:val="fr-FR"/>
        </w:rPr>
        <w:t>, au sud et proximité de Rome, a livré de(s) tombe(s) datée(s) entre le 11</w:t>
      </w:r>
      <w:r w:rsidRPr="0032190F">
        <w:rPr>
          <w:vertAlign w:val="superscript"/>
          <w:lang w:val="fr-FR"/>
        </w:rPr>
        <w:t>e</w:t>
      </w:r>
      <w:r w:rsidRPr="0032190F">
        <w:rPr>
          <w:lang w:val="fr-FR"/>
        </w:rPr>
        <w:t xml:space="preserve"> et le 10</w:t>
      </w:r>
      <w:r w:rsidRPr="0032190F">
        <w:rPr>
          <w:vertAlign w:val="superscript"/>
          <w:lang w:val="fr-FR"/>
        </w:rPr>
        <w:t>e</w:t>
      </w:r>
      <w:r w:rsidRPr="0032190F">
        <w:rPr>
          <w:lang w:val="fr-FR"/>
        </w:rPr>
        <w:t xml:space="preserve"> aec (</w:t>
      </w:r>
      <w:hyperlink r:id="rId12107" w:anchor="Cul_Latial" w:history="1">
        <w:r w:rsidRPr="0032190F">
          <w:rPr>
            <w:rStyle w:val="Hyperlink"/>
            <w:lang w:val="fr-FR"/>
          </w:rPr>
          <w:t>période latiale</w:t>
        </w:r>
      </w:hyperlink>
      <w:r w:rsidRPr="0032190F">
        <w:rPr>
          <w:lang w:val="fr-FR"/>
        </w:rPr>
        <w:t>). La tombe 2 (période latiale, 11</w:t>
      </w:r>
      <w:r w:rsidRPr="0032190F">
        <w:rPr>
          <w:vertAlign w:val="superscript"/>
          <w:lang w:val="fr-FR"/>
        </w:rPr>
        <w:t>e</w:t>
      </w:r>
      <w:r w:rsidRPr="0032190F">
        <w:rPr>
          <w:lang w:val="fr-FR"/>
        </w:rPr>
        <w:t>-10</w:t>
      </w:r>
      <w:r w:rsidRPr="0032190F">
        <w:rPr>
          <w:vertAlign w:val="superscript"/>
          <w:lang w:val="fr-FR"/>
        </w:rPr>
        <w:t>e</w:t>
      </w:r>
      <w:r w:rsidRPr="0032190F">
        <w:rPr>
          <w:lang w:val="fr-FR"/>
        </w:rPr>
        <w:t xml:space="preserve"> aec) a livré des céramiques miniatures et une urne funéraire décorée de </w:t>
      </w:r>
      <w:hyperlink r:id="rId12108" w:anchor="Cul_Proto_Art_TAC_T_g_meandre" w:history="1">
        <w:r w:rsidR="002372BC" w:rsidRPr="0032190F">
          <w:rPr>
            <w:rStyle w:val="Hyperlink"/>
            <w:lang w:val="fr-FR"/>
          </w:rPr>
          <w:t>méandres</w:t>
        </w:r>
      </w:hyperlink>
      <w:r w:rsidR="000C6DC3" w:rsidRPr="0032190F">
        <w:rPr>
          <w:lang w:val="fr-FR"/>
        </w:rPr>
        <w:t xml:space="preserve"> </w:t>
      </w:r>
      <w:r w:rsidRPr="0032190F">
        <w:rPr>
          <w:lang w:val="fr-FR"/>
        </w:rPr>
        <w:t>incisés avec son couvercle (BIB 1954 p. 362)</w:t>
      </w:r>
    </w:p>
    <w:p w14:paraId="3D87E475" w14:textId="77777777" w:rsidR="004B59D0" w:rsidRPr="0032190F" w:rsidRDefault="004B59D0" w:rsidP="00242C0F">
      <w:pPr>
        <w:rPr>
          <w:lang w:val="fr-FR"/>
        </w:rPr>
      </w:pPr>
      <w:r w:rsidRPr="0032190F">
        <w:rPr>
          <w:lang w:val="fr-FR"/>
        </w:rPr>
        <w:t>Fragment textile du BF (BIB 2241)</w:t>
      </w:r>
    </w:p>
    <w:p w14:paraId="2154317A" w14:textId="77777777" w:rsidR="00DB7456" w:rsidRPr="0032190F" w:rsidRDefault="00DB7456" w:rsidP="00242C0F">
      <w:pPr>
        <w:rPr>
          <w:lang w:val="fr-FR"/>
        </w:rPr>
      </w:pPr>
    </w:p>
    <w:p w14:paraId="35FAC80C" w14:textId="77777777" w:rsidR="00DB7456" w:rsidRPr="0032190F" w:rsidRDefault="00DB7456" w:rsidP="00426FF9">
      <w:pPr>
        <w:pStyle w:val="Heading1"/>
      </w:pPr>
      <w:bookmarkStart w:id="4932" w:name="Sit_Puntone_Norcino"/>
      <w:r w:rsidRPr="0032190F">
        <w:t>PUNTONE AL NORCINO</w:t>
      </w:r>
    </w:p>
    <w:bookmarkEnd w:id="4932"/>
    <w:p w14:paraId="70D94D12" w14:textId="77777777" w:rsidR="00DB7456" w:rsidRPr="0032190F" w:rsidRDefault="00DB7456" w:rsidP="00242C0F">
      <w:pPr>
        <w:rPr>
          <w:lang w:val="fr-FR"/>
        </w:rPr>
      </w:pPr>
    </w:p>
    <w:p w14:paraId="5B6EAE23" w14:textId="77777777" w:rsidR="00DB7456" w:rsidRPr="0032190F" w:rsidRDefault="00DB7456" w:rsidP="00206619">
      <w:pPr>
        <w:jc w:val="both"/>
        <w:rPr>
          <w:lang w:val="fr-FR"/>
        </w:rPr>
      </w:pPr>
      <w:r w:rsidRPr="0032190F">
        <w:rPr>
          <w:lang w:val="fr-FR"/>
        </w:rPr>
        <w:t>La tombe 13 de la nécropole de Puntone al Norcino, près de Sasso di Furbara, en Étrurie méridionale est datée du Bronze final 3 et a livré un ensemble de céramiques miniatures (BIB 1953 fig. 1)</w:t>
      </w:r>
    </w:p>
    <w:p w14:paraId="401B65A2" w14:textId="77777777" w:rsidR="00BE7940" w:rsidRPr="0032190F" w:rsidRDefault="00BE7940" w:rsidP="00206619">
      <w:pPr>
        <w:jc w:val="both"/>
        <w:rPr>
          <w:lang w:val="fr-FR"/>
        </w:rPr>
      </w:pPr>
    </w:p>
    <w:p w14:paraId="7616C76C" w14:textId="77777777" w:rsidR="00BE7940" w:rsidRPr="0032190F" w:rsidRDefault="00BE7940" w:rsidP="00426FF9">
      <w:pPr>
        <w:pStyle w:val="Heading1"/>
      </w:pPr>
      <w:bookmarkStart w:id="4933" w:name="Sit_Chiusi"/>
      <w:r w:rsidRPr="0032190F">
        <w:t>CHUISI</w:t>
      </w:r>
    </w:p>
    <w:bookmarkEnd w:id="4933"/>
    <w:p w14:paraId="62ED76B0" w14:textId="77777777" w:rsidR="00BE7940" w:rsidRPr="0032190F" w:rsidRDefault="00BE7940" w:rsidP="00206619">
      <w:pPr>
        <w:jc w:val="both"/>
        <w:rPr>
          <w:lang w:val="fr-FR"/>
        </w:rPr>
      </w:pPr>
    </w:p>
    <w:p w14:paraId="4AEF32E6" w14:textId="77777777" w:rsidR="00BE7940" w:rsidRDefault="00BE7940" w:rsidP="00206619">
      <w:pPr>
        <w:jc w:val="both"/>
        <w:rPr>
          <w:lang w:val="fr-FR"/>
        </w:rPr>
      </w:pPr>
      <w:r w:rsidRPr="0032190F">
        <w:rPr>
          <w:lang w:val="fr-FR"/>
        </w:rPr>
        <w:t>Le seau d’argent de Chiusi, daté de la période orientale</w:t>
      </w:r>
      <w:r w:rsidR="00E51F67">
        <w:rPr>
          <w:lang w:val="fr-FR"/>
        </w:rPr>
        <w:t xml:space="preserve"> [orientalisante ?]</w:t>
      </w:r>
      <w:r w:rsidRPr="0032190F">
        <w:rPr>
          <w:lang w:val="fr-FR"/>
        </w:rPr>
        <w:t>, mèle une forme locale (situle) à un décor figuré de guerriers, typiquement oriental (BIB 2116 p. 176)</w:t>
      </w:r>
    </w:p>
    <w:p w14:paraId="55809026" w14:textId="3D8C3D55" w:rsidR="00E00315" w:rsidRPr="0032190F" w:rsidRDefault="00000000" w:rsidP="00206619">
      <w:pPr>
        <w:jc w:val="both"/>
        <w:rPr>
          <w:lang w:val="fr-FR"/>
        </w:rPr>
      </w:pPr>
      <w:hyperlink r:id="rId12109" w:anchor="Cul_Grecs__Céramique_typ_Crat" w:history="1">
        <w:r w:rsidR="00B871A1">
          <w:rPr>
            <w:rStyle w:val="Hyperlink"/>
            <w:lang w:val="fr-FR"/>
          </w:rPr>
          <w:t>C</w:t>
        </w:r>
        <w:r w:rsidR="00B871A1" w:rsidRPr="00B871A1">
          <w:rPr>
            <w:rStyle w:val="Hyperlink"/>
            <w:lang w:val="fr-FR"/>
          </w:rPr>
          <w:t>ratère</w:t>
        </w:r>
      </w:hyperlink>
      <w:r w:rsidR="00B871A1" w:rsidRPr="00B871A1">
        <w:rPr>
          <w:lang w:val="fr-FR"/>
        </w:rPr>
        <w:t xml:space="preserve"> </w:t>
      </w:r>
      <w:r w:rsidR="00E00315">
        <w:rPr>
          <w:lang w:val="fr-FR"/>
        </w:rPr>
        <w:t>François, daté de ~550 BC (BIB 3393)</w:t>
      </w:r>
    </w:p>
    <w:p w14:paraId="4026DF8A" w14:textId="77777777" w:rsidR="0079799F" w:rsidRPr="0032190F" w:rsidRDefault="0079799F" w:rsidP="00242C0F">
      <w:pPr>
        <w:rPr>
          <w:lang w:val="fr-FR"/>
        </w:rPr>
      </w:pPr>
    </w:p>
    <w:p w14:paraId="2E5A93E4" w14:textId="77777777" w:rsidR="0079799F" w:rsidRPr="0032190F" w:rsidRDefault="0079799F" w:rsidP="00426FF9">
      <w:pPr>
        <w:pStyle w:val="Heading1"/>
      </w:pPr>
      <w:bookmarkStart w:id="4934" w:name="Sit_Palestrina"/>
      <w:r w:rsidRPr="0032190F">
        <w:t>PALESTRINA</w:t>
      </w:r>
    </w:p>
    <w:bookmarkEnd w:id="4934"/>
    <w:p w14:paraId="63E854BD" w14:textId="77777777" w:rsidR="0079799F" w:rsidRPr="0032190F" w:rsidRDefault="0079799F" w:rsidP="00242C0F">
      <w:pPr>
        <w:rPr>
          <w:lang w:val="fr-FR"/>
        </w:rPr>
      </w:pPr>
    </w:p>
    <w:p w14:paraId="6307B85D" w14:textId="579A0963" w:rsidR="00BE7940" w:rsidRPr="0032190F" w:rsidRDefault="0079799F" w:rsidP="00BE7940">
      <w:pPr>
        <w:rPr>
          <w:lang w:val="fr-FR"/>
        </w:rPr>
      </w:pPr>
      <w:r w:rsidRPr="0032190F">
        <w:rPr>
          <w:lang w:val="fr-FR"/>
        </w:rPr>
        <w:t xml:space="preserve">Nécropole </w:t>
      </w:r>
      <w:hyperlink r:id="rId12110" w:anchor="Cul_Etrusques" w:history="1">
        <w:r w:rsidRPr="0032190F">
          <w:rPr>
            <w:rStyle w:val="Hyperlink"/>
            <w:lang w:val="fr-FR"/>
          </w:rPr>
          <w:t>étrusque</w:t>
        </w:r>
      </w:hyperlink>
      <w:r w:rsidRPr="0032190F">
        <w:rPr>
          <w:lang w:val="fr-FR"/>
        </w:rPr>
        <w:t xml:space="preserve"> (SS BIB) y a été retrouvée la plus vieille inscription latine sur une fibule en or (BIB 1920 p. 133)</w:t>
      </w:r>
      <w:r w:rsidR="00BE7940" w:rsidRPr="0032190F">
        <w:rPr>
          <w:lang w:val="fr-FR"/>
        </w:rPr>
        <w:t>. Les gobelets d’argent de Palestrina (</w:t>
      </w:r>
      <w:r w:rsidR="00BE7940" w:rsidRPr="0032190F">
        <w:rPr>
          <w:i/>
          <w:lang w:val="fr-FR"/>
        </w:rPr>
        <w:t>kotylai</w:t>
      </w:r>
      <w:r w:rsidR="00BE7940" w:rsidRPr="0032190F">
        <w:rPr>
          <w:lang w:val="fr-FR"/>
        </w:rPr>
        <w:t xml:space="preserve"> et </w:t>
      </w:r>
      <w:r w:rsidR="00BE7940" w:rsidRPr="0032190F">
        <w:rPr>
          <w:i/>
          <w:lang w:val="fr-FR"/>
        </w:rPr>
        <w:t>skyphoi</w:t>
      </w:r>
      <w:r w:rsidR="00BE7940" w:rsidRPr="0032190F">
        <w:rPr>
          <w:lang w:val="fr-FR"/>
        </w:rPr>
        <w:t>), productions occidentales, associent une forme grecque (Corinthe) et une technique orientale (BIB 2116 p. 176)</w:t>
      </w:r>
    </w:p>
    <w:p w14:paraId="3A38C298" w14:textId="77777777" w:rsidR="0079799F" w:rsidRPr="0032190F" w:rsidRDefault="0079799F" w:rsidP="0079799F">
      <w:pPr>
        <w:rPr>
          <w:lang w:val="fr-FR"/>
        </w:rPr>
      </w:pPr>
    </w:p>
    <w:p w14:paraId="2E8E0FE5" w14:textId="56841EC4" w:rsidR="0079799F" w:rsidRPr="0032190F" w:rsidRDefault="0079799F" w:rsidP="0079799F">
      <w:pPr>
        <w:rPr>
          <w:lang w:val="fr-FR"/>
        </w:rPr>
      </w:pPr>
      <w:r w:rsidRPr="0032190F">
        <w:rPr>
          <w:lang w:val="fr-FR"/>
        </w:rPr>
        <w:t>to</w:t>
      </w:r>
      <w:r w:rsidR="00DB7456" w:rsidRPr="0032190F">
        <w:rPr>
          <w:lang w:val="fr-FR"/>
        </w:rPr>
        <w:t xml:space="preserve">mbes Bernerdini et Barberini : </w:t>
      </w:r>
      <w:r w:rsidRPr="0032190F">
        <w:rPr>
          <w:lang w:val="fr-FR"/>
        </w:rPr>
        <w:t>Richissimes tombe</w:t>
      </w:r>
      <w:r w:rsidR="00DB7456" w:rsidRPr="0032190F">
        <w:rPr>
          <w:lang w:val="fr-FR"/>
        </w:rPr>
        <w:t xml:space="preserve">s </w:t>
      </w:r>
      <w:r w:rsidRPr="0032190F">
        <w:rPr>
          <w:lang w:val="fr-FR"/>
        </w:rPr>
        <w:t xml:space="preserve">de la </w:t>
      </w:r>
      <w:hyperlink r:id="rId12111" w:anchor="Cul_Latial" w:history="1">
        <w:r w:rsidR="00DB7456" w:rsidRPr="0032190F">
          <w:rPr>
            <w:rStyle w:val="Hyperlink"/>
            <w:lang w:val="fr-FR"/>
          </w:rPr>
          <w:t>phase latiale 2</w:t>
        </w:r>
      </w:hyperlink>
      <w:r w:rsidRPr="0032190F">
        <w:rPr>
          <w:lang w:val="fr-FR"/>
        </w:rPr>
        <w:t xml:space="preserve"> (BIB 1920 p. 132)</w:t>
      </w:r>
    </w:p>
    <w:p w14:paraId="1B049365" w14:textId="77777777" w:rsidR="00085654" w:rsidRPr="0032190F" w:rsidRDefault="00085654" w:rsidP="0079799F">
      <w:pPr>
        <w:rPr>
          <w:lang w:val="fr-FR"/>
        </w:rPr>
      </w:pPr>
    </w:p>
    <w:p w14:paraId="19973CF2" w14:textId="77777777" w:rsidR="00851EF5" w:rsidRPr="0032190F" w:rsidRDefault="00851EF5" w:rsidP="00426FF9">
      <w:pPr>
        <w:pStyle w:val="Heading1"/>
      </w:pPr>
      <w:bookmarkStart w:id="4935" w:name="Sit_Vetulonia"/>
      <w:r w:rsidRPr="0032190F">
        <w:t>VETULONIA</w:t>
      </w:r>
      <w:bookmarkEnd w:id="4935"/>
    </w:p>
    <w:p w14:paraId="5A09CCAE" w14:textId="77777777" w:rsidR="00851EF5" w:rsidRPr="00E51F67" w:rsidRDefault="009F73E5" w:rsidP="0079799F">
      <w:pPr>
        <w:rPr>
          <w:strike/>
          <w:lang w:val="fr-FR"/>
        </w:rPr>
      </w:pPr>
      <w:r w:rsidRPr="00E51F67">
        <w:rPr>
          <w:strike/>
          <w:lang w:val="fr-FR"/>
        </w:rPr>
        <w:t>Velutonia</w:t>
      </w:r>
    </w:p>
    <w:p w14:paraId="44FE14F7" w14:textId="77777777" w:rsidR="009F73E5" w:rsidRPr="0032190F" w:rsidRDefault="009F73E5" w:rsidP="0079799F">
      <w:pPr>
        <w:rPr>
          <w:lang w:val="fr-FR"/>
        </w:rPr>
      </w:pPr>
    </w:p>
    <w:p w14:paraId="627714D4" w14:textId="15729AC1" w:rsidR="00BE7940" w:rsidRPr="0032190F" w:rsidRDefault="00851EF5" w:rsidP="00BE7940">
      <w:pPr>
        <w:autoSpaceDE w:val="0"/>
        <w:autoSpaceDN w:val="0"/>
        <w:adjustRightInd w:val="0"/>
        <w:jc w:val="both"/>
        <w:rPr>
          <w:lang w:val="fr-FR"/>
        </w:rPr>
      </w:pPr>
      <w:r w:rsidRPr="0032190F">
        <w:rPr>
          <w:lang w:val="fr-FR"/>
        </w:rPr>
        <w:t xml:space="preserve">Fondation </w:t>
      </w:r>
      <w:hyperlink r:id="rId12112" w:anchor="Cul_Etrusques" w:history="1">
        <w:r w:rsidRPr="0032190F">
          <w:rPr>
            <w:rStyle w:val="Hyperlink"/>
            <w:lang w:val="fr-FR"/>
          </w:rPr>
          <w:t>étrusque</w:t>
        </w:r>
      </w:hyperlink>
      <w:r w:rsidR="007D744A" w:rsidRPr="0032190F">
        <w:rPr>
          <w:lang w:val="fr-FR"/>
        </w:rPr>
        <w:t xml:space="preserve"> </w:t>
      </w:r>
      <w:r w:rsidRPr="0032190F">
        <w:rPr>
          <w:lang w:val="fr-FR"/>
        </w:rPr>
        <w:t>d’Italie (BIB 1995 fig. 19)</w:t>
      </w:r>
      <w:r w:rsidR="00C86D09" w:rsidRPr="0032190F">
        <w:rPr>
          <w:lang w:val="fr-FR"/>
        </w:rPr>
        <w:t>. Tombe du chef (« del Duce ») (BIB 2116 p. 169)</w:t>
      </w:r>
      <w:r w:rsidR="00BE7940" w:rsidRPr="0032190F">
        <w:rPr>
          <w:lang w:val="fr-FR"/>
        </w:rPr>
        <w:t xml:space="preserve">. Pour la </w:t>
      </w:r>
      <w:hyperlink r:id="rId12113" w:anchor="Cul_Orientalisant" w:history="1">
        <w:r w:rsidR="00BE7940" w:rsidRPr="0032190F">
          <w:rPr>
            <w:rStyle w:val="Hyperlink"/>
            <w:lang w:val="fr-FR"/>
          </w:rPr>
          <w:t>période orientalisante</w:t>
        </w:r>
      </w:hyperlink>
      <w:r w:rsidR="00BE7940" w:rsidRPr="0032190F">
        <w:rPr>
          <w:lang w:val="fr-FR"/>
        </w:rPr>
        <w:t>, des oeufs d’autruches décorés y ont été découverts (BIB 2116 p. 181)</w:t>
      </w:r>
    </w:p>
    <w:p w14:paraId="0D6705B3" w14:textId="77777777" w:rsidR="00F66B72" w:rsidRDefault="00F66B72" w:rsidP="00F66B72">
      <w:pPr>
        <w:rPr>
          <w:lang w:val="fr-FR"/>
        </w:rPr>
      </w:pPr>
      <w:r w:rsidRPr="0032190F">
        <w:rPr>
          <w:lang w:val="fr-FR"/>
        </w:rPr>
        <w:t>Les tombes de Vetulonia ont montré des broches à rôtir datée</w:t>
      </w:r>
      <w:r w:rsidR="007D744A" w:rsidRPr="0032190F">
        <w:rPr>
          <w:lang w:val="fr-FR"/>
        </w:rPr>
        <w:t>s</w:t>
      </w:r>
      <w:r w:rsidRPr="0032190F">
        <w:rPr>
          <w:lang w:val="fr-FR"/>
        </w:rPr>
        <w:t xml:space="preserve"> du Fer 1</w:t>
      </w:r>
      <w:r w:rsidR="007D744A" w:rsidRPr="0032190F">
        <w:rPr>
          <w:lang w:val="fr-FR"/>
        </w:rPr>
        <w:t xml:space="preserve"> </w:t>
      </w:r>
      <w:r w:rsidRPr="0032190F">
        <w:rPr>
          <w:lang w:val="fr-FR"/>
        </w:rPr>
        <w:t>(seconde moitié du 8</w:t>
      </w:r>
      <w:r w:rsidRPr="0032190F">
        <w:rPr>
          <w:vertAlign w:val="superscript"/>
          <w:lang w:val="fr-FR"/>
        </w:rPr>
        <w:t>e</w:t>
      </w:r>
      <w:r w:rsidRPr="0032190F">
        <w:rPr>
          <w:lang w:val="fr-FR"/>
        </w:rPr>
        <w:t xml:space="preserve"> s. aec) (BIB 2160 p. 151)</w:t>
      </w:r>
      <w:r w:rsidR="00E51F67">
        <w:rPr>
          <w:lang w:val="fr-FR"/>
        </w:rPr>
        <w:t>*</w:t>
      </w:r>
    </w:p>
    <w:p w14:paraId="44526118" w14:textId="77777777" w:rsidR="00E51F67" w:rsidRDefault="00E51F67" w:rsidP="00F66B72">
      <w:pPr>
        <w:rPr>
          <w:lang w:val="fr-FR"/>
        </w:rPr>
      </w:pPr>
    </w:p>
    <w:p w14:paraId="2763B0FC" w14:textId="77777777" w:rsidR="00E51F67" w:rsidRDefault="00E51F67" w:rsidP="00426FF9">
      <w:pPr>
        <w:pStyle w:val="Heading1"/>
      </w:pPr>
      <w:bookmarkStart w:id="4936" w:name="Sit_Roselle"/>
      <w:r>
        <w:t>ROSELLE</w:t>
      </w:r>
    </w:p>
    <w:bookmarkEnd w:id="4936"/>
    <w:p w14:paraId="3689702A" w14:textId="77777777" w:rsidR="00E51F67" w:rsidRDefault="00E51F67" w:rsidP="00F66B72">
      <w:pPr>
        <w:rPr>
          <w:lang w:val="fr-FR"/>
        </w:rPr>
      </w:pPr>
    </w:p>
    <w:p w14:paraId="51A0D313" w14:textId="04BDFF18" w:rsidR="00E51F67" w:rsidRDefault="00E51F67" w:rsidP="00E51F67">
      <w:pPr>
        <w:rPr>
          <w:lang w:val="fr-FR"/>
        </w:rPr>
      </w:pPr>
      <w:r>
        <w:rPr>
          <w:lang w:val="fr-FR"/>
        </w:rPr>
        <w:t xml:space="preserve">Grosseto. Cité </w:t>
      </w:r>
      <w:hyperlink r:id="rId12114" w:anchor="Cul_Etrusques" w:history="1">
        <w:r w:rsidRPr="0032190F">
          <w:rPr>
            <w:rStyle w:val="Hyperlink"/>
            <w:lang w:val="fr-FR"/>
          </w:rPr>
          <w:t>étrusque</w:t>
        </w:r>
      </w:hyperlink>
      <w:r w:rsidRPr="00E51F67">
        <w:rPr>
          <w:lang w:val="fr-FR"/>
        </w:rPr>
        <w:t xml:space="preserve"> puis r</w:t>
      </w:r>
      <w:r>
        <w:rPr>
          <w:lang w:val="fr-FR"/>
        </w:rPr>
        <w:t>omaine (</w:t>
      </w:r>
      <w:r w:rsidRPr="00E51F67">
        <w:rPr>
          <w:i/>
          <w:lang w:val="fr-FR"/>
        </w:rPr>
        <w:t>Rusellae</w:t>
      </w:r>
      <w:r>
        <w:rPr>
          <w:lang w:val="fr-FR"/>
        </w:rPr>
        <w:t xml:space="preserve">) </w:t>
      </w:r>
      <w:r w:rsidRPr="00E51F67">
        <w:rPr>
          <w:lang w:val="fr-FR"/>
        </w:rPr>
        <w:t>(wiki)</w:t>
      </w:r>
    </w:p>
    <w:p w14:paraId="21CE553F" w14:textId="77777777" w:rsidR="00E51F67" w:rsidRDefault="00E51F67" w:rsidP="00F66B72">
      <w:pPr>
        <w:rPr>
          <w:lang w:val="fr-FR"/>
        </w:rPr>
      </w:pPr>
    </w:p>
    <w:p w14:paraId="03A92775" w14:textId="77777777" w:rsidR="00E51F67" w:rsidRDefault="00E51F67" w:rsidP="00F66B72">
      <w:pPr>
        <w:rPr>
          <w:lang w:val="fr-FR"/>
        </w:rPr>
      </w:pPr>
    </w:p>
    <w:p w14:paraId="0B5B779E" w14:textId="77777777" w:rsidR="00E51F67" w:rsidRDefault="00E51F67" w:rsidP="00426FF9">
      <w:pPr>
        <w:pStyle w:val="Heading1"/>
      </w:pPr>
      <w:bookmarkStart w:id="4937" w:name="Sit_Volterra"/>
      <w:r>
        <w:t>VOLTERRA</w:t>
      </w:r>
    </w:p>
    <w:bookmarkEnd w:id="4937"/>
    <w:p w14:paraId="4F08A025" w14:textId="77777777" w:rsidR="00E51F67" w:rsidRDefault="00E51F67" w:rsidP="00F66B72">
      <w:pPr>
        <w:rPr>
          <w:lang w:val="fr-FR"/>
        </w:rPr>
      </w:pPr>
    </w:p>
    <w:p w14:paraId="18F48AAE" w14:textId="7181154F" w:rsidR="00E51F67" w:rsidRDefault="00E51F67" w:rsidP="00F66B72">
      <w:pPr>
        <w:rPr>
          <w:lang w:val="fr-FR"/>
        </w:rPr>
      </w:pPr>
      <w:r>
        <w:rPr>
          <w:lang w:val="fr-FR"/>
        </w:rPr>
        <w:t xml:space="preserve">Cité </w:t>
      </w:r>
      <w:hyperlink r:id="rId12115" w:anchor="Cul_Etrusques" w:history="1">
        <w:r w:rsidRPr="0032190F">
          <w:rPr>
            <w:rStyle w:val="Hyperlink"/>
            <w:lang w:val="fr-FR"/>
          </w:rPr>
          <w:t>étrusque</w:t>
        </w:r>
      </w:hyperlink>
      <w:r w:rsidRPr="00E51F67">
        <w:rPr>
          <w:lang w:val="fr-FR"/>
        </w:rPr>
        <w:t xml:space="preserve"> (wiki)</w:t>
      </w:r>
    </w:p>
    <w:p w14:paraId="7878E383" w14:textId="77777777" w:rsidR="000615B1" w:rsidRDefault="000615B1" w:rsidP="00F66B72">
      <w:pPr>
        <w:rPr>
          <w:lang w:val="fr-FR"/>
        </w:rPr>
      </w:pPr>
    </w:p>
    <w:p w14:paraId="50BD2288" w14:textId="77777777" w:rsidR="000615B1" w:rsidRDefault="000615B1" w:rsidP="00426FF9">
      <w:pPr>
        <w:pStyle w:val="Heading1"/>
      </w:pPr>
      <w:bookmarkStart w:id="4938" w:name="Sit_Tragliatella"/>
      <w:r>
        <w:t>TRAGLIATELLA</w:t>
      </w:r>
    </w:p>
    <w:bookmarkEnd w:id="4938"/>
    <w:p w14:paraId="02E2A4AF" w14:textId="77777777" w:rsidR="000615B1" w:rsidRDefault="000615B1" w:rsidP="00F66B72">
      <w:pPr>
        <w:rPr>
          <w:lang w:val="fr-FR"/>
        </w:rPr>
      </w:pPr>
    </w:p>
    <w:p w14:paraId="4BD488EB" w14:textId="77777777" w:rsidR="000615B1" w:rsidRDefault="000615B1" w:rsidP="00F66B72">
      <w:pPr>
        <w:rPr>
          <w:lang w:val="fr-FR"/>
        </w:rPr>
      </w:pPr>
      <w:r>
        <w:rPr>
          <w:lang w:val="fr-FR"/>
        </w:rPr>
        <w:t xml:space="preserve">Oenochoé qui montre une représentation de </w:t>
      </w:r>
      <w:r w:rsidR="0083280D">
        <w:rPr>
          <w:lang w:val="fr-FR"/>
        </w:rPr>
        <w:t>"</w:t>
      </w:r>
      <w:r>
        <w:rPr>
          <w:lang w:val="fr-FR"/>
        </w:rPr>
        <w:t>labyrinthe</w:t>
      </w:r>
      <w:r w:rsidR="0083280D">
        <w:rPr>
          <w:lang w:val="fr-FR"/>
        </w:rPr>
        <w:t>"</w:t>
      </w:r>
      <w:r>
        <w:rPr>
          <w:lang w:val="fr-FR"/>
        </w:rPr>
        <w:t xml:space="preserve"> telle qu'on peut en voir au Valcamonica </w:t>
      </w:r>
      <w:r w:rsidRPr="000615B1">
        <w:rPr>
          <w:lang w:val="fr-FR"/>
        </w:rPr>
        <w:t>(</w:t>
      </w:r>
      <w:r>
        <w:rPr>
          <w:lang w:val="fr-FR"/>
        </w:rPr>
        <w:t>Arca</w:t>
      </w:r>
      <w:r w:rsidRPr="000615B1">
        <w:rPr>
          <w:lang w:val="fr-FR"/>
        </w:rPr>
        <w:t xml:space="preserve"> in BIB 2945)</w:t>
      </w:r>
    </w:p>
    <w:p w14:paraId="339573D2" w14:textId="77777777" w:rsidR="009E0F2C" w:rsidRPr="0032190F" w:rsidRDefault="009E0F2C" w:rsidP="00F66B72">
      <w:pPr>
        <w:rPr>
          <w:lang w:val="fr-FR"/>
        </w:rPr>
      </w:pPr>
    </w:p>
    <w:p w14:paraId="0788FE9B" w14:textId="77777777" w:rsidR="00206619" w:rsidRPr="0032190F" w:rsidRDefault="00206619" w:rsidP="00426FF9">
      <w:pPr>
        <w:pStyle w:val="Heading1"/>
      </w:pPr>
      <w:bookmarkStart w:id="4939" w:name="Sit_Vulci"/>
      <w:r w:rsidRPr="0032190F">
        <w:t>VULCI</w:t>
      </w:r>
      <w:bookmarkEnd w:id="4939"/>
    </w:p>
    <w:p w14:paraId="2D9C4671" w14:textId="77777777" w:rsidR="0079799F" w:rsidRPr="0032190F" w:rsidRDefault="0079799F" w:rsidP="0079799F">
      <w:pPr>
        <w:rPr>
          <w:lang w:val="fr-FR"/>
        </w:rPr>
      </w:pPr>
    </w:p>
    <w:p w14:paraId="5F47377D" w14:textId="2CD3917D" w:rsidR="00851EF5" w:rsidRPr="0032190F" w:rsidRDefault="00851EF5" w:rsidP="00851EF5">
      <w:pPr>
        <w:jc w:val="both"/>
        <w:rPr>
          <w:lang w:val="fr-FR"/>
        </w:rPr>
      </w:pPr>
      <w:r w:rsidRPr="0032190F">
        <w:rPr>
          <w:lang w:val="fr-FR"/>
        </w:rPr>
        <w:t xml:space="preserve">Fondation </w:t>
      </w:r>
      <w:hyperlink r:id="rId12116" w:anchor="Cul_Etrusques" w:history="1">
        <w:r w:rsidRPr="0032190F">
          <w:rPr>
            <w:rStyle w:val="Hyperlink"/>
            <w:lang w:val="fr-FR"/>
          </w:rPr>
          <w:t>étrusque</w:t>
        </w:r>
      </w:hyperlink>
      <w:r w:rsidR="00E7246A" w:rsidRPr="00E7246A">
        <w:rPr>
          <w:lang w:val="fr-FR"/>
        </w:rPr>
        <w:t xml:space="preserve"> </w:t>
      </w:r>
      <w:r w:rsidRPr="0032190F">
        <w:rPr>
          <w:lang w:val="fr-FR"/>
        </w:rPr>
        <w:t>d’Italie (BIB 1995 fig. 19)</w:t>
      </w:r>
    </w:p>
    <w:p w14:paraId="4A289977" w14:textId="77777777" w:rsidR="007D63C4" w:rsidRPr="0032190F" w:rsidRDefault="007D63C4" w:rsidP="0079799F">
      <w:pPr>
        <w:rPr>
          <w:rStyle w:val="Hyperlink"/>
          <w:lang w:val="fr-FR"/>
        </w:rPr>
      </w:pPr>
    </w:p>
    <w:p w14:paraId="12944905" w14:textId="25BCA22D" w:rsidR="007D63C4" w:rsidRPr="00E615DD" w:rsidRDefault="007D63C4" w:rsidP="007D63C4">
      <w:pPr>
        <w:autoSpaceDE w:val="0"/>
        <w:autoSpaceDN w:val="0"/>
        <w:adjustRightInd w:val="0"/>
        <w:jc w:val="both"/>
        <w:rPr>
          <w:lang w:val="fr-FR" w:eastAsia="en-GB"/>
        </w:rPr>
      </w:pPr>
      <w:r w:rsidRPr="00E615DD">
        <w:rPr>
          <w:lang w:val="fr-FR" w:eastAsia="en-GB"/>
        </w:rPr>
        <w:t>À</w:t>
      </w:r>
      <w:r w:rsidR="00E7246A">
        <w:rPr>
          <w:lang w:val="fr-FR" w:eastAsia="en-GB"/>
        </w:rPr>
        <w:t xml:space="preserve"> </w:t>
      </w:r>
      <w:r w:rsidRPr="00E615DD">
        <w:rPr>
          <w:u w:val="single"/>
          <w:lang w:val="fr-FR" w:eastAsia="en-GB"/>
        </w:rPr>
        <w:t>Cavalupo oder Osteria</w:t>
      </w:r>
      <w:r w:rsidRPr="00E615DD">
        <w:rPr>
          <w:lang w:val="fr-FR" w:eastAsia="en-GB"/>
        </w:rPr>
        <w:t>, découverte d’un couteau à dos arqué avec des têtes d’</w:t>
      </w:r>
      <w:hyperlink r:id="rId12117" w:anchor="Cul_Proto_Art_TAC_T_z_oise" w:history="1">
        <w:r w:rsidRPr="00E615DD">
          <w:rPr>
            <w:rStyle w:val="Hyperlink"/>
            <w:lang w:val="fr-FR" w:eastAsia="en-GB"/>
          </w:rPr>
          <w:t>oiseaux</w:t>
        </w:r>
      </w:hyperlink>
      <w:r w:rsidRPr="00E615DD">
        <w:rPr>
          <w:lang w:val="fr-FR" w:eastAsia="en-GB"/>
        </w:rPr>
        <w:t xml:space="preserve"> (</w:t>
      </w:r>
      <w:r w:rsidRPr="00E615DD">
        <w:rPr>
          <w:i/>
          <w:lang w:val="fr-FR" w:eastAsia="en-GB"/>
        </w:rPr>
        <w:t>Elliptische Gürtelbleche mit Sförmigen Vogelköpfen</w:t>
      </w:r>
      <w:r w:rsidRPr="00E615DD">
        <w:rPr>
          <w:lang w:val="fr-FR" w:eastAsia="en-GB"/>
        </w:rPr>
        <w:t>) daté du Premier Fer 1 ? (</w:t>
      </w:r>
      <w:r w:rsidRPr="00E615DD">
        <w:rPr>
          <w:i/>
          <w:lang w:val="fr-FR" w:eastAsia="en-GB"/>
        </w:rPr>
        <w:t>Primo Ferro 1 ?</w:t>
      </w:r>
      <w:r w:rsidRPr="00E615DD">
        <w:rPr>
          <w:lang w:val="fr-FR" w:eastAsia="en-GB"/>
        </w:rPr>
        <w:t>)(BIB 1880 p. 661)</w:t>
      </w:r>
    </w:p>
    <w:p w14:paraId="5DC1EFAD" w14:textId="77777777" w:rsidR="009745E3" w:rsidRPr="00E615DD" w:rsidRDefault="009745E3" w:rsidP="007D63C4">
      <w:pPr>
        <w:autoSpaceDE w:val="0"/>
        <w:autoSpaceDN w:val="0"/>
        <w:adjustRightInd w:val="0"/>
        <w:jc w:val="both"/>
        <w:rPr>
          <w:lang w:val="fr-FR" w:eastAsia="en-GB"/>
        </w:rPr>
      </w:pPr>
      <w:r w:rsidRPr="00E615DD">
        <w:rPr>
          <w:lang w:val="fr-FR" w:eastAsia="en-GB"/>
        </w:rPr>
        <w:t>Une oenochoé en bronze datée de 450/400 aec en provenance des ateliers de Vulci a été découverte dans les alentours de Bourges (BIB Musée de Bourges)</w:t>
      </w:r>
    </w:p>
    <w:p w14:paraId="741495CA" w14:textId="1541A86B" w:rsidR="00BE7940" w:rsidRDefault="00BE7940" w:rsidP="007D63C4">
      <w:pPr>
        <w:autoSpaceDE w:val="0"/>
        <w:autoSpaceDN w:val="0"/>
        <w:adjustRightInd w:val="0"/>
        <w:jc w:val="both"/>
        <w:rPr>
          <w:lang w:val="fr-FR"/>
        </w:rPr>
      </w:pPr>
      <w:r w:rsidRPr="0032190F">
        <w:rPr>
          <w:lang w:val="fr-FR"/>
        </w:rPr>
        <w:t xml:space="preserve">Des exemplaires remarquables de tridacne (coquillage des mers chaudes), daté de la </w:t>
      </w:r>
      <w:hyperlink r:id="rId12118" w:anchor="Cul_Orientalisant" w:history="1">
        <w:r w:rsidRPr="0032190F">
          <w:rPr>
            <w:rStyle w:val="Hyperlink"/>
            <w:lang w:val="fr-FR"/>
          </w:rPr>
          <w:t>période orientalisante</w:t>
        </w:r>
      </w:hyperlink>
      <w:r w:rsidRPr="0032190F">
        <w:rPr>
          <w:lang w:val="fr-FR"/>
        </w:rPr>
        <w:t xml:space="preserve">, ont été découverts à Vulci (BIB 2116 p. 181). Pour la période orientalisante, des oeufs d’autruches décorés </w:t>
      </w:r>
      <w:r w:rsidR="00F26E36" w:rsidRPr="0032190F">
        <w:rPr>
          <w:lang w:val="fr-FR"/>
        </w:rPr>
        <w:t xml:space="preserve">[v. Afrique du Nord] </w:t>
      </w:r>
      <w:r w:rsidRPr="0032190F">
        <w:rPr>
          <w:lang w:val="fr-FR"/>
        </w:rPr>
        <w:t>y ont été découverts (BIB 2116 p. 181)</w:t>
      </w:r>
    </w:p>
    <w:p w14:paraId="54C34D55" w14:textId="77777777" w:rsidR="000615B1" w:rsidRDefault="000615B1" w:rsidP="007D63C4">
      <w:pPr>
        <w:autoSpaceDE w:val="0"/>
        <w:autoSpaceDN w:val="0"/>
        <w:adjustRightInd w:val="0"/>
        <w:jc w:val="both"/>
        <w:rPr>
          <w:lang w:val="fr-FR"/>
        </w:rPr>
      </w:pPr>
    </w:p>
    <w:p w14:paraId="637AA5E5" w14:textId="67F2577E" w:rsidR="000615B1" w:rsidRDefault="000615B1" w:rsidP="007D63C4">
      <w:pPr>
        <w:autoSpaceDE w:val="0"/>
        <w:autoSpaceDN w:val="0"/>
        <w:adjustRightInd w:val="0"/>
        <w:jc w:val="both"/>
        <w:rPr>
          <w:lang w:val="fr-FR"/>
        </w:rPr>
      </w:pPr>
      <w:r>
        <w:rPr>
          <w:lang w:val="fr-FR"/>
        </w:rPr>
        <w:t xml:space="preserve">Vase </w:t>
      </w:r>
      <w:r w:rsidRPr="000615B1">
        <w:rPr>
          <w:i/>
          <w:lang w:val="fr-FR"/>
        </w:rPr>
        <w:t>askos</w:t>
      </w:r>
      <w:r>
        <w:rPr>
          <w:lang w:val="fr-FR"/>
        </w:rPr>
        <w:t xml:space="preserve"> 1993.1 daté de la fin du 8e aec représentation un personnage avec une </w:t>
      </w:r>
      <w:hyperlink r:id="rId12119" w:anchor="Cul_Art_TAC_T_t_lance" w:history="1">
        <w:r w:rsidR="00DE55E6">
          <w:rPr>
            <w:rStyle w:val="Hyperlink"/>
            <w:lang w:val="it-IT"/>
          </w:rPr>
          <w:t>lance</w:t>
        </w:r>
      </w:hyperlink>
      <w:r w:rsidR="00DE55E6">
        <w:rPr>
          <w:lang w:val="it-IT"/>
        </w:rPr>
        <w:t xml:space="preserve"> </w:t>
      </w:r>
      <w:r>
        <w:rPr>
          <w:lang w:val="fr-FR"/>
        </w:rPr>
        <w:t xml:space="preserve">tenant en bride un cerf. Le vase à un décor en métope avec un remplissage bi-chrome de svastika, chevron, résilles, triangles hachurés </w:t>
      </w:r>
      <w:r w:rsidRPr="000615B1">
        <w:rPr>
          <w:lang w:val="fr-FR"/>
        </w:rPr>
        <w:t>(</w:t>
      </w:r>
      <w:r>
        <w:rPr>
          <w:lang w:val="fr-FR"/>
        </w:rPr>
        <w:t>Arca</w:t>
      </w:r>
      <w:r w:rsidRPr="000615B1">
        <w:rPr>
          <w:lang w:val="fr-FR"/>
        </w:rPr>
        <w:t xml:space="preserve"> in BIB 2945)</w:t>
      </w:r>
      <w:r>
        <w:rPr>
          <w:lang w:val="fr-FR"/>
        </w:rPr>
        <w:t xml:space="preserve"> Pourrait représenté l'un des travaux d'</w:t>
      </w:r>
      <w:r w:rsidR="003C03E9">
        <w:rPr>
          <w:lang w:val="fr-FR"/>
        </w:rPr>
        <w:t xml:space="preserve"> </w:t>
      </w:r>
      <w:hyperlink r:id="rId12120" w:anchor="Cul_Grecs__Religion__Herakles" w:history="1">
        <w:r w:rsidR="003C03E9" w:rsidRPr="003C03E9">
          <w:rPr>
            <w:rStyle w:val="Hyperlink"/>
            <w:lang w:val="fr-FR"/>
          </w:rPr>
          <w:t>Héraclès</w:t>
        </w:r>
      </w:hyperlink>
      <w:r w:rsidR="003C03E9" w:rsidRPr="003C03E9">
        <w:rPr>
          <w:lang w:val="fr-FR"/>
        </w:rPr>
        <w:t xml:space="preserve"> </w:t>
      </w:r>
      <w:r w:rsidRPr="000615B1">
        <w:rPr>
          <w:lang w:val="fr-FR"/>
        </w:rPr>
        <w:t>(</w:t>
      </w:r>
      <w:r>
        <w:rPr>
          <w:lang w:val="fr-FR"/>
        </w:rPr>
        <w:t>Arca</w:t>
      </w:r>
      <w:r w:rsidRPr="000615B1">
        <w:rPr>
          <w:lang w:val="fr-FR"/>
        </w:rPr>
        <w:t xml:space="preserve"> in BIB 2945)</w:t>
      </w:r>
    </w:p>
    <w:p w14:paraId="733B313B" w14:textId="77777777" w:rsidR="00E7246A" w:rsidRDefault="00E7246A" w:rsidP="007D63C4">
      <w:pPr>
        <w:autoSpaceDE w:val="0"/>
        <w:autoSpaceDN w:val="0"/>
        <w:adjustRightInd w:val="0"/>
        <w:jc w:val="both"/>
        <w:rPr>
          <w:lang w:val="fr-FR"/>
        </w:rPr>
      </w:pPr>
    </w:p>
    <w:p w14:paraId="40DCABFB" w14:textId="77777777" w:rsidR="00E7246A" w:rsidRPr="0032190F" w:rsidRDefault="00E7246A" w:rsidP="007D63C4">
      <w:pPr>
        <w:autoSpaceDE w:val="0"/>
        <w:autoSpaceDN w:val="0"/>
        <w:adjustRightInd w:val="0"/>
        <w:jc w:val="both"/>
        <w:rPr>
          <w:rFonts w:ascii="Times-Roman" w:hAnsi="Times-Roman" w:cs="Times-Roman"/>
          <w:lang w:val="fr-FR" w:eastAsia="en-GB"/>
        </w:rPr>
      </w:pPr>
      <w:r>
        <w:rPr>
          <w:lang w:val="fr-FR"/>
        </w:rPr>
        <w:t>épée courte du Fer 1 (1000-700 BC) (BIB 3088)</w:t>
      </w:r>
    </w:p>
    <w:p w14:paraId="6CBE8649" w14:textId="77777777" w:rsidR="007D63C4" w:rsidRPr="0032190F" w:rsidRDefault="007D63C4" w:rsidP="007D63C4">
      <w:pPr>
        <w:autoSpaceDE w:val="0"/>
        <w:autoSpaceDN w:val="0"/>
        <w:adjustRightInd w:val="0"/>
        <w:jc w:val="both"/>
        <w:rPr>
          <w:rFonts w:ascii="Times-Roman" w:hAnsi="Times-Roman" w:cs="Times-Roman"/>
          <w:lang w:val="fr-FR" w:eastAsia="en-GB"/>
        </w:rPr>
      </w:pPr>
    </w:p>
    <w:p w14:paraId="64329102" w14:textId="77777777" w:rsidR="007D63C4" w:rsidRPr="0032190F" w:rsidRDefault="007D63C4" w:rsidP="007D63C4">
      <w:pPr>
        <w:pStyle w:val="Heading2"/>
        <w:rPr>
          <w:lang w:eastAsia="en-GB"/>
        </w:rPr>
      </w:pPr>
      <w:r w:rsidRPr="0032190F">
        <w:rPr>
          <w:lang w:eastAsia="en-GB"/>
        </w:rPr>
        <w:t>tomba dei bronzetti sardi</w:t>
      </w:r>
    </w:p>
    <w:p w14:paraId="02F1E88D" w14:textId="43427F05" w:rsidR="007D63C4" w:rsidRDefault="007D63C4" w:rsidP="007D63C4">
      <w:pPr>
        <w:autoSpaceDE w:val="0"/>
        <w:autoSpaceDN w:val="0"/>
        <w:adjustRightInd w:val="0"/>
        <w:jc w:val="both"/>
        <w:rPr>
          <w:lang w:val="fr-FR" w:eastAsia="en-GB"/>
        </w:rPr>
      </w:pPr>
      <w:r w:rsidRPr="00E615DD">
        <w:rPr>
          <w:lang w:val="fr-FR" w:eastAsia="en-GB"/>
        </w:rPr>
        <w:t>À</w:t>
      </w:r>
      <w:r w:rsidR="00E615DD">
        <w:rPr>
          <w:lang w:val="fr-FR" w:eastAsia="en-GB"/>
        </w:rPr>
        <w:t xml:space="preserve"> </w:t>
      </w:r>
      <w:r w:rsidRPr="00E615DD">
        <w:rPr>
          <w:u w:val="single"/>
          <w:lang w:val="fr-FR" w:eastAsia="en-GB"/>
        </w:rPr>
        <w:t>Cavalupo</w:t>
      </w:r>
      <w:r w:rsidRPr="00E615DD">
        <w:rPr>
          <w:lang w:val="fr-FR" w:eastAsia="en-GB"/>
        </w:rPr>
        <w:t>, découverte d’un couteau à dos arqué avec des têtes d’</w:t>
      </w:r>
      <w:hyperlink r:id="rId12121" w:anchor="Cul_Proto_Art_TAC_T_z_oise" w:history="1">
        <w:r w:rsidRPr="00E615DD">
          <w:rPr>
            <w:rStyle w:val="Hyperlink"/>
            <w:lang w:val="fr-FR" w:eastAsia="en-GB"/>
          </w:rPr>
          <w:t>oiseaux</w:t>
        </w:r>
      </w:hyperlink>
      <w:r w:rsidRPr="00E615DD">
        <w:rPr>
          <w:lang w:val="fr-FR" w:eastAsia="en-GB"/>
        </w:rPr>
        <w:t xml:space="preserve"> (</w:t>
      </w:r>
      <w:r w:rsidRPr="00E615DD">
        <w:rPr>
          <w:i/>
          <w:lang w:val="fr-FR" w:eastAsia="en-GB"/>
        </w:rPr>
        <w:t>Elliptische Gürtelbleche mit Sförmigen Vogelköpfen</w:t>
      </w:r>
      <w:r w:rsidRPr="00E615DD">
        <w:rPr>
          <w:lang w:val="fr-FR" w:eastAsia="en-GB"/>
        </w:rPr>
        <w:t>) daté du Premier Fer 1 ? (</w:t>
      </w:r>
      <w:r w:rsidRPr="00E615DD">
        <w:rPr>
          <w:i/>
          <w:lang w:val="fr-FR" w:eastAsia="en-GB"/>
        </w:rPr>
        <w:t>Primo Ferro 1 ?</w:t>
      </w:r>
      <w:r w:rsidRPr="00E615DD">
        <w:rPr>
          <w:lang w:val="fr-FR" w:eastAsia="en-GB"/>
        </w:rPr>
        <w:t>)(BIB 1880 p. 662)</w:t>
      </w:r>
    </w:p>
    <w:p w14:paraId="15730F24" w14:textId="4E195560" w:rsidR="00E615DD" w:rsidRDefault="00000000" w:rsidP="007D63C4">
      <w:pPr>
        <w:autoSpaceDE w:val="0"/>
        <w:autoSpaceDN w:val="0"/>
        <w:adjustRightInd w:val="0"/>
        <w:jc w:val="both"/>
        <w:rPr>
          <w:lang w:val="fr-FR" w:eastAsia="en-GB"/>
        </w:rPr>
      </w:pPr>
      <w:hyperlink r:id="rId12122" w:anchor="Cul_Bronzetti" w:history="1">
        <w:r w:rsidR="00E615DD" w:rsidRPr="00E615DD">
          <w:rPr>
            <w:rStyle w:val="Hyperlink"/>
            <w:lang w:val="fr-FR" w:eastAsia="en-GB"/>
          </w:rPr>
          <w:t>bronzetti</w:t>
        </w:r>
      </w:hyperlink>
      <w:r w:rsidR="00E615DD">
        <w:rPr>
          <w:lang w:val="fr-FR" w:eastAsia="en-GB"/>
        </w:rPr>
        <w:t xml:space="preserve"> ? (SS BIB)</w:t>
      </w:r>
    </w:p>
    <w:p w14:paraId="7A18881B" w14:textId="77777777" w:rsidR="00E7246A" w:rsidRDefault="00E7246A" w:rsidP="007D63C4">
      <w:pPr>
        <w:autoSpaceDE w:val="0"/>
        <w:autoSpaceDN w:val="0"/>
        <w:adjustRightInd w:val="0"/>
        <w:jc w:val="both"/>
        <w:rPr>
          <w:lang w:val="fr-FR" w:eastAsia="en-GB"/>
        </w:rPr>
      </w:pPr>
    </w:p>
    <w:p w14:paraId="1A2A7536" w14:textId="77777777" w:rsidR="00E7246A" w:rsidRDefault="00E7246A" w:rsidP="00426FF9">
      <w:pPr>
        <w:pStyle w:val="Heading1"/>
      </w:pPr>
      <w:bookmarkStart w:id="4940" w:name="Sit_Torre_Galli"/>
      <w:r>
        <w:t>TORRE GALLI</w:t>
      </w:r>
    </w:p>
    <w:bookmarkEnd w:id="4940"/>
    <w:p w14:paraId="69DF66C4" w14:textId="77777777" w:rsidR="00E7246A" w:rsidRDefault="00E7246A" w:rsidP="007D63C4">
      <w:pPr>
        <w:autoSpaceDE w:val="0"/>
        <w:autoSpaceDN w:val="0"/>
        <w:adjustRightInd w:val="0"/>
        <w:jc w:val="both"/>
        <w:rPr>
          <w:lang w:val="fr-FR" w:eastAsia="en-GB"/>
        </w:rPr>
      </w:pPr>
    </w:p>
    <w:p w14:paraId="3A76585A" w14:textId="77777777" w:rsidR="00E7246A" w:rsidRPr="0032190F" w:rsidRDefault="00E7246A" w:rsidP="00E7246A">
      <w:pPr>
        <w:autoSpaceDE w:val="0"/>
        <w:autoSpaceDN w:val="0"/>
        <w:adjustRightInd w:val="0"/>
        <w:jc w:val="both"/>
        <w:rPr>
          <w:rFonts w:ascii="Times-Roman" w:hAnsi="Times-Roman" w:cs="Times-Roman"/>
          <w:lang w:val="fr-FR" w:eastAsia="en-GB"/>
        </w:rPr>
      </w:pPr>
      <w:r>
        <w:rPr>
          <w:lang w:val="fr-FR"/>
        </w:rPr>
        <w:t>épée courte du Fer 1 (1000-700 BC) (BIB 3088)</w:t>
      </w:r>
    </w:p>
    <w:p w14:paraId="692844CB" w14:textId="77777777" w:rsidR="00E7246A" w:rsidRDefault="00E7246A" w:rsidP="007D63C4">
      <w:pPr>
        <w:autoSpaceDE w:val="0"/>
        <w:autoSpaceDN w:val="0"/>
        <w:adjustRightInd w:val="0"/>
        <w:jc w:val="both"/>
        <w:rPr>
          <w:lang w:val="fr-FR" w:eastAsia="en-GB"/>
        </w:rPr>
      </w:pPr>
    </w:p>
    <w:p w14:paraId="48E40041" w14:textId="77777777" w:rsidR="005347D8" w:rsidRDefault="005347D8" w:rsidP="007D63C4">
      <w:pPr>
        <w:autoSpaceDE w:val="0"/>
        <w:autoSpaceDN w:val="0"/>
        <w:adjustRightInd w:val="0"/>
        <w:jc w:val="both"/>
        <w:rPr>
          <w:lang w:val="fr-FR" w:eastAsia="en-GB"/>
        </w:rPr>
      </w:pPr>
    </w:p>
    <w:p w14:paraId="6DEA95A7" w14:textId="77777777" w:rsidR="005347D8" w:rsidRDefault="005347D8" w:rsidP="00426FF9">
      <w:pPr>
        <w:pStyle w:val="Heading1"/>
      </w:pPr>
      <w:bookmarkStart w:id="4941" w:name="Sit_Teti_Albini"/>
      <w:r>
        <w:t>TETI-ALBINI</w:t>
      </w:r>
    </w:p>
    <w:bookmarkEnd w:id="4941"/>
    <w:p w14:paraId="5B7C11EA" w14:textId="77777777" w:rsidR="005347D8" w:rsidRDefault="005347D8" w:rsidP="007D63C4">
      <w:pPr>
        <w:autoSpaceDE w:val="0"/>
        <w:autoSpaceDN w:val="0"/>
        <w:adjustRightInd w:val="0"/>
        <w:jc w:val="both"/>
        <w:rPr>
          <w:lang w:val="fr-FR" w:eastAsia="en-GB"/>
        </w:rPr>
      </w:pPr>
    </w:p>
    <w:p w14:paraId="41C82DBA" w14:textId="26463A1A" w:rsidR="00B949BE" w:rsidRPr="00B949BE" w:rsidRDefault="005347D8" w:rsidP="007D63C4">
      <w:pPr>
        <w:autoSpaceDE w:val="0"/>
        <w:autoSpaceDN w:val="0"/>
        <w:adjustRightInd w:val="0"/>
        <w:jc w:val="both"/>
        <w:rPr>
          <w:lang w:val="fr-FR"/>
        </w:rPr>
      </w:pPr>
      <w:r w:rsidRPr="00B83447">
        <w:rPr>
          <w:lang w:val="fr-FR"/>
        </w:rPr>
        <w:t xml:space="preserve">Sardaigne, 2 </w:t>
      </w:r>
      <w:hyperlink r:id="rId12123" w:anchor="Cul_Bronzetti" w:history="1">
        <w:r w:rsidRPr="00E615DD">
          <w:rPr>
            <w:rStyle w:val="Hyperlink"/>
            <w:lang w:val="fr-FR" w:eastAsia="en-GB"/>
          </w:rPr>
          <w:t>bronzetti</w:t>
        </w:r>
      </w:hyperlink>
      <w:r w:rsidRPr="00B83447">
        <w:rPr>
          <w:lang w:val="fr-FR"/>
        </w:rPr>
        <w:t xml:space="preserve"> (BIB 2874)</w:t>
      </w:r>
      <w:r w:rsidR="00595A21">
        <w:rPr>
          <w:lang w:val="fr-FR"/>
        </w:rPr>
        <w:t xml:space="preserve"> </w:t>
      </w:r>
      <w:r w:rsidR="00B949BE">
        <w:rPr>
          <w:lang w:val="fr-FR"/>
        </w:rPr>
        <w:t xml:space="preserve">v. gr. </w:t>
      </w:r>
      <w:hyperlink r:id="rId12124" w:anchor="Cul_Bronzetti_grp_UtaAbini" w:history="1">
        <w:r w:rsidR="00B949BE" w:rsidRPr="00B949BE">
          <w:rPr>
            <w:rStyle w:val="Hyperlink"/>
            <w:lang w:val="fr-FR"/>
          </w:rPr>
          <w:t>Uta Abini</w:t>
        </w:r>
      </w:hyperlink>
    </w:p>
    <w:p w14:paraId="378F0BBE" w14:textId="77777777" w:rsidR="00B949BE" w:rsidRDefault="00B949BE" w:rsidP="007D63C4">
      <w:pPr>
        <w:autoSpaceDE w:val="0"/>
        <w:autoSpaceDN w:val="0"/>
        <w:adjustRightInd w:val="0"/>
        <w:jc w:val="both"/>
        <w:rPr>
          <w:lang w:val="fr-FR"/>
        </w:rPr>
      </w:pPr>
    </w:p>
    <w:p w14:paraId="05C24355" w14:textId="77777777" w:rsidR="00B949BE" w:rsidRDefault="00B949BE" w:rsidP="00B949BE">
      <w:pPr>
        <w:pStyle w:val="Heading2"/>
      </w:pPr>
      <w:r>
        <w:t>Capotribu</w:t>
      </w:r>
    </w:p>
    <w:p w14:paraId="089DB60D" w14:textId="77777777" w:rsidR="00B949BE" w:rsidRPr="00DC419B" w:rsidRDefault="00DC419B" w:rsidP="00B949BE">
      <w:pPr>
        <w:rPr>
          <w:i/>
          <w:sz w:val="20"/>
          <w:lang w:val="fr-FR"/>
        </w:rPr>
      </w:pPr>
      <w:r w:rsidRPr="00DC419B">
        <w:rPr>
          <w:i/>
          <w:sz w:val="20"/>
          <w:lang w:val="fr-FR"/>
        </w:rPr>
        <w:t>Capotribù</w:t>
      </w:r>
    </w:p>
    <w:p w14:paraId="255DBD9B" w14:textId="77777777" w:rsidR="00DC419B" w:rsidRDefault="00DC419B" w:rsidP="00B949BE">
      <w:pPr>
        <w:rPr>
          <w:lang w:val="fr-FR"/>
        </w:rPr>
      </w:pPr>
    </w:p>
    <w:p w14:paraId="183FB595" w14:textId="77777777" w:rsidR="00B949BE" w:rsidRPr="00B949BE" w:rsidRDefault="00B949BE" w:rsidP="00B949BE">
      <w:pPr>
        <w:rPr>
          <w:lang w:val="fr-FR"/>
        </w:rPr>
      </w:pPr>
      <w:r>
        <w:rPr>
          <w:lang w:val="fr-FR"/>
        </w:rPr>
        <w:t>Personnage avec un poignard en baudrier, une main ouvert l'autre sur un baton. Un manteau et une tunique courte (SS BIB)</w:t>
      </w:r>
    </w:p>
    <w:p w14:paraId="5F25D989" w14:textId="77777777" w:rsidR="00B949BE" w:rsidRDefault="00B949BE" w:rsidP="007D63C4">
      <w:pPr>
        <w:autoSpaceDE w:val="0"/>
        <w:autoSpaceDN w:val="0"/>
        <w:adjustRightInd w:val="0"/>
        <w:jc w:val="both"/>
        <w:rPr>
          <w:lang w:val="fr-FR"/>
        </w:rPr>
      </w:pPr>
    </w:p>
    <w:p w14:paraId="4A1756C1" w14:textId="77777777" w:rsidR="00B949BE" w:rsidRDefault="00B949BE" w:rsidP="00B949BE">
      <w:pPr>
        <w:pStyle w:val="Heading2"/>
      </w:pPr>
      <w:r>
        <w:t>Guerriero</w:t>
      </w:r>
    </w:p>
    <w:p w14:paraId="7C67F8DC" w14:textId="77777777" w:rsidR="00E40A21" w:rsidRPr="00D046E5" w:rsidRDefault="00E40A21" w:rsidP="007D63C4">
      <w:pPr>
        <w:autoSpaceDE w:val="0"/>
        <w:autoSpaceDN w:val="0"/>
        <w:adjustRightInd w:val="0"/>
        <w:jc w:val="both"/>
        <w:rPr>
          <w:lang w:val="fr-FR"/>
        </w:rPr>
      </w:pPr>
    </w:p>
    <w:p w14:paraId="3BC30C74" w14:textId="77777777" w:rsidR="00B949BE" w:rsidRDefault="00B949BE" w:rsidP="007D63C4">
      <w:pPr>
        <w:autoSpaceDE w:val="0"/>
        <w:autoSpaceDN w:val="0"/>
        <w:adjustRightInd w:val="0"/>
        <w:jc w:val="both"/>
        <w:rPr>
          <w:lang w:val="fr-FR"/>
        </w:rPr>
      </w:pPr>
      <w:r w:rsidRPr="00B949BE">
        <w:rPr>
          <w:lang w:val="fr-FR"/>
        </w:rPr>
        <w:t>Casque à longues cornes, deux boucliers</w:t>
      </w:r>
      <w:r>
        <w:rPr>
          <w:lang w:val="fr-FR"/>
        </w:rPr>
        <w:t xml:space="preserve"> (SS BIB)</w:t>
      </w:r>
      <w:r w:rsidRPr="00B949BE">
        <w:rPr>
          <w:lang w:val="fr-FR"/>
        </w:rPr>
        <w:t xml:space="preserve"> </w:t>
      </w:r>
    </w:p>
    <w:p w14:paraId="44C193C9" w14:textId="77777777" w:rsidR="00DC419B" w:rsidRPr="00B949BE" w:rsidRDefault="00DC419B" w:rsidP="007D63C4">
      <w:pPr>
        <w:autoSpaceDE w:val="0"/>
        <w:autoSpaceDN w:val="0"/>
        <w:adjustRightInd w:val="0"/>
        <w:jc w:val="both"/>
        <w:rPr>
          <w:lang w:val="fr-FR"/>
        </w:rPr>
      </w:pPr>
    </w:p>
    <w:p w14:paraId="514F5119" w14:textId="77777777" w:rsidR="00E40A21" w:rsidRPr="00D046E5" w:rsidRDefault="00E40A21" w:rsidP="00426FF9">
      <w:pPr>
        <w:pStyle w:val="Heading1"/>
      </w:pPr>
      <w:bookmarkStart w:id="4942" w:name="Sit_Cala_Gonone"/>
      <w:r w:rsidRPr="00D046E5">
        <w:t>CALA GONONE</w:t>
      </w:r>
    </w:p>
    <w:bookmarkEnd w:id="4942"/>
    <w:p w14:paraId="6AE70612" w14:textId="77777777" w:rsidR="00E40A21" w:rsidRPr="00D046E5" w:rsidRDefault="00E40A21" w:rsidP="007D63C4">
      <w:pPr>
        <w:autoSpaceDE w:val="0"/>
        <w:autoSpaceDN w:val="0"/>
        <w:adjustRightInd w:val="0"/>
        <w:jc w:val="both"/>
        <w:rPr>
          <w:lang w:val="fr-FR"/>
        </w:rPr>
      </w:pPr>
      <w:r w:rsidRPr="00D046E5">
        <w:rPr>
          <w:lang w:val="fr-FR"/>
        </w:rPr>
        <w:t>Cala Gonone, Dorgali</w:t>
      </w:r>
    </w:p>
    <w:p w14:paraId="3BE0C026" w14:textId="77777777" w:rsidR="00E40A21" w:rsidRPr="00D046E5" w:rsidRDefault="00E40A21" w:rsidP="007D63C4">
      <w:pPr>
        <w:autoSpaceDE w:val="0"/>
        <w:autoSpaceDN w:val="0"/>
        <w:adjustRightInd w:val="0"/>
        <w:jc w:val="both"/>
        <w:rPr>
          <w:lang w:val="fr-FR"/>
        </w:rPr>
      </w:pPr>
    </w:p>
    <w:p w14:paraId="383842F4" w14:textId="1067619C" w:rsidR="00E40A21" w:rsidRPr="00D046E5" w:rsidRDefault="00E40A21" w:rsidP="007D63C4">
      <w:pPr>
        <w:autoSpaceDE w:val="0"/>
        <w:autoSpaceDN w:val="0"/>
        <w:adjustRightInd w:val="0"/>
        <w:jc w:val="both"/>
        <w:rPr>
          <w:lang w:val="fr-FR"/>
        </w:rPr>
      </w:pPr>
      <w:r w:rsidRPr="00D046E5">
        <w:rPr>
          <w:lang w:val="fr-FR"/>
        </w:rPr>
        <w:lastRenderedPageBreak/>
        <w:t xml:space="preserve">Un </w:t>
      </w:r>
      <w:hyperlink r:id="rId12125" w:anchor="Cul_Bronzetti" w:history="1">
        <w:r w:rsidRPr="00D046E5">
          <w:rPr>
            <w:rStyle w:val="Hyperlink"/>
            <w:lang w:val="fr-FR"/>
          </w:rPr>
          <w:t>bronzetti</w:t>
        </w:r>
      </w:hyperlink>
      <w:r w:rsidRPr="00D046E5">
        <w:rPr>
          <w:lang w:val="fr-FR"/>
        </w:rPr>
        <w:t xml:space="preserve"> dans la même position que les </w:t>
      </w:r>
      <w:r w:rsidRPr="00D046E5">
        <w:rPr>
          <w:i/>
          <w:lang w:val="fr-FR"/>
        </w:rPr>
        <w:t>Pugilador</w:t>
      </w:r>
      <w:r w:rsidRPr="00D046E5">
        <w:rPr>
          <w:lang w:val="fr-FR"/>
        </w:rPr>
        <w:t xml:space="preserve"> de Monte Prama</w:t>
      </w:r>
    </w:p>
    <w:p w14:paraId="616D599D" w14:textId="77777777" w:rsidR="00426E65" w:rsidRPr="00D046E5" w:rsidRDefault="00426E65" w:rsidP="007D63C4">
      <w:pPr>
        <w:autoSpaceDE w:val="0"/>
        <w:autoSpaceDN w:val="0"/>
        <w:adjustRightInd w:val="0"/>
        <w:jc w:val="both"/>
        <w:rPr>
          <w:lang w:val="fr-FR"/>
        </w:rPr>
      </w:pPr>
    </w:p>
    <w:p w14:paraId="3B13C71C" w14:textId="77777777" w:rsidR="00426E65" w:rsidRPr="00D046E5" w:rsidRDefault="00426E65" w:rsidP="00426FF9">
      <w:pPr>
        <w:pStyle w:val="Heading1"/>
      </w:pPr>
      <w:bookmarkStart w:id="4943" w:name="Sit_Sa_Turricola"/>
      <w:r w:rsidRPr="00D046E5">
        <w:t>SA TURRICOLA</w:t>
      </w:r>
    </w:p>
    <w:bookmarkEnd w:id="4943"/>
    <w:p w14:paraId="00CA464E" w14:textId="77777777" w:rsidR="00426E65" w:rsidRPr="00BE731A" w:rsidRDefault="00426E65" w:rsidP="007D63C4">
      <w:pPr>
        <w:autoSpaceDE w:val="0"/>
        <w:autoSpaceDN w:val="0"/>
        <w:adjustRightInd w:val="0"/>
        <w:jc w:val="both"/>
        <w:rPr>
          <w:sz w:val="20"/>
          <w:lang w:val="fr-FR"/>
        </w:rPr>
      </w:pPr>
      <w:r w:rsidRPr="00BE731A">
        <w:rPr>
          <w:sz w:val="20"/>
          <w:lang w:val="fr-FR"/>
        </w:rPr>
        <w:t>Sa Turricola</w:t>
      </w:r>
    </w:p>
    <w:p w14:paraId="6AF7DC99" w14:textId="02AB708A" w:rsidR="00426E65" w:rsidRPr="00426E65" w:rsidRDefault="00426E65" w:rsidP="00426E65">
      <w:pPr>
        <w:autoSpaceDE w:val="0"/>
        <w:autoSpaceDN w:val="0"/>
        <w:adjustRightInd w:val="0"/>
        <w:rPr>
          <w:lang w:val="fr-FR"/>
        </w:rPr>
      </w:pPr>
      <w:r>
        <w:rPr>
          <w:lang w:val="fr-FR"/>
        </w:rPr>
        <w:br/>
      </w:r>
      <w:hyperlink r:id="rId12126" w:anchor="Cul_Bronze_Moyen_Sardaigne" w:history="1">
        <w:r w:rsidRPr="00426E65">
          <w:rPr>
            <w:rStyle w:val="Hyperlink"/>
            <w:lang w:val="fr-FR"/>
          </w:rPr>
          <w:t>BM Sardaigne</w:t>
        </w:r>
      </w:hyperlink>
      <w:r w:rsidRPr="00426E65">
        <w:rPr>
          <w:lang w:val="fr-FR"/>
        </w:rPr>
        <w:t xml:space="preserve"> </w:t>
      </w:r>
      <w:r>
        <w:rPr>
          <w:szCs w:val="22"/>
          <w:lang w:val="fr-FR" w:eastAsia="en-GB"/>
        </w:rPr>
        <w:t xml:space="preserve">: </w:t>
      </w:r>
      <w:r w:rsidRPr="00426E65">
        <w:rPr>
          <w:szCs w:val="22"/>
          <w:lang w:val="fr-FR" w:eastAsia="en-GB"/>
        </w:rPr>
        <w:t>strate 3 sur le sol d’une maison de Sa Turricola :</w:t>
      </w:r>
      <w:r>
        <w:rPr>
          <w:szCs w:val="22"/>
          <w:lang w:val="fr-FR" w:eastAsia="en-GB"/>
        </w:rPr>
        <w:t xml:space="preserve"> </w:t>
      </w:r>
      <w:r w:rsidRPr="00426E65">
        <w:rPr>
          <w:szCs w:val="22"/>
          <w:lang w:val="fr-FR" w:eastAsia="en-GB"/>
        </w:rPr>
        <w:t>R-963a, 3460+-50 BP)</w:t>
      </w:r>
      <w:r w:rsidRPr="00426E65">
        <w:rPr>
          <w:lang w:val="fr-FR"/>
        </w:rPr>
        <w:t xml:space="preserve"> (BIB 2972)</w:t>
      </w:r>
    </w:p>
    <w:p w14:paraId="41D6D79D" w14:textId="77777777" w:rsidR="005F18F6" w:rsidRDefault="005F18F6" w:rsidP="007D63C4">
      <w:pPr>
        <w:autoSpaceDE w:val="0"/>
        <w:autoSpaceDN w:val="0"/>
        <w:adjustRightInd w:val="0"/>
        <w:jc w:val="both"/>
        <w:rPr>
          <w:lang w:val="fr-FR"/>
        </w:rPr>
      </w:pPr>
    </w:p>
    <w:p w14:paraId="6A1A74FB" w14:textId="77777777" w:rsidR="00BE731A" w:rsidRDefault="00BE731A" w:rsidP="00BE731A">
      <w:pPr>
        <w:pStyle w:val="Heading1"/>
      </w:pPr>
      <w:r>
        <w:t>S'URACHI</w:t>
      </w:r>
    </w:p>
    <w:p w14:paraId="14069DF3" w14:textId="77777777" w:rsidR="00BE731A" w:rsidRPr="00BE731A" w:rsidRDefault="00BE731A" w:rsidP="007D63C4">
      <w:pPr>
        <w:autoSpaceDE w:val="0"/>
        <w:autoSpaceDN w:val="0"/>
        <w:adjustRightInd w:val="0"/>
        <w:jc w:val="both"/>
        <w:rPr>
          <w:sz w:val="20"/>
          <w:lang w:val="fr-FR"/>
        </w:rPr>
      </w:pPr>
      <w:r w:rsidRPr="00BE731A">
        <w:rPr>
          <w:sz w:val="20"/>
          <w:lang w:val="fr-FR"/>
        </w:rPr>
        <w:t>S'Urachi</w:t>
      </w:r>
    </w:p>
    <w:p w14:paraId="5CE621CE" w14:textId="77777777" w:rsidR="00BE731A" w:rsidRDefault="00BE731A" w:rsidP="007D63C4">
      <w:pPr>
        <w:autoSpaceDE w:val="0"/>
        <w:autoSpaceDN w:val="0"/>
        <w:adjustRightInd w:val="0"/>
        <w:jc w:val="both"/>
        <w:rPr>
          <w:lang w:val="fr-FR"/>
        </w:rPr>
      </w:pPr>
    </w:p>
    <w:p w14:paraId="03ABD453" w14:textId="77777777" w:rsidR="00BE731A" w:rsidRDefault="00BE731A" w:rsidP="007D63C4">
      <w:pPr>
        <w:autoSpaceDE w:val="0"/>
        <w:autoSpaceDN w:val="0"/>
        <w:adjustRightInd w:val="0"/>
        <w:jc w:val="both"/>
        <w:rPr>
          <w:lang w:val="fr-FR"/>
        </w:rPr>
      </w:pPr>
      <w:r>
        <w:rPr>
          <w:lang w:val="fr-FR"/>
        </w:rPr>
        <w:t xml:space="preserve">Sardaigne. Nuraghe avec un fossé (ce qui est très rare). Ce fossé serait d'inspiration phénicienne </w:t>
      </w:r>
      <w:r w:rsidRPr="00B5626D">
        <w:rPr>
          <w:lang w:val="fr-FR"/>
        </w:rPr>
        <w:t>(</w:t>
      </w:r>
      <w:r w:rsidRPr="00B5626D">
        <w:rPr>
          <w:bCs/>
          <w:lang w:val="fr-FR"/>
        </w:rPr>
        <w:t>Peter van Dommelen in BIB 3373)</w:t>
      </w:r>
    </w:p>
    <w:p w14:paraId="71FD2A9F" w14:textId="77777777" w:rsidR="00BE731A" w:rsidRPr="00426E65" w:rsidRDefault="00BE731A" w:rsidP="007D63C4">
      <w:pPr>
        <w:autoSpaceDE w:val="0"/>
        <w:autoSpaceDN w:val="0"/>
        <w:adjustRightInd w:val="0"/>
        <w:jc w:val="both"/>
        <w:rPr>
          <w:lang w:val="fr-FR"/>
        </w:rPr>
      </w:pPr>
    </w:p>
    <w:p w14:paraId="185917FD" w14:textId="77777777" w:rsidR="005F18F6" w:rsidRPr="0054297E" w:rsidRDefault="005F18F6" w:rsidP="00426FF9">
      <w:pPr>
        <w:pStyle w:val="Heading1"/>
      </w:pPr>
      <w:bookmarkStart w:id="4944" w:name="Sit_Monte_Prama"/>
      <w:r w:rsidRPr="0054297E">
        <w:t>MONTE PRAMA</w:t>
      </w:r>
    </w:p>
    <w:bookmarkEnd w:id="4944"/>
    <w:p w14:paraId="2CFA1310" w14:textId="77777777" w:rsidR="005F18F6" w:rsidRPr="00E65B06" w:rsidRDefault="005F18F6" w:rsidP="007D63C4">
      <w:pPr>
        <w:autoSpaceDE w:val="0"/>
        <w:autoSpaceDN w:val="0"/>
        <w:adjustRightInd w:val="0"/>
        <w:jc w:val="both"/>
        <w:rPr>
          <w:sz w:val="20"/>
          <w:lang w:val="fr-FR"/>
        </w:rPr>
      </w:pPr>
      <w:r w:rsidRPr="00E65B06">
        <w:rPr>
          <w:sz w:val="20"/>
          <w:lang w:val="fr-FR"/>
        </w:rPr>
        <w:t>Mont'e Prama</w:t>
      </w:r>
    </w:p>
    <w:p w14:paraId="10BA119A" w14:textId="77777777" w:rsidR="00D80704" w:rsidRDefault="00D80704" w:rsidP="007D63C4">
      <w:pPr>
        <w:autoSpaceDE w:val="0"/>
        <w:autoSpaceDN w:val="0"/>
        <w:adjustRightInd w:val="0"/>
        <w:jc w:val="both"/>
        <w:rPr>
          <w:lang w:val="fr-FR"/>
        </w:rPr>
      </w:pPr>
    </w:p>
    <w:p w14:paraId="4D41EAAE" w14:textId="19B3F779" w:rsidR="005F18F6" w:rsidRDefault="005F18F6" w:rsidP="007D63C4">
      <w:pPr>
        <w:autoSpaceDE w:val="0"/>
        <w:autoSpaceDN w:val="0"/>
        <w:adjustRightInd w:val="0"/>
        <w:jc w:val="both"/>
        <w:rPr>
          <w:lang w:val="fr-FR"/>
        </w:rPr>
      </w:pPr>
      <w:r>
        <w:rPr>
          <w:lang w:val="fr-FR"/>
        </w:rPr>
        <w:t xml:space="preserve">Centre-Ouest de la Sardaigne. 35 </w:t>
      </w:r>
      <w:hyperlink r:id="rId12127" w:anchor="Cul_Art_TAC_T_a_statuettes_p_Orient" w:history="1">
        <w:r w:rsidRPr="005F18F6">
          <w:rPr>
            <w:rStyle w:val="Hyperlink"/>
            <w:lang w:val="fr-FR"/>
          </w:rPr>
          <w:t>statues</w:t>
        </w:r>
      </w:hyperlink>
      <w:r>
        <w:rPr>
          <w:lang w:val="fr-FR"/>
        </w:rPr>
        <w:t xml:space="preserve"> grandeur nature reconstituées en calcaire, des maquettes de tour</w:t>
      </w:r>
      <w:r w:rsidR="00D80704">
        <w:rPr>
          <w:lang w:val="fr-FR"/>
        </w:rPr>
        <w:t>s</w:t>
      </w:r>
      <w:r>
        <w:rPr>
          <w:lang w:val="fr-FR"/>
        </w:rPr>
        <w:t xml:space="preserve"> </w:t>
      </w:r>
      <w:hyperlink r:id="rId12128" w:anchor="Cul_Megalithisme_Corso_Sarde_Sard" w:history="1">
        <w:r w:rsidR="00D80704" w:rsidRPr="00D80704">
          <w:rPr>
            <w:rStyle w:val="Hyperlink"/>
            <w:lang w:val="fr-FR"/>
          </w:rPr>
          <w:t>nuragiques</w:t>
        </w:r>
      </w:hyperlink>
      <w:r w:rsidR="00D80704">
        <w:rPr>
          <w:lang w:val="fr-FR"/>
        </w:rPr>
        <w:t xml:space="preserve">, </w:t>
      </w:r>
      <w:r>
        <w:rPr>
          <w:lang w:val="fr-FR"/>
        </w:rPr>
        <w:t xml:space="preserve">et de nombreux fragments. Daté du Fer 1 (9-8e aec, </w:t>
      </w:r>
      <w:r w:rsidRPr="005F18F6">
        <w:rPr>
          <w:i/>
          <w:lang w:val="fr-FR"/>
        </w:rPr>
        <w:t>Late Nuragic</w:t>
      </w:r>
      <w:r>
        <w:rPr>
          <w:lang w:val="fr-FR"/>
        </w:rPr>
        <w:t xml:space="preserve">). Statues à vocation funéraires, associées à des tombes individuelles. Ce sont les plus anciennes représentations en ronde-bosse GN de Méditerranée occidentale (BIB ?) Des guerriers soulevant leur bouclier en </w:t>
      </w:r>
      <w:r w:rsidRPr="00E65B06">
        <w:rPr>
          <w:i/>
          <w:lang w:val="fr-FR"/>
        </w:rPr>
        <w:t>chips</w:t>
      </w:r>
      <w:r>
        <w:rPr>
          <w:lang w:val="fr-FR"/>
        </w:rPr>
        <w:t xml:space="preserve"> au dessus de leur tête (SS BIB)</w:t>
      </w:r>
    </w:p>
    <w:p w14:paraId="74D4F5B7" w14:textId="77777777" w:rsidR="00B5626D" w:rsidRDefault="00B5626D" w:rsidP="007D63C4">
      <w:pPr>
        <w:autoSpaceDE w:val="0"/>
        <w:autoSpaceDN w:val="0"/>
        <w:adjustRightInd w:val="0"/>
        <w:jc w:val="both"/>
        <w:rPr>
          <w:lang w:val="fr-FR"/>
        </w:rPr>
      </w:pPr>
      <w:r>
        <w:rPr>
          <w:lang w:val="fr-FR"/>
        </w:rPr>
        <w:t xml:space="preserve">Continuité d'occupation entre le LBA et le EIA (alignement des sépultures) </w:t>
      </w:r>
      <w:r w:rsidRPr="00B5626D">
        <w:rPr>
          <w:lang w:val="fr-FR"/>
        </w:rPr>
        <w:t>(</w:t>
      </w:r>
      <w:r w:rsidRPr="00B5626D">
        <w:rPr>
          <w:bCs/>
          <w:lang w:val="fr-FR"/>
        </w:rPr>
        <w:t>Peter van Dommelen in BIB 3373)</w:t>
      </w:r>
    </w:p>
    <w:p w14:paraId="28E36BE3" w14:textId="77777777" w:rsidR="00D80704" w:rsidRDefault="00D80704" w:rsidP="007D63C4">
      <w:pPr>
        <w:autoSpaceDE w:val="0"/>
        <w:autoSpaceDN w:val="0"/>
        <w:adjustRightInd w:val="0"/>
        <w:jc w:val="both"/>
        <w:rPr>
          <w:lang w:val="fr-FR"/>
        </w:rPr>
      </w:pPr>
    </w:p>
    <w:p w14:paraId="37AEA76D" w14:textId="77777777" w:rsidR="00D80704" w:rsidRDefault="00D80704" w:rsidP="00D80704">
      <w:pPr>
        <w:pStyle w:val="Heading2"/>
      </w:pPr>
      <w:r>
        <w:t>statues</w:t>
      </w:r>
    </w:p>
    <w:p w14:paraId="4259D0C5" w14:textId="77777777" w:rsidR="00D80704" w:rsidRDefault="00D80704" w:rsidP="00D80704">
      <w:pPr>
        <w:rPr>
          <w:rFonts w:ascii="Courier New" w:hAnsi="Courier New" w:cs="Courier New"/>
          <w:sz w:val="16"/>
          <w:lang w:val="fr-FR"/>
        </w:rPr>
      </w:pPr>
      <w:r w:rsidRPr="00D80704">
        <w:rPr>
          <w:sz w:val="20"/>
          <w:lang w:val="fr-FR"/>
        </w:rPr>
        <w:t>BIB</w:t>
      </w:r>
      <w:r>
        <w:rPr>
          <w:lang w:val="fr-FR"/>
        </w:rPr>
        <w:t xml:space="preserve"> </w:t>
      </w:r>
      <w:r w:rsidRPr="00D80704">
        <w:rPr>
          <w:rFonts w:ascii="Courier New" w:hAnsi="Courier New" w:cs="Courier New"/>
          <w:sz w:val="16"/>
          <w:lang w:val="fr-FR"/>
        </w:rPr>
        <w:t>https://monteprama.it</w:t>
      </w:r>
    </w:p>
    <w:p w14:paraId="0AAAFD0C" w14:textId="77777777" w:rsidR="00D80704" w:rsidRDefault="00D80704" w:rsidP="00D80704">
      <w:pPr>
        <w:rPr>
          <w:rFonts w:ascii="Courier New" w:hAnsi="Courier New" w:cs="Courier New"/>
          <w:sz w:val="16"/>
          <w:lang w:val="fr-FR"/>
        </w:rPr>
      </w:pPr>
    </w:p>
    <w:p w14:paraId="5CBA62EA" w14:textId="02B487B1" w:rsidR="00D80704" w:rsidRPr="00D80704" w:rsidRDefault="00D80704" w:rsidP="00D80704">
      <w:pPr>
        <w:rPr>
          <w:lang w:val="fr-FR"/>
        </w:rPr>
      </w:pPr>
      <w:r>
        <w:rPr>
          <w:lang w:val="fr-FR"/>
        </w:rPr>
        <w:t xml:space="preserve">Les pugiladore, avec leur bouclier au dessus de la tête, peuvent être comparés au </w:t>
      </w:r>
      <w:hyperlink r:id="rId12129" w:anchor="Cul_Bronzetti" w:history="1">
        <w:r w:rsidR="00E40A21" w:rsidRPr="00E40A21">
          <w:rPr>
            <w:rStyle w:val="Hyperlink"/>
            <w:lang w:val="fr-FR"/>
          </w:rPr>
          <w:t>bronzetti</w:t>
        </w:r>
      </w:hyperlink>
      <w:r w:rsidR="00E40A21">
        <w:rPr>
          <w:lang w:val="fr-FR"/>
        </w:rPr>
        <w:t xml:space="preserve"> </w:t>
      </w:r>
      <w:r>
        <w:rPr>
          <w:lang w:val="fr-FR"/>
        </w:rPr>
        <w:t xml:space="preserve">de </w:t>
      </w:r>
      <w:hyperlink r:id="rId12130" w:anchor="Sit_Cala_Gonone" w:history="1">
        <w:r w:rsidRPr="00E40A21">
          <w:rPr>
            <w:rStyle w:val="Hyperlink"/>
            <w:lang w:val="fr-FR"/>
          </w:rPr>
          <w:t>Cala Gonone</w:t>
        </w:r>
      </w:hyperlink>
    </w:p>
    <w:p w14:paraId="757195A1" w14:textId="77777777" w:rsidR="00D80704" w:rsidRDefault="00D80704" w:rsidP="00D80704">
      <w:pPr>
        <w:rPr>
          <w:lang w:val="fr-FR"/>
        </w:rPr>
      </w:pPr>
    </w:p>
    <w:p w14:paraId="21862D89" w14:textId="77777777" w:rsidR="00D80704" w:rsidRPr="00D80704" w:rsidRDefault="00D80704" w:rsidP="00D80704">
      <w:pPr>
        <w:pStyle w:val="Heading3"/>
      </w:pPr>
      <w:r>
        <w:t>"Gherreri"</w:t>
      </w:r>
    </w:p>
    <w:p w14:paraId="338DB7EA" w14:textId="77777777" w:rsidR="00D80704" w:rsidRDefault="00D80704" w:rsidP="007D63C4">
      <w:pPr>
        <w:autoSpaceDE w:val="0"/>
        <w:autoSpaceDN w:val="0"/>
        <w:adjustRightInd w:val="0"/>
        <w:jc w:val="both"/>
        <w:rPr>
          <w:lang w:val="fr-FR"/>
        </w:rPr>
      </w:pPr>
      <w:r>
        <w:rPr>
          <w:lang w:val="fr-FR"/>
        </w:rPr>
        <w:t>Tête coiffée d'un casque avec deux ailettes, cuirasse au thorax, tunique avec un tissu pendant avec des chevron horizontaux et les franges très finement réalisées (SS BIB) Il manqgue les tibias</w:t>
      </w:r>
    </w:p>
    <w:p w14:paraId="5ED548FF" w14:textId="77777777" w:rsidR="00D80704" w:rsidRDefault="00D80704" w:rsidP="007D63C4">
      <w:pPr>
        <w:autoSpaceDE w:val="0"/>
        <w:autoSpaceDN w:val="0"/>
        <w:adjustRightInd w:val="0"/>
        <w:jc w:val="both"/>
        <w:rPr>
          <w:lang w:val="fr-FR"/>
        </w:rPr>
      </w:pPr>
    </w:p>
    <w:p w14:paraId="375E594C" w14:textId="77777777" w:rsidR="00D80704" w:rsidRPr="00E40A21" w:rsidRDefault="00D80704" w:rsidP="00D80704">
      <w:pPr>
        <w:pStyle w:val="Heading3"/>
      </w:pPr>
      <w:r w:rsidRPr="00E40A21">
        <w:t>"Compoidori"</w:t>
      </w:r>
    </w:p>
    <w:p w14:paraId="39947959" w14:textId="77777777" w:rsidR="00D80704" w:rsidRDefault="00D80704" w:rsidP="00D80704">
      <w:pPr>
        <w:rPr>
          <w:lang w:val="fr-FR"/>
        </w:rPr>
      </w:pPr>
      <w:r w:rsidRPr="00D80704">
        <w:rPr>
          <w:lang w:val="fr-FR"/>
        </w:rPr>
        <w:t>Le haut d'un visage aux yeux en rondelle</w:t>
      </w:r>
    </w:p>
    <w:p w14:paraId="100022C7" w14:textId="77777777" w:rsidR="00D80704" w:rsidRDefault="00D80704" w:rsidP="00D80704">
      <w:pPr>
        <w:rPr>
          <w:lang w:val="fr-FR"/>
        </w:rPr>
      </w:pPr>
    </w:p>
    <w:p w14:paraId="7042DECB" w14:textId="77777777" w:rsidR="00D80704" w:rsidRPr="00D80704" w:rsidRDefault="00D80704" w:rsidP="00D80704">
      <w:pPr>
        <w:pStyle w:val="Heading3"/>
      </w:pPr>
      <w:r>
        <w:t>"Fastigiadu"</w:t>
      </w:r>
    </w:p>
    <w:p w14:paraId="5069FBEB" w14:textId="77777777" w:rsidR="00D80704" w:rsidRDefault="00D80704" w:rsidP="00D80704">
      <w:pPr>
        <w:rPr>
          <w:lang w:val="fr-FR"/>
        </w:rPr>
      </w:pPr>
      <w:r>
        <w:rPr>
          <w:lang w:val="fr-FR"/>
        </w:rPr>
        <w:t xml:space="preserve">Visage très bien conservé avec </w:t>
      </w:r>
      <w:r w:rsidRPr="00D80704">
        <w:rPr>
          <w:lang w:val="fr-FR"/>
        </w:rPr>
        <w:t>yeux en rondelle</w:t>
      </w:r>
      <w:r>
        <w:rPr>
          <w:lang w:val="fr-FR"/>
        </w:rPr>
        <w:t>, nez et narines, petite bouche souriante</w:t>
      </w:r>
    </w:p>
    <w:p w14:paraId="0CF24F0D" w14:textId="77777777" w:rsidR="00D80704" w:rsidRDefault="00D80704" w:rsidP="00D80704">
      <w:pPr>
        <w:rPr>
          <w:lang w:val="fr-FR"/>
        </w:rPr>
      </w:pPr>
    </w:p>
    <w:p w14:paraId="46CF4FAF" w14:textId="77777777" w:rsidR="00D80704" w:rsidRDefault="00D80704" w:rsidP="00D80704">
      <w:pPr>
        <w:pStyle w:val="Heading3"/>
      </w:pPr>
      <w:r>
        <w:t>"Efis"</w:t>
      </w:r>
    </w:p>
    <w:p w14:paraId="1A30BBA0" w14:textId="77777777" w:rsidR="00D80704" w:rsidRDefault="00D80704" w:rsidP="00D80704">
      <w:pPr>
        <w:rPr>
          <w:lang w:val="fr-FR"/>
        </w:rPr>
      </w:pPr>
      <w:r w:rsidRPr="00D80704">
        <w:rPr>
          <w:i/>
          <w:lang w:val="fr-FR"/>
        </w:rPr>
        <w:t>Pugilador</w:t>
      </w:r>
      <w:r>
        <w:rPr>
          <w:lang w:val="fr-FR"/>
        </w:rPr>
        <w:t xml:space="preserve">. Tient un bouclier en chips au-dessus de sa tête, tresse, oreille, brassard, </w:t>
      </w:r>
      <w:r w:rsidRPr="00D80704">
        <w:rPr>
          <w:lang w:val="fr-FR"/>
        </w:rPr>
        <w:t>yeux en rondelle</w:t>
      </w:r>
    </w:p>
    <w:p w14:paraId="5A9AB4CD" w14:textId="77777777" w:rsidR="00D80704" w:rsidRPr="00D80704" w:rsidRDefault="00D80704" w:rsidP="00D80704">
      <w:pPr>
        <w:rPr>
          <w:lang w:val="fr-FR"/>
        </w:rPr>
      </w:pPr>
    </w:p>
    <w:p w14:paraId="7C1707D7" w14:textId="77777777" w:rsidR="00D80704" w:rsidRDefault="00D80704" w:rsidP="00D80704">
      <w:pPr>
        <w:pStyle w:val="Heading3"/>
      </w:pPr>
      <w:r>
        <w:t>"Sisinnio"</w:t>
      </w:r>
    </w:p>
    <w:p w14:paraId="1A94CE7A" w14:textId="77777777" w:rsidR="00D80704" w:rsidRPr="00D80704" w:rsidRDefault="00D80704" w:rsidP="007D63C4">
      <w:pPr>
        <w:autoSpaceDE w:val="0"/>
        <w:autoSpaceDN w:val="0"/>
        <w:adjustRightInd w:val="0"/>
        <w:jc w:val="both"/>
        <w:rPr>
          <w:lang w:val="fr-FR"/>
        </w:rPr>
      </w:pPr>
      <w:r w:rsidRPr="00D80704">
        <w:rPr>
          <w:i/>
          <w:lang w:val="fr-FR"/>
        </w:rPr>
        <w:t>Pugilador</w:t>
      </w:r>
      <w:r>
        <w:rPr>
          <w:lang w:val="fr-FR"/>
        </w:rPr>
        <w:t xml:space="preserve">. Tresse, </w:t>
      </w:r>
      <w:r w:rsidRPr="00D80704">
        <w:rPr>
          <w:lang w:val="fr-FR"/>
        </w:rPr>
        <w:t>yeux en rondelle</w:t>
      </w:r>
    </w:p>
    <w:p w14:paraId="59C1CC1A" w14:textId="77777777" w:rsidR="00D80704" w:rsidRDefault="00D80704" w:rsidP="007D63C4">
      <w:pPr>
        <w:autoSpaceDE w:val="0"/>
        <w:autoSpaceDN w:val="0"/>
        <w:adjustRightInd w:val="0"/>
        <w:jc w:val="both"/>
        <w:rPr>
          <w:i/>
          <w:lang w:val="fr-FR"/>
        </w:rPr>
      </w:pPr>
    </w:p>
    <w:p w14:paraId="7ABFDA9B" w14:textId="77777777" w:rsidR="00D80704" w:rsidRDefault="00D80704" w:rsidP="00D80704">
      <w:pPr>
        <w:pStyle w:val="Heading3"/>
      </w:pPr>
      <w:r>
        <w:lastRenderedPageBreak/>
        <w:t>"Cabillu"</w:t>
      </w:r>
    </w:p>
    <w:p w14:paraId="2D32725B" w14:textId="77777777" w:rsidR="00D80704" w:rsidRDefault="00D80704" w:rsidP="007D63C4">
      <w:pPr>
        <w:autoSpaceDE w:val="0"/>
        <w:autoSpaceDN w:val="0"/>
        <w:adjustRightInd w:val="0"/>
        <w:jc w:val="both"/>
        <w:rPr>
          <w:lang w:val="fr-FR"/>
        </w:rPr>
      </w:pPr>
      <w:r>
        <w:rPr>
          <w:lang w:val="fr-FR"/>
        </w:rPr>
        <w:t>acher. Cuirasse. Jambières décorées</w:t>
      </w:r>
    </w:p>
    <w:p w14:paraId="0359E541" w14:textId="77777777" w:rsidR="00D80704" w:rsidRDefault="00D80704" w:rsidP="007D63C4">
      <w:pPr>
        <w:autoSpaceDE w:val="0"/>
        <w:autoSpaceDN w:val="0"/>
        <w:adjustRightInd w:val="0"/>
        <w:jc w:val="both"/>
        <w:rPr>
          <w:lang w:val="fr-FR"/>
        </w:rPr>
      </w:pPr>
    </w:p>
    <w:p w14:paraId="2ABC9A13" w14:textId="77777777" w:rsidR="00D80704" w:rsidRDefault="00D80704" w:rsidP="00D80704">
      <w:pPr>
        <w:pStyle w:val="Heading2"/>
      </w:pPr>
      <w:r>
        <w:t>thèmes</w:t>
      </w:r>
    </w:p>
    <w:p w14:paraId="206F8BDE" w14:textId="77777777" w:rsidR="00D80704" w:rsidRDefault="00D80704" w:rsidP="00D80704">
      <w:pPr>
        <w:rPr>
          <w:lang w:val="fr-FR"/>
        </w:rPr>
      </w:pPr>
    </w:p>
    <w:p w14:paraId="725589A1" w14:textId="77777777" w:rsidR="00D80704" w:rsidRDefault="00D80704" w:rsidP="00D80704">
      <w:pPr>
        <w:rPr>
          <w:lang w:val="fr-FR"/>
        </w:rPr>
      </w:pPr>
      <w:r>
        <w:rPr>
          <w:lang w:val="fr-FR"/>
        </w:rPr>
        <w:t>cheveux tressés,</w:t>
      </w:r>
      <w:r w:rsidR="00E65B06">
        <w:rPr>
          <w:lang w:val="fr-FR"/>
        </w:rPr>
        <w:t xml:space="preserve"> </w:t>
      </w:r>
      <w:r>
        <w:rPr>
          <w:lang w:val="fr-FR"/>
        </w:rPr>
        <w:t>yeux tracés au compas (</w:t>
      </w:r>
      <w:r w:rsidRPr="00D80704">
        <w:rPr>
          <w:lang w:val="fr-FR"/>
        </w:rPr>
        <w:t>en rondelle</w:t>
      </w:r>
      <w:r>
        <w:rPr>
          <w:lang w:val="fr-FR"/>
        </w:rPr>
        <w:t>), cuirasse,  arc, un bouclier arrondi jambières</w:t>
      </w:r>
      <w:r w:rsidR="00E65B06">
        <w:rPr>
          <w:lang w:val="fr-FR"/>
        </w:rPr>
        <w:t xml:space="preserve"> (SS BIB)</w:t>
      </w:r>
    </w:p>
    <w:p w14:paraId="568DD85A" w14:textId="77777777" w:rsidR="00B94E32" w:rsidRDefault="00B94E32" w:rsidP="00D80704">
      <w:pPr>
        <w:rPr>
          <w:lang w:val="fr-FR"/>
        </w:rPr>
      </w:pPr>
    </w:p>
    <w:p w14:paraId="1AB1E012" w14:textId="77777777" w:rsidR="00B94E32" w:rsidRDefault="00B94E32" w:rsidP="00426FF9">
      <w:pPr>
        <w:pStyle w:val="Heading1"/>
      </w:pPr>
      <w:r>
        <w:t>SU TEMPIESU</w:t>
      </w:r>
    </w:p>
    <w:p w14:paraId="34EDD12E" w14:textId="77777777" w:rsidR="00B94E32" w:rsidRDefault="00B94E32" w:rsidP="00D80704">
      <w:pPr>
        <w:rPr>
          <w:lang w:val="fr-FR"/>
        </w:rPr>
      </w:pPr>
    </w:p>
    <w:p w14:paraId="227EA5DC" w14:textId="77777777" w:rsidR="00B94E32" w:rsidRPr="00B94E32" w:rsidRDefault="00B94E32" w:rsidP="00B94E32">
      <w:pPr>
        <w:autoSpaceDE w:val="0"/>
        <w:autoSpaceDN w:val="0"/>
        <w:rPr>
          <w:szCs w:val="22"/>
          <w:lang w:val="fr-FR" w:eastAsia="en-GB"/>
        </w:rPr>
      </w:pPr>
      <w:r>
        <w:rPr>
          <w:lang w:val="fr-FR"/>
        </w:rPr>
        <w:t xml:space="preserve">Sardaigne. BR/BF épées plantées sur le fait (toit) des sanctuaires sardes </w:t>
      </w:r>
      <w:r w:rsidRPr="00B94E32">
        <w:rPr>
          <w:szCs w:val="22"/>
          <w:lang w:val="fr-FR" w:eastAsia="en-GB"/>
        </w:rPr>
        <w:t>(BIB Peche-Quilichini in BIB 3233)</w:t>
      </w:r>
    </w:p>
    <w:p w14:paraId="6FAD9BB8" w14:textId="77777777" w:rsidR="00B94E32" w:rsidRDefault="00B94E32" w:rsidP="00D80704">
      <w:pPr>
        <w:rPr>
          <w:lang w:val="fr-FR"/>
        </w:rPr>
      </w:pPr>
    </w:p>
    <w:p w14:paraId="723BE7E3" w14:textId="77777777" w:rsidR="00B94E32" w:rsidRDefault="00B94E32" w:rsidP="00426FF9">
      <w:pPr>
        <w:pStyle w:val="Heading1"/>
      </w:pPr>
      <w:r>
        <w:t>MATZANNU</w:t>
      </w:r>
    </w:p>
    <w:p w14:paraId="7F3BEE04" w14:textId="77777777" w:rsidR="00B94E32" w:rsidRDefault="00B94E32" w:rsidP="00D80704">
      <w:pPr>
        <w:rPr>
          <w:lang w:val="fr-FR"/>
        </w:rPr>
      </w:pPr>
    </w:p>
    <w:p w14:paraId="392707B7" w14:textId="77777777" w:rsidR="00B94E32" w:rsidRPr="00B94E32" w:rsidRDefault="00B94E32" w:rsidP="00B94E32">
      <w:pPr>
        <w:autoSpaceDE w:val="0"/>
        <w:autoSpaceDN w:val="0"/>
        <w:rPr>
          <w:szCs w:val="22"/>
          <w:lang w:val="fr-FR" w:eastAsia="en-GB"/>
        </w:rPr>
      </w:pPr>
      <w:r>
        <w:rPr>
          <w:lang w:val="fr-FR"/>
        </w:rPr>
        <w:t xml:space="preserve">Sardaigne. BR/BF épées plantées dans des dalles de basaltes </w:t>
      </w:r>
      <w:r w:rsidRPr="00B94E32">
        <w:rPr>
          <w:szCs w:val="22"/>
          <w:lang w:val="fr-FR" w:eastAsia="en-GB"/>
        </w:rPr>
        <w:t>(BIB Peche-Quilichini in BIB 3233)</w:t>
      </w:r>
    </w:p>
    <w:p w14:paraId="295FBF7D" w14:textId="77777777" w:rsidR="00F63935" w:rsidRDefault="00F63935" w:rsidP="007D63C4">
      <w:pPr>
        <w:autoSpaceDE w:val="0"/>
        <w:autoSpaceDN w:val="0"/>
        <w:adjustRightInd w:val="0"/>
        <w:jc w:val="both"/>
        <w:rPr>
          <w:rFonts w:ascii="Times-Roman" w:hAnsi="Times-Roman" w:cs="Times-Roman"/>
          <w:lang w:val="fr-FR" w:eastAsia="en-GB"/>
        </w:rPr>
      </w:pPr>
    </w:p>
    <w:p w14:paraId="5941E73D" w14:textId="77777777" w:rsidR="005347D8" w:rsidRDefault="005347D8" w:rsidP="00426FF9">
      <w:pPr>
        <w:pStyle w:val="Heading1"/>
      </w:pPr>
      <w:bookmarkStart w:id="4945" w:name="Sit_Uta"/>
      <w:r>
        <w:t>UTA</w:t>
      </w:r>
    </w:p>
    <w:bookmarkEnd w:id="4945"/>
    <w:p w14:paraId="5050FE47" w14:textId="77777777" w:rsidR="00595A21" w:rsidRPr="002D7013" w:rsidRDefault="002D7013" w:rsidP="007D63C4">
      <w:pPr>
        <w:autoSpaceDE w:val="0"/>
        <w:autoSpaceDN w:val="0"/>
        <w:adjustRightInd w:val="0"/>
        <w:jc w:val="both"/>
        <w:rPr>
          <w:sz w:val="20"/>
          <w:lang w:val="fr-FR" w:eastAsia="en-GB"/>
        </w:rPr>
      </w:pPr>
      <w:r w:rsidRPr="002D7013">
        <w:rPr>
          <w:i/>
          <w:sz w:val="20"/>
          <w:lang w:val="fr-FR" w:eastAsia="en-GB"/>
        </w:rPr>
        <w:t>Arciere</w:t>
      </w:r>
      <w:r w:rsidRPr="002D7013">
        <w:rPr>
          <w:sz w:val="20"/>
          <w:lang w:val="fr-FR" w:eastAsia="en-GB"/>
        </w:rPr>
        <w:t>, l'Archer</w:t>
      </w:r>
    </w:p>
    <w:p w14:paraId="4E37D1F1" w14:textId="77777777" w:rsidR="002D7013" w:rsidRDefault="002D7013" w:rsidP="007D63C4">
      <w:pPr>
        <w:autoSpaceDE w:val="0"/>
        <w:autoSpaceDN w:val="0"/>
        <w:adjustRightInd w:val="0"/>
        <w:jc w:val="both"/>
        <w:rPr>
          <w:rFonts w:ascii="Times-Roman" w:hAnsi="Times-Roman" w:cs="Times-Roman"/>
          <w:lang w:val="fr-FR" w:eastAsia="en-GB"/>
        </w:rPr>
      </w:pPr>
    </w:p>
    <w:p w14:paraId="4E7DF6D2" w14:textId="0BCC57B8" w:rsidR="005347D8" w:rsidRPr="00E615DD" w:rsidRDefault="00C4505C" w:rsidP="005347D8">
      <w:pPr>
        <w:autoSpaceDE w:val="0"/>
        <w:autoSpaceDN w:val="0"/>
        <w:adjustRightInd w:val="0"/>
        <w:jc w:val="both"/>
        <w:rPr>
          <w:lang w:val="fr-FR" w:eastAsia="en-GB"/>
        </w:rPr>
      </w:pPr>
      <w:r>
        <w:rPr>
          <w:lang w:val="fr-FR" w:eastAsia="en-GB"/>
        </w:rPr>
        <w:t xml:space="preserve"> Uta, </w:t>
      </w:r>
      <w:r w:rsidR="005347D8" w:rsidRPr="00B83447">
        <w:rPr>
          <w:lang w:val="fr-FR"/>
        </w:rPr>
        <w:t xml:space="preserve">Sardaigne, 1 </w:t>
      </w:r>
      <w:hyperlink r:id="rId12131" w:anchor="Cul_Bronzetti" w:history="1">
        <w:r w:rsidR="005347D8" w:rsidRPr="00E615DD">
          <w:rPr>
            <w:rStyle w:val="Hyperlink"/>
            <w:lang w:val="fr-FR" w:eastAsia="en-GB"/>
          </w:rPr>
          <w:t>bronzetti</w:t>
        </w:r>
      </w:hyperlink>
      <w:r w:rsidR="005347D8" w:rsidRPr="00B83447">
        <w:rPr>
          <w:lang w:val="fr-FR"/>
        </w:rPr>
        <w:t xml:space="preserve"> (BIB 2874)</w:t>
      </w:r>
      <w:r>
        <w:rPr>
          <w:lang w:val="fr-FR"/>
        </w:rPr>
        <w:t xml:space="preserve"> Personnage avec </w:t>
      </w:r>
      <w:r w:rsidR="00940479">
        <w:rPr>
          <w:lang w:val="fr-FR"/>
        </w:rPr>
        <w:t xml:space="preserve">casque </w:t>
      </w:r>
      <w:r w:rsidR="002D7013">
        <w:rPr>
          <w:lang w:val="fr-FR"/>
        </w:rPr>
        <w:t xml:space="preserve">organique </w:t>
      </w:r>
      <w:r w:rsidR="00E23394">
        <w:rPr>
          <w:lang w:val="fr-FR"/>
        </w:rPr>
        <w:t xml:space="preserve">à petite crète centrale à deux pointes </w:t>
      </w:r>
      <w:r w:rsidR="002D7013">
        <w:rPr>
          <w:lang w:val="fr-FR"/>
        </w:rPr>
        <w:t xml:space="preserve">(BIB 3085) </w:t>
      </w:r>
      <w:r w:rsidR="00940479">
        <w:rPr>
          <w:lang w:val="fr-FR"/>
        </w:rPr>
        <w:t xml:space="preserve">à cornes courtes, cuirasse, </w:t>
      </w:r>
      <w:r>
        <w:rPr>
          <w:lang w:val="fr-FR"/>
        </w:rPr>
        <w:t xml:space="preserve">épée, arc, </w:t>
      </w:r>
      <w:hyperlink r:id="rId12132" w:anchor="Cul_Art_TAC_T_t_carquois" w:history="1">
        <w:r w:rsidR="00940479" w:rsidRPr="00940479">
          <w:rPr>
            <w:rStyle w:val="Hyperlink"/>
            <w:lang w:val="fr-FR"/>
          </w:rPr>
          <w:t>carquois</w:t>
        </w:r>
      </w:hyperlink>
      <w:r w:rsidR="00940479" w:rsidRPr="00940479">
        <w:rPr>
          <w:lang w:val="fr-FR"/>
        </w:rPr>
        <w:t xml:space="preserve"> </w:t>
      </w:r>
      <w:r w:rsidR="00940479">
        <w:rPr>
          <w:lang w:val="fr-FR"/>
        </w:rPr>
        <w:t xml:space="preserve">et cnémides </w:t>
      </w:r>
      <w:r>
        <w:rPr>
          <w:lang w:val="fr-FR"/>
        </w:rPr>
        <w:t>(SS BIB)</w:t>
      </w:r>
      <w:r w:rsidR="00595A21">
        <w:rPr>
          <w:lang w:val="fr-FR"/>
        </w:rPr>
        <w:t xml:space="preserve"> gr. </w:t>
      </w:r>
      <w:hyperlink r:id="rId12133" w:anchor="Cul_Bronzetti_grp_UtaAbini" w:history="1">
        <w:r w:rsidR="00595A21" w:rsidRPr="00595A21">
          <w:rPr>
            <w:rStyle w:val="Hyperlink"/>
            <w:lang w:val="fr-FR"/>
          </w:rPr>
          <w:t>Uta Abini</w:t>
        </w:r>
      </w:hyperlink>
    </w:p>
    <w:p w14:paraId="5172C22F" w14:textId="77777777" w:rsidR="005347D8" w:rsidRPr="0032190F" w:rsidRDefault="005347D8" w:rsidP="007D63C4">
      <w:pPr>
        <w:autoSpaceDE w:val="0"/>
        <w:autoSpaceDN w:val="0"/>
        <w:adjustRightInd w:val="0"/>
        <w:jc w:val="both"/>
        <w:rPr>
          <w:rFonts w:ascii="Times-Roman" w:hAnsi="Times-Roman" w:cs="Times-Roman"/>
          <w:lang w:val="fr-FR" w:eastAsia="en-GB"/>
        </w:rPr>
      </w:pPr>
    </w:p>
    <w:p w14:paraId="3A90747E" w14:textId="77777777" w:rsidR="00F63935" w:rsidRPr="0032190F" w:rsidRDefault="00F63935" w:rsidP="00426FF9">
      <w:pPr>
        <w:pStyle w:val="Heading1"/>
      </w:pPr>
      <w:bookmarkStart w:id="4946" w:name="Sit_Bisenzio"/>
      <w:r w:rsidRPr="0032190F">
        <w:t>BISENZIO</w:t>
      </w:r>
    </w:p>
    <w:bookmarkEnd w:id="4946"/>
    <w:p w14:paraId="52D1E36F" w14:textId="77777777" w:rsidR="00F63935" w:rsidRPr="0032190F" w:rsidRDefault="00F63935" w:rsidP="007D63C4">
      <w:pPr>
        <w:autoSpaceDE w:val="0"/>
        <w:autoSpaceDN w:val="0"/>
        <w:adjustRightInd w:val="0"/>
        <w:jc w:val="both"/>
        <w:rPr>
          <w:rFonts w:ascii="Times-Roman" w:hAnsi="Times-Roman" w:cs="Times-Roman"/>
          <w:lang w:val="fr-FR" w:eastAsia="en-GB"/>
        </w:rPr>
      </w:pPr>
    </w:p>
    <w:p w14:paraId="590EF51C" w14:textId="5204448F" w:rsidR="00F63935" w:rsidRDefault="00F63935" w:rsidP="007D63C4">
      <w:pPr>
        <w:autoSpaceDE w:val="0"/>
        <w:autoSpaceDN w:val="0"/>
        <w:adjustRightInd w:val="0"/>
        <w:jc w:val="both"/>
        <w:rPr>
          <w:lang w:val="fr-FR" w:eastAsia="en-GB"/>
        </w:rPr>
      </w:pPr>
      <w:r w:rsidRPr="00E615DD">
        <w:rPr>
          <w:lang w:val="fr-FR" w:eastAsia="en-GB"/>
        </w:rPr>
        <w:t xml:space="preserve">Site de Toscane qui a livré des représentations anthropomorphes (maquettes de chars, chaudrons) liées au </w:t>
      </w:r>
      <w:hyperlink r:id="rId12134" w:anchor="Cul_Golasecca" w:history="1">
        <w:r w:rsidRPr="00E615DD">
          <w:rPr>
            <w:rStyle w:val="Hyperlink"/>
            <w:lang w:val="fr-FR"/>
          </w:rPr>
          <w:t>Golasecca</w:t>
        </w:r>
      </w:hyperlink>
      <w:r w:rsidR="00085654" w:rsidRPr="00E615DD">
        <w:rPr>
          <w:lang w:val="fr-FR"/>
        </w:rPr>
        <w:t xml:space="preserve"> </w:t>
      </w:r>
      <w:r w:rsidRPr="00E615DD">
        <w:rPr>
          <w:lang w:val="fr-FR" w:eastAsia="en-GB"/>
        </w:rPr>
        <w:t>(SS BIB)</w:t>
      </w:r>
    </w:p>
    <w:p w14:paraId="2DDE2092" w14:textId="77777777" w:rsidR="000615B1" w:rsidRDefault="000615B1" w:rsidP="007D63C4">
      <w:pPr>
        <w:autoSpaceDE w:val="0"/>
        <w:autoSpaceDN w:val="0"/>
        <w:adjustRightInd w:val="0"/>
        <w:jc w:val="both"/>
        <w:rPr>
          <w:lang w:val="fr-FR" w:eastAsia="en-GB"/>
        </w:rPr>
      </w:pPr>
    </w:p>
    <w:p w14:paraId="3D943C02" w14:textId="77777777" w:rsidR="000615B1" w:rsidRDefault="000615B1" w:rsidP="007D63C4">
      <w:pPr>
        <w:autoSpaceDE w:val="0"/>
        <w:autoSpaceDN w:val="0"/>
        <w:adjustRightInd w:val="0"/>
        <w:jc w:val="both"/>
        <w:rPr>
          <w:lang w:val="fr-FR" w:eastAsia="en-GB"/>
        </w:rPr>
      </w:pPr>
      <w:r w:rsidRPr="000615B1">
        <w:rPr>
          <w:i/>
          <w:lang w:val="fr-FR" w:eastAsia="en-GB"/>
        </w:rPr>
        <w:t>Olla</w:t>
      </w:r>
      <w:r>
        <w:rPr>
          <w:lang w:val="fr-FR" w:eastAsia="en-GB"/>
        </w:rPr>
        <w:t xml:space="preserve"> de la tombe 24 de la nécropole Olmo Belli di Bisenzio, derniers siècles du 8e ac, décorée de personnages en barque à rame, un cerf. Le cerf est stylistiqement proche du style IV1 de Valcamonica (NAQ1) </w:t>
      </w:r>
      <w:r w:rsidRPr="000615B1">
        <w:rPr>
          <w:lang w:val="fr-FR" w:eastAsia="en-GB"/>
        </w:rPr>
        <w:t>(Arca in BIB 2945)</w:t>
      </w:r>
    </w:p>
    <w:p w14:paraId="7ACEF0B0" w14:textId="77777777" w:rsidR="000615B1" w:rsidRDefault="000615B1" w:rsidP="007D63C4">
      <w:pPr>
        <w:autoSpaceDE w:val="0"/>
        <w:autoSpaceDN w:val="0"/>
        <w:adjustRightInd w:val="0"/>
        <w:jc w:val="both"/>
        <w:rPr>
          <w:lang w:val="fr-FR" w:eastAsia="en-GB"/>
        </w:rPr>
      </w:pPr>
    </w:p>
    <w:p w14:paraId="6FF49994" w14:textId="77777777" w:rsidR="000615B1" w:rsidRDefault="000615B1" w:rsidP="00426FF9">
      <w:pPr>
        <w:pStyle w:val="Heading1"/>
      </w:pPr>
      <w:bookmarkStart w:id="4947" w:name="Sit_De_Luca"/>
      <w:r>
        <w:t>DE LUCA</w:t>
      </w:r>
    </w:p>
    <w:bookmarkEnd w:id="4947"/>
    <w:p w14:paraId="15B4B688" w14:textId="77777777" w:rsidR="000615B1" w:rsidRDefault="000615B1" w:rsidP="007D63C4">
      <w:pPr>
        <w:autoSpaceDE w:val="0"/>
        <w:autoSpaceDN w:val="0"/>
        <w:adjustRightInd w:val="0"/>
        <w:jc w:val="both"/>
        <w:rPr>
          <w:lang w:val="fr-FR" w:eastAsia="en-GB"/>
        </w:rPr>
      </w:pPr>
      <w:r>
        <w:rPr>
          <w:lang w:val="fr-FR" w:eastAsia="en-GB"/>
        </w:rPr>
        <w:t>sepolcreto De Luca</w:t>
      </w:r>
    </w:p>
    <w:p w14:paraId="50CB4B4F" w14:textId="77777777" w:rsidR="000615B1" w:rsidRDefault="000615B1" w:rsidP="007D63C4">
      <w:pPr>
        <w:autoSpaceDE w:val="0"/>
        <w:autoSpaceDN w:val="0"/>
        <w:adjustRightInd w:val="0"/>
        <w:jc w:val="both"/>
        <w:rPr>
          <w:lang w:val="fr-FR" w:eastAsia="en-GB"/>
        </w:rPr>
      </w:pPr>
    </w:p>
    <w:p w14:paraId="2214EF9E" w14:textId="77777777" w:rsidR="000615B1" w:rsidRPr="00E615DD" w:rsidRDefault="000615B1" w:rsidP="007D63C4">
      <w:pPr>
        <w:autoSpaceDE w:val="0"/>
        <w:autoSpaceDN w:val="0"/>
        <w:adjustRightInd w:val="0"/>
        <w:jc w:val="both"/>
        <w:rPr>
          <w:lang w:val="fr-FR" w:eastAsia="en-GB"/>
        </w:rPr>
      </w:pPr>
      <w:r>
        <w:rPr>
          <w:lang w:val="fr-FR" w:eastAsia="en-GB"/>
        </w:rPr>
        <w:t xml:space="preserve">Stele 130, datée de 510-480 aec : guerrier représenté de profil face à un être fantastique </w:t>
      </w:r>
      <w:r w:rsidRPr="000615B1">
        <w:rPr>
          <w:lang w:val="fr-FR" w:eastAsia="en-GB"/>
        </w:rPr>
        <w:t>(Arca in BIB 2945)</w:t>
      </w:r>
    </w:p>
    <w:p w14:paraId="183932AE" w14:textId="77777777" w:rsidR="00206619" w:rsidRPr="0032190F" w:rsidRDefault="00206619" w:rsidP="0079799F">
      <w:pPr>
        <w:rPr>
          <w:lang w:val="fr-FR"/>
        </w:rPr>
      </w:pPr>
    </w:p>
    <w:p w14:paraId="6559EC1D" w14:textId="77777777" w:rsidR="00120CEA" w:rsidRPr="0032190F" w:rsidRDefault="00120CEA" w:rsidP="00426FF9">
      <w:pPr>
        <w:pStyle w:val="Heading1"/>
      </w:pPr>
      <w:bookmarkStart w:id="4948" w:name="Sit_Cerveteri"/>
      <w:r w:rsidRPr="0032190F">
        <w:t>CERVETERI</w:t>
      </w:r>
    </w:p>
    <w:bookmarkEnd w:id="4948"/>
    <w:p w14:paraId="45C40980" w14:textId="77777777" w:rsidR="00120CEA" w:rsidRPr="0032190F" w:rsidRDefault="00120CEA" w:rsidP="00242C0F">
      <w:pPr>
        <w:rPr>
          <w:lang w:val="fr-FR"/>
        </w:rPr>
      </w:pPr>
    </w:p>
    <w:p w14:paraId="0CAD3BBC" w14:textId="5E338871" w:rsidR="00120CEA" w:rsidRPr="0032190F" w:rsidRDefault="00120CEA" w:rsidP="00242C0F">
      <w:pPr>
        <w:rPr>
          <w:lang w:val="fr-FR"/>
        </w:rPr>
      </w:pPr>
      <w:r w:rsidRPr="0032190F">
        <w:rPr>
          <w:lang w:val="fr-FR"/>
        </w:rPr>
        <w:t xml:space="preserve">Nécropole </w:t>
      </w:r>
      <w:hyperlink r:id="rId12135" w:anchor="Cul_Etrusques" w:history="1">
        <w:r w:rsidRPr="0032190F">
          <w:rPr>
            <w:rStyle w:val="Hyperlink"/>
            <w:lang w:val="fr-FR"/>
          </w:rPr>
          <w:t>étrusque</w:t>
        </w:r>
      </w:hyperlink>
      <w:r w:rsidR="00DB7456" w:rsidRPr="0032190F">
        <w:rPr>
          <w:lang w:val="fr-FR"/>
        </w:rPr>
        <w:t xml:space="preserve">, dite aussi Banditaccia,regroupant plusieurs milliers de tombes </w:t>
      </w:r>
      <w:r w:rsidRPr="0032190F">
        <w:rPr>
          <w:lang w:val="fr-FR"/>
        </w:rPr>
        <w:t>(</w:t>
      </w:r>
      <w:r w:rsidR="00DB7456" w:rsidRPr="0032190F">
        <w:rPr>
          <w:lang w:val="fr-FR"/>
        </w:rPr>
        <w:t>wiki</w:t>
      </w:r>
      <w:r w:rsidRPr="0032190F">
        <w:rPr>
          <w:lang w:val="fr-FR"/>
        </w:rPr>
        <w:t>)</w:t>
      </w:r>
      <w:r w:rsidR="00DB7456" w:rsidRPr="0032190F">
        <w:rPr>
          <w:lang w:val="fr-FR"/>
        </w:rPr>
        <w:t xml:space="preserve">. Le plan de la nécropole, avec des rues, des pathés, etc. renvoie à la ville </w:t>
      </w:r>
      <w:r w:rsidR="00206619" w:rsidRPr="0032190F">
        <w:rPr>
          <w:lang w:val="fr-FR"/>
        </w:rPr>
        <w:t>[</w:t>
      </w:r>
      <w:hyperlink r:id="rId12136" w:anchor="Cul_Protohistoire_Soc_Habitat_Protourb" w:history="1">
        <w:r w:rsidR="00953848" w:rsidRPr="0032190F">
          <w:rPr>
            <w:rStyle w:val="Hyperlink"/>
            <w:lang w:val="fr-FR"/>
          </w:rPr>
          <w:t>proto-u</w:t>
        </w:r>
        <w:r w:rsidR="007C3DD7" w:rsidRPr="0032190F">
          <w:rPr>
            <w:rStyle w:val="Hyperlink"/>
            <w:lang w:val="fr-FR"/>
          </w:rPr>
          <w:t>rbanisation</w:t>
        </w:r>
      </w:hyperlink>
      <w:r w:rsidR="00206619" w:rsidRPr="0032190F">
        <w:rPr>
          <w:lang w:val="fr-FR"/>
        </w:rPr>
        <w:t xml:space="preserve">] </w:t>
      </w:r>
      <w:r w:rsidR="00DB7456" w:rsidRPr="0032190F">
        <w:rPr>
          <w:lang w:val="fr-FR"/>
        </w:rPr>
        <w:t>(BIB Unesco)</w:t>
      </w:r>
      <w:r w:rsidR="00BE7940" w:rsidRPr="0032190F">
        <w:rPr>
          <w:lang w:val="fr-FR"/>
        </w:rPr>
        <w:t>.</w:t>
      </w:r>
    </w:p>
    <w:p w14:paraId="6CD952AB" w14:textId="77777777" w:rsidR="00BE7940" w:rsidRDefault="00BE7940" w:rsidP="00E31F53">
      <w:pPr>
        <w:autoSpaceDE w:val="0"/>
        <w:autoSpaceDN w:val="0"/>
        <w:adjustRightInd w:val="0"/>
        <w:jc w:val="both"/>
        <w:rPr>
          <w:lang w:val="fr-FR"/>
        </w:rPr>
      </w:pPr>
      <w:r w:rsidRPr="0032190F">
        <w:rPr>
          <w:lang w:val="fr-FR"/>
        </w:rPr>
        <w:t>Les gobelets d’argent de Cerveteri (</w:t>
      </w:r>
      <w:r w:rsidRPr="0032190F">
        <w:rPr>
          <w:i/>
          <w:lang w:val="fr-FR"/>
        </w:rPr>
        <w:t>kotylai</w:t>
      </w:r>
      <w:r w:rsidRPr="0032190F">
        <w:rPr>
          <w:lang w:val="fr-FR"/>
        </w:rPr>
        <w:t xml:space="preserve"> et </w:t>
      </w:r>
      <w:r w:rsidRPr="0032190F">
        <w:rPr>
          <w:i/>
          <w:lang w:val="fr-FR"/>
        </w:rPr>
        <w:t>skyphoi</w:t>
      </w:r>
      <w:r w:rsidRPr="0032190F">
        <w:rPr>
          <w:lang w:val="fr-FR"/>
        </w:rPr>
        <w:t>), productions occidentales, associent une forme grecque (Corinthe) et une technique orientale (BIB 2116 p. 176). Pour la période orientalisante, des oeufs d’autruches décorés y ont été découverts (BIB 2116 p. 181)</w:t>
      </w:r>
    </w:p>
    <w:p w14:paraId="68454CE0" w14:textId="2CAA001D" w:rsidR="00E00315" w:rsidRPr="0032190F" w:rsidRDefault="00000000" w:rsidP="00E31F53">
      <w:pPr>
        <w:autoSpaceDE w:val="0"/>
        <w:autoSpaceDN w:val="0"/>
        <w:adjustRightInd w:val="0"/>
        <w:jc w:val="both"/>
        <w:rPr>
          <w:rFonts w:ascii="Times-Roman" w:hAnsi="Times-Roman" w:cs="Times-Roman"/>
          <w:lang w:val="fr-FR" w:eastAsia="en-GB"/>
        </w:rPr>
      </w:pPr>
      <w:hyperlink r:id="rId12137" w:anchor="Cul_Grecs__Céramique_typ_Crat" w:history="1">
        <w:r w:rsidR="00B871A1">
          <w:rPr>
            <w:rStyle w:val="Hyperlink"/>
            <w:lang w:val="fr-FR"/>
          </w:rPr>
          <w:t>C</w:t>
        </w:r>
        <w:r w:rsidR="00B871A1" w:rsidRPr="00B871A1">
          <w:rPr>
            <w:rStyle w:val="Hyperlink"/>
            <w:lang w:val="fr-FR"/>
          </w:rPr>
          <w:t>ratère</w:t>
        </w:r>
      </w:hyperlink>
      <w:r w:rsidR="00B871A1" w:rsidRPr="00B871A1">
        <w:rPr>
          <w:lang w:val="fr-FR"/>
        </w:rPr>
        <w:t xml:space="preserve"> </w:t>
      </w:r>
      <w:r w:rsidR="00E00315">
        <w:rPr>
          <w:lang w:val="fr-FR"/>
        </w:rPr>
        <w:t>Aristonothos, daté de ~660 BC (BIB 3393)</w:t>
      </w:r>
    </w:p>
    <w:p w14:paraId="45A316CD" w14:textId="77777777" w:rsidR="0079799F" w:rsidRPr="0032190F" w:rsidRDefault="0079799F" w:rsidP="00242C0F">
      <w:pPr>
        <w:rPr>
          <w:lang w:val="fr-FR"/>
        </w:rPr>
      </w:pPr>
    </w:p>
    <w:p w14:paraId="1CAE7FC1" w14:textId="77777777" w:rsidR="0079799F" w:rsidRPr="0032190F" w:rsidRDefault="0079799F" w:rsidP="0079799F">
      <w:pPr>
        <w:pStyle w:val="Heading2"/>
      </w:pPr>
      <w:r w:rsidRPr="0032190F">
        <w:t>tombe Regolini-Galassi</w:t>
      </w:r>
    </w:p>
    <w:p w14:paraId="6D67DB50" w14:textId="77777777" w:rsidR="0079799F" w:rsidRPr="00E00315" w:rsidRDefault="00C86D09" w:rsidP="0079799F">
      <w:pPr>
        <w:rPr>
          <w:sz w:val="20"/>
          <w:lang w:val="fr-FR"/>
        </w:rPr>
      </w:pPr>
      <w:r w:rsidRPr="00E00315">
        <w:rPr>
          <w:sz w:val="20"/>
          <w:lang w:val="fr-FR"/>
        </w:rPr>
        <w:t>Regolini Galassi</w:t>
      </w:r>
    </w:p>
    <w:p w14:paraId="445581DA" w14:textId="77777777" w:rsidR="00C86D09" w:rsidRPr="0032190F" w:rsidRDefault="00C86D09" w:rsidP="0079799F">
      <w:pPr>
        <w:rPr>
          <w:lang w:val="fr-FR"/>
        </w:rPr>
      </w:pPr>
    </w:p>
    <w:p w14:paraId="1F63505B" w14:textId="3441FEAF" w:rsidR="0079799F" w:rsidRPr="0032190F" w:rsidRDefault="0079799F" w:rsidP="0079799F">
      <w:pPr>
        <w:rPr>
          <w:lang w:val="fr-FR"/>
        </w:rPr>
      </w:pPr>
      <w:r w:rsidRPr="0032190F">
        <w:rPr>
          <w:lang w:val="fr-FR"/>
        </w:rPr>
        <w:t xml:space="preserve">Richissime tombe de la </w:t>
      </w:r>
      <w:hyperlink r:id="rId12138" w:anchor="Cul_Latial" w:history="1">
        <w:r w:rsidR="00DB7456" w:rsidRPr="0032190F">
          <w:rPr>
            <w:rStyle w:val="Hyperlink"/>
            <w:lang w:val="fr-FR"/>
          </w:rPr>
          <w:t>phase latiale 2</w:t>
        </w:r>
      </w:hyperlink>
      <w:r w:rsidR="00E00315" w:rsidRPr="00E00315">
        <w:rPr>
          <w:lang w:val="fr-FR"/>
        </w:rPr>
        <w:t xml:space="preserve"> </w:t>
      </w:r>
      <w:r w:rsidRPr="0032190F">
        <w:rPr>
          <w:lang w:val="fr-FR"/>
        </w:rPr>
        <w:t>(BIB 1920 p. 132)</w:t>
      </w:r>
      <w:r w:rsidR="00C86D09" w:rsidRPr="0032190F">
        <w:rPr>
          <w:lang w:val="fr-FR"/>
        </w:rPr>
        <w:t xml:space="preserve"> conservée au musée du Vatican.</w:t>
      </w:r>
    </w:p>
    <w:p w14:paraId="400E6376" w14:textId="77777777" w:rsidR="0058309E" w:rsidRPr="0032190F" w:rsidRDefault="0058309E" w:rsidP="0079799F">
      <w:pPr>
        <w:rPr>
          <w:lang w:val="fr-FR"/>
        </w:rPr>
      </w:pPr>
    </w:p>
    <w:p w14:paraId="030A8CBF" w14:textId="77777777" w:rsidR="0058309E" w:rsidRPr="0032190F" w:rsidRDefault="0058309E" w:rsidP="00426FF9">
      <w:pPr>
        <w:pStyle w:val="Heading1"/>
      </w:pPr>
      <w:bookmarkStart w:id="4949" w:name="Sit_Veio"/>
      <w:r w:rsidRPr="0032190F">
        <w:t>VEIO</w:t>
      </w:r>
    </w:p>
    <w:bookmarkEnd w:id="4949"/>
    <w:p w14:paraId="46C63DEC" w14:textId="77777777" w:rsidR="0058309E" w:rsidRPr="00E00315" w:rsidRDefault="00206619" w:rsidP="0079799F">
      <w:pPr>
        <w:rPr>
          <w:sz w:val="20"/>
          <w:lang w:val="fr-FR"/>
        </w:rPr>
      </w:pPr>
      <w:r w:rsidRPr="00E00315">
        <w:rPr>
          <w:sz w:val="20"/>
          <w:lang w:val="fr-FR"/>
        </w:rPr>
        <w:t>Véies</w:t>
      </w:r>
    </w:p>
    <w:p w14:paraId="3E426BF7" w14:textId="77777777" w:rsidR="00206619" w:rsidRPr="0032190F" w:rsidRDefault="00206619" w:rsidP="0079799F">
      <w:pPr>
        <w:rPr>
          <w:lang w:val="fr-FR"/>
        </w:rPr>
      </w:pPr>
    </w:p>
    <w:p w14:paraId="1534BC6C" w14:textId="6904E321" w:rsidR="0058309E" w:rsidRPr="0032190F" w:rsidRDefault="0058309E" w:rsidP="0079799F">
      <w:pPr>
        <w:rPr>
          <w:lang w:val="fr-FR"/>
        </w:rPr>
      </w:pPr>
      <w:r w:rsidRPr="0032190F">
        <w:rPr>
          <w:lang w:val="fr-FR"/>
        </w:rPr>
        <w:t xml:space="preserve">Site </w:t>
      </w:r>
      <w:hyperlink r:id="rId12139" w:anchor="Cul_Villanova" w:history="1">
        <w:r w:rsidRPr="0032190F">
          <w:rPr>
            <w:rStyle w:val="Hyperlink"/>
            <w:lang w:val="fr-FR"/>
          </w:rPr>
          <w:t>villanovien</w:t>
        </w:r>
      </w:hyperlink>
      <w:r w:rsidRPr="0032190F">
        <w:rPr>
          <w:lang w:val="fr-FR"/>
        </w:rPr>
        <w:t xml:space="preserve"> d’Italie centrale </w:t>
      </w:r>
      <w:r w:rsidRPr="0032190F">
        <w:rPr>
          <w:lang w:val="fr-FR" w:eastAsia="en-GB"/>
        </w:rPr>
        <w:t>(BIB C. Baur in BIB 1992)</w:t>
      </w:r>
      <w:r w:rsidR="00174B6F" w:rsidRPr="0032190F">
        <w:rPr>
          <w:lang w:val="fr-FR"/>
        </w:rPr>
        <w:t>. Nécropole des 4 font</w:t>
      </w:r>
      <w:r w:rsidR="00956CCC" w:rsidRPr="0032190F">
        <w:rPr>
          <w:lang w:val="fr-FR"/>
        </w:rPr>
        <w:t>aines (A. Esposito in BIB 1996). Nécropole (tombees AA1, M9, (BIB 1880)</w:t>
      </w:r>
    </w:p>
    <w:p w14:paraId="232D3EF9" w14:textId="3F481278" w:rsidR="00956CCC" w:rsidRPr="0032190F" w:rsidRDefault="00956CCC" w:rsidP="0079799F">
      <w:pPr>
        <w:rPr>
          <w:lang w:val="fr-FR"/>
        </w:rPr>
      </w:pPr>
      <w:r w:rsidRPr="0032190F">
        <w:rPr>
          <w:lang w:val="fr-FR"/>
        </w:rPr>
        <w:t xml:space="preserve">Vase décorée d’une </w:t>
      </w:r>
      <w:hyperlink r:id="rId12140" w:anchor="Cul_Art_TAC_a_barque_x_soleil" w:history="1">
        <w:r w:rsidR="001A6873" w:rsidRPr="001A6873">
          <w:rPr>
            <w:rStyle w:val="Hyperlink"/>
            <w:lang w:val="fr-FR"/>
          </w:rPr>
          <w:t>barque solaire</w:t>
        </w:r>
      </w:hyperlink>
      <w:r w:rsidRPr="0032190F">
        <w:rPr>
          <w:lang w:val="fr-FR"/>
        </w:rPr>
        <w:t xml:space="preserve"> (SS BIB)</w:t>
      </w:r>
    </w:p>
    <w:p w14:paraId="19D591BA" w14:textId="7D689708" w:rsidR="00206619" w:rsidRPr="0032190F" w:rsidRDefault="00000000" w:rsidP="0079799F">
      <w:pPr>
        <w:rPr>
          <w:lang w:val="fr-FR"/>
        </w:rPr>
      </w:pPr>
      <w:hyperlink r:id="rId12141" w:anchor="Cul_Etrusques" w:history="1">
        <w:r w:rsidR="00206619" w:rsidRPr="0032190F">
          <w:rPr>
            <w:rStyle w:val="Hyperlink"/>
            <w:lang w:val="fr-FR"/>
          </w:rPr>
          <w:t>étrusque</w:t>
        </w:r>
      </w:hyperlink>
    </w:p>
    <w:p w14:paraId="31445A0C" w14:textId="77777777" w:rsidR="00120CEA" w:rsidRPr="0032190F" w:rsidRDefault="00120CEA" w:rsidP="00242C0F">
      <w:pPr>
        <w:rPr>
          <w:lang w:val="fr-FR"/>
        </w:rPr>
      </w:pPr>
    </w:p>
    <w:p w14:paraId="263F5128" w14:textId="77777777" w:rsidR="00816DA0" w:rsidRPr="0032190F" w:rsidRDefault="00816DA0" w:rsidP="00426FF9">
      <w:pPr>
        <w:pStyle w:val="Heading1"/>
      </w:pPr>
      <w:bookmarkStart w:id="4950" w:name="Sit_Tarquinia"/>
      <w:r w:rsidRPr="0032190F">
        <w:t>TARQUINIA</w:t>
      </w:r>
    </w:p>
    <w:bookmarkEnd w:id="4950"/>
    <w:p w14:paraId="66193A5B" w14:textId="77777777" w:rsidR="00851EF5" w:rsidRPr="0032190F" w:rsidRDefault="00851EF5" w:rsidP="00242C0F">
      <w:pPr>
        <w:jc w:val="both"/>
        <w:rPr>
          <w:lang w:val="fr-FR"/>
        </w:rPr>
      </w:pPr>
    </w:p>
    <w:p w14:paraId="70E09231" w14:textId="10ACB200" w:rsidR="00851EF5" w:rsidRPr="0032190F" w:rsidRDefault="00851EF5" w:rsidP="00851EF5">
      <w:pPr>
        <w:jc w:val="both"/>
        <w:rPr>
          <w:lang w:val="fr-FR"/>
        </w:rPr>
      </w:pPr>
      <w:r w:rsidRPr="0032190F">
        <w:rPr>
          <w:lang w:val="fr-FR"/>
        </w:rPr>
        <w:t xml:space="preserve">Fondation </w:t>
      </w:r>
      <w:hyperlink r:id="rId12142" w:anchor="Cul_Etrusques" w:history="1">
        <w:r w:rsidRPr="0032190F">
          <w:rPr>
            <w:rStyle w:val="Hyperlink"/>
            <w:lang w:val="fr-FR"/>
          </w:rPr>
          <w:t>étrusque</w:t>
        </w:r>
      </w:hyperlink>
      <w:r w:rsidR="007D744A" w:rsidRPr="0032190F">
        <w:rPr>
          <w:lang w:val="fr-FR"/>
        </w:rPr>
        <w:t xml:space="preserve"> </w:t>
      </w:r>
      <w:r w:rsidRPr="0032190F">
        <w:rPr>
          <w:lang w:val="fr-FR"/>
        </w:rPr>
        <w:t>d’Italie (BIB 1995 fig. 19)</w:t>
      </w:r>
    </w:p>
    <w:p w14:paraId="72555989" w14:textId="0E1EBA53" w:rsidR="00816DA0" w:rsidRPr="0032190F" w:rsidRDefault="00816DA0" w:rsidP="00242C0F">
      <w:pPr>
        <w:jc w:val="both"/>
        <w:rPr>
          <w:lang w:val="fr-FR"/>
        </w:rPr>
      </w:pPr>
      <w:r w:rsidRPr="0032190F">
        <w:rPr>
          <w:lang w:val="fr-FR"/>
        </w:rPr>
        <w:br/>
        <w:t xml:space="preserve">Nécropole </w:t>
      </w:r>
      <w:hyperlink r:id="rId12143" w:anchor="Cul_Etrusques" w:history="1">
        <w:r w:rsidR="00A24720" w:rsidRPr="0032190F">
          <w:rPr>
            <w:rStyle w:val="Hyperlink"/>
            <w:lang w:val="fr-FR"/>
          </w:rPr>
          <w:t>étrusque</w:t>
        </w:r>
      </w:hyperlink>
      <w:r w:rsidR="00DB7456" w:rsidRPr="0032190F">
        <w:rPr>
          <w:lang w:val="fr-FR"/>
        </w:rPr>
        <w:t xml:space="preserve">, dite aussi Monterozzi, </w:t>
      </w:r>
      <w:r w:rsidRPr="0032190F">
        <w:rPr>
          <w:lang w:val="fr-FR"/>
        </w:rPr>
        <w:t xml:space="preserve">de quelques 6000 tombes dont 200 peintes. La concentration principale se fait dans la nécropole de Monterozzi avec de nombreux tumulus avec des chambres sous-terraines (creusées dans la roche). Les </w:t>
      </w:r>
      <w:hyperlink r:id="rId12144" w:anchor="Cul_Art_TAC_c_scene" w:history="1">
        <w:r w:rsidR="00EB7813" w:rsidRPr="00EB7813">
          <w:rPr>
            <w:rStyle w:val="Hyperlink"/>
            <w:lang w:val="fr-FR"/>
          </w:rPr>
          <w:t>scènes</w:t>
        </w:r>
      </w:hyperlink>
      <w:r w:rsidR="00EB7813">
        <w:rPr>
          <w:lang w:val="fr-FR"/>
        </w:rPr>
        <w:t xml:space="preserve"> </w:t>
      </w:r>
      <w:r w:rsidRPr="0032190F">
        <w:rPr>
          <w:lang w:val="fr-FR"/>
        </w:rPr>
        <w:t>peintes renvoient à un monde festif (</w:t>
      </w:r>
      <w:hyperlink r:id="rId12145" w:anchor="Cul_Proto_Soc_Banquet" w:history="1">
        <w:r w:rsidR="00642060" w:rsidRPr="0032190F">
          <w:rPr>
            <w:rStyle w:val="Hyperlink"/>
            <w:lang w:val="fr-FR"/>
          </w:rPr>
          <w:t>banquets</w:t>
        </w:r>
      </w:hyperlink>
      <w:r w:rsidRPr="0032190F">
        <w:rPr>
          <w:lang w:val="fr-FR"/>
        </w:rPr>
        <w:t>, dances, musiques, sport, sexe)</w:t>
      </w:r>
      <w:r w:rsidR="00BA3D5D" w:rsidRPr="0032190F">
        <w:rPr>
          <w:lang w:val="fr-FR"/>
        </w:rPr>
        <w:t xml:space="preserve"> (SS BIB)</w:t>
      </w:r>
    </w:p>
    <w:p w14:paraId="4F58C0CC" w14:textId="77777777" w:rsidR="00DB7456" w:rsidRPr="0032190F" w:rsidRDefault="00BE7940" w:rsidP="00BE7940">
      <w:pPr>
        <w:autoSpaceDE w:val="0"/>
        <w:autoSpaceDN w:val="0"/>
        <w:adjustRightInd w:val="0"/>
        <w:jc w:val="both"/>
        <w:rPr>
          <w:rFonts w:ascii="Times-Roman" w:hAnsi="Times-Roman" w:cs="Times-Roman"/>
          <w:lang w:val="fr-FR" w:eastAsia="en-GB"/>
        </w:rPr>
      </w:pPr>
      <w:r w:rsidRPr="0032190F">
        <w:rPr>
          <w:lang w:val="fr-FR"/>
        </w:rPr>
        <w:t>Pour la période orientalisante, des oeufs d’autruches décorés y ont été découverts (BIB 2116 p. 181)</w:t>
      </w:r>
    </w:p>
    <w:p w14:paraId="1AE93ED5" w14:textId="0A9BBC4A" w:rsidR="00BA3D5D" w:rsidRPr="0032190F" w:rsidRDefault="00BA3D5D" w:rsidP="00242C0F">
      <w:pPr>
        <w:jc w:val="both"/>
        <w:rPr>
          <w:lang w:val="fr-FR"/>
        </w:rPr>
      </w:pPr>
      <w:r w:rsidRPr="0032190F">
        <w:rPr>
          <w:lang w:val="fr-FR"/>
        </w:rPr>
        <w:t>Les urn</w:t>
      </w:r>
      <w:r w:rsidR="00DB7456" w:rsidRPr="0032190F">
        <w:rPr>
          <w:lang w:val="fr-FR"/>
        </w:rPr>
        <w:t>e</w:t>
      </w:r>
      <w:r w:rsidRPr="0032190F">
        <w:rPr>
          <w:lang w:val="fr-FR"/>
        </w:rPr>
        <w:t>s cinéraires, datées du Fer</w:t>
      </w:r>
      <w:r w:rsidR="000B2D89">
        <w:rPr>
          <w:lang w:val="fr-FR"/>
        </w:rPr>
        <w:t xml:space="preserve"> 1</w:t>
      </w:r>
      <w:r w:rsidRPr="0032190F">
        <w:rPr>
          <w:lang w:val="fr-FR"/>
        </w:rPr>
        <w:t xml:space="preserve"> (</w:t>
      </w:r>
      <w:r w:rsidR="004E2B8A" w:rsidRPr="0032190F">
        <w:rPr>
          <w:lang w:val="fr-FR"/>
        </w:rPr>
        <w:t>V</w:t>
      </w:r>
      <w:r w:rsidRPr="0032190F">
        <w:rPr>
          <w:lang w:val="fr-FR"/>
        </w:rPr>
        <w:t>illanovien) de la nécropole de Le Rose à</w:t>
      </w:r>
      <w:r w:rsidR="000B2D89">
        <w:rPr>
          <w:lang w:val="fr-FR"/>
        </w:rPr>
        <w:t xml:space="preserve"> </w:t>
      </w:r>
      <w:r w:rsidRPr="0032190F">
        <w:rPr>
          <w:lang w:val="fr-FR"/>
        </w:rPr>
        <w:t xml:space="preserve">Tarquinia montrent des décors de grecques, </w:t>
      </w:r>
      <w:hyperlink r:id="rId12146" w:anchor="Cul_Proto_Art_TAC_T_g_meandre" w:history="1">
        <w:r w:rsidR="002372BC" w:rsidRPr="0032190F">
          <w:rPr>
            <w:rStyle w:val="Hyperlink"/>
            <w:lang w:val="fr-FR"/>
          </w:rPr>
          <w:t>méandres</w:t>
        </w:r>
      </w:hyperlink>
      <w:r w:rsidRPr="0032190F">
        <w:rPr>
          <w:lang w:val="fr-FR"/>
        </w:rPr>
        <w:t xml:space="preserve">, triangles hachurés, ainsi que des </w:t>
      </w:r>
      <w:hyperlink r:id="rId12147" w:anchor="Cul_Proto_Art_TAC_T_g_svastika" w:history="1">
        <w:r w:rsidR="002D2417" w:rsidRPr="0032190F">
          <w:rPr>
            <w:rStyle w:val="Hyperlink"/>
            <w:lang w:val="fr-FR"/>
          </w:rPr>
          <w:t>svastikas</w:t>
        </w:r>
      </w:hyperlink>
      <w:r w:rsidR="007D744A" w:rsidRPr="0032190F">
        <w:rPr>
          <w:lang w:val="fr-FR"/>
        </w:rPr>
        <w:t xml:space="preserve"> </w:t>
      </w:r>
      <w:r w:rsidRPr="0032190F">
        <w:rPr>
          <w:lang w:val="fr-FR"/>
        </w:rPr>
        <w:t>dans des registre</w:t>
      </w:r>
      <w:r w:rsidR="00DB7456" w:rsidRPr="0032190F">
        <w:rPr>
          <w:lang w:val="fr-FR"/>
        </w:rPr>
        <w:t>s carrés limités</w:t>
      </w:r>
      <w:r w:rsidRPr="0032190F">
        <w:rPr>
          <w:lang w:val="fr-FR"/>
        </w:rPr>
        <w:t xml:space="preserve"> [cf. </w:t>
      </w:r>
      <w:hyperlink r:id="rId12148" w:anchor="Cul_Grecs_Geometrique_ancien" w:history="1">
        <w:r w:rsidRPr="0032190F">
          <w:rPr>
            <w:rStyle w:val="Hyperlink"/>
            <w:lang w:val="fr-FR"/>
          </w:rPr>
          <w:t>Géométrique ancien</w:t>
        </w:r>
      </w:hyperlink>
      <w:r w:rsidRPr="0032190F">
        <w:rPr>
          <w:lang w:val="fr-FR"/>
        </w:rPr>
        <w:t>] (BIB 1953 p. 346)</w:t>
      </w:r>
    </w:p>
    <w:p w14:paraId="011C3A5D" w14:textId="77777777" w:rsidR="00DB7456" w:rsidRPr="0032190F" w:rsidRDefault="00DB7456" w:rsidP="00242C0F">
      <w:pPr>
        <w:jc w:val="both"/>
        <w:rPr>
          <w:lang w:val="fr-FR"/>
        </w:rPr>
      </w:pPr>
    </w:p>
    <w:p w14:paraId="32F7B21D" w14:textId="77777777" w:rsidR="00DB7456" w:rsidRPr="0032190F" w:rsidRDefault="00DB7456" w:rsidP="00242C0F">
      <w:pPr>
        <w:jc w:val="both"/>
        <w:rPr>
          <w:lang w:val="fr-FR"/>
        </w:rPr>
      </w:pPr>
      <w:r w:rsidRPr="0032190F">
        <w:rPr>
          <w:lang w:val="fr-FR"/>
        </w:rPr>
        <w:t>Nécropoles de Le Rose et de Selciatello (BIB 1953)</w:t>
      </w:r>
    </w:p>
    <w:p w14:paraId="6378E271" w14:textId="77777777" w:rsidR="00841D75" w:rsidRPr="0032190F" w:rsidRDefault="00841D75" w:rsidP="00242C0F">
      <w:pPr>
        <w:jc w:val="both"/>
        <w:rPr>
          <w:lang w:val="fr-FR"/>
        </w:rPr>
      </w:pPr>
    </w:p>
    <w:p w14:paraId="2F940193" w14:textId="77777777" w:rsidR="00841D75" w:rsidRPr="0032190F" w:rsidRDefault="00841D75" w:rsidP="00242C0F">
      <w:pPr>
        <w:jc w:val="both"/>
        <w:rPr>
          <w:lang w:val="fr-FR" w:eastAsia="en-GB"/>
        </w:rPr>
      </w:pPr>
      <w:r w:rsidRPr="0032190F">
        <w:rPr>
          <w:lang w:val="fr-FR"/>
        </w:rPr>
        <w:t xml:space="preserve">Habitat et nécropoles du Selciatello, Selciatello Sopra et Impiccato (BIB C. Baur </w:t>
      </w:r>
      <w:r w:rsidRPr="0032190F">
        <w:rPr>
          <w:lang w:val="fr-FR" w:eastAsia="en-GB"/>
        </w:rPr>
        <w:t>in BIB 1992).</w:t>
      </w:r>
    </w:p>
    <w:p w14:paraId="5C0D3194" w14:textId="77777777" w:rsidR="0057259C" w:rsidRPr="0032190F" w:rsidRDefault="0057259C" w:rsidP="00242C0F">
      <w:pPr>
        <w:jc w:val="both"/>
        <w:rPr>
          <w:lang w:val="fr-FR" w:eastAsia="en-GB"/>
        </w:rPr>
      </w:pPr>
    </w:p>
    <w:p w14:paraId="0133D80E" w14:textId="77777777" w:rsidR="0057259C" w:rsidRPr="0032190F" w:rsidRDefault="0057259C" w:rsidP="0057259C">
      <w:pPr>
        <w:rPr>
          <w:lang w:val="fr-FR"/>
        </w:rPr>
      </w:pPr>
      <w:r w:rsidRPr="0032190F">
        <w:rPr>
          <w:lang w:val="fr-FR" w:eastAsia="en-GB"/>
        </w:rPr>
        <w:t>Une représentation figurative trouvée « </w:t>
      </w:r>
      <w:r w:rsidRPr="000B2D89">
        <w:rPr>
          <w:i/>
          <w:lang w:val="fr-FR" w:eastAsia="en-GB"/>
        </w:rPr>
        <w:t>aus der Siedlung, ohne detaillierte Angaben</w:t>
      </w:r>
      <w:r w:rsidRPr="0032190F">
        <w:rPr>
          <w:lang w:val="fr-FR" w:eastAsia="en-GB"/>
        </w:rPr>
        <w:t> » et attribuée au Bronze final 3 (BIB 1880)</w:t>
      </w:r>
    </w:p>
    <w:p w14:paraId="3CF44A08" w14:textId="77777777" w:rsidR="00841D75" w:rsidRPr="0032190F" w:rsidRDefault="00841D75" w:rsidP="00242C0F">
      <w:pPr>
        <w:jc w:val="both"/>
        <w:rPr>
          <w:lang w:val="fr-FR"/>
        </w:rPr>
      </w:pPr>
    </w:p>
    <w:p w14:paraId="02C8F08C" w14:textId="5FB86C9D" w:rsidR="00841D75" w:rsidRDefault="00841D75" w:rsidP="00242C0F">
      <w:pPr>
        <w:jc w:val="both"/>
      </w:pPr>
      <w:r>
        <w:t>Périodisation de la nécropole :</w:t>
      </w:r>
    </w:p>
    <w:p w14:paraId="412BAC29" w14:textId="77777777" w:rsidR="00C46DF6" w:rsidRDefault="00C46DF6" w:rsidP="00242C0F">
      <w:pPr>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1"/>
        <w:gridCol w:w="803"/>
        <w:gridCol w:w="576"/>
        <w:gridCol w:w="630"/>
        <w:gridCol w:w="456"/>
        <w:gridCol w:w="2289"/>
      </w:tblGrid>
      <w:tr w:rsidR="00C46DF6" w14:paraId="31F5A35D" w14:textId="77777777" w:rsidTr="005A0B08">
        <w:trPr>
          <w:jc w:val="center"/>
        </w:trPr>
        <w:tc>
          <w:tcPr>
            <w:tcW w:w="501" w:type="dxa"/>
            <w:vMerge w:val="restart"/>
            <w:vAlign w:val="center"/>
          </w:tcPr>
          <w:p w14:paraId="77F4165F" w14:textId="7593A16C" w:rsidR="00C46DF6" w:rsidRDefault="00C46DF6" w:rsidP="00804519">
            <w:pPr>
              <w:jc w:val="both"/>
            </w:pPr>
            <w:r>
              <w:t>Ha</w:t>
            </w:r>
          </w:p>
        </w:tc>
        <w:tc>
          <w:tcPr>
            <w:tcW w:w="803" w:type="dxa"/>
            <w:vMerge w:val="restart"/>
            <w:shd w:val="clear" w:color="auto" w:fill="auto"/>
            <w:vAlign w:val="center"/>
          </w:tcPr>
          <w:p w14:paraId="71C0EF6B" w14:textId="7D1B6A46" w:rsidR="00C46DF6" w:rsidRDefault="00C46DF6" w:rsidP="00C46DF6">
            <w:pPr>
              <w:jc w:val="center"/>
            </w:pPr>
            <w:r>
              <w:t>B2/3</w:t>
            </w:r>
          </w:p>
        </w:tc>
        <w:tc>
          <w:tcPr>
            <w:tcW w:w="576" w:type="dxa"/>
            <w:vMerge w:val="restart"/>
            <w:shd w:val="clear" w:color="auto" w:fill="auto"/>
            <w:vAlign w:val="center"/>
          </w:tcPr>
          <w:p w14:paraId="11ADBD6F" w14:textId="77777777" w:rsidR="00C46DF6" w:rsidRDefault="00C46DF6" w:rsidP="00534939">
            <w:pPr>
              <w:jc w:val="center"/>
            </w:pPr>
            <w:r>
              <w:t>I</w:t>
            </w:r>
          </w:p>
        </w:tc>
        <w:tc>
          <w:tcPr>
            <w:tcW w:w="1086" w:type="dxa"/>
            <w:gridSpan w:val="2"/>
            <w:vAlign w:val="center"/>
          </w:tcPr>
          <w:p w14:paraId="0D7479A2" w14:textId="70E05C33" w:rsidR="00C46DF6" w:rsidRDefault="00C46DF6" w:rsidP="00C46DF6">
            <w:pPr>
              <w:jc w:val="center"/>
            </w:pPr>
            <w:r>
              <w:t>A</w:t>
            </w:r>
          </w:p>
        </w:tc>
        <w:tc>
          <w:tcPr>
            <w:tcW w:w="2289" w:type="dxa"/>
            <w:shd w:val="clear" w:color="auto" w:fill="auto"/>
          </w:tcPr>
          <w:p w14:paraId="78F389AD" w14:textId="6BAE014B" w:rsidR="00C46DF6" w:rsidRDefault="00C46DF6" w:rsidP="00804519">
            <w:pPr>
              <w:jc w:val="both"/>
            </w:pPr>
          </w:p>
        </w:tc>
      </w:tr>
      <w:tr w:rsidR="00C46DF6" w14:paraId="76BEF4BE" w14:textId="77777777" w:rsidTr="00C46DF6">
        <w:trPr>
          <w:jc w:val="center"/>
        </w:trPr>
        <w:tc>
          <w:tcPr>
            <w:tcW w:w="501" w:type="dxa"/>
            <w:vMerge/>
          </w:tcPr>
          <w:p w14:paraId="4BB5D1C7" w14:textId="69AB8ED6" w:rsidR="00C46DF6" w:rsidRDefault="00C46DF6" w:rsidP="00804519">
            <w:pPr>
              <w:jc w:val="both"/>
            </w:pPr>
          </w:p>
        </w:tc>
        <w:tc>
          <w:tcPr>
            <w:tcW w:w="803" w:type="dxa"/>
            <w:vMerge/>
            <w:shd w:val="clear" w:color="auto" w:fill="auto"/>
            <w:vAlign w:val="center"/>
          </w:tcPr>
          <w:p w14:paraId="378907D1" w14:textId="6A0B39D0" w:rsidR="00C46DF6" w:rsidRDefault="00C46DF6" w:rsidP="00C46DF6">
            <w:pPr>
              <w:jc w:val="center"/>
            </w:pPr>
          </w:p>
        </w:tc>
        <w:tc>
          <w:tcPr>
            <w:tcW w:w="576" w:type="dxa"/>
            <w:vMerge/>
            <w:shd w:val="clear" w:color="auto" w:fill="auto"/>
            <w:vAlign w:val="center"/>
          </w:tcPr>
          <w:p w14:paraId="1EFDBF62" w14:textId="77777777" w:rsidR="00C46DF6" w:rsidRDefault="00C46DF6" w:rsidP="00534939">
            <w:pPr>
              <w:jc w:val="center"/>
            </w:pPr>
          </w:p>
        </w:tc>
        <w:tc>
          <w:tcPr>
            <w:tcW w:w="630" w:type="dxa"/>
            <w:vMerge w:val="restart"/>
            <w:vAlign w:val="center"/>
          </w:tcPr>
          <w:p w14:paraId="07A3E002" w14:textId="538AECB5" w:rsidR="00C46DF6" w:rsidRDefault="00C46DF6" w:rsidP="00C46DF6">
            <w:pPr>
              <w:jc w:val="center"/>
            </w:pPr>
            <w:r>
              <w:t>B</w:t>
            </w:r>
          </w:p>
        </w:tc>
        <w:tc>
          <w:tcPr>
            <w:tcW w:w="456" w:type="dxa"/>
          </w:tcPr>
          <w:p w14:paraId="4ABF6BED" w14:textId="65597DF2" w:rsidR="00C46DF6" w:rsidRDefault="00C46DF6" w:rsidP="00804519">
            <w:pPr>
              <w:jc w:val="both"/>
            </w:pPr>
            <w:r>
              <w:t>1</w:t>
            </w:r>
          </w:p>
        </w:tc>
        <w:tc>
          <w:tcPr>
            <w:tcW w:w="2289" w:type="dxa"/>
            <w:shd w:val="clear" w:color="auto" w:fill="auto"/>
          </w:tcPr>
          <w:p w14:paraId="34D55231" w14:textId="486AF82B" w:rsidR="00C46DF6" w:rsidRDefault="00C46DF6" w:rsidP="00804519">
            <w:pPr>
              <w:jc w:val="both"/>
            </w:pPr>
          </w:p>
        </w:tc>
      </w:tr>
      <w:tr w:rsidR="00C46DF6" w14:paraId="3C47F0D9" w14:textId="77777777" w:rsidTr="00C46DF6">
        <w:trPr>
          <w:jc w:val="center"/>
        </w:trPr>
        <w:tc>
          <w:tcPr>
            <w:tcW w:w="501" w:type="dxa"/>
            <w:vMerge/>
          </w:tcPr>
          <w:p w14:paraId="6DCC00A1" w14:textId="6F725C7F" w:rsidR="00C46DF6" w:rsidRDefault="00C46DF6" w:rsidP="00804519">
            <w:pPr>
              <w:jc w:val="both"/>
            </w:pPr>
          </w:p>
        </w:tc>
        <w:tc>
          <w:tcPr>
            <w:tcW w:w="803" w:type="dxa"/>
            <w:vMerge/>
            <w:shd w:val="clear" w:color="auto" w:fill="auto"/>
            <w:vAlign w:val="center"/>
          </w:tcPr>
          <w:p w14:paraId="16C02027" w14:textId="193DAABE" w:rsidR="00C46DF6" w:rsidRDefault="00C46DF6" w:rsidP="00C46DF6">
            <w:pPr>
              <w:jc w:val="center"/>
            </w:pPr>
          </w:p>
        </w:tc>
        <w:tc>
          <w:tcPr>
            <w:tcW w:w="576" w:type="dxa"/>
            <w:vMerge/>
            <w:shd w:val="clear" w:color="auto" w:fill="auto"/>
            <w:vAlign w:val="center"/>
          </w:tcPr>
          <w:p w14:paraId="639E26D9" w14:textId="77777777" w:rsidR="00C46DF6" w:rsidRDefault="00C46DF6" w:rsidP="00534939">
            <w:pPr>
              <w:jc w:val="center"/>
            </w:pPr>
          </w:p>
        </w:tc>
        <w:tc>
          <w:tcPr>
            <w:tcW w:w="630" w:type="dxa"/>
            <w:vMerge/>
            <w:vAlign w:val="center"/>
          </w:tcPr>
          <w:p w14:paraId="454532E4" w14:textId="09AD2C58" w:rsidR="00C46DF6" w:rsidRDefault="00C46DF6" w:rsidP="00C46DF6">
            <w:pPr>
              <w:jc w:val="center"/>
            </w:pPr>
          </w:p>
        </w:tc>
        <w:tc>
          <w:tcPr>
            <w:tcW w:w="456" w:type="dxa"/>
          </w:tcPr>
          <w:p w14:paraId="02A6802C" w14:textId="35419BBC" w:rsidR="00C46DF6" w:rsidRDefault="00C46DF6" w:rsidP="00804519">
            <w:pPr>
              <w:jc w:val="both"/>
            </w:pPr>
            <w:r>
              <w:t>2</w:t>
            </w:r>
          </w:p>
        </w:tc>
        <w:tc>
          <w:tcPr>
            <w:tcW w:w="2289" w:type="dxa"/>
            <w:shd w:val="clear" w:color="auto" w:fill="auto"/>
          </w:tcPr>
          <w:p w14:paraId="0ABE296D" w14:textId="2C9C48ED" w:rsidR="00C46DF6" w:rsidRDefault="00C46DF6" w:rsidP="00804519">
            <w:pPr>
              <w:jc w:val="both"/>
            </w:pPr>
          </w:p>
        </w:tc>
      </w:tr>
      <w:tr w:rsidR="00C46DF6" w14:paraId="197AFC23" w14:textId="77777777" w:rsidTr="00C46DF6">
        <w:trPr>
          <w:jc w:val="center"/>
        </w:trPr>
        <w:tc>
          <w:tcPr>
            <w:tcW w:w="501" w:type="dxa"/>
            <w:vMerge/>
          </w:tcPr>
          <w:p w14:paraId="4A1768EA" w14:textId="3590821B" w:rsidR="00C46DF6" w:rsidRDefault="00C46DF6" w:rsidP="00804519">
            <w:pPr>
              <w:jc w:val="both"/>
            </w:pPr>
          </w:p>
        </w:tc>
        <w:tc>
          <w:tcPr>
            <w:tcW w:w="803" w:type="dxa"/>
            <w:vMerge/>
            <w:shd w:val="clear" w:color="auto" w:fill="auto"/>
            <w:vAlign w:val="center"/>
          </w:tcPr>
          <w:p w14:paraId="2EEF7BCA" w14:textId="464116E0" w:rsidR="00C46DF6" w:rsidRDefault="00C46DF6" w:rsidP="00C46DF6">
            <w:pPr>
              <w:jc w:val="center"/>
            </w:pPr>
          </w:p>
        </w:tc>
        <w:tc>
          <w:tcPr>
            <w:tcW w:w="576" w:type="dxa"/>
            <w:vMerge w:val="restart"/>
            <w:shd w:val="clear" w:color="auto" w:fill="auto"/>
            <w:vAlign w:val="center"/>
          </w:tcPr>
          <w:p w14:paraId="346CCEBF" w14:textId="77777777" w:rsidR="00C46DF6" w:rsidRDefault="00C46DF6" w:rsidP="00534939">
            <w:pPr>
              <w:jc w:val="center"/>
            </w:pPr>
            <w:r>
              <w:t>II</w:t>
            </w:r>
          </w:p>
        </w:tc>
        <w:tc>
          <w:tcPr>
            <w:tcW w:w="630" w:type="dxa"/>
            <w:vMerge w:val="restart"/>
            <w:vAlign w:val="center"/>
          </w:tcPr>
          <w:p w14:paraId="4D445179" w14:textId="412E1CB7" w:rsidR="00C46DF6" w:rsidRDefault="00C46DF6" w:rsidP="00C46DF6">
            <w:pPr>
              <w:jc w:val="center"/>
            </w:pPr>
            <w:r>
              <w:t>A</w:t>
            </w:r>
          </w:p>
        </w:tc>
        <w:tc>
          <w:tcPr>
            <w:tcW w:w="456" w:type="dxa"/>
          </w:tcPr>
          <w:p w14:paraId="4E580CBB" w14:textId="31004793" w:rsidR="00C46DF6" w:rsidRDefault="00C46DF6" w:rsidP="00804519">
            <w:pPr>
              <w:jc w:val="both"/>
            </w:pPr>
            <w:r>
              <w:t>1</w:t>
            </w:r>
          </w:p>
        </w:tc>
        <w:tc>
          <w:tcPr>
            <w:tcW w:w="2289" w:type="dxa"/>
            <w:shd w:val="clear" w:color="auto" w:fill="auto"/>
          </w:tcPr>
          <w:p w14:paraId="50F671DD" w14:textId="488FC3D1" w:rsidR="00C46DF6" w:rsidRDefault="00C46DF6" w:rsidP="00804519">
            <w:pPr>
              <w:jc w:val="both"/>
            </w:pPr>
          </w:p>
        </w:tc>
      </w:tr>
      <w:tr w:rsidR="00C46DF6" w14:paraId="77D3D6DB" w14:textId="77777777" w:rsidTr="00C46DF6">
        <w:trPr>
          <w:jc w:val="center"/>
        </w:trPr>
        <w:tc>
          <w:tcPr>
            <w:tcW w:w="501" w:type="dxa"/>
            <w:vMerge/>
          </w:tcPr>
          <w:p w14:paraId="24D31C7F" w14:textId="77777777" w:rsidR="00C46DF6" w:rsidRDefault="00C46DF6" w:rsidP="00804519">
            <w:pPr>
              <w:jc w:val="both"/>
            </w:pPr>
          </w:p>
        </w:tc>
        <w:tc>
          <w:tcPr>
            <w:tcW w:w="803" w:type="dxa"/>
            <w:vMerge w:val="restart"/>
            <w:shd w:val="clear" w:color="auto" w:fill="auto"/>
            <w:vAlign w:val="center"/>
          </w:tcPr>
          <w:p w14:paraId="1E277DD1" w14:textId="7E1D6EEC" w:rsidR="00C46DF6" w:rsidRDefault="00C46DF6" w:rsidP="00C46DF6">
            <w:pPr>
              <w:jc w:val="center"/>
            </w:pPr>
            <w:r>
              <w:t>C1</w:t>
            </w:r>
          </w:p>
        </w:tc>
        <w:tc>
          <w:tcPr>
            <w:tcW w:w="576" w:type="dxa"/>
            <w:vMerge/>
            <w:shd w:val="clear" w:color="auto" w:fill="auto"/>
            <w:vAlign w:val="center"/>
          </w:tcPr>
          <w:p w14:paraId="6C12901E" w14:textId="77777777" w:rsidR="00C46DF6" w:rsidRDefault="00C46DF6" w:rsidP="00534939">
            <w:pPr>
              <w:jc w:val="center"/>
            </w:pPr>
          </w:p>
        </w:tc>
        <w:tc>
          <w:tcPr>
            <w:tcW w:w="630" w:type="dxa"/>
            <w:vMerge/>
            <w:vAlign w:val="center"/>
          </w:tcPr>
          <w:p w14:paraId="1F2FBCE5" w14:textId="23925E08" w:rsidR="00C46DF6" w:rsidRDefault="00C46DF6" w:rsidP="00C46DF6">
            <w:pPr>
              <w:jc w:val="center"/>
            </w:pPr>
          </w:p>
        </w:tc>
        <w:tc>
          <w:tcPr>
            <w:tcW w:w="456" w:type="dxa"/>
          </w:tcPr>
          <w:p w14:paraId="053CE886" w14:textId="72C6A8CB" w:rsidR="00C46DF6" w:rsidRDefault="00C46DF6" w:rsidP="00804519">
            <w:pPr>
              <w:jc w:val="both"/>
            </w:pPr>
            <w:r>
              <w:t>2</w:t>
            </w:r>
          </w:p>
        </w:tc>
        <w:tc>
          <w:tcPr>
            <w:tcW w:w="2289" w:type="dxa"/>
            <w:shd w:val="clear" w:color="auto" w:fill="auto"/>
          </w:tcPr>
          <w:p w14:paraId="056E698C" w14:textId="22ED50AE" w:rsidR="00C46DF6" w:rsidRDefault="00C46DF6" w:rsidP="00804519">
            <w:pPr>
              <w:jc w:val="both"/>
            </w:pPr>
          </w:p>
        </w:tc>
      </w:tr>
      <w:tr w:rsidR="00C46DF6" w14:paraId="24305C81" w14:textId="77777777" w:rsidTr="00C46DF6">
        <w:trPr>
          <w:jc w:val="center"/>
        </w:trPr>
        <w:tc>
          <w:tcPr>
            <w:tcW w:w="501" w:type="dxa"/>
            <w:vMerge/>
          </w:tcPr>
          <w:p w14:paraId="58A5D7FE" w14:textId="77777777" w:rsidR="00C46DF6" w:rsidRDefault="00C46DF6" w:rsidP="00804519">
            <w:pPr>
              <w:jc w:val="both"/>
            </w:pPr>
          </w:p>
        </w:tc>
        <w:tc>
          <w:tcPr>
            <w:tcW w:w="803" w:type="dxa"/>
            <w:vMerge/>
            <w:shd w:val="clear" w:color="auto" w:fill="auto"/>
            <w:vAlign w:val="center"/>
          </w:tcPr>
          <w:p w14:paraId="14E675D7" w14:textId="51F900F0" w:rsidR="00C46DF6" w:rsidRDefault="00C46DF6" w:rsidP="00C46DF6">
            <w:pPr>
              <w:jc w:val="center"/>
            </w:pPr>
          </w:p>
        </w:tc>
        <w:tc>
          <w:tcPr>
            <w:tcW w:w="576" w:type="dxa"/>
            <w:vMerge/>
            <w:shd w:val="clear" w:color="auto" w:fill="auto"/>
            <w:vAlign w:val="center"/>
          </w:tcPr>
          <w:p w14:paraId="68436A55" w14:textId="77777777" w:rsidR="00C46DF6" w:rsidRDefault="00C46DF6" w:rsidP="00534939">
            <w:pPr>
              <w:jc w:val="center"/>
            </w:pPr>
          </w:p>
        </w:tc>
        <w:tc>
          <w:tcPr>
            <w:tcW w:w="630" w:type="dxa"/>
            <w:vMerge w:val="restart"/>
            <w:vAlign w:val="center"/>
          </w:tcPr>
          <w:p w14:paraId="7D5325AD" w14:textId="318255B8" w:rsidR="00C46DF6" w:rsidRDefault="00C46DF6" w:rsidP="00C46DF6">
            <w:pPr>
              <w:jc w:val="center"/>
            </w:pPr>
            <w:r>
              <w:t>B</w:t>
            </w:r>
          </w:p>
        </w:tc>
        <w:tc>
          <w:tcPr>
            <w:tcW w:w="456" w:type="dxa"/>
          </w:tcPr>
          <w:p w14:paraId="7FDF7F09" w14:textId="4A465E25" w:rsidR="00C46DF6" w:rsidRDefault="00C46DF6" w:rsidP="00804519">
            <w:pPr>
              <w:jc w:val="both"/>
            </w:pPr>
            <w:r>
              <w:t>1</w:t>
            </w:r>
          </w:p>
        </w:tc>
        <w:tc>
          <w:tcPr>
            <w:tcW w:w="2289" w:type="dxa"/>
            <w:shd w:val="clear" w:color="auto" w:fill="auto"/>
          </w:tcPr>
          <w:p w14:paraId="79D96624" w14:textId="0CB110D5" w:rsidR="00C46DF6" w:rsidRDefault="00C46DF6" w:rsidP="00804519">
            <w:pPr>
              <w:jc w:val="both"/>
            </w:pPr>
          </w:p>
        </w:tc>
      </w:tr>
      <w:tr w:rsidR="00C46DF6" w14:paraId="7F90A61F" w14:textId="77777777" w:rsidTr="00C46DF6">
        <w:trPr>
          <w:jc w:val="center"/>
        </w:trPr>
        <w:tc>
          <w:tcPr>
            <w:tcW w:w="501" w:type="dxa"/>
            <w:vMerge/>
          </w:tcPr>
          <w:p w14:paraId="02254E35" w14:textId="77777777" w:rsidR="00C46DF6" w:rsidRDefault="00C46DF6" w:rsidP="00804519">
            <w:pPr>
              <w:jc w:val="both"/>
            </w:pPr>
          </w:p>
        </w:tc>
        <w:tc>
          <w:tcPr>
            <w:tcW w:w="803" w:type="dxa"/>
            <w:vMerge/>
            <w:shd w:val="clear" w:color="auto" w:fill="auto"/>
            <w:vAlign w:val="center"/>
          </w:tcPr>
          <w:p w14:paraId="6E598A37" w14:textId="6D5C1F2F" w:rsidR="00C46DF6" w:rsidRDefault="00C46DF6" w:rsidP="00C46DF6">
            <w:pPr>
              <w:jc w:val="center"/>
            </w:pPr>
          </w:p>
        </w:tc>
        <w:tc>
          <w:tcPr>
            <w:tcW w:w="576" w:type="dxa"/>
            <w:vMerge/>
            <w:shd w:val="clear" w:color="auto" w:fill="auto"/>
            <w:vAlign w:val="center"/>
          </w:tcPr>
          <w:p w14:paraId="7C185983" w14:textId="77777777" w:rsidR="00C46DF6" w:rsidRDefault="00C46DF6" w:rsidP="00534939">
            <w:pPr>
              <w:jc w:val="center"/>
            </w:pPr>
          </w:p>
        </w:tc>
        <w:tc>
          <w:tcPr>
            <w:tcW w:w="630" w:type="dxa"/>
            <w:vMerge/>
            <w:vAlign w:val="center"/>
          </w:tcPr>
          <w:p w14:paraId="4D2EE868" w14:textId="1134CBFD" w:rsidR="00C46DF6" w:rsidRDefault="00C46DF6" w:rsidP="00C46DF6">
            <w:pPr>
              <w:jc w:val="center"/>
            </w:pPr>
          </w:p>
        </w:tc>
        <w:tc>
          <w:tcPr>
            <w:tcW w:w="456" w:type="dxa"/>
          </w:tcPr>
          <w:p w14:paraId="38E89E5B" w14:textId="08968896" w:rsidR="00C46DF6" w:rsidRDefault="00C46DF6" w:rsidP="00804519">
            <w:pPr>
              <w:jc w:val="both"/>
            </w:pPr>
            <w:r>
              <w:t>2</w:t>
            </w:r>
          </w:p>
        </w:tc>
        <w:tc>
          <w:tcPr>
            <w:tcW w:w="2289" w:type="dxa"/>
            <w:shd w:val="clear" w:color="auto" w:fill="auto"/>
          </w:tcPr>
          <w:p w14:paraId="1B96B453" w14:textId="3C197D4C" w:rsidR="00C46DF6" w:rsidRDefault="00C46DF6" w:rsidP="00804519">
            <w:pPr>
              <w:jc w:val="both"/>
            </w:pPr>
          </w:p>
        </w:tc>
      </w:tr>
      <w:tr w:rsidR="00C46DF6" w14:paraId="3658DA12" w14:textId="77777777" w:rsidTr="00C46DF6">
        <w:trPr>
          <w:jc w:val="center"/>
        </w:trPr>
        <w:tc>
          <w:tcPr>
            <w:tcW w:w="501" w:type="dxa"/>
            <w:vMerge/>
          </w:tcPr>
          <w:p w14:paraId="6BA1C378" w14:textId="77777777" w:rsidR="00C46DF6" w:rsidRDefault="00C46DF6" w:rsidP="00804519">
            <w:pPr>
              <w:jc w:val="both"/>
            </w:pPr>
          </w:p>
        </w:tc>
        <w:tc>
          <w:tcPr>
            <w:tcW w:w="803" w:type="dxa"/>
            <w:vMerge/>
            <w:shd w:val="clear" w:color="auto" w:fill="auto"/>
            <w:vAlign w:val="center"/>
          </w:tcPr>
          <w:p w14:paraId="6B41E886" w14:textId="6C35EBBE" w:rsidR="00C46DF6" w:rsidRDefault="00C46DF6" w:rsidP="00C46DF6">
            <w:pPr>
              <w:jc w:val="center"/>
            </w:pPr>
          </w:p>
        </w:tc>
        <w:tc>
          <w:tcPr>
            <w:tcW w:w="576" w:type="dxa"/>
            <w:shd w:val="clear" w:color="auto" w:fill="auto"/>
            <w:vAlign w:val="center"/>
          </w:tcPr>
          <w:p w14:paraId="5A8240DC" w14:textId="77777777" w:rsidR="00C46DF6" w:rsidRDefault="00C46DF6" w:rsidP="00534939">
            <w:pPr>
              <w:jc w:val="center"/>
            </w:pPr>
            <w:r>
              <w:t>III</w:t>
            </w:r>
          </w:p>
        </w:tc>
        <w:tc>
          <w:tcPr>
            <w:tcW w:w="630" w:type="dxa"/>
            <w:vAlign w:val="center"/>
          </w:tcPr>
          <w:p w14:paraId="51FF0C37" w14:textId="77777777" w:rsidR="00C46DF6" w:rsidRDefault="00C46DF6" w:rsidP="00C46DF6">
            <w:pPr>
              <w:jc w:val="center"/>
            </w:pPr>
          </w:p>
        </w:tc>
        <w:tc>
          <w:tcPr>
            <w:tcW w:w="456" w:type="dxa"/>
          </w:tcPr>
          <w:p w14:paraId="307A77FA" w14:textId="77777777" w:rsidR="00C46DF6" w:rsidRDefault="00C46DF6" w:rsidP="00804519">
            <w:pPr>
              <w:jc w:val="both"/>
            </w:pPr>
          </w:p>
        </w:tc>
        <w:tc>
          <w:tcPr>
            <w:tcW w:w="2289" w:type="dxa"/>
            <w:shd w:val="clear" w:color="auto" w:fill="auto"/>
          </w:tcPr>
          <w:p w14:paraId="40848115" w14:textId="4F0FE96A" w:rsidR="00C46DF6" w:rsidRDefault="00C46DF6" w:rsidP="00804519">
            <w:pPr>
              <w:jc w:val="both"/>
            </w:pPr>
            <w:r>
              <w:t>orientalisant antique</w:t>
            </w:r>
          </w:p>
        </w:tc>
      </w:tr>
    </w:tbl>
    <w:p w14:paraId="09B2BD68" w14:textId="77777777" w:rsidR="00841D75" w:rsidRPr="00841D75" w:rsidRDefault="00841D75" w:rsidP="00242C0F">
      <w:pPr>
        <w:jc w:val="both"/>
        <w:rPr>
          <w:lang w:val="en-GB"/>
        </w:rPr>
      </w:pPr>
      <w:r w:rsidRPr="00841D75">
        <w:rPr>
          <w:lang w:val="en-GB"/>
        </w:rPr>
        <w:t xml:space="preserve">(BIB C. Baur </w:t>
      </w:r>
      <w:r w:rsidRPr="00841D75">
        <w:rPr>
          <w:lang w:val="en-GB" w:eastAsia="en-GB"/>
        </w:rPr>
        <w:t>in BIB 1992)</w:t>
      </w:r>
    </w:p>
    <w:p w14:paraId="29190298" w14:textId="77777777" w:rsidR="00441F30" w:rsidRDefault="00441F30" w:rsidP="00242C0F">
      <w:pPr>
        <w:rPr>
          <w:lang w:val="en-GB"/>
        </w:rPr>
      </w:pPr>
    </w:p>
    <w:p w14:paraId="3F854375" w14:textId="77777777" w:rsidR="00841D75" w:rsidRPr="0032190F" w:rsidRDefault="00841D75" w:rsidP="00242C0F">
      <w:pPr>
        <w:rPr>
          <w:lang w:val="fr-FR" w:eastAsia="en-GB"/>
        </w:rPr>
      </w:pPr>
      <w:r w:rsidRPr="0032190F">
        <w:rPr>
          <w:lang w:val="fr-FR"/>
        </w:rPr>
        <w:t xml:space="preserve">Les armes sont présentes dès la phase E I A 1a (BIB C. Baur </w:t>
      </w:r>
      <w:r w:rsidRPr="0032190F">
        <w:rPr>
          <w:lang w:val="fr-FR" w:eastAsia="en-GB"/>
        </w:rPr>
        <w:t>in BIB 1992)</w:t>
      </w:r>
    </w:p>
    <w:p w14:paraId="7679A8DB" w14:textId="77777777" w:rsidR="007D63C4" w:rsidRPr="0032190F" w:rsidRDefault="007D63C4" w:rsidP="00242C0F">
      <w:pPr>
        <w:rPr>
          <w:lang w:val="fr-FR" w:eastAsia="en-GB"/>
        </w:rPr>
      </w:pPr>
    </w:p>
    <w:p w14:paraId="344FD318" w14:textId="77777777" w:rsidR="007D63C4" w:rsidRPr="0032190F" w:rsidRDefault="007D63C4" w:rsidP="00057E59">
      <w:pPr>
        <w:pStyle w:val="Heading2"/>
        <w:rPr>
          <w:lang w:eastAsia="en-GB"/>
        </w:rPr>
      </w:pPr>
      <w:r w:rsidRPr="0032190F">
        <w:rPr>
          <w:lang w:eastAsia="en-GB"/>
        </w:rPr>
        <w:lastRenderedPageBreak/>
        <w:t>t. M4</w:t>
      </w:r>
    </w:p>
    <w:p w14:paraId="75620B2B" w14:textId="41B07269" w:rsidR="007D63C4" w:rsidRPr="000B2D89" w:rsidRDefault="007D63C4" w:rsidP="007D63C4">
      <w:pPr>
        <w:autoSpaceDE w:val="0"/>
        <w:autoSpaceDN w:val="0"/>
        <w:adjustRightInd w:val="0"/>
        <w:jc w:val="both"/>
        <w:rPr>
          <w:i/>
          <w:lang w:val="fr-FR" w:eastAsia="en-GB"/>
        </w:rPr>
      </w:pPr>
      <w:r w:rsidRPr="000B2D89">
        <w:rPr>
          <w:i/>
          <w:lang w:val="fr-FR" w:eastAsia="en-GB"/>
        </w:rPr>
        <w:t>„Cassa With a Bronze Girdle”</w:t>
      </w:r>
      <w:r w:rsidRPr="000B2D89">
        <w:rPr>
          <w:lang w:val="fr-FR" w:eastAsia="en-GB"/>
        </w:rPr>
        <w:t>avec des têtes d’</w:t>
      </w:r>
      <w:hyperlink r:id="rId12149" w:anchor="Cul_Proto_Art_TAC_T_z_oise" w:history="1">
        <w:r w:rsidRPr="000B2D89">
          <w:rPr>
            <w:rStyle w:val="Hyperlink"/>
            <w:lang w:val="fr-FR" w:eastAsia="en-GB"/>
          </w:rPr>
          <w:t>oiseaux</w:t>
        </w:r>
      </w:hyperlink>
      <w:r w:rsidRPr="000B2D89">
        <w:rPr>
          <w:lang w:val="fr-FR" w:eastAsia="en-GB"/>
        </w:rPr>
        <w:t xml:space="preserve"> (</w:t>
      </w:r>
      <w:r w:rsidRPr="000B2D89">
        <w:rPr>
          <w:i/>
          <w:lang w:val="fr-FR" w:eastAsia="en-GB"/>
        </w:rPr>
        <w:t>Elliptische Gürtelbleche mit Sförmigen Vogelköpfen</w:t>
      </w:r>
      <w:r w:rsidRPr="000B2D89">
        <w:rPr>
          <w:lang w:val="fr-FR" w:eastAsia="en-GB"/>
        </w:rPr>
        <w:t>) daté du Premier Fer 2A (</w:t>
      </w:r>
      <w:r w:rsidRPr="000B2D89">
        <w:rPr>
          <w:i/>
          <w:lang w:val="fr-FR" w:eastAsia="en-GB"/>
        </w:rPr>
        <w:t>Primo Ferro 2A</w:t>
      </w:r>
      <w:r w:rsidRPr="000B2D89">
        <w:rPr>
          <w:lang w:val="fr-FR" w:eastAsia="en-GB"/>
        </w:rPr>
        <w:t>)(BIB 1880 p. 661)</w:t>
      </w:r>
    </w:p>
    <w:p w14:paraId="4D536D73" w14:textId="77777777" w:rsidR="007D63C4" w:rsidRPr="0032190F" w:rsidRDefault="007D63C4" w:rsidP="00242C0F">
      <w:pPr>
        <w:rPr>
          <w:lang w:val="fr-FR"/>
        </w:rPr>
      </w:pPr>
    </w:p>
    <w:p w14:paraId="149AC64C" w14:textId="77777777" w:rsidR="00851EF5" w:rsidRPr="0032190F" w:rsidRDefault="00851EF5" w:rsidP="00426FF9">
      <w:pPr>
        <w:pStyle w:val="Heading1"/>
      </w:pPr>
      <w:r w:rsidRPr="0032190F">
        <w:t>CAERE</w:t>
      </w:r>
    </w:p>
    <w:p w14:paraId="10B60C35" w14:textId="77777777" w:rsidR="00851EF5" w:rsidRPr="0032190F" w:rsidRDefault="00851EF5" w:rsidP="00242C0F">
      <w:pPr>
        <w:rPr>
          <w:lang w:val="fr-FR"/>
        </w:rPr>
      </w:pPr>
    </w:p>
    <w:p w14:paraId="32FF0261" w14:textId="72E97955" w:rsidR="00851EF5" w:rsidRPr="0032190F" w:rsidRDefault="00851EF5" w:rsidP="00851EF5">
      <w:pPr>
        <w:jc w:val="both"/>
        <w:rPr>
          <w:lang w:val="fr-FR"/>
        </w:rPr>
      </w:pPr>
      <w:r w:rsidRPr="0032190F">
        <w:rPr>
          <w:lang w:val="fr-FR"/>
        </w:rPr>
        <w:t xml:space="preserve">Fondation </w:t>
      </w:r>
      <w:hyperlink r:id="rId12150" w:anchor="Cul_Etrusques" w:history="1">
        <w:r w:rsidRPr="0032190F">
          <w:rPr>
            <w:rStyle w:val="Hyperlink"/>
            <w:lang w:val="fr-FR"/>
          </w:rPr>
          <w:t>étrusque</w:t>
        </w:r>
      </w:hyperlink>
      <w:r w:rsidR="00085654" w:rsidRPr="0032190F">
        <w:rPr>
          <w:lang w:val="fr-FR"/>
        </w:rPr>
        <w:t xml:space="preserve"> </w:t>
      </w:r>
      <w:r w:rsidRPr="0032190F">
        <w:rPr>
          <w:lang w:val="fr-FR"/>
        </w:rPr>
        <w:t>d’Italie (BIB 1995 fig. 19)</w:t>
      </w:r>
    </w:p>
    <w:p w14:paraId="7C0B14C2" w14:textId="77777777" w:rsidR="00851EF5" w:rsidRPr="0032190F" w:rsidRDefault="00851EF5" w:rsidP="00242C0F">
      <w:pPr>
        <w:rPr>
          <w:lang w:val="fr-FR"/>
        </w:rPr>
      </w:pPr>
    </w:p>
    <w:p w14:paraId="5028484B" w14:textId="77777777" w:rsidR="00851EF5" w:rsidRPr="0032190F" w:rsidRDefault="00851EF5" w:rsidP="00426FF9">
      <w:pPr>
        <w:pStyle w:val="Heading1"/>
      </w:pPr>
      <w:r w:rsidRPr="0032190F">
        <w:t>ALERIA</w:t>
      </w:r>
    </w:p>
    <w:p w14:paraId="346A3BCA" w14:textId="77777777" w:rsidR="00851EF5" w:rsidRPr="0032190F" w:rsidRDefault="00851EF5" w:rsidP="00851EF5">
      <w:pPr>
        <w:jc w:val="both"/>
        <w:rPr>
          <w:lang w:val="fr-FR"/>
        </w:rPr>
      </w:pPr>
      <w:r w:rsidRPr="0032190F">
        <w:rPr>
          <w:lang w:val="fr-FR"/>
        </w:rPr>
        <w:t>Aléria est une fondation grecque de Corse (BIB 1995 fig. 19)</w:t>
      </w:r>
    </w:p>
    <w:p w14:paraId="6A84865A" w14:textId="77777777" w:rsidR="00841D75" w:rsidRPr="0032190F" w:rsidRDefault="00841D75" w:rsidP="00242C0F">
      <w:pPr>
        <w:rPr>
          <w:lang w:val="fr-FR"/>
        </w:rPr>
      </w:pPr>
    </w:p>
    <w:p w14:paraId="79231FF4" w14:textId="77777777" w:rsidR="004E2B8A" w:rsidRPr="0032190F" w:rsidRDefault="004E2B8A" w:rsidP="00426FF9">
      <w:pPr>
        <w:pStyle w:val="Heading1"/>
      </w:pPr>
      <w:bookmarkStart w:id="4951" w:name="Sit_Sorgenti_Nova"/>
      <w:r w:rsidRPr="0032190F">
        <w:t>SORGENTI DELLA NOVA</w:t>
      </w:r>
    </w:p>
    <w:bookmarkEnd w:id="4951"/>
    <w:p w14:paraId="538DDE1B" w14:textId="69CE5884" w:rsidR="004E2B8A" w:rsidRPr="0032190F" w:rsidRDefault="004E2B8A" w:rsidP="00242C0F">
      <w:pPr>
        <w:rPr>
          <w:lang w:val="fr-FR"/>
        </w:rPr>
      </w:pPr>
      <w:r w:rsidRPr="0032190F">
        <w:rPr>
          <w:lang w:val="fr-FR"/>
        </w:rPr>
        <w:t xml:space="preserve">Figuration </w:t>
      </w:r>
      <w:r w:rsidR="008659B1" w:rsidRPr="0032190F">
        <w:rPr>
          <w:lang w:val="fr-FR"/>
        </w:rPr>
        <w:t>d’</w:t>
      </w:r>
      <w:hyperlink r:id="rId12151" w:anchor="Cul_Proto_Art_TAC_T_a" w:history="1">
        <w:r w:rsidR="008659B1" w:rsidRPr="0032190F">
          <w:rPr>
            <w:rStyle w:val="Hyperlink"/>
            <w:lang w:val="fr-FR"/>
          </w:rPr>
          <w:t>anthropomorphe</w:t>
        </w:r>
      </w:hyperlink>
      <w:r w:rsidR="008659B1" w:rsidRPr="0032190F">
        <w:rPr>
          <w:lang w:val="fr-FR"/>
        </w:rPr>
        <w:t xml:space="preserve"> datée du </w:t>
      </w:r>
      <w:r w:rsidRPr="0032190F">
        <w:rPr>
          <w:lang w:val="fr-FR"/>
        </w:rPr>
        <w:t>Bronze final 3, R/R BIB 1880</w:t>
      </w:r>
    </w:p>
    <w:p w14:paraId="048EA56D" w14:textId="77777777" w:rsidR="004E2B8A" w:rsidRPr="0032190F" w:rsidRDefault="004E2B8A" w:rsidP="004E2B8A">
      <w:pPr>
        <w:rPr>
          <w:lang w:val="fr-FR"/>
        </w:rPr>
      </w:pPr>
    </w:p>
    <w:p w14:paraId="6F6D047C" w14:textId="77777777" w:rsidR="004E2B8A" w:rsidRPr="00426FF9" w:rsidRDefault="004E2B8A" w:rsidP="00426FF9">
      <w:pPr>
        <w:pStyle w:val="Heading1"/>
        <w:rPr>
          <w:lang w:val="es-ES"/>
        </w:rPr>
      </w:pPr>
      <w:bookmarkStart w:id="4952" w:name="Sit_Poggio_Pozza"/>
      <w:r w:rsidRPr="00426FF9">
        <w:rPr>
          <w:lang w:val="es-ES"/>
        </w:rPr>
        <w:t>POGGIO DELLA POZZA</w:t>
      </w:r>
    </w:p>
    <w:bookmarkEnd w:id="4952"/>
    <w:p w14:paraId="44520A99" w14:textId="77777777" w:rsidR="004E2B8A" w:rsidRPr="00566234" w:rsidRDefault="004E2B8A" w:rsidP="004E2B8A">
      <w:pPr>
        <w:rPr>
          <w:lang w:val="es-ES"/>
        </w:rPr>
      </w:pPr>
      <w:r w:rsidRPr="00566234">
        <w:rPr>
          <w:lang w:val="es-ES"/>
        </w:rPr>
        <w:t>Figuration Bronze final 3, R/R BIB 1880</w:t>
      </w:r>
    </w:p>
    <w:p w14:paraId="1A6D6BAC" w14:textId="77777777" w:rsidR="004E2B8A" w:rsidRPr="00A0014D" w:rsidRDefault="004E2B8A" w:rsidP="00426FF9">
      <w:pPr>
        <w:pStyle w:val="Heading1"/>
        <w:rPr>
          <w:lang w:val="en-GB"/>
        </w:rPr>
      </w:pPr>
      <w:r w:rsidRPr="00A0014D">
        <w:rPr>
          <w:lang w:val="en-GB"/>
        </w:rPr>
        <w:br/>
      </w:r>
      <w:bookmarkStart w:id="4953" w:name="Sit_Sasso_Furbara"/>
      <w:r w:rsidRPr="00A0014D">
        <w:rPr>
          <w:lang w:val="en-GB"/>
        </w:rPr>
        <w:t>SASSO DI FURBARA</w:t>
      </w:r>
      <w:bookmarkEnd w:id="4953"/>
    </w:p>
    <w:p w14:paraId="72C86206" w14:textId="77777777" w:rsidR="004E2B8A" w:rsidRPr="00A0014D" w:rsidRDefault="004E2B8A" w:rsidP="004E2B8A">
      <w:pPr>
        <w:rPr>
          <w:lang w:val="en-GB"/>
        </w:rPr>
      </w:pPr>
      <w:r w:rsidRPr="00A0014D">
        <w:rPr>
          <w:lang w:val="en-GB"/>
        </w:rPr>
        <w:t>Figuration Bronze final 3, R/R BIB 1880</w:t>
      </w:r>
    </w:p>
    <w:p w14:paraId="0C657765" w14:textId="77777777" w:rsidR="004E2B8A" w:rsidRPr="00A0014D" w:rsidRDefault="004E2B8A" w:rsidP="00242C0F">
      <w:pPr>
        <w:rPr>
          <w:lang w:val="en-GB"/>
        </w:rPr>
      </w:pPr>
    </w:p>
    <w:p w14:paraId="2BA210DE" w14:textId="77777777" w:rsidR="004E2B8A" w:rsidRPr="0032190F" w:rsidRDefault="004E2B8A" w:rsidP="00426FF9">
      <w:pPr>
        <w:pStyle w:val="Heading1"/>
      </w:pPr>
      <w:r w:rsidRPr="0032190F">
        <w:t>ANCONA</w:t>
      </w:r>
    </w:p>
    <w:p w14:paraId="036DF0D0" w14:textId="60794AEE" w:rsidR="004E2B8A" w:rsidRPr="0032190F" w:rsidRDefault="004E2B8A" w:rsidP="004E2B8A">
      <w:pPr>
        <w:rPr>
          <w:lang w:val="fr-FR"/>
        </w:rPr>
      </w:pPr>
      <w:r w:rsidRPr="0032190F">
        <w:rPr>
          <w:lang w:val="fr-FR"/>
        </w:rPr>
        <w:t xml:space="preserve">Figuration </w:t>
      </w:r>
      <w:r w:rsidR="00C46DF6">
        <w:rPr>
          <w:lang w:val="fr-FR"/>
        </w:rPr>
        <w:t>BF</w:t>
      </w:r>
      <w:r w:rsidRPr="0032190F">
        <w:rPr>
          <w:lang w:val="fr-FR"/>
        </w:rPr>
        <w:t xml:space="preserve"> 3, R/R </w:t>
      </w:r>
      <w:r w:rsidR="005414B4" w:rsidRPr="0032190F">
        <w:rPr>
          <w:lang w:val="fr-FR"/>
        </w:rPr>
        <w:t>(</w:t>
      </w:r>
      <w:r w:rsidRPr="0032190F">
        <w:rPr>
          <w:lang w:val="fr-FR"/>
        </w:rPr>
        <w:t>BIB 1880</w:t>
      </w:r>
      <w:r w:rsidR="005414B4" w:rsidRPr="0032190F">
        <w:rPr>
          <w:lang w:val="fr-FR"/>
        </w:rPr>
        <w:t>). Italie. L’un des principaux ports de l’Adriatique durant l’époque romaine (BIB Devi Taelman, S17-??, CAA 2016)</w:t>
      </w:r>
    </w:p>
    <w:p w14:paraId="2BBC1F13" w14:textId="77777777" w:rsidR="004E2B8A" w:rsidRPr="0032190F" w:rsidRDefault="004E2B8A" w:rsidP="004E2B8A">
      <w:pPr>
        <w:rPr>
          <w:lang w:val="fr-FR"/>
        </w:rPr>
      </w:pPr>
    </w:p>
    <w:p w14:paraId="6B00E8A0" w14:textId="77777777" w:rsidR="004E2B8A" w:rsidRPr="00A0014D" w:rsidRDefault="004E2B8A" w:rsidP="00426FF9">
      <w:pPr>
        <w:pStyle w:val="Heading1"/>
        <w:rPr>
          <w:lang w:val="en-GB"/>
        </w:rPr>
      </w:pPr>
      <w:r w:rsidRPr="00A0014D">
        <w:rPr>
          <w:lang w:val="en-GB"/>
        </w:rPr>
        <w:t>PIANELLO DI GENGA</w:t>
      </w:r>
    </w:p>
    <w:p w14:paraId="1CE94254" w14:textId="188FCA2A" w:rsidR="004E2B8A" w:rsidRPr="00A0014D" w:rsidRDefault="004E2B8A" w:rsidP="004E2B8A">
      <w:pPr>
        <w:rPr>
          <w:lang w:val="en-GB"/>
        </w:rPr>
      </w:pPr>
      <w:r w:rsidRPr="00A0014D">
        <w:rPr>
          <w:lang w:val="en-GB"/>
        </w:rPr>
        <w:t xml:space="preserve">Figuration </w:t>
      </w:r>
      <w:r w:rsidR="00C46DF6" w:rsidRPr="00A0014D">
        <w:rPr>
          <w:lang w:val="en-GB"/>
        </w:rPr>
        <w:t>BF</w:t>
      </w:r>
      <w:r w:rsidRPr="00A0014D">
        <w:rPr>
          <w:lang w:val="en-GB"/>
        </w:rPr>
        <w:t xml:space="preserve"> 3 possible, R/R BIB 1880</w:t>
      </w:r>
    </w:p>
    <w:p w14:paraId="3BA26243" w14:textId="77777777" w:rsidR="004E2B8A" w:rsidRPr="00A0014D" w:rsidRDefault="004E2B8A" w:rsidP="00242C0F">
      <w:pPr>
        <w:rPr>
          <w:lang w:val="en-GB"/>
        </w:rPr>
      </w:pPr>
    </w:p>
    <w:p w14:paraId="5FA084B2" w14:textId="77777777" w:rsidR="004E2B8A" w:rsidRPr="00C46DF6" w:rsidRDefault="004E2B8A" w:rsidP="00426FF9">
      <w:pPr>
        <w:pStyle w:val="Heading1"/>
        <w:rPr>
          <w:lang w:val="en-GB"/>
        </w:rPr>
      </w:pPr>
      <w:r w:rsidRPr="00C46DF6">
        <w:rPr>
          <w:lang w:val="en-GB"/>
        </w:rPr>
        <w:t>CETONA</w:t>
      </w:r>
    </w:p>
    <w:p w14:paraId="2C0F9122" w14:textId="22A64A25" w:rsidR="004E2B8A" w:rsidRPr="00C46DF6" w:rsidRDefault="004E2B8A" w:rsidP="004E2B8A">
      <w:pPr>
        <w:rPr>
          <w:lang w:val="en-GB"/>
        </w:rPr>
      </w:pPr>
      <w:r w:rsidRPr="00C46DF6">
        <w:rPr>
          <w:lang w:val="en-GB"/>
        </w:rPr>
        <w:t xml:space="preserve">Figuration </w:t>
      </w:r>
      <w:r w:rsidR="00C46DF6">
        <w:rPr>
          <w:lang w:val="en-GB"/>
        </w:rPr>
        <w:t>BF</w:t>
      </w:r>
      <w:r w:rsidRPr="00C46DF6">
        <w:rPr>
          <w:lang w:val="en-GB"/>
        </w:rPr>
        <w:t xml:space="preserve"> 2, R/R BIB 1880</w:t>
      </w:r>
    </w:p>
    <w:p w14:paraId="6C3F917A" w14:textId="77777777" w:rsidR="004E2B8A" w:rsidRPr="00C46DF6" w:rsidRDefault="004E2B8A" w:rsidP="004E2B8A">
      <w:pPr>
        <w:rPr>
          <w:lang w:val="en-GB"/>
        </w:rPr>
      </w:pPr>
    </w:p>
    <w:p w14:paraId="5DBCE423" w14:textId="77777777" w:rsidR="004E2B8A" w:rsidRPr="00A0014D" w:rsidRDefault="004E2B8A" w:rsidP="00426FF9">
      <w:pPr>
        <w:pStyle w:val="Heading1"/>
        <w:rPr>
          <w:lang w:val="en-GB"/>
        </w:rPr>
      </w:pPr>
      <w:r w:rsidRPr="00A0014D">
        <w:rPr>
          <w:lang w:val="en-GB"/>
        </w:rPr>
        <w:t>MONTELEONE DI SPOLETO</w:t>
      </w:r>
    </w:p>
    <w:p w14:paraId="3289056E" w14:textId="5421BBA0" w:rsidR="004E2B8A" w:rsidRPr="005D5574" w:rsidRDefault="004E2B8A" w:rsidP="004E2B8A">
      <w:pPr>
        <w:rPr>
          <w:lang w:val="en-GB"/>
        </w:rPr>
      </w:pPr>
      <w:r w:rsidRPr="005D5574">
        <w:rPr>
          <w:lang w:val="en-GB"/>
        </w:rPr>
        <w:t xml:space="preserve">Figuration </w:t>
      </w:r>
      <w:r w:rsidR="00C46DF6" w:rsidRPr="005D5574">
        <w:rPr>
          <w:lang w:val="en-GB"/>
        </w:rPr>
        <w:t>BF</w:t>
      </w:r>
      <w:r w:rsidRPr="005D5574">
        <w:rPr>
          <w:lang w:val="en-GB"/>
        </w:rPr>
        <w:t xml:space="preserve"> 3, R/R BIB 1880</w:t>
      </w:r>
    </w:p>
    <w:p w14:paraId="4DA22A52" w14:textId="77777777" w:rsidR="00765EC9" w:rsidRPr="005D5574" w:rsidRDefault="00765EC9" w:rsidP="004E2B8A">
      <w:pPr>
        <w:rPr>
          <w:lang w:val="en-GB"/>
        </w:rPr>
      </w:pPr>
    </w:p>
    <w:p w14:paraId="613E7211" w14:textId="77777777" w:rsidR="00CF2AEB" w:rsidRPr="005D5574" w:rsidRDefault="00CF2AEB" w:rsidP="00426FF9">
      <w:pPr>
        <w:pStyle w:val="Heading1"/>
        <w:rPr>
          <w:lang w:val="en-GB"/>
        </w:rPr>
      </w:pPr>
      <w:bookmarkStart w:id="4954" w:name="Sit_Canegrate"/>
      <w:r w:rsidRPr="005D5574">
        <w:rPr>
          <w:lang w:val="en-GB"/>
        </w:rPr>
        <w:t>CANEGRATE</w:t>
      </w:r>
    </w:p>
    <w:bookmarkEnd w:id="4954"/>
    <w:p w14:paraId="33AACDB1" w14:textId="77777777" w:rsidR="00CF2AEB" w:rsidRPr="005D5574" w:rsidRDefault="00CF2AEB" w:rsidP="004E2B8A">
      <w:pPr>
        <w:rPr>
          <w:lang w:val="en-GB"/>
        </w:rPr>
      </w:pPr>
    </w:p>
    <w:p w14:paraId="3AA1DF22" w14:textId="46A4C225" w:rsidR="00CF2AEB" w:rsidRPr="0032190F" w:rsidRDefault="00CF2AEB" w:rsidP="004E2B8A">
      <w:pPr>
        <w:rPr>
          <w:lang w:val="fr-FR"/>
        </w:rPr>
      </w:pPr>
      <w:r w:rsidRPr="0032190F">
        <w:rPr>
          <w:lang w:val="fr-FR"/>
        </w:rPr>
        <w:t xml:space="preserve">Nécropole du </w:t>
      </w:r>
      <w:hyperlink r:id="rId12152" w:anchor="Cul_Bronze_Recent" w:history="1">
        <w:r w:rsidRPr="0032190F">
          <w:rPr>
            <w:rStyle w:val="Hyperlink"/>
            <w:lang w:val="fr-FR"/>
          </w:rPr>
          <w:t>Bronze récent</w:t>
        </w:r>
      </w:hyperlink>
      <w:r w:rsidRPr="0032190F">
        <w:rPr>
          <w:lang w:val="fr-FR"/>
        </w:rPr>
        <w:t xml:space="preserve"> italien qui a donné son nom à la culture de </w:t>
      </w:r>
      <w:hyperlink r:id="rId12153" w:anchor="Cul_Canegrate" w:history="1">
        <w:r w:rsidRPr="0032190F">
          <w:rPr>
            <w:rStyle w:val="Hyperlink"/>
            <w:lang w:val="fr-FR"/>
          </w:rPr>
          <w:t>Canegrate</w:t>
        </w:r>
      </w:hyperlink>
      <w:r w:rsidRPr="0032190F">
        <w:rPr>
          <w:lang w:val="fr-FR"/>
        </w:rPr>
        <w:t xml:space="preserve"> (SS BIB)</w:t>
      </w:r>
      <w:r w:rsidR="003215E7" w:rsidRPr="0032190F">
        <w:rPr>
          <w:lang w:val="fr-FR"/>
        </w:rPr>
        <w:t xml:space="preserve"> Barcelet de </w:t>
      </w:r>
      <w:hyperlink r:id="rId12154" w:anchor="Cul_Poype" w:history="1">
        <w:r w:rsidR="003215E7" w:rsidRPr="0032190F">
          <w:rPr>
            <w:rStyle w:val="Hyperlink"/>
            <w:lang w:val="fr-FR"/>
          </w:rPr>
          <w:t>type Poype</w:t>
        </w:r>
      </w:hyperlink>
      <w:r w:rsidR="003215E7" w:rsidRPr="0032190F">
        <w:rPr>
          <w:lang w:val="fr-FR"/>
        </w:rPr>
        <w:t xml:space="preserve"> (BIB 2506) nécropole (BIB 2506)</w:t>
      </w:r>
    </w:p>
    <w:p w14:paraId="6EFA0167" w14:textId="77777777" w:rsidR="00CF2AEB" w:rsidRPr="0032190F" w:rsidRDefault="00CF2AEB" w:rsidP="004E2B8A">
      <w:pPr>
        <w:rPr>
          <w:lang w:val="fr-FR"/>
        </w:rPr>
      </w:pPr>
    </w:p>
    <w:p w14:paraId="0814B565" w14:textId="77777777" w:rsidR="00CF2AEB" w:rsidRPr="00E95F9F" w:rsidRDefault="00CF2AEB" w:rsidP="00CF2AEB">
      <w:pPr>
        <w:pStyle w:val="Heading2"/>
        <w:rPr>
          <w:lang w:val="en-GB"/>
        </w:rPr>
      </w:pPr>
      <w:r w:rsidRPr="00E95F9F">
        <w:rPr>
          <w:lang w:val="en-GB"/>
        </w:rPr>
        <w:t>t. 57</w:t>
      </w:r>
    </w:p>
    <w:p w14:paraId="1D7FA99A" w14:textId="77777777" w:rsidR="00CF2AEB" w:rsidRPr="00E95F9F" w:rsidRDefault="00CF2AEB" w:rsidP="004E2B8A">
      <w:pPr>
        <w:rPr>
          <w:lang w:val="en-GB"/>
        </w:rPr>
      </w:pPr>
      <w:r w:rsidRPr="00E95F9F">
        <w:rPr>
          <w:lang w:val="en-GB"/>
        </w:rPr>
        <w:t xml:space="preserve">épingle </w:t>
      </w:r>
      <w:r w:rsidRPr="00CF2AEB">
        <w:rPr>
          <w:lang w:val="en-GB"/>
        </w:rPr>
        <w:t>(</w:t>
      </w:r>
      <w:r>
        <w:rPr>
          <w:lang w:val="en-GB"/>
        </w:rPr>
        <w:t>BIB 2081 p. 18)</w:t>
      </w:r>
    </w:p>
    <w:p w14:paraId="459A3E7B" w14:textId="77777777" w:rsidR="00CF2AEB" w:rsidRPr="00E95F9F" w:rsidRDefault="00CF2AEB" w:rsidP="004E2B8A">
      <w:pPr>
        <w:rPr>
          <w:lang w:val="en-GB"/>
        </w:rPr>
      </w:pPr>
    </w:p>
    <w:p w14:paraId="495BBDBD" w14:textId="77777777" w:rsidR="00CF2AEB" w:rsidRPr="00CF2AEB" w:rsidRDefault="00CF2AEB" w:rsidP="00CF2AEB">
      <w:pPr>
        <w:pStyle w:val="Heading2"/>
        <w:rPr>
          <w:lang w:val="en-GB"/>
        </w:rPr>
      </w:pPr>
      <w:r w:rsidRPr="00CF2AEB">
        <w:rPr>
          <w:lang w:val="en-GB"/>
        </w:rPr>
        <w:t>t. 151</w:t>
      </w:r>
    </w:p>
    <w:p w14:paraId="5F8AD952" w14:textId="77777777" w:rsidR="00CF2AEB" w:rsidRPr="0032190F" w:rsidRDefault="00CF2AEB" w:rsidP="004E2B8A">
      <w:pPr>
        <w:rPr>
          <w:lang w:val="fr-FR"/>
        </w:rPr>
      </w:pPr>
      <w:r w:rsidRPr="0032190F">
        <w:rPr>
          <w:lang w:val="fr-FR"/>
        </w:rPr>
        <w:t>épingle de type Binningen ancien caractéristique du Bz D2 (BIB 2081 p. 18)</w:t>
      </w:r>
    </w:p>
    <w:p w14:paraId="6CBFFA93" w14:textId="77777777" w:rsidR="00CF2AEB" w:rsidRPr="0032190F" w:rsidRDefault="00CF2AEB" w:rsidP="004E2B8A">
      <w:pPr>
        <w:rPr>
          <w:lang w:val="fr-FR"/>
        </w:rPr>
      </w:pPr>
    </w:p>
    <w:p w14:paraId="1BFCC6CD" w14:textId="77777777" w:rsidR="00CF2AEB" w:rsidRPr="0032190F" w:rsidRDefault="00CF2AEB" w:rsidP="00426FF9">
      <w:pPr>
        <w:pStyle w:val="Heading1"/>
      </w:pPr>
      <w:bookmarkStart w:id="4955" w:name="Sit_Ascona"/>
      <w:r w:rsidRPr="0032190F">
        <w:lastRenderedPageBreak/>
        <w:t>ASCONA</w:t>
      </w:r>
    </w:p>
    <w:bookmarkEnd w:id="4955"/>
    <w:p w14:paraId="4B636171" w14:textId="77777777" w:rsidR="00CF2AEB" w:rsidRPr="0032190F" w:rsidRDefault="00CF2AEB" w:rsidP="004E2B8A">
      <w:pPr>
        <w:rPr>
          <w:lang w:val="fr-FR"/>
        </w:rPr>
      </w:pPr>
    </w:p>
    <w:p w14:paraId="3E9E0404" w14:textId="57A5E428" w:rsidR="00CF2AEB" w:rsidRPr="0032190F" w:rsidRDefault="00CF2AEB" w:rsidP="004E2B8A">
      <w:pPr>
        <w:rPr>
          <w:lang w:val="fr-FR"/>
        </w:rPr>
      </w:pPr>
      <w:r w:rsidRPr="0032190F">
        <w:rPr>
          <w:lang w:val="fr-FR"/>
        </w:rPr>
        <w:t xml:space="preserve">Site qui a donné son nom aux deux premières phases du </w:t>
      </w:r>
      <w:hyperlink r:id="rId12155" w:anchor="Cul_Protogolasecca" w:history="1">
        <w:r w:rsidRPr="0032190F">
          <w:rPr>
            <w:rStyle w:val="Hyperlink"/>
            <w:lang w:val="fr-FR"/>
          </w:rPr>
          <w:t>Protogolasecca</w:t>
        </w:r>
      </w:hyperlink>
      <w:r w:rsidRPr="0032190F">
        <w:rPr>
          <w:lang w:val="fr-FR"/>
        </w:rPr>
        <w:t xml:space="preserve"> (BIB 2081 p. 21)</w:t>
      </w:r>
    </w:p>
    <w:p w14:paraId="4F0CF0BC" w14:textId="77777777" w:rsidR="00CF2AEB" w:rsidRPr="0032190F" w:rsidRDefault="00CF2AEB" w:rsidP="004E2B8A">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6"/>
        <w:gridCol w:w="1030"/>
      </w:tblGrid>
      <w:tr w:rsidR="00CF2AEB" w14:paraId="3C80D19D" w14:textId="77777777" w:rsidTr="00C35EA7">
        <w:trPr>
          <w:jc w:val="center"/>
        </w:trPr>
        <w:tc>
          <w:tcPr>
            <w:tcW w:w="1276" w:type="dxa"/>
          </w:tcPr>
          <w:p w14:paraId="3E7C29A0" w14:textId="77777777" w:rsidR="00CF2AEB" w:rsidRDefault="00CF2AEB" w:rsidP="004E2B8A">
            <w:r>
              <w:t>phase</w:t>
            </w:r>
            <w:r w:rsidR="00113F93">
              <w:t>s</w:t>
            </w:r>
          </w:p>
        </w:tc>
        <w:tc>
          <w:tcPr>
            <w:tcW w:w="1030" w:type="dxa"/>
          </w:tcPr>
          <w:p w14:paraId="3C55A3FC" w14:textId="77777777" w:rsidR="00CF2AEB" w:rsidRDefault="00CF2AEB" w:rsidP="004E2B8A">
            <w:r>
              <w:t>tombes</w:t>
            </w:r>
          </w:p>
        </w:tc>
      </w:tr>
      <w:tr w:rsidR="00CF2AEB" w14:paraId="62302208" w14:textId="77777777" w:rsidTr="00C35EA7">
        <w:trPr>
          <w:jc w:val="center"/>
        </w:trPr>
        <w:tc>
          <w:tcPr>
            <w:tcW w:w="1276" w:type="dxa"/>
          </w:tcPr>
          <w:p w14:paraId="34F6506C" w14:textId="77777777" w:rsidR="00CF2AEB" w:rsidRDefault="00CF2AEB" w:rsidP="004E2B8A">
            <w:r>
              <w:t>Ascona II</w:t>
            </w:r>
          </w:p>
        </w:tc>
        <w:tc>
          <w:tcPr>
            <w:tcW w:w="1030" w:type="dxa"/>
          </w:tcPr>
          <w:p w14:paraId="687817A6" w14:textId="77777777" w:rsidR="00CF2AEB" w:rsidRDefault="00CF2AEB" w:rsidP="004E2B8A"/>
        </w:tc>
      </w:tr>
      <w:tr w:rsidR="00CF2AEB" w14:paraId="32677046" w14:textId="77777777" w:rsidTr="00C35EA7">
        <w:trPr>
          <w:jc w:val="center"/>
        </w:trPr>
        <w:tc>
          <w:tcPr>
            <w:tcW w:w="1276" w:type="dxa"/>
          </w:tcPr>
          <w:p w14:paraId="6B9667DE" w14:textId="77777777" w:rsidR="00CF2AEB" w:rsidRDefault="00CF2AEB" w:rsidP="004E2B8A">
            <w:r>
              <w:t>Ascona I</w:t>
            </w:r>
          </w:p>
        </w:tc>
        <w:tc>
          <w:tcPr>
            <w:tcW w:w="1030" w:type="dxa"/>
          </w:tcPr>
          <w:p w14:paraId="041B9D1F" w14:textId="77777777" w:rsidR="00CF2AEB" w:rsidRDefault="00CF2AEB" w:rsidP="004E2B8A">
            <w:r>
              <w:t>16</w:t>
            </w:r>
          </w:p>
        </w:tc>
      </w:tr>
    </w:tbl>
    <w:p w14:paraId="454B083E" w14:textId="77777777" w:rsidR="00CF2AEB" w:rsidRDefault="00CF2AEB" w:rsidP="004E2B8A">
      <w:r w:rsidRPr="00CF2AEB">
        <w:t xml:space="preserve">(BIB 2081 p. </w:t>
      </w:r>
      <w:r>
        <w:t>21</w:t>
      </w:r>
      <w:r w:rsidRPr="00CF2AEB">
        <w:t>)</w:t>
      </w:r>
    </w:p>
    <w:p w14:paraId="6A88120E" w14:textId="77777777" w:rsidR="00CF2AEB" w:rsidRDefault="00CF2AEB" w:rsidP="004E2B8A"/>
    <w:p w14:paraId="012993A2" w14:textId="77777777" w:rsidR="00CF2AEB" w:rsidRPr="00924AC1" w:rsidRDefault="00CF2AEB" w:rsidP="00CF2AEB">
      <w:pPr>
        <w:pStyle w:val="Heading2"/>
        <w:rPr>
          <w:lang w:val="es-ES"/>
        </w:rPr>
      </w:pPr>
      <w:r w:rsidRPr="00924AC1">
        <w:rPr>
          <w:lang w:val="es-ES"/>
        </w:rPr>
        <w:t>t. 16</w:t>
      </w:r>
    </w:p>
    <w:p w14:paraId="33115A96" w14:textId="039ECAA2" w:rsidR="00CF2AEB" w:rsidRPr="0032190F" w:rsidRDefault="00CF2AEB" w:rsidP="00CF2AEB">
      <w:pPr>
        <w:rPr>
          <w:lang w:val="fr-FR"/>
        </w:rPr>
      </w:pPr>
      <w:r w:rsidRPr="00924AC1">
        <w:rPr>
          <w:lang w:val="fr-FR"/>
        </w:rPr>
        <w:br/>
        <w:t xml:space="preserve">La fibule </w:t>
      </w:r>
      <w:hyperlink r:id="rId12156" w:anchor="Cul_Precoloniale_Obj_fibule_arco_violin" w:history="1">
        <w:r w:rsidR="00924AC1" w:rsidRPr="00924AC1">
          <w:rPr>
            <w:rStyle w:val="Hyperlink"/>
            <w:i/>
            <w:lang w:val="fr-FR"/>
          </w:rPr>
          <w:t>arco do violin</w:t>
        </w:r>
      </w:hyperlink>
      <w:r w:rsidR="00924AC1" w:rsidRPr="00924AC1">
        <w:rPr>
          <w:lang w:val="fr-FR"/>
        </w:rPr>
        <w:t xml:space="preserve"> </w:t>
      </w:r>
      <w:r w:rsidRPr="0032190F">
        <w:rPr>
          <w:lang w:val="fr-FR"/>
        </w:rPr>
        <w:t>appartient à la phase la plus ancienne de la nécropole (BIB 2081 p. 21)</w:t>
      </w:r>
    </w:p>
    <w:p w14:paraId="3BCCF0D4" w14:textId="77777777" w:rsidR="00900011" w:rsidRPr="0032190F" w:rsidRDefault="00900011" w:rsidP="00CF2AEB">
      <w:pPr>
        <w:rPr>
          <w:lang w:val="fr-FR"/>
        </w:rPr>
      </w:pPr>
    </w:p>
    <w:p w14:paraId="403FCD2B" w14:textId="77777777" w:rsidR="001924EF" w:rsidRPr="0032190F" w:rsidRDefault="001924EF" w:rsidP="00426FF9">
      <w:pPr>
        <w:pStyle w:val="Heading1"/>
      </w:pPr>
      <w:bookmarkStart w:id="4956" w:name="Sit_Tintignac"/>
      <w:r w:rsidRPr="0032190F">
        <w:t>TINTIGNAC</w:t>
      </w:r>
      <w:bookmarkEnd w:id="4956"/>
    </w:p>
    <w:p w14:paraId="6AAECC2D" w14:textId="77777777" w:rsidR="001924EF" w:rsidRPr="0032190F" w:rsidRDefault="001924EF" w:rsidP="00242C0F">
      <w:pPr>
        <w:rPr>
          <w:lang w:val="fr-FR"/>
        </w:rPr>
      </w:pPr>
    </w:p>
    <w:p w14:paraId="4EDBC738" w14:textId="4A31DE22" w:rsidR="001924EF" w:rsidRPr="0032190F" w:rsidRDefault="001924EF" w:rsidP="00242C0F">
      <w:pPr>
        <w:jc w:val="both"/>
        <w:rPr>
          <w:lang w:val="fr-FR"/>
        </w:rPr>
      </w:pPr>
      <w:r w:rsidRPr="0032190F">
        <w:rPr>
          <w:lang w:val="fr-FR"/>
        </w:rPr>
        <w:t xml:space="preserve">Le sanctuaire </w:t>
      </w:r>
      <w:hyperlink r:id="rId12157" w:anchor="Cul_Gaulois" w:history="1">
        <w:r w:rsidRPr="0032190F">
          <w:rPr>
            <w:rStyle w:val="Hyperlink"/>
            <w:lang w:val="fr-FR"/>
          </w:rPr>
          <w:t>gaulois</w:t>
        </w:r>
      </w:hyperlink>
      <w:r w:rsidRPr="0032190F">
        <w:rPr>
          <w:lang w:val="fr-FR"/>
        </w:rPr>
        <w:t xml:space="preserve"> de Tintignac</w:t>
      </w:r>
      <w:r w:rsidR="00D82675" w:rsidRPr="0032190F">
        <w:rPr>
          <w:lang w:val="fr-FR"/>
        </w:rPr>
        <w:t xml:space="preserve"> (Naves, Corrèze), en territoir</w:t>
      </w:r>
      <w:r w:rsidR="00E949B1">
        <w:rPr>
          <w:lang w:val="fr-FR"/>
        </w:rPr>
        <w:t>e</w:t>
      </w:r>
      <w:r w:rsidR="00D82675" w:rsidRPr="0032190F">
        <w:rPr>
          <w:lang w:val="fr-FR"/>
        </w:rPr>
        <w:t xml:space="preserve"> lémovice, installé à mi-coteaux du Puy de l’Aiguille, le plus haut sommet des environs (509 m),</w:t>
      </w:r>
      <w:r w:rsidRPr="0032190F">
        <w:rPr>
          <w:lang w:val="fr-FR"/>
        </w:rPr>
        <w:t xml:space="preserve"> est un ensemble de mom</w:t>
      </w:r>
      <w:r w:rsidR="00C7732A" w:rsidRPr="0032190F">
        <w:rPr>
          <w:lang w:val="fr-FR"/>
        </w:rPr>
        <w:t>uments publics et/ou cultuels (SS BIB).</w:t>
      </w:r>
      <w:r w:rsidR="00D82675" w:rsidRPr="0032190F">
        <w:rPr>
          <w:lang w:val="fr-FR"/>
        </w:rPr>
        <w:t xml:space="preserve"> Implanté en bordure nord-ouest du Massif Central, dans une zone charnière entre le Bassin aquitain et la montagne limousine. Ce lieu de culte pourrait avoir été celui d’un pagus, sub-divison de la peuplade lémovice, permettantde réunir aux cours d’assemblées ou de cérémonies périodiques le peuple et les </w:t>
      </w:r>
      <w:hyperlink r:id="rId12158" w:anchor="Cul_Protohistoire_Soc_Elites" w:history="1">
        <w:r w:rsidR="00D82675" w:rsidRPr="0032190F">
          <w:rPr>
            <w:rStyle w:val="Hyperlink"/>
            <w:lang w:val="fr-FR"/>
          </w:rPr>
          <w:t>élites</w:t>
        </w:r>
      </w:hyperlink>
      <w:r w:rsidR="00D82675" w:rsidRPr="0032190F">
        <w:rPr>
          <w:lang w:val="fr-FR"/>
        </w:rPr>
        <w:t xml:space="preserve"> dispersées sur le territoire (in BIB 1676).</w:t>
      </w:r>
    </w:p>
    <w:p w14:paraId="60768642" w14:textId="77777777" w:rsidR="00D82675" w:rsidRPr="0032190F" w:rsidRDefault="00D82675" w:rsidP="00242C0F">
      <w:pPr>
        <w:jc w:val="both"/>
        <w:rPr>
          <w:lang w:val="fr-FR"/>
        </w:rPr>
      </w:pPr>
    </w:p>
    <w:p w14:paraId="3E0986CA" w14:textId="77777777" w:rsidR="00D82675" w:rsidRPr="0032190F" w:rsidRDefault="00D82675" w:rsidP="00242C0F">
      <w:pPr>
        <w:jc w:val="both"/>
        <w:rPr>
          <w:lang w:val="fr-FR"/>
        </w:rPr>
      </w:pPr>
      <w:r w:rsidRPr="0032190F">
        <w:rPr>
          <w:lang w:val="fr-FR"/>
        </w:rPr>
        <w:t xml:space="preserve">Ce site montre une continuité de culte : une occupation protohistorique et une occupation gallo-romaine (deux </w:t>
      </w:r>
      <w:r w:rsidRPr="0032190F">
        <w:rPr>
          <w:i/>
          <w:lang w:val="fr-FR"/>
        </w:rPr>
        <w:t>fanums</w:t>
      </w:r>
      <w:r w:rsidRPr="0032190F">
        <w:rPr>
          <w:lang w:val="fr-FR"/>
        </w:rPr>
        <w:t>)(in BIB 1676).</w:t>
      </w:r>
    </w:p>
    <w:p w14:paraId="0E84D40B" w14:textId="77777777" w:rsidR="003528A0" w:rsidRPr="0032190F" w:rsidRDefault="003528A0" w:rsidP="00242C0F">
      <w:pPr>
        <w:rPr>
          <w:lang w:val="fr-FR"/>
        </w:rPr>
      </w:pPr>
    </w:p>
    <w:p w14:paraId="18C7699D" w14:textId="77777777" w:rsidR="003528A0" w:rsidRPr="0032190F" w:rsidRDefault="003528A0" w:rsidP="00426FF9">
      <w:pPr>
        <w:pStyle w:val="Heading1"/>
      </w:pPr>
      <w:bookmarkStart w:id="4957" w:name="Sit_Grece_Grande"/>
      <w:r w:rsidRPr="0032190F">
        <w:t>GRANDE GRECE</w:t>
      </w:r>
    </w:p>
    <w:bookmarkEnd w:id="4957"/>
    <w:p w14:paraId="352B67AE" w14:textId="77777777" w:rsidR="003528A0" w:rsidRPr="0032190F" w:rsidRDefault="003528A0" w:rsidP="00242C0F">
      <w:pPr>
        <w:jc w:val="both"/>
        <w:rPr>
          <w:lang w:val="fr-FR"/>
        </w:rPr>
      </w:pPr>
    </w:p>
    <w:p w14:paraId="5D35482A" w14:textId="63D735AC" w:rsidR="003528A0" w:rsidRPr="00A638A0" w:rsidRDefault="003528A0" w:rsidP="00242C0F">
      <w:pPr>
        <w:jc w:val="both"/>
        <w:rPr>
          <w:lang w:val="fr-FR"/>
        </w:rPr>
      </w:pPr>
      <w:r w:rsidRPr="0032190F">
        <w:rPr>
          <w:lang w:val="fr-FR"/>
        </w:rPr>
        <w:t>Du 8</w:t>
      </w:r>
      <w:r w:rsidRPr="0032190F">
        <w:rPr>
          <w:vertAlign w:val="superscript"/>
          <w:lang w:val="fr-FR"/>
        </w:rPr>
        <w:t>e</w:t>
      </w:r>
      <w:r w:rsidRPr="0032190F">
        <w:rPr>
          <w:lang w:val="fr-FR"/>
        </w:rPr>
        <w:t xml:space="preserve"> au 5</w:t>
      </w:r>
      <w:r w:rsidRPr="0032190F">
        <w:rPr>
          <w:vertAlign w:val="superscript"/>
          <w:lang w:val="fr-FR"/>
        </w:rPr>
        <w:t>e</w:t>
      </w:r>
      <w:r w:rsidR="00C7732A" w:rsidRPr="0032190F">
        <w:rPr>
          <w:lang w:val="fr-FR"/>
        </w:rPr>
        <w:t xml:space="preserve"> siècle</w:t>
      </w:r>
      <w:r w:rsidR="00A638A0">
        <w:rPr>
          <w:lang w:val="fr-FR"/>
        </w:rPr>
        <w:t xml:space="preserve"> (Fer 1), en </w:t>
      </w:r>
      <w:hyperlink r:id="rId12159" w:anchor="Cul_Fer_I_g_Med_centr" w:history="1">
        <w:r w:rsidR="00A638A0" w:rsidRPr="00A638A0">
          <w:rPr>
            <w:rStyle w:val="Hyperlink"/>
            <w:lang w:val="fr-FR"/>
          </w:rPr>
          <w:t>Méditerranée centrale</w:t>
        </w:r>
      </w:hyperlink>
      <w:r w:rsidR="00A638A0">
        <w:rPr>
          <w:lang w:val="fr-FR"/>
        </w:rPr>
        <w:t xml:space="preserve">, </w:t>
      </w:r>
      <w:r w:rsidRPr="0032190F">
        <w:rPr>
          <w:lang w:val="fr-FR"/>
        </w:rPr>
        <w:t xml:space="preserve">certaines cités grecques vont coloniser des régions de Sicile et d’Italie méridionale. </w:t>
      </w:r>
      <w:r w:rsidRPr="00A638A0">
        <w:rPr>
          <w:lang w:val="fr-FR"/>
        </w:rPr>
        <w:t xml:space="preserve">Ces colonies sont réunies sous l’appélation de Grande Grèce. </w:t>
      </w:r>
    </w:p>
    <w:p w14:paraId="601E57CF" w14:textId="77777777" w:rsidR="003528A0" w:rsidRPr="00A638A0" w:rsidRDefault="003528A0"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29"/>
        <w:gridCol w:w="1403"/>
      </w:tblGrid>
      <w:tr w:rsidR="003528A0" w:rsidRPr="005622BD" w14:paraId="723C1215" w14:textId="77777777" w:rsidTr="005622BD">
        <w:trPr>
          <w:jc w:val="center"/>
        </w:trPr>
        <w:tc>
          <w:tcPr>
            <w:tcW w:w="4529" w:type="dxa"/>
            <w:shd w:val="clear" w:color="auto" w:fill="auto"/>
          </w:tcPr>
          <w:p w14:paraId="071B9744" w14:textId="77777777" w:rsidR="003528A0" w:rsidRPr="005622BD" w:rsidRDefault="003528A0" w:rsidP="00242C0F">
            <w:pPr>
              <w:jc w:val="both"/>
              <w:rPr>
                <w:b/>
              </w:rPr>
            </w:pPr>
            <w:r w:rsidRPr="005622BD">
              <w:rPr>
                <w:b/>
              </w:rPr>
              <w:t>Noms des cités fondées</w:t>
            </w:r>
          </w:p>
        </w:tc>
        <w:tc>
          <w:tcPr>
            <w:tcW w:w="1403" w:type="dxa"/>
            <w:shd w:val="clear" w:color="auto" w:fill="auto"/>
          </w:tcPr>
          <w:p w14:paraId="4886B0DE" w14:textId="77777777" w:rsidR="003528A0" w:rsidRPr="005622BD" w:rsidRDefault="003528A0" w:rsidP="00242C0F">
            <w:pPr>
              <w:jc w:val="both"/>
              <w:rPr>
                <w:b/>
              </w:rPr>
            </w:pPr>
            <w:r w:rsidRPr="005622BD">
              <w:rPr>
                <w:b/>
              </w:rPr>
              <w:t>Fondateurs</w:t>
            </w:r>
          </w:p>
        </w:tc>
      </w:tr>
      <w:tr w:rsidR="003528A0" w14:paraId="6806F583" w14:textId="77777777" w:rsidTr="005622BD">
        <w:trPr>
          <w:jc w:val="center"/>
        </w:trPr>
        <w:tc>
          <w:tcPr>
            <w:tcW w:w="4529" w:type="dxa"/>
            <w:shd w:val="clear" w:color="auto" w:fill="auto"/>
          </w:tcPr>
          <w:p w14:paraId="058E9CE1" w14:textId="120BD480" w:rsidR="003528A0" w:rsidRPr="0032190F" w:rsidRDefault="00000000" w:rsidP="00242C0F">
            <w:pPr>
              <w:jc w:val="both"/>
              <w:rPr>
                <w:lang w:val="fr-FR"/>
              </w:rPr>
            </w:pPr>
            <w:hyperlink r:id="rId12160" w:anchor="Sit_Cumes" w:history="1">
              <w:r w:rsidR="003528A0" w:rsidRPr="0032190F">
                <w:rPr>
                  <w:rStyle w:val="Hyperlink"/>
                  <w:lang w:val="fr-FR"/>
                </w:rPr>
                <w:t>Cumes</w:t>
              </w:r>
            </w:hyperlink>
            <w:r w:rsidR="003528A0" w:rsidRPr="0032190F">
              <w:rPr>
                <w:lang w:val="fr-FR"/>
              </w:rPr>
              <w:t>, Naxos, Catane, Zancle, Rhégion,…</w:t>
            </w:r>
          </w:p>
        </w:tc>
        <w:tc>
          <w:tcPr>
            <w:tcW w:w="1403" w:type="dxa"/>
            <w:shd w:val="clear" w:color="auto" w:fill="auto"/>
          </w:tcPr>
          <w:p w14:paraId="4B2510EB" w14:textId="77777777" w:rsidR="003528A0" w:rsidRDefault="003528A0" w:rsidP="00242C0F">
            <w:pPr>
              <w:jc w:val="both"/>
            </w:pPr>
            <w:r>
              <w:t>Ioniens</w:t>
            </w:r>
          </w:p>
        </w:tc>
      </w:tr>
      <w:tr w:rsidR="003528A0" w14:paraId="638CB89A" w14:textId="77777777" w:rsidTr="005622BD">
        <w:trPr>
          <w:jc w:val="center"/>
        </w:trPr>
        <w:tc>
          <w:tcPr>
            <w:tcW w:w="4529" w:type="dxa"/>
            <w:shd w:val="clear" w:color="auto" w:fill="auto"/>
          </w:tcPr>
          <w:p w14:paraId="6E05A33D" w14:textId="77777777" w:rsidR="003528A0" w:rsidRDefault="003528A0" w:rsidP="00242C0F">
            <w:pPr>
              <w:jc w:val="both"/>
            </w:pPr>
            <w:r>
              <w:t>Métaponte, Poseidonia, Crotone,…</w:t>
            </w:r>
          </w:p>
        </w:tc>
        <w:tc>
          <w:tcPr>
            <w:tcW w:w="1403" w:type="dxa"/>
            <w:shd w:val="clear" w:color="auto" w:fill="auto"/>
          </w:tcPr>
          <w:p w14:paraId="695456A4" w14:textId="77777777" w:rsidR="003528A0" w:rsidRDefault="003528A0" w:rsidP="00242C0F">
            <w:pPr>
              <w:jc w:val="both"/>
            </w:pPr>
            <w:r>
              <w:t>Achéens</w:t>
            </w:r>
          </w:p>
        </w:tc>
      </w:tr>
      <w:tr w:rsidR="003528A0" w14:paraId="3F805061" w14:textId="77777777" w:rsidTr="005622BD">
        <w:trPr>
          <w:jc w:val="center"/>
        </w:trPr>
        <w:tc>
          <w:tcPr>
            <w:tcW w:w="4529" w:type="dxa"/>
            <w:shd w:val="clear" w:color="auto" w:fill="auto"/>
          </w:tcPr>
          <w:p w14:paraId="2892E2C9" w14:textId="77777777" w:rsidR="003528A0" w:rsidRDefault="003528A0" w:rsidP="00242C0F">
            <w:pPr>
              <w:jc w:val="both"/>
            </w:pPr>
            <w:r>
              <w:t>Iles Lipari, Syracuse, Agrigente, …</w:t>
            </w:r>
          </w:p>
        </w:tc>
        <w:tc>
          <w:tcPr>
            <w:tcW w:w="1403" w:type="dxa"/>
            <w:shd w:val="clear" w:color="auto" w:fill="auto"/>
          </w:tcPr>
          <w:p w14:paraId="2612EFA5" w14:textId="77777777" w:rsidR="003528A0" w:rsidRDefault="003528A0" w:rsidP="00242C0F">
            <w:pPr>
              <w:jc w:val="both"/>
            </w:pPr>
            <w:r>
              <w:t>Doriens</w:t>
            </w:r>
          </w:p>
        </w:tc>
      </w:tr>
      <w:tr w:rsidR="003528A0" w14:paraId="20B1D0E2" w14:textId="77777777" w:rsidTr="005622BD">
        <w:trPr>
          <w:jc w:val="center"/>
        </w:trPr>
        <w:tc>
          <w:tcPr>
            <w:tcW w:w="4529" w:type="dxa"/>
            <w:shd w:val="clear" w:color="auto" w:fill="auto"/>
          </w:tcPr>
          <w:p w14:paraId="38985EFF" w14:textId="77777777" w:rsidR="003528A0" w:rsidRDefault="003528A0" w:rsidP="00242C0F">
            <w:pPr>
              <w:jc w:val="both"/>
            </w:pPr>
            <w:r>
              <w:t>Elées</w:t>
            </w:r>
          </w:p>
        </w:tc>
        <w:tc>
          <w:tcPr>
            <w:tcW w:w="1403" w:type="dxa"/>
            <w:shd w:val="clear" w:color="auto" w:fill="auto"/>
          </w:tcPr>
          <w:p w14:paraId="48813A99" w14:textId="31A2FF7D" w:rsidR="003528A0" w:rsidRDefault="00000000" w:rsidP="00242C0F">
            <w:pPr>
              <w:jc w:val="both"/>
            </w:pPr>
            <w:hyperlink r:id="rId12161" w:anchor="Cul_Phoceens" w:history="1">
              <w:r w:rsidR="003528A0" w:rsidRPr="008B663B">
                <w:rPr>
                  <w:rStyle w:val="Hyperlink"/>
                </w:rPr>
                <w:t>Phocéens</w:t>
              </w:r>
            </w:hyperlink>
          </w:p>
        </w:tc>
      </w:tr>
    </w:tbl>
    <w:p w14:paraId="60A724A6" w14:textId="77777777" w:rsidR="003528A0" w:rsidRDefault="001962DE" w:rsidP="00242C0F">
      <w:pPr>
        <w:jc w:val="both"/>
      </w:pPr>
      <w:r>
        <w:t>(SS BIB)</w:t>
      </w:r>
    </w:p>
    <w:p w14:paraId="0735D724" w14:textId="77777777" w:rsidR="001962DE" w:rsidRDefault="001962DE" w:rsidP="00242C0F">
      <w:pPr>
        <w:jc w:val="both"/>
      </w:pPr>
    </w:p>
    <w:p w14:paraId="378B2398" w14:textId="77777777" w:rsidR="001962DE" w:rsidRDefault="001962DE" w:rsidP="00242C0F">
      <w:pPr>
        <w:rPr>
          <w:lang w:val="fr-FR"/>
        </w:rPr>
      </w:pPr>
      <w:r w:rsidRPr="0032190F">
        <w:rPr>
          <w:lang w:val="fr-FR"/>
        </w:rPr>
        <w:t>Dès la première moitié du 8</w:t>
      </w:r>
      <w:r w:rsidRPr="0032190F">
        <w:rPr>
          <w:vertAlign w:val="superscript"/>
          <w:lang w:val="fr-FR"/>
        </w:rPr>
        <w:t>e</w:t>
      </w:r>
      <w:r w:rsidRPr="0032190F">
        <w:rPr>
          <w:lang w:val="fr-FR"/>
        </w:rPr>
        <w:t xml:space="preserve"> s., le Sud de l’Italie est colonnisé par les Grecs, puis l’Espagne à la fin du 8</w:t>
      </w:r>
      <w:r w:rsidRPr="0032190F">
        <w:rPr>
          <w:vertAlign w:val="superscript"/>
          <w:lang w:val="fr-FR"/>
        </w:rPr>
        <w:t>e</w:t>
      </w:r>
      <w:r w:rsidRPr="0032190F">
        <w:rPr>
          <w:lang w:val="fr-FR"/>
        </w:rPr>
        <w:t xml:space="preserve"> s. aec (BIB 1858 p. 425)</w:t>
      </w:r>
    </w:p>
    <w:p w14:paraId="1E5412F5" w14:textId="77777777" w:rsidR="00087941" w:rsidRDefault="00087941" w:rsidP="00242C0F">
      <w:pPr>
        <w:rPr>
          <w:lang w:val="fr-FR"/>
        </w:rPr>
      </w:pPr>
    </w:p>
    <w:p w14:paraId="0F8CAF08" w14:textId="606ECF01" w:rsidR="00087941" w:rsidRDefault="00087941" w:rsidP="00087941">
      <w:pPr>
        <w:pStyle w:val="Heading1"/>
      </w:pPr>
      <w:r>
        <w:t>POVERTY POINT</w:t>
      </w:r>
    </w:p>
    <w:p w14:paraId="577DF713" w14:textId="77777777" w:rsidR="00087941" w:rsidRDefault="00087941" w:rsidP="00242C0F">
      <w:pPr>
        <w:rPr>
          <w:lang w:val="fr-FR"/>
        </w:rPr>
      </w:pPr>
    </w:p>
    <w:p w14:paraId="3EBEA15E" w14:textId="6B464536" w:rsidR="00087941" w:rsidRPr="0032190F" w:rsidRDefault="00087941" w:rsidP="00242C0F">
      <w:pPr>
        <w:rPr>
          <w:lang w:val="fr-FR"/>
        </w:rPr>
      </w:pPr>
      <w:r>
        <w:rPr>
          <w:lang w:val="fr-FR"/>
        </w:rPr>
        <w:t xml:space="preserve">Louisiane, États-Unis. Monument érigé par des chasseurs-cueilleurs [HG] </w:t>
      </w:r>
      <w:r w:rsidRPr="000568BC">
        <w:rPr>
          <w:lang w:val="fr-FR"/>
        </w:rPr>
        <w:t>(New Scientist, Courrier International, 2023)</w:t>
      </w:r>
    </w:p>
    <w:p w14:paraId="6FE15BCD" w14:textId="77777777" w:rsidR="00267D28" w:rsidRPr="0032190F" w:rsidRDefault="00267D28" w:rsidP="00242C0F">
      <w:pPr>
        <w:rPr>
          <w:lang w:val="fr-FR"/>
        </w:rPr>
      </w:pPr>
    </w:p>
    <w:p w14:paraId="338BC2A8" w14:textId="77777777" w:rsidR="00A66617" w:rsidRPr="0032190F" w:rsidRDefault="00E359F0" w:rsidP="00426FF9">
      <w:pPr>
        <w:pStyle w:val="Heading1"/>
      </w:pPr>
      <w:bookmarkStart w:id="4958" w:name="Sit_Teotihuacan"/>
      <w:r w:rsidRPr="0032190F">
        <w:t>TEOTIHUACAN</w:t>
      </w:r>
      <w:bookmarkEnd w:id="4958"/>
    </w:p>
    <w:p w14:paraId="13B77230" w14:textId="77777777" w:rsidR="00881CA2" w:rsidRPr="0032190F" w:rsidRDefault="00881CA2" w:rsidP="00242C0F">
      <w:pPr>
        <w:jc w:val="both"/>
        <w:rPr>
          <w:lang w:val="fr-FR"/>
        </w:rPr>
      </w:pPr>
    </w:p>
    <w:p w14:paraId="7FA45607" w14:textId="62E580F1" w:rsidR="00E359F0" w:rsidRPr="0032190F" w:rsidRDefault="00E359F0" w:rsidP="00242C0F">
      <w:pPr>
        <w:jc w:val="both"/>
        <w:rPr>
          <w:lang w:val="fr-FR"/>
        </w:rPr>
      </w:pPr>
      <w:r w:rsidRPr="0032190F">
        <w:rPr>
          <w:lang w:val="fr-FR"/>
        </w:rPr>
        <w:lastRenderedPageBreak/>
        <w:t xml:space="preserve">Le cité de Teotihuacan (ca. </w:t>
      </w:r>
      <w:smartTag w:uri="urn:schemas-microsoft-com:office:smarttags" w:element="metricconverter">
        <w:smartTagPr>
          <w:attr w:name="ProductID" w:val="2000 m"/>
        </w:smartTagPr>
        <w:r w:rsidRPr="0032190F">
          <w:rPr>
            <w:lang w:val="fr-FR"/>
          </w:rPr>
          <w:t>2000 m</w:t>
        </w:r>
      </w:smartTag>
      <w:r w:rsidRPr="0032190F">
        <w:rPr>
          <w:lang w:val="fr-FR"/>
        </w:rPr>
        <w:t>.s.n.m.</w:t>
      </w:r>
      <w:r w:rsidR="006966FF" w:rsidRPr="0032190F">
        <w:rPr>
          <w:lang w:val="fr-FR"/>
        </w:rPr>
        <w:t>, traversée par le Rio S. Juan</w:t>
      </w:r>
      <w:r w:rsidRPr="0032190F">
        <w:rPr>
          <w:lang w:val="fr-FR"/>
        </w:rPr>
        <w:t xml:space="preserve">) littéralement «lieu des </w:t>
      </w:r>
      <w:r w:rsidR="00493987" w:rsidRPr="0032190F">
        <w:rPr>
          <w:lang w:val="fr-FR"/>
        </w:rPr>
        <w:t>D</w:t>
      </w:r>
      <w:r w:rsidRPr="0032190F">
        <w:rPr>
          <w:lang w:val="fr-FR"/>
        </w:rPr>
        <w:t>ieux », sur le haut plateau</w:t>
      </w:r>
      <w:r w:rsidR="00493987" w:rsidRPr="0032190F">
        <w:rPr>
          <w:lang w:val="fr-FR"/>
        </w:rPr>
        <w:t xml:space="preserve"> de Mexico </w:t>
      </w:r>
      <w:r w:rsidR="006B7828" w:rsidRPr="0032190F">
        <w:rPr>
          <w:lang w:val="fr-FR"/>
        </w:rPr>
        <w:t xml:space="preserve">(Tenochtitlan) </w:t>
      </w:r>
      <w:r w:rsidR="00493987" w:rsidRPr="0032190F">
        <w:rPr>
          <w:lang w:val="fr-FR"/>
        </w:rPr>
        <w:t>en Méso</w:t>
      </w:r>
      <w:r w:rsidR="00B56B71">
        <w:rPr>
          <w:lang w:val="fr-FR"/>
        </w:rPr>
        <w:t>a</w:t>
      </w:r>
      <w:r w:rsidR="00493987" w:rsidRPr="0032190F">
        <w:rPr>
          <w:lang w:val="fr-FR"/>
        </w:rPr>
        <w:t>mérique</w:t>
      </w:r>
      <w:r w:rsidRPr="0032190F">
        <w:rPr>
          <w:lang w:val="fr-FR"/>
        </w:rPr>
        <w:t>, est l’</w:t>
      </w:r>
      <w:r w:rsidR="006966FF" w:rsidRPr="0032190F">
        <w:rPr>
          <w:lang w:val="fr-FR"/>
        </w:rPr>
        <w:t>appelation aztèque</w:t>
      </w:r>
      <w:r w:rsidR="002E0EAA">
        <w:rPr>
          <w:lang w:val="fr-FR"/>
        </w:rPr>
        <w:t xml:space="preserve"> </w:t>
      </w:r>
      <w:r w:rsidRPr="0032190F">
        <w:rPr>
          <w:lang w:val="fr-FR"/>
        </w:rPr>
        <w:t>d’un haut lieu religieux qui les précède de plus d’un millénaire, soit entre -150 et 650 de notre ère</w:t>
      </w:r>
      <w:r w:rsidR="00846C59" w:rsidRPr="0032190F">
        <w:rPr>
          <w:lang w:val="fr-FR"/>
        </w:rPr>
        <w:t xml:space="preserve">. C’est notamment grace à la </w:t>
      </w:r>
      <w:r w:rsidR="00846C59" w:rsidRPr="0032190F">
        <w:rPr>
          <w:i/>
          <w:lang w:val="fr-FR"/>
        </w:rPr>
        <w:t>Leyenda de los Soles</w:t>
      </w:r>
      <w:r w:rsidR="00846C59" w:rsidRPr="0032190F">
        <w:rPr>
          <w:lang w:val="fr-FR"/>
        </w:rPr>
        <w:t>, un codex nahuatl que la fonction du site nous est connue</w:t>
      </w:r>
      <w:r w:rsidRPr="0032190F">
        <w:rPr>
          <w:lang w:val="fr-FR"/>
        </w:rPr>
        <w:t xml:space="preserve"> (</w:t>
      </w:r>
      <w:r w:rsidR="00493987" w:rsidRPr="0032190F">
        <w:rPr>
          <w:lang w:val="fr-FR"/>
        </w:rPr>
        <w:t xml:space="preserve">BIB </w:t>
      </w:r>
      <w:r w:rsidRPr="0032190F">
        <w:rPr>
          <w:lang w:val="fr-FR"/>
        </w:rPr>
        <w:t>E1, expo 1)</w:t>
      </w:r>
    </w:p>
    <w:p w14:paraId="5E854C64" w14:textId="77777777" w:rsidR="00E359F0" w:rsidRPr="0032190F" w:rsidRDefault="00E359F0" w:rsidP="00242C0F">
      <w:pPr>
        <w:jc w:val="both"/>
        <w:rPr>
          <w:lang w:val="fr-FR"/>
        </w:rPr>
      </w:pPr>
    </w:p>
    <w:p w14:paraId="3AD0904A" w14:textId="77777777" w:rsidR="00E359F0" w:rsidRDefault="00E359F0" w:rsidP="00242C0F">
      <w:pPr>
        <w:jc w:val="both"/>
      </w:pPr>
      <w:r>
        <w:t>Plusieurs phases sont distinguées :</w:t>
      </w:r>
    </w:p>
    <w:p w14:paraId="6E3C394D" w14:textId="77777777" w:rsidR="00493987" w:rsidRDefault="00493987" w:rsidP="00242C0F">
      <w:pPr>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03"/>
        <w:gridCol w:w="2669"/>
        <w:gridCol w:w="3248"/>
      </w:tblGrid>
      <w:tr w:rsidR="00E359F0" w:rsidRPr="008A1841" w14:paraId="0742B519" w14:textId="77777777">
        <w:trPr>
          <w:jc w:val="center"/>
        </w:trPr>
        <w:tc>
          <w:tcPr>
            <w:tcW w:w="1303" w:type="dxa"/>
            <w:vAlign w:val="center"/>
          </w:tcPr>
          <w:p w14:paraId="176F37AF" w14:textId="77777777" w:rsidR="00E359F0" w:rsidRPr="00DB5974" w:rsidRDefault="00E359F0" w:rsidP="00242C0F">
            <w:pPr>
              <w:jc w:val="center"/>
              <w:rPr>
                <w:sz w:val="20"/>
                <w:szCs w:val="20"/>
              </w:rPr>
            </w:pPr>
            <w:r w:rsidRPr="00DB5974">
              <w:rPr>
                <w:sz w:val="20"/>
                <w:szCs w:val="20"/>
              </w:rPr>
              <w:t>-150 à 0</w:t>
            </w:r>
          </w:p>
        </w:tc>
        <w:tc>
          <w:tcPr>
            <w:tcW w:w="2669" w:type="dxa"/>
            <w:vAlign w:val="center"/>
          </w:tcPr>
          <w:p w14:paraId="20B80007" w14:textId="77777777" w:rsidR="00E359F0" w:rsidRPr="00DB5974" w:rsidRDefault="00E359F0" w:rsidP="00242C0F">
            <w:pPr>
              <w:jc w:val="center"/>
              <w:rPr>
                <w:sz w:val="20"/>
                <w:szCs w:val="20"/>
              </w:rPr>
            </w:pPr>
          </w:p>
        </w:tc>
        <w:tc>
          <w:tcPr>
            <w:tcW w:w="3248" w:type="dxa"/>
            <w:vAlign w:val="center"/>
          </w:tcPr>
          <w:p w14:paraId="4DE5E302" w14:textId="77777777" w:rsidR="00E359F0" w:rsidRPr="0032190F" w:rsidRDefault="00E359F0" w:rsidP="00242C0F">
            <w:pPr>
              <w:jc w:val="center"/>
              <w:rPr>
                <w:sz w:val="20"/>
                <w:szCs w:val="20"/>
                <w:lang w:val="fr-FR"/>
              </w:rPr>
            </w:pPr>
            <w:r w:rsidRPr="0032190F">
              <w:rPr>
                <w:sz w:val="20"/>
                <w:szCs w:val="20"/>
                <w:lang w:val="fr-FR"/>
              </w:rPr>
              <w:t>Développement d’un village, irrigation, pyramide(s) de petite taille</w:t>
            </w:r>
          </w:p>
        </w:tc>
      </w:tr>
      <w:tr w:rsidR="00E359F0" w:rsidRPr="008A1841" w14:paraId="38BA60DE" w14:textId="77777777">
        <w:trPr>
          <w:jc w:val="center"/>
        </w:trPr>
        <w:tc>
          <w:tcPr>
            <w:tcW w:w="1303" w:type="dxa"/>
            <w:vAlign w:val="center"/>
          </w:tcPr>
          <w:p w14:paraId="252A2CBE" w14:textId="77777777" w:rsidR="00E359F0" w:rsidRPr="00DB5974" w:rsidRDefault="00E359F0" w:rsidP="00242C0F">
            <w:pPr>
              <w:jc w:val="center"/>
              <w:rPr>
                <w:sz w:val="20"/>
                <w:szCs w:val="20"/>
              </w:rPr>
            </w:pPr>
            <w:r w:rsidRPr="00DB5974">
              <w:rPr>
                <w:sz w:val="20"/>
                <w:szCs w:val="20"/>
              </w:rPr>
              <w:t>0- 250 ap.</w:t>
            </w:r>
          </w:p>
        </w:tc>
        <w:tc>
          <w:tcPr>
            <w:tcW w:w="2669" w:type="dxa"/>
            <w:vAlign w:val="center"/>
          </w:tcPr>
          <w:p w14:paraId="5E033263" w14:textId="77777777" w:rsidR="00E359F0" w:rsidRPr="00DB5974" w:rsidRDefault="00493987" w:rsidP="00242C0F">
            <w:pPr>
              <w:jc w:val="center"/>
              <w:rPr>
                <w:sz w:val="20"/>
                <w:szCs w:val="20"/>
              </w:rPr>
            </w:pPr>
            <w:r w:rsidRPr="00DB5974">
              <w:rPr>
                <w:sz w:val="20"/>
                <w:szCs w:val="20"/>
              </w:rPr>
              <w:t>Tzacualli (0-150 e.c.)</w:t>
            </w:r>
          </w:p>
          <w:p w14:paraId="3BB0F71A" w14:textId="77777777" w:rsidR="00493987" w:rsidRPr="00DB5974" w:rsidRDefault="00493987" w:rsidP="00242C0F">
            <w:pPr>
              <w:jc w:val="center"/>
              <w:rPr>
                <w:sz w:val="20"/>
                <w:szCs w:val="20"/>
              </w:rPr>
            </w:pPr>
            <w:r w:rsidRPr="00DB5974">
              <w:rPr>
                <w:sz w:val="20"/>
                <w:szCs w:val="20"/>
              </w:rPr>
              <w:t>Miccaotli (150-250 e.c.)</w:t>
            </w:r>
          </w:p>
        </w:tc>
        <w:tc>
          <w:tcPr>
            <w:tcW w:w="3248" w:type="dxa"/>
            <w:vAlign w:val="center"/>
          </w:tcPr>
          <w:p w14:paraId="0F0472F2" w14:textId="77777777" w:rsidR="00E359F0" w:rsidRPr="0032190F" w:rsidRDefault="00E359F0" w:rsidP="00242C0F">
            <w:pPr>
              <w:jc w:val="center"/>
              <w:rPr>
                <w:sz w:val="20"/>
                <w:szCs w:val="20"/>
                <w:lang w:val="fr-FR"/>
              </w:rPr>
            </w:pPr>
            <w:r w:rsidRPr="0032190F">
              <w:rPr>
                <w:sz w:val="20"/>
                <w:szCs w:val="20"/>
                <w:lang w:val="fr-FR"/>
              </w:rPr>
              <w:t>Développement urbain, les pyramides sont orientées en fonction des astres</w:t>
            </w:r>
          </w:p>
        </w:tc>
      </w:tr>
      <w:tr w:rsidR="00E359F0" w:rsidRPr="00DB5974" w14:paraId="7DC729C1" w14:textId="77777777">
        <w:trPr>
          <w:jc w:val="center"/>
        </w:trPr>
        <w:tc>
          <w:tcPr>
            <w:tcW w:w="1303" w:type="dxa"/>
            <w:vAlign w:val="center"/>
          </w:tcPr>
          <w:p w14:paraId="6122EBE7" w14:textId="3EDD29B5" w:rsidR="00E359F0" w:rsidRPr="00DB5974" w:rsidRDefault="002E0EAA" w:rsidP="00242C0F">
            <w:pPr>
              <w:jc w:val="center"/>
              <w:rPr>
                <w:sz w:val="20"/>
                <w:szCs w:val="20"/>
              </w:rPr>
            </w:pPr>
            <w:r>
              <w:rPr>
                <w:sz w:val="20"/>
                <w:szCs w:val="20"/>
              </w:rPr>
              <w:t>250-400</w:t>
            </w:r>
          </w:p>
        </w:tc>
        <w:tc>
          <w:tcPr>
            <w:tcW w:w="2669" w:type="dxa"/>
            <w:vAlign w:val="center"/>
          </w:tcPr>
          <w:p w14:paraId="13C0F328" w14:textId="77777777" w:rsidR="00E359F0" w:rsidRPr="00DB5974" w:rsidRDefault="00975C26" w:rsidP="00242C0F">
            <w:pPr>
              <w:jc w:val="center"/>
              <w:rPr>
                <w:sz w:val="20"/>
                <w:szCs w:val="20"/>
              </w:rPr>
            </w:pPr>
            <w:r>
              <w:rPr>
                <w:sz w:val="20"/>
                <w:szCs w:val="20"/>
              </w:rPr>
              <w:t>….</w:t>
            </w:r>
          </w:p>
        </w:tc>
        <w:tc>
          <w:tcPr>
            <w:tcW w:w="3248" w:type="dxa"/>
            <w:vAlign w:val="center"/>
          </w:tcPr>
          <w:p w14:paraId="6C3D1122" w14:textId="27133936" w:rsidR="00E359F0" w:rsidRPr="00DB5974" w:rsidRDefault="002E0EAA" w:rsidP="00242C0F">
            <w:pPr>
              <w:jc w:val="center"/>
              <w:rPr>
                <w:sz w:val="20"/>
                <w:szCs w:val="20"/>
              </w:rPr>
            </w:pPr>
            <w:r>
              <w:rPr>
                <w:sz w:val="20"/>
                <w:szCs w:val="20"/>
              </w:rPr>
              <w:t>~ 96,000 hab.</w:t>
            </w:r>
          </w:p>
        </w:tc>
      </w:tr>
    </w:tbl>
    <w:p w14:paraId="5C99BA3C" w14:textId="351F4C81" w:rsidR="00856B18" w:rsidRPr="0032190F" w:rsidRDefault="00856B18" w:rsidP="00856B18">
      <w:pPr>
        <w:rPr>
          <w:lang w:val="fr-FR"/>
        </w:rPr>
      </w:pPr>
      <w:r w:rsidRPr="0032190F">
        <w:rPr>
          <w:lang w:val="fr-FR"/>
        </w:rPr>
        <w:t>(E1)</w:t>
      </w:r>
      <w:r w:rsidR="002E0EAA">
        <w:rPr>
          <w:lang w:val="fr-FR"/>
        </w:rPr>
        <w:t>(Carbone 14)</w:t>
      </w:r>
    </w:p>
    <w:p w14:paraId="108A8A02" w14:textId="77777777" w:rsidR="00E359F0" w:rsidRDefault="00E359F0" w:rsidP="00242C0F"/>
    <w:p w14:paraId="4D9FEAC5" w14:textId="77777777" w:rsidR="002E0EAA" w:rsidRDefault="002E0EAA" w:rsidP="00242C0F"/>
    <w:p w14:paraId="2DDD2C05" w14:textId="77777777" w:rsidR="00856B18" w:rsidRPr="00856B18" w:rsidRDefault="00856B18" w:rsidP="00242C0F">
      <w:pPr>
        <w:rPr>
          <w:lang w:val="fr-FR"/>
        </w:rPr>
      </w:pPr>
      <w:r w:rsidRPr="00856B18">
        <w:rPr>
          <w:lang w:val="fr-FR"/>
        </w:rPr>
        <w:t>La cité est détruite vers 6</w:t>
      </w:r>
      <w:r>
        <w:rPr>
          <w:lang w:val="fr-FR"/>
        </w:rPr>
        <w:t>00 ad (BIB Sur les épaules de Darwin, 2018)</w:t>
      </w:r>
    </w:p>
    <w:p w14:paraId="18EE85A0" w14:textId="77777777" w:rsidR="00856B18" w:rsidRPr="00856B18" w:rsidRDefault="00856B18" w:rsidP="00242C0F">
      <w:pPr>
        <w:rPr>
          <w:lang w:val="fr-FR"/>
        </w:rPr>
      </w:pPr>
    </w:p>
    <w:p w14:paraId="1E7347AF" w14:textId="77777777" w:rsidR="00856B18" w:rsidRPr="0032190F" w:rsidRDefault="00856B18" w:rsidP="00242C0F">
      <w:pPr>
        <w:rPr>
          <w:lang w:val="fr-FR"/>
        </w:rPr>
      </w:pPr>
    </w:p>
    <w:p w14:paraId="4791C6F6" w14:textId="77777777" w:rsidR="006966FF" w:rsidRPr="0032190F" w:rsidRDefault="006966FF" w:rsidP="00242C0F">
      <w:pPr>
        <w:rPr>
          <w:lang w:val="fr-FR"/>
        </w:rPr>
      </w:pPr>
    </w:p>
    <w:p w14:paraId="3E8AA2A9" w14:textId="1671EF95" w:rsidR="00493987" w:rsidRPr="0032190F" w:rsidRDefault="00493987" w:rsidP="00242C0F">
      <w:pPr>
        <w:rPr>
          <w:lang w:val="fr-FR"/>
        </w:rPr>
      </w:pPr>
      <w:r w:rsidRPr="0032190F">
        <w:rPr>
          <w:lang w:val="fr-FR"/>
        </w:rPr>
        <w:t xml:space="preserve">Pour de nombreux </w:t>
      </w:r>
      <w:r w:rsidR="00B355F1" w:rsidRPr="0032190F">
        <w:rPr>
          <w:lang w:val="fr-FR"/>
        </w:rPr>
        <w:t>chercheurs</w:t>
      </w:r>
      <w:r w:rsidRPr="0032190F">
        <w:rPr>
          <w:lang w:val="fr-FR"/>
        </w:rPr>
        <w:t>, la cité tire son pouvoir du commerce de l’</w:t>
      </w:r>
      <w:hyperlink r:id="rId12162" w:anchor="Sit_Obsidienne" w:history="1">
        <w:r w:rsidR="009F2A99" w:rsidRPr="009F2A99">
          <w:rPr>
            <w:rStyle w:val="Hyperlink"/>
            <w:szCs w:val="20"/>
            <w:lang w:val="fr-FR"/>
          </w:rPr>
          <w:t>obsidienne</w:t>
        </w:r>
      </w:hyperlink>
      <w:r w:rsidR="009F2A99">
        <w:rPr>
          <w:color w:val="211D1E"/>
          <w:szCs w:val="20"/>
          <w:lang w:val="fr-FR"/>
        </w:rPr>
        <w:t xml:space="preserve"> </w:t>
      </w:r>
      <w:r w:rsidRPr="0032190F">
        <w:rPr>
          <w:lang w:val="fr-FR"/>
        </w:rPr>
        <w:t>en controllant des réseaux d’</w:t>
      </w:r>
      <w:r w:rsidR="006966FF" w:rsidRPr="0032190F">
        <w:rPr>
          <w:lang w:val="fr-FR"/>
        </w:rPr>
        <w:t>échange éloignés (E1)</w:t>
      </w:r>
    </w:p>
    <w:p w14:paraId="678EF852" w14:textId="77777777" w:rsidR="001C5C2A" w:rsidRPr="0032190F" w:rsidRDefault="001C5C2A" w:rsidP="00242C0F">
      <w:pPr>
        <w:rPr>
          <w:lang w:val="fr-FR"/>
        </w:rPr>
      </w:pPr>
    </w:p>
    <w:p w14:paraId="72D95434" w14:textId="77777777" w:rsidR="001C5C2A" w:rsidRPr="0032190F" w:rsidRDefault="001C5C2A" w:rsidP="00242C0F">
      <w:pPr>
        <w:rPr>
          <w:lang w:val="fr-FR"/>
        </w:rPr>
      </w:pPr>
      <w:r w:rsidRPr="0032190F">
        <w:rPr>
          <w:lang w:val="fr-FR"/>
        </w:rPr>
        <w:t>Vers 200 AD, la cité comptait plus de 100 000 habitants (Cowgill 1997)</w:t>
      </w:r>
    </w:p>
    <w:p w14:paraId="168036BE" w14:textId="77777777" w:rsidR="00493987" w:rsidRPr="0032190F" w:rsidRDefault="00493987" w:rsidP="00242C0F">
      <w:pPr>
        <w:rPr>
          <w:lang w:val="fr-FR"/>
        </w:rPr>
      </w:pPr>
    </w:p>
    <w:p w14:paraId="4FC0E792" w14:textId="77777777" w:rsidR="00493987" w:rsidRPr="0032190F" w:rsidRDefault="00493987" w:rsidP="00242C0F">
      <w:pPr>
        <w:jc w:val="both"/>
        <w:rPr>
          <w:lang w:val="fr-FR"/>
        </w:rPr>
      </w:pPr>
      <w:r w:rsidRPr="0032190F">
        <w:rPr>
          <w:lang w:val="fr-FR"/>
        </w:rPr>
        <w:t>A la fin de la phase Miccaotli, v</w:t>
      </w:r>
      <w:r w:rsidR="00E359F0" w:rsidRPr="0032190F">
        <w:rPr>
          <w:lang w:val="fr-FR"/>
        </w:rPr>
        <w:t>ers 250 la population de la cité avoisinne les 85 000 habitants pour une extension urbaine de 20 km</w:t>
      </w:r>
      <w:r w:rsidR="00E359F0" w:rsidRPr="0032190F">
        <w:rPr>
          <w:vertAlign w:val="superscript"/>
          <w:lang w:val="fr-FR"/>
        </w:rPr>
        <w:t>2</w:t>
      </w:r>
      <w:r w:rsidRPr="0032190F">
        <w:rPr>
          <w:lang w:val="fr-FR"/>
        </w:rPr>
        <w:t>. A ce moment, près d’1/3 de la population a une activité administrative ou commerciale</w:t>
      </w:r>
      <w:r w:rsidR="006966FF" w:rsidRPr="0032190F">
        <w:rPr>
          <w:lang w:val="fr-FR"/>
        </w:rPr>
        <w:t xml:space="preserve"> (E1)</w:t>
      </w:r>
    </w:p>
    <w:p w14:paraId="3680AFFF" w14:textId="77777777" w:rsidR="00493987" w:rsidRPr="0032190F" w:rsidRDefault="00493987" w:rsidP="00242C0F">
      <w:pPr>
        <w:rPr>
          <w:lang w:val="fr-FR"/>
        </w:rPr>
      </w:pPr>
    </w:p>
    <w:p w14:paraId="01EC88F5" w14:textId="77777777" w:rsidR="00E359F0" w:rsidRPr="0032190F" w:rsidRDefault="00493987" w:rsidP="00242C0F">
      <w:pPr>
        <w:jc w:val="both"/>
        <w:rPr>
          <w:lang w:val="fr-FR"/>
        </w:rPr>
      </w:pPr>
      <w:r w:rsidRPr="0032190F">
        <w:rPr>
          <w:lang w:val="fr-FR"/>
        </w:rPr>
        <w:t>Vers 500 de notre ère la cité atteint son apogée avec près de 100 000 habitants. La période suivante (500-650) marque son déclin  (E1)</w:t>
      </w:r>
    </w:p>
    <w:p w14:paraId="6A4EBEC5" w14:textId="77777777" w:rsidR="006966FF" w:rsidRPr="0032190F" w:rsidRDefault="006966FF" w:rsidP="00242C0F">
      <w:pPr>
        <w:jc w:val="both"/>
        <w:rPr>
          <w:lang w:val="fr-FR"/>
        </w:rPr>
      </w:pPr>
    </w:p>
    <w:p w14:paraId="69F98C5E" w14:textId="088C6AFC" w:rsidR="006966FF" w:rsidRDefault="00975C26" w:rsidP="00242C0F">
      <w:pPr>
        <w:jc w:val="both"/>
        <w:rPr>
          <w:lang w:val="fr-FR"/>
        </w:rPr>
      </w:pPr>
      <w:r w:rsidRPr="0032190F">
        <w:rPr>
          <w:lang w:val="fr-FR"/>
        </w:rPr>
        <w:t xml:space="preserve">Les </w:t>
      </w:r>
      <w:hyperlink r:id="rId12163" w:anchor="Cul_Azteques" w:history="1">
        <w:r w:rsidR="001D74BD" w:rsidRPr="001D74BD">
          <w:rPr>
            <w:rStyle w:val="Hyperlink"/>
            <w:lang w:val="fr-FR"/>
          </w:rPr>
          <w:t>Aztèques</w:t>
        </w:r>
      </w:hyperlink>
      <w:r w:rsidR="001D74BD" w:rsidRPr="001D74BD">
        <w:rPr>
          <w:lang w:val="fr-FR"/>
        </w:rPr>
        <w:t xml:space="preserve"> </w:t>
      </w:r>
      <w:r w:rsidRPr="0032190F">
        <w:rPr>
          <w:lang w:val="fr-FR"/>
        </w:rPr>
        <w:t>fouilleront</w:t>
      </w:r>
      <w:r w:rsidR="006966FF" w:rsidRPr="0032190F">
        <w:rPr>
          <w:lang w:val="fr-FR"/>
        </w:rPr>
        <w:t xml:space="preserve"> le site comme le prouve la découverte à Tenochtitlan du vase 9-Xi à pâte caractéristique de ceux découverts à Teotihuacan (350-650 e.c.). Ce dernier fut découvert dans l’offrande V aux pieds de l’un des deux escaliers de la Maison des Aigles, à proximité du Templo Mayor (E1)</w:t>
      </w:r>
      <w:r w:rsidR="00406593" w:rsidRPr="0032190F">
        <w:rPr>
          <w:lang w:val="fr-FR"/>
        </w:rPr>
        <w:t>.</w:t>
      </w:r>
    </w:p>
    <w:p w14:paraId="258AEC35" w14:textId="77777777" w:rsidR="00856B18" w:rsidRDefault="00856B18" w:rsidP="00242C0F">
      <w:pPr>
        <w:jc w:val="both"/>
        <w:rPr>
          <w:lang w:val="fr-FR"/>
        </w:rPr>
      </w:pPr>
    </w:p>
    <w:p w14:paraId="5D9482F8" w14:textId="77777777" w:rsidR="00856B18" w:rsidRDefault="00856B18" w:rsidP="00242C0F">
      <w:pPr>
        <w:jc w:val="both"/>
        <w:rPr>
          <w:lang w:val="fr-FR"/>
        </w:rPr>
      </w:pPr>
      <w:r>
        <w:rPr>
          <w:lang w:val="fr-FR"/>
        </w:rPr>
        <w:t>D'après une étude, le pouvoir y aurait été autocratique mais comme les habitats montrent une répartition relativement équitable, le pouvoir aurait aussi assez été partagé (BIB Sur les épaules de Darwin, 2018)</w:t>
      </w:r>
    </w:p>
    <w:p w14:paraId="25715C81" w14:textId="77777777" w:rsidR="001D74BD" w:rsidRDefault="001D74BD" w:rsidP="00242C0F">
      <w:pPr>
        <w:jc w:val="both"/>
        <w:rPr>
          <w:lang w:val="fr-FR"/>
        </w:rPr>
      </w:pPr>
    </w:p>
    <w:p w14:paraId="08F696BC" w14:textId="46A168C7" w:rsidR="001D74BD" w:rsidRDefault="001D74BD" w:rsidP="00242C0F">
      <w:pPr>
        <w:jc w:val="both"/>
        <w:rPr>
          <w:lang w:val="fr-FR"/>
        </w:rPr>
      </w:pPr>
      <w:r>
        <w:rPr>
          <w:lang w:val="fr-FR"/>
        </w:rPr>
        <w:t>Cité de naissance du Soleil et du Temps pour les différentes cultures de Méso</w:t>
      </w:r>
      <w:r w:rsidR="00B56B71">
        <w:rPr>
          <w:lang w:val="fr-FR"/>
        </w:rPr>
        <w:t>a</w:t>
      </w:r>
      <w:r>
        <w:rPr>
          <w:lang w:val="fr-FR"/>
        </w:rPr>
        <w:t>mérique (BIB Marie-Charlotte Arnauld in C14, 2018)</w:t>
      </w:r>
    </w:p>
    <w:p w14:paraId="4884B9BA" w14:textId="77777777" w:rsidR="00271A00" w:rsidRDefault="00271A00" w:rsidP="00242C0F">
      <w:pPr>
        <w:jc w:val="both"/>
        <w:rPr>
          <w:lang w:val="fr-FR"/>
        </w:rPr>
      </w:pPr>
    </w:p>
    <w:p w14:paraId="7A0AEE16" w14:textId="1BB805F9" w:rsidR="00271A00" w:rsidRDefault="00271A00" w:rsidP="00271A00">
      <w:pPr>
        <w:pStyle w:val="Heading2"/>
      </w:pPr>
      <w:r>
        <w:t>périodes</w:t>
      </w:r>
    </w:p>
    <w:p w14:paraId="42F7C6A0" w14:textId="77777777" w:rsidR="00271A00" w:rsidRDefault="00271A00" w:rsidP="00242C0F">
      <w:pPr>
        <w:jc w:val="both"/>
        <w:rPr>
          <w:lang w:val="fr-FR"/>
        </w:rPr>
      </w:pPr>
    </w:p>
    <w:p w14:paraId="2B2CABF0" w14:textId="1F083595" w:rsidR="00271A00" w:rsidRDefault="00271A00" w:rsidP="00242C0F">
      <w:pPr>
        <w:jc w:val="both"/>
        <w:rPr>
          <w:lang w:val="fr-FR"/>
        </w:rPr>
      </w:pPr>
      <w:r w:rsidRPr="00AA4C20">
        <w:rPr>
          <w:color w:val="000000"/>
          <w:lang w:val="fr-FR" w:eastAsia="fr-FR"/>
        </w:rPr>
        <w:t xml:space="preserve">Le rôle de Teotihuacan, qui a débuté son ascension </w:t>
      </w:r>
      <w:r>
        <w:rPr>
          <w:color w:val="000000"/>
          <w:lang w:val="fr-FR" w:eastAsia="fr-FR"/>
        </w:rPr>
        <w:t xml:space="preserve">au </w:t>
      </w:r>
      <w:r w:rsidRPr="00AA4C20">
        <w:rPr>
          <w:color w:val="000000"/>
          <w:lang w:val="fr-FR" w:eastAsia="fr-FR"/>
        </w:rPr>
        <w:t>début de notre ère et qui atteint son apogée en 300 après J.-C., doit être ici évoqué</w:t>
      </w:r>
      <w:r>
        <w:rPr>
          <w:color w:val="000000"/>
          <w:lang w:val="fr-FR" w:eastAsia="fr-FR"/>
        </w:rPr>
        <w:t>. D</w:t>
      </w:r>
      <w:r w:rsidRPr="00AA4C20">
        <w:rPr>
          <w:color w:val="000000"/>
          <w:lang w:val="fr-FR" w:eastAsia="fr-FR"/>
        </w:rPr>
        <w:t xml:space="preserve">éclin de Teotihuacan, vers 600 après J.-C. </w:t>
      </w:r>
      <w:r>
        <w:rPr>
          <w:color w:val="000000"/>
          <w:lang w:val="fr-FR" w:eastAsia="fr-FR"/>
        </w:rPr>
        <w:t xml:space="preserve"> (ArchAm)</w:t>
      </w:r>
    </w:p>
    <w:p w14:paraId="0B78DD19" w14:textId="77777777" w:rsidR="00932B1F" w:rsidRDefault="00932B1F" w:rsidP="00242C0F">
      <w:pPr>
        <w:jc w:val="both"/>
        <w:rPr>
          <w:lang w:val="fr-FR"/>
        </w:rPr>
      </w:pPr>
    </w:p>
    <w:p w14:paraId="448F2F18" w14:textId="2204B8D8" w:rsidR="00271A00" w:rsidRDefault="00271A00" w:rsidP="00271A00">
      <w:pPr>
        <w:pStyle w:val="Heading2"/>
      </w:pPr>
      <w:bookmarkStart w:id="4959" w:name="Sit_Teotihuacan_loc"/>
      <w:r w:rsidRPr="00271A00">
        <w:lastRenderedPageBreak/>
        <w:t>locus</w:t>
      </w:r>
    </w:p>
    <w:bookmarkEnd w:id="4959"/>
    <w:p w14:paraId="07D04072" w14:textId="77777777" w:rsidR="00201BF3" w:rsidRDefault="00201BF3" w:rsidP="00201BF3">
      <w:pPr>
        <w:rPr>
          <w:lang w:val="fr-FR"/>
        </w:rPr>
      </w:pPr>
    </w:p>
    <w:p w14:paraId="16B3C4A4" w14:textId="77777777" w:rsidR="00201BF3" w:rsidRDefault="00201BF3" w:rsidP="00201BF3">
      <w:pPr>
        <w:rPr>
          <w:lang w:val="fr-FR"/>
        </w:rPr>
      </w:pPr>
      <w:r w:rsidRPr="0032190F">
        <w:rPr>
          <w:lang w:val="fr-FR"/>
        </w:rPr>
        <w:t>La cité se décompose entre plusieurs ensembles architecturaux :</w:t>
      </w:r>
    </w:p>
    <w:p w14:paraId="098B77D6" w14:textId="77777777" w:rsidR="00201BF3" w:rsidRDefault="00201BF3" w:rsidP="00201BF3">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42"/>
      </w:tblGrid>
      <w:tr w:rsidR="00201BF3" w14:paraId="5F88F3B7" w14:textId="77777777" w:rsidTr="001837F7">
        <w:trPr>
          <w:jc w:val="center"/>
        </w:trPr>
        <w:tc>
          <w:tcPr>
            <w:tcW w:w="2642" w:type="dxa"/>
          </w:tcPr>
          <w:p w14:paraId="46810AD2" w14:textId="4023D612" w:rsidR="00201BF3" w:rsidRPr="00C35EA7" w:rsidRDefault="00000000" w:rsidP="001837F7">
            <w:pPr>
              <w:rPr>
                <w:lang w:val="fr-FR"/>
              </w:rPr>
            </w:pPr>
            <w:hyperlink r:id="rId12164" w:anchor="Sit_Teotihuacan_loc_Citadelle" w:history="1">
              <w:r w:rsidR="00201BF3" w:rsidRPr="00201BF3">
                <w:rPr>
                  <w:rStyle w:val="Hyperlink"/>
                  <w:lang w:val="fr-FR"/>
                </w:rPr>
                <w:t>Citadelle </w:t>
              </w:r>
            </w:hyperlink>
          </w:p>
        </w:tc>
      </w:tr>
      <w:tr w:rsidR="00201BF3" w14:paraId="5FB2E173" w14:textId="77777777" w:rsidTr="001837F7">
        <w:trPr>
          <w:jc w:val="center"/>
        </w:trPr>
        <w:tc>
          <w:tcPr>
            <w:tcW w:w="2642" w:type="dxa"/>
          </w:tcPr>
          <w:p w14:paraId="23FA9856" w14:textId="77777777" w:rsidR="00201BF3" w:rsidRPr="00C35EA7" w:rsidRDefault="00201BF3" w:rsidP="001837F7">
            <w:pPr>
              <w:rPr>
                <w:lang w:val="fr-FR"/>
              </w:rPr>
            </w:pPr>
            <w:r w:rsidRPr="00C35EA7">
              <w:rPr>
                <w:lang w:val="fr-FR"/>
              </w:rPr>
              <w:t>Le Grand Ensemble </w:t>
            </w:r>
          </w:p>
        </w:tc>
      </w:tr>
      <w:tr w:rsidR="00201BF3" w14:paraId="7FE21C01" w14:textId="77777777" w:rsidTr="001837F7">
        <w:trPr>
          <w:jc w:val="center"/>
        </w:trPr>
        <w:tc>
          <w:tcPr>
            <w:tcW w:w="2642" w:type="dxa"/>
          </w:tcPr>
          <w:p w14:paraId="6C7FDA2F" w14:textId="77777777" w:rsidR="00201BF3" w:rsidRPr="00C35EA7" w:rsidRDefault="00201BF3" w:rsidP="001837F7">
            <w:pPr>
              <w:rPr>
                <w:lang w:val="fr-FR"/>
              </w:rPr>
            </w:pPr>
            <w:r w:rsidRPr="00C35EA7">
              <w:rPr>
                <w:lang w:val="fr-FR"/>
              </w:rPr>
              <w:t>La Pyramide du Soleil </w:t>
            </w:r>
          </w:p>
        </w:tc>
      </w:tr>
      <w:tr w:rsidR="00201BF3" w:rsidRPr="008D3F13" w14:paraId="1E904D1D" w14:textId="77777777" w:rsidTr="001837F7">
        <w:trPr>
          <w:jc w:val="center"/>
        </w:trPr>
        <w:tc>
          <w:tcPr>
            <w:tcW w:w="2642" w:type="dxa"/>
          </w:tcPr>
          <w:p w14:paraId="205957F6" w14:textId="66E6DE16" w:rsidR="00201BF3" w:rsidRPr="00C35EA7" w:rsidRDefault="00000000" w:rsidP="001837F7">
            <w:pPr>
              <w:rPr>
                <w:lang w:val="fr-FR"/>
              </w:rPr>
            </w:pPr>
            <w:hyperlink r:id="rId12165" w:anchor="Sit_Teotihuacan_loc_PLune" w:history="1">
              <w:r w:rsidR="00201BF3" w:rsidRPr="00201BF3">
                <w:rPr>
                  <w:rStyle w:val="Hyperlink"/>
                  <w:lang w:val="fr-FR"/>
                </w:rPr>
                <w:t>Pyramide de la Lune</w:t>
              </w:r>
            </w:hyperlink>
          </w:p>
        </w:tc>
      </w:tr>
    </w:tbl>
    <w:p w14:paraId="20EB15B9" w14:textId="77777777" w:rsidR="00201BF3" w:rsidRPr="0032190F" w:rsidRDefault="00201BF3" w:rsidP="00201BF3">
      <w:pPr>
        <w:rPr>
          <w:lang w:val="fr-FR"/>
        </w:rPr>
      </w:pPr>
      <w:r w:rsidRPr="0032190F">
        <w:rPr>
          <w:lang w:val="fr-FR"/>
        </w:rPr>
        <w:t>(E1)</w:t>
      </w:r>
    </w:p>
    <w:p w14:paraId="770163EA" w14:textId="77777777" w:rsidR="001D74BD" w:rsidRDefault="001D74BD" w:rsidP="00242C0F">
      <w:pPr>
        <w:jc w:val="both"/>
        <w:rPr>
          <w:lang w:val="fr-FR"/>
        </w:rPr>
      </w:pPr>
    </w:p>
    <w:p w14:paraId="1BBEDAB0" w14:textId="380FCA0D" w:rsidR="002E0EAA" w:rsidRDefault="002E0EAA" w:rsidP="00271A00">
      <w:pPr>
        <w:pStyle w:val="Heading3"/>
      </w:pPr>
      <w:r>
        <w:t>Templo Mayor</w:t>
      </w:r>
    </w:p>
    <w:p w14:paraId="73E2F159" w14:textId="3F291032" w:rsidR="002E0EAA" w:rsidRDefault="002E0EAA" w:rsidP="00242C0F">
      <w:pPr>
        <w:jc w:val="both"/>
        <w:rPr>
          <w:lang w:val="fr-FR"/>
        </w:rPr>
      </w:pPr>
      <w:r>
        <w:rPr>
          <w:lang w:val="fr-FR"/>
        </w:rPr>
        <w:t>Les objets votifs sont organisés en strates et directions (Carbone 14)[analogisme]</w:t>
      </w:r>
    </w:p>
    <w:p w14:paraId="0B62FC00" w14:textId="77777777" w:rsidR="00856B18" w:rsidRDefault="00856B18" w:rsidP="00242C0F">
      <w:pPr>
        <w:jc w:val="both"/>
        <w:rPr>
          <w:lang w:val="fr-FR"/>
        </w:rPr>
      </w:pPr>
    </w:p>
    <w:p w14:paraId="6F6A465E" w14:textId="31E63A77" w:rsidR="00856B18" w:rsidRDefault="00856B18" w:rsidP="00271A00">
      <w:pPr>
        <w:pStyle w:val="Heading3"/>
      </w:pPr>
      <w:bookmarkStart w:id="4960" w:name="Sit_Teotihuacan_loc_Citadelle"/>
      <w:r w:rsidRPr="0032190F">
        <w:t>Citadelle </w:t>
      </w:r>
    </w:p>
    <w:bookmarkEnd w:id="4960"/>
    <w:p w14:paraId="7FB6B70E" w14:textId="1F99927E" w:rsidR="00201BF3" w:rsidRPr="00201BF3" w:rsidRDefault="00201BF3" w:rsidP="00856B18">
      <w:pPr>
        <w:rPr>
          <w:sz w:val="20"/>
          <w:lang w:val="fr-FR"/>
        </w:rPr>
      </w:pPr>
      <w:r w:rsidRPr="00201BF3">
        <w:rPr>
          <w:sz w:val="20"/>
          <w:lang w:val="fr-FR"/>
        </w:rPr>
        <w:t>la Ciutadela</w:t>
      </w:r>
    </w:p>
    <w:p w14:paraId="46838F78" w14:textId="77777777" w:rsidR="00201BF3" w:rsidRDefault="00201BF3" w:rsidP="00856B18">
      <w:pPr>
        <w:rPr>
          <w:lang w:val="fr-FR"/>
        </w:rPr>
      </w:pPr>
    </w:p>
    <w:p w14:paraId="5B1A7118" w14:textId="3DAF0DF1" w:rsidR="00856B18" w:rsidRDefault="00856B18" w:rsidP="00856B18">
      <w:pPr>
        <w:rPr>
          <w:lang w:val="fr-FR"/>
        </w:rPr>
      </w:pPr>
      <w:r w:rsidRPr="0032190F">
        <w:rPr>
          <w:lang w:val="fr-FR"/>
        </w:rPr>
        <w:t xml:space="preserve">vaste étendue rectangulaire (400 x </w:t>
      </w:r>
      <w:smartTag w:uri="urn:schemas-microsoft-com:office:smarttags" w:element="metricconverter">
        <w:smartTagPr>
          <w:attr w:name="ProductID" w:val="55 m"/>
        </w:smartTagPr>
        <w:r w:rsidRPr="0032190F">
          <w:rPr>
            <w:lang w:val="fr-FR"/>
          </w:rPr>
          <w:t>55 m</w:t>
        </w:r>
      </w:smartTag>
      <w:r w:rsidRPr="0032190F">
        <w:rPr>
          <w:lang w:val="fr-FR"/>
        </w:rPr>
        <w:t>), temple dédié à Quetzalcoatl</w:t>
      </w:r>
      <w:r>
        <w:rPr>
          <w:lang w:val="fr-FR"/>
        </w:rPr>
        <w:t xml:space="preserve"> </w:t>
      </w:r>
      <w:r w:rsidRPr="0032190F">
        <w:rPr>
          <w:lang w:val="fr-FR"/>
        </w:rPr>
        <w:t>(E1)</w:t>
      </w:r>
    </w:p>
    <w:p w14:paraId="6AF5F1DC" w14:textId="77777777" w:rsidR="002E0EAA" w:rsidRDefault="002E0EAA" w:rsidP="00856B18">
      <w:pPr>
        <w:rPr>
          <w:lang w:val="fr-FR"/>
        </w:rPr>
      </w:pPr>
    </w:p>
    <w:p w14:paraId="29C737F2" w14:textId="77F2488E" w:rsidR="002E0EAA" w:rsidRDefault="002E0EAA" w:rsidP="00271A00">
      <w:pPr>
        <w:pStyle w:val="Heading3"/>
      </w:pPr>
      <w:r>
        <w:t>Temple de Quetzalcoatl</w:t>
      </w:r>
    </w:p>
    <w:p w14:paraId="7B118F63" w14:textId="020F2A86" w:rsidR="002E0EAA" w:rsidRPr="00271A00" w:rsidRDefault="002E0EAA" w:rsidP="002E0EAA">
      <w:pPr>
        <w:rPr>
          <w:sz w:val="20"/>
          <w:lang w:val="fr-FR"/>
        </w:rPr>
      </w:pPr>
      <w:r w:rsidRPr="00271A00">
        <w:rPr>
          <w:sz w:val="20"/>
          <w:lang w:val="fr-FR"/>
        </w:rPr>
        <w:t>Temple du Serpent à plumes</w:t>
      </w:r>
    </w:p>
    <w:p w14:paraId="4F2725C0" w14:textId="77777777" w:rsidR="002E0EAA" w:rsidRDefault="002E0EAA" w:rsidP="00856B18">
      <w:pPr>
        <w:rPr>
          <w:lang w:val="fr-FR"/>
        </w:rPr>
      </w:pPr>
    </w:p>
    <w:p w14:paraId="4F3F5323" w14:textId="625902BC" w:rsidR="002E0EAA" w:rsidRPr="0032190F" w:rsidRDefault="002E0EAA" w:rsidP="00856B18">
      <w:pPr>
        <w:rPr>
          <w:lang w:val="fr-FR"/>
        </w:rPr>
      </w:pPr>
      <w:r>
        <w:rPr>
          <w:lang w:val="fr-FR"/>
        </w:rPr>
        <w:t>Destruction au 3</w:t>
      </w:r>
      <w:r w:rsidRPr="002E0EAA">
        <w:rPr>
          <w:vertAlign w:val="superscript"/>
          <w:lang w:val="fr-FR"/>
        </w:rPr>
        <w:t>e</w:t>
      </w:r>
      <w:r>
        <w:rPr>
          <w:lang w:val="fr-FR"/>
        </w:rPr>
        <w:t xml:space="preserve"> s. aec avec sacrifice humains (Carbone 14)</w:t>
      </w:r>
    </w:p>
    <w:p w14:paraId="207183C2" w14:textId="77777777" w:rsidR="00856B18" w:rsidRDefault="00856B18" w:rsidP="00242C0F">
      <w:pPr>
        <w:jc w:val="both"/>
        <w:rPr>
          <w:lang w:val="fr-FR"/>
        </w:rPr>
      </w:pPr>
    </w:p>
    <w:p w14:paraId="3DD85B61" w14:textId="685DA738" w:rsidR="00856B18" w:rsidRDefault="00856B18" w:rsidP="00271A00">
      <w:pPr>
        <w:pStyle w:val="Heading3"/>
      </w:pPr>
      <w:r w:rsidRPr="0032190F">
        <w:t>Grand Ensemble </w:t>
      </w:r>
    </w:p>
    <w:p w14:paraId="30367108" w14:textId="64933D23" w:rsidR="00856B18" w:rsidRDefault="00856B18" w:rsidP="00242C0F">
      <w:pPr>
        <w:jc w:val="both"/>
        <w:rPr>
          <w:lang w:val="fr-FR"/>
        </w:rPr>
      </w:pPr>
      <w:r w:rsidRPr="0032190F">
        <w:rPr>
          <w:lang w:val="fr-FR"/>
        </w:rPr>
        <w:t xml:space="preserve">en face de la </w:t>
      </w:r>
      <w:hyperlink r:id="rId12166" w:anchor="Sit_Teotihuacan_loc_Citadelle" w:history="1">
        <w:r w:rsidR="00201BF3" w:rsidRPr="00201BF3">
          <w:rPr>
            <w:rStyle w:val="Hyperlink"/>
            <w:lang w:val="fr-FR"/>
          </w:rPr>
          <w:t>Citadelle</w:t>
        </w:r>
      </w:hyperlink>
      <w:r w:rsidR="00201BF3">
        <w:rPr>
          <w:lang w:val="fr-FR"/>
        </w:rPr>
        <w:t xml:space="preserve">, </w:t>
      </w:r>
      <w:r w:rsidRPr="0032190F">
        <w:rPr>
          <w:lang w:val="fr-FR"/>
        </w:rPr>
        <w:t>c’est le lieu possible du marché</w:t>
      </w:r>
      <w:r>
        <w:rPr>
          <w:lang w:val="fr-FR"/>
        </w:rPr>
        <w:t xml:space="preserve"> </w:t>
      </w:r>
      <w:r w:rsidRPr="0032190F">
        <w:rPr>
          <w:lang w:val="fr-FR"/>
        </w:rPr>
        <w:t>(E1)</w:t>
      </w:r>
    </w:p>
    <w:p w14:paraId="339AFCC0" w14:textId="77777777" w:rsidR="00856B18" w:rsidRDefault="00856B18" w:rsidP="00242C0F">
      <w:pPr>
        <w:jc w:val="both"/>
        <w:rPr>
          <w:lang w:val="fr-FR"/>
        </w:rPr>
      </w:pPr>
    </w:p>
    <w:p w14:paraId="5BDF181B" w14:textId="77777777" w:rsidR="006B7828" w:rsidRPr="0032190F" w:rsidRDefault="006B7828" w:rsidP="00271A00">
      <w:pPr>
        <w:pStyle w:val="Heading3"/>
      </w:pPr>
      <w:r w:rsidRPr="0032190F">
        <w:t>Pyramide du Soleil</w:t>
      </w:r>
    </w:p>
    <w:p w14:paraId="3461B5DC" w14:textId="5A9822D0" w:rsidR="006B7828" w:rsidRDefault="006B7828" w:rsidP="00242C0F">
      <w:pPr>
        <w:rPr>
          <w:lang w:val="fr-FR"/>
        </w:rPr>
      </w:pPr>
      <w:r w:rsidRPr="0032190F">
        <w:rPr>
          <w:lang w:val="fr-FR"/>
        </w:rPr>
        <w:t>La construction a débuté lors de la phase Tzacualli (1-150 après J.C.),(wiki)</w:t>
      </w:r>
      <w:r w:rsidR="00975C26" w:rsidRPr="0032190F">
        <w:rPr>
          <w:lang w:val="fr-FR"/>
        </w:rPr>
        <w:t xml:space="preserve">. </w:t>
      </w:r>
      <w:r w:rsidRPr="0032190F">
        <w:rPr>
          <w:lang w:val="fr-FR"/>
        </w:rPr>
        <w:t>Elle est située sur la chaussée des morts, entre l</w:t>
      </w:r>
      <w:r w:rsidR="00975C26" w:rsidRPr="0032190F">
        <w:rPr>
          <w:lang w:val="fr-FR"/>
        </w:rPr>
        <w:t xml:space="preserve">a </w:t>
      </w:r>
      <w:hyperlink r:id="rId12167" w:anchor="Sit_Teotihuacan_loc_PLune" w:history="1">
        <w:r w:rsidR="00201BF3" w:rsidRPr="00201BF3">
          <w:rPr>
            <w:rStyle w:val="Hyperlink"/>
            <w:lang w:val="fr-FR"/>
          </w:rPr>
          <w:t>Pyramide de la Lune</w:t>
        </w:r>
      </w:hyperlink>
      <w:r w:rsidR="00201BF3">
        <w:rPr>
          <w:lang w:val="fr-FR"/>
        </w:rPr>
        <w:t xml:space="preserve"> </w:t>
      </w:r>
      <w:r w:rsidR="00975C26" w:rsidRPr="0032190F">
        <w:rPr>
          <w:lang w:val="fr-FR"/>
        </w:rPr>
        <w:t xml:space="preserve">et La </w:t>
      </w:r>
      <w:hyperlink r:id="rId12168" w:anchor="Sit_Teotihuacan_loc_Citadelle" w:history="1">
        <w:r w:rsidR="00201BF3" w:rsidRPr="00201BF3">
          <w:rPr>
            <w:rStyle w:val="Hyperlink"/>
            <w:lang w:val="fr-FR"/>
          </w:rPr>
          <w:t>Citadelle</w:t>
        </w:r>
      </w:hyperlink>
      <w:r w:rsidR="00201BF3">
        <w:rPr>
          <w:lang w:val="fr-FR"/>
        </w:rPr>
        <w:t xml:space="preserve">. </w:t>
      </w:r>
      <w:r w:rsidRPr="0032190F">
        <w:rPr>
          <w:lang w:val="fr-FR"/>
        </w:rPr>
        <w:t>Son cœur est fait d'adobe et elle était couverte de peintures sur stuc (wiki)</w:t>
      </w:r>
    </w:p>
    <w:p w14:paraId="238A98D5" w14:textId="77777777" w:rsidR="00856B18" w:rsidRDefault="00856B18" w:rsidP="00242C0F">
      <w:pPr>
        <w:rPr>
          <w:lang w:val="fr-FR"/>
        </w:rPr>
      </w:pPr>
      <w:r w:rsidRPr="0032190F">
        <w:rPr>
          <w:lang w:val="fr-FR"/>
        </w:rPr>
        <w:t xml:space="preserve">une seule phase constructive, c’est encore une appelation aztèque, </w:t>
      </w:r>
      <w:r w:rsidRPr="0032190F">
        <w:rPr>
          <w:lang w:val="fr-FR"/>
        </w:rPr>
        <w:tab/>
        <w:t xml:space="preserve">la pyramide qui semble être construite sur une grotte montrerait qu’elle était plus </w:t>
      </w:r>
      <w:r w:rsidRPr="0032190F">
        <w:rPr>
          <w:lang w:val="fr-FR"/>
        </w:rPr>
        <w:tab/>
        <w:t>certainement dédiée au culte des eaux, des grottes, des montagnes,…</w:t>
      </w:r>
      <w:r w:rsidRPr="00856B18">
        <w:rPr>
          <w:lang w:val="fr-FR"/>
        </w:rPr>
        <w:t xml:space="preserve"> </w:t>
      </w:r>
      <w:r w:rsidRPr="0032190F">
        <w:rPr>
          <w:lang w:val="fr-FR"/>
        </w:rPr>
        <w:t>(E1)</w:t>
      </w:r>
    </w:p>
    <w:p w14:paraId="1715EA0A" w14:textId="77777777" w:rsidR="00856B18" w:rsidRDefault="00856B18" w:rsidP="00242C0F">
      <w:pPr>
        <w:rPr>
          <w:lang w:val="fr-FR"/>
        </w:rPr>
      </w:pPr>
    </w:p>
    <w:p w14:paraId="3EC04020" w14:textId="265AE124" w:rsidR="00856B18" w:rsidRDefault="00856B18" w:rsidP="00271A00">
      <w:pPr>
        <w:pStyle w:val="Heading3"/>
      </w:pPr>
      <w:bookmarkStart w:id="4961" w:name="Sit_Teotihuacan_loc_PLune"/>
      <w:r>
        <w:t>Pyramide de la Lune</w:t>
      </w:r>
    </w:p>
    <w:bookmarkEnd w:id="4961"/>
    <w:p w14:paraId="7068D1D5" w14:textId="353EFD5D" w:rsidR="00856B18" w:rsidRPr="0032190F" w:rsidRDefault="00856B18" w:rsidP="00856B18">
      <w:pPr>
        <w:rPr>
          <w:lang w:val="fr-FR"/>
        </w:rPr>
      </w:pPr>
      <w:r w:rsidRPr="0032190F">
        <w:rPr>
          <w:lang w:val="fr-FR"/>
        </w:rPr>
        <w:t xml:space="preserve">7 étapes constructives, des sacrifices marquent ces étapes. Par exemple la phase constructive de l’édifice 4 (ca. 250 e.c.) semble être consacrée par le sacrifice d’un </w:t>
      </w:r>
      <w:r w:rsidRPr="0032190F">
        <w:rPr>
          <w:lang w:val="fr-FR"/>
        </w:rPr>
        <w:tab/>
        <w:t xml:space="preserve">individu les mains </w:t>
      </w:r>
      <w:r w:rsidRPr="0032190F">
        <w:rPr>
          <w:i/>
          <w:lang w:val="fr-FR"/>
        </w:rPr>
        <w:t>atadas</w:t>
      </w:r>
      <w:r w:rsidRPr="0032190F">
        <w:rPr>
          <w:lang w:val="fr-FR"/>
        </w:rPr>
        <w:t xml:space="preserve"> derrière l’épaule, celui-ci est accompagné par des sacrifices d’animaux : pumas, oiseaux, loup, serpents,…</w:t>
      </w:r>
      <w:r w:rsidRPr="00856B18">
        <w:rPr>
          <w:lang w:val="fr-FR"/>
        </w:rPr>
        <w:t xml:space="preserve"> </w:t>
      </w:r>
      <w:r w:rsidRPr="0032190F">
        <w:rPr>
          <w:lang w:val="fr-FR"/>
        </w:rPr>
        <w:t>(E1)</w:t>
      </w:r>
    </w:p>
    <w:p w14:paraId="0046B9CA" w14:textId="5712830B" w:rsidR="00856B18" w:rsidRDefault="002E0EAA" w:rsidP="00856B18">
      <w:pPr>
        <w:rPr>
          <w:lang w:val="fr-FR"/>
        </w:rPr>
      </w:pPr>
      <w:r>
        <w:rPr>
          <w:lang w:val="fr-FR"/>
        </w:rPr>
        <w:t>"Réplique du cosmos", "extreme codification" (Carbone 14). Dépôt de fondation à chaque élévation d'une nouvelle strate</w:t>
      </w:r>
    </w:p>
    <w:p w14:paraId="7FB1FED6" w14:textId="77777777" w:rsidR="00BE7E2D" w:rsidRDefault="00BE7E2D" w:rsidP="00856B18">
      <w:pPr>
        <w:rPr>
          <w:lang w:val="fr-FR"/>
        </w:rPr>
      </w:pPr>
    </w:p>
    <w:p w14:paraId="575FBC0A" w14:textId="311E6154" w:rsidR="00BE7E2D" w:rsidRDefault="00BE7E2D" w:rsidP="00BE7E2D">
      <w:pPr>
        <w:pStyle w:val="Heading1"/>
      </w:pPr>
      <w:bookmarkStart w:id="4962" w:name="Sit_Metate"/>
      <w:r>
        <w:t>METATE</w:t>
      </w:r>
    </w:p>
    <w:bookmarkEnd w:id="4962"/>
    <w:p w14:paraId="18274575" w14:textId="58FF7323" w:rsidR="00BE7E2D" w:rsidRPr="00BE7E2D" w:rsidRDefault="00972278" w:rsidP="00856B18">
      <w:pPr>
        <w:rPr>
          <w:sz w:val="20"/>
          <w:lang w:val="fr-FR"/>
        </w:rPr>
      </w:pPr>
      <w:r>
        <w:rPr>
          <w:sz w:val="20"/>
          <w:lang w:val="fr-FR"/>
        </w:rPr>
        <w:t xml:space="preserve">El Metate, </w:t>
      </w:r>
      <w:r w:rsidR="00BE7E2D" w:rsidRPr="00BE7E2D">
        <w:rPr>
          <w:sz w:val="20"/>
          <w:lang w:val="fr-FR"/>
        </w:rPr>
        <w:t xml:space="preserve">volcan El Metate, </w:t>
      </w:r>
      <w:r w:rsidR="00BE7E2D" w:rsidRPr="00BE7E2D">
        <w:rPr>
          <w:i/>
          <w:iCs/>
          <w:sz w:val="20"/>
          <w:lang w:val="fr-FR"/>
        </w:rPr>
        <w:t>El Metate volcano</w:t>
      </w:r>
    </w:p>
    <w:p w14:paraId="4B076FBE" w14:textId="77777777" w:rsidR="00BE7E2D" w:rsidRDefault="00BE7E2D" w:rsidP="00856B18">
      <w:pPr>
        <w:rPr>
          <w:lang w:val="fr-FR"/>
        </w:rPr>
      </w:pPr>
    </w:p>
    <w:p w14:paraId="62628318" w14:textId="269DDB7B" w:rsidR="00BE7E2D" w:rsidRDefault="00BE7E2D" w:rsidP="00BE7E2D">
      <w:pPr>
        <w:jc w:val="both"/>
        <w:rPr>
          <w:lang w:val="fr-FR"/>
        </w:rPr>
      </w:pPr>
      <w:r w:rsidRPr="00536E1D">
        <w:rPr>
          <w:lang w:val="fr-FR" w:eastAsia="fr-FR"/>
        </w:rPr>
        <w:t>El Metate</w:t>
      </w:r>
      <w:r>
        <w:rPr>
          <w:lang w:val="fr-FR" w:eastAsia="fr-FR"/>
        </w:rPr>
        <w:t xml:space="preserve"> (</w:t>
      </w:r>
      <w:hyperlink r:id="rId12169" w:anchor="Sit_Mesoam_loc_Ouest_geo_Michoac" w:history="1">
        <w:r w:rsidR="00454352" w:rsidRPr="00454352">
          <w:rPr>
            <w:rStyle w:val="Hyperlink"/>
            <w:szCs w:val="22"/>
            <w:lang w:val="fr-FR"/>
          </w:rPr>
          <w:t>Michoacan</w:t>
        </w:r>
      </w:hyperlink>
      <w:r>
        <w:rPr>
          <w:lang w:val="fr-FR" w:eastAsia="fr-FR"/>
        </w:rPr>
        <w:t xml:space="preserve">, Mexique), est </w:t>
      </w:r>
      <w:r w:rsidRPr="00BE7E2D">
        <w:rPr>
          <w:lang w:val="fr-FR"/>
        </w:rPr>
        <w:t xml:space="preserve">le bouclier morphologiquement le plus jeune </w:t>
      </w:r>
      <w:r>
        <w:rPr>
          <w:lang w:val="fr-FR" w:eastAsia="fr-FR"/>
        </w:rPr>
        <w:t xml:space="preserve">du </w:t>
      </w:r>
      <w:hyperlink r:id="rId12170" w:anchor="Sit_MichoacanGuanajuato" w:history="1">
        <w:r w:rsidR="00972278">
          <w:rPr>
            <w:rStyle w:val="Hyperlink"/>
            <w:lang w:val="fr-FR" w:eastAsia="fr-FR"/>
          </w:rPr>
          <w:t>CVMG</w:t>
        </w:r>
      </w:hyperlink>
      <w:r w:rsidRPr="00BE7E2D">
        <w:rPr>
          <w:lang w:val="fr-FR"/>
        </w:rPr>
        <w:t xml:space="preserve">. Ce volcan a un volume minimum de ~9,2 km3 DRE, et ses coulées de lave visqueuse se sont mises en </w:t>
      </w:r>
      <w:r w:rsidRPr="00BE7E2D">
        <w:rPr>
          <w:lang w:val="fr-FR"/>
        </w:rPr>
        <w:lastRenderedPageBreak/>
        <w:t>place lors d'une seule éruption sur une période de ~30 ans couvrant une superficie de 103 km2. El Metate est donc mieux étiqueté comme un bouclier d'</w:t>
      </w:r>
      <w:r w:rsidR="00972278">
        <w:rPr>
          <w:lang w:val="fr-FR"/>
        </w:rPr>
        <w:t xml:space="preserve"> </w:t>
      </w:r>
      <w:hyperlink r:id="rId12171" w:anchor="Sit_Andesite" w:history="1">
        <w:r w:rsidR="00972278" w:rsidRPr="00972278">
          <w:rPr>
            <w:rStyle w:val="Hyperlink"/>
            <w:lang w:val="fr-FR"/>
          </w:rPr>
          <w:t>andési</w:t>
        </w:r>
        <w:r w:rsidR="00972278">
          <w:rPr>
            <w:rStyle w:val="Hyperlink"/>
            <w:lang w:val="fr-FR"/>
          </w:rPr>
          <w:t>t</w:t>
        </w:r>
        <w:r w:rsidR="00972278" w:rsidRPr="00972278">
          <w:rPr>
            <w:rStyle w:val="Hyperlink"/>
            <w:lang w:val="fr-FR"/>
          </w:rPr>
          <w:t>e</w:t>
        </w:r>
      </w:hyperlink>
      <w:r w:rsidR="00972278" w:rsidRPr="00BE7E2D">
        <w:rPr>
          <w:lang w:val="fr-FR"/>
        </w:rPr>
        <w:t xml:space="preserve"> </w:t>
      </w:r>
      <w:r w:rsidRPr="00BE7E2D">
        <w:rPr>
          <w:lang w:val="fr-FR"/>
        </w:rPr>
        <w:t xml:space="preserve">monogénétique. Cette éruption a eu un impact important sur l'environnement (modification du réseau hydrologique, incendies de forêt, etc.), et de ce fait, les populations humaines proches ont probablement dû migrer. Les nouvelles dates C14 pour l'éruption donnent un jeune âge (~ 1250 </w:t>
      </w:r>
      <w:r>
        <w:rPr>
          <w:lang w:val="fr-FR"/>
        </w:rPr>
        <w:t>AD</w:t>
      </w:r>
      <w:r w:rsidRPr="00BE7E2D">
        <w:rPr>
          <w:lang w:val="fr-FR"/>
        </w:rPr>
        <w:t xml:space="preserve">), qui précède brièvement la montée initiale de l'empire </w:t>
      </w:r>
      <w:hyperlink r:id="rId12172" w:anchor="Cul_Tarasque" w:history="1">
        <w:r w:rsidR="00972278" w:rsidRPr="00972278">
          <w:rPr>
            <w:rStyle w:val="Hyperlink"/>
            <w:lang w:val="fr-FR"/>
          </w:rPr>
          <w:t>tarasque</w:t>
        </w:r>
      </w:hyperlink>
      <w:r w:rsidR="00972278" w:rsidRPr="00BE7E2D">
        <w:rPr>
          <w:lang w:val="fr-FR"/>
        </w:rPr>
        <w:t xml:space="preserve"> </w:t>
      </w:r>
      <w:r w:rsidRPr="00BE7E2D">
        <w:rPr>
          <w:lang w:val="fr-FR"/>
        </w:rPr>
        <w:t xml:space="preserve">dans cette région. En volume, il s'agit certainement de la plus grande éruption de l'Holocène dans la ceinture volcanique transmexicaine, et c'est la plus grande éruption effusive </w:t>
      </w:r>
      <w:r w:rsidRPr="00972278">
        <w:rPr>
          <w:lang w:val="fr-FR"/>
        </w:rPr>
        <w:t>andésitique</w:t>
      </w:r>
      <w:r w:rsidRPr="00BE7E2D">
        <w:rPr>
          <w:lang w:val="fr-FR"/>
        </w:rPr>
        <w:t xml:space="preserve"> connue dans le monde pour cette période. Un tel volume a éclaté en un temps relativement court a des implications importantes pour l'évaluation des risques futurs dans le champ volcanique Michoac</w:t>
      </w:r>
      <w:r w:rsidR="00454352">
        <w:rPr>
          <w:lang w:val="fr-FR"/>
        </w:rPr>
        <w:t>a</w:t>
      </w:r>
      <w:r w:rsidRPr="00BE7E2D">
        <w:rPr>
          <w:lang w:val="fr-FR"/>
        </w:rPr>
        <w:t>n-Guanajuato</w:t>
      </w:r>
      <w:r w:rsidR="00EE36AB">
        <w:rPr>
          <w:lang w:val="fr-FR"/>
        </w:rPr>
        <w:t xml:space="preserve"> (BIB 3266)</w:t>
      </w:r>
    </w:p>
    <w:p w14:paraId="73C5C572" w14:textId="77777777" w:rsidR="00972278" w:rsidRDefault="00972278" w:rsidP="00BE7E2D">
      <w:pPr>
        <w:jc w:val="both"/>
        <w:rPr>
          <w:lang w:val="fr-FR"/>
        </w:rPr>
      </w:pPr>
    </w:p>
    <w:p w14:paraId="4FAF4FBB" w14:textId="670C57B4" w:rsidR="00972278" w:rsidRDefault="00972278" w:rsidP="00BE7E2D">
      <w:pPr>
        <w:jc w:val="both"/>
        <w:rPr>
          <w:lang w:val="fr-FR" w:eastAsia="fr-FR"/>
        </w:rPr>
      </w:pPr>
      <w:r w:rsidRPr="00972278">
        <w:rPr>
          <w:lang w:val="fr-FR" w:eastAsia="fr-FR"/>
        </w:rPr>
        <w:t>El Metate est un volcan éteint situé au milieu de la « meseta purépécha » au centre du Mexique.</w:t>
      </w:r>
    </w:p>
    <w:p w14:paraId="2553C1CB" w14:textId="77777777" w:rsidR="00972278" w:rsidRDefault="00972278" w:rsidP="00BE7E2D">
      <w:pPr>
        <w:jc w:val="both"/>
        <w:rPr>
          <w:lang w:val="fr-FR" w:eastAsia="fr-FR"/>
        </w:rPr>
      </w:pPr>
    </w:p>
    <w:p w14:paraId="08D78BFD" w14:textId="01F50492" w:rsidR="00972278" w:rsidRDefault="00972278" w:rsidP="00BE7E2D">
      <w:pPr>
        <w:jc w:val="both"/>
        <w:rPr>
          <w:lang w:val="fr-FR" w:eastAsia="fr-FR"/>
        </w:rPr>
      </w:pPr>
      <w:r>
        <w:rPr>
          <w:lang w:val="fr-FR" w:eastAsia="fr-FR"/>
        </w:rPr>
        <w:t xml:space="preserve">v. </w:t>
      </w:r>
      <w:hyperlink r:id="rId12173" w:anchor="INS_CNRS_Traject_rech_prj_METATE" w:history="1">
        <w:r w:rsidRPr="00972278">
          <w:rPr>
            <w:rStyle w:val="Hyperlink"/>
            <w:lang w:val="fr-FR" w:eastAsia="fr-FR"/>
          </w:rPr>
          <w:t>METATE</w:t>
        </w:r>
      </w:hyperlink>
    </w:p>
    <w:p w14:paraId="378EA309" w14:textId="77777777" w:rsidR="00BE7E2D" w:rsidRDefault="00BE7E2D" w:rsidP="00856B18">
      <w:pPr>
        <w:rPr>
          <w:lang w:val="fr-FR" w:eastAsia="fr-FR"/>
        </w:rPr>
      </w:pPr>
    </w:p>
    <w:p w14:paraId="1834ED7F" w14:textId="274D1B2F" w:rsidR="00972278" w:rsidRDefault="00972278" w:rsidP="00972278">
      <w:pPr>
        <w:pStyle w:val="Heading1"/>
      </w:pPr>
      <w:r>
        <w:t>CVMG</w:t>
      </w:r>
    </w:p>
    <w:p w14:paraId="35BBC7F8" w14:textId="34351239" w:rsidR="00BE7E2D" w:rsidRPr="00972278" w:rsidRDefault="00BE7E2D" w:rsidP="00856B18">
      <w:pPr>
        <w:rPr>
          <w:sz w:val="20"/>
          <w:lang w:val="fr-FR"/>
        </w:rPr>
      </w:pPr>
      <w:bookmarkStart w:id="4963" w:name="Sit_MichoacanGuanajuato"/>
      <w:r w:rsidRPr="00972278">
        <w:rPr>
          <w:sz w:val="20"/>
          <w:lang w:val="fr-FR"/>
        </w:rPr>
        <w:t>MICHOACAN-GUANAJUATO</w:t>
      </w:r>
      <w:bookmarkEnd w:id="4963"/>
      <w:r w:rsidR="00972278" w:rsidRPr="00972278">
        <w:rPr>
          <w:sz w:val="20"/>
          <w:lang w:val="fr-FR"/>
        </w:rPr>
        <w:t xml:space="preserve">, </w:t>
      </w:r>
      <w:r w:rsidR="00972278" w:rsidRPr="00972278">
        <w:rPr>
          <w:sz w:val="20"/>
          <w:lang w:val="fr-FR" w:eastAsia="fr-FR"/>
        </w:rPr>
        <w:t>champ volcanique du Michoac</w:t>
      </w:r>
      <w:r w:rsidR="00454352">
        <w:rPr>
          <w:sz w:val="20"/>
          <w:lang w:val="fr-FR" w:eastAsia="fr-FR"/>
        </w:rPr>
        <w:t>a</w:t>
      </w:r>
      <w:r w:rsidR="00972278" w:rsidRPr="00972278">
        <w:rPr>
          <w:sz w:val="20"/>
          <w:lang w:val="fr-FR" w:eastAsia="fr-FR"/>
        </w:rPr>
        <w:t>n-Guanajuato</w:t>
      </w:r>
      <w:r w:rsidR="00972278" w:rsidRPr="00972278">
        <w:rPr>
          <w:sz w:val="20"/>
          <w:lang w:val="fr-FR"/>
        </w:rPr>
        <w:t xml:space="preserve">, </w:t>
      </w:r>
      <w:r w:rsidRPr="00972278">
        <w:rPr>
          <w:sz w:val="20"/>
          <w:lang w:val="fr-FR"/>
        </w:rPr>
        <w:t>champ volcanique Michoac</w:t>
      </w:r>
      <w:r w:rsidR="00454352">
        <w:rPr>
          <w:sz w:val="20"/>
          <w:lang w:val="fr-FR"/>
        </w:rPr>
        <w:t>a</w:t>
      </w:r>
      <w:r w:rsidRPr="00972278">
        <w:rPr>
          <w:sz w:val="20"/>
          <w:lang w:val="fr-FR"/>
        </w:rPr>
        <w:t>n – Guanajuato, Michoac</w:t>
      </w:r>
      <w:r w:rsidR="00454352">
        <w:rPr>
          <w:sz w:val="20"/>
          <w:lang w:val="fr-FR"/>
        </w:rPr>
        <w:t>a</w:t>
      </w:r>
      <w:r w:rsidRPr="00972278">
        <w:rPr>
          <w:sz w:val="20"/>
          <w:lang w:val="fr-FR"/>
        </w:rPr>
        <w:t>n–Guanajuato Volcanic Field</w:t>
      </w:r>
    </w:p>
    <w:p w14:paraId="2526DC84" w14:textId="77777777" w:rsidR="00BE7E2D" w:rsidRPr="00972278" w:rsidRDefault="00BE7E2D" w:rsidP="00856B18">
      <w:pPr>
        <w:rPr>
          <w:lang w:val="fr-FR" w:eastAsia="fr-FR"/>
        </w:rPr>
      </w:pPr>
    </w:p>
    <w:p w14:paraId="168215F1" w14:textId="4AE3F0DD" w:rsidR="00BE7E2D" w:rsidRPr="004F57EF" w:rsidRDefault="00000000" w:rsidP="00BE7E2D">
      <w:pPr>
        <w:jc w:val="both"/>
        <w:rPr>
          <w:lang w:val="en-GB"/>
        </w:rPr>
      </w:pPr>
      <w:hyperlink r:id="rId12174" w:anchor="Sit_Mesoam_loc_Ouest_geo_Michoac" w:history="1">
        <w:r w:rsidR="00454352" w:rsidRPr="00454352">
          <w:rPr>
            <w:rStyle w:val="Hyperlink"/>
            <w:szCs w:val="22"/>
            <w:lang w:val="fr-FR"/>
          </w:rPr>
          <w:t>Michoacan</w:t>
        </w:r>
      </w:hyperlink>
      <w:r w:rsidR="00454352">
        <w:rPr>
          <w:color w:val="000000"/>
          <w:szCs w:val="22"/>
          <w:lang w:val="fr-FR"/>
        </w:rPr>
        <w:t xml:space="preserve">. </w:t>
      </w:r>
      <w:r w:rsidR="00BE7E2D">
        <w:rPr>
          <w:lang w:val="fr-FR"/>
        </w:rPr>
        <w:t>C'</w:t>
      </w:r>
      <w:r w:rsidR="00BE7E2D" w:rsidRPr="00BE7E2D">
        <w:rPr>
          <w:lang w:val="fr-FR"/>
        </w:rPr>
        <w:t>est le plus grand champ volcanique monogénétique lié à la subduction au monde et comprend plus de 1000 cônes de scories et quelques centaines de volcans de taille moyenne. Bien que les volcans de taille moyenne (dômes et boucliers) soient moins abondants, les aléas liés au renouveau de ce type d'activité ne doivent pas être négligés</w:t>
      </w:r>
      <w:r w:rsidR="00EE36AB">
        <w:rPr>
          <w:lang w:val="fr-FR"/>
        </w:rPr>
        <w:t xml:space="preserve"> (BIB 3266)</w:t>
      </w:r>
      <w:r w:rsidR="00BE7E2D" w:rsidRPr="00BE7E2D">
        <w:rPr>
          <w:lang w:val="fr-FR"/>
        </w:rPr>
        <w:t xml:space="preserve">. </w:t>
      </w:r>
      <w:r w:rsidR="00EE36AB" w:rsidRPr="004F57EF">
        <w:rPr>
          <w:lang w:val="en-GB"/>
        </w:rPr>
        <w:t>Comprend</w:t>
      </w:r>
      <w:r w:rsidR="00BE7E2D" w:rsidRPr="004F57EF">
        <w:rPr>
          <w:lang w:val="en-GB"/>
        </w:rPr>
        <w:t xml:space="preserve"> </w:t>
      </w:r>
      <w:hyperlink r:id="rId12175" w:anchor="Sit_Metate" w:history="1">
        <w:r w:rsidR="00BE7E2D" w:rsidRPr="004F57EF">
          <w:rPr>
            <w:rStyle w:val="Hyperlink"/>
            <w:lang w:val="en-GB"/>
          </w:rPr>
          <w:t>Metate</w:t>
        </w:r>
      </w:hyperlink>
      <w:r w:rsidR="00EE36AB" w:rsidRPr="004F57EF">
        <w:rPr>
          <w:lang w:val="en-GB"/>
        </w:rPr>
        <w:t xml:space="preserve"> (BIB 3266)</w:t>
      </w:r>
    </w:p>
    <w:p w14:paraId="4DC50AA1" w14:textId="77777777" w:rsidR="00FC5BF4" w:rsidRPr="004F57EF" w:rsidRDefault="00FC5BF4" w:rsidP="00BE7E2D">
      <w:pPr>
        <w:jc w:val="both"/>
        <w:rPr>
          <w:lang w:val="en-GB"/>
        </w:rPr>
      </w:pPr>
    </w:p>
    <w:p w14:paraId="4F110A75" w14:textId="77777777" w:rsidR="00FC5BF4" w:rsidRPr="004F57EF" w:rsidRDefault="00FC5BF4" w:rsidP="00FC5BF4">
      <w:pPr>
        <w:pStyle w:val="Heading1"/>
        <w:rPr>
          <w:lang w:val="en-GB"/>
        </w:rPr>
      </w:pPr>
      <w:bookmarkStart w:id="4964" w:name="Sit_Naachtun"/>
      <w:r w:rsidRPr="004F57EF">
        <w:rPr>
          <w:lang w:val="en-GB"/>
        </w:rPr>
        <w:t>NAACHTUN</w:t>
      </w:r>
    </w:p>
    <w:bookmarkEnd w:id="4964"/>
    <w:p w14:paraId="5BCB023E" w14:textId="77777777" w:rsidR="00FC5BF4" w:rsidRPr="004F57EF" w:rsidRDefault="00FC5BF4" w:rsidP="00FC5BF4">
      <w:pPr>
        <w:jc w:val="both"/>
        <w:rPr>
          <w:sz w:val="20"/>
          <w:lang w:val="en-GB"/>
        </w:rPr>
      </w:pPr>
      <w:r w:rsidRPr="004F57EF">
        <w:rPr>
          <w:sz w:val="20"/>
          <w:lang w:val="en-GB"/>
        </w:rPr>
        <w:t>Naachtun</w:t>
      </w:r>
    </w:p>
    <w:p w14:paraId="1621F944" w14:textId="77777777" w:rsidR="00FC5BF4" w:rsidRPr="004F57EF" w:rsidRDefault="00FC5BF4" w:rsidP="00FC5BF4">
      <w:pPr>
        <w:jc w:val="both"/>
        <w:rPr>
          <w:lang w:val="en-GB"/>
        </w:rPr>
      </w:pPr>
    </w:p>
    <w:p w14:paraId="47021B68" w14:textId="5F19B32A" w:rsidR="00FC5BF4" w:rsidRPr="004F57EF" w:rsidRDefault="00FC5BF4" w:rsidP="00FC5BF4">
      <w:pPr>
        <w:jc w:val="both"/>
        <w:rPr>
          <w:lang w:val="en-GB"/>
        </w:rPr>
      </w:pPr>
      <w:r w:rsidRPr="004F57EF">
        <w:rPr>
          <w:lang w:val="en-GB"/>
        </w:rPr>
        <w:t>Guatemala.</w:t>
      </w:r>
    </w:p>
    <w:p w14:paraId="1FDF9311" w14:textId="77777777" w:rsidR="00FC5BF4" w:rsidRPr="004F57EF" w:rsidRDefault="00FC5BF4" w:rsidP="00FC5BF4">
      <w:pPr>
        <w:jc w:val="both"/>
        <w:rPr>
          <w:lang w:val="en-GB"/>
        </w:rPr>
      </w:pPr>
    </w:p>
    <w:p w14:paraId="30645908" w14:textId="77777777" w:rsidR="00FC5BF4" w:rsidRPr="004F57EF" w:rsidRDefault="00FC5BF4" w:rsidP="00FC5BF4">
      <w:pPr>
        <w:pStyle w:val="Heading1"/>
        <w:rPr>
          <w:lang w:val="en-GB"/>
        </w:rPr>
      </w:pPr>
      <w:r w:rsidRPr="004F57EF">
        <w:rPr>
          <w:lang w:val="en-GB"/>
        </w:rPr>
        <w:t>EL MIRADOR</w:t>
      </w:r>
    </w:p>
    <w:p w14:paraId="14B84BA5" w14:textId="77777777" w:rsidR="00FC5BF4" w:rsidRPr="004F57EF" w:rsidRDefault="00FC5BF4" w:rsidP="00FC5BF4">
      <w:pPr>
        <w:jc w:val="both"/>
        <w:rPr>
          <w:lang w:val="en-GB"/>
        </w:rPr>
      </w:pPr>
    </w:p>
    <w:p w14:paraId="7D3AB435" w14:textId="77777777" w:rsidR="00FC5BF4" w:rsidRPr="004F57EF" w:rsidRDefault="00FC5BF4" w:rsidP="00FC5BF4">
      <w:pPr>
        <w:pStyle w:val="Heading1"/>
        <w:rPr>
          <w:lang w:val="en-GB"/>
        </w:rPr>
      </w:pPr>
      <w:r w:rsidRPr="004F57EF">
        <w:rPr>
          <w:lang w:val="en-GB"/>
        </w:rPr>
        <w:t>COPAN</w:t>
      </w:r>
    </w:p>
    <w:p w14:paraId="7489F65E" w14:textId="50204918" w:rsidR="00FC5BF4" w:rsidRPr="004F57EF" w:rsidRDefault="00FC5BF4" w:rsidP="00FC5BF4">
      <w:pPr>
        <w:jc w:val="both"/>
        <w:rPr>
          <w:sz w:val="20"/>
          <w:lang w:val="en-GB"/>
        </w:rPr>
      </w:pPr>
      <w:r w:rsidRPr="004F57EF">
        <w:rPr>
          <w:sz w:val="20"/>
          <w:lang w:val="en-GB"/>
        </w:rPr>
        <w:t>Copán</w:t>
      </w:r>
    </w:p>
    <w:p w14:paraId="345232F4" w14:textId="77777777" w:rsidR="00856B18" w:rsidRPr="004F57EF" w:rsidRDefault="00856B18" w:rsidP="00242C0F">
      <w:pPr>
        <w:rPr>
          <w:lang w:val="en-GB"/>
        </w:rPr>
      </w:pPr>
    </w:p>
    <w:p w14:paraId="634BF0BA" w14:textId="328AD7DE" w:rsidR="00813834" w:rsidRPr="004F57EF" w:rsidRDefault="00813834" w:rsidP="00813834">
      <w:pPr>
        <w:pStyle w:val="Heading1"/>
        <w:rPr>
          <w:lang w:val="en-GB"/>
        </w:rPr>
      </w:pPr>
      <w:bookmarkStart w:id="4965" w:name="Sit_Tikal"/>
      <w:r w:rsidRPr="004F57EF">
        <w:rPr>
          <w:lang w:val="en-GB"/>
        </w:rPr>
        <w:t>TIKAL</w:t>
      </w:r>
    </w:p>
    <w:bookmarkEnd w:id="4965"/>
    <w:p w14:paraId="6A26B832" w14:textId="77777777" w:rsidR="00813834" w:rsidRPr="004F57EF" w:rsidRDefault="00813834" w:rsidP="00242C0F">
      <w:pPr>
        <w:rPr>
          <w:lang w:val="en-GB"/>
        </w:rPr>
      </w:pPr>
    </w:p>
    <w:p w14:paraId="2ECD705F" w14:textId="20CA0B96" w:rsidR="00813834" w:rsidRPr="0032190F" w:rsidRDefault="00FC5BF4" w:rsidP="00242C0F">
      <w:pPr>
        <w:rPr>
          <w:lang w:val="fr-FR"/>
        </w:rPr>
      </w:pPr>
      <w:r>
        <w:rPr>
          <w:lang w:val="fr-FR"/>
        </w:rPr>
        <w:t xml:space="preserve">Guatemala. </w:t>
      </w:r>
      <w:r w:rsidR="00813834" w:rsidRPr="00BE7E2D">
        <w:rPr>
          <w:lang w:val="fr-FR"/>
        </w:rPr>
        <w:t xml:space="preserve">cités-Etat </w:t>
      </w:r>
      <w:hyperlink r:id="rId12176" w:anchor="Cul_Mayas" w:history="1">
        <w:r w:rsidR="00813834" w:rsidRPr="00BE7E2D">
          <w:rPr>
            <w:rStyle w:val="Hyperlink"/>
            <w:lang w:val="fr-FR"/>
          </w:rPr>
          <w:t>Maya</w:t>
        </w:r>
      </w:hyperlink>
      <w:r w:rsidR="00813834" w:rsidRPr="00BE7E2D">
        <w:rPr>
          <w:rStyle w:val="Hyperlink"/>
          <w:lang w:val="fr-FR"/>
        </w:rPr>
        <w:t xml:space="preserve"> </w:t>
      </w:r>
      <w:r w:rsidR="00813834" w:rsidRPr="00BE7E2D">
        <w:rPr>
          <w:lang w:val="fr-FR"/>
        </w:rPr>
        <w:t xml:space="preserve">(lab. </w:t>
      </w:r>
      <w:r w:rsidR="00813834" w:rsidRPr="00ED1F10">
        <w:rPr>
          <w:lang w:val="fr-FR"/>
        </w:rPr>
        <w:t>ArcAm)</w:t>
      </w:r>
    </w:p>
    <w:p w14:paraId="507999CD" w14:textId="77777777" w:rsidR="00406593" w:rsidRDefault="00406593" w:rsidP="00242C0F">
      <w:pPr>
        <w:rPr>
          <w:lang w:val="fr-FR"/>
        </w:rPr>
      </w:pPr>
    </w:p>
    <w:p w14:paraId="361B365D" w14:textId="68F08BCF" w:rsidR="00813834" w:rsidRDefault="00813834" w:rsidP="00813834">
      <w:pPr>
        <w:pStyle w:val="Heading1"/>
      </w:pPr>
      <w:bookmarkStart w:id="4966" w:name="Sit_Calakmul"/>
      <w:r>
        <w:t>CALAKMUL</w:t>
      </w:r>
    </w:p>
    <w:bookmarkEnd w:id="4966"/>
    <w:p w14:paraId="0AD86619" w14:textId="560C2D42" w:rsidR="00813834" w:rsidRPr="00813834" w:rsidRDefault="00813834" w:rsidP="00242C0F">
      <w:pPr>
        <w:rPr>
          <w:sz w:val="20"/>
          <w:lang w:val="fr-FR"/>
        </w:rPr>
      </w:pPr>
      <w:r w:rsidRPr="00ED1F10">
        <w:rPr>
          <w:sz w:val="20"/>
          <w:lang w:val="fr-FR"/>
        </w:rPr>
        <w:t>Calakmul</w:t>
      </w:r>
    </w:p>
    <w:p w14:paraId="4182E807" w14:textId="77777777" w:rsidR="00813834" w:rsidRDefault="00813834" w:rsidP="00242C0F">
      <w:pPr>
        <w:rPr>
          <w:lang w:val="fr-FR"/>
        </w:rPr>
      </w:pPr>
    </w:p>
    <w:p w14:paraId="72D2091E" w14:textId="02D8FF2B" w:rsidR="00813834" w:rsidRPr="0032190F" w:rsidRDefault="00813834" w:rsidP="00813834">
      <w:pPr>
        <w:rPr>
          <w:lang w:val="fr-FR"/>
        </w:rPr>
      </w:pPr>
      <w:r w:rsidRPr="00ED1F10">
        <w:rPr>
          <w:lang w:val="fr-FR"/>
        </w:rPr>
        <w:t xml:space="preserve">cités-Etat </w:t>
      </w:r>
      <w:hyperlink r:id="rId12177" w:anchor="Cul_Mayas" w:history="1">
        <w:r w:rsidRPr="00ED1F10">
          <w:rPr>
            <w:rStyle w:val="Hyperlink"/>
            <w:lang w:val="fr-FR"/>
          </w:rPr>
          <w:t>Maya</w:t>
        </w:r>
      </w:hyperlink>
      <w:r w:rsidRPr="00ED1F10">
        <w:rPr>
          <w:rStyle w:val="Hyperlink"/>
          <w:lang w:val="fr-FR"/>
        </w:rPr>
        <w:t xml:space="preserve"> </w:t>
      </w:r>
      <w:r w:rsidRPr="00ED1F10">
        <w:rPr>
          <w:lang w:val="fr-FR"/>
        </w:rPr>
        <w:t>(lab. ArcAm)</w:t>
      </w:r>
    </w:p>
    <w:p w14:paraId="3DA4B574" w14:textId="77777777" w:rsidR="00813834" w:rsidRDefault="00813834" w:rsidP="00242C0F">
      <w:pPr>
        <w:rPr>
          <w:lang w:val="fr-FR"/>
        </w:rPr>
      </w:pPr>
    </w:p>
    <w:p w14:paraId="3CD0676D" w14:textId="77777777" w:rsidR="00813834" w:rsidRPr="0032190F" w:rsidRDefault="00813834" w:rsidP="00242C0F">
      <w:pPr>
        <w:rPr>
          <w:lang w:val="fr-FR"/>
        </w:rPr>
      </w:pPr>
    </w:p>
    <w:p w14:paraId="640E298F" w14:textId="77777777" w:rsidR="00406593" w:rsidRPr="0032190F" w:rsidRDefault="00406593" w:rsidP="00426FF9">
      <w:pPr>
        <w:pStyle w:val="Heading1"/>
      </w:pPr>
      <w:r w:rsidRPr="0032190F">
        <w:t>TABON</w:t>
      </w:r>
    </w:p>
    <w:p w14:paraId="0E5D35DC" w14:textId="77777777" w:rsidR="00406593" w:rsidRDefault="00406593" w:rsidP="00242C0F">
      <w:pPr>
        <w:rPr>
          <w:lang w:val="fr-FR"/>
        </w:rPr>
      </w:pPr>
      <w:r w:rsidRPr="0032190F">
        <w:rPr>
          <w:lang w:val="fr-FR"/>
        </w:rPr>
        <w:br/>
        <w:t>Site des Philippines, sur l’île de Palawan, dont l’occupation remonte à -47 000 ans</w:t>
      </w:r>
    </w:p>
    <w:p w14:paraId="6E116AA0" w14:textId="77777777" w:rsidR="00392DFB" w:rsidRDefault="00392DFB" w:rsidP="00242C0F">
      <w:pPr>
        <w:rPr>
          <w:lang w:val="fr-FR"/>
        </w:rPr>
      </w:pPr>
    </w:p>
    <w:p w14:paraId="5122593B" w14:textId="7038F44B" w:rsidR="00392DFB" w:rsidRDefault="00392DFB" w:rsidP="00242C0F">
      <w:pPr>
        <w:rPr>
          <w:lang w:val="fr-FR"/>
        </w:rPr>
      </w:pPr>
      <w:r>
        <w:rPr>
          <w:lang w:val="fr-FR"/>
        </w:rPr>
        <w:t>AMBRYM</w:t>
      </w:r>
    </w:p>
    <w:p w14:paraId="3EB0DA3B" w14:textId="77777777" w:rsidR="00392DFB" w:rsidRDefault="00392DFB" w:rsidP="00242C0F">
      <w:pPr>
        <w:rPr>
          <w:lang w:val="fr-FR"/>
        </w:rPr>
      </w:pPr>
    </w:p>
    <w:p w14:paraId="16E40A72" w14:textId="4AAC79F6" w:rsidR="00392DFB" w:rsidRPr="0032190F" w:rsidRDefault="00392DFB" w:rsidP="00242C0F">
      <w:pPr>
        <w:rPr>
          <w:lang w:val="fr-FR"/>
        </w:rPr>
      </w:pPr>
      <w:r>
        <w:rPr>
          <w:lang w:val="fr-FR"/>
        </w:rPr>
        <w:t xml:space="preserve">Ile du Vanuatu. Pour David Wengrow, "Nous pourrions choisir de définir la complexité plutôt en terme de systèmes de parenté, de résilience écologique et de crétivité artistique [≠ complexité sociale]. Et dans ce cas, selon moi, les indigènes de l'ile d'Ambryn pourraient arriver en tête de liste, tandis que les sociétés européennes seraient beaucoup plus bas dans le classement" </w:t>
      </w:r>
      <w:r w:rsidRPr="000568BC">
        <w:rPr>
          <w:lang w:val="fr-FR"/>
        </w:rPr>
        <w:t>(New Scientist, Courrier International, 2023)</w:t>
      </w:r>
    </w:p>
    <w:p w14:paraId="28E7E368" w14:textId="77777777" w:rsidR="00F34857" w:rsidRPr="0032190F" w:rsidRDefault="00F34857" w:rsidP="00242C0F">
      <w:pPr>
        <w:rPr>
          <w:lang w:val="fr-FR"/>
        </w:rPr>
      </w:pPr>
    </w:p>
    <w:p w14:paraId="630BE63E" w14:textId="77777777" w:rsidR="00F34857" w:rsidRPr="0032190F" w:rsidRDefault="00F34857" w:rsidP="00426FF9">
      <w:pPr>
        <w:pStyle w:val="Heading1"/>
      </w:pPr>
      <w:bookmarkStart w:id="4967" w:name="Sit_Duraton"/>
      <w:r w:rsidRPr="0032190F">
        <w:t>DURATON</w:t>
      </w:r>
      <w:bookmarkEnd w:id="4967"/>
    </w:p>
    <w:p w14:paraId="5A8CD414" w14:textId="77777777" w:rsidR="00F34857" w:rsidRPr="0032190F" w:rsidRDefault="00F34857" w:rsidP="00242C0F">
      <w:pPr>
        <w:rPr>
          <w:lang w:val="fr-FR"/>
        </w:rPr>
      </w:pPr>
    </w:p>
    <w:p w14:paraId="67B0F142" w14:textId="77777777" w:rsidR="00F34857" w:rsidRPr="0032190F" w:rsidRDefault="00F34857" w:rsidP="007E146E">
      <w:pPr>
        <w:jc w:val="both"/>
        <w:rPr>
          <w:lang w:val="fr-FR"/>
        </w:rPr>
      </w:pPr>
      <w:r w:rsidRPr="0032190F">
        <w:rPr>
          <w:lang w:val="fr-FR"/>
        </w:rPr>
        <w:t>La nécropole wisigothique de Duratón sur la Meseta de Catsille (Ségovie, Espagne) est datée de vers le 6</w:t>
      </w:r>
      <w:r w:rsidRPr="0032190F">
        <w:rPr>
          <w:vertAlign w:val="superscript"/>
          <w:lang w:val="fr-FR"/>
        </w:rPr>
        <w:t>e</w:t>
      </w:r>
      <w:r w:rsidRPr="0032190F">
        <w:rPr>
          <w:lang w:val="fr-FR"/>
        </w:rPr>
        <w:t xml:space="preserve"> siècle e.c. 666 tombes ont été fouillées (BIB 1396)</w:t>
      </w:r>
    </w:p>
    <w:p w14:paraId="0A2463B2" w14:textId="77777777" w:rsidR="00F34857" w:rsidRPr="0032190F" w:rsidRDefault="00F34857" w:rsidP="007E146E">
      <w:pPr>
        <w:jc w:val="both"/>
        <w:rPr>
          <w:lang w:val="fr-FR"/>
        </w:rPr>
      </w:pPr>
    </w:p>
    <w:p w14:paraId="31115AAA" w14:textId="496D9B4B" w:rsidR="00F34857" w:rsidRPr="0032190F" w:rsidRDefault="00F34857" w:rsidP="007E146E">
      <w:pPr>
        <w:jc w:val="both"/>
        <w:rPr>
          <w:lang w:val="fr-FR"/>
        </w:rPr>
      </w:pPr>
      <w:r w:rsidRPr="0032190F">
        <w:rPr>
          <w:lang w:val="fr-FR"/>
        </w:rPr>
        <w:t xml:space="preserve">Une partie de son étude a porté sur la </w:t>
      </w:r>
      <w:hyperlink r:id="rId12178" w:anchor="Stat_AR_Seriation__Archeo" w:history="1">
        <w:r w:rsidRPr="007E146E">
          <w:rPr>
            <w:rStyle w:val="Hyperlink"/>
            <w:lang w:val="fr-FR"/>
          </w:rPr>
          <w:t>sériation</w:t>
        </w:r>
      </w:hyperlink>
      <w:r w:rsidRPr="0032190F">
        <w:rPr>
          <w:lang w:val="fr-FR"/>
        </w:rPr>
        <w:t xml:space="preserve"> d’un échantillon de 162 tombes parmi les 666 fouillées. Ces tombes ont été choisie car possédant au moins deux objets. Les tombes séléctionnées concernent aussi bien les femmes que les hommes (BIB 1396). Les variables décrivant ces tombes sont :</w:t>
      </w:r>
    </w:p>
    <w:p w14:paraId="01CFEBAD" w14:textId="77777777" w:rsidR="00F34857" w:rsidRPr="0032190F" w:rsidRDefault="00F34857" w:rsidP="007E146E">
      <w:pPr>
        <w:jc w:val="both"/>
        <w:rPr>
          <w:lang w:val="fr-FR"/>
        </w:rPr>
      </w:pPr>
      <w:r w:rsidRPr="0032190F">
        <w:rPr>
          <w:lang w:val="fr-FR"/>
        </w:rPr>
        <w:tab/>
        <w:t>-les objets portés en suspension (fibules, plaque-boucle, etc.)</w:t>
      </w:r>
    </w:p>
    <w:p w14:paraId="2090FD01" w14:textId="77777777" w:rsidR="00F34857" w:rsidRPr="0032190F" w:rsidRDefault="00F34857" w:rsidP="007E146E">
      <w:pPr>
        <w:jc w:val="both"/>
        <w:rPr>
          <w:lang w:val="fr-FR"/>
        </w:rPr>
      </w:pPr>
      <w:r w:rsidRPr="0032190F">
        <w:rPr>
          <w:lang w:val="fr-FR"/>
        </w:rPr>
        <w:tab/>
        <w:t>-les objets portés à même le corps (bague, boucle d’oreilles, bracelets, etc.)</w:t>
      </w:r>
    </w:p>
    <w:p w14:paraId="7546C8D5" w14:textId="77777777" w:rsidR="00F34857" w:rsidRPr="0032190F" w:rsidRDefault="00F34857" w:rsidP="007E146E">
      <w:pPr>
        <w:jc w:val="both"/>
        <w:rPr>
          <w:lang w:val="fr-FR"/>
        </w:rPr>
      </w:pPr>
      <w:r w:rsidRPr="0032190F">
        <w:rPr>
          <w:lang w:val="fr-FR"/>
        </w:rPr>
        <w:tab/>
        <w:t>-les objets usuels (couteaux, etc.)</w:t>
      </w:r>
    </w:p>
    <w:p w14:paraId="3793906F" w14:textId="77777777" w:rsidR="00F34857" w:rsidRPr="0032190F" w:rsidRDefault="00F34857" w:rsidP="007E146E">
      <w:pPr>
        <w:jc w:val="both"/>
        <w:rPr>
          <w:lang w:val="fr-FR"/>
        </w:rPr>
      </w:pPr>
      <w:r w:rsidRPr="0032190F">
        <w:rPr>
          <w:lang w:val="fr-FR"/>
        </w:rPr>
        <w:t xml:space="preserve">(BIB 1396) </w:t>
      </w:r>
    </w:p>
    <w:p w14:paraId="3318D24F" w14:textId="77777777" w:rsidR="00352355" w:rsidRPr="0032190F" w:rsidRDefault="00352355" w:rsidP="00242C0F">
      <w:pPr>
        <w:rPr>
          <w:lang w:val="fr-FR"/>
        </w:rPr>
      </w:pPr>
    </w:p>
    <w:p w14:paraId="5A48EE53" w14:textId="77777777" w:rsidR="00352355" w:rsidRPr="0032190F" w:rsidRDefault="00525F95" w:rsidP="00426FF9">
      <w:pPr>
        <w:pStyle w:val="Heading1"/>
      </w:pPr>
      <w:r w:rsidRPr="0032190F">
        <w:t>WROCLAW-</w:t>
      </w:r>
      <w:r w:rsidR="00352355" w:rsidRPr="0032190F">
        <w:t>ZERNIKI</w:t>
      </w:r>
    </w:p>
    <w:p w14:paraId="3AEBC6E3" w14:textId="77777777" w:rsidR="00352355" w:rsidRPr="0032190F" w:rsidRDefault="00352355" w:rsidP="00242C0F">
      <w:pPr>
        <w:rPr>
          <w:lang w:val="fr-FR"/>
        </w:rPr>
      </w:pPr>
    </w:p>
    <w:p w14:paraId="0239B90D" w14:textId="01D228CD" w:rsidR="00352355" w:rsidRPr="0032190F" w:rsidRDefault="00352355" w:rsidP="00242C0F">
      <w:pPr>
        <w:jc w:val="both"/>
        <w:rPr>
          <w:lang w:val="fr-FR"/>
        </w:rPr>
      </w:pPr>
      <w:r w:rsidRPr="0032190F">
        <w:rPr>
          <w:lang w:val="fr-FR"/>
        </w:rPr>
        <w:t xml:space="preserve">Site d’Europe centrale attribuée au </w:t>
      </w:r>
      <w:hyperlink r:id="rId12179" w:anchor="Cul_Magdalenien" w:history="1">
        <w:r w:rsidRPr="0032190F">
          <w:rPr>
            <w:rStyle w:val="Hyperlink"/>
            <w:lang w:val="fr-FR"/>
          </w:rPr>
          <w:t>Magdalénien</w:t>
        </w:r>
      </w:hyperlink>
      <w:r w:rsidR="00D92F59" w:rsidRPr="0032190F">
        <w:rPr>
          <w:lang w:val="fr-FR"/>
        </w:rPr>
        <w:t xml:space="preserve">(chasse du cheval) </w:t>
      </w:r>
      <w:r w:rsidR="00525F95" w:rsidRPr="0032190F">
        <w:rPr>
          <w:lang w:val="fr-FR"/>
        </w:rPr>
        <w:t>ou possiblement au Hamburgien (culture du nord-ouest de l’Europe</w:t>
      </w:r>
      <w:r w:rsidR="00D92F59" w:rsidRPr="0032190F">
        <w:rPr>
          <w:lang w:val="fr-FR"/>
        </w:rPr>
        <w:t xml:space="preserve">, chasse du </w:t>
      </w:r>
      <w:r w:rsidR="00D92F59" w:rsidRPr="0032190F">
        <w:rPr>
          <w:i/>
          <w:lang w:val="fr-FR"/>
        </w:rPr>
        <w:t>raindeer</w:t>
      </w:r>
      <w:r w:rsidR="00525F95" w:rsidRPr="0032190F">
        <w:rPr>
          <w:lang w:val="fr-FR"/>
        </w:rPr>
        <w:t>)</w:t>
      </w:r>
      <w:r w:rsidR="00D92F59" w:rsidRPr="0032190F">
        <w:rPr>
          <w:lang w:val="fr-FR"/>
        </w:rPr>
        <w:t>. Sa situation géographique est à la frontière des deux entités</w:t>
      </w:r>
      <w:r w:rsidRPr="0032190F">
        <w:rPr>
          <w:lang w:val="fr-FR"/>
        </w:rPr>
        <w:t>(Magda com. pers.)</w:t>
      </w:r>
    </w:p>
    <w:p w14:paraId="7B7CDF3E" w14:textId="77777777" w:rsidR="00155D72" w:rsidRPr="0032190F" w:rsidRDefault="00155D72" w:rsidP="00242C0F">
      <w:pPr>
        <w:jc w:val="both"/>
        <w:rPr>
          <w:lang w:val="fr-FR"/>
        </w:rPr>
      </w:pPr>
    </w:p>
    <w:p w14:paraId="008D3E39" w14:textId="77777777" w:rsidR="00155D72" w:rsidRPr="0032190F" w:rsidRDefault="00C1250E" w:rsidP="00426FF9">
      <w:pPr>
        <w:pStyle w:val="Heading1"/>
      </w:pPr>
      <w:bookmarkStart w:id="4968" w:name="Sit_Dolni_Vestonice"/>
      <w:r>
        <w:t>DOLNI VESTONICE</w:t>
      </w:r>
    </w:p>
    <w:bookmarkEnd w:id="4968"/>
    <w:p w14:paraId="4598BC17" w14:textId="29E72DE3" w:rsidR="00C1250E" w:rsidRDefault="00911743" w:rsidP="00C1250E">
      <w:pPr>
        <w:jc w:val="both"/>
        <w:rPr>
          <w:lang w:val="fr-FR"/>
        </w:rPr>
      </w:pPr>
      <w:r>
        <w:rPr>
          <w:lang w:val="fr-FR"/>
        </w:rPr>
        <w:fldChar w:fldCharType="begin"/>
      </w:r>
      <w:r w:rsidR="00E30F13">
        <w:rPr>
          <w:lang w:val="fr-FR"/>
        </w:rPr>
        <w:instrText>HYPERLINK "C:\\Users\\Thomas Huet\\Desktop\\Documentation archéologique liée à la thèse\\Cultures.docx" \l "Cul_Transition_Meso_Neo_gen"</w:instrText>
      </w:r>
      <w:r>
        <w:rPr>
          <w:lang w:val="fr-FR"/>
        </w:rPr>
      </w:r>
      <w:r>
        <w:rPr>
          <w:lang w:val="fr-FR"/>
        </w:rPr>
        <w:fldChar w:fldCharType="separate"/>
      </w:r>
      <w:r w:rsidR="00C1250E" w:rsidRPr="00C1250E">
        <w:rPr>
          <w:rStyle w:val="Hyperlink"/>
          <w:lang w:val="fr-FR"/>
        </w:rPr>
        <w:t>aDNA</w:t>
      </w:r>
      <w:r>
        <w:rPr>
          <w:lang w:val="fr-FR"/>
        </w:rPr>
        <w:fldChar w:fldCharType="end"/>
      </w:r>
      <w:r w:rsidR="00C1250E">
        <w:rPr>
          <w:lang w:val="fr-FR"/>
        </w:rPr>
        <w:t xml:space="preserve"> (BIB 2829)</w:t>
      </w:r>
      <w:r w:rsidR="003A426B">
        <w:rPr>
          <w:lang w:val="fr-FR"/>
        </w:rPr>
        <w:t>, DV</w:t>
      </w:r>
    </w:p>
    <w:p w14:paraId="0F749EB8" w14:textId="77777777" w:rsidR="00155D72" w:rsidRPr="0032190F" w:rsidRDefault="00155D72" w:rsidP="00242C0F">
      <w:pPr>
        <w:jc w:val="both"/>
        <w:rPr>
          <w:lang w:val="fr-FR"/>
        </w:rPr>
      </w:pPr>
    </w:p>
    <w:p w14:paraId="07F9A80D" w14:textId="77777777" w:rsidR="00155D72" w:rsidRPr="0032190F" w:rsidRDefault="00155D72" w:rsidP="00242C0F">
      <w:pPr>
        <w:jc w:val="both"/>
        <w:rPr>
          <w:lang w:val="fr-FR"/>
        </w:rPr>
      </w:pPr>
      <w:r w:rsidRPr="0032190F">
        <w:rPr>
          <w:lang w:val="fr-FR"/>
        </w:rPr>
        <w:t xml:space="preserve">Le site de Dolni Vestonice (Moldavie, République Tchèque) est un immense gisement qui a été divisé en deux sites : DV I et DV II. L’ensemble s’étend sur </w:t>
      </w:r>
      <w:smartTag w:uri="urn:schemas-microsoft-com:office:smarttags" w:element="metricconverter">
        <w:smartTagPr>
          <w:attr w:name="ProductID" w:val="8 km"/>
        </w:smartTagPr>
        <w:r w:rsidRPr="0032190F">
          <w:rPr>
            <w:lang w:val="fr-FR"/>
          </w:rPr>
          <w:t>8 km</w:t>
        </w:r>
      </w:smartTag>
      <w:r w:rsidRPr="0032190F">
        <w:rPr>
          <w:lang w:val="fr-FR"/>
        </w:rPr>
        <w:t xml:space="preserve"> dans les loess des collines de Pavlov en rive droite de la Dyje (BIB 1406 p. 547)</w:t>
      </w:r>
      <w:r w:rsidR="00FC659B" w:rsidRPr="0032190F">
        <w:rPr>
          <w:lang w:val="fr-FR"/>
        </w:rPr>
        <w:t xml:space="preserve">. Attribué au Pavlovien </w:t>
      </w:r>
      <w:r w:rsidR="00E42FCF" w:rsidRPr="0032190F">
        <w:rPr>
          <w:lang w:val="fr-FR"/>
        </w:rPr>
        <w:t xml:space="preserve">[Pavlov] </w:t>
      </w:r>
      <w:r w:rsidR="00FC659B" w:rsidRPr="0032190F">
        <w:rPr>
          <w:lang w:val="fr-FR"/>
        </w:rPr>
        <w:t>malgré quelques différences (BIB 1406 p. 549)</w:t>
      </w:r>
    </w:p>
    <w:p w14:paraId="0FB0BED6" w14:textId="77777777" w:rsidR="00FC659B" w:rsidRPr="0032190F" w:rsidRDefault="00FC659B" w:rsidP="00242C0F">
      <w:pPr>
        <w:jc w:val="both"/>
        <w:rPr>
          <w:lang w:val="fr-FR"/>
        </w:rPr>
      </w:pPr>
    </w:p>
    <w:p w14:paraId="0A95CF7E" w14:textId="77777777" w:rsidR="00FC659B" w:rsidRPr="0032190F" w:rsidRDefault="00FC659B" w:rsidP="00242C0F">
      <w:pPr>
        <w:jc w:val="both"/>
        <w:rPr>
          <w:lang w:val="fr-FR"/>
        </w:rPr>
      </w:pPr>
      <w:r w:rsidRPr="0032190F">
        <w:rPr>
          <w:lang w:val="fr-FR"/>
        </w:rPr>
        <w:t>Une demi-douzaine de campements avec habitations, foyers et sépultures ont été bien distinguées sur l’ensemble du site (BIB 1406 p. 549). Un charnier de mammouth (BIB 1406 p. 550)</w:t>
      </w:r>
    </w:p>
    <w:p w14:paraId="3045CDA5" w14:textId="77777777" w:rsidR="00FC659B" w:rsidRPr="0032190F" w:rsidRDefault="00FC659B" w:rsidP="00242C0F">
      <w:pPr>
        <w:jc w:val="both"/>
        <w:rPr>
          <w:lang w:val="fr-FR"/>
        </w:rPr>
      </w:pPr>
    </w:p>
    <w:p w14:paraId="00EF079D" w14:textId="0664B950" w:rsidR="00FC659B" w:rsidRDefault="00FC659B" w:rsidP="00242C0F">
      <w:pPr>
        <w:jc w:val="both"/>
        <w:rPr>
          <w:lang w:val="fr-FR"/>
        </w:rPr>
      </w:pPr>
      <w:r w:rsidRPr="0032190F">
        <w:rPr>
          <w:lang w:val="fr-FR"/>
        </w:rPr>
        <w:t xml:space="preserve">L’industrie osseuse est très développée, à l’instar d’un </w:t>
      </w:r>
      <w:hyperlink r:id="rId12180" w:anchor="Cul_Gravettien" w:history="1">
        <w:r w:rsidRPr="0032190F">
          <w:rPr>
            <w:rStyle w:val="Hyperlink"/>
            <w:lang w:val="fr-FR"/>
          </w:rPr>
          <w:t>Gravettien</w:t>
        </w:r>
      </w:hyperlink>
      <w:r w:rsidRPr="0032190F">
        <w:rPr>
          <w:lang w:val="fr-FR"/>
        </w:rPr>
        <w:t xml:space="preserve"> classique (BIB 1406 p. 549)</w:t>
      </w:r>
    </w:p>
    <w:p w14:paraId="6D03CF40" w14:textId="77777777" w:rsidR="00EE1A55" w:rsidRDefault="00EE1A55" w:rsidP="00242C0F">
      <w:pPr>
        <w:jc w:val="both"/>
        <w:rPr>
          <w:lang w:val="fr-FR"/>
        </w:rPr>
      </w:pPr>
    </w:p>
    <w:p w14:paraId="4632B373" w14:textId="31F8DFB2" w:rsidR="00155D72" w:rsidRPr="00D80F43" w:rsidRDefault="00000000" w:rsidP="00242C0F">
      <w:pPr>
        <w:jc w:val="both"/>
        <w:rPr>
          <w:lang w:val="fr-FR"/>
        </w:rPr>
      </w:pPr>
      <w:hyperlink r:id="rId12181" w:anchor="Cul_Paleo_sup__Art_t_a_Venus" w:history="1">
        <w:r w:rsidR="00EE1A55" w:rsidRPr="00D80F43">
          <w:rPr>
            <w:rStyle w:val="Hyperlink"/>
            <w:lang w:val="fr-FR"/>
          </w:rPr>
          <w:t>Vénus </w:t>
        </w:r>
      </w:hyperlink>
      <w:r w:rsidR="00EE1A55" w:rsidRPr="00D80F43">
        <w:rPr>
          <w:lang w:val="fr-FR"/>
        </w:rPr>
        <w:t xml:space="preserve">, </w:t>
      </w:r>
    </w:p>
    <w:p w14:paraId="221B290E" w14:textId="77777777" w:rsidR="00155D72" w:rsidRPr="0032190F" w:rsidRDefault="00155D72" w:rsidP="00426FF9">
      <w:pPr>
        <w:pStyle w:val="Heading1"/>
      </w:pPr>
      <w:bookmarkStart w:id="4969" w:name="Sit_Pavlov"/>
      <w:r w:rsidRPr="0032190F">
        <w:t>PAVLOV</w:t>
      </w:r>
    </w:p>
    <w:bookmarkEnd w:id="4969"/>
    <w:p w14:paraId="0702D59B" w14:textId="77777777" w:rsidR="00155D72" w:rsidRPr="0032190F" w:rsidRDefault="00155D72" w:rsidP="00242C0F">
      <w:pPr>
        <w:jc w:val="both"/>
        <w:rPr>
          <w:lang w:val="fr-FR"/>
        </w:rPr>
      </w:pPr>
    </w:p>
    <w:p w14:paraId="12C954C8" w14:textId="116B480F" w:rsidR="00155D72" w:rsidRPr="0032190F" w:rsidRDefault="00155D72" w:rsidP="00242C0F">
      <w:pPr>
        <w:jc w:val="both"/>
        <w:rPr>
          <w:lang w:val="fr-FR"/>
        </w:rPr>
      </w:pPr>
      <w:r w:rsidRPr="0032190F">
        <w:rPr>
          <w:lang w:val="fr-FR"/>
        </w:rPr>
        <w:t xml:space="preserve">Les sites de Pavlov I et II se trouvent respectivement à </w:t>
      </w:r>
      <w:smartTag w:uri="urn:schemas-microsoft-com:office:smarttags" w:element="metricconverter">
        <w:smartTagPr>
          <w:attr w:name="ProductID" w:val="400 m"/>
        </w:smartTagPr>
        <w:r w:rsidRPr="0032190F">
          <w:rPr>
            <w:lang w:val="fr-FR"/>
          </w:rPr>
          <w:t>400 m</w:t>
        </w:r>
      </w:smartTag>
      <w:r w:rsidRPr="0032190F">
        <w:rPr>
          <w:lang w:val="fr-FR"/>
        </w:rPr>
        <w:t xml:space="preserve"> à l’Est et à </w:t>
      </w:r>
      <w:smartTag w:uri="urn:schemas-microsoft-com:office:smarttags" w:element="metricconverter">
        <w:smartTagPr>
          <w:attr w:name="ProductID" w:val="500 m"/>
        </w:smartTagPr>
        <w:r w:rsidRPr="0032190F">
          <w:rPr>
            <w:lang w:val="fr-FR"/>
          </w:rPr>
          <w:t>500 m</w:t>
        </w:r>
      </w:smartTag>
      <w:r w:rsidRPr="0032190F">
        <w:rPr>
          <w:lang w:val="fr-FR"/>
        </w:rPr>
        <w:t xml:space="preserve"> au sud-est de </w:t>
      </w:r>
      <w:hyperlink r:id="rId12182" w:anchor="Sit_Dolni_Vestonice" w:history="1">
        <w:r w:rsidRPr="0032190F">
          <w:rPr>
            <w:rStyle w:val="Hyperlink"/>
            <w:lang w:val="fr-FR"/>
          </w:rPr>
          <w:t>DV I</w:t>
        </w:r>
      </w:hyperlink>
      <w:r w:rsidRPr="0032190F">
        <w:rPr>
          <w:lang w:val="fr-FR"/>
        </w:rPr>
        <w:t xml:space="preserve"> (BIB 1406 p. 547)</w:t>
      </w:r>
      <w:r w:rsidR="00EE1A55">
        <w:rPr>
          <w:lang w:val="fr-FR"/>
        </w:rPr>
        <w:t xml:space="preserve"> </w:t>
      </w:r>
      <w:hyperlink r:id="rId12183" w:anchor="Cul_Paleo_sup__Art_t_a_Venus" w:history="1">
        <w:r w:rsidR="00EE1A55" w:rsidRPr="00EE1A55">
          <w:rPr>
            <w:rStyle w:val="Hyperlink"/>
            <w:lang w:val="fr-FR"/>
          </w:rPr>
          <w:t>Vénus </w:t>
        </w:r>
      </w:hyperlink>
    </w:p>
    <w:p w14:paraId="50C63C58" w14:textId="77777777" w:rsidR="0087353C" w:rsidRPr="0032190F" w:rsidRDefault="0087353C" w:rsidP="00242C0F">
      <w:pPr>
        <w:jc w:val="both"/>
        <w:rPr>
          <w:lang w:val="fr-FR"/>
        </w:rPr>
      </w:pPr>
    </w:p>
    <w:p w14:paraId="6005E4F1" w14:textId="77777777" w:rsidR="0087353C" w:rsidRPr="0032190F" w:rsidRDefault="0087353C" w:rsidP="00426FF9">
      <w:pPr>
        <w:pStyle w:val="Heading1"/>
      </w:pPr>
      <w:bookmarkStart w:id="4970" w:name="Sit_Meziritch"/>
      <w:r w:rsidRPr="0032190F">
        <w:lastRenderedPageBreak/>
        <w:t>MEZIRITCH</w:t>
      </w:r>
    </w:p>
    <w:bookmarkEnd w:id="4970"/>
    <w:p w14:paraId="5D2CDDBF" w14:textId="77777777" w:rsidR="0087353C" w:rsidRPr="0032190F" w:rsidRDefault="0087353C" w:rsidP="00242C0F">
      <w:pPr>
        <w:jc w:val="both"/>
        <w:rPr>
          <w:lang w:val="fr-FR"/>
        </w:rPr>
      </w:pPr>
    </w:p>
    <w:p w14:paraId="1D43CD51" w14:textId="77777777" w:rsidR="0087353C" w:rsidRPr="0032190F" w:rsidRDefault="0087353C" w:rsidP="00242C0F">
      <w:pPr>
        <w:jc w:val="both"/>
        <w:rPr>
          <w:lang w:val="fr-FR"/>
        </w:rPr>
      </w:pPr>
      <w:r w:rsidRPr="0032190F">
        <w:rPr>
          <w:lang w:val="fr-FR"/>
        </w:rPr>
        <w:t xml:space="preserve">Le site de Meziritch en Ukraine, en rive droite du Dniepr, a livré 4 habitations avec foyers. Les cabanes circulaires sont semi-enterrées et éloignées entres elles de 10 à </w:t>
      </w:r>
      <w:smartTag w:uri="urn:schemas-microsoft-com:office:smarttags" w:element="metricconverter">
        <w:smartTagPr>
          <w:attr w:name="ProductID" w:val="24 m"/>
        </w:smartTagPr>
        <w:r w:rsidRPr="0032190F">
          <w:rPr>
            <w:lang w:val="fr-FR"/>
          </w:rPr>
          <w:t>24 m</w:t>
        </w:r>
      </w:smartTag>
      <w:r w:rsidRPr="0032190F">
        <w:rPr>
          <w:lang w:val="fr-FR"/>
        </w:rPr>
        <w:t>. Elles sont constituées d’os de mammouth (</w:t>
      </w:r>
      <w:r w:rsidRPr="0032190F">
        <w:rPr>
          <w:sz w:val="20"/>
          <w:szCs w:val="20"/>
          <w:lang w:val="fr-FR"/>
        </w:rPr>
        <w:t>NMI</w:t>
      </w:r>
      <w:r w:rsidRPr="0032190F">
        <w:rPr>
          <w:lang w:val="fr-FR"/>
        </w:rPr>
        <w:t>= 149) (BIB 1406 p. 929)</w:t>
      </w:r>
    </w:p>
    <w:p w14:paraId="4D28699A" w14:textId="77777777" w:rsidR="0087353C" w:rsidRPr="0032190F" w:rsidRDefault="0087353C" w:rsidP="00242C0F">
      <w:pPr>
        <w:jc w:val="both"/>
        <w:rPr>
          <w:lang w:val="fr-FR"/>
        </w:rPr>
      </w:pPr>
      <w:r w:rsidRPr="0032190F">
        <w:rPr>
          <w:lang w:val="fr-FR"/>
        </w:rPr>
        <w:br/>
        <w:t xml:space="preserve">Les datations </w:t>
      </w:r>
      <w:smartTag w:uri="urn:schemas-microsoft-com:office:smarttags" w:element="metricconverter">
        <w:smartTagPr>
          <w:attr w:name="ProductID" w:val="14C"/>
        </w:smartTagPr>
        <w:r w:rsidRPr="0032190F">
          <w:rPr>
            <w:lang w:val="fr-FR"/>
          </w:rPr>
          <w:t>14C</w:t>
        </w:r>
      </w:smartTag>
      <w:r w:rsidRPr="0032190F">
        <w:rPr>
          <w:lang w:val="fr-FR"/>
        </w:rPr>
        <w:t xml:space="preserve"> sur les os indiquent ~18 000 / ~14 000 BP. L’ensemble e</w:t>
      </w:r>
      <w:r w:rsidR="006675BD" w:rsidRPr="0032190F">
        <w:rPr>
          <w:lang w:val="fr-FR"/>
        </w:rPr>
        <w:t>st attribué à l’épigravettien o</w:t>
      </w:r>
      <w:r w:rsidRPr="0032190F">
        <w:rPr>
          <w:lang w:val="fr-FR"/>
        </w:rPr>
        <w:t>r</w:t>
      </w:r>
      <w:r w:rsidR="006675BD" w:rsidRPr="0032190F">
        <w:rPr>
          <w:lang w:val="fr-FR"/>
        </w:rPr>
        <w:t>i</w:t>
      </w:r>
      <w:r w:rsidRPr="0032190F">
        <w:rPr>
          <w:lang w:val="fr-FR"/>
        </w:rPr>
        <w:t>ental  (BIB 1406 p. 929)</w:t>
      </w:r>
    </w:p>
    <w:p w14:paraId="2268163C" w14:textId="77777777" w:rsidR="00EB0A2C" w:rsidRPr="0032190F" w:rsidRDefault="00EB0A2C" w:rsidP="00242C0F">
      <w:pPr>
        <w:rPr>
          <w:lang w:val="fr-FR"/>
        </w:rPr>
      </w:pPr>
    </w:p>
    <w:p w14:paraId="0E29B4BF" w14:textId="77777777" w:rsidR="00EB0A2C" w:rsidRPr="0032190F" w:rsidRDefault="00EB0A2C" w:rsidP="00426FF9">
      <w:pPr>
        <w:pStyle w:val="Heading1"/>
      </w:pPr>
      <w:bookmarkStart w:id="4971" w:name="Sit_Kostienki"/>
      <w:r w:rsidRPr="0032190F">
        <w:t>KOSTIENKI (Sites)</w:t>
      </w:r>
    </w:p>
    <w:bookmarkEnd w:id="4971"/>
    <w:p w14:paraId="7107B8A8" w14:textId="77777777" w:rsidR="00EB0A2C" w:rsidRPr="0032190F" w:rsidRDefault="00EB0A2C" w:rsidP="00242C0F">
      <w:pPr>
        <w:rPr>
          <w:lang w:val="fr-FR"/>
        </w:rPr>
      </w:pPr>
    </w:p>
    <w:p w14:paraId="50440ADA" w14:textId="77777777" w:rsidR="00EB0A2C" w:rsidRPr="0032190F" w:rsidRDefault="00EB0A2C" w:rsidP="00242C0F">
      <w:pPr>
        <w:jc w:val="both"/>
        <w:rPr>
          <w:lang w:val="fr-FR"/>
        </w:rPr>
      </w:pPr>
      <w:r w:rsidRPr="0032190F">
        <w:rPr>
          <w:lang w:val="fr-FR"/>
        </w:rPr>
        <w:t>L’ensemble 21 sites paléolithiques de Kostienki sont en plein air dispersés sur des collines et des terrasses en rive droite du Don (BIB 1406)</w:t>
      </w:r>
      <w:r w:rsidR="00E44E6D" w:rsidRPr="0032190F">
        <w:rPr>
          <w:lang w:val="fr-FR"/>
        </w:rPr>
        <w:t>.</w:t>
      </w:r>
    </w:p>
    <w:p w14:paraId="5D6136EB" w14:textId="77777777" w:rsidR="007E0947" w:rsidRPr="0032190F" w:rsidRDefault="007E0947" w:rsidP="00242C0F">
      <w:pPr>
        <w:jc w:val="both"/>
        <w:rPr>
          <w:lang w:val="fr-FR"/>
        </w:rPr>
      </w:pPr>
    </w:p>
    <w:p w14:paraId="7584BA85" w14:textId="147B4D79" w:rsidR="007E0947" w:rsidRPr="0032190F" w:rsidRDefault="00000000" w:rsidP="00242C0F">
      <w:pPr>
        <w:jc w:val="both"/>
        <w:rPr>
          <w:lang w:val="fr-FR"/>
        </w:rPr>
      </w:pPr>
      <w:hyperlink r:id="rId12184" w:anchor="Cul_Paleo_sup__Art" w:history="1">
        <w:r w:rsidR="007E0947" w:rsidRPr="0032190F">
          <w:rPr>
            <w:rStyle w:val="Hyperlink"/>
            <w:lang w:val="fr-FR"/>
          </w:rPr>
          <w:t>Art rupestre</w:t>
        </w:r>
      </w:hyperlink>
    </w:p>
    <w:p w14:paraId="7FF488C2" w14:textId="77777777" w:rsidR="00A9111F" w:rsidRPr="0032190F" w:rsidRDefault="00A9111F" w:rsidP="00242C0F">
      <w:pPr>
        <w:jc w:val="both"/>
        <w:rPr>
          <w:lang w:val="fr-FR"/>
        </w:rPr>
      </w:pPr>
    </w:p>
    <w:p w14:paraId="632F71D6" w14:textId="20940381" w:rsidR="00A9111F" w:rsidRPr="0032190F" w:rsidRDefault="00000000" w:rsidP="00242C0F">
      <w:pPr>
        <w:jc w:val="both"/>
        <w:rPr>
          <w:lang w:val="fr-FR"/>
        </w:rPr>
      </w:pPr>
      <w:hyperlink r:id="rId12185" w:anchor="Sit_Font_Gaume" w:history="1">
        <w:r w:rsidR="00A9111F" w:rsidRPr="0032190F">
          <w:rPr>
            <w:rStyle w:val="Hyperlink"/>
            <w:lang w:val="fr-FR"/>
          </w:rPr>
          <w:t>Font-de-Gaume</w:t>
        </w:r>
      </w:hyperlink>
      <w:r w:rsidR="00A9111F" w:rsidRPr="0032190F">
        <w:rPr>
          <w:lang w:val="fr-FR"/>
        </w:rPr>
        <w:t xml:space="preserve"> (BIB 2268 p. 545)</w:t>
      </w:r>
    </w:p>
    <w:p w14:paraId="2E2F0638" w14:textId="77777777" w:rsidR="00482242" w:rsidRPr="0032190F" w:rsidRDefault="00482242" w:rsidP="00242C0F">
      <w:pPr>
        <w:jc w:val="both"/>
        <w:rPr>
          <w:lang w:val="fr-FR"/>
        </w:rPr>
      </w:pPr>
    </w:p>
    <w:p w14:paraId="5D0E6643" w14:textId="77777777" w:rsidR="00482242" w:rsidRPr="0032190F" w:rsidRDefault="00482242" w:rsidP="00426FF9">
      <w:pPr>
        <w:pStyle w:val="Heading1"/>
      </w:pPr>
      <w:bookmarkStart w:id="4972" w:name="Sit_Duffaits"/>
      <w:r w:rsidRPr="0032190F">
        <w:t>DUFFAITS</w:t>
      </w:r>
      <w:bookmarkEnd w:id="4972"/>
    </w:p>
    <w:p w14:paraId="0C7602F7" w14:textId="77777777" w:rsidR="00482242" w:rsidRPr="0032190F" w:rsidRDefault="00482242" w:rsidP="00482242">
      <w:pPr>
        <w:rPr>
          <w:lang w:val="fr-FR"/>
        </w:rPr>
      </w:pPr>
    </w:p>
    <w:p w14:paraId="265C836A" w14:textId="3C213F33" w:rsidR="00482242" w:rsidRDefault="00482242" w:rsidP="000A5794">
      <w:pPr>
        <w:jc w:val="both"/>
        <w:rPr>
          <w:lang w:val="fr-FR"/>
        </w:rPr>
      </w:pPr>
      <w:r w:rsidRPr="0032190F">
        <w:rPr>
          <w:lang w:val="fr-FR"/>
        </w:rPr>
        <w:t xml:space="preserve">La grotte des Duffaits (Charente) a donné son nom au groupe de </w:t>
      </w:r>
      <w:hyperlink r:id="rId12186" w:anchor="Cul_Duffaits" w:history="1">
        <w:r w:rsidRPr="0032190F">
          <w:rPr>
            <w:rStyle w:val="Hyperlink"/>
            <w:lang w:val="fr-FR"/>
          </w:rPr>
          <w:t>Duffaits</w:t>
        </w:r>
      </w:hyperlink>
      <w:r w:rsidRPr="0032190F">
        <w:rPr>
          <w:lang w:val="fr-FR"/>
        </w:rPr>
        <w:t xml:space="preserve"> (SS BIB) mobilier céramique du Bronze moyen 2 et 3 se rapprochant de ceux de la grotte des </w:t>
      </w:r>
      <w:hyperlink r:id="rId12187" w:anchor="Sit_Fraux" w:history="1">
        <w:r w:rsidRPr="0032190F">
          <w:rPr>
            <w:rStyle w:val="Hyperlink"/>
            <w:rFonts w:cstheme="minorBidi"/>
            <w:lang w:val="fr-FR"/>
          </w:rPr>
          <w:t>Fraux</w:t>
        </w:r>
      </w:hyperlink>
      <w:r w:rsidRPr="0032190F">
        <w:rPr>
          <w:lang w:val="fr-FR"/>
        </w:rPr>
        <w:t xml:space="preserve"> (grands vases ovoïdes ornés de cordons digités, pichets à anse nervurée, tessons ornés de motifs géométriques incisés) (BIB 2414)</w:t>
      </w:r>
      <w:r w:rsidR="00F64300" w:rsidRPr="0032190F">
        <w:rPr>
          <w:lang w:val="fr-FR"/>
        </w:rPr>
        <w:t xml:space="preserve"> Groupe de la </w:t>
      </w:r>
      <w:r w:rsidR="00F64300" w:rsidRPr="0032190F">
        <w:rPr>
          <w:szCs w:val="18"/>
          <w:lang w:val="fr-FR" w:eastAsia="en-GB"/>
        </w:rPr>
        <w:t xml:space="preserve">fin du </w:t>
      </w:r>
      <w:r w:rsidR="000A5794">
        <w:rPr>
          <w:szCs w:val="18"/>
          <w:lang w:val="fr-FR" w:eastAsia="en-GB"/>
        </w:rPr>
        <w:t>BM</w:t>
      </w:r>
      <w:r w:rsidR="00F64300" w:rsidRPr="0032190F">
        <w:rPr>
          <w:szCs w:val="18"/>
          <w:lang w:val="fr-FR" w:eastAsia="en-GB"/>
        </w:rPr>
        <w:t xml:space="preserve"> (BIB 2416)</w:t>
      </w:r>
      <w:r w:rsidR="000A5794">
        <w:rPr>
          <w:szCs w:val="18"/>
          <w:lang w:val="fr-FR" w:eastAsia="en-GB"/>
        </w:rPr>
        <w:t xml:space="preserve"> </w:t>
      </w:r>
      <w:r w:rsidR="000A5794" w:rsidRPr="000A5794">
        <w:rPr>
          <w:lang w:val="fr-FR"/>
        </w:rPr>
        <w:t xml:space="preserve">perles de faïence et de verre, perles d’ambre, espaceurs de collier </w:t>
      </w:r>
      <w:r w:rsidR="000A5794">
        <w:rPr>
          <w:lang w:val="fr-FR"/>
        </w:rPr>
        <w:t>dans un contexte BM-BF</w:t>
      </w:r>
      <w:r w:rsidR="000A5794" w:rsidRPr="000A5794">
        <w:rPr>
          <w:lang w:val="fr-FR"/>
        </w:rPr>
        <w:t xml:space="preserve"> </w:t>
      </w:r>
      <w:r w:rsidR="000A5794">
        <w:rPr>
          <w:lang w:val="fr-FR"/>
        </w:rPr>
        <w:t>(BIB 3050)</w:t>
      </w:r>
    </w:p>
    <w:p w14:paraId="1FCCC06E" w14:textId="77777777" w:rsidR="00087941" w:rsidRDefault="00087941" w:rsidP="000A5794">
      <w:pPr>
        <w:jc w:val="both"/>
        <w:rPr>
          <w:lang w:val="fr-FR"/>
        </w:rPr>
      </w:pPr>
    </w:p>
    <w:p w14:paraId="462A5080" w14:textId="0DFC8429" w:rsidR="00482242" w:rsidRPr="0032190F" w:rsidRDefault="00482242" w:rsidP="00426FF9">
      <w:pPr>
        <w:pStyle w:val="Heading1"/>
      </w:pPr>
      <w:bookmarkStart w:id="4973" w:name="Sit_Quatre_Vents"/>
      <w:r w:rsidRPr="0032190F">
        <w:t>QUATRE-VENTS</w:t>
      </w:r>
      <w:bookmarkEnd w:id="4973"/>
    </w:p>
    <w:p w14:paraId="605F13EB" w14:textId="77777777" w:rsidR="00482242" w:rsidRPr="0032190F" w:rsidRDefault="00482242" w:rsidP="00482242">
      <w:pPr>
        <w:rPr>
          <w:lang w:val="fr-FR"/>
        </w:rPr>
      </w:pPr>
    </w:p>
    <w:p w14:paraId="3A8BFAE8" w14:textId="50C825F1" w:rsidR="00482242" w:rsidRPr="0032190F" w:rsidRDefault="00482242" w:rsidP="00482242">
      <w:pPr>
        <w:rPr>
          <w:lang w:val="fr-FR"/>
        </w:rPr>
      </w:pPr>
      <w:r w:rsidRPr="0032190F">
        <w:rPr>
          <w:lang w:val="fr-FR"/>
        </w:rPr>
        <w:t xml:space="preserve">Grotte de Quatre-Vents (Corgnac-sur-L'Isle) mobilier céramique du Bronze moyen 2 et 3 se rapprochant de ceux de la grotte des </w:t>
      </w:r>
      <w:hyperlink r:id="rId12188" w:anchor="Sit_Fraux" w:history="1">
        <w:r w:rsidR="005A47E1" w:rsidRPr="0032190F">
          <w:rPr>
            <w:rStyle w:val="Hyperlink"/>
            <w:rFonts w:cstheme="minorBidi"/>
            <w:lang w:val="fr-FR"/>
          </w:rPr>
          <w:t>Fraux</w:t>
        </w:r>
      </w:hyperlink>
      <w:r w:rsidR="005A47E1" w:rsidRPr="0032190F">
        <w:rPr>
          <w:lang w:val="fr-FR"/>
        </w:rPr>
        <w:t xml:space="preserve"> </w:t>
      </w:r>
      <w:r w:rsidRPr="0032190F">
        <w:rPr>
          <w:lang w:val="fr-FR"/>
        </w:rPr>
        <w:t>(grands vases ovoïdes ornés de cordons digités, pichets à anse nervurée, tessons ornés de motifs géométriques incisés) (BIB 2414)</w:t>
      </w:r>
    </w:p>
    <w:p w14:paraId="27257CA3" w14:textId="77777777" w:rsidR="00E44E6D" w:rsidRPr="0032190F" w:rsidRDefault="00E44E6D" w:rsidP="00242C0F">
      <w:pPr>
        <w:jc w:val="both"/>
        <w:rPr>
          <w:lang w:val="fr-FR"/>
        </w:rPr>
      </w:pPr>
    </w:p>
    <w:p w14:paraId="642B3156" w14:textId="77777777" w:rsidR="00E44E6D" w:rsidRPr="0032190F" w:rsidRDefault="00112726" w:rsidP="00426FF9">
      <w:pPr>
        <w:pStyle w:val="Heading1"/>
      </w:pPr>
      <w:bookmarkStart w:id="4974" w:name="Sit_Fraux"/>
      <w:r>
        <w:t>FRAUX</w:t>
      </w:r>
    </w:p>
    <w:bookmarkEnd w:id="4974"/>
    <w:p w14:paraId="68108BF4" w14:textId="77777777" w:rsidR="00E44E6D" w:rsidRPr="0032190F" w:rsidRDefault="00E44E6D" w:rsidP="00242C0F">
      <w:pPr>
        <w:rPr>
          <w:lang w:val="fr-FR"/>
        </w:rPr>
      </w:pPr>
    </w:p>
    <w:p w14:paraId="5DD5F611" w14:textId="088B34D6" w:rsidR="00482242" w:rsidRPr="009C42DF" w:rsidRDefault="00AD475F" w:rsidP="004F2152">
      <w:pPr>
        <w:jc w:val="both"/>
        <w:rPr>
          <w:lang w:val="fr-FR"/>
        </w:rPr>
      </w:pPr>
      <w:r w:rsidRPr="009C42DF">
        <w:rPr>
          <w:lang w:val="fr-FR"/>
        </w:rPr>
        <w:t>Grotte des Fraux (Saint-Martin-de-Fressengeas, Dordogne), g</w:t>
      </w:r>
      <w:r w:rsidR="00482242" w:rsidRPr="009C42DF">
        <w:rPr>
          <w:lang w:val="fr-FR"/>
        </w:rPr>
        <w:t xml:space="preserve">rotte ornée, </w:t>
      </w:r>
      <w:hyperlink r:id="rId12189" w:anchor="Cul_Bronze_Final_2" w:history="1">
        <w:r w:rsidR="00482242" w:rsidRPr="009C42DF">
          <w:rPr>
            <w:rStyle w:val="Hyperlink"/>
            <w:lang w:val="fr-FR" w:eastAsia="en-GB"/>
          </w:rPr>
          <w:t>B</w:t>
        </w:r>
        <w:r w:rsidR="00AF021E">
          <w:rPr>
            <w:rStyle w:val="Hyperlink"/>
            <w:lang w:val="fr-FR" w:eastAsia="en-GB"/>
          </w:rPr>
          <w:t>F</w:t>
        </w:r>
        <w:r w:rsidR="00482242" w:rsidRPr="009C42DF">
          <w:rPr>
            <w:rStyle w:val="Hyperlink"/>
            <w:lang w:val="fr-FR" w:eastAsia="en-GB"/>
          </w:rPr>
          <w:t xml:space="preserve"> 2</w:t>
        </w:r>
      </w:hyperlink>
      <w:r w:rsidR="00482242" w:rsidRPr="009C42DF">
        <w:rPr>
          <w:lang w:val="fr-FR" w:eastAsia="en-GB"/>
        </w:rPr>
        <w:t xml:space="preserve"> (BIB 2414) </w:t>
      </w:r>
      <w:r w:rsidR="00E44E6D" w:rsidRPr="009C42DF">
        <w:rPr>
          <w:i/>
          <w:lang w:val="fr-FR"/>
        </w:rPr>
        <w:t>âge du Bronze (vers 1400-1100 BC) (site internet).</w:t>
      </w:r>
      <w:r w:rsidR="002C7B4F" w:rsidRPr="009C42DF">
        <w:rPr>
          <w:lang w:val="fr-FR"/>
        </w:rPr>
        <w:t xml:space="preserve"> </w:t>
      </w:r>
      <w:r w:rsidR="004B59D0" w:rsidRPr="009C42DF">
        <w:rPr>
          <w:lang w:val="fr-FR"/>
        </w:rPr>
        <w:t xml:space="preserve">Vers </w:t>
      </w:r>
      <w:r w:rsidR="004B59D0" w:rsidRPr="009C42DF">
        <w:rPr>
          <w:rStyle w:val="st"/>
          <w:lang w:val="fr-FR"/>
        </w:rPr>
        <w:t>1450-1150 BC (BIB 2491)</w:t>
      </w:r>
    </w:p>
    <w:p w14:paraId="744DCFA0" w14:textId="5F2DAC64" w:rsidR="00E44E6D" w:rsidRPr="009C42DF" w:rsidRDefault="002C7B4F" w:rsidP="004F2152">
      <w:pPr>
        <w:jc w:val="both"/>
        <w:rPr>
          <w:lang w:val="fr-FR"/>
        </w:rPr>
      </w:pPr>
      <w:r w:rsidRPr="009C42DF">
        <w:rPr>
          <w:lang w:val="fr-FR"/>
        </w:rPr>
        <w:t xml:space="preserve">Des éléments [de tissus ?] montrant des impressions de </w:t>
      </w:r>
      <w:hyperlink r:id="rId12190" w:anchor="Cul_Art_TAC_T_g_chevrons" w:history="1">
        <w:r w:rsidRPr="009C42DF">
          <w:rPr>
            <w:rStyle w:val="Hyperlink"/>
            <w:lang w:val="fr-FR"/>
          </w:rPr>
          <w:t>chevrons</w:t>
        </w:r>
      </w:hyperlink>
      <w:r w:rsidRPr="009C42DF">
        <w:rPr>
          <w:lang w:val="fr-FR"/>
        </w:rPr>
        <w:t>. Des éléments [de tissus ?] pourraient résulter d’un tissage à la tablette (C. Cheval com. pers.)</w:t>
      </w:r>
    </w:p>
    <w:p w14:paraId="68232B14" w14:textId="77777777" w:rsidR="00884527" w:rsidRPr="009C42DF" w:rsidRDefault="00884527" w:rsidP="00884527">
      <w:pPr>
        <w:jc w:val="both"/>
        <w:rPr>
          <w:lang w:val="fr-FR"/>
        </w:rPr>
      </w:pPr>
      <w:r w:rsidRPr="009C42DF">
        <w:rPr>
          <w:lang w:val="fr-FR"/>
        </w:rPr>
        <w:t xml:space="preserve">Forme un ensemble clos pour Norbert </w:t>
      </w:r>
      <w:r w:rsidR="004B59D0" w:rsidRPr="009C42DF">
        <w:rPr>
          <w:lang w:val="fr-FR"/>
        </w:rPr>
        <w:t>Aujoulat</w:t>
      </w:r>
      <w:r w:rsidRPr="009C42DF">
        <w:rPr>
          <w:lang w:val="fr-FR"/>
        </w:rPr>
        <w:t xml:space="preserve"> et Christian Chevillot (1991):"association d'un art pariétal avec un mobilier céramique et métallique parfaitement datables, ces deux formant un ensemble clos, scellé très rapidement par l'éboulis d'entrée".(BIB 2456)</w:t>
      </w:r>
    </w:p>
    <w:p w14:paraId="28388525" w14:textId="77777777" w:rsidR="00884527" w:rsidRPr="0032190F" w:rsidRDefault="00884527" w:rsidP="00884527">
      <w:pPr>
        <w:jc w:val="both"/>
        <w:rPr>
          <w:lang w:val="fr-FR"/>
        </w:rPr>
      </w:pPr>
    </w:p>
    <w:p w14:paraId="1B589EFB" w14:textId="77777777" w:rsidR="004F7B11" w:rsidRDefault="00884527" w:rsidP="004F7B11">
      <w:pPr>
        <w:autoSpaceDE w:val="0"/>
        <w:autoSpaceDN w:val="0"/>
        <w:adjustRightInd w:val="0"/>
        <w:rPr>
          <w:lang w:val="fr-FR" w:eastAsia="en-GB"/>
        </w:rPr>
      </w:pPr>
      <w:r w:rsidRPr="000B130F">
        <w:rPr>
          <w:lang w:val="fr-FR" w:eastAsia="en-GB"/>
        </w:rPr>
        <w:t xml:space="preserve">Dépôt de mobilier brisé intentionnelement et posés (SS BIB) </w:t>
      </w:r>
      <w:r w:rsidR="00482242" w:rsidRPr="000B130F">
        <w:rPr>
          <w:lang w:val="fr-FR" w:eastAsia="en-GB"/>
        </w:rPr>
        <w:t>D</w:t>
      </w:r>
      <w:r w:rsidR="004F7B11" w:rsidRPr="000B130F">
        <w:rPr>
          <w:lang w:val="fr-FR" w:eastAsia="en-GB"/>
        </w:rPr>
        <w:t>épôt de mobilier archéologique, disposé de manière ostentatoire, parfois en relation avec des manifestations pariétales (BIB 2414)</w:t>
      </w:r>
    </w:p>
    <w:p w14:paraId="31D7C20D" w14:textId="77777777" w:rsidR="009C42DF" w:rsidRDefault="009C42DF" w:rsidP="004F7B11">
      <w:pPr>
        <w:autoSpaceDE w:val="0"/>
        <w:autoSpaceDN w:val="0"/>
        <w:adjustRightInd w:val="0"/>
        <w:rPr>
          <w:lang w:val="fr-FR" w:eastAsia="en-GB"/>
        </w:rPr>
      </w:pPr>
    </w:p>
    <w:p w14:paraId="3D3C2F69" w14:textId="75288A41" w:rsidR="009C42DF" w:rsidRPr="000B130F" w:rsidRDefault="00000000" w:rsidP="004F7B11">
      <w:pPr>
        <w:autoSpaceDE w:val="0"/>
        <w:autoSpaceDN w:val="0"/>
        <w:adjustRightInd w:val="0"/>
        <w:rPr>
          <w:lang w:val="fr-FR"/>
        </w:rPr>
      </w:pPr>
      <w:hyperlink r:id="rId12191" w:anchor="Cul_Excisee_Estampee" w:history="1">
        <w:r w:rsidR="009C42DF" w:rsidRPr="009C42DF">
          <w:rPr>
            <w:rStyle w:val="Hyperlink"/>
            <w:lang w:val="fr-FR"/>
          </w:rPr>
          <w:t>céramique excisée-estampée</w:t>
        </w:r>
      </w:hyperlink>
      <w:r w:rsidR="009C42DF">
        <w:rPr>
          <w:lang w:val="fr-FR"/>
        </w:rPr>
        <w:t xml:space="preserve"> (BIB 2857)</w:t>
      </w:r>
    </w:p>
    <w:p w14:paraId="48F39BF2" w14:textId="77777777" w:rsidR="004F2152" w:rsidRPr="0032190F" w:rsidRDefault="004F2152" w:rsidP="004F2152">
      <w:pPr>
        <w:jc w:val="both"/>
        <w:rPr>
          <w:lang w:val="fr-FR"/>
        </w:rPr>
      </w:pPr>
    </w:p>
    <w:p w14:paraId="44B273B9" w14:textId="65CDE072" w:rsidR="004F2152" w:rsidRPr="0032190F" w:rsidRDefault="00AF021E" w:rsidP="004F2152">
      <w:pPr>
        <w:pStyle w:val="Heading2"/>
      </w:pPr>
      <w:r>
        <w:t>o</w:t>
      </w:r>
      <w:r w:rsidR="004F2152" w:rsidRPr="0032190F">
        <w:t>ccupation</w:t>
      </w:r>
    </w:p>
    <w:p w14:paraId="0D0E4DC3" w14:textId="77777777" w:rsidR="004F2152" w:rsidRPr="0032190F" w:rsidRDefault="004F2152" w:rsidP="004F2152">
      <w:pPr>
        <w:jc w:val="both"/>
        <w:rPr>
          <w:lang w:val="fr-FR"/>
        </w:rPr>
      </w:pPr>
    </w:p>
    <w:p w14:paraId="78C9E53D" w14:textId="7E98621E" w:rsidR="00884527" w:rsidRPr="000B130F" w:rsidRDefault="004F2152" w:rsidP="00744B14">
      <w:pPr>
        <w:autoSpaceDE w:val="0"/>
        <w:autoSpaceDN w:val="0"/>
        <w:adjustRightInd w:val="0"/>
        <w:jc w:val="both"/>
        <w:rPr>
          <w:lang w:val="fr-FR" w:eastAsia="en-GB"/>
        </w:rPr>
      </w:pPr>
      <w:r w:rsidRPr="000B130F">
        <w:rPr>
          <w:lang w:val="fr-FR" w:eastAsia="en-GB"/>
        </w:rPr>
        <w:lastRenderedPageBreak/>
        <w:t xml:space="preserve">Le calage chronologique de l'occupation du réseau est fixé entre le </w:t>
      </w:r>
      <w:hyperlink r:id="rId12192" w:anchor="Cul_Bronze_Moyen_g_France_p_2" w:history="1">
        <w:r w:rsidR="00AF021E">
          <w:rPr>
            <w:rStyle w:val="Hyperlink"/>
            <w:lang w:val="fr-FR" w:eastAsia="en-GB"/>
          </w:rPr>
          <w:t>BM</w:t>
        </w:r>
        <w:r w:rsidRPr="000B130F">
          <w:rPr>
            <w:rStyle w:val="Hyperlink"/>
            <w:lang w:val="fr-FR" w:eastAsia="en-GB"/>
          </w:rPr>
          <w:t xml:space="preserve"> 2</w:t>
        </w:r>
      </w:hyperlink>
      <w:r w:rsidRPr="000B130F">
        <w:rPr>
          <w:lang w:val="fr-FR" w:eastAsia="en-GB"/>
        </w:rPr>
        <w:t xml:space="preserve"> (groupes des </w:t>
      </w:r>
      <w:hyperlink r:id="rId12193" w:anchor="Cul_Duffaits" w:history="1">
        <w:r w:rsidR="00796442" w:rsidRPr="000B130F">
          <w:rPr>
            <w:rStyle w:val="Hyperlink"/>
            <w:lang w:val="fr-FR"/>
          </w:rPr>
          <w:t>Duffaits</w:t>
        </w:r>
      </w:hyperlink>
      <w:r w:rsidR="00796442" w:rsidRPr="000B130F">
        <w:rPr>
          <w:lang w:val="fr-FR"/>
        </w:rPr>
        <w:t xml:space="preserve"> </w:t>
      </w:r>
      <w:r w:rsidRPr="000B130F">
        <w:rPr>
          <w:lang w:val="fr-FR" w:eastAsia="en-GB"/>
        </w:rPr>
        <w:t xml:space="preserve">et du Noyer) et le </w:t>
      </w:r>
      <w:hyperlink r:id="rId12194" w:anchor="Cul_Bronze_Final" w:history="1">
        <w:r w:rsidR="00AF021E">
          <w:rPr>
            <w:rStyle w:val="Hyperlink"/>
            <w:lang w:val="fr-FR" w:eastAsia="en-GB"/>
          </w:rPr>
          <w:t>BF</w:t>
        </w:r>
      </w:hyperlink>
      <w:r w:rsidRPr="000B130F">
        <w:rPr>
          <w:lang w:val="fr-FR" w:eastAsia="en-GB"/>
        </w:rPr>
        <w:t xml:space="preserve">, sans hiatus apparent Au Bronze moyen 2 et 3 correspond un mobilier céramique (grands vases ovoïdes ornés de cordons digités, pichets à anse nervurée, tessons ornés de motifs géométriques incisés) que les auteurs rapprochent de séries régionales (grottes des </w:t>
      </w:r>
      <w:hyperlink r:id="rId12195" w:anchor="Sit_Duffaits" w:history="1">
        <w:r w:rsidRPr="000B130F">
          <w:rPr>
            <w:rStyle w:val="Hyperlink"/>
            <w:lang w:val="fr-FR" w:eastAsia="en-GB"/>
          </w:rPr>
          <w:t>Duffaits</w:t>
        </w:r>
      </w:hyperlink>
      <w:r w:rsidRPr="000B130F">
        <w:rPr>
          <w:lang w:val="fr-FR" w:eastAsia="en-GB"/>
        </w:rPr>
        <w:t xml:space="preserve"> et des </w:t>
      </w:r>
      <w:hyperlink r:id="rId12196" w:anchor="Sit_Quatre_Vents" w:history="1">
        <w:r w:rsidRPr="000B130F">
          <w:rPr>
            <w:rStyle w:val="Hyperlink"/>
            <w:lang w:val="fr-FR" w:eastAsia="en-GB"/>
          </w:rPr>
          <w:t>Quatre-Vents</w:t>
        </w:r>
      </w:hyperlink>
      <w:r w:rsidRPr="000B130F">
        <w:rPr>
          <w:lang w:val="fr-FR" w:eastAsia="en-GB"/>
        </w:rPr>
        <w:t xml:space="preserve">). </w:t>
      </w:r>
      <w:r w:rsidR="00884527" w:rsidRPr="000B130F">
        <w:rPr>
          <w:lang w:val="fr-FR" w:eastAsia="en-GB"/>
        </w:rPr>
        <w:t xml:space="preserve">(BIB 2414) </w:t>
      </w:r>
    </w:p>
    <w:p w14:paraId="746C4639" w14:textId="77777777" w:rsidR="00884527" w:rsidRPr="000B130F" w:rsidRDefault="00884527" w:rsidP="00744B14">
      <w:pPr>
        <w:autoSpaceDE w:val="0"/>
        <w:autoSpaceDN w:val="0"/>
        <w:adjustRightInd w:val="0"/>
        <w:jc w:val="both"/>
        <w:rPr>
          <w:lang w:val="fr-FR" w:eastAsia="en-GB"/>
        </w:rPr>
      </w:pPr>
    </w:p>
    <w:p w14:paraId="78CEFCA7" w14:textId="60B2BA7A" w:rsidR="00744B14" w:rsidRPr="0032190F" w:rsidRDefault="004F2152" w:rsidP="00744B14">
      <w:pPr>
        <w:autoSpaceDE w:val="0"/>
        <w:autoSpaceDN w:val="0"/>
        <w:adjustRightInd w:val="0"/>
        <w:jc w:val="both"/>
        <w:rPr>
          <w:lang w:val="fr-FR"/>
        </w:rPr>
      </w:pPr>
      <w:r w:rsidRPr="000B130F">
        <w:rPr>
          <w:lang w:val="fr-FR" w:eastAsia="en-GB"/>
        </w:rPr>
        <w:t>Au Bronze final se rapporte un nombre important de poteries</w:t>
      </w:r>
      <w:r w:rsidR="00796442" w:rsidRPr="000B130F">
        <w:rPr>
          <w:lang w:val="fr-FR" w:eastAsia="en-GB"/>
        </w:rPr>
        <w:t xml:space="preserve"> </w:t>
      </w:r>
      <w:r w:rsidRPr="000B130F">
        <w:rPr>
          <w:lang w:val="fr-FR" w:eastAsia="en-GB"/>
        </w:rPr>
        <w:t xml:space="preserve">(céramique classique du groupe </w:t>
      </w:r>
      <w:hyperlink r:id="rId12197" w:anchor="Cul_Vezere_Dordogne" w:history="1">
        <w:r w:rsidR="00E85A4E" w:rsidRPr="000B130F">
          <w:rPr>
            <w:rStyle w:val="Hyperlink"/>
            <w:rFonts w:eastAsia="Code2000"/>
            <w:lang w:val="fr-FR" w:eastAsia="en-GB"/>
          </w:rPr>
          <w:t>V</w:t>
        </w:r>
        <w:r w:rsidR="00E85A4E" w:rsidRPr="000B130F">
          <w:rPr>
            <w:rStyle w:val="Hyperlink"/>
            <w:rFonts w:eastAsia="Code2000" w:hint="eastAsia"/>
            <w:lang w:val="fr-FR" w:eastAsia="en-GB"/>
          </w:rPr>
          <w:t>é</w:t>
        </w:r>
        <w:r w:rsidR="00E85A4E" w:rsidRPr="000B130F">
          <w:rPr>
            <w:rStyle w:val="Hyperlink"/>
            <w:rFonts w:eastAsia="Code2000"/>
            <w:lang w:val="fr-FR" w:eastAsia="en-GB"/>
          </w:rPr>
          <w:t>z</w:t>
        </w:r>
        <w:r w:rsidR="00E85A4E" w:rsidRPr="000B130F">
          <w:rPr>
            <w:rStyle w:val="Hyperlink"/>
            <w:rFonts w:eastAsia="Code2000" w:hint="eastAsia"/>
            <w:lang w:val="fr-FR" w:eastAsia="en-GB"/>
          </w:rPr>
          <w:t>è</w:t>
        </w:r>
        <w:r w:rsidR="00E85A4E" w:rsidRPr="000B130F">
          <w:rPr>
            <w:rStyle w:val="Hyperlink"/>
            <w:rFonts w:eastAsia="Code2000"/>
            <w:lang w:val="fr-FR" w:eastAsia="en-GB"/>
          </w:rPr>
          <w:t>re-Dordogne</w:t>
        </w:r>
      </w:hyperlink>
      <w:r w:rsidR="00E85A4E" w:rsidRPr="000B130F">
        <w:rPr>
          <w:lang w:val="fr-FR"/>
        </w:rPr>
        <w:t xml:space="preserve"> </w:t>
      </w:r>
      <w:r w:rsidRPr="000B130F">
        <w:rPr>
          <w:lang w:val="fr-FR" w:eastAsia="en-GB"/>
        </w:rPr>
        <w:t>de type RSFO / grandes jattes à carène haute souvent ornées d'impressions digitées similaires à des exemplaires trouvés sur des sites périgourdins…) ; aucune céramique postérieure au Bronze final 2 n'a été observée par les auteurs (le Bronze final 1 étant plus modestement représenté). Le mobilier métallique cité (torque à crochet torsadé, perles, enroulements spiralés en bronze) corrobore la datation Bronze final. (BIB 2414)</w:t>
      </w:r>
      <w:r w:rsidR="004F7B11" w:rsidRPr="000B130F">
        <w:rPr>
          <w:lang w:val="fr-FR" w:eastAsia="en-GB"/>
        </w:rPr>
        <w:t xml:space="preserve"> Pour l’heure, la phase initiale du Bronze final semble marquer le </w:t>
      </w:r>
      <w:r w:rsidR="004F7B11" w:rsidRPr="000B130F">
        <w:rPr>
          <w:i/>
          <w:iCs/>
          <w:lang w:val="fr-FR" w:eastAsia="en-GB"/>
        </w:rPr>
        <w:t xml:space="preserve">terminus </w:t>
      </w:r>
      <w:r w:rsidR="004F7B11" w:rsidRPr="000B130F">
        <w:rPr>
          <w:lang w:val="fr-FR" w:eastAsia="en-GB"/>
        </w:rPr>
        <w:t>de la fréquentation de la cavité (BIB 2414) « fossilisation » du site, vers 1250 bc (BIB 2414)</w:t>
      </w:r>
      <w:r w:rsidR="00744B14" w:rsidRPr="000B130F">
        <w:rPr>
          <w:lang w:val="fr-FR" w:eastAsia="en-GB"/>
        </w:rPr>
        <w:t xml:space="preserve"> </w:t>
      </w:r>
      <w:r w:rsidR="00744B14" w:rsidRPr="000B130F">
        <w:rPr>
          <w:szCs w:val="18"/>
          <w:lang w:val="fr-FR" w:eastAsia="en-GB"/>
        </w:rPr>
        <w:t xml:space="preserve">L’étude de ces ensembles montre que l’occupation de la grotte s’inscrit dans la durée </w:t>
      </w:r>
      <w:r w:rsidR="008B7386" w:rsidRPr="000B130F">
        <w:rPr>
          <w:szCs w:val="18"/>
          <w:lang w:val="fr-FR" w:eastAsia="en-GB"/>
        </w:rPr>
        <w:t xml:space="preserve">comme </w:t>
      </w:r>
      <w:r w:rsidR="00744B14" w:rsidRPr="000B130F">
        <w:rPr>
          <w:szCs w:val="18"/>
          <w:lang w:val="fr-FR" w:eastAsia="en-GB"/>
        </w:rPr>
        <w:t xml:space="preserve">dans le </w:t>
      </w:r>
      <w:hyperlink r:id="rId12198" w:anchor="Sit_Fraux_art_sect13" w:history="1">
        <w:r w:rsidR="00744B14" w:rsidRPr="000B130F">
          <w:rPr>
            <w:rStyle w:val="Hyperlink"/>
            <w:szCs w:val="18"/>
            <w:lang w:val="fr-FR" w:eastAsia="en-GB"/>
          </w:rPr>
          <w:t>secteur 13</w:t>
        </w:r>
      </w:hyperlink>
      <w:r w:rsidR="00744B14" w:rsidRPr="000B130F">
        <w:rPr>
          <w:szCs w:val="18"/>
          <w:lang w:val="fr-FR" w:eastAsia="en-GB"/>
        </w:rPr>
        <w:t>.</w:t>
      </w:r>
      <w:r w:rsidR="00744B14" w:rsidRPr="000B130F">
        <w:rPr>
          <w:lang w:val="fr-FR" w:eastAsia="en-GB"/>
        </w:rPr>
        <w:t xml:space="preserve"> </w:t>
      </w:r>
      <w:r w:rsidR="00744B14" w:rsidRPr="000B130F">
        <w:rPr>
          <w:lang w:val="fr-FR"/>
        </w:rPr>
        <w:t>La présence de zigzags</w:t>
      </w:r>
      <w:r w:rsidR="00744B14" w:rsidRPr="0032190F">
        <w:rPr>
          <w:lang w:val="fr-FR"/>
        </w:rPr>
        <w:t xml:space="preserve"> et de chevrons incisés sur les parois des secteurs 9 et </w:t>
      </w:r>
      <w:hyperlink r:id="rId12199" w:anchor="Sit_Fraux_art_sect10" w:history="1">
        <w:r w:rsidR="00744B14" w:rsidRPr="0032190F">
          <w:rPr>
            <w:rStyle w:val="Hyperlink"/>
            <w:lang w:val="fr-FR"/>
          </w:rPr>
          <w:t>10</w:t>
        </w:r>
      </w:hyperlink>
      <w:r w:rsidR="00744B14" w:rsidRPr="0032190F">
        <w:rPr>
          <w:lang w:val="fr-FR"/>
        </w:rPr>
        <w:t xml:space="preserve"> de la cavité renvoient quant à eux très directement au RSFO (BIB 2416),</w:t>
      </w:r>
    </w:p>
    <w:p w14:paraId="37BF8DED" w14:textId="57775DD5" w:rsidR="004F2152" w:rsidRPr="0032190F" w:rsidRDefault="00675087" w:rsidP="00675087">
      <w:pPr>
        <w:jc w:val="both"/>
        <w:rPr>
          <w:rFonts w:ascii="Times-Roman" w:hAnsi="Times-Roman" w:cs="Times-Roman"/>
          <w:lang w:val="fr-FR" w:eastAsia="en-GB"/>
        </w:rPr>
      </w:pPr>
      <w:r w:rsidRPr="0032190F">
        <w:rPr>
          <w:rFonts w:eastAsia="Code2000"/>
          <w:lang w:val="fr-FR" w:eastAsia="en-GB"/>
        </w:rPr>
        <w:t>L'Age du Bronze Final I et II est richement illustr</w:t>
      </w:r>
      <w:r w:rsidRPr="0032190F">
        <w:rPr>
          <w:rFonts w:eastAsia="Code2000" w:hint="eastAsia"/>
          <w:lang w:val="fr-FR" w:eastAsia="en-GB"/>
        </w:rPr>
        <w:t>é</w:t>
      </w:r>
      <w:r w:rsidRPr="0032190F">
        <w:rPr>
          <w:rFonts w:eastAsia="Code2000"/>
          <w:lang w:val="fr-FR" w:eastAsia="en-GB"/>
        </w:rPr>
        <w:t xml:space="preserve">, surtout la phase II, par une abondante et belle vaisselle fine, aux parois soigneusement </w:t>
      </w:r>
      <w:r w:rsidRPr="0032190F">
        <w:rPr>
          <w:rFonts w:eastAsia="Code2000" w:hint="eastAsia"/>
          <w:lang w:val="fr-FR" w:eastAsia="en-GB"/>
        </w:rPr>
        <w:t>é</w:t>
      </w:r>
      <w:r w:rsidRPr="0032190F">
        <w:rPr>
          <w:rFonts w:eastAsia="Code2000"/>
          <w:lang w:val="fr-FR" w:eastAsia="en-GB"/>
        </w:rPr>
        <w:t>galis</w:t>
      </w:r>
      <w:r w:rsidRPr="0032190F">
        <w:rPr>
          <w:rFonts w:eastAsia="Code2000" w:hint="eastAsia"/>
          <w:lang w:val="fr-FR" w:eastAsia="en-GB"/>
        </w:rPr>
        <w:t>é</w:t>
      </w:r>
      <w:r w:rsidRPr="0032190F">
        <w:rPr>
          <w:rFonts w:eastAsia="Code2000"/>
          <w:lang w:val="fr-FR" w:eastAsia="en-GB"/>
        </w:rPr>
        <w:t>es et aux surfaces polies jattes car</w:t>
      </w:r>
      <w:r w:rsidRPr="0032190F">
        <w:rPr>
          <w:rFonts w:eastAsia="Code2000" w:hint="eastAsia"/>
          <w:lang w:val="fr-FR" w:eastAsia="en-GB"/>
        </w:rPr>
        <w:t>é</w:t>
      </w:r>
      <w:r w:rsidRPr="0032190F">
        <w:rPr>
          <w:rFonts w:eastAsia="Code2000"/>
          <w:lang w:val="fr-FR" w:eastAsia="en-GB"/>
        </w:rPr>
        <w:t>n</w:t>
      </w:r>
      <w:r w:rsidRPr="0032190F">
        <w:rPr>
          <w:rFonts w:eastAsia="Code2000" w:hint="eastAsia"/>
          <w:lang w:val="fr-FR" w:eastAsia="en-GB"/>
        </w:rPr>
        <w:t>é</w:t>
      </w:r>
      <w:r w:rsidRPr="0032190F">
        <w:rPr>
          <w:rFonts w:eastAsia="Code2000"/>
          <w:lang w:val="fr-FR" w:eastAsia="en-GB"/>
        </w:rPr>
        <w:t>es orn</w:t>
      </w:r>
      <w:r w:rsidRPr="0032190F">
        <w:rPr>
          <w:rFonts w:eastAsia="Code2000" w:hint="eastAsia"/>
          <w:lang w:val="fr-FR" w:eastAsia="en-GB"/>
        </w:rPr>
        <w:t>é</w:t>
      </w:r>
      <w:r w:rsidRPr="0032190F">
        <w:rPr>
          <w:rFonts w:eastAsia="Code2000"/>
          <w:lang w:val="fr-FR" w:eastAsia="en-GB"/>
        </w:rPr>
        <w:t>es de cannelures adjacentes sur la car</w:t>
      </w:r>
      <w:r w:rsidRPr="0032190F">
        <w:rPr>
          <w:rFonts w:eastAsia="Code2000" w:hint="eastAsia"/>
          <w:lang w:val="fr-FR" w:eastAsia="en-GB"/>
        </w:rPr>
        <w:t>è</w:t>
      </w:r>
      <w:r w:rsidRPr="0032190F">
        <w:rPr>
          <w:rFonts w:eastAsia="Code2000"/>
          <w:lang w:val="fr-FR" w:eastAsia="en-GB"/>
        </w:rPr>
        <w:t xml:space="preserve">ne, </w:t>
      </w:r>
      <w:r w:rsidRPr="0032190F">
        <w:rPr>
          <w:rFonts w:eastAsia="Code2000" w:hint="eastAsia"/>
          <w:lang w:val="fr-FR" w:eastAsia="en-GB"/>
        </w:rPr>
        <w:t>é</w:t>
      </w:r>
      <w:r w:rsidRPr="0032190F">
        <w:rPr>
          <w:rFonts w:eastAsia="Code2000"/>
          <w:lang w:val="fr-FR" w:eastAsia="en-GB"/>
        </w:rPr>
        <w:t>cuelles, assiettes, pots car</w:t>
      </w:r>
      <w:r w:rsidRPr="0032190F">
        <w:rPr>
          <w:rFonts w:eastAsia="Code2000" w:hint="eastAsia"/>
          <w:lang w:val="fr-FR" w:eastAsia="en-GB"/>
        </w:rPr>
        <w:t>é</w:t>
      </w:r>
      <w:r w:rsidRPr="0032190F">
        <w:rPr>
          <w:rFonts w:eastAsia="Code2000"/>
          <w:lang w:val="fr-FR" w:eastAsia="en-GB"/>
        </w:rPr>
        <w:t>n</w:t>
      </w:r>
      <w:r w:rsidRPr="0032190F">
        <w:rPr>
          <w:rFonts w:eastAsia="Code2000" w:hint="eastAsia"/>
          <w:lang w:val="fr-FR" w:eastAsia="en-GB"/>
        </w:rPr>
        <w:t>é</w:t>
      </w:r>
      <w:r w:rsidRPr="0032190F">
        <w:rPr>
          <w:rFonts w:eastAsia="Code2000"/>
          <w:lang w:val="fr-FR" w:eastAsia="en-GB"/>
        </w:rPr>
        <w:t>s, gobelets, etc., dont beaucoup sont d</w:t>
      </w:r>
      <w:r w:rsidRPr="0032190F">
        <w:rPr>
          <w:rFonts w:eastAsia="Code2000" w:hint="eastAsia"/>
          <w:lang w:val="fr-FR" w:eastAsia="en-GB"/>
        </w:rPr>
        <w:t>é</w:t>
      </w:r>
      <w:r w:rsidRPr="0032190F">
        <w:rPr>
          <w:rFonts w:eastAsia="Code2000"/>
          <w:lang w:val="fr-FR" w:eastAsia="en-GB"/>
        </w:rPr>
        <w:t>cor</w:t>
      </w:r>
      <w:r w:rsidRPr="0032190F">
        <w:rPr>
          <w:rFonts w:eastAsia="Code2000" w:hint="eastAsia"/>
          <w:lang w:val="fr-FR" w:eastAsia="en-GB"/>
        </w:rPr>
        <w:t>é</w:t>
      </w:r>
      <w:r w:rsidRPr="0032190F">
        <w:rPr>
          <w:rFonts w:eastAsia="Code2000"/>
          <w:lang w:val="fr-FR" w:eastAsia="en-GB"/>
        </w:rPr>
        <w:t>s de motifs qui combinent les cannelures adjacentes et des motifs en arceau ou incis</w:t>
      </w:r>
      <w:r w:rsidRPr="0032190F">
        <w:rPr>
          <w:rFonts w:eastAsia="Code2000" w:hint="eastAsia"/>
          <w:lang w:val="fr-FR" w:eastAsia="en-GB"/>
        </w:rPr>
        <w:t>é</w:t>
      </w:r>
      <w:r w:rsidRPr="0032190F">
        <w:rPr>
          <w:rFonts w:eastAsia="Code2000"/>
          <w:lang w:val="fr-FR" w:eastAsia="en-GB"/>
        </w:rPr>
        <w:t>s. C'est une c</w:t>
      </w:r>
      <w:r w:rsidRPr="0032190F">
        <w:rPr>
          <w:rFonts w:eastAsia="Code2000" w:hint="eastAsia"/>
          <w:lang w:val="fr-FR" w:eastAsia="en-GB"/>
        </w:rPr>
        <w:t>é</w:t>
      </w:r>
      <w:r w:rsidRPr="0032190F">
        <w:rPr>
          <w:rFonts w:eastAsia="Code2000"/>
          <w:lang w:val="fr-FR" w:eastAsia="en-GB"/>
        </w:rPr>
        <w:t xml:space="preserve">ramique classique du groupe </w:t>
      </w:r>
      <w:hyperlink r:id="rId12200" w:anchor="Cul_Vezere_Dordogne" w:history="1">
        <w:r w:rsidRPr="0032190F">
          <w:rPr>
            <w:rStyle w:val="Hyperlink"/>
            <w:rFonts w:eastAsia="Code2000"/>
            <w:lang w:val="fr-FR" w:eastAsia="en-GB"/>
          </w:rPr>
          <w:t>V</w:t>
        </w:r>
        <w:r w:rsidRPr="0032190F">
          <w:rPr>
            <w:rStyle w:val="Hyperlink"/>
            <w:rFonts w:eastAsia="Code2000" w:hint="eastAsia"/>
            <w:lang w:val="fr-FR" w:eastAsia="en-GB"/>
          </w:rPr>
          <w:t>é</w:t>
        </w:r>
        <w:r w:rsidRPr="0032190F">
          <w:rPr>
            <w:rStyle w:val="Hyperlink"/>
            <w:rFonts w:eastAsia="Code2000"/>
            <w:lang w:val="fr-FR" w:eastAsia="en-GB"/>
          </w:rPr>
          <w:t>z</w:t>
        </w:r>
        <w:r w:rsidRPr="0032190F">
          <w:rPr>
            <w:rStyle w:val="Hyperlink"/>
            <w:rFonts w:eastAsia="Code2000" w:hint="eastAsia"/>
            <w:lang w:val="fr-FR" w:eastAsia="en-GB"/>
          </w:rPr>
          <w:t>è</w:t>
        </w:r>
        <w:r w:rsidRPr="0032190F">
          <w:rPr>
            <w:rStyle w:val="Hyperlink"/>
            <w:rFonts w:eastAsia="Code2000"/>
            <w:lang w:val="fr-FR" w:eastAsia="en-GB"/>
          </w:rPr>
          <w:t>re-Dordogne</w:t>
        </w:r>
      </w:hyperlink>
      <w:r w:rsidRPr="0032190F">
        <w:rPr>
          <w:rFonts w:eastAsia="Code2000"/>
          <w:lang w:val="fr-FR" w:eastAsia="en-GB"/>
        </w:rPr>
        <w:t xml:space="preserve"> (Chevillot, 1981 et 1990). A cette cat</w:t>
      </w:r>
      <w:r w:rsidRPr="0032190F">
        <w:rPr>
          <w:rFonts w:eastAsia="Code2000" w:hint="eastAsia"/>
          <w:lang w:val="fr-FR" w:eastAsia="en-GB"/>
        </w:rPr>
        <w:t>é</w:t>
      </w:r>
      <w:r w:rsidRPr="0032190F">
        <w:rPr>
          <w:rFonts w:eastAsia="Code2000"/>
          <w:lang w:val="fr-FR" w:eastAsia="en-GB"/>
        </w:rPr>
        <w:t>gorie s'ajoute une abondante s</w:t>
      </w:r>
      <w:r w:rsidRPr="0032190F">
        <w:rPr>
          <w:rFonts w:eastAsia="Code2000" w:hint="eastAsia"/>
          <w:lang w:val="fr-FR" w:eastAsia="en-GB"/>
        </w:rPr>
        <w:t>é</w:t>
      </w:r>
      <w:r w:rsidRPr="0032190F">
        <w:rPr>
          <w:rFonts w:eastAsia="Code2000"/>
          <w:lang w:val="fr-FR" w:eastAsia="en-GB"/>
        </w:rPr>
        <w:t xml:space="preserve">rie de vases grossiers, typiques de cette phase : de grandes jattes </w:t>
      </w:r>
      <w:r w:rsidRPr="0032190F">
        <w:rPr>
          <w:rFonts w:eastAsia="Code2000" w:hint="eastAsia"/>
          <w:lang w:val="fr-FR" w:eastAsia="en-GB"/>
        </w:rPr>
        <w:t>à</w:t>
      </w:r>
      <w:r w:rsidRPr="0032190F">
        <w:rPr>
          <w:rFonts w:eastAsia="Code2000"/>
          <w:lang w:val="fr-FR" w:eastAsia="en-GB"/>
        </w:rPr>
        <w:t xml:space="preserve"> car</w:t>
      </w:r>
      <w:r w:rsidRPr="0032190F">
        <w:rPr>
          <w:rFonts w:eastAsia="Code2000" w:hint="eastAsia"/>
          <w:lang w:val="fr-FR" w:eastAsia="en-GB"/>
        </w:rPr>
        <w:t>è</w:t>
      </w:r>
      <w:r w:rsidRPr="0032190F">
        <w:rPr>
          <w:rFonts w:eastAsia="Code2000"/>
          <w:lang w:val="fr-FR" w:eastAsia="en-GB"/>
        </w:rPr>
        <w:t>ne haute, pouvant atteindre jusqu'</w:t>
      </w:r>
      <w:r w:rsidRPr="0032190F">
        <w:rPr>
          <w:rFonts w:eastAsia="Code2000" w:hint="eastAsia"/>
          <w:lang w:val="fr-FR" w:eastAsia="en-GB"/>
        </w:rPr>
        <w:t>à</w:t>
      </w:r>
      <w:r w:rsidRPr="0032190F">
        <w:rPr>
          <w:rFonts w:eastAsia="Code2000"/>
          <w:lang w:val="fr-FR" w:eastAsia="en-GB"/>
        </w:rPr>
        <w:t xml:space="preserve"> 70/80 cm de diam</w:t>
      </w:r>
      <w:r w:rsidRPr="0032190F">
        <w:rPr>
          <w:rFonts w:eastAsia="Code2000" w:hint="eastAsia"/>
          <w:lang w:val="fr-FR" w:eastAsia="en-GB"/>
        </w:rPr>
        <w:t>è</w:t>
      </w:r>
      <w:r w:rsidRPr="0032190F">
        <w:rPr>
          <w:rFonts w:eastAsia="Code2000"/>
          <w:lang w:val="fr-FR" w:eastAsia="en-GB"/>
        </w:rPr>
        <w:t>tre au col, fr</w:t>
      </w:r>
      <w:r w:rsidRPr="0032190F">
        <w:rPr>
          <w:rFonts w:eastAsia="Code2000" w:hint="eastAsia"/>
          <w:lang w:val="fr-FR" w:eastAsia="en-GB"/>
        </w:rPr>
        <w:t>é</w:t>
      </w:r>
      <w:r w:rsidRPr="0032190F">
        <w:rPr>
          <w:rFonts w:eastAsia="Code2000"/>
          <w:lang w:val="fr-FR" w:eastAsia="en-GB"/>
        </w:rPr>
        <w:t>quemment orn</w:t>
      </w:r>
      <w:r w:rsidRPr="0032190F">
        <w:rPr>
          <w:rFonts w:eastAsia="Code2000" w:hint="eastAsia"/>
          <w:lang w:val="fr-FR" w:eastAsia="en-GB"/>
        </w:rPr>
        <w:t>é</w:t>
      </w:r>
      <w:r w:rsidRPr="0032190F">
        <w:rPr>
          <w:rFonts w:eastAsia="Code2000"/>
          <w:lang w:val="fr-FR" w:eastAsia="en-GB"/>
        </w:rPr>
        <w:t>es d'impressions digit</w:t>
      </w:r>
      <w:r w:rsidRPr="0032190F">
        <w:rPr>
          <w:rFonts w:eastAsia="Code2000" w:hint="eastAsia"/>
          <w:lang w:val="fr-FR" w:eastAsia="en-GB"/>
        </w:rPr>
        <w:t>é</w:t>
      </w:r>
      <w:r w:rsidRPr="0032190F">
        <w:rPr>
          <w:rFonts w:eastAsia="Code2000"/>
          <w:lang w:val="fr-FR" w:eastAsia="en-GB"/>
        </w:rPr>
        <w:t>es et aux autres surfaces rugueuses et mal finies, qui sont pr</w:t>
      </w:r>
      <w:r w:rsidRPr="0032190F">
        <w:rPr>
          <w:rFonts w:eastAsia="Code2000" w:hint="eastAsia"/>
          <w:lang w:val="fr-FR" w:eastAsia="en-GB"/>
        </w:rPr>
        <w:t>é</w:t>
      </w:r>
      <w:r w:rsidRPr="0032190F">
        <w:rPr>
          <w:rFonts w:eastAsia="Code2000"/>
          <w:lang w:val="fr-FR" w:eastAsia="en-GB"/>
        </w:rPr>
        <w:t xml:space="preserve">sentes sur tous les sites du </w:t>
      </w:r>
      <w:r w:rsidR="00E95E03">
        <w:rPr>
          <w:rFonts w:eastAsia="Code2000"/>
          <w:lang w:val="fr-FR" w:eastAsia="en-GB"/>
        </w:rPr>
        <w:t>BF</w:t>
      </w:r>
      <w:r w:rsidRPr="0032190F">
        <w:rPr>
          <w:rFonts w:eastAsia="Code2000"/>
          <w:lang w:val="fr-FR" w:eastAsia="en-GB"/>
        </w:rPr>
        <w:t xml:space="preserve"> II du P</w:t>
      </w:r>
      <w:r w:rsidRPr="0032190F">
        <w:rPr>
          <w:rFonts w:eastAsia="Code2000" w:hint="eastAsia"/>
          <w:lang w:val="fr-FR" w:eastAsia="en-GB"/>
        </w:rPr>
        <w:t>é</w:t>
      </w:r>
      <w:r w:rsidRPr="0032190F">
        <w:rPr>
          <w:rFonts w:eastAsia="Code2000"/>
          <w:lang w:val="fr-FR" w:eastAsia="en-GB"/>
        </w:rPr>
        <w:t xml:space="preserve">rigord (Rouffignac, </w:t>
      </w:r>
      <w:hyperlink r:id="rId12201" w:anchor="Sit_Fontanguilliere" w:history="1">
        <w:r w:rsidRPr="00E95E03">
          <w:rPr>
            <w:rStyle w:val="Hyperlink"/>
            <w:rFonts w:eastAsia="Code2000"/>
            <w:lang w:val="fr-FR" w:eastAsia="en-GB"/>
          </w:rPr>
          <w:t>Fontanguill</w:t>
        </w:r>
        <w:r w:rsidRPr="00E95E03">
          <w:rPr>
            <w:rStyle w:val="Hyperlink"/>
            <w:rFonts w:eastAsia="Code2000" w:hint="eastAsia"/>
            <w:lang w:val="fr-FR" w:eastAsia="en-GB"/>
          </w:rPr>
          <w:t>è</w:t>
        </w:r>
        <w:r w:rsidRPr="00E95E03">
          <w:rPr>
            <w:rStyle w:val="Hyperlink"/>
            <w:rFonts w:eastAsia="Code2000"/>
            <w:lang w:val="fr-FR" w:eastAsia="en-GB"/>
          </w:rPr>
          <w:t>re</w:t>
        </w:r>
      </w:hyperlink>
      <w:r w:rsidRPr="0032190F">
        <w:rPr>
          <w:rFonts w:eastAsia="Code2000"/>
          <w:lang w:val="fr-FR" w:eastAsia="en-GB"/>
        </w:rPr>
        <w:t xml:space="preserve">, la Roque Saint-Christophe, grotte du Chemin-des-Cordes </w:t>
      </w:r>
      <w:r w:rsidRPr="0032190F">
        <w:rPr>
          <w:rFonts w:eastAsia="Code2000" w:hint="eastAsia"/>
          <w:lang w:val="fr-FR" w:eastAsia="en-GB"/>
        </w:rPr>
        <w:t>à</w:t>
      </w:r>
      <w:r w:rsidRPr="0032190F">
        <w:rPr>
          <w:rFonts w:eastAsia="Code2000"/>
          <w:lang w:val="fr-FR" w:eastAsia="en-GB"/>
        </w:rPr>
        <w:t xml:space="preserve"> Cognac, etc.). A c</w:t>
      </w:r>
      <w:r w:rsidRPr="0032190F">
        <w:rPr>
          <w:rFonts w:eastAsia="Code2000" w:hint="eastAsia"/>
          <w:lang w:val="fr-FR" w:eastAsia="en-GB"/>
        </w:rPr>
        <w:t>ô</w:t>
      </w:r>
      <w:r w:rsidRPr="0032190F">
        <w:rPr>
          <w:rFonts w:eastAsia="Code2000"/>
          <w:lang w:val="fr-FR" w:eastAsia="en-GB"/>
        </w:rPr>
        <w:t>t</w:t>
      </w:r>
      <w:r w:rsidRPr="0032190F">
        <w:rPr>
          <w:rFonts w:eastAsia="Code2000" w:hint="eastAsia"/>
          <w:lang w:val="fr-FR" w:eastAsia="en-GB"/>
        </w:rPr>
        <w:t>é</w:t>
      </w:r>
      <w:r w:rsidRPr="0032190F">
        <w:rPr>
          <w:rFonts w:eastAsia="Code2000"/>
          <w:lang w:val="fr-FR" w:eastAsia="en-GB"/>
        </w:rPr>
        <w:t xml:space="preserve"> de ces vases existent de nombreux tessons de grands r</w:t>
      </w:r>
      <w:r w:rsidRPr="0032190F">
        <w:rPr>
          <w:rFonts w:eastAsia="Code2000" w:hint="eastAsia"/>
          <w:lang w:val="fr-FR" w:eastAsia="en-GB"/>
        </w:rPr>
        <w:t>é</w:t>
      </w:r>
      <w:r w:rsidRPr="0032190F">
        <w:rPr>
          <w:rFonts w:eastAsia="Code2000"/>
          <w:lang w:val="fr-FR" w:eastAsia="en-GB"/>
        </w:rPr>
        <w:t>cipients grossiers orn</w:t>
      </w:r>
      <w:r w:rsidRPr="0032190F">
        <w:rPr>
          <w:rFonts w:eastAsia="Code2000" w:hint="eastAsia"/>
          <w:lang w:val="fr-FR" w:eastAsia="en-GB"/>
        </w:rPr>
        <w:t>é</w:t>
      </w:r>
      <w:r w:rsidRPr="0032190F">
        <w:rPr>
          <w:rFonts w:eastAsia="Code2000"/>
          <w:lang w:val="fr-FR" w:eastAsia="en-GB"/>
        </w:rPr>
        <w:t>s de cordons ou d'impressions digit</w:t>
      </w:r>
      <w:r w:rsidRPr="0032190F">
        <w:rPr>
          <w:rFonts w:eastAsia="Code2000" w:hint="eastAsia"/>
          <w:lang w:val="fr-FR" w:eastAsia="en-GB"/>
        </w:rPr>
        <w:t>é</w:t>
      </w:r>
      <w:r w:rsidRPr="0032190F">
        <w:rPr>
          <w:rFonts w:eastAsia="Code2000"/>
          <w:lang w:val="fr-FR" w:eastAsia="en-GB"/>
        </w:rPr>
        <w:t>es, dont il est difficile de conna</w:t>
      </w:r>
      <w:r w:rsidRPr="0032190F">
        <w:rPr>
          <w:rFonts w:eastAsia="Code2000" w:hint="eastAsia"/>
          <w:lang w:val="fr-FR" w:eastAsia="en-GB"/>
        </w:rPr>
        <w:t>î</w:t>
      </w:r>
      <w:r w:rsidRPr="0032190F">
        <w:rPr>
          <w:rFonts w:eastAsia="Code2000"/>
          <w:lang w:val="fr-FR" w:eastAsia="en-GB"/>
        </w:rPr>
        <w:t>tre les formes actuellement.(BIB 2456)</w:t>
      </w:r>
      <w:r w:rsidRPr="0032190F">
        <w:rPr>
          <w:lang w:val="fr-FR"/>
        </w:rPr>
        <w:t xml:space="preserve"> </w:t>
      </w:r>
    </w:p>
    <w:p w14:paraId="4AB48F4B" w14:textId="6F25FF6D" w:rsidR="00675087" w:rsidRPr="0032190F" w:rsidRDefault="00675087" w:rsidP="00F64300">
      <w:pPr>
        <w:jc w:val="both"/>
        <w:rPr>
          <w:rFonts w:eastAsia="Code2000"/>
          <w:lang w:val="fr-FR" w:eastAsia="en-GB"/>
        </w:rPr>
      </w:pPr>
      <w:r w:rsidRPr="0032190F">
        <w:rPr>
          <w:rFonts w:eastAsia="Code2000"/>
          <w:lang w:val="fr-FR" w:eastAsia="en-GB"/>
        </w:rPr>
        <w:t>Le mobilier m</w:t>
      </w:r>
      <w:r w:rsidRPr="0032190F">
        <w:rPr>
          <w:rFonts w:eastAsia="Code2000" w:hint="eastAsia"/>
          <w:lang w:val="fr-FR" w:eastAsia="en-GB"/>
        </w:rPr>
        <w:t>é</w:t>
      </w:r>
      <w:r w:rsidRPr="0032190F">
        <w:rPr>
          <w:rFonts w:eastAsia="Code2000"/>
          <w:lang w:val="fr-FR" w:eastAsia="en-GB"/>
        </w:rPr>
        <w:t>tallique est encore pauvre et semble concentr</w:t>
      </w:r>
      <w:r w:rsidRPr="0032190F">
        <w:rPr>
          <w:rFonts w:eastAsia="Code2000" w:hint="eastAsia"/>
          <w:lang w:val="fr-FR" w:eastAsia="en-GB"/>
        </w:rPr>
        <w:t>é</w:t>
      </w:r>
      <w:r w:rsidRPr="0032190F">
        <w:rPr>
          <w:rFonts w:eastAsia="Code2000"/>
          <w:lang w:val="fr-FR" w:eastAsia="en-GB"/>
        </w:rPr>
        <w:t xml:space="preserve"> dans une galerie en laminoir, peu facile d'acc</w:t>
      </w:r>
      <w:r w:rsidRPr="0032190F">
        <w:rPr>
          <w:rFonts w:eastAsia="Code2000" w:hint="eastAsia"/>
          <w:lang w:val="fr-FR" w:eastAsia="en-GB"/>
        </w:rPr>
        <w:t>è</w:t>
      </w:r>
      <w:r w:rsidRPr="0032190F">
        <w:rPr>
          <w:rFonts w:eastAsia="Code2000"/>
          <w:lang w:val="fr-FR" w:eastAsia="en-GB"/>
        </w:rPr>
        <w:t>s. Les inventeurs y ont d</w:t>
      </w:r>
      <w:r w:rsidRPr="0032190F">
        <w:rPr>
          <w:rFonts w:eastAsia="Code2000" w:hint="eastAsia"/>
          <w:lang w:val="fr-FR" w:eastAsia="en-GB"/>
        </w:rPr>
        <w:t>é</w:t>
      </w:r>
      <w:r w:rsidRPr="0032190F">
        <w:rPr>
          <w:rFonts w:eastAsia="Code2000"/>
          <w:lang w:val="fr-FR" w:eastAsia="en-GB"/>
        </w:rPr>
        <w:t>couvert, gliss</w:t>
      </w:r>
      <w:r w:rsidRPr="0032190F">
        <w:rPr>
          <w:rFonts w:eastAsia="Code2000" w:hint="eastAsia"/>
          <w:lang w:val="fr-FR" w:eastAsia="en-GB"/>
        </w:rPr>
        <w:t>é</w:t>
      </w:r>
      <w:r w:rsidRPr="0032190F">
        <w:rPr>
          <w:rFonts w:eastAsia="Code2000"/>
          <w:lang w:val="fr-FR" w:eastAsia="en-GB"/>
        </w:rPr>
        <w:t xml:space="preserve"> entre des blocs de calcaire, un torque </w:t>
      </w:r>
      <w:r w:rsidRPr="0032190F">
        <w:rPr>
          <w:rFonts w:eastAsia="Code2000" w:hint="eastAsia"/>
          <w:lang w:val="fr-FR" w:eastAsia="en-GB"/>
        </w:rPr>
        <w:t>à</w:t>
      </w:r>
      <w:r w:rsidRPr="0032190F">
        <w:rPr>
          <w:rFonts w:eastAsia="Code2000"/>
          <w:lang w:val="fr-FR" w:eastAsia="en-GB"/>
        </w:rPr>
        <w:t xml:space="preserve"> crochet torsad</w:t>
      </w:r>
      <w:r w:rsidRPr="0032190F">
        <w:rPr>
          <w:rFonts w:eastAsia="Code2000" w:hint="eastAsia"/>
          <w:lang w:val="fr-FR" w:eastAsia="en-GB"/>
        </w:rPr>
        <w:t>é</w:t>
      </w:r>
      <w:r w:rsidRPr="0032190F">
        <w:rPr>
          <w:rFonts w:eastAsia="Code2000"/>
          <w:lang w:val="fr-FR" w:eastAsia="en-GB"/>
        </w:rPr>
        <w:t xml:space="preserve"> de type atlantique dont seulement quelques exemplaires sont connus en France, les autres se trouvant fr</w:t>
      </w:r>
      <w:r w:rsidRPr="0032190F">
        <w:rPr>
          <w:rFonts w:eastAsia="Code2000" w:hint="eastAsia"/>
          <w:lang w:val="fr-FR" w:eastAsia="en-GB"/>
        </w:rPr>
        <w:t>é</w:t>
      </w:r>
      <w:r w:rsidRPr="0032190F">
        <w:rPr>
          <w:rFonts w:eastAsia="Code2000"/>
          <w:lang w:val="fr-FR" w:eastAsia="en-GB"/>
        </w:rPr>
        <w:t xml:space="preserve">quemment en Angleterre et en Irlande (Coffyn, 1985, p. 142, carte 14). Il s'agit donc d'un </w:t>
      </w:r>
      <w:r w:rsidRPr="0032190F">
        <w:rPr>
          <w:rFonts w:eastAsia="Code2000" w:hint="eastAsia"/>
          <w:lang w:val="fr-FR" w:eastAsia="en-GB"/>
        </w:rPr>
        <w:t>é</w:t>
      </w:r>
      <w:r w:rsidRPr="0032190F">
        <w:rPr>
          <w:rFonts w:eastAsia="Code2000"/>
          <w:lang w:val="fr-FR" w:eastAsia="en-GB"/>
        </w:rPr>
        <w:t>l</w:t>
      </w:r>
      <w:r w:rsidRPr="0032190F">
        <w:rPr>
          <w:rFonts w:eastAsia="Code2000" w:hint="eastAsia"/>
          <w:lang w:val="fr-FR" w:eastAsia="en-GB"/>
        </w:rPr>
        <w:t>é</w:t>
      </w:r>
      <w:r w:rsidRPr="0032190F">
        <w:rPr>
          <w:rFonts w:eastAsia="Code2000"/>
          <w:lang w:val="fr-FR" w:eastAsia="en-GB"/>
        </w:rPr>
        <w:t>ment du Bronze Atlantique [</w:t>
      </w:r>
      <w:hyperlink r:id="rId12202" w:anchor="Cul_Bronze_Final__Atlantique" w:history="1">
        <w:r w:rsidR="008B7386" w:rsidRPr="0032190F">
          <w:rPr>
            <w:rStyle w:val="Hyperlink"/>
            <w:rFonts w:eastAsia="Code2000"/>
            <w:lang w:val="fr-FR" w:eastAsia="en-GB"/>
          </w:rPr>
          <w:t>tradition</w:t>
        </w:r>
        <w:r w:rsidRPr="0032190F">
          <w:rPr>
            <w:rStyle w:val="Hyperlink"/>
            <w:rFonts w:eastAsia="Code2000"/>
            <w:lang w:val="fr-FR" w:eastAsia="en-GB"/>
          </w:rPr>
          <w:t xml:space="preserve"> atlantique</w:t>
        </w:r>
      </w:hyperlink>
      <w:r w:rsidRPr="0032190F">
        <w:rPr>
          <w:rFonts w:eastAsia="Code2000"/>
          <w:lang w:val="fr-FR" w:eastAsia="en-GB"/>
        </w:rPr>
        <w:t>], qui montre bien, encore une fois, que le P</w:t>
      </w:r>
      <w:r w:rsidRPr="0032190F">
        <w:rPr>
          <w:rFonts w:eastAsia="Code2000" w:hint="eastAsia"/>
          <w:lang w:val="fr-FR" w:eastAsia="en-GB"/>
        </w:rPr>
        <w:t>é</w:t>
      </w:r>
      <w:r w:rsidRPr="0032190F">
        <w:rPr>
          <w:rFonts w:eastAsia="Code2000"/>
          <w:lang w:val="fr-FR" w:eastAsia="en-GB"/>
        </w:rPr>
        <w:t>rigord au Bronze Final est un terroir situ</w:t>
      </w:r>
      <w:r w:rsidRPr="0032190F">
        <w:rPr>
          <w:rFonts w:eastAsia="Code2000" w:hint="eastAsia"/>
          <w:lang w:val="fr-FR" w:eastAsia="en-GB"/>
        </w:rPr>
        <w:t>é</w:t>
      </w:r>
      <w:r w:rsidRPr="0032190F">
        <w:rPr>
          <w:rFonts w:eastAsia="Code2000"/>
          <w:lang w:val="fr-FR" w:eastAsia="en-GB"/>
        </w:rPr>
        <w:t xml:space="preserve"> </w:t>
      </w:r>
      <w:r w:rsidRPr="0032190F">
        <w:rPr>
          <w:rFonts w:eastAsia="Code2000" w:hint="eastAsia"/>
          <w:lang w:val="fr-FR" w:eastAsia="en-GB"/>
        </w:rPr>
        <w:t>à</w:t>
      </w:r>
      <w:r w:rsidRPr="0032190F">
        <w:rPr>
          <w:rFonts w:eastAsia="Code2000"/>
          <w:lang w:val="fr-FR" w:eastAsia="en-GB"/>
        </w:rPr>
        <w:t xml:space="preserve"> la crois</w:t>
      </w:r>
      <w:r w:rsidRPr="0032190F">
        <w:rPr>
          <w:rFonts w:eastAsia="Code2000" w:hint="eastAsia"/>
          <w:lang w:val="fr-FR" w:eastAsia="en-GB"/>
        </w:rPr>
        <w:t>é</w:t>
      </w:r>
      <w:r w:rsidRPr="0032190F">
        <w:rPr>
          <w:rFonts w:eastAsia="Code2000"/>
          <w:lang w:val="fr-FR" w:eastAsia="en-GB"/>
        </w:rPr>
        <w:t>e des influences atlantiques et continentales, comme cela a d</w:t>
      </w:r>
      <w:r w:rsidRPr="0032190F">
        <w:rPr>
          <w:rFonts w:eastAsia="Code2000" w:hint="eastAsia"/>
          <w:lang w:val="fr-FR" w:eastAsia="en-GB"/>
        </w:rPr>
        <w:t>é</w:t>
      </w:r>
      <w:r w:rsidRPr="0032190F">
        <w:rPr>
          <w:rFonts w:eastAsia="Code2000"/>
          <w:lang w:val="fr-FR" w:eastAsia="en-GB"/>
        </w:rPr>
        <w:t>j</w:t>
      </w:r>
      <w:r w:rsidRPr="0032190F">
        <w:rPr>
          <w:rFonts w:eastAsia="Code2000" w:hint="eastAsia"/>
          <w:lang w:val="fr-FR" w:eastAsia="en-GB"/>
        </w:rPr>
        <w:t>à</w:t>
      </w:r>
      <w:r w:rsidRPr="0032190F">
        <w:rPr>
          <w:rFonts w:eastAsia="Code2000"/>
          <w:lang w:val="fr-FR" w:eastAsia="en-GB"/>
        </w:rPr>
        <w:t xml:space="preserve"> </w:t>
      </w:r>
      <w:r w:rsidRPr="0032190F">
        <w:rPr>
          <w:rFonts w:eastAsia="Code2000" w:hint="eastAsia"/>
          <w:lang w:val="fr-FR" w:eastAsia="en-GB"/>
        </w:rPr>
        <w:t>é</w:t>
      </w:r>
      <w:r w:rsidRPr="0032190F">
        <w:rPr>
          <w:rFonts w:eastAsia="Code2000"/>
          <w:lang w:val="fr-FR" w:eastAsia="en-GB"/>
        </w:rPr>
        <w:t>t</w:t>
      </w:r>
      <w:r w:rsidRPr="0032190F">
        <w:rPr>
          <w:rFonts w:eastAsia="Code2000" w:hint="eastAsia"/>
          <w:lang w:val="fr-FR" w:eastAsia="en-GB"/>
        </w:rPr>
        <w:t>é</w:t>
      </w:r>
      <w:r w:rsidRPr="0032190F">
        <w:rPr>
          <w:rFonts w:eastAsia="Code2000"/>
          <w:lang w:val="fr-FR" w:eastAsia="en-GB"/>
        </w:rPr>
        <w:t xml:space="preserve"> constat</w:t>
      </w:r>
      <w:r w:rsidRPr="0032190F">
        <w:rPr>
          <w:rFonts w:eastAsia="Code2000" w:hint="eastAsia"/>
          <w:lang w:val="fr-FR" w:eastAsia="en-GB"/>
        </w:rPr>
        <w:t>é</w:t>
      </w:r>
      <w:r w:rsidRPr="0032190F">
        <w:rPr>
          <w:rFonts w:eastAsia="Code2000"/>
          <w:lang w:val="fr-FR" w:eastAsia="en-GB"/>
        </w:rPr>
        <w:t xml:space="preserve"> </w:t>
      </w:r>
      <w:r w:rsidRPr="0032190F">
        <w:rPr>
          <w:rFonts w:eastAsia="Code2000" w:hint="eastAsia"/>
          <w:lang w:val="fr-FR" w:eastAsia="en-GB"/>
        </w:rPr>
        <w:t>à</w:t>
      </w:r>
      <w:r w:rsidRPr="0032190F">
        <w:rPr>
          <w:rFonts w:eastAsia="Code2000"/>
          <w:lang w:val="fr-FR" w:eastAsia="en-GB"/>
        </w:rPr>
        <w:t xml:space="preserve"> maintes reprises (Chevillot, 1990). Il faut ajouter </w:t>
      </w:r>
      <w:r w:rsidRPr="0032190F">
        <w:rPr>
          <w:rFonts w:eastAsia="Code2000" w:hint="eastAsia"/>
          <w:lang w:val="fr-FR" w:eastAsia="en-GB"/>
        </w:rPr>
        <w:t>à</w:t>
      </w:r>
      <w:r w:rsidRPr="0032190F">
        <w:rPr>
          <w:rFonts w:eastAsia="Code2000"/>
          <w:lang w:val="fr-FR" w:eastAsia="en-GB"/>
        </w:rPr>
        <w:t xml:space="preserve"> ce torques, 2 enroulements spirales en bronze, trouv</w:t>
      </w:r>
      <w:r w:rsidRPr="0032190F">
        <w:rPr>
          <w:rFonts w:eastAsia="Code2000" w:hint="eastAsia"/>
          <w:lang w:val="fr-FR" w:eastAsia="en-GB"/>
        </w:rPr>
        <w:t>é</w:t>
      </w:r>
      <w:r w:rsidRPr="0032190F">
        <w:rPr>
          <w:rFonts w:eastAsia="Code2000"/>
          <w:lang w:val="fr-FR" w:eastAsia="en-GB"/>
        </w:rPr>
        <w:t xml:space="preserve">s </w:t>
      </w:r>
      <w:r w:rsidRPr="0032190F">
        <w:rPr>
          <w:rFonts w:eastAsia="Code2000" w:hint="eastAsia"/>
          <w:lang w:val="fr-FR" w:eastAsia="en-GB"/>
        </w:rPr>
        <w:t>à</w:t>
      </w:r>
      <w:r w:rsidRPr="0032190F">
        <w:rPr>
          <w:rFonts w:eastAsia="Code2000"/>
          <w:lang w:val="fr-FR" w:eastAsia="en-GB"/>
        </w:rPr>
        <w:t xml:space="preserve"> proximit</w:t>
      </w:r>
      <w:r w:rsidRPr="0032190F">
        <w:rPr>
          <w:rFonts w:eastAsia="Code2000" w:hint="eastAsia"/>
          <w:lang w:val="fr-FR" w:eastAsia="en-GB"/>
        </w:rPr>
        <w:t>é</w:t>
      </w:r>
      <w:r w:rsidRPr="0032190F">
        <w:rPr>
          <w:rFonts w:eastAsia="Code2000"/>
          <w:lang w:val="fr-FR" w:eastAsia="en-GB"/>
        </w:rPr>
        <w:t xml:space="preserve"> de celui-ci (laiss</w:t>
      </w:r>
      <w:r w:rsidRPr="0032190F">
        <w:rPr>
          <w:rFonts w:eastAsia="Code2000" w:hint="eastAsia"/>
          <w:lang w:val="fr-FR" w:eastAsia="en-GB"/>
        </w:rPr>
        <w:t>é</w:t>
      </w:r>
      <w:r w:rsidRPr="0032190F">
        <w:rPr>
          <w:rFonts w:eastAsia="Code2000"/>
          <w:lang w:val="fr-FR" w:eastAsia="en-GB"/>
        </w:rPr>
        <w:t>s en place) et 3 perles spiral</w:t>
      </w:r>
      <w:r w:rsidRPr="0032190F">
        <w:rPr>
          <w:rFonts w:eastAsia="Code2000" w:hint="eastAsia"/>
          <w:lang w:val="fr-FR" w:eastAsia="en-GB"/>
        </w:rPr>
        <w:t>é</w:t>
      </w:r>
      <w:r w:rsidRPr="0032190F">
        <w:rPr>
          <w:rFonts w:eastAsia="Code2000"/>
          <w:lang w:val="fr-FR" w:eastAsia="en-GB"/>
        </w:rPr>
        <w:t xml:space="preserve">es en bronze, un peu plus loin, sous des </w:t>
      </w:r>
      <w:r w:rsidRPr="0032190F">
        <w:rPr>
          <w:rFonts w:eastAsia="Code2000" w:hint="eastAsia"/>
          <w:lang w:val="fr-FR" w:eastAsia="en-GB"/>
        </w:rPr>
        <w:t>é</w:t>
      </w:r>
      <w:r w:rsidRPr="0032190F">
        <w:rPr>
          <w:rFonts w:eastAsia="Code2000"/>
          <w:lang w:val="fr-FR" w:eastAsia="en-GB"/>
        </w:rPr>
        <w:t>boulis (laiss</w:t>
      </w:r>
      <w:r w:rsidRPr="0032190F">
        <w:rPr>
          <w:rFonts w:eastAsia="Code2000" w:hint="eastAsia"/>
          <w:lang w:val="fr-FR" w:eastAsia="en-GB"/>
        </w:rPr>
        <w:t>é</w:t>
      </w:r>
      <w:r w:rsidRPr="0032190F">
        <w:rPr>
          <w:rFonts w:eastAsia="Code2000"/>
          <w:lang w:val="fr-FR" w:eastAsia="en-GB"/>
        </w:rPr>
        <w:t xml:space="preserve">es en place) absolument identiques </w:t>
      </w:r>
      <w:r w:rsidRPr="0032190F">
        <w:rPr>
          <w:rFonts w:eastAsia="Code2000" w:hint="eastAsia"/>
          <w:lang w:val="fr-FR" w:eastAsia="en-GB"/>
        </w:rPr>
        <w:t>à</w:t>
      </w:r>
      <w:r w:rsidRPr="0032190F">
        <w:rPr>
          <w:rFonts w:eastAsia="Code2000"/>
          <w:lang w:val="fr-FR" w:eastAsia="en-GB"/>
        </w:rPr>
        <w:t xml:space="preserve"> celles qui ont </w:t>
      </w:r>
      <w:r w:rsidRPr="0032190F">
        <w:rPr>
          <w:rFonts w:eastAsia="Code2000" w:hint="eastAsia"/>
          <w:lang w:val="fr-FR" w:eastAsia="en-GB"/>
        </w:rPr>
        <w:t>é</w:t>
      </w:r>
      <w:r w:rsidRPr="0032190F">
        <w:rPr>
          <w:rFonts w:eastAsia="Code2000"/>
          <w:lang w:val="fr-FR" w:eastAsia="en-GB"/>
        </w:rPr>
        <w:t>t</w:t>
      </w:r>
      <w:r w:rsidRPr="0032190F">
        <w:rPr>
          <w:rFonts w:eastAsia="Code2000" w:hint="eastAsia"/>
          <w:lang w:val="fr-FR" w:eastAsia="en-GB"/>
        </w:rPr>
        <w:t>é</w:t>
      </w:r>
      <w:r w:rsidRPr="0032190F">
        <w:rPr>
          <w:rFonts w:eastAsia="Code2000"/>
          <w:lang w:val="fr-FR" w:eastAsia="en-GB"/>
        </w:rPr>
        <w:t xml:space="preserve"> trouv</w:t>
      </w:r>
      <w:r w:rsidRPr="0032190F">
        <w:rPr>
          <w:rFonts w:eastAsia="Code2000" w:hint="eastAsia"/>
          <w:lang w:val="fr-FR" w:eastAsia="en-GB"/>
        </w:rPr>
        <w:t>é</w:t>
      </w:r>
      <w:r w:rsidRPr="0032190F">
        <w:rPr>
          <w:rFonts w:eastAsia="Code2000"/>
          <w:lang w:val="fr-FR" w:eastAsia="en-GB"/>
        </w:rPr>
        <w:t xml:space="preserve">es </w:t>
      </w:r>
      <w:r w:rsidR="00E95E03">
        <w:rPr>
          <w:rFonts w:eastAsia="Code2000"/>
          <w:lang w:val="fr-FR" w:eastAsia="en-GB"/>
        </w:rPr>
        <w:t>a</w:t>
      </w:r>
      <w:r w:rsidRPr="0032190F">
        <w:rPr>
          <w:rFonts w:eastAsia="Code2000"/>
          <w:lang w:val="fr-FR" w:eastAsia="en-GB"/>
        </w:rPr>
        <w:t xml:space="preserve"> la </w:t>
      </w:r>
      <w:hyperlink r:id="rId12203" w:anchor="Sit_Fontanguilliere" w:history="1">
        <w:r w:rsidR="00E95E03" w:rsidRPr="00E95E03">
          <w:rPr>
            <w:rStyle w:val="Hyperlink"/>
            <w:rFonts w:eastAsia="Code2000"/>
            <w:lang w:val="fr-FR" w:eastAsia="en-GB"/>
          </w:rPr>
          <w:t>Fontanguill</w:t>
        </w:r>
        <w:r w:rsidR="00E95E03" w:rsidRPr="00E95E03">
          <w:rPr>
            <w:rStyle w:val="Hyperlink"/>
            <w:rFonts w:eastAsia="Code2000" w:hint="eastAsia"/>
            <w:lang w:val="fr-FR" w:eastAsia="en-GB"/>
          </w:rPr>
          <w:t>è</w:t>
        </w:r>
        <w:r w:rsidR="00E95E03" w:rsidRPr="00E95E03">
          <w:rPr>
            <w:rStyle w:val="Hyperlink"/>
            <w:rFonts w:eastAsia="Code2000"/>
            <w:lang w:val="fr-FR" w:eastAsia="en-GB"/>
          </w:rPr>
          <w:t>re</w:t>
        </w:r>
      </w:hyperlink>
      <w:r w:rsidR="00E95E03">
        <w:rPr>
          <w:rFonts w:eastAsia="Code2000"/>
          <w:lang w:val="fr-FR" w:eastAsia="en-GB"/>
        </w:rPr>
        <w:t xml:space="preserve"> </w:t>
      </w:r>
      <w:r w:rsidRPr="0032190F">
        <w:rPr>
          <w:rFonts w:eastAsia="Code2000"/>
          <w:lang w:val="fr-FR" w:eastAsia="en-GB"/>
        </w:rPr>
        <w:t>(Chevillot, 1981, p. 73, fig. 40, pi. 147 nos 5 et 6).</w:t>
      </w:r>
      <w:r w:rsidRPr="0032190F">
        <w:rPr>
          <w:lang w:val="fr-FR"/>
        </w:rPr>
        <w:t xml:space="preserve"> </w:t>
      </w:r>
      <w:r w:rsidRPr="0032190F">
        <w:rPr>
          <w:rFonts w:eastAsia="Code2000"/>
          <w:lang w:val="fr-FR" w:eastAsia="en-GB"/>
        </w:rPr>
        <w:t>.(BIB 2456)</w:t>
      </w:r>
    </w:p>
    <w:p w14:paraId="0BEA140E" w14:textId="77777777" w:rsidR="00675087" w:rsidRPr="0032190F" w:rsidRDefault="00675087" w:rsidP="00675087">
      <w:pPr>
        <w:rPr>
          <w:lang w:val="fr-FR"/>
        </w:rPr>
      </w:pPr>
    </w:p>
    <w:p w14:paraId="2E100E77" w14:textId="0B818093" w:rsidR="004F2152" w:rsidRPr="0032190F" w:rsidRDefault="00AF021E" w:rsidP="004F2152">
      <w:pPr>
        <w:pStyle w:val="Heading2"/>
      </w:pPr>
      <w:bookmarkStart w:id="4975" w:name="Sit_Fraux_art"/>
      <w:r>
        <w:t>a</w:t>
      </w:r>
      <w:r w:rsidR="004F2152" w:rsidRPr="0032190F">
        <w:t>rt rupestre</w:t>
      </w:r>
    </w:p>
    <w:bookmarkEnd w:id="4975"/>
    <w:p w14:paraId="3907B99B" w14:textId="77777777" w:rsidR="004F7B11" w:rsidRPr="00AF021E" w:rsidRDefault="004F7B11" w:rsidP="004F7B11">
      <w:pPr>
        <w:rPr>
          <w:sz w:val="20"/>
          <w:lang w:val="fr-FR"/>
        </w:rPr>
      </w:pPr>
      <w:r w:rsidRPr="00AF021E">
        <w:rPr>
          <w:sz w:val="20"/>
          <w:lang w:val="fr-FR"/>
        </w:rPr>
        <w:t>peinture, gravure (BIB 2414)</w:t>
      </w:r>
    </w:p>
    <w:p w14:paraId="786848FF" w14:textId="77777777" w:rsidR="004F7B11" w:rsidRPr="0032190F" w:rsidRDefault="004F7B11" w:rsidP="004F7B11">
      <w:pPr>
        <w:autoSpaceDE w:val="0"/>
        <w:autoSpaceDN w:val="0"/>
        <w:adjustRightInd w:val="0"/>
        <w:rPr>
          <w:lang w:val="fr-FR"/>
        </w:rPr>
      </w:pPr>
    </w:p>
    <w:p w14:paraId="53C548BC" w14:textId="77777777" w:rsidR="004F7B11" w:rsidRPr="000B130F" w:rsidRDefault="004F7B11" w:rsidP="00744B14">
      <w:pPr>
        <w:autoSpaceDE w:val="0"/>
        <w:autoSpaceDN w:val="0"/>
        <w:adjustRightInd w:val="0"/>
        <w:rPr>
          <w:lang w:val="fr-FR"/>
        </w:rPr>
      </w:pPr>
      <w:r w:rsidRPr="000B130F">
        <w:rPr>
          <w:lang w:val="fr-FR"/>
        </w:rPr>
        <w:t>"</w:t>
      </w:r>
      <w:r w:rsidRPr="000B130F">
        <w:rPr>
          <w:lang w:val="fr-FR" w:eastAsia="en-GB"/>
        </w:rPr>
        <w:t>pour l’âge du Bronze (...)  il n’existe, actuellement, pas de site comparable" (BIB 2414)</w:t>
      </w:r>
      <w:r w:rsidR="00744B14" w:rsidRPr="000B130F">
        <w:rPr>
          <w:lang w:val="fr-FR" w:eastAsia="en-GB"/>
        </w:rPr>
        <w:t xml:space="preserve"> "La grotte des Fraux constitue, en Europe, un des rares exemples de grotte ornée datée de l’âge du Bronze" (BIB 2416)</w:t>
      </w:r>
    </w:p>
    <w:p w14:paraId="528435ED" w14:textId="1E1BB25C" w:rsidR="00482242" w:rsidRPr="00AF021E" w:rsidRDefault="00482242" w:rsidP="00482242">
      <w:pPr>
        <w:jc w:val="both"/>
        <w:rPr>
          <w:lang w:val="fr-FR" w:eastAsia="en-GB"/>
        </w:rPr>
      </w:pPr>
      <w:r w:rsidRPr="0032190F">
        <w:rPr>
          <w:szCs w:val="18"/>
          <w:lang w:val="fr-FR" w:eastAsia="en-GB"/>
        </w:rPr>
        <w:t xml:space="preserve">La </w:t>
      </w:r>
      <w:r w:rsidRPr="00AF021E">
        <w:rPr>
          <w:szCs w:val="18"/>
          <w:lang w:val="fr-FR" w:eastAsia="en-GB"/>
        </w:rPr>
        <w:t xml:space="preserve">datation </w:t>
      </w:r>
      <w:hyperlink r:id="rId12204" w:anchor="Cul_Bronze_Moyen" w:history="1">
        <w:r w:rsidR="00AF021E" w:rsidRPr="00AF021E">
          <w:rPr>
            <w:rStyle w:val="Hyperlink"/>
            <w:szCs w:val="18"/>
            <w:lang w:val="fr-FR" w:eastAsia="en-GB"/>
          </w:rPr>
          <w:t>BM</w:t>
        </w:r>
      </w:hyperlink>
      <w:r w:rsidRPr="00AF021E">
        <w:rPr>
          <w:szCs w:val="18"/>
          <w:lang w:val="fr-FR" w:eastAsia="en-GB"/>
        </w:rPr>
        <w:t xml:space="preserve"> / début du </w:t>
      </w:r>
      <w:r w:rsidR="00AF021E" w:rsidRPr="00AF021E">
        <w:rPr>
          <w:szCs w:val="18"/>
          <w:lang w:val="fr-FR" w:eastAsia="en-GB"/>
        </w:rPr>
        <w:t>BF</w:t>
      </w:r>
      <w:r w:rsidRPr="00AF021E">
        <w:rPr>
          <w:szCs w:val="18"/>
          <w:lang w:val="fr-FR" w:eastAsia="en-GB"/>
        </w:rPr>
        <w:t xml:space="preserve"> (soit entre 1450-1200 BC) de certaines expressions pariétales (datées sur charbons de bois inclus dans les tracés) semble contemporaine d’une partie des ensembles mobiliers céramiques étudiés dans la grotte.</w:t>
      </w:r>
      <w:r w:rsidRPr="00AF021E">
        <w:rPr>
          <w:lang w:val="fr-FR" w:eastAsia="en-GB"/>
        </w:rPr>
        <w:t xml:space="preserve"> (BIB 2414)</w:t>
      </w:r>
    </w:p>
    <w:p w14:paraId="3515B8F0" w14:textId="77777777" w:rsidR="005A47E1" w:rsidRPr="00AF021E" w:rsidRDefault="005A47E1" w:rsidP="00482242">
      <w:pPr>
        <w:jc w:val="both"/>
        <w:rPr>
          <w:lang w:val="fr-FR" w:eastAsia="en-GB"/>
        </w:rPr>
      </w:pPr>
    </w:p>
    <w:p w14:paraId="1D64A1FC" w14:textId="77777777" w:rsidR="005A47E1" w:rsidRDefault="005A47E1" w:rsidP="005A47E1">
      <w:pPr>
        <w:jc w:val="both"/>
        <w:rPr>
          <w:lang w:eastAsia="en-GB"/>
        </w:rPr>
      </w:pPr>
      <w:r>
        <w:rPr>
          <w:lang w:eastAsia="en-GB"/>
        </w:rPr>
        <w:t>Schéma de la grott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42"/>
        <w:gridCol w:w="442"/>
        <w:gridCol w:w="1070"/>
        <w:gridCol w:w="923"/>
        <w:gridCol w:w="1070"/>
        <w:gridCol w:w="950"/>
        <w:gridCol w:w="360"/>
        <w:gridCol w:w="950"/>
      </w:tblGrid>
      <w:tr w:rsidR="005D10B6" w14:paraId="5AFB9F60" w14:textId="77777777" w:rsidTr="00C35EA7">
        <w:trPr>
          <w:jc w:val="center"/>
        </w:trPr>
        <w:tc>
          <w:tcPr>
            <w:tcW w:w="1042" w:type="dxa"/>
            <w:vAlign w:val="center"/>
          </w:tcPr>
          <w:p w14:paraId="38A70F5F" w14:textId="77777777" w:rsidR="005A47E1" w:rsidRDefault="005A47E1" w:rsidP="00C35EA7">
            <w:pPr>
              <w:autoSpaceDE w:val="0"/>
              <w:autoSpaceDN w:val="0"/>
              <w:adjustRightInd w:val="0"/>
              <w:jc w:val="center"/>
              <w:rPr>
                <w:lang w:eastAsia="en-GB"/>
              </w:rPr>
            </w:pPr>
          </w:p>
        </w:tc>
        <w:tc>
          <w:tcPr>
            <w:tcW w:w="442" w:type="dxa"/>
            <w:vAlign w:val="center"/>
          </w:tcPr>
          <w:p w14:paraId="7C058CA5" w14:textId="77777777" w:rsidR="005A47E1" w:rsidRDefault="005A47E1" w:rsidP="00C35EA7">
            <w:pPr>
              <w:autoSpaceDE w:val="0"/>
              <w:autoSpaceDN w:val="0"/>
              <w:adjustRightInd w:val="0"/>
              <w:jc w:val="center"/>
              <w:rPr>
                <w:lang w:eastAsia="en-GB"/>
              </w:rPr>
            </w:pPr>
          </w:p>
        </w:tc>
        <w:tc>
          <w:tcPr>
            <w:tcW w:w="1070" w:type="dxa"/>
            <w:vAlign w:val="center"/>
          </w:tcPr>
          <w:p w14:paraId="7BF18DAC" w14:textId="77777777" w:rsidR="005A47E1" w:rsidRDefault="005A47E1" w:rsidP="00C35EA7">
            <w:pPr>
              <w:autoSpaceDE w:val="0"/>
              <w:autoSpaceDN w:val="0"/>
              <w:adjustRightInd w:val="0"/>
              <w:jc w:val="center"/>
              <w:rPr>
                <w:lang w:eastAsia="en-GB"/>
              </w:rPr>
            </w:pPr>
          </w:p>
        </w:tc>
        <w:tc>
          <w:tcPr>
            <w:tcW w:w="923" w:type="dxa"/>
            <w:vAlign w:val="center"/>
          </w:tcPr>
          <w:p w14:paraId="7CD509E0" w14:textId="77777777" w:rsidR="005A47E1" w:rsidRDefault="005A47E1" w:rsidP="00C35EA7">
            <w:pPr>
              <w:autoSpaceDE w:val="0"/>
              <w:autoSpaceDN w:val="0"/>
              <w:adjustRightInd w:val="0"/>
              <w:jc w:val="center"/>
              <w:rPr>
                <w:lang w:eastAsia="en-GB"/>
              </w:rPr>
            </w:pPr>
          </w:p>
        </w:tc>
        <w:tc>
          <w:tcPr>
            <w:tcW w:w="1070" w:type="dxa"/>
            <w:vAlign w:val="center"/>
          </w:tcPr>
          <w:p w14:paraId="13E8C319" w14:textId="77777777" w:rsidR="005A47E1" w:rsidRDefault="005A47E1" w:rsidP="00C35EA7">
            <w:pPr>
              <w:autoSpaceDE w:val="0"/>
              <w:autoSpaceDN w:val="0"/>
              <w:adjustRightInd w:val="0"/>
              <w:jc w:val="center"/>
              <w:rPr>
                <w:lang w:eastAsia="en-GB"/>
              </w:rPr>
            </w:pPr>
          </w:p>
        </w:tc>
        <w:tc>
          <w:tcPr>
            <w:tcW w:w="2260" w:type="dxa"/>
            <w:gridSpan w:val="3"/>
            <w:vAlign w:val="center"/>
          </w:tcPr>
          <w:p w14:paraId="63915F23" w14:textId="77777777" w:rsidR="005A47E1" w:rsidRDefault="005A47E1" w:rsidP="00C35EA7">
            <w:pPr>
              <w:autoSpaceDE w:val="0"/>
              <w:autoSpaceDN w:val="0"/>
              <w:adjustRightInd w:val="0"/>
              <w:jc w:val="center"/>
              <w:rPr>
                <w:lang w:eastAsia="en-GB"/>
              </w:rPr>
            </w:pPr>
            <w:r>
              <w:rPr>
                <w:lang w:eastAsia="en-GB"/>
              </w:rPr>
              <w:t>sect. 8</w:t>
            </w:r>
          </w:p>
        </w:tc>
      </w:tr>
      <w:tr w:rsidR="005D10B6" w14:paraId="6E5B9188" w14:textId="77777777" w:rsidTr="00C35EA7">
        <w:trPr>
          <w:jc w:val="center"/>
        </w:trPr>
        <w:tc>
          <w:tcPr>
            <w:tcW w:w="1042" w:type="dxa"/>
            <w:vAlign w:val="center"/>
          </w:tcPr>
          <w:p w14:paraId="021E01AB" w14:textId="77777777" w:rsidR="005A47E1" w:rsidRDefault="005A47E1" w:rsidP="00C35EA7">
            <w:pPr>
              <w:autoSpaceDE w:val="0"/>
              <w:autoSpaceDN w:val="0"/>
              <w:adjustRightInd w:val="0"/>
              <w:jc w:val="center"/>
              <w:rPr>
                <w:lang w:eastAsia="en-GB"/>
              </w:rPr>
            </w:pPr>
            <w:r>
              <w:rPr>
                <w:lang w:eastAsia="en-GB"/>
              </w:rPr>
              <w:t>sect. 15</w:t>
            </w:r>
          </w:p>
        </w:tc>
        <w:tc>
          <w:tcPr>
            <w:tcW w:w="442" w:type="dxa"/>
            <w:vAlign w:val="center"/>
          </w:tcPr>
          <w:p w14:paraId="54329DCA" w14:textId="77777777" w:rsidR="005A47E1" w:rsidRDefault="005A47E1" w:rsidP="00C35EA7">
            <w:pPr>
              <w:autoSpaceDE w:val="0"/>
              <w:autoSpaceDN w:val="0"/>
              <w:adjustRightInd w:val="0"/>
              <w:jc w:val="center"/>
              <w:rPr>
                <w:lang w:eastAsia="en-GB"/>
              </w:rPr>
            </w:pPr>
          </w:p>
        </w:tc>
        <w:tc>
          <w:tcPr>
            <w:tcW w:w="1070" w:type="dxa"/>
            <w:vAlign w:val="center"/>
          </w:tcPr>
          <w:p w14:paraId="34DC2FB8" w14:textId="77777777" w:rsidR="005A47E1" w:rsidRDefault="005A47E1" w:rsidP="00C35EA7">
            <w:pPr>
              <w:autoSpaceDE w:val="0"/>
              <w:autoSpaceDN w:val="0"/>
              <w:adjustRightInd w:val="0"/>
              <w:jc w:val="center"/>
              <w:rPr>
                <w:lang w:eastAsia="en-GB"/>
              </w:rPr>
            </w:pPr>
            <w:r>
              <w:rPr>
                <w:lang w:eastAsia="en-GB"/>
              </w:rPr>
              <w:t>sect. 14</w:t>
            </w:r>
          </w:p>
        </w:tc>
        <w:tc>
          <w:tcPr>
            <w:tcW w:w="923" w:type="dxa"/>
            <w:vAlign w:val="center"/>
          </w:tcPr>
          <w:p w14:paraId="7E1F6E72" w14:textId="77777777" w:rsidR="005A47E1" w:rsidRDefault="005A47E1" w:rsidP="00C35EA7">
            <w:pPr>
              <w:autoSpaceDE w:val="0"/>
              <w:autoSpaceDN w:val="0"/>
              <w:adjustRightInd w:val="0"/>
              <w:jc w:val="center"/>
              <w:rPr>
                <w:lang w:eastAsia="en-GB"/>
              </w:rPr>
            </w:pPr>
          </w:p>
        </w:tc>
        <w:tc>
          <w:tcPr>
            <w:tcW w:w="1070" w:type="dxa"/>
            <w:vAlign w:val="center"/>
          </w:tcPr>
          <w:p w14:paraId="16DD0BFE" w14:textId="77777777" w:rsidR="005A47E1" w:rsidRDefault="005A47E1" w:rsidP="00C35EA7">
            <w:pPr>
              <w:autoSpaceDE w:val="0"/>
              <w:autoSpaceDN w:val="0"/>
              <w:adjustRightInd w:val="0"/>
              <w:jc w:val="center"/>
              <w:rPr>
                <w:lang w:eastAsia="en-GB"/>
              </w:rPr>
            </w:pPr>
          </w:p>
        </w:tc>
        <w:tc>
          <w:tcPr>
            <w:tcW w:w="950" w:type="dxa"/>
            <w:vAlign w:val="center"/>
          </w:tcPr>
          <w:p w14:paraId="3921DD6D" w14:textId="77777777" w:rsidR="005A47E1" w:rsidRDefault="005A47E1" w:rsidP="00C35EA7">
            <w:pPr>
              <w:autoSpaceDE w:val="0"/>
              <w:autoSpaceDN w:val="0"/>
              <w:adjustRightInd w:val="0"/>
              <w:jc w:val="center"/>
              <w:rPr>
                <w:lang w:eastAsia="en-GB"/>
              </w:rPr>
            </w:pPr>
            <w:r>
              <w:rPr>
                <w:lang w:eastAsia="en-GB"/>
              </w:rPr>
              <w:t>sect. 9</w:t>
            </w:r>
          </w:p>
        </w:tc>
        <w:tc>
          <w:tcPr>
            <w:tcW w:w="360" w:type="dxa"/>
            <w:vAlign w:val="center"/>
          </w:tcPr>
          <w:p w14:paraId="63386361" w14:textId="77777777" w:rsidR="005A47E1" w:rsidRDefault="005A47E1" w:rsidP="00C35EA7">
            <w:pPr>
              <w:autoSpaceDE w:val="0"/>
              <w:autoSpaceDN w:val="0"/>
              <w:adjustRightInd w:val="0"/>
              <w:jc w:val="center"/>
              <w:rPr>
                <w:lang w:eastAsia="en-GB"/>
              </w:rPr>
            </w:pPr>
          </w:p>
        </w:tc>
        <w:tc>
          <w:tcPr>
            <w:tcW w:w="950" w:type="dxa"/>
            <w:vAlign w:val="center"/>
          </w:tcPr>
          <w:p w14:paraId="054976B4" w14:textId="77777777" w:rsidR="005A47E1" w:rsidRDefault="005A47E1" w:rsidP="00C35EA7">
            <w:pPr>
              <w:autoSpaceDE w:val="0"/>
              <w:autoSpaceDN w:val="0"/>
              <w:adjustRightInd w:val="0"/>
              <w:jc w:val="center"/>
              <w:rPr>
                <w:lang w:eastAsia="en-GB"/>
              </w:rPr>
            </w:pPr>
            <w:r>
              <w:rPr>
                <w:lang w:eastAsia="en-GB"/>
              </w:rPr>
              <w:t>sect. 4</w:t>
            </w:r>
          </w:p>
        </w:tc>
      </w:tr>
      <w:tr w:rsidR="005A47E1" w14:paraId="31D41F68" w14:textId="77777777" w:rsidTr="00C35EA7">
        <w:trPr>
          <w:jc w:val="center"/>
        </w:trPr>
        <w:tc>
          <w:tcPr>
            <w:tcW w:w="2554" w:type="dxa"/>
            <w:gridSpan w:val="3"/>
            <w:vAlign w:val="center"/>
          </w:tcPr>
          <w:p w14:paraId="49EB0CCF" w14:textId="11D03CF5" w:rsidR="005A47E1" w:rsidRDefault="00000000" w:rsidP="00C35EA7">
            <w:pPr>
              <w:autoSpaceDE w:val="0"/>
              <w:autoSpaceDN w:val="0"/>
              <w:adjustRightInd w:val="0"/>
              <w:jc w:val="center"/>
              <w:rPr>
                <w:lang w:eastAsia="en-GB"/>
              </w:rPr>
            </w:pPr>
            <w:hyperlink r:id="rId12205" w:anchor="Sit_Fraux_art_sect13" w:history="1">
              <w:r w:rsidR="005A47E1" w:rsidRPr="005A47E1">
                <w:rPr>
                  <w:rStyle w:val="Hyperlink"/>
                  <w:lang w:eastAsia="en-GB"/>
                </w:rPr>
                <w:t>sect. 13</w:t>
              </w:r>
            </w:hyperlink>
          </w:p>
        </w:tc>
        <w:tc>
          <w:tcPr>
            <w:tcW w:w="923" w:type="dxa"/>
            <w:vAlign w:val="center"/>
          </w:tcPr>
          <w:p w14:paraId="59574B85" w14:textId="77777777" w:rsidR="005A47E1" w:rsidRDefault="005A47E1" w:rsidP="00C35EA7">
            <w:pPr>
              <w:autoSpaceDE w:val="0"/>
              <w:autoSpaceDN w:val="0"/>
              <w:adjustRightInd w:val="0"/>
              <w:jc w:val="center"/>
              <w:rPr>
                <w:lang w:eastAsia="en-GB"/>
              </w:rPr>
            </w:pPr>
          </w:p>
        </w:tc>
        <w:tc>
          <w:tcPr>
            <w:tcW w:w="1070" w:type="dxa"/>
            <w:vAlign w:val="center"/>
          </w:tcPr>
          <w:p w14:paraId="04F923DB" w14:textId="74A8DCCF" w:rsidR="005A47E1" w:rsidRDefault="00000000" w:rsidP="00C35EA7">
            <w:pPr>
              <w:autoSpaceDE w:val="0"/>
              <w:autoSpaceDN w:val="0"/>
              <w:adjustRightInd w:val="0"/>
              <w:jc w:val="center"/>
              <w:rPr>
                <w:lang w:eastAsia="en-GB"/>
              </w:rPr>
            </w:pPr>
            <w:hyperlink r:id="rId12206" w:anchor="Sit_Fraux_art_sect10" w:history="1">
              <w:r w:rsidR="005A47E1" w:rsidRPr="005A47E1">
                <w:rPr>
                  <w:rStyle w:val="Hyperlink"/>
                  <w:lang w:eastAsia="en-GB"/>
                </w:rPr>
                <w:t>sect. 10</w:t>
              </w:r>
            </w:hyperlink>
          </w:p>
        </w:tc>
        <w:tc>
          <w:tcPr>
            <w:tcW w:w="2260" w:type="dxa"/>
            <w:gridSpan w:val="3"/>
            <w:vAlign w:val="center"/>
          </w:tcPr>
          <w:p w14:paraId="64E149AB" w14:textId="27E6FC0C" w:rsidR="005A47E1" w:rsidRDefault="00000000" w:rsidP="00C35EA7">
            <w:pPr>
              <w:autoSpaceDE w:val="0"/>
              <w:autoSpaceDN w:val="0"/>
              <w:adjustRightInd w:val="0"/>
              <w:jc w:val="center"/>
              <w:rPr>
                <w:lang w:eastAsia="en-GB"/>
              </w:rPr>
            </w:pPr>
            <w:hyperlink r:id="rId12207" w:anchor="Sit_Fraux_art_sect3" w:history="1">
              <w:r w:rsidR="005A47E1" w:rsidRPr="005A47E1">
                <w:rPr>
                  <w:rStyle w:val="Hyperlink"/>
                  <w:lang w:eastAsia="en-GB"/>
                </w:rPr>
                <w:t>sect. 3</w:t>
              </w:r>
            </w:hyperlink>
          </w:p>
        </w:tc>
      </w:tr>
      <w:tr w:rsidR="005D10B6" w14:paraId="46245BAB" w14:textId="77777777" w:rsidTr="00C35EA7">
        <w:trPr>
          <w:jc w:val="center"/>
        </w:trPr>
        <w:tc>
          <w:tcPr>
            <w:tcW w:w="1042" w:type="dxa"/>
            <w:vAlign w:val="center"/>
          </w:tcPr>
          <w:p w14:paraId="31C59D0B" w14:textId="77777777" w:rsidR="005A47E1" w:rsidRDefault="005A47E1" w:rsidP="00C35EA7">
            <w:pPr>
              <w:autoSpaceDE w:val="0"/>
              <w:autoSpaceDN w:val="0"/>
              <w:adjustRightInd w:val="0"/>
              <w:jc w:val="center"/>
              <w:rPr>
                <w:lang w:eastAsia="en-GB"/>
              </w:rPr>
            </w:pPr>
          </w:p>
        </w:tc>
        <w:tc>
          <w:tcPr>
            <w:tcW w:w="442" w:type="dxa"/>
            <w:vAlign w:val="center"/>
          </w:tcPr>
          <w:p w14:paraId="052674AF" w14:textId="77777777" w:rsidR="005A47E1" w:rsidRDefault="005A47E1" w:rsidP="00C35EA7">
            <w:pPr>
              <w:autoSpaceDE w:val="0"/>
              <w:autoSpaceDN w:val="0"/>
              <w:adjustRightInd w:val="0"/>
              <w:jc w:val="center"/>
              <w:rPr>
                <w:lang w:eastAsia="en-GB"/>
              </w:rPr>
            </w:pPr>
          </w:p>
        </w:tc>
        <w:tc>
          <w:tcPr>
            <w:tcW w:w="1070" w:type="dxa"/>
            <w:vAlign w:val="center"/>
          </w:tcPr>
          <w:p w14:paraId="2F570E34" w14:textId="3F624678" w:rsidR="005A47E1" w:rsidRDefault="00000000" w:rsidP="00C35EA7">
            <w:pPr>
              <w:autoSpaceDE w:val="0"/>
              <w:autoSpaceDN w:val="0"/>
              <w:adjustRightInd w:val="0"/>
              <w:jc w:val="center"/>
              <w:rPr>
                <w:lang w:eastAsia="en-GB"/>
              </w:rPr>
            </w:pPr>
            <w:hyperlink r:id="rId12208" w:anchor="Sit_Fraux_art_sect11" w:history="1">
              <w:r w:rsidR="005A47E1" w:rsidRPr="005A47E1">
                <w:rPr>
                  <w:rStyle w:val="Hyperlink"/>
                  <w:lang w:eastAsia="en-GB"/>
                </w:rPr>
                <w:t>sect. 11</w:t>
              </w:r>
            </w:hyperlink>
          </w:p>
        </w:tc>
        <w:tc>
          <w:tcPr>
            <w:tcW w:w="923" w:type="dxa"/>
            <w:vAlign w:val="center"/>
          </w:tcPr>
          <w:p w14:paraId="39C8B64F" w14:textId="77777777" w:rsidR="005A47E1" w:rsidRDefault="005A47E1" w:rsidP="00C35EA7">
            <w:pPr>
              <w:autoSpaceDE w:val="0"/>
              <w:autoSpaceDN w:val="0"/>
              <w:adjustRightInd w:val="0"/>
              <w:jc w:val="center"/>
              <w:rPr>
                <w:lang w:eastAsia="en-GB"/>
              </w:rPr>
            </w:pPr>
          </w:p>
        </w:tc>
        <w:tc>
          <w:tcPr>
            <w:tcW w:w="2020" w:type="dxa"/>
            <w:gridSpan w:val="2"/>
            <w:vAlign w:val="center"/>
          </w:tcPr>
          <w:p w14:paraId="6406D13C" w14:textId="77777777" w:rsidR="005A47E1" w:rsidRDefault="005A47E1" w:rsidP="00C35EA7">
            <w:pPr>
              <w:autoSpaceDE w:val="0"/>
              <w:autoSpaceDN w:val="0"/>
              <w:adjustRightInd w:val="0"/>
              <w:jc w:val="center"/>
              <w:rPr>
                <w:lang w:eastAsia="en-GB"/>
              </w:rPr>
            </w:pPr>
            <w:r>
              <w:rPr>
                <w:lang w:eastAsia="en-GB"/>
              </w:rPr>
              <w:t>sect. 2</w:t>
            </w:r>
          </w:p>
        </w:tc>
        <w:tc>
          <w:tcPr>
            <w:tcW w:w="360" w:type="dxa"/>
            <w:vAlign w:val="center"/>
          </w:tcPr>
          <w:p w14:paraId="7495D125" w14:textId="77777777" w:rsidR="005A47E1" w:rsidRDefault="005A47E1" w:rsidP="00C35EA7">
            <w:pPr>
              <w:autoSpaceDE w:val="0"/>
              <w:autoSpaceDN w:val="0"/>
              <w:adjustRightInd w:val="0"/>
              <w:jc w:val="center"/>
              <w:rPr>
                <w:lang w:eastAsia="en-GB"/>
              </w:rPr>
            </w:pPr>
          </w:p>
        </w:tc>
        <w:tc>
          <w:tcPr>
            <w:tcW w:w="950" w:type="dxa"/>
            <w:vAlign w:val="center"/>
          </w:tcPr>
          <w:p w14:paraId="32857D4A" w14:textId="77777777" w:rsidR="005A47E1" w:rsidRDefault="005A47E1" w:rsidP="00C35EA7">
            <w:pPr>
              <w:autoSpaceDE w:val="0"/>
              <w:autoSpaceDN w:val="0"/>
              <w:adjustRightInd w:val="0"/>
              <w:jc w:val="center"/>
              <w:rPr>
                <w:lang w:eastAsia="en-GB"/>
              </w:rPr>
            </w:pPr>
          </w:p>
        </w:tc>
      </w:tr>
      <w:tr w:rsidR="005D10B6" w14:paraId="79A05827" w14:textId="77777777" w:rsidTr="00C35EA7">
        <w:trPr>
          <w:jc w:val="center"/>
        </w:trPr>
        <w:tc>
          <w:tcPr>
            <w:tcW w:w="1042" w:type="dxa"/>
            <w:vAlign w:val="center"/>
          </w:tcPr>
          <w:p w14:paraId="7BDD9C83" w14:textId="77777777" w:rsidR="005A47E1" w:rsidRDefault="005A47E1" w:rsidP="00C35EA7">
            <w:pPr>
              <w:autoSpaceDE w:val="0"/>
              <w:autoSpaceDN w:val="0"/>
              <w:adjustRightInd w:val="0"/>
              <w:jc w:val="center"/>
              <w:rPr>
                <w:lang w:eastAsia="en-GB"/>
              </w:rPr>
            </w:pPr>
          </w:p>
        </w:tc>
        <w:tc>
          <w:tcPr>
            <w:tcW w:w="442" w:type="dxa"/>
            <w:vAlign w:val="center"/>
          </w:tcPr>
          <w:p w14:paraId="7FCA5548" w14:textId="77777777" w:rsidR="005A47E1" w:rsidRDefault="005A47E1" w:rsidP="00C35EA7">
            <w:pPr>
              <w:autoSpaceDE w:val="0"/>
              <w:autoSpaceDN w:val="0"/>
              <w:adjustRightInd w:val="0"/>
              <w:jc w:val="center"/>
              <w:rPr>
                <w:lang w:eastAsia="en-GB"/>
              </w:rPr>
            </w:pPr>
          </w:p>
        </w:tc>
        <w:tc>
          <w:tcPr>
            <w:tcW w:w="3063" w:type="dxa"/>
            <w:gridSpan w:val="3"/>
            <w:vAlign w:val="center"/>
          </w:tcPr>
          <w:p w14:paraId="1036A990" w14:textId="77777777" w:rsidR="005A47E1" w:rsidRDefault="005A47E1" w:rsidP="00C35EA7">
            <w:pPr>
              <w:autoSpaceDE w:val="0"/>
              <w:autoSpaceDN w:val="0"/>
              <w:adjustRightInd w:val="0"/>
              <w:jc w:val="center"/>
              <w:rPr>
                <w:lang w:eastAsia="en-GB"/>
              </w:rPr>
            </w:pPr>
            <w:r>
              <w:rPr>
                <w:lang w:eastAsia="en-GB"/>
              </w:rPr>
              <w:t>entrée</w:t>
            </w:r>
          </w:p>
        </w:tc>
        <w:tc>
          <w:tcPr>
            <w:tcW w:w="950" w:type="dxa"/>
            <w:vAlign w:val="center"/>
          </w:tcPr>
          <w:p w14:paraId="1C13BD46" w14:textId="77777777" w:rsidR="005A47E1" w:rsidRDefault="005A47E1" w:rsidP="00C35EA7">
            <w:pPr>
              <w:autoSpaceDE w:val="0"/>
              <w:autoSpaceDN w:val="0"/>
              <w:adjustRightInd w:val="0"/>
              <w:jc w:val="center"/>
              <w:rPr>
                <w:lang w:eastAsia="en-GB"/>
              </w:rPr>
            </w:pPr>
          </w:p>
        </w:tc>
        <w:tc>
          <w:tcPr>
            <w:tcW w:w="360" w:type="dxa"/>
            <w:vAlign w:val="center"/>
          </w:tcPr>
          <w:p w14:paraId="3C50F69A" w14:textId="77777777" w:rsidR="005A47E1" w:rsidRDefault="005A47E1" w:rsidP="00C35EA7">
            <w:pPr>
              <w:autoSpaceDE w:val="0"/>
              <w:autoSpaceDN w:val="0"/>
              <w:adjustRightInd w:val="0"/>
              <w:jc w:val="center"/>
              <w:rPr>
                <w:lang w:eastAsia="en-GB"/>
              </w:rPr>
            </w:pPr>
          </w:p>
        </w:tc>
        <w:tc>
          <w:tcPr>
            <w:tcW w:w="950" w:type="dxa"/>
            <w:vAlign w:val="center"/>
          </w:tcPr>
          <w:p w14:paraId="0911596D" w14:textId="77777777" w:rsidR="005A47E1" w:rsidRDefault="005A47E1" w:rsidP="00C35EA7">
            <w:pPr>
              <w:autoSpaceDE w:val="0"/>
              <w:autoSpaceDN w:val="0"/>
              <w:adjustRightInd w:val="0"/>
              <w:jc w:val="center"/>
              <w:rPr>
                <w:lang w:eastAsia="en-GB"/>
              </w:rPr>
            </w:pPr>
          </w:p>
        </w:tc>
      </w:tr>
    </w:tbl>
    <w:p w14:paraId="1762BACB" w14:textId="77777777" w:rsidR="005A47E1" w:rsidRDefault="005A47E1" w:rsidP="005A47E1">
      <w:pPr>
        <w:autoSpaceDE w:val="0"/>
        <w:autoSpaceDN w:val="0"/>
        <w:adjustRightInd w:val="0"/>
        <w:jc w:val="both"/>
        <w:rPr>
          <w:lang w:eastAsia="en-GB"/>
        </w:rPr>
      </w:pPr>
      <w:r>
        <w:rPr>
          <w:lang w:eastAsia="en-GB"/>
        </w:rPr>
        <w:t>(d'ap. BIB 2415)</w:t>
      </w:r>
    </w:p>
    <w:p w14:paraId="41A4C381" w14:textId="77777777" w:rsidR="005A47E1" w:rsidRPr="004F7B11" w:rsidRDefault="005A47E1" w:rsidP="00482242">
      <w:pPr>
        <w:jc w:val="both"/>
        <w:rPr>
          <w:lang w:eastAsia="en-GB"/>
        </w:rPr>
      </w:pPr>
    </w:p>
    <w:p w14:paraId="68ED09D2" w14:textId="185CC033" w:rsidR="004F7B11" w:rsidRPr="000B130F" w:rsidRDefault="00FA42C4" w:rsidP="004F2152">
      <w:pPr>
        <w:autoSpaceDE w:val="0"/>
        <w:autoSpaceDN w:val="0"/>
        <w:adjustRightInd w:val="0"/>
        <w:jc w:val="both"/>
        <w:rPr>
          <w:lang w:val="fr-FR" w:eastAsia="en-GB"/>
        </w:rPr>
      </w:pPr>
      <w:r w:rsidRPr="000B130F">
        <w:rPr>
          <w:lang w:val="fr-FR" w:eastAsia="en-GB"/>
        </w:rPr>
        <w:t xml:space="preserve">C'est un art schématique linéaire, regroupant les motifs classiques de certaines périodes de l'iconographie postglaciaire lignes parallèles, brisées, en zigzags, en méandres, contours scalif ormes (BIB 2456) </w:t>
      </w:r>
      <w:r w:rsidR="004F2152" w:rsidRPr="000B130F">
        <w:rPr>
          <w:lang w:val="fr-FR" w:eastAsia="en-GB"/>
        </w:rPr>
        <w:t xml:space="preserve">Les témoignages pariétaux correspondent à un art géométrique ou </w:t>
      </w:r>
      <w:hyperlink r:id="rId12209" w:anchor="Cul_Schemat_France_t_lineaires" w:history="1">
        <w:r w:rsidR="004F2152" w:rsidRPr="000B130F">
          <w:rPr>
            <w:rStyle w:val="Hyperlink"/>
            <w:lang w:val="fr-FR" w:eastAsia="en-GB"/>
          </w:rPr>
          <w:t>schématique linéaire</w:t>
        </w:r>
      </w:hyperlink>
      <w:r w:rsidR="007A355F" w:rsidRPr="000B130F">
        <w:rPr>
          <w:lang w:val="fr-FR" w:eastAsia="en-GB"/>
        </w:rPr>
        <w:t xml:space="preserve"> [</w:t>
      </w:r>
      <w:hyperlink r:id="rId12210" w:anchor="Cul_Schemat_France" w:history="1">
        <w:r w:rsidR="007A355F" w:rsidRPr="000B130F">
          <w:rPr>
            <w:rStyle w:val="Hyperlink"/>
            <w:lang w:val="fr-FR" w:eastAsia="en-GB"/>
          </w:rPr>
          <w:t>art schématique</w:t>
        </w:r>
      </w:hyperlink>
      <w:r w:rsidR="007A355F" w:rsidRPr="000B130F">
        <w:rPr>
          <w:lang w:val="fr-FR" w:eastAsia="en-GB"/>
        </w:rPr>
        <w:t>]</w:t>
      </w:r>
      <w:r w:rsidR="004F2152" w:rsidRPr="000B130F">
        <w:rPr>
          <w:lang w:val="fr-FR" w:eastAsia="en-GB"/>
        </w:rPr>
        <w:t xml:space="preserve">, constitué de gravures, d'impressions et d'incisions. Les figures sont réalisées au doigt ou à l'outil (lame de métal, poulie d'os animal, bâton…) ; elles ornent les parois et, plus ponctuellement, le plafond des galeries et sont parfois étroitement associées spatialement à des traces d'origine animale (toisons, griffades d'ours…). Composé de thèmes monotones (lignes brisées, parallèles, en méandre, zigzags, ou de contours </w:t>
      </w:r>
      <w:hyperlink r:id="rId12211" w:anchor="Cul_Art_TAC_T_g_scalariforme" w:history="1">
        <w:r w:rsidR="00A8166F" w:rsidRPr="000B130F">
          <w:rPr>
            <w:rStyle w:val="Hyperlink"/>
            <w:lang w:val="fr-FR"/>
          </w:rPr>
          <w:t>scalariformes</w:t>
        </w:r>
      </w:hyperlink>
      <w:r w:rsidR="004F2152" w:rsidRPr="000B130F">
        <w:rPr>
          <w:lang w:val="fr-FR" w:eastAsia="en-GB"/>
        </w:rPr>
        <w:t>),</w:t>
      </w:r>
      <w:r w:rsidR="005A47E1" w:rsidRPr="000B130F">
        <w:rPr>
          <w:lang w:val="fr-FR" w:eastAsia="en-GB"/>
        </w:rPr>
        <w:t xml:space="preserve"> (BIB 2414)</w:t>
      </w:r>
      <w:r w:rsidR="004F2152" w:rsidRPr="000B130F">
        <w:rPr>
          <w:lang w:val="fr-FR" w:eastAsia="en-GB"/>
        </w:rPr>
        <w:t xml:space="preserve"> </w:t>
      </w:r>
    </w:p>
    <w:p w14:paraId="689EB4F3" w14:textId="63A67738" w:rsidR="004F2152" w:rsidRPr="000B130F" w:rsidRDefault="004F2152" w:rsidP="004F2152">
      <w:pPr>
        <w:autoSpaceDE w:val="0"/>
        <w:autoSpaceDN w:val="0"/>
        <w:adjustRightInd w:val="0"/>
        <w:jc w:val="both"/>
        <w:rPr>
          <w:lang w:val="fr-FR" w:eastAsia="en-GB"/>
        </w:rPr>
      </w:pPr>
      <w:r w:rsidRPr="000B130F">
        <w:rPr>
          <w:lang w:val="fr-FR" w:eastAsia="en-GB"/>
        </w:rPr>
        <w:t>Aujoulat</w:t>
      </w:r>
      <w:r w:rsidR="004F7B11" w:rsidRPr="000B130F">
        <w:rPr>
          <w:lang w:val="fr-FR" w:eastAsia="en-GB"/>
        </w:rPr>
        <w:t xml:space="preserve"> et</w:t>
      </w:r>
      <w:r w:rsidRPr="000B130F">
        <w:rPr>
          <w:lang w:val="fr-FR" w:eastAsia="en-GB"/>
        </w:rPr>
        <w:t xml:space="preserve"> Chevillot </w:t>
      </w:r>
      <w:r w:rsidR="004F7B11" w:rsidRPr="000B130F">
        <w:rPr>
          <w:lang w:val="fr-FR" w:eastAsia="en-GB"/>
        </w:rPr>
        <w:t>(</w:t>
      </w:r>
      <w:r w:rsidRPr="000B130F">
        <w:rPr>
          <w:lang w:val="fr-FR" w:eastAsia="en-GB"/>
        </w:rPr>
        <w:t xml:space="preserve">1999) dressent un intéressant parallèle entre les témoignages pariétaux de la grotte des Fraux et celle de </w:t>
      </w:r>
      <w:hyperlink r:id="rId12212" w:anchor="Sit_Rouffignac" w:history="1">
        <w:r w:rsidRPr="000B130F">
          <w:rPr>
            <w:rStyle w:val="Hyperlink"/>
            <w:lang w:val="fr-FR" w:eastAsia="en-GB"/>
          </w:rPr>
          <w:t>Rouffignac</w:t>
        </w:r>
      </w:hyperlink>
      <w:r w:rsidR="001865A7" w:rsidRPr="000B130F">
        <w:rPr>
          <w:lang w:val="fr-FR" w:eastAsia="en-GB"/>
        </w:rPr>
        <w:t xml:space="preserve"> </w:t>
      </w:r>
      <w:r w:rsidRPr="000B130F">
        <w:rPr>
          <w:lang w:val="fr-FR" w:eastAsia="en-GB"/>
        </w:rPr>
        <w:t>(BIB 2414)</w:t>
      </w:r>
      <w:r w:rsidR="005A47E1" w:rsidRPr="000B130F">
        <w:rPr>
          <w:lang w:val="fr-FR" w:eastAsia="en-GB"/>
        </w:rPr>
        <w:t xml:space="preserve"> </w:t>
      </w:r>
    </w:p>
    <w:p w14:paraId="2B90AB31" w14:textId="6A616540" w:rsidR="00FA42C4" w:rsidRPr="000B130F" w:rsidRDefault="00FA42C4" w:rsidP="005A47E1">
      <w:pPr>
        <w:autoSpaceDE w:val="0"/>
        <w:autoSpaceDN w:val="0"/>
        <w:adjustRightInd w:val="0"/>
        <w:jc w:val="both"/>
        <w:rPr>
          <w:lang w:val="fr-FR" w:eastAsia="en-GB"/>
        </w:rPr>
      </w:pPr>
      <w:r w:rsidRPr="000B130F">
        <w:rPr>
          <w:lang w:val="fr-FR" w:eastAsia="en-GB"/>
        </w:rPr>
        <w:t xml:space="preserve">La comparaison est douteuse (SS BIB): </w:t>
      </w:r>
      <w:r w:rsidRPr="000B130F">
        <w:rPr>
          <w:i/>
          <w:lang w:val="fr-FR" w:eastAsia="en-GB"/>
        </w:rPr>
        <w:t xml:space="preserve">présence d'une peinture pariétale noire évoquant la silhouette schématique d'un anthropomorphe (associé à des signes tectiformes ainsi qu'à des chevrons) comparable à un décor figurant sur une céramique de la grotte de </w:t>
      </w:r>
      <w:hyperlink r:id="rId12213" w:anchor="Sit_Rancogne" w:history="1">
        <w:r w:rsidRPr="000B130F">
          <w:rPr>
            <w:rStyle w:val="Hyperlink"/>
            <w:i/>
            <w:lang w:val="fr-FR" w:eastAsia="en-GB"/>
          </w:rPr>
          <w:t>Rancogne</w:t>
        </w:r>
      </w:hyperlink>
      <w:r w:rsidRPr="000B130F">
        <w:rPr>
          <w:i/>
          <w:lang w:val="fr-FR" w:eastAsia="en-GB"/>
        </w:rPr>
        <w:t xml:space="preserve"> (Aujoulat, Chevillot 1999) (BIB 2414)</w:t>
      </w:r>
      <w:r w:rsidRPr="000B130F">
        <w:rPr>
          <w:lang w:val="fr-FR" w:eastAsia="en-GB"/>
        </w:rPr>
        <w:t xml:space="preserve"> </w:t>
      </w:r>
      <w:r w:rsidRPr="000B130F">
        <w:rPr>
          <w:rFonts w:eastAsia="Code2000"/>
          <w:lang w:val="fr-FR" w:eastAsia="en-GB"/>
        </w:rPr>
        <w:t>A noter aussi la pr</w:t>
      </w:r>
      <w:r w:rsidRPr="000B130F">
        <w:rPr>
          <w:rFonts w:eastAsia="Code2000" w:hint="eastAsia"/>
          <w:lang w:val="fr-FR" w:eastAsia="en-GB"/>
        </w:rPr>
        <w:t>é</w:t>
      </w:r>
      <w:r w:rsidRPr="000B130F">
        <w:rPr>
          <w:rFonts w:eastAsia="Code2000"/>
          <w:lang w:val="fr-FR" w:eastAsia="en-GB"/>
        </w:rPr>
        <w:t xml:space="preserve">sence, dans un diverticule de la branche de droite, de deux peintures noires. L'une s'apparente </w:t>
      </w:r>
      <w:r w:rsidRPr="000B130F">
        <w:rPr>
          <w:rFonts w:eastAsia="Code2000" w:hint="eastAsia"/>
          <w:lang w:val="fr-FR" w:eastAsia="en-GB"/>
        </w:rPr>
        <w:t>à</w:t>
      </w:r>
      <w:r w:rsidRPr="000B130F">
        <w:rPr>
          <w:rFonts w:eastAsia="Code2000"/>
          <w:lang w:val="fr-FR" w:eastAsia="en-GB"/>
        </w:rPr>
        <w:t xml:space="preserve"> la silhouette tr</w:t>
      </w:r>
      <w:r w:rsidRPr="000B130F">
        <w:rPr>
          <w:rFonts w:eastAsia="Code2000" w:hint="eastAsia"/>
          <w:lang w:val="fr-FR" w:eastAsia="en-GB"/>
        </w:rPr>
        <w:t>è</w:t>
      </w:r>
      <w:r w:rsidRPr="000B130F">
        <w:rPr>
          <w:rFonts w:eastAsia="Code2000"/>
          <w:lang w:val="fr-FR" w:eastAsia="en-GB"/>
        </w:rPr>
        <w:t>s sch</w:t>
      </w:r>
      <w:r w:rsidRPr="000B130F">
        <w:rPr>
          <w:rFonts w:eastAsia="Code2000" w:hint="eastAsia"/>
          <w:lang w:val="fr-FR" w:eastAsia="en-GB"/>
        </w:rPr>
        <w:t>é</w:t>
      </w:r>
      <w:r w:rsidRPr="000B130F">
        <w:rPr>
          <w:rFonts w:eastAsia="Code2000"/>
          <w:lang w:val="fr-FR" w:eastAsia="en-GB"/>
        </w:rPr>
        <w:t>matis</w:t>
      </w:r>
      <w:r w:rsidRPr="000B130F">
        <w:rPr>
          <w:rFonts w:eastAsia="Code2000" w:hint="eastAsia"/>
          <w:lang w:val="fr-FR" w:eastAsia="en-GB"/>
        </w:rPr>
        <w:t>é</w:t>
      </w:r>
      <w:r w:rsidRPr="000B130F">
        <w:rPr>
          <w:rFonts w:eastAsia="Code2000"/>
          <w:lang w:val="fr-FR" w:eastAsia="en-GB"/>
        </w:rPr>
        <w:t>e d'un homme, tels que l'on en conna</w:t>
      </w:r>
      <w:r w:rsidRPr="000B130F">
        <w:rPr>
          <w:rFonts w:eastAsia="Code2000" w:hint="eastAsia"/>
          <w:lang w:val="fr-FR" w:eastAsia="en-GB"/>
        </w:rPr>
        <w:t>î</w:t>
      </w:r>
      <w:r w:rsidRPr="000B130F">
        <w:rPr>
          <w:rFonts w:eastAsia="Code2000"/>
          <w:lang w:val="fr-FR" w:eastAsia="en-GB"/>
        </w:rPr>
        <w:t>t dans le Centre-Ouest au cours du Bronze Final III (</w:t>
      </w:r>
      <w:r w:rsidR="005A47E1" w:rsidRPr="000B130F">
        <w:rPr>
          <w:rFonts w:eastAsia="Code2000"/>
          <w:lang w:val="fr-FR" w:eastAsia="en-GB"/>
        </w:rPr>
        <w:t xml:space="preserve">Rancogne, </w:t>
      </w:r>
      <w:r w:rsidRPr="000B130F">
        <w:rPr>
          <w:rFonts w:eastAsia="Code2000"/>
          <w:lang w:val="fr-FR" w:eastAsia="en-GB"/>
        </w:rPr>
        <w:t>Qu</w:t>
      </w:r>
      <w:r w:rsidRPr="000B130F">
        <w:rPr>
          <w:rFonts w:eastAsia="Code2000" w:hint="eastAsia"/>
          <w:lang w:val="fr-FR" w:eastAsia="en-GB"/>
        </w:rPr>
        <w:t>é</w:t>
      </w:r>
      <w:r w:rsidRPr="000B130F">
        <w:rPr>
          <w:rFonts w:eastAsia="Code2000"/>
          <w:lang w:val="fr-FR" w:eastAsia="en-GB"/>
        </w:rPr>
        <w:t>roy, Camp Allaric, etc.). L'autre, sur une m</w:t>
      </w:r>
      <w:r w:rsidRPr="000B130F">
        <w:rPr>
          <w:rFonts w:eastAsia="Code2000" w:hint="eastAsia"/>
          <w:lang w:val="fr-FR" w:eastAsia="en-GB"/>
        </w:rPr>
        <w:t>ê</w:t>
      </w:r>
      <w:r w:rsidRPr="000B130F">
        <w:rPr>
          <w:rFonts w:eastAsia="Code2000"/>
          <w:lang w:val="fr-FR" w:eastAsia="en-GB"/>
        </w:rPr>
        <w:t>me ligne, et situ</w:t>
      </w:r>
      <w:r w:rsidRPr="000B130F">
        <w:rPr>
          <w:rFonts w:eastAsia="Code2000" w:hint="eastAsia"/>
          <w:lang w:val="fr-FR" w:eastAsia="en-GB"/>
        </w:rPr>
        <w:t>é</w:t>
      </w:r>
      <w:r w:rsidRPr="000B130F">
        <w:rPr>
          <w:rFonts w:eastAsia="Code2000"/>
          <w:lang w:val="fr-FR" w:eastAsia="en-GB"/>
        </w:rPr>
        <w:t xml:space="preserve">e </w:t>
      </w:r>
      <w:r w:rsidRPr="000B130F">
        <w:rPr>
          <w:rFonts w:eastAsia="Code2000" w:hint="eastAsia"/>
          <w:lang w:val="fr-FR" w:eastAsia="en-GB"/>
        </w:rPr>
        <w:t>à</w:t>
      </w:r>
      <w:r w:rsidRPr="000B130F">
        <w:rPr>
          <w:rFonts w:eastAsia="Code2000"/>
          <w:lang w:val="fr-FR" w:eastAsia="en-GB"/>
        </w:rPr>
        <w:t xml:space="preserve"> quelque 20 cm de la pr</w:t>
      </w:r>
      <w:r w:rsidRPr="000B130F">
        <w:rPr>
          <w:rFonts w:eastAsia="Code2000" w:hint="eastAsia"/>
          <w:lang w:val="fr-FR" w:eastAsia="en-GB"/>
        </w:rPr>
        <w:t>é</w:t>
      </w:r>
      <w:r w:rsidRPr="000B130F">
        <w:rPr>
          <w:rFonts w:eastAsia="Code2000"/>
          <w:lang w:val="fr-FR" w:eastAsia="en-GB"/>
        </w:rPr>
        <w:t>c</w:t>
      </w:r>
      <w:r w:rsidRPr="000B130F">
        <w:rPr>
          <w:rFonts w:eastAsia="Code2000" w:hint="eastAsia"/>
          <w:lang w:val="fr-FR" w:eastAsia="en-GB"/>
        </w:rPr>
        <w:t>é</w:t>
      </w:r>
      <w:r w:rsidRPr="000B130F">
        <w:rPr>
          <w:rFonts w:eastAsia="Code2000"/>
          <w:lang w:val="fr-FR" w:eastAsia="en-GB"/>
        </w:rPr>
        <w:t>dente repr</w:t>
      </w:r>
      <w:r w:rsidRPr="000B130F">
        <w:rPr>
          <w:rFonts w:eastAsia="Code2000" w:hint="eastAsia"/>
          <w:lang w:val="fr-FR" w:eastAsia="en-GB"/>
        </w:rPr>
        <w:t>é</w:t>
      </w:r>
      <w:r w:rsidRPr="000B130F">
        <w:rPr>
          <w:rFonts w:eastAsia="Code2000"/>
          <w:lang w:val="fr-FR" w:eastAsia="en-GB"/>
        </w:rPr>
        <w:t>senterait, avec quelques r</w:t>
      </w:r>
      <w:r w:rsidRPr="000B130F">
        <w:rPr>
          <w:rFonts w:eastAsia="Code2000" w:hint="eastAsia"/>
          <w:lang w:val="fr-FR" w:eastAsia="en-GB"/>
        </w:rPr>
        <w:t>é</w:t>
      </w:r>
      <w:r w:rsidRPr="000B130F">
        <w:rPr>
          <w:rFonts w:eastAsia="Code2000"/>
          <w:lang w:val="fr-FR" w:eastAsia="en-GB"/>
        </w:rPr>
        <w:t>serves, un quadrup</w:t>
      </w:r>
      <w:r w:rsidRPr="000B130F">
        <w:rPr>
          <w:rFonts w:eastAsia="Code2000" w:hint="eastAsia"/>
          <w:lang w:val="fr-FR" w:eastAsia="en-GB"/>
        </w:rPr>
        <w:t>è</w:t>
      </w:r>
      <w:r w:rsidRPr="000B130F">
        <w:rPr>
          <w:rFonts w:eastAsia="Code2000"/>
          <w:lang w:val="fr-FR" w:eastAsia="en-GB"/>
        </w:rPr>
        <w:t>de.(BIB 2456)</w:t>
      </w:r>
      <w:r w:rsidR="005A47E1" w:rsidRPr="000B130F">
        <w:rPr>
          <w:rFonts w:eastAsia="Code2000"/>
          <w:lang w:val="fr-FR" w:eastAsia="en-GB"/>
        </w:rPr>
        <w:t xml:space="preserve"> </w:t>
      </w:r>
      <w:r w:rsidR="005A47E1" w:rsidRPr="000B130F">
        <w:rPr>
          <w:i/>
          <w:lang w:val="fr-FR" w:eastAsia="en-GB"/>
        </w:rPr>
        <w:t>le répertoire des figures se complète, selon les auteurs, de motifs réalisés à la peinture noire mettant notamment en scène, sur un même panneau, un cheval, de probables arcs, un personnage stylisé (…). (BIB 2414)</w:t>
      </w:r>
      <w:r w:rsidRPr="000B130F">
        <w:rPr>
          <w:lang w:val="fr-FR" w:eastAsia="en-GB"/>
        </w:rPr>
        <w:t xml:space="preserve"> </w:t>
      </w:r>
    </w:p>
    <w:p w14:paraId="68043344" w14:textId="77777777" w:rsidR="004F7B11" w:rsidRPr="0032190F" w:rsidRDefault="004F7B11" w:rsidP="004F7B11">
      <w:pPr>
        <w:autoSpaceDE w:val="0"/>
        <w:autoSpaceDN w:val="0"/>
        <w:adjustRightInd w:val="0"/>
        <w:rPr>
          <w:rFonts w:ascii="Times-Roman" w:hAnsi="Times-Roman" w:cs="Times-Roman"/>
          <w:lang w:val="fr-FR" w:eastAsia="en-GB"/>
        </w:rPr>
      </w:pPr>
    </w:p>
    <w:p w14:paraId="042FA7F3" w14:textId="77777777" w:rsidR="004F7B11" w:rsidRPr="0032190F" w:rsidRDefault="004F7B11" w:rsidP="005A47E1">
      <w:pPr>
        <w:pStyle w:val="Heading3"/>
        <w:rPr>
          <w:lang w:eastAsia="en-GB"/>
        </w:rPr>
      </w:pPr>
      <w:r w:rsidRPr="0032190F">
        <w:rPr>
          <w:lang w:eastAsia="en-GB"/>
        </w:rPr>
        <w:t>sect</w:t>
      </w:r>
      <w:r w:rsidR="005A47E1" w:rsidRPr="0032190F">
        <w:rPr>
          <w:lang w:eastAsia="en-GB"/>
        </w:rPr>
        <w:t>.</w:t>
      </w:r>
      <w:r w:rsidRPr="0032190F">
        <w:rPr>
          <w:lang w:eastAsia="en-GB"/>
        </w:rPr>
        <w:t xml:space="preserve"> 11-13, 10 et 1-3-9  </w:t>
      </w:r>
    </w:p>
    <w:p w14:paraId="334ACC80" w14:textId="77777777" w:rsidR="004F7B11" w:rsidRPr="0032190F" w:rsidRDefault="005A47E1" w:rsidP="004F7B11">
      <w:pPr>
        <w:rPr>
          <w:lang w:val="fr-FR" w:eastAsia="en-GB"/>
        </w:rPr>
      </w:pPr>
      <w:r w:rsidRPr="0032190F">
        <w:rPr>
          <w:lang w:val="fr-FR" w:eastAsia="en-GB"/>
        </w:rPr>
        <w:t>secteurs ou galeries</w:t>
      </w:r>
    </w:p>
    <w:p w14:paraId="57941F51" w14:textId="68540738" w:rsidR="004F7B11" w:rsidRPr="000B130F" w:rsidRDefault="004F7B11" w:rsidP="004F2152">
      <w:pPr>
        <w:autoSpaceDE w:val="0"/>
        <w:autoSpaceDN w:val="0"/>
        <w:adjustRightInd w:val="0"/>
        <w:jc w:val="both"/>
        <w:rPr>
          <w:lang w:val="fr-FR" w:eastAsia="en-GB"/>
        </w:rPr>
      </w:pPr>
      <w:r w:rsidRPr="000B130F">
        <w:rPr>
          <w:lang w:val="fr-FR" w:eastAsia="en-GB"/>
        </w:rPr>
        <w:t xml:space="preserve">Plus de 170 entités constituées de motifs schématiques plus ou moins complexes, d’impacts d’outils et de tracés encore indéterminés. Les motifs sont composés de tracés parallèles, de </w:t>
      </w:r>
      <w:hyperlink r:id="rId12214" w:anchor="Cul_Art_TAC_T_g_chevrons" w:history="1">
        <w:r w:rsidRPr="000B130F">
          <w:rPr>
            <w:rStyle w:val="Hyperlink"/>
            <w:lang w:val="fr-FR"/>
          </w:rPr>
          <w:t>chevrons</w:t>
        </w:r>
      </w:hyperlink>
      <w:r w:rsidRPr="000B130F">
        <w:rPr>
          <w:lang w:val="fr-FR" w:eastAsia="en-GB"/>
        </w:rPr>
        <w:t>, de zi</w:t>
      </w:r>
      <w:r w:rsidR="00E85A4E" w:rsidRPr="000B130F">
        <w:rPr>
          <w:lang w:val="fr-FR" w:eastAsia="en-GB"/>
        </w:rPr>
        <w:t>g</w:t>
      </w:r>
      <w:r w:rsidRPr="000B130F">
        <w:rPr>
          <w:lang w:val="fr-FR" w:eastAsia="en-GB"/>
        </w:rPr>
        <w:t>zags ou encore de quadrillages aux contours bien délimités (fig. 7 et 8). Leur isolement au sein d’une même galerie semble traduire une certaine volonté d’organisation. Dans les secteurs 11- 13, ils se répartissent en panneaux aisément déterminables, alors que, dans les secteurs 10 et 3-9, les ensembles deviennent plus complexes et surchargés (note 2). Les motifs envahissent parois et plafond et se retrouvent parfois aux limites du remplissage actuel. Malgré tout, des surfaces vides rythment la succession des panneaux et traduisent une certaine organisation spatiale. (BIB 2414)</w:t>
      </w:r>
    </w:p>
    <w:p w14:paraId="688257F1" w14:textId="77777777" w:rsidR="007615DE" w:rsidRPr="0032190F" w:rsidRDefault="007615DE" w:rsidP="004F2152">
      <w:pPr>
        <w:autoSpaceDE w:val="0"/>
        <w:autoSpaceDN w:val="0"/>
        <w:adjustRightInd w:val="0"/>
        <w:jc w:val="both"/>
        <w:rPr>
          <w:lang w:val="fr-FR" w:eastAsia="en-GB"/>
        </w:rPr>
      </w:pPr>
    </w:p>
    <w:p w14:paraId="6B749981" w14:textId="77777777" w:rsidR="004F7B11" w:rsidRPr="0032190F" w:rsidRDefault="005A47E1" w:rsidP="004F7B11">
      <w:pPr>
        <w:pStyle w:val="Heading3"/>
        <w:rPr>
          <w:lang w:eastAsia="en-GB"/>
        </w:rPr>
      </w:pPr>
      <w:r w:rsidRPr="0032190F">
        <w:rPr>
          <w:lang w:eastAsia="en-GB"/>
        </w:rPr>
        <w:t xml:space="preserve">sect. </w:t>
      </w:r>
      <w:r w:rsidR="004F7B11" w:rsidRPr="0032190F">
        <w:rPr>
          <w:lang w:eastAsia="en-GB"/>
        </w:rPr>
        <w:t>11-13</w:t>
      </w:r>
    </w:p>
    <w:p w14:paraId="7331EBB6" w14:textId="0F8DBF8E" w:rsidR="004F7B11" w:rsidRPr="000B130F" w:rsidRDefault="004F7B11" w:rsidP="004F7B11">
      <w:pPr>
        <w:autoSpaceDE w:val="0"/>
        <w:autoSpaceDN w:val="0"/>
        <w:adjustRightInd w:val="0"/>
        <w:jc w:val="both"/>
        <w:rPr>
          <w:lang w:val="fr-FR" w:eastAsia="en-GB"/>
        </w:rPr>
      </w:pPr>
      <w:r w:rsidRPr="000B130F">
        <w:rPr>
          <w:lang w:val="fr-FR" w:eastAsia="en-GB"/>
        </w:rPr>
        <w:t xml:space="preserve">Les </w:t>
      </w:r>
      <w:hyperlink r:id="rId12215" w:anchor="Cul_Art_tek_grav_inc_digit" w:history="1">
        <w:r w:rsidR="00112726" w:rsidRPr="000B130F">
          <w:rPr>
            <w:rStyle w:val="Hyperlink"/>
            <w:lang w:val="fr-FR"/>
          </w:rPr>
          <w:t>tracés digités</w:t>
        </w:r>
      </w:hyperlink>
      <w:r w:rsidRPr="000B130F">
        <w:rPr>
          <w:lang w:val="fr-FR" w:eastAsia="en-GB"/>
        </w:rPr>
        <w:t xml:space="preserve"> parallèles et les motifs en U ne se retrouvent que dans la galerie 11-13. un panneau complexe et structuré a pu être identifié. Il est composé de signes en « échelle » et en U, associés à des impacts d’outils qui paraissent volontaires et postérieurs aux motifs. Par son originalité et son degré d’élaboration, ce panneau est un des plus intéressants de la cavité (BIB 2414)</w:t>
      </w:r>
      <w:r w:rsidR="00744B14" w:rsidRPr="000B130F">
        <w:rPr>
          <w:lang w:val="fr-FR" w:eastAsia="en-GB"/>
        </w:rPr>
        <w:t xml:space="preserve"> Au total, 582 des 606 entités graphiques recensées dans ces deux secteurs se rapportent à ces cinq principaux motifs: méandres, zigzags, quadrillages, ou </w:t>
      </w:r>
      <w:hyperlink r:id="rId12216" w:anchor="Cul_Art_TAC_T_g_scalariforme" w:history="1">
        <w:r w:rsidR="00A8166F" w:rsidRPr="000B130F">
          <w:rPr>
            <w:rStyle w:val="Hyperlink"/>
            <w:lang w:val="fr-FR"/>
          </w:rPr>
          <w:t>scalariformes</w:t>
        </w:r>
      </w:hyperlink>
      <w:r w:rsidR="00A8166F" w:rsidRPr="000B130F">
        <w:rPr>
          <w:lang w:val="fr-FR"/>
        </w:rPr>
        <w:t xml:space="preserve"> </w:t>
      </w:r>
      <w:r w:rsidR="00744B14" w:rsidRPr="000B130F">
        <w:rPr>
          <w:lang w:val="fr-FR" w:eastAsia="en-GB"/>
        </w:rPr>
        <w:t xml:space="preserve">(BIB 2416) </w:t>
      </w:r>
      <w:r w:rsidRPr="000B130F">
        <w:rPr>
          <w:lang w:val="fr-FR" w:eastAsia="en-GB"/>
        </w:rPr>
        <w:t>Ø méandres, zigzags (BIB 2414)</w:t>
      </w:r>
    </w:p>
    <w:p w14:paraId="5D2C9D13" w14:textId="77777777" w:rsidR="00675087" w:rsidRPr="0032190F" w:rsidRDefault="00675087" w:rsidP="004F7B11">
      <w:pPr>
        <w:autoSpaceDE w:val="0"/>
        <w:autoSpaceDN w:val="0"/>
        <w:adjustRightInd w:val="0"/>
        <w:jc w:val="both"/>
        <w:rPr>
          <w:rFonts w:ascii="Times-Roman" w:hAnsi="Times-Roman" w:cs="Times-Roman"/>
          <w:lang w:val="fr-FR" w:eastAsia="en-GB"/>
        </w:rPr>
      </w:pPr>
    </w:p>
    <w:p w14:paraId="1392DAC4" w14:textId="77777777" w:rsidR="00675087" w:rsidRPr="0032190F" w:rsidRDefault="00675087" w:rsidP="00675087">
      <w:pPr>
        <w:pStyle w:val="Heading3"/>
        <w:rPr>
          <w:lang w:eastAsia="en-GB"/>
        </w:rPr>
      </w:pPr>
      <w:bookmarkStart w:id="4976" w:name="Sit_Fraux_art_sect3"/>
      <w:r w:rsidRPr="0032190F">
        <w:rPr>
          <w:lang w:eastAsia="en-GB"/>
        </w:rPr>
        <w:t>sect</w:t>
      </w:r>
      <w:r w:rsidR="00EF1633" w:rsidRPr="0032190F">
        <w:rPr>
          <w:lang w:eastAsia="en-GB"/>
        </w:rPr>
        <w:t>.</w:t>
      </w:r>
      <w:r w:rsidRPr="0032190F">
        <w:rPr>
          <w:lang w:eastAsia="en-GB"/>
        </w:rPr>
        <w:t xml:space="preserve"> 3</w:t>
      </w:r>
    </w:p>
    <w:bookmarkEnd w:id="4976"/>
    <w:p w14:paraId="03DF4429" w14:textId="6F385599" w:rsidR="00675087" w:rsidRPr="000B130F" w:rsidRDefault="00911743" w:rsidP="004F7B11">
      <w:pPr>
        <w:autoSpaceDE w:val="0"/>
        <w:autoSpaceDN w:val="0"/>
        <w:adjustRightInd w:val="0"/>
        <w:jc w:val="both"/>
        <w:rPr>
          <w:lang w:val="fr-FR" w:eastAsia="en-GB"/>
        </w:rPr>
      </w:pPr>
      <w:r w:rsidRPr="000B130F">
        <w:fldChar w:fldCharType="begin"/>
      </w:r>
      <w:r w:rsidR="00E30F13" w:rsidRPr="006F6A73">
        <w:rPr>
          <w:lang w:val="fr-FR"/>
        </w:rPr>
        <w:instrText>HYPERLINK "C:\\Users\\Thomas Huet\\Desktop\\Documentation archéologique liée à la thèse\\Cultures.docx" \l "Cul_Art_TAC_T_g_scalariforme"</w:instrText>
      </w:r>
      <w:r w:rsidRPr="000B130F">
        <w:fldChar w:fldCharType="separate"/>
      </w:r>
      <w:r w:rsidR="00B67E62" w:rsidRPr="000B130F">
        <w:rPr>
          <w:rStyle w:val="Hyperlink"/>
          <w:lang w:val="fr-FR"/>
        </w:rPr>
        <w:t>scalariforme</w:t>
      </w:r>
      <w:r w:rsidRPr="000B130F">
        <w:fldChar w:fldCharType="end"/>
      </w:r>
      <w:r w:rsidR="00B67E62" w:rsidRPr="000B130F">
        <w:rPr>
          <w:lang w:val="fr-FR"/>
        </w:rPr>
        <w:t xml:space="preserve"> </w:t>
      </w:r>
      <w:r w:rsidR="00675087" w:rsidRPr="000B130F">
        <w:rPr>
          <w:lang w:val="fr-FR" w:eastAsia="en-GB"/>
        </w:rPr>
        <w:t>horizonal (SS BIB)</w:t>
      </w:r>
    </w:p>
    <w:p w14:paraId="274679CA" w14:textId="77777777" w:rsidR="007615DE" w:rsidRPr="0032190F" w:rsidRDefault="007615DE" w:rsidP="004F7B11">
      <w:pPr>
        <w:autoSpaceDE w:val="0"/>
        <w:autoSpaceDN w:val="0"/>
        <w:adjustRightInd w:val="0"/>
        <w:jc w:val="both"/>
        <w:rPr>
          <w:rFonts w:ascii="Times-Roman" w:hAnsi="Times-Roman" w:cs="Times-Roman"/>
          <w:lang w:val="fr-FR" w:eastAsia="en-GB"/>
        </w:rPr>
      </w:pPr>
    </w:p>
    <w:p w14:paraId="55BB0A41" w14:textId="77777777" w:rsidR="007615DE" w:rsidRPr="0032190F" w:rsidRDefault="007615DE" w:rsidP="007615DE">
      <w:pPr>
        <w:pStyle w:val="Heading3"/>
        <w:rPr>
          <w:lang w:eastAsia="en-GB"/>
        </w:rPr>
      </w:pPr>
      <w:bookmarkStart w:id="4977" w:name="Sit_Fraux_art_sect10"/>
      <w:r w:rsidRPr="0032190F">
        <w:rPr>
          <w:lang w:eastAsia="en-GB"/>
        </w:rPr>
        <w:t>sect</w:t>
      </w:r>
      <w:r w:rsidR="00EF1633" w:rsidRPr="0032190F">
        <w:rPr>
          <w:lang w:eastAsia="en-GB"/>
        </w:rPr>
        <w:t>.</w:t>
      </w:r>
      <w:r w:rsidRPr="0032190F">
        <w:rPr>
          <w:lang w:eastAsia="en-GB"/>
        </w:rPr>
        <w:t xml:space="preserve"> 10</w:t>
      </w:r>
    </w:p>
    <w:bookmarkEnd w:id="4977"/>
    <w:p w14:paraId="03855195" w14:textId="77777777" w:rsidR="00675087" w:rsidRPr="000B130F" w:rsidRDefault="00796442" w:rsidP="004F7B11">
      <w:pPr>
        <w:autoSpaceDE w:val="0"/>
        <w:autoSpaceDN w:val="0"/>
        <w:adjustRightInd w:val="0"/>
        <w:jc w:val="both"/>
        <w:rPr>
          <w:lang w:val="fr-FR" w:eastAsia="en-GB"/>
        </w:rPr>
      </w:pPr>
      <w:r w:rsidRPr="000B130F">
        <w:rPr>
          <w:lang w:val="fr-FR" w:eastAsia="en-GB"/>
        </w:rPr>
        <w:t xml:space="preserve">zigzags </w:t>
      </w:r>
      <w:r w:rsidR="007615DE" w:rsidRPr="000B130F">
        <w:rPr>
          <w:lang w:val="fr-FR" w:eastAsia="en-GB"/>
        </w:rPr>
        <w:t>profondément incisé</w:t>
      </w:r>
      <w:r w:rsidRPr="000B130F">
        <w:rPr>
          <w:lang w:val="fr-FR" w:eastAsia="en-GB"/>
        </w:rPr>
        <w:t>s</w:t>
      </w:r>
      <w:r w:rsidR="007615DE" w:rsidRPr="000B130F">
        <w:rPr>
          <w:lang w:val="fr-FR" w:eastAsia="en-GB"/>
        </w:rPr>
        <w:t xml:space="preserve"> </w:t>
      </w:r>
      <w:r w:rsidRPr="000B130F">
        <w:rPr>
          <w:lang w:val="fr-FR" w:eastAsia="en-GB"/>
        </w:rPr>
        <w:t>pointe</w:t>
      </w:r>
      <w:r w:rsidR="007615DE" w:rsidRPr="000B130F">
        <w:rPr>
          <w:lang w:val="fr-FR" w:eastAsia="en-GB"/>
        </w:rPr>
        <w:t xml:space="preserve"> métallique probable en faisceau (SS BIB)</w:t>
      </w:r>
    </w:p>
    <w:p w14:paraId="2C977F2C" w14:textId="77777777" w:rsidR="00401690" w:rsidRPr="000B130F" w:rsidRDefault="00401690" w:rsidP="00401690">
      <w:pPr>
        <w:autoSpaceDE w:val="0"/>
        <w:autoSpaceDN w:val="0"/>
        <w:adjustRightInd w:val="0"/>
        <w:rPr>
          <w:lang w:val="fr-FR" w:eastAsia="en-GB"/>
        </w:rPr>
      </w:pPr>
      <w:r w:rsidRPr="000B130F">
        <w:rPr>
          <w:lang w:val="fr-FR" w:eastAsia="en-GB"/>
        </w:rPr>
        <w:t>Le recours à d’autres techniques, notamment à l’incision ou la gravure, tel qu’il transparaît sur les parois du secteur 10, ne trouve pas d’équivalents dans le mobilier céramique daté du début du Bronze final.(BIB 2414)</w:t>
      </w:r>
    </w:p>
    <w:p w14:paraId="4AF67DBF" w14:textId="77777777" w:rsidR="007615DE" w:rsidRPr="0032190F" w:rsidRDefault="007615DE" w:rsidP="004F7B11">
      <w:pPr>
        <w:autoSpaceDE w:val="0"/>
        <w:autoSpaceDN w:val="0"/>
        <w:adjustRightInd w:val="0"/>
        <w:jc w:val="both"/>
        <w:rPr>
          <w:rFonts w:ascii="Times-Roman" w:hAnsi="Times-Roman" w:cs="Times-Roman"/>
          <w:lang w:val="fr-FR" w:eastAsia="en-GB"/>
        </w:rPr>
      </w:pPr>
    </w:p>
    <w:p w14:paraId="6D42DC27" w14:textId="77777777" w:rsidR="007615DE" w:rsidRPr="0032190F" w:rsidRDefault="007615DE" w:rsidP="007615DE">
      <w:pPr>
        <w:pStyle w:val="Heading3"/>
        <w:rPr>
          <w:lang w:eastAsia="en-GB"/>
        </w:rPr>
      </w:pPr>
      <w:bookmarkStart w:id="4978" w:name="Sit_Fraux_art_sect11"/>
      <w:r w:rsidRPr="0032190F">
        <w:rPr>
          <w:lang w:eastAsia="en-GB"/>
        </w:rPr>
        <w:t>sect</w:t>
      </w:r>
      <w:r w:rsidR="00EF1633" w:rsidRPr="0032190F">
        <w:rPr>
          <w:lang w:eastAsia="en-GB"/>
        </w:rPr>
        <w:t>.</w:t>
      </w:r>
      <w:r w:rsidRPr="0032190F">
        <w:rPr>
          <w:lang w:eastAsia="en-GB"/>
        </w:rPr>
        <w:t xml:space="preserve"> 11</w:t>
      </w:r>
    </w:p>
    <w:bookmarkEnd w:id="4978"/>
    <w:p w14:paraId="3904C738" w14:textId="77777777" w:rsidR="007615DE" w:rsidRPr="0032190F" w:rsidRDefault="007615DE" w:rsidP="004F7B11">
      <w:pPr>
        <w:autoSpaceDE w:val="0"/>
        <w:autoSpaceDN w:val="0"/>
        <w:adjustRightInd w:val="0"/>
        <w:jc w:val="both"/>
        <w:rPr>
          <w:rFonts w:ascii="Times-Roman" w:hAnsi="Times-Roman" w:cs="Times-Roman"/>
          <w:lang w:val="fr-FR" w:eastAsia="en-GB"/>
        </w:rPr>
      </w:pPr>
    </w:p>
    <w:p w14:paraId="075B7D59" w14:textId="77777777" w:rsidR="00675087" w:rsidRPr="0032190F" w:rsidRDefault="00675087" w:rsidP="00675087">
      <w:pPr>
        <w:pStyle w:val="Heading3"/>
        <w:rPr>
          <w:lang w:eastAsia="en-GB"/>
        </w:rPr>
      </w:pPr>
      <w:bookmarkStart w:id="4979" w:name="Sit_Fraux_art_sect13"/>
      <w:r w:rsidRPr="0032190F">
        <w:rPr>
          <w:lang w:eastAsia="en-GB"/>
        </w:rPr>
        <w:t>sect</w:t>
      </w:r>
      <w:r w:rsidR="005A47E1" w:rsidRPr="0032190F">
        <w:rPr>
          <w:lang w:eastAsia="en-GB"/>
        </w:rPr>
        <w:t xml:space="preserve">. </w:t>
      </w:r>
      <w:r w:rsidRPr="0032190F">
        <w:rPr>
          <w:lang w:eastAsia="en-GB"/>
        </w:rPr>
        <w:t>13</w:t>
      </w:r>
    </w:p>
    <w:bookmarkEnd w:id="4979"/>
    <w:p w14:paraId="5BE4762E" w14:textId="77777777" w:rsidR="00675087" w:rsidRPr="0032190F" w:rsidRDefault="008B7386" w:rsidP="00675087">
      <w:pPr>
        <w:rPr>
          <w:lang w:val="fr-FR" w:eastAsia="en-GB"/>
        </w:rPr>
      </w:pPr>
      <w:r w:rsidRPr="0032190F">
        <w:rPr>
          <w:szCs w:val="18"/>
          <w:lang w:val="fr-FR" w:eastAsia="en-GB"/>
        </w:rPr>
        <w:t>Un horizon stratigraphique daté du début du Bronze final succède à un niveau daté de la fin du Bronze moyen (groupe des Duffaits)</w:t>
      </w:r>
    </w:p>
    <w:p w14:paraId="66969B0D" w14:textId="77777777" w:rsidR="008B7386" w:rsidRPr="0032190F" w:rsidRDefault="008B7386" w:rsidP="00675087">
      <w:pPr>
        <w:rPr>
          <w:lang w:val="fr-FR" w:eastAsia="en-GB"/>
        </w:rPr>
      </w:pPr>
    </w:p>
    <w:p w14:paraId="3AC7217B" w14:textId="77777777" w:rsidR="00675087" w:rsidRPr="0032190F" w:rsidRDefault="00675087" w:rsidP="00675087">
      <w:pPr>
        <w:pStyle w:val="Heading4"/>
      </w:pPr>
      <w:r w:rsidRPr="0032190F">
        <w:t>Grand Panneau</w:t>
      </w:r>
    </w:p>
    <w:p w14:paraId="045C4AC6" w14:textId="77777777" w:rsidR="00675087" w:rsidRPr="0032190F" w:rsidRDefault="00675087" w:rsidP="00675087">
      <w:pPr>
        <w:rPr>
          <w:lang w:val="fr-FR"/>
        </w:rPr>
      </w:pPr>
      <w:r w:rsidRPr="0032190F">
        <w:rPr>
          <w:lang w:val="fr-FR"/>
        </w:rPr>
        <w:t>"Grand Panneau" (BIB 2416)</w:t>
      </w:r>
    </w:p>
    <w:p w14:paraId="63AD2E4C" w14:textId="77777777" w:rsidR="000B130F" w:rsidRDefault="000B130F" w:rsidP="004F7B11">
      <w:pPr>
        <w:autoSpaceDE w:val="0"/>
        <w:autoSpaceDN w:val="0"/>
        <w:adjustRightInd w:val="0"/>
        <w:jc w:val="both"/>
        <w:rPr>
          <w:lang w:val="fr-FR" w:eastAsia="en-GB"/>
        </w:rPr>
      </w:pPr>
    </w:p>
    <w:p w14:paraId="05D6056F" w14:textId="77777777" w:rsidR="00675087" w:rsidRPr="000B130F" w:rsidRDefault="00675087" w:rsidP="004F7B11">
      <w:pPr>
        <w:autoSpaceDE w:val="0"/>
        <w:autoSpaceDN w:val="0"/>
        <w:adjustRightInd w:val="0"/>
        <w:jc w:val="both"/>
        <w:rPr>
          <w:lang w:val="fr-FR" w:eastAsia="en-GB"/>
        </w:rPr>
      </w:pPr>
      <w:r w:rsidRPr="000B130F">
        <w:rPr>
          <w:lang w:val="fr-FR" w:eastAsia="en-GB"/>
        </w:rPr>
        <w:t>grand panneau de frise de series régulièrement espacées de trois impressions digitées verticales (SS BIB)</w:t>
      </w:r>
      <w:r w:rsidR="001865A7" w:rsidRPr="000B130F">
        <w:rPr>
          <w:lang w:val="fr-FR" w:eastAsia="en-GB"/>
        </w:rPr>
        <w:t xml:space="preserve"> </w:t>
      </w:r>
      <w:r w:rsidRPr="000B130F">
        <w:rPr>
          <w:lang w:val="fr-FR" w:eastAsia="en-GB"/>
        </w:rPr>
        <w:t>Les impressions digitées sont recoupées perpendiculairement par des tracés (SS BIB) Possible scalar</w:t>
      </w:r>
      <w:r w:rsidR="00E85A4E" w:rsidRPr="000B130F">
        <w:rPr>
          <w:lang w:val="fr-FR" w:eastAsia="en-GB"/>
        </w:rPr>
        <w:t>i</w:t>
      </w:r>
      <w:r w:rsidRPr="000B130F">
        <w:rPr>
          <w:lang w:val="fr-FR" w:eastAsia="en-GB"/>
        </w:rPr>
        <w:t>forme incomplet (SS BIB)</w:t>
      </w:r>
    </w:p>
    <w:p w14:paraId="7E9B3568" w14:textId="77777777" w:rsidR="00675087" w:rsidRPr="000B130F" w:rsidRDefault="00675087" w:rsidP="004F7B11">
      <w:pPr>
        <w:autoSpaceDE w:val="0"/>
        <w:autoSpaceDN w:val="0"/>
        <w:adjustRightInd w:val="0"/>
        <w:jc w:val="both"/>
        <w:rPr>
          <w:lang w:val="fr-FR" w:eastAsia="en-GB"/>
        </w:rPr>
      </w:pPr>
    </w:p>
    <w:p w14:paraId="235CDEEE" w14:textId="77777777" w:rsidR="00675087" w:rsidRPr="0032190F" w:rsidRDefault="00675087" w:rsidP="00675087">
      <w:pPr>
        <w:pStyle w:val="Heading3"/>
        <w:rPr>
          <w:lang w:eastAsia="en-GB"/>
        </w:rPr>
      </w:pPr>
      <w:bookmarkStart w:id="4980" w:name="Sit_Fraux_art_sect18"/>
      <w:r w:rsidRPr="0032190F">
        <w:rPr>
          <w:lang w:eastAsia="en-GB"/>
        </w:rPr>
        <w:t>sect</w:t>
      </w:r>
      <w:r w:rsidR="005A47E1" w:rsidRPr="0032190F">
        <w:rPr>
          <w:lang w:eastAsia="en-GB"/>
        </w:rPr>
        <w:t>.</w:t>
      </w:r>
      <w:r w:rsidRPr="0032190F">
        <w:rPr>
          <w:lang w:eastAsia="en-GB"/>
        </w:rPr>
        <w:t xml:space="preserve"> 18</w:t>
      </w:r>
    </w:p>
    <w:bookmarkEnd w:id="4980"/>
    <w:p w14:paraId="3CE10596" w14:textId="77777777" w:rsidR="005A47E1" w:rsidRPr="000B130F" w:rsidRDefault="005A47E1" w:rsidP="004F7B11">
      <w:pPr>
        <w:autoSpaceDE w:val="0"/>
        <w:autoSpaceDN w:val="0"/>
        <w:adjustRightInd w:val="0"/>
        <w:jc w:val="both"/>
        <w:rPr>
          <w:lang w:val="fr-FR" w:eastAsia="en-GB"/>
        </w:rPr>
      </w:pPr>
      <w:r w:rsidRPr="000B130F">
        <w:rPr>
          <w:lang w:val="fr-FR" w:eastAsia="en-GB"/>
        </w:rPr>
        <w:t>se</w:t>
      </w:r>
      <w:r w:rsidR="00796442" w:rsidRPr="000B130F">
        <w:rPr>
          <w:lang w:val="fr-FR" w:eastAsia="en-GB"/>
        </w:rPr>
        <w:t>c</w:t>
      </w:r>
      <w:r w:rsidRPr="000B130F">
        <w:rPr>
          <w:lang w:val="fr-FR" w:eastAsia="en-GB"/>
        </w:rPr>
        <w:t>t. 8 ? il n'existe pas de 18 sur le plan (SS BIB)</w:t>
      </w:r>
    </w:p>
    <w:p w14:paraId="1FA01D04" w14:textId="77777777" w:rsidR="005A47E1" w:rsidRPr="000B130F" w:rsidRDefault="005A47E1" w:rsidP="004F7B11">
      <w:pPr>
        <w:autoSpaceDE w:val="0"/>
        <w:autoSpaceDN w:val="0"/>
        <w:adjustRightInd w:val="0"/>
        <w:jc w:val="both"/>
        <w:rPr>
          <w:lang w:val="fr-FR" w:eastAsia="en-GB"/>
        </w:rPr>
      </w:pPr>
    </w:p>
    <w:p w14:paraId="5C85EDE8" w14:textId="77777777" w:rsidR="00675087" w:rsidRPr="000B130F" w:rsidRDefault="00675087" w:rsidP="004F7B11">
      <w:pPr>
        <w:autoSpaceDE w:val="0"/>
        <w:autoSpaceDN w:val="0"/>
        <w:adjustRightInd w:val="0"/>
        <w:jc w:val="both"/>
        <w:rPr>
          <w:lang w:val="fr-FR" w:eastAsia="en-GB"/>
        </w:rPr>
      </w:pPr>
      <w:r w:rsidRPr="000B130F">
        <w:rPr>
          <w:lang w:val="fr-FR" w:eastAsia="en-GB"/>
        </w:rPr>
        <w:t>zigzag profondément incisé male métallique probable (SS BIB)</w:t>
      </w:r>
    </w:p>
    <w:p w14:paraId="1904B3C0" w14:textId="77777777" w:rsidR="00675087" w:rsidRPr="0032190F" w:rsidRDefault="00675087" w:rsidP="004F7B11">
      <w:pPr>
        <w:autoSpaceDE w:val="0"/>
        <w:autoSpaceDN w:val="0"/>
        <w:adjustRightInd w:val="0"/>
        <w:jc w:val="both"/>
        <w:rPr>
          <w:rFonts w:ascii="Times-Roman" w:hAnsi="Times-Roman" w:cs="Times-Roman"/>
          <w:lang w:val="fr-FR" w:eastAsia="en-GB"/>
        </w:rPr>
      </w:pPr>
    </w:p>
    <w:p w14:paraId="647097C0" w14:textId="77777777" w:rsidR="00675087" w:rsidRPr="0032190F" w:rsidRDefault="00675087" w:rsidP="001865A7">
      <w:pPr>
        <w:pStyle w:val="Heading3"/>
        <w:rPr>
          <w:lang w:eastAsia="en-GB"/>
        </w:rPr>
      </w:pPr>
      <w:r w:rsidRPr="0032190F">
        <w:rPr>
          <w:lang w:eastAsia="en-GB"/>
        </w:rPr>
        <w:t>à classer</w:t>
      </w:r>
    </w:p>
    <w:p w14:paraId="4E7A9A22" w14:textId="0343E3E8" w:rsidR="00675087" w:rsidRPr="000B130F" w:rsidRDefault="001865A7" w:rsidP="004F7B11">
      <w:pPr>
        <w:autoSpaceDE w:val="0"/>
        <w:autoSpaceDN w:val="0"/>
        <w:adjustRightInd w:val="0"/>
        <w:jc w:val="both"/>
        <w:rPr>
          <w:lang w:val="fr-FR" w:eastAsia="en-GB"/>
        </w:rPr>
      </w:pPr>
      <w:r w:rsidRPr="000B130F">
        <w:rPr>
          <w:lang w:val="fr-FR" w:eastAsia="en-GB"/>
        </w:rPr>
        <w:t xml:space="preserve">vu: </w:t>
      </w:r>
      <w:hyperlink r:id="rId12217" w:anchor="Cul_Art_TAC_T_g_grille_ouvert" w:history="1">
        <w:r w:rsidR="00675087" w:rsidRPr="000B130F">
          <w:rPr>
            <w:rStyle w:val="Hyperlink"/>
            <w:lang w:val="fr-FR" w:eastAsia="en-GB"/>
          </w:rPr>
          <w:t>grille ouverte incisée</w:t>
        </w:r>
      </w:hyperlink>
      <w:r w:rsidR="00675087" w:rsidRPr="000B130F">
        <w:rPr>
          <w:lang w:val="fr-FR" w:eastAsia="en-GB"/>
        </w:rPr>
        <w:t xml:space="preserve">, </w:t>
      </w:r>
    </w:p>
    <w:p w14:paraId="5077EE15" w14:textId="77777777" w:rsidR="004F7B11" w:rsidRPr="0032190F" w:rsidRDefault="004F7B11" w:rsidP="004F2152">
      <w:pPr>
        <w:autoSpaceDE w:val="0"/>
        <w:autoSpaceDN w:val="0"/>
        <w:adjustRightInd w:val="0"/>
        <w:jc w:val="both"/>
        <w:rPr>
          <w:rFonts w:ascii="Times-Roman" w:hAnsi="Times-Roman" w:cs="Times-Roman"/>
          <w:lang w:val="fr-FR" w:eastAsia="en-GB"/>
        </w:rPr>
      </w:pPr>
    </w:p>
    <w:p w14:paraId="23F56C67" w14:textId="45CC7DD2" w:rsidR="00EF1633" w:rsidRPr="0032190F" w:rsidRDefault="00AF021E" w:rsidP="00EF1633">
      <w:pPr>
        <w:pStyle w:val="Heading2"/>
        <w:rPr>
          <w:lang w:eastAsia="en-GB"/>
        </w:rPr>
      </w:pPr>
      <w:r>
        <w:rPr>
          <w:lang w:eastAsia="en-GB"/>
        </w:rPr>
        <w:t>t</w:t>
      </w:r>
      <w:r w:rsidR="00EF1633" w:rsidRPr="0032190F">
        <w:rPr>
          <w:lang w:eastAsia="en-GB"/>
        </w:rPr>
        <w:t>echniques</w:t>
      </w:r>
    </w:p>
    <w:p w14:paraId="194C7DEB" w14:textId="77777777" w:rsidR="00EF1633" w:rsidRPr="0032190F" w:rsidRDefault="00EF1633" w:rsidP="00EF1633">
      <w:pPr>
        <w:autoSpaceDE w:val="0"/>
        <w:autoSpaceDN w:val="0"/>
        <w:adjustRightInd w:val="0"/>
        <w:jc w:val="both"/>
        <w:rPr>
          <w:rFonts w:eastAsia="Code2000"/>
          <w:lang w:val="fr-FR" w:eastAsia="en-GB"/>
        </w:rPr>
      </w:pPr>
      <w:r w:rsidRPr="0032190F">
        <w:rPr>
          <w:rFonts w:eastAsia="Code2000"/>
          <w:lang w:val="fr-FR" w:eastAsia="en-GB"/>
        </w:rPr>
        <w:t>Le type d'outil utilis</w:t>
      </w:r>
      <w:r w:rsidRPr="0032190F">
        <w:rPr>
          <w:rFonts w:eastAsia="Code2000" w:hint="eastAsia"/>
          <w:lang w:val="fr-FR" w:eastAsia="en-GB"/>
        </w:rPr>
        <w:t>é</w:t>
      </w:r>
      <w:r w:rsidRPr="0032190F">
        <w:rPr>
          <w:rFonts w:eastAsia="Code2000"/>
          <w:lang w:val="fr-FR" w:eastAsia="en-GB"/>
        </w:rPr>
        <w:t xml:space="preserve"> pour la r</w:t>
      </w:r>
      <w:r w:rsidRPr="0032190F">
        <w:rPr>
          <w:rFonts w:eastAsia="Code2000" w:hint="eastAsia"/>
          <w:lang w:val="fr-FR" w:eastAsia="en-GB"/>
        </w:rPr>
        <w:t>é</w:t>
      </w:r>
      <w:r w:rsidRPr="0032190F">
        <w:rPr>
          <w:rFonts w:eastAsia="Code2000"/>
          <w:lang w:val="fr-FR" w:eastAsia="en-GB"/>
        </w:rPr>
        <w:t>alisation de certaines repr</w:t>
      </w:r>
      <w:r w:rsidRPr="0032190F">
        <w:rPr>
          <w:rFonts w:eastAsia="Code2000" w:hint="eastAsia"/>
          <w:lang w:val="fr-FR" w:eastAsia="en-GB"/>
        </w:rPr>
        <w:t>é</w:t>
      </w:r>
      <w:r w:rsidRPr="0032190F">
        <w:rPr>
          <w:rFonts w:eastAsia="Code2000"/>
          <w:lang w:val="fr-FR" w:eastAsia="en-GB"/>
        </w:rPr>
        <w:t>sentations poss</w:t>
      </w:r>
      <w:r w:rsidRPr="0032190F">
        <w:rPr>
          <w:rFonts w:eastAsia="Code2000" w:hint="eastAsia"/>
          <w:lang w:val="fr-FR" w:eastAsia="en-GB"/>
        </w:rPr>
        <w:t>è</w:t>
      </w:r>
      <w:r w:rsidRPr="0032190F">
        <w:rPr>
          <w:rFonts w:eastAsia="Code2000"/>
          <w:lang w:val="fr-FR" w:eastAsia="en-GB"/>
        </w:rPr>
        <w:t>de une extr</w:t>
      </w:r>
      <w:r w:rsidRPr="0032190F">
        <w:rPr>
          <w:rFonts w:eastAsia="Code2000" w:hint="eastAsia"/>
          <w:lang w:val="fr-FR" w:eastAsia="en-GB"/>
        </w:rPr>
        <w:t>é</w:t>
      </w:r>
      <w:r w:rsidRPr="0032190F">
        <w:rPr>
          <w:rFonts w:eastAsia="Code2000"/>
          <w:lang w:val="fr-FR" w:eastAsia="en-GB"/>
        </w:rPr>
        <w:t>mit</w:t>
      </w:r>
      <w:r w:rsidRPr="0032190F">
        <w:rPr>
          <w:rFonts w:eastAsia="Code2000" w:hint="eastAsia"/>
          <w:lang w:val="fr-FR" w:eastAsia="en-GB"/>
        </w:rPr>
        <w:t>é</w:t>
      </w:r>
      <w:r w:rsidRPr="0032190F">
        <w:rPr>
          <w:rFonts w:eastAsia="Code2000"/>
          <w:lang w:val="fr-FR" w:eastAsia="en-GB"/>
        </w:rPr>
        <w:t xml:space="preserve"> fine ayant cr</w:t>
      </w:r>
      <w:r w:rsidRPr="0032190F">
        <w:rPr>
          <w:rFonts w:eastAsia="Code2000" w:hint="eastAsia"/>
          <w:lang w:val="fr-FR" w:eastAsia="en-GB"/>
        </w:rPr>
        <w:t>éé</w:t>
      </w:r>
      <w:r w:rsidRPr="0032190F">
        <w:rPr>
          <w:rFonts w:eastAsia="Code2000"/>
          <w:lang w:val="fr-FR" w:eastAsia="en-GB"/>
        </w:rPr>
        <w:t xml:space="preserve"> un sillon </w:t>
      </w:r>
      <w:r w:rsidRPr="0032190F">
        <w:rPr>
          <w:rFonts w:eastAsia="Code2000" w:hint="eastAsia"/>
          <w:lang w:val="fr-FR" w:eastAsia="en-GB"/>
        </w:rPr>
        <w:t>é</w:t>
      </w:r>
      <w:r w:rsidRPr="0032190F">
        <w:rPr>
          <w:rFonts w:eastAsia="Code2000"/>
          <w:lang w:val="fr-FR" w:eastAsia="en-GB"/>
        </w:rPr>
        <w:t>troit ou relativement profond ; seul un instrument m</w:t>
      </w:r>
      <w:r w:rsidRPr="0032190F">
        <w:rPr>
          <w:rFonts w:eastAsia="Code2000" w:hint="eastAsia"/>
          <w:lang w:val="fr-FR" w:eastAsia="en-GB"/>
        </w:rPr>
        <w:t>é</w:t>
      </w:r>
      <w:r w:rsidRPr="0032190F">
        <w:rPr>
          <w:rFonts w:eastAsia="Code2000"/>
          <w:lang w:val="fr-FR" w:eastAsia="en-GB"/>
        </w:rPr>
        <w:t xml:space="preserve">tallique semble </w:t>
      </w:r>
      <w:r w:rsidRPr="0032190F">
        <w:rPr>
          <w:rFonts w:eastAsia="Code2000" w:hint="eastAsia"/>
          <w:lang w:val="fr-FR" w:eastAsia="en-GB"/>
        </w:rPr>
        <w:t>ê</w:t>
      </w:r>
      <w:r w:rsidRPr="0032190F">
        <w:rPr>
          <w:rFonts w:eastAsia="Code2000"/>
          <w:lang w:val="fr-FR" w:eastAsia="en-GB"/>
        </w:rPr>
        <w:t xml:space="preserve">tre </w:t>
      </w:r>
      <w:r w:rsidRPr="0032190F">
        <w:rPr>
          <w:rFonts w:eastAsia="Code2000" w:hint="eastAsia"/>
          <w:lang w:val="fr-FR" w:eastAsia="en-GB"/>
        </w:rPr>
        <w:t>à</w:t>
      </w:r>
      <w:r w:rsidRPr="0032190F">
        <w:rPr>
          <w:rFonts w:eastAsia="Code2000"/>
          <w:lang w:val="fr-FR" w:eastAsia="en-GB"/>
        </w:rPr>
        <w:t xml:space="preserve"> l'origine de ce profil d'incision (BIB 2456)</w:t>
      </w:r>
    </w:p>
    <w:p w14:paraId="26875353" w14:textId="77777777" w:rsidR="00EF1633" w:rsidRPr="0032190F" w:rsidRDefault="00EF1633" w:rsidP="00EF1633">
      <w:pPr>
        <w:autoSpaceDE w:val="0"/>
        <w:autoSpaceDN w:val="0"/>
        <w:adjustRightInd w:val="0"/>
        <w:jc w:val="both"/>
        <w:rPr>
          <w:lang w:val="fr-FR" w:eastAsia="en-GB"/>
        </w:rPr>
      </w:pPr>
    </w:p>
    <w:p w14:paraId="30945E69" w14:textId="19DDB3C1" w:rsidR="004F7B11" w:rsidRPr="0032190F" w:rsidRDefault="00AF021E" w:rsidP="004F7B11">
      <w:pPr>
        <w:pStyle w:val="Heading2"/>
      </w:pPr>
      <w:r>
        <w:rPr>
          <w:lang w:eastAsia="en-GB"/>
        </w:rPr>
        <w:t>i</w:t>
      </w:r>
      <w:r w:rsidR="004F7B11" w:rsidRPr="0032190F">
        <w:rPr>
          <w:lang w:eastAsia="en-GB"/>
        </w:rPr>
        <w:t>nterprétations</w:t>
      </w:r>
    </w:p>
    <w:p w14:paraId="46F6B205" w14:textId="77777777" w:rsidR="00FA42C4" w:rsidRPr="0032190F" w:rsidRDefault="00FA42C4" w:rsidP="00242C0F">
      <w:pPr>
        <w:jc w:val="both"/>
        <w:rPr>
          <w:rFonts w:ascii="Times-Roman" w:hAnsi="Times-Roman" w:cs="Times-Roman"/>
          <w:lang w:val="fr-FR" w:eastAsia="en-GB"/>
        </w:rPr>
      </w:pPr>
    </w:p>
    <w:p w14:paraId="0118356C" w14:textId="77777777" w:rsidR="00FA42C4" w:rsidRPr="000B130F" w:rsidRDefault="00FA42C4" w:rsidP="00FA42C4">
      <w:pPr>
        <w:autoSpaceDE w:val="0"/>
        <w:autoSpaceDN w:val="0"/>
        <w:adjustRightInd w:val="0"/>
        <w:rPr>
          <w:lang w:val="fr-FR" w:eastAsia="en-GB"/>
        </w:rPr>
      </w:pPr>
      <w:r w:rsidRPr="000B130F">
        <w:rPr>
          <w:lang w:val="fr-FR" w:eastAsia="en-GB"/>
        </w:rPr>
        <w:t>La nécessaire préservation des sols archéologiques et des parois. a conduit à limiter la prospection et l’inventaire des manifestations pariétales à trois galeries: secteurs 11-13, 10 et 1-3-9  (BIB 2414):</w:t>
      </w:r>
    </w:p>
    <w:p w14:paraId="18C62E47" w14:textId="223C91A1" w:rsidR="00744B14" w:rsidRPr="000B130F" w:rsidRDefault="004F7B11" w:rsidP="00242C0F">
      <w:pPr>
        <w:jc w:val="both"/>
        <w:rPr>
          <w:lang w:val="fr-FR" w:eastAsia="en-GB"/>
        </w:rPr>
      </w:pPr>
      <w:r w:rsidRPr="000B130F">
        <w:rPr>
          <w:lang w:val="fr-FR" w:eastAsia="en-GB"/>
        </w:rPr>
        <w:t xml:space="preserve">Les auteurs interprètent un </w:t>
      </w:r>
      <w:hyperlink r:id="rId12218" w:anchor="Cul_Art_TAC_T_g_scalariforme" w:history="1">
        <w:r w:rsidR="00B67E62" w:rsidRPr="000B130F">
          <w:rPr>
            <w:rStyle w:val="Hyperlink"/>
            <w:lang w:val="fr-FR"/>
          </w:rPr>
          <w:t>scalariforme</w:t>
        </w:r>
      </w:hyperlink>
      <w:r w:rsidR="00B67E62" w:rsidRPr="000B130F">
        <w:rPr>
          <w:lang w:val="fr-FR"/>
        </w:rPr>
        <w:t xml:space="preserve"> </w:t>
      </w:r>
      <w:r w:rsidR="007615DE" w:rsidRPr="000B130F">
        <w:rPr>
          <w:lang w:val="fr-FR" w:eastAsia="en-GB"/>
        </w:rPr>
        <w:t xml:space="preserve">[sect. 3 ?] </w:t>
      </w:r>
      <w:r w:rsidRPr="000B130F">
        <w:rPr>
          <w:lang w:val="fr-FR" w:eastAsia="en-GB"/>
        </w:rPr>
        <w:t>comme un signe symbolique pouvant "célébrer l'ascension vers le ciel ou l'au-delà" (Aujoulat, Chevillot 1999).(BIB 2414) Le registre schématique des Fraux correspondrait selon eux à une symbolique héritée du Néolithique, symbolique qui exprimerait "au-delà des simples objets, de fortes motivations religieuses" et dénoterait une "composante à connotation sacrée".(BIB 2414)</w:t>
      </w:r>
    </w:p>
    <w:p w14:paraId="05EA1C8F" w14:textId="77777777" w:rsidR="004F7B11" w:rsidRPr="0032190F" w:rsidRDefault="004F7B11" w:rsidP="00242C0F">
      <w:pPr>
        <w:jc w:val="both"/>
        <w:rPr>
          <w:lang w:val="fr-FR"/>
        </w:rPr>
      </w:pPr>
    </w:p>
    <w:p w14:paraId="015652DD" w14:textId="77777777" w:rsidR="00B35A34" w:rsidRPr="0032190F" w:rsidRDefault="00B35A34" w:rsidP="00426FF9">
      <w:pPr>
        <w:pStyle w:val="Heading1"/>
      </w:pPr>
      <w:bookmarkStart w:id="4981" w:name="Sit_Laugerie_Basse"/>
      <w:r w:rsidRPr="0032190F">
        <w:lastRenderedPageBreak/>
        <w:t>LAUGERIE-BASSE (la)</w:t>
      </w:r>
    </w:p>
    <w:bookmarkEnd w:id="4981"/>
    <w:p w14:paraId="67B586E4" w14:textId="77777777" w:rsidR="00B35A34" w:rsidRPr="0032190F" w:rsidRDefault="00B35A34" w:rsidP="00242C0F">
      <w:pPr>
        <w:rPr>
          <w:lang w:val="fr-FR"/>
        </w:rPr>
      </w:pPr>
    </w:p>
    <w:p w14:paraId="3A04CD88" w14:textId="77777777" w:rsidR="00B86B66" w:rsidRPr="0032190F" w:rsidRDefault="00B35A34" w:rsidP="00242C0F">
      <w:pPr>
        <w:rPr>
          <w:lang w:val="fr-FR"/>
        </w:rPr>
      </w:pPr>
      <w:r w:rsidRPr="0032190F">
        <w:rPr>
          <w:lang w:val="fr-FR"/>
        </w:rPr>
        <w:t xml:space="preserve">Les abris de la Laugerie-Basse (Eyzies-de-Tayac, Dordogne) s’ouvrent au pied d’un long abrupt rocheux orienté vers l’est et dominant en rive droite la Vézère à </w:t>
      </w:r>
      <w:smartTag w:uri="urn:schemas-microsoft-com:office:smarttags" w:element="metricconverter">
        <w:smartTagPr>
          <w:attr w:name="ProductID" w:val="500 m"/>
        </w:smartTagPr>
        <w:r w:rsidRPr="0032190F">
          <w:rPr>
            <w:lang w:val="fr-FR"/>
          </w:rPr>
          <w:t>500 m</w:t>
        </w:r>
      </w:smartTag>
      <w:r w:rsidRPr="0032190F">
        <w:rPr>
          <w:lang w:val="fr-FR"/>
        </w:rPr>
        <w:t xml:space="preserve"> en aval de la Laugerie-Haute. </w:t>
      </w:r>
    </w:p>
    <w:p w14:paraId="654DA8EE" w14:textId="77777777" w:rsidR="00B86B66" w:rsidRPr="0032190F" w:rsidRDefault="005A6C56" w:rsidP="00242C0F">
      <w:pPr>
        <w:rPr>
          <w:lang w:val="fr-FR"/>
        </w:rPr>
      </w:pPr>
      <w:r>
        <w:rPr>
          <w:lang w:val="fr-FR"/>
        </w:rPr>
        <w:t>Grand site paléolithique. L'art mobilier y est bien représenté: Vénus Impudique, etc. (Visite du site Laugerie-Basse, 2018)</w:t>
      </w:r>
    </w:p>
    <w:p w14:paraId="6F569A16" w14:textId="77777777" w:rsidR="00B86B66" w:rsidRPr="0032190F" w:rsidRDefault="00B86B66" w:rsidP="00B86B66">
      <w:pPr>
        <w:rPr>
          <w:lang w:val="fr-FR"/>
        </w:rPr>
      </w:pPr>
      <w:r w:rsidRPr="0032190F">
        <w:rPr>
          <w:lang w:val="fr-FR"/>
        </w:rPr>
        <w:t>La Laugerie-Basse a livré des décors céramiques de la fin de l’âge du Bronze (BIB 1935 fig. 404)</w:t>
      </w:r>
    </w:p>
    <w:p w14:paraId="68621FD9" w14:textId="77777777" w:rsidR="00B86B66" w:rsidRDefault="00B86B66" w:rsidP="00242C0F">
      <w:pPr>
        <w:rPr>
          <w:lang w:val="fr-FR"/>
        </w:rPr>
      </w:pPr>
    </w:p>
    <w:p w14:paraId="176CAA5E" w14:textId="77777777" w:rsidR="005A6C56" w:rsidRDefault="005A6C56" w:rsidP="00242C0F">
      <w:pPr>
        <w:rPr>
          <w:lang w:val="fr-FR"/>
        </w:rPr>
      </w:pPr>
      <w:r>
        <w:rPr>
          <w:lang w:val="fr-FR"/>
        </w:rPr>
        <w:t>Sépulture "écrasée" (Visite du site Laugerie-Basse, 2018)</w:t>
      </w:r>
    </w:p>
    <w:p w14:paraId="3ED08628" w14:textId="77777777" w:rsidR="005A6C56" w:rsidRPr="0032190F" w:rsidRDefault="005A6C56" w:rsidP="00242C0F">
      <w:pPr>
        <w:rPr>
          <w:lang w:val="fr-FR"/>
        </w:rPr>
      </w:pPr>
    </w:p>
    <w:p w14:paraId="60B7743C" w14:textId="77777777" w:rsidR="00B35A34" w:rsidRPr="0032190F" w:rsidRDefault="00B86B66" w:rsidP="00242C0F">
      <w:pPr>
        <w:rPr>
          <w:lang w:val="fr-FR"/>
        </w:rPr>
      </w:pPr>
      <w:r w:rsidRPr="0032190F">
        <w:rPr>
          <w:lang w:val="fr-FR"/>
        </w:rPr>
        <w:t>Pour la Préhistoire, l</w:t>
      </w:r>
      <w:r w:rsidR="00B35A34" w:rsidRPr="0032190F">
        <w:rPr>
          <w:lang w:val="fr-FR"/>
        </w:rPr>
        <w:t>a Laugerie-Basse est formée de 2 abris séparés l’un de l’autre par une cinquantaine de mètres d’éboulis :</w:t>
      </w:r>
    </w:p>
    <w:p w14:paraId="78F31B7A" w14:textId="77777777" w:rsidR="00B86B66" w:rsidRPr="0032190F" w:rsidRDefault="00B86B66" w:rsidP="00242C0F">
      <w:pPr>
        <w:rPr>
          <w:lang w:val="fr-FR"/>
        </w:rPr>
      </w:pPr>
    </w:p>
    <w:p w14:paraId="217216ED" w14:textId="77777777" w:rsidR="00B86B66" w:rsidRPr="0032190F" w:rsidRDefault="00B86B66" w:rsidP="00B86B66">
      <w:pPr>
        <w:pStyle w:val="Heading2"/>
      </w:pPr>
      <w:r w:rsidRPr="0032190F">
        <w:t>Abri classique</w:t>
      </w:r>
    </w:p>
    <w:p w14:paraId="30E64276" w14:textId="77777777" w:rsidR="00B35A34" w:rsidRPr="0032190F" w:rsidRDefault="00B35A34" w:rsidP="00242C0F">
      <w:pPr>
        <w:rPr>
          <w:lang w:val="fr-FR"/>
        </w:rPr>
      </w:pPr>
      <w:r w:rsidRPr="0032190F">
        <w:rPr>
          <w:lang w:val="fr-FR"/>
        </w:rPr>
        <w:t xml:space="preserve">1 sépulture datée de 15660 </w:t>
      </w:r>
      <w:r w:rsidRPr="0032190F">
        <w:rPr>
          <w:rFonts w:ascii="Arial" w:hAnsi="Arial" w:cs="Arial"/>
          <w:lang w:val="fr-FR"/>
        </w:rPr>
        <w:t>±</w:t>
      </w:r>
      <w:r w:rsidRPr="0032190F">
        <w:rPr>
          <w:lang w:val="fr-FR"/>
        </w:rPr>
        <w:t xml:space="preserve"> 130 BP.</w:t>
      </w:r>
    </w:p>
    <w:p w14:paraId="0C9083D5" w14:textId="77777777" w:rsidR="00B35A34" w:rsidRPr="0032190F" w:rsidRDefault="00B35A34"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3528"/>
      </w:tblGrid>
      <w:tr w:rsidR="00B35A34" w:rsidRPr="008A1841" w14:paraId="63C4E42D" w14:textId="77777777">
        <w:trPr>
          <w:jc w:val="center"/>
        </w:trPr>
        <w:tc>
          <w:tcPr>
            <w:tcW w:w="0" w:type="auto"/>
          </w:tcPr>
          <w:p w14:paraId="1F1E497D" w14:textId="77777777" w:rsidR="00B35A34" w:rsidRDefault="00B35A34" w:rsidP="00242C0F">
            <w:r>
              <w:t>Couche A </w:t>
            </w:r>
          </w:p>
        </w:tc>
        <w:tc>
          <w:tcPr>
            <w:tcW w:w="0" w:type="auto"/>
          </w:tcPr>
          <w:p w14:paraId="67F60258" w14:textId="77777777" w:rsidR="00B35A34" w:rsidRPr="0032190F" w:rsidRDefault="00B35A34" w:rsidP="00242C0F">
            <w:pPr>
              <w:rPr>
                <w:lang w:val="fr-FR"/>
              </w:rPr>
            </w:pPr>
            <w:r w:rsidRPr="0032190F">
              <w:rPr>
                <w:lang w:val="fr-FR"/>
              </w:rPr>
              <w:t>Magdalénien moyen (III ou IV)</w:t>
            </w:r>
          </w:p>
        </w:tc>
      </w:tr>
      <w:tr w:rsidR="00B35A34" w14:paraId="2A631E3D" w14:textId="77777777">
        <w:trPr>
          <w:jc w:val="center"/>
        </w:trPr>
        <w:tc>
          <w:tcPr>
            <w:tcW w:w="0" w:type="auto"/>
          </w:tcPr>
          <w:p w14:paraId="13727601" w14:textId="77777777" w:rsidR="00B35A34" w:rsidRDefault="00B35A34" w:rsidP="00242C0F">
            <w:r>
              <w:t>Couche B </w:t>
            </w:r>
          </w:p>
        </w:tc>
        <w:tc>
          <w:tcPr>
            <w:tcW w:w="0" w:type="auto"/>
          </w:tcPr>
          <w:p w14:paraId="2925CE2B" w14:textId="77777777" w:rsidR="00B35A34" w:rsidRDefault="00B35A34" w:rsidP="00242C0F">
            <w:r>
              <w:t>Magdalénien moyen (IV)</w:t>
            </w:r>
          </w:p>
        </w:tc>
      </w:tr>
      <w:tr w:rsidR="00B35A34" w:rsidRPr="008A1841" w14:paraId="2AB19A30" w14:textId="77777777">
        <w:trPr>
          <w:jc w:val="center"/>
        </w:trPr>
        <w:tc>
          <w:tcPr>
            <w:tcW w:w="0" w:type="auto"/>
          </w:tcPr>
          <w:p w14:paraId="378BE31A" w14:textId="77777777" w:rsidR="00B35A34" w:rsidRDefault="00B35A34" w:rsidP="00242C0F">
            <w:r>
              <w:t>Couche C </w:t>
            </w:r>
          </w:p>
        </w:tc>
        <w:tc>
          <w:tcPr>
            <w:tcW w:w="0" w:type="auto"/>
          </w:tcPr>
          <w:p w14:paraId="0C94273A" w14:textId="77777777" w:rsidR="00B35A34" w:rsidRPr="0032190F" w:rsidRDefault="00B35A34" w:rsidP="00242C0F">
            <w:pPr>
              <w:rPr>
                <w:lang w:val="fr-FR"/>
              </w:rPr>
            </w:pPr>
            <w:r w:rsidRPr="0032190F">
              <w:rPr>
                <w:lang w:val="fr-FR"/>
              </w:rPr>
              <w:t>Magdalénien supérieur (V et VI ?)</w:t>
            </w:r>
          </w:p>
        </w:tc>
      </w:tr>
    </w:tbl>
    <w:p w14:paraId="7A74ED2A" w14:textId="77777777" w:rsidR="00B35A34" w:rsidRDefault="00B35A34" w:rsidP="00242C0F">
      <w:r>
        <w:t>(BIB 1406)</w:t>
      </w:r>
    </w:p>
    <w:p w14:paraId="72BB5A44" w14:textId="77777777" w:rsidR="00B86B66" w:rsidRDefault="00B86B66" w:rsidP="00242C0F"/>
    <w:p w14:paraId="1882E634" w14:textId="77777777" w:rsidR="00B86B66" w:rsidRDefault="00B86B66" w:rsidP="00B86B66">
      <w:pPr>
        <w:pStyle w:val="Heading2"/>
      </w:pPr>
      <w:r>
        <w:t>Abri des Marseilles</w:t>
      </w:r>
    </w:p>
    <w:p w14:paraId="70C62A56" w14:textId="77777777" w:rsidR="00B35A34" w:rsidRDefault="00B35A34" w:rsidP="00242C0F"/>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09"/>
        <w:gridCol w:w="3021"/>
        <w:gridCol w:w="2595"/>
      </w:tblGrid>
      <w:tr w:rsidR="00B86B66" w14:paraId="239E70C4" w14:textId="77777777" w:rsidTr="00B86B66">
        <w:trPr>
          <w:jc w:val="center"/>
        </w:trPr>
        <w:tc>
          <w:tcPr>
            <w:tcW w:w="1109" w:type="dxa"/>
          </w:tcPr>
          <w:p w14:paraId="7D531016" w14:textId="77777777" w:rsidR="00B86B66" w:rsidRDefault="00B86B66" w:rsidP="00242C0F">
            <w:r>
              <w:t>couches</w:t>
            </w:r>
          </w:p>
        </w:tc>
        <w:tc>
          <w:tcPr>
            <w:tcW w:w="3021" w:type="dxa"/>
          </w:tcPr>
          <w:p w14:paraId="769D1D17" w14:textId="77777777" w:rsidR="00B86B66" w:rsidRDefault="00B86B66" w:rsidP="00242C0F"/>
        </w:tc>
        <w:tc>
          <w:tcPr>
            <w:tcW w:w="2595" w:type="dxa"/>
          </w:tcPr>
          <w:p w14:paraId="0471FA5D" w14:textId="77777777" w:rsidR="00B86B66" w:rsidRDefault="00B86B66" w:rsidP="00242C0F"/>
        </w:tc>
      </w:tr>
      <w:tr w:rsidR="00B35A34" w14:paraId="73BE09A5" w14:textId="77777777" w:rsidTr="00B86B66">
        <w:trPr>
          <w:jc w:val="center"/>
        </w:trPr>
        <w:tc>
          <w:tcPr>
            <w:tcW w:w="1109" w:type="dxa"/>
          </w:tcPr>
          <w:p w14:paraId="1058E4C6" w14:textId="77777777" w:rsidR="00B35A34" w:rsidRDefault="00B35A34" w:rsidP="00242C0F">
            <w:r>
              <w:t>15</w:t>
            </w:r>
          </w:p>
        </w:tc>
        <w:tc>
          <w:tcPr>
            <w:tcW w:w="3021" w:type="dxa"/>
          </w:tcPr>
          <w:p w14:paraId="3D4D440A" w14:textId="77777777" w:rsidR="00B35A34" w:rsidRPr="0032190F" w:rsidRDefault="00B35A34" w:rsidP="00242C0F">
            <w:pPr>
              <w:rPr>
                <w:lang w:val="fr-FR"/>
              </w:rPr>
            </w:pPr>
            <w:r w:rsidRPr="0032190F">
              <w:rPr>
                <w:lang w:val="fr-FR"/>
              </w:rPr>
              <w:t>Magdalénien inférieur ou moyen (III)</w:t>
            </w:r>
          </w:p>
        </w:tc>
        <w:tc>
          <w:tcPr>
            <w:tcW w:w="2595" w:type="dxa"/>
          </w:tcPr>
          <w:p w14:paraId="583811BE" w14:textId="77777777" w:rsidR="00B35A34" w:rsidRDefault="00B35A34" w:rsidP="00242C0F">
            <w:r>
              <w:t xml:space="preserve">foyer : 12500 </w:t>
            </w:r>
            <w:r w:rsidRPr="00DB5974">
              <w:rPr>
                <w:rFonts w:ascii="Arial" w:hAnsi="Arial" w:cs="Arial"/>
              </w:rPr>
              <w:t>±</w:t>
            </w:r>
            <w:r>
              <w:t xml:space="preserve"> 250 BP</w:t>
            </w:r>
          </w:p>
          <w:p w14:paraId="7A0D8541" w14:textId="77777777" w:rsidR="00B35A34" w:rsidRDefault="00B35A34" w:rsidP="00242C0F">
            <w:r>
              <w:t xml:space="preserve">foyer : 13850 </w:t>
            </w:r>
            <w:r w:rsidRPr="00B35A34">
              <w:t>± 160 BP</w:t>
            </w:r>
          </w:p>
        </w:tc>
      </w:tr>
      <w:tr w:rsidR="00B35A34" w14:paraId="1C997C51" w14:textId="77777777" w:rsidTr="00B86B66">
        <w:trPr>
          <w:jc w:val="center"/>
        </w:trPr>
        <w:tc>
          <w:tcPr>
            <w:tcW w:w="1109" w:type="dxa"/>
          </w:tcPr>
          <w:p w14:paraId="5C84E2AB" w14:textId="77777777" w:rsidR="00B35A34" w:rsidRDefault="00B86B66" w:rsidP="00B86B66">
            <w:r>
              <w:t>13-</w:t>
            </w:r>
            <w:r w:rsidR="003F6214">
              <w:t>12</w:t>
            </w:r>
          </w:p>
        </w:tc>
        <w:tc>
          <w:tcPr>
            <w:tcW w:w="3021" w:type="dxa"/>
          </w:tcPr>
          <w:p w14:paraId="70F8B154" w14:textId="77777777" w:rsidR="00B35A34" w:rsidRDefault="003F6214" w:rsidP="00242C0F">
            <w:r>
              <w:t>Magdalénien moyen (IV)</w:t>
            </w:r>
          </w:p>
        </w:tc>
        <w:tc>
          <w:tcPr>
            <w:tcW w:w="2595" w:type="dxa"/>
          </w:tcPr>
          <w:p w14:paraId="0FB7E359" w14:textId="77777777" w:rsidR="00B35A34" w:rsidRDefault="00B35A34" w:rsidP="00242C0F"/>
        </w:tc>
      </w:tr>
      <w:tr w:rsidR="00B35A34" w:rsidRPr="008A1841" w14:paraId="1827468F" w14:textId="77777777" w:rsidTr="00B86B66">
        <w:trPr>
          <w:jc w:val="center"/>
        </w:trPr>
        <w:tc>
          <w:tcPr>
            <w:tcW w:w="1109" w:type="dxa"/>
          </w:tcPr>
          <w:p w14:paraId="4742DEA1" w14:textId="77777777" w:rsidR="00B35A34" w:rsidRDefault="003F6214" w:rsidP="00242C0F">
            <w:r>
              <w:t>11</w:t>
            </w:r>
          </w:p>
        </w:tc>
        <w:tc>
          <w:tcPr>
            <w:tcW w:w="3021" w:type="dxa"/>
          </w:tcPr>
          <w:p w14:paraId="6B63B0F6" w14:textId="77777777" w:rsidR="00B35A34" w:rsidRPr="0032190F" w:rsidRDefault="003F6214" w:rsidP="00242C0F">
            <w:pPr>
              <w:rPr>
                <w:lang w:val="fr-FR"/>
              </w:rPr>
            </w:pPr>
            <w:r w:rsidRPr="0032190F">
              <w:rPr>
                <w:lang w:val="fr-FR"/>
              </w:rPr>
              <w:t>Magdalénien supérieur (V et VI)</w:t>
            </w:r>
          </w:p>
        </w:tc>
        <w:tc>
          <w:tcPr>
            <w:tcW w:w="2595" w:type="dxa"/>
          </w:tcPr>
          <w:p w14:paraId="6A88AB7A" w14:textId="77777777" w:rsidR="00B35A34" w:rsidRPr="0032190F" w:rsidRDefault="00B35A34" w:rsidP="00242C0F">
            <w:pPr>
              <w:rPr>
                <w:lang w:val="fr-FR"/>
              </w:rPr>
            </w:pPr>
          </w:p>
        </w:tc>
      </w:tr>
    </w:tbl>
    <w:p w14:paraId="35CA8A41" w14:textId="77777777" w:rsidR="00B35A34" w:rsidRPr="0032190F" w:rsidRDefault="003F6214" w:rsidP="00242C0F">
      <w:pPr>
        <w:rPr>
          <w:lang w:val="fr-FR"/>
        </w:rPr>
      </w:pPr>
      <w:r w:rsidRPr="0032190F">
        <w:rPr>
          <w:lang w:val="fr-FR"/>
        </w:rPr>
        <w:t>(BIB 1406)</w:t>
      </w:r>
    </w:p>
    <w:p w14:paraId="3626C332" w14:textId="77777777" w:rsidR="00EB0A2C" w:rsidRPr="0032190F" w:rsidRDefault="00EB0A2C" w:rsidP="00242C0F">
      <w:pPr>
        <w:rPr>
          <w:lang w:val="fr-FR"/>
        </w:rPr>
      </w:pPr>
    </w:p>
    <w:p w14:paraId="081B1801" w14:textId="77777777" w:rsidR="00B86B66" w:rsidRPr="0032190F" w:rsidRDefault="00B86B66" w:rsidP="00242C0F">
      <w:pPr>
        <w:rPr>
          <w:lang w:val="fr-FR"/>
        </w:rPr>
      </w:pPr>
    </w:p>
    <w:p w14:paraId="127492BE" w14:textId="77777777" w:rsidR="005112B8" w:rsidRPr="0032190F" w:rsidRDefault="005112B8" w:rsidP="00426FF9">
      <w:pPr>
        <w:pStyle w:val="Heading1"/>
      </w:pPr>
      <w:bookmarkStart w:id="4982" w:name="Sit_Laugerie_Haute"/>
      <w:r w:rsidRPr="0032190F">
        <w:t>LAUGERIE-HAUTE (Abri de la)</w:t>
      </w:r>
    </w:p>
    <w:bookmarkEnd w:id="4982"/>
    <w:p w14:paraId="1D2E353A" w14:textId="77777777" w:rsidR="005112B8" w:rsidRPr="0032190F" w:rsidRDefault="005112B8" w:rsidP="00242C0F">
      <w:pPr>
        <w:rPr>
          <w:lang w:val="fr-FR"/>
        </w:rPr>
      </w:pPr>
    </w:p>
    <w:p w14:paraId="10BCC060" w14:textId="77777777" w:rsidR="005112B8" w:rsidRDefault="005112B8" w:rsidP="00242C0F">
      <w:r w:rsidRPr="0032190F">
        <w:rPr>
          <w:lang w:val="fr-FR"/>
        </w:rPr>
        <w:t xml:space="preserve">Le vaste abri de la Laugerie-Haute (Eyzies-de-Tayac, Dordogne) mesure </w:t>
      </w:r>
      <w:smartTag w:uri="urn:schemas-microsoft-com:office:smarttags" w:element="metricconverter">
        <w:smartTagPr>
          <w:attr w:name="ProductID" w:val="180 m"/>
        </w:smartTagPr>
        <w:r w:rsidRPr="0032190F">
          <w:rPr>
            <w:lang w:val="fr-FR"/>
          </w:rPr>
          <w:t>180 m</w:t>
        </w:r>
      </w:smartTag>
      <w:r w:rsidRPr="0032190F">
        <w:rPr>
          <w:lang w:val="fr-FR"/>
        </w:rPr>
        <w:t xml:space="preserve"> de long pour une largeur d’une dizaine de mètres. </w:t>
      </w:r>
      <w:r>
        <w:t>Peyrony puis Bordes ont fouillé ce site :</w:t>
      </w:r>
    </w:p>
    <w:p w14:paraId="342CCF3C" w14:textId="77777777" w:rsidR="005112B8" w:rsidRDefault="005112B8" w:rsidP="00242C0F"/>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61"/>
        <w:gridCol w:w="1877"/>
        <w:gridCol w:w="1841"/>
        <w:gridCol w:w="1644"/>
        <w:gridCol w:w="1771"/>
      </w:tblGrid>
      <w:tr w:rsidR="005112B8" w:rsidRPr="00DB5974" w14:paraId="35BD981F" w14:textId="77777777" w:rsidTr="00B86B66">
        <w:tc>
          <w:tcPr>
            <w:tcW w:w="2838" w:type="dxa"/>
            <w:gridSpan w:val="2"/>
            <w:vAlign w:val="center"/>
          </w:tcPr>
          <w:p w14:paraId="3616F8A7" w14:textId="77777777" w:rsidR="005112B8" w:rsidRPr="00DB5974" w:rsidRDefault="005112B8" w:rsidP="00242C0F">
            <w:pPr>
              <w:jc w:val="center"/>
              <w:rPr>
                <w:b/>
                <w:sz w:val="20"/>
                <w:szCs w:val="20"/>
              </w:rPr>
            </w:pPr>
            <w:r w:rsidRPr="00DB5974">
              <w:rPr>
                <w:b/>
                <w:sz w:val="20"/>
                <w:szCs w:val="20"/>
              </w:rPr>
              <w:t>Peyrony</w:t>
            </w:r>
            <w:r w:rsidR="00D12E21" w:rsidRPr="00DB5974">
              <w:rPr>
                <w:b/>
                <w:sz w:val="20"/>
                <w:szCs w:val="20"/>
              </w:rPr>
              <w:t xml:space="preserve"> (1921-35)</w:t>
            </w:r>
          </w:p>
        </w:tc>
        <w:tc>
          <w:tcPr>
            <w:tcW w:w="3485" w:type="dxa"/>
            <w:gridSpan w:val="2"/>
            <w:vAlign w:val="center"/>
          </w:tcPr>
          <w:p w14:paraId="2A4DFFED" w14:textId="77777777" w:rsidR="005112B8" w:rsidRPr="00DB5974" w:rsidRDefault="005112B8" w:rsidP="00242C0F">
            <w:pPr>
              <w:jc w:val="center"/>
              <w:rPr>
                <w:b/>
                <w:sz w:val="20"/>
                <w:szCs w:val="20"/>
              </w:rPr>
            </w:pPr>
            <w:r w:rsidRPr="00DB5974">
              <w:rPr>
                <w:b/>
                <w:sz w:val="20"/>
                <w:szCs w:val="20"/>
              </w:rPr>
              <w:t>Bordes</w:t>
            </w:r>
            <w:r w:rsidR="00D12E21" w:rsidRPr="00DB5974">
              <w:rPr>
                <w:b/>
                <w:sz w:val="20"/>
                <w:szCs w:val="20"/>
              </w:rPr>
              <w:t xml:space="preserve"> (1957-79)</w:t>
            </w:r>
          </w:p>
        </w:tc>
        <w:tc>
          <w:tcPr>
            <w:tcW w:w="1771" w:type="dxa"/>
            <w:vAlign w:val="center"/>
          </w:tcPr>
          <w:p w14:paraId="0D5FF819" w14:textId="77777777" w:rsidR="005112B8" w:rsidRPr="00DB5974" w:rsidRDefault="00D12E21" w:rsidP="00242C0F">
            <w:pPr>
              <w:jc w:val="center"/>
              <w:rPr>
                <w:b/>
                <w:sz w:val="20"/>
                <w:szCs w:val="20"/>
              </w:rPr>
            </w:pPr>
            <w:r w:rsidRPr="00DB5974">
              <w:rPr>
                <w:b/>
                <w:sz w:val="20"/>
                <w:szCs w:val="20"/>
              </w:rPr>
              <w:t>Description</w:t>
            </w:r>
          </w:p>
        </w:tc>
      </w:tr>
      <w:tr w:rsidR="005112B8" w:rsidRPr="00DB5974" w14:paraId="61E09C3E" w14:textId="77777777" w:rsidTr="00B86B66">
        <w:tc>
          <w:tcPr>
            <w:tcW w:w="961" w:type="dxa"/>
            <w:vAlign w:val="center"/>
          </w:tcPr>
          <w:p w14:paraId="4581AA37" w14:textId="77777777" w:rsidR="005112B8" w:rsidRPr="00DB5974" w:rsidRDefault="005112B8" w:rsidP="00242C0F">
            <w:pPr>
              <w:jc w:val="center"/>
              <w:rPr>
                <w:sz w:val="20"/>
                <w:szCs w:val="20"/>
              </w:rPr>
            </w:pPr>
            <w:r w:rsidRPr="00DB5974">
              <w:rPr>
                <w:sz w:val="20"/>
                <w:szCs w:val="20"/>
              </w:rPr>
              <w:t>couches</w:t>
            </w:r>
          </w:p>
        </w:tc>
        <w:tc>
          <w:tcPr>
            <w:tcW w:w="1877" w:type="dxa"/>
            <w:vAlign w:val="center"/>
          </w:tcPr>
          <w:p w14:paraId="1A6BC85D" w14:textId="77777777" w:rsidR="005112B8" w:rsidRPr="00DB5974" w:rsidRDefault="005112B8" w:rsidP="00242C0F">
            <w:pPr>
              <w:jc w:val="center"/>
              <w:rPr>
                <w:sz w:val="20"/>
                <w:szCs w:val="20"/>
              </w:rPr>
            </w:pPr>
            <w:r w:rsidRPr="00DB5974">
              <w:rPr>
                <w:sz w:val="20"/>
                <w:szCs w:val="20"/>
              </w:rPr>
              <w:t>attribution</w:t>
            </w:r>
          </w:p>
        </w:tc>
        <w:tc>
          <w:tcPr>
            <w:tcW w:w="1841" w:type="dxa"/>
            <w:vAlign w:val="center"/>
          </w:tcPr>
          <w:p w14:paraId="33F25D18" w14:textId="77777777" w:rsidR="005112B8" w:rsidRPr="00DB5974" w:rsidRDefault="005112B8" w:rsidP="00242C0F">
            <w:pPr>
              <w:jc w:val="center"/>
              <w:rPr>
                <w:sz w:val="20"/>
                <w:szCs w:val="20"/>
              </w:rPr>
            </w:pPr>
            <w:r w:rsidRPr="00DB5974">
              <w:rPr>
                <w:sz w:val="20"/>
                <w:szCs w:val="20"/>
              </w:rPr>
              <w:t>couches</w:t>
            </w:r>
          </w:p>
        </w:tc>
        <w:tc>
          <w:tcPr>
            <w:tcW w:w="1644" w:type="dxa"/>
            <w:vAlign w:val="center"/>
          </w:tcPr>
          <w:p w14:paraId="73EA3C3B" w14:textId="77777777" w:rsidR="005112B8" w:rsidRPr="00DB5974" w:rsidRDefault="005112B8" w:rsidP="00242C0F">
            <w:pPr>
              <w:jc w:val="center"/>
              <w:rPr>
                <w:sz w:val="20"/>
                <w:szCs w:val="20"/>
              </w:rPr>
            </w:pPr>
            <w:r w:rsidRPr="00DB5974">
              <w:rPr>
                <w:sz w:val="20"/>
                <w:szCs w:val="20"/>
              </w:rPr>
              <w:t>attribution</w:t>
            </w:r>
          </w:p>
        </w:tc>
        <w:tc>
          <w:tcPr>
            <w:tcW w:w="1771" w:type="dxa"/>
            <w:vAlign w:val="center"/>
          </w:tcPr>
          <w:p w14:paraId="7C158D74" w14:textId="77777777" w:rsidR="005112B8" w:rsidRPr="00DB5974" w:rsidRDefault="005112B8" w:rsidP="00242C0F">
            <w:pPr>
              <w:jc w:val="center"/>
              <w:rPr>
                <w:sz w:val="20"/>
                <w:szCs w:val="20"/>
              </w:rPr>
            </w:pPr>
          </w:p>
        </w:tc>
      </w:tr>
      <w:tr w:rsidR="005112B8" w:rsidRPr="00DB5974" w14:paraId="5C0047C5" w14:textId="77777777" w:rsidTr="00B86B66">
        <w:tc>
          <w:tcPr>
            <w:tcW w:w="961" w:type="dxa"/>
            <w:vAlign w:val="center"/>
          </w:tcPr>
          <w:p w14:paraId="00D6CF2B" w14:textId="77777777" w:rsidR="005112B8" w:rsidRPr="00DB5974" w:rsidRDefault="005112B8" w:rsidP="00242C0F">
            <w:pPr>
              <w:jc w:val="center"/>
              <w:rPr>
                <w:sz w:val="20"/>
                <w:szCs w:val="20"/>
              </w:rPr>
            </w:pPr>
            <w:r w:rsidRPr="00DB5974">
              <w:rPr>
                <w:sz w:val="20"/>
                <w:szCs w:val="20"/>
              </w:rPr>
              <w:t>B et B’</w:t>
            </w:r>
          </w:p>
        </w:tc>
        <w:tc>
          <w:tcPr>
            <w:tcW w:w="1877" w:type="dxa"/>
            <w:vAlign w:val="center"/>
          </w:tcPr>
          <w:p w14:paraId="4BD65387" w14:textId="77777777" w:rsidR="005112B8" w:rsidRPr="00DB5974" w:rsidRDefault="005112B8" w:rsidP="00242C0F">
            <w:pPr>
              <w:jc w:val="center"/>
              <w:rPr>
                <w:sz w:val="20"/>
                <w:szCs w:val="20"/>
              </w:rPr>
            </w:pPr>
            <w:r w:rsidRPr="00DB5974">
              <w:rPr>
                <w:sz w:val="20"/>
                <w:szCs w:val="20"/>
              </w:rPr>
              <w:t>Périgordien III</w:t>
            </w:r>
          </w:p>
        </w:tc>
        <w:tc>
          <w:tcPr>
            <w:tcW w:w="1841" w:type="dxa"/>
            <w:vAlign w:val="center"/>
          </w:tcPr>
          <w:p w14:paraId="784F30A4" w14:textId="77777777" w:rsidR="005112B8" w:rsidRPr="00DB5974" w:rsidRDefault="005112B8" w:rsidP="00242C0F">
            <w:pPr>
              <w:jc w:val="center"/>
              <w:rPr>
                <w:sz w:val="20"/>
                <w:szCs w:val="20"/>
              </w:rPr>
            </w:pPr>
            <w:r w:rsidRPr="00DB5974">
              <w:rPr>
                <w:sz w:val="20"/>
                <w:szCs w:val="20"/>
              </w:rPr>
              <w:t>couches 40-28 Ouest / 40-36 Est</w:t>
            </w:r>
          </w:p>
        </w:tc>
        <w:tc>
          <w:tcPr>
            <w:tcW w:w="1644" w:type="dxa"/>
            <w:vAlign w:val="center"/>
          </w:tcPr>
          <w:p w14:paraId="1109FDA4" w14:textId="77777777" w:rsidR="00B86B66" w:rsidRDefault="005112B8" w:rsidP="00242C0F">
            <w:pPr>
              <w:jc w:val="center"/>
              <w:rPr>
                <w:sz w:val="20"/>
                <w:szCs w:val="20"/>
              </w:rPr>
            </w:pPr>
            <w:r w:rsidRPr="00DB5974">
              <w:rPr>
                <w:sz w:val="20"/>
                <w:szCs w:val="20"/>
              </w:rPr>
              <w:t xml:space="preserve">Périgordien </w:t>
            </w:r>
          </w:p>
          <w:p w14:paraId="47542C02" w14:textId="77777777" w:rsidR="005112B8" w:rsidRPr="00DB5974" w:rsidRDefault="005112B8" w:rsidP="00242C0F">
            <w:pPr>
              <w:jc w:val="center"/>
              <w:rPr>
                <w:sz w:val="20"/>
                <w:szCs w:val="20"/>
              </w:rPr>
            </w:pPr>
            <w:r w:rsidRPr="00DB5974">
              <w:rPr>
                <w:sz w:val="20"/>
                <w:szCs w:val="20"/>
              </w:rPr>
              <w:t>supérieur</w:t>
            </w:r>
          </w:p>
        </w:tc>
        <w:tc>
          <w:tcPr>
            <w:tcW w:w="1771" w:type="dxa"/>
            <w:vAlign w:val="center"/>
          </w:tcPr>
          <w:p w14:paraId="032921BF" w14:textId="77777777" w:rsidR="005112B8" w:rsidRPr="00DB5974" w:rsidRDefault="005112B8" w:rsidP="00242C0F">
            <w:pPr>
              <w:jc w:val="center"/>
              <w:rPr>
                <w:sz w:val="20"/>
                <w:szCs w:val="20"/>
              </w:rPr>
            </w:pPr>
          </w:p>
        </w:tc>
      </w:tr>
      <w:tr w:rsidR="005112B8" w:rsidRPr="00DB5974" w14:paraId="08B09A82" w14:textId="77777777" w:rsidTr="00B86B66">
        <w:tc>
          <w:tcPr>
            <w:tcW w:w="961" w:type="dxa"/>
            <w:vAlign w:val="center"/>
          </w:tcPr>
          <w:p w14:paraId="11CE30EE" w14:textId="77777777" w:rsidR="005112B8" w:rsidRPr="00DB5974" w:rsidRDefault="005112B8" w:rsidP="00242C0F">
            <w:pPr>
              <w:jc w:val="center"/>
              <w:rPr>
                <w:sz w:val="20"/>
                <w:szCs w:val="20"/>
              </w:rPr>
            </w:pPr>
            <w:r w:rsidRPr="00DB5974">
              <w:rPr>
                <w:sz w:val="20"/>
                <w:szCs w:val="20"/>
              </w:rPr>
              <w:t>D</w:t>
            </w:r>
          </w:p>
        </w:tc>
        <w:tc>
          <w:tcPr>
            <w:tcW w:w="1877" w:type="dxa"/>
            <w:vAlign w:val="center"/>
          </w:tcPr>
          <w:p w14:paraId="2E37D535" w14:textId="77777777" w:rsidR="005112B8" w:rsidRPr="00DB5974" w:rsidRDefault="005112B8" w:rsidP="00242C0F">
            <w:pPr>
              <w:jc w:val="center"/>
              <w:rPr>
                <w:sz w:val="20"/>
                <w:szCs w:val="20"/>
              </w:rPr>
            </w:pPr>
            <w:r w:rsidRPr="00DB5974">
              <w:rPr>
                <w:sz w:val="20"/>
                <w:szCs w:val="20"/>
              </w:rPr>
              <w:t>Aurigancien V</w:t>
            </w:r>
          </w:p>
        </w:tc>
        <w:tc>
          <w:tcPr>
            <w:tcW w:w="1841" w:type="dxa"/>
            <w:vAlign w:val="center"/>
          </w:tcPr>
          <w:p w14:paraId="2EFB1551" w14:textId="77777777" w:rsidR="005112B8" w:rsidRPr="00DB5974" w:rsidRDefault="005112B8" w:rsidP="00242C0F">
            <w:pPr>
              <w:jc w:val="center"/>
              <w:rPr>
                <w:sz w:val="20"/>
                <w:szCs w:val="20"/>
              </w:rPr>
            </w:pPr>
            <w:r w:rsidRPr="00DB5974">
              <w:rPr>
                <w:sz w:val="20"/>
                <w:szCs w:val="20"/>
              </w:rPr>
              <w:t>couche 17 Ouest / 34-33 Est</w:t>
            </w:r>
          </w:p>
        </w:tc>
        <w:tc>
          <w:tcPr>
            <w:tcW w:w="1644" w:type="dxa"/>
            <w:vAlign w:val="center"/>
          </w:tcPr>
          <w:p w14:paraId="716D8DB4" w14:textId="77777777" w:rsidR="005112B8" w:rsidRPr="00DB5974" w:rsidRDefault="005112B8" w:rsidP="00242C0F">
            <w:pPr>
              <w:jc w:val="center"/>
              <w:rPr>
                <w:sz w:val="20"/>
                <w:szCs w:val="20"/>
              </w:rPr>
            </w:pPr>
          </w:p>
        </w:tc>
        <w:tc>
          <w:tcPr>
            <w:tcW w:w="1771" w:type="dxa"/>
            <w:vAlign w:val="center"/>
          </w:tcPr>
          <w:p w14:paraId="12E224F6" w14:textId="77777777" w:rsidR="005112B8" w:rsidRPr="00DB5974" w:rsidRDefault="005112B8" w:rsidP="00242C0F">
            <w:pPr>
              <w:jc w:val="center"/>
              <w:rPr>
                <w:sz w:val="20"/>
                <w:szCs w:val="20"/>
              </w:rPr>
            </w:pPr>
          </w:p>
        </w:tc>
      </w:tr>
      <w:tr w:rsidR="005112B8" w:rsidRPr="00DB5974" w14:paraId="277CDB0E" w14:textId="77777777" w:rsidTr="00B86B66">
        <w:tc>
          <w:tcPr>
            <w:tcW w:w="961" w:type="dxa"/>
            <w:vAlign w:val="center"/>
          </w:tcPr>
          <w:p w14:paraId="7A2415FC" w14:textId="77777777" w:rsidR="005112B8" w:rsidRPr="00DB5974" w:rsidRDefault="005112B8" w:rsidP="00242C0F">
            <w:pPr>
              <w:jc w:val="center"/>
              <w:rPr>
                <w:sz w:val="20"/>
                <w:szCs w:val="20"/>
              </w:rPr>
            </w:pPr>
            <w:r w:rsidRPr="00DB5974">
              <w:rPr>
                <w:sz w:val="20"/>
                <w:szCs w:val="20"/>
              </w:rPr>
              <w:t>F</w:t>
            </w:r>
          </w:p>
        </w:tc>
        <w:tc>
          <w:tcPr>
            <w:tcW w:w="1877" w:type="dxa"/>
            <w:vAlign w:val="center"/>
          </w:tcPr>
          <w:p w14:paraId="556C5D8E" w14:textId="77777777" w:rsidR="005112B8" w:rsidRPr="00DB5974" w:rsidRDefault="005112B8" w:rsidP="00242C0F">
            <w:pPr>
              <w:jc w:val="center"/>
              <w:rPr>
                <w:sz w:val="20"/>
                <w:szCs w:val="20"/>
              </w:rPr>
            </w:pPr>
          </w:p>
        </w:tc>
        <w:tc>
          <w:tcPr>
            <w:tcW w:w="1841" w:type="dxa"/>
            <w:vAlign w:val="center"/>
          </w:tcPr>
          <w:p w14:paraId="394DF7EA" w14:textId="77777777" w:rsidR="005112B8" w:rsidRPr="00DB5974" w:rsidRDefault="005112B8" w:rsidP="00242C0F">
            <w:pPr>
              <w:jc w:val="center"/>
              <w:rPr>
                <w:sz w:val="20"/>
                <w:szCs w:val="20"/>
              </w:rPr>
            </w:pPr>
            <w:r w:rsidRPr="00DB5974">
              <w:rPr>
                <w:sz w:val="20"/>
                <w:szCs w:val="20"/>
              </w:rPr>
              <w:t>couche 36 Est</w:t>
            </w:r>
          </w:p>
        </w:tc>
        <w:tc>
          <w:tcPr>
            <w:tcW w:w="1644" w:type="dxa"/>
            <w:vAlign w:val="center"/>
          </w:tcPr>
          <w:p w14:paraId="7F2C91FD" w14:textId="77777777" w:rsidR="00B86B66" w:rsidRDefault="005112B8" w:rsidP="00242C0F">
            <w:pPr>
              <w:jc w:val="center"/>
              <w:rPr>
                <w:sz w:val="20"/>
                <w:szCs w:val="20"/>
              </w:rPr>
            </w:pPr>
            <w:r w:rsidRPr="00DB5974">
              <w:rPr>
                <w:sz w:val="20"/>
                <w:szCs w:val="20"/>
              </w:rPr>
              <w:t>Proto</w:t>
            </w:r>
            <w:r w:rsidR="00B86B66">
              <w:rPr>
                <w:sz w:val="20"/>
                <w:szCs w:val="20"/>
              </w:rPr>
              <w:t>-</w:t>
            </w:r>
          </w:p>
          <w:p w14:paraId="6BE989C6" w14:textId="77777777" w:rsidR="005112B8" w:rsidRPr="00DB5974" w:rsidRDefault="005112B8" w:rsidP="00242C0F">
            <w:pPr>
              <w:jc w:val="center"/>
              <w:rPr>
                <w:sz w:val="20"/>
                <w:szCs w:val="20"/>
              </w:rPr>
            </w:pPr>
            <w:r w:rsidRPr="00DB5974">
              <w:rPr>
                <w:sz w:val="20"/>
                <w:szCs w:val="20"/>
              </w:rPr>
              <w:t>magdalénien</w:t>
            </w:r>
          </w:p>
        </w:tc>
        <w:tc>
          <w:tcPr>
            <w:tcW w:w="1771" w:type="dxa"/>
            <w:vAlign w:val="center"/>
          </w:tcPr>
          <w:p w14:paraId="79575C4C" w14:textId="77777777" w:rsidR="005112B8" w:rsidRPr="00DB5974" w:rsidRDefault="005112B8" w:rsidP="00242C0F">
            <w:pPr>
              <w:jc w:val="center"/>
              <w:rPr>
                <w:sz w:val="20"/>
                <w:szCs w:val="20"/>
              </w:rPr>
            </w:pPr>
            <w:r w:rsidRPr="00DB5974">
              <w:rPr>
                <w:sz w:val="20"/>
                <w:szCs w:val="20"/>
              </w:rPr>
              <w:t xml:space="preserve">21980 </w:t>
            </w:r>
            <w:r w:rsidRPr="00DB5974">
              <w:rPr>
                <w:rFonts w:ascii="Arial" w:hAnsi="Arial" w:cs="Arial"/>
                <w:sz w:val="20"/>
                <w:szCs w:val="20"/>
              </w:rPr>
              <w:t xml:space="preserve">± </w:t>
            </w:r>
            <w:r w:rsidRPr="00DB5974">
              <w:rPr>
                <w:sz w:val="20"/>
                <w:szCs w:val="20"/>
              </w:rPr>
              <w:t>250 BP</w:t>
            </w:r>
          </w:p>
        </w:tc>
      </w:tr>
      <w:tr w:rsidR="00AB0679" w:rsidRPr="00DB5974" w14:paraId="49927C17" w14:textId="77777777" w:rsidTr="00B86B66">
        <w:tc>
          <w:tcPr>
            <w:tcW w:w="961" w:type="dxa"/>
            <w:vAlign w:val="center"/>
          </w:tcPr>
          <w:p w14:paraId="7BEC5CE8" w14:textId="77777777" w:rsidR="00AB0679" w:rsidRPr="00DB5974" w:rsidRDefault="00AB0679" w:rsidP="00242C0F">
            <w:pPr>
              <w:jc w:val="center"/>
              <w:rPr>
                <w:sz w:val="20"/>
                <w:szCs w:val="20"/>
              </w:rPr>
            </w:pPr>
            <w:r w:rsidRPr="00DB5974">
              <w:rPr>
                <w:sz w:val="20"/>
                <w:szCs w:val="20"/>
              </w:rPr>
              <w:t>G</w:t>
            </w:r>
          </w:p>
        </w:tc>
        <w:tc>
          <w:tcPr>
            <w:tcW w:w="1877" w:type="dxa"/>
            <w:vAlign w:val="center"/>
          </w:tcPr>
          <w:p w14:paraId="35B532A8" w14:textId="77777777" w:rsidR="00AB0679" w:rsidRPr="00DB5974" w:rsidRDefault="00AB0679" w:rsidP="00242C0F">
            <w:pPr>
              <w:jc w:val="center"/>
              <w:rPr>
                <w:sz w:val="20"/>
                <w:szCs w:val="20"/>
              </w:rPr>
            </w:pPr>
            <w:r w:rsidRPr="00DB5974">
              <w:rPr>
                <w:sz w:val="20"/>
                <w:szCs w:val="20"/>
              </w:rPr>
              <w:t>Protosolutréen</w:t>
            </w:r>
          </w:p>
        </w:tc>
        <w:tc>
          <w:tcPr>
            <w:tcW w:w="1841" w:type="dxa"/>
            <w:vAlign w:val="center"/>
          </w:tcPr>
          <w:p w14:paraId="036532F9" w14:textId="77777777" w:rsidR="00AB0679" w:rsidRPr="00DB5974" w:rsidRDefault="00AB0679" w:rsidP="00242C0F">
            <w:pPr>
              <w:jc w:val="center"/>
              <w:rPr>
                <w:sz w:val="20"/>
                <w:szCs w:val="20"/>
              </w:rPr>
            </w:pPr>
          </w:p>
        </w:tc>
        <w:tc>
          <w:tcPr>
            <w:tcW w:w="1644" w:type="dxa"/>
            <w:vAlign w:val="center"/>
          </w:tcPr>
          <w:p w14:paraId="5C612910" w14:textId="77777777" w:rsidR="00B86B66" w:rsidRDefault="00AB0679" w:rsidP="00242C0F">
            <w:pPr>
              <w:jc w:val="center"/>
              <w:rPr>
                <w:sz w:val="20"/>
                <w:szCs w:val="20"/>
              </w:rPr>
            </w:pPr>
            <w:r w:rsidRPr="00DB5974">
              <w:rPr>
                <w:sz w:val="20"/>
                <w:szCs w:val="20"/>
              </w:rPr>
              <w:t>Proto</w:t>
            </w:r>
            <w:r w:rsidR="00B86B66">
              <w:rPr>
                <w:sz w:val="20"/>
                <w:szCs w:val="20"/>
              </w:rPr>
              <w:t>-</w:t>
            </w:r>
          </w:p>
          <w:p w14:paraId="167123E8" w14:textId="77777777" w:rsidR="00AB0679" w:rsidRPr="00DB5974" w:rsidRDefault="00AB0679" w:rsidP="00242C0F">
            <w:pPr>
              <w:jc w:val="center"/>
              <w:rPr>
                <w:sz w:val="20"/>
                <w:szCs w:val="20"/>
              </w:rPr>
            </w:pPr>
            <w:r w:rsidRPr="00DB5974">
              <w:rPr>
                <w:sz w:val="20"/>
                <w:szCs w:val="20"/>
              </w:rPr>
              <w:t>solutréen</w:t>
            </w:r>
          </w:p>
        </w:tc>
        <w:tc>
          <w:tcPr>
            <w:tcW w:w="1771" w:type="dxa"/>
            <w:vAlign w:val="center"/>
          </w:tcPr>
          <w:p w14:paraId="0D7B2DA3" w14:textId="77777777" w:rsidR="00AB0679" w:rsidRPr="00DB5974" w:rsidRDefault="00AB0679" w:rsidP="00242C0F">
            <w:pPr>
              <w:jc w:val="center"/>
              <w:rPr>
                <w:sz w:val="20"/>
                <w:szCs w:val="20"/>
              </w:rPr>
            </w:pPr>
            <w:r w:rsidRPr="00DB5974">
              <w:rPr>
                <w:sz w:val="20"/>
                <w:szCs w:val="20"/>
              </w:rPr>
              <w:t>pointes traingulaires,…</w:t>
            </w:r>
          </w:p>
        </w:tc>
      </w:tr>
      <w:tr w:rsidR="00AB0679" w:rsidRPr="00DB5974" w14:paraId="29F76577" w14:textId="77777777" w:rsidTr="00B86B66">
        <w:tc>
          <w:tcPr>
            <w:tcW w:w="961" w:type="dxa"/>
            <w:vAlign w:val="center"/>
          </w:tcPr>
          <w:p w14:paraId="13AF48D6" w14:textId="77777777" w:rsidR="00AB0679" w:rsidRPr="00DB5974" w:rsidRDefault="00AB0679" w:rsidP="00242C0F">
            <w:pPr>
              <w:jc w:val="center"/>
              <w:rPr>
                <w:sz w:val="20"/>
                <w:szCs w:val="20"/>
              </w:rPr>
            </w:pPr>
            <w:r w:rsidRPr="00DB5974">
              <w:rPr>
                <w:sz w:val="20"/>
                <w:szCs w:val="20"/>
              </w:rPr>
              <w:t>H</w:t>
            </w:r>
          </w:p>
        </w:tc>
        <w:tc>
          <w:tcPr>
            <w:tcW w:w="1877" w:type="dxa"/>
            <w:vAlign w:val="center"/>
          </w:tcPr>
          <w:p w14:paraId="468A0259" w14:textId="77777777" w:rsidR="00AB0679" w:rsidRPr="00DB5974" w:rsidRDefault="00AB0679" w:rsidP="00242C0F">
            <w:pPr>
              <w:jc w:val="center"/>
              <w:rPr>
                <w:sz w:val="20"/>
                <w:szCs w:val="20"/>
              </w:rPr>
            </w:pPr>
            <w:r w:rsidRPr="00DB5974">
              <w:rPr>
                <w:sz w:val="20"/>
                <w:szCs w:val="20"/>
              </w:rPr>
              <w:t>Solutréen inférieur</w:t>
            </w:r>
          </w:p>
        </w:tc>
        <w:tc>
          <w:tcPr>
            <w:tcW w:w="1841" w:type="dxa"/>
            <w:vAlign w:val="center"/>
          </w:tcPr>
          <w:p w14:paraId="3788EA8C" w14:textId="77777777" w:rsidR="00AB0679" w:rsidRPr="00DB5974" w:rsidRDefault="00AB0679" w:rsidP="00242C0F">
            <w:pPr>
              <w:jc w:val="center"/>
              <w:rPr>
                <w:sz w:val="20"/>
                <w:szCs w:val="20"/>
              </w:rPr>
            </w:pPr>
          </w:p>
        </w:tc>
        <w:tc>
          <w:tcPr>
            <w:tcW w:w="1644" w:type="dxa"/>
            <w:vAlign w:val="center"/>
          </w:tcPr>
          <w:p w14:paraId="1A9ACB03" w14:textId="77777777" w:rsidR="00B86B66" w:rsidRDefault="00AB0679" w:rsidP="00242C0F">
            <w:pPr>
              <w:jc w:val="center"/>
              <w:rPr>
                <w:sz w:val="20"/>
                <w:szCs w:val="20"/>
              </w:rPr>
            </w:pPr>
            <w:r w:rsidRPr="00DB5974">
              <w:rPr>
                <w:sz w:val="20"/>
                <w:szCs w:val="20"/>
              </w:rPr>
              <w:t xml:space="preserve">Solutréen </w:t>
            </w:r>
          </w:p>
          <w:p w14:paraId="3F6AF6E0" w14:textId="77777777" w:rsidR="00AB0679" w:rsidRPr="00DB5974" w:rsidRDefault="00AB0679" w:rsidP="00242C0F">
            <w:pPr>
              <w:jc w:val="center"/>
              <w:rPr>
                <w:sz w:val="20"/>
                <w:szCs w:val="20"/>
              </w:rPr>
            </w:pPr>
            <w:r w:rsidRPr="00DB5974">
              <w:rPr>
                <w:sz w:val="20"/>
                <w:szCs w:val="20"/>
              </w:rPr>
              <w:t>inférieur</w:t>
            </w:r>
          </w:p>
        </w:tc>
        <w:tc>
          <w:tcPr>
            <w:tcW w:w="1771" w:type="dxa"/>
            <w:vAlign w:val="center"/>
          </w:tcPr>
          <w:p w14:paraId="058DBF7A" w14:textId="77777777" w:rsidR="00AB0679" w:rsidRPr="00DB5974" w:rsidRDefault="00AB0679" w:rsidP="00242C0F">
            <w:pPr>
              <w:jc w:val="center"/>
              <w:rPr>
                <w:sz w:val="20"/>
                <w:szCs w:val="20"/>
              </w:rPr>
            </w:pPr>
            <w:r w:rsidRPr="00DB5974">
              <w:rPr>
                <w:sz w:val="20"/>
                <w:szCs w:val="20"/>
              </w:rPr>
              <w:t>pointes à face plane</w:t>
            </w:r>
          </w:p>
        </w:tc>
      </w:tr>
      <w:tr w:rsidR="00AB0679" w:rsidRPr="008A1841" w14:paraId="4F3B5680" w14:textId="77777777" w:rsidTr="00B86B66">
        <w:tc>
          <w:tcPr>
            <w:tcW w:w="961" w:type="dxa"/>
            <w:vAlign w:val="center"/>
          </w:tcPr>
          <w:p w14:paraId="12FC5E46" w14:textId="77777777" w:rsidR="00AB0679" w:rsidRPr="00DB5974" w:rsidRDefault="00AB0679" w:rsidP="00242C0F">
            <w:pPr>
              <w:jc w:val="center"/>
              <w:rPr>
                <w:sz w:val="20"/>
                <w:szCs w:val="20"/>
              </w:rPr>
            </w:pPr>
            <w:r w:rsidRPr="00DB5974">
              <w:rPr>
                <w:sz w:val="20"/>
                <w:szCs w:val="20"/>
              </w:rPr>
              <w:t>H’</w:t>
            </w:r>
          </w:p>
        </w:tc>
        <w:tc>
          <w:tcPr>
            <w:tcW w:w="1877" w:type="dxa"/>
            <w:vAlign w:val="center"/>
          </w:tcPr>
          <w:p w14:paraId="76B96750" w14:textId="77777777" w:rsidR="00AB0679" w:rsidRPr="00DB5974" w:rsidRDefault="00AB0679" w:rsidP="00242C0F">
            <w:pPr>
              <w:jc w:val="center"/>
              <w:rPr>
                <w:sz w:val="20"/>
                <w:szCs w:val="20"/>
              </w:rPr>
            </w:pPr>
            <w:r w:rsidRPr="00DB5974">
              <w:rPr>
                <w:sz w:val="20"/>
                <w:szCs w:val="20"/>
              </w:rPr>
              <w:t>Solutréen moyen</w:t>
            </w:r>
          </w:p>
        </w:tc>
        <w:tc>
          <w:tcPr>
            <w:tcW w:w="1841" w:type="dxa"/>
            <w:vAlign w:val="center"/>
          </w:tcPr>
          <w:p w14:paraId="41BD57A2" w14:textId="77777777" w:rsidR="00AB0679" w:rsidRPr="00DB5974" w:rsidRDefault="00AB0679" w:rsidP="00242C0F">
            <w:pPr>
              <w:jc w:val="center"/>
              <w:rPr>
                <w:sz w:val="20"/>
                <w:szCs w:val="20"/>
              </w:rPr>
            </w:pPr>
          </w:p>
        </w:tc>
        <w:tc>
          <w:tcPr>
            <w:tcW w:w="1644" w:type="dxa"/>
            <w:vAlign w:val="center"/>
          </w:tcPr>
          <w:p w14:paraId="17D7A72A" w14:textId="77777777" w:rsidR="00B86B66" w:rsidRDefault="00AB0679" w:rsidP="00242C0F">
            <w:pPr>
              <w:jc w:val="center"/>
              <w:rPr>
                <w:sz w:val="20"/>
                <w:szCs w:val="20"/>
              </w:rPr>
            </w:pPr>
            <w:r w:rsidRPr="00DB5974">
              <w:rPr>
                <w:sz w:val="20"/>
                <w:szCs w:val="20"/>
              </w:rPr>
              <w:t xml:space="preserve">Solutréen </w:t>
            </w:r>
          </w:p>
          <w:p w14:paraId="4734AA68" w14:textId="77777777" w:rsidR="00AB0679" w:rsidRPr="00DB5974" w:rsidRDefault="00AB0679" w:rsidP="00242C0F">
            <w:pPr>
              <w:jc w:val="center"/>
              <w:rPr>
                <w:sz w:val="20"/>
                <w:szCs w:val="20"/>
              </w:rPr>
            </w:pPr>
            <w:r w:rsidRPr="00DB5974">
              <w:rPr>
                <w:sz w:val="20"/>
                <w:szCs w:val="20"/>
              </w:rPr>
              <w:lastRenderedPageBreak/>
              <w:t>moyen</w:t>
            </w:r>
          </w:p>
        </w:tc>
        <w:tc>
          <w:tcPr>
            <w:tcW w:w="1771" w:type="dxa"/>
            <w:vAlign w:val="center"/>
          </w:tcPr>
          <w:p w14:paraId="4A7A41CE" w14:textId="77777777" w:rsidR="00AB0679" w:rsidRPr="0032190F" w:rsidRDefault="00AB0679" w:rsidP="00242C0F">
            <w:pPr>
              <w:jc w:val="center"/>
              <w:rPr>
                <w:sz w:val="20"/>
                <w:szCs w:val="20"/>
                <w:lang w:val="fr-FR"/>
              </w:rPr>
            </w:pPr>
            <w:r w:rsidRPr="0032190F">
              <w:rPr>
                <w:sz w:val="20"/>
                <w:szCs w:val="20"/>
                <w:lang w:val="fr-FR"/>
              </w:rPr>
              <w:lastRenderedPageBreak/>
              <w:t>21</w:t>
            </w:r>
            <w:r w:rsidRPr="0032190F">
              <w:rPr>
                <w:sz w:val="20"/>
                <w:szCs w:val="20"/>
                <w:vertAlign w:val="superscript"/>
                <w:lang w:val="fr-FR"/>
              </w:rPr>
              <w:t>e</w:t>
            </w:r>
            <w:r w:rsidRPr="0032190F">
              <w:rPr>
                <w:sz w:val="20"/>
                <w:szCs w:val="20"/>
                <w:lang w:val="fr-FR"/>
              </w:rPr>
              <w:t xml:space="preserve"> millénaire BP, </w:t>
            </w:r>
            <w:r w:rsidRPr="0032190F">
              <w:rPr>
                <w:sz w:val="20"/>
                <w:szCs w:val="20"/>
                <w:lang w:val="fr-FR"/>
              </w:rPr>
              <w:lastRenderedPageBreak/>
              <w:t>grandes feuilles de laurier</w:t>
            </w:r>
          </w:p>
        </w:tc>
      </w:tr>
      <w:tr w:rsidR="00AB0679" w:rsidRPr="00DB5974" w14:paraId="6E6B05C0" w14:textId="77777777" w:rsidTr="00B86B66">
        <w:tc>
          <w:tcPr>
            <w:tcW w:w="961" w:type="dxa"/>
            <w:vAlign w:val="center"/>
          </w:tcPr>
          <w:p w14:paraId="32723E19" w14:textId="77777777" w:rsidR="00AB0679" w:rsidRPr="00DB5974" w:rsidRDefault="00AB0679" w:rsidP="00242C0F">
            <w:pPr>
              <w:jc w:val="center"/>
              <w:rPr>
                <w:sz w:val="20"/>
                <w:szCs w:val="20"/>
              </w:rPr>
            </w:pPr>
            <w:r w:rsidRPr="00DB5974">
              <w:rPr>
                <w:sz w:val="20"/>
                <w:szCs w:val="20"/>
              </w:rPr>
              <w:lastRenderedPageBreak/>
              <w:t>H’’</w:t>
            </w:r>
          </w:p>
        </w:tc>
        <w:tc>
          <w:tcPr>
            <w:tcW w:w="1877" w:type="dxa"/>
            <w:vAlign w:val="center"/>
          </w:tcPr>
          <w:p w14:paraId="63C51780" w14:textId="77777777" w:rsidR="00AB0679" w:rsidRPr="00DB5974" w:rsidRDefault="00AB0679" w:rsidP="00242C0F">
            <w:pPr>
              <w:jc w:val="center"/>
              <w:rPr>
                <w:sz w:val="20"/>
                <w:szCs w:val="20"/>
              </w:rPr>
            </w:pPr>
            <w:r w:rsidRPr="00DB5974">
              <w:rPr>
                <w:sz w:val="20"/>
                <w:szCs w:val="20"/>
              </w:rPr>
              <w:t>Solutréen supérieur</w:t>
            </w:r>
          </w:p>
        </w:tc>
        <w:tc>
          <w:tcPr>
            <w:tcW w:w="1841" w:type="dxa"/>
            <w:vAlign w:val="center"/>
          </w:tcPr>
          <w:p w14:paraId="1B238236" w14:textId="77777777" w:rsidR="00AB0679" w:rsidRPr="00DB5974" w:rsidRDefault="00AB0679" w:rsidP="00242C0F">
            <w:pPr>
              <w:jc w:val="center"/>
              <w:rPr>
                <w:sz w:val="20"/>
                <w:szCs w:val="20"/>
              </w:rPr>
            </w:pPr>
          </w:p>
        </w:tc>
        <w:tc>
          <w:tcPr>
            <w:tcW w:w="1644" w:type="dxa"/>
            <w:vAlign w:val="center"/>
          </w:tcPr>
          <w:p w14:paraId="3C471CFF" w14:textId="77777777" w:rsidR="00B86B66" w:rsidRDefault="00AB0679" w:rsidP="00242C0F">
            <w:pPr>
              <w:jc w:val="center"/>
              <w:rPr>
                <w:sz w:val="20"/>
                <w:szCs w:val="20"/>
              </w:rPr>
            </w:pPr>
            <w:r w:rsidRPr="00DB5974">
              <w:rPr>
                <w:sz w:val="20"/>
                <w:szCs w:val="20"/>
              </w:rPr>
              <w:t xml:space="preserve">Solutréen </w:t>
            </w:r>
          </w:p>
          <w:p w14:paraId="0F303224" w14:textId="77777777" w:rsidR="00AB0679" w:rsidRPr="00DB5974" w:rsidRDefault="00AB0679" w:rsidP="00242C0F">
            <w:pPr>
              <w:jc w:val="center"/>
              <w:rPr>
                <w:sz w:val="20"/>
                <w:szCs w:val="20"/>
              </w:rPr>
            </w:pPr>
            <w:r w:rsidRPr="00DB5974">
              <w:rPr>
                <w:sz w:val="20"/>
                <w:szCs w:val="20"/>
              </w:rPr>
              <w:t>supérieur</w:t>
            </w:r>
          </w:p>
        </w:tc>
        <w:tc>
          <w:tcPr>
            <w:tcW w:w="1771" w:type="dxa"/>
            <w:vAlign w:val="center"/>
          </w:tcPr>
          <w:p w14:paraId="470037D7" w14:textId="77777777" w:rsidR="00AB0679" w:rsidRPr="00DB5974" w:rsidRDefault="00AB0679" w:rsidP="00242C0F">
            <w:pPr>
              <w:jc w:val="center"/>
              <w:rPr>
                <w:sz w:val="20"/>
                <w:szCs w:val="20"/>
              </w:rPr>
            </w:pPr>
            <w:r w:rsidRPr="00DB5974">
              <w:rPr>
                <w:sz w:val="20"/>
                <w:szCs w:val="20"/>
              </w:rPr>
              <w:t>pointes à cran</w:t>
            </w:r>
          </w:p>
        </w:tc>
      </w:tr>
      <w:tr w:rsidR="0072396D" w:rsidRPr="00DB5974" w14:paraId="17A29875" w14:textId="77777777" w:rsidTr="00B86B66">
        <w:tc>
          <w:tcPr>
            <w:tcW w:w="961" w:type="dxa"/>
            <w:vAlign w:val="center"/>
          </w:tcPr>
          <w:p w14:paraId="1AC87E01" w14:textId="77777777" w:rsidR="0072396D" w:rsidRPr="00DB5974" w:rsidRDefault="0072396D" w:rsidP="00242C0F">
            <w:pPr>
              <w:jc w:val="center"/>
              <w:rPr>
                <w:sz w:val="20"/>
                <w:szCs w:val="20"/>
              </w:rPr>
            </w:pPr>
            <w:r w:rsidRPr="00DB5974">
              <w:rPr>
                <w:sz w:val="20"/>
                <w:szCs w:val="20"/>
              </w:rPr>
              <w:t>H’’’</w:t>
            </w:r>
          </w:p>
        </w:tc>
        <w:tc>
          <w:tcPr>
            <w:tcW w:w="1877" w:type="dxa"/>
            <w:vAlign w:val="center"/>
          </w:tcPr>
          <w:p w14:paraId="1896AB88" w14:textId="77777777" w:rsidR="0072396D" w:rsidRPr="00DB5974" w:rsidRDefault="0072396D" w:rsidP="00242C0F">
            <w:pPr>
              <w:jc w:val="center"/>
              <w:rPr>
                <w:sz w:val="20"/>
                <w:szCs w:val="20"/>
              </w:rPr>
            </w:pPr>
            <w:r w:rsidRPr="00DB5974">
              <w:rPr>
                <w:sz w:val="20"/>
                <w:szCs w:val="20"/>
              </w:rPr>
              <w:t>Solutréen final</w:t>
            </w:r>
          </w:p>
        </w:tc>
        <w:tc>
          <w:tcPr>
            <w:tcW w:w="1841" w:type="dxa"/>
            <w:vAlign w:val="center"/>
          </w:tcPr>
          <w:p w14:paraId="673F389A" w14:textId="77777777" w:rsidR="0072396D" w:rsidRPr="00DB5974" w:rsidRDefault="0072396D" w:rsidP="00242C0F">
            <w:pPr>
              <w:jc w:val="center"/>
              <w:rPr>
                <w:sz w:val="20"/>
                <w:szCs w:val="20"/>
              </w:rPr>
            </w:pPr>
          </w:p>
        </w:tc>
        <w:tc>
          <w:tcPr>
            <w:tcW w:w="1644" w:type="dxa"/>
            <w:vAlign w:val="center"/>
          </w:tcPr>
          <w:p w14:paraId="7F6B4E9F" w14:textId="77777777" w:rsidR="00B86B66" w:rsidRDefault="0072396D" w:rsidP="00242C0F">
            <w:pPr>
              <w:jc w:val="center"/>
              <w:rPr>
                <w:sz w:val="20"/>
                <w:szCs w:val="20"/>
              </w:rPr>
            </w:pPr>
            <w:r w:rsidRPr="00DB5974">
              <w:rPr>
                <w:sz w:val="20"/>
                <w:szCs w:val="20"/>
              </w:rPr>
              <w:t xml:space="preserve">Solutréen </w:t>
            </w:r>
          </w:p>
          <w:p w14:paraId="52B4326E" w14:textId="77777777" w:rsidR="0072396D" w:rsidRPr="00DB5974" w:rsidRDefault="0072396D" w:rsidP="00242C0F">
            <w:pPr>
              <w:jc w:val="center"/>
              <w:rPr>
                <w:sz w:val="20"/>
                <w:szCs w:val="20"/>
              </w:rPr>
            </w:pPr>
            <w:r w:rsidRPr="00DB5974">
              <w:rPr>
                <w:sz w:val="20"/>
                <w:szCs w:val="20"/>
              </w:rPr>
              <w:t>final</w:t>
            </w:r>
          </w:p>
        </w:tc>
        <w:tc>
          <w:tcPr>
            <w:tcW w:w="1771" w:type="dxa"/>
            <w:vAlign w:val="center"/>
          </w:tcPr>
          <w:p w14:paraId="65FF8BC9" w14:textId="77777777" w:rsidR="0072396D" w:rsidRPr="00DB5974" w:rsidRDefault="0072396D" w:rsidP="00242C0F">
            <w:pPr>
              <w:jc w:val="center"/>
              <w:rPr>
                <w:sz w:val="20"/>
                <w:szCs w:val="20"/>
              </w:rPr>
            </w:pPr>
            <w:r w:rsidRPr="00DB5974">
              <w:rPr>
                <w:sz w:val="20"/>
                <w:szCs w:val="20"/>
              </w:rPr>
              <w:t>20</w:t>
            </w:r>
            <w:r w:rsidRPr="00DB5974">
              <w:rPr>
                <w:sz w:val="20"/>
                <w:szCs w:val="20"/>
                <w:vertAlign w:val="superscript"/>
              </w:rPr>
              <w:t>e</w:t>
            </w:r>
            <w:r w:rsidRPr="00DB5974">
              <w:rPr>
                <w:sz w:val="20"/>
                <w:szCs w:val="20"/>
              </w:rPr>
              <w:t xml:space="preserve"> millénaire BP</w:t>
            </w:r>
          </w:p>
        </w:tc>
      </w:tr>
      <w:tr w:rsidR="0072396D" w:rsidRPr="00DB5974" w14:paraId="23EB49AF" w14:textId="77777777" w:rsidTr="00B86B66">
        <w:tc>
          <w:tcPr>
            <w:tcW w:w="961" w:type="dxa"/>
            <w:vAlign w:val="center"/>
          </w:tcPr>
          <w:p w14:paraId="53BF6C56" w14:textId="77777777" w:rsidR="0072396D" w:rsidRPr="00DB5974" w:rsidRDefault="0072396D" w:rsidP="00242C0F">
            <w:pPr>
              <w:jc w:val="center"/>
              <w:rPr>
                <w:sz w:val="20"/>
                <w:szCs w:val="20"/>
              </w:rPr>
            </w:pPr>
            <w:r w:rsidRPr="00DB5974">
              <w:rPr>
                <w:sz w:val="20"/>
                <w:szCs w:val="20"/>
              </w:rPr>
              <w:t>I</w:t>
            </w:r>
          </w:p>
        </w:tc>
        <w:tc>
          <w:tcPr>
            <w:tcW w:w="1877" w:type="dxa"/>
            <w:vAlign w:val="center"/>
          </w:tcPr>
          <w:p w14:paraId="71AC030B" w14:textId="77777777" w:rsidR="0072396D" w:rsidRPr="00DB5974" w:rsidRDefault="0072396D" w:rsidP="00242C0F">
            <w:pPr>
              <w:jc w:val="center"/>
              <w:rPr>
                <w:sz w:val="20"/>
                <w:szCs w:val="20"/>
              </w:rPr>
            </w:pPr>
            <w:r w:rsidRPr="00DB5974">
              <w:rPr>
                <w:sz w:val="20"/>
                <w:szCs w:val="20"/>
              </w:rPr>
              <w:t>Badegoulien</w:t>
            </w:r>
          </w:p>
        </w:tc>
        <w:tc>
          <w:tcPr>
            <w:tcW w:w="1841" w:type="dxa"/>
            <w:vAlign w:val="center"/>
          </w:tcPr>
          <w:p w14:paraId="6EFDBB19" w14:textId="77777777" w:rsidR="0072396D" w:rsidRPr="00DB5974" w:rsidRDefault="0072396D" w:rsidP="00242C0F">
            <w:pPr>
              <w:jc w:val="center"/>
              <w:rPr>
                <w:sz w:val="20"/>
                <w:szCs w:val="20"/>
              </w:rPr>
            </w:pPr>
            <w:r w:rsidRPr="00DB5974">
              <w:rPr>
                <w:sz w:val="20"/>
                <w:szCs w:val="20"/>
              </w:rPr>
              <w:t>couches 20-18</w:t>
            </w:r>
          </w:p>
        </w:tc>
        <w:tc>
          <w:tcPr>
            <w:tcW w:w="1644" w:type="dxa"/>
            <w:vAlign w:val="center"/>
          </w:tcPr>
          <w:p w14:paraId="16FFA2E6" w14:textId="77777777" w:rsidR="0072396D" w:rsidRPr="00DB5974" w:rsidRDefault="0072396D" w:rsidP="00242C0F">
            <w:pPr>
              <w:jc w:val="center"/>
              <w:rPr>
                <w:sz w:val="20"/>
                <w:szCs w:val="20"/>
              </w:rPr>
            </w:pPr>
            <w:r w:rsidRPr="00DB5974">
              <w:rPr>
                <w:sz w:val="20"/>
                <w:szCs w:val="20"/>
              </w:rPr>
              <w:t>Magdalénien 0</w:t>
            </w:r>
          </w:p>
        </w:tc>
        <w:tc>
          <w:tcPr>
            <w:tcW w:w="1771" w:type="dxa"/>
            <w:vAlign w:val="center"/>
          </w:tcPr>
          <w:p w14:paraId="68190BEC" w14:textId="77777777" w:rsidR="0072396D" w:rsidRPr="00DB5974" w:rsidRDefault="0072396D" w:rsidP="00242C0F">
            <w:pPr>
              <w:jc w:val="center"/>
              <w:rPr>
                <w:sz w:val="20"/>
                <w:szCs w:val="20"/>
              </w:rPr>
            </w:pPr>
            <w:r w:rsidRPr="00DB5974">
              <w:rPr>
                <w:sz w:val="20"/>
                <w:szCs w:val="20"/>
              </w:rPr>
              <w:t>18260 ± 360 BP</w:t>
            </w:r>
          </w:p>
        </w:tc>
      </w:tr>
      <w:tr w:rsidR="0072396D" w:rsidRPr="00DB5974" w14:paraId="6232F3BA" w14:textId="77777777" w:rsidTr="00B86B66">
        <w:tc>
          <w:tcPr>
            <w:tcW w:w="961" w:type="dxa"/>
            <w:vAlign w:val="center"/>
          </w:tcPr>
          <w:p w14:paraId="14767619" w14:textId="77777777" w:rsidR="0072396D" w:rsidRPr="00DB5974" w:rsidRDefault="0072396D" w:rsidP="00242C0F">
            <w:pPr>
              <w:jc w:val="center"/>
              <w:rPr>
                <w:sz w:val="20"/>
                <w:szCs w:val="20"/>
              </w:rPr>
            </w:pPr>
            <w:r w:rsidRPr="00DB5974">
              <w:rPr>
                <w:sz w:val="20"/>
                <w:szCs w:val="20"/>
              </w:rPr>
              <w:t>I’</w:t>
            </w:r>
          </w:p>
        </w:tc>
        <w:tc>
          <w:tcPr>
            <w:tcW w:w="1877" w:type="dxa"/>
            <w:vAlign w:val="center"/>
          </w:tcPr>
          <w:p w14:paraId="1F9D676A" w14:textId="77777777" w:rsidR="0072396D" w:rsidRPr="00DB5974" w:rsidRDefault="0072396D" w:rsidP="00242C0F">
            <w:pPr>
              <w:jc w:val="center"/>
              <w:rPr>
                <w:sz w:val="20"/>
                <w:szCs w:val="20"/>
              </w:rPr>
            </w:pPr>
            <w:r w:rsidRPr="00DB5974">
              <w:rPr>
                <w:sz w:val="20"/>
                <w:szCs w:val="20"/>
              </w:rPr>
              <w:t>Badegoulien récent</w:t>
            </w:r>
          </w:p>
        </w:tc>
        <w:tc>
          <w:tcPr>
            <w:tcW w:w="1841" w:type="dxa"/>
            <w:vAlign w:val="center"/>
          </w:tcPr>
          <w:p w14:paraId="7495082C" w14:textId="77777777" w:rsidR="0072396D" w:rsidRPr="00DB5974" w:rsidRDefault="0072396D" w:rsidP="00242C0F">
            <w:pPr>
              <w:jc w:val="center"/>
              <w:rPr>
                <w:sz w:val="20"/>
                <w:szCs w:val="20"/>
              </w:rPr>
            </w:pPr>
          </w:p>
        </w:tc>
        <w:tc>
          <w:tcPr>
            <w:tcW w:w="1644" w:type="dxa"/>
            <w:vAlign w:val="center"/>
          </w:tcPr>
          <w:p w14:paraId="146788CE" w14:textId="77777777" w:rsidR="0072396D" w:rsidRPr="00DB5974" w:rsidRDefault="0072396D" w:rsidP="00242C0F">
            <w:pPr>
              <w:jc w:val="center"/>
              <w:rPr>
                <w:sz w:val="20"/>
                <w:szCs w:val="20"/>
              </w:rPr>
            </w:pPr>
            <w:r w:rsidRPr="00DB5974">
              <w:rPr>
                <w:sz w:val="20"/>
                <w:szCs w:val="20"/>
              </w:rPr>
              <w:t>Magdalénien I</w:t>
            </w:r>
          </w:p>
        </w:tc>
        <w:tc>
          <w:tcPr>
            <w:tcW w:w="1771" w:type="dxa"/>
            <w:vAlign w:val="center"/>
          </w:tcPr>
          <w:p w14:paraId="62F81463" w14:textId="77777777" w:rsidR="0072396D" w:rsidRPr="00DB5974" w:rsidRDefault="0072396D" w:rsidP="00242C0F">
            <w:pPr>
              <w:jc w:val="center"/>
              <w:rPr>
                <w:sz w:val="20"/>
                <w:szCs w:val="20"/>
              </w:rPr>
            </w:pPr>
          </w:p>
        </w:tc>
      </w:tr>
      <w:tr w:rsidR="0072396D" w:rsidRPr="00DB5974" w14:paraId="7FD57748" w14:textId="77777777" w:rsidTr="00B86B66">
        <w:tc>
          <w:tcPr>
            <w:tcW w:w="961" w:type="dxa"/>
            <w:vAlign w:val="center"/>
          </w:tcPr>
          <w:p w14:paraId="57BD17A3" w14:textId="77777777" w:rsidR="0072396D" w:rsidRPr="00DB5974" w:rsidRDefault="0072396D" w:rsidP="00242C0F">
            <w:pPr>
              <w:jc w:val="center"/>
              <w:rPr>
                <w:sz w:val="20"/>
                <w:szCs w:val="20"/>
              </w:rPr>
            </w:pPr>
            <w:r w:rsidRPr="00DB5974">
              <w:rPr>
                <w:sz w:val="20"/>
                <w:szCs w:val="20"/>
              </w:rPr>
              <w:t>I’’</w:t>
            </w:r>
          </w:p>
        </w:tc>
        <w:tc>
          <w:tcPr>
            <w:tcW w:w="1877" w:type="dxa"/>
            <w:vAlign w:val="center"/>
          </w:tcPr>
          <w:p w14:paraId="0C40A5BB" w14:textId="77777777" w:rsidR="0072396D" w:rsidRPr="00DB5974" w:rsidRDefault="0072396D" w:rsidP="00242C0F">
            <w:pPr>
              <w:jc w:val="center"/>
              <w:rPr>
                <w:sz w:val="20"/>
                <w:szCs w:val="20"/>
              </w:rPr>
            </w:pPr>
          </w:p>
        </w:tc>
        <w:tc>
          <w:tcPr>
            <w:tcW w:w="1841" w:type="dxa"/>
            <w:vAlign w:val="center"/>
          </w:tcPr>
          <w:p w14:paraId="27229E6C" w14:textId="77777777" w:rsidR="0072396D" w:rsidRPr="00DB5974" w:rsidRDefault="0072396D" w:rsidP="00242C0F">
            <w:pPr>
              <w:jc w:val="center"/>
              <w:rPr>
                <w:sz w:val="20"/>
                <w:szCs w:val="20"/>
              </w:rPr>
            </w:pPr>
          </w:p>
        </w:tc>
        <w:tc>
          <w:tcPr>
            <w:tcW w:w="1644" w:type="dxa"/>
            <w:vAlign w:val="center"/>
          </w:tcPr>
          <w:p w14:paraId="76246481" w14:textId="77777777" w:rsidR="0072396D" w:rsidRPr="00DB5974" w:rsidRDefault="0072396D" w:rsidP="00242C0F">
            <w:pPr>
              <w:jc w:val="center"/>
              <w:rPr>
                <w:sz w:val="20"/>
                <w:szCs w:val="20"/>
              </w:rPr>
            </w:pPr>
            <w:r w:rsidRPr="00DB5974">
              <w:rPr>
                <w:sz w:val="20"/>
                <w:szCs w:val="20"/>
              </w:rPr>
              <w:t>Magdalénien II</w:t>
            </w:r>
          </w:p>
        </w:tc>
        <w:tc>
          <w:tcPr>
            <w:tcW w:w="1771" w:type="dxa"/>
            <w:vAlign w:val="center"/>
          </w:tcPr>
          <w:p w14:paraId="6D30AFCF" w14:textId="77777777" w:rsidR="0072396D" w:rsidRPr="00DB5974" w:rsidRDefault="0072396D" w:rsidP="00242C0F">
            <w:pPr>
              <w:jc w:val="center"/>
              <w:rPr>
                <w:sz w:val="20"/>
                <w:szCs w:val="20"/>
              </w:rPr>
            </w:pPr>
            <w:r w:rsidRPr="00DB5974">
              <w:rPr>
                <w:sz w:val="20"/>
                <w:szCs w:val="20"/>
              </w:rPr>
              <w:t>17040 ± 440 BP</w:t>
            </w:r>
          </w:p>
        </w:tc>
      </w:tr>
      <w:tr w:rsidR="0072396D" w:rsidRPr="00DB5974" w14:paraId="4238F04F" w14:textId="77777777" w:rsidTr="00B86B66">
        <w:tc>
          <w:tcPr>
            <w:tcW w:w="961" w:type="dxa"/>
            <w:vAlign w:val="center"/>
          </w:tcPr>
          <w:p w14:paraId="3B4DF254" w14:textId="77777777" w:rsidR="0072396D" w:rsidRPr="00DB5974" w:rsidRDefault="0072396D" w:rsidP="00242C0F">
            <w:pPr>
              <w:jc w:val="center"/>
              <w:rPr>
                <w:sz w:val="20"/>
                <w:szCs w:val="20"/>
              </w:rPr>
            </w:pPr>
            <w:r w:rsidRPr="00DB5974">
              <w:rPr>
                <w:sz w:val="20"/>
                <w:szCs w:val="20"/>
              </w:rPr>
              <w:t>I’’’</w:t>
            </w:r>
          </w:p>
        </w:tc>
        <w:tc>
          <w:tcPr>
            <w:tcW w:w="1877" w:type="dxa"/>
            <w:vAlign w:val="center"/>
          </w:tcPr>
          <w:p w14:paraId="38564D05" w14:textId="77777777" w:rsidR="0072396D" w:rsidRPr="00DB5974" w:rsidRDefault="0072396D" w:rsidP="00242C0F">
            <w:pPr>
              <w:jc w:val="center"/>
              <w:rPr>
                <w:sz w:val="20"/>
                <w:szCs w:val="20"/>
              </w:rPr>
            </w:pPr>
          </w:p>
        </w:tc>
        <w:tc>
          <w:tcPr>
            <w:tcW w:w="1841" w:type="dxa"/>
            <w:vAlign w:val="center"/>
          </w:tcPr>
          <w:p w14:paraId="61D57DC0" w14:textId="77777777" w:rsidR="0072396D" w:rsidRPr="00DB5974" w:rsidRDefault="0072396D" w:rsidP="00242C0F">
            <w:pPr>
              <w:jc w:val="center"/>
              <w:rPr>
                <w:sz w:val="20"/>
                <w:szCs w:val="20"/>
              </w:rPr>
            </w:pPr>
          </w:p>
        </w:tc>
        <w:tc>
          <w:tcPr>
            <w:tcW w:w="1644" w:type="dxa"/>
            <w:vAlign w:val="center"/>
          </w:tcPr>
          <w:p w14:paraId="56460CC9" w14:textId="77777777" w:rsidR="0072396D" w:rsidRPr="00DB5974" w:rsidRDefault="0072396D" w:rsidP="00242C0F">
            <w:pPr>
              <w:jc w:val="center"/>
              <w:rPr>
                <w:sz w:val="20"/>
                <w:szCs w:val="20"/>
              </w:rPr>
            </w:pPr>
            <w:r w:rsidRPr="00DB5974">
              <w:rPr>
                <w:sz w:val="20"/>
                <w:szCs w:val="20"/>
              </w:rPr>
              <w:t>Magdalénien III</w:t>
            </w:r>
          </w:p>
        </w:tc>
        <w:tc>
          <w:tcPr>
            <w:tcW w:w="1771" w:type="dxa"/>
            <w:vAlign w:val="center"/>
          </w:tcPr>
          <w:p w14:paraId="58655349" w14:textId="77777777" w:rsidR="0072396D" w:rsidRPr="00DB5974" w:rsidRDefault="0072396D" w:rsidP="00242C0F">
            <w:pPr>
              <w:jc w:val="center"/>
              <w:rPr>
                <w:sz w:val="20"/>
                <w:szCs w:val="20"/>
              </w:rPr>
            </w:pPr>
            <w:r w:rsidRPr="00DB5974">
              <w:rPr>
                <w:sz w:val="20"/>
                <w:szCs w:val="20"/>
              </w:rPr>
              <w:t>13970 ± 480 BP</w:t>
            </w:r>
          </w:p>
        </w:tc>
      </w:tr>
      <w:tr w:rsidR="0072396D" w:rsidRPr="00DB5974" w14:paraId="6126D811" w14:textId="77777777" w:rsidTr="00B86B66">
        <w:tc>
          <w:tcPr>
            <w:tcW w:w="961" w:type="dxa"/>
            <w:vAlign w:val="center"/>
          </w:tcPr>
          <w:p w14:paraId="1D67E9E8" w14:textId="77777777" w:rsidR="0072396D" w:rsidRPr="00DB5974" w:rsidRDefault="0072396D" w:rsidP="00242C0F">
            <w:pPr>
              <w:jc w:val="center"/>
              <w:rPr>
                <w:sz w:val="20"/>
                <w:szCs w:val="20"/>
              </w:rPr>
            </w:pPr>
            <w:r w:rsidRPr="00DB5974">
              <w:rPr>
                <w:sz w:val="20"/>
                <w:szCs w:val="20"/>
              </w:rPr>
              <w:t>K</w:t>
            </w:r>
          </w:p>
        </w:tc>
        <w:tc>
          <w:tcPr>
            <w:tcW w:w="1877" w:type="dxa"/>
            <w:vAlign w:val="center"/>
          </w:tcPr>
          <w:p w14:paraId="36852FA4" w14:textId="77777777" w:rsidR="0072396D" w:rsidRPr="00DB5974" w:rsidRDefault="0072396D" w:rsidP="00242C0F">
            <w:pPr>
              <w:jc w:val="center"/>
              <w:rPr>
                <w:sz w:val="20"/>
                <w:szCs w:val="20"/>
              </w:rPr>
            </w:pPr>
          </w:p>
        </w:tc>
        <w:tc>
          <w:tcPr>
            <w:tcW w:w="1841" w:type="dxa"/>
            <w:vAlign w:val="center"/>
          </w:tcPr>
          <w:p w14:paraId="2E816F8F" w14:textId="77777777" w:rsidR="0072396D" w:rsidRPr="00DB5974" w:rsidRDefault="0072396D" w:rsidP="00242C0F">
            <w:pPr>
              <w:jc w:val="center"/>
              <w:rPr>
                <w:sz w:val="20"/>
                <w:szCs w:val="20"/>
              </w:rPr>
            </w:pPr>
          </w:p>
        </w:tc>
        <w:tc>
          <w:tcPr>
            <w:tcW w:w="1644" w:type="dxa"/>
            <w:vAlign w:val="center"/>
          </w:tcPr>
          <w:p w14:paraId="36A197A4" w14:textId="77777777" w:rsidR="0072396D" w:rsidRPr="00DB5974" w:rsidRDefault="0072396D" w:rsidP="00242C0F">
            <w:pPr>
              <w:jc w:val="center"/>
              <w:rPr>
                <w:sz w:val="20"/>
                <w:szCs w:val="20"/>
              </w:rPr>
            </w:pPr>
            <w:r w:rsidRPr="00DB5974">
              <w:rPr>
                <w:sz w:val="20"/>
                <w:szCs w:val="20"/>
              </w:rPr>
              <w:t>Magadalénien V</w:t>
            </w:r>
          </w:p>
        </w:tc>
        <w:tc>
          <w:tcPr>
            <w:tcW w:w="1771" w:type="dxa"/>
            <w:vAlign w:val="center"/>
          </w:tcPr>
          <w:p w14:paraId="70434E7C" w14:textId="77777777" w:rsidR="0072396D" w:rsidRPr="00DB5974" w:rsidRDefault="0072396D" w:rsidP="00242C0F">
            <w:pPr>
              <w:jc w:val="center"/>
              <w:rPr>
                <w:sz w:val="20"/>
                <w:szCs w:val="20"/>
              </w:rPr>
            </w:pPr>
          </w:p>
        </w:tc>
      </w:tr>
    </w:tbl>
    <w:p w14:paraId="2A3BE91B" w14:textId="77777777" w:rsidR="005112B8" w:rsidRDefault="00AB0679" w:rsidP="00242C0F">
      <w:r>
        <w:t>(BIB 1406)</w:t>
      </w:r>
    </w:p>
    <w:p w14:paraId="576A7DFC" w14:textId="77777777" w:rsidR="00AC5A4A" w:rsidRDefault="00AC5A4A" w:rsidP="00242C0F"/>
    <w:p w14:paraId="2B7009D6" w14:textId="77777777" w:rsidR="00AC5A4A" w:rsidRDefault="00AC5A4A" w:rsidP="00242C0F">
      <w:r>
        <w:t>LAVAZZE</w:t>
      </w:r>
    </w:p>
    <w:p w14:paraId="04360FB1" w14:textId="77777777" w:rsidR="00AC5A4A" w:rsidRDefault="00AC5A4A" w:rsidP="00242C0F"/>
    <w:p w14:paraId="2904AE94" w14:textId="77777777" w:rsidR="00AC5A4A" w:rsidRPr="0032190F" w:rsidRDefault="00AC5A4A" w:rsidP="00242C0F">
      <w:pPr>
        <w:rPr>
          <w:lang w:val="fr-FR"/>
        </w:rPr>
      </w:pPr>
      <w:r w:rsidRPr="0032190F">
        <w:rPr>
          <w:lang w:val="fr-FR"/>
        </w:rPr>
        <w:t xml:space="preserve">Le site de Lavazze, dans le Val Febbraro-Valle Spluga, ca </w:t>
      </w:r>
      <w:smartTag w:uri="urn:schemas-microsoft-com:office:smarttags" w:element="metricconverter">
        <w:smartTagPr>
          <w:attr w:name="ProductID" w:val="2100 m"/>
        </w:smartTagPr>
        <w:r w:rsidRPr="0032190F">
          <w:rPr>
            <w:lang w:val="fr-FR"/>
          </w:rPr>
          <w:t>2100 m</w:t>
        </w:r>
      </w:smartTag>
      <w:r w:rsidRPr="0032190F">
        <w:rPr>
          <w:lang w:val="fr-FR"/>
        </w:rPr>
        <w:t>.s.n.m. est un site d’art rupestre attribué au Bronze ancien (Dagfinn Moe, com. colloque Borgonasca)</w:t>
      </w:r>
      <w:r w:rsidR="00B570C1" w:rsidRPr="0032190F">
        <w:rPr>
          <w:lang w:val="fr-FR"/>
        </w:rPr>
        <w:t>.</w:t>
      </w:r>
    </w:p>
    <w:p w14:paraId="33AA1CDD" w14:textId="77777777" w:rsidR="00E94A09" w:rsidRPr="0032190F" w:rsidRDefault="00E94A09" w:rsidP="00242C0F">
      <w:pPr>
        <w:rPr>
          <w:lang w:val="fr-FR"/>
        </w:rPr>
      </w:pPr>
    </w:p>
    <w:p w14:paraId="20220D80" w14:textId="77777777" w:rsidR="00E94A09" w:rsidRPr="0032190F" w:rsidRDefault="00E94A09" w:rsidP="00426FF9">
      <w:pPr>
        <w:pStyle w:val="Heading1"/>
      </w:pPr>
      <w:bookmarkStart w:id="4983" w:name="Sit_Solutre"/>
      <w:r w:rsidRPr="0032190F">
        <w:t>SOLUTRE (Roche de)</w:t>
      </w:r>
    </w:p>
    <w:bookmarkEnd w:id="4983"/>
    <w:p w14:paraId="556C985A" w14:textId="77777777" w:rsidR="00B570C1" w:rsidRPr="0032190F" w:rsidRDefault="00B570C1" w:rsidP="00242C0F">
      <w:pPr>
        <w:rPr>
          <w:lang w:val="fr-FR"/>
        </w:rPr>
      </w:pPr>
    </w:p>
    <w:p w14:paraId="421D9F05" w14:textId="207DC33C" w:rsidR="00E94A09" w:rsidRPr="0032190F" w:rsidRDefault="00E94A09" w:rsidP="00242C0F">
      <w:pPr>
        <w:rPr>
          <w:lang w:val="fr-FR"/>
        </w:rPr>
      </w:pPr>
      <w:r w:rsidRPr="0032190F">
        <w:rPr>
          <w:lang w:val="fr-FR"/>
        </w:rPr>
        <w:t xml:space="preserve">Solutré est le site de Saône-et-Loire éponyme de la culture du </w:t>
      </w:r>
      <w:hyperlink r:id="rId12219" w:anchor="Cul_Solutreen" w:history="1">
        <w:r w:rsidRPr="0032190F">
          <w:rPr>
            <w:rStyle w:val="Hyperlink"/>
            <w:lang w:val="fr-FR"/>
          </w:rPr>
          <w:t>Solutréen</w:t>
        </w:r>
      </w:hyperlink>
      <w:r w:rsidRPr="0032190F">
        <w:rPr>
          <w:lang w:val="fr-FR"/>
        </w:rPr>
        <w:t xml:space="preserve"> (SS BIB)</w:t>
      </w:r>
    </w:p>
    <w:p w14:paraId="056A52FE" w14:textId="77777777" w:rsidR="00E94A09" w:rsidRPr="0032190F" w:rsidRDefault="00E94A09" w:rsidP="00242C0F">
      <w:pPr>
        <w:rPr>
          <w:lang w:val="fr-FR"/>
        </w:rPr>
      </w:pPr>
    </w:p>
    <w:p w14:paraId="5AFE9B63" w14:textId="77777777" w:rsidR="00E94A09" w:rsidRPr="0032190F" w:rsidRDefault="004842BF" w:rsidP="00426FF9">
      <w:pPr>
        <w:pStyle w:val="Heading1"/>
      </w:pPr>
      <w:r w:rsidRPr="0032190F">
        <w:t>VERPILLIERE</w:t>
      </w:r>
    </w:p>
    <w:p w14:paraId="749BF8E2" w14:textId="77777777" w:rsidR="004842BF" w:rsidRPr="0032190F" w:rsidRDefault="004842BF" w:rsidP="00242C0F">
      <w:pPr>
        <w:rPr>
          <w:lang w:val="fr-FR"/>
        </w:rPr>
      </w:pPr>
    </w:p>
    <w:p w14:paraId="1EA7E0BA" w14:textId="77777777" w:rsidR="00E94A09" w:rsidRPr="0032190F" w:rsidRDefault="004842BF" w:rsidP="00242C0F">
      <w:pPr>
        <w:jc w:val="both"/>
        <w:rPr>
          <w:b/>
          <w:lang w:val="fr-FR"/>
        </w:rPr>
      </w:pPr>
      <w:r w:rsidRPr="0032190F">
        <w:rPr>
          <w:lang w:val="fr-FR"/>
        </w:rPr>
        <w:t>D</w:t>
      </w:r>
      <w:r w:rsidR="008F3C13" w:rsidRPr="0032190F">
        <w:rPr>
          <w:lang w:val="fr-FR"/>
        </w:rPr>
        <w:t>écouverte au 19</w:t>
      </w:r>
      <w:r w:rsidR="008F3C13" w:rsidRPr="0032190F">
        <w:rPr>
          <w:vertAlign w:val="superscript"/>
          <w:lang w:val="fr-FR"/>
        </w:rPr>
        <w:t>e</w:t>
      </w:r>
      <w:r w:rsidR="008F3C13" w:rsidRPr="0032190F">
        <w:rPr>
          <w:lang w:val="fr-FR"/>
        </w:rPr>
        <w:t xml:space="preserve"> s. l</w:t>
      </w:r>
      <w:r w:rsidR="00E94A09" w:rsidRPr="0032190F">
        <w:rPr>
          <w:lang w:val="fr-FR"/>
        </w:rPr>
        <w:t xml:space="preserve">a Grotte de la Verpillière </w:t>
      </w:r>
      <w:r w:rsidR="008F3C13" w:rsidRPr="0032190F">
        <w:rPr>
          <w:lang w:val="fr-FR"/>
        </w:rPr>
        <w:t xml:space="preserve">I </w:t>
      </w:r>
      <w:r w:rsidR="00E94A09" w:rsidRPr="0032190F">
        <w:rPr>
          <w:lang w:val="fr-FR"/>
        </w:rPr>
        <w:t>à Germolles (Saône-et-Loire) montre une occupation au Paléolithique ancien, moyen et supérieur (Musée de Châlon-sur-Saône)</w:t>
      </w:r>
      <w:r w:rsidR="008F3C13" w:rsidRPr="0032190F">
        <w:rPr>
          <w:lang w:val="fr-FR"/>
        </w:rPr>
        <w:t>. Aurignacien (industrie osseuse) (Journée régionale d’archéologie en Bourgogne, 2014)</w:t>
      </w:r>
    </w:p>
    <w:p w14:paraId="29650555" w14:textId="17C6DAAE" w:rsidR="008F3C13" w:rsidRPr="0032190F" w:rsidRDefault="008F3C13" w:rsidP="00242C0F">
      <w:pPr>
        <w:rPr>
          <w:lang w:val="fr-FR"/>
        </w:rPr>
      </w:pPr>
      <w:r w:rsidRPr="0032190F">
        <w:rPr>
          <w:lang w:val="fr-FR"/>
        </w:rPr>
        <w:t xml:space="preserve">La grotte de la Verpillière II a livré des vestiges de l’époque </w:t>
      </w:r>
      <w:hyperlink r:id="rId12220" w:anchor="Cul_Neandertal" w:history="1">
        <w:r w:rsidRPr="0032190F">
          <w:rPr>
            <w:rStyle w:val="Hyperlink"/>
            <w:lang w:val="fr-FR"/>
          </w:rPr>
          <w:t>Néandertal</w:t>
        </w:r>
      </w:hyperlink>
      <w:r w:rsidRPr="0032190F">
        <w:rPr>
          <w:lang w:val="fr-FR"/>
        </w:rPr>
        <w:t xml:space="preserve"> (Micocquien, faciès du Moustérien final) (Journée régionale d’archéologie en Bourgogne, 2014)</w:t>
      </w:r>
    </w:p>
    <w:p w14:paraId="238A457A" w14:textId="77777777" w:rsidR="004842BF" w:rsidRPr="0032190F" w:rsidRDefault="004842BF" w:rsidP="00242C0F">
      <w:pPr>
        <w:rPr>
          <w:lang w:val="fr-FR"/>
        </w:rPr>
      </w:pPr>
    </w:p>
    <w:p w14:paraId="0A982A9F" w14:textId="77777777" w:rsidR="004842BF" w:rsidRPr="0032190F" w:rsidRDefault="004842BF" w:rsidP="00242C0F">
      <w:pPr>
        <w:rPr>
          <w:lang w:val="fr-FR"/>
        </w:rPr>
      </w:pPr>
      <w:r w:rsidRPr="0032190F">
        <w:rPr>
          <w:lang w:val="fr-FR"/>
        </w:rPr>
        <w:t>VOLGU</w:t>
      </w:r>
    </w:p>
    <w:p w14:paraId="0AA7CC50" w14:textId="77777777" w:rsidR="004842BF" w:rsidRPr="0032190F" w:rsidRDefault="004842BF" w:rsidP="00242C0F">
      <w:pPr>
        <w:rPr>
          <w:lang w:val="fr-FR"/>
        </w:rPr>
      </w:pPr>
    </w:p>
    <w:p w14:paraId="6255D587" w14:textId="77777777" w:rsidR="004842BF" w:rsidRPr="0032190F" w:rsidRDefault="004842BF" w:rsidP="00242C0F">
      <w:pPr>
        <w:rPr>
          <w:lang w:val="fr-FR"/>
        </w:rPr>
      </w:pPr>
      <w:r w:rsidRPr="0032190F">
        <w:rPr>
          <w:lang w:val="fr-FR"/>
        </w:rPr>
        <w:t xml:space="preserve">Importante découverte de 13 grandes </w:t>
      </w:r>
      <w:r w:rsidRPr="0032190F">
        <w:rPr>
          <w:i/>
          <w:lang w:val="fr-FR"/>
        </w:rPr>
        <w:t>lames de laurier</w:t>
      </w:r>
      <w:r w:rsidRPr="0032190F">
        <w:rPr>
          <w:lang w:val="fr-FR"/>
        </w:rPr>
        <w:t xml:space="preserve"> (Solutréen) (SS BIB)</w:t>
      </w:r>
    </w:p>
    <w:p w14:paraId="11ED8C4A" w14:textId="77777777" w:rsidR="008F3C13" w:rsidRPr="0032190F" w:rsidRDefault="008F3C13" w:rsidP="00242C0F">
      <w:pPr>
        <w:rPr>
          <w:lang w:val="fr-FR"/>
        </w:rPr>
      </w:pPr>
    </w:p>
    <w:p w14:paraId="612BAA1A" w14:textId="77777777" w:rsidR="008F3C13" w:rsidRPr="0032190F" w:rsidRDefault="008F3C13" w:rsidP="00426FF9">
      <w:pPr>
        <w:pStyle w:val="Heading1"/>
      </w:pPr>
      <w:r w:rsidRPr="0032190F">
        <w:t>AZE</w:t>
      </w:r>
    </w:p>
    <w:p w14:paraId="6329A2A0" w14:textId="77777777" w:rsidR="008F3C13" w:rsidRPr="0032190F" w:rsidRDefault="008F3C13" w:rsidP="00242C0F">
      <w:pPr>
        <w:rPr>
          <w:lang w:val="fr-FR"/>
        </w:rPr>
      </w:pPr>
    </w:p>
    <w:p w14:paraId="4F50C5A4" w14:textId="19A8EAD6" w:rsidR="008F3C13" w:rsidRPr="0032190F" w:rsidRDefault="008F3C13" w:rsidP="00242C0F">
      <w:pPr>
        <w:rPr>
          <w:lang w:val="fr-FR"/>
        </w:rPr>
      </w:pPr>
      <w:r w:rsidRPr="0032190F">
        <w:rPr>
          <w:lang w:val="fr-FR"/>
        </w:rPr>
        <w:t xml:space="preserve">Azé, camping de Rizerolles, Grotte paléolithique de Bourgogne datée du </w:t>
      </w:r>
      <w:hyperlink r:id="rId12221" w:anchor="Cul_Gravettien" w:history="1">
        <w:r w:rsidRPr="0032190F">
          <w:rPr>
            <w:rStyle w:val="Hyperlink"/>
            <w:lang w:val="fr-FR"/>
          </w:rPr>
          <w:t>Gravettien</w:t>
        </w:r>
      </w:hyperlink>
      <w:r w:rsidRPr="0032190F">
        <w:rPr>
          <w:lang w:val="fr-FR"/>
        </w:rPr>
        <w:t>, il ya 25 000 ans (Journée régionale d’archéologie en Bourgogne, 2014)</w:t>
      </w:r>
    </w:p>
    <w:p w14:paraId="68BB0588" w14:textId="77777777" w:rsidR="008F3C13" w:rsidRPr="0032190F" w:rsidRDefault="008F3C13" w:rsidP="00242C0F">
      <w:pPr>
        <w:rPr>
          <w:lang w:val="fr-FR"/>
        </w:rPr>
      </w:pPr>
    </w:p>
    <w:p w14:paraId="69D03441" w14:textId="77777777" w:rsidR="008F3C13" w:rsidRPr="0032190F" w:rsidRDefault="008F3C13" w:rsidP="00426FF9">
      <w:pPr>
        <w:pStyle w:val="Heading1"/>
      </w:pPr>
      <w:r w:rsidRPr="0032190F">
        <w:t>SAINT-MARTIN-SOUS-MONTAIGU</w:t>
      </w:r>
    </w:p>
    <w:p w14:paraId="7371997F" w14:textId="77777777" w:rsidR="008F3C13" w:rsidRPr="0032190F" w:rsidRDefault="008F3C13" w:rsidP="00242C0F">
      <w:pPr>
        <w:rPr>
          <w:lang w:val="fr-FR"/>
        </w:rPr>
      </w:pPr>
    </w:p>
    <w:p w14:paraId="681A8EF3" w14:textId="77777777" w:rsidR="008F3C13" w:rsidRPr="0032190F" w:rsidRDefault="008F3C13" w:rsidP="00242C0F">
      <w:pPr>
        <w:rPr>
          <w:lang w:val="fr-FR"/>
        </w:rPr>
      </w:pPr>
      <w:r w:rsidRPr="0032190F">
        <w:rPr>
          <w:lang w:val="fr-FR"/>
        </w:rPr>
        <w:t>Bourgogne. Site spécialisé de chasse (comme Solutré). Uniquement des restes de chevaux. Datée de 25 000 ans  (Journée régionale d’archéologie en Bourgogne, 2014)</w:t>
      </w:r>
    </w:p>
    <w:p w14:paraId="5DEAFD2E" w14:textId="77777777" w:rsidR="00E94A09" w:rsidRPr="0032190F" w:rsidRDefault="00E94A09" w:rsidP="00242C0F">
      <w:pPr>
        <w:rPr>
          <w:lang w:val="fr-FR"/>
        </w:rPr>
      </w:pPr>
    </w:p>
    <w:p w14:paraId="1AFFC60C" w14:textId="77777777" w:rsidR="008F3C13" w:rsidRPr="0032190F" w:rsidRDefault="008F3C13" w:rsidP="00426FF9">
      <w:pPr>
        <w:pStyle w:val="Heading1"/>
      </w:pPr>
      <w:r w:rsidRPr="0032190F">
        <w:t>ARCY-SUR-CURE</w:t>
      </w:r>
    </w:p>
    <w:p w14:paraId="615D8942" w14:textId="77777777" w:rsidR="008F3C13" w:rsidRPr="0032190F" w:rsidRDefault="008F3C13" w:rsidP="00242C0F">
      <w:pPr>
        <w:rPr>
          <w:lang w:val="fr-FR"/>
        </w:rPr>
      </w:pPr>
    </w:p>
    <w:p w14:paraId="5C678D14" w14:textId="77777777" w:rsidR="008F3C13" w:rsidRPr="0032190F" w:rsidRDefault="00A05574" w:rsidP="00242C0F">
      <w:pPr>
        <w:rPr>
          <w:lang w:val="fr-FR"/>
        </w:rPr>
      </w:pPr>
      <w:r w:rsidRPr="0032190F">
        <w:rPr>
          <w:lang w:val="fr-FR"/>
        </w:rPr>
        <w:t xml:space="preserve">Arcy-sur-Cure et Saint-Moré (Yonne, Bourgogne) forment un ensemble de grottes dans les karsts d’Arcy  réparties sur 2 versants au brod de la Cure. Art pariétal paléolithique. </w:t>
      </w:r>
      <w:r w:rsidR="008F3C13" w:rsidRPr="0032190F">
        <w:rPr>
          <w:lang w:val="fr-FR"/>
        </w:rPr>
        <w:t>(Journée régionale d’archéologie en Bourgogne, 2014)</w:t>
      </w:r>
      <w:r w:rsidRPr="0032190F">
        <w:rPr>
          <w:lang w:val="fr-FR"/>
        </w:rPr>
        <w:t>.</w:t>
      </w:r>
    </w:p>
    <w:p w14:paraId="0B9C2BE2" w14:textId="77777777" w:rsidR="00A05574" w:rsidRPr="0032190F" w:rsidRDefault="00A05574" w:rsidP="00242C0F">
      <w:pPr>
        <w:rPr>
          <w:lang w:val="fr-FR"/>
        </w:rPr>
      </w:pPr>
    </w:p>
    <w:p w14:paraId="014C3AFF" w14:textId="77777777" w:rsidR="00A05574" w:rsidRPr="0032190F" w:rsidRDefault="00A05574" w:rsidP="00242C0F">
      <w:pPr>
        <w:rPr>
          <w:lang w:val="fr-FR"/>
        </w:rPr>
      </w:pPr>
      <w:r w:rsidRPr="0032190F">
        <w:rPr>
          <w:lang w:val="fr-FR"/>
        </w:rPr>
        <w:lastRenderedPageBreak/>
        <w:t>Grande-Grotte (grotte ornée, nombreuses peintures et gravures, bestiaire, vulves, mains, représentations féminines) datée de l’époque solutréenne.</w:t>
      </w:r>
    </w:p>
    <w:p w14:paraId="647FFD76" w14:textId="77777777" w:rsidR="00A05574" w:rsidRPr="0032190F" w:rsidRDefault="00A05574" w:rsidP="00242C0F">
      <w:pPr>
        <w:rPr>
          <w:lang w:val="fr-FR"/>
        </w:rPr>
      </w:pPr>
      <w:r w:rsidRPr="0032190F">
        <w:rPr>
          <w:lang w:val="fr-FR"/>
        </w:rPr>
        <w:t>Abri du Lagopède, abris-sous-roche daté du Magdalénien</w:t>
      </w:r>
    </w:p>
    <w:p w14:paraId="1D2B73E2" w14:textId="77777777" w:rsidR="00A05574" w:rsidRPr="0032190F" w:rsidRDefault="00A05574" w:rsidP="00242C0F">
      <w:pPr>
        <w:rPr>
          <w:lang w:val="fr-FR"/>
        </w:rPr>
      </w:pPr>
      <w:r w:rsidRPr="0032190F">
        <w:rPr>
          <w:lang w:val="fr-FR"/>
        </w:rPr>
        <w:t>Grotte du Cheval : gravures mamouths, chevaux</w:t>
      </w:r>
    </w:p>
    <w:p w14:paraId="27096624" w14:textId="77777777" w:rsidR="00A05574" w:rsidRPr="0032190F" w:rsidRDefault="00A05574" w:rsidP="00242C0F">
      <w:pPr>
        <w:rPr>
          <w:lang w:val="fr-FR"/>
        </w:rPr>
      </w:pPr>
      <w:r w:rsidRPr="0032190F">
        <w:rPr>
          <w:lang w:val="fr-FR"/>
        </w:rPr>
        <w:t>Grotte de l’Hyène : occupation paléo</w:t>
      </w:r>
    </w:p>
    <w:p w14:paraId="2EA04008" w14:textId="77777777" w:rsidR="00A05574" w:rsidRPr="0032190F" w:rsidRDefault="00A05574" w:rsidP="00242C0F">
      <w:pPr>
        <w:rPr>
          <w:lang w:val="fr-FR"/>
        </w:rPr>
      </w:pPr>
      <w:r w:rsidRPr="0032190F">
        <w:rPr>
          <w:lang w:val="fr-FR"/>
        </w:rPr>
        <w:t>Grotte du Trilobithe : occupation paléo</w:t>
      </w:r>
    </w:p>
    <w:p w14:paraId="54C53B49" w14:textId="77777777" w:rsidR="00A05574" w:rsidRPr="0032190F" w:rsidRDefault="00A05574" w:rsidP="00242C0F">
      <w:pPr>
        <w:rPr>
          <w:lang w:val="fr-FR"/>
        </w:rPr>
      </w:pPr>
      <w:r w:rsidRPr="0032190F">
        <w:rPr>
          <w:lang w:val="fr-FR"/>
        </w:rPr>
        <w:t>Grotte des Ours : occupation paléo</w:t>
      </w:r>
    </w:p>
    <w:p w14:paraId="2D804B31" w14:textId="77777777" w:rsidR="00A05574" w:rsidRPr="0032190F" w:rsidRDefault="005B508A" w:rsidP="00242C0F">
      <w:pPr>
        <w:rPr>
          <w:lang w:val="fr-FR"/>
        </w:rPr>
      </w:pPr>
      <w:r>
        <w:rPr>
          <w:lang w:val="fr-FR"/>
        </w:rPr>
        <w:t>Grotte du Renne</w:t>
      </w:r>
      <w:r w:rsidR="00A05574" w:rsidRPr="0032190F">
        <w:rPr>
          <w:lang w:val="fr-FR"/>
        </w:rPr>
        <w:t> : occupation magdalénienne et chatelperronienne. La galerie Schoepflin est gavée de mobilier préhistorique.</w:t>
      </w:r>
    </w:p>
    <w:p w14:paraId="2DD17151" w14:textId="77777777" w:rsidR="00A05574" w:rsidRPr="0032190F" w:rsidRDefault="00A05574" w:rsidP="00242C0F">
      <w:pPr>
        <w:rPr>
          <w:lang w:val="fr-FR"/>
        </w:rPr>
      </w:pPr>
      <w:r w:rsidRPr="0032190F">
        <w:rPr>
          <w:lang w:val="fr-FR"/>
        </w:rPr>
        <w:t>Grotte du Bison : occupation moustérienne</w:t>
      </w:r>
    </w:p>
    <w:p w14:paraId="56F4F416" w14:textId="77777777" w:rsidR="00A05574" w:rsidRPr="0032190F" w:rsidRDefault="00A05574" w:rsidP="00242C0F">
      <w:pPr>
        <w:rPr>
          <w:lang w:val="fr-FR"/>
        </w:rPr>
      </w:pPr>
      <w:r w:rsidRPr="0032190F">
        <w:rPr>
          <w:lang w:val="fr-FR"/>
        </w:rPr>
        <w:t>Grotte du Loup : fouillée par Leroi-Gourhan</w:t>
      </w:r>
    </w:p>
    <w:p w14:paraId="0E44CAA9" w14:textId="77777777" w:rsidR="00A05574" w:rsidRPr="0032190F" w:rsidRDefault="00A05574" w:rsidP="00242C0F">
      <w:pPr>
        <w:rPr>
          <w:lang w:val="fr-FR"/>
        </w:rPr>
      </w:pPr>
      <w:r w:rsidRPr="0032190F">
        <w:rPr>
          <w:lang w:val="fr-FR"/>
        </w:rPr>
        <w:t xml:space="preserve">Grotte du Lion : </w:t>
      </w:r>
    </w:p>
    <w:p w14:paraId="001F60A2" w14:textId="77777777" w:rsidR="00A05574" w:rsidRPr="0032190F" w:rsidRDefault="00A05574" w:rsidP="00242C0F">
      <w:pPr>
        <w:rPr>
          <w:lang w:val="fr-FR"/>
        </w:rPr>
      </w:pPr>
      <w:r w:rsidRPr="0032190F">
        <w:rPr>
          <w:lang w:val="fr-FR"/>
        </w:rPr>
        <w:t>Grotte des Deux Cours :</w:t>
      </w:r>
    </w:p>
    <w:p w14:paraId="4ECAD2E9" w14:textId="77777777" w:rsidR="00A05574" w:rsidRPr="0032190F" w:rsidRDefault="00A05574" w:rsidP="00242C0F">
      <w:pPr>
        <w:rPr>
          <w:lang w:val="fr-FR"/>
        </w:rPr>
      </w:pPr>
      <w:r w:rsidRPr="0032190F">
        <w:rPr>
          <w:lang w:val="fr-FR"/>
        </w:rPr>
        <w:t>Grotte des Fées : vidée à la charrue</w:t>
      </w:r>
    </w:p>
    <w:p w14:paraId="560A06FE" w14:textId="77777777" w:rsidR="00A05574" w:rsidRPr="0032190F" w:rsidRDefault="00A05574" w:rsidP="00242C0F">
      <w:pPr>
        <w:rPr>
          <w:lang w:val="fr-FR"/>
        </w:rPr>
      </w:pPr>
      <w:r w:rsidRPr="0032190F">
        <w:rPr>
          <w:lang w:val="fr-FR"/>
        </w:rPr>
        <w:t>Perte des Goulettes : grotte sous-terraine</w:t>
      </w:r>
    </w:p>
    <w:p w14:paraId="59BB1809" w14:textId="77777777" w:rsidR="00A05574" w:rsidRPr="0032190F" w:rsidRDefault="00A05574" w:rsidP="00242C0F">
      <w:pPr>
        <w:rPr>
          <w:lang w:val="fr-FR"/>
        </w:rPr>
      </w:pPr>
    </w:p>
    <w:p w14:paraId="79960255" w14:textId="77777777" w:rsidR="00A05574" w:rsidRDefault="00A05574" w:rsidP="00242C0F">
      <w:pPr>
        <w:rPr>
          <w:lang w:val="fr-FR"/>
        </w:rPr>
      </w:pPr>
      <w:r w:rsidRPr="0032190F">
        <w:rPr>
          <w:lang w:val="fr-FR"/>
        </w:rPr>
        <w:t>Carrière de sarcophages mérovingiens. Fontaine gallo-romaine.</w:t>
      </w:r>
    </w:p>
    <w:p w14:paraId="0AE47AC2" w14:textId="77777777" w:rsidR="008F5419" w:rsidRDefault="008F5419" w:rsidP="00242C0F">
      <w:pPr>
        <w:rPr>
          <w:lang w:val="fr-FR"/>
        </w:rPr>
      </w:pPr>
    </w:p>
    <w:p w14:paraId="7A460BF6" w14:textId="77777777" w:rsidR="008F5419" w:rsidRDefault="008F5419" w:rsidP="00426FF9">
      <w:pPr>
        <w:pStyle w:val="Heading1"/>
      </w:pPr>
      <w:r>
        <w:t>JEBEL QEILI</w:t>
      </w:r>
    </w:p>
    <w:p w14:paraId="6C45D201" w14:textId="77777777" w:rsidR="008F5419" w:rsidRPr="002B5B87" w:rsidRDefault="008F5419" w:rsidP="008F5419">
      <w:pPr>
        <w:autoSpaceDE w:val="0"/>
        <w:autoSpaceDN w:val="0"/>
        <w:adjustRightInd w:val="0"/>
        <w:rPr>
          <w:rFonts w:ascii="Calibri" w:hAnsi="Calibri" w:cs="Calibri"/>
          <w:color w:val="000000"/>
          <w:lang w:val="fr-FR" w:eastAsia="en-GB"/>
        </w:rPr>
      </w:pPr>
    </w:p>
    <w:p w14:paraId="4D965118" w14:textId="77777777" w:rsidR="008F5419" w:rsidRPr="008F5419" w:rsidRDefault="008F5419" w:rsidP="008F5419">
      <w:pPr>
        <w:pStyle w:val="Default"/>
        <w:rPr>
          <w:rFonts w:ascii="Calibri" w:hAnsi="Calibri" w:cs="Calibri"/>
          <w:lang w:val="fr-FR"/>
        </w:rPr>
      </w:pPr>
      <w:r w:rsidRPr="008F5419">
        <w:rPr>
          <w:rFonts w:ascii="Calibri" w:hAnsi="Calibri" w:cs="Calibri"/>
          <w:lang w:val="fr-FR"/>
        </w:rPr>
        <w:t xml:space="preserve">Loin de Méroé, à  </w:t>
      </w:r>
      <w:r w:rsidRPr="008F5419">
        <w:rPr>
          <w:rFonts w:ascii="Calibri" w:hAnsi="Calibri" w:cs="Calibri"/>
          <w:sz w:val="22"/>
          <w:szCs w:val="22"/>
          <w:lang w:val="fr-FR"/>
        </w:rPr>
        <w:t xml:space="preserve">200km de Khartoum (Soudan) </w:t>
      </w:r>
    </w:p>
    <w:p w14:paraId="1AB1F2BE" w14:textId="77777777" w:rsidR="008F5419" w:rsidRPr="008F5419" w:rsidRDefault="008F5419" w:rsidP="008F5419">
      <w:pPr>
        <w:rPr>
          <w:lang w:val="fr-FR"/>
        </w:rPr>
      </w:pPr>
      <w:r w:rsidRPr="008F5419">
        <w:rPr>
          <w:rFonts w:ascii="Calibri" w:hAnsi="Calibri" w:cs="Calibri"/>
          <w:color w:val="000000"/>
          <w:lang w:val="fr-FR" w:eastAsia="en-GB"/>
        </w:rPr>
        <w:t xml:space="preserve"> </w:t>
      </w:r>
      <w:r w:rsidRPr="008F5419">
        <w:rPr>
          <w:rFonts w:ascii="Calibri" w:hAnsi="Calibri" w:cs="Calibri"/>
          <w:color w:val="000000"/>
          <w:sz w:val="22"/>
          <w:szCs w:val="22"/>
          <w:lang w:val="fr-FR" w:eastAsia="en-GB"/>
        </w:rPr>
        <w:t>en allant vers l’Est, sur la route de Kassala (Ethiopie) dans le désert du Butana</w:t>
      </w:r>
      <w:r>
        <w:rPr>
          <w:rFonts w:ascii="Calibri" w:hAnsi="Calibri" w:cs="Calibri"/>
          <w:color w:val="000000"/>
          <w:sz w:val="22"/>
          <w:szCs w:val="22"/>
          <w:lang w:val="fr-FR" w:eastAsia="en-GB"/>
        </w:rPr>
        <w:t xml:space="preserve">. Sur un bloc plurimétrique, de plus de 5 m de haut, en bas d'une colline (jebel). Sur le Nord du rocher, une scène représenterai </w:t>
      </w:r>
      <w:r w:rsidRPr="008F5419">
        <w:rPr>
          <w:sz w:val="22"/>
          <w:szCs w:val="22"/>
          <w:lang w:val="fr-FR"/>
        </w:rPr>
        <w:t>un prince voire un roi méroïtique (à étudier) dans une posture de victoire</w:t>
      </w:r>
      <w:r>
        <w:rPr>
          <w:sz w:val="22"/>
          <w:szCs w:val="22"/>
          <w:lang w:val="fr-FR"/>
        </w:rPr>
        <w:t xml:space="preserve"> datée du 1e ad (com. pers. </w:t>
      </w:r>
      <w:r w:rsidRPr="008F5419">
        <w:rPr>
          <w:sz w:val="22"/>
          <w:szCs w:val="22"/>
          <w:lang w:val="fr-FR"/>
        </w:rPr>
        <w:t>Monique BERNARD FERREOL</w:t>
      </w:r>
      <w:r>
        <w:rPr>
          <w:sz w:val="22"/>
          <w:szCs w:val="22"/>
          <w:lang w:val="fr-FR"/>
        </w:rPr>
        <w:t>) peut-être s'agit-il de Shorkaror (internet)</w:t>
      </w:r>
    </w:p>
    <w:p w14:paraId="37BA2184" w14:textId="77777777" w:rsidR="008F5419" w:rsidRDefault="008F5419" w:rsidP="00242C0F">
      <w:pPr>
        <w:rPr>
          <w:lang w:val="fr-FR"/>
        </w:rPr>
      </w:pPr>
    </w:p>
    <w:p w14:paraId="7AA48B28" w14:textId="77777777" w:rsidR="008F5419" w:rsidRPr="0032190F" w:rsidRDefault="008F5419" w:rsidP="00242C0F">
      <w:pPr>
        <w:rPr>
          <w:lang w:val="fr-FR"/>
        </w:rPr>
      </w:pPr>
    </w:p>
    <w:p w14:paraId="157B854E" w14:textId="77777777" w:rsidR="005E39D7" w:rsidRDefault="005E39D7" w:rsidP="00426FF9">
      <w:pPr>
        <w:pStyle w:val="Heading1"/>
      </w:pPr>
      <w:bookmarkStart w:id="4984" w:name="Sit_Sahaba"/>
      <w:r>
        <w:t>SAHABA</w:t>
      </w:r>
    </w:p>
    <w:bookmarkEnd w:id="4984"/>
    <w:p w14:paraId="3EB5B9E8" w14:textId="77777777" w:rsidR="005E39D7" w:rsidRDefault="005E39D7" w:rsidP="00242C0F">
      <w:pPr>
        <w:rPr>
          <w:lang w:val="fr-FR"/>
        </w:rPr>
      </w:pPr>
    </w:p>
    <w:p w14:paraId="5CA9D870" w14:textId="77777777" w:rsidR="005E39D7" w:rsidRPr="005E39D7" w:rsidRDefault="005E39D7" w:rsidP="005E39D7">
      <w:pPr>
        <w:rPr>
          <w:lang w:val="fr-FR"/>
        </w:rPr>
      </w:pPr>
      <w:r>
        <w:rPr>
          <w:lang w:val="fr-FR"/>
        </w:rPr>
        <w:t xml:space="preserve">Dans le cimetière de </w:t>
      </w:r>
      <w:r w:rsidRPr="005E39D7">
        <w:rPr>
          <w:lang w:val="fr-FR"/>
        </w:rPr>
        <w:t>Djebel Sahaba</w:t>
      </w:r>
      <w:r>
        <w:rPr>
          <w:lang w:val="fr-FR"/>
        </w:rPr>
        <w:t xml:space="preserve"> (Soudan), a</w:t>
      </w:r>
      <w:r w:rsidRPr="005E39D7">
        <w:rPr>
          <w:lang w:val="fr-FR"/>
        </w:rPr>
        <w:t xml:space="preserve">u Mésolithique, </w:t>
      </w:r>
      <w:r>
        <w:rPr>
          <w:lang w:val="fr-FR"/>
        </w:rPr>
        <w:t>ca. 12000 BP</w:t>
      </w:r>
      <w:r w:rsidRPr="005E39D7">
        <w:rPr>
          <w:lang w:val="fr-FR"/>
        </w:rPr>
        <w:t xml:space="preserve">, sur </w:t>
      </w:r>
      <w:r>
        <w:rPr>
          <w:lang w:val="fr-FR"/>
        </w:rPr>
        <w:t>59</w:t>
      </w:r>
      <w:r w:rsidRPr="005E39D7">
        <w:rPr>
          <w:lang w:val="fr-FR"/>
        </w:rPr>
        <w:t xml:space="preserve"> squelettes, </w:t>
      </w:r>
      <w:r>
        <w:rPr>
          <w:lang w:val="fr-FR"/>
        </w:rPr>
        <w:t xml:space="preserve">24 </w:t>
      </w:r>
      <w:r w:rsidRPr="005E39D7">
        <w:rPr>
          <w:lang w:val="fr-FR"/>
        </w:rPr>
        <w:t>montrent des traces de guerre (BIB 2698)</w:t>
      </w:r>
    </w:p>
    <w:p w14:paraId="7AE134C0" w14:textId="77777777" w:rsidR="008F3C13" w:rsidRPr="0032190F" w:rsidRDefault="008F3C13" w:rsidP="00242C0F">
      <w:pPr>
        <w:rPr>
          <w:lang w:val="fr-FR"/>
        </w:rPr>
      </w:pPr>
    </w:p>
    <w:p w14:paraId="2CB19174" w14:textId="77777777" w:rsidR="00F16F5C" w:rsidRPr="0032190F" w:rsidRDefault="00F16F5C" w:rsidP="00242C0F">
      <w:pPr>
        <w:rPr>
          <w:lang w:val="fr-FR"/>
        </w:rPr>
      </w:pPr>
    </w:p>
    <w:p w14:paraId="3325D19A" w14:textId="77777777" w:rsidR="00F16F5C" w:rsidRPr="0032190F" w:rsidRDefault="00F16F5C" w:rsidP="00426FF9">
      <w:pPr>
        <w:pStyle w:val="Heading1"/>
      </w:pPr>
      <w:bookmarkStart w:id="4985" w:name="Sit_Kerma"/>
      <w:r w:rsidRPr="0032190F">
        <w:t>KERMA</w:t>
      </w:r>
    </w:p>
    <w:bookmarkEnd w:id="4985"/>
    <w:p w14:paraId="4CE6DF34" w14:textId="77777777" w:rsidR="00F16F5C" w:rsidRPr="0032190F" w:rsidRDefault="00F16F5C" w:rsidP="00242C0F">
      <w:pPr>
        <w:rPr>
          <w:lang w:val="fr-FR"/>
        </w:rPr>
      </w:pPr>
    </w:p>
    <w:p w14:paraId="500DBB0F" w14:textId="325A40A6" w:rsidR="00456507" w:rsidRPr="0032190F" w:rsidRDefault="00F16F5C" w:rsidP="00242C0F">
      <w:pPr>
        <w:jc w:val="both"/>
        <w:rPr>
          <w:lang w:val="fr-FR"/>
        </w:rPr>
      </w:pPr>
      <w:r w:rsidRPr="0032190F">
        <w:rPr>
          <w:lang w:val="fr-FR"/>
        </w:rPr>
        <w:t xml:space="preserve">La ville de Kerma en Nubie (actuel Soudan) est fondée vers 2500 av. J.-C, elle a donné son nom à la culture de </w:t>
      </w:r>
      <w:hyperlink r:id="rId12222" w:anchor="Cul_Kerma" w:history="1">
        <w:r w:rsidRPr="0032190F">
          <w:rPr>
            <w:rStyle w:val="Hyperlink"/>
            <w:lang w:val="fr-FR"/>
          </w:rPr>
          <w:t>Kerma</w:t>
        </w:r>
      </w:hyperlink>
      <w:r w:rsidR="00456507" w:rsidRPr="0032190F">
        <w:rPr>
          <w:lang w:val="fr-FR"/>
        </w:rPr>
        <w:t xml:space="preserve"> (BIB 1594).</w:t>
      </w:r>
    </w:p>
    <w:p w14:paraId="39CE213D" w14:textId="77777777" w:rsidR="00F16F5C" w:rsidRPr="0032190F" w:rsidRDefault="00F16F5C" w:rsidP="00242C0F">
      <w:pPr>
        <w:jc w:val="both"/>
        <w:rPr>
          <w:lang w:val="fr-FR"/>
        </w:rPr>
      </w:pPr>
      <w:r w:rsidRPr="0032190F">
        <w:rPr>
          <w:lang w:val="fr-FR"/>
        </w:rPr>
        <w:t xml:space="preserve">Elle se développe au cours du Kerma ancien autour d’un temple et de ses dépendances. Au Kerma moyen, elle s’inscrit dans un carré d’environ 170 x 170 mètres et est dotée de six accès orientés de toutes parts. Au Kerma classique, des extensions modifient la configuration de la ville. A la fin de cette époque, elle atteint plus de </w:t>
      </w:r>
      <w:smartTag w:uri="urn:schemas-microsoft-com:office:smarttags" w:element="metricconverter">
        <w:smartTagPr>
          <w:attr w:name="ProductID" w:val="20 hectares"/>
        </w:smartTagPr>
        <w:r w:rsidRPr="0032190F">
          <w:rPr>
            <w:lang w:val="fr-FR"/>
          </w:rPr>
          <w:t>20 hectares</w:t>
        </w:r>
      </w:smartTag>
      <w:r w:rsidRPr="0032190F">
        <w:rPr>
          <w:lang w:val="fr-FR"/>
        </w:rPr>
        <w:t xml:space="preserve"> (BIB 1594).</w:t>
      </w:r>
    </w:p>
    <w:p w14:paraId="33DE057D" w14:textId="77777777" w:rsidR="00456507" w:rsidRPr="0032190F" w:rsidRDefault="00456507" w:rsidP="00242C0F">
      <w:pPr>
        <w:jc w:val="both"/>
        <w:rPr>
          <w:lang w:val="fr-FR"/>
        </w:rPr>
      </w:pPr>
    </w:p>
    <w:p w14:paraId="67856E90" w14:textId="53DFC114" w:rsidR="00456507" w:rsidRDefault="00456507" w:rsidP="00242C0F">
      <w:pPr>
        <w:jc w:val="both"/>
        <w:rPr>
          <w:lang w:val="fr-FR"/>
        </w:rPr>
      </w:pPr>
      <w:r w:rsidRPr="0032190F">
        <w:rPr>
          <w:lang w:val="fr-FR"/>
        </w:rPr>
        <w:t xml:space="preserve">La région de </w:t>
      </w:r>
      <w:hyperlink r:id="rId12223" w:anchor="Sit_Kerma" w:history="1">
        <w:r w:rsidRPr="0032190F">
          <w:rPr>
            <w:rStyle w:val="Hyperlink"/>
            <w:szCs w:val="20"/>
            <w:lang w:val="fr-FR"/>
          </w:rPr>
          <w:t>Kerma</w:t>
        </w:r>
      </w:hyperlink>
      <w:r w:rsidR="00E83B34" w:rsidRPr="00E83B34">
        <w:rPr>
          <w:lang w:val="fr-FR"/>
        </w:rPr>
        <w:t xml:space="preserve"> </w:t>
      </w:r>
      <w:r w:rsidRPr="0032190F">
        <w:rPr>
          <w:lang w:val="fr-FR"/>
        </w:rPr>
        <w:t>est au centre de la Nubie, à quelques kilomètres en amont de la 3</w:t>
      </w:r>
      <w:r w:rsidRPr="0032190F">
        <w:rPr>
          <w:vertAlign w:val="superscript"/>
          <w:lang w:val="fr-FR"/>
        </w:rPr>
        <w:t>e</w:t>
      </w:r>
      <w:r w:rsidRPr="0032190F">
        <w:rPr>
          <w:lang w:val="fr-FR"/>
        </w:rPr>
        <w:t xml:space="preserve"> cataracte, soit à un endroit stratégique permettant de contrôler les communications le long de la vallée du Nil. Elle s’ouvre sur la plus vaste plaine alluviale du nord du Soudan (15 à </w:t>
      </w:r>
      <w:smartTag w:uri="urn:schemas-microsoft-com:office:smarttags" w:element="metricconverter">
        <w:smartTagPr>
          <w:attr w:name="ProductID" w:val="20 km"/>
        </w:smartTagPr>
        <w:r w:rsidRPr="0032190F">
          <w:rPr>
            <w:lang w:val="fr-FR"/>
          </w:rPr>
          <w:t>20 km</w:t>
        </w:r>
      </w:smartTag>
      <w:r w:rsidRPr="0032190F">
        <w:rPr>
          <w:lang w:val="fr-FR"/>
        </w:rPr>
        <w:t xml:space="preserve"> de large pour </w:t>
      </w:r>
      <w:smartTag w:uri="urn:schemas-microsoft-com:office:smarttags" w:element="metricconverter">
        <w:smartTagPr>
          <w:attr w:name="ProductID" w:val="200 km"/>
        </w:smartTagPr>
        <w:r w:rsidRPr="0032190F">
          <w:rPr>
            <w:lang w:val="fr-FR"/>
          </w:rPr>
          <w:t>200 km</w:t>
        </w:r>
      </w:smartTag>
      <w:r w:rsidRPr="0032190F">
        <w:rPr>
          <w:lang w:val="fr-FR"/>
        </w:rPr>
        <w:t xml:space="preserve"> de long) (BIB 1594).</w:t>
      </w:r>
    </w:p>
    <w:p w14:paraId="04EF8892" w14:textId="77777777" w:rsidR="004C4B6F" w:rsidRDefault="004C4B6F" w:rsidP="00242C0F">
      <w:pPr>
        <w:jc w:val="both"/>
        <w:rPr>
          <w:lang w:val="fr-FR"/>
        </w:rPr>
      </w:pPr>
    </w:p>
    <w:p w14:paraId="7456FEFC" w14:textId="77777777" w:rsidR="004C4B6F" w:rsidRDefault="004C4B6F" w:rsidP="00242C0F">
      <w:pPr>
        <w:jc w:val="both"/>
        <w:rPr>
          <w:lang w:val="fr-FR"/>
        </w:rPr>
      </w:pPr>
      <w:r>
        <w:rPr>
          <w:lang w:val="fr-FR"/>
        </w:rPr>
        <w:t>Rites funéraires complexes avec nombreux inhumations d'animaux (BIB France culture)</w:t>
      </w:r>
    </w:p>
    <w:p w14:paraId="4881015B" w14:textId="77777777" w:rsidR="00E83B34" w:rsidRDefault="00E83B34" w:rsidP="00242C0F">
      <w:pPr>
        <w:jc w:val="both"/>
        <w:rPr>
          <w:lang w:val="fr-FR"/>
        </w:rPr>
      </w:pPr>
    </w:p>
    <w:p w14:paraId="181DEAFC" w14:textId="77777777" w:rsidR="00E83B34" w:rsidRDefault="00E83B34" w:rsidP="00E83B34">
      <w:pPr>
        <w:pStyle w:val="Heading2"/>
      </w:pPr>
      <w:r>
        <w:lastRenderedPageBreak/>
        <w:t>Périodisation</w:t>
      </w:r>
    </w:p>
    <w:p w14:paraId="4ECC80BD" w14:textId="77777777" w:rsidR="00E83B34" w:rsidRDefault="00E83B34" w:rsidP="00E83B3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61"/>
        <w:gridCol w:w="994"/>
        <w:gridCol w:w="1083"/>
        <w:gridCol w:w="5820"/>
      </w:tblGrid>
      <w:tr w:rsidR="00E83B34" w:rsidRPr="0048012D" w14:paraId="186B2DAE" w14:textId="77777777" w:rsidTr="001619CD">
        <w:trPr>
          <w:jc w:val="center"/>
        </w:trPr>
        <w:tc>
          <w:tcPr>
            <w:tcW w:w="0" w:type="auto"/>
            <w:gridSpan w:val="2"/>
            <w:tcBorders>
              <w:bottom w:val="single" w:sz="4" w:space="0" w:color="auto"/>
            </w:tcBorders>
            <w:vAlign w:val="center"/>
          </w:tcPr>
          <w:p w14:paraId="1673BF89" w14:textId="77777777" w:rsidR="00E83B34" w:rsidRPr="0048012D" w:rsidRDefault="00E83B34" w:rsidP="001619CD">
            <w:pPr>
              <w:jc w:val="center"/>
              <w:rPr>
                <w:b/>
                <w:sz w:val="20"/>
                <w:szCs w:val="20"/>
              </w:rPr>
            </w:pPr>
            <w:r w:rsidRPr="0048012D">
              <w:rPr>
                <w:b/>
                <w:sz w:val="20"/>
                <w:szCs w:val="20"/>
              </w:rPr>
              <w:t>Période</w:t>
            </w:r>
          </w:p>
        </w:tc>
        <w:tc>
          <w:tcPr>
            <w:tcW w:w="0" w:type="auto"/>
            <w:tcBorders>
              <w:bottom w:val="single" w:sz="4" w:space="0" w:color="auto"/>
            </w:tcBorders>
            <w:noWrap/>
            <w:vAlign w:val="center"/>
          </w:tcPr>
          <w:p w14:paraId="71879B52" w14:textId="77777777" w:rsidR="00E83B34" w:rsidRPr="0048012D" w:rsidRDefault="00E83B34" w:rsidP="001619CD">
            <w:pPr>
              <w:jc w:val="center"/>
              <w:rPr>
                <w:b/>
                <w:sz w:val="20"/>
                <w:szCs w:val="20"/>
              </w:rPr>
            </w:pPr>
            <w:r w:rsidRPr="0048012D">
              <w:rPr>
                <w:b/>
                <w:sz w:val="20"/>
                <w:szCs w:val="20"/>
              </w:rPr>
              <w:t>av. J.-C.</w:t>
            </w:r>
          </w:p>
        </w:tc>
        <w:tc>
          <w:tcPr>
            <w:tcW w:w="0" w:type="auto"/>
            <w:tcBorders>
              <w:bottom w:val="single" w:sz="4" w:space="0" w:color="auto"/>
            </w:tcBorders>
            <w:noWrap/>
            <w:vAlign w:val="center"/>
          </w:tcPr>
          <w:p w14:paraId="7A5E8D99" w14:textId="77777777" w:rsidR="00E83B34" w:rsidRPr="0048012D" w:rsidRDefault="00E83B34" w:rsidP="001619CD">
            <w:pPr>
              <w:jc w:val="center"/>
              <w:rPr>
                <w:b/>
                <w:sz w:val="20"/>
                <w:szCs w:val="20"/>
              </w:rPr>
            </w:pPr>
            <w:r w:rsidRPr="0048012D">
              <w:rPr>
                <w:b/>
                <w:sz w:val="20"/>
                <w:szCs w:val="20"/>
              </w:rPr>
              <w:t>Description</w:t>
            </w:r>
          </w:p>
        </w:tc>
      </w:tr>
      <w:tr w:rsidR="00E83B34" w:rsidRPr="008A1841" w14:paraId="741572FD" w14:textId="77777777" w:rsidTr="001619CD">
        <w:trPr>
          <w:jc w:val="center"/>
        </w:trPr>
        <w:tc>
          <w:tcPr>
            <w:tcW w:w="0" w:type="auto"/>
            <w:gridSpan w:val="2"/>
            <w:shd w:val="pct10" w:color="auto" w:fill="auto"/>
            <w:vAlign w:val="center"/>
          </w:tcPr>
          <w:p w14:paraId="62C432DE" w14:textId="77777777" w:rsidR="00E83B34" w:rsidRDefault="00E83B34" w:rsidP="001619CD">
            <w:pPr>
              <w:jc w:val="center"/>
              <w:rPr>
                <w:sz w:val="20"/>
                <w:szCs w:val="20"/>
              </w:rPr>
            </w:pPr>
            <w:r w:rsidRPr="00D53D4F">
              <w:rPr>
                <w:sz w:val="20"/>
                <w:szCs w:val="20"/>
              </w:rPr>
              <w:t>Occupation</w:t>
            </w:r>
          </w:p>
          <w:p w14:paraId="1BE05381" w14:textId="77777777" w:rsidR="00E83B34" w:rsidRPr="00D53D4F" w:rsidRDefault="00E83B34" w:rsidP="001619CD">
            <w:pPr>
              <w:jc w:val="center"/>
              <w:rPr>
                <w:sz w:val="20"/>
                <w:szCs w:val="20"/>
              </w:rPr>
            </w:pPr>
            <w:r w:rsidRPr="00D53D4F">
              <w:rPr>
                <w:sz w:val="20"/>
                <w:szCs w:val="20"/>
              </w:rPr>
              <w:t>égyptienne</w:t>
            </w:r>
          </w:p>
        </w:tc>
        <w:tc>
          <w:tcPr>
            <w:tcW w:w="0" w:type="auto"/>
            <w:shd w:val="pct10" w:color="auto" w:fill="auto"/>
            <w:noWrap/>
            <w:vAlign w:val="center"/>
          </w:tcPr>
          <w:p w14:paraId="07F04213" w14:textId="77777777" w:rsidR="00E83B34" w:rsidRPr="00D53D4F" w:rsidRDefault="00E83B34" w:rsidP="001619CD">
            <w:pPr>
              <w:jc w:val="center"/>
              <w:rPr>
                <w:sz w:val="20"/>
                <w:szCs w:val="20"/>
              </w:rPr>
            </w:pPr>
            <w:r w:rsidRPr="00D53D4F">
              <w:rPr>
                <w:sz w:val="20"/>
                <w:szCs w:val="20"/>
              </w:rPr>
              <w:t>1480-1080</w:t>
            </w:r>
          </w:p>
        </w:tc>
        <w:tc>
          <w:tcPr>
            <w:tcW w:w="0" w:type="auto"/>
            <w:shd w:val="pct10" w:color="auto" w:fill="auto"/>
            <w:noWrap/>
            <w:vAlign w:val="center"/>
          </w:tcPr>
          <w:p w14:paraId="27238DF3" w14:textId="77777777" w:rsidR="00E83B34" w:rsidRPr="00E83B34" w:rsidRDefault="00E83B34" w:rsidP="001619CD">
            <w:pPr>
              <w:jc w:val="center"/>
              <w:rPr>
                <w:sz w:val="20"/>
                <w:szCs w:val="20"/>
                <w:lang w:val="fr-FR"/>
              </w:rPr>
            </w:pPr>
            <w:r w:rsidRPr="00E83B34">
              <w:rPr>
                <w:sz w:val="20"/>
                <w:szCs w:val="20"/>
                <w:lang w:val="fr-FR"/>
              </w:rPr>
              <w:t>Conquête de la Nubie par les pharaons égyptiens du Nouvel Empire</w:t>
            </w:r>
          </w:p>
          <w:p w14:paraId="1A095BDA" w14:textId="48DD1736" w:rsidR="00E83B34" w:rsidRPr="00E83B34" w:rsidRDefault="00E83B34" w:rsidP="001619CD">
            <w:pPr>
              <w:jc w:val="center"/>
              <w:rPr>
                <w:sz w:val="20"/>
                <w:szCs w:val="20"/>
                <w:lang w:val="fr-FR"/>
              </w:rPr>
            </w:pPr>
            <w:r w:rsidRPr="00E83B34">
              <w:rPr>
                <w:sz w:val="20"/>
                <w:szCs w:val="20"/>
                <w:lang w:val="fr-FR"/>
              </w:rPr>
              <w:t xml:space="preserve">Destruction de la ville de </w:t>
            </w:r>
            <w:hyperlink r:id="rId12224" w:anchor="Sit_Kerma" w:history="1">
              <w:r w:rsidRPr="00E83B34">
                <w:rPr>
                  <w:rStyle w:val="Hyperlink"/>
                  <w:sz w:val="20"/>
                  <w:szCs w:val="20"/>
                  <w:lang w:val="fr-FR"/>
                </w:rPr>
                <w:t>Kerma</w:t>
              </w:r>
            </w:hyperlink>
            <w:r w:rsidRPr="00E83B34">
              <w:rPr>
                <w:lang w:val="fr-FR"/>
              </w:rPr>
              <w:t xml:space="preserve"> </w:t>
            </w:r>
            <w:r w:rsidRPr="00E83B34">
              <w:rPr>
                <w:sz w:val="20"/>
                <w:szCs w:val="20"/>
                <w:lang w:val="fr-FR"/>
              </w:rPr>
              <w:t>et fondation de Doukki Gel</w:t>
            </w:r>
          </w:p>
        </w:tc>
      </w:tr>
      <w:tr w:rsidR="00E83B34" w:rsidRPr="00D53D4F" w14:paraId="4E9415B0" w14:textId="77777777" w:rsidTr="001619CD">
        <w:trPr>
          <w:jc w:val="center"/>
        </w:trPr>
        <w:tc>
          <w:tcPr>
            <w:tcW w:w="0" w:type="auto"/>
            <w:vMerge w:val="restart"/>
            <w:vAlign w:val="center"/>
          </w:tcPr>
          <w:p w14:paraId="75E947F9" w14:textId="77777777" w:rsidR="00E83B34" w:rsidRPr="00D53D4F" w:rsidRDefault="00E83B34" w:rsidP="001619CD">
            <w:pPr>
              <w:jc w:val="center"/>
              <w:rPr>
                <w:sz w:val="20"/>
                <w:szCs w:val="20"/>
              </w:rPr>
            </w:pPr>
            <w:r>
              <w:rPr>
                <w:sz w:val="20"/>
                <w:szCs w:val="20"/>
              </w:rPr>
              <w:t>Kerma</w:t>
            </w:r>
          </w:p>
        </w:tc>
        <w:tc>
          <w:tcPr>
            <w:tcW w:w="0" w:type="auto"/>
            <w:noWrap/>
            <w:vAlign w:val="center"/>
          </w:tcPr>
          <w:p w14:paraId="117B033C" w14:textId="767CC36C" w:rsidR="00E83B34" w:rsidRPr="00D53D4F" w:rsidRDefault="00000000" w:rsidP="001619CD">
            <w:pPr>
              <w:jc w:val="center"/>
              <w:rPr>
                <w:sz w:val="20"/>
                <w:szCs w:val="20"/>
              </w:rPr>
            </w:pPr>
            <w:hyperlink r:id="rId12225" w:anchor="Sit_Kerma_per_Classique" w:history="1">
              <w:r w:rsidR="00E83B34" w:rsidRPr="00415764">
                <w:rPr>
                  <w:rStyle w:val="Hyperlink"/>
                  <w:sz w:val="20"/>
                  <w:szCs w:val="20"/>
                </w:rPr>
                <w:t>Classique</w:t>
              </w:r>
            </w:hyperlink>
          </w:p>
        </w:tc>
        <w:tc>
          <w:tcPr>
            <w:tcW w:w="0" w:type="auto"/>
            <w:noWrap/>
            <w:vAlign w:val="center"/>
          </w:tcPr>
          <w:p w14:paraId="3737DE4D" w14:textId="77777777" w:rsidR="00E83B34" w:rsidRPr="00D53D4F" w:rsidRDefault="00E83B34" w:rsidP="001619CD">
            <w:pPr>
              <w:jc w:val="center"/>
              <w:rPr>
                <w:sz w:val="20"/>
                <w:szCs w:val="20"/>
              </w:rPr>
            </w:pPr>
            <w:r>
              <w:rPr>
                <w:sz w:val="20"/>
                <w:szCs w:val="20"/>
              </w:rPr>
              <w:t>1750-1480</w:t>
            </w:r>
          </w:p>
        </w:tc>
        <w:tc>
          <w:tcPr>
            <w:tcW w:w="0" w:type="auto"/>
            <w:noWrap/>
            <w:vAlign w:val="center"/>
          </w:tcPr>
          <w:p w14:paraId="75581114" w14:textId="77777777" w:rsidR="00E83B34" w:rsidRPr="00D53D4F" w:rsidRDefault="00E83B34" w:rsidP="001619CD">
            <w:pPr>
              <w:jc w:val="center"/>
              <w:rPr>
                <w:sz w:val="20"/>
                <w:szCs w:val="20"/>
              </w:rPr>
            </w:pPr>
          </w:p>
        </w:tc>
      </w:tr>
      <w:tr w:rsidR="00E83B34" w:rsidRPr="00D53D4F" w14:paraId="2BF583DB" w14:textId="77777777" w:rsidTr="001619CD">
        <w:trPr>
          <w:jc w:val="center"/>
        </w:trPr>
        <w:tc>
          <w:tcPr>
            <w:tcW w:w="0" w:type="auto"/>
            <w:vMerge/>
            <w:vAlign w:val="center"/>
          </w:tcPr>
          <w:p w14:paraId="2210F0A8" w14:textId="77777777" w:rsidR="00E83B34" w:rsidRPr="00D53D4F" w:rsidRDefault="00E83B34" w:rsidP="001619CD">
            <w:pPr>
              <w:jc w:val="center"/>
              <w:rPr>
                <w:sz w:val="20"/>
                <w:szCs w:val="20"/>
              </w:rPr>
            </w:pPr>
          </w:p>
        </w:tc>
        <w:tc>
          <w:tcPr>
            <w:tcW w:w="0" w:type="auto"/>
            <w:noWrap/>
            <w:vAlign w:val="center"/>
          </w:tcPr>
          <w:p w14:paraId="7EED3033" w14:textId="14D118D8" w:rsidR="00E83B34" w:rsidRPr="00D53D4F" w:rsidRDefault="00000000" w:rsidP="001619CD">
            <w:pPr>
              <w:jc w:val="center"/>
              <w:rPr>
                <w:sz w:val="20"/>
                <w:szCs w:val="20"/>
              </w:rPr>
            </w:pPr>
            <w:hyperlink r:id="rId12226" w:anchor="Sit_Kerma_per_Moyen" w:history="1">
              <w:r w:rsidR="00E83B34" w:rsidRPr="00415764">
                <w:rPr>
                  <w:rStyle w:val="Hyperlink"/>
                  <w:sz w:val="20"/>
                  <w:szCs w:val="20"/>
                </w:rPr>
                <w:t>Moyen</w:t>
              </w:r>
            </w:hyperlink>
          </w:p>
        </w:tc>
        <w:tc>
          <w:tcPr>
            <w:tcW w:w="0" w:type="auto"/>
            <w:noWrap/>
            <w:vAlign w:val="center"/>
          </w:tcPr>
          <w:p w14:paraId="6C5F0631" w14:textId="77777777" w:rsidR="00E83B34" w:rsidRPr="00D53D4F" w:rsidRDefault="00E83B34" w:rsidP="001619CD">
            <w:pPr>
              <w:jc w:val="center"/>
              <w:rPr>
                <w:sz w:val="20"/>
                <w:szCs w:val="20"/>
              </w:rPr>
            </w:pPr>
            <w:r w:rsidRPr="00D53D4F">
              <w:rPr>
                <w:sz w:val="20"/>
                <w:szCs w:val="20"/>
              </w:rPr>
              <w:t>2050-1750</w:t>
            </w:r>
          </w:p>
        </w:tc>
        <w:tc>
          <w:tcPr>
            <w:tcW w:w="0" w:type="auto"/>
            <w:noWrap/>
            <w:vAlign w:val="center"/>
          </w:tcPr>
          <w:p w14:paraId="147D74C6" w14:textId="77777777" w:rsidR="00E83B34" w:rsidRPr="00D53D4F" w:rsidRDefault="00E83B34" w:rsidP="001619CD">
            <w:pPr>
              <w:jc w:val="center"/>
              <w:rPr>
                <w:sz w:val="20"/>
                <w:szCs w:val="20"/>
              </w:rPr>
            </w:pPr>
          </w:p>
        </w:tc>
      </w:tr>
      <w:tr w:rsidR="00E83B34" w:rsidRPr="00D53D4F" w14:paraId="473C8DB9" w14:textId="77777777" w:rsidTr="001619CD">
        <w:trPr>
          <w:jc w:val="center"/>
        </w:trPr>
        <w:tc>
          <w:tcPr>
            <w:tcW w:w="0" w:type="auto"/>
            <w:vMerge/>
            <w:vAlign w:val="center"/>
          </w:tcPr>
          <w:p w14:paraId="04D03DAE" w14:textId="77777777" w:rsidR="00E83B34" w:rsidRPr="00D53D4F" w:rsidRDefault="00E83B34" w:rsidP="001619CD">
            <w:pPr>
              <w:jc w:val="center"/>
              <w:rPr>
                <w:sz w:val="20"/>
                <w:szCs w:val="20"/>
              </w:rPr>
            </w:pPr>
          </w:p>
        </w:tc>
        <w:tc>
          <w:tcPr>
            <w:tcW w:w="0" w:type="auto"/>
            <w:noWrap/>
            <w:vAlign w:val="center"/>
          </w:tcPr>
          <w:p w14:paraId="43DAFCE0" w14:textId="77777777" w:rsidR="00E83B34" w:rsidRPr="00D53D4F" w:rsidRDefault="00E83B34" w:rsidP="001619CD">
            <w:pPr>
              <w:jc w:val="center"/>
              <w:rPr>
                <w:sz w:val="20"/>
                <w:szCs w:val="20"/>
              </w:rPr>
            </w:pPr>
            <w:r w:rsidRPr="00D53D4F">
              <w:rPr>
                <w:sz w:val="20"/>
                <w:szCs w:val="20"/>
              </w:rPr>
              <w:t>Ancien</w:t>
            </w:r>
          </w:p>
        </w:tc>
        <w:tc>
          <w:tcPr>
            <w:tcW w:w="0" w:type="auto"/>
            <w:noWrap/>
            <w:vAlign w:val="center"/>
          </w:tcPr>
          <w:p w14:paraId="4323EDD9" w14:textId="77777777" w:rsidR="00E83B34" w:rsidRPr="00D53D4F" w:rsidRDefault="00E83B34" w:rsidP="001619CD">
            <w:pPr>
              <w:jc w:val="center"/>
              <w:rPr>
                <w:sz w:val="20"/>
                <w:szCs w:val="20"/>
              </w:rPr>
            </w:pPr>
            <w:r w:rsidRPr="00D53D4F">
              <w:rPr>
                <w:sz w:val="20"/>
                <w:szCs w:val="20"/>
              </w:rPr>
              <w:t>2450-2050</w:t>
            </w:r>
          </w:p>
        </w:tc>
        <w:tc>
          <w:tcPr>
            <w:tcW w:w="0" w:type="auto"/>
            <w:noWrap/>
            <w:vAlign w:val="center"/>
          </w:tcPr>
          <w:p w14:paraId="54687AD1" w14:textId="77777777" w:rsidR="00E83B34" w:rsidRPr="00D53D4F" w:rsidRDefault="00E83B34" w:rsidP="001619CD">
            <w:pPr>
              <w:jc w:val="center"/>
              <w:rPr>
                <w:sz w:val="20"/>
                <w:szCs w:val="20"/>
              </w:rPr>
            </w:pPr>
          </w:p>
        </w:tc>
      </w:tr>
      <w:tr w:rsidR="00E83B34" w:rsidRPr="00D53D4F" w14:paraId="1DA9C90E" w14:textId="77777777" w:rsidTr="001619CD">
        <w:trPr>
          <w:jc w:val="center"/>
        </w:trPr>
        <w:tc>
          <w:tcPr>
            <w:tcW w:w="0" w:type="auto"/>
            <w:gridSpan w:val="2"/>
            <w:tcBorders>
              <w:bottom w:val="single" w:sz="4" w:space="0" w:color="auto"/>
            </w:tcBorders>
            <w:vAlign w:val="center"/>
          </w:tcPr>
          <w:p w14:paraId="7915DE53" w14:textId="7526D180" w:rsidR="00E83B34" w:rsidRPr="00D53D4F" w:rsidRDefault="00000000" w:rsidP="001619CD">
            <w:pPr>
              <w:jc w:val="center"/>
              <w:rPr>
                <w:sz w:val="20"/>
                <w:szCs w:val="20"/>
              </w:rPr>
            </w:pPr>
            <w:hyperlink r:id="rId12227" w:anchor="Sit_Kerma_per_Prekerma" w:history="1">
              <w:r w:rsidR="00E83B34" w:rsidRPr="00415764">
                <w:rPr>
                  <w:rStyle w:val="Hyperlink"/>
                  <w:sz w:val="20"/>
                  <w:szCs w:val="20"/>
                </w:rPr>
                <w:t>Pré-Kerma</w:t>
              </w:r>
            </w:hyperlink>
          </w:p>
        </w:tc>
        <w:tc>
          <w:tcPr>
            <w:tcW w:w="0" w:type="auto"/>
            <w:tcBorders>
              <w:bottom w:val="single" w:sz="4" w:space="0" w:color="auto"/>
            </w:tcBorders>
            <w:noWrap/>
            <w:vAlign w:val="center"/>
          </w:tcPr>
          <w:p w14:paraId="56FF1A7A" w14:textId="77777777" w:rsidR="00E83B34" w:rsidRPr="00D53D4F" w:rsidRDefault="00E83B34" w:rsidP="001619CD">
            <w:pPr>
              <w:jc w:val="center"/>
              <w:rPr>
                <w:sz w:val="20"/>
                <w:szCs w:val="20"/>
              </w:rPr>
            </w:pPr>
            <w:r w:rsidRPr="00D53D4F">
              <w:rPr>
                <w:sz w:val="20"/>
                <w:szCs w:val="20"/>
              </w:rPr>
              <w:t>3200-2500</w:t>
            </w:r>
          </w:p>
        </w:tc>
        <w:tc>
          <w:tcPr>
            <w:tcW w:w="0" w:type="auto"/>
            <w:tcBorders>
              <w:bottom w:val="single" w:sz="4" w:space="0" w:color="auto"/>
            </w:tcBorders>
            <w:noWrap/>
            <w:vAlign w:val="center"/>
          </w:tcPr>
          <w:p w14:paraId="13A78BC5" w14:textId="77777777" w:rsidR="00E83B34" w:rsidRPr="00D53D4F" w:rsidRDefault="00E83B34" w:rsidP="001619CD">
            <w:pPr>
              <w:jc w:val="center"/>
              <w:rPr>
                <w:sz w:val="20"/>
                <w:szCs w:val="20"/>
              </w:rPr>
            </w:pPr>
          </w:p>
        </w:tc>
      </w:tr>
      <w:tr w:rsidR="00E83B34" w:rsidRPr="008A1841" w14:paraId="106EF572" w14:textId="77777777" w:rsidTr="001619CD">
        <w:trPr>
          <w:jc w:val="center"/>
        </w:trPr>
        <w:tc>
          <w:tcPr>
            <w:tcW w:w="0" w:type="auto"/>
            <w:gridSpan w:val="2"/>
            <w:vMerge w:val="restart"/>
            <w:shd w:val="pct10" w:color="auto" w:fill="auto"/>
            <w:vAlign w:val="center"/>
          </w:tcPr>
          <w:p w14:paraId="1592D250" w14:textId="77777777" w:rsidR="00E83B34" w:rsidRPr="00D53D4F" w:rsidRDefault="00E83B34" w:rsidP="001619CD">
            <w:pPr>
              <w:jc w:val="center"/>
              <w:rPr>
                <w:sz w:val="20"/>
                <w:szCs w:val="20"/>
              </w:rPr>
            </w:pPr>
            <w:r w:rsidRPr="00D53D4F">
              <w:rPr>
                <w:sz w:val="20"/>
                <w:szCs w:val="20"/>
              </w:rPr>
              <w:t>Néolithique</w:t>
            </w:r>
          </w:p>
        </w:tc>
        <w:tc>
          <w:tcPr>
            <w:tcW w:w="0" w:type="auto"/>
            <w:shd w:val="pct10" w:color="auto" w:fill="auto"/>
            <w:noWrap/>
            <w:vAlign w:val="center"/>
          </w:tcPr>
          <w:p w14:paraId="3C9B11B1" w14:textId="77777777" w:rsidR="00E83B34" w:rsidRPr="00D53D4F" w:rsidRDefault="00E83B34" w:rsidP="001619CD">
            <w:pPr>
              <w:jc w:val="center"/>
              <w:rPr>
                <w:sz w:val="20"/>
                <w:szCs w:val="20"/>
              </w:rPr>
            </w:pPr>
            <w:r w:rsidRPr="00D53D4F">
              <w:rPr>
                <w:sz w:val="20"/>
                <w:szCs w:val="20"/>
              </w:rPr>
              <w:t>4700-4300</w:t>
            </w:r>
          </w:p>
        </w:tc>
        <w:tc>
          <w:tcPr>
            <w:tcW w:w="0" w:type="auto"/>
            <w:shd w:val="pct10" w:color="auto" w:fill="auto"/>
            <w:noWrap/>
            <w:vAlign w:val="center"/>
          </w:tcPr>
          <w:p w14:paraId="240289D8" w14:textId="77777777" w:rsidR="00E83B34" w:rsidRPr="00E83B34" w:rsidRDefault="00E83B34" w:rsidP="001619CD">
            <w:pPr>
              <w:jc w:val="center"/>
              <w:rPr>
                <w:sz w:val="20"/>
                <w:szCs w:val="20"/>
                <w:lang w:val="fr-FR"/>
              </w:rPr>
            </w:pPr>
            <w:r w:rsidRPr="00E83B34">
              <w:rPr>
                <w:sz w:val="20"/>
                <w:szCs w:val="20"/>
                <w:lang w:val="fr-FR"/>
              </w:rPr>
              <w:t>Premiers villages d'éleveurs à l'emplacement de la nécropole orientale</w:t>
            </w:r>
          </w:p>
        </w:tc>
      </w:tr>
      <w:tr w:rsidR="00E83B34" w:rsidRPr="00D53D4F" w14:paraId="34438F86" w14:textId="77777777" w:rsidTr="001619CD">
        <w:trPr>
          <w:jc w:val="center"/>
        </w:trPr>
        <w:tc>
          <w:tcPr>
            <w:tcW w:w="0" w:type="auto"/>
            <w:gridSpan w:val="2"/>
            <w:vMerge/>
            <w:shd w:val="pct10" w:color="auto" w:fill="auto"/>
            <w:vAlign w:val="center"/>
          </w:tcPr>
          <w:p w14:paraId="0BCABEF4" w14:textId="77777777" w:rsidR="00E83B34" w:rsidRPr="00E83B34" w:rsidRDefault="00E83B34" w:rsidP="001619CD">
            <w:pPr>
              <w:jc w:val="center"/>
              <w:rPr>
                <w:sz w:val="20"/>
                <w:szCs w:val="20"/>
                <w:lang w:val="fr-FR"/>
              </w:rPr>
            </w:pPr>
          </w:p>
        </w:tc>
        <w:tc>
          <w:tcPr>
            <w:tcW w:w="0" w:type="auto"/>
            <w:shd w:val="pct10" w:color="auto" w:fill="auto"/>
            <w:noWrap/>
            <w:vAlign w:val="center"/>
          </w:tcPr>
          <w:p w14:paraId="7C0C5461" w14:textId="77777777" w:rsidR="00E83B34" w:rsidRPr="00D53D4F" w:rsidRDefault="00E83B34" w:rsidP="001619CD">
            <w:pPr>
              <w:jc w:val="center"/>
              <w:rPr>
                <w:sz w:val="20"/>
                <w:szCs w:val="20"/>
              </w:rPr>
            </w:pPr>
            <w:r w:rsidRPr="00D53D4F">
              <w:rPr>
                <w:sz w:val="20"/>
                <w:szCs w:val="20"/>
              </w:rPr>
              <w:t>5000-4000</w:t>
            </w:r>
          </w:p>
        </w:tc>
        <w:tc>
          <w:tcPr>
            <w:tcW w:w="0" w:type="auto"/>
            <w:shd w:val="pct10" w:color="auto" w:fill="auto"/>
            <w:noWrap/>
            <w:vAlign w:val="center"/>
          </w:tcPr>
          <w:p w14:paraId="000E00DB" w14:textId="77777777" w:rsidR="00E83B34" w:rsidRPr="00D53D4F" w:rsidRDefault="00E83B34" w:rsidP="001619CD">
            <w:pPr>
              <w:jc w:val="center"/>
              <w:rPr>
                <w:sz w:val="20"/>
                <w:szCs w:val="20"/>
              </w:rPr>
            </w:pPr>
            <w:r w:rsidRPr="00D53D4F">
              <w:rPr>
                <w:sz w:val="20"/>
                <w:szCs w:val="20"/>
              </w:rPr>
              <w:t>Cimetières à Kadruka</w:t>
            </w:r>
          </w:p>
        </w:tc>
      </w:tr>
      <w:tr w:rsidR="00E83B34" w:rsidRPr="00D53D4F" w14:paraId="799F99F4" w14:textId="77777777" w:rsidTr="001619CD">
        <w:trPr>
          <w:jc w:val="center"/>
        </w:trPr>
        <w:tc>
          <w:tcPr>
            <w:tcW w:w="0" w:type="auto"/>
            <w:gridSpan w:val="2"/>
            <w:vMerge/>
            <w:shd w:val="pct10" w:color="auto" w:fill="auto"/>
            <w:vAlign w:val="center"/>
          </w:tcPr>
          <w:p w14:paraId="1EE5E9D7" w14:textId="77777777" w:rsidR="00E83B34" w:rsidRPr="00D53D4F" w:rsidRDefault="00E83B34" w:rsidP="001619CD">
            <w:pPr>
              <w:jc w:val="center"/>
              <w:rPr>
                <w:sz w:val="20"/>
                <w:szCs w:val="20"/>
              </w:rPr>
            </w:pPr>
          </w:p>
        </w:tc>
        <w:tc>
          <w:tcPr>
            <w:tcW w:w="0" w:type="auto"/>
            <w:shd w:val="pct10" w:color="auto" w:fill="auto"/>
            <w:noWrap/>
            <w:vAlign w:val="center"/>
          </w:tcPr>
          <w:p w14:paraId="75489C44" w14:textId="77777777" w:rsidR="00E83B34" w:rsidRPr="00D53D4F" w:rsidRDefault="00E83B34" w:rsidP="001619CD">
            <w:pPr>
              <w:jc w:val="center"/>
              <w:rPr>
                <w:sz w:val="20"/>
                <w:szCs w:val="20"/>
              </w:rPr>
            </w:pPr>
            <w:r w:rsidRPr="00D53D4F">
              <w:rPr>
                <w:sz w:val="20"/>
                <w:szCs w:val="20"/>
              </w:rPr>
              <w:t>6000-5500</w:t>
            </w:r>
          </w:p>
        </w:tc>
        <w:tc>
          <w:tcPr>
            <w:tcW w:w="0" w:type="auto"/>
            <w:shd w:val="pct10" w:color="auto" w:fill="auto"/>
            <w:noWrap/>
            <w:vAlign w:val="center"/>
          </w:tcPr>
          <w:p w14:paraId="7D9FE19F" w14:textId="77777777" w:rsidR="00E83B34" w:rsidRPr="00D53D4F" w:rsidRDefault="00E83B34" w:rsidP="001619CD">
            <w:pPr>
              <w:jc w:val="center"/>
              <w:rPr>
                <w:sz w:val="20"/>
                <w:szCs w:val="20"/>
              </w:rPr>
            </w:pPr>
            <w:r w:rsidRPr="00D53D4F">
              <w:rPr>
                <w:sz w:val="20"/>
                <w:szCs w:val="20"/>
              </w:rPr>
              <w:t>Cimetière à El-Barga</w:t>
            </w:r>
          </w:p>
        </w:tc>
      </w:tr>
      <w:tr w:rsidR="00E83B34" w:rsidRPr="008A1841" w14:paraId="6E479797" w14:textId="77777777" w:rsidTr="001619CD">
        <w:trPr>
          <w:jc w:val="center"/>
        </w:trPr>
        <w:tc>
          <w:tcPr>
            <w:tcW w:w="0" w:type="auto"/>
            <w:gridSpan w:val="2"/>
            <w:vMerge/>
            <w:shd w:val="pct10" w:color="auto" w:fill="auto"/>
            <w:vAlign w:val="center"/>
          </w:tcPr>
          <w:p w14:paraId="7AE215F4" w14:textId="77777777" w:rsidR="00E83B34" w:rsidRPr="00D53D4F" w:rsidRDefault="00E83B34" w:rsidP="001619CD">
            <w:pPr>
              <w:jc w:val="center"/>
              <w:rPr>
                <w:sz w:val="20"/>
                <w:szCs w:val="20"/>
              </w:rPr>
            </w:pPr>
          </w:p>
        </w:tc>
        <w:tc>
          <w:tcPr>
            <w:tcW w:w="0" w:type="auto"/>
            <w:shd w:val="pct10" w:color="auto" w:fill="auto"/>
            <w:noWrap/>
            <w:vAlign w:val="center"/>
          </w:tcPr>
          <w:p w14:paraId="4E713CA2" w14:textId="77777777" w:rsidR="00E83B34" w:rsidRPr="00D53D4F" w:rsidRDefault="00E83B34" w:rsidP="001619CD">
            <w:pPr>
              <w:jc w:val="center"/>
              <w:rPr>
                <w:sz w:val="20"/>
                <w:szCs w:val="20"/>
              </w:rPr>
            </w:pPr>
            <w:r w:rsidRPr="00D53D4F">
              <w:rPr>
                <w:sz w:val="20"/>
                <w:szCs w:val="20"/>
              </w:rPr>
              <w:t>7200-6500</w:t>
            </w:r>
          </w:p>
        </w:tc>
        <w:tc>
          <w:tcPr>
            <w:tcW w:w="0" w:type="auto"/>
            <w:shd w:val="pct10" w:color="auto" w:fill="auto"/>
            <w:noWrap/>
            <w:vAlign w:val="center"/>
          </w:tcPr>
          <w:p w14:paraId="692FEA97" w14:textId="77777777" w:rsidR="00E83B34" w:rsidRPr="00E83B34" w:rsidRDefault="00E83B34" w:rsidP="001619CD">
            <w:pPr>
              <w:jc w:val="center"/>
              <w:rPr>
                <w:sz w:val="20"/>
                <w:szCs w:val="20"/>
                <w:lang w:val="fr-FR"/>
              </w:rPr>
            </w:pPr>
            <w:r w:rsidRPr="00E83B34">
              <w:rPr>
                <w:sz w:val="20"/>
                <w:szCs w:val="20"/>
                <w:lang w:val="fr-FR"/>
              </w:rPr>
              <w:t>Habitats et tombes à Wadi El-Arab</w:t>
            </w:r>
          </w:p>
        </w:tc>
      </w:tr>
    </w:tbl>
    <w:p w14:paraId="4B8F7BE8" w14:textId="77777777" w:rsidR="00E83B34" w:rsidRPr="00E83B34" w:rsidRDefault="00E83B34" w:rsidP="00E83B34">
      <w:pPr>
        <w:rPr>
          <w:lang w:val="fr-FR"/>
        </w:rPr>
      </w:pPr>
      <w:r w:rsidRPr="00E83B34">
        <w:rPr>
          <w:lang w:val="fr-FR"/>
        </w:rPr>
        <w:t>(BIB 1594)</w:t>
      </w:r>
    </w:p>
    <w:p w14:paraId="5A915D74" w14:textId="77777777" w:rsidR="00E83B34" w:rsidRPr="00E83B34" w:rsidRDefault="00E83B34" w:rsidP="00E83B34">
      <w:pPr>
        <w:rPr>
          <w:lang w:val="fr-FR"/>
        </w:rPr>
      </w:pPr>
    </w:p>
    <w:p w14:paraId="15BB13BE" w14:textId="77777777" w:rsidR="00E83B34" w:rsidRDefault="00E83B34" w:rsidP="00E83B34">
      <w:pPr>
        <w:pStyle w:val="Heading3"/>
      </w:pPr>
      <w:bookmarkStart w:id="4986" w:name="Sit_Kerma_per_Prekerma"/>
      <w:r>
        <w:t>Pré-Kerma</w:t>
      </w:r>
    </w:p>
    <w:bookmarkEnd w:id="4986"/>
    <w:p w14:paraId="44F12961" w14:textId="77777777" w:rsidR="00E83B34" w:rsidRPr="00E83B34" w:rsidRDefault="00E83B34" w:rsidP="00E83B34">
      <w:pPr>
        <w:rPr>
          <w:sz w:val="20"/>
          <w:lang w:val="fr-FR"/>
        </w:rPr>
      </w:pPr>
      <w:r w:rsidRPr="00E83B34">
        <w:rPr>
          <w:sz w:val="20"/>
          <w:lang w:val="fr-FR"/>
        </w:rPr>
        <w:t>époque Pré-Kerma</w:t>
      </w:r>
    </w:p>
    <w:p w14:paraId="72CD4168" w14:textId="77777777" w:rsidR="00E83B34" w:rsidRPr="00E83B34" w:rsidRDefault="00E83B34" w:rsidP="00E83B34">
      <w:pPr>
        <w:rPr>
          <w:sz w:val="20"/>
          <w:lang w:val="fr-FR"/>
        </w:rPr>
      </w:pPr>
    </w:p>
    <w:p w14:paraId="47532473" w14:textId="77777777" w:rsidR="00E83B34" w:rsidRPr="00E83B34" w:rsidRDefault="00E83B34" w:rsidP="00E83B34">
      <w:pPr>
        <w:rPr>
          <w:szCs w:val="20"/>
          <w:lang w:val="fr-FR"/>
        </w:rPr>
      </w:pPr>
      <w:r w:rsidRPr="00E83B34">
        <w:rPr>
          <w:szCs w:val="20"/>
          <w:lang w:val="fr-FR"/>
        </w:rPr>
        <w:t>Plusieurs établissements dont une agglomération proto-urbaine à l'emplacement de la nécropole orientale</w:t>
      </w:r>
      <w:r>
        <w:rPr>
          <w:szCs w:val="20"/>
          <w:lang w:val="fr-FR"/>
        </w:rPr>
        <w:t xml:space="preserve"> </w:t>
      </w:r>
      <w:r w:rsidRPr="00E83B34">
        <w:rPr>
          <w:lang w:val="fr-FR"/>
        </w:rPr>
        <w:t>(BIB 1594)</w:t>
      </w:r>
    </w:p>
    <w:p w14:paraId="5BAA1862" w14:textId="77777777" w:rsidR="00E83B34" w:rsidRPr="00E83B34" w:rsidRDefault="00E83B34" w:rsidP="00E83B34">
      <w:pPr>
        <w:rPr>
          <w:lang w:val="fr-FR"/>
        </w:rPr>
      </w:pPr>
    </w:p>
    <w:p w14:paraId="277641D1" w14:textId="77777777" w:rsidR="00E83B34" w:rsidRDefault="00E83B34" w:rsidP="00E83B34">
      <w:pPr>
        <w:pStyle w:val="Heading3"/>
      </w:pPr>
      <w:r>
        <w:t>Kerma Ancien</w:t>
      </w:r>
    </w:p>
    <w:p w14:paraId="7EC7BD13" w14:textId="0E028B67" w:rsidR="00E83B34" w:rsidRPr="00E83B34" w:rsidRDefault="00E83B34" w:rsidP="00E83B34">
      <w:pPr>
        <w:rPr>
          <w:lang w:val="fr-FR"/>
        </w:rPr>
      </w:pPr>
      <w:r w:rsidRPr="00E83B34">
        <w:rPr>
          <w:szCs w:val="20"/>
          <w:lang w:val="fr-FR"/>
        </w:rPr>
        <w:t xml:space="preserve">Fondation de la ville de </w:t>
      </w:r>
      <w:hyperlink r:id="rId12228" w:anchor="Sit_Kerma" w:history="1">
        <w:r w:rsidRPr="00E83B34">
          <w:rPr>
            <w:rStyle w:val="Hyperlink"/>
            <w:szCs w:val="20"/>
            <w:lang w:val="fr-FR"/>
          </w:rPr>
          <w:t>Kerma</w:t>
        </w:r>
      </w:hyperlink>
      <w:r w:rsidRPr="00E83B34">
        <w:rPr>
          <w:szCs w:val="20"/>
          <w:lang w:val="fr-FR"/>
        </w:rPr>
        <w:t xml:space="preserve">. Développement du quartier religieux et de la nécropole orientale </w:t>
      </w:r>
      <w:r w:rsidRPr="00E83B34">
        <w:rPr>
          <w:lang w:val="fr-FR"/>
        </w:rPr>
        <w:t>(BIB 1594)</w:t>
      </w:r>
    </w:p>
    <w:p w14:paraId="4FAD6D0D" w14:textId="77777777" w:rsidR="00E83B34" w:rsidRPr="00E83B34" w:rsidRDefault="00E83B34" w:rsidP="00E83B34">
      <w:pPr>
        <w:rPr>
          <w:lang w:val="fr-FR"/>
        </w:rPr>
      </w:pPr>
    </w:p>
    <w:p w14:paraId="4B3D5BF8" w14:textId="77777777" w:rsidR="00E83B34" w:rsidRPr="00E83B34" w:rsidRDefault="00E83B34" w:rsidP="00E83B34">
      <w:pPr>
        <w:rPr>
          <w:lang w:val="fr-FR"/>
        </w:rPr>
      </w:pPr>
    </w:p>
    <w:p w14:paraId="0BFE278B" w14:textId="77777777" w:rsidR="00E83B34" w:rsidRDefault="00E83B34" w:rsidP="00E83B34">
      <w:pPr>
        <w:pStyle w:val="Heading3"/>
      </w:pPr>
      <w:bookmarkStart w:id="4987" w:name="Sit_Kerma_per_Moyen"/>
      <w:r>
        <w:t>Kerma moyen</w:t>
      </w:r>
    </w:p>
    <w:bookmarkEnd w:id="4987"/>
    <w:p w14:paraId="303FA8EF" w14:textId="77777777" w:rsidR="00E83B34" w:rsidRPr="00E83B34" w:rsidRDefault="00E83B34" w:rsidP="00E83B34">
      <w:pPr>
        <w:rPr>
          <w:lang w:val="fr-FR"/>
        </w:rPr>
      </w:pPr>
      <w:r w:rsidRPr="00E83B34">
        <w:rPr>
          <w:szCs w:val="20"/>
          <w:lang w:val="fr-FR"/>
        </w:rPr>
        <w:t xml:space="preserve">Edifications de murs bastionnés. Palais et tombes princières </w:t>
      </w:r>
      <w:r w:rsidRPr="00E83B34">
        <w:rPr>
          <w:lang w:val="fr-FR"/>
        </w:rPr>
        <w:t>(BIB 1594)</w:t>
      </w:r>
    </w:p>
    <w:p w14:paraId="15409D76" w14:textId="77777777" w:rsidR="00E83B34" w:rsidRPr="00E83B34" w:rsidRDefault="00E83B34" w:rsidP="00E83B34">
      <w:pPr>
        <w:rPr>
          <w:lang w:val="fr-FR"/>
        </w:rPr>
      </w:pPr>
    </w:p>
    <w:p w14:paraId="6AE57A07" w14:textId="77777777" w:rsidR="00E83B34" w:rsidRPr="00E83B34" w:rsidRDefault="00E83B34" w:rsidP="00E83B34">
      <w:pPr>
        <w:rPr>
          <w:lang w:val="fr-FR"/>
        </w:rPr>
      </w:pPr>
    </w:p>
    <w:p w14:paraId="0087474C" w14:textId="77777777" w:rsidR="00E83B34" w:rsidRDefault="00E83B34" w:rsidP="00E83B34">
      <w:pPr>
        <w:pStyle w:val="Heading3"/>
      </w:pPr>
      <w:bookmarkStart w:id="4988" w:name="Sit_Kerma_per_Classique"/>
      <w:r>
        <w:t>Kerma classique</w:t>
      </w:r>
    </w:p>
    <w:bookmarkEnd w:id="4988"/>
    <w:p w14:paraId="60C6DFB0" w14:textId="77777777" w:rsidR="00E83B34" w:rsidRPr="00E83B34" w:rsidRDefault="00E83B34" w:rsidP="00E83B34">
      <w:pPr>
        <w:jc w:val="center"/>
        <w:rPr>
          <w:lang w:val="fr-FR"/>
        </w:rPr>
      </w:pPr>
    </w:p>
    <w:p w14:paraId="48803BCE" w14:textId="77777777" w:rsidR="00E83B34" w:rsidRDefault="00E83B34" w:rsidP="00E83B34">
      <w:pPr>
        <w:rPr>
          <w:lang w:val="fr-FR"/>
        </w:rPr>
      </w:pPr>
      <w:r w:rsidRPr="00E83B34">
        <w:rPr>
          <w:szCs w:val="20"/>
          <w:lang w:val="fr-FR"/>
        </w:rPr>
        <w:t xml:space="preserve">Extension de la ville et du système défensif. Temples (Deffufa) et tombes royales </w:t>
      </w:r>
      <w:r w:rsidRPr="00E83B34">
        <w:rPr>
          <w:lang w:val="fr-FR"/>
        </w:rPr>
        <w:t>(BIB 1594)</w:t>
      </w:r>
    </w:p>
    <w:p w14:paraId="7A831D1B" w14:textId="77777777" w:rsidR="00E83B34" w:rsidRDefault="00E83B34" w:rsidP="00E83B34">
      <w:pPr>
        <w:rPr>
          <w:lang w:val="fr-FR"/>
        </w:rPr>
      </w:pPr>
    </w:p>
    <w:p w14:paraId="13009BC2" w14:textId="77777777" w:rsidR="00E83B34" w:rsidRPr="00E83B34" w:rsidRDefault="00E83B34" w:rsidP="00E83B34">
      <w:pPr>
        <w:pStyle w:val="Heading2"/>
      </w:pPr>
      <w:r w:rsidRPr="00E83B34">
        <w:t>localités</w:t>
      </w:r>
    </w:p>
    <w:p w14:paraId="19641A33" w14:textId="77777777" w:rsidR="00E83B34" w:rsidRPr="00E83B34" w:rsidRDefault="00E83B34" w:rsidP="00E83B34">
      <w:pPr>
        <w:rPr>
          <w:lang w:val="fr-FR"/>
        </w:rPr>
      </w:pPr>
    </w:p>
    <w:p w14:paraId="304DDD43" w14:textId="77777777" w:rsidR="00E83B34" w:rsidRPr="00E83B34" w:rsidRDefault="00E83B34" w:rsidP="00E83B34">
      <w:pPr>
        <w:pStyle w:val="Heading3"/>
      </w:pPr>
      <w:r w:rsidRPr="00E83B34">
        <w:t>nécropole</w:t>
      </w:r>
    </w:p>
    <w:p w14:paraId="362E18CD" w14:textId="77777777" w:rsidR="00E83B34" w:rsidRPr="00E83B34" w:rsidRDefault="00E83B34" w:rsidP="00E83B34">
      <w:pPr>
        <w:rPr>
          <w:lang w:val="fr-FR"/>
        </w:rPr>
      </w:pPr>
    </w:p>
    <w:p w14:paraId="217A3290" w14:textId="77777777" w:rsidR="00E83B34" w:rsidRDefault="00E83B34" w:rsidP="00E83B34">
      <w:pPr>
        <w:jc w:val="both"/>
        <w:rPr>
          <w:lang w:val="fr-FR"/>
        </w:rPr>
      </w:pPr>
      <w:r w:rsidRPr="00415764">
        <w:rPr>
          <w:lang w:val="fr-FR"/>
        </w:rPr>
        <w:t>Les  fouilles  récentes  de  la  nécropole  de  Kerma,  au  nord  du  Soudan,  ont livré depuis plusieurs années des tombes circulaires à l’intérieur desquelles de nombreux moutons, parfois plus de quinze individus, étaient déposé</w:t>
      </w:r>
      <w:r w:rsidRPr="00E83B34">
        <w:rPr>
          <w:lang w:val="fr-FR"/>
        </w:rPr>
        <w:t>s à l’ouest et au sud du défunt (BIB 3368)</w:t>
      </w:r>
    </w:p>
    <w:p w14:paraId="67F279BB" w14:textId="77777777" w:rsidR="00E83B34" w:rsidRDefault="00E83B34" w:rsidP="00E83B34">
      <w:pPr>
        <w:jc w:val="both"/>
        <w:rPr>
          <w:lang w:val="fr-FR"/>
        </w:rPr>
      </w:pPr>
    </w:p>
    <w:p w14:paraId="5C34D658" w14:textId="77777777" w:rsidR="00E83B34" w:rsidRDefault="00E83B34" w:rsidP="00E83B34">
      <w:pPr>
        <w:pStyle w:val="Heading4"/>
      </w:pPr>
      <w:r>
        <w:t>t.81</w:t>
      </w:r>
    </w:p>
    <w:p w14:paraId="720FDEE2" w14:textId="77777777" w:rsidR="00E83B34" w:rsidRDefault="00E83B34" w:rsidP="00E83B34">
      <w:pPr>
        <w:rPr>
          <w:lang w:val="fr-FR" w:eastAsia="fr-FR"/>
        </w:rPr>
      </w:pPr>
    </w:p>
    <w:p w14:paraId="65E67A09" w14:textId="77777777" w:rsidR="00E83B34" w:rsidRPr="00E83B34" w:rsidRDefault="00E83B34" w:rsidP="00E83B34">
      <w:pPr>
        <w:rPr>
          <w:lang w:val="fr-FR" w:eastAsia="fr-FR"/>
        </w:rPr>
      </w:pPr>
      <w:r>
        <w:rPr>
          <w:lang w:val="fr-FR" w:eastAsia="fr-FR"/>
        </w:rPr>
        <w:t>Disque, pendentifs de cornes, collier et longe ornant un agneau (BIB 3368)</w:t>
      </w:r>
    </w:p>
    <w:p w14:paraId="55E4A7E0" w14:textId="77777777" w:rsidR="00E83B34" w:rsidRDefault="00E83B34" w:rsidP="00E83B34">
      <w:pPr>
        <w:rPr>
          <w:lang w:val="fr-FR"/>
        </w:rPr>
      </w:pPr>
    </w:p>
    <w:p w14:paraId="400918D6" w14:textId="77777777" w:rsidR="00E83B34" w:rsidRDefault="00E83B34" w:rsidP="00E83B34">
      <w:pPr>
        <w:pStyle w:val="Heading1"/>
      </w:pPr>
      <w:bookmarkStart w:id="4989" w:name="Sit_Kadruka"/>
      <w:r>
        <w:t>KADRUKA</w:t>
      </w:r>
    </w:p>
    <w:bookmarkEnd w:id="4989"/>
    <w:p w14:paraId="380AA920" w14:textId="77777777" w:rsidR="00E83B34" w:rsidRPr="00E83B34" w:rsidRDefault="00E83B34" w:rsidP="00E83B34">
      <w:pPr>
        <w:rPr>
          <w:sz w:val="20"/>
          <w:lang w:val="fr-FR"/>
        </w:rPr>
      </w:pPr>
      <w:r w:rsidRPr="00E83B34">
        <w:rPr>
          <w:sz w:val="20"/>
          <w:lang w:val="fr-FR"/>
        </w:rPr>
        <w:t>Kadruka</w:t>
      </w:r>
    </w:p>
    <w:p w14:paraId="0C07133C" w14:textId="77777777" w:rsidR="00E83B34" w:rsidRDefault="00E83B34" w:rsidP="00E83B34">
      <w:pPr>
        <w:rPr>
          <w:lang w:val="fr-FR"/>
        </w:rPr>
      </w:pPr>
    </w:p>
    <w:p w14:paraId="067999C6" w14:textId="1D6CB122" w:rsidR="00E83B34" w:rsidRPr="00E83B34" w:rsidRDefault="00E83B34" w:rsidP="00E83B34">
      <w:pPr>
        <w:rPr>
          <w:lang w:val="fr-FR"/>
        </w:rPr>
      </w:pPr>
      <w:r>
        <w:rPr>
          <w:lang w:val="fr-FR"/>
        </w:rPr>
        <w:lastRenderedPageBreak/>
        <w:t xml:space="preserve">Au </w:t>
      </w:r>
      <w:hyperlink r:id="rId12229" w:anchor="Cul_Kerma_per_Classique" w:history="1">
        <w:r>
          <w:rPr>
            <w:rStyle w:val="Hyperlink"/>
            <w:lang w:val="fr-FR"/>
          </w:rPr>
          <w:t>Kerma C</w:t>
        </w:r>
        <w:r w:rsidRPr="00E83B34">
          <w:rPr>
            <w:rStyle w:val="Hyperlink"/>
            <w:lang w:val="fr-FR"/>
          </w:rPr>
          <w:t>lassique</w:t>
        </w:r>
      </w:hyperlink>
      <w:r>
        <w:rPr>
          <w:lang w:val="fr-FR"/>
        </w:rPr>
        <w:t xml:space="preserve">: </w:t>
      </w:r>
      <w:r w:rsidRPr="00E83B34">
        <w:rPr>
          <w:lang w:val="fr-FR"/>
        </w:rPr>
        <w:t>présence de moutons inhumés avec le défunt (Chaix, 1987 ; Gratien, 1986). Ces sépultures sont datées des environs de 2000 av. J.-C. (Chaix  &amp;  Grant,  1987;  Bonnet,  2000)</w:t>
      </w:r>
      <w:r>
        <w:rPr>
          <w:lang w:val="fr-FR"/>
        </w:rPr>
        <w:t xml:space="preserve"> </w:t>
      </w:r>
      <w:r w:rsidRPr="00E83B34">
        <w:rPr>
          <w:lang w:val="fr-FR"/>
        </w:rPr>
        <w:t>(BIB 3368).</w:t>
      </w:r>
    </w:p>
    <w:p w14:paraId="020D0485" w14:textId="77777777" w:rsidR="00E83B34" w:rsidRDefault="00E83B34" w:rsidP="00E83B34">
      <w:pPr>
        <w:rPr>
          <w:lang w:val="fr-FR"/>
        </w:rPr>
      </w:pPr>
    </w:p>
    <w:p w14:paraId="48730FA6" w14:textId="77777777" w:rsidR="00E83B34" w:rsidRDefault="00E83B34" w:rsidP="00E83B34">
      <w:pPr>
        <w:rPr>
          <w:lang w:val="fr-FR"/>
        </w:rPr>
      </w:pPr>
    </w:p>
    <w:p w14:paraId="012C2907" w14:textId="77777777" w:rsidR="00E83B34" w:rsidRDefault="00E83B34" w:rsidP="00E83B34">
      <w:pPr>
        <w:pStyle w:val="Heading1"/>
      </w:pPr>
      <w:bookmarkStart w:id="4990" w:name="Sit_Sai"/>
      <w:r>
        <w:t>SAI</w:t>
      </w:r>
    </w:p>
    <w:bookmarkEnd w:id="4990"/>
    <w:p w14:paraId="162EB43B" w14:textId="77777777" w:rsidR="00E83B34" w:rsidRPr="00E83B34" w:rsidRDefault="00E83B34" w:rsidP="00E83B34">
      <w:pPr>
        <w:rPr>
          <w:sz w:val="20"/>
          <w:lang w:val="fr-FR"/>
        </w:rPr>
      </w:pPr>
      <w:r w:rsidRPr="00E83B34">
        <w:rPr>
          <w:sz w:val="20"/>
          <w:lang w:val="fr-FR"/>
        </w:rPr>
        <w:t>Saï</w:t>
      </w:r>
    </w:p>
    <w:p w14:paraId="18C5083D" w14:textId="77777777" w:rsidR="00E83B34" w:rsidRDefault="00E83B34" w:rsidP="00E83B34">
      <w:pPr>
        <w:rPr>
          <w:lang w:val="fr-FR"/>
        </w:rPr>
      </w:pPr>
    </w:p>
    <w:p w14:paraId="59D9D21B" w14:textId="01499571" w:rsidR="00E83B34" w:rsidRDefault="00E83B34" w:rsidP="00E83B34">
      <w:pPr>
        <w:rPr>
          <w:lang w:val="fr-FR"/>
        </w:rPr>
      </w:pPr>
      <w:r>
        <w:rPr>
          <w:lang w:val="fr-FR"/>
        </w:rPr>
        <w:t xml:space="preserve">Au </w:t>
      </w:r>
      <w:hyperlink r:id="rId12230" w:anchor="Cul_Kerma_per_Classique" w:history="1">
        <w:r>
          <w:rPr>
            <w:rStyle w:val="Hyperlink"/>
            <w:lang w:val="fr-FR"/>
          </w:rPr>
          <w:t>Kerma C</w:t>
        </w:r>
        <w:r w:rsidRPr="00E83B34">
          <w:rPr>
            <w:rStyle w:val="Hyperlink"/>
            <w:lang w:val="fr-FR"/>
          </w:rPr>
          <w:t>lassique</w:t>
        </w:r>
      </w:hyperlink>
      <w:r>
        <w:rPr>
          <w:lang w:val="fr-FR"/>
        </w:rPr>
        <w:t xml:space="preserve">: </w:t>
      </w:r>
      <w:r w:rsidRPr="00E83B34">
        <w:rPr>
          <w:lang w:val="fr-FR"/>
        </w:rPr>
        <w:t>présence de moutons inhumés avec le défunt (Chaix, 1987 ; Gratien, 1986). Ces sépultures sont datées des environs de 2000 av. J.-C. (Chaix  &amp;  Grant,  1987;  Bonnet,  2000)</w:t>
      </w:r>
      <w:r>
        <w:rPr>
          <w:lang w:val="fr-FR"/>
        </w:rPr>
        <w:t xml:space="preserve"> </w:t>
      </w:r>
      <w:r w:rsidRPr="00E83B34">
        <w:rPr>
          <w:lang w:val="fr-FR"/>
        </w:rPr>
        <w:t>(BIB 3368).</w:t>
      </w:r>
    </w:p>
    <w:p w14:paraId="145E3203" w14:textId="77777777" w:rsidR="004C4B6F" w:rsidRDefault="004C4B6F" w:rsidP="00242C0F">
      <w:pPr>
        <w:jc w:val="both"/>
        <w:rPr>
          <w:lang w:val="fr-FR"/>
        </w:rPr>
      </w:pPr>
    </w:p>
    <w:p w14:paraId="7CB150F0" w14:textId="77777777" w:rsidR="00E83B34" w:rsidRDefault="00E83B34" w:rsidP="00E83B34">
      <w:pPr>
        <w:pStyle w:val="Heading1"/>
      </w:pPr>
      <w:bookmarkStart w:id="4991" w:name="Sit_Gism_Arba"/>
      <w:r>
        <w:t>GISM-EL-ARBA</w:t>
      </w:r>
    </w:p>
    <w:bookmarkEnd w:id="4991"/>
    <w:p w14:paraId="397AFBB4" w14:textId="77777777" w:rsidR="00E83B34" w:rsidRDefault="00E83B34" w:rsidP="00242C0F">
      <w:pPr>
        <w:jc w:val="both"/>
        <w:rPr>
          <w:lang w:val="fr-FR"/>
        </w:rPr>
      </w:pPr>
    </w:p>
    <w:p w14:paraId="3E16ED40" w14:textId="699005E9" w:rsidR="00E83B34" w:rsidRPr="0032190F" w:rsidRDefault="00E83B34" w:rsidP="00242C0F">
      <w:pPr>
        <w:jc w:val="both"/>
        <w:rPr>
          <w:lang w:val="fr-FR"/>
        </w:rPr>
      </w:pPr>
      <w:r w:rsidRPr="00E83B34">
        <w:rPr>
          <w:lang w:val="fr-FR"/>
        </w:rPr>
        <w:t xml:space="preserve">À  Gism-el-Arba,  établissement rural  à  une  trentaine  de  kilomètres  au  sud  de  </w:t>
      </w:r>
      <w:hyperlink r:id="rId12231" w:anchor="Sit_Kerma" w:history="1">
        <w:r w:rsidRPr="00E83B34">
          <w:rPr>
            <w:rStyle w:val="Hyperlink"/>
            <w:lang w:val="fr-FR"/>
          </w:rPr>
          <w:t>Kerma</w:t>
        </w:r>
      </w:hyperlink>
      <w:r w:rsidRPr="00E83B34">
        <w:rPr>
          <w:lang w:val="fr-FR"/>
        </w:rPr>
        <w:t xml:space="preserve">,  des  structures  de  la  fin du  </w:t>
      </w:r>
      <w:hyperlink r:id="rId12232" w:anchor="Cul_Kerma_per_Classique" w:history="1">
        <w:r>
          <w:rPr>
            <w:rStyle w:val="Hyperlink"/>
            <w:lang w:val="fr-FR"/>
          </w:rPr>
          <w:t>Kerma C</w:t>
        </w:r>
        <w:r w:rsidRPr="00E83B34">
          <w:rPr>
            <w:rStyle w:val="Hyperlink"/>
            <w:lang w:val="fr-FR"/>
          </w:rPr>
          <w:t>lassique</w:t>
        </w:r>
      </w:hyperlink>
      <w:r>
        <w:rPr>
          <w:lang w:val="fr-FR"/>
        </w:rPr>
        <w:t xml:space="preserve"> </w:t>
      </w:r>
      <w:r w:rsidRPr="00E83B34">
        <w:rPr>
          <w:lang w:val="fr-FR"/>
        </w:rPr>
        <w:t>et  du  début  du  Nouvel-Empire  ont  livré  de  nombreuses figurines de bovidés (Gratien et al., 2003). Parmi elles, des animaux portent un disque  entre  les  cornes.  Il  n’est  hélas  pas  possible  de  les  attribuer  sûrement  à des moutons (Chaix &amp; Queyrat, 2003).</w:t>
      </w:r>
    </w:p>
    <w:p w14:paraId="10988752" w14:textId="77777777" w:rsidR="00456507" w:rsidRPr="0032190F" w:rsidRDefault="00456507" w:rsidP="00242C0F">
      <w:pPr>
        <w:jc w:val="both"/>
        <w:rPr>
          <w:lang w:val="fr-FR"/>
        </w:rPr>
      </w:pPr>
    </w:p>
    <w:p w14:paraId="468C0AD0" w14:textId="77777777" w:rsidR="00293C78" w:rsidRPr="0032190F" w:rsidRDefault="00293C78" w:rsidP="00426FF9">
      <w:pPr>
        <w:pStyle w:val="Heading1"/>
      </w:pPr>
      <w:bookmarkStart w:id="4992" w:name="Sit_Meroe"/>
      <w:r w:rsidRPr="0032190F">
        <w:t>MEROE</w:t>
      </w:r>
    </w:p>
    <w:bookmarkEnd w:id="4992"/>
    <w:p w14:paraId="0587A5FB" w14:textId="77777777" w:rsidR="00293C78" w:rsidRPr="0032190F" w:rsidRDefault="00293C78" w:rsidP="00242C0F">
      <w:pPr>
        <w:jc w:val="both"/>
        <w:rPr>
          <w:lang w:val="fr-FR"/>
        </w:rPr>
      </w:pPr>
    </w:p>
    <w:p w14:paraId="3FF74E8C" w14:textId="053B8205" w:rsidR="00293C78" w:rsidRPr="0032190F" w:rsidRDefault="00293C78" w:rsidP="00242C0F">
      <w:pPr>
        <w:jc w:val="both"/>
        <w:rPr>
          <w:lang w:val="fr-FR"/>
        </w:rPr>
      </w:pPr>
      <w:r w:rsidRPr="0032190F">
        <w:rPr>
          <w:lang w:val="fr-FR"/>
        </w:rPr>
        <w:t xml:space="preserve">Le site de Méroé, cité antique de </w:t>
      </w:r>
      <w:hyperlink r:id="rId12233" w:anchor="Cul_Nubie_Ancienne" w:history="1">
        <w:r w:rsidRPr="0032190F">
          <w:rPr>
            <w:rStyle w:val="Hyperlink"/>
            <w:lang w:val="fr-FR"/>
          </w:rPr>
          <w:t>Nubie</w:t>
        </w:r>
      </w:hyperlink>
      <w:r w:rsidRPr="0032190F">
        <w:rPr>
          <w:lang w:val="fr-FR"/>
        </w:rPr>
        <w:t>, en aval de la 6</w:t>
      </w:r>
      <w:r w:rsidRPr="0032190F">
        <w:rPr>
          <w:vertAlign w:val="superscript"/>
          <w:lang w:val="fr-FR"/>
        </w:rPr>
        <w:t>e</w:t>
      </w:r>
      <w:r w:rsidR="007F58E0">
        <w:rPr>
          <w:vertAlign w:val="superscript"/>
          <w:lang w:val="fr-FR"/>
        </w:rPr>
        <w:t xml:space="preserve"> </w:t>
      </w:r>
      <w:r w:rsidRPr="0032190F">
        <w:rPr>
          <w:lang w:val="fr-FR"/>
        </w:rPr>
        <w:t>cataracte du Nil, donne son nom à aune culture datée du 4</w:t>
      </w:r>
      <w:r w:rsidRPr="0032190F">
        <w:rPr>
          <w:vertAlign w:val="superscript"/>
          <w:lang w:val="fr-FR"/>
        </w:rPr>
        <w:t>e</w:t>
      </w:r>
      <w:r w:rsidRPr="0032190F">
        <w:rPr>
          <w:lang w:val="fr-FR"/>
        </w:rPr>
        <w:t xml:space="preserve"> av. – 4</w:t>
      </w:r>
      <w:r w:rsidRPr="0032190F">
        <w:rPr>
          <w:vertAlign w:val="superscript"/>
          <w:lang w:val="fr-FR"/>
        </w:rPr>
        <w:t>e</w:t>
      </w:r>
      <w:r w:rsidRPr="0032190F">
        <w:rPr>
          <w:lang w:val="fr-FR"/>
        </w:rPr>
        <w:t xml:space="preserve"> ap. (wiki)</w:t>
      </w:r>
    </w:p>
    <w:p w14:paraId="0D8D2BD3" w14:textId="77777777" w:rsidR="00293C78" w:rsidRPr="0032190F" w:rsidRDefault="00293C78" w:rsidP="00242C0F">
      <w:pPr>
        <w:jc w:val="both"/>
        <w:rPr>
          <w:lang w:val="fr-FR"/>
        </w:rPr>
      </w:pPr>
    </w:p>
    <w:p w14:paraId="7BD704C2" w14:textId="77777777" w:rsidR="00293C78" w:rsidRPr="0032190F" w:rsidRDefault="00293C78" w:rsidP="00426FF9">
      <w:pPr>
        <w:pStyle w:val="Heading1"/>
      </w:pPr>
      <w:bookmarkStart w:id="4993" w:name="Sit_Abou_Simbel"/>
      <w:r w:rsidRPr="0032190F">
        <w:t>ABOU SIMBEL</w:t>
      </w:r>
    </w:p>
    <w:bookmarkEnd w:id="4993"/>
    <w:p w14:paraId="02DE6EC8" w14:textId="14959DAB" w:rsidR="00293C78" w:rsidRPr="007F58E0" w:rsidRDefault="007F58E0" w:rsidP="00242C0F">
      <w:pPr>
        <w:jc w:val="both"/>
        <w:rPr>
          <w:sz w:val="20"/>
          <w:lang w:val="fr-FR"/>
        </w:rPr>
      </w:pPr>
      <w:r w:rsidRPr="007F58E0">
        <w:rPr>
          <w:sz w:val="20"/>
          <w:lang w:val="fr-FR"/>
        </w:rPr>
        <w:t>Abu Simbel</w:t>
      </w:r>
    </w:p>
    <w:p w14:paraId="6C698CBB" w14:textId="77777777" w:rsidR="007F58E0" w:rsidRPr="0032190F" w:rsidRDefault="007F58E0" w:rsidP="00242C0F">
      <w:pPr>
        <w:jc w:val="both"/>
        <w:rPr>
          <w:lang w:val="fr-FR"/>
        </w:rPr>
      </w:pPr>
    </w:p>
    <w:p w14:paraId="2A4C9C24" w14:textId="01DD951D" w:rsidR="00293C78" w:rsidRPr="0032190F" w:rsidRDefault="00293C78" w:rsidP="00242C0F">
      <w:pPr>
        <w:jc w:val="both"/>
        <w:rPr>
          <w:lang w:val="fr-FR"/>
        </w:rPr>
      </w:pPr>
      <w:r w:rsidRPr="0032190F">
        <w:rPr>
          <w:lang w:val="fr-FR"/>
        </w:rPr>
        <w:t xml:space="preserve">Cité antique de Basse-Nubie, en bordure du lac Nasser. Il s’y trouve deux temples édifiés sous </w:t>
      </w:r>
      <w:hyperlink r:id="rId12234" w:anchor="Cul_Nouvel_Empire__p_Ramses2" w:history="1">
        <w:r w:rsidR="00F22E73" w:rsidRPr="0032190F">
          <w:rPr>
            <w:rStyle w:val="Hyperlink"/>
            <w:lang w:val="fr-FR"/>
          </w:rPr>
          <w:t>Ramsès II</w:t>
        </w:r>
      </w:hyperlink>
      <w:r w:rsidRPr="0032190F">
        <w:rPr>
          <w:lang w:val="fr-FR"/>
        </w:rPr>
        <w:t>(wiki)</w:t>
      </w:r>
    </w:p>
    <w:p w14:paraId="580ECE5F" w14:textId="77777777" w:rsidR="00EB125E" w:rsidRDefault="00EB125E" w:rsidP="00242C0F">
      <w:pPr>
        <w:jc w:val="both"/>
        <w:rPr>
          <w:lang w:val="fr-FR"/>
        </w:rPr>
      </w:pPr>
      <w:r w:rsidRPr="0032190F">
        <w:rPr>
          <w:lang w:val="fr-FR"/>
        </w:rPr>
        <w:t>Montre un bas relief figurant Ramsès II, monté sur un char à deux roues, tirant à l’arc, à la bataille de Qadesh (wiki)</w:t>
      </w:r>
    </w:p>
    <w:p w14:paraId="054BFFE3" w14:textId="43F5894C" w:rsidR="007F58E0" w:rsidRPr="00C41469" w:rsidRDefault="007F58E0" w:rsidP="00242C0F">
      <w:pPr>
        <w:jc w:val="both"/>
        <w:rPr>
          <w:lang w:val="fr-FR"/>
        </w:rPr>
      </w:pPr>
      <w:r w:rsidRPr="00C41469">
        <w:rPr>
          <w:lang w:val="fr-FR"/>
        </w:rPr>
        <w:t>Temples monumentaux dédiés à Ramsès II et à la reine Néfertari, déplacés lors de la construction du Haut barrage d'Assouan</w:t>
      </w:r>
    </w:p>
    <w:p w14:paraId="6164863D" w14:textId="77777777" w:rsidR="007F58E0" w:rsidRPr="00C41469" w:rsidRDefault="007F58E0" w:rsidP="00242C0F">
      <w:pPr>
        <w:jc w:val="both"/>
        <w:rPr>
          <w:lang w:val="fr-FR"/>
        </w:rPr>
      </w:pPr>
    </w:p>
    <w:p w14:paraId="19A9D32C" w14:textId="24230D07" w:rsidR="007F58E0" w:rsidRDefault="007F58E0" w:rsidP="007F58E0">
      <w:pPr>
        <w:pStyle w:val="Heading1"/>
      </w:pPr>
      <w:bookmarkStart w:id="4994" w:name="Sit_Philae"/>
      <w:r>
        <w:t>PHILAE</w:t>
      </w:r>
    </w:p>
    <w:bookmarkEnd w:id="4994"/>
    <w:p w14:paraId="6364B673" w14:textId="29B83830" w:rsidR="007F58E0" w:rsidRPr="007F58E0" w:rsidRDefault="007F58E0" w:rsidP="00242C0F">
      <w:pPr>
        <w:jc w:val="both"/>
        <w:rPr>
          <w:sz w:val="20"/>
          <w:lang w:val="fr-FR"/>
        </w:rPr>
      </w:pPr>
      <w:r w:rsidRPr="00C41469">
        <w:rPr>
          <w:sz w:val="20"/>
          <w:lang w:val="fr-FR"/>
        </w:rPr>
        <w:t>Philae</w:t>
      </w:r>
    </w:p>
    <w:p w14:paraId="4B0FF352" w14:textId="77777777" w:rsidR="006A7434" w:rsidRDefault="006A7434" w:rsidP="00242C0F">
      <w:pPr>
        <w:jc w:val="both"/>
        <w:rPr>
          <w:lang w:val="fr-FR"/>
        </w:rPr>
      </w:pPr>
    </w:p>
    <w:p w14:paraId="081DE56F" w14:textId="2771569B" w:rsidR="007F58E0" w:rsidRDefault="007F58E0" w:rsidP="00242C0F">
      <w:pPr>
        <w:jc w:val="both"/>
        <w:rPr>
          <w:lang w:val="fr-FR"/>
        </w:rPr>
      </w:pPr>
      <w:r w:rsidRPr="00F703AF">
        <w:rPr>
          <w:lang w:val="fr-FR"/>
        </w:rPr>
        <w:t>temple d'Isis</w:t>
      </w:r>
    </w:p>
    <w:p w14:paraId="1AFE4387" w14:textId="77777777" w:rsidR="007F58E0" w:rsidRPr="0032190F" w:rsidRDefault="007F58E0" w:rsidP="00242C0F">
      <w:pPr>
        <w:jc w:val="both"/>
        <w:rPr>
          <w:lang w:val="fr-FR"/>
        </w:rPr>
      </w:pPr>
    </w:p>
    <w:p w14:paraId="3DF65E57" w14:textId="77777777" w:rsidR="006A7434" w:rsidRPr="0032190F" w:rsidRDefault="006A7434" w:rsidP="00426FF9">
      <w:pPr>
        <w:pStyle w:val="Heading1"/>
      </w:pPr>
      <w:r w:rsidRPr="0032190F">
        <w:t>KOBADI</w:t>
      </w:r>
    </w:p>
    <w:p w14:paraId="2F8E095F" w14:textId="77777777" w:rsidR="006A7434" w:rsidRPr="0032190F" w:rsidRDefault="006A7434" w:rsidP="00242C0F">
      <w:pPr>
        <w:jc w:val="both"/>
        <w:rPr>
          <w:lang w:val="fr-FR"/>
        </w:rPr>
      </w:pPr>
      <w:r w:rsidRPr="0032190F">
        <w:rPr>
          <w:lang w:val="fr-FR"/>
        </w:rPr>
        <w:t>Site du Mali (Afrique), à la transition Sahara-Sahel à la fin du Néolithique (2500-1500 av. J.-C.)(BIB 2122)</w:t>
      </w:r>
    </w:p>
    <w:p w14:paraId="770A4C36" w14:textId="77777777" w:rsidR="001B02F6" w:rsidRPr="0032190F" w:rsidRDefault="001B02F6" w:rsidP="00242C0F">
      <w:pPr>
        <w:jc w:val="both"/>
        <w:rPr>
          <w:lang w:val="fr-FR"/>
        </w:rPr>
      </w:pPr>
      <w:r w:rsidRPr="0032190F">
        <w:rPr>
          <w:lang w:val="fr-FR"/>
        </w:rPr>
        <w:t xml:space="preserve">Sur ce site, A. Gallin a identifié 3 productions céramiques sur des bases technologiques : </w:t>
      </w:r>
    </w:p>
    <w:p w14:paraId="611AB77D" w14:textId="77777777" w:rsidR="001B02F6" w:rsidRPr="0032190F" w:rsidRDefault="001B02F6"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6"/>
        <w:gridCol w:w="4871"/>
      </w:tblGrid>
      <w:tr w:rsidR="001B02F6" w14:paraId="47E028A3" w14:textId="77777777" w:rsidTr="00C35EA7">
        <w:trPr>
          <w:jc w:val="center"/>
        </w:trPr>
        <w:tc>
          <w:tcPr>
            <w:tcW w:w="1376" w:type="dxa"/>
          </w:tcPr>
          <w:p w14:paraId="58FE2A9F" w14:textId="77777777" w:rsidR="001B02F6" w:rsidRDefault="001B02F6" w:rsidP="00C35EA7">
            <w:pPr>
              <w:jc w:val="both"/>
            </w:pPr>
            <w:r>
              <w:t>productions</w:t>
            </w:r>
          </w:p>
        </w:tc>
        <w:tc>
          <w:tcPr>
            <w:tcW w:w="4871" w:type="dxa"/>
          </w:tcPr>
          <w:p w14:paraId="29B60B67" w14:textId="77777777" w:rsidR="001B02F6" w:rsidRDefault="001B02F6" w:rsidP="00C35EA7">
            <w:pPr>
              <w:jc w:val="both"/>
            </w:pPr>
            <w:r>
              <w:t>description</w:t>
            </w:r>
          </w:p>
        </w:tc>
      </w:tr>
      <w:tr w:rsidR="001B02F6" w:rsidRPr="008A1841" w14:paraId="77A1B4BB" w14:textId="77777777" w:rsidTr="00C35EA7">
        <w:trPr>
          <w:jc w:val="center"/>
        </w:trPr>
        <w:tc>
          <w:tcPr>
            <w:tcW w:w="1376" w:type="dxa"/>
          </w:tcPr>
          <w:p w14:paraId="7D83D438" w14:textId="77777777" w:rsidR="001B02F6" w:rsidRDefault="001B02F6" w:rsidP="00C35EA7">
            <w:pPr>
              <w:jc w:val="both"/>
            </w:pPr>
            <w:r>
              <w:t>1</w:t>
            </w:r>
          </w:p>
        </w:tc>
        <w:tc>
          <w:tcPr>
            <w:tcW w:w="4871" w:type="dxa"/>
          </w:tcPr>
          <w:p w14:paraId="457174D6" w14:textId="77777777" w:rsidR="001B02F6" w:rsidRPr="00C35EA7" w:rsidRDefault="001B02F6" w:rsidP="00C35EA7">
            <w:pPr>
              <w:jc w:val="both"/>
              <w:rPr>
                <w:lang w:val="fr-FR"/>
              </w:rPr>
            </w:pPr>
            <w:r w:rsidRPr="00C35EA7">
              <w:rPr>
                <w:lang w:val="fr-FR"/>
              </w:rPr>
              <w:t>une argile locale et un dégraissant</w:t>
            </w:r>
          </w:p>
          <w:p w14:paraId="2C9BFF66" w14:textId="77777777" w:rsidR="001B02F6" w:rsidRPr="00C35EA7" w:rsidRDefault="001B02F6" w:rsidP="00C35EA7">
            <w:pPr>
              <w:jc w:val="both"/>
              <w:rPr>
                <w:lang w:val="fr-FR"/>
              </w:rPr>
            </w:pPr>
            <w:r w:rsidRPr="00C35EA7">
              <w:rPr>
                <w:lang w:val="fr-FR"/>
              </w:rPr>
              <w:t>constitué de fines particules d'os brûlé et broyé</w:t>
            </w:r>
          </w:p>
        </w:tc>
      </w:tr>
      <w:tr w:rsidR="001B02F6" w:rsidRPr="008A1841" w14:paraId="098BC40D" w14:textId="77777777" w:rsidTr="00C35EA7">
        <w:trPr>
          <w:jc w:val="center"/>
        </w:trPr>
        <w:tc>
          <w:tcPr>
            <w:tcW w:w="1376" w:type="dxa"/>
          </w:tcPr>
          <w:p w14:paraId="119F717B" w14:textId="77777777" w:rsidR="001B02F6" w:rsidRDefault="001B02F6" w:rsidP="00C35EA7">
            <w:pPr>
              <w:jc w:val="both"/>
            </w:pPr>
            <w:r>
              <w:lastRenderedPageBreak/>
              <w:t>2</w:t>
            </w:r>
          </w:p>
        </w:tc>
        <w:tc>
          <w:tcPr>
            <w:tcW w:w="4871" w:type="dxa"/>
          </w:tcPr>
          <w:p w14:paraId="2CD145CA" w14:textId="77777777" w:rsidR="001B02F6" w:rsidRPr="00C35EA7" w:rsidRDefault="001B02F6" w:rsidP="00C35EA7">
            <w:pPr>
              <w:jc w:val="both"/>
              <w:rPr>
                <w:lang w:val="fr-FR"/>
              </w:rPr>
            </w:pPr>
            <w:r w:rsidRPr="00C35EA7">
              <w:rPr>
                <w:lang w:val="fr-FR"/>
              </w:rPr>
              <w:t>une argile très riche en spicules</w:t>
            </w:r>
          </w:p>
          <w:p w14:paraId="736F2282" w14:textId="77777777" w:rsidR="001B02F6" w:rsidRPr="00C35EA7" w:rsidRDefault="001B02F6" w:rsidP="00C35EA7">
            <w:pPr>
              <w:jc w:val="both"/>
              <w:rPr>
                <w:lang w:val="fr-FR"/>
              </w:rPr>
            </w:pPr>
            <w:r w:rsidRPr="00C35EA7">
              <w:rPr>
                <w:lang w:val="fr-FR"/>
              </w:rPr>
              <w:t>d'éponges d'eau douce, ce qui confère à la pâte une forte proportion de silice</w:t>
            </w:r>
          </w:p>
        </w:tc>
      </w:tr>
      <w:tr w:rsidR="001B02F6" w:rsidRPr="008A1841" w14:paraId="476E1199" w14:textId="77777777" w:rsidTr="00C35EA7">
        <w:trPr>
          <w:jc w:val="center"/>
        </w:trPr>
        <w:tc>
          <w:tcPr>
            <w:tcW w:w="1376" w:type="dxa"/>
          </w:tcPr>
          <w:p w14:paraId="51ECCCB6" w14:textId="77777777" w:rsidR="001B02F6" w:rsidRDefault="001B02F6" w:rsidP="00C35EA7">
            <w:pPr>
              <w:jc w:val="both"/>
            </w:pPr>
            <w:r>
              <w:t>3</w:t>
            </w:r>
          </w:p>
        </w:tc>
        <w:tc>
          <w:tcPr>
            <w:tcW w:w="4871" w:type="dxa"/>
          </w:tcPr>
          <w:p w14:paraId="04763F7B" w14:textId="77777777" w:rsidR="001B02F6" w:rsidRPr="00C35EA7" w:rsidRDefault="001B02F6" w:rsidP="00C35EA7">
            <w:pPr>
              <w:jc w:val="both"/>
              <w:rPr>
                <w:lang w:val="fr-FR"/>
              </w:rPr>
            </w:pPr>
            <w:r w:rsidRPr="00C35EA7">
              <w:rPr>
                <w:lang w:val="fr-FR"/>
              </w:rPr>
              <w:t>une argile à dégraissant végétal abondant</w:t>
            </w:r>
          </w:p>
        </w:tc>
      </w:tr>
    </w:tbl>
    <w:p w14:paraId="64A5F219" w14:textId="77777777" w:rsidR="001B02F6" w:rsidRPr="0032190F" w:rsidRDefault="001B02F6" w:rsidP="00242C0F">
      <w:pPr>
        <w:jc w:val="both"/>
        <w:rPr>
          <w:lang w:val="fr-FR"/>
        </w:rPr>
      </w:pPr>
      <w:r w:rsidRPr="0032190F">
        <w:rPr>
          <w:lang w:val="fr-FR"/>
        </w:rPr>
        <w:t>(BIB 2122 p. 241)</w:t>
      </w:r>
    </w:p>
    <w:p w14:paraId="4D4588EA" w14:textId="77777777" w:rsidR="001B02F6" w:rsidRPr="0032190F" w:rsidRDefault="001B02F6" w:rsidP="00242C0F">
      <w:pPr>
        <w:jc w:val="both"/>
        <w:rPr>
          <w:lang w:val="fr-FR"/>
        </w:rPr>
      </w:pPr>
    </w:p>
    <w:p w14:paraId="7FA25F0E" w14:textId="77777777" w:rsidR="001B02F6" w:rsidRPr="0032190F" w:rsidRDefault="001B02F6" w:rsidP="00242C0F">
      <w:pPr>
        <w:jc w:val="both"/>
        <w:rPr>
          <w:lang w:val="fr-FR"/>
        </w:rPr>
      </w:pPr>
      <w:r w:rsidRPr="0032190F">
        <w:rPr>
          <w:lang w:val="fr-FR"/>
        </w:rPr>
        <w:t xml:space="preserve">Ainsi que 4 styles céramiques : </w:t>
      </w:r>
    </w:p>
    <w:p w14:paraId="1325AB6D" w14:textId="77777777" w:rsidR="001B02F6" w:rsidRPr="0032190F" w:rsidRDefault="001B02F6" w:rsidP="00242C0F">
      <w:pPr>
        <w:jc w:val="both"/>
        <w:rPr>
          <w:lang w:val="fr-F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5"/>
        <w:gridCol w:w="7507"/>
      </w:tblGrid>
      <w:tr w:rsidR="001B02F6" w14:paraId="697ECBE5" w14:textId="77777777" w:rsidTr="00C35EA7">
        <w:tc>
          <w:tcPr>
            <w:tcW w:w="2235" w:type="dxa"/>
          </w:tcPr>
          <w:p w14:paraId="272E3A82" w14:textId="77777777" w:rsidR="001B02F6" w:rsidRDefault="001B02F6" w:rsidP="00C35EA7">
            <w:pPr>
              <w:jc w:val="center"/>
            </w:pPr>
            <w:r>
              <w:t>styles ornementaux</w:t>
            </w:r>
          </w:p>
        </w:tc>
        <w:tc>
          <w:tcPr>
            <w:tcW w:w="7507" w:type="dxa"/>
          </w:tcPr>
          <w:p w14:paraId="338752C3" w14:textId="77777777" w:rsidR="001B02F6" w:rsidRPr="00AF63E0" w:rsidRDefault="001B02F6" w:rsidP="00C35EA7">
            <w:pPr>
              <w:jc w:val="center"/>
            </w:pPr>
            <w:r w:rsidRPr="00AF63E0">
              <w:t>description</w:t>
            </w:r>
          </w:p>
        </w:tc>
      </w:tr>
      <w:tr w:rsidR="001B02F6" w:rsidRPr="008A1841" w14:paraId="2AB34D95" w14:textId="77777777" w:rsidTr="00C35EA7">
        <w:tc>
          <w:tcPr>
            <w:tcW w:w="2235" w:type="dxa"/>
          </w:tcPr>
          <w:p w14:paraId="4060EDDA" w14:textId="77777777" w:rsidR="001B02F6" w:rsidRPr="00C35EA7" w:rsidRDefault="001B02F6" w:rsidP="00C35EA7">
            <w:pPr>
              <w:jc w:val="both"/>
              <w:rPr>
                <w:lang w:val="fr-FR"/>
              </w:rPr>
            </w:pPr>
            <w:r w:rsidRPr="00C35EA7">
              <w:rPr>
                <w:lang w:val="fr-FR"/>
              </w:rPr>
              <w:t>« Os » ou style ornemental de la céramique à dégraissant osseux</w:t>
            </w:r>
          </w:p>
        </w:tc>
        <w:tc>
          <w:tcPr>
            <w:tcW w:w="7507" w:type="dxa"/>
          </w:tcPr>
          <w:p w14:paraId="61919FFB" w14:textId="77777777" w:rsidR="001B02F6" w:rsidRPr="00C35EA7" w:rsidRDefault="001B02F6" w:rsidP="00C35EA7">
            <w:pPr>
              <w:jc w:val="both"/>
              <w:rPr>
                <w:sz w:val="20"/>
                <w:lang w:val="fr-FR"/>
              </w:rPr>
            </w:pPr>
            <w:r w:rsidRPr="00C35EA7">
              <w:rPr>
                <w:sz w:val="20"/>
                <w:lang w:val="fr-FR"/>
              </w:rPr>
              <w:t>prédominance des trames de types « oblique » et «V » ; leur organisation sous forme de plages qui couvrent toute la surface externe du vase ou la panse et le fond ; leur association à des bandeaux décorés sur la lèvre (composés de ligne de traits ou de points) ou des bandeaux décorés sur le bord (composés d'une ou plusieurs bandes horizontales de zigzag de points ou de traits) ; l'existence d'un autre type de combinaison décorative, un bandeau décoré (une bande de zigzag de traits horizontaux) sur le bord et une zone réservée sur la panse, quand il n'y a pas de plage de trame sur le vase.</w:t>
            </w:r>
          </w:p>
        </w:tc>
      </w:tr>
      <w:tr w:rsidR="001B02F6" w:rsidRPr="008A1841" w14:paraId="28C1D2A4" w14:textId="77777777" w:rsidTr="00C35EA7">
        <w:tc>
          <w:tcPr>
            <w:tcW w:w="2235" w:type="dxa"/>
          </w:tcPr>
          <w:p w14:paraId="3BB40819" w14:textId="77777777" w:rsidR="001B02F6" w:rsidRDefault="001B02F6" w:rsidP="00C35EA7">
            <w:pPr>
              <w:jc w:val="both"/>
            </w:pPr>
            <w:r>
              <w:t>« Spic. A »</w:t>
            </w:r>
          </w:p>
        </w:tc>
        <w:tc>
          <w:tcPr>
            <w:tcW w:w="7507" w:type="dxa"/>
          </w:tcPr>
          <w:p w14:paraId="04A77F0D" w14:textId="77777777" w:rsidR="001B02F6" w:rsidRPr="00C35EA7" w:rsidRDefault="001B02F6" w:rsidP="00C35EA7">
            <w:pPr>
              <w:jc w:val="both"/>
              <w:rPr>
                <w:sz w:val="20"/>
                <w:lang w:val="fr-FR"/>
              </w:rPr>
            </w:pPr>
            <w:r w:rsidRPr="00C35EA7">
              <w:rPr>
                <w:sz w:val="20"/>
                <w:lang w:val="fr-FR"/>
              </w:rPr>
              <w:t>prédominance des trames de types « tes » et « ttt » ; leur organisation sous forme de plage et leur apparition sur la partie basse des vases, sauf sur les vases ouverts où ils occupent toute la surface externe ; présence sur le bord d'un bandeau réservé, d'un bandeau décoré, d'un pendentif en demi-disque, d'un ruban décoré ou de la combinaison de plusieurs figures (bandeau décoré et ruban décoré, bandeau décoré et pendentif, bandeau décoré et série de pendentifs en demi ou huitième de disque) ; composition du bandeau décoré par une seule bande de zigzag, plusieurs bandes de zigzag, une bande de segments verticaux de zigzag, une bande de hachures ou encore une bande de trame oblique ; composition du ruban décoré par une sinusoïde de zigzag ; composition des pendentifs par des arcs ou des éventails d'arcs de zigzag, de traits ou de points ; existence d'un autre type de combinaison décorative, un bandeau décoré (une bande de zigzag de traits horizontaux) sur le bord et une zone réservée sur la panse, quand il n'y a pas de plage de trame sur le vase.</w:t>
            </w:r>
          </w:p>
        </w:tc>
      </w:tr>
      <w:tr w:rsidR="001B02F6" w:rsidRPr="008A1841" w14:paraId="59EEB1B0" w14:textId="77777777" w:rsidTr="00C35EA7">
        <w:tc>
          <w:tcPr>
            <w:tcW w:w="2235" w:type="dxa"/>
          </w:tcPr>
          <w:p w14:paraId="2EBAAAE8" w14:textId="77777777" w:rsidR="001B02F6" w:rsidRDefault="00AF63E0" w:rsidP="00C35EA7">
            <w:pPr>
              <w:jc w:val="both"/>
            </w:pPr>
            <w:r>
              <w:t>« Spic. B »</w:t>
            </w:r>
          </w:p>
        </w:tc>
        <w:tc>
          <w:tcPr>
            <w:tcW w:w="7507" w:type="dxa"/>
          </w:tcPr>
          <w:p w14:paraId="4A3B4B24" w14:textId="77777777" w:rsidR="00AF63E0" w:rsidRPr="00C35EA7" w:rsidRDefault="00AF63E0" w:rsidP="00C35EA7">
            <w:pPr>
              <w:jc w:val="both"/>
              <w:rPr>
                <w:sz w:val="20"/>
                <w:lang w:val="fr-FR"/>
              </w:rPr>
            </w:pPr>
            <w:r w:rsidRPr="00C35EA7">
              <w:rPr>
                <w:sz w:val="20"/>
                <w:lang w:val="fr-FR"/>
              </w:rPr>
              <w:t>présence d'un bandeau décoré sur la lèvre des vases, qui</w:t>
            </w:r>
          </w:p>
          <w:p w14:paraId="5FBE7B25" w14:textId="77777777" w:rsidR="00AF63E0" w:rsidRPr="00C35EA7" w:rsidRDefault="00AF63E0" w:rsidP="00C35EA7">
            <w:pPr>
              <w:jc w:val="both"/>
              <w:rPr>
                <w:sz w:val="20"/>
                <w:lang w:val="fr-FR"/>
              </w:rPr>
            </w:pPr>
            <w:r w:rsidRPr="00C35EA7">
              <w:rPr>
                <w:sz w:val="20"/>
                <w:lang w:val="fr-FR"/>
              </w:rPr>
              <w:t>est toujours composé d'une bande de trame « oblique».</w:t>
            </w:r>
          </w:p>
          <w:p w14:paraId="298716D4" w14:textId="77777777" w:rsidR="00AF63E0" w:rsidRPr="00C35EA7" w:rsidRDefault="00AF63E0" w:rsidP="00C35EA7">
            <w:pPr>
              <w:jc w:val="both"/>
              <w:rPr>
                <w:sz w:val="20"/>
                <w:lang w:val="fr-FR"/>
              </w:rPr>
            </w:pPr>
            <w:r w:rsidRPr="00C35EA7">
              <w:rPr>
                <w:sz w:val="20"/>
                <w:lang w:val="fr-FR"/>
              </w:rPr>
              <w:t>Ce bandeau décoré est généralement associé à une plage</w:t>
            </w:r>
          </w:p>
          <w:p w14:paraId="3E839B6E" w14:textId="77777777" w:rsidR="001B02F6" w:rsidRPr="00C35EA7" w:rsidRDefault="00AF63E0" w:rsidP="00C35EA7">
            <w:pPr>
              <w:jc w:val="both"/>
              <w:rPr>
                <w:sz w:val="20"/>
                <w:lang w:val="fr-FR"/>
              </w:rPr>
            </w:pPr>
            <w:r w:rsidRPr="00C35EA7">
              <w:rPr>
                <w:sz w:val="20"/>
                <w:lang w:val="fr-FR"/>
              </w:rPr>
              <w:t>de trame « V » sur la panse</w:t>
            </w:r>
          </w:p>
        </w:tc>
      </w:tr>
      <w:tr w:rsidR="001B02F6" w:rsidRPr="008A1841" w14:paraId="30D37E7B" w14:textId="77777777" w:rsidTr="00C35EA7">
        <w:tc>
          <w:tcPr>
            <w:tcW w:w="2235" w:type="dxa"/>
          </w:tcPr>
          <w:p w14:paraId="352387E7" w14:textId="77777777" w:rsidR="001B02F6" w:rsidRPr="00C35EA7" w:rsidRDefault="00AF63E0" w:rsidP="00C35EA7">
            <w:pPr>
              <w:jc w:val="both"/>
              <w:rPr>
                <w:lang w:val="fr-FR"/>
              </w:rPr>
            </w:pPr>
            <w:r w:rsidRPr="00C35EA7">
              <w:rPr>
                <w:lang w:val="fr-FR"/>
              </w:rPr>
              <w:t>« Végétal » ou style ornemental de la céramique à dégraissant végétal</w:t>
            </w:r>
          </w:p>
        </w:tc>
        <w:tc>
          <w:tcPr>
            <w:tcW w:w="7507" w:type="dxa"/>
          </w:tcPr>
          <w:p w14:paraId="2F217007" w14:textId="77777777" w:rsidR="001B02F6" w:rsidRPr="00C35EA7" w:rsidRDefault="00AF63E0" w:rsidP="00C35EA7">
            <w:pPr>
              <w:jc w:val="both"/>
              <w:rPr>
                <w:sz w:val="20"/>
                <w:lang w:val="fr-FR"/>
              </w:rPr>
            </w:pPr>
            <w:r w:rsidRPr="00C35EA7">
              <w:rPr>
                <w:sz w:val="20"/>
                <w:lang w:val="fr-FR"/>
              </w:rPr>
              <w:t>répertoire de motifscomposé de plages de trame de type « S », « V », « tcsespacé» et« oblique» (seulement)</w:t>
            </w:r>
          </w:p>
        </w:tc>
      </w:tr>
    </w:tbl>
    <w:p w14:paraId="3CA80887" w14:textId="77777777" w:rsidR="00AF63E0" w:rsidRPr="005C4DAB" w:rsidRDefault="00AF63E0" w:rsidP="00242C0F">
      <w:pPr>
        <w:jc w:val="both"/>
      </w:pPr>
      <w:r w:rsidRPr="005C4DAB">
        <w:t>Spic. = spicules</w:t>
      </w:r>
    </w:p>
    <w:p w14:paraId="155C06B3" w14:textId="77777777" w:rsidR="001B02F6" w:rsidRPr="005C4DAB" w:rsidRDefault="001B02F6" w:rsidP="00242C0F">
      <w:pPr>
        <w:jc w:val="both"/>
      </w:pPr>
      <w:r w:rsidRPr="005C4DAB">
        <w:t xml:space="preserve"> (BIB 2122 p. 242)</w:t>
      </w:r>
    </w:p>
    <w:p w14:paraId="0679CAD6" w14:textId="77777777" w:rsidR="002A2075" w:rsidRPr="005C4DAB" w:rsidRDefault="002A2075" w:rsidP="00242C0F"/>
    <w:p w14:paraId="09672400" w14:textId="77777777" w:rsidR="002A3B60" w:rsidRPr="005C4DAB" w:rsidRDefault="002A3B60" w:rsidP="00426FF9">
      <w:pPr>
        <w:pStyle w:val="Heading1"/>
        <w:rPr>
          <w:lang w:val="en-US"/>
        </w:rPr>
      </w:pPr>
      <w:bookmarkStart w:id="4995" w:name="Sit_Mezzak"/>
      <w:r w:rsidRPr="005C4DAB">
        <w:rPr>
          <w:lang w:val="en-US"/>
        </w:rPr>
        <w:t>MEZZAK</w:t>
      </w:r>
    </w:p>
    <w:bookmarkEnd w:id="4995"/>
    <w:p w14:paraId="54DCC693" w14:textId="77777777" w:rsidR="0004419E" w:rsidRPr="005C4DAB" w:rsidRDefault="00E83B34" w:rsidP="00242C0F">
      <w:pPr>
        <w:rPr>
          <w:sz w:val="20"/>
        </w:rPr>
      </w:pPr>
      <w:r w:rsidRPr="005C4DAB">
        <w:rPr>
          <w:sz w:val="20"/>
        </w:rPr>
        <w:t>Mesak, Mezak, Mesāk</w:t>
      </w:r>
    </w:p>
    <w:p w14:paraId="34BAE68C" w14:textId="77777777" w:rsidR="00E83B34" w:rsidRPr="005C4DAB" w:rsidRDefault="00E83B34" w:rsidP="00242C0F"/>
    <w:p w14:paraId="012B46FB" w14:textId="1604EBEF" w:rsidR="002A3B60" w:rsidRPr="0032190F" w:rsidRDefault="00590976" w:rsidP="00242C0F">
      <w:pPr>
        <w:jc w:val="both"/>
        <w:rPr>
          <w:lang w:val="fr-FR"/>
        </w:rPr>
      </w:pPr>
      <w:r w:rsidRPr="0032190F">
        <w:rPr>
          <w:lang w:val="fr-FR"/>
        </w:rPr>
        <w:t>Le Mezzak Settafet est un v</w:t>
      </w:r>
      <w:r w:rsidR="00AD657D" w:rsidRPr="0032190F">
        <w:rPr>
          <w:lang w:val="fr-FR"/>
        </w:rPr>
        <w:t>aste plateau</w:t>
      </w:r>
      <w:r w:rsidR="002A3B60" w:rsidRPr="0032190F">
        <w:rPr>
          <w:lang w:val="fr-FR"/>
        </w:rPr>
        <w:t xml:space="preserve"> caillouteux situé dans la partie sud-orientale du Fezzan (Fezzân) </w:t>
      </w:r>
      <w:r w:rsidR="00AD657D" w:rsidRPr="0032190F">
        <w:rPr>
          <w:lang w:val="fr-FR"/>
        </w:rPr>
        <w:t>Saha</w:t>
      </w:r>
      <w:r w:rsidR="00850DF5" w:rsidRPr="0032190F">
        <w:rPr>
          <w:lang w:val="fr-FR"/>
        </w:rPr>
        <w:t xml:space="preserve">ra, </w:t>
      </w:r>
      <w:r w:rsidR="002A3B60" w:rsidRPr="0032190F">
        <w:rPr>
          <w:lang w:val="fr-FR"/>
        </w:rPr>
        <w:t>Lybie</w:t>
      </w:r>
      <w:r w:rsidR="00850DF5" w:rsidRPr="0032190F">
        <w:rPr>
          <w:lang w:val="fr-FR"/>
        </w:rPr>
        <w:t>,regroupant une vaste concentration d’</w:t>
      </w:r>
      <w:hyperlink r:id="rId12235" w:anchor="Art_Sahara" w:history="1">
        <w:r w:rsidR="00850DF5" w:rsidRPr="0032190F">
          <w:rPr>
            <w:rStyle w:val="Hyperlink"/>
            <w:lang w:val="fr-FR"/>
          </w:rPr>
          <w:t>art rupestre</w:t>
        </w:r>
      </w:hyperlink>
      <w:r w:rsidR="009D151E" w:rsidRPr="0032190F">
        <w:rPr>
          <w:lang w:val="fr-FR"/>
        </w:rPr>
        <w:t xml:space="preserve"> </w:t>
      </w:r>
      <w:r w:rsidR="002A3B60" w:rsidRPr="0032190F">
        <w:rPr>
          <w:lang w:val="fr-FR"/>
        </w:rPr>
        <w:t>(BIB 1593).</w:t>
      </w:r>
      <w:r w:rsidRPr="0032190F">
        <w:rPr>
          <w:lang w:val="fr-FR"/>
        </w:rPr>
        <w:t xml:space="preserve">Le plateau est tailladé par de multiples </w:t>
      </w:r>
      <w:r w:rsidRPr="0032190F">
        <w:rPr>
          <w:i/>
          <w:lang w:val="fr-FR"/>
        </w:rPr>
        <w:t>wadi</w:t>
      </w:r>
      <w:r w:rsidRPr="0032190F">
        <w:rPr>
          <w:lang w:val="fr-FR"/>
        </w:rPr>
        <w:t xml:space="preserve"> (cours d’eau temporaires). </w:t>
      </w:r>
      <w:r w:rsidR="00AD657D" w:rsidRPr="0032190F">
        <w:rPr>
          <w:lang w:val="fr-FR"/>
        </w:rPr>
        <w:t xml:space="preserve">A proximité du </w:t>
      </w:r>
      <w:hyperlink r:id="rId12236" w:anchor="Sit_Tassili" w:history="1">
        <w:r w:rsidR="00AD657D" w:rsidRPr="0032190F">
          <w:rPr>
            <w:rStyle w:val="Hyperlink"/>
            <w:lang w:val="fr-FR"/>
          </w:rPr>
          <w:t>Tassili</w:t>
        </w:r>
      </w:hyperlink>
      <w:r w:rsidR="00AD657D" w:rsidRPr="0032190F">
        <w:rPr>
          <w:lang w:val="fr-FR"/>
        </w:rPr>
        <w:t xml:space="preserve">. </w:t>
      </w:r>
      <w:r w:rsidR="00850DF5" w:rsidRPr="0032190F">
        <w:rPr>
          <w:lang w:val="fr-FR"/>
        </w:rPr>
        <w:t xml:space="preserve">Ces gravures sont essentiellement des gravures animalières de bovinés. </w:t>
      </w:r>
    </w:p>
    <w:p w14:paraId="744EAE8C" w14:textId="77777777" w:rsidR="00850DF5" w:rsidRPr="0032190F" w:rsidRDefault="00850DF5"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2"/>
        <w:gridCol w:w="1238"/>
        <w:gridCol w:w="836"/>
        <w:gridCol w:w="1083"/>
        <w:gridCol w:w="1016"/>
      </w:tblGrid>
      <w:tr w:rsidR="00850DF5" w:rsidRPr="00DB5974" w14:paraId="6131DBAE" w14:textId="77777777" w:rsidTr="00AD657D">
        <w:trPr>
          <w:jc w:val="center"/>
        </w:trPr>
        <w:tc>
          <w:tcPr>
            <w:tcW w:w="1322" w:type="dxa"/>
            <w:vAlign w:val="center"/>
          </w:tcPr>
          <w:p w14:paraId="098B26E0" w14:textId="77777777" w:rsidR="00850DF5" w:rsidRPr="0032190F" w:rsidRDefault="00850DF5" w:rsidP="00242C0F">
            <w:pPr>
              <w:jc w:val="center"/>
              <w:rPr>
                <w:sz w:val="20"/>
                <w:szCs w:val="20"/>
                <w:lang w:val="fr-FR"/>
              </w:rPr>
            </w:pPr>
          </w:p>
        </w:tc>
        <w:tc>
          <w:tcPr>
            <w:tcW w:w="1238" w:type="dxa"/>
            <w:tcBorders>
              <w:right w:val="single" w:sz="4" w:space="0" w:color="808080"/>
            </w:tcBorders>
            <w:vAlign w:val="center"/>
          </w:tcPr>
          <w:p w14:paraId="3A5F21B0" w14:textId="77777777" w:rsidR="00850DF5" w:rsidRPr="00DB5974" w:rsidRDefault="00AF72EA" w:rsidP="00242C0F">
            <w:pPr>
              <w:jc w:val="center"/>
              <w:rPr>
                <w:sz w:val="20"/>
                <w:szCs w:val="20"/>
              </w:rPr>
            </w:pPr>
            <w:r>
              <w:rPr>
                <w:sz w:val="20"/>
                <w:szCs w:val="20"/>
              </w:rPr>
              <w:t>types</w:t>
            </w:r>
          </w:p>
        </w:tc>
        <w:tc>
          <w:tcPr>
            <w:tcW w:w="836" w:type="dxa"/>
            <w:tcBorders>
              <w:left w:val="single" w:sz="4" w:space="0" w:color="808080"/>
            </w:tcBorders>
            <w:vAlign w:val="center"/>
          </w:tcPr>
          <w:p w14:paraId="6E9C2D42" w14:textId="77777777" w:rsidR="00850DF5" w:rsidRPr="00DB5974" w:rsidRDefault="00850DF5" w:rsidP="00242C0F">
            <w:pPr>
              <w:jc w:val="center"/>
              <w:rPr>
                <w:sz w:val="20"/>
                <w:szCs w:val="20"/>
              </w:rPr>
            </w:pPr>
            <w:r w:rsidRPr="00DB5974">
              <w:rPr>
                <w:sz w:val="20"/>
                <w:szCs w:val="20"/>
              </w:rPr>
              <w:t>%</w:t>
            </w:r>
          </w:p>
        </w:tc>
        <w:tc>
          <w:tcPr>
            <w:tcW w:w="1083" w:type="dxa"/>
            <w:tcBorders>
              <w:bottom w:val="single" w:sz="4" w:space="0" w:color="808080"/>
              <w:right w:val="single" w:sz="4" w:space="0" w:color="808080"/>
            </w:tcBorders>
            <w:vAlign w:val="center"/>
          </w:tcPr>
          <w:p w14:paraId="78813263" w14:textId="77777777" w:rsidR="00850DF5" w:rsidRPr="00DB5974" w:rsidRDefault="00AF72EA" w:rsidP="00242C0F">
            <w:pPr>
              <w:jc w:val="center"/>
              <w:rPr>
                <w:sz w:val="20"/>
                <w:szCs w:val="20"/>
              </w:rPr>
            </w:pPr>
            <w:r>
              <w:rPr>
                <w:sz w:val="20"/>
                <w:szCs w:val="20"/>
              </w:rPr>
              <w:t>sous-types</w:t>
            </w:r>
          </w:p>
        </w:tc>
        <w:tc>
          <w:tcPr>
            <w:tcW w:w="1016" w:type="dxa"/>
            <w:tcBorders>
              <w:left w:val="single" w:sz="4" w:space="0" w:color="808080"/>
              <w:bottom w:val="single" w:sz="4" w:space="0" w:color="808080"/>
            </w:tcBorders>
            <w:vAlign w:val="center"/>
          </w:tcPr>
          <w:p w14:paraId="0F76F215" w14:textId="77777777" w:rsidR="00850DF5" w:rsidRPr="00DB5974" w:rsidRDefault="00850DF5" w:rsidP="00242C0F">
            <w:pPr>
              <w:jc w:val="center"/>
              <w:rPr>
                <w:sz w:val="20"/>
                <w:szCs w:val="20"/>
              </w:rPr>
            </w:pPr>
            <w:r w:rsidRPr="00DB5974">
              <w:rPr>
                <w:sz w:val="20"/>
                <w:szCs w:val="20"/>
              </w:rPr>
              <w:t>%</w:t>
            </w:r>
          </w:p>
        </w:tc>
      </w:tr>
      <w:tr w:rsidR="00850DF5" w:rsidRPr="00DB5974" w14:paraId="37EB81E0" w14:textId="77777777" w:rsidTr="00AD657D">
        <w:trPr>
          <w:jc w:val="center"/>
        </w:trPr>
        <w:tc>
          <w:tcPr>
            <w:tcW w:w="1322" w:type="dxa"/>
            <w:vMerge w:val="restart"/>
            <w:vAlign w:val="center"/>
          </w:tcPr>
          <w:p w14:paraId="50C58A10" w14:textId="77777777" w:rsidR="00850DF5" w:rsidRPr="00DB5974" w:rsidRDefault="00850DF5" w:rsidP="00242C0F">
            <w:pPr>
              <w:jc w:val="center"/>
              <w:rPr>
                <w:sz w:val="20"/>
                <w:szCs w:val="20"/>
              </w:rPr>
            </w:pPr>
            <w:r w:rsidRPr="00DB5974">
              <w:rPr>
                <w:sz w:val="20"/>
                <w:szCs w:val="20"/>
              </w:rPr>
              <w:t xml:space="preserve">ensemble </w:t>
            </w:r>
          </w:p>
          <w:p w14:paraId="454E5836" w14:textId="77777777" w:rsidR="00850DF5" w:rsidRPr="00DB5974" w:rsidRDefault="00850DF5" w:rsidP="00242C0F">
            <w:pPr>
              <w:jc w:val="center"/>
              <w:rPr>
                <w:sz w:val="20"/>
                <w:szCs w:val="20"/>
              </w:rPr>
            </w:pPr>
            <w:r w:rsidRPr="00DB5974">
              <w:rPr>
                <w:sz w:val="20"/>
                <w:szCs w:val="20"/>
              </w:rPr>
              <w:t>des gravures</w:t>
            </w:r>
          </w:p>
        </w:tc>
        <w:tc>
          <w:tcPr>
            <w:tcW w:w="1238" w:type="dxa"/>
            <w:vMerge w:val="restart"/>
            <w:tcBorders>
              <w:right w:val="single" w:sz="4" w:space="0" w:color="808080"/>
            </w:tcBorders>
            <w:vAlign w:val="center"/>
          </w:tcPr>
          <w:p w14:paraId="699AE5A2" w14:textId="77777777" w:rsidR="00AD657D" w:rsidRDefault="00850DF5" w:rsidP="00242C0F">
            <w:pPr>
              <w:jc w:val="center"/>
              <w:rPr>
                <w:sz w:val="20"/>
                <w:szCs w:val="20"/>
              </w:rPr>
            </w:pPr>
            <w:r w:rsidRPr="00DB5974">
              <w:rPr>
                <w:sz w:val="20"/>
                <w:szCs w:val="20"/>
              </w:rPr>
              <w:t xml:space="preserve">figurations </w:t>
            </w:r>
          </w:p>
          <w:p w14:paraId="766865C5" w14:textId="77777777" w:rsidR="00850DF5" w:rsidRPr="00DB5974" w:rsidRDefault="00850DF5" w:rsidP="00242C0F">
            <w:pPr>
              <w:jc w:val="center"/>
              <w:rPr>
                <w:sz w:val="20"/>
                <w:szCs w:val="20"/>
              </w:rPr>
            </w:pPr>
            <w:r w:rsidRPr="00DB5974">
              <w:rPr>
                <w:sz w:val="20"/>
                <w:szCs w:val="20"/>
              </w:rPr>
              <w:t>animalières</w:t>
            </w:r>
          </w:p>
        </w:tc>
        <w:tc>
          <w:tcPr>
            <w:tcW w:w="836" w:type="dxa"/>
            <w:vMerge w:val="restart"/>
            <w:tcBorders>
              <w:left w:val="single" w:sz="4" w:space="0" w:color="808080"/>
            </w:tcBorders>
            <w:vAlign w:val="center"/>
          </w:tcPr>
          <w:p w14:paraId="1E152251" w14:textId="77777777" w:rsidR="00850DF5" w:rsidRPr="00DB5974" w:rsidRDefault="00961B42" w:rsidP="00242C0F">
            <w:pPr>
              <w:jc w:val="center"/>
              <w:rPr>
                <w:sz w:val="20"/>
                <w:szCs w:val="20"/>
              </w:rPr>
            </w:pPr>
            <w:r>
              <w:rPr>
                <w:sz w:val="20"/>
                <w:szCs w:val="20"/>
              </w:rPr>
              <w:t>85</w:t>
            </w:r>
          </w:p>
        </w:tc>
        <w:tc>
          <w:tcPr>
            <w:tcW w:w="1083" w:type="dxa"/>
            <w:tcBorders>
              <w:bottom w:val="single" w:sz="4" w:space="0" w:color="808080"/>
              <w:right w:val="single" w:sz="4" w:space="0" w:color="808080"/>
            </w:tcBorders>
            <w:vAlign w:val="center"/>
          </w:tcPr>
          <w:p w14:paraId="2BD238B2" w14:textId="77777777" w:rsidR="00850DF5" w:rsidRPr="00DB5974" w:rsidRDefault="00850DF5" w:rsidP="00242C0F">
            <w:pPr>
              <w:jc w:val="center"/>
              <w:rPr>
                <w:sz w:val="20"/>
                <w:szCs w:val="20"/>
              </w:rPr>
            </w:pPr>
            <w:r w:rsidRPr="00DB5974">
              <w:rPr>
                <w:sz w:val="20"/>
                <w:szCs w:val="20"/>
              </w:rPr>
              <w:t>bovinés</w:t>
            </w:r>
          </w:p>
        </w:tc>
        <w:tc>
          <w:tcPr>
            <w:tcW w:w="1016" w:type="dxa"/>
            <w:tcBorders>
              <w:left w:val="single" w:sz="4" w:space="0" w:color="808080"/>
              <w:bottom w:val="single" w:sz="4" w:space="0" w:color="808080"/>
            </w:tcBorders>
            <w:vAlign w:val="center"/>
          </w:tcPr>
          <w:p w14:paraId="3AD5D224" w14:textId="77777777" w:rsidR="00850DF5" w:rsidRPr="00DB5974" w:rsidRDefault="00850DF5" w:rsidP="00242C0F">
            <w:pPr>
              <w:jc w:val="center"/>
              <w:rPr>
                <w:sz w:val="20"/>
                <w:szCs w:val="20"/>
              </w:rPr>
            </w:pPr>
            <w:r w:rsidRPr="00DB5974">
              <w:rPr>
                <w:sz w:val="20"/>
                <w:szCs w:val="20"/>
              </w:rPr>
              <w:t>44,5</w:t>
            </w:r>
          </w:p>
        </w:tc>
      </w:tr>
      <w:tr w:rsidR="00850DF5" w:rsidRPr="00DB5974" w14:paraId="358AC8AD" w14:textId="77777777" w:rsidTr="00AD657D">
        <w:trPr>
          <w:jc w:val="center"/>
        </w:trPr>
        <w:tc>
          <w:tcPr>
            <w:tcW w:w="1322" w:type="dxa"/>
            <w:vMerge/>
            <w:vAlign w:val="center"/>
          </w:tcPr>
          <w:p w14:paraId="60E23D33" w14:textId="77777777" w:rsidR="00850DF5" w:rsidRPr="00DB5974" w:rsidRDefault="00850DF5" w:rsidP="00242C0F">
            <w:pPr>
              <w:jc w:val="center"/>
              <w:rPr>
                <w:sz w:val="20"/>
                <w:szCs w:val="20"/>
              </w:rPr>
            </w:pPr>
          </w:p>
        </w:tc>
        <w:tc>
          <w:tcPr>
            <w:tcW w:w="1238" w:type="dxa"/>
            <w:vMerge/>
            <w:tcBorders>
              <w:right w:val="single" w:sz="4" w:space="0" w:color="808080"/>
            </w:tcBorders>
            <w:vAlign w:val="center"/>
          </w:tcPr>
          <w:p w14:paraId="6252AAA9" w14:textId="77777777" w:rsidR="00850DF5" w:rsidRPr="00DB5974" w:rsidRDefault="00850DF5" w:rsidP="00242C0F">
            <w:pPr>
              <w:jc w:val="center"/>
              <w:rPr>
                <w:sz w:val="20"/>
                <w:szCs w:val="20"/>
              </w:rPr>
            </w:pPr>
          </w:p>
        </w:tc>
        <w:tc>
          <w:tcPr>
            <w:tcW w:w="836" w:type="dxa"/>
            <w:vMerge/>
            <w:tcBorders>
              <w:left w:val="single" w:sz="4" w:space="0" w:color="808080"/>
            </w:tcBorders>
            <w:vAlign w:val="center"/>
          </w:tcPr>
          <w:p w14:paraId="186A0D22" w14:textId="77777777" w:rsidR="00850DF5" w:rsidRPr="00DB5974" w:rsidRDefault="00850DF5" w:rsidP="00242C0F">
            <w:pPr>
              <w:jc w:val="center"/>
              <w:rPr>
                <w:sz w:val="20"/>
                <w:szCs w:val="20"/>
              </w:rPr>
            </w:pPr>
          </w:p>
        </w:tc>
        <w:tc>
          <w:tcPr>
            <w:tcW w:w="1083" w:type="dxa"/>
            <w:tcBorders>
              <w:top w:val="single" w:sz="4" w:space="0" w:color="808080"/>
              <w:bottom w:val="single" w:sz="4" w:space="0" w:color="808080"/>
              <w:right w:val="single" w:sz="4" w:space="0" w:color="808080"/>
            </w:tcBorders>
            <w:vAlign w:val="center"/>
          </w:tcPr>
          <w:p w14:paraId="37868EDE" w14:textId="77777777" w:rsidR="00850DF5" w:rsidRPr="00DB5974" w:rsidRDefault="00850DF5" w:rsidP="00242C0F">
            <w:pPr>
              <w:jc w:val="center"/>
              <w:rPr>
                <w:sz w:val="20"/>
                <w:szCs w:val="20"/>
              </w:rPr>
            </w:pPr>
            <w:r w:rsidRPr="00DB5974">
              <w:rPr>
                <w:sz w:val="20"/>
                <w:szCs w:val="20"/>
              </w:rPr>
              <w:t>grd faune sauvage</w:t>
            </w:r>
          </w:p>
        </w:tc>
        <w:tc>
          <w:tcPr>
            <w:tcW w:w="1016" w:type="dxa"/>
            <w:tcBorders>
              <w:top w:val="single" w:sz="4" w:space="0" w:color="808080"/>
              <w:left w:val="single" w:sz="4" w:space="0" w:color="808080"/>
              <w:bottom w:val="single" w:sz="4" w:space="0" w:color="808080"/>
            </w:tcBorders>
            <w:vAlign w:val="center"/>
          </w:tcPr>
          <w:p w14:paraId="4023B95C" w14:textId="77777777" w:rsidR="00850DF5" w:rsidRPr="00DB5974" w:rsidRDefault="00850DF5" w:rsidP="00242C0F">
            <w:pPr>
              <w:jc w:val="center"/>
              <w:rPr>
                <w:sz w:val="20"/>
                <w:szCs w:val="20"/>
              </w:rPr>
            </w:pPr>
            <w:r w:rsidRPr="00DB5974">
              <w:rPr>
                <w:sz w:val="20"/>
                <w:szCs w:val="20"/>
              </w:rPr>
              <w:t>18,5</w:t>
            </w:r>
          </w:p>
        </w:tc>
      </w:tr>
      <w:tr w:rsidR="00850DF5" w:rsidRPr="00DB5974" w14:paraId="740B76A9" w14:textId="77777777" w:rsidTr="00AD657D">
        <w:trPr>
          <w:jc w:val="center"/>
        </w:trPr>
        <w:tc>
          <w:tcPr>
            <w:tcW w:w="1322" w:type="dxa"/>
            <w:vMerge/>
            <w:vAlign w:val="center"/>
          </w:tcPr>
          <w:p w14:paraId="28416EEA" w14:textId="77777777" w:rsidR="00850DF5" w:rsidRPr="00DB5974" w:rsidRDefault="00850DF5" w:rsidP="00242C0F">
            <w:pPr>
              <w:jc w:val="center"/>
              <w:rPr>
                <w:sz w:val="20"/>
                <w:szCs w:val="20"/>
              </w:rPr>
            </w:pPr>
          </w:p>
        </w:tc>
        <w:tc>
          <w:tcPr>
            <w:tcW w:w="1238" w:type="dxa"/>
            <w:vMerge/>
            <w:tcBorders>
              <w:bottom w:val="single" w:sz="4" w:space="0" w:color="auto"/>
              <w:right w:val="single" w:sz="4" w:space="0" w:color="808080"/>
            </w:tcBorders>
            <w:vAlign w:val="center"/>
          </w:tcPr>
          <w:p w14:paraId="7148C738" w14:textId="77777777" w:rsidR="00850DF5" w:rsidRPr="00DB5974" w:rsidRDefault="00850DF5" w:rsidP="00242C0F">
            <w:pPr>
              <w:jc w:val="center"/>
              <w:rPr>
                <w:sz w:val="20"/>
                <w:szCs w:val="20"/>
              </w:rPr>
            </w:pPr>
          </w:p>
        </w:tc>
        <w:tc>
          <w:tcPr>
            <w:tcW w:w="836" w:type="dxa"/>
            <w:vMerge/>
            <w:tcBorders>
              <w:left w:val="single" w:sz="4" w:space="0" w:color="808080"/>
              <w:bottom w:val="single" w:sz="4" w:space="0" w:color="auto"/>
            </w:tcBorders>
            <w:vAlign w:val="center"/>
          </w:tcPr>
          <w:p w14:paraId="100FA2BD" w14:textId="77777777" w:rsidR="00850DF5" w:rsidRPr="00DB5974" w:rsidRDefault="00850DF5" w:rsidP="00242C0F">
            <w:pPr>
              <w:jc w:val="center"/>
              <w:rPr>
                <w:sz w:val="20"/>
                <w:szCs w:val="20"/>
              </w:rPr>
            </w:pPr>
          </w:p>
        </w:tc>
        <w:tc>
          <w:tcPr>
            <w:tcW w:w="1083" w:type="dxa"/>
            <w:tcBorders>
              <w:top w:val="single" w:sz="4" w:space="0" w:color="808080"/>
              <w:bottom w:val="single" w:sz="4" w:space="0" w:color="auto"/>
              <w:right w:val="single" w:sz="4" w:space="0" w:color="808080"/>
            </w:tcBorders>
            <w:vAlign w:val="center"/>
          </w:tcPr>
          <w:p w14:paraId="42E2D5A5" w14:textId="77777777" w:rsidR="00850DF5" w:rsidRPr="00DB5974" w:rsidRDefault="00850DF5" w:rsidP="00242C0F">
            <w:pPr>
              <w:jc w:val="center"/>
              <w:rPr>
                <w:sz w:val="20"/>
                <w:szCs w:val="20"/>
              </w:rPr>
            </w:pPr>
            <w:r w:rsidRPr="00DB5974">
              <w:rPr>
                <w:sz w:val="20"/>
                <w:szCs w:val="20"/>
              </w:rPr>
              <w:t>autres</w:t>
            </w:r>
          </w:p>
        </w:tc>
        <w:tc>
          <w:tcPr>
            <w:tcW w:w="1016" w:type="dxa"/>
            <w:tcBorders>
              <w:top w:val="single" w:sz="4" w:space="0" w:color="808080"/>
              <w:left w:val="single" w:sz="4" w:space="0" w:color="808080"/>
              <w:bottom w:val="single" w:sz="4" w:space="0" w:color="auto"/>
            </w:tcBorders>
            <w:vAlign w:val="center"/>
          </w:tcPr>
          <w:p w14:paraId="132B027F" w14:textId="77777777" w:rsidR="00850DF5" w:rsidRPr="00DB5974" w:rsidRDefault="00850DF5" w:rsidP="00242C0F">
            <w:pPr>
              <w:jc w:val="center"/>
              <w:rPr>
                <w:sz w:val="20"/>
                <w:szCs w:val="20"/>
              </w:rPr>
            </w:pPr>
            <w:r w:rsidRPr="00DB5974">
              <w:rPr>
                <w:sz w:val="20"/>
                <w:szCs w:val="20"/>
              </w:rPr>
              <w:t>27</w:t>
            </w:r>
          </w:p>
        </w:tc>
      </w:tr>
      <w:tr w:rsidR="00850DF5" w:rsidRPr="00DB5974" w14:paraId="4580E6F1" w14:textId="77777777" w:rsidTr="00AD657D">
        <w:trPr>
          <w:jc w:val="center"/>
        </w:trPr>
        <w:tc>
          <w:tcPr>
            <w:tcW w:w="1322" w:type="dxa"/>
            <w:vMerge/>
            <w:vAlign w:val="center"/>
          </w:tcPr>
          <w:p w14:paraId="76D417E5" w14:textId="77777777" w:rsidR="00850DF5" w:rsidRPr="00DB5974" w:rsidRDefault="00850DF5" w:rsidP="00242C0F">
            <w:pPr>
              <w:jc w:val="center"/>
              <w:rPr>
                <w:sz w:val="20"/>
                <w:szCs w:val="20"/>
              </w:rPr>
            </w:pPr>
          </w:p>
        </w:tc>
        <w:tc>
          <w:tcPr>
            <w:tcW w:w="1238" w:type="dxa"/>
            <w:vMerge w:val="restart"/>
            <w:tcBorders>
              <w:right w:val="single" w:sz="4" w:space="0" w:color="808080"/>
            </w:tcBorders>
            <w:vAlign w:val="center"/>
          </w:tcPr>
          <w:p w14:paraId="41A5989D" w14:textId="77777777" w:rsidR="00850DF5" w:rsidRPr="00DB5974" w:rsidRDefault="00850DF5" w:rsidP="00242C0F">
            <w:pPr>
              <w:jc w:val="center"/>
              <w:rPr>
                <w:sz w:val="20"/>
                <w:szCs w:val="20"/>
              </w:rPr>
            </w:pPr>
            <w:r w:rsidRPr="00DB5974">
              <w:rPr>
                <w:sz w:val="20"/>
                <w:szCs w:val="20"/>
              </w:rPr>
              <w:t>autres</w:t>
            </w:r>
          </w:p>
        </w:tc>
        <w:tc>
          <w:tcPr>
            <w:tcW w:w="836" w:type="dxa"/>
            <w:vMerge w:val="restart"/>
            <w:tcBorders>
              <w:left w:val="single" w:sz="4" w:space="0" w:color="808080"/>
            </w:tcBorders>
            <w:vAlign w:val="center"/>
          </w:tcPr>
          <w:p w14:paraId="08DC9295" w14:textId="77777777" w:rsidR="00850DF5" w:rsidRPr="00DB5974" w:rsidRDefault="00961B42" w:rsidP="00242C0F">
            <w:pPr>
              <w:jc w:val="center"/>
              <w:rPr>
                <w:sz w:val="20"/>
                <w:szCs w:val="20"/>
              </w:rPr>
            </w:pPr>
            <w:r>
              <w:rPr>
                <w:sz w:val="20"/>
                <w:szCs w:val="20"/>
              </w:rPr>
              <w:t>15</w:t>
            </w:r>
          </w:p>
        </w:tc>
        <w:tc>
          <w:tcPr>
            <w:tcW w:w="1083" w:type="dxa"/>
            <w:tcBorders>
              <w:bottom w:val="single" w:sz="4" w:space="0" w:color="808080"/>
              <w:right w:val="single" w:sz="4" w:space="0" w:color="808080"/>
            </w:tcBorders>
            <w:vAlign w:val="center"/>
          </w:tcPr>
          <w:p w14:paraId="10F025EA" w14:textId="77777777" w:rsidR="00850DF5" w:rsidRPr="00DB5974" w:rsidRDefault="00850DF5" w:rsidP="00242C0F">
            <w:pPr>
              <w:jc w:val="center"/>
              <w:rPr>
                <w:sz w:val="20"/>
                <w:szCs w:val="20"/>
              </w:rPr>
            </w:pPr>
            <w:r w:rsidRPr="00DB5974">
              <w:rPr>
                <w:sz w:val="20"/>
                <w:szCs w:val="20"/>
              </w:rPr>
              <w:t>autres</w:t>
            </w:r>
          </w:p>
        </w:tc>
        <w:tc>
          <w:tcPr>
            <w:tcW w:w="1016" w:type="dxa"/>
            <w:tcBorders>
              <w:left w:val="single" w:sz="4" w:space="0" w:color="808080"/>
              <w:bottom w:val="single" w:sz="4" w:space="0" w:color="808080"/>
            </w:tcBorders>
            <w:vAlign w:val="center"/>
          </w:tcPr>
          <w:p w14:paraId="67EB35EE" w14:textId="77777777" w:rsidR="00850DF5" w:rsidRPr="00DB5974" w:rsidRDefault="00850DF5" w:rsidP="00242C0F">
            <w:pPr>
              <w:jc w:val="center"/>
              <w:rPr>
                <w:sz w:val="20"/>
                <w:szCs w:val="20"/>
              </w:rPr>
            </w:pPr>
            <w:r w:rsidRPr="00DB5974">
              <w:rPr>
                <w:sz w:val="20"/>
                <w:szCs w:val="20"/>
              </w:rPr>
              <w:t>100</w:t>
            </w:r>
          </w:p>
        </w:tc>
      </w:tr>
      <w:tr w:rsidR="00850DF5" w:rsidRPr="00DB5974" w14:paraId="58B38285" w14:textId="77777777" w:rsidTr="00AD657D">
        <w:trPr>
          <w:jc w:val="center"/>
        </w:trPr>
        <w:tc>
          <w:tcPr>
            <w:tcW w:w="1322" w:type="dxa"/>
            <w:vMerge/>
            <w:vAlign w:val="center"/>
          </w:tcPr>
          <w:p w14:paraId="7D289293" w14:textId="77777777" w:rsidR="00850DF5" w:rsidRPr="00DB5974" w:rsidRDefault="00850DF5" w:rsidP="00242C0F">
            <w:pPr>
              <w:jc w:val="center"/>
              <w:rPr>
                <w:sz w:val="20"/>
                <w:szCs w:val="20"/>
              </w:rPr>
            </w:pPr>
          </w:p>
        </w:tc>
        <w:tc>
          <w:tcPr>
            <w:tcW w:w="1238" w:type="dxa"/>
            <w:vMerge/>
            <w:tcBorders>
              <w:right w:val="single" w:sz="4" w:space="0" w:color="808080"/>
            </w:tcBorders>
            <w:vAlign w:val="center"/>
          </w:tcPr>
          <w:p w14:paraId="188C083E" w14:textId="77777777" w:rsidR="00850DF5" w:rsidRPr="00DB5974" w:rsidRDefault="00850DF5" w:rsidP="00242C0F">
            <w:pPr>
              <w:jc w:val="center"/>
              <w:rPr>
                <w:sz w:val="20"/>
                <w:szCs w:val="20"/>
              </w:rPr>
            </w:pPr>
          </w:p>
        </w:tc>
        <w:tc>
          <w:tcPr>
            <w:tcW w:w="836" w:type="dxa"/>
            <w:vMerge/>
            <w:tcBorders>
              <w:left w:val="single" w:sz="4" w:space="0" w:color="808080"/>
            </w:tcBorders>
            <w:vAlign w:val="center"/>
          </w:tcPr>
          <w:p w14:paraId="4F24E94C" w14:textId="77777777" w:rsidR="00850DF5" w:rsidRPr="00DB5974" w:rsidRDefault="00850DF5" w:rsidP="00242C0F">
            <w:pPr>
              <w:jc w:val="center"/>
              <w:rPr>
                <w:sz w:val="20"/>
                <w:szCs w:val="20"/>
              </w:rPr>
            </w:pPr>
          </w:p>
        </w:tc>
        <w:tc>
          <w:tcPr>
            <w:tcW w:w="1083" w:type="dxa"/>
            <w:tcBorders>
              <w:top w:val="single" w:sz="4" w:space="0" w:color="808080"/>
              <w:right w:val="single" w:sz="4" w:space="0" w:color="808080"/>
            </w:tcBorders>
            <w:vAlign w:val="center"/>
          </w:tcPr>
          <w:p w14:paraId="5616D9FB" w14:textId="77777777" w:rsidR="00850DF5" w:rsidRPr="00DB5974" w:rsidRDefault="00850DF5" w:rsidP="00242C0F">
            <w:pPr>
              <w:jc w:val="center"/>
              <w:rPr>
                <w:sz w:val="20"/>
                <w:szCs w:val="20"/>
              </w:rPr>
            </w:pPr>
          </w:p>
        </w:tc>
        <w:tc>
          <w:tcPr>
            <w:tcW w:w="1016" w:type="dxa"/>
            <w:tcBorders>
              <w:top w:val="single" w:sz="4" w:space="0" w:color="808080"/>
              <w:left w:val="single" w:sz="4" w:space="0" w:color="808080"/>
            </w:tcBorders>
            <w:vAlign w:val="center"/>
          </w:tcPr>
          <w:p w14:paraId="45B55610" w14:textId="77777777" w:rsidR="00850DF5" w:rsidRPr="00DB5974" w:rsidRDefault="00850DF5" w:rsidP="00242C0F">
            <w:pPr>
              <w:jc w:val="center"/>
              <w:rPr>
                <w:sz w:val="20"/>
                <w:szCs w:val="20"/>
              </w:rPr>
            </w:pPr>
          </w:p>
        </w:tc>
      </w:tr>
    </w:tbl>
    <w:p w14:paraId="79A318EE" w14:textId="77777777" w:rsidR="00850DF5" w:rsidRDefault="00850DF5" w:rsidP="00242C0F">
      <w:r>
        <w:lastRenderedPageBreak/>
        <w:t>(BIB 1593)</w:t>
      </w:r>
    </w:p>
    <w:p w14:paraId="010062E4" w14:textId="77777777" w:rsidR="002A3B60" w:rsidRDefault="002A3B60" w:rsidP="00242C0F"/>
    <w:p w14:paraId="06DE8532" w14:textId="77777777" w:rsidR="00AD657D" w:rsidRPr="0032190F" w:rsidRDefault="00AD657D" w:rsidP="00242C0F">
      <w:pPr>
        <w:jc w:val="both"/>
        <w:rPr>
          <w:lang w:val="fr-FR"/>
        </w:rPr>
      </w:pPr>
      <w:r w:rsidRPr="0032190F">
        <w:rPr>
          <w:lang w:val="fr-FR"/>
        </w:rPr>
        <w:t xml:space="preserve">Des monuments lithiques de plaques de pierres redressées, dits </w:t>
      </w:r>
      <w:r w:rsidR="00590976" w:rsidRPr="0032190F">
        <w:rPr>
          <w:lang w:val="fr-FR"/>
        </w:rPr>
        <w:t>« </w:t>
      </w:r>
      <w:r w:rsidRPr="0032190F">
        <w:rPr>
          <w:lang w:val="fr-FR"/>
        </w:rPr>
        <w:t xml:space="preserve"> en corbeille » </w:t>
      </w:r>
      <w:r w:rsidR="00590976" w:rsidRPr="0032190F">
        <w:rPr>
          <w:lang w:val="fr-FR"/>
        </w:rPr>
        <w:t>(</w:t>
      </w:r>
      <w:r w:rsidR="00590976" w:rsidRPr="0032190F">
        <w:rPr>
          <w:i/>
          <w:lang w:val="fr-FR"/>
        </w:rPr>
        <w:t>baskets</w:t>
      </w:r>
      <w:r w:rsidR="00590976" w:rsidRPr="0032190F">
        <w:rPr>
          <w:lang w:val="fr-FR"/>
        </w:rPr>
        <w:t xml:space="preserve">) </w:t>
      </w:r>
      <w:r w:rsidRPr="0032190F">
        <w:rPr>
          <w:lang w:val="fr-FR"/>
        </w:rPr>
        <w:t>sont liés au style des gravures et des peintures du Mezzak. Ce style est daté du 4</w:t>
      </w:r>
      <w:r w:rsidRPr="0032190F">
        <w:rPr>
          <w:vertAlign w:val="superscript"/>
          <w:lang w:val="fr-FR"/>
        </w:rPr>
        <w:t>e</w:t>
      </w:r>
      <w:r w:rsidRPr="0032190F">
        <w:rPr>
          <w:lang w:val="fr-FR"/>
        </w:rPr>
        <w:t xml:space="preserve"> millénaire avant (Le Quellec, conf. MNHN 2014).</w:t>
      </w:r>
    </w:p>
    <w:p w14:paraId="21A883C4" w14:textId="77777777" w:rsidR="00776340" w:rsidRDefault="00776340" w:rsidP="00242C0F">
      <w:pPr>
        <w:rPr>
          <w:lang w:val="fr-FR"/>
        </w:rPr>
      </w:pPr>
      <w:r w:rsidRPr="0032190F">
        <w:rPr>
          <w:lang w:val="fr-FR"/>
        </w:rPr>
        <w:br/>
        <w:t>Les gravures de thérianthropes montre</w:t>
      </w:r>
      <w:r w:rsidR="00AF72EA" w:rsidRPr="0032190F">
        <w:rPr>
          <w:lang w:val="fr-FR"/>
        </w:rPr>
        <w:t>nt</w:t>
      </w:r>
      <w:r w:rsidRPr="0032190F">
        <w:rPr>
          <w:lang w:val="fr-FR"/>
        </w:rPr>
        <w:t xml:space="preserve"> que le hommes se sont identifiés au lycaons </w:t>
      </w:r>
      <w:r w:rsidR="00904826" w:rsidRPr="0032190F">
        <w:rPr>
          <w:lang w:val="fr-FR"/>
        </w:rPr>
        <w:t>de redoutables chasseurs (Le Quellec, conf. MNHN 2014).</w:t>
      </w:r>
    </w:p>
    <w:p w14:paraId="58D3C8CF" w14:textId="77777777" w:rsidR="00E83B34" w:rsidRDefault="00E83B34" w:rsidP="00242C0F">
      <w:pPr>
        <w:rPr>
          <w:lang w:val="fr-FR"/>
        </w:rPr>
      </w:pPr>
    </w:p>
    <w:p w14:paraId="4FCBA426" w14:textId="77777777" w:rsidR="00E83B34" w:rsidRPr="00E83B34" w:rsidRDefault="00E83B34" w:rsidP="00242C0F">
      <w:pPr>
        <w:rPr>
          <w:lang w:val="fr-FR"/>
        </w:rPr>
      </w:pPr>
      <w:r w:rsidRPr="00E83B34">
        <w:rPr>
          <w:lang w:val="fr-FR"/>
        </w:rPr>
        <w:t>A donné son nom au style du Mesāk [Mezzak] (BIB 3369)</w:t>
      </w:r>
    </w:p>
    <w:p w14:paraId="52651A06" w14:textId="77777777" w:rsidR="00590976" w:rsidRPr="0032190F" w:rsidRDefault="00590976" w:rsidP="00242C0F">
      <w:pPr>
        <w:rPr>
          <w:lang w:val="fr-FR"/>
        </w:rPr>
      </w:pPr>
    </w:p>
    <w:p w14:paraId="0BA43851" w14:textId="77777777" w:rsidR="00590976" w:rsidRPr="0032190F" w:rsidRDefault="00590976" w:rsidP="00242C0F">
      <w:pPr>
        <w:pStyle w:val="Heading2"/>
      </w:pPr>
      <w:r w:rsidRPr="0032190F">
        <w:t>Monuments en corbeille</w:t>
      </w:r>
    </w:p>
    <w:p w14:paraId="361130A0" w14:textId="77777777" w:rsidR="00590976" w:rsidRPr="0032190F" w:rsidRDefault="00590976" w:rsidP="00242C0F">
      <w:pPr>
        <w:rPr>
          <w:rStyle w:val="hps"/>
          <w:lang w:val="fr-FR"/>
        </w:rPr>
      </w:pPr>
      <w:r w:rsidRPr="0032190F">
        <w:rPr>
          <w:rStyle w:val="hps"/>
          <w:lang w:val="fr-FR"/>
        </w:rPr>
        <w:t>Ce sont desplates-formes avecdes dallesde grès fixéesverticalementautour de leurpérimètre extérieur</w:t>
      </w:r>
      <w:r w:rsidRPr="0032190F">
        <w:rPr>
          <w:lang w:val="fr-FR"/>
        </w:rPr>
        <w:t xml:space="preserve">, </w:t>
      </w:r>
      <w:r w:rsidRPr="0032190F">
        <w:rPr>
          <w:rStyle w:val="hps"/>
          <w:lang w:val="fr-FR"/>
        </w:rPr>
        <w:t xml:space="preserve">souventavec une pierredressée en son centre. La pierre dressée, les dalles de grès extérieures et les élémentsinternes sont souvent décorés. L’association de roches gravées dans ces monuments et les dations 14C permettent de dater précisément le style Pastorale vers 5430–5150 BP  </w:t>
      </w:r>
      <w:r w:rsidRPr="0032190F">
        <w:rPr>
          <w:lang w:val="fr-FR"/>
        </w:rPr>
        <w:t>(BIB 1707 p. 971).</w:t>
      </w:r>
    </w:p>
    <w:p w14:paraId="4C83429D" w14:textId="77777777" w:rsidR="00590976" w:rsidRPr="0032190F" w:rsidRDefault="00590976" w:rsidP="00242C0F">
      <w:pPr>
        <w:rPr>
          <w:lang w:val="fr-FR"/>
        </w:rPr>
      </w:pPr>
      <w:r w:rsidRPr="0032190F">
        <w:rPr>
          <w:rStyle w:val="hps"/>
          <w:lang w:val="fr-FR"/>
        </w:rPr>
        <w:t xml:space="preserve">Beaucoup de ces monuments ont livré des ossements de bovidés qui viennent en fait de </w:t>
      </w:r>
      <w:r w:rsidRPr="0032190F">
        <w:rPr>
          <w:rStyle w:val="hps"/>
          <w:i/>
          <w:lang w:val="fr-FR"/>
        </w:rPr>
        <w:t>revival</w:t>
      </w:r>
      <w:r w:rsidRPr="0032190F">
        <w:rPr>
          <w:rStyle w:val="hps"/>
          <w:lang w:val="fr-FR"/>
        </w:rPr>
        <w:t xml:space="preserve"> plus récents</w:t>
      </w:r>
      <w:r w:rsidRPr="0032190F">
        <w:rPr>
          <w:lang w:val="fr-FR"/>
        </w:rPr>
        <w:t>(BIB 1707 p. 959 sq.).</w:t>
      </w:r>
    </w:p>
    <w:p w14:paraId="629F6EBA" w14:textId="77777777" w:rsidR="00AF72EA" w:rsidRPr="0032190F" w:rsidRDefault="00AF72EA" w:rsidP="00242C0F">
      <w:pPr>
        <w:rPr>
          <w:lang w:val="fr-FR"/>
        </w:rPr>
      </w:pPr>
    </w:p>
    <w:p w14:paraId="1967D2C7" w14:textId="77777777" w:rsidR="00AF72EA" w:rsidRPr="0032190F" w:rsidRDefault="00AF72EA" w:rsidP="00242C0F">
      <w:pPr>
        <w:pStyle w:val="Heading2"/>
      </w:pPr>
      <w:r w:rsidRPr="0032190F">
        <w:t xml:space="preserve">Scénario de la chronologie </w:t>
      </w:r>
      <w:r w:rsidR="00590976" w:rsidRPr="0032190F">
        <w:t xml:space="preserve">longue </w:t>
      </w:r>
      <w:r w:rsidRPr="0032190F">
        <w:t>(</w:t>
      </w:r>
      <w:r w:rsidR="00590976" w:rsidRPr="0032190F">
        <w:t>Cl</w:t>
      </w:r>
      <w:r w:rsidRPr="0032190F">
        <w:t>)</w:t>
      </w:r>
    </w:p>
    <w:p w14:paraId="3F0DE3C6" w14:textId="77777777" w:rsidR="00AF72EA" w:rsidRPr="0032190F" w:rsidRDefault="00AF72EA" w:rsidP="00242C0F">
      <w:pPr>
        <w:rPr>
          <w:lang w:val="fr-FR"/>
        </w:rPr>
      </w:pPr>
    </w:p>
    <w:p w14:paraId="12E807B6" w14:textId="77777777" w:rsidR="00AF72EA" w:rsidRDefault="00AF72EA" w:rsidP="00242C0F">
      <w:pPr>
        <w:rPr>
          <w:lang w:val="en-GB"/>
        </w:rPr>
      </w:pPr>
      <w:r w:rsidRPr="0032190F">
        <w:rPr>
          <w:lang w:val="fr-FR"/>
        </w:rPr>
        <w:t>1- La faune « sauvage » serait attribuée à la première période [</w:t>
      </w:r>
      <w:r w:rsidRPr="0032190F">
        <w:rPr>
          <w:i/>
          <w:lang w:val="fr-FR"/>
        </w:rPr>
        <w:t xml:space="preserve">In general, ‘Wild Fauna’ typical of humid Sudanese environments may represent the earliest Saharan rock art. </w:t>
      </w:r>
      <w:r w:rsidRPr="00AF72EA">
        <w:rPr>
          <w:i/>
          <w:lang w:val="en-GB"/>
        </w:rPr>
        <w:t>Possible cultural associations are suggested with Early Acacus hunter-gatherers, archaeologically dated to the Early Holocene (c. 10 000–9000 BP)</w:t>
      </w:r>
      <w:r w:rsidRPr="00AF72EA">
        <w:rPr>
          <w:lang w:val="en-GB"/>
        </w:rPr>
        <w:t>]</w:t>
      </w:r>
      <w:r>
        <w:rPr>
          <w:lang w:val="en-GB"/>
        </w:rPr>
        <w:t>(BIB 1707 p. 956).</w:t>
      </w:r>
    </w:p>
    <w:p w14:paraId="6A7C905B" w14:textId="77777777" w:rsidR="00AF72EA" w:rsidRPr="00AF72EA" w:rsidRDefault="00AF72EA" w:rsidP="00242C0F">
      <w:pPr>
        <w:rPr>
          <w:i/>
          <w:lang w:val="en-GB"/>
        </w:rPr>
      </w:pPr>
      <w:r>
        <w:rPr>
          <w:lang w:val="en-GB"/>
        </w:rPr>
        <w:t xml:space="preserve">2- </w:t>
      </w:r>
      <w:r w:rsidRPr="00AF72EA">
        <w:rPr>
          <w:lang w:val="en-GB"/>
        </w:rPr>
        <w:t xml:space="preserve">Les TR apparaissent avec la faune sauvage, peut-être contemporainement des </w:t>
      </w:r>
      <w:r w:rsidRPr="00AF72EA">
        <w:rPr>
          <w:i/>
          <w:lang w:val="en-GB"/>
        </w:rPr>
        <w:t>Late Acacus foragers</w:t>
      </w:r>
      <w:r w:rsidRPr="00AF72EA">
        <w:rPr>
          <w:lang w:val="en-GB"/>
        </w:rPr>
        <w:t xml:space="preserve"> (ca. 9</w:t>
      </w:r>
      <w:r>
        <w:rPr>
          <w:lang w:val="en-GB"/>
        </w:rPr>
        <w:t>000-7000 BP)[</w:t>
      </w:r>
      <w:r w:rsidRPr="00AF72EA">
        <w:rPr>
          <w:i/>
          <w:lang w:val="en-GB"/>
        </w:rPr>
        <w:t>Anthropomorphic human figures with rounded heads occur with wild animals, especially Barbary sheep and antelopes</w:t>
      </w:r>
      <w:r>
        <w:rPr>
          <w:i/>
          <w:lang w:val="en-GB"/>
        </w:rPr>
        <w:t xml:space="preserve">. </w:t>
      </w:r>
      <w:r w:rsidRPr="00AF72EA">
        <w:rPr>
          <w:i/>
          <w:lang w:val="en-GB"/>
        </w:rPr>
        <w:t>Late Acacus foragers, radiocarbon dated in our study</w:t>
      </w:r>
    </w:p>
    <w:p w14:paraId="47BAD896" w14:textId="77777777" w:rsidR="00AF72EA" w:rsidRDefault="00AF72EA" w:rsidP="00242C0F">
      <w:pPr>
        <w:rPr>
          <w:lang w:val="en-GB"/>
        </w:rPr>
      </w:pPr>
      <w:r w:rsidRPr="00AF72EA">
        <w:rPr>
          <w:i/>
          <w:lang w:val="en-GB"/>
        </w:rPr>
        <w:t>area to around 9000–7400 BP, may represent the cultural context</w:t>
      </w:r>
      <w:r>
        <w:rPr>
          <w:lang w:val="en-GB"/>
        </w:rPr>
        <w:t>](BIB 1707 p. 956).</w:t>
      </w:r>
    </w:p>
    <w:p w14:paraId="6613D10D" w14:textId="77777777" w:rsidR="00AF72EA" w:rsidRPr="0032190F" w:rsidRDefault="00AF72EA" w:rsidP="00242C0F">
      <w:pPr>
        <w:jc w:val="both"/>
        <w:rPr>
          <w:lang w:val="fr-FR"/>
        </w:rPr>
      </w:pPr>
      <w:r>
        <w:rPr>
          <w:lang w:val="en-GB"/>
        </w:rPr>
        <w:t xml:space="preserve">3- </w:t>
      </w:r>
      <w:r w:rsidRPr="00AF72EA">
        <w:rPr>
          <w:lang w:val="en-GB"/>
        </w:rPr>
        <w:t>Les representations les plus communes, celles des animaux domestiques seraient datés de vers 7000-4000 BP et liées aux groupes agro-pastoraux [</w:t>
      </w:r>
      <w:r w:rsidRPr="00AF72EA">
        <w:rPr>
          <w:i/>
          <w:lang w:val="en-GB"/>
        </w:rPr>
        <w:t>The most widespread representations, with hundreds of decorated sites throughout the Sahara, are of domestic cattle. On the basis of archaeological data, this ‘style’ (with many internal regional variants) may have persisted for a very long period, from around 7000–4000 BP, and may be associated with Pastoral Neolithic groups</w:t>
      </w:r>
      <w:r>
        <w:rPr>
          <w:lang w:val="en-GB"/>
        </w:rPr>
        <w:t xml:space="preserve">.] </w:t>
      </w:r>
      <w:r w:rsidRPr="0032190F">
        <w:rPr>
          <w:lang w:val="fr-FR"/>
        </w:rPr>
        <w:t>(BIB 1707 p. 956).</w:t>
      </w:r>
    </w:p>
    <w:p w14:paraId="2147C268" w14:textId="77777777" w:rsidR="00AF72EA" w:rsidRPr="0032190F" w:rsidRDefault="00AF72EA" w:rsidP="00242C0F">
      <w:pPr>
        <w:jc w:val="both"/>
        <w:rPr>
          <w:lang w:val="fr-FR"/>
        </w:rPr>
      </w:pPr>
    </w:p>
    <w:p w14:paraId="58F9CBB9" w14:textId="77777777" w:rsidR="00AF72EA" w:rsidRPr="0032190F" w:rsidRDefault="00AF72EA" w:rsidP="00242C0F">
      <w:pPr>
        <w:pStyle w:val="Heading2"/>
      </w:pPr>
      <w:r w:rsidRPr="0032190F">
        <w:t>Scénario de la chronologie</w:t>
      </w:r>
      <w:r w:rsidR="00590976" w:rsidRPr="0032190F">
        <w:t xml:space="preserve"> courte (Cc)</w:t>
      </w:r>
    </w:p>
    <w:p w14:paraId="02095E0A" w14:textId="77777777" w:rsidR="00AF72EA" w:rsidRPr="0032190F" w:rsidRDefault="00AF72EA" w:rsidP="00242C0F">
      <w:pPr>
        <w:jc w:val="both"/>
        <w:rPr>
          <w:lang w:val="fr-FR"/>
        </w:rPr>
      </w:pPr>
    </w:p>
    <w:p w14:paraId="3C695357" w14:textId="77777777" w:rsidR="00AD657D" w:rsidRPr="0032190F" w:rsidRDefault="00AF72EA" w:rsidP="00242C0F">
      <w:pPr>
        <w:rPr>
          <w:lang w:val="fr-FR"/>
        </w:rPr>
      </w:pPr>
      <w:r w:rsidRPr="0032190F">
        <w:rPr>
          <w:lang w:val="fr-FR"/>
        </w:rPr>
        <w:t xml:space="preserve">Pour Muzzolini (1992) et Le Quellec (1998), la faune « sauvage », les TR et la faune domestique (1,2,3 de la </w:t>
      </w:r>
      <w:r w:rsidR="00590976" w:rsidRPr="0032190F">
        <w:rPr>
          <w:lang w:val="fr-FR"/>
        </w:rPr>
        <w:t>Cl) doivent être réunis dans une seule et même période (BIB 1707 p. 956).</w:t>
      </w:r>
    </w:p>
    <w:p w14:paraId="2FAF02CE" w14:textId="77777777" w:rsidR="00AF72EA" w:rsidRPr="0032190F" w:rsidRDefault="00AF72EA" w:rsidP="00242C0F">
      <w:pPr>
        <w:rPr>
          <w:lang w:val="fr-FR"/>
        </w:rPr>
      </w:pPr>
    </w:p>
    <w:p w14:paraId="680B6D47" w14:textId="77777777" w:rsidR="00590976" w:rsidRDefault="00590976" w:rsidP="00242C0F">
      <w:pPr>
        <w:rPr>
          <w:lang w:val="en-GB"/>
        </w:rPr>
      </w:pPr>
      <w:r w:rsidRPr="00590976">
        <w:rPr>
          <w:lang w:val="en-GB"/>
        </w:rPr>
        <w:t>4- The ‘Horse/Bitriangular’ style associates domestic horses with what look like aristocratic figures, and can be archaeologically dated to</w:t>
      </w:r>
      <w:r>
        <w:rPr>
          <w:lang w:val="en-GB"/>
        </w:rPr>
        <w:t xml:space="preserve"> 4000-2500 BP </w:t>
      </w:r>
      <w:r w:rsidRPr="00590976">
        <w:rPr>
          <w:lang w:val="en-GB"/>
        </w:rPr>
        <w:t>(BIB 1707 p. 956).</w:t>
      </w:r>
    </w:p>
    <w:p w14:paraId="196C31D5" w14:textId="77777777" w:rsidR="00590976" w:rsidRDefault="00590976" w:rsidP="00242C0F">
      <w:pPr>
        <w:rPr>
          <w:lang w:val="en-GB"/>
        </w:rPr>
      </w:pPr>
      <w:r>
        <w:rPr>
          <w:lang w:val="en-GB"/>
        </w:rPr>
        <w:t>5-</w:t>
      </w:r>
      <w:r w:rsidRPr="00590976">
        <w:rPr>
          <w:lang w:val="en-GB"/>
        </w:rPr>
        <w:t xml:space="preserve">Camel’ paintings and engravings are widespread, depicting </w:t>
      </w:r>
      <w:r w:rsidRPr="00590976">
        <w:rPr>
          <w:i/>
          <w:lang w:val="en-GB"/>
        </w:rPr>
        <w:t>Camelus dromedarius</w:t>
      </w:r>
      <w:r w:rsidRPr="00590976">
        <w:rPr>
          <w:lang w:val="en-GB"/>
        </w:rPr>
        <w:t xml:space="preserve"> in association with palm trees, orchards and possible outlines of fortified sitesindicating Garamantian cultures (six</w:t>
      </w:r>
      <w:r>
        <w:rPr>
          <w:lang w:val="en-GB"/>
        </w:rPr>
        <w:t xml:space="preserve">th century BC–third century AD) </w:t>
      </w:r>
      <w:r w:rsidRPr="00590976">
        <w:rPr>
          <w:lang w:val="en-GB"/>
        </w:rPr>
        <w:t>(BIB 1707 p. 956).</w:t>
      </w:r>
    </w:p>
    <w:p w14:paraId="66C08793" w14:textId="77777777" w:rsidR="00E562FE" w:rsidRPr="00590976" w:rsidRDefault="00E562FE" w:rsidP="00242C0F">
      <w:pPr>
        <w:rPr>
          <w:lang w:val="en-GB"/>
        </w:rPr>
      </w:pPr>
    </w:p>
    <w:p w14:paraId="031E1262" w14:textId="77777777" w:rsidR="00AD657D" w:rsidRPr="0032190F" w:rsidRDefault="00AD657D" w:rsidP="00426FF9">
      <w:pPr>
        <w:pStyle w:val="Heading1"/>
      </w:pPr>
      <w:bookmarkStart w:id="4996" w:name="Sit_Tassili"/>
      <w:r w:rsidRPr="0032190F">
        <w:lastRenderedPageBreak/>
        <w:t>TASSILI</w:t>
      </w:r>
    </w:p>
    <w:bookmarkEnd w:id="4996"/>
    <w:p w14:paraId="33B3F65F" w14:textId="77777777" w:rsidR="00AD657D" w:rsidRPr="0032190F" w:rsidRDefault="00AD657D" w:rsidP="00242C0F">
      <w:pPr>
        <w:jc w:val="both"/>
        <w:rPr>
          <w:lang w:val="fr-FR"/>
        </w:rPr>
      </w:pPr>
    </w:p>
    <w:p w14:paraId="19FF59E8" w14:textId="707A7C78" w:rsidR="00AD657D" w:rsidRPr="0032190F" w:rsidRDefault="00AD657D" w:rsidP="00242C0F">
      <w:pPr>
        <w:jc w:val="both"/>
        <w:rPr>
          <w:lang w:val="fr-FR"/>
        </w:rPr>
      </w:pPr>
      <w:r w:rsidRPr="0032190F">
        <w:rPr>
          <w:lang w:val="fr-FR"/>
        </w:rPr>
        <w:t xml:space="preserve">Le Tassili correspond aux grands plateaux </w:t>
      </w:r>
      <w:r w:rsidR="00E562FE" w:rsidRPr="0032190F">
        <w:rPr>
          <w:lang w:val="fr-FR"/>
        </w:rPr>
        <w:t xml:space="preserve">(plateau du Maddak) </w:t>
      </w:r>
      <w:r w:rsidRPr="0032190F">
        <w:rPr>
          <w:lang w:val="fr-FR"/>
        </w:rPr>
        <w:t>qui encerclent le massif du Hoggar</w:t>
      </w:r>
      <w:r w:rsidR="00961B42" w:rsidRPr="0032190F">
        <w:rPr>
          <w:lang w:val="fr-FR"/>
        </w:rPr>
        <w:t xml:space="preserve"> </w:t>
      </w:r>
      <w:r w:rsidRPr="0032190F">
        <w:rPr>
          <w:lang w:val="fr-FR"/>
        </w:rPr>
        <w:t xml:space="preserve">dans le Sahara algérien, proche de la ville de Djanet. Proche du plateau du </w:t>
      </w:r>
      <w:hyperlink r:id="rId12237" w:anchor="Sit_Mezzak" w:history="1">
        <w:r w:rsidRPr="0032190F">
          <w:rPr>
            <w:rStyle w:val="Hyperlink"/>
            <w:lang w:val="fr-FR"/>
          </w:rPr>
          <w:t>Mezzak</w:t>
        </w:r>
      </w:hyperlink>
      <w:r w:rsidRPr="0032190F">
        <w:rPr>
          <w:lang w:val="fr-FR"/>
        </w:rPr>
        <w:t xml:space="preserve">, Le site du Tassili comprend des gravures et des peintures rupestres préhistoriques qui peuvent être rapprochées de celles que l’on trouve ailleurs, dans le </w:t>
      </w:r>
      <w:hyperlink r:id="rId12238" w:anchor="Cul_Art__Sahara" w:history="1">
        <w:r w:rsidRPr="0032190F">
          <w:rPr>
            <w:rStyle w:val="Hyperlink"/>
            <w:lang w:val="fr-FR"/>
          </w:rPr>
          <w:t>Sahara</w:t>
        </w:r>
      </w:hyperlink>
      <w:r w:rsidRPr="0032190F">
        <w:rPr>
          <w:lang w:val="fr-FR"/>
        </w:rPr>
        <w:t>. Les gravures sont les plus anciennes (BIB 1583).</w:t>
      </w:r>
      <w:r w:rsidR="008F05AD" w:rsidRPr="0032190F">
        <w:rPr>
          <w:lang w:val="fr-FR"/>
        </w:rPr>
        <w:t xml:space="preserve"> Dans l’Oued Djerat et sur le plateau de </w:t>
      </w:r>
      <w:hyperlink r:id="rId12239" w:anchor="Sit_Sefar" w:history="1">
        <w:r w:rsidR="008F05AD" w:rsidRPr="0032190F">
          <w:rPr>
            <w:rStyle w:val="Hyperlink"/>
            <w:lang w:val="fr-FR"/>
          </w:rPr>
          <w:t>Sefar</w:t>
        </w:r>
      </w:hyperlink>
      <w:r w:rsidR="008F05AD" w:rsidRPr="0032190F">
        <w:rPr>
          <w:lang w:val="fr-FR"/>
        </w:rPr>
        <w:t xml:space="preserve"> : grès (wiki)</w:t>
      </w:r>
    </w:p>
    <w:p w14:paraId="7428D705" w14:textId="77777777" w:rsidR="00E562FE" w:rsidRPr="0032190F" w:rsidRDefault="00E562FE" w:rsidP="00242C0F">
      <w:pPr>
        <w:jc w:val="both"/>
        <w:rPr>
          <w:lang w:val="fr-FR"/>
        </w:rPr>
      </w:pPr>
    </w:p>
    <w:p w14:paraId="5DCDCE6E" w14:textId="08F74852" w:rsidR="00E562FE" w:rsidRPr="0032190F" w:rsidRDefault="00E562FE" w:rsidP="00242C0F">
      <w:pPr>
        <w:jc w:val="both"/>
        <w:rPr>
          <w:lang w:val="fr-FR"/>
        </w:rPr>
      </w:pPr>
      <w:r w:rsidRPr="0032190F">
        <w:rPr>
          <w:lang w:val="fr-FR"/>
        </w:rPr>
        <w:t>Les plus anciennes céramiques datent du 9</w:t>
      </w:r>
      <w:r w:rsidRPr="0032190F">
        <w:rPr>
          <w:vertAlign w:val="superscript"/>
          <w:lang w:val="fr-FR"/>
        </w:rPr>
        <w:t>e</w:t>
      </w:r>
      <w:r w:rsidRPr="0032190F">
        <w:rPr>
          <w:lang w:val="fr-FR"/>
        </w:rPr>
        <w:t xml:space="preserve"> millénaire cal BP et sont morphologiquement proches de celles du </w:t>
      </w:r>
      <w:hyperlink r:id="rId12240" w:anchor="Sit_Akakus" w:history="1">
        <w:r w:rsidR="00E90542" w:rsidRPr="0032190F">
          <w:rPr>
            <w:rStyle w:val="Hyperlink"/>
            <w:lang w:val="fr-FR"/>
          </w:rPr>
          <w:t>Tadrat A</w:t>
        </w:r>
        <w:r w:rsidRPr="0032190F">
          <w:rPr>
            <w:rStyle w:val="Hyperlink"/>
            <w:lang w:val="fr-FR"/>
          </w:rPr>
          <w:t>kkakus</w:t>
        </w:r>
      </w:hyperlink>
      <w:r w:rsidR="00D74DFA" w:rsidRPr="0032190F">
        <w:rPr>
          <w:lang w:val="fr-FR"/>
        </w:rPr>
        <w:t xml:space="preserve"> </w:t>
      </w:r>
      <w:r w:rsidRPr="0032190F">
        <w:rPr>
          <w:lang w:val="fr-FR"/>
        </w:rPr>
        <w:t>(BIB Malika Hachid in BIB C8)</w:t>
      </w:r>
    </w:p>
    <w:p w14:paraId="3B75364A" w14:textId="77777777" w:rsidR="00E562FE" w:rsidRPr="0032190F" w:rsidRDefault="00E562FE" w:rsidP="00242C0F">
      <w:pPr>
        <w:jc w:val="both"/>
        <w:rPr>
          <w:lang w:val="fr-FR"/>
        </w:rPr>
      </w:pPr>
    </w:p>
    <w:p w14:paraId="1AB0970B" w14:textId="1CF942FE" w:rsidR="00E562FE" w:rsidRPr="0032190F" w:rsidRDefault="00C72635" w:rsidP="00242C0F">
      <w:pPr>
        <w:pStyle w:val="Heading2"/>
      </w:pPr>
      <w:r>
        <w:t>a</w:t>
      </w:r>
      <w:r w:rsidR="00E562FE" w:rsidRPr="0032190F">
        <w:t>rt rupestre</w:t>
      </w:r>
    </w:p>
    <w:p w14:paraId="039F3287" w14:textId="77777777" w:rsidR="00E562FE" w:rsidRPr="0032190F" w:rsidRDefault="00E562FE" w:rsidP="00242C0F">
      <w:pPr>
        <w:jc w:val="both"/>
        <w:rPr>
          <w:lang w:val="fr-FR"/>
        </w:rPr>
      </w:pPr>
    </w:p>
    <w:p w14:paraId="0D621AFF" w14:textId="77777777" w:rsidR="00E562FE" w:rsidRPr="0032190F" w:rsidRDefault="00E562FE" w:rsidP="00242C0F">
      <w:pPr>
        <w:jc w:val="both"/>
        <w:rPr>
          <w:lang w:val="fr-FR"/>
        </w:rPr>
      </w:pPr>
      <w:r w:rsidRPr="0032190F">
        <w:rPr>
          <w:lang w:val="fr-FR"/>
        </w:rPr>
        <w:t>Les différentes périodes préhistoriques et historiques se lisent sur les parois, comme un log stratigraphique :</w:t>
      </w:r>
    </w:p>
    <w:p w14:paraId="07B253B9" w14:textId="77777777" w:rsidR="00E562FE" w:rsidRPr="0032190F" w:rsidRDefault="00E562FE"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0"/>
        <w:gridCol w:w="3645"/>
        <w:gridCol w:w="3322"/>
      </w:tblGrid>
      <w:tr w:rsidR="00E562FE" w:rsidRPr="00D02247" w14:paraId="0FC2F40D" w14:textId="77777777" w:rsidTr="00D02247">
        <w:trPr>
          <w:jc w:val="center"/>
        </w:trPr>
        <w:tc>
          <w:tcPr>
            <w:tcW w:w="1576" w:type="dxa"/>
            <w:shd w:val="clear" w:color="auto" w:fill="auto"/>
          </w:tcPr>
          <w:p w14:paraId="5F42A4B1" w14:textId="77777777" w:rsidR="00E562FE" w:rsidRPr="00D02247" w:rsidRDefault="00E562FE" w:rsidP="00242C0F">
            <w:pPr>
              <w:jc w:val="both"/>
              <w:rPr>
                <w:b/>
              </w:rPr>
            </w:pPr>
            <w:r w:rsidRPr="00D02247">
              <w:rPr>
                <w:b/>
              </w:rPr>
              <w:t>Stratigraphie</w:t>
            </w:r>
          </w:p>
        </w:tc>
        <w:tc>
          <w:tcPr>
            <w:tcW w:w="3645" w:type="dxa"/>
            <w:shd w:val="clear" w:color="auto" w:fill="auto"/>
          </w:tcPr>
          <w:p w14:paraId="1AB4F4E4" w14:textId="77777777" w:rsidR="00E562FE" w:rsidRPr="00D02247" w:rsidRDefault="00E562FE" w:rsidP="00242C0F">
            <w:pPr>
              <w:jc w:val="both"/>
              <w:rPr>
                <w:b/>
              </w:rPr>
            </w:pPr>
            <w:r w:rsidRPr="00D02247">
              <w:rPr>
                <w:b/>
              </w:rPr>
              <w:t>témoignage</w:t>
            </w:r>
          </w:p>
        </w:tc>
        <w:tc>
          <w:tcPr>
            <w:tcW w:w="3322" w:type="dxa"/>
            <w:shd w:val="clear" w:color="auto" w:fill="auto"/>
          </w:tcPr>
          <w:p w14:paraId="2B239975" w14:textId="77777777" w:rsidR="00E562FE" w:rsidRPr="00D02247" w:rsidRDefault="00E562FE" w:rsidP="00242C0F">
            <w:pPr>
              <w:jc w:val="both"/>
              <w:rPr>
                <w:b/>
              </w:rPr>
            </w:pPr>
            <w:r w:rsidRPr="00D02247">
              <w:rPr>
                <w:b/>
              </w:rPr>
              <w:t>déposés au cours de…</w:t>
            </w:r>
          </w:p>
        </w:tc>
      </w:tr>
      <w:tr w:rsidR="00E562FE" w:rsidRPr="00D02247" w14:paraId="235FA14F" w14:textId="77777777" w:rsidTr="00961B42">
        <w:trPr>
          <w:jc w:val="center"/>
        </w:trPr>
        <w:tc>
          <w:tcPr>
            <w:tcW w:w="1576" w:type="dxa"/>
            <w:tcBorders>
              <w:bottom w:val="nil"/>
            </w:tcBorders>
            <w:shd w:val="clear" w:color="auto" w:fill="auto"/>
            <w:vAlign w:val="center"/>
          </w:tcPr>
          <w:p w14:paraId="45194255" w14:textId="77777777" w:rsidR="00E562FE" w:rsidRDefault="00E562FE" w:rsidP="00D74DFA">
            <w:pPr>
              <w:jc w:val="center"/>
            </w:pPr>
            <w:r>
              <w:t>+récent/haut</w:t>
            </w:r>
          </w:p>
        </w:tc>
        <w:tc>
          <w:tcPr>
            <w:tcW w:w="3645" w:type="dxa"/>
            <w:shd w:val="clear" w:color="auto" w:fill="auto"/>
          </w:tcPr>
          <w:p w14:paraId="751285C7" w14:textId="77777777" w:rsidR="00E562FE" w:rsidRDefault="00E562FE" w:rsidP="00242C0F">
            <w:pPr>
              <w:jc w:val="both"/>
            </w:pPr>
            <w:r>
              <w:t>bande blanche</w:t>
            </w:r>
          </w:p>
        </w:tc>
        <w:tc>
          <w:tcPr>
            <w:tcW w:w="3322" w:type="dxa"/>
            <w:shd w:val="clear" w:color="auto" w:fill="auto"/>
          </w:tcPr>
          <w:p w14:paraId="62A30765" w14:textId="77777777" w:rsidR="00E562FE" w:rsidRPr="00D02247" w:rsidRDefault="00E562FE" w:rsidP="00242C0F">
            <w:pPr>
              <w:jc w:val="both"/>
              <w:rPr>
                <w:lang w:val="en-GB"/>
              </w:rPr>
            </w:pPr>
            <w:r w:rsidRPr="00D02247">
              <w:rPr>
                <w:lang w:val="en-GB"/>
              </w:rPr>
              <w:t>Abrupt Climatic Change Event</w:t>
            </w:r>
          </w:p>
        </w:tc>
      </w:tr>
      <w:tr w:rsidR="00E562FE" w:rsidRPr="008A1841" w14:paraId="4DFB13AA" w14:textId="77777777" w:rsidTr="00961B42">
        <w:trPr>
          <w:jc w:val="center"/>
        </w:trPr>
        <w:tc>
          <w:tcPr>
            <w:tcW w:w="1576" w:type="dxa"/>
            <w:tcBorders>
              <w:top w:val="nil"/>
              <w:bottom w:val="nil"/>
              <w:tr2bl w:val="single" w:sz="4" w:space="0" w:color="auto"/>
            </w:tcBorders>
            <w:shd w:val="clear" w:color="auto" w:fill="auto"/>
            <w:vAlign w:val="center"/>
          </w:tcPr>
          <w:p w14:paraId="26BC1198" w14:textId="77777777" w:rsidR="00E562FE" w:rsidRDefault="00E562FE" w:rsidP="00D74DFA">
            <w:pPr>
              <w:jc w:val="center"/>
            </w:pPr>
          </w:p>
        </w:tc>
        <w:tc>
          <w:tcPr>
            <w:tcW w:w="3645" w:type="dxa"/>
            <w:shd w:val="clear" w:color="auto" w:fill="auto"/>
          </w:tcPr>
          <w:p w14:paraId="17FBA90C" w14:textId="623FDAA6" w:rsidR="00E562FE" w:rsidRPr="0032190F" w:rsidRDefault="00E562FE" w:rsidP="004305CB">
            <w:pPr>
              <w:jc w:val="both"/>
              <w:rPr>
                <w:lang w:val="fr-FR"/>
              </w:rPr>
            </w:pPr>
            <w:r w:rsidRPr="0032190F">
              <w:rPr>
                <w:lang w:val="fr-FR"/>
              </w:rPr>
              <w:t xml:space="preserve">étage des représentations </w:t>
            </w:r>
            <w:r w:rsidR="00E90542" w:rsidRPr="0032190F">
              <w:rPr>
                <w:lang w:val="fr-FR"/>
              </w:rPr>
              <w:t xml:space="preserve">des </w:t>
            </w:r>
            <w:hyperlink r:id="rId12241" w:anchor="Cul_Art__Sahara_Style_TR" w:history="1">
              <w:r w:rsidR="004305CB">
                <w:rPr>
                  <w:rStyle w:val="Hyperlink"/>
                  <w:bCs/>
                  <w:szCs w:val="20"/>
                  <w:lang w:val="fr-FR"/>
                </w:rPr>
                <w:t>TR</w:t>
              </w:r>
            </w:hyperlink>
            <w:r w:rsidR="0045630B" w:rsidRPr="0032190F">
              <w:rPr>
                <w:lang w:val="fr-FR"/>
              </w:rPr>
              <w:t xml:space="preserve"> </w:t>
            </w:r>
            <w:r w:rsidRPr="0032190F">
              <w:rPr>
                <w:lang w:val="fr-FR"/>
              </w:rPr>
              <w:t>(bande noire organique)</w:t>
            </w:r>
          </w:p>
        </w:tc>
        <w:tc>
          <w:tcPr>
            <w:tcW w:w="3322" w:type="dxa"/>
            <w:shd w:val="clear" w:color="auto" w:fill="auto"/>
          </w:tcPr>
          <w:p w14:paraId="2C90E702" w14:textId="3851D99F" w:rsidR="00E562FE" w:rsidRPr="0032190F" w:rsidRDefault="00000000" w:rsidP="00242C0F">
            <w:pPr>
              <w:jc w:val="both"/>
              <w:rPr>
                <w:lang w:val="fr-FR"/>
              </w:rPr>
            </w:pPr>
            <w:hyperlink r:id="rId12242" w:anchor="Text_Grand_Humide" w:history="1">
              <w:r w:rsidR="00E562FE" w:rsidRPr="0032190F">
                <w:rPr>
                  <w:rStyle w:val="Hyperlink"/>
                  <w:lang w:val="fr-FR"/>
                </w:rPr>
                <w:t>Grand Humide</w:t>
              </w:r>
            </w:hyperlink>
            <w:r w:rsidR="00E562FE" w:rsidRPr="0032190F">
              <w:rPr>
                <w:lang w:val="fr-FR"/>
              </w:rPr>
              <w:t xml:space="preserve"> (la limite supérieure est irrégulière)</w:t>
            </w:r>
          </w:p>
        </w:tc>
      </w:tr>
      <w:tr w:rsidR="00E562FE" w:rsidRPr="007A76AE" w14:paraId="1A968B69" w14:textId="77777777" w:rsidTr="00961B42">
        <w:trPr>
          <w:jc w:val="center"/>
        </w:trPr>
        <w:tc>
          <w:tcPr>
            <w:tcW w:w="1576" w:type="dxa"/>
            <w:tcBorders>
              <w:top w:val="nil"/>
            </w:tcBorders>
            <w:shd w:val="clear" w:color="auto" w:fill="auto"/>
            <w:vAlign w:val="center"/>
          </w:tcPr>
          <w:p w14:paraId="342E35BA" w14:textId="77777777" w:rsidR="00E562FE" w:rsidRDefault="00E562FE" w:rsidP="00D74DFA">
            <w:pPr>
              <w:jc w:val="center"/>
            </w:pPr>
            <w:r>
              <w:t>+ ancien/bas</w:t>
            </w:r>
          </w:p>
        </w:tc>
        <w:tc>
          <w:tcPr>
            <w:tcW w:w="3645" w:type="dxa"/>
            <w:shd w:val="clear" w:color="auto" w:fill="auto"/>
          </w:tcPr>
          <w:p w14:paraId="6BCFF9A8" w14:textId="77777777" w:rsidR="00E562FE" w:rsidRDefault="00E562FE" w:rsidP="00242C0F">
            <w:pPr>
              <w:jc w:val="both"/>
            </w:pPr>
            <w:r>
              <w:t>dépôts sableux (bande sombre)</w:t>
            </w:r>
          </w:p>
        </w:tc>
        <w:tc>
          <w:tcPr>
            <w:tcW w:w="3322" w:type="dxa"/>
            <w:shd w:val="clear" w:color="auto" w:fill="auto"/>
          </w:tcPr>
          <w:p w14:paraId="24A9A11D" w14:textId="268DE7DC" w:rsidR="00E562FE" w:rsidRPr="00D02247" w:rsidRDefault="00000000" w:rsidP="008F05AD">
            <w:pPr>
              <w:jc w:val="both"/>
              <w:rPr>
                <w:lang w:val="en-GB"/>
              </w:rPr>
            </w:pPr>
            <w:hyperlink r:id="rId12243" w:anchor="Text_Pleniglaciaire" w:history="1">
              <w:r w:rsidR="00E562FE" w:rsidRPr="008F05AD">
                <w:rPr>
                  <w:rStyle w:val="Hyperlink"/>
                  <w:lang w:val="en-GB"/>
                </w:rPr>
                <w:t>Hyper Aride</w:t>
              </w:r>
            </w:hyperlink>
          </w:p>
        </w:tc>
      </w:tr>
    </w:tbl>
    <w:p w14:paraId="1C6F05A0" w14:textId="77777777" w:rsidR="00E562FE" w:rsidRPr="00E562FE" w:rsidRDefault="00E562FE" w:rsidP="00242C0F">
      <w:pPr>
        <w:jc w:val="both"/>
        <w:rPr>
          <w:lang w:val="en-GB"/>
        </w:rPr>
      </w:pPr>
      <w:r>
        <w:rPr>
          <w:lang w:val="en-GB"/>
        </w:rPr>
        <w:t>(BIB Malika Hachid in BIB C8)</w:t>
      </w:r>
    </w:p>
    <w:p w14:paraId="6A3793BA" w14:textId="77777777" w:rsidR="00E562FE" w:rsidRDefault="00E562FE" w:rsidP="00242C0F">
      <w:pPr>
        <w:jc w:val="both"/>
        <w:rPr>
          <w:lang w:val="en-GB"/>
        </w:rPr>
      </w:pPr>
    </w:p>
    <w:p w14:paraId="712B4725" w14:textId="77777777" w:rsidR="00E562FE" w:rsidRPr="0032190F" w:rsidRDefault="00E562FE" w:rsidP="00242C0F">
      <w:pPr>
        <w:jc w:val="both"/>
        <w:rPr>
          <w:lang w:val="fr-FR"/>
        </w:rPr>
      </w:pPr>
      <w:r w:rsidRPr="0032190F">
        <w:rPr>
          <w:lang w:val="fr-FR"/>
        </w:rPr>
        <w:t>Le sol de la période des TR était plus haut que l’actuel (BIB Malika Hachid in BIB C8)</w:t>
      </w:r>
    </w:p>
    <w:p w14:paraId="24554AF5" w14:textId="77777777" w:rsidR="00E562FE" w:rsidRPr="0032190F" w:rsidRDefault="00E562FE" w:rsidP="00242C0F">
      <w:pPr>
        <w:jc w:val="both"/>
        <w:rPr>
          <w:lang w:val="fr-FR"/>
        </w:rPr>
      </w:pPr>
    </w:p>
    <w:p w14:paraId="77295DDC" w14:textId="77777777" w:rsidR="00904826" w:rsidRDefault="00904826" w:rsidP="00242C0F">
      <w:pPr>
        <w:jc w:val="both"/>
      </w:pPr>
      <w:r w:rsidRPr="0032190F">
        <w:rPr>
          <w:lang w:val="fr-FR"/>
        </w:rPr>
        <w:t>Les gravures de thérianthropes montre</w:t>
      </w:r>
      <w:r w:rsidR="00E562FE" w:rsidRPr="0032190F">
        <w:rPr>
          <w:lang w:val="fr-FR"/>
        </w:rPr>
        <w:t>nt</w:t>
      </w:r>
      <w:r w:rsidRPr="0032190F">
        <w:rPr>
          <w:lang w:val="fr-FR"/>
        </w:rPr>
        <w:t xml:space="preserve"> que le hommes se sont identifiés aux chacals (Le Quellec, conf. </w:t>
      </w:r>
      <w:r>
        <w:t>MNHN 2014).</w:t>
      </w:r>
    </w:p>
    <w:p w14:paraId="0902BE5B" w14:textId="77777777" w:rsidR="008F05AD" w:rsidRDefault="008F05AD" w:rsidP="00242C0F">
      <w:pPr>
        <w:jc w:val="both"/>
      </w:pPr>
    </w:p>
    <w:p w14:paraId="494D5F3B" w14:textId="08E44176" w:rsidR="008F05AD" w:rsidRDefault="00C72635" w:rsidP="008F05AD">
      <w:pPr>
        <w:pStyle w:val="Heading3"/>
      </w:pPr>
      <w:r>
        <w:t>s</w:t>
      </w:r>
      <w:r w:rsidR="008F05AD">
        <w:t>tyles</w:t>
      </w:r>
    </w:p>
    <w:p w14:paraId="384B40C9" w14:textId="77777777" w:rsidR="008F05AD" w:rsidRDefault="008F05AD" w:rsidP="008F05AD"/>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69"/>
        <w:gridCol w:w="1249"/>
      </w:tblGrid>
      <w:tr w:rsidR="008F05AD" w14:paraId="34F642D5" w14:textId="77777777" w:rsidTr="00C35EA7">
        <w:trPr>
          <w:jc w:val="center"/>
        </w:trPr>
        <w:tc>
          <w:tcPr>
            <w:tcW w:w="2369" w:type="dxa"/>
          </w:tcPr>
          <w:p w14:paraId="3A013D81" w14:textId="77777777" w:rsidR="008F05AD" w:rsidRDefault="008F05AD" w:rsidP="008F05AD">
            <w:r>
              <w:t>Timedwin (Téfedest)</w:t>
            </w:r>
          </w:p>
        </w:tc>
        <w:tc>
          <w:tcPr>
            <w:tcW w:w="1249" w:type="dxa"/>
          </w:tcPr>
          <w:p w14:paraId="5CA15993" w14:textId="77777777" w:rsidR="008F05AD" w:rsidRDefault="008F05AD" w:rsidP="008F05AD"/>
        </w:tc>
      </w:tr>
      <w:tr w:rsidR="008F05AD" w14:paraId="008B5CE1" w14:textId="77777777" w:rsidTr="00C35EA7">
        <w:trPr>
          <w:jc w:val="center"/>
        </w:trPr>
        <w:tc>
          <w:tcPr>
            <w:tcW w:w="2369" w:type="dxa"/>
          </w:tcPr>
          <w:p w14:paraId="666EA477" w14:textId="77777777" w:rsidR="008F05AD" w:rsidRDefault="008F05AD" w:rsidP="008F05AD">
            <w:r>
              <w:t>Iheren</w:t>
            </w:r>
          </w:p>
        </w:tc>
        <w:tc>
          <w:tcPr>
            <w:tcW w:w="1249" w:type="dxa"/>
          </w:tcPr>
          <w:p w14:paraId="3DA8672F" w14:textId="77777777" w:rsidR="008F05AD" w:rsidRDefault="008F05AD" w:rsidP="008F05AD"/>
        </w:tc>
      </w:tr>
      <w:tr w:rsidR="008F05AD" w14:paraId="3FC4D9CA" w14:textId="77777777" w:rsidTr="00C35EA7">
        <w:trPr>
          <w:jc w:val="center"/>
        </w:trPr>
        <w:tc>
          <w:tcPr>
            <w:tcW w:w="2369" w:type="dxa"/>
          </w:tcPr>
          <w:p w14:paraId="7D76DF4E" w14:textId="77777777" w:rsidR="008F05AD" w:rsidRDefault="008F05AD" w:rsidP="008F05AD">
            <w:r>
              <w:t>Caballin, Camelin</w:t>
            </w:r>
          </w:p>
        </w:tc>
        <w:tc>
          <w:tcPr>
            <w:tcW w:w="1249" w:type="dxa"/>
          </w:tcPr>
          <w:p w14:paraId="54619CAF" w14:textId="77777777" w:rsidR="008F05AD" w:rsidRDefault="008F05AD" w:rsidP="008F05AD"/>
        </w:tc>
      </w:tr>
      <w:tr w:rsidR="008F05AD" w14:paraId="0FDC101F" w14:textId="77777777" w:rsidTr="00C35EA7">
        <w:trPr>
          <w:jc w:val="center"/>
        </w:trPr>
        <w:tc>
          <w:tcPr>
            <w:tcW w:w="2369" w:type="dxa"/>
          </w:tcPr>
          <w:p w14:paraId="7DE3E9A7" w14:textId="77777777" w:rsidR="008F05AD" w:rsidRDefault="008F05AD" w:rsidP="008F05AD">
            <w:r>
              <w:t>...</w:t>
            </w:r>
          </w:p>
        </w:tc>
        <w:tc>
          <w:tcPr>
            <w:tcW w:w="1249" w:type="dxa"/>
          </w:tcPr>
          <w:p w14:paraId="2B87B29E" w14:textId="77777777" w:rsidR="008F05AD" w:rsidRDefault="008F05AD" w:rsidP="008F05AD"/>
        </w:tc>
      </w:tr>
    </w:tbl>
    <w:p w14:paraId="08633BFF" w14:textId="77777777" w:rsidR="008F05AD" w:rsidRPr="008F05AD" w:rsidRDefault="008F05AD" w:rsidP="008F05AD">
      <w:r>
        <w:t>(BIB 2331)</w:t>
      </w:r>
    </w:p>
    <w:p w14:paraId="62016B18" w14:textId="77777777" w:rsidR="00AD657D" w:rsidRDefault="00AD657D" w:rsidP="00242C0F">
      <w:pPr>
        <w:jc w:val="both"/>
      </w:pPr>
    </w:p>
    <w:p w14:paraId="6B76602B" w14:textId="75036EBA" w:rsidR="00AD657D" w:rsidRDefault="00C72635" w:rsidP="00242C0F">
      <w:pPr>
        <w:pStyle w:val="Heading3"/>
        <w:spacing w:line="240" w:lineRule="auto"/>
      </w:pPr>
      <w:r>
        <w:t>g</w:t>
      </w:r>
      <w:r w:rsidR="00AD657D">
        <w:t>ravures</w:t>
      </w:r>
    </w:p>
    <w:p w14:paraId="37543367" w14:textId="77777777" w:rsidR="00AD657D" w:rsidRDefault="00AD657D" w:rsidP="00242C0F">
      <w:pPr>
        <w:jc w:val="both"/>
      </w:pPr>
    </w:p>
    <w:p w14:paraId="3444D1E8" w14:textId="488997DB" w:rsidR="00AD657D" w:rsidRDefault="00AD657D" w:rsidP="00242C0F">
      <w:pPr>
        <w:jc w:val="both"/>
      </w:pPr>
      <w:r w:rsidRPr="0032190F">
        <w:rPr>
          <w:lang w:val="fr-FR"/>
        </w:rPr>
        <w:t xml:space="preserve">Les gravures seraient attribuées au Néolithique de tradition </w:t>
      </w:r>
      <w:hyperlink r:id="rId12244" w:anchor="Cul_Capsien" w:history="1">
        <w:r w:rsidRPr="0032190F">
          <w:rPr>
            <w:rStyle w:val="Hyperlink"/>
            <w:lang w:val="fr-FR"/>
          </w:rPr>
          <w:t>capsienne</w:t>
        </w:r>
      </w:hyperlink>
      <w:r w:rsidRPr="0032190F">
        <w:rPr>
          <w:lang w:val="fr-FR"/>
        </w:rPr>
        <w:t xml:space="preserve"> (BIB 1583). </w:t>
      </w:r>
      <w:r>
        <w:t>Les thèmes représentés sont :</w:t>
      </w:r>
    </w:p>
    <w:p w14:paraId="4F3582CD" w14:textId="77777777" w:rsidR="00AD657D" w:rsidRDefault="00AD657D" w:rsidP="00242C0F">
      <w:pPr>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49"/>
        <w:gridCol w:w="4643"/>
      </w:tblGrid>
      <w:tr w:rsidR="00AD657D" w14:paraId="675F64B2" w14:textId="77777777" w:rsidTr="006B7EC4">
        <w:trPr>
          <w:jc w:val="center"/>
        </w:trPr>
        <w:tc>
          <w:tcPr>
            <w:tcW w:w="1349" w:type="dxa"/>
            <w:vAlign w:val="center"/>
          </w:tcPr>
          <w:p w14:paraId="52E7E44A" w14:textId="77777777" w:rsidR="00AD657D" w:rsidRPr="00DB5974" w:rsidRDefault="00AD657D" w:rsidP="006B7EC4">
            <w:pPr>
              <w:jc w:val="center"/>
              <w:rPr>
                <w:sz w:val="20"/>
                <w:szCs w:val="20"/>
              </w:rPr>
            </w:pPr>
            <w:r w:rsidRPr="00DB5974">
              <w:rPr>
                <w:sz w:val="20"/>
                <w:szCs w:val="20"/>
              </w:rPr>
              <w:t>rhinocéros</w:t>
            </w:r>
          </w:p>
        </w:tc>
        <w:tc>
          <w:tcPr>
            <w:tcW w:w="4643" w:type="dxa"/>
          </w:tcPr>
          <w:p w14:paraId="252DC15A" w14:textId="77777777" w:rsidR="00AD657D" w:rsidRPr="00DB5974" w:rsidRDefault="00AD657D" w:rsidP="00242C0F">
            <w:pPr>
              <w:jc w:val="both"/>
              <w:rPr>
                <w:sz w:val="20"/>
                <w:szCs w:val="20"/>
              </w:rPr>
            </w:pPr>
          </w:p>
        </w:tc>
      </w:tr>
      <w:tr w:rsidR="00AD657D" w14:paraId="06327D22" w14:textId="77777777" w:rsidTr="006B7EC4">
        <w:trPr>
          <w:jc w:val="center"/>
        </w:trPr>
        <w:tc>
          <w:tcPr>
            <w:tcW w:w="1349" w:type="dxa"/>
            <w:vAlign w:val="center"/>
          </w:tcPr>
          <w:p w14:paraId="51A6FA0C" w14:textId="77777777" w:rsidR="00AD657D" w:rsidRPr="00DB5974" w:rsidRDefault="00AD657D" w:rsidP="006B7EC4">
            <w:pPr>
              <w:jc w:val="center"/>
              <w:rPr>
                <w:sz w:val="20"/>
                <w:szCs w:val="20"/>
              </w:rPr>
            </w:pPr>
            <w:r w:rsidRPr="00DB5974">
              <w:rPr>
                <w:sz w:val="20"/>
                <w:szCs w:val="20"/>
              </w:rPr>
              <w:t>éléphants</w:t>
            </w:r>
          </w:p>
        </w:tc>
        <w:tc>
          <w:tcPr>
            <w:tcW w:w="4643" w:type="dxa"/>
          </w:tcPr>
          <w:p w14:paraId="0DD38218" w14:textId="77777777" w:rsidR="00AD657D" w:rsidRPr="00DB5974" w:rsidRDefault="00AD657D" w:rsidP="00242C0F">
            <w:pPr>
              <w:jc w:val="both"/>
              <w:rPr>
                <w:sz w:val="20"/>
                <w:szCs w:val="20"/>
              </w:rPr>
            </w:pPr>
          </w:p>
        </w:tc>
      </w:tr>
      <w:tr w:rsidR="00AD657D" w14:paraId="5225020B" w14:textId="77777777" w:rsidTr="006B7EC4">
        <w:trPr>
          <w:jc w:val="center"/>
        </w:trPr>
        <w:tc>
          <w:tcPr>
            <w:tcW w:w="1349" w:type="dxa"/>
            <w:vAlign w:val="center"/>
          </w:tcPr>
          <w:p w14:paraId="59F72D7C" w14:textId="77777777" w:rsidR="00AD657D" w:rsidRPr="00DB5974" w:rsidRDefault="00AD657D" w:rsidP="006B7EC4">
            <w:pPr>
              <w:jc w:val="center"/>
              <w:rPr>
                <w:sz w:val="20"/>
                <w:szCs w:val="20"/>
              </w:rPr>
            </w:pPr>
            <w:r w:rsidRPr="00DB5974">
              <w:rPr>
                <w:sz w:val="20"/>
                <w:szCs w:val="20"/>
              </w:rPr>
              <w:t>girafes</w:t>
            </w:r>
          </w:p>
        </w:tc>
        <w:tc>
          <w:tcPr>
            <w:tcW w:w="4643" w:type="dxa"/>
          </w:tcPr>
          <w:p w14:paraId="7A98C75C" w14:textId="77777777" w:rsidR="00AD657D" w:rsidRPr="00DB5974" w:rsidRDefault="00AD657D" w:rsidP="00242C0F">
            <w:pPr>
              <w:jc w:val="both"/>
              <w:rPr>
                <w:sz w:val="20"/>
                <w:szCs w:val="20"/>
              </w:rPr>
            </w:pPr>
          </w:p>
        </w:tc>
      </w:tr>
      <w:tr w:rsidR="00AD657D" w:rsidRPr="008A1841" w14:paraId="253C5A7B" w14:textId="77777777" w:rsidTr="006B7EC4">
        <w:trPr>
          <w:jc w:val="center"/>
        </w:trPr>
        <w:tc>
          <w:tcPr>
            <w:tcW w:w="1349" w:type="dxa"/>
            <w:vAlign w:val="center"/>
          </w:tcPr>
          <w:p w14:paraId="70CC2FF1" w14:textId="77777777" w:rsidR="00AD657D" w:rsidRPr="00DB5974" w:rsidRDefault="00AD657D" w:rsidP="006B7EC4">
            <w:pPr>
              <w:jc w:val="center"/>
              <w:rPr>
                <w:sz w:val="20"/>
                <w:szCs w:val="20"/>
              </w:rPr>
            </w:pPr>
            <w:r w:rsidRPr="00DB5974">
              <w:rPr>
                <w:sz w:val="20"/>
                <w:szCs w:val="20"/>
              </w:rPr>
              <w:t>humains</w:t>
            </w:r>
          </w:p>
        </w:tc>
        <w:tc>
          <w:tcPr>
            <w:tcW w:w="4643" w:type="dxa"/>
          </w:tcPr>
          <w:p w14:paraId="6458297C" w14:textId="7FAC636B" w:rsidR="00AD657D" w:rsidRPr="0032190F" w:rsidRDefault="00AD657D" w:rsidP="000948E5">
            <w:pPr>
              <w:jc w:val="both"/>
              <w:rPr>
                <w:sz w:val="20"/>
                <w:szCs w:val="20"/>
                <w:lang w:val="fr-FR"/>
              </w:rPr>
            </w:pPr>
            <w:r w:rsidRPr="0032190F">
              <w:rPr>
                <w:sz w:val="20"/>
                <w:szCs w:val="20"/>
                <w:lang w:val="fr-FR"/>
              </w:rPr>
              <w:t xml:space="preserve">représenté nu, stéatopyges, armés d’arcs, de javelots avec des </w:t>
            </w:r>
            <w:hyperlink r:id="rId12245" w:anchor="Cul_Proto_Art_TAC_T_t_bouclier" w:history="1">
              <w:r w:rsidR="000948E5" w:rsidRPr="0032190F">
                <w:rPr>
                  <w:rStyle w:val="Hyperlink"/>
                  <w:sz w:val="20"/>
                  <w:szCs w:val="20"/>
                  <w:lang w:val="fr-FR"/>
                </w:rPr>
                <w:t>boucliers</w:t>
              </w:r>
            </w:hyperlink>
            <w:r w:rsidR="00F361F2" w:rsidRPr="0032190F">
              <w:rPr>
                <w:lang w:val="fr-FR"/>
              </w:rPr>
              <w:t xml:space="preserve"> </w:t>
            </w:r>
            <w:r w:rsidRPr="0032190F">
              <w:rPr>
                <w:sz w:val="20"/>
                <w:szCs w:val="20"/>
                <w:lang w:val="fr-FR"/>
              </w:rPr>
              <w:t>ronds</w:t>
            </w:r>
          </w:p>
        </w:tc>
      </w:tr>
    </w:tbl>
    <w:p w14:paraId="1767F1C2" w14:textId="77777777" w:rsidR="00AD657D" w:rsidRPr="0032190F" w:rsidRDefault="00AD657D" w:rsidP="00242C0F">
      <w:pPr>
        <w:jc w:val="both"/>
        <w:rPr>
          <w:lang w:val="fr-FR"/>
        </w:rPr>
      </w:pPr>
      <w:r w:rsidRPr="0032190F">
        <w:rPr>
          <w:lang w:val="fr-FR"/>
        </w:rPr>
        <w:t>(BIB 1583)</w:t>
      </w:r>
    </w:p>
    <w:p w14:paraId="09B2677C" w14:textId="77777777" w:rsidR="008F05AD" w:rsidRPr="0032190F" w:rsidRDefault="008F05AD" w:rsidP="00242C0F">
      <w:pPr>
        <w:jc w:val="both"/>
        <w:rPr>
          <w:lang w:val="fr-FR"/>
        </w:rPr>
      </w:pPr>
      <w:r w:rsidRPr="0032190F">
        <w:rPr>
          <w:lang w:val="fr-FR"/>
        </w:rPr>
        <w:br/>
        <w:t>Etudes</w:t>
      </w:r>
    </w:p>
    <w:p w14:paraId="1C38C8E1" w14:textId="77777777" w:rsidR="008F05AD" w:rsidRPr="0032190F" w:rsidRDefault="008F05AD" w:rsidP="00242C0F">
      <w:pPr>
        <w:jc w:val="both"/>
        <w:rPr>
          <w:lang w:val="fr-FR"/>
        </w:rPr>
      </w:pPr>
    </w:p>
    <w:p w14:paraId="497F287E" w14:textId="77777777" w:rsidR="008F05AD" w:rsidRPr="0032190F" w:rsidRDefault="008F05AD" w:rsidP="00242C0F">
      <w:pPr>
        <w:jc w:val="both"/>
        <w:rPr>
          <w:lang w:val="fr-FR"/>
        </w:rPr>
      </w:pPr>
      <w:r w:rsidRPr="0032190F">
        <w:rPr>
          <w:lang w:val="fr-FR"/>
        </w:rPr>
        <w:lastRenderedPageBreak/>
        <w:t xml:space="preserve">F. Duquenoy, sur la base d'une analyse factorielle mixte, à pu établir </w:t>
      </w:r>
      <w:r w:rsidR="00FE7398" w:rsidRPr="0032190F">
        <w:rPr>
          <w:lang w:val="fr-FR"/>
        </w:rPr>
        <w:t>statistiquement</w:t>
      </w:r>
      <w:r w:rsidRPr="0032190F">
        <w:rPr>
          <w:lang w:val="fr-FR"/>
        </w:rPr>
        <w:t xml:space="preserve"> ce système d'opposition:</w:t>
      </w:r>
    </w:p>
    <w:p w14:paraId="2E4151ED" w14:textId="77777777" w:rsidR="008F05AD" w:rsidRPr="0032190F" w:rsidRDefault="008F05AD"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09"/>
        <w:gridCol w:w="2570"/>
      </w:tblGrid>
      <w:tr w:rsidR="008F05AD" w:rsidRPr="00FE7398" w14:paraId="469D0C65" w14:textId="77777777" w:rsidTr="00C35EA7">
        <w:trPr>
          <w:jc w:val="center"/>
        </w:trPr>
        <w:tc>
          <w:tcPr>
            <w:tcW w:w="4909" w:type="dxa"/>
          </w:tcPr>
          <w:p w14:paraId="1AF0B702" w14:textId="77777777" w:rsidR="008F05AD" w:rsidRPr="00C35EA7" w:rsidRDefault="008F05AD" w:rsidP="00C35EA7">
            <w:pPr>
              <w:jc w:val="both"/>
              <w:rPr>
                <w:b/>
              </w:rPr>
            </w:pPr>
            <w:r w:rsidRPr="00C35EA7">
              <w:rPr>
                <w:b/>
              </w:rPr>
              <w:t>styles Iheren, Ti-n-Abañher, Sefar-Ozan</w:t>
            </w:r>
            <w:r w:rsidR="00FE7398" w:rsidRPr="00C35EA7">
              <w:rPr>
                <w:b/>
              </w:rPr>
              <w:t xml:space="preserve"> Ehéré</w:t>
            </w:r>
          </w:p>
        </w:tc>
        <w:tc>
          <w:tcPr>
            <w:tcW w:w="2570" w:type="dxa"/>
          </w:tcPr>
          <w:p w14:paraId="1FA98D43" w14:textId="77777777" w:rsidR="008F05AD" w:rsidRPr="00C35EA7" w:rsidRDefault="00FE7398" w:rsidP="00C35EA7">
            <w:pPr>
              <w:jc w:val="both"/>
              <w:rPr>
                <w:b/>
              </w:rPr>
            </w:pPr>
            <w:r w:rsidRPr="00C35EA7">
              <w:rPr>
                <w:b/>
              </w:rPr>
              <w:t>style des TR classiques</w:t>
            </w:r>
          </w:p>
        </w:tc>
      </w:tr>
      <w:tr w:rsidR="008F05AD" w:rsidRPr="008F05AD" w14:paraId="482E9014" w14:textId="77777777" w:rsidTr="00C35EA7">
        <w:trPr>
          <w:jc w:val="center"/>
        </w:trPr>
        <w:tc>
          <w:tcPr>
            <w:tcW w:w="4909" w:type="dxa"/>
          </w:tcPr>
          <w:p w14:paraId="11F15C5B" w14:textId="77777777" w:rsidR="008F05AD" w:rsidRPr="008F05AD" w:rsidRDefault="00FE7398" w:rsidP="00C35EA7">
            <w:pPr>
              <w:jc w:val="both"/>
            </w:pPr>
            <w:r>
              <w:t>3D</w:t>
            </w:r>
          </w:p>
        </w:tc>
        <w:tc>
          <w:tcPr>
            <w:tcW w:w="2570" w:type="dxa"/>
          </w:tcPr>
          <w:p w14:paraId="7370C47B" w14:textId="77777777" w:rsidR="008F05AD" w:rsidRPr="008F05AD" w:rsidRDefault="00FE7398" w:rsidP="00C35EA7">
            <w:pPr>
              <w:jc w:val="both"/>
            </w:pPr>
            <w:r>
              <w:t>2D</w:t>
            </w:r>
          </w:p>
        </w:tc>
      </w:tr>
      <w:tr w:rsidR="00FE7398" w:rsidRPr="008F05AD" w14:paraId="579E1F23" w14:textId="77777777" w:rsidTr="00C35EA7">
        <w:trPr>
          <w:jc w:val="center"/>
        </w:trPr>
        <w:tc>
          <w:tcPr>
            <w:tcW w:w="4909" w:type="dxa"/>
          </w:tcPr>
          <w:p w14:paraId="3D5A3099" w14:textId="77777777" w:rsidR="00FE7398" w:rsidRDefault="00FE7398" w:rsidP="00C35EA7">
            <w:pPr>
              <w:jc w:val="both"/>
            </w:pPr>
            <w:r>
              <w:t>trait fin</w:t>
            </w:r>
          </w:p>
        </w:tc>
        <w:tc>
          <w:tcPr>
            <w:tcW w:w="2570" w:type="dxa"/>
          </w:tcPr>
          <w:p w14:paraId="4807358C" w14:textId="77777777" w:rsidR="00FE7398" w:rsidRDefault="00FE7398" w:rsidP="00C35EA7">
            <w:pPr>
              <w:jc w:val="both"/>
            </w:pPr>
            <w:r>
              <w:t>trait large</w:t>
            </w:r>
          </w:p>
        </w:tc>
      </w:tr>
      <w:tr w:rsidR="00FE7398" w:rsidRPr="008F05AD" w14:paraId="734FF9A4" w14:textId="77777777" w:rsidTr="00C35EA7">
        <w:trPr>
          <w:jc w:val="center"/>
        </w:trPr>
        <w:tc>
          <w:tcPr>
            <w:tcW w:w="4909" w:type="dxa"/>
          </w:tcPr>
          <w:p w14:paraId="681D7567" w14:textId="77777777" w:rsidR="00FE7398" w:rsidRDefault="00FE7398" w:rsidP="00C35EA7">
            <w:pPr>
              <w:jc w:val="both"/>
            </w:pPr>
            <w:r>
              <w:t>assymétrie</w:t>
            </w:r>
          </w:p>
        </w:tc>
        <w:tc>
          <w:tcPr>
            <w:tcW w:w="2570" w:type="dxa"/>
          </w:tcPr>
          <w:p w14:paraId="4D2DDBA4" w14:textId="77777777" w:rsidR="00FE7398" w:rsidRDefault="00FE7398" w:rsidP="00C35EA7">
            <w:pPr>
              <w:jc w:val="both"/>
            </w:pPr>
            <w:r>
              <w:t>symétrie</w:t>
            </w:r>
          </w:p>
        </w:tc>
      </w:tr>
      <w:tr w:rsidR="00FE7398" w:rsidRPr="008F05AD" w14:paraId="2A1D0A0F" w14:textId="77777777" w:rsidTr="00C35EA7">
        <w:trPr>
          <w:jc w:val="center"/>
        </w:trPr>
        <w:tc>
          <w:tcPr>
            <w:tcW w:w="4909" w:type="dxa"/>
          </w:tcPr>
          <w:p w14:paraId="5E290B54" w14:textId="77777777" w:rsidR="00FE7398" w:rsidRDefault="00FE7398" w:rsidP="00C35EA7">
            <w:pPr>
              <w:jc w:val="both"/>
            </w:pPr>
            <w:r>
              <w:t>cou</w:t>
            </w:r>
          </w:p>
        </w:tc>
        <w:tc>
          <w:tcPr>
            <w:tcW w:w="2570" w:type="dxa"/>
          </w:tcPr>
          <w:p w14:paraId="67A46E01" w14:textId="77777777" w:rsidR="00FE7398" w:rsidRDefault="00FE7398" w:rsidP="00C35EA7">
            <w:pPr>
              <w:jc w:val="both"/>
            </w:pPr>
            <w:r>
              <w:t>Ø cou</w:t>
            </w:r>
          </w:p>
        </w:tc>
      </w:tr>
      <w:tr w:rsidR="00FE7398" w:rsidRPr="008F05AD" w14:paraId="0FF1B05A" w14:textId="77777777" w:rsidTr="00C35EA7">
        <w:trPr>
          <w:jc w:val="center"/>
        </w:trPr>
        <w:tc>
          <w:tcPr>
            <w:tcW w:w="4909" w:type="dxa"/>
          </w:tcPr>
          <w:p w14:paraId="3717B84B" w14:textId="77777777" w:rsidR="00FE7398" w:rsidRDefault="00FE7398" w:rsidP="00C35EA7">
            <w:pPr>
              <w:jc w:val="both"/>
            </w:pPr>
            <w:r>
              <w:t>trait visage</w:t>
            </w:r>
          </w:p>
        </w:tc>
        <w:tc>
          <w:tcPr>
            <w:tcW w:w="2570" w:type="dxa"/>
          </w:tcPr>
          <w:p w14:paraId="2405DCBB" w14:textId="77777777" w:rsidR="00FE7398" w:rsidRDefault="00FE7398" w:rsidP="00C35EA7">
            <w:pPr>
              <w:jc w:val="both"/>
            </w:pPr>
            <w:r>
              <w:t>Ø trait visage</w:t>
            </w:r>
          </w:p>
        </w:tc>
      </w:tr>
      <w:tr w:rsidR="00FE7398" w:rsidRPr="008F05AD" w14:paraId="12303C42" w14:textId="77777777" w:rsidTr="00C35EA7">
        <w:trPr>
          <w:jc w:val="center"/>
        </w:trPr>
        <w:tc>
          <w:tcPr>
            <w:tcW w:w="4909" w:type="dxa"/>
          </w:tcPr>
          <w:p w14:paraId="46072BEF" w14:textId="77777777" w:rsidR="00FE7398" w:rsidRDefault="00FE7398" w:rsidP="00C35EA7">
            <w:pPr>
              <w:jc w:val="both"/>
            </w:pPr>
            <w:r>
              <w:t>...</w:t>
            </w:r>
          </w:p>
        </w:tc>
        <w:tc>
          <w:tcPr>
            <w:tcW w:w="2570" w:type="dxa"/>
          </w:tcPr>
          <w:p w14:paraId="1C2D555B" w14:textId="77777777" w:rsidR="00FE7398" w:rsidRDefault="00FE7398" w:rsidP="00C35EA7">
            <w:pPr>
              <w:jc w:val="both"/>
            </w:pPr>
            <w:r>
              <w:t>...</w:t>
            </w:r>
          </w:p>
        </w:tc>
      </w:tr>
    </w:tbl>
    <w:p w14:paraId="5F846C4B" w14:textId="77777777" w:rsidR="008F05AD" w:rsidRPr="008F05AD" w:rsidRDefault="00FE7398" w:rsidP="00242C0F">
      <w:pPr>
        <w:jc w:val="both"/>
      </w:pPr>
      <w:r>
        <w:t>(BIB 2331)</w:t>
      </w:r>
    </w:p>
    <w:p w14:paraId="763B5B8D" w14:textId="77777777" w:rsidR="00AD657D" w:rsidRPr="008F05AD" w:rsidRDefault="00AD657D" w:rsidP="00242C0F">
      <w:pPr>
        <w:jc w:val="both"/>
      </w:pPr>
    </w:p>
    <w:p w14:paraId="5E34160C" w14:textId="00618895" w:rsidR="00AD657D" w:rsidRDefault="00C72635" w:rsidP="00242C0F">
      <w:pPr>
        <w:pStyle w:val="Heading3"/>
        <w:spacing w:line="240" w:lineRule="auto"/>
      </w:pPr>
      <w:r>
        <w:t>p</w:t>
      </w:r>
      <w:r w:rsidR="00AD657D">
        <w:t>eintures</w:t>
      </w:r>
    </w:p>
    <w:p w14:paraId="0F3EC4DF" w14:textId="77777777" w:rsidR="00AD657D" w:rsidRDefault="00AD657D" w:rsidP="00242C0F">
      <w:pPr>
        <w:jc w:val="both"/>
      </w:pPr>
    </w:p>
    <w:p w14:paraId="761351CF" w14:textId="77777777" w:rsidR="00AD657D" w:rsidRDefault="00AD657D" w:rsidP="00242C0F">
      <w:pPr>
        <w:jc w:val="both"/>
      </w:pPr>
      <w:r w:rsidRPr="0032190F">
        <w:rPr>
          <w:lang w:val="fr-FR"/>
        </w:rPr>
        <w:t xml:space="preserve">Les peintures datent d’environ 6000 ans av. </w:t>
      </w:r>
      <w:r>
        <w:t>J.-C., elles représentent :</w:t>
      </w:r>
    </w:p>
    <w:p w14:paraId="5E36783F" w14:textId="77777777" w:rsidR="00AD657D" w:rsidRDefault="00AD657D" w:rsidP="00242C0F">
      <w:pPr>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49"/>
        <w:gridCol w:w="4643"/>
      </w:tblGrid>
      <w:tr w:rsidR="00AD657D" w14:paraId="4509C951" w14:textId="77777777" w:rsidTr="00776340">
        <w:trPr>
          <w:jc w:val="center"/>
        </w:trPr>
        <w:tc>
          <w:tcPr>
            <w:tcW w:w="1349" w:type="dxa"/>
          </w:tcPr>
          <w:p w14:paraId="6AAFE113" w14:textId="77777777" w:rsidR="00AD657D" w:rsidRDefault="00AD657D" w:rsidP="00242C0F">
            <w:pPr>
              <w:jc w:val="both"/>
            </w:pPr>
            <w:r>
              <w:t>moutons</w:t>
            </w:r>
          </w:p>
        </w:tc>
        <w:tc>
          <w:tcPr>
            <w:tcW w:w="4643" w:type="dxa"/>
          </w:tcPr>
          <w:p w14:paraId="785A8E16" w14:textId="77777777" w:rsidR="00AD657D" w:rsidRPr="00DB5974" w:rsidRDefault="00AD657D" w:rsidP="00242C0F">
            <w:pPr>
              <w:jc w:val="both"/>
              <w:rPr>
                <w:sz w:val="20"/>
                <w:szCs w:val="20"/>
              </w:rPr>
            </w:pPr>
          </w:p>
        </w:tc>
      </w:tr>
      <w:tr w:rsidR="00AD657D" w14:paraId="569A1D26" w14:textId="77777777" w:rsidTr="00776340">
        <w:trPr>
          <w:jc w:val="center"/>
        </w:trPr>
        <w:tc>
          <w:tcPr>
            <w:tcW w:w="1349" w:type="dxa"/>
          </w:tcPr>
          <w:p w14:paraId="237D14D9" w14:textId="77777777" w:rsidR="00AD657D" w:rsidRDefault="00AD657D" w:rsidP="00242C0F">
            <w:pPr>
              <w:jc w:val="both"/>
            </w:pPr>
            <w:r>
              <w:t>chèvres</w:t>
            </w:r>
          </w:p>
        </w:tc>
        <w:tc>
          <w:tcPr>
            <w:tcW w:w="4643" w:type="dxa"/>
          </w:tcPr>
          <w:p w14:paraId="10959C4E" w14:textId="77777777" w:rsidR="00AD657D" w:rsidRPr="00DB5974" w:rsidRDefault="00AD657D" w:rsidP="00242C0F">
            <w:pPr>
              <w:jc w:val="both"/>
              <w:rPr>
                <w:sz w:val="20"/>
                <w:szCs w:val="20"/>
              </w:rPr>
            </w:pPr>
          </w:p>
        </w:tc>
      </w:tr>
      <w:tr w:rsidR="00AD657D" w14:paraId="7709CED4" w14:textId="77777777" w:rsidTr="00776340">
        <w:trPr>
          <w:jc w:val="center"/>
        </w:trPr>
        <w:tc>
          <w:tcPr>
            <w:tcW w:w="1349" w:type="dxa"/>
          </w:tcPr>
          <w:p w14:paraId="715D1936" w14:textId="77777777" w:rsidR="00AD657D" w:rsidRDefault="00AD657D" w:rsidP="00242C0F">
            <w:pPr>
              <w:jc w:val="both"/>
            </w:pPr>
            <w:r>
              <w:t>chevaux</w:t>
            </w:r>
          </w:p>
        </w:tc>
        <w:tc>
          <w:tcPr>
            <w:tcW w:w="4643" w:type="dxa"/>
          </w:tcPr>
          <w:p w14:paraId="1B9D27BA" w14:textId="77777777" w:rsidR="00AD657D" w:rsidRPr="00DB5974" w:rsidRDefault="00AD657D" w:rsidP="00242C0F">
            <w:pPr>
              <w:jc w:val="both"/>
              <w:rPr>
                <w:sz w:val="20"/>
                <w:szCs w:val="20"/>
              </w:rPr>
            </w:pPr>
          </w:p>
        </w:tc>
      </w:tr>
      <w:tr w:rsidR="00AD657D" w:rsidRPr="008A1841" w14:paraId="5C873EFE" w14:textId="77777777" w:rsidTr="00776340">
        <w:trPr>
          <w:jc w:val="center"/>
        </w:trPr>
        <w:tc>
          <w:tcPr>
            <w:tcW w:w="1349" w:type="dxa"/>
          </w:tcPr>
          <w:p w14:paraId="4E508710" w14:textId="77777777" w:rsidR="00AD657D" w:rsidRDefault="00AD657D" w:rsidP="00242C0F">
            <w:pPr>
              <w:jc w:val="both"/>
            </w:pPr>
            <w:r>
              <w:t>humains</w:t>
            </w:r>
          </w:p>
        </w:tc>
        <w:tc>
          <w:tcPr>
            <w:tcW w:w="4643" w:type="dxa"/>
          </w:tcPr>
          <w:p w14:paraId="025A47F5" w14:textId="77777777" w:rsidR="00AD657D" w:rsidRPr="0032190F" w:rsidRDefault="00AD657D" w:rsidP="00242C0F">
            <w:pPr>
              <w:jc w:val="both"/>
              <w:rPr>
                <w:sz w:val="20"/>
                <w:szCs w:val="20"/>
                <w:lang w:val="fr-FR"/>
              </w:rPr>
            </w:pPr>
            <w:r w:rsidRPr="0032190F">
              <w:rPr>
                <w:sz w:val="20"/>
                <w:szCs w:val="20"/>
                <w:lang w:val="fr-FR"/>
              </w:rPr>
              <w:t xml:space="preserve">hommes et femmes représentés habillés, avec des arcs </w:t>
            </w:r>
          </w:p>
        </w:tc>
      </w:tr>
    </w:tbl>
    <w:p w14:paraId="4B8890EF" w14:textId="77777777" w:rsidR="00AD657D" w:rsidRPr="0032190F" w:rsidRDefault="00AD657D" w:rsidP="00242C0F">
      <w:pPr>
        <w:jc w:val="both"/>
        <w:rPr>
          <w:lang w:val="fr-FR"/>
        </w:rPr>
      </w:pPr>
    </w:p>
    <w:p w14:paraId="512CF891" w14:textId="77777777" w:rsidR="00AD657D" w:rsidRPr="0032190F" w:rsidRDefault="00AD657D" w:rsidP="00242C0F">
      <w:pPr>
        <w:jc w:val="both"/>
        <w:rPr>
          <w:lang w:val="fr-FR"/>
        </w:rPr>
      </w:pPr>
      <w:r w:rsidRPr="0032190F">
        <w:rPr>
          <w:lang w:val="fr-FR"/>
        </w:rPr>
        <w:t xml:space="preserve"> (BIB 1583).</w:t>
      </w:r>
    </w:p>
    <w:p w14:paraId="4548A10D" w14:textId="77777777" w:rsidR="00AD657D" w:rsidRPr="0032190F" w:rsidRDefault="00AD657D" w:rsidP="00242C0F">
      <w:pPr>
        <w:jc w:val="both"/>
        <w:rPr>
          <w:lang w:val="fr-FR"/>
        </w:rPr>
      </w:pPr>
    </w:p>
    <w:p w14:paraId="0E57496A" w14:textId="43E0723F" w:rsidR="00AD657D" w:rsidRPr="0032190F" w:rsidRDefault="00AD657D" w:rsidP="00242C0F">
      <w:pPr>
        <w:jc w:val="both"/>
        <w:rPr>
          <w:lang w:val="fr-FR"/>
        </w:rPr>
      </w:pPr>
      <w:r w:rsidRPr="0032190F">
        <w:rPr>
          <w:lang w:val="fr-FR"/>
        </w:rPr>
        <w:t>La chrono-stratigraphie montre la superposition de plusieurs couches</w:t>
      </w:r>
      <w:r w:rsidR="00E83B34">
        <w:rPr>
          <w:lang w:val="fr-FR"/>
        </w:rPr>
        <w:t xml:space="preserve">. </w:t>
      </w:r>
      <w:r w:rsidRPr="0032190F">
        <w:rPr>
          <w:lang w:val="fr-FR"/>
        </w:rPr>
        <w:t xml:space="preserve">Les </w:t>
      </w:r>
      <w:hyperlink r:id="rId12246" w:anchor="Cul_Art__Sahara_Style_TR" w:history="1">
        <w:r w:rsidR="00E90542" w:rsidRPr="0032190F">
          <w:rPr>
            <w:rStyle w:val="Hyperlink"/>
            <w:bCs/>
            <w:szCs w:val="20"/>
            <w:lang w:val="fr-FR"/>
          </w:rPr>
          <w:t>Têtes Rondes</w:t>
        </w:r>
      </w:hyperlink>
      <w:r w:rsidR="00F361F2" w:rsidRPr="0032190F">
        <w:rPr>
          <w:lang w:val="fr-FR"/>
        </w:rPr>
        <w:t xml:space="preserve"> </w:t>
      </w:r>
      <w:r w:rsidRPr="0032190F">
        <w:rPr>
          <w:lang w:val="fr-FR"/>
        </w:rPr>
        <w:t xml:space="preserve">sont antérieures aux peintures </w:t>
      </w:r>
      <w:hyperlink r:id="rId12247" w:anchor="Cul_Art__Sahara_Style_Bovidien" w:history="1">
        <w:r w:rsidRPr="0032190F">
          <w:rPr>
            <w:rStyle w:val="Hyperlink"/>
            <w:lang w:val="fr-FR"/>
          </w:rPr>
          <w:t>bovidiennes</w:t>
        </w:r>
      </w:hyperlink>
      <w:r w:rsidRPr="0032190F">
        <w:rPr>
          <w:lang w:val="fr-FR"/>
        </w:rPr>
        <w:t>.</w:t>
      </w:r>
      <w:r w:rsidR="00E90542" w:rsidRPr="0032190F">
        <w:rPr>
          <w:lang w:val="fr-FR"/>
        </w:rPr>
        <w:t xml:space="preserve"> Elles</w:t>
      </w:r>
      <w:r w:rsidRPr="0032190F">
        <w:rPr>
          <w:lang w:val="fr-FR"/>
        </w:rPr>
        <w:t xml:space="preserve"> apparaissent dans la bande noire</w:t>
      </w:r>
      <w:r w:rsidR="00E90542" w:rsidRPr="0032190F">
        <w:rPr>
          <w:lang w:val="fr-FR"/>
        </w:rPr>
        <w:t xml:space="preserve"> et sont </w:t>
      </w:r>
      <w:r w:rsidRPr="0032190F">
        <w:rPr>
          <w:lang w:val="fr-FR"/>
        </w:rPr>
        <w:t>toutes</w:t>
      </w:r>
      <w:r w:rsidR="00E90542" w:rsidRPr="0032190F">
        <w:rPr>
          <w:lang w:val="fr-FR"/>
        </w:rPr>
        <w:t xml:space="preserve"> ou partie dans la bande claire </w:t>
      </w:r>
      <w:r w:rsidRPr="0032190F">
        <w:rPr>
          <w:lang w:val="fr-FR"/>
        </w:rPr>
        <w:t>(Séminaire « L’art rupestre d’Afrique », M. Hachid)</w:t>
      </w:r>
    </w:p>
    <w:p w14:paraId="45A82B3E" w14:textId="77777777" w:rsidR="00E90542" w:rsidRPr="0032190F" w:rsidRDefault="00E90542" w:rsidP="00242C0F">
      <w:pPr>
        <w:jc w:val="both"/>
        <w:rPr>
          <w:lang w:val="fr-FR"/>
        </w:rPr>
      </w:pPr>
    </w:p>
    <w:p w14:paraId="5F8FCB27" w14:textId="77777777" w:rsidR="00E90542" w:rsidRPr="0032190F" w:rsidRDefault="00E90542" w:rsidP="00E90542">
      <w:pPr>
        <w:jc w:val="both"/>
        <w:rPr>
          <w:lang w:val="fr-FR"/>
        </w:rPr>
      </w:pPr>
      <w:r w:rsidRPr="0032190F">
        <w:rPr>
          <w:lang w:val="fr-FR"/>
        </w:rPr>
        <w:t xml:space="preserve">L’allure des chevaux sur plusieurs représentations du Tassili les a fait dénommer « chars au galop volant », ce qui est un raccourci hardi (BIB 2229 p. 7). </w:t>
      </w:r>
    </w:p>
    <w:p w14:paraId="2A718B02" w14:textId="77777777" w:rsidR="00AD657D" w:rsidRPr="0032190F" w:rsidRDefault="00AD657D" w:rsidP="00242C0F">
      <w:pPr>
        <w:jc w:val="both"/>
        <w:rPr>
          <w:lang w:val="fr-FR"/>
        </w:rPr>
      </w:pPr>
    </w:p>
    <w:p w14:paraId="60EE9E85" w14:textId="77777777" w:rsidR="00AD657D" w:rsidRDefault="00AD657D" w:rsidP="00242C0F">
      <w:pPr>
        <w:jc w:val="both"/>
      </w:pPr>
      <w:r>
        <w:t>Plateau du Maddak</w:t>
      </w:r>
    </w:p>
    <w:p w14:paraId="3D444981" w14:textId="77777777" w:rsidR="00AD657D" w:rsidRDefault="00AD657D" w:rsidP="00242C0F">
      <w:pPr>
        <w:jc w:val="both"/>
      </w:pPr>
    </w:p>
    <w:p w14:paraId="7FC4B6FF" w14:textId="6FBE00A9" w:rsidR="00E86EC2" w:rsidRDefault="00C72635" w:rsidP="00E86EC2">
      <w:pPr>
        <w:pStyle w:val="Heading3"/>
      </w:pPr>
      <w:r>
        <w:t>e</w:t>
      </w:r>
      <w:r w:rsidR="008F05AD">
        <w:t>nsembles gravés</w:t>
      </w:r>
    </w:p>
    <w:p w14:paraId="38AD4C5F" w14:textId="77777777" w:rsidR="008F05AD" w:rsidRDefault="008F05AD" w:rsidP="008F05AD"/>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3"/>
        <w:gridCol w:w="843"/>
      </w:tblGrid>
      <w:tr w:rsidR="008F05AD" w14:paraId="44EA48D1" w14:textId="77777777" w:rsidTr="00C35EA7">
        <w:trPr>
          <w:jc w:val="center"/>
        </w:trPr>
        <w:tc>
          <w:tcPr>
            <w:tcW w:w="2043" w:type="dxa"/>
          </w:tcPr>
          <w:p w14:paraId="6B57BC8A" w14:textId="77777777" w:rsidR="008F05AD" w:rsidRDefault="008F05AD" w:rsidP="008F05AD">
            <w:r>
              <w:t>grands ensembles</w:t>
            </w:r>
          </w:p>
        </w:tc>
        <w:tc>
          <w:tcPr>
            <w:tcW w:w="843" w:type="dxa"/>
          </w:tcPr>
          <w:p w14:paraId="1FE8E6C8" w14:textId="77777777" w:rsidR="008F05AD" w:rsidRDefault="008F05AD" w:rsidP="008F05AD">
            <w:r>
              <w:t>sites</w:t>
            </w:r>
          </w:p>
        </w:tc>
      </w:tr>
      <w:tr w:rsidR="008F05AD" w14:paraId="349E5615" w14:textId="77777777" w:rsidTr="00C35EA7">
        <w:trPr>
          <w:jc w:val="center"/>
        </w:trPr>
        <w:tc>
          <w:tcPr>
            <w:tcW w:w="2043" w:type="dxa"/>
          </w:tcPr>
          <w:p w14:paraId="6AF862AC" w14:textId="77777777" w:rsidR="008F05AD" w:rsidRDefault="008F05AD" w:rsidP="008F05AD">
            <w:r>
              <w:t>Ahnet</w:t>
            </w:r>
          </w:p>
        </w:tc>
        <w:tc>
          <w:tcPr>
            <w:tcW w:w="843" w:type="dxa"/>
          </w:tcPr>
          <w:p w14:paraId="55EE5E23" w14:textId="77777777" w:rsidR="008F05AD" w:rsidRDefault="008F05AD" w:rsidP="008F05AD"/>
        </w:tc>
      </w:tr>
      <w:tr w:rsidR="008F05AD" w14:paraId="40C7C40B" w14:textId="77777777" w:rsidTr="00C35EA7">
        <w:trPr>
          <w:jc w:val="center"/>
        </w:trPr>
        <w:tc>
          <w:tcPr>
            <w:tcW w:w="2043" w:type="dxa"/>
          </w:tcPr>
          <w:p w14:paraId="395936A6" w14:textId="77777777" w:rsidR="008F05AD" w:rsidRDefault="008F05AD" w:rsidP="008F05AD">
            <w:r>
              <w:t>Tassili-n-Immidir</w:t>
            </w:r>
          </w:p>
        </w:tc>
        <w:tc>
          <w:tcPr>
            <w:tcW w:w="843" w:type="dxa"/>
          </w:tcPr>
          <w:p w14:paraId="2E926209" w14:textId="77777777" w:rsidR="008F05AD" w:rsidRDefault="008F05AD" w:rsidP="008F05AD"/>
        </w:tc>
      </w:tr>
      <w:tr w:rsidR="008F05AD" w14:paraId="0154349E" w14:textId="77777777" w:rsidTr="00C35EA7">
        <w:trPr>
          <w:jc w:val="center"/>
        </w:trPr>
        <w:tc>
          <w:tcPr>
            <w:tcW w:w="2043" w:type="dxa"/>
          </w:tcPr>
          <w:p w14:paraId="4AB8AC7E" w14:textId="77777777" w:rsidR="008F05AD" w:rsidRDefault="008F05AD" w:rsidP="008F05AD">
            <w:r>
              <w:t>Tassili-n-Ajjer</w:t>
            </w:r>
          </w:p>
        </w:tc>
        <w:tc>
          <w:tcPr>
            <w:tcW w:w="843" w:type="dxa"/>
          </w:tcPr>
          <w:p w14:paraId="29BE3717" w14:textId="49B7B045" w:rsidR="008F05AD" w:rsidRDefault="00000000" w:rsidP="008F05AD">
            <w:hyperlink r:id="rId12248" w:anchor="Sit_Sefar" w:history="1">
              <w:r w:rsidR="008F05AD" w:rsidRPr="00E86EC2">
                <w:rPr>
                  <w:rStyle w:val="Hyperlink"/>
                </w:rPr>
                <w:t>Séfar</w:t>
              </w:r>
            </w:hyperlink>
          </w:p>
        </w:tc>
      </w:tr>
      <w:tr w:rsidR="00961B42" w14:paraId="08BA08CC" w14:textId="77777777" w:rsidTr="00C35EA7">
        <w:trPr>
          <w:jc w:val="center"/>
        </w:trPr>
        <w:tc>
          <w:tcPr>
            <w:tcW w:w="2043" w:type="dxa"/>
          </w:tcPr>
          <w:p w14:paraId="16733AE9" w14:textId="77777777" w:rsidR="00961B42" w:rsidRDefault="00961B42" w:rsidP="008F05AD">
            <w:r>
              <w:t>Messak</w:t>
            </w:r>
          </w:p>
        </w:tc>
        <w:tc>
          <w:tcPr>
            <w:tcW w:w="843" w:type="dxa"/>
          </w:tcPr>
          <w:p w14:paraId="5DA7C83F" w14:textId="77777777" w:rsidR="00961B42" w:rsidRDefault="00961B42" w:rsidP="008F05AD"/>
        </w:tc>
      </w:tr>
      <w:tr w:rsidR="00961B42" w14:paraId="62E55800" w14:textId="77777777" w:rsidTr="00C35EA7">
        <w:trPr>
          <w:jc w:val="center"/>
        </w:trPr>
        <w:tc>
          <w:tcPr>
            <w:tcW w:w="2043" w:type="dxa"/>
          </w:tcPr>
          <w:p w14:paraId="63F0251E" w14:textId="77777777" w:rsidR="00961B42" w:rsidRDefault="00961B42" w:rsidP="008F05AD">
            <w:r>
              <w:t>Akakus</w:t>
            </w:r>
          </w:p>
        </w:tc>
        <w:tc>
          <w:tcPr>
            <w:tcW w:w="843" w:type="dxa"/>
          </w:tcPr>
          <w:p w14:paraId="0ECCD3C8" w14:textId="77777777" w:rsidR="00961B42" w:rsidRDefault="00961B42" w:rsidP="008F05AD"/>
        </w:tc>
      </w:tr>
    </w:tbl>
    <w:p w14:paraId="136DE89F" w14:textId="77777777" w:rsidR="008F05AD" w:rsidRPr="009621DE" w:rsidRDefault="009621DE" w:rsidP="008F05AD">
      <w:r w:rsidRPr="009621DE">
        <w:t>(BIB 2325</w:t>
      </w:r>
      <w:r w:rsidR="00961B42">
        <w:t>, BIB 2334</w:t>
      </w:r>
      <w:r w:rsidRPr="009621DE">
        <w:t>)</w:t>
      </w:r>
    </w:p>
    <w:p w14:paraId="7A81CF76" w14:textId="4CF81066" w:rsidR="00AD657D" w:rsidRDefault="008F05AD" w:rsidP="00242C0F">
      <w:pPr>
        <w:jc w:val="both"/>
      </w:pPr>
      <w:r>
        <w:t xml:space="preserve">sites à classer: </w:t>
      </w:r>
      <w:hyperlink r:id="rId12249" w:anchor="Sit_Tan_Zoumaitek" w:history="1">
        <w:r w:rsidR="003506D0" w:rsidRPr="003506D0">
          <w:rPr>
            <w:rStyle w:val="Hyperlink"/>
          </w:rPr>
          <w:t>Tan Zoumaïtek</w:t>
        </w:r>
      </w:hyperlink>
    </w:p>
    <w:p w14:paraId="6100C871" w14:textId="77777777" w:rsidR="00E86EC2" w:rsidRDefault="00E86EC2" w:rsidP="00242C0F">
      <w:pPr>
        <w:jc w:val="both"/>
      </w:pPr>
    </w:p>
    <w:p w14:paraId="76168A83" w14:textId="77777777" w:rsidR="00E86EC2" w:rsidRDefault="00E86EC2" w:rsidP="00426FF9">
      <w:pPr>
        <w:pStyle w:val="Heading1"/>
      </w:pPr>
      <w:bookmarkStart w:id="4997" w:name="Sit_Sefar"/>
      <w:r>
        <w:t>SEFAR</w:t>
      </w:r>
    </w:p>
    <w:bookmarkEnd w:id="4997"/>
    <w:p w14:paraId="59CCC045" w14:textId="77777777" w:rsidR="00E86EC2" w:rsidRDefault="00E86EC2" w:rsidP="00242C0F">
      <w:pPr>
        <w:jc w:val="both"/>
      </w:pPr>
    </w:p>
    <w:p w14:paraId="1EF8FA80" w14:textId="77777777" w:rsidR="00E86EC2" w:rsidRPr="0032190F" w:rsidRDefault="009621DE" w:rsidP="00E86EC2">
      <w:pPr>
        <w:jc w:val="both"/>
        <w:rPr>
          <w:lang w:val="fr-FR"/>
        </w:rPr>
      </w:pPr>
      <w:r w:rsidRPr="0032190F">
        <w:rPr>
          <w:lang w:val="fr-FR"/>
        </w:rPr>
        <w:t xml:space="preserve">Séfar, Sefar. </w:t>
      </w:r>
      <w:r w:rsidR="00E86EC2" w:rsidRPr="0032190F">
        <w:rPr>
          <w:lang w:val="fr-FR"/>
        </w:rPr>
        <w:t>Dans le Tassili. Témoins de l’occupation ancienne des sols ont été an</w:t>
      </w:r>
      <w:r w:rsidR="00A13245">
        <w:rPr>
          <w:lang w:val="fr-FR"/>
        </w:rPr>
        <w:t>alysés pour dater le site (6000</w:t>
      </w:r>
      <w:r w:rsidR="00E86EC2" w:rsidRPr="0032190F">
        <w:rPr>
          <w:lang w:val="fr-FR"/>
        </w:rPr>
        <w:t>-4000 cal.BC) (BIB 2320)</w:t>
      </w:r>
    </w:p>
    <w:p w14:paraId="50AEB566" w14:textId="77777777" w:rsidR="00E86EC2" w:rsidRPr="0032190F" w:rsidRDefault="00E86EC2" w:rsidP="00E86EC2">
      <w:pPr>
        <w:pStyle w:val="Heading2"/>
      </w:pPr>
      <w:r w:rsidRPr="0032190F">
        <w:lastRenderedPageBreak/>
        <w:br/>
        <w:t>Peintures</w:t>
      </w:r>
    </w:p>
    <w:p w14:paraId="5971ED09" w14:textId="77777777" w:rsidR="00E86EC2" w:rsidRPr="0032190F" w:rsidRDefault="00E86EC2" w:rsidP="00242C0F">
      <w:pPr>
        <w:jc w:val="both"/>
        <w:rPr>
          <w:lang w:val="fr-FR"/>
        </w:rPr>
      </w:pPr>
    </w:p>
    <w:p w14:paraId="029F4A17" w14:textId="183F38FA" w:rsidR="00F361F2" w:rsidRPr="0032190F" w:rsidRDefault="00F361F2" w:rsidP="00242C0F">
      <w:pPr>
        <w:jc w:val="both"/>
        <w:rPr>
          <w:lang w:val="fr-FR"/>
        </w:rPr>
      </w:pPr>
      <w:r w:rsidRPr="0032190F">
        <w:rPr>
          <w:lang w:val="fr-FR"/>
        </w:rPr>
        <w:t xml:space="preserve">Période des </w:t>
      </w:r>
      <w:hyperlink r:id="rId12250" w:anchor="Cul_Art__Sahara_Style_TR" w:history="1">
        <w:r w:rsidRPr="0032190F">
          <w:rPr>
            <w:rStyle w:val="Hyperlink"/>
            <w:bCs/>
            <w:szCs w:val="20"/>
            <w:lang w:val="fr-FR"/>
          </w:rPr>
          <w:t>Têtes Rondes</w:t>
        </w:r>
      </w:hyperlink>
      <w:r w:rsidRPr="0032190F">
        <w:rPr>
          <w:lang w:val="fr-FR"/>
        </w:rPr>
        <w:t xml:space="preserve"> </w:t>
      </w:r>
      <w:r w:rsidR="00D74DFA" w:rsidRPr="0032190F">
        <w:rPr>
          <w:lang w:val="fr-FR"/>
        </w:rPr>
        <w:t xml:space="preserve">(representation dite du « Grand dieu aux orantes de Séfar ») </w:t>
      </w:r>
      <w:r w:rsidRPr="0032190F">
        <w:rPr>
          <w:lang w:val="fr-FR"/>
        </w:rPr>
        <w:t xml:space="preserve">et </w:t>
      </w:r>
      <w:hyperlink r:id="rId12251" w:anchor="Cul_Art__Sahara_Style_Bovidien" w:history="1">
        <w:r w:rsidRPr="0032190F">
          <w:rPr>
            <w:rStyle w:val="Hyperlink"/>
            <w:lang w:val="fr-FR"/>
          </w:rPr>
          <w:t>bovidienne</w:t>
        </w:r>
      </w:hyperlink>
      <w:r w:rsidRPr="0032190F">
        <w:rPr>
          <w:lang w:val="fr-FR"/>
        </w:rPr>
        <w:t xml:space="preserve"> (BIB 2320)</w:t>
      </w:r>
    </w:p>
    <w:p w14:paraId="33EA0356" w14:textId="77777777" w:rsidR="00E86EC2" w:rsidRPr="0032190F" w:rsidRDefault="00E86EC2" w:rsidP="008F13E0">
      <w:pPr>
        <w:jc w:val="both"/>
        <w:rPr>
          <w:lang w:val="fr-FR"/>
        </w:rPr>
      </w:pPr>
      <w:r w:rsidRPr="0032190F">
        <w:rPr>
          <w:lang w:val="fr-FR"/>
        </w:rPr>
        <w:t>micro-prélèvements de peinture à l’aide de méthodes complémentaires (Microscopie électronique à balayage et analyse par spectroscopie X (MEB-EDX), microdiffraction des rayons X (</w:t>
      </w:r>
      <w:r>
        <w:t>μ</w:t>
      </w:r>
      <w:r w:rsidRPr="0032190F">
        <w:rPr>
          <w:lang w:val="fr-FR"/>
        </w:rPr>
        <w:t xml:space="preserve">-DRX), faisceau d’ions (PIXE), spectroscopie infrarouge (IR)) </w:t>
      </w:r>
      <w:r w:rsidR="00F361F2" w:rsidRPr="0032190F">
        <w:rPr>
          <w:lang w:val="fr-FR"/>
        </w:rPr>
        <w:t>(BIB 2320)</w:t>
      </w:r>
      <w:r w:rsidR="008F13E0" w:rsidRPr="0032190F">
        <w:rPr>
          <w:lang w:val="fr-FR"/>
        </w:rPr>
        <w:t xml:space="preserve">. A Séfar, l'analyse de la peinture du "Grand dieu" montre que durant la phase ancienne des </w:t>
      </w:r>
      <w:r w:rsidR="00A13245">
        <w:rPr>
          <w:lang w:val="fr-FR"/>
        </w:rPr>
        <w:t>TR</w:t>
      </w:r>
      <w:r w:rsidR="008F13E0" w:rsidRPr="0032190F">
        <w:rPr>
          <w:lang w:val="fr-FR"/>
        </w:rPr>
        <w:t xml:space="preserve"> une "sous-couche" à base d’alumino-silicates sert de support aux pigments rouges composés d’oxydes de fer de type hématite (BIB 2320).</w:t>
      </w:r>
    </w:p>
    <w:p w14:paraId="338ECFD0" w14:textId="77777777" w:rsidR="008F13E0" w:rsidRPr="0032190F" w:rsidRDefault="008F13E0" w:rsidP="008F13E0">
      <w:pPr>
        <w:jc w:val="both"/>
        <w:rPr>
          <w:lang w:val="fr-FR"/>
        </w:rPr>
      </w:pPr>
    </w:p>
    <w:p w14:paraId="08C739AE" w14:textId="77777777" w:rsidR="008F13E0" w:rsidRPr="0032190F" w:rsidRDefault="008F13E0" w:rsidP="00426FF9">
      <w:pPr>
        <w:pStyle w:val="Heading1"/>
      </w:pPr>
      <w:bookmarkStart w:id="4998" w:name="Sit_Tan_Zoumaitek"/>
      <w:r w:rsidRPr="0032190F">
        <w:t>TAN ZOUMAITEK</w:t>
      </w:r>
    </w:p>
    <w:bookmarkEnd w:id="4998"/>
    <w:p w14:paraId="5DFC76E4" w14:textId="77777777" w:rsidR="008F13E0" w:rsidRPr="0032190F" w:rsidRDefault="008F13E0" w:rsidP="008F13E0">
      <w:pPr>
        <w:jc w:val="both"/>
        <w:rPr>
          <w:lang w:val="fr-FR"/>
        </w:rPr>
      </w:pPr>
    </w:p>
    <w:p w14:paraId="3969E8E3" w14:textId="7D6FA708" w:rsidR="008F13E0" w:rsidRPr="0032190F" w:rsidRDefault="008F13E0" w:rsidP="008F13E0">
      <w:pPr>
        <w:jc w:val="both"/>
        <w:rPr>
          <w:lang w:val="fr-FR"/>
        </w:rPr>
      </w:pPr>
      <w:r w:rsidRPr="0032190F">
        <w:rPr>
          <w:lang w:val="fr-FR"/>
        </w:rPr>
        <w:t xml:space="preserve">Tan Zoumaïtek, dans le Tassili. L'analyse d'une peinture montre que durant la phase </w:t>
      </w:r>
      <w:r w:rsidR="003506D0" w:rsidRPr="0032190F">
        <w:rPr>
          <w:lang w:val="fr-FR"/>
        </w:rPr>
        <w:t>récente</w:t>
      </w:r>
      <w:r w:rsidRPr="0032190F">
        <w:rPr>
          <w:lang w:val="fr-FR"/>
        </w:rPr>
        <w:t xml:space="preserve"> des </w:t>
      </w:r>
      <w:hyperlink r:id="rId12252" w:anchor="Cul_Art__Sahara_Style_TR" w:history="1">
        <w:r w:rsidR="00A13245" w:rsidRPr="0032190F">
          <w:rPr>
            <w:rStyle w:val="Hyperlink"/>
            <w:bCs/>
            <w:szCs w:val="20"/>
            <w:lang w:val="fr-FR"/>
          </w:rPr>
          <w:t>Têtes Rondes</w:t>
        </w:r>
      </w:hyperlink>
      <w:r w:rsidRPr="0032190F">
        <w:rPr>
          <w:lang w:val="fr-FR"/>
        </w:rPr>
        <w:t xml:space="preserve"> une </w:t>
      </w:r>
      <w:r w:rsidR="003506D0" w:rsidRPr="0032190F">
        <w:rPr>
          <w:lang w:val="fr-FR"/>
        </w:rPr>
        <w:t>seule couche</w:t>
      </w:r>
      <w:r w:rsidRPr="0032190F">
        <w:rPr>
          <w:lang w:val="fr-FR"/>
        </w:rPr>
        <w:t xml:space="preserve"> </w:t>
      </w:r>
      <w:r w:rsidR="003506D0" w:rsidRPr="0032190F">
        <w:rPr>
          <w:lang w:val="fr-FR"/>
        </w:rPr>
        <w:t>de</w:t>
      </w:r>
      <w:r w:rsidRPr="0032190F">
        <w:rPr>
          <w:lang w:val="fr-FR"/>
        </w:rPr>
        <w:t xml:space="preserve"> pigments rouges composés d’oxydes de fer de type hématite</w:t>
      </w:r>
      <w:r w:rsidR="003506D0" w:rsidRPr="0032190F">
        <w:rPr>
          <w:lang w:val="fr-FR"/>
        </w:rPr>
        <w:t xml:space="preserve"> était utilisée</w:t>
      </w:r>
      <w:r w:rsidRPr="0032190F">
        <w:rPr>
          <w:lang w:val="fr-FR"/>
        </w:rPr>
        <w:t xml:space="preserve"> (BIB 2320)</w:t>
      </w:r>
      <w:r w:rsidR="003506D0" w:rsidRPr="0032190F">
        <w:rPr>
          <w:lang w:val="fr-FR"/>
        </w:rPr>
        <w:t>.</w:t>
      </w:r>
    </w:p>
    <w:p w14:paraId="2F18210F" w14:textId="77777777" w:rsidR="00E86EC2" w:rsidRPr="0032190F" w:rsidRDefault="00E86EC2" w:rsidP="00E86EC2">
      <w:pPr>
        <w:jc w:val="both"/>
        <w:rPr>
          <w:lang w:val="fr-FR"/>
        </w:rPr>
      </w:pPr>
    </w:p>
    <w:p w14:paraId="4BB9190F" w14:textId="77777777" w:rsidR="00DA5612" w:rsidRPr="0032190F" w:rsidRDefault="00DA5612" w:rsidP="00426FF9">
      <w:pPr>
        <w:pStyle w:val="Heading1"/>
      </w:pPr>
      <w:bookmarkStart w:id="4999" w:name="Sit_Iheren"/>
      <w:r w:rsidRPr="0032190F">
        <w:t>IHEREN</w:t>
      </w:r>
    </w:p>
    <w:bookmarkEnd w:id="4999"/>
    <w:p w14:paraId="170341C6" w14:textId="77777777" w:rsidR="00DA5612" w:rsidRPr="0032190F" w:rsidRDefault="00DA5612" w:rsidP="00242C0F">
      <w:pPr>
        <w:jc w:val="both"/>
        <w:rPr>
          <w:lang w:val="fr-FR"/>
        </w:rPr>
      </w:pPr>
    </w:p>
    <w:p w14:paraId="72FEFCED" w14:textId="629282E2" w:rsidR="00DA5612" w:rsidRPr="0032190F" w:rsidRDefault="00DA5612" w:rsidP="00DA5612">
      <w:pPr>
        <w:jc w:val="both"/>
        <w:rPr>
          <w:lang w:val="fr-FR"/>
        </w:rPr>
      </w:pPr>
      <w:r w:rsidRPr="0032190F">
        <w:rPr>
          <w:lang w:val="fr-FR"/>
        </w:rPr>
        <w:t xml:space="preserve">Station du Sahara qui a donné son nom au </w:t>
      </w:r>
      <w:hyperlink r:id="rId12253" w:anchor="Cul_Art__Sahara_Style_Iheren" w:history="1">
        <w:r w:rsidRPr="0032190F">
          <w:rPr>
            <w:rStyle w:val="Hyperlink"/>
            <w:lang w:val="fr-FR"/>
          </w:rPr>
          <w:t>style d’Iheren</w:t>
        </w:r>
      </w:hyperlink>
      <w:r w:rsidRPr="0032190F">
        <w:rPr>
          <w:lang w:val="fr-FR"/>
        </w:rPr>
        <w:t xml:space="preserve"> (BIB 2229 p. 6). Le char représenté possède deux timons comme les chars gravés du Fezzan ou de l’Atlas (BIB 2229 p. 6).</w:t>
      </w:r>
    </w:p>
    <w:p w14:paraId="3B3A128C" w14:textId="77777777" w:rsidR="00DA5612" w:rsidRPr="0032190F" w:rsidRDefault="00DA5612" w:rsidP="00DA5612">
      <w:pPr>
        <w:jc w:val="both"/>
        <w:rPr>
          <w:lang w:val="fr-FR"/>
        </w:rPr>
      </w:pPr>
      <w:r w:rsidRPr="0032190F">
        <w:rPr>
          <w:lang w:val="fr-FR"/>
        </w:rPr>
        <w:t>Style plus réaliste que celui des « chars au galop volant » (BIB 2229 p. 11)</w:t>
      </w:r>
    </w:p>
    <w:p w14:paraId="3DE667D7" w14:textId="77777777" w:rsidR="00DA5612" w:rsidRPr="0032190F" w:rsidRDefault="00DA5612" w:rsidP="00426FF9">
      <w:pPr>
        <w:pStyle w:val="Heading1"/>
      </w:pPr>
      <w:r w:rsidRPr="0032190F">
        <w:br/>
      </w:r>
      <w:bookmarkStart w:id="5000" w:name="Sit_Safiet_Baroud"/>
      <w:r w:rsidRPr="0032190F">
        <w:t>SAFIET EL BAROUD</w:t>
      </w:r>
      <w:bookmarkEnd w:id="5000"/>
    </w:p>
    <w:p w14:paraId="4B2A7AEC" w14:textId="77777777" w:rsidR="00DA5612" w:rsidRPr="0032190F" w:rsidRDefault="00DA5612" w:rsidP="00242C0F">
      <w:pPr>
        <w:rPr>
          <w:lang w:val="fr-FR"/>
        </w:rPr>
      </w:pPr>
    </w:p>
    <w:p w14:paraId="37BA8514" w14:textId="77777777" w:rsidR="00DA5612" w:rsidRPr="0032190F" w:rsidRDefault="00DA5612" w:rsidP="00242C0F">
      <w:pPr>
        <w:rPr>
          <w:lang w:val="fr-FR"/>
        </w:rPr>
      </w:pPr>
      <w:r w:rsidRPr="0032190F">
        <w:rPr>
          <w:lang w:val="fr-FR"/>
        </w:rPr>
        <w:t>Région de Delfa. Représentation peinte de char (quadrige) (BIB 2229 p. 2)</w:t>
      </w:r>
    </w:p>
    <w:p w14:paraId="099025D6" w14:textId="77777777" w:rsidR="00AD657D" w:rsidRPr="0032190F" w:rsidRDefault="00AD657D" w:rsidP="00242C0F">
      <w:pPr>
        <w:rPr>
          <w:lang w:val="fr-FR"/>
        </w:rPr>
      </w:pPr>
    </w:p>
    <w:p w14:paraId="7A0846D9" w14:textId="77777777" w:rsidR="00E90542" w:rsidRPr="0032190F" w:rsidRDefault="00E90542" w:rsidP="00426FF9">
      <w:pPr>
        <w:pStyle w:val="Heading1"/>
      </w:pPr>
      <w:bookmarkStart w:id="5001" w:name="Sit_Djerat_Oued"/>
      <w:r w:rsidRPr="0032190F">
        <w:t>DJERAT (OUED)</w:t>
      </w:r>
    </w:p>
    <w:bookmarkEnd w:id="5001"/>
    <w:p w14:paraId="2A92F74F" w14:textId="77777777" w:rsidR="00E90542" w:rsidRPr="0032190F" w:rsidRDefault="00E90542" w:rsidP="00E90542">
      <w:pPr>
        <w:jc w:val="both"/>
        <w:rPr>
          <w:lang w:val="fr-FR"/>
        </w:rPr>
      </w:pPr>
    </w:p>
    <w:p w14:paraId="63264A91" w14:textId="1315B872" w:rsidR="00E90542" w:rsidRPr="0032190F" w:rsidRDefault="00E90542" w:rsidP="00E90542">
      <w:pPr>
        <w:jc w:val="both"/>
        <w:rPr>
          <w:lang w:val="fr-FR"/>
        </w:rPr>
      </w:pPr>
      <w:r w:rsidRPr="0032190F">
        <w:rPr>
          <w:lang w:val="fr-FR"/>
        </w:rPr>
        <w:t xml:space="preserve">Les gravures rupestres de l'Oued Djerat (Tassili n'Ajjer, Algérie), d'âge néolithique, ont été creusées sur des grès siluro-dévoniens (wiki). Les gravures s’étalent sur les terrasses supérieures en bordure des deux bords de l’oued sur une distance d’environ </w:t>
      </w:r>
      <w:smartTag w:uri="urn:schemas-microsoft-com:office:smarttags" w:element="metricconverter">
        <w:smartTagPr>
          <w:attr w:name="ProductID" w:val="20 km"/>
        </w:smartTagPr>
        <w:r w:rsidRPr="0032190F">
          <w:rPr>
            <w:lang w:val="fr-FR"/>
          </w:rPr>
          <w:t>20 km</w:t>
        </w:r>
      </w:smartTag>
      <w:r w:rsidRPr="0032190F">
        <w:rPr>
          <w:lang w:val="fr-FR"/>
        </w:rPr>
        <w:t xml:space="preserve">, il a été divisé en station (ex : station LXXXIV). Les roches gravées sont généralement plates. Ces gravures présentent de nombreuses affinités avec celles du </w:t>
      </w:r>
      <w:hyperlink r:id="rId12254" w:anchor="Sit_Sud_Ouranais" w:history="1">
        <w:r w:rsidRPr="0032190F">
          <w:rPr>
            <w:rStyle w:val="Hyperlink"/>
            <w:lang w:val="fr-FR"/>
          </w:rPr>
          <w:t>Sud-ouranais</w:t>
        </w:r>
      </w:hyperlink>
      <w:r w:rsidRPr="0032190F">
        <w:rPr>
          <w:lang w:val="fr-FR"/>
        </w:rPr>
        <w:t xml:space="preserve"> et du Fezzan (Libye). Selon Henri Lhote elles dateraient de plus de 7000 ans (BIB 1584). Des « nasses », figures énigmatiques, sont représentées à Djerât (BIB 1593 p.173).</w:t>
      </w:r>
    </w:p>
    <w:p w14:paraId="4F0797B5" w14:textId="77777777" w:rsidR="00E90542" w:rsidRPr="0032190F" w:rsidRDefault="00E90542" w:rsidP="00E90542">
      <w:pPr>
        <w:jc w:val="both"/>
        <w:rPr>
          <w:lang w:val="fr-FR"/>
        </w:rPr>
      </w:pPr>
      <w:r w:rsidRPr="0032190F">
        <w:rPr>
          <w:lang w:val="fr-FR"/>
        </w:rPr>
        <w:t>Sur les panneaux gravés, les bubales sauvages côtoient les bovidés domestiques et sont représentés de la même manière (F. Zohra, soutenance de thèse, 2015)</w:t>
      </w:r>
    </w:p>
    <w:p w14:paraId="7153DE55" w14:textId="77777777" w:rsidR="00E90542" w:rsidRPr="0032190F" w:rsidRDefault="00E90542" w:rsidP="00E90542">
      <w:pPr>
        <w:jc w:val="both"/>
        <w:rPr>
          <w:lang w:val="fr-FR"/>
        </w:rPr>
      </w:pPr>
      <w:r w:rsidRPr="0032190F">
        <w:rPr>
          <w:lang w:val="fr-FR"/>
        </w:rPr>
        <w:t xml:space="preserve">Représentations de chars tirés par des boeufs. Ces chars portent deux personnages et ont deux timons ou brancards lorsqu’il y a un seul animal tracteur (BIB 2229 p. 7). </w:t>
      </w:r>
    </w:p>
    <w:p w14:paraId="39854C14" w14:textId="77777777" w:rsidR="00E90542" w:rsidRPr="0032190F" w:rsidRDefault="00E90542" w:rsidP="00E90542">
      <w:pPr>
        <w:jc w:val="both"/>
        <w:rPr>
          <w:lang w:val="fr-FR"/>
        </w:rPr>
      </w:pPr>
    </w:p>
    <w:p w14:paraId="49C47601" w14:textId="77777777" w:rsidR="00E90542" w:rsidRPr="0032190F" w:rsidRDefault="00E90542" w:rsidP="00E90542">
      <w:pPr>
        <w:pStyle w:val="Heading2"/>
      </w:pPr>
      <w:r w:rsidRPr="0032190F">
        <w:t>Périodisation</w:t>
      </w:r>
    </w:p>
    <w:p w14:paraId="10EFDCEF" w14:textId="77777777" w:rsidR="00E90542" w:rsidRPr="0032190F" w:rsidRDefault="00E90542" w:rsidP="00E90542">
      <w:pPr>
        <w:rPr>
          <w:lang w:val="fr-FR"/>
        </w:rPr>
      </w:pPr>
    </w:p>
    <w:p w14:paraId="5CFB64C2" w14:textId="2820ACE5" w:rsidR="00E90542" w:rsidRPr="0032190F" w:rsidRDefault="00E90542" w:rsidP="00E90542">
      <w:pPr>
        <w:rPr>
          <w:lang w:val="fr-FR"/>
        </w:rPr>
      </w:pPr>
      <w:r w:rsidRPr="0032190F">
        <w:rPr>
          <w:lang w:val="fr-FR"/>
        </w:rPr>
        <w:t xml:space="preserve">Lhote s’appuie sur ses précédents travaux dans le </w:t>
      </w:r>
      <w:hyperlink r:id="rId12255" w:anchor="Sit_Sud_Ouranais" w:history="1">
        <w:r w:rsidRPr="0032190F">
          <w:rPr>
            <w:rStyle w:val="Hyperlink"/>
            <w:lang w:val="fr-FR"/>
          </w:rPr>
          <w:t>Sud-ouranais</w:t>
        </w:r>
      </w:hyperlink>
      <w:r w:rsidRPr="0032190F">
        <w:rPr>
          <w:rStyle w:val="Hyperlink"/>
          <w:color w:val="auto"/>
          <w:u w:val="none"/>
          <w:lang w:val="fr-FR"/>
        </w:rPr>
        <w:t xml:space="preserve"> pour l’attribution chronologique des gravures du Djerat :</w:t>
      </w:r>
    </w:p>
    <w:p w14:paraId="33555F90" w14:textId="77777777" w:rsidR="00E90542" w:rsidRPr="0032190F" w:rsidRDefault="00E90542" w:rsidP="00E90542">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39"/>
        <w:gridCol w:w="1061"/>
        <w:gridCol w:w="2887"/>
        <w:gridCol w:w="3271"/>
      </w:tblGrid>
      <w:tr w:rsidR="00E90542" w:rsidRPr="00DB5974" w14:paraId="11B1CBC3" w14:textId="77777777" w:rsidTr="00E90542">
        <w:trPr>
          <w:jc w:val="center"/>
        </w:trPr>
        <w:tc>
          <w:tcPr>
            <w:tcW w:w="1239" w:type="dxa"/>
            <w:vAlign w:val="center"/>
          </w:tcPr>
          <w:p w14:paraId="6D3FDF2B" w14:textId="77777777" w:rsidR="00E90542" w:rsidRPr="00DB5974" w:rsidRDefault="00E90542" w:rsidP="00E90542">
            <w:pPr>
              <w:jc w:val="center"/>
              <w:rPr>
                <w:b/>
                <w:sz w:val="20"/>
                <w:szCs w:val="20"/>
              </w:rPr>
            </w:pPr>
            <w:r w:rsidRPr="00DB5974">
              <w:rPr>
                <w:b/>
                <w:sz w:val="20"/>
                <w:szCs w:val="20"/>
              </w:rPr>
              <w:t>Périodes</w:t>
            </w:r>
          </w:p>
        </w:tc>
        <w:tc>
          <w:tcPr>
            <w:tcW w:w="1061" w:type="dxa"/>
            <w:vAlign w:val="center"/>
          </w:tcPr>
          <w:p w14:paraId="466155E1" w14:textId="77777777" w:rsidR="00E90542" w:rsidRPr="00DB5974" w:rsidRDefault="00E90542" w:rsidP="00E90542">
            <w:pPr>
              <w:jc w:val="center"/>
              <w:rPr>
                <w:b/>
                <w:sz w:val="20"/>
                <w:szCs w:val="20"/>
              </w:rPr>
            </w:pPr>
            <w:r w:rsidRPr="00DB5974">
              <w:rPr>
                <w:b/>
                <w:sz w:val="20"/>
                <w:szCs w:val="20"/>
              </w:rPr>
              <w:t>Nb grav.</w:t>
            </w:r>
          </w:p>
        </w:tc>
        <w:tc>
          <w:tcPr>
            <w:tcW w:w="2887" w:type="dxa"/>
            <w:vAlign w:val="center"/>
          </w:tcPr>
          <w:p w14:paraId="1F2869E3" w14:textId="77777777" w:rsidR="00E90542" w:rsidRPr="00DB5974" w:rsidRDefault="00E90542" w:rsidP="00E90542">
            <w:pPr>
              <w:jc w:val="center"/>
              <w:rPr>
                <w:b/>
                <w:sz w:val="20"/>
                <w:szCs w:val="20"/>
              </w:rPr>
            </w:pPr>
            <w:r w:rsidRPr="00DB5974">
              <w:rPr>
                <w:b/>
                <w:sz w:val="20"/>
                <w:szCs w:val="20"/>
              </w:rPr>
              <w:t>Sous-périodes</w:t>
            </w:r>
          </w:p>
        </w:tc>
        <w:tc>
          <w:tcPr>
            <w:tcW w:w="3271" w:type="dxa"/>
            <w:vAlign w:val="center"/>
          </w:tcPr>
          <w:p w14:paraId="6C72F870" w14:textId="77777777" w:rsidR="00E90542" w:rsidRPr="00DB5974" w:rsidRDefault="00E90542" w:rsidP="00E90542">
            <w:pPr>
              <w:jc w:val="center"/>
              <w:rPr>
                <w:b/>
                <w:sz w:val="20"/>
                <w:szCs w:val="20"/>
              </w:rPr>
            </w:pPr>
            <w:r w:rsidRPr="00DB5974">
              <w:rPr>
                <w:b/>
                <w:sz w:val="20"/>
                <w:szCs w:val="20"/>
              </w:rPr>
              <w:t>Description</w:t>
            </w:r>
          </w:p>
        </w:tc>
      </w:tr>
      <w:tr w:rsidR="00E90542" w14:paraId="6523BBFC" w14:textId="77777777" w:rsidTr="00E90542">
        <w:trPr>
          <w:jc w:val="center"/>
        </w:trPr>
        <w:tc>
          <w:tcPr>
            <w:tcW w:w="1239" w:type="dxa"/>
            <w:vAlign w:val="center"/>
          </w:tcPr>
          <w:p w14:paraId="6CE2C10B" w14:textId="77777777" w:rsidR="00E90542" w:rsidRPr="00DB5974" w:rsidRDefault="00E90542" w:rsidP="00E90542">
            <w:pPr>
              <w:jc w:val="center"/>
              <w:rPr>
                <w:sz w:val="20"/>
                <w:szCs w:val="20"/>
              </w:rPr>
            </w:pPr>
            <w:r w:rsidRPr="00DB5974">
              <w:rPr>
                <w:sz w:val="20"/>
                <w:szCs w:val="20"/>
              </w:rPr>
              <w:t>Bubaline</w:t>
            </w:r>
          </w:p>
        </w:tc>
        <w:tc>
          <w:tcPr>
            <w:tcW w:w="1061" w:type="dxa"/>
            <w:vAlign w:val="center"/>
          </w:tcPr>
          <w:p w14:paraId="5214AE98" w14:textId="77777777" w:rsidR="00E90542" w:rsidRPr="00DB5974" w:rsidRDefault="00E90542" w:rsidP="00E90542">
            <w:pPr>
              <w:jc w:val="center"/>
              <w:rPr>
                <w:sz w:val="20"/>
                <w:szCs w:val="20"/>
              </w:rPr>
            </w:pPr>
            <w:r w:rsidRPr="00DB5974">
              <w:rPr>
                <w:sz w:val="20"/>
                <w:szCs w:val="20"/>
              </w:rPr>
              <w:t xml:space="preserve">1060 </w:t>
            </w:r>
          </w:p>
        </w:tc>
        <w:tc>
          <w:tcPr>
            <w:tcW w:w="2887" w:type="dxa"/>
            <w:vAlign w:val="center"/>
          </w:tcPr>
          <w:p w14:paraId="7E7AD0C3" w14:textId="77777777" w:rsidR="00E90542" w:rsidRPr="00DB5974" w:rsidRDefault="00E90542" w:rsidP="00E90542">
            <w:pPr>
              <w:jc w:val="center"/>
              <w:rPr>
                <w:sz w:val="20"/>
                <w:szCs w:val="20"/>
              </w:rPr>
            </w:pPr>
          </w:p>
        </w:tc>
        <w:tc>
          <w:tcPr>
            <w:tcW w:w="3271" w:type="dxa"/>
            <w:vAlign w:val="center"/>
          </w:tcPr>
          <w:p w14:paraId="48A7B6FC" w14:textId="77777777" w:rsidR="00E90542" w:rsidRPr="00DB5974" w:rsidRDefault="00E90542" w:rsidP="00E90542">
            <w:pPr>
              <w:jc w:val="center"/>
              <w:rPr>
                <w:sz w:val="20"/>
                <w:szCs w:val="20"/>
              </w:rPr>
            </w:pPr>
            <w:r w:rsidRPr="00DB5974">
              <w:rPr>
                <w:sz w:val="20"/>
                <w:szCs w:val="20"/>
              </w:rPr>
              <w:t>chasseurs</w:t>
            </w:r>
          </w:p>
        </w:tc>
      </w:tr>
      <w:tr w:rsidR="00E90542" w:rsidRPr="008A1841" w14:paraId="00893AFD" w14:textId="77777777" w:rsidTr="00E90542">
        <w:trPr>
          <w:jc w:val="center"/>
        </w:trPr>
        <w:tc>
          <w:tcPr>
            <w:tcW w:w="1239" w:type="dxa"/>
            <w:vAlign w:val="center"/>
          </w:tcPr>
          <w:p w14:paraId="26EF959B" w14:textId="77777777" w:rsidR="00E90542" w:rsidRPr="00DB5974" w:rsidRDefault="00E90542" w:rsidP="00E90542">
            <w:pPr>
              <w:jc w:val="center"/>
              <w:rPr>
                <w:sz w:val="20"/>
                <w:szCs w:val="20"/>
              </w:rPr>
            </w:pPr>
            <w:r w:rsidRPr="00DB5974">
              <w:rPr>
                <w:sz w:val="20"/>
                <w:szCs w:val="20"/>
              </w:rPr>
              <w:lastRenderedPageBreak/>
              <w:t>Bovidienne</w:t>
            </w:r>
          </w:p>
        </w:tc>
        <w:tc>
          <w:tcPr>
            <w:tcW w:w="1061" w:type="dxa"/>
            <w:vAlign w:val="center"/>
          </w:tcPr>
          <w:p w14:paraId="504B13BB" w14:textId="77777777" w:rsidR="00E90542" w:rsidRPr="00DB5974" w:rsidRDefault="00E90542" w:rsidP="00E90542">
            <w:pPr>
              <w:jc w:val="center"/>
              <w:rPr>
                <w:sz w:val="20"/>
                <w:szCs w:val="20"/>
              </w:rPr>
            </w:pPr>
            <w:r w:rsidRPr="00DB5974">
              <w:rPr>
                <w:sz w:val="20"/>
                <w:szCs w:val="20"/>
              </w:rPr>
              <w:t>300</w:t>
            </w:r>
          </w:p>
        </w:tc>
        <w:tc>
          <w:tcPr>
            <w:tcW w:w="2887" w:type="dxa"/>
            <w:vAlign w:val="center"/>
          </w:tcPr>
          <w:p w14:paraId="6B40BE27" w14:textId="77777777" w:rsidR="00E90542" w:rsidRPr="00DB5974" w:rsidRDefault="00E90542" w:rsidP="00E90542">
            <w:pPr>
              <w:jc w:val="center"/>
              <w:rPr>
                <w:sz w:val="20"/>
                <w:szCs w:val="20"/>
              </w:rPr>
            </w:pPr>
          </w:p>
        </w:tc>
        <w:tc>
          <w:tcPr>
            <w:tcW w:w="3271" w:type="dxa"/>
            <w:vAlign w:val="center"/>
          </w:tcPr>
          <w:p w14:paraId="2DCBDA7A" w14:textId="77777777" w:rsidR="00E90542" w:rsidRPr="0032190F" w:rsidRDefault="00E90542" w:rsidP="00E90542">
            <w:pPr>
              <w:jc w:val="center"/>
              <w:rPr>
                <w:sz w:val="20"/>
                <w:szCs w:val="20"/>
                <w:lang w:val="fr-FR"/>
              </w:rPr>
            </w:pPr>
            <w:r w:rsidRPr="0032190F">
              <w:rPr>
                <w:sz w:val="20"/>
                <w:szCs w:val="20"/>
                <w:lang w:val="fr-FR"/>
              </w:rPr>
              <w:t>pasteurs, bovidés aux contours piquetés ou polis, girafes, éléphants, autruches, rares rhinocéros</w:t>
            </w:r>
          </w:p>
        </w:tc>
      </w:tr>
      <w:tr w:rsidR="00E90542" w14:paraId="1913A86D" w14:textId="77777777" w:rsidTr="00E90542">
        <w:trPr>
          <w:jc w:val="center"/>
        </w:trPr>
        <w:tc>
          <w:tcPr>
            <w:tcW w:w="1239" w:type="dxa"/>
            <w:vMerge w:val="restart"/>
            <w:vAlign w:val="center"/>
          </w:tcPr>
          <w:p w14:paraId="2BA8A605" w14:textId="77777777" w:rsidR="00E90542" w:rsidRDefault="00E90542" w:rsidP="00E90542">
            <w:pPr>
              <w:jc w:val="center"/>
              <w:rPr>
                <w:sz w:val="20"/>
                <w:szCs w:val="20"/>
              </w:rPr>
            </w:pPr>
            <w:r w:rsidRPr="00DB5974">
              <w:rPr>
                <w:sz w:val="20"/>
                <w:szCs w:val="20"/>
              </w:rPr>
              <w:t>Caballine</w:t>
            </w:r>
          </w:p>
          <w:p w14:paraId="7FF5EACD" w14:textId="77777777" w:rsidR="00E90542" w:rsidRPr="00DB5974" w:rsidRDefault="00E90542" w:rsidP="00E90542">
            <w:pPr>
              <w:jc w:val="center"/>
              <w:rPr>
                <w:sz w:val="20"/>
                <w:szCs w:val="20"/>
              </w:rPr>
            </w:pPr>
            <w:r>
              <w:rPr>
                <w:sz w:val="20"/>
                <w:szCs w:val="20"/>
              </w:rPr>
              <w:t>Equidienne*</w:t>
            </w:r>
          </w:p>
        </w:tc>
        <w:tc>
          <w:tcPr>
            <w:tcW w:w="1061" w:type="dxa"/>
            <w:vMerge w:val="restart"/>
            <w:vAlign w:val="center"/>
          </w:tcPr>
          <w:p w14:paraId="183DAFC7" w14:textId="77777777" w:rsidR="00E90542" w:rsidRPr="00DB5974" w:rsidRDefault="00E90542" w:rsidP="00E90542">
            <w:pPr>
              <w:jc w:val="center"/>
              <w:rPr>
                <w:sz w:val="20"/>
                <w:szCs w:val="20"/>
              </w:rPr>
            </w:pPr>
            <w:r w:rsidRPr="00DB5974">
              <w:rPr>
                <w:sz w:val="20"/>
                <w:szCs w:val="20"/>
              </w:rPr>
              <w:t>420</w:t>
            </w:r>
          </w:p>
        </w:tc>
        <w:tc>
          <w:tcPr>
            <w:tcW w:w="2887" w:type="dxa"/>
            <w:vAlign w:val="center"/>
          </w:tcPr>
          <w:p w14:paraId="118D1361" w14:textId="77777777" w:rsidR="00E90542" w:rsidRPr="00DB5974" w:rsidRDefault="00E90542" w:rsidP="00E90542">
            <w:pPr>
              <w:jc w:val="center"/>
              <w:rPr>
                <w:sz w:val="20"/>
                <w:szCs w:val="20"/>
              </w:rPr>
            </w:pPr>
            <w:r w:rsidRPr="00DB5974">
              <w:rPr>
                <w:sz w:val="20"/>
                <w:szCs w:val="20"/>
              </w:rPr>
              <w:t>p. analphabétique</w:t>
            </w:r>
          </w:p>
        </w:tc>
        <w:tc>
          <w:tcPr>
            <w:tcW w:w="3271" w:type="dxa"/>
            <w:vAlign w:val="center"/>
          </w:tcPr>
          <w:p w14:paraId="6C2D188C" w14:textId="77777777" w:rsidR="00E90542" w:rsidRPr="00DB5974" w:rsidRDefault="00E90542" w:rsidP="00E90542">
            <w:pPr>
              <w:jc w:val="center"/>
              <w:rPr>
                <w:sz w:val="20"/>
                <w:szCs w:val="20"/>
              </w:rPr>
            </w:pPr>
            <w:r w:rsidRPr="00DB5974">
              <w:rPr>
                <w:sz w:val="20"/>
                <w:szCs w:val="20"/>
              </w:rPr>
              <w:t>chars</w:t>
            </w:r>
          </w:p>
        </w:tc>
      </w:tr>
      <w:tr w:rsidR="00E90542" w14:paraId="2EE03579" w14:textId="77777777" w:rsidTr="00E90542">
        <w:trPr>
          <w:jc w:val="center"/>
        </w:trPr>
        <w:tc>
          <w:tcPr>
            <w:tcW w:w="1239" w:type="dxa"/>
            <w:vMerge/>
            <w:vAlign w:val="center"/>
          </w:tcPr>
          <w:p w14:paraId="223110ED" w14:textId="77777777" w:rsidR="00E90542" w:rsidRPr="00DB5974" w:rsidRDefault="00E90542" w:rsidP="00E90542">
            <w:pPr>
              <w:jc w:val="center"/>
              <w:rPr>
                <w:sz w:val="20"/>
                <w:szCs w:val="20"/>
              </w:rPr>
            </w:pPr>
          </w:p>
        </w:tc>
        <w:tc>
          <w:tcPr>
            <w:tcW w:w="1061" w:type="dxa"/>
            <w:vMerge/>
            <w:vAlign w:val="center"/>
          </w:tcPr>
          <w:p w14:paraId="4F6317D5" w14:textId="77777777" w:rsidR="00E90542" w:rsidRPr="00DB5974" w:rsidRDefault="00E90542" w:rsidP="00E90542">
            <w:pPr>
              <w:jc w:val="center"/>
              <w:rPr>
                <w:sz w:val="20"/>
                <w:szCs w:val="20"/>
              </w:rPr>
            </w:pPr>
          </w:p>
        </w:tc>
        <w:tc>
          <w:tcPr>
            <w:tcW w:w="2887" w:type="dxa"/>
            <w:vAlign w:val="center"/>
          </w:tcPr>
          <w:p w14:paraId="27962803" w14:textId="77777777" w:rsidR="00E90542" w:rsidRPr="00DB5974" w:rsidRDefault="00E90542" w:rsidP="00E90542">
            <w:pPr>
              <w:jc w:val="center"/>
              <w:rPr>
                <w:sz w:val="20"/>
                <w:szCs w:val="20"/>
              </w:rPr>
            </w:pPr>
            <w:r w:rsidRPr="00DB5974">
              <w:rPr>
                <w:sz w:val="20"/>
                <w:szCs w:val="20"/>
              </w:rPr>
              <w:t>p. alphabétique (libyco-berbère)</w:t>
            </w:r>
          </w:p>
        </w:tc>
        <w:tc>
          <w:tcPr>
            <w:tcW w:w="3271" w:type="dxa"/>
            <w:vAlign w:val="center"/>
          </w:tcPr>
          <w:p w14:paraId="4689C891" w14:textId="77777777" w:rsidR="00E90542" w:rsidRPr="00DB5974" w:rsidRDefault="00E90542" w:rsidP="00E90542">
            <w:pPr>
              <w:jc w:val="center"/>
              <w:rPr>
                <w:sz w:val="20"/>
                <w:szCs w:val="20"/>
              </w:rPr>
            </w:pPr>
          </w:p>
        </w:tc>
      </w:tr>
      <w:tr w:rsidR="00E90542" w14:paraId="7F9619BD" w14:textId="77777777" w:rsidTr="00E90542">
        <w:trPr>
          <w:jc w:val="center"/>
        </w:trPr>
        <w:tc>
          <w:tcPr>
            <w:tcW w:w="1239" w:type="dxa"/>
            <w:vAlign w:val="center"/>
          </w:tcPr>
          <w:p w14:paraId="6A7031C8" w14:textId="77777777" w:rsidR="00E90542" w:rsidRPr="00DB5974" w:rsidRDefault="00E90542" w:rsidP="00E90542">
            <w:pPr>
              <w:jc w:val="center"/>
              <w:rPr>
                <w:sz w:val="20"/>
                <w:szCs w:val="20"/>
              </w:rPr>
            </w:pPr>
            <w:r w:rsidRPr="00DB5974">
              <w:rPr>
                <w:sz w:val="20"/>
                <w:szCs w:val="20"/>
              </w:rPr>
              <w:t>Cameline</w:t>
            </w:r>
          </w:p>
        </w:tc>
        <w:tc>
          <w:tcPr>
            <w:tcW w:w="1061" w:type="dxa"/>
            <w:vAlign w:val="center"/>
          </w:tcPr>
          <w:p w14:paraId="6D32A2CA" w14:textId="77777777" w:rsidR="00E90542" w:rsidRPr="00DB5974" w:rsidRDefault="00E90542" w:rsidP="00E90542">
            <w:pPr>
              <w:jc w:val="center"/>
              <w:rPr>
                <w:sz w:val="20"/>
                <w:szCs w:val="20"/>
              </w:rPr>
            </w:pPr>
          </w:p>
        </w:tc>
        <w:tc>
          <w:tcPr>
            <w:tcW w:w="2887" w:type="dxa"/>
            <w:vAlign w:val="center"/>
          </w:tcPr>
          <w:p w14:paraId="4A9C171E" w14:textId="77777777" w:rsidR="00E90542" w:rsidRPr="00DB5974" w:rsidRDefault="00E90542" w:rsidP="00E90542">
            <w:pPr>
              <w:jc w:val="center"/>
              <w:rPr>
                <w:sz w:val="20"/>
                <w:szCs w:val="20"/>
              </w:rPr>
            </w:pPr>
          </w:p>
        </w:tc>
        <w:tc>
          <w:tcPr>
            <w:tcW w:w="3271" w:type="dxa"/>
            <w:vAlign w:val="center"/>
          </w:tcPr>
          <w:p w14:paraId="612FBDED" w14:textId="77777777" w:rsidR="00E90542" w:rsidRPr="00DB5974" w:rsidRDefault="00E90542" w:rsidP="00E90542">
            <w:pPr>
              <w:jc w:val="center"/>
              <w:rPr>
                <w:sz w:val="20"/>
                <w:szCs w:val="20"/>
              </w:rPr>
            </w:pPr>
            <w:r w:rsidRPr="00DB5974">
              <w:rPr>
                <w:sz w:val="20"/>
                <w:szCs w:val="20"/>
              </w:rPr>
              <w:t>patine claire</w:t>
            </w:r>
          </w:p>
        </w:tc>
      </w:tr>
    </w:tbl>
    <w:p w14:paraId="3C667666" w14:textId="77777777" w:rsidR="00E90542" w:rsidRDefault="00E90542" w:rsidP="00E90542">
      <w:pPr>
        <w:jc w:val="both"/>
      </w:pPr>
      <w:r>
        <w:t>(wiki ; *BIB 2213)</w:t>
      </w:r>
    </w:p>
    <w:p w14:paraId="41D901F1" w14:textId="77777777" w:rsidR="00E90542" w:rsidRDefault="00E90542" w:rsidP="00E90542">
      <w:pPr>
        <w:jc w:val="both"/>
      </w:pPr>
    </w:p>
    <w:p w14:paraId="3D2C610E" w14:textId="77777777" w:rsidR="00E90542" w:rsidRPr="0032190F" w:rsidRDefault="00E90542" w:rsidP="00E90542">
      <w:pPr>
        <w:jc w:val="both"/>
        <w:rPr>
          <w:lang w:val="fr-FR"/>
        </w:rPr>
      </w:pPr>
      <w:r w:rsidRPr="0032190F">
        <w:rPr>
          <w:lang w:val="fr-FR"/>
        </w:rPr>
        <w:t>Les styles définis par H. Lhote sont :</w:t>
      </w:r>
    </w:p>
    <w:p w14:paraId="6A941C24" w14:textId="77777777" w:rsidR="00E90542" w:rsidRPr="0032190F" w:rsidRDefault="00E90542" w:rsidP="00E90542">
      <w:pPr>
        <w:jc w:val="both"/>
        <w:rPr>
          <w:lang w:val="fr-FR"/>
        </w:rPr>
      </w:pPr>
    </w:p>
    <w:p w14:paraId="4F088AE9" w14:textId="77777777" w:rsidR="00E90542" w:rsidRPr="0032190F" w:rsidRDefault="00E90542" w:rsidP="00E90542">
      <w:pPr>
        <w:ind w:firstLine="709"/>
        <w:jc w:val="both"/>
        <w:rPr>
          <w:lang w:val="fr-FR"/>
        </w:rPr>
      </w:pPr>
      <w:r w:rsidRPr="0032190F">
        <w:rPr>
          <w:lang w:val="fr-FR"/>
        </w:rPr>
        <w:t>- Style des petits personnages cornus à tête ronde</w:t>
      </w:r>
    </w:p>
    <w:p w14:paraId="15C5F3D3" w14:textId="77777777" w:rsidR="00E90542" w:rsidRPr="0032190F" w:rsidRDefault="00E90542" w:rsidP="00E90542">
      <w:pPr>
        <w:ind w:firstLine="709"/>
        <w:jc w:val="both"/>
        <w:rPr>
          <w:lang w:val="fr-FR"/>
        </w:rPr>
      </w:pPr>
      <w:r w:rsidRPr="0032190F">
        <w:rPr>
          <w:lang w:val="fr-FR"/>
        </w:rPr>
        <w:t>- Style des diablotins</w:t>
      </w:r>
    </w:p>
    <w:p w14:paraId="66279DB2" w14:textId="77777777" w:rsidR="00E90542" w:rsidRPr="0032190F" w:rsidRDefault="00E90542" w:rsidP="00E90542">
      <w:pPr>
        <w:ind w:firstLine="709"/>
        <w:jc w:val="both"/>
        <w:rPr>
          <w:lang w:val="fr-FR"/>
        </w:rPr>
      </w:pPr>
      <w:r w:rsidRPr="0032190F">
        <w:rPr>
          <w:lang w:val="fr-FR"/>
        </w:rPr>
        <w:t>- Style des hommes à tête ronde de la période moyenne</w:t>
      </w:r>
    </w:p>
    <w:p w14:paraId="18D9B0C6" w14:textId="77777777" w:rsidR="00E90542" w:rsidRPr="0032190F" w:rsidRDefault="00E90542" w:rsidP="00E90542">
      <w:pPr>
        <w:ind w:firstLine="709"/>
        <w:jc w:val="both"/>
        <w:rPr>
          <w:lang w:val="fr-FR"/>
        </w:rPr>
      </w:pPr>
      <w:r w:rsidRPr="0032190F">
        <w:rPr>
          <w:lang w:val="fr-FR"/>
        </w:rPr>
        <w:t>- Style des hommes à tête ronde évolué</w:t>
      </w:r>
    </w:p>
    <w:p w14:paraId="725F601D" w14:textId="77777777" w:rsidR="00E90542" w:rsidRPr="0032190F" w:rsidRDefault="00E90542" w:rsidP="00E90542">
      <w:pPr>
        <w:ind w:firstLine="709"/>
        <w:jc w:val="both"/>
        <w:rPr>
          <w:lang w:val="fr-FR"/>
        </w:rPr>
      </w:pPr>
      <w:r w:rsidRPr="0032190F">
        <w:rPr>
          <w:lang w:val="fr-FR"/>
        </w:rPr>
        <w:t>- Style des hommes à tête ronde décadent</w:t>
      </w:r>
    </w:p>
    <w:p w14:paraId="4FF71D9D" w14:textId="77777777" w:rsidR="00E90542" w:rsidRPr="0032190F" w:rsidRDefault="00E90542" w:rsidP="00E90542">
      <w:pPr>
        <w:ind w:firstLine="709"/>
        <w:jc w:val="both"/>
        <w:rPr>
          <w:lang w:val="fr-FR"/>
        </w:rPr>
      </w:pPr>
      <w:r w:rsidRPr="0032190F">
        <w:rPr>
          <w:lang w:val="fr-FR"/>
        </w:rPr>
        <w:t>- Style des hommes à tête ronde très évolué</w:t>
      </w:r>
    </w:p>
    <w:p w14:paraId="5637EB39" w14:textId="77777777" w:rsidR="00E90542" w:rsidRPr="0032190F" w:rsidRDefault="00E90542" w:rsidP="00E90542">
      <w:pPr>
        <w:ind w:left="709"/>
        <w:jc w:val="both"/>
        <w:rPr>
          <w:lang w:val="fr-FR"/>
        </w:rPr>
      </w:pPr>
      <w:r w:rsidRPr="0032190F">
        <w:rPr>
          <w:lang w:val="fr-FR"/>
        </w:rPr>
        <w:t>- Style des « juges » de la période pré-bovidienne (phase terminale des hommes à tête ronde)</w:t>
      </w:r>
    </w:p>
    <w:p w14:paraId="3A47C5B8" w14:textId="77777777" w:rsidR="00E90542" w:rsidRPr="0032190F" w:rsidRDefault="00E90542" w:rsidP="00E90542">
      <w:pPr>
        <w:ind w:firstLine="709"/>
        <w:jc w:val="both"/>
        <w:rPr>
          <w:lang w:val="fr-FR"/>
        </w:rPr>
      </w:pPr>
      <w:r w:rsidRPr="0032190F">
        <w:rPr>
          <w:lang w:val="fr-FR"/>
        </w:rPr>
        <w:t>- Style des hommes blancs longilignes de la période pré-bovidienne</w:t>
      </w:r>
    </w:p>
    <w:p w14:paraId="6E78FFC7" w14:textId="77777777" w:rsidR="00E90542" w:rsidRPr="0032190F" w:rsidRDefault="00E90542" w:rsidP="00E90542">
      <w:pPr>
        <w:ind w:firstLine="709"/>
        <w:jc w:val="both"/>
        <w:rPr>
          <w:lang w:val="fr-FR"/>
        </w:rPr>
      </w:pPr>
      <w:r w:rsidRPr="0032190F">
        <w:rPr>
          <w:lang w:val="fr-FR"/>
        </w:rPr>
        <w:t>- Style des chasseurs à peintures corporelles de la période bovidienne ancienne</w:t>
      </w:r>
    </w:p>
    <w:p w14:paraId="32F970A0" w14:textId="77777777" w:rsidR="00E90542" w:rsidRPr="0032190F" w:rsidRDefault="00E90542" w:rsidP="00E90542">
      <w:pPr>
        <w:ind w:firstLine="709"/>
        <w:jc w:val="both"/>
        <w:rPr>
          <w:lang w:val="fr-FR"/>
        </w:rPr>
      </w:pPr>
      <w:r w:rsidRPr="0032190F">
        <w:rPr>
          <w:lang w:val="fr-FR"/>
        </w:rPr>
        <w:t>- Stylé bovidien</w:t>
      </w:r>
    </w:p>
    <w:p w14:paraId="2662835E" w14:textId="77777777" w:rsidR="00E90542" w:rsidRPr="0032190F" w:rsidRDefault="00E90542" w:rsidP="00E90542">
      <w:pPr>
        <w:ind w:firstLine="709"/>
        <w:jc w:val="both"/>
        <w:rPr>
          <w:lang w:val="fr-FR"/>
        </w:rPr>
      </w:pPr>
      <w:r w:rsidRPr="0032190F">
        <w:rPr>
          <w:lang w:val="fr-FR"/>
        </w:rPr>
        <w:t>- Style de la période des chars</w:t>
      </w:r>
    </w:p>
    <w:p w14:paraId="2C566D70" w14:textId="77777777" w:rsidR="00E90542" w:rsidRPr="0032190F" w:rsidRDefault="00E74338" w:rsidP="00E90542">
      <w:pPr>
        <w:ind w:firstLine="709"/>
        <w:jc w:val="both"/>
        <w:rPr>
          <w:lang w:val="fr-FR"/>
        </w:rPr>
      </w:pPr>
      <w:r>
        <w:rPr>
          <w:lang w:val="fr-FR"/>
        </w:rPr>
        <w:t>- Style des hommes bi</w:t>
      </w:r>
      <w:r w:rsidR="00E90542" w:rsidRPr="0032190F">
        <w:rPr>
          <w:lang w:val="fr-FR"/>
        </w:rPr>
        <w:t xml:space="preserve">triangulaires. Période du </w:t>
      </w:r>
      <w:r w:rsidR="00E90542" w:rsidRPr="0032190F">
        <w:rPr>
          <w:lang w:val="fr-FR" w:eastAsia="en-GB"/>
        </w:rPr>
        <w:t>cheval</w:t>
      </w:r>
      <w:r>
        <w:rPr>
          <w:lang w:val="fr-FR" w:eastAsia="en-GB"/>
        </w:rPr>
        <w:t xml:space="preserve"> </w:t>
      </w:r>
      <w:r w:rsidR="00E90542" w:rsidRPr="0032190F">
        <w:rPr>
          <w:lang w:val="fr-FR"/>
        </w:rPr>
        <w:t>monté.</w:t>
      </w:r>
    </w:p>
    <w:p w14:paraId="0AB135B0" w14:textId="77777777" w:rsidR="00E90542" w:rsidRPr="0032190F" w:rsidRDefault="00961B42" w:rsidP="00E90542">
      <w:pPr>
        <w:jc w:val="both"/>
        <w:rPr>
          <w:lang w:val="fr-FR"/>
        </w:rPr>
      </w:pPr>
      <w:r w:rsidRPr="0032190F">
        <w:rPr>
          <w:lang w:val="fr-FR"/>
        </w:rPr>
        <w:t>(BIB ?)</w:t>
      </w:r>
    </w:p>
    <w:p w14:paraId="4B6545CD" w14:textId="77777777" w:rsidR="00961B42" w:rsidRPr="0032190F" w:rsidRDefault="00961B42" w:rsidP="00E90542">
      <w:pPr>
        <w:jc w:val="both"/>
        <w:rPr>
          <w:lang w:val="fr-FR"/>
        </w:rPr>
      </w:pPr>
    </w:p>
    <w:p w14:paraId="0733B167" w14:textId="77777777" w:rsidR="00961B42" w:rsidRPr="0032190F" w:rsidRDefault="00961B42" w:rsidP="00E90542">
      <w:pPr>
        <w:jc w:val="both"/>
        <w:rPr>
          <w:lang w:val="fr-FR"/>
        </w:rPr>
      </w:pPr>
      <w:r w:rsidRPr="0032190F">
        <w:rPr>
          <w:lang w:val="fr-FR"/>
        </w:rPr>
        <w:t>Gravures du Djerat, iconographiquement proches du Messak bien qu'éloignées géographiquement de celui-ci (BIB 2334)</w:t>
      </w:r>
    </w:p>
    <w:p w14:paraId="65296D6B" w14:textId="77777777" w:rsidR="002A3B60" w:rsidRPr="0032190F" w:rsidRDefault="002A3B60" w:rsidP="00426FF9">
      <w:pPr>
        <w:pStyle w:val="Heading1"/>
      </w:pPr>
      <w:bookmarkStart w:id="5002" w:name="Sit_I_n_Habeter"/>
      <w:r w:rsidRPr="0032190F">
        <w:t>I-N-HABETER</w:t>
      </w:r>
    </w:p>
    <w:bookmarkEnd w:id="5002"/>
    <w:p w14:paraId="01579A23" w14:textId="77777777" w:rsidR="002A3B60" w:rsidRPr="0032190F" w:rsidRDefault="002A3B60" w:rsidP="00242C0F">
      <w:pPr>
        <w:rPr>
          <w:lang w:val="fr-FR"/>
        </w:rPr>
      </w:pPr>
    </w:p>
    <w:p w14:paraId="18C0D249" w14:textId="77777777" w:rsidR="002A3B60" w:rsidRPr="0032190F" w:rsidRDefault="002A3B60" w:rsidP="00242C0F">
      <w:pPr>
        <w:jc w:val="both"/>
        <w:rPr>
          <w:lang w:val="fr-FR"/>
        </w:rPr>
      </w:pPr>
      <w:r w:rsidRPr="0032190F">
        <w:rPr>
          <w:lang w:val="fr-FR"/>
        </w:rPr>
        <w:t xml:space="preserve">A I-n-Habeter, la fouille d’une fosse sur laquelle une stèle avait été érigée a permis de dégager entièrement ce bloc et de constater que si la partie demeurée à l’air libre était de patine noire [voir typologie des patines par H. Lhote]. La céramique et les os trouvés dans la fosse ont donné une datation C14 de 5213 </w:t>
      </w:r>
      <w:r w:rsidRPr="0032190F">
        <w:rPr>
          <w:rFonts w:ascii="Arial" w:hAnsi="Arial" w:cs="Arial"/>
          <w:lang w:val="fr-FR"/>
        </w:rPr>
        <w:t>±</w:t>
      </w:r>
      <w:r w:rsidRPr="0032190F">
        <w:rPr>
          <w:lang w:val="fr-FR"/>
        </w:rPr>
        <w:t xml:space="preserve"> 80 BP (BIB 1593 p. 134)</w:t>
      </w:r>
    </w:p>
    <w:p w14:paraId="384FFC62" w14:textId="77777777" w:rsidR="002A3B60" w:rsidRPr="0032190F" w:rsidRDefault="002A3B60" w:rsidP="00242C0F">
      <w:pPr>
        <w:rPr>
          <w:lang w:val="fr-FR"/>
        </w:rPr>
      </w:pPr>
      <w:r w:rsidRPr="0032190F">
        <w:rPr>
          <w:lang w:val="fr-FR"/>
        </w:rPr>
        <w:t>A une centaine de m de la stèle, un tumulus qui recouvrait un squelette humain daté de 5071±91 BP (BIB 1593 p. 134).</w:t>
      </w:r>
    </w:p>
    <w:p w14:paraId="6F9213FA" w14:textId="77777777" w:rsidR="00A60BCC" w:rsidRPr="0032190F" w:rsidRDefault="00A60BCC" w:rsidP="00242C0F">
      <w:pPr>
        <w:rPr>
          <w:lang w:val="fr-FR"/>
        </w:rPr>
      </w:pPr>
    </w:p>
    <w:p w14:paraId="52155435" w14:textId="77777777" w:rsidR="00A60BCC" w:rsidRPr="0032190F" w:rsidRDefault="00A60BCC" w:rsidP="00426FF9">
      <w:pPr>
        <w:pStyle w:val="Heading1"/>
      </w:pPr>
      <w:bookmarkStart w:id="5003" w:name="Sit_Sanaa"/>
      <w:r w:rsidRPr="0032190F">
        <w:t>SANAA</w:t>
      </w:r>
    </w:p>
    <w:bookmarkEnd w:id="5003"/>
    <w:p w14:paraId="174C4ECC" w14:textId="77777777" w:rsidR="00A60BCC" w:rsidRPr="0032190F" w:rsidRDefault="00A60BCC" w:rsidP="00242C0F">
      <w:pPr>
        <w:rPr>
          <w:lang w:val="fr-FR"/>
        </w:rPr>
      </w:pPr>
    </w:p>
    <w:p w14:paraId="65779DE8" w14:textId="77777777" w:rsidR="00EC0617" w:rsidRPr="0032190F" w:rsidRDefault="00EC0617" w:rsidP="00242C0F">
      <w:pPr>
        <w:jc w:val="both"/>
        <w:rPr>
          <w:lang w:val="fr-FR"/>
        </w:rPr>
      </w:pPr>
      <w:r w:rsidRPr="0032190F">
        <w:rPr>
          <w:lang w:val="fr-FR"/>
        </w:rPr>
        <w:t>Capitale actuelle d</w:t>
      </w:r>
      <w:r w:rsidR="00A60BCC" w:rsidRPr="0032190F">
        <w:rPr>
          <w:lang w:val="fr-FR"/>
        </w:rPr>
        <w:t xml:space="preserve">u Yemen </w:t>
      </w:r>
      <w:r w:rsidRPr="0032190F">
        <w:rPr>
          <w:lang w:val="fr-FR"/>
        </w:rPr>
        <w:t>[Sana’a, Sana], légendairement fondée par Shem. Le savant Abū Muhammad al-Hasan al-Hamdānī décrit la ville comme fortifiée par les Sabéens (wiki).</w:t>
      </w:r>
    </w:p>
    <w:p w14:paraId="38F1B728" w14:textId="2419C76D" w:rsidR="00EC0617" w:rsidRDefault="00EC0617" w:rsidP="00242C0F">
      <w:pPr>
        <w:jc w:val="both"/>
        <w:rPr>
          <w:lang w:val="fr-FR"/>
        </w:rPr>
      </w:pPr>
      <w:r w:rsidRPr="0032190F">
        <w:rPr>
          <w:lang w:val="fr-FR"/>
        </w:rPr>
        <w:t xml:space="preserve">Une version ancienne du </w:t>
      </w:r>
      <w:hyperlink r:id="rId12256" w:anchor="Cul_Islam_Coran" w:history="1">
        <w:r w:rsidRPr="0032190F">
          <w:rPr>
            <w:rStyle w:val="Hyperlink"/>
            <w:szCs w:val="20"/>
            <w:lang w:val="fr-FR" w:eastAsia="en-GB"/>
          </w:rPr>
          <w:t>Coran</w:t>
        </w:r>
      </w:hyperlink>
      <w:r w:rsidR="004A224F" w:rsidRPr="004A224F">
        <w:rPr>
          <w:lang w:val="fr-FR"/>
        </w:rPr>
        <w:t xml:space="preserve"> </w:t>
      </w:r>
      <w:r w:rsidRPr="0032190F">
        <w:rPr>
          <w:lang w:val="fr-FR"/>
        </w:rPr>
        <w:t>y a été trouvée (L’Express n°3311)</w:t>
      </w:r>
    </w:p>
    <w:p w14:paraId="2C0C4642" w14:textId="77777777" w:rsidR="00FA7CAF" w:rsidRDefault="00FA7CAF" w:rsidP="00242C0F">
      <w:pPr>
        <w:jc w:val="both"/>
        <w:rPr>
          <w:lang w:val="fr-FR"/>
        </w:rPr>
      </w:pPr>
    </w:p>
    <w:p w14:paraId="6DF02BD0" w14:textId="77777777" w:rsidR="00FA7CAF" w:rsidRDefault="00FA7CAF" w:rsidP="00426FF9">
      <w:pPr>
        <w:pStyle w:val="Heading1"/>
      </w:pPr>
      <w:bookmarkStart w:id="5004" w:name="Sit_Marib"/>
      <w:r>
        <w:t>MARIB</w:t>
      </w:r>
    </w:p>
    <w:bookmarkEnd w:id="5004"/>
    <w:p w14:paraId="31CDC299" w14:textId="77777777" w:rsidR="00FA7CAF" w:rsidRDefault="00FA7CAF" w:rsidP="00242C0F">
      <w:pPr>
        <w:jc w:val="both"/>
        <w:rPr>
          <w:lang w:val="fr-FR"/>
        </w:rPr>
      </w:pPr>
    </w:p>
    <w:p w14:paraId="3DAF411F" w14:textId="77777777" w:rsidR="00FA7CAF" w:rsidRDefault="00FA7CAF" w:rsidP="00242C0F">
      <w:pPr>
        <w:jc w:val="both"/>
        <w:rPr>
          <w:lang w:val="fr-FR"/>
        </w:rPr>
      </w:pPr>
      <w:r>
        <w:rPr>
          <w:lang w:val="fr-FR"/>
        </w:rPr>
        <w:t>Yemen. Barrage pré-islamique de 600 m de long. Sa présence atteste d'un controle de l'eau dès le 2e millénaire aec (Julien Charbonnier com. pers.)</w:t>
      </w:r>
    </w:p>
    <w:p w14:paraId="07621E6D" w14:textId="77777777" w:rsidR="009539A9" w:rsidRDefault="009539A9" w:rsidP="00242C0F">
      <w:pPr>
        <w:jc w:val="both"/>
        <w:rPr>
          <w:lang w:val="fr-FR"/>
        </w:rPr>
      </w:pPr>
      <w:r>
        <w:rPr>
          <w:lang w:val="fr-FR"/>
        </w:rPr>
        <w:t xml:space="preserve">Sur une route caravanière (BIB </w:t>
      </w:r>
      <w:r w:rsidRPr="009539A9">
        <w:rPr>
          <w:lang w:val="fr-FR"/>
        </w:rPr>
        <w:t>Jérémie Schiettecatte</w:t>
      </w:r>
      <w:r>
        <w:rPr>
          <w:lang w:val="fr-FR"/>
        </w:rPr>
        <w:t>, internet)</w:t>
      </w:r>
    </w:p>
    <w:p w14:paraId="5A35FF1B" w14:textId="77777777" w:rsidR="009539A9" w:rsidRDefault="009539A9" w:rsidP="00242C0F">
      <w:pPr>
        <w:jc w:val="both"/>
        <w:rPr>
          <w:lang w:val="fr-FR"/>
        </w:rPr>
      </w:pPr>
    </w:p>
    <w:p w14:paraId="6488A1E6" w14:textId="77777777" w:rsidR="009539A9" w:rsidRDefault="009539A9" w:rsidP="00426FF9">
      <w:pPr>
        <w:pStyle w:val="Heading1"/>
      </w:pPr>
      <w:bookmarkStart w:id="5005" w:name="Sit_Qarna"/>
      <w:r>
        <w:lastRenderedPageBreak/>
        <w:t>QARNA</w:t>
      </w:r>
    </w:p>
    <w:bookmarkEnd w:id="5005"/>
    <w:p w14:paraId="68B7CE64" w14:textId="77777777" w:rsidR="009539A9" w:rsidRDefault="009539A9" w:rsidP="009539A9">
      <w:pPr>
        <w:jc w:val="both"/>
        <w:rPr>
          <w:lang w:val="fr-FR"/>
        </w:rPr>
      </w:pPr>
      <w:r>
        <w:rPr>
          <w:lang w:val="fr-FR"/>
        </w:rPr>
        <w:t xml:space="preserve">Sur une route caravanière (BIB </w:t>
      </w:r>
      <w:r w:rsidRPr="009539A9">
        <w:rPr>
          <w:lang w:val="fr-FR"/>
        </w:rPr>
        <w:t>Jérémie Schiettecatte</w:t>
      </w:r>
      <w:r>
        <w:rPr>
          <w:lang w:val="fr-FR"/>
        </w:rPr>
        <w:t>, internet)</w:t>
      </w:r>
    </w:p>
    <w:p w14:paraId="6E75CA5C" w14:textId="77777777" w:rsidR="009539A9" w:rsidRDefault="009539A9" w:rsidP="009539A9">
      <w:pPr>
        <w:jc w:val="both"/>
        <w:rPr>
          <w:lang w:val="fr-FR"/>
        </w:rPr>
      </w:pPr>
    </w:p>
    <w:p w14:paraId="37E12B2D" w14:textId="77777777" w:rsidR="009539A9" w:rsidRDefault="009539A9" w:rsidP="00426FF9">
      <w:pPr>
        <w:pStyle w:val="Heading1"/>
      </w:pPr>
      <w:bookmarkStart w:id="5006" w:name="Sit_Tamna"/>
      <w:r>
        <w:t>TAMNA</w:t>
      </w:r>
    </w:p>
    <w:bookmarkEnd w:id="5006"/>
    <w:p w14:paraId="54422BA6" w14:textId="77777777" w:rsidR="009539A9" w:rsidRDefault="009539A9" w:rsidP="009539A9">
      <w:pPr>
        <w:jc w:val="both"/>
        <w:rPr>
          <w:lang w:val="fr-FR"/>
        </w:rPr>
      </w:pPr>
    </w:p>
    <w:p w14:paraId="09915207" w14:textId="77777777" w:rsidR="009539A9" w:rsidRDefault="009539A9" w:rsidP="009539A9">
      <w:pPr>
        <w:jc w:val="both"/>
        <w:rPr>
          <w:lang w:val="fr-FR"/>
        </w:rPr>
      </w:pPr>
      <w:r>
        <w:rPr>
          <w:lang w:val="fr-FR"/>
        </w:rPr>
        <w:t xml:space="preserve">Sur une route caravanière (BIB </w:t>
      </w:r>
      <w:r w:rsidRPr="009539A9">
        <w:rPr>
          <w:lang w:val="fr-FR"/>
        </w:rPr>
        <w:t>Jérémie Schiettecatte</w:t>
      </w:r>
      <w:r>
        <w:rPr>
          <w:lang w:val="fr-FR"/>
        </w:rPr>
        <w:t>, internet)</w:t>
      </w:r>
    </w:p>
    <w:p w14:paraId="27049E67" w14:textId="77777777" w:rsidR="009539A9" w:rsidRDefault="009539A9" w:rsidP="009539A9">
      <w:pPr>
        <w:jc w:val="both"/>
        <w:rPr>
          <w:lang w:val="fr-FR"/>
        </w:rPr>
      </w:pPr>
    </w:p>
    <w:p w14:paraId="773D904F" w14:textId="77777777" w:rsidR="009539A9" w:rsidRDefault="009539A9" w:rsidP="00426FF9">
      <w:pPr>
        <w:pStyle w:val="Heading1"/>
      </w:pPr>
      <w:bookmarkStart w:id="5007" w:name="Sit_Yamama"/>
      <w:r>
        <w:t>YAMAMA</w:t>
      </w:r>
    </w:p>
    <w:bookmarkEnd w:id="5007"/>
    <w:p w14:paraId="0FD61E10" w14:textId="77777777" w:rsidR="009539A9" w:rsidRDefault="009539A9" w:rsidP="009539A9">
      <w:pPr>
        <w:jc w:val="both"/>
        <w:rPr>
          <w:lang w:val="fr-FR"/>
        </w:rPr>
      </w:pPr>
    </w:p>
    <w:p w14:paraId="244C0CED" w14:textId="77777777" w:rsidR="009539A9" w:rsidRDefault="009539A9" w:rsidP="009539A9">
      <w:pPr>
        <w:jc w:val="both"/>
        <w:rPr>
          <w:lang w:val="fr-FR"/>
        </w:rPr>
      </w:pPr>
      <w:r>
        <w:rPr>
          <w:lang w:val="fr-FR"/>
        </w:rPr>
        <w:t xml:space="preserve">Sur une route caravanière (BIB </w:t>
      </w:r>
      <w:r w:rsidRPr="009539A9">
        <w:rPr>
          <w:lang w:val="fr-FR"/>
        </w:rPr>
        <w:t>Jérémie Schiettecatte</w:t>
      </w:r>
      <w:r>
        <w:rPr>
          <w:lang w:val="fr-FR"/>
        </w:rPr>
        <w:t>, internet)</w:t>
      </w:r>
    </w:p>
    <w:p w14:paraId="1498B405" w14:textId="77777777" w:rsidR="009539A9" w:rsidRDefault="009539A9" w:rsidP="009539A9">
      <w:pPr>
        <w:jc w:val="both"/>
        <w:rPr>
          <w:lang w:val="fr-FR"/>
        </w:rPr>
      </w:pPr>
    </w:p>
    <w:p w14:paraId="413EE814" w14:textId="77777777" w:rsidR="00EC0617" w:rsidRPr="0032190F" w:rsidRDefault="00EC0617" w:rsidP="00242C0F">
      <w:pPr>
        <w:rPr>
          <w:lang w:val="fr-FR"/>
        </w:rPr>
      </w:pPr>
    </w:p>
    <w:p w14:paraId="255A0CF3" w14:textId="77777777" w:rsidR="008B4B61" w:rsidRPr="0032190F" w:rsidRDefault="008B4B61" w:rsidP="00426FF9">
      <w:pPr>
        <w:pStyle w:val="Heading1"/>
      </w:pPr>
      <w:bookmarkStart w:id="5008" w:name="Sit_Ma_in"/>
      <w:r w:rsidRPr="0032190F">
        <w:t>MA’IN</w:t>
      </w:r>
    </w:p>
    <w:bookmarkEnd w:id="5008"/>
    <w:p w14:paraId="0AAF9D46" w14:textId="77777777" w:rsidR="00F64A9D" w:rsidRDefault="00F64A9D" w:rsidP="00242C0F">
      <w:pPr>
        <w:rPr>
          <w:lang w:val="fr-FR"/>
        </w:rPr>
      </w:pPr>
    </w:p>
    <w:p w14:paraId="0E31357D" w14:textId="77777777" w:rsidR="00FA30CB" w:rsidRDefault="00FA30CB" w:rsidP="00242C0F">
      <w:pPr>
        <w:rPr>
          <w:lang w:val="fr-FR"/>
        </w:rPr>
      </w:pPr>
    </w:p>
    <w:p w14:paraId="10DDB296" w14:textId="3649EEB1" w:rsidR="008B4B61" w:rsidRPr="0032190F" w:rsidRDefault="008B4B61" w:rsidP="00962952">
      <w:pPr>
        <w:jc w:val="both"/>
        <w:rPr>
          <w:lang w:val="fr-FR"/>
        </w:rPr>
      </w:pPr>
      <w:r w:rsidRPr="0032190F">
        <w:rPr>
          <w:lang w:val="fr-FR"/>
        </w:rPr>
        <w:t xml:space="preserve">Ma’in est un site d’Arabie heureuse (Yémen), sur la côté de la mer d’Arabie. Lié aux caravanes </w:t>
      </w:r>
      <w:r w:rsidR="006520BC">
        <w:rPr>
          <w:lang w:val="fr-FR"/>
        </w:rPr>
        <w:t>[</w:t>
      </w:r>
      <w:hyperlink r:id="rId12257" w:anchor="Sit_Karum" w:history="1">
        <w:r w:rsidR="006520BC" w:rsidRPr="00F13B95">
          <w:rPr>
            <w:rStyle w:val="Hyperlink"/>
            <w:lang w:val="fr-FR"/>
          </w:rPr>
          <w:t>karum</w:t>
        </w:r>
      </w:hyperlink>
      <w:r w:rsidR="006520BC">
        <w:rPr>
          <w:lang w:val="fr-FR"/>
        </w:rPr>
        <w:t>]</w:t>
      </w:r>
      <w:r w:rsidR="006520BC" w:rsidRPr="0032190F">
        <w:rPr>
          <w:lang w:val="fr-FR"/>
        </w:rPr>
        <w:t xml:space="preserve"> </w:t>
      </w:r>
      <w:r w:rsidRPr="0032190F">
        <w:rPr>
          <w:lang w:val="fr-FR"/>
        </w:rPr>
        <w:t xml:space="preserve">qui allaient vers </w:t>
      </w:r>
      <w:hyperlink r:id="rId12258" w:anchor="Sit_Petra" w:history="1">
        <w:r w:rsidRPr="0032190F">
          <w:rPr>
            <w:rStyle w:val="Hyperlink"/>
            <w:lang w:val="fr-FR"/>
          </w:rPr>
          <w:t>Petra</w:t>
        </w:r>
      </w:hyperlink>
      <w:r w:rsidRPr="0032190F">
        <w:rPr>
          <w:lang w:val="fr-FR"/>
        </w:rPr>
        <w:t xml:space="preserve"> (SS BIB)</w:t>
      </w:r>
      <w:r w:rsidR="00F64A9D">
        <w:rPr>
          <w:lang w:val="fr-FR"/>
        </w:rPr>
        <w:t xml:space="preserve">. A donné son nom au royaume de </w:t>
      </w:r>
      <w:hyperlink r:id="rId12259" w:anchor="Cul_Ma_In" w:history="1">
        <w:r w:rsidR="00F64A9D" w:rsidRPr="00F64A9D">
          <w:rPr>
            <w:rStyle w:val="Hyperlink"/>
            <w:lang w:val="fr-FR"/>
          </w:rPr>
          <w:t>Ma'in</w:t>
        </w:r>
      </w:hyperlink>
      <w:r w:rsidR="00F64A9D">
        <w:rPr>
          <w:lang w:val="fr-FR"/>
        </w:rPr>
        <w:t xml:space="preserve"> (SS BIB)</w:t>
      </w:r>
    </w:p>
    <w:p w14:paraId="2418E47C" w14:textId="38A8DE78" w:rsidR="002445C7" w:rsidRDefault="002445C7" w:rsidP="00962952">
      <w:pPr>
        <w:jc w:val="both"/>
        <w:rPr>
          <w:lang w:val="fr-FR"/>
        </w:rPr>
      </w:pPr>
      <w:r w:rsidRPr="0032190F">
        <w:rPr>
          <w:lang w:val="fr-FR"/>
        </w:rPr>
        <w:t>Au 1</w:t>
      </w:r>
      <w:r w:rsidRPr="0032190F">
        <w:rPr>
          <w:vertAlign w:val="superscript"/>
          <w:lang w:val="fr-FR"/>
        </w:rPr>
        <w:t>e</w:t>
      </w:r>
      <w:r w:rsidRPr="0032190F">
        <w:rPr>
          <w:lang w:val="fr-FR"/>
        </w:rPr>
        <w:t xml:space="preserve"> millénaire aec, l’encens du Yémen devient une denrée prisée (France culture)</w:t>
      </w:r>
      <w:r w:rsidR="00F64A9D">
        <w:rPr>
          <w:lang w:val="fr-FR"/>
        </w:rPr>
        <w:t xml:space="preserve"> [</w:t>
      </w:r>
      <w:hyperlink r:id="rId12260" w:anchor="Sit_Route_Encens" w:history="1">
        <w:r w:rsidR="00F64A9D" w:rsidRPr="00F64A9D">
          <w:rPr>
            <w:rStyle w:val="Hyperlink"/>
            <w:lang w:val="fr-FR"/>
          </w:rPr>
          <w:t>route de l'encens</w:t>
        </w:r>
      </w:hyperlink>
      <w:r w:rsidR="00F64A9D">
        <w:rPr>
          <w:lang w:val="fr-FR"/>
        </w:rPr>
        <w:t>]</w:t>
      </w:r>
    </w:p>
    <w:p w14:paraId="6A02212A" w14:textId="17C98CA7" w:rsidR="00FA30CB" w:rsidRPr="0032190F" w:rsidRDefault="00FA30CB" w:rsidP="00962952">
      <w:pPr>
        <w:jc w:val="both"/>
        <w:rPr>
          <w:lang w:val="fr-FR"/>
        </w:rPr>
      </w:pPr>
      <w:r>
        <w:rPr>
          <w:lang w:val="fr-FR"/>
        </w:rPr>
        <w:t xml:space="preserve">Inscription mentionnant </w:t>
      </w:r>
      <w:hyperlink r:id="rId12261" w:anchor="Sit_Dadan" w:history="1">
        <w:r w:rsidRPr="00FA30CB">
          <w:rPr>
            <w:rStyle w:val="Hyperlink"/>
            <w:lang w:val="fr-FR"/>
          </w:rPr>
          <w:t>Dedan</w:t>
        </w:r>
      </w:hyperlink>
      <w:r>
        <w:rPr>
          <w:lang w:val="fr-FR"/>
        </w:rPr>
        <w:t xml:space="preserve"> (BIB internet)</w:t>
      </w:r>
      <w:r w:rsidR="0064257D">
        <w:rPr>
          <w:lang w:val="fr-FR"/>
        </w:rPr>
        <w:t xml:space="preserve"> </w:t>
      </w:r>
    </w:p>
    <w:p w14:paraId="6EBF4A55" w14:textId="77777777" w:rsidR="008B4B61" w:rsidRPr="0032190F" w:rsidRDefault="008B4B61" w:rsidP="00242C0F">
      <w:pPr>
        <w:rPr>
          <w:lang w:val="fr-FR"/>
        </w:rPr>
      </w:pPr>
    </w:p>
    <w:p w14:paraId="3B93854E" w14:textId="77777777" w:rsidR="008B4B61" w:rsidRPr="0032190F" w:rsidRDefault="008B4B61" w:rsidP="00426FF9">
      <w:pPr>
        <w:pStyle w:val="Heading1"/>
      </w:pPr>
      <w:bookmarkStart w:id="5009" w:name="Sit_Aden"/>
      <w:r w:rsidRPr="0032190F">
        <w:t>ADEN</w:t>
      </w:r>
    </w:p>
    <w:bookmarkEnd w:id="5009"/>
    <w:p w14:paraId="256DE6DE" w14:textId="66ED1971" w:rsidR="008B4B61" w:rsidRPr="0032190F" w:rsidRDefault="008B4B61" w:rsidP="00242C0F">
      <w:pPr>
        <w:rPr>
          <w:lang w:val="fr-FR"/>
        </w:rPr>
      </w:pPr>
      <w:r w:rsidRPr="0032190F">
        <w:rPr>
          <w:lang w:val="fr-FR"/>
        </w:rPr>
        <w:t xml:space="preserve">Aden est un </w:t>
      </w:r>
      <w:r w:rsidR="00962952">
        <w:rPr>
          <w:lang w:val="fr-FR"/>
        </w:rPr>
        <w:t xml:space="preserve">port </w:t>
      </w:r>
      <w:r w:rsidRPr="0032190F">
        <w:rPr>
          <w:lang w:val="fr-FR"/>
        </w:rPr>
        <w:t xml:space="preserve">d’Arabie heureuse (Yémen). Lié aux caravanes </w:t>
      </w:r>
      <w:r w:rsidR="006520BC">
        <w:rPr>
          <w:lang w:val="fr-FR"/>
        </w:rPr>
        <w:t>[</w:t>
      </w:r>
      <w:hyperlink r:id="rId12262" w:anchor="Sit_Karum" w:history="1">
        <w:r w:rsidR="006520BC" w:rsidRPr="00F13B95">
          <w:rPr>
            <w:rStyle w:val="Hyperlink"/>
            <w:lang w:val="fr-FR"/>
          </w:rPr>
          <w:t>karum</w:t>
        </w:r>
      </w:hyperlink>
      <w:r w:rsidR="006520BC">
        <w:rPr>
          <w:lang w:val="fr-FR"/>
        </w:rPr>
        <w:t>]</w:t>
      </w:r>
      <w:r w:rsidR="006520BC" w:rsidRPr="0032190F">
        <w:rPr>
          <w:lang w:val="fr-FR"/>
        </w:rPr>
        <w:t xml:space="preserve"> </w:t>
      </w:r>
      <w:r w:rsidRPr="0032190F">
        <w:rPr>
          <w:lang w:val="fr-FR"/>
        </w:rPr>
        <w:t xml:space="preserve">qui allaient vers </w:t>
      </w:r>
      <w:hyperlink r:id="rId12263" w:anchor="Sit_Petra" w:history="1">
        <w:r w:rsidRPr="0032190F">
          <w:rPr>
            <w:rStyle w:val="Hyperlink"/>
            <w:lang w:val="fr-FR"/>
          </w:rPr>
          <w:t>Petra</w:t>
        </w:r>
      </w:hyperlink>
      <w:r w:rsidRPr="0032190F">
        <w:rPr>
          <w:lang w:val="fr-FR"/>
        </w:rPr>
        <w:t xml:space="preserve"> (SS BIB)</w:t>
      </w:r>
    </w:p>
    <w:p w14:paraId="043E8AD9" w14:textId="77777777" w:rsidR="008B4B61" w:rsidRPr="0032190F" w:rsidRDefault="008B4B61" w:rsidP="00242C0F">
      <w:pPr>
        <w:rPr>
          <w:lang w:val="fr-FR"/>
        </w:rPr>
      </w:pPr>
    </w:p>
    <w:p w14:paraId="6E616326" w14:textId="77777777" w:rsidR="008B4B61" w:rsidRPr="0032190F" w:rsidRDefault="008B4B61" w:rsidP="00426FF9">
      <w:pPr>
        <w:pStyle w:val="Heading1"/>
      </w:pPr>
      <w:bookmarkStart w:id="5010" w:name="Sit_Mecque"/>
      <w:r w:rsidRPr="0032190F">
        <w:t>LA MECQUE</w:t>
      </w:r>
    </w:p>
    <w:bookmarkEnd w:id="5010"/>
    <w:p w14:paraId="29258B1D" w14:textId="77777777" w:rsidR="006836DB" w:rsidRPr="0032190F" w:rsidRDefault="006836DB" w:rsidP="00242C0F">
      <w:pPr>
        <w:rPr>
          <w:lang w:val="fr-FR"/>
        </w:rPr>
      </w:pPr>
    </w:p>
    <w:p w14:paraId="20569700" w14:textId="77777777" w:rsidR="006836DB" w:rsidRPr="0032190F" w:rsidRDefault="006836DB" w:rsidP="00242C0F">
      <w:pPr>
        <w:rPr>
          <w:lang w:val="fr-FR"/>
        </w:rPr>
      </w:pPr>
      <w:r w:rsidRPr="0032190F">
        <w:rPr>
          <w:lang w:val="fr-FR"/>
        </w:rPr>
        <w:t xml:space="preserve">La Mecque est à l’ouest, dans les montagnes, </w:t>
      </w:r>
      <w:r w:rsidR="006520BC">
        <w:rPr>
          <w:lang w:val="fr-FR"/>
        </w:rPr>
        <w:t>éloignées des</w:t>
      </w:r>
      <w:r w:rsidRPr="0032190F">
        <w:rPr>
          <w:lang w:val="fr-FR"/>
        </w:rPr>
        <w:t xml:space="preserve"> route</w:t>
      </w:r>
      <w:r w:rsidR="006520BC">
        <w:rPr>
          <w:lang w:val="fr-FR"/>
        </w:rPr>
        <w:t>s</w:t>
      </w:r>
      <w:r w:rsidRPr="0032190F">
        <w:rPr>
          <w:lang w:val="fr-FR"/>
        </w:rPr>
        <w:t xml:space="preserve"> </w:t>
      </w:r>
      <w:r w:rsidR="006520BC">
        <w:rPr>
          <w:lang w:val="fr-FR"/>
        </w:rPr>
        <w:t>cravanières</w:t>
      </w:r>
      <w:r w:rsidRPr="0032190F">
        <w:rPr>
          <w:lang w:val="fr-FR"/>
        </w:rPr>
        <w:t>, et elle ne l’a jamais été La mer Rouge ne se traverse pas à cet endroit, c’est donc un cul-de-sac. C’est un simple point d’eau, et pas du tout une oasis comme certains l’ont écrit. (BIB J. Chabi, L’Obs)</w:t>
      </w:r>
    </w:p>
    <w:p w14:paraId="34EBAF12" w14:textId="6C3C6167" w:rsidR="008B4B61" w:rsidRPr="0032190F" w:rsidRDefault="00574FE7" w:rsidP="00242C0F">
      <w:pPr>
        <w:rPr>
          <w:lang w:val="fr-FR"/>
        </w:rPr>
      </w:pPr>
      <w:r w:rsidRPr="0032190F">
        <w:rPr>
          <w:lang w:val="fr-FR"/>
        </w:rPr>
        <w:t xml:space="preserve">Plus proche route : </w:t>
      </w:r>
      <w:hyperlink r:id="rId12264" w:anchor="Sit_Petra" w:history="1">
        <w:r w:rsidR="008B4B61" w:rsidRPr="0032190F">
          <w:rPr>
            <w:rStyle w:val="Hyperlink"/>
            <w:lang w:val="fr-FR"/>
          </w:rPr>
          <w:t>Petra</w:t>
        </w:r>
      </w:hyperlink>
      <w:r w:rsidR="008B4B61" w:rsidRPr="0032190F">
        <w:rPr>
          <w:lang w:val="fr-FR"/>
        </w:rPr>
        <w:t xml:space="preserve"> (SS BIB)</w:t>
      </w:r>
    </w:p>
    <w:p w14:paraId="50A817BC" w14:textId="77777777" w:rsidR="00574FE7" w:rsidRPr="0032190F" w:rsidRDefault="00574FE7" w:rsidP="00242C0F">
      <w:pPr>
        <w:rPr>
          <w:lang w:val="fr-FR"/>
        </w:rPr>
      </w:pPr>
    </w:p>
    <w:p w14:paraId="5BA36B1A" w14:textId="77777777" w:rsidR="00574FE7" w:rsidRPr="0032190F" w:rsidRDefault="00574FE7" w:rsidP="00574FE7">
      <w:pPr>
        <w:jc w:val="both"/>
        <w:rPr>
          <w:lang w:val="fr-FR"/>
        </w:rPr>
      </w:pPr>
      <w:r w:rsidRPr="0032190F">
        <w:rPr>
          <w:lang w:val="fr-FR"/>
        </w:rPr>
        <w:t>Au 7</w:t>
      </w:r>
      <w:r w:rsidRPr="0032190F">
        <w:rPr>
          <w:vertAlign w:val="superscript"/>
          <w:lang w:val="fr-FR"/>
        </w:rPr>
        <w:t>e</w:t>
      </w:r>
      <w:r w:rsidRPr="0032190F">
        <w:rPr>
          <w:lang w:val="fr-FR"/>
        </w:rPr>
        <w:t xml:space="preserve"> s., La Mecque était une enclave sacrée, un haut-lieu du paganisme à l’époque de Mahommet et de ses aïeuls (BIB Arte, Jesus selon Mahommet, 2015) La ville accueillait essentiellem</w:t>
      </w:r>
      <w:r w:rsidR="00297D66">
        <w:rPr>
          <w:lang w:val="fr-FR"/>
        </w:rPr>
        <w:t>e</w:t>
      </w:r>
      <w:r w:rsidRPr="0032190F">
        <w:rPr>
          <w:lang w:val="fr-FR"/>
        </w:rPr>
        <w:t>nt deux types de cultes importants :</w:t>
      </w:r>
    </w:p>
    <w:p w14:paraId="27509C30" w14:textId="77777777" w:rsidR="00574FE7" w:rsidRPr="0032190F" w:rsidRDefault="00574FE7" w:rsidP="00574FE7">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3"/>
        <w:gridCol w:w="2836"/>
        <w:gridCol w:w="2138"/>
      </w:tblGrid>
      <w:tr w:rsidR="00574FE7" w:rsidRPr="00574FE7" w14:paraId="34DD58F7" w14:textId="77777777" w:rsidTr="00C35EA7">
        <w:trPr>
          <w:jc w:val="center"/>
        </w:trPr>
        <w:tc>
          <w:tcPr>
            <w:tcW w:w="1383" w:type="dxa"/>
            <w:vAlign w:val="center"/>
          </w:tcPr>
          <w:p w14:paraId="5A84ABD0" w14:textId="77777777" w:rsidR="00574FE7" w:rsidRPr="00C35EA7" w:rsidRDefault="00574FE7" w:rsidP="00C35EA7">
            <w:pPr>
              <w:jc w:val="center"/>
              <w:rPr>
                <w:sz w:val="20"/>
              </w:rPr>
            </w:pPr>
            <w:r w:rsidRPr="00C35EA7">
              <w:rPr>
                <w:sz w:val="20"/>
              </w:rPr>
              <w:t>cultes</w:t>
            </w:r>
          </w:p>
        </w:tc>
        <w:tc>
          <w:tcPr>
            <w:tcW w:w="2836" w:type="dxa"/>
            <w:vAlign w:val="center"/>
          </w:tcPr>
          <w:p w14:paraId="2EC02441" w14:textId="77777777" w:rsidR="00574FE7" w:rsidRPr="00C35EA7" w:rsidRDefault="00574FE7" w:rsidP="00C35EA7">
            <w:pPr>
              <w:jc w:val="center"/>
              <w:rPr>
                <w:sz w:val="20"/>
              </w:rPr>
            </w:pPr>
          </w:p>
        </w:tc>
        <w:tc>
          <w:tcPr>
            <w:tcW w:w="2138" w:type="dxa"/>
            <w:vAlign w:val="center"/>
          </w:tcPr>
          <w:p w14:paraId="1C3B955A" w14:textId="77777777" w:rsidR="00574FE7" w:rsidRPr="00C35EA7" w:rsidRDefault="00574FE7" w:rsidP="00C35EA7">
            <w:pPr>
              <w:jc w:val="center"/>
              <w:rPr>
                <w:sz w:val="20"/>
              </w:rPr>
            </w:pPr>
          </w:p>
        </w:tc>
      </w:tr>
      <w:tr w:rsidR="00574FE7" w:rsidRPr="00574FE7" w14:paraId="6183C5FE" w14:textId="77777777" w:rsidTr="00C35EA7">
        <w:trPr>
          <w:jc w:val="center"/>
        </w:trPr>
        <w:tc>
          <w:tcPr>
            <w:tcW w:w="1383" w:type="dxa"/>
            <w:vAlign w:val="center"/>
          </w:tcPr>
          <w:p w14:paraId="2AAAC935" w14:textId="77777777" w:rsidR="00574FE7" w:rsidRPr="00C35EA7" w:rsidRDefault="00574FE7" w:rsidP="00C35EA7">
            <w:pPr>
              <w:jc w:val="center"/>
              <w:rPr>
                <w:sz w:val="20"/>
              </w:rPr>
            </w:pPr>
            <w:r w:rsidRPr="00C35EA7">
              <w:rPr>
                <w:sz w:val="20"/>
              </w:rPr>
              <w:t>sédentaires</w:t>
            </w:r>
          </w:p>
        </w:tc>
        <w:tc>
          <w:tcPr>
            <w:tcW w:w="2836" w:type="dxa"/>
            <w:vAlign w:val="center"/>
          </w:tcPr>
          <w:p w14:paraId="74F5C90C" w14:textId="77777777" w:rsidR="00574FE7" w:rsidRPr="00C35EA7" w:rsidRDefault="00574FE7" w:rsidP="00C35EA7">
            <w:pPr>
              <w:jc w:val="center"/>
              <w:rPr>
                <w:sz w:val="20"/>
              </w:rPr>
            </w:pPr>
            <w:r w:rsidRPr="00C35EA7">
              <w:rPr>
                <w:sz w:val="20"/>
              </w:rPr>
              <w:t>culte pascal (Pâques),</w:t>
            </w:r>
          </w:p>
        </w:tc>
        <w:tc>
          <w:tcPr>
            <w:tcW w:w="2138" w:type="dxa"/>
            <w:vAlign w:val="center"/>
          </w:tcPr>
          <w:p w14:paraId="142EC68D" w14:textId="77777777" w:rsidR="00574FE7" w:rsidRPr="00C35EA7" w:rsidRDefault="00574FE7" w:rsidP="00C35EA7">
            <w:pPr>
              <w:jc w:val="center"/>
              <w:rPr>
                <w:sz w:val="20"/>
              </w:rPr>
            </w:pPr>
            <w:r w:rsidRPr="00C35EA7">
              <w:rPr>
                <w:sz w:val="20"/>
              </w:rPr>
              <w:t>équinoxe de printemps</w:t>
            </w:r>
          </w:p>
        </w:tc>
      </w:tr>
      <w:tr w:rsidR="00574FE7" w:rsidRPr="00574FE7" w14:paraId="5BC14C12" w14:textId="77777777" w:rsidTr="00C35EA7">
        <w:trPr>
          <w:jc w:val="center"/>
        </w:trPr>
        <w:tc>
          <w:tcPr>
            <w:tcW w:w="1383" w:type="dxa"/>
            <w:vAlign w:val="center"/>
          </w:tcPr>
          <w:p w14:paraId="174F9903" w14:textId="77777777" w:rsidR="00574FE7" w:rsidRPr="00C35EA7" w:rsidRDefault="00574FE7" w:rsidP="00C35EA7">
            <w:pPr>
              <w:jc w:val="center"/>
              <w:rPr>
                <w:sz w:val="20"/>
              </w:rPr>
            </w:pPr>
            <w:r w:rsidRPr="00C35EA7">
              <w:rPr>
                <w:sz w:val="20"/>
              </w:rPr>
              <w:t>nomades</w:t>
            </w:r>
          </w:p>
        </w:tc>
        <w:tc>
          <w:tcPr>
            <w:tcW w:w="2836" w:type="dxa"/>
            <w:vAlign w:val="center"/>
          </w:tcPr>
          <w:p w14:paraId="63ADC59B" w14:textId="77777777" w:rsidR="00574FE7" w:rsidRPr="00C35EA7" w:rsidRDefault="00574FE7" w:rsidP="00C35EA7">
            <w:pPr>
              <w:jc w:val="center"/>
              <w:rPr>
                <w:sz w:val="20"/>
                <w:lang w:val="fr-FR"/>
              </w:rPr>
            </w:pPr>
            <w:r w:rsidRPr="00C35EA7">
              <w:rPr>
                <w:sz w:val="20"/>
                <w:lang w:val="fr-FR"/>
              </w:rPr>
              <w:t>culte automnal, fin des fortes chaleurs, demande de pluie</w:t>
            </w:r>
          </w:p>
        </w:tc>
        <w:tc>
          <w:tcPr>
            <w:tcW w:w="2138" w:type="dxa"/>
            <w:vAlign w:val="center"/>
          </w:tcPr>
          <w:p w14:paraId="1C82AA05" w14:textId="77777777" w:rsidR="00574FE7" w:rsidRPr="00C35EA7" w:rsidRDefault="00574FE7" w:rsidP="00C35EA7">
            <w:pPr>
              <w:jc w:val="center"/>
              <w:rPr>
                <w:sz w:val="20"/>
              </w:rPr>
            </w:pPr>
            <w:r w:rsidRPr="00C35EA7">
              <w:rPr>
                <w:sz w:val="20"/>
              </w:rPr>
              <w:t>équinoxe d’automne</w:t>
            </w:r>
          </w:p>
        </w:tc>
      </w:tr>
    </w:tbl>
    <w:p w14:paraId="2190289B" w14:textId="77777777" w:rsidR="00574FE7" w:rsidRPr="0032190F" w:rsidRDefault="00574FE7" w:rsidP="00574FE7">
      <w:pPr>
        <w:jc w:val="both"/>
        <w:rPr>
          <w:lang w:val="fr-FR"/>
        </w:rPr>
      </w:pPr>
      <w:r w:rsidRPr="0032190F">
        <w:rPr>
          <w:lang w:val="fr-FR"/>
        </w:rPr>
        <w:t>(BIB Arte, Jesus selon Mahommet, 2015)</w:t>
      </w:r>
    </w:p>
    <w:p w14:paraId="32728286" w14:textId="77777777" w:rsidR="00574FE7" w:rsidRPr="0032190F" w:rsidRDefault="00574FE7" w:rsidP="00574FE7">
      <w:pPr>
        <w:rPr>
          <w:lang w:val="fr-FR"/>
        </w:rPr>
      </w:pPr>
    </w:p>
    <w:p w14:paraId="6E061BB4" w14:textId="070170E9" w:rsidR="00574FE7" w:rsidRPr="0032190F" w:rsidRDefault="00574FE7" w:rsidP="00574FE7">
      <w:pPr>
        <w:rPr>
          <w:lang w:val="fr-FR"/>
        </w:rPr>
      </w:pPr>
      <w:r w:rsidRPr="0032190F">
        <w:rPr>
          <w:lang w:val="fr-FR"/>
        </w:rPr>
        <w:t>Ville de naissance de Mahomet et lieu de la Kaba, c’est le 1</w:t>
      </w:r>
      <w:r w:rsidRPr="0032190F">
        <w:rPr>
          <w:vertAlign w:val="superscript"/>
          <w:lang w:val="fr-FR"/>
        </w:rPr>
        <w:t>e</w:t>
      </w:r>
      <w:r w:rsidRPr="0032190F">
        <w:rPr>
          <w:lang w:val="fr-FR"/>
        </w:rPr>
        <w:t xml:space="preserve"> lieu saint de l’</w:t>
      </w:r>
      <w:hyperlink r:id="rId12265" w:anchor="Cul_Islam" w:history="1">
        <w:r w:rsidRPr="0032190F">
          <w:rPr>
            <w:rStyle w:val="Hyperlink"/>
            <w:lang w:val="fr-FR"/>
          </w:rPr>
          <w:t>Islam</w:t>
        </w:r>
      </w:hyperlink>
      <w:r w:rsidRPr="0032190F">
        <w:rPr>
          <w:lang w:val="fr-FR"/>
        </w:rPr>
        <w:t>(SS BIB).</w:t>
      </w:r>
    </w:p>
    <w:p w14:paraId="7B61BE1A" w14:textId="77777777" w:rsidR="00574FE7" w:rsidRPr="0032190F" w:rsidRDefault="00574FE7" w:rsidP="00574FE7">
      <w:pPr>
        <w:jc w:val="both"/>
        <w:rPr>
          <w:lang w:val="fr-FR"/>
        </w:rPr>
      </w:pPr>
      <w:r w:rsidRPr="0032190F">
        <w:rPr>
          <w:lang w:val="fr-FR"/>
        </w:rPr>
        <w:t>Il y a d’abord une monolâtrie (culte exclusif) à la Mecque avant d’avoir un véritable monothéïsme (BIB Arte, Jesus selon Mahommet, 2015)</w:t>
      </w:r>
    </w:p>
    <w:p w14:paraId="6FC6D312" w14:textId="77777777" w:rsidR="00574FE7" w:rsidRPr="0032190F" w:rsidRDefault="00574FE7" w:rsidP="00242C0F">
      <w:pPr>
        <w:rPr>
          <w:lang w:val="fr-FR"/>
        </w:rPr>
      </w:pPr>
    </w:p>
    <w:p w14:paraId="399C3B79" w14:textId="77777777" w:rsidR="00574FE7" w:rsidRPr="0032190F" w:rsidRDefault="00574FE7" w:rsidP="00574FE7">
      <w:pPr>
        <w:jc w:val="both"/>
        <w:rPr>
          <w:lang w:val="fr-FR"/>
        </w:rPr>
      </w:pPr>
      <w:r w:rsidRPr="0032190F">
        <w:rPr>
          <w:lang w:val="fr-FR"/>
        </w:rPr>
        <w:t>Victoire de La Mecque sur les Ethiopiens (BIB Arte, Jesus selon Mahommet, 2015)</w:t>
      </w:r>
    </w:p>
    <w:p w14:paraId="39A25405" w14:textId="77777777" w:rsidR="00AF593A" w:rsidRPr="0032190F" w:rsidRDefault="00AF593A" w:rsidP="00AF593A">
      <w:pPr>
        <w:rPr>
          <w:lang w:val="fr-FR"/>
        </w:rPr>
      </w:pPr>
    </w:p>
    <w:p w14:paraId="237E0D19" w14:textId="77777777" w:rsidR="00AF593A" w:rsidRPr="0032190F" w:rsidRDefault="00AF593A" w:rsidP="00AF593A">
      <w:pPr>
        <w:pStyle w:val="Heading2"/>
      </w:pPr>
      <w:r w:rsidRPr="0032190F">
        <w:lastRenderedPageBreak/>
        <w:t>Kaba</w:t>
      </w:r>
    </w:p>
    <w:p w14:paraId="35C94449" w14:textId="77777777" w:rsidR="00AF593A" w:rsidRDefault="003E47BB" w:rsidP="00AF593A">
      <w:pPr>
        <w:rPr>
          <w:lang w:val="fr-FR"/>
        </w:rPr>
      </w:pPr>
      <w:r>
        <w:rPr>
          <w:lang w:val="fr-FR"/>
        </w:rPr>
        <w:t>Kaaba</w:t>
      </w:r>
    </w:p>
    <w:p w14:paraId="054D73F3" w14:textId="77777777" w:rsidR="003E47BB" w:rsidRPr="0032190F" w:rsidRDefault="003E47BB" w:rsidP="00AF593A">
      <w:pPr>
        <w:rPr>
          <w:lang w:val="fr-FR"/>
        </w:rPr>
      </w:pPr>
    </w:p>
    <w:p w14:paraId="0765D313" w14:textId="77777777" w:rsidR="00E32E12" w:rsidRPr="0032190F" w:rsidRDefault="00E32E12" w:rsidP="00AF593A">
      <w:pPr>
        <w:rPr>
          <w:lang w:val="fr-FR"/>
        </w:rPr>
      </w:pPr>
      <w:r w:rsidRPr="0032190F">
        <w:rPr>
          <w:lang w:val="fr-FR"/>
        </w:rPr>
        <w:t>C’est un « bas lieu », situé où les eaux se regroupent</w:t>
      </w:r>
    </w:p>
    <w:p w14:paraId="685F304E" w14:textId="77777777" w:rsidR="00AF593A" w:rsidRPr="0032190F" w:rsidRDefault="00AF593A" w:rsidP="00AF593A">
      <w:pPr>
        <w:rPr>
          <w:lang w:val="fr-FR"/>
        </w:rPr>
      </w:pPr>
      <w:r w:rsidRPr="0032190F">
        <w:rPr>
          <w:lang w:val="fr-FR"/>
        </w:rPr>
        <w:t>Le Pèlerinage avec la Pierre Noire (Ka’ba) existait préalablement à l’islam, déjà au temps de la Jâhiliyya, le « temps de l’ignorance ») (BIB 1902 p. 39)</w:t>
      </w:r>
    </w:p>
    <w:p w14:paraId="26CD0737" w14:textId="77777777" w:rsidR="00911481" w:rsidRPr="0032190F" w:rsidRDefault="00911481" w:rsidP="00AF593A">
      <w:pPr>
        <w:rPr>
          <w:lang w:val="fr-FR"/>
        </w:rPr>
      </w:pPr>
    </w:p>
    <w:p w14:paraId="229A8B85" w14:textId="77777777" w:rsidR="002A61CD" w:rsidRPr="0032190F" w:rsidRDefault="002A61CD" w:rsidP="00426FF9">
      <w:pPr>
        <w:pStyle w:val="Heading1"/>
      </w:pPr>
      <w:bookmarkStart w:id="5011" w:name="Sit_Medine"/>
      <w:r w:rsidRPr="0032190F">
        <w:t>MEDINE</w:t>
      </w:r>
      <w:bookmarkEnd w:id="5011"/>
    </w:p>
    <w:p w14:paraId="1DE72C2F" w14:textId="77777777" w:rsidR="000A3677" w:rsidRPr="00F732C0" w:rsidRDefault="000A3677" w:rsidP="00242C0F">
      <w:pPr>
        <w:rPr>
          <w:sz w:val="20"/>
          <w:lang w:val="fr-FR"/>
        </w:rPr>
      </w:pPr>
      <w:r w:rsidRPr="00F732C0">
        <w:rPr>
          <w:sz w:val="20"/>
          <w:lang w:val="fr-FR"/>
        </w:rPr>
        <w:t>Yathrib</w:t>
      </w:r>
      <w:r w:rsidR="00962952" w:rsidRPr="00F732C0">
        <w:rPr>
          <w:sz w:val="20"/>
          <w:lang w:val="fr-FR"/>
        </w:rPr>
        <w:t>, Yatrib</w:t>
      </w:r>
    </w:p>
    <w:p w14:paraId="4896C9C3" w14:textId="514C1B53" w:rsidR="006836DB" w:rsidRPr="0032190F" w:rsidRDefault="002A61CD" w:rsidP="00242C0F">
      <w:pPr>
        <w:rPr>
          <w:lang w:val="fr-FR"/>
        </w:rPr>
      </w:pPr>
      <w:r w:rsidRPr="0032190F">
        <w:rPr>
          <w:lang w:val="fr-FR"/>
        </w:rPr>
        <w:br/>
        <w:t>Médine cité caravanière</w:t>
      </w:r>
      <w:r w:rsidR="006520BC">
        <w:rPr>
          <w:lang w:val="fr-FR"/>
        </w:rPr>
        <w:t xml:space="preserve"> [</w:t>
      </w:r>
      <w:hyperlink r:id="rId12266" w:anchor="Sit_Karum" w:history="1">
        <w:r w:rsidR="006520BC" w:rsidRPr="00F13B95">
          <w:rPr>
            <w:rStyle w:val="Hyperlink"/>
            <w:lang w:val="fr-FR"/>
          </w:rPr>
          <w:t>karum</w:t>
        </w:r>
      </w:hyperlink>
      <w:r w:rsidR="006520BC">
        <w:rPr>
          <w:lang w:val="fr-FR"/>
        </w:rPr>
        <w:t>]</w:t>
      </w:r>
      <w:r w:rsidRPr="0032190F">
        <w:rPr>
          <w:lang w:val="fr-FR"/>
        </w:rPr>
        <w:t xml:space="preserve">, située sur la route de </w:t>
      </w:r>
      <w:hyperlink r:id="rId12267" w:anchor="Sit_Petra" w:history="1">
        <w:r w:rsidRPr="0032190F">
          <w:rPr>
            <w:rStyle w:val="Hyperlink"/>
            <w:lang w:val="fr-FR"/>
          </w:rPr>
          <w:t>Petra</w:t>
        </w:r>
      </w:hyperlink>
      <w:r w:rsidRPr="0032190F">
        <w:rPr>
          <w:lang w:val="fr-FR"/>
        </w:rPr>
        <w:t xml:space="preserve"> (SS BIB) </w:t>
      </w:r>
      <w:r w:rsidR="00962952">
        <w:rPr>
          <w:lang w:val="fr-FR"/>
        </w:rPr>
        <w:t xml:space="preserve">2e </w:t>
      </w:r>
      <w:r w:rsidRPr="0032190F">
        <w:rPr>
          <w:lang w:val="fr-FR"/>
        </w:rPr>
        <w:t>lieu saint de l’</w:t>
      </w:r>
      <w:hyperlink r:id="rId12268" w:anchor="Cul_Islam" w:history="1">
        <w:r w:rsidRPr="0032190F">
          <w:rPr>
            <w:rStyle w:val="Hyperlink"/>
            <w:lang w:val="fr-FR"/>
          </w:rPr>
          <w:t>Islam</w:t>
        </w:r>
      </w:hyperlink>
      <w:r w:rsidR="00FC7ECE" w:rsidRPr="0032190F">
        <w:rPr>
          <w:lang w:val="fr-FR"/>
        </w:rPr>
        <w:t xml:space="preserve">. Avant l’Hégire, il existe trois puissantes tribus juives qui seront ensuite exilées par Mahommet (BIB Arte, </w:t>
      </w:r>
      <w:r w:rsidR="00FC7ECE" w:rsidRPr="0032190F">
        <w:rPr>
          <w:i/>
          <w:lang w:val="fr-FR"/>
        </w:rPr>
        <w:t>Juifs et Musulmans</w:t>
      </w:r>
      <w:r w:rsidR="00FC7ECE" w:rsidRPr="0032190F">
        <w:rPr>
          <w:lang w:val="fr-FR"/>
        </w:rPr>
        <w:t>…)</w:t>
      </w:r>
      <w:r w:rsidR="00574FE7" w:rsidRPr="0032190F">
        <w:rPr>
          <w:lang w:val="fr-FR"/>
        </w:rPr>
        <w:t xml:space="preserve"> et deux tribus polythéistes (BIB Arte, Jesus selon Mahommet, 2015)</w:t>
      </w:r>
    </w:p>
    <w:p w14:paraId="5BC70AA4" w14:textId="1FA91F30" w:rsidR="002A61CD" w:rsidRPr="0032190F" w:rsidRDefault="006836DB" w:rsidP="00242C0F">
      <w:pPr>
        <w:rPr>
          <w:lang w:val="fr-FR"/>
        </w:rPr>
      </w:pPr>
      <w:r w:rsidRPr="0032190F">
        <w:rPr>
          <w:lang w:val="fr-FR"/>
        </w:rPr>
        <w:t xml:space="preserve">Une grande oasis prospère à l’ouest du plateau du Nejd, avec des implantations diverses et des villages séparés, située sur l’ancienne </w:t>
      </w:r>
      <w:hyperlink r:id="rId12269" w:anchor="Sit_Route_Encens" w:history="1">
        <w:r w:rsidR="00F64A9D" w:rsidRPr="00F64A9D">
          <w:rPr>
            <w:rStyle w:val="Hyperlink"/>
            <w:lang w:val="fr-FR"/>
          </w:rPr>
          <w:t>route de l'encens</w:t>
        </w:r>
      </w:hyperlink>
      <w:r w:rsidRPr="0032190F">
        <w:rPr>
          <w:lang w:val="fr-FR"/>
        </w:rPr>
        <w:t>, la grande voie transarabique Nord-Sud</w:t>
      </w:r>
    </w:p>
    <w:p w14:paraId="7DF01662" w14:textId="77777777" w:rsidR="002A3B60" w:rsidRPr="0032190F" w:rsidRDefault="000727F3" w:rsidP="00242C0F">
      <w:pPr>
        <w:rPr>
          <w:color w:val="000000"/>
          <w:szCs w:val="20"/>
          <w:lang w:val="fr-FR" w:eastAsia="en-GB"/>
        </w:rPr>
      </w:pPr>
      <w:r w:rsidRPr="0032190F">
        <w:rPr>
          <w:color w:val="000000"/>
          <w:szCs w:val="20"/>
          <w:lang w:val="fr-FR" w:eastAsia="en-GB"/>
        </w:rPr>
        <w:t>Al-Walid I fait rénover et décorer la mosquée de Médine : inscription en mosaïque, etc. (BIB F. Deroche, Collège de France, 2016)</w:t>
      </w:r>
    </w:p>
    <w:p w14:paraId="7E97A183" w14:textId="77777777" w:rsidR="000727F3" w:rsidRPr="0032190F" w:rsidRDefault="000727F3" w:rsidP="00242C0F">
      <w:pPr>
        <w:rPr>
          <w:lang w:val="fr-FR"/>
        </w:rPr>
      </w:pPr>
    </w:p>
    <w:p w14:paraId="1A1C1ECB" w14:textId="77777777" w:rsidR="002A3B60" w:rsidRPr="0032190F" w:rsidRDefault="002A3B60" w:rsidP="00426FF9">
      <w:pPr>
        <w:pStyle w:val="Heading1"/>
      </w:pPr>
      <w:bookmarkStart w:id="5012" w:name="Sit_Telizzaghen"/>
      <w:r w:rsidRPr="0032190F">
        <w:t>TELIZZÂGHEN</w:t>
      </w:r>
    </w:p>
    <w:bookmarkEnd w:id="5012"/>
    <w:p w14:paraId="43D6237E" w14:textId="77777777" w:rsidR="002A3B60" w:rsidRPr="0032190F" w:rsidRDefault="002A3B60" w:rsidP="00242C0F">
      <w:pPr>
        <w:rPr>
          <w:lang w:val="fr-FR"/>
        </w:rPr>
      </w:pPr>
    </w:p>
    <w:p w14:paraId="091C7923" w14:textId="77777777" w:rsidR="002A3B60" w:rsidRPr="0032190F" w:rsidRDefault="002A3B60" w:rsidP="00242C0F">
      <w:pPr>
        <w:rPr>
          <w:lang w:val="fr-FR"/>
        </w:rPr>
      </w:pPr>
      <w:r w:rsidRPr="0032190F">
        <w:rPr>
          <w:lang w:val="fr-FR"/>
        </w:rPr>
        <w:t>Monument mégalithique circulaire dont les dalles « s’avèrent avoir été patinées après la date de construction de cette structure, remontant [...] à 4915</w:t>
      </w:r>
      <w:r w:rsidRPr="0032190F">
        <w:rPr>
          <w:rFonts w:ascii="Arial" w:hAnsi="Arial" w:cs="Arial"/>
          <w:lang w:val="fr-FR"/>
        </w:rPr>
        <w:t>±</w:t>
      </w:r>
      <w:r w:rsidRPr="0032190F">
        <w:rPr>
          <w:lang w:val="fr-FR"/>
        </w:rPr>
        <w:t xml:space="preserve">79 BP » (Cremaschi </w:t>
      </w:r>
      <w:smartTag w:uri="urn:schemas-microsoft-com:office:smarttags" w:element="metricconverter">
        <w:smartTagPr>
          <w:attr w:name="ProductID" w:val="1994 in"/>
        </w:smartTagPr>
        <w:r w:rsidRPr="0032190F">
          <w:rPr>
            <w:lang w:val="fr-FR"/>
          </w:rPr>
          <w:t>1994 in</w:t>
        </w:r>
      </w:smartTag>
      <w:r w:rsidRPr="0032190F">
        <w:rPr>
          <w:lang w:val="fr-FR"/>
        </w:rPr>
        <w:t xml:space="preserve"> BIB 1593 p. 135). « Il est donc évident que la patine noire se formait encore à la fin du VIe millénaire et au début du Ve BP» (BIB 1593 p. 135).</w:t>
      </w:r>
    </w:p>
    <w:p w14:paraId="245FD775" w14:textId="77777777" w:rsidR="00B4644F" w:rsidRPr="0032190F" w:rsidRDefault="00B4644F" w:rsidP="00242C0F">
      <w:pPr>
        <w:rPr>
          <w:lang w:val="fr-FR"/>
        </w:rPr>
      </w:pPr>
    </w:p>
    <w:p w14:paraId="0BD96FA2" w14:textId="77777777" w:rsidR="00B4644F" w:rsidRPr="0032190F" w:rsidRDefault="00B4644F" w:rsidP="00426FF9">
      <w:pPr>
        <w:pStyle w:val="Heading1"/>
      </w:pPr>
      <w:bookmarkStart w:id="5013" w:name="Sit_Persepolis"/>
      <w:r w:rsidRPr="0032190F">
        <w:t>PERSEPOLIS</w:t>
      </w:r>
    </w:p>
    <w:bookmarkEnd w:id="5013"/>
    <w:p w14:paraId="2F9C624F" w14:textId="77777777" w:rsidR="00B4644F" w:rsidRPr="0032190F" w:rsidRDefault="00B4644F" w:rsidP="00242C0F">
      <w:pPr>
        <w:rPr>
          <w:lang w:val="fr-FR"/>
        </w:rPr>
      </w:pPr>
    </w:p>
    <w:p w14:paraId="1D743CFB" w14:textId="77777777" w:rsidR="00B4644F" w:rsidRPr="0032190F" w:rsidRDefault="00B4644F" w:rsidP="00242C0F">
      <w:pPr>
        <w:rPr>
          <w:lang w:val="fr-FR"/>
        </w:rPr>
      </w:pPr>
      <w:r w:rsidRPr="0032190F">
        <w:rPr>
          <w:lang w:val="fr-FR"/>
        </w:rPr>
        <w:t>Persépolis construite sur le même modèle que Pasargades. Site achéménide. Sur ce site, une terrasse artificielle monumentale de 450 x 300 m a été aménagée pour recevoir saisonnièrement le roi. Au pied de cette terrasse, des jardins aménagés, avec des canaux d’irrigation. Des sondages palynologique au lac Marlou, à proximité de la terrasse, ont montré l’introduction de platanes, cyprès, noyer, olivier et pin assoicés à des datations qui renvoient à l’empire achéménides (500-330 aec). Platanes et cyprès forment le « jardin persan ». Lydiens, Ioniens et une vingtaine d’autres peuplades qui étaient sous la domination perse sont représentés sur les bas relief de la terrasse (BIB Enquêtes archéologiques, Arte). La ville a été décrite par Diodore de Sicile (BIB Enquêtes archéologiques, Arte)</w:t>
      </w:r>
      <w:r w:rsidRPr="0032190F">
        <w:rPr>
          <w:lang w:val="fr-FR"/>
        </w:rPr>
        <w:br/>
        <w:t>Découverte de nombreuses tablettes d’argile en cunéiforme. A proximité du sit, la découverte d’une porte monumentale de type babylonien. La décocartion représentatit des mochuchu (monstre) caractéristique de Babylone (porte d’Ishtar à Babylone). Une brique de cette porte a une mention « roi » écrite d’une calligraphie antérieure à celle employée par les Perses. La porte serait plus ancienne que la terrasse. Persépolis aurait donc était une fondation de Babylone (BIB Enquêtes archéologiques, Arte)</w:t>
      </w:r>
    </w:p>
    <w:p w14:paraId="0F541937" w14:textId="77777777" w:rsidR="003569F6" w:rsidRPr="0032190F" w:rsidRDefault="003569F6" w:rsidP="00242C0F">
      <w:pPr>
        <w:rPr>
          <w:lang w:val="fr-FR"/>
        </w:rPr>
      </w:pPr>
    </w:p>
    <w:p w14:paraId="28581704" w14:textId="77777777" w:rsidR="003569F6" w:rsidRPr="0032190F" w:rsidRDefault="003569F6" w:rsidP="00426FF9">
      <w:pPr>
        <w:pStyle w:val="Heading1"/>
      </w:pPr>
      <w:bookmarkStart w:id="5014" w:name="Sit_Babylone"/>
      <w:r w:rsidRPr="0032190F">
        <w:t>BABYLONE</w:t>
      </w:r>
    </w:p>
    <w:bookmarkEnd w:id="5014"/>
    <w:p w14:paraId="5677CB98" w14:textId="77777777" w:rsidR="00C51A25" w:rsidRPr="0032190F" w:rsidRDefault="00C51A25" w:rsidP="00242C0F">
      <w:pPr>
        <w:jc w:val="both"/>
        <w:rPr>
          <w:lang w:val="fr-FR"/>
        </w:rPr>
      </w:pPr>
      <w:r w:rsidRPr="0032190F">
        <w:rPr>
          <w:lang w:val="fr-FR"/>
        </w:rPr>
        <w:t>Babel, litt</w:t>
      </w:r>
      <w:r w:rsidR="00532199" w:rsidRPr="0032190F">
        <w:rPr>
          <w:lang w:val="fr-FR"/>
        </w:rPr>
        <w:t>.</w:t>
      </w:r>
      <w:r w:rsidRPr="0032190F">
        <w:rPr>
          <w:lang w:val="fr-FR"/>
        </w:rPr>
        <w:t xml:space="preserve"> porte (</w:t>
      </w:r>
      <w:r w:rsidRPr="0032190F">
        <w:rPr>
          <w:i/>
          <w:lang w:val="fr-FR"/>
        </w:rPr>
        <w:t>Bab</w:t>
      </w:r>
      <w:r w:rsidRPr="0032190F">
        <w:rPr>
          <w:lang w:val="fr-FR"/>
        </w:rPr>
        <w:t>-) de Dieu (</w:t>
      </w:r>
      <w:r w:rsidRPr="0032190F">
        <w:rPr>
          <w:i/>
          <w:lang w:val="fr-FR"/>
        </w:rPr>
        <w:t>El</w:t>
      </w:r>
      <w:r w:rsidR="00751F33" w:rsidRPr="0032190F">
        <w:rPr>
          <w:lang w:val="fr-FR"/>
        </w:rPr>
        <w:t>)</w:t>
      </w:r>
      <w:r w:rsidR="00532199" w:rsidRPr="0032190F">
        <w:rPr>
          <w:lang w:val="fr-FR"/>
        </w:rPr>
        <w:t xml:space="preserve"> ; </w:t>
      </w:r>
      <w:r w:rsidR="00751F33" w:rsidRPr="0032190F">
        <w:rPr>
          <w:i/>
          <w:lang w:val="fr-FR"/>
        </w:rPr>
        <w:t>Bilbel</w:t>
      </w:r>
      <w:r w:rsidR="00751F33" w:rsidRPr="0032190F">
        <w:rPr>
          <w:lang w:val="fr-FR"/>
        </w:rPr>
        <w:t xml:space="preserve"> (boulversement, destruction) (akkadien -&gt; arabe -&gt; araméen).</w:t>
      </w:r>
    </w:p>
    <w:p w14:paraId="4CCA6993" w14:textId="77777777" w:rsidR="00532199" w:rsidRPr="0032190F" w:rsidRDefault="00532199" w:rsidP="00242C0F">
      <w:pPr>
        <w:jc w:val="both"/>
        <w:rPr>
          <w:lang w:val="fr-FR"/>
        </w:rPr>
      </w:pPr>
    </w:p>
    <w:p w14:paraId="0C4100B3" w14:textId="066D0DCD" w:rsidR="004D72C3" w:rsidRPr="0032190F" w:rsidRDefault="008B6EB9" w:rsidP="00532199">
      <w:pPr>
        <w:jc w:val="both"/>
        <w:rPr>
          <w:lang w:val="fr-FR"/>
        </w:rPr>
      </w:pPr>
      <w:r w:rsidRPr="0032190F">
        <w:rPr>
          <w:lang w:val="fr-FR"/>
        </w:rPr>
        <w:lastRenderedPageBreak/>
        <w:t>Située sur l’Euphrate</w:t>
      </w:r>
      <w:r w:rsidR="004D72C3" w:rsidRPr="0032190F">
        <w:rPr>
          <w:lang w:val="fr-FR"/>
        </w:rPr>
        <w:t>, ville moderne de Hilla (100 km de Bagdad) (wiki)</w:t>
      </w:r>
      <w:r w:rsidRPr="0032190F">
        <w:rPr>
          <w:lang w:val="fr-FR"/>
        </w:rPr>
        <w:t xml:space="preserve">. </w:t>
      </w:r>
      <w:r w:rsidR="004D72C3" w:rsidRPr="0032190F">
        <w:rPr>
          <w:lang w:val="fr-FR"/>
        </w:rPr>
        <w:t xml:space="preserve">Donne son nom aux </w:t>
      </w:r>
      <w:hyperlink r:id="rId12270" w:anchor="Cul_Babylonien" w:history="1">
        <w:r w:rsidR="004D72C3" w:rsidRPr="0032190F">
          <w:rPr>
            <w:rStyle w:val="Hyperlink"/>
            <w:lang w:val="fr-FR"/>
          </w:rPr>
          <w:t>Babyloniens</w:t>
        </w:r>
      </w:hyperlink>
      <w:r w:rsidR="004D72C3" w:rsidRPr="0032190F">
        <w:rPr>
          <w:lang w:val="fr-FR"/>
        </w:rPr>
        <w:t>.</w:t>
      </w:r>
    </w:p>
    <w:p w14:paraId="34C493C4" w14:textId="77777777" w:rsidR="003569F6" w:rsidRPr="0032190F" w:rsidRDefault="003569F6" w:rsidP="00532199">
      <w:pPr>
        <w:jc w:val="both"/>
        <w:rPr>
          <w:lang w:val="fr-FR"/>
        </w:rPr>
      </w:pPr>
      <w:r w:rsidRPr="0032190F">
        <w:rPr>
          <w:lang w:val="fr-FR"/>
        </w:rPr>
        <w:t xml:space="preserve">Vers 1200 av. J.-C. Les dieux sont représentés pour la première fois sous la forme de symboles sur les </w:t>
      </w:r>
      <w:r w:rsidRPr="0032190F">
        <w:rPr>
          <w:i/>
          <w:lang w:val="fr-FR"/>
        </w:rPr>
        <w:t>kudurru</w:t>
      </w:r>
      <w:r w:rsidRPr="0032190F">
        <w:rPr>
          <w:lang w:val="fr-FR"/>
        </w:rPr>
        <w:t xml:space="preserve"> (Babylone). Les </w:t>
      </w:r>
      <w:r w:rsidRPr="0032190F">
        <w:rPr>
          <w:i/>
          <w:lang w:val="fr-FR"/>
        </w:rPr>
        <w:t>kudurru</w:t>
      </w:r>
      <w:r w:rsidR="00DC7554" w:rsidRPr="0032190F">
        <w:rPr>
          <w:lang w:val="fr-FR"/>
        </w:rPr>
        <w:t xml:space="preserve"> sont des actes de propriétés (SS BIB). </w:t>
      </w:r>
    </w:p>
    <w:p w14:paraId="74659DA4" w14:textId="77777777" w:rsidR="00532199" w:rsidRPr="0032190F" w:rsidRDefault="00532199" w:rsidP="00532199">
      <w:pPr>
        <w:jc w:val="both"/>
        <w:rPr>
          <w:lang w:val="fr-FR"/>
        </w:rPr>
      </w:pPr>
    </w:p>
    <w:p w14:paraId="795D9BCE" w14:textId="77777777" w:rsidR="00532199" w:rsidRPr="0032190F" w:rsidRDefault="00532199" w:rsidP="00532199">
      <w:pPr>
        <w:jc w:val="both"/>
        <w:rPr>
          <w:lang w:val="fr-FR"/>
        </w:rPr>
      </w:pPr>
      <w:r w:rsidRPr="0032190F">
        <w:rPr>
          <w:lang w:val="fr-FR"/>
        </w:rPr>
        <w:t>Dans le palais de Babylone, l’atelier de sculpture qui fabrique les statues de dieux prend le nom d’un lieu mythique de la théogonie (BIB 2031)</w:t>
      </w:r>
    </w:p>
    <w:p w14:paraId="172F1829" w14:textId="77777777" w:rsidR="00532199" w:rsidRPr="0032190F" w:rsidRDefault="00532199" w:rsidP="00532199">
      <w:pPr>
        <w:jc w:val="both"/>
        <w:rPr>
          <w:lang w:val="fr-FR"/>
        </w:rPr>
      </w:pPr>
    </w:p>
    <w:p w14:paraId="04BEAD26" w14:textId="77777777" w:rsidR="008B6EB9" w:rsidRPr="0032190F" w:rsidRDefault="0016250A" w:rsidP="00532199">
      <w:pPr>
        <w:jc w:val="both"/>
        <w:rPr>
          <w:lang w:val="fr-FR"/>
        </w:rPr>
      </w:pPr>
      <w:r w:rsidRPr="0032190F">
        <w:rPr>
          <w:lang w:val="fr-FR"/>
        </w:rPr>
        <w:t>Durant la période Néo-Assyrienne, elle atteint son a</w:t>
      </w:r>
      <w:r w:rsidR="008B6EB9" w:rsidRPr="0032190F">
        <w:rPr>
          <w:lang w:val="fr-FR"/>
        </w:rPr>
        <w:t>pogée</w:t>
      </w:r>
      <w:r w:rsidRPr="0032190F">
        <w:rPr>
          <w:lang w:val="fr-FR"/>
        </w:rPr>
        <w:t xml:space="preserve"> (BIB France culture), au 6</w:t>
      </w:r>
      <w:r w:rsidRPr="0032190F">
        <w:rPr>
          <w:vertAlign w:val="superscript"/>
          <w:lang w:val="fr-FR"/>
        </w:rPr>
        <w:t>e</w:t>
      </w:r>
      <w:r w:rsidRPr="0032190F">
        <w:rPr>
          <w:lang w:val="fr-FR"/>
        </w:rPr>
        <w:t xml:space="preserve"> s. av., période</w:t>
      </w:r>
      <w:r w:rsidR="008B6EB9" w:rsidRPr="0032190F">
        <w:rPr>
          <w:lang w:val="fr-FR"/>
        </w:rPr>
        <w:t xml:space="preserve"> sous le règne de Nabuchodonosor II (wiki).</w:t>
      </w:r>
      <w:r w:rsidRPr="0032190F">
        <w:rPr>
          <w:lang w:val="fr-FR"/>
        </w:rPr>
        <w:t xml:space="preserve"> Elle va s’étendre sur 1000 ha et compter quelques 100 000 habitants (BIB France culture).</w:t>
      </w:r>
    </w:p>
    <w:p w14:paraId="22052C86" w14:textId="77777777" w:rsidR="0016250A" w:rsidRPr="0032190F" w:rsidRDefault="0016250A" w:rsidP="00532199">
      <w:pPr>
        <w:jc w:val="both"/>
        <w:rPr>
          <w:lang w:val="fr-FR"/>
        </w:rPr>
      </w:pPr>
      <w:r w:rsidRPr="0032190F">
        <w:rPr>
          <w:lang w:val="fr-FR"/>
        </w:rPr>
        <w:t>La ville est ceinte de deux murailles courant sur 12 km (BIB France culture)</w:t>
      </w:r>
    </w:p>
    <w:p w14:paraId="3B89E07B" w14:textId="77777777" w:rsidR="008B6EB9" w:rsidRDefault="008B6EB9" w:rsidP="00532199">
      <w:pPr>
        <w:jc w:val="both"/>
        <w:rPr>
          <w:lang w:val="fr-FR"/>
        </w:rPr>
      </w:pPr>
      <w:r w:rsidRPr="0032190F">
        <w:rPr>
          <w:lang w:val="fr-FR"/>
        </w:rPr>
        <w:t>Ziggourat (pyr</w:t>
      </w:r>
      <w:r w:rsidR="0058487F" w:rsidRPr="0032190F">
        <w:rPr>
          <w:lang w:val="fr-FR"/>
        </w:rPr>
        <w:t>amide hélicoïdale), hiérogamie.</w:t>
      </w:r>
    </w:p>
    <w:p w14:paraId="33759352" w14:textId="77777777" w:rsidR="009539A9" w:rsidRDefault="009539A9" w:rsidP="00532199">
      <w:pPr>
        <w:jc w:val="both"/>
        <w:rPr>
          <w:lang w:val="fr-FR"/>
        </w:rPr>
      </w:pPr>
    </w:p>
    <w:p w14:paraId="40A172F3" w14:textId="77777777" w:rsidR="009539A9" w:rsidRDefault="009539A9" w:rsidP="009539A9">
      <w:pPr>
        <w:jc w:val="both"/>
        <w:rPr>
          <w:lang w:val="fr-FR"/>
        </w:rPr>
      </w:pPr>
      <w:r>
        <w:rPr>
          <w:lang w:val="fr-FR"/>
        </w:rPr>
        <w:t xml:space="preserve">Sur une route caravanière (BIB </w:t>
      </w:r>
      <w:r w:rsidRPr="009539A9">
        <w:rPr>
          <w:lang w:val="fr-FR"/>
        </w:rPr>
        <w:t>Jérémie Schiettecatte</w:t>
      </w:r>
      <w:r>
        <w:rPr>
          <w:lang w:val="fr-FR"/>
        </w:rPr>
        <w:t>, internet)</w:t>
      </w:r>
    </w:p>
    <w:p w14:paraId="0CC3BD08" w14:textId="77777777" w:rsidR="009539A9" w:rsidRPr="0032190F" w:rsidRDefault="009539A9" w:rsidP="00532199">
      <w:pPr>
        <w:jc w:val="both"/>
        <w:rPr>
          <w:lang w:val="fr-FR"/>
        </w:rPr>
      </w:pPr>
    </w:p>
    <w:p w14:paraId="4C378CD6" w14:textId="77777777" w:rsidR="00A60BCC" w:rsidRPr="0032190F" w:rsidRDefault="00A60BCC" w:rsidP="00242C0F">
      <w:pPr>
        <w:rPr>
          <w:lang w:val="fr-FR"/>
        </w:rPr>
      </w:pPr>
    </w:p>
    <w:p w14:paraId="0A22B8AD" w14:textId="77777777" w:rsidR="00A60BCC" w:rsidRPr="0032190F" w:rsidRDefault="00A60BCC" w:rsidP="00426FF9">
      <w:pPr>
        <w:pStyle w:val="Heading1"/>
      </w:pPr>
      <w:bookmarkStart w:id="5015" w:name="Sit_Bagdad"/>
      <w:r w:rsidRPr="0032190F">
        <w:t>BAGDAD</w:t>
      </w:r>
    </w:p>
    <w:bookmarkEnd w:id="5015"/>
    <w:p w14:paraId="71136A89" w14:textId="77777777" w:rsidR="00FC7ECE" w:rsidRPr="0032190F" w:rsidRDefault="00FC7ECE" w:rsidP="00242C0F">
      <w:pPr>
        <w:rPr>
          <w:lang w:val="fr-FR"/>
        </w:rPr>
      </w:pPr>
    </w:p>
    <w:p w14:paraId="10EAF1A0" w14:textId="229548B8" w:rsidR="00A60BCC" w:rsidRPr="0032190F" w:rsidRDefault="00A60BCC" w:rsidP="00242C0F">
      <w:pPr>
        <w:rPr>
          <w:lang w:val="fr-FR"/>
        </w:rPr>
      </w:pPr>
      <w:r w:rsidRPr="0032190F">
        <w:rPr>
          <w:lang w:val="fr-FR"/>
        </w:rPr>
        <w:t>Bagdad, la “ville ronde”, dans l’actuel Irak.</w:t>
      </w:r>
      <w:r w:rsidR="008B4B61" w:rsidRPr="0032190F">
        <w:rPr>
          <w:lang w:val="fr-FR"/>
        </w:rPr>
        <w:t>La ville est construite autour du palais.</w:t>
      </w:r>
      <w:r w:rsidRPr="0032190F">
        <w:rPr>
          <w:lang w:val="fr-FR"/>
        </w:rPr>
        <w:t xml:space="preserve">Devient la capitale du califat </w:t>
      </w:r>
      <w:hyperlink r:id="rId12271" w:anchor="Cul_Abbassides" w:history="1">
        <w:r w:rsidRPr="0032190F">
          <w:rPr>
            <w:rStyle w:val="Hyperlink"/>
            <w:lang w:val="fr-FR"/>
          </w:rPr>
          <w:t>Abbasside</w:t>
        </w:r>
      </w:hyperlink>
      <w:r w:rsidRPr="0032190F">
        <w:rPr>
          <w:lang w:val="fr-FR"/>
        </w:rPr>
        <w:t xml:space="preserve"> en 750 ad (SS BIB).</w:t>
      </w:r>
    </w:p>
    <w:p w14:paraId="20443150" w14:textId="472626ED" w:rsidR="00A60BCC" w:rsidRPr="0032190F" w:rsidRDefault="00A60BCC" w:rsidP="00242C0F">
      <w:pPr>
        <w:rPr>
          <w:lang w:val="fr-FR"/>
        </w:rPr>
      </w:pPr>
      <w:r w:rsidRPr="0032190F">
        <w:rPr>
          <w:lang w:val="fr-FR"/>
        </w:rPr>
        <w:t>Au 10</w:t>
      </w:r>
      <w:r w:rsidRPr="0032190F">
        <w:rPr>
          <w:vertAlign w:val="superscript"/>
          <w:lang w:val="fr-FR"/>
        </w:rPr>
        <w:t>e</w:t>
      </w:r>
      <w:r w:rsidRPr="0032190F">
        <w:rPr>
          <w:lang w:val="fr-FR"/>
        </w:rPr>
        <w:t xml:space="preserve"> s., au plus fort de l’apogée de l’</w:t>
      </w:r>
      <w:hyperlink r:id="rId12272" w:anchor="Cul_Islam" w:history="1">
        <w:r w:rsidRPr="0032190F">
          <w:rPr>
            <w:rStyle w:val="Hyperlink"/>
            <w:lang w:val="fr-FR"/>
          </w:rPr>
          <w:t>Islam</w:t>
        </w:r>
      </w:hyperlink>
      <w:r w:rsidRPr="0032190F">
        <w:rPr>
          <w:lang w:val="fr-FR"/>
        </w:rPr>
        <w:t>, elle compte environ 1 million habitants (BIB L’Express, n°3311)</w:t>
      </w:r>
      <w:r w:rsidR="00726397" w:rsidRPr="0032190F">
        <w:rPr>
          <w:lang w:val="fr-FR"/>
        </w:rPr>
        <w:t>.</w:t>
      </w:r>
    </w:p>
    <w:p w14:paraId="732487A7" w14:textId="77777777" w:rsidR="00FC7ECE" w:rsidRPr="0032190F" w:rsidRDefault="00FC7ECE" w:rsidP="00242C0F">
      <w:pPr>
        <w:rPr>
          <w:lang w:val="fr-FR"/>
        </w:rPr>
      </w:pPr>
    </w:p>
    <w:p w14:paraId="5B74F758" w14:textId="77777777" w:rsidR="00FC7ECE" w:rsidRPr="0032190F" w:rsidRDefault="00FC7ECE" w:rsidP="00FC7ECE">
      <w:pPr>
        <w:pStyle w:val="Heading2"/>
      </w:pPr>
      <w:r w:rsidRPr="0032190F">
        <w:t>Maison de la Sagesse</w:t>
      </w:r>
    </w:p>
    <w:p w14:paraId="3141D78B" w14:textId="77777777" w:rsidR="00FC7ECE" w:rsidRPr="0032190F" w:rsidRDefault="00FC7ECE" w:rsidP="00FC7ECE">
      <w:pPr>
        <w:rPr>
          <w:lang w:val="fr-FR"/>
        </w:rPr>
      </w:pPr>
      <w:r w:rsidRPr="0032190F">
        <w:rPr>
          <w:lang w:val="fr-FR"/>
        </w:rPr>
        <w:t xml:space="preserve">Sous le califat Abbasside, la Maison de la Sagesse est une bibliothèque qui concentre toute la littérature (dont les Anciens) qui sera traduite en arabe (BIB Arte, </w:t>
      </w:r>
      <w:r w:rsidRPr="0032190F">
        <w:rPr>
          <w:i/>
          <w:lang w:val="fr-FR"/>
        </w:rPr>
        <w:t>Juifs et Musulmans</w:t>
      </w:r>
      <w:r w:rsidRPr="0032190F">
        <w:rPr>
          <w:lang w:val="fr-FR"/>
        </w:rPr>
        <w:t>…)</w:t>
      </w:r>
    </w:p>
    <w:p w14:paraId="45F6AA8A" w14:textId="77777777" w:rsidR="00FC7ECE" w:rsidRPr="0032190F" w:rsidRDefault="00FC7ECE" w:rsidP="00FC7ECE">
      <w:pPr>
        <w:rPr>
          <w:lang w:val="fr-FR"/>
        </w:rPr>
      </w:pPr>
      <w:r w:rsidRPr="0032190F">
        <w:rPr>
          <w:lang w:val="fr-FR"/>
        </w:rPr>
        <w:t>v. Bibliothèque d’Alexandrie</w:t>
      </w:r>
      <w:r w:rsidR="0042485A" w:rsidRPr="0032190F">
        <w:rPr>
          <w:lang w:val="fr-FR"/>
        </w:rPr>
        <w:t xml:space="preserve"> (SS BIB)</w:t>
      </w:r>
    </w:p>
    <w:p w14:paraId="22F94F12" w14:textId="77777777" w:rsidR="0042485A" w:rsidRPr="0032190F" w:rsidRDefault="0042485A" w:rsidP="00FC7ECE">
      <w:pPr>
        <w:rPr>
          <w:lang w:val="fr-FR"/>
        </w:rPr>
      </w:pPr>
      <w:r w:rsidRPr="0032190F">
        <w:rPr>
          <w:lang w:val="fr-FR"/>
        </w:rPr>
        <w:t>A Bagdad, dans la Maison de la Sagesse (</w:t>
      </w:r>
      <w:r w:rsidRPr="0032190F">
        <w:rPr>
          <w:i/>
          <w:lang w:val="fr-FR"/>
        </w:rPr>
        <w:t>Bayt al-Hikma</w:t>
      </w:r>
      <w:r w:rsidRPr="0032190F">
        <w:rPr>
          <w:lang w:val="fr-FR"/>
        </w:rPr>
        <w:t>) fondée par le calife Ma’mûn, se concentra l’héritage philosophique et scientifique d’Alexandrie. Savants juifs, chrétiens et musulmans se rencontrent pour traduire les ouvrages grecs (BIB 1902 p. 41)</w:t>
      </w:r>
    </w:p>
    <w:p w14:paraId="515B1E55" w14:textId="77777777" w:rsidR="00726397" w:rsidRPr="0032190F" w:rsidRDefault="00726397" w:rsidP="00242C0F">
      <w:pPr>
        <w:rPr>
          <w:lang w:val="fr-FR"/>
        </w:rPr>
      </w:pPr>
    </w:p>
    <w:p w14:paraId="2FA796F2" w14:textId="77777777" w:rsidR="00726397" w:rsidRPr="00426FF9" w:rsidRDefault="00726397" w:rsidP="00426FF9">
      <w:pPr>
        <w:pStyle w:val="Heading1"/>
        <w:rPr>
          <w:lang w:val="es-ES"/>
        </w:rPr>
      </w:pPr>
      <w:bookmarkStart w:id="5016" w:name="Sit_Maa_Paleokastro"/>
      <w:r w:rsidRPr="00426FF9">
        <w:rPr>
          <w:lang w:val="es-ES"/>
        </w:rPr>
        <w:t>MAA-PALEOKASTRO</w:t>
      </w:r>
    </w:p>
    <w:bookmarkEnd w:id="5016"/>
    <w:p w14:paraId="4B568340" w14:textId="77777777" w:rsidR="00726397" w:rsidRPr="00566234" w:rsidRDefault="00726397" w:rsidP="00242C0F">
      <w:pPr>
        <w:rPr>
          <w:lang w:val="es-ES"/>
        </w:rPr>
      </w:pPr>
    </w:p>
    <w:p w14:paraId="50F61713" w14:textId="77777777" w:rsidR="00726397" w:rsidRPr="0032190F" w:rsidRDefault="00726397" w:rsidP="00242C0F">
      <w:pPr>
        <w:rPr>
          <w:lang w:val="fr-FR"/>
        </w:rPr>
      </w:pPr>
      <w:r w:rsidRPr="00566234">
        <w:rPr>
          <w:lang w:val="es-ES"/>
        </w:rPr>
        <w:t xml:space="preserve">Maa-Paleokastro (Chypre). </w:t>
      </w:r>
      <w:r w:rsidRPr="0032190F">
        <w:rPr>
          <w:lang w:val="fr-FR"/>
        </w:rPr>
        <w:t>Epoque mycénienne (SS BIB). Le batiment 3 a livré une baignoire qui aurait pu servir au lavage de la laine des moutons (BIB 1762)</w:t>
      </w:r>
    </w:p>
    <w:p w14:paraId="0BE0122A" w14:textId="77777777" w:rsidR="002A3B60" w:rsidRPr="0032190F" w:rsidRDefault="002A3B60" w:rsidP="00426FF9">
      <w:pPr>
        <w:pStyle w:val="Heading1"/>
      </w:pPr>
      <w:r w:rsidRPr="0032190F">
        <w:br/>
      </w:r>
      <w:bookmarkStart w:id="5017" w:name="Sit_Madi"/>
      <w:r w:rsidRPr="0032190F">
        <w:t>MADI</w:t>
      </w:r>
      <w:bookmarkEnd w:id="5017"/>
    </w:p>
    <w:p w14:paraId="2E259C11" w14:textId="77777777" w:rsidR="002A3B60" w:rsidRPr="0032190F" w:rsidRDefault="002A3B60" w:rsidP="00242C0F">
      <w:pPr>
        <w:rPr>
          <w:lang w:val="fr-FR"/>
        </w:rPr>
      </w:pPr>
    </w:p>
    <w:p w14:paraId="73E1049A" w14:textId="77777777" w:rsidR="002A3B60" w:rsidRPr="0032190F" w:rsidRDefault="002A3B60" w:rsidP="00242C0F">
      <w:pPr>
        <w:rPr>
          <w:lang w:val="fr-FR"/>
        </w:rPr>
      </w:pPr>
      <w:r w:rsidRPr="0032190F">
        <w:rPr>
          <w:lang w:val="fr-FR"/>
        </w:rPr>
        <w:t xml:space="preserve">A Madi, près du Caire, </w:t>
      </w:r>
      <w:r w:rsidR="00992ED9" w:rsidRPr="0032190F">
        <w:rPr>
          <w:lang w:val="fr-FR"/>
        </w:rPr>
        <w:t>Égypte</w:t>
      </w:r>
      <w:r w:rsidRPr="0032190F">
        <w:rPr>
          <w:lang w:val="fr-FR"/>
        </w:rPr>
        <w:t>, une pierre à entrave</w:t>
      </w:r>
      <w:r w:rsidR="00647AB8" w:rsidRPr="0032190F">
        <w:rPr>
          <w:lang w:val="fr-FR"/>
        </w:rPr>
        <w:t xml:space="preserve"> [domestication]</w:t>
      </w:r>
      <w:r w:rsidRPr="0032190F">
        <w:rPr>
          <w:lang w:val="fr-FR"/>
        </w:rPr>
        <w:t xml:space="preserve"> encore munie de son lien torsadé a pu être datée entre 5170 ± 65 et 4730 ± 60 BP (BIB 1593 p. 137).</w:t>
      </w:r>
    </w:p>
    <w:p w14:paraId="1A7A6C47" w14:textId="77777777" w:rsidR="00293C78" w:rsidRPr="0032190F" w:rsidRDefault="00293C78" w:rsidP="00242C0F">
      <w:pPr>
        <w:rPr>
          <w:lang w:val="fr-FR"/>
        </w:rPr>
      </w:pPr>
    </w:p>
    <w:p w14:paraId="65989BA9" w14:textId="77777777" w:rsidR="00293C78" w:rsidRPr="0032190F" w:rsidRDefault="00293C78" w:rsidP="00426FF9">
      <w:pPr>
        <w:pStyle w:val="Heading1"/>
      </w:pPr>
      <w:bookmarkStart w:id="5018" w:name="Sit_Abydos"/>
      <w:r w:rsidRPr="0032190F">
        <w:t>ABYDOS</w:t>
      </w:r>
    </w:p>
    <w:bookmarkEnd w:id="5018"/>
    <w:p w14:paraId="2A988141" w14:textId="77777777" w:rsidR="00293C78" w:rsidRPr="0032190F" w:rsidRDefault="00293C78" w:rsidP="00242C0F">
      <w:pPr>
        <w:rPr>
          <w:lang w:val="fr-FR"/>
        </w:rPr>
      </w:pPr>
    </w:p>
    <w:p w14:paraId="37A372CE" w14:textId="505AE11F" w:rsidR="00293C78" w:rsidRPr="0032190F" w:rsidRDefault="000B1E46" w:rsidP="006C5744">
      <w:pPr>
        <w:jc w:val="both"/>
        <w:rPr>
          <w:lang w:val="fr-FR"/>
        </w:rPr>
      </w:pPr>
      <w:r w:rsidRPr="0032190F">
        <w:rPr>
          <w:lang w:val="fr-FR"/>
        </w:rPr>
        <w:t xml:space="preserve">Située à 70 km au nord de </w:t>
      </w:r>
      <w:hyperlink r:id="rId12273" w:anchor="Sit_Thebes_Louxor" w:history="1">
        <w:r w:rsidRPr="0032190F">
          <w:rPr>
            <w:rStyle w:val="Hyperlink"/>
            <w:lang w:val="fr-FR"/>
          </w:rPr>
          <w:t>Thèbe</w:t>
        </w:r>
        <w:r w:rsidR="00F22E73" w:rsidRPr="0032190F">
          <w:rPr>
            <w:rStyle w:val="Hyperlink"/>
            <w:lang w:val="fr-FR"/>
          </w:rPr>
          <w:t>s-Louxor</w:t>
        </w:r>
      </w:hyperlink>
      <w:r w:rsidR="000B4B4E" w:rsidRPr="0032190F">
        <w:rPr>
          <w:lang w:val="fr-FR"/>
        </w:rPr>
        <w:t xml:space="preserve">, entre un </w:t>
      </w:r>
      <w:r w:rsidR="000B4B4E" w:rsidRPr="0032190F">
        <w:rPr>
          <w:i/>
          <w:lang w:val="fr-FR"/>
        </w:rPr>
        <w:t>oued</w:t>
      </w:r>
      <w:r w:rsidR="000B4B4E" w:rsidRPr="0032190F">
        <w:rPr>
          <w:lang w:val="fr-FR"/>
        </w:rPr>
        <w:t xml:space="preserve"> et le Nil</w:t>
      </w:r>
      <w:r w:rsidRPr="0032190F">
        <w:rPr>
          <w:lang w:val="fr-FR"/>
        </w:rPr>
        <w:t xml:space="preserve"> (BIB wiki)</w:t>
      </w:r>
      <w:r w:rsidR="00AE03AF" w:rsidRPr="0032190F">
        <w:rPr>
          <w:lang w:val="fr-FR"/>
        </w:rPr>
        <w:t xml:space="preserve">. </w:t>
      </w:r>
      <w:r w:rsidR="00293C78" w:rsidRPr="0032190F">
        <w:rPr>
          <w:lang w:val="fr-FR"/>
        </w:rPr>
        <w:t xml:space="preserve">Au cours de l’époque </w:t>
      </w:r>
      <w:hyperlink r:id="rId12274" w:anchor="Cul_Thinite" w:history="1">
        <w:r w:rsidR="009A0D6E" w:rsidRPr="0032190F">
          <w:rPr>
            <w:rStyle w:val="Hyperlink"/>
            <w:lang w:val="fr-FR"/>
          </w:rPr>
          <w:t>T</w:t>
        </w:r>
        <w:r w:rsidR="00293C78" w:rsidRPr="0032190F">
          <w:rPr>
            <w:rStyle w:val="Hyperlink"/>
            <w:lang w:val="fr-FR"/>
          </w:rPr>
          <w:t>hinite</w:t>
        </w:r>
      </w:hyperlink>
      <w:r w:rsidR="00293C78" w:rsidRPr="0032190F">
        <w:rPr>
          <w:lang w:val="fr-FR"/>
        </w:rPr>
        <w:t>, reçoit le tombeau du roi Den (vers 3000 av. J.-C.) (BIB Louvre)</w:t>
      </w:r>
      <w:r w:rsidR="00B26413" w:rsidRPr="0032190F">
        <w:rPr>
          <w:lang w:val="fr-FR"/>
        </w:rPr>
        <w:t>.</w:t>
      </w:r>
      <w:r w:rsidR="00DC460B">
        <w:rPr>
          <w:lang w:val="fr-FR"/>
        </w:rPr>
        <w:t xml:space="preserve"> </w:t>
      </w:r>
      <w:r w:rsidRPr="0032190F">
        <w:rPr>
          <w:lang w:val="fr-FR"/>
        </w:rPr>
        <w:t xml:space="preserve">Les rois de la </w:t>
      </w:r>
      <w:r w:rsidR="009A0D6E" w:rsidRPr="0032190F">
        <w:rPr>
          <w:lang w:val="fr-FR"/>
        </w:rPr>
        <w:t>1</w:t>
      </w:r>
      <w:r w:rsidR="009A0D6E" w:rsidRPr="0032190F">
        <w:rPr>
          <w:vertAlign w:val="superscript"/>
          <w:lang w:val="fr-FR"/>
        </w:rPr>
        <w:t>e</w:t>
      </w:r>
      <w:r w:rsidRPr="0032190F">
        <w:rPr>
          <w:lang w:val="fr-FR"/>
        </w:rPr>
        <w:t xml:space="preserve">dynastie, et certains de la </w:t>
      </w:r>
      <w:r w:rsidR="009A0D6E" w:rsidRPr="0032190F">
        <w:rPr>
          <w:lang w:val="fr-FR"/>
        </w:rPr>
        <w:t>2</w:t>
      </w:r>
      <w:r w:rsidR="009A0D6E" w:rsidRPr="0032190F">
        <w:rPr>
          <w:vertAlign w:val="superscript"/>
          <w:lang w:val="fr-FR"/>
        </w:rPr>
        <w:t>e</w:t>
      </w:r>
      <w:r w:rsidRPr="0032190F">
        <w:rPr>
          <w:lang w:val="fr-FR"/>
        </w:rPr>
        <w:t>, ont été enterrés à Abydos ; ils ont rénové et agrandi le temple (BIB wiki)</w:t>
      </w:r>
    </w:p>
    <w:p w14:paraId="14781AA9" w14:textId="77777777" w:rsidR="00B26413" w:rsidRPr="0032190F" w:rsidRDefault="00B26413" w:rsidP="006C5744">
      <w:pPr>
        <w:jc w:val="both"/>
        <w:rPr>
          <w:lang w:val="fr-FR"/>
        </w:rPr>
      </w:pPr>
    </w:p>
    <w:p w14:paraId="5EA3865B" w14:textId="497B38F4" w:rsidR="00B26413" w:rsidRDefault="000B1E46" w:rsidP="006C5744">
      <w:pPr>
        <w:jc w:val="both"/>
        <w:rPr>
          <w:lang w:val="fr-FR"/>
        </w:rPr>
      </w:pPr>
      <w:r w:rsidRPr="0032190F">
        <w:rPr>
          <w:lang w:val="fr-FR"/>
        </w:rPr>
        <w:lastRenderedPageBreak/>
        <w:t>Des temples y furent érigés en l'honneur du dieu Osiris</w:t>
      </w:r>
      <w:r w:rsidR="008D5191" w:rsidRPr="0032190F">
        <w:rPr>
          <w:lang w:val="fr-FR"/>
        </w:rPr>
        <w:t xml:space="preserve"> </w:t>
      </w:r>
      <w:r w:rsidRPr="0032190F">
        <w:rPr>
          <w:lang w:val="fr-FR"/>
        </w:rPr>
        <w:t xml:space="preserve">[résurrection] ; Sésostris III y entreprit la construction d'édifices et de temples funéraires, qui seront poursuivis, entre autres, par Séthi Ier et </w:t>
      </w:r>
      <w:hyperlink r:id="rId12275" w:anchor="Cul_Nouvel_Empire__p_Ramses2" w:history="1">
        <w:r w:rsidR="00F22E73" w:rsidRPr="0032190F">
          <w:rPr>
            <w:rStyle w:val="Hyperlink"/>
            <w:lang w:val="fr-FR"/>
          </w:rPr>
          <w:t>Ramsès II</w:t>
        </w:r>
      </w:hyperlink>
      <w:r w:rsidRPr="0032190F">
        <w:rPr>
          <w:lang w:val="fr-FR"/>
        </w:rPr>
        <w:t>(BIB wiki)</w:t>
      </w:r>
      <w:r w:rsidR="000B4B4E" w:rsidRPr="0032190F">
        <w:rPr>
          <w:lang w:val="fr-FR"/>
        </w:rPr>
        <w:t>. Nécropole (BIB Arte)</w:t>
      </w:r>
    </w:p>
    <w:p w14:paraId="1744C88D" w14:textId="44CE8FE1" w:rsidR="00DC460B" w:rsidRDefault="00DC460B" w:rsidP="006C5744">
      <w:pPr>
        <w:jc w:val="both"/>
        <w:rPr>
          <w:lang w:val="fr-FR"/>
        </w:rPr>
      </w:pPr>
    </w:p>
    <w:p w14:paraId="43728F98" w14:textId="31824D7F" w:rsidR="00DC460B" w:rsidRPr="0032190F" w:rsidRDefault="00DC460B" w:rsidP="006C5744">
      <w:pPr>
        <w:jc w:val="both"/>
        <w:rPr>
          <w:lang w:val="fr-FR"/>
        </w:rPr>
      </w:pPr>
      <w:r>
        <w:rPr>
          <w:lang w:val="fr-FR"/>
        </w:rPr>
        <w:t xml:space="preserve">v. </w:t>
      </w:r>
      <w:hyperlink r:id="rId12276" w:anchor="Sit_Hierakonpolis" w:history="1">
        <w:r w:rsidRPr="00DC460B">
          <w:rPr>
            <w:rStyle w:val="Hyperlink"/>
            <w:lang w:val="fr-FR"/>
          </w:rPr>
          <w:t>Hierakonpolis</w:t>
        </w:r>
      </w:hyperlink>
    </w:p>
    <w:p w14:paraId="42663D68" w14:textId="77777777" w:rsidR="00293C78" w:rsidRPr="0032190F" w:rsidRDefault="00293C78" w:rsidP="00242C0F">
      <w:pPr>
        <w:rPr>
          <w:lang w:val="fr-FR"/>
        </w:rPr>
      </w:pPr>
    </w:p>
    <w:p w14:paraId="674E8B48" w14:textId="77777777" w:rsidR="000B1E46" w:rsidRPr="0032190F" w:rsidRDefault="000B1E46" w:rsidP="00242C0F">
      <w:pPr>
        <w:pStyle w:val="Heading2"/>
      </w:pPr>
      <w:bookmarkStart w:id="5019" w:name="Sit_Abydos_obj_ListeRois"/>
      <w:r w:rsidRPr="0032190F">
        <w:t>Liste des rois</w:t>
      </w:r>
    </w:p>
    <w:bookmarkEnd w:id="5019"/>
    <w:p w14:paraId="4B423474" w14:textId="77777777" w:rsidR="000B1E46" w:rsidRPr="0032190F" w:rsidRDefault="000B1E46" w:rsidP="00242C0F">
      <w:pPr>
        <w:rPr>
          <w:lang w:val="fr-FR"/>
        </w:rPr>
      </w:pPr>
    </w:p>
    <w:p w14:paraId="45E3242D" w14:textId="77777777" w:rsidR="000B1E46" w:rsidRPr="0032190F" w:rsidRDefault="00EF7860" w:rsidP="00242C0F">
      <w:pPr>
        <w:rPr>
          <w:lang w:val="fr-FR"/>
        </w:rPr>
      </w:pPr>
      <w:r w:rsidRPr="0032190F">
        <w:rPr>
          <w:lang w:val="fr-FR"/>
        </w:rPr>
        <w:t xml:space="preserve">En 1864, A. Mariette découvre la table des Rois (BIB Arte). </w:t>
      </w:r>
      <w:r w:rsidR="000B1E46" w:rsidRPr="0032190F">
        <w:rPr>
          <w:lang w:val="fr-FR"/>
        </w:rPr>
        <w:t>La liste d'Abydos, appelée également table d'Abydos, est inscrite par Séthi 1</w:t>
      </w:r>
      <w:r w:rsidR="000B1E46" w:rsidRPr="0032190F">
        <w:rPr>
          <w:vertAlign w:val="superscript"/>
          <w:lang w:val="fr-FR"/>
        </w:rPr>
        <w:t>e</w:t>
      </w:r>
      <w:r w:rsidR="000B1E46" w:rsidRPr="0032190F">
        <w:rPr>
          <w:lang w:val="fr-FR"/>
        </w:rPr>
        <w:t xml:space="preserve"> c’est la représentation des cartouches de soixante-seize rois l’ayant précédé (ne mentionne par Akhénaton le roi </w:t>
      </w:r>
      <w:r w:rsidR="000B1E46" w:rsidRPr="0032190F">
        <w:rPr>
          <w:i/>
          <w:lang w:val="fr-FR"/>
        </w:rPr>
        <w:t>hérétique</w:t>
      </w:r>
      <w:r w:rsidR="000B1E46" w:rsidRPr="0032190F">
        <w:rPr>
          <w:lang w:val="fr-FR"/>
        </w:rPr>
        <w:t>). Elle est située sur un mur du temple d'Abydos en Égypte  (BIB wiki)</w:t>
      </w:r>
    </w:p>
    <w:p w14:paraId="35EFAA9D" w14:textId="77777777" w:rsidR="006C5744" w:rsidRPr="0032190F" w:rsidRDefault="006C5744" w:rsidP="00242C0F">
      <w:pPr>
        <w:rPr>
          <w:lang w:val="fr-FR"/>
        </w:rPr>
      </w:pPr>
    </w:p>
    <w:p w14:paraId="467121D3" w14:textId="77777777" w:rsidR="006C5744" w:rsidRPr="0032190F" w:rsidRDefault="006C5744" w:rsidP="006C5744">
      <w:pPr>
        <w:pStyle w:val="Heading2"/>
      </w:pPr>
      <w:bookmarkStart w:id="5020" w:name="Sit_Abydos_spat_necro"/>
      <w:r w:rsidRPr="0032190F">
        <w:t>Nécropole</w:t>
      </w:r>
    </w:p>
    <w:bookmarkEnd w:id="5020"/>
    <w:p w14:paraId="7D2B7EDB" w14:textId="77777777" w:rsidR="006C5744" w:rsidRPr="0032190F" w:rsidRDefault="006C5744" w:rsidP="006C5744">
      <w:pPr>
        <w:rPr>
          <w:lang w:val="fr-FR"/>
        </w:rPr>
      </w:pPr>
      <w:r w:rsidRPr="0032190F">
        <w:rPr>
          <w:lang w:val="fr-FR"/>
        </w:rPr>
        <w:t>Les noms des rois sont marqués par des signes (BIB P. Bernus, Carbone 14, 2017)</w:t>
      </w:r>
    </w:p>
    <w:p w14:paraId="08AE8449" w14:textId="77777777" w:rsidR="006C5744" w:rsidRPr="0032190F" w:rsidRDefault="006C5744" w:rsidP="00242C0F">
      <w:pPr>
        <w:rPr>
          <w:lang w:val="fr-FR"/>
        </w:rPr>
      </w:pPr>
    </w:p>
    <w:p w14:paraId="2A158737" w14:textId="77777777" w:rsidR="006C5744" w:rsidRPr="0032190F" w:rsidRDefault="006C5744" w:rsidP="006C5744">
      <w:pPr>
        <w:pStyle w:val="Heading3"/>
      </w:pPr>
      <w:bookmarkStart w:id="5021" w:name="Sit_Abydos_spat_necro_tUJ"/>
      <w:r w:rsidRPr="0032190F">
        <w:t>Tombe UJ</w:t>
      </w:r>
    </w:p>
    <w:bookmarkEnd w:id="5021"/>
    <w:p w14:paraId="16F10048" w14:textId="43BDD94A" w:rsidR="006C5744" w:rsidRPr="0032190F" w:rsidRDefault="006C5744" w:rsidP="00DC460B">
      <w:pPr>
        <w:jc w:val="both"/>
        <w:rPr>
          <w:lang w:val="fr-FR"/>
        </w:rPr>
      </w:pPr>
      <w:r w:rsidRPr="0032190F">
        <w:rPr>
          <w:lang w:val="fr-FR"/>
        </w:rPr>
        <w:t xml:space="preserve">Vers 3100-3000 aec. De nombreuses étiquettes de produits [de luxe?] ont été retrouvées. Ces étiquettes montrent des signes identifiant les produits (BIB P. Bernus, Carbone 14, 2017) </w:t>
      </w:r>
      <w:r w:rsidR="00380837">
        <w:rPr>
          <w:lang w:val="fr-FR"/>
        </w:rPr>
        <w:t xml:space="preserve"> Le corpus des étiquettes se rapproche de celui d' </w:t>
      </w:r>
      <w:hyperlink r:id="rId12277" w:anchor="Sit_Harawi" w:history="1">
        <w:r w:rsidR="00380837" w:rsidRPr="0004124A">
          <w:rPr>
            <w:rStyle w:val="Hyperlink"/>
            <w:lang w:val="fr-FR"/>
          </w:rPr>
          <w:t>Harawi</w:t>
        </w:r>
      </w:hyperlink>
      <w:r w:rsidR="00380837">
        <w:rPr>
          <w:lang w:val="fr-FR"/>
        </w:rPr>
        <w:t xml:space="preserve"> (BIB P. Bernus, Carbone 14, 2017) </w:t>
      </w:r>
      <w:r w:rsidR="0004124A">
        <w:rPr>
          <w:lang w:val="fr-FR"/>
        </w:rPr>
        <w:t>[marques de propriétés]</w:t>
      </w:r>
    </w:p>
    <w:p w14:paraId="36A47F95" w14:textId="77777777" w:rsidR="00E03B41" w:rsidRPr="0032190F" w:rsidRDefault="00E03B41" w:rsidP="00242C0F">
      <w:pPr>
        <w:rPr>
          <w:lang w:val="fr-FR"/>
        </w:rPr>
      </w:pPr>
    </w:p>
    <w:p w14:paraId="5FBF3E29" w14:textId="77777777" w:rsidR="00E03B41" w:rsidRPr="004F57EF" w:rsidRDefault="00E03B41" w:rsidP="00426FF9">
      <w:pPr>
        <w:pStyle w:val="Heading1"/>
        <w:rPr>
          <w:lang w:val="en-GB"/>
        </w:rPr>
      </w:pPr>
      <w:bookmarkStart w:id="5022" w:name="Sit_Hol_Wadi"/>
      <w:r w:rsidRPr="004F57EF">
        <w:rPr>
          <w:lang w:val="en-GB"/>
        </w:rPr>
        <w:t>WADI EL-HOL</w:t>
      </w:r>
    </w:p>
    <w:bookmarkEnd w:id="5022"/>
    <w:p w14:paraId="46C08C3A" w14:textId="49B96C99" w:rsidR="00E03B41" w:rsidRPr="004F57EF" w:rsidRDefault="0004124A" w:rsidP="00242C0F">
      <w:pPr>
        <w:rPr>
          <w:sz w:val="20"/>
          <w:lang w:val="en-GB"/>
        </w:rPr>
      </w:pPr>
      <w:r w:rsidRPr="004F57EF">
        <w:rPr>
          <w:sz w:val="20"/>
          <w:lang w:val="en-GB"/>
        </w:rPr>
        <w:t>Wadi el-Hol, Wadi El Hol</w:t>
      </w:r>
    </w:p>
    <w:p w14:paraId="69881900" w14:textId="77777777" w:rsidR="0004124A" w:rsidRPr="004F57EF" w:rsidRDefault="0004124A" w:rsidP="00242C0F">
      <w:pPr>
        <w:rPr>
          <w:lang w:val="en-GB"/>
        </w:rPr>
      </w:pPr>
    </w:p>
    <w:p w14:paraId="63D06509" w14:textId="77A66C0B" w:rsidR="00E03B41" w:rsidRPr="0032190F" w:rsidRDefault="0004124A" w:rsidP="00242C0F">
      <w:pPr>
        <w:rPr>
          <w:lang w:val="fr-FR"/>
        </w:rPr>
      </w:pPr>
      <w:r>
        <w:rPr>
          <w:lang w:val="fr-FR"/>
        </w:rPr>
        <w:t>S</w:t>
      </w:r>
      <w:r w:rsidR="00E03B41" w:rsidRPr="0032190F">
        <w:rPr>
          <w:lang w:val="fr-FR"/>
        </w:rPr>
        <w:t xml:space="preserve">ur la route reliant </w:t>
      </w:r>
      <w:hyperlink r:id="rId12278" w:anchor="Sit_Thebes_Louxor" w:history="1">
        <w:r w:rsidR="00642333" w:rsidRPr="0032190F">
          <w:rPr>
            <w:rStyle w:val="Hyperlink"/>
            <w:lang w:val="fr-FR"/>
          </w:rPr>
          <w:t>Thèbes-Louxor</w:t>
        </w:r>
      </w:hyperlink>
      <w:r w:rsidRPr="0004124A">
        <w:rPr>
          <w:rStyle w:val="Hyperlink"/>
          <w:color w:val="auto"/>
          <w:u w:val="none"/>
          <w:lang w:val="fr-FR"/>
        </w:rPr>
        <w:t xml:space="preserve"> </w:t>
      </w:r>
      <w:r w:rsidR="00E03B41" w:rsidRPr="0032190F">
        <w:rPr>
          <w:lang w:val="fr-FR"/>
        </w:rPr>
        <w:t xml:space="preserve">à Abydos, ont été identifiés des </w:t>
      </w:r>
      <w:hyperlink r:id="rId12279" w:anchor="Cul_Art_lex_graffiti" w:history="1">
        <w:r w:rsidR="000568BC" w:rsidRPr="009F2B4E">
          <w:rPr>
            <w:rStyle w:val="Hyperlink"/>
            <w:lang w:val="fr-FR"/>
          </w:rPr>
          <w:t>graffiti</w:t>
        </w:r>
      </w:hyperlink>
      <w:r w:rsidR="000568BC" w:rsidRPr="00C72635">
        <w:rPr>
          <w:lang w:val="fr-FR"/>
        </w:rPr>
        <w:t xml:space="preserve"> </w:t>
      </w:r>
      <w:r w:rsidR="00E03B41" w:rsidRPr="0032190F">
        <w:rPr>
          <w:lang w:val="fr-FR"/>
        </w:rPr>
        <w:t xml:space="preserve">qui se sont révélés être un </w:t>
      </w:r>
      <w:hyperlink r:id="rId12280" w:anchor="Cul_Ecriture_Alphab" w:history="1">
        <w:r w:rsidR="00D75E4D" w:rsidRPr="0032190F">
          <w:rPr>
            <w:rStyle w:val="Hyperlink"/>
            <w:lang w:val="fr-FR"/>
          </w:rPr>
          <w:t>alphabet</w:t>
        </w:r>
      </w:hyperlink>
      <w:r w:rsidR="006C5744" w:rsidRPr="0032190F">
        <w:rPr>
          <w:lang w:val="fr-FR"/>
        </w:rPr>
        <w:t xml:space="preserve"> </w:t>
      </w:r>
      <w:hyperlink r:id="rId12281" w:anchor="Cul_Ecriture_ProtoSin" w:history="1">
        <w:r w:rsidR="00F22C48" w:rsidRPr="00F22C48">
          <w:rPr>
            <w:rStyle w:val="Hyperlink"/>
            <w:lang w:val="fr-FR"/>
          </w:rPr>
          <w:t>proto-sinaïque</w:t>
        </w:r>
      </w:hyperlink>
      <w:r w:rsidR="00E03B41" w:rsidRPr="0032190F">
        <w:rPr>
          <w:lang w:val="fr-FR"/>
        </w:rPr>
        <w:t xml:space="preserve"> (BIB 1860 p. 141)</w:t>
      </w:r>
    </w:p>
    <w:p w14:paraId="4CC0ED8D" w14:textId="77777777" w:rsidR="000B4B4E" w:rsidRPr="0032190F" w:rsidRDefault="000B4B4E" w:rsidP="00242C0F">
      <w:pPr>
        <w:rPr>
          <w:lang w:val="fr-FR"/>
        </w:rPr>
      </w:pPr>
    </w:p>
    <w:p w14:paraId="2066078D" w14:textId="77777777" w:rsidR="006C5744" w:rsidRPr="00DC460B" w:rsidRDefault="006C5744" w:rsidP="004416BE">
      <w:pPr>
        <w:pStyle w:val="Heading1"/>
        <w:rPr>
          <w:lang w:val="en-GB"/>
        </w:rPr>
      </w:pPr>
      <w:bookmarkStart w:id="5023" w:name="Sit_Harawi"/>
      <w:r w:rsidRPr="00DC460B">
        <w:rPr>
          <w:lang w:val="en-GB"/>
        </w:rPr>
        <w:t>HARAWI (AL)</w:t>
      </w:r>
    </w:p>
    <w:bookmarkEnd w:id="5023"/>
    <w:p w14:paraId="053C7116" w14:textId="7818A754" w:rsidR="006C5744" w:rsidRPr="00DC460B" w:rsidRDefault="0004124A" w:rsidP="00242C0F">
      <w:pPr>
        <w:rPr>
          <w:sz w:val="20"/>
          <w:lang w:val="en-GB"/>
        </w:rPr>
      </w:pPr>
      <w:r w:rsidRPr="00DC460B">
        <w:rPr>
          <w:sz w:val="20"/>
          <w:lang w:val="en-GB"/>
        </w:rPr>
        <w:t>Al Harawi, Al-Hrawi</w:t>
      </w:r>
    </w:p>
    <w:p w14:paraId="64D83ABF" w14:textId="77777777" w:rsidR="0004124A" w:rsidRPr="00DC460B" w:rsidRDefault="0004124A" w:rsidP="00242C0F">
      <w:pPr>
        <w:rPr>
          <w:lang w:val="en-GB"/>
        </w:rPr>
      </w:pPr>
    </w:p>
    <w:p w14:paraId="5A3FCE0D" w14:textId="650E7E85" w:rsidR="006C5744" w:rsidRPr="0032190F" w:rsidRDefault="0004124A" w:rsidP="0004124A">
      <w:pPr>
        <w:jc w:val="both"/>
        <w:rPr>
          <w:lang w:val="fr-FR"/>
        </w:rPr>
      </w:pPr>
      <w:r>
        <w:rPr>
          <w:lang w:val="fr-FR"/>
        </w:rPr>
        <w:t>P</w:t>
      </w:r>
      <w:r w:rsidR="00380837">
        <w:rPr>
          <w:lang w:val="fr-FR"/>
        </w:rPr>
        <w:t xml:space="preserve">roche de </w:t>
      </w:r>
      <w:hyperlink r:id="rId12282" w:anchor="Sit_Thebes_Louxor" w:history="1">
        <w:r w:rsidRPr="0032190F">
          <w:rPr>
            <w:rStyle w:val="Hyperlink"/>
            <w:lang w:val="fr-FR"/>
          </w:rPr>
          <w:t>Thèbes-Louxor</w:t>
        </w:r>
      </w:hyperlink>
      <w:r w:rsidR="00380837">
        <w:rPr>
          <w:lang w:val="fr-FR"/>
        </w:rPr>
        <w:t xml:space="preserve">, vers 3250 aec (BIB P. Bernus, Carbone 14, 2017) </w:t>
      </w:r>
      <w:r>
        <w:rPr>
          <w:lang w:val="fr-FR"/>
        </w:rPr>
        <w:t>A</w:t>
      </w:r>
      <w:r w:rsidR="006C5744" w:rsidRPr="0032190F">
        <w:rPr>
          <w:lang w:val="fr-FR"/>
        </w:rPr>
        <w:t xml:space="preserve">ux marches de Louxor, en surplomb d 'une route [piste du désert] proche de </w:t>
      </w:r>
      <w:bookmarkStart w:id="5024" w:name="_Hlk129023156"/>
      <w:r>
        <w:fldChar w:fldCharType="begin"/>
      </w:r>
      <w:r w:rsidRPr="0004124A">
        <w:rPr>
          <w:lang w:val="fr-FR"/>
        </w:rPr>
        <w:instrText>HYPERLINK "file:///C:\\Users\\Thomas%20Huet\\Desktop\\Documentation%20archéologique%20liée%20à%20la%20thèse\\Sites.docx" \l "Sit_Hierakonpolis"</w:instrText>
      </w:r>
      <w:r>
        <w:fldChar w:fldCharType="separate"/>
      </w:r>
      <w:r w:rsidR="006C5744" w:rsidRPr="0032190F">
        <w:rPr>
          <w:rStyle w:val="Hyperlink"/>
          <w:lang w:val="fr-FR"/>
        </w:rPr>
        <w:t>Hierakonpolis</w:t>
      </w:r>
      <w:r>
        <w:rPr>
          <w:rStyle w:val="Hyperlink"/>
          <w:lang w:val="fr-FR"/>
        </w:rPr>
        <w:fldChar w:fldCharType="end"/>
      </w:r>
      <w:bookmarkEnd w:id="5024"/>
      <w:r w:rsidR="006C5744" w:rsidRPr="0032190F">
        <w:rPr>
          <w:lang w:val="fr-FR"/>
        </w:rPr>
        <w:t xml:space="preserve">, a été mis à jour un panneau gravé de signes monumentaux (~70 cm de haut) également peints qui est interprété comme une proto-écriture, une sémiographie complexe (BIB P. Bernus, Carbone 14, 2017) </w:t>
      </w:r>
    </w:p>
    <w:p w14:paraId="5CD0A136" w14:textId="77777777" w:rsidR="006C5744" w:rsidRPr="0032190F" w:rsidRDefault="006C5744" w:rsidP="006C5744">
      <w:pPr>
        <w:rPr>
          <w:lang w:val="fr-FR"/>
        </w:rPr>
      </w:pPr>
      <w:r w:rsidRPr="0032190F">
        <w:rPr>
          <w:lang w:val="fr-FR"/>
        </w:rPr>
        <w:t>Deux jabirou (marabouts) sont représentés dos à dos, ibis chauve (BIB P. Bernus, Carbone 14, 2017)</w:t>
      </w:r>
    </w:p>
    <w:p w14:paraId="4AC58250" w14:textId="5C606A57" w:rsidR="006C5744" w:rsidRDefault="006C5744" w:rsidP="006C5744">
      <w:pPr>
        <w:rPr>
          <w:lang w:val="fr-FR"/>
        </w:rPr>
      </w:pPr>
      <w:r w:rsidRPr="0032190F">
        <w:rPr>
          <w:lang w:val="fr-FR"/>
        </w:rPr>
        <w:t>Les signes de ce panneau peuvent être rapprochés de ceux des tablettes d'</w:t>
      </w:r>
      <w:r w:rsidR="004416BE">
        <w:rPr>
          <w:lang w:val="fr-FR"/>
        </w:rPr>
        <w:t xml:space="preserve"> </w:t>
      </w:r>
      <w:hyperlink r:id="rId12283" w:anchor="Sit_Abydos" w:history="1">
        <w:r w:rsidRPr="0032190F">
          <w:rPr>
            <w:rStyle w:val="Hyperlink"/>
            <w:lang w:val="fr-FR"/>
          </w:rPr>
          <w:t>Abydos</w:t>
        </w:r>
      </w:hyperlink>
      <w:r w:rsidRPr="0032190F">
        <w:rPr>
          <w:lang w:val="fr-FR"/>
        </w:rPr>
        <w:t xml:space="preserve"> (BIB P. Bernus, Carbone 14, 2017)</w:t>
      </w:r>
    </w:p>
    <w:p w14:paraId="729FAA15" w14:textId="44017062" w:rsidR="004416BE" w:rsidRDefault="004416BE" w:rsidP="004416BE">
      <w:pPr>
        <w:pStyle w:val="Heading1"/>
      </w:pPr>
      <w:r>
        <w:br/>
      </w:r>
      <w:bookmarkStart w:id="5025" w:name="Sit_Nagada"/>
      <w:r>
        <w:t>NAGADA</w:t>
      </w:r>
      <w:bookmarkEnd w:id="5025"/>
    </w:p>
    <w:p w14:paraId="06412FA1" w14:textId="65C19348" w:rsidR="004416BE" w:rsidRPr="004416BE" w:rsidRDefault="004416BE" w:rsidP="006C5744">
      <w:pPr>
        <w:rPr>
          <w:sz w:val="20"/>
          <w:lang w:val="fr-FR"/>
        </w:rPr>
      </w:pPr>
      <w:r w:rsidRPr="0004124A">
        <w:rPr>
          <w:sz w:val="20"/>
          <w:lang w:val="fr-FR"/>
        </w:rPr>
        <w:t>Naqada, Naquada, Nagada</w:t>
      </w:r>
    </w:p>
    <w:p w14:paraId="08B9E3EC" w14:textId="4E3C1F86" w:rsidR="004416BE" w:rsidRDefault="004416BE" w:rsidP="006C5744">
      <w:pPr>
        <w:rPr>
          <w:lang w:val="fr-FR"/>
        </w:rPr>
      </w:pPr>
    </w:p>
    <w:p w14:paraId="739246DF" w14:textId="69D4542F" w:rsidR="004416BE" w:rsidRPr="0032190F" w:rsidRDefault="004416BE" w:rsidP="006C5744">
      <w:pPr>
        <w:rPr>
          <w:lang w:val="fr-FR"/>
        </w:rPr>
      </w:pPr>
      <w:r>
        <w:rPr>
          <w:lang w:val="fr-FR"/>
        </w:rPr>
        <w:t xml:space="preserve">Cimetière qui a donné son nom à la culture de </w:t>
      </w:r>
      <w:hyperlink r:id="rId12284" w:anchor="Cul_Nagada" w:history="1">
        <w:r w:rsidRPr="004416BE">
          <w:rPr>
            <w:rStyle w:val="Hyperlink"/>
            <w:lang w:val="fr-FR"/>
          </w:rPr>
          <w:t>Nagada</w:t>
        </w:r>
      </w:hyperlink>
      <w:r>
        <w:rPr>
          <w:lang w:val="fr-FR"/>
        </w:rPr>
        <w:t xml:space="preserve"> (SS BIB) </w:t>
      </w:r>
      <w:r w:rsidR="0004124A" w:rsidRPr="0004124A">
        <w:rPr>
          <w:lang w:val="fr-FR"/>
        </w:rPr>
        <w:t xml:space="preserve">2,200 tombes de </w:t>
      </w:r>
      <w:hyperlink r:id="rId12285" w:anchor="Sit_Nagada" w:history="1">
        <w:r w:rsidR="0004124A" w:rsidRPr="0004124A">
          <w:rPr>
            <w:rStyle w:val="Hyperlink"/>
            <w:lang w:val="fr-FR"/>
          </w:rPr>
          <w:t>Nagada</w:t>
        </w:r>
      </w:hyperlink>
      <w:r w:rsidR="0004124A" w:rsidRPr="0004124A">
        <w:rPr>
          <w:lang w:val="fr-FR"/>
        </w:rPr>
        <w:t xml:space="preserve"> (BIB 1966 p. 31). Site f</w:t>
      </w:r>
      <w:r w:rsidRPr="0004124A">
        <w:rPr>
          <w:lang w:val="fr-FR"/>
        </w:rPr>
        <w:t xml:space="preserve">ouillé par </w:t>
      </w:r>
      <w:hyperlink r:id="rId12286" w:anchor="AUT_Petrie" w:history="1">
        <w:r w:rsidRPr="0004124A">
          <w:rPr>
            <w:rStyle w:val="Hyperlink"/>
            <w:lang w:val="fr-FR"/>
          </w:rPr>
          <w:t>Petrie</w:t>
        </w:r>
      </w:hyperlink>
      <w:r w:rsidR="0004124A" w:rsidRPr="0004124A">
        <w:rPr>
          <w:lang w:val="fr-FR"/>
        </w:rPr>
        <w:t xml:space="preserve"> (SS BIB)</w:t>
      </w:r>
    </w:p>
    <w:p w14:paraId="16250DE8" w14:textId="77777777" w:rsidR="006C5744" w:rsidRPr="0032190F" w:rsidRDefault="006C5744" w:rsidP="00242C0F">
      <w:pPr>
        <w:rPr>
          <w:lang w:val="fr-FR"/>
        </w:rPr>
      </w:pPr>
    </w:p>
    <w:p w14:paraId="269344C4" w14:textId="77777777" w:rsidR="000B4B4E" w:rsidRPr="0032190F" w:rsidRDefault="000B4B4E" w:rsidP="00426FF9">
      <w:pPr>
        <w:pStyle w:val="Heading1"/>
      </w:pPr>
      <w:bookmarkStart w:id="5026" w:name="Sit_Hierakonpolis"/>
      <w:r w:rsidRPr="0032190F">
        <w:t>HIERAKONPOLIS</w:t>
      </w:r>
    </w:p>
    <w:bookmarkEnd w:id="5026"/>
    <w:p w14:paraId="0A7F56F8" w14:textId="77777777" w:rsidR="00DC460B" w:rsidRPr="00DC460B" w:rsidRDefault="00DC460B" w:rsidP="00242C0F">
      <w:pPr>
        <w:rPr>
          <w:sz w:val="20"/>
          <w:lang w:val="fr-FR"/>
        </w:rPr>
      </w:pPr>
      <w:r w:rsidRPr="00DC460B">
        <w:rPr>
          <w:sz w:val="20"/>
          <w:lang w:val="fr-FR"/>
        </w:rPr>
        <w:t>litt. gr. "Ville du faucon" [Horus]</w:t>
      </w:r>
      <w:r w:rsidR="000B4B4E" w:rsidRPr="00DC460B">
        <w:rPr>
          <w:sz w:val="20"/>
          <w:lang w:val="fr-FR"/>
        </w:rPr>
        <w:br/>
      </w:r>
    </w:p>
    <w:p w14:paraId="7AC1D19D" w14:textId="6DDB209F" w:rsidR="000B4B4E" w:rsidRDefault="000B4B4E" w:rsidP="00242C0F">
      <w:pPr>
        <w:rPr>
          <w:lang w:val="fr-FR"/>
        </w:rPr>
      </w:pPr>
      <w:r w:rsidRPr="0032190F">
        <w:rPr>
          <w:lang w:val="fr-FR"/>
        </w:rPr>
        <w:lastRenderedPageBreak/>
        <w:t xml:space="preserve">Cité contemporaine </w:t>
      </w:r>
      <w:r w:rsidR="004416BE">
        <w:rPr>
          <w:lang w:val="fr-FR"/>
        </w:rPr>
        <w:t xml:space="preserve">d' </w:t>
      </w:r>
      <w:hyperlink r:id="rId12287" w:anchor="Sit_Abydos" w:history="1">
        <w:r w:rsidR="004416BE" w:rsidRPr="0032190F">
          <w:rPr>
            <w:rStyle w:val="Hyperlink"/>
            <w:lang w:val="fr-FR"/>
          </w:rPr>
          <w:t>Abydos</w:t>
        </w:r>
      </w:hyperlink>
      <w:r w:rsidR="004416BE" w:rsidRPr="0032190F">
        <w:rPr>
          <w:lang w:val="fr-FR"/>
        </w:rPr>
        <w:t xml:space="preserve"> </w:t>
      </w:r>
      <w:r w:rsidRPr="0032190F">
        <w:rPr>
          <w:lang w:val="fr-FR"/>
        </w:rPr>
        <w:t>(Dynsatie 0) construite de large murs de briques. Y a été trouvée la palette de Narmer.</w:t>
      </w:r>
    </w:p>
    <w:p w14:paraId="26C4A6B1" w14:textId="613BA6DF" w:rsidR="004416BE" w:rsidRDefault="004416BE" w:rsidP="00242C0F">
      <w:pPr>
        <w:rPr>
          <w:lang w:val="fr-FR"/>
        </w:rPr>
      </w:pPr>
    </w:p>
    <w:p w14:paraId="487D994B" w14:textId="7A78BB9C" w:rsidR="004416BE" w:rsidRDefault="004416BE" w:rsidP="004416BE">
      <w:pPr>
        <w:pStyle w:val="Heading2"/>
      </w:pPr>
      <w:bookmarkStart w:id="5027" w:name="Sit_Hierakonpolis_strat_MainDeposit"/>
      <w:r w:rsidRPr="004416BE">
        <w:t>"Main deposit"</w:t>
      </w:r>
    </w:p>
    <w:bookmarkEnd w:id="5027"/>
    <w:p w14:paraId="04C252A7" w14:textId="77777777" w:rsidR="004416BE" w:rsidRPr="004416BE" w:rsidRDefault="004416BE" w:rsidP="004416BE">
      <w:pPr>
        <w:rPr>
          <w:lang w:val="fr-FR"/>
        </w:rPr>
      </w:pPr>
    </w:p>
    <w:p w14:paraId="78938000" w14:textId="145A0F93" w:rsidR="00974A0E" w:rsidRPr="004416BE" w:rsidRDefault="00000000" w:rsidP="00242C0F">
      <w:pPr>
        <w:rPr>
          <w:lang w:val="fr-FR"/>
        </w:rPr>
      </w:pPr>
      <w:hyperlink r:id="rId12288" w:anchor="Cul_Predynastique_per_LPD" w:history="1">
        <w:r w:rsidR="004416BE" w:rsidRPr="00DC460B">
          <w:rPr>
            <w:rStyle w:val="Hyperlink"/>
            <w:lang w:val="fr-FR"/>
          </w:rPr>
          <w:t>LPD</w:t>
        </w:r>
      </w:hyperlink>
      <w:r w:rsidR="004416BE" w:rsidRPr="00DC460B">
        <w:rPr>
          <w:lang w:val="fr-FR"/>
        </w:rPr>
        <w:t xml:space="preserve"> (Ashmolean museum)</w:t>
      </w:r>
    </w:p>
    <w:p w14:paraId="479906A8" w14:textId="77777777" w:rsidR="004416BE" w:rsidRPr="0032190F" w:rsidRDefault="004416BE" w:rsidP="00242C0F">
      <w:pPr>
        <w:rPr>
          <w:lang w:val="fr-FR"/>
        </w:rPr>
      </w:pPr>
    </w:p>
    <w:p w14:paraId="4DA26587" w14:textId="77777777" w:rsidR="000B4B4E" w:rsidRPr="0032190F" w:rsidRDefault="000B4B4E" w:rsidP="00242C0F">
      <w:pPr>
        <w:pStyle w:val="Heading2"/>
      </w:pPr>
      <w:bookmarkStart w:id="5028" w:name="Sit_Hierakonpolis_obj_PaletNarmer"/>
      <w:r w:rsidRPr="0032190F">
        <w:t>Palette de Narmer</w:t>
      </w:r>
    </w:p>
    <w:bookmarkEnd w:id="5028"/>
    <w:p w14:paraId="6A1DCAAD" w14:textId="2FAC1FBA" w:rsidR="000B4B4E" w:rsidRPr="00DC460B" w:rsidRDefault="004416BE" w:rsidP="00242C0F">
      <w:pPr>
        <w:rPr>
          <w:rStyle w:val="Hyperlink"/>
          <w:sz w:val="20"/>
          <w:szCs w:val="20"/>
          <w:lang w:val="fr-FR"/>
        </w:rPr>
      </w:pPr>
      <w:r>
        <w:fldChar w:fldCharType="begin"/>
      </w:r>
      <w:r w:rsidRPr="00DC460B">
        <w:rPr>
          <w:lang w:val="fr-FR"/>
        </w:rPr>
        <w:instrText>HYPERLINK "C:\\Users\\Thomas Huet\\Desktop\\Documentation archéologique liée à la thèse\\Cultures.docx" \l "Cul_Predynastique_phar_Narmer"</w:instrText>
      </w:r>
      <w:r>
        <w:fldChar w:fldCharType="separate"/>
      </w:r>
      <w:r w:rsidRPr="00DC460B">
        <w:rPr>
          <w:rStyle w:val="Hyperlink"/>
          <w:sz w:val="20"/>
          <w:szCs w:val="20"/>
          <w:lang w:val="fr-FR"/>
        </w:rPr>
        <w:t>Narmer</w:t>
      </w:r>
      <w:r>
        <w:rPr>
          <w:rStyle w:val="Hyperlink"/>
          <w:sz w:val="20"/>
          <w:szCs w:val="20"/>
        </w:rPr>
        <w:fldChar w:fldCharType="end"/>
      </w:r>
    </w:p>
    <w:p w14:paraId="7949E03C" w14:textId="77777777" w:rsidR="004416BE" w:rsidRPr="0032190F" w:rsidRDefault="004416BE" w:rsidP="00242C0F">
      <w:pPr>
        <w:rPr>
          <w:lang w:val="fr-FR"/>
        </w:rPr>
      </w:pPr>
    </w:p>
    <w:p w14:paraId="13F53880" w14:textId="6A0B8FA4" w:rsidR="000B4B4E" w:rsidRPr="0032190F" w:rsidRDefault="000B4B4E" w:rsidP="00974A0E">
      <w:pPr>
        <w:jc w:val="both"/>
        <w:rPr>
          <w:lang w:val="fr-FR"/>
        </w:rPr>
      </w:pPr>
      <w:r w:rsidRPr="0032190F">
        <w:rPr>
          <w:i/>
          <w:lang w:val="fr-FR"/>
        </w:rPr>
        <w:t>Datée du 23</w:t>
      </w:r>
      <w:r w:rsidRPr="0032190F">
        <w:rPr>
          <w:i/>
          <w:vertAlign w:val="superscript"/>
          <w:lang w:val="fr-FR"/>
        </w:rPr>
        <w:t>e</w:t>
      </w:r>
      <w:r w:rsidRPr="0032190F">
        <w:rPr>
          <w:i/>
          <w:lang w:val="fr-FR"/>
        </w:rPr>
        <w:t xml:space="preserve"> s. aec, </w:t>
      </w:r>
      <w:r w:rsidRPr="0032190F">
        <w:rPr>
          <w:lang w:val="fr-FR"/>
        </w:rPr>
        <w:t>(~65cm de long)Les inscriptions relatent l'unification de la Haute et de la Basse-Égypte par le roi Narmer. Le nom de Narme</w:t>
      </w:r>
      <w:r w:rsidR="00974A0E" w:rsidRPr="0032190F">
        <w:rPr>
          <w:lang w:val="fr-FR"/>
        </w:rPr>
        <w:t>r est inscrit. On le voit à l’en</w:t>
      </w:r>
      <w:r w:rsidRPr="0032190F">
        <w:rPr>
          <w:lang w:val="fr-FR"/>
        </w:rPr>
        <w:t>droit avec la couronne de la Haute-</w:t>
      </w:r>
      <w:r w:rsidR="00992ED9" w:rsidRPr="0032190F">
        <w:rPr>
          <w:lang w:val="fr-FR"/>
        </w:rPr>
        <w:t>Égypte</w:t>
      </w:r>
      <w:r w:rsidRPr="0032190F">
        <w:rPr>
          <w:lang w:val="fr-FR"/>
        </w:rPr>
        <w:t xml:space="preserve"> et à l’envers de la stèle avec la couronne de la Basse où il inspecte les corps mutilés de ses adversaires vaincus. Palette Dédiée au dieu Horus (wiki) </w:t>
      </w:r>
      <w:r w:rsidR="00974A0E" w:rsidRPr="0032190F">
        <w:rPr>
          <w:lang w:val="fr-FR"/>
        </w:rPr>
        <w:t xml:space="preserve">Ie dynastie, </w:t>
      </w:r>
      <w:hyperlink r:id="rId12289" w:anchor="Cul_Thinite" w:history="1">
        <w:r w:rsidR="00974A0E" w:rsidRPr="0032190F">
          <w:rPr>
            <w:rStyle w:val="Hyperlink"/>
            <w:szCs w:val="20"/>
            <w:lang w:val="fr-FR"/>
          </w:rPr>
          <w:t>Période Thinite</w:t>
        </w:r>
      </w:hyperlink>
      <w:r w:rsidR="00974A0E" w:rsidRPr="0032190F">
        <w:rPr>
          <w:lang w:val="fr-FR"/>
        </w:rPr>
        <w:t xml:space="preserve"> (SS BIB)</w:t>
      </w:r>
    </w:p>
    <w:p w14:paraId="41853E52" w14:textId="77777777" w:rsidR="006C5744" w:rsidRDefault="006C5744" w:rsidP="00974A0E">
      <w:pPr>
        <w:jc w:val="both"/>
        <w:rPr>
          <w:lang w:val="fr-FR"/>
        </w:rPr>
      </w:pPr>
      <w:r w:rsidRPr="0032190F">
        <w:rPr>
          <w:lang w:val="fr-FR"/>
        </w:rPr>
        <w:t>Datée de vers 3000 aec (BIB P. Bernus, Carbone 14, 2017)</w:t>
      </w:r>
    </w:p>
    <w:p w14:paraId="059C131A" w14:textId="77777777" w:rsidR="007F58E0" w:rsidRPr="0032190F" w:rsidRDefault="007F58E0" w:rsidP="00974A0E">
      <w:pPr>
        <w:jc w:val="both"/>
        <w:rPr>
          <w:lang w:val="fr-FR"/>
        </w:rPr>
      </w:pPr>
    </w:p>
    <w:p w14:paraId="2FB4B5FE" w14:textId="07AA7D9E" w:rsidR="000B4B4E" w:rsidRDefault="000B4B4E" w:rsidP="007F58E0">
      <w:pPr>
        <w:pStyle w:val="Heading1"/>
      </w:pPr>
      <w:bookmarkStart w:id="5029" w:name="Sit_Elephantine"/>
      <w:r w:rsidRPr="0032190F">
        <w:t>ELEPHANTINE</w:t>
      </w:r>
    </w:p>
    <w:bookmarkEnd w:id="5029"/>
    <w:p w14:paraId="73D11325" w14:textId="65ABB779" w:rsidR="007F58E0" w:rsidRPr="007F58E0" w:rsidRDefault="007F58E0" w:rsidP="007F58E0">
      <w:pPr>
        <w:rPr>
          <w:sz w:val="20"/>
          <w:lang w:val="fr-FR" w:eastAsia="en-GB"/>
        </w:rPr>
      </w:pPr>
      <w:r w:rsidRPr="007F58E0">
        <w:rPr>
          <w:sz w:val="20"/>
          <w:lang w:val="fr-FR" w:eastAsia="en-GB"/>
        </w:rPr>
        <w:t>Île Elephantine</w:t>
      </w:r>
    </w:p>
    <w:p w14:paraId="42B6A1D2" w14:textId="77777777" w:rsidR="000B4B4E" w:rsidRPr="0032190F" w:rsidRDefault="000B4B4E" w:rsidP="00242C0F">
      <w:pPr>
        <w:rPr>
          <w:lang w:val="fr-FR"/>
        </w:rPr>
      </w:pPr>
    </w:p>
    <w:p w14:paraId="736AD93E" w14:textId="77777777" w:rsidR="000B4B4E" w:rsidRPr="0032190F" w:rsidRDefault="000B4B4E" w:rsidP="00242C0F">
      <w:pPr>
        <w:rPr>
          <w:lang w:val="fr-FR"/>
        </w:rPr>
      </w:pPr>
      <w:r w:rsidRPr="0032190F">
        <w:rPr>
          <w:lang w:val="fr-FR"/>
        </w:rPr>
        <w:t>Passant pour la source du Nil durant l’Antiquité. Temple de la Dynsatie 0</w:t>
      </w:r>
    </w:p>
    <w:p w14:paraId="651D0533" w14:textId="77777777" w:rsidR="000B1E46" w:rsidRPr="0032190F" w:rsidRDefault="000B1E46" w:rsidP="00242C0F">
      <w:pPr>
        <w:rPr>
          <w:lang w:val="fr-FR"/>
        </w:rPr>
      </w:pPr>
    </w:p>
    <w:p w14:paraId="255D621A" w14:textId="77777777" w:rsidR="00293C78" w:rsidRPr="0032190F" w:rsidRDefault="00293C78" w:rsidP="00426FF9">
      <w:pPr>
        <w:pStyle w:val="Heading1"/>
      </w:pPr>
      <w:bookmarkStart w:id="5030" w:name="Sit_Memphis"/>
      <w:r w:rsidRPr="0032190F">
        <w:t>MEMPHIS</w:t>
      </w:r>
    </w:p>
    <w:bookmarkEnd w:id="5030"/>
    <w:p w14:paraId="0A893A7E" w14:textId="77777777" w:rsidR="005F4DEE" w:rsidRPr="0032190F" w:rsidRDefault="005F4DEE" w:rsidP="00242C0F">
      <w:pPr>
        <w:rPr>
          <w:lang w:val="fr-FR"/>
        </w:rPr>
      </w:pPr>
    </w:p>
    <w:p w14:paraId="4D95AC58" w14:textId="7F2B1A37" w:rsidR="00293C78" w:rsidRPr="0032190F" w:rsidRDefault="00293C78" w:rsidP="00242C0F">
      <w:pPr>
        <w:rPr>
          <w:lang w:val="fr-FR"/>
        </w:rPr>
      </w:pPr>
      <w:r w:rsidRPr="0032190F">
        <w:rPr>
          <w:lang w:val="fr-FR"/>
        </w:rPr>
        <w:t>Capitale de l’</w:t>
      </w:r>
      <w:hyperlink r:id="rId12290" w:anchor="Cul_Ancien_Empire" w:history="1">
        <w:r w:rsidRPr="0032190F">
          <w:rPr>
            <w:rStyle w:val="Hyperlink"/>
            <w:lang w:val="fr-FR"/>
          </w:rPr>
          <w:t>Ancien Empire</w:t>
        </w:r>
      </w:hyperlink>
      <w:r w:rsidRPr="0032190F">
        <w:rPr>
          <w:lang w:val="fr-FR"/>
        </w:rPr>
        <w:t xml:space="preserve"> (wiki), fondée durant </w:t>
      </w:r>
      <w:hyperlink r:id="rId12291" w:anchor="Cul_Thinite" w:history="1">
        <w:r w:rsidRPr="0032190F">
          <w:rPr>
            <w:rStyle w:val="Hyperlink"/>
            <w:lang w:val="fr-FR"/>
          </w:rPr>
          <w:t>thinite</w:t>
        </w:r>
      </w:hyperlink>
      <w:r w:rsidRPr="0032190F">
        <w:rPr>
          <w:lang w:val="fr-FR"/>
        </w:rPr>
        <w:t>, légendairement par le roi Ménès (BIB Louvre), elle est située à l’entrée du delta du Nil (wiki).</w:t>
      </w:r>
    </w:p>
    <w:p w14:paraId="02018B22" w14:textId="77777777" w:rsidR="00293C78" w:rsidRPr="0032190F" w:rsidRDefault="00293C78" w:rsidP="00242C0F">
      <w:pPr>
        <w:rPr>
          <w:lang w:val="fr-FR"/>
        </w:rPr>
      </w:pPr>
    </w:p>
    <w:p w14:paraId="10433EB1" w14:textId="77777777" w:rsidR="00414924" w:rsidRPr="0032190F" w:rsidRDefault="00414924" w:rsidP="00242C0F">
      <w:pPr>
        <w:pStyle w:val="Heading2"/>
      </w:pPr>
      <w:r w:rsidRPr="0032190F">
        <w:t>Pierre de Rosette</w:t>
      </w:r>
    </w:p>
    <w:p w14:paraId="7EC8CDA3" w14:textId="77777777" w:rsidR="00414924" w:rsidRPr="0032190F" w:rsidRDefault="00414924" w:rsidP="00242C0F">
      <w:pPr>
        <w:rPr>
          <w:lang w:val="fr-FR"/>
        </w:rPr>
      </w:pPr>
    </w:p>
    <w:p w14:paraId="7885E60A" w14:textId="15376DFB" w:rsidR="00414924" w:rsidRPr="0032190F" w:rsidRDefault="00414924" w:rsidP="00242C0F">
      <w:pPr>
        <w:rPr>
          <w:lang w:val="fr-FR"/>
        </w:rPr>
      </w:pPr>
      <w:r w:rsidRPr="0032190F">
        <w:rPr>
          <w:lang w:val="fr-FR"/>
        </w:rPr>
        <w:t xml:space="preserve">Stèle de 1,14 m de haut, épigraphiée d’un décret du roi </w:t>
      </w:r>
      <w:hyperlink r:id="rId12292" w:anchor="Cul_Ptolemaique" w:history="1">
        <w:r w:rsidRPr="0032190F">
          <w:rPr>
            <w:rStyle w:val="Hyperlink"/>
            <w:lang w:val="fr-FR"/>
          </w:rPr>
          <w:t>Ptolémée V</w:t>
        </w:r>
      </w:hyperlink>
      <w:r w:rsidRPr="0032190F">
        <w:rPr>
          <w:lang w:val="fr-FR"/>
        </w:rPr>
        <w:t xml:space="preserve"> promulgué à Memphis et daté de 196 aec. Ecrite en ancien hiéroglyphique (registre supérieur), démotique (registre médian) et ancien grec (registre inférieur) (wiki)</w:t>
      </w:r>
    </w:p>
    <w:p w14:paraId="43D70957" w14:textId="77777777" w:rsidR="00414924" w:rsidRPr="0032190F" w:rsidRDefault="00414924" w:rsidP="00242C0F">
      <w:pPr>
        <w:rPr>
          <w:lang w:val="fr-FR"/>
        </w:rPr>
      </w:pPr>
    </w:p>
    <w:p w14:paraId="2B8E2440" w14:textId="77777777" w:rsidR="005F4DEE" w:rsidRPr="0032190F" w:rsidRDefault="005F4DEE" w:rsidP="00426FF9">
      <w:pPr>
        <w:pStyle w:val="Heading1"/>
      </w:pPr>
      <w:bookmarkStart w:id="5031" w:name="Sit_Gizeh"/>
      <w:r w:rsidRPr="0032190F">
        <w:t>GIZEH</w:t>
      </w:r>
    </w:p>
    <w:bookmarkEnd w:id="5031"/>
    <w:p w14:paraId="07117655" w14:textId="77777777" w:rsidR="005F4DEE" w:rsidRPr="0032190F" w:rsidRDefault="005F4DEE" w:rsidP="00242C0F">
      <w:pPr>
        <w:rPr>
          <w:lang w:val="fr-FR"/>
        </w:rPr>
      </w:pPr>
    </w:p>
    <w:p w14:paraId="43F54E81" w14:textId="39435BCC" w:rsidR="005F4DEE" w:rsidRPr="0032190F" w:rsidRDefault="00B21241" w:rsidP="00242C0F">
      <w:pPr>
        <w:rPr>
          <w:lang w:val="fr-FR"/>
        </w:rPr>
      </w:pPr>
      <w:r w:rsidRPr="0032190F">
        <w:rPr>
          <w:lang w:val="fr-FR"/>
        </w:rPr>
        <w:t xml:space="preserve">Le complexe de Gizeh </w:t>
      </w:r>
      <w:r w:rsidR="00EF7860" w:rsidRPr="0032190F">
        <w:rPr>
          <w:lang w:val="fr-FR"/>
        </w:rPr>
        <w:t xml:space="preserve">[Gizah] </w:t>
      </w:r>
      <w:r w:rsidRPr="0032190F">
        <w:rPr>
          <w:lang w:val="fr-FR"/>
        </w:rPr>
        <w:t>(</w:t>
      </w:r>
      <w:r w:rsidR="00992ED9" w:rsidRPr="0032190F">
        <w:rPr>
          <w:lang w:val="fr-FR"/>
        </w:rPr>
        <w:t>Égypte</w:t>
      </w:r>
      <w:r w:rsidRPr="0032190F">
        <w:rPr>
          <w:lang w:val="fr-FR"/>
        </w:rPr>
        <w:t>) est</w:t>
      </w:r>
      <w:r w:rsidR="005F4DEE" w:rsidRPr="0032190F">
        <w:rPr>
          <w:lang w:val="fr-FR"/>
        </w:rPr>
        <w:t xml:space="preserve"> un complexe funéraire </w:t>
      </w:r>
      <w:r w:rsidR="00AD63DA" w:rsidRPr="0032190F">
        <w:rPr>
          <w:lang w:val="fr-FR"/>
        </w:rPr>
        <w:t>daté de l’</w:t>
      </w:r>
      <w:hyperlink r:id="rId12293" w:anchor="Cul_Ancien_Empire" w:history="1">
        <w:r w:rsidR="00AD63DA" w:rsidRPr="0032190F">
          <w:rPr>
            <w:rStyle w:val="Hyperlink"/>
            <w:lang w:val="fr-FR"/>
          </w:rPr>
          <w:t>Ancien Empire</w:t>
        </w:r>
      </w:hyperlink>
      <w:r w:rsidR="00AD63DA" w:rsidRPr="0032190F">
        <w:rPr>
          <w:lang w:val="fr-FR"/>
        </w:rPr>
        <w:t xml:space="preserve"> et </w:t>
      </w:r>
      <w:r w:rsidR="005F4DEE" w:rsidRPr="0032190F">
        <w:rPr>
          <w:lang w:val="fr-FR"/>
        </w:rPr>
        <w:t xml:space="preserve">composé de plusieurs pyramides (Kheops, </w:t>
      </w:r>
      <w:r w:rsidR="00F46891" w:rsidRPr="0032190F">
        <w:rPr>
          <w:lang w:val="fr-FR"/>
        </w:rPr>
        <w:t>Khephren, Mykerinos</w:t>
      </w:r>
      <w:r w:rsidR="005F4DEE" w:rsidRPr="0032190F">
        <w:rPr>
          <w:lang w:val="fr-FR"/>
        </w:rPr>
        <w:t>).</w:t>
      </w:r>
    </w:p>
    <w:p w14:paraId="34D18A79" w14:textId="77777777" w:rsidR="00AD63DA" w:rsidRPr="0032190F" w:rsidRDefault="00AD63DA" w:rsidP="00242C0F">
      <w:pPr>
        <w:rPr>
          <w:lang w:val="fr-FR"/>
        </w:rPr>
      </w:pPr>
    </w:p>
    <w:p w14:paraId="65BA151A" w14:textId="77777777" w:rsidR="006B7828" w:rsidRDefault="006B7828" w:rsidP="00242C0F">
      <w:r>
        <w:t>3 pyramides :</w:t>
      </w:r>
    </w:p>
    <w:p w14:paraId="2EC87BC9" w14:textId="77777777" w:rsidR="006B7828" w:rsidRDefault="006B7828" w:rsidP="00242C0F"/>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6"/>
        <w:gridCol w:w="1676"/>
        <w:gridCol w:w="1842"/>
        <w:gridCol w:w="972"/>
      </w:tblGrid>
      <w:tr w:rsidR="006B7828" w:rsidRPr="009C0866" w14:paraId="18CA9F41" w14:textId="77777777" w:rsidTr="009C0866">
        <w:trPr>
          <w:jc w:val="center"/>
        </w:trPr>
        <w:tc>
          <w:tcPr>
            <w:tcW w:w="1696" w:type="dxa"/>
            <w:shd w:val="clear" w:color="auto" w:fill="auto"/>
          </w:tcPr>
          <w:p w14:paraId="5C4192BA" w14:textId="77777777" w:rsidR="006B7828" w:rsidRPr="009C0866" w:rsidRDefault="006B7828" w:rsidP="00242C0F">
            <w:pPr>
              <w:rPr>
                <w:b/>
              </w:rPr>
            </w:pPr>
            <w:r w:rsidRPr="009C0866">
              <w:rPr>
                <w:b/>
              </w:rPr>
              <w:t xml:space="preserve">Pyramide de </w:t>
            </w:r>
          </w:p>
        </w:tc>
        <w:tc>
          <w:tcPr>
            <w:tcW w:w="1676" w:type="dxa"/>
            <w:shd w:val="clear" w:color="auto" w:fill="auto"/>
          </w:tcPr>
          <w:p w14:paraId="5AA6D910" w14:textId="77777777" w:rsidR="006B7828" w:rsidRPr="009C0866" w:rsidRDefault="006B7828" w:rsidP="00242C0F">
            <w:pPr>
              <w:rPr>
                <w:b/>
              </w:rPr>
            </w:pPr>
            <w:r w:rsidRPr="009C0866">
              <w:rPr>
                <w:b/>
              </w:rPr>
              <w:t>Hauteur (m)</w:t>
            </w:r>
          </w:p>
        </w:tc>
        <w:tc>
          <w:tcPr>
            <w:tcW w:w="1842" w:type="dxa"/>
            <w:shd w:val="clear" w:color="auto" w:fill="auto"/>
          </w:tcPr>
          <w:p w14:paraId="4DE21F71" w14:textId="77777777" w:rsidR="006B7828" w:rsidRPr="009C0866" w:rsidRDefault="006B7828" w:rsidP="00242C0F">
            <w:pPr>
              <w:rPr>
                <w:b/>
              </w:rPr>
            </w:pPr>
            <w:r w:rsidRPr="009C0866">
              <w:rPr>
                <w:b/>
              </w:rPr>
              <w:t>Base carré (m)</w:t>
            </w:r>
          </w:p>
        </w:tc>
        <w:tc>
          <w:tcPr>
            <w:tcW w:w="972" w:type="dxa"/>
            <w:shd w:val="clear" w:color="auto" w:fill="auto"/>
          </w:tcPr>
          <w:p w14:paraId="76DD09B7" w14:textId="77777777" w:rsidR="006B7828" w:rsidRPr="009C0866" w:rsidRDefault="006B7828" w:rsidP="00242C0F">
            <w:pPr>
              <w:rPr>
                <w:b/>
              </w:rPr>
            </w:pPr>
            <w:r w:rsidRPr="009C0866">
              <w:rPr>
                <w:b/>
              </w:rPr>
              <w:t>pente</w:t>
            </w:r>
          </w:p>
        </w:tc>
      </w:tr>
      <w:tr w:rsidR="006B7828" w14:paraId="53D06445" w14:textId="77777777" w:rsidTr="009C0866">
        <w:trPr>
          <w:jc w:val="center"/>
        </w:trPr>
        <w:tc>
          <w:tcPr>
            <w:tcW w:w="1696" w:type="dxa"/>
            <w:shd w:val="clear" w:color="auto" w:fill="auto"/>
          </w:tcPr>
          <w:p w14:paraId="304C3823" w14:textId="77777777" w:rsidR="006B7828" w:rsidRDefault="006B7828" w:rsidP="00242C0F">
            <w:r>
              <w:t>Khéops</w:t>
            </w:r>
          </w:p>
        </w:tc>
        <w:tc>
          <w:tcPr>
            <w:tcW w:w="1676" w:type="dxa"/>
            <w:shd w:val="clear" w:color="auto" w:fill="auto"/>
          </w:tcPr>
          <w:p w14:paraId="7712610A" w14:textId="77777777" w:rsidR="006B7828" w:rsidRDefault="006B7828" w:rsidP="00242C0F">
            <w:r>
              <w:t>146 (act. 138)</w:t>
            </w:r>
          </w:p>
        </w:tc>
        <w:tc>
          <w:tcPr>
            <w:tcW w:w="1842" w:type="dxa"/>
            <w:shd w:val="clear" w:color="auto" w:fill="auto"/>
          </w:tcPr>
          <w:p w14:paraId="1721C408" w14:textId="77777777" w:rsidR="006B7828" w:rsidRDefault="006B7828" w:rsidP="00242C0F">
            <w:r>
              <w:t>230</w:t>
            </w:r>
          </w:p>
        </w:tc>
        <w:tc>
          <w:tcPr>
            <w:tcW w:w="972" w:type="dxa"/>
            <w:shd w:val="clear" w:color="auto" w:fill="auto"/>
          </w:tcPr>
          <w:p w14:paraId="056A2314" w14:textId="77777777" w:rsidR="006B7828" w:rsidRDefault="006B7828" w:rsidP="00242C0F">
            <w:r>
              <w:t>51° 50</w:t>
            </w:r>
          </w:p>
        </w:tc>
      </w:tr>
      <w:tr w:rsidR="006B7828" w14:paraId="7AF04DBB" w14:textId="77777777" w:rsidTr="009C0866">
        <w:trPr>
          <w:jc w:val="center"/>
        </w:trPr>
        <w:tc>
          <w:tcPr>
            <w:tcW w:w="1696" w:type="dxa"/>
            <w:shd w:val="clear" w:color="auto" w:fill="auto"/>
          </w:tcPr>
          <w:p w14:paraId="7CA39922" w14:textId="77777777" w:rsidR="006B7828" w:rsidRDefault="006B7828" w:rsidP="00242C0F">
            <w:r>
              <w:t>Khéphren</w:t>
            </w:r>
          </w:p>
        </w:tc>
        <w:tc>
          <w:tcPr>
            <w:tcW w:w="1676" w:type="dxa"/>
            <w:shd w:val="clear" w:color="auto" w:fill="auto"/>
          </w:tcPr>
          <w:p w14:paraId="2B36A709" w14:textId="77777777" w:rsidR="006B7828" w:rsidRDefault="006B7828" w:rsidP="00242C0F">
            <w:r>
              <w:t>143,50</w:t>
            </w:r>
          </w:p>
        </w:tc>
        <w:tc>
          <w:tcPr>
            <w:tcW w:w="1842" w:type="dxa"/>
            <w:shd w:val="clear" w:color="auto" w:fill="auto"/>
          </w:tcPr>
          <w:p w14:paraId="6AB2DD82" w14:textId="77777777" w:rsidR="006B7828" w:rsidRDefault="006B7828" w:rsidP="00242C0F">
            <w:r>
              <w:t>215</w:t>
            </w:r>
          </w:p>
        </w:tc>
        <w:tc>
          <w:tcPr>
            <w:tcW w:w="972" w:type="dxa"/>
            <w:shd w:val="clear" w:color="auto" w:fill="auto"/>
          </w:tcPr>
          <w:p w14:paraId="6AE8AAE0" w14:textId="77777777" w:rsidR="006B7828" w:rsidRDefault="006B7828" w:rsidP="00242C0F">
            <w:r>
              <w:t>53°</w:t>
            </w:r>
          </w:p>
        </w:tc>
      </w:tr>
      <w:tr w:rsidR="006B7828" w14:paraId="76E013A6" w14:textId="77777777" w:rsidTr="009C0866">
        <w:trPr>
          <w:jc w:val="center"/>
        </w:trPr>
        <w:tc>
          <w:tcPr>
            <w:tcW w:w="1696" w:type="dxa"/>
            <w:shd w:val="clear" w:color="auto" w:fill="auto"/>
          </w:tcPr>
          <w:p w14:paraId="6FE2F099" w14:textId="77777777" w:rsidR="006B7828" w:rsidRDefault="006B7828" w:rsidP="00242C0F">
            <w:r>
              <w:t>Mykérinos</w:t>
            </w:r>
          </w:p>
        </w:tc>
        <w:tc>
          <w:tcPr>
            <w:tcW w:w="1676" w:type="dxa"/>
            <w:shd w:val="clear" w:color="auto" w:fill="auto"/>
          </w:tcPr>
          <w:p w14:paraId="70350C8C" w14:textId="77777777" w:rsidR="006B7828" w:rsidRDefault="006B7828" w:rsidP="00242C0F">
            <w:r>
              <w:t>66</w:t>
            </w:r>
          </w:p>
        </w:tc>
        <w:tc>
          <w:tcPr>
            <w:tcW w:w="1842" w:type="dxa"/>
            <w:shd w:val="clear" w:color="auto" w:fill="auto"/>
          </w:tcPr>
          <w:p w14:paraId="3E2F5783" w14:textId="77777777" w:rsidR="006B7828" w:rsidRDefault="006B7828" w:rsidP="00242C0F">
            <w:r>
              <w:t>105</w:t>
            </w:r>
          </w:p>
        </w:tc>
        <w:tc>
          <w:tcPr>
            <w:tcW w:w="972" w:type="dxa"/>
            <w:shd w:val="clear" w:color="auto" w:fill="auto"/>
          </w:tcPr>
          <w:p w14:paraId="393D11C9" w14:textId="77777777" w:rsidR="006B7828" w:rsidRDefault="006B7828" w:rsidP="00242C0F">
            <w:r>
              <w:t>51°20</w:t>
            </w:r>
          </w:p>
        </w:tc>
      </w:tr>
    </w:tbl>
    <w:p w14:paraId="0D5EBA06" w14:textId="77777777" w:rsidR="006B7828" w:rsidRDefault="006B7828" w:rsidP="00242C0F">
      <w:r>
        <w:t>(wiki)</w:t>
      </w:r>
    </w:p>
    <w:p w14:paraId="06132F41" w14:textId="77777777" w:rsidR="00EF7860" w:rsidRDefault="00EF7860" w:rsidP="00242C0F"/>
    <w:p w14:paraId="2908977F" w14:textId="77777777" w:rsidR="00EF7860" w:rsidRPr="0032190F" w:rsidRDefault="00EF7860" w:rsidP="00242C0F">
      <w:pPr>
        <w:rPr>
          <w:lang w:val="fr-FR"/>
        </w:rPr>
      </w:pPr>
      <w:r w:rsidRPr="0032190F">
        <w:rPr>
          <w:lang w:val="fr-FR"/>
        </w:rPr>
        <w:t xml:space="preserve">Pour chacune des 3 pyramides, il existe un dispositif comprenant : </w:t>
      </w:r>
    </w:p>
    <w:p w14:paraId="49A8B688" w14:textId="77777777" w:rsidR="00EF7860" w:rsidRPr="0032190F" w:rsidRDefault="00EF7860" w:rsidP="00242C0F">
      <w:pPr>
        <w:rPr>
          <w:lang w:val="fr-FR"/>
        </w:rPr>
      </w:pPr>
      <w:r w:rsidRPr="0032190F">
        <w:rPr>
          <w:lang w:val="fr-FR"/>
        </w:rPr>
        <w:tab/>
        <w:t>-un temple bas,</w:t>
      </w:r>
    </w:p>
    <w:p w14:paraId="686F5F9D" w14:textId="77777777" w:rsidR="00EF7860" w:rsidRPr="0032190F" w:rsidRDefault="00EF7860" w:rsidP="00242C0F">
      <w:pPr>
        <w:rPr>
          <w:lang w:val="fr-FR"/>
        </w:rPr>
      </w:pPr>
      <w:r w:rsidRPr="0032190F">
        <w:rPr>
          <w:lang w:val="fr-FR"/>
        </w:rPr>
        <w:tab/>
        <w:t>- une chaussée reliant le temple bas au temple haut,</w:t>
      </w:r>
    </w:p>
    <w:p w14:paraId="13B3EC92" w14:textId="77777777" w:rsidR="00EF7860" w:rsidRPr="0032190F" w:rsidRDefault="00EF7860" w:rsidP="00242C0F">
      <w:pPr>
        <w:rPr>
          <w:lang w:val="fr-FR"/>
        </w:rPr>
      </w:pPr>
      <w:r w:rsidRPr="0032190F">
        <w:rPr>
          <w:lang w:val="fr-FR"/>
        </w:rPr>
        <w:lastRenderedPageBreak/>
        <w:tab/>
        <w:t>- un temple haut</w:t>
      </w:r>
    </w:p>
    <w:p w14:paraId="78874B0B" w14:textId="77777777" w:rsidR="00EF7860" w:rsidRPr="0032190F" w:rsidRDefault="00EF7860" w:rsidP="00242C0F">
      <w:pPr>
        <w:rPr>
          <w:lang w:val="fr-FR"/>
        </w:rPr>
      </w:pPr>
      <w:r w:rsidRPr="0032190F">
        <w:rPr>
          <w:lang w:val="fr-FR"/>
        </w:rPr>
        <w:tab/>
        <w:t xml:space="preserve">- la pyramide </w:t>
      </w:r>
    </w:p>
    <w:p w14:paraId="7956D310" w14:textId="77777777" w:rsidR="00EF7860" w:rsidRPr="0032190F" w:rsidRDefault="00EF7860" w:rsidP="00242C0F">
      <w:pPr>
        <w:rPr>
          <w:lang w:val="fr-FR"/>
        </w:rPr>
      </w:pPr>
      <w:r w:rsidRPr="0032190F">
        <w:rPr>
          <w:lang w:val="fr-FR"/>
        </w:rPr>
        <w:t>(BIB Arte)</w:t>
      </w:r>
    </w:p>
    <w:p w14:paraId="12EC0693" w14:textId="77777777" w:rsidR="006B7828" w:rsidRPr="0032190F" w:rsidRDefault="006B7828" w:rsidP="00242C0F">
      <w:pPr>
        <w:rPr>
          <w:lang w:val="fr-FR"/>
        </w:rPr>
      </w:pPr>
    </w:p>
    <w:p w14:paraId="03C4EF53" w14:textId="77777777" w:rsidR="006B7828" w:rsidRPr="0032190F" w:rsidRDefault="006B7828" w:rsidP="00242C0F">
      <w:pPr>
        <w:pStyle w:val="Heading2"/>
      </w:pPr>
      <w:r w:rsidRPr="0032190F">
        <w:t>Pyramide de Khéops</w:t>
      </w:r>
    </w:p>
    <w:p w14:paraId="351E064A" w14:textId="77777777" w:rsidR="006B7828" w:rsidRPr="0032190F" w:rsidRDefault="006B7828" w:rsidP="00242C0F">
      <w:pPr>
        <w:rPr>
          <w:lang w:val="fr-FR"/>
        </w:rPr>
      </w:pPr>
    </w:p>
    <w:p w14:paraId="5BE41521" w14:textId="77777777" w:rsidR="006B7828" w:rsidRPr="0032190F" w:rsidRDefault="006B7828" w:rsidP="00242C0F">
      <w:pPr>
        <w:rPr>
          <w:lang w:val="fr-FR"/>
        </w:rPr>
      </w:pPr>
      <w:r w:rsidRPr="0032190F">
        <w:rPr>
          <w:lang w:val="fr-FR"/>
        </w:rPr>
        <w:t>Edifiée sous la 4</w:t>
      </w:r>
      <w:r w:rsidRPr="0032190F">
        <w:rPr>
          <w:vertAlign w:val="superscript"/>
          <w:lang w:val="fr-FR"/>
        </w:rPr>
        <w:t>e</w:t>
      </w:r>
      <w:r w:rsidRPr="0032190F">
        <w:rPr>
          <w:lang w:val="fr-FR"/>
        </w:rPr>
        <w:t xml:space="preserve"> dynastie (wiki)</w:t>
      </w:r>
    </w:p>
    <w:p w14:paraId="580B816E" w14:textId="77777777" w:rsidR="006B7828" w:rsidRPr="0032190F" w:rsidRDefault="006B7828" w:rsidP="00242C0F">
      <w:pPr>
        <w:rPr>
          <w:lang w:val="fr-FR"/>
        </w:rPr>
      </w:pPr>
    </w:p>
    <w:p w14:paraId="4C714F1F" w14:textId="77777777" w:rsidR="006B7828" w:rsidRPr="0032190F" w:rsidRDefault="006B7828" w:rsidP="00242C0F">
      <w:pPr>
        <w:pStyle w:val="Heading2"/>
      </w:pPr>
      <w:r w:rsidRPr="0032190F">
        <w:t>Pyramide de Khéphren</w:t>
      </w:r>
    </w:p>
    <w:p w14:paraId="31F54343" w14:textId="77777777" w:rsidR="006B7828" w:rsidRPr="0032190F" w:rsidRDefault="006B7828" w:rsidP="00242C0F">
      <w:pPr>
        <w:rPr>
          <w:lang w:val="fr-FR"/>
        </w:rPr>
      </w:pPr>
    </w:p>
    <w:p w14:paraId="29222381" w14:textId="77777777" w:rsidR="006B7828" w:rsidRPr="0032190F" w:rsidRDefault="006B7828" w:rsidP="00242C0F">
      <w:pPr>
        <w:rPr>
          <w:lang w:val="fr-FR"/>
        </w:rPr>
      </w:pPr>
      <w:r w:rsidRPr="0032190F">
        <w:rPr>
          <w:lang w:val="fr-FR"/>
        </w:rPr>
        <w:t>Edifiée sous la 4</w:t>
      </w:r>
      <w:r w:rsidRPr="0032190F">
        <w:rPr>
          <w:vertAlign w:val="superscript"/>
          <w:lang w:val="fr-FR"/>
        </w:rPr>
        <w:t>e</w:t>
      </w:r>
      <w:r w:rsidRPr="0032190F">
        <w:rPr>
          <w:lang w:val="fr-FR"/>
        </w:rPr>
        <w:t xml:space="preserve"> dynastie, érigée sur une proéminence rocheuse, sommet est encore couvert de calcaire (wiki)</w:t>
      </w:r>
    </w:p>
    <w:p w14:paraId="1DB8CE41" w14:textId="77777777" w:rsidR="00EF7860" w:rsidRPr="0032190F" w:rsidRDefault="00EF7860" w:rsidP="00242C0F">
      <w:pPr>
        <w:rPr>
          <w:lang w:val="fr-FR"/>
        </w:rPr>
      </w:pPr>
      <w:r w:rsidRPr="0032190F">
        <w:rPr>
          <w:lang w:val="fr-FR"/>
        </w:rPr>
        <w:t>A priori, le Sphynx s’intègre au dispositif de la pyramide de Khéphren (BIB Arte)</w:t>
      </w:r>
    </w:p>
    <w:p w14:paraId="55CD448A" w14:textId="77777777" w:rsidR="00EF7860" w:rsidRPr="0032190F" w:rsidRDefault="00EF7860" w:rsidP="00242C0F">
      <w:pPr>
        <w:rPr>
          <w:lang w:val="fr-FR"/>
        </w:rPr>
      </w:pPr>
    </w:p>
    <w:p w14:paraId="3ECB536D" w14:textId="77777777" w:rsidR="00EF7860" w:rsidRPr="0032190F" w:rsidRDefault="00EF7860" w:rsidP="00EF7860">
      <w:pPr>
        <w:pStyle w:val="Heading3"/>
      </w:pPr>
      <w:r w:rsidRPr="0032190F">
        <w:t>Temple de la vallée de Képhren</w:t>
      </w:r>
    </w:p>
    <w:p w14:paraId="194C48A7" w14:textId="77777777" w:rsidR="00EF7860" w:rsidRPr="0032190F" w:rsidRDefault="00EF7860" w:rsidP="00EF7860">
      <w:pPr>
        <w:rPr>
          <w:lang w:val="fr-FR"/>
        </w:rPr>
      </w:pPr>
      <w:r w:rsidRPr="0032190F">
        <w:rPr>
          <w:lang w:val="fr-FR"/>
        </w:rPr>
        <w:t>Dit aussi temple bas de Képhren. Situé à proximité du temple du Sphinx. Sol en albatre, statues en diorite noire (BIB Arte)</w:t>
      </w:r>
    </w:p>
    <w:p w14:paraId="1E8BF028" w14:textId="77777777" w:rsidR="00EF7860" w:rsidRPr="0032190F" w:rsidRDefault="00EF7860" w:rsidP="00242C0F">
      <w:pPr>
        <w:rPr>
          <w:lang w:val="fr-FR"/>
        </w:rPr>
      </w:pPr>
    </w:p>
    <w:p w14:paraId="7988FEED" w14:textId="77777777" w:rsidR="00EF7860" w:rsidRPr="0032190F" w:rsidRDefault="00EF7860" w:rsidP="00EF7860">
      <w:pPr>
        <w:pStyle w:val="Heading3"/>
      </w:pPr>
      <w:r w:rsidRPr="0032190F">
        <w:t>Temple du Sphinx</w:t>
      </w:r>
    </w:p>
    <w:p w14:paraId="17A8C67B" w14:textId="77777777" w:rsidR="00EF7860" w:rsidRPr="0032190F" w:rsidRDefault="00EF7860" w:rsidP="00EF7860">
      <w:pPr>
        <w:rPr>
          <w:lang w:val="fr-FR"/>
        </w:rPr>
      </w:pPr>
      <w:r w:rsidRPr="0032190F">
        <w:rPr>
          <w:lang w:val="fr-FR"/>
        </w:rPr>
        <w:t>Siuté à côté du temple de la vallée de Képhren. A priori il n’a jamais été achevé.Du fait de sa ressemblance avec le temple bas de Képhren, il aurait été construit en même temps (BIB Arte)</w:t>
      </w:r>
    </w:p>
    <w:p w14:paraId="40D3243E" w14:textId="77777777" w:rsidR="00EF7860" w:rsidRPr="0032190F" w:rsidRDefault="00EF7860" w:rsidP="00EF7860">
      <w:pPr>
        <w:rPr>
          <w:lang w:val="fr-FR"/>
        </w:rPr>
      </w:pPr>
    </w:p>
    <w:p w14:paraId="7F2223E7" w14:textId="77777777" w:rsidR="00EF7860" w:rsidRPr="0032190F" w:rsidRDefault="00EF7860" w:rsidP="00EF7860">
      <w:pPr>
        <w:pStyle w:val="Heading3"/>
      </w:pPr>
      <w:r w:rsidRPr="0032190F">
        <w:t>Sphinx</w:t>
      </w:r>
    </w:p>
    <w:p w14:paraId="5BC85CC3" w14:textId="77777777" w:rsidR="00EF7860" w:rsidRPr="0032190F" w:rsidRDefault="00EF7860" w:rsidP="00EF7860">
      <w:pPr>
        <w:rPr>
          <w:lang w:val="fr-FR"/>
        </w:rPr>
      </w:pPr>
      <w:r w:rsidRPr="0032190F">
        <w:rPr>
          <w:lang w:val="fr-FR"/>
        </w:rPr>
        <w:t>Situé derrière le temple du Sphinx. La construction du Sphinx n’apparaît dans aucun texte ancien.Sculpté dans un affleurement de calcaire, construit vers 2500 aec, reprit de nombreuses fois dont en 30 aec avec la rénovation des pattes (en grandes briques), sous l’époque romaine (BIB Arte)</w:t>
      </w:r>
    </w:p>
    <w:p w14:paraId="309B8AD2" w14:textId="77777777" w:rsidR="00EF7860" w:rsidRPr="0032190F" w:rsidRDefault="00EF7860" w:rsidP="00EF7860">
      <w:pPr>
        <w:rPr>
          <w:lang w:val="fr-FR"/>
        </w:rPr>
      </w:pPr>
    </w:p>
    <w:p w14:paraId="5A2955EE" w14:textId="77777777" w:rsidR="006B7828" w:rsidRPr="0032190F" w:rsidRDefault="006B7828" w:rsidP="00242C0F">
      <w:pPr>
        <w:rPr>
          <w:lang w:val="fr-FR"/>
        </w:rPr>
      </w:pPr>
    </w:p>
    <w:p w14:paraId="7ED27BC6" w14:textId="77777777" w:rsidR="006B7828" w:rsidRPr="0032190F" w:rsidRDefault="006B7828" w:rsidP="00242C0F">
      <w:pPr>
        <w:pStyle w:val="Heading2"/>
      </w:pPr>
      <w:r w:rsidRPr="0032190F">
        <w:t>Cimetière</w:t>
      </w:r>
    </w:p>
    <w:p w14:paraId="6BE365D8" w14:textId="77777777" w:rsidR="00AD63DA" w:rsidRPr="0032190F" w:rsidRDefault="00AD63DA" w:rsidP="00242C0F">
      <w:pPr>
        <w:jc w:val="both"/>
        <w:rPr>
          <w:lang w:val="fr-FR"/>
        </w:rPr>
      </w:pPr>
      <w:r w:rsidRPr="0032190F">
        <w:rPr>
          <w:lang w:val="fr-FR"/>
        </w:rPr>
        <w:t xml:space="preserve">Non loin du Sphinx, un cimetière composé de 600 tombes et 50 tombeaux appartenants aux constructeurs des pyramides et daté des </w:t>
      </w:r>
      <w:r w:rsidR="006B7828" w:rsidRPr="0032190F">
        <w:rPr>
          <w:lang w:val="fr-FR"/>
        </w:rPr>
        <w:t>4</w:t>
      </w:r>
      <w:r w:rsidR="006B7828" w:rsidRPr="0032190F">
        <w:rPr>
          <w:vertAlign w:val="superscript"/>
          <w:lang w:val="fr-FR"/>
        </w:rPr>
        <w:t>e</w:t>
      </w:r>
      <w:r w:rsidRPr="0032190F">
        <w:rPr>
          <w:lang w:val="fr-FR"/>
        </w:rPr>
        <w:t xml:space="preserve"> et </w:t>
      </w:r>
      <w:r w:rsidR="006B7828" w:rsidRPr="0032190F">
        <w:rPr>
          <w:lang w:val="fr-FR"/>
        </w:rPr>
        <w:t>5</w:t>
      </w:r>
      <w:r w:rsidR="006B7828" w:rsidRPr="0032190F">
        <w:rPr>
          <w:vertAlign w:val="superscript"/>
          <w:lang w:val="fr-FR"/>
        </w:rPr>
        <w:t>e</w:t>
      </w:r>
      <w:r w:rsidRPr="0032190F">
        <w:rPr>
          <w:lang w:val="fr-FR"/>
        </w:rPr>
        <w:t xml:space="preserve"> dynasties (26</w:t>
      </w:r>
      <w:r w:rsidRPr="0032190F">
        <w:rPr>
          <w:vertAlign w:val="superscript"/>
          <w:lang w:val="fr-FR"/>
        </w:rPr>
        <w:t>e</w:t>
      </w:r>
      <w:r w:rsidRPr="0032190F">
        <w:rPr>
          <w:lang w:val="fr-FR"/>
        </w:rPr>
        <w:t xml:space="preserve"> au 23</w:t>
      </w:r>
      <w:r w:rsidRPr="0032190F">
        <w:rPr>
          <w:vertAlign w:val="superscript"/>
          <w:lang w:val="fr-FR"/>
        </w:rPr>
        <w:t>e</w:t>
      </w:r>
      <w:r w:rsidRPr="0032190F">
        <w:rPr>
          <w:lang w:val="fr-FR"/>
        </w:rPr>
        <w:t xml:space="preserve"> siècles) a été découvert par l’équipe du Pr. Zahi Hawass en 1986. Cette découverte </w:t>
      </w:r>
      <w:r w:rsidR="006B7828" w:rsidRPr="0032190F">
        <w:rPr>
          <w:lang w:val="fr-FR"/>
        </w:rPr>
        <w:t>a</w:t>
      </w:r>
      <w:r w:rsidRPr="0032190F">
        <w:rPr>
          <w:lang w:val="fr-FR"/>
        </w:rPr>
        <w:t xml:space="preserve"> permi</w:t>
      </w:r>
      <w:r w:rsidR="006B7828" w:rsidRPr="0032190F">
        <w:rPr>
          <w:lang w:val="fr-FR"/>
        </w:rPr>
        <w:t>s</w:t>
      </w:r>
      <w:r w:rsidRPr="0032190F">
        <w:rPr>
          <w:lang w:val="fr-FR"/>
        </w:rPr>
        <w:t xml:space="preserve"> d’avoir des informations sur le quotidien des Egyptiens : broyage des céréales, fabrication de la bière, etc. (C</w:t>
      </w:r>
      <w:r w:rsidR="00293C78" w:rsidRPr="0032190F">
        <w:rPr>
          <w:lang w:val="fr-FR"/>
        </w:rPr>
        <w:t>ourier International, n° 1187).</w:t>
      </w:r>
    </w:p>
    <w:p w14:paraId="0DC706AF" w14:textId="77777777" w:rsidR="00293C78" w:rsidRPr="0032190F" w:rsidRDefault="00293C78" w:rsidP="00242C0F">
      <w:pPr>
        <w:jc w:val="both"/>
        <w:rPr>
          <w:lang w:val="fr-FR"/>
        </w:rPr>
      </w:pPr>
    </w:p>
    <w:p w14:paraId="27581AC1" w14:textId="77777777" w:rsidR="00293C78" w:rsidRPr="0032190F" w:rsidRDefault="00293C78" w:rsidP="00426FF9">
      <w:pPr>
        <w:pStyle w:val="Heading1"/>
      </w:pPr>
      <w:bookmarkStart w:id="5032" w:name="Sit_Saqqara"/>
      <w:r w:rsidRPr="0032190F">
        <w:t>SAQQARA</w:t>
      </w:r>
    </w:p>
    <w:bookmarkEnd w:id="5032"/>
    <w:p w14:paraId="7A0713E9" w14:textId="77777777" w:rsidR="00B21241" w:rsidRPr="0032190F" w:rsidRDefault="00B21241" w:rsidP="00242C0F">
      <w:pPr>
        <w:jc w:val="both"/>
        <w:rPr>
          <w:lang w:val="fr-FR"/>
        </w:rPr>
      </w:pPr>
    </w:p>
    <w:p w14:paraId="7C93BB84" w14:textId="77777777" w:rsidR="00293C78" w:rsidRPr="0032190F" w:rsidRDefault="00293C78" w:rsidP="00242C0F">
      <w:pPr>
        <w:jc w:val="both"/>
        <w:rPr>
          <w:lang w:val="fr-FR"/>
        </w:rPr>
      </w:pPr>
      <w:r w:rsidRPr="0032190F">
        <w:rPr>
          <w:lang w:val="fr-FR"/>
        </w:rPr>
        <w:t>Saqqarah, une vaste nécropole de la région de Memphis (sud du Caire), compte parmi les anciens monuments d’</w:t>
      </w:r>
      <w:r w:rsidR="00992ED9" w:rsidRPr="0032190F">
        <w:rPr>
          <w:lang w:val="fr-FR"/>
        </w:rPr>
        <w:t>Égypte</w:t>
      </w:r>
      <w:r w:rsidRPr="0032190F">
        <w:rPr>
          <w:lang w:val="fr-FR"/>
        </w:rPr>
        <w:t xml:space="preserve"> ancienne : </w:t>
      </w:r>
    </w:p>
    <w:p w14:paraId="4A8DAA1E" w14:textId="77777777" w:rsidR="00293C78" w:rsidRPr="0032190F" w:rsidRDefault="00293C78" w:rsidP="00242C0F">
      <w:pPr>
        <w:ind w:firstLine="709"/>
        <w:jc w:val="both"/>
        <w:rPr>
          <w:lang w:val="fr-FR"/>
        </w:rPr>
      </w:pPr>
      <w:r w:rsidRPr="0032190F">
        <w:rPr>
          <w:lang w:val="fr-FR"/>
        </w:rPr>
        <w:t>- la tombe (</w:t>
      </w:r>
      <w:r w:rsidRPr="0032190F">
        <w:rPr>
          <w:i/>
          <w:lang w:val="fr-FR"/>
        </w:rPr>
        <w:t>mastaba</w:t>
      </w:r>
      <w:r w:rsidRPr="0032190F">
        <w:rPr>
          <w:lang w:val="fr-FR"/>
        </w:rPr>
        <w:t>) n° 3357 remonte au règne de Hor-Aha (1</w:t>
      </w:r>
      <w:r w:rsidRPr="0032190F">
        <w:rPr>
          <w:vertAlign w:val="superscript"/>
          <w:lang w:val="fr-FR"/>
        </w:rPr>
        <w:t>e</w:t>
      </w:r>
      <w:r w:rsidRPr="0032190F">
        <w:rPr>
          <w:lang w:val="fr-FR"/>
        </w:rPr>
        <w:t xml:space="preserve"> dynastie).</w:t>
      </w:r>
    </w:p>
    <w:p w14:paraId="37C421C8" w14:textId="6184CBBA" w:rsidR="00293C78" w:rsidRPr="0032190F" w:rsidRDefault="00293C78" w:rsidP="00242C0F">
      <w:pPr>
        <w:ind w:left="709"/>
        <w:jc w:val="both"/>
        <w:rPr>
          <w:lang w:val="fr-FR"/>
        </w:rPr>
      </w:pPr>
      <w:r w:rsidRPr="0032190F">
        <w:rPr>
          <w:lang w:val="fr-FR"/>
        </w:rPr>
        <w:t xml:space="preserve">- la pyramide à degrés </w:t>
      </w:r>
      <w:r w:rsidR="0002329C" w:rsidRPr="0032190F">
        <w:rPr>
          <w:lang w:val="fr-FR"/>
        </w:rPr>
        <w:t xml:space="preserve">(6 marches) </w:t>
      </w:r>
      <w:r w:rsidRPr="0032190F">
        <w:rPr>
          <w:lang w:val="fr-FR"/>
        </w:rPr>
        <w:t>édifiée par Im</w:t>
      </w:r>
      <w:r w:rsidR="006B7828" w:rsidRPr="0032190F">
        <w:rPr>
          <w:lang w:val="fr-FR"/>
        </w:rPr>
        <w:t xml:space="preserve">othep, architecte du pharaon </w:t>
      </w:r>
      <w:r w:rsidRPr="0032190F">
        <w:rPr>
          <w:lang w:val="fr-FR"/>
        </w:rPr>
        <w:t>Djeser (3</w:t>
      </w:r>
      <w:r w:rsidRPr="0032190F">
        <w:rPr>
          <w:vertAlign w:val="superscript"/>
          <w:lang w:val="fr-FR"/>
        </w:rPr>
        <w:t>e</w:t>
      </w:r>
      <w:r w:rsidRPr="0032190F">
        <w:rPr>
          <w:lang w:val="fr-FR"/>
        </w:rPr>
        <w:t xml:space="preserve"> dynastie)(wiki)</w:t>
      </w:r>
      <w:r w:rsidR="0002329C" w:rsidRPr="0032190F">
        <w:rPr>
          <w:lang w:val="fr-FR"/>
        </w:rPr>
        <w:t xml:space="preserve"> peut-être inspirée du ziggourat de l’ancienne </w:t>
      </w:r>
      <w:hyperlink r:id="rId12294" w:anchor="Sit_Babylone" w:history="1">
        <w:r w:rsidR="0002329C" w:rsidRPr="0032190F">
          <w:rPr>
            <w:rStyle w:val="Hyperlink"/>
            <w:lang w:val="fr-FR"/>
          </w:rPr>
          <w:t>Babylone</w:t>
        </w:r>
      </w:hyperlink>
      <w:r w:rsidR="0002329C" w:rsidRPr="0032190F">
        <w:rPr>
          <w:lang w:val="fr-FR"/>
        </w:rPr>
        <w:t xml:space="preserve"> (SS BIB)</w:t>
      </w:r>
    </w:p>
    <w:p w14:paraId="7A50CA2C" w14:textId="77777777" w:rsidR="00293C78" w:rsidRPr="0032190F" w:rsidRDefault="00293C78" w:rsidP="00242C0F">
      <w:pPr>
        <w:jc w:val="both"/>
        <w:rPr>
          <w:lang w:val="fr-FR"/>
        </w:rPr>
      </w:pPr>
    </w:p>
    <w:p w14:paraId="0868F5FF" w14:textId="01C035A8" w:rsidR="00293C78" w:rsidRPr="0032190F" w:rsidRDefault="00293C78" w:rsidP="00242C0F">
      <w:pPr>
        <w:jc w:val="both"/>
        <w:rPr>
          <w:lang w:val="fr-FR"/>
        </w:rPr>
      </w:pPr>
      <w:r w:rsidRPr="0032190F">
        <w:rPr>
          <w:lang w:val="fr-FR"/>
        </w:rPr>
        <w:t>Le site sert de nécropole royale (complexe funéraire de Djéser) durant l’</w:t>
      </w:r>
      <w:hyperlink r:id="rId12295" w:anchor="Cul_Ancien_Empire" w:history="1">
        <w:r w:rsidRPr="0032190F">
          <w:rPr>
            <w:rStyle w:val="Hyperlink"/>
            <w:lang w:val="fr-FR"/>
          </w:rPr>
          <w:t>Ancien Empire</w:t>
        </w:r>
      </w:hyperlink>
      <w:r w:rsidRPr="0032190F">
        <w:rPr>
          <w:lang w:val="fr-FR"/>
        </w:rPr>
        <w:t>. Le Sérapéum (temple dédié à la déesse Apis) y sra construit durant la 18</w:t>
      </w:r>
      <w:r w:rsidRPr="0032190F">
        <w:rPr>
          <w:vertAlign w:val="superscript"/>
          <w:lang w:val="fr-FR"/>
        </w:rPr>
        <w:t>e</w:t>
      </w:r>
      <w:r w:rsidRPr="0032190F">
        <w:rPr>
          <w:lang w:val="fr-FR"/>
        </w:rPr>
        <w:t xml:space="preserve"> dynastie (wiki). </w:t>
      </w:r>
    </w:p>
    <w:p w14:paraId="3DB1DC6D" w14:textId="77777777" w:rsidR="00AE03AF" w:rsidRPr="0032190F" w:rsidRDefault="00AE03AF">
      <w:pPr>
        <w:rPr>
          <w:lang w:val="fr-FR"/>
        </w:rPr>
      </w:pPr>
      <w:r w:rsidRPr="0032190F">
        <w:rPr>
          <w:lang w:val="fr-FR"/>
        </w:rPr>
        <w:br w:type="page"/>
      </w:r>
    </w:p>
    <w:p w14:paraId="6B62228D" w14:textId="77777777" w:rsidR="00AE03AF" w:rsidRDefault="00AE03AF">
      <w:pPr>
        <w:rPr>
          <w:lang w:val="fr-FR"/>
        </w:rPr>
      </w:pPr>
      <w:r w:rsidRPr="0032190F">
        <w:rPr>
          <w:lang w:val="fr-FR"/>
        </w:rPr>
        <w:lastRenderedPageBreak/>
        <w:t xml:space="preserve">Dans la région de Saqqara, nécropole de l’Ancien Empire, proche de la pyramide de Djeser (BIB Arte </w:t>
      </w:r>
      <w:r w:rsidRPr="0032190F">
        <w:rPr>
          <w:i/>
          <w:iCs/>
          <w:lang w:val="fr-FR"/>
        </w:rPr>
        <w:t>Scribe qui dessine</w:t>
      </w:r>
      <w:r w:rsidRPr="0032190F">
        <w:rPr>
          <w:lang w:val="fr-FR"/>
        </w:rPr>
        <w:t>, 2016)</w:t>
      </w:r>
    </w:p>
    <w:p w14:paraId="5DA16260" w14:textId="77777777" w:rsidR="00756B05" w:rsidRDefault="00756B05">
      <w:pPr>
        <w:rPr>
          <w:lang w:val="fr-FR"/>
        </w:rPr>
      </w:pPr>
    </w:p>
    <w:p w14:paraId="45C5BEFF" w14:textId="4E3D23F6" w:rsidR="00756B05" w:rsidRPr="0032190F" w:rsidRDefault="00756B05">
      <w:pPr>
        <w:rPr>
          <w:lang w:val="fr-FR"/>
        </w:rPr>
      </w:pPr>
      <w:r w:rsidRPr="00C72635">
        <w:rPr>
          <w:lang w:val="fr-FR"/>
        </w:rPr>
        <w:t>pyramide à degrés de Djoser</w:t>
      </w:r>
    </w:p>
    <w:p w14:paraId="2ED47D13" w14:textId="77777777" w:rsidR="00AE03AF" w:rsidRPr="0032190F" w:rsidRDefault="00AE03AF">
      <w:pPr>
        <w:rPr>
          <w:lang w:val="fr-FR"/>
        </w:rPr>
      </w:pPr>
    </w:p>
    <w:p w14:paraId="28CF1380" w14:textId="77777777" w:rsidR="00AE03AF" w:rsidRPr="0032190F" w:rsidRDefault="00AE03AF" w:rsidP="00AE03AF">
      <w:pPr>
        <w:pStyle w:val="Heading2"/>
      </w:pPr>
      <w:r w:rsidRPr="0032190F">
        <w:t xml:space="preserve">mastaba d’Irukapta </w:t>
      </w:r>
    </w:p>
    <w:p w14:paraId="2B2BE7EC" w14:textId="77777777" w:rsidR="00AE03AF" w:rsidRPr="0032190F" w:rsidRDefault="00AE03AF" w:rsidP="00AE03AF">
      <w:pPr>
        <w:rPr>
          <w:lang w:val="fr-FR"/>
        </w:rPr>
      </w:pPr>
    </w:p>
    <w:p w14:paraId="4E6D1B14" w14:textId="77777777" w:rsidR="00AE03AF" w:rsidRPr="0032190F" w:rsidRDefault="00AE03AF" w:rsidP="00AE03AF">
      <w:pPr>
        <w:rPr>
          <w:lang w:val="fr-FR"/>
        </w:rPr>
      </w:pPr>
      <w:r w:rsidRPr="0032190F">
        <w:rPr>
          <w:lang w:val="fr-FR"/>
        </w:rPr>
        <w:t xml:space="preserve">prètre ouab, boucher royal, ca. 2500 aec (mastaba = chapelle du défunt qui comprends plusieurs pièces + puits/caveau funéraire avec un sarcophage/mommie qui est muré (BIB Arte </w:t>
      </w:r>
      <w:r w:rsidRPr="0032190F">
        <w:rPr>
          <w:i/>
          <w:iCs/>
          <w:lang w:val="fr-FR"/>
        </w:rPr>
        <w:t>Scribe qui dessine</w:t>
      </w:r>
      <w:r w:rsidRPr="0032190F">
        <w:rPr>
          <w:lang w:val="fr-FR"/>
        </w:rPr>
        <w:t>, 2016))</w:t>
      </w:r>
    </w:p>
    <w:p w14:paraId="4AB4C002" w14:textId="77777777" w:rsidR="00596B5F" w:rsidRPr="0032190F" w:rsidRDefault="00596B5F" w:rsidP="00AE03AF">
      <w:pPr>
        <w:rPr>
          <w:lang w:val="fr-FR"/>
        </w:rPr>
      </w:pPr>
    </w:p>
    <w:p w14:paraId="1336DC3B" w14:textId="77777777" w:rsidR="00596B5F" w:rsidRPr="0032190F" w:rsidRDefault="00596B5F" w:rsidP="00426FF9">
      <w:pPr>
        <w:pStyle w:val="Heading1"/>
      </w:pPr>
      <w:bookmarkStart w:id="5033" w:name="Sit_Amarna"/>
      <w:r w:rsidRPr="0032190F">
        <w:t>TELL AMARNA</w:t>
      </w:r>
      <w:bookmarkEnd w:id="5033"/>
    </w:p>
    <w:p w14:paraId="3AAB6C32" w14:textId="77777777" w:rsidR="00596B5F" w:rsidRPr="006B197F" w:rsidRDefault="00596B5F" w:rsidP="00AE03AF">
      <w:pPr>
        <w:rPr>
          <w:sz w:val="20"/>
          <w:lang w:val="fr-FR"/>
        </w:rPr>
      </w:pPr>
      <w:r w:rsidRPr="006B197F">
        <w:rPr>
          <w:sz w:val="20"/>
          <w:lang w:val="fr-FR"/>
        </w:rPr>
        <w:t>Tell el-Amarna</w:t>
      </w:r>
    </w:p>
    <w:p w14:paraId="5D628CCF" w14:textId="77777777" w:rsidR="00596B5F" w:rsidRPr="0032190F" w:rsidRDefault="00596B5F" w:rsidP="00AE03AF">
      <w:pPr>
        <w:rPr>
          <w:lang w:val="fr-FR"/>
        </w:rPr>
      </w:pPr>
    </w:p>
    <w:p w14:paraId="28C0C874" w14:textId="21B0C737" w:rsidR="00596B5F" w:rsidRPr="0032190F" w:rsidRDefault="00596B5F" w:rsidP="00AE03AF">
      <w:pPr>
        <w:rPr>
          <w:lang w:val="fr-FR"/>
        </w:rPr>
      </w:pPr>
      <w:r w:rsidRPr="0032190F">
        <w:rPr>
          <w:lang w:val="fr-FR"/>
        </w:rPr>
        <w:t xml:space="preserve">Site d’Egypte ancienne où le pharaon </w:t>
      </w:r>
      <w:hyperlink r:id="rId12296" w:anchor="Cul_Nouvel_Empire__p_Akhenaton" w:history="1">
        <w:r w:rsidR="00397074">
          <w:rPr>
            <w:rStyle w:val="Hyperlink"/>
            <w:lang w:val="fr-FR"/>
          </w:rPr>
          <w:t>Akhe</w:t>
        </w:r>
        <w:r w:rsidR="00397074" w:rsidRPr="00397074">
          <w:rPr>
            <w:rStyle w:val="Hyperlink"/>
            <w:lang w:val="fr-FR"/>
          </w:rPr>
          <w:t>naton</w:t>
        </w:r>
      </w:hyperlink>
      <w:r w:rsidR="00397074">
        <w:rPr>
          <w:lang w:val="fr-FR"/>
        </w:rPr>
        <w:t xml:space="preserve"> </w:t>
      </w:r>
      <w:r w:rsidRPr="0032190F">
        <w:rPr>
          <w:lang w:val="fr-FR"/>
        </w:rPr>
        <w:t>a fondé sa capitale  aux alentours de -1360 aec (wiki)</w:t>
      </w:r>
      <w:r w:rsidR="00397074">
        <w:rPr>
          <w:lang w:val="fr-FR"/>
        </w:rPr>
        <w:t xml:space="preserve"> a donné son nom a la période </w:t>
      </w:r>
      <w:hyperlink r:id="rId12297" w:anchor="Cul_Amarna" w:history="1">
        <w:r w:rsidR="00397074">
          <w:rPr>
            <w:rStyle w:val="Hyperlink"/>
            <w:lang w:val="fr-FR"/>
          </w:rPr>
          <w:t>A</w:t>
        </w:r>
        <w:r w:rsidR="00397074" w:rsidRPr="00397074">
          <w:rPr>
            <w:rStyle w:val="Hyperlink"/>
            <w:lang w:val="fr-FR"/>
          </w:rPr>
          <w:t>ma</w:t>
        </w:r>
        <w:r w:rsidR="00397074">
          <w:rPr>
            <w:rStyle w:val="Hyperlink"/>
            <w:lang w:val="fr-FR"/>
          </w:rPr>
          <w:t>r</w:t>
        </w:r>
        <w:r w:rsidR="00397074" w:rsidRPr="00397074">
          <w:rPr>
            <w:rStyle w:val="Hyperlink"/>
            <w:lang w:val="fr-FR"/>
          </w:rPr>
          <w:t>na</w:t>
        </w:r>
      </w:hyperlink>
      <w:r w:rsidR="00397074">
        <w:rPr>
          <w:lang w:val="fr-FR"/>
        </w:rPr>
        <w:t xml:space="preserve"> (BIB review JCAA, 2019)</w:t>
      </w:r>
    </w:p>
    <w:p w14:paraId="06D6C929" w14:textId="495E5C3B" w:rsidR="00596B5F" w:rsidRPr="0032190F" w:rsidRDefault="00596B5F" w:rsidP="00397074">
      <w:pPr>
        <w:jc w:val="both"/>
        <w:rPr>
          <w:lang w:val="fr-FR"/>
        </w:rPr>
      </w:pPr>
      <w:r w:rsidRPr="0032190F">
        <w:rPr>
          <w:lang w:val="fr-FR"/>
        </w:rPr>
        <w:t xml:space="preserve">De nombreuses sources écrites ont été retrouvées dans ce site (SS BIB), notamment sur l’avantage décisif que procurent les chars dans la </w:t>
      </w:r>
      <w:r w:rsidR="00397074">
        <w:rPr>
          <w:lang w:val="fr-FR"/>
        </w:rPr>
        <w:t>guerre</w:t>
      </w:r>
      <w:r w:rsidRPr="0032190F">
        <w:rPr>
          <w:lang w:val="fr-FR"/>
        </w:rPr>
        <w:t xml:space="preserve"> (BIB 2225 p. 52). Les lettres qu’envoie le roi de </w:t>
      </w:r>
      <w:hyperlink r:id="rId12298" w:anchor="Cul_Mittani" w:history="1">
        <w:r w:rsidRPr="0032190F">
          <w:rPr>
            <w:rStyle w:val="Hyperlink"/>
            <w:lang w:val="fr-FR"/>
          </w:rPr>
          <w:t>Mitanni</w:t>
        </w:r>
      </w:hyperlink>
      <w:r w:rsidRPr="0032190F">
        <w:rPr>
          <w:lang w:val="fr-FR"/>
        </w:rPr>
        <w:t xml:space="preserve"> au pharaon </w:t>
      </w:r>
      <w:hyperlink r:id="rId12299" w:anchor="Cul_Nouvel_Empire__p_Amenophis3" w:history="1">
        <w:r w:rsidR="00397074" w:rsidRPr="00397074">
          <w:rPr>
            <w:rStyle w:val="Hyperlink"/>
            <w:lang w:val="fr-FR"/>
          </w:rPr>
          <w:t>Aménophis III</w:t>
        </w:r>
      </w:hyperlink>
      <w:r w:rsidR="00397074">
        <w:rPr>
          <w:lang w:val="fr-FR"/>
        </w:rPr>
        <w:t xml:space="preserve"> </w:t>
      </w:r>
      <w:r w:rsidRPr="0032190F">
        <w:rPr>
          <w:lang w:val="fr-FR"/>
        </w:rPr>
        <w:t>évoque les chars (BIB 2225 p. 52)</w:t>
      </w:r>
    </w:p>
    <w:p w14:paraId="78EFD427" w14:textId="77777777" w:rsidR="00745FF2" w:rsidRPr="0032190F" w:rsidRDefault="00745FF2" w:rsidP="00AE03AF">
      <w:pPr>
        <w:rPr>
          <w:lang w:val="fr-FR"/>
        </w:rPr>
      </w:pPr>
    </w:p>
    <w:p w14:paraId="23AAC718" w14:textId="60B5AB19" w:rsidR="00745FF2" w:rsidRPr="0032190F" w:rsidRDefault="00745FF2" w:rsidP="00AE03AF">
      <w:pPr>
        <w:rPr>
          <w:lang w:val="fr-FR"/>
        </w:rPr>
      </w:pPr>
      <w:r w:rsidRPr="0032190F">
        <w:rPr>
          <w:lang w:val="fr-FR"/>
        </w:rPr>
        <w:t xml:space="preserve">La mention El-Amarna EA 38 évoque les Lukka (v. </w:t>
      </w:r>
      <w:hyperlink r:id="rId12300" w:anchor="Cul_Obscurs_Ages_c_fer" w:history="1">
        <w:r w:rsidR="003910F7" w:rsidRPr="004F57EF">
          <w:rPr>
            <w:rStyle w:val="Hyperlink"/>
            <w:lang w:val="fr-FR"/>
          </w:rPr>
          <w:t>ages obscurs</w:t>
        </w:r>
      </w:hyperlink>
      <w:r w:rsidRPr="0032190F">
        <w:rPr>
          <w:lang w:val="fr-FR"/>
        </w:rPr>
        <w:t>) (BIB 2257 p. 118)</w:t>
      </w:r>
    </w:p>
    <w:p w14:paraId="69A49EFC" w14:textId="77777777" w:rsidR="00213596" w:rsidRPr="0032190F" w:rsidRDefault="00213596" w:rsidP="00AE03AF">
      <w:pPr>
        <w:rPr>
          <w:lang w:val="fr-FR"/>
        </w:rPr>
      </w:pPr>
    </w:p>
    <w:p w14:paraId="6B741D62" w14:textId="6A23658F" w:rsidR="00213596" w:rsidRDefault="00213596" w:rsidP="00397074">
      <w:pPr>
        <w:jc w:val="both"/>
        <w:rPr>
          <w:lang w:val="fr-FR"/>
        </w:rPr>
      </w:pPr>
      <w:r w:rsidRPr="0032190F">
        <w:rPr>
          <w:lang w:val="fr-FR"/>
        </w:rPr>
        <w:t xml:space="preserve">Céramique mycénienne importante au </w:t>
      </w:r>
      <w:r w:rsidR="001D7A95">
        <w:rPr>
          <w:lang w:val="fr-FR"/>
        </w:rPr>
        <w:t>HR</w:t>
      </w:r>
      <w:hyperlink r:id="rId12301" w:anchor="Cul_Helladique_Recent_IIIA" w:history="1">
        <w:r w:rsidR="001D7A95" w:rsidRPr="001D7A95">
          <w:rPr>
            <w:rStyle w:val="Hyperlink"/>
            <w:lang w:val="fr-FR"/>
          </w:rPr>
          <w:t>IIIA</w:t>
        </w:r>
      </w:hyperlink>
      <w:r w:rsidRPr="0032190F">
        <w:rPr>
          <w:lang w:val="fr-FR"/>
        </w:rPr>
        <w:t>2 soit pendant le règne d'</w:t>
      </w:r>
      <w:hyperlink r:id="rId12302" w:anchor="Cul_Nouvel_Empire__p_Amenophis4" w:history="1">
        <w:r w:rsidR="00397074" w:rsidRPr="00397074">
          <w:rPr>
            <w:rStyle w:val="Hyperlink"/>
            <w:lang w:val="fr-FR"/>
          </w:rPr>
          <w:t>Aménophis IV</w:t>
        </w:r>
      </w:hyperlink>
      <w:r w:rsidR="00397074">
        <w:rPr>
          <w:lang w:val="fr-FR"/>
        </w:rPr>
        <w:t xml:space="preserve"> </w:t>
      </w:r>
      <w:r w:rsidRPr="0032190F">
        <w:rPr>
          <w:lang w:val="fr-FR"/>
        </w:rPr>
        <w:t xml:space="preserve">et de </w:t>
      </w:r>
      <w:hyperlink r:id="rId12303" w:anchor="Cul_Nouvel_Empire__p_Toutankhamon" w:history="1">
        <w:r w:rsidR="00397074" w:rsidRPr="00397074">
          <w:rPr>
            <w:rStyle w:val="Hyperlink"/>
            <w:lang w:val="fr-FR"/>
          </w:rPr>
          <w:t>Toutankhaton</w:t>
        </w:r>
      </w:hyperlink>
      <w:r w:rsidR="00397074" w:rsidRPr="00397074">
        <w:rPr>
          <w:lang w:val="fr-FR"/>
        </w:rPr>
        <w:t xml:space="preserve"> </w:t>
      </w:r>
      <w:r w:rsidRPr="0032190F">
        <w:rPr>
          <w:lang w:val="fr-FR"/>
        </w:rPr>
        <w:t>(BIB 2301 p. 119).</w:t>
      </w:r>
    </w:p>
    <w:p w14:paraId="609831C2" w14:textId="77777777" w:rsidR="007F7EC9" w:rsidRDefault="007F7EC9" w:rsidP="00397074">
      <w:pPr>
        <w:jc w:val="both"/>
        <w:rPr>
          <w:lang w:val="fr-FR"/>
        </w:rPr>
      </w:pPr>
    </w:p>
    <w:p w14:paraId="49B9D4BD" w14:textId="77777777" w:rsidR="007F7EC9" w:rsidRDefault="007F7EC9" w:rsidP="00426FF9">
      <w:pPr>
        <w:pStyle w:val="Heading1"/>
      </w:pPr>
      <w:bookmarkStart w:id="5034" w:name="Sit_Gournah"/>
      <w:r>
        <w:t>GOURNAH</w:t>
      </w:r>
    </w:p>
    <w:bookmarkEnd w:id="5034"/>
    <w:p w14:paraId="79233AC3" w14:textId="77777777" w:rsidR="007F7EC9" w:rsidRDefault="007F7EC9" w:rsidP="00397074">
      <w:pPr>
        <w:jc w:val="both"/>
        <w:rPr>
          <w:lang w:val="fr-FR"/>
        </w:rPr>
      </w:pPr>
    </w:p>
    <w:p w14:paraId="57923E74" w14:textId="77777777" w:rsidR="007F7EC9" w:rsidRDefault="007F7EC9" w:rsidP="00397074">
      <w:pPr>
        <w:jc w:val="both"/>
        <w:rPr>
          <w:lang w:val="fr-FR"/>
        </w:rPr>
      </w:pPr>
      <w:r>
        <w:rPr>
          <w:lang w:val="fr-FR"/>
        </w:rPr>
        <w:t>Nécropole de Gournah, Egypte</w:t>
      </w:r>
    </w:p>
    <w:p w14:paraId="2072CC79" w14:textId="77777777" w:rsidR="007F7EC9" w:rsidRDefault="007F7EC9" w:rsidP="00397074">
      <w:pPr>
        <w:jc w:val="both"/>
        <w:rPr>
          <w:lang w:val="fr-FR"/>
        </w:rPr>
      </w:pPr>
    </w:p>
    <w:p w14:paraId="6F1AF9BF" w14:textId="77777777" w:rsidR="007F7EC9" w:rsidRDefault="007F7EC9" w:rsidP="007F7EC9">
      <w:pPr>
        <w:pStyle w:val="Heading2"/>
      </w:pPr>
      <w:bookmarkStart w:id="5035" w:name="Sit_Gournah_sep"/>
      <w:r>
        <w:t>nécropole</w:t>
      </w:r>
    </w:p>
    <w:bookmarkEnd w:id="5035"/>
    <w:p w14:paraId="78EC12A3" w14:textId="77777777" w:rsidR="007F7EC9" w:rsidRDefault="007F7EC9" w:rsidP="00397074">
      <w:pPr>
        <w:jc w:val="both"/>
        <w:rPr>
          <w:lang w:val="fr-FR"/>
        </w:rPr>
      </w:pPr>
    </w:p>
    <w:p w14:paraId="1393F9F8" w14:textId="77777777" w:rsidR="007F7EC9" w:rsidRDefault="007F7EC9" w:rsidP="007F7EC9">
      <w:pPr>
        <w:pStyle w:val="Heading3"/>
      </w:pPr>
      <w:bookmarkStart w:id="5036" w:name="Sit_Gournah_sep_TT100"/>
      <w:r>
        <w:t>TT 100</w:t>
      </w:r>
    </w:p>
    <w:bookmarkEnd w:id="5036"/>
    <w:p w14:paraId="2EE95139" w14:textId="77777777" w:rsidR="007F7EC9" w:rsidRPr="007F7EC9" w:rsidRDefault="007F7EC9" w:rsidP="00397074">
      <w:pPr>
        <w:jc w:val="both"/>
        <w:rPr>
          <w:sz w:val="20"/>
          <w:lang w:val="fr-FR"/>
        </w:rPr>
      </w:pPr>
      <w:r w:rsidRPr="007F7EC9">
        <w:rPr>
          <w:sz w:val="20"/>
          <w:lang w:val="fr-FR"/>
        </w:rPr>
        <w:t xml:space="preserve">tombe de Rekhmire </w:t>
      </w:r>
    </w:p>
    <w:p w14:paraId="47DDBF0A" w14:textId="77777777" w:rsidR="007F7EC9" w:rsidRDefault="007F7EC9" w:rsidP="00397074">
      <w:pPr>
        <w:jc w:val="both"/>
        <w:rPr>
          <w:lang w:val="fr-FR"/>
        </w:rPr>
      </w:pPr>
    </w:p>
    <w:p w14:paraId="20F6B97A" w14:textId="58D908F6" w:rsidR="007F7EC9" w:rsidRPr="0032190F" w:rsidRDefault="007F7EC9" w:rsidP="00397074">
      <w:pPr>
        <w:jc w:val="both"/>
        <w:rPr>
          <w:lang w:val="fr-FR"/>
        </w:rPr>
      </w:pPr>
      <w:r>
        <w:rPr>
          <w:lang w:val="fr-FR"/>
        </w:rPr>
        <w:t xml:space="preserve">Datée de la </w:t>
      </w:r>
      <w:hyperlink r:id="rId12304" w:anchor="Cul_Nouvel_Empire__p__dyn18" w:history="1">
        <w:r w:rsidRPr="007F7EC9">
          <w:rPr>
            <w:rStyle w:val="Hyperlink"/>
            <w:lang w:val="fr-FR"/>
          </w:rPr>
          <w:t>18e dynastie</w:t>
        </w:r>
      </w:hyperlink>
      <w:r>
        <w:rPr>
          <w:lang w:val="fr-FR"/>
        </w:rPr>
        <w:t xml:space="preserve">. Représentation de </w:t>
      </w:r>
      <w:hyperlink r:id="rId12305" w:anchor="Cul_Art_TAC_T_t_lingot_peau_boeuf" w:history="1">
        <w:r>
          <w:rPr>
            <w:rStyle w:val="Hyperlink"/>
            <w:lang w:val="fr-FR"/>
          </w:rPr>
          <w:t xml:space="preserve">lingot </w:t>
        </w:r>
        <w:r w:rsidR="00794B95">
          <w:rPr>
            <w:rStyle w:val="Hyperlink"/>
            <w:lang w:val="fr-FR"/>
          </w:rPr>
          <w:t>PDB</w:t>
        </w:r>
      </w:hyperlink>
      <w:r>
        <w:rPr>
          <w:lang w:val="fr-FR"/>
        </w:rPr>
        <w:t xml:space="preserve"> (BIB 2997)</w:t>
      </w:r>
    </w:p>
    <w:p w14:paraId="343644CE" w14:textId="77777777" w:rsidR="00AE03AF" w:rsidRPr="0032190F" w:rsidRDefault="00AE03AF" w:rsidP="00242C0F">
      <w:pPr>
        <w:jc w:val="both"/>
        <w:rPr>
          <w:lang w:val="fr-FR"/>
        </w:rPr>
      </w:pPr>
    </w:p>
    <w:p w14:paraId="20FA5141" w14:textId="77777777" w:rsidR="00745FF2" w:rsidRPr="0032190F" w:rsidRDefault="00745FF2" w:rsidP="00426FF9">
      <w:pPr>
        <w:pStyle w:val="Heading1"/>
      </w:pPr>
      <w:bookmarkStart w:id="5037" w:name="Sit_Medinet_Habu"/>
      <w:r w:rsidRPr="0032190F">
        <w:t>MEDINET HABU</w:t>
      </w:r>
    </w:p>
    <w:bookmarkEnd w:id="5037"/>
    <w:p w14:paraId="3E0BE9DA" w14:textId="77777777" w:rsidR="00136D91" w:rsidRPr="00B87DB7" w:rsidRDefault="00136D91" w:rsidP="00242C0F">
      <w:pPr>
        <w:jc w:val="both"/>
        <w:rPr>
          <w:sz w:val="20"/>
          <w:lang w:val="fr-FR"/>
        </w:rPr>
      </w:pPr>
      <w:r w:rsidRPr="00B87DB7">
        <w:rPr>
          <w:sz w:val="20"/>
          <w:lang w:val="fr-FR"/>
        </w:rPr>
        <w:t xml:space="preserve">Medinet Abu, Medinet Habou, Médinet Habou, </w:t>
      </w:r>
      <w:r w:rsidR="00BA23B0" w:rsidRPr="00B87DB7">
        <w:rPr>
          <w:sz w:val="20"/>
          <w:lang w:val="fr-FR"/>
        </w:rPr>
        <w:t xml:space="preserve">Medineh Habou, </w:t>
      </w:r>
      <w:r w:rsidRPr="00B87DB7">
        <w:rPr>
          <w:sz w:val="20"/>
          <w:lang w:val="fr-FR"/>
        </w:rPr>
        <w:t>Medinet Habu, en démotique ; Tjamet ou Djamet, en copte ; Djeme ou Djemi (wiki)</w:t>
      </w:r>
      <w:r w:rsidR="001E3B7B">
        <w:rPr>
          <w:sz w:val="20"/>
          <w:lang w:val="fr-FR"/>
        </w:rPr>
        <w:t>, Médinet-Habou</w:t>
      </w:r>
    </w:p>
    <w:p w14:paraId="53C2956A" w14:textId="579E651A" w:rsidR="00F17477" w:rsidRDefault="00745FF2" w:rsidP="00242C0F">
      <w:pPr>
        <w:jc w:val="both"/>
        <w:rPr>
          <w:lang w:val="fr-FR"/>
        </w:rPr>
      </w:pPr>
      <w:r w:rsidRPr="0032190F">
        <w:rPr>
          <w:lang w:val="fr-FR"/>
        </w:rPr>
        <w:br/>
        <w:t xml:space="preserve">A proximité de </w:t>
      </w:r>
      <w:hyperlink r:id="rId12306" w:anchor="Sit_Thebes_Louxor" w:history="1">
        <w:r w:rsidR="00642333" w:rsidRPr="0032190F">
          <w:rPr>
            <w:rStyle w:val="Hyperlink"/>
            <w:lang w:val="fr-FR"/>
          </w:rPr>
          <w:t>Thèbes-Louxor</w:t>
        </w:r>
      </w:hyperlink>
      <w:r w:rsidR="00993657" w:rsidRPr="0032190F">
        <w:rPr>
          <w:lang w:val="fr-FR"/>
        </w:rPr>
        <w:t>.</w:t>
      </w:r>
      <w:r w:rsidRPr="0032190F">
        <w:rPr>
          <w:lang w:val="fr-FR"/>
        </w:rPr>
        <w:t xml:space="preserve"> </w:t>
      </w:r>
      <w:r w:rsidR="00F17477">
        <w:rPr>
          <w:lang w:val="fr-FR"/>
        </w:rPr>
        <w:t xml:space="preserve">Temple funéraire de </w:t>
      </w:r>
      <w:hyperlink r:id="rId12307" w:anchor="Cul_Nouvel_Empire__p_Ramses3" w:history="1">
        <w:r w:rsidR="00F17477" w:rsidRPr="00136D91">
          <w:rPr>
            <w:rStyle w:val="Hyperlink"/>
            <w:lang w:val="fr-FR"/>
          </w:rPr>
          <w:t>Ramsès III</w:t>
        </w:r>
      </w:hyperlink>
      <w:r w:rsidR="00F17477">
        <w:rPr>
          <w:rStyle w:val="Hyperlink"/>
          <w:color w:val="auto"/>
          <w:u w:val="none"/>
          <w:lang w:val="fr-FR"/>
        </w:rPr>
        <w:t xml:space="preserve"> (BIB 3594)</w:t>
      </w:r>
      <w:r w:rsidR="00F17477">
        <w:rPr>
          <w:rStyle w:val="Hyperlink"/>
          <w:lang w:val="fr-FR"/>
        </w:rPr>
        <w:t xml:space="preserve"> </w:t>
      </w:r>
    </w:p>
    <w:p w14:paraId="4E547B59" w14:textId="77777777" w:rsidR="00F17477" w:rsidRDefault="00F17477" w:rsidP="00242C0F">
      <w:pPr>
        <w:jc w:val="both"/>
        <w:rPr>
          <w:lang w:val="fr-FR"/>
        </w:rPr>
      </w:pPr>
    </w:p>
    <w:p w14:paraId="6A1735B9" w14:textId="6AEAD75A" w:rsidR="00745FF2" w:rsidRDefault="00745FF2" w:rsidP="00242C0F">
      <w:pPr>
        <w:jc w:val="both"/>
        <w:rPr>
          <w:lang w:val="fr-FR"/>
        </w:rPr>
      </w:pPr>
      <w:r w:rsidRPr="0032190F">
        <w:rPr>
          <w:lang w:val="fr-FR"/>
        </w:rPr>
        <w:t xml:space="preserve">Les 8 inscriptions datée du règne de </w:t>
      </w:r>
      <w:hyperlink r:id="rId12308" w:anchor="Cul_Nouvel_Empire__p_Ramses3" w:history="1">
        <w:r w:rsidRPr="00136D91">
          <w:rPr>
            <w:rStyle w:val="Hyperlink"/>
            <w:lang w:val="fr-FR"/>
          </w:rPr>
          <w:t>Ramsès III</w:t>
        </w:r>
      </w:hyperlink>
      <w:r w:rsidRPr="0032190F">
        <w:rPr>
          <w:lang w:val="fr-FR"/>
        </w:rPr>
        <w:t xml:space="preserve"> indiquent que les Peleset, Tjeker, Šekelesh, Denyen [Danaoi] et Wešeš ont dévasté les cités de Hatti et d’Arzawa (en Anatolie), Qodi (Qadesh, en Syrie), Alašiya (Chypre) et Carchemish (BIB 2257 p. 118). Des critiques ont été formulées sur l’objectivité des faits rapportés dans ces inscriptions qui pourraient condenser plusieurs épisodes et seraient un moyen politique pour Pharaon de manisfester son pouvoir (BIB 2257 p. 118)</w:t>
      </w:r>
    </w:p>
    <w:p w14:paraId="1774D8C5" w14:textId="49C3B747" w:rsidR="001E3B7B" w:rsidRDefault="001E3B7B" w:rsidP="00242C0F">
      <w:pPr>
        <w:jc w:val="both"/>
        <w:rPr>
          <w:lang w:val="fr-FR"/>
        </w:rPr>
      </w:pPr>
    </w:p>
    <w:p w14:paraId="745AED78" w14:textId="74CCCDFD" w:rsidR="00F17477" w:rsidRDefault="00F17477" w:rsidP="00242C0F">
      <w:pPr>
        <w:jc w:val="both"/>
        <w:rPr>
          <w:lang w:val="fr-FR"/>
        </w:rPr>
      </w:pPr>
      <w:r>
        <w:rPr>
          <w:lang w:val="fr-FR"/>
        </w:rPr>
        <w:t xml:space="preserve">Bataille navale </w:t>
      </w:r>
      <w:r>
        <w:rPr>
          <w:rStyle w:val="Hyperlink"/>
          <w:color w:val="auto"/>
          <w:u w:val="none"/>
          <w:lang w:val="fr-FR"/>
        </w:rPr>
        <w:t>(BIB 3594)</w:t>
      </w:r>
    </w:p>
    <w:p w14:paraId="78ACB9E1" w14:textId="3510B17A" w:rsidR="001E3B7B" w:rsidRDefault="00794B95" w:rsidP="00242C0F">
      <w:pPr>
        <w:jc w:val="both"/>
        <w:rPr>
          <w:lang w:val="fr-FR"/>
        </w:rPr>
      </w:pPr>
      <w:r>
        <w:rPr>
          <w:lang w:val="fr-FR"/>
        </w:rPr>
        <w:lastRenderedPageBreak/>
        <w:t>R</w:t>
      </w:r>
      <w:r w:rsidR="001E3B7B">
        <w:rPr>
          <w:lang w:val="fr-FR"/>
        </w:rPr>
        <w:t>eprésentation de la bataille du Delta daté de 1191 ou de 1178 BC (BIB 3085)</w:t>
      </w:r>
      <w:r w:rsidR="006B4BDF">
        <w:rPr>
          <w:lang w:val="fr-FR"/>
        </w:rPr>
        <w:t xml:space="preserve"> </w:t>
      </w:r>
      <w:r w:rsidR="006B4BDF" w:rsidRPr="006B4BDF">
        <w:rPr>
          <w:lang w:val="fr-FR"/>
        </w:rPr>
        <w:t>Ramsès III y combat sur la terre ferme, les Peleset, Denyen et Tjekker, et dans le Delta du Nil les Shekelesh, Peleset, Denyen, Tjekker et Weshesh.</w:t>
      </w:r>
      <w:r w:rsidR="006B4BDF">
        <w:rPr>
          <w:lang w:val="fr-FR"/>
        </w:rPr>
        <w:t xml:space="preserve"> </w:t>
      </w:r>
      <w:r w:rsidR="006B4BDF" w:rsidRPr="006B4BDF">
        <w:rPr>
          <w:lang w:val="fr-FR"/>
        </w:rPr>
        <w:t>Parmi les captifs, les Shekelesh portent une sorte de couvre-chef et un médaillon sur la poitrine</w:t>
      </w:r>
      <w:r w:rsidR="006B4BDF">
        <w:rPr>
          <w:lang w:val="fr-FR"/>
        </w:rPr>
        <w:t xml:space="preserve"> (BIB 3085)</w:t>
      </w:r>
    </w:p>
    <w:p w14:paraId="1563F569" w14:textId="77777777" w:rsidR="00B87DB7" w:rsidRDefault="00B87DB7" w:rsidP="00794B95">
      <w:pPr>
        <w:jc w:val="both"/>
        <w:rPr>
          <w:lang w:val="fr-FR"/>
        </w:rPr>
      </w:pPr>
    </w:p>
    <w:p w14:paraId="66DCC725" w14:textId="77777777" w:rsidR="00E615DD" w:rsidRDefault="00E615DD" w:rsidP="00794B95">
      <w:pPr>
        <w:jc w:val="both"/>
        <w:rPr>
          <w:lang w:val="fr-FR"/>
        </w:rPr>
      </w:pPr>
    </w:p>
    <w:p w14:paraId="3ED0D48C" w14:textId="77777777" w:rsidR="00E615DD" w:rsidRPr="00695DAA" w:rsidRDefault="00E615DD" w:rsidP="00794B95">
      <w:pPr>
        <w:pStyle w:val="Heading3"/>
        <w:spacing w:line="240" w:lineRule="auto"/>
      </w:pPr>
      <w:bookmarkStart w:id="5038" w:name="Sit_Medinet_Habu_basrelief"/>
      <w:r w:rsidRPr="00695DAA">
        <w:t>bas-relief</w:t>
      </w:r>
    </w:p>
    <w:bookmarkEnd w:id="5038"/>
    <w:p w14:paraId="6C76CD3B" w14:textId="77777777" w:rsidR="00E615DD" w:rsidRDefault="00E615DD" w:rsidP="00794B95">
      <w:pPr>
        <w:jc w:val="both"/>
        <w:rPr>
          <w:lang w:val="fr-FR"/>
        </w:rPr>
      </w:pPr>
    </w:p>
    <w:p w14:paraId="24AC507D" w14:textId="14AEAD1C" w:rsidR="00E615DD" w:rsidRPr="0032190F" w:rsidRDefault="00E615DD" w:rsidP="00794B95">
      <w:pPr>
        <w:jc w:val="both"/>
        <w:rPr>
          <w:lang w:val="fr-FR"/>
        </w:rPr>
      </w:pPr>
      <w:r>
        <w:rPr>
          <w:lang w:val="fr-FR"/>
        </w:rPr>
        <w:t xml:space="preserve">Daté du 12e aec (BIB 2874), bataille navale (BIB 2874) </w:t>
      </w:r>
      <w:bookmarkStart w:id="5039" w:name="_Hlk123714920"/>
      <w:r>
        <w:rPr>
          <w:lang w:val="fr-FR"/>
        </w:rPr>
        <w:t xml:space="preserve">Représentation des </w:t>
      </w:r>
      <w:hyperlink r:id="rId12309" w:anchor="Cul_Steles_Corse_thm_casque_cornes" w:history="1">
        <w:r w:rsidRPr="00E615DD">
          <w:rPr>
            <w:rStyle w:val="Hyperlink"/>
            <w:lang w:val="fr-FR"/>
          </w:rPr>
          <w:t>casque à cornes</w:t>
        </w:r>
      </w:hyperlink>
      <w:bookmarkEnd w:id="5039"/>
      <w:r>
        <w:rPr>
          <w:lang w:val="fr-FR"/>
        </w:rPr>
        <w:t xml:space="preserve"> portés par les </w:t>
      </w:r>
      <w:hyperlink r:id="rId12310" w:anchor="Cul_Shardanes" w:history="1">
        <w:r w:rsidRPr="00136D91">
          <w:rPr>
            <w:rStyle w:val="Hyperlink"/>
            <w:lang w:val="fr-FR"/>
          </w:rPr>
          <w:t>Shardanes</w:t>
        </w:r>
      </w:hyperlink>
      <w:r>
        <w:rPr>
          <w:lang w:val="fr-FR"/>
        </w:rPr>
        <w:t xml:space="preserve"> et ceux d'</w:t>
      </w:r>
      <w:hyperlink r:id="rId12311" w:anchor="Sit_Cauria" w:history="1">
        <w:r w:rsidRPr="0032190F">
          <w:rPr>
            <w:rStyle w:val="Hyperlink"/>
            <w:lang w:val="fr-FR"/>
          </w:rPr>
          <w:t>I Stantari</w:t>
        </w:r>
      </w:hyperlink>
      <w:r w:rsidRPr="00136D91">
        <w:rPr>
          <w:lang w:val="fr-FR"/>
        </w:rPr>
        <w:t xml:space="preserve"> 2 et 4</w:t>
      </w:r>
      <w:r>
        <w:rPr>
          <w:lang w:val="fr-FR"/>
        </w:rPr>
        <w:t xml:space="preserve"> (BIB 2871). </w:t>
      </w:r>
    </w:p>
    <w:p w14:paraId="01988F39" w14:textId="33B8385B" w:rsidR="00F37E65" w:rsidRDefault="00F37E65" w:rsidP="00794B95">
      <w:pPr>
        <w:jc w:val="both"/>
        <w:rPr>
          <w:lang w:val="fr-FR"/>
        </w:rPr>
      </w:pPr>
      <w:r>
        <w:rPr>
          <w:lang w:val="fr-FR"/>
        </w:rPr>
        <w:t xml:space="preserve">Relief mentionnant les </w:t>
      </w:r>
      <w:hyperlink r:id="rId12312" w:anchor="Sit_Medinet_Habu_PM" w:history="1">
        <w:r w:rsidR="00794B95" w:rsidRPr="00794B95">
          <w:rPr>
            <w:rStyle w:val="Hyperlink"/>
            <w:lang w:val="fr-FR"/>
          </w:rPr>
          <w:t>PM</w:t>
        </w:r>
      </w:hyperlink>
      <w:r>
        <w:rPr>
          <w:lang w:val="fr-FR"/>
        </w:rPr>
        <w:t>, représentation d'un Philistin (BIB Eric Clino, Peuples de la Mer, Youtube)</w:t>
      </w:r>
    </w:p>
    <w:p w14:paraId="3D56BB1F" w14:textId="435579B7" w:rsidR="00F17477" w:rsidRDefault="00F17477" w:rsidP="00794B95">
      <w:pPr>
        <w:jc w:val="both"/>
        <w:rPr>
          <w:lang w:val="fr-FR"/>
        </w:rPr>
      </w:pPr>
    </w:p>
    <w:p w14:paraId="412B3912" w14:textId="6669EE9E" w:rsidR="00F17477" w:rsidRDefault="00F17477" w:rsidP="00F17477">
      <w:pPr>
        <w:pStyle w:val="Heading4"/>
      </w:pPr>
      <w:r>
        <w:t>thèmes</w:t>
      </w:r>
    </w:p>
    <w:p w14:paraId="64D713B3" w14:textId="2A1BA15B" w:rsidR="00F17477" w:rsidRDefault="00F17477" w:rsidP="00794B95">
      <w:pPr>
        <w:jc w:val="both"/>
        <w:rPr>
          <w:lang w:val="fr-FR"/>
        </w:rPr>
      </w:pPr>
    </w:p>
    <w:p w14:paraId="0109E60C" w14:textId="107B5D3E" w:rsidR="00F17477" w:rsidRDefault="00F17477" w:rsidP="00F17477">
      <w:pPr>
        <w:pStyle w:val="Heading5"/>
      </w:pPr>
      <w:bookmarkStart w:id="5040" w:name="Sit_Medinet_Habu_basrelief_TAC_T_bat"/>
      <w:r>
        <w:t>bateaux</w:t>
      </w:r>
    </w:p>
    <w:bookmarkEnd w:id="5040"/>
    <w:p w14:paraId="67B4D7C8" w14:textId="05E3C19A" w:rsidR="00F17477" w:rsidRDefault="00F17477" w:rsidP="00794B95">
      <w:pPr>
        <w:jc w:val="both"/>
        <w:rPr>
          <w:lang w:val="fr-FR"/>
        </w:rPr>
      </w:pPr>
    </w:p>
    <w:p w14:paraId="304C7362" w14:textId="624A57CF" w:rsidR="00F17477" w:rsidRDefault="00F17477" w:rsidP="00794B95">
      <w:pPr>
        <w:jc w:val="both"/>
        <w:rPr>
          <w:rStyle w:val="Hyperlink"/>
          <w:color w:val="auto"/>
          <w:u w:val="none"/>
          <w:lang w:val="fr-FR"/>
        </w:rPr>
      </w:pPr>
      <w:r>
        <w:rPr>
          <w:lang w:val="fr-FR"/>
        </w:rPr>
        <w:t xml:space="preserve">v. </w:t>
      </w:r>
      <w:hyperlink r:id="rId12313" w:anchor="Cul_Art_TAC_T_x_VogelBarken" w:history="1">
        <w:r w:rsidRPr="00F17477">
          <w:rPr>
            <w:rStyle w:val="Hyperlink"/>
            <w:i/>
            <w:iCs/>
            <w:lang w:val="fr-FR"/>
          </w:rPr>
          <w:t>Vogelbarke</w:t>
        </w:r>
      </w:hyperlink>
      <w:r>
        <w:rPr>
          <w:lang w:val="fr-FR"/>
        </w:rPr>
        <w:t xml:space="preserve"> </w:t>
      </w:r>
      <w:r>
        <w:rPr>
          <w:rStyle w:val="Hyperlink"/>
          <w:color w:val="auto"/>
          <w:u w:val="none"/>
          <w:lang w:val="fr-FR"/>
        </w:rPr>
        <w:t>(BIB 3594)</w:t>
      </w:r>
    </w:p>
    <w:p w14:paraId="3995EB0C" w14:textId="77777777" w:rsidR="00F17477" w:rsidRDefault="00F17477" w:rsidP="00794B95">
      <w:pPr>
        <w:jc w:val="both"/>
        <w:rPr>
          <w:lang w:val="fr-FR"/>
        </w:rPr>
      </w:pPr>
    </w:p>
    <w:p w14:paraId="2E90F045" w14:textId="77777777" w:rsidR="00B87DB7" w:rsidRDefault="00B87DB7" w:rsidP="00794B95">
      <w:pPr>
        <w:jc w:val="both"/>
        <w:rPr>
          <w:lang w:val="fr-FR"/>
        </w:rPr>
      </w:pPr>
    </w:p>
    <w:p w14:paraId="095E65B4" w14:textId="77777777" w:rsidR="00B87DB7" w:rsidRDefault="00B87DB7" w:rsidP="00794B95">
      <w:pPr>
        <w:pStyle w:val="Heading3"/>
        <w:spacing w:line="240" w:lineRule="auto"/>
      </w:pPr>
      <w:bookmarkStart w:id="5041" w:name="Sit_Medinet_Habu_vaseguer"/>
      <w:r>
        <w:t>vase du guerrier</w:t>
      </w:r>
    </w:p>
    <w:bookmarkEnd w:id="5041"/>
    <w:p w14:paraId="05706DAE" w14:textId="77777777" w:rsidR="00293C78" w:rsidRPr="00AA3198" w:rsidRDefault="00B87DB7" w:rsidP="00794B95">
      <w:pPr>
        <w:jc w:val="both"/>
        <w:rPr>
          <w:sz w:val="20"/>
          <w:lang w:val="fr-FR"/>
        </w:rPr>
      </w:pPr>
      <w:r w:rsidRPr="00AA3198">
        <w:rPr>
          <w:i/>
          <w:sz w:val="20"/>
          <w:lang w:val="fr-FR"/>
        </w:rPr>
        <w:t>warrior vase</w:t>
      </w:r>
    </w:p>
    <w:p w14:paraId="452C6408" w14:textId="77777777" w:rsidR="00B87DB7" w:rsidRDefault="00B87DB7" w:rsidP="00794B95">
      <w:pPr>
        <w:jc w:val="both"/>
        <w:rPr>
          <w:lang w:val="fr-FR"/>
        </w:rPr>
      </w:pPr>
    </w:p>
    <w:p w14:paraId="53066D1C" w14:textId="5DA9EC38" w:rsidR="00B87DB7" w:rsidRDefault="00B87DB7" w:rsidP="00794B95">
      <w:pPr>
        <w:jc w:val="both"/>
        <w:rPr>
          <w:lang w:val="fr-FR"/>
        </w:rPr>
      </w:pPr>
      <w:r>
        <w:rPr>
          <w:lang w:val="fr-FR"/>
        </w:rPr>
        <w:t xml:space="preserve">Représentation des </w:t>
      </w:r>
      <w:hyperlink r:id="rId12314" w:anchor="Sit_Medinet_Habu_PM" w:history="1">
        <w:r w:rsidRPr="00794B95">
          <w:rPr>
            <w:rStyle w:val="Hyperlink"/>
            <w:lang w:val="fr-FR"/>
          </w:rPr>
          <w:t>PM</w:t>
        </w:r>
      </w:hyperlink>
      <w:r>
        <w:rPr>
          <w:lang w:val="fr-FR"/>
        </w:rPr>
        <w:t xml:space="preserve"> (BIB 2888)</w:t>
      </w:r>
    </w:p>
    <w:p w14:paraId="5AD80199" w14:textId="77777777" w:rsidR="00F17477" w:rsidRDefault="00F17477" w:rsidP="00794B95">
      <w:pPr>
        <w:jc w:val="both"/>
        <w:rPr>
          <w:lang w:val="fr-FR"/>
        </w:rPr>
      </w:pPr>
    </w:p>
    <w:p w14:paraId="330F08D8" w14:textId="33B50741" w:rsidR="00794B95" w:rsidRDefault="00794B95" w:rsidP="00794B95">
      <w:pPr>
        <w:jc w:val="both"/>
        <w:rPr>
          <w:lang w:val="fr-FR"/>
        </w:rPr>
      </w:pPr>
    </w:p>
    <w:p w14:paraId="44DC8FE2" w14:textId="77777777" w:rsidR="00794B95" w:rsidRDefault="00794B95" w:rsidP="00F17477">
      <w:pPr>
        <w:pStyle w:val="Heading4"/>
      </w:pPr>
      <w:bookmarkStart w:id="5042" w:name="Sit_Medinet_Habu_PM"/>
      <w:r>
        <w:t>Peuples de la Mer</w:t>
      </w:r>
    </w:p>
    <w:bookmarkEnd w:id="5042"/>
    <w:p w14:paraId="5C889FB3" w14:textId="77777777" w:rsidR="00794B95" w:rsidRPr="00794B95" w:rsidRDefault="00794B95" w:rsidP="00794B95">
      <w:pPr>
        <w:jc w:val="both"/>
        <w:rPr>
          <w:rStyle w:val="Hyperlink"/>
          <w:sz w:val="20"/>
          <w:lang w:val="fr-FR"/>
        </w:rPr>
      </w:pPr>
      <w:r w:rsidRPr="00794B95">
        <w:fldChar w:fldCharType="begin"/>
      </w:r>
      <w:r w:rsidRPr="00794B95">
        <w:rPr>
          <w:sz w:val="20"/>
          <w:lang w:val="fr-FR"/>
        </w:rPr>
        <w:instrText>HYPERLINK "file:///C:\\Users\\Thomas%20Huet\\Desktop\\Documentation%20archéologique%20liée%20à%20la%20thèse\\Cultures.docx" \l "Cul_Philistins"</w:instrText>
      </w:r>
      <w:r w:rsidRPr="00794B95">
        <w:fldChar w:fldCharType="separate"/>
      </w:r>
      <w:r w:rsidRPr="00794B95">
        <w:rPr>
          <w:rStyle w:val="Hyperlink"/>
          <w:sz w:val="20"/>
          <w:lang w:val="fr-FR"/>
        </w:rPr>
        <w:t>PM</w:t>
      </w:r>
      <w:r w:rsidRPr="00794B95">
        <w:rPr>
          <w:rStyle w:val="Hyperlink"/>
          <w:sz w:val="20"/>
          <w:lang w:val="fr-FR"/>
        </w:rPr>
        <w:fldChar w:fldCharType="end"/>
      </w:r>
    </w:p>
    <w:p w14:paraId="006384A0" w14:textId="77777777" w:rsidR="00794B95" w:rsidRDefault="00794B95" w:rsidP="00794B95">
      <w:pPr>
        <w:jc w:val="both"/>
        <w:rPr>
          <w:lang w:val="fr-FR"/>
        </w:rPr>
      </w:pPr>
    </w:p>
    <w:p w14:paraId="04E3A580" w14:textId="608B9F25" w:rsidR="00794B95" w:rsidRDefault="00794B95" w:rsidP="00F05586">
      <w:pPr>
        <w:jc w:val="both"/>
        <w:rPr>
          <w:lang w:val="fr-FR"/>
        </w:rPr>
      </w:pPr>
      <w:bookmarkStart w:id="5043" w:name="_Hlk123715116"/>
      <w:r>
        <w:rPr>
          <w:lang w:val="fr-FR"/>
        </w:rPr>
        <w:t xml:space="preserve">Les représentation des guerriers sur le bas-relief et le </w:t>
      </w:r>
      <w:hyperlink r:id="rId12315" w:anchor="Sit_Medinet_Habu_vaseguer" w:history="1">
        <w:r w:rsidRPr="00794B95">
          <w:rPr>
            <w:rStyle w:val="Hyperlink"/>
            <w:lang w:val="fr-FR"/>
          </w:rPr>
          <w:t>vase du guerrier</w:t>
        </w:r>
      </w:hyperlink>
      <w:r>
        <w:rPr>
          <w:lang w:val="fr-FR"/>
        </w:rPr>
        <w:t xml:space="preserve"> montre un équipement hybride: boucliers proches de ceux du Danemark et d'Irlande, casque proche des figurines sardes [</w:t>
      </w:r>
      <w:hyperlink r:id="rId12316" w:anchor="Cul_Bronzetti" w:history="1">
        <w:r w:rsidRPr="00E40A21">
          <w:rPr>
            <w:rStyle w:val="Hyperlink"/>
            <w:i/>
            <w:lang w:val="fr-FR"/>
          </w:rPr>
          <w:t>bronzetti</w:t>
        </w:r>
      </w:hyperlink>
      <w:r>
        <w:rPr>
          <w:lang w:val="fr-FR"/>
        </w:rPr>
        <w:t xml:space="preserve">], pagne type méditerranéen (BIB 2888) Leur bateaux adopte des formes de protomés </w:t>
      </w:r>
      <w:r w:rsidR="00773711">
        <w:rPr>
          <w:lang w:val="fr-FR"/>
        </w:rPr>
        <w:t xml:space="preserve">en forme d'oiseaux de mer ou </w:t>
      </w:r>
      <w:r>
        <w:rPr>
          <w:lang w:val="fr-FR"/>
        </w:rPr>
        <w:t xml:space="preserve">de </w:t>
      </w:r>
      <w:hyperlink r:id="rId12317" w:anchor="Cul_Proto_Art_TAC_T_z_cygne" w:history="1">
        <w:r w:rsidR="00163F2C" w:rsidRPr="00163F2C">
          <w:rPr>
            <w:rStyle w:val="Hyperlink"/>
            <w:lang w:val="fr-FR"/>
          </w:rPr>
          <w:t>cygne</w:t>
        </w:r>
      </w:hyperlink>
      <w:r w:rsidR="00163F2C">
        <w:rPr>
          <w:lang w:val="fr-FR"/>
        </w:rPr>
        <w:t xml:space="preserve"> </w:t>
      </w:r>
      <w:r w:rsidR="00773711">
        <w:rPr>
          <w:lang w:val="fr-FR"/>
        </w:rPr>
        <w:t>[</w:t>
      </w:r>
      <w:bookmarkStart w:id="5044" w:name="_Hlk123716272"/>
      <w:r w:rsidR="00773711">
        <w:rPr>
          <w:lang w:val="fr-FR"/>
        </w:rPr>
        <w:fldChar w:fldCharType="begin"/>
      </w:r>
      <w:r w:rsidR="00773711">
        <w:rPr>
          <w:lang w:val="fr-FR"/>
        </w:rPr>
        <w:instrText xml:space="preserve"> HYPERLINK "Cultures.docx" \l "Cul_Art_TAC_T_x_VogelBarken" </w:instrText>
      </w:r>
      <w:r w:rsidR="00773711">
        <w:rPr>
          <w:lang w:val="fr-FR"/>
        </w:rPr>
      </w:r>
      <w:r w:rsidR="00773711">
        <w:rPr>
          <w:lang w:val="fr-FR"/>
        </w:rPr>
        <w:fldChar w:fldCharType="separate"/>
      </w:r>
      <w:r w:rsidR="00773711" w:rsidRPr="00773711">
        <w:rPr>
          <w:rStyle w:val="Hyperlink"/>
          <w:lang w:val="fr-FR"/>
        </w:rPr>
        <w:t>Vogelbarken</w:t>
      </w:r>
      <w:r w:rsidR="00773711">
        <w:rPr>
          <w:lang w:val="fr-FR"/>
        </w:rPr>
        <w:fldChar w:fldCharType="end"/>
      </w:r>
      <w:bookmarkEnd w:id="5044"/>
      <w:r w:rsidR="00773711">
        <w:rPr>
          <w:lang w:val="fr-FR"/>
        </w:rPr>
        <w:t>]</w:t>
      </w:r>
      <w:r>
        <w:rPr>
          <w:lang w:val="fr-FR"/>
        </w:rPr>
        <w:t xml:space="preserve"> (BIB 2888)</w:t>
      </w:r>
    </w:p>
    <w:bookmarkEnd w:id="5043"/>
    <w:p w14:paraId="38949BB8" w14:textId="77777777" w:rsidR="00B87DB7" w:rsidRDefault="00B87DB7" w:rsidP="00242C0F">
      <w:pPr>
        <w:jc w:val="both"/>
        <w:rPr>
          <w:lang w:val="fr-FR"/>
        </w:rPr>
      </w:pPr>
    </w:p>
    <w:p w14:paraId="3826C5CD" w14:textId="77777777" w:rsidR="0089524B" w:rsidRPr="0032190F" w:rsidRDefault="0089524B" w:rsidP="00242C0F">
      <w:pPr>
        <w:jc w:val="both"/>
        <w:rPr>
          <w:lang w:val="fr-FR"/>
        </w:rPr>
      </w:pPr>
    </w:p>
    <w:p w14:paraId="427F08CA" w14:textId="77777777" w:rsidR="00B21241" w:rsidRPr="0032190F" w:rsidRDefault="00B21241" w:rsidP="00426FF9">
      <w:pPr>
        <w:pStyle w:val="Heading1"/>
      </w:pPr>
      <w:bookmarkStart w:id="5045" w:name="Sit_Thebes_Louxor"/>
      <w:r w:rsidRPr="0032190F">
        <w:t>THEBES</w:t>
      </w:r>
    </w:p>
    <w:bookmarkEnd w:id="5045"/>
    <w:p w14:paraId="1E80F385" w14:textId="7F34D6A5" w:rsidR="00B21241" w:rsidRPr="00F22EE5" w:rsidRDefault="0043159C" w:rsidP="00242C0F">
      <w:pPr>
        <w:rPr>
          <w:sz w:val="20"/>
          <w:lang w:val="fr-FR"/>
        </w:rPr>
      </w:pPr>
      <w:r>
        <w:rPr>
          <w:sz w:val="20"/>
          <w:lang w:val="fr-FR"/>
        </w:rPr>
        <w:t xml:space="preserve">grec: Thèbes du Nouvelle Empire, Héliopolis du Sud; arabe: Louqsor, Louxor, </w:t>
      </w:r>
      <w:r w:rsidR="007F58E0" w:rsidRPr="007F58E0">
        <w:rPr>
          <w:i/>
          <w:iCs/>
          <w:sz w:val="20"/>
          <w:lang w:val="fr-FR"/>
        </w:rPr>
        <w:t>Luxor</w:t>
      </w:r>
      <w:r w:rsidR="007F58E0">
        <w:rPr>
          <w:sz w:val="20"/>
          <w:lang w:val="fr-FR"/>
        </w:rPr>
        <w:t xml:space="preserve">, </w:t>
      </w:r>
      <w:r w:rsidR="00F22EE5" w:rsidRPr="00F22EE5">
        <w:rPr>
          <w:sz w:val="20"/>
          <w:lang w:val="fr-FR"/>
        </w:rPr>
        <w:t>Thèbes-Louxor</w:t>
      </w:r>
    </w:p>
    <w:p w14:paraId="540AE964" w14:textId="77777777" w:rsidR="00F22EE5" w:rsidRPr="0032190F" w:rsidRDefault="00F22EE5" w:rsidP="00242C0F">
      <w:pPr>
        <w:rPr>
          <w:lang w:val="fr-FR"/>
        </w:rPr>
      </w:pPr>
    </w:p>
    <w:p w14:paraId="41A88462" w14:textId="2D97CEAC" w:rsidR="00B21241" w:rsidRDefault="00B21241" w:rsidP="00242C0F">
      <w:pPr>
        <w:jc w:val="both"/>
      </w:pPr>
      <w:r w:rsidRPr="0032190F">
        <w:rPr>
          <w:lang w:val="fr-FR"/>
        </w:rPr>
        <w:t>Le site de Louxor (</w:t>
      </w:r>
      <w:r w:rsidR="00F22EE5">
        <w:rPr>
          <w:lang w:val="fr-FR"/>
        </w:rPr>
        <w:t xml:space="preserve">Karnak, </w:t>
      </w:r>
      <w:r w:rsidR="00992ED9" w:rsidRPr="0032190F">
        <w:rPr>
          <w:lang w:val="fr-FR"/>
        </w:rPr>
        <w:t>Égypte</w:t>
      </w:r>
      <w:r w:rsidRPr="0032190F">
        <w:rPr>
          <w:lang w:val="fr-FR"/>
        </w:rPr>
        <w:t xml:space="preserve">) constitue la partie sud de l'ancienne Thèbes. Son temple, relié à celui de Karnak par un </w:t>
      </w:r>
      <w:r w:rsidRPr="0032190F">
        <w:rPr>
          <w:i/>
          <w:lang w:val="fr-FR"/>
        </w:rPr>
        <w:t>dromos</w:t>
      </w:r>
      <w:r w:rsidRPr="0032190F">
        <w:rPr>
          <w:lang w:val="fr-FR"/>
        </w:rPr>
        <w:t xml:space="preserve"> bordé de sphinx, fut érigé au </w:t>
      </w:r>
      <w:r w:rsidR="0002329C" w:rsidRPr="0032190F">
        <w:rPr>
          <w:lang w:val="fr-FR"/>
        </w:rPr>
        <w:t>14</w:t>
      </w:r>
      <w:r w:rsidR="0002329C" w:rsidRPr="0032190F">
        <w:rPr>
          <w:vertAlign w:val="superscript"/>
          <w:lang w:val="fr-FR"/>
        </w:rPr>
        <w:t>e</w:t>
      </w:r>
      <w:r w:rsidR="00F22EE5">
        <w:rPr>
          <w:vertAlign w:val="superscript"/>
          <w:lang w:val="fr-FR"/>
        </w:rPr>
        <w:t xml:space="preserve"> </w:t>
      </w:r>
      <w:r w:rsidR="00F22EE5">
        <w:rPr>
          <w:lang w:val="fr-FR"/>
        </w:rPr>
        <w:t>s</w:t>
      </w:r>
      <w:r w:rsidRPr="0032190F">
        <w:rPr>
          <w:lang w:val="fr-FR"/>
        </w:rPr>
        <w:t xml:space="preserve"> av. J.-C. sous le règne d'</w:t>
      </w:r>
      <w:r w:rsidR="00F22EE5">
        <w:rPr>
          <w:lang w:val="fr-FR"/>
        </w:rPr>
        <w:t xml:space="preserve"> </w:t>
      </w:r>
      <w:hyperlink r:id="rId12318" w:anchor="Cul_Nouvel_Empire__p_Amenophis3" w:history="1">
        <w:r w:rsidRPr="00F22EE5">
          <w:rPr>
            <w:rStyle w:val="Hyperlink"/>
            <w:lang w:val="fr-FR"/>
          </w:rPr>
          <w:t>Amenhotep III</w:t>
        </w:r>
      </w:hyperlink>
      <w:r w:rsidRPr="0032190F">
        <w:rPr>
          <w:lang w:val="fr-FR"/>
        </w:rPr>
        <w:t xml:space="preserve">. Il fut modifié par la suite par </w:t>
      </w:r>
      <w:hyperlink r:id="rId12319" w:anchor="Cul_Nouvel_Empire__p_Ramses2" w:history="1">
        <w:r w:rsidR="00F22E73" w:rsidRPr="0032190F">
          <w:rPr>
            <w:rStyle w:val="Hyperlink"/>
            <w:lang w:val="fr-FR"/>
          </w:rPr>
          <w:t>Ramsès II</w:t>
        </w:r>
      </w:hyperlink>
      <w:r w:rsidRPr="0032190F">
        <w:rPr>
          <w:lang w:val="fr-FR"/>
        </w:rPr>
        <w:t xml:space="preserve">, qui y ajouta notamment six statues monumentales et deux obélisques (dont un fut offert à la France en 1831 : place de la Concorde à </w:t>
      </w:r>
      <w:hyperlink r:id="rId12320" w:anchor="Sit_Paris" w:history="1">
        <w:r w:rsidRPr="0032190F">
          <w:rPr>
            <w:rStyle w:val="Hyperlink"/>
            <w:lang w:val="fr-FR"/>
          </w:rPr>
          <w:t>Paris</w:t>
        </w:r>
      </w:hyperlink>
      <w:r w:rsidRPr="0032190F">
        <w:rPr>
          <w:lang w:val="fr-FR"/>
        </w:rPr>
        <w:t xml:space="preserve">). </w:t>
      </w:r>
      <w:r>
        <w:t>(wiki)</w:t>
      </w:r>
    </w:p>
    <w:p w14:paraId="78EB8262" w14:textId="77777777" w:rsidR="00B21241" w:rsidRDefault="00B21241" w:rsidP="00242C0F">
      <w:pPr>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49"/>
        <w:gridCol w:w="7240"/>
      </w:tblGrid>
      <w:tr w:rsidR="00B471F8" w:rsidRPr="001920DB" w14:paraId="4C28952D" w14:textId="77777777" w:rsidTr="00604C16">
        <w:trPr>
          <w:jc w:val="center"/>
        </w:trPr>
        <w:tc>
          <w:tcPr>
            <w:tcW w:w="2249" w:type="dxa"/>
            <w:vAlign w:val="center"/>
          </w:tcPr>
          <w:p w14:paraId="7DF5E12F" w14:textId="77777777" w:rsidR="00604C16" w:rsidRDefault="00B471F8" w:rsidP="00242C0F">
            <w:pPr>
              <w:jc w:val="center"/>
              <w:rPr>
                <w:b/>
                <w:sz w:val="20"/>
              </w:rPr>
            </w:pPr>
            <w:r w:rsidRPr="001920DB">
              <w:rPr>
                <w:b/>
                <w:sz w:val="20"/>
              </w:rPr>
              <w:t xml:space="preserve">principaux sites </w:t>
            </w:r>
          </w:p>
          <w:p w14:paraId="5CCCC461" w14:textId="77777777" w:rsidR="00B471F8" w:rsidRPr="001920DB" w:rsidRDefault="00B471F8" w:rsidP="00242C0F">
            <w:pPr>
              <w:jc w:val="center"/>
              <w:rPr>
                <w:b/>
                <w:sz w:val="20"/>
              </w:rPr>
            </w:pPr>
            <w:r w:rsidRPr="001920DB">
              <w:rPr>
                <w:b/>
                <w:sz w:val="20"/>
              </w:rPr>
              <w:t>de Thèbes</w:t>
            </w:r>
          </w:p>
        </w:tc>
        <w:tc>
          <w:tcPr>
            <w:tcW w:w="7240" w:type="dxa"/>
          </w:tcPr>
          <w:p w14:paraId="3696A444" w14:textId="77777777" w:rsidR="00B471F8" w:rsidRPr="001920DB" w:rsidRDefault="00957BD8" w:rsidP="00242C0F">
            <w:pPr>
              <w:jc w:val="center"/>
              <w:rPr>
                <w:b/>
                <w:sz w:val="20"/>
              </w:rPr>
            </w:pPr>
            <w:r w:rsidRPr="001920DB">
              <w:rPr>
                <w:b/>
                <w:sz w:val="20"/>
              </w:rPr>
              <w:t>Description</w:t>
            </w:r>
          </w:p>
        </w:tc>
      </w:tr>
      <w:tr w:rsidR="00B471F8" w:rsidRPr="00F22EE5" w14:paraId="2322C2F9" w14:textId="77777777" w:rsidTr="00604C16">
        <w:trPr>
          <w:jc w:val="center"/>
        </w:trPr>
        <w:tc>
          <w:tcPr>
            <w:tcW w:w="2249" w:type="dxa"/>
            <w:vAlign w:val="center"/>
          </w:tcPr>
          <w:p w14:paraId="4BEFBC55" w14:textId="67229E95" w:rsidR="00B471F8" w:rsidRPr="001920DB" w:rsidRDefault="00000000" w:rsidP="00242C0F">
            <w:pPr>
              <w:jc w:val="center"/>
              <w:rPr>
                <w:sz w:val="20"/>
              </w:rPr>
            </w:pPr>
            <w:hyperlink r:id="rId12321" w:anchor="Sit_Thebes_Louxor_Karnak" w:history="1">
              <w:r w:rsidR="00B471F8" w:rsidRPr="00F22EE5">
                <w:rPr>
                  <w:rStyle w:val="Hyperlink"/>
                  <w:sz w:val="20"/>
                </w:rPr>
                <w:t>Karnak</w:t>
              </w:r>
            </w:hyperlink>
          </w:p>
        </w:tc>
        <w:tc>
          <w:tcPr>
            <w:tcW w:w="7240" w:type="dxa"/>
          </w:tcPr>
          <w:p w14:paraId="4718F2AD" w14:textId="77777777" w:rsidR="00B471F8" w:rsidRPr="0032190F" w:rsidRDefault="00B471F8" w:rsidP="00242C0F">
            <w:pPr>
              <w:jc w:val="both"/>
              <w:rPr>
                <w:sz w:val="20"/>
                <w:lang w:val="fr-FR"/>
              </w:rPr>
            </w:pPr>
          </w:p>
        </w:tc>
      </w:tr>
      <w:tr w:rsidR="00B471F8" w:rsidRPr="001920DB" w14:paraId="25B0A084" w14:textId="77777777" w:rsidTr="00604C16">
        <w:trPr>
          <w:jc w:val="center"/>
        </w:trPr>
        <w:tc>
          <w:tcPr>
            <w:tcW w:w="2249" w:type="dxa"/>
            <w:vAlign w:val="center"/>
          </w:tcPr>
          <w:p w14:paraId="079E820F" w14:textId="77777777" w:rsidR="00B471F8" w:rsidRPr="001920DB" w:rsidRDefault="00B471F8" w:rsidP="00242C0F">
            <w:pPr>
              <w:jc w:val="center"/>
              <w:rPr>
                <w:sz w:val="20"/>
              </w:rPr>
            </w:pPr>
            <w:r w:rsidRPr="001920DB">
              <w:rPr>
                <w:sz w:val="20"/>
              </w:rPr>
              <w:t>Louxor</w:t>
            </w:r>
          </w:p>
        </w:tc>
        <w:tc>
          <w:tcPr>
            <w:tcW w:w="7240" w:type="dxa"/>
          </w:tcPr>
          <w:p w14:paraId="66F02462" w14:textId="77777777" w:rsidR="00B471F8" w:rsidRPr="001920DB" w:rsidRDefault="00B471F8" w:rsidP="00242C0F">
            <w:pPr>
              <w:jc w:val="both"/>
              <w:rPr>
                <w:sz w:val="20"/>
              </w:rPr>
            </w:pPr>
            <w:r w:rsidRPr="001920DB">
              <w:rPr>
                <w:sz w:val="20"/>
              </w:rPr>
              <w:t>Temple d'Amon-Min</w:t>
            </w:r>
          </w:p>
        </w:tc>
      </w:tr>
      <w:tr w:rsidR="00B471F8" w:rsidRPr="0089524B" w14:paraId="24FC6F1F" w14:textId="77777777" w:rsidTr="00604C16">
        <w:trPr>
          <w:jc w:val="center"/>
        </w:trPr>
        <w:tc>
          <w:tcPr>
            <w:tcW w:w="2249" w:type="dxa"/>
            <w:vAlign w:val="center"/>
          </w:tcPr>
          <w:p w14:paraId="040AA46D" w14:textId="1C09FB1D" w:rsidR="00B471F8" w:rsidRPr="001920DB" w:rsidRDefault="00000000" w:rsidP="0089524B">
            <w:pPr>
              <w:jc w:val="center"/>
              <w:rPr>
                <w:sz w:val="20"/>
              </w:rPr>
            </w:pPr>
            <w:hyperlink r:id="rId12322" w:anchor="Sit_Vallee_Rois" w:history="1">
              <w:r w:rsidR="00B471F8" w:rsidRPr="0089524B">
                <w:rPr>
                  <w:rStyle w:val="Hyperlink"/>
                  <w:sz w:val="20"/>
                </w:rPr>
                <w:t>Vallée des rois</w:t>
              </w:r>
            </w:hyperlink>
          </w:p>
        </w:tc>
        <w:tc>
          <w:tcPr>
            <w:tcW w:w="7240" w:type="dxa"/>
          </w:tcPr>
          <w:p w14:paraId="27528D1E" w14:textId="77777777" w:rsidR="00B471F8" w:rsidRPr="0032190F" w:rsidRDefault="00B471F8" w:rsidP="00242C0F">
            <w:pPr>
              <w:jc w:val="both"/>
              <w:rPr>
                <w:sz w:val="20"/>
                <w:lang w:val="fr-FR"/>
              </w:rPr>
            </w:pPr>
          </w:p>
        </w:tc>
      </w:tr>
      <w:tr w:rsidR="00B471F8" w:rsidRPr="008A1841" w14:paraId="6805FE9D" w14:textId="77777777" w:rsidTr="00604C16">
        <w:trPr>
          <w:jc w:val="center"/>
        </w:trPr>
        <w:tc>
          <w:tcPr>
            <w:tcW w:w="2249" w:type="dxa"/>
            <w:vAlign w:val="center"/>
          </w:tcPr>
          <w:p w14:paraId="033FCD16" w14:textId="77777777" w:rsidR="00B471F8" w:rsidRPr="001920DB" w:rsidRDefault="00B471F8" w:rsidP="00242C0F">
            <w:pPr>
              <w:jc w:val="center"/>
              <w:rPr>
                <w:sz w:val="20"/>
              </w:rPr>
            </w:pPr>
            <w:r w:rsidRPr="001920DB">
              <w:rPr>
                <w:sz w:val="20"/>
              </w:rPr>
              <w:t>Vallée des reines</w:t>
            </w:r>
          </w:p>
        </w:tc>
        <w:tc>
          <w:tcPr>
            <w:tcW w:w="7240" w:type="dxa"/>
          </w:tcPr>
          <w:p w14:paraId="41AB69C8" w14:textId="1FBFFDBA" w:rsidR="00B471F8" w:rsidRPr="0032190F" w:rsidRDefault="00B471F8" w:rsidP="00242C0F">
            <w:pPr>
              <w:jc w:val="both"/>
              <w:rPr>
                <w:sz w:val="20"/>
                <w:lang w:val="fr-FR"/>
              </w:rPr>
            </w:pPr>
            <w:r w:rsidRPr="0032190F">
              <w:rPr>
                <w:sz w:val="20"/>
                <w:lang w:val="fr-FR"/>
              </w:rPr>
              <w:t>Nécropole des reines à partir de la XIXe dynastie</w:t>
            </w:r>
            <w:r w:rsidR="002772E1">
              <w:rPr>
                <w:sz w:val="20"/>
                <w:lang w:val="fr-FR"/>
              </w:rPr>
              <w:t xml:space="preserve"> (QV66: tombe de Nefertari)</w:t>
            </w:r>
          </w:p>
        </w:tc>
      </w:tr>
      <w:tr w:rsidR="00957BD8" w:rsidRPr="008A1841" w14:paraId="711608C6" w14:textId="77777777" w:rsidTr="00604C16">
        <w:trPr>
          <w:jc w:val="center"/>
        </w:trPr>
        <w:tc>
          <w:tcPr>
            <w:tcW w:w="2249" w:type="dxa"/>
            <w:vAlign w:val="center"/>
          </w:tcPr>
          <w:p w14:paraId="4905BF86" w14:textId="77777777" w:rsidR="00957BD8" w:rsidRPr="001920DB" w:rsidRDefault="00957BD8" w:rsidP="00242C0F">
            <w:pPr>
              <w:jc w:val="center"/>
              <w:rPr>
                <w:sz w:val="20"/>
              </w:rPr>
            </w:pPr>
            <w:r w:rsidRPr="001920DB">
              <w:rPr>
                <w:sz w:val="20"/>
              </w:rPr>
              <w:lastRenderedPageBreak/>
              <w:t>Vallée des nobles</w:t>
            </w:r>
          </w:p>
        </w:tc>
        <w:tc>
          <w:tcPr>
            <w:tcW w:w="7240" w:type="dxa"/>
          </w:tcPr>
          <w:p w14:paraId="7C91667F" w14:textId="77777777" w:rsidR="00957BD8" w:rsidRPr="0032190F" w:rsidRDefault="00957BD8" w:rsidP="00242C0F">
            <w:pPr>
              <w:jc w:val="both"/>
              <w:rPr>
                <w:sz w:val="20"/>
                <w:lang w:val="fr-FR"/>
              </w:rPr>
            </w:pPr>
            <w:r w:rsidRPr="0032190F">
              <w:rPr>
                <w:sz w:val="20"/>
                <w:lang w:val="fr-FR"/>
              </w:rPr>
              <w:t>Nécropole des courtisans du Moyen Empire à la Basse Époque</w:t>
            </w:r>
          </w:p>
        </w:tc>
      </w:tr>
      <w:tr w:rsidR="00B471F8" w:rsidRPr="008A1841" w14:paraId="525FA253" w14:textId="77777777" w:rsidTr="00604C16">
        <w:trPr>
          <w:jc w:val="center"/>
        </w:trPr>
        <w:tc>
          <w:tcPr>
            <w:tcW w:w="2249" w:type="dxa"/>
            <w:vAlign w:val="center"/>
          </w:tcPr>
          <w:p w14:paraId="755B90D5" w14:textId="77777777" w:rsidR="00B471F8" w:rsidRPr="001920DB" w:rsidRDefault="00B471F8" w:rsidP="00242C0F">
            <w:pPr>
              <w:jc w:val="center"/>
              <w:rPr>
                <w:sz w:val="20"/>
              </w:rPr>
            </w:pPr>
            <w:r w:rsidRPr="001920DB">
              <w:rPr>
                <w:sz w:val="20"/>
              </w:rPr>
              <w:t>Dra Abou el-Naga</w:t>
            </w:r>
          </w:p>
        </w:tc>
        <w:tc>
          <w:tcPr>
            <w:tcW w:w="7240" w:type="dxa"/>
          </w:tcPr>
          <w:p w14:paraId="54D033CA" w14:textId="77777777" w:rsidR="00B471F8" w:rsidRPr="0032190F" w:rsidRDefault="00B471F8" w:rsidP="00242C0F">
            <w:pPr>
              <w:jc w:val="both"/>
              <w:rPr>
                <w:sz w:val="20"/>
                <w:lang w:val="fr-FR"/>
              </w:rPr>
            </w:pPr>
            <w:r w:rsidRPr="0032190F">
              <w:rPr>
                <w:sz w:val="20"/>
                <w:lang w:val="fr-FR"/>
              </w:rPr>
              <w:t>Nécropole du Moyen Empire et de la XVIIe dynastie</w:t>
            </w:r>
          </w:p>
        </w:tc>
      </w:tr>
      <w:tr w:rsidR="00B471F8" w:rsidRPr="008A1841" w14:paraId="2D62B82C" w14:textId="77777777" w:rsidTr="00604C16">
        <w:trPr>
          <w:jc w:val="center"/>
        </w:trPr>
        <w:tc>
          <w:tcPr>
            <w:tcW w:w="2249" w:type="dxa"/>
            <w:vAlign w:val="center"/>
          </w:tcPr>
          <w:p w14:paraId="39E3311B" w14:textId="77777777" w:rsidR="00B471F8" w:rsidRPr="001920DB" w:rsidRDefault="00B471F8" w:rsidP="00242C0F">
            <w:pPr>
              <w:jc w:val="center"/>
              <w:rPr>
                <w:sz w:val="20"/>
              </w:rPr>
            </w:pPr>
            <w:r w:rsidRPr="001920DB">
              <w:rPr>
                <w:sz w:val="20"/>
              </w:rPr>
              <w:t>Deir el-Bahari</w:t>
            </w:r>
          </w:p>
        </w:tc>
        <w:tc>
          <w:tcPr>
            <w:tcW w:w="7240" w:type="dxa"/>
          </w:tcPr>
          <w:p w14:paraId="5BDFA250" w14:textId="77777777" w:rsidR="00B471F8" w:rsidRPr="0032190F" w:rsidRDefault="00B471F8" w:rsidP="00242C0F">
            <w:pPr>
              <w:jc w:val="both"/>
              <w:rPr>
                <w:sz w:val="20"/>
                <w:lang w:val="fr-FR"/>
              </w:rPr>
            </w:pPr>
            <w:r w:rsidRPr="0032190F">
              <w:rPr>
                <w:sz w:val="20"/>
                <w:lang w:val="fr-FR"/>
              </w:rPr>
              <w:t>Temples funéraires de Montouhotep II (XIe dynastie), d'Hatchepsout et Thoutmôsis III (XVIIIe dynastie), site de la tombe de Senenmout</w:t>
            </w:r>
          </w:p>
        </w:tc>
      </w:tr>
      <w:tr w:rsidR="00B471F8" w:rsidRPr="008A1841" w14:paraId="359E8BC8" w14:textId="77777777" w:rsidTr="00604C16">
        <w:trPr>
          <w:jc w:val="center"/>
        </w:trPr>
        <w:tc>
          <w:tcPr>
            <w:tcW w:w="2249" w:type="dxa"/>
            <w:vAlign w:val="center"/>
          </w:tcPr>
          <w:p w14:paraId="3F40330C" w14:textId="77777777" w:rsidR="00B471F8" w:rsidRPr="001920DB" w:rsidRDefault="00B471F8" w:rsidP="00242C0F">
            <w:pPr>
              <w:jc w:val="center"/>
              <w:rPr>
                <w:sz w:val="20"/>
              </w:rPr>
            </w:pPr>
            <w:r w:rsidRPr="001920DB">
              <w:rPr>
                <w:sz w:val="20"/>
              </w:rPr>
              <w:t>Cheikh Abd el-Gournah</w:t>
            </w:r>
          </w:p>
        </w:tc>
        <w:tc>
          <w:tcPr>
            <w:tcW w:w="7240" w:type="dxa"/>
          </w:tcPr>
          <w:p w14:paraId="1CF31CA4" w14:textId="77777777" w:rsidR="00B471F8" w:rsidRPr="0032190F" w:rsidRDefault="00B471F8" w:rsidP="00242C0F">
            <w:pPr>
              <w:jc w:val="both"/>
              <w:rPr>
                <w:sz w:val="20"/>
                <w:lang w:val="fr-FR"/>
              </w:rPr>
            </w:pPr>
            <w:r w:rsidRPr="0032190F">
              <w:rPr>
                <w:sz w:val="20"/>
                <w:lang w:val="fr-FR"/>
              </w:rPr>
              <w:t>Temples funéraires de Séthi Ier (XIXe dynastie), et de Sennefer, maire de Thèbes</w:t>
            </w:r>
          </w:p>
        </w:tc>
      </w:tr>
      <w:tr w:rsidR="00B471F8" w:rsidRPr="008A1841" w14:paraId="6911CDC9" w14:textId="77777777" w:rsidTr="00604C16">
        <w:trPr>
          <w:jc w:val="center"/>
        </w:trPr>
        <w:tc>
          <w:tcPr>
            <w:tcW w:w="2249" w:type="dxa"/>
            <w:vAlign w:val="center"/>
          </w:tcPr>
          <w:p w14:paraId="1E654715" w14:textId="77777777" w:rsidR="00B471F8" w:rsidRPr="001920DB" w:rsidRDefault="00957BD8" w:rsidP="00242C0F">
            <w:pPr>
              <w:jc w:val="center"/>
              <w:rPr>
                <w:sz w:val="20"/>
              </w:rPr>
            </w:pPr>
            <w:r w:rsidRPr="001920DB">
              <w:rPr>
                <w:sz w:val="20"/>
              </w:rPr>
              <w:t>Malqata</w:t>
            </w:r>
          </w:p>
        </w:tc>
        <w:tc>
          <w:tcPr>
            <w:tcW w:w="7240" w:type="dxa"/>
          </w:tcPr>
          <w:p w14:paraId="2E64B8C9" w14:textId="77777777" w:rsidR="00B471F8" w:rsidRPr="0032190F" w:rsidRDefault="00957BD8" w:rsidP="00242C0F">
            <w:pPr>
              <w:jc w:val="both"/>
              <w:rPr>
                <w:sz w:val="20"/>
                <w:lang w:val="fr-FR"/>
              </w:rPr>
            </w:pPr>
            <w:r w:rsidRPr="0032190F">
              <w:rPr>
                <w:sz w:val="20"/>
                <w:lang w:val="fr-FR"/>
              </w:rPr>
              <w:t>Palais d'Amenhotep III (XVIIIe dynastie)</w:t>
            </w:r>
          </w:p>
        </w:tc>
      </w:tr>
    </w:tbl>
    <w:p w14:paraId="6B107EE5" w14:textId="77777777" w:rsidR="00B21241" w:rsidRPr="00994E1F" w:rsidRDefault="00957BD8" w:rsidP="00242C0F">
      <w:pPr>
        <w:jc w:val="both"/>
        <w:rPr>
          <w:lang w:val="es-ES"/>
        </w:rPr>
      </w:pPr>
      <w:r w:rsidRPr="00994E1F">
        <w:rPr>
          <w:lang w:val="es-ES"/>
        </w:rPr>
        <w:t>(wiki)</w:t>
      </w:r>
    </w:p>
    <w:p w14:paraId="72E10017" w14:textId="77777777" w:rsidR="004A2DAA" w:rsidRPr="00994E1F" w:rsidRDefault="004A2DAA" w:rsidP="00242C0F">
      <w:pPr>
        <w:jc w:val="both"/>
        <w:rPr>
          <w:lang w:val="es-ES"/>
        </w:rPr>
      </w:pPr>
    </w:p>
    <w:p w14:paraId="3CCD5796" w14:textId="77777777" w:rsidR="004A2DAA" w:rsidRPr="004A2DAA" w:rsidRDefault="004A2DAA" w:rsidP="00242C0F">
      <w:pPr>
        <w:jc w:val="both"/>
        <w:rPr>
          <w:lang w:val="es-ES"/>
        </w:rPr>
      </w:pPr>
      <w:r w:rsidRPr="004A2DAA">
        <w:rPr>
          <w:lang w:val="es-ES"/>
        </w:rPr>
        <w:t>+ Deir el-Medina, proche Dendara/Dendera</w:t>
      </w:r>
    </w:p>
    <w:p w14:paraId="2CA5D841" w14:textId="77777777" w:rsidR="00957BD8" w:rsidRPr="004A2DAA" w:rsidRDefault="00957BD8" w:rsidP="00242C0F">
      <w:pPr>
        <w:jc w:val="both"/>
        <w:rPr>
          <w:lang w:val="es-ES"/>
        </w:rPr>
      </w:pPr>
    </w:p>
    <w:p w14:paraId="71660961" w14:textId="07E11CF5" w:rsidR="00B21241" w:rsidRPr="0032190F" w:rsidRDefault="00B21241" w:rsidP="00242C0F">
      <w:pPr>
        <w:jc w:val="both"/>
        <w:rPr>
          <w:lang w:val="fr-FR"/>
        </w:rPr>
      </w:pPr>
      <w:r w:rsidRPr="0032190F">
        <w:rPr>
          <w:lang w:val="fr-FR"/>
        </w:rPr>
        <w:t xml:space="preserve">D'abord obscure capitale de province, elle prend une importance nationale à partir de la </w:t>
      </w:r>
      <w:r w:rsidR="00B471F8" w:rsidRPr="0032190F">
        <w:rPr>
          <w:lang w:val="fr-FR"/>
        </w:rPr>
        <w:t>11</w:t>
      </w:r>
      <w:r w:rsidR="00B471F8" w:rsidRPr="0032190F">
        <w:rPr>
          <w:vertAlign w:val="superscript"/>
          <w:lang w:val="fr-FR"/>
        </w:rPr>
        <w:t>e</w:t>
      </w:r>
      <w:r w:rsidRPr="0032190F">
        <w:rPr>
          <w:lang w:val="fr-FR"/>
        </w:rPr>
        <w:t xml:space="preserve"> dynastie</w:t>
      </w:r>
      <w:r w:rsidR="00B471F8" w:rsidRPr="0032190F">
        <w:rPr>
          <w:lang w:val="fr-FR"/>
        </w:rPr>
        <w:t xml:space="preserve"> (Moyen Empire)</w:t>
      </w:r>
      <w:r w:rsidRPr="0032190F">
        <w:rPr>
          <w:lang w:val="fr-FR"/>
        </w:rPr>
        <w:t xml:space="preserve">. Elle est en effet la ville d'origine des dynastes de la famille des Antef, qui fondent la </w:t>
      </w:r>
      <w:r w:rsidR="00B471F8" w:rsidRPr="0032190F">
        <w:rPr>
          <w:lang w:val="fr-FR"/>
        </w:rPr>
        <w:t>11</w:t>
      </w:r>
      <w:r w:rsidR="00B471F8" w:rsidRPr="0032190F">
        <w:rPr>
          <w:vertAlign w:val="superscript"/>
          <w:lang w:val="fr-FR"/>
        </w:rPr>
        <w:t>e</w:t>
      </w:r>
      <w:r w:rsidRPr="0032190F">
        <w:rPr>
          <w:lang w:val="fr-FR"/>
        </w:rPr>
        <w:t xml:space="preserve"> dynastie, des Montouhotep I - II, liquidateurs de la </w:t>
      </w:r>
      <w:hyperlink r:id="rId12323" w:anchor="Cul_Premiere_Periode_Intermediaire" w:history="1">
        <w:r w:rsidR="00B471F8" w:rsidRPr="0032190F">
          <w:rPr>
            <w:rStyle w:val="Hyperlink"/>
            <w:lang w:val="fr-FR"/>
          </w:rPr>
          <w:t>P</w:t>
        </w:r>
        <w:r w:rsidRPr="0032190F">
          <w:rPr>
            <w:rStyle w:val="Hyperlink"/>
            <w:lang w:val="fr-FR"/>
          </w:rPr>
          <w:t xml:space="preserve">remière </w:t>
        </w:r>
        <w:r w:rsidR="00B471F8" w:rsidRPr="0032190F">
          <w:rPr>
            <w:rStyle w:val="Hyperlink"/>
            <w:lang w:val="fr-FR"/>
          </w:rPr>
          <w:t>P</w:t>
        </w:r>
        <w:r w:rsidRPr="0032190F">
          <w:rPr>
            <w:rStyle w:val="Hyperlink"/>
            <w:lang w:val="fr-FR"/>
          </w:rPr>
          <w:t xml:space="preserve">ériode </w:t>
        </w:r>
        <w:r w:rsidR="00B471F8" w:rsidRPr="0032190F">
          <w:rPr>
            <w:rStyle w:val="Hyperlink"/>
            <w:lang w:val="fr-FR"/>
          </w:rPr>
          <w:t>I</w:t>
        </w:r>
        <w:r w:rsidRPr="0032190F">
          <w:rPr>
            <w:rStyle w:val="Hyperlink"/>
            <w:lang w:val="fr-FR"/>
          </w:rPr>
          <w:t>ntermédiaire</w:t>
        </w:r>
      </w:hyperlink>
      <w:r w:rsidRPr="0032190F">
        <w:rPr>
          <w:lang w:val="fr-FR"/>
        </w:rPr>
        <w:t xml:space="preserve"> et rassembleurs des Deux Terres, c'est-à-dire de la Haute et de la Basse-Égypte (wiki).</w:t>
      </w:r>
    </w:p>
    <w:p w14:paraId="7282D149" w14:textId="77777777" w:rsidR="002A3B60" w:rsidRPr="0032190F" w:rsidRDefault="002A3B60" w:rsidP="00242C0F">
      <w:pPr>
        <w:rPr>
          <w:lang w:val="fr-FR"/>
        </w:rPr>
      </w:pPr>
    </w:p>
    <w:p w14:paraId="1FA3D1E3" w14:textId="77777777" w:rsidR="00726397" w:rsidRDefault="00726397" w:rsidP="00242C0F">
      <w:pPr>
        <w:rPr>
          <w:lang w:val="fr-FR"/>
        </w:rPr>
      </w:pPr>
      <w:r w:rsidRPr="0032190F">
        <w:rPr>
          <w:lang w:val="fr-FR"/>
        </w:rPr>
        <w:t>Une baignoire qui aurait pu servir au lavage de la laine des moutons (BIB 1762)</w:t>
      </w:r>
    </w:p>
    <w:p w14:paraId="6AB7A863" w14:textId="77777777" w:rsidR="00F22EE5" w:rsidRDefault="00F22EE5" w:rsidP="00242C0F">
      <w:pPr>
        <w:rPr>
          <w:lang w:val="fr-FR"/>
        </w:rPr>
      </w:pPr>
    </w:p>
    <w:p w14:paraId="22C3BD47" w14:textId="10D54D4C" w:rsidR="00F22EE5" w:rsidRDefault="00F22EE5" w:rsidP="00242C0F">
      <w:pPr>
        <w:rPr>
          <w:lang w:val="fr-FR"/>
        </w:rPr>
      </w:pPr>
      <w:r>
        <w:rPr>
          <w:lang w:val="fr-FR"/>
        </w:rPr>
        <w:t xml:space="preserve">Blocs épars d' </w:t>
      </w:r>
      <w:hyperlink r:id="rId12324" w:anchor="Cul_Nouvel_Empire__p_Amenophis3" w:history="1">
        <w:r w:rsidRPr="00F22EE5">
          <w:rPr>
            <w:rStyle w:val="Hyperlink"/>
            <w:lang w:val="fr-FR"/>
          </w:rPr>
          <w:t>Amenhotep III</w:t>
        </w:r>
      </w:hyperlink>
      <w:r>
        <w:rPr>
          <w:lang w:val="fr-FR"/>
        </w:rPr>
        <w:t xml:space="preserve"> (BIB 3356) v. </w:t>
      </w:r>
      <w:hyperlink r:id="rId12325" w:anchor="Cul_Amarna" w:history="1">
        <w:r>
          <w:rPr>
            <w:rStyle w:val="Hyperlink"/>
            <w:lang w:val="fr-FR"/>
          </w:rPr>
          <w:t>A</w:t>
        </w:r>
        <w:r w:rsidRPr="00397074">
          <w:rPr>
            <w:rStyle w:val="Hyperlink"/>
            <w:lang w:val="fr-FR"/>
          </w:rPr>
          <w:t>ma</w:t>
        </w:r>
        <w:r>
          <w:rPr>
            <w:rStyle w:val="Hyperlink"/>
            <w:lang w:val="fr-FR"/>
          </w:rPr>
          <w:t>r</w:t>
        </w:r>
        <w:r w:rsidRPr="00397074">
          <w:rPr>
            <w:rStyle w:val="Hyperlink"/>
            <w:lang w:val="fr-FR"/>
          </w:rPr>
          <w:t>na</w:t>
        </w:r>
      </w:hyperlink>
    </w:p>
    <w:p w14:paraId="4A410211" w14:textId="77777777" w:rsidR="00F22EE5" w:rsidRDefault="00F22EE5" w:rsidP="00242C0F">
      <w:pPr>
        <w:rPr>
          <w:lang w:val="fr-FR"/>
        </w:rPr>
      </w:pPr>
    </w:p>
    <w:p w14:paraId="3AF925A3" w14:textId="33C905F6" w:rsidR="00F22EE5" w:rsidRPr="0032190F" w:rsidRDefault="00F22EE5" w:rsidP="00242C0F">
      <w:pPr>
        <w:rPr>
          <w:lang w:val="fr-FR"/>
        </w:rPr>
      </w:pPr>
      <w:r>
        <w:rPr>
          <w:lang w:val="fr-FR"/>
        </w:rPr>
        <w:t xml:space="preserve">v. </w:t>
      </w:r>
      <w:r w:rsidRPr="0032190F">
        <w:rPr>
          <w:lang w:val="fr-FR"/>
        </w:rPr>
        <w:t>[</w:t>
      </w:r>
      <w:hyperlink r:id="rId12326" w:anchor="Cul_Nouvel_Empire" w:history="1">
        <w:r w:rsidRPr="0032190F">
          <w:rPr>
            <w:rStyle w:val="Hyperlink"/>
            <w:lang w:val="fr-FR"/>
          </w:rPr>
          <w:t>Nouvel Empire</w:t>
        </w:r>
      </w:hyperlink>
      <w:r w:rsidRPr="0032190F">
        <w:rPr>
          <w:lang w:val="fr-FR"/>
        </w:rPr>
        <w:t>]</w:t>
      </w:r>
    </w:p>
    <w:p w14:paraId="0325A16E" w14:textId="77777777" w:rsidR="00726397" w:rsidRPr="0032190F" w:rsidRDefault="00726397" w:rsidP="00242C0F">
      <w:pPr>
        <w:rPr>
          <w:lang w:val="fr-FR"/>
        </w:rPr>
      </w:pPr>
    </w:p>
    <w:p w14:paraId="55AEA9D0" w14:textId="77777777" w:rsidR="00957BD8" w:rsidRPr="0032190F" w:rsidRDefault="00957BD8" w:rsidP="00242C0F">
      <w:pPr>
        <w:pStyle w:val="Heading2"/>
      </w:pPr>
      <w:r w:rsidRPr="0032190F">
        <w:t>Palais d'Amenhotep III</w:t>
      </w:r>
    </w:p>
    <w:p w14:paraId="28B57AE4" w14:textId="77777777" w:rsidR="00F22EE5" w:rsidRDefault="00F22EE5" w:rsidP="00242C0F">
      <w:pPr>
        <w:rPr>
          <w:lang w:val="fr-FR"/>
        </w:rPr>
      </w:pPr>
    </w:p>
    <w:p w14:paraId="55383DA4" w14:textId="2A5BDB77" w:rsidR="00F22EE5" w:rsidRPr="0032190F" w:rsidRDefault="00957BD8" w:rsidP="00F22EE5">
      <w:pPr>
        <w:rPr>
          <w:lang w:val="fr-FR"/>
        </w:rPr>
      </w:pPr>
      <w:r w:rsidRPr="0032190F">
        <w:rPr>
          <w:lang w:val="fr-FR"/>
        </w:rPr>
        <w:t>Construit durant la 18</w:t>
      </w:r>
      <w:r w:rsidRPr="0032190F">
        <w:rPr>
          <w:vertAlign w:val="superscript"/>
          <w:lang w:val="fr-FR"/>
        </w:rPr>
        <w:t>e</w:t>
      </w:r>
      <w:r w:rsidRPr="0032190F">
        <w:rPr>
          <w:lang w:val="fr-FR"/>
        </w:rPr>
        <w:t xml:space="preserve"> Dynastie (wiki) </w:t>
      </w:r>
      <w:r w:rsidR="00F22EE5">
        <w:rPr>
          <w:lang w:val="fr-FR"/>
        </w:rPr>
        <w:t xml:space="preserve">v. </w:t>
      </w:r>
      <w:hyperlink r:id="rId12327" w:anchor="Cul_Nouvel_Empire__p_Amenophis3" w:history="1">
        <w:r w:rsidR="00F22EE5" w:rsidRPr="00F22EE5">
          <w:rPr>
            <w:rStyle w:val="Hyperlink"/>
            <w:lang w:val="fr-FR"/>
          </w:rPr>
          <w:t>Amenhotep III</w:t>
        </w:r>
      </w:hyperlink>
    </w:p>
    <w:p w14:paraId="69A19AFC" w14:textId="77777777" w:rsidR="00F22EE5" w:rsidRDefault="00F22EE5" w:rsidP="00242C0F">
      <w:pPr>
        <w:rPr>
          <w:lang w:val="fr-FR"/>
        </w:rPr>
      </w:pPr>
    </w:p>
    <w:p w14:paraId="77C3B0A7" w14:textId="77777777" w:rsidR="00957BD8" w:rsidRDefault="00F22EE5" w:rsidP="00242C0F">
      <w:pPr>
        <w:rPr>
          <w:lang w:val="fr-FR"/>
        </w:rPr>
      </w:pPr>
      <w:r>
        <w:rPr>
          <w:lang w:val="fr-FR"/>
        </w:rPr>
        <w:t>R</w:t>
      </w:r>
      <w:r w:rsidR="00957BD8" w:rsidRPr="0032190F">
        <w:rPr>
          <w:lang w:val="fr-FR"/>
        </w:rPr>
        <w:t>estauré par Alexandre le Grand au 4</w:t>
      </w:r>
      <w:r w:rsidR="00957BD8" w:rsidRPr="0032190F">
        <w:rPr>
          <w:vertAlign w:val="superscript"/>
          <w:lang w:val="fr-FR"/>
        </w:rPr>
        <w:t>e</w:t>
      </w:r>
      <w:r w:rsidR="00957BD8" w:rsidRPr="0032190F">
        <w:rPr>
          <w:lang w:val="fr-FR"/>
        </w:rPr>
        <w:t xml:space="preserve"> s. av. J.-C. (internet)</w:t>
      </w:r>
    </w:p>
    <w:p w14:paraId="295CE138" w14:textId="77777777" w:rsidR="00F22EE5" w:rsidRPr="0032190F" w:rsidRDefault="00F22EE5" w:rsidP="00242C0F">
      <w:pPr>
        <w:rPr>
          <w:lang w:val="fr-FR"/>
        </w:rPr>
      </w:pPr>
    </w:p>
    <w:p w14:paraId="6B38E035" w14:textId="68E01251" w:rsidR="00957BD8" w:rsidRDefault="00957BD8" w:rsidP="00242C0F">
      <w:pPr>
        <w:rPr>
          <w:lang w:val="fr-FR"/>
        </w:rPr>
      </w:pPr>
      <w:r w:rsidRPr="0032190F">
        <w:rPr>
          <w:lang w:val="fr-FR"/>
        </w:rPr>
        <w:t xml:space="preserve">Le </w:t>
      </w:r>
      <w:hyperlink r:id="rId12328" w:anchor="Cul_Art_lex_graffiti" w:history="1">
        <w:r w:rsidR="00BB539A" w:rsidRPr="007F58E0">
          <w:rPr>
            <w:rStyle w:val="Hyperlink"/>
            <w:lang w:val="fr-FR"/>
          </w:rPr>
          <w:t>graffiti</w:t>
        </w:r>
      </w:hyperlink>
      <w:r w:rsidR="00BB539A" w:rsidRPr="007F58E0">
        <w:rPr>
          <w:rStyle w:val="Hyperlink"/>
          <w:color w:val="000000"/>
          <w:u w:val="none"/>
          <w:lang w:val="fr-FR"/>
        </w:rPr>
        <w:t xml:space="preserve"> </w:t>
      </w:r>
      <w:r w:rsidRPr="0032190F">
        <w:rPr>
          <w:lang w:val="fr-FR"/>
        </w:rPr>
        <w:t>d’un jeune touriste chinois en mai 2013, information relayée sur internet  a causé une polémique sur l’attitude des Chinois à l’étranger (</w:t>
      </w:r>
      <w:r w:rsidR="00C320CB">
        <w:rPr>
          <w:lang w:val="fr-FR"/>
        </w:rPr>
        <w:t>"</w:t>
      </w:r>
      <w:r w:rsidRPr="0032190F">
        <w:rPr>
          <w:lang w:val="fr-FR"/>
        </w:rPr>
        <w:t>Ding Jinhao a visité cet endroit</w:t>
      </w:r>
      <w:r w:rsidR="00C320CB">
        <w:rPr>
          <w:lang w:val="fr-FR"/>
        </w:rPr>
        <w:t>"</w:t>
      </w:r>
      <w:r w:rsidRPr="0032190F">
        <w:rPr>
          <w:lang w:val="fr-FR"/>
        </w:rPr>
        <w:t xml:space="preserve"> a été écrit sur le ventre d'un bas-relief représentant le dieu </w:t>
      </w:r>
      <w:hyperlink r:id="rId12329" w:anchor="Cul_Egypte_Ancienne_Religion_d_Amon" w:history="1">
        <w:r w:rsidR="00C320CB" w:rsidRPr="00C320CB">
          <w:rPr>
            <w:rStyle w:val="Hyperlink"/>
            <w:lang w:val="fr-FR"/>
          </w:rPr>
          <w:t>Amon</w:t>
        </w:r>
      </w:hyperlink>
      <w:r w:rsidRPr="0032190F">
        <w:rPr>
          <w:lang w:val="fr-FR"/>
        </w:rPr>
        <w:t>, dans le "Saint des saints" du temple) (internet)</w:t>
      </w:r>
    </w:p>
    <w:p w14:paraId="7FFE3A4D" w14:textId="77777777" w:rsidR="004E7748" w:rsidRPr="0032190F" w:rsidRDefault="004E7748" w:rsidP="00242C0F">
      <w:pPr>
        <w:rPr>
          <w:lang w:val="fr-FR"/>
        </w:rPr>
      </w:pPr>
    </w:p>
    <w:p w14:paraId="570F8F49" w14:textId="77777777" w:rsidR="00B12649" w:rsidRPr="0032190F" w:rsidRDefault="00B12649" w:rsidP="00242C0F">
      <w:pPr>
        <w:rPr>
          <w:lang w:val="fr-FR"/>
        </w:rPr>
      </w:pPr>
    </w:p>
    <w:p w14:paraId="0AF8D258" w14:textId="77777777" w:rsidR="00D32A96" w:rsidRPr="0032190F" w:rsidRDefault="00AD49A0" w:rsidP="00D32A96">
      <w:pPr>
        <w:pStyle w:val="Heading2"/>
      </w:pPr>
      <w:bookmarkStart w:id="5046" w:name="Sit_Thebes_Louxor_tThoutankhamon"/>
      <w:r w:rsidRPr="0032190F">
        <w:t>t.</w:t>
      </w:r>
      <w:r w:rsidR="00D32A96" w:rsidRPr="0032190F">
        <w:t xml:space="preserve"> Tout</w:t>
      </w:r>
      <w:r w:rsidR="00F22EE5">
        <w:t>a</w:t>
      </w:r>
      <w:r w:rsidR="00D32A96" w:rsidRPr="0032190F">
        <w:t>nkhamon</w:t>
      </w:r>
    </w:p>
    <w:bookmarkEnd w:id="5046"/>
    <w:p w14:paraId="06AA1FE3" w14:textId="77777777" w:rsidR="00F22EE5" w:rsidRDefault="00F22EE5" w:rsidP="00AD49A0">
      <w:pPr>
        <w:jc w:val="both"/>
        <w:rPr>
          <w:lang w:val="fr-FR"/>
        </w:rPr>
      </w:pPr>
    </w:p>
    <w:p w14:paraId="4795F77E" w14:textId="420B37CB" w:rsidR="00D32A96" w:rsidRDefault="00F22EE5" w:rsidP="00AD49A0">
      <w:pPr>
        <w:jc w:val="both"/>
      </w:pPr>
      <w:r>
        <w:rPr>
          <w:lang w:val="fr-FR"/>
        </w:rPr>
        <w:t xml:space="preserve">Le tombeau de </w:t>
      </w:r>
      <w:hyperlink r:id="rId12330" w:anchor="Cul_Nouvel_Empire__p_Toutankhamon" w:history="1">
        <w:r w:rsidRPr="00F22EE5">
          <w:rPr>
            <w:rStyle w:val="Hyperlink"/>
            <w:lang w:val="fr-FR"/>
          </w:rPr>
          <w:t>Touta</w:t>
        </w:r>
        <w:r w:rsidR="00AD49A0" w:rsidRPr="00F22EE5">
          <w:rPr>
            <w:rStyle w:val="Hyperlink"/>
            <w:lang w:val="fr-FR"/>
          </w:rPr>
          <w:t>nkhamon</w:t>
        </w:r>
      </w:hyperlink>
      <w:r w:rsidR="00AD49A0" w:rsidRPr="0032190F">
        <w:rPr>
          <w:lang w:val="fr-FR"/>
        </w:rPr>
        <w:t xml:space="preserve">. </w:t>
      </w:r>
      <w:r w:rsidR="00D32A96" w:rsidRPr="0032190F">
        <w:rPr>
          <w:lang w:val="fr-FR"/>
        </w:rPr>
        <w:t>Hypogée situé dans la vallée des rois sur la rive ouest du Nil face à Louxor (wiki). Dans l’antichambre, a été découvert, entre autres choses, 4 chars d’apparat démontés (wiki).</w:t>
      </w:r>
      <w:r w:rsidR="00AD49A0" w:rsidRPr="0032190F">
        <w:rPr>
          <w:lang w:val="fr-FR"/>
        </w:rPr>
        <w:t xml:space="preserve"> </w:t>
      </w:r>
      <w:r w:rsidR="00AD49A0" w:rsidRPr="00AD49A0">
        <w:t>1327 BC</w:t>
      </w:r>
      <w:r w:rsidR="00AD49A0">
        <w:t xml:space="preserve"> (SS BIB)</w:t>
      </w:r>
    </w:p>
    <w:p w14:paraId="5F44872C" w14:textId="77777777" w:rsidR="00AD49A0" w:rsidRDefault="00AD49A0" w:rsidP="00AD49A0">
      <w:pPr>
        <w:jc w:val="both"/>
      </w:pPr>
      <w:r>
        <w:t>Objets:</w:t>
      </w:r>
    </w:p>
    <w:p w14:paraId="63027A20" w14:textId="77777777" w:rsidR="00AD49A0" w:rsidRDefault="00AD49A0" w:rsidP="00AD49A0">
      <w:pPr>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9"/>
        <w:gridCol w:w="1309"/>
      </w:tblGrid>
      <w:tr w:rsidR="00AD49A0" w14:paraId="05EC3C80" w14:textId="77777777" w:rsidTr="00C35EA7">
        <w:trPr>
          <w:jc w:val="center"/>
        </w:trPr>
        <w:tc>
          <w:tcPr>
            <w:tcW w:w="1489" w:type="dxa"/>
          </w:tcPr>
          <w:p w14:paraId="711400FA" w14:textId="77777777" w:rsidR="00AD49A0" w:rsidRDefault="00AD49A0" w:rsidP="00C35EA7">
            <w:pPr>
              <w:jc w:val="both"/>
            </w:pPr>
          </w:p>
        </w:tc>
        <w:tc>
          <w:tcPr>
            <w:tcW w:w="1309" w:type="dxa"/>
          </w:tcPr>
          <w:p w14:paraId="2776717B" w14:textId="77777777" w:rsidR="00AD49A0" w:rsidRDefault="00AD49A0" w:rsidP="00C35EA7">
            <w:pPr>
              <w:jc w:val="both"/>
            </w:pPr>
          </w:p>
        </w:tc>
      </w:tr>
      <w:tr w:rsidR="00AD49A0" w14:paraId="0E7CF37F" w14:textId="77777777" w:rsidTr="00C35EA7">
        <w:trPr>
          <w:jc w:val="center"/>
        </w:trPr>
        <w:tc>
          <w:tcPr>
            <w:tcW w:w="1489" w:type="dxa"/>
          </w:tcPr>
          <w:p w14:paraId="52D9B28C" w14:textId="77777777" w:rsidR="00AD49A0" w:rsidRDefault="00AD49A0" w:rsidP="00C35EA7">
            <w:pPr>
              <w:jc w:val="both"/>
            </w:pPr>
            <w:r>
              <w:t>char A4</w:t>
            </w:r>
          </w:p>
        </w:tc>
        <w:tc>
          <w:tcPr>
            <w:tcW w:w="1309" w:type="dxa"/>
          </w:tcPr>
          <w:p w14:paraId="04A3799B" w14:textId="77777777" w:rsidR="00AD49A0" w:rsidRDefault="00AD49A0" w:rsidP="00C35EA7">
            <w:pPr>
              <w:jc w:val="both"/>
            </w:pPr>
            <w:r>
              <w:t>rayonnée</w:t>
            </w:r>
          </w:p>
        </w:tc>
      </w:tr>
      <w:tr w:rsidR="00AD49A0" w14:paraId="66EF8EBE" w14:textId="77777777" w:rsidTr="00C35EA7">
        <w:trPr>
          <w:jc w:val="center"/>
        </w:trPr>
        <w:tc>
          <w:tcPr>
            <w:tcW w:w="1489" w:type="dxa"/>
          </w:tcPr>
          <w:p w14:paraId="6A960DD9" w14:textId="77777777" w:rsidR="00AD49A0" w:rsidRDefault="00AD49A0" w:rsidP="00C35EA7">
            <w:pPr>
              <w:jc w:val="both"/>
            </w:pPr>
            <w:r>
              <w:t>autres roues</w:t>
            </w:r>
          </w:p>
        </w:tc>
        <w:tc>
          <w:tcPr>
            <w:tcW w:w="1309" w:type="dxa"/>
          </w:tcPr>
          <w:p w14:paraId="199E3F50" w14:textId="77777777" w:rsidR="00AD49A0" w:rsidRDefault="00AD49A0" w:rsidP="00C35EA7">
            <w:pPr>
              <w:jc w:val="both"/>
            </w:pPr>
            <w:r>
              <w:t>rayonnées</w:t>
            </w:r>
          </w:p>
        </w:tc>
      </w:tr>
    </w:tbl>
    <w:p w14:paraId="0F43EF16" w14:textId="77777777" w:rsidR="00AD49A0" w:rsidRDefault="00AD49A0" w:rsidP="00AD49A0">
      <w:pPr>
        <w:jc w:val="both"/>
      </w:pPr>
      <w:r>
        <w:t>(SS BIB)</w:t>
      </w:r>
    </w:p>
    <w:p w14:paraId="3C37CD39" w14:textId="77777777" w:rsidR="00EC6FD6" w:rsidRDefault="00EC6FD6" w:rsidP="00D32A96">
      <w:pPr>
        <w:rPr>
          <w:lang w:val="fr-FR"/>
        </w:rPr>
      </w:pPr>
    </w:p>
    <w:p w14:paraId="43C8E052" w14:textId="77777777" w:rsidR="00F22EE5" w:rsidRPr="001619CD" w:rsidRDefault="00F22EE5" w:rsidP="00F22EE5">
      <w:pPr>
        <w:pStyle w:val="Heading2"/>
        <w:rPr>
          <w:lang w:val="en-US"/>
        </w:rPr>
      </w:pPr>
      <w:bookmarkStart w:id="5047" w:name="Sit_Thebes_Louxor_Karnak"/>
      <w:r w:rsidRPr="001619CD">
        <w:rPr>
          <w:lang w:val="en-US"/>
        </w:rPr>
        <w:t>Karnak</w:t>
      </w:r>
    </w:p>
    <w:bookmarkEnd w:id="5047"/>
    <w:p w14:paraId="0C5270C0" w14:textId="77777777" w:rsidR="004B0C12" w:rsidRPr="001619CD" w:rsidRDefault="004B0C12" w:rsidP="00D32A96">
      <w:pPr>
        <w:rPr>
          <w:sz w:val="20"/>
        </w:rPr>
      </w:pPr>
      <w:r w:rsidRPr="001619CD">
        <w:rPr>
          <w:sz w:val="20"/>
        </w:rPr>
        <w:t>Al Karnak</w:t>
      </w:r>
    </w:p>
    <w:p w14:paraId="51BC29C0" w14:textId="77777777" w:rsidR="00F22EE5" w:rsidRPr="001619CD" w:rsidRDefault="004B0C12" w:rsidP="00D32A96">
      <w:pPr>
        <w:rPr>
          <w:rFonts w:ascii="Courier New" w:hAnsi="Courier New" w:cs="Courier New"/>
          <w:sz w:val="20"/>
        </w:rPr>
      </w:pPr>
      <w:r w:rsidRPr="001619CD">
        <w:rPr>
          <w:rFonts w:ascii="Courier New" w:hAnsi="Courier New" w:cs="Courier New"/>
          <w:sz w:val="20"/>
        </w:rPr>
        <w:t>D:\Sites_10\Karnak</w:t>
      </w:r>
    </w:p>
    <w:p w14:paraId="3A9A86D6" w14:textId="77777777" w:rsidR="004B0C12" w:rsidRPr="001619CD" w:rsidRDefault="004B0C12" w:rsidP="00D32A96"/>
    <w:p w14:paraId="5533A2A6" w14:textId="77777777" w:rsidR="00F22EE5" w:rsidRDefault="0089524B" w:rsidP="00D32A96">
      <w:pPr>
        <w:rPr>
          <w:lang w:val="fr-FR"/>
        </w:rPr>
      </w:pPr>
      <w:r>
        <w:rPr>
          <w:lang w:val="fr-FR"/>
        </w:rPr>
        <w:t xml:space="preserve">Rive orientale du Nil. </w:t>
      </w:r>
      <w:r w:rsidR="00F22EE5">
        <w:rPr>
          <w:lang w:val="fr-FR"/>
        </w:rPr>
        <w:t xml:space="preserve">25 ha </w:t>
      </w:r>
      <w:r w:rsidR="00F22EE5" w:rsidRPr="00F22EE5">
        <w:rPr>
          <w:lang w:val="fr-FR"/>
        </w:rPr>
        <w:t>(BIB 3357)</w:t>
      </w:r>
      <w:r w:rsidR="00F22EE5">
        <w:rPr>
          <w:lang w:val="fr-FR"/>
        </w:rPr>
        <w:t xml:space="preserve"> développement </w:t>
      </w:r>
      <w:r w:rsidR="001619CD">
        <w:rPr>
          <w:lang w:val="fr-FR"/>
        </w:rPr>
        <w:t xml:space="preserve">entre </w:t>
      </w:r>
      <w:r w:rsidR="00F22EE5">
        <w:rPr>
          <w:lang w:val="fr-FR"/>
        </w:rPr>
        <w:t xml:space="preserve"> ~2000 BC (BIB 3356)</w:t>
      </w:r>
      <w:r w:rsidR="001619CD" w:rsidRPr="001619CD">
        <w:rPr>
          <w:lang w:val="fr-FR" w:eastAsia="fr-FR"/>
        </w:rPr>
        <w:t xml:space="preserve"> </w:t>
      </w:r>
      <w:r w:rsidR="001619CD" w:rsidRPr="001619CD">
        <w:rPr>
          <w:lang w:val="fr-FR"/>
        </w:rPr>
        <w:t>(BIB 3381)</w:t>
      </w:r>
      <w:r w:rsidR="001619CD">
        <w:rPr>
          <w:lang w:val="fr-FR"/>
        </w:rPr>
        <w:t xml:space="preserve"> et le 1e AD </w:t>
      </w:r>
      <w:r w:rsidR="001619CD" w:rsidRPr="001619CD">
        <w:rPr>
          <w:lang w:val="fr-FR"/>
        </w:rPr>
        <w:t>(BIB 3381)</w:t>
      </w:r>
    </w:p>
    <w:p w14:paraId="38F38B27" w14:textId="2859EE23" w:rsidR="00D32A96" w:rsidRDefault="00000000" w:rsidP="00D32A96">
      <w:pPr>
        <w:rPr>
          <w:lang w:val="fr-FR"/>
        </w:rPr>
      </w:pPr>
      <w:hyperlink r:id="rId12331" w:anchor="Sit_Thebes_Louxor_Karnak_tAmon" w:history="1">
        <w:r w:rsidR="00F22EE5" w:rsidRPr="00F22EE5">
          <w:rPr>
            <w:rStyle w:val="Hyperlink"/>
            <w:lang w:val="fr-FR"/>
          </w:rPr>
          <w:t>Temple d'Amon</w:t>
        </w:r>
      </w:hyperlink>
      <w:r w:rsidR="00F22EE5" w:rsidRPr="00F22EE5">
        <w:rPr>
          <w:lang w:val="fr-FR"/>
        </w:rPr>
        <w:t xml:space="preserve">, </w:t>
      </w:r>
      <w:r w:rsidR="00F22EE5">
        <w:rPr>
          <w:lang w:val="fr-FR"/>
        </w:rPr>
        <w:t xml:space="preserve">Temples </w:t>
      </w:r>
      <w:r w:rsidR="00F22EE5" w:rsidRPr="00F22EE5">
        <w:rPr>
          <w:lang w:val="fr-FR"/>
        </w:rPr>
        <w:t>de Mout, de Khonsou, de Montou, de Ptah, chapelles et catacombes d'Osiris</w:t>
      </w:r>
      <w:r w:rsidR="00F22EE5">
        <w:rPr>
          <w:lang w:val="fr-FR"/>
        </w:rPr>
        <w:t xml:space="preserve"> (wiki)</w:t>
      </w:r>
    </w:p>
    <w:p w14:paraId="722E30A1" w14:textId="77777777" w:rsidR="004B0C12" w:rsidRDefault="004B0C12" w:rsidP="00D32A96">
      <w:pPr>
        <w:rPr>
          <w:lang w:val="fr-FR"/>
        </w:rPr>
      </w:pPr>
    </w:p>
    <w:p w14:paraId="710C8C0B" w14:textId="035685F3" w:rsidR="004B0C12" w:rsidRPr="0089524B" w:rsidRDefault="004B0C12" w:rsidP="00D32A96">
      <w:pPr>
        <w:rPr>
          <w:lang w:val="fr-FR"/>
        </w:rPr>
      </w:pPr>
      <w:r>
        <w:rPr>
          <w:lang w:val="fr-FR"/>
        </w:rPr>
        <w:t xml:space="preserve">v. </w:t>
      </w:r>
      <w:hyperlink r:id="rId12332" w:anchor="Cul_Nouvel_Empire__p_Amenhotep1" w:history="1">
        <w:r w:rsidRPr="0089524B">
          <w:rPr>
            <w:rStyle w:val="Hyperlink"/>
            <w:lang w:val="fr-FR"/>
          </w:rPr>
          <w:t>Amenothep I</w:t>
        </w:r>
      </w:hyperlink>
    </w:p>
    <w:p w14:paraId="09657012" w14:textId="77777777" w:rsidR="004B0C12" w:rsidRPr="0089524B" w:rsidRDefault="004B0C12" w:rsidP="00D32A96">
      <w:pPr>
        <w:rPr>
          <w:lang w:val="fr-FR"/>
        </w:rPr>
      </w:pPr>
    </w:p>
    <w:p w14:paraId="13890F93" w14:textId="4DF32F4F" w:rsidR="004B0C12" w:rsidRPr="004B0C12" w:rsidRDefault="004B0C12" w:rsidP="00D32A96">
      <w:pPr>
        <w:rPr>
          <w:lang w:val="fr-FR"/>
        </w:rPr>
      </w:pPr>
      <w:r w:rsidRPr="004B0C12">
        <w:rPr>
          <w:lang w:val="fr-FR"/>
        </w:rPr>
        <w:t xml:space="preserve">Très riches en </w:t>
      </w:r>
      <w:hyperlink r:id="rId12333" w:anchor="Cul_Egypte_Ancienne_ecrit_HHD_H" w:history="1">
        <w:r w:rsidR="001619CD" w:rsidRPr="001619CD">
          <w:rPr>
            <w:rStyle w:val="Hyperlink"/>
            <w:lang w:val="fr-FR"/>
          </w:rPr>
          <w:t>hiéroglyphes</w:t>
        </w:r>
      </w:hyperlink>
      <w:r w:rsidRPr="004B0C12">
        <w:rPr>
          <w:lang w:val="fr-FR"/>
        </w:rPr>
        <w:t>:</w:t>
      </w:r>
    </w:p>
    <w:p w14:paraId="0C273440" w14:textId="33515B22" w:rsidR="004B0C12" w:rsidRPr="004B0C12" w:rsidRDefault="004B0C12" w:rsidP="004B0C12">
      <w:pPr>
        <w:rPr>
          <w:lang w:val="fr-FR"/>
        </w:rPr>
      </w:pPr>
      <w:r w:rsidRPr="004B0C12">
        <w:rPr>
          <w:lang w:val="fr-FR"/>
        </w:rPr>
        <w:t>—</w:t>
      </w:r>
      <w:r>
        <w:rPr>
          <w:lang w:val="fr-FR"/>
        </w:rPr>
        <w:t xml:space="preserve"> </w:t>
      </w:r>
      <w:hyperlink r:id="rId12334" w:anchor="Sit_Thebes_Louxor_Karnak_cSestrosis1" w:history="1">
        <w:r>
          <w:rPr>
            <w:rStyle w:val="Hyperlink"/>
            <w:lang w:val="fr-FR"/>
          </w:rPr>
          <w:t>Chapelle de S</w:t>
        </w:r>
        <w:r w:rsidRPr="004B0C12">
          <w:rPr>
            <w:rStyle w:val="Hyperlink"/>
            <w:lang w:val="fr-FR"/>
          </w:rPr>
          <w:t>esostris I</w:t>
        </w:r>
      </w:hyperlink>
    </w:p>
    <w:p w14:paraId="570C376B" w14:textId="77777777" w:rsidR="004B0C12" w:rsidRPr="0089524B" w:rsidRDefault="004B0C12" w:rsidP="004B0C12">
      <w:pPr>
        <w:rPr>
          <w:lang w:val="fr-FR"/>
        </w:rPr>
      </w:pPr>
      <w:r w:rsidRPr="0089524B">
        <w:rPr>
          <w:lang w:val="fr-FR"/>
        </w:rPr>
        <w:t>— Monuments d’Amenhotep Ier</w:t>
      </w:r>
    </w:p>
    <w:p w14:paraId="0AB6D83E" w14:textId="77777777" w:rsidR="004B0C12" w:rsidRPr="0089524B" w:rsidRDefault="004B0C12" w:rsidP="004B0C12">
      <w:pPr>
        <w:rPr>
          <w:lang w:val="fr-FR"/>
        </w:rPr>
      </w:pPr>
      <w:r w:rsidRPr="0089524B">
        <w:rPr>
          <w:lang w:val="fr-FR"/>
        </w:rPr>
        <w:t>— Monuments de Thoutmosis III et Hatchepsout</w:t>
      </w:r>
    </w:p>
    <w:p w14:paraId="23928A3B" w14:textId="77777777" w:rsidR="004B0C12" w:rsidRPr="004B0C12" w:rsidRDefault="004B0C12" w:rsidP="004B0C12">
      <w:pPr>
        <w:rPr>
          <w:lang w:val="fr-FR"/>
        </w:rPr>
      </w:pPr>
      <w:r w:rsidRPr="004B0C12">
        <w:rPr>
          <w:lang w:val="fr-FR"/>
        </w:rPr>
        <w:t>— Cours des fêtes de Thoutmosis IV</w:t>
      </w:r>
    </w:p>
    <w:p w14:paraId="47CDCCC1" w14:textId="77777777" w:rsidR="004B0C12" w:rsidRPr="004B0C12" w:rsidRDefault="004B0C12" w:rsidP="004B0C12">
      <w:pPr>
        <w:rPr>
          <w:lang w:val="fr-FR"/>
        </w:rPr>
      </w:pPr>
      <w:r w:rsidRPr="004B0C12">
        <w:rPr>
          <w:lang w:val="fr-FR"/>
        </w:rPr>
        <w:t>— Monuments de Séthy Ier et Ramsès II</w:t>
      </w:r>
    </w:p>
    <w:p w14:paraId="3D34E15A" w14:textId="77777777" w:rsidR="004B0C12" w:rsidRPr="004B0C12" w:rsidRDefault="004B0C12" w:rsidP="004B0C12">
      <w:pPr>
        <w:rPr>
          <w:lang w:val="fr-FR"/>
        </w:rPr>
      </w:pPr>
      <w:r w:rsidRPr="004B0C12">
        <w:rPr>
          <w:lang w:val="fr-FR"/>
        </w:rPr>
        <w:t>— Édifice de Ramsès III</w:t>
      </w:r>
    </w:p>
    <w:p w14:paraId="30B62059" w14:textId="77777777" w:rsidR="004B0C12" w:rsidRDefault="004B0C12" w:rsidP="00994E1F">
      <w:pPr>
        <w:rPr>
          <w:lang w:val="fr-FR"/>
        </w:rPr>
      </w:pPr>
      <w:r w:rsidRPr="004B0C12">
        <w:rPr>
          <w:lang w:val="fr-FR"/>
        </w:rPr>
        <w:t>— Portes monumentales de l’époque ptolémaïque.</w:t>
      </w:r>
    </w:p>
    <w:p w14:paraId="5603CA53" w14:textId="77777777" w:rsidR="004B0C12" w:rsidRDefault="004B0C12" w:rsidP="00994E1F">
      <w:pPr>
        <w:rPr>
          <w:lang w:val="fr-FR"/>
        </w:rPr>
      </w:pPr>
      <w:r>
        <w:rPr>
          <w:lang w:val="fr-FR"/>
        </w:rPr>
        <w:t>(BIB 3374)</w:t>
      </w:r>
    </w:p>
    <w:p w14:paraId="6A75C3BE" w14:textId="77777777" w:rsidR="001619CD" w:rsidRDefault="001619CD" w:rsidP="00994E1F">
      <w:pPr>
        <w:rPr>
          <w:lang w:val="fr-FR"/>
        </w:rPr>
      </w:pPr>
    </w:p>
    <w:p w14:paraId="42E337F3" w14:textId="77777777" w:rsidR="001619CD" w:rsidRDefault="001619CD" w:rsidP="00994E1F">
      <w:pPr>
        <w:rPr>
          <w:lang w:val="fr-FR"/>
        </w:rPr>
      </w:pPr>
      <w:r>
        <w:rPr>
          <w:lang w:val="fr-FR"/>
        </w:rPr>
        <w:t xml:space="preserve">Temple de Ptah, Khonsu, Osiris </w:t>
      </w:r>
      <w:r w:rsidRPr="001619CD">
        <w:rPr>
          <w:lang w:val="fr-FR"/>
        </w:rPr>
        <w:t>(BIB 3381)</w:t>
      </w:r>
    </w:p>
    <w:p w14:paraId="21E63CA5" w14:textId="77777777" w:rsidR="004B0C12" w:rsidRDefault="004B0C12" w:rsidP="00994E1F">
      <w:pPr>
        <w:rPr>
          <w:lang w:val="fr-FR"/>
        </w:rPr>
      </w:pPr>
    </w:p>
    <w:p w14:paraId="18B157D7" w14:textId="77777777" w:rsidR="004B0C12" w:rsidRDefault="004B0C12" w:rsidP="00994E1F">
      <w:pPr>
        <w:pStyle w:val="Heading3"/>
        <w:spacing w:line="240" w:lineRule="auto"/>
      </w:pPr>
      <w:bookmarkStart w:id="5048" w:name="Sit_Thebes_Louxor_Karnak_cSestrosis1"/>
      <w:r>
        <w:t>Chapelle de Sesostris I</w:t>
      </w:r>
    </w:p>
    <w:bookmarkEnd w:id="5048"/>
    <w:p w14:paraId="66839B09" w14:textId="77777777" w:rsidR="004B0C12" w:rsidRDefault="00994E1F" w:rsidP="00994E1F">
      <w:pPr>
        <w:rPr>
          <w:lang w:val="fr-FR"/>
        </w:rPr>
      </w:pPr>
      <w:r>
        <w:rPr>
          <w:sz w:val="20"/>
          <w:lang w:val="fr-FR"/>
        </w:rPr>
        <w:t xml:space="preserve">KIU 1027 </w:t>
      </w:r>
      <w:r w:rsidRPr="00994E1F">
        <w:rPr>
          <w:sz w:val="20"/>
          <w:lang w:val="fr-FR"/>
        </w:rPr>
        <w:t>(BIB 3377)</w:t>
      </w:r>
      <w:r>
        <w:rPr>
          <w:sz w:val="20"/>
          <w:lang w:val="fr-FR"/>
        </w:rPr>
        <w:t xml:space="preserve">, </w:t>
      </w:r>
      <w:r w:rsidRPr="00994E1F">
        <w:rPr>
          <w:sz w:val="20"/>
          <w:lang w:val="fr-FR"/>
        </w:rPr>
        <w:t xml:space="preserve">Chapelle blanche, </w:t>
      </w:r>
      <w:r w:rsidRPr="00994E1F">
        <w:rPr>
          <w:i/>
          <w:sz w:val="20"/>
          <w:lang w:val="fr-FR"/>
        </w:rPr>
        <w:t>White Chapel</w:t>
      </w:r>
      <w:r w:rsidR="004B0C12">
        <w:rPr>
          <w:lang w:val="fr-FR"/>
        </w:rPr>
        <w:br/>
      </w:r>
    </w:p>
    <w:p w14:paraId="61DF907E" w14:textId="0E8BFF47" w:rsidR="004B0C12" w:rsidRDefault="00994E1F" w:rsidP="00994E1F">
      <w:pPr>
        <w:rPr>
          <w:lang w:val="fr-FR"/>
        </w:rPr>
      </w:pPr>
      <w:r>
        <w:rPr>
          <w:lang w:val="fr-FR"/>
        </w:rPr>
        <w:t xml:space="preserve">Attribué à </w:t>
      </w:r>
      <w:hyperlink r:id="rId12335" w:anchor="Cul_Moyen_Empire__p_Sesostris1" w:history="1">
        <w:r w:rsidRPr="004B0C12">
          <w:rPr>
            <w:rStyle w:val="Hyperlink"/>
            <w:lang w:val="fr-FR"/>
          </w:rPr>
          <w:t>Sesos</w:t>
        </w:r>
        <w:r>
          <w:rPr>
            <w:rStyle w:val="Hyperlink"/>
            <w:lang w:val="fr-FR"/>
          </w:rPr>
          <w:t>tr</w:t>
        </w:r>
        <w:r w:rsidRPr="004B0C12">
          <w:rPr>
            <w:rStyle w:val="Hyperlink"/>
            <w:lang w:val="fr-FR"/>
          </w:rPr>
          <w:t>is I</w:t>
        </w:r>
      </w:hyperlink>
      <w:r w:rsidRPr="00994E1F">
        <w:rPr>
          <w:lang w:val="fr-FR"/>
        </w:rPr>
        <w:t>, c'est l</w:t>
      </w:r>
      <w:r>
        <w:rPr>
          <w:lang w:val="fr-FR"/>
        </w:rPr>
        <w:t xml:space="preserve">'un des plus ancien monuments de Karnak (wiki) </w:t>
      </w:r>
      <w:r w:rsidR="004B0C12">
        <w:rPr>
          <w:lang w:val="fr-FR"/>
        </w:rPr>
        <w:t xml:space="preserve">A fait l'objet d'une paléographie </w:t>
      </w:r>
      <w:r w:rsidR="004B0C12" w:rsidRPr="004B0C12">
        <w:rPr>
          <w:lang w:val="fr-FR"/>
        </w:rPr>
        <w:t>[</w:t>
      </w:r>
      <w:hyperlink r:id="rId12336" w:anchor="Stat_ADT_epigraph" w:history="1">
        <w:r w:rsidR="004B0C12" w:rsidRPr="004B0C12">
          <w:rPr>
            <w:rStyle w:val="Hyperlink"/>
            <w:lang w:val="fr-FR"/>
          </w:rPr>
          <w:t>épigraphie</w:t>
        </w:r>
      </w:hyperlink>
      <w:r w:rsidR="004B0C12" w:rsidRPr="004B0C12">
        <w:rPr>
          <w:lang w:val="fr-FR"/>
        </w:rPr>
        <w:t>]</w:t>
      </w:r>
      <w:r w:rsidR="004B0C12">
        <w:rPr>
          <w:lang w:val="fr-FR"/>
        </w:rPr>
        <w:t xml:space="preserve"> 2D détaillée (BIB 3374)</w:t>
      </w:r>
    </w:p>
    <w:p w14:paraId="58B72503" w14:textId="77777777" w:rsidR="00994E1F" w:rsidRDefault="00994E1F" w:rsidP="00994E1F">
      <w:pPr>
        <w:rPr>
          <w:lang w:val="fr-FR"/>
        </w:rPr>
      </w:pPr>
    </w:p>
    <w:p w14:paraId="0513CBDF" w14:textId="77777777" w:rsidR="00994E1F" w:rsidRDefault="00994E1F" w:rsidP="00994E1F">
      <w:pPr>
        <w:rPr>
          <w:lang w:val="fr-FR"/>
        </w:rPr>
      </w:pPr>
    </w:p>
    <w:p w14:paraId="6380CD14" w14:textId="77777777" w:rsidR="004B0C12" w:rsidRDefault="004B0C12" w:rsidP="00994E1F">
      <w:pPr>
        <w:pStyle w:val="Heading3"/>
        <w:spacing w:line="240" w:lineRule="auto"/>
      </w:pPr>
      <w:bookmarkStart w:id="5049" w:name="Sit_Thebes_Louxor_Karnak_cAchoris"/>
      <w:r>
        <w:t>Chapelle d'Achoris</w:t>
      </w:r>
    </w:p>
    <w:bookmarkEnd w:id="5049"/>
    <w:p w14:paraId="5F485267" w14:textId="77777777" w:rsidR="004B0C12" w:rsidRPr="004B0C12" w:rsidRDefault="004B0C12" w:rsidP="00994E1F">
      <w:pPr>
        <w:rPr>
          <w:sz w:val="20"/>
          <w:lang w:val="fr-FR"/>
        </w:rPr>
      </w:pPr>
      <w:r w:rsidRPr="004B0C12">
        <w:rPr>
          <w:sz w:val="20"/>
          <w:lang w:val="fr-FR"/>
        </w:rPr>
        <w:t>Achôris</w:t>
      </w:r>
    </w:p>
    <w:p w14:paraId="748E26F6" w14:textId="77777777" w:rsidR="004B0C12" w:rsidRDefault="004B0C12" w:rsidP="00994E1F">
      <w:pPr>
        <w:rPr>
          <w:lang w:val="fr-FR"/>
        </w:rPr>
      </w:pPr>
    </w:p>
    <w:p w14:paraId="0C799AA4" w14:textId="04020B5E" w:rsidR="004B0C12" w:rsidRDefault="004B0C12" w:rsidP="00994E1F">
      <w:pPr>
        <w:rPr>
          <w:lang w:val="fr-FR"/>
        </w:rPr>
      </w:pPr>
      <w:r>
        <w:rPr>
          <w:lang w:val="fr-FR"/>
        </w:rPr>
        <w:t xml:space="preserve">A fait l'objet d'une paléographie </w:t>
      </w:r>
      <w:r w:rsidRPr="004B0C12">
        <w:rPr>
          <w:lang w:val="fr-FR"/>
        </w:rPr>
        <w:t>[</w:t>
      </w:r>
      <w:hyperlink r:id="rId12337" w:anchor="Stat_ADT_epigraph" w:history="1">
        <w:r w:rsidRPr="004B0C12">
          <w:rPr>
            <w:rStyle w:val="Hyperlink"/>
            <w:lang w:val="fr-FR"/>
          </w:rPr>
          <w:t>épigraphie</w:t>
        </w:r>
      </w:hyperlink>
      <w:r w:rsidRPr="004B0C12">
        <w:rPr>
          <w:lang w:val="fr-FR"/>
        </w:rPr>
        <w:t>]</w:t>
      </w:r>
      <w:r>
        <w:rPr>
          <w:lang w:val="fr-FR"/>
        </w:rPr>
        <w:t xml:space="preserve"> 2D détaillée (BIB 3374)</w:t>
      </w:r>
    </w:p>
    <w:p w14:paraId="302E2F04" w14:textId="77777777" w:rsidR="00994E1F" w:rsidRDefault="00994E1F" w:rsidP="00994E1F">
      <w:pPr>
        <w:rPr>
          <w:lang w:val="fr-FR"/>
        </w:rPr>
      </w:pPr>
    </w:p>
    <w:p w14:paraId="76CE7116" w14:textId="77777777" w:rsidR="00994E1F" w:rsidRDefault="00994E1F" w:rsidP="00994E1F">
      <w:pPr>
        <w:pStyle w:val="Heading3"/>
        <w:spacing w:line="240" w:lineRule="auto"/>
      </w:pPr>
      <w:bookmarkStart w:id="5050" w:name="Sit_Thebes_Louxor_Karnak_cAmenhotep1"/>
      <w:r>
        <w:t>Chapelle d'Amenothep I</w:t>
      </w:r>
    </w:p>
    <w:bookmarkEnd w:id="5050"/>
    <w:p w14:paraId="68D54184" w14:textId="77777777" w:rsidR="00994E1F" w:rsidRPr="00994E1F" w:rsidRDefault="00994E1F" w:rsidP="00994E1F">
      <w:pPr>
        <w:rPr>
          <w:sz w:val="20"/>
          <w:lang w:val="fr-FR"/>
        </w:rPr>
      </w:pPr>
      <w:r w:rsidRPr="00994E1F">
        <w:rPr>
          <w:sz w:val="20"/>
          <w:lang w:val="fr-FR"/>
        </w:rPr>
        <w:t>~ 32.657188, 25.720532</w:t>
      </w:r>
    </w:p>
    <w:p w14:paraId="583F4DC7" w14:textId="77777777" w:rsidR="00994E1F" w:rsidRDefault="00994E1F" w:rsidP="00994E1F">
      <w:pPr>
        <w:rPr>
          <w:lang w:val="fr-FR"/>
        </w:rPr>
      </w:pPr>
    </w:p>
    <w:p w14:paraId="0F97A98E" w14:textId="77777777" w:rsidR="00994E1F" w:rsidRDefault="00994E1F" w:rsidP="00994E1F">
      <w:pPr>
        <w:rPr>
          <w:lang w:val="fr-FR"/>
        </w:rPr>
      </w:pPr>
      <w:r>
        <w:rPr>
          <w:lang w:val="fr-FR"/>
        </w:rPr>
        <w:t>Dans l'angle Nord de l'enceinte (SS BIB)</w:t>
      </w:r>
    </w:p>
    <w:p w14:paraId="48507365" w14:textId="77777777" w:rsidR="00994E1F" w:rsidRDefault="00994E1F" w:rsidP="00994E1F">
      <w:pPr>
        <w:rPr>
          <w:lang w:val="fr-FR"/>
        </w:rPr>
      </w:pPr>
    </w:p>
    <w:p w14:paraId="5167B61E" w14:textId="77777777" w:rsidR="00994E1F" w:rsidRDefault="00994E1F" w:rsidP="00994E1F">
      <w:pPr>
        <w:pStyle w:val="Heading3"/>
        <w:spacing w:line="240" w:lineRule="auto"/>
      </w:pPr>
      <w:r>
        <w:t>Chapelle d'Hatshepsut</w:t>
      </w:r>
    </w:p>
    <w:p w14:paraId="12C2813B" w14:textId="77777777" w:rsidR="00994E1F" w:rsidRPr="00994E1F" w:rsidRDefault="00994E1F" w:rsidP="00994E1F">
      <w:pPr>
        <w:rPr>
          <w:sz w:val="20"/>
          <w:lang w:val="fr-FR"/>
        </w:rPr>
      </w:pPr>
      <w:r>
        <w:rPr>
          <w:sz w:val="20"/>
          <w:lang w:val="fr-FR"/>
        </w:rPr>
        <w:t xml:space="preserve">KIU 1192 </w:t>
      </w:r>
      <w:r w:rsidRPr="00994E1F">
        <w:rPr>
          <w:sz w:val="20"/>
          <w:lang w:val="fr-FR"/>
        </w:rPr>
        <w:t>(BIB 3377)</w:t>
      </w:r>
      <w:r>
        <w:rPr>
          <w:sz w:val="20"/>
          <w:lang w:val="fr-FR"/>
        </w:rPr>
        <w:t xml:space="preserve">, </w:t>
      </w:r>
      <w:r w:rsidRPr="00994E1F">
        <w:rPr>
          <w:i/>
          <w:sz w:val="20"/>
          <w:lang w:val="fr-FR"/>
        </w:rPr>
        <w:t>Red Chapel</w:t>
      </w:r>
      <w:r w:rsidRPr="00994E1F">
        <w:rPr>
          <w:sz w:val="20"/>
          <w:lang w:val="fr-FR"/>
        </w:rPr>
        <w:t>, Chappel rouge</w:t>
      </w:r>
    </w:p>
    <w:p w14:paraId="4AE4703A" w14:textId="77777777" w:rsidR="004B0C12" w:rsidRDefault="004B0C12" w:rsidP="00994E1F">
      <w:pPr>
        <w:rPr>
          <w:lang w:val="fr-FR"/>
        </w:rPr>
      </w:pPr>
    </w:p>
    <w:p w14:paraId="38B238F6" w14:textId="77777777" w:rsidR="004B0C12" w:rsidRDefault="004B0C12" w:rsidP="00994E1F">
      <w:pPr>
        <w:rPr>
          <w:lang w:val="fr-FR"/>
        </w:rPr>
      </w:pPr>
    </w:p>
    <w:p w14:paraId="284011AE" w14:textId="77777777" w:rsidR="004B0C12" w:rsidRDefault="004B0C12" w:rsidP="00994E1F">
      <w:pPr>
        <w:pStyle w:val="Heading3"/>
        <w:spacing w:line="240" w:lineRule="auto"/>
      </w:pPr>
      <w:bookmarkStart w:id="5051" w:name="Sit_Thebes_Louxor_Karnak_tPtah"/>
      <w:r>
        <w:t>Temple de Ptah</w:t>
      </w:r>
    </w:p>
    <w:bookmarkEnd w:id="5051"/>
    <w:p w14:paraId="3CF311A9" w14:textId="77777777" w:rsidR="00F22EE5" w:rsidRDefault="004B0C12" w:rsidP="00994E1F">
      <w:pPr>
        <w:rPr>
          <w:lang w:val="fr-FR"/>
        </w:rPr>
      </w:pPr>
      <w:r>
        <w:rPr>
          <w:lang w:val="fr-FR"/>
        </w:rPr>
        <w:t>Fouilles (2018)</w:t>
      </w:r>
    </w:p>
    <w:p w14:paraId="53F944E1" w14:textId="77777777" w:rsidR="00994E1F" w:rsidRDefault="00994E1F" w:rsidP="00994E1F">
      <w:pPr>
        <w:rPr>
          <w:lang w:val="fr-FR"/>
        </w:rPr>
      </w:pPr>
    </w:p>
    <w:p w14:paraId="1CD44654" w14:textId="77777777" w:rsidR="00994E1F" w:rsidRDefault="00994E1F" w:rsidP="00994E1F">
      <w:pPr>
        <w:rPr>
          <w:lang w:val="fr-FR"/>
        </w:rPr>
      </w:pPr>
      <w:r>
        <w:rPr>
          <w:lang w:val="fr-FR"/>
        </w:rPr>
        <w:t>Au nord de l'enceinte (SS BIB)</w:t>
      </w:r>
    </w:p>
    <w:p w14:paraId="169ACF26" w14:textId="77777777" w:rsidR="00F22EE5" w:rsidRDefault="00F22EE5" w:rsidP="00994E1F">
      <w:pPr>
        <w:rPr>
          <w:lang w:val="fr-FR"/>
        </w:rPr>
      </w:pPr>
    </w:p>
    <w:p w14:paraId="4C0994FC" w14:textId="77777777" w:rsidR="00F22EE5" w:rsidRDefault="00F22EE5" w:rsidP="00994E1F">
      <w:pPr>
        <w:pStyle w:val="Heading3"/>
        <w:spacing w:line="240" w:lineRule="auto"/>
      </w:pPr>
      <w:bookmarkStart w:id="5052" w:name="Sit_Thebes_Louxor_Karnak_tAmon"/>
      <w:r>
        <w:t>Temple d'Amon</w:t>
      </w:r>
    </w:p>
    <w:bookmarkEnd w:id="5052"/>
    <w:p w14:paraId="26A55985" w14:textId="77777777" w:rsidR="00F22EE5" w:rsidRPr="00F22EE5" w:rsidRDefault="00F22EE5" w:rsidP="00994E1F">
      <w:pPr>
        <w:rPr>
          <w:sz w:val="20"/>
          <w:lang w:val="fr-FR"/>
        </w:rPr>
      </w:pPr>
      <w:r w:rsidRPr="00F22EE5">
        <w:rPr>
          <w:sz w:val="20"/>
          <w:lang w:val="fr-FR"/>
        </w:rPr>
        <w:t>Temple d'Amon-Rê</w:t>
      </w:r>
      <w:r w:rsidR="00C320CB">
        <w:rPr>
          <w:sz w:val="20"/>
          <w:lang w:val="fr-FR"/>
        </w:rPr>
        <w:t>, d'Amon-Ra</w:t>
      </w:r>
      <w:r w:rsidR="00994E1F">
        <w:rPr>
          <w:sz w:val="20"/>
          <w:lang w:val="fr-FR"/>
        </w:rPr>
        <w:t>, Grand temple d'Amon</w:t>
      </w:r>
    </w:p>
    <w:p w14:paraId="30681238" w14:textId="77777777" w:rsidR="00F22EE5" w:rsidRDefault="00F22EE5" w:rsidP="00994E1F">
      <w:pPr>
        <w:rPr>
          <w:lang w:val="fr-FR"/>
        </w:rPr>
      </w:pPr>
    </w:p>
    <w:p w14:paraId="238FAC16" w14:textId="77777777" w:rsidR="00994E1F" w:rsidRDefault="00994E1F" w:rsidP="00994E1F">
      <w:pPr>
        <w:rPr>
          <w:lang w:val="fr-FR"/>
        </w:rPr>
      </w:pPr>
      <w:r>
        <w:rPr>
          <w:lang w:val="fr-FR"/>
        </w:rPr>
        <w:t>Dans l'alignement de l'entrée principale (SS BIB)</w:t>
      </w:r>
    </w:p>
    <w:p w14:paraId="59C9953E" w14:textId="1BDE6BF6" w:rsidR="00F22EE5" w:rsidRDefault="00C320CB" w:rsidP="00994E1F">
      <w:pPr>
        <w:rPr>
          <w:lang w:val="fr-FR"/>
        </w:rPr>
      </w:pPr>
      <w:r>
        <w:rPr>
          <w:lang w:val="fr-FR"/>
        </w:rPr>
        <w:t xml:space="preserve">Temple dédié à </w:t>
      </w:r>
      <w:hyperlink r:id="rId12338" w:anchor="Cul_Egypte_Ancienne_Religion_d_AmonRa" w:history="1">
        <w:r w:rsidRPr="00C320CB">
          <w:rPr>
            <w:rStyle w:val="Hyperlink"/>
            <w:lang w:val="fr-FR"/>
          </w:rPr>
          <w:t>Amon-Ra</w:t>
        </w:r>
      </w:hyperlink>
      <w:r>
        <w:rPr>
          <w:lang w:val="fr-FR"/>
        </w:rPr>
        <w:t xml:space="preserve"> (SS BIB), </w:t>
      </w:r>
      <w:r w:rsidR="00F22EE5" w:rsidRPr="0032190F">
        <w:rPr>
          <w:lang w:val="fr-FR"/>
        </w:rPr>
        <w:t xml:space="preserve">représentation de la victoire des char de </w:t>
      </w:r>
      <w:hyperlink r:id="rId12339" w:anchor="Cul_Nouvel_Empire__p_Thoutmosis3" w:history="1">
        <w:r w:rsidR="00F22EE5" w:rsidRPr="00F22EE5">
          <w:rPr>
            <w:rStyle w:val="Hyperlink"/>
            <w:lang w:val="fr-FR"/>
          </w:rPr>
          <w:t>Thoutmosis III</w:t>
        </w:r>
      </w:hyperlink>
      <w:r w:rsidR="00F22EE5" w:rsidRPr="0032190F">
        <w:rPr>
          <w:lang w:val="fr-FR"/>
        </w:rPr>
        <w:t xml:space="preserve"> à Meggido en 1460 (BIB 2301 p. 44-49)</w:t>
      </w:r>
      <w:r w:rsidR="00F22EE5">
        <w:rPr>
          <w:lang w:val="fr-FR"/>
        </w:rPr>
        <w:t xml:space="preserve">. </w:t>
      </w:r>
      <w:r w:rsidR="00F22EE5" w:rsidRPr="004B0C12">
        <w:rPr>
          <w:lang w:val="fr-FR"/>
        </w:rPr>
        <w:t>Thoutmosis III</w:t>
      </w:r>
      <w:r w:rsidR="00F22EE5" w:rsidRPr="00F22EE5">
        <w:rPr>
          <w:lang w:val="fr-FR"/>
        </w:rPr>
        <w:t xml:space="preserve"> fit construire un sanctuaire en granit rose dans le temple d’Amon, à Karnak. Cet édifice, nommé Outjes-khâou, </w:t>
      </w:r>
      <w:r w:rsidR="00F22EE5">
        <w:rPr>
          <w:lang w:val="fr-FR"/>
        </w:rPr>
        <w:t>"</w:t>
      </w:r>
      <w:r w:rsidR="00F22EE5" w:rsidRPr="00F22EE5">
        <w:rPr>
          <w:lang w:val="fr-FR"/>
        </w:rPr>
        <w:t>(celui qui</w:t>
      </w:r>
      <w:r w:rsidR="00F22EE5">
        <w:rPr>
          <w:lang w:val="fr-FR"/>
        </w:rPr>
        <w:t xml:space="preserve">) exalte les </w:t>
      </w:r>
      <w:r w:rsidR="00F22EE5">
        <w:rPr>
          <w:lang w:val="fr-FR"/>
        </w:rPr>
        <w:lastRenderedPageBreak/>
        <w:t>apparitions d’</w:t>
      </w:r>
      <w:hyperlink r:id="rId12340" w:anchor="Cul_Egypte_Ancienne_Religion_d_Amon" w:history="1">
        <w:r w:rsidR="00F22EE5" w:rsidRPr="00C320CB">
          <w:rPr>
            <w:rStyle w:val="Hyperlink"/>
            <w:lang w:val="fr-FR"/>
          </w:rPr>
          <w:t>Amon</w:t>
        </w:r>
      </w:hyperlink>
      <w:r w:rsidR="00F22EE5">
        <w:rPr>
          <w:lang w:val="fr-FR"/>
        </w:rPr>
        <w:t>"</w:t>
      </w:r>
      <w:r w:rsidR="00F22EE5" w:rsidRPr="00F22EE5">
        <w:rPr>
          <w:lang w:val="fr-FR"/>
        </w:rPr>
        <w:t>, servait d’abri principal à la barque du dieu, qui était portée en procession lors des grandes fêtes thébaines. Remplaçant la chapelle Rouge d’Hatshepsout (BIB 3357)</w:t>
      </w:r>
    </w:p>
    <w:p w14:paraId="256F4FC8" w14:textId="77777777" w:rsidR="00C320CB" w:rsidRDefault="00C320CB" w:rsidP="00994E1F">
      <w:pPr>
        <w:rPr>
          <w:lang w:val="fr-FR"/>
        </w:rPr>
      </w:pPr>
      <w:r>
        <w:rPr>
          <w:lang w:val="fr-FR"/>
        </w:rPr>
        <w:t>Après la victoire sur les Hyksos, Thèbes devient la ville majeure du royaume (wiki)</w:t>
      </w:r>
    </w:p>
    <w:p w14:paraId="3A54607B" w14:textId="77777777" w:rsidR="00C320CB" w:rsidRDefault="00C320CB" w:rsidP="00F22EE5">
      <w:pPr>
        <w:rPr>
          <w:lang w:val="fr-FR"/>
        </w:rPr>
      </w:pPr>
    </w:p>
    <w:p w14:paraId="52062AB2" w14:textId="2738456C" w:rsidR="00C320CB" w:rsidRPr="0032190F" w:rsidRDefault="00C320CB" w:rsidP="00F22EE5">
      <w:pPr>
        <w:rPr>
          <w:lang w:val="fr-FR"/>
        </w:rPr>
      </w:pPr>
      <w:r>
        <w:rPr>
          <w:lang w:val="fr-FR"/>
        </w:rPr>
        <w:t xml:space="preserve">Representation de </w:t>
      </w:r>
      <w:hyperlink r:id="rId12341" w:anchor="Cul_Egypte_Ancienne_Religion_d_AmonRa" w:history="1">
        <w:r w:rsidRPr="00C320CB">
          <w:rPr>
            <w:rStyle w:val="Hyperlink"/>
            <w:lang w:val="fr-FR"/>
          </w:rPr>
          <w:t>Amon-Ra</w:t>
        </w:r>
      </w:hyperlink>
      <w:r>
        <w:rPr>
          <w:lang w:val="fr-FR"/>
        </w:rPr>
        <w:t xml:space="preserve"> sous la forme d'un homme à tête de bélier surmonté d'un disque solaire, du type bélier à spéroïde, collier à plusieurs ranges de perles (BIB 3366) G. Camps la compare à une gravure d'ovin de Zénaga (Algérie) (BIB 3366)</w:t>
      </w:r>
    </w:p>
    <w:p w14:paraId="51A0CA9A" w14:textId="77777777" w:rsidR="00F22EE5" w:rsidRDefault="00F22EE5" w:rsidP="00D32A96">
      <w:pPr>
        <w:rPr>
          <w:lang w:val="fr-FR"/>
        </w:rPr>
      </w:pPr>
    </w:p>
    <w:p w14:paraId="20894AEB" w14:textId="77777777" w:rsidR="00F22EE5" w:rsidRPr="0032190F" w:rsidRDefault="00F22EE5" w:rsidP="00F22EE5">
      <w:pPr>
        <w:pStyle w:val="Heading4"/>
      </w:pPr>
      <w:r w:rsidRPr="0032190F">
        <w:t>Salles des Annales</w:t>
      </w:r>
    </w:p>
    <w:p w14:paraId="4E0BCC19" w14:textId="77777777" w:rsidR="00F22EE5" w:rsidRPr="0032190F" w:rsidRDefault="00F22EE5" w:rsidP="00F22EE5">
      <w:pPr>
        <w:rPr>
          <w:lang w:val="fr-FR"/>
        </w:rPr>
      </w:pPr>
    </w:p>
    <w:p w14:paraId="35A1B3CC" w14:textId="5E7C0D60" w:rsidR="00F22EE5" w:rsidRDefault="00F22EE5" w:rsidP="00F22EE5">
      <w:pPr>
        <w:rPr>
          <w:lang w:val="fr-FR"/>
        </w:rPr>
      </w:pPr>
      <w:r w:rsidRPr="0032190F">
        <w:rPr>
          <w:lang w:val="fr-FR"/>
        </w:rPr>
        <w:t xml:space="preserve">Un extrait du journal de Thoutmosis où il s’explique du risque qu’il prend lors de la prise de </w:t>
      </w:r>
      <w:hyperlink r:id="rId12342" w:anchor="Sit_Megiddo" w:history="1">
        <w:r w:rsidRPr="0032190F">
          <w:rPr>
            <w:rStyle w:val="Hyperlink"/>
            <w:lang w:val="fr-FR"/>
          </w:rPr>
          <w:t>Meggido</w:t>
        </w:r>
      </w:hyperlink>
      <w:r w:rsidRPr="0032190F">
        <w:rPr>
          <w:lang w:val="fr-FR"/>
        </w:rPr>
        <w:t xml:space="preserve"> (BIB Arte, Égypte ancienne, 2015)</w:t>
      </w:r>
    </w:p>
    <w:p w14:paraId="177B7559" w14:textId="77777777" w:rsidR="00994E1F" w:rsidRDefault="00994E1F" w:rsidP="00F22EE5">
      <w:pPr>
        <w:rPr>
          <w:lang w:val="fr-FR"/>
        </w:rPr>
      </w:pPr>
    </w:p>
    <w:p w14:paraId="7651A1CF" w14:textId="77777777" w:rsidR="00994E1F" w:rsidRPr="00CD4C12" w:rsidRDefault="00CD4C12" w:rsidP="00CD4C12">
      <w:pPr>
        <w:pStyle w:val="Heading4"/>
        <w:rPr>
          <w:lang w:val="en-US"/>
        </w:rPr>
      </w:pPr>
      <w:r w:rsidRPr="00CD4C12">
        <w:rPr>
          <w:lang w:val="en-US"/>
        </w:rPr>
        <w:t>Chapelle de Philippe Arrhidée</w:t>
      </w:r>
    </w:p>
    <w:p w14:paraId="34B9712B" w14:textId="77777777" w:rsidR="00994E1F" w:rsidRDefault="00CD4C12" w:rsidP="00F22EE5">
      <w:pPr>
        <w:rPr>
          <w:sz w:val="20"/>
        </w:rPr>
      </w:pPr>
      <w:r>
        <w:rPr>
          <w:sz w:val="20"/>
        </w:rPr>
        <w:t xml:space="preserve">sanctuary wall, </w:t>
      </w:r>
      <w:r w:rsidR="00994E1F" w:rsidRPr="00CD4C12">
        <w:rPr>
          <w:sz w:val="20"/>
        </w:rPr>
        <w:t>innermost sanctuary, holy of holies</w:t>
      </w:r>
      <w:r>
        <w:rPr>
          <w:sz w:val="20"/>
        </w:rPr>
        <w:t>, "The Sanctuary"</w:t>
      </w:r>
    </w:p>
    <w:p w14:paraId="493758E9" w14:textId="77777777" w:rsidR="00CD4C12" w:rsidRDefault="00CD4C12" w:rsidP="00F22EE5">
      <w:pPr>
        <w:rPr>
          <w:rFonts w:ascii="Courier New" w:hAnsi="Courier New" w:cs="Courier New"/>
          <w:sz w:val="20"/>
        </w:rPr>
      </w:pPr>
      <w:r w:rsidRPr="00CD4C12">
        <w:rPr>
          <w:rFonts w:ascii="Courier New" w:hAnsi="Courier New" w:cs="Courier New"/>
          <w:sz w:val="20"/>
        </w:rPr>
        <w:t>https://digital.library.cornell.edu/catalog/ss:3875085</w:t>
      </w:r>
    </w:p>
    <w:p w14:paraId="6B5AB7C3" w14:textId="77777777" w:rsidR="00CD4C12" w:rsidRDefault="00CD4C12" w:rsidP="00F22EE5">
      <w:pPr>
        <w:rPr>
          <w:rFonts w:ascii="Courier New" w:hAnsi="Courier New" w:cs="Courier New"/>
          <w:sz w:val="20"/>
        </w:rPr>
      </w:pPr>
    </w:p>
    <w:p w14:paraId="12489ADF" w14:textId="77777777" w:rsidR="00CD4C12" w:rsidRDefault="00CD4C12" w:rsidP="00CD4C12">
      <w:pPr>
        <w:pStyle w:val="Heading5"/>
      </w:pPr>
      <w:r>
        <w:t>Face sud</w:t>
      </w:r>
    </w:p>
    <w:p w14:paraId="066A0733" w14:textId="77777777" w:rsidR="00AC16AF" w:rsidRDefault="00AC16AF" w:rsidP="00AC16AF">
      <w:pPr>
        <w:rPr>
          <w:lang w:val="fr-FR"/>
        </w:rPr>
      </w:pPr>
    </w:p>
    <w:p w14:paraId="2CA2ED1F" w14:textId="08F16FBF" w:rsidR="00AC16AF" w:rsidRPr="00AC16AF" w:rsidRDefault="00AC16AF" w:rsidP="00AC16AF">
      <w:pPr>
        <w:rPr>
          <w:lang w:val="fr-FR"/>
        </w:rPr>
      </w:pPr>
      <w:r>
        <w:rPr>
          <w:lang w:val="fr-FR"/>
        </w:rPr>
        <w:t xml:space="preserve">v. </w:t>
      </w:r>
      <w:hyperlink r:id="rId12343" w:anchor="CASE_Postdoc_Amenotep_HieroTK" w:history="1">
        <w:r w:rsidRPr="001619CD">
          <w:rPr>
            <w:rStyle w:val="Hyperlink"/>
            <w:lang w:val="fr-FR"/>
          </w:rPr>
          <w:t>Hieroteka</w:t>
        </w:r>
      </w:hyperlink>
    </w:p>
    <w:p w14:paraId="016F7D95" w14:textId="77777777" w:rsidR="00CD4C12" w:rsidRPr="006754F0" w:rsidRDefault="00CD4C12" w:rsidP="00F22EE5">
      <w:pPr>
        <w:rPr>
          <w:sz w:val="20"/>
          <w:lang w:val="fr-FR"/>
        </w:rPr>
      </w:pPr>
    </w:p>
    <w:p w14:paraId="2D315CE6" w14:textId="77777777" w:rsidR="00CD4C12" w:rsidRDefault="00CD4C12" w:rsidP="00CD4C12">
      <w:pPr>
        <w:pStyle w:val="Heading6"/>
      </w:pPr>
      <w:r>
        <w:t>registres</w:t>
      </w:r>
    </w:p>
    <w:p w14:paraId="59C5BDFE" w14:textId="77777777" w:rsidR="00CD4C12" w:rsidRPr="006754F0" w:rsidRDefault="00CD4C12" w:rsidP="00F22EE5">
      <w:pPr>
        <w:rPr>
          <w:lang w:val="fr-FR"/>
        </w:rPr>
      </w:pPr>
    </w:p>
    <w:p w14:paraId="1216A7D5" w14:textId="77777777" w:rsidR="00CD4C12" w:rsidRPr="006754F0" w:rsidRDefault="00CD4C12" w:rsidP="00CD4C12">
      <w:pPr>
        <w:pStyle w:val="Heading7"/>
        <w:rPr>
          <w:lang w:val="fr-FR"/>
        </w:rPr>
      </w:pPr>
      <w:r w:rsidRPr="006754F0">
        <w:rPr>
          <w:lang w:val="fr-FR"/>
        </w:rPr>
        <w:t>haut</w:t>
      </w:r>
    </w:p>
    <w:p w14:paraId="0A315D6A" w14:textId="77777777" w:rsidR="00CD4C12" w:rsidRPr="00CD4C12" w:rsidRDefault="00CD4C12" w:rsidP="00CD4C12">
      <w:pPr>
        <w:rPr>
          <w:sz w:val="20"/>
          <w:lang w:val="fr-FR"/>
        </w:rPr>
      </w:pPr>
      <w:r w:rsidRPr="00CD4C12">
        <w:rPr>
          <w:sz w:val="20"/>
          <w:lang w:val="fr-FR"/>
        </w:rPr>
        <w:t>4e registre (BIB 3378)</w:t>
      </w:r>
    </w:p>
    <w:p w14:paraId="22D9667A" w14:textId="77777777" w:rsidR="00CD4C12" w:rsidRDefault="00CD4C12" w:rsidP="00F22EE5">
      <w:pPr>
        <w:rPr>
          <w:lang w:val="fr-FR"/>
        </w:rPr>
      </w:pPr>
    </w:p>
    <w:p w14:paraId="093D2E4A" w14:textId="77777777" w:rsidR="00CD4C12" w:rsidRPr="00CD4C12" w:rsidRDefault="00CD4C12" w:rsidP="00CD4C12">
      <w:pPr>
        <w:rPr>
          <w:lang w:val="fr-FR"/>
        </w:rPr>
      </w:pPr>
      <w:r w:rsidRPr="00CD4C12">
        <w:rPr>
          <w:lang w:val="fr-FR"/>
        </w:rPr>
        <w:t>Dans le registre supérieur, le pharaon est purifié, reçoit son nomen, est couronné, puis est présenté à Thot qui, enfin, présente le pharaon à Rê et Amaunet qui, respectivement, embrassent et nourrissent le pharaon</w:t>
      </w:r>
      <w:r>
        <w:rPr>
          <w:lang w:val="fr-FR"/>
        </w:rPr>
        <w:t xml:space="preserve"> (BIB 3378)</w:t>
      </w:r>
    </w:p>
    <w:p w14:paraId="0B2589CE" w14:textId="77777777" w:rsidR="00CD4C12" w:rsidRDefault="00CD4C12" w:rsidP="00F22EE5">
      <w:pPr>
        <w:rPr>
          <w:lang w:val="fr-FR"/>
        </w:rPr>
      </w:pPr>
      <w:r w:rsidRPr="00CD4C12">
        <w:rPr>
          <w:lang w:val="fr-FR"/>
        </w:rPr>
        <w:t>Scènes de bénédiction, Pharaon, Ra</w:t>
      </w:r>
      <w:r>
        <w:rPr>
          <w:lang w:val="fr-FR"/>
        </w:rPr>
        <w:t>. Femme et enfant (SS BIB)</w:t>
      </w:r>
    </w:p>
    <w:p w14:paraId="3A244ACD" w14:textId="77777777" w:rsidR="00CD4C12" w:rsidRDefault="00CD4C12" w:rsidP="00F22EE5">
      <w:pPr>
        <w:rPr>
          <w:lang w:val="fr-FR"/>
        </w:rPr>
      </w:pPr>
    </w:p>
    <w:tbl>
      <w:tblPr>
        <w:tblStyle w:val="TableGrid"/>
        <w:tblW w:w="0" w:type="auto"/>
        <w:tblLook w:val="04A0" w:firstRow="1" w:lastRow="0" w:firstColumn="1" w:lastColumn="0" w:noHBand="0" w:noVBand="1"/>
      </w:tblPr>
      <w:tblGrid>
        <w:gridCol w:w="2454"/>
        <w:gridCol w:w="2454"/>
        <w:gridCol w:w="2455"/>
        <w:gridCol w:w="2455"/>
      </w:tblGrid>
      <w:tr w:rsidR="00CD4C12" w:rsidRPr="008A1841" w14:paraId="56A618AE" w14:textId="77777777" w:rsidTr="00CD4C12">
        <w:tc>
          <w:tcPr>
            <w:tcW w:w="2454" w:type="dxa"/>
          </w:tcPr>
          <w:p w14:paraId="1D565F56" w14:textId="77777777" w:rsidR="00CD4C12" w:rsidRDefault="00CD4C12" w:rsidP="00F22EE5">
            <w:pPr>
              <w:rPr>
                <w:lang w:val="fr-FR"/>
              </w:rPr>
            </w:pPr>
            <w:r>
              <w:rPr>
                <w:lang w:val="fr-FR"/>
              </w:rPr>
              <w:t>KIU2611</w:t>
            </w:r>
          </w:p>
          <w:p w14:paraId="159416F3" w14:textId="77777777" w:rsidR="006754F0" w:rsidRDefault="006754F0" w:rsidP="00F22EE5">
            <w:pPr>
              <w:rPr>
                <w:lang w:val="fr-FR"/>
              </w:rPr>
            </w:pPr>
            <w:r w:rsidRPr="006754F0">
              <w:rPr>
                <w:lang w:val="fr-FR"/>
              </w:rPr>
              <w:t>http://sith.huma-num.fr/karnak/2611</w:t>
            </w:r>
          </w:p>
        </w:tc>
        <w:tc>
          <w:tcPr>
            <w:tcW w:w="2454" w:type="dxa"/>
          </w:tcPr>
          <w:p w14:paraId="6D411E4C" w14:textId="77777777" w:rsidR="00CD4C12" w:rsidRDefault="00CD4C12" w:rsidP="00F22EE5">
            <w:pPr>
              <w:rPr>
                <w:lang w:val="fr-FR"/>
              </w:rPr>
            </w:pPr>
          </w:p>
        </w:tc>
        <w:tc>
          <w:tcPr>
            <w:tcW w:w="2455" w:type="dxa"/>
          </w:tcPr>
          <w:p w14:paraId="76344863" w14:textId="77777777" w:rsidR="00AC16AF" w:rsidRDefault="00AC16AF" w:rsidP="00AC16AF">
            <w:pPr>
              <w:rPr>
                <w:lang w:val="fr-FR"/>
              </w:rPr>
            </w:pPr>
            <w:r>
              <w:rPr>
                <w:lang w:val="fr-FR"/>
              </w:rPr>
              <w:t>KIU2613</w:t>
            </w:r>
          </w:p>
          <w:p w14:paraId="4EC9E4B1" w14:textId="77777777" w:rsidR="00CD4C12" w:rsidRDefault="00AC16AF" w:rsidP="00AC16AF">
            <w:pPr>
              <w:rPr>
                <w:lang w:val="fr-FR"/>
              </w:rPr>
            </w:pPr>
            <w:r w:rsidRPr="006754F0">
              <w:rPr>
                <w:lang w:val="fr-FR"/>
              </w:rPr>
              <w:t>http://sith.huma-num.fr/karnak/261</w:t>
            </w:r>
            <w:r>
              <w:rPr>
                <w:lang w:val="fr-FR"/>
              </w:rPr>
              <w:t>3</w:t>
            </w:r>
          </w:p>
        </w:tc>
        <w:tc>
          <w:tcPr>
            <w:tcW w:w="2455" w:type="dxa"/>
          </w:tcPr>
          <w:p w14:paraId="32573557" w14:textId="77777777" w:rsidR="00CD4C12" w:rsidRDefault="00CD4C12" w:rsidP="00F22EE5">
            <w:pPr>
              <w:rPr>
                <w:lang w:val="fr-FR"/>
              </w:rPr>
            </w:pPr>
          </w:p>
        </w:tc>
      </w:tr>
    </w:tbl>
    <w:p w14:paraId="3D0DAF64" w14:textId="77777777" w:rsidR="00CD4C12" w:rsidRPr="00CD4C12" w:rsidRDefault="00CD4C12" w:rsidP="00F22EE5">
      <w:pPr>
        <w:rPr>
          <w:lang w:val="fr-FR"/>
        </w:rPr>
      </w:pPr>
    </w:p>
    <w:p w14:paraId="510E638C" w14:textId="77777777" w:rsidR="00CD4C12" w:rsidRPr="00CD4C12" w:rsidRDefault="00CD4C12" w:rsidP="00F22EE5">
      <w:pPr>
        <w:rPr>
          <w:lang w:val="fr-FR"/>
        </w:rPr>
      </w:pPr>
    </w:p>
    <w:p w14:paraId="300DD1FE" w14:textId="77777777" w:rsidR="00CD4C12" w:rsidRPr="001619CD" w:rsidRDefault="00CD4C12" w:rsidP="00CD4C12">
      <w:pPr>
        <w:pStyle w:val="Heading7"/>
        <w:rPr>
          <w:lang w:val="fr-FR"/>
        </w:rPr>
      </w:pPr>
      <w:r w:rsidRPr="001619CD">
        <w:rPr>
          <w:lang w:val="fr-FR"/>
        </w:rPr>
        <w:t>milieu</w:t>
      </w:r>
    </w:p>
    <w:p w14:paraId="1D3DD8D7" w14:textId="77777777" w:rsidR="00CD4C12" w:rsidRPr="001619CD" w:rsidRDefault="00CD4C12" w:rsidP="00F22EE5">
      <w:pPr>
        <w:rPr>
          <w:lang w:val="fr-FR"/>
        </w:rPr>
      </w:pPr>
    </w:p>
    <w:p w14:paraId="68B4623B" w14:textId="1D352D33" w:rsidR="00CD4C12" w:rsidRPr="00CD4C12" w:rsidRDefault="00CD4C12" w:rsidP="00F22EE5">
      <w:pPr>
        <w:rPr>
          <w:lang w:val="fr-FR"/>
        </w:rPr>
      </w:pPr>
      <w:r w:rsidRPr="00CD4C12">
        <w:rPr>
          <w:lang w:val="fr-FR"/>
        </w:rPr>
        <w:t>Barque de Ra ou Amon ?</w:t>
      </w:r>
      <w:r>
        <w:rPr>
          <w:lang w:val="fr-FR"/>
        </w:rPr>
        <w:t xml:space="preserve"> Barque solaire (</w:t>
      </w:r>
      <w:r w:rsidRPr="00CD4C12">
        <w:rPr>
          <w:i/>
          <w:lang w:val="fr-FR"/>
        </w:rPr>
        <w:t>Solar barque</w:t>
      </w:r>
      <w:r>
        <w:rPr>
          <w:lang w:val="fr-FR"/>
        </w:rPr>
        <w:t>)</w:t>
      </w:r>
      <w:r w:rsidR="001A6873">
        <w:rPr>
          <w:lang w:val="fr-FR"/>
        </w:rPr>
        <w:t xml:space="preserve"> [</w:t>
      </w:r>
      <w:hyperlink r:id="rId12344" w:anchor="Cul_Art_TAC_a_barque_x_soleil" w:history="1">
        <w:r w:rsidR="001A6873" w:rsidRPr="001A6873">
          <w:rPr>
            <w:rStyle w:val="Hyperlink"/>
            <w:lang w:val="fr-FR"/>
          </w:rPr>
          <w:t>barque solaire</w:t>
        </w:r>
      </w:hyperlink>
      <w:r w:rsidR="001A6873">
        <w:rPr>
          <w:lang w:val="fr-FR"/>
        </w:rPr>
        <w:t>]</w:t>
      </w:r>
    </w:p>
    <w:p w14:paraId="6B295F20" w14:textId="77777777" w:rsidR="00CD4C12" w:rsidRPr="00CD4C12" w:rsidRDefault="00CD4C12" w:rsidP="00F22EE5">
      <w:pPr>
        <w:rPr>
          <w:lang w:val="fr-FR"/>
        </w:rPr>
      </w:pPr>
    </w:p>
    <w:p w14:paraId="2D334BD5" w14:textId="77777777" w:rsidR="00CD4C12" w:rsidRPr="006754F0" w:rsidRDefault="00CD4C12" w:rsidP="00CD4C12">
      <w:pPr>
        <w:pStyle w:val="Heading7"/>
        <w:rPr>
          <w:lang w:val="fr-FR"/>
        </w:rPr>
      </w:pPr>
      <w:r w:rsidRPr="006754F0">
        <w:rPr>
          <w:lang w:val="fr-FR"/>
        </w:rPr>
        <w:t>bas</w:t>
      </w:r>
    </w:p>
    <w:p w14:paraId="23F0F1F0" w14:textId="77777777" w:rsidR="00CD4C12" w:rsidRPr="006754F0" w:rsidRDefault="00CD4C12" w:rsidP="00F22EE5">
      <w:pPr>
        <w:rPr>
          <w:lang w:val="fr-FR"/>
        </w:rPr>
      </w:pPr>
    </w:p>
    <w:p w14:paraId="6D7E4992" w14:textId="77777777" w:rsidR="00CD4C12" w:rsidRPr="006754F0" w:rsidRDefault="00CD4C12" w:rsidP="00F22EE5">
      <w:pPr>
        <w:rPr>
          <w:lang w:val="fr-FR"/>
        </w:rPr>
      </w:pPr>
    </w:p>
    <w:p w14:paraId="20D94786" w14:textId="77777777" w:rsidR="00F22EE5" w:rsidRPr="006754F0" w:rsidRDefault="00F22EE5" w:rsidP="00D32A96">
      <w:pPr>
        <w:rPr>
          <w:lang w:val="fr-FR"/>
        </w:rPr>
      </w:pPr>
    </w:p>
    <w:p w14:paraId="4A999F4B" w14:textId="77777777" w:rsidR="004B0C12" w:rsidRPr="006754F0" w:rsidRDefault="004B0C12" w:rsidP="004B0C12">
      <w:pPr>
        <w:pStyle w:val="Heading3"/>
      </w:pPr>
      <w:r w:rsidRPr="006754F0">
        <w:lastRenderedPageBreak/>
        <w:t>Portes monumentales</w:t>
      </w:r>
    </w:p>
    <w:p w14:paraId="0280E242" w14:textId="77777777" w:rsidR="004B0C12" w:rsidRDefault="004B0C12" w:rsidP="00D32A96">
      <w:pPr>
        <w:rPr>
          <w:sz w:val="20"/>
          <w:lang w:val="fr-FR"/>
        </w:rPr>
      </w:pPr>
      <w:r w:rsidRPr="004B0C12">
        <w:rPr>
          <w:sz w:val="20"/>
          <w:lang w:val="fr-FR"/>
        </w:rPr>
        <w:t>pylon</w:t>
      </w:r>
    </w:p>
    <w:p w14:paraId="2574A192" w14:textId="77777777" w:rsidR="004B0C12" w:rsidRDefault="004B0C12" w:rsidP="00D32A96">
      <w:pPr>
        <w:rPr>
          <w:sz w:val="20"/>
          <w:lang w:val="fr-FR"/>
        </w:rPr>
      </w:pPr>
    </w:p>
    <w:p w14:paraId="06671C3C" w14:textId="77777777" w:rsidR="004B0C12" w:rsidRDefault="004B0C12" w:rsidP="00D32A96">
      <w:pPr>
        <w:rPr>
          <w:lang w:val="fr-FR"/>
        </w:rPr>
      </w:pPr>
      <w:r>
        <w:rPr>
          <w:lang w:val="fr-FR"/>
        </w:rPr>
        <w:t>D'époque Ptolémaïque (BIB 3374)</w:t>
      </w:r>
    </w:p>
    <w:p w14:paraId="3CB2EB23" w14:textId="77777777" w:rsidR="004B0C12" w:rsidRDefault="004B0C12" w:rsidP="00D32A96">
      <w:pPr>
        <w:rPr>
          <w:lang w:val="fr-FR"/>
        </w:rPr>
      </w:pPr>
    </w:p>
    <w:p w14:paraId="36F3602D" w14:textId="77777777" w:rsidR="004B0C12" w:rsidRDefault="004B0C12" w:rsidP="004B0C12">
      <w:pPr>
        <w:pStyle w:val="Heading3"/>
      </w:pPr>
      <w:r>
        <w:t>Blocs</w:t>
      </w:r>
    </w:p>
    <w:p w14:paraId="31BD7C9C" w14:textId="77777777" w:rsidR="004B0C12" w:rsidRDefault="004B0C12" w:rsidP="00D32A96">
      <w:pPr>
        <w:rPr>
          <w:lang w:val="fr-FR"/>
        </w:rPr>
      </w:pPr>
    </w:p>
    <w:p w14:paraId="4D62337B" w14:textId="77777777" w:rsidR="004B0C12" w:rsidRDefault="004B0C12" w:rsidP="004B0C12">
      <w:pPr>
        <w:pStyle w:val="Heading4"/>
      </w:pPr>
      <w:r>
        <w:t>Bloc épigraphié d'Amenhotep I</w:t>
      </w:r>
    </w:p>
    <w:p w14:paraId="4B5DC21C" w14:textId="77777777" w:rsidR="004B0C12" w:rsidRDefault="004B0C12" w:rsidP="00D32A96">
      <w:pPr>
        <w:rPr>
          <w:lang w:val="fr-FR"/>
        </w:rPr>
      </w:pPr>
      <w:r w:rsidRPr="004B0C12">
        <w:rPr>
          <w:lang w:val="fr-FR"/>
        </w:rPr>
        <w:t>D:\Sites_10\Karnak</w:t>
      </w:r>
      <w:r>
        <w:rPr>
          <w:lang w:val="fr-FR"/>
        </w:rPr>
        <w:t>\</w:t>
      </w:r>
      <w:r w:rsidRPr="004B0C12">
        <w:rPr>
          <w:lang w:val="fr-FR"/>
        </w:rPr>
        <w:t>blocA_aev.png</w:t>
      </w:r>
    </w:p>
    <w:p w14:paraId="66EC9080" w14:textId="77777777" w:rsidR="0089524B" w:rsidRDefault="0089524B" w:rsidP="00D32A96">
      <w:pPr>
        <w:rPr>
          <w:lang w:val="fr-FR"/>
        </w:rPr>
      </w:pPr>
    </w:p>
    <w:p w14:paraId="1C7060A9" w14:textId="77777777" w:rsidR="0089524B" w:rsidRDefault="0089524B" w:rsidP="0089524B">
      <w:pPr>
        <w:pStyle w:val="Heading2"/>
      </w:pPr>
      <w:bookmarkStart w:id="5053" w:name="Sit_Vallee_Rois"/>
      <w:r>
        <w:t>Vallée des rois</w:t>
      </w:r>
    </w:p>
    <w:bookmarkEnd w:id="5053"/>
    <w:p w14:paraId="1E38E4ED" w14:textId="77777777" w:rsidR="0089524B" w:rsidRDefault="0089524B" w:rsidP="0089524B">
      <w:pPr>
        <w:jc w:val="both"/>
        <w:rPr>
          <w:i/>
          <w:sz w:val="20"/>
          <w:lang w:val="fr-FR"/>
        </w:rPr>
      </w:pPr>
      <w:r w:rsidRPr="0089524B">
        <w:rPr>
          <w:sz w:val="20"/>
          <w:lang w:val="fr-FR"/>
        </w:rPr>
        <w:t xml:space="preserve">VK, VR, </w:t>
      </w:r>
      <w:r w:rsidRPr="0089524B">
        <w:rPr>
          <w:i/>
          <w:sz w:val="20"/>
          <w:lang w:val="fr-FR"/>
        </w:rPr>
        <w:t>Valley of Kings</w:t>
      </w:r>
    </w:p>
    <w:p w14:paraId="07B30E0D" w14:textId="77777777" w:rsidR="0089524B" w:rsidRDefault="0089524B" w:rsidP="0089524B">
      <w:pPr>
        <w:jc w:val="both"/>
        <w:rPr>
          <w:i/>
          <w:sz w:val="20"/>
          <w:lang w:val="fr-FR"/>
        </w:rPr>
      </w:pPr>
    </w:p>
    <w:p w14:paraId="7B2EB3CE" w14:textId="77777777" w:rsidR="0089524B" w:rsidRPr="0089524B" w:rsidRDefault="0089524B" w:rsidP="0089524B">
      <w:pPr>
        <w:jc w:val="both"/>
        <w:rPr>
          <w:lang w:val="fr-FR"/>
        </w:rPr>
      </w:pPr>
      <w:r w:rsidRPr="0089524B">
        <w:rPr>
          <w:lang w:val="fr-FR"/>
        </w:rPr>
        <w:t>Nécropole des pharaons des XVIIIe, XIXe et XXe dynasties (wiki)</w:t>
      </w:r>
    </w:p>
    <w:p w14:paraId="49B4D0AF" w14:textId="77777777" w:rsidR="0089524B" w:rsidRDefault="0089524B" w:rsidP="0089524B">
      <w:pPr>
        <w:jc w:val="both"/>
        <w:rPr>
          <w:lang w:val="fr-FR"/>
        </w:rPr>
      </w:pPr>
    </w:p>
    <w:p w14:paraId="38B6A450" w14:textId="0E475E45" w:rsidR="0089524B" w:rsidRPr="0089524B" w:rsidRDefault="0089524B" w:rsidP="0089524B">
      <w:pPr>
        <w:jc w:val="both"/>
        <w:rPr>
          <w:lang w:val="fr-FR"/>
        </w:rPr>
      </w:pPr>
      <w:r w:rsidRPr="0089524B">
        <w:rPr>
          <w:lang w:val="fr-FR"/>
        </w:rPr>
        <w:t xml:space="preserve">Sur la rive occidentale du Nil, en face de l'actuelle </w:t>
      </w:r>
      <w:hyperlink r:id="rId12345" w:anchor="Sit_Thebes_Louxor" w:history="1">
        <w:r w:rsidRPr="0089524B">
          <w:rPr>
            <w:rStyle w:val="Hyperlink"/>
            <w:lang w:val="fr-FR"/>
          </w:rPr>
          <w:t>Louxor</w:t>
        </w:r>
      </w:hyperlink>
      <w:r w:rsidRPr="0089524B">
        <w:rPr>
          <w:lang w:val="fr-FR"/>
        </w:rPr>
        <w:t>, dans les collines thébaines, se trouve la Vallée des Rois (VK). Choisie comme lieu de sépulture de la plupart des souverains du Nouvel Empire égyptien, elle a été sélectionnée pour plusieurs raisons. Elle n'est située qu'à environ un kilomètre à l'ouest des temples et des villages du peuple thébain, c'est une petite vallée entourée de falaises abruptes et facile à surveiller, le substrat rocheux dans lequel elle a été creusée par des pluies torrentielles il y a des millions d'années est du calcaire de bonne qualité, et la montagne qui la domine est connue aujourd'hui sous le nom de Qurn (qui signifie "la corne" en arabe). La forme du Qurn a peut-être rappelé aux Égyptiens celle d'une pyramide, une forme associée au dieu du soleil, R</w:t>
      </w:r>
      <w:r>
        <w:rPr>
          <w:lang w:val="fr-FR"/>
        </w:rPr>
        <w:t>a</w:t>
      </w:r>
      <w:r w:rsidRPr="0089524B">
        <w:rPr>
          <w:lang w:val="fr-FR"/>
        </w:rPr>
        <w:t>, et longtemps a</w:t>
      </w:r>
      <w:r>
        <w:rPr>
          <w:lang w:val="fr-FR"/>
        </w:rPr>
        <w:t xml:space="preserve">ssociée aux sépultures royales (BIB </w:t>
      </w:r>
      <w:r w:rsidRPr="0089524B">
        <w:rPr>
          <w:lang w:val="fr-FR"/>
        </w:rPr>
        <w:t>thebanmappingproject.com</w:t>
      </w:r>
      <w:r>
        <w:rPr>
          <w:lang w:val="fr-FR"/>
        </w:rPr>
        <w:t>)</w:t>
      </w:r>
    </w:p>
    <w:p w14:paraId="51CA69A1" w14:textId="77777777" w:rsidR="0089524B" w:rsidRPr="0089524B" w:rsidRDefault="0089524B" w:rsidP="0089524B">
      <w:pPr>
        <w:jc w:val="both"/>
        <w:rPr>
          <w:lang w:val="fr-FR"/>
        </w:rPr>
      </w:pPr>
    </w:p>
    <w:p w14:paraId="5D4313C9" w14:textId="77777777" w:rsidR="0089524B" w:rsidRPr="0089524B" w:rsidRDefault="0089524B" w:rsidP="0089524B">
      <w:pPr>
        <w:jc w:val="both"/>
        <w:rPr>
          <w:lang w:val="fr-FR"/>
        </w:rPr>
      </w:pPr>
      <w:r w:rsidRPr="0089524B">
        <w:rPr>
          <w:lang w:val="fr-FR"/>
        </w:rPr>
        <w:t xml:space="preserve">Il y a 64* tombes royales et privées numérotées dans KV, allant de petites tombes à fosse (KV 54) à d'énormes labyrinthes avec plus de 120 couloirs et chambres (KV 5).  Quelques tombes n'ont été "découvertes" qu'au cours des cent dernières années environ (KV 62 : Toutankhamon ; KV 46 : Yuya et Thuya ; KV 36 : Maiherperi ; KV 5 : Fils de Ramsès II ), mais la plupart avaient été ouvertes - et pillées - il y a longtemps, certaines dans l'Antiquité, peu après avoir été scellées pour la première fois, d'autres à l'époque gréco-romaine et byzantine (copte). Il se peut aussi qu'il y en ait encore d'autres. Le Dr Zahi Hawass et une expédition dirigée par des Égyptiens ont récemment fait une découverte, provisoirement numérotée KV 65, dans la vallée occidentale, et leurs travaux se poursuivent. </w:t>
      </w:r>
      <w:r>
        <w:rPr>
          <w:lang w:val="fr-FR"/>
        </w:rPr>
        <w:t xml:space="preserve">(BIB </w:t>
      </w:r>
      <w:r w:rsidRPr="0089524B">
        <w:rPr>
          <w:lang w:val="fr-FR"/>
        </w:rPr>
        <w:t>thebanmappingproject.com</w:t>
      </w:r>
      <w:r>
        <w:rPr>
          <w:lang w:val="fr-FR"/>
        </w:rPr>
        <w:t>)</w:t>
      </w:r>
    </w:p>
    <w:p w14:paraId="715AFF1A" w14:textId="77777777" w:rsidR="0089524B" w:rsidRPr="0089524B" w:rsidRDefault="0089524B" w:rsidP="0089524B">
      <w:pPr>
        <w:jc w:val="both"/>
        <w:rPr>
          <w:lang w:val="fr-FR"/>
        </w:rPr>
      </w:pPr>
    </w:p>
    <w:p w14:paraId="4AF976AA" w14:textId="77777777" w:rsidR="0089524B" w:rsidRDefault="0089524B" w:rsidP="0089524B">
      <w:pPr>
        <w:jc w:val="both"/>
        <w:rPr>
          <w:lang w:val="fr-FR"/>
        </w:rPr>
      </w:pPr>
      <w:r w:rsidRPr="0089524B">
        <w:rPr>
          <w:lang w:val="fr-FR"/>
        </w:rPr>
        <w:t>À ce propos, il convient de souligner qu'il existe effectivement deux Vallées des Rois, l'Est et l'Ouest. La Vallée de l'Est est la plus connue, celle vers laquelle les touristes affluent et qui contient le plus de tombes. La vallée de l'Ouest couvre une superficie beaucoup plus importante et est la moins explorée. Elle ne compte que deux tombes royales, KV 22 : Amenhotep III, et KV 23 : Ay.</w:t>
      </w:r>
      <w:r>
        <w:rPr>
          <w:lang w:val="fr-FR"/>
        </w:rPr>
        <w:t xml:space="preserve"> (BIB </w:t>
      </w:r>
      <w:r w:rsidRPr="0089524B">
        <w:rPr>
          <w:lang w:val="fr-FR"/>
        </w:rPr>
        <w:t>thebanmappingproject.com</w:t>
      </w:r>
      <w:r>
        <w:rPr>
          <w:lang w:val="fr-FR"/>
        </w:rPr>
        <w:t>)</w:t>
      </w:r>
    </w:p>
    <w:p w14:paraId="5F4A3917" w14:textId="77777777" w:rsidR="0089524B" w:rsidRDefault="0089524B" w:rsidP="00D32A96">
      <w:pPr>
        <w:rPr>
          <w:lang w:val="fr-FR"/>
        </w:rPr>
      </w:pPr>
    </w:p>
    <w:p w14:paraId="3D7CFF52" w14:textId="77777777" w:rsidR="001619CD" w:rsidRDefault="001619CD" w:rsidP="001619CD">
      <w:pPr>
        <w:pStyle w:val="Heading2"/>
      </w:pPr>
      <w:bookmarkStart w:id="5054" w:name="Sit_Ermant"/>
      <w:r>
        <w:t>Ermant</w:t>
      </w:r>
    </w:p>
    <w:bookmarkEnd w:id="5054"/>
    <w:p w14:paraId="7F5BD011" w14:textId="77777777" w:rsidR="001619CD" w:rsidRPr="001619CD" w:rsidRDefault="001619CD" w:rsidP="00D32A96">
      <w:pPr>
        <w:rPr>
          <w:sz w:val="20"/>
          <w:lang w:val="fr-FR"/>
        </w:rPr>
      </w:pPr>
      <w:r w:rsidRPr="001619CD">
        <w:rPr>
          <w:sz w:val="20"/>
          <w:lang w:val="fr-FR"/>
        </w:rPr>
        <w:t>Armant</w:t>
      </w:r>
    </w:p>
    <w:p w14:paraId="004A0FDF" w14:textId="77777777" w:rsidR="001619CD" w:rsidRDefault="001619CD" w:rsidP="00D32A96">
      <w:pPr>
        <w:rPr>
          <w:lang w:val="fr-FR"/>
        </w:rPr>
      </w:pPr>
    </w:p>
    <w:p w14:paraId="344F7C82" w14:textId="5C00405A" w:rsidR="001619CD" w:rsidRDefault="001619CD" w:rsidP="00D32A96">
      <w:pPr>
        <w:rPr>
          <w:lang w:val="fr-FR"/>
        </w:rPr>
      </w:pPr>
      <w:r>
        <w:rPr>
          <w:lang w:val="fr-FR"/>
        </w:rPr>
        <w:t xml:space="preserve">A 12 km au Sud de Thèbes. Ville importante du Moyen Empire, sur la rive ouest du Nil (wiki). Temple Moutou-Rê. La fouille a livré des documents textuels sur les campagnes de </w:t>
      </w:r>
      <w:hyperlink r:id="rId12346" w:anchor="Cul_Nouvel_Empire__p_Thoutmosis3" w:history="1">
        <w:r w:rsidRPr="001619CD">
          <w:rPr>
            <w:rStyle w:val="Hyperlink"/>
            <w:lang w:val="fr-FR"/>
          </w:rPr>
          <w:t>Thoutmosis III</w:t>
        </w:r>
      </w:hyperlink>
      <w:r>
        <w:rPr>
          <w:lang w:val="fr-FR"/>
        </w:rPr>
        <w:t xml:space="preserve"> en Asie (BIB 3379)</w:t>
      </w:r>
    </w:p>
    <w:p w14:paraId="73224D37" w14:textId="77777777" w:rsidR="007F58E0" w:rsidRDefault="007F58E0" w:rsidP="00D32A96">
      <w:pPr>
        <w:rPr>
          <w:lang w:val="fr-FR"/>
        </w:rPr>
      </w:pPr>
    </w:p>
    <w:p w14:paraId="724DDFD0" w14:textId="64B360B8" w:rsidR="007F58E0" w:rsidRDefault="007F58E0" w:rsidP="007F58E0">
      <w:pPr>
        <w:pStyle w:val="Heading1"/>
      </w:pPr>
      <w:bookmarkStart w:id="5055" w:name="Sit_Assouan"/>
      <w:r>
        <w:t>ASSOUAN</w:t>
      </w:r>
    </w:p>
    <w:bookmarkEnd w:id="5055"/>
    <w:p w14:paraId="411AE209" w14:textId="698CF7BA" w:rsidR="007F58E0" w:rsidRPr="007F58E0" w:rsidRDefault="007F58E0" w:rsidP="00D32A96">
      <w:pPr>
        <w:rPr>
          <w:sz w:val="20"/>
          <w:lang w:val="fr-FR"/>
        </w:rPr>
      </w:pPr>
      <w:r w:rsidRPr="007F58E0">
        <w:rPr>
          <w:sz w:val="20"/>
          <w:lang w:val="fr-FR"/>
        </w:rPr>
        <w:t>Aswan, Assouan</w:t>
      </w:r>
    </w:p>
    <w:p w14:paraId="34045CF2" w14:textId="77777777" w:rsidR="007F58E0" w:rsidRPr="007F58E0" w:rsidRDefault="007F58E0" w:rsidP="00D32A96">
      <w:pPr>
        <w:rPr>
          <w:sz w:val="20"/>
          <w:lang w:val="fr-FR"/>
        </w:rPr>
      </w:pPr>
    </w:p>
    <w:p w14:paraId="0B2A5AC3" w14:textId="77777777" w:rsidR="00F703AF" w:rsidRDefault="007F58E0" w:rsidP="00D32A96">
      <w:pPr>
        <w:rPr>
          <w:lang w:val="fr-FR"/>
        </w:rPr>
      </w:pPr>
      <w:r>
        <w:rPr>
          <w:lang w:val="fr-FR"/>
        </w:rPr>
        <w:t>P</w:t>
      </w:r>
      <w:r w:rsidRPr="007F58E0">
        <w:rPr>
          <w:lang w:val="fr-FR"/>
        </w:rPr>
        <w:t xml:space="preserve">rès de la </w:t>
      </w:r>
      <w:r>
        <w:rPr>
          <w:lang w:val="fr-FR"/>
        </w:rPr>
        <w:t>1e</w:t>
      </w:r>
      <w:r w:rsidRPr="007F58E0">
        <w:rPr>
          <w:lang w:val="fr-FR"/>
        </w:rPr>
        <w:t xml:space="preserve"> cataracte du Nil, porte d'entrée de l'Égypte ancienne vers l'Afrique.</w:t>
      </w:r>
    </w:p>
    <w:p w14:paraId="601A0617" w14:textId="77777777" w:rsidR="00F703AF" w:rsidRDefault="00F703AF" w:rsidP="00D32A96">
      <w:pPr>
        <w:rPr>
          <w:lang w:val="fr-FR"/>
        </w:rPr>
      </w:pPr>
    </w:p>
    <w:p w14:paraId="42AF3140" w14:textId="77777777" w:rsidR="00F703AF" w:rsidRDefault="00F703AF" w:rsidP="00F703AF">
      <w:pPr>
        <w:pStyle w:val="Heading1"/>
      </w:pPr>
      <w:bookmarkStart w:id="5056" w:name="Sit_Kom_Ombo"/>
      <w:r>
        <w:t>KOM OMBO</w:t>
      </w:r>
    </w:p>
    <w:bookmarkEnd w:id="5056"/>
    <w:p w14:paraId="09CE9D7D" w14:textId="77777777" w:rsidR="00F703AF" w:rsidRDefault="00F703AF" w:rsidP="00D32A96">
      <w:pPr>
        <w:rPr>
          <w:lang w:val="fr-FR"/>
        </w:rPr>
      </w:pPr>
    </w:p>
    <w:p w14:paraId="74492EFA" w14:textId="6ED43119" w:rsidR="007F58E0" w:rsidRPr="007F58E0" w:rsidRDefault="00F703AF" w:rsidP="00D32A96">
      <w:pPr>
        <w:rPr>
          <w:lang w:val="fr-FR"/>
        </w:rPr>
      </w:pPr>
      <w:r>
        <w:rPr>
          <w:lang w:val="fr-FR"/>
        </w:rPr>
        <w:t>Vallée du Nil. Temple double dédié à Sobek et Haroeris (internet)</w:t>
      </w:r>
      <w:r w:rsidR="007F58E0" w:rsidRPr="007F58E0">
        <w:rPr>
          <w:lang w:val="fr-FR"/>
        </w:rPr>
        <w:t xml:space="preserve"> </w:t>
      </w:r>
    </w:p>
    <w:p w14:paraId="68685E4B" w14:textId="77777777" w:rsidR="00F22EE5" w:rsidRPr="0032190F" w:rsidRDefault="00F22EE5" w:rsidP="00D32A96">
      <w:pPr>
        <w:rPr>
          <w:lang w:val="fr-FR"/>
        </w:rPr>
      </w:pPr>
    </w:p>
    <w:p w14:paraId="06F64E06" w14:textId="77777777" w:rsidR="00B12649" w:rsidRPr="0032190F" w:rsidRDefault="00B12649" w:rsidP="00426FF9">
      <w:pPr>
        <w:pStyle w:val="Heading1"/>
      </w:pPr>
      <w:r w:rsidRPr="0032190F">
        <w:t>MERENPTAH</w:t>
      </w:r>
    </w:p>
    <w:p w14:paraId="321BE970" w14:textId="77777777" w:rsidR="00B12649" w:rsidRDefault="00B12649" w:rsidP="00242C0F">
      <w:pPr>
        <w:rPr>
          <w:lang w:val="fr-FR"/>
        </w:rPr>
      </w:pPr>
      <w:r w:rsidRPr="0032190F">
        <w:rPr>
          <w:lang w:val="fr-FR"/>
        </w:rPr>
        <w:br/>
        <w:t>La stèle de Mérenptah, dans la région thébaine, dans le temple de Mérenptah. Fils de Ramsès le Grand. La stèle raconte la victoire sur la Lybie, mais aussi la victoire sur Israël (Pays de Canaan). Datée de 1208 aec.</w:t>
      </w:r>
      <w:r w:rsidR="00C320CB">
        <w:rPr>
          <w:lang w:val="fr-FR"/>
        </w:rPr>
        <w:t xml:space="preserve"> (BIB ?)</w:t>
      </w:r>
    </w:p>
    <w:p w14:paraId="73D73C6F" w14:textId="77777777" w:rsidR="00C320CB" w:rsidRPr="0032190F" w:rsidRDefault="00C320CB" w:rsidP="00242C0F">
      <w:pPr>
        <w:rPr>
          <w:lang w:val="fr-FR"/>
        </w:rPr>
      </w:pPr>
      <w:r>
        <w:rPr>
          <w:lang w:val="fr-FR"/>
        </w:rPr>
        <w:t xml:space="preserve">Merenptah commémore sa victoire sur les Peuples de la Mer sur les murs de </w:t>
      </w:r>
      <w:r w:rsidRPr="00C320CB">
        <w:rPr>
          <w:i/>
          <w:lang w:val="fr-FR"/>
        </w:rPr>
        <w:t>Cachette Court</w:t>
      </w:r>
      <w:r>
        <w:rPr>
          <w:lang w:val="fr-FR"/>
        </w:rPr>
        <w:t xml:space="preserve"> de Karnak (wiki)</w:t>
      </w:r>
    </w:p>
    <w:p w14:paraId="23366ADB" w14:textId="77777777" w:rsidR="00957BD8" w:rsidRPr="0032190F" w:rsidRDefault="00957BD8" w:rsidP="00242C0F">
      <w:pPr>
        <w:rPr>
          <w:lang w:val="fr-FR"/>
        </w:rPr>
      </w:pPr>
    </w:p>
    <w:p w14:paraId="79AE2933" w14:textId="77777777" w:rsidR="00293C78" w:rsidRPr="0032190F" w:rsidRDefault="00293C78" w:rsidP="00426FF9">
      <w:pPr>
        <w:pStyle w:val="Heading1"/>
      </w:pPr>
      <w:bookmarkStart w:id="5057" w:name="Sit_Der_Medinah"/>
      <w:r w:rsidRPr="0032190F">
        <w:t>DER EL MEDINAH</w:t>
      </w:r>
    </w:p>
    <w:bookmarkEnd w:id="5057"/>
    <w:p w14:paraId="296F7AF8" w14:textId="77777777" w:rsidR="00293C78" w:rsidRPr="0032190F" w:rsidRDefault="00293C78" w:rsidP="00242C0F">
      <w:pPr>
        <w:rPr>
          <w:lang w:val="fr-FR"/>
        </w:rPr>
      </w:pPr>
    </w:p>
    <w:p w14:paraId="34CD563C" w14:textId="0AE9F64C" w:rsidR="00293C78" w:rsidRPr="0032190F" w:rsidRDefault="00293C78" w:rsidP="00242C0F">
      <w:pPr>
        <w:jc w:val="both"/>
        <w:rPr>
          <w:lang w:val="fr-FR"/>
        </w:rPr>
      </w:pPr>
      <w:r w:rsidRPr="0032190F">
        <w:rPr>
          <w:lang w:val="fr-FR"/>
        </w:rPr>
        <w:t xml:space="preserve">Deir el-Médineh </w:t>
      </w:r>
      <w:r w:rsidR="00C14CA6" w:rsidRPr="0032190F">
        <w:rPr>
          <w:lang w:val="fr-FR"/>
        </w:rPr>
        <w:t>[</w:t>
      </w:r>
      <w:r w:rsidRPr="0032190F">
        <w:rPr>
          <w:lang w:val="fr-FR"/>
        </w:rPr>
        <w:t>D</w:t>
      </w:r>
      <w:r w:rsidR="00C14CA6" w:rsidRPr="0032190F">
        <w:rPr>
          <w:lang w:val="fr-FR"/>
        </w:rPr>
        <w:t>eir al-Médîna, Dar el Medinah]</w:t>
      </w:r>
      <w:r w:rsidRPr="0032190F">
        <w:rPr>
          <w:lang w:val="fr-FR"/>
        </w:rPr>
        <w:t xml:space="preserve">, à l’ouest de </w:t>
      </w:r>
      <w:hyperlink r:id="rId12347" w:anchor="Sit_Thebes_Louxor" w:history="1">
        <w:r w:rsidRPr="0032190F">
          <w:rPr>
            <w:rStyle w:val="Hyperlink"/>
            <w:lang w:val="fr-FR"/>
          </w:rPr>
          <w:t>Thèbes</w:t>
        </w:r>
      </w:hyperlink>
      <w:r w:rsidRPr="0032190F">
        <w:rPr>
          <w:lang w:val="fr-FR"/>
        </w:rPr>
        <w:t>, entre le Ramesséum et la Vallée des Reines, est un site où résidaient les artisans chargés de construire les tombeaux (</w:t>
      </w:r>
      <w:r w:rsidRPr="0032190F">
        <w:rPr>
          <w:i/>
          <w:lang w:val="fr-FR"/>
        </w:rPr>
        <w:t>mastaba</w:t>
      </w:r>
      <w:r w:rsidRPr="0032190F">
        <w:rPr>
          <w:lang w:val="fr-FR"/>
        </w:rPr>
        <w:t xml:space="preserve">), temples des Pharaons au cours du </w:t>
      </w:r>
      <w:hyperlink r:id="rId12348" w:anchor="Cul_Nouvel_Empire" w:history="1">
        <w:r w:rsidRPr="0032190F">
          <w:rPr>
            <w:rStyle w:val="Hyperlink"/>
            <w:lang w:val="fr-FR"/>
          </w:rPr>
          <w:t>Nouvel Empire</w:t>
        </w:r>
      </w:hyperlink>
      <w:r w:rsidRPr="0032190F">
        <w:rPr>
          <w:lang w:val="fr-FR"/>
        </w:rPr>
        <w:t>. On y trouve aussi le temple d'Hathor et la grotte-chapelle de Ptah  (wiki).</w:t>
      </w:r>
    </w:p>
    <w:p w14:paraId="447202FB" w14:textId="77777777" w:rsidR="00C14CA6" w:rsidRPr="0032190F" w:rsidRDefault="00C14CA6" w:rsidP="00242C0F">
      <w:pPr>
        <w:jc w:val="both"/>
        <w:rPr>
          <w:lang w:val="fr-FR"/>
        </w:rPr>
      </w:pPr>
      <w:r w:rsidRPr="0032190F">
        <w:rPr>
          <w:lang w:val="fr-FR"/>
        </w:rPr>
        <w:t>La fouille du « Grand puits » a livré de nombreux ostracas (BIB AG ASM, 18/02/16)</w:t>
      </w:r>
    </w:p>
    <w:p w14:paraId="64E92016" w14:textId="77777777" w:rsidR="00AE03AF" w:rsidRPr="0032190F" w:rsidRDefault="00AE03AF" w:rsidP="00242C0F">
      <w:pPr>
        <w:jc w:val="both"/>
        <w:rPr>
          <w:lang w:val="fr-FR"/>
        </w:rPr>
      </w:pPr>
      <w:r w:rsidRPr="0032190F">
        <w:rPr>
          <w:lang w:val="fr-FR"/>
        </w:rPr>
        <w:t xml:space="preserve">Village des ouvriers au Nouvel Empire. 68 maisons, quelque 120 familles au faît de son développement, le village est ceint d’une muraille ouverte d’une seule porte (BIB Arte </w:t>
      </w:r>
      <w:r w:rsidRPr="0032190F">
        <w:rPr>
          <w:i/>
          <w:iCs/>
          <w:lang w:val="fr-FR"/>
        </w:rPr>
        <w:t>Scribe qui dessine</w:t>
      </w:r>
      <w:r w:rsidRPr="0032190F">
        <w:rPr>
          <w:lang w:val="fr-FR"/>
        </w:rPr>
        <w:t>, 2016)</w:t>
      </w:r>
    </w:p>
    <w:p w14:paraId="5E80E214" w14:textId="77777777" w:rsidR="00AE03AF" w:rsidRPr="0032190F" w:rsidRDefault="00AE03AF" w:rsidP="00AE03AF">
      <w:pPr>
        <w:pStyle w:val="Heading2"/>
      </w:pPr>
      <w:r w:rsidRPr="0032190F">
        <w:br/>
        <w:t>Tombe TT 8</w:t>
      </w:r>
    </w:p>
    <w:p w14:paraId="116DFD4C" w14:textId="77777777" w:rsidR="00AE03AF" w:rsidRPr="0032190F" w:rsidRDefault="00AE03AF" w:rsidP="00242C0F">
      <w:pPr>
        <w:jc w:val="both"/>
        <w:rPr>
          <w:lang w:val="fr-FR"/>
        </w:rPr>
      </w:pPr>
      <w:r w:rsidRPr="0032190F">
        <w:rPr>
          <w:lang w:val="fr-FR"/>
        </w:rPr>
        <w:t>sépulture de Khâ</w:t>
      </w:r>
    </w:p>
    <w:p w14:paraId="439B12E4" w14:textId="77777777" w:rsidR="00AE03AF" w:rsidRPr="0032190F" w:rsidRDefault="00AE03AF" w:rsidP="00AE03AF">
      <w:pPr>
        <w:spacing w:before="100" w:beforeAutospacing="1" w:after="100" w:afterAutospacing="1"/>
        <w:rPr>
          <w:lang w:val="fr-FR"/>
        </w:rPr>
      </w:pPr>
      <w:r w:rsidRPr="0032190F">
        <w:rPr>
          <w:lang w:val="fr-FR"/>
        </w:rPr>
        <w:t xml:space="preserve">Tombeau de Ka, scribe et architecte du roi. Enterré avec lui : une coudée magique en or, très riche mobilier, statuette de Ka lui-même (BIB Arte </w:t>
      </w:r>
      <w:r w:rsidRPr="0032190F">
        <w:rPr>
          <w:i/>
          <w:iCs/>
          <w:lang w:val="fr-FR"/>
        </w:rPr>
        <w:t>Scribe qui dessine</w:t>
      </w:r>
      <w:r w:rsidRPr="0032190F">
        <w:rPr>
          <w:lang w:val="fr-FR"/>
        </w:rPr>
        <w:t>, 2016)</w:t>
      </w:r>
    </w:p>
    <w:p w14:paraId="2F309D34" w14:textId="77777777" w:rsidR="000B1E46" w:rsidRPr="0032190F" w:rsidRDefault="00F22E73" w:rsidP="00426FF9">
      <w:pPr>
        <w:pStyle w:val="Heading1"/>
      </w:pPr>
      <w:bookmarkStart w:id="5058" w:name="Sit_Pi_Ramses"/>
      <w:r w:rsidRPr="0032190F">
        <w:t>PI-RAMSES</w:t>
      </w:r>
    </w:p>
    <w:bookmarkEnd w:id="5058"/>
    <w:p w14:paraId="770BAEB3" w14:textId="77777777" w:rsidR="00F22E73" w:rsidRPr="0032190F" w:rsidRDefault="00F22E73" w:rsidP="00242C0F">
      <w:pPr>
        <w:jc w:val="both"/>
        <w:rPr>
          <w:lang w:val="fr-FR"/>
        </w:rPr>
      </w:pPr>
    </w:p>
    <w:p w14:paraId="163A0EED" w14:textId="406DBCD5" w:rsidR="00F22E73" w:rsidRPr="0032190F" w:rsidRDefault="00F22E73" w:rsidP="00242C0F">
      <w:pPr>
        <w:jc w:val="both"/>
        <w:rPr>
          <w:lang w:val="fr-FR"/>
        </w:rPr>
      </w:pPr>
      <w:r w:rsidRPr="0032190F">
        <w:rPr>
          <w:lang w:val="fr-FR"/>
        </w:rPr>
        <w:t xml:space="preserve">La ville de Pi-Ramsés a été fondée par </w:t>
      </w:r>
      <w:hyperlink r:id="rId12349" w:anchor="Cul_Nouvel_Empire__p_Ramses2" w:history="1">
        <w:r w:rsidRPr="0032190F">
          <w:rPr>
            <w:rStyle w:val="Hyperlink"/>
            <w:lang w:val="fr-FR"/>
          </w:rPr>
          <w:t>Ramsès II</w:t>
        </w:r>
      </w:hyperlink>
      <w:r w:rsidRPr="0032190F">
        <w:rPr>
          <w:lang w:val="fr-FR"/>
        </w:rPr>
        <w:t xml:space="preserve"> dans le delta du Nil. C’est de cette ville qu’auraient fuit les </w:t>
      </w:r>
      <w:hyperlink r:id="rId12350" w:anchor="Cul_Hebreux" w:history="1">
        <w:r w:rsidRPr="0032190F">
          <w:rPr>
            <w:rStyle w:val="Hyperlink"/>
            <w:lang w:val="fr-FR"/>
          </w:rPr>
          <w:t>Hébreux</w:t>
        </w:r>
      </w:hyperlink>
      <w:r w:rsidRPr="0032190F">
        <w:rPr>
          <w:lang w:val="fr-FR"/>
        </w:rPr>
        <w:t xml:space="preserve"> sous la conduite de Moïse (</w:t>
      </w:r>
      <w:hyperlink r:id="rId12351" w:anchor="Cul_Judaisme_Torah_Ex" w:history="1">
        <w:r w:rsidRPr="0032190F">
          <w:rPr>
            <w:rStyle w:val="Hyperlink"/>
            <w:i/>
            <w:lang w:val="fr-FR"/>
          </w:rPr>
          <w:t>Ex</w:t>
        </w:r>
      </w:hyperlink>
      <w:r w:rsidRPr="0032190F">
        <w:rPr>
          <w:lang w:val="fr-FR"/>
        </w:rPr>
        <w:t xml:space="preserve">) (BIB 2277). </w:t>
      </w:r>
    </w:p>
    <w:p w14:paraId="4C5B645A" w14:textId="103C7B89" w:rsidR="00F22E73" w:rsidRPr="0032190F" w:rsidRDefault="00F22E73" w:rsidP="00242C0F">
      <w:pPr>
        <w:jc w:val="both"/>
        <w:rPr>
          <w:lang w:val="fr-FR"/>
        </w:rPr>
      </w:pPr>
      <w:r w:rsidRPr="0032190F">
        <w:rPr>
          <w:lang w:val="fr-FR"/>
        </w:rPr>
        <w:t>Les fouilles ont livré des sièges (</w:t>
      </w:r>
      <w:r w:rsidRPr="0032190F">
        <w:rPr>
          <w:i/>
          <w:lang w:val="fr-FR"/>
        </w:rPr>
        <w:t>sellos</w:t>
      </w:r>
      <w:r w:rsidRPr="0032190F">
        <w:rPr>
          <w:lang w:val="fr-FR"/>
        </w:rPr>
        <w:t xml:space="preserve">) et des casques hittites d’embarcation venes de toute la Méditerranée comme le reste de casque avec des défenses de sanglier tel que décrit dans </w:t>
      </w:r>
      <w:r w:rsidR="00FC4FC7" w:rsidRPr="0032190F">
        <w:rPr>
          <w:lang w:val="fr-FR"/>
        </w:rPr>
        <w:t>l’</w:t>
      </w:r>
      <w:hyperlink r:id="rId12352" w:anchor="Aut_Homere_Iliade" w:history="1">
        <w:r w:rsidR="00FC4FC7" w:rsidRPr="0032190F">
          <w:rPr>
            <w:rStyle w:val="Hyperlink"/>
            <w:i/>
            <w:lang w:val="fr-FR"/>
          </w:rPr>
          <w:t>Iliade</w:t>
        </w:r>
      </w:hyperlink>
      <w:r w:rsidR="00FC4FC7" w:rsidRPr="0032190F">
        <w:rPr>
          <w:lang w:val="fr-FR"/>
        </w:rPr>
        <w:t xml:space="preserve"> [</w:t>
      </w:r>
      <w:hyperlink r:id="rId12353" w:anchor="Aut_Homere_Iliade_cht_X" w:history="1">
        <w:r w:rsidR="00FC4FC7" w:rsidRPr="004F57EF">
          <w:rPr>
            <w:rStyle w:val="Hyperlink"/>
            <w:lang w:val="fr-FR"/>
          </w:rPr>
          <w:t xml:space="preserve">chant </w:t>
        </w:r>
        <w:r w:rsidR="004F57EF" w:rsidRPr="004F57EF">
          <w:rPr>
            <w:rStyle w:val="Hyperlink"/>
            <w:lang w:val="fr-FR"/>
          </w:rPr>
          <w:t>X</w:t>
        </w:r>
      </w:hyperlink>
      <w:r w:rsidR="00FC4FC7" w:rsidRPr="0032190F">
        <w:rPr>
          <w:lang w:val="fr-FR"/>
        </w:rPr>
        <w:t xml:space="preserve">] </w:t>
      </w:r>
      <w:r w:rsidRPr="0032190F">
        <w:rPr>
          <w:lang w:val="fr-FR"/>
        </w:rPr>
        <w:t>(BIB 2277)</w:t>
      </w:r>
      <w:r w:rsidR="00FC4FC7" w:rsidRPr="0032190F">
        <w:rPr>
          <w:lang w:val="fr-FR"/>
        </w:rPr>
        <w:t xml:space="preserve">. De nombreux vestiges témoignent d’une importance militaire : four, creusets, moules, pointes de flèches, et de </w:t>
      </w:r>
      <w:hyperlink r:id="rId12354" w:anchor="Typ_Arm_Lance" w:history="1">
        <w:r w:rsidR="00DE55E6" w:rsidRPr="00DE55E6">
          <w:rPr>
            <w:rStyle w:val="Hyperlink"/>
            <w:lang w:val="fr-FR"/>
          </w:rPr>
          <w:t>lances</w:t>
        </w:r>
      </w:hyperlink>
      <w:r w:rsidR="00FC4FC7" w:rsidRPr="0032190F">
        <w:rPr>
          <w:lang w:val="fr-FR"/>
        </w:rPr>
        <w:t xml:space="preserve">, épées, javelots, </w:t>
      </w:r>
      <w:r w:rsidR="00FC4FC7" w:rsidRPr="0032190F">
        <w:rPr>
          <w:i/>
          <w:lang w:val="fr-FR"/>
        </w:rPr>
        <w:t>herrajes y guarniciones</w:t>
      </w:r>
      <w:r w:rsidR="00FC4FC7" w:rsidRPr="0032190F">
        <w:rPr>
          <w:lang w:val="fr-FR"/>
        </w:rPr>
        <w:t xml:space="preserve"> (BIB 2277)</w:t>
      </w:r>
    </w:p>
    <w:p w14:paraId="6925AAC2" w14:textId="086BFBC8" w:rsidR="00F22E73" w:rsidRDefault="00F22E73" w:rsidP="00242C0F">
      <w:pPr>
        <w:jc w:val="both"/>
        <w:rPr>
          <w:lang w:val="fr-FR"/>
        </w:rPr>
      </w:pPr>
      <w:r w:rsidRPr="0032190F">
        <w:rPr>
          <w:lang w:val="fr-FR"/>
        </w:rPr>
        <w:t>La ville a été abandonnée en raison de la divagaton du Nil. La ville de Tanis fut alors fondée sur un autre bras (BIB 2277)</w:t>
      </w:r>
    </w:p>
    <w:p w14:paraId="31A6CC99" w14:textId="6703D21C" w:rsidR="004A4B88" w:rsidRDefault="004A4B88" w:rsidP="00242C0F">
      <w:pPr>
        <w:jc w:val="both"/>
        <w:rPr>
          <w:lang w:val="fr-FR"/>
        </w:rPr>
      </w:pPr>
    </w:p>
    <w:p w14:paraId="18A075C9" w14:textId="4BDED5AC" w:rsidR="004A4B88" w:rsidRDefault="004A4B88" w:rsidP="004A4B88">
      <w:pPr>
        <w:pStyle w:val="Heading1"/>
      </w:pPr>
      <w:r>
        <w:t>KOM WASIT</w:t>
      </w:r>
    </w:p>
    <w:p w14:paraId="3EB7F94E" w14:textId="32E40CAA" w:rsidR="004A4B88" w:rsidRDefault="004A4B88" w:rsidP="00242C0F">
      <w:pPr>
        <w:jc w:val="both"/>
        <w:rPr>
          <w:lang w:val="fr-FR"/>
        </w:rPr>
      </w:pPr>
    </w:p>
    <w:p w14:paraId="71C69BBD" w14:textId="1CB67EC3" w:rsidR="004A4B88" w:rsidRDefault="004A4B88" w:rsidP="00242C0F">
      <w:pPr>
        <w:jc w:val="both"/>
        <w:rPr>
          <w:lang w:val="fr-FR"/>
        </w:rPr>
      </w:pPr>
      <w:r>
        <w:rPr>
          <w:lang w:val="fr-FR"/>
        </w:rPr>
        <w:t>Site du Delta du Nil (M. Kenawi)</w:t>
      </w:r>
    </w:p>
    <w:p w14:paraId="2029C400" w14:textId="7D510093" w:rsidR="004A4B88" w:rsidRDefault="004A4B88" w:rsidP="00242C0F">
      <w:pPr>
        <w:jc w:val="both"/>
        <w:rPr>
          <w:lang w:val="fr-FR"/>
        </w:rPr>
      </w:pPr>
    </w:p>
    <w:p w14:paraId="278FF9AB" w14:textId="7A04FB26" w:rsidR="004A4B88" w:rsidRDefault="004A4B88" w:rsidP="004A4B88">
      <w:pPr>
        <w:pStyle w:val="Heading1"/>
      </w:pPr>
      <w:r>
        <w:lastRenderedPageBreak/>
        <w:t>KOM AL-AHMER</w:t>
      </w:r>
    </w:p>
    <w:p w14:paraId="2C23CAAE" w14:textId="74234202" w:rsidR="004A4B88" w:rsidRDefault="004A4B88" w:rsidP="00242C0F">
      <w:pPr>
        <w:jc w:val="both"/>
        <w:rPr>
          <w:lang w:val="fr-FR"/>
        </w:rPr>
      </w:pPr>
    </w:p>
    <w:p w14:paraId="5EC13E1B" w14:textId="77777777" w:rsidR="004A4B88" w:rsidRDefault="004A4B88" w:rsidP="004A4B88">
      <w:pPr>
        <w:jc w:val="both"/>
        <w:rPr>
          <w:lang w:val="fr-FR"/>
        </w:rPr>
      </w:pPr>
      <w:r>
        <w:rPr>
          <w:lang w:val="fr-FR"/>
        </w:rPr>
        <w:t>Site du Delta du Nil (M. Kenawi)</w:t>
      </w:r>
    </w:p>
    <w:p w14:paraId="07A84DE7" w14:textId="77777777" w:rsidR="004A4B88" w:rsidRPr="0032190F" w:rsidRDefault="004A4B88" w:rsidP="00242C0F">
      <w:pPr>
        <w:jc w:val="both"/>
        <w:rPr>
          <w:lang w:val="fr-FR"/>
        </w:rPr>
      </w:pPr>
    </w:p>
    <w:p w14:paraId="6514BB0D" w14:textId="77777777" w:rsidR="00F22E73" w:rsidRPr="0032190F" w:rsidRDefault="00F22E73" w:rsidP="00242C0F">
      <w:pPr>
        <w:jc w:val="both"/>
        <w:rPr>
          <w:lang w:val="fr-FR"/>
        </w:rPr>
      </w:pPr>
    </w:p>
    <w:p w14:paraId="6758D51C" w14:textId="77777777" w:rsidR="000B1E46" w:rsidRPr="0032190F" w:rsidRDefault="000B1E46" w:rsidP="00426FF9">
      <w:pPr>
        <w:pStyle w:val="Heading1"/>
      </w:pPr>
      <w:bookmarkStart w:id="5059" w:name="Sit_Alexandrie"/>
      <w:r w:rsidRPr="0032190F">
        <w:t>ALEXANDRIE</w:t>
      </w:r>
    </w:p>
    <w:bookmarkEnd w:id="5059"/>
    <w:p w14:paraId="55F488E2" w14:textId="7E089C6F" w:rsidR="00FF5CF5" w:rsidRPr="0032190F" w:rsidRDefault="000B1E46" w:rsidP="00242C0F">
      <w:pPr>
        <w:jc w:val="both"/>
        <w:rPr>
          <w:lang w:val="fr-FR"/>
        </w:rPr>
      </w:pPr>
      <w:r w:rsidRPr="0032190F">
        <w:rPr>
          <w:lang w:val="fr-FR"/>
        </w:rPr>
        <w:br/>
        <w:t>Cité du delta du Nil</w:t>
      </w:r>
      <w:r w:rsidR="00C40AE5">
        <w:rPr>
          <w:lang w:val="fr-FR"/>
        </w:rPr>
        <w:t xml:space="preserve"> (</w:t>
      </w:r>
      <w:r w:rsidR="00C40AE5" w:rsidRPr="006F6A73">
        <w:rPr>
          <w:lang w:val="fr-FR"/>
        </w:rPr>
        <w:t>Egypte)</w:t>
      </w:r>
      <w:r w:rsidRPr="0032190F">
        <w:rPr>
          <w:lang w:val="fr-FR"/>
        </w:rPr>
        <w:t xml:space="preserve">, fondée en 331 aec par </w:t>
      </w:r>
      <w:hyperlink r:id="rId12355" w:anchor="Cul_Grecs_Hellenistique_pers_AlexG" w:history="1">
        <w:r w:rsidR="00C40AE5" w:rsidRPr="006F6A73">
          <w:rPr>
            <w:rStyle w:val="Hyperlink"/>
            <w:lang w:val="fr-FR"/>
          </w:rPr>
          <w:t>Alexandre le Grand</w:t>
        </w:r>
      </w:hyperlink>
      <w:r w:rsidR="00C40AE5" w:rsidRPr="0032190F">
        <w:rPr>
          <w:lang w:val="fr-FR"/>
        </w:rPr>
        <w:t xml:space="preserve"> </w:t>
      </w:r>
      <w:r w:rsidRPr="0032190F">
        <w:rPr>
          <w:lang w:val="fr-FR"/>
        </w:rPr>
        <w:t>(SS BIB</w:t>
      </w:r>
      <w:r w:rsidR="00C40AE5">
        <w:rPr>
          <w:lang w:val="fr-FR"/>
        </w:rPr>
        <w:t xml:space="preserve">) </w:t>
      </w:r>
      <w:r w:rsidR="006D0AB1" w:rsidRPr="0032190F">
        <w:rPr>
          <w:lang w:val="fr-FR"/>
        </w:rPr>
        <w:t xml:space="preserve">Construite suivant un plan hippodamien (wiki). </w:t>
      </w:r>
      <w:r w:rsidRPr="0032190F">
        <w:rPr>
          <w:lang w:val="fr-FR"/>
        </w:rPr>
        <w:t>Durant l’époque hellénistique c’est l’un des principaux centre</w:t>
      </w:r>
      <w:r w:rsidR="00044D96" w:rsidRPr="0032190F">
        <w:rPr>
          <w:lang w:val="fr-FR"/>
        </w:rPr>
        <w:t>s</w:t>
      </w:r>
      <w:r w:rsidRPr="0032190F">
        <w:rPr>
          <w:lang w:val="fr-FR"/>
        </w:rPr>
        <w:t xml:space="preserve"> de la culture </w:t>
      </w:r>
      <w:hyperlink r:id="rId12356" w:anchor="Cul_Grecs_Hellenistique" w:history="1">
        <w:r w:rsidR="00C40AE5" w:rsidRPr="006F6A73">
          <w:rPr>
            <w:rStyle w:val="Hyperlink"/>
            <w:szCs w:val="20"/>
            <w:lang w:val="fr-FR"/>
          </w:rPr>
          <w:t>hellénistique</w:t>
        </w:r>
      </w:hyperlink>
      <w:r w:rsidR="00C40AE5" w:rsidRPr="0032190F">
        <w:rPr>
          <w:lang w:val="fr-FR"/>
        </w:rPr>
        <w:t xml:space="preserve"> </w:t>
      </w:r>
      <w:r w:rsidRPr="0032190F">
        <w:rPr>
          <w:lang w:val="fr-FR"/>
        </w:rPr>
        <w:t>(avec le Grec comme langue)</w:t>
      </w:r>
      <w:r w:rsidR="00FF5CF5" w:rsidRPr="0032190F">
        <w:rPr>
          <w:lang w:val="fr-FR"/>
        </w:rPr>
        <w:t>.</w:t>
      </w:r>
      <w:r w:rsidRPr="0032190F">
        <w:rPr>
          <w:lang w:val="fr-FR"/>
        </w:rPr>
        <w:t xml:space="preserve"> Alexandrie est l’une des plus importante</w:t>
      </w:r>
      <w:r w:rsidR="00044D96" w:rsidRPr="0032190F">
        <w:rPr>
          <w:lang w:val="fr-FR"/>
        </w:rPr>
        <w:t>s</w:t>
      </w:r>
      <w:r w:rsidRPr="0032190F">
        <w:rPr>
          <w:lang w:val="fr-FR"/>
        </w:rPr>
        <w:t xml:space="preserve"> ville</w:t>
      </w:r>
      <w:r w:rsidR="00044D96" w:rsidRPr="0032190F">
        <w:rPr>
          <w:lang w:val="fr-FR"/>
        </w:rPr>
        <w:t>s</w:t>
      </w:r>
      <w:r w:rsidRPr="0032190F">
        <w:rPr>
          <w:lang w:val="fr-FR"/>
        </w:rPr>
        <w:t xml:space="preserve"> et port de commerce. Elle contient éga</w:t>
      </w:r>
      <w:r w:rsidR="00FF5CF5" w:rsidRPr="0032190F">
        <w:rPr>
          <w:lang w:val="fr-FR"/>
        </w:rPr>
        <w:t xml:space="preserve">lement une </w:t>
      </w:r>
      <w:hyperlink r:id="rId12357" w:anchor="Sit_Alexandrie_Biblio" w:history="1">
        <w:r w:rsidR="00FF5CF5" w:rsidRPr="00C40AE5">
          <w:rPr>
            <w:rStyle w:val="Hyperlink"/>
            <w:lang w:val="fr-FR"/>
          </w:rPr>
          <w:t>bibliothèque</w:t>
        </w:r>
      </w:hyperlink>
      <w:r w:rsidR="00FF5CF5" w:rsidRPr="0032190F">
        <w:rPr>
          <w:lang w:val="fr-FR"/>
        </w:rPr>
        <w:t xml:space="preserve"> immense (SS BIB).</w:t>
      </w:r>
    </w:p>
    <w:p w14:paraId="21342DA8" w14:textId="77777777" w:rsidR="00FF5CF5" w:rsidRPr="0032190F" w:rsidRDefault="00FF5CF5" w:rsidP="00242C0F">
      <w:pPr>
        <w:jc w:val="both"/>
        <w:rPr>
          <w:lang w:val="fr-FR"/>
        </w:rPr>
      </w:pPr>
    </w:p>
    <w:p w14:paraId="69C83A8E" w14:textId="09FBA2AB" w:rsidR="00FF5CF5" w:rsidRPr="0032190F" w:rsidRDefault="00FF5CF5" w:rsidP="00242C0F">
      <w:pPr>
        <w:jc w:val="both"/>
        <w:rPr>
          <w:lang w:val="fr-FR"/>
        </w:rPr>
      </w:pPr>
      <w:r w:rsidRPr="0032190F">
        <w:rPr>
          <w:lang w:val="fr-FR"/>
        </w:rPr>
        <w:t>Alexandrie compte de nombreux juifs parmi ses habitants. On compte ainsi 150 000 juifs pour 500 000 habitants. C’est de ce contact entre l’hellénisme (</w:t>
      </w:r>
      <w:r w:rsidRPr="00C40AE5">
        <w:rPr>
          <w:i/>
          <w:iCs/>
          <w:lang w:val="fr-FR"/>
        </w:rPr>
        <w:t>hellenismos</w:t>
      </w:r>
      <w:r w:rsidRPr="0032190F">
        <w:rPr>
          <w:lang w:val="fr-FR"/>
        </w:rPr>
        <w:t>) et judaïsme (</w:t>
      </w:r>
      <w:r w:rsidRPr="00C40AE5">
        <w:rPr>
          <w:i/>
          <w:iCs/>
          <w:lang w:val="fr-FR"/>
        </w:rPr>
        <w:t>judaïsmos</w:t>
      </w:r>
      <w:r w:rsidRPr="0032190F">
        <w:rPr>
          <w:lang w:val="fr-FR"/>
        </w:rPr>
        <w:t>) que viendra la « réforme » chrétienne</w:t>
      </w:r>
      <w:r w:rsidR="003C5EE0">
        <w:rPr>
          <w:lang w:val="fr-FR"/>
        </w:rPr>
        <w:t xml:space="preserve"> [</w:t>
      </w:r>
      <w:hyperlink r:id="rId12358" w:anchor="Cul_Judaisme_BibSept" w:history="1">
        <w:r w:rsidR="003C5EE0" w:rsidRPr="006F6A73">
          <w:rPr>
            <w:rStyle w:val="Hyperlink"/>
            <w:lang w:val="fr-FR"/>
          </w:rPr>
          <w:t>Bible des Septantes</w:t>
        </w:r>
      </w:hyperlink>
      <w:r w:rsidR="003C5EE0" w:rsidRPr="006F6A73">
        <w:rPr>
          <w:lang w:val="fr-FR"/>
        </w:rPr>
        <w:t>]</w:t>
      </w:r>
      <w:r w:rsidRPr="0032190F">
        <w:rPr>
          <w:lang w:val="fr-FR"/>
        </w:rPr>
        <w:t xml:space="preserve"> (BIB arte, </w:t>
      </w:r>
      <w:r w:rsidRPr="0032190F">
        <w:rPr>
          <w:i/>
          <w:lang w:val="fr-FR"/>
        </w:rPr>
        <w:t>L’invention de l’Occident</w:t>
      </w:r>
      <w:r w:rsidRPr="0032190F">
        <w:rPr>
          <w:lang w:val="fr-FR"/>
        </w:rPr>
        <w:t>, 2015).</w:t>
      </w:r>
      <w:r w:rsidR="0042485A" w:rsidRPr="0032190F">
        <w:rPr>
          <w:lang w:val="fr-FR"/>
        </w:rPr>
        <w:t xml:space="preserve"> La population juive de cette ville était de culture grecque (BIB 1902 p. 24). v. Philon (BIB 1902 p. 24).</w:t>
      </w:r>
    </w:p>
    <w:p w14:paraId="417B4017" w14:textId="77777777" w:rsidR="0042485A" w:rsidRPr="0032190F" w:rsidRDefault="0042485A" w:rsidP="00242C0F">
      <w:pPr>
        <w:jc w:val="both"/>
        <w:rPr>
          <w:lang w:val="fr-FR"/>
        </w:rPr>
      </w:pPr>
      <w:r w:rsidRPr="0032190F">
        <w:rPr>
          <w:lang w:val="fr-FR"/>
        </w:rPr>
        <w:t>Un contact entre les idées venues de Grèce et les idées bibliques ont eu lieu comme en témoigne des livres deutérocnoniques comme celui de la Sagesse (BIB 1902 p. 24).</w:t>
      </w:r>
    </w:p>
    <w:p w14:paraId="00564DFB" w14:textId="77777777" w:rsidR="00F3380B" w:rsidRPr="0032190F" w:rsidRDefault="00F3380B" w:rsidP="00242C0F">
      <w:pPr>
        <w:jc w:val="both"/>
        <w:rPr>
          <w:lang w:val="fr-FR"/>
        </w:rPr>
      </w:pPr>
    </w:p>
    <w:p w14:paraId="09FA5700" w14:textId="159C34F1" w:rsidR="00F3380B" w:rsidRPr="0032190F" w:rsidRDefault="00F3380B" w:rsidP="00242C0F">
      <w:pPr>
        <w:jc w:val="both"/>
        <w:rPr>
          <w:lang w:val="fr-FR"/>
        </w:rPr>
      </w:pPr>
      <w:r w:rsidRPr="0032190F">
        <w:rPr>
          <w:lang w:val="fr-FR"/>
        </w:rPr>
        <w:t>Ville très grecque ou hellénique où l'on pense comme Platon (BIB J. F. Colosimo, France Culture)</w:t>
      </w:r>
    </w:p>
    <w:p w14:paraId="63E8530C" w14:textId="77777777" w:rsidR="00044D96" w:rsidRPr="0032190F" w:rsidRDefault="00044D96" w:rsidP="00242C0F">
      <w:pPr>
        <w:jc w:val="both"/>
        <w:rPr>
          <w:lang w:val="fr-FR"/>
        </w:rPr>
      </w:pPr>
    </w:p>
    <w:p w14:paraId="62C6D67A" w14:textId="77777777" w:rsidR="000B1E46" w:rsidRPr="0032190F" w:rsidRDefault="000B1E46" w:rsidP="00242C0F">
      <w:pPr>
        <w:pStyle w:val="Heading2"/>
      </w:pPr>
      <w:bookmarkStart w:id="5060" w:name="Sit_Alexandrie_Biblio"/>
      <w:r w:rsidRPr="0032190F">
        <w:t>Bibliothèque</w:t>
      </w:r>
    </w:p>
    <w:bookmarkEnd w:id="5060"/>
    <w:p w14:paraId="011F0328" w14:textId="1FE484D3" w:rsidR="00FF5CF5" w:rsidRPr="00C40AE5" w:rsidRDefault="00C40AE5" w:rsidP="00242C0F">
      <w:pPr>
        <w:jc w:val="both"/>
        <w:rPr>
          <w:sz w:val="20"/>
          <w:lang w:val="fr-FR"/>
        </w:rPr>
      </w:pPr>
      <w:r w:rsidRPr="00C40AE5">
        <w:rPr>
          <w:sz w:val="20"/>
          <w:lang w:val="fr-FR"/>
        </w:rPr>
        <w:t>bibliothèque d’Alexandrie</w:t>
      </w:r>
    </w:p>
    <w:p w14:paraId="1CC85AD0" w14:textId="77777777" w:rsidR="00C40AE5" w:rsidRPr="0032190F" w:rsidRDefault="00C40AE5" w:rsidP="00242C0F">
      <w:pPr>
        <w:jc w:val="both"/>
        <w:rPr>
          <w:lang w:val="fr-FR"/>
        </w:rPr>
      </w:pPr>
    </w:p>
    <w:p w14:paraId="1DC8BA2C" w14:textId="2EAA633A" w:rsidR="00FF5CF5" w:rsidRPr="0032190F" w:rsidRDefault="00FF5CF5" w:rsidP="00242C0F">
      <w:pPr>
        <w:jc w:val="both"/>
        <w:rPr>
          <w:lang w:val="fr-FR"/>
        </w:rPr>
      </w:pPr>
      <w:r w:rsidRPr="0032190F">
        <w:rPr>
          <w:lang w:val="fr-FR"/>
        </w:rPr>
        <w:t xml:space="preserve">Sous Ptolémée II, Demetrios (ami de Théophraste) construit la Bibliothèque et le Musée. C’est à ce moment qu’apparaît la notion de « classicisme » (auteurs classiques : Homère, etc.) (BIB arte, </w:t>
      </w:r>
      <w:r w:rsidRPr="0032190F">
        <w:rPr>
          <w:i/>
          <w:lang w:val="fr-FR"/>
        </w:rPr>
        <w:t>L’invention de l’Occident</w:t>
      </w:r>
      <w:r w:rsidRPr="0032190F">
        <w:rPr>
          <w:lang w:val="fr-FR"/>
        </w:rPr>
        <w:t xml:space="preserve">, 2015). </w:t>
      </w:r>
    </w:p>
    <w:p w14:paraId="389AFD02" w14:textId="77777777" w:rsidR="000B1E46" w:rsidRPr="0032190F" w:rsidRDefault="00FF5CF5" w:rsidP="00242C0F">
      <w:pPr>
        <w:rPr>
          <w:lang w:val="fr-FR"/>
        </w:rPr>
      </w:pPr>
      <w:r w:rsidRPr="0032190F">
        <w:rPr>
          <w:lang w:val="fr-FR"/>
        </w:rPr>
        <w:t>Chaque livre qui rentrait à Alexandrie était préampté par la Bibliothèque qui conservait l’orignal et remettait une copie (SS BIB)</w:t>
      </w:r>
    </w:p>
    <w:p w14:paraId="2CE8FE99" w14:textId="77777777" w:rsidR="000B1E46" w:rsidRDefault="000B1E46" w:rsidP="00242C0F">
      <w:r w:rsidRPr="0032190F">
        <w:rPr>
          <w:lang w:val="fr-FR"/>
        </w:rPr>
        <w:t xml:space="preserve">Se divise entre une bibliothèque-mère (de recherche) et une bibliothèque-fille (le Serapeion, temple dédié à Serapis). </w:t>
      </w:r>
      <w:r>
        <w:t>Trois hypothèses pour sa destruction :</w:t>
      </w:r>
    </w:p>
    <w:p w14:paraId="017BECAE" w14:textId="77777777" w:rsidR="000B1E46" w:rsidRDefault="000B1E46" w:rsidP="00242C0F"/>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31"/>
        <w:gridCol w:w="7281"/>
      </w:tblGrid>
      <w:tr w:rsidR="000B1E46" w14:paraId="46D5019A" w14:textId="77777777" w:rsidTr="0003246B">
        <w:trPr>
          <w:jc w:val="center"/>
        </w:trPr>
        <w:tc>
          <w:tcPr>
            <w:tcW w:w="1031" w:type="dxa"/>
            <w:shd w:val="clear" w:color="auto" w:fill="auto"/>
          </w:tcPr>
          <w:p w14:paraId="0A33926D" w14:textId="77777777" w:rsidR="000B1E46" w:rsidRDefault="00D7581E" w:rsidP="00242C0F">
            <w:r>
              <w:t>47 aec</w:t>
            </w:r>
          </w:p>
        </w:tc>
        <w:tc>
          <w:tcPr>
            <w:tcW w:w="7281" w:type="dxa"/>
            <w:shd w:val="clear" w:color="auto" w:fill="auto"/>
          </w:tcPr>
          <w:p w14:paraId="77851073" w14:textId="6F3E1E9A" w:rsidR="000B1E46" w:rsidRDefault="00D7581E" w:rsidP="00242C0F">
            <w:r w:rsidRPr="0032190F">
              <w:rPr>
                <w:lang w:val="fr-FR"/>
              </w:rPr>
              <w:t xml:space="preserve">La ville est prise par </w:t>
            </w:r>
            <w:hyperlink r:id="rId12359" w:anchor="Cul_Rome__sEcrit_Cesar" w:history="1">
              <w:r w:rsidR="005B3FB7" w:rsidRPr="0032190F">
                <w:rPr>
                  <w:rStyle w:val="Hyperlink"/>
                  <w:lang w:val="fr-FR"/>
                </w:rPr>
                <w:t>César</w:t>
              </w:r>
            </w:hyperlink>
            <w:r w:rsidRPr="0032190F">
              <w:rPr>
                <w:lang w:val="fr-FR"/>
              </w:rPr>
              <w:t xml:space="preserve">. </w:t>
            </w:r>
            <w:r>
              <w:t>Incendie</w:t>
            </w:r>
          </w:p>
        </w:tc>
      </w:tr>
      <w:tr w:rsidR="000B1E46" w:rsidRPr="008A1841" w14:paraId="6A33CA67" w14:textId="77777777" w:rsidTr="0003246B">
        <w:trPr>
          <w:jc w:val="center"/>
        </w:trPr>
        <w:tc>
          <w:tcPr>
            <w:tcW w:w="1031" w:type="dxa"/>
            <w:shd w:val="clear" w:color="auto" w:fill="auto"/>
          </w:tcPr>
          <w:p w14:paraId="74AB4FE0" w14:textId="77777777" w:rsidR="000B1E46" w:rsidRDefault="00D7581E" w:rsidP="00242C0F">
            <w:r>
              <w:t xml:space="preserve">392 </w:t>
            </w:r>
            <w:r w:rsidRPr="0003246B">
              <w:rPr>
                <w:smallCaps/>
              </w:rPr>
              <w:t>ad</w:t>
            </w:r>
          </w:p>
        </w:tc>
        <w:tc>
          <w:tcPr>
            <w:tcW w:w="7281" w:type="dxa"/>
            <w:shd w:val="clear" w:color="auto" w:fill="auto"/>
          </w:tcPr>
          <w:p w14:paraId="6B2449E5" w14:textId="77777777" w:rsidR="000B1E46" w:rsidRPr="0032190F" w:rsidRDefault="00D7581E" w:rsidP="00242C0F">
            <w:pPr>
              <w:rPr>
                <w:lang w:val="fr-FR"/>
              </w:rPr>
            </w:pPr>
            <w:r w:rsidRPr="0032190F">
              <w:rPr>
                <w:lang w:val="fr-FR"/>
              </w:rPr>
              <w:t>Desctruction par l’Empereur romain qui s’est convertit au Christianisme</w:t>
            </w:r>
          </w:p>
        </w:tc>
      </w:tr>
      <w:tr w:rsidR="000B1E46" w:rsidRPr="008A1841" w14:paraId="38829D06" w14:textId="77777777" w:rsidTr="0003246B">
        <w:trPr>
          <w:jc w:val="center"/>
        </w:trPr>
        <w:tc>
          <w:tcPr>
            <w:tcW w:w="1031" w:type="dxa"/>
            <w:shd w:val="clear" w:color="auto" w:fill="auto"/>
          </w:tcPr>
          <w:p w14:paraId="5FE8C721" w14:textId="77777777" w:rsidR="000B1E46" w:rsidRDefault="00D7581E" w:rsidP="00242C0F">
            <w:r>
              <w:t>~700</w:t>
            </w:r>
          </w:p>
        </w:tc>
        <w:tc>
          <w:tcPr>
            <w:tcW w:w="7281" w:type="dxa"/>
            <w:shd w:val="clear" w:color="auto" w:fill="auto"/>
          </w:tcPr>
          <w:p w14:paraId="002C248B" w14:textId="77777777" w:rsidR="000B1E46" w:rsidRPr="0032190F" w:rsidRDefault="00D7581E" w:rsidP="00242C0F">
            <w:pPr>
              <w:rPr>
                <w:lang w:val="fr-FR"/>
              </w:rPr>
            </w:pPr>
            <w:r w:rsidRPr="0032190F">
              <w:rPr>
                <w:lang w:val="fr-FR"/>
              </w:rPr>
              <w:t>Destruction par les Arabes [Islam]</w:t>
            </w:r>
          </w:p>
        </w:tc>
      </w:tr>
    </w:tbl>
    <w:p w14:paraId="05CEAF53" w14:textId="77777777" w:rsidR="000B1E46" w:rsidRPr="0032190F" w:rsidRDefault="00D7581E" w:rsidP="00242C0F">
      <w:pPr>
        <w:rPr>
          <w:lang w:val="fr-FR"/>
        </w:rPr>
      </w:pPr>
      <w:r w:rsidRPr="0032190F">
        <w:rPr>
          <w:lang w:val="fr-FR"/>
        </w:rPr>
        <w:t>(BIB France inter)</w:t>
      </w:r>
    </w:p>
    <w:p w14:paraId="6528B13B" w14:textId="77777777" w:rsidR="00293C78" w:rsidRDefault="00293C78" w:rsidP="00242C0F">
      <w:pPr>
        <w:jc w:val="both"/>
        <w:rPr>
          <w:lang w:val="fr-FR"/>
        </w:rPr>
      </w:pPr>
    </w:p>
    <w:p w14:paraId="65241978" w14:textId="77777777" w:rsidR="00BA211B" w:rsidRDefault="00BA211B" w:rsidP="004129FA">
      <w:pPr>
        <w:pStyle w:val="Heading1"/>
      </w:pPr>
      <w:r>
        <w:t>KOM EL-DIKKA</w:t>
      </w:r>
    </w:p>
    <w:p w14:paraId="34F20628" w14:textId="77777777" w:rsidR="00BA211B" w:rsidRPr="00F37E65" w:rsidRDefault="00BA211B" w:rsidP="00242C0F">
      <w:pPr>
        <w:jc w:val="both"/>
        <w:rPr>
          <w:lang w:val="fr-FR"/>
        </w:rPr>
      </w:pPr>
    </w:p>
    <w:p w14:paraId="43E30625" w14:textId="77777777" w:rsidR="00BA211B" w:rsidRPr="00BA211B" w:rsidRDefault="00BA211B" w:rsidP="00242C0F">
      <w:pPr>
        <w:jc w:val="both"/>
        <w:rPr>
          <w:lang w:val="fr-FR"/>
        </w:rPr>
      </w:pPr>
      <w:r w:rsidRPr="00BA211B">
        <w:rPr>
          <w:lang w:val="fr-FR"/>
        </w:rPr>
        <w:t>La nécropole musulmane de Kom el-Dikka,</w:t>
      </w:r>
      <w:r>
        <w:rPr>
          <w:lang w:val="fr-FR"/>
        </w:rPr>
        <w:t xml:space="preserve"> proche d'Alexandrie, datée du début de la période islamique compte actuellement quelques 2500 ndividus inhumés (CAA 2019)</w:t>
      </w:r>
    </w:p>
    <w:p w14:paraId="776F9C92" w14:textId="77777777" w:rsidR="00BA211B" w:rsidRDefault="00BA211B" w:rsidP="00242C0F">
      <w:pPr>
        <w:jc w:val="both"/>
        <w:rPr>
          <w:lang w:val="fr-FR"/>
        </w:rPr>
      </w:pPr>
    </w:p>
    <w:p w14:paraId="0BB70E0B" w14:textId="67F08BCC" w:rsidR="004129FA" w:rsidRDefault="004129FA" w:rsidP="004129FA">
      <w:pPr>
        <w:pStyle w:val="Heading1"/>
      </w:pPr>
      <w:bookmarkStart w:id="5061" w:name="Sit_Sabratha"/>
      <w:r>
        <w:t>SABRATHA</w:t>
      </w:r>
    </w:p>
    <w:bookmarkEnd w:id="5061"/>
    <w:p w14:paraId="54AE2E6E" w14:textId="353E3EDB" w:rsidR="004129FA" w:rsidRPr="004129FA" w:rsidRDefault="004129FA" w:rsidP="00242C0F">
      <w:pPr>
        <w:jc w:val="both"/>
        <w:rPr>
          <w:rStyle w:val="Hyperlink"/>
          <w:color w:val="000000"/>
          <w:sz w:val="20"/>
          <w:u w:val="none"/>
          <w:lang w:val="es-ES"/>
        </w:rPr>
      </w:pPr>
      <w:r w:rsidRPr="004129FA">
        <w:rPr>
          <w:rStyle w:val="Hyperlink"/>
          <w:color w:val="000000"/>
          <w:sz w:val="20"/>
          <w:u w:val="none"/>
          <w:lang w:val="es-ES"/>
        </w:rPr>
        <w:t>Sabratha</w:t>
      </w:r>
    </w:p>
    <w:p w14:paraId="36B942AE" w14:textId="77777777" w:rsidR="004129FA" w:rsidRDefault="004129FA" w:rsidP="00242C0F">
      <w:pPr>
        <w:jc w:val="both"/>
        <w:rPr>
          <w:rStyle w:val="Hyperlink"/>
          <w:color w:val="000000"/>
          <w:u w:val="none"/>
          <w:lang w:val="es-ES"/>
        </w:rPr>
      </w:pPr>
    </w:p>
    <w:p w14:paraId="67B3B85C" w14:textId="5C596120" w:rsidR="004129FA" w:rsidRPr="004129FA" w:rsidRDefault="004129FA" w:rsidP="00242C0F">
      <w:pPr>
        <w:jc w:val="both"/>
        <w:rPr>
          <w:color w:val="000000"/>
          <w:lang w:val="fr-FR"/>
        </w:rPr>
      </w:pPr>
      <w:r>
        <w:rPr>
          <w:rStyle w:val="Hyperlink"/>
          <w:color w:val="000000"/>
          <w:u w:val="none"/>
          <w:lang w:val="es-ES"/>
        </w:rPr>
        <w:t>C</w:t>
      </w:r>
      <w:r w:rsidRPr="004129FA">
        <w:rPr>
          <w:rStyle w:val="Hyperlink"/>
          <w:color w:val="000000"/>
          <w:u w:val="none"/>
          <w:lang w:val="es-ES"/>
        </w:rPr>
        <w:t>ote de Lybie, site romain, menacé par la montée des eaux</w:t>
      </w:r>
      <w:r w:rsidR="00B32C80">
        <w:rPr>
          <w:rStyle w:val="Hyperlink"/>
          <w:color w:val="000000"/>
          <w:u w:val="none"/>
          <w:lang w:val="es-ES"/>
        </w:rPr>
        <w:t xml:space="preserve">. </w:t>
      </w:r>
      <w:hyperlink r:id="rId12360" w:anchor="zDEFINIT_CH_menac_cas" w:history="1">
        <w:r w:rsidR="00B32C80" w:rsidRPr="00C103DD">
          <w:rPr>
            <w:rStyle w:val="Hyperlink"/>
            <w:lang w:val="fr-FR"/>
          </w:rPr>
          <w:t>CH cas d'école</w:t>
        </w:r>
      </w:hyperlink>
    </w:p>
    <w:p w14:paraId="4F72D6C3" w14:textId="77777777" w:rsidR="004129FA" w:rsidRPr="0032190F" w:rsidRDefault="004129FA" w:rsidP="00242C0F">
      <w:pPr>
        <w:jc w:val="both"/>
        <w:rPr>
          <w:lang w:val="fr-FR"/>
        </w:rPr>
      </w:pPr>
    </w:p>
    <w:p w14:paraId="0FD672CC" w14:textId="77777777" w:rsidR="00FF5CF5" w:rsidRPr="0032190F" w:rsidRDefault="00FF5CF5" w:rsidP="00242C0F">
      <w:pPr>
        <w:jc w:val="both"/>
        <w:rPr>
          <w:lang w:val="fr-FR"/>
        </w:rPr>
      </w:pPr>
    </w:p>
    <w:p w14:paraId="30FEA300" w14:textId="77777777" w:rsidR="0004419E" w:rsidRPr="0032190F" w:rsidRDefault="0004419E" w:rsidP="00426FF9">
      <w:pPr>
        <w:pStyle w:val="Heading1"/>
      </w:pPr>
      <w:bookmarkStart w:id="5062" w:name="Sit_Sud_Ouranais"/>
      <w:r w:rsidRPr="0032190F">
        <w:lastRenderedPageBreak/>
        <w:t>SUD-OURANAIS</w:t>
      </w:r>
    </w:p>
    <w:bookmarkEnd w:id="5062"/>
    <w:p w14:paraId="33BFF4E4" w14:textId="77777777" w:rsidR="0004419E" w:rsidRPr="0032190F" w:rsidRDefault="0004419E" w:rsidP="00242C0F">
      <w:pPr>
        <w:jc w:val="both"/>
        <w:rPr>
          <w:lang w:val="fr-FR"/>
        </w:rPr>
      </w:pPr>
    </w:p>
    <w:p w14:paraId="6622AA04" w14:textId="640CDEDB" w:rsidR="00756792" w:rsidRPr="0032190F" w:rsidRDefault="004F67B2" w:rsidP="00242C0F">
      <w:pPr>
        <w:jc w:val="both"/>
        <w:rPr>
          <w:lang w:val="fr-FR"/>
        </w:rPr>
      </w:pPr>
      <w:r>
        <w:rPr>
          <w:lang w:val="fr-FR"/>
        </w:rPr>
        <w:t xml:space="preserve">Sous-ensemble de l'art rupestre du </w:t>
      </w:r>
      <w:hyperlink r:id="rId12361" w:anchor="Art_Sahara" w:history="1">
        <w:r w:rsidRPr="0032190F">
          <w:rPr>
            <w:rStyle w:val="Hyperlink"/>
            <w:lang w:val="fr-FR"/>
          </w:rPr>
          <w:t>Sahara</w:t>
        </w:r>
      </w:hyperlink>
      <w:r w:rsidRPr="004F67B2">
        <w:rPr>
          <w:lang w:val="fr-FR"/>
        </w:rPr>
        <w:t xml:space="preserve"> (SS BIB) </w:t>
      </w:r>
      <w:r w:rsidR="0004419E" w:rsidRPr="0032190F">
        <w:rPr>
          <w:lang w:val="fr-FR"/>
        </w:rPr>
        <w:t xml:space="preserve">Les gravures rupestres du Sud-oranais </w:t>
      </w:r>
      <w:r w:rsidR="003049CD" w:rsidRPr="0032190F">
        <w:rPr>
          <w:lang w:val="fr-FR"/>
        </w:rPr>
        <w:t>(Algérie)</w:t>
      </w:r>
      <w:r w:rsidR="004305CB">
        <w:rPr>
          <w:lang w:val="fr-FR"/>
        </w:rPr>
        <w:t xml:space="preserve"> </w:t>
      </w:r>
      <w:r w:rsidR="0039688E" w:rsidRPr="0032190F">
        <w:rPr>
          <w:lang w:val="fr-FR"/>
        </w:rPr>
        <w:t>sont essentiellement concentrées sur le mont des Ksours et le</w:t>
      </w:r>
      <w:r>
        <w:rPr>
          <w:lang w:val="fr-FR"/>
        </w:rPr>
        <w:t>s</w:t>
      </w:r>
      <w:r w:rsidR="0039688E" w:rsidRPr="0032190F">
        <w:rPr>
          <w:lang w:val="fr-FR"/>
        </w:rPr>
        <w:t xml:space="preserve"> </w:t>
      </w:r>
      <w:hyperlink r:id="rId12362" w:anchor="Sit_Amour_Djebel" w:history="1">
        <w:r>
          <w:rPr>
            <w:rStyle w:val="Hyperlink"/>
            <w:lang w:val="fr-FR"/>
          </w:rPr>
          <w:t>monts Am</w:t>
        </w:r>
        <w:r w:rsidR="0039688E" w:rsidRPr="0032190F">
          <w:rPr>
            <w:rStyle w:val="Hyperlink"/>
            <w:lang w:val="fr-FR"/>
          </w:rPr>
          <w:t>mour</w:t>
        </w:r>
      </w:hyperlink>
      <w:r w:rsidR="003049CD" w:rsidRPr="0032190F">
        <w:rPr>
          <w:lang w:val="fr-FR"/>
        </w:rPr>
        <w:t xml:space="preserve"> dans l’Atlas saharien, mais on retrouve </w:t>
      </w:r>
      <w:r w:rsidR="00756792" w:rsidRPr="0032190F">
        <w:rPr>
          <w:lang w:val="fr-FR"/>
        </w:rPr>
        <w:t xml:space="preserve">des gravures semblable, plus à l'est encore, autour de Djelfa et plus largement dans le </w:t>
      </w:r>
      <w:r w:rsidR="00756792" w:rsidRPr="004F67B2">
        <w:rPr>
          <w:lang w:val="fr-FR"/>
        </w:rPr>
        <w:t>Sahara</w:t>
      </w:r>
      <w:r w:rsidR="004305CB" w:rsidRPr="004305CB">
        <w:rPr>
          <w:lang w:val="fr-FR"/>
        </w:rPr>
        <w:t xml:space="preserve"> </w:t>
      </w:r>
      <w:r w:rsidR="0039688E" w:rsidRPr="0032190F">
        <w:rPr>
          <w:lang w:val="fr-FR"/>
        </w:rPr>
        <w:t>(BIB 1587</w:t>
      </w:r>
      <w:r w:rsidR="008D51BF" w:rsidRPr="0032190F">
        <w:rPr>
          <w:lang w:val="fr-FR"/>
        </w:rPr>
        <w:t xml:space="preserve"> p. 332</w:t>
      </w:r>
      <w:r w:rsidR="0039688E" w:rsidRPr="0032190F">
        <w:rPr>
          <w:lang w:val="fr-FR"/>
        </w:rPr>
        <w:t>).</w:t>
      </w:r>
      <w:r w:rsidR="00756792" w:rsidRPr="0032190F">
        <w:rPr>
          <w:lang w:val="fr-FR"/>
        </w:rPr>
        <w:t xml:space="preserve">G. Camps les rattachent à la tradition </w:t>
      </w:r>
      <w:hyperlink r:id="rId12363" w:anchor="Cul_Capsien" w:history="1">
        <w:r w:rsidR="00756792" w:rsidRPr="0032190F">
          <w:rPr>
            <w:rStyle w:val="Hyperlink"/>
            <w:lang w:val="fr-FR"/>
          </w:rPr>
          <w:t>capsienne</w:t>
        </w:r>
      </w:hyperlink>
      <w:r w:rsidR="00756792" w:rsidRPr="0032190F">
        <w:rPr>
          <w:lang w:val="fr-FR"/>
        </w:rPr>
        <w:t xml:space="preserve"> (BIB 1587 p. 332).</w:t>
      </w:r>
    </w:p>
    <w:p w14:paraId="5AE13777" w14:textId="77777777" w:rsidR="00756792" w:rsidRPr="0032190F" w:rsidRDefault="00756792" w:rsidP="00242C0F">
      <w:pPr>
        <w:jc w:val="both"/>
        <w:rPr>
          <w:lang w:val="fr-FR"/>
        </w:rPr>
      </w:pPr>
      <w:r w:rsidRPr="0032190F">
        <w:rPr>
          <w:lang w:val="fr-FR"/>
        </w:rPr>
        <w:t>Ces gravures sur grès sont situées au Sud d'Oran, dans la région atlasique, au long de l'Atlas saharien, dans les régions, d'ouest en est, de Figuig, d'Ain Sefra, d'El-Bayadh d'Aflou et de Tiaret.</w:t>
      </w:r>
    </w:p>
    <w:p w14:paraId="0D19AC2C" w14:textId="77777777" w:rsidR="00AE0EDD" w:rsidRPr="0032190F" w:rsidRDefault="00AE0EDD" w:rsidP="00242C0F">
      <w:pPr>
        <w:jc w:val="both"/>
        <w:rPr>
          <w:lang w:val="fr-FR"/>
        </w:rPr>
      </w:pPr>
    </w:p>
    <w:p w14:paraId="2CEEC297" w14:textId="77777777" w:rsidR="00AE0EDD" w:rsidRPr="0032190F" w:rsidRDefault="00AE0EDD" w:rsidP="00426FF9">
      <w:pPr>
        <w:pStyle w:val="Heading1"/>
      </w:pPr>
      <w:bookmarkStart w:id="5063" w:name="Sit_Ain_Naga"/>
      <w:r w:rsidRPr="0032190F">
        <w:t>AIN NAGA</w:t>
      </w:r>
    </w:p>
    <w:bookmarkEnd w:id="5063"/>
    <w:p w14:paraId="5EABF3F2" w14:textId="77777777" w:rsidR="00AE0EDD" w:rsidRPr="00C320CB" w:rsidRDefault="00C320CB" w:rsidP="00AE0EDD">
      <w:pPr>
        <w:jc w:val="both"/>
        <w:rPr>
          <w:sz w:val="20"/>
          <w:lang w:val="fr-FR"/>
        </w:rPr>
      </w:pPr>
      <w:r w:rsidRPr="00C320CB">
        <w:rPr>
          <w:sz w:val="20"/>
          <w:lang w:val="fr-FR"/>
        </w:rPr>
        <w:t>Aïn Naga</w:t>
      </w:r>
    </w:p>
    <w:p w14:paraId="05BA63A2" w14:textId="77777777" w:rsidR="00C320CB" w:rsidRPr="0032190F" w:rsidRDefault="00C320CB" w:rsidP="00AE0EDD">
      <w:pPr>
        <w:jc w:val="both"/>
        <w:rPr>
          <w:lang w:val="fr-FR"/>
        </w:rPr>
      </w:pPr>
    </w:p>
    <w:p w14:paraId="5A8CF3B9" w14:textId="3904660A" w:rsidR="00AE0EDD" w:rsidRDefault="00AE0EDD" w:rsidP="00AE0EDD">
      <w:pPr>
        <w:jc w:val="both"/>
        <w:rPr>
          <w:lang w:val="fr-FR"/>
        </w:rPr>
      </w:pPr>
      <w:r w:rsidRPr="0032190F">
        <w:rPr>
          <w:lang w:val="fr-FR"/>
        </w:rPr>
        <w:t xml:space="preserve">Le site d’Ain Naga, dans le sud-ouranais (Sahara, Algérie) a livré des représentations de </w:t>
      </w:r>
      <w:hyperlink r:id="rId12364" w:anchor="Cul_Art_TAC_T_z_belier_spher_inter" w:history="1">
        <w:r w:rsidRPr="00C320CB">
          <w:rPr>
            <w:rStyle w:val="Hyperlink"/>
            <w:lang w:val="fr-FR"/>
          </w:rPr>
          <w:t>bélier à sphé</w:t>
        </w:r>
        <w:r w:rsidR="00C320CB" w:rsidRPr="00C320CB">
          <w:rPr>
            <w:rStyle w:val="Hyperlink"/>
            <w:lang w:val="fr-FR"/>
          </w:rPr>
          <w:t>r</w:t>
        </w:r>
        <w:r w:rsidRPr="00C320CB">
          <w:rPr>
            <w:rStyle w:val="Hyperlink"/>
            <w:lang w:val="fr-FR"/>
          </w:rPr>
          <w:t>o</w:t>
        </w:r>
        <w:r w:rsidR="00C320CB" w:rsidRPr="00C320CB">
          <w:rPr>
            <w:rStyle w:val="Hyperlink"/>
            <w:lang w:val="fr-FR"/>
          </w:rPr>
          <w:t>i</w:t>
        </w:r>
        <w:r w:rsidRPr="00C320CB">
          <w:rPr>
            <w:rStyle w:val="Hyperlink"/>
            <w:lang w:val="fr-FR"/>
          </w:rPr>
          <w:t>de</w:t>
        </w:r>
      </w:hyperlink>
      <w:r w:rsidRPr="0032190F">
        <w:rPr>
          <w:lang w:val="fr-FR"/>
        </w:rPr>
        <w:t xml:space="preserve"> (F. Zohra, comm. pers.)</w:t>
      </w:r>
    </w:p>
    <w:p w14:paraId="6C6EF10C" w14:textId="77777777" w:rsidR="00A977DE" w:rsidRDefault="00A977DE" w:rsidP="00AE0EDD">
      <w:pPr>
        <w:jc w:val="both"/>
        <w:rPr>
          <w:lang w:val="fr-FR"/>
        </w:rPr>
      </w:pPr>
    </w:p>
    <w:p w14:paraId="77224853" w14:textId="77777777" w:rsidR="00AE0EDD" w:rsidRPr="0032190F" w:rsidRDefault="00AE0EDD" w:rsidP="00242C0F">
      <w:pPr>
        <w:jc w:val="both"/>
        <w:rPr>
          <w:lang w:val="fr-FR"/>
        </w:rPr>
      </w:pPr>
    </w:p>
    <w:p w14:paraId="793D98CD" w14:textId="77777777" w:rsidR="00B23237" w:rsidRPr="00426FF9" w:rsidRDefault="00B23237" w:rsidP="00426FF9">
      <w:pPr>
        <w:pStyle w:val="Heading1"/>
        <w:rPr>
          <w:lang w:val="en-US"/>
        </w:rPr>
      </w:pPr>
      <w:r w:rsidRPr="00426FF9">
        <w:rPr>
          <w:lang w:val="en-US"/>
        </w:rPr>
        <w:t>ELS ASLEIN BUKERCH</w:t>
      </w:r>
    </w:p>
    <w:p w14:paraId="4B1BEC07" w14:textId="77777777" w:rsidR="00B23237" w:rsidRPr="00B17969" w:rsidRDefault="00B23237" w:rsidP="00242C0F">
      <w:pPr>
        <w:jc w:val="both"/>
      </w:pPr>
    </w:p>
    <w:p w14:paraId="093AB69E" w14:textId="77777777" w:rsidR="00B23237" w:rsidRPr="0032190F" w:rsidRDefault="00B23237" w:rsidP="00242C0F">
      <w:pPr>
        <w:jc w:val="both"/>
        <w:rPr>
          <w:lang w:val="fr-FR"/>
        </w:rPr>
      </w:pPr>
      <w:r w:rsidRPr="00B17969">
        <w:t xml:space="preserve">Els Aslein Bukerch (Sahara occidental). </w:t>
      </w:r>
      <w:r w:rsidRPr="0032190F">
        <w:rPr>
          <w:lang w:val="fr-FR"/>
        </w:rPr>
        <w:t>Gravures rupestre (Bos, antilopes) incisé ou piquetée datées soit de l'Holocène ancien (12000-7000 BC) ou moyen (6500-5500 BC) (MAC Barcelone, 2017)</w:t>
      </w:r>
    </w:p>
    <w:p w14:paraId="2C7C785B" w14:textId="77777777" w:rsidR="00756792" w:rsidRPr="0032190F" w:rsidRDefault="00756792" w:rsidP="00242C0F">
      <w:pPr>
        <w:jc w:val="both"/>
        <w:rPr>
          <w:lang w:val="fr-FR"/>
        </w:rPr>
      </w:pPr>
    </w:p>
    <w:p w14:paraId="3E22144C" w14:textId="77777777" w:rsidR="00756792" w:rsidRPr="0032190F" w:rsidRDefault="00756792" w:rsidP="00426FF9">
      <w:pPr>
        <w:pStyle w:val="Heading1"/>
      </w:pPr>
      <w:r w:rsidRPr="0032190F">
        <w:t xml:space="preserve">CONSTANTINOIS </w:t>
      </w:r>
    </w:p>
    <w:p w14:paraId="3C718E43" w14:textId="77777777" w:rsidR="00756792" w:rsidRPr="0032190F" w:rsidRDefault="00756792" w:rsidP="00242C0F">
      <w:pPr>
        <w:jc w:val="both"/>
        <w:rPr>
          <w:lang w:val="fr-FR"/>
        </w:rPr>
      </w:pPr>
    </w:p>
    <w:p w14:paraId="6B6B7455" w14:textId="0E450D45" w:rsidR="00756792" w:rsidRPr="0032190F" w:rsidRDefault="00756792" w:rsidP="00242C0F">
      <w:pPr>
        <w:jc w:val="both"/>
        <w:rPr>
          <w:lang w:val="fr-FR"/>
        </w:rPr>
      </w:pPr>
      <w:r w:rsidRPr="0032190F">
        <w:rPr>
          <w:lang w:val="fr-FR"/>
        </w:rPr>
        <w:t xml:space="preserve">Les gravures de la région constantinoise (Constantine) se rapprochent par leur style de celles dites du Sud-ourannais et de celles que l’on retrouve dans le </w:t>
      </w:r>
      <w:hyperlink r:id="rId12365" w:anchor="Art_Sahara" w:history="1">
        <w:r w:rsidRPr="0032190F">
          <w:rPr>
            <w:rStyle w:val="Hyperlink"/>
            <w:lang w:val="fr-FR"/>
          </w:rPr>
          <w:t>Sahara</w:t>
        </w:r>
      </w:hyperlink>
      <w:r w:rsidRPr="0032190F">
        <w:rPr>
          <w:lang w:val="fr-FR"/>
        </w:rPr>
        <w:t xml:space="preserve"> (BIB 1587 p. 333).</w:t>
      </w:r>
    </w:p>
    <w:p w14:paraId="145AD279" w14:textId="77777777" w:rsidR="00756792" w:rsidRPr="0032190F" w:rsidRDefault="00756792" w:rsidP="00242C0F">
      <w:pPr>
        <w:jc w:val="both"/>
        <w:rPr>
          <w:lang w:val="fr-FR"/>
        </w:rPr>
      </w:pPr>
    </w:p>
    <w:p w14:paraId="7B492D84" w14:textId="77777777" w:rsidR="0004419E" w:rsidRPr="0032190F" w:rsidRDefault="0004419E" w:rsidP="00426FF9">
      <w:pPr>
        <w:pStyle w:val="Heading1"/>
      </w:pPr>
      <w:bookmarkStart w:id="5064" w:name="Sit_Amour_Djebel"/>
      <w:r w:rsidRPr="0032190F">
        <w:t>AMMOURS (Monts)</w:t>
      </w:r>
    </w:p>
    <w:bookmarkEnd w:id="5064"/>
    <w:p w14:paraId="41641EAF" w14:textId="77777777" w:rsidR="0004419E" w:rsidRPr="00A977DE" w:rsidRDefault="004F67B2" w:rsidP="00242C0F">
      <w:pPr>
        <w:jc w:val="both"/>
        <w:rPr>
          <w:sz w:val="20"/>
          <w:lang w:val="fr-FR"/>
        </w:rPr>
      </w:pPr>
      <w:r w:rsidRPr="00A977DE">
        <w:rPr>
          <w:sz w:val="20"/>
          <w:lang w:val="fr-FR"/>
        </w:rPr>
        <w:t>Monts Amour, djebel Ammours, Djebel Amour</w:t>
      </w:r>
    </w:p>
    <w:p w14:paraId="38F9F19F" w14:textId="77777777" w:rsidR="004F67B2" w:rsidRDefault="004F67B2" w:rsidP="00242C0F">
      <w:pPr>
        <w:jc w:val="both"/>
        <w:rPr>
          <w:lang w:val="fr-FR"/>
        </w:rPr>
      </w:pPr>
    </w:p>
    <w:p w14:paraId="67B736A1" w14:textId="3A3ECA8A" w:rsidR="0004419E" w:rsidRPr="0032190F" w:rsidRDefault="0004419E" w:rsidP="00242C0F">
      <w:pPr>
        <w:jc w:val="both"/>
        <w:rPr>
          <w:lang w:val="fr-FR"/>
        </w:rPr>
      </w:pPr>
      <w:r w:rsidRPr="0032190F">
        <w:rPr>
          <w:lang w:val="fr-FR"/>
        </w:rPr>
        <w:t>Les monts Ammours</w:t>
      </w:r>
      <w:r w:rsidR="00FB7D90" w:rsidRPr="0032190F">
        <w:rPr>
          <w:lang w:val="fr-FR"/>
        </w:rPr>
        <w:t xml:space="preserve">, </w:t>
      </w:r>
      <w:r w:rsidRPr="0032190F">
        <w:rPr>
          <w:lang w:val="fr-FR"/>
        </w:rPr>
        <w:t>Atlas saharien</w:t>
      </w:r>
      <w:r w:rsidR="004F67B2">
        <w:rPr>
          <w:lang w:val="fr-FR"/>
        </w:rPr>
        <w:t xml:space="preserve"> (Laghouat, </w:t>
      </w:r>
      <w:r w:rsidR="004F67B2" w:rsidRPr="0032190F">
        <w:rPr>
          <w:lang w:val="fr-FR"/>
        </w:rPr>
        <w:t>Algérie)</w:t>
      </w:r>
      <w:r w:rsidRPr="0032190F">
        <w:rPr>
          <w:lang w:val="fr-FR"/>
        </w:rPr>
        <w:t>, regroupe des gravures rupestres (</w:t>
      </w:r>
      <w:hyperlink r:id="rId12366" w:anchor="Sit_Richa_El" w:history="1">
        <w:r w:rsidR="00132861" w:rsidRPr="004F67B2">
          <w:rPr>
            <w:rStyle w:val="Hyperlink"/>
            <w:lang w:val="fr-FR"/>
          </w:rPr>
          <w:t>El Richa</w:t>
        </w:r>
      </w:hyperlink>
      <w:r w:rsidRPr="0032190F">
        <w:rPr>
          <w:lang w:val="fr-FR"/>
        </w:rPr>
        <w:t>, Hosbain) (Wiki)</w:t>
      </w:r>
      <w:r w:rsidR="00D312C5" w:rsidRPr="0032190F">
        <w:rPr>
          <w:lang w:val="fr-FR"/>
        </w:rPr>
        <w:t xml:space="preserve"> de l’Oued Mzi (BIB 1599)</w:t>
      </w:r>
      <w:r w:rsidRPr="0032190F">
        <w:rPr>
          <w:lang w:val="fr-FR"/>
        </w:rPr>
        <w:t>.</w:t>
      </w:r>
    </w:p>
    <w:p w14:paraId="7AB79E78" w14:textId="77777777" w:rsidR="00D44F30" w:rsidRPr="0032190F" w:rsidRDefault="00D44F30" w:rsidP="00242C0F">
      <w:pPr>
        <w:jc w:val="both"/>
        <w:rPr>
          <w:lang w:val="fr-FR"/>
        </w:rPr>
      </w:pPr>
    </w:p>
    <w:p w14:paraId="71475594" w14:textId="77777777" w:rsidR="00D44F30" w:rsidRPr="0032190F" w:rsidRDefault="004F67B2" w:rsidP="00426FF9">
      <w:pPr>
        <w:pStyle w:val="Heading1"/>
      </w:pPr>
      <w:bookmarkStart w:id="5065" w:name="Sit_M_zi"/>
      <w:r>
        <w:t>M'ZI</w:t>
      </w:r>
    </w:p>
    <w:bookmarkEnd w:id="5065"/>
    <w:p w14:paraId="58AB15DC" w14:textId="77777777" w:rsidR="0004419E" w:rsidRPr="0032190F" w:rsidRDefault="0004419E" w:rsidP="00242C0F">
      <w:pPr>
        <w:jc w:val="both"/>
        <w:rPr>
          <w:lang w:val="fr-FR"/>
        </w:rPr>
      </w:pPr>
    </w:p>
    <w:p w14:paraId="367285F2" w14:textId="057E9E86" w:rsidR="00D44F30" w:rsidRPr="0032190F" w:rsidRDefault="004F67B2" w:rsidP="00242C0F">
      <w:pPr>
        <w:jc w:val="both"/>
        <w:rPr>
          <w:lang w:val="fr-FR"/>
        </w:rPr>
      </w:pPr>
      <w:r>
        <w:rPr>
          <w:lang w:val="fr-FR"/>
        </w:rPr>
        <w:t xml:space="preserve">Oued M’zi, dans les </w:t>
      </w:r>
      <w:hyperlink r:id="rId12367" w:anchor="Sit_Amour_Djebel" w:history="1">
        <w:r w:rsidRPr="004F67B2">
          <w:rPr>
            <w:rStyle w:val="Hyperlink"/>
            <w:lang w:val="fr-FR"/>
          </w:rPr>
          <w:t>monts Ammours</w:t>
        </w:r>
      </w:hyperlink>
      <w:r>
        <w:rPr>
          <w:lang w:val="fr-FR"/>
        </w:rPr>
        <w:t xml:space="preserve">, </w:t>
      </w:r>
      <w:r w:rsidR="00D44F30" w:rsidRPr="0032190F">
        <w:rPr>
          <w:lang w:val="fr-FR"/>
        </w:rPr>
        <w:t xml:space="preserve">qui prend source dans le haut massif, à 1593 m d’altitude djebel Zlagh, au sud-est d’Aflou, devient l’un des plus importants cours d’eau du Sahara après un parcours de plus de </w:t>
      </w:r>
      <w:smartTag w:uri="urn:schemas-microsoft-com:office:smarttags" w:element="metricconverter">
        <w:smartTagPr>
          <w:attr w:name="ProductID" w:val="450 km"/>
        </w:smartTagPr>
        <w:r w:rsidR="00D44F30" w:rsidRPr="0032190F">
          <w:rPr>
            <w:lang w:val="fr-FR"/>
          </w:rPr>
          <w:t>450 km</w:t>
        </w:r>
      </w:smartTag>
      <w:r w:rsidR="00D44F30" w:rsidRPr="0032190F">
        <w:rPr>
          <w:lang w:val="fr-FR"/>
        </w:rPr>
        <w:t xml:space="preserve"> ou il prend le nom d’Oued Djedi.</w:t>
      </w:r>
    </w:p>
    <w:p w14:paraId="62895367" w14:textId="77777777" w:rsidR="00D44F30" w:rsidRDefault="00D44F30" w:rsidP="00242C0F">
      <w:pPr>
        <w:jc w:val="both"/>
        <w:rPr>
          <w:lang w:val="fr-FR"/>
        </w:rPr>
      </w:pPr>
      <w:r w:rsidRPr="0032190F">
        <w:rPr>
          <w:lang w:val="fr-FR"/>
        </w:rPr>
        <w:t>Abondance de gravures rupestre sur les falaises qui bordent le plateau Gadâa au sud(BIB 1599). Des fouilles sont prévues dans la Nécropoles d’Oued M’zi (Seklafa).</w:t>
      </w:r>
    </w:p>
    <w:p w14:paraId="495182FD" w14:textId="77777777" w:rsidR="00D44F30" w:rsidRPr="0032190F" w:rsidRDefault="00D44F30" w:rsidP="00242C0F">
      <w:pPr>
        <w:jc w:val="both"/>
        <w:rPr>
          <w:lang w:val="fr-FR"/>
        </w:rPr>
      </w:pPr>
    </w:p>
    <w:p w14:paraId="571B0551" w14:textId="77777777" w:rsidR="001741CC" w:rsidRPr="004F67B2" w:rsidRDefault="004F67B2" w:rsidP="00426FF9">
      <w:pPr>
        <w:pStyle w:val="Heading1"/>
      </w:pPr>
      <w:bookmarkStart w:id="5066" w:name="Sit_Richa_El"/>
      <w:r w:rsidRPr="004F67B2">
        <w:t>R</w:t>
      </w:r>
      <w:r>
        <w:t>ICHA</w:t>
      </w:r>
    </w:p>
    <w:bookmarkEnd w:id="5066"/>
    <w:p w14:paraId="42A7D35C" w14:textId="77777777" w:rsidR="00132861" w:rsidRPr="00AC4369" w:rsidRDefault="004F67B2" w:rsidP="00242C0F">
      <w:pPr>
        <w:jc w:val="both"/>
        <w:rPr>
          <w:lang w:val="fr-FR"/>
        </w:rPr>
      </w:pPr>
      <w:r w:rsidRPr="00AC4369">
        <w:rPr>
          <w:lang w:val="fr-FR"/>
        </w:rPr>
        <w:t>El-Ghicha, El Ghicha</w:t>
      </w:r>
    </w:p>
    <w:p w14:paraId="3B644F95" w14:textId="77777777" w:rsidR="004F67B2" w:rsidRPr="00AC4369" w:rsidRDefault="004F67B2" w:rsidP="00242C0F">
      <w:pPr>
        <w:jc w:val="both"/>
        <w:rPr>
          <w:lang w:val="fr-FR"/>
        </w:rPr>
      </w:pPr>
    </w:p>
    <w:p w14:paraId="124DD4D5" w14:textId="6B2FB7AB" w:rsidR="0004419E" w:rsidRPr="0032190F" w:rsidRDefault="001741CC" w:rsidP="00242C0F">
      <w:pPr>
        <w:jc w:val="both"/>
        <w:rPr>
          <w:lang w:val="fr-FR"/>
        </w:rPr>
      </w:pPr>
      <w:r w:rsidRPr="0032190F">
        <w:rPr>
          <w:lang w:val="fr-FR"/>
        </w:rPr>
        <w:t>Dans la station d’</w:t>
      </w:r>
      <w:r w:rsidR="004F67B2">
        <w:rPr>
          <w:lang w:val="fr-FR"/>
        </w:rPr>
        <w:t>El Richa</w:t>
      </w:r>
      <w:r w:rsidR="002A3B60" w:rsidRPr="0032190F">
        <w:rPr>
          <w:lang w:val="fr-FR"/>
        </w:rPr>
        <w:t>,</w:t>
      </w:r>
      <w:r w:rsidRPr="0032190F">
        <w:rPr>
          <w:lang w:val="fr-FR"/>
        </w:rPr>
        <w:t xml:space="preserve"> </w:t>
      </w:r>
      <w:hyperlink r:id="rId12368" w:anchor="Sit_Amour_Djebel" w:history="1">
        <w:r w:rsidR="004F67B2" w:rsidRPr="004F67B2">
          <w:rPr>
            <w:rStyle w:val="Hyperlink"/>
            <w:lang w:val="fr-FR"/>
          </w:rPr>
          <w:t>monts Ammours</w:t>
        </w:r>
      </w:hyperlink>
      <w:r w:rsidR="00756792" w:rsidRPr="0032190F">
        <w:rPr>
          <w:lang w:val="fr-FR"/>
        </w:rPr>
        <w:t>, Sud-Ouranais</w:t>
      </w:r>
      <w:r w:rsidRPr="0032190F">
        <w:rPr>
          <w:lang w:val="fr-FR"/>
        </w:rPr>
        <w:t>,</w:t>
      </w:r>
      <w:r w:rsidR="0004419E" w:rsidRPr="0032190F">
        <w:rPr>
          <w:lang w:val="fr-FR"/>
        </w:rPr>
        <w:t xml:space="preserve"> on trouve la gravure d’un éléphant qui protège son petit avec sa trompe face à un prédateur (tigre) (SS BIB)</w:t>
      </w:r>
    </w:p>
    <w:p w14:paraId="4EEAB0B7" w14:textId="77777777" w:rsidR="0004419E" w:rsidRPr="0032190F" w:rsidRDefault="0004419E" w:rsidP="00242C0F">
      <w:pPr>
        <w:jc w:val="both"/>
        <w:rPr>
          <w:lang w:val="fr-FR"/>
        </w:rPr>
      </w:pPr>
    </w:p>
    <w:p w14:paraId="1C8A454F" w14:textId="77777777" w:rsidR="0004419E" w:rsidRPr="0032190F" w:rsidRDefault="0004419E" w:rsidP="00426FF9">
      <w:pPr>
        <w:pStyle w:val="Heading1"/>
      </w:pPr>
      <w:bookmarkStart w:id="5067" w:name="Sit_Tebessa"/>
      <w:r w:rsidRPr="0032190F">
        <w:lastRenderedPageBreak/>
        <w:t>TEBESSA</w:t>
      </w:r>
    </w:p>
    <w:bookmarkEnd w:id="5067"/>
    <w:p w14:paraId="7F919F98" w14:textId="77777777" w:rsidR="0004419E" w:rsidRPr="0032190F" w:rsidRDefault="0004419E" w:rsidP="00242C0F">
      <w:pPr>
        <w:jc w:val="both"/>
        <w:rPr>
          <w:lang w:val="fr-FR"/>
        </w:rPr>
      </w:pPr>
    </w:p>
    <w:p w14:paraId="10A47764" w14:textId="6DFB429F" w:rsidR="0004419E" w:rsidRPr="0032190F" w:rsidRDefault="0004419E" w:rsidP="00242C0F">
      <w:pPr>
        <w:jc w:val="both"/>
        <w:rPr>
          <w:lang w:val="fr-FR"/>
        </w:rPr>
      </w:pPr>
      <w:r w:rsidRPr="0032190F">
        <w:rPr>
          <w:lang w:val="fr-FR"/>
        </w:rPr>
        <w:t xml:space="preserve">De l’industrie lithique </w:t>
      </w:r>
      <w:hyperlink r:id="rId12369" w:anchor="Cul_Capsien" w:history="1">
        <w:r w:rsidRPr="0032190F">
          <w:rPr>
            <w:rStyle w:val="Hyperlink"/>
            <w:lang w:val="fr-FR"/>
          </w:rPr>
          <w:t>capsienne</w:t>
        </w:r>
      </w:hyperlink>
      <w:r w:rsidRPr="0032190F">
        <w:rPr>
          <w:lang w:val="fr-FR"/>
        </w:rPr>
        <w:t xml:space="preserve"> a été découverte sur le site de Tébessa (sud-est de l’Algérie) (BIB 1583).</w:t>
      </w:r>
    </w:p>
    <w:p w14:paraId="108503D5" w14:textId="77777777" w:rsidR="0004419E" w:rsidRPr="0032190F" w:rsidRDefault="0004419E" w:rsidP="00242C0F">
      <w:pPr>
        <w:jc w:val="both"/>
        <w:rPr>
          <w:lang w:val="fr-FR"/>
        </w:rPr>
      </w:pPr>
    </w:p>
    <w:p w14:paraId="59F0C750" w14:textId="77777777" w:rsidR="0004419E" w:rsidRPr="00426FF9" w:rsidRDefault="0004419E" w:rsidP="00426FF9">
      <w:pPr>
        <w:pStyle w:val="Heading1"/>
        <w:rPr>
          <w:lang w:val="es-ES"/>
        </w:rPr>
      </w:pPr>
      <w:bookmarkStart w:id="5068" w:name="Sit_Akakus"/>
      <w:r w:rsidRPr="00426FF9">
        <w:rPr>
          <w:lang w:val="es-ES"/>
        </w:rPr>
        <w:t>AKAKUS</w:t>
      </w:r>
    </w:p>
    <w:bookmarkEnd w:id="5068"/>
    <w:p w14:paraId="051B261A" w14:textId="77777777" w:rsidR="0004419E" w:rsidRPr="004129FA" w:rsidRDefault="00797631" w:rsidP="00242C0F">
      <w:pPr>
        <w:jc w:val="both"/>
        <w:rPr>
          <w:sz w:val="20"/>
          <w:lang w:val="es-ES"/>
        </w:rPr>
      </w:pPr>
      <w:r w:rsidRPr="004129FA">
        <w:rPr>
          <w:sz w:val="20"/>
          <w:lang w:val="es-ES"/>
        </w:rPr>
        <w:t>Acacus, Tadrak Acacus, Tadrart Acacus</w:t>
      </w:r>
    </w:p>
    <w:p w14:paraId="7D916558" w14:textId="77777777" w:rsidR="00797631" w:rsidRPr="00566234" w:rsidRDefault="00797631" w:rsidP="00242C0F">
      <w:pPr>
        <w:jc w:val="both"/>
        <w:rPr>
          <w:lang w:val="es-ES"/>
        </w:rPr>
      </w:pPr>
    </w:p>
    <w:p w14:paraId="4DE9E01F" w14:textId="77777777" w:rsidR="00797631" w:rsidRPr="0032190F" w:rsidRDefault="00797631" w:rsidP="00242C0F">
      <w:pPr>
        <w:jc w:val="both"/>
        <w:rPr>
          <w:lang w:val="fr-FR"/>
        </w:rPr>
      </w:pPr>
      <w:r w:rsidRPr="0032190F">
        <w:rPr>
          <w:lang w:val="fr-FR"/>
        </w:rPr>
        <w:t>Zone désertique du sud de la Lybie, qui a donné son nom à un site d’art rupestre (wiki)</w:t>
      </w:r>
    </w:p>
    <w:p w14:paraId="2047E88B" w14:textId="17AD8002" w:rsidR="0004419E" w:rsidRPr="0032190F" w:rsidRDefault="0004419E" w:rsidP="00242C0F">
      <w:pPr>
        <w:jc w:val="both"/>
        <w:rPr>
          <w:lang w:val="fr-FR"/>
        </w:rPr>
      </w:pPr>
      <w:r w:rsidRPr="0032190F">
        <w:rPr>
          <w:lang w:val="fr-FR"/>
        </w:rPr>
        <w:t>Le site d’Akakus(Afrique du Nord)</w:t>
      </w:r>
      <w:r w:rsidR="00EE131C" w:rsidRPr="0032190F">
        <w:rPr>
          <w:lang w:val="fr-FR"/>
        </w:rPr>
        <w:t>, ou,</w:t>
      </w:r>
      <w:r w:rsidR="00E562FE" w:rsidRPr="0032190F">
        <w:rPr>
          <w:lang w:val="fr-FR"/>
        </w:rPr>
        <w:t xml:space="preserve">proche du wadi Tanezzatf, </w:t>
      </w:r>
      <w:r w:rsidR="002147A6" w:rsidRPr="0032190F">
        <w:rPr>
          <w:lang w:val="fr-FR"/>
        </w:rPr>
        <w:t>appartient à l</w:t>
      </w:r>
      <w:r w:rsidR="00EE131C" w:rsidRPr="0032190F">
        <w:rPr>
          <w:lang w:val="fr-FR"/>
        </w:rPr>
        <w:t>’</w:t>
      </w:r>
      <w:r w:rsidR="002147A6" w:rsidRPr="0032190F">
        <w:rPr>
          <w:lang w:val="fr-FR"/>
        </w:rPr>
        <w:t xml:space="preserve">art du </w:t>
      </w:r>
      <w:hyperlink r:id="rId12370" w:anchor="Cul_Art__Sahara" w:history="1">
        <w:r w:rsidR="002147A6" w:rsidRPr="0032190F">
          <w:rPr>
            <w:rStyle w:val="Hyperlink"/>
            <w:lang w:val="fr-FR"/>
          </w:rPr>
          <w:t>Sahara</w:t>
        </w:r>
      </w:hyperlink>
      <w:r w:rsidR="002147A6" w:rsidRPr="0032190F">
        <w:rPr>
          <w:lang w:val="fr-FR"/>
        </w:rPr>
        <w:t xml:space="preserve"> et </w:t>
      </w:r>
      <w:r w:rsidRPr="0032190F">
        <w:rPr>
          <w:lang w:val="fr-FR"/>
        </w:rPr>
        <w:t>pré</w:t>
      </w:r>
      <w:r w:rsidR="00E562FE" w:rsidRPr="0032190F">
        <w:rPr>
          <w:lang w:val="fr-FR"/>
        </w:rPr>
        <w:t xml:space="preserve">sente des peintures rupestres. Comme au Tassilivoisin, on trouve des </w:t>
      </w:r>
      <w:hyperlink r:id="rId12371" w:anchor="Cul_Art__Sahara_Style_TR" w:history="1">
        <w:r w:rsidR="00E90542" w:rsidRPr="0032190F">
          <w:rPr>
            <w:rStyle w:val="Hyperlink"/>
            <w:bCs/>
            <w:szCs w:val="20"/>
            <w:lang w:val="fr-FR"/>
          </w:rPr>
          <w:t>Têtes Rondes</w:t>
        </w:r>
      </w:hyperlink>
      <w:r w:rsidR="004F67B2" w:rsidRPr="004F67B2">
        <w:rPr>
          <w:lang w:val="fr-FR"/>
        </w:rPr>
        <w:t xml:space="preserve"> </w:t>
      </w:r>
      <w:r w:rsidRPr="0032190F">
        <w:rPr>
          <w:lang w:val="fr-FR"/>
        </w:rPr>
        <w:t>(SS BIB).</w:t>
      </w:r>
    </w:p>
    <w:p w14:paraId="01B0E9D4" w14:textId="77777777" w:rsidR="00EE131C" w:rsidRPr="0032190F" w:rsidRDefault="00EE131C"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39"/>
        <w:gridCol w:w="4262"/>
      </w:tblGrid>
      <w:tr w:rsidR="00E562FE" w14:paraId="092F0080" w14:textId="77777777" w:rsidTr="00174B6F">
        <w:trPr>
          <w:jc w:val="center"/>
        </w:trPr>
        <w:tc>
          <w:tcPr>
            <w:tcW w:w="1939" w:type="dxa"/>
            <w:shd w:val="clear" w:color="auto" w:fill="auto"/>
          </w:tcPr>
          <w:p w14:paraId="7B070882" w14:textId="77777777" w:rsidR="00E562FE" w:rsidRDefault="00E562FE" w:rsidP="00242C0F">
            <w:pPr>
              <w:jc w:val="center"/>
            </w:pPr>
            <w:r>
              <w:t>BP</w:t>
            </w:r>
          </w:p>
        </w:tc>
        <w:tc>
          <w:tcPr>
            <w:tcW w:w="4262" w:type="dxa"/>
            <w:shd w:val="clear" w:color="auto" w:fill="auto"/>
          </w:tcPr>
          <w:p w14:paraId="57DE60A8" w14:textId="77777777" w:rsidR="00E562FE" w:rsidRDefault="00E562FE" w:rsidP="00242C0F">
            <w:pPr>
              <w:jc w:val="center"/>
            </w:pPr>
            <w:r>
              <w:t>Thématique</w:t>
            </w:r>
          </w:p>
        </w:tc>
      </w:tr>
      <w:tr w:rsidR="00E562FE" w:rsidRPr="004978EC" w14:paraId="4E361B60" w14:textId="77777777" w:rsidTr="00174B6F">
        <w:trPr>
          <w:jc w:val="center"/>
        </w:trPr>
        <w:tc>
          <w:tcPr>
            <w:tcW w:w="1939" w:type="dxa"/>
            <w:shd w:val="clear" w:color="auto" w:fill="auto"/>
          </w:tcPr>
          <w:p w14:paraId="6B32DE74" w14:textId="77777777" w:rsidR="00E562FE" w:rsidRDefault="00E562FE" w:rsidP="00242C0F">
            <w:r>
              <w:t>10000-9000</w:t>
            </w:r>
          </w:p>
        </w:tc>
        <w:tc>
          <w:tcPr>
            <w:tcW w:w="4262" w:type="dxa"/>
            <w:shd w:val="clear" w:color="auto" w:fill="auto"/>
          </w:tcPr>
          <w:p w14:paraId="198CEB93" w14:textId="02242FC2" w:rsidR="00E562FE" w:rsidRPr="00D02247" w:rsidRDefault="00E562FE" w:rsidP="00242C0F">
            <w:pPr>
              <w:rPr>
                <w:lang w:val="en-GB"/>
              </w:rPr>
            </w:pPr>
            <w:r w:rsidRPr="00D02247">
              <w:rPr>
                <w:lang w:val="en-GB"/>
              </w:rPr>
              <w:t>Faune sauvage (</w:t>
            </w:r>
            <w:hyperlink r:id="rId12372" w:anchor="Cul_Art__Sahara_Style_Bubalin" w:history="1">
              <w:r w:rsidRPr="00E90542">
                <w:rPr>
                  <w:rStyle w:val="Hyperlink"/>
                  <w:lang w:val="en-GB"/>
                </w:rPr>
                <w:t>Bubalin</w:t>
              </w:r>
            </w:hyperlink>
            <w:r w:rsidRPr="00D02247">
              <w:rPr>
                <w:lang w:val="en-GB"/>
              </w:rPr>
              <w:t xml:space="preserve">) </w:t>
            </w:r>
            <w:r w:rsidRPr="00C37D15">
              <w:rPr>
                <w:i/>
                <w:lang w:val="en-GB"/>
              </w:rPr>
              <w:t>Early Acacus ?</w:t>
            </w:r>
          </w:p>
        </w:tc>
      </w:tr>
      <w:tr w:rsidR="00E562FE" w14:paraId="43DCC90D" w14:textId="77777777" w:rsidTr="00174B6F">
        <w:trPr>
          <w:jc w:val="center"/>
        </w:trPr>
        <w:tc>
          <w:tcPr>
            <w:tcW w:w="1939" w:type="dxa"/>
            <w:shd w:val="clear" w:color="auto" w:fill="auto"/>
          </w:tcPr>
          <w:p w14:paraId="0CC51BD4" w14:textId="77777777" w:rsidR="00E562FE" w:rsidRDefault="00E562FE" w:rsidP="00242C0F">
            <w:r>
              <w:t>8000-7000 ?</w:t>
            </w:r>
          </w:p>
        </w:tc>
        <w:tc>
          <w:tcPr>
            <w:tcW w:w="4262" w:type="dxa"/>
            <w:shd w:val="clear" w:color="auto" w:fill="auto"/>
          </w:tcPr>
          <w:p w14:paraId="00C9415A" w14:textId="7207B92E" w:rsidR="00E562FE" w:rsidRDefault="00000000" w:rsidP="00E90542">
            <w:hyperlink r:id="rId12373" w:anchor="Cul_Art__Sahara_Style_TR" w:history="1">
              <w:r w:rsidR="00E90542" w:rsidRPr="00E90542">
                <w:rPr>
                  <w:rStyle w:val="Hyperlink"/>
                  <w:bCs/>
                  <w:szCs w:val="20"/>
                </w:rPr>
                <w:t xml:space="preserve">Têtes </w:t>
              </w:r>
              <w:r w:rsidR="00E90542">
                <w:rPr>
                  <w:rStyle w:val="Hyperlink"/>
                  <w:bCs/>
                  <w:szCs w:val="20"/>
                </w:rPr>
                <w:t>R</w:t>
              </w:r>
              <w:r w:rsidR="00E90542" w:rsidRPr="00E90542">
                <w:rPr>
                  <w:rStyle w:val="Hyperlink"/>
                  <w:bCs/>
                  <w:szCs w:val="20"/>
                </w:rPr>
                <w:t>ondes</w:t>
              </w:r>
            </w:hyperlink>
          </w:p>
        </w:tc>
      </w:tr>
      <w:tr w:rsidR="00E562FE" w14:paraId="215E2E86" w14:textId="77777777" w:rsidTr="00174B6F">
        <w:trPr>
          <w:jc w:val="center"/>
        </w:trPr>
        <w:tc>
          <w:tcPr>
            <w:tcW w:w="1939" w:type="dxa"/>
            <w:shd w:val="clear" w:color="auto" w:fill="auto"/>
          </w:tcPr>
          <w:p w14:paraId="0819C9C6" w14:textId="77777777" w:rsidR="00E562FE" w:rsidRDefault="00E562FE" w:rsidP="00242C0F">
            <w:r>
              <w:t>7400-4000</w:t>
            </w:r>
          </w:p>
        </w:tc>
        <w:tc>
          <w:tcPr>
            <w:tcW w:w="4262" w:type="dxa"/>
            <w:shd w:val="clear" w:color="auto" w:fill="auto"/>
          </w:tcPr>
          <w:p w14:paraId="605E6BE6" w14:textId="321045FF" w:rsidR="00E562FE" w:rsidRPr="00E90542" w:rsidRDefault="00000000" w:rsidP="00E90542">
            <w:hyperlink r:id="rId12374" w:anchor="Cul_Art__Sahara_Style_Bovidien" w:history="1">
              <w:r w:rsidR="00E90542" w:rsidRPr="00E90542">
                <w:rPr>
                  <w:rStyle w:val="Hyperlink"/>
                  <w:bCs/>
                  <w:szCs w:val="20"/>
                </w:rPr>
                <w:t>Pastoral</w:t>
              </w:r>
            </w:hyperlink>
          </w:p>
        </w:tc>
      </w:tr>
      <w:tr w:rsidR="00E562FE" w14:paraId="5F9E4081" w14:textId="77777777" w:rsidTr="00174B6F">
        <w:trPr>
          <w:jc w:val="center"/>
        </w:trPr>
        <w:tc>
          <w:tcPr>
            <w:tcW w:w="1939" w:type="dxa"/>
            <w:shd w:val="clear" w:color="auto" w:fill="auto"/>
          </w:tcPr>
          <w:p w14:paraId="352B8799" w14:textId="77777777" w:rsidR="00E562FE" w:rsidRDefault="00E562FE" w:rsidP="00242C0F">
            <w:r>
              <w:t>4000-2500</w:t>
            </w:r>
          </w:p>
        </w:tc>
        <w:tc>
          <w:tcPr>
            <w:tcW w:w="4262" w:type="dxa"/>
            <w:shd w:val="clear" w:color="auto" w:fill="auto"/>
          </w:tcPr>
          <w:p w14:paraId="61FDC5E8" w14:textId="5661FE30" w:rsidR="00E562FE" w:rsidRPr="00D02247" w:rsidRDefault="00000000" w:rsidP="00242C0F">
            <w:pPr>
              <w:rPr>
                <w:i/>
              </w:rPr>
            </w:pPr>
            <w:hyperlink r:id="rId12375" w:anchor="Cul_Art__Sahara_Style_Caballin" w:history="1">
              <w:r w:rsidR="00E562FE" w:rsidRPr="00E90542">
                <w:rPr>
                  <w:rStyle w:val="Hyperlink"/>
                  <w:i/>
                </w:rPr>
                <w:t>Horse bitriangular</w:t>
              </w:r>
            </w:hyperlink>
          </w:p>
        </w:tc>
      </w:tr>
      <w:tr w:rsidR="00E562FE" w14:paraId="10CA0E40" w14:textId="77777777" w:rsidTr="00174B6F">
        <w:trPr>
          <w:jc w:val="center"/>
        </w:trPr>
        <w:tc>
          <w:tcPr>
            <w:tcW w:w="1939" w:type="dxa"/>
            <w:shd w:val="clear" w:color="auto" w:fill="auto"/>
          </w:tcPr>
          <w:p w14:paraId="551D6BEE" w14:textId="77777777" w:rsidR="00E562FE" w:rsidRDefault="00E562FE" w:rsidP="00242C0F">
            <w:r>
              <w:t>3</w:t>
            </w:r>
            <w:r w:rsidRPr="00D02247">
              <w:rPr>
                <w:vertAlign w:val="superscript"/>
              </w:rPr>
              <w:t>e</w:t>
            </w:r>
            <w:r>
              <w:t xml:space="preserve"> s. aec-6</w:t>
            </w:r>
            <w:r w:rsidRPr="00D02247">
              <w:rPr>
                <w:vertAlign w:val="superscript"/>
              </w:rPr>
              <w:t>e</w:t>
            </w:r>
            <w:r>
              <w:t xml:space="preserve"> s. </w:t>
            </w:r>
            <w:r w:rsidRPr="00D02247">
              <w:rPr>
                <w:smallCaps/>
              </w:rPr>
              <w:t>ad</w:t>
            </w:r>
          </w:p>
        </w:tc>
        <w:tc>
          <w:tcPr>
            <w:tcW w:w="4262" w:type="dxa"/>
            <w:shd w:val="clear" w:color="auto" w:fill="auto"/>
          </w:tcPr>
          <w:p w14:paraId="64C265D8" w14:textId="77777777" w:rsidR="00E562FE" w:rsidRDefault="00E562FE" w:rsidP="00242C0F">
            <w:r>
              <w:t>Camélien</w:t>
            </w:r>
          </w:p>
        </w:tc>
      </w:tr>
    </w:tbl>
    <w:p w14:paraId="32916D9D" w14:textId="77777777" w:rsidR="00E562FE" w:rsidRDefault="00E562FE" w:rsidP="00242C0F">
      <w:pPr>
        <w:rPr>
          <w:lang w:val="en-GB"/>
        </w:rPr>
      </w:pPr>
      <w:r w:rsidRPr="00271043">
        <w:rPr>
          <w:lang w:val="en-GB"/>
        </w:rPr>
        <w:t>(BIB Marina Gallinaro in BIB C8)</w:t>
      </w:r>
    </w:p>
    <w:p w14:paraId="1026FB00" w14:textId="77777777" w:rsidR="00E562FE" w:rsidRDefault="00E562FE" w:rsidP="00242C0F">
      <w:pPr>
        <w:rPr>
          <w:lang w:val="en-GB"/>
        </w:rPr>
      </w:pPr>
    </w:p>
    <w:p w14:paraId="4277F61B" w14:textId="77777777" w:rsidR="00797631" w:rsidRPr="00C21703" w:rsidRDefault="00E90542" w:rsidP="00426FF9">
      <w:pPr>
        <w:pStyle w:val="Heading1"/>
      </w:pPr>
      <w:bookmarkStart w:id="5069" w:name="Sit_Tehied_Adehun"/>
      <w:r w:rsidRPr="00C21703">
        <w:t>TEHIED TA-N-ADEHUN</w:t>
      </w:r>
    </w:p>
    <w:bookmarkEnd w:id="5069"/>
    <w:p w14:paraId="0F29521D" w14:textId="77777777" w:rsidR="00797631" w:rsidRPr="00A0014D" w:rsidRDefault="00797631" w:rsidP="00242C0F">
      <w:pPr>
        <w:rPr>
          <w:lang w:val="fr-FR"/>
        </w:rPr>
      </w:pPr>
    </w:p>
    <w:p w14:paraId="3F3FD004" w14:textId="5803B5F4" w:rsidR="00E562FE" w:rsidRPr="0032190F" w:rsidRDefault="00E90542" w:rsidP="00242C0F">
      <w:pPr>
        <w:rPr>
          <w:lang w:val="fr-FR"/>
        </w:rPr>
      </w:pPr>
      <w:r w:rsidRPr="0032190F">
        <w:rPr>
          <w:lang w:val="fr-FR"/>
        </w:rPr>
        <w:t>Tehied Ta-n-Adehun est un s</w:t>
      </w:r>
      <w:r w:rsidR="00797631" w:rsidRPr="0032190F">
        <w:rPr>
          <w:lang w:val="fr-FR"/>
        </w:rPr>
        <w:t>ite de l’</w:t>
      </w:r>
      <w:hyperlink r:id="rId12376" w:anchor="Sit_Akakus" w:history="1">
        <w:r w:rsidR="00797631" w:rsidRPr="0032190F">
          <w:rPr>
            <w:rStyle w:val="Hyperlink"/>
            <w:lang w:val="fr-FR"/>
          </w:rPr>
          <w:t>Akak</w:t>
        </w:r>
        <w:r w:rsidRPr="0032190F">
          <w:rPr>
            <w:rStyle w:val="Hyperlink"/>
            <w:lang w:val="fr-FR"/>
          </w:rPr>
          <w:t>us</w:t>
        </w:r>
      </w:hyperlink>
      <w:r w:rsidR="00797631" w:rsidRPr="0032190F">
        <w:rPr>
          <w:lang w:val="fr-FR"/>
        </w:rPr>
        <w:t>. Art rupestre attribué à l’</w:t>
      </w:r>
      <w:hyperlink r:id="rId12377" w:anchor="Cul_Art__Sahara_Style_Caballin" w:history="1">
        <w:r w:rsidR="00797631" w:rsidRPr="0032190F">
          <w:rPr>
            <w:rStyle w:val="Hyperlink"/>
            <w:lang w:val="fr-FR"/>
          </w:rPr>
          <w:t>Equidien</w:t>
        </w:r>
      </w:hyperlink>
      <w:r w:rsidR="00797631" w:rsidRPr="0032190F">
        <w:rPr>
          <w:lang w:val="fr-FR"/>
        </w:rPr>
        <w:t xml:space="preserve"> (BIB 2213)</w:t>
      </w:r>
      <w:r w:rsidR="00E562FE" w:rsidRPr="0032190F">
        <w:rPr>
          <w:lang w:val="fr-FR"/>
        </w:rPr>
        <w:t>Exemple de peinture: char attelé conduit par un personnage (</w:t>
      </w:r>
      <w:r w:rsidR="00797631" w:rsidRPr="0032190F">
        <w:rPr>
          <w:lang w:val="fr-FR"/>
        </w:rPr>
        <w:t>BIB 2213</w:t>
      </w:r>
      <w:r w:rsidR="00E562FE" w:rsidRPr="0032190F">
        <w:rPr>
          <w:lang w:val="fr-FR"/>
        </w:rPr>
        <w:t>)</w:t>
      </w:r>
    </w:p>
    <w:p w14:paraId="0E1C0D1C" w14:textId="77777777" w:rsidR="0004419E" w:rsidRPr="0032190F" w:rsidRDefault="000F395C" w:rsidP="00242C0F">
      <w:pPr>
        <w:jc w:val="both"/>
        <w:rPr>
          <w:lang w:val="fr-FR"/>
        </w:rPr>
      </w:pPr>
      <w:r w:rsidRPr="0032190F">
        <w:rPr>
          <w:lang w:val="fr-FR"/>
        </w:rPr>
        <w:br/>
        <w:t>A droite du panneau, deux chars sont fortement semblables aleurs equivalents graves de la Hammadat el-Homra (Graziosi 1942, p. 96) et du Messak (Gauthier &amp; Gauthier 1994) : vue de dessus, mise a plat des roues et des animaux, plate-forme rectangulaire, double timon avec barre d'attelage fixée en bout. Le rapprochement peut etre fait aussi avec les chars a deux brancards peints au wadi Taroscht (Rhotert &amp; Kuper 1972) au les plates-formes et roues sont en projection plane et aussi avec ceux de Tasigmet a l'oued Djerat, Algerie (Lhote 1982. p. l69) (BIB 2213)</w:t>
      </w:r>
    </w:p>
    <w:p w14:paraId="652FB4F9" w14:textId="77777777" w:rsidR="000F395C" w:rsidRPr="0032190F" w:rsidRDefault="000F395C" w:rsidP="00242C0F">
      <w:pPr>
        <w:jc w:val="both"/>
        <w:rPr>
          <w:lang w:val="fr-FR"/>
        </w:rPr>
      </w:pPr>
      <w:r w:rsidRPr="0032190F">
        <w:rPr>
          <w:lang w:val="fr-FR"/>
        </w:rPr>
        <w:t>A gauche du panneau le char est tracte par un bo~uf, est plus elabore. et, a l'instar des chars «au galop volant» du Tassili-Akakus. il apparalt en perspective (Gauthier &amp; Gauthier s.p., fig. 3). Les rayons, au nombre de six, sont irregulierement repartis (fig. 6). Fixé en avant du moyeu, la plate-forme rectangulaire est constituee d'une elaie a quadrillage regulier. Deux traits epais et Hous, de couleur plus elaire que la plate-forme, correspondent vraisemblablement aux timons que l'on ne distingue plus a partir de la croupe. Le vehicule est conduit par un personnage place en arriere plan des timons et de la plate-forme: marchant a cote du vehicule, il tient en main des renes dont on devine a peine l'extremite et la fixation sur Ie breuf. Dans les fresques de Tasigmet, c'est un mode de conduite familier pour les char tires par des bceufs et transportant des femmes (BIB 2213)</w:t>
      </w:r>
    </w:p>
    <w:p w14:paraId="723EB16F" w14:textId="77777777" w:rsidR="000F395C" w:rsidRPr="0032190F" w:rsidRDefault="000F395C" w:rsidP="00242C0F">
      <w:pPr>
        <w:jc w:val="both"/>
        <w:rPr>
          <w:lang w:val="fr-FR"/>
        </w:rPr>
      </w:pPr>
    </w:p>
    <w:p w14:paraId="6A29EEA0" w14:textId="77777777" w:rsidR="0004419E" w:rsidRPr="0032190F" w:rsidRDefault="0004419E" w:rsidP="00426FF9">
      <w:pPr>
        <w:pStyle w:val="Heading1"/>
      </w:pPr>
      <w:bookmarkStart w:id="5070" w:name="Sit_Uan_Mellat"/>
      <w:r w:rsidRPr="0032190F">
        <w:t>UAN MELLAT</w:t>
      </w:r>
    </w:p>
    <w:bookmarkEnd w:id="5070"/>
    <w:p w14:paraId="65B46157" w14:textId="77777777" w:rsidR="0004419E" w:rsidRPr="0032190F" w:rsidRDefault="0004419E" w:rsidP="00242C0F">
      <w:pPr>
        <w:jc w:val="both"/>
        <w:rPr>
          <w:lang w:val="fr-FR"/>
        </w:rPr>
      </w:pPr>
    </w:p>
    <w:p w14:paraId="5407320D" w14:textId="5275FBAC" w:rsidR="0004419E" w:rsidRPr="0032190F" w:rsidRDefault="002147A6" w:rsidP="00242C0F">
      <w:pPr>
        <w:jc w:val="both"/>
        <w:rPr>
          <w:lang w:val="fr-FR"/>
        </w:rPr>
      </w:pPr>
      <w:r w:rsidRPr="0032190F">
        <w:rPr>
          <w:lang w:val="fr-FR"/>
        </w:rPr>
        <w:t xml:space="preserve">Parmi l’art du </w:t>
      </w:r>
      <w:hyperlink r:id="rId12378" w:anchor="Art_Sahara" w:history="1">
        <w:r w:rsidRPr="0032190F">
          <w:rPr>
            <w:rStyle w:val="Hyperlink"/>
            <w:lang w:val="fr-FR"/>
          </w:rPr>
          <w:t>Sahara</w:t>
        </w:r>
      </w:hyperlink>
      <w:r w:rsidRPr="0032190F">
        <w:rPr>
          <w:lang w:val="fr-FR"/>
        </w:rPr>
        <w:t>, l</w:t>
      </w:r>
      <w:r w:rsidR="0004419E" w:rsidRPr="0032190F">
        <w:rPr>
          <w:lang w:val="fr-FR"/>
        </w:rPr>
        <w:t>e site d’Uan Mellat (Lybie</w:t>
      </w:r>
      <w:r w:rsidR="00221088" w:rsidRPr="0032190F">
        <w:rPr>
          <w:lang w:val="fr-FR"/>
        </w:rPr>
        <w:t>, Afrique</w:t>
      </w:r>
      <w:r w:rsidR="0004419E" w:rsidRPr="0032190F">
        <w:rPr>
          <w:lang w:val="fr-FR"/>
        </w:rPr>
        <w:t xml:space="preserve">) présente des peintures rupestres : </w:t>
      </w:r>
      <w:r w:rsidR="00C535BE" w:rsidRPr="0032190F">
        <w:rPr>
          <w:lang w:val="fr-FR"/>
        </w:rPr>
        <w:t>une scène de chasse à cour (chi</w:t>
      </w:r>
      <w:r w:rsidR="0004419E" w:rsidRPr="0032190F">
        <w:rPr>
          <w:lang w:val="fr-FR"/>
        </w:rPr>
        <w:t>e</w:t>
      </w:r>
      <w:r w:rsidR="00C535BE" w:rsidRPr="0032190F">
        <w:rPr>
          <w:lang w:val="fr-FR"/>
        </w:rPr>
        <w:t>n</w:t>
      </w:r>
      <w:r w:rsidR="0004419E" w:rsidRPr="0032190F">
        <w:rPr>
          <w:lang w:val="fr-FR"/>
        </w:rPr>
        <w:t xml:space="preserve"> poursuivant un animal plus grand daté de vers 2000 av., des personnages disproportionné faisant de grandes enjambées datés de vers 8000-5000 av. (SS BIB)</w:t>
      </w:r>
      <w:r w:rsidR="003027DB" w:rsidRPr="0032190F">
        <w:rPr>
          <w:lang w:val="fr-FR"/>
        </w:rPr>
        <w:t>.</w:t>
      </w:r>
    </w:p>
    <w:p w14:paraId="331808B2" w14:textId="77777777" w:rsidR="003027DB" w:rsidRPr="0032190F" w:rsidRDefault="003027DB" w:rsidP="00242C0F">
      <w:pPr>
        <w:jc w:val="both"/>
        <w:rPr>
          <w:lang w:val="fr-FR"/>
        </w:rPr>
      </w:pPr>
    </w:p>
    <w:p w14:paraId="3C1264B0" w14:textId="77777777" w:rsidR="003027DB" w:rsidRPr="0032190F" w:rsidRDefault="003027DB" w:rsidP="00426FF9">
      <w:pPr>
        <w:pStyle w:val="Heading1"/>
      </w:pPr>
      <w:r w:rsidRPr="0032190F">
        <w:lastRenderedPageBreak/>
        <w:t>TAGALAGAL</w:t>
      </w:r>
    </w:p>
    <w:p w14:paraId="28AD8D7B" w14:textId="77777777" w:rsidR="003027DB" w:rsidRPr="0032190F" w:rsidRDefault="003027DB" w:rsidP="00242C0F">
      <w:pPr>
        <w:jc w:val="both"/>
        <w:rPr>
          <w:lang w:val="fr-FR"/>
        </w:rPr>
      </w:pPr>
    </w:p>
    <w:p w14:paraId="25195D7C" w14:textId="77777777" w:rsidR="003027DB" w:rsidRPr="0032190F" w:rsidRDefault="003027DB" w:rsidP="00242C0F">
      <w:pPr>
        <w:jc w:val="both"/>
        <w:rPr>
          <w:lang w:val="fr-FR"/>
        </w:rPr>
      </w:pPr>
      <w:r w:rsidRPr="0032190F">
        <w:rPr>
          <w:lang w:val="fr-FR"/>
        </w:rPr>
        <w:t xml:space="preserve">Le site de Tagalagal, dans l’Aïr saharien </w:t>
      </w:r>
      <w:r w:rsidR="009F136E" w:rsidRPr="0032190F">
        <w:rPr>
          <w:lang w:val="fr-FR"/>
        </w:rPr>
        <w:t xml:space="preserve">(Niger nord-oriental) </w:t>
      </w:r>
      <w:r w:rsidRPr="0032190F">
        <w:rPr>
          <w:lang w:val="fr-FR"/>
        </w:rPr>
        <w:t>a livré des céramiques datées de 9370</w:t>
      </w:r>
      <w:r w:rsidRPr="0032190F">
        <w:rPr>
          <w:rFonts w:ascii="Arial" w:hAnsi="Arial" w:cs="Arial"/>
          <w:lang w:val="fr-FR"/>
        </w:rPr>
        <w:t>±</w:t>
      </w:r>
      <w:r w:rsidRPr="0032190F">
        <w:rPr>
          <w:lang w:val="fr-FR"/>
        </w:rPr>
        <w:t>130 BP à 9000</w:t>
      </w:r>
      <w:r w:rsidRPr="0032190F">
        <w:rPr>
          <w:rFonts w:ascii="Arial" w:hAnsi="Arial" w:cs="Arial"/>
          <w:lang w:val="fr-FR"/>
        </w:rPr>
        <w:t>±</w:t>
      </w:r>
      <w:r w:rsidRPr="0032190F">
        <w:rPr>
          <w:lang w:val="fr-FR"/>
        </w:rPr>
        <w:t>120 BP (BIB 1593 p. 184)</w:t>
      </w:r>
    </w:p>
    <w:p w14:paraId="5924218E" w14:textId="77777777" w:rsidR="003027DB" w:rsidRPr="0032190F" w:rsidRDefault="003027DB" w:rsidP="00242C0F">
      <w:pPr>
        <w:jc w:val="both"/>
        <w:rPr>
          <w:lang w:val="fr-FR"/>
        </w:rPr>
      </w:pPr>
    </w:p>
    <w:p w14:paraId="5A2837AD" w14:textId="77777777" w:rsidR="003027DB" w:rsidRPr="0032190F" w:rsidRDefault="003027DB" w:rsidP="00426FF9">
      <w:pPr>
        <w:pStyle w:val="Heading1"/>
      </w:pPr>
      <w:r w:rsidRPr="0032190F">
        <w:t>ADRAR BOUS</w:t>
      </w:r>
    </w:p>
    <w:p w14:paraId="53ECC1B0" w14:textId="77777777" w:rsidR="003027DB" w:rsidRPr="0032190F" w:rsidRDefault="003027DB" w:rsidP="00242C0F">
      <w:pPr>
        <w:jc w:val="both"/>
        <w:rPr>
          <w:lang w:val="fr-FR"/>
        </w:rPr>
      </w:pPr>
    </w:p>
    <w:p w14:paraId="3CCF4E9C" w14:textId="77777777" w:rsidR="003027DB" w:rsidRPr="0032190F" w:rsidRDefault="003027DB" w:rsidP="00242C0F">
      <w:pPr>
        <w:jc w:val="both"/>
        <w:rPr>
          <w:lang w:val="fr-FR"/>
        </w:rPr>
      </w:pPr>
      <w:r w:rsidRPr="0032190F">
        <w:rPr>
          <w:lang w:val="fr-FR"/>
        </w:rPr>
        <w:t>Le site d’Adrar Bous, en lisère du Ténéré</w:t>
      </w:r>
      <w:r w:rsidR="009F136E" w:rsidRPr="0032190F">
        <w:rPr>
          <w:lang w:val="fr-FR"/>
        </w:rPr>
        <w:t xml:space="preserve"> (Niger nord-oriental)</w:t>
      </w:r>
      <w:r w:rsidRPr="0032190F">
        <w:rPr>
          <w:lang w:val="fr-FR"/>
        </w:rPr>
        <w:t>, a livré des céramiques datées de 9150</w:t>
      </w:r>
      <w:r w:rsidRPr="0032190F">
        <w:rPr>
          <w:rFonts w:ascii="Arial" w:hAnsi="Arial" w:cs="Arial"/>
          <w:lang w:val="fr-FR"/>
        </w:rPr>
        <w:t>±</w:t>
      </w:r>
      <w:r w:rsidRPr="0032190F">
        <w:rPr>
          <w:lang w:val="fr-FR"/>
        </w:rPr>
        <w:t>150 BP et 9030</w:t>
      </w:r>
      <w:r w:rsidRPr="0032190F">
        <w:rPr>
          <w:rFonts w:ascii="Arial" w:hAnsi="Arial" w:cs="Arial"/>
          <w:lang w:val="fr-FR"/>
        </w:rPr>
        <w:t>±</w:t>
      </w:r>
      <w:r w:rsidRPr="0032190F">
        <w:rPr>
          <w:lang w:val="fr-FR"/>
        </w:rPr>
        <w:t>65 BP (BIB 1593 p. 184)</w:t>
      </w:r>
    </w:p>
    <w:p w14:paraId="7807900F" w14:textId="77777777" w:rsidR="003027DB" w:rsidRPr="0032190F" w:rsidRDefault="003027DB" w:rsidP="00242C0F">
      <w:pPr>
        <w:jc w:val="both"/>
        <w:rPr>
          <w:lang w:val="fr-FR"/>
        </w:rPr>
      </w:pPr>
    </w:p>
    <w:p w14:paraId="552E8409" w14:textId="77777777" w:rsidR="003027DB" w:rsidRPr="0032190F" w:rsidRDefault="003027DB" w:rsidP="00426FF9">
      <w:pPr>
        <w:pStyle w:val="Heading1"/>
      </w:pPr>
      <w:r w:rsidRPr="0032190F">
        <w:t>TI-N-TOHRA EST</w:t>
      </w:r>
    </w:p>
    <w:p w14:paraId="748C3F62" w14:textId="77777777" w:rsidR="003027DB" w:rsidRPr="0032190F" w:rsidRDefault="003027DB" w:rsidP="00242C0F">
      <w:pPr>
        <w:jc w:val="both"/>
        <w:rPr>
          <w:lang w:val="fr-FR"/>
        </w:rPr>
      </w:pPr>
    </w:p>
    <w:p w14:paraId="436884F1" w14:textId="77777777" w:rsidR="003027DB" w:rsidRPr="0032190F" w:rsidRDefault="003027DB" w:rsidP="00242C0F">
      <w:pPr>
        <w:jc w:val="both"/>
        <w:rPr>
          <w:lang w:val="fr-FR"/>
        </w:rPr>
      </w:pPr>
      <w:r w:rsidRPr="0032190F">
        <w:rPr>
          <w:lang w:val="fr-FR"/>
        </w:rPr>
        <w:t>Céramiques datées de 8640</w:t>
      </w:r>
      <w:r w:rsidRPr="0032190F">
        <w:rPr>
          <w:rFonts w:ascii="Arial" w:hAnsi="Arial" w:cs="Arial"/>
          <w:lang w:val="fr-FR"/>
        </w:rPr>
        <w:t>±</w:t>
      </w:r>
      <w:r w:rsidRPr="0032190F">
        <w:rPr>
          <w:lang w:val="fr-FR"/>
        </w:rPr>
        <w:t>70 BP (BIB 1593 p. 184)</w:t>
      </w:r>
      <w:r w:rsidR="00F23160" w:rsidRPr="0032190F">
        <w:rPr>
          <w:lang w:val="fr-FR"/>
        </w:rPr>
        <w:t>.</w:t>
      </w:r>
    </w:p>
    <w:p w14:paraId="1BC0F296" w14:textId="77777777" w:rsidR="003027DB" w:rsidRPr="0032190F" w:rsidRDefault="003027DB" w:rsidP="00242C0F">
      <w:pPr>
        <w:jc w:val="both"/>
        <w:rPr>
          <w:lang w:val="fr-FR"/>
        </w:rPr>
      </w:pPr>
    </w:p>
    <w:p w14:paraId="54272095" w14:textId="77777777" w:rsidR="003027DB" w:rsidRPr="0032190F" w:rsidRDefault="003027DB" w:rsidP="00426FF9">
      <w:pPr>
        <w:pStyle w:val="Heading1"/>
      </w:pPr>
      <w:r w:rsidRPr="0032190F">
        <w:t>WA-N-TABU</w:t>
      </w:r>
    </w:p>
    <w:p w14:paraId="7C19E7E4" w14:textId="77777777" w:rsidR="003027DB" w:rsidRPr="0032190F" w:rsidRDefault="003027DB" w:rsidP="00242C0F">
      <w:pPr>
        <w:jc w:val="both"/>
        <w:rPr>
          <w:lang w:val="fr-FR"/>
        </w:rPr>
      </w:pPr>
    </w:p>
    <w:p w14:paraId="08E20806" w14:textId="77777777" w:rsidR="003027DB" w:rsidRPr="0032190F" w:rsidRDefault="003027DB" w:rsidP="00242C0F">
      <w:pPr>
        <w:jc w:val="both"/>
        <w:rPr>
          <w:lang w:val="fr-FR"/>
        </w:rPr>
      </w:pPr>
      <w:r w:rsidRPr="0032190F">
        <w:rPr>
          <w:lang w:val="fr-FR"/>
        </w:rPr>
        <w:t xml:space="preserve">Cérmaiques datées de 8950 </w:t>
      </w:r>
      <w:r w:rsidRPr="0032190F">
        <w:rPr>
          <w:rFonts w:ascii="Arial" w:hAnsi="Arial" w:cs="Arial"/>
          <w:lang w:val="fr-FR"/>
        </w:rPr>
        <w:t>±</w:t>
      </w:r>
      <w:r w:rsidRPr="0032190F">
        <w:rPr>
          <w:lang w:val="fr-FR"/>
        </w:rPr>
        <w:t>55 BP (BIB 1593 p. 184)</w:t>
      </w:r>
      <w:r w:rsidR="00F23160" w:rsidRPr="0032190F">
        <w:rPr>
          <w:lang w:val="fr-FR"/>
        </w:rPr>
        <w:t>.</w:t>
      </w:r>
    </w:p>
    <w:p w14:paraId="625A7AC3" w14:textId="77777777" w:rsidR="003027DB" w:rsidRPr="0032190F" w:rsidRDefault="003027DB" w:rsidP="00242C0F">
      <w:pPr>
        <w:jc w:val="both"/>
        <w:rPr>
          <w:lang w:val="fr-FR"/>
        </w:rPr>
      </w:pPr>
    </w:p>
    <w:p w14:paraId="4424679A" w14:textId="77777777" w:rsidR="003027DB" w:rsidRPr="0032190F" w:rsidRDefault="003027DB" w:rsidP="00426FF9">
      <w:pPr>
        <w:pStyle w:val="Heading1"/>
      </w:pPr>
      <w:r w:rsidRPr="0032190F">
        <w:t>WA-N-AFUDA</w:t>
      </w:r>
    </w:p>
    <w:p w14:paraId="43A753D7" w14:textId="77777777" w:rsidR="003027DB" w:rsidRPr="0032190F" w:rsidRDefault="003027DB" w:rsidP="00242C0F">
      <w:pPr>
        <w:jc w:val="both"/>
        <w:rPr>
          <w:lang w:val="fr-FR"/>
        </w:rPr>
      </w:pPr>
    </w:p>
    <w:p w14:paraId="0548313B" w14:textId="77777777" w:rsidR="003027DB" w:rsidRPr="0032190F" w:rsidRDefault="003027DB" w:rsidP="00242C0F">
      <w:pPr>
        <w:jc w:val="both"/>
        <w:rPr>
          <w:lang w:val="fr-FR"/>
        </w:rPr>
      </w:pPr>
      <w:r w:rsidRPr="0032190F">
        <w:rPr>
          <w:lang w:val="fr-FR"/>
        </w:rPr>
        <w:t>Le site de Wa-n-Afuda, dans l’Akâkus (Akkakus) a livré des cérmiques datées de 8790</w:t>
      </w:r>
      <w:r w:rsidRPr="0032190F">
        <w:rPr>
          <w:rFonts w:ascii="Arial" w:hAnsi="Arial" w:cs="Arial"/>
          <w:lang w:val="fr-FR"/>
        </w:rPr>
        <w:t>±</w:t>
      </w:r>
      <w:r w:rsidRPr="0032190F">
        <w:rPr>
          <w:lang w:val="fr-FR"/>
        </w:rPr>
        <w:t>93 BP (BIB 1593 p. 184).</w:t>
      </w:r>
    </w:p>
    <w:p w14:paraId="3D955AE8" w14:textId="77777777" w:rsidR="009F136E" w:rsidRPr="0032190F" w:rsidRDefault="009F136E" w:rsidP="00242C0F">
      <w:pPr>
        <w:jc w:val="both"/>
        <w:rPr>
          <w:lang w:val="fr-FR"/>
        </w:rPr>
      </w:pPr>
    </w:p>
    <w:p w14:paraId="25CD5225" w14:textId="77777777" w:rsidR="009F136E" w:rsidRPr="0032190F" w:rsidRDefault="009F136E" w:rsidP="00426FF9">
      <w:pPr>
        <w:pStyle w:val="Heading1"/>
      </w:pPr>
      <w:r w:rsidRPr="0032190F">
        <w:t>TI-N-HANAKEN</w:t>
      </w:r>
    </w:p>
    <w:p w14:paraId="50D52371" w14:textId="77777777" w:rsidR="009F136E" w:rsidRPr="0032190F" w:rsidRDefault="009F136E" w:rsidP="00242C0F">
      <w:pPr>
        <w:jc w:val="both"/>
        <w:rPr>
          <w:lang w:val="fr-FR"/>
        </w:rPr>
      </w:pPr>
    </w:p>
    <w:p w14:paraId="1BBD8344" w14:textId="10CB90E8" w:rsidR="009F136E" w:rsidRPr="0032190F" w:rsidRDefault="009F136E" w:rsidP="00242C0F">
      <w:pPr>
        <w:jc w:val="both"/>
        <w:rPr>
          <w:lang w:val="fr-FR"/>
        </w:rPr>
      </w:pPr>
      <w:r w:rsidRPr="0032190F">
        <w:rPr>
          <w:lang w:val="fr-FR"/>
        </w:rPr>
        <w:t xml:space="preserve">Dans le </w:t>
      </w:r>
      <w:hyperlink r:id="rId12379" w:anchor="Sit_Tassili" w:history="1">
        <w:r w:rsidRPr="0032190F">
          <w:rPr>
            <w:rStyle w:val="Hyperlink"/>
            <w:lang w:val="fr-FR"/>
          </w:rPr>
          <w:t>Tassili</w:t>
        </w:r>
      </w:hyperlink>
      <w:r w:rsidRPr="0032190F">
        <w:rPr>
          <w:lang w:val="fr-FR"/>
        </w:rPr>
        <w:t>, ce site a livré des céramiques datée de 9420</w:t>
      </w:r>
      <w:r w:rsidRPr="0032190F">
        <w:rPr>
          <w:rFonts w:ascii="Arial" w:hAnsi="Arial" w:cs="Arial"/>
          <w:lang w:val="fr-FR"/>
        </w:rPr>
        <w:t>±</w:t>
      </w:r>
      <w:r w:rsidRPr="0032190F">
        <w:rPr>
          <w:lang w:val="fr-FR"/>
        </w:rPr>
        <w:t>200 BP (BIB 1593 p. 184).</w:t>
      </w:r>
    </w:p>
    <w:p w14:paraId="506179AE" w14:textId="77777777" w:rsidR="009F136E" w:rsidRPr="0032190F" w:rsidRDefault="009F136E" w:rsidP="00242C0F">
      <w:pPr>
        <w:jc w:val="both"/>
        <w:rPr>
          <w:lang w:val="fr-FR"/>
        </w:rPr>
      </w:pPr>
    </w:p>
    <w:p w14:paraId="4685E7F8" w14:textId="77777777" w:rsidR="009F136E" w:rsidRPr="0032190F" w:rsidRDefault="009F136E" w:rsidP="00426FF9">
      <w:pPr>
        <w:pStyle w:val="Heading1"/>
      </w:pPr>
      <w:r w:rsidRPr="0032190F">
        <w:t>AÏN MARSHAL</w:t>
      </w:r>
    </w:p>
    <w:p w14:paraId="1A20F42E" w14:textId="77777777" w:rsidR="009F136E" w:rsidRPr="0032190F" w:rsidRDefault="009F136E" w:rsidP="00242C0F">
      <w:pPr>
        <w:jc w:val="both"/>
        <w:rPr>
          <w:lang w:val="fr-FR"/>
        </w:rPr>
      </w:pPr>
    </w:p>
    <w:p w14:paraId="7D444F71" w14:textId="7422C027" w:rsidR="009F136E" w:rsidRPr="0032190F" w:rsidRDefault="009F136E" w:rsidP="00242C0F">
      <w:pPr>
        <w:jc w:val="both"/>
        <w:rPr>
          <w:lang w:val="fr-FR"/>
        </w:rPr>
      </w:pPr>
      <w:r w:rsidRPr="0032190F">
        <w:rPr>
          <w:lang w:val="fr-FR"/>
        </w:rPr>
        <w:t>Une superposition (unique) sert à G. Aumassip pour considérer que la phase « subnaturaliste » de l’</w:t>
      </w:r>
      <w:hyperlink r:id="rId12380" w:anchor="Cul_Art__Sahara" w:history="1">
        <w:r w:rsidRPr="0032190F">
          <w:rPr>
            <w:rStyle w:val="Hyperlink"/>
            <w:lang w:val="fr-FR"/>
          </w:rPr>
          <w:t>art saharien</w:t>
        </w:r>
      </w:hyperlink>
      <w:r w:rsidRPr="0032190F">
        <w:rPr>
          <w:lang w:val="fr-FR"/>
        </w:rPr>
        <w:t xml:space="preserve"> succède à la phase « naturaliste » (in BIB 1593 p. 264).</w:t>
      </w:r>
    </w:p>
    <w:p w14:paraId="40A88DDF" w14:textId="77777777" w:rsidR="00221088" w:rsidRPr="0032190F" w:rsidRDefault="00221088" w:rsidP="00242C0F">
      <w:pPr>
        <w:jc w:val="both"/>
        <w:rPr>
          <w:lang w:val="fr-FR"/>
        </w:rPr>
      </w:pPr>
    </w:p>
    <w:p w14:paraId="1D578C8A" w14:textId="77777777" w:rsidR="00221088" w:rsidRPr="0032190F" w:rsidRDefault="00221088" w:rsidP="00242C0F">
      <w:pPr>
        <w:jc w:val="both"/>
        <w:rPr>
          <w:lang w:val="fr-FR"/>
        </w:rPr>
      </w:pPr>
    </w:p>
    <w:p w14:paraId="42B74C85" w14:textId="77777777" w:rsidR="00221088" w:rsidRPr="0032190F" w:rsidRDefault="00221088" w:rsidP="00426FF9">
      <w:pPr>
        <w:pStyle w:val="Heading1"/>
      </w:pPr>
      <w:bookmarkStart w:id="5071" w:name="Sit_Abourma"/>
      <w:r w:rsidRPr="0032190F">
        <w:t>ABOURMA</w:t>
      </w:r>
    </w:p>
    <w:bookmarkEnd w:id="5071"/>
    <w:p w14:paraId="0CFF619C" w14:textId="77777777" w:rsidR="00221088" w:rsidRPr="0032190F" w:rsidRDefault="00221088" w:rsidP="00242C0F">
      <w:pPr>
        <w:jc w:val="both"/>
        <w:rPr>
          <w:lang w:val="fr-FR"/>
        </w:rPr>
      </w:pPr>
    </w:p>
    <w:p w14:paraId="3C50689A" w14:textId="6D7A1D41" w:rsidR="00221088" w:rsidRPr="0032190F" w:rsidRDefault="00221088" w:rsidP="00242C0F">
      <w:pPr>
        <w:jc w:val="both"/>
        <w:rPr>
          <w:lang w:val="fr-FR"/>
        </w:rPr>
      </w:pPr>
      <w:r w:rsidRPr="0032190F">
        <w:rPr>
          <w:lang w:val="fr-FR"/>
        </w:rPr>
        <w:t>Abourma, Nord de Djibouti, Afrique, est un site d'</w:t>
      </w:r>
      <w:r w:rsidR="00F56201">
        <w:rPr>
          <w:lang w:val="fr-FR"/>
        </w:rPr>
        <w:t xml:space="preserve"> </w:t>
      </w:r>
      <w:hyperlink r:id="rId12381" w:anchor="Cul_Art" w:history="1">
        <w:r w:rsidRPr="0032190F">
          <w:rPr>
            <w:rStyle w:val="Hyperlink"/>
            <w:lang w:val="fr-FR"/>
          </w:rPr>
          <w:t>art</w:t>
        </w:r>
      </w:hyperlink>
      <w:r w:rsidRPr="0032190F">
        <w:rPr>
          <w:lang w:val="fr-FR"/>
        </w:rPr>
        <w:t xml:space="preserve"> rupestre étendu sur 3km de long. S’y trouve de nombreux panneaux de différentes périodes. De nombreuses représentations d’animaux sauvages: antilopes, girafes, autruches, vaches, dromadaires (ces derniers sont gravés + récemment). Des représentations humaines, plus rares : chasseurs à l'arc (parfois à double courbure)</w:t>
      </w:r>
    </w:p>
    <w:p w14:paraId="73C9A7FF" w14:textId="77777777" w:rsidR="00221088" w:rsidRPr="0032190F" w:rsidRDefault="00221088" w:rsidP="00242C0F">
      <w:pPr>
        <w:jc w:val="both"/>
        <w:rPr>
          <w:lang w:val="fr-FR"/>
        </w:rPr>
      </w:pPr>
      <w:r w:rsidRPr="0032190F">
        <w:rPr>
          <w:lang w:val="fr-FR"/>
        </w:rPr>
        <w:t>La chronologie des gravures permet de tracer que : Archer (+ancien) &gt; Vache (+récent) &gt; Dromadaires (++récent). Ainsi, la domestication dans la région se fait vers le 3e millénaire av.</w:t>
      </w:r>
    </w:p>
    <w:p w14:paraId="1A3EC97D" w14:textId="77777777" w:rsidR="00221088" w:rsidRPr="0032190F" w:rsidRDefault="00221088" w:rsidP="00242C0F">
      <w:pPr>
        <w:jc w:val="both"/>
        <w:rPr>
          <w:lang w:val="fr-FR"/>
        </w:rPr>
      </w:pPr>
      <w:r w:rsidRPr="0032190F">
        <w:rPr>
          <w:lang w:val="fr-FR"/>
        </w:rPr>
        <w:t>Les scènes de chasse sont cumulatives:</w:t>
      </w:r>
    </w:p>
    <w:p w14:paraId="75C490F5" w14:textId="77777777" w:rsidR="00221088" w:rsidRPr="0032190F" w:rsidRDefault="00221088" w:rsidP="00242C0F">
      <w:pPr>
        <w:ind w:left="709"/>
        <w:jc w:val="both"/>
        <w:rPr>
          <w:lang w:val="fr-FR"/>
        </w:rPr>
      </w:pPr>
      <w:r w:rsidRPr="0032190F">
        <w:rPr>
          <w:lang w:val="fr-FR"/>
        </w:rPr>
        <w:t xml:space="preserve">-Période </w:t>
      </w:r>
      <w:r w:rsidRPr="0032190F">
        <w:rPr>
          <w:i/>
          <w:lang w:val="fr-FR"/>
        </w:rPr>
        <w:t>n</w:t>
      </w:r>
      <w:r w:rsidRPr="0032190F">
        <w:rPr>
          <w:lang w:val="fr-FR"/>
        </w:rPr>
        <w:t xml:space="preserve"> = archer + 1 proie</w:t>
      </w:r>
    </w:p>
    <w:p w14:paraId="10F9EAF6" w14:textId="77777777" w:rsidR="00221088" w:rsidRPr="0032190F" w:rsidRDefault="00221088" w:rsidP="00242C0F">
      <w:pPr>
        <w:ind w:left="709"/>
        <w:jc w:val="both"/>
        <w:rPr>
          <w:lang w:val="fr-FR"/>
        </w:rPr>
      </w:pPr>
      <w:r w:rsidRPr="0032190F">
        <w:rPr>
          <w:lang w:val="fr-FR"/>
        </w:rPr>
        <w:t xml:space="preserve">-Période </w:t>
      </w:r>
      <w:r w:rsidRPr="0032190F">
        <w:rPr>
          <w:i/>
          <w:lang w:val="fr-FR"/>
        </w:rPr>
        <w:t>n</w:t>
      </w:r>
      <w:r w:rsidRPr="0032190F">
        <w:rPr>
          <w:lang w:val="fr-FR"/>
        </w:rPr>
        <w:t xml:space="preserve">+1 = + </w:t>
      </w:r>
      <w:r w:rsidRPr="0032190F">
        <w:rPr>
          <w:i/>
          <w:lang w:val="fr-FR"/>
        </w:rPr>
        <w:t xml:space="preserve">n </w:t>
      </w:r>
      <w:r w:rsidRPr="0032190F">
        <w:rPr>
          <w:lang w:val="fr-FR"/>
        </w:rPr>
        <w:t>archer</w:t>
      </w:r>
    </w:p>
    <w:p w14:paraId="5EB79ED4" w14:textId="77777777" w:rsidR="00221088" w:rsidRPr="0032190F" w:rsidRDefault="00221088" w:rsidP="00242C0F">
      <w:pPr>
        <w:jc w:val="both"/>
        <w:rPr>
          <w:lang w:val="fr-FR"/>
        </w:rPr>
      </w:pPr>
      <w:r w:rsidRPr="0032190F">
        <w:rPr>
          <w:lang w:val="fr-FR"/>
        </w:rPr>
        <w:t>(BIB Benoît Poisblaud, Colloque Représentations Préhistoriques (26/05/08), Canal-U)</w:t>
      </w:r>
    </w:p>
    <w:p w14:paraId="45552573" w14:textId="77777777" w:rsidR="00C23AB8" w:rsidRPr="0032190F" w:rsidRDefault="00C23AB8" w:rsidP="00242C0F">
      <w:pPr>
        <w:jc w:val="both"/>
        <w:rPr>
          <w:lang w:val="fr-FR"/>
        </w:rPr>
      </w:pPr>
    </w:p>
    <w:p w14:paraId="6E8A7EF9" w14:textId="77777777" w:rsidR="00C23AB8" w:rsidRPr="0032190F" w:rsidRDefault="00A77A80" w:rsidP="00242C0F">
      <w:pPr>
        <w:jc w:val="both"/>
        <w:rPr>
          <w:lang w:val="fr-FR"/>
        </w:rPr>
      </w:pPr>
      <w:r w:rsidRPr="0032190F">
        <w:rPr>
          <w:lang w:val="fr-FR"/>
        </w:rPr>
        <w:t>OUED BE</w:t>
      </w:r>
      <w:r w:rsidR="00C23AB8" w:rsidRPr="0032190F">
        <w:rPr>
          <w:lang w:val="fr-FR"/>
        </w:rPr>
        <w:t>H</w:t>
      </w:r>
      <w:r w:rsidRPr="0032190F">
        <w:rPr>
          <w:lang w:val="fr-FR"/>
        </w:rPr>
        <w:t>T</w:t>
      </w:r>
    </w:p>
    <w:p w14:paraId="3AA27B07" w14:textId="77777777" w:rsidR="008027EE" w:rsidRDefault="008027EE" w:rsidP="00242C0F">
      <w:pPr>
        <w:jc w:val="both"/>
        <w:rPr>
          <w:lang w:val="fr-FR"/>
        </w:rPr>
      </w:pPr>
    </w:p>
    <w:p w14:paraId="5235FA43" w14:textId="4312931C" w:rsidR="00C23AB8" w:rsidRPr="0032190F" w:rsidRDefault="00C23AB8" w:rsidP="00242C0F">
      <w:pPr>
        <w:jc w:val="both"/>
        <w:rPr>
          <w:lang w:val="fr-FR"/>
        </w:rPr>
      </w:pPr>
      <w:r w:rsidRPr="0032190F">
        <w:rPr>
          <w:lang w:val="fr-FR"/>
        </w:rPr>
        <w:t xml:space="preserve">Situé sur les plateaux des Zemours, nord Maroc, à proximité de Meknès une région riche en étain, le site de l’Oued Beht est un éperon barré daté du  Néo Final inscrit dans un méandre de l’oued. Le site est proche d’un atelier de haches polies qui sont probablement liées à l’extraction de </w:t>
      </w:r>
      <w:hyperlink r:id="rId12382" w:anchor="Sit_Sel" w:history="1">
        <w:r w:rsidR="008027EE" w:rsidRPr="008027EE">
          <w:rPr>
            <w:rStyle w:val="Hyperlink"/>
            <w:lang w:val="fr-FR"/>
          </w:rPr>
          <w:t>sel</w:t>
        </w:r>
      </w:hyperlink>
      <w:r w:rsidRPr="0032190F">
        <w:rPr>
          <w:lang w:val="fr-FR"/>
        </w:rPr>
        <w:t xml:space="preserve"> (BIB L. Jallot in réunion d’équipe ASM-SPP, 2015)</w:t>
      </w:r>
    </w:p>
    <w:p w14:paraId="7BCEB414" w14:textId="77777777" w:rsidR="00C23AB8" w:rsidRPr="0032190F" w:rsidRDefault="00C23AB8" w:rsidP="00242C0F">
      <w:pPr>
        <w:jc w:val="both"/>
        <w:rPr>
          <w:lang w:val="fr-FR"/>
        </w:rPr>
      </w:pPr>
    </w:p>
    <w:p w14:paraId="43DF5801" w14:textId="77777777" w:rsidR="00C23AB8" w:rsidRPr="0032190F" w:rsidRDefault="00C23AB8" w:rsidP="00242C0F">
      <w:pPr>
        <w:jc w:val="both"/>
        <w:rPr>
          <w:lang w:val="fr-FR"/>
        </w:rPr>
      </w:pPr>
      <w:r w:rsidRPr="0032190F">
        <w:rPr>
          <w:lang w:val="fr-FR"/>
        </w:rPr>
        <w:t>IAM (GROTTE)</w:t>
      </w:r>
    </w:p>
    <w:p w14:paraId="6A3FF833" w14:textId="77777777" w:rsidR="00C23AB8" w:rsidRDefault="00C23AB8" w:rsidP="00242C0F">
      <w:pPr>
        <w:jc w:val="both"/>
      </w:pPr>
      <w:r w:rsidRPr="0032190F">
        <w:rPr>
          <w:lang w:val="fr-FR"/>
        </w:rPr>
        <w:t>La grotte Iam [I am ?] est située proche de l’Oued Beth</w:t>
      </w:r>
      <w:r w:rsidR="008C52EA" w:rsidRPr="0032190F">
        <w:rPr>
          <w:lang w:val="fr-FR"/>
        </w:rPr>
        <w:t xml:space="preserve"> (Maroc)</w:t>
      </w:r>
      <w:r w:rsidRPr="0032190F">
        <w:rPr>
          <w:lang w:val="fr-FR"/>
        </w:rPr>
        <w:t xml:space="preserve">. </w:t>
      </w:r>
      <w:r>
        <w:t>Elle a livré :</w:t>
      </w:r>
    </w:p>
    <w:p w14:paraId="3321B490" w14:textId="77777777" w:rsidR="00C23AB8" w:rsidRDefault="00C23AB8" w:rsidP="00242C0F">
      <w:pPr>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29"/>
        <w:gridCol w:w="4468"/>
      </w:tblGrid>
      <w:tr w:rsidR="00C23AB8" w:rsidRPr="008C52EA" w14:paraId="1BEADD27" w14:textId="77777777" w:rsidTr="00C35EA7">
        <w:trPr>
          <w:jc w:val="center"/>
        </w:trPr>
        <w:tc>
          <w:tcPr>
            <w:tcW w:w="1229" w:type="dxa"/>
          </w:tcPr>
          <w:p w14:paraId="2F18D1B4" w14:textId="77777777" w:rsidR="00C23AB8" w:rsidRPr="00C35EA7" w:rsidRDefault="00C23AB8" w:rsidP="00C35EA7">
            <w:pPr>
              <w:jc w:val="center"/>
              <w:rPr>
                <w:b/>
              </w:rPr>
            </w:pPr>
            <w:r w:rsidRPr="00C35EA7">
              <w:rPr>
                <w:b/>
              </w:rPr>
              <w:t>niveaux</w:t>
            </w:r>
          </w:p>
        </w:tc>
        <w:tc>
          <w:tcPr>
            <w:tcW w:w="4468" w:type="dxa"/>
          </w:tcPr>
          <w:p w14:paraId="6631B49D" w14:textId="77777777" w:rsidR="00C23AB8" w:rsidRPr="00C35EA7" w:rsidRDefault="00C23AB8" w:rsidP="00C35EA7">
            <w:pPr>
              <w:jc w:val="center"/>
              <w:rPr>
                <w:b/>
              </w:rPr>
            </w:pPr>
            <w:r w:rsidRPr="00C35EA7">
              <w:rPr>
                <w:b/>
              </w:rPr>
              <w:t>description</w:t>
            </w:r>
          </w:p>
        </w:tc>
      </w:tr>
      <w:tr w:rsidR="00C23AB8" w:rsidRPr="008A1841" w14:paraId="3CC795AC" w14:textId="77777777" w:rsidTr="00C35EA7">
        <w:trPr>
          <w:jc w:val="center"/>
        </w:trPr>
        <w:tc>
          <w:tcPr>
            <w:tcW w:w="1229" w:type="dxa"/>
          </w:tcPr>
          <w:p w14:paraId="1C32ED26" w14:textId="77777777" w:rsidR="00C23AB8" w:rsidRDefault="00C23AB8" w:rsidP="00C35EA7">
            <w:pPr>
              <w:jc w:val="both"/>
            </w:pPr>
            <w:r>
              <w:t>supérieur</w:t>
            </w:r>
          </w:p>
        </w:tc>
        <w:tc>
          <w:tcPr>
            <w:tcW w:w="4468" w:type="dxa"/>
          </w:tcPr>
          <w:p w14:paraId="68C08552" w14:textId="77777777" w:rsidR="00C23AB8" w:rsidRPr="00C35EA7" w:rsidRDefault="00C23AB8" w:rsidP="00C35EA7">
            <w:pPr>
              <w:jc w:val="both"/>
              <w:rPr>
                <w:lang w:val="fr-FR"/>
              </w:rPr>
            </w:pPr>
            <w:r w:rsidRPr="00C35EA7">
              <w:rPr>
                <w:lang w:val="fr-FR"/>
              </w:rPr>
              <w:t>faciès Campaniforme, une pointe en cuivre</w:t>
            </w:r>
          </w:p>
        </w:tc>
      </w:tr>
      <w:tr w:rsidR="00C23AB8" w14:paraId="3459742A" w14:textId="77777777" w:rsidTr="00C35EA7">
        <w:trPr>
          <w:jc w:val="center"/>
        </w:trPr>
        <w:tc>
          <w:tcPr>
            <w:tcW w:w="1229" w:type="dxa"/>
          </w:tcPr>
          <w:p w14:paraId="4FC5BD20" w14:textId="77777777" w:rsidR="00C23AB8" w:rsidRDefault="00C23AB8" w:rsidP="00C35EA7">
            <w:pPr>
              <w:jc w:val="both"/>
            </w:pPr>
            <w:r>
              <w:t>inférieur</w:t>
            </w:r>
          </w:p>
        </w:tc>
        <w:tc>
          <w:tcPr>
            <w:tcW w:w="4468" w:type="dxa"/>
          </w:tcPr>
          <w:p w14:paraId="6FF56610" w14:textId="77777777" w:rsidR="00C23AB8" w:rsidRDefault="00C23AB8" w:rsidP="00C35EA7">
            <w:pPr>
              <w:jc w:val="both"/>
            </w:pPr>
            <w:r>
              <w:t>9 sépultures du Néolithique ancien</w:t>
            </w:r>
          </w:p>
        </w:tc>
      </w:tr>
    </w:tbl>
    <w:p w14:paraId="66CA4EF0" w14:textId="77777777" w:rsidR="00C23AB8" w:rsidRDefault="00C23AB8" w:rsidP="00242C0F">
      <w:pPr>
        <w:jc w:val="both"/>
      </w:pPr>
      <w:r>
        <w:t>(BIB L. Jallot in réunion d’équipe ASM-SPP, 2015)</w:t>
      </w:r>
    </w:p>
    <w:p w14:paraId="7A434BAA" w14:textId="77777777" w:rsidR="00F23160" w:rsidRDefault="00F23160" w:rsidP="00242C0F">
      <w:pPr>
        <w:jc w:val="both"/>
      </w:pPr>
    </w:p>
    <w:p w14:paraId="02BAA9FB" w14:textId="77777777" w:rsidR="008C52EA" w:rsidRPr="0032190F" w:rsidRDefault="008C52EA" w:rsidP="00242C0F">
      <w:pPr>
        <w:jc w:val="both"/>
        <w:rPr>
          <w:lang w:val="fr-FR"/>
        </w:rPr>
      </w:pPr>
      <w:r w:rsidRPr="0032190F">
        <w:rPr>
          <w:lang w:val="fr-FR"/>
        </w:rPr>
        <w:t>La céramique peinte se rapproche ed celle de Gar Mahal et de celle de la région de Grenade (sud de l’Espagne). Elle peut être datée soit du Néolithique moyen, soit du Chalcolithique (BIB Jallot, réunion d’équipe SPP, 24/01/17)</w:t>
      </w:r>
    </w:p>
    <w:p w14:paraId="4E17A0FB" w14:textId="77777777" w:rsidR="008C52EA" w:rsidRPr="0032190F" w:rsidRDefault="008C52EA" w:rsidP="00242C0F">
      <w:pPr>
        <w:jc w:val="both"/>
        <w:rPr>
          <w:lang w:val="fr-FR"/>
        </w:rPr>
      </w:pPr>
    </w:p>
    <w:p w14:paraId="7B8789C2" w14:textId="77777777" w:rsidR="003027DB" w:rsidRPr="0032190F" w:rsidRDefault="003027DB" w:rsidP="00426FF9">
      <w:pPr>
        <w:pStyle w:val="Heading1"/>
      </w:pPr>
      <w:bookmarkStart w:id="5072" w:name="Sit_Haut_Atlas"/>
      <w:r w:rsidRPr="0032190F">
        <w:t>HAUT ATLAS MAROCAIN</w:t>
      </w:r>
    </w:p>
    <w:bookmarkEnd w:id="5072"/>
    <w:p w14:paraId="19BCE0BF" w14:textId="77777777" w:rsidR="003027DB" w:rsidRPr="0032190F" w:rsidRDefault="003027DB" w:rsidP="00242C0F">
      <w:pPr>
        <w:rPr>
          <w:lang w:val="fr-FR"/>
        </w:rPr>
      </w:pPr>
    </w:p>
    <w:p w14:paraId="7E06D03B" w14:textId="77777777" w:rsidR="003027DB" w:rsidRPr="0032190F" w:rsidRDefault="003027DB" w:rsidP="00242C0F">
      <w:pPr>
        <w:rPr>
          <w:lang w:val="fr-FR"/>
        </w:rPr>
      </w:pPr>
      <w:r w:rsidRPr="0032190F">
        <w:rPr>
          <w:lang w:val="fr-FR"/>
        </w:rPr>
        <w:t>Le Haut Atlas marocain regroupe plusieurs ensembles d’art rupestre. Du Nord au Sud (BIB 128) :</w:t>
      </w:r>
    </w:p>
    <w:p w14:paraId="666F6742" w14:textId="7FADC548" w:rsidR="003027DB" w:rsidRPr="0032190F" w:rsidRDefault="003027DB" w:rsidP="00242C0F">
      <w:pPr>
        <w:ind w:firstLine="709"/>
        <w:rPr>
          <w:lang w:val="fr-FR"/>
        </w:rPr>
      </w:pPr>
      <w:r w:rsidRPr="0032190F">
        <w:rPr>
          <w:lang w:val="fr-FR"/>
        </w:rPr>
        <w:t>-</w:t>
      </w:r>
      <w:hyperlink r:id="rId12383" w:anchor="Sit_Rat" w:history="1">
        <w:r w:rsidRPr="00F37E9B">
          <w:rPr>
            <w:rStyle w:val="Hyperlink"/>
            <w:lang w:val="fr-FR"/>
          </w:rPr>
          <w:t>Rat</w:t>
        </w:r>
      </w:hyperlink>
    </w:p>
    <w:p w14:paraId="5AD94AAF" w14:textId="719CEBAF" w:rsidR="003027DB" w:rsidRPr="0032190F" w:rsidRDefault="003027DB" w:rsidP="00242C0F">
      <w:pPr>
        <w:ind w:firstLine="709"/>
        <w:rPr>
          <w:lang w:val="fr-FR"/>
        </w:rPr>
      </w:pPr>
      <w:r w:rsidRPr="0032190F">
        <w:rPr>
          <w:lang w:val="fr-FR"/>
        </w:rPr>
        <w:t>-</w:t>
      </w:r>
      <w:hyperlink r:id="rId12384" w:anchor="Sit_Aougdal_Oumghar" w:history="1">
        <w:r w:rsidRPr="00F37E9B">
          <w:rPr>
            <w:rStyle w:val="Hyperlink"/>
            <w:lang w:val="fr-FR"/>
          </w:rPr>
          <w:t>Aoudal n Oumghar</w:t>
        </w:r>
      </w:hyperlink>
    </w:p>
    <w:p w14:paraId="5D12F124" w14:textId="77777777" w:rsidR="003027DB" w:rsidRPr="0032190F" w:rsidRDefault="003027DB" w:rsidP="00242C0F">
      <w:pPr>
        <w:ind w:firstLine="709"/>
        <w:rPr>
          <w:lang w:val="fr-FR"/>
        </w:rPr>
      </w:pPr>
      <w:r w:rsidRPr="0032190F">
        <w:rPr>
          <w:lang w:val="fr-FR"/>
        </w:rPr>
        <w:t>-Oukaïmeden</w:t>
      </w:r>
    </w:p>
    <w:p w14:paraId="3AB9DC8D" w14:textId="77777777" w:rsidR="003027DB" w:rsidRPr="0032190F" w:rsidRDefault="003027DB" w:rsidP="00242C0F">
      <w:pPr>
        <w:ind w:firstLine="709"/>
        <w:rPr>
          <w:lang w:val="fr-FR"/>
        </w:rPr>
      </w:pPr>
      <w:r w:rsidRPr="0032190F">
        <w:rPr>
          <w:lang w:val="fr-FR"/>
        </w:rPr>
        <w:t>-Yagour</w:t>
      </w:r>
    </w:p>
    <w:p w14:paraId="074EEB56" w14:textId="77777777" w:rsidR="003027DB" w:rsidRPr="0032190F" w:rsidRDefault="003027DB" w:rsidP="00242C0F">
      <w:pPr>
        <w:rPr>
          <w:lang w:val="fr-FR"/>
        </w:rPr>
      </w:pPr>
    </w:p>
    <w:p w14:paraId="79A6FB1C" w14:textId="77777777" w:rsidR="003027DB" w:rsidRPr="0032190F" w:rsidRDefault="003027DB" w:rsidP="00242C0F">
      <w:pPr>
        <w:rPr>
          <w:lang w:val="fr-FR"/>
        </w:rPr>
      </w:pPr>
      <w:r w:rsidRPr="0032190F">
        <w:rPr>
          <w:lang w:val="fr-FR"/>
        </w:rPr>
        <w:t>Historiquement ce sont J. Malhomme (CGRGA</w:t>
      </w:r>
      <w:r w:rsidRPr="0032190F">
        <w:rPr>
          <w:i/>
          <w:lang w:val="fr-FR"/>
        </w:rPr>
        <w:t xml:space="preserve"> : Corpus des gravures rupestres du Grand Atlas, </w:t>
      </w:r>
      <w:r w:rsidRPr="0032190F">
        <w:rPr>
          <w:lang w:val="fr-FR"/>
        </w:rPr>
        <w:t>1959, 1961), après qui, A. Simoneau travaillera sur les gravures sans toutefois publier (BIB 128).</w:t>
      </w:r>
    </w:p>
    <w:p w14:paraId="15FC5C35" w14:textId="77777777" w:rsidR="00C23AB8" w:rsidRPr="0032190F" w:rsidRDefault="00C23AB8" w:rsidP="00242C0F">
      <w:pPr>
        <w:rPr>
          <w:lang w:val="fr-FR"/>
        </w:rPr>
      </w:pPr>
    </w:p>
    <w:p w14:paraId="0D6A1AA0" w14:textId="77777777" w:rsidR="00C23AB8" w:rsidRPr="0032190F" w:rsidRDefault="00FA0ADE" w:rsidP="00C23AB8">
      <w:pPr>
        <w:pStyle w:val="Heading2"/>
      </w:pPr>
      <w:bookmarkStart w:id="5073" w:name="Sit_Haut_Atlas_thm"/>
      <w:r>
        <w:t>t</w:t>
      </w:r>
      <w:r w:rsidR="00C23AB8" w:rsidRPr="0032190F">
        <w:t>hèmes</w:t>
      </w:r>
    </w:p>
    <w:bookmarkEnd w:id="5073"/>
    <w:p w14:paraId="3A8C1689" w14:textId="77777777" w:rsidR="003027DB" w:rsidRPr="0032190F" w:rsidRDefault="003027DB" w:rsidP="00242C0F">
      <w:pPr>
        <w:rPr>
          <w:lang w:val="fr-FR"/>
        </w:rPr>
      </w:pPr>
      <w:r w:rsidRPr="0032190F">
        <w:rPr>
          <w:lang w:val="fr-FR"/>
        </w:rPr>
        <w:t>Les thèmes sont :</w:t>
      </w:r>
    </w:p>
    <w:p w14:paraId="2B495844" w14:textId="42FF1B85" w:rsidR="003027DB" w:rsidRPr="0032190F" w:rsidRDefault="003027DB" w:rsidP="00242C0F">
      <w:pPr>
        <w:rPr>
          <w:lang w:val="fr-FR"/>
        </w:rPr>
      </w:pPr>
      <w:r w:rsidRPr="0032190F">
        <w:rPr>
          <w:lang w:val="fr-FR"/>
        </w:rPr>
        <w:tab/>
        <w:t xml:space="preserve">-les </w:t>
      </w:r>
      <w:hyperlink r:id="rId12385" w:anchor="Sit_Haut_Atlas_thm_arm" w:history="1">
        <w:r w:rsidRPr="004E6DE6">
          <w:rPr>
            <w:rStyle w:val="Hyperlink"/>
            <w:lang w:val="fr-FR"/>
          </w:rPr>
          <w:t>armes</w:t>
        </w:r>
      </w:hyperlink>
      <w:r w:rsidRPr="0032190F">
        <w:rPr>
          <w:lang w:val="fr-FR"/>
        </w:rPr>
        <w:t xml:space="preserve"> (hallebardes, poignards, pointes</w:t>
      </w:r>
      <w:r w:rsidR="004E6DE6">
        <w:rPr>
          <w:lang w:val="fr-FR"/>
        </w:rPr>
        <w:t>, [</w:t>
      </w:r>
      <w:hyperlink r:id="rId12386" w:anchor="Sit_Haut_Atlas_thm_arm_hach" w:history="1">
        <w:r w:rsidR="004E6DE6" w:rsidRPr="004E6DE6">
          <w:rPr>
            <w:rStyle w:val="Hyperlink"/>
            <w:lang w:val="fr-FR"/>
          </w:rPr>
          <w:t>haches</w:t>
        </w:r>
      </w:hyperlink>
      <w:r w:rsidR="004E6DE6">
        <w:rPr>
          <w:lang w:val="fr-FR"/>
        </w:rPr>
        <w:t>]</w:t>
      </w:r>
      <w:r w:rsidRPr="0032190F">
        <w:rPr>
          <w:lang w:val="fr-FR"/>
        </w:rPr>
        <w:t>)</w:t>
      </w:r>
    </w:p>
    <w:p w14:paraId="37CC0205" w14:textId="77777777" w:rsidR="003027DB" w:rsidRPr="0032190F" w:rsidRDefault="00DF21A2" w:rsidP="00242C0F">
      <w:pPr>
        <w:rPr>
          <w:lang w:val="fr-FR"/>
        </w:rPr>
      </w:pPr>
      <w:r w:rsidRPr="0032190F">
        <w:rPr>
          <w:lang w:val="fr-FR"/>
        </w:rPr>
        <w:tab/>
        <w:t>-figures humaines (i</w:t>
      </w:r>
      <w:r w:rsidR="003027DB" w:rsidRPr="0032190F">
        <w:rPr>
          <w:lang w:val="fr-FR"/>
        </w:rPr>
        <w:t>doles en violon)</w:t>
      </w:r>
    </w:p>
    <w:p w14:paraId="28764113" w14:textId="77777777" w:rsidR="003027DB" w:rsidRPr="0032190F" w:rsidRDefault="003027DB" w:rsidP="00242C0F">
      <w:pPr>
        <w:rPr>
          <w:lang w:val="fr-FR"/>
        </w:rPr>
      </w:pPr>
      <w:r w:rsidRPr="0032190F">
        <w:rPr>
          <w:lang w:val="fr-FR"/>
        </w:rPr>
        <w:tab/>
        <w:t>-figures animales</w:t>
      </w:r>
    </w:p>
    <w:p w14:paraId="5BAB45C6" w14:textId="77777777" w:rsidR="003027DB" w:rsidRPr="0032190F" w:rsidRDefault="003027DB" w:rsidP="00242C0F">
      <w:pPr>
        <w:rPr>
          <w:lang w:val="fr-FR"/>
        </w:rPr>
      </w:pPr>
      <w:r w:rsidRPr="0032190F">
        <w:rPr>
          <w:lang w:val="fr-FR"/>
        </w:rPr>
        <w:tab/>
        <w:t>-figures géométriques</w:t>
      </w:r>
    </w:p>
    <w:p w14:paraId="54A0AEE5" w14:textId="77777777" w:rsidR="003027DB" w:rsidRPr="0032190F" w:rsidRDefault="003027DB" w:rsidP="00242C0F">
      <w:pPr>
        <w:ind w:firstLine="709"/>
        <w:rPr>
          <w:lang w:val="fr-FR"/>
        </w:rPr>
      </w:pPr>
      <w:r w:rsidRPr="0032190F">
        <w:rPr>
          <w:lang w:val="fr-FR"/>
        </w:rPr>
        <w:t>-...</w:t>
      </w:r>
    </w:p>
    <w:p w14:paraId="33626B99" w14:textId="77777777" w:rsidR="003027DB" w:rsidRDefault="003027DB" w:rsidP="00242C0F">
      <w:pPr>
        <w:rPr>
          <w:lang w:val="fr-FR"/>
        </w:rPr>
      </w:pPr>
      <w:r w:rsidRPr="0032190F">
        <w:rPr>
          <w:lang w:val="fr-FR"/>
        </w:rPr>
        <w:t xml:space="preserve"> (BIB 128).</w:t>
      </w:r>
      <w:r w:rsidRPr="0032190F">
        <w:rPr>
          <w:lang w:val="fr-FR"/>
        </w:rPr>
        <w:br/>
      </w:r>
    </w:p>
    <w:p w14:paraId="61C68F57" w14:textId="77777777" w:rsidR="004E6DE6" w:rsidRDefault="004E6DE6" w:rsidP="004E6DE6">
      <w:pPr>
        <w:pStyle w:val="Heading3"/>
      </w:pPr>
      <w:bookmarkStart w:id="5074" w:name="Sit_Haut_Atlas_thm_arm"/>
      <w:r>
        <w:t>armes</w:t>
      </w:r>
    </w:p>
    <w:bookmarkEnd w:id="5074"/>
    <w:p w14:paraId="1975F6BE" w14:textId="2A2A5A47" w:rsidR="00D604C9" w:rsidRPr="0032190F" w:rsidRDefault="00D604C9" w:rsidP="00242C0F">
      <w:pPr>
        <w:rPr>
          <w:lang w:val="fr-FR"/>
        </w:rPr>
      </w:pPr>
      <w:r w:rsidRPr="0032190F">
        <w:rPr>
          <w:lang w:val="fr-FR"/>
        </w:rPr>
        <w:t xml:space="preserve">Les gravures de </w:t>
      </w:r>
      <w:r w:rsidR="00AC6112" w:rsidRPr="0032190F">
        <w:rPr>
          <w:lang w:val="fr-FR"/>
        </w:rPr>
        <w:t xml:space="preserve">poignards et de </w:t>
      </w:r>
      <w:r w:rsidRPr="0032190F">
        <w:rPr>
          <w:lang w:val="fr-FR"/>
        </w:rPr>
        <w:t xml:space="preserve">hallebardes ont été rattachée à </w:t>
      </w:r>
      <w:r w:rsidR="00AC6112" w:rsidRPr="0032190F">
        <w:rPr>
          <w:lang w:val="fr-FR"/>
        </w:rPr>
        <w:t xml:space="preserve">des objets métallique de </w:t>
      </w:r>
      <w:r w:rsidRPr="0032190F">
        <w:rPr>
          <w:lang w:val="fr-FR"/>
        </w:rPr>
        <w:t>la culture d</w:t>
      </w:r>
      <w:r w:rsidR="00B213D2">
        <w:rPr>
          <w:lang w:val="fr-FR"/>
        </w:rPr>
        <w:t>'</w:t>
      </w:r>
      <w:r w:rsidRPr="0032190F">
        <w:rPr>
          <w:lang w:val="fr-FR"/>
        </w:rPr>
        <w:t xml:space="preserve"> </w:t>
      </w:r>
      <w:hyperlink r:id="rId12387" w:anchor="Cul_El_Argar" w:history="1">
        <w:r w:rsidRPr="0032190F">
          <w:rPr>
            <w:rStyle w:val="Hyperlink"/>
            <w:lang w:val="fr-FR"/>
          </w:rPr>
          <w:t>Argar</w:t>
        </w:r>
      </w:hyperlink>
      <w:r w:rsidR="003B26E2" w:rsidRPr="0032190F">
        <w:rPr>
          <w:lang w:val="fr-FR"/>
        </w:rPr>
        <w:t xml:space="preserve"> </w:t>
      </w:r>
      <w:r w:rsidR="00AC6112" w:rsidRPr="0032190F">
        <w:rPr>
          <w:lang w:val="fr-FR"/>
        </w:rPr>
        <w:t>(BIB 1191 p. 55 (BIB 1231))</w:t>
      </w:r>
    </w:p>
    <w:p w14:paraId="5D878D58" w14:textId="77777777" w:rsidR="00C23AB8" w:rsidRPr="0032190F" w:rsidRDefault="00C23AB8" w:rsidP="00242C0F">
      <w:pPr>
        <w:rPr>
          <w:lang w:val="fr-FR"/>
        </w:rPr>
      </w:pPr>
    </w:p>
    <w:p w14:paraId="34465D42" w14:textId="77777777" w:rsidR="00C23AB8" w:rsidRPr="0032190F" w:rsidRDefault="00FA0ADE" w:rsidP="004E6DE6">
      <w:pPr>
        <w:pStyle w:val="Heading4"/>
      </w:pPr>
      <w:bookmarkStart w:id="5075" w:name="Sit_Haut_Atlas_thm_arm_hach"/>
      <w:r>
        <w:t>h</w:t>
      </w:r>
      <w:r w:rsidR="00C23AB8" w:rsidRPr="0032190F">
        <w:t>aches</w:t>
      </w:r>
    </w:p>
    <w:bookmarkEnd w:id="5075"/>
    <w:p w14:paraId="0A748339" w14:textId="77777777" w:rsidR="00C23AB8" w:rsidRPr="0032190F" w:rsidRDefault="00C23AB8" w:rsidP="00C23AB8">
      <w:pPr>
        <w:rPr>
          <w:lang w:val="fr-FR"/>
        </w:rPr>
      </w:pPr>
      <w:r w:rsidRPr="0032190F">
        <w:rPr>
          <w:lang w:val="fr-FR"/>
        </w:rPr>
        <w:t xml:space="preserve">La hache en pelle [pelt ?] en pierre polie du musée de Rabat est une hache subrectangulaire représentée </w:t>
      </w:r>
      <w:r w:rsidR="004E6DE6">
        <w:rPr>
          <w:lang w:val="fr-FR"/>
        </w:rPr>
        <w:t xml:space="preserve">dans </w:t>
      </w:r>
      <w:r w:rsidRPr="0032190F">
        <w:rPr>
          <w:lang w:val="fr-FR"/>
        </w:rPr>
        <w:t xml:space="preserve">les gravures et </w:t>
      </w:r>
      <w:r w:rsidR="004E6DE6">
        <w:rPr>
          <w:lang w:val="fr-FR"/>
        </w:rPr>
        <w:t>interprétable</w:t>
      </w:r>
      <w:r w:rsidRPr="0032190F">
        <w:rPr>
          <w:lang w:val="fr-FR"/>
        </w:rPr>
        <w:t xml:space="preserve"> comme un lingôt (BIB X. Gutherz in réunion d’équipe ASM-SPP, 2015)</w:t>
      </w:r>
    </w:p>
    <w:p w14:paraId="32DAD7CE" w14:textId="77777777" w:rsidR="00C23AB8" w:rsidRPr="0032190F" w:rsidRDefault="00C23AB8" w:rsidP="00242C0F">
      <w:pPr>
        <w:rPr>
          <w:lang w:val="fr-FR"/>
        </w:rPr>
      </w:pPr>
    </w:p>
    <w:p w14:paraId="1095D939" w14:textId="77777777" w:rsidR="00C23AB8" w:rsidRPr="0032190F" w:rsidRDefault="00FA0ADE" w:rsidP="00C23AB8">
      <w:pPr>
        <w:pStyle w:val="Heading2"/>
      </w:pPr>
      <w:r>
        <w:t>s</w:t>
      </w:r>
      <w:r w:rsidR="00C23AB8" w:rsidRPr="0032190F">
        <w:t>ites</w:t>
      </w:r>
    </w:p>
    <w:p w14:paraId="5FBB1BF3" w14:textId="77777777" w:rsidR="003027DB" w:rsidRPr="0032190F" w:rsidRDefault="003027DB" w:rsidP="00242C0F">
      <w:pPr>
        <w:rPr>
          <w:lang w:val="fr-FR"/>
        </w:rPr>
      </w:pPr>
    </w:p>
    <w:p w14:paraId="282C149E" w14:textId="77777777" w:rsidR="003027DB" w:rsidRPr="0032190F" w:rsidRDefault="003027DB" w:rsidP="00242C0F">
      <w:pPr>
        <w:rPr>
          <w:lang w:val="fr-FR"/>
        </w:rPr>
      </w:pPr>
    </w:p>
    <w:p w14:paraId="3E1FB4FC" w14:textId="77777777" w:rsidR="003027DB" w:rsidRPr="0032190F" w:rsidRDefault="003027DB" w:rsidP="00C23AB8">
      <w:pPr>
        <w:pStyle w:val="Heading3"/>
      </w:pPr>
      <w:r w:rsidRPr="0032190F">
        <w:t>Yagour</w:t>
      </w:r>
    </w:p>
    <w:p w14:paraId="616EFB3D" w14:textId="77777777" w:rsidR="003027DB" w:rsidRPr="0032190F" w:rsidRDefault="003027DB" w:rsidP="00242C0F">
      <w:pPr>
        <w:rPr>
          <w:lang w:val="fr-FR"/>
        </w:rPr>
      </w:pPr>
    </w:p>
    <w:p w14:paraId="79A94F3D" w14:textId="77777777" w:rsidR="003027DB" w:rsidRPr="0032190F" w:rsidRDefault="003027DB" w:rsidP="00242C0F">
      <w:pPr>
        <w:rPr>
          <w:lang w:val="fr-FR"/>
        </w:rPr>
      </w:pPr>
      <w:r w:rsidRPr="0032190F">
        <w:rPr>
          <w:lang w:val="fr-FR"/>
        </w:rPr>
        <w:t>A environ 80 kilomètres de Marrakesh, entre l’oued Ourika et le torrent Zate (BIB 128). Actuellement le plus grand pâturage collectif du Haut Atlas. C’est là où l’on trouve les plus nombreuses gravures du Haut Atlas.</w:t>
      </w:r>
    </w:p>
    <w:p w14:paraId="6F51CF91" w14:textId="77777777" w:rsidR="003027DB" w:rsidRPr="0032190F" w:rsidRDefault="003027DB" w:rsidP="00242C0F">
      <w:pPr>
        <w:rPr>
          <w:lang w:val="fr-FR"/>
        </w:rPr>
      </w:pPr>
      <w:r w:rsidRPr="0032190F">
        <w:rPr>
          <w:lang w:val="fr-FR"/>
        </w:rPr>
        <w:t>J. Malhomme (CGRGA) y reconnu 12 stations :</w:t>
      </w:r>
    </w:p>
    <w:p w14:paraId="3094E9FC" w14:textId="77777777" w:rsidR="003027DB" w:rsidRPr="0032190F" w:rsidRDefault="003027DB" w:rsidP="00242C0F">
      <w:pPr>
        <w:rPr>
          <w:lang w:val="fr-FR"/>
        </w:rPr>
      </w:pPr>
      <w:r w:rsidRPr="0032190F">
        <w:rPr>
          <w:lang w:val="fr-FR"/>
        </w:rPr>
        <w:tab/>
        <w:t>-Talat n’Isisk</w:t>
      </w:r>
    </w:p>
    <w:p w14:paraId="5BE12935" w14:textId="77777777" w:rsidR="003027DB" w:rsidRPr="0032190F" w:rsidRDefault="003027DB" w:rsidP="00242C0F">
      <w:pPr>
        <w:rPr>
          <w:lang w:val="fr-FR"/>
        </w:rPr>
      </w:pPr>
      <w:r w:rsidRPr="0032190F">
        <w:rPr>
          <w:lang w:val="fr-FR"/>
        </w:rPr>
        <w:tab/>
        <w:t>-Aougdal n’Tizi n’Rhellis = Tizi n’Rhellis</w:t>
      </w:r>
    </w:p>
    <w:p w14:paraId="67F6CD17" w14:textId="77777777" w:rsidR="003027DB" w:rsidRPr="0032190F" w:rsidRDefault="003027DB" w:rsidP="00242C0F">
      <w:pPr>
        <w:rPr>
          <w:lang w:val="fr-FR"/>
        </w:rPr>
      </w:pPr>
      <w:r w:rsidRPr="0032190F">
        <w:rPr>
          <w:lang w:val="fr-FR"/>
        </w:rPr>
        <w:tab/>
        <w:t>-Aougdal n’Ouagouns</w:t>
      </w:r>
    </w:p>
    <w:p w14:paraId="0226C858" w14:textId="77777777" w:rsidR="003027DB" w:rsidRPr="0032190F" w:rsidRDefault="003027DB" w:rsidP="00242C0F">
      <w:pPr>
        <w:rPr>
          <w:lang w:val="fr-FR"/>
        </w:rPr>
      </w:pPr>
      <w:r w:rsidRPr="0032190F">
        <w:rPr>
          <w:lang w:val="fr-FR"/>
        </w:rPr>
        <w:tab/>
        <w:t>-Fif Gaguine</w:t>
      </w:r>
    </w:p>
    <w:p w14:paraId="24E09B68" w14:textId="77777777" w:rsidR="003027DB" w:rsidRPr="0032190F" w:rsidRDefault="003027DB" w:rsidP="00242C0F">
      <w:pPr>
        <w:rPr>
          <w:lang w:val="fr-FR"/>
        </w:rPr>
      </w:pPr>
      <w:r w:rsidRPr="0032190F">
        <w:rPr>
          <w:lang w:val="fr-FR"/>
        </w:rPr>
        <w:tab/>
        <w:t>-Igoudmane des Aït Inzel</w:t>
      </w:r>
    </w:p>
    <w:p w14:paraId="57B6AA8A" w14:textId="77777777" w:rsidR="003027DB" w:rsidRPr="0032190F" w:rsidRDefault="003027DB" w:rsidP="00242C0F">
      <w:pPr>
        <w:rPr>
          <w:lang w:val="fr-FR"/>
        </w:rPr>
      </w:pPr>
      <w:r w:rsidRPr="0032190F">
        <w:rPr>
          <w:lang w:val="fr-FR"/>
        </w:rPr>
        <w:tab/>
        <w:t>-Tamadout</w:t>
      </w:r>
    </w:p>
    <w:p w14:paraId="15B96519" w14:textId="77777777" w:rsidR="003027DB" w:rsidRPr="0032190F" w:rsidRDefault="003027DB" w:rsidP="00242C0F">
      <w:pPr>
        <w:rPr>
          <w:lang w:val="fr-FR"/>
        </w:rPr>
      </w:pPr>
      <w:r w:rsidRPr="0032190F">
        <w:rPr>
          <w:lang w:val="fr-FR"/>
        </w:rPr>
        <w:tab/>
        <w:t>-Israoul = Asrouan</w:t>
      </w:r>
    </w:p>
    <w:p w14:paraId="04683851" w14:textId="77777777" w:rsidR="003027DB" w:rsidRPr="0032190F" w:rsidRDefault="003027DB" w:rsidP="00242C0F">
      <w:pPr>
        <w:rPr>
          <w:lang w:val="fr-FR"/>
        </w:rPr>
      </w:pPr>
      <w:r w:rsidRPr="0032190F">
        <w:rPr>
          <w:lang w:val="fr-FR"/>
        </w:rPr>
        <w:tab/>
        <w:t>-Aguerd n’Tircht</w:t>
      </w:r>
    </w:p>
    <w:p w14:paraId="2D4532CD" w14:textId="77777777" w:rsidR="003027DB" w:rsidRPr="0032190F" w:rsidRDefault="003027DB" w:rsidP="00242C0F">
      <w:pPr>
        <w:rPr>
          <w:lang w:val="fr-FR"/>
        </w:rPr>
      </w:pPr>
      <w:r w:rsidRPr="0032190F">
        <w:rPr>
          <w:lang w:val="fr-FR"/>
        </w:rPr>
        <w:tab/>
        <w:t>-Tifirt n’Ourgou</w:t>
      </w:r>
    </w:p>
    <w:p w14:paraId="52BA9EDD" w14:textId="77777777" w:rsidR="003027DB" w:rsidRPr="0032190F" w:rsidRDefault="003027DB" w:rsidP="00242C0F">
      <w:pPr>
        <w:rPr>
          <w:lang w:val="fr-FR"/>
        </w:rPr>
      </w:pPr>
      <w:r w:rsidRPr="0032190F">
        <w:rPr>
          <w:lang w:val="fr-FR"/>
        </w:rPr>
        <w:tab/>
        <w:t>-Lalla Mina Hammou</w:t>
      </w:r>
    </w:p>
    <w:p w14:paraId="5C6D6D8F" w14:textId="77777777" w:rsidR="003027DB" w:rsidRPr="0032190F" w:rsidRDefault="003027DB" w:rsidP="00242C0F">
      <w:pPr>
        <w:rPr>
          <w:lang w:val="fr-FR"/>
        </w:rPr>
      </w:pPr>
      <w:r w:rsidRPr="0032190F">
        <w:rPr>
          <w:lang w:val="fr-FR"/>
        </w:rPr>
        <w:tab/>
        <w:t>-Azib n’Ikkis</w:t>
      </w:r>
    </w:p>
    <w:p w14:paraId="6D10E8A7" w14:textId="77777777" w:rsidR="003027DB" w:rsidRPr="0032190F" w:rsidRDefault="003027DB" w:rsidP="00242C0F">
      <w:pPr>
        <w:rPr>
          <w:lang w:val="fr-FR"/>
        </w:rPr>
      </w:pPr>
      <w:r w:rsidRPr="0032190F">
        <w:rPr>
          <w:lang w:val="fr-FR"/>
        </w:rPr>
        <w:tab/>
        <w:t>-Bou Oudrouc = Bou Oudruc</w:t>
      </w:r>
    </w:p>
    <w:p w14:paraId="3CBA497A" w14:textId="77777777" w:rsidR="003027DB" w:rsidRDefault="00F37E9B" w:rsidP="00242C0F">
      <w:pPr>
        <w:rPr>
          <w:lang w:val="fr-FR"/>
        </w:rPr>
      </w:pPr>
      <w:r w:rsidRPr="0032190F">
        <w:rPr>
          <w:lang w:val="fr-FR"/>
        </w:rPr>
        <w:t>(BIB 128)</w:t>
      </w:r>
    </w:p>
    <w:p w14:paraId="51A19C12" w14:textId="77777777" w:rsidR="00F37E9B" w:rsidRPr="0032190F" w:rsidRDefault="00F37E9B" w:rsidP="00242C0F">
      <w:pPr>
        <w:rPr>
          <w:lang w:val="fr-FR"/>
        </w:rPr>
      </w:pPr>
    </w:p>
    <w:p w14:paraId="3FED34B5" w14:textId="77777777" w:rsidR="003027DB" w:rsidRPr="0032190F" w:rsidRDefault="003027DB" w:rsidP="00242C0F">
      <w:pPr>
        <w:rPr>
          <w:lang w:val="fr-FR"/>
        </w:rPr>
      </w:pPr>
      <w:r w:rsidRPr="0032190F">
        <w:rPr>
          <w:lang w:val="fr-FR"/>
        </w:rPr>
        <w:t>A. Simoneau en détermina 18 (n°150069 à 150086) dont 7 nouvelles :</w:t>
      </w:r>
    </w:p>
    <w:p w14:paraId="0A0BD940" w14:textId="77777777" w:rsidR="003027DB" w:rsidRPr="0032190F" w:rsidRDefault="003027DB" w:rsidP="00242C0F">
      <w:pPr>
        <w:rPr>
          <w:lang w:val="fr-FR"/>
        </w:rPr>
      </w:pPr>
      <w:r w:rsidRPr="0032190F">
        <w:rPr>
          <w:lang w:val="fr-FR"/>
        </w:rPr>
        <w:tab/>
        <w:t>-Talat n’Toukkourt</w:t>
      </w:r>
    </w:p>
    <w:p w14:paraId="039A2965" w14:textId="77777777" w:rsidR="003027DB" w:rsidRPr="0032190F" w:rsidRDefault="003027DB" w:rsidP="00242C0F">
      <w:pPr>
        <w:rPr>
          <w:lang w:val="fr-FR"/>
        </w:rPr>
      </w:pPr>
      <w:r w:rsidRPr="0032190F">
        <w:rPr>
          <w:lang w:val="fr-FR"/>
        </w:rPr>
        <w:tab/>
        <w:t>-Adrar n’Tuimelt</w:t>
      </w:r>
    </w:p>
    <w:p w14:paraId="4C32C38F" w14:textId="77777777" w:rsidR="003027DB" w:rsidRPr="0032190F" w:rsidRDefault="003027DB" w:rsidP="00242C0F">
      <w:pPr>
        <w:rPr>
          <w:lang w:val="fr-FR"/>
        </w:rPr>
      </w:pPr>
      <w:r w:rsidRPr="0032190F">
        <w:rPr>
          <w:lang w:val="fr-FR"/>
        </w:rPr>
        <w:tab/>
        <w:t>-Aougdal n’Issoun</w:t>
      </w:r>
    </w:p>
    <w:p w14:paraId="528523CF" w14:textId="77777777" w:rsidR="003027DB" w:rsidRPr="001323AC" w:rsidRDefault="003027DB" w:rsidP="00242C0F">
      <w:r w:rsidRPr="0032190F">
        <w:rPr>
          <w:lang w:val="fr-FR"/>
        </w:rPr>
        <w:tab/>
      </w:r>
      <w:r w:rsidRPr="001323AC">
        <w:t>-Assif Aloss</w:t>
      </w:r>
    </w:p>
    <w:p w14:paraId="58BB9463" w14:textId="77777777" w:rsidR="003027DB" w:rsidRPr="001323AC" w:rsidRDefault="003027DB" w:rsidP="00242C0F">
      <w:r w:rsidRPr="001323AC">
        <w:tab/>
        <w:t>-Aougdal n’Tchki</w:t>
      </w:r>
    </w:p>
    <w:p w14:paraId="2F389227" w14:textId="77777777" w:rsidR="003027DB" w:rsidRPr="001323AC" w:rsidRDefault="003027DB" w:rsidP="00242C0F">
      <w:r w:rsidRPr="001323AC">
        <w:tab/>
        <w:t>-Ifgane</w:t>
      </w:r>
    </w:p>
    <w:p w14:paraId="284BA322" w14:textId="77777777" w:rsidR="003027DB" w:rsidRDefault="003027DB" w:rsidP="00242C0F">
      <w:r w:rsidRPr="001323AC">
        <w:tab/>
        <w:t>-Azib Tighdouine</w:t>
      </w:r>
    </w:p>
    <w:p w14:paraId="78BE1555" w14:textId="77777777" w:rsidR="00F37E9B" w:rsidRPr="008156B1" w:rsidRDefault="00F37E9B" w:rsidP="00242C0F">
      <w:pPr>
        <w:rPr>
          <w:lang w:val="fr-FR"/>
        </w:rPr>
      </w:pPr>
      <w:r w:rsidRPr="0032190F">
        <w:rPr>
          <w:lang w:val="fr-FR"/>
        </w:rPr>
        <w:t>(BIB 128)</w:t>
      </w:r>
    </w:p>
    <w:p w14:paraId="2F4550BF" w14:textId="77777777" w:rsidR="003027DB" w:rsidRPr="008156B1" w:rsidRDefault="003027DB" w:rsidP="00242C0F">
      <w:pPr>
        <w:rPr>
          <w:lang w:val="fr-FR"/>
        </w:rPr>
      </w:pPr>
    </w:p>
    <w:p w14:paraId="11377466" w14:textId="77777777" w:rsidR="003027DB" w:rsidRPr="0032190F" w:rsidRDefault="003027DB" w:rsidP="00C23AB8">
      <w:pPr>
        <w:pStyle w:val="Heading3"/>
      </w:pPr>
      <w:r w:rsidRPr="0032190F">
        <w:t>Oukaïmeden</w:t>
      </w:r>
    </w:p>
    <w:p w14:paraId="17792BB3" w14:textId="77777777" w:rsidR="003027DB" w:rsidRPr="0032190F" w:rsidRDefault="003027DB" w:rsidP="00242C0F">
      <w:pPr>
        <w:rPr>
          <w:lang w:val="fr-FR"/>
        </w:rPr>
      </w:pPr>
    </w:p>
    <w:p w14:paraId="1E8E1FD0" w14:textId="77777777" w:rsidR="003027DB" w:rsidRPr="0032190F" w:rsidRDefault="003027DB" w:rsidP="00242C0F">
      <w:pPr>
        <w:rPr>
          <w:lang w:val="fr-FR"/>
        </w:rPr>
      </w:pPr>
      <w:r w:rsidRPr="0032190F">
        <w:rPr>
          <w:lang w:val="fr-FR"/>
        </w:rPr>
        <w:t xml:space="preserve">A 80 kilomètres de Marrakech, à environ </w:t>
      </w:r>
      <w:smartTag w:uri="urn:schemas-microsoft-com:office:smarttags" w:element="metricconverter">
        <w:smartTagPr>
          <w:attr w:name="ProductID" w:val="2600 m"/>
        </w:smartTagPr>
        <w:r w:rsidRPr="0032190F">
          <w:rPr>
            <w:lang w:val="fr-FR"/>
          </w:rPr>
          <w:t>2600 m</w:t>
        </w:r>
      </w:smartTag>
      <w:r w:rsidRPr="0032190F">
        <w:rPr>
          <w:lang w:val="fr-FR"/>
        </w:rPr>
        <w:t xml:space="preserve"> d’altitude. Important lieu destivage, aujourd’hui station de sport d’hiver (BIB 128). L’installation de la station a probablement été préjudiciable pour de nombreuses gravures. </w:t>
      </w:r>
    </w:p>
    <w:p w14:paraId="4D67215D" w14:textId="77777777" w:rsidR="003027DB" w:rsidRPr="0032190F" w:rsidRDefault="003027DB" w:rsidP="00242C0F">
      <w:pPr>
        <w:rPr>
          <w:lang w:val="fr-FR"/>
        </w:rPr>
      </w:pPr>
      <w:r w:rsidRPr="0032190F">
        <w:rPr>
          <w:lang w:val="fr-FR"/>
        </w:rPr>
        <w:t>Dalle de grès permo-triasique d’Ifir surplombant la plaine du Haouz.</w:t>
      </w:r>
    </w:p>
    <w:p w14:paraId="0877CC79" w14:textId="77777777" w:rsidR="003027DB" w:rsidRPr="0032190F" w:rsidRDefault="003027DB" w:rsidP="00242C0F">
      <w:pPr>
        <w:rPr>
          <w:lang w:val="fr-FR"/>
        </w:rPr>
      </w:pPr>
      <w:r w:rsidRPr="0032190F">
        <w:rPr>
          <w:lang w:val="fr-FR"/>
        </w:rPr>
        <w:t>A. Simoneau distingua 5 stations différentes (classées dans l’Inventaire des sites rupestres sous les numéros 150 087 à 150 091) positionnées sur une carte au 50,000e :</w:t>
      </w:r>
    </w:p>
    <w:p w14:paraId="76EBEFB5" w14:textId="77777777" w:rsidR="003027DB" w:rsidRPr="00566234" w:rsidRDefault="003027DB" w:rsidP="00242C0F">
      <w:pPr>
        <w:rPr>
          <w:lang w:val="es-ES"/>
        </w:rPr>
      </w:pPr>
      <w:r w:rsidRPr="0032190F">
        <w:rPr>
          <w:lang w:val="fr-FR"/>
        </w:rPr>
        <w:tab/>
      </w:r>
      <w:r w:rsidRPr="00566234">
        <w:rPr>
          <w:lang w:val="es-ES"/>
        </w:rPr>
        <w:t>-Aït el Qaq</w:t>
      </w:r>
    </w:p>
    <w:p w14:paraId="5457E3F8" w14:textId="77777777" w:rsidR="003027DB" w:rsidRPr="00566234" w:rsidRDefault="003027DB" w:rsidP="00242C0F">
      <w:pPr>
        <w:rPr>
          <w:lang w:val="es-ES"/>
        </w:rPr>
      </w:pPr>
      <w:r w:rsidRPr="00566234">
        <w:rPr>
          <w:lang w:val="es-ES"/>
        </w:rPr>
        <w:tab/>
        <w:t>-Azib Tiferguine</w:t>
      </w:r>
    </w:p>
    <w:p w14:paraId="4AD18C9E" w14:textId="77777777" w:rsidR="003027DB" w:rsidRPr="00566234" w:rsidRDefault="003027DB" w:rsidP="00242C0F">
      <w:pPr>
        <w:rPr>
          <w:lang w:val="es-ES"/>
        </w:rPr>
      </w:pPr>
      <w:r w:rsidRPr="00566234">
        <w:rPr>
          <w:lang w:val="es-ES"/>
        </w:rPr>
        <w:tab/>
        <w:t>-Azib Abadsan</w:t>
      </w:r>
    </w:p>
    <w:p w14:paraId="640C55F9" w14:textId="77777777" w:rsidR="003027DB" w:rsidRPr="0032190F" w:rsidRDefault="003027DB" w:rsidP="00242C0F">
      <w:pPr>
        <w:rPr>
          <w:lang w:val="fr-FR"/>
        </w:rPr>
      </w:pPr>
      <w:r w:rsidRPr="00566234">
        <w:rPr>
          <w:lang w:val="es-ES"/>
        </w:rPr>
        <w:tab/>
      </w:r>
      <w:r w:rsidRPr="0032190F">
        <w:rPr>
          <w:lang w:val="fr-FR"/>
        </w:rPr>
        <w:t>-Abri</w:t>
      </w:r>
    </w:p>
    <w:p w14:paraId="484B23B9" w14:textId="77777777" w:rsidR="003027DB" w:rsidRPr="0032190F" w:rsidRDefault="003027DB" w:rsidP="00242C0F">
      <w:pPr>
        <w:rPr>
          <w:lang w:val="fr-FR"/>
        </w:rPr>
      </w:pPr>
      <w:r w:rsidRPr="0032190F">
        <w:rPr>
          <w:lang w:val="fr-FR"/>
        </w:rPr>
        <w:tab/>
        <w:t>-Oukaïmeden</w:t>
      </w:r>
    </w:p>
    <w:p w14:paraId="05A64A20" w14:textId="77777777" w:rsidR="003027DB" w:rsidRPr="0032190F" w:rsidRDefault="003027DB" w:rsidP="00242C0F">
      <w:pPr>
        <w:rPr>
          <w:lang w:val="fr-FR"/>
        </w:rPr>
      </w:pPr>
      <w:r w:rsidRPr="0032190F">
        <w:rPr>
          <w:lang w:val="fr-FR"/>
        </w:rPr>
        <w:t>(BIB 128)</w:t>
      </w:r>
    </w:p>
    <w:p w14:paraId="57765FE7" w14:textId="77777777" w:rsidR="00D604C9" w:rsidRPr="0032190F" w:rsidRDefault="00D604C9" w:rsidP="00242C0F">
      <w:pPr>
        <w:rPr>
          <w:lang w:val="fr-FR"/>
        </w:rPr>
      </w:pPr>
    </w:p>
    <w:p w14:paraId="7349F62F" w14:textId="77777777" w:rsidR="003027DB" w:rsidRPr="0032190F" w:rsidRDefault="003027DB" w:rsidP="00C23AB8">
      <w:pPr>
        <w:pStyle w:val="Heading4"/>
      </w:pPr>
      <w:r w:rsidRPr="0032190F">
        <w:t>Oukaïmeden</w:t>
      </w:r>
    </w:p>
    <w:p w14:paraId="77765E09" w14:textId="77777777" w:rsidR="003027DB" w:rsidRPr="0032190F" w:rsidRDefault="003027DB" w:rsidP="00242C0F">
      <w:pPr>
        <w:rPr>
          <w:lang w:val="fr-FR"/>
        </w:rPr>
      </w:pPr>
      <w:r w:rsidRPr="0032190F">
        <w:rPr>
          <w:lang w:val="fr-FR"/>
        </w:rPr>
        <w:t>Correspond probablement au village lui-même.(BIB 128)</w:t>
      </w:r>
    </w:p>
    <w:p w14:paraId="13026DF1" w14:textId="77777777" w:rsidR="003027DB" w:rsidRPr="0032190F" w:rsidRDefault="003027DB" w:rsidP="00242C0F">
      <w:pPr>
        <w:rPr>
          <w:lang w:val="fr-FR"/>
        </w:rPr>
      </w:pPr>
    </w:p>
    <w:p w14:paraId="5F4074F7" w14:textId="77777777" w:rsidR="003027DB" w:rsidRPr="0032190F" w:rsidRDefault="003027DB" w:rsidP="00C23AB8">
      <w:pPr>
        <w:pStyle w:val="Heading4"/>
      </w:pPr>
      <w:r w:rsidRPr="0032190F">
        <w:lastRenderedPageBreak/>
        <w:t>Azib Tiferguine</w:t>
      </w:r>
    </w:p>
    <w:p w14:paraId="46D40D55" w14:textId="77777777" w:rsidR="003027DB" w:rsidRPr="0032190F" w:rsidRDefault="003027DB" w:rsidP="00242C0F">
      <w:pPr>
        <w:rPr>
          <w:lang w:val="fr-FR"/>
        </w:rPr>
      </w:pPr>
      <w:r w:rsidRPr="0032190F">
        <w:rPr>
          <w:lang w:val="fr-FR"/>
        </w:rPr>
        <w:t>Pourrait c</w:t>
      </w:r>
      <w:r w:rsidR="00DF21A2" w:rsidRPr="0032190F">
        <w:rPr>
          <w:lang w:val="fr-FR"/>
        </w:rPr>
        <w:t>orrespondre à l’ensemble des « i</w:t>
      </w:r>
      <w:r w:rsidRPr="0032190F">
        <w:rPr>
          <w:lang w:val="fr-FR"/>
        </w:rPr>
        <w:t>doles en violon »(BIB 128)</w:t>
      </w:r>
    </w:p>
    <w:p w14:paraId="50105B68" w14:textId="77777777" w:rsidR="003027DB" w:rsidRPr="0032190F" w:rsidRDefault="003027DB" w:rsidP="00242C0F">
      <w:pPr>
        <w:rPr>
          <w:lang w:val="fr-FR"/>
        </w:rPr>
      </w:pPr>
    </w:p>
    <w:p w14:paraId="1E8F8358" w14:textId="77777777" w:rsidR="003027DB" w:rsidRPr="0032190F" w:rsidRDefault="003027DB" w:rsidP="00C23AB8">
      <w:pPr>
        <w:pStyle w:val="Heading4"/>
      </w:pPr>
      <w:r w:rsidRPr="0032190F">
        <w:t>Abri</w:t>
      </w:r>
    </w:p>
    <w:p w14:paraId="02AE834A" w14:textId="77777777" w:rsidR="003027DB" w:rsidRPr="0032190F" w:rsidRDefault="003027DB" w:rsidP="00242C0F">
      <w:pPr>
        <w:rPr>
          <w:lang w:val="fr-FR"/>
        </w:rPr>
      </w:pPr>
      <w:r w:rsidRPr="0032190F">
        <w:rPr>
          <w:lang w:val="fr-FR"/>
        </w:rPr>
        <w:t>Correspond très probablement à l’abri sous lequel a été découvert une grande dalle à cupules (carte 50,000</w:t>
      </w:r>
      <w:r w:rsidRPr="0032190F">
        <w:rPr>
          <w:vertAlign w:val="superscript"/>
          <w:lang w:val="fr-FR"/>
        </w:rPr>
        <w:t>e</w:t>
      </w:r>
      <w:r w:rsidRPr="0032190F">
        <w:rPr>
          <w:lang w:val="fr-FR"/>
        </w:rPr>
        <w:t xml:space="preserve"> = station 6).(BIB 128)</w:t>
      </w:r>
    </w:p>
    <w:p w14:paraId="7BEF69D2" w14:textId="77777777" w:rsidR="003027DB" w:rsidRPr="0032190F" w:rsidRDefault="003027DB" w:rsidP="00242C0F">
      <w:pPr>
        <w:rPr>
          <w:lang w:val="fr-FR"/>
        </w:rPr>
      </w:pPr>
    </w:p>
    <w:p w14:paraId="2ABBA97C" w14:textId="77777777" w:rsidR="003027DB" w:rsidRPr="0032190F" w:rsidRDefault="003027DB" w:rsidP="00C23AB8">
      <w:pPr>
        <w:pStyle w:val="Heading4"/>
      </w:pPr>
      <w:r w:rsidRPr="0032190F">
        <w:t>Aït el Qaq et Azib Abadsan</w:t>
      </w:r>
    </w:p>
    <w:p w14:paraId="7C61BEC1" w14:textId="77777777" w:rsidR="003027DB" w:rsidRPr="0032190F" w:rsidRDefault="003027DB" w:rsidP="00242C0F">
      <w:pPr>
        <w:rPr>
          <w:lang w:val="fr-FR"/>
        </w:rPr>
      </w:pPr>
      <w:r w:rsidRPr="0032190F">
        <w:rPr>
          <w:lang w:val="fr-FR"/>
        </w:rPr>
        <w:t>(carte 50 000</w:t>
      </w:r>
      <w:r w:rsidRPr="0032190F">
        <w:rPr>
          <w:vertAlign w:val="superscript"/>
          <w:lang w:val="fr-FR"/>
        </w:rPr>
        <w:t>e</w:t>
      </w:r>
      <w:r w:rsidRPr="0032190F">
        <w:rPr>
          <w:lang w:val="fr-FR"/>
        </w:rPr>
        <w:t xml:space="preserve"> = probablement stations 14 et 17). Azib Abadsan : 1 dalle gravée et quelques gravures. Aït el Qaq : un poignard (BIB 128).</w:t>
      </w:r>
    </w:p>
    <w:p w14:paraId="4CDFE19B" w14:textId="77777777" w:rsidR="00784BEC" w:rsidRDefault="00784BEC" w:rsidP="00242C0F">
      <w:pPr>
        <w:rPr>
          <w:lang w:val="fr-FR"/>
        </w:rPr>
      </w:pPr>
    </w:p>
    <w:p w14:paraId="43DEDBF0" w14:textId="77777777" w:rsidR="00F37E9B" w:rsidRDefault="00F37E9B" w:rsidP="00242C0F">
      <w:pPr>
        <w:rPr>
          <w:lang w:val="fr-FR"/>
        </w:rPr>
      </w:pPr>
    </w:p>
    <w:p w14:paraId="57A85DDA" w14:textId="77777777" w:rsidR="00F37E9B" w:rsidRDefault="00F37E9B" w:rsidP="00426FF9">
      <w:pPr>
        <w:pStyle w:val="Heading1"/>
      </w:pPr>
      <w:bookmarkStart w:id="5076" w:name="Sit_Rat"/>
      <w:r>
        <w:t>RAT</w:t>
      </w:r>
    </w:p>
    <w:bookmarkEnd w:id="5076"/>
    <w:p w14:paraId="712561F6" w14:textId="77777777" w:rsidR="00F37E9B" w:rsidRPr="00673BF4" w:rsidRDefault="00F37E9B" w:rsidP="00242C0F">
      <w:pPr>
        <w:rPr>
          <w:sz w:val="20"/>
          <w:lang w:val="fr-FR"/>
        </w:rPr>
      </w:pPr>
      <w:r w:rsidRPr="00673BF4">
        <w:rPr>
          <w:sz w:val="20"/>
          <w:lang w:val="fr-FR"/>
        </w:rPr>
        <w:t>Jebel Rat</w:t>
      </w:r>
    </w:p>
    <w:p w14:paraId="422C1E8A" w14:textId="77777777" w:rsidR="00F37E9B" w:rsidRDefault="00F37E9B" w:rsidP="00242C0F">
      <w:pPr>
        <w:rPr>
          <w:lang w:val="fr-FR"/>
        </w:rPr>
      </w:pPr>
    </w:p>
    <w:p w14:paraId="319C7DDC" w14:textId="59349ABC" w:rsidR="00F37E9B" w:rsidRPr="0032190F" w:rsidRDefault="00F37E9B" w:rsidP="00F37E9B">
      <w:pPr>
        <w:rPr>
          <w:lang w:val="fr-FR"/>
        </w:rPr>
      </w:pPr>
      <w:r>
        <w:rPr>
          <w:lang w:val="fr-FR"/>
        </w:rPr>
        <w:t xml:space="preserve">art rupestre du </w:t>
      </w:r>
      <w:hyperlink r:id="rId12388" w:anchor="Sit_Haut_Atlas" w:history="1">
        <w:r w:rsidR="0070204A">
          <w:rPr>
            <w:rStyle w:val="Hyperlink"/>
            <w:lang w:val="fr-FR"/>
          </w:rPr>
          <w:t>Haut-Atl</w:t>
        </w:r>
        <w:r w:rsidRPr="00F37E9B">
          <w:rPr>
            <w:rStyle w:val="Hyperlink"/>
            <w:lang w:val="fr-FR"/>
          </w:rPr>
          <w:t>as marocain</w:t>
        </w:r>
      </w:hyperlink>
      <w:r>
        <w:rPr>
          <w:lang w:val="fr-FR"/>
        </w:rPr>
        <w:t xml:space="preserve"> (BIB 128)</w:t>
      </w:r>
      <w:r w:rsidRPr="0032190F">
        <w:rPr>
          <w:lang w:val="fr-FR"/>
        </w:rPr>
        <w:t xml:space="preserve">, à </w:t>
      </w:r>
      <w:smartTag w:uri="urn:schemas-microsoft-com:office:smarttags" w:element="metricconverter">
        <w:smartTagPr>
          <w:attr w:name="ProductID" w:val="30 km"/>
        </w:smartTagPr>
        <w:r w:rsidRPr="0032190F">
          <w:rPr>
            <w:lang w:val="fr-FR"/>
          </w:rPr>
          <w:t>30 km</w:t>
        </w:r>
      </w:smartTag>
      <w:r w:rsidRPr="0032190F">
        <w:rPr>
          <w:lang w:val="fr-FR"/>
        </w:rPr>
        <w:t xml:space="preserve"> de Denmate et </w:t>
      </w:r>
      <w:smartTag w:uri="urn:schemas-microsoft-com:office:smarttags" w:element="metricconverter">
        <w:smartTagPr>
          <w:attr w:name="ProductID" w:val="120 km"/>
        </w:smartTagPr>
        <w:r w:rsidRPr="0032190F">
          <w:rPr>
            <w:lang w:val="fr-FR"/>
          </w:rPr>
          <w:t>120 km</w:t>
        </w:r>
      </w:smartTag>
      <w:r w:rsidRPr="0032190F">
        <w:rPr>
          <w:lang w:val="fr-FR"/>
        </w:rPr>
        <w:t xml:space="preserve"> de Marrakech. Le Djebel Rat culmine à </w:t>
      </w:r>
      <w:smartTag w:uri="urn:schemas-microsoft-com:office:smarttags" w:element="metricconverter">
        <w:smartTagPr>
          <w:attr w:name="ProductID" w:val="3781 m"/>
        </w:smartTagPr>
        <w:r w:rsidRPr="0032190F">
          <w:rPr>
            <w:lang w:val="fr-FR"/>
          </w:rPr>
          <w:t>3781 m</w:t>
        </w:r>
      </w:smartTag>
      <w:r w:rsidRPr="0032190F">
        <w:rPr>
          <w:lang w:val="fr-FR"/>
        </w:rPr>
        <w:t xml:space="preserve"> d’altitude. </w:t>
      </w:r>
    </w:p>
    <w:p w14:paraId="5B951FB6" w14:textId="77777777" w:rsidR="00F37E9B" w:rsidRPr="0032190F" w:rsidRDefault="00F37E9B" w:rsidP="00F37E9B">
      <w:pPr>
        <w:rPr>
          <w:lang w:val="fr-FR"/>
        </w:rPr>
      </w:pPr>
      <w:r w:rsidRPr="0032190F">
        <w:rPr>
          <w:lang w:val="fr-FR"/>
        </w:rPr>
        <w:t>Les quelques gravures de Tizi n’Tighist font partie de cet ensemble (BIB 128). </w:t>
      </w:r>
    </w:p>
    <w:p w14:paraId="02EE6B34" w14:textId="77777777" w:rsidR="00F37E9B" w:rsidRDefault="00F37E9B" w:rsidP="00242C0F">
      <w:pPr>
        <w:rPr>
          <w:lang w:val="fr-FR"/>
        </w:rPr>
      </w:pPr>
    </w:p>
    <w:p w14:paraId="0F935474" w14:textId="77777777" w:rsidR="00F37E9B" w:rsidRDefault="00F37E9B" w:rsidP="00242C0F">
      <w:pPr>
        <w:rPr>
          <w:lang w:val="fr-FR"/>
        </w:rPr>
      </w:pPr>
    </w:p>
    <w:p w14:paraId="221BA037" w14:textId="77777777" w:rsidR="00F37E9B" w:rsidRPr="0032190F" w:rsidRDefault="00F37E9B" w:rsidP="00426FF9">
      <w:pPr>
        <w:pStyle w:val="Heading1"/>
      </w:pPr>
      <w:bookmarkStart w:id="5077" w:name="Sit_Aougdal_Oumghar"/>
      <w:r w:rsidRPr="0032190F">
        <w:t>AOUGDAL N OUMGHAR</w:t>
      </w:r>
    </w:p>
    <w:bookmarkEnd w:id="5077"/>
    <w:p w14:paraId="18DE1FB2" w14:textId="77777777" w:rsidR="00F37E9B" w:rsidRDefault="00F37E9B" w:rsidP="00242C0F">
      <w:pPr>
        <w:rPr>
          <w:lang w:val="fr-FR"/>
        </w:rPr>
      </w:pPr>
    </w:p>
    <w:p w14:paraId="1C72AE9B" w14:textId="3773420B" w:rsidR="00F37E9B" w:rsidRPr="0032190F" w:rsidRDefault="00F37E9B" w:rsidP="00F37E9B">
      <w:pPr>
        <w:rPr>
          <w:lang w:val="fr-FR"/>
        </w:rPr>
      </w:pPr>
      <w:r w:rsidRPr="0032190F">
        <w:rPr>
          <w:lang w:val="fr-FR"/>
        </w:rPr>
        <w:t>Aougdal n Oumghar</w:t>
      </w:r>
      <w:r>
        <w:rPr>
          <w:lang w:val="fr-FR"/>
        </w:rPr>
        <w:t xml:space="preserve">, art rupestre du </w:t>
      </w:r>
      <w:hyperlink r:id="rId12389" w:anchor="Sit_Haut_Atlas" w:history="1">
        <w:r w:rsidR="0070204A">
          <w:rPr>
            <w:rStyle w:val="Hyperlink"/>
            <w:lang w:val="fr-FR"/>
          </w:rPr>
          <w:t>Haut-Atl</w:t>
        </w:r>
        <w:r w:rsidRPr="00F37E9B">
          <w:rPr>
            <w:rStyle w:val="Hyperlink"/>
            <w:lang w:val="fr-FR"/>
          </w:rPr>
          <w:t>as marocain</w:t>
        </w:r>
      </w:hyperlink>
      <w:r>
        <w:rPr>
          <w:lang w:val="fr-FR"/>
        </w:rPr>
        <w:t xml:space="preserve"> (BIB 128) à</w:t>
      </w:r>
      <w:r w:rsidRPr="0032190F">
        <w:rPr>
          <w:lang w:val="fr-FR"/>
        </w:rPr>
        <w:t xml:space="preserve"> une dizaine de km au nord de Telouet. Nombreuses gravures d’armes (environ 20) (BIB 128). </w:t>
      </w:r>
    </w:p>
    <w:p w14:paraId="76A139F6" w14:textId="77777777" w:rsidR="00F37E9B" w:rsidRDefault="00F37E9B" w:rsidP="00242C0F">
      <w:pPr>
        <w:rPr>
          <w:lang w:val="fr-FR"/>
        </w:rPr>
      </w:pPr>
    </w:p>
    <w:p w14:paraId="2239816A" w14:textId="77777777" w:rsidR="00F37E9B" w:rsidRPr="0032190F" w:rsidRDefault="00F37E9B" w:rsidP="00242C0F">
      <w:pPr>
        <w:rPr>
          <w:lang w:val="fr-FR"/>
        </w:rPr>
      </w:pPr>
    </w:p>
    <w:p w14:paraId="13267A7B" w14:textId="77777777" w:rsidR="00784BEC" w:rsidRPr="0032190F" w:rsidRDefault="00784BEC" w:rsidP="00426FF9">
      <w:pPr>
        <w:pStyle w:val="Heading1"/>
      </w:pPr>
      <w:r w:rsidRPr="0032190F">
        <w:t>QUEYRIAUX</w:t>
      </w:r>
    </w:p>
    <w:p w14:paraId="46357249" w14:textId="77777777" w:rsidR="00784BEC" w:rsidRPr="0032190F" w:rsidRDefault="00784BEC" w:rsidP="00242C0F">
      <w:pPr>
        <w:rPr>
          <w:lang w:val="fr-FR"/>
        </w:rPr>
      </w:pPr>
    </w:p>
    <w:p w14:paraId="0B6E3DCE" w14:textId="77777777" w:rsidR="00784BEC" w:rsidRPr="0032190F" w:rsidRDefault="00784BEC" w:rsidP="00242C0F">
      <w:pPr>
        <w:rPr>
          <w:lang w:val="fr-FR"/>
        </w:rPr>
      </w:pPr>
      <w:r w:rsidRPr="0032190F">
        <w:rPr>
          <w:lang w:val="fr-FR"/>
        </w:rPr>
        <w:t>Le site de Queyriaux (Puy-de-Dôme), d’occupation chasséenne et Bronze moyen, a livré de nombreuses fosses peu profondes et parallèles entre elles dont la détermination reste énigmatiqu</w:t>
      </w:r>
      <w:r w:rsidR="002E204D" w:rsidRPr="0032190F">
        <w:rPr>
          <w:lang w:val="fr-FR"/>
        </w:rPr>
        <w:t>e (com. pers. Muller-Pelletier).</w:t>
      </w:r>
    </w:p>
    <w:p w14:paraId="1F45AECD" w14:textId="77777777" w:rsidR="00010784" w:rsidRPr="0032190F" w:rsidRDefault="00010784" w:rsidP="00242C0F">
      <w:pPr>
        <w:rPr>
          <w:lang w:val="fr-FR"/>
        </w:rPr>
      </w:pPr>
    </w:p>
    <w:p w14:paraId="4F4FB355" w14:textId="77777777" w:rsidR="00010784" w:rsidRPr="0032190F" w:rsidRDefault="00010784" w:rsidP="00426FF9">
      <w:pPr>
        <w:pStyle w:val="Heading1"/>
      </w:pPr>
      <w:bookmarkStart w:id="5078" w:name="Sit_Karnab"/>
      <w:r w:rsidRPr="0032190F">
        <w:t>KARNAB</w:t>
      </w:r>
    </w:p>
    <w:bookmarkEnd w:id="5078"/>
    <w:p w14:paraId="3F9F9AF2" w14:textId="77777777" w:rsidR="00010784" w:rsidRPr="0032190F" w:rsidRDefault="00010784" w:rsidP="00242C0F">
      <w:pPr>
        <w:rPr>
          <w:lang w:val="fr-FR"/>
        </w:rPr>
      </w:pPr>
    </w:p>
    <w:p w14:paraId="6908124C" w14:textId="378580E9" w:rsidR="00010784" w:rsidRPr="006C13E3" w:rsidRDefault="00010784" w:rsidP="00242C0F">
      <w:pPr>
        <w:rPr>
          <w:lang w:val="fr-FR"/>
        </w:rPr>
      </w:pPr>
      <w:r w:rsidRPr="006C13E3">
        <w:rPr>
          <w:lang w:val="fr-FR"/>
        </w:rPr>
        <w:t xml:space="preserve">Les </w:t>
      </w:r>
      <w:hyperlink r:id="rId12390" w:anchor="Sit_Etain" w:history="1">
        <w:r w:rsidR="006C13E3" w:rsidRPr="006C13E3">
          <w:rPr>
            <w:rStyle w:val="Hyperlink"/>
            <w:lang w:val="fr-FR"/>
          </w:rPr>
          <w:t>gisements d’étain</w:t>
        </w:r>
      </w:hyperlink>
      <w:r w:rsidR="006C13E3">
        <w:rPr>
          <w:lang w:val="fr-FR"/>
        </w:rPr>
        <w:t xml:space="preserve"> </w:t>
      </w:r>
      <w:r w:rsidRPr="006C13E3">
        <w:rPr>
          <w:lang w:val="fr-FR"/>
        </w:rPr>
        <w:t xml:space="preserve">de Karnab (Ouzbékistan) ont fournit la Méditerranéen orientale durant la Protohistoire (BIB </w:t>
      </w:r>
      <w:r w:rsidRPr="006C13E3">
        <w:rPr>
          <w:lang w:val="fr-FR" w:eastAsia="en-GB"/>
        </w:rPr>
        <w:t>Michel 2006-2007, p. 60</w:t>
      </w:r>
      <w:r w:rsidRPr="006C13E3">
        <w:rPr>
          <w:lang w:val="fr-FR"/>
        </w:rPr>
        <w:t xml:space="preserve">  in BIB 2160)</w:t>
      </w:r>
    </w:p>
    <w:p w14:paraId="75B2EC63" w14:textId="77777777" w:rsidR="002E204D" w:rsidRPr="0032190F" w:rsidRDefault="002E204D" w:rsidP="00242C0F">
      <w:pPr>
        <w:rPr>
          <w:lang w:val="fr-FR"/>
        </w:rPr>
      </w:pPr>
    </w:p>
    <w:p w14:paraId="6C2378B0" w14:textId="77777777" w:rsidR="002E204D" w:rsidRPr="0032190F" w:rsidRDefault="002E204D" w:rsidP="00426FF9">
      <w:pPr>
        <w:pStyle w:val="Heading1"/>
      </w:pPr>
      <w:r w:rsidRPr="0032190F">
        <w:t>MUNDIGAK</w:t>
      </w:r>
    </w:p>
    <w:p w14:paraId="27D9F957" w14:textId="77777777" w:rsidR="002E204D" w:rsidRPr="0032190F" w:rsidRDefault="002E204D" w:rsidP="00242C0F">
      <w:pPr>
        <w:rPr>
          <w:lang w:val="fr-FR"/>
        </w:rPr>
      </w:pPr>
    </w:p>
    <w:p w14:paraId="703F4CC1" w14:textId="77777777" w:rsidR="002E204D" w:rsidRPr="0032190F" w:rsidRDefault="002E204D" w:rsidP="00242C0F">
      <w:pPr>
        <w:rPr>
          <w:lang w:val="fr-FR"/>
        </w:rPr>
      </w:pPr>
      <w:r w:rsidRPr="0032190F">
        <w:rPr>
          <w:lang w:val="fr-FR"/>
        </w:rPr>
        <w:t xml:space="preserve">Fouille de Mundigak, proche Kandahar, Afghanistan, civilisation de l’Hilmand </w:t>
      </w:r>
      <w:r w:rsidR="0004419E" w:rsidRPr="0032190F">
        <w:rPr>
          <w:lang w:val="fr-FR"/>
        </w:rPr>
        <w:t>(SS BIB).</w:t>
      </w:r>
    </w:p>
    <w:p w14:paraId="47707343" w14:textId="77777777" w:rsidR="002E204D" w:rsidRPr="0032190F" w:rsidRDefault="002E204D" w:rsidP="00242C0F">
      <w:pPr>
        <w:rPr>
          <w:lang w:val="fr-FR"/>
        </w:rPr>
      </w:pPr>
    </w:p>
    <w:p w14:paraId="4002A197" w14:textId="77777777" w:rsidR="002E204D" w:rsidRPr="0032190F" w:rsidRDefault="002E204D" w:rsidP="00426FF9">
      <w:pPr>
        <w:pStyle w:val="Heading1"/>
      </w:pPr>
      <w:r w:rsidRPr="0032190F">
        <w:t>SHORHIGAI</w:t>
      </w:r>
    </w:p>
    <w:p w14:paraId="3FFDE5F0" w14:textId="77777777" w:rsidR="002E204D" w:rsidRPr="0032190F" w:rsidRDefault="002E204D" w:rsidP="00242C0F">
      <w:pPr>
        <w:rPr>
          <w:lang w:val="fr-FR"/>
        </w:rPr>
      </w:pPr>
    </w:p>
    <w:p w14:paraId="0A6AF7FD" w14:textId="77777777" w:rsidR="002E204D" w:rsidRPr="0032190F" w:rsidRDefault="002E204D" w:rsidP="00242C0F">
      <w:pPr>
        <w:rPr>
          <w:lang w:val="fr-FR"/>
        </w:rPr>
      </w:pPr>
      <w:r w:rsidRPr="0032190F">
        <w:rPr>
          <w:lang w:val="fr-FR"/>
        </w:rPr>
        <w:t>Fouille de Shorhigai, Afghanistan, site de Tepe Fullol (civilisation de l’Indus).</w:t>
      </w:r>
    </w:p>
    <w:p w14:paraId="44B8698B" w14:textId="77777777" w:rsidR="00903604" w:rsidRPr="0032190F" w:rsidRDefault="00903604" w:rsidP="00242C0F">
      <w:pPr>
        <w:rPr>
          <w:lang w:val="fr-FR"/>
        </w:rPr>
      </w:pPr>
    </w:p>
    <w:p w14:paraId="71B5E205" w14:textId="77777777" w:rsidR="00903604" w:rsidRPr="0032190F" w:rsidRDefault="00903604" w:rsidP="004C7245">
      <w:pPr>
        <w:pStyle w:val="Heading1"/>
      </w:pPr>
      <w:r w:rsidRPr="0032190F">
        <w:t>BAMIYAN</w:t>
      </w:r>
    </w:p>
    <w:p w14:paraId="69ACC290" w14:textId="77777777" w:rsidR="00903604" w:rsidRPr="0032190F" w:rsidRDefault="00903604" w:rsidP="00242C0F">
      <w:pPr>
        <w:rPr>
          <w:lang w:val="fr-FR"/>
        </w:rPr>
      </w:pPr>
    </w:p>
    <w:p w14:paraId="23B10C1F" w14:textId="54FB5370" w:rsidR="00903604" w:rsidRDefault="00903604" w:rsidP="00242C0F">
      <w:pPr>
        <w:rPr>
          <w:lang w:val="fr-FR"/>
        </w:rPr>
      </w:pPr>
      <w:r w:rsidRPr="0032190F">
        <w:rPr>
          <w:lang w:val="fr-FR"/>
        </w:rPr>
        <w:lastRenderedPageBreak/>
        <w:t>Les 3 Bouddhas momnumentaux de Bâmiyân,</w:t>
      </w:r>
      <w:r w:rsidR="004C7245">
        <w:rPr>
          <w:lang w:val="fr-FR"/>
        </w:rPr>
        <w:t xml:space="preserve"> </w:t>
      </w:r>
      <w:r w:rsidRPr="0032190F">
        <w:rPr>
          <w:lang w:val="fr-FR"/>
        </w:rPr>
        <w:t>Afghanistan, ont été détruits en 2001 par les talibans (wiki)</w:t>
      </w:r>
    </w:p>
    <w:p w14:paraId="48BCCFF8" w14:textId="0E834699" w:rsidR="004C7245" w:rsidRDefault="004C7245" w:rsidP="00242C0F">
      <w:pPr>
        <w:rPr>
          <w:lang w:val="fr-FR"/>
        </w:rPr>
      </w:pPr>
    </w:p>
    <w:p w14:paraId="5D380577" w14:textId="1CA6FFEF" w:rsidR="004C7245" w:rsidRDefault="004C7245" w:rsidP="004C7245">
      <w:pPr>
        <w:pStyle w:val="Heading1"/>
      </w:pPr>
      <w:bookmarkStart w:id="5079" w:name="Sit_Mes_Aynak"/>
      <w:r>
        <w:t>MES AYNAK</w:t>
      </w:r>
    </w:p>
    <w:bookmarkEnd w:id="5079"/>
    <w:p w14:paraId="4DB52341" w14:textId="44B0F976" w:rsidR="004C7245" w:rsidRPr="004C7245" w:rsidRDefault="00B32C80" w:rsidP="00242C0F">
      <w:pPr>
        <w:rPr>
          <w:sz w:val="20"/>
          <w:lang w:val="fr-FR"/>
        </w:rPr>
      </w:pPr>
      <w:r w:rsidRPr="004C7245">
        <w:rPr>
          <w:sz w:val="20"/>
          <w:lang w:val="fr-FR"/>
        </w:rPr>
        <w:t xml:space="preserve">Mes </w:t>
      </w:r>
      <w:r w:rsidRPr="004C7245">
        <w:rPr>
          <w:color w:val="808080" w:themeColor="background1" w:themeShade="80"/>
          <w:sz w:val="20"/>
          <w:lang w:val="fr-FR"/>
        </w:rPr>
        <w:t>= cuivre</w:t>
      </w:r>
      <w:r>
        <w:rPr>
          <w:sz w:val="20"/>
          <w:lang w:val="fr-FR"/>
        </w:rPr>
        <w:t xml:space="preserve"> </w:t>
      </w:r>
      <w:r w:rsidRPr="004C7245">
        <w:rPr>
          <w:sz w:val="20"/>
          <w:lang w:val="fr-FR"/>
        </w:rPr>
        <w:t xml:space="preserve">Aynak </w:t>
      </w:r>
      <w:r w:rsidRPr="004C7245">
        <w:rPr>
          <w:color w:val="808080" w:themeColor="background1" w:themeShade="80"/>
          <w:sz w:val="20"/>
          <w:lang w:val="fr-FR"/>
        </w:rPr>
        <w:t xml:space="preserve">= source </w:t>
      </w:r>
      <w:r>
        <w:rPr>
          <w:sz w:val="20"/>
          <w:lang w:val="fr-FR"/>
        </w:rPr>
        <w:t xml:space="preserve">, </w:t>
      </w:r>
      <w:r w:rsidR="004C7245" w:rsidRPr="004C7245">
        <w:rPr>
          <w:sz w:val="20"/>
          <w:lang w:val="fr-FR"/>
        </w:rPr>
        <w:t>Mis Ainak</w:t>
      </w:r>
      <w:r>
        <w:rPr>
          <w:sz w:val="20"/>
          <w:lang w:val="fr-FR"/>
        </w:rPr>
        <w:t xml:space="preserve">, </w:t>
      </w:r>
      <w:r w:rsidR="004C7245" w:rsidRPr="004C7245">
        <w:rPr>
          <w:sz w:val="20"/>
          <w:lang w:val="fr-FR"/>
        </w:rPr>
        <w:t>Mis-e-Ainak</w:t>
      </w:r>
    </w:p>
    <w:p w14:paraId="4EBD849B" w14:textId="77777777" w:rsidR="004C7245" w:rsidRDefault="004C7245" w:rsidP="00242C0F">
      <w:pPr>
        <w:rPr>
          <w:lang w:val="fr-FR"/>
        </w:rPr>
      </w:pPr>
    </w:p>
    <w:p w14:paraId="11769C85" w14:textId="6046F6C1" w:rsidR="004C7245" w:rsidRDefault="004C7245" w:rsidP="00242C0F">
      <w:pPr>
        <w:rPr>
          <w:lang w:val="fr-FR"/>
        </w:rPr>
      </w:pPr>
      <w:r w:rsidRPr="0032190F">
        <w:rPr>
          <w:lang w:val="fr-FR"/>
        </w:rPr>
        <w:t>Afghanistan</w:t>
      </w:r>
      <w:r>
        <w:rPr>
          <w:lang w:val="fr-FR"/>
        </w:rPr>
        <w:t>. Mine de cuivre majeure et site bouddiste. Actuellement la mine est exploitée par les Chinois. Le site a été pillée par les talibans</w:t>
      </w:r>
    </w:p>
    <w:p w14:paraId="5A2AB3C3" w14:textId="77777777" w:rsidR="00903604" w:rsidRPr="0032190F" w:rsidRDefault="00903604" w:rsidP="00242C0F">
      <w:pPr>
        <w:rPr>
          <w:lang w:val="fr-FR"/>
        </w:rPr>
      </w:pPr>
    </w:p>
    <w:p w14:paraId="333F2A04" w14:textId="77777777" w:rsidR="00903604" w:rsidRDefault="00903604" w:rsidP="004C7245">
      <w:pPr>
        <w:pStyle w:val="Heading1"/>
      </w:pPr>
      <w:bookmarkStart w:id="5080" w:name="Sit_Tombouctou"/>
      <w:r w:rsidRPr="0032190F">
        <w:t>TOMBOUCTOU</w:t>
      </w:r>
    </w:p>
    <w:bookmarkEnd w:id="5080"/>
    <w:p w14:paraId="1D95502D" w14:textId="7C691638" w:rsidR="003363DD" w:rsidRPr="003363DD" w:rsidRDefault="003363DD" w:rsidP="003363DD">
      <w:pPr>
        <w:rPr>
          <w:i/>
          <w:iCs/>
          <w:sz w:val="20"/>
          <w:lang w:val="fr-FR" w:eastAsia="en-GB"/>
        </w:rPr>
      </w:pPr>
      <w:r w:rsidRPr="003363DD">
        <w:rPr>
          <w:i/>
          <w:iCs/>
          <w:sz w:val="20"/>
          <w:lang w:val="fr-FR" w:eastAsia="en-GB"/>
        </w:rPr>
        <w:t>Timbuktu</w:t>
      </w:r>
    </w:p>
    <w:p w14:paraId="193B9DB1" w14:textId="77777777" w:rsidR="00903604" w:rsidRPr="0032190F" w:rsidRDefault="00903604" w:rsidP="00242C0F">
      <w:pPr>
        <w:rPr>
          <w:lang w:val="fr-FR"/>
        </w:rPr>
      </w:pPr>
    </w:p>
    <w:p w14:paraId="1F1D58A8" w14:textId="5ACA6FEF" w:rsidR="00903604" w:rsidRDefault="003363DD" w:rsidP="00242C0F">
      <w:pPr>
        <w:rPr>
          <w:lang w:val="fr-FR"/>
        </w:rPr>
      </w:pPr>
      <w:r w:rsidRPr="0032190F">
        <w:rPr>
          <w:lang w:val="fr-FR"/>
        </w:rPr>
        <w:t>Mali</w:t>
      </w:r>
      <w:r>
        <w:rPr>
          <w:lang w:val="fr-FR"/>
        </w:rPr>
        <w:t xml:space="preserve">. </w:t>
      </w:r>
      <w:r w:rsidR="00C14CA6" w:rsidRPr="0032190F">
        <w:rPr>
          <w:lang w:val="fr-FR"/>
        </w:rPr>
        <w:t xml:space="preserve">Centre culturel (SS BIB). </w:t>
      </w:r>
      <w:r w:rsidR="00903604" w:rsidRPr="0032190F">
        <w:rPr>
          <w:lang w:val="fr-FR"/>
        </w:rPr>
        <w:t>Les manuscrit</w:t>
      </w:r>
      <w:r w:rsidR="00C14CA6" w:rsidRPr="0032190F">
        <w:rPr>
          <w:lang w:val="fr-FR"/>
        </w:rPr>
        <w:t>s</w:t>
      </w:r>
      <w:r w:rsidR="00903604" w:rsidRPr="0032190F">
        <w:rPr>
          <w:lang w:val="fr-FR"/>
        </w:rPr>
        <w:t xml:space="preserve"> de Tombouctou ont été détruits par les islamistes en 2013 (SS BIB)</w:t>
      </w:r>
      <w:r w:rsidR="008B72C1">
        <w:rPr>
          <w:lang w:val="fr-FR"/>
        </w:rPr>
        <w:t xml:space="preserve"> Jugement de la CPI: "</w:t>
      </w:r>
      <w:r w:rsidR="008B72C1" w:rsidRPr="008B72C1">
        <w:rPr>
          <w:i/>
          <w:iCs/>
          <w:lang w:val="fr-FR"/>
        </w:rPr>
        <w:t>breakery f the soul of Tombouchtou</w:t>
      </w:r>
      <w:r w:rsidR="008B72C1">
        <w:rPr>
          <w:lang w:val="fr-FR"/>
        </w:rPr>
        <w:t>"</w:t>
      </w:r>
      <w:r>
        <w:rPr>
          <w:lang w:val="fr-FR"/>
        </w:rPr>
        <w:t xml:space="preserve"> </w:t>
      </w:r>
      <w:r w:rsidR="008B72C1">
        <w:rPr>
          <w:lang w:val="fr-FR"/>
        </w:rPr>
        <w:t>(BIB ?)</w:t>
      </w:r>
      <w:r w:rsidR="008B72C1" w:rsidRPr="003363DD">
        <w:rPr>
          <w:lang w:val="fr-FR"/>
        </w:rPr>
        <w:t xml:space="preserve"> </w:t>
      </w:r>
      <w:r>
        <w:rPr>
          <w:lang w:val="fr-FR"/>
        </w:rPr>
        <w:t>Destruction du monument El Farouk par les islamistes [AI?] (BIB ?)</w:t>
      </w:r>
      <w:r w:rsidRPr="003363DD">
        <w:rPr>
          <w:lang w:val="fr-FR"/>
        </w:rPr>
        <w:t xml:space="preserve"> </w:t>
      </w:r>
      <w:hyperlink r:id="rId12391" w:anchor="zDEFINIT_CH_menac_cas" w:history="1">
        <w:r w:rsidRPr="003363DD">
          <w:rPr>
            <w:rStyle w:val="Hyperlink"/>
            <w:lang w:val="fr-FR"/>
          </w:rPr>
          <w:t>CH</w:t>
        </w:r>
      </w:hyperlink>
      <w:r>
        <w:rPr>
          <w:lang w:val="fr-FR"/>
        </w:rPr>
        <w:t>.</w:t>
      </w:r>
    </w:p>
    <w:p w14:paraId="2E4A8A1B" w14:textId="77777777" w:rsidR="003363DD" w:rsidRDefault="003363DD" w:rsidP="00242C0F">
      <w:pPr>
        <w:rPr>
          <w:lang w:val="fr-FR"/>
        </w:rPr>
      </w:pPr>
    </w:p>
    <w:p w14:paraId="46D7D230" w14:textId="4B23CD28" w:rsidR="003363DD" w:rsidRDefault="003363DD" w:rsidP="003363DD">
      <w:pPr>
        <w:pStyle w:val="Heading1"/>
      </w:pPr>
      <w:bookmarkStart w:id="5081" w:name="Sit_Maragha"/>
      <w:r>
        <w:t>MARAGHA</w:t>
      </w:r>
    </w:p>
    <w:bookmarkEnd w:id="5081"/>
    <w:p w14:paraId="20A316B7" w14:textId="52A6FECB" w:rsidR="003363DD" w:rsidRPr="003363DD" w:rsidRDefault="003363DD" w:rsidP="00242C0F">
      <w:pPr>
        <w:rPr>
          <w:sz w:val="20"/>
          <w:lang w:val="fr-FR"/>
        </w:rPr>
      </w:pPr>
      <w:r w:rsidRPr="003363DD">
        <w:rPr>
          <w:sz w:val="20"/>
          <w:lang w:val="fr-FR"/>
        </w:rPr>
        <w:t xml:space="preserve">Djabel Maragha, </w:t>
      </w:r>
      <w:r w:rsidRPr="003363DD">
        <w:rPr>
          <w:i/>
          <w:iCs/>
          <w:sz w:val="20"/>
          <w:lang w:val="fr-FR"/>
        </w:rPr>
        <w:t>Jabel Maragha</w:t>
      </w:r>
    </w:p>
    <w:p w14:paraId="762E0A54" w14:textId="68072EDF" w:rsidR="003363DD" w:rsidRPr="0032190F" w:rsidRDefault="003363DD" w:rsidP="00242C0F">
      <w:pPr>
        <w:rPr>
          <w:lang w:val="fr-FR"/>
        </w:rPr>
      </w:pPr>
      <w:r>
        <w:rPr>
          <w:lang w:val="fr-FR"/>
        </w:rPr>
        <w:br/>
        <w:t>Soudan. Site méroique [Meroe] d'etruit par des mines illégale d'or (BIB ?) (BIB ?)</w:t>
      </w:r>
      <w:r w:rsidRPr="003363DD">
        <w:rPr>
          <w:lang w:val="fr-FR"/>
        </w:rPr>
        <w:t xml:space="preserve"> </w:t>
      </w:r>
      <w:hyperlink r:id="rId12392" w:anchor="zDEFINIT_CH_menac_cas" w:history="1">
        <w:r w:rsidRPr="003363DD">
          <w:rPr>
            <w:rStyle w:val="Hyperlink"/>
            <w:lang w:val="fr-FR"/>
          </w:rPr>
          <w:t>CH</w:t>
        </w:r>
      </w:hyperlink>
      <w:r>
        <w:rPr>
          <w:lang w:val="fr-FR"/>
        </w:rPr>
        <w:t>.</w:t>
      </w:r>
    </w:p>
    <w:p w14:paraId="43DEF834" w14:textId="77777777" w:rsidR="00C14CA6" w:rsidRPr="0032190F" w:rsidRDefault="00C14CA6" w:rsidP="00242C0F">
      <w:pPr>
        <w:rPr>
          <w:lang w:val="fr-FR"/>
        </w:rPr>
      </w:pPr>
    </w:p>
    <w:p w14:paraId="5BE4AE31" w14:textId="77777777" w:rsidR="00C14CA6" w:rsidRPr="0032190F" w:rsidRDefault="00C14CA6" w:rsidP="004C7245">
      <w:pPr>
        <w:pStyle w:val="Heading1"/>
      </w:pPr>
      <w:r w:rsidRPr="0032190F">
        <w:t>COMBI SALE</w:t>
      </w:r>
    </w:p>
    <w:p w14:paraId="6EFB7CB1" w14:textId="77777777" w:rsidR="00C14CA6" w:rsidRPr="0032190F" w:rsidRDefault="00C14CA6" w:rsidP="00242C0F">
      <w:pPr>
        <w:rPr>
          <w:lang w:val="fr-FR"/>
        </w:rPr>
      </w:pPr>
    </w:p>
    <w:p w14:paraId="40EB8BE9" w14:textId="77777777" w:rsidR="00C14CA6" w:rsidRPr="0032190F" w:rsidRDefault="00C14CA6" w:rsidP="003B26E2">
      <w:pPr>
        <w:jc w:val="both"/>
        <w:rPr>
          <w:lang w:val="fr-FR"/>
        </w:rPr>
      </w:pPr>
      <w:r w:rsidRPr="0032190F">
        <w:rPr>
          <w:lang w:val="fr-FR"/>
        </w:rPr>
        <w:t xml:space="preserve">Combi Salé (Mauritanie ?) est l’équivalent économique de Tombouctou. C’est la deuxième mosquée d’Afrique, située à la limite sud de l’extansion traditionnelle de l’Islam (Sahel, Sahara) et là où débute le paludisme. En-deça de cette zone, l’Afrique noire exploite l’or (BIB Sylvain INRAP). </w:t>
      </w:r>
    </w:p>
    <w:p w14:paraId="27633BFE" w14:textId="77777777" w:rsidR="00C535BE" w:rsidRPr="0032190F" w:rsidRDefault="00C535BE" w:rsidP="00242C0F">
      <w:pPr>
        <w:rPr>
          <w:lang w:val="fr-FR"/>
        </w:rPr>
      </w:pPr>
    </w:p>
    <w:p w14:paraId="25014AA7" w14:textId="77777777" w:rsidR="006364EB" w:rsidRPr="0032190F" w:rsidRDefault="006364EB" w:rsidP="004C7245">
      <w:pPr>
        <w:pStyle w:val="Heading1"/>
      </w:pPr>
      <w:r w:rsidRPr="0032190F">
        <w:t>BLOMBOS</w:t>
      </w:r>
    </w:p>
    <w:p w14:paraId="3D99B82B" w14:textId="77777777" w:rsidR="006364EB" w:rsidRPr="0032190F" w:rsidRDefault="006364EB" w:rsidP="00242C0F">
      <w:pPr>
        <w:rPr>
          <w:lang w:val="fr-FR"/>
        </w:rPr>
      </w:pPr>
    </w:p>
    <w:p w14:paraId="4D3B18BF" w14:textId="77777777" w:rsidR="00E736C2" w:rsidRPr="0032190F" w:rsidRDefault="00E736C2" w:rsidP="003B26E2">
      <w:pPr>
        <w:jc w:val="both"/>
        <w:rPr>
          <w:lang w:val="fr-FR"/>
        </w:rPr>
      </w:pPr>
      <w:r w:rsidRPr="0032190F">
        <w:rPr>
          <w:lang w:val="fr-FR"/>
        </w:rPr>
        <w:t>La grotte de Blombos en A</w:t>
      </w:r>
      <w:r w:rsidR="006364EB" w:rsidRPr="0032190F">
        <w:rPr>
          <w:lang w:val="fr-FR"/>
        </w:rPr>
        <w:t>frique du Sud : 41 coquillages (</w:t>
      </w:r>
      <w:r w:rsidR="006364EB" w:rsidRPr="0032190F">
        <w:rPr>
          <w:i/>
          <w:lang w:val="fr-FR"/>
        </w:rPr>
        <w:t>Nassarius kraussianus</w:t>
      </w:r>
      <w:r w:rsidR="006364EB" w:rsidRPr="0032190F">
        <w:rPr>
          <w:lang w:val="fr-FR"/>
        </w:rPr>
        <w:t>) perforés dans une couche de 75 000 ans. 8000 morceaux d’ocre dont certains gravés géométriquement (motifs en treillis) datés de 100 000 à 75 000 ans (BIB 1678).</w:t>
      </w:r>
      <w:r w:rsidRPr="0032190F">
        <w:rPr>
          <w:lang w:val="fr-FR"/>
        </w:rPr>
        <w:t xml:space="preserve"> Lignes de chevrons opposés et margés (SS BIB)</w:t>
      </w:r>
    </w:p>
    <w:p w14:paraId="6F312A08" w14:textId="77777777" w:rsidR="006364EB" w:rsidRPr="0032190F" w:rsidRDefault="006364EB" w:rsidP="00242C0F">
      <w:pPr>
        <w:rPr>
          <w:lang w:val="fr-FR"/>
        </w:rPr>
      </w:pPr>
    </w:p>
    <w:p w14:paraId="4C265C28" w14:textId="77777777" w:rsidR="00E562FE" w:rsidRPr="0032190F" w:rsidRDefault="00E562FE" w:rsidP="00426FF9">
      <w:pPr>
        <w:pStyle w:val="Heading1"/>
      </w:pPr>
      <w:bookmarkStart w:id="5082" w:name="Sit_Drakensberg"/>
      <w:r w:rsidRPr="0032190F">
        <w:t>DRAKENSBERG</w:t>
      </w:r>
    </w:p>
    <w:bookmarkEnd w:id="5082"/>
    <w:p w14:paraId="76AA500E" w14:textId="77777777" w:rsidR="00CE0955" w:rsidRPr="0032190F" w:rsidRDefault="00CE0955" w:rsidP="00242C0F">
      <w:pPr>
        <w:rPr>
          <w:lang w:val="fr-FR"/>
        </w:rPr>
      </w:pPr>
    </w:p>
    <w:p w14:paraId="7ECE2E01" w14:textId="77777777" w:rsidR="00E562FE" w:rsidRPr="0032190F" w:rsidRDefault="00E562FE" w:rsidP="00CE0955">
      <w:pPr>
        <w:jc w:val="both"/>
        <w:rPr>
          <w:lang w:val="fr-FR"/>
        </w:rPr>
      </w:pPr>
      <w:r w:rsidRPr="0032190F">
        <w:rPr>
          <w:lang w:val="fr-FR"/>
        </w:rPr>
        <w:t xml:space="preserve">Cette région d’Afrique du </w:t>
      </w:r>
      <w:r w:rsidR="00CE0955" w:rsidRPr="0032190F">
        <w:rPr>
          <w:lang w:val="fr-FR"/>
        </w:rPr>
        <w:t>S</w:t>
      </w:r>
      <w:r w:rsidRPr="0032190F">
        <w:rPr>
          <w:lang w:val="fr-FR"/>
        </w:rPr>
        <w:t>ud, abrite parmi les plus belles représentations pariétales. Certaines sont vieilles de plus d</w:t>
      </w:r>
      <w:r w:rsidR="002C3EE8">
        <w:rPr>
          <w:lang w:val="fr-FR"/>
        </w:rPr>
        <w:t>e 3000 ans (datation par les ox</w:t>
      </w:r>
      <w:r w:rsidRPr="0032190F">
        <w:rPr>
          <w:lang w:val="fr-FR"/>
        </w:rPr>
        <w:t>alates de carbone des voiles de calcite [</w:t>
      </w:r>
      <w:r w:rsidRPr="0032190F">
        <w:rPr>
          <w:i/>
          <w:lang w:val="fr-FR"/>
        </w:rPr>
        <w:t>calcite oxalate crusts</w:t>
      </w:r>
      <w:r w:rsidRPr="0032190F">
        <w:rPr>
          <w:lang w:val="fr-FR"/>
        </w:rPr>
        <w:t>]) (BIB C8)</w:t>
      </w:r>
      <w:r w:rsidR="00CE0955" w:rsidRPr="0032190F">
        <w:rPr>
          <w:lang w:val="fr-FR"/>
        </w:rPr>
        <w:t xml:space="preserve">. L’élan du Cap </w:t>
      </w:r>
      <w:r w:rsidR="008D758D" w:rsidRPr="0032190F">
        <w:rPr>
          <w:lang w:val="fr-FR"/>
        </w:rPr>
        <w:t>(</w:t>
      </w:r>
      <w:r w:rsidR="008D758D" w:rsidRPr="0032190F">
        <w:rPr>
          <w:i/>
          <w:lang w:val="fr-FR"/>
        </w:rPr>
        <w:t>Eland</w:t>
      </w:r>
      <w:r w:rsidR="008D758D" w:rsidRPr="0032190F">
        <w:rPr>
          <w:lang w:val="fr-FR"/>
        </w:rPr>
        <w:t xml:space="preserve">) </w:t>
      </w:r>
      <w:r w:rsidR="00CE0955" w:rsidRPr="0032190F">
        <w:rPr>
          <w:lang w:val="fr-FR"/>
        </w:rPr>
        <w:t>représente 60 % de l’effectif total et est présent dans la totalité des sites. D'après la théorie de Taçon (2000), il s'agit d'une manifestation artistique liée à une société chamanique (BIB 2300 p. 1765)</w:t>
      </w:r>
    </w:p>
    <w:p w14:paraId="46C7E58F" w14:textId="77777777" w:rsidR="008D758D" w:rsidRPr="0032190F" w:rsidRDefault="008D758D" w:rsidP="00CE0955">
      <w:pPr>
        <w:jc w:val="both"/>
        <w:rPr>
          <w:lang w:val="fr-FR"/>
        </w:rPr>
      </w:pPr>
    </w:p>
    <w:p w14:paraId="7DBE68E6" w14:textId="77777777" w:rsidR="008D758D" w:rsidRPr="0032190F" w:rsidRDefault="008D758D" w:rsidP="00A677B8">
      <w:pPr>
        <w:pStyle w:val="Heading1"/>
      </w:pPr>
      <w:r w:rsidRPr="0032190F">
        <w:t>HAUT KAROO</w:t>
      </w:r>
    </w:p>
    <w:p w14:paraId="0CCB4A7A" w14:textId="77777777" w:rsidR="008D758D" w:rsidRPr="0032190F" w:rsidRDefault="008D758D" w:rsidP="008D758D">
      <w:pPr>
        <w:jc w:val="both"/>
        <w:rPr>
          <w:lang w:val="fr-FR"/>
        </w:rPr>
      </w:pPr>
      <w:r w:rsidRPr="0032190F">
        <w:rPr>
          <w:lang w:val="fr-FR"/>
        </w:rPr>
        <w:t>L’art du Haut Karoo est attribué à des chasseurs-cueilleurs de</w:t>
      </w:r>
      <w:r w:rsidR="00EF675E" w:rsidRPr="0032190F">
        <w:rPr>
          <w:lang w:val="fr-FR"/>
        </w:rPr>
        <w:t xml:space="preserve"> </w:t>
      </w:r>
      <w:r w:rsidRPr="0032190F">
        <w:rPr>
          <w:lang w:val="fr-FR"/>
        </w:rPr>
        <w:t>tradition chamanique, mais les motifs animaliers sont beaucoup plus diversifiés que</w:t>
      </w:r>
      <w:r w:rsidR="00EF675E" w:rsidRPr="0032190F">
        <w:rPr>
          <w:lang w:val="fr-FR"/>
        </w:rPr>
        <w:t xml:space="preserve"> </w:t>
      </w:r>
      <w:r w:rsidRPr="0032190F">
        <w:rPr>
          <w:lang w:val="fr-FR"/>
        </w:rPr>
        <w:t>dans le Drakensberg, puisque le motif principal, l’antilope, ne représente pas plus de</w:t>
      </w:r>
      <w:r w:rsidR="00EF675E" w:rsidRPr="0032190F">
        <w:rPr>
          <w:lang w:val="fr-FR"/>
        </w:rPr>
        <w:t xml:space="preserve"> </w:t>
      </w:r>
      <w:r w:rsidRPr="0032190F">
        <w:rPr>
          <w:lang w:val="fr-FR"/>
        </w:rPr>
        <w:t>21,5 % du total (Deacon 1994). (BIB 2300 p. 1773)</w:t>
      </w:r>
    </w:p>
    <w:p w14:paraId="6DF4D4CD" w14:textId="77777777" w:rsidR="008D758D" w:rsidRPr="0032190F" w:rsidRDefault="008D758D" w:rsidP="008D758D">
      <w:pPr>
        <w:jc w:val="both"/>
        <w:rPr>
          <w:lang w:val="fr-FR"/>
        </w:rPr>
      </w:pPr>
    </w:p>
    <w:p w14:paraId="6494BC4C" w14:textId="77777777" w:rsidR="008D758D" w:rsidRPr="0032190F" w:rsidRDefault="008D758D" w:rsidP="00A677B8">
      <w:pPr>
        <w:pStyle w:val="Heading1"/>
      </w:pPr>
      <w:r w:rsidRPr="0032190F">
        <w:lastRenderedPageBreak/>
        <w:t>NDEDEMA GORGE</w:t>
      </w:r>
    </w:p>
    <w:p w14:paraId="3908AB51" w14:textId="77777777" w:rsidR="008D758D" w:rsidRPr="0032190F" w:rsidRDefault="008D758D" w:rsidP="008D758D">
      <w:pPr>
        <w:jc w:val="both"/>
        <w:rPr>
          <w:lang w:val="fr-FR"/>
        </w:rPr>
      </w:pPr>
      <w:r w:rsidRPr="0032190F">
        <w:rPr>
          <w:lang w:val="fr-FR"/>
        </w:rPr>
        <w:t>La région de Ndedema Gorge est également liée à la</w:t>
      </w:r>
      <w:r w:rsidR="00EF675E" w:rsidRPr="0032190F">
        <w:rPr>
          <w:lang w:val="fr-FR"/>
        </w:rPr>
        <w:t xml:space="preserve"> </w:t>
      </w:r>
      <w:r w:rsidRPr="0032190F">
        <w:rPr>
          <w:lang w:val="fr-FR"/>
        </w:rPr>
        <w:t>pratique de la transe et du chamanisme selon H. Pager (1971), mais cette région,</w:t>
      </w:r>
      <w:r w:rsidR="00EF675E" w:rsidRPr="0032190F">
        <w:rPr>
          <w:lang w:val="fr-FR"/>
        </w:rPr>
        <w:t xml:space="preserve"> </w:t>
      </w:r>
      <w:r w:rsidRPr="0032190F">
        <w:rPr>
          <w:lang w:val="fr-FR"/>
        </w:rPr>
        <w:t>située au Nord du Drakensberg, présente des différences iconographiques par</w:t>
      </w:r>
      <w:r w:rsidR="00EF675E" w:rsidRPr="0032190F">
        <w:rPr>
          <w:lang w:val="fr-FR"/>
        </w:rPr>
        <w:t xml:space="preserve"> </w:t>
      </w:r>
      <w:r w:rsidRPr="0032190F">
        <w:rPr>
          <w:lang w:val="fr-FR"/>
        </w:rPr>
        <w:t>rapport au Drakensberg. Par exemple, comme la région est restée à l’écart de la</w:t>
      </w:r>
      <w:r w:rsidR="00EF675E" w:rsidRPr="0032190F">
        <w:rPr>
          <w:lang w:val="fr-FR"/>
        </w:rPr>
        <w:t xml:space="preserve"> </w:t>
      </w:r>
      <w:r w:rsidRPr="0032190F">
        <w:rPr>
          <w:lang w:val="fr-FR"/>
        </w:rPr>
        <w:t>colonisation, le cheval y est absent. (BIB 2300 p. 1773)</w:t>
      </w:r>
    </w:p>
    <w:p w14:paraId="1CA117FF" w14:textId="77777777" w:rsidR="00E562FE" w:rsidRPr="0032190F" w:rsidRDefault="00E562FE" w:rsidP="00242C0F">
      <w:pPr>
        <w:rPr>
          <w:lang w:val="fr-FR"/>
        </w:rPr>
      </w:pPr>
    </w:p>
    <w:p w14:paraId="6B2255BF" w14:textId="77777777" w:rsidR="00E562FE" w:rsidRPr="0032190F" w:rsidRDefault="00E562FE" w:rsidP="00A677B8">
      <w:pPr>
        <w:pStyle w:val="Heading1"/>
      </w:pPr>
      <w:r w:rsidRPr="0032190F">
        <w:t>SONIA’S CAVE UPPER</w:t>
      </w:r>
    </w:p>
    <w:p w14:paraId="1F405E80" w14:textId="77777777" w:rsidR="00E562FE" w:rsidRPr="0032190F" w:rsidRDefault="00E562FE" w:rsidP="00242C0F">
      <w:pPr>
        <w:rPr>
          <w:lang w:val="fr-FR"/>
        </w:rPr>
      </w:pPr>
      <w:r w:rsidRPr="0032190F">
        <w:rPr>
          <w:lang w:val="fr-FR"/>
        </w:rPr>
        <w:t xml:space="preserve">La grotte supérieur de Sonia, dans le Boontjieskoof (Afrique du Sud) a livré une date de 500 ± 140 BP (1234-1802 calBC). </w:t>
      </w:r>
      <w:r w:rsidR="00C514E0" w:rsidRPr="0032190F">
        <w:rPr>
          <w:lang w:val="fr-FR"/>
        </w:rPr>
        <w:t xml:space="preserve">  </w:t>
      </w:r>
      <w:r w:rsidR="00BC2AC2" w:rsidRPr="0032190F">
        <w:rPr>
          <w:lang w:val="fr-FR"/>
        </w:rPr>
        <w:t>TYN 2</w:t>
      </w:r>
      <w:r w:rsidR="00C514E0" w:rsidRPr="0032190F">
        <w:rPr>
          <w:lang w:val="fr-FR"/>
        </w:rPr>
        <w:t xml:space="preserve">  </w:t>
      </w:r>
      <w:r w:rsidR="00BC2AC2" w:rsidRPr="0032190F">
        <w:rPr>
          <w:lang w:val="fr-FR"/>
        </w:rPr>
        <w:t>Plusieurs peintures de l’abri de TYN 2 (Afrique du Sud), rattaché à l’art des San, a été daté entre 2800 et 1340 cal BP (</w:t>
      </w:r>
      <w:r w:rsidRPr="0032190F">
        <w:rPr>
          <w:lang w:val="fr-FR"/>
        </w:rPr>
        <w:t xml:space="preserve">BIB </w:t>
      </w:r>
      <w:r w:rsidR="00BC2AC2" w:rsidRPr="0032190F">
        <w:rPr>
          <w:lang w:val="fr-FR"/>
        </w:rPr>
        <w:t>D. Pearce</w:t>
      </w:r>
      <w:r w:rsidRPr="0032190F">
        <w:rPr>
          <w:lang w:val="fr-FR"/>
        </w:rPr>
        <w:t xml:space="preserve"> in BIB C8</w:t>
      </w:r>
      <w:r w:rsidR="00BC2AC2" w:rsidRPr="0032190F">
        <w:rPr>
          <w:lang w:val="fr-FR"/>
        </w:rPr>
        <w:t>).</w:t>
      </w:r>
      <w:r w:rsidR="00C514E0" w:rsidRPr="0032190F">
        <w:rPr>
          <w:lang w:val="fr-FR"/>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4"/>
        <w:gridCol w:w="1376"/>
      </w:tblGrid>
      <w:tr w:rsidR="00E562FE" w14:paraId="0AB82A4B" w14:textId="77777777" w:rsidTr="00EF675E">
        <w:trPr>
          <w:jc w:val="center"/>
        </w:trPr>
        <w:tc>
          <w:tcPr>
            <w:tcW w:w="1134" w:type="dxa"/>
            <w:shd w:val="clear" w:color="auto" w:fill="auto"/>
          </w:tcPr>
          <w:p w14:paraId="03760D60" w14:textId="77777777" w:rsidR="00E562FE" w:rsidRPr="0032190F" w:rsidRDefault="00E562FE" w:rsidP="00242C0F">
            <w:pPr>
              <w:rPr>
                <w:lang w:val="fr-FR"/>
              </w:rPr>
            </w:pPr>
          </w:p>
        </w:tc>
        <w:tc>
          <w:tcPr>
            <w:tcW w:w="1376" w:type="dxa"/>
            <w:shd w:val="clear" w:color="auto" w:fill="auto"/>
          </w:tcPr>
          <w:p w14:paraId="62EBCA2E" w14:textId="77777777" w:rsidR="00E562FE" w:rsidRDefault="00E562FE" w:rsidP="00242C0F">
            <w:r>
              <w:t>cal BP</w:t>
            </w:r>
          </w:p>
        </w:tc>
      </w:tr>
      <w:tr w:rsidR="00E562FE" w14:paraId="022BC0B8" w14:textId="77777777" w:rsidTr="00EF675E">
        <w:trPr>
          <w:jc w:val="center"/>
        </w:trPr>
        <w:tc>
          <w:tcPr>
            <w:tcW w:w="1134" w:type="dxa"/>
            <w:shd w:val="clear" w:color="auto" w:fill="auto"/>
          </w:tcPr>
          <w:p w14:paraId="563B4215" w14:textId="77777777" w:rsidR="00E562FE" w:rsidRDefault="00E562FE" w:rsidP="00242C0F">
            <w:r>
              <w:t>1</w:t>
            </w:r>
            <w:r w:rsidRPr="00D02247">
              <w:rPr>
                <w:vertAlign w:val="superscript"/>
              </w:rPr>
              <w:t>e</w:t>
            </w:r>
            <w:r>
              <w:t xml:space="preserve"> phase</w:t>
            </w:r>
          </w:p>
        </w:tc>
        <w:tc>
          <w:tcPr>
            <w:tcW w:w="1376" w:type="dxa"/>
            <w:shd w:val="clear" w:color="auto" w:fill="auto"/>
          </w:tcPr>
          <w:p w14:paraId="3A62FA5E" w14:textId="77777777" w:rsidR="00E562FE" w:rsidRDefault="00E562FE" w:rsidP="00242C0F">
            <w:r>
              <w:t>2800-2100</w:t>
            </w:r>
          </w:p>
        </w:tc>
      </w:tr>
      <w:tr w:rsidR="00E562FE" w14:paraId="180B711A" w14:textId="77777777" w:rsidTr="00EF675E">
        <w:trPr>
          <w:jc w:val="center"/>
        </w:trPr>
        <w:tc>
          <w:tcPr>
            <w:tcW w:w="1134" w:type="dxa"/>
            <w:shd w:val="clear" w:color="auto" w:fill="auto"/>
          </w:tcPr>
          <w:p w14:paraId="638CFAC7" w14:textId="77777777" w:rsidR="00E562FE" w:rsidRDefault="00E562FE" w:rsidP="00242C0F">
            <w:r>
              <w:t>2</w:t>
            </w:r>
            <w:r w:rsidRPr="00D02247">
              <w:rPr>
                <w:vertAlign w:val="superscript"/>
              </w:rPr>
              <w:t>e</w:t>
            </w:r>
            <w:r>
              <w:t xml:space="preserve"> phase</w:t>
            </w:r>
          </w:p>
        </w:tc>
        <w:tc>
          <w:tcPr>
            <w:tcW w:w="1376" w:type="dxa"/>
            <w:shd w:val="clear" w:color="auto" w:fill="auto"/>
          </w:tcPr>
          <w:p w14:paraId="327D9D61" w14:textId="77777777" w:rsidR="00E562FE" w:rsidRDefault="00E562FE" w:rsidP="00242C0F">
            <w:r>
              <w:t>2400-1800</w:t>
            </w:r>
          </w:p>
        </w:tc>
      </w:tr>
      <w:tr w:rsidR="00E562FE" w14:paraId="1C4AF594" w14:textId="77777777" w:rsidTr="00EF675E">
        <w:trPr>
          <w:jc w:val="center"/>
        </w:trPr>
        <w:tc>
          <w:tcPr>
            <w:tcW w:w="1134" w:type="dxa"/>
            <w:shd w:val="clear" w:color="auto" w:fill="auto"/>
          </w:tcPr>
          <w:p w14:paraId="09FEA447" w14:textId="77777777" w:rsidR="00E562FE" w:rsidRDefault="00E562FE" w:rsidP="00242C0F">
            <w:r>
              <w:t>3</w:t>
            </w:r>
            <w:r w:rsidRPr="00D02247">
              <w:rPr>
                <w:vertAlign w:val="superscript"/>
              </w:rPr>
              <w:t>e</w:t>
            </w:r>
            <w:r>
              <w:t xml:space="preserve"> phase</w:t>
            </w:r>
          </w:p>
        </w:tc>
        <w:tc>
          <w:tcPr>
            <w:tcW w:w="1376" w:type="dxa"/>
            <w:shd w:val="clear" w:color="auto" w:fill="auto"/>
          </w:tcPr>
          <w:p w14:paraId="08F0E341" w14:textId="77777777" w:rsidR="00E562FE" w:rsidRDefault="00E562FE" w:rsidP="00242C0F">
            <w:r>
              <w:t>2020-1340</w:t>
            </w:r>
          </w:p>
        </w:tc>
      </w:tr>
    </w:tbl>
    <w:p w14:paraId="02BBF4C1" w14:textId="77777777" w:rsidR="00A677B8" w:rsidRDefault="00E562FE" w:rsidP="00CC5A1A">
      <w:pPr>
        <w:jc w:val="both"/>
        <w:rPr>
          <w:lang w:val="en-GB"/>
        </w:rPr>
      </w:pPr>
      <w:r w:rsidRPr="00E562FE">
        <w:rPr>
          <w:lang w:val="en-GB"/>
        </w:rPr>
        <w:t>(BIB D. Pearce in BIB C8).</w:t>
      </w:r>
    </w:p>
    <w:p w14:paraId="7FA93640" w14:textId="77777777" w:rsidR="00A677B8" w:rsidRDefault="00A677B8" w:rsidP="00CC5A1A">
      <w:pPr>
        <w:jc w:val="both"/>
        <w:rPr>
          <w:lang w:val="en-GB"/>
        </w:rPr>
      </w:pPr>
    </w:p>
    <w:p w14:paraId="1993208D" w14:textId="77777777" w:rsidR="00A677B8" w:rsidRDefault="00C514E0" w:rsidP="00A677B8">
      <w:pPr>
        <w:pStyle w:val="Heading1"/>
      </w:pPr>
      <w:r w:rsidRPr="00A677B8">
        <w:rPr>
          <w:lang w:val="en-US"/>
        </w:rPr>
        <w:t xml:space="preserve"> </w:t>
      </w:r>
      <w:bookmarkStart w:id="5083" w:name="Sit_Dampier"/>
      <w:r w:rsidR="00B4644F" w:rsidRPr="0032190F">
        <w:t>DAMPIER (ARCHIPEL DE)</w:t>
      </w:r>
      <w:r w:rsidRPr="0032190F">
        <w:t xml:space="preserve"> </w:t>
      </w:r>
      <w:bookmarkEnd w:id="5083"/>
      <w:r w:rsidRPr="0032190F">
        <w:t xml:space="preserve"> </w:t>
      </w:r>
    </w:p>
    <w:p w14:paraId="3C548FF9" w14:textId="77777777" w:rsidR="00A677B8" w:rsidRDefault="00A677B8" w:rsidP="00CC5A1A">
      <w:pPr>
        <w:jc w:val="both"/>
        <w:rPr>
          <w:lang w:val="fr-FR"/>
        </w:rPr>
      </w:pPr>
    </w:p>
    <w:p w14:paraId="132419A1" w14:textId="77777777" w:rsidR="00B4644F" w:rsidRPr="0032190F" w:rsidRDefault="00B4644F" w:rsidP="00CC5A1A">
      <w:pPr>
        <w:jc w:val="both"/>
        <w:rPr>
          <w:lang w:val="fr-FR"/>
        </w:rPr>
      </w:pPr>
      <w:r w:rsidRPr="0032190F">
        <w:rPr>
          <w:lang w:val="fr-FR"/>
        </w:rPr>
        <w:t>Au NO de l’Australie. C’est la plus importante concentration d’art rupestre (gravure) au monde (BIB Enquêtes archéologiques, Arte). Le site se compose d’une multitude de bloc oxydés (rouges). Les gravures ont été piquetées. Leur datation s’est faite d’après le développement de la patine (BIB Enquêtes archéologiques, Arte)</w:t>
      </w:r>
    </w:p>
    <w:p w14:paraId="6AF7E49E" w14:textId="77777777" w:rsidR="00B4644F" w:rsidRPr="0032190F" w:rsidRDefault="00B4644F"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9"/>
        <w:gridCol w:w="5668"/>
      </w:tblGrid>
      <w:tr w:rsidR="00B4644F" w:rsidRPr="00552E63" w14:paraId="735094A9" w14:textId="77777777" w:rsidTr="00C35EA7">
        <w:trPr>
          <w:jc w:val="center"/>
        </w:trPr>
        <w:tc>
          <w:tcPr>
            <w:tcW w:w="1189" w:type="dxa"/>
          </w:tcPr>
          <w:p w14:paraId="430A64E7" w14:textId="77777777" w:rsidR="00B4644F" w:rsidRPr="00C35EA7" w:rsidRDefault="00B4644F" w:rsidP="00C35EA7">
            <w:pPr>
              <w:jc w:val="center"/>
              <w:rPr>
                <w:b/>
              </w:rPr>
            </w:pPr>
            <w:r w:rsidRPr="00C35EA7">
              <w:rPr>
                <w:b/>
              </w:rPr>
              <w:t>phases</w:t>
            </w:r>
          </w:p>
        </w:tc>
        <w:tc>
          <w:tcPr>
            <w:tcW w:w="5668" w:type="dxa"/>
          </w:tcPr>
          <w:p w14:paraId="00CDD427" w14:textId="77777777" w:rsidR="00B4644F" w:rsidRPr="00C35EA7" w:rsidRDefault="00B4644F" w:rsidP="00C35EA7">
            <w:pPr>
              <w:jc w:val="center"/>
              <w:rPr>
                <w:b/>
              </w:rPr>
            </w:pPr>
            <w:r w:rsidRPr="00C35EA7">
              <w:rPr>
                <w:b/>
              </w:rPr>
              <w:t>descriptio</w:t>
            </w:r>
            <w:r w:rsidR="00552E63" w:rsidRPr="00C35EA7">
              <w:rPr>
                <w:b/>
              </w:rPr>
              <w:t>n</w:t>
            </w:r>
          </w:p>
        </w:tc>
      </w:tr>
      <w:tr w:rsidR="00B4644F" w:rsidRPr="008A1841" w14:paraId="06AE7B71" w14:textId="77777777" w:rsidTr="00C35EA7">
        <w:trPr>
          <w:jc w:val="center"/>
        </w:trPr>
        <w:tc>
          <w:tcPr>
            <w:tcW w:w="1189" w:type="dxa"/>
          </w:tcPr>
          <w:p w14:paraId="756415F2" w14:textId="77777777" w:rsidR="00B4644F" w:rsidRDefault="00B4644F" w:rsidP="00242C0F">
            <w:r>
              <w:t>nouvelle</w:t>
            </w:r>
          </w:p>
        </w:tc>
        <w:tc>
          <w:tcPr>
            <w:tcW w:w="5668" w:type="dxa"/>
          </w:tcPr>
          <w:p w14:paraId="1BAAE8B7" w14:textId="77777777" w:rsidR="00B4644F" w:rsidRPr="00C35EA7" w:rsidRDefault="00B4644F" w:rsidP="00242C0F">
            <w:pPr>
              <w:rPr>
                <w:lang w:val="fr-FR"/>
              </w:rPr>
            </w:pPr>
            <w:r w:rsidRPr="00C35EA7">
              <w:rPr>
                <w:lang w:val="fr-FR"/>
              </w:rPr>
              <w:t>faune aquatique (tortue, etc.)</w:t>
            </w:r>
            <w:r w:rsidR="00CC5A1A" w:rsidRPr="00C35EA7">
              <w:rPr>
                <w:lang w:val="fr-FR"/>
              </w:rPr>
              <w:t xml:space="preserve"> </w:t>
            </w:r>
            <w:r w:rsidRPr="00C35EA7">
              <w:rPr>
                <w:lang w:val="fr-FR"/>
              </w:rPr>
              <w:t>patine faible</w:t>
            </w:r>
          </w:p>
        </w:tc>
      </w:tr>
      <w:tr w:rsidR="00B4644F" w:rsidRPr="008A1841" w14:paraId="3D3D202E" w14:textId="77777777" w:rsidTr="00C35EA7">
        <w:trPr>
          <w:jc w:val="center"/>
        </w:trPr>
        <w:tc>
          <w:tcPr>
            <w:tcW w:w="1189" w:type="dxa"/>
          </w:tcPr>
          <w:p w14:paraId="6EC2520C" w14:textId="77777777" w:rsidR="00B4644F" w:rsidRDefault="00B4644F" w:rsidP="00242C0F">
            <w:r>
              <w:t>ancienne</w:t>
            </w:r>
          </w:p>
        </w:tc>
        <w:tc>
          <w:tcPr>
            <w:tcW w:w="5668" w:type="dxa"/>
          </w:tcPr>
          <w:p w14:paraId="2FD298D0" w14:textId="77777777" w:rsidR="00B4644F" w:rsidRPr="00C35EA7" w:rsidRDefault="00B4644F" w:rsidP="00242C0F">
            <w:pPr>
              <w:rPr>
                <w:lang w:val="fr-FR"/>
              </w:rPr>
            </w:pPr>
            <w:r w:rsidRPr="00C35EA7">
              <w:rPr>
                <w:lang w:val="fr-FR"/>
              </w:rPr>
              <w:t>grands animaux terrestres (kangourou, etc.)</w:t>
            </w:r>
            <w:r w:rsidR="00CC5A1A" w:rsidRPr="00C35EA7">
              <w:rPr>
                <w:lang w:val="fr-FR"/>
              </w:rPr>
              <w:t xml:space="preserve"> </w:t>
            </w:r>
            <w:r w:rsidRPr="00C35EA7">
              <w:rPr>
                <w:lang w:val="fr-FR"/>
              </w:rPr>
              <w:t>patine forte</w:t>
            </w:r>
          </w:p>
        </w:tc>
      </w:tr>
    </w:tbl>
    <w:p w14:paraId="6D085C86" w14:textId="77777777" w:rsidR="00B4644F" w:rsidRPr="0032190F" w:rsidRDefault="00B4644F" w:rsidP="00242C0F">
      <w:pPr>
        <w:rPr>
          <w:lang w:val="fr-FR"/>
        </w:rPr>
      </w:pPr>
      <w:r w:rsidRPr="0032190F">
        <w:rPr>
          <w:lang w:val="fr-FR"/>
        </w:rPr>
        <w:t>(BIB Enquêtes archéologiques, Arte)</w:t>
      </w:r>
    </w:p>
    <w:p w14:paraId="74D27C62" w14:textId="77777777" w:rsidR="00E562FE" w:rsidRPr="0032190F" w:rsidRDefault="00E562FE" w:rsidP="00242C0F">
      <w:pPr>
        <w:rPr>
          <w:lang w:val="fr-FR"/>
        </w:rPr>
      </w:pPr>
    </w:p>
    <w:p w14:paraId="49FAB79C" w14:textId="77777777" w:rsidR="00B4644F" w:rsidRPr="0032190F" w:rsidRDefault="00B4644F" w:rsidP="00242C0F">
      <w:pPr>
        <w:rPr>
          <w:lang w:val="fr-FR"/>
        </w:rPr>
      </w:pPr>
      <w:r w:rsidRPr="0032190F">
        <w:rPr>
          <w:lang w:val="fr-FR"/>
        </w:rPr>
        <w:t>La superposition d’une tortue sur un kangourou confirme cette datation. On peut comprendre le changement de registre iconographique par la remontée des eaux suite au réchauffement climatique il y a 20000 ans (BIB Enquêtes archéologiques, Arte)</w:t>
      </w:r>
    </w:p>
    <w:p w14:paraId="3262A6D3" w14:textId="77777777" w:rsidR="00B4644F" w:rsidRPr="0032190F" w:rsidRDefault="00B4644F" w:rsidP="00242C0F">
      <w:pPr>
        <w:rPr>
          <w:lang w:val="fr-FR"/>
        </w:rPr>
      </w:pPr>
      <w:r w:rsidRPr="0032190F">
        <w:rPr>
          <w:lang w:val="fr-FR"/>
        </w:rPr>
        <w:t>Dans Un site d’habitat temporaire (des casemates de 2/3 cellules dont les murs sont constitué de quelques assises de pierres et devait servir temporaiement) a été mis au jour des gravures de faune marine.(BIB Enquêtes archéologiques, Arte)</w:t>
      </w:r>
    </w:p>
    <w:p w14:paraId="0DA6CD9D" w14:textId="77777777" w:rsidR="00B4644F" w:rsidRPr="0032190F" w:rsidRDefault="00B4644F" w:rsidP="00242C0F">
      <w:pPr>
        <w:rPr>
          <w:lang w:val="fr-FR"/>
        </w:rPr>
      </w:pPr>
      <w:r w:rsidRPr="0032190F">
        <w:rPr>
          <w:lang w:val="fr-FR"/>
        </w:rPr>
        <w:t>Des gravures topographiques montrant différents types de « trous d’eau » (important dans cette région très aride) gravés différemment selon qu’ils soient permanent, intermitent, alimenté par les eaux souterraines ou de pluie, sont reliés les uns aux autres, mis en réseau (BIB Enquêtes archéologiques, Arte)</w:t>
      </w:r>
    </w:p>
    <w:p w14:paraId="532AB529" w14:textId="327E4A8A" w:rsidR="00B4644F" w:rsidRPr="0032190F" w:rsidRDefault="00B4644F" w:rsidP="00242C0F">
      <w:pPr>
        <w:rPr>
          <w:lang w:val="fr-FR"/>
        </w:rPr>
      </w:pPr>
      <w:r w:rsidRPr="0032190F">
        <w:rPr>
          <w:lang w:val="fr-FR"/>
        </w:rPr>
        <w:t xml:space="preserve">D’immense </w:t>
      </w:r>
      <w:hyperlink r:id="rId12393" w:anchor="Cul_Amas_coquillier" w:history="1">
        <w:r w:rsidR="00A0044D" w:rsidRPr="00A0044D">
          <w:rPr>
            <w:rStyle w:val="Hyperlink"/>
            <w:lang w:val="fr-FR"/>
          </w:rPr>
          <w:t>amas coquille</w:t>
        </w:r>
        <w:r w:rsidR="00A0044D">
          <w:rPr>
            <w:rStyle w:val="Hyperlink"/>
            <w:lang w:val="fr-FR"/>
          </w:rPr>
          <w:t>rs</w:t>
        </w:r>
      </w:hyperlink>
      <w:r w:rsidR="00A0044D" w:rsidRPr="0032190F">
        <w:rPr>
          <w:lang w:val="fr-FR"/>
        </w:rPr>
        <w:t xml:space="preserve"> </w:t>
      </w:r>
      <w:r w:rsidRPr="0032190F">
        <w:rPr>
          <w:lang w:val="fr-FR"/>
        </w:rPr>
        <w:t>[mé</w:t>
      </w:r>
      <w:r w:rsidR="00A0044D">
        <w:rPr>
          <w:lang w:val="fr-FR"/>
        </w:rPr>
        <w:t>s</w:t>
      </w:r>
      <w:r w:rsidRPr="0032190F">
        <w:rPr>
          <w:lang w:val="fr-FR"/>
        </w:rPr>
        <w:t>olithique] datant des 4 derniers millénaire ont été retrouvés (BIB Enquêtes archéologiques, Arte).</w:t>
      </w:r>
    </w:p>
    <w:p w14:paraId="2874B76B" w14:textId="15BFE872" w:rsidR="008D758D" w:rsidRPr="00644C70" w:rsidRDefault="008D758D" w:rsidP="00242C0F">
      <w:pPr>
        <w:rPr>
          <w:lang w:val="fr-FR"/>
        </w:rPr>
      </w:pPr>
      <w:r w:rsidRPr="0032190F">
        <w:rPr>
          <w:lang w:val="fr-FR"/>
        </w:rPr>
        <w:t xml:space="preserve">v. </w:t>
      </w:r>
      <w:hyperlink r:id="rId12394" w:anchor="Sit_Arnhem_Occidentale" w:history="1">
        <w:r w:rsidRPr="0032190F">
          <w:rPr>
            <w:rStyle w:val="Hyperlink"/>
            <w:lang w:val="fr-FR"/>
          </w:rPr>
          <w:t>Arnhem occidental</w:t>
        </w:r>
      </w:hyperlink>
    </w:p>
    <w:p w14:paraId="20AD4F53" w14:textId="77777777" w:rsidR="00905632" w:rsidRPr="00644C70" w:rsidRDefault="00905632" w:rsidP="00242C0F">
      <w:pPr>
        <w:rPr>
          <w:lang w:val="fr-FR"/>
        </w:rPr>
      </w:pPr>
    </w:p>
    <w:p w14:paraId="33C8F99F" w14:textId="77777777" w:rsidR="00905632" w:rsidRPr="00644C70" w:rsidRDefault="00905632" w:rsidP="00A677B8">
      <w:pPr>
        <w:pStyle w:val="Heading1"/>
      </w:pPr>
      <w:r w:rsidRPr="00644C70">
        <w:t>ARNHEM</w:t>
      </w:r>
    </w:p>
    <w:p w14:paraId="401D13C4" w14:textId="77777777" w:rsidR="00905632" w:rsidRPr="00644C70" w:rsidRDefault="00905632" w:rsidP="00242C0F">
      <w:pPr>
        <w:rPr>
          <w:lang w:val="fr-FR"/>
        </w:rPr>
      </w:pPr>
    </w:p>
    <w:p w14:paraId="368C1939" w14:textId="77777777" w:rsidR="00905632" w:rsidRPr="00905632" w:rsidRDefault="00905632" w:rsidP="00242C0F">
      <w:pPr>
        <w:rPr>
          <w:lang w:val="fr-FR"/>
        </w:rPr>
      </w:pPr>
      <w:r w:rsidRPr="00905632">
        <w:rPr>
          <w:lang w:val="fr-FR"/>
        </w:rPr>
        <w:t>La Terre d'Arnhem, dans le Nor</w:t>
      </w:r>
      <w:r>
        <w:rPr>
          <w:lang w:val="fr-FR"/>
        </w:rPr>
        <w:t>d de l'Australie est caractérisée par le Temps du Rève et forme une koiné culturelle (Musée d'ethnologie, Barcelone, 2018)</w:t>
      </w:r>
    </w:p>
    <w:p w14:paraId="37B08370" w14:textId="77777777" w:rsidR="00CE0955" w:rsidRPr="0032190F" w:rsidRDefault="00CE0955" w:rsidP="00242C0F">
      <w:pPr>
        <w:rPr>
          <w:lang w:val="fr-FR"/>
        </w:rPr>
      </w:pPr>
    </w:p>
    <w:p w14:paraId="09AF3077" w14:textId="77777777" w:rsidR="00CE0955" w:rsidRPr="0032190F" w:rsidRDefault="00CE0955" w:rsidP="00426FF9">
      <w:pPr>
        <w:pStyle w:val="Heading1"/>
      </w:pPr>
      <w:bookmarkStart w:id="5084" w:name="Sit_Arnhem_Occidentale"/>
      <w:r w:rsidRPr="0032190F">
        <w:lastRenderedPageBreak/>
        <w:t>ARNHEM OCCIDENTALE (TERRE DE)</w:t>
      </w:r>
    </w:p>
    <w:bookmarkEnd w:id="5084"/>
    <w:p w14:paraId="20E2F15E" w14:textId="77777777" w:rsidR="00B4644F" w:rsidRPr="0032190F" w:rsidRDefault="00B4644F" w:rsidP="00242C0F">
      <w:pPr>
        <w:rPr>
          <w:lang w:val="fr-FR"/>
        </w:rPr>
      </w:pPr>
    </w:p>
    <w:p w14:paraId="3D52561A" w14:textId="77777777" w:rsidR="00CC5A1A" w:rsidRPr="0032190F" w:rsidRDefault="00CC5A1A" w:rsidP="00CC5A1A">
      <w:pPr>
        <w:jc w:val="both"/>
        <w:rPr>
          <w:lang w:val="fr-FR"/>
        </w:rPr>
      </w:pPr>
      <w:r w:rsidRPr="0032190F">
        <w:rPr>
          <w:lang w:val="fr-FR"/>
        </w:rPr>
        <w:t>L’art rupestre de la Terre de Arnhem a subi d’importantes transformations à partir de 5000 BP. Antérieurement, l’art dynamique ancien (</w:t>
      </w:r>
      <w:r w:rsidRPr="0032190F">
        <w:rPr>
          <w:i/>
          <w:lang w:val="fr-FR"/>
        </w:rPr>
        <w:t>old dynamic</w:t>
      </w:r>
      <w:r w:rsidRPr="0032190F">
        <w:rPr>
          <w:lang w:val="fr-FR"/>
        </w:rPr>
        <w:t>) était sans doute d’inspiration chamanique (Taçon &amp; Chippindale 2008). Après 5000 BP, les groupes fortement attachés à un territoire passeraient à un système d’organisation totémique avec des changements importants dans l’art rupestre (tradition des peintures aux "rayons-X"). (BIB 2300 p. 1769)</w:t>
      </w:r>
    </w:p>
    <w:p w14:paraId="1ABDEAB4" w14:textId="77777777" w:rsidR="00480B55" w:rsidRPr="0032190F" w:rsidRDefault="00480B55" w:rsidP="00480B55">
      <w:pPr>
        <w:jc w:val="both"/>
        <w:rPr>
          <w:lang w:val="fr-FR"/>
        </w:rPr>
      </w:pPr>
      <w:r w:rsidRPr="0032190F">
        <w:rPr>
          <w:lang w:val="fr-FR"/>
        </w:rPr>
        <w:t>art totémique: "Les Aborigènes de la terre d’Arnhem ont peint sur des écorces, avec des pigments ocre, rouge, blanc, des animaux comme le kangourou, ancêtre totémique". (BIB 2333)</w:t>
      </w:r>
    </w:p>
    <w:p w14:paraId="02E1CB45" w14:textId="77777777" w:rsidR="00480B55" w:rsidRPr="0032190F" w:rsidRDefault="00480B55" w:rsidP="00CC5A1A">
      <w:pPr>
        <w:jc w:val="both"/>
        <w:rPr>
          <w:lang w:val="fr-FR"/>
        </w:rPr>
      </w:pPr>
    </w:p>
    <w:p w14:paraId="2B3FBB4F" w14:textId="77777777" w:rsidR="00AE76C1" w:rsidRPr="0032190F" w:rsidRDefault="00AE76C1" w:rsidP="00CC5A1A">
      <w:pPr>
        <w:jc w:val="both"/>
        <w:rPr>
          <w:lang w:val="fr-FR"/>
        </w:rPr>
      </w:pPr>
      <w:r w:rsidRPr="0032190F">
        <w:rPr>
          <w:lang w:val="fr-FR"/>
        </w:rPr>
        <w:t>Dans la région, localité de Jabiluka, Red Lilly (lagon).</w:t>
      </w:r>
    </w:p>
    <w:p w14:paraId="470183BE" w14:textId="77777777" w:rsidR="00AE76C1" w:rsidRPr="0032190F" w:rsidRDefault="00AE76C1" w:rsidP="00CC5A1A">
      <w:pPr>
        <w:jc w:val="both"/>
        <w:rPr>
          <w:lang w:val="fr-FR"/>
        </w:rPr>
      </w:pPr>
    </w:p>
    <w:p w14:paraId="2027E9CA" w14:textId="77777777" w:rsidR="00AE76C1" w:rsidRPr="0032190F" w:rsidRDefault="00AE76C1" w:rsidP="00CC5A1A">
      <w:pPr>
        <w:jc w:val="both"/>
        <w:rPr>
          <w:lang w:val="fr-FR"/>
        </w:rPr>
      </w:pPr>
      <w:r w:rsidRPr="0032190F">
        <w:rPr>
          <w:lang w:val="fr-FR"/>
        </w:rPr>
        <w:t>Pour T. Jones, "il y a un gradient altitudinal et chronologique du RA" (BIB 2532)</w:t>
      </w:r>
    </w:p>
    <w:p w14:paraId="3640B516" w14:textId="77777777" w:rsidR="00AE76C1" w:rsidRPr="0032190F" w:rsidRDefault="00AE76C1" w:rsidP="00CC5A1A">
      <w:pPr>
        <w:jc w:val="both"/>
        <w:rPr>
          <w:lang w:val="fr-FR"/>
        </w:rPr>
      </w:pPr>
    </w:p>
    <w:p w14:paraId="6B6FEA80" w14:textId="77777777" w:rsidR="008D758D" w:rsidRPr="0032190F" w:rsidRDefault="008D758D" w:rsidP="00CC5A1A">
      <w:pPr>
        <w:jc w:val="both"/>
        <w:rPr>
          <w:lang w:val="fr-FR"/>
        </w:rPr>
      </w:pPr>
      <w:r w:rsidRPr="0032190F">
        <w:rPr>
          <w:lang w:val="fr-FR"/>
        </w:rPr>
        <w:t>v. Dampier</w:t>
      </w:r>
    </w:p>
    <w:p w14:paraId="3F8424B7" w14:textId="77777777" w:rsidR="008D758D" w:rsidRPr="0032190F" w:rsidRDefault="008D758D" w:rsidP="00CC5A1A">
      <w:pPr>
        <w:jc w:val="both"/>
        <w:rPr>
          <w:lang w:val="fr-FR"/>
        </w:rPr>
      </w:pPr>
    </w:p>
    <w:p w14:paraId="4B814FD4" w14:textId="77777777" w:rsidR="00AE76C1" w:rsidRPr="0032190F" w:rsidRDefault="00AE76C1" w:rsidP="00AE76C1">
      <w:pPr>
        <w:pStyle w:val="Heading2"/>
      </w:pPr>
      <w:r w:rsidRPr="0032190F">
        <w:t>Typologie</w:t>
      </w:r>
    </w:p>
    <w:p w14:paraId="3AE05F91" w14:textId="77777777" w:rsidR="00AE76C1" w:rsidRPr="0032190F" w:rsidRDefault="00AE76C1" w:rsidP="00CC5A1A">
      <w:pPr>
        <w:jc w:val="both"/>
        <w:rPr>
          <w:lang w:val="fr-FR"/>
        </w:rPr>
      </w:pPr>
    </w:p>
    <w:p w14:paraId="4CBF1890" w14:textId="77777777" w:rsidR="008D758D" w:rsidRPr="0032190F" w:rsidRDefault="008D758D" w:rsidP="00AE76C1">
      <w:pPr>
        <w:pStyle w:val="Heading3"/>
      </w:pPr>
      <w:r w:rsidRPr="0032190F">
        <w:t>Old dynamic</w:t>
      </w:r>
    </w:p>
    <w:p w14:paraId="5A1E32D0" w14:textId="77777777" w:rsidR="008D758D" w:rsidRPr="0032190F" w:rsidRDefault="008D758D" w:rsidP="008D758D">
      <w:pPr>
        <w:rPr>
          <w:lang w:val="fr-FR"/>
        </w:rPr>
      </w:pPr>
      <w:r w:rsidRPr="0032190F">
        <w:rPr>
          <w:lang w:val="fr-FR"/>
        </w:rPr>
        <w:t>Kangourou</w:t>
      </w:r>
    </w:p>
    <w:p w14:paraId="539041FC" w14:textId="77777777" w:rsidR="008D758D" w:rsidRPr="0032190F" w:rsidRDefault="008D758D" w:rsidP="00CC5A1A">
      <w:pPr>
        <w:jc w:val="both"/>
        <w:rPr>
          <w:lang w:val="fr-FR"/>
        </w:rPr>
      </w:pPr>
    </w:p>
    <w:p w14:paraId="60403404" w14:textId="77777777" w:rsidR="008D758D" w:rsidRPr="0032190F" w:rsidRDefault="008D758D" w:rsidP="00AE76C1">
      <w:pPr>
        <w:pStyle w:val="Heading3"/>
      </w:pPr>
      <w:r w:rsidRPr="0032190F">
        <w:t>Rayons-X</w:t>
      </w:r>
    </w:p>
    <w:p w14:paraId="1A1864A2" w14:textId="77777777" w:rsidR="00182B5E" w:rsidRPr="0032190F" w:rsidRDefault="00182B5E" w:rsidP="00182B5E">
      <w:pPr>
        <w:rPr>
          <w:lang w:val="fr-FR"/>
        </w:rPr>
      </w:pPr>
      <w:r w:rsidRPr="0032190F">
        <w:rPr>
          <w:lang w:val="fr-FR"/>
        </w:rPr>
        <w:t>"figuration radiologique"</w:t>
      </w:r>
      <w:r w:rsidR="00C514E0" w:rsidRPr="0032190F">
        <w:rPr>
          <w:lang w:val="fr-FR"/>
        </w:rPr>
        <w:t xml:space="preserve"> ?</w:t>
      </w:r>
      <w:r w:rsidRPr="0032190F">
        <w:rPr>
          <w:lang w:val="fr-FR"/>
        </w:rPr>
        <w:t xml:space="preserve"> </w:t>
      </w:r>
      <w:r w:rsidR="00C514E0" w:rsidRPr="0032190F">
        <w:rPr>
          <w:szCs w:val="22"/>
          <w:lang w:val="fr-FR" w:eastAsia="en-GB"/>
        </w:rPr>
        <w:t>[Descola parle de ce style pour la Terre de Arnhem]</w:t>
      </w:r>
      <w:r w:rsidR="00C514E0" w:rsidRPr="0032190F">
        <w:rPr>
          <w:lang w:val="fr-FR"/>
        </w:rPr>
        <w:t xml:space="preserve"> </w:t>
      </w:r>
      <w:r w:rsidRPr="0032190F">
        <w:rPr>
          <w:lang w:val="fr-FR"/>
        </w:rPr>
        <w:t>(BIB 2343 p. 170)</w:t>
      </w:r>
    </w:p>
    <w:p w14:paraId="34D952E6" w14:textId="77777777" w:rsidR="00182B5E" w:rsidRPr="0032190F" w:rsidRDefault="00182B5E" w:rsidP="00182B5E">
      <w:pPr>
        <w:rPr>
          <w:lang w:val="fr-FR"/>
        </w:rPr>
      </w:pPr>
    </w:p>
    <w:p w14:paraId="104E164D" w14:textId="77777777" w:rsidR="008D758D" w:rsidRPr="0032190F" w:rsidRDefault="008D758D" w:rsidP="008D758D">
      <w:pPr>
        <w:jc w:val="both"/>
        <w:rPr>
          <w:lang w:val="fr-FR"/>
        </w:rPr>
      </w:pPr>
      <w:r w:rsidRPr="0032190F">
        <w:rPr>
          <w:lang w:val="fr-FR"/>
        </w:rPr>
        <w:t>L'art dit aux "rayons-X" de la Terre de Arnhem occidentale a pour motif principal un poisson carnivore, le barramundi, qui ne représente que 357 figures sur un total de 2622 figures répertoriées (13,6%) et n'est représenté que dans 37 sites des 304 connus (Taçon &amp; Chippindale 2008) (BIB 2300 p. 1765). D'après la théorie de Taçon (2000), il s'agit d'une manifestation artistique liée à une société totemique (BIB 2300 p. 1765)</w:t>
      </w:r>
    </w:p>
    <w:p w14:paraId="1EBA4C29" w14:textId="77777777" w:rsidR="00182B5E" w:rsidRPr="0032190F" w:rsidRDefault="00480B55" w:rsidP="00182B5E">
      <w:pPr>
        <w:autoSpaceDE w:val="0"/>
        <w:autoSpaceDN w:val="0"/>
        <w:adjustRightInd w:val="0"/>
        <w:rPr>
          <w:lang w:val="fr-FR" w:eastAsia="en-GB"/>
        </w:rPr>
      </w:pPr>
      <w:r w:rsidRPr="0032190F">
        <w:rPr>
          <w:lang w:val="fr-FR" w:eastAsia="en-GB"/>
        </w:rPr>
        <w:t>Un ensemble de points, de rayures (technique au rayon X) et un quadrillage, révèlent à la fois les organes et le squelette de l’animal et aussi la façon dont il sera découpé et distribué entre les « parents ». Le tableau dit que le corps social est une extension du corps de l’animal (BIB 2333)</w:t>
      </w:r>
      <w:r w:rsidR="00182B5E" w:rsidRPr="0032190F">
        <w:rPr>
          <w:lang w:val="fr-FR" w:eastAsia="en-GB"/>
        </w:rPr>
        <w:t xml:space="preserve"> </w:t>
      </w:r>
    </w:p>
    <w:p w14:paraId="6C087F9B" w14:textId="77777777" w:rsidR="00182B5E" w:rsidRPr="0032190F" w:rsidRDefault="00182B5E" w:rsidP="00182B5E">
      <w:pPr>
        <w:autoSpaceDE w:val="0"/>
        <w:autoSpaceDN w:val="0"/>
        <w:adjustRightInd w:val="0"/>
        <w:rPr>
          <w:szCs w:val="22"/>
          <w:lang w:val="fr-FR" w:eastAsia="en-GB"/>
        </w:rPr>
      </w:pPr>
      <w:r w:rsidRPr="0032190F">
        <w:rPr>
          <w:szCs w:val="22"/>
          <w:lang w:val="fr-FR" w:eastAsia="en-GB"/>
        </w:rPr>
        <w:t xml:space="preserve">Les peintures de la terre d’Arnhem figurent des animaux totémiques dont les organes et le corps ont été prédécoupés par des lignes en pointillé qui représentent les quartiers de viande devant être alloués aux parents et dévoilent donc la structure interne d’une morphologie sociale en coïncidence avec la structure anatomique d’un prototype totémique (voir Taylor 1996) v. </w:t>
      </w:r>
      <w:r w:rsidR="00C514E0" w:rsidRPr="0032190F">
        <w:rPr>
          <w:szCs w:val="22"/>
          <w:lang w:val="fr-FR" w:eastAsia="en-GB"/>
        </w:rPr>
        <w:t>"</w:t>
      </w:r>
      <w:r w:rsidRPr="0032190F">
        <w:rPr>
          <w:szCs w:val="22"/>
          <w:lang w:val="fr-FR" w:eastAsia="en-GB"/>
        </w:rPr>
        <w:t>figuration radiologique</w:t>
      </w:r>
      <w:r w:rsidR="00C514E0" w:rsidRPr="0032190F">
        <w:rPr>
          <w:szCs w:val="22"/>
          <w:lang w:val="fr-FR" w:eastAsia="en-GB"/>
        </w:rPr>
        <w:t>"</w:t>
      </w:r>
      <w:r w:rsidRPr="0032190F">
        <w:rPr>
          <w:szCs w:val="22"/>
          <w:lang w:val="fr-FR" w:eastAsia="en-GB"/>
        </w:rPr>
        <w:t xml:space="preserve">/animisme </w:t>
      </w:r>
      <w:r w:rsidR="00C514E0" w:rsidRPr="0032190F">
        <w:rPr>
          <w:szCs w:val="22"/>
          <w:lang w:val="fr-FR" w:eastAsia="en-GB"/>
        </w:rPr>
        <w:t xml:space="preserve">? </w:t>
      </w:r>
      <w:r w:rsidRPr="0032190F">
        <w:rPr>
          <w:szCs w:val="22"/>
          <w:lang w:val="fr-FR" w:eastAsia="en-GB"/>
        </w:rPr>
        <w:t xml:space="preserve">(BIB 2343 p. 170) </w:t>
      </w:r>
    </w:p>
    <w:p w14:paraId="1D145ECA" w14:textId="77777777" w:rsidR="00C514E0" w:rsidRPr="0032190F" w:rsidRDefault="00C514E0" w:rsidP="00C514E0">
      <w:pPr>
        <w:autoSpaceDE w:val="0"/>
        <w:autoSpaceDN w:val="0"/>
        <w:adjustRightInd w:val="0"/>
        <w:rPr>
          <w:szCs w:val="22"/>
          <w:lang w:val="fr-FR" w:eastAsia="en-GB"/>
        </w:rPr>
      </w:pPr>
      <w:r w:rsidRPr="0032190F">
        <w:rPr>
          <w:szCs w:val="22"/>
          <w:lang w:val="fr-FR" w:eastAsia="en-GB"/>
        </w:rPr>
        <w:t xml:space="preserve">les peintures selon le style dit « rayon-X » – des silhouettes animales ou humaines inertes à l’intérieur desquelles sont représentés avec une grande exactitude squelette et organes – de la partie occidentale de la terre d’Arnhem, notamment celles des Kuwinjku, consiste à mettre en évidence la permanence des identités de structure entre humains et nonhumains en employant le langage figuratif de la physicalité (Taylor 1996). Celui-ci est caractérisé par trois traits récurrents : </w:t>
      </w:r>
    </w:p>
    <w:p w14:paraId="31851A10" w14:textId="77777777" w:rsidR="00C514E0" w:rsidRPr="0032190F" w:rsidRDefault="00C514E0" w:rsidP="008D758D">
      <w:pPr>
        <w:jc w:val="both"/>
        <w:rPr>
          <w:szCs w:val="22"/>
          <w:lang w:val="fr-FR" w:eastAsia="en-GB"/>
        </w:rPr>
      </w:pPr>
      <w:r w:rsidRPr="0032190F">
        <w:rPr>
          <w:szCs w:val="22"/>
          <w:lang w:val="fr-FR" w:eastAsia="en-GB"/>
        </w:rPr>
        <w:tab/>
        <w:t xml:space="preserve">- la netteté de l’organisation morphologique et des divisions internes (qui donnent à voir la </w:t>
      </w:r>
      <w:r w:rsidRPr="0032190F">
        <w:rPr>
          <w:szCs w:val="22"/>
          <w:lang w:val="fr-FR" w:eastAsia="en-GB"/>
        </w:rPr>
        <w:tab/>
        <w:t xml:space="preserve">permanence de la relation métonymique d’identité entre humains et non-humains) ; </w:t>
      </w:r>
    </w:p>
    <w:p w14:paraId="5A45B7DF" w14:textId="77777777" w:rsidR="00C514E0" w:rsidRPr="0032190F" w:rsidRDefault="00C514E0" w:rsidP="008D758D">
      <w:pPr>
        <w:jc w:val="both"/>
        <w:rPr>
          <w:szCs w:val="22"/>
          <w:lang w:val="fr-FR" w:eastAsia="en-GB"/>
        </w:rPr>
      </w:pPr>
      <w:r w:rsidRPr="0032190F">
        <w:rPr>
          <w:szCs w:val="22"/>
          <w:lang w:val="fr-FR" w:eastAsia="en-GB"/>
        </w:rPr>
        <w:tab/>
        <w:t xml:space="preserve">- l’englobement dans la figure du totem de ses attributs et créations présentés comme des </w:t>
      </w:r>
      <w:r w:rsidRPr="0032190F">
        <w:rPr>
          <w:szCs w:val="22"/>
          <w:lang w:val="fr-FR" w:eastAsia="en-GB"/>
        </w:rPr>
        <w:tab/>
        <w:t xml:space="preserve">organes (qui donne à voir non pas un être particulier situé dans le monde, mais des qualités </w:t>
      </w:r>
      <w:r w:rsidRPr="0032190F">
        <w:rPr>
          <w:szCs w:val="22"/>
          <w:lang w:val="fr-FR" w:eastAsia="en-GB"/>
        </w:rPr>
        <w:tab/>
        <w:t>du monde enveloppées dans un être particulier) ;</w:t>
      </w:r>
    </w:p>
    <w:p w14:paraId="3FABBA9B" w14:textId="77777777" w:rsidR="00AB04F4" w:rsidRPr="0032190F" w:rsidRDefault="00C514E0" w:rsidP="008D758D">
      <w:pPr>
        <w:jc w:val="both"/>
        <w:rPr>
          <w:lang w:val="fr-FR"/>
        </w:rPr>
      </w:pPr>
      <w:r w:rsidRPr="0032190F">
        <w:rPr>
          <w:szCs w:val="22"/>
          <w:lang w:val="fr-FR" w:eastAsia="en-GB"/>
        </w:rPr>
        <w:lastRenderedPageBreak/>
        <w:tab/>
        <w:t xml:space="preserve">- l’immobilité figée de l’être du Rêve représenté (qui donne à voir le caractère inaltérable </w:t>
      </w:r>
      <w:r w:rsidRPr="0032190F">
        <w:rPr>
          <w:szCs w:val="22"/>
          <w:lang w:val="fr-FR" w:eastAsia="en-GB"/>
        </w:rPr>
        <w:tab/>
        <w:t xml:space="preserve">des divisions qu’il a instituées, de sorte que le mouvement est dans le geste figuratif, non </w:t>
      </w:r>
      <w:r w:rsidRPr="0032190F">
        <w:rPr>
          <w:szCs w:val="22"/>
          <w:lang w:val="fr-FR" w:eastAsia="en-GB"/>
        </w:rPr>
        <w:tab/>
        <w:t>dans la figure).</w:t>
      </w:r>
      <w:r w:rsidRPr="0032190F">
        <w:rPr>
          <w:lang w:val="fr-FR"/>
        </w:rPr>
        <w:t xml:space="preserve"> </w:t>
      </w:r>
    </w:p>
    <w:p w14:paraId="3A22A8EC" w14:textId="77777777" w:rsidR="00C514E0" w:rsidRPr="009D64BB" w:rsidRDefault="00C514E0" w:rsidP="008D758D">
      <w:pPr>
        <w:jc w:val="both"/>
      </w:pPr>
      <w:r w:rsidRPr="009D64BB">
        <w:t xml:space="preserve">(BIB 2343 p. 178) </w:t>
      </w:r>
    </w:p>
    <w:p w14:paraId="5EB72CB1" w14:textId="77777777" w:rsidR="00AE76C1" w:rsidRPr="009D64BB" w:rsidRDefault="00AE76C1" w:rsidP="008D758D">
      <w:pPr>
        <w:jc w:val="both"/>
      </w:pPr>
    </w:p>
    <w:p w14:paraId="343A5CAA" w14:textId="77777777" w:rsidR="00AE76C1" w:rsidRPr="006062CB" w:rsidRDefault="00AE76C1" w:rsidP="00AE76C1">
      <w:pPr>
        <w:pStyle w:val="Heading3"/>
        <w:rPr>
          <w:lang w:val="en-US"/>
        </w:rPr>
      </w:pPr>
      <w:r w:rsidRPr="006062CB">
        <w:rPr>
          <w:lang w:val="en-US"/>
        </w:rPr>
        <w:t>Northern Runnig Figures</w:t>
      </w:r>
    </w:p>
    <w:p w14:paraId="3E01C1D8" w14:textId="77777777" w:rsidR="00AE76C1" w:rsidRPr="009D64BB" w:rsidRDefault="00AE76C1" w:rsidP="00AE76C1">
      <w:r w:rsidRPr="009D64BB">
        <w:t>NRF</w:t>
      </w:r>
    </w:p>
    <w:p w14:paraId="64765E5F" w14:textId="77777777" w:rsidR="00AE76C1" w:rsidRPr="009D64BB" w:rsidRDefault="00AE76C1" w:rsidP="00AE76C1"/>
    <w:p w14:paraId="2C0F59B9" w14:textId="77777777" w:rsidR="00AE76C1" w:rsidRPr="0032190F" w:rsidRDefault="00AE76C1" w:rsidP="00AE76C1">
      <w:pPr>
        <w:rPr>
          <w:lang w:val="fr-FR"/>
        </w:rPr>
      </w:pPr>
      <w:r w:rsidRPr="0032190F">
        <w:rPr>
          <w:lang w:val="fr-FR"/>
        </w:rPr>
        <w:t>Anthropomorphes stylisés les jambes écartées de profil en position dynamique (BIB 2532) taq = 9400 BP (BIB 2532). Pour Tristen Jones, il s'agit "peut-être des plus anciennes peintures d'anthropomorphes au monde" (BIB 2532). Une typologie peut être faite pour les NRF sur la base d'une douzaine de type de coiffes (</w:t>
      </w:r>
      <w:r w:rsidRPr="0032190F">
        <w:rPr>
          <w:i/>
          <w:lang w:val="fr-FR"/>
        </w:rPr>
        <w:t>headdress types</w:t>
      </w:r>
      <w:r w:rsidRPr="0032190F">
        <w:rPr>
          <w:lang w:val="fr-FR"/>
        </w:rPr>
        <w:t xml:space="preserve">) différentes : </w:t>
      </w:r>
      <w:r w:rsidRPr="0032190F">
        <w:rPr>
          <w:i/>
          <w:lang w:val="fr-FR"/>
        </w:rPr>
        <w:t>curved rectangle, circular, mushroom, inverted V</w:t>
      </w:r>
      <w:r w:rsidRPr="0032190F">
        <w:rPr>
          <w:lang w:val="fr-FR"/>
        </w:rPr>
        <w:t>, etc.</w:t>
      </w:r>
      <w:r w:rsidR="009403DD" w:rsidRPr="0032190F">
        <w:rPr>
          <w:lang w:val="fr-FR"/>
        </w:rPr>
        <w:t>(BIB 2532)</w:t>
      </w:r>
    </w:p>
    <w:p w14:paraId="63F1E7AB" w14:textId="77777777" w:rsidR="009403DD" w:rsidRPr="0032190F" w:rsidRDefault="009403DD" w:rsidP="00AE76C1">
      <w:pPr>
        <w:rPr>
          <w:lang w:val="fr-FR"/>
        </w:rPr>
      </w:pPr>
      <w:r w:rsidRPr="0032190F">
        <w:rPr>
          <w:lang w:val="fr-FR"/>
        </w:rPr>
        <w:t>Les seins sont très peu représentés (BIB 2532). Quand il n'y a pas de sexe, cela peut aussi bien être des hommes que des femmes représentées (BIB 2532)</w:t>
      </w:r>
    </w:p>
    <w:p w14:paraId="525186AD" w14:textId="77777777" w:rsidR="00AE76C1" w:rsidRPr="0032190F" w:rsidRDefault="00AE76C1" w:rsidP="008D758D">
      <w:pPr>
        <w:jc w:val="both"/>
        <w:rPr>
          <w:lang w:val="fr-FR"/>
        </w:rPr>
      </w:pPr>
    </w:p>
    <w:p w14:paraId="1CA888D8" w14:textId="77777777" w:rsidR="00AE76C1" w:rsidRPr="0032190F" w:rsidRDefault="00AE76C1" w:rsidP="00AE76C1">
      <w:pPr>
        <w:pStyle w:val="Heading2"/>
      </w:pPr>
      <w:r w:rsidRPr="0032190F">
        <w:t>Sites</w:t>
      </w:r>
    </w:p>
    <w:p w14:paraId="089692D3" w14:textId="77777777" w:rsidR="00AE76C1" w:rsidRPr="0032190F" w:rsidRDefault="00AE76C1" w:rsidP="008D758D">
      <w:pPr>
        <w:jc w:val="both"/>
        <w:rPr>
          <w:lang w:val="fr-FR"/>
        </w:rPr>
      </w:pPr>
      <w:r w:rsidRPr="0032190F">
        <w:rPr>
          <w:lang w:val="fr-FR"/>
        </w:rPr>
        <w:t>Madjedbede : site très important pour le RA (BIB 2532)</w:t>
      </w:r>
    </w:p>
    <w:p w14:paraId="138B5FA7" w14:textId="77777777" w:rsidR="00AE76C1" w:rsidRPr="0032190F" w:rsidRDefault="00AE76C1" w:rsidP="008D758D">
      <w:pPr>
        <w:jc w:val="both"/>
        <w:rPr>
          <w:lang w:val="fr-FR"/>
        </w:rPr>
      </w:pPr>
    </w:p>
    <w:p w14:paraId="64E14994" w14:textId="77777777" w:rsidR="00C514E0" w:rsidRPr="0032190F" w:rsidRDefault="00C514E0" w:rsidP="008D758D">
      <w:pPr>
        <w:jc w:val="both"/>
        <w:rPr>
          <w:lang w:val="fr-FR"/>
        </w:rPr>
      </w:pPr>
    </w:p>
    <w:p w14:paraId="31D0B0A5" w14:textId="77777777" w:rsidR="00AB04F4" w:rsidRPr="0032190F" w:rsidRDefault="00AB04F4" w:rsidP="00AB04F4">
      <w:pPr>
        <w:pStyle w:val="Heading2"/>
      </w:pPr>
      <w:r w:rsidRPr="0032190F">
        <w:t>A classer</w:t>
      </w:r>
    </w:p>
    <w:p w14:paraId="2E1589C7" w14:textId="77777777" w:rsidR="00AB04F4" w:rsidRPr="0032190F" w:rsidRDefault="00AB04F4" w:rsidP="008D758D">
      <w:pPr>
        <w:jc w:val="both"/>
        <w:rPr>
          <w:lang w:val="fr-FR"/>
        </w:rPr>
      </w:pPr>
    </w:p>
    <w:p w14:paraId="0B5356FC" w14:textId="77777777" w:rsidR="00AB04F4" w:rsidRPr="0032190F" w:rsidRDefault="00AB04F4" w:rsidP="008D758D">
      <w:pPr>
        <w:jc w:val="both"/>
        <w:rPr>
          <w:lang w:val="fr-FR"/>
        </w:rPr>
      </w:pPr>
      <w:r w:rsidRPr="0032190F">
        <w:rPr>
          <w:lang w:val="fr-FR"/>
        </w:rPr>
        <w:t xml:space="preserve">Le sceintifique Jelinek (1976) rapporte le cas documenté d'une main négative sur une paroi rocheuse de l'Arnhem Land. Cette main située à proximité immédiate d'un crocodile blanc est la </w:t>
      </w:r>
      <w:r w:rsidRPr="0032190F">
        <w:rPr>
          <w:i/>
          <w:lang w:val="fr-FR"/>
        </w:rPr>
        <w:t>signature</w:t>
      </w:r>
      <w:r w:rsidRPr="0032190F">
        <w:rPr>
          <w:lang w:val="fr-FR"/>
        </w:rPr>
        <w:t xml:space="preserve"> de son auteur: "c'est ma peinture" dit l'auteur (BIB 2329)</w:t>
      </w:r>
    </w:p>
    <w:p w14:paraId="173CC429" w14:textId="77777777" w:rsidR="00AB04F4" w:rsidRPr="0032190F" w:rsidRDefault="00AB04F4" w:rsidP="008D758D">
      <w:pPr>
        <w:jc w:val="both"/>
        <w:rPr>
          <w:lang w:val="fr-FR"/>
        </w:rPr>
      </w:pPr>
    </w:p>
    <w:p w14:paraId="113E1EBB" w14:textId="77777777" w:rsidR="00CE0955" w:rsidRPr="0032190F" w:rsidRDefault="00CE0955" w:rsidP="00CE0955">
      <w:pPr>
        <w:jc w:val="both"/>
        <w:rPr>
          <w:lang w:val="fr-FR"/>
        </w:rPr>
      </w:pPr>
    </w:p>
    <w:p w14:paraId="172DAA80" w14:textId="77777777" w:rsidR="00CE0955" w:rsidRPr="0032190F" w:rsidRDefault="00CE0955" w:rsidP="00426FF9">
      <w:pPr>
        <w:pStyle w:val="Heading1"/>
      </w:pPr>
      <w:r w:rsidRPr="0032190F">
        <w:t>LAURA</w:t>
      </w:r>
    </w:p>
    <w:p w14:paraId="4DF2BDAD" w14:textId="77777777" w:rsidR="00CE0955" w:rsidRPr="0032190F" w:rsidRDefault="00CE0955" w:rsidP="00CE0955">
      <w:pPr>
        <w:jc w:val="both"/>
        <w:rPr>
          <w:lang w:val="fr-FR"/>
        </w:rPr>
      </w:pPr>
    </w:p>
    <w:p w14:paraId="74637321" w14:textId="77777777" w:rsidR="00CE0955" w:rsidRPr="0032190F" w:rsidRDefault="00CE0955" w:rsidP="00CE0955">
      <w:pPr>
        <w:jc w:val="both"/>
        <w:rPr>
          <w:lang w:val="fr-FR"/>
        </w:rPr>
      </w:pPr>
      <w:r w:rsidRPr="0032190F">
        <w:rPr>
          <w:lang w:val="fr-FR"/>
        </w:rPr>
        <w:t>La région de Laura en Australie montre des manifestations d'art dit "séculier" (BIB 2300 p. 1765)</w:t>
      </w:r>
    </w:p>
    <w:p w14:paraId="2644BEAA" w14:textId="77777777" w:rsidR="008D758D" w:rsidRPr="0032190F" w:rsidRDefault="008D758D" w:rsidP="00CE0955">
      <w:pPr>
        <w:jc w:val="both"/>
        <w:rPr>
          <w:lang w:val="fr-FR"/>
        </w:rPr>
      </w:pPr>
    </w:p>
    <w:p w14:paraId="36533508" w14:textId="77777777" w:rsidR="008D758D" w:rsidRPr="0032190F" w:rsidRDefault="008D758D" w:rsidP="00426FF9">
      <w:pPr>
        <w:pStyle w:val="Heading1"/>
      </w:pPr>
      <w:r w:rsidRPr="0032190F">
        <w:t>KIMBERLEY</w:t>
      </w:r>
    </w:p>
    <w:p w14:paraId="3126535E" w14:textId="77777777" w:rsidR="008D758D" w:rsidRPr="0032190F" w:rsidRDefault="008D758D" w:rsidP="00CE0955">
      <w:pPr>
        <w:jc w:val="both"/>
        <w:rPr>
          <w:lang w:val="fr-FR"/>
        </w:rPr>
      </w:pPr>
    </w:p>
    <w:p w14:paraId="2659005C" w14:textId="77777777" w:rsidR="006C2106" w:rsidRPr="0032190F" w:rsidRDefault="006C2106" w:rsidP="006C2106">
      <w:pPr>
        <w:jc w:val="both"/>
        <w:rPr>
          <w:lang w:val="fr-FR"/>
        </w:rPr>
      </w:pPr>
      <w:r w:rsidRPr="0032190F">
        <w:rPr>
          <w:lang w:val="fr-FR"/>
        </w:rPr>
        <w:t>La région de Kimberley en Australie montre des manifestations d'art rattaché par les spécialistes au totemisme (BIB 2300 p. 1774)</w:t>
      </w:r>
    </w:p>
    <w:p w14:paraId="3F6FA0A4" w14:textId="77777777" w:rsidR="00CC5A1A" w:rsidRPr="0032190F" w:rsidRDefault="00CC5A1A" w:rsidP="00CE0955">
      <w:pPr>
        <w:jc w:val="both"/>
        <w:rPr>
          <w:lang w:val="fr-FR"/>
        </w:rPr>
      </w:pPr>
    </w:p>
    <w:p w14:paraId="3872778A" w14:textId="77777777" w:rsidR="00CC5A1A" w:rsidRPr="0032190F" w:rsidRDefault="00CC5A1A" w:rsidP="00426FF9">
      <w:pPr>
        <w:pStyle w:val="Heading1"/>
      </w:pPr>
      <w:r w:rsidRPr="0032190F">
        <w:t>HAUT BRANDBERG/DAUREB</w:t>
      </w:r>
    </w:p>
    <w:p w14:paraId="1A60B94F" w14:textId="77777777" w:rsidR="00CC5A1A" w:rsidRPr="0032190F" w:rsidRDefault="00CC5A1A" w:rsidP="00CE0955">
      <w:pPr>
        <w:jc w:val="both"/>
        <w:rPr>
          <w:lang w:val="fr-FR"/>
        </w:rPr>
      </w:pPr>
    </w:p>
    <w:p w14:paraId="0BB1CCD1" w14:textId="77777777" w:rsidR="00CC5A1A" w:rsidRPr="0032190F" w:rsidRDefault="00CC5A1A" w:rsidP="00CE0955">
      <w:pPr>
        <w:jc w:val="both"/>
        <w:rPr>
          <w:lang w:val="fr-FR"/>
        </w:rPr>
      </w:pPr>
      <w:r w:rsidRPr="0032190F">
        <w:rPr>
          <w:lang w:val="fr-FR"/>
        </w:rPr>
        <w:t xml:space="preserve">Le Haut Brandberg/Dauberg, en Namibie, montre un art de chasseurs-cueilleurs. La figure du </w:t>
      </w:r>
      <w:r w:rsidRPr="0032190F">
        <w:rPr>
          <w:i/>
          <w:lang w:val="fr-FR"/>
        </w:rPr>
        <w:t>springbok</w:t>
      </w:r>
      <w:r w:rsidRPr="0032190F">
        <w:rPr>
          <w:lang w:val="fr-FR"/>
        </w:rPr>
        <w:t xml:space="preserve"> y est largement dominante. Egalement représentée: la girafe (BIB 2300 p. 1769)</w:t>
      </w:r>
    </w:p>
    <w:p w14:paraId="3F0B1B7C" w14:textId="77777777" w:rsidR="008D758D" w:rsidRPr="0032190F" w:rsidRDefault="008D758D" w:rsidP="00426FF9">
      <w:pPr>
        <w:pStyle w:val="Heading1"/>
      </w:pPr>
      <w:r w:rsidRPr="0032190F">
        <w:br/>
        <w:t>ENNEDI</w:t>
      </w:r>
    </w:p>
    <w:p w14:paraId="282A284F" w14:textId="77777777" w:rsidR="008D758D" w:rsidRDefault="008D758D" w:rsidP="008D758D">
      <w:pPr>
        <w:jc w:val="both"/>
      </w:pPr>
      <w:r w:rsidRPr="0032190F">
        <w:rPr>
          <w:lang w:val="fr-FR"/>
        </w:rPr>
        <w:t xml:space="preserve">Tchad. les artisans de l’art rupestre de l’Ennedi sont des éleveurs et le boeuf domestique figure toujours parmi les deux motifs principaux (« complexe du bétail »). Cependant la chronologie couvre une longue période allant du Néolithique à l’âge du Fer. </w:t>
      </w:r>
      <w:r>
        <w:t>(BIB 2300 p. 1770)</w:t>
      </w:r>
    </w:p>
    <w:p w14:paraId="74592461" w14:textId="77777777" w:rsidR="008D758D" w:rsidRDefault="008D758D" w:rsidP="008D758D">
      <w:pPr>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3"/>
        <w:gridCol w:w="1189"/>
      </w:tblGrid>
      <w:tr w:rsidR="008D758D" w14:paraId="6AA7BF9F" w14:textId="77777777" w:rsidTr="00C35EA7">
        <w:trPr>
          <w:jc w:val="center"/>
        </w:trPr>
        <w:tc>
          <w:tcPr>
            <w:tcW w:w="963" w:type="dxa"/>
          </w:tcPr>
          <w:p w14:paraId="1AD59A99" w14:textId="77777777" w:rsidR="008D758D" w:rsidRDefault="008D758D" w:rsidP="00C35EA7">
            <w:pPr>
              <w:jc w:val="both"/>
            </w:pPr>
            <w:r>
              <w:t>récent</w:t>
            </w:r>
          </w:p>
        </w:tc>
        <w:tc>
          <w:tcPr>
            <w:tcW w:w="1189" w:type="dxa"/>
          </w:tcPr>
          <w:p w14:paraId="0F988EB7" w14:textId="77777777" w:rsidR="008D758D" w:rsidRDefault="008D758D" w:rsidP="00C35EA7">
            <w:pPr>
              <w:jc w:val="both"/>
            </w:pPr>
            <w:r>
              <w:t>chameau</w:t>
            </w:r>
          </w:p>
        </w:tc>
      </w:tr>
      <w:tr w:rsidR="008D758D" w14:paraId="0FFE9B8C" w14:textId="77777777" w:rsidTr="00C35EA7">
        <w:trPr>
          <w:jc w:val="center"/>
        </w:trPr>
        <w:tc>
          <w:tcPr>
            <w:tcW w:w="963" w:type="dxa"/>
          </w:tcPr>
          <w:p w14:paraId="406F18FE" w14:textId="77777777" w:rsidR="008D758D" w:rsidRDefault="008D758D" w:rsidP="00C35EA7">
            <w:pPr>
              <w:jc w:val="both"/>
            </w:pPr>
            <w:r>
              <w:t>ancien</w:t>
            </w:r>
          </w:p>
        </w:tc>
        <w:tc>
          <w:tcPr>
            <w:tcW w:w="1189" w:type="dxa"/>
          </w:tcPr>
          <w:p w14:paraId="011EA723" w14:textId="77777777" w:rsidR="008D758D" w:rsidRDefault="008D758D" w:rsidP="00C35EA7">
            <w:pPr>
              <w:jc w:val="both"/>
            </w:pPr>
            <w:r>
              <w:t>boeuf</w:t>
            </w:r>
          </w:p>
        </w:tc>
      </w:tr>
    </w:tbl>
    <w:p w14:paraId="35A1F552" w14:textId="77777777" w:rsidR="008D758D" w:rsidRDefault="008D758D" w:rsidP="008D758D">
      <w:pPr>
        <w:jc w:val="both"/>
      </w:pPr>
      <w:r>
        <w:lastRenderedPageBreak/>
        <w:t>(BIB 2300 p. 1770)</w:t>
      </w:r>
    </w:p>
    <w:p w14:paraId="214D1741" w14:textId="77777777" w:rsidR="008D758D" w:rsidRDefault="008D758D" w:rsidP="008D758D">
      <w:pPr>
        <w:jc w:val="both"/>
      </w:pPr>
    </w:p>
    <w:p w14:paraId="2581ED49" w14:textId="77777777" w:rsidR="00CE0955" w:rsidRPr="0032190F" w:rsidRDefault="008D758D" w:rsidP="008D758D">
      <w:pPr>
        <w:jc w:val="both"/>
        <w:rPr>
          <w:lang w:val="fr-FR"/>
        </w:rPr>
      </w:pPr>
      <w:r w:rsidRPr="0032190F">
        <w:rPr>
          <w:lang w:val="fr-FR"/>
        </w:rPr>
        <w:t>Dans la première période, les habitats sont occupés de manière au moins semi-permanente et le motif dominant est le boeuf domestique représenté par des peintures aux remplissages internes détaillés (fig. 5). Le boeuf est présent dans 87,2 % des sites et constitue à lui seul 64 % de l’iconographie. La seconde période est caractérisée par un mode de vie nomadique qui voit l’apparition des chameaux et des chevaux. L’iconographie est alors dominée par des gravures schématiques au sein desquelles le chameau prédomine (60,8 %), mais une différence notable concerne la distribution spatiale du motif (fig. 5). En effet, le chameau n’est présent que dans 28,6 % des sites et un site exceptionnel comporte à lui seul 318 représentations de chameaux sur un total de 384. Les deux types d’art rupestre sont représentés dans la même région du Hajjer Mornou, mais l’inversion des proportions boeuf/chameau entre les peintures et les gravures confirme l’hétérogénéité de ces deux ensembles, qui résulte probablement d’une occupation différente de l’espace par les gardiens de troupeaux s’occupant respectivement de bovinés et de chameaux. Les changements climatiques et d’importantes innovations technologiques sont sans doute en partie la cause des changements observés dans la structure sociale et des modifications observées dans l’iconographie. Cela conduit à une situation complexe dans laquelle l’hétérogénéité chronologique induit également une hétérogénéité de la distribution spatiale. (BIB 2300 p. 1770)</w:t>
      </w:r>
    </w:p>
    <w:p w14:paraId="0478C6BD" w14:textId="77777777" w:rsidR="008D758D" w:rsidRPr="0032190F" w:rsidRDefault="008D758D" w:rsidP="00242C0F">
      <w:pPr>
        <w:rPr>
          <w:lang w:val="fr-FR"/>
        </w:rPr>
      </w:pPr>
    </w:p>
    <w:p w14:paraId="286D037F" w14:textId="77777777" w:rsidR="00C535BE" w:rsidRPr="0032190F" w:rsidRDefault="00C535BE" w:rsidP="00426FF9">
      <w:pPr>
        <w:pStyle w:val="Heading1"/>
      </w:pPr>
      <w:r w:rsidRPr="0032190F">
        <w:t>SHANGSHAN</w:t>
      </w:r>
    </w:p>
    <w:p w14:paraId="792BF9DF" w14:textId="77777777" w:rsidR="00C535BE" w:rsidRPr="0032190F" w:rsidRDefault="00C535BE" w:rsidP="00242C0F">
      <w:pPr>
        <w:rPr>
          <w:lang w:val="fr-FR"/>
        </w:rPr>
      </w:pPr>
    </w:p>
    <w:p w14:paraId="271DDEF1" w14:textId="77777777" w:rsidR="00C535BE" w:rsidRPr="0032190F" w:rsidRDefault="00C535BE" w:rsidP="00242C0F">
      <w:pPr>
        <w:rPr>
          <w:lang w:val="fr-FR"/>
        </w:rPr>
      </w:pPr>
      <w:r w:rsidRPr="0032190F">
        <w:rPr>
          <w:lang w:val="fr-FR"/>
        </w:rPr>
        <w:t xml:space="preserve">Le site de Shangshan (daté entre 9400 et 6600 cal BC) a livré « des trous de poteaux, des fosses de stockage et des habitations » témoignant d’une sédentarité accrue dans un environnement favorable (rivière proche, zones humides -&gt; riz sauvage, zones sèches -&gt; graminées, etc. (Liu </w:t>
      </w:r>
      <w:smartTag w:uri="urn:schemas-microsoft-com:office:smarttags" w:element="metricconverter">
        <w:smartTagPr>
          <w:attr w:name="ProductID" w:val="2009 in"/>
        </w:smartTagPr>
        <w:r w:rsidRPr="0032190F">
          <w:rPr>
            <w:lang w:val="fr-FR"/>
          </w:rPr>
          <w:t>2009 in</w:t>
        </w:r>
      </w:smartTag>
      <w:r w:rsidRPr="0032190F">
        <w:rPr>
          <w:lang w:val="fr-FR"/>
        </w:rPr>
        <w:t xml:space="preserve"> Testart 2012).</w:t>
      </w:r>
    </w:p>
    <w:p w14:paraId="3FFE9200" w14:textId="77777777" w:rsidR="001516A5" w:rsidRPr="0032190F" w:rsidRDefault="001516A5" w:rsidP="00242C0F">
      <w:pPr>
        <w:rPr>
          <w:lang w:val="fr-FR"/>
        </w:rPr>
      </w:pPr>
    </w:p>
    <w:p w14:paraId="2433EAA9" w14:textId="77777777" w:rsidR="001516A5" w:rsidRPr="0032190F" w:rsidRDefault="001516A5" w:rsidP="00426FF9">
      <w:pPr>
        <w:pStyle w:val="Heading1"/>
      </w:pPr>
      <w:bookmarkStart w:id="5085" w:name="Sit_Angkor"/>
      <w:r w:rsidRPr="0032190F">
        <w:t>ANGKOR</w:t>
      </w:r>
    </w:p>
    <w:bookmarkEnd w:id="5085"/>
    <w:p w14:paraId="76BE1501" w14:textId="77777777" w:rsidR="001516A5" w:rsidRPr="0032190F" w:rsidRDefault="001516A5" w:rsidP="00242C0F">
      <w:pPr>
        <w:rPr>
          <w:lang w:val="fr-FR"/>
        </w:rPr>
      </w:pPr>
    </w:p>
    <w:p w14:paraId="7538CFBB" w14:textId="77777777" w:rsidR="001516A5" w:rsidRPr="0032190F" w:rsidRDefault="001516A5" w:rsidP="00242C0F">
      <w:pPr>
        <w:rPr>
          <w:lang w:val="fr-FR"/>
        </w:rPr>
      </w:pPr>
      <w:r w:rsidRPr="0032190F">
        <w:rPr>
          <w:lang w:val="fr-FR"/>
        </w:rPr>
        <w:t>Le temple d’Angkor (Cambodge) est un grand complexe religieux.</w:t>
      </w:r>
    </w:p>
    <w:p w14:paraId="1F862941" w14:textId="77777777" w:rsidR="001516A5" w:rsidRPr="0032190F" w:rsidRDefault="001516A5" w:rsidP="00242C0F">
      <w:pPr>
        <w:rPr>
          <w:lang w:val="fr-FR"/>
        </w:rPr>
      </w:pPr>
    </w:p>
    <w:p w14:paraId="78E960E0" w14:textId="77777777" w:rsidR="001516A5" w:rsidRPr="0032190F" w:rsidRDefault="001516A5" w:rsidP="00242C0F">
      <w:pPr>
        <w:pStyle w:val="Heading2"/>
      </w:pPr>
      <w:r w:rsidRPr="0032190F">
        <w:t>Ta Keo (temple de)</w:t>
      </w:r>
    </w:p>
    <w:p w14:paraId="2C366F68" w14:textId="77777777" w:rsidR="0060208D" w:rsidRPr="0032190F" w:rsidRDefault="0060208D" w:rsidP="00242C0F">
      <w:pPr>
        <w:rPr>
          <w:lang w:val="fr-FR"/>
        </w:rPr>
      </w:pPr>
    </w:p>
    <w:p w14:paraId="3F5CB057" w14:textId="77777777" w:rsidR="001516A5" w:rsidRPr="0032190F" w:rsidRDefault="001516A5" w:rsidP="00242C0F">
      <w:pPr>
        <w:jc w:val="both"/>
        <w:rPr>
          <w:lang w:val="fr-FR"/>
        </w:rPr>
      </w:pPr>
      <w:r w:rsidRPr="0032190F">
        <w:rPr>
          <w:lang w:val="fr-FR"/>
        </w:rPr>
        <w:t>Situé à l’est d’Angkor. Ce site a fait l’objet d’une étude expériementale pour la dégradation des moulures en grès. Un modèle photogrammétrique a été réalisé avec le logiciel Image Master pro. Les archives photographiques (qui débutent au tout début du 20</w:t>
      </w:r>
      <w:r w:rsidRPr="0032190F">
        <w:rPr>
          <w:vertAlign w:val="superscript"/>
          <w:lang w:val="fr-FR"/>
        </w:rPr>
        <w:t>e</w:t>
      </w:r>
      <w:r w:rsidRPr="0032190F">
        <w:rPr>
          <w:lang w:val="fr-FR"/>
        </w:rPr>
        <w:t xml:space="preserve"> siècle, ont été redressées (logiciel ER Mapper) et géopositionnéees sur l’ortho du SIG et superposées pour les comparer entre elles et quantifier la dégradation.</w:t>
      </w:r>
    </w:p>
    <w:p w14:paraId="61E5BEFD" w14:textId="77777777" w:rsidR="001516A5" w:rsidRPr="0032190F" w:rsidRDefault="001516A5" w:rsidP="00242C0F">
      <w:pPr>
        <w:jc w:val="both"/>
        <w:rPr>
          <w:lang w:val="fr-FR"/>
        </w:rPr>
      </w:pPr>
      <w:r w:rsidRPr="0032190F">
        <w:rPr>
          <w:lang w:val="fr-FR"/>
        </w:rPr>
        <w:t xml:space="preserve">Les résultats montre que la forêt a agit comme un parasol, paravent, parapluie et a préservé les moulures jusqu’à l’arrivée du tourisme (déforestation pour la construction de parking, etc.) </w:t>
      </w:r>
      <w:r w:rsidR="0049057E" w:rsidRPr="0032190F">
        <w:rPr>
          <w:lang w:val="fr-FR"/>
        </w:rPr>
        <w:t>(conf. André M.-F., Vautier F., Voldoire O.)</w:t>
      </w:r>
    </w:p>
    <w:p w14:paraId="45DCD164" w14:textId="77777777" w:rsidR="001516A5" w:rsidRPr="0032190F" w:rsidRDefault="001516A5" w:rsidP="00242C0F">
      <w:pPr>
        <w:rPr>
          <w:lang w:val="fr-FR"/>
        </w:rPr>
      </w:pPr>
    </w:p>
    <w:p w14:paraId="4359CF3B" w14:textId="77777777" w:rsidR="0060208D" w:rsidRPr="0032190F" w:rsidRDefault="0060208D" w:rsidP="00426FF9">
      <w:pPr>
        <w:pStyle w:val="Heading1"/>
      </w:pPr>
      <w:bookmarkStart w:id="5086" w:name="Sit_Jiahu"/>
      <w:r w:rsidRPr="0032190F">
        <w:t>JIAHU</w:t>
      </w:r>
    </w:p>
    <w:bookmarkEnd w:id="5086"/>
    <w:p w14:paraId="676FE578" w14:textId="77777777" w:rsidR="00456C59" w:rsidRPr="0032190F" w:rsidRDefault="00456C59" w:rsidP="00242C0F">
      <w:pPr>
        <w:rPr>
          <w:lang w:val="fr-FR"/>
        </w:rPr>
      </w:pPr>
    </w:p>
    <w:p w14:paraId="4AC32108" w14:textId="26E51898" w:rsidR="0060208D" w:rsidRDefault="0060208D" w:rsidP="00242C0F">
      <w:pPr>
        <w:rPr>
          <w:lang w:val="fr-FR"/>
        </w:rPr>
      </w:pPr>
      <w:r w:rsidRPr="0032190F">
        <w:rPr>
          <w:lang w:val="fr-FR"/>
        </w:rPr>
        <w:t xml:space="preserve">Le site de Jiahu dans le Henan (Chine) appartient à la culture de </w:t>
      </w:r>
      <w:hyperlink r:id="rId12395" w:anchor="Cul_Peiligang" w:history="1">
        <w:r w:rsidRPr="0032190F">
          <w:rPr>
            <w:rStyle w:val="Hyperlink"/>
            <w:lang w:val="fr-FR"/>
          </w:rPr>
          <w:t>Peiligang</w:t>
        </w:r>
      </w:hyperlink>
      <w:r w:rsidRPr="0032190F">
        <w:rPr>
          <w:lang w:val="fr-FR"/>
        </w:rPr>
        <w:t xml:space="preserve">. On y trouve 30 fosses, 6 habitations, 1 structure montée sur piles, etc. (Liu </w:t>
      </w:r>
      <w:smartTag w:uri="urn:schemas-microsoft-com:office:smarttags" w:element="metricconverter">
        <w:smartTagPr>
          <w:attr w:name="ProductID" w:val="2009 in"/>
        </w:smartTagPr>
        <w:r w:rsidRPr="0032190F">
          <w:rPr>
            <w:lang w:val="fr-FR"/>
          </w:rPr>
          <w:t>2009 in</w:t>
        </w:r>
      </w:smartTag>
      <w:r w:rsidRPr="0032190F">
        <w:rPr>
          <w:lang w:val="fr-FR"/>
        </w:rPr>
        <w:t xml:space="preserve"> Testart 2012). </w:t>
      </w:r>
    </w:p>
    <w:p w14:paraId="3AD71416" w14:textId="77777777" w:rsidR="00371CD2" w:rsidRDefault="00371CD2" w:rsidP="00242C0F">
      <w:pPr>
        <w:rPr>
          <w:lang w:val="fr-FR"/>
        </w:rPr>
      </w:pPr>
    </w:p>
    <w:p w14:paraId="682A6436" w14:textId="77777777" w:rsidR="00371CD2" w:rsidRPr="00FC5583" w:rsidRDefault="00371CD2" w:rsidP="00426FF9">
      <w:pPr>
        <w:pStyle w:val="Heading1"/>
      </w:pPr>
      <w:r w:rsidRPr="00FC5583">
        <w:t>ZHUKAIGOU</w:t>
      </w:r>
    </w:p>
    <w:p w14:paraId="3D534BC0" w14:textId="77777777" w:rsidR="00371CD2" w:rsidRDefault="00371CD2" w:rsidP="00242C0F">
      <w:pPr>
        <w:rPr>
          <w:lang w:val="fr-FR"/>
        </w:rPr>
      </w:pPr>
    </w:p>
    <w:p w14:paraId="3F8DE050" w14:textId="77777777" w:rsidR="00371CD2" w:rsidRPr="0032190F" w:rsidRDefault="00371CD2" w:rsidP="00242C0F">
      <w:pPr>
        <w:rPr>
          <w:lang w:val="fr-FR"/>
        </w:rPr>
      </w:pPr>
      <w:r w:rsidRPr="00371CD2">
        <w:rPr>
          <w:lang w:val="fr-FR"/>
        </w:rPr>
        <w:lastRenderedPageBreak/>
        <w:t>Zhukaigou a donné son nom à la culture éponyme . Situé sur le plateau d'Ordos (Mongolie intérieure) (wiki)</w:t>
      </w:r>
    </w:p>
    <w:p w14:paraId="40E3358E" w14:textId="77777777" w:rsidR="008D349D" w:rsidRPr="0032190F" w:rsidRDefault="008D349D" w:rsidP="00242C0F">
      <w:pPr>
        <w:rPr>
          <w:lang w:val="fr-FR"/>
        </w:rPr>
      </w:pPr>
    </w:p>
    <w:p w14:paraId="678A4FEA" w14:textId="77777777" w:rsidR="008D349D" w:rsidRPr="0032190F" w:rsidRDefault="008D349D" w:rsidP="00426FF9">
      <w:pPr>
        <w:pStyle w:val="Heading1"/>
      </w:pPr>
      <w:r w:rsidRPr="0032190F">
        <w:t>YANGLING</w:t>
      </w:r>
    </w:p>
    <w:p w14:paraId="4028C137" w14:textId="77777777" w:rsidR="008D349D" w:rsidRPr="0032190F" w:rsidRDefault="008D349D" w:rsidP="00242C0F">
      <w:pPr>
        <w:rPr>
          <w:lang w:val="fr-FR"/>
        </w:rPr>
      </w:pPr>
      <w:r w:rsidRPr="0032190F">
        <w:rPr>
          <w:lang w:val="fr-FR"/>
        </w:rPr>
        <w:t xml:space="preserve">Nécropole royale à proximité de Chang’an (Chine). La tombe de Jingdi (188-141 aec) a été découverte à proximité du tumulus de 31 m. Ce tumulus est entouré de 81 puits contenant des offrandes funéraires (substituts) (BIB expo </w:t>
      </w:r>
      <w:r w:rsidRPr="0032190F">
        <w:rPr>
          <w:i/>
          <w:lang w:val="fr-FR"/>
        </w:rPr>
        <w:t>Han</w:t>
      </w:r>
      <w:r w:rsidRPr="0032190F">
        <w:rPr>
          <w:lang w:val="fr-FR"/>
        </w:rPr>
        <w:t>, Musée Guimet).</w:t>
      </w:r>
    </w:p>
    <w:p w14:paraId="76892276" w14:textId="77777777" w:rsidR="00A01DCD" w:rsidRPr="0032190F" w:rsidRDefault="00A01DCD" w:rsidP="00242C0F">
      <w:pPr>
        <w:rPr>
          <w:lang w:val="fr-FR"/>
        </w:rPr>
      </w:pPr>
    </w:p>
    <w:p w14:paraId="05FBEDA6" w14:textId="77777777" w:rsidR="00A01DCD" w:rsidRPr="0032190F" w:rsidRDefault="00A01DCD" w:rsidP="00426FF9">
      <w:pPr>
        <w:pStyle w:val="Heading1"/>
      </w:pPr>
      <w:bookmarkStart w:id="5087" w:name="Sit_Chang_an"/>
      <w:r w:rsidRPr="0032190F">
        <w:t>CHANG’AN</w:t>
      </w:r>
    </w:p>
    <w:bookmarkEnd w:id="5087"/>
    <w:p w14:paraId="2CD8B89F" w14:textId="77777777" w:rsidR="00A01DCD" w:rsidRDefault="005154F7" w:rsidP="00242C0F">
      <w:pPr>
        <w:rPr>
          <w:lang w:val="fr-FR"/>
        </w:rPr>
      </w:pPr>
      <w:r w:rsidRPr="0032190F">
        <w:rPr>
          <w:lang w:val="fr-FR"/>
        </w:rPr>
        <w:t>actuelle Chang’an</w:t>
      </w:r>
    </w:p>
    <w:p w14:paraId="112F71E6" w14:textId="77777777" w:rsidR="005154F7" w:rsidRDefault="005154F7" w:rsidP="00242C0F">
      <w:pPr>
        <w:rPr>
          <w:lang w:val="fr-FR"/>
        </w:rPr>
      </w:pPr>
    </w:p>
    <w:p w14:paraId="643138A1" w14:textId="37C537F6" w:rsidR="00A01DCD" w:rsidRPr="0032190F" w:rsidRDefault="005154F7" w:rsidP="005154F7">
      <w:pPr>
        <w:rPr>
          <w:lang w:val="fr-FR"/>
        </w:rPr>
      </w:pPr>
      <w:r>
        <w:rPr>
          <w:lang w:val="fr-FR"/>
        </w:rPr>
        <w:t xml:space="preserve">Xi'an. </w:t>
      </w:r>
      <w:r w:rsidR="00A01DCD" w:rsidRPr="0032190F">
        <w:rPr>
          <w:lang w:val="fr-FR"/>
        </w:rPr>
        <w:t xml:space="preserve">Chang’an, capitale des </w:t>
      </w:r>
      <w:hyperlink r:id="rId12396" w:anchor="Cul_Han" w:history="1">
        <w:r w:rsidR="00A01DCD" w:rsidRPr="0032190F">
          <w:rPr>
            <w:rStyle w:val="Hyperlink"/>
            <w:lang w:val="fr-FR"/>
          </w:rPr>
          <w:t>Han</w:t>
        </w:r>
      </w:hyperlink>
      <w:r w:rsidR="00A01DCD" w:rsidRPr="0032190F">
        <w:rPr>
          <w:lang w:val="fr-FR"/>
        </w:rPr>
        <w:t xml:space="preserve"> de l’Est (aujourd’hui Xi’an, prov. Shaanxi</w:t>
      </w:r>
      <w:r w:rsidR="00996D49" w:rsidRPr="0032190F">
        <w:rPr>
          <w:lang w:val="fr-FR"/>
        </w:rPr>
        <w:t>, Chine</w:t>
      </w:r>
      <w:r w:rsidR="00A01DCD" w:rsidRPr="0032190F">
        <w:rPr>
          <w:lang w:val="fr-FR"/>
        </w:rPr>
        <w:t>). C’est le lieu de résidence de l’empereur (palais Weijang, ~500 ha)</w:t>
      </w:r>
      <w:r w:rsidR="00386E49" w:rsidRPr="0032190F">
        <w:rPr>
          <w:lang w:val="fr-FR"/>
        </w:rPr>
        <w:t>. Début de la</w:t>
      </w:r>
      <w:hyperlink r:id="rId12397" w:anchor="Sit_Route_Soie" w:history="1">
        <w:r w:rsidR="00386E49" w:rsidRPr="0032190F">
          <w:rPr>
            <w:rStyle w:val="Hyperlink"/>
            <w:lang w:val="fr-FR"/>
          </w:rPr>
          <w:t>route de la soie</w:t>
        </w:r>
      </w:hyperlink>
      <w:r w:rsidR="00A01DCD" w:rsidRPr="0032190F">
        <w:rPr>
          <w:lang w:val="fr-FR"/>
        </w:rPr>
        <w:t xml:space="preserve">(BIB expo </w:t>
      </w:r>
      <w:r w:rsidR="00A01DCD" w:rsidRPr="0032190F">
        <w:rPr>
          <w:i/>
          <w:lang w:val="fr-FR"/>
        </w:rPr>
        <w:t>Han</w:t>
      </w:r>
      <w:r w:rsidR="00A01DCD" w:rsidRPr="0032190F">
        <w:rPr>
          <w:lang w:val="fr-FR"/>
        </w:rPr>
        <w:t>, Musée Guimet).</w:t>
      </w:r>
    </w:p>
    <w:p w14:paraId="4F565B8B" w14:textId="77777777" w:rsidR="008D349D" w:rsidRPr="0032190F" w:rsidRDefault="008D349D" w:rsidP="00242C0F">
      <w:pPr>
        <w:jc w:val="both"/>
        <w:rPr>
          <w:lang w:val="fr-FR"/>
        </w:rPr>
      </w:pPr>
    </w:p>
    <w:p w14:paraId="3F02C248" w14:textId="77777777" w:rsidR="008D349D" w:rsidRPr="0032190F" w:rsidRDefault="008D349D" w:rsidP="00426FF9">
      <w:pPr>
        <w:pStyle w:val="Heading1"/>
      </w:pPr>
      <w:bookmarkStart w:id="5088" w:name="Sit_Guangzhou"/>
      <w:r w:rsidRPr="0032190F">
        <w:t>GUANGZHOU</w:t>
      </w:r>
    </w:p>
    <w:bookmarkEnd w:id="5088"/>
    <w:p w14:paraId="67E41560" w14:textId="77777777" w:rsidR="008D349D" w:rsidRPr="0032190F" w:rsidRDefault="008D349D" w:rsidP="00242C0F">
      <w:pPr>
        <w:jc w:val="both"/>
        <w:rPr>
          <w:lang w:val="fr-FR"/>
        </w:rPr>
      </w:pPr>
    </w:p>
    <w:p w14:paraId="3415002F" w14:textId="43F55388" w:rsidR="008D349D" w:rsidRPr="0032190F" w:rsidRDefault="008D349D" w:rsidP="00242C0F">
      <w:pPr>
        <w:jc w:val="both"/>
        <w:rPr>
          <w:lang w:val="fr-FR"/>
        </w:rPr>
      </w:pPr>
      <w:r w:rsidRPr="0032190F">
        <w:rPr>
          <w:lang w:val="fr-FR"/>
        </w:rPr>
        <w:t>C’est l’un des principaux port</w:t>
      </w:r>
      <w:r w:rsidR="002E5E6A" w:rsidRPr="0032190F">
        <w:rPr>
          <w:lang w:val="fr-FR"/>
        </w:rPr>
        <w:t>s</w:t>
      </w:r>
      <w:r w:rsidRPr="0032190F">
        <w:rPr>
          <w:lang w:val="fr-FR"/>
        </w:rPr>
        <w:t xml:space="preserve"> chinois </w:t>
      </w:r>
      <w:r w:rsidR="00524E34" w:rsidRPr="0032190F">
        <w:rPr>
          <w:lang w:val="fr-FR"/>
        </w:rPr>
        <w:t>de</w:t>
      </w:r>
      <w:r w:rsidRPr="0032190F">
        <w:rPr>
          <w:lang w:val="fr-FR"/>
        </w:rPr>
        <w:t xml:space="preserve"> la </w:t>
      </w:r>
      <w:hyperlink r:id="rId12398" w:anchor="Sit_Route_Soie__mer" w:history="1">
        <w:r w:rsidRPr="0032190F">
          <w:rPr>
            <w:rStyle w:val="Hyperlink"/>
            <w:lang w:val="fr-FR"/>
          </w:rPr>
          <w:t>route maritime de la soie</w:t>
        </w:r>
      </w:hyperlink>
      <w:r w:rsidRPr="0032190F">
        <w:rPr>
          <w:lang w:val="fr-FR"/>
        </w:rPr>
        <w:t xml:space="preserve"> (BIB 1754 p. 14-75)</w:t>
      </w:r>
      <w:r w:rsidR="002E5E6A" w:rsidRPr="0032190F">
        <w:rPr>
          <w:lang w:val="fr-FR"/>
        </w:rPr>
        <w:t xml:space="preserve">. [Yangzhou (la ville est riche du </w:t>
      </w:r>
      <w:hyperlink r:id="rId12399" w:anchor="Sit_Sel" w:history="1">
        <w:r w:rsidR="008027EE" w:rsidRPr="008027EE">
          <w:rPr>
            <w:rStyle w:val="Hyperlink"/>
            <w:lang w:val="fr-FR"/>
          </w:rPr>
          <w:t>sel</w:t>
        </w:r>
      </w:hyperlink>
      <w:r w:rsidR="002E5E6A" w:rsidRPr="0032190F">
        <w:rPr>
          <w:lang w:val="fr-FR"/>
        </w:rPr>
        <w:t>) ?].</w:t>
      </w:r>
    </w:p>
    <w:p w14:paraId="24B4CBAA" w14:textId="77777777" w:rsidR="00F325F4" w:rsidRPr="0032190F" w:rsidRDefault="00F325F4" w:rsidP="00242C0F">
      <w:pPr>
        <w:jc w:val="both"/>
        <w:rPr>
          <w:lang w:val="fr-FR"/>
        </w:rPr>
      </w:pPr>
    </w:p>
    <w:p w14:paraId="46F60243" w14:textId="77777777" w:rsidR="00F325F4" w:rsidRPr="0032190F" w:rsidRDefault="00F325F4" w:rsidP="00242C0F">
      <w:pPr>
        <w:jc w:val="both"/>
        <w:rPr>
          <w:lang w:val="fr-FR"/>
        </w:rPr>
      </w:pPr>
      <w:r w:rsidRPr="0032190F">
        <w:rPr>
          <w:lang w:val="fr-FR"/>
        </w:rPr>
        <w:t>SHANGDU</w:t>
      </w:r>
    </w:p>
    <w:p w14:paraId="66C1A572" w14:textId="0AD1FAC7" w:rsidR="00F325F4" w:rsidRPr="0032190F" w:rsidRDefault="00F325F4" w:rsidP="00242C0F">
      <w:pPr>
        <w:jc w:val="both"/>
        <w:rPr>
          <w:lang w:val="fr-FR"/>
        </w:rPr>
      </w:pPr>
      <w:r w:rsidRPr="0032190F">
        <w:rPr>
          <w:lang w:val="fr-FR"/>
        </w:rPr>
        <w:br/>
        <w:t xml:space="preserve">Sangdhu, ou Xanadu, capitale de l’empire mongol de  </w:t>
      </w:r>
      <w:hyperlink r:id="rId12400" w:anchor="Cul_Mongol" w:history="1">
        <w:r w:rsidRPr="0032190F">
          <w:rPr>
            <w:rStyle w:val="Hyperlink"/>
            <w:lang w:val="fr-FR"/>
          </w:rPr>
          <w:t>Kubilai Khan</w:t>
        </w:r>
      </w:hyperlink>
      <w:r w:rsidRPr="0032190F">
        <w:rPr>
          <w:lang w:val="fr-FR"/>
        </w:rPr>
        <w:t xml:space="preserve">. </w:t>
      </w:r>
      <w:hyperlink r:id="rId12401" w:anchor="Sit_Venise__Marco_Polo" w:history="1">
        <w:r w:rsidRPr="0032190F">
          <w:rPr>
            <w:rStyle w:val="Hyperlink"/>
            <w:lang w:val="fr-FR"/>
          </w:rPr>
          <w:t>Marco Polo</w:t>
        </w:r>
      </w:hyperlink>
      <w:r w:rsidRPr="0032190F">
        <w:rPr>
          <w:lang w:val="fr-FR"/>
        </w:rPr>
        <w:t xml:space="preserve"> y résidera 3 ans, envoyé par </w:t>
      </w:r>
      <w:hyperlink r:id="rId12402" w:anchor="Cul_Mongol" w:history="1">
        <w:r w:rsidRPr="0032190F">
          <w:rPr>
            <w:rStyle w:val="Hyperlink"/>
            <w:lang w:val="fr-FR"/>
          </w:rPr>
          <w:t>Kubilai Khan</w:t>
        </w:r>
      </w:hyperlink>
      <w:r w:rsidRPr="0032190F">
        <w:rPr>
          <w:lang w:val="fr-FR"/>
        </w:rPr>
        <w:t xml:space="preserve"> pour controler la levée des impots. </w:t>
      </w:r>
      <w:r w:rsidR="0098558E" w:rsidRPr="0032190F">
        <w:rPr>
          <w:lang w:val="fr-FR"/>
        </w:rPr>
        <w:t xml:space="preserve">Il </w:t>
      </w:r>
      <w:r w:rsidRPr="0032190F">
        <w:rPr>
          <w:lang w:val="fr-FR"/>
        </w:rPr>
        <w:t xml:space="preserve">décrira longuement la résidence d’été de l’empereur. La découverte d’une pierre tombale recouverte de caractères gothiques atteste de la présence de marchands italien dans la ville (arte, </w:t>
      </w:r>
      <w:r w:rsidRPr="0032190F">
        <w:rPr>
          <w:i/>
          <w:lang w:val="fr-FR"/>
        </w:rPr>
        <w:t>Marco Polo</w:t>
      </w:r>
      <w:r w:rsidRPr="0032190F">
        <w:rPr>
          <w:lang w:val="fr-FR"/>
        </w:rPr>
        <w:t>, 2014)</w:t>
      </w:r>
    </w:p>
    <w:p w14:paraId="2DF4EFD7" w14:textId="77777777" w:rsidR="002E5E6A" w:rsidRPr="0032190F" w:rsidRDefault="002E5E6A" w:rsidP="00242C0F">
      <w:pPr>
        <w:jc w:val="both"/>
        <w:rPr>
          <w:lang w:val="fr-FR"/>
        </w:rPr>
      </w:pPr>
    </w:p>
    <w:p w14:paraId="28A1D463" w14:textId="77777777" w:rsidR="00044D96" w:rsidRPr="0032190F" w:rsidRDefault="00044D96" w:rsidP="00426FF9">
      <w:pPr>
        <w:pStyle w:val="Heading1"/>
      </w:pPr>
      <w:bookmarkStart w:id="5089" w:name="Sit_Taprobane"/>
      <w:r w:rsidRPr="0032190F">
        <w:t>TAPROBANE</w:t>
      </w:r>
    </w:p>
    <w:bookmarkEnd w:id="5089"/>
    <w:p w14:paraId="635DA62A" w14:textId="77777777" w:rsidR="002445C7" w:rsidRPr="0032190F" w:rsidRDefault="002445C7" w:rsidP="00242C0F">
      <w:pPr>
        <w:jc w:val="both"/>
        <w:rPr>
          <w:lang w:val="fr-FR"/>
        </w:rPr>
      </w:pPr>
    </w:p>
    <w:p w14:paraId="1ABC8F0C" w14:textId="77777777" w:rsidR="008D349D" w:rsidRPr="0032190F" w:rsidRDefault="00044D96" w:rsidP="00242C0F">
      <w:pPr>
        <w:jc w:val="both"/>
        <w:rPr>
          <w:lang w:val="fr-FR"/>
        </w:rPr>
      </w:pPr>
      <w:r w:rsidRPr="0032190F">
        <w:rPr>
          <w:lang w:val="fr-FR"/>
        </w:rPr>
        <w:t xml:space="preserve">Vers 520 </w:t>
      </w:r>
      <w:r w:rsidRPr="0032190F">
        <w:rPr>
          <w:smallCaps/>
          <w:lang w:val="fr-FR"/>
        </w:rPr>
        <w:t>ad</w:t>
      </w:r>
      <w:r w:rsidRPr="0032190F">
        <w:rPr>
          <w:lang w:val="fr-FR"/>
        </w:rPr>
        <w:t xml:space="preserve">, Cosmas (dit </w:t>
      </w:r>
      <w:r w:rsidRPr="0032190F">
        <w:rPr>
          <w:i/>
          <w:lang w:val="fr-FR"/>
        </w:rPr>
        <w:t>Indicopleustès</w:t>
      </w:r>
      <w:r w:rsidRPr="0032190F">
        <w:rPr>
          <w:lang w:val="fr-FR"/>
        </w:rPr>
        <w:t xml:space="preserve">), dans sa </w:t>
      </w:r>
      <w:r w:rsidRPr="0032190F">
        <w:rPr>
          <w:i/>
          <w:lang w:val="fr-FR"/>
        </w:rPr>
        <w:t>Topographie chrétienne</w:t>
      </w:r>
      <w:r w:rsidRPr="0032190F">
        <w:rPr>
          <w:lang w:val="fr-FR"/>
        </w:rPr>
        <w:t>, écrit que la soie, avec les clous de girofle et l’aloès arrivent à Taprobane (Sri Lanka) qui les redistribuent vers la côte de Malabar, le bas Indus, le Yémen, Adoulis (Zoula près de Massaouah), Djeddah, Aïla et Clisma non loin de Suez (BIB 1754 p. 20).</w:t>
      </w:r>
    </w:p>
    <w:p w14:paraId="4EC88784" w14:textId="77777777" w:rsidR="00044D96" w:rsidRPr="0032190F" w:rsidRDefault="00044D96" w:rsidP="00242C0F">
      <w:pPr>
        <w:jc w:val="both"/>
        <w:rPr>
          <w:lang w:val="fr-FR"/>
        </w:rPr>
      </w:pPr>
    </w:p>
    <w:p w14:paraId="7E03A9B7" w14:textId="77777777" w:rsidR="008D349D" w:rsidRPr="0032190F" w:rsidRDefault="008D349D" w:rsidP="00426FF9">
      <w:pPr>
        <w:pStyle w:val="Heading1"/>
      </w:pPr>
      <w:bookmarkStart w:id="5090" w:name="Sit_Lanzhou"/>
      <w:r w:rsidRPr="0032190F">
        <w:t>LANZHOU</w:t>
      </w:r>
    </w:p>
    <w:bookmarkEnd w:id="5090"/>
    <w:p w14:paraId="6D92DEB8" w14:textId="77777777" w:rsidR="008D349D" w:rsidRPr="0032190F" w:rsidRDefault="008D349D" w:rsidP="00242C0F">
      <w:pPr>
        <w:jc w:val="both"/>
        <w:rPr>
          <w:lang w:val="fr-FR"/>
        </w:rPr>
      </w:pPr>
    </w:p>
    <w:p w14:paraId="367721D2" w14:textId="467DD384" w:rsidR="008D349D" w:rsidRPr="0032190F" w:rsidRDefault="008D349D" w:rsidP="00242C0F">
      <w:pPr>
        <w:jc w:val="both"/>
        <w:rPr>
          <w:lang w:val="fr-FR"/>
        </w:rPr>
      </w:pPr>
      <w:r w:rsidRPr="0032190F">
        <w:rPr>
          <w:lang w:val="fr-FR"/>
        </w:rPr>
        <w:t xml:space="preserve">La ville de Lanzhou est à la biffurcation de la separation de la </w:t>
      </w:r>
      <w:hyperlink r:id="rId12403" w:anchor="Sit_Route_Soie" w:history="1">
        <w:r w:rsidRPr="0032190F">
          <w:rPr>
            <w:rStyle w:val="Hyperlink"/>
            <w:lang w:val="fr-FR"/>
          </w:rPr>
          <w:t>route de la soie</w:t>
        </w:r>
      </w:hyperlink>
      <w:r w:rsidRPr="0032190F">
        <w:rPr>
          <w:lang w:val="fr-FR"/>
        </w:rPr>
        <w:t xml:space="preserve"> septentrionale (vers Loulan, Turfan, etc.) de la voie méridionale (Lhassa) (BIB 1754 p. 14-75)</w:t>
      </w:r>
    </w:p>
    <w:p w14:paraId="13593B33" w14:textId="77777777" w:rsidR="00996D49" w:rsidRPr="0032190F" w:rsidRDefault="00996D49" w:rsidP="00242C0F">
      <w:pPr>
        <w:rPr>
          <w:lang w:val="fr-FR"/>
        </w:rPr>
      </w:pPr>
    </w:p>
    <w:p w14:paraId="6140D90F" w14:textId="77777777" w:rsidR="00A66B3F" w:rsidRPr="0032190F" w:rsidRDefault="00A66B3F" w:rsidP="00426FF9">
      <w:pPr>
        <w:pStyle w:val="Heading1"/>
      </w:pPr>
      <w:r w:rsidRPr="0032190F">
        <w:t>XIAOHE</w:t>
      </w:r>
    </w:p>
    <w:p w14:paraId="0FD403DF" w14:textId="77777777" w:rsidR="00701E15" w:rsidRPr="0032190F" w:rsidRDefault="00A66B3F" w:rsidP="00242C0F">
      <w:pPr>
        <w:jc w:val="both"/>
        <w:rPr>
          <w:lang w:val="fr-FR"/>
        </w:rPr>
      </w:pPr>
      <w:r w:rsidRPr="0032190F">
        <w:rPr>
          <w:lang w:val="fr-FR"/>
        </w:rPr>
        <w:br/>
        <w:t>Ce cimetière du Taklamakan (Xinjiang, Chine) a livré des « tombes desséchées » contenant des mannequins datés du début du 2</w:t>
      </w:r>
      <w:r w:rsidRPr="0032190F">
        <w:rPr>
          <w:vertAlign w:val="superscript"/>
          <w:lang w:val="fr-FR"/>
        </w:rPr>
        <w:t>e</w:t>
      </w:r>
      <w:r w:rsidRPr="0032190F">
        <w:rPr>
          <w:lang w:val="fr-FR"/>
        </w:rPr>
        <w:t xml:space="preserve"> millénaire. La conservation des matériaux organiques montre une réelle intrication entre l’organique et le minéral, l’humain et le non-humain, le naturel et le culturel. Des corps composites sont recomposés et disposés pour éviter la décomposition : </w:t>
      </w:r>
      <w:r w:rsidR="00701E15" w:rsidRPr="0032190F">
        <w:rPr>
          <w:lang w:val="fr-FR"/>
        </w:rPr>
        <w:t>embaumements et momifi</w:t>
      </w:r>
      <w:r w:rsidRPr="0032190F">
        <w:rPr>
          <w:lang w:val="fr-FR"/>
        </w:rPr>
        <w:t>cations par utilisation de substances minérales, animales et végétales, élaborations de « mannequins » par adjonction de prothèses post-mortem</w:t>
      </w:r>
      <w:r w:rsidR="00701E15" w:rsidRPr="0032190F">
        <w:rPr>
          <w:lang w:val="fr-FR"/>
        </w:rPr>
        <w:t xml:space="preserve"> (H.-P. Francfort in BIB 1868 p. 207-208)</w:t>
      </w:r>
    </w:p>
    <w:p w14:paraId="53A5394F" w14:textId="77777777" w:rsidR="00A66B3F" w:rsidRPr="0032190F" w:rsidRDefault="00A66B3F" w:rsidP="00242C0F">
      <w:pPr>
        <w:rPr>
          <w:lang w:val="fr-FR"/>
        </w:rPr>
      </w:pPr>
    </w:p>
    <w:p w14:paraId="0494677E" w14:textId="77777777" w:rsidR="008D349D" w:rsidRPr="0032190F" w:rsidRDefault="008D349D" w:rsidP="00426FF9">
      <w:pPr>
        <w:pStyle w:val="Heading1"/>
      </w:pPr>
      <w:bookmarkStart w:id="5091" w:name="Sit_Dunhuang"/>
      <w:r w:rsidRPr="0032190F">
        <w:lastRenderedPageBreak/>
        <w:t>DUNHUANG</w:t>
      </w:r>
    </w:p>
    <w:bookmarkEnd w:id="5091"/>
    <w:p w14:paraId="4C52ED71" w14:textId="77777777" w:rsidR="008D349D" w:rsidRPr="0032190F" w:rsidRDefault="008D349D" w:rsidP="00242C0F">
      <w:pPr>
        <w:rPr>
          <w:lang w:val="fr-FR"/>
        </w:rPr>
      </w:pPr>
    </w:p>
    <w:p w14:paraId="246BE962" w14:textId="5E89A512" w:rsidR="008D349D" w:rsidRPr="0032190F" w:rsidRDefault="008D349D" w:rsidP="00242C0F">
      <w:pPr>
        <w:rPr>
          <w:lang w:val="fr-FR"/>
        </w:rPr>
      </w:pPr>
      <w:r w:rsidRPr="0032190F">
        <w:rPr>
          <w:lang w:val="fr-FR"/>
        </w:rPr>
        <w:t xml:space="preserve">Site de la </w:t>
      </w:r>
      <w:hyperlink r:id="rId12404" w:anchor="Sit_Route_Soie" w:history="1">
        <w:r w:rsidRPr="0032190F">
          <w:rPr>
            <w:rStyle w:val="Hyperlink"/>
            <w:lang w:val="fr-FR"/>
          </w:rPr>
          <w:t>route de la soie</w:t>
        </w:r>
      </w:hyperlink>
      <w:r w:rsidRPr="0032190F">
        <w:rPr>
          <w:lang w:val="fr-FR"/>
        </w:rPr>
        <w:t xml:space="preserve"> (BIB 1754 p. 14-75)</w:t>
      </w:r>
      <w:r w:rsidR="00FD44D1" w:rsidRPr="0032190F">
        <w:rPr>
          <w:lang w:val="fr-FR"/>
        </w:rPr>
        <w:t xml:space="preserve">. Carrefour entre l’itinéraire sud et nord du désert du Taklamakan. Très peu décrite par </w:t>
      </w:r>
      <w:hyperlink r:id="rId12405" w:anchor="Sit_Venise__Marco_Polo" w:history="1">
        <w:r w:rsidR="002E5E6A" w:rsidRPr="0032190F">
          <w:rPr>
            <w:rStyle w:val="Hyperlink"/>
            <w:lang w:val="fr-FR"/>
          </w:rPr>
          <w:t>Marco Polo</w:t>
        </w:r>
      </w:hyperlink>
      <w:r w:rsidR="00FD44D1" w:rsidRPr="0032190F">
        <w:rPr>
          <w:lang w:val="fr-FR"/>
        </w:rPr>
        <w:t>.</w:t>
      </w:r>
    </w:p>
    <w:p w14:paraId="5AE52C91" w14:textId="77777777" w:rsidR="00FD44D1" w:rsidRPr="0032190F" w:rsidRDefault="00FD44D1" w:rsidP="00242C0F">
      <w:pPr>
        <w:rPr>
          <w:lang w:val="fr-FR"/>
        </w:rPr>
      </w:pPr>
    </w:p>
    <w:p w14:paraId="24EB99F5" w14:textId="77777777" w:rsidR="00FD44D1" w:rsidRPr="0032190F" w:rsidRDefault="00FD44D1" w:rsidP="00242C0F">
      <w:pPr>
        <w:rPr>
          <w:lang w:val="fr-FR"/>
        </w:rPr>
      </w:pPr>
      <w:r w:rsidRPr="0032190F">
        <w:rPr>
          <w:lang w:val="fr-FR"/>
        </w:rPr>
        <w:t>MILLE BOUDDHAS (Grotte des 1000 Bouddhas)</w:t>
      </w:r>
    </w:p>
    <w:p w14:paraId="7D7E1954" w14:textId="30346669" w:rsidR="00FD44D1" w:rsidRPr="0032190F" w:rsidRDefault="00FD44D1" w:rsidP="00242C0F">
      <w:pPr>
        <w:rPr>
          <w:lang w:val="fr-FR"/>
        </w:rPr>
      </w:pPr>
      <w:r w:rsidRPr="0032190F">
        <w:rPr>
          <w:lang w:val="fr-FR"/>
        </w:rPr>
        <w:br/>
        <w:t>Ensemble de 77 grottes artificielles creusées dans la paroi datant du 4</w:t>
      </w:r>
      <w:r w:rsidRPr="0032190F">
        <w:rPr>
          <w:vertAlign w:val="superscript"/>
          <w:lang w:val="fr-FR"/>
        </w:rPr>
        <w:t>e</w:t>
      </w:r>
      <w:r w:rsidRPr="0032190F">
        <w:rPr>
          <w:lang w:val="fr-FR"/>
        </w:rPr>
        <w:t xml:space="preserve"> et 9</w:t>
      </w:r>
      <w:r w:rsidRPr="0032190F">
        <w:rPr>
          <w:vertAlign w:val="superscript"/>
          <w:lang w:val="fr-FR"/>
        </w:rPr>
        <w:t>e</w:t>
      </w:r>
      <w:r w:rsidRPr="0032190F">
        <w:rPr>
          <w:lang w:val="fr-FR"/>
        </w:rPr>
        <w:t xml:space="preserve"> s. </w:t>
      </w:r>
      <w:r w:rsidRPr="0032190F">
        <w:rPr>
          <w:smallCaps/>
          <w:lang w:val="fr-FR"/>
        </w:rPr>
        <w:t>ad</w:t>
      </w:r>
      <w:r w:rsidRPr="0032190F">
        <w:rPr>
          <w:lang w:val="fr-FR"/>
        </w:rPr>
        <w:t xml:space="preserve">, situé proche de </w:t>
      </w:r>
      <w:hyperlink r:id="rId12406" w:anchor="Sit_Dunhuang" w:history="1">
        <w:r w:rsidRPr="0032190F">
          <w:rPr>
            <w:rStyle w:val="Hyperlink"/>
            <w:lang w:val="fr-FR"/>
          </w:rPr>
          <w:t>Dunhuang</w:t>
        </w:r>
      </w:hyperlink>
      <w:r w:rsidRPr="0032190F">
        <w:rPr>
          <w:lang w:val="fr-FR"/>
        </w:rPr>
        <w:t xml:space="preserve"> (wiki). Haut lieu de diffusion du Bouddhisme en Chine. </w:t>
      </w:r>
    </w:p>
    <w:p w14:paraId="699E96BC" w14:textId="77777777" w:rsidR="008D349D" w:rsidRPr="0032190F" w:rsidRDefault="008D349D" w:rsidP="00242C0F">
      <w:pPr>
        <w:rPr>
          <w:lang w:val="fr-FR"/>
        </w:rPr>
      </w:pPr>
    </w:p>
    <w:p w14:paraId="0409A7CE" w14:textId="77777777" w:rsidR="008D349D" w:rsidRPr="0032190F" w:rsidRDefault="008D349D" w:rsidP="00426FF9">
      <w:pPr>
        <w:pStyle w:val="Heading1"/>
      </w:pPr>
      <w:bookmarkStart w:id="5092" w:name="Sit_Loulan"/>
      <w:r w:rsidRPr="0032190F">
        <w:t>LOULAN</w:t>
      </w:r>
    </w:p>
    <w:bookmarkEnd w:id="5092"/>
    <w:p w14:paraId="017746D5" w14:textId="77777777" w:rsidR="008D349D" w:rsidRPr="0032190F" w:rsidRDefault="008D349D" w:rsidP="00242C0F">
      <w:pPr>
        <w:rPr>
          <w:lang w:val="fr-FR"/>
        </w:rPr>
      </w:pPr>
    </w:p>
    <w:p w14:paraId="57E5074F" w14:textId="39613FAF" w:rsidR="008D349D" w:rsidRPr="0032190F" w:rsidRDefault="008D349D" w:rsidP="00242C0F">
      <w:pPr>
        <w:rPr>
          <w:lang w:val="fr-FR"/>
        </w:rPr>
      </w:pPr>
      <w:r w:rsidRPr="0032190F">
        <w:rPr>
          <w:lang w:val="fr-FR"/>
        </w:rPr>
        <w:t xml:space="preserve">Site de la </w:t>
      </w:r>
      <w:hyperlink r:id="rId12407" w:anchor="Sit_Route_Soie" w:history="1">
        <w:r w:rsidRPr="0032190F">
          <w:rPr>
            <w:rStyle w:val="Hyperlink"/>
            <w:lang w:val="fr-FR"/>
          </w:rPr>
          <w:t>route de la soie</w:t>
        </w:r>
      </w:hyperlink>
      <w:r w:rsidRPr="0032190F">
        <w:rPr>
          <w:lang w:val="fr-FR"/>
        </w:rPr>
        <w:t xml:space="preserve"> (BIB 1754 p. 14-75)</w:t>
      </w:r>
    </w:p>
    <w:p w14:paraId="085648CE" w14:textId="77777777" w:rsidR="008D349D" w:rsidRPr="0032190F" w:rsidRDefault="008D349D" w:rsidP="00242C0F">
      <w:pPr>
        <w:rPr>
          <w:lang w:val="fr-FR"/>
        </w:rPr>
      </w:pPr>
    </w:p>
    <w:p w14:paraId="7133C360" w14:textId="77777777" w:rsidR="008D349D" w:rsidRPr="0032190F" w:rsidRDefault="008D349D" w:rsidP="00426FF9">
      <w:pPr>
        <w:pStyle w:val="Heading1"/>
      </w:pPr>
      <w:bookmarkStart w:id="5093" w:name="Sit_Turfan"/>
      <w:r w:rsidRPr="0032190F">
        <w:t>TURFAN</w:t>
      </w:r>
    </w:p>
    <w:bookmarkEnd w:id="5093"/>
    <w:p w14:paraId="69DB3115" w14:textId="77777777" w:rsidR="008D349D" w:rsidRPr="0032190F" w:rsidRDefault="008D349D" w:rsidP="00242C0F">
      <w:pPr>
        <w:rPr>
          <w:lang w:val="fr-FR"/>
        </w:rPr>
      </w:pPr>
    </w:p>
    <w:p w14:paraId="18F6F289" w14:textId="0611CCDC" w:rsidR="008D349D" w:rsidRPr="0032190F" w:rsidRDefault="008D349D" w:rsidP="00242C0F">
      <w:pPr>
        <w:rPr>
          <w:lang w:val="fr-FR"/>
        </w:rPr>
      </w:pPr>
      <w:r w:rsidRPr="0032190F">
        <w:rPr>
          <w:lang w:val="fr-FR"/>
        </w:rPr>
        <w:t xml:space="preserve">Site de la </w:t>
      </w:r>
      <w:hyperlink r:id="rId12408" w:anchor="Sit_Route_Soie" w:history="1">
        <w:r w:rsidRPr="0032190F">
          <w:rPr>
            <w:rStyle w:val="Hyperlink"/>
            <w:lang w:val="fr-FR"/>
          </w:rPr>
          <w:t>route de la soie</w:t>
        </w:r>
      </w:hyperlink>
      <w:r w:rsidRPr="0032190F">
        <w:rPr>
          <w:lang w:val="fr-FR"/>
        </w:rPr>
        <w:t xml:space="preserve"> (BIB 1754 p. 14-75)</w:t>
      </w:r>
    </w:p>
    <w:p w14:paraId="54C32791" w14:textId="77777777" w:rsidR="008D349D" w:rsidRPr="0032190F" w:rsidRDefault="008D349D" w:rsidP="00242C0F">
      <w:pPr>
        <w:rPr>
          <w:lang w:val="fr-FR"/>
        </w:rPr>
      </w:pPr>
    </w:p>
    <w:p w14:paraId="5DD1CF8C" w14:textId="77777777" w:rsidR="008D349D" w:rsidRPr="0032190F" w:rsidRDefault="008D349D" w:rsidP="00426FF9">
      <w:pPr>
        <w:pStyle w:val="Heading1"/>
      </w:pPr>
      <w:bookmarkStart w:id="5094" w:name="Sit_Kutcha"/>
      <w:r w:rsidRPr="0032190F">
        <w:t>KUTCHA</w:t>
      </w:r>
    </w:p>
    <w:bookmarkEnd w:id="5094"/>
    <w:p w14:paraId="551420F3" w14:textId="773ACABF" w:rsidR="008D349D" w:rsidRPr="0032190F" w:rsidRDefault="008D349D" w:rsidP="00242C0F">
      <w:pPr>
        <w:rPr>
          <w:lang w:val="fr-FR"/>
        </w:rPr>
      </w:pPr>
      <w:r w:rsidRPr="0032190F">
        <w:rPr>
          <w:lang w:val="fr-FR"/>
        </w:rPr>
        <w:t xml:space="preserve">Site de la </w:t>
      </w:r>
      <w:hyperlink r:id="rId12409" w:anchor="Sit_Route_Soie" w:history="1">
        <w:r w:rsidRPr="0032190F">
          <w:rPr>
            <w:rStyle w:val="Hyperlink"/>
            <w:lang w:val="fr-FR"/>
          </w:rPr>
          <w:t>route de la soie</w:t>
        </w:r>
      </w:hyperlink>
      <w:r w:rsidRPr="0032190F">
        <w:rPr>
          <w:lang w:val="fr-FR"/>
        </w:rPr>
        <w:t xml:space="preserve"> (BIB 1754 p. 14-75)</w:t>
      </w:r>
    </w:p>
    <w:p w14:paraId="0040E41F" w14:textId="77777777" w:rsidR="008D349D" w:rsidRPr="0032190F" w:rsidRDefault="008D349D" w:rsidP="00242C0F">
      <w:pPr>
        <w:rPr>
          <w:lang w:val="fr-FR"/>
        </w:rPr>
      </w:pPr>
    </w:p>
    <w:p w14:paraId="547C2492" w14:textId="77777777" w:rsidR="008D349D" w:rsidRPr="0032190F" w:rsidRDefault="008D349D" w:rsidP="00426FF9">
      <w:pPr>
        <w:pStyle w:val="Heading1"/>
      </w:pPr>
      <w:bookmarkStart w:id="5095" w:name="Sit_Lhassa"/>
      <w:r w:rsidRPr="0032190F">
        <w:t>LHASSA</w:t>
      </w:r>
    </w:p>
    <w:bookmarkEnd w:id="5095"/>
    <w:p w14:paraId="3993CE6E" w14:textId="02C29BCE" w:rsidR="008D349D" w:rsidRPr="0032190F" w:rsidRDefault="008D349D" w:rsidP="00242C0F">
      <w:pPr>
        <w:rPr>
          <w:lang w:val="fr-FR"/>
        </w:rPr>
      </w:pPr>
      <w:r w:rsidRPr="0032190F">
        <w:rPr>
          <w:lang w:val="fr-FR"/>
        </w:rPr>
        <w:t xml:space="preserve">Capitale du Népal ( ?)Site de la </w:t>
      </w:r>
      <w:hyperlink r:id="rId12410" w:anchor="Sit_Route_Soie" w:history="1">
        <w:r w:rsidRPr="0032190F">
          <w:rPr>
            <w:rStyle w:val="Hyperlink"/>
            <w:lang w:val="fr-FR"/>
          </w:rPr>
          <w:t>route de la soie</w:t>
        </w:r>
      </w:hyperlink>
      <w:r w:rsidRPr="0032190F">
        <w:rPr>
          <w:lang w:val="fr-FR"/>
        </w:rPr>
        <w:t xml:space="preserve"> (BIB 1754 p. 14-75)</w:t>
      </w:r>
    </w:p>
    <w:p w14:paraId="76632E92" w14:textId="77777777" w:rsidR="008D349D" w:rsidRPr="0032190F" w:rsidRDefault="008D349D" w:rsidP="00242C0F">
      <w:pPr>
        <w:rPr>
          <w:lang w:val="fr-FR"/>
        </w:rPr>
      </w:pPr>
    </w:p>
    <w:p w14:paraId="55FE845C" w14:textId="77777777" w:rsidR="008D349D" w:rsidRPr="0032190F" w:rsidRDefault="008D349D" w:rsidP="00426FF9">
      <w:pPr>
        <w:pStyle w:val="Heading1"/>
      </w:pPr>
      <w:bookmarkStart w:id="5096" w:name="Sit_Ho_Tien"/>
      <w:r w:rsidRPr="0032190F">
        <w:t>HO-TIEN</w:t>
      </w:r>
    </w:p>
    <w:bookmarkEnd w:id="5096"/>
    <w:p w14:paraId="202897DD" w14:textId="2008A305" w:rsidR="008D349D" w:rsidRPr="0032190F" w:rsidRDefault="008D349D" w:rsidP="00242C0F">
      <w:pPr>
        <w:rPr>
          <w:lang w:val="fr-FR"/>
        </w:rPr>
      </w:pPr>
      <w:r w:rsidRPr="0032190F">
        <w:rPr>
          <w:lang w:val="fr-FR"/>
        </w:rPr>
        <w:t xml:space="preserve">Site de la </w:t>
      </w:r>
      <w:hyperlink r:id="rId12411" w:anchor="Sit_Route_Soie" w:history="1">
        <w:r w:rsidRPr="0032190F">
          <w:rPr>
            <w:rStyle w:val="Hyperlink"/>
            <w:lang w:val="fr-FR"/>
          </w:rPr>
          <w:t>route de la soie</w:t>
        </w:r>
      </w:hyperlink>
      <w:r w:rsidRPr="0032190F">
        <w:rPr>
          <w:lang w:val="fr-FR"/>
        </w:rPr>
        <w:t xml:space="preserve"> (BIB 1754 p. 14-75)</w:t>
      </w:r>
    </w:p>
    <w:p w14:paraId="5056B5FA" w14:textId="77777777" w:rsidR="008D349D" w:rsidRPr="0032190F" w:rsidRDefault="008D349D" w:rsidP="00242C0F">
      <w:pPr>
        <w:rPr>
          <w:lang w:val="fr-FR"/>
        </w:rPr>
      </w:pPr>
    </w:p>
    <w:p w14:paraId="2990169B" w14:textId="77777777" w:rsidR="008D349D" w:rsidRPr="0032190F" w:rsidRDefault="008D349D" w:rsidP="00426FF9">
      <w:pPr>
        <w:pStyle w:val="Heading1"/>
      </w:pPr>
      <w:bookmarkStart w:id="5097" w:name="Sit_Kashgar"/>
      <w:r w:rsidRPr="0032190F">
        <w:t>KASHGAR</w:t>
      </w:r>
    </w:p>
    <w:bookmarkEnd w:id="5097"/>
    <w:p w14:paraId="17C00989" w14:textId="77777777" w:rsidR="00D56EC6" w:rsidRPr="0032190F" w:rsidRDefault="00D56EC6" w:rsidP="00242C0F">
      <w:pPr>
        <w:rPr>
          <w:lang w:val="fr-FR"/>
        </w:rPr>
      </w:pPr>
      <w:r w:rsidRPr="0032190F">
        <w:rPr>
          <w:lang w:val="fr-FR"/>
        </w:rPr>
        <w:t>Kachgar</w:t>
      </w:r>
    </w:p>
    <w:p w14:paraId="3D3A7C59" w14:textId="77777777" w:rsidR="00D56EC6" w:rsidRPr="0032190F" w:rsidRDefault="00D56EC6" w:rsidP="00242C0F">
      <w:pPr>
        <w:rPr>
          <w:lang w:val="fr-FR"/>
        </w:rPr>
      </w:pPr>
    </w:p>
    <w:p w14:paraId="07C1494A" w14:textId="5C96FA9D" w:rsidR="008D349D" w:rsidRPr="0032190F" w:rsidRDefault="008D349D" w:rsidP="00242C0F">
      <w:pPr>
        <w:rPr>
          <w:lang w:val="fr-FR"/>
        </w:rPr>
      </w:pPr>
      <w:r w:rsidRPr="0032190F">
        <w:rPr>
          <w:lang w:val="fr-FR"/>
        </w:rPr>
        <w:t xml:space="preserve">Site de la </w:t>
      </w:r>
      <w:hyperlink r:id="rId12412" w:anchor="Sit_Route_Soie" w:history="1">
        <w:r w:rsidRPr="0032190F">
          <w:rPr>
            <w:rStyle w:val="Hyperlink"/>
            <w:lang w:val="fr-FR"/>
          </w:rPr>
          <w:t>route de la soie</w:t>
        </w:r>
      </w:hyperlink>
      <w:r w:rsidRPr="0032190F">
        <w:rPr>
          <w:lang w:val="fr-FR"/>
        </w:rPr>
        <w:t xml:space="preserve"> (BIB 1754 p. 14-75)</w:t>
      </w:r>
    </w:p>
    <w:p w14:paraId="1D253F07" w14:textId="77777777" w:rsidR="008D349D" w:rsidRPr="0032190F" w:rsidRDefault="008D349D" w:rsidP="00242C0F">
      <w:pPr>
        <w:rPr>
          <w:lang w:val="fr-FR"/>
        </w:rPr>
      </w:pPr>
    </w:p>
    <w:p w14:paraId="38EFAA4A" w14:textId="77777777" w:rsidR="008D349D" w:rsidRPr="0032190F" w:rsidRDefault="008D349D" w:rsidP="00426FF9">
      <w:pPr>
        <w:pStyle w:val="Heading1"/>
      </w:pPr>
      <w:bookmarkStart w:id="5098" w:name="Sit_Mathura"/>
      <w:r w:rsidRPr="0032190F">
        <w:t>MATHURA</w:t>
      </w:r>
    </w:p>
    <w:bookmarkEnd w:id="5098"/>
    <w:p w14:paraId="5D649BF1" w14:textId="30390053" w:rsidR="008D349D" w:rsidRPr="0032190F" w:rsidRDefault="008D349D" w:rsidP="00242C0F">
      <w:pPr>
        <w:rPr>
          <w:lang w:val="fr-FR"/>
        </w:rPr>
      </w:pPr>
      <w:r w:rsidRPr="0032190F">
        <w:rPr>
          <w:lang w:val="fr-FR"/>
        </w:rPr>
        <w:t xml:space="preserve">Site de la </w:t>
      </w:r>
      <w:hyperlink r:id="rId12413" w:anchor="Sit_Route_Soie" w:history="1">
        <w:r w:rsidRPr="0032190F">
          <w:rPr>
            <w:rStyle w:val="Hyperlink"/>
            <w:lang w:val="fr-FR"/>
          </w:rPr>
          <w:t>route de la soie</w:t>
        </w:r>
      </w:hyperlink>
      <w:r w:rsidRPr="0032190F">
        <w:rPr>
          <w:lang w:val="fr-FR"/>
        </w:rPr>
        <w:t xml:space="preserve"> (BIB 1754 p. 14-75)</w:t>
      </w:r>
    </w:p>
    <w:p w14:paraId="77BF5C31" w14:textId="77777777" w:rsidR="008D349D" w:rsidRPr="0032190F" w:rsidRDefault="008D349D" w:rsidP="00242C0F">
      <w:pPr>
        <w:rPr>
          <w:lang w:val="fr-FR"/>
        </w:rPr>
      </w:pPr>
    </w:p>
    <w:p w14:paraId="0340B65F" w14:textId="77777777" w:rsidR="008D349D" w:rsidRPr="0032190F" w:rsidRDefault="008D349D" w:rsidP="00426FF9">
      <w:pPr>
        <w:pStyle w:val="Heading1"/>
      </w:pPr>
      <w:bookmarkStart w:id="5099" w:name="Sit_Begram"/>
      <w:r w:rsidRPr="0032190F">
        <w:t>BEGRAM</w:t>
      </w:r>
    </w:p>
    <w:bookmarkEnd w:id="5099"/>
    <w:p w14:paraId="64A103A5" w14:textId="40FBECAE" w:rsidR="008D349D" w:rsidRPr="0032190F" w:rsidRDefault="008D349D" w:rsidP="00242C0F">
      <w:pPr>
        <w:rPr>
          <w:lang w:val="fr-FR"/>
        </w:rPr>
      </w:pPr>
      <w:r w:rsidRPr="0032190F">
        <w:rPr>
          <w:lang w:val="fr-FR"/>
        </w:rPr>
        <w:t xml:space="preserve">Site de la </w:t>
      </w:r>
      <w:hyperlink r:id="rId12414" w:anchor="Sit_Route_Soie" w:history="1">
        <w:r w:rsidRPr="0032190F">
          <w:rPr>
            <w:rStyle w:val="Hyperlink"/>
            <w:lang w:val="fr-FR"/>
          </w:rPr>
          <w:t>route de la soie</w:t>
        </w:r>
      </w:hyperlink>
      <w:r w:rsidRPr="0032190F">
        <w:rPr>
          <w:lang w:val="fr-FR"/>
        </w:rPr>
        <w:t xml:space="preserve"> (BIB 1754 p. 14-75)</w:t>
      </w:r>
    </w:p>
    <w:p w14:paraId="1015C66F" w14:textId="77777777" w:rsidR="008D349D" w:rsidRPr="0032190F" w:rsidRDefault="008D349D" w:rsidP="00242C0F">
      <w:pPr>
        <w:rPr>
          <w:lang w:val="fr-FR"/>
        </w:rPr>
      </w:pPr>
    </w:p>
    <w:p w14:paraId="2E6A539C" w14:textId="77777777" w:rsidR="008D349D" w:rsidRPr="0032190F" w:rsidRDefault="008D349D" w:rsidP="00426FF9">
      <w:pPr>
        <w:pStyle w:val="Heading1"/>
      </w:pPr>
      <w:bookmarkStart w:id="5100" w:name="Sit_Samarkand"/>
      <w:r w:rsidRPr="0032190F">
        <w:t>SAMARKAND</w:t>
      </w:r>
    </w:p>
    <w:bookmarkEnd w:id="5100"/>
    <w:p w14:paraId="401665DB" w14:textId="3FDFBD31" w:rsidR="008D349D" w:rsidRPr="0032190F" w:rsidRDefault="008D349D" w:rsidP="00242C0F">
      <w:pPr>
        <w:rPr>
          <w:lang w:val="fr-FR"/>
        </w:rPr>
      </w:pPr>
      <w:r w:rsidRPr="0032190F">
        <w:rPr>
          <w:lang w:val="fr-FR"/>
        </w:rPr>
        <w:t xml:space="preserve">Site de la </w:t>
      </w:r>
      <w:hyperlink r:id="rId12415" w:anchor="Sit_Route_Soie" w:history="1">
        <w:r w:rsidRPr="0032190F">
          <w:rPr>
            <w:rStyle w:val="Hyperlink"/>
            <w:lang w:val="fr-FR"/>
          </w:rPr>
          <w:t>route de la soie</w:t>
        </w:r>
      </w:hyperlink>
      <w:r w:rsidRPr="0032190F">
        <w:rPr>
          <w:lang w:val="fr-FR"/>
        </w:rPr>
        <w:t xml:space="preserve"> (BIB 1754 p. 14-75)</w:t>
      </w:r>
    </w:p>
    <w:p w14:paraId="364E68C3" w14:textId="77777777" w:rsidR="008D349D" w:rsidRPr="0032190F" w:rsidRDefault="008D349D" w:rsidP="00242C0F">
      <w:pPr>
        <w:rPr>
          <w:lang w:val="fr-FR"/>
        </w:rPr>
      </w:pPr>
    </w:p>
    <w:p w14:paraId="7915D162" w14:textId="77777777" w:rsidR="008D349D" w:rsidRPr="0032190F" w:rsidRDefault="008D349D" w:rsidP="00426FF9">
      <w:pPr>
        <w:pStyle w:val="Heading1"/>
      </w:pPr>
      <w:bookmarkStart w:id="5101" w:name="Sit_Merv"/>
      <w:r w:rsidRPr="0032190F">
        <w:t>MERV</w:t>
      </w:r>
    </w:p>
    <w:bookmarkEnd w:id="5101"/>
    <w:p w14:paraId="550EA6EB" w14:textId="69B032B5" w:rsidR="008D349D" w:rsidRPr="0032190F" w:rsidRDefault="008D349D" w:rsidP="00242C0F">
      <w:pPr>
        <w:rPr>
          <w:lang w:val="fr-FR"/>
        </w:rPr>
      </w:pPr>
      <w:r w:rsidRPr="0032190F">
        <w:rPr>
          <w:lang w:val="fr-FR"/>
        </w:rPr>
        <w:t xml:space="preserve">Site de la </w:t>
      </w:r>
      <w:hyperlink r:id="rId12416" w:anchor="Sit_Route_Soie" w:history="1">
        <w:r w:rsidRPr="0032190F">
          <w:rPr>
            <w:rStyle w:val="Hyperlink"/>
            <w:lang w:val="fr-FR"/>
          </w:rPr>
          <w:t>route de la soie</w:t>
        </w:r>
      </w:hyperlink>
      <w:r w:rsidRPr="0032190F">
        <w:rPr>
          <w:lang w:val="fr-FR"/>
        </w:rPr>
        <w:t xml:space="preserve"> (BIB 1754 p. 14-75)</w:t>
      </w:r>
    </w:p>
    <w:p w14:paraId="2E266B33" w14:textId="77777777" w:rsidR="002E5E6A" w:rsidRPr="0032190F" w:rsidRDefault="002E5E6A" w:rsidP="00242C0F">
      <w:pPr>
        <w:rPr>
          <w:lang w:val="fr-FR"/>
        </w:rPr>
      </w:pPr>
    </w:p>
    <w:p w14:paraId="12EB579A" w14:textId="77777777" w:rsidR="002E5E6A" w:rsidRPr="0032190F" w:rsidRDefault="002E5E6A" w:rsidP="00426FF9">
      <w:pPr>
        <w:pStyle w:val="Heading1"/>
      </w:pPr>
      <w:bookmarkStart w:id="5102" w:name="Sit_Ormuz"/>
      <w:r w:rsidRPr="0032190F">
        <w:lastRenderedPageBreak/>
        <w:t>ORMUZ</w:t>
      </w:r>
    </w:p>
    <w:bookmarkEnd w:id="5102"/>
    <w:p w14:paraId="698C5AC7" w14:textId="77777777" w:rsidR="008D349D" w:rsidRPr="0032190F" w:rsidRDefault="002E5E6A" w:rsidP="00242C0F">
      <w:pPr>
        <w:rPr>
          <w:lang w:val="fr-FR"/>
        </w:rPr>
      </w:pPr>
      <w:r w:rsidRPr="0032190F">
        <w:rPr>
          <w:lang w:val="fr-FR"/>
        </w:rPr>
        <w:t>Port d’Iran</w:t>
      </w:r>
    </w:p>
    <w:p w14:paraId="48836819" w14:textId="77777777" w:rsidR="002E5E6A" w:rsidRPr="0032190F" w:rsidRDefault="002E5E6A" w:rsidP="00242C0F">
      <w:pPr>
        <w:rPr>
          <w:lang w:val="fr-FR"/>
        </w:rPr>
      </w:pPr>
    </w:p>
    <w:p w14:paraId="743D5ED2" w14:textId="77777777" w:rsidR="008D349D" w:rsidRPr="0032190F" w:rsidRDefault="008D349D" w:rsidP="00426FF9">
      <w:pPr>
        <w:pStyle w:val="Heading1"/>
      </w:pPr>
      <w:bookmarkStart w:id="5103" w:name="Sit_Gaza"/>
      <w:r w:rsidRPr="0032190F">
        <w:t>GAZA</w:t>
      </w:r>
    </w:p>
    <w:bookmarkEnd w:id="5103"/>
    <w:p w14:paraId="716B9306" w14:textId="0738D33E" w:rsidR="008D349D" w:rsidRPr="0032190F" w:rsidRDefault="002A61CD" w:rsidP="00242C0F">
      <w:pPr>
        <w:rPr>
          <w:lang w:val="fr-FR"/>
        </w:rPr>
      </w:pPr>
      <w:r w:rsidRPr="0032190F">
        <w:rPr>
          <w:lang w:val="fr-FR"/>
        </w:rPr>
        <w:t>Port</w:t>
      </w:r>
      <w:r w:rsidR="008D349D" w:rsidRPr="0032190F">
        <w:rPr>
          <w:lang w:val="fr-FR"/>
        </w:rPr>
        <w:t xml:space="preserve"> de la </w:t>
      </w:r>
      <w:hyperlink r:id="rId12417" w:anchor="Sit_Route_Soie" w:history="1">
        <w:r w:rsidR="008D349D" w:rsidRPr="0032190F">
          <w:rPr>
            <w:rStyle w:val="Hyperlink"/>
            <w:lang w:val="fr-FR"/>
          </w:rPr>
          <w:t>route de la soie</w:t>
        </w:r>
      </w:hyperlink>
      <w:r w:rsidR="008D349D" w:rsidRPr="0032190F">
        <w:rPr>
          <w:lang w:val="fr-FR"/>
        </w:rPr>
        <w:t xml:space="preserve"> (BIB 1754 p. 14-75)</w:t>
      </w:r>
    </w:p>
    <w:p w14:paraId="46F44D62" w14:textId="77777777" w:rsidR="008D349D" w:rsidRPr="0032190F" w:rsidRDefault="008D349D" w:rsidP="00242C0F">
      <w:pPr>
        <w:rPr>
          <w:lang w:val="fr-FR"/>
        </w:rPr>
      </w:pPr>
    </w:p>
    <w:p w14:paraId="25497A5A" w14:textId="77777777" w:rsidR="00524E34" w:rsidRPr="0032190F" w:rsidRDefault="00524E34" w:rsidP="00426FF9">
      <w:pPr>
        <w:pStyle w:val="Heading1"/>
      </w:pPr>
      <w:bookmarkStart w:id="5104" w:name="Sit_Charax"/>
      <w:r w:rsidRPr="0032190F">
        <w:t>CHARAX</w:t>
      </w:r>
    </w:p>
    <w:bookmarkEnd w:id="5104"/>
    <w:p w14:paraId="0EE788B1" w14:textId="77777777" w:rsidR="0039656F" w:rsidRPr="0032190F" w:rsidRDefault="0039656F" w:rsidP="00242C0F">
      <w:pPr>
        <w:rPr>
          <w:lang w:val="fr-FR"/>
        </w:rPr>
      </w:pPr>
    </w:p>
    <w:p w14:paraId="6373B867" w14:textId="00A1CDE5" w:rsidR="00524E34" w:rsidRPr="0032190F" w:rsidRDefault="00524E34" w:rsidP="00242C0F">
      <w:pPr>
        <w:rPr>
          <w:lang w:val="fr-FR"/>
        </w:rPr>
      </w:pPr>
      <w:r w:rsidRPr="0032190F">
        <w:rPr>
          <w:lang w:val="fr-FR"/>
        </w:rPr>
        <w:t xml:space="preserve">Irak, golfe persique, port babylonien de la </w:t>
      </w:r>
      <w:hyperlink r:id="rId12418" w:anchor="Sit_Route_Soie" w:history="1">
        <w:r w:rsidRPr="0032190F">
          <w:rPr>
            <w:rStyle w:val="Hyperlink"/>
            <w:lang w:val="fr-FR"/>
          </w:rPr>
          <w:t>route de la soie</w:t>
        </w:r>
      </w:hyperlink>
      <w:r w:rsidRPr="0032190F">
        <w:rPr>
          <w:lang w:val="fr-FR"/>
        </w:rPr>
        <w:t xml:space="preserve">. Y était chargé la soie venue de Chine par les caravaniers </w:t>
      </w:r>
      <w:r w:rsidR="006520BC">
        <w:rPr>
          <w:lang w:val="fr-FR"/>
        </w:rPr>
        <w:t>[</w:t>
      </w:r>
      <w:hyperlink r:id="rId12419" w:anchor="Sit_Karum" w:history="1">
        <w:r w:rsidR="006520BC" w:rsidRPr="00F13B95">
          <w:rPr>
            <w:rStyle w:val="Hyperlink"/>
            <w:lang w:val="fr-FR"/>
          </w:rPr>
          <w:t>karum</w:t>
        </w:r>
      </w:hyperlink>
      <w:r w:rsidR="006520BC">
        <w:rPr>
          <w:lang w:val="fr-FR"/>
        </w:rPr>
        <w:t>]</w:t>
      </w:r>
      <w:r w:rsidR="006520BC" w:rsidRPr="0032190F">
        <w:rPr>
          <w:lang w:val="fr-FR"/>
        </w:rPr>
        <w:t xml:space="preserve"> </w:t>
      </w:r>
      <w:r w:rsidRPr="0032190F">
        <w:rPr>
          <w:lang w:val="fr-FR"/>
        </w:rPr>
        <w:t xml:space="preserve">de </w:t>
      </w:r>
      <w:hyperlink r:id="rId12420" w:anchor="Sit_Palmyre" w:history="1">
        <w:r w:rsidRPr="0032190F">
          <w:rPr>
            <w:rStyle w:val="Hyperlink"/>
            <w:lang w:val="fr-FR"/>
          </w:rPr>
          <w:t>Palmyre</w:t>
        </w:r>
      </w:hyperlink>
      <w:r w:rsidRPr="0032190F">
        <w:rPr>
          <w:lang w:val="fr-FR"/>
        </w:rPr>
        <w:t xml:space="preserve"> et revendue dans cette ville (décrit par Arrien dans le</w:t>
      </w:r>
      <w:r w:rsidRPr="0032190F">
        <w:rPr>
          <w:i/>
          <w:lang w:val="fr-FR"/>
        </w:rPr>
        <w:t xml:space="preserve"> Périple de la mer Erythrée</w:t>
      </w:r>
      <w:r w:rsidRPr="0032190F">
        <w:rPr>
          <w:lang w:val="fr-FR"/>
        </w:rPr>
        <w:t xml:space="preserve"> attribué au 3</w:t>
      </w:r>
      <w:r w:rsidRPr="0032190F">
        <w:rPr>
          <w:vertAlign w:val="superscript"/>
          <w:lang w:val="fr-FR"/>
        </w:rPr>
        <w:t>e</w:t>
      </w:r>
      <w:r w:rsidRPr="0032190F">
        <w:rPr>
          <w:lang w:val="fr-FR"/>
        </w:rPr>
        <w:t xml:space="preserve"> s. aec, BIB 1754 p. 20).</w:t>
      </w:r>
    </w:p>
    <w:p w14:paraId="697639E8" w14:textId="77777777" w:rsidR="00044D96" w:rsidRPr="0032190F" w:rsidRDefault="00044D96" w:rsidP="00242C0F">
      <w:pPr>
        <w:rPr>
          <w:lang w:val="fr-FR"/>
        </w:rPr>
      </w:pPr>
    </w:p>
    <w:p w14:paraId="77986819" w14:textId="77777777" w:rsidR="00044D96" w:rsidRPr="0032190F" w:rsidRDefault="00044D96" w:rsidP="00426FF9">
      <w:pPr>
        <w:pStyle w:val="Heading1"/>
      </w:pPr>
      <w:r w:rsidRPr="0032190F">
        <w:t>ADOULIS</w:t>
      </w:r>
    </w:p>
    <w:p w14:paraId="2CDE79B9" w14:textId="77777777" w:rsidR="00044D96" w:rsidRPr="0032190F" w:rsidRDefault="00044D96" w:rsidP="00242C0F">
      <w:pPr>
        <w:rPr>
          <w:lang w:val="fr-FR"/>
        </w:rPr>
      </w:pPr>
    </w:p>
    <w:p w14:paraId="6DF084BF" w14:textId="4E9D816D" w:rsidR="00044D96" w:rsidRDefault="00044D96" w:rsidP="00242C0F">
      <w:pPr>
        <w:rPr>
          <w:lang w:val="fr-FR"/>
        </w:rPr>
      </w:pPr>
      <w:r w:rsidRPr="0032190F">
        <w:rPr>
          <w:lang w:val="fr-FR"/>
        </w:rPr>
        <w:t>Au 6</w:t>
      </w:r>
      <w:r w:rsidRPr="0032190F">
        <w:rPr>
          <w:vertAlign w:val="superscript"/>
          <w:lang w:val="fr-FR"/>
        </w:rPr>
        <w:t>e</w:t>
      </w:r>
      <w:r w:rsidRPr="0032190F">
        <w:rPr>
          <w:lang w:val="fr-FR"/>
        </w:rPr>
        <w:t xml:space="preserve"> s. ad, le port d’Adoulis, au royaume d’</w:t>
      </w:r>
      <w:hyperlink r:id="rId12421" w:anchor="Cul_Axoum" w:history="1">
        <w:r w:rsidRPr="00905632">
          <w:rPr>
            <w:rStyle w:val="Hyperlink"/>
            <w:lang w:val="fr-FR"/>
          </w:rPr>
          <w:t>Axoum</w:t>
        </w:r>
      </w:hyperlink>
      <w:r w:rsidRPr="0032190F">
        <w:rPr>
          <w:lang w:val="fr-FR"/>
        </w:rPr>
        <w:t>, entretenait avec l’Inde des relations actives (BIB 1754 p. 20)</w:t>
      </w:r>
    </w:p>
    <w:p w14:paraId="3F218BB9" w14:textId="06976C70" w:rsidR="00905632" w:rsidRDefault="00905632" w:rsidP="00426FF9">
      <w:pPr>
        <w:pStyle w:val="Heading1"/>
      </w:pPr>
      <w:bookmarkStart w:id="5105" w:name="Sit_Axoum"/>
      <w:r>
        <w:t>AXOUM</w:t>
      </w:r>
      <w:bookmarkEnd w:id="5105"/>
    </w:p>
    <w:p w14:paraId="04FA0743" w14:textId="77777777" w:rsidR="00905632" w:rsidRDefault="00905632" w:rsidP="00242C0F">
      <w:pPr>
        <w:rPr>
          <w:lang w:val="fr-FR"/>
        </w:rPr>
      </w:pPr>
    </w:p>
    <w:p w14:paraId="06F53AA8" w14:textId="032149A7" w:rsidR="00905632" w:rsidRPr="0032190F" w:rsidRDefault="00905632" w:rsidP="00242C0F">
      <w:pPr>
        <w:rPr>
          <w:lang w:val="fr-FR"/>
        </w:rPr>
      </w:pPr>
      <w:r>
        <w:rPr>
          <w:lang w:val="fr-FR"/>
        </w:rPr>
        <w:t xml:space="preserve">Capitale éponyme du </w:t>
      </w:r>
      <w:r w:rsidRPr="0032190F">
        <w:rPr>
          <w:lang w:val="fr-FR"/>
        </w:rPr>
        <w:t>royaume d’</w:t>
      </w:r>
      <w:hyperlink r:id="rId12422" w:anchor="Cul_Axoum" w:history="1">
        <w:r w:rsidRPr="00905632">
          <w:rPr>
            <w:rStyle w:val="Hyperlink"/>
            <w:lang w:val="fr-FR"/>
          </w:rPr>
          <w:t>Axoum</w:t>
        </w:r>
      </w:hyperlink>
      <w:r>
        <w:rPr>
          <w:lang w:val="fr-FR"/>
        </w:rPr>
        <w:t>. Ancienne capitale d'Ethiopie située sur la route Méditerranée - Egyspte - Inde (Musée d'ethnologie, Barcelone, 2018)</w:t>
      </w:r>
    </w:p>
    <w:p w14:paraId="08D8040B" w14:textId="77777777" w:rsidR="00524E34" w:rsidRPr="0032190F" w:rsidRDefault="00524E34" w:rsidP="00242C0F">
      <w:pPr>
        <w:rPr>
          <w:lang w:val="fr-FR"/>
        </w:rPr>
      </w:pPr>
    </w:p>
    <w:p w14:paraId="621FD8A2" w14:textId="77777777" w:rsidR="00996D49" w:rsidRPr="0032190F" w:rsidRDefault="00996D49" w:rsidP="00426FF9">
      <w:pPr>
        <w:pStyle w:val="Heading1"/>
      </w:pPr>
      <w:r w:rsidRPr="0032190F">
        <w:t>ISE (Temple d’)</w:t>
      </w:r>
    </w:p>
    <w:p w14:paraId="7AC6B95B" w14:textId="77777777" w:rsidR="00996D49" w:rsidRPr="0032190F" w:rsidRDefault="00996D49" w:rsidP="00242C0F">
      <w:pPr>
        <w:rPr>
          <w:lang w:val="fr-FR"/>
        </w:rPr>
      </w:pPr>
    </w:p>
    <w:p w14:paraId="34C1D796" w14:textId="77777777" w:rsidR="00996D49" w:rsidRPr="0032190F" w:rsidRDefault="00996D49" w:rsidP="00242C0F">
      <w:pPr>
        <w:rPr>
          <w:lang w:val="fr-FR"/>
        </w:rPr>
      </w:pPr>
      <w:r w:rsidRPr="0032190F">
        <w:rPr>
          <w:lang w:val="fr-FR"/>
        </w:rPr>
        <w:t xml:space="preserve">Le temple d’Isé (Japon), le principal sancturaire shinto de l’Archipel, est reconstruit tous les 20 ans depuis 700 </w:t>
      </w:r>
      <w:r w:rsidRPr="0032190F">
        <w:rPr>
          <w:smallCaps/>
          <w:lang w:val="fr-FR"/>
        </w:rPr>
        <w:t>ad</w:t>
      </w:r>
      <w:r w:rsidRPr="0032190F">
        <w:rPr>
          <w:lang w:val="fr-FR"/>
        </w:rPr>
        <w:t xml:space="preserve">comme l’avait évoqué Viollet-LeDuc dans un chapitre consacré à la restauration </w:t>
      </w:r>
      <w:r w:rsidRPr="0032190F">
        <w:rPr>
          <w:smallCaps/>
          <w:lang w:val="fr-FR"/>
        </w:rPr>
        <w:t>(</w:t>
      </w:r>
      <w:r w:rsidRPr="0032190F">
        <w:rPr>
          <w:lang w:val="fr-FR"/>
        </w:rPr>
        <w:t>BIB D. Fabre, L’archéologie à la rencontre de ses publics, INHA, 2014)</w:t>
      </w:r>
    </w:p>
    <w:p w14:paraId="0B787554" w14:textId="77777777" w:rsidR="0060208D" w:rsidRPr="0032190F" w:rsidRDefault="0060208D" w:rsidP="00242C0F">
      <w:pPr>
        <w:rPr>
          <w:lang w:val="fr-FR"/>
        </w:rPr>
      </w:pPr>
    </w:p>
    <w:p w14:paraId="2739D735" w14:textId="77777777" w:rsidR="00456C59" w:rsidRPr="0032190F" w:rsidRDefault="00456C59" w:rsidP="00426FF9">
      <w:pPr>
        <w:pStyle w:val="Heading1"/>
      </w:pPr>
      <w:r w:rsidRPr="0032190F">
        <w:t>HADRIEN</w:t>
      </w:r>
      <w:r w:rsidR="005905AD" w:rsidRPr="0032190F">
        <w:t xml:space="preserve"> (Mur d’)</w:t>
      </w:r>
    </w:p>
    <w:p w14:paraId="7101CEDD" w14:textId="77777777" w:rsidR="00456C59" w:rsidRPr="0032190F" w:rsidRDefault="00456C59" w:rsidP="00242C0F">
      <w:pPr>
        <w:rPr>
          <w:lang w:val="fr-FR"/>
        </w:rPr>
      </w:pPr>
    </w:p>
    <w:p w14:paraId="6D69E07B" w14:textId="77777777" w:rsidR="0050430D" w:rsidRPr="0032190F" w:rsidRDefault="00456C59" w:rsidP="00242C0F">
      <w:pPr>
        <w:jc w:val="both"/>
        <w:rPr>
          <w:lang w:val="fr-FR"/>
        </w:rPr>
      </w:pPr>
      <w:r w:rsidRPr="0032190F">
        <w:rPr>
          <w:lang w:val="fr-FR"/>
        </w:rPr>
        <w:t xml:space="preserve">Le mur d'Hadrien est une fortification en pierre et en tourbe construite à partir de 122 </w:t>
      </w:r>
      <w:r w:rsidR="009C64DD" w:rsidRPr="0032190F">
        <w:rPr>
          <w:smallCaps/>
          <w:lang w:val="fr-FR"/>
        </w:rPr>
        <w:t>ad</w:t>
      </w:r>
      <w:r w:rsidRPr="0032190F">
        <w:rPr>
          <w:lang w:val="fr-FR"/>
        </w:rPr>
        <w:t xml:space="preserve">. par les Romains sur toute la largeur de l'Angleterre pour protéger le sud de l'île des attaques des tribus calédoniennes de l'actuelle Écosse.Avec ses </w:t>
      </w:r>
      <w:smartTag w:uri="urn:schemas-microsoft-com:office:smarttags" w:element="metricconverter">
        <w:smartTagPr>
          <w:attr w:name="ProductID" w:val="4,5 m"/>
        </w:smartTagPr>
        <w:r w:rsidRPr="0032190F">
          <w:rPr>
            <w:lang w:val="fr-FR"/>
          </w:rPr>
          <w:t>4,5 m</w:t>
        </w:r>
      </w:smartTag>
      <w:r w:rsidRPr="0032190F">
        <w:rPr>
          <w:lang w:val="fr-FR"/>
        </w:rPr>
        <w:t xml:space="preserve"> de hauteur et ses </w:t>
      </w:r>
      <w:smartTag w:uri="urn:schemas-microsoft-com:office:smarttags" w:element="metricconverter">
        <w:smartTagPr>
          <w:attr w:name="ProductID" w:val="2,7 m"/>
        </w:smartTagPr>
        <w:r w:rsidRPr="0032190F">
          <w:rPr>
            <w:lang w:val="fr-FR"/>
          </w:rPr>
          <w:t>2,7 m</w:t>
        </w:r>
      </w:smartTag>
      <w:r w:rsidRPr="0032190F">
        <w:rPr>
          <w:lang w:val="fr-FR"/>
        </w:rPr>
        <w:t xml:space="preserve"> de largeur, le mur d'Hadrien, s'étend sur </w:t>
      </w:r>
      <w:smartTag w:uri="urn:schemas-microsoft-com:office:smarttags" w:element="metricconverter">
        <w:smartTagPr>
          <w:attr w:name="ProductID" w:val="117 km"/>
        </w:smartTagPr>
        <w:r w:rsidRPr="0032190F">
          <w:rPr>
            <w:lang w:val="fr-FR"/>
          </w:rPr>
          <w:t>117 km</w:t>
        </w:r>
      </w:smartTag>
      <w:r w:rsidRPr="0032190F">
        <w:rPr>
          <w:lang w:val="fr-FR"/>
        </w:rPr>
        <w:t xml:space="preserve">, du fleuve Tyne à l'est jusqu'au Solway Firth à l'ouest. Il est en partie conservé </w:t>
      </w:r>
      <w:r w:rsidR="00D235D7" w:rsidRPr="0032190F">
        <w:rPr>
          <w:lang w:val="fr-FR"/>
        </w:rPr>
        <w:t>dans les forts de</w:t>
      </w:r>
      <w:r w:rsidR="00053F27" w:rsidRPr="0032190F">
        <w:rPr>
          <w:rStyle w:val="thumbcaption"/>
          <w:lang w:val="fr-FR"/>
        </w:rPr>
        <w:t xml:space="preserve">Housesteads, </w:t>
      </w:r>
      <w:r w:rsidR="00D235D7" w:rsidRPr="0032190F">
        <w:rPr>
          <w:rStyle w:val="thumbcaption"/>
          <w:lang w:val="fr-FR"/>
        </w:rPr>
        <w:t>de</w:t>
      </w:r>
      <w:r w:rsidRPr="0032190F">
        <w:rPr>
          <w:rStyle w:val="thumbcaption"/>
          <w:lang w:val="fr-FR"/>
        </w:rPr>
        <w:t xml:space="preserve"> Chester</w:t>
      </w:r>
      <w:r w:rsidR="00053F27" w:rsidRPr="0032190F">
        <w:rPr>
          <w:rStyle w:val="thumbcaption"/>
          <w:lang w:val="fr-FR"/>
        </w:rPr>
        <w:t xml:space="preserve"> et de Chesterholm (</w:t>
      </w:r>
      <w:r w:rsidR="00053F27" w:rsidRPr="0032190F">
        <w:rPr>
          <w:rStyle w:val="thumbcaption"/>
          <w:i/>
          <w:lang w:val="fr-FR"/>
        </w:rPr>
        <w:t>Vindolanda</w:t>
      </w:r>
      <w:r w:rsidR="00053F27" w:rsidRPr="0032190F">
        <w:rPr>
          <w:rStyle w:val="thumbcaption"/>
          <w:lang w:val="fr-FR"/>
        </w:rPr>
        <w:t xml:space="preserve"> romaine)</w:t>
      </w:r>
      <w:r w:rsidRPr="0032190F">
        <w:rPr>
          <w:lang w:val="fr-FR"/>
        </w:rPr>
        <w:t xml:space="preserve"> (Wiki)</w:t>
      </w:r>
    </w:p>
    <w:p w14:paraId="11D5B39D" w14:textId="77777777" w:rsidR="003934FE" w:rsidRPr="0032190F" w:rsidRDefault="003934FE" w:rsidP="00242C0F">
      <w:pPr>
        <w:jc w:val="both"/>
        <w:rPr>
          <w:lang w:val="fr-FR"/>
        </w:rPr>
      </w:pPr>
    </w:p>
    <w:p w14:paraId="4E585B49" w14:textId="77777777" w:rsidR="003934FE" w:rsidRPr="0032190F" w:rsidRDefault="003934FE" w:rsidP="00426FF9">
      <w:pPr>
        <w:pStyle w:val="Heading1"/>
      </w:pPr>
      <w:bookmarkStart w:id="5106" w:name="Sit_Pedra_Furrada"/>
      <w:r w:rsidRPr="0032190F">
        <w:t>PEDRA FURRADA</w:t>
      </w:r>
    </w:p>
    <w:bookmarkEnd w:id="5106"/>
    <w:p w14:paraId="2EB2E3C6" w14:textId="77777777" w:rsidR="003934FE" w:rsidRPr="0032190F" w:rsidRDefault="003934FE" w:rsidP="00242C0F">
      <w:pPr>
        <w:jc w:val="both"/>
        <w:rPr>
          <w:lang w:val="fr-FR"/>
        </w:rPr>
      </w:pPr>
    </w:p>
    <w:p w14:paraId="1FD8FE1F" w14:textId="77777777" w:rsidR="003934FE" w:rsidRPr="0032190F" w:rsidRDefault="003934FE" w:rsidP="00242C0F">
      <w:pPr>
        <w:jc w:val="both"/>
        <w:rPr>
          <w:lang w:val="fr-FR"/>
        </w:rPr>
      </w:pPr>
      <w:r w:rsidRPr="0032190F">
        <w:rPr>
          <w:lang w:val="fr-FR"/>
        </w:rPr>
        <w:t>La grotte brésilienne de Pedra Furrada a livré des peintures rupestres qui ont pu être associées à des outils en pierre et des charbons datés d’environ 35 000 ans (BIB 1586).</w:t>
      </w:r>
    </w:p>
    <w:p w14:paraId="6299A0E9" w14:textId="77777777" w:rsidR="007D400A" w:rsidRPr="0032190F" w:rsidRDefault="007D400A" w:rsidP="00242C0F">
      <w:pPr>
        <w:rPr>
          <w:lang w:val="fr-FR"/>
        </w:rPr>
      </w:pPr>
      <w:r w:rsidRPr="0032190F">
        <w:rPr>
          <w:lang w:val="fr-FR"/>
        </w:rPr>
        <w:t>Foyer dans une grotte, datattion C14 à 52 000 ans (Guérin). Aucun fossile du fait de l’acidité de la grotte. Industries. Peintures datées de 12 000-10 000 BC.</w:t>
      </w:r>
    </w:p>
    <w:p w14:paraId="3ABEE695" w14:textId="77777777" w:rsidR="00A45300" w:rsidRPr="0032190F" w:rsidRDefault="00A45300" w:rsidP="00242C0F">
      <w:pPr>
        <w:jc w:val="both"/>
        <w:rPr>
          <w:lang w:val="fr-FR"/>
        </w:rPr>
      </w:pPr>
    </w:p>
    <w:p w14:paraId="48A0B719" w14:textId="77777777" w:rsidR="007D400A" w:rsidRPr="0032190F" w:rsidRDefault="007D400A" w:rsidP="00242C0F">
      <w:pPr>
        <w:rPr>
          <w:lang w:val="fr-FR"/>
        </w:rPr>
      </w:pPr>
      <w:r w:rsidRPr="0032190F">
        <w:rPr>
          <w:lang w:val="fr-FR"/>
        </w:rPr>
        <w:t>Autres sites importants : Blue Fish Cave, Tlapacota, Taima-Taima</w:t>
      </w:r>
    </w:p>
    <w:p w14:paraId="589D132C" w14:textId="77777777" w:rsidR="007D400A" w:rsidRPr="0032190F" w:rsidRDefault="007D400A" w:rsidP="00242C0F">
      <w:pPr>
        <w:jc w:val="both"/>
        <w:rPr>
          <w:lang w:val="fr-FR"/>
        </w:rPr>
      </w:pPr>
    </w:p>
    <w:p w14:paraId="1CF557B4" w14:textId="77777777" w:rsidR="00A45300" w:rsidRPr="00A0014D" w:rsidRDefault="00A45300" w:rsidP="00426FF9">
      <w:pPr>
        <w:pStyle w:val="Heading1"/>
        <w:rPr>
          <w:lang w:val="en-GB"/>
        </w:rPr>
      </w:pPr>
      <w:r w:rsidRPr="00A0014D">
        <w:rPr>
          <w:lang w:val="en-GB"/>
        </w:rPr>
        <w:t>BOQUIERÃO DO PARAGUAIO</w:t>
      </w:r>
    </w:p>
    <w:p w14:paraId="0B324A45" w14:textId="77777777" w:rsidR="00A45300" w:rsidRPr="00A0014D" w:rsidRDefault="00A45300" w:rsidP="00242C0F">
      <w:pPr>
        <w:rPr>
          <w:lang w:val="en-GB"/>
        </w:rPr>
      </w:pPr>
    </w:p>
    <w:p w14:paraId="2357DD2F" w14:textId="77777777" w:rsidR="00A45300" w:rsidRPr="00A0014D" w:rsidRDefault="00A45300" w:rsidP="00242C0F">
      <w:pPr>
        <w:rPr>
          <w:lang w:val="en-GB"/>
        </w:rPr>
      </w:pPr>
      <w:r w:rsidRPr="00A0014D">
        <w:rPr>
          <w:lang w:val="en-GB"/>
        </w:rPr>
        <w:t>Brésil, abri peint (</w:t>
      </w:r>
      <w:r w:rsidRPr="00A0014D">
        <w:rPr>
          <w:i/>
          <w:lang w:val="en-GB"/>
        </w:rPr>
        <w:t>boquirão</w:t>
      </w:r>
      <w:r w:rsidRPr="00A0014D">
        <w:rPr>
          <w:lang w:val="en-GB"/>
        </w:rPr>
        <w:t xml:space="preserve"> : canyon). </w:t>
      </w:r>
    </w:p>
    <w:p w14:paraId="7CCD1CAD" w14:textId="77777777" w:rsidR="00654303" w:rsidRPr="00A0014D" w:rsidRDefault="00654303" w:rsidP="00242C0F">
      <w:pPr>
        <w:rPr>
          <w:lang w:val="en-GB"/>
        </w:rPr>
      </w:pPr>
    </w:p>
    <w:p w14:paraId="63D2196C" w14:textId="77777777" w:rsidR="00654303" w:rsidRPr="00A0014D" w:rsidRDefault="00654303" w:rsidP="00426FF9">
      <w:pPr>
        <w:pStyle w:val="Heading1"/>
        <w:rPr>
          <w:lang w:val="en-GB"/>
        </w:rPr>
      </w:pPr>
      <w:r w:rsidRPr="00A0014D">
        <w:rPr>
          <w:lang w:val="en-GB"/>
        </w:rPr>
        <w:t>TOCA DO PEPINO</w:t>
      </w:r>
    </w:p>
    <w:p w14:paraId="0E2638C0" w14:textId="77777777" w:rsidR="00654303" w:rsidRPr="00A0014D" w:rsidRDefault="00654303" w:rsidP="00242C0F">
      <w:pPr>
        <w:rPr>
          <w:lang w:val="en-GB"/>
        </w:rPr>
      </w:pPr>
    </w:p>
    <w:p w14:paraId="6B5BE288" w14:textId="77777777" w:rsidR="00654303" w:rsidRPr="0032190F" w:rsidRDefault="00654303" w:rsidP="00242C0F">
      <w:pPr>
        <w:jc w:val="both"/>
        <w:rPr>
          <w:lang w:val="fr-FR"/>
        </w:rPr>
      </w:pPr>
      <w:r w:rsidRPr="0032190F">
        <w:rPr>
          <w:lang w:val="fr-FR"/>
        </w:rPr>
        <w:t>L’abri peint de Toca do Pepino (Morro du Chapéu</w:t>
      </w:r>
      <w:r w:rsidR="00E50406" w:rsidRPr="0032190F">
        <w:rPr>
          <w:lang w:val="fr-FR"/>
        </w:rPr>
        <w:t xml:space="preserve"> [Morro do Chapéu]</w:t>
      </w:r>
      <w:r w:rsidRPr="0032190F">
        <w:rPr>
          <w:lang w:val="fr-FR"/>
        </w:rPr>
        <w:t>, Bahia, Brésil) mesure 70 m de long et est natuellement divisé en plusieurs sous-ensembles montrant des peintures rouges et jaunes. Le plus caractéristique de cet abri peint est l’importance du nombre de représentations humaines manipulant des outils et des armes ou bien portant des habits. Bien qu’aucun mobilier archéologique n’ait pu servir à la datation de ces peintures, les découvertes environnantes situe l’occupation vers 2900 BP (CAA 2014)</w:t>
      </w:r>
    </w:p>
    <w:p w14:paraId="3F0E71DE" w14:textId="77777777" w:rsidR="00654303" w:rsidRPr="0032190F" w:rsidRDefault="00654303" w:rsidP="00242C0F">
      <w:pPr>
        <w:rPr>
          <w:lang w:val="fr-FR"/>
        </w:rPr>
      </w:pPr>
    </w:p>
    <w:p w14:paraId="2833323C" w14:textId="77777777" w:rsidR="00654303" w:rsidRPr="0032190F" w:rsidRDefault="00654303" w:rsidP="00242C0F">
      <w:pPr>
        <w:rPr>
          <w:lang w:val="fr-FR"/>
        </w:rPr>
      </w:pPr>
      <w:r w:rsidRPr="0032190F">
        <w:rPr>
          <w:lang w:val="fr-FR"/>
        </w:rPr>
        <w:t>Des peintures semblables se retouve à Serra da Capivara (Piauí) et Seridó (Rio Grande do Norte) (CAA 2014)</w:t>
      </w:r>
    </w:p>
    <w:p w14:paraId="4F1AE071" w14:textId="77777777" w:rsidR="00B4644F" w:rsidRPr="0032190F" w:rsidRDefault="00B4644F" w:rsidP="00242C0F">
      <w:pPr>
        <w:rPr>
          <w:lang w:val="fr-FR"/>
        </w:rPr>
      </w:pPr>
    </w:p>
    <w:p w14:paraId="5521352D" w14:textId="77777777" w:rsidR="00B4644F" w:rsidRPr="0032190F" w:rsidRDefault="00B4644F" w:rsidP="00242C0F">
      <w:pPr>
        <w:rPr>
          <w:lang w:val="fr-FR"/>
        </w:rPr>
      </w:pPr>
      <w:r w:rsidRPr="0032190F">
        <w:rPr>
          <w:lang w:val="fr-FR"/>
        </w:rPr>
        <w:t>CAPIVARA (SERRA DA)</w:t>
      </w:r>
    </w:p>
    <w:p w14:paraId="7601EF4A" w14:textId="77777777" w:rsidR="00B4644F" w:rsidRPr="0032190F" w:rsidRDefault="00B4644F" w:rsidP="00242C0F">
      <w:pPr>
        <w:rPr>
          <w:lang w:val="fr-FR"/>
        </w:rPr>
      </w:pPr>
    </w:p>
    <w:p w14:paraId="4345D1F5" w14:textId="77777777" w:rsidR="00B4644F" w:rsidRPr="0032190F" w:rsidRDefault="00B4644F" w:rsidP="00242C0F">
      <w:pPr>
        <w:rPr>
          <w:lang w:val="fr-FR"/>
        </w:rPr>
      </w:pPr>
      <w:r w:rsidRPr="0032190F">
        <w:rPr>
          <w:lang w:val="fr-FR"/>
        </w:rPr>
        <w:t xml:space="preserve">Dans le centre-est du Brésil, dans le parc naturel de la Serra da Capivara, ont été mises à jour des peitures rupestres datées de ca 12000 BP (BIB Enquêtes archéologiques, Arte). Les premières fouilles pour dater les peintures avaient abouties à une datation de 25000 BP, une publication dans </w:t>
      </w:r>
      <w:r w:rsidRPr="0032190F">
        <w:rPr>
          <w:i/>
          <w:lang w:val="fr-FR"/>
        </w:rPr>
        <w:t>Nature</w:t>
      </w:r>
      <w:r w:rsidRPr="0032190F">
        <w:rPr>
          <w:lang w:val="fr-FR"/>
        </w:rPr>
        <w:t xml:space="preserve"> avait créé la polémique sur les premiers am</w:t>
      </w:r>
      <w:r w:rsidR="00440361">
        <w:rPr>
          <w:lang w:val="fr-FR"/>
        </w:rPr>
        <w:t>é</w:t>
      </w:r>
      <w:r w:rsidRPr="0032190F">
        <w:rPr>
          <w:lang w:val="fr-FR"/>
        </w:rPr>
        <w:t xml:space="preserve">ricains. Par la suite, E. Boëda a repris un travail de vérification. Les niveaux archéologiques ont été datés par plusieurs méthodes. Les industries, bien que frustres, sont bien des produits anthropiques comme l’attestent : la présence de nombreux enlèvements contigus les uns aux autres et de différentes taille, ce qu’une étude comparative avec des galets cassés naturellement ne peut reproduire (v. publcation dans </w:t>
      </w:r>
      <w:r w:rsidRPr="0032190F">
        <w:rPr>
          <w:i/>
          <w:lang w:val="fr-FR"/>
        </w:rPr>
        <w:t>Antiquity</w:t>
      </w:r>
      <w:r w:rsidRPr="0032190F">
        <w:rPr>
          <w:lang w:val="fr-FR"/>
        </w:rPr>
        <w:t xml:space="preserve">). Par ailleurs les pierres taillées n’ont pu arriver sur le site naturellement (gravité, alluvionnement). La reconstitution paléoenvironnementale et la découverte de la faune antique (paresseux géant, etc.) montre que vers 25000 ans le milieu était densément arboré et favorable à l’implantation humaine (BIB Enquêtes archéologiques, Arte) </w:t>
      </w:r>
    </w:p>
    <w:p w14:paraId="68948961" w14:textId="77777777" w:rsidR="003934FE" w:rsidRPr="0032190F" w:rsidRDefault="003934FE" w:rsidP="00242C0F">
      <w:pPr>
        <w:jc w:val="both"/>
        <w:rPr>
          <w:lang w:val="fr-FR"/>
        </w:rPr>
      </w:pPr>
    </w:p>
    <w:p w14:paraId="2567453A" w14:textId="77777777" w:rsidR="003934FE" w:rsidRPr="0032190F" w:rsidRDefault="003934FE" w:rsidP="00426FF9">
      <w:pPr>
        <w:pStyle w:val="Heading1"/>
      </w:pPr>
      <w:bookmarkStart w:id="5107" w:name="Sit_Meadowcroft"/>
      <w:r w:rsidRPr="0032190F">
        <w:t>MEADOWCROFT</w:t>
      </w:r>
    </w:p>
    <w:bookmarkEnd w:id="5107"/>
    <w:p w14:paraId="05D786A2" w14:textId="77777777" w:rsidR="003934FE" w:rsidRPr="0032190F" w:rsidRDefault="003934FE" w:rsidP="00242C0F">
      <w:pPr>
        <w:jc w:val="both"/>
        <w:rPr>
          <w:lang w:val="fr-FR"/>
        </w:rPr>
      </w:pPr>
    </w:p>
    <w:p w14:paraId="3854B00C" w14:textId="77777777" w:rsidR="003934FE" w:rsidRDefault="003934FE" w:rsidP="00242C0F">
      <w:pPr>
        <w:jc w:val="both"/>
        <w:rPr>
          <w:lang w:val="fr-FR"/>
        </w:rPr>
      </w:pPr>
      <w:r w:rsidRPr="0032190F">
        <w:rPr>
          <w:lang w:val="fr-FR"/>
        </w:rPr>
        <w:t xml:space="preserve">L’abri rupestre de Meadowcroft (Pennsylvanie, Etats-Unis) est attribué à une culture pré-Clovis par datation </w:t>
      </w:r>
      <w:smartTag w:uri="urn:schemas-microsoft-com:office:smarttags" w:element="metricconverter">
        <w:smartTagPr>
          <w:attr w:name="ProductID" w:val="14C"/>
        </w:smartTagPr>
        <w:r w:rsidRPr="0032190F">
          <w:rPr>
            <w:vertAlign w:val="superscript"/>
            <w:lang w:val="fr-FR"/>
          </w:rPr>
          <w:t>14</w:t>
        </w:r>
        <w:r w:rsidRPr="0032190F">
          <w:rPr>
            <w:lang w:val="fr-FR"/>
          </w:rPr>
          <w:t>C</w:t>
        </w:r>
      </w:smartTag>
      <w:r w:rsidRPr="0032190F">
        <w:rPr>
          <w:lang w:val="fr-FR"/>
        </w:rPr>
        <w:t xml:space="preserve"> d’environ 16 000 ans, avec des restes d’humain associés (BIB 1586).</w:t>
      </w:r>
    </w:p>
    <w:p w14:paraId="23F282DE" w14:textId="77777777" w:rsidR="00101476" w:rsidRDefault="00101476" w:rsidP="00242C0F">
      <w:pPr>
        <w:jc w:val="both"/>
        <w:rPr>
          <w:lang w:val="fr-FR"/>
        </w:rPr>
      </w:pPr>
    </w:p>
    <w:p w14:paraId="29935591" w14:textId="77777777" w:rsidR="00101476" w:rsidRDefault="00101476" w:rsidP="00426FF9">
      <w:pPr>
        <w:pStyle w:val="Heading1"/>
      </w:pPr>
      <w:bookmarkStart w:id="5108" w:name="Sit_Bulter_Wash"/>
      <w:r>
        <w:t>BULTER WASH</w:t>
      </w:r>
    </w:p>
    <w:bookmarkEnd w:id="5108"/>
    <w:p w14:paraId="14466A21" w14:textId="77777777" w:rsidR="00101476" w:rsidRPr="0032190F" w:rsidRDefault="00101476" w:rsidP="00242C0F">
      <w:pPr>
        <w:jc w:val="both"/>
        <w:rPr>
          <w:lang w:val="fr-FR"/>
        </w:rPr>
      </w:pPr>
      <w:r>
        <w:rPr>
          <w:lang w:val="fr-FR"/>
        </w:rPr>
        <w:t xml:space="preserve">SW de l'Utah, panneau vertical d'art rupestre en plein-air, visible, public, daté du Basketmaker II (50-500 AD). L'accumulation des figures, des superpositions, montrent des ré-actualisatios (ongoing modification) des panneaux (Charles et Cole 2006) (BIB 3226) L'emplacement du panneau est proche des lieux de réunion d' automne pour : </w:t>
      </w:r>
      <w:r w:rsidRPr="00101476">
        <w:rPr>
          <w:i/>
          <w:lang w:val="fr-FR"/>
        </w:rPr>
        <w:t>‘...exchange of marriage partners, trading, gaming...and political maneuvering among shamans</w:t>
      </w:r>
      <w:r w:rsidRPr="00101476">
        <w:rPr>
          <w:lang w:val="fr-FR"/>
        </w:rPr>
        <w:t>’(Robin</w:t>
      </w:r>
      <w:r>
        <w:rPr>
          <w:lang w:val="fr-FR"/>
        </w:rPr>
        <w:t>s and Hays-Gilpin 2000, 234)(BIB 3226) Ce type d'art rupestre illustre comment l' art est un dispositif encadrant des activités rituelles )(BIB 3226)</w:t>
      </w:r>
    </w:p>
    <w:p w14:paraId="6C622E48" w14:textId="77777777" w:rsidR="002B22EF" w:rsidRPr="0032190F" w:rsidRDefault="002B22EF" w:rsidP="00242C0F">
      <w:pPr>
        <w:jc w:val="both"/>
        <w:rPr>
          <w:lang w:val="fr-FR"/>
        </w:rPr>
      </w:pPr>
    </w:p>
    <w:p w14:paraId="0D966623" w14:textId="77777777" w:rsidR="002B22EF" w:rsidRPr="0032190F" w:rsidRDefault="002B22EF" w:rsidP="00426FF9">
      <w:pPr>
        <w:pStyle w:val="Heading1"/>
      </w:pPr>
      <w:bookmarkStart w:id="5109" w:name="Sit_Monte_Verde"/>
      <w:r w:rsidRPr="0032190F">
        <w:t>MONTE VERDE</w:t>
      </w:r>
    </w:p>
    <w:bookmarkEnd w:id="5109"/>
    <w:p w14:paraId="5DD9086E" w14:textId="77777777" w:rsidR="002B22EF" w:rsidRPr="0032190F" w:rsidRDefault="002B22EF" w:rsidP="00242C0F">
      <w:pPr>
        <w:jc w:val="both"/>
        <w:rPr>
          <w:lang w:val="fr-FR"/>
        </w:rPr>
      </w:pPr>
    </w:p>
    <w:p w14:paraId="6A255B3F" w14:textId="77777777" w:rsidR="002B22EF" w:rsidRPr="0032190F" w:rsidRDefault="002B22EF" w:rsidP="00242C0F">
      <w:pPr>
        <w:jc w:val="both"/>
        <w:rPr>
          <w:lang w:val="fr-FR"/>
        </w:rPr>
      </w:pPr>
      <w:r w:rsidRPr="0032190F">
        <w:rPr>
          <w:lang w:val="fr-FR"/>
        </w:rPr>
        <w:t>Le site du Monte Verde, dans le sud du Chili est daté d’au moins 15 000 ans (BIB 1586). C’est l’un des sites américains les mieux préservé (tourbières).</w:t>
      </w:r>
    </w:p>
    <w:p w14:paraId="362A6052" w14:textId="77777777" w:rsidR="00D51943" w:rsidRPr="0032190F" w:rsidRDefault="00D51943" w:rsidP="00242C0F">
      <w:pPr>
        <w:jc w:val="both"/>
        <w:rPr>
          <w:lang w:val="fr-FR"/>
        </w:rPr>
      </w:pPr>
    </w:p>
    <w:p w14:paraId="12BDFADD" w14:textId="77777777" w:rsidR="00D51943" w:rsidRPr="0032190F" w:rsidRDefault="00D51943" w:rsidP="00242C0F">
      <w:pPr>
        <w:jc w:val="both"/>
        <w:rPr>
          <w:lang w:val="fr-FR"/>
        </w:rPr>
      </w:pPr>
      <w:r w:rsidRPr="0032190F">
        <w:rPr>
          <w:lang w:val="fr-FR"/>
        </w:rPr>
        <w:t>PÂQUES (ILE DE)</w:t>
      </w:r>
    </w:p>
    <w:p w14:paraId="1D4DB84B" w14:textId="77777777" w:rsidR="00D51943" w:rsidRPr="0032190F" w:rsidRDefault="00D51943" w:rsidP="00242C0F">
      <w:pPr>
        <w:jc w:val="both"/>
        <w:rPr>
          <w:lang w:val="fr-FR"/>
        </w:rPr>
      </w:pPr>
    </w:p>
    <w:p w14:paraId="49A3DE13" w14:textId="77777777" w:rsidR="00D51943" w:rsidRDefault="00D51943" w:rsidP="00242C0F">
      <w:pPr>
        <w:jc w:val="both"/>
        <w:rPr>
          <w:lang w:val="fr-FR"/>
        </w:rPr>
      </w:pPr>
      <w:r w:rsidRPr="0032190F">
        <w:rPr>
          <w:lang w:val="fr-FR"/>
        </w:rPr>
        <w:lastRenderedPageBreak/>
        <w:t xml:space="preserve">Les « bois parlants », les </w:t>
      </w:r>
      <w:r w:rsidRPr="0032190F">
        <w:rPr>
          <w:i/>
          <w:lang w:val="fr-FR"/>
        </w:rPr>
        <w:t>kahau rongorongo</w:t>
      </w:r>
      <w:r w:rsidRPr="0032190F">
        <w:rPr>
          <w:lang w:val="fr-FR"/>
        </w:rPr>
        <w:t xml:space="preserve"> de l’Ile de Pâques possèdent un lexique d’environ 600 signes (BIB 1827)</w:t>
      </w:r>
    </w:p>
    <w:p w14:paraId="2E8B6E06" w14:textId="77777777" w:rsidR="00E424AF" w:rsidRDefault="00E424AF" w:rsidP="00242C0F">
      <w:pPr>
        <w:jc w:val="both"/>
        <w:rPr>
          <w:lang w:val="fr-FR"/>
        </w:rPr>
      </w:pPr>
    </w:p>
    <w:p w14:paraId="36089DF8" w14:textId="77777777" w:rsidR="00E424AF" w:rsidRPr="00E424AF" w:rsidRDefault="00E424AF" w:rsidP="00426FF9">
      <w:pPr>
        <w:pStyle w:val="Heading1"/>
      </w:pPr>
      <w:bookmarkStart w:id="5110" w:name="Sit_Portalon"/>
      <w:r w:rsidRPr="0093422C">
        <w:rPr>
          <w:rStyle w:val="titleh2text"/>
        </w:rPr>
        <w:t>PORTALON</w:t>
      </w:r>
    </w:p>
    <w:bookmarkEnd w:id="5110"/>
    <w:p w14:paraId="03A0F901" w14:textId="167A9384" w:rsidR="00E424AF" w:rsidRDefault="00E424AF" w:rsidP="00242C0F">
      <w:pPr>
        <w:jc w:val="both"/>
        <w:rPr>
          <w:rStyle w:val="titleh2text"/>
          <w:lang w:val="fr-FR"/>
        </w:rPr>
      </w:pPr>
      <w:r w:rsidRPr="00E424AF">
        <w:rPr>
          <w:rStyle w:val="titleh2text"/>
          <w:lang w:val="fr-FR"/>
        </w:rPr>
        <w:t xml:space="preserve">La Cueva d'El Portalon </w:t>
      </w:r>
      <w:r w:rsidRPr="00E424AF">
        <w:rPr>
          <w:szCs w:val="18"/>
          <w:lang w:val="fr-FR" w:eastAsia="en-GB"/>
        </w:rPr>
        <w:t>de Cueva Mayor</w:t>
      </w:r>
      <w:r w:rsidRPr="00E424AF">
        <w:rPr>
          <w:rStyle w:val="titleh2text"/>
          <w:lang w:val="fr-FR"/>
        </w:rPr>
        <w:t xml:space="preserve"> (</w:t>
      </w:r>
      <w:r>
        <w:rPr>
          <w:rStyle w:val="titleh2text"/>
          <w:lang w:val="fr-FR"/>
        </w:rPr>
        <w:t>sierra d'</w:t>
      </w:r>
      <w:r w:rsidRPr="00E424AF">
        <w:rPr>
          <w:rStyle w:val="titleh2text"/>
          <w:lang w:val="fr-FR"/>
        </w:rPr>
        <w:t>Atapuerca) a livré</w:t>
      </w:r>
      <w:r w:rsidRPr="00E424AF">
        <w:rPr>
          <w:lang w:val="fr-FR"/>
        </w:rPr>
        <w:t xml:space="preserve"> </w:t>
      </w:r>
      <w:r w:rsidRPr="00E424AF">
        <w:rPr>
          <w:rStyle w:val="titleh2text"/>
          <w:lang w:val="fr-FR"/>
        </w:rPr>
        <w:t xml:space="preserve">8 squelettes datés entre 5500 et 3500 BP (Chalcolithique à l'âge du Bronze). qui ont fait l'objet d'une étude génomique. Ces squelettes montre la forte part HG du SW [de l'Espagne?] et l'absence (pour ainsi dire) de STP. L'individu chalcolithique d'El Portalon est plus proche des </w:t>
      </w:r>
      <w:hyperlink r:id="rId12423" w:anchor="Cul_Basque" w:history="1">
        <w:r w:rsidRPr="00E424AF">
          <w:rPr>
            <w:rStyle w:val="Hyperlink"/>
            <w:lang w:val="fr-FR"/>
          </w:rPr>
          <w:t>Basques</w:t>
        </w:r>
      </w:hyperlink>
      <w:r w:rsidRPr="00E424AF">
        <w:rPr>
          <w:rStyle w:val="titleh2text"/>
          <w:lang w:val="fr-FR"/>
        </w:rPr>
        <w:t xml:space="preserve"> actuels [que des autres Chalcolithiques ?]</w:t>
      </w:r>
      <w:r>
        <w:rPr>
          <w:rStyle w:val="titleh2text"/>
          <w:lang w:val="fr-FR"/>
        </w:rPr>
        <w:t xml:space="preserve"> (BIB 2761)</w:t>
      </w:r>
    </w:p>
    <w:p w14:paraId="517D60E5" w14:textId="77777777" w:rsidR="00582DD4" w:rsidRDefault="00582DD4" w:rsidP="00242C0F">
      <w:pPr>
        <w:jc w:val="both"/>
        <w:rPr>
          <w:rStyle w:val="titleh2text"/>
          <w:lang w:val="fr-FR"/>
        </w:rPr>
      </w:pPr>
      <w:r>
        <w:rPr>
          <w:rStyle w:val="titleh2text"/>
          <w:lang w:val="fr-FR"/>
        </w:rPr>
        <w:t>v. Mirador</w:t>
      </w:r>
    </w:p>
    <w:p w14:paraId="51FB209C" w14:textId="77777777" w:rsidR="00582DD4" w:rsidRDefault="00582DD4" w:rsidP="00242C0F">
      <w:pPr>
        <w:jc w:val="both"/>
        <w:rPr>
          <w:rStyle w:val="titleh2text"/>
          <w:lang w:val="fr-FR"/>
        </w:rPr>
      </w:pPr>
    </w:p>
    <w:p w14:paraId="2A1EDE55" w14:textId="77777777" w:rsidR="00582DD4" w:rsidRDefault="00582DD4" w:rsidP="00582DD4">
      <w:pPr>
        <w:pStyle w:val="Heading2"/>
        <w:rPr>
          <w:rStyle w:val="titleh2text"/>
        </w:rPr>
      </w:pPr>
      <w:r>
        <w:rPr>
          <w:rStyle w:val="titleh2text"/>
        </w:rPr>
        <w:t>génétique</w:t>
      </w:r>
    </w:p>
    <w:p w14:paraId="7D443EAA" w14:textId="77777777" w:rsidR="00582DD4" w:rsidRDefault="00582DD4" w:rsidP="00242C0F">
      <w:pPr>
        <w:jc w:val="both"/>
        <w:rPr>
          <w:rStyle w:val="titleh2text"/>
          <w:lang w:val="fr-FR"/>
        </w:rPr>
      </w:pPr>
    </w:p>
    <w:p w14:paraId="3E24ED27" w14:textId="77777777" w:rsidR="00582DD4" w:rsidRPr="00E424AF" w:rsidRDefault="00582DD4" w:rsidP="00242C0F">
      <w:pPr>
        <w:jc w:val="both"/>
        <w:rPr>
          <w:lang w:val="fr-FR"/>
        </w:rPr>
      </w:pPr>
      <w:r>
        <w:rPr>
          <w:rStyle w:val="titleh2text"/>
          <w:lang w:val="fr-FR"/>
        </w:rPr>
        <w:t>La génétique des individus du site montre une mixité entre les néolithiques (ex. hg K, J et X) et les HG (ex. U5) avec une contribution des deux sexes (BIB 2761)</w:t>
      </w:r>
    </w:p>
    <w:p w14:paraId="29AAD280" w14:textId="77777777" w:rsidR="001323AC" w:rsidRPr="00E424AF" w:rsidRDefault="001323AC" w:rsidP="00242C0F">
      <w:pPr>
        <w:jc w:val="both"/>
        <w:rPr>
          <w:lang w:val="fr-FR"/>
        </w:rPr>
      </w:pPr>
    </w:p>
    <w:p w14:paraId="195A5078" w14:textId="77777777" w:rsidR="00967194" w:rsidRPr="0032190F" w:rsidRDefault="00967194" w:rsidP="00426FF9">
      <w:pPr>
        <w:pStyle w:val="Heading1"/>
      </w:pPr>
      <w:bookmarkStart w:id="5111" w:name="Sit_Atapuerca"/>
      <w:r w:rsidRPr="0032190F">
        <w:t>ATAPUERCA</w:t>
      </w:r>
    </w:p>
    <w:bookmarkEnd w:id="5111"/>
    <w:p w14:paraId="38CDC883" w14:textId="77777777" w:rsidR="00967194" w:rsidRPr="0032190F" w:rsidRDefault="00967194" w:rsidP="00242C0F">
      <w:pPr>
        <w:jc w:val="both"/>
        <w:rPr>
          <w:lang w:val="fr-FR"/>
        </w:rPr>
      </w:pPr>
      <w:r w:rsidRPr="0032190F">
        <w:rPr>
          <w:lang w:val="fr-FR"/>
        </w:rPr>
        <w:t>Dans ce site, il existait différentes espèces humaines (G. Bœuf, conf. Dijon 2013)</w:t>
      </w:r>
    </w:p>
    <w:p w14:paraId="499216EA" w14:textId="58ED4D64" w:rsidR="00967194" w:rsidRDefault="009F553E" w:rsidP="00242C0F">
      <w:pPr>
        <w:jc w:val="both"/>
        <w:rPr>
          <w:lang w:val="fr-FR"/>
        </w:rPr>
      </w:pPr>
      <w:r w:rsidRPr="0032190F">
        <w:rPr>
          <w:lang w:val="fr-FR"/>
        </w:rPr>
        <w:t>Biface en quartzite rouge dit "Excalibur" (SS BIB)</w:t>
      </w:r>
      <w:r w:rsidR="009F4276">
        <w:rPr>
          <w:lang w:val="fr-FR"/>
        </w:rPr>
        <w:t xml:space="preserve"> </w:t>
      </w:r>
    </w:p>
    <w:p w14:paraId="0485FA3C" w14:textId="0D0B1B83" w:rsidR="00E424AF" w:rsidRPr="0032190F" w:rsidRDefault="009F4276" w:rsidP="00242C0F">
      <w:pPr>
        <w:jc w:val="both"/>
        <w:rPr>
          <w:lang w:val="fr-FR"/>
        </w:rPr>
      </w:pPr>
      <w:r>
        <w:rPr>
          <w:lang w:val="fr-FR"/>
        </w:rPr>
        <w:t>Cima de los Huesos: hommes jeunes (une seule classe d'age) (Carbone 14)</w:t>
      </w:r>
    </w:p>
    <w:p w14:paraId="22DD8081" w14:textId="77777777" w:rsidR="00967194" w:rsidRPr="0032190F" w:rsidRDefault="00967194" w:rsidP="00426FF9">
      <w:pPr>
        <w:pStyle w:val="Heading1"/>
      </w:pPr>
      <w:r w:rsidRPr="0032190F">
        <w:t>MEISHAN</w:t>
      </w:r>
    </w:p>
    <w:p w14:paraId="26978AE3" w14:textId="77777777" w:rsidR="00615041" w:rsidRPr="0032190F" w:rsidRDefault="00615041" w:rsidP="00242C0F">
      <w:pPr>
        <w:jc w:val="both"/>
        <w:rPr>
          <w:lang w:val="fr-FR"/>
        </w:rPr>
      </w:pPr>
    </w:p>
    <w:p w14:paraId="1EB7FEE2" w14:textId="77777777" w:rsidR="00967194" w:rsidRPr="0032190F" w:rsidRDefault="00967194" w:rsidP="00242C0F">
      <w:pPr>
        <w:jc w:val="both"/>
        <w:rPr>
          <w:lang w:val="fr-FR"/>
        </w:rPr>
      </w:pPr>
      <w:r w:rsidRPr="0032190F">
        <w:rPr>
          <w:lang w:val="fr-FR"/>
        </w:rPr>
        <w:t>Ce célèbre site de Chine, pour son importance dans la compréhension de l’histoire de la vie</w:t>
      </w:r>
      <w:r w:rsidR="00615041" w:rsidRPr="0032190F">
        <w:rPr>
          <w:lang w:val="fr-FR"/>
        </w:rPr>
        <w:t xml:space="preserve"> (paléontologie)</w:t>
      </w:r>
      <w:r w:rsidRPr="0032190F">
        <w:rPr>
          <w:lang w:val="fr-FR"/>
        </w:rPr>
        <w:t>, montre une importante stratigraphie. La couche 25 est stérile et correspond à une des grandes crises qui ont touché la planète à la transition des différents étages géologiques : Ordovicien/Silurien ; Dévonien/Carbonifère ; Permien/Trias ; Tertiaire (G. Bœuf, conf. Dijon 2013)</w:t>
      </w:r>
    </w:p>
    <w:p w14:paraId="13B9E478" w14:textId="77777777" w:rsidR="002B22EF" w:rsidRPr="0032190F" w:rsidRDefault="002B22EF" w:rsidP="00242C0F">
      <w:pPr>
        <w:jc w:val="both"/>
        <w:rPr>
          <w:lang w:val="fr-FR"/>
        </w:rPr>
      </w:pPr>
    </w:p>
    <w:p w14:paraId="5D7E8431" w14:textId="77777777" w:rsidR="002B22EF" w:rsidRPr="0032190F" w:rsidRDefault="002B22EF" w:rsidP="00242C0F">
      <w:pPr>
        <w:jc w:val="both"/>
        <w:rPr>
          <w:lang w:val="fr-FR"/>
        </w:rPr>
      </w:pPr>
      <w:r w:rsidRPr="0032190F">
        <w:rPr>
          <w:lang w:val="fr-FR"/>
        </w:rPr>
        <w:t>MONT-CASSIN</w:t>
      </w:r>
    </w:p>
    <w:p w14:paraId="59A23945" w14:textId="77777777" w:rsidR="002B22EF" w:rsidRPr="0032190F" w:rsidRDefault="002B22EF" w:rsidP="00242C0F">
      <w:pPr>
        <w:jc w:val="both"/>
        <w:rPr>
          <w:lang w:val="fr-FR"/>
        </w:rPr>
      </w:pPr>
    </w:p>
    <w:p w14:paraId="3F7BF45E" w14:textId="77777777" w:rsidR="002B22EF" w:rsidRPr="0032190F" w:rsidRDefault="002B22EF" w:rsidP="00242C0F">
      <w:pPr>
        <w:jc w:val="both"/>
        <w:rPr>
          <w:lang w:val="fr-FR"/>
        </w:rPr>
      </w:pPr>
      <w:r w:rsidRPr="0032190F">
        <w:rPr>
          <w:lang w:val="fr-FR"/>
        </w:rPr>
        <w:t>Monastère fondé par Saint Benoît (BIB 1628 p. 18)</w:t>
      </w:r>
    </w:p>
    <w:p w14:paraId="115A8DFF" w14:textId="77777777" w:rsidR="002B22EF" w:rsidRPr="0032190F" w:rsidRDefault="002B22EF" w:rsidP="00242C0F">
      <w:pPr>
        <w:jc w:val="both"/>
        <w:rPr>
          <w:lang w:val="fr-FR"/>
        </w:rPr>
      </w:pPr>
    </w:p>
    <w:p w14:paraId="5A062CED" w14:textId="77777777" w:rsidR="002B22EF" w:rsidRPr="0032190F" w:rsidRDefault="002B22EF" w:rsidP="00426FF9">
      <w:pPr>
        <w:pStyle w:val="Heading1"/>
      </w:pPr>
      <w:bookmarkStart w:id="5112" w:name="Sit_Hierapolis"/>
      <w:r w:rsidRPr="0032190F">
        <w:t>HIERAPOLIS</w:t>
      </w:r>
    </w:p>
    <w:bookmarkEnd w:id="5112"/>
    <w:p w14:paraId="39F67044" w14:textId="77777777" w:rsidR="002B22EF" w:rsidRPr="0032190F" w:rsidRDefault="002B22EF" w:rsidP="00242C0F">
      <w:pPr>
        <w:jc w:val="both"/>
        <w:rPr>
          <w:lang w:val="fr-FR"/>
        </w:rPr>
      </w:pPr>
    </w:p>
    <w:p w14:paraId="3E3DB752" w14:textId="7AE8B239" w:rsidR="002B22EF" w:rsidRPr="0032190F" w:rsidRDefault="002B22EF" w:rsidP="00242C0F">
      <w:pPr>
        <w:jc w:val="both"/>
        <w:rPr>
          <w:lang w:val="fr-FR"/>
        </w:rPr>
      </w:pPr>
      <w:r w:rsidRPr="0032190F">
        <w:rPr>
          <w:lang w:val="fr-FR"/>
        </w:rPr>
        <w:t xml:space="preserve">La cité </w:t>
      </w:r>
      <w:hyperlink r:id="rId12424" w:anchor="Cul_Antiquite" w:history="1">
        <w:r w:rsidRPr="0032190F">
          <w:rPr>
            <w:rStyle w:val="Hyperlink"/>
            <w:lang w:val="fr-FR"/>
          </w:rPr>
          <w:t>antique</w:t>
        </w:r>
      </w:hyperlink>
      <w:r w:rsidRPr="0032190F">
        <w:rPr>
          <w:lang w:val="fr-FR"/>
        </w:rPr>
        <w:t xml:space="preserve"> de Hiérapolis (Phrygie) avait de nombreux oracles liés au culte d’Apollon. Un Plutonium (temple dédié à Pluton/Hadès) y était situé à l’entrée d’une singularité géologique. A l’époque tardive, cette cité fut le lieu du martyr de Philippe (4</w:t>
      </w:r>
      <w:r w:rsidRPr="0032190F">
        <w:rPr>
          <w:vertAlign w:val="superscript"/>
          <w:lang w:val="fr-FR"/>
        </w:rPr>
        <w:t>e</w:t>
      </w:r>
      <w:r w:rsidRPr="0032190F">
        <w:rPr>
          <w:lang w:val="fr-FR"/>
        </w:rPr>
        <w:t xml:space="preserve"> rencontre MoDys).</w:t>
      </w:r>
    </w:p>
    <w:p w14:paraId="60AE9DBA" w14:textId="77777777" w:rsidR="002B22EF" w:rsidRPr="0032190F" w:rsidRDefault="002B22EF" w:rsidP="00242C0F">
      <w:pPr>
        <w:jc w:val="both"/>
        <w:rPr>
          <w:lang w:val="fr-FR"/>
        </w:rPr>
      </w:pPr>
    </w:p>
    <w:p w14:paraId="25E5D9B7" w14:textId="77777777" w:rsidR="002B22EF" w:rsidRPr="0032190F" w:rsidRDefault="002B22EF" w:rsidP="00242C0F">
      <w:pPr>
        <w:jc w:val="both"/>
        <w:rPr>
          <w:lang w:val="fr-FR"/>
        </w:rPr>
      </w:pPr>
      <w:r w:rsidRPr="0032190F">
        <w:rPr>
          <w:lang w:val="fr-FR"/>
        </w:rPr>
        <w:t xml:space="preserve">Une sépulture collective datée du </w:t>
      </w:r>
      <w:r w:rsidR="00615041" w:rsidRPr="0032190F">
        <w:rPr>
          <w:lang w:val="fr-FR"/>
        </w:rPr>
        <w:t>1</w:t>
      </w:r>
      <w:r w:rsidR="00615041" w:rsidRPr="0032190F">
        <w:rPr>
          <w:vertAlign w:val="superscript"/>
          <w:lang w:val="fr-FR"/>
        </w:rPr>
        <w:t>e</w:t>
      </w:r>
      <w:r w:rsidR="00615041" w:rsidRPr="0032190F">
        <w:rPr>
          <w:lang w:val="fr-FR"/>
        </w:rPr>
        <w:t xml:space="preserve"> au 7</w:t>
      </w:r>
      <w:r w:rsidR="00615041" w:rsidRPr="0032190F">
        <w:rPr>
          <w:vertAlign w:val="superscript"/>
          <w:lang w:val="fr-FR"/>
        </w:rPr>
        <w:t>e</w:t>
      </w:r>
      <w:r w:rsidR="00615041" w:rsidRPr="0032190F">
        <w:rPr>
          <w:lang w:val="fr-FR"/>
        </w:rPr>
        <w:t xml:space="preserve"> s.</w:t>
      </w:r>
      <w:r w:rsidRPr="0032190F">
        <w:rPr>
          <w:lang w:val="fr-FR"/>
        </w:rPr>
        <w:t xml:space="preserve"> a été étudié (4</w:t>
      </w:r>
      <w:r w:rsidRPr="0032190F">
        <w:rPr>
          <w:vertAlign w:val="superscript"/>
          <w:lang w:val="fr-FR"/>
        </w:rPr>
        <w:t>e</w:t>
      </w:r>
      <w:r w:rsidRPr="0032190F">
        <w:rPr>
          <w:lang w:val="fr-FR"/>
        </w:rPr>
        <w:t xml:space="preserve"> rencontre MoDys).</w:t>
      </w:r>
    </w:p>
    <w:p w14:paraId="7DDDFF98" w14:textId="77777777" w:rsidR="00277739" w:rsidRPr="0032190F" w:rsidRDefault="00277739" w:rsidP="00242C0F">
      <w:pPr>
        <w:jc w:val="both"/>
        <w:rPr>
          <w:lang w:val="fr-FR"/>
        </w:rPr>
      </w:pPr>
    </w:p>
    <w:p w14:paraId="48A35A50" w14:textId="77777777" w:rsidR="00277739" w:rsidRPr="0032190F" w:rsidRDefault="00277739" w:rsidP="00426FF9">
      <w:pPr>
        <w:pStyle w:val="Heading1"/>
      </w:pPr>
      <w:bookmarkStart w:id="5113" w:name="Sit_Gua_Ham"/>
      <w:r w:rsidRPr="0032190F">
        <w:t>GUA HAM</w:t>
      </w:r>
    </w:p>
    <w:bookmarkEnd w:id="5113"/>
    <w:p w14:paraId="3DCC7EB6" w14:textId="77777777" w:rsidR="00277739" w:rsidRPr="0032190F" w:rsidRDefault="00277739" w:rsidP="00242C0F">
      <w:pPr>
        <w:jc w:val="both"/>
        <w:rPr>
          <w:lang w:val="fr-FR"/>
        </w:rPr>
      </w:pPr>
    </w:p>
    <w:p w14:paraId="6925E92D" w14:textId="58D47290" w:rsidR="00277739" w:rsidRPr="0032190F" w:rsidRDefault="00277739" w:rsidP="00242C0F">
      <w:pPr>
        <w:jc w:val="both"/>
        <w:rPr>
          <w:lang w:val="fr-FR"/>
        </w:rPr>
      </w:pPr>
      <w:r w:rsidRPr="0032190F">
        <w:rPr>
          <w:lang w:val="fr-FR"/>
        </w:rPr>
        <w:t xml:space="preserve">Grotte de Bornéo. Sur la paroi rocheuse sont peintes une vingtaine de </w:t>
      </w:r>
      <w:hyperlink r:id="rId12425" w:anchor="Cul_Paleo_sup__Art_t_a_main_neg" w:history="1">
        <w:r w:rsidR="00FA277B" w:rsidRPr="00FA277B">
          <w:rPr>
            <w:rStyle w:val="Hyperlink"/>
            <w:lang w:val="fr-FR"/>
          </w:rPr>
          <w:t>main</w:t>
        </w:r>
        <w:r w:rsidR="00FA277B">
          <w:rPr>
            <w:rStyle w:val="Hyperlink"/>
            <w:lang w:val="fr-FR"/>
          </w:rPr>
          <w:t>s</w:t>
        </w:r>
        <w:r w:rsidR="00FA277B" w:rsidRPr="00FA277B">
          <w:rPr>
            <w:rStyle w:val="Hyperlink"/>
            <w:lang w:val="fr-FR"/>
          </w:rPr>
          <w:t xml:space="preserve"> négativ</w:t>
        </w:r>
        <w:r w:rsidR="00FA277B">
          <w:rPr>
            <w:rStyle w:val="Hyperlink"/>
            <w:lang w:val="fr-FR"/>
          </w:rPr>
          <w:t>es</w:t>
        </w:r>
      </w:hyperlink>
      <w:r w:rsidRPr="0032190F">
        <w:rPr>
          <w:lang w:val="fr-FR"/>
        </w:rPr>
        <w:t>. Avec l’indice de Manning (ratio pri</w:t>
      </w:r>
      <w:r w:rsidR="00E562FE" w:rsidRPr="0032190F">
        <w:rPr>
          <w:lang w:val="fr-FR"/>
        </w:rPr>
        <w:t>tentre l’annulaire et le majeur</w:t>
      </w:r>
      <w:r w:rsidRPr="0032190F">
        <w:rPr>
          <w:lang w:val="fr-FR"/>
        </w:rPr>
        <w:t>) on peut distinguer une partition spatiale très nette de ces mains. A gauche, les 8 mains négatives sont celles des hommes (avec un/deux indéterminés). A droite, dans une dépression de la paroi, les 12 mains sont exclusivement celles de femmes (avec un/deux indéterminés). Cette divison homme/femme se vérifie clairement dans l’ethnographie de la région (Chazine, CAA 2014).</w:t>
      </w:r>
    </w:p>
    <w:p w14:paraId="6E6F541D" w14:textId="200602AE" w:rsidR="00277739" w:rsidRPr="0032190F" w:rsidRDefault="00277739" w:rsidP="00242C0F">
      <w:pPr>
        <w:jc w:val="both"/>
        <w:rPr>
          <w:lang w:val="fr-FR"/>
        </w:rPr>
      </w:pPr>
      <w:r w:rsidRPr="0032190F">
        <w:rPr>
          <w:lang w:val="fr-FR"/>
        </w:rPr>
        <w:lastRenderedPageBreak/>
        <w:t xml:space="preserve">La sexualisation des mains négratives (ou positives) a calirement un intérêt pour les </w:t>
      </w:r>
      <w:r w:rsidRPr="0032190F">
        <w:rPr>
          <w:i/>
          <w:lang w:val="fr-FR"/>
        </w:rPr>
        <w:t>gender studies</w:t>
      </w:r>
      <w:r w:rsidR="00615041" w:rsidRPr="0032190F">
        <w:rPr>
          <w:lang w:val="fr-FR"/>
        </w:rPr>
        <w:t xml:space="preserve"> (voir </w:t>
      </w:r>
      <w:hyperlink r:id="rId12426" w:anchor="Sit_Pech_Merle" w:history="1">
        <w:r w:rsidR="00615041" w:rsidRPr="0032190F">
          <w:rPr>
            <w:rStyle w:val="Hyperlink"/>
            <w:lang w:val="fr-FR"/>
          </w:rPr>
          <w:t>Pech-Merle</w:t>
        </w:r>
      </w:hyperlink>
      <w:r w:rsidR="00615041" w:rsidRPr="0032190F">
        <w:rPr>
          <w:lang w:val="fr-FR"/>
        </w:rPr>
        <w:t>).</w:t>
      </w:r>
    </w:p>
    <w:p w14:paraId="3FFAC489" w14:textId="77777777" w:rsidR="00FF5CF5" w:rsidRPr="0032190F" w:rsidRDefault="00FF5CF5" w:rsidP="00242C0F">
      <w:pPr>
        <w:jc w:val="both"/>
        <w:rPr>
          <w:lang w:val="fr-FR"/>
        </w:rPr>
      </w:pPr>
    </w:p>
    <w:p w14:paraId="12529A1B" w14:textId="77777777" w:rsidR="00FF5CF5" w:rsidRPr="0032190F" w:rsidRDefault="00FF5CF5" w:rsidP="00426FF9">
      <w:pPr>
        <w:pStyle w:val="Heading1"/>
      </w:pPr>
      <w:bookmarkStart w:id="5114" w:name="Sit_Sainte_Catherine"/>
      <w:r w:rsidRPr="0032190F">
        <w:t>SAINTE-CATHERINE DU SINAÏ (Monastère de)</w:t>
      </w:r>
    </w:p>
    <w:bookmarkEnd w:id="5114"/>
    <w:p w14:paraId="05EECB97" w14:textId="77777777" w:rsidR="00FF5CF5" w:rsidRPr="0032190F" w:rsidRDefault="00FF5CF5" w:rsidP="00242C0F">
      <w:pPr>
        <w:jc w:val="both"/>
        <w:rPr>
          <w:lang w:val="fr-FR"/>
        </w:rPr>
      </w:pPr>
    </w:p>
    <w:p w14:paraId="350501CD" w14:textId="6A87FF7D" w:rsidR="00072873" w:rsidRPr="0032190F" w:rsidRDefault="00FF5CF5" w:rsidP="00242C0F">
      <w:pPr>
        <w:jc w:val="both"/>
        <w:rPr>
          <w:lang w:val="fr-FR"/>
        </w:rPr>
      </w:pPr>
      <w:r w:rsidRPr="0032190F">
        <w:rPr>
          <w:lang w:val="fr-FR"/>
        </w:rPr>
        <w:t>Monastère du Sinaï construit sur ordre de Justinien au 6</w:t>
      </w:r>
      <w:r w:rsidRPr="0032190F">
        <w:rPr>
          <w:vertAlign w:val="superscript"/>
          <w:lang w:val="fr-FR"/>
        </w:rPr>
        <w:t>e</w:t>
      </w:r>
      <w:r w:rsidRPr="0032190F">
        <w:rPr>
          <w:lang w:val="fr-FR"/>
        </w:rPr>
        <w:t xml:space="preserve"> s. ec. </w:t>
      </w:r>
      <w:r w:rsidR="00072873" w:rsidRPr="0032190F">
        <w:rPr>
          <w:lang w:val="fr-FR"/>
        </w:rPr>
        <w:t>conservant</w:t>
      </w:r>
      <w:r w:rsidRPr="0032190F">
        <w:rPr>
          <w:lang w:val="fr-FR"/>
        </w:rPr>
        <w:t>, après le Vatican, la plus grande bib</w:t>
      </w:r>
      <w:r w:rsidR="00072873" w:rsidRPr="0032190F">
        <w:rPr>
          <w:lang w:val="fr-FR"/>
        </w:rPr>
        <w:t xml:space="preserve">liothèque de manuscrits anciens (wiki). Le monastère conserve la </w:t>
      </w:r>
      <w:bookmarkStart w:id="5115" w:name="_Hlk107349690"/>
      <w:r w:rsidR="003C5EE0">
        <w:fldChar w:fldCharType="begin"/>
      </w:r>
      <w:r w:rsidR="003C5EE0" w:rsidRPr="006F6A73">
        <w:rPr>
          <w:lang w:val="fr-FR"/>
        </w:rPr>
        <w:instrText>HYPERLINK "C:\\Users\\Thomas Huet\\Desktop\\Documentation archéologique liée à la thèse\\Cultures.docx" \l "Cul_Judaisme_BibSept"</w:instrText>
      </w:r>
      <w:r w:rsidR="003C5EE0">
        <w:fldChar w:fldCharType="separate"/>
      </w:r>
      <w:r w:rsidR="003C5EE0" w:rsidRPr="006F6A73">
        <w:rPr>
          <w:rStyle w:val="Hyperlink"/>
          <w:lang w:val="fr-FR"/>
        </w:rPr>
        <w:t>Bible des Septantes</w:t>
      </w:r>
      <w:r w:rsidR="003C5EE0">
        <w:fldChar w:fldCharType="end"/>
      </w:r>
      <w:r w:rsidR="003C5EE0" w:rsidRPr="006F6A73">
        <w:rPr>
          <w:lang w:val="fr-FR"/>
        </w:rPr>
        <w:t xml:space="preserve"> </w:t>
      </w:r>
      <w:r w:rsidR="00072873" w:rsidRPr="0032190F">
        <w:rPr>
          <w:lang w:val="fr-FR"/>
        </w:rPr>
        <w:t xml:space="preserve"> </w:t>
      </w:r>
      <w:bookmarkEnd w:id="5115"/>
      <w:r w:rsidR="00072873" w:rsidRPr="0032190F">
        <w:rPr>
          <w:lang w:val="fr-FR"/>
        </w:rPr>
        <w:t xml:space="preserve">(BIB arte, </w:t>
      </w:r>
      <w:r w:rsidR="00072873" w:rsidRPr="0032190F">
        <w:rPr>
          <w:i/>
          <w:lang w:val="fr-FR"/>
        </w:rPr>
        <w:t>L’invention de l’Occident</w:t>
      </w:r>
      <w:r w:rsidR="00072873" w:rsidRPr="0032190F">
        <w:rPr>
          <w:lang w:val="fr-FR"/>
        </w:rPr>
        <w:t>, 2015)</w:t>
      </w:r>
    </w:p>
    <w:p w14:paraId="1C22D3D1" w14:textId="77777777" w:rsidR="00FF5CF5" w:rsidRPr="0032190F" w:rsidRDefault="00FF5CF5" w:rsidP="00242C0F">
      <w:pPr>
        <w:jc w:val="both"/>
        <w:rPr>
          <w:lang w:val="fr-FR"/>
        </w:rPr>
      </w:pPr>
    </w:p>
    <w:p w14:paraId="7F24B132" w14:textId="77777777" w:rsidR="0087514F" w:rsidRPr="0032190F" w:rsidRDefault="0087514F" w:rsidP="00426FF9">
      <w:pPr>
        <w:pStyle w:val="Heading1"/>
      </w:pPr>
      <w:bookmarkStart w:id="5116" w:name="Sit_Agaune"/>
      <w:r w:rsidRPr="0032190F">
        <w:t>AGAUNE</w:t>
      </w:r>
    </w:p>
    <w:bookmarkEnd w:id="5116"/>
    <w:p w14:paraId="3DAEB4D0" w14:textId="77777777" w:rsidR="0087514F" w:rsidRPr="0032190F" w:rsidRDefault="0087514F" w:rsidP="00242C0F">
      <w:pPr>
        <w:jc w:val="both"/>
        <w:rPr>
          <w:lang w:val="fr-FR"/>
        </w:rPr>
      </w:pPr>
    </w:p>
    <w:p w14:paraId="725B6DE5" w14:textId="77777777" w:rsidR="0087514F" w:rsidRPr="0032190F" w:rsidRDefault="0087514F" w:rsidP="00242C0F">
      <w:pPr>
        <w:jc w:val="both"/>
        <w:rPr>
          <w:lang w:val="fr-FR"/>
        </w:rPr>
      </w:pPr>
      <w:r w:rsidRPr="0032190F">
        <w:rPr>
          <w:lang w:val="fr-FR"/>
        </w:rPr>
        <w:t xml:space="preserve">Agaune (anciennement </w:t>
      </w:r>
      <w:r w:rsidRPr="0032190F">
        <w:rPr>
          <w:i/>
          <w:lang w:val="fr-FR"/>
        </w:rPr>
        <w:t>Acaunus</w:t>
      </w:r>
      <w:r w:rsidRPr="0032190F">
        <w:rPr>
          <w:lang w:val="fr-FR"/>
        </w:rPr>
        <w:t>, du gaëllique « pierre »), dans le Valais suisse, est une abbaye fondée en 515 par le prince brurgonde Sigismond. Consacré à Saint Maurice, un martyr originaire de Haute-</w:t>
      </w:r>
      <w:r w:rsidR="00992ED9" w:rsidRPr="0032190F">
        <w:rPr>
          <w:lang w:val="fr-FR"/>
        </w:rPr>
        <w:t>Égypte</w:t>
      </w:r>
      <w:r w:rsidRPr="0032190F">
        <w:rPr>
          <w:lang w:val="fr-FR"/>
        </w:rPr>
        <w:t xml:space="preserve"> et à la légion thébaine. Le credo de la communauté monachale est la louange perpétuelle (</w:t>
      </w:r>
      <w:r w:rsidRPr="0032190F">
        <w:rPr>
          <w:i/>
          <w:lang w:val="fr-FR"/>
        </w:rPr>
        <w:t>laus perennis</w:t>
      </w:r>
      <w:r w:rsidRPr="0032190F">
        <w:rPr>
          <w:lang w:val="fr-FR"/>
        </w:rPr>
        <w:t>) (Louvre, expo. temp. 2014)</w:t>
      </w:r>
      <w:r w:rsidR="00FF5CF5" w:rsidRPr="0032190F">
        <w:rPr>
          <w:lang w:val="fr-FR"/>
        </w:rPr>
        <w:t>.</w:t>
      </w:r>
    </w:p>
    <w:p w14:paraId="3893DE55" w14:textId="77777777" w:rsidR="00096ACA" w:rsidRPr="0032190F" w:rsidRDefault="00096ACA" w:rsidP="00242C0F">
      <w:pPr>
        <w:jc w:val="both"/>
        <w:rPr>
          <w:lang w:val="fr-FR"/>
        </w:rPr>
      </w:pPr>
    </w:p>
    <w:p w14:paraId="1BC52B56" w14:textId="77777777" w:rsidR="00096ACA" w:rsidRPr="0032190F" w:rsidRDefault="00096ACA" w:rsidP="00426FF9">
      <w:pPr>
        <w:pStyle w:val="Heading1"/>
      </w:pPr>
      <w:bookmarkStart w:id="5117" w:name="Sit_Paris"/>
      <w:r w:rsidRPr="0032190F">
        <w:t>PARIS</w:t>
      </w:r>
    </w:p>
    <w:bookmarkEnd w:id="5117"/>
    <w:p w14:paraId="761C4E84" w14:textId="77777777" w:rsidR="00675BA4" w:rsidRPr="0032190F" w:rsidRDefault="00675BA4" w:rsidP="00242C0F">
      <w:pPr>
        <w:rPr>
          <w:lang w:val="fr-FR"/>
        </w:rPr>
      </w:pPr>
    </w:p>
    <w:p w14:paraId="36FD1AB6" w14:textId="77777777" w:rsidR="00675BA4" w:rsidRDefault="00675BA4" w:rsidP="00242C0F">
      <w:pPr>
        <w:rPr>
          <w:lang w:val="fr-FR"/>
        </w:rPr>
      </w:pPr>
      <w:r w:rsidRPr="0032190F">
        <w:rPr>
          <w:lang w:val="fr-FR"/>
        </w:rPr>
        <w:t>Calcaire lutécien (Tertaire, ~45 millions d’années). La « pierre de Paris exploitée dès le 1</w:t>
      </w:r>
      <w:r w:rsidRPr="0032190F">
        <w:rPr>
          <w:vertAlign w:val="superscript"/>
          <w:lang w:val="fr-FR"/>
        </w:rPr>
        <w:t>e</w:t>
      </w:r>
      <w:r w:rsidRPr="0032190F">
        <w:rPr>
          <w:lang w:val="fr-FR"/>
        </w:rPr>
        <w:t xml:space="preserve"> s. </w:t>
      </w:r>
      <w:r w:rsidRPr="0032190F">
        <w:rPr>
          <w:smallCaps/>
          <w:lang w:val="fr-FR"/>
        </w:rPr>
        <w:t xml:space="preserve">ad. </w:t>
      </w:r>
      <w:r w:rsidRPr="0032190F">
        <w:rPr>
          <w:lang w:val="fr-FR"/>
        </w:rPr>
        <w:t>A partir du 13</w:t>
      </w:r>
      <w:r w:rsidRPr="0032190F">
        <w:rPr>
          <w:vertAlign w:val="superscript"/>
          <w:lang w:val="fr-FR"/>
        </w:rPr>
        <w:t>e</w:t>
      </w:r>
      <w:r w:rsidRPr="0032190F">
        <w:rPr>
          <w:lang w:val="fr-FR"/>
        </w:rPr>
        <w:t xml:space="preserve"> s. exploitation sous-terraine. Les Catacombes de Paris sont les carrières du 14</w:t>
      </w:r>
      <w:r w:rsidRPr="0032190F">
        <w:rPr>
          <w:vertAlign w:val="superscript"/>
          <w:lang w:val="fr-FR"/>
        </w:rPr>
        <w:t>e</w:t>
      </w:r>
      <w:r w:rsidRPr="0032190F">
        <w:rPr>
          <w:lang w:val="fr-FR"/>
        </w:rPr>
        <w:t xml:space="preserve"> s. </w:t>
      </w:r>
    </w:p>
    <w:p w14:paraId="13EE0FA6" w14:textId="77777777" w:rsidR="00AE3DE7" w:rsidRDefault="00AE3DE7" w:rsidP="00242C0F">
      <w:pPr>
        <w:rPr>
          <w:lang w:val="fr-FR"/>
        </w:rPr>
      </w:pPr>
    </w:p>
    <w:p w14:paraId="27770C1A" w14:textId="6BFCFA55" w:rsidR="00AE3DE7" w:rsidRPr="0032190F" w:rsidRDefault="00AE3DE7" w:rsidP="00AE3DE7">
      <w:pPr>
        <w:pStyle w:val="Heading2"/>
        <w:rPr>
          <w:smallCaps/>
        </w:rPr>
      </w:pPr>
      <w:r>
        <w:t>répartition spatiale</w:t>
      </w:r>
    </w:p>
    <w:p w14:paraId="26F67C3B" w14:textId="77777777" w:rsidR="00675BA4" w:rsidRPr="0032190F" w:rsidRDefault="00675BA4" w:rsidP="00242C0F">
      <w:pPr>
        <w:rPr>
          <w:lang w:val="fr-FR"/>
        </w:rPr>
      </w:pPr>
    </w:p>
    <w:p w14:paraId="59089B2E" w14:textId="77777777" w:rsidR="00675BA4" w:rsidRPr="0032190F" w:rsidRDefault="00675BA4" w:rsidP="00AE3DE7">
      <w:pPr>
        <w:pStyle w:val="Heading3"/>
      </w:pPr>
      <w:r w:rsidRPr="0032190F">
        <w:t>Notre-Dame</w:t>
      </w:r>
    </w:p>
    <w:p w14:paraId="3A3612F2" w14:textId="77777777" w:rsidR="00675BA4" w:rsidRPr="0032190F" w:rsidRDefault="00675BA4" w:rsidP="00242C0F">
      <w:pPr>
        <w:rPr>
          <w:lang w:val="fr-FR"/>
        </w:rPr>
      </w:pPr>
    </w:p>
    <w:p w14:paraId="4781A295" w14:textId="77777777" w:rsidR="00675BA4" w:rsidRPr="0032190F" w:rsidRDefault="00675BA4" w:rsidP="00242C0F">
      <w:pPr>
        <w:rPr>
          <w:lang w:val="fr-FR"/>
        </w:rPr>
      </w:pPr>
      <w:r w:rsidRPr="0032190F">
        <w:rPr>
          <w:lang w:val="fr-FR"/>
        </w:rPr>
        <w:t>Viollet-le-Duc commence sa restauration en 1843 (Expo Viollet-Le-Duc, 2014)</w:t>
      </w:r>
    </w:p>
    <w:p w14:paraId="534711B5" w14:textId="77777777" w:rsidR="00675BA4" w:rsidRPr="0032190F" w:rsidRDefault="00675BA4" w:rsidP="00242C0F">
      <w:pPr>
        <w:rPr>
          <w:lang w:val="fr-FR"/>
        </w:rPr>
      </w:pPr>
    </w:p>
    <w:p w14:paraId="687F35F3" w14:textId="77777777" w:rsidR="00675BA4" w:rsidRPr="0032190F" w:rsidRDefault="00675BA4" w:rsidP="00AE3DE7">
      <w:pPr>
        <w:pStyle w:val="Heading3"/>
      </w:pPr>
      <w:r w:rsidRPr="0032190F">
        <w:t>Sainte-Chapelle</w:t>
      </w:r>
    </w:p>
    <w:p w14:paraId="7345AC60" w14:textId="77777777" w:rsidR="00675BA4" w:rsidRPr="0032190F" w:rsidRDefault="00675BA4" w:rsidP="00242C0F">
      <w:pPr>
        <w:rPr>
          <w:lang w:val="fr-FR"/>
        </w:rPr>
      </w:pPr>
    </w:p>
    <w:p w14:paraId="52F2DDCD" w14:textId="77777777" w:rsidR="00675BA4" w:rsidRDefault="00675BA4" w:rsidP="00242C0F">
      <w:pPr>
        <w:rPr>
          <w:lang w:val="fr-FR"/>
        </w:rPr>
      </w:pPr>
      <w:r w:rsidRPr="0032190F">
        <w:rPr>
          <w:lang w:val="fr-FR"/>
        </w:rPr>
        <w:t>Viollet-le-Duc effectue sa restauration entre 1840 et 1868 (Expo Viollet-Le-Duc, 2014)</w:t>
      </w:r>
    </w:p>
    <w:p w14:paraId="25803F2D" w14:textId="77777777" w:rsidR="00AE3DE7" w:rsidRDefault="00AE3DE7" w:rsidP="00242C0F">
      <w:pPr>
        <w:rPr>
          <w:lang w:val="fr-FR"/>
        </w:rPr>
      </w:pPr>
    </w:p>
    <w:p w14:paraId="7A6CB850" w14:textId="28CF633C" w:rsidR="00AE3DE7" w:rsidRDefault="00AE3DE7" w:rsidP="00AE3DE7">
      <w:pPr>
        <w:pStyle w:val="Heading2"/>
      </w:pPr>
      <w:r>
        <w:t>périodisation</w:t>
      </w:r>
    </w:p>
    <w:p w14:paraId="7B2BB920" w14:textId="77777777" w:rsidR="00AE3DE7" w:rsidRDefault="00AE3DE7" w:rsidP="00AE3DE7">
      <w:pPr>
        <w:rPr>
          <w:lang w:val="fr-FR"/>
        </w:rPr>
      </w:pPr>
    </w:p>
    <w:p w14:paraId="15673C87" w14:textId="57040BC9" w:rsidR="00AE3DE7" w:rsidRPr="00AE3DE7" w:rsidRDefault="00AE3DE7" w:rsidP="00AE3DE7">
      <w:pPr>
        <w:pStyle w:val="Heading3"/>
      </w:pPr>
      <w:r>
        <w:t>Antiquité</w:t>
      </w:r>
    </w:p>
    <w:p w14:paraId="4A33F649" w14:textId="77777777" w:rsidR="00096ACA" w:rsidRPr="0032190F" w:rsidRDefault="00096ACA" w:rsidP="00242C0F">
      <w:pPr>
        <w:rPr>
          <w:lang w:val="fr-FR"/>
        </w:rPr>
      </w:pPr>
    </w:p>
    <w:p w14:paraId="467C2F2D" w14:textId="77777777" w:rsidR="000916B0" w:rsidRPr="0032190F" w:rsidRDefault="000916B0" w:rsidP="00AE3DE7">
      <w:pPr>
        <w:pStyle w:val="Heading4"/>
      </w:pPr>
      <w:bookmarkStart w:id="5118" w:name="Sit_Lutèce_Nautes_pilier"/>
      <w:r w:rsidRPr="0032190F">
        <w:t>Pilier des Nautes</w:t>
      </w:r>
    </w:p>
    <w:bookmarkEnd w:id="5118"/>
    <w:p w14:paraId="252AB754" w14:textId="77777777" w:rsidR="000916B0" w:rsidRPr="0032190F" w:rsidRDefault="000916B0" w:rsidP="00242C0F">
      <w:pPr>
        <w:rPr>
          <w:lang w:val="fr-FR"/>
        </w:rPr>
      </w:pPr>
    </w:p>
    <w:p w14:paraId="72C7CD28" w14:textId="3D91116C" w:rsidR="00096ACA" w:rsidRDefault="00096ACA" w:rsidP="00242C0F">
      <w:pPr>
        <w:rPr>
          <w:lang w:val="fr-FR"/>
        </w:rPr>
      </w:pPr>
      <w:r w:rsidRPr="0032190F">
        <w:rPr>
          <w:lang w:val="fr-FR"/>
        </w:rPr>
        <w:t xml:space="preserve">Le pilier des Nautes est une colonne monumentale gallo-romaine érigée en l'honneur de Jupiter par les Nautes de </w:t>
      </w:r>
      <w:bookmarkStart w:id="5119" w:name="Sit_Lutèce"/>
      <w:r w:rsidRPr="0032190F">
        <w:rPr>
          <w:lang w:val="fr-FR"/>
        </w:rPr>
        <w:t xml:space="preserve">Lutèce </w:t>
      </w:r>
      <w:bookmarkEnd w:id="5119"/>
      <w:r w:rsidR="00491D18">
        <w:rPr>
          <w:lang w:val="fr-FR"/>
        </w:rPr>
        <w:t xml:space="preserve"> </w:t>
      </w:r>
      <w:r w:rsidRPr="0032190F">
        <w:rPr>
          <w:lang w:val="fr-FR"/>
        </w:rPr>
        <w:t xml:space="preserve">au </w:t>
      </w:r>
      <w:r w:rsidR="00615041" w:rsidRPr="0032190F">
        <w:rPr>
          <w:lang w:val="fr-FR"/>
        </w:rPr>
        <w:t>1</w:t>
      </w:r>
      <w:r w:rsidR="00615041" w:rsidRPr="0032190F">
        <w:rPr>
          <w:vertAlign w:val="superscript"/>
          <w:lang w:val="fr-FR"/>
        </w:rPr>
        <w:t>e</w:t>
      </w:r>
      <w:r w:rsidR="00615041" w:rsidRPr="0032190F">
        <w:rPr>
          <w:lang w:val="fr-FR"/>
        </w:rPr>
        <w:t xml:space="preserve"> s. de notre ère</w:t>
      </w:r>
      <w:r w:rsidRPr="0032190F">
        <w:rPr>
          <w:lang w:val="fr-FR"/>
        </w:rPr>
        <w:t xml:space="preserve">, sous le règne de l'empereur </w:t>
      </w:r>
      <w:hyperlink r:id="rId12427" w:anchor="Cul_Rome__Empereurs" w:history="1">
        <w:r w:rsidRPr="0032190F">
          <w:rPr>
            <w:rStyle w:val="Hyperlink"/>
            <w:lang w:val="fr-FR"/>
          </w:rPr>
          <w:t>Tibère</w:t>
        </w:r>
      </w:hyperlink>
      <w:r w:rsidR="00491D18">
        <w:rPr>
          <w:lang w:val="fr-FR"/>
        </w:rPr>
        <w:t xml:space="preserve"> (BIB ?) Les Nautes avaient peut-être des prérogatives militaires (BIB C. Filet et al. com. pers.)</w:t>
      </w:r>
    </w:p>
    <w:p w14:paraId="761667D9" w14:textId="77777777" w:rsidR="009F73E5" w:rsidRDefault="009F73E5" w:rsidP="00242C0F">
      <w:pPr>
        <w:rPr>
          <w:lang w:val="fr-FR"/>
        </w:rPr>
      </w:pPr>
    </w:p>
    <w:p w14:paraId="549AD476" w14:textId="77777777" w:rsidR="009F73E5" w:rsidRDefault="009F73E5" w:rsidP="00242C0F">
      <w:pPr>
        <w:rPr>
          <w:lang w:val="fr-FR"/>
        </w:rPr>
      </w:pPr>
    </w:p>
    <w:p w14:paraId="52D58A9B" w14:textId="77777777" w:rsidR="009F73E5" w:rsidRDefault="009F73E5" w:rsidP="00242C0F">
      <w:pPr>
        <w:rPr>
          <w:lang w:val="fr-FR"/>
        </w:rPr>
      </w:pPr>
    </w:p>
    <w:p w14:paraId="6533510C" w14:textId="77777777" w:rsidR="001A2E0A" w:rsidRDefault="001A2E0A" w:rsidP="00242C0F">
      <w:pPr>
        <w:rPr>
          <w:lang w:val="fr-FR"/>
        </w:rPr>
      </w:pPr>
    </w:p>
    <w:p w14:paraId="7CB9130C" w14:textId="035A8183" w:rsidR="00096ACA" w:rsidRPr="001A2E0A" w:rsidRDefault="000A0101" w:rsidP="00242C0F">
      <w:pPr>
        <w:rPr>
          <w:i/>
          <w:sz w:val="22"/>
          <w:lang w:val="en-GB"/>
        </w:rPr>
      </w:pPr>
      <w:r>
        <w:rPr>
          <w:i/>
        </w:rPr>
        <w:t>d</w:t>
      </w:r>
      <w:r w:rsidR="001A2E0A" w:rsidRPr="00952EF5">
        <w:rPr>
          <w:i/>
        </w:rPr>
        <w:t>édicace à Tibère</w:t>
      </w:r>
    </w:p>
    <w:tbl>
      <w:tblPr>
        <w:tblW w:w="0" w:type="auto"/>
        <w:jc w:val="center"/>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2270"/>
      </w:tblGrid>
      <w:tr w:rsidR="00096ACA" w:rsidRPr="00E248A3" w14:paraId="5BD17322" w14:textId="77777777" w:rsidTr="001A2E0A">
        <w:trPr>
          <w:jc w:val="center"/>
        </w:trPr>
        <w:tc>
          <w:tcPr>
            <w:tcW w:w="2270" w:type="dxa"/>
            <w:shd w:val="clear" w:color="auto" w:fill="auto"/>
          </w:tcPr>
          <w:p w14:paraId="631C9D75" w14:textId="77777777" w:rsidR="00096ACA" w:rsidRPr="00E248A3" w:rsidRDefault="00096ACA" w:rsidP="00242C0F">
            <w:pPr>
              <w:rPr>
                <w:sz w:val="22"/>
              </w:rPr>
            </w:pPr>
            <w:r w:rsidRPr="00E248A3">
              <w:rPr>
                <w:sz w:val="22"/>
                <w:lang w:val="en-GB"/>
              </w:rPr>
              <w:t>TIB·CAESARE</w:t>
            </w:r>
          </w:p>
        </w:tc>
      </w:tr>
      <w:tr w:rsidR="00096ACA" w:rsidRPr="00E248A3" w14:paraId="24C4D199" w14:textId="77777777" w:rsidTr="001A2E0A">
        <w:trPr>
          <w:jc w:val="center"/>
        </w:trPr>
        <w:tc>
          <w:tcPr>
            <w:tcW w:w="2270" w:type="dxa"/>
            <w:shd w:val="clear" w:color="auto" w:fill="auto"/>
          </w:tcPr>
          <w:p w14:paraId="0D3AD332" w14:textId="77777777" w:rsidR="00096ACA" w:rsidRPr="00E248A3" w:rsidRDefault="00096ACA" w:rsidP="00242C0F">
            <w:pPr>
              <w:rPr>
                <w:sz w:val="22"/>
              </w:rPr>
            </w:pPr>
            <w:r w:rsidRPr="00E248A3">
              <w:rPr>
                <w:sz w:val="22"/>
                <w:lang w:val="en-GB"/>
              </w:rPr>
              <w:t>AVG·IOVI·OPTVM</w:t>
            </w:r>
          </w:p>
        </w:tc>
      </w:tr>
      <w:tr w:rsidR="00096ACA" w:rsidRPr="00E248A3" w14:paraId="60D4D7EA" w14:textId="77777777" w:rsidTr="001A2E0A">
        <w:trPr>
          <w:jc w:val="center"/>
        </w:trPr>
        <w:tc>
          <w:tcPr>
            <w:tcW w:w="2270" w:type="dxa"/>
            <w:shd w:val="clear" w:color="auto" w:fill="auto"/>
          </w:tcPr>
          <w:p w14:paraId="2DA9A968" w14:textId="77777777" w:rsidR="00096ACA" w:rsidRPr="00E248A3" w:rsidRDefault="00096ACA" w:rsidP="00242C0F">
            <w:pPr>
              <w:rPr>
                <w:sz w:val="22"/>
              </w:rPr>
            </w:pPr>
            <w:r w:rsidRPr="00E248A3">
              <w:rPr>
                <w:sz w:val="22"/>
                <w:lang w:val="en-GB"/>
              </w:rPr>
              <w:t>MAXSVMO·???</w:t>
            </w:r>
          </w:p>
        </w:tc>
      </w:tr>
      <w:tr w:rsidR="00096ACA" w:rsidRPr="00E248A3" w14:paraId="2FA413E7" w14:textId="77777777" w:rsidTr="001A2E0A">
        <w:trPr>
          <w:jc w:val="center"/>
        </w:trPr>
        <w:tc>
          <w:tcPr>
            <w:tcW w:w="2270" w:type="dxa"/>
            <w:shd w:val="clear" w:color="auto" w:fill="auto"/>
          </w:tcPr>
          <w:p w14:paraId="606C23BE" w14:textId="77777777" w:rsidR="00096ACA" w:rsidRPr="00E248A3" w:rsidRDefault="00096ACA" w:rsidP="00242C0F">
            <w:pPr>
              <w:rPr>
                <w:sz w:val="22"/>
              </w:rPr>
            </w:pPr>
            <w:r w:rsidRPr="00E248A3">
              <w:rPr>
                <w:sz w:val="22"/>
              </w:rPr>
              <w:lastRenderedPageBreak/>
              <w:t>NAVTAE·PARISIACI</w:t>
            </w:r>
          </w:p>
        </w:tc>
      </w:tr>
      <w:tr w:rsidR="00096ACA" w:rsidRPr="00E248A3" w14:paraId="3EA6E1BE" w14:textId="77777777" w:rsidTr="001A2E0A">
        <w:trPr>
          <w:jc w:val="center"/>
        </w:trPr>
        <w:tc>
          <w:tcPr>
            <w:tcW w:w="2270" w:type="dxa"/>
            <w:shd w:val="clear" w:color="auto" w:fill="auto"/>
          </w:tcPr>
          <w:p w14:paraId="449C63A1" w14:textId="77777777" w:rsidR="00096ACA" w:rsidRPr="00E248A3" w:rsidRDefault="00096ACA" w:rsidP="00242C0F">
            <w:pPr>
              <w:rPr>
                <w:sz w:val="22"/>
              </w:rPr>
            </w:pPr>
            <w:r w:rsidRPr="00E248A3">
              <w:rPr>
                <w:sz w:val="22"/>
              </w:rPr>
              <w:t>PVBLICE·POSIERV</w:t>
            </w:r>
          </w:p>
        </w:tc>
      </w:tr>
      <w:tr w:rsidR="00096ACA" w:rsidRPr="00E248A3" w14:paraId="5F890291" w14:textId="77777777" w:rsidTr="001A2E0A">
        <w:trPr>
          <w:jc w:val="center"/>
        </w:trPr>
        <w:tc>
          <w:tcPr>
            <w:tcW w:w="2270" w:type="dxa"/>
            <w:shd w:val="clear" w:color="auto" w:fill="auto"/>
          </w:tcPr>
          <w:p w14:paraId="232F1017" w14:textId="77777777" w:rsidR="00096ACA" w:rsidRPr="00E248A3" w:rsidRDefault="00096ACA" w:rsidP="00242C0F">
            <w:pPr>
              <w:rPr>
                <w:sz w:val="22"/>
              </w:rPr>
            </w:pPr>
            <w:r w:rsidRPr="00E248A3">
              <w:rPr>
                <w:sz w:val="22"/>
              </w:rPr>
              <w:t>·NT· </w:t>
            </w:r>
          </w:p>
        </w:tc>
      </w:tr>
    </w:tbl>
    <w:p w14:paraId="26346811" w14:textId="77777777" w:rsidR="00096ACA" w:rsidRPr="00096ACA" w:rsidRDefault="00096ACA" w:rsidP="00242C0F">
      <w:r>
        <w:t xml:space="preserve"> (wiki)</w:t>
      </w:r>
    </w:p>
    <w:p w14:paraId="43892386" w14:textId="77777777" w:rsidR="00096ACA" w:rsidRDefault="00096ACA" w:rsidP="00242C0F">
      <w:pPr>
        <w:jc w:val="both"/>
      </w:pPr>
    </w:p>
    <w:p w14:paraId="7F24B33A" w14:textId="77777777" w:rsidR="009F73E5" w:rsidRDefault="009F73E5" w:rsidP="00242C0F">
      <w:pPr>
        <w:jc w:val="both"/>
      </w:pPr>
    </w:p>
    <w:p w14:paraId="3DFCB952" w14:textId="70F59B85" w:rsidR="009F73E5" w:rsidRDefault="000A0101" w:rsidP="00AE3DE7">
      <w:pPr>
        <w:pStyle w:val="Heading5"/>
      </w:pPr>
      <w:r>
        <w:t>o</w:t>
      </w:r>
      <w:r w:rsidR="009F73E5">
        <w:t>rganisation</w:t>
      </w:r>
    </w:p>
    <w:p w14:paraId="235E655E" w14:textId="77777777" w:rsidR="009F73E5" w:rsidRDefault="009F73E5" w:rsidP="00242C0F">
      <w:pPr>
        <w:jc w:val="both"/>
      </w:pPr>
    </w:p>
    <w:p w14:paraId="7763942C" w14:textId="77777777" w:rsidR="009F73E5" w:rsidRDefault="009F73E5" w:rsidP="00242C0F">
      <w:pPr>
        <w:jc w:val="both"/>
      </w:pPr>
      <w:r>
        <w:t>4 faces et 4 niveaux:</w:t>
      </w:r>
    </w:p>
    <w:p w14:paraId="423851B2" w14:textId="77777777" w:rsidR="009F73E5" w:rsidRDefault="009F73E5" w:rsidP="00242C0F">
      <w:pPr>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16"/>
        <w:gridCol w:w="1256"/>
        <w:gridCol w:w="1150"/>
        <w:gridCol w:w="1010"/>
        <w:gridCol w:w="1023"/>
      </w:tblGrid>
      <w:tr w:rsidR="005D10B6" w14:paraId="0C383638" w14:textId="77777777" w:rsidTr="00C35EA7">
        <w:trPr>
          <w:jc w:val="center"/>
        </w:trPr>
        <w:tc>
          <w:tcPr>
            <w:tcW w:w="1016" w:type="dxa"/>
          </w:tcPr>
          <w:p w14:paraId="05A3014B" w14:textId="77777777" w:rsidR="009F73E5" w:rsidRDefault="009F73E5" w:rsidP="00C35EA7">
            <w:pPr>
              <w:jc w:val="both"/>
            </w:pPr>
            <w:r>
              <w:t>niv. I</w:t>
            </w:r>
          </w:p>
        </w:tc>
        <w:tc>
          <w:tcPr>
            <w:tcW w:w="1023" w:type="dxa"/>
          </w:tcPr>
          <w:p w14:paraId="597555BD" w14:textId="50FB3366" w:rsidR="009F73E5" w:rsidRDefault="00000000" w:rsidP="00C35EA7">
            <w:pPr>
              <w:jc w:val="both"/>
            </w:pPr>
            <w:hyperlink r:id="rId12428" w:anchor="Cul_Celtes_Rel_Div_Cernunnos" w:history="1">
              <w:r w:rsidR="009F73E5" w:rsidRPr="00C35EA7">
                <w:rPr>
                  <w:rStyle w:val="Hyperlink"/>
                  <w:lang w:val="fr-FR"/>
                </w:rPr>
                <w:t>Cernunnos</w:t>
              </w:r>
            </w:hyperlink>
          </w:p>
        </w:tc>
        <w:tc>
          <w:tcPr>
            <w:tcW w:w="1010" w:type="dxa"/>
          </w:tcPr>
          <w:p w14:paraId="0567160B" w14:textId="1B72B36D" w:rsidR="009F73E5" w:rsidRDefault="00000000" w:rsidP="00C35EA7">
            <w:pPr>
              <w:jc w:val="both"/>
            </w:pPr>
            <w:hyperlink r:id="rId12429" w:anchor="Cul_Celtes_Rel_Div_Smertrios" w:history="1">
              <w:r w:rsidR="009F73E5" w:rsidRPr="009F73E5">
                <w:rPr>
                  <w:rStyle w:val="Hyperlink"/>
                </w:rPr>
                <w:t>Smertrios</w:t>
              </w:r>
            </w:hyperlink>
          </w:p>
        </w:tc>
        <w:tc>
          <w:tcPr>
            <w:tcW w:w="1010" w:type="dxa"/>
          </w:tcPr>
          <w:p w14:paraId="5EC56A6D" w14:textId="77777777" w:rsidR="009F73E5" w:rsidRDefault="009F73E5" w:rsidP="00C35EA7">
            <w:pPr>
              <w:jc w:val="both"/>
            </w:pPr>
          </w:p>
        </w:tc>
        <w:tc>
          <w:tcPr>
            <w:tcW w:w="1023" w:type="dxa"/>
          </w:tcPr>
          <w:p w14:paraId="5690CDE9" w14:textId="77777777" w:rsidR="009F73E5" w:rsidRDefault="009F73E5" w:rsidP="00C35EA7">
            <w:pPr>
              <w:jc w:val="both"/>
            </w:pPr>
          </w:p>
        </w:tc>
      </w:tr>
      <w:tr w:rsidR="005D10B6" w:rsidRPr="009F73E5" w14:paraId="1C1B6444" w14:textId="77777777" w:rsidTr="00C35EA7">
        <w:trPr>
          <w:jc w:val="center"/>
        </w:trPr>
        <w:tc>
          <w:tcPr>
            <w:tcW w:w="1016" w:type="dxa"/>
          </w:tcPr>
          <w:p w14:paraId="6384BC43" w14:textId="77777777" w:rsidR="009F73E5" w:rsidRPr="00C35EA7" w:rsidRDefault="009F73E5" w:rsidP="00C35EA7">
            <w:pPr>
              <w:jc w:val="both"/>
              <w:rPr>
                <w:lang w:val="fr-FR"/>
              </w:rPr>
            </w:pPr>
            <w:r w:rsidRPr="00C35EA7">
              <w:rPr>
                <w:lang w:val="fr-FR"/>
              </w:rPr>
              <w:t>niv. II</w:t>
            </w:r>
          </w:p>
        </w:tc>
        <w:tc>
          <w:tcPr>
            <w:tcW w:w="1023" w:type="dxa"/>
          </w:tcPr>
          <w:p w14:paraId="76373FD6" w14:textId="77777777" w:rsidR="009F73E5" w:rsidRPr="00C35EA7" w:rsidRDefault="009F73E5" w:rsidP="00C35EA7">
            <w:pPr>
              <w:jc w:val="both"/>
              <w:rPr>
                <w:lang w:val="fr-FR"/>
              </w:rPr>
            </w:pPr>
          </w:p>
        </w:tc>
        <w:tc>
          <w:tcPr>
            <w:tcW w:w="1010" w:type="dxa"/>
          </w:tcPr>
          <w:p w14:paraId="4098EB5B" w14:textId="77777777" w:rsidR="009F73E5" w:rsidRPr="00C35EA7" w:rsidRDefault="009F73E5" w:rsidP="00C35EA7">
            <w:pPr>
              <w:jc w:val="both"/>
              <w:rPr>
                <w:lang w:val="fr-FR"/>
              </w:rPr>
            </w:pPr>
          </w:p>
        </w:tc>
        <w:tc>
          <w:tcPr>
            <w:tcW w:w="1010" w:type="dxa"/>
          </w:tcPr>
          <w:p w14:paraId="4589CA37" w14:textId="54E75D93" w:rsidR="009F73E5" w:rsidRPr="00C35EA7" w:rsidRDefault="00000000" w:rsidP="00C35EA7">
            <w:pPr>
              <w:jc w:val="both"/>
              <w:rPr>
                <w:lang w:val="fr-FR"/>
              </w:rPr>
            </w:pPr>
            <w:hyperlink r:id="rId12430" w:anchor="Cul_Celtes_Rel_Div_Esus" w:history="1">
              <w:r w:rsidR="009F73E5" w:rsidRPr="00C35EA7">
                <w:rPr>
                  <w:rStyle w:val="Hyperlink"/>
                  <w:lang w:val="fr-FR"/>
                </w:rPr>
                <w:t>Esus</w:t>
              </w:r>
            </w:hyperlink>
          </w:p>
        </w:tc>
        <w:tc>
          <w:tcPr>
            <w:tcW w:w="1023" w:type="dxa"/>
          </w:tcPr>
          <w:p w14:paraId="521F76BF" w14:textId="77777777" w:rsidR="009F73E5" w:rsidRPr="00C35EA7" w:rsidRDefault="009F73E5" w:rsidP="00C35EA7">
            <w:pPr>
              <w:jc w:val="both"/>
              <w:rPr>
                <w:lang w:val="fr-FR"/>
              </w:rPr>
            </w:pPr>
          </w:p>
        </w:tc>
      </w:tr>
      <w:tr w:rsidR="005D10B6" w:rsidRPr="009F73E5" w14:paraId="529A47C9" w14:textId="77777777" w:rsidTr="00C35EA7">
        <w:trPr>
          <w:jc w:val="center"/>
        </w:trPr>
        <w:tc>
          <w:tcPr>
            <w:tcW w:w="1016" w:type="dxa"/>
          </w:tcPr>
          <w:p w14:paraId="61E2473D" w14:textId="77777777" w:rsidR="009F73E5" w:rsidRPr="00C35EA7" w:rsidRDefault="009F73E5" w:rsidP="00C35EA7">
            <w:pPr>
              <w:jc w:val="both"/>
              <w:rPr>
                <w:lang w:val="fr-FR"/>
              </w:rPr>
            </w:pPr>
            <w:r w:rsidRPr="00C35EA7">
              <w:rPr>
                <w:lang w:val="fr-FR"/>
              </w:rPr>
              <w:t>niv. III</w:t>
            </w:r>
          </w:p>
        </w:tc>
        <w:tc>
          <w:tcPr>
            <w:tcW w:w="1023" w:type="dxa"/>
          </w:tcPr>
          <w:p w14:paraId="40D3D463" w14:textId="77777777" w:rsidR="009F73E5" w:rsidRPr="00C35EA7" w:rsidRDefault="009F73E5" w:rsidP="00C35EA7">
            <w:pPr>
              <w:jc w:val="both"/>
              <w:rPr>
                <w:lang w:val="fr-FR"/>
              </w:rPr>
            </w:pPr>
          </w:p>
        </w:tc>
        <w:tc>
          <w:tcPr>
            <w:tcW w:w="1010" w:type="dxa"/>
          </w:tcPr>
          <w:p w14:paraId="1987C304" w14:textId="77777777" w:rsidR="009F73E5" w:rsidRPr="00C35EA7" w:rsidRDefault="009F73E5" w:rsidP="00C35EA7">
            <w:pPr>
              <w:jc w:val="both"/>
              <w:rPr>
                <w:lang w:val="fr-FR"/>
              </w:rPr>
            </w:pPr>
          </w:p>
        </w:tc>
        <w:tc>
          <w:tcPr>
            <w:tcW w:w="1010" w:type="dxa"/>
          </w:tcPr>
          <w:p w14:paraId="08513D42" w14:textId="77777777" w:rsidR="009F73E5" w:rsidRPr="00C35EA7" w:rsidRDefault="009F73E5" w:rsidP="00C35EA7">
            <w:pPr>
              <w:jc w:val="both"/>
              <w:rPr>
                <w:lang w:val="fr-FR"/>
              </w:rPr>
            </w:pPr>
          </w:p>
        </w:tc>
        <w:tc>
          <w:tcPr>
            <w:tcW w:w="1023" w:type="dxa"/>
          </w:tcPr>
          <w:p w14:paraId="2FA7C76C" w14:textId="77777777" w:rsidR="009F73E5" w:rsidRPr="00C35EA7" w:rsidRDefault="009F73E5" w:rsidP="00C35EA7">
            <w:pPr>
              <w:jc w:val="both"/>
              <w:rPr>
                <w:lang w:val="fr-FR"/>
              </w:rPr>
            </w:pPr>
          </w:p>
        </w:tc>
      </w:tr>
      <w:tr w:rsidR="005D10B6" w:rsidRPr="009F73E5" w14:paraId="19C894C6" w14:textId="77777777" w:rsidTr="00C35EA7">
        <w:trPr>
          <w:jc w:val="center"/>
        </w:trPr>
        <w:tc>
          <w:tcPr>
            <w:tcW w:w="1016" w:type="dxa"/>
          </w:tcPr>
          <w:p w14:paraId="03C0C3CA" w14:textId="77777777" w:rsidR="009F73E5" w:rsidRPr="00C35EA7" w:rsidRDefault="009F73E5" w:rsidP="00C35EA7">
            <w:pPr>
              <w:jc w:val="both"/>
              <w:rPr>
                <w:lang w:val="fr-FR"/>
              </w:rPr>
            </w:pPr>
            <w:r w:rsidRPr="00C35EA7">
              <w:rPr>
                <w:lang w:val="fr-FR"/>
              </w:rPr>
              <w:t>niv. IV</w:t>
            </w:r>
          </w:p>
        </w:tc>
        <w:tc>
          <w:tcPr>
            <w:tcW w:w="1023" w:type="dxa"/>
          </w:tcPr>
          <w:p w14:paraId="1523C0BA" w14:textId="77777777" w:rsidR="009F73E5" w:rsidRPr="00C35EA7" w:rsidRDefault="009F73E5" w:rsidP="00C35EA7">
            <w:pPr>
              <w:jc w:val="both"/>
              <w:rPr>
                <w:lang w:val="fr-FR"/>
              </w:rPr>
            </w:pPr>
          </w:p>
        </w:tc>
        <w:tc>
          <w:tcPr>
            <w:tcW w:w="1010" w:type="dxa"/>
          </w:tcPr>
          <w:p w14:paraId="17A556B8" w14:textId="77777777" w:rsidR="009F73E5" w:rsidRPr="00C35EA7" w:rsidRDefault="009F73E5" w:rsidP="00C35EA7">
            <w:pPr>
              <w:jc w:val="both"/>
              <w:rPr>
                <w:lang w:val="fr-FR"/>
              </w:rPr>
            </w:pPr>
          </w:p>
        </w:tc>
        <w:tc>
          <w:tcPr>
            <w:tcW w:w="1010" w:type="dxa"/>
          </w:tcPr>
          <w:p w14:paraId="3CFC9EB2" w14:textId="77777777" w:rsidR="009F73E5" w:rsidRPr="00C35EA7" w:rsidRDefault="009F73E5" w:rsidP="00C35EA7">
            <w:pPr>
              <w:jc w:val="both"/>
              <w:rPr>
                <w:lang w:val="fr-FR"/>
              </w:rPr>
            </w:pPr>
          </w:p>
        </w:tc>
        <w:tc>
          <w:tcPr>
            <w:tcW w:w="1023" w:type="dxa"/>
          </w:tcPr>
          <w:p w14:paraId="4260E1F0" w14:textId="77777777" w:rsidR="009F73E5" w:rsidRPr="00C35EA7" w:rsidRDefault="009F73E5" w:rsidP="00C35EA7">
            <w:pPr>
              <w:jc w:val="both"/>
              <w:rPr>
                <w:lang w:val="fr-FR"/>
              </w:rPr>
            </w:pPr>
          </w:p>
        </w:tc>
      </w:tr>
      <w:tr w:rsidR="005D10B6" w:rsidRPr="009F73E5" w14:paraId="46BD24D5" w14:textId="77777777" w:rsidTr="00C35EA7">
        <w:trPr>
          <w:jc w:val="center"/>
        </w:trPr>
        <w:tc>
          <w:tcPr>
            <w:tcW w:w="1016" w:type="dxa"/>
          </w:tcPr>
          <w:p w14:paraId="3F002893" w14:textId="77777777" w:rsidR="009F73E5" w:rsidRPr="00C35EA7" w:rsidRDefault="009F73E5" w:rsidP="00C35EA7">
            <w:pPr>
              <w:jc w:val="both"/>
              <w:rPr>
                <w:lang w:val="fr-FR"/>
              </w:rPr>
            </w:pPr>
          </w:p>
        </w:tc>
        <w:tc>
          <w:tcPr>
            <w:tcW w:w="1023" w:type="dxa"/>
          </w:tcPr>
          <w:p w14:paraId="04217589" w14:textId="77777777" w:rsidR="009F73E5" w:rsidRPr="00C35EA7" w:rsidRDefault="009F73E5" w:rsidP="00C35EA7">
            <w:pPr>
              <w:jc w:val="both"/>
              <w:rPr>
                <w:lang w:val="fr-FR"/>
              </w:rPr>
            </w:pPr>
            <w:r w:rsidRPr="00C35EA7">
              <w:rPr>
                <w:lang w:val="fr-FR"/>
              </w:rPr>
              <w:t>Face A</w:t>
            </w:r>
          </w:p>
        </w:tc>
        <w:tc>
          <w:tcPr>
            <w:tcW w:w="1010" w:type="dxa"/>
          </w:tcPr>
          <w:p w14:paraId="12A6ABFD" w14:textId="77777777" w:rsidR="009F73E5" w:rsidRPr="00C35EA7" w:rsidRDefault="009F73E5" w:rsidP="00C35EA7">
            <w:pPr>
              <w:jc w:val="both"/>
              <w:rPr>
                <w:lang w:val="fr-FR"/>
              </w:rPr>
            </w:pPr>
            <w:r w:rsidRPr="00C35EA7">
              <w:rPr>
                <w:lang w:val="fr-FR"/>
              </w:rPr>
              <w:t>Face B</w:t>
            </w:r>
          </w:p>
        </w:tc>
        <w:tc>
          <w:tcPr>
            <w:tcW w:w="1010" w:type="dxa"/>
          </w:tcPr>
          <w:p w14:paraId="1F20CAA0" w14:textId="77777777" w:rsidR="009F73E5" w:rsidRPr="00C35EA7" w:rsidRDefault="009F73E5" w:rsidP="00C35EA7">
            <w:pPr>
              <w:jc w:val="both"/>
              <w:rPr>
                <w:lang w:val="fr-FR"/>
              </w:rPr>
            </w:pPr>
            <w:r w:rsidRPr="00C35EA7">
              <w:rPr>
                <w:lang w:val="fr-FR"/>
              </w:rPr>
              <w:t>Face C</w:t>
            </w:r>
          </w:p>
        </w:tc>
        <w:tc>
          <w:tcPr>
            <w:tcW w:w="1023" w:type="dxa"/>
          </w:tcPr>
          <w:p w14:paraId="480A1B11" w14:textId="77777777" w:rsidR="009F73E5" w:rsidRPr="00C35EA7" w:rsidRDefault="009F73E5" w:rsidP="00C35EA7">
            <w:pPr>
              <w:jc w:val="both"/>
              <w:rPr>
                <w:lang w:val="fr-FR"/>
              </w:rPr>
            </w:pPr>
            <w:r w:rsidRPr="00C35EA7">
              <w:rPr>
                <w:lang w:val="fr-FR"/>
              </w:rPr>
              <w:t>Face D</w:t>
            </w:r>
          </w:p>
        </w:tc>
      </w:tr>
    </w:tbl>
    <w:p w14:paraId="613AC80F" w14:textId="77777777" w:rsidR="009F73E5" w:rsidRDefault="009F73E5" w:rsidP="00242C0F">
      <w:pPr>
        <w:jc w:val="both"/>
        <w:rPr>
          <w:lang w:val="fr-FR"/>
        </w:rPr>
      </w:pPr>
      <w:r>
        <w:rPr>
          <w:lang w:val="fr-FR"/>
        </w:rPr>
        <w:t>(BIB expo ENS 2019, Réinventer les Celtes)</w:t>
      </w:r>
    </w:p>
    <w:p w14:paraId="2719C8A2" w14:textId="77777777" w:rsidR="009F73E5" w:rsidRPr="009F73E5" w:rsidRDefault="009F73E5" w:rsidP="00242C0F">
      <w:pPr>
        <w:jc w:val="both"/>
        <w:rPr>
          <w:lang w:val="fr-FR"/>
        </w:rPr>
      </w:pPr>
    </w:p>
    <w:p w14:paraId="2332B8E2" w14:textId="6FE1536E" w:rsidR="009F73E5" w:rsidRPr="009F73E5" w:rsidRDefault="000A0101" w:rsidP="009F73E5">
      <w:pPr>
        <w:pStyle w:val="Heading4"/>
      </w:pPr>
      <w:r>
        <w:t>f</w:t>
      </w:r>
      <w:r w:rsidR="009F73E5" w:rsidRPr="009F73E5">
        <w:t>aces</w:t>
      </w:r>
    </w:p>
    <w:p w14:paraId="6BEB7B42" w14:textId="77777777" w:rsidR="009F73E5" w:rsidRDefault="009F73E5" w:rsidP="00242C0F">
      <w:pPr>
        <w:jc w:val="both"/>
        <w:rPr>
          <w:lang w:val="fr-FR"/>
        </w:rPr>
      </w:pPr>
    </w:p>
    <w:p w14:paraId="43E485EB" w14:textId="77777777" w:rsidR="009F73E5" w:rsidRDefault="009F73E5" w:rsidP="00AE3DE7">
      <w:pPr>
        <w:pStyle w:val="Heading6"/>
      </w:pPr>
      <w:r>
        <w:t>A</w:t>
      </w:r>
    </w:p>
    <w:p w14:paraId="30F2546D" w14:textId="77777777" w:rsidR="009F73E5" w:rsidRDefault="009F73E5" w:rsidP="00242C0F">
      <w:pPr>
        <w:jc w:val="both"/>
        <w:rPr>
          <w:lang w:val="fr-FR"/>
        </w:rPr>
      </w:pPr>
    </w:p>
    <w:p w14:paraId="5B9D9B15" w14:textId="77777777" w:rsidR="009F73E5" w:rsidRDefault="009F73E5" w:rsidP="00AE3DE7">
      <w:pPr>
        <w:pStyle w:val="Heading6"/>
      </w:pPr>
      <w:r>
        <w:t>B</w:t>
      </w:r>
    </w:p>
    <w:p w14:paraId="48536B64" w14:textId="77777777" w:rsidR="009F73E5" w:rsidRDefault="009F73E5" w:rsidP="00242C0F">
      <w:pPr>
        <w:jc w:val="both"/>
        <w:rPr>
          <w:lang w:val="fr-FR"/>
        </w:rPr>
      </w:pPr>
    </w:p>
    <w:p w14:paraId="434BB159" w14:textId="77777777" w:rsidR="009F73E5" w:rsidRDefault="009F73E5" w:rsidP="00AE3DE7">
      <w:pPr>
        <w:pStyle w:val="Heading6"/>
      </w:pPr>
      <w:r>
        <w:t>C</w:t>
      </w:r>
    </w:p>
    <w:p w14:paraId="49DF6AE3" w14:textId="77777777" w:rsidR="009F73E5" w:rsidRDefault="009F73E5" w:rsidP="00242C0F">
      <w:pPr>
        <w:jc w:val="both"/>
        <w:rPr>
          <w:lang w:val="fr-FR"/>
        </w:rPr>
      </w:pPr>
    </w:p>
    <w:p w14:paraId="1B147237" w14:textId="77777777" w:rsidR="009F73E5" w:rsidRDefault="009F73E5" w:rsidP="00AE3DE7">
      <w:pPr>
        <w:pStyle w:val="Heading6"/>
      </w:pPr>
      <w:r>
        <w:t>D</w:t>
      </w:r>
    </w:p>
    <w:p w14:paraId="7A6E6318" w14:textId="77777777" w:rsidR="009F73E5" w:rsidRDefault="009F73E5" w:rsidP="00242C0F">
      <w:pPr>
        <w:jc w:val="both"/>
        <w:rPr>
          <w:lang w:val="fr-FR"/>
        </w:rPr>
      </w:pPr>
    </w:p>
    <w:p w14:paraId="77DC9BFB" w14:textId="77777777" w:rsidR="009F73E5" w:rsidRDefault="009F73E5" w:rsidP="00242C0F">
      <w:pPr>
        <w:jc w:val="both"/>
        <w:rPr>
          <w:lang w:val="fr-FR"/>
        </w:rPr>
      </w:pPr>
    </w:p>
    <w:p w14:paraId="6558ED95" w14:textId="7D1CD95F" w:rsidR="009F73E5" w:rsidRPr="009F73E5" w:rsidRDefault="000A0101" w:rsidP="00AE3DE7">
      <w:pPr>
        <w:pStyle w:val="Heading5"/>
      </w:pPr>
      <w:r>
        <w:t>n</w:t>
      </w:r>
      <w:r w:rsidR="009F73E5" w:rsidRPr="009F73E5">
        <w:t>iveaux</w:t>
      </w:r>
    </w:p>
    <w:p w14:paraId="1F9F61A5" w14:textId="77777777" w:rsidR="009F73E5" w:rsidRDefault="009F73E5" w:rsidP="00242C0F">
      <w:pPr>
        <w:jc w:val="both"/>
        <w:rPr>
          <w:lang w:val="fr-FR"/>
        </w:rPr>
      </w:pPr>
    </w:p>
    <w:p w14:paraId="4071BBBA" w14:textId="77777777" w:rsidR="009F73E5" w:rsidRDefault="009F73E5" w:rsidP="00AE3DE7">
      <w:pPr>
        <w:pStyle w:val="Heading6"/>
      </w:pPr>
      <w:r>
        <w:t>I</w:t>
      </w:r>
    </w:p>
    <w:p w14:paraId="663B9EAB" w14:textId="77777777" w:rsidR="009F73E5" w:rsidRDefault="009F73E5" w:rsidP="00242C0F">
      <w:pPr>
        <w:jc w:val="both"/>
        <w:rPr>
          <w:lang w:val="fr-FR"/>
        </w:rPr>
      </w:pPr>
    </w:p>
    <w:p w14:paraId="1842E6A2" w14:textId="77777777" w:rsidR="009F73E5" w:rsidRDefault="009F73E5" w:rsidP="00AE3DE7">
      <w:pPr>
        <w:pStyle w:val="Heading6"/>
      </w:pPr>
      <w:r>
        <w:t>II</w:t>
      </w:r>
    </w:p>
    <w:p w14:paraId="59968687" w14:textId="77777777" w:rsidR="009F73E5" w:rsidRDefault="009F73E5" w:rsidP="00242C0F">
      <w:pPr>
        <w:jc w:val="both"/>
        <w:rPr>
          <w:lang w:val="fr-FR"/>
        </w:rPr>
      </w:pPr>
    </w:p>
    <w:p w14:paraId="7EB3D34A" w14:textId="77777777" w:rsidR="009F73E5" w:rsidRDefault="009F73E5" w:rsidP="00AE3DE7">
      <w:pPr>
        <w:pStyle w:val="Heading6"/>
      </w:pPr>
      <w:r>
        <w:t>III</w:t>
      </w:r>
    </w:p>
    <w:p w14:paraId="53BDAD73" w14:textId="77777777" w:rsidR="009F73E5" w:rsidRPr="009F73E5" w:rsidRDefault="009F73E5" w:rsidP="009F73E5">
      <w:pPr>
        <w:rPr>
          <w:lang w:val="fr-FR"/>
        </w:rPr>
      </w:pPr>
    </w:p>
    <w:p w14:paraId="2EB40073" w14:textId="77777777" w:rsidR="009F73E5" w:rsidRPr="009F73E5" w:rsidRDefault="009F73E5" w:rsidP="00AE3DE7">
      <w:pPr>
        <w:pStyle w:val="Heading6"/>
      </w:pPr>
      <w:r>
        <w:t>IV</w:t>
      </w:r>
    </w:p>
    <w:p w14:paraId="4A82164A" w14:textId="77777777" w:rsidR="009F73E5" w:rsidRPr="009F73E5" w:rsidRDefault="009F73E5" w:rsidP="00242C0F">
      <w:pPr>
        <w:jc w:val="both"/>
        <w:rPr>
          <w:lang w:val="fr-FR"/>
        </w:rPr>
      </w:pPr>
    </w:p>
    <w:p w14:paraId="7B9DFEE7" w14:textId="74CCA6F0" w:rsidR="00BF0B69" w:rsidRPr="009F73E5" w:rsidRDefault="000A0101" w:rsidP="00AE3DE7">
      <w:pPr>
        <w:pStyle w:val="Heading5"/>
      </w:pPr>
      <w:r>
        <w:t>d</w:t>
      </w:r>
      <w:r w:rsidR="00096ACA" w:rsidRPr="009F73E5">
        <w:t>ivinités représentées</w:t>
      </w:r>
    </w:p>
    <w:p w14:paraId="7748E4F1" w14:textId="77777777" w:rsidR="00096ACA" w:rsidRPr="009F73E5" w:rsidRDefault="00096ACA"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3"/>
        <w:gridCol w:w="1989"/>
      </w:tblGrid>
      <w:tr w:rsidR="00096ACA" w:rsidRPr="009F73E5" w14:paraId="6C62C89D" w14:textId="77777777" w:rsidTr="00615041">
        <w:trPr>
          <w:jc w:val="center"/>
        </w:trPr>
        <w:tc>
          <w:tcPr>
            <w:tcW w:w="1883" w:type="dxa"/>
            <w:shd w:val="clear" w:color="auto" w:fill="auto"/>
            <w:vAlign w:val="center"/>
          </w:tcPr>
          <w:p w14:paraId="4283E9A9" w14:textId="77777777" w:rsidR="00615041" w:rsidRPr="009F73E5" w:rsidRDefault="00096ACA" w:rsidP="00242C0F">
            <w:pPr>
              <w:jc w:val="center"/>
              <w:rPr>
                <w:b/>
                <w:lang w:val="fr-FR"/>
              </w:rPr>
            </w:pPr>
            <w:r w:rsidRPr="009F73E5">
              <w:rPr>
                <w:b/>
                <w:lang w:val="fr-FR"/>
              </w:rPr>
              <w:t>Panthéon</w:t>
            </w:r>
          </w:p>
          <w:p w14:paraId="59A7D8D3" w14:textId="77777777" w:rsidR="00096ACA" w:rsidRPr="009F73E5" w:rsidRDefault="00096ACA" w:rsidP="00242C0F">
            <w:pPr>
              <w:jc w:val="center"/>
              <w:rPr>
                <w:b/>
                <w:lang w:val="fr-FR"/>
              </w:rPr>
            </w:pPr>
            <w:r w:rsidRPr="009F73E5">
              <w:rPr>
                <w:b/>
                <w:lang w:val="fr-FR"/>
              </w:rPr>
              <w:t>greco-romain</w:t>
            </w:r>
          </w:p>
        </w:tc>
        <w:tc>
          <w:tcPr>
            <w:tcW w:w="1989" w:type="dxa"/>
            <w:shd w:val="clear" w:color="auto" w:fill="auto"/>
            <w:vAlign w:val="center"/>
          </w:tcPr>
          <w:p w14:paraId="17360E17" w14:textId="77777777" w:rsidR="00615041" w:rsidRPr="009F73E5" w:rsidRDefault="00096ACA" w:rsidP="00242C0F">
            <w:pPr>
              <w:jc w:val="center"/>
              <w:rPr>
                <w:b/>
                <w:lang w:val="fr-FR"/>
              </w:rPr>
            </w:pPr>
            <w:r w:rsidRPr="009F73E5">
              <w:rPr>
                <w:b/>
                <w:lang w:val="fr-FR"/>
              </w:rPr>
              <w:t>Panthéon</w:t>
            </w:r>
          </w:p>
          <w:p w14:paraId="0FC7505D" w14:textId="77777777" w:rsidR="00096ACA" w:rsidRPr="009F73E5" w:rsidRDefault="00096ACA" w:rsidP="00242C0F">
            <w:pPr>
              <w:jc w:val="center"/>
              <w:rPr>
                <w:b/>
                <w:lang w:val="fr-FR"/>
              </w:rPr>
            </w:pPr>
            <w:r w:rsidRPr="009F73E5">
              <w:rPr>
                <w:b/>
                <w:lang w:val="fr-FR"/>
              </w:rPr>
              <w:t>gaulois</w:t>
            </w:r>
          </w:p>
        </w:tc>
      </w:tr>
      <w:tr w:rsidR="00096ACA" w:rsidRPr="009F73E5" w14:paraId="20583D92" w14:textId="77777777" w:rsidTr="00615041">
        <w:trPr>
          <w:jc w:val="center"/>
        </w:trPr>
        <w:tc>
          <w:tcPr>
            <w:tcW w:w="1883" w:type="dxa"/>
            <w:shd w:val="clear" w:color="auto" w:fill="auto"/>
            <w:vAlign w:val="center"/>
          </w:tcPr>
          <w:p w14:paraId="24B71E28" w14:textId="77777777" w:rsidR="00096ACA" w:rsidRPr="009F73E5" w:rsidRDefault="00096ACA" w:rsidP="00242C0F">
            <w:pPr>
              <w:jc w:val="center"/>
              <w:rPr>
                <w:lang w:val="fr-FR"/>
              </w:rPr>
            </w:pPr>
            <w:r w:rsidRPr="009F73E5">
              <w:rPr>
                <w:lang w:val="fr-FR"/>
              </w:rPr>
              <w:t>Jupiter</w:t>
            </w:r>
          </w:p>
        </w:tc>
        <w:tc>
          <w:tcPr>
            <w:tcW w:w="1989" w:type="dxa"/>
            <w:shd w:val="clear" w:color="auto" w:fill="auto"/>
            <w:vAlign w:val="center"/>
          </w:tcPr>
          <w:p w14:paraId="200CA665" w14:textId="77777777" w:rsidR="00096ACA" w:rsidRPr="009F73E5" w:rsidRDefault="00096ACA" w:rsidP="00242C0F">
            <w:pPr>
              <w:jc w:val="center"/>
              <w:rPr>
                <w:lang w:val="fr-FR"/>
              </w:rPr>
            </w:pPr>
            <w:r w:rsidRPr="009F73E5">
              <w:rPr>
                <w:lang w:val="fr-FR"/>
              </w:rPr>
              <w:t>Esus [ésus]</w:t>
            </w:r>
          </w:p>
        </w:tc>
      </w:tr>
      <w:tr w:rsidR="00096ACA" w:rsidRPr="009F73E5" w14:paraId="05A6BD2F" w14:textId="77777777" w:rsidTr="00615041">
        <w:trPr>
          <w:jc w:val="center"/>
        </w:trPr>
        <w:tc>
          <w:tcPr>
            <w:tcW w:w="1883" w:type="dxa"/>
            <w:shd w:val="clear" w:color="auto" w:fill="auto"/>
            <w:vAlign w:val="center"/>
          </w:tcPr>
          <w:p w14:paraId="743ECB73" w14:textId="77777777" w:rsidR="00096ACA" w:rsidRPr="009F73E5" w:rsidRDefault="00096ACA" w:rsidP="00242C0F">
            <w:pPr>
              <w:jc w:val="center"/>
              <w:rPr>
                <w:lang w:val="fr-FR"/>
              </w:rPr>
            </w:pPr>
            <w:r w:rsidRPr="009F73E5">
              <w:rPr>
                <w:lang w:val="fr-FR"/>
              </w:rPr>
              <w:t>Mars</w:t>
            </w:r>
          </w:p>
        </w:tc>
        <w:tc>
          <w:tcPr>
            <w:tcW w:w="1989" w:type="dxa"/>
            <w:shd w:val="clear" w:color="auto" w:fill="auto"/>
            <w:vAlign w:val="center"/>
          </w:tcPr>
          <w:p w14:paraId="280FEA92" w14:textId="77777777" w:rsidR="00096ACA" w:rsidRPr="009F73E5" w:rsidRDefault="00096ACA" w:rsidP="00242C0F">
            <w:pPr>
              <w:jc w:val="center"/>
              <w:rPr>
                <w:lang w:val="fr-FR"/>
              </w:rPr>
            </w:pPr>
            <w:r w:rsidRPr="009F73E5">
              <w:rPr>
                <w:lang w:val="fr-FR"/>
              </w:rPr>
              <w:t>Smertrios</w:t>
            </w:r>
          </w:p>
        </w:tc>
      </w:tr>
      <w:tr w:rsidR="00096ACA" w14:paraId="7CA2F4CD" w14:textId="77777777" w:rsidTr="00615041">
        <w:trPr>
          <w:jc w:val="center"/>
        </w:trPr>
        <w:tc>
          <w:tcPr>
            <w:tcW w:w="1883" w:type="dxa"/>
            <w:shd w:val="clear" w:color="auto" w:fill="auto"/>
            <w:vAlign w:val="center"/>
          </w:tcPr>
          <w:p w14:paraId="68B454E4" w14:textId="77777777" w:rsidR="00096ACA" w:rsidRPr="009F73E5" w:rsidRDefault="00096ACA" w:rsidP="00242C0F">
            <w:pPr>
              <w:jc w:val="center"/>
              <w:rPr>
                <w:lang w:val="fr-FR"/>
              </w:rPr>
            </w:pPr>
            <w:r w:rsidRPr="009F73E5">
              <w:rPr>
                <w:lang w:val="fr-FR"/>
              </w:rPr>
              <w:t>Vuclain</w:t>
            </w:r>
          </w:p>
        </w:tc>
        <w:tc>
          <w:tcPr>
            <w:tcW w:w="1989" w:type="dxa"/>
            <w:shd w:val="clear" w:color="auto" w:fill="auto"/>
            <w:vAlign w:val="center"/>
          </w:tcPr>
          <w:p w14:paraId="69299E18" w14:textId="77777777" w:rsidR="00096ACA" w:rsidRDefault="00096ACA" w:rsidP="00242C0F">
            <w:pPr>
              <w:jc w:val="center"/>
            </w:pPr>
            <w:r w:rsidRPr="009F73E5">
              <w:rPr>
                <w:lang w:val="fr-FR"/>
              </w:rPr>
              <w:t>Ta</w:t>
            </w:r>
            <w:r>
              <w:t>rvos trigaranus [Taureau]</w:t>
            </w:r>
          </w:p>
        </w:tc>
      </w:tr>
      <w:tr w:rsidR="00096ACA" w14:paraId="0BCD2AB6" w14:textId="77777777" w:rsidTr="00615041">
        <w:trPr>
          <w:jc w:val="center"/>
        </w:trPr>
        <w:tc>
          <w:tcPr>
            <w:tcW w:w="1883" w:type="dxa"/>
            <w:shd w:val="clear" w:color="auto" w:fill="auto"/>
            <w:vAlign w:val="center"/>
          </w:tcPr>
          <w:p w14:paraId="129666DE" w14:textId="77777777" w:rsidR="00096ACA" w:rsidRDefault="00096ACA" w:rsidP="00242C0F">
            <w:pPr>
              <w:jc w:val="center"/>
            </w:pPr>
            <w:r>
              <w:t>Mercure</w:t>
            </w:r>
          </w:p>
        </w:tc>
        <w:tc>
          <w:tcPr>
            <w:tcW w:w="1989" w:type="dxa"/>
            <w:shd w:val="clear" w:color="auto" w:fill="auto"/>
            <w:vAlign w:val="center"/>
          </w:tcPr>
          <w:p w14:paraId="2EF51902" w14:textId="3DE3ADD9" w:rsidR="00096ACA" w:rsidRDefault="00000000" w:rsidP="00242C0F">
            <w:pPr>
              <w:jc w:val="center"/>
            </w:pPr>
            <w:hyperlink r:id="rId12431" w:anchor="Cul_Celtes_Rel_Div_Cernunnos" w:history="1">
              <w:r w:rsidR="009F73E5" w:rsidRPr="009F73E5">
                <w:rPr>
                  <w:rStyle w:val="Hyperlink"/>
                  <w:lang w:val="fr-FR"/>
                </w:rPr>
                <w:t>Cernunnos</w:t>
              </w:r>
            </w:hyperlink>
          </w:p>
        </w:tc>
      </w:tr>
      <w:tr w:rsidR="00096ACA" w14:paraId="66292FCF" w14:textId="77777777" w:rsidTr="00615041">
        <w:trPr>
          <w:jc w:val="center"/>
        </w:trPr>
        <w:tc>
          <w:tcPr>
            <w:tcW w:w="1883" w:type="dxa"/>
            <w:shd w:val="clear" w:color="auto" w:fill="auto"/>
            <w:vAlign w:val="center"/>
          </w:tcPr>
          <w:p w14:paraId="58EC3872" w14:textId="77777777" w:rsidR="00096ACA" w:rsidRDefault="00096ACA" w:rsidP="00242C0F">
            <w:pPr>
              <w:jc w:val="center"/>
            </w:pPr>
            <w:r>
              <w:t>Fortuna</w:t>
            </w:r>
          </w:p>
        </w:tc>
        <w:tc>
          <w:tcPr>
            <w:tcW w:w="1989" w:type="dxa"/>
            <w:shd w:val="clear" w:color="auto" w:fill="auto"/>
            <w:vAlign w:val="center"/>
          </w:tcPr>
          <w:p w14:paraId="793E4D52" w14:textId="77777777" w:rsidR="00096ACA" w:rsidRDefault="00096ACA" w:rsidP="00242C0F">
            <w:pPr>
              <w:jc w:val="center"/>
            </w:pPr>
          </w:p>
        </w:tc>
      </w:tr>
      <w:tr w:rsidR="00096ACA" w14:paraId="52A2308B" w14:textId="77777777" w:rsidTr="00615041">
        <w:trPr>
          <w:jc w:val="center"/>
        </w:trPr>
        <w:tc>
          <w:tcPr>
            <w:tcW w:w="1883" w:type="dxa"/>
            <w:shd w:val="clear" w:color="auto" w:fill="auto"/>
            <w:vAlign w:val="center"/>
          </w:tcPr>
          <w:p w14:paraId="551BFD20" w14:textId="77777777" w:rsidR="00096ACA" w:rsidRDefault="00096ACA" w:rsidP="00242C0F">
            <w:pPr>
              <w:jc w:val="center"/>
            </w:pPr>
            <w:r>
              <w:t>Vénus</w:t>
            </w:r>
          </w:p>
        </w:tc>
        <w:tc>
          <w:tcPr>
            <w:tcW w:w="1989" w:type="dxa"/>
            <w:shd w:val="clear" w:color="auto" w:fill="auto"/>
            <w:vAlign w:val="center"/>
          </w:tcPr>
          <w:p w14:paraId="2DCAA82A" w14:textId="77777777" w:rsidR="00096ACA" w:rsidRDefault="00096ACA" w:rsidP="00242C0F">
            <w:pPr>
              <w:jc w:val="center"/>
            </w:pPr>
          </w:p>
        </w:tc>
      </w:tr>
      <w:tr w:rsidR="00096ACA" w:rsidRPr="008A1841" w14:paraId="0F66E216" w14:textId="77777777" w:rsidTr="00615041">
        <w:trPr>
          <w:jc w:val="center"/>
        </w:trPr>
        <w:tc>
          <w:tcPr>
            <w:tcW w:w="1883" w:type="dxa"/>
            <w:shd w:val="clear" w:color="auto" w:fill="auto"/>
            <w:vAlign w:val="center"/>
          </w:tcPr>
          <w:p w14:paraId="332D23CE" w14:textId="77777777" w:rsidR="00615041" w:rsidRPr="0032190F" w:rsidRDefault="00096ACA" w:rsidP="00242C0F">
            <w:pPr>
              <w:jc w:val="center"/>
              <w:rPr>
                <w:lang w:val="fr-FR"/>
              </w:rPr>
            </w:pPr>
            <w:r w:rsidRPr="0032190F">
              <w:rPr>
                <w:lang w:val="fr-FR"/>
              </w:rPr>
              <w:t>les dioscures</w:t>
            </w:r>
          </w:p>
          <w:p w14:paraId="65C37179" w14:textId="77777777" w:rsidR="00096ACA" w:rsidRPr="0032190F" w:rsidRDefault="00096ACA" w:rsidP="00242C0F">
            <w:pPr>
              <w:jc w:val="center"/>
              <w:rPr>
                <w:lang w:val="fr-FR"/>
              </w:rPr>
            </w:pPr>
            <w:r w:rsidRPr="0032190F">
              <w:rPr>
                <w:lang w:val="fr-FR"/>
              </w:rPr>
              <w:t>Castor et Pollux</w:t>
            </w:r>
          </w:p>
        </w:tc>
        <w:tc>
          <w:tcPr>
            <w:tcW w:w="1989" w:type="dxa"/>
            <w:shd w:val="clear" w:color="auto" w:fill="auto"/>
            <w:vAlign w:val="center"/>
          </w:tcPr>
          <w:p w14:paraId="15E50E6B" w14:textId="77777777" w:rsidR="00096ACA" w:rsidRPr="0032190F" w:rsidRDefault="00096ACA" w:rsidP="00242C0F">
            <w:pPr>
              <w:jc w:val="center"/>
              <w:rPr>
                <w:lang w:val="fr-FR"/>
              </w:rPr>
            </w:pPr>
          </w:p>
        </w:tc>
      </w:tr>
    </w:tbl>
    <w:p w14:paraId="78FC16D8" w14:textId="77777777" w:rsidR="00096ACA" w:rsidRPr="0032190F" w:rsidRDefault="00096ACA" w:rsidP="00242C0F">
      <w:pPr>
        <w:jc w:val="both"/>
        <w:rPr>
          <w:lang w:val="fr-FR"/>
        </w:rPr>
      </w:pPr>
      <w:r w:rsidRPr="0032190F">
        <w:rPr>
          <w:lang w:val="fr-FR"/>
        </w:rPr>
        <w:t>(wiki)</w:t>
      </w:r>
    </w:p>
    <w:p w14:paraId="7A0546CA" w14:textId="77777777" w:rsidR="00096ACA" w:rsidRPr="0032190F" w:rsidRDefault="00096ACA" w:rsidP="00242C0F">
      <w:pPr>
        <w:jc w:val="both"/>
        <w:rPr>
          <w:lang w:val="fr-FR"/>
        </w:rPr>
      </w:pPr>
    </w:p>
    <w:p w14:paraId="3779A9FF" w14:textId="6727AF59" w:rsidR="000916B0" w:rsidRPr="0032190F" w:rsidRDefault="000A0101" w:rsidP="00AE3DE7">
      <w:pPr>
        <w:pStyle w:val="Heading5"/>
      </w:pPr>
      <w:r>
        <w:t>i</w:t>
      </w:r>
      <w:r w:rsidR="000916B0" w:rsidRPr="0032190F">
        <w:t>nterprétation</w:t>
      </w:r>
    </w:p>
    <w:p w14:paraId="517B63CB" w14:textId="77777777" w:rsidR="00491D18" w:rsidRDefault="00491D18" w:rsidP="00242C0F">
      <w:pPr>
        <w:jc w:val="both"/>
        <w:rPr>
          <w:lang w:val="fr-FR"/>
        </w:rPr>
      </w:pPr>
    </w:p>
    <w:p w14:paraId="05B03984" w14:textId="44936563" w:rsidR="000916B0" w:rsidRPr="0032190F" w:rsidRDefault="000916B0" w:rsidP="00242C0F">
      <w:pPr>
        <w:jc w:val="both"/>
        <w:rPr>
          <w:lang w:val="fr-FR"/>
        </w:rPr>
      </w:pPr>
      <w:r w:rsidRPr="0032190F">
        <w:rPr>
          <w:lang w:val="fr-FR"/>
        </w:rPr>
        <w:t xml:space="preserve">En donnant une </w:t>
      </w:r>
      <w:hyperlink r:id="rId12432" w:anchor="Cul_Proto_Art_TAC_T_a" w:history="1">
        <w:r w:rsidR="00B64961" w:rsidRPr="0032190F">
          <w:rPr>
            <w:rStyle w:val="Hyperlink"/>
            <w:lang w:val="fr-FR"/>
          </w:rPr>
          <w:t>figure humaine</w:t>
        </w:r>
      </w:hyperlink>
      <w:r w:rsidR="001A2E0A" w:rsidRPr="001A2E0A">
        <w:rPr>
          <w:lang w:val="fr-FR"/>
        </w:rPr>
        <w:t xml:space="preserve"> </w:t>
      </w:r>
      <w:r w:rsidRPr="0032190F">
        <w:rPr>
          <w:lang w:val="fr-FR"/>
        </w:rPr>
        <w:t>aux dieux gaulois, les Nautes contribuaient à ruiner la position d'intermédiaires des druides entre les dieux et les hommes. Pour Anne Lombard-Jourdan, le pilier aurait été situé au Lendit à proximité où se seraient réunis selon elle les druides des Gaules (Lombard-Jourdan 1989)</w:t>
      </w:r>
    </w:p>
    <w:p w14:paraId="549B3D77" w14:textId="77777777" w:rsidR="00EA79C9" w:rsidRDefault="00EA79C9" w:rsidP="00242C0F">
      <w:pPr>
        <w:jc w:val="both"/>
        <w:rPr>
          <w:lang w:val="fr-FR"/>
        </w:rPr>
      </w:pPr>
    </w:p>
    <w:p w14:paraId="7E209123" w14:textId="71C69891" w:rsidR="00AE3DE7" w:rsidRDefault="00AE3DE7" w:rsidP="00AE3DE7">
      <w:pPr>
        <w:pStyle w:val="Heading3"/>
      </w:pPr>
      <w:r>
        <w:t>Moyen-Age</w:t>
      </w:r>
    </w:p>
    <w:p w14:paraId="77710BCC" w14:textId="77777777" w:rsidR="00AE3DE7" w:rsidRDefault="00AE3DE7" w:rsidP="00242C0F">
      <w:pPr>
        <w:jc w:val="both"/>
        <w:rPr>
          <w:lang w:val="fr-FR"/>
        </w:rPr>
      </w:pPr>
    </w:p>
    <w:p w14:paraId="6332E80D" w14:textId="77777777" w:rsidR="00AE3DE7" w:rsidRDefault="00AE3DE7" w:rsidP="00AE3DE7">
      <w:pPr>
        <w:jc w:val="both"/>
        <w:rPr>
          <w:lang w:val="fr-FR"/>
        </w:rPr>
      </w:pPr>
      <w:r>
        <w:rPr>
          <w:lang w:val="fr-FR"/>
        </w:rPr>
        <w:t>Une des plus ancienne université (Musée des Sciences d' Oxford)</w:t>
      </w:r>
    </w:p>
    <w:p w14:paraId="7A3BDDA8" w14:textId="77777777" w:rsidR="00AE3DE7" w:rsidRPr="0032190F" w:rsidRDefault="00AE3DE7" w:rsidP="00242C0F">
      <w:pPr>
        <w:jc w:val="both"/>
        <w:rPr>
          <w:lang w:val="fr-FR"/>
        </w:rPr>
      </w:pPr>
    </w:p>
    <w:p w14:paraId="6291E721" w14:textId="77777777" w:rsidR="00EA79C9" w:rsidRPr="0032190F" w:rsidRDefault="00EA79C9" w:rsidP="00426FF9">
      <w:pPr>
        <w:pStyle w:val="Heading1"/>
      </w:pPr>
      <w:bookmarkStart w:id="5120" w:name="Sit_Hopital_Avicenne"/>
      <w:r w:rsidRPr="0032190F">
        <w:t>HOPITAL D’AVICENNE</w:t>
      </w:r>
    </w:p>
    <w:bookmarkEnd w:id="5120"/>
    <w:p w14:paraId="125CC238" w14:textId="77777777" w:rsidR="000916B0" w:rsidRPr="0032190F" w:rsidRDefault="000916B0" w:rsidP="00242C0F">
      <w:pPr>
        <w:jc w:val="both"/>
        <w:rPr>
          <w:lang w:val="fr-FR"/>
        </w:rPr>
      </w:pPr>
    </w:p>
    <w:p w14:paraId="0B93A109" w14:textId="1C2EA4B9" w:rsidR="00A70FED" w:rsidRPr="0032190F" w:rsidRDefault="00EA79C9" w:rsidP="00242C0F">
      <w:pPr>
        <w:jc w:val="both"/>
        <w:rPr>
          <w:lang w:val="fr-FR"/>
        </w:rPr>
      </w:pPr>
      <w:r w:rsidRPr="0032190F">
        <w:rPr>
          <w:lang w:val="fr-FR"/>
        </w:rPr>
        <w:t>La nécropole gauloise (3</w:t>
      </w:r>
      <w:r w:rsidRPr="0032190F">
        <w:rPr>
          <w:vertAlign w:val="superscript"/>
          <w:lang w:val="fr-FR"/>
        </w:rPr>
        <w:t>e</w:t>
      </w:r>
      <w:r w:rsidRPr="0032190F">
        <w:rPr>
          <w:lang w:val="fr-FR"/>
        </w:rPr>
        <w:t xml:space="preserve"> – 2</w:t>
      </w:r>
      <w:r w:rsidRPr="0032190F">
        <w:rPr>
          <w:vertAlign w:val="superscript"/>
          <w:lang w:val="fr-FR"/>
        </w:rPr>
        <w:t>e</w:t>
      </w:r>
      <w:r w:rsidRPr="0032190F">
        <w:rPr>
          <w:lang w:val="fr-FR"/>
        </w:rPr>
        <w:t xml:space="preserve"> s. aec) de l’hopital d’Avicennes (Bobigny, Seine-Sain</w:t>
      </w:r>
      <w:r w:rsidR="00A70FED" w:rsidRPr="0032190F">
        <w:rPr>
          <w:lang w:val="fr-FR"/>
        </w:rPr>
        <w:t xml:space="preserve">t-Denis) a été fouillée en 2002 (SS BIB). Pesons prismatiques datés de </w:t>
      </w:r>
      <w:hyperlink r:id="rId12433" w:anchor="Cul_Tene" w:history="1">
        <w:r w:rsidR="00A70FED" w:rsidRPr="0032190F">
          <w:rPr>
            <w:rStyle w:val="Hyperlink"/>
            <w:lang w:val="fr-FR"/>
          </w:rPr>
          <w:t>La Tène C2</w:t>
        </w:r>
      </w:hyperlink>
      <w:r w:rsidR="00A70FED" w:rsidRPr="0032190F">
        <w:rPr>
          <w:lang w:val="fr-FR"/>
        </w:rPr>
        <w:t xml:space="preserve"> (BIB Cheval in BIB 1762).</w:t>
      </w:r>
    </w:p>
    <w:p w14:paraId="39957CB5" w14:textId="77777777" w:rsidR="00CB3B11" w:rsidRPr="0032190F" w:rsidRDefault="00CB3B11" w:rsidP="00242C0F">
      <w:pPr>
        <w:jc w:val="both"/>
        <w:rPr>
          <w:lang w:val="fr-FR"/>
        </w:rPr>
      </w:pPr>
    </w:p>
    <w:p w14:paraId="36DE0C90" w14:textId="77777777" w:rsidR="00CB3B11" w:rsidRPr="0032190F" w:rsidRDefault="00CB3B11" w:rsidP="00242C0F">
      <w:pPr>
        <w:jc w:val="both"/>
        <w:rPr>
          <w:lang w:val="fr-FR"/>
        </w:rPr>
      </w:pPr>
      <w:r w:rsidRPr="0032190F">
        <w:rPr>
          <w:lang w:val="fr-FR"/>
        </w:rPr>
        <w:t>CHELLES</w:t>
      </w:r>
    </w:p>
    <w:p w14:paraId="7F94BDDC" w14:textId="77777777" w:rsidR="00CB3B11" w:rsidRPr="0032190F" w:rsidRDefault="00CB3B11" w:rsidP="00CB3B11">
      <w:pPr>
        <w:rPr>
          <w:lang w:val="fr-FR"/>
        </w:rPr>
      </w:pPr>
      <w:r w:rsidRPr="0032190F">
        <w:rPr>
          <w:lang w:val="fr-FR"/>
        </w:rPr>
        <w:br/>
        <w:t>L’abbaye mérovingienne de Chelles (Neuilly-sur-Seine) est inscrite dans un méandre du fleuve. Aujourdh’ui éloigné des rives, à lépoque le fleuve passait proche. Le méandre a divergé au Moyen-Age (Y. Le Jeune in BIB 1970)</w:t>
      </w:r>
    </w:p>
    <w:p w14:paraId="0844A10E" w14:textId="77777777" w:rsidR="00CB3B11" w:rsidRPr="0032190F" w:rsidRDefault="00CB3B11" w:rsidP="00242C0F">
      <w:pPr>
        <w:jc w:val="both"/>
        <w:rPr>
          <w:lang w:val="fr-FR"/>
        </w:rPr>
      </w:pPr>
    </w:p>
    <w:p w14:paraId="4BE33A93" w14:textId="77777777" w:rsidR="00A70FED" w:rsidRPr="0032190F" w:rsidRDefault="00A70FED" w:rsidP="00242C0F">
      <w:pPr>
        <w:jc w:val="both"/>
        <w:rPr>
          <w:lang w:val="fr-FR"/>
        </w:rPr>
      </w:pPr>
    </w:p>
    <w:p w14:paraId="674B04D9" w14:textId="77777777" w:rsidR="00D82675" w:rsidRPr="0032190F" w:rsidRDefault="00D82675" w:rsidP="00426FF9">
      <w:pPr>
        <w:pStyle w:val="Heading1"/>
      </w:pPr>
      <w:r w:rsidRPr="0032190F">
        <w:t>FOS-SUR-MER (PORT DE)</w:t>
      </w:r>
    </w:p>
    <w:p w14:paraId="4405E4CE" w14:textId="77777777" w:rsidR="00D82675" w:rsidRPr="0032190F" w:rsidRDefault="00D82675" w:rsidP="00242C0F">
      <w:pPr>
        <w:jc w:val="both"/>
        <w:rPr>
          <w:lang w:val="fr-FR"/>
        </w:rPr>
      </w:pPr>
    </w:p>
    <w:p w14:paraId="312782DC" w14:textId="7B6A74DC" w:rsidR="00D82675" w:rsidRPr="0032190F" w:rsidRDefault="00D82675" w:rsidP="00242C0F">
      <w:pPr>
        <w:jc w:val="both"/>
        <w:rPr>
          <w:lang w:val="fr-FR"/>
        </w:rPr>
      </w:pPr>
      <w:r w:rsidRPr="0032190F">
        <w:rPr>
          <w:lang w:val="fr-FR"/>
        </w:rPr>
        <w:t xml:space="preserve">Le port de Fos-sur-Mer est situé dans une zone de contact entre les </w:t>
      </w:r>
      <w:r w:rsidR="008B663B" w:rsidRPr="0032190F">
        <w:rPr>
          <w:lang w:val="fr-FR"/>
        </w:rPr>
        <w:t>G</w:t>
      </w:r>
      <w:r w:rsidRPr="0032190F">
        <w:rPr>
          <w:lang w:val="fr-FR"/>
        </w:rPr>
        <w:t xml:space="preserve">aulois et les </w:t>
      </w:r>
      <w:hyperlink r:id="rId12434" w:anchor="Cul_Phoceens" w:history="1">
        <w:r w:rsidR="008B663B" w:rsidRPr="0032190F">
          <w:rPr>
            <w:rStyle w:val="Hyperlink"/>
            <w:lang w:val="fr-FR"/>
          </w:rPr>
          <w:t>Phocéens</w:t>
        </w:r>
      </w:hyperlink>
      <w:r w:rsidRPr="0032190F">
        <w:rPr>
          <w:lang w:val="fr-FR"/>
        </w:rPr>
        <w:t>(in BIB 1676).</w:t>
      </w:r>
    </w:p>
    <w:p w14:paraId="53D40B76" w14:textId="77777777" w:rsidR="00D82675" w:rsidRPr="0032190F" w:rsidRDefault="00D82675" w:rsidP="00242C0F">
      <w:pPr>
        <w:jc w:val="both"/>
        <w:rPr>
          <w:lang w:val="fr-FR"/>
        </w:rPr>
      </w:pPr>
    </w:p>
    <w:p w14:paraId="08C88A08" w14:textId="77777777" w:rsidR="00D82675" w:rsidRPr="0032190F" w:rsidRDefault="00D82675" w:rsidP="00426FF9">
      <w:pPr>
        <w:pStyle w:val="Heading1"/>
      </w:pPr>
      <w:bookmarkStart w:id="5121" w:name="Sit_Istres"/>
      <w:r w:rsidRPr="0032190F">
        <w:t>ISTRES</w:t>
      </w:r>
    </w:p>
    <w:bookmarkEnd w:id="5121"/>
    <w:p w14:paraId="1064186B" w14:textId="77777777" w:rsidR="00D82675" w:rsidRPr="0032190F" w:rsidRDefault="00D82675" w:rsidP="00242C0F">
      <w:pPr>
        <w:jc w:val="both"/>
        <w:rPr>
          <w:lang w:val="fr-FR"/>
        </w:rPr>
      </w:pPr>
    </w:p>
    <w:p w14:paraId="6B098D98" w14:textId="27664342" w:rsidR="002922A5" w:rsidRDefault="00D82675" w:rsidP="00242C0F">
      <w:pPr>
        <w:jc w:val="both"/>
        <w:rPr>
          <w:lang w:val="fr-FR"/>
        </w:rPr>
      </w:pPr>
      <w:r w:rsidRPr="0032190F">
        <w:rPr>
          <w:lang w:val="fr-FR"/>
        </w:rPr>
        <w:t xml:space="preserve">Débouché du </w:t>
      </w:r>
      <w:hyperlink r:id="rId12435" w:anchor="Sit_Marius_Canal" w:history="1">
        <w:r w:rsidRPr="002168E4">
          <w:rPr>
            <w:rStyle w:val="Hyperlink"/>
            <w:lang w:val="fr-FR"/>
          </w:rPr>
          <w:t>canal de Marius</w:t>
        </w:r>
      </w:hyperlink>
      <w:r w:rsidRPr="0032190F">
        <w:rPr>
          <w:lang w:val="fr-FR"/>
        </w:rPr>
        <w:t xml:space="preserve"> et point de rupture de chage des navires voulant remonter le Rhône.(in BIB 1676).</w:t>
      </w:r>
      <w:r w:rsidR="002922A5">
        <w:rPr>
          <w:lang w:val="fr-FR"/>
        </w:rPr>
        <w:t xml:space="preserve"> </w:t>
      </w:r>
    </w:p>
    <w:p w14:paraId="688A006B" w14:textId="77777777" w:rsidR="00D82675" w:rsidRPr="0032190F" w:rsidRDefault="00D82675" w:rsidP="00242C0F">
      <w:pPr>
        <w:jc w:val="both"/>
        <w:rPr>
          <w:lang w:val="fr-FR"/>
        </w:rPr>
      </w:pPr>
      <w:r w:rsidRPr="0032190F">
        <w:rPr>
          <w:lang w:val="fr-FR"/>
        </w:rPr>
        <w:lastRenderedPageBreak/>
        <w:t xml:space="preserve">Une hure de sanglier en bronze, qui est une des rares figures de proue d’un navire de guerre jamais découverte (in BIB 1676). </w:t>
      </w:r>
    </w:p>
    <w:p w14:paraId="113F00FC" w14:textId="77777777" w:rsidR="00D82675" w:rsidRPr="0032190F" w:rsidRDefault="00D82675" w:rsidP="00242C0F">
      <w:pPr>
        <w:jc w:val="both"/>
        <w:rPr>
          <w:lang w:val="fr-FR"/>
        </w:rPr>
      </w:pPr>
    </w:p>
    <w:p w14:paraId="39157D8B" w14:textId="77777777" w:rsidR="00D82675" w:rsidRPr="0032190F" w:rsidRDefault="002922A5" w:rsidP="00242C0F">
      <w:pPr>
        <w:pStyle w:val="Heading2"/>
      </w:pPr>
      <w:bookmarkStart w:id="5122" w:name="Sit_Fos_1"/>
      <w:r>
        <w:t>Fos 1</w:t>
      </w:r>
    </w:p>
    <w:bookmarkEnd w:id="5122"/>
    <w:p w14:paraId="087E079B" w14:textId="77777777" w:rsidR="002922A5" w:rsidRDefault="002922A5" w:rsidP="00242C0F">
      <w:pPr>
        <w:rPr>
          <w:lang w:val="fr-FR"/>
        </w:rPr>
      </w:pPr>
    </w:p>
    <w:p w14:paraId="65F66B12" w14:textId="1C706282" w:rsidR="00D82675" w:rsidRPr="0032190F" w:rsidRDefault="00000000" w:rsidP="00242C0F">
      <w:pPr>
        <w:rPr>
          <w:lang w:val="fr-FR"/>
        </w:rPr>
      </w:pPr>
      <w:hyperlink r:id="rId12436" w:anchor="Cul_Epaves" w:history="1">
        <w:r w:rsidR="002922A5" w:rsidRPr="002922A5">
          <w:rPr>
            <w:rStyle w:val="Hyperlink"/>
            <w:lang w:val="fr-FR"/>
          </w:rPr>
          <w:t>épave</w:t>
        </w:r>
      </w:hyperlink>
      <w:r w:rsidR="002922A5">
        <w:rPr>
          <w:lang w:val="fr-FR"/>
        </w:rPr>
        <w:t xml:space="preserve">  </w:t>
      </w:r>
      <w:r w:rsidR="00D82675" w:rsidRPr="0032190F">
        <w:rPr>
          <w:lang w:val="fr-FR"/>
        </w:rPr>
        <w:t>Datée de 50 aec, nombreuses amphores à vin d’Italie, céramique de Campanie et de Toscane, céramique commune (in BIB 1676).</w:t>
      </w:r>
    </w:p>
    <w:p w14:paraId="3976805C" w14:textId="77777777" w:rsidR="00D82675" w:rsidRPr="0032190F" w:rsidRDefault="00D82675" w:rsidP="00242C0F">
      <w:pPr>
        <w:rPr>
          <w:lang w:val="fr-FR"/>
        </w:rPr>
      </w:pPr>
    </w:p>
    <w:p w14:paraId="122715B4" w14:textId="77777777" w:rsidR="00D82675" w:rsidRPr="0032190F" w:rsidRDefault="002922A5" w:rsidP="00242C0F">
      <w:pPr>
        <w:pStyle w:val="Heading2"/>
      </w:pPr>
      <w:bookmarkStart w:id="5123" w:name="Sit_Saint_Gervais_1"/>
      <w:r>
        <w:t>Saint-Gervais 1</w:t>
      </w:r>
    </w:p>
    <w:bookmarkEnd w:id="5123"/>
    <w:p w14:paraId="00784A6D" w14:textId="77777777" w:rsidR="002922A5" w:rsidRDefault="002922A5" w:rsidP="00242C0F">
      <w:pPr>
        <w:rPr>
          <w:lang w:val="fr-FR"/>
        </w:rPr>
      </w:pPr>
    </w:p>
    <w:p w14:paraId="21CBD545" w14:textId="046400DF" w:rsidR="00D82675" w:rsidRDefault="00000000" w:rsidP="00242C0F">
      <w:pPr>
        <w:rPr>
          <w:lang w:val="fr-FR"/>
        </w:rPr>
      </w:pPr>
      <w:hyperlink r:id="rId12437" w:anchor="Cul_Epaves" w:history="1">
        <w:r w:rsidR="002922A5" w:rsidRPr="002922A5">
          <w:rPr>
            <w:rStyle w:val="Hyperlink"/>
            <w:lang w:val="fr-FR"/>
          </w:rPr>
          <w:t>épave</w:t>
        </w:r>
      </w:hyperlink>
      <w:r w:rsidR="002922A5">
        <w:rPr>
          <w:lang w:val="fr-FR"/>
        </w:rPr>
        <w:t xml:space="preserve">  </w:t>
      </w:r>
      <w:r w:rsidR="00D82675" w:rsidRPr="0032190F">
        <w:rPr>
          <w:lang w:val="fr-FR"/>
        </w:rPr>
        <w:t>Datée de 138-139 aec, lingots de fer (en barre) et lingots de plomb (en forme de saumon) (in BIB 1676).</w:t>
      </w:r>
    </w:p>
    <w:p w14:paraId="23C18F36" w14:textId="77777777" w:rsidR="002922A5" w:rsidRPr="0032190F" w:rsidRDefault="002922A5" w:rsidP="00242C0F">
      <w:pPr>
        <w:rPr>
          <w:lang w:val="fr-FR"/>
        </w:rPr>
      </w:pPr>
    </w:p>
    <w:p w14:paraId="539FD31C" w14:textId="77777777" w:rsidR="00D82675" w:rsidRDefault="002922A5" w:rsidP="00242C0F">
      <w:pPr>
        <w:pStyle w:val="Heading2"/>
      </w:pPr>
      <w:bookmarkStart w:id="5124" w:name="Sit_Saint_Gervais_3"/>
      <w:r>
        <w:t>Saint-Gervais 3</w:t>
      </w:r>
    </w:p>
    <w:bookmarkEnd w:id="5124"/>
    <w:p w14:paraId="3572BC1E" w14:textId="77777777" w:rsidR="002922A5" w:rsidRPr="002922A5" w:rsidRDefault="002922A5" w:rsidP="002922A5">
      <w:pPr>
        <w:rPr>
          <w:lang w:val="fr-FR"/>
        </w:rPr>
      </w:pPr>
    </w:p>
    <w:p w14:paraId="0DA78C17" w14:textId="1DF3E1A5" w:rsidR="00D82675" w:rsidRPr="0032190F" w:rsidRDefault="00000000" w:rsidP="00242C0F">
      <w:pPr>
        <w:rPr>
          <w:lang w:val="fr-FR"/>
        </w:rPr>
      </w:pPr>
      <w:hyperlink r:id="rId12438" w:anchor="Cul_Epaves" w:history="1">
        <w:r w:rsidR="002922A5" w:rsidRPr="002922A5">
          <w:rPr>
            <w:rStyle w:val="Hyperlink"/>
            <w:lang w:val="fr-FR"/>
          </w:rPr>
          <w:t>épave</w:t>
        </w:r>
      </w:hyperlink>
      <w:r w:rsidR="002922A5">
        <w:rPr>
          <w:lang w:val="fr-FR"/>
        </w:rPr>
        <w:t xml:space="preserve">  </w:t>
      </w:r>
      <w:r w:rsidR="00D82675" w:rsidRPr="0032190F">
        <w:rPr>
          <w:lang w:val="fr-FR"/>
        </w:rPr>
        <w:t xml:space="preserve">~150 </w:t>
      </w:r>
      <w:r w:rsidR="00D82675" w:rsidRPr="0032190F">
        <w:rPr>
          <w:smallCaps/>
          <w:lang w:val="fr-FR"/>
        </w:rPr>
        <w:t>ad,</w:t>
      </w:r>
      <w:r w:rsidR="00782674" w:rsidRPr="0032190F">
        <w:rPr>
          <w:lang w:val="fr-FR"/>
        </w:rPr>
        <w:t xml:space="preserve">~21 m de long, </w:t>
      </w:r>
      <w:r w:rsidR="00D82675" w:rsidRPr="0032190F">
        <w:rPr>
          <w:lang w:val="fr-FR"/>
        </w:rPr>
        <w:t>amp</w:t>
      </w:r>
      <w:r w:rsidR="00782674" w:rsidRPr="0032190F">
        <w:rPr>
          <w:lang w:val="fr-FR"/>
        </w:rPr>
        <w:t xml:space="preserve">hores à huile et saumure d’Espagne du sud </w:t>
      </w:r>
      <w:r w:rsidR="00D82675" w:rsidRPr="0032190F">
        <w:rPr>
          <w:lang w:val="fr-FR"/>
        </w:rPr>
        <w:t xml:space="preserve">chaudron en </w:t>
      </w:r>
      <w:hyperlink r:id="rId12439" w:anchor="Sit_Cuivre" w:history="1">
        <w:r w:rsidR="009A36BA" w:rsidRPr="009A36BA">
          <w:rPr>
            <w:rStyle w:val="Hyperlink"/>
            <w:lang w:val="fr-FR"/>
          </w:rPr>
          <w:t>cuivre</w:t>
        </w:r>
      </w:hyperlink>
      <w:r w:rsidR="009A36BA">
        <w:rPr>
          <w:lang w:val="fr-FR"/>
        </w:rPr>
        <w:t xml:space="preserve"> </w:t>
      </w:r>
      <w:r w:rsidR="00D82675" w:rsidRPr="0032190F">
        <w:rPr>
          <w:lang w:val="fr-FR"/>
        </w:rPr>
        <w:t xml:space="preserve">à double paroi, flacon à  parfum </w:t>
      </w:r>
      <w:r w:rsidR="00010784" w:rsidRPr="0032190F">
        <w:rPr>
          <w:lang w:val="fr-FR"/>
        </w:rPr>
        <w:t xml:space="preserve">en </w:t>
      </w:r>
      <w:r w:rsidR="00D82675" w:rsidRPr="0032190F">
        <w:rPr>
          <w:lang w:val="fr-FR"/>
        </w:rPr>
        <w:t>verre (in BIB 1676</w:t>
      </w:r>
      <w:r w:rsidR="00782674" w:rsidRPr="0032190F">
        <w:rPr>
          <w:lang w:val="fr-FR"/>
        </w:rPr>
        <w:t xml:space="preserve"> et BIB expo 2014 « 2000 ans de commerce maritime »).</w:t>
      </w:r>
    </w:p>
    <w:p w14:paraId="6FB602E1" w14:textId="77777777" w:rsidR="00C14CA6" w:rsidRPr="0032190F" w:rsidRDefault="00C14CA6" w:rsidP="00242C0F">
      <w:pPr>
        <w:rPr>
          <w:lang w:val="fr-FR"/>
        </w:rPr>
      </w:pPr>
    </w:p>
    <w:p w14:paraId="3499583E" w14:textId="77777777" w:rsidR="00C14CA6" w:rsidRPr="0032190F" w:rsidRDefault="00C14CA6" w:rsidP="00426FF9">
      <w:pPr>
        <w:pStyle w:val="Heading1"/>
      </w:pPr>
      <w:bookmarkStart w:id="5125" w:name="Sit_Bou_Ferrer"/>
      <w:r w:rsidRPr="0032190F">
        <w:t>BOU-FERRER</w:t>
      </w:r>
    </w:p>
    <w:bookmarkEnd w:id="5125"/>
    <w:p w14:paraId="79DB0894" w14:textId="77777777" w:rsidR="00C14CA6" w:rsidRPr="0032190F" w:rsidRDefault="00C14CA6" w:rsidP="00242C0F">
      <w:pPr>
        <w:rPr>
          <w:lang w:val="fr-FR"/>
        </w:rPr>
      </w:pPr>
    </w:p>
    <w:p w14:paraId="62E50F99" w14:textId="09205987" w:rsidR="00C14CA6" w:rsidRPr="0032190F" w:rsidRDefault="00C14CA6" w:rsidP="00242C0F">
      <w:pPr>
        <w:rPr>
          <w:lang w:val="fr-FR"/>
        </w:rPr>
      </w:pPr>
      <w:r w:rsidRPr="0032190F">
        <w:rPr>
          <w:lang w:val="fr-FR"/>
        </w:rPr>
        <w:t>L’</w:t>
      </w:r>
      <w:hyperlink r:id="rId12440" w:anchor="Cul_Epaves" w:history="1">
        <w:r w:rsidR="002922A5" w:rsidRPr="002922A5">
          <w:rPr>
            <w:rStyle w:val="Hyperlink"/>
            <w:lang w:val="fr-FR"/>
          </w:rPr>
          <w:t>épave</w:t>
        </w:r>
      </w:hyperlink>
      <w:r w:rsidR="002922A5">
        <w:rPr>
          <w:lang w:val="fr-FR"/>
        </w:rPr>
        <w:t xml:space="preserve"> </w:t>
      </w:r>
      <w:r w:rsidRPr="0032190F">
        <w:rPr>
          <w:lang w:val="fr-FR"/>
        </w:rPr>
        <w:t xml:space="preserve"> de Bou-Ferrer (Villagoyosa, Alicante) a livré plusieurs amphores (dont </w:t>
      </w:r>
      <w:hyperlink r:id="rId12441" w:anchor="Cul_Dressel_t_7" w:history="1">
        <w:r w:rsidRPr="00A71276">
          <w:rPr>
            <w:rStyle w:val="Hyperlink"/>
            <w:lang w:val="fr-FR"/>
          </w:rPr>
          <w:t>Dressel 7</w:t>
        </w:r>
      </w:hyperlink>
      <w:r w:rsidRPr="0032190F">
        <w:rPr>
          <w:lang w:val="fr-FR"/>
        </w:rPr>
        <w:t xml:space="preserve"> et </w:t>
      </w:r>
      <w:hyperlink r:id="rId12442" w:anchor="Cul_Dressel_t_11" w:history="1">
        <w:r w:rsidRPr="00A71276">
          <w:rPr>
            <w:rStyle w:val="Hyperlink"/>
            <w:lang w:val="fr-FR"/>
          </w:rPr>
          <w:t>Dressel 11</w:t>
        </w:r>
      </w:hyperlink>
      <w:r w:rsidRPr="0032190F">
        <w:rPr>
          <w:lang w:val="fr-FR"/>
        </w:rPr>
        <w:t>) de la Bétique dont 43 contenus ont été étudiés (BIB AG ASM, 18/02/16)</w:t>
      </w:r>
    </w:p>
    <w:p w14:paraId="089447E9" w14:textId="77777777" w:rsidR="00D82675" w:rsidRPr="0032190F" w:rsidRDefault="00D82675" w:rsidP="00242C0F">
      <w:pPr>
        <w:jc w:val="both"/>
        <w:rPr>
          <w:lang w:val="fr-FR"/>
        </w:rPr>
      </w:pPr>
    </w:p>
    <w:p w14:paraId="3B977BA1" w14:textId="77777777" w:rsidR="00782674" w:rsidRPr="0032190F" w:rsidRDefault="00782674" w:rsidP="00426FF9">
      <w:pPr>
        <w:pStyle w:val="Heading1"/>
      </w:pPr>
      <w:bookmarkStart w:id="5126" w:name="Sit_Grand_Ribaud_F"/>
      <w:r w:rsidRPr="0032190F">
        <w:t>GRAND-RIBAUD F</w:t>
      </w:r>
    </w:p>
    <w:bookmarkEnd w:id="5126"/>
    <w:p w14:paraId="3D6E9BFE" w14:textId="77777777" w:rsidR="00782674" w:rsidRPr="0032190F" w:rsidRDefault="00782674" w:rsidP="00242C0F">
      <w:pPr>
        <w:jc w:val="both"/>
        <w:rPr>
          <w:lang w:val="fr-FR"/>
        </w:rPr>
      </w:pPr>
    </w:p>
    <w:p w14:paraId="57632435" w14:textId="054B3739" w:rsidR="00782674" w:rsidRPr="0032190F" w:rsidRDefault="00782674" w:rsidP="00242C0F">
      <w:pPr>
        <w:jc w:val="both"/>
        <w:rPr>
          <w:lang w:val="fr-FR"/>
        </w:rPr>
      </w:pPr>
      <w:r w:rsidRPr="0032190F">
        <w:rPr>
          <w:lang w:val="fr-FR"/>
        </w:rPr>
        <w:t>L’</w:t>
      </w:r>
      <w:hyperlink r:id="rId12443" w:anchor="Cul_Epaves" w:history="1">
        <w:r w:rsidRPr="002922A5">
          <w:rPr>
            <w:rStyle w:val="Hyperlink"/>
            <w:lang w:val="fr-FR"/>
          </w:rPr>
          <w:t>épave</w:t>
        </w:r>
      </w:hyperlink>
      <w:r w:rsidRPr="0032190F">
        <w:rPr>
          <w:lang w:val="fr-FR"/>
        </w:rPr>
        <w:t xml:space="preserve"> </w:t>
      </w:r>
      <w:hyperlink r:id="rId12444" w:anchor="Cul_Etrusques" w:history="1">
        <w:r w:rsidRPr="0032190F">
          <w:rPr>
            <w:rStyle w:val="Hyperlink"/>
            <w:lang w:val="fr-FR"/>
          </w:rPr>
          <w:t>étrusque</w:t>
        </w:r>
      </w:hyperlink>
      <w:r w:rsidRPr="0032190F">
        <w:rPr>
          <w:lang w:val="fr-FR"/>
        </w:rPr>
        <w:t xml:space="preserve"> de Grand-Ribaud F a été trouvée à proximité de la presqu’île de Giens (Var). Elle est datée de 500 aec (BIB expo 2014 « 2000 ans de commerce maritime »)</w:t>
      </w:r>
    </w:p>
    <w:p w14:paraId="1170E34B" w14:textId="77777777" w:rsidR="00B122CB" w:rsidRPr="0032190F" w:rsidRDefault="00B122CB" w:rsidP="00242C0F">
      <w:pPr>
        <w:jc w:val="both"/>
        <w:rPr>
          <w:lang w:val="fr-FR"/>
        </w:rPr>
      </w:pPr>
    </w:p>
    <w:p w14:paraId="32CC6626" w14:textId="77777777" w:rsidR="00B122CB" w:rsidRPr="0032190F" w:rsidRDefault="002922A5" w:rsidP="00426FF9">
      <w:pPr>
        <w:pStyle w:val="Heading1"/>
      </w:pPr>
      <w:bookmarkStart w:id="5127" w:name="Sit_Madrague"/>
      <w:r>
        <w:t>MADRAGUE</w:t>
      </w:r>
    </w:p>
    <w:bookmarkEnd w:id="5127"/>
    <w:p w14:paraId="66779898" w14:textId="77777777" w:rsidR="00B122CB" w:rsidRPr="0032190F" w:rsidRDefault="00B122CB" w:rsidP="00242C0F">
      <w:pPr>
        <w:jc w:val="both"/>
        <w:rPr>
          <w:lang w:val="fr-FR"/>
        </w:rPr>
      </w:pPr>
    </w:p>
    <w:p w14:paraId="1525E26D" w14:textId="0AF9984C" w:rsidR="00B122CB" w:rsidRPr="0032190F" w:rsidRDefault="00B122CB" w:rsidP="00242C0F">
      <w:pPr>
        <w:jc w:val="both"/>
        <w:rPr>
          <w:lang w:val="fr-FR"/>
        </w:rPr>
      </w:pPr>
      <w:r w:rsidRPr="0032190F">
        <w:rPr>
          <w:lang w:val="fr-FR"/>
        </w:rPr>
        <w:t xml:space="preserve">A Giens, Var. </w:t>
      </w:r>
      <w:r w:rsidR="002922A5">
        <w:rPr>
          <w:lang w:val="fr-FR"/>
        </w:rPr>
        <w:t>L'</w:t>
      </w:r>
      <w:hyperlink r:id="rId12445" w:anchor="Cul_Epaves" w:history="1">
        <w:r w:rsidR="002922A5" w:rsidRPr="002922A5">
          <w:rPr>
            <w:rStyle w:val="Hyperlink"/>
            <w:lang w:val="fr-FR"/>
          </w:rPr>
          <w:t>épave</w:t>
        </w:r>
      </w:hyperlink>
      <w:r w:rsidR="002922A5">
        <w:rPr>
          <w:lang w:val="fr-FR"/>
        </w:rPr>
        <w:t xml:space="preserve"> de la Madrague</w:t>
      </w:r>
      <w:r w:rsidR="00C14CA6" w:rsidRPr="0032190F">
        <w:rPr>
          <w:lang w:val="fr-FR"/>
        </w:rPr>
        <w:t xml:space="preserve"> </w:t>
      </w:r>
      <w:r w:rsidRPr="0032190F">
        <w:rPr>
          <w:lang w:val="fr-FR"/>
        </w:rPr>
        <w:t>Le bateau sombre vers 75 BC (BIB Musée Henri Prades)</w:t>
      </w:r>
      <w:r w:rsidR="00491D18">
        <w:rPr>
          <w:lang w:val="fr-FR"/>
        </w:rPr>
        <w:t xml:space="preserve"> </w:t>
      </w:r>
      <w:r w:rsidR="00491D18" w:rsidRPr="00491D18">
        <w:rPr>
          <w:lang w:val="fr-FR"/>
        </w:rPr>
        <w:t>cales des épaves étaient désormais remplies d'une cargaison importante composée d'amphores et d'une cargaison mineure composée, par exemple, de pièces en céramique</w:t>
      </w:r>
      <w:r w:rsidR="00491D18">
        <w:rPr>
          <w:lang w:val="fr-FR"/>
        </w:rPr>
        <w:t>. Probablement du commerce à connection diecte (≠ cabotage) (BIB C. Filet et al. com. pers.)</w:t>
      </w:r>
    </w:p>
    <w:p w14:paraId="696C35F4" w14:textId="77777777" w:rsidR="00BE69D7" w:rsidRPr="0032190F" w:rsidRDefault="00BE69D7" w:rsidP="00242C0F">
      <w:pPr>
        <w:jc w:val="both"/>
        <w:rPr>
          <w:lang w:val="fr-FR"/>
        </w:rPr>
      </w:pPr>
    </w:p>
    <w:p w14:paraId="775EC0FB" w14:textId="77777777" w:rsidR="00D82675" w:rsidRPr="0032190F" w:rsidRDefault="008D46DB" w:rsidP="00426FF9">
      <w:pPr>
        <w:pStyle w:val="Heading1"/>
      </w:pPr>
      <w:bookmarkStart w:id="5128" w:name="Sit_Marius_Canal"/>
      <w:r w:rsidRPr="0032190F">
        <w:t>CANAL DE MARIUS</w:t>
      </w:r>
    </w:p>
    <w:bookmarkEnd w:id="5128"/>
    <w:p w14:paraId="091E5A3E" w14:textId="3868F344" w:rsidR="00D82675" w:rsidRDefault="00D82675" w:rsidP="00242C0F">
      <w:pPr>
        <w:jc w:val="both"/>
        <w:rPr>
          <w:lang w:val="fr-FR"/>
        </w:rPr>
      </w:pPr>
      <w:r w:rsidRPr="0032190F">
        <w:rPr>
          <w:lang w:val="fr-FR"/>
        </w:rPr>
        <w:t xml:space="preserve">Le canal du général Marius est creusé en 102 aec (après la conquête de la zone par les Romains en -118) pour relier </w:t>
      </w:r>
      <w:hyperlink r:id="rId12446" w:anchor="Sit_Arles" w:history="1">
        <w:r w:rsidRPr="002168E4">
          <w:rPr>
            <w:rStyle w:val="Hyperlink"/>
            <w:lang w:val="fr-FR"/>
          </w:rPr>
          <w:t>Arles</w:t>
        </w:r>
      </w:hyperlink>
      <w:r w:rsidRPr="0032190F">
        <w:rPr>
          <w:lang w:val="fr-FR"/>
        </w:rPr>
        <w:t xml:space="preserve"> à </w:t>
      </w:r>
      <w:hyperlink r:id="rId12447" w:anchor="Sit_Istres" w:history="1">
        <w:r w:rsidRPr="002168E4">
          <w:rPr>
            <w:rStyle w:val="Hyperlink"/>
            <w:lang w:val="fr-FR"/>
          </w:rPr>
          <w:t>Istres</w:t>
        </w:r>
      </w:hyperlink>
      <w:r w:rsidRPr="0032190F">
        <w:rPr>
          <w:lang w:val="fr-FR"/>
        </w:rPr>
        <w:t xml:space="preserve"> sur le littoral méditerranée</w:t>
      </w:r>
      <w:r w:rsidR="008D46DB" w:rsidRPr="0032190F">
        <w:rPr>
          <w:lang w:val="fr-FR"/>
        </w:rPr>
        <w:t>n</w:t>
      </w:r>
      <w:r w:rsidRPr="0032190F">
        <w:rPr>
          <w:lang w:val="fr-FR"/>
        </w:rPr>
        <w:t>, dans l’anse maritime de Saint-Gervais (in BIB 1676).</w:t>
      </w:r>
    </w:p>
    <w:p w14:paraId="6C78B624" w14:textId="77777777" w:rsidR="00E842DD" w:rsidRDefault="00E842DD" w:rsidP="00242C0F">
      <w:pPr>
        <w:jc w:val="both"/>
        <w:rPr>
          <w:lang w:val="fr-FR"/>
        </w:rPr>
      </w:pPr>
    </w:p>
    <w:p w14:paraId="6DF07711" w14:textId="77777777" w:rsidR="00E842DD" w:rsidRDefault="00E842DD" w:rsidP="00426FF9">
      <w:pPr>
        <w:pStyle w:val="Heading1"/>
      </w:pPr>
      <w:bookmarkStart w:id="5129" w:name="Sit_Arles"/>
      <w:r>
        <w:t>ARLES</w:t>
      </w:r>
    </w:p>
    <w:bookmarkEnd w:id="5129"/>
    <w:p w14:paraId="3D14A7E9" w14:textId="77777777" w:rsidR="00E842DD" w:rsidRDefault="00E842DD" w:rsidP="00242C0F">
      <w:pPr>
        <w:jc w:val="both"/>
        <w:rPr>
          <w:lang w:val="fr-FR"/>
        </w:rPr>
      </w:pPr>
      <w:r>
        <w:rPr>
          <w:lang w:val="fr-FR"/>
        </w:rPr>
        <w:t>Arelate (BIB 2692)</w:t>
      </w:r>
    </w:p>
    <w:p w14:paraId="5C7A5C4D" w14:textId="77777777" w:rsidR="00E842DD" w:rsidRDefault="00E842DD" w:rsidP="00242C0F">
      <w:pPr>
        <w:jc w:val="both"/>
        <w:rPr>
          <w:lang w:val="fr-FR"/>
        </w:rPr>
      </w:pPr>
    </w:p>
    <w:p w14:paraId="5D33DAD3" w14:textId="77777777" w:rsidR="00E842DD" w:rsidRPr="00E842DD" w:rsidRDefault="00E842DD" w:rsidP="00242C0F">
      <w:pPr>
        <w:jc w:val="both"/>
        <w:rPr>
          <w:lang w:val="fr-FR"/>
        </w:rPr>
      </w:pPr>
      <w:r>
        <w:rPr>
          <w:lang w:val="fr-FR"/>
        </w:rPr>
        <w:t xml:space="preserve">Le nom d'origien gauloise </w:t>
      </w:r>
      <w:r w:rsidRPr="00E842DD">
        <w:rPr>
          <w:i/>
          <w:lang w:val="fr-FR"/>
        </w:rPr>
        <w:t>Arelate</w:t>
      </w:r>
      <w:r>
        <w:rPr>
          <w:lang w:val="fr-FR"/>
        </w:rPr>
        <w:t xml:space="preserve"> est le symétrique de </w:t>
      </w:r>
      <w:r w:rsidRPr="00E842DD">
        <w:rPr>
          <w:i/>
          <w:lang w:val="fr-FR"/>
        </w:rPr>
        <w:t>Lattara</w:t>
      </w:r>
      <w:r>
        <w:rPr>
          <w:lang w:val="fr-FR"/>
        </w:rPr>
        <w:t xml:space="preserve"> (BIB 2692). Occupé d'abrd par les Grecs qui appelle le site </w:t>
      </w:r>
      <w:r w:rsidRPr="00E842DD">
        <w:rPr>
          <w:i/>
          <w:lang w:val="fr-FR"/>
        </w:rPr>
        <w:t>Théliné</w:t>
      </w:r>
      <w:r>
        <w:rPr>
          <w:lang w:val="fr-FR"/>
        </w:rPr>
        <w:t xml:space="preserve"> d'après Aviénus (BIB 2692). Les fouilles ont montré un plan de la ville orthonormé, maisons à pièces mutliples, espaces ouverts du type </w:t>
      </w:r>
      <w:r w:rsidRPr="00E842DD">
        <w:rPr>
          <w:i/>
          <w:lang w:val="fr-FR"/>
        </w:rPr>
        <w:t>pastas</w:t>
      </w:r>
      <w:r>
        <w:rPr>
          <w:lang w:val="fr-FR"/>
        </w:rPr>
        <w:t xml:space="preserve"> occupé du 6e au 5e aec (BIB 2692)</w:t>
      </w:r>
    </w:p>
    <w:p w14:paraId="295EBD3A" w14:textId="77777777" w:rsidR="00E842DD" w:rsidRPr="0032190F" w:rsidRDefault="00E842DD" w:rsidP="00242C0F">
      <w:pPr>
        <w:jc w:val="both"/>
        <w:rPr>
          <w:lang w:val="fr-FR"/>
        </w:rPr>
      </w:pPr>
    </w:p>
    <w:p w14:paraId="328E151D" w14:textId="77777777" w:rsidR="00BE69D7" w:rsidRPr="0032190F" w:rsidRDefault="00BE69D7" w:rsidP="00426FF9">
      <w:pPr>
        <w:pStyle w:val="Heading1"/>
      </w:pPr>
      <w:bookmarkStart w:id="5130" w:name="Sit_Arles_Rhone_3"/>
      <w:r w:rsidRPr="0032190F">
        <w:t>ARLES-RHÔNE 3</w:t>
      </w:r>
      <w:bookmarkEnd w:id="5130"/>
    </w:p>
    <w:p w14:paraId="0FCCD879" w14:textId="50B62F99" w:rsidR="00BE69D7" w:rsidRDefault="00BE69D7" w:rsidP="00242C0F">
      <w:pPr>
        <w:jc w:val="both"/>
        <w:rPr>
          <w:lang w:val="fr-FR"/>
        </w:rPr>
      </w:pPr>
      <w:r w:rsidRPr="0032190F">
        <w:rPr>
          <w:lang w:val="fr-FR"/>
        </w:rPr>
        <w:t>L’</w:t>
      </w:r>
      <w:hyperlink r:id="rId12448" w:anchor="Cul_Epaves" w:history="1">
        <w:r w:rsidR="002922A5" w:rsidRPr="002922A5">
          <w:rPr>
            <w:rStyle w:val="Hyperlink"/>
            <w:lang w:val="fr-FR"/>
          </w:rPr>
          <w:t>épave</w:t>
        </w:r>
      </w:hyperlink>
      <w:r w:rsidRPr="0032190F">
        <w:rPr>
          <w:lang w:val="fr-FR"/>
        </w:rPr>
        <w:t xml:space="preserve"> A</w:t>
      </w:r>
      <w:r w:rsidR="002168E4">
        <w:rPr>
          <w:lang w:val="fr-FR"/>
        </w:rPr>
        <w:t>r</w:t>
      </w:r>
      <w:r w:rsidRPr="0032190F">
        <w:rPr>
          <w:lang w:val="fr-FR"/>
        </w:rPr>
        <w:t>les-Rhône 3 est un chaland gallo-romain long de 31 m de long trouvé à Arles, dans le Rhône. Le bateau a sombré avec sa cargaison alors qu’il était en activité. L’épave a été déclarée « trésor national » (BIB JIAP 2016)</w:t>
      </w:r>
    </w:p>
    <w:p w14:paraId="409952C1" w14:textId="77777777" w:rsidR="0098293D" w:rsidRDefault="0098293D" w:rsidP="00242C0F">
      <w:pPr>
        <w:jc w:val="both"/>
        <w:rPr>
          <w:lang w:val="fr-FR"/>
        </w:rPr>
      </w:pPr>
      <w:r>
        <w:rPr>
          <w:lang w:val="fr-FR"/>
        </w:rPr>
        <w:t>v. 66-70 AD (wiki)</w:t>
      </w:r>
    </w:p>
    <w:p w14:paraId="550883D0" w14:textId="77777777" w:rsidR="00FE742C" w:rsidRDefault="00FE742C" w:rsidP="00242C0F">
      <w:pPr>
        <w:jc w:val="both"/>
        <w:rPr>
          <w:lang w:val="fr-FR"/>
        </w:rPr>
      </w:pPr>
    </w:p>
    <w:p w14:paraId="42B5AA43" w14:textId="77777777" w:rsidR="00FE742C" w:rsidRDefault="00FE742C" w:rsidP="00426FF9">
      <w:pPr>
        <w:pStyle w:val="Heading1"/>
      </w:pPr>
      <w:bookmarkStart w:id="5131" w:name="Sit_Pic_Violette"/>
      <w:r>
        <w:t>PIC DE LA VIOLETTE</w:t>
      </w:r>
    </w:p>
    <w:bookmarkEnd w:id="5131"/>
    <w:p w14:paraId="4E51B52A" w14:textId="77777777" w:rsidR="00FE742C" w:rsidRDefault="00FE742C" w:rsidP="00242C0F">
      <w:pPr>
        <w:jc w:val="both"/>
        <w:rPr>
          <w:lang w:val="fr-FR"/>
        </w:rPr>
      </w:pPr>
    </w:p>
    <w:p w14:paraId="2F9FEA85" w14:textId="36B1C173" w:rsidR="00FE742C" w:rsidRPr="00FE742C" w:rsidRDefault="00FE742C" w:rsidP="00FE742C">
      <w:pPr>
        <w:jc w:val="both"/>
        <w:rPr>
          <w:lang w:val="fr-FR"/>
        </w:rPr>
      </w:pPr>
      <w:r w:rsidRPr="00FE742C">
        <w:rPr>
          <w:lang w:val="fr-FR"/>
        </w:rPr>
        <w:t xml:space="preserve">Périgneux, Pic de la Violette, </w:t>
      </w:r>
      <w:hyperlink r:id="rId12449" w:anchor="Cul_Chasseen_cer_vase_support" w:history="1">
        <w:r w:rsidRPr="00FE742C">
          <w:rPr>
            <w:rStyle w:val="Hyperlink"/>
            <w:lang w:val="fr-FR"/>
          </w:rPr>
          <w:t>vase-support</w:t>
        </w:r>
      </w:hyperlink>
      <w:r w:rsidRPr="00FE742C">
        <w:rPr>
          <w:lang w:val="fr-FR"/>
        </w:rPr>
        <w:t xml:space="preserve">,(Combier, 2004, fig. 9, no 12) ; </w:t>
      </w:r>
    </w:p>
    <w:p w14:paraId="24F4B720" w14:textId="480DA8BD" w:rsidR="00FE742C" w:rsidRPr="0032190F" w:rsidRDefault="00FE742C" w:rsidP="00FE742C">
      <w:pPr>
        <w:jc w:val="both"/>
        <w:rPr>
          <w:lang w:val="fr-FR"/>
        </w:rPr>
      </w:pPr>
      <w:r w:rsidRPr="00FE742C">
        <w:rPr>
          <w:lang w:val="fr-FR"/>
        </w:rPr>
        <w:t xml:space="preserve">Périgueux, Pic de la Violette, </w:t>
      </w:r>
      <w:hyperlink r:id="rId12450" w:anchor="Cul_Chasseen_cer_vase_support" w:history="1">
        <w:r w:rsidRPr="00FE742C">
          <w:rPr>
            <w:rStyle w:val="Hyperlink"/>
            <w:lang w:val="fr-FR"/>
          </w:rPr>
          <w:t>vase-support</w:t>
        </w:r>
      </w:hyperlink>
      <w:r w:rsidRPr="00FE742C">
        <w:rPr>
          <w:lang w:val="fr-FR"/>
        </w:rPr>
        <w:t xml:space="preserve"> (Combier, 2004, fig. 9, no 7) ;</w:t>
      </w:r>
    </w:p>
    <w:p w14:paraId="5B22130D" w14:textId="77777777" w:rsidR="00890018" w:rsidRPr="0032190F" w:rsidRDefault="00890018" w:rsidP="00242C0F">
      <w:pPr>
        <w:jc w:val="both"/>
        <w:rPr>
          <w:lang w:val="fr-FR"/>
        </w:rPr>
      </w:pPr>
    </w:p>
    <w:p w14:paraId="4541BE0D" w14:textId="77777777" w:rsidR="00890018" w:rsidRDefault="00277EF8" w:rsidP="00426FF9">
      <w:pPr>
        <w:pStyle w:val="Heading1"/>
      </w:pPr>
      <w:bookmarkStart w:id="5132" w:name="Sit_Saint_Marcel"/>
      <w:r>
        <w:t>SAINT-MARCEL</w:t>
      </w:r>
    </w:p>
    <w:p w14:paraId="0624DAE2" w14:textId="77777777" w:rsidR="0012382C" w:rsidRPr="007460D6" w:rsidRDefault="00277EF8" w:rsidP="007460D6">
      <w:pPr>
        <w:rPr>
          <w:sz w:val="20"/>
          <w:lang w:val="fr-FR"/>
        </w:rPr>
      </w:pPr>
      <w:bookmarkStart w:id="5133" w:name="Sit_Pegue"/>
      <w:bookmarkEnd w:id="5132"/>
      <w:r w:rsidRPr="007460D6">
        <w:rPr>
          <w:sz w:val="20"/>
          <w:lang w:val="fr-FR"/>
        </w:rPr>
        <w:t>Pègue (Le)</w:t>
      </w:r>
      <w:bookmarkEnd w:id="5133"/>
      <w:r w:rsidR="007460D6" w:rsidRPr="007460D6">
        <w:rPr>
          <w:sz w:val="20"/>
          <w:lang w:val="fr-FR"/>
        </w:rPr>
        <w:t>, Saint-Marcel du Pègue</w:t>
      </w:r>
    </w:p>
    <w:p w14:paraId="4EEDC1A1" w14:textId="77777777" w:rsidR="007460D6" w:rsidRPr="0032190F" w:rsidRDefault="007460D6" w:rsidP="00242C0F">
      <w:pPr>
        <w:jc w:val="both"/>
        <w:rPr>
          <w:lang w:val="fr-FR"/>
        </w:rPr>
      </w:pPr>
    </w:p>
    <w:p w14:paraId="122A19CE" w14:textId="42BAA446" w:rsidR="00CF6A40" w:rsidRPr="0032190F" w:rsidRDefault="00277EF8" w:rsidP="00376BCC">
      <w:pPr>
        <w:jc w:val="both"/>
        <w:rPr>
          <w:lang w:val="fr-FR"/>
        </w:rPr>
      </w:pPr>
      <w:r>
        <w:rPr>
          <w:lang w:val="fr-FR"/>
        </w:rPr>
        <w:t>L</w:t>
      </w:r>
      <w:r w:rsidRPr="0032190F">
        <w:rPr>
          <w:lang w:val="fr-FR"/>
        </w:rPr>
        <w:t>’</w:t>
      </w:r>
      <w:hyperlink r:id="rId12451" w:anchor="Cul_Oppidum" w:history="1">
        <w:r w:rsidRPr="0032190F">
          <w:rPr>
            <w:rStyle w:val="Hyperlink"/>
            <w:lang w:val="fr-FR"/>
          </w:rPr>
          <w:t>oppidum</w:t>
        </w:r>
      </w:hyperlink>
      <w:r w:rsidRPr="0032190F">
        <w:rPr>
          <w:lang w:val="fr-FR"/>
        </w:rPr>
        <w:t xml:space="preserve"> de Saint Marcel </w:t>
      </w:r>
      <w:r>
        <w:rPr>
          <w:lang w:val="fr-FR"/>
        </w:rPr>
        <w:t xml:space="preserve">(Le Pègue, </w:t>
      </w:r>
      <w:r w:rsidR="00890018" w:rsidRPr="0032190F">
        <w:rPr>
          <w:lang w:val="fr-FR"/>
        </w:rPr>
        <w:t>Drôme)</w:t>
      </w:r>
      <w:r w:rsidR="00530C83" w:rsidRPr="0032190F">
        <w:rPr>
          <w:lang w:val="fr-FR"/>
        </w:rPr>
        <w:t xml:space="preserve">, </w:t>
      </w:r>
      <w:r w:rsidR="00CF6A40" w:rsidRPr="0032190F">
        <w:rPr>
          <w:lang w:val="fr-FR"/>
        </w:rPr>
        <w:t xml:space="preserve">est </w:t>
      </w:r>
      <w:r>
        <w:rPr>
          <w:lang w:val="fr-FR"/>
        </w:rPr>
        <w:t>situé</w:t>
      </w:r>
      <w:r w:rsidR="00CF6A40" w:rsidRPr="0032190F">
        <w:rPr>
          <w:lang w:val="fr-FR"/>
        </w:rPr>
        <w:t xml:space="preserve"> </w:t>
      </w:r>
      <w:r w:rsidR="00E21AFA" w:rsidRPr="0032190F">
        <w:rPr>
          <w:lang w:val="fr-FR"/>
        </w:rPr>
        <w:t>à la limite de la plaine rhodanienne et des premiers contreforts alpins,</w:t>
      </w:r>
      <w:r w:rsidR="00CF6A40" w:rsidRPr="0032190F">
        <w:rPr>
          <w:lang w:val="fr-FR"/>
        </w:rPr>
        <w:t xml:space="preserve"> </w:t>
      </w:r>
      <w:r w:rsidR="00E21AFA" w:rsidRPr="0032190F">
        <w:rPr>
          <w:lang w:val="fr-FR"/>
        </w:rPr>
        <w:t xml:space="preserve">entre la vallée du Lez et celle de l'Aygue (BIB 2150) </w:t>
      </w:r>
    </w:p>
    <w:p w14:paraId="742C9EEB" w14:textId="77777777" w:rsidR="00CF6A40" w:rsidRPr="0032190F" w:rsidRDefault="00CF6A40" w:rsidP="00376BCC">
      <w:pPr>
        <w:jc w:val="both"/>
        <w:rPr>
          <w:lang w:val="fr-FR" w:eastAsia="en-GB"/>
        </w:rPr>
      </w:pPr>
      <w:r w:rsidRPr="0032190F">
        <w:rPr>
          <w:lang w:val="fr-FR" w:eastAsia="en-GB"/>
        </w:rPr>
        <w:t>Du mobilier Néolithique et Bronze ancien (BIB F. Sergent, Table ronde d’Orgnac 2016)</w:t>
      </w:r>
    </w:p>
    <w:p w14:paraId="6ED98837" w14:textId="77777777" w:rsidR="00530C83" w:rsidRPr="0032190F" w:rsidRDefault="00530C83" w:rsidP="00376BCC">
      <w:pPr>
        <w:jc w:val="both"/>
        <w:rPr>
          <w:lang w:val="fr-FR" w:eastAsia="en-GB"/>
        </w:rPr>
      </w:pPr>
      <w:r w:rsidRPr="0032190F">
        <w:rPr>
          <w:lang w:val="fr-FR" w:eastAsia="en-GB"/>
        </w:rPr>
        <w:t xml:space="preserve">L’oppidum Saint-Marcel est daté entre le </w:t>
      </w:r>
      <w:r w:rsidR="00D732A2">
        <w:rPr>
          <w:lang w:val="fr-FR" w:eastAsia="en-GB"/>
        </w:rPr>
        <w:t>BF</w:t>
      </w:r>
      <w:r w:rsidRPr="0032190F">
        <w:rPr>
          <w:lang w:val="fr-FR" w:eastAsia="en-GB"/>
        </w:rPr>
        <w:t xml:space="preserve"> 3b et 550/450 aec. Le site ne montre pas de traces de fortification. La porte monumentale date du début de l’âge du Fer 2 avec de nombreuses stèles en réemploi visible dans le parement. Cela suggère un sanctuaire préexistant. La porte est un élément ostentatoire car elle n’est ni utilitaire, ni défensive, ni a de fonction de circulation. Le site a été fouillé sur 30 ans (1955-1985). On trouve 3 murs de terrasse datées du BF / Fer 1 par la présence de foyers et de céramiques (BIB F. Sergent, Table ronde d’Orgnac 2016)</w:t>
      </w:r>
    </w:p>
    <w:p w14:paraId="2A4BA715" w14:textId="77777777" w:rsidR="00F72F71" w:rsidRPr="0032190F" w:rsidRDefault="00376BCC" w:rsidP="00A65F75">
      <w:pPr>
        <w:jc w:val="both"/>
        <w:rPr>
          <w:lang w:val="fr-FR"/>
        </w:rPr>
      </w:pPr>
      <w:r w:rsidRPr="0032190F">
        <w:rPr>
          <w:lang w:val="fr-FR"/>
        </w:rPr>
        <w:t>Le site ne montre pas de fortifications. 3 murs en terrasse datés du BF3b/Fer 1 avec des foyers, et de la cérmqui. Quleques traces du Bz Ancien et du Néolithique. Occupation au BF3b - 550/450 aec (BIB F. Sergent, Table ronde d’Orgnac 2016)</w:t>
      </w:r>
    </w:p>
    <w:p w14:paraId="3355A945" w14:textId="77777777" w:rsidR="00376BCC" w:rsidRDefault="00376BCC" w:rsidP="00A65F75">
      <w:pPr>
        <w:jc w:val="both"/>
        <w:rPr>
          <w:szCs w:val="22"/>
          <w:lang w:val="fr-FR" w:eastAsia="en-GB"/>
        </w:rPr>
      </w:pPr>
      <w:r w:rsidRPr="0032190F">
        <w:rPr>
          <w:szCs w:val="22"/>
          <w:lang w:val="fr-FR" w:eastAsia="en-GB"/>
        </w:rPr>
        <w:t>La porte monumentale, qui "n'est pas fonctionnelle" pour F. Sergent, date du début du Fer 2 (BIB F. Sergent, Table ronde d’Orgnac 2016)</w:t>
      </w:r>
    </w:p>
    <w:p w14:paraId="784B9155" w14:textId="77777777" w:rsidR="00277EF8" w:rsidRDefault="00277EF8" w:rsidP="00A65F75">
      <w:pPr>
        <w:jc w:val="both"/>
        <w:rPr>
          <w:lang w:val="fr-FR"/>
        </w:rPr>
      </w:pPr>
      <w:r>
        <w:rPr>
          <w:lang w:val="fr-FR"/>
        </w:rPr>
        <w:t xml:space="preserve">oppidum </w:t>
      </w:r>
      <w:r w:rsidRPr="0032190F">
        <w:rPr>
          <w:lang w:val="fr-FR"/>
        </w:rPr>
        <w:t>abandonné au 7</w:t>
      </w:r>
      <w:r w:rsidRPr="0032190F">
        <w:rPr>
          <w:vertAlign w:val="superscript"/>
          <w:lang w:val="fr-FR"/>
        </w:rPr>
        <w:t>e</w:t>
      </w:r>
      <w:r w:rsidRPr="0032190F">
        <w:rPr>
          <w:lang w:val="fr-FR"/>
        </w:rPr>
        <w:t xml:space="preserve"> s. (BIB 1862 p. 26)..</w:t>
      </w:r>
    </w:p>
    <w:p w14:paraId="06135ED9" w14:textId="145A919B" w:rsidR="00FE742C" w:rsidRPr="0032190F" w:rsidRDefault="00FE742C" w:rsidP="00A65F75">
      <w:pPr>
        <w:jc w:val="both"/>
        <w:rPr>
          <w:lang w:val="fr-FR"/>
        </w:rPr>
      </w:pPr>
      <w:r w:rsidRPr="00FE742C">
        <w:rPr>
          <w:lang w:val="fr-FR"/>
        </w:rPr>
        <w:t xml:space="preserve">Le Pègue, Les Prades, </w:t>
      </w:r>
      <w:hyperlink r:id="rId12452" w:anchor="Cul_Chasseen_cer_vase_support" w:history="1">
        <w:r w:rsidRPr="00FE742C">
          <w:rPr>
            <w:rStyle w:val="Hyperlink"/>
            <w:lang w:val="fr-FR"/>
          </w:rPr>
          <w:t>vase-support</w:t>
        </w:r>
      </w:hyperlink>
      <w:r w:rsidRPr="0032190F">
        <w:rPr>
          <w:lang w:val="fr-FR"/>
        </w:rPr>
        <w:t xml:space="preserve"> </w:t>
      </w:r>
      <w:r w:rsidRPr="00FE742C">
        <w:rPr>
          <w:lang w:val="fr-FR"/>
        </w:rPr>
        <w:t>(Beeching, 1995) ;</w:t>
      </w:r>
    </w:p>
    <w:p w14:paraId="302A4CC7" w14:textId="77777777" w:rsidR="00376BCC" w:rsidRPr="0032190F" w:rsidRDefault="00376BCC" w:rsidP="00A65F75">
      <w:pPr>
        <w:jc w:val="both"/>
        <w:rPr>
          <w:lang w:val="fr-FR"/>
        </w:rPr>
      </w:pPr>
    </w:p>
    <w:p w14:paraId="61D02CA2" w14:textId="77777777" w:rsidR="00F72F71" w:rsidRPr="0032190F" w:rsidRDefault="0002394C" w:rsidP="00F72F71">
      <w:pPr>
        <w:pStyle w:val="Heading2"/>
      </w:pPr>
      <w:bookmarkStart w:id="5134" w:name="Sit_Saint_Marcel_cera"/>
      <w:r>
        <w:t>c</w:t>
      </w:r>
      <w:r w:rsidR="00F72F71" w:rsidRPr="0032190F">
        <w:t>éramique</w:t>
      </w:r>
    </w:p>
    <w:bookmarkEnd w:id="5134"/>
    <w:p w14:paraId="0A4D217D" w14:textId="3246BD38" w:rsidR="00D732A2" w:rsidRPr="0032190F" w:rsidRDefault="00530C83" w:rsidP="007460D6">
      <w:pPr>
        <w:jc w:val="both"/>
        <w:rPr>
          <w:lang w:val="fr-FR"/>
        </w:rPr>
      </w:pPr>
      <w:r w:rsidRPr="0032190F">
        <w:rPr>
          <w:lang w:val="fr-FR"/>
        </w:rPr>
        <w:t xml:space="preserve">La céramique est tournée (elle prend alors des formes d’inspiration grecque) ou montée (elle prend des formes d’inspiration gauloise). </w:t>
      </w:r>
      <w:r w:rsidR="00A65F75" w:rsidRPr="0032190F">
        <w:rPr>
          <w:lang w:val="fr-FR"/>
        </w:rPr>
        <w:t>(BIB C. Moulin in BIB 2126)</w:t>
      </w:r>
      <w:r w:rsidR="00F72F71" w:rsidRPr="0032190F">
        <w:rPr>
          <w:lang w:val="fr-FR"/>
        </w:rPr>
        <w:t xml:space="preserve"> cf. Céramique claire peinte (</w:t>
      </w:r>
      <w:hyperlink r:id="rId12453" w:anchor="Typ_Cera_CL_peinte" w:history="1">
        <w:r w:rsidR="00376BCC" w:rsidRPr="0032190F">
          <w:rPr>
            <w:rStyle w:val="Hyperlink"/>
            <w:sz w:val="20"/>
            <w:lang w:val="fr-FR"/>
          </w:rPr>
          <w:t>CL-PEINTE</w:t>
        </w:r>
      </w:hyperlink>
      <w:r w:rsidR="00F72F71" w:rsidRPr="0032190F">
        <w:rPr>
          <w:lang w:val="fr-FR"/>
        </w:rPr>
        <w:t>)</w:t>
      </w:r>
      <w:r w:rsidR="00D732A2" w:rsidRPr="00D732A2">
        <w:rPr>
          <w:lang w:val="fr-FR"/>
        </w:rPr>
        <w:t xml:space="preserve"> </w:t>
      </w:r>
      <w:r w:rsidR="00D732A2" w:rsidRPr="0032190F">
        <w:rPr>
          <w:lang w:val="fr-FR"/>
        </w:rPr>
        <w:t xml:space="preserve">Représentation d’un </w:t>
      </w:r>
      <w:hyperlink r:id="rId12454" w:anchor="Cul_Art_TAC_a_cheval_x_personnage" w:history="1">
        <w:r w:rsidR="00D732A2" w:rsidRPr="00931159">
          <w:rPr>
            <w:rStyle w:val="Hyperlink"/>
            <w:lang w:val="fr-FR"/>
          </w:rPr>
          <w:t>cavalier</w:t>
        </w:r>
      </w:hyperlink>
      <w:r w:rsidR="00D732A2" w:rsidRPr="0032190F">
        <w:rPr>
          <w:lang w:val="fr-FR"/>
        </w:rPr>
        <w:t xml:space="preserve">, onoechoé (BIB C. Moulin in BIB 2126) v. </w:t>
      </w:r>
      <w:hyperlink r:id="rId12455" w:anchor="Sit_Aussois" w:history="1">
        <w:r w:rsidR="00D732A2" w:rsidRPr="0032190F">
          <w:rPr>
            <w:rStyle w:val="Hyperlink"/>
            <w:lang w:val="fr-FR"/>
          </w:rPr>
          <w:t>Aussois</w:t>
        </w:r>
      </w:hyperlink>
    </w:p>
    <w:p w14:paraId="4C0A7BB2" w14:textId="77777777" w:rsidR="007460D6" w:rsidRDefault="007460D6" w:rsidP="007460D6">
      <w:pPr>
        <w:jc w:val="both"/>
        <w:rPr>
          <w:lang w:val="fr-FR"/>
        </w:rPr>
      </w:pPr>
      <w:r w:rsidRPr="007460D6">
        <w:rPr>
          <w:lang w:val="fr-FR"/>
        </w:rPr>
        <w:t>Présence de décors zoomorphes, d'oiseaux, il pourrait s’agir de représentation d’ibis (BIB C. Moulin in BIB 2126)</w:t>
      </w:r>
    </w:p>
    <w:p w14:paraId="493839D9" w14:textId="77777777" w:rsidR="007460D6" w:rsidRPr="007460D6" w:rsidRDefault="007460D6" w:rsidP="007460D6">
      <w:pPr>
        <w:jc w:val="both"/>
        <w:rPr>
          <w:lang w:val="fr-FR"/>
        </w:rPr>
      </w:pPr>
      <w:r>
        <w:rPr>
          <w:lang w:val="fr-FR"/>
        </w:rPr>
        <w:t xml:space="preserve">Coupes ioniennes </w:t>
      </w:r>
      <w:r w:rsidRPr="007460D6">
        <w:rPr>
          <w:lang w:val="fr-FR"/>
        </w:rPr>
        <w:t>(BIB C. Moulin in BIB 2126)</w:t>
      </w:r>
    </w:p>
    <w:p w14:paraId="0D10200A" w14:textId="77777777" w:rsidR="00B92618" w:rsidRPr="0032190F" w:rsidRDefault="00B92618" w:rsidP="00A65F75">
      <w:pPr>
        <w:jc w:val="both"/>
        <w:rPr>
          <w:lang w:val="fr-FR"/>
        </w:rPr>
      </w:pPr>
    </w:p>
    <w:p w14:paraId="3EA9C9D1" w14:textId="77777777" w:rsidR="00E4048B" w:rsidRPr="0032190F" w:rsidRDefault="00E4048B" w:rsidP="00A65F75">
      <w:pPr>
        <w:jc w:val="both"/>
        <w:rPr>
          <w:lang w:val="fr-FR"/>
        </w:rPr>
      </w:pPr>
    </w:p>
    <w:p w14:paraId="12B03AE2" w14:textId="77777777" w:rsidR="00E4048B" w:rsidRPr="0032190F" w:rsidRDefault="0002394C" w:rsidP="00E4048B">
      <w:pPr>
        <w:pStyle w:val="Heading2"/>
      </w:pPr>
      <w:bookmarkStart w:id="5135" w:name="Sit_Saint_Marcel_stele"/>
      <w:r>
        <w:t>s</w:t>
      </w:r>
      <w:r w:rsidR="00E4048B" w:rsidRPr="0032190F">
        <w:t>tèle</w:t>
      </w:r>
    </w:p>
    <w:bookmarkEnd w:id="5135"/>
    <w:p w14:paraId="0DCFAF6B" w14:textId="1E492B25" w:rsidR="00E4048B" w:rsidRPr="0032190F" w:rsidRDefault="007460D6" w:rsidP="0012382C">
      <w:pPr>
        <w:autoSpaceDE w:val="0"/>
        <w:autoSpaceDN w:val="0"/>
        <w:adjustRightInd w:val="0"/>
        <w:jc w:val="both"/>
        <w:rPr>
          <w:szCs w:val="22"/>
          <w:lang w:val="fr-FR" w:eastAsia="en-GB"/>
        </w:rPr>
      </w:pPr>
      <w:r>
        <w:rPr>
          <w:lang w:val="fr-FR"/>
        </w:rPr>
        <w:t>U</w:t>
      </w:r>
      <w:r w:rsidR="00E4048B" w:rsidRPr="0032190F">
        <w:rPr>
          <w:lang w:val="fr-FR"/>
        </w:rPr>
        <w:t>n</w:t>
      </w:r>
      <w:r w:rsidR="00E51ED9">
        <w:rPr>
          <w:lang w:val="fr-FR"/>
        </w:rPr>
        <w:t>e</w:t>
      </w:r>
      <w:r w:rsidR="00E4048B" w:rsidRPr="0032190F">
        <w:rPr>
          <w:lang w:val="fr-FR"/>
        </w:rPr>
        <w:t xml:space="preserve"> </w:t>
      </w:r>
      <w:r w:rsidR="00E51ED9">
        <w:rPr>
          <w:lang w:val="fr-FR"/>
        </w:rPr>
        <w:t>"</w:t>
      </w:r>
      <w:hyperlink r:id="rId12456" w:anchor="Cul_Steles_Anepigraphes" w:history="1">
        <w:r w:rsidR="0002394C">
          <w:rPr>
            <w:rStyle w:val="Hyperlink"/>
            <w:lang w:val="fr-FR"/>
          </w:rPr>
          <w:t>s</w:t>
        </w:r>
        <w:r w:rsidR="00E51ED9" w:rsidRPr="00E51ED9">
          <w:rPr>
            <w:rStyle w:val="Hyperlink"/>
            <w:lang w:val="fr-FR"/>
          </w:rPr>
          <w:t>tèles anépigraphe</w:t>
        </w:r>
      </w:hyperlink>
      <w:r w:rsidR="00E51ED9">
        <w:rPr>
          <w:lang w:val="fr-FR"/>
        </w:rPr>
        <w:t>"</w:t>
      </w:r>
      <w:r w:rsidR="00E51ED9" w:rsidRPr="0032190F">
        <w:rPr>
          <w:rStyle w:val="Hyperlink"/>
          <w:color w:val="auto"/>
          <w:u w:val="none"/>
          <w:lang w:val="fr-FR" w:eastAsia="en-GB"/>
        </w:rPr>
        <w:t xml:space="preserve"> </w:t>
      </w:r>
      <w:r w:rsidR="00E4048B" w:rsidRPr="0032190F">
        <w:rPr>
          <w:rStyle w:val="Hyperlink"/>
          <w:color w:val="auto"/>
          <w:u w:val="none"/>
          <w:lang w:val="fr-FR" w:eastAsia="en-GB"/>
        </w:rPr>
        <w:t>à dévolution non-funéraire daté(s) du 7</w:t>
      </w:r>
      <w:r w:rsidR="00E4048B" w:rsidRPr="0032190F">
        <w:rPr>
          <w:rStyle w:val="Hyperlink"/>
          <w:color w:val="auto"/>
          <w:u w:val="none"/>
          <w:vertAlign w:val="superscript"/>
          <w:lang w:val="fr-FR" w:eastAsia="en-GB"/>
        </w:rPr>
        <w:t>e</w:t>
      </w:r>
      <w:r w:rsidR="00E4048B" w:rsidRPr="0032190F">
        <w:rPr>
          <w:rStyle w:val="Hyperlink"/>
          <w:color w:val="auto"/>
          <w:u w:val="none"/>
          <w:lang w:val="fr-FR" w:eastAsia="en-GB"/>
        </w:rPr>
        <w:t xml:space="preserve"> – 5</w:t>
      </w:r>
      <w:r w:rsidR="00E4048B" w:rsidRPr="0032190F">
        <w:rPr>
          <w:rStyle w:val="Hyperlink"/>
          <w:color w:val="auto"/>
          <w:u w:val="none"/>
          <w:vertAlign w:val="superscript"/>
          <w:lang w:val="fr-FR" w:eastAsia="en-GB"/>
        </w:rPr>
        <w:t>e</w:t>
      </w:r>
      <w:r w:rsidR="00E4048B" w:rsidRPr="0032190F">
        <w:rPr>
          <w:rStyle w:val="Hyperlink"/>
          <w:color w:val="auto"/>
          <w:u w:val="none"/>
          <w:lang w:val="fr-FR" w:eastAsia="en-GB"/>
        </w:rPr>
        <w:t xml:space="preserve"> aec </w:t>
      </w:r>
      <w:r w:rsidR="00E4048B" w:rsidRPr="0032190F">
        <w:rPr>
          <w:lang w:val="fr-FR" w:eastAsia="en-GB"/>
        </w:rPr>
        <w:t>(BIB 2050 fig. 1) découverte e</w:t>
      </w:r>
      <w:r w:rsidR="00E4048B" w:rsidRPr="0032190F">
        <w:rPr>
          <w:lang w:val="fr-FR"/>
        </w:rPr>
        <w:t xml:space="preserve">n remploi dans l’enceinte du </w:t>
      </w:r>
      <w:r w:rsidR="0002394C">
        <w:rPr>
          <w:lang w:val="fr-FR"/>
        </w:rPr>
        <w:t>5e</w:t>
      </w:r>
      <w:r w:rsidR="00E4048B" w:rsidRPr="0032190F">
        <w:rPr>
          <w:lang w:val="fr-FR"/>
        </w:rPr>
        <w:t xml:space="preserve"> s. </w:t>
      </w:r>
      <w:r w:rsidR="0002394C">
        <w:rPr>
          <w:lang w:val="fr-FR"/>
        </w:rPr>
        <w:t>aec</w:t>
      </w:r>
      <w:r w:rsidR="00E4048B" w:rsidRPr="0032190F">
        <w:rPr>
          <w:lang w:val="fr-FR"/>
        </w:rPr>
        <w:t xml:space="preserve">. (BIB 2524)  </w:t>
      </w:r>
      <w:r w:rsidR="00F72F71" w:rsidRPr="0032190F">
        <w:rPr>
          <w:szCs w:val="22"/>
          <w:lang w:val="fr-FR" w:eastAsia="en-GB"/>
        </w:rPr>
        <w:t xml:space="preserve">Motif de cercles concentriques proche de la représentation d’une cuirasse ou du bouclier de </w:t>
      </w:r>
      <w:hyperlink r:id="rId12457" w:anchor="Sit_Substantio" w:history="1">
        <w:r w:rsidR="00F72F71" w:rsidRPr="0032190F">
          <w:rPr>
            <w:rStyle w:val="Hyperlink"/>
            <w:szCs w:val="22"/>
            <w:lang w:val="fr-FR" w:eastAsia="en-GB"/>
          </w:rPr>
          <w:t>Substantio</w:t>
        </w:r>
      </w:hyperlink>
      <w:r w:rsidR="00F72F71" w:rsidRPr="0032190F">
        <w:rPr>
          <w:szCs w:val="22"/>
          <w:lang w:val="fr-FR" w:eastAsia="en-GB"/>
        </w:rPr>
        <w:t xml:space="preserve">, v. La Ramasse (BIB 2524)  </w:t>
      </w:r>
    </w:p>
    <w:p w14:paraId="73896200" w14:textId="77777777" w:rsidR="00376BCC" w:rsidRPr="0032190F" w:rsidRDefault="00376BCC" w:rsidP="0012382C">
      <w:pPr>
        <w:autoSpaceDE w:val="0"/>
        <w:autoSpaceDN w:val="0"/>
        <w:adjustRightInd w:val="0"/>
        <w:jc w:val="both"/>
        <w:rPr>
          <w:lang w:val="fr-FR"/>
        </w:rPr>
      </w:pPr>
      <w:r w:rsidRPr="0032190F">
        <w:rPr>
          <w:szCs w:val="22"/>
          <w:lang w:val="fr-FR" w:eastAsia="en-GB"/>
        </w:rPr>
        <w:t xml:space="preserve">Nombreuses stèles en remploi dans le parement visible (BIB F. Sergent, Table ronde d’Orgnac 2016). Le contexte des stèles renverrait pour Garcia à un sanctuaire préexistant (SS BIB). </w:t>
      </w:r>
    </w:p>
    <w:p w14:paraId="78819ACC" w14:textId="77777777" w:rsidR="00D82675" w:rsidRPr="0032190F" w:rsidRDefault="00D82675" w:rsidP="00242C0F">
      <w:pPr>
        <w:jc w:val="both"/>
        <w:rPr>
          <w:lang w:val="fr-FR"/>
        </w:rPr>
      </w:pPr>
    </w:p>
    <w:p w14:paraId="1F1C8D9B" w14:textId="77777777" w:rsidR="00447B88" w:rsidRPr="0032190F" w:rsidRDefault="00900011" w:rsidP="00426FF9">
      <w:pPr>
        <w:pStyle w:val="Heading1"/>
      </w:pPr>
      <w:bookmarkStart w:id="5136" w:name="Sit_Saint_Blaise_Oppidum"/>
      <w:r w:rsidRPr="0032190F">
        <w:lastRenderedPageBreak/>
        <w:t>SAINT-BLAISE</w:t>
      </w:r>
    </w:p>
    <w:bookmarkEnd w:id="5136"/>
    <w:p w14:paraId="257132C6" w14:textId="77777777" w:rsidR="00447B88" w:rsidRPr="0032190F" w:rsidRDefault="00447B88" w:rsidP="00242C0F">
      <w:pPr>
        <w:jc w:val="both"/>
        <w:rPr>
          <w:lang w:val="fr-FR"/>
        </w:rPr>
      </w:pPr>
    </w:p>
    <w:p w14:paraId="02B5AA01" w14:textId="4A546DA1" w:rsidR="00CF6A40" w:rsidRDefault="00900011" w:rsidP="00CF6A40">
      <w:pPr>
        <w:jc w:val="both"/>
        <w:rPr>
          <w:lang w:val="fr-FR"/>
        </w:rPr>
      </w:pPr>
      <w:r w:rsidRPr="0032190F">
        <w:rPr>
          <w:lang w:val="fr-FR"/>
        </w:rPr>
        <w:t>L'</w:t>
      </w:r>
      <w:hyperlink r:id="rId12458" w:anchor="Cul_Oppidum" w:history="1">
        <w:r w:rsidRPr="0032190F">
          <w:rPr>
            <w:rStyle w:val="Hyperlink"/>
            <w:lang w:val="fr-FR"/>
          </w:rPr>
          <w:t>oppidum</w:t>
        </w:r>
      </w:hyperlink>
      <w:r w:rsidRPr="0032190F">
        <w:rPr>
          <w:lang w:val="fr-FR"/>
        </w:rPr>
        <w:t xml:space="preserve"> de </w:t>
      </w:r>
      <w:r w:rsidR="00447B88" w:rsidRPr="0032190F">
        <w:rPr>
          <w:lang w:val="fr-FR"/>
        </w:rPr>
        <w:t>Saint-Blaise (</w:t>
      </w:r>
      <w:r w:rsidR="004842BF" w:rsidRPr="0032190F">
        <w:rPr>
          <w:lang w:val="fr-FR"/>
        </w:rPr>
        <w:t xml:space="preserve">Saint-Mitre-lès-Remparts, </w:t>
      </w:r>
      <w:r w:rsidR="00447B88" w:rsidRPr="0032190F">
        <w:rPr>
          <w:lang w:val="fr-FR"/>
        </w:rPr>
        <w:t>Bouches-du-Rhône)</w:t>
      </w:r>
      <w:r w:rsidR="00390549" w:rsidRPr="0032190F">
        <w:rPr>
          <w:lang w:val="fr-FR"/>
        </w:rPr>
        <w:t xml:space="preserve"> est à mi-chemin entre Arles et Marseille, à proximité du port de Fos-sur-Mer. </w:t>
      </w:r>
      <w:r w:rsidR="00CF6A40" w:rsidRPr="0032190F">
        <w:rPr>
          <w:lang w:val="fr-FR"/>
        </w:rPr>
        <w:t xml:space="preserve">C’est un </w:t>
      </w:r>
      <w:hyperlink r:id="rId12459" w:anchor="Cul_Oppidum" w:history="1">
        <w:r w:rsidRPr="0032190F">
          <w:rPr>
            <w:rStyle w:val="Hyperlink"/>
            <w:lang w:val="fr-FR"/>
          </w:rPr>
          <w:t>oppidum</w:t>
        </w:r>
      </w:hyperlink>
      <w:r w:rsidRPr="0032190F">
        <w:rPr>
          <w:lang w:val="fr-FR"/>
        </w:rPr>
        <w:t xml:space="preserve"> </w:t>
      </w:r>
      <w:r w:rsidR="00CF6A40" w:rsidRPr="0032190F">
        <w:rPr>
          <w:lang w:val="fr-FR"/>
        </w:rPr>
        <w:t>situé entre différentes étages (dont le plus grand a une teinte rose liée à la salinisation [</w:t>
      </w:r>
      <w:hyperlink r:id="rId12460" w:anchor="Sit_Sel" w:history="1">
        <w:r w:rsidR="008027EE" w:rsidRPr="008027EE">
          <w:rPr>
            <w:rStyle w:val="Hyperlink"/>
            <w:lang w:val="fr-FR"/>
          </w:rPr>
          <w:t>sel</w:t>
        </w:r>
      </w:hyperlink>
      <w:r w:rsidR="00CF6A40" w:rsidRPr="0032190F">
        <w:rPr>
          <w:lang w:val="fr-FR"/>
        </w:rPr>
        <w:t>] de l’eau). La richesse du site peut s’expliquer par les ressources en sel (présence de salines) (Visite site 2014).</w:t>
      </w:r>
    </w:p>
    <w:p w14:paraId="0E479433" w14:textId="77777777" w:rsidR="00E842DD" w:rsidRDefault="00E842DD" w:rsidP="00CF6A40">
      <w:pPr>
        <w:jc w:val="both"/>
        <w:rPr>
          <w:lang w:val="fr-FR"/>
        </w:rPr>
      </w:pPr>
      <w:r>
        <w:rPr>
          <w:lang w:val="fr-FR"/>
        </w:rPr>
        <w:t>Sur l'étang de Berre (BIB 2692)</w:t>
      </w:r>
    </w:p>
    <w:p w14:paraId="6B0D25F8" w14:textId="77777777" w:rsidR="0012382C" w:rsidRDefault="0012382C" w:rsidP="00CF6A40">
      <w:pPr>
        <w:jc w:val="both"/>
        <w:rPr>
          <w:lang w:val="fr-FR"/>
        </w:rPr>
      </w:pPr>
    </w:p>
    <w:p w14:paraId="727689D6" w14:textId="77777777" w:rsidR="00D02EA4" w:rsidRPr="0032190F" w:rsidRDefault="00D02EA4" w:rsidP="00D02EA4">
      <w:pPr>
        <w:pStyle w:val="Heading2"/>
      </w:pPr>
      <w:r>
        <w:t>Néolithique</w:t>
      </w:r>
    </w:p>
    <w:p w14:paraId="4892C290" w14:textId="77777777" w:rsidR="00EF0565" w:rsidRPr="0032190F" w:rsidRDefault="00EF0565" w:rsidP="00242C0F">
      <w:pPr>
        <w:jc w:val="both"/>
        <w:rPr>
          <w:lang w:val="fr-FR"/>
        </w:rPr>
      </w:pPr>
    </w:p>
    <w:p w14:paraId="413EF6D6" w14:textId="77777777" w:rsidR="00EF0565" w:rsidRPr="0032190F" w:rsidRDefault="00EF0565" w:rsidP="00242C0F">
      <w:pPr>
        <w:jc w:val="both"/>
        <w:rPr>
          <w:lang w:val="fr-FR"/>
        </w:rPr>
      </w:pPr>
      <w:r w:rsidRPr="0032190F">
        <w:rPr>
          <w:lang w:val="fr-FR"/>
        </w:rPr>
        <w:t>Le site a livré de la céramique d’inspiration Rhône-Ouvèze (BIB 347 p. 274 (BIB 753)).</w:t>
      </w:r>
    </w:p>
    <w:p w14:paraId="2790587E" w14:textId="77777777" w:rsidR="00EF0565" w:rsidRDefault="00EF0565" w:rsidP="00242C0F">
      <w:pPr>
        <w:jc w:val="both"/>
        <w:rPr>
          <w:lang w:val="fr-FR"/>
        </w:rPr>
      </w:pPr>
    </w:p>
    <w:p w14:paraId="679FB110" w14:textId="77777777" w:rsidR="00D02EA4" w:rsidRDefault="00D02EA4" w:rsidP="00D02EA4">
      <w:pPr>
        <w:pStyle w:val="Heading2"/>
      </w:pPr>
      <w:r>
        <w:t>Bronze final</w:t>
      </w:r>
    </w:p>
    <w:p w14:paraId="7458A41A" w14:textId="77777777" w:rsidR="00D02EA4" w:rsidRPr="0032190F" w:rsidRDefault="00D02EA4" w:rsidP="00242C0F">
      <w:pPr>
        <w:jc w:val="both"/>
        <w:rPr>
          <w:lang w:val="fr-FR"/>
        </w:rPr>
      </w:pPr>
    </w:p>
    <w:p w14:paraId="079C6BDD" w14:textId="2D8F61A8" w:rsidR="00390549" w:rsidRPr="0032190F" w:rsidRDefault="00EF0565" w:rsidP="00242C0F">
      <w:pPr>
        <w:jc w:val="both"/>
        <w:rPr>
          <w:lang w:val="fr-FR"/>
        </w:rPr>
      </w:pPr>
      <w:r w:rsidRPr="0032190F">
        <w:rPr>
          <w:lang w:val="fr-FR"/>
        </w:rPr>
        <w:t xml:space="preserve">Silôts du BF 2, fosses à profils tronconiques (BIB T. Lachenal, Table ronde d’Orgnac 2016)  Double trait. </w:t>
      </w:r>
      <w:hyperlink r:id="rId12461" w:anchor="Cul_Mailhac" w:history="1">
        <w:r w:rsidRPr="0032190F">
          <w:rPr>
            <w:rStyle w:val="Hyperlink"/>
            <w:lang w:val="fr-FR"/>
          </w:rPr>
          <w:t>Mailhacien</w:t>
        </w:r>
      </w:hyperlink>
      <w:r w:rsidRPr="0032190F">
        <w:rPr>
          <w:lang w:val="fr-FR"/>
        </w:rPr>
        <w:t xml:space="preserve"> (T. Lachenal comm. pers.)</w:t>
      </w:r>
    </w:p>
    <w:p w14:paraId="16E2BEDA" w14:textId="77777777" w:rsidR="00890018" w:rsidRDefault="00890018" w:rsidP="00242C0F">
      <w:pPr>
        <w:jc w:val="both"/>
        <w:rPr>
          <w:lang w:val="fr-FR"/>
        </w:rPr>
      </w:pPr>
    </w:p>
    <w:p w14:paraId="13C06234" w14:textId="77777777" w:rsidR="00D02EA4" w:rsidRDefault="00D02EA4" w:rsidP="00D02EA4">
      <w:pPr>
        <w:pStyle w:val="Heading2"/>
      </w:pPr>
      <w:r>
        <w:t>Fer 1</w:t>
      </w:r>
    </w:p>
    <w:p w14:paraId="5684106C" w14:textId="77777777" w:rsidR="00D02EA4" w:rsidRPr="0032190F" w:rsidRDefault="00D02EA4" w:rsidP="00242C0F">
      <w:pPr>
        <w:jc w:val="both"/>
        <w:rPr>
          <w:lang w:val="fr-FR"/>
        </w:rPr>
      </w:pPr>
    </w:p>
    <w:p w14:paraId="2376ED88" w14:textId="18004A03" w:rsidR="00447B88" w:rsidRDefault="00390549" w:rsidP="00242C0F">
      <w:pPr>
        <w:jc w:val="both"/>
        <w:rPr>
          <w:lang w:val="fr-FR"/>
        </w:rPr>
      </w:pPr>
      <w:r w:rsidRPr="0032190F">
        <w:rPr>
          <w:lang w:val="fr-FR"/>
        </w:rPr>
        <w:t xml:space="preserve">Le site </w:t>
      </w:r>
      <w:r w:rsidR="00447B88" w:rsidRPr="0032190F">
        <w:rPr>
          <w:lang w:val="fr-FR"/>
        </w:rPr>
        <w:t xml:space="preserve">a été fondé </w:t>
      </w:r>
      <w:r w:rsidRPr="0032190F">
        <w:rPr>
          <w:lang w:val="fr-FR"/>
        </w:rPr>
        <w:t>vers 650 aec</w:t>
      </w:r>
      <w:r w:rsidR="00447B88" w:rsidRPr="0032190F">
        <w:rPr>
          <w:lang w:val="fr-FR"/>
        </w:rPr>
        <w:t xml:space="preserve">. Son importance a fait qu’il a pu </w:t>
      </w:r>
      <w:r w:rsidR="00D06905" w:rsidRPr="0032190F">
        <w:rPr>
          <w:lang w:val="fr-FR"/>
        </w:rPr>
        <w:t>concurrencer</w:t>
      </w:r>
      <w:r w:rsidR="00447B88" w:rsidRPr="0032190F">
        <w:rPr>
          <w:lang w:val="fr-FR"/>
        </w:rPr>
        <w:t xml:space="preserve"> la cité </w:t>
      </w:r>
      <w:hyperlink r:id="rId12462" w:anchor="Cul_Phoceens" w:history="1">
        <w:r w:rsidR="00944CDE" w:rsidRPr="0032190F">
          <w:rPr>
            <w:rStyle w:val="Hyperlink"/>
            <w:lang w:val="fr-FR"/>
          </w:rPr>
          <w:t>phocéenne</w:t>
        </w:r>
      </w:hyperlink>
      <w:r w:rsidR="00944CDE" w:rsidRPr="0032190F">
        <w:rPr>
          <w:lang w:val="fr-FR"/>
        </w:rPr>
        <w:t xml:space="preserve"> </w:t>
      </w:r>
      <w:r w:rsidR="00447B88" w:rsidRPr="0032190F">
        <w:rPr>
          <w:lang w:val="fr-FR"/>
        </w:rPr>
        <w:t>de Marseille (SS BIB).</w:t>
      </w:r>
      <w:r w:rsidR="00EF0565" w:rsidRPr="0032190F">
        <w:rPr>
          <w:lang w:val="fr-FR"/>
        </w:rPr>
        <w:t xml:space="preserve"> La très grande majorité du mobilier archaïque de Saint-Blaise appartient à la première moitié et au milieu du 6</w:t>
      </w:r>
      <w:r w:rsidR="00EF0565" w:rsidRPr="0032190F">
        <w:rPr>
          <w:vertAlign w:val="superscript"/>
          <w:lang w:val="fr-FR"/>
        </w:rPr>
        <w:t>e</w:t>
      </w:r>
      <w:r w:rsidR="00EF0565" w:rsidRPr="0032190F">
        <w:rPr>
          <w:lang w:val="fr-FR"/>
        </w:rPr>
        <w:t xml:space="preserve"> s. aec (BIB 1835). Fond de </w:t>
      </w:r>
      <w:r w:rsidR="00EF0565" w:rsidRPr="0032190F">
        <w:rPr>
          <w:i/>
          <w:lang w:val="fr-FR"/>
        </w:rPr>
        <w:t>skyphos</w:t>
      </w:r>
      <w:r w:rsidR="00EF0565" w:rsidRPr="0032190F">
        <w:rPr>
          <w:lang w:val="fr-FR"/>
        </w:rPr>
        <w:t xml:space="preserve"> </w:t>
      </w:r>
      <w:hyperlink r:id="rId12463" w:anchor="Cul_Protocorinthien" w:history="1">
        <w:r w:rsidR="00BA23B0">
          <w:rPr>
            <w:rStyle w:val="Hyperlink"/>
            <w:lang w:val="fr-FR"/>
          </w:rPr>
          <w:t>p</w:t>
        </w:r>
        <w:r w:rsidR="00BA23B0" w:rsidRPr="00BA23B0">
          <w:rPr>
            <w:rStyle w:val="Hyperlink"/>
            <w:lang w:val="fr-FR"/>
          </w:rPr>
          <w:t>rotocorinthien</w:t>
        </w:r>
      </w:hyperlink>
      <w:r w:rsidR="00BA23B0" w:rsidRPr="00BA23B0">
        <w:rPr>
          <w:lang w:val="fr-FR"/>
        </w:rPr>
        <w:t xml:space="preserve"> </w:t>
      </w:r>
      <w:r w:rsidR="00EF0565" w:rsidRPr="0032190F">
        <w:rPr>
          <w:lang w:val="fr-FR"/>
        </w:rPr>
        <w:t>du style de transition (640-650 aec) (BIB 1864 p. 231)</w:t>
      </w:r>
    </w:p>
    <w:p w14:paraId="24833C45" w14:textId="782DDEE2" w:rsidR="00D02EA4" w:rsidRDefault="00D02EA4" w:rsidP="00D02EA4">
      <w:pPr>
        <w:jc w:val="both"/>
        <w:rPr>
          <w:lang w:val="fr-FR"/>
        </w:rPr>
      </w:pPr>
      <w:r>
        <w:rPr>
          <w:lang w:val="fr-FR"/>
        </w:rPr>
        <w:t>Rempart du début du 6e aec qui sera doublé au 2 e aec (BIB 2692)</w:t>
      </w:r>
      <w:r w:rsidR="00B141E8">
        <w:rPr>
          <w:lang w:val="fr-FR"/>
        </w:rPr>
        <w:t xml:space="preserve"> vase à oiseau. Association mobilier étrusque et grec (</w:t>
      </w:r>
      <w:hyperlink r:id="rId12464" w:anchor="Cul_Phoceens" w:history="1">
        <w:r w:rsidR="00B141E8" w:rsidRPr="0032190F">
          <w:rPr>
            <w:rStyle w:val="Hyperlink"/>
            <w:lang w:val="fr-FR"/>
          </w:rPr>
          <w:t>Phocéens</w:t>
        </w:r>
      </w:hyperlink>
      <w:r w:rsidR="00B141E8">
        <w:rPr>
          <w:lang w:val="fr-FR"/>
        </w:rPr>
        <w:t>) (BIB France Culture)</w:t>
      </w:r>
    </w:p>
    <w:p w14:paraId="59ABEFF1" w14:textId="77777777" w:rsidR="00390549" w:rsidRDefault="00390549" w:rsidP="00242C0F">
      <w:pPr>
        <w:jc w:val="both"/>
        <w:rPr>
          <w:lang w:val="fr-FR"/>
        </w:rPr>
      </w:pPr>
    </w:p>
    <w:p w14:paraId="3420D854" w14:textId="77777777" w:rsidR="00D02EA4" w:rsidRDefault="00D02EA4" w:rsidP="00D02EA4">
      <w:pPr>
        <w:pStyle w:val="Heading2"/>
      </w:pPr>
      <w:r>
        <w:t>Antiquité</w:t>
      </w:r>
    </w:p>
    <w:p w14:paraId="6B17D7F1" w14:textId="77777777" w:rsidR="00D02EA4" w:rsidRPr="0032190F" w:rsidRDefault="00D02EA4" w:rsidP="00242C0F">
      <w:pPr>
        <w:jc w:val="both"/>
        <w:rPr>
          <w:lang w:val="fr-FR"/>
        </w:rPr>
      </w:pPr>
    </w:p>
    <w:p w14:paraId="0CC4390E" w14:textId="2019B889" w:rsidR="00390549" w:rsidRPr="0032190F" w:rsidRDefault="00390549" w:rsidP="00242C0F">
      <w:pPr>
        <w:jc w:val="both"/>
        <w:rPr>
          <w:lang w:val="fr-FR"/>
        </w:rPr>
      </w:pPr>
      <w:r w:rsidRPr="0032190F">
        <w:rPr>
          <w:lang w:val="fr-FR"/>
        </w:rPr>
        <w:t>Au 2</w:t>
      </w:r>
      <w:r w:rsidRPr="0032190F">
        <w:rPr>
          <w:vertAlign w:val="superscript"/>
          <w:lang w:val="fr-FR"/>
        </w:rPr>
        <w:t>e</w:t>
      </w:r>
      <w:r w:rsidRPr="0032190F">
        <w:rPr>
          <w:lang w:val="fr-FR"/>
        </w:rPr>
        <w:t xml:space="preserve"> s. </w:t>
      </w:r>
      <w:r w:rsidR="008D46DB" w:rsidRPr="0032190F">
        <w:rPr>
          <w:lang w:val="fr-FR"/>
        </w:rPr>
        <w:t xml:space="preserve">aec </w:t>
      </w:r>
      <w:r w:rsidRPr="0032190F">
        <w:rPr>
          <w:lang w:val="fr-FR"/>
        </w:rPr>
        <w:t>un rempart « hellinistique » en grand appareil, d’une longueur d’environ 400 m, est construit par des Grecs de Marseille (Visite site 2014).</w:t>
      </w:r>
      <w:r w:rsidR="00D82675" w:rsidRPr="0032190F">
        <w:rPr>
          <w:lang w:val="fr-FR"/>
        </w:rPr>
        <w:t xml:space="preserve"> Situé dans une zone de contact entre les gaulois et les </w:t>
      </w:r>
      <w:hyperlink r:id="rId12465" w:anchor="Cul_Phoceens" w:history="1">
        <w:r w:rsidR="008B663B" w:rsidRPr="0032190F">
          <w:rPr>
            <w:rStyle w:val="Hyperlink"/>
            <w:lang w:val="fr-FR"/>
          </w:rPr>
          <w:t>Phocéens</w:t>
        </w:r>
      </w:hyperlink>
      <w:r w:rsidR="00D82675" w:rsidRPr="0032190F">
        <w:rPr>
          <w:lang w:val="fr-FR"/>
        </w:rPr>
        <w:t>(in BIB 1676).</w:t>
      </w:r>
      <w:r w:rsidRPr="0032190F">
        <w:rPr>
          <w:lang w:val="fr-FR"/>
        </w:rPr>
        <w:t>Au 2</w:t>
      </w:r>
      <w:r w:rsidRPr="0032190F">
        <w:rPr>
          <w:vertAlign w:val="superscript"/>
          <w:lang w:val="fr-FR"/>
        </w:rPr>
        <w:t>e</w:t>
      </w:r>
      <w:r w:rsidRPr="0032190F">
        <w:rPr>
          <w:lang w:val="fr-FR"/>
        </w:rPr>
        <w:t xml:space="preserve"> s. aec, le site est pris par le Romains (Visite site 2014).</w:t>
      </w:r>
    </w:p>
    <w:p w14:paraId="5ECD9557" w14:textId="77777777" w:rsidR="00EF0565" w:rsidRPr="0032190F" w:rsidRDefault="00390549" w:rsidP="00EF0565">
      <w:pPr>
        <w:jc w:val="both"/>
        <w:rPr>
          <w:lang w:val="fr-FR"/>
        </w:rPr>
      </w:pPr>
      <w:r w:rsidRPr="0032190F">
        <w:rPr>
          <w:lang w:val="fr-FR"/>
        </w:rPr>
        <w:t>A l’époque tardo-antique (6</w:t>
      </w:r>
      <w:r w:rsidRPr="0032190F">
        <w:rPr>
          <w:vertAlign w:val="superscript"/>
          <w:lang w:val="fr-FR"/>
        </w:rPr>
        <w:t>e</w:t>
      </w:r>
      <w:r w:rsidRPr="0032190F">
        <w:rPr>
          <w:lang w:val="fr-FR"/>
        </w:rPr>
        <w:t>/5</w:t>
      </w:r>
      <w:r w:rsidRPr="0032190F">
        <w:rPr>
          <w:vertAlign w:val="superscript"/>
          <w:lang w:val="fr-FR"/>
        </w:rPr>
        <w:t>e</w:t>
      </w:r>
      <w:r w:rsidRPr="0032190F">
        <w:rPr>
          <w:lang w:val="fr-FR"/>
        </w:rPr>
        <w:t xml:space="preserve"> s. ec), le site devient une « agglomération secondaire ». Un nouveau rempart vient surmonter le rempart « hellenistique ». La dite « maison à abside » datée de la 2</w:t>
      </w:r>
      <w:r w:rsidRPr="0032190F">
        <w:rPr>
          <w:vertAlign w:val="superscript"/>
          <w:lang w:val="fr-FR"/>
        </w:rPr>
        <w:t>e</w:t>
      </w:r>
      <w:r w:rsidRPr="0032190F">
        <w:rPr>
          <w:lang w:val="fr-FR"/>
        </w:rPr>
        <w:t xml:space="preserve"> moitié du 6</w:t>
      </w:r>
      <w:r w:rsidRPr="0032190F">
        <w:rPr>
          <w:vertAlign w:val="superscript"/>
          <w:lang w:val="fr-FR"/>
        </w:rPr>
        <w:t>e</w:t>
      </w:r>
      <w:r w:rsidRPr="0032190F">
        <w:rPr>
          <w:lang w:val="fr-FR"/>
        </w:rPr>
        <w:t xml:space="preserve"> s. ec, est une vaste unité d’habitation (le plus grand du site) structuré comme une villae (Visite site 2014).</w:t>
      </w:r>
      <w:r w:rsidR="00EF0565" w:rsidRPr="0032190F">
        <w:rPr>
          <w:lang w:val="fr-FR"/>
        </w:rPr>
        <w:t>Abandonné au 7</w:t>
      </w:r>
      <w:r w:rsidR="00EF0565" w:rsidRPr="0032190F">
        <w:rPr>
          <w:vertAlign w:val="superscript"/>
          <w:lang w:val="fr-FR"/>
        </w:rPr>
        <w:t>e</w:t>
      </w:r>
      <w:r w:rsidR="00EF0565" w:rsidRPr="0032190F">
        <w:rPr>
          <w:lang w:val="fr-FR"/>
        </w:rPr>
        <w:t xml:space="preserve"> s. ec (BIB 1862 p. 26)</w:t>
      </w:r>
    </w:p>
    <w:p w14:paraId="0FE720D8" w14:textId="77777777" w:rsidR="00932840" w:rsidRDefault="009713E1" w:rsidP="00242C0F">
      <w:pPr>
        <w:jc w:val="both"/>
        <w:rPr>
          <w:lang w:val="fr-FR"/>
        </w:rPr>
      </w:pPr>
      <w:r>
        <w:rPr>
          <w:lang w:val="fr-FR"/>
        </w:rPr>
        <w:t>Figure peinte zoomorphe, fragment etrusco-corinthien (BIB Les Sources Méditerranéennes de l'art celtique)</w:t>
      </w:r>
    </w:p>
    <w:p w14:paraId="30E3CA13" w14:textId="77777777" w:rsidR="00E842DD" w:rsidRPr="0032190F" w:rsidRDefault="00E842DD" w:rsidP="00242C0F">
      <w:pPr>
        <w:jc w:val="both"/>
        <w:rPr>
          <w:lang w:val="fr-FR"/>
        </w:rPr>
      </w:pPr>
    </w:p>
    <w:p w14:paraId="2DCBF8F2" w14:textId="77777777" w:rsidR="00932840" w:rsidRPr="0032190F" w:rsidRDefault="00932840" w:rsidP="00242C0F">
      <w:pPr>
        <w:jc w:val="both"/>
        <w:rPr>
          <w:lang w:val="fr-FR"/>
        </w:rPr>
      </w:pPr>
    </w:p>
    <w:p w14:paraId="051A1EAE" w14:textId="77777777" w:rsidR="00932840" w:rsidRPr="0032190F" w:rsidRDefault="00932840" w:rsidP="00426FF9">
      <w:pPr>
        <w:pStyle w:val="Heading1"/>
      </w:pPr>
      <w:r w:rsidRPr="0032190F">
        <w:t>CHATEAU (COLLINE DU)</w:t>
      </w:r>
    </w:p>
    <w:p w14:paraId="5617A69E" w14:textId="77777777" w:rsidR="00932840" w:rsidRPr="0032190F" w:rsidRDefault="00932840" w:rsidP="00242C0F">
      <w:pPr>
        <w:jc w:val="both"/>
        <w:rPr>
          <w:lang w:val="fr-FR"/>
        </w:rPr>
      </w:pPr>
      <w:r w:rsidRPr="0032190F">
        <w:rPr>
          <w:lang w:val="fr-FR"/>
        </w:rPr>
        <w:br/>
        <w:t xml:space="preserve">Le site de la colline du Chateau à Nice, Alpes-Maritimes est un site du Bronze final 1 (BIB T. Lachenal, Table ronde d’Orgnac 2016) </w:t>
      </w:r>
    </w:p>
    <w:p w14:paraId="645FD815" w14:textId="77777777" w:rsidR="00932840" w:rsidRPr="0032190F" w:rsidRDefault="00932840" w:rsidP="00242C0F">
      <w:pPr>
        <w:jc w:val="both"/>
        <w:rPr>
          <w:lang w:val="fr-FR"/>
        </w:rPr>
      </w:pPr>
    </w:p>
    <w:p w14:paraId="4BF191EB" w14:textId="77777777" w:rsidR="00425530" w:rsidRPr="0032190F" w:rsidRDefault="00425530" w:rsidP="00426FF9">
      <w:pPr>
        <w:pStyle w:val="Heading1"/>
      </w:pPr>
      <w:r w:rsidRPr="0032190F">
        <w:t>ROQUEFORT-LES-PINS</w:t>
      </w:r>
    </w:p>
    <w:p w14:paraId="0D77BA9E" w14:textId="77777777" w:rsidR="00425530" w:rsidRPr="0032190F" w:rsidRDefault="00425530" w:rsidP="00242C0F">
      <w:pPr>
        <w:jc w:val="both"/>
        <w:rPr>
          <w:lang w:val="fr-FR"/>
        </w:rPr>
      </w:pPr>
    </w:p>
    <w:p w14:paraId="453EF57F" w14:textId="77777777" w:rsidR="00425530" w:rsidRDefault="00425530" w:rsidP="00242C0F">
      <w:pPr>
        <w:jc w:val="both"/>
        <w:rPr>
          <w:lang w:val="fr-FR"/>
        </w:rPr>
      </w:pPr>
      <w:r w:rsidRPr="0032190F">
        <w:rPr>
          <w:lang w:val="fr-FR"/>
        </w:rPr>
        <w:t>Alpes-Maritimes, cnémides en bronze (BIB MAN 2017)</w:t>
      </w:r>
    </w:p>
    <w:p w14:paraId="1B5CE886" w14:textId="77777777" w:rsidR="00E842DD" w:rsidRDefault="00E842DD" w:rsidP="00242C0F">
      <w:pPr>
        <w:jc w:val="both"/>
        <w:rPr>
          <w:lang w:val="fr-FR"/>
        </w:rPr>
      </w:pPr>
    </w:p>
    <w:p w14:paraId="565118EC" w14:textId="77777777" w:rsidR="00E842DD" w:rsidRDefault="00E842DD" w:rsidP="00426FF9">
      <w:pPr>
        <w:pStyle w:val="Heading1"/>
      </w:pPr>
      <w:r>
        <w:lastRenderedPageBreak/>
        <w:t>MARTIGUES</w:t>
      </w:r>
    </w:p>
    <w:p w14:paraId="0035F114" w14:textId="77777777" w:rsidR="00E842DD" w:rsidRDefault="00E842DD" w:rsidP="00242C0F">
      <w:pPr>
        <w:jc w:val="both"/>
        <w:rPr>
          <w:lang w:val="fr-FR"/>
        </w:rPr>
      </w:pPr>
      <w:r>
        <w:rPr>
          <w:lang w:val="fr-FR"/>
        </w:rPr>
        <w:t>L'habitat fortifié de l'âge du Fer de Martigue est installé sur l'île qui se trouve au coeur du canal de Caronte. Les fouilles y ont révélées deux destructions militaires violentes (BIB 2692)</w:t>
      </w:r>
    </w:p>
    <w:p w14:paraId="306E297D" w14:textId="77777777" w:rsidR="00E842DD" w:rsidRDefault="00E842DD" w:rsidP="00242C0F">
      <w:pPr>
        <w:jc w:val="both"/>
        <w:rPr>
          <w:lang w:val="fr-FR"/>
        </w:rPr>
      </w:pPr>
    </w:p>
    <w:p w14:paraId="0D3A741C" w14:textId="77777777" w:rsidR="00E842DD" w:rsidRDefault="00E842DD" w:rsidP="00426FF9">
      <w:pPr>
        <w:pStyle w:val="Heading1"/>
      </w:pPr>
      <w:bookmarkStart w:id="5137" w:name="Sit_Saint_Pierre_Martigues"/>
      <w:r>
        <w:t>SAINT-PIERRE-LES-MARTIGUES</w:t>
      </w:r>
    </w:p>
    <w:bookmarkEnd w:id="5137"/>
    <w:p w14:paraId="168513EA" w14:textId="77777777" w:rsidR="00D732A2" w:rsidRDefault="00D732A2" w:rsidP="00242C0F">
      <w:pPr>
        <w:jc w:val="both"/>
        <w:rPr>
          <w:lang w:val="fr-FR"/>
        </w:rPr>
      </w:pPr>
    </w:p>
    <w:p w14:paraId="0A59C543" w14:textId="1453E9AF" w:rsidR="00E842DD" w:rsidRDefault="00E842DD" w:rsidP="00242C0F">
      <w:pPr>
        <w:jc w:val="both"/>
        <w:rPr>
          <w:lang w:val="fr-FR"/>
        </w:rPr>
      </w:pPr>
      <w:r>
        <w:rPr>
          <w:lang w:val="fr-FR"/>
        </w:rPr>
        <w:t>Entre l'étang de Berre et la mer, au coeur des vallons de la plaine marteguoise, l'habitat de Saint-Pierre-les-Martigues est fortifié (comme pour celui de Martigues)</w:t>
      </w:r>
      <w:r w:rsidR="00BD4712">
        <w:rPr>
          <w:lang w:val="fr-FR"/>
        </w:rPr>
        <w:t xml:space="preserve">. Son plan de fondation est très régulier à l'instar de celui de </w:t>
      </w:r>
      <w:hyperlink r:id="rId12466" w:anchor="Sit_Tamaris" w:history="1">
        <w:r w:rsidR="00BD4712" w:rsidRPr="00BD4712">
          <w:rPr>
            <w:rStyle w:val="Hyperlink"/>
            <w:lang w:val="fr-FR"/>
          </w:rPr>
          <w:t>Tamaris</w:t>
        </w:r>
      </w:hyperlink>
      <w:r w:rsidR="00BD4712">
        <w:rPr>
          <w:lang w:val="fr-FR"/>
        </w:rPr>
        <w:t xml:space="preserve"> et de l'Arquet (BIB 2692)</w:t>
      </w:r>
    </w:p>
    <w:p w14:paraId="30F1593B" w14:textId="77777777" w:rsidR="005A2559" w:rsidRPr="0032190F" w:rsidRDefault="005A2559" w:rsidP="00242C0F">
      <w:pPr>
        <w:jc w:val="both"/>
        <w:rPr>
          <w:lang w:val="fr-FR"/>
        </w:rPr>
      </w:pPr>
    </w:p>
    <w:p w14:paraId="35F9079F" w14:textId="3CCD4BA1" w:rsidR="00D732A2" w:rsidRDefault="00D732A2" w:rsidP="00D732A2">
      <w:pPr>
        <w:jc w:val="both"/>
        <w:rPr>
          <w:lang w:val="fr-FR"/>
        </w:rPr>
      </w:pPr>
      <w:r>
        <w:rPr>
          <w:lang w:val="fr-FR"/>
        </w:rPr>
        <w:t xml:space="preserve">Stèle en pierre arrondie avec décor de resille (probable cuirasse), ceinture, cercles au compas (SS BIB) Motifs en cercles à comparer avec La </w:t>
      </w:r>
      <w:hyperlink r:id="rId12467" w:anchor="Sit_Ramasse" w:history="1">
        <w:r w:rsidRPr="00D732A2">
          <w:rPr>
            <w:rStyle w:val="Hyperlink"/>
            <w:lang w:val="fr-FR"/>
          </w:rPr>
          <w:t>Ramasse</w:t>
        </w:r>
      </w:hyperlink>
      <w:r>
        <w:rPr>
          <w:lang w:val="fr-FR"/>
        </w:rPr>
        <w:t xml:space="preserve"> (BIB 2959)</w:t>
      </w:r>
      <w:r w:rsidR="005A2559">
        <w:rPr>
          <w:lang w:val="fr-FR"/>
        </w:rPr>
        <w:t xml:space="preserve"> v. "</w:t>
      </w:r>
      <w:hyperlink r:id="rId12468" w:anchor="Cul_Steles_Anepigraphes" w:history="1">
        <w:r w:rsidR="0096466D">
          <w:rPr>
            <w:rStyle w:val="Hyperlink"/>
            <w:lang w:val="fr-FR"/>
          </w:rPr>
          <w:t>s</w:t>
        </w:r>
        <w:r w:rsidR="005A2559" w:rsidRPr="00E51ED9">
          <w:rPr>
            <w:rStyle w:val="Hyperlink"/>
            <w:lang w:val="fr-FR"/>
          </w:rPr>
          <w:t>tèles anépigraphes</w:t>
        </w:r>
      </w:hyperlink>
      <w:r w:rsidR="005A2559">
        <w:rPr>
          <w:lang w:val="fr-FR"/>
        </w:rPr>
        <w:t>"</w:t>
      </w:r>
    </w:p>
    <w:p w14:paraId="2DA63AC6" w14:textId="77777777" w:rsidR="00D732A2" w:rsidRPr="0032190F" w:rsidRDefault="00D732A2" w:rsidP="00242C0F">
      <w:pPr>
        <w:jc w:val="both"/>
        <w:rPr>
          <w:lang w:val="fr-FR"/>
        </w:rPr>
      </w:pPr>
    </w:p>
    <w:p w14:paraId="5D2999DE" w14:textId="77777777" w:rsidR="00E14C76" w:rsidRPr="0032190F" w:rsidRDefault="00E14C76" w:rsidP="00426FF9">
      <w:pPr>
        <w:pStyle w:val="Heading1"/>
      </w:pPr>
      <w:bookmarkStart w:id="5138" w:name="Sit_Abion"/>
      <w:r w:rsidRPr="0032190F">
        <w:t>ABION</w:t>
      </w:r>
    </w:p>
    <w:bookmarkEnd w:id="5138"/>
    <w:p w14:paraId="2000AE9F" w14:textId="77777777" w:rsidR="00E14C76" w:rsidRPr="0032190F" w:rsidRDefault="00E14C76" w:rsidP="00242C0F">
      <w:pPr>
        <w:jc w:val="both"/>
        <w:rPr>
          <w:lang w:val="fr-FR"/>
        </w:rPr>
      </w:pPr>
    </w:p>
    <w:p w14:paraId="5537BC7D" w14:textId="77777777" w:rsidR="00033810" w:rsidRPr="0032190F" w:rsidRDefault="00E14C76" w:rsidP="00242C0F">
      <w:pPr>
        <w:jc w:val="both"/>
        <w:rPr>
          <w:lang w:val="fr-FR"/>
        </w:rPr>
      </w:pPr>
      <w:r w:rsidRPr="0032190F">
        <w:rPr>
          <w:lang w:val="fr-FR" w:eastAsia="en-GB"/>
        </w:rPr>
        <w:t>Abion (Martigues, Bouches-du-Rhône)</w:t>
      </w:r>
      <w:r w:rsidR="00033810" w:rsidRPr="0032190F">
        <w:rPr>
          <w:lang w:val="fr-FR" w:eastAsia="en-GB"/>
        </w:rPr>
        <w:t>, en rive droite du chenal de Caronte, site proche des Salins de Ferrières. Du mobilier dragué du chenal, sans st</w:t>
      </w:r>
      <w:r w:rsidR="00B65AF8" w:rsidRPr="0032190F">
        <w:rPr>
          <w:lang w:val="fr-FR" w:eastAsia="en-GB"/>
        </w:rPr>
        <w:t>r</w:t>
      </w:r>
      <w:r w:rsidR="00033810" w:rsidRPr="0032190F">
        <w:rPr>
          <w:lang w:val="fr-FR" w:eastAsia="en-GB"/>
        </w:rPr>
        <w:t xml:space="preserve">atigraphie qui renvoie à des période allant du Néolithique final au Fer 1 </w:t>
      </w:r>
      <w:r w:rsidR="00033810" w:rsidRPr="0032190F">
        <w:rPr>
          <w:lang w:val="fr-FR"/>
        </w:rPr>
        <w:t>(BIB 2482).</w:t>
      </w:r>
    </w:p>
    <w:p w14:paraId="5646E020" w14:textId="5D834E45" w:rsidR="00033810" w:rsidRPr="0032190F" w:rsidRDefault="00033810" w:rsidP="00242C0F">
      <w:pPr>
        <w:jc w:val="both"/>
        <w:rPr>
          <w:lang w:val="fr-FR"/>
        </w:rPr>
      </w:pPr>
      <w:r w:rsidRPr="0032190F">
        <w:rPr>
          <w:lang w:val="fr-FR"/>
        </w:rPr>
        <w:t xml:space="preserve">Pour le Bronze moyen, la céramique montre des influences </w:t>
      </w:r>
      <w:hyperlink r:id="rId12469" w:anchor="Cul_Protosaintveredeme" w:history="1">
        <w:r w:rsidRPr="0032190F">
          <w:rPr>
            <w:rStyle w:val="Hyperlink"/>
            <w:lang w:val="fr-FR"/>
          </w:rPr>
          <w:t>Proto</w:t>
        </w:r>
        <w:r w:rsidR="00C177CE" w:rsidRPr="0032190F">
          <w:rPr>
            <w:rStyle w:val="Hyperlink"/>
            <w:lang w:val="fr-FR"/>
          </w:rPr>
          <w:t>saint</w:t>
        </w:r>
        <w:r w:rsidRPr="0032190F">
          <w:rPr>
            <w:rStyle w:val="Hyperlink"/>
            <w:lang w:val="fr-FR"/>
          </w:rPr>
          <w:t>vérédème</w:t>
        </w:r>
      </w:hyperlink>
      <w:r w:rsidRPr="0032190F">
        <w:rPr>
          <w:lang w:val="fr-FR"/>
        </w:rPr>
        <w:t xml:space="preserve">, </w:t>
      </w:r>
      <w:hyperlink r:id="rId12470" w:anchor="Cul_Grotta_Nuova" w:history="1">
        <w:r w:rsidR="00C177CE" w:rsidRPr="0032190F">
          <w:rPr>
            <w:rStyle w:val="Hyperlink"/>
            <w:lang w:val="fr-FR"/>
          </w:rPr>
          <w:t>Grotta Nuova</w:t>
        </w:r>
      </w:hyperlink>
      <w:r w:rsidRPr="0032190F">
        <w:rPr>
          <w:lang w:val="fr-FR"/>
        </w:rPr>
        <w:t xml:space="preserve"> (BIB 2482)</w:t>
      </w:r>
    </w:p>
    <w:p w14:paraId="781107DC" w14:textId="513BF9C6" w:rsidR="00E14C76" w:rsidRDefault="00C177CE" w:rsidP="00242C0F">
      <w:pPr>
        <w:jc w:val="both"/>
        <w:rPr>
          <w:lang w:val="fr-FR"/>
        </w:rPr>
      </w:pPr>
      <w:r w:rsidRPr="0032190F">
        <w:rPr>
          <w:lang w:val="fr-FR"/>
        </w:rPr>
        <w:t xml:space="preserve">Trait simple (SS BIB). </w:t>
      </w:r>
      <w:r w:rsidR="00B65AF8" w:rsidRPr="0032190F">
        <w:rPr>
          <w:lang w:val="fr-FR"/>
        </w:rPr>
        <w:t>Pour le Bronz</w:t>
      </w:r>
      <w:r w:rsidR="00033810" w:rsidRPr="0032190F">
        <w:rPr>
          <w:lang w:val="fr-FR"/>
        </w:rPr>
        <w:t>e</w:t>
      </w:r>
      <w:r w:rsidR="00B65AF8" w:rsidRPr="0032190F">
        <w:rPr>
          <w:lang w:val="fr-FR"/>
        </w:rPr>
        <w:t xml:space="preserve"> </w:t>
      </w:r>
      <w:r w:rsidR="00033810" w:rsidRPr="0032190F">
        <w:rPr>
          <w:lang w:val="fr-FR"/>
        </w:rPr>
        <w:t xml:space="preserve">final, </w:t>
      </w:r>
      <w:r w:rsidR="00E14C76" w:rsidRPr="0032190F">
        <w:rPr>
          <w:lang w:val="fr-FR"/>
        </w:rPr>
        <w:t xml:space="preserve">Double trait. </w:t>
      </w:r>
      <w:r w:rsidR="00F75384" w:rsidRPr="0032190F">
        <w:rPr>
          <w:lang w:val="fr-FR"/>
        </w:rPr>
        <w:t>Site provençal où il y a le plus de céramique</w:t>
      </w:r>
      <w:r w:rsidR="00664B1F" w:rsidRPr="0032190F">
        <w:rPr>
          <w:lang w:val="fr-FR"/>
        </w:rPr>
        <w:t>s</w:t>
      </w:r>
      <w:r w:rsidR="00F75384" w:rsidRPr="0032190F">
        <w:rPr>
          <w:lang w:val="fr-FR"/>
        </w:rPr>
        <w:t xml:space="preserve"> de type </w:t>
      </w:r>
      <w:hyperlink r:id="rId12471" w:anchor="Cul_Mailhac" w:history="1">
        <w:r w:rsidR="00E14C76" w:rsidRPr="0032190F">
          <w:rPr>
            <w:rStyle w:val="Hyperlink"/>
            <w:lang w:val="fr-FR"/>
          </w:rPr>
          <w:t>Mailhacien</w:t>
        </w:r>
      </w:hyperlink>
      <w:r w:rsidR="00E14C76" w:rsidRPr="0032190F">
        <w:rPr>
          <w:lang w:val="fr-FR"/>
        </w:rPr>
        <w:t xml:space="preserve"> (T. Lachenal comm. pers.)</w:t>
      </w:r>
      <w:r w:rsidR="002B6ED6" w:rsidRPr="0032190F">
        <w:rPr>
          <w:lang w:val="fr-FR"/>
        </w:rPr>
        <w:t xml:space="preserve"> Représentation de personnage</w:t>
      </w:r>
      <w:r w:rsidR="00634F8E" w:rsidRPr="0032190F">
        <w:rPr>
          <w:lang w:val="fr-FR"/>
        </w:rPr>
        <w:t xml:space="preserve">, cervidés [proches de ceux de la Cova de l'Or, de la </w:t>
      </w:r>
      <w:r w:rsidR="00634F8E" w:rsidRPr="0032190F">
        <w:rPr>
          <w:i/>
          <w:lang w:val="fr-FR"/>
        </w:rPr>
        <w:t>tegulae</w:t>
      </w:r>
      <w:r w:rsidR="00634F8E" w:rsidRPr="0032190F">
        <w:rPr>
          <w:lang w:val="fr-FR"/>
        </w:rPr>
        <w:t xml:space="preserve"> romaine], d'</w:t>
      </w:r>
      <w:hyperlink r:id="rId12472" w:anchor="Cul_Proto_Art_TAC_T_z_oise" w:history="1">
        <w:r w:rsidR="00057E59" w:rsidRPr="0032190F">
          <w:rPr>
            <w:rStyle w:val="Hyperlink"/>
            <w:lang w:val="fr-FR"/>
          </w:rPr>
          <w:t>oiseaux</w:t>
        </w:r>
      </w:hyperlink>
      <w:r w:rsidR="00634F8E" w:rsidRPr="0032190F">
        <w:rPr>
          <w:lang w:val="fr-FR"/>
        </w:rPr>
        <w:t xml:space="preserve"> [très proche de ceux du Valcamonica], cheval, barque</w:t>
      </w:r>
      <w:r w:rsidR="002B6ED6" w:rsidRPr="0032190F">
        <w:rPr>
          <w:lang w:val="fr-FR"/>
        </w:rPr>
        <w:t xml:space="preserve"> (BIB 2482)</w:t>
      </w:r>
    </w:p>
    <w:p w14:paraId="406773C4" w14:textId="77777777" w:rsidR="00F63684" w:rsidRDefault="00F63684" w:rsidP="00242C0F">
      <w:pPr>
        <w:jc w:val="both"/>
        <w:rPr>
          <w:lang w:val="fr-FR"/>
        </w:rPr>
      </w:pPr>
    </w:p>
    <w:p w14:paraId="5BD0EEF5" w14:textId="77777777" w:rsidR="00BD4712" w:rsidRDefault="00BD4712" w:rsidP="00426FF9">
      <w:pPr>
        <w:pStyle w:val="Heading1"/>
      </w:pPr>
      <w:bookmarkStart w:id="5139" w:name="Sit_Arquet"/>
      <w:r>
        <w:t>ARQUET</w:t>
      </w:r>
      <w:bookmarkEnd w:id="5139"/>
    </w:p>
    <w:p w14:paraId="796C1527" w14:textId="6DE4E85F" w:rsidR="00BD4712" w:rsidRDefault="00BD4712" w:rsidP="00BD4712">
      <w:pPr>
        <w:jc w:val="both"/>
        <w:rPr>
          <w:lang w:val="fr-FR"/>
        </w:rPr>
      </w:pPr>
      <w:r>
        <w:rPr>
          <w:lang w:val="fr-FR"/>
        </w:rPr>
        <w:t>Habitat qui occupe une pointe rocheuse sur l'étange de Berre de l'âge du Fer à plan très régulier,</w:t>
      </w:r>
      <w:r w:rsidRPr="00BD4712">
        <w:rPr>
          <w:lang w:val="fr-FR"/>
        </w:rPr>
        <w:t xml:space="preserve"> </w:t>
      </w:r>
      <w:r>
        <w:rPr>
          <w:lang w:val="fr-FR"/>
        </w:rPr>
        <w:t xml:space="preserve">v. </w:t>
      </w:r>
      <w:hyperlink r:id="rId12473" w:anchor="Sit_Saint_Pierre_Martigues" w:history="1">
        <w:r w:rsidRPr="00BD4712">
          <w:rPr>
            <w:rStyle w:val="Hyperlink"/>
            <w:lang w:val="fr-FR"/>
          </w:rPr>
          <w:t>Saint-Pierre-les-Martigues</w:t>
        </w:r>
      </w:hyperlink>
      <w:r>
        <w:rPr>
          <w:lang w:val="fr-FR"/>
        </w:rPr>
        <w:t xml:space="preserve">, </w:t>
      </w:r>
      <w:hyperlink r:id="rId12474" w:anchor="Sit_Tamaris" w:history="1">
        <w:r w:rsidRPr="00BD4712">
          <w:rPr>
            <w:rStyle w:val="Hyperlink"/>
            <w:lang w:val="fr-FR"/>
          </w:rPr>
          <w:t>Tamaris</w:t>
        </w:r>
      </w:hyperlink>
      <w:r>
        <w:rPr>
          <w:lang w:val="fr-FR"/>
        </w:rPr>
        <w:t xml:space="preserve"> (BIB 2692)</w:t>
      </w:r>
    </w:p>
    <w:p w14:paraId="42746571" w14:textId="77777777" w:rsidR="00BD4712" w:rsidRPr="0032190F" w:rsidRDefault="00BD4712" w:rsidP="00242C0F">
      <w:pPr>
        <w:jc w:val="both"/>
        <w:rPr>
          <w:lang w:val="fr-FR"/>
        </w:rPr>
      </w:pPr>
    </w:p>
    <w:p w14:paraId="066465AA" w14:textId="77777777" w:rsidR="008D46DB" w:rsidRPr="0032190F" w:rsidRDefault="008D46DB" w:rsidP="00242C0F">
      <w:pPr>
        <w:jc w:val="both"/>
        <w:rPr>
          <w:lang w:val="fr-FR"/>
        </w:rPr>
      </w:pPr>
    </w:p>
    <w:p w14:paraId="549CD46B" w14:textId="77777777" w:rsidR="008D46DB" w:rsidRPr="0032190F" w:rsidRDefault="008D46DB" w:rsidP="00426FF9">
      <w:pPr>
        <w:pStyle w:val="Heading1"/>
      </w:pPr>
      <w:bookmarkStart w:id="5140" w:name="Sit_Tamaris"/>
      <w:r w:rsidRPr="0032190F">
        <w:t>TAMARIS</w:t>
      </w:r>
    </w:p>
    <w:bookmarkEnd w:id="5140"/>
    <w:p w14:paraId="1F8DE66A" w14:textId="77777777" w:rsidR="008D46DB" w:rsidRPr="0002394C" w:rsidRDefault="0002394C" w:rsidP="00242C0F">
      <w:pPr>
        <w:jc w:val="both"/>
        <w:rPr>
          <w:sz w:val="20"/>
          <w:lang w:val="fr-FR"/>
        </w:rPr>
      </w:pPr>
      <w:r w:rsidRPr="0002394C">
        <w:rPr>
          <w:sz w:val="20"/>
          <w:lang w:val="fr-FR"/>
        </w:rPr>
        <w:t>île de Saint-Pierre et Tamaris</w:t>
      </w:r>
    </w:p>
    <w:p w14:paraId="21CD264F" w14:textId="77777777" w:rsidR="0002394C" w:rsidRPr="0032190F" w:rsidRDefault="0002394C" w:rsidP="00242C0F">
      <w:pPr>
        <w:jc w:val="both"/>
        <w:rPr>
          <w:lang w:val="fr-FR"/>
        </w:rPr>
      </w:pPr>
    </w:p>
    <w:p w14:paraId="56436835" w14:textId="28142E32" w:rsidR="008D46DB" w:rsidRPr="0032190F" w:rsidRDefault="00174B6F" w:rsidP="00242C0F">
      <w:pPr>
        <w:jc w:val="both"/>
        <w:rPr>
          <w:lang w:val="fr-FR"/>
        </w:rPr>
      </w:pPr>
      <w:r w:rsidRPr="0032190F">
        <w:rPr>
          <w:lang w:val="fr-FR"/>
        </w:rPr>
        <w:t xml:space="preserve">Tamaris (Martigues, Bouches-du-Rhône). </w:t>
      </w:r>
      <w:r w:rsidR="008D46DB" w:rsidRPr="0032190F">
        <w:rPr>
          <w:lang w:val="fr-FR"/>
        </w:rPr>
        <w:t xml:space="preserve">A l’instar de </w:t>
      </w:r>
      <w:hyperlink r:id="rId12475" w:anchor="Sit_Saint_Blaise" w:history="1">
        <w:r w:rsidR="008D46DB" w:rsidRPr="00D732A2">
          <w:rPr>
            <w:rStyle w:val="Hyperlink"/>
            <w:lang w:val="fr-FR"/>
          </w:rPr>
          <w:t>Saint-Blaise</w:t>
        </w:r>
      </w:hyperlink>
      <w:r w:rsidR="008D46DB" w:rsidRPr="0032190F">
        <w:rPr>
          <w:lang w:val="fr-FR"/>
        </w:rPr>
        <w:t>, céramique d’importation étrusque mêlée à des produits grecs reconnue. Aucun mobilier n’a été reconnu pour les périodes antérieures à 600 aec. Site abandonné avant le milieu du 6</w:t>
      </w:r>
      <w:r w:rsidR="008D46DB" w:rsidRPr="0032190F">
        <w:rPr>
          <w:vertAlign w:val="superscript"/>
          <w:lang w:val="fr-FR"/>
        </w:rPr>
        <w:t>e</w:t>
      </w:r>
      <w:r w:rsidR="008D46DB" w:rsidRPr="0032190F">
        <w:rPr>
          <w:lang w:val="fr-FR"/>
        </w:rPr>
        <w:t xml:space="preserve"> s., une seule couche d’occupation (BIB 1835).</w:t>
      </w:r>
    </w:p>
    <w:p w14:paraId="7301AC57" w14:textId="530AE88C" w:rsidR="00174B6F" w:rsidRDefault="00174B6F" w:rsidP="00242C0F">
      <w:pPr>
        <w:jc w:val="both"/>
        <w:rPr>
          <w:lang w:val="fr-FR"/>
        </w:rPr>
      </w:pPr>
      <w:r w:rsidRPr="0032190F">
        <w:rPr>
          <w:lang w:val="fr-FR"/>
        </w:rPr>
        <w:t xml:space="preserve">A Tamaris, avec la colonisation grecque, on passe de maison rondes à carrées (BIB 1996) </w:t>
      </w:r>
      <w:r w:rsidR="00BD4712">
        <w:rPr>
          <w:lang w:val="fr-FR"/>
        </w:rPr>
        <w:t xml:space="preserve">v. </w:t>
      </w:r>
      <w:hyperlink r:id="rId12476" w:anchor="Sit_Saint_Pierre_Martigues" w:history="1">
        <w:r w:rsidR="00BD4712" w:rsidRPr="00BD4712">
          <w:rPr>
            <w:rStyle w:val="Hyperlink"/>
            <w:lang w:val="fr-FR"/>
          </w:rPr>
          <w:t>Saint-Pierre-les-Martigues</w:t>
        </w:r>
      </w:hyperlink>
      <w:r w:rsidR="00BD4712">
        <w:rPr>
          <w:lang w:val="fr-FR"/>
        </w:rPr>
        <w:t xml:space="preserve">, </w:t>
      </w:r>
      <w:hyperlink r:id="rId12477" w:anchor="Sit_Arquet" w:history="1">
        <w:r w:rsidR="00BD4712" w:rsidRPr="00BD4712">
          <w:rPr>
            <w:rStyle w:val="Hyperlink"/>
            <w:lang w:val="fr-FR"/>
          </w:rPr>
          <w:t>Arquet</w:t>
        </w:r>
      </w:hyperlink>
      <w:r w:rsidR="00BD4712">
        <w:rPr>
          <w:lang w:val="fr-FR"/>
        </w:rPr>
        <w:t xml:space="preserve"> (BIB 2692)</w:t>
      </w:r>
    </w:p>
    <w:p w14:paraId="223D85CF" w14:textId="77777777" w:rsidR="00BD4712" w:rsidRDefault="00BD4712" w:rsidP="00242C0F">
      <w:pPr>
        <w:jc w:val="both"/>
        <w:rPr>
          <w:lang w:val="fr-FR"/>
        </w:rPr>
      </w:pPr>
      <w:r>
        <w:rPr>
          <w:lang w:val="fr-FR"/>
        </w:rPr>
        <w:t>Occupe une pointe rocheuse sur l'étang de Berre (BIB 2692)</w:t>
      </w:r>
    </w:p>
    <w:p w14:paraId="2D4327F3" w14:textId="77777777" w:rsidR="009458D2" w:rsidRDefault="009458D2" w:rsidP="00242C0F">
      <w:pPr>
        <w:jc w:val="both"/>
        <w:rPr>
          <w:lang w:val="fr-FR"/>
        </w:rPr>
      </w:pPr>
    </w:p>
    <w:p w14:paraId="04604F47" w14:textId="77777777" w:rsidR="009458D2" w:rsidRDefault="009458D2" w:rsidP="009458D2">
      <w:pPr>
        <w:pStyle w:val="Heading2"/>
      </w:pPr>
      <w:r>
        <w:t>stèle</w:t>
      </w:r>
    </w:p>
    <w:p w14:paraId="7DCDFA88" w14:textId="77777777" w:rsidR="009458D2" w:rsidRDefault="009458D2" w:rsidP="00242C0F">
      <w:pPr>
        <w:jc w:val="both"/>
        <w:rPr>
          <w:lang w:val="fr-FR"/>
        </w:rPr>
      </w:pPr>
    </w:p>
    <w:p w14:paraId="621125E5" w14:textId="6244A278" w:rsidR="00BD4712" w:rsidRDefault="00BD4712" w:rsidP="00242C0F">
      <w:pPr>
        <w:jc w:val="both"/>
        <w:rPr>
          <w:lang w:val="fr-FR"/>
        </w:rPr>
      </w:pPr>
      <w:r w:rsidRPr="0032190F">
        <w:rPr>
          <w:lang w:val="fr-FR"/>
        </w:rPr>
        <w:t>L’</w:t>
      </w:r>
      <w:r w:rsidR="0002394C" w:rsidRPr="0002394C">
        <w:rPr>
          <w:lang w:val="fr-FR"/>
        </w:rPr>
        <w:t xml:space="preserve"> </w:t>
      </w:r>
      <w:r w:rsidR="0002394C" w:rsidRPr="0032190F">
        <w:rPr>
          <w:lang w:val="fr-FR"/>
        </w:rPr>
        <w:t xml:space="preserve">île </w:t>
      </w:r>
      <w:r w:rsidR="0002394C">
        <w:rPr>
          <w:lang w:val="fr-FR"/>
        </w:rPr>
        <w:t xml:space="preserve">de </w:t>
      </w:r>
      <w:r w:rsidR="0002394C" w:rsidRPr="0032190F">
        <w:rPr>
          <w:lang w:val="fr-FR"/>
        </w:rPr>
        <w:t>Saint-Pierre et Tamaris</w:t>
      </w:r>
      <w:r w:rsidRPr="0032190F">
        <w:rPr>
          <w:lang w:val="fr-FR"/>
        </w:rPr>
        <w:t>, à Martigues, a livré u</w:t>
      </w:r>
      <w:r w:rsidR="00E51ED9">
        <w:rPr>
          <w:lang w:val="fr-FR"/>
        </w:rPr>
        <w:t>ne "</w:t>
      </w:r>
      <w:hyperlink r:id="rId12478" w:anchor="Cul_Steles_Anepigraphes" w:history="1">
        <w:r w:rsidR="0002394C">
          <w:rPr>
            <w:rStyle w:val="Hyperlink"/>
            <w:lang w:val="fr-FR"/>
          </w:rPr>
          <w:t>s</w:t>
        </w:r>
        <w:r w:rsidR="00E51ED9" w:rsidRPr="00E51ED9">
          <w:rPr>
            <w:rStyle w:val="Hyperlink"/>
            <w:lang w:val="fr-FR"/>
          </w:rPr>
          <w:t>tèles anépigraphe</w:t>
        </w:r>
      </w:hyperlink>
      <w:r w:rsidR="00E51ED9">
        <w:rPr>
          <w:lang w:val="fr-FR"/>
        </w:rPr>
        <w:t>"</w:t>
      </w:r>
      <w:r w:rsidR="00E51ED9" w:rsidRPr="0032190F">
        <w:rPr>
          <w:rStyle w:val="Hyperlink"/>
          <w:color w:val="auto"/>
          <w:u w:val="none"/>
          <w:lang w:val="fr-FR" w:eastAsia="en-GB"/>
        </w:rPr>
        <w:t xml:space="preserve"> </w:t>
      </w:r>
      <w:r w:rsidRPr="0032190F">
        <w:rPr>
          <w:rStyle w:val="Hyperlink"/>
          <w:color w:val="auto"/>
          <w:u w:val="none"/>
          <w:lang w:val="fr-FR" w:eastAsia="en-GB"/>
        </w:rPr>
        <w:t>à dévolution non-funéraire daté(s) du 7</w:t>
      </w:r>
      <w:r w:rsidRPr="0032190F">
        <w:rPr>
          <w:rStyle w:val="Hyperlink"/>
          <w:color w:val="auto"/>
          <w:u w:val="none"/>
          <w:vertAlign w:val="superscript"/>
          <w:lang w:val="fr-FR" w:eastAsia="en-GB"/>
        </w:rPr>
        <w:t>e</w:t>
      </w:r>
      <w:r w:rsidRPr="0032190F">
        <w:rPr>
          <w:rStyle w:val="Hyperlink"/>
          <w:color w:val="auto"/>
          <w:u w:val="none"/>
          <w:lang w:val="fr-FR" w:eastAsia="en-GB"/>
        </w:rPr>
        <w:t xml:space="preserve"> – 5</w:t>
      </w:r>
      <w:r w:rsidRPr="0032190F">
        <w:rPr>
          <w:rStyle w:val="Hyperlink"/>
          <w:color w:val="auto"/>
          <w:u w:val="none"/>
          <w:vertAlign w:val="superscript"/>
          <w:lang w:val="fr-FR" w:eastAsia="en-GB"/>
        </w:rPr>
        <w:t>e</w:t>
      </w:r>
      <w:r w:rsidRPr="0032190F">
        <w:rPr>
          <w:rStyle w:val="Hyperlink"/>
          <w:color w:val="auto"/>
          <w:u w:val="none"/>
          <w:lang w:val="fr-FR" w:eastAsia="en-GB"/>
        </w:rPr>
        <w:t xml:space="preserve"> aec </w:t>
      </w:r>
      <w:r w:rsidRPr="0032190F">
        <w:rPr>
          <w:lang w:val="fr-FR" w:eastAsia="en-GB"/>
        </w:rPr>
        <w:t>(BIB 2050 fig. 1)</w:t>
      </w:r>
    </w:p>
    <w:p w14:paraId="46E7B103" w14:textId="77777777" w:rsidR="00BD4712" w:rsidRDefault="00BD4712" w:rsidP="00242C0F">
      <w:pPr>
        <w:jc w:val="both"/>
        <w:rPr>
          <w:lang w:val="fr-FR"/>
        </w:rPr>
      </w:pPr>
    </w:p>
    <w:p w14:paraId="417E8C5E" w14:textId="77777777" w:rsidR="00BD4712" w:rsidRDefault="00BD4712" w:rsidP="00426FF9">
      <w:pPr>
        <w:pStyle w:val="Heading1"/>
      </w:pPr>
      <w:bookmarkStart w:id="5141" w:name="Sit_Cloche"/>
      <w:r>
        <w:t>CLOCHE</w:t>
      </w:r>
    </w:p>
    <w:bookmarkEnd w:id="5141"/>
    <w:p w14:paraId="2EDBC88B" w14:textId="77777777" w:rsidR="00BD4712" w:rsidRDefault="00BD4712" w:rsidP="00242C0F">
      <w:pPr>
        <w:jc w:val="both"/>
        <w:rPr>
          <w:lang w:val="fr-FR"/>
        </w:rPr>
      </w:pPr>
      <w:r>
        <w:rPr>
          <w:lang w:val="fr-FR"/>
        </w:rPr>
        <w:t>Habitat protohistorique  de la Cloche au sud-est de l'étange de Berre doté d'un rempart (BIB 2692)</w:t>
      </w:r>
    </w:p>
    <w:p w14:paraId="40A94088" w14:textId="77777777" w:rsidR="00931CD3" w:rsidRDefault="00931CD3" w:rsidP="00242C0F">
      <w:pPr>
        <w:jc w:val="both"/>
        <w:rPr>
          <w:lang w:val="fr-FR"/>
        </w:rPr>
      </w:pPr>
    </w:p>
    <w:p w14:paraId="381D788C" w14:textId="77777777" w:rsidR="00931CD3" w:rsidRPr="0032190F" w:rsidRDefault="00931CD3" w:rsidP="00426FF9">
      <w:pPr>
        <w:pStyle w:val="Heading1"/>
      </w:pPr>
      <w:bookmarkStart w:id="5142" w:name="Sit_Betique"/>
      <w:r>
        <w:t>BETIQUE</w:t>
      </w:r>
    </w:p>
    <w:bookmarkEnd w:id="5142"/>
    <w:p w14:paraId="5DA67636" w14:textId="0797A57C" w:rsidR="008C439E" w:rsidRDefault="00911743" w:rsidP="00242C0F">
      <w:pPr>
        <w:jc w:val="both"/>
        <w:rPr>
          <w:lang w:val="fr-FR"/>
        </w:rPr>
      </w:pPr>
      <w:r w:rsidRPr="00E86C38">
        <w:rPr>
          <w:lang w:val="fr-FR"/>
        </w:rPr>
        <w:fldChar w:fldCharType="begin"/>
      </w:r>
      <w:r w:rsidR="00E30F13">
        <w:rPr>
          <w:lang w:val="fr-FR"/>
        </w:rPr>
        <w:instrText>HYPERLINK "C:\\Users\\Thomas Huet\\Desktop\\Documentation archéologique liée à la thèse\\Cultures.docx" \l "Cul_Ibero_Romain"</w:instrText>
      </w:r>
      <w:r w:rsidRPr="00E86C38">
        <w:rPr>
          <w:lang w:val="fr-FR"/>
        </w:rPr>
      </w:r>
      <w:r w:rsidRPr="00E86C38">
        <w:rPr>
          <w:lang w:val="fr-FR"/>
        </w:rPr>
        <w:fldChar w:fldCharType="separate"/>
      </w:r>
      <w:r w:rsidR="00E86C38" w:rsidRPr="00E86C38">
        <w:rPr>
          <w:rStyle w:val="Hyperlink"/>
          <w:lang w:val="fr-FR"/>
        </w:rPr>
        <w:t>Ibéro-Romain</w:t>
      </w:r>
      <w:r w:rsidRPr="00E86C38">
        <w:rPr>
          <w:lang w:val="fr-FR"/>
        </w:rPr>
        <w:fldChar w:fldCharType="end"/>
      </w:r>
    </w:p>
    <w:p w14:paraId="5611F046" w14:textId="77777777" w:rsidR="00E86C38" w:rsidRDefault="00E86C38" w:rsidP="00242C0F">
      <w:pPr>
        <w:jc w:val="both"/>
        <w:rPr>
          <w:lang w:val="fr-FR"/>
        </w:rPr>
      </w:pPr>
    </w:p>
    <w:p w14:paraId="093B9489" w14:textId="5540D59C" w:rsidR="00931CD3" w:rsidRDefault="000D7979" w:rsidP="00242C0F">
      <w:pPr>
        <w:jc w:val="both"/>
        <w:rPr>
          <w:lang w:val="fr-FR"/>
        </w:rPr>
      </w:pPr>
      <w:r>
        <w:rPr>
          <w:lang w:val="fr-FR"/>
        </w:rPr>
        <w:t xml:space="preserve">Espagne. </w:t>
      </w:r>
      <w:r w:rsidR="00931CD3">
        <w:rPr>
          <w:lang w:val="fr-FR"/>
        </w:rPr>
        <w:t xml:space="preserve">Haut lieu pour la </w:t>
      </w:r>
      <w:r w:rsidR="00931CD3" w:rsidRPr="00931CD3">
        <w:rPr>
          <w:lang w:val="fr-FR"/>
        </w:rPr>
        <w:t>production d’huile d’olive</w:t>
      </w:r>
      <w:r w:rsidR="00931CD3">
        <w:rPr>
          <w:lang w:val="fr-FR"/>
        </w:rPr>
        <w:t xml:space="preserve"> dans l'Ibérie de l'Empire romain, caractérisé par la production de </w:t>
      </w:r>
      <w:hyperlink r:id="rId12479" w:anchor="Cul_Dressel_t_20" w:history="1">
        <w:r w:rsidR="00931CD3" w:rsidRPr="00A71276">
          <w:rPr>
            <w:rStyle w:val="Hyperlink"/>
            <w:lang w:val="fr-FR"/>
          </w:rPr>
          <w:t>Dressel 20</w:t>
        </w:r>
      </w:hyperlink>
      <w:r w:rsidR="00931CD3">
        <w:rPr>
          <w:lang w:val="fr-FR"/>
        </w:rPr>
        <w:t xml:space="preserve"> (BIB AG ASM, 18/02/16)</w:t>
      </w:r>
      <w:r>
        <w:rPr>
          <w:lang w:val="fr-FR"/>
        </w:rPr>
        <w:t xml:space="preserve"> Production industrielle</w:t>
      </w:r>
    </w:p>
    <w:p w14:paraId="4DBDFCD9" w14:textId="77777777" w:rsidR="00931CD3" w:rsidRDefault="00931CD3" w:rsidP="00242C0F">
      <w:pPr>
        <w:jc w:val="both"/>
        <w:rPr>
          <w:lang w:val="fr-FR"/>
        </w:rPr>
      </w:pPr>
    </w:p>
    <w:p w14:paraId="0C99E9B3" w14:textId="77777777" w:rsidR="00E86C38" w:rsidRPr="00E86C38" w:rsidRDefault="00E86C38" w:rsidP="00E86C38">
      <w:pPr>
        <w:jc w:val="both"/>
        <w:rPr>
          <w:lang w:val="fr-FR"/>
        </w:rPr>
      </w:pPr>
      <w:r>
        <w:rPr>
          <w:lang w:val="fr-FR"/>
        </w:rPr>
        <w:t xml:space="preserve">Exporte blé et huile </w:t>
      </w:r>
      <w:r w:rsidRPr="00E86C38">
        <w:rPr>
          <w:lang w:val="fr-FR"/>
        </w:rPr>
        <w:t>(BIB AG ASM, 18/02/16, BIB 2032 et * : SS BIB)</w:t>
      </w:r>
    </w:p>
    <w:p w14:paraId="07A73BD7" w14:textId="77777777" w:rsidR="00E86C38" w:rsidRDefault="00E86C38" w:rsidP="00242C0F">
      <w:pPr>
        <w:jc w:val="both"/>
        <w:rPr>
          <w:lang w:val="fr-FR"/>
        </w:rPr>
      </w:pPr>
    </w:p>
    <w:p w14:paraId="35AF6958" w14:textId="77777777" w:rsidR="00E86C38" w:rsidRDefault="00E86C38" w:rsidP="00242C0F">
      <w:pPr>
        <w:jc w:val="both"/>
        <w:rPr>
          <w:lang w:val="fr-FR"/>
        </w:rPr>
      </w:pPr>
    </w:p>
    <w:p w14:paraId="25691E53" w14:textId="77777777" w:rsidR="00931CD3" w:rsidRPr="0032190F" w:rsidRDefault="00931CD3" w:rsidP="00426FF9">
      <w:pPr>
        <w:pStyle w:val="Heading1"/>
      </w:pPr>
      <w:bookmarkStart w:id="5143" w:name="Sit_Gaule"/>
      <w:r w:rsidRPr="0032190F">
        <w:t>GAULE</w:t>
      </w:r>
    </w:p>
    <w:bookmarkEnd w:id="5143"/>
    <w:p w14:paraId="4CBD2953" w14:textId="77777777" w:rsidR="00931CD3" w:rsidRPr="0032190F" w:rsidRDefault="00931CD3" w:rsidP="00931CD3">
      <w:pPr>
        <w:jc w:val="both"/>
        <w:rPr>
          <w:lang w:val="fr-FR"/>
        </w:rPr>
      </w:pPr>
    </w:p>
    <w:p w14:paraId="0FE72075" w14:textId="77777777" w:rsidR="00931CD3" w:rsidRPr="0032190F" w:rsidRDefault="00931CD3" w:rsidP="00931CD3">
      <w:pPr>
        <w:jc w:val="both"/>
        <w:rPr>
          <w:lang w:val="fr-FR"/>
        </w:rPr>
      </w:pPr>
      <w:r w:rsidRPr="0032190F">
        <w:rPr>
          <w:lang w:val="fr-FR"/>
        </w:rPr>
        <w:t xml:space="preserve">Nom donné par César à l’actuelle France et Belgique (SS BIB). </w:t>
      </w:r>
    </w:p>
    <w:p w14:paraId="30D4F109" w14:textId="77777777" w:rsidR="00931CD3" w:rsidRDefault="00931CD3" w:rsidP="00931CD3">
      <w:pPr>
        <w:jc w:val="both"/>
        <w:rPr>
          <w:lang w:val="fr-FR"/>
        </w:rPr>
      </w:pPr>
    </w:p>
    <w:p w14:paraId="742FB983" w14:textId="77777777" w:rsidR="00931CD3" w:rsidRPr="00931CD3" w:rsidRDefault="00931CD3" w:rsidP="00931CD3">
      <w:pPr>
        <w:jc w:val="both"/>
        <w:rPr>
          <w:lang w:val="fr-FR"/>
        </w:rPr>
      </w:pPr>
      <w:r w:rsidRPr="00931CD3">
        <w:rPr>
          <w:lang w:val="fr-FR"/>
        </w:rPr>
        <w:t>La conquête de la Gaule par l’armée romaine, puis l’acculturation qui suit, s’appelle « romanisation ». Elle se caractérise par : la diffusion du fait écrit (SS BIB). Elle est perçue à Rome comme riche agricolement, démographiquement, minièrement. cette réputation de richesse aurait, dit-on, affaiblit les vertus guerrières de ces peuples (préface BIB 2036 p. 16)</w:t>
      </w:r>
    </w:p>
    <w:p w14:paraId="65ECCF39" w14:textId="4A656663" w:rsidR="00931CD3" w:rsidRPr="00931CD3" w:rsidRDefault="00931CD3" w:rsidP="00931CD3">
      <w:pPr>
        <w:jc w:val="both"/>
        <w:rPr>
          <w:lang w:val="fr-FR"/>
        </w:rPr>
      </w:pPr>
      <w:r w:rsidRPr="00931CD3">
        <w:rPr>
          <w:lang w:val="fr-FR"/>
        </w:rPr>
        <w:t xml:space="preserve">Entre 125 et 120 aec le contact a été pris avec les Arvennes du Massif central, les Allobroges du Dauphiné, les </w:t>
      </w:r>
      <w:hyperlink r:id="rId12480" w:anchor="Cul_Gaulois_Eduens" w:history="1">
        <w:r w:rsidRPr="00931CD3">
          <w:rPr>
            <w:rStyle w:val="Hyperlink"/>
            <w:lang w:val="fr-FR"/>
          </w:rPr>
          <w:t>Éduens</w:t>
        </w:r>
      </w:hyperlink>
      <w:r w:rsidRPr="00931CD3">
        <w:rPr>
          <w:lang w:val="fr-FR"/>
        </w:rPr>
        <w:t xml:space="preserve"> de Bourgogne (préface BIB 2036 p. 16) autrement dit, les peuples de la plaine du Rhône-Saône, voisins de la Province (</w:t>
      </w:r>
      <w:hyperlink r:id="rId12481" w:anchor="Sit_Narbonnaise" w:history="1">
        <w:r w:rsidRPr="00931CD3">
          <w:rPr>
            <w:rStyle w:val="Hyperlink"/>
            <w:lang w:val="fr-FR"/>
          </w:rPr>
          <w:t>Narbonnaise</w:t>
        </w:r>
      </w:hyperlink>
      <w:r w:rsidRPr="00931CD3">
        <w:rPr>
          <w:lang w:val="fr-FR"/>
        </w:rPr>
        <w:t>). C’est donc l’axe de la vallée fluviale qui est le premier vecteur de contact (SS BIB)</w:t>
      </w:r>
    </w:p>
    <w:p w14:paraId="48D6A8A1" w14:textId="77777777" w:rsidR="00931CD3" w:rsidRDefault="00931CD3" w:rsidP="00931CD3">
      <w:pPr>
        <w:jc w:val="both"/>
        <w:rPr>
          <w:lang w:val="fr-FR"/>
        </w:rPr>
      </w:pPr>
    </w:p>
    <w:p w14:paraId="6E100A0B" w14:textId="77777777" w:rsidR="00931CD3" w:rsidRPr="00931CD3" w:rsidRDefault="00931CD3" w:rsidP="00931CD3">
      <w:pPr>
        <w:jc w:val="both"/>
        <w:rPr>
          <w:lang w:val="fr-FR"/>
        </w:rPr>
      </w:pPr>
      <w:r w:rsidRPr="0032190F">
        <w:rPr>
          <w:lang w:val="fr-FR"/>
        </w:rPr>
        <w:t>Les voies antiques romaines très rectilignes n’ont que très peu structuré le parcellaire médiéval mais ont été reprises au 19</w:t>
      </w:r>
      <w:r w:rsidRPr="0032190F">
        <w:rPr>
          <w:vertAlign w:val="superscript"/>
          <w:lang w:val="fr-FR"/>
        </w:rPr>
        <w:t>e</w:t>
      </w:r>
      <w:r w:rsidRPr="0032190F">
        <w:rPr>
          <w:lang w:val="fr-FR"/>
        </w:rPr>
        <w:t xml:space="preserve"> s. (BIB S. Robert, Colloque Pont du Gard, 2016)</w:t>
      </w:r>
    </w:p>
    <w:p w14:paraId="785E34DD" w14:textId="77777777" w:rsidR="00931CD3" w:rsidRDefault="00931CD3" w:rsidP="00931CD3">
      <w:pPr>
        <w:jc w:val="both"/>
        <w:rPr>
          <w:lang w:val="fr-FR"/>
        </w:rPr>
      </w:pPr>
    </w:p>
    <w:p w14:paraId="511EFFA4" w14:textId="5D675A15" w:rsidR="00931CD3" w:rsidRPr="00931CD3" w:rsidRDefault="00000000" w:rsidP="00931CD3">
      <w:pPr>
        <w:jc w:val="both"/>
        <w:rPr>
          <w:lang w:val="fr-FR"/>
        </w:rPr>
      </w:pPr>
      <w:hyperlink r:id="rId12482" w:anchor="Sit_Narbonnaise" w:history="1">
        <w:r w:rsidR="00931CD3" w:rsidRPr="00931CD3">
          <w:rPr>
            <w:rStyle w:val="Hyperlink"/>
            <w:lang w:val="fr-FR"/>
          </w:rPr>
          <w:t>Narbonnaise</w:t>
        </w:r>
      </w:hyperlink>
    </w:p>
    <w:p w14:paraId="2D420C13" w14:textId="77777777" w:rsidR="00931CD3" w:rsidRDefault="00931CD3" w:rsidP="00242C0F">
      <w:pPr>
        <w:jc w:val="both"/>
        <w:rPr>
          <w:lang w:val="fr-FR"/>
        </w:rPr>
      </w:pPr>
    </w:p>
    <w:p w14:paraId="59D5F20B" w14:textId="77777777" w:rsidR="00931CD3" w:rsidRPr="0032190F" w:rsidRDefault="00931CD3" w:rsidP="00242C0F">
      <w:pPr>
        <w:jc w:val="both"/>
        <w:rPr>
          <w:lang w:val="fr-FR"/>
        </w:rPr>
      </w:pPr>
    </w:p>
    <w:p w14:paraId="7FB37239" w14:textId="77777777" w:rsidR="008C439E" w:rsidRPr="0032190F" w:rsidRDefault="008C439E" w:rsidP="00426FF9">
      <w:pPr>
        <w:pStyle w:val="Heading1"/>
      </w:pPr>
      <w:bookmarkStart w:id="5144" w:name="Sit_Narbonnaise"/>
      <w:r w:rsidRPr="0032190F">
        <w:t>NARBONNAISE</w:t>
      </w:r>
    </w:p>
    <w:bookmarkEnd w:id="5144"/>
    <w:p w14:paraId="2231F9EF" w14:textId="4DDA6040" w:rsidR="00E86C38" w:rsidRPr="00E86C38" w:rsidRDefault="00080F82" w:rsidP="00E86C38">
      <w:pPr>
        <w:jc w:val="both"/>
        <w:rPr>
          <w:lang w:val="fr-FR"/>
        </w:rPr>
      </w:pPr>
      <w:r w:rsidRPr="0032190F">
        <w:rPr>
          <w:lang w:val="fr-FR"/>
        </w:rPr>
        <w:t>la P</w:t>
      </w:r>
      <w:r w:rsidR="00E86C38">
        <w:rPr>
          <w:lang w:val="fr-FR"/>
        </w:rPr>
        <w:t>r</w:t>
      </w:r>
      <w:r w:rsidRPr="0032190F">
        <w:rPr>
          <w:lang w:val="fr-FR"/>
        </w:rPr>
        <w:t xml:space="preserve">ovince, </w:t>
      </w:r>
      <w:hyperlink r:id="rId12483" w:anchor="Sit_Gaule" w:history="1">
        <w:r w:rsidR="00E86C38" w:rsidRPr="00E86C38">
          <w:rPr>
            <w:rStyle w:val="Hyperlink"/>
            <w:lang w:val="fr-FR"/>
          </w:rPr>
          <w:t>Gaule</w:t>
        </w:r>
      </w:hyperlink>
    </w:p>
    <w:p w14:paraId="724DF7CC" w14:textId="14339450" w:rsidR="008C439E" w:rsidRPr="0032190F" w:rsidRDefault="00000000" w:rsidP="00E86C38">
      <w:pPr>
        <w:jc w:val="both"/>
        <w:rPr>
          <w:lang w:val="fr-FR"/>
        </w:rPr>
      </w:pPr>
      <w:hyperlink r:id="rId12484" w:anchor="Cul_Gallo_Romain" w:history="1">
        <w:r w:rsidR="00E86C38" w:rsidRPr="00E86C38">
          <w:rPr>
            <w:rStyle w:val="Hyperlink"/>
            <w:lang w:val="fr-FR"/>
          </w:rPr>
          <w:t>Gallo-Romain</w:t>
        </w:r>
      </w:hyperlink>
    </w:p>
    <w:p w14:paraId="3428533B" w14:textId="77777777" w:rsidR="00080F82" w:rsidRPr="0032190F" w:rsidRDefault="00080F82" w:rsidP="00242C0F">
      <w:pPr>
        <w:jc w:val="both"/>
        <w:rPr>
          <w:lang w:val="fr-FR"/>
        </w:rPr>
      </w:pPr>
    </w:p>
    <w:p w14:paraId="0A0DDDAC" w14:textId="1BA1C68C" w:rsidR="008C439E" w:rsidRPr="0032190F" w:rsidRDefault="008C439E" w:rsidP="00242C0F">
      <w:pPr>
        <w:jc w:val="both"/>
        <w:rPr>
          <w:iCs/>
          <w:lang w:val="fr-FR"/>
        </w:rPr>
      </w:pPr>
      <w:r w:rsidRPr="0032190F">
        <w:rPr>
          <w:lang w:val="fr-FR"/>
        </w:rPr>
        <w:t xml:space="preserve">Province de l’Empire romain dont le littoral est conquit en premier. C’est la cité de </w:t>
      </w:r>
      <w:hyperlink r:id="rId12485" w:anchor="Sit_Narbonne" w:history="1">
        <w:r w:rsidRPr="0032190F">
          <w:rPr>
            <w:rStyle w:val="Hyperlink"/>
            <w:lang w:val="fr-FR"/>
          </w:rPr>
          <w:t>Narbonne</w:t>
        </w:r>
      </w:hyperlink>
      <w:r w:rsidRPr="0032190F">
        <w:rPr>
          <w:lang w:val="fr-FR"/>
        </w:rPr>
        <w:t xml:space="preserve"> (</w:t>
      </w:r>
      <w:r w:rsidRPr="0032190F">
        <w:rPr>
          <w:i/>
          <w:iCs/>
          <w:lang w:val="fr-FR"/>
        </w:rPr>
        <w:t>Narbo Martius</w:t>
      </w:r>
      <w:r w:rsidRPr="0032190F">
        <w:rPr>
          <w:iCs/>
          <w:lang w:val="fr-FR"/>
        </w:rPr>
        <w:t xml:space="preserve">) qui donne son nom à la </w:t>
      </w:r>
      <w:r w:rsidR="00F773EE" w:rsidRPr="0032190F">
        <w:rPr>
          <w:iCs/>
          <w:lang w:val="fr-FR"/>
        </w:rPr>
        <w:t>région</w:t>
      </w:r>
      <w:r w:rsidRPr="0032190F">
        <w:rPr>
          <w:iCs/>
          <w:lang w:val="fr-FR"/>
        </w:rPr>
        <w:t xml:space="preserve">. Cette région coloniale obtient un statut de </w:t>
      </w:r>
      <w:r w:rsidRPr="0032190F">
        <w:rPr>
          <w:i/>
          <w:iCs/>
          <w:lang w:val="fr-FR"/>
        </w:rPr>
        <w:t>Provincia romana</w:t>
      </w:r>
      <w:r w:rsidRPr="0032190F">
        <w:rPr>
          <w:iCs/>
          <w:lang w:val="fr-FR"/>
        </w:rPr>
        <w:t xml:space="preserve"> vers 70 av. J.-C (BIB wiki)</w:t>
      </w:r>
      <w:r w:rsidR="00080F82" w:rsidRPr="0032190F">
        <w:rPr>
          <w:iCs/>
          <w:lang w:val="fr-FR"/>
        </w:rPr>
        <w:t xml:space="preserve">. Elle est la première fois nommée Narbonnaise en 43 aec dans une lettre de Munatius Plancus à Cicéron </w:t>
      </w:r>
      <w:r w:rsidR="00080F82" w:rsidRPr="0032190F">
        <w:rPr>
          <w:lang w:val="fr-FR"/>
        </w:rPr>
        <w:t>(BIB 2036 p. 397)</w:t>
      </w:r>
    </w:p>
    <w:p w14:paraId="50FDBDCA" w14:textId="77777777" w:rsidR="007032A5" w:rsidRPr="0032190F" w:rsidRDefault="007032A5" w:rsidP="00242C0F">
      <w:pPr>
        <w:jc w:val="both"/>
        <w:rPr>
          <w:iCs/>
          <w:lang w:val="fr-FR"/>
        </w:rPr>
      </w:pPr>
      <w:r w:rsidRPr="0032190F">
        <w:rPr>
          <w:iCs/>
          <w:lang w:val="fr-FR"/>
        </w:rPr>
        <w:t xml:space="preserve">Limite nord : Vienne, Genève ; limite est : Antibes ; limite sud : </w:t>
      </w:r>
      <w:r w:rsidRPr="0032190F">
        <w:rPr>
          <w:i/>
          <w:iCs/>
          <w:lang w:val="fr-FR"/>
        </w:rPr>
        <w:t>Ruscino</w:t>
      </w:r>
      <w:r w:rsidRPr="0032190F">
        <w:rPr>
          <w:iCs/>
          <w:lang w:val="fr-FR"/>
        </w:rPr>
        <w:t xml:space="preserve"> (Perpignan) </w:t>
      </w:r>
      <w:r w:rsidRPr="0032190F">
        <w:rPr>
          <w:lang w:val="fr-FR"/>
        </w:rPr>
        <w:t>(BIB Musée Henri Prades)</w:t>
      </w:r>
    </w:p>
    <w:p w14:paraId="3166D1F7" w14:textId="77777777" w:rsidR="00CA68FB" w:rsidRDefault="00CA68FB" w:rsidP="00242C0F">
      <w:pPr>
        <w:jc w:val="both"/>
        <w:rPr>
          <w:iCs/>
          <w:lang w:val="fr-FR"/>
        </w:rPr>
      </w:pPr>
    </w:p>
    <w:p w14:paraId="5091B391" w14:textId="77777777" w:rsidR="00E86C38" w:rsidRPr="00E86C38" w:rsidRDefault="00E86C38" w:rsidP="00E86C38">
      <w:pPr>
        <w:jc w:val="both"/>
        <w:rPr>
          <w:lang w:val="fr-FR"/>
        </w:rPr>
      </w:pPr>
      <w:r>
        <w:rPr>
          <w:lang w:val="fr-FR"/>
        </w:rPr>
        <w:t xml:space="preserve">Exporte esclave et vin </w:t>
      </w:r>
      <w:r w:rsidRPr="00E86C38">
        <w:rPr>
          <w:lang w:val="fr-FR"/>
        </w:rPr>
        <w:t>(BIB AG ASM, 18/02/16, BIB 2032 et * : SS BIB)</w:t>
      </w:r>
    </w:p>
    <w:p w14:paraId="00A29C6B" w14:textId="77777777" w:rsidR="00E86C38" w:rsidRDefault="00E86C38" w:rsidP="00242C0F">
      <w:pPr>
        <w:jc w:val="both"/>
        <w:rPr>
          <w:iCs/>
          <w:lang w:val="fr-FR"/>
        </w:rPr>
      </w:pPr>
    </w:p>
    <w:p w14:paraId="79576712" w14:textId="77777777" w:rsidR="00E86C38" w:rsidRPr="0032190F" w:rsidRDefault="00E86C38" w:rsidP="00242C0F">
      <w:pPr>
        <w:jc w:val="both"/>
        <w:rPr>
          <w:iCs/>
          <w:lang w:val="fr-FR"/>
        </w:rPr>
      </w:pPr>
    </w:p>
    <w:p w14:paraId="291A1235" w14:textId="77777777" w:rsidR="00CA68FB" w:rsidRPr="0032190F" w:rsidRDefault="00CA68FB" w:rsidP="00426FF9">
      <w:pPr>
        <w:pStyle w:val="Heading1"/>
      </w:pPr>
      <w:bookmarkStart w:id="5145" w:name="Sit_Narbonne"/>
      <w:r w:rsidRPr="0032190F">
        <w:t>NARBONNE</w:t>
      </w:r>
    </w:p>
    <w:bookmarkEnd w:id="5145"/>
    <w:p w14:paraId="68393339" w14:textId="77777777" w:rsidR="00CA68FB" w:rsidRPr="0032190F" w:rsidRDefault="00CA68FB" w:rsidP="00242C0F">
      <w:pPr>
        <w:jc w:val="both"/>
        <w:rPr>
          <w:iCs/>
          <w:lang w:val="fr-FR"/>
        </w:rPr>
      </w:pPr>
    </w:p>
    <w:p w14:paraId="756F05D8" w14:textId="1F54DA40" w:rsidR="00CA68FB" w:rsidRDefault="00CA68FB" w:rsidP="00242C0F">
      <w:pPr>
        <w:jc w:val="both"/>
        <w:rPr>
          <w:lang w:val="fr-FR"/>
        </w:rPr>
      </w:pPr>
      <w:r w:rsidRPr="0032190F">
        <w:rPr>
          <w:iCs/>
          <w:lang w:val="fr-FR"/>
        </w:rPr>
        <w:t xml:space="preserve">A donné son nom à la </w:t>
      </w:r>
      <w:hyperlink r:id="rId12486" w:anchor="Sit_Narbonnaise" w:history="1">
        <w:r w:rsidRPr="0032190F">
          <w:rPr>
            <w:rStyle w:val="Hyperlink"/>
            <w:lang w:val="fr-FR"/>
          </w:rPr>
          <w:t>Narbonnaise</w:t>
        </w:r>
      </w:hyperlink>
      <w:r w:rsidRPr="0032190F">
        <w:rPr>
          <w:lang w:val="fr-FR"/>
        </w:rPr>
        <w:t xml:space="preserve"> (SS BIB)</w:t>
      </w:r>
    </w:p>
    <w:p w14:paraId="3F401E23" w14:textId="77777777" w:rsidR="009E2908" w:rsidRPr="0032190F" w:rsidRDefault="009E2908" w:rsidP="00242C0F">
      <w:pPr>
        <w:jc w:val="both"/>
        <w:rPr>
          <w:lang w:val="fr-FR"/>
        </w:rPr>
      </w:pPr>
    </w:p>
    <w:p w14:paraId="19D1097F" w14:textId="77777777" w:rsidR="00EA79C9" w:rsidRPr="0032190F" w:rsidRDefault="00EA79C9" w:rsidP="00242C0F">
      <w:pPr>
        <w:jc w:val="both"/>
        <w:rPr>
          <w:lang w:val="fr-FR"/>
        </w:rPr>
      </w:pPr>
    </w:p>
    <w:p w14:paraId="03660C61" w14:textId="77777777" w:rsidR="0068524C" w:rsidRPr="0032190F" w:rsidRDefault="0068524C" w:rsidP="00426FF9">
      <w:pPr>
        <w:pStyle w:val="Heading1"/>
      </w:pPr>
      <w:bookmarkStart w:id="5146" w:name="Sit_Nimes"/>
      <w:r w:rsidRPr="0032190F">
        <w:lastRenderedPageBreak/>
        <w:t>NIMES</w:t>
      </w:r>
    </w:p>
    <w:bookmarkEnd w:id="5146"/>
    <w:p w14:paraId="7CF5A466" w14:textId="77777777" w:rsidR="0068524C" w:rsidRPr="00E842DD" w:rsidRDefault="00A8299D" w:rsidP="00242C0F">
      <w:pPr>
        <w:jc w:val="both"/>
        <w:rPr>
          <w:lang w:val="fr-FR"/>
        </w:rPr>
      </w:pPr>
      <w:r w:rsidRPr="0032190F">
        <w:rPr>
          <w:i/>
          <w:lang w:val="fr-FR"/>
        </w:rPr>
        <w:t>Nemausus</w:t>
      </w:r>
      <w:r w:rsidR="00E842DD">
        <w:rPr>
          <w:lang w:val="fr-FR"/>
        </w:rPr>
        <w:t xml:space="preserve">=latin (SS BIB), </w:t>
      </w:r>
      <w:r w:rsidR="00E842DD" w:rsidRPr="00E842DD">
        <w:rPr>
          <w:i/>
          <w:lang w:val="fr-FR"/>
        </w:rPr>
        <w:t>Nemausos</w:t>
      </w:r>
      <w:r w:rsidR="00E842DD">
        <w:rPr>
          <w:lang w:val="fr-FR"/>
        </w:rPr>
        <w:t>=gaulois (BIB 2692)</w:t>
      </w:r>
    </w:p>
    <w:p w14:paraId="76B0E1F9" w14:textId="77777777" w:rsidR="00E842DD" w:rsidRDefault="00E842DD" w:rsidP="0037534A">
      <w:pPr>
        <w:jc w:val="both"/>
        <w:rPr>
          <w:lang w:val="fr-FR"/>
        </w:rPr>
      </w:pPr>
    </w:p>
    <w:p w14:paraId="7ADA16A6" w14:textId="790CE377" w:rsidR="00596B5F" w:rsidRPr="0032190F" w:rsidRDefault="004357C7" w:rsidP="0037534A">
      <w:pPr>
        <w:jc w:val="both"/>
        <w:rPr>
          <w:lang w:val="fr-FR"/>
        </w:rPr>
      </w:pPr>
      <w:r w:rsidRPr="0032190F">
        <w:rPr>
          <w:lang w:val="fr-FR"/>
        </w:rPr>
        <w:t xml:space="preserve">Nîmes (Gard) a livré des roues de </w:t>
      </w:r>
      <w:hyperlink r:id="rId12487" w:anchor="Cul_Protohistoire_Soc_Traction_Animale" w:history="1">
        <w:r w:rsidRPr="0032190F">
          <w:rPr>
            <w:rStyle w:val="Hyperlink"/>
            <w:lang w:val="fr-FR"/>
          </w:rPr>
          <w:t xml:space="preserve">chars </w:t>
        </w:r>
        <w:r w:rsidR="006364BA" w:rsidRPr="0032190F">
          <w:rPr>
            <w:rStyle w:val="Hyperlink"/>
            <w:lang w:val="fr-FR"/>
          </w:rPr>
          <w:t>protohistoriques</w:t>
        </w:r>
      </w:hyperlink>
      <w:r w:rsidR="000A5894" w:rsidRPr="000A5894">
        <w:rPr>
          <w:lang w:val="fr-FR"/>
        </w:rPr>
        <w:t xml:space="preserve"> </w:t>
      </w:r>
      <w:r w:rsidRPr="0032190F">
        <w:rPr>
          <w:lang w:val="fr-FR"/>
        </w:rPr>
        <w:t xml:space="preserve">en bronze du </w:t>
      </w:r>
      <w:hyperlink r:id="rId12488" w:anchor="Cul_Coulon" w:history="1">
        <w:r w:rsidRPr="0032190F">
          <w:rPr>
            <w:rStyle w:val="Hyperlink"/>
            <w:lang w:val="fr-FR"/>
          </w:rPr>
          <w:t>groupe « Coulon »</w:t>
        </w:r>
      </w:hyperlink>
      <w:r w:rsidRPr="0032190F">
        <w:rPr>
          <w:lang w:val="fr-FR"/>
        </w:rPr>
        <w:t xml:space="preserve"> et/ou</w:t>
      </w:r>
      <w:r w:rsidR="00F67663" w:rsidRPr="0032190F">
        <w:rPr>
          <w:lang w:val="fr-FR"/>
        </w:rPr>
        <w:t xml:space="preserve"> </w:t>
      </w:r>
      <w:hyperlink r:id="rId12489" w:anchor="Cul_Bad_Homburg" w:history="1">
        <w:r w:rsidRPr="0032190F">
          <w:rPr>
            <w:rStyle w:val="Hyperlink"/>
            <w:lang w:val="fr-FR"/>
          </w:rPr>
          <w:t>« Bad Homburg »</w:t>
        </w:r>
      </w:hyperlink>
      <w:r w:rsidR="000F395C" w:rsidRPr="0032190F">
        <w:rPr>
          <w:lang w:val="fr-FR"/>
        </w:rPr>
        <w:t xml:space="preserve"> attribué au Bronze final III </w:t>
      </w:r>
      <w:r w:rsidRPr="0032190F">
        <w:rPr>
          <w:lang w:val="fr-FR"/>
        </w:rPr>
        <w:t>(BIB 2160)</w:t>
      </w:r>
      <w:r w:rsidR="00596B5F" w:rsidRPr="0032190F">
        <w:rPr>
          <w:lang w:val="fr-FR"/>
        </w:rPr>
        <w:t>. Découverte d’une roue isolée (BIB 2225 p. 53)</w:t>
      </w:r>
      <w:r w:rsidR="0037534A" w:rsidRPr="0032190F">
        <w:rPr>
          <w:lang w:val="fr-FR"/>
        </w:rPr>
        <w:t>. Char processionnel à roues massives en bronze (BIB 2212 p. 437)</w:t>
      </w:r>
    </w:p>
    <w:p w14:paraId="1BA3CEA0" w14:textId="77777777" w:rsidR="00252C70" w:rsidRPr="0032190F" w:rsidRDefault="00252C70" w:rsidP="0037534A">
      <w:pPr>
        <w:jc w:val="both"/>
        <w:rPr>
          <w:lang w:val="fr-FR"/>
        </w:rPr>
      </w:pPr>
      <w:r w:rsidRPr="0032190F">
        <w:rPr>
          <w:lang w:val="fr-FR"/>
        </w:rPr>
        <w:t>Au 7e/6e aec, il existe une voie qui structure l'espace (BIB P. Séjalon in BIB 2540)</w:t>
      </w:r>
    </w:p>
    <w:p w14:paraId="763A8E63" w14:textId="77777777" w:rsidR="00252C70" w:rsidRPr="0032190F" w:rsidRDefault="00252C70" w:rsidP="0037534A">
      <w:pPr>
        <w:jc w:val="both"/>
        <w:rPr>
          <w:lang w:val="fr-FR"/>
        </w:rPr>
      </w:pPr>
    </w:p>
    <w:p w14:paraId="3F7569FF" w14:textId="6E027B4D" w:rsidR="00B0118C" w:rsidRPr="0032190F" w:rsidRDefault="00B0118C" w:rsidP="00B474FC">
      <w:pPr>
        <w:jc w:val="both"/>
        <w:rPr>
          <w:lang w:val="fr-FR"/>
        </w:rPr>
      </w:pPr>
      <w:r w:rsidRPr="0032190F">
        <w:rPr>
          <w:szCs w:val="22"/>
          <w:lang w:val="fr-FR" w:eastAsia="en-GB"/>
        </w:rPr>
        <w:t xml:space="preserve">Portique tardo-hellénistique, inscription en gallo-grec de </w:t>
      </w:r>
      <w:r w:rsidRPr="0032190F">
        <w:rPr>
          <w:i/>
          <w:iCs/>
          <w:szCs w:val="22"/>
          <w:lang w:val="fr-FR" w:eastAsia="en-GB"/>
        </w:rPr>
        <w:t xml:space="preserve">Nertomaros </w:t>
      </w:r>
      <w:r w:rsidRPr="0032190F">
        <w:rPr>
          <w:szCs w:val="22"/>
          <w:lang w:val="fr-FR" w:eastAsia="en-GB"/>
        </w:rPr>
        <w:t xml:space="preserve">d’Anduze, linteau à alvéoles céphaliques, statue de personnage </w:t>
      </w:r>
      <w:r w:rsidR="00D732A2">
        <w:rPr>
          <w:szCs w:val="22"/>
          <w:lang w:val="fr-FR" w:eastAsia="en-GB"/>
        </w:rPr>
        <w:t>"</w:t>
      </w:r>
      <w:hyperlink r:id="rId12490" w:anchor="Cul_Art_TAC_c_accroupis" w:history="1">
        <w:r w:rsidR="00D732A2" w:rsidRPr="00D732A2">
          <w:rPr>
            <w:rStyle w:val="Hyperlink"/>
            <w:lang w:val="fr-FR"/>
          </w:rPr>
          <w:t>accroupi</w:t>
        </w:r>
      </w:hyperlink>
      <w:r w:rsidR="00D732A2">
        <w:rPr>
          <w:lang w:val="fr-FR"/>
        </w:rPr>
        <w:t>"</w:t>
      </w:r>
      <w:r w:rsidRPr="0032190F">
        <w:rPr>
          <w:szCs w:val="22"/>
          <w:lang w:val="fr-FR" w:eastAsia="en-GB"/>
        </w:rPr>
        <w:t xml:space="preserve">, etc.) (Guillet </w:t>
      </w:r>
      <w:r w:rsidRPr="0032190F">
        <w:rPr>
          <w:i/>
          <w:iCs/>
          <w:szCs w:val="22"/>
          <w:lang w:val="fr-FR" w:eastAsia="en-GB"/>
        </w:rPr>
        <w:t xml:space="preserve">et al. </w:t>
      </w:r>
      <w:r w:rsidRPr="0032190F">
        <w:rPr>
          <w:szCs w:val="22"/>
          <w:lang w:val="fr-FR" w:eastAsia="en-GB"/>
        </w:rPr>
        <w:t>1992)</w:t>
      </w:r>
      <w:r w:rsidRPr="0032190F">
        <w:rPr>
          <w:lang w:val="fr-FR"/>
        </w:rPr>
        <w:t xml:space="preserve"> (BIB 2524)  </w:t>
      </w:r>
    </w:p>
    <w:p w14:paraId="16702332" w14:textId="77777777" w:rsidR="00837FE3" w:rsidRDefault="00837FE3" w:rsidP="00B474FC">
      <w:pPr>
        <w:jc w:val="both"/>
        <w:rPr>
          <w:lang w:val="fr-FR"/>
        </w:rPr>
      </w:pPr>
    </w:p>
    <w:p w14:paraId="6702FA8C" w14:textId="1866411A" w:rsidR="00B474FC" w:rsidRPr="0032190F" w:rsidRDefault="0068524C" w:rsidP="00B474FC">
      <w:pPr>
        <w:jc w:val="both"/>
        <w:rPr>
          <w:lang w:val="fr-FR"/>
        </w:rPr>
      </w:pPr>
      <w:r w:rsidRPr="0032190F">
        <w:rPr>
          <w:lang w:val="fr-FR"/>
        </w:rPr>
        <w:t>Pendant l’Antiquité, Nîmes</w:t>
      </w:r>
      <w:r w:rsidR="00A8299D">
        <w:rPr>
          <w:lang w:val="fr-FR"/>
        </w:rPr>
        <w:t xml:space="preserve">, </w:t>
      </w:r>
      <w:r w:rsidR="008C439E" w:rsidRPr="0032190F">
        <w:rPr>
          <w:lang w:val="fr-FR"/>
        </w:rPr>
        <w:t xml:space="preserve">dans la </w:t>
      </w:r>
      <w:hyperlink r:id="rId12491" w:anchor="Sit_Narbonnaise" w:history="1">
        <w:r w:rsidR="008C439E" w:rsidRPr="0032190F">
          <w:rPr>
            <w:rStyle w:val="Hyperlink"/>
            <w:lang w:val="fr-FR"/>
          </w:rPr>
          <w:t>Narbonnaise</w:t>
        </w:r>
      </w:hyperlink>
      <w:r w:rsidR="008C439E" w:rsidRPr="0032190F">
        <w:rPr>
          <w:lang w:val="fr-FR"/>
        </w:rPr>
        <w:t xml:space="preserve">, </w:t>
      </w:r>
      <w:r w:rsidR="00C26433" w:rsidRPr="0032190F">
        <w:rPr>
          <w:lang w:val="fr-FR"/>
        </w:rPr>
        <w:t xml:space="preserve">sur la </w:t>
      </w:r>
      <w:hyperlink r:id="rId12492" w:anchor="Sit_Domitia_Via" w:history="1">
        <w:r w:rsidR="00C26433" w:rsidRPr="0032190F">
          <w:rPr>
            <w:rStyle w:val="Hyperlink"/>
            <w:lang w:val="fr-FR"/>
          </w:rPr>
          <w:t>via Domitia</w:t>
        </w:r>
      </w:hyperlink>
      <w:r w:rsidR="00C26433" w:rsidRPr="0032190F">
        <w:rPr>
          <w:lang w:val="fr-FR"/>
        </w:rPr>
        <w:t xml:space="preserve">, </w:t>
      </w:r>
      <w:r w:rsidR="00224C82" w:rsidRPr="0032190F">
        <w:rPr>
          <w:lang w:val="fr-FR"/>
        </w:rPr>
        <w:t>cité de droit latin</w:t>
      </w:r>
      <w:r w:rsidR="00C229ED" w:rsidRPr="0032190F">
        <w:rPr>
          <w:lang w:val="fr-FR"/>
        </w:rPr>
        <w:t xml:space="preserve"> du peuple Volques arécomiques</w:t>
      </w:r>
      <w:r w:rsidR="00224C82" w:rsidRPr="0032190F">
        <w:rPr>
          <w:lang w:val="fr-FR"/>
        </w:rPr>
        <w:t xml:space="preserve">, </w:t>
      </w:r>
      <w:r w:rsidRPr="0032190F">
        <w:rPr>
          <w:lang w:val="fr-FR"/>
        </w:rPr>
        <w:t>connaît un destin exceptionnel</w:t>
      </w:r>
      <w:r w:rsidR="00837FE3">
        <w:rPr>
          <w:lang w:val="fr-FR"/>
        </w:rPr>
        <w:t xml:space="preserve"> </w:t>
      </w:r>
      <w:r w:rsidR="00837FE3" w:rsidRPr="0032190F">
        <w:rPr>
          <w:lang w:val="fr-FR"/>
        </w:rPr>
        <w:t>(Christol, Goudineau 1987-1988) (BIB 1667, BIB 1668)</w:t>
      </w:r>
      <w:r w:rsidRPr="0032190F">
        <w:rPr>
          <w:lang w:val="fr-FR"/>
        </w:rPr>
        <w:t xml:space="preserve"> </w:t>
      </w:r>
      <w:r w:rsidR="00837FE3">
        <w:rPr>
          <w:lang w:val="fr-FR"/>
        </w:rPr>
        <w:t xml:space="preserve">La fondation de Nîmes </w:t>
      </w:r>
      <w:r w:rsidRPr="0032190F">
        <w:rPr>
          <w:lang w:val="fr-FR"/>
        </w:rPr>
        <w:t>rompt l’équilibre régional créé par le tissu des agglomérations protohistoriques (Christol, Goudineau 1987-1988) (BIB 1667</w:t>
      </w:r>
      <w:r w:rsidR="00C229ED" w:rsidRPr="0032190F">
        <w:rPr>
          <w:lang w:val="fr-FR"/>
        </w:rPr>
        <w:t>, BIB 1668</w:t>
      </w:r>
      <w:r w:rsidRPr="0032190F">
        <w:rPr>
          <w:lang w:val="fr-FR"/>
        </w:rPr>
        <w:t>)</w:t>
      </w:r>
      <w:r w:rsidR="00224C82" w:rsidRPr="0032190F">
        <w:rPr>
          <w:lang w:val="fr-FR"/>
        </w:rPr>
        <w:t>.</w:t>
      </w:r>
      <w:r w:rsidR="00837FE3">
        <w:rPr>
          <w:lang w:val="fr-FR"/>
        </w:rPr>
        <w:t xml:space="preserve"> </w:t>
      </w:r>
    </w:p>
    <w:p w14:paraId="7852AE57" w14:textId="77777777" w:rsidR="00C229ED" w:rsidRPr="0032190F" w:rsidRDefault="00C229ED" w:rsidP="00242C0F">
      <w:pPr>
        <w:jc w:val="both"/>
        <w:rPr>
          <w:lang w:val="fr-FR"/>
        </w:rPr>
      </w:pPr>
    </w:p>
    <w:p w14:paraId="16F72583" w14:textId="77777777" w:rsidR="00B474FC" w:rsidRPr="0032190F" w:rsidRDefault="00B474FC" w:rsidP="00242C0F">
      <w:pPr>
        <w:jc w:val="both"/>
        <w:rPr>
          <w:lang w:val="fr-FR"/>
        </w:rPr>
      </w:pPr>
      <w:r w:rsidRPr="00837FE3">
        <w:rPr>
          <w:i/>
          <w:lang w:val="fr-FR"/>
        </w:rPr>
        <w:t>Fondée en 45/44 aec par César</w:t>
      </w:r>
      <w:r w:rsidRPr="0032190F">
        <w:rPr>
          <w:lang w:val="fr-FR"/>
        </w:rPr>
        <w:t xml:space="preserve">, la colonnie </w:t>
      </w:r>
      <w:r w:rsidRPr="0032190F">
        <w:rPr>
          <w:i/>
          <w:lang w:val="fr-FR"/>
        </w:rPr>
        <w:t>Nemausus</w:t>
      </w:r>
      <w:r w:rsidRPr="0032190F">
        <w:rPr>
          <w:lang w:val="fr-FR"/>
        </w:rPr>
        <w:t xml:space="preserve"> est fondée par Auguste en 16/15 (BIB M. Christol, Colloque Pont du Gard, 2016)</w:t>
      </w:r>
      <w:r w:rsidR="00837FE3">
        <w:rPr>
          <w:lang w:val="fr-FR"/>
        </w:rPr>
        <w:t xml:space="preserve"> Durant la phase augustéenne,</w:t>
      </w:r>
      <w:r w:rsidR="00837FE3" w:rsidRPr="0032190F">
        <w:rPr>
          <w:lang w:val="fr-FR"/>
        </w:rPr>
        <w:t xml:space="preserve"> Starbon révèle que Nîmes controlait 24 bourgs (</w:t>
      </w:r>
      <w:r w:rsidR="00837FE3" w:rsidRPr="0032190F">
        <w:rPr>
          <w:i/>
          <w:lang w:val="fr-FR"/>
        </w:rPr>
        <w:t>komai</w:t>
      </w:r>
      <w:r w:rsidR="00837FE3" w:rsidRPr="0032190F">
        <w:rPr>
          <w:lang w:val="fr-FR"/>
        </w:rPr>
        <w:t xml:space="preserve">) soumis à elle dans le cadre d’une confédération : </w:t>
      </w:r>
      <w:r w:rsidR="00837FE3" w:rsidRPr="0032190F">
        <w:rPr>
          <w:i/>
          <w:lang w:val="fr-FR"/>
        </w:rPr>
        <w:t>Sextantio</w:t>
      </w:r>
      <w:r w:rsidR="00837FE3" w:rsidRPr="0032190F">
        <w:rPr>
          <w:lang w:val="fr-FR"/>
        </w:rPr>
        <w:t xml:space="preserve">, </w:t>
      </w:r>
      <w:r w:rsidR="00837FE3" w:rsidRPr="0032190F">
        <w:rPr>
          <w:i/>
          <w:lang w:val="fr-FR"/>
        </w:rPr>
        <w:t>Ambrussum</w:t>
      </w:r>
      <w:r w:rsidR="00837FE3" w:rsidRPr="0032190F">
        <w:rPr>
          <w:lang w:val="fr-FR"/>
        </w:rPr>
        <w:t>, Ucetia [ ?] (BIB 1668, BIB M. Christol, Colloque Pont du Gard, 2016)</w:t>
      </w:r>
      <w:r w:rsidR="00837FE3">
        <w:rPr>
          <w:lang w:val="fr-FR"/>
        </w:rPr>
        <w:t>, les 24 oppidas (Murviel, etc.) sont réunis dans la cité de Nemausus (M. Christol com. pers)</w:t>
      </w:r>
    </w:p>
    <w:p w14:paraId="2266C744" w14:textId="77777777" w:rsidR="00C8532F" w:rsidRPr="0032190F" w:rsidRDefault="00C8532F" w:rsidP="00242C0F">
      <w:pPr>
        <w:jc w:val="both"/>
        <w:rPr>
          <w:lang w:val="fr-FR"/>
        </w:rPr>
      </w:pPr>
      <w:r w:rsidRPr="0032190F">
        <w:rPr>
          <w:lang w:val="fr-FR"/>
        </w:rPr>
        <w:br/>
        <w:t>La liste de Pline fait l’état des communautés dans la Province de Nîmes en 70 ec (BIB M. Christol, Colloque Pont du Gard, 2016)</w:t>
      </w:r>
    </w:p>
    <w:p w14:paraId="5BF749C7" w14:textId="77777777" w:rsidR="00C8532F" w:rsidRDefault="00C8532F" w:rsidP="00242C0F">
      <w:pPr>
        <w:jc w:val="both"/>
        <w:rPr>
          <w:lang w:val="fr-FR"/>
        </w:rPr>
      </w:pPr>
    </w:p>
    <w:p w14:paraId="38D63B79" w14:textId="77777777" w:rsidR="00E1335E" w:rsidRDefault="00E1335E" w:rsidP="00242C0F">
      <w:pPr>
        <w:jc w:val="both"/>
        <w:rPr>
          <w:lang w:val="fr-FR"/>
        </w:rPr>
      </w:pPr>
      <w:r>
        <w:rPr>
          <w:lang w:val="fr-FR"/>
        </w:rPr>
        <w:t>Le principales carrière de Nîmes, les carrières de Roquemaillère, sont à moins de 3 km de la cité (BIB séminaire EpiSpat)</w:t>
      </w:r>
    </w:p>
    <w:p w14:paraId="0DB4652E" w14:textId="77777777" w:rsidR="000B748C" w:rsidRPr="0032190F" w:rsidRDefault="000B748C" w:rsidP="00242C0F">
      <w:pPr>
        <w:jc w:val="both"/>
        <w:rPr>
          <w:lang w:val="fr-FR"/>
        </w:rPr>
      </w:pPr>
      <w:r>
        <w:rPr>
          <w:lang w:val="fr-FR"/>
        </w:rPr>
        <w:br/>
        <w:t>Mention d'un 'Eppius', d'un 'Epaticcius' et d'un 'Atepo' latin (BIB séminaire EpiSpat)</w:t>
      </w:r>
    </w:p>
    <w:p w14:paraId="5C9A4F7B" w14:textId="77777777" w:rsidR="00224C82" w:rsidRPr="0032190F" w:rsidRDefault="00224C82" w:rsidP="00242C0F">
      <w:pPr>
        <w:pStyle w:val="Heading2"/>
      </w:pPr>
      <w:r w:rsidRPr="0032190F">
        <w:br/>
        <w:t>Maison carrée</w:t>
      </w:r>
    </w:p>
    <w:p w14:paraId="26E7FD3F" w14:textId="77777777" w:rsidR="00224C82" w:rsidRDefault="00224C82" w:rsidP="00242C0F">
      <w:pPr>
        <w:jc w:val="both"/>
        <w:rPr>
          <w:lang w:val="fr-FR"/>
        </w:rPr>
      </w:pPr>
      <w:r w:rsidRPr="0032190F">
        <w:rPr>
          <w:lang w:val="fr-FR"/>
        </w:rPr>
        <w:t xml:space="preserve">Son édification est liée aux petits-fils d’Auguste. Décor de </w:t>
      </w:r>
      <w:r w:rsidR="00C229ED" w:rsidRPr="0032190F">
        <w:rPr>
          <w:lang w:val="fr-FR"/>
        </w:rPr>
        <w:t xml:space="preserve">frise : </w:t>
      </w:r>
      <w:r w:rsidRPr="0032190F">
        <w:rPr>
          <w:lang w:val="fr-FR"/>
        </w:rPr>
        <w:t>rinceaux (M.-J. Ouriachi com. pers.)</w:t>
      </w:r>
      <w:r w:rsidR="00E1335E">
        <w:rPr>
          <w:lang w:val="fr-FR"/>
        </w:rPr>
        <w:t>. Bati en pierre à partir de gîtes proches mais avec différents (Roquemaillère, Beaucaire, Barutel, etc.) participant à des parties différentes de l'édifice (BIB séminaire EpiSpat)</w:t>
      </w:r>
    </w:p>
    <w:p w14:paraId="2CEB3261" w14:textId="77777777" w:rsidR="00E1335E" w:rsidRDefault="00E1335E" w:rsidP="00242C0F">
      <w:pPr>
        <w:jc w:val="both"/>
        <w:rPr>
          <w:lang w:val="fr-FR"/>
        </w:rPr>
      </w:pPr>
      <w:r>
        <w:rPr>
          <w:lang w:val="fr-FR"/>
        </w:rPr>
        <w:t>Inspirée de l'Ara Pacis (BIB séminaire EpiSpat)</w:t>
      </w:r>
    </w:p>
    <w:p w14:paraId="55F87A92" w14:textId="77777777" w:rsidR="00E1335E" w:rsidRDefault="00E1335E" w:rsidP="00242C0F">
      <w:pPr>
        <w:jc w:val="both"/>
        <w:rPr>
          <w:lang w:val="fr-FR"/>
        </w:rPr>
      </w:pPr>
      <w:r>
        <w:rPr>
          <w:lang w:val="fr-FR"/>
        </w:rPr>
        <w:t>Les rinceaux de la frise supérieur</w:t>
      </w:r>
      <w:r w:rsidR="009E2908">
        <w:rPr>
          <w:lang w:val="fr-FR"/>
        </w:rPr>
        <w:t>e nécessitaient d'être gravés dans une pierre adaptée, la pierre du bois des Lens (BIB séminaire EpiSpat)</w:t>
      </w:r>
    </w:p>
    <w:p w14:paraId="388309E2" w14:textId="77777777" w:rsidR="009666A5" w:rsidRDefault="009666A5" w:rsidP="00242C0F">
      <w:pPr>
        <w:jc w:val="both"/>
        <w:rPr>
          <w:lang w:val="fr-FR"/>
        </w:rPr>
      </w:pPr>
      <w:r>
        <w:rPr>
          <w:lang w:val="fr-FR"/>
        </w:rPr>
        <w:t>Les rinceaux sont caractéristiques de la région de Nîmes. On connait peut d'exemple hors de cette zone (v. Seillans et Caillan) (BIB séminaire EpiSpat)</w:t>
      </w:r>
    </w:p>
    <w:p w14:paraId="161EEA96" w14:textId="77777777" w:rsidR="00E1335E" w:rsidRDefault="00E1335E" w:rsidP="00242C0F">
      <w:pPr>
        <w:jc w:val="both"/>
        <w:rPr>
          <w:lang w:val="fr-FR"/>
        </w:rPr>
      </w:pPr>
    </w:p>
    <w:p w14:paraId="3B1A3AE8" w14:textId="77777777" w:rsidR="00E1335E" w:rsidRDefault="00E1335E" w:rsidP="00E1335E">
      <w:pPr>
        <w:pStyle w:val="Heading2"/>
      </w:pPr>
      <w:r>
        <w:t>Temple de Diane</w:t>
      </w:r>
    </w:p>
    <w:p w14:paraId="7852BBE2" w14:textId="77777777" w:rsidR="00E1335E" w:rsidRPr="00E1335E" w:rsidRDefault="00E1335E" w:rsidP="00E1335E">
      <w:pPr>
        <w:rPr>
          <w:lang w:val="fr-FR"/>
        </w:rPr>
      </w:pPr>
      <w:r>
        <w:rPr>
          <w:lang w:val="fr-FR"/>
        </w:rPr>
        <w:t>Les meilleures carrières sont derrières ce temple (BIB séminaire EpiSpat)</w:t>
      </w:r>
    </w:p>
    <w:p w14:paraId="18FEB2A2" w14:textId="77777777" w:rsidR="00F773EE" w:rsidRPr="0032190F" w:rsidRDefault="00F773EE" w:rsidP="00242C0F">
      <w:pPr>
        <w:jc w:val="both"/>
        <w:rPr>
          <w:lang w:val="fr-FR"/>
        </w:rPr>
      </w:pPr>
    </w:p>
    <w:p w14:paraId="7E17A91F" w14:textId="77777777" w:rsidR="00C14CA6" w:rsidRPr="0032190F" w:rsidRDefault="00C14CA6" w:rsidP="00C14CA6">
      <w:pPr>
        <w:pStyle w:val="Heading2"/>
      </w:pPr>
      <w:r w:rsidRPr="0032190F">
        <w:t>ZAC</w:t>
      </w:r>
    </w:p>
    <w:p w14:paraId="6CBFF3E9" w14:textId="77777777" w:rsidR="00C14CA6" w:rsidRPr="0032190F" w:rsidRDefault="00C14CA6" w:rsidP="00C14CA6">
      <w:pPr>
        <w:rPr>
          <w:lang w:val="fr-FR"/>
        </w:rPr>
      </w:pPr>
    </w:p>
    <w:p w14:paraId="1AFD0FFB" w14:textId="77777777" w:rsidR="00C14CA6" w:rsidRPr="0032190F" w:rsidRDefault="00C14CA6" w:rsidP="00C14CA6">
      <w:pPr>
        <w:rPr>
          <w:lang w:val="fr-FR"/>
        </w:rPr>
      </w:pPr>
      <w:r w:rsidRPr="0032190F">
        <w:rPr>
          <w:lang w:val="fr-FR"/>
        </w:rPr>
        <w:t>Les fouilles de la ZAC de Nîmes, pour les niveaux du début de l’époque républicaine, montrent un remembrement de l’espace agraire : les établissements les plus petits disparaissent alors que les plus gros s’agrandissent (BIB AG ASM, 18/02/16)</w:t>
      </w:r>
    </w:p>
    <w:p w14:paraId="795ADE08" w14:textId="77777777" w:rsidR="00C14CA6" w:rsidRPr="0032190F" w:rsidRDefault="00C14CA6" w:rsidP="00C14CA6">
      <w:pPr>
        <w:rPr>
          <w:lang w:val="fr-FR"/>
        </w:rPr>
      </w:pPr>
    </w:p>
    <w:p w14:paraId="2E04CE8C" w14:textId="77777777" w:rsidR="00F773EE" w:rsidRPr="0032190F" w:rsidRDefault="00F773EE" w:rsidP="00242C0F">
      <w:pPr>
        <w:pStyle w:val="Heading2"/>
      </w:pPr>
      <w:r w:rsidRPr="0032190F">
        <w:lastRenderedPageBreak/>
        <w:t>Documents épigraphiques</w:t>
      </w:r>
    </w:p>
    <w:p w14:paraId="09748B3B" w14:textId="77777777" w:rsidR="00F773EE" w:rsidRPr="0032190F" w:rsidRDefault="00F773EE" w:rsidP="00242C0F">
      <w:pPr>
        <w:rPr>
          <w:lang w:val="fr-FR"/>
        </w:rPr>
      </w:pPr>
    </w:p>
    <w:p w14:paraId="570E1D04" w14:textId="63EE209F" w:rsidR="00F773EE" w:rsidRPr="0032190F" w:rsidRDefault="004A597D" w:rsidP="00242C0F">
      <w:pPr>
        <w:rPr>
          <w:lang w:val="fr-FR"/>
        </w:rPr>
      </w:pPr>
      <w:r w:rsidRPr="0032190F">
        <w:rPr>
          <w:lang w:val="fr-FR"/>
        </w:rPr>
        <w:t xml:space="preserve">On compte quelques 2000 documents épigraphiques. </w:t>
      </w:r>
      <w:r w:rsidR="00F773EE" w:rsidRPr="0032190F">
        <w:rPr>
          <w:lang w:val="fr-FR"/>
        </w:rPr>
        <w:t xml:space="preserve">v. </w:t>
      </w:r>
      <w:hyperlink r:id="rId12493" w:anchor="Cul_Rome__epigraphie" w:history="1">
        <w:r w:rsidR="00F773EE" w:rsidRPr="0032190F">
          <w:rPr>
            <w:rStyle w:val="Hyperlink"/>
            <w:lang w:val="fr-FR"/>
          </w:rPr>
          <w:t>épigraphie</w:t>
        </w:r>
      </w:hyperlink>
      <w:r w:rsidR="00CA68FB" w:rsidRPr="0032190F">
        <w:rPr>
          <w:lang w:val="fr-FR"/>
        </w:rPr>
        <w:t xml:space="preserve">. </w:t>
      </w:r>
      <w:r w:rsidR="00CA68FB" w:rsidRPr="0032190F">
        <w:rPr>
          <w:i/>
          <w:lang w:val="fr-FR"/>
        </w:rPr>
        <w:t>Antonii</w:t>
      </w:r>
    </w:p>
    <w:p w14:paraId="537C0056" w14:textId="77777777" w:rsidR="00F773EE" w:rsidRPr="0032190F" w:rsidRDefault="00F773EE" w:rsidP="00242C0F">
      <w:pPr>
        <w:jc w:val="both"/>
        <w:rPr>
          <w:lang w:val="fr-FR"/>
        </w:rPr>
      </w:pPr>
    </w:p>
    <w:p w14:paraId="5725D3EF" w14:textId="77777777" w:rsidR="00F773EE" w:rsidRPr="0032190F" w:rsidRDefault="00F773EE" w:rsidP="00242C0F">
      <w:pPr>
        <w:pStyle w:val="Heading3"/>
        <w:spacing w:line="240" w:lineRule="auto"/>
      </w:pPr>
      <w:r w:rsidRPr="0032190F">
        <w:t>Stèle MONx002</w:t>
      </w:r>
    </w:p>
    <w:p w14:paraId="614058DB" w14:textId="77777777" w:rsidR="00F773EE" w:rsidRPr="0032190F" w:rsidRDefault="00F773EE" w:rsidP="00242C0F">
      <w:pPr>
        <w:jc w:val="both"/>
        <w:rPr>
          <w:lang w:val="fr-FR"/>
        </w:rPr>
      </w:pPr>
      <w:r w:rsidRPr="0032190F">
        <w:rPr>
          <w:lang w:val="fr-FR"/>
        </w:rPr>
        <w:t xml:space="preserve">Antonia Servata est mariée à un Calicatius, gentilice </w:t>
      </w:r>
      <w:r w:rsidR="004A597D" w:rsidRPr="0032190F">
        <w:rPr>
          <w:lang w:val="fr-FR"/>
        </w:rPr>
        <w:t>(</w:t>
      </w:r>
      <w:r w:rsidR="004A597D" w:rsidRPr="0032190F">
        <w:rPr>
          <w:i/>
          <w:lang w:val="fr-FR"/>
        </w:rPr>
        <w:t>plur.</w:t>
      </w:r>
      <w:r w:rsidR="004A597D" w:rsidRPr="0032190F">
        <w:rPr>
          <w:lang w:val="fr-FR"/>
        </w:rPr>
        <w:t xml:space="preserve"> gentile) </w:t>
      </w:r>
      <w:r w:rsidRPr="0032190F">
        <w:rPr>
          <w:lang w:val="fr-FR"/>
        </w:rPr>
        <w:t>qui n’est mentionné que sur cette inscription. Son fils, citoyen romain est marié à une pérégrine. On n’est pas dans le monde des notables. (M.-J. Ouriachi com. pers.)</w:t>
      </w:r>
    </w:p>
    <w:p w14:paraId="7C9DAC03" w14:textId="77777777" w:rsidR="00F773EE" w:rsidRPr="0032190F" w:rsidRDefault="00F773EE" w:rsidP="00242C0F">
      <w:pPr>
        <w:jc w:val="both"/>
        <w:rPr>
          <w:lang w:val="fr-FR"/>
        </w:rPr>
      </w:pPr>
    </w:p>
    <w:p w14:paraId="47DCE2DB" w14:textId="77777777" w:rsidR="00F773EE" w:rsidRPr="0032190F" w:rsidRDefault="00F773EE" w:rsidP="00242C0F">
      <w:pPr>
        <w:pStyle w:val="Heading3"/>
        <w:spacing w:line="240" w:lineRule="auto"/>
      </w:pPr>
      <w:r w:rsidRPr="0032190F">
        <w:t>Stèle MONx009</w:t>
      </w:r>
    </w:p>
    <w:p w14:paraId="7FF7B775" w14:textId="77777777" w:rsidR="00F773EE" w:rsidRPr="0032190F" w:rsidRDefault="00F773EE" w:rsidP="00242C0F">
      <w:pPr>
        <w:jc w:val="both"/>
        <w:rPr>
          <w:lang w:val="fr-FR"/>
        </w:rPr>
      </w:pPr>
      <w:r w:rsidRPr="0032190F">
        <w:rPr>
          <w:lang w:val="fr-FR"/>
        </w:rPr>
        <w:t xml:space="preserve">Sextus Antonius Valerianus est le fils de Valeria Pompeia. La famille de sa mère doit être importante puisque son surnom reprend le gentilice maternel. La dénomination de la mère comporte aussi un surnom qui renvoie à un gentilice bien représenté à Nîmes. Bel autel à rinceaux, avec quatre pilei sur la base. Donc, c’est une famille de notable mais on ne va sans doute pas faire la connexion avec les </w:t>
      </w:r>
      <w:r w:rsidRPr="0032190F">
        <w:rPr>
          <w:i/>
          <w:lang w:val="fr-FR"/>
        </w:rPr>
        <w:t>Valerii</w:t>
      </w:r>
      <w:r w:rsidRPr="0032190F">
        <w:rPr>
          <w:lang w:val="fr-FR"/>
        </w:rPr>
        <w:t xml:space="preserve"> et les </w:t>
      </w:r>
      <w:r w:rsidRPr="0032190F">
        <w:rPr>
          <w:i/>
          <w:lang w:val="fr-FR"/>
        </w:rPr>
        <w:t>Pompeii</w:t>
      </w:r>
      <w:r w:rsidRPr="0032190F">
        <w:rPr>
          <w:lang w:val="fr-FR"/>
        </w:rPr>
        <w:t>, trop nombreux pour qu’on puisse identifier le rameau auquel se rattache cette femme.(M.-J. Ouriachi com. pers.)</w:t>
      </w:r>
    </w:p>
    <w:p w14:paraId="5D4603C8" w14:textId="77777777" w:rsidR="00F773EE" w:rsidRPr="0032190F" w:rsidRDefault="00F773EE" w:rsidP="00242C0F">
      <w:pPr>
        <w:jc w:val="both"/>
        <w:rPr>
          <w:lang w:val="fr-FR"/>
        </w:rPr>
      </w:pPr>
    </w:p>
    <w:p w14:paraId="620BE84B" w14:textId="77777777" w:rsidR="00F773EE" w:rsidRPr="0032190F" w:rsidRDefault="00F773EE" w:rsidP="00242C0F">
      <w:pPr>
        <w:pStyle w:val="Heading3"/>
        <w:spacing w:line="240" w:lineRule="auto"/>
      </w:pPr>
      <w:r w:rsidRPr="0032190F">
        <w:t>Stèle MONx006</w:t>
      </w:r>
    </w:p>
    <w:p w14:paraId="7DDB80E0" w14:textId="77777777" w:rsidR="00F773EE" w:rsidRPr="0032190F" w:rsidRDefault="00F773EE" w:rsidP="00242C0F">
      <w:pPr>
        <w:jc w:val="both"/>
        <w:rPr>
          <w:lang w:val="fr-FR"/>
        </w:rPr>
      </w:pPr>
      <w:r w:rsidRPr="0032190F">
        <w:rPr>
          <w:lang w:val="fr-FR"/>
        </w:rPr>
        <w:t>Antonius Eutyches, membre de l’association des sevirs augustaux, sans doute un affranchi aux portes de la notabilité. (M.-J. Ouriachi com. pers.)</w:t>
      </w:r>
    </w:p>
    <w:p w14:paraId="68EC0656" w14:textId="77777777" w:rsidR="00F773EE" w:rsidRPr="0032190F" w:rsidRDefault="00F773EE" w:rsidP="00242C0F">
      <w:pPr>
        <w:jc w:val="both"/>
        <w:rPr>
          <w:lang w:val="fr-FR"/>
        </w:rPr>
      </w:pPr>
    </w:p>
    <w:p w14:paraId="41BBFFE9" w14:textId="77777777" w:rsidR="00F773EE" w:rsidRPr="0032190F" w:rsidRDefault="00F773EE" w:rsidP="00242C0F">
      <w:pPr>
        <w:pStyle w:val="Heading3"/>
        <w:spacing w:line="240" w:lineRule="auto"/>
      </w:pPr>
      <w:r w:rsidRPr="0032190F">
        <w:t>Stèle MONx005</w:t>
      </w:r>
    </w:p>
    <w:p w14:paraId="64557259" w14:textId="77777777" w:rsidR="00F773EE" w:rsidRPr="00F773EE" w:rsidRDefault="00F773EE" w:rsidP="00242C0F">
      <w:pPr>
        <w:jc w:val="both"/>
        <w:rPr>
          <w:lang w:val="en-GB"/>
        </w:rPr>
      </w:pPr>
      <w:r w:rsidRPr="0032190F">
        <w:rPr>
          <w:lang w:val="fr-FR"/>
        </w:rPr>
        <w:t xml:space="preserve">Caius Antonius Paullus honoré par son affranchi Balbus. </w:t>
      </w:r>
      <w:r w:rsidRPr="00F773EE">
        <w:rPr>
          <w:lang w:val="en-GB"/>
        </w:rPr>
        <w:t>(M.-J. Ouriachi com. pers.)</w:t>
      </w:r>
    </w:p>
    <w:p w14:paraId="3D109EF8" w14:textId="77777777" w:rsidR="00F773EE" w:rsidRPr="00F773EE" w:rsidRDefault="00F773EE" w:rsidP="00242C0F">
      <w:pPr>
        <w:jc w:val="both"/>
        <w:rPr>
          <w:lang w:val="en-GB"/>
        </w:rPr>
      </w:pPr>
    </w:p>
    <w:p w14:paraId="41AF5361" w14:textId="77777777" w:rsidR="00F773EE" w:rsidRPr="0032190F" w:rsidRDefault="00F773EE" w:rsidP="00242C0F">
      <w:pPr>
        <w:pStyle w:val="Heading3"/>
        <w:spacing w:line="240" w:lineRule="auto"/>
      </w:pPr>
      <w:r w:rsidRPr="0032190F">
        <w:t>Stèle MONx008</w:t>
      </w:r>
    </w:p>
    <w:p w14:paraId="7E1E8E6B" w14:textId="77777777" w:rsidR="00F773EE" w:rsidRPr="0032190F" w:rsidRDefault="00F773EE" w:rsidP="00242C0F">
      <w:pPr>
        <w:jc w:val="both"/>
        <w:rPr>
          <w:lang w:val="fr-FR"/>
        </w:rPr>
      </w:pPr>
      <w:r w:rsidRPr="0032190F">
        <w:rPr>
          <w:lang w:val="fr-FR"/>
        </w:rPr>
        <w:t xml:space="preserve">Antonia Servata, épouse de M. Nemonius Titus. Elle est honorée par un ami Lucius Albius Maternus. Nemonius : à la même période on a un Nemonius Plocamus dont la stèle est dédiée par son affranchi. Mais sur une autre inscription, le même Plocamus honore son épouse défunte qui porte le même nom que lui et un surnom grec. Il a sans doute épousée son affranchie. Il y a aussi une Nemonia, qui est une affranchie, épouse d’un pérégrin. On a donc à nouveau plusieurs affranchis de cette(ces) famille(s) </w:t>
      </w:r>
      <w:r w:rsidRPr="0032190F">
        <w:rPr>
          <w:i/>
          <w:lang w:val="fr-FR"/>
        </w:rPr>
        <w:t>Nemonii</w:t>
      </w:r>
      <w:r w:rsidRPr="0032190F">
        <w:rPr>
          <w:lang w:val="fr-FR"/>
        </w:rPr>
        <w:t xml:space="preserve">. On envisagera peut-être de les connecter au mari d’Antonia Servata : à voir. Albius en revanche ne se retrouve qu’une seule fois mais je ne suis pas sure que dans ce cas Albius soit un gentilice : on dirait un prénom forgé sur une gentilice. Mais cela signifie qu’il y a peut-être un lien avec les </w:t>
      </w:r>
      <w:r w:rsidRPr="0032190F">
        <w:rPr>
          <w:i/>
          <w:lang w:val="fr-FR"/>
        </w:rPr>
        <w:t>Albii</w:t>
      </w:r>
      <w:r w:rsidRPr="0032190F">
        <w:rPr>
          <w:lang w:val="fr-FR"/>
        </w:rPr>
        <w:t>.(M.-J. Ouriachi com. pers.)</w:t>
      </w:r>
    </w:p>
    <w:p w14:paraId="754AAB6F" w14:textId="77777777" w:rsidR="00F773EE" w:rsidRPr="0032190F" w:rsidRDefault="00F773EE" w:rsidP="00242C0F">
      <w:pPr>
        <w:jc w:val="both"/>
        <w:rPr>
          <w:lang w:val="fr-FR"/>
        </w:rPr>
      </w:pPr>
    </w:p>
    <w:p w14:paraId="4C9FB83C" w14:textId="77777777" w:rsidR="00F773EE" w:rsidRPr="0032190F" w:rsidRDefault="00F773EE" w:rsidP="00242C0F">
      <w:pPr>
        <w:pStyle w:val="Heading3"/>
        <w:spacing w:line="240" w:lineRule="auto"/>
      </w:pPr>
      <w:r w:rsidRPr="0032190F">
        <w:t>Stèle MONx007</w:t>
      </w:r>
    </w:p>
    <w:p w14:paraId="266BB9D4" w14:textId="77777777" w:rsidR="00F773EE" w:rsidRPr="0032190F" w:rsidRDefault="00F773EE" w:rsidP="00242C0F">
      <w:pPr>
        <w:jc w:val="both"/>
        <w:rPr>
          <w:lang w:val="fr-FR"/>
        </w:rPr>
      </w:pPr>
      <w:r w:rsidRPr="0032190F">
        <w:rPr>
          <w:lang w:val="fr-FR"/>
        </w:rPr>
        <w:t>Antonia Titulla est l’épouse du chevalier Caius Cascellius Pompeianus. On est au sommet de la hiérarchie municipale. Son surnom évoque un lien avec les Pompei de Nîmes.</w:t>
      </w:r>
    </w:p>
    <w:p w14:paraId="0DC4C04D" w14:textId="77777777" w:rsidR="00F773EE" w:rsidRPr="0032190F" w:rsidRDefault="00F773EE" w:rsidP="00242C0F">
      <w:pPr>
        <w:jc w:val="both"/>
        <w:rPr>
          <w:lang w:val="fr-FR"/>
        </w:rPr>
      </w:pPr>
      <w:r w:rsidRPr="0032190F">
        <w:rPr>
          <w:lang w:val="fr-FR"/>
        </w:rPr>
        <w:t>Dans la cité, à Mauguio, il y a une affranchie nommée Cascellia Olympias. Elle évoque sa patronne dans le texte qui est donc une Cascellia : s’agit-il d’une descendante de C. Cascellius Pompeianus ?</w:t>
      </w:r>
    </w:p>
    <w:p w14:paraId="50120BFC" w14:textId="77777777" w:rsidR="00F773EE" w:rsidRDefault="00F773EE" w:rsidP="00242C0F">
      <w:pPr>
        <w:jc w:val="both"/>
        <w:rPr>
          <w:lang w:val="fr-FR"/>
        </w:rPr>
      </w:pPr>
      <w:r w:rsidRPr="0032190F">
        <w:rPr>
          <w:lang w:val="fr-FR"/>
        </w:rPr>
        <w:t>Je propose qu’on connecte Olympia au chevalier selon une relation de nature indéterminée.(M.-J. Ouriachi com. pers.)</w:t>
      </w:r>
    </w:p>
    <w:p w14:paraId="5F629D5C" w14:textId="77777777" w:rsidR="009666A5" w:rsidRDefault="009666A5" w:rsidP="00242C0F">
      <w:pPr>
        <w:jc w:val="both"/>
        <w:rPr>
          <w:lang w:val="fr-FR"/>
        </w:rPr>
      </w:pPr>
    </w:p>
    <w:p w14:paraId="653BB1F4" w14:textId="77777777" w:rsidR="009666A5" w:rsidRDefault="009666A5" w:rsidP="00426FF9">
      <w:pPr>
        <w:pStyle w:val="Heading1"/>
      </w:pPr>
      <w:r>
        <w:t>SEILLANS</w:t>
      </w:r>
    </w:p>
    <w:p w14:paraId="3E26CE2F" w14:textId="77777777" w:rsidR="009666A5" w:rsidRDefault="009666A5" w:rsidP="009666A5">
      <w:pPr>
        <w:jc w:val="both"/>
        <w:rPr>
          <w:lang w:val="fr-FR"/>
        </w:rPr>
      </w:pPr>
      <w:r>
        <w:rPr>
          <w:lang w:val="fr-FR"/>
        </w:rPr>
        <w:t>Dans le territoire antique de Fréjus : cippes à rinceaux réemployé en bénitier (BIB séminaire EpiSpat)</w:t>
      </w:r>
    </w:p>
    <w:p w14:paraId="71C0B42B" w14:textId="77777777" w:rsidR="009666A5" w:rsidRDefault="009666A5" w:rsidP="009666A5">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33"/>
      </w:tblGrid>
      <w:tr w:rsidR="009666A5" w:rsidRPr="008A1841" w14:paraId="22343749" w14:textId="77777777" w:rsidTr="00C35EA7">
        <w:trPr>
          <w:jc w:val="center"/>
        </w:trPr>
        <w:tc>
          <w:tcPr>
            <w:tcW w:w="2033" w:type="dxa"/>
          </w:tcPr>
          <w:p w14:paraId="08CCC053" w14:textId="77777777" w:rsidR="009666A5" w:rsidRPr="00C35EA7" w:rsidRDefault="009666A5" w:rsidP="00C35EA7">
            <w:pPr>
              <w:jc w:val="center"/>
              <w:rPr>
                <w:lang w:val="es-ES"/>
              </w:rPr>
            </w:pPr>
            <w:r w:rsidRPr="00C35EA7">
              <w:rPr>
                <w:lang w:val="es-ES"/>
              </w:rPr>
              <w:t>C•COELIO</w:t>
            </w:r>
          </w:p>
          <w:p w14:paraId="31FAD671" w14:textId="77777777" w:rsidR="009666A5" w:rsidRPr="00C35EA7" w:rsidRDefault="009666A5" w:rsidP="00C35EA7">
            <w:pPr>
              <w:jc w:val="center"/>
              <w:rPr>
                <w:lang w:val="es-ES"/>
              </w:rPr>
            </w:pPr>
            <w:r w:rsidRPr="00C35EA7">
              <w:rPr>
                <w:lang w:val="es-ES"/>
              </w:rPr>
              <w:t>CL SEVERO</w:t>
            </w:r>
          </w:p>
          <w:p w14:paraId="7F017FEB" w14:textId="77777777" w:rsidR="009666A5" w:rsidRPr="00C35EA7" w:rsidRDefault="009666A5" w:rsidP="00C35EA7">
            <w:pPr>
              <w:jc w:val="center"/>
              <w:rPr>
                <w:lang w:val="es-ES"/>
              </w:rPr>
            </w:pPr>
            <w:r w:rsidRPr="00C35EA7">
              <w:rPr>
                <w:lang w:val="es-ES"/>
              </w:rPr>
              <w:t>VI•VIP</w:t>
            </w:r>
          </w:p>
          <w:p w14:paraId="77955686" w14:textId="77777777" w:rsidR="009666A5" w:rsidRPr="00C35EA7" w:rsidRDefault="009666A5" w:rsidP="00C35EA7">
            <w:pPr>
              <w:jc w:val="center"/>
              <w:rPr>
                <w:lang w:val="es-ES"/>
              </w:rPr>
            </w:pPr>
            <w:r w:rsidRPr="00C35EA7">
              <w:rPr>
                <w:lang w:val="es-ES"/>
              </w:rPr>
              <w:lastRenderedPageBreak/>
              <w:t>COLELIA E•C•L</w:t>
            </w:r>
          </w:p>
          <w:p w14:paraId="37255222" w14:textId="77777777" w:rsidR="009666A5" w:rsidRPr="00C35EA7" w:rsidRDefault="009666A5" w:rsidP="00C35EA7">
            <w:pPr>
              <w:jc w:val="center"/>
              <w:rPr>
                <w:lang w:val="es-ES"/>
              </w:rPr>
            </w:pPr>
            <w:r w:rsidRPr="00C35EA7">
              <w:rPr>
                <w:lang w:val="es-ES"/>
              </w:rPr>
              <w:t>IVCVNDAE</w:t>
            </w:r>
          </w:p>
          <w:p w14:paraId="2DCCBB25" w14:textId="77777777" w:rsidR="009666A5" w:rsidRPr="00C35EA7" w:rsidRDefault="009666A5" w:rsidP="00C35EA7">
            <w:pPr>
              <w:jc w:val="center"/>
              <w:rPr>
                <w:lang w:val="es-ES"/>
              </w:rPr>
            </w:pPr>
            <w:r w:rsidRPr="00C35EA7">
              <w:rPr>
                <w:lang w:val="es-ES"/>
              </w:rPr>
              <w:t>CONIUGI</w:t>
            </w:r>
          </w:p>
        </w:tc>
      </w:tr>
    </w:tbl>
    <w:p w14:paraId="4839B1E1" w14:textId="77777777" w:rsidR="009666A5" w:rsidRPr="0043440A" w:rsidRDefault="009666A5" w:rsidP="009666A5">
      <w:pPr>
        <w:rPr>
          <w:lang w:val="fr-FR"/>
        </w:rPr>
      </w:pPr>
      <w:r w:rsidRPr="0043440A">
        <w:rPr>
          <w:lang w:val="fr-FR"/>
        </w:rPr>
        <w:lastRenderedPageBreak/>
        <w:t>(BIB séminaire EpiSpat)</w:t>
      </w:r>
    </w:p>
    <w:p w14:paraId="6869CDB7" w14:textId="77777777" w:rsidR="009666A5" w:rsidRDefault="009666A5" w:rsidP="009666A5">
      <w:pPr>
        <w:jc w:val="both"/>
        <w:rPr>
          <w:lang w:val="fr-FR"/>
        </w:rPr>
      </w:pPr>
      <w:r>
        <w:rPr>
          <w:lang w:val="fr-FR"/>
        </w:rPr>
        <w:t xml:space="preserve">Attribution à la première moitié du 1e </w:t>
      </w:r>
      <w:r w:rsidRPr="009666A5">
        <w:rPr>
          <w:smallCaps/>
          <w:lang w:val="fr-FR"/>
        </w:rPr>
        <w:t>ad</w:t>
      </w:r>
      <w:r>
        <w:rPr>
          <w:lang w:val="fr-FR"/>
        </w:rPr>
        <w:t xml:space="preserve"> (BIB séminaire EpiSpat)</w:t>
      </w:r>
    </w:p>
    <w:p w14:paraId="3E05E289" w14:textId="77777777" w:rsidR="009666A5" w:rsidRPr="009666A5" w:rsidRDefault="009666A5" w:rsidP="009666A5">
      <w:pPr>
        <w:rPr>
          <w:lang w:val="fr-FR"/>
        </w:rPr>
      </w:pPr>
    </w:p>
    <w:p w14:paraId="02D081AF" w14:textId="77777777" w:rsidR="009666A5" w:rsidRDefault="009666A5" w:rsidP="00426FF9">
      <w:pPr>
        <w:pStyle w:val="Heading1"/>
      </w:pPr>
      <w:r>
        <w:t>CAILLAN</w:t>
      </w:r>
    </w:p>
    <w:p w14:paraId="140BB6DF" w14:textId="77777777" w:rsidR="009666A5" w:rsidRDefault="009666A5" w:rsidP="009666A5">
      <w:pPr>
        <w:jc w:val="both"/>
        <w:rPr>
          <w:lang w:val="fr-FR"/>
        </w:rPr>
      </w:pPr>
      <w:r>
        <w:rPr>
          <w:lang w:val="fr-FR"/>
        </w:rPr>
        <w:t>Dans le territoire antique de Fréjus : cippes à rinceaux en marbre blanc (BIB séminaire EpiSpat)</w:t>
      </w:r>
    </w:p>
    <w:p w14:paraId="20734782" w14:textId="77777777" w:rsidR="009666A5" w:rsidRDefault="009666A5" w:rsidP="009666A5">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9"/>
      </w:tblGrid>
      <w:tr w:rsidR="009666A5" w14:paraId="44BEE0B4" w14:textId="77777777" w:rsidTr="00C35EA7">
        <w:trPr>
          <w:jc w:val="center"/>
        </w:trPr>
        <w:tc>
          <w:tcPr>
            <w:tcW w:w="1449" w:type="dxa"/>
          </w:tcPr>
          <w:p w14:paraId="018AFD14" w14:textId="77777777" w:rsidR="009666A5" w:rsidRPr="00C35EA7" w:rsidRDefault="009666A5" w:rsidP="00C35EA7">
            <w:pPr>
              <w:jc w:val="center"/>
              <w:rPr>
                <w:lang w:val="fr-FR"/>
              </w:rPr>
            </w:pPr>
            <w:r w:rsidRPr="00C35EA7">
              <w:rPr>
                <w:lang w:val="fr-FR"/>
              </w:rPr>
              <w:t>C•COELIO</w:t>
            </w:r>
          </w:p>
          <w:p w14:paraId="4C1B9A3E" w14:textId="77777777" w:rsidR="009666A5" w:rsidRPr="00C35EA7" w:rsidRDefault="009666A5" w:rsidP="00C35EA7">
            <w:pPr>
              <w:jc w:val="center"/>
              <w:rPr>
                <w:lang w:val="fr-FR"/>
              </w:rPr>
            </w:pPr>
            <w:r w:rsidRPr="00C35EA7">
              <w:rPr>
                <w:lang w:val="fr-FR"/>
              </w:rPr>
              <w:t>C ET L LIB</w:t>
            </w:r>
          </w:p>
          <w:p w14:paraId="59F91C48" w14:textId="77777777" w:rsidR="009666A5" w:rsidRPr="00C35EA7" w:rsidRDefault="009666A5" w:rsidP="00C35EA7">
            <w:pPr>
              <w:jc w:val="center"/>
              <w:rPr>
                <w:lang w:val="fr-FR"/>
              </w:rPr>
            </w:pPr>
            <w:r w:rsidRPr="00C35EA7">
              <w:rPr>
                <w:lang w:val="fr-FR"/>
              </w:rPr>
              <w:t>(...)</w:t>
            </w:r>
          </w:p>
        </w:tc>
      </w:tr>
    </w:tbl>
    <w:p w14:paraId="69BF3E77" w14:textId="77777777" w:rsidR="009666A5" w:rsidRDefault="009666A5" w:rsidP="009666A5">
      <w:pPr>
        <w:jc w:val="both"/>
        <w:rPr>
          <w:lang w:val="fr-FR"/>
        </w:rPr>
      </w:pPr>
      <w:r>
        <w:rPr>
          <w:lang w:val="fr-FR"/>
        </w:rPr>
        <w:t>(BIB séminaire EpiSpat)</w:t>
      </w:r>
    </w:p>
    <w:p w14:paraId="68CC5CB4" w14:textId="77777777" w:rsidR="009666A5" w:rsidRDefault="009666A5" w:rsidP="009666A5">
      <w:pPr>
        <w:jc w:val="both"/>
        <w:rPr>
          <w:lang w:val="fr-FR"/>
        </w:rPr>
      </w:pPr>
      <w:r>
        <w:rPr>
          <w:lang w:val="fr-FR"/>
        </w:rPr>
        <w:t>Coelii liés aux Sévires</w:t>
      </w:r>
    </w:p>
    <w:p w14:paraId="030D60CD" w14:textId="77777777" w:rsidR="009666A5" w:rsidRDefault="009666A5" w:rsidP="009666A5">
      <w:pPr>
        <w:jc w:val="both"/>
        <w:rPr>
          <w:lang w:val="fr-FR"/>
        </w:rPr>
      </w:pPr>
    </w:p>
    <w:p w14:paraId="3347522B" w14:textId="77777777" w:rsidR="009666A5" w:rsidRDefault="009666A5" w:rsidP="009666A5">
      <w:pPr>
        <w:jc w:val="both"/>
        <w:rPr>
          <w:lang w:val="fr-FR"/>
        </w:rPr>
      </w:pPr>
      <w:r>
        <w:rPr>
          <w:lang w:val="fr-FR"/>
        </w:rPr>
        <w:t xml:space="preserve">Attribution à la première moitié du 1e </w:t>
      </w:r>
      <w:r w:rsidRPr="009666A5">
        <w:rPr>
          <w:smallCaps/>
          <w:lang w:val="fr-FR"/>
        </w:rPr>
        <w:t>ad</w:t>
      </w:r>
      <w:r>
        <w:rPr>
          <w:lang w:val="fr-FR"/>
        </w:rPr>
        <w:t xml:space="preserve"> (BIB séminaire EpiSpat)</w:t>
      </w:r>
    </w:p>
    <w:p w14:paraId="52281037" w14:textId="77777777" w:rsidR="009666A5" w:rsidRDefault="009666A5" w:rsidP="009666A5">
      <w:pPr>
        <w:jc w:val="both"/>
        <w:rPr>
          <w:lang w:val="fr-FR"/>
        </w:rPr>
      </w:pPr>
    </w:p>
    <w:p w14:paraId="66030198" w14:textId="77777777" w:rsidR="009666A5" w:rsidRDefault="009666A5" w:rsidP="00426FF9">
      <w:pPr>
        <w:pStyle w:val="Heading1"/>
      </w:pPr>
      <w:r>
        <w:t>MONTAUROUX</w:t>
      </w:r>
    </w:p>
    <w:p w14:paraId="1C61087A" w14:textId="77777777" w:rsidR="009666A5" w:rsidRDefault="009666A5" w:rsidP="009666A5">
      <w:pPr>
        <w:jc w:val="both"/>
        <w:rPr>
          <w:lang w:val="fr-FR"/>
        </w:rPr>
      </w:pPr>
      <w:r>
        <w:rPr>
          <w:lang w:val="fr-FR"/>
        </w:rPr>
        <w:t>Dans le territoire antique de Fr</w:t>
      </w:r>
      <w:r w:rsidR="005B43BF">
        <w:rPr>
          <w:lang w:val="fr-FR"/>
        </w:rPr>
        <w:t>éjus, probable encadrement de fenêtre réemployé dont l'antiquité est douteuse (BIB séminaire EpiSpat)</w:t>
      </w:r>
    </w:p>
    <w:p w14:paraId="518EE525" w14:textId="77777777" w:rsidR="005B43BF" w:rsidRDefault="005B43BF" w:rsidP="009666A5">
      <w:pPr>
        <w:jc w:val="both"/>
        <w:rPr>
          <w:lang w:val="fr-FR"/>
        </w:rPr>
      </w:pPr>
    </w:p>
    <w:p w14:paraId="71F99873" w14:textId="77777777" w:rsidR="00B0118C" w:rsidRPr="0032190F" w:rsidRDefault="00B0118C" w:rsidP="00426FF9">
      <w:pPr>
        <w:pStyle w:val="Heading1"/>
      </w:pPr>
      <w:bookmarkStart w:id="5147" w:name="Sit_Entremont"/>
      <w:r w:rsidRPr="0032190F">
        <w:t>ENTREMONT</w:t>
      </w:r>
      <w:bookmarkEnd w:id="5147"/>
    </w:p>
    <w:p w14:paraId="0F5A7615" w14:textId="77777777" w:rsidR="00B0118C" w:rsidRPr="0032190F" w:rsidRDefault="00B0118C" w:rsidP="00242C0F">
      <w:pPr>
        <w:jc w:val="both"/>
        <w:rPr>
          <w:lang w:val="fr-FR"/>
        </w:rPr>
      </w:pPr>
    </w:p>
    <w:p w14:paraId="1C70B250" w14:textId="03FAFE5A" w:rsidR="00F773EE" w:rsidRPr="0032190F" w:rsidRDefault="00B0118C" w:rsidP="00242C0F">
      <w:pPr>
        <w:jc w:val="both"/>
        <w:rPr>
          <w:lang w:val="fr-FR"/>
        </w:rPr>
      </w:pPr>
      <w:r w:rsidRPr="0032190F">
        <w:rPr>
          <w:szCs w:val="22"/>
          <w:lang w:val="fr-FR" w:eastAsia="en-GB"/>
        </w:rPr>
        <w:t xml:space="preserve">Fer 1 ? (SS BIB) salle hypostyle à étage, fragments de stèles et de piliers décorés, linteau et pilier à représentations de </w:t>
      </w:r>
      <w:hyperlink r:id="rId12494" w:anchor="Cul_Art_TAC_T_c_teteCoupee" w:history="1">
        <w:r w:rsidR="00D732A2" w:rsidRPr="00D732A2">
          <w:rPr>
            <w:rStyle w:val="Hyperlink"/>
            <w:lang w:val="fr-FR"/>
          </w:rPr>
          <w:t>têtes coupées</w:t>
        </w:r>
      </w:hyperlink>
      <w:r w:rsidRPr="0032190F">
        <w:rPr>
          <w:szCs w:val="22"/>
          <w:lang w:val="fr-FR" w:eastAsia="en-GB"/>
        </w:rPr>
        <w:t xml:space="preserve">, expositions de crânes, </w:t>
      </w:r>
      <w:hyperlink r:id="rId12495" w:anchor="Cul_Art_TAC_c_accroupis" w:history="1">
        <w:r w:rsidR="00D732A2" w:rsidRPr="00D732A2">
          <w:rPr>
            <w:rStyle w:val="Hyperlink"/>
            <w:lang w:val="fr-FR"/>
          </w:rPr>
          <w:t>accroup</w:t>
        </w:r>
        <w:r w:rsidR="00D732A2">
          <w:rPr>
            <w:rStyle w:val="Hyperlink"/>
            <w:lang w:val="fr-FR"/>
          </w:rPr>
          <w:t>is</w:t>
        </w:r>
      </w:hyperlink>
      <w:r w:rsidRPr="0032190F">
        <w:rPr>
          <w:szCs w:val="22"/>
          <w:lang w:val="fr-FR" w:eastAsia="en-GB"/>
        </w:rPr>
        <w:t xml:space="preserve">, etc.) (Arcelin 1992), (BIB 2524)  </w:t>
      </w:r>
      <w:r w:rsidRPr="0032190F">
        <w:rPr>
          <w:lang w:val="fr-FR"/>
        </w:rPr>
        <w:t xml:space="preserve"> </w:t>
      </w:r>
    </w:p>
    <w:p w14:paraId="2A7560C2" w14:textId="05F3ED08" w:rsidR="003B5CCC" w:rsidRDefault="003B5CCC" w:rsidP="00242C0F">
      <w:pPr>
        <w:jc w:val="both"/>
        <w:rPr>
          <w:lang w:val="fr-FR"/>
        </w:rPr>
      </w:pPr>
      <w:r w:rsidRPr="0032190F">
        <w:rPr>
          <w:lang w:val="fr-FR"/>
        </w:rPr>
        <w:t>Statuaire lapidaire montrant des têtes coupées (BIB E. Ciesielski et al. in BIB 2341)</w:t>
      </w:r>
      <w:r w:rsidR="000A7D3C">
        <w:rPr>
          <w:lang w:val="fr-FR"/>
        </w:rPr>
        <w:t xml:space="preserve"> v. "</w:t>
      </w:r>
      <w:hyperlink r:id="rId12496" w:anchor="Cul_Steles_Anepigraphes" w:history="1">
        <w:r w:rsidR="000A7D3C" w:rsidRPr="00E51ED9">
          <w:rPr>
            <w:rStyle w:val="Hyperlink"/>
            <w:lang w:val="fr-FR"/>
          </w:rPr>
          <w:t>Stèles anépigraphes</w:t>
        </w:r>
      </w:hyperlink>
      <w:r w:rsidR="000A7D3C">
        <w:rPr>
          <w:lang w:val="fr-FR"/>
        </w:rPr>
        <w:t>"</w:t>
      </w:r>
    </w:p>
    <w:p w14:paraId="740DC711" w14:textId="77777777" w:rsidR="00B0118C" w:rsidRDefault="00B0118C" w:rsidP="00242C0F">
      <w:pPr>
        <w:jc w:val="both"/>
        <w:rPr>
          <w:lang w:val="fr-FR"/>
        </w:rPr>
      </w:pPr>
    </w:p>
    <w:p w14:paraId="4F9ADA26" w14:textId="7717391B" w:rsidR="00D732A2" w:rsidRDefault="00D732A2" w:rsidP="00D732A2">
      <w:pPr>
        <w:jc w:val="both"/>
        <w:rPr>
          <w:lang w:val="fr-FR"/>
        </w:rPr>
      </w:pPr>
      <w:r>
        <w:rPr>
          <w:lang w:val="fr-FR"/>
        </w:rPr>
        <w:t xml:space="preserve">v. </w:t>
      </w:r>
      <w:hyperlink r:id="rId12497" w:anchor="Sit_Porcuna" w:history="1">
        <w:r w:rsidRPr="00D732A2">
          <w:rPr>
            <w:rStyle w:val="Hyperlink"/>
            <w:lang w:val="fr-FR"/>
          </w:rPr>
          <w:t>Porcuna</w:t>
        </w:r>
      </w:hyperlink>
      <w:r>
        <w:rPr>
          <w:lang w:val="fr-FR"/>
        </w:rPr>
        <w:t xml:space="preserve"> (BIB 2957)</w:t>
      </w:r>
    </w:p>
    <w:p w14:paraId="02AFD121" w14:textId="77777777" w:rsidR="00511329" w:rsidRDefault="00511329" w:rsidP="00D732A2">
      <w:pPr>
        <w:jc w:val="both"/>
        <w:rPr>
          <w:lang w:val="fr-FR"/>
        </w:rPr>
      </w:pPr>
    </w:p>
    <w:p w14:paraId="2DF692FD" w14:textId="77777777" w:rsidR="00511329" w:rsidRDefault="00511329" w:rsidP="00511329">
      <w:pPr>
        <w:pStyle w:val="Heading2"/>
      </w:pPr>
      <w:bookmarkStart w:id="5148" w:name="Sit_Entremont_tete_coupee"/>
      <w:r>
        <w:t>têtes coupées</w:t>
      </w:r>
    </w:p>
    <w:bookmarkEnd w:id="5148"/>
    <w:p w14:paraId="6771CFFF" w14:textId="77777777" w:rsidR="00511329" w:rsidRPr="00511329" w:rsidRDefault="00511329" w:rsidP="00511329">
      <w:pPr>
        <w:rPr>
          <w:lang w:val="fr-FR"/>
        </w:rPr>
      </w:pPr>
    </w:p>
    <w:p w14:paraId="1445638C" w14:textId="77777777" w:rsidR="00D732A2" w:rsidRDefault="00D732A2" w:rsidP="00242C0F">
      <w:pPr>
        <w:jc w:val="both"/>
        <w:rPr>
          <w:lang w:val="fr-FR"/>
        </w:rPr>
      </w:pPr>
    </w:p>
    <w:p w14:paraId="4508B9A4" w14:textId="77777777" w:rsidR="00D732A2" w:rsidRDefault="0096466D" w:rsidP="00426FF9">
      <w:pPr>
        <w:pStyle w:val="Heading1"/>
      </w:pPr>
      <w:bookmarkStart w:id="5149" w:name="Sit_Barbes_Danis"/>
      <w:r>
        <w:t>BARBES-ET-FON-DANIS</w:t>
      </w:r>
    </w:p>
    <w:bookmarkEnd w:id="5149"/>
    <w:p w14:paraId="7AC6A2DD" w14:textId="77777777" w:rsidR="0096466D" w:rsidRDefault="0096466D" w:rsidP="00242C0F">
      <w:pPr>
        <w:jc w:val="both"/>
        <w:rPr>
          <w:lang w:val="fr-FR"/>
        </w:rPr>
      </w:pPr>
    </w:p>
    <w:p w14:paraId="3162F3C5" w14:textId="4B97457F" w:rsidR="0096466D" w:rsidRDefault="0096466D" w:rsidP="00242C0F">
      <w:pPr>
        <w:jc w:val="both"/>
        <w:rPr>
          <w:lang w:val="fr-FR"/>
        </w:rPr>
      </w:pPr>
      <w:r>
        <w:rPr>
          <w:lang w:val="fr-FR"/>
        </w:rPr>
        <w:t xml:space="preserve">Saint-Laurent-de-Carnols, Gard. Petit habitat de hauteur de la fin du 5e aec. </w:t>
      </w:r>
      <w:hyperlink r:id="rId12498" w:anchor="Cul_Grecs__Céramique_typ_Crat" w:history="1">
        <w:r w:rsidR="00B871A1" w:rsidRPr="00B871A1">
          <w:rPr>
            <w:rStyle w:val="Hyperlink"/>
            <w:lang w:val="fr-FR"/>
          </w:rPr>
          <w:t>cratère</w:t>
        </w:r>
      </w:hyperlink>
      <w:r w:rsidR="00B871A1" w:rsidRPr="00B871A1">
        <w:rPr>
          <w:lang w:val="fr-FR"/>
        </w:rPr>
        <w:t xml:space="preserve"> </w:t>
      </w:r>
      <w:r>
        <w:rPr>
          <w:lang w:val="fr-FR"/>
        </w:rPr>
        <w:t xml:space="preserve">à colonnettes de style subgéométrique montrant une frise de </w:t>
      </w:r>
      <w:hyperlink r:id="rId12499" w:anchor="Cul_Art_TAC_a_cheval_x_personnage" w:history="1">
        <w:r w:rsidRPr="00931159">
          <w:rPr>
            <w:rStyle w:val="Hyperlink"/>
            <w:lang w:val="fr-FR"/>
          </w:rPr>
          <w:t>cavalie</w:t>
        </w:r>
        <w:r>
          <w:rPr>
            <w:rStyle w:val="Hyperlink"/>
            <w:lang w:val="fr-FR"/>
          </w:rPr>
          <w:t>rs</w:t>
        </w:r>
      </w:hyperlink>
      <w:r w:rsidRPr="0096466D">
        <w:rPr>
          <w:lang w:val="fr-FR"/>
        </w:rPr>
        <w:t xml:space="preserve"> </w:t>
      </w:r>
      <w:r>
        <w:rPr>
          <w:lang w:val="fr-FR"/>
        </w:rPr>
        <w:t>(BIB 3045)</w:t>
      </w:r>
    </w:p>
    <w:p w14:paraId="3C2E8D3B" w14:textId="77777777" w:rsidR="0096466D" w:rsidRDefault="0096466D" w:rsidP="00242C0F">
      <w:pPr>
        <w:jc w:val="both"/>
        <w:rPr>
          <w:lang w:val="fr-FR"/>
        </w:rPr>
      </w:pPr>
    </w:p>
    <w:p w14:paraId="60ECE0E8" w14:textId="77777777" w:rsidR="0096466D" w:rsidRDefault="0096466D" w:rsidP="00426FF9">
      <w:pPr>
        <w:pStyle w:val="Heading1"/>
      </w:pPr>
      <w:bookmarkStart w:id="5150" w:name="Sit_Saint_Vincent_Gaujac"/>
      <w:r>
        <w:t>SAINT-VINCENT</w:t>
      </w:r>
    </w:p>
    <w:bookmarkEnd w:id="5150"/>
    <w:p w14:paraId="7A7D0144" w14:textId="77777777" w:rsidR="0096466D" w:rsidRDefault="0096466D" w:rsidP="00242C0F">
      <w:pPr>
        <w:jc w:val="both"/>
        <w:rPr>
          <w:lang w:val="fr-FR"/>
        </w:rPr>
      </w:pPr>
    </w:p>
    <w:p w14:paraId="28A67781" w14:textId="64845FE1" w:rsidR="0096466D" w:rsidRPr="0096466D" w:rsidRDefault="0096466D" w:rsidP="0096466D">
      <w:pPr>
        <w:rPr>
          <w:lang w:val="fr-FR"/>
        </w:rPr>
      </w:pPr>
      <w:r>
        <w:rPr>
          <w:lang w:val="fr-FR"/>
        </w:rPr>
        <w:t xml:space="preserve">Oppidum de Saint-Vincent à Gaujac. Présence d'une oenochoé à décor géométrique peint. Representation d'un arrière train d'équidé (BIB 3045) Décor </w:t>
      </w:r>
      <w:hyperlink r:id="rId12500" w:anchor="Typ_Cera_CL_peinte_dec" w:history="1">
        <w:r w:rsidRPr="0096466D">
          <w:rPr>
            <w:rStyle w:val="Hyperlink"/>
            <w:lang w:val="fr-FR"/>
          </w:rPr>
          <w:t>CL-PEINTE</w:t>
        </w:r>
      </w:hyperlink>
      <w:r>
        <w:rPr>
          <w:lang w:val="fr-FR"/>
        </w:rPr>
        <w:t xml:space="preserve"> montrant des </w:t>
      </w:r>
      <w:hyperlink r:id="rId12501" w:anchor="Cul_Art_TAC_a_cheval_x_personnage" w:history="1">
        <w:r w:rsidRPr="00931159">
          <w:rPr>
            <w:rStyle w:val="Hyperlink"/>
            <w:lang w:val="fr-FR"/>
          </w:rPr>
          <w:t>cavalie</w:t>
        </w:r>
        <w:r>
          <w:rPr>
            <w:rStyle w:val="Hyperlink"/>
            <w:lang w:val="fr-FR"/>
          </w:rPr>
          <w:t>rs</w:t>
        </w:r>
      </w:hyperlink>
      <w:r w:rsidRPr="0096466D">
        <w:rPr>
          <w:lang w:val="fr-FR"/>
        </w:rPr>
        <w:t xml:space="preserve"> </w:t>
      </w:r>
      <w:r>
        <w:rPr>
          <w:lang w:val="fr-FR"/>
        </w:rPr>
        <w:t xml:space="preserve">stylisés </w:t>
      </w:r>
      <w:r w:rsidRPr="0096466D">
        <w:rPr>
          <w:lang w:val="fr-FR"/>
        </w:rPr>
        <w:t>(BIB C. Moulin in BIB 2126)</w:t>
      </w:r>
    </w:p>
    <w:p w14:paraId="154355A0" w14:textId="77777777" w:rsidR="0096466D" w:rsidRDefault="0096466D" w:rsidP="00242C0F">
      <w:pPr>
        <w:jc w:val="both"/>
        <w:rPr>
          <w:lang w:val="fr-FR"/>
        </w:rPr>
      </w:pPr>
    </w:p>
    <w:p w14:paraId="533892B9" w14:textId="77777777" w:rsidR="0096466D" w:rsidRPr="0032190F" w:rsidRDefault="0096466D" w:rsidP="00242C0F">
      <w:pPr>
        <w:jc w:val="both"/>
        <w:rPr>
          <w:lang w:val="fr-FR"/>
        </w:rPr>
      </w:pPr>
    </w:p>
    <w:p w14:paraId="3C619481" w14:textId="77777777" w:rsidR="00F773EE" w:rsidRPr="0032190F" w:rsidRDefault="00F773EE" w:rsidP="00426FF9">
      <w:pPr>
        <w:pStyle w:val="Heading1"/>
      </w:pPr>
      <w:bookmarkStart w:id="5151" w:name="Sit_Gaujac"/>
      <w:r w:rsidRPr="0032190F">
        <w:t>GAUJAC</w:t>
      </w:r>
    </w:p>
    <w:bookmarkEnd w:id="5151"/>
    <w:p w14:paraId="068AF5C7" w14:textId="77777777" w:rsidR="00F773EE" w:rsidRPr="0032190F" w:rsidRDefault="00F773EE" w:rsidP="00242C0F">
      <w:pPr>
        <w:jc w:val="both"/>
        <w:rPr>
          <w:lang w:val="fr-FR"/>
        </w:rPr>
      </w:pPr>
    </w:p>
    <w:p w14:paraId="1C038FC3" w14:textId="1DDD3296" w:rsidR="00F773EE" w:rsidRDefault="00F773EE" w:rsidP="00242C0F">
      <w:pPr>
        <w:jc w:val="both"/>
        <w:rPr>
          <w:lang w:val="fr-FR"/>
        </w:rPr>
      </w:pPr>
      <w:r w:rsidRPr="0032190F">
        <w:rPr>
          <w:lang w:val="fr-FR"/>
        </w:rPr>
        <w:lastRenderedPageBreak/>
        <w:t>Dans l</w:t>
      </w:r>
      <w:r w:rsidR="00CA68FB" w:rsidRPr="0032190F">
        <w:rPr>
          <w:lang w:val="fr-FR"/>
        </w:rPr>
        <w:t xml:space="preserve">a </w:t>
      </w:r>
      <w:hyperlink r:id="rId12502" w:anchor="Sit_Narbonnaise" w:history="1">
        <w:r w:rsidR="00CA68FB" w:rsidRPr="0032190F">
          <w:rPr>
            <w:rStyle w:val="Hyperlink"/>
            <w:lang w:val="fr-FR"/>
          </w:rPr>
          <w:t>Narbonnaise</w:t>
        </w:r>
      </w:hyperlink>
      <w:r w:rsidR="00CA68FB" w:rsidRPr="0032190F">
        <w:rPr>
          <w:lang w:val="fr-FR"/>
        </w:rPr>
        <w:t xml:space="preserve"> (</w:t>
      </w:r>
      <w:r w:rsidRPr="0032190F">
        <w:rPr>
          <w:lang w:val="fr-FR"/>
        </w:rPr>
        <w:t>Gard</w:t>
      </w:r>
      <w:r w:rsidR="00CA68FB" w:rsidRPr="0032190F">
        <w:rPr>
          <w:lang w:val="fr-FR"/>
        </w:rPr>
        <w:t xml:space="preserve">, </w:t>
      </w:r>
      <w:r w:rsidRPr="0032190F">
        <w:rPr>
          <w:lang w:val="fr-FR"/>
        </w:rPr>
        <w:t xml:space="preserve">Languedoc-Rousillon). </w:t>
      </w:r>
    </w:p>
    <w:p w14:paraId="4FAEF5B8" w14:textId="77777777" w:rsidR="0096466D" w:rsidRPr="0032190F" w:rsidRDefault="0096466D" w:rsidP="00242C0F">
      <w:pPr>
        <w:jc w:val="both"/>
        <w:rPr>
          <w:lang w:val="fr-FR"/>
        </w:rPr>
      </w:pPr>
    </w:p>
    <w:p w14:paraId="0615716F" w14:textId="77777777" w:rsidR="00F773EE" w:rsidRPr="0032190F" w:rsidRDefault="00F773EE" w:rsidP="00242C0F">
      <w:pPr>
        <w:jc w:val="both"/>
        <w:rPr>
          <w:lang w:val="fr-FR"/>
        </w:rPr>
      </w:pPr>
    </w:p>
    <w:p w14:paraId="7FAD5DC7" w14:textId="77777777" w:rsidR="00F773EE" w:rsidRPr="0032190F" w:rsidRDefault="0096466D" w:rsidP="00242C0F">
      <w:pPr>
        <w:pStyle w:val="Heading2"/>
      </w:pPr>
      <w:r>
        <w:t>d</w:t>
      </w:r>
      <w:r w:rsidR="00F773EE" w:rsidRPr="0032190F">
        <w:t>ocuments épigraphiques</w:t>
      </w:r>
    </w:p>
    <w:p w14:paraId="38F38CCF" w14:textId="77777777" w:rsidR="00F773EE" w:rsidRPr="0032190F" w:rsidRDefault="00F773EE" w:rsidP="00242C0F">
      <w:pPr>
        <w:rPr>
          <w:lang w:val="fr-FR"/>
        </w:rPr>
      </w:pPr>
    </w:p>
    <w:p w14:paraId="726DC23B" w14:textId="6FBBE711" w:rsidR="00F773EE" w:rsidRPr="0032190F" w:rsidRDefault="00F773EE" w:rsidP="00242C0F">
      <w:pPr>
        <w:rPr>
          <w:lang w:val="fr-FR"/>
        </w:rPr>
      </w:pPr>
      <w:r w:rsidRPr="0032190F">
        <w:rPr>
          <w:lang w:val="fr-FR"/>
        </w:rPr>
        <w:t xml:space="preserve">v. </w:t>
      </w:r>
      <w:hyperlink r:id="rId12503" w:anchor="Cul_Rome__epigraphie" w:history="1">
        <w:r w:rsidRPr="0032190F">
          <w:rPr>
            <w:rStyle w:val="Hyperlink"/>
            <w:lang w:val="fr-FR"/>
          </w:rPr>
          <w:t>épigraphie</w:t>
        </w:r>
      </w:hyperlink>
    </w:p>
    <w:p w14:paraId="77C133E3" w14:textId="77777777" w:rsidR="00F773EE" w:rsidRPr="0032190F" w:rsidRDefault="00F773EE" w:rsidP="00242C0F">
      <w:pPr>
        <w:jc w:val="both"/>
        <w:rPr>
          <w:lang w:val="fr-FR"/>
        </w:rPr>
      </w:pPr>
    </w:p>
    <w:p w14:paraId="49F07F61" w14:textId="77777777" w:rsidR="00F773EE" w:rsidRPr="0032190F" w:rsidRDefault="0096466D" w:rsidP="00242C0F">
      <w:pPr>
        <w:pStyle w:val="Heading3"/>
        <w:spacing w:line="240" w:lineRule="auto"/>
      </w:pPr>
      <w:r>
        <w:t>s</w:t>
      </w:r>
      <w:r w:rsidR="00F773EE" w:rsidRPr="0032190F">
        <w:t>tèle MONx001</w:t>
      </w:r>
    </w:p>
    <w:p w14:paraId="2A538614" w14:textId="59F3F9E1" w:rsidR="00F773EE" w:rsidRPr="0032190F" w:rsidRDefault="00F773EE" w:rsidP="00242C0F">
      <w:pPr>
        <w:jc w:val="both"/>
        <w:rPr>
          <w:lang w:val="fr-FR"/>
        </w:rPr>
      </w:pPr>
      <w:r w:rsidRPr="0032190F">
        <w:rPr>
          <w:lang w:val="fr-FR"/>
        </w:rPr>
        <w:t>Antonius Paternus</w:t>
      </w:r>
      <w:r w:rsidR="00CA68FB" w:rsidRPr="0032190F">
        <w:rPr>
          <w:lang w:val="fr-FR"/>
        </w:rPr>
        <w:t xml:space="preserve"> [</w:t>
      </w:r>
      <w:r w:rsidR="00CA68FB" w:rsidRPr="0032190F">
        <w:rPr>
          <w:i/>
          <w:lang w:val="fr-FR"/>
        </w:rPr>
        <w:t>Antonii</w:t>
      </w:r>
      <w:r w:rsidR="00CA68FB" w:rsidRPr="0032190F">
        <w:rPr>
          <w:lang w:val="fr-FR"/>
        </w:rPr>
        <w:t>]</w:t>
      </w:r>
      <w:r w:rsidRPr="0032190F">
        <w:rPr>
          <w:lang w:val="fr-FR"/>
        </w:rPr>
        <w:t xml:space="preserve">, fils de Lucius. Sans doute un chevalier romain (édile, préfet des ouvriers, quattuorvir au trésor).Son père porte le surnom de Lucius, qui est celui du frère de Marc Antoine. Ce dernier a joué un rôle important dans la cité mais après sa défaire contre Octave à </w:t>
      </w:r>
      <w:hyperlink r:id="rId12504" w:anchor="Sit_Actium" w:history="1">
        <w:r w:rsidRPr="0032190F">
          <w:rPr>
            <w:rStyle w:val="Hyperlink"/>
            <w:lang w:val="fr-FR"/>
          </w:rPr>
          <w:t>Actium</w:t>
        </w:r>
      </w:hyperlink>
      <w:r w:rsidRPr="0032190F">
        <w:rPr>
          <w:lang w:val="fr-FR"/>
        </w:rPr>
        <w:t>, interdiction d’attribuer le prénom Marcus à un Antonius d’où peut-être le recours à Lucius. L’inscription de Paternus date du milieu du Ier siècle, il est en fin de carrière, donc il est né pendant le principat d’Auguste. Il faut donc placer la naissance du père avant le principat → clientèle de Marc Antoine ou de son frère (M.-J. Ouriachi com. pers.)</w:t>
      </w:r>
    </w:p>
    <w:p w14:paraId="614B7EF0" w14:textId="77777777" w:rsidR="00C229ED" w:rsidRPr="0032190F" w:rsidRDefault="00C229ED" w:rsidP="00242C0F">
      <w:pPr>
        <w:jc w:val="both"/>
        <w:rPr>
          <w:lang w:val="fr-FR"/>
        </w:rPr>
      </w:pPr>
    </w:p>
    <w:p w14:paraId="28519694" w14:textId="77777777" w:rsidR="00F773EE" w:rsidRPr="0032190F" w:rsidRDefault="00F773EE" w:rsidP="00426FF9">
      <w:pPr>
        <w:pStyle w:val="Heading1"/>
      </w:pPr>
      <w:bookmarkStart w:id="5152" w:name="Sit_Villetelle"/>
      <w:r w:rsidRPr="0032190F">
        <w:t>VILLETELLE</w:t>
      </w:r>
    </w:p>
    <w:bookmarkEnd w:id="5152"/>
    <w:p w14:paraId="5D0A79FD" w14:textId="77777777" w:rsidR="00F773EE" w:rsidRPr="0032190F" w:rsidRDefault="00F773EE" w:rsidP="00242C0F">
      <w:pPr>
        <w:jc w:val="both"/>
        <w:rPr>
          <w:lang w:val="fr-FR"/>
        </w:rPr>
      </w:pPr>
    </w:p>
    <w:p w14:paraId="75F6D106" w14:textId="61D07F5C" w:rsidR="00F773EE" w:rsidRPr="0032190F" w:rsidRDefault="00F773EE" w:rsidP="00242C0F">
      <w:pPr>
        <w:jc w:val="both"/>
        <w:rPr>
          <w:lang w:val="fr-FR"/>
        </w:rPr>
      </w:pPr>
      <w:r w:rsidRPr="0032190F">
        <w:rPr>
          <w:lang w:val="fr-FR"/>
        </w:rPr>
        <w:t>Proche de Lunel, entre Nîmes et Montpellier</w:t>
      </w:r>
      <w:r w:rsidR="00CA68FB" w:rsidRPr="0032190F">
        <w:rPr>
          <w:lang w:val="fr-FR"/>
        </w:rPr>
        <w:t xml:space="preserve"> (</w:t>
      </w:r>
      <w:hyperlink r:id="rId12505" w:anchor="Sit_Narbonnaise" w:history="1">
        <w:r w:rsidR="00CA68FB" w:rsidRPr="0032190F">
          <w:rPr>
            <w:rStyle w:val="Hyperlink"/>
            <w:lang w:val="fr-FR"/>
          </w:rPr>
          <w:t>Narbonnaise</w:t>
        </w:r>
      </w:hyperlink>
      <w:r w:rsidR="00CA68FB" w:rsidRPr="0032190F">
        <w:rPr>
          <w:lang w:val="fr-FR"/>
        </w:rPr>
        <w:t xml:space="preserve"> romaine)</w:t>
      </w:r>
      <w:r w:rsidRPr="0032190F">
        <w:rPr>
          <w:lang w:val="fr-FR"/>
        </w:rPr>
        <w:t xml:space="preserve">. C’est l’ancien </w:t>
      </w:r>
      <w:hyperlink r:id="rId12506" w:anchor="Cul_Oppidum" w:history="1">
        <w:r w:rsidR="00900011" w:rsidRPr="0032190F">
          <w:rPr>
            <w:rStyle w:val="Hyperlink"/>
            <w:lang w:val="fr-FR"/>
          </w:rPr>
          <w:t>oppidum</w:t>
        </w:r>
      </w:hyperlink>
      <w:r w:rsidR="00900011" w:rsidRPr="0032190F">
        <w:rPr>
          <w:lang w:val="fr-FR"/>
        </w:rPr>
        <w:t xml:space="preserve"> </w:t>
      </w:r>
      <w:r w:rsidRPr="0032190F">
        <w:rPr>
          <w:lang w:val="fr-FR"/>
        </w:rPr>
        <w:t>gaulois d’</w:t>
      </w:r>
      <w:r w:rsidRPr="0032190F">
        <w:rPr>
          <w:i/>
          <w:lang w:val="fr-FR"/>
        </w:rPr>
        <w:t>Ambrussum</w:t>
      </w:r>
      <w:r w:rsidRPr="0032190F">
        <w:rPr>
          <w:lang w:val="fr-FR"/>
        </w:rPr>
        <w:t xml:space="preserve"> [Ambrusium], situé sur la </w:t>
      </w:r>
      <w:hyperlink r:id="rId12507" w:anchor="Sit_Domitia_Via" w:history="1">
        <w:r w:rsidRPr="003C7957">
          <w:rPr>
            <w:rStyle w:val="Hyperlink"/>
            <w:lang w:val="fr-FR"/>
          </w:rPr>
          <w:t>via Domitia</w:t>
        </w:r>
      </w:hyperlink>
      <w:r w:rsidRPr="0032190F">
        <w:rPr>
          <w:lang w:val="fr-FR"/>
        </w:rPr>
        <w:t>. Durant l'âge du fer (VIIIe </w:t>
      </w:r>
      <w:r w:rsidRPr="0032190F">
        <w:rPr>
          <w:rFonts w:ascii="Cambria Math" w:hAnsi="Cambria Math" w:cs="Cambria Math"/>
          <w:lang w:val="fr-FR"/>
        </w:rPr>
        <w:t>‑</w:t>
      </w:r>
      <w:r w:rsidRPr="0032190F">
        <w:rPr>
          <w:lang w:val="fr-FR"/>
        </w:rPr>
        <w:t xml:space="preserve"> IIe siècle avant J.-C.), </w:t>
      </w:r>
      <w:r w:rsidRPr="0032190F">
        <w:rPr>
          <w:i/>
          <w:lang w:val="fr-FR"/>
        </w:rPr>
        <w:t>Ambrussum</w:t>
      </w:r>
      <w:r w:rsidRPr="0032190F">
        <w:rPr>
          <w:lang w:val="fr-FR"/>
        </w:rPr>
        <w:t xml:space="preserve"> constitue l'un des principaux </w:t>
      </w:r>
      <w:hyperlink r:id="rId12508" w:anchor="Cul_Oppidum" w:history="1">
        <w:r w:rsidRPr="0032190F">
          <w:rPr>
            <w:rStyle w:val="Hyperlink"/>
            <w:lang w:val="fr-FR"/>
          </w:rPr>
          <w:t>oppida</w:t>
        </w:r>
      </w:hyperlink>
      <w:r w:rsidRPr="0032190F">
        <w:rPr>
          <w:lang w:val="fr-FR"/>
        </w:rPr>
        <w:t xml:space="preserve"> de la Celtique méditerranéenne (wiki)</w:t>
      </w:r>
    </w:p>
    <w:p w14:paraId="18BDC586" w14:textId="77777777" w:rsidR="00F773EE" w:rsidRPr="0032190F" w:rsidRDefault="00F773EE" w:rsidP="00242C0F">
      <w:pPr>
        <w:jc w:val="both"/>
        <w:rPr>
          <w:lang w:val="fr-FR"/>
        </w:rPr>
      </w:pPr>
    </w:p>
    <w:p w14:paraId="434F6059" w14:textId="77777777" w:rsidR="00F773EE" w:rsidRPr="0032190F" w:rsidRDefault="00F773EE" w:rsidP="00242C0F">
      <w:pPr>
        <w:pStyle w:val="Heading2"/>
      </w:pPr>
      <w:r w:rsidRPr="0032190F">
        <w:t>Documents épigraphiques</w:t>
      </w:r>
    </w:p>
    <w:p w14:paraId="573018C9" w14:textId="77777777" w:rsidR="00F773EE" w:rsidRPr="0032190F" w:rsidRDefault="00F773EE" w:rsidP="00242C0F">
      <w:pPr>
        <w:rPr>
          <w:lang w:val="fr-FR"/>
        </w:rPr>
      </w:pPr>
    </w:p>
    <w:p w14:paraId="6B33CAC8" w14:textId="74981571" w:rsidR="00F773EE" w:rsidRPr="0032190F" w:rsidRDefault="00F773EE" w:rsidP="00242C0F">
      <w:pPr>
        <w:rPr>
          <w:lang w:val="fr-FR"/>
        </w:rPr>
      </w:pPr>
      <w:r w:rsidRPr="0032190F">
        <w:rPr>
          <w:lang w:val="fr-FR"/>
        </w:rPr>
        <w:t xml:space="preserve">v. </w:t>
      </w:r>
      <w:hyperlink r:id="rId12509" w:anchor="Cul_Rome__epigraphie" w:history="1">
        <w:r w:rsidRPr="0032190F">
          <w:rPr>
            <w:rStyle w:val="Hyperlink"/>
            <w:lang w:val="fr-FR"/>
          </w:rPr>
          <w:t>épigraphie</w:t>
        </w:r>
      </w:hyperlink>
    </w:p>
    <w:p w14:paraId="3CF74CD9" w14:textId="77777777" w:rsidR="00F773EE" w:rsidRPr="0032190F" w:rsidRDefault="00F773EE" w:rsidP="00242C0F">
      <w:pPr>
        <w:jc w:val="both"/>
        <w:rPr>
          <w:lang w:val="fr-FR"/>
        </w:rPr>
      </w:pPr>
    </w:p>
    <w:p w14:paraId="764BF3C6" w14:textId="77777777" w:rsidR="00F773EE" w:rsidRPr="0032190F" w:rsidRDefault="00F773EE" w:rsidP="00242C0F">
      <w:pPr>
        <w:pStyle w:val="Heading3"/>
        <w:spacing w:line="240" w:lineRule="auto"/>
      </w:pPr>
      <w:r w:rsidRPr="0032190F">
        <w:t>Stèle MONx011</w:t>
      </w:r>
    </w:p>
    <w:p w14:paraId="5AD3F60E" w14:textId="77777777" w:rsidR="00F773EE" w:rsidRPr="0032190F" w:rsidRDefault="00F773EE" w:rsidP="00242C0F">
      <w:pPr>
        <w:jc w:val="both"/>
        <w:rPr>
          <w:lang w:val="fr-FR"/>
        </w:rPr>
      </w:pPr>
      <w:r w:rsidRPr="0032190F">
        <w:rPr>
          <w:lang w:val="fr-FR"/>
        </w:rPr>
        <w:t>Antonia Petale</w:t>
      </w:r>
      <w:r w:rsidR="00CA68FB" w:rsidRPr="0032190F">
        <w:rPr>
          <w:lang w:val="fr-FR"/>
        </w:rPr>
        <w:t xml:space="preserve"> [</w:t>
      </w:r>
      <w:r w:rsidR="00CA68FB" w:rsidRPr="0032190F">
        <w:rPr>
          <w:i/>
          <w:lang w:val="fr-FR"/>
        </w:rPr>
        <w:t>Antonii</w:t>
      </w:r>
      <w:r w:rsidR="00CA68FB" w:rsidRPr="0032190F">
        <w:rPr>
          <w:lang w:val="fr-FR"/>
        </w:rPr>
        <w:t xml:space="preserve">] </w:t>
      </w:r>
      <w:r w:rsidRPr="0032190F">
        <w:rPr>
          <w:lang w:val="fr-FR"/>
        </w:rPr>
        <w:t xml:space="preserve"> à Ambrussum, que je soupçonne d’être une affranchie. Lien avec Antonius Paternus ? Sur le plan géographique, cela ne cadre pas (M.-J. Ouriachi com. pers.)</w:t>
      </w:r>
    </w:p>
    <w:p w14:paraId="10934C22" w14:textId="77777777" w:rsidR="00F773EE" w:rsidRPr="0032190F" w:rsidRDefault="00F773EE" w:rsidP="00242C0F">
      <w:pPr>
        <w:jc w:val="both"/>
        <w:rPr>
          <w:lang w:val="fr-FR"/>
        </w:rPr>
      </w:pPr>
    </w:p>
    <w:p w14:paraId="7DDC6E0B" w14:textId="77777777" w:rsidR="00F773EE" w:rsidRPr="0032190F" w:rsidRDefault="00F773EE" w:rsidP="00426FF9">
      <w:pPr>
        <w:pStyle w:val="Heading1"/>
      </w:pPr>
      <w:bookmarkStart w:id="5153" w:name="Sit_Collias"/>
      <w:r w:rsidRPr="0032190F">
        <w:t>COLLIAS</w:t>
      </w:r>
    </w:p>
    <w:bookmarkEnd w:id="5153"/>
    <w:p w14:paraId="0C7696F5" w14:textId="77777777" w:rsidR="00F773EE" w:rsidRPr="0032190F" w:rsidRDefault="00F773EE" w:rsidP="00242C0F">
      <w:pPr>
        <w:jc w:val="both"/>
        <w:rPr>
          <w:lang w:val="fr-FR"/>
        </w:rPr>
      </w:pPr>
    </w:p>
    <w:p w14:paraId="3C89EB54" w14:textId="62C918D3" w:rsidR="00CA68FB" w:rsidRPr="0032190F" w:rsidRDefault="00000000" w:rsidP="00242C0F">
      <w:pPr>
        <w:jc w:val="both"/>
        <w:rPr>
          <w:lang w:val="fr-FR"/>
        </w:rPr>
      </w:pPr>
      <w:hyperlink r:id="rId12510" w:anchor="Sit_Narbonnaise" w:history="1">
        <w:r w:rsidR="00CA68FB" w:rsidRPr="0032190F">
          <w:rPr>
            <w:rStyle w:val="Hyperlink"/>
            <w:lang w:val="fr-FR"/>
          </w:rPr>
          <w:t>Narbonnaise</w:t>
        </w:r>
      </w:hyperlink>
    </w:p>
    <w:p w14:paraId="1215C372" w14:textId="77777777" w:rsidR="00CA68FB" w:rsidRPr="0032190F" w:rsidRDefault="00CA68FB" w:rsidP="00242C0F">
      <w:pPr>
        <w:jc w:val="both"/>
        <w:rPr>
          <w:lang w:val="fr-FR"/>
        </w:rPr>
      </w:pPr>
    </w:p>
    <w:p w14:paraId="67F79C4B" w14:textId="77777777" w:rsidR="00F773EE" w:rsidRPr="0032190F" w:rsidRDefault="00F773EE" w:rsidP="00242C0F">
      <w:pPr>
        <w:pStyle w:val="Heading2"/>
      </w:pPr>
      <w:r w:rsidRPr="0032190F">
        <w:t>Documents épigraphiques</w:t>
      </w:r>
    </w:p>
    <w:p w14:paraId="2133C5B6" w14:textId="77777777" w:rsidR="00F773EE" w:rsidRPr="0032190F" w:rsidRDefault="00F773EE" w:rsidP="00242C0F">
      <w:pPr>
        <w:rPr>
          <w:lang w:val="fr-FR"/>
        </w:rPr>
      </w:pPr>
    </w:p>
    <w:p w14:paraId="5A349023" w14:textId="678EF0B9" w:rsidR="00F773EE" w:rsidRPr="0032190F" w:rsidRDefault="00F773EE" w:rsidP="00242C0F">
      <w:pPr>
        <w:rPr>
          <w:lang w:val="fr-FR"/>
        </w:rPr>
      </w:pPr>
      <w:r w:rsidRPr="0032190F">
        <w:rPr>
          <w:lang w:val="fr-FR"/>
        </w:rPr>
        <w:t xml:space="preserve">v. </w:t>
      </w:r>
      <w:hyperlink r:id="rId12511" w:anchor="Cul_Rome__epigraphie" w:history="1">
        <w:r w:rsidRPr="0032190F">
          <w:rPr>
            <w:rStyle w:val="Hyperlink"/>
            <w:lang w:val="fr-FR"/>
          </w:rPr>
          <w:t>épigraphie</w:t>
        </w:r>
      </w:hyperlink>
    </w:p>
    <w:p w14:paraId="2D8A7152" w14:textId="77777777" w:rsidR="00F773EE" w:rsidRPr="0032190F" w:rsidRDefault="00F773EE" w:rsidP="00242C0F">
      <w:pPr>
        <w:jc w:val="both"/>
        <w:rPr>
          <w:lang w:val="fr-FR"/>
        </w:rPr>
      </w:pPr>
    </w:p>
    <w:p w14:paraId="332A3221" w14:textId="77777777" w:rsidR="00F773EE" w:rsidRPr="0032190F" w:rsidRDefault="00F773EE" w:rsidP="00242C0F">
      <w:pPr>
        <w:pStyle w:val="Heading3"/>
        <w:spacing w:line="240" w:lineRule="auto"/>
      </w:pPr>
      <w:r w:rsidRPr="0032190F">
        <w:t>Stèle MONx017</w:t>
      </w:r>
    </w:p>
    <w:p w14:paraId="74D1DF92" w14:textId="77777777" w:rsidR="00F773EE" w:rsidRPr="0032190F" w:rsidRDefault="00F773EE" w:rsidP="00242C0F">
      <w:pPr>
        <w:jc w:val="both"/>
        <w:rPr>
          <w:lang w:val="fr-FR"/>
        </w:rPr>
      </w:pPr>
      <w:r w:rsidRPr="0032190F">
        <w:rPr>
          <w:lang w:val="fr-FR"/>
        </w:rPr>
        <w:t xml:space="preserve">Lucius Antonius Macrinus </w:t>
      </w:r>
      <w:r w:rsidR="00CA68FB" w:rsidRPr="0032190F">
        <w:rPr>
          <w:lang w:val="fr-FR"/>
        </w:rPr>
        <w:t>[</w:t>
      </w:r>
      <w:r w:rsidR="00CA68FB" w:rsidRPr="0032190F">
        <w:rPr>
          <w:i/>
          <w:lang w:val="fr-FR"/>
        </w:rPr>
        <w:t>Antonii</w:t>
      </w:r>
      <w:r w:rsidR="00CA68FB" w:rsidRPr="0032190F">
        <w:rPr>
          <w:lang w:val="fr-FR"/>
        </w:rPr>
        <w:t xml:space="preserve">] </w:t>
      </w:r>
      <w:r w:rsidRPr="0032190F">
        <w:rPr>
          <w:lang w:val="fr-FR"/>
        </w:rPr>
        <w:t xml:space="preserve">à Collias. Bel autel à rinceaux, donc sans doute un notable. On peut envisager un lien avec Antonius Paternus (peut-être un descendant). </w:t>
      </w:r>
      <w:r w:rsidRPr="0032190F">
        <w:rPr>
          <w:u w:val="single"/>
          <w:lang w:val="fr-FR"/>
        </w:rPr>
        <w:t>Je propose de le connecter avec Paternus par un lien indéterminé</w:t>
      </w:r>
      <w:r w:rsidRPr="0032190F">
        <w:rPr>
          <w:lang w:val="fr-FR"/>
        </w:rPr>
        <w:t>.(M.-J. Ouriachi com. pers.).</w:t>
      </w:r>
    </w:p>
    <w:p w14:paraId="327ADE19" w14:textId="77777777" w:rsidR="00916F80" w:rsidRPr="0032190F" w:rsidRDefault="00916F80" w:rsidP="00242C0F">
      <w:pPr>
        <w:jc w:val="both"/>
        <w:rPr>
          <w:lang w:val="fr-FR"/>
        </w:rPr>
      </w:pPr>
    </w:p>
    <w:p w14:paraId="2EA73AE0" w14:textId="77777777" w:rsidR="00916F80" w:rsidRPr="0032190F" w:rsidRDefault="00916F80" w:rsidP="00916F80">
      <w:pPr>
        <w:pStyle w:val="Heading2"/>
      </w:pPr>
      <w:r w:rsidRPr="0032190F">
        <w:t>Stèle</w:t>
      </w:r>
    </w:p>
    <w:p w14:paraId="608A7C63" w14:textId="77777777" w:rsidR="00916F80" w:rsidRPr="0032190F" w:rsidRDefault="00916F80" w:rsidP="00916F80">
      <w:pPr>
        <w:rPr>
          <w:lang w:val="fr-FR"/>
        </w:rPr>
      </w:pPr>
    </w:p>
    <w:p w14:paraId="3BD2DA13" w14:textId="2F69D7CE" w:rsidR="00916F80" w:rsidRPr="0032190F" w:rsidRDefault="00916F80" w:rsidP="00916F80">
      <w:pPr>
        <w:rPr>
          <w:lang w:val="fr-FR"/>
        </w:rPr>
      </w:pPr>
      <w:r w:rsidRPr="0032190F">
        <w:rPr>
          <w:lang w:val="fr-FR"/>
        </w:rPr>
        <w:t xml:space="preserve">Collias/Courion dans le Gard, stèle du </w:t>
      </w:r>
      <w:hyperlink r:id="rId12512" w:anchor="Cul_Steles_Languedoc_Mediterraneen" w:history="1">
        <w:r w:rsidRPr="0032190F">
          <w:rPr>
            <w:rStyle w:val="Hyperlink"/>
            <w:lang w:val="fr-FR"/>
          </w:rPr>
          <w:t>Languedoc Méditerrannéen</w:t>
        </w:r>
      </w:hyperlink>
      <w:r w:rsidRPr="0032190F">
        <w:rPr>
          <w:lang w:val="fr-FR"/>
        </w:rPr>
        <w:t>, en association avec des stèles à des monuments particuliers (Gutherz 1998) La fouille est cependant ici restée limitée et sa reprise devrait permettre de déterminer la structure, la nature et la vocation du monument, sa chronologie ainsi que la situation des six stèles qui pourraient être en réemploi.(BIB 2285 p. 250)</w:t>
      </w:r>
    </w:p>
    <w:p w14:paraId="2304EB43" w14:textId="77777777" w:rsidR="006372E4" w:rsidRPr="0032190F" w:rsidRDefault="006372E4" w:rsidP="00242C0F">
      <w:pPr>
        <w:jc w:val="both"/>
        <w:rPr>
          <w:lang w:val="fr-FR"/>
        </w:rPr>
      </w:pPr>
    </w:p>
    <w:p w14:paraId="0EC23372" w14:textId="77777777" w:rsidR="006372E4" w:rsidRPr="0032190F" w:rsidRDefault="006372E4" w:rsidP="00426FF9">
      <w:pPr>
        <w:pStyle w:val="Heading1"/>
      </w:pPr>
      <w:r w:rsidRPr="0032190F">
        <w:t>ANGLE</w:t>
      </w:r>
    </w:p>
    <w:p w14:paraId="4B3C688A" w14:textId="77777777" w:rsidR="006372E4" w:rsidRPr="0032190F" w:rsidRDefault="006372E4" w:rsidP="00242C0F">
      <w:pPr>
        <w:jc w:val="both"/>
        <w:rPr>
          <w:lang w:val="fr-FR"/>
        </w:rPr>
      </w:pPr>
    </w:p>
    <w:p w14:paraId="678364F3" w14:textId="7B2B0936" w:rsidR="006372E4" w:rsidRPr="0032190F" w:rsidRDefault="00000000" w:rsidP="00242C0F">
      <w:pPr>
        <w:jc w:val="both"/>
        <w:rPr>
          <w:lang w:val="fr-FR"/>
        </w:rPr>
      </w:pPr>
      <w:hyperlink r:id="rId12513" w:anchor="Cul_Art__GBT_statuaire_SM" w:history="1">
        <w:r w:rsidR="006372E4" w:rsidRPr="0032190F">
          <w:rPr>
            <w:rStyle w:val="Hyperlink"/>
            <w:lang w:val="fr-FR"/>
          </w:rPr>
          <w:t>statue-menhir</w:t>
        </w:r>
      </w:hyperlink>
      <w:r w:rsidR="006372E4" w:rsidRPr="0032190F">
        <w:rPr>
          <w:lang w:val="fr-FR"/>
        </w:rPr>
        <w:t xml:space="preserve"> de Jouglas</w:t>
      </w:r>
    </w:p>
    <w:p w14:paraId="36C4B0EB" w14:textId="77777777" w:rsidR="00F773EE" w:rsidRPr="0032190F" w:rsidRDefault="00F773EE" w:rsidP="00242C0F">
      <w:pPr>
        <w:jc w:val="both"/>
        <w:rPr>
          <w:lang w:val="fr-FR"/>
        </w:rPr>
      </w:pPr>
    </w:p>
    <w:p w14:paraId="32C3FDC4" w14:textId="77777777" w:rsidR="00F773EE" w:rsidRPr="0032190F" w:rsidRDefault="00F773EE" w:rsidP="00426FF9">
      <w:pPr>
        <w:pStyle w:val="Heading1"/>
      </w:pPr>
      <w:bookmarkStart w:id="5154" w:name="Sit_Tornac"/>
      <w:r w:rsidRPr="0032190F">
        <w:t>TORNAC</w:t>
      </w:r>
    </w:p>
    <w:bookmarkEnd w:id="5154"/>
    <w:p w14:paraId="23EB0C3D" w14:textId="77777777" w:rsidR="00F773EE" w:rsidRPr="0032190F" w:rsidRDefault="00F773EE" w:rsidP="00242C0F">
      <w:pPr>
        <w:jc w:val="both"/>
        <w:rPr>
          <w:lang w:val="fr-FR"/>
        </w:rPr>
      </w:pPr>
    </w:p>
    <w:p w14:paraId="0B41574E" w14:textId="34DB807F" w:rsidR="00CA68FB" w:rsidRPr="0032190F" w:rsidRDefault="00000000" w:rsidP="00242C0F">
      <w:pPr>
        <w:jc w:val="both"/>
        <w:rPr>
          <w:lang w:val="fr-FR"/>
        </w:rPr>
      </w:pPr>
      <w:hyperlink r:id="rId12514" w:anchor="Sit_Narbonnaise" w:history="1">
        <w:r w:rsidR="00CA68FB" w:rsidRPr="0032190F">
          <w:rPr>
            <w:rStyle w:val="Hyperlink"/>
            <w:lang w:val="fr-FR"/>
          </w:rPr>
          <w:t>Narbonnaise</w:t>
        </w:r>
      </w:hyperlink>
    </w:p>
    <w:p w14:paraId="64BF0853" w14:textId="77777777" w:rsidR="00CA68FB" w:rsidRPr="0032190F" w:rsidRDefault="00CA68FB" w:rsidP="00242C0F">
      <w:pPr>
        <w:jc w:val="both"/>
        <w:rPr>
          <w:lang w:val="fr-FR"/>
        </w:rPr>
      </w:pPr>
    </w:p>
    <w:p w14:paraId="0FAF52D0" w14:textId="77777777" w:rsidR="00F773EE" w:rsidRPr="0032190F" w:rsidRDefault="00F773EE" w:rsidP="00242C0F">
      <w:pPr>
        <w:pStyle w:val="Heading2"/>
      </w:pPr>
      <w:r w:rsidRPr="0032190F">
        <w:t>Documents épigraphiques</w:t>
      </w:r>
    </w:p>
    <w:p w14:paraId="5408B64D" w14:textId="77777777" w:rsidR="00F773EE" w:rsidRPr="0032190F" w:rsidRDefault="00F773EE" w:rsidP="00242C0F">
      <w:pPr>
        <w:rPr>
          <w:lang w:val="fr-FR"/>
        </w:rPr>
      </w:pPr>
    </w:p>
    <w:p w14:paraId="6D467F69" w14:textId="31666CAC" w:rsidR="00F773EE" w:rsidRPr="0032190F" w:rsidRDefault="00F773EE" w:rsidP="00242C0F">
      <w:pPr>
        <w:rPr>
          <w:lang w:val="fr-FR"/>
        </w:rPr>
      </w:pPr>
      <w:r w:rsidRPr="0032190F">
        <w:rPr>
          <w:lang w:val="fr-FR"/>
        </w:rPr>
        <w:t xml:space="preserve">v. </w:t>
      </w:r>
      <w:hyperlink r:id="rId12515" w:anchor="Cul_Rome__epigraphie" w:history="1">
        <w:r w:rsidRPr="0032190F">
          <w:rPr>
            <w:rStyle w:val="Hyperlink"/>
            <w:lang w:val="fr-FR"/>
          </w:rPr>
          <w:t>épigraphie</w:t>
        </w:r>
      </w:hyperlink>
    </w:p>
    <w:p w14:paraId="4492DE5F" w14:textId="77777777" w:rsidR="00F773EE" w:rsidRPr="0032190F" w:rsidRDefault="00F773EE" w:rsidP="00242C0F">
      <w:pPr>
        <w:jc w:val="both"/>
        <w:rPr>
          <w:lang w:val="fr-FR"/>
        </w:rPr>
      </w:pPr>
    </w:p>
    <w:p w14:paraId="5169CCD6" w14:textId="77777777" w:rsidR="00F773EE" w:rsidRPr="0032190F" w:rsidRDefault="00F773EE" w:rsidP="00242C0F">
      <w:pPr>
        <w:pStyle w:val="Heading3"/>
        <w:spacing w:line="240" w:lineRule="auto"/>
      </w:pPr>
      <w:r w:rsidRPr="0032190F">
        <w:t>Stèle MONx012</w:t>
      </w:r>
    </w:p>
    <w:p w14:paraId="62E3FDEA" w14:textId="77777777" w:rsidR="00F773EE" w:rsidRPr="0032190F" w:rsidRDefault="00F773EE" w:rsidP="00242C0F">
      <w:pPr>
        <w:jc w:val="both"/>
        <w:rPr>
          <w:lang w:val="fr-FR"/>
        </w:rPr>
      </w:pPr>
      <w:r w:rsidRPr="0032190F">
        <w:rPr>
          <w:lang w:val="fr-FR"/>
        </w:rPr>
        <w:t xml:space="preserve">A Tornac, quatre </w:t>
      </w:r>
      <w:r w:rsidR="00CA68FB" w:rsidRPr="0032190F">
        <w:rPr>
          <w:i/>
          <w:lang w:val="fr-FR"/>
        </w:rPr>
        <w:t>Antonii</w:t>
      </w:r>
      <w:r w:rsidRPr="0032190F">
        <w:rPr>
          <w:lang w:val="fr-FR"/>
        </w:rPr>
        <w:t xml:space="preserve"> sur le même monument : une rapide étude des dénominations me fait pencher pour deux affranchis (ou descendants d’affranchis) honorés par leurs affranchis. On a peut-être ici, comme pour les </w:t>
      </w:r>
      <w:r w:rsidRPr="0032190F">
        <w:rPr>
          <w:i/>
          <w:lang w:val="fr-FR"/>
        </w:rPr>
        <w:t>Porcii</w:t>
      </w:r>
      <w:r w:rsidRPr="0032190F">
        <w:rPr>
          <w:lang w:val="fr-FR"/>
        </w:rPr>
        <w:t xml:space="preserve"> (voir plus bas l’analyse de Michel Christol) une maison qui a eu des esclaves qu’elle a affranchis et qui restent dans son entourage… (M.-J. Ouriachi com. pers.).</w:t>
      </w:r>
    </w:p>
    <w:p w14:paraId="5F90E17B" w14:textId="77777777" w:rsidR="00F773EE" w:rsidRPr="0032190F" w:rsidRDefault="00F773EE" w:rsidP="00242C0F">
      <w:pPr>
        <w:jc w:val="both"/>
        <w:rPr>
          <w:lang w:val="fr-FR"/>
        </w:rPr>
      </w:pPr>
    </w:p>
    <w:p w14:paraId="542725F7" w14:textId="77777777" w:rsidR="00F773EE" w:rsidRPr="0032190F" w:rsidRDefault="00F773EE" w:rsidP="00426FF9">
      <w:pPr>
        <w:pStyle w:val="Heading1"/>
      </w:pPr>
      <w:bookmarkStart w:id="5155" w:name="Sit_Codolet"/>
      <w:r w:rsidRPr="0032190F">
        <w:t>CODOLET</w:t>
      </w:r>
    </w:p>
    <w:bookmarkEnd w:id="5155"/>
    <w:p w14:paraId="7CE85F5A" w14:textId="77777777" w:rsidR="00F773EE" w:rsidRPr="0032190F" w:rsidRDefault="00F773EE" w:rsidP="00242C0F">
      <w:pPr>
        <w:jc w:val="both"/>
        <w:rPr>
          <w:lang w:val="fr-FR"/>
        </w:rPr>
      </w:pPr>
    </w:p>
    <w:p w14:paraId="799EEBBD" w14:textId="6A19D6E1" w:rsidR="00CA68FB" w:rsidRPr="0032190F" w:rsidRDefault="00000000" w:rsidP="00242C0F">
      <w:pPr>
        <w:jc w:val="both"/>
        <w:rPr>
          <w:lang w:val="fr-FR"/>
        </w:rPr>
      </w:pPr>
      <w:hyperlink r:id="rId12516" w:anchor="Sit_Narbonnaise" w:history="1">
        <w:r w:rsidR="00CA68FB" w:rsidRPr="0032190F">
          <w:rPr>
            <w:rStyle w:val="Hyperlink"/>
            <w:lang w:val="fr-FR"/>
          </w:rPr>
          <w:t>Narbonnaise</w:t>
        </w:r>
      </w:hyperlink>
    </w:p>
    <w:p w14:paraId="60C6AF2A" w14:textId="77777777" w:rsidR="00CA68FB" w:rsidRPr="0032190F" w:rsidRDefault="00CA68FB" w:rsidP="00242C0F">
      <w:pPr>
        <w:jc w:val="both"/>
        <w:rPr>
          <w:lang w:val="fr-FR"/>
        </w:rPr>
      </w:pPr>
    </w:p>
    <w:p w14:paraId="413AC1B0" w14:textId="77777777" w:rsidR="00F773EE" w:rsidRPr="0032190F" w:rsidRDefault="00F773EE" w:rsidP="00242C0F">
      <w:pPr>
        <w:pStyle w:val="Heading2"/>
      </w:pPr>
      <w:r w:rsidRPr="0032190F">
        <w:t>Documents épigraphiques</w:t>
      </w:r>
    </w:p>
    <w:p w14:paraId="06255834" w14:textId="77777777" w:rsidR="00F773EE" w:rsidRPr="0032190F" w:rsidRDefault="00F773EE" w:rsidP="00242C0F">
      <w:pPr>
        <w:rPr>
          <w:lang w:val="fr-FR"/>
        </w:rPr>
      </w:pPr>
    </w:p>
    <w:p w14:paraId="61B57F82" w14:textId="49B44E8D" w:rsidR="00F773EE" w:rsidRPr="0032190F" w:rsidRDefault="00F773EE" w:rsidP="00242C0F">
      <w:pPr>
        <w:rPr>
          <w:lang w:val="fr-FR"/>
        </w:rPr>
      </w:pPr>
      <w:r w:rsidRPr="0032190F">
        <w:rPr>
          <w:lang w:val="fr-FR"/>
        </w:rPr>
        <w:t xml:space="preserve">v. </w:t>
      </w:r>
      <w:hyperlink r:id="rId12517" w:anchor="Cul_Rome__epigraphie" w:history="1">
        <w:r w:rsidRPr="0032190F">
          <w:rPr>
            <w:rStyle w:val="Hyperlink"/>
            <w:lang w:val="fr-FR"/>
          </w:rPr>
          <w:t>épigraphie</w:t>
        </w:r>
      </w:hyperlink>
    </w:p>
    <w:p w14:paraId="0AE9760C" w14:textId="77777777" w:rsidR="00F773EE" w:rsidRPr="0032190F" w:rsidRDefault="00F773EE" w:rsidP="00242C0F">
      <w:pPr>
        <w:jc w:val="both"/>
        <w:rPr>
          <w:lang w:val="fr-FR"/>
        </w:rPr>
      </w:pPr>
    </w:p>
    <w:p w14:paraId="39625957" w14:textId="77777777" w:rsidR="00F773EE" w:rsidRPr="0032190F" w:rsidRDefault="00F773EE" w:rsidP="00242C0F">
      <w:pPr>
        <w:pStyle w:val="Heading3"/>
        <w:spacing w:line="240" w:lineRule="auto"/>
      </w:pPr>
      <w:r w:rsidRPr="0032190F">
        <w:t>Stèle MONx014</w:t>
      </w:r>
    </w:p>
    <w:p w14:paraId="0D0A342D" w14:textId="77777777" w:rsidR="00F773EE" w:rsidRPr="0032190F" w:rsidRDefault="00F773EE" w:rsidP="00242C0F">
      <w:pPr>
        <w:jc w:val="both"/>
        <w:rPr>
          <w:lang w:val="fr-FR"/>
        </w:rPr>
      </w:pPr>
      <w:r w:rsidRPr="0032190F">
        <w:rPr>
          <w:lang w:val="fr-FR"/>
        </w:rPr>
        <w:t xml:space="preserve">Sextus Antonius Primus </w:t>
      </w:r>
      <w:r w:rsidR="00CA68FB" w:rsidRPr="0032190F">
        <w:rPr>
          <w:lang w:val="fr-FR"/>
        </w:rPr>
        <w:t>[</w:t>
      </w:r>
      <w:r w:rsidR="00CA68FB" w:rsidRPr="0032190F">
        <w:rPr>
          <w:i/>
          <w:lang w:val="fr-FR"/>
        </w:rPr>
        <w:t>Antonii</w:t>
      </w:r>
      <w:r w:rsidR="00CA68FB" w:rsidRPr="0032190F">
        <w:rPr>
          <w:lang w:val="fr-FR"/>
        </w:rPr>
        <w:t xml:space="preserve">] </w:t>
      </w:r>
      <w:r w:rsidRPr="0032190F">
        <w:rPr>
          <w:lang w:val="fr-FR"/>
        </w:rPr>
        <w:t>honore son épouse qui est pérégrine. Donc on n’est pas dans le milieu des notables.(M.-J. Ouriachi com. pers.).</w:t>
      </w:r>
    </w:p>
    <w:p w14:paraId="5B806675" w14:textId="77777777" w:rsidR="00F773EE" w:rsidRPr="0032190F" w:rsidRDefault="00F773EE" w:rsidP="00242C0F">
      <w:pPr>
        <w:jc w:val="both"/>
        <w:rPr>
          <w:lang w:val="fr-FR"/>
        </w:rPr>
      </w:pPr>
    </w:p>
    <w:p w14:paraId="67E7749D" w14:textId="77777777" w:rsidR="00053DC0" w:rsidRPr="0032190F" w:rsidRDefault="00053DC0" w:rsidP="00426FF9">
      <w:pPr>
        <w:pStyle w:val="Heading1"/>
      </w:pPr>
      <w:bookmarkStart w:id="5156" w:name="Sit_Saint_Benezet"/>
      <w:r w:rsidRPr="0032190F">
        <w:t>SAINT-BENEZET</w:t>
      </w:r>
    </w:p>
    <w:bookmarkEnd w:id="5156"/>
    <w:p w14:paraId="35718A45" w14:textId="77777777" w:rsidR="00053DC0" w:rsidRPr="0032190F" w:rsidRDefault="00053DC0" w:rsidP="00242C0F">
      <w:pPr>
        <w:jc w:val="both"/>
        <w:rPr>
          <w:lang w:val="fr-FR"/>
        </w:rPr>
      </w:pPr>
      <w:r w:rsidRPr="0032190F">
        <w:rPr>
          <w:lang w:val="fr-FR"/>
        </w:rPr>
        <w:br/>
        <w:t xml:space="preserve">Saint-Bénézet (Gard). Proche de Saint-Théodorit et de Castelnau-Valence. </w:t>
      </w:r>
      <w:r w:rsidRPr="0032190F">
        <w:rPr>
          <w:rFonts w:eastAsia="Code2000"/>
          <w:lang w:val="fr-FR" w:eastAsia="en-GB"/>
        </w:rPr>
        <w:t>la statue de Saint- B</w:t>
      </w:r>
      <w:r w:rsidRPr="0032190F">
        <w:rPr>
          <w:rFonts w:eastAsia="Code2000" w:hint="eastAsia"/>
          <w:lang w:val="fr-FR" w:eastAsia="en-GB"/>
        </w:rPr>
        <w:t>é</w:t>
      </w:r>
      <w:r w:rsidRPr="0032190F">
        <w:rPr>
          <w:rFonts w:eastAsia="Code2000"/>
          <w:lang w:val="fr-FR" w:eastAsia="en-GB"/>
        </w:rPr>
        <w:t>n</w:t>
      </w:r>
      <w:r w:rsidRPr="0032190F">
        <w:rPr>
          <w:rFonts w:eastAsia="Code2000" w:hint="eastAsia"/>
          <w:lang w:val="fr-FR" w:eastAsia="en-GB"/>
        </w:rPr>
        <w:t>é</w:t>
      </w:r>
      <w:r w:rsidRPr="0032190F">
        <w:rPr>
          <w:rFonts w:eastAsia="Code2000"/>
          <w:lang w:val="fr-FR" w:eastAsia="en-GB"/>
        </w:rPr>
        <w:t xml:space="preserve">zet </w:t>
      </w:r>
      <w:r w:rsidR="0053167C" w:rsidRPr="0032190F">
        <w:rPr>
          <w:rFonts w:eastAsia="Code2000"/>
          <w:lang w:val="fr-FR" w:eastAsia="en-GB"/>
        </w:rPr>
        <w:t xml:space="preserve">[Candelaire] </w:t>
      </w:r>
      <w:r w:rsidRPr="0032190F">
        <w:rPr>
          <w:rFonts w:eastAsia="Code2000"/>
          <w:lang w:val="fr-FR" w:eastAsia="en-GB"/>
        </w:rPr>
        <w:t>a des attaches tr</w:t>
      </w:r>
      <w:r w:rsidRPr="0032190F">
        <w:rPr>
          <w:rFonts w:eastAsia="Code2000" w:hint="eastAsia"/>
          <w:lang w:val="fr-FR" w:eastAsia="en-GB"/>
        </w:rPr>
        <w:t>è</w:t>
      </w:r>
      <w:r w:rsidRPr="0032190F">
        <w:rPr>
          <w:rFonts w:eastAsia="Code2000"/>
          <w:lang w:val="fr-FR" w:eastAsia="en-GB"/>
        </w:rPr>
        <w:t xml:space="preserve">s </w:t>
      </w:r>
      <w:r w:rsidRPr="0032190F">
        <w:rPr>
          <w:rFonts w:eastAsia="Code2000" w:hint="eastAsia"/>
          <w:lang w:val="fr-FR" w:eastAsia="en-GB"/>
        </w:rPr>
        <w:t>é</w:t>
      </w:r>
      <w:r w:rsidRPr="0032190F">
        <w:rPr>
          <w:rFonts w:eastAsia="Code2000"/>
          <w:lang w:val="fr-FR" w:eastAsia="en-GB"/>
        </w:rPr>
        <w:t>troites avec le groupe de Bragassargues- Saint-Th</w:t>
      </w:r>
      <w:r w:rsidRPr="0032190F">
        <w:rPr>
          <w:rFonts w:eastAsia="Code2000" w:hint="eastAsia"/>
          <w:lang w:val="fr-FR" w:eastAsia="en-GB"/>
        </w:rPr>
        <w:t>é</w:t>
      </w:r>
      <w:r w:rsidRPr="0032190F">
        <w:rPr>
          <w:rFonts w:eastAsia="Code2000"/>
          <w:lang w:val="fr-FR" w:eastAsia="en-GB"/>
        </w:rPr>
        <w:t>odorit, tandis que les ressemblances avec le groupe de l'Uz</w:t>
      </w:r>
      <w:r w:rsidRPr="0032190F">
        <w:rPr>
          <w:rFonts w:eastAsia="Code2000" w:hint="eastAsia"/>
          <w:lang w:val="fr-FR" w:eastAsia="en-GB"/>
        </w:rPr>
        <w:t>è</w:t>
      </w:r>
      <w:r w:rsidRPr="0032190F">
        <w:rPr>
          <w:rFonts w:eastAsia="Code2000"/>
          <w:lang w:val="fr-FR" w:eastAsia="en-GB"/>
        </w:rPr>
        <w:t>ge (Castelnau-Valence, Saint-Chaptes, Collorgues, Foissac, Saint- Victor-des- Oules) sont moindres</w:t>
      </w:r>
      <w:r w:rsidR="0053167C" w:rsidRPr="0032190F">
        <w:rPr>
          <w:lang w:val="fr-FR"/>
        </w:rPr>
        <w:t xml:space="preserve">. Visage en forme de "tête de chouette" </w:t>
      </w:r>
      <w:r w:rsidRPr="0032190F">
        <w:rPr>
          <w:lang w:val="fr-FR"/>
        </w:rPr>
        <w:t>(BIB 2345)</w:t>
      </w:r>
    </w:p>
    <w:p w14:paraId="5FD24DBC" w14:textId="77777777" w:rsidR="0053167C" w:rsidRPr="0032190F" w:rsidRDefault="0053167C" w:rsidP="00242C0F">
      <w:pPr>
        <w:jc w:val="both"/>
        <w:rPr>
          <w:lang w:val="fr-FR"/>
        </w:rPr>
      </w:pPr>
    </w:p>
    <w:p w14:paraId="21FD08E1" w14:textId="77777777" w:rsidR="0053167C" w:rsidRPr="0032190F" w:rsidRDefault="0053167C" w:rsidP="00242C0F">
      <w:pPr>
        <w:jc w:val="both"/>
        <w:rPr>
          <w:lang w:val="fr-FR"/>
        </w:rPr>
      </w:pPr>
    </w:p>
    <w:p w14:paraId="034A6294" w14:textId="77777777" w:rsidR="00F773EE" w:rsidRPr="0032190F" w:rsidRDefault="00F773EE" w:rsidP="00426FF9">
      <w:pPr>
        <w:pStyle w:val="Heading1"/>
      </w:pPr>
      <w:bookmarkStart w:id="5157" w:name="Sit_Combas"/>
      <w:r w:rsidRPr="0032190F">
        <w:t>COMBAS</w:t>
      </w:r>
    </w:p>
    <w:bookmarkEnd w:id="5157"/>
    <w:p w14:paraId="57B47C24" w14:textId="77777777" w:rsidR="00F773EE" w:rsidRPr="0032190F" w:rsidRDefault="00F773EE" w:rsidP="00242C0F">
      <w:pPr>
        <w:jc w:val="both"/>
        <w:rPr>
          <w:lang w:val="fr-FR"/>
        </w:rPr>
      </w:pPr>
    </w:p>
    <w:p w14:paraId="420B49A5" w14:textId="53F2C20A" w:rsidR="003534ED" w:rsidRDefault="00000000" w:rsidP="00242C0F">
      <w:pPr>
        <w:jc w:val="both"/>
        <w:rPr>
          <w:lang w:val="fr-FR"/>
        </w:rPr>
      </w:pPr>
      <w:hyperlink r:id="rId12518" w:anchor="Cul_Art__GBT_statuaire_SM" w:history="1">
        <w:r w:rsidR="003534ED" w:rsidRPr="0032190F">
          <w:rPr>
            <w:rStyle w:val="Hyperlink"/>
            <w:lang w:val="fr-FR"/>
          </w:rPr>
          <w:t>statue-menhir</w:t>
        </w:r>
      </w:hyperlink>
      <w:r w:rsidR="003534ED" w:rsidRPr="0032190F">
        <w:rPr>
          <w:lang w:val="fr-FR"/>
        </w:rPr>
        <w:t xml:space="preserve"> de Combas, fragment de 40 cm (BIB 2345)</w:t>
      </w:r>
    </w:p>
    <w:p w14:paraId="4615243F" w14:textId="77777777" w:rsidR="000B748C" w:rsidRPr="0032190F" w:rsidRDefault="000B748C" w:rsidP="00242C0F">
      <w:pPr>
        <w:jc w:val="both"/>
        <w:rPr>
          <w:lang w:val="fr-FR"/>
        </w:rPr>
      </w:pPr>
      <w:r>
        <w:rPr>
          <w:lang w:val="fr-FR"/>
        </w:rPr>
        <w:t>Existe une stèle dédiée à Minerve (BIB séminaire EpiSpat)</w:t>
      </w:r>
    </w:p>
    <w:p w14:paraId="341C4E8B" w14:textId="77777777" w:rsidR="00CA68FB" w:rsidRPr="0032190F" w:rsidRDefault="00CA68FB" w:rsidP="00242C0F">
      <w:pPr>
        <w:jc w:val="both"/>
        <w:rPr>
          <w:lang w:val="fr-FR"/>
        </w:rPr>
      </w:pPr>
    </w:p>
    <w:p w14:paraId="3CFDF32D" w14:textId="77777777" w:rsidR="00F773EE" w:rsidRPr="0032190F" w:rsidRDefault="00F773EE" w:rsidP="00242C0F">
      <w:pPr>
        <w:pStyle w:val="Heading2"/>
      </w:pPr>
      <w:r w:rsidRPr="0032190F">
        <w:t>Documents épigraphiques</w:t>
      </w:r>
    </w:p>
    <w:p w14:paraId="7566E687" w14:textId="77777777" w:rsidR="00F773EE" w:rsidRPr="0032190F" w:rsidRDefault="00F773EE" w:rsidP="00242C0F">
      <w:pPr>
        <w:rPr>
          <w:lang w:val="fr-FR"/>
        </w:rPr>
      </w:pPr>
    </w:p>
    <w:p w14:paraId="07A6B970" w14:textId="6E2A8BE4" w:rsidR="00F773EE" w:rsidRPr="0032190F" w:rsidRDefault="00F773EE" w:rsidP="003534ED">
      <w:pPr>
        <w:jc w:val="both"/>
        <w:rPr>
          <w:lang w:val="fr-FR"/>
        </w:rPr>
      </w:pPr>
      <w:r w:rsidRPr="0032190F">
        <w:rPr>
          <w:lang w:val="fr-FR"/>
        </w:rPr>
        <w:t xml:space="preserve">v. </w:t>
      </w:r>
      <w:hyperlink r:id="rId12519" w:anchor="Sit_Narbonnaise" w:history="1">
        <w:r w:rsidR="003534ED" w:rsidRPr="0032190F">
          <w:rPr>
            <w:rStyle w:val="Hyperlink"/>
            <w:lang w:val="fr-FR"/>
          </w:rPr>
          <w:t>Narbonnaise</w:t>
        </w:r>
      </w:hyperlink>
      <w:r w:rsidR="003534ED" w:rsidRPr="0032190F">
        <w:rPr>
          <w:lang w:val="fr-FR"/>
        </w:rPr>
        <w:t xml:space="preserve">, </w:t>
      </w:r>
      <w:hyperlink r:id="rId12520" w:anchor="Cul_Rome__epigraphie" w:history="1">
        <w:r w:rsidRPr="0032190F">
          <w:rPr>
            <w:rStyle w:val="Hyperlink"/>
            <w:lang w:val="fr-FR"/>
          </w:rPr>
          <w:t>épigraphie</w:t>
        </w:r>
      </w:hyperlink>
    </w:p>
    <w:p w14:paraId="2224C2D9" w14:textId="77777777" w:rsidR="00F773EE" w:rsidRPr="0032190F" w:rsidRDefault="00F773EE" w:rsidP="00242C0F">
      <w:pPr>
        <w:jc w:val="both"/>
        <w:rPr>
          <w:lang w:val="fr-FR"/>
        </w:rPr>
      </w:pPr>
    </w:p>
    <w:p w14:paraId="7753CB68" w14:textId="77777777" w:rsidR="00F773EE" w:rsidRPr="0032190F" w:rsidRDefault="00F773EE" w:rsidP="00242C0F">
      <w:pPr>
        <w:pStyle w:val="Heading3"/>
        <w:spacing w:line="240" w:lineRule="auto"/>
      </w:pPr>
      <w:r w:rsidRPr="0032190F">
        <w:t>Stèle MONx016</w:t>
      </w:r>
    </w:p>
    <w:p w14:paraId="64AF470C" w14:textId="77777777" w:rsidR="00F773EE" w:rsidRDefault="00F773EE" w:rsidP="00242C0F">
      <w:pPr>
        <w:jc w:val="both"/>
        <w:rPr>
          <w:lang w:val="fr-FR"/>
        </w:rPr>
      </w:pPr>
      <w:r w:rsidRPr="0032190F">
        <w:rPr>
          <w:lang w:val="fr-FR"/>
        </w:rPr>
        <w:t xml:space="preserve">Antonia Severa </w:t>
      </w:r>
      <w:r w:rsidR="00CA68FB" w:rsidRPr="0032190F">
        <w:rPr>
          <w:lang w:val="fr-FR"/>
        </w:rPr>
        <w:t>[</w:t>
      </w:r>
      <w:r w:rsidR="00CA68FB" w:rsidRPr="0032190F">
        <w:rPr>
          <w:i/>
          <w:lang w:val="fr-FR"/>
        </w:rPr>
        <w:t>Antonii</w:t>
      </w:r>
      <w:r w:rsidR="00CA68FB" w:rsidRPr="0032190F">
        <w:rPr>
          <w:lang w:val="fr-FR"/>
        </w:rPr>
        <w:t xml:space="preserve">] </w:t>
      </w:r>
      <w:r w:rsidRPr="0032190F">
        <w:rPr>
          <w:lang w:val="fr-FR"/>
        </w:rPr>
        <w:t>et son époux qui porte un gentilice indigène mais un surnom grec (affranchi ? ou descendant d’affranchi ?). Ce gentilice indigène n’est représenté qu’une fois dans le corpus des inscriptions. (M.-J. Ouriachi com. pers.).</w:t>
      </w:r>
    </w:p>
    <w:p w14:paraId="33457159" w14:textId="77777777" w:rsidR="000B748C" w:rsidRDefault="000B748C" w:rsidP="00242C0F">
      <w:pPr>
        <w:jc w:val="both"/>
        <w:rPr>
          <w:lang w:val="fr-FR"/>
        </w:rPr>
      </w:pPr>
    </w:p>
    <w:p w14:paraId="0A1A42F2" w14:textId="77777777" w:rsidR="000B748C" w:rsidRDefault="000B748C" w:rsidP="00242C0F">
      <w:pPr>
        <w:jc w:val="both"/>
        <w:rPr>
          <w:lang w:val="fr-FR"/>
        </w:rPr>
      </w:pPr>
      <w:r>
        <w:rPr>
          <w:lang w:val="fr-FR"/>
        </w:rPr>
        <w:t>LEZOUX</w:t>
      </w:r>
    </w:p>
    <w:p w14:paraId="2C86E8B3" w14:textId="77777777" w:rsidR="000B748C" w:rsidRDefault="000B748C" w:rsidP="00242C0F">
      <w:pPr>
        <w:jc w:val="both"/>
        <w:rPr>
          <w:lang w:val="fr-FR"/>
        </w:rPr>
      </w:pPr>
    </w:p>
    <w:p w14:paraId="4E99EA00" w14:textId="77777777" w:rsidR="000B748C" w:rsidRPr="0032190F" w:rsidRDefault="000B748C" w:rsidP="00242C0F">
      <w:pPr>
        <w:jc w:val="both"/>
        <w:rPr>
          <w:lang w:val="fr-FR"/>
        </w:rPr>
      </w:pPr>
      <w:r>
        <w:rPr>
          <w:lang w:val="fr-FR"/>
        </w:rPr>
        <w:t>Atelier de céramiques avec de nombreuses marques de potier "Atepomarus" gentilice de racine celtique (BIB séminaire EpiSpat)</w:t>
      </w:r>
    </w:p>
    <w:p w14:paraId="01B2ED14" w14:textId="77777777" w:rsidR="00F773EE" w:rsidRPr="0032190F" w:rsidRDefault="00F773EE" w:rsidP="00242C0F">
      <w:pPr>
        <w:jc w:val="both"/>
        <w:rPr>
          <w:lang w:val="fr-FR"/>
        </w:rPr>
      </w:pPr>
    </w:p>
    <w:p w14:paraId="483DBB08" w14:textId="77777777" w:rsidR="00F773EE" w:rsidRPr="0032190F" w:rsidRDefault="00F773EE" w:rsidP="00426FF9">
      <w:pPr>
        <w:pStyle w:val="Heading1"/>
      </w:pPr>
      <w:bookmarkStart w:id="5158" w:name="Sit_Uzes"/>
      <w:r w:rsidRPr="0032190F">
        <w:t>UZES</w:t>
      </w:r>
    </w:p>
    <w:bookmarkEnd w:id="5158"/>
    <w:p w14:paraId="033D068B" w14:textId="77777777" w:rsidR="00F773EE" w:rsidRPr="0032190F" w:rsidRDefault="00F773EE" w:rsidP="00242C0F">
      <w:pPr>
        <w:jc w:val="both"/>
        <w:rPr>
          <w:lang w:val="fr-FR"/>
        </w:rPr>
      </w:pPr>
    </w:p>
    <w:p w14:paraId="5730A470" w14:textId="2E63CAC4" w:rsidR="00CA68FB" w:rsidRPr="0032190F" w:rsidRDefault="00000000" w:rsidP="00242C0F">
      <w:pPr>
        <w:jc w:val="both"/>
        <w:rPr>
          <w:lang w:val="fr-FR"/>
        </w:rPr>
      </w:pPr>
      <w:hyperlink r:id="rId12521" w:anchor="Sit_Narbonnaise" w:history="1">
        <w:r w:rsidR="00CA68FB" w:rsidRPr="0032190F">
          <w:rPr>
            <w:rStyle w:val="Hyperlink"/>
            <w:lang w:val="fr-FR"/>
          </w:rPr>
          <w:t>Narbonnaise</w:t>
        </w:r>
      </w:hyperlink>
    </w:p>
    <w:p w14:paraId="00214166" w14:textId="77777777" w:rsidR="00CA68FB" w:rsidRPr="0032190F" w:rsidRDefault="00CA68FB" w:rsidP="00242C0F">
      <w:pPr>
        <w:jc w:val="both"/>
        <w:rPr>
          <w:lang w:val="fr-FR"/>
        </w:rPr>
      </w:pPr>
    </w:p>
    <w:p w14:paraId="16D68EF8" w14:textId="77777777" w:rsidR="00F773EE" w:rsidRPr="0032190F" w:rsidRDefault="00F773EE" w:rsidP="00242C0F">
      <w:pPr>
        <w:pStyle w:val="Heading2"/>
      </w:pPr>
      <w:r w:rsidRPr="0032190F">
        <w:t>Documents épigraphiques</w:t>
      </w:r>
    </w:p>
    <w:p w14:paraId="40377A51" w14:textId="77777777" w:rsidR="00F773EE" w:rsidRPr="0032190F" w:rsidRDefault="00F773EE" w:rsidP="00242C0F">
      <w:pPr>
        <w:rPr>
          <w:lang w:val="fr-FR"/>
        </w:rPr>
      </w:pPr>
    </w:p>
    <w:p w14:paraId="2B5C3C71" w14:textId="536A9068" w:rsidR="00F773EE" w:rsidRPr="0032190F" w:rsidRDefault="00F773EE" w:rsidP="00242C0F">
      <w:pPr>
        <w:rPr>
          <w:lang w:val="fr-FR"/>
        </w:rPr>
      </w:pPr>
      <w:r w:rsidRPr="0032190F">
        <w:rPr>
          <w:lang w:val="fr-FR"/>
        </w:rPr>
        <w:t xml:space="preserve">v. </w:t>
      </w:r>
      <w:hyperlink r:id="rId12522" w:anchor="Cul_Rome__epigraphie" w:history="1">
        <w:r w:rsidRPr="0032190F">
          <w:rPr>
            <w:rStyle w:val="Hyperlink"/>
            <w:lang w:val="fr-FR"/>
          </w:rPr>
          <w:t>épigraphie</w:t>
        </w:r>
      </w:hyperlink>
    </w:p>
    <w:p w14:paraId="0C877DE4" w14:textId="77777777" w:rsidR="00F773EE" w:rsidRPr="0032190F" w:rsidRDefault="00F773EE" w:rsidP="00242C0F">
      <w:pPr>
        <w:rPr>
          <w:lang w:val="fr-FR"/>
        </w:rPr>
      </w:pPr>
    </w:p>
    <w:p w14:paraId="44F54834" w14:textId="77777777" w:rsidR="00F773EE" w:rsidRPr="0032190F" w:rsidRDefault="00F773EE" w:rsidP="00242C0F">
      <w:pPr>
        <w:pStyle w:val="Heading3"/>
        <w:spacing w:line="240" w:lineRule="auto"/>
      </w:pPr>
      <w:r w:rsidRPr="0032190F">
        <w:t>Stèle MONx013</w:t>
      </w:r>
    </w:p>
    <w:p w14:paraId="10DFCB76" w14:textId="77777777" w:rsidR="00F773EE" w:rsidRPr="0032190F" w:rsidRDefault="00F773EE" w:rsidP="00242C0F">
      <w:pPr>
        <w:jc w:val="both"/>
        <w:rPr>
          <w:lang w:val="fr-FR"/>
        </w:rPr>
      </w:pPr>
      <w:r w:rsidRPr="0032190F">
        <w:rPr>
          <w:lang w:val="fr-FR"/>
        </w:rPr>
        <w:t>A Uzes, on a une Antonia Recepta, sœur de Parassio. Donc c’est une pérégrine naturalisée grâce à son mariage avec un Antonius</w:t>
      </w:r>
      <w:r w:rsidR="00CA68FB" w:rsidRPr="0032190F">
        <w:rPr>
          <w:lang w:val="fr-FR"/>
        </w:rPr>
        <w:t xml:space="preserve"> [</w:t>
      </w:r>
      <w:r w:rsidR="00CA68FB" w:rsidRPr="0032190F">
        <w:rPr>
          <w:i/>
          <w:lang w:val="fr-FR"/>
        </w:rPr>
        <w:t>Antonii</w:t>
      </w:r>
      <w:r w:rsidR="00CA68FB" w:rsidRPr="0032190F">
        <w:rPr>
          <w:lang w:val="fr-FR"/>
        </w:rPr>
        <w:t>]</w:t>
      </w:r>
      <w:r w:rsidRPr="0032190F">
        <w:rPr>
          <w:lang w:val="fr-FR"/>
        </w:rPr>
        <w:t>. (M.-J. Ouriachi com. pers.).</w:t>
      </w:r>
    </w:p>
    <w:p w14:paraId="748D15CD" w14:textId="77777777" w:rsidR="00F773EE" w:rsidRPr="0032190F" w:rsidRDefault="00F773EE" w:rsidP="00242C0F">
      <w:pPr>
        <w:jc w:val="both"/>
        <w:rPr>
          <w:lang w:val="fr-FR"/>
        </w:rPr>
      </w:pPr>
    </w:p>
    <w:p w14:paraId="638A528E" w14:textId="77777777" w:rsidR="00F773EE" w:rsidRPr="0032190F" w:rsidRDefault="00F773EE" w:rsidP="00242C0F">
      <w:pPr>
        <w:pStyle w:val="Heading2"/>
      </w:pPr>
      <w:r w:rsidRPr="0032190F">
        <w:t>Documents épigraphiques</w:t>
      </w:r>
    </w:p>
    <w:p w14:paraId="4C8DFFCE" w14:textId="77777777" w:rsidR="00F773EE" w:rsidRPr="0032190F" w:rsidRDefault="00F773EE" w:rsidP="00242C0F">
      <w:pPr>
        <w:rPr>
          <w:lang w:val="fr-FR"/>
        </w:rPr>
      </w:pPr>
    </w:p>
    <w:p w14:paraId="7E9B6317" w14:textId="508C7B9D" w:rsidR="00F773EE" w:rsidRPr="0032190F" w:rsidRDefault="00F773EE" w:rsidP="00242C0F">
      <w:pPr>
        <w:rPr>
          <w:lang w:val="fr-FR"/>
        </w:rPr>
      </w:pPr>
      <w:r w:rsidRPr="0032190F">
        <w:rPr>
          <w:lang w:val="fr-FR"/>
        </w:rPr>
        <w:t xml:space="preserve">v. </w:t>
      </w:r>
      <w:hyperlink r:id="rId12523" w:anchor="Cul_Rome__epigraphie" w:history="1">
        <w:r w:rsidRPr="0032190F">
          <w:rPr>
            <w:rStyle w:val="Hyperlink"/>
            <w:lang w:val="fr-FR"/>
          </w:rPr>
          <w:t>épigraphie</w:t>
        </w:r>
      </w:hyperlink>
    </w:p>
    <w:p w14:paraId="2A3560B8" w14:textId="77777777" w:rsidR="00F773EE" w:rsidRPr="0032190F" w:rsidRDefault="00F773EE" w:rsidP="00242C0F">
      <w:pPr>
        <w:rPr>
          <w:lang w:val="fr-FR"/>
        </w:rPr>
      </w:pPr>
    </w:p>
    <w:p w14:paraId="5CCC33F4" w14:textId="77777777" w:rsidR="00F773EE" w:rsidRPr="0032190F" w:rsidRDefault="00F773EE" w:rsidP="00242C0F">
      <w:pPr>
        <w:pStyle w:val="Heading3"/>
        <w:spacing w:line="240" w:lineRule="auto"/>
      </w:pPr>
      <w:r w:rsidRPr="0032190F">
        <w:t>Stèle MONx015</w:t>
      </w:r>
    </w:p>
    <w:p w14:paraId="20F211ED" w14:textId="76EEC8F6" w:rsidR="00F773EE" w:rsidRPr="0032190F" w:rsidRDefault="00F773EE" w:rsidP="00242C0F">
      <w:pPr>
        <w:jc w:val="both"/>
        <w:rPr>
          <w:lang w:val="fr-FR"/>
        </w:rPr>
      </w:pPr>
      <w:r w:rsidRPr="0032190F">
        <w:rPr>
          <w:lang w:val="fr-FR"/>
        </w:rPr>
        <w:t xml:space="preserve">Quintus Antonius Servatus </w:t>
      </w:r>
      <w:r w:rsidR="00CA68FB" w:rsidRPr="0032190F">
        <w:rPr>
          <w:lang w:val="fr-FR"/>
        </w:rPr>
        <w:t>[</w:t>
      </w:r>
      <w:r w:rsidR="00CA68FB" w:rsidRPr="0032190F">
        <w:rPr>
          <w:i/>
          <w:lang w:val="fr-FR"/>
        </w:rPr>
        <w:t>Antonii</w:t>
      </w:r>
      <w:r w:rsidR="00CA68FB" w:rsidRPr="0032190F">
        <w:rPr>
          <w:lang w:val="fr-FR"/>
        </w:rPr>
        <w:t xml:space="preserve">] </w:t>
      </w:r>
      <w:r w:rsidRPr="0032190F">
        <w:rPr>
          <w:lang w:val="fr-FR"/>
        </w:rPr>
        <w:t xml:space="preserve">est honoré par son épouse et sans doute son beau-fils. Son épouse s’est sans doute mariée une première fois à un Labienus. Surtout, elle et son père portent un gentilice Porcius, représenté dans le chef-lieu de cité par plusieurs individus dont un grand nombre appartient au milieu des affranchis. Là encore il y a une famille Porcia suffisamment riche pour avoir autant d’esclaves qu’elle a affranchis et qui restent donc dans son entourage. Sur ce point, Michel a publié une inscription dans laquelle il étudie cette nébuleuse et dont je vais reprendre les conclusions.Donc lien avec les </w:t>
      </w:r>
      <w:r w:rsidRPr="0032190F">
        <w:rPr>
          <w:i/>
          <w:lang w:val="fr-FR"/>
        </w:rPr>
        <w:t>Porcii</w:t>
      </w:r>
      <w:r w:rsidRPr="0032190F">
        <w:rPr>
          <w:lang w:val="fr-FR"/>
        </w:rPr>
        <w:t xml:space="preserve"> de </w:t>
      </w:r>
      <w:hyperlink r:id="rId12524" w:anchor="Sit_Nimes" w:history="1">
        <w:r w:rsidRPr="0032190F">
          <w:rPr>
            <w:rStyle w:val="Hyperlink"/>
            <w:lang w:val="fr-FR"/>
          </w:rPr>
          <w:t>Nîmes</w:t>
        </w:r>
      </w:hyperlink>
      <w:r w:rsidRPr="0032190F">
        <w:rPr>
          <w:lang w:val="fr-FR"/>
        </w:rPr>
        <w:t xml:space="preserve"> à établir (là encore relation indéterminée). (M.-J. Ouriachi com. pers.).</w:t>
      </w:r>
    </w:p>
    <w:p w14:paraId="01A6755D" w14:textId="77777777" w:rsidR="00F773EE" w:rsidRPr="0032190F" w:rsidRDefault="00F773EE" w:rsidP="00242C0F">
      <w:pPr>
        <w:jc w:val="both"/>
        <w:rPr>
          <w:lang w:val="fr-FR"/>
        </w:rPr>
      </w:pPr>
    </w:p>
    <w:p w14:paraId="69F1101A" w14:textId="77777777" w:rsidR="00F773EE" w:rsidRPr="0032190F" w:rsidRDefault="00F773EE" w:rsidP="00426FF9">
      <w:pPr>
        <w:pStyle w:val="Heading1"/>
      </w:pPr>
      <w:bookmarkStart w:id="5159" w:name="Sit_Candillargues"/>
      <w:r w:rsidRPr="0032190F">
        <w:t>CANDILLARGUES</w:t>
      </w:r>
    </w:p>
    <w:bookmarkEnd w:id="5159"/>
    <w:p w14:paraId="6003B2CD" w14:textId="77777777" w:rsidR="00F773EE" w:rsidRPr="0032190F" w:rsidRDefault="00F773EE" w:rsidP="00242C0F">
      <w:pPr>
        <w:jc w:val="both"/>
        <w:rPr>
          <w:lang w:val="fr-FR"/>
        </w:rPr>
      </w:pPr>
    </w:p>
    <w:p w14:paraId="08EF435C" w14:textId="77917B66" w:rsidR="00F773EE" w:rsidRPr="0032190F" w:rsidRDefault="00000000" w:rsidP="00242C0F">
      <w:pPr>
        <w:jc w:val="both"/>
        <w:rPr>
          <w:lang w:val="fr-FR"/>
        </w:rPr>
      </w:pPr>
      <w:hyperlink r:id="rId12525" w:anchor="Sit_Narbonnaise" w:history="1">
        <w:r w:rsidR="00CA68FB" w:rsidRPr="0032190F">
          <w:rPr>
            <w:rStyle w:val="Hyperlink"/>
            <w:lang w:val="fr-FR"/>
          </w:rPr>
          <w:t>Narbonnaise</w:t>
        </w:r>
      </w:hyperlink>
    </w:p>
    <w:p w14:paraId="5DF7CE94" w14:textId="77777777" w:rsidR="00CA68FB" w:rsidRPr="0032190F" w:rsidRDefault="00CA68FB" w:rsidP="00242C0F">
      <w:pPr>
        <w:jc w:val="both"/>
        <w:rPr>
          <w:lang w:val="fr-FR"/>
        </w:rPr>
      </w:pPr>
    </w:p>
    <w:p w14:paraId="06BCD96A" w14:textId="77777777" w:rsidR="00C26433" w:rsidRPr="0032190F" w:rsidRDefault="00C26433" w:rsidP="00426FF9">
      <w:pPr>
        <w:pStyle w:val="Heading1"/>
      </w:pPr>
      <w:r w:rsidRPr="0032190F">
        <w:t>CODOGNAN</w:t>
      </w:r>
    </w:p>
    <w:p w14:paraId="15ED5C3A" w14:textId="77777777" w:rsidR="00C26433" w:rsidRPr="0032190F" w:rsidRDefault="00C26433" w:rsidP="00242C0F">
      <w:pPr>
        <w:rPr>
          <w:lang w:val="fr-FR"/>
        </w:rPr>
      </w:pPr>
    </w:p>
    <w:p w14:paraId="4DF7D0B2" w14:textId="11C20A04" w:rsidR="00CA68FB" w:rsidRPr="0032190F" w:rsidRDefault="00000000" w:rsidP="00242C0F">
      <w:pPr>
        <w:rPr>
          <w:lang w:val="fr-FR"/>
        </w:rPr>
      </w:pPr>
      <w:hyperlink r:id="rId12526" w:anchor="Sit_Narbonnaise" w:history="1">
        <w:r w:rsidR="00CA68FB" w:rsidRPr="0032190F">
          <w:rPr>
            <w:rStyle w:val="Hyperlink"/>
            <w:lang w:val="fr-FR"/>
          </w:rPr>
          <w:t>Narbonnaise</w:t>
        </w:r>
      </w:hyperlink>
    </w:p>
    <w:p w14:paraId="370E1C46" w14:textId="77777777" w:rsidR="00CA68FB" w:rsidRPr="0032190F" w:rsidRDefault="00CA68FB" w:rsidP="00242C0F">
      <w:pPr>
        <w:rPr>
          <w:lang w:val="fr-FR"/>
        </w:rPr>
      </w:pPr>
    </w:p>
    <w:p w14:paraId="335F7A94" w14:textId="16E17E98" w:rsidR="00C26433" w:rsidRPr="0032190F" w:rsidRDefault="00C26433" w:rsidP="00242C0F">
      <w:pPr>
        <w:jc w:val="both"/>
        <w:rPr>
          <w:lang w:val="fr-FR"/>
        </w:rPr>
      </w:pPr>
      <w:r w:rsidRPr="0032190F">
        <w:rPr>
          <w:lang w:val="fr-FR"/>
        </w:rPr>
        <w:t xml:space="preserve">A Codognan, sur la </w:t>
      </w:r>
      <w:hyperlink r:id="rId12527" w:anchor="Sit_Domitia_Via" w:history="1">
        <w:r w:rsidR="003C7957" w:rsidRPr="003C7957">
          <w:rPr>
            <w:rStyle w:val="Hyperlink"/>
            <w:lang w:val="fr-FR"/>
          </w:rPr>
          <w:t>via Domitia</w:t>
        </w:r>
      </w:hyperlink>
      <w:r w:rsidRPr="0032190F">
        <w:rPr>
          <w:lang w:val="fr-FR"/>
        </w:rPr>
        <w:t xml:space="preserve">, à proximité de </w:t>
      </w:r>
      <w:hyperlink r:id="rId12528" w:anchor="Sit_Nimes" w:history="1">
        <w:r w:rsidR="00CA68FB" w:rsidRPr="0032190F">
          <w:rPr>
            <w:rStyle w:val="Hyperlink"/>
            <w:lang w:val="fr-FR"/>
          </w:rPr>
          <w:t>Nîmes</w:t>
        </w:r>
      </w:hyperlink>
      <w:r w:rsidR="003C7957" w:rsidRPr="003C7957">
        <w:rPr>
          <w:lang w:val="fr-FR"/>
        </w:rPr>
        <w:t xml:space="preserve"> </w:t>
      </w:r>
      <w:r w:rsidRPr="0032190F">
        <w:rPr>
          <w:lang w:val="fr-FR"/>
        </w:rPr>
        <w:t xml:space="preserve">et de Boissières, un autel en calcaire, cassé sur sa partie supérieure droite. Porte le nom d’un affranchi sévir augustal d’idionyme </w:t>
      </w:r>
      <w:r w:rsidRPr="0032190F">
        <w:rPr>
          <w:i/>
          <w:lang w:val="fr-FR"/>
        </w:rPr>
        <w:t>Karatius</w:t>
      </w:r>
      <w:r w:rsidRPr="0032190F">
        <w:rPr>
          <w:lang w:val="fr-FR"/>
        </w:rPr>
        <w:t xml:space="preserve"> ou </w:t>
      </w:r>
      <w:r w:rsidRPr="0032190F">
        <w:rPr>
          <w:i/>
          <w:lang w:val="fr-FR"/>
        </w:rPr>
        <w:t>Caratius</w:t>
      </w:r>
      <w:r w:rsidRPr="0032190F">
        <w:rPr>
          <w:lang w:val="fr-FR"/>
        </w:rPr>
        <w:t>(M. Christol, séminaire ArchaEpigraph, 2014).</w:t>
      </w:r>
    </w:p>
    <w:p w14:paraId="70EE4EBD" w14:textId="77777777" w:rsidR="00C26433" w:rsidRPr="0032190F" w:rsidRDefault="00C26433"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89"/>
        <w:gridCol w:w="2656"/>
      </w:tblGrid>
      <w:tr w:rsidR="00C26433" w:rsidRPr="00B71C26" w14:paraId="179D6F62" w14:textId="77777777" w:rsidTr="003F7E2D">
        <w:trPr>
          <w:jc w:val="center"/>
        </w:trPr>
        <w:tc>
          <w:tcPr>
            <w:tcW w:w="2489" w:type="dxa"/>
            <w:shd w:val="clear" w:color="auto" w:fill="auto"/>
          </w:tcPr>
          <w:p w14:paraId="014F93BD" w14:textId="77777777" w:rsidR="00C26433" w:rsidRPr="006337F6" w:rsidRDefault="00C26433" w:rsidP="00242C0F">
            <w:pPr>
              <w:rPr>
                <w:lang w:val="en-GB"/>
              </w:rPr>
            </w:pPr>
            <w:r w:rsidRPr="006337F6">
              <w:rPr>
                <w:lang w:val="en-GB"/>
              </w:rPr>
              <w:lastRenderedPageBreak/>
              <w:t>[D] M</w:t>
            </w:r>
          </w:p>
          <w:p w14:paraId="64E35C80" w14:textId="77777777" w:rsidR="00C26433" w:rsidRPr="006337F6" w:rsidRDefault="00C26433" w:rsidP="00242C0F">
            <w:pPr>
              <w:rPr>
                <w:lang w:val="en-GB"/>
              </w:rPr>
            </w:pPr>
            <w:r w:rsidRPr="006337F6">
              <w:rPr>
                <w:lang w:val="en-GB"/>
              </w:rPr>
              <w:t>[IIIIIIV]IR AVG</w:t>
            </w:r>
          </w:p>
          <w:p w14:paraId="0160861A" w14:textId="77777777" w:rsidR="00C26433" w:rsidRPr="003F7E2D" w:rsidRDefault="00C26433" w:rsidP="00242C0F">
            <w:pPr>
              <w:rPr>
                <w:lang w:val="en-GB"/>
              </w:rPr>
            </w:pPr>
            <w:r w:rsidRPr="003F7E2D">
              <w:rPr>
                <w:lang w:val="en-GB"/>
              </w:rPr>
              <w:t>[SEX•] KARATI</w:t>
            </w:r>
          </w:p>
          <w:p w14:paraId="6F054C17" w14:textId="77777777" w:rsidR="00C26433" w:rsidRPr="0032190F" w:rsidRDefault="00C26433" w:rsidP="00242C0F">
            <w:pPr>
              <w:rPr>
                <w:lang w:val="fr-FR"/>
              </w:rPr>
            </w:pPr>
            <w:r w:rsidRPr="0032190F">
              <w:rPr>
                <w:lang w:val="fr-FR"/>
              </w:rPr>
              <w:t>[Z]OSIMI•ET</w:t>
            </w:r>
          </w:p>
          <w:p w14:paraId="3944F47C" w14:textId="77777777" w:rsidR="00C26433" w:rsidRPr="0032190F" w:rsidRDefault="00C26433" w:rsidP="00242C0F">
            <w:pPr>
              <w:rPr>
                <w:lang w:val="fr-FR"/>
              </w:rPr>
            </w:pPr>
            <w:r w:rsidRPr="0032190F">
              <w:rPr>
                <w:lang w:val="fr-FR"/>
              </w:rPr>
              <w:t>[K]ARATIAE</w:t>
            </w:r>
          </w:p>
          <w:p w14:paraId="25640E3E" w14:textId="77777777" w:rsidR="00C26433" w:rsidRPr="0032190F" w:rsidRDefault="00C26433" w:rsidP="00242C0F">
            <w:pPr>
              <w:rPr>
                <w:lang w:val="fr-FR"/>
              </w:rPr>
            </w:pPr>
            <w:r w:rsidRPr="0032190F">
              <w:rPr>
                <w:lang w:val="fr-FR"/>
              </w:rPr>
              <w:t>[E]VTYCHIAE</w:t>
            </w:r>
          </w:p>
          <w:p w14:paraId="0A832829" w14:textId="77777777" w:rsidR="00C26433" w:rsidRPr="0032190F" w:rsidRDefault="00C26433" w:rsidP="00242C0F">
            <w:pPr>
              <w:rPr>
                <w:lang w:val="fr-FR"/>
              </w:rPr>
            </w:pPr>
            <w:r w:rsidRPr="0032190F">
              <w:rPr>
                <w:lang w:val="fr-FR"/>
              </w:rPr>
              <w:t>VXORI•PIENTISSIM</w:t>
            </w:r>
          </w:p>
          <w:p w14:paraId="64A852E2" w14:textId="77777777" w:rsidR="00C26433" w:rsidRPr="00A0014D" w:rsidRDefault="00C26433" w:rsidP="00242C0F">
            <w:pPr>
              <w:rPr>
                <w:lang w:val="fr-FR"/>
              </w:rPr>
            </w:pPr>
            <w:r w:rsidRPr="00A0014D">
              <w:rPr>
                <w:lang w:val="fr-FR"/>
              </w:rPr>
              <w:t>V•S•P</w:t>
            </w:r>
          </w:p>
        </w:tc>
        <w:tc>
          <w:tcPr>
            <w:tcW w:w="2656" w:type="dxa"/>
            <w:shd w:val="clear" w:color="auto" w:fill="auto"/>
          </w:tcPr>
          <w:p w14:paraId="28808577" w14:textId="77777777" w:rsidR="00C26433" w:rsidRPr="003F7E2D" w:rsidRDefault="00C26433" w:rsidP="00242C0F">
            <w:pPr>
              <w:rPr>
                <w:lang w:val="en-GB"/>
              </w:rPr>
            </w:pPr>
            <w:r w:rsidRPr="003F7E2D">
              <w:rPr>
                <w:lang w:val="en-GB"/>
              </w:rPr>
              <w:t>[D(is)]M(anibus)</w:t>
            </w:r>
          </w:p>
          <w:p w14:paraId="658CE624" w14:textId="77777777" w:rsidR="00C26433" w:rsidRPr="003F7E2D" w:rsidRDefault="00C26433" w:rsidP="00242C0F">
            <w:pPr>
              <w:rPr>
                <w:lang w:val="en-GB"/>
              </w:rPr>
            </w:pPr>
            <w:r w:rsidRPr="003F7E2D">
              <w:rPr>
                <w:lang w:val="en-GB"/>
              </w:rPr>
              <w:t>[(se)u]ir(i) Aug(ustalis)</w:t>
            </w:r>
          </w:p>
          <w:p w14:paraId="6965F0F5" w14:textId="77777777" w:rsidR="00C26433" w:rsidRPr="00A0014D" w:rsidRDefault="00C26433" w:rsidP="00242C0F">
            <w:pPr>
              <w:rPr>
                <w:lang w:val="fr-FR"/>
              </w:rPr>
            </w:pPr>
            <w:r w:rsidRPr="00A0014D">
              <w:rPr>
                <w:lang w:val="fr-FR"/>
              </w:rPr>
              <w:t>[Sex(ti)] Karati</w:t>
            </w:r>
          </w:p>
          <w:p w14:paraId="06D9C6D7" w14:textId="77777777" w:rsidR="00C26433" w:rsidRPr="0032190F" w:rsidRDefault="00C26433" w:rsidP="00242C0F">
            <w:pPr>
              <w:rPr>
                <w:lang w:val="fr-FR"/>
              </w:rPr>
            </w:pPr>
            <w:r w:rsidRPr="0032190F">
              <w:rPr>
                <w:lang w:val="fr-FR"/>
              </w:rPr>
              <w:t>[Z]osimi et</w:t>
            </w:r>
          </w:p>
          <w:p w14:paraId="6BADE5CB" w14:textId="77777777" w:rsidR="00C26433" w:rsidRPr="0032190F" w:rsidRDefault="00C26433" w:rsidP="00242C0F">
            <w:pPr>
              <w:rPr>
                <w:lang w:val="fr-FR"/>
              </w:rPr>
            </w:pPr>
            <w:r w:rsidRPr="0032190F">
              <w:rPr>
                <w:lang w:val="fr-FR"/>
              </w:rPr>
              <w:t>[K]aratiae</w:t>
            </w:r>
          </w:p>
          <w:p w14:paraId="095585B9" w14:textId="77777777" w:rsidR="00C26433" w:rsidRPr="0032190F" w:rsidRDefault="00C26433" w:rsidP="00242C0F">
            <w:pPr>
              <w:rPr>
                <w:lang w:val="fr-FR"/>
              </w:rPr>
            </w:pPr>
            <w:r w:rsidRPr="0032190F">
              <w:rPr>
                <w:lang w:val="fr-FR"/>
              </w:rPr>
              <w:t>[E]utychiae</w:t>
            </w:r>
          </w:p>
          <w:p w14:paraId="30F7D01E" w14:textId="77777777" w:rsidR="00C26433" w:rsidRPr="0032190F" w:rsidRDefault="00C26433" w:rsidP="00242C0F">
            <w:pPr>
              <w:rPr>
                <w:lang w:val="fr-FR"/>
              </w:rPr>
            </w:pPr>
            <w:r w:rsidRPr="0032190F">
              <w:rPr>
                <w:lang w:val="fr-FR"/>
              </w:rPr>
              <w:t>Uxori pientissim(ae)</w:t>
            </w:r>
          </w:p>
          <w:p w14:paraId="2DF7D46F" w14:textId="77777777" w:rsidR="00C26433" w:rsidRPr="003F7E2D" w:rsidRDefault="00C26433" w:rsidP="00242C0F">
            <w:pPr>
              <w:rPr>
                <w:lang w:val="en-GB"/>
              </w:rPr>
            </w:pPr>
            <w:r w:rsidRPr="003F7E2D">
              <w:rPr>
                <w:lang w:val="en-GB"/>
              </w:rPr>
              <w:t>U(iui) s(ibi) p(osuerunt)</w:t>
            </w:r>
          </w:p>
        </w:tc>
      </w:tr>
    </w:tbl>
    <w:p w14:paraId="0DC6B9E7" w14:textId="77777777" w:rsidR="00C26433" w:rsidRPr="0032190F" w:rsidRDefault="00C26433" w:rsidP="00242C0F">
      <w:pPr>
        <w:rPr>
          <w:lang w:val="fr-FR"/>
        </w:rPr>
      </w:pPr>
      <w:r w:rsidRPr="0032190F">
        <w:rPr>
          <w:lang w:val="fr-FR"/>
        </w:rPr>
        <w:t>(M. Christol, M.-J. Ouriachi, séminaire ArchaEpigraph, 2014).</w:t>
      </w:r>
    </w:p>
    <w:p w14:paraId="1BD68858" w14:textId="77777777" w:rsidR="00C26433" w:rsidRPr="0032190F" w:rsidRDefault="00C26433" w:rsidP="00242C0F">
      <w:pPr>
        <w:rPr>
          <w:lang w:val="fr-FR"/>
        </w:rPr>
      </w:pPr>
    </w:p>
    <w:p w14:paraId="10395F01" w14:textId="77777777" w:rsidR="000A6BE0" w:rsidRPr="0032190F" w:rsidRDefault="000A6BE0" w:rsidP="00426FF9">
      <w:pPr>
        <w:pStyle w:val="Heading1"/>
      </w:pPr>
      <w:r w:rsidRPr="0032190F">
        <w:t>GARDONENQUE</w:t>
      </w:r>
    </w:p>
    <w:p w14:paraId="03FE6456" w14:textId="2AA513CE" w:rsidR="000A6BE0" w:rsidRPr="0032190F" w:rsidRDefault="000A6BE0" w:rsidP="00242C0F">
      <w:pPr>
        <w:rPr>
          <w:lang w:val="fr-FR"/>
        </w:rPr>
      </w:pPr>
      <w:r w:rsidRPr="0032190F">
        <w:rPr>
          <w:lang w:val="fr-FR"/>
        </w:rPr>
        <w:t xml:space="preserve">C’est une région de </w:t>
      </w:r>
      <w:hyperlink r:id="rId12529" w:anchor="Sit_Nimes" w:history="1">
        <w:r w:rsidR="00CA68FB" w:rsidRPr="0032190F">
          <w:rPr>
            <w:rStyle w:val="Hyperlink"/>
            <w:lang w:val="fr-FR"/>
          </w:rPr>
          <w:t>Nîmes</w:t>
        </w:r>
      </w:hyperlink>
      <w:r w:rsidR="00CA68FB" w:rsidRPr="0032190F">
        <w:rPr>
          <w:lang w:val="fr-FR"/>
        </w:rPr>
        <w:t xml:space="preserve">, dans la </w:t>
      </w:r>
      <w:hyperlink r:id="rId12530" w:anchor="Sit_Narbonnaise" w:history="1">
        <w:r w:rsidR="00CA68FB" w:rsidRPr="0032190F">
          <w:rPr>
            <w:rStyle w:val="Hyperlink"/>
            <w:lang w:val="fr-FR"/>
          </w:rPr>
          <w:t>Narbonnaise</w:t>
        </w:r>
      </w:hyperlink>
      <w:r w:rsidR="00CA68FB" w:rsidRPr="0032190F">
        <w:rPr>
          <w:lang w:val="fr-FR"/>
        </w:rPr>
        <w:t xml:space="preserve"> romaine</w:t>
      </w:r>
      <w:r w:rsidRPr="0032190F">
        <w:rPr>
          <w:lang w:val="fr-FR"/>
        </w:rPr>
        <w:t>. Le site de la ferme dite de La Liquière a livré une inscription :</w:t>
      </w:r>
    </w:p>
    <w:p w14:paraId="515BE8D8" w14:textId="77777777" w:rsidR="000A6BE0" w:rsidRPr="0032190F" w:rsidRDefault="000A6BE0" w:rsidP="00242C0F">
      <w:pPr>
        <w:rPr>
          <w:lang w:val="fr-FR"/>
        </w:rPr>
      </w:pPr>
    </w:p>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81"/>
        <w:gridCol w:w="4920"/>
      </w:tblGrid>
      <w:tr w:rsidR="000A6BE0" w:rsidRPr="008A1841" w14:paraId="7F8CBC1F" w14:textId="77777777" w:rsidTr="00CA68FB">
        <w:tc>
          <w:tcPr>
            <w:tcW w:w="3373" w:type="dxa"/>
            <w:shd w:val="clear" w:color="auto" w:fill="auto"/>
          </w:tcPr>
          <w:p w14:paraId="4E0089C0" w14:textId="77777777" w:rsidR="000A6BE0" w:rsidRPr="00107208" w:rsidRDefault="000A6BE0" w:rsidP="00242C0F">
            <w:pPr>
              <w:jc w:val="center"/>
              <w:rPr>
                <w:lang w:val="en-GB"/>
              </w:rPr>
            </w:pPr>
            <w:r w:rsidRPr="00107208">
              <w:rPr>
                <w:lang w:val="en-GB"/>
              </w:rPr>
              <w:t>Inscription</w:t>
            </w:r>
          </w:p>
        </w:tc>
        <w:tc>
          <w:tcPr>
            <w:tcW w:w="5628" w:type="dxa"/>
            <w:shd w:val="clear" w:color="auto" w:fill="auto"/>
          </w:tcPr>
          <w:p w14:paraId="05B15814" w14:textId="77777777" w:rsidR="000A6BE0" w:rsidRPr="0032190F" w:rsidRDefault="000A6BE0" w:rsidP="00242C0F">
            <w:pPr>
              <w:jc w:val="center"/>
              <w:rPr>
                <w:lang w:val="fr-FR"/>
              </w:rPr>
            </w:pPr>
            <w:r w:rsidRPr="0032190F">
              <w:rPr>
                <w:lang w:val="fr-FR"/>
              </w:rPr>
              <w:t xml:space="preserve">Essai de traduction </w:t>
            </w:r>
            <w:r w:rsidR="006F52E7" w:rsidRPr="0032190F">
              <w:rPr>
                <w:lang w:val="fr-FR"/>
              </w:rPr>
              <w:t xml:space="preserve">de </w:t>
            </w:r>
            <w:r w:rsidRPr="0032190F">
              <w:rPr>
                <w:lang w:val="fr-FR"/>
              </w:rPr>
              <w:t>TomTom</w:t>
            </w:r>
          </w:p>
        </w:tc>
      </w:tr>
      <w:tr w:rsidR="000A6BE0" w:rsidRPr="008A1841" w14:paraId="3FEE2734" w14:textId="77777777" w:rsidTr="00CA68FB">
        <w:tc>
          <w:tcPr>
            <w:tcW w:w="3373" w:type="dxa"/>
            <w:shd w:val="clear" w:color="auto" w:fill="auto"/>
          </w:tcPr>
          <w:p w14:paraId="5519EEB1" w14:textId="77777777" w:rsidR="000A6BE0" w:rsidRPr="00107208" w:rsidRDefault="000A6BE0" w:rsidP="00242C0F">
            <w:pPr>
              <w:rPr>
                <w:lang w:val="en-GB"/>
              </w:rPr>
            </w:pPr>
            <w:r w:rsidRPr="00107208">
              <w:rPr>
                <w:lang w:val="en-GB"/>
              </w:rPr>
              <w:t>C•POMPEIO•SEX•F•VOL•BLAESO•F</w:t>
            </w:r>
          </w:p>
          <w:p w14:paraId="5EE6D8D6" w14:textId="77777777" w:rsidR="000A6BE0" w:rsidRPr="00107208" w:rsidRDefault="000A6BE0" w:rsidP="00242C0F">
            <w:pPr>
              <w:rPr>
                <w:lang w:val="en-GB"/>
              </w:rPr>
            </w:pPr>
            <w:r w:rsidRPr="00107208">
              <w:rPr>
                <w:lang w:val="en-GB"/>
              </w:rPr>
              <w:t>SEX</w:t>
            </w:r>
            <w:r>
              <w:t>•POMPEIV•BLAESVS•FRATRI</w:t>
            </w:r>
          </w:p>
        </w:tc>
        <w:tc>
          <w:tcPr>
            <w:tcW w:w="5628" w:type="dxa"/>
            <w:shd w:val="clear" w:color="auto" w:fill="auto"/>
          </w:tcPr>
          <w:p w14:paraId="59197018" w14:textId="77777777" w:rsidR="000A6BE0" w:rsidRPr="0032190F" w:rsidRDefault="000A6BE0" w:rsidP="00242C0F">
            <w:pPr>
              <w:rPr>
                <w:i/>
                <w:lang w:val="fr-FR"/>
              </w:rPr>
            </w:pPr>
            <w:r w:rsidRPr="0032190F">
              <w:rPr>
                <w:i/>
                <w:lang w:val="fr-FR"/>
              </w:rPr>
              <w:t xml:space="preserve">A Claudius Pompeius Sextus, de la tribu des Volques, son fils Blaeso Sextus Pompeius </w:t>
            </w:r>
            <w:r w:rsidR="006F52E7" w:rsidRPr="0032190F">
              <w:rPr>
                <w:i/>
                <w:lang w:val="fr-FR"/>
              </w:rPr>
              <w:t xml:space="preserve">et son frère </w:t>
            </w:r>
            <w:r w:rsidRPr="0032190F">
              <w:rPr>
                <w:i/>
                <w:lang w:val="fr-FR"/>
              </w:rPr>
              <w:t>Blaesus ont fait cela</w:t>
            </w:r>
          </w:p>
        </w:tc>
      </w:tr>
    </w:tbl>
    <w:p w14:paraId="2E62D19B" w14:textId="77777777" w:rsidR="000A6BE0" w:rsidRPr="0032190F" w:rsidRDefault="000A6BE0" w:rsidP="00242C0F">
      <w:pPr>
        <w:rPr>
          <w:lang w:val="fr-FR"/>
        </w:rPr>
      </w:pPr>
      <w:r w:rsidRPr="0032190F">
        <w:rPr>
          <w:lang w:val="fr-FR"/>
        </w:rPr>
        <w:t>(M. Christol, séminaire ArchaEpigraph, 2014).</w:t>
      </w:r>
    </w:p>
    <w:p w14:paraId="200FE760" w14:textId="77777777" w:rsidR="000A6BE0" w:rsidRPr="0032190F" w:rsidRDefault="000A6BE0" w:rsidP="00242C0F">
      <w:pPr>
        <w:rPr>
          <w:lang w:val="fr-FR"/>
        </w:rPr>
      </w:pPr>
    </w:p>
    <w:p w14:paraId="1D2C0CF8" w14:textId="77777777" w:rsidR="00C26433" w:rsidRPr="0032190F" w:rsidRDefault="00C26433" w:rsidP="00426FF9">
      <w:pPr>
        <w:pStyle w:val="Heading1"/>
      </w:pPr>
      <w:r w:rsidRPr="0032190F">
        <w:t>BOISSIERES</w:t>
      </w:r>
    </w:p>
    <w:p w14:paraId="3DFA3752" w14:textId="77777777" w:rsidR="00C26433" w:rsidRPr="0032190F" w:rsidRDefault="00C26433" w:rsidP="00242C0F">
      <w:pPr>
        <w:rPr>
          <w:lang w:val="fr-FR"/>
        </w:rPr>
      </w:pPr>
    </w:p>
    <w:p w14:paraId="43292B97" w14:textId="3CA485BC" w:rsidR="00C26433" w:rsidRPr="0032190F" w:rsidRDefault="00C26433" w:rsidP="00242C0F">
      <w:pPr>
        <w:rPr>
          <w:lang w:val="fr-FR"/>
        </w:rPr>
      </w:pPr>
      <w:r w:rsidRPr="0032190F">
        <w:rPr>
          <w:lang w:val="fr-FR"/>
        </w:rPr>
        <w:t xml:space="preserve">A Boissières, à proximité de </w:t>
      </w:r>
      <w:hyperlink r:id="rId12531" w:anchor="Sit_Nimes" w:history="1">
        <w:r w:rsidR="00CA68FB" w:rsidRPr="0032190F">
          <w:rPr>
            <w:rStyle w:val="Hyperlink"/>
            <w:lang w:val="fr-FR"/>
          </w:rPr>
          <w:t>Nîmes</w:t>
        </w:r>
      </w:hyperlink>
      <w:r w:rsidRPr="0032190F">
        <w:rPr>
          <w:lang w:val="fr-FR"/>
        </w:rPr>
        <w:t xml:space="preserve">et de Codognan, un monument ayant l’inscription d’un pérégrin portant l’idionyme </w:t>
      </w:r>
      <w:r w:rsidRPr="0032190F">
        <w:rPr>
          <w:i/>
          <w:lang w:val="fr-FR"/>
        </w:rPr>
        <w:t>Caratius</w:t>
      </w:r>
      <w:r w:rsidRPr="0032190F">
        <w:rPr>
          <w:lang w:val="fr-FR"/>
        </w:rPr>
        <w:t>(M. Christol, M.-J. Ouriachi, séminaire ArchaEpigraph, 2014).</w:t>
      </w:r>
    </w:p>
    <w:p w14:paraId="1D7A21CA" w14:textId="77777777" w:rsidR="00C26433" w:rsidRPr="0032190F" w:rsidRDefault="00C26433" w:rsidP="00242C0F">
      <w:pPr>
        <w:rPr>
          <w:lang w:val="fr-FR"/>
        </w:rPr>
      </w:pPr>
    </w:p>
    <w:p w14:paraId="716F055E" w14:textId="77777777" w:rsidR="00C26433" w:rsidRPr="0032190F" w:rsidRDefault="00C26433" w:rsidP="00426FF9">
      <w:pPr>
        <w:pStyle w:val="Heading1"/>
      </w:pPr>
      <w:bookmarkStart w:id="5160" w:name="Sit_Beaucaire"/>
      <w:r w:rsidRPr="0032190F">
        <w:t>BEAUCAIRE</w:t>
      </w:r>
      <w:bookmarkEnd w:id="5160"/>
    </w:p>
    <w:p w14:paraId="4B2DCFD3" w14:textId="77777777" w:rsidR="00C26433" w:rsidRDefault="00C26433" w:rsidP="00242C0F">
      <w:pPr>
        <w:rPr>
          <w:lang w:val="fr-FR"/>
        </w:rPr>
      </w:pPr>
    </w:p>
    <w:p w14:paraId="378AA20D" w14:textId="1F5A89E3" w:rsidR="00756536" w:rsidRDefault="00C26433" w:rsidP="00242C0F">
      <w:pPr>
        <w:rPr>
          <w:lang w:val="fr-FR"/>
        </w:rPr>
      </w:pPr>
      <w:r w:rsidRPr="0032190F">
        <w:rPr>
          <w:lang w:val="fr-FR"/>
        </w:rPr>
        <w:t>A Beaucaire</w:t>
      </w:r>
      <w:r w:rsidR="008C52EA" w:rsidRPr="0032190F">
        <w:rPr>
          <w:lang w:val="fr-FR"/>
        </w:rPr>
        <w:t xml:space="preserve"> (Gard)</w:t>
      </w:r>
      <w:r w:rsidRPr="0032190F">
        <w:rPr>
          <w:lang w:val="fr-FR"/>
        </w:rPr>
        <w:t xml:space="preserve">, sur la </w:t>
      </w:r>
      <w:hyperlink r:id="rId12532" w:anchor="Sit_Domitia_Via" w:history="1">
        <w:r w:rsidR="003C7957" w:rsidRPr="003C7957">
          <w:rPr>
            <w:rStyle w:val="Hyperlink"/>
            <w:lang w:val="fr-FR"/>
          </w:rPr>
          <w:t>via Domitia</w:t>
        </w:r>
      </w:hyperlink>
      <w:r w:rsidRPr="0032190F">
        <w:rPr>
          <w:lang w:val="fr-FR"/>
        </w:rPr>
        <w:t xml:space="preserve">, à proximité de </w:t>
      </w:r>
      <w:hyperlink r:id="rId12533" w:anchor="Sit_Nimes" w:history="1">
        <w:r w:rsidR="00CA68FB" w:rsidRPr="0032190F">
          <w:rPr>
            <w:rStyle w:val="Hyperlink"/>
            <w:lang w:val="fr-FR"/>
          </w:rPr>
          <w:t>Nîmes</w:t>
        </w:r>
      </w:hyperlink>
      <w:r w:rsidRPr="0032190F">
        <w:rPr>
          <w:lang w:val="fr-FR"/>
        </w:rPr>
        <w:t xml:space="preserve">, </w:t>
      </w:r>
    </w:p>
    <w:p w14:paraId="5C77A2BD" w14:textId="77777777" w:rsidR="00756536" w:rsidRDefault="00756536" w:rsidP="00242C0F">
      <w:pPr>
        <w:rPr>
          <w:lang w:val="fr-FR"/>
        </w:rPr>
      </w:pPr>
    </w:p>
    <w:p w14:paraId="74AB1A94" w14:textId="77777777" w:rsidR="00756536" w:rsidRDefault="00756536" w:rsidP="00756536">
      <w:pPr>
        <w:pStyle w:val="Heading2"/>
      </w:pPr>
      <w:r>
        <w:t>stèle romaine</w:t>
      </w:r>
    </w:p>
    <w:p w14:paraId="63278B83" w14:textId="77777777" w:rsidR="00756536" w:rsidRDefault="00756536" w:rsidP="00242C0F">
      <w:pPr>
        <w:rPr>
          <w:lang w:val="fr-FR"/>
        </w:rPr>
      </w:pPr>
    </w:p>
    <w:p w14:paraId="7F200238" w14:textId="77777777" w:rsidR="00C26433" w:rsidRDefault="00C26433" w:rsidP="00242C0F">
      <w:pPr>
        <w:rPr>
          <w:lang w:val="fr-FR"/>
        </w:rPr>
      </w:pPr>
      <w:r w:rsidRPr="0032190F">
        <w:rPr>
          <w:lang w:val="fr-FR"/>
        </w:rPr>
        <w:t xml:space="preserve">un monument porte la mention d’un citoyen romain d’idionyme </w:t>
      </w:r>
      <w:r w:rsidRPr="0032190F">
        <w:rPr>
          <w:i/>
          <w:lang w:val="fr-FR"/>
        </w:rPr>
        <w:t>Karatius</w:t>
      </w:r>
      <w:r w:rsidRPr="0032190F">
        <w:rPr>
          <w:lang w:val="fr-FR"/>
        </w:rPr>
        <w:t xml:space="preserve"> ou </w:t>
      </w:r>
      <w:r w:rsidRPr="0032190F">
        <w:rPr>
          <w:i/>
          <w:lang w:val="fr-FR"/>
        </w:rPr>
        <w:t>Caratius</w:t>
      </w:r>
      <w:r w:rsidRPr="0032190F">
        <w:rPr>
          <w:lang w:val="fr-FR"/>
        </w:rPr>
        <w:t xml:space="preserve"> (M. Christol, M.-J. Ouriachi, séminaire ArchaEpigraph, 2014).</w:t>
      </w:r>
      <w:r w:rsidR="008C52EA" w:rsidRPr="0032190F">
        <w:rPr>
          <w:lang w:val="fr-FR"/>
        </w:rPr>
        <w:t>Nécropole du Fer 2 (BIB réunion d’équipe SPP, 24/01/17)</w:t>
      </w:r>
    </w:p>
    <w:p w14:paraId="0A021230" w14:textId="77777777" w:rsidR="00756536" w:rsidRDefault="00756536" w:rsidP="00242C0F">
      <w:pPr>
        <w:rPr>
          <w:lang w:val="fr-FR"/>
        </w:rPr>
      </w:pPr>
    </w:p>
    <w:p w14:paraId="0C806806" w14:textId="77777777" w:rsidR="00756536" w:rsidRDefault="00756536" w:rsidP="00756536">
      <w:pPr>
        <w:pStyle w:val="Heading3"/>
      </w:pPr>
      <w:bookmarkStart w:id="5161" w:name="Sit_Beaucaire_sculpt_bicephale"/>
      <w:r>
        <w:t>bicéphale</w:t>
      </w:r>
    </w:p>
    <w:bookmarkEnd w:id="5161"/>
    <w:p w14:paraId="35236494" w14:textId="77777777" w:rsidR="00756536" w:rsidRDefault="00756536" w:rsidP="00242C0F">
      <w:pPr>
        <w:rPr>
          <w:lang w:val="fr-FR"/>
        </w:rPr>
      </w:pPr>
    </w:p>
    <w:p w14:paraId="29D656A9" w14:textId="3198B5FA" w:rsidR="00756536" w:rsidRDefault="00756536" w:rsidP="00242C0F">
      <w:pPr>
        <w:rPr>
          <w:lang w:val="fr-FR"/>
        </w:rPr>
      </w:pPr>
      <w:r w:rsidRPr="0051221B">
        <w:rPr>
          <w:szCs w:val="22"/>
          <w:lang w:val="fr-FR" w:eastAsia="en-GB"/>
        </w:rPr>
        <w:t xml:space="preserve">gr. </w:t>
      </w:r>
      <w:hyperlink r:id="rId12534" w:anchor="Cul_Steles_Naturalistes" w:history="1">
        <w:r w:rsidRPr="00C15721">
          <w:rPr>
            <w:rStyle w:val="Hyperlink"/>
            <w:szCs w:val="22"/>
            <w:lang w:val="fr-FR" w:eastAsia="en-GB"/>
          </w:rPr>
          <w:t>stèles naturalistes</w:t>
        </w:r>
      </w:hyperlink>
      <w:r w:rsidRPr="00756536">
        <w:rPr>
          <w:lang w:val="fr-FR"/>
        </w:rPr>
        <w:t xml:space="preserve"> (SS BIB)</w:t>
      </w:r>
    </w:p>
    <w:p w14:paraId="1EC76385" w14:textId="1D6DB102" w:rsidR="00756536" w:rsidRPr="0032190F" w:rsidRDefault="00756536" w:rsidP="0096466D">
      <w:pPr>
        <w:jc w:val="both"/>
        <w:rPr>
          <w:lang w:val="fr-FR"/>
        </w:rPr>
      </w:pPr>
      <w:r w:rsidRPr="00756536">
        <w:rPr>
          <w:lang w:val="fr-FR"/>
        </w:rPr>
        <w:t xml:space="preserve">Il faut enfin rattacher à ce même groupe archaïque une sculpture trouvée anciennement à Beaucaire, à 15 km au sud du </w:t>
      </w:r>
      <w:hyperlink r:id="rId12535" w:anchor="Sit_Marduel" w:history="1">
        <w:r w:rsidRPr="0096466D">
          <w:rPr>
            <w:rStyle w:val="Hyperlink"/>
            <w:lang w:val="fr-FR"/>
          </w:rPr>
          <w:t>Marduel</w:t>
        </w:r>
      </w:hyperlink>
      <w:r w:rsidRPr="00756536">
        <w:rPr>
          <w:lang w:val="fr-FR"/>
        </w:rPr>
        <w:t xml:space="preserve">, représentant une double tête sur une base quadrangulaire allongée (H. : 77 cm, l. : 36 cm, ép. : 31 cm). Cette oeuvre appartient probablement au premier âge du Fer et peut être mise en rapport avec l’occupation ancienne de l’oppidum de la Redoute (fig. 12). Le socle lui-même, dont la base est brute sur une vingtaine de centimètres, a ensuite des angles chanfreinés, évoquant les épaules des deux bustes. Les torses sont figurés par de larges méplats de forme lunaire. Les cous sont longs et cylindriques, les têtes ovales et petites, hautes seulement de 18 cm. La mieux conservée présente des sourcils arqués soulignés par des incisions, des yeux globuleux en relief, assez resserrés, un nez mince, une bouche formée d’une incision horizontale avec des lèvres à peine indiquées, un menton peu développé. Au-dessus de chaque crâne, on voit une série de </w:t>
      </w:r>
      <w:r w:rsidRPr="00756536">
        <w:rPr>
          <w:lang w:val="fr-FR"/>
        </w:rPr>
        <w:lastRenderedPageBreak/>
        <w:t xml:space="preserve">cannelures parallèles tracées dans le sens de la tête et s’arrêtant net au sommet du front, qui représente une chevelure soigneusement coiffée. Entre les deux têtes se trouve d’un côté une forte excroissance, difficilement explicable, tandis que de l’autre côté, un léger relief surmontant le même méplat que sur les autres côtés a suggéré l’hypothèse d’une troisième tête aplanie secondairement (Py 1990, 819-821). La pierre porte des traces de taille ou de retaille diverses : une face du pilier est brute de sciage, des coups de marteau taillant se voient sur une autre face ; un profond coup de scie horizontal, à l’évidence secondaire, prend place sous une des têtes ; au sommet, une mortaise en queue-d’aronde correspond apparemment aussi à un aménagement postérieur. On a souvent souligné le style archaïsant de ce bicéphale, impression due à l’aspect fruste du modelé des têtes, qui présentent par ailleurs des dimensions réduites par rapport à un socle relativement allongé. De fait, on peut se demander si cet exemplaire ne constitue pas une sorte de modèle réduit, sous forme monolithe, d’un pilier surmonté d’un buste, dont l’aspect, sinon la monumentalité, se rapprocherait de ce que pouvait être le bicéphale du </w:t>
      </w:r>
      <w:hyperlink r:id="rId12536" w:anchor="Sit_Marduel_sculp_buste_tek_mortais" w:history="1">
        <w:r w:rsidR="006B2D41" w:rsidRPr="000F6ED7">
          <w:rPr>
            <w:rStyle w:val="Hyperlink"/>
            <w:szCs w:val="22"/>
            <w:lang w:val="fr-FR" w:eastAsia="en-GB"/>
          </w:rPr>
          <w:t>Marduel</w:t>
        </w:r>
      </w:hyperlink>
      <w:r w:rsidRPr="00756536">
        <w:rPr>
          <w:lang w:val="fr-FR"/>
        </w:rPr>
        <w:t>.</w:t>
      </w:r>
      <w:r>
        <w:rPr>
          <w:lang w:val="fr-FR"/>
        </w:rPr>
        <w:t>(BIB 3039)</w:t>
      </w:r>
    </w:p>
    <w:p w14:paraId="62419BCA" w14:textId="77777777" w:rsidR="00BD160C" w:rsidRPr="0032190F" w:rsidRDefault="00BD160C" w:rsidP="00242C0F">
      <w:pPr>
        <w:rPr>
          <w:lang w:val="fr-FR"/>
        </w:rPr>
      </w:pPr>
    </w:p>
    <w:p w14:paraId="0A027040" w14:textId="77777777" w:rsidR="00BD160C" w:rsidRPr="0032190F" w:rsidRDefault="00BD160C" w:rsidP="00426FF9">
      <w:pPr>
        <w:pStyle w:val="Heading1"/>
      </w:pPr>
      <w:bookmarkStart w:id="5162" w:name="Sit_Jonquies"/>
      <w:r w:rsidRPr="0032190F">
        <w:t>JONQUIES</w:t>
      </w:r>
      <w:r w:rsidR="00186ACE" w:rsidRPr="0032190F">
        <w:t xml:space="preserve"> (LES)</w:t>
      </w:r>
    </w:p>
    <w:bookmarkEnd w:id="5162"/>
    <w:p w14:paraId="1A98EEE4" w14:textId="77777777" w:rsidR="00885C17" w:rsidRDefault="00885C17" w:rsidP="00BD160C">
      <w:pPr>
        <w:rPr>
          <w:lang w:val="fr-FR"/>
        </w:rPr>
      </w:pPr>
    </w:p>
    <w:p w14:paraId="781157AC" w14:textId="77777777" w:rsidR="002450D9" w:rsidRPr="0032190F" w:rsidRDefault="00D476F9" w:rsidP="00885C17">
      <w:pPr>
        <w:jc w:val="both"/>
        <w:rPr>
          <w:lang w:val="fr-FR"/>
        </w:rPr>
      </w:pPr>
      <w:r w:rsidRPr="0032190F">
        <w:rPr>
          <w:lang w:val="fr-FR"/>
        </w:rPr>
        <w:t xml:space="preserve">Les poteries des Jonquiès (Portiragues, </w:t>
      </w:r>
      <w:r w:rsidR="00BD160C" w:rsidRPr="0032190F">
        <w:rPr>
          <w:lang w:val="fr-FR"/>
        </w:rPr>
        <w:t>Hérault) sont des décors mailh</w:t>
      </w:r>
      <w:r w:rsidR="00D0751F" w:rsidRPr="0032190F">
        <w:rPr>
          <w:lang w:val="fr-FR"/>
        </w:rPr>
        <w:t>a</w:t>
      </w:r>
      <w:r w:rsidR="00BD160C" w:rsidRPr="0032190F">
        <w:rPr>
          <w:lang w:val="fr-FR"/>
        </w:rPr>
        <w:t>ciens (BIB 1880)</w:t>
      </w:r>
      <w:r w:rsidRPr="0032190F">
        <w:rPr>
          <w:lang w:val="fr-FR"/>
        </w:rPr>
        <w:t xml:space="preserve"> décor anthropomorphes (BIB 1880)</w:t>
      </w:r>
    </w:p>
    <w:p w14:paraId="4C5D6030" w14:textId="77777777" w:rsidR="00D476F9" w:rsidRPr="0032190F" w:rsidRDefault="00D476F9" w:rsidP="00885C17">
      <w:pPr>
        <w:jc w:val="both"/>
        <w:rPr>
          <w:lang w:val="fr-FR"/>
        </w:rPr>
      </w:pPr>
      <w:r w:rsidRPr="0032190F">
        <w:rPr>
          <w:lang w:val="fr-FR"/>
        </w:rPr>
        <w:t>A l'occasion des fouilles de sauvetage en 1968 trois couches ont été dégagées, dont le matériel est homogène d'après Echalier. Les vases ne sont pas présentés selon leur contexte stratigraphique. Parmi les 22 vases et fragments publiés on trouve quatres tessons qui portent de décors figuratifs.(BIB 1872)</w:t>
      </w:r>
      <w:r w:rsidR="00885C17">
        <w:rPr>
          <w:lang w:val="fr-FR"/>
        </w:rPr>
        <w:t xml:space="preserve"> Des décors de cheval-escalier et de traits barbelés (SS BIB)</w:t>
      </w:r>
    </w:p>
    <w:p w14:paraId="353FF146" w14:textId="77777777" w:rsidR="00BD160C" w:rsidRPr="0032190F" w:rsidRDefault="00BD160C" w:rsidP="00BD160C">
      <w:pPr>
        <w:rPr>
          <w:lang w:val="fr-FR"/>
        </w:rPr>
      </w:pPr>
    </w:p>
    <w:p w14:paraId="7117CA1E" w14:textId="77777777" w:rsidR="002450D9" w:rsidRPr="0032190F" w:rsidRDefault="002450D9" w:rsidP="00426FF9">
      <w:pPr>
        <w:pStyle w:val="Heading1"/>
      </w:pPr>
      <w:bookmarkStart w:id="5163" w:name="Sit_Redoute_Beaucaire"/>
      <w:r w:rsidRPr="0032190F">
        <w:t>REDOUTE (LA)</w:t>
      </w:r>
    </w:p>
    <w:bookmarkEnd w:id="5163"/>
    <w:p w14:paraId="38B1C9E0" w14:textId="77777777" w:rsidR="00BD160C" w:rsidRPr="0032190F" w:rsidRDefault="00BD160C" w:rsidP="00242C0F">
      <w:pPr>
        <w:rPr>
          <w:lang w:val="fr-FR"/>
        </w:rPr>
      </w:pPr>
    </w:p>
    <w:p w14:paraId="179A5C49" w14:textId="724BF54D" w:rsidR="002450D9" w:rsidRPr="0032190F" w:rsidRDefault="002450D9" w:rsidP="00242C0F">
      <w:pPr>
        <w:jc w:val="both"/>
        <w:rPr>
          <w:lang w:val="fr-FR"/>
        </w:rPr>
      </w:pPr>
      <w:r w:rsidRPr="0032190F">
        <w:rPr>
          <w:lang w:val="fr-FR"/>
        </w:rPr>
        <w:t>L’</w:t>
      </w:r>
      <w:hyperlink r:id="rId12537" w:anchor="Cul_Oppidum" w:history="1">
        <w:r w:rsidR="00900011" w:rsidRPr="0032190F">
          <w:rPr>
            <w:rStyle w:val="Hyperlink"/>
            <w:lang w:val="fr-FR"/>
          </w:rPr>
          <w:t>oppidum</w:t>
        </w:r>
      </w:hyperlink>
      <w:r w:rsidRPr="0032190F">
        <w:rPr>
          <w:lang w:val="fr-FR"/>
        </w:rPr>
        <w:t xml:space="preserve"> de la Redoute </w:t>
      </w:r>
      <w:r w:rsidR="00B01BE2" w:rsidRPr="0032190F">
        <w:rPr>
          <w:lang w:val="fr-FR"/>
        </w:rPr>
        <w:t>(</w:t>
      </w:r>
      <w:r w:rsidRPr="0032190F">
        <w:rPr>
          <w:lang w:val="fr-FR"/>
        </w:rPr>
        <w:t>Beaucaire</w:t>
      </w:r>
      <w:r w:rsidR="00B01BE2" w:rsidRPr="0032190F">
        <w:rPr>
          <w:lang w:val="fr-FR"/>
        </w:rPr>
        <w:t>, Gard)</w:t>
      </w:r>
      <w:r w:rsidR="00453352" w:rsidRPr="0032190F">
        <w:rPr>
          <w:lang w:val="fr-FR"/>
        </w:rPr>
        <w:t xml:space="preserve">, voisin de Triple Levée (BIB 1872), </w:t>
      </w:r>
      <w:r w:rsidRPr="0032190F">
        <w:rPr>
          <w:lang w:val="fr-FR"/>
        </w:rPr>
        <w:t>a livré une stratigraphie illustrant la « </w:t>
      </w:r>
      <w:hyperlink r:id="rId12538" w:anchor="Cul_Transition_periode" w:history="1">
        <w:r w:rsidRPr="0032190F">
          <w:rPr>
            <w:rStyle w:val="Hyperlink"/>
            <w:lang w:val="fr-FR"/>
          </w:rPr>
          <w:t>phase de transition </w:t>
        </w:r>
      </w:hyperlink>
      <w:r w:rsidRPr="0032190F">
        <w:rPr>
          <w:lang w:val="fr-FR"/>
        </w:rPr>
        <w:t xml:space="preserve">». Les premières traces remontent au </w:t>
      </w:r>
      <w:r w:rsidR="006919F0">
        <w:rPr>
          <w:lang w:val="fr-FR"/>
        </w:rPr>
        <w:t>BF 2</w:t>
      </w:r>
      <w:r w:rsidRPr="0032190F">
        <w:rPr>
          <w:lang w:val="fr-FR"/>
        </w:rPr>
        <w:t xml:space="preserve">. Une occupation dense a lieu au </w:t>
      </w:r>
      <w:r w:rsidR="00E51ED9">
        <w:rPr>
          <w:lang w:val="fr-FR"/>
        </w:rPr>
        <w:t>BF 3b</w:t>
      </w:r>
      <w:r w:rsidRPr="0032190F">
        <w:rPr>
          <w:lang w:val="fr-FR"/>
        </w:rPr>
        <w:t xml:space="preserve"> et au </w:t>
      </w:r>
      <w:hyperlink r:id="rId12539" w:anchor="Cul_Mailhac" w:history="1">
        <w:r w:rsidRPr="0032190F">
          <w:rPr>
            <w:rStyle w:val="Hyperlink"/>
            <w:lang w:val="fr-FR"/>
          </w:rPr>
          <w:t>Mailhacien</w:t>
        </w:r>
      </w:hyperlink>
      <w:r w:rsidRPr="0032190F">
        <w:rPr>
          <w:lang w:val="fr-FR"/>
        </w:rPr>
        <w:t xml:space="preserve">. L’occupation suivante est celle du faciès du </w:t>
      </w:r>
      <w:hyperlink r:id="rId12540" w:anchor="Cul_Suspendien" w:history="1">
        <w:r w:rsidR="00D3208E" w:rsidRPr="0032190F">
          <w:rPr>
            <w:rStyle w:val="Hyperlink"/>
            <w:lang w:val="fr-FR" w:eastAsia="en-GB"/>
          </w:rPr>
          <w:t>Suspendien</w:t>
        </w:r>
      </w:hyperlink>
      <w:r w:rsidR="007A30C9" w:rsidRPr="0032190F">
        <w:rPr>
          <w:lang w:val="fr-FR"/>
        </w:rPr>
        <w:t xml:space="preserve"> </w:t>
      </w:r>
      <w:r w:rsidRPr="0032190F">
        <w:rPr>
          <w:lang w:val="fr-FR"/>
        </w:rPr>
        <w:t>qui est scellée par un niveau du 6</w:t>
      </w:r>
      <w:r w:rsidRPr="0032190F">
        <w:rPr>
          <w:vertAlign w:val="superscript"/>
          <w:lang w:val="fr-FR"/>
        </w:rPr>
        <w:t>e</w:t>
      </w:r>
      <w:r w:rsidRPr="0032190F">
        <w:rPr>
          <w:lang w:val="fr-FR"/>
        </w:rPr>
        <w:t xml:space="preserve"> aec avec des céramiques étrusques et ioniennes (BIB 1858 p. 417)</w:t>
      </w:r>
    </w:p>
    <w:p w14:paraId="17D3220E" w14:textId="77777777" w:rsidR="00B01BE2" w:rsidRPr="0032190F" w:rsidRDefault="00B01BE2" w:rsidP="00242C0F">
      <w:pPr>
        <w:jc w:val="both"/>
        <w:rPr>
          <w:lang w:val="fr-FR"/>
        </w:rPr>
      </w:pPr>
      <w:r w:rsidRPr="0032190F">
        <w:rPr>
          <w:lang w:val="fr-FR"/>
        </w:rPr>
        <w:t>Installé sur « un point privilégié » : sur le cours du Rhône, à une trentaine de kilomètres de la côte (BIB 1995 p. 65)</w:t>
      </w:r>
    </w:p>
    <w:p w14:paraId="19CE3C25" w14:textId="77777777" w:rsidR="0010725F" w:rsidRPr="0032190F" w:rsidRDefault="0010725F" w:rsidP="00242C0F">
      <w:pPr>
        <w:jc w:val="both"/>
        <w:rPr>
          <w:lang w:val="fr-FR"/>
        </w:rPr>
      </w:pPr>
    </w:p>
    <w:p w14:paraId="17E60EBE" w14:textId="77777777" w:rsidR="0010725F" w:rsidRPr="0032190F" w:rsidRDefault="0010725F" w:rsidP="0010725F">
      <w:pPr>
        <w:jc w:val="both"/>
        <w:rPr>
          <w:lang w:val="fr-FR"/>
        </w:rPr>
      </w:pPr>
      <w:r w:rsidRPr="0032190F">
        <w:rPr>
          <w:lang w:val="fr-FR" w:eastAsia="en-GB"/>
        </w:rPr>
        <w:t xml:space="preserve">Le site de La Redoute </w:t>
      </w:r>
      <w:r w:rsidRPr="0032190F">
        <w:rPr>
          <w:lang w:val="fr-FR"/>
        </w:rPr>
        <w:t xml:space="preserve">est un </w:t>
      </w:r>
      <w:r w:rsidRPr="0032190F">
        <w:rPr>
          <w:lang w:val="fr-FR" w:eastAsia="en-GB"/>
        </w:rPr>
        <w:t xml:space="preserve">habitat du </w:t>
      </w:r>
      <w:r w:rsidR="00E51ED9">
        <w:rPr>
          <w:lang w:val="fr-FR" w:eastAsia="en-GB"/>
        </w:rPr>
        <w:t>BF</w:t>
      </w:r>
      <w:r w:rsidRPr="0032190F">
        <w:rPr>
          <w:lang w:val="fr-FR" w:eastAsia="en-GB"/>
        </w:rPr>
        <w:t xml:space="preserve"> 3 (BIB 1995 fig. 52)  et </w:t>
      </w:r>
      <w:r w:rsidRPr="0032190F">
        <w:rPr>
          <w:lang w:val="fr-FR"/>
        </w:rPr>
        <w:t>un habitat du Fer 1 (BIB 1995 fig. 54)</w:t>
      </w:r>
    </w:p>
    <w:p w14:paraId="6FD04472" w14:textId="77777777" w:rsidR="00932840" w:rsidRPr="0032190F" w:rsidRDefault="00932840" w:rsidP="0010725F">
      <w:pPr>
        <w:jc w:val="both"/>
        <w:rPr>
          <w:lang w:val="fr-FR"/>
        </w:rPr>
      </w:pPr>
    </w:p>
    <w:p w14:paraId="23DEB6D0" w14:textId="77777777" w:rsidR="00932840" w:rsidRPr="0032190F" w:rsidRDefault="00932840" w:rsidP="0010725F">
      <w:pPr>
        <w:jc w:val="both"/>
        <w:rPr>
          <w:lang w:val="fr-FR" w:eastAsia="en-GB"/>
        </w:rPr>
      </w:pPr>
      <w:r w:rsidRPr="0032190F">
        <w:rPr>
          <w:lang w:val="fr-FR"/>
        </w:rPr>
        <w:t xml:space="preserve">Plusieurs terrasses étagées du BF 3b, un habita d’une extension d’1 ha (BIB B. Dedet, Table ronde d’Orgnac 2016) </w:t>
      </w:r>
    </w:p>
    <w:p w14:paraId="32180488" w14:textId="77777777" w:rsidR="0010725F" w:rsidRPr="0032190F" w:rsidRDefault="0010725F" w:rsidP="00242C0F">
      <w:pPr>
        <w:jc w:val="both"/>
        <w:rPr>
          <w:lang w:val="fr-FR"/>
        </w:rPr>
      </w:pPr>
    </w:p>
    <w:p w14:paraId="5E72AD5F" w14:textId="0B4F5F53" w:rsidR="00172E1F" w:rsidRPr="0032190F" w:rsidRDefault="00172E1F" w:rsidP="00242C0F">
      <w:pPr>
        <w:jc w:val="both"/>
        <w:rPr>
          <w:lang w:val="fr-FR"/>
        </w:rPr>
      </w:pPr>
      <w:r w:rsidRPr="0032190F">
        <w:rPr>
          <w:lang w:val="fr-FR"/>
        </w:rPr>
        <w:t xml:space="preserve">v. </w:t>
      </w:r>
      <w:hyperlink r:id="rId12541" w:anchor="Sit_Montaillon" w:history="1">
        <w:r w:rsidRPr="0032190F">
          <w:rPr>
            <w:rStyle w:val="Hyperlink"/>
            <w:lang w:val="fr-FR"/>
          </w:rPr>
          <w:t>Montaillon</w:t>
        </w:r>
      </w:hyperlink>
    </w:p>
    <w:p w14:paraId="7071F8CA" w14:textId="77777777" w:rsidR="007A30C9" w:rsidRPr="0032190F" w:rsidRDefault="007A30C9" w:rsidP="00242C0F">
      <w:pPr>
        <w:jc w:val="both"/>
        <w:rPr>
          <w:lang w:val="fr-FR"/>
        </w:rPr>
      </w:pPr>
    </w:p>
    <w:p w14:paraId="5F625112" w14:textId="77777777" w:rsidR="007A30C9" w:rsidRPr="0032190F" w:rsidRDefault="007A30C9" w:rsidP="00426FF9">
      <w:pPr>
        <w:pStyle w:val="Heading1"/>
      </w:pPr>
      <w:bookmarkStart w:id="5164" w:name="Sit_Triple_Levee"/>
      <w:r w:rsidRPr="0032190F">
        <w:t>TRIPLE LEVEE</w:t>
      </w:r>
    </w:p>
    <w:bookmarkEnd w:id="5164"/>
    <w:p w14:paraId="59CD0AC3" w14:textId="77777777" w:rsidR="007A30C9" w:rsidRPr="0032190F" w:rsidRDefault="007A30C9" w:rsidP="007A30C9">
      <w:pPr>
        <w:rPr>
          <w:lang w:val="fr-FR"/>
        </w:rPr>
      </w:pPr>
    </w:p>
    <w:p w14:paraId="2A22B1E8" w14:textId="77777777" w:rsidR="007A30C9" w:rsidRDefault="00453352" w:rsidP="007A30C9">
      <w:pPr>
        <w:rPr>
          <w:lang w:val="fr-FR"/>
        </w:rPr>
      </w:pPr>
      <w:r w:rsidRPr="0032190F">
        <w:rPr>
          <w:lang w:val="fr-FR"/>
        </w:rPr>
        <w:t>Triple Levée (Beaucaire, Gard)  s</w:t>
      </w:r>
      <w:r w:rsidR="007A30C9" w:rsidRPr="0032190F">
        <w:rPr>
          <w:lang w:val="fr-FR"/>
        </w:rPr>
        <w:t>ite voisin de La Redoute</w:t>
      </w:r>
      <w:r w:rsidRPr="0032190F">
        <w:rPr>
          <w:lang w:val="fr-FR"/>
        </w:rPr>
        <w:t>, figuration sur céramique ab</w:t>
      </w:r>
      <w:r w:rsidR="00B55DB9">
        <w:rPr>
          <w:lang w:val="fr-FR"/>
        </w:rPr>
        <w:t>o</w:t>
      </w:r>
      <w:r w:rsidRPr="0032190F">
        <w:rPr>
          <w:lang w:val="fr-FR"/>
        </w:rPr>
        <w:t>ndante</w:t>
      </w:r>
      <w:r w:rsidR="007A30C9" w:rsidRPr="0032190F">
        <w:rPr>
          <w:lang w:val="fr-FR"/>
        </w:rPr>
        <w:t xml:space="preserve"> (BIB 1872)</w:t>
      </w:r>
    </w:p>
    <w:p w14:paraId="100FEDAC" w14:textId="77777777" w:rsidR="002932B0" w:rsidRPr="0032190F" w:rsidRDefault="002932B0" w:rsidP="007A30C9">
      <w:pPr>
        <w:rPr>
          <w:lang w:val="fr-FR"/>
        </w:rPr>
      </w:pPr>
    </w:p>
    <w:p w14:paraId="4E1D9189" w14:textId="77777777" w:rsidR="003E0E14" w:rsidRPr="0032190F" w:rsidRDefault="00453352" w:rsidP="00242C0F">
      <w:pPr>
        <w:jc w:val="both"/>
        <w:rPr>
          <w:rStyle w:val="Hyperlink"/>
          <w:color w:val="auto"/>
          <w:u w:val="none"/>
          <w:lang w:val="fr-FR"/>
        </w:rPr>
      </w:pPr>
      <w:r w:rsidRPr="0032190F">
        <w:rPr>
          <w:rStyle w:val="Hyperlink"/>
          <w:color w:val="auto"/>
          <w:u w:val="none"/>
          <w:lang w:val="fr-FR"/>
        </w:rPr>
        <w:t>Six tessons à décors figuratifs ainsi que quelques fragments miniscules décorés ont été trouvé dans une couche de l'habitat (couche 2). Outre deux fragments de coupes bitronconiques avec des chevaux stilisés</w:t>
      </w:r>
      <w:r w:rsidR="00886BF0" w:rsidRPr="0032190F">
        <w:rPr>
          <w:rStyle w:val="Hyperlink"/>
          <w:color w:val="auto"/>
          <w:u w:val="none"/>
          <w:lang w:val="fr-FR"/>
        </w:rPr>
        <w:t xml:space="preserve"> [zoomorphes]</w:t>
      </w:r>
      <w:r w:rsidRPr="0032190F">
        <w:rPr>
          <w:rStyle w:val="Hyperlink"/>
          <w:color w:val="auto"/>
          <w:u w:val="none"/>
          <w:lang w:val="fr-FR"/>
        </w:rPr>
        <w:t xml:space="preserve">, on remarque deux coupes tronconiques ornées des figurations et </w:t>
      </w:r>
      <w:r w:rsidRPr="0032190F">
        <w:rPr>
          <w:rStyle w:val="Hyperlink"/>
          <w:color w:val="auto"/>
          <w:u w:val="none"/>
          <w:lang w:val="fr-FR"/>
        </w:rPr>
        <w:lastRenderedPageBreak/>
        <w:t>trois fragments, dont le type de vase n'est pas à reconstituer. Des motifs méandroides sur les coupes bitronconiques ne sont attestés qu'une fois sur un fragment miniscule, les autres vases de ce type sont ornés des lignes horizontales et des zigzags. La présence de deux coupes tronconiques avec des bandes de méandres est assez exceptionelle: parmi le matériel beaucoup plus abondant sur le site de Camp Redon cette combinaison n'apparaît que quatre fois. Le nombre total de vases de la couche 2 est estimé aux 271 récipients au maximum, les urnes prennent avec 52,7% la plus grande partie, elles sont suivies par les coupes à profil arrondi-convexe, les coupes tronconiques et les coupes bitronconiques qui font chaque fois 5,9%. Les décors figuratifs se trouvent donc sur environ 2,5% des vases. 12,5% des coupes bitronc</w:t>
      </w:r>
      <w:r w:rsidR="002932B0">
        <w:rPr>
          <w:rStyle w:val="Hyperlink"/>
          <w:color w:val="auto"/>
          <w:u w:val="none"/>
          <w:lang w:val="fr-FR"/>
        </w:rPr>
        <w:t>o</w:t>
      </w:r>
      <w:r w:rsidRPr="0032190F">
        <w:rPr>
          <w:rStyle w:val="Hyperlink"/>
          <w:color w:val="auto"/>
          <w:u w:val="none"/>
          <w:lang w:val="fr-FR"/>
        </w:rPr>
        <w:t>niques sont ainsi ornées. (BIB 1872)</w:t>
      </w:r>
    </w:p>
    <w:p w14:paraId="5F651B7F" w14:textId="77777777" w:rsidR="00886BF0" w:rsidRDefault="00886BF0" w:rsidP="00242C0F">
      <w:pPr>
        <w:jc w:val="both"/>
        <w:rPr>
          <w:rStyle w:val="Hyperlink"/>
          <w:color w:val="000000" w:themeColor="text1"/>
          <w:u w:val="none"/>
          <w:lang w:val="fr-FR"/>
        </w:rPr>
      </w:pPr>
      <w:r w:rsidRPr="0032190F">
        <w:rPr>
          <w:rStyle w:val="Hyperlink"/>
          <w:color w:val="000000" w:themeColor="text1"/>
          <w:u w:val="none"/>
          <w:lang w:val="fr-FR"/>
        </w:rPr>
        <w:t>anthropomorphes</w:t>
      </w:r>
      <w:r w:rsidR="002932B0">
        <w:rPr>
          <w:rStyle w:val="Hyperlink"/>
          <w:color w:val="000000" w:themeColor="text1"/>
          <w:u w:val="none"/>
          <w:lang w:val="fr-FR"/>
        </w:rPr>
        <w:t xml:space="preserve"> (personnagegs), cheval_escalier (VB66)</w:t>
      </w:r>
      <w:r w:rsidRPr="0032190F">
        <w:rPr>
          <w:rStyle w:val="Hyperlink"/>
          <w:color w:val="000000" w:themeColor="text1"/>
          <w:u w:val="none"/>
          <w:lang w:val="fr-FR"/>
        </w:rPr>
        <w:t xml:space="preserve"> (BIB 1880 p. 630)</w:t>
      </w:r>
    </w:p>
    <w:p w14:paraId="44DCB21A" w14:textId="77777777" w:rsidR="006919F0" w:rsidRDefault="006919F0" w:rsidP="00242C0F">
      <w:pPr>
        <w:jc w:val="both"/>
        <w:rPr>
          <w:rStyle w:val="Hyperlink"/>
          <w:color w:val="000000" w:themeColor="text1"/>
          <w:u w:val="none"/>
          <w:lang w:val="fr-FR"/>
        </w:rPr>
      </w:pPr>
    </w:p>
    <w:p w14:paraId="61A9568D" w14:textId="77777777" w:rsidR="006919F0" w:rsidRDefault="006919F0" w:rsidP="00426FF9">
      <w:pPr>
        <w:pStyle w:val="Heading1"/>
        <w:rPr>
          <w:rStyle w:val="Hyperlink"/>
          <w:color w:val="000000" w:themeColor="text1"/>
          <w:u w:val="none"/>
        </w:rPr>
      </w:pPr>
      <w:bookmarkStart w:id="5165" w:name="Sit_Gallargues"/>
      <w:r>
        <w:rPr>
          <w:rStyle w:val="Hyperlink"/>
          <w:color w:val="000000" w:themeColor="text1"/>
          <w:u w:val="none"/>
        </w:rPr>
        <w:t>GALLARGUES</w:t>
      </w:r>
    </w:p>
    <w:bookmarkEnd w:id="5165"/>
    <w:p w14:paraId="386A4786" w14:textId="77777777" w:rsidR="006919F0" w:rsidRDefault="006919F0" w:rsidP="006919F0">
      <w:pPr>
        <w:rPr>
          <w:lang w:val="fr-FR"/>
        </w:rPr>
      </w:pPr>
    </w:p>
    <w:p w14:paraId="6046B386" w14:textId="73C53480" w:rsidR="006919F0" w:rsidRDefault="006919F0" w:rsidP="006919F0">
      <w:pPr>
        <w:rPr>
          <w:lang w:val="fr-FR"/>
        </w:rPr>
      </w:pPr>
      <w:r>
        <w:rPr>
          <w:lang w:val="fr-FR"/>
        </w:rPr>
        <w:t xml:space="preserve">Gard. Présence de </w:t>
      </w:r>
      <w:r w:rsidRPr="006919F0">
        <w:rPr>
          <w:lang w:val="fr-FR"/>
        </w:rPr>
        <w:t xml:space="preserve">fibules italiques munies d’un pied discoïdal </w:t>
      </w:r>
      <w:r>
        <w:rPr>
          <w:lang w:val="fr-FR"/>
        </w:rPr>
        <w:t xml:space="preserve">témoignant d'échanges précoloniaux </w:t>
      </w:r>
      <w:hyperlink r:id="rId12542" w:anchor="Cul_Precoloniale_Com_Est_Ouest" w:history="1">
        <w:r w:rsidRPr="006919F0">
          <w:rPr>
            <w:rStyle w:val="Hyperlink"/>
            <w:lang w:val="fr-FR"/>
          </w:rPr>
          <w:t>Est -&gt; Ouest</w:t>
        </w:r>
      </w:hyperlink>
      <w:r>
        <w:rPr>
          <w:lang w:val="fr-FR"/>
        </w:rPr>
        <w:t xml:space="preserve"> (</w:t>
      </w:r>
      <w:r w:rsidRPr="006919F0">
        <w:rPr>
          <w:lang w:val="fr-FR"/>
        </w:rPr>
        <w:t>Duval et al. 1974</w:t>
      </w:r>
      <w:r>
        <w:rPr>
          <w:lang w:val="fr-FR"/>
        </w:rPr>
        <w:t>)</w:t>
      </w:r>
      <w:r w:rsidRPr="006919F0">
        <w:rPr>
          <w:lang w:val="fr-FR" w:eastAsia="fr-FR"/>
        </w:rPr>
        <w:t xml:space="preserve"> </w:t>
      </w:r>
      <w:r w:rsidRPr="006919F0">
        <w:rPr>
          <w:lang w:val="fr-FR"/>
        </w:rPr>
        <w:t>(BIB 2160</w:t>
      </w:r>
      <w:r>
        <w:rPr>
          <w:lang w:val="fr-FR"/>
        </w:rPr>
        <w:t>)</w:t>
      </w:r>
    </w:p>
    <w:p w14:paraId="1361FF56" w14:textId="77777777" w:rsidR="006919F0" w:rsidRDefault="006919F0" w:rsidP="006919F0">
      <w:pPr>
        <w:rPr>
          <w:lang w:val="fr-FR"/>
        </w:rPr>
      </w:pPr>
    </w:p>
    <w:p w14:paraId="318D500C" w14:textId="77777777" w:rsidR="006919F0" w:rsidRDefault="006919F0" w:rsidP="00426FF9">
      <w:pPr>
        <w:pStyle w:val="Heading1"/>
      </w:pPr>
      <w:bookmarkStart w:id="5166" w:name="Sit_Saturargues"/>
      <w:r>
        <w:t>SATURARGUES</w:t>
      </w:r>
    </w:p>
    <w:bookmarkEnd w:id="5166"/>
    <w:p w14:paraId="1544B2FB" w14:textId="77777777" w:rsidR="006919F0" w:rsidRDefault="006919F0" w:rsidP="006919F0">
      <w:pPr>
        <w:rPr>
          <w:lang w:val="fr-FR"/>
        </w:rPr>
      </w:pPr>
    </w:p>
    <w:p w14:paraId="0792F9C4" w14:textId="329D5B0E" w:rsidR="006919F0" w:rsidRDefault="006919F0" w:rsidP="006919F0">
      <w:pPr>
        <w:rPr>
          <w:lang w:val="fr-FR"/>
        </w:rPr>
      </w:pPr>
      <w:r>
        <w:rPr>
          <w:lang w:val="fr-FR"/>
        </w:rPr>
        <w:t xml:space="preserve">Hérault. Présence de </w:t>
      </w:r>
      <w:r w:rsidRPr="006919F0">
        <w:rPr>
          <w:lang w:val="fr-FR"/>
        </w:rPr>
        <w:t xml:space="preserve">fibules italiques munies d’un pied discoïdal </w:t>
      </w:r>
      <w:r>
        <w:rPr>
          <w:lang w:val="fr-FR"/>
        </w:rPr>
        <w:t xml:space="preserve">témoignant d'échanges précoloniaux </w:t>
      </w:r>
      <w:hyperlink r:id="rId12543" w:anchor="Cul_Precoloniale_Com_Est_Ouest" w:history="1">
        <w:r w:rsidRPr="006919F0">
          <w:rPr>
            <w:rStyle w:val="Hyperlink"/>
            <w:lang w:val="fr-FR"/>
          </w:rPr>
          <w:t>Est -&gt; Ouest</w:t>
        </w:r>
      </w:hyperlink>
      <w:r>
        <w:rPr>
          <w:lang w:val="fr-FR"/>
        </w:rPr>
        <w:t xml:space="preserve"> (</w:t>
      </w:r>
      <w:r w:rsidRPr="006919F0">
        <w:rPr>
          <w:lang w:val="fr-FR"/>
        </w:rPr>
        <w:t>Duval et al. 1974</w:t>
      </w:r>
      <w:r>
        <w:rPr>
          <w:lang w:val="fr-FR"/>
        </w:rPr>
        <w:t>)</w:t>
      </w:r>
      <w:r w:rsidRPr="006919F0">
        <w:rPr>
          <w:lang w:val="fr-FR" w:eastAsia="fr-FR"/>
        </w:rPr>
        <w:t xml:space="preserve"> </w:t>
      </w:r>
      <w:r w:rsidRPr="006919F0">
        <w:rPr>
          <w:lang w:val="fr-FR"/>
        </w:rPr>
        <w:t>(BIB 2160</w:t>
      </w:r>
      <w:r>
        <w:rPr>
          <w:lang w:val="fr-FR"/>
        </w:rPr>
        <w:t>)</w:t>
      </w:r>
    </w:p>
    <w:p w14:paraId="2C84789F" w14:textId="77777777" w:rsidR="006919F0" w:rsidRDefault="006919F0" w:rsidP="006919F0">
      <w:pPr>
        <w:rPr>
          <w:lang w:val="fr-FR"/>
        </w:rPr>
      </w:pPr>
    </w:p>
    <w:p w14:paraId="711429E0" w14:textId="77777777" w:rsidR="006919F0" w:rsidRPr="006919F0" w:rsidRDefault="006919F0" w:rsidP="00426FF9">
      <w:pPr>
        <w:pStyle w:val="Heading1"/>
      </w:pPr>
      <w:bookmarkStart w:id="5167" w:name="Sit_Cannes"/>
      <w:r>
        <w:t>CANNES</w:t>
      </w:r>
    </w:p>
    <w:bookmarkEnd w:id="5167"/>
    <w:p w14:paraId="2D976678" w14:textId="77777777" w:rsidR="00886BF0" w:rsidRDefault="00886BF0" w:rsidP="00242C0F">
      <w:pPr>
        <w:jc w:val="both"/>
        <w:rPr>
          <w:rStyle w:val="Hyperlink"/>
          <w:color w:val="000000" w:themeColor="text1"/>
          <w:u w:val="none"/>
          <w:lang w:val="fr-FR"/>
        </w:rPr>
      </w:pPr>
    </w:p>
    <w:p w14:paraId="2442D93F" w14:textId="609BCD9F" w:rsidR="006919F0" w:rsidRDefault="006919F0" w:rsidP="006919F0">
      <w:pPr>
        <w:rPr>
          <w:lang w:val="fr-FR"/>
        </w:rPr>
      </w:pPr>
      <w:r>
        <w:rPr>
          <w:lang w:val="fr-FR"/>
        </w:rPr>
        <w:t xml:space="preserve">Alpes-Maritimes. Présence de </w:t>
      </w:r>
      <w:r w:rsidRPr="006919F0">
        <w:rPr>
          <w:lang w:val="fr-FR"/>
        </w:rPr>
        <w:t xml:space="preserve">fibules italiques de forme enroulée </w:t>
      </w:r>
      <w:r>
        <w:rPr>
          <w:lang w:val="fr-FR"/>
        </w:rPr>
        <w:t xml:space="preserve">témoignant d'échanges précoloniaux </w:t>
      </w:r>
      <w:hyperlink r:id="rId12544" w:anchor="Cul_Precoloniale_Com_Est_Ouest" w:history="1">
        <w:r w:rsidRPr="006919F0">
          <w:rPr>
            <w:rStyle w:val="Hyperlink"/>
            <w:lang w:val="fr-FR"/>
          </w:rPr>
          <w:t>Est -&gt; Ouest</w:t>
        </w:r>
      </w:hyperlink>
      <w:r>
        <w:rPr>
          <w:lang w:val="fr-FR"/>
        </w:rPr>
        <w:t xml:space="preserve"> (Vindry 1978)</w:t>
      </w:r>
      <w:r w:rsidRPr="006919F0">
        <w:rPr>
          <w:lang w:val="fr-FR" w:eastAsia="fr-FR"/>
        </w:rPr>
        <w:t xml:space="preserve"> </w:t>
      </w:r>
      <w:r w:rsidRPr="006919F0">
        <w:rPr>
          <w:lang w:val="fr-FR"/>
        </w:rPr>
        <w:t>(BIB 2160</w:t>
      </w:r>
      <w:r>
        <w:rPr>
          <w:lang w:val="fr-FR"/>
        </w:rPr>
        <w:t>)</w:t>
      </w:r>
    </w:p>
    <w:p w14:paraId="3394FC96" w14:textId="77777777" w:rsidR="006919F0" w:rsidRDefault="006919F0" w:rsidP="006919F0">
      <w:pPr>
        <w:rPr>
          <w:lang w:val="fr-FR"/>
        </w:rPr>
      </w:pPr>
    </w:p>
    <w:p w14:paraId="75AAD0E5" w14:textId="77777777" w:rsidR="006919F0" w:rsidRDefault="006919F0" w:rsidP="00426FF9">
      <w:pPr>
        <w:pStyle w:val="Heading1"/>
      </w:pPr>
      <w:bookmarkStart w:id="5168" w:name="Sit_Jausiers"/>
      <w:r>
        <w:t>JAUSIERS</w:t>
      </w:r>
    </w:p>
    <w:bookmarkEnd w:id="5168"/>
    <w:p w14:paraId="351CC931" w14:textId="77777777" w:rsidR="006919F0" w:rsidRDefault="006919F0" w:rsidP="00242C0F">
      <w:pPr>
        <w:jc w:val="both"/>
        <w:rPr>
          <w:lang w:val="fr-FR"/>
        </w:rPr>
      </w:pPr>
    </w:p>
    <w:p w14:paraId="2C5F3B23" w14:textId="759FB45A" w:rsidR="006919F0" w:rsidRDefault="006919F0" w:rsidP="00242C0F">
      <w:pPr>
        <w:jc w:val="both"/>
        <w:rPr>
          <w:color w:val="000000" w:themeColor="text1"/>
          <w:lang w:val="fr-FR"/>
        </w:rPr>
      </w:pPr>
      <w:r w:rsidRPr="006919F0">
        <w:rPr>
          <w:color w:val="000000" w:themeColor="text1"/>
          <w:lang w:val="fr-FR"/>
        </w:rPr>
        <w:t>Alpes-de-Haute-Provence</w:t>
      </w:r>
      <w:r>
        <w:rPr>
          <w:color w:val="000000" w:themeColor="text1"/>
          <w:lang w:val="fr-FR"/>
        </w:rPr>
        <w:t xml:space="preserve">. </w:t>
      </w:r>
      <w:r>
        <w:rPr>
          <w:lang w:val="fr-FR"/>
        </w:rPr>
        <w:t xml:space="preserve">Présence de </w:t>
      </w:r>
      <w:r w:rsidRPr="006919F0">
        <w:rPr>
          <w:lang w:val="fr-FR"/>
        </w:rPr>
        <w:t xml:space="preserve">fibules italiques pourvues d’un arc torsadé </w:t>
      </w:r>
      <w:r>
        <w:rPr>
          <w:lang w:val="fr-FR"/>
        </w:rPr>
        <w:t xml:space="preserve">témoignant d'échanges précoloniaux </w:t>
      </w:r>
      <w:hyperlink r:id="rId12545" w:anchor="Cul_Precoloniale_Com_Est_Ouest" w:history="1">
        <w:r w:rsidRPr="006919F0">
          <w:rPr>
            <w:rStyle w:val="Hyperlink"/>
            <w:lang w:val="fr-FR"/>
          </w:rPr>
          <w:t>Est -&gt; Ouest</w:t>
        </w:r>
      </w:hyperlink>
      <w:r>
        <w:rPr>
          <w:color w:val="000000" w:themeColor="text1"/>
          <w:lang w:val="fr-FR"/>
        </w:rPr>
        <w:t xml:space="preserve"> (Duval et al. 1974)</w:t>
      </w:r>
      <w:r w:rsidRPr="006919F0">
        <w:rPr>
          <w:lang w:val="fr-FR"/>
        </w:rPr>
        <w:t xml:space="preserve"> (BIB 2160</w:t>
      </w:r>
      <w:r>
        <w:rPr>
          <w:lang w:val="fr-FR"/>
        </w:rPr>
        <w:t>)</w:t>
      </w:r>
    </w:p>
    <w:p w14:paraId="5C6C7B7D" w14:textId="77777777" w:rsidR="006919F0" w:rsidRPr="0032190F" w:rsidRDefault="006919F0" w:rsidP="00242C0F">
      <w:pPr>
        <w:jc w:val="both"/>
        <w:rPr>
          <w:rStyle w:val="Hyperlink"/>
          <w:color w:val="000000" w:themeColor="text1"/>
          <w:u w:val="none"/>
          <w:lang w:val="fr-FR"/>
        </w:rPr>
      </w:pPr>
    </w:p>
    <w:p w14:paraId="48CA5914" w14:textId="77777777" w:rsidR="003E0E14" w:rsidRPr="0032190F" w:rsidRDefault="003E0E14" w:rsidP="00426FF9">
      <w:pPr>
        <w:pStyle w:val="Heading1"/>
        <w:rPr>
          <w:rStyle w:val="Hyperlink"/>
          <w:color w:val="000000" w:themeColor="text1"/>
          <w:u w:val="none"/>
        </w:rPr>
      </w:pPr>
      <w:r w:rsidRPr="0032190F">
        <w:rPr>
          <w:rStyle w:val="Hyperlink"/>
          <w:color w:val="000000" w:themeColor="text1"/>
          <w:u w:val="none"/>
        </w:rPr>
        <w:t>BARASSES</w:t>
      </w:r>
    </w:p>
    <w:p w14:paraId="15C838F9" w14:textId="77777777" w:rsidR="003E0E14" w:rsidRPr="0032190F" w:rsidRDefault="003E0E14" w:rsidP="00242C0F">
      <w:pPr>
        <w:jc w:val="both"/>
        <w:rPr>
          <w:rStyle w:val="Hyperlink"/>
          <w:color w:val="000000" w:themeColor="text1"/>
          <w:u w:val="none"/>
          <w:lang w:val="fr-FR"/>
        </w:rPr>
      </w:pPr>
    </w:p>
    <w:p w14:paraId="3D3E60BB" w14:textId="30D84922" w:rsidR="003E0E14" w:rsidRPr="0032190F" w:rsidRDefault="003E0E14" w:rsidP="00242C0F">
      <w:pPr>
        <w:jc w:val="both"/>
        <w:rPr>
          <w:rStyle w:val="Hyperlink"/>
          <w:color w:val="000000" w:themeColor="text1"/>
          <w:u w:val="none"/>
          <w:lang w:val="fr-FR"/>
        </w:rPr>
      </w:pPr>
      <w:r w:rsidRPr="0032190F">
        <w:rPr>
          <w:rStyle w:val="Hyperlink"/>
          <w:color w:val="000000" w:themeColor="text1"/>
          <w:u w:val="none"/>
          <w:lang w:val="fr-FR"/>
        </w:rPr>
        <w:t>L’habitat de hauteur de Barasses à Balazuc (BIB 2072) [</w:t>
      </w:r>
      <w:r w:rsidR="006919F0">
        <w:rPr>
          <w:rStyle w:val="Hyperlink"/>
          <w:color w:val="000000" w:themeColor="text1"/>
          <w:u w:val="none"/>
          <w:lang w:val="fr-FR"/>
        </w:rPr>
        <w:t>BF</w:t>
      </w:r>
      <w:r w:rsidRPr="0032190F">
        <w:rPr>
          <w:rStyle w:val="Hyperlink"/>
          <w:color w:val="000000" w:themeColor="text1"/>
          <w:u w:val="none"/>
          <w:lang w:val="fr-FR"/>
        </w:rPr>
        <w:t xml:space="preserve"> ou Fer 1] (SS BIB)</w:t>
      </w:r>
      <w:r w:rsidR="00C237B7" w:rsidRPr="0032190F">
        <w:rPr>
          <w:rStyle w:val="Hyperlink"/>
          <w:color w:val="000000" w:themeColor="text1"/>
          <w:u w:val="none"/>
          <w:lang w:val="fr-FR"/>
        </w:rPr>
        <w:t>. Situé à proximité immédiate de la rivière Ardèche en face du village médieval de Balazuc. Le site est aussi à proximité de l’un des rares gués de l’Ardèche où a été découverte une hache à douille de type laucanien (6</w:t>
      </w:r>
      <w:r w:rsidR="00C237B7" w:rsidRPr="0032190F">
        <w:rPr>
          <w:rStyle w:val="Hyperlink"/>
          <w:color w:val="000000" w:themeColor="text1"/>
          <w:u w:val="none"/>
          <w:vertAlign w:val="superscript"/>
          <w:lang w:val="fr-FR"/>
        </w:rPr>
        <w:t>e</w:t>
      </w:r>
      <w:r w:rsidR="00C237B7" w:rsidRPr="0032190F">
        <w:rPr>
          <w:rStyle w:val="Hyperlink"/>
          <w:color w:val="000000" w:themeColor="text1"/>
          <w:u w:val="none"/>
          <w:lang w:val="fr-FR"/>
        </w:rPr>
        <w:t xml:space="preserve"> aec) fiché dans une diaclase. Une plaquette en grès, avec des sillons courbes, y a été découvert dont la fonction est inconnue. Découverte d’une jattes à bord rentrant. On retrouve le tryptique des sites d’importation (amphore massaliète, </w:t>
      </w:r>
      <w:hyperlink r:id="rId12546" w:anchor="Typ_Cera_G_monochrome" w:history="1">
        <w:r w:rsidR="008C52EA" w:rsidRPr="0032190F">
          <w:rPr>
            <w:rStyle w:val="Hyperlink"/>
            <w:lang w:val="fr-FR"/>
          </w:rPr>
          <w:t>grise monochrome</w:t>
        </w:r>
      </w:hyperlink>
      <w:r w:rsidR="00C237B7" w:rsidRPr="0032190F">
        <w:rPr>
          <w:rStyle w:val="Hyperlink"/>
          <w:color w:val="000000" w:themeColor="text1"/>
          <w:u w:val="none"/>
          <w:lang w:val="fr-FR"/>
        </w:rPr>
        <w:t xml:space="preserve">, </w:t>
      </w:r>
      <w:hyperlink r:id="rId12547" w:anchor="Typ_Cera_CL_peinte" w:history="1">
        <w:r w:rsidR="008C52EA" w:rsidRPr="0032190F">
          <w:rPr>
            <w:rStyle w:val="Hyperlink"/>
            <w:sz w:val="20"/>
            <w:lang w:val="fr-FR"/>
          </w:rPr>
          <w:t>CL-PEINTE</w:t>
        </w:r>
      </w:hyperlink>
      <w:r w:rsidR="00C237B7" w:rsidRPr="0032190F">
        <w:rPr>
          <w:rStyle w:val="Hyperlink"/>
          <w:color w:val="000000" w:themeColor="text1"/>
          <w:u w:val="none"/>
          <w:lang w:val="fr-FR"/>
        </w:rPr>
        <w:t>) et amphores étrusque datées du premier quart du 5</w:t>
      </w:r>
      <w:r w:rsidR="00C237B7" w:rsidRPr="0032190F">
        <w:rPr>
          <w:rStyle w:val="Hyperlink"/>
          <w:color w:val="000000" w:themeColor="text1"/>
          <w:u w:val="none"/>
          <w:vertAlign w:val="superscript"/>
          <w:lang w:val="fr-FR"/>
        </w:rPr>
        <w:t>e</w:t>
      </w:r>
      <w:r w:rsidR="00C237B7" w:rsidRPr="0032190F">
        <w:rPr>
          <w:rStyle w:val="Hyperlink"/>
          <w:color w:val="000000" w:themeColor="text1"/>
          <w:u w:val="none"/>
          <w:lang w:val="fr-FR"/>
        </w:rPr>
        <w:t xml:space="preserve"> s. aec. Comme dans une majorité d’occupation des sites de hauteur, les premiers niveaux archéologiques sont tardo-antiques [ils auraient aussi pu être du Moyen-Âge]. Existence d’un grand pierrier interprété comme (i) un rempart ruiné, (ii) une terrasse artificielle, (iii) une structure agricole, (iv) un clapier. A été découvert une citerne aménagée dans le lapiaz (BIB L. Lacheray, Table ronde d’Orgnac 2016)</w:t>
      </w:r>
    </w:p>
    <w:p w14:paraId="1D11A939" w14:textId="77777777" w:rsidR="00D3208E" w:rsidRPr="0032190F" w:rsidRDefault="00D3208E" w:rsidP="00242C0F">
      <w:pPr>
        <w:jc w:val="both"/>
        <w:rPr>
          <w:rStyle w:val="Hyperlink"/>
          <w:lang w:val="fr-FR"/>
        </w:rPr>
      </w:pPr>
    </w:p>
    <w:p w14:paraId="4995A787" w14:textId="77777777" w:rsidR="00186ACE" w:rsidRPr="0032190F" w:rsidRDefault="00186ACE" w:rsidP="00426FF9">
      <w:pPr>
        <w:pStyle w:val="Heading1"/>
        <w:rPr>
          <w:rStyle w:val="Hyperlink"/>
          <w:color w:val="000000" w:themeColor="text1"/>
          <w:u w:val="none"/>
        </w:rPr>
      </w:pPr>
      <w:r w:rsidRPr="0032190F">
        <w:rPr>
          <w:rStyle w:val="Hyperlink"/>
          <w:color w:val="000000" w:themeColor="text1"/>
          <w:u w:val="none"/>
        </w:rPr>
        <w:t>SAINT-JULIEN</w:t>
      </w:r>
    </w:p>
    <w:p w14:paraId="0D48CC40" w14:textId="77777777" w:rsidR="00186ACE" w:rsidRPr="0032190F" w:rsidRDefault="00186ACE" w:rsidP="00186ACE">
      <w:pPr>
        <w:rPr>
          <w:lang w:val="fr-FR"/>
        </w:rPr>
      </w:pPr>
    </w:p>
    <w:p w14:paraId="3CD05D6F" w14:textId="063729F1" w:rsidR="00186ACE" w:rsidRPr="0032190F" w:rsidRDefault="00186ACE" w:rsidP="00186ACE">
      <w:pPr>
        <w:jc w:val="both"/>
        <w:rPr>
          <w:lang w:val="fr-FR"/>
        </w:rPr>
      </w:pPr>
      <w:r w:rsidRPr="0032190F">
        <w:rPr>
          <w:lang w:val="fr-FR"/>
        </w:rPr>
        <w:lastRenderedPageBreak/>
        <w:t xml:space="preserve">Saint-Julien </w:t>
      </w:r>
      <w:r w:rsidRPr="0032190F">
        <w:rPr>
          <w:rStyle w:val="Hyperlink"/>
          <w:color w:val="auto"/>
          <w:u w:val="none"/>
          <w:lang w:val="fr-FR"/>
        </w:rPr>
        <w:t>(Pézenas, Hérault) : d</w:t>
      </w:r>
      <w:r w:rsidRPr="0032190F">
        <w:rPr>
          <w:lang w:val="fr-FR"/>
        </w:rPr>
        <w:t xml:space="preserve">es objets de prestiges ont été trouvés dans les niveaux </w:t>
      </w:r>
      <w:hyperlink r:id="rId12548" w:anchor="Cul_Grand_Bassin" w:history="1">
        <w:r w:rsidRPr="0032190F">
          <w:rPr>
            <w:rStyle w:val="Hyperlink"/>
            <w:lang w:val="fr-FR"/>
          </w:rPr>
          <w:t>Grand-Bassin I</w:t>
        </w:r>
      </w:hyperlink>
      <w:r w:rsidRPr="0032190F">
        <w:rPr>
          <w:lang w:val="fr-FR"/>
        </w:rPr>
        <w:t xml:space="preserve"> de ce site (BIB 1995 fig. 64)</w:t>
      </w:r>
    </w:p>
    <w:p w14:paraId="209D4F48" w14:textId="77777777" w:rsidR="00186ACE" w:rsidRPr="0032190F" w:rsidRDefault="00186ACE" w:rsidP="00186ACE">
      <w:pPr>
        <w:rPr>
          <w:lang w:val="fr-FR"/>
        </w:rPr>
      </w:pPr>
    </w:p>
    <w:p w14:paraId="4DF73C78" w14:textId="77777777" w:rsidR="00186ACE" w:rsidRPr="0032190F" w:rsidRDefault="00186ACE" w:rsidP="00242C0F">
      <w:pPr>
        <w:jc w:val="both"/>
        <w:rPr>
          <w:rStyle w:val="Hyperlink"/>
          <w:lang w:val="fr-FR"/>
        </w:rPr>
      </w:pPr>
    </w:p>
    <w:p w14:paraId="20D7B418" w14:textId="77777777" w:rsidR="00D3208E" w:rsidRPr="0032190F" w:rsidRDefault="00D3208E" w:rsidP="00426FF9">
      <w:pPr>
        <w:pStyle w:val="Heading1"/>
        <w:rPr>
          <w:rStyle w:val="Hyperlink"/>
          <w:color w:val="auto"/>
          <w:u w:val="none"/>
        </w:rPr>
      </w:pPr>
      <w:bookmarkStart w:id="5169" w:name="Sit_Saint_Simeon"/>
      <w:r w:rsidRPr="0032190F">
        <w:rPr>
          <w:rStyle w:val="Hyperlink"/>
          <w:color w:val="auto"/>
          <w:u w:val="none"/>
        </w:rPr>
        <w:t>SAINT-SIMEON</w:t>
      </w:r>
    </w:p>
    <w:bookmarkEnd w:id="5169"/>
    <w:p w14:paraId="0E24B0CC" w14:textId="77777777" w:rsidR="00D3208E" w:rsidRDefault="00D3208E" w:rsidP="00D3208E">
      <w:pPr>
        <w:jc w:val="both"/>
        <w:rPr>
          <w:lang w:val="fr-FR"/>
        </w:rPr>
      </w:pPr>
      <w:r w:rsidRPr="0032190F">
        <w:rPr>
          <w:rStyle w:val="Hyperlink"/>
          <w:color w:val="auto"/>
          <w:u w:val="none"/>
          <w:lang w:val="fr-FR"/>
        </w:rPr>
        <w:t xml:space="preserve">Le site de Saint-Siméon (Pézenas, Hérault) est situé à une vingtaine de km de la côte et est occupé dès le Bronze final 3b et connait une rupture dans son occupation au 7e aec. Cette rupture est peut-être à mettre sur le compte d’un déplacement de l’habitat vers la plaine, comparablement à Mailhac </w:t>
      </w:r>
      <w:r w:rsidRPr="0032190F">
        <w:rPr>
          <w:lang w:val="fr-FR"/>
        </w:rPr>
        <w:t>(BIB 1995 p. 69)</w:t>
      </w:r>
      <w:r w:rsidR="006323A1" w:rsidRPr="0032190F">
        <w:rPr>
          <w:lang w:val="fr-FR"/>
        </w:rPr>
        <w:t xml:space="preserve"> un habitat du Fer 1 (BIB 1995 fig. 54)</w:t>
      </w:r>
    </w:p>
    <w:p w14:paraId="309F3ECD" w14:textId="77777777" w:rsidR="001361F9" w:rsidRPr="0032190F" w:rsidRDefault="001361F9" w:rsidP="001361F9">
      <w:pPr>
        <w:jc w:val="both"/>
        <w:rPr>
          <w:lang w:val="fr-FR"/>
        </w:rPr>
      </w:pPr>
      <w:r>
        <w:rPr>
          <w:lang w:val="fr-FR"/>
        </w:rPr>
        <w:t>Saint-Siméon (Pézenas) dont la nécropole voisine de Saint-Julien a livré de nombreux vases étrusques et grecs ainsi que de l'armement (BIB 2692)</w:t>
      </w:r>
    </w:p>
    <w:p w14:paraId="68391D41" w14:textId="77777777" w:rsidR="001361F9" w:rsidRDefault="001361F9" w:rsidP="00D3208E">
      <w:pPr>
        <w:jc w:val="both"/>
        <w:rPr>
          <w:lang w:val="fr-FR"/>
        </w:rPr>
      </w:pPr>
    </w:p>
    <w:p w14:paraId="72243E32" w14:textId="0FA0549B" w:rsidR="001361F9" w:rsidRPr="0032190F" w:rsidRDefault="00000000" w:rsidP="00D3208E">
      <w:pPr>
        <w:jc w:val="both"/>
        <w:rPr>
          <w:lang w:val="fr-FR"/>
        </w:rPr>
      </w:pPr>
      <w:hyperlink r:id="rId12549" w:anchor="Sit_Agde" w:history="1">
        <w:r w:rsidR="001361F9" w:rsidRPr="001361F9">
          <w:rPr>
            <w:rStyle w:val="Hyperlink"/>
            <w:lang w:val="fr-FR" w:eastAsia="en-GB"/>
          </w:rPr>
          <w:t>Agde</w:t>
        </w:r>
      </w:hyperlink>
      <w:r w:rsidR="001361F9">
        <w:rPr>
          <w:lang w:val="fr-FR" w:eastAsia="en-GB"/>
        </w:rPr>
        <w:t xml:space="preserve"> ↔</w:t>
      </w:r>
      <w:r w:rsidR="001361F9" w:rsidRPr="001361F9">
        <w:rPr>
          <w:lang w:val="fr-FR"/>
        </w:rPr>
        <w:t xml:space="preserve"> </w:t>
      </w:r>
      <w:hyperlink r:id="rId12550" w:anchor="Sit_Monediere" w:history="1">
        <w:r w:rsidR="001361F9" w:rsidRPr="0032190F">
          <w:rPr>
            <w:rStyle w:val="Hyperlink"/>
            <w:lang w:val="fr-FR"/>
          </w:rPr>
          <w:t>La Monédière</w:t>
        </w:r>
      </w:hyperlink>
      <w:r w:rsidR="001361F9">
        <w:rPr>
          <w:lang w:val="fr-FR"/>
        </w:rPr>
        <w:t xml:space="preserve"> </w:t>
      </w:r>
      <w:r w:rsidR="001361F9">
        <w:rPr>
          <w:lang w:val="fr-FR" w:eastAsia="en-GB"/>
        </w:rPr>
        <w:t xml:space="preserve">↔ </w:t>
      </w:r>
      <w:hyperlink r:id="rId12551" w:anchor="Sit_Saint_Simeon" w:history="1">
        <w:r w:rsidR="001361F9" w:rsidRPr="001361F9">
          <w:rPr>
            <w:rStyle w:val="Hyperlink"/>
            <w:lang w:val="fr-FR"/>
          </w:rPr>
          <w:t>Saint-Siméon</w:t>
        </w:r>
      </w:hyperlink>
      <w:r w:rsidR="001361F9">
        <w:rPr>
          <w:lang w:val="fr-FR"/>
        </w:rPr>
        <w:t xml:space="preserve"> (BIB 2692)</w:t>
      </w:r>
    </w:p>
    <w:p w14:paraId="73730078" w14:textId="77777777" w:rsidR="006422A3" w:rsidRPr="0032190F" w:rsidRDefault="006422A3" w:rsidP="00D3208E">
      <w:pPr>
        <w:jc w:val="both"/>
        <w:rPr>
          <w:lang w:val="fr-FR"/>
        </w:rPr>
      </w:pPr>
    </w:p>
    <w:p w14:paraId="1DE5E29F" w14:textId="77777777" w:rsidR="006422A3" w:rsidRPr="0032190F" w:rsidRDefault="006422A3" w:rsidP="00426FF9">
      <w:pPr>
        <w:pStyle w:val="Heading1"/>
      </w:pPr>
      <w:r w:rsidRPr="0032190F">
        <w:t>BOUISSAT</w:t>
      </w:r>
    </w:p>
    <w:p w14:paraId="1733BE50" w14:textId="77777777" w:rsidR="006422A3" w:rsidRPr="0032190F" w:rsidRDefault="006422A3" w:rsidP="00D3208E">
      <w:pPr>
        <w:jc w:val="both"/>
        <w:rPr>
          <w:lang w:val="fr-FR" w:eastAsia="en-GB"/>
        </w:rPr>
      </w:pPr>
      <w:r w:rsidRPr="0032190F">
        <w:rPr>
          <w:lang w:val="fr-FR"/>
        </w:rPr>
        <w:t xml:space="preserve"> Le site de Bouissat (Poussan) est un </w:t>
      </w:r>
      <w:r w:rsidRPr="0032190F">
        <w:rPr>
          <w:lang w:val="fr-FR" w:eastAsia="en-GB"/>
        </w:rPr>
        <w:t>habitat du Bronze final 3 (BIB 1995 fig. 52)</w:t>
      </w:r>
      <w:r w:rsidR="001636B5" w:rsidRPr="0032190F">
        <w:rPr>
          <w:lang w:val="fr-FR" w:eastAsia="en-GB"/>
        </w:rPr>
        <w:t xml:space="preserve"> et </w:t>
      </w:r>
      <w:r w:rsidR="001636B5" w:rsidRPr="0032190F">
        <w:rPr>
          <w:lang w:val="fr-FR"/>
        </w:rPr>
        <w:t>habitat du Fer 1, avec des doutes pour ce dernier (BIB 1995 fig. 54)</w:t>
      </w:r>
    </w:p>
    <w:p w14:paraId="3718C0A8" w14:textId="77777777" w:rsidR="006422A3" w:rsidRPr="0032190F" w:rsidRDefault="006422A3" w:rsidP="00D3208E">
      <w:pPr>
        <w:jc w:val="both"/>
        <w:rPr>
          <w:lang w:val="fr-FR" w:eastAsia="en-GB"/>
        </w:rPr>
      </w:pPr>
    </w:p>
    <w:p w14:paraId="4BA3AC58" w14:textId="77777777" w:rsidR="006422A3" w:rsidRPr="0032190F" w:rsidRDefault="006422A3" w:rsidP="00426FF9">
      <w:pPr>
        <w:pStyle w:val="Heading1"/>
      </w:pPr>
      <w:r w:rsidRPr="0032190F">
        <w:t>FORT (LE)</w:t>
      </w:r>
    </w:p>
    <w:p w14:paraId="61179877" w14:textId="77777777" w:rsidR="006422A3" w:rsidRPr="0032190F" w:rsidRDefault="006422A3" w:rsidP="00D3208E">
      <w:pPr>
        <w:jc w:val="both"/>
        <w:rPr>
          <w:lang w:val="fr-FR" w:eastAsia="en-GB"/>
        </w:rPr>
      </w:pPr>
      <w:r w:rsidRPr="0032190F">
        <w:rPr>
          <w:lang w:val="fr-FR" w:eastAsia="en-GB"/>
        </w:rPr>
        <w:t>Le site de Le Fort (Saint-Thibéry) est un habitat du Bronze final 3 (BIB 1995 fig. 52)</w:t>
      </w:r>
    </w:p>
    <w:p w14:paraId="6140E7AB" w14:textId="77777777" w:rsidR="006422A3" w:rsidRPr="0032190F" w:rsidRDefault="006422A3" w:rsidP="00D3208E">
      <w:pPr>
        <w:jc w:val="both"/>
        <w:rPr>
          <w:lang w:val="fr-FR" w:eastAsia="en-GB"/>
        </w:rPr>
      </w:pPr>
    </w:p>
    <w:p w14:paraId="12046E2E" w14:textId="77777777" w:rsidR="006422A3" w:rsidRPr="0032190F" w:rsidRDefault="006422A3" w:rsidP="00426FF9">
      <w:pPr>
        <w:pStyle w:val="Heading1"/>
      </w:pPr>
      <w:r w:rsidRPr="0032190F">
        <w:t>PIOCH-ARRAS</w:t>
      </w:r>
    </w:p>
    <w:p w14:paraId="4F039322" w14:textId="77777777" w:rsidR="006422A3" w:rsidRPr="0032190F" w:rsidRDefault="006422A3" w:rsidP="00D3208E">
      <w:pPr>
        <w:jc w:val="both"/>
        <w:rPr>
          <w:lang w:val="fr-FR" w:eastAsia="en-GB"/>
        </w:rPr>
      </w:pPr>
      <w:r w:rsidRPr="0032190F">
        <w:rPr>
          <w:lang w:val="fr-FR" w:eastAsia="en-GB"/>
        </w:rPr>
        <w:t>Le site du Pioch-Arras (Neffiès) est un habitat du Bronze final 3 (BIB 1995 fig. 52)</w:t>
      </w:r>
    </w:p>
    <w:p w14:paraId="57305093" w14:textId="77777777" w:rsidR="00C26433" w:rsidRPr="0032190F" w:rsidRDefault="00C26433" w:rsidP="00242C0F">
      <w:pPr>
        <w:rPr>
          <w:lang w:val="fr-FR"/>
        </w:rPr>
      </w:pPr>
    </w:p>
    <w:p w14:paraId="738FED58" w14:textId="77777777" w:rsidR="00C26433" w:rsidRPr="0032190F" w:rsidRDefault="00EE01BE" w:rsidP="00426FF9">
      <w:pPr>
        <w:pStyle w:val="Heading1"/>
      </w:pPr>
      <w:r w:rsidRPr="0032190F">
        <w:t>MONTBAZIN</w:t>
      </w:r>
    </w:p>
    <w:p w14:paraId="73912FEB" w14:textId="74C302D3" w:rsidR="00EE01BE" w:rsidRDefault="00EE01BE" w:rsidP="00242C0F">
      <w:pPr>
        <w:rPr>
          <w:lang w:val="fr-FR"/>
        </w:rPr>
      </w:pPr>
      <w:r w:rsidRPr="0032190F">
        <w:rPr>
          <w:lang w:val="fr-FR"/>
        </w:rPr>
        <w:t xml:space="preserve">Montbazin, sur la </w:t>
      </w:r>
      <w:hyperlink r:id="rId12552" w:anchor="Sit_Domitia_Via" w:history="1">
        <w:r w:rsidR="003C7957" w:rsidRPr="003C7957">
          <w:rPr>
            <w:rStyle w:val="Hyperlink"/>
            <w:lang w:val="fr-FR"/>
          </w:rPr>
          <w:t>via Domitia</w:t>
        </w:r>
      </w:hyperlink>
      <w:r w:rsidRPr="0032190F">
        <w:rPr>
          <w:lang w:val="fr-FR"/>
        </w:rPr>
        <w:t>, monument à décor à rinceaux (M. Christol, M.-J. Ouriachi, séminaire ArchaEpigraph, 2014).</w:t>
      </w:r>
    </w:p>
    <w:p w14:paraId="23E83A64" w14:textId="77777777" w:rsidR="00E842DD" w:rsidRDefault="00E842DD" w:rsidP="00242C0F">
      <w:pPr>
        <w:rPr>
          <w:lang w:val="fr-FR"/>
        </w:rPr>
      </w:pPr>
    </w:p>
    <w:p w14:paraId="1F14D716" w14:textId="77777777" w:rsidR="00E842DD" w:rsidRDefault="00E842DD" w:rsidP="00426FF9">
      <w:pPr>
        <w:pStyle w:val="Heading1"/>
      </w:pPr>
      <w:bookmarkStart w:id="5170" w:name="Sit_Espeyran"/>
      <w:r>
        <w:t>ESPEYRAN</w:t>
      </w:r>
    </w:p>
    <w:bookmarkEnd w:id="5170"/>
    <w:p w14:paraId="7D8C28C7" w14:textId="77777777" w:rsidR="00E842DD" w:rsidRPr="0032190F" w:rsidRDefault="00E842DD" w:rsidP="00242C0F">
      <w:pPr>
        <w:rPr>
          <w:lang w:val="fr-FR"/>
        </w:rPr>
      </w:pPr>
      <w:r>
        <w:rPr>
          <w:lang w:val="fr-FR"/>
        </w:rPr>
        <w:t>Espeyran (Saint-Gille-du-Gard), comptoir fondé sur un bras du Rhône (BIB 2692)</w:t>
      </w:r>
    </w:p>
    <w:p w14:paraId="05054691" w14:textId="77777777" w:rsidR="007032A5" w:rsidRPr="0032190F" w:rsidRDefault="007032A5" w:rsidP="00242C0F">
      <w:pPr>
        <w:rPr>
          <w:lang w:val="fr-FR"/>
        </w:rPr>
      </w:pPr>
    </w:p>
    <w:p w14:paraId="3670EE49" w14:textId="77777777" w:rsidR="007032A5" w:rsidRPr="0032190F" w:rsidRDefault="00E842DD" w:rsidP="00426FF9">
      <w:pPr>
        <w:pStyle w:val="Heading1"/>
      </w:pPr>
      <w:bookmarkStart w:id="5171" w:name="Sit_Cailar"/>
      <w:r>
        <w:t>CAILAR</w:t>
      </w:r>
    </w:p>
    <w:bookmarkEnd w:id="5171"/>
    <w:p w14:paraId="2572368B" w14:textId="77777777" w:rsidR="007032A5" w:rsidRPr="0032190F" w:rsidRDefault="007032A5" w:rsidP="00242C0F">
      <w:pPr>
        <w:rPr>
          <w:lang w:val="fr-FR"/>
        </w:rPr>
      </w:pPr>
    </w:p>
    <w:p w14:paraId="29A34C09" w14:textId="7F3D8BA5" w:rsidR="007032A5" w:rsidRPr="0032190F" w:rsidRDefault="007032A5" w:rsidP="006E5931">
      <w:pPr>
        <w:jc w:val="both"/>
        <w:rPr>
          <w:lang w:val="fr-FR"/>
        </w:rPr>
      </w:pPr>
      <w:r w:rsidRPr="0032190F">
        <w:rPr>
          <w:lang w:val="fr-FR"/>
        </w:rPr>
        <w:t>Habitat fondé au 6</w:t>
      </w:r>
      <w:r w:rsidRPr="0032190F">
        <w:rPr>
          <w:vertAlign w:val="superscript"/>
          <w:lang w:val="fr-FR"/>
        </w:rPr>
        <w:t>e</w:t>
      </w:r>
      <w:r w:rsidRPr="0032190F">
        <w:rPr>
          <w:lang w:val="fr-FR"/>
        </w:rPr>
        <w:t xml:space="preserve"> s., sur une éminence naturelle [</w:t>
      </w:r>
      <w:hyperlink r:id="rId12553" w:anchor="Cul_Oppidum" w:history="1">
        <w:r w:rsidR="00900011" w:rsidRPr="0032190F">
          <w:rPr>
            <w:rStyle w:val="Hyperlink"/>
            <w:lang w:val="fr-FR"/>
          </w:rPr>
          <w:t>oppidum</w:t>
        </w:r>
      </w:hyperlink>
      <w:r w:rsidRPr="0032190F">
        <w:rPr>
          <w:lang w:val="fr-FR"/>
        </w:rPr>
        <w:t>] situé à l’extrémité occidentale du delta du Rhône. Il domine le Rhôny et le Vistre. C’est un comptoir (</w:t>
      </w:r>
      <w:r w:rsidRPr="0032190F">
        <w:rPr>
          <w:i/>
          <w:lang w:val="fr-FR"/>
        </w:rPr>
        <w:t>trading post</w:t>
      </w:r>
      <w:r w:rsidRPr="0032190F">
        <w:rPr>
          <w:lang w:val="fr-FR"/>
        </w:rPr>
        <w:t>) fortifié daté de l’âge du Fer. Un large mur d’enciente enclos une aire de 1,5 ha (BIB poster ASM 2015), un relais entre Agde et la vallée du Rhône (BIB poster ASM 2015). Il existe un espace culturel</w:t>
      </w:r>
      <w:r w:rsidR="00235086" w:rsidRPr="0032190F">
        <w:rPr>
          <w:lang w:val="fr-FR"/>
        </w:rPr>
        <w:t xml:space="preserve"> : </w:t>
      </w:r>
      <w:r w:rsidRPr="0032190F">
        <w:rPr>
          <w:lang w:val="fr-FR"/>
        </w:rPr>
        <w:t>armes, cranes</w:t>
      </w:r>
      <w:r w:rsidR="00235086" w:rsidRPr="0032190F">
        <w:rPr>
          <w:lang w:val="fr-FR"/>
        </w:rPr>
        <w:t xml:space="preserve"> seulement (Ø autres éléments du squelette)</w:t>
      </w:r>
      <w:r w:rsidRPr="0032190F">
        <w:rPr>
          <w:lang w:val="fr-FR"/>
        </w:rPr>
        <w:t>, etc. daté du 3</w:t>
      </w:r>
      <w:r w:rsidRPr="0032190F">
        <w:rPr>
          <w:vertAlign w:val="superscript"/>
          <w:lang w:val="fr-FR"/>
        </w:rPr>
        <w:t>e</w:t>
      </w:r>
      <w:r w:rsidRPr="0032190F">
        <w:rPr>
          <w:lang w:val="fr-FR"/>
        </w:rPr>
        <w:t xml:space="preserve"> aec. (BIB poster ASM 2015)</w:t>
      </w:r>
      <w:r w:rsidR="00235086" w:rsidRPr="0032190F">
        <w:rPr>
          <w:lang w:val="fr-FR"/>
        </w:rPr>
        <w:t xml:space="preserve"> 6</w:t>
      </w:r>
      <w:r w:rsidR="00235086" w:rsidRPr="0032190F">
        <w:rPr>
          <w:vertAlign w:val="superscript"/>
          <w:lang w:val="fr-FR"/>
        </w:rPr>
        <w:t>e</w:t>
      </w:r>
      <w:r w:rsidR="00235086" w:rsidRPr="0032190F">
        <w:rPr>
          <w:lang w:val="fr-FR"/>
        </w:rPr>
        <w:t xml:space="preserve"> s. – 3</w:t>
      </w:r>
      <w:r w:rsidR="00235086" w:rsidRPr="0032190F">
        <w:rPr>
          <w:vertAlign w:val="superscript"/>
          <w:lang w:val="fr-FR"/>
        </w:rPr>
        <w:t>e</w:t>
      </w:r>
      <w:r w:rsidR="00235086" w:rsidRPr="0032190F">
        <w:rPr>
          <w:lang w:val="fr-FR"/>
        </w:rPr>
        <w:t xml:space="preserve"> s. aec (BIB </w:t>
      </w:r>
      <w:r w:rsidR="00235086" w:rsidRPr="0032190F">
        <w:rPr>
          <w:i/>
          <w:lang w:val="fr-FR"/>
        </w:rPr>
        <w:t>Quand les gaulois perdaient la tête</w:t>
      </w:r>
      <w:r w:rsidR="00235086" w:rsidRPr="0032190F">
        <w:rPr>
          <w:lang w:val="fr-FR"/>
        </w:rPr>
        <w:t>)</w:t>
      </w:r>
    </w:p>
    <w:p w14:paraId="78A8D16E" w14:textId="77777777" w:rsidR="001D2592" w:rsidRPr="0032190F" w:rsidRDefault="001D2592" w:rsidP="006E5931">
      <w:pPr>
        <w:jc w:val="both"/>
        <w:rPr>
          <w:lang w:val="fr-FR" w:eastAsia="en-GB"/>
        </w:rPr>
      </w:pPr>
      <w:r w:rsidRPr="0032190F">
        <w:rPr>
          <w:lang w:val="fr-FR"/>
        </w:rPr>
        <w:t>Le rempart vient barr</w:t>
      </w:r>
      <w:r w:rsidR="00235086" w:rsidRPr="0032190F">
        <w:rPr>
          <w:lang w:val="fr-FR"/>
        </w:rPr>
        <w:t>er</w:t>
      </w:r>
      <w:r w:rsidRPr="0032190F">
        <w:rPr>
          <w:lang w:val="fr-FR"/>
        </w:rPr>
        <w:t xml:space="preserve"> un espace où s’étend une grande place. Ce rempart sera en grande partie démantelée au cours du Moyen-âge. C’est aussi à ce moment que de grande fosses viennent oblitérer les niveaux protohistoriques (</w:t>
      </w:r>
      <w:r w:rsidRPr="0032190F">
        <w:rPr>
          <w:lang w:val="fr-FR" w:eastAsia="en-GB"/>
        </w:rPr>
        <w:t>BIB R. Roure in réunion d’équipe ASM-SPP, 2015). Pour le milieu du 5</w:t>
      </w:r>
      <w:r w:rsidRPr="0032190F">
        <w:rPr>
          <w:vertAlign w:val="superscript"/>
          <w:lang w:val="fr-FR" w:eastAsia="en-GB"/>
        </w:rPr>
        <w:t>e</w:t>
      </w:r>
      <w:r w:rsidRPr="0032190F">
        <w:rPr>
          <w:lang w:val="fr-FR" w:eastAsia="en-GB"/>
        </w:rPr>
        <w:t> : batiment rectangulaire en pierre (BIB R. Roure in réunion d’équipe ASM-SPP, 2015)</w:t>
      </w:r>
    </w:p>
    <w:p w14:paraId="7F7752D5" w14:textId="77777777" w:rsidR="00235086" w:rsidRPr="0032190F" w:rsidRDefault="00235086" w:rsidP="006E5931">
      <w:pPr>
        <w:jc w:val="both"/>
        <w:rPr>
          <w:lang w:val="fr-FR" w:eastAsia="en-GB"/>
        </w:rPr>
      </w:pPr>
    </w:p>
    <w:p w14:paraId="1FB1A88C" w14:textId="77777777" w:rsidR="00235086" w:rsidRPr="0032190F" w:rsidRDefault="00235086" w:rsidP="00235086">
      <w:pPr>
        <w:jc w:val="both"/>
        <w:rPr>
          <w:lang w:val="fr-FR"/>
        </w:rPr>
      </w:pPr>
      <w:r w:rsidRPr="0032190F">
        <w:rPr>
          <w:lang w:val="fr-FR" w:eastAsia="en-GB"/>
        </w:rPr>
        <w:t>Le nombre total d’éléments de crâne est de 2500 et le NMI=42 (</w:t>
      </w:r>
      <w:r w:rsidRPr="0032190F">
        <w:rPr>
          <w:lang w:val="fr-FR"/>
        </w:rPr>
        <w:t xml:space="preserve">BIB </w:t>
      </w:r>
      <w:r w:rsidRPr="0032190F">
        <w:rPr>
          <w:i/>
          <w:lang w:val="fr-FR"/>
        </w:rPr>
        <w:t>Quand les gaulois perdaient la tête</w:t>
      </w:r>
      <w:r w:rsidRPr="0032190F">
        <w:rPr>
          <w:lang w:val="fr-FR"/>
        </w:rPr>
        <w:t>)</w:t>
      </w:r>
    </w:p>
    <w:p w14:paraId="7D9BBD60" w14:textId="1F77CD77" w:rsidR="003B5CCC" w:rsidRPr="0032190F" w:rsidRDefault="003B5CCC" w:rsidP="00235086">
      <w:pPr>
        <w:jc w:val="both"/>
        <w:rPr>
          <w:lang w:val="fr-FR"/>
        </w:rPr>
      </w:pPr>
      <w:r w:rsidRPr="0032190F">
        <w:rPr>
          <w:lang w:val="fr-FR"/>
        </w:rPr>
        <w:lastRenderedPageBreak/>
        <w:br/>
        <w:t>Triade domestique, quelques céramiques d'importation, armement, obole de Marseille, fragments de crâne. Des jeunes adultes mâles ont été identifiés parmi les restes montrant des traces de décollement de la tête (</w:t>
      </w:r>
      <w:hyperlink r:id="rId12554" w:anchor="Cul_Art_TAC_T_c_teteCoupee" w:history="1">
        <w:r w:rsidR="00511329" w:rsidRPr="00D732A2">
          <w:rPr>
            <w:rStyle w:val="Hyperlink"/>
            <w:lang w:val="fr-FR"/>
          </w:rPr>
          <w:t>têtes coupées</w:t>
        </w:r>
      </w:hyperlink>
      <w:r w:rsidRPr="0032190F">
        <w:rPr>
          <w:lang w:val="fr-FR"/>
        </w:rPr>
        <w:t>)</w:t>
      </w:r>
      <w:r w:rsidR="00D732A2">
        <w:rPr>
          <w:lang w:val="fr-FR"/>
        </w:rPr>
        <w:t xml:space="preserve"> []</w:t>
      </w:r>
      <w:r w:rsidRPr="0032190F">
        <w:rPr>
          <w:lang w:val="fr-FR"/>
        </w:rPr>
        <w:t>. Cette pratique a duré 1 siècle sur le site (BIB E. Ciesielski et al. in BIB 2341)</w:t>
      </w:r>
    </w:p>
    <w:p w14:paraId="5ABD06C2" w14:textId="77777777" w:rsidR="00235086" w:rsidRDefault="00235086" w:rsidP="006E5931">
      <w:pPr>
        <w:jc w:val="both"/>
        <w:rPr>
          <w:lang w:val="fr-FR" w:eastAsia="en-GB"/>
        </w:rPr>
      </w:pPr>
    </w:p>
    <w:p w14:paraId="20B9161F" w14:textId="77777777" w:rsidR="00E842DD" w:rsidRDefault="00E842DD" w:rsidP="006E5931">
      <w:pPr>
        <w:jc w:val="both"/>
        <w:rPr>
          <w:lang w:val="fr-FR" w:eastAsia="en-GB"/>
        </w:rPr>
      </w:pPr>
      <w:r>
        <w:rPr>
          <w:lang w:val="fr-FR" w:eastAsia="en-GB"/>
        </w:rPr>
        <w:t>Comptoir commercial fortifié établi dès le 6e aec à la confluence du Vistre et du Rhôny (BIB 2692)</w:t>
      </w:r>
    </w:p>
    <w:p w14:paraId="77926E56" w14:textId="77777777" w:rsidR="00E842DD" w:rsidRDefault="00E842DD" w:rsidP="006E5931">
      <w:pPr>
        <w:jc w:val="both"/>
        <w:rPr>
          <w:lang w:val="fr-FR" w:eastAsia="en-GB"/>
        </w:rPr>
      </w:pPr>
    </w:p>
    <w:p w14:paraId="479FD998" w14:textId="77777777" w:rsidR="00E842DD" w:rsidRDefault="00E842DD" w:rsidP="006E5931">
      <w:pPr>
        <w:jc w:val="both"/>
        <w:rPr>
          <w:lang w:val="fr-FR" w:eastAsia="en-GB"/>
        </w:rPr>
      </w:pPr>
      <w:r>
        <w:rPr>
          <w:lang w:val="fr-FR" w:eastAsia="en-GB"/>
        </w:rPr>
        <w:t>Cailar ↔ Nemausos</w:t>
      </w:r>
    </w:p>
    <w:p w14:paraId="5A6B7BE7" w14:textId="007BDFC7" w:rsidR="00E842DD" w:rsidRDefault="00000000" w:rsidP="00E842DD">
      <w:pPr>
        <w:jc w:val="both"/>
        <w:rPr>
          <w:lang w:val="fr-FR" w:eastAsia="en-GB"/>
        </w:rPr>
      </w:pPr>
      <w:hyperlink r:id="rId12555" w:anchor="Sit_Cailar" w:history="1">
        <w:r w:rsidR="00E842DD" w:rsidRPr="00E842DD">
          <w:rPr>
            <w:rStyle w:val="Hyperlink"/>
            <w:lang w:val="fr-FR" w:eastAsia="en-GB"/>
          </w:rPr>
          <w:t>Cailar</w:t>
        </w:r>
      </w:hyperlink>
      <w:r w:rsidR="00E842DD">
        <w:rPr>
          <w:lang w:val="fr-FR" w:eastAsia="en-GB"/>
        </w:rPr>
        <w:t xml:space="preserve"> ↔ </w:t>
      </w:r>
      <w:hyperlink r:id="rId12556" w:anchor="Sit_Liquiere" w:history="1">
        <w:r w:rsidR="00E842DD" w:rsidRPr="00E842DD">
          <w:rPr>
            <w:rStyle w:val="Hyperlink"/>
            <w:lang w:val="fr-FR" w:eastAsia="en-GB"/>
          </w:rPr>
          <w:t>La Liquière</w:t>
        </w:r>
      </w:hyperlink>
      <w:r w:rsidR="00E842DD">
        <w:rPr>
          <w:lang w:val="fr-FR" w:eastAsia="en-GB"/>
        </w:rPr>
        <w:t xml:space="preserve"> | </w:t>
      </w:r>
      <w:hyperlink r:id="rId12557" w:anchor="Sit_Mauressip" w:history="1">
        <w:r w:rsidR="00E842DD" w:rsidRPr="00E842DD">
          <w:rPr>
            <w:rStyle w:val="Hyperlink"/>
            <w:lang w:val="fr-FR" w:eastAsia="en-GB"/>
          </w:rPr>
          <w:t>Mauressip</w:t>
        </w:r>
      </w:hyperlink>
      <w:r w:rsidR="00E842DD">
        <w:rPr>
          <w:lang w:val="fr-FR" w:eastAsia="en-GB"/>
        </w:rPr>
        <w:t xml:space="preserve"> | </w:t>
      </w:r>
      <w:hyperlink r:id="rId12558" w:anchor="Sit_Nages" w:history="1">
        <w:r w:rsidR="00E842DD" w:rsidRPr="00E842DD">
          <w:rPr>
            <w:rStyle w:val="Hyperlink"/>
            <w:lang w:val="fr-FR" w:eastAsia="en-GB"/>
          </w:rPr>
          <w:t>Nages</w:t>
        </w:r>
      </w:hyperlink>
    </w:p>
    <w:p w14:paraId="687D2508" w14:textId="77777777" w:rsidR="00E842DD" w:rsidRPr="0032190F" w:rsidRDefault="00E842DD" w:rsidP="006E5931">
      <w:pPr>
        <w:jc w:val="both"/>
        <w:rPr>
          <w:lang w:val="fr-FR" w:eastAsia="en-GB"/>
        </w:rPr>
      </w:pPr>
    </w:p>
    <w:p w14:paraId="24029520" w14:textId="77777777" w:rsidR="001D2592" w:rsidRPr="0032190F" w:rsidRDefault="001D2592" w:rsidP="006E5931">
      <w:pPr>
        <w:jc w:val="both"/>
        <w:rPr>
          <w:lang w:val="fr-FR" w:eastAsia="en-GB"/>
        </w:rPr>
      </w:pPr>
    </w:p>
    <w:p w14:paraId="121FB1B6" w14:textId="77777777" w:rsidR="001D2592" w:rsidRPr="0032190F" w:rsidRDefault="001D2592" w:rsidP="001D2592">
      <w:pPr>
        <w:pStyle w:val="Heading2"/>
      </w:pPr>
      <w:r w:rsidRPr="0032190F">
        <w:rPr>
          <w:lang w:eastAsia="en-GB"/>
        </w:rPr>
        <w:t>Place</w:t>
      </w:r>
    </w:p>
    <w:p w14:paraId="64F158B9" w14:textId="77777777" w:rsidR="001D2592" w:rsidRPr="0032190F" w:rsidRDefault="001D2592" w:rsidP="006E5931">
      <w:pPr>
        <w:jc w:val="both"/>
        <w:rPr>
          <w:lang w:val="fr-FR"/>
        </w:rPr>
      </w:pPr>
    </w:p>
    <w:p w14:paraId="19E5A799" w14:textId="77777777" w:rsidR="001D2592" w:rsidRPr="0032190F" w:rsidRDefault="001D2592" w:rsidP="001D2592">
      <w:pPr>
        <w:pStyle w:val="Heading3"/>
      </w:pPr>
      <w:r w:rsidRPr="0032190F">
        <w:t>US 2499</w:t>
      </w:r>
    </w:p>
    <w:p w14:paraId="1A5B4BC3" w14:textId="77777777" w:rsidR="007032A5" w:rsidRPr="0032190F" w:rsidRDefault="007032A5" w:rsidP="00242C0F">
      <w:pPr>
        <w:rPr>
          <w:lang w:val="fr-FR"/>
        </w:rPr>
      </w:pPr>
    </w:p>
    <w:p w14:paraId="3B762DA4" w14:textId="7549BC08" w:rsidR="001D2592" w:rsidRPr="0032190F" w:rsidRDefault="001D2592" w:rsidP="00242C0F">
      <w:pPr>
        <w:rPr>
          <w:lang w:val="fr-FR" w:eastAsia="en-GB"/>
        </w:rPr>
      </w:pPr>
      <w:r w:rsidRPr="0032190F">
        <w:rPr>
          <w:lang w:val="fr-FR"/>
        </w:rPr>
        <w:t>Remblai. Au 3</w:t>
      </w:r>
      <w:r w:rsidRPr="0032190F">
        <w:rPr>
          <w:vertAlign w:val="superscript"/>
          <w:lang w:val="fr-FR"/>
        </w:rPr>
        <w:t>e</w:t>
      </w:r>
      <w:r w:rsidRPr="0032190F">
        <w:rPr>
          <w:lang w:val="fr-FR"/>
        </w:rPr>
        <w:t xml:space="preserve"> aec : dépôts de </w:t>
      </w:r>
      <w:hyperlink r:id="rId12559" w:anchor="Cul_Art_TAC_T_c_teteCoupee" w:history="1">
        <w:r w:rsidR="00D732A2" w:rsidRPr="00D732A2">
          <w:rPr>
            <w:rStyle w:val="Hyperlink"/>
            <w:lang w:val="fr-FR"/>
          </w:rPr>
          <w:t>têtes coupées</w:t>
        </w:r>
      </w:hyperlink>
      <w:r w:rsidR="00D732A2">
        <w:rPr>
          <w:lang w:val="fr-FR"/>
        </w:rPr>
        <w:t xml:space="preserve"> </w:t>
      </w:r>
      <w:r w:rsidRPr="0032190F">
        <w:rPr>
          <w:lang w:val="fr-FR"/>
        </w:rPr>
        <w:t xml:space="preserve">et d’armes </w:t>
      </w:r>
      <w:r w:rsidRPr="0032190F">
        <w:rPr>
          <w:lang w:val="fr-FR" w:eastAsia="en-GB"/>
        </w:rPr>
        <w:t>(BIB R. Roure in réunion d’équipe ASM-SPP, 2015)</w:t>
      </w:r>
    </w:p>
    <w:p w14:paraId="3FC1B017" w14:textId="77777777" w:rsidR="001D2592" w:rsidRPr="0032190F" w:rsidRDefault="001D2592" w:rsidP="00242C0F">
      <w:pPr>
        <w:rPr>
          <w:lang w:val="fr-FR" w:eastAsia="en-GB"/>
        </w:rPr>
      </w:pPr>
    </w:p>
    <w:p w14:paraId="048D2F16" w14:textId="77777777" w:rsidR="001D2592" w:rsidRPr="0032190F" w:rsidRDefault="001D2592" w:rsidP="001D2592">
      <w:pPr>
        <w:pStyle w:val="Heading3"/>
      </w:pPr>
      <w:r w:rsidRPr="0032190F">
        <w:rPr>
          <w:lang w:eastAsia="en-GB"/>
        </w:rPr>
        <w:t>US 2511</w:t>
      </w:r>
    </w:p>
    <w:p w14:paraId="37541278" w14:textId="77777777" w:rsidR="001D2592" w:rsidRPr="0032190F" w:rsidRDefault="001D2592" w:rsidP="00242C0F">
      <w:pPr>
        <w:rPr>
          <w:lang w:val="fr-FR"/>
        </w:rPr>
      </w:pPr>
    </w:p>
    <w:p w14:paraId="2F555744" w14:textId="77777777" w:rsidR="001D2592" w:rsidRPr="0032190F" w:rsidRDefault="001D2592" w:rsidP="00242C0F">
      <w:pPr>
        <w:rPr>
          <w:lang w:val="fr-FR"/>
        </w:rPr>
      </w:pPr>
      <w:r w:rsidRPr="0032190F">
        <w:rPr>
          <w:lang w:val="fr-FR"/>
        </w:rPr>
        <w:t>Milieu 4</w:t>
      </w:r>
      <w:r w:rsidRPr="0032190F">
        <w:rPr>
          <w:vertAlign w:val="superscript"/>
          <w:lang w:val="fr-FR"/>
        </w:rPr>
        <w:t>e</w:t>
      </w:r>
      <w:r w:rsidRPr="0032190F">
        <w:rPr>
          <w:lang w:val="fr-FR"/>
        </w:rPr>
        <w:t xml:space="preserve"> – début 3</w:t>
      </w:r>
      <w:r w:rsidRPr="0032190F">
        <w:rPr>
          <w:vertAlign w:val="superscript"/>
          <w:lang w:val="fr-FR"/>
        </w:rPr>
        <w:t>e</w:t>
      </w:r>
      <w:r w:rsidRPr="0032190F">
        <w:rPr>
          <w:lang w:val="fr-FR"/>
        </w:rPr>
        <w:t xml:space="preserve"> aec. Sureprésentation des chevilles ossseuse, c’est-à-dire qu’il y a eu une sélection des chevilles ossueses ou des cornes (ces dernières auraient alors disparues taphoniquement). Surreprésentation des amphores et présence d’amphores massalièes, de claire massaliète, de commune étrusque et de pseudo-attique. Disques en bronze à bord perlé (BIB R. Roure in réunion d’équipe ASM-SPP, 2015)</w:t>
      </w:r>
    </w:p>
    <w:p w14:paraId="7801A517" w14:textId="77777777" w:rsidR="001D2592" w:rsidRDefault="001D2592" w:rsidP="00242C0F">
      <w:pPr>
        <w:rPr>
          <w:lang w:val="fr-FR"/>
        </w:rPr>
      </w:pPr>
    </w:p>
    <w:p w14:paraId="722757F1" w14:textId="77777777" w:rsidR="00E842DD" w:rsidRDefault="00E842DD" w:rsidP="00426FF9">
      <w:pPr>
        <w:pStyle w:val="Heading1"/>
      </w:pPr>
      <w:bookmarkStart w:id="5172" w:name="Sit_Liquiere"/>
      <w:r>
        <w:t>LIQUIERE</w:t>
      </w:r>
    </w:p>
    <w:bookmarkEnd w:id="5172"/>
    <w:p w14:paraId="6A65AAAA" w14:textId="77777777" w:rsidR="00E842DD" w:rsidRDefault="00E842DD" w:rsidP="00242C0F">
      <w:pPr>
        <w:rPr>
          <w:lang w:val="fr-FR"/>
        </w:rPr>
      </w:pPr>
      <w:r>
        <w:rPr>
          <w:lang w:val="fr-FR"/>
        </w:rPr>
        <w:t>La Liquière, établissement de l'âge du Fer, de la plaine de la Vaunage recevant des amphores étrusques vers 600 aec (BIB 2692)</w:t>
      </w:r>
    </w:p>
    <w:p w14:paraId="59512E2C" w14:textId="793CF8BD" w:rsidR="00E842DD" w:rsidRDefault="00000000" w:rsidP="00E842DD">
      <w:pPr>
        <w:jc w:val="both"/>
        <w:rPr>
          <w:lang w:val="fr-FR" w:eastAsia="en-GB"/>
        </w:rPr>
      </w:pPr>
      <w:hyperlink r:id="rId12560" w:anchor="Sit_Cailar" w:history="1">
        <w:r w:rsidR="00E842DD" w:rsidRPr="00E842DD">
          <w:rPr>
            <w:rStyle w:val="Hyperlink"/>
            <w:lang w:val="fr-FR" w:eastAsia="en-GB"/>
          </w:rPr>
          <w:t>Cailar</w:t>
        </w:r>
      </w:hyperlink>
      <w:r w:rsidR="00E842DD">
        <w:rPr>
          <w:lang w:val="fr-FR" w:eastAsia="en-GB"/>
        </w:rPr>
        <w:t xml:space="preserve"> ↔ </w:t>
      </w:r>
      <w:hyperlink r:id="rId12561" w:anchor="Sit_Liquiere" w:history="1">
        <w:r w:rsidR="00E842DD" w:rsidRPr="00E842DD">
          <w:rPr>
            <w:rStyle w:val="Hyperlink"/>
            <w:lang w:val="fr-FR" w:eastAsia="en-GB"/>
          </w:rPr>
          <w:t>La Liquière</w:t>
        </w:r>
      </w:hyperlink>
      <w:r w:rsidR="00E842DD">
        <w:rPr>
          <w:lang w:val="fr-FR" w:eastAsia="en-GB"/>
        </w:rPr>
        <w:t xml:space="preserve"> | </w:t>
      </w:r>
      <w:hyperlink r:id="rId12562" w:anchor="Sit_Mauressip" w:history="1">
        <w:r w:rsidR="00E842DD" w:rsidRPr="00E842DD">
          <w:rPr>
            <w:rStyle w:val="Hyperlink"/>
            <w:lang w:val="fr-FR" w:eastAsia="en-GB"/>
          </w:rPr>
          <w:t>Mauressip</w:t>
        </w:r>
      </w:hyperlink>
      <w:r w:rsidR="00E842DD">
        <w:rPr>
          <w:lang w:val="fr-FR" w:eastAsia="en-GB"/>
        </w:rPr>
        <w:t xml:space="preserve"> | </w:t>
      </w:r>
      <w:hyperlink r:id="rId12563" w:anchor="Sit_Nages" w:history="1">
        <w:r w:rsidR="00E842DD" w:rsidRPr="00E842DD">
          <w:rPr>
            <w:rStyle w:val="Hyperlink"/>
            <w:lang w:val="fr-FR" w:eastAsia="en-GB"/>
          </w:rPr>
          <w:t>Nages</w:t>
        </w:r>
      </w:hyperlink>
    </w:p>
    <w:p w14:paraId="1A6535D6" w14:textId="77777777" w:rsidR="00E842DD" w:rsidRDefault="00E842DD" w:rsidP="00242C0F">
      <w:pPr>
        <w:rPr>
          <w:lang w:val="fr-FR"/>
        </w:rPr>
      </w:pPr>
    </w:p>
    <w:p w14:paraId="37CF2324" w14:textId="77777777" w:rsidR="00E842DD" w:rsidRDefault="00E842DD" w:rsidP="00426FF9">
      <w:pPr>
        <w:pStyle w:val="Heading1"/>
      </w:pPr>
      <w:bookmarkStart w:id="5173" w:name="Sit_Mauressip"/>
      <w:r>
        <w:t>MAURESSIP</w:t>
      </w:r>
    </w:p>
    <w:bookmarkEnd w:id="5173"/>
    <w:p w14:paraId="2083F219" w14:textId="77777777" w:rsidR="00E842DD" w:rsidRDefault="00E842DD" w:rsidP="00242C0F">
      <w:pPr>
        <w:rPr>
          <w:lang w:val="fr-FR"/>
        </w:rPr>
      </w:pPr>
      <w:r>
        <w:rPr>
          <w:lang w:val="fr-FR"/>
        </w:rPr>
        <w:t>Etablissement de la plaine de la Vaunage occupé du 5e au 2e s. aec (BIB 2692)</w:t>
      </w:r>
    </w:p>
    <w:p w14:paraId="00EB70A5" w14:textId="6FD8C17A" w:rsidR="00E842DD" w:rsidRDefault="00000000" w:rsidP="00E842DD">
      <w:pPr>
        <w:jc w:val="both"/>
        <w:rPr>
          <w:lang w:val="fr-FR" w:eastAsia="en-GB"/>
        </w:rPr>
      </w:pPr>
      <w:hyperlink r:id="rId12564" w:anchor="Sit_Cailar" w:history="1">
        <w:r w:rsidR="00E842DD" w:rsidRPr="00E842DD">
          <w:rPr>
            <w:rStyle w:val="Hyperlink"/>
            <w:lang w:val="fr-FR" w:eastAsia="en-GB"/>
          </w:rPr>
          <w:t>Cailar</w:t>
        </w:r>
      </w:hyperlink>
      <w:r w:rsidR="00E842DD">
        <w:rPr>
          <w:lang w:val="fr-FR" w:eastAsia="en-GB"/>
        </w:rPr>
        <w:t xml:space="preserve"> ↔ </w:t>
      </w:r>
      <w:hyperlink r:id="rId12565" w:anchor="Sit_Liquiere" w:history="1">
        <w:r w:rsidR="00E842DD" w:rsidRPr="00E842DD">
          <w:rPr>
            <w:rStyle w:val="Hyperlink"/>
            <w:lang w:val="fr-FR" w:eastAsia="en-GB"/>
          </w:rPr>
          <w:t>La Liquière</w:t>
        </w:r>
      </w:hyperlink>
      <w:r w:rsidR="00E842DD">
        <w:rPr>
          <w:lang w:val="fr-FR" w:eastAsia="en-GB"/>
        </w:rPr>
        <w:t xml:space="preserve"> | </w:t>
      </w:r>
      <w:hyperlink r:id="rId12566" w:anchor="Sit_Mauressip" w:history="1">
        <w:r w:rsidR="00E842DD" w:rsidRPr="00E842DD">
          <w:rPr>
            <w:rStyle w:val="Hyperlink"/>
            <w:lang w:val="fr-FR" w:eastAsia="en-GB"/>
          </w:rPr>
          <w:t>Mauressip</w:t>
        </w:r>
      </w:hyperlink>
      <w:r w:rsidR="00E842DD">
        <w:rPr>
          <w:lang w:val="fr-FR" w:eastAsia="en-GB"/>
        </w:rPr>
        <w:t xml:space="preserve"> | </w:t>
      </w:r>
      <w:hyperlink r:id="rId12567" w:anchor="Sit_Nages" w:history="1">
        <w:r w:rsidR="00E842DD" w:rsidRPr="00E842DD">
          <w:rPr>
            <w:rStyle w:val="Hyperlink"/>
            <w:lang w:val="fr-FR" w:eastAsia="en-GB"/>
          </w:rPr>
          <w:t>Nages</w:t>
        </w:r>
      </w:hyperlink>
    </w:p>
    <w:p w14:paraId="634D08F6" w14:textId="77777777" w:rsidR="00E842DD" w:rsidRDefault="00E842DD" w:rsidP="00242C0F">
      <w:pPr>
        <w:rPr>
          <w:lang w:val="fr-FR"/>
        </w:rPr>
      </w:pPr>
    </w:p>
    <w:p w14:paraId="1D5DA6DA" w14:textId="77777777" w:rsidR="00E842DD" w:rsidRDefault="00E842DD" w:rsidP="00426FF9">
      <w:pPr>
        <w:pStyle w:val="Heading1"/>
      </w:pPr>
      <w:bookmarkStart w:id="5174" w:name="Sit_Nages"/>
      <w:r>
        <w:t>NAGES</w:t>
      </w:r>
    </w:p>
    <w:bookmarkEnd w:id="5174"/>
    <w:p w14:paraId="2CD6C433" w14:textId="77777777" w:rsidR="00E842DD" w:rsidRDefault="00E842DD" w:rsidP="00242C0F">
      <w:pPr>
        <w:rPr>
          <w:lang w:val="fr-FR"/>
        </w:rPr>
      </w:pPr>
      <w:r>
        <w:rPr>
          <w:lang w:val="fr-FR"/>
        </w:rPr>
        <w:t>Etablissement de la plaine de la Vaunage fondé au 3e aec (BIB 2692)</w:t>
      </w:r>
    </w:p>
    <w:p w14:paraId="4631AB8C" w14:textId="2451252A" w:rsidR="00E842DD" w:rsidRDefault="00000000" w:rsidP="00E842DD">
      <w:pPr>
        <w:jc w:val="both"/>
        <w:rPr>
          <w:lang w:val="fr-FR" w:eastAsia="en-GB"/>
        </w:rPr>
      </w:pPr>
      <w:hyperlink r:id="rId12568" w:anchor="Sit_Cailar" w:history="1">
        <w:r w:rsidR="00E842DD" w:rsidRPr="00E842DD">
          <w:rPr>
            <w:rStyle w:val="Hyperlink"/>
            <w:lang w:val="fr-FR" w:eastAsia="en-GB"/>
          </w:rPr>
          <w:t>Cailar</w:t>
        </w:r>
      </w:hyperlink>
      <w:r w:rsidR="00E842DD">
        <w:rPr>
          <w:lang w:val="fr-FR" w:eastAsia="en-GB"/>
        </w:rPr>
        <w:t xml:space="preserve"> ↔ </w:t>
      </w:r>
      <w:hyperlink r:id="rId12569" w:anchor="Sit_Liquiere" w:history="1">
        <w:r w:rsidR="00E842DD" w:rsidRPr="00E842DD">
          <w:rPr>
            <w:rStyle w:val="Hyperlink"/>
            <w:lang w:val="fr-FR" w:eastAsia="en-GB"/>
          </w:rPr>
          <w:t>La Liquière</w:t>
        </w:r>
      </w:hyperlink>
      <w:r w:rsidR="00E842DD">
        <w:rPr>
          <w:lang w:val="fr-FR" w:eastAsia="en-GB"/>
        </w:rPr>
        <w:t xml:space="preserve"> | </w:t>
      </w:r>
      <w:hyperlink r:id="rId12570" w:anchor="Sit_Mauressip" w:history="1">
        <w:r w:rsidR="00E842DD" w:rsidRPr="00E842DD">
          <w:rPr>
            <w:rStyle w:val="Hyperlink"/>
            <w:lang w:val="fr-FR" w:eastAsia="en-GB"/>
          </w:rPr>
          <w:t>Mauressip</w:t>
        </w:r>
      </w:hyperlink>
      <w:r w:rsidR="00E842DD">
        <w:rPr>
          <w:lang w:val="fr-FR" w:eastAsia="en-GB"/>
        </w:rPr>
        <w:t xml:space="preserve"> | </w:t>
      </w:r>
      <w:hyperlink r:id="rId12571" w:anchor="Sit_Nages" w:history="1">
        <w:r w:rsidR="00E842DD" w:rsidRPr="00E842DD">
          <w:rPr>
            <w:rStyle w:val="Hyperlink"/>
            <w:lang w:val="fr-FR" w:eastAsia="en-GB"/>
          </w:rPr>
          <w:t>Nages</w:t>
        </w:r>
      </w:hyperlink>
    </w:p>
    <w:p w14:paraId="7A8EFD96" w14:textId="77777777" w:rsidR="00E842DD" w:rsidRPr="0032190F" w:rsidRDefault="00E842DD" w:rsidP="00242C0F">
      <w:pPr>
        <w:rPr>
          <w:lang w:val="fr-FR"/>
        </w:rPr>
      </w:pPr>
    </w:p>
    <w:p w14:paraId="5AA35AA0" w14:textId="77777777" w:rsidR="007032A5" w:rsidRPr="0032190F" w:rsidRDefault="007032A5" w:rsidP="00426FF9">
      <w:pPr>
        <w:pStyle w:val="Heading1"/>
      </w:pPr>
      <w:r w:rsidRPr="0032190F">
        <w:t>ERMITAGE (L’)</w:t>
      </w:r>
    </w:p>
    <w:p w14:paraId="47D8A522" w14:textId="0A6380F1" w:rsidR="007032A5" w:rsidRDefault="007032A5" w:rsidP="00242C0F">
      <w:pPr>
        <w:rPr>
          <w:lang w:val="fr-FR"/>
        </w:rPr>
      </w:pPr>
      <w:r w:rsidRPr="0032190F">
        <w:rPr>
          <w:lang w:val="fr-FR"/>
        </w:rPr>
        <w:t xml:space="preserve">L’Érmitage (Alès, Gard), est un petit </w:t>
      </w:r>
      <w:hyperlink r:id="rId12572" w:anchor="Cul_Oppidum" w:history="1">
        <w:r w:rsidR="00900011" w:rsidRPr="0032190F">
          <w:rPr>
            <w:rStyle w:val="Hyperlink"/>
            <w:lang w:val="fr-FR"/>
          </w:rPr>
          <w:t>oppidum</w:t>
        </w:r>
      </w:hyperlink>
      <w:r w:rsidR="00900011" w:rsidRPr="0032190F">
        <w:rPr>
          <w:lang w:val="fr-FR"/>
        </w:rPr>
        <w:t xml:space="preserve"> </w:t>
      </w:r>
      <w:r w:rsidRPr="0032190F">
        <w:rPr>
          <w:lang w:val="fr-FR"/>
        </w:rPr>
        <w:t>(habitat) occupé dès le 2</w:t>
      </w:r>
      <w:r w:rsidRPr="0032190F">
        <w:rPr>
          <w:vertAlign w:val="superscript"/>
          <w:lang w:val="fr-FR"/>
        </w:rPr>
        <w:t>e</w:t>
      </w:r>
      <w:r w:rsidRPr="0032190F">
        <w:rPr>
          <w:lang w:val="fr-FR"/>
        </w:rPr>
        <w:t xml:space="preserve"> aec dans l’aire des </w:t>
      </w:r>
      <w:r w:rsidRPr="0032190F">
        <w:rPr>
          <w:i/>
          <w:lang w:val="fr-FR"/>
        </w:rPr>
        <w:t>Volques Arécomiques</w:t>
      </w:r>
      <w:r w:rsidRPr="0032190F">
        <w:rPr>
          <w:lang w:val="fr-FR"/>
        </w:rPr>
        <w:t>, situé à la frontière romaine de la Transalpine (BIB poster ASM 2015)</w:t>
      </w:r>
    </w:p>
    <w:p w14:paraId="5D43F09A" w14:textId="77777777" w:rsidR="001361F9" w:rsidRDefault="001361F9" w:rsidP="00242C0F">
      <w:pPr>
        <w:rPr>
          <w:lang w:val="fr-FR"/>
        </w:rPr>
      </w:pPr>
    </w:p>
    <w:p w14:paraId="12722954" w14:textId="77777777" w:rsidR="001361F9" w:rsidRDefault="001361F9" w:rsidP="00426FF9">
      <w:pPr>
        <w:pStyle w:val="Heading1"/>
      </w:pPr>
      <w:bookmarkStart w:id="5175" w:name="Sit_Beziers"/>
      <w:r>
        <w:t>BEZIERS</w:t>
      </w:r>
    </w:p>
    <w:bookmarkEnd w:id="5175"/>
    <w:p w14:paraId="40A825C7" w14:textId="77777777" w:rsidR="001361F9" w:rsidRDefault="001361F9" w:rsidP="00242C0F">
      <w:pPr>
        <w:rPr>
          <w:lang w:val="fr-FR"/>
        </w:rPr>
      </w:pPr>
      <w:r>
        <w:rPr>
          <w:lang w:val="fr-FR"/>
        </w:rPr>
        <w:t>Dans la vallée de l'Orb, à proximité d'Ensérune. Le site de Béziers pendant l'âge du Fer occupe un vaste espace dès le 6e aec (BIB 2692)</w:t>
      </w:r>
    </w:p>
    <w:p w14:paraId="0DBE07DB" w14:textId="77777777" w:rsidR="00951321" w:rsidRPr="0032190F" w:rsidRDefault="00951321" w:rsidP="00242C0F">
      <w:pPr>
        <w:rPr>
          <w:lang w:val="fr-FR"/>
        </w:rPr>
      </w:pPr>
    </w:p>
    <w:p w14:paraId="4E4017C0" w14:textId="77777777" w:rsidR="00424934" w:rsidRPr="0032190F" w:rsidRDefault="00424934" w:rsidP="00426FF9">
      <w:pPr>
        <w:pStyle w:val="Heading1"/>
      </w:pPr>
      <w:bookmarkStart w:id="5176" w:name="Sit_Enserune"/>
      <w:r w:rsidRPr="0032190F">
        <w:t>ENSERUNE</w:t>
      </w:r>
      <w:bookmarkEnd w:id="5176"/>
    </w:p>
    <w:p w14:paraId="0BDC0DA0" w14:textId="77777777" w:rsidR="00424934" w:rsidRPr="0032190F" w:rsidRDefault="00424934" w:rsidP="00242C0F">
      <w:pPr>
        <w:rPr>
          <w:lang w:val="fr-FR"/>
        </w:rPr>
      </w:pPr>
    </w:p>
    <w:p w14:paraId="140363AE" w14:textId="77777777" w:rsidR="00424934" w:rsidRDefault="00424934" w:rsidP="00242C0F">
      <w:pPr>
        <w:rPr>
          <w:lang w:val="fr-FR" w:eastAsia="en-GB"/>
        </w:rPr>
      </w:pPr>
      <w:r w:rsidRPr="0032190F">
        <w:rPr>
          <w:lang w:val="fr-FR"/>
        </w:rPr>
        <w:t xml:space="preserve">Ensérune (Nissan-Les-Ensérune) </w:t>
      </w:r>
      <w:r w:rsidR="008C52EA" w:rsidRPr="0032190F">
        <w:rPr>
          <w:lang w:val="fr-FR" w:eastAsia="en-GB"/>
        </w:rPr>
        <w:t>La nécropole compte quelque 510 tombes datées entre 425 et 200 aec (BIB réunion d’équipe SPP, 24/01/17)</w:t>
      </w:r>
    </w:p>
    <w:p w14:paraId="6113D8A9" w14:textId="77777777" w:rsidR="001361F9" w:rsidRDefault="001361F9" w:rsidP="00242C0F">
      <w:pPr>
        <w:rPr>
          <w:lang w:val="fr-FR" w:eastAsia="en-GB"/>
        </w:rPr>
      </w:pPr>
      <w:r>
        <w:rPr>
          <w:lang w:val="fr-FR" w:eastAsia="en-GB"/>
        </w:rPr>
        <w:t>Le mobilier archéologique trouvé in-situ traduit la présence de différentes populations (BIB 2692)</w:t>
      </w:r>
    </w:p>
    <w:p w14:paraId="516BAC0D" w14:textId="77777777" w:rsidR="00D732A2" w:rsidRDefault="00D732A2" w:rsidP="00242C0F">
      <w:pPr>
        <w:rPr>
          <w:lang w:val="fr-FR" w:eastAsia="en-GB"/>
        </w:rPr>
      </w:pPr>
    </w:p>
    <w:p w14:paraId="2AB454B4" w14:textId="77777777" w:rsidR="00D732A2" w:rsidRDefault="00D732A2" w:rsidP="00D732A2">
      <w:pPr>
        <w:pStyle w:val="Heading2"/>
        <w:rPr>
          <w:lang w:eastAsia="en-GB"/>
        </w:rPr>
      </w:pPr>
      <w:r>
        <w:rPr>
          <w:lang w:eastAsia="en-GB"/>
        </w:rPr>
        <w:t>stèles</w:t>
      </w:r>
    </w:p>
    <w:p w14:paraId="63223908" w14:textId="0157D5FB" w:rsidR="006702EA" w:rsidRDefault="00D732A2" w:rsidP="00D732A2">
      <w:pPr>
        <w:rPr>
          <w:lang w:val="fr-FR"/>
        </w:rPr>
      </w:pPr>
      <w:r w:rsidRPr="0032190F">
        <w:rPr>
          <w:lang w:val="fr-FR"/>
        </w:rPr>
        <w:t>a livré un</w:t>
      </w:r>
      <w:r>
        <w:rPr>
          <w:lang w:val="fr-FR"/>
        </w:rPr>
        <w:t>e</w:t>
      </w:r>
      <w:r w:rsidRPr="0032190F">
        <w:rPr>
          <w:lang w:val="fr-FR"/>
        </w:rPr>
        <w:t xml:space="preserve"> </w:t>
      </w:r>
      <w:r>
        <w:rPr>
          <w:lang w:val="fr-FR"/>
        </w:rPr>
        <w:t>"</w:t>
      </w:r>
      <w:hyperlink r:id="rId12573" w:anchor="Cul_Steles_Anepigraphes" w:history="1">
        <w:r>
          <w:rPr>
            <w:rStyle w:val="Hyperlink"/>
            <w:lang w:val="fr-FR"/>
          </w:rPr>
          <w:t>s</w:t>
        </w:r>
        <w:r w:rsidRPr="00E51ED9">
          <w:rPr>
            <w:rStyle w:val="Hyperlink"/>
            <w:lang w:val="fr-FR"/>
          </w:rPr>
          <w:t>tèles anépigraphes</w:t>
        </w:r>
      </w:hyperlink>
      <w:r>
        <w:rPr>
          <w:lang w:val="fr-FR"/>
        </w:rPr>
        <w:t>"</w:t>
      </w:r>
      <w:r w:rsidRPr="0032190F">
        <w:rPr>
          <w:rStyle w:val="Hyperlink"/>
          <w:color w:val="auto"/>
          <w:u w:val="none"/>
          <w:lang w:val="fr-FR" w:eastAsia="en-GB"/>
        </w:rPr>
        <w:t xml:space="preserve"> à dévolution non-funéraire daté(s) du 7</w:t>
      </w:r>
      <w:r w:rsidRPr="0032190F">
        <w:rPr>
          <w:rStyle w:val="Hyperlink"/>
          <w:color w:val="auto"/>
          <w:u w:val="none"/>
          <w:vertAlign w:val="superscript"/>
          <w:lang w:val="fr-FR" w:eastAsia="en-GB"/>
        </w:rPr>
        <w:t>e</w:t>
      </w:r>
      <w:r w:rsidRPr="0032190F">
        <w:rPr>
          <w:rStyle w:val="Hyperlink"/>
          <w:color w:val="auto"/>
          <w:u w:val="none"/>
          <w:lang w:val="fr-FR" w:eastAsia="en-GB"/>
        </w:rPr>
        <w:t xml:space="preserve"> – 5</w:t>
      </w:r>
      <w:r w:rsidRPr="0032190F">
        <w:rPr>
          <w:rStyle w:val="Hyperlink"/>
          <w:color w:val="auto"/>
          <w:u w:val="none"/>
          <w:vertAlign w:val="superscript"/>
          <w:lang w:val="fr-FR" w:eastAsia="en-GB"/>
        </w:rPr>
        <w:t>e</w:t>
      </w:r>
      <w:r w:rsidRPr="0032190F">
        <w:rPr>
          <w:rStyle w:val="Hyperlink"/>
          <w:color w:val="auto"/>
          <w:u w:val="none"/>
          <w:lang w:val="fr-FR" w:eastAsia="en-GB"/>
        </w:rPr>
        <w:t xml:space="preserve"> aec </w:t>
      </w:r>
      <w:r w:rsidRPr="0032190F">
        <w:rPr>
          <w:lang w:val="fr-FR" w:eastAsia="en-GB"/>
        </w:rPr>
        <w:t>(BIB 2050 fig. 1).</w:t>
      </w:r>
      <w:r>
        <w:rPr>
          <w:lang w:val="fr-FR" w:eastAsia="en-GB"/>
        </w:rPr>
        <w:t xml:space="preserve"> </w:t>
      </w:r>
      <w:r w:rsidR="006702EA">
        <w:rPr>
          <w:lang w:val="fr-FR"/>
        </w:rPr>
        <w:t>Stèles en réemploi dans les fortification du Fer 2 (BIB 2052)</w:t>
      </w:r>
    </w:p>
    <w:p w14:paraId="32F2D83A" w14:textId="77777777" w:rsidR="00C237B7" w:rsidRPr="0032190F" w:rsidRDefault="00C237B7" w:rsidP="00242C0F">
      <w:pPr>
        <w:rPr>
          <w:lang w:val="fr-FR" w:eastAsia="en-GB"/>
        </w:rPr>
      </w:pPr>
    </w:p>
    <w:p w14:paraId="295DE743" w14:textId="77777777" w:rsidR="00C237B7" w:rsidRPr="0032190F" w:rsidRDefault="00C237B7" w:rsidP="00426FF9">
      <w:pPr>
        <w:pStyle w:val="Heading1"/>
      </w:pPr>
      <w:bookmarkStart w:id="5177" w:name="Sit_Rocher_Aures"/>
      <w:r w:rsidRPr="0032190F">
        <w:t>ROCHER DES AURES</w:t>
      </w:r>
    </w:p>
    <w:bookmarkEnd w:id="5177"/>
    <w:p w14:paraId="127DC60A" w14:textId="71880F78" w:rsidR="00C237B7" w:rsidRPr="0032190F" w:rsidRDefault="00C237B7" w:rsidP="00242C0F">
      <w:pPr>
        <w:rPr>
          <w:lang w:val="fr-FR" w:eastAsia="en-GB"/>
        </w:rPr>
      </w:pPr>
      <w:r w:rsidRPr="0032190F">
        <w:rPr>
          <w:lang w:val="fr-FR" w:eastAsia="en-GB"/>
        </w:rPr>
        <w:br/>
        <w:t>Site daté du BF 3b par une épingle à tête vasiforme. Présence de stèles éventuellement datées du 8</w:t>
      </w:r>
      <w:r w:rsidRPr="0032190F">
        <w:rPr>
          <w:vertAlign w:val="superscript"/>
          <w:lang w:val="fr-FR" w:eastAsia="en-GB"/>
        </w:rPr>
        <w:t>e</w:t>
      </w:r>
      <w:r w:rsidRPr="0032190F">
        <w:rPr>
          <w:lang w:val="fr-FR" w:eastAsia="en-GB"/>
        </w:rPr>
        <w:t>/7</w:t>
      </w:r>
      <w:r w:rsidRPr="0032190F">
        <w:rPr>
          <w:vertAlign w:val="superscript"/>
          <w:lang w:val="fr-FR" w:eastAsia="en-GB"/>
        </w:rPr>
        <w:t>e</w:t>
      </w:r>
      <w:r w:rsidRPr="0032190F">
        <w:rPr>
          <w:lang w:val="fr-FR" w:eastAsia="en-GB"/>
        </w:rPr>
        <w:t xml:space="preserve"> s. aec par comparaison avec </w:t>
      </w:r>
      <w:hyperlink r:id="rId12574" w:anchor="Sit_Ramasse" w:history="1">
        <w:r w:rsidRPr="0032190F">
          <w:rPr>
            <w:rStyle w:val="Hyperlink"/>
            <w:lang w:val="fr-FR" w:eastAsia="en-GB"/>
          </w:rPr>
          <w:t>La Ramasse</w:t>
        </w:r>
      </w:hyperlink>
      <w:r w:rsidRPr="0032190F">
        <w:rPr>
          <w:lang w:val="fr-FR" w:eastAsia="en-GB"/>
        </w:rPr>
        <w:t xml:space="preserve"> (BIB F. Sergent, Table ronde d’Orgnac 2016)</w:t>
      </w:r>
    </w:p>
    <w:p w14:paraId="7E233928" w14:textId="77777777" w:rsidR="00C237B7" w:rsidRPr="0032190F" w:rsidRDefault="00C237B7" w:rsidP="00242C0F">
      <w:pPr>
        <w:rPr>
          <w:lang w:val="fr-FR" w:eastAsia="en-GB"/>
        </w:rPr>
      </w:pPr>
    </w:p>
    <w:p w14:paraId="2854B755" w14:textId="77777777" w:rsidR="00C237B7" w:rsidRPr="0032190F" w:rsidRDefault="00C237B7" w:rsidP="00426FF9">
      <w:pPr>
        <w:pStyle w:val="Heading1"/>
      </w:pPr>
      <w:r w:rsidRPr="0032190F">
        <w:t>GETTES (LES)</w:t>
      </w:r>
    </w:p>
    <w:p w14:paraId="5509FED6" w14:textId="77777777" w:rsidR="00C237B7" w:rsidRPr="0032190F" w:rsidRDefault="00C237B7" w:rsidP="00242C0F">
      <w:pPr>
        <w:rPr>
          <w:lang w:val="fr-FR" w:eastAsia="en-GB"/>
        </w:rPr>
      </w:pPr>
      <w:r w:rsidRPr="0032190F">
        <w:rPr>
          <w:lang w:val="fr-FR" w:eastAsia="en-GB"/>
        </w:rPr>
        <w:t>Les Gettes (Eyzaht) est un site de hauteur daté du 7</w:t>
      </w:r>
      <w:r w:rsidRPr="0032190F">
        <w:rPr>
          <w:vertAlign w:val="superscript"/>
          <w:lang w:val="fr-FR" w:eastAsia="en-GB"/>
        </w:rPr>
        <w:t>e</w:t>
      </w:r>
      <w:r w:rsidRPr="0032190F">
        <w:rPr>
          <w:lang w:val="fr-FR" w:eastAsia="en-GB"/>
        </w:rPr>
        <w:t>-5</w:t>
      </w:r>
      <w:r w:rsidRPr="0032190F">
        <w:rPr>
          <w:vertAlign w:val="superscript"/>
          <w:lang w:val="fr-FR" w:eastAsia="en-GB"/>
        </w:rPr>
        <w:t>e</w:t>
      </w:r>
      <w:r w:rsidRPr="0032190F">
        <w:rPr>
          <w:lang w:val="fr-FR" w:eastAsia="en-GB"/>
        </w:rPr>
        <w:t xml:space="preserve"> aec (BIB F. Sergent, Table ronde d’Orgnac 2016)</w:t>
      </w:r>
    </w:p>
    <w:p w14:paraId="7B82321A" w14:textId="77777777" w:rsidR="00C237B7" w:rsidRPr="0032190F" w:rsidRDefault="00C237B7" w:rsidP="00242C0F">
      <w:pPr>
        <w:rPr>
          <w:lang w:val="fr-FR" w:eastAsia="en-GB"/>
        </w:rPr>
      </w:pPr>
    </w:p>
    <w:p w14:paraId="4CC911E5" w14:textId="77777777" w:rsidR="00C237B7" w:rsidRPr="0032190F" w:rsidRDefault="00C237B7" w:rsidP="00426FF9">
      <w:pPr>
        <w:pStyle w:val="Heading1"/>
      </w:pPr>
      <w:r w:rsidRPr="0032190F">
        <w:t>PUYS (LES)</w:t>
      </w:r>
    </w:p>
    <w:p w14:paraId="58C0612C" w14:textId="77652A4E" w:rsidR="00C237B7" w:rsidRPr="0032190F" w:rsidRDefault="00C237B7" w:rsidP="00376BCC">
      <w:pPr>
        <w:jc w:val="both"/>
        <w:rPr>
          <w:lang w:val="fr-FR" w:eastAsia="en-GB"/>
        </w:rPr>
      </w:pPr>
      <w:r w:rsidRPr="0032190F">
        <w:rPr>
          <w:lang w:val="fr-FR" w:eastAsia="en-GB"/>
        </w:rPr>
        <w:t>L’</w:t>
      </w:r>
      <w:hyperlink r:id="rId12575" w:anchor="Cul_Oppidum" w:history="1">
        <w:r w:rsidR="00900011" w:rsidRPr="0032190F">
          <w:rPr>
            <w:rStyle w:val="Hyperlink"/>
            <w:lang w:val="fr-FR"/>
          </w:rPr>
          <w:t>oppidum</w:t>
        </w:r>
      </w:hyperlink>
      <w:r w:rsidR="00900011" w:rsidRPr="0032190F">
        <w:rPr>
          <w:lang w:val="fr-FR"/>
        </w:rPr>
        <w:t xml:space="preserve"> </w:t>
      </w:r>
      <w:r w:rsidRPr="0032190F">
        <w:rPr>
          <w:lang w:val="fr-FR" w:eastAsia="en-GB"/>
        </w:rPr>
        <w:t xml:space="preserve"> Les Puys à Chamaret est daté par le mobilier des 8</w:t>
      </w:r>
      <w:r w:rsidRPr="0032190F">
        <w:rPr>
          <w:vertAlign w:val="superscript"/>
          <w:lang w:val="fr-FR" w:eastAsia="en-GB"/>
        </w:rPr>
        <w:t>e</w:t>
      </w:r>
      <w:r w:rsidRPr="0032190F">
        <w:rPr>
          <w:lang w:val="fr-FR" w:eastAsia="en-GB"/>
        </w:rPr>
        <w:t>/7</w:t>
      </w:r>
      <w:r w:rsidRPr="0032190F">
        <w:rPr>
          <w:vertAlign w:val="superscript"/>
          <w:lang w:val="fr-FR" w:eastAsia="en-GB"/>
        </w:rPr>
        <w:t>e</w:t>
      </w:r>
      <w:r w:rsidRPr="0032190F">
        <w:rPr>
          <w:lang w:val="fr-FR" w:eastAsia="en-GB"/>
        </w:rPr>
        <w:t xml:space="preserve"> s. aec. Le rempart daterait de la seconde moitié du 6</w:t>
      </w:r>
      <w:r w:rsidRPr="0032190F">
        <w:rPr>
          <w:vertAlign w:val="superscript"/>
          <w:lang w:val="fr-FR" w:eastAsia="en-GB"/>
        </w:rPr>
        <w:t>e</w:t>
      </w:r>
      <w:r w:rsidRPr="0032190F">
        <w:rPr>
          <w:lang w:val="fr-FR" w:eastAsia="en-GB"/>
        </w:rPr>
        <w:t xml:space="preserve"> s. La céramique comporte des amphores massaliètes et de la </w:t>
      </w:r>
      <w:hyperlink r:id="rId12576" w:anchor="Typ_Cera_G_monochrome" w:history="1">
        <w:r w:rsidR="008C52EA" w:rsidRPr="0032190F">
          <w:rPr>
            <w:rStyle w:val="Hyperlink"/>
            <w:lang w:val="fr-FR"/>
          </w:rPr>
          <w:t>grise monochrome</w:t>
        </w:r>
      </w:hyperlink>
      <w:r w:rsidRPr="0032190F">
        <w:rPr>
          <w:lang w:val="fr-FR" w:eastAsia="en-GB"/>
        </w:rPr>
        <w:t xml:space="preserve"> (BIB F. Sergent, Table ronde d’Orgnac 2016)</w:t>
      </w:r>
    </w:p>
    <w:p w14:paraId="675CACCC" w14:textId="77777777" w:rsidR="00C237B7" w:rsidRPr="0032190F" w:rsidRDefault="00C237B7" w:rsidP="00242C0F">
      <w:pPr>
        <w:rPr>
          <w:lang w:val="fr-FR" w:eastAsia="en-GB"/>
        </w:rPr>
      </w:pPr>
    </w:p>
    <w:p w14:paraId="695E09D0" w14:textId="77777777" w:rsidR="00C237B7" w:rsidRPr="0032190F" w:rsidRDefault="00C237B7" w:rsidP="00426FF9">
      <w:pPr>
        <w:pStyle w:val="Heading1"/>
      </w:pPr>
      <w:r w:rsidRPr="0032190F">
        <w:t>MOULON (LE)</w:t>
      </w:r>
    </w:p>
    <w:p w14:paraId="57AB6C7E" w14:textId="77777777" w:rsidR="00C237B7" w:rsidRPr="0032190F" w:rsidRDefault="00C237B7" w:rsidP="00242C0F">
      <w:pPr>
        <w:rPr>
          <w:lang w:val="fr-FR" w:eastAsia="en-GB"/>
        </w:rPr>
      </w:pPr>
      <w:r w:rsidRPr="0032190F">
        <w:rPr>
          <w:lang w:val="fr-FR" w:eastAsia="en-GB"/>
        </w:rPr>
        <w:t>Le site de hauteur du Moulon compte 5 enceintes agglomérées et circulaires qui s’affranchissent des courbes de niveau (BIB F. Sergent, Table ronde d’Orgnac 2016)</w:t>
      </w:r>
    </w:p>
    <w:p w14:paraId="666E083F" w14:textId="77777777" w:rsidR="00C237B7" w:rsidRPr="0032190F" w:rsidRDefault="00C237B7" w:rsidP="00242C0F">
      <w:pPr>
        <w:rPr>
          <w:lang w:val="fr-FR" w:eastAsia="en-GB"/>
        </w:rPr>
      </w:pPr>
    </w:p>
    <w:p w14:paraId="263F3700" w14:textId="77777777" w:rsidR="00C237B7" w:rsidRPr="0032190F" w:rsidRDefault="00C237B7" w:rsidP="00426FF9">
      <w:pPr>
        <w:pStyle w:val="Heading1"/>
      </w:pPr>
      <w:r w:rsidRPr="0032190F">
        <w:t>SAINT-ETIENNE-DE-DIONS</w:t>
      </w:r>
    </w:p>
    <w:p w14:paraId="622DB3DE" w14:textId="77777777" w:rsidR="00C237B7" w:rsidRPr="0032190F" w:rsidRDefault="00C237B7" w:rsidP="00242C0F">
      <w:pPr>
        <w:rPr>
          <w:lang w:val="fr-FR" w:eastAsia="en-GB"/>
        </w:rPr>
      </w:pPr>
      <w:r w:rsidRPr="0032190F">
        <w:rPr>
          <w:lang w:val="fr-FR" w:eastAsia="en-GB"/>
        </w:rPr>
        <w:t>Le site de hauteur de Saint-Etienne-de-Dions (St-Marcel d’Ardèche) est un site de hauteur daté de l’âge du Bronze (BIB F. Delrieu, E. Durand, Table ronde d’Orgnac 2016)</w:t>
      </w:r>
    </w:p>
    <w:p w14:paraId="0E5A46AF" w14:textId="77777777" w:rsidR="00C237B7" w:rsidRPr="0032190F" w:rsidRDefault="00C237B7" w:rsidP="00242C0F">
      <w:pPr>
        <w:rPr>
          <w:lang w:val="fr-FR" w:eastAsia="en-GB"/>
        </w:rPr>
      </w:pPr>
    </w:p>
    <w:p w14:paraId="385664CB" w14:textId="77777777" w:rsidR="00C237B7" w:rsidRPr="0032190F" w:rsidRDefault="00C237B7" w:rsidP="00426FF9">
      <w:pPr>
        <w:pStyle w:val="Heading1"/>
      </w:pPr>
      <w:r w:rsidRPr="0032190F">
        <w:t>CHARAUBARES</w:t>
      </w:r>
    </w:p>
    <w:p w14:paraId="65658295" w14:textId="77777777" w:rsidR="00C237B7" w:rsidRPr="0032190F" w:rsidRDefault="00C237B7" w:rsidP="00242C0F">
      <w:pPr>
        <w:rPr>
          <w:lang w:val="fr-FR" w:eastAsia="en-GB"/>
        </w:rPr>
      </w:pPr>
      <w:r w:rsidRPr="0032190F">
        <w:rPr>
          <w:lang w:val="fr-FR" w:eastAsia="en-GB"/>
        </w:rPr>
        <w:t>Le site de Charaubares (Sceautres) est localisé sur le massif basaltique du Coivront domine la plaine d’Alba. La surface enclose du site est de 3,5 ha (BIB F. Delrieu, E. Durand, Table ronde d’Orgnac 2016)</w:t>
      </w:r>
    </w:p>
    <w:p w14:paraId="024F68DF" w14:textId="77777777" w:rsidR="005A14AB" w:rsidRPr="0032190F" w:rsidRDefault="005A14AB" w:rsidP="00242C0F">
      <w:pPr>
        <w:rPr>
          <w:lang w:val="fr-FR" w:eastAsia="en-GB"/>
        </w:rPr>
      </w:pPr>
    </w:p>
    <w:p w14:paraId="3B76E537" w14:textId="77777777" w:rsidR="00894DC1" w:rsidRPr="0032190F" w:rsidRDefault="00894DC1" w:rsidP="00426FF9">
      <w:pPr>
        <w:pStyle w:val="Heading1"/>
      </w:pPr>
      <w:bookmarkStart w:id="5178" w:name="Sit_Vaison_Romaine"/>
      <w:r w:rsidRPr="0032190F">
        <w:t>VAISON-LA-ROMAINE</w:t>
      </w:r>
    </w:p>
    <w:bookmarkEnd w:id="5178"/>
    <w:p w14:paraId="5B443D48" w14:textId="51719124" w:rsidR="00894DC1" w:rsidRDefault="00894DC1" w:rsidP="00894DC1">
      <w:pPr>
        <w:rPr>
          <w:lang w:val="fr-FR" w:eastAsia="en-GB"/>
        </w:rPr>
      </w:pPr>
      <w:r w:rsidRPr="0032190F">
        <w:rPr>
          <w:lang w:val="fr-FR"/>
        </w:rPr>
        <w:t>Le site de Vaison-la-Romaine a livré un</w:t>
      </w:r>
      <w:r w:rsidR="00E51ED9">
        <w:rPr>
          <w:lang w:val="fr-FR"/>
        </w:rPr>
        <w:t>e</w:t>
      </w:r>
      <w:r w:rsidRPr="0032190F">
        <w:rPr>
          <w:lang w:val="fr-FR"/>
        </w:rPr>
        <w:t xml:space="preserve"> </w:t>
      </w:r>
      <w:r w:rsidR="00E51ED9">
        <w:rPr>
          <w:lang w:val="fr-FR"/>
        </w:rPr>
        <w:t>"</w:t>
      </w:r>
      <w:hyperlink r:id="rId12577" w:anchor="Cul_Steles_Anepigraphes" w:history="1">
        <w:r w:rsidR="009458D2">
          <w:rPr>
            <w:rStyle w:val="Hyperlink"/>
            <w:lang w:val="fr-FR"/>
          </w:rPr>
          <w:t>s</w:t>
        </w:r>
        <w:r w:rsidR="00E51ED9" w:rsidRPr="00E51ED9">
          <w:rPr>
            <w:rStyle w:val="Hyperlink"/>
            <w:lang w:val="fr-FR"/>
          </w:rPr>
          <w:t>tèles anépigraphe</w:t>
        </w:r>
      </w:hyperlink>
      <w:r w:rsidR="00E51ED9">
        <w:rPr>
          <w:lang w:val="fr-FR"/>
        </w:rPr>
        <w:t>"</w:t>
      </w:r>
      <w:r w:rsidR="00E51ED9" w:rsidRPr="0032190F">
        <w:rPr>
          <w:rStyle w:val="Hyperlink"/>
          <w:color w:val="auto"/>
          <w:u w:val="none"/>
          <w:lang w:val="fr-FR" w:eastAsia="en-GB"/>
        </w:rPr>
        <w:t xml:space="preserve"> </w:t>
      </w:r>
      <w:r w:rsidRPr="0032190F">
        <w:rPr>
          <w:rStyle w:val="Hyperlink"/>
          <w:color w:val="auto"/>
          <w:u w:val="none"/>
          <w:lang w:val="fr-FR" w:eastAsia="en-GB"/>
        </w:rPr>
        <w:t xml:space="preserve"> à dévolution non-funéraire daté(s) du 7</w:t>
      </w:r>
      <w:r w:rsidRPr="0032190F">
        <w:rPr>
          <w:rStyle w:val="Hyperlink"/>
          <w:color w:val="auto"/>
          <w:u w:val="none"/>
          <w:vertAlign w:val="superscript"/>
          <w:lang w:val="fr-FR" w:eastAsia="en-GB"/>
        </w:rPr>
        <w:t>e</w:t>
      </w:r>
      <w:r w:rsidRPr="0032190F">
        <w:rPr>
          <w:rStyle w:val="Hyperlink"/>
          <w:color w:val="auto"/>
          <w:u w:val="none"/>
          <w:lang w:val="fr-FR" w:eastAsia="en-GB"/>
        </w:rPr>
        <w:t xml:space="preserve"> – 5</w:t>
      </w:r>
      <w:r w:rsidRPr="0032190F">
        <w:rPr>
          <w:rStyle w:val="Hyperlink"/>
          <w:color w:val="auto"/>
          <w:u w:val="none"/>
          <w:vertAlign w:val="superscript"/>
          <w:lang w:val="fr-FR" w:eastAsia="en-GB"/>
        </w:rPr>
        <w:t>e</w:t>
      </w:r>
      <w:r w:rsidRPr="0032190F">
        <w:rPr>
          <w:rStyle w:val="Hyperlink"/>
          <w:color w:val="auto"/>
          <w:u w:val="none"/>
          <w:lang w:val="fr-FR" w:eastAsia="en-GB"/>
        </w:rPr>
        <w:t xml:space="preserve"> aec </w:t>
      </w:r>
      <w:r w:rsidRPr="0032190F">
        <w:rPr>
          <w:lang w:val="fr-FR" w:eastAsia="en-GB"/>
        </w:rPr>
        <w:t>(BIB 2050 fig. 1)</w:t>
      </w:r>
    </w:p>
    <w:p w14:paraId="63EFDCE1" w14:textId="77777777" w:rsidR="00F43125" w:rsidRDefault="00F43125" w:rsidP="00894DC1">
      <w:pPr>
        <w:rPr>
          <w:lang w:val="fr-FR" w:eastAsia="en-GB"/>
        </w:rPr>
      </w:pPr>
    </w:p>
    <w:p w14:paraId="03F988E5" w14:textId="77777777" w:rsidR="00F43125" w:rsidRDefault="00F43125" w:rsidP="00426FF9">
      <w:pPr>
        <w:pStyle w:val="Heading1"/>
      </w:pPr>
      <w:r>
        <w:t>CAVALADE (LA)</w:t>
      </w:r>
    </w:p>
    <w:p w14:paraId="170574E9" w14:textId="77777777" w:rsidR="00F43125" w:rsidRDefault="00F43125" w:rsidP="00894DC1">
      <w:pPr>
        <w:rPr>
          <w:lang w:val="fr-FR" w:eastAsia="en-GB"/>
        </w:rPr>
      </w:pPr>
    </w:p>
    <w:p w14:paraId="4762DF91" w14:textId="77777777" w:rsidR="00F43125" w:rsidRDefault="00B05368" w:rsidP="00B05368">
      <w:pPr>
        <w:jc w:val="both"/>
        <w:rPr>
          <w:lang w:val="fr-FR" w:eastAsia="en-GB"/>
        </w:rPr>
      </w:pPr>
      <w:r>
        <w:rPr>
          <w:lang w:val="fr-FR" w:eastAsia="en-GB"/>
        </w:rPr>
        <w:t>La Cavalade (</w:t>
      </w:r>
      <w:r w:rsidR="00F43125">
        <w:rPr>
          <w:lang w:val="fr-FR" w:eastAsia="en-GB"/>
        </w:rPr>
        <w:t>Montpellier</w:t>
      </w:r>
      <w:r>
        <w:rPr>
          <w:lang w:val="fr-FR" w:eastAsia="en-GB"/>
        </w:rPr>
        <w:t>)</w:t>
      </w:r>
      <w:r w:rsidR="007E0AE6">
        <w:rPr>
          <w:lang w:val="fr-FR" w:eastAsia="en-GB"/>
        </w:rPr>
        <w:t>, au nord de Lattes</w:t>
      </w:r>
      <w:r w:rsidR="00F43125">
        <w:rPr>
          <w:lang w:val="fr-FR" w:eastAsia="en-GB"/>
        </w:rPr>
        <w:t>. Stèle romaine à sommet arrondi</w:t>
      </w:r>
      <w:r>
        <w:rPr>
          <w:lang w:val="fr-FR" w:eastAsia="en-GB"/>
        </w:rPr>
        <w:t>/cintré</w:t>
      </w:r>
      <w:r w:rsidR="00F43125">
        <w:rPr>
          <w:lang w:val="fr-FR" w:eastAsia="en-GB"/>
        </w:rPr>
        <w:t>, cartouche formulaire sans moulure</w:t>
      </w:r>
      <w:r w:rsidR="007E0AE6">
        <w:rPr>
          <w:lang w:val="fr-FR" w:eastAsia="en-GB"/>
        </w:rPr>
        <w:t>, traces de gradine dans la partie inférieure</w:t>
      </w:r>
      <w:r w:rsidR="00F43125">
        <w:rPr>
          <w:lang w:val="fr-FR" w:eastAsia="en-GB"/>
        </w:rPr>
        <w:t xml:space="preserve">. On peut associer cette stèle à </w:t>
      </w:r>
      <w:r w:rsidR="00F43125">
        <w:rPr>
          <w:lang w:val="fr-FR" w:eastAsia="en-GB"/>
        </w:rPr>
        <w:lastRenderedPageBreak/>
        <w:t>celle(s) de la nécropole Filiès (M. Christol, séminaire EpiSpat, 2019)</w:t>
      </w:r>
      <w:r w:rsidR="007E0AE6">
        <w:rPr>
          <w:lang w:val="fr-FR" w:eastAsia="en-GB"/>
        </w:rPr>
        <w:t xml:space="preserve"> De manière générale, les stèles à fronton triangulaire et petits acrotères sont plus anciennes que celles à sommet arrondi et celles sans champ épigraphiques sont plus ancienne que celle avec champ épigraphique (M. Christol, séminaire EpiSpat, 2019)</w:t>
      </w:r>
    </w:p>
    <w:p w14:paraId="37279E1C" w14:textId="77777777" w:rsidR="006702EA" w:rsidRDefault="006702EA" w:rsidP="00B05368">
      <w:pPr>
        <w:jc w:val="both"/>
        <w:rPr>
          <w:lang w:val="fr-FR" w:eastAsia="en-GB"/>
        </w:rPr>
      </w:pPr>
    </w:p>
    <w:p w14:paraId="05E96940" w14:textId="77777777" w:rsidR="006702EA" w:rsidRDefault="006702EA" w:rsidP="00426FF9">
      <w:pPr>
        <w:pStyle w:val="Heading1"/>
      </w:pPr>
      <w:bookmarkStart w:id="5179" w:name="Sit_Grezan"/>
      <w:r>
        <w:t>GREZAN</w:t>
      </w:r>
    </w:p>
    <w:bookmarkEnd w:id="5179"/>
    <w:p w14:paraId="66775DE4" w14:textId="77777777" w:rsidR="006702EA" w:rsidRDefault="006702EA" w:rsidP="00B05368">
      <w:pPr>
        <w:jc w:val="both"/>
        <w:rPr>
          <w:lang w:val="fr-FR" w:eastAsia="en-GB"/>
        </w:rPr>
      </w:pPr>
    </w:p>
    <w:p w14:paraId="0C59E306" w14:textId="4936FBDD" w:rsidR="006702EA" w:rsidRDefault="006702EA" w:rsidP="00B05368">
      <w:pPr>
        <w:jc w:val="both"/>
        <w:rPr>
          <w:lang w:val="fr-FR" w:eastAsia="en-GB"/>
        </w:rPr>
      </w:pPr>
      <w:r>
        <w:rPr>
          <w:lang w:val="fr-FR" w:eastAsia="en-GB"/>
        </w:rPr>
        <w:t xml:space="preserve">Grézan (Nîmes). Statue dont </w:t>
      </w:r>
      <w:r w:rsidRPr="006702EA">
        <w:rPr>
          <w:lang w:val="fr-FR" w:eastAsia="en-GB"/>
        </w:rPr>
        <w:t xml:space="preserve">l'équipement est par certains aspects comparable. La datation de cette statue, d'abord située de manière lâche entre le V' et le Ill' s. av. n. è., a été plus récemment recentrée sur la fin du V' ou le IV' s. en tenant compte de la typologie de l'agrafe de ceinture qui renvoie à des exemplaires d'Espagne, de Mailhac ou d'Aléria datés de cette époque. Le torque à boule que porte le personnage constituait également un argument pour rabaisser la chronologie, ce type d'ornement, d'abord féminin, n'étant réputé entrer que tardivement dans l'équipement des guerriers gaulois. Retenir cette datation traditionnelle permettrait de placer le guerrier de Grézan dans la filiation du </w:t>
      </w:r>
      <w:hyperlink r:id="rId12578" w:anchor="Sit_Lattes_scul_guerrier" w:history="1">
        <w:r w:rsidRPr="006702EA">
          <w:rPr>
            <w:rStyle w:val="Hyperlink"/>
            <w:lang w:val="fr-FR" w:eastAsia="en-GB"/>
          </w:rPr>
          <w:t>"guerrier" de Lattes</w:t>
        </w:r>
      </w:hyperlink>
      <w:r w:rsidRPr="006702EA">
        <w:rPr>
          <w:lang w:val="fr-FR" w:eastAsia="en-GB"/>
        </w:rPr>
        <w:t>, en y voyant une réalisation indigène beaucoup moins maîtrisée sur le plan anatomique (pose hiératique très raide, bras aplatis collés au corps, dos bossu, cou tronconique démesurément large) et présentant quelques particularités de tradition régionale telles que le casque en cap</w:t>
      </w:r>
      <w:r>
        <w:rPr>
          <w:lang w:val="fr-FR" w:eastAsia="en-GB"/>
        </w:rPr>
        <w:t xml:space="preserve">uchon retombant sur les épaules (BIB 2053) </w:t>
      </w:r>
      <w:hyperlink r:id="rId12579" w:anchor="Cul_Art_TAC_T_t_cardiophylax" w:history="1">
        <w:r w:rsidR="00AE6FC9" w:rsidRPr="004D73B0">
          <w:rPr>
            <w:rStyle w:val="Hyperlink"/>
            <w:lang w:val="fr-FR"/>
          </w:rPr>
          <w:t>cardiophylax</w:t>
        </w:r>
      </w:hyperlink>
      <w:r w:rsidR="00AE6FC9">
        <w:rPr>
          <w:lang w:val="fr-FR" w:eastAsia="en-GB"/>
        </w:rPr>
        <w:t xml:space="preserve"> </w:t>
      </w:r>
      <w:r>
        <w:rPr>
          <w:lang w:val="fr-FR" w:eastAsia="en-GB"/>
        </w:rPr>
        <w:t>(SS BIB)</w:t>
      </w:r>
    </w:p>
    <w:p w14:paraId="6F6725EF" w14:textId="77777777" w:rsidR="00725891" w:rsidRDefault="00725891" w:rsidP="00894DC1">
      <w:pPr>
        <w:rPr>
          <w:lang w:val="fr-FR" w:eastAsia="en-GB"/>
        </w:rPr>
      </w:pPr>
    </w:p>
    <w:p w14:paraId="632729F9" w14:textId="77777777" w:rsidR="00C229ED" w:rsidRPr="0032190F" w:rsidRDefault="00C229ED" w:rsidP="00426FF9">
      <w:pPr>
        <w:pStyle w:val="Heading1"/>
      </w:pPr>
      <w:bookmarkStart w:id="5180" w:name="Sit_Lattes"/>
      <w:r w:rsidRPr="0032190F">
        <w:t>LATTES</w:t>
      </w:r>
    </w:p>
    <w:bookmarkEnd w:id="5180"/>
    <w:p w14:paraId="708221E0" w14:textId="77777777" w:rsidR="00C229ED" w:rsidRPr="0032190F" w:rsidRDefault="00C229ED" w:rsidP="00242C0F">
      <w:pPr>
        <w:jc w:val="both"/>
        <w:rPr>
          <w:lang w:val="fr-FR"/>
        </w:rPr>
      </w:pPr>
    </w:p>
    <w:p w14:paraId="4B5A8835" w14:textId="77777777" w:rsidR="00566234" w:rsidRDefault="00566234" w:rsidP="00242C0F">
      <w:pPr>
        <w:jc w:val="both"/>
        <w:rPr>
          <w:lang w:val="fr-FR"/>
        </w:rPr>
      </w:pPr>
      <w:r w:rsidRPr="0032190F">
        <w:rPr>
          <w:lang w:val="fr-FR"/>
        </w:rPr>
        <w:t>Lattes (Hérault).</w:t>
      </w:r>
    </w:p>
    <w:p w14:paraId="6B284094" w14:textId="77777777" w:rsidR="006702EA" w:rsidRDefault="006702EA" w:rsidP="00242C0F">
      <w:pPr>
        <w:jc w:val="both"/>
        <w:rPr>
          <w:lang w:val="fr-FR"/>
        </w:rPr>
      </w:pPr>
    </w:p>
    <w:p w14:paraId="02425A1E" w14:textId="77777777" w:rsidR="006702EA" w:rsidRPr="0032190F" w:rsidRDefault="006702EA" w:rsidP="006702EA">
      <w:pPr>
        <w:pStyle w:val="Heading2"/>
      </w:pPr>
      <w:bookmarkStart w:id="5181" w:name="Sit_Lattes_per"/>
      <w:r>
        <w:t>Périodisation</w:t>
      </w:r>
    </w:p>
    <w:bookmarkEnd w:id="5181"/>
    <w:p w14:paraId="4687D730" w14:textId="77777777" w:rsidR="00566234" w:rsidRPr="0032190F" w:rsidRDefault="00566234" w:rsidP="00242C0F">
      <w:pPr>
        <w:jc w:val="both"/>
        <w:rPr>
          <w:lang w:val="fr-FR"/>
        </w:rPr>
      </w:pPr>
    </w:p>
    <w:p w14:paraId="64571F4F" w14:textId="77777777" w:rsidR="00566234" w:rsidRPr="006702EA" w:rsidRDefault="00566234" w:rsidP="006702EA">
      <w:pPr>
        <w:pStyle w:val="Heading3"/>
      </w:pPr>
      <w:r w:rsidRPr="006702EA">
        <w:t>Chasséen</w:t>
      </w:r>
    </w:p>
    <w:p w14:paraId="7D59067E" w14:textId="77777777" w:rsidR="00566234" w:rsidRPr="0032190F" w:rsidRDefault="00566234" w:rsidP="00566234">
      <w:pPr>
        <w:rPr>
          <w:lang w:val="fr-FR"/>
        </w:rPr>
      </w:pPr>
      <w:r w:rsidRPr="0032190F">
        <w:rPr>
          <w:lang w:val="fr-FR"/>
        </w:rPr>
        <w:t>Decouverte dans les sondages IX et XIII de Lattes (Mendoza et Prades, 1988) de tessons chasseens</w:t>
      </w:r>
    </w:p>
    <w:p w14:paraId="5B5B0615" w14:textId="23ED4E72" w:rsidR="00566234" w:rsidRPr="0032190F" w:rsidRDefault="00566234" w:rsidP="00566234">
      <w:pPr>
        <w:rPr>
          <w:lang w:val="fr-FR"/>
        </w:rPr>
      </w:pPr>
      <w:r w:rsidRPr="0032190F">
        <w:rPr>
          <w:lang w:val="fr-FR"/>
        </w:rPr>
        <w:t xml:space="preserve">decorés de motifs en étoiles et en </w:t>
      </w:r>
      <w:hyperlink r:id="rId12580" w:anchor="Cul_Art_TAC_T_g_soleil" w:history="1">
        <w:r w:rsidRPr="0032190F">
          <w:rPr>
            <w:rStyle w:val="Hyperlink"/>
            <w:lang w:val="fr-FR"/>
          </w:rPr>
          <w:t>soleils</w:t>
        </w:r>
      </w:hyperlink>
      <w:r w:rsidRPr="0032190F">
        <w:rPr>
          <w:lang w:val="fr-FR"/>
        </w:rPr>
        <w:t xml:space="preserve"> (BIB 2515)</w:t>
      </w:r>
    </w:p>
    <w:p w14:paraId="4E054CA3" w14:textId="77777777" w:rsidR="00566234" w:rsidRPr="0032190F" w:rsidRDefault="00566234" w:rsidP="00566234">
      <w:pPr>
        <w:rPr>
          <w:lang w:val="fr-FR"/>
        </w:rPr>
      </w:pPr>
    </w:p>
    <w:p w14:paraId="3C59F077" w14:textId="77777777" w:rsidR="00566234" w:rsidRPr="0035562A" w:rsidRDefault="00566234" w:rsidP="006702EA">
      <w:pPr>
        <w:pStyle w:val="Heading3"/>
      </w:pPr>
      <w:bookmarkStart w:id="5182" w:name="Sit_Lattes_per_BF3"/>
      <w:r w:rsidRPr="0035562A">
        <w:t>Bronze final</w:t>
      </w:r>
    </w:p>
    <w:bookmarkEnd w:id="5182"/>
    <w:p w14:paraId="616AEA9B" w14:textId="77777777" w:rsidR="00126901" w:rsidRPr="0032190F" w:rsidRDefault="00126901" w:rsidP="00242C0F">
      <w:pPr>
        <w:jc w:val="both"/>
        <w:rPr>
          <w:lang w:val="fr-FR"/>
        </w:rPr>
      </w:pPr>
      <w:r w:rsidRPr="0032190F">
        <w:rPr>
          <w:lang w:val="fr-FR"/>
        </w:rPr>
        <w:t>Céramique du BF 3, typoZipf</w:t>
      </w:r>
      <w:r w:rsidR="00566234" w:rsidRPr="0032190F">
        <w:rPr>
          <w:lang w:val="fr-FR"/>
        </w:rPr>
        <w:t xml:space="preserve"> </w:t>
      </w:r>
      <w:r w:rsidRPr="0032190F">
        <w:rPr>
          <w:i/>
          <w:lang w:val="fr-FR"/>
        </w:rPr>
        <w:t>sans iconographie</w:t>
      </w:r>
      <w:r w:rsidRPr="0032190F">
        <w:rPr>
          <w:lang w:val="fr-FR"/>
        </w:rPr>
        <w:t xml:space="preserve"> (BIB 1880 p. 634)</w:t>
      </w:r>
    </w:p>
    <w:p w14:paraId="5DB7334B" w14:textId="4E3B5F29" w:rsidR="00C229ED" w:rsidRPr="0032190F" w:rsidRDefault="00566234" w:rsidP="00242C0F">
      <w:pPr>
        <w:jc w:val="both"/>
        <w:rPr>
          <w:lang w:val="fr-FR"/>
        </w:rPr>
      </w:pPr>
      <w:r w:rsidRPr="0032190F">
        <w:rPr>
          <w:lang w:val="fr-FR"/>
        </w:rPr>
        <w:t>Le site de Lattes</w:t>
      </w:r>
      <w:r w:rsidR="00C31D13" w:rsidRPr="0032190F">
        <w:rPr>
          <w:lang w:val="fr-FR"/>
        </w:rPr>
        <w:t xml:space="preserve"> est un </w:t>
      </w:r>
      <w:hyperlink r:id="rId12581" w:anchor="Cul_Oppidum" w:history="1">
        <w:r w:rsidR="00900011" w:rsidRPr="0032190F">
          <w:rPr>
            <w:rStyle w:val="Hyperlink"/>
            <w:lang w:val="fr-FR"/>
          </w:rPr>
          <w:t>oppidum</w:t>
        </w:r>
      </w:hyperlink>
      <w:r w:rsidR="00900011" w:rsidRPr="0032190F">
        <w:rPr>
          <w:lang w:val="fr-FR"/>
        </w:rPr>
        <w:t xml:space="preserve"> </w:t>
      </w:r>
      <w:r w:rsidR="00C229ED" w:rsidRPr="0032190F">
        <w:rPr>
          <w:lang w:val="fr-FR"/>
        </w:rPr>
        <w:t>puis nécropole au milieu du 1</w:t>
      </w:r>
      <w:r w:rsidR="00C229ED" w:rsidRPr="0032190F">
        <w:rPr>
          <w:vertAlign w:val="superscript"/>
          <w:lang w:val="fr-FR"/>
        </w:rPr>
        <w:t>e</w:t>
      </w:r>
      <w:r w:rsidR="00C229ED" w:rsidRPr="0032190F">
        <w:rPr>
          <w:lang w:val="fr-FR"/>
        </w:rPr>
        <w:t xml:space="preserve"> aec (M.-J. Ouriachi com. pers.)</w:t>
      </w:r>
      <w:r w:rsidR="007032A5" w:rsidRPr="0032190F">
        <w:rPr>
          <w:lang w:val="fr-FR"/>
        </w:rPr>
        <w:t>. Fondé vers 525 aec, avec une participation probable des commerçant</w:t>
      </w:r>
      <w:r w:rsidR="00B122CB" w:rsidRPr="0032190F">
        <w:rPr>
          <w:lang w:val="fr-FR"/>
        </w:rPr>
        <w:t>s</w:t>
      </w:r>
      <w:r w:rsidR="007032A5" w:rsidRPr="0032190F">
        <w:rPr>
          <w:lang w:val="fr-FR"/>
        </w:rPr>
        <w:t xml:space="preserve"> étrusques (BIB poster ASM 2015)</w:t>
      </w:r>
    </w:p>
    <w:p w14:paraId="5837AF2B" w14:textId="77777777" w:rsidR="007032A5" w:rsidRPr="0032190F" w:rsidRDefault="007032A5" w:rsidP="00242C0F">
      <w:pPr>
        <w:jc w:val="both"/>
        <w:rPr>
          <w:lang w:val="fr-FR"/>
        </w:rPr>
      </w:pPr>
      <w:r w:rsidRPr="0032190F">
        <w:rPr>
          <w:lang w:val="fr-FR"/>
        </w:rPr>
        <w:t>Très dynamique au 2 aec (BIB Musée Henri Prades)</w:t>
      </w:r>
    </w:p>
    <w:p w14:paraId="6B47E62D" w14:textId="77777777" w:rsidR="0068524C" w:rsidRPr="0032190F" w:rsidRDefault="007032A5" w:rsidP="00242C0F">
      <w:pPr>
        <w:jc w:val="both"/>
        <w:rPr>
          <w:lang w:val="fr-FR"/>
        </w:rPr>
      </w:pPr>
      <w:r w:rsidRPr="0032190F">
        <w:rPr>
          <w:lang w:val="fr-FR"/>
        </w:rPr>
        <w:t>Ville porturaire fondée à la fin du 6</w:t>
      </w:r>
      <w:r w:rsidRPr="0032190F">
        <w:rPr>
          <w:vertAlign w:val="superscript"/>
          <w:lang w:val="fr-FR"/>
        </w:rPr>
        <w:t>e</w:t>
      </w:r>
      <w:r w:rsidRPr="0032190F">
        <w:rPr>
          <w:lang w:val="fr-FR"/>
        </w:rPr>
        <w:t xml:space="preserve"> aec et occupée jusqu’au 2</w:t>
      </w:r>
      <w:r w:rsidRPr="0032190F">
        <w:rPr>
          <w:vertAlign w:val="superscript"/>
          <w:lang w:val="fr-FR"/>
        </w:rPr>
        <w:t>e</w:t>
      </w:r>
      <w:r w:rsidRPr="0032190F">
        <w:rPr>
          <w:lang w:val="fr-FR"/>
        </w:rPr>
        <w:t xml:space="preserve"> ad. Implanté entre les deux bras du Lez, circonscrite au sud par la lagune. Dans un environnement de chênes, ormes, frènes (BIB poster ASM 2015). La ville, entourée d’un rempart, s’étend sur 3,5 ha (BIB poster ASM 2015)</w:t>
      </w:r>
    </w:p>
    <w:p w14:paraId="40563938" w14:textId="77777777" w:rsidR="00566234" w:rsidRPr="0032190F" w:rsidRDefault="00566234" w:rsidP="00242C0F">
      <w:pPr>
        <w:jc w:val="both"/>
        <w:rPr>
          <w:lang w:val="fr-FR"/>
        </w:rPr>
      </w:pPr>
    </w:p>
    <w:p w14:paraId="46DDF056" w14:textId="77777777" w:rsidR="00566234" w:rsidRPr="0035562A" w:rsidRDefault="006702EA" w:rsidP="006702EA">
      <w:pPr>
        <w:pStyle w:val="Heading3"/>
      </w:pPr>
      <w:bookmarkStart w:id="5183" w:name="Sit_Lattes_per_Fer"/>
      <w:r w:rsidRPr="0035562A">
        <w:t>Fer</w:t>
      </w:r>
    </w:p>
    <w:bookmarkEnd w:id="5183"/>
    <w:p w14:paraId="4B59E8A9" w14:textId="77777777" w:rsidR="00566234" w:rsidRPr="0032190F" w:rsidRDefault="00566234" w:rsidP="00566234">
      <w:pPr>
        <w:jc w:val="both"/>
        <w:rPr>
          <w:lang w:val="fr-FR"/>
        </w:rPr>
      </w:pPr>
      <w:r w:rsidRPr="0032190F">
        <w:rPr>
          <w:lang w:val="fr-FR"/>
        </w:rPr>
        <w:t xml:space="preserve">Lattes, lat. </w:t>
      </w:r>
      <w:r w:rsidRPr="0032190F">
        <w:rPr>
          <w:i/>
          <w:lang w:val="fr-FR"/>
        </w:rPr>
        <w:t>latis</w:t>
      </w:r>
      <w:r w:rsidRPr="0032190F">
        <w:rPr>
          <w:lang w:val="fr-FR"/>
        </w:rPr>
        <w:t xml:space="preserve">, « marais », </w:t>
      </w:r>
      <w:r w:rsidRPr="0032190F">
        <w:rPr>
          <w:i/>
          <w:lang w:val="fr-FR"/>
        </w:rPr>
        <w:t>are</w:t>
      </w:r>
      <w:r w:rsidRPr="0032190F">
        <w:rPr>
          <w:lang w:val="fr-FR"/>
        </w:rPr>
        <w:t>, « proche de » (BIB Musée Henri Prades)</w:t>
      </w:r>
      <w:r w:rsidR="001361F9">
        <w:rPr>
          <w:lang w:val="fr-FR"/>
        </w:rPr>
        <w:t xml:space="preserve">, </w:t>
      </w:r>
      <w:r w:rsidR="001361F9" w:rsidRPr="001361F9">
        <w:rPr>
          <w:i/>
          <w:lang w:val="fr-FR"/>
        </w:rPr>
        <w:t>Lattara</w:t>
      </w:r>
    </w:p>
    <w:p w14:paraId="533F77EE" w14:textId="77777777" w:rsidR="00424934" w:rsidRDefault="00424934" w:rsidP="00242C0F">
      <w:pPr>
        <w:jc w:val="both"/>
        <w:rPr>
          <w:lang w:val="fr-FR"/>
        </w:rPr>
      </w:pPr>
    </w:p>
    <w:p w14:paraId="44E8CBD0" w14:textId="561D9FCC" w:rsidR="00725891" w:rsidRDefault="00725891" w:rsidP="00242C0F">
      <w:pPr>
        <w:jc w:val="both"/>
        <w:rPr>
          <w:lang w:val="fr-FR"/>
        </w:rPr>
      </w:pPr>
      <w:r>
        <w:rPr>
          <w:lang w:val="fr-FR"/>
        </w:rPr>
        <w:t xml:space="preserve">Se développe après la fin de la </w:t>
      </w:r>
      <w:hyperlink r:id="rId12582" w:anchor="Sit_Cougourlude" w:history="1">
        <w:r w:rsidRPr="00725891">
          <w:rPr>
            <w:rStyle w:val="Hyperlink"/>
            <w:lang w:val="fr-FR"/>
          </w:rPr>
          <w:t>Cougourlude</w:t>
        </w:r>
      </w:hyperlink>
      <w:r>
        <w:rPr>
          <w:lang w:val="fr-FR"/>
        </w:rPr>
        <w:t xml:space="preserve"> (M. Ott, séminaire EpiSpat, 2019)</w:t>
      </w:r>
    </w:p>
    <w:p w14:paraId="31DFC90C" w14:textId="77777777" w:rsidR="00725891" w:rsidRPr="0032190F" w:rsidRDefault="00725891" w:rsidP="00242C0F">
      <w:pPr>
        <w:jc w:val="both"/>
        <w:rPr>
          <w:lang w:val="fr-FR"/>
        </w:rPr>
      </w:pPr>
    </w:p>
    <w:p w14:paraId="7130AD12" w14:textId="77777777" w:rsidR="001361F9" w:rsidRDefault="00BA6AD6" w:rsidP="00242C0F">
      <w:pPr>
        <w:jc w:val="both"/>
        <w:rPr>
          <w:lang w:val="fr-FR"/>
        </w:rPr>
      </w:pPr>
      <w:r w:rsidRPr="0032190F">
        <w:rPr>
          <w:lang w:val="fr-FR"/>
        </w:rPr>
        <w:t xml:space="preserve">Le site de Saint-Sauveur (Lattes, Hérault) correspond à l’habitat antique de </w:t>
      </w:r>
      <w:r w:rsidRPr="0032190F">
        <w:rPr>
          <w:i/>
          <w:lang w:val="fr-FR"/>
        </w:rPr>
        <w:t>Lattara</w:t>
      </w:r>
      <w:r w:rsidRPr="0032190F">
        <w:rPr>
          <w:lang w:val="fr-FR"/>
        </w:rPr>
        <w:t xml:space="preserve"> fondé autour de 525 aec. </w:t>
      </w:r>
      <w:r w:rsidR="001361F9" w:rsidRPr="0032190F">
        <w:rPr>
          <w:lang w:val="fr-FR"/>
        </w:rPr>
        <w:t xml:space="preserve">(BIB 1852 p. 74) </w:t>
      </w:r>
      <w:r w:rsidR="001361F9">
        <w:rPr>
          <w:lang w:val="fr-FR"/>
        </w:rPr>
        <w:t>Fondation de Lattara vers 500 aec (BIB 2692)</w:t>
      </w:r>
    </w:p>
    <w:p w14:paraId="736C71F7" w14:textId="1602F748" w:rsidR="00424934" w:rsidRPr="0032190F" w:rsidRDefault="00BA6AD6" w:rsidP="00242C0F">
      <w:pPr>
        <w:jc w:val="both"/>
        <w:rPr>
          <w:lang w:val="fr-FR"/>
        </w:rPr>
      </w:pPr>
      <w:r w:rsidRPr="0032190F">
        <w:rPr>
          <w:lang w:val="fr-FR"/>
        </w:rPr>
        <w:t xml:space="preserve">Le rôle joué par les étrusques dans la création de ce port de lagune a été envisagé. Des indices quantitatifs (proportions des amphores étrusques, abondance de certaines productions céramiques – </w:t>
      </w:r>
      <w:r w:rsidRPr="0032190F">
        <w:rPr>
          <w:lang w:val="fr-FR"/>
        </w:rPr>
        <w:lastRenderedPageBreak/>
        <w:t xml:space="preserve">ordinaires et de </w:t>
      </w:r>
      <w:r w:rsidRPr="0032190F">
        <w:rPr>
          <w:i/>
          <w:lang w:val="fr-FR"/>
        </w:rPr>
        <w:t>bucchero nero</w:t>
      </w:r>
      <w:r w:rsidRPr="0032190F">
        <w:rPr>
          <w:lang w:val="fr-FR"/>
        </w:rPr>
        <w:t>) et qualitatifs (</w:t>
      </w:r>
      <w:hyperlink r:id="rId12583" w:anchor="Cul_Art_lex_graffiti" w:history="1">
        <w:r w:rsidR="000568BC" w:rsidRPr="009F2B4E">
          <w:rPr>
            <w:rStyle w:val="Hyperlink"/>
            <w:lang w:val="fr-FR"/>
          </w:rPr>
          <w:t>graffiti</w:t>
        </w:r>
      </w:hyperlink>
      <w:r w:rsidRPr="0032190F">
        <w:rPr>
          <w:lang w:val="fr-FR"/>
        </w:rPr>
        <w:t xml:space="preserve">, formes céramiques rares, traces architecturales) (BIB 1852 p. 74) </w:t>
      </w:r>
    </w:p>
    <w:p w14:paraId="225CF643" w14:textId="77777777" w:rsidR="001D2592" w:rsidRPr="0032190F" w:rsidRDefault="00167B77" w:rsidP="001D2592">
      <w:pPr>
        <w:jc w:val="both"/>
        <w:rPr>
          <w:lang w:val="fr-FR"/>
        </w:rPr>
      </w:pPr>
      <w:r w:rsidRPr="0032190F">
        <w:rPr>
          <w:lang w:val="fr-FR"/>
        </w:rPr>
        <w:t>Le port passe sous contrôle de Marseille dès le 2</w:t>
      </w:r>
      <w:r w:rsidRPr="0032190F">
        <w:rPr>
          <w:vertAlign w:val="superscript"/>
          <w:lang w:val="fr-FR"/>
        </w:rPr>
        <w:t>e</w:t>
      </w:r>
      <w:r w:rsidRPr="0032190F">
        <w:rPr>
          <w:lang w:val="fr-FR"/>
        </w:rPr>
        <w:t xml:space="preserve"> quart du 5e s.  </w:t>
      </w:r>
      <w:r w:rsidR="001D2592" w:rsidRPr="0032190F">
        <w:rPr>
          <w:lang w:val="fr-FR"/>
        </w:rPr>
        <w:t>Sous Auguste, Lattes dépend de la colonie de Nîmes (BIB Musée Henri Prades)</w:t>
      </w:r>
    </w:p>
    <w:p w14:paraId="6360209C" w14:textId="77777777" w:rsidR="001D2592" w:rsidRDefault="001D2592" w:rsidP="00242C0F">
      <w:pPr>
        <w:jc w:val="both"/>
        <w:rPr>
          <w:lang w:val="fr-FR"/>
        </w:rPr>
      </w:pPr>
    </w:p>
    <w:p w14:paraId="79CFEA51" w14:textId="77777777" w:rsidR="00E842DD" w:rsidRDefault="00E842DD" w:rsidP="00242C0F">
      <w:pPr>
        <w:jc w:val="both"/>
        <w:rPr>
          <w:lang w:val="fr-FR"/>
        </w:rPr>
      </w:pPr>
      <w:r>
        <w:rPr>
          <w:lang w:val="fr-FR"/>
        </w:rPr>
        <w:t>Plusieurs maisons entrepôts étrusques ont été fouillés livrant des amphores de la région de Caere, de la vaisselle de cuisine étrusque portant des graffites en écriture étrusque (BIB 2692)</w:t>
      </w:r>
    </w:p>
    <w:p w14:paraId="385D29FA" w14:textId="77777777" w:rsidR="006702EA" w:rsidRDefault="006702EA" w:rsidP="00242C0F">
      <w:pPr>
        <w:jc w:val="both"/>
        <w:rPr>
          <w:lang w:val="fr-FR"/>
        </w:rPr>
      </w:pPr>
    </w:p>
    <w:p w14:paraId="69201BBB" w14:textId="77777777" w:rsidR="006702EA" w:rsidRDefault="006702EA" w:rsidP="006702EA">
      <w:pPr>
        <w:pStyle w:val="Heading2"/>
        <w:rPr>
          <w:lang w:eastAsia="en-GB"/>
        </w:rPr>
      </w:pPr>
      <w:bookmarkStart w:id="5184" w:name="Sit_Lattes_per_Romain"/>
      <w:r>
        <w:rPr>
          <w:lang w:eastAsia="en-GB"/>
        </w:rPr>
        <w:t>époque romaine</w:t>
      </w:r>
    </w:p>
    <w:bookmarkEnd w:id="5184"/>
    <w:p w14:paraId="0FD4D2D1" w14:textId="77777777" w:rsidR="006702EA" w:rsidRDefault="006702EA" w:rsidP="00242C0F">
      <w:pPr>
        <w:jc w:val="both"/>
        <w:rPr>
          <w:lang w:val="fr-FR"/>
        </w:rPr>
      </w:pPr>
    </w:p>
    <w:p w14:paraId="72A85565" w14:textId="77777777" w:rsidR="006702EA" w:rsidRDefault="006702EA" w:rsidP="00242C0F">
      <w:pPr>
        <w:jc w:val="both"/>
        <w:rPr>
          <w:lang w:val="fr-FR"/>
        </w:rPr>
      </w:pPr>
      <w:r>
        <w:rPr>
          <w:lang w:val="fr-FR"/>
        </w:rPr>
        <w:t>v. nécropole de Filiès (SS BIB)</w:t>
      </w:r>
    </w:p>
    <w:p w14:paraId="3EE0E9BF" w14:textId="77777777" w:rsidR="006702EA" w:rsidRDefault="006702EA" w:rsidP="00242C0F">
      <w:pPr>
        <w:jc w:val="both"/>
        <w:rPr>
          <w:lang w:val="fr-FR"/>
        </w:rPr>
      </w:pPr>
    </w:p>
    <w:p w14:paraId="55740726" w14:textId="77777777" w:rsidR="006702EA" w:rsidRDefault="006702EA" w:rsidP="006702EA">
      <w:pPr>
        <w:pStyle w:val="Heading2"/>
      </w:pPr>
      <w:r>
        <w:t>Répartition spatiale</w:t>
      </w:r>
    </w:p>
    <w:p w14:paraId="5F431093" w14:textId="77777777" w:rsidR="00E842DD" w:rsidRPr="0032190F" w:rsidRDefault="00E842DD" w:rsidP="00242C0F">
      <w:pPr>
        <w:jc w:val="both"/>
        <w:rPr>
          <w:lang w:val="fr-FR"/>
        </w:rPr>
      </w:pPr>
    </w:p>
    <w:p w14:paraId="2ADFB417" w14:textId="77777777" w:rsidR="001D2592" w:rsidRPr="0032190F" w:rsidRDefault="001D2592" w:rsidP="006702EA">
      <w:pPr>
        <w:pStyle w:val="Heading3"/>
      </w:pPr>
      <w:r w:rsidRPr="0032190F">
        <w:t>Zone 1</w:t>
      </w:r>
    </w:p>
    <w:p w14:paraId="630CA447" w14:textId="77777777" w:rsidR="001D2592" w:rsidRPr="0032190F" w:rsidRDefault="001D2592" w:rsidP="001D2592">
      <w:pPr>
        <w:rPr>
          <w:lang w:val="fr-FR"/>
        </w:rPr>
      </w:pPr>
    </w:p>
    <w:p w14:paraId="77073465" w14:textId="5A29AA2D" w:rsidR="001D2592" w:rsidRPr="0032190F" w:rsidRDefault="006702EA" w:rsidP="007C3DD7">
      <w:pPr>
        <w:jc w:val="both"/>
        <w:rPr>
          <w:lang w:val="fr-FR" w:eastAsia="en-GB"/>
        </w:rPr>
      </w:pPr>
      <w:r>
        <w:rPr>
          <w:lang w:val="fr-FR"/>
        </w:rPr>
        <w:t xml:space="preserve">Pour le </w:t>
      </w:r>
      <w:hyperlink r:id="rId12584" w:anchor="Sit_Lattes_per_Fer" w:history="1">
        <w:r w:rsidRPr="006702EA">
          <w:rPr>
            <w:rStyle w:val="Hyperlink"/>
            <w:lang w:val="fr-FR"/>
          </w:rPr>
          <w:t>Fer</w:t>
        </w:r>
      </w:hyperlink>
      <w:r>
        <w:rPr>
          <w:lang w:val="fr-FR"/>
        </w:rPr>
        <w:t xml:space="preserve">. </w:t>
      </w:r>
      <w:r w:rsidR="001D2592" w:rsidRPr="0032190F">
        <w:rPr>
          <w:lang w:val="fr-FR"/>
        </w:rPr>
        <w:t>Vers 500 aec : maison à abside. Vers 475 aec : apparition du module architectural utilisé dans l’</w:t>
      </w:r>
      <w:hyperlink r:id="rId12585" w:anchor="Cul_Neo__urbanisation" w:history="1">
        <w:r w:rsidR="007C3DD7" w:rsidRPr="0032190F">
          <w:rPr>
            <w:rStyle w:val="Hyperlink"/>
            <w:lang w:val="fr-FR"/>
          </w:rPr>
          <w:t>urbanisation</w:t>
        </w:r>
      </w:hyperlink>
      <w:r w:rsidR="001D2592" w:rsidRPr="0032190F">
        <w:rPr>
          <w:lang w:val="fr-FR"/>
        </w:rPr>
        <w:t xml:space="preserve"> de la ville et lié à l’édification du rempart </w:t>
      </w:r>
      <w:r w:rsidR="001D2592" w:rsidRPr="0032190F">
        <w:rPr>
          <w:lang w:val="fr-FR" w:eastAsia="en-GB"/>
        </w:rPr>
        <w:t>(BIB E. Gailledrat in réunion d’équipe ASM-SPP, 2015). Les premières assises du rempart, en opus noble, donnent l’impression d’influences grecques (BIB réunion d’équipe ASM-SPP, 2015)</w:t>
      </w:r>
    </w:p>
    <w:p w14:paraId="6A720984" w14:textId="77777777" w:rsidR="00C14CA6" w:rsidRPr="0032190F" w:rsidRDefault="00C14CA6" w:rsidP="007C3DD7">
      <w:pPr>
        <w:jc w:val="both"/>
        <w:rPr>
          <w:lang w:val="fr-FR"/>
        </w:rPr>
      </w:pPr>
      <w:r w:rsidRPr="0032190F">
        <w:rPr>
          <w:lang w:val="fr-FR"/>
        </w:rPr>
        <w:t>Datée de -500/-475, présence étrusque moins lisible qu’en zone 27 mais néanmoins évidente. Structures quadrangulaires (BIB AG ASM, 18/02/16)</w:t>
      </w:r>
    </w:p>
    <w:p w14:paraId="33E3EC7D" w14:textId="77777777" w:rsidR="00C14CA6" w:rsidRPr="0032190F" w:rsidRDefault="00C14CA6" w:rsidP="007C3DD7">
      <w:pPr>
        <w:jc w:val="both"/>
        <w:rPr>
          <w:lang w:val="fr-FR"/>
        </w:rPr>
      </w:pPr>
      <w:r w:rsidRPr="0032190F">
        <w:rPr>
          <w:lang w:val="fr-FR"/>
        </w:rPr>
        <w:t>Vers -500 : une structure mono-absidiale contenant du mobilier essentiellement étrusque. Il s’agit probablement d’une implantation coloniale étrusque (BIB AG ASM, 18/02/16)</w:t>
      </w:r>
    </w:p>
    <w:p w14:paraId="49F44197" w14:textId="77777777" w:rsidR="00B122CB" w:rsidRPr="0032190F" w:rsidRDefault="00B122CB" w:rsidP="00242C0F">
      <w:pPr>
        <w:jc w:val="both"/>
        <w:rPr>
          <w:lang w:val="fr-FR"/>
        </w:rPr>
      </w:pPr>
    </w:p>
    <w:p w14:paraId="3A8510F4" w14:textId="77777777" w:rsidR="001D2592" w:rsidRPr="0032190F" w:rsidRDefault="001D2592" w:rsidP="006702EA">
      <w:pPr>
        <w:pStyle w:val="Heading3"/>
      </w:pPr>
      <w:r w:rsidRPr="0032190F">
        <w:t>Zone 27</w:t>
      </w:r>
    </w:p>
    <w:p w14:paraId="1DE824FA" w14:textId="77777777" w:rsidR="007032A5" w:rsidRPr="0032190F" w:rsidRDefault="007032A5" w:rsidP="00242C0F">
      <w:pPr>
        <w:jc w:val="both"/>
        <w:rPr>
          <w:b/>
          <w:lang w:val="fr-FR"/>
        </w:rPr>
      </w:pPr>
    </w:p>
    <w:p w14:paraId="6DDF5778" w14:textId="1D420023" w:rsidR="001D2592" w:rsidRPr="0032190F" w:rsidRDefault="006702EA" w:rsidP="001D2592">
      <w:pPr>
        <w:rPr>
          <w:lang w:val="fr-FR" w:eastAsia="en-GB"/>
        </w:rPr>
      </w:pPr>
      <w:r>
        <w:rPr>
          <w:lang w:val="fr-FR"/>
        </w:rPr>
        <w:t xml:space="preserve">Pour le </w:t>
      </w:r>
      <w:hyperlink r:id="rId12586" w:anchor="Sit_Lattes_per_Fer" w:history="1">
        <w:r w:rsidRPr="006702EA">
          <w:rPr>
            <w:rStyle w:val="Hyperlink"/>
            <w:lang w:val="fr-FR"/>
          </w:rPr>
          <w:t>Fer</w:t>
        </w:r>
      </w:hyperlink>
      <w:r>
        <w:rPr>
          <w:lang w:val="fr-FR"/>
        </w:rPr>
        <w:t xml:space="preserve">. </w:t>
      </w:r>
      <w:r w:rsidR="001D2592" w:rsidRPr="0032190F">
        <w:rPr>
          <w:lang w:val="fr-FR"/>
        </w:rPr>
        <w:t>Mobilier étrusque du début du 4</w:t>
      </w:r>
      <w:r w:rsidR="001D2592" w:rsidRPr="0032190F">
        <w:rPr>
          <w:vertAlign w:val="superscript"/>
          <w:lang w:val="fr-FR"/>
        </w:rPr>
        <w:t>e</w:t>
      </w:r>
      <w:r w:rsidR="001D2592" w:rsidRPr="0032190F">
        <w:rPr>
          <w:lang w:val="fr-FR"/>
        </w:rPr>
        <w:t xml:space="preserve"> aec</w:t>
      </w:r>
      <w:r w:rsidR="001D2592" w:rsidRPr="0032190F">
        <w:rPr>
          <w:lang w:val="fr-FR" w:eastAsia="en-GB"/>
        </w:rPr>
        <w:t xml:space="preserve">(BIB E. Gailledrat </w:t>
      </w:r>
      <w:r w:rsidR="001D2592" w:rsidRPr="0032190F">
        <w:rPr>
          <w:i/>
          <w:lang w:val="fr-FR" w:eastAsia="en-GB"/>
        </w:rPr>
        <w:t>in</w:t>
      </w:r>
      <w:r w:rsidR="001D2592" w:rsidRPr="0032190F">
        <w:rPr>
          <w:lang w:val="fr-FR" w:eastAsia="en-GB"/>
        </w:rPr>
        <w:t xml:space="preserve"> réunion d’équipe ASM-SPP, 2015)</w:t>
      </w:r>
      <w:r w:rsidR="00C14CA6" w:rsidRPr="0032190F">
        <w:rPr>
          <w:lang w:val="fr-FR" w:eastAsia="en-GB"/>
        </w:rPr>
        <w:t xml:space="preserve"> Îlots orthonormés datés de -500/-475 renvoyant à des communautés étrusques </w:t>
      </w:r>
      <w:r w:rsidR="00C14CA6" w:rsidRPr="0032190F">
        <w:rPr>
          <w:lang w:val="fr-FR"/>
        </w:rPr>
        <w:t>(BIB AG ASM, 18/02/16)</w:t>
      </w:r>
    </w:p>
    <w:p w14:paraId="2C2B8FD4" w14:textId="77777777" w:rsidR="00B122CB" w:rsidRPr="0032190F" w:rsidRDefault="00B122CB" w:rsidP="00242C0F">
      <w:pPr>
        <w:jc w:val="both"/>
        <w:rPr>
          <w:lang w:val="fr-FR"/>
        </w:rPr>
      </w:pPr>
    </w:p>
    <w:p w14:paraId="1E398DF6" w14:textId="77777777" w:rsidR="00B122CB" w:rsidRPr="0032190F" w:rsidRDefault="00B122CB" w:rsidP="006702EA">
      <w:pPr>
        <w:pStyle w:val="Heading3"/>
      </w:pPr>
      <w:r w:rsidRPr="0032190F">
        <w:t>Nécropole</w:t>
      </w:r>
    </w:p>
    <w:p w14:paraId="2107D6F5" w14:textId="3AC230DA" w:rsidR="00B122CB" w:rsidRPr="0032190F" w:rsidRDefault="006702EA" w:rsidP="00B122CB">
      <w:pPr>
        <w:rPr>
          <w:lang w:val="fr-FR"/>
        </w:rPr>
      </w:pPr>
      <w:r>
        <w:rPr>
          <w:lang w:val="fr-FR"/>
        </w:rPr>
        <w:t xml:space="preserve">Pour le </w:t>
      </w:r>
      <w:hyperlink r:id="rId12587" w:anchor="Sit_Lattes_per_Fer" w:history="1">
        <w:r w:rsidRPr="006702EA">
          <w:rPr>
            <w:rStyle w:val="Hyperlink"/>
            <w:lang w:val="fr-FR"/>
          </w:rPr>
          <w:t>Fer</w:t>
        </w:r>
      </w:hyperlink>
      <w:r>
        <w:rPr>
          <w:lang w:val="fr-FR"/>
        </w:rPr>
        <w:t xml:space="preserve">. </w:t>
      </w:r>
      <w:r w:rsidR="00B122CB" w:rsidRPr="0032190F">
        <w:rPr>
          <w:lang w:val="fr-FR"/>
        </w:rPr>
        <w:t xml:space="preserve">En 1820, découverte du cimetière gallo-romain comprenant 170 incinérations datées entre 20 aec et 60 ec., 28 stèles funéraires. </w:t>
      </w:r>
      <w:r w:rsidR="00DA63F0" w:rsidRPr="0032190F">
        <w:rPr>
          <w:lang w:val="fr-FR"/>
        </w:rPr>
        <w:t>Une importante collection</w:t>
      </w:r>
      <w:r w:rsidR="00B122CB" w:rsidRPr="0032190F">
        <w:rPr>
          <w:lang w:val="fr-FR"/>
        </w:rPr>
        <w:t xml:space="preserve"> de verreries y a été trouvée</w:t>
      </w:r>
    </w:p>
    <w:p w14:paraId="44CE3E82" w14:textId="77777777" w:rsidR="007032A5" w:rsidRPr="0032190F" w:rsidRDefault="007032A5" w:rsidP="00242C0F">
      <w:pPr>
        <w:jc w:val="both"/>
        <w:rPr>
          <w:lang w:val="fr-FR"/>
        </w:rPr>
      </w:pPr>
    </w:p>
    <w:p w14:paraId="3740E256" w14:textId="77777777" w:rsidR="007032A5" w:rsidRPr="0032190F" w:rsidRDefault="007032A5" w:rsidP="006702EA">
      <w:pPr>
        <w:pStyle w:val="Heading3"/>
      </w:pPr>
      <w:r w:rsidRPr="0032190F">
        <w:t>Tombe de La Céreirède</w:t>
      </w:r>
    </w:p>
    <w:p w14:paraId="4F37C04D" w14:textId="6DCB84A7" w:rsidR="007032A5" w:rsidRDefault="006702EA" w:rsidP="00242C0F">
      <w:pPr>
        <w:jc w:val="both"/>
        <w:rPr>
          <w:lang w:val="fr-FR"/>
        </w:rPr>
      </w:pPr>
      <w:r>
        <w:rPr>
          <w:lang w:val="fr-FR"/>
        </w:rPr>
        <w:t xml:space="preserve">Pour le </w:t>
      </w:r>
      <w:hyperlink r:id="rId12588" w:anchor="Sit_Lattes_per_Fer" w:history="1">
        <w:r w:rsidRPr="006702EA">
          <w:rPr>
            <w:rStyle w:val="Hyperlink"/>
            <w:lang w:val="fr-FR"/>
          </w:rPr>
          <w:t>Fer</w:t>
        </w:r>
      </w:hyperlink>
      <w:r>
        <w:rPr>
          <w:lang w:val="fr-FR"/>
        </w:rPr>
        <w:t xml:space="preserve">. </w:t>
      </w:r>
      <w:r w:rsidR="007032A5" w:rsidRPr="0032190F">
        <w:rPr>
          <w:lang w:val="fr-FR"/>
        </w:rPr>
        <w:t>Datée du 6</w:t>
      </w:r>
      <w:r w:rsidR="007032A5" w:rsidRPr="0032190F">
        <w:rPr>
          <w:vertAlign w:val="superscript"/>
          <w:lang w:val="fr-FR"/>
        </w:rPr>
        <w:t>e</w:t>
      </w:r>
      <w:r w:rsidR="007032A5" w:rsidRPr="0032190F">
        <w:rPr>
          <w:lang w:val="fr-FR"/>
        </w:rPr>
        <w:t xml:space="preserve"> aec, on y trouve : amphore étrusque, coupelle, poignad, strigile (BIB Musée Henri Prades)</w:t>
      </w:r>
    </w:p>
    <w:p w14:paraId="28D9399E" w14:textId="77777777" w:rsidR="006702EA" w:rsidRDefault="006702EA" w:rsidP="00242C0F">
      <w:pPr>
        <w:jc w:val="both"/>
        <w:rPr>
          <w:lang w:val="fr-FR"/>
        </w:rPr>
      </w:pPr>
    </w:p>
    <w:p w14:paraId="30842E9A" w14:textId="77777777" w:rsidR="006702EA" w:rsidRDefault="006702EA" w:rsidP="006702EA">
      <w:pPr>
        <w:pStyle w:val="Heading3"/>
        <w:rPr>
          <w:lang w:eastAsia="en-GB"/>
        </w:rPr>
      </w:pPr>
      <w:r w:rsidRPr="00F43125">
        <w:rPr>
          <w:lang w:eastAsia="en-GB"/>
        </w:rPr>
        <w:t>Filiès (nécropole)</w:t>
      </w:r>
    </w:p>
    <w:p w14:paraId="59FC995E" w14:textId="792A573A" w:rsidR="006702EA" w:rsidRDefault="006702EA" w:rsidP="006702EA">
      <w:pPr>
        <w:rPr>
          <w:lang w:val="fr-FR" w:eastAsia="en-GB"/>
        </w:rPr>
      </w:pPr>
      <w:r>
        <w:rPr>
          <w:lang w:val="fr-FR" w:eastAsia="en-GB"/>
        </w:rPr>
        <w:t xml:space="preserve">Pour l' </w:t>
      </w:r>
      <w:hyperlink r:id="rId12589" w:anchor="Sit_Lattes_per_Romain" w:history="1">
        <w:r w:rsidRPr="006702EA">
          <w:rPr>
            <w:rStyle w:val="Hyperlink"/>
            <w:lang w:val="fr-FR" w:eastAsia="en-GB"/>
          </w:rPr>
          <w:t>époque romaine</w:t>
        </w:r>
      </w:hyperlink>
      <w:r>
        <w:rPr>
          <w:lang w:val="fr-FR" w:eastAsia="en-GB"/>
        </w:rPr>
        <w:t>. Proche du site de Lattara. Nécropole Filiés où ont été trouvées de nombreuses stèles romaines (S. Boularot, séminaire EpiSpat, 2019)</w:t>
      </w:r>
    </w:p>
    <w:p w14:paraId="4A9499AB" w14:textId="77777777" w:rsidR="006702EA" w:rsidRPr="0032190F" w:rsidRDefault="006702EA" w:rsidP="00242C0F">
      <w:pPr>
        <w:jc w:val="both"/>
        <w:rPr>
          <w:lang w:val="fr-FR"/>
        </w:rPr>
      </w:pPr>
    </w:p>
    <w:p w14:paraId="41D80BE3" w14:textId="77777777" w:rsidR="00B0118C" w:rsidRPr="0032190F" w:rsidRDefault="00B0118C" w:rsidP="00242C0F">
      <w:pPr>
        <w:jc w:val="both"/>
        <w:rPr>
          <w:lang w:val="fr-FR"/>
        </w:rPr>
      </w:pPr>
    </w:p>
    <w:p w14:paraId="184CEA58" w14:textId="77777777" w:rsidR="00B0118C" w:rsidRPr="0032190F" w:rsidRDefault="00B0118C" w:rsidP="006702EA">
      <w:pPr>
        <w:pStyle w:val="Heading2"/>
      </w:pPr>
      <w:bookmarkStart w:id="5185" w:name="Sit_Lattes_scul"/>
      <w:r w:rsidRPr="0032190F">
        <w:t>Groupes scultpés</w:t>
      </w:r>
    </w:p>
    <w:bookmarkEnd w:id="5185"/>
    <w:p w14:paraId="59C6F481" w14:textId="77777777" w:rsidR="00D732A2" w:rsidRDefault="00D732A2" w:rsidP="00B0118C">
      <w:pPr>
        <w:jc w:val="both"/>
        <w:rPr>
          <w:lang w:val="fr-FR"/>
        </w:rPr>
      </w:pPr>
    </w:p>
    <w:p w14:paraId="409EDE17" w14:textId="6F8F7EC5" w:rsidR="00B0118C" w:rsidRPr="0032190F" w:rsidRDefault="006702EA" w:rsidP="00B0118C">
      <w:pPr>
        <w:jc w:val="both"/>
        <w:rPr>
          <w:color w:val="1D1415"/>
          <w:szCs w:val="22"/>
          <w:lang w:val="fr-FR" w:eastAsia="en-GB"/>
        </w:rPr>
      </w:pPr>
      <w:r>
        <w:rPr>
          <w:lang w:val="fr-FR"/>
        </w:rPr>
        <w:t xml:space="preserve">Pour le </w:t>
      </w:r>
      <w:hyperlink r:id="rId12590" w:anchor="Sit_Lattes_per_Fer" w:history="1">
        <w:r w:rsidRPr="006702EA">
          <w:rPr>
            <w:rStyle w:val="Hyperlink"/>
            <w:lang w:val="fr-FR"/>
          </w:rPr>
          <w:t>Fer</w:t>
        </w:r>
      </w:hyperlink>
      <w:r>
        <w:rPr>
          <w:lang w:val="fr-FR"/>
        </w:rPr>
        <w:t xml:space="preserve">. </w:t>
      </w:r>
      <w:r w:rsidR="00B0118C" w:rsidRPr="0032190F">
        <w:rPr>
          <w:lang w:val="fr-FR"/>
        </w:rPr>
        <w:t>Lattes a livré un</w:t>
      </w:r>
      <w:r w:rsidR="00E51ED9">
        <w:rPr>
          <w:lang w:val="fr-FR"/>
        </w:rPr>
        <w:t>e</w:t>
      </w:r>
      <w:r w:rsidR="00B0118C" w:rsidRPr="0032190F">
        <w:rPr>
          <w:lang w:val="fr-FR"/>
        </w:rPr>
        <w:t xml:space="preserve"> </w:t>
      </w:r>
      <w:r w:rsidR="00E51ED9">
        <w:rPr>
          <w:lang w:val="fr-FR"/>
        </w:rPr>
        <w:t>"</w:t>
      </w:r>
      <w:hyperlink r:id="rId12591" w:anchor="Cul_Steles_Anepigraphes" w:history="1">
        <w:r w:rsidR="00E51ED9" w:rsidRPr="00E51ED9">
          <w:rPr>
            <w:rStyle w:val="Hyperlink"/>
            <w:lang w:val="fr-FR"/>
          </w:rPr>
          <w:t>Stèles anépigraphes</w:t>
        </w:r>
      </w:hyperlink>
      <w:r w:rsidR="00E51ED9">
        <w:rPr>
          <w:lang w:val="fr-FR"/>
        </w:rPr>
        <w:t>"</w:t>
      </w:r>
      <w:r w:rsidR="00E51ED9" w:rsidRPr="0032190F">
        <w:rPr>
          <w:rStyle w:val="Hyperlink"/>
          <w:color w:val="auto"/>
          <w:u w:val="none"/>
          <w:lang w:val="fr-FR" w:eastAsia="en-GB"/>
        </w:rPr>
        <w:t xml:space="preserve"> </w:t>
      </w:r>
      <w:r w:rsidR="00B0118C" w:rsidRPr="0032190F">
        <w:rPr>
          <w:rStyle w:val="Hyperlink"/>
          <w:color w:val="auto"/>
          <w:u w:val="none"/>
          <w:lang w:val="fr-FR" w:eastAsia="en-GB"/>
        </w:rPr>
        <w:t>à dévolution non-funéraire daté(s) du 7</w:t>
      </w:r>
      <w:r w:rsidR="00B0118C" w:rsidRPr="0032190F">
        <w:rPr>
          <w:rStyle w:val="Hyperlink"/>
          <w:color w:val="auto"/>
          <w:u w:val="none"/>
          <w:vertAlign w:val="superscript"/>
          <w:lang w:val="fr-FR" w:eastAsia="en-GB"/>
        </w:rPr>
        <w:t>e</w:t>
      </w:r>
      <w:r w:rsidR="00B0118C" w:rsidRPr="0032190F">
        <w:rPr>
          <w:rStyle w:val="Hyperlink"/>
          <w:color w:val="auto"/>
          <w:u w:val="none"/>
          <w:lang w:val="fr-FR" w:eastAsia="en-GB"/>
        </w:rPr>
        <w:t xml:space="preserve"> – 5</w:t>
      </w:r>
      <w:r w:rsidR="00B0118C" w:rsidRPr="0032190F">
        <w:rPr>
          <w:rStyle w:val="Hyperlink"/>
          <w:color w:val="auto"/>
          <w:u w:val="none"/>
          <w:vertAlign w:val="superscript"/>
          <w:lang w:val="fr-FR" w:eastAsia="en-GB"/>
        </w:rPr>
        <w:t>e</w:t>
      </w:r>
      <w:r w:rsidR="00B0118C" w:rsidRPr="0032190F">
        <w:rPr>
          <w:rStyle w:val="Hyperlink"/>
          <w:color w:val="auto"/>
          <w:u w:val="none"/>
          <w:lang w:val="fr-FR" w:eastAsia="en-GB"/>
        </w:rPr>
        <w:t xml:space="preserve"> aec </w:t>
      </w:r>
      <w:r w:rsidR="00B0118C" w:rsidRPr="0032190F">
        <w:rPr>
          <w:lang w:val="fr-FR" w:eastAsia="en-GB"/>
        </w:rPr>
        <w:t xml:space="preserve">(BIB 2050 fig. 1) Une </w:t>
      </w:r>
      <w:r w:rsidR="00B0118C" w:rsidRPr="0032190F">
        <w:rPr>
          <w:color w:val="000000"/>
          <w:szCs w:val="22"/>
          <w:lang w:val="fr-FR" w:eastAsia="en-GB"/>
        </w:rPr>
        <w:t xml:space="preserve">probable représentation d’un lancier du </w:t>
      </w:r>
      <w:hyperlink r:id="rId12592" w:anchor="Cul_Fer_I" w:history="1">
        <w:r w:rsidR="00B0118C" w:rsidRPr="0032190F">
          <w:rPr>
            <w:rStyle w:val="Hyperlink"/>
            <w:szCs w:val="22"/>
            <w:lang w:val="fr-FR" w:eastAsia="en-GB"/>
          </w:rPr>
          <w:t>Fe</w:t>
        </w:r>
        <w:r w:rsidR="00E51ED9">
          <w:rPr>
            <w:rStyle w:val="Hyperlink"/>
            <w:szCs w:val="22"/>
            <w:lang w:val="fr-FR" w:eastAsia="en-GB"/>
          </w:rPr>
          <w:t>r 1</w:t>
        </w:r>
      </w:hyperlink>
      <w:r w:rsidR="00B0118C" w:rsidRPr="0032190F">
        <w:rPr>
          <w:color w:val="000000"/>
          <w:szCs w:val="22"/>
          <w:lang w:val="fr-FR" w:eastAsia="en-GB"/>
        </w:rPr>
        <w:t xml:space="preserve"> (vers 500 av. J.-C.) </w:t>
      </w:r>
      <w:r w:rsidR="00B0118C" w:rsidRPr="0032190F">
        <w:rPr>
          <w:color w:val="000000"/>
          <w:szCs w:val="22"/>
          <w:lang w:val="fr-FR" w:eastAsia="en-GB"/>
        </w:rPr>
        <w:lastRenderedPageBreak/>
        <w:t xml:space="preserve">remployée, après mutilation, comme piédroit dans une construction de l’agglomération languedocienne pose la question de bouleversements politiques importants que certains sites ont pu subir. Ce </w:t>
      </w:r>
      <w:r w:rsidR="00B0118C" w:rsidRPr="0032190F">
        <w:rPr>
          <w:color w:val="1D1415"/>
          <w:szCs w:val="22"/>
          <w:lang w:val="fr-FR" w:eastAsia="en-GB"/>
        </w:rPr>
        <w:t>bloc sculpté était en réemploi dans le mur d’une grande maison à cour construite dans la partie méridionale de la ville au milieu du III</w:t>
      </w:r>
      <w:r w:rsidR="00B0118C" w:rsidRPr="0032190F">
        <w:rPr>
          <w:color w:val="1D1415"/>
          <w:szCs w:val="13"/>
          <w:lang w:val="fr-FR" w:eastAsia="en-GB"/>
        </w:rPr>
        <w:t xml:space="preserve">e </w:t>
      </w:r>
      <w:r w:rsidR="00B0118C" w:rsidRPr="0032190F">
        <w:rPr>
          <w:color w:val="1D1415"/>
          <w:szCs w:val="22"/>
          <w:lang w:val="fr-FR" w:eastAsia="en-GB"/>
        </w:rPr>
        <w:t xml:space="preserve">s. av. J.-C. L’étude a montré que si la statue avait été buchée au niveau de l’épaule droite et de la jambe gauche lors de sa réutilisation sation architecturale, en revanche, les autres amputations (tête, bras gauche, genoux droit, base) peuvent être contemporaines de la désaffection de la statue qui dans un contexte public, voire religieux, devait appartenir à un ensemble plus large. (BIB 2524)  </w:t>
      </w:r>
    </w:p>
    <w:p w14:paraId="29BB0168" w14:textId="2CCD7DA8" w:rsidR="006B5AD4" w:rsidRDefault="00B0118C" w:rsidP="00951321">
      <w:pPr>
        <w:jc w:val="both"/>
        <w:rPr>
          <w:color w:val="1D1415"/>
          <w:szCs w:val="22"/>
          <w:lang w:val="fr-FR" w:eastAsia="en-GB"/>
        </w:rPr>
      </w:pPr>
      <w:r w:rsidRPr="0032190F">
        <w:rPr>
          <w:color w:val="1D1415"/>
          <w:szCs w:val="22"/>
          <w:lang w:val="fr-FR" w:eastAsia="en-GB"/>
        </w:rPr>
        <w:t>M. Py et ses collaborateurs ont émis l’hypothèse d’une installation d’une communauté d’</w:t>
      </w:r>
      <w:hyperlink r:id="rId12593" w:anchor="Cul_Etrusques" w:history="1">
        <w:r w:rsidR="00A638A0" w:rsidRPr="00A638A0">
          <w:rPr>
            <w:rStyle w:val="Hyperlink"/>
            <w:szCs w:val="22"/>
            <w:lang w:val="fr-FR" w:eastAsia="en-GB"/>
          </w:rPr>
          <w:t>Etrusques</w:t>
        </w:r>
      </w:hyperlink>
      <w:r w:rsidRPr="0032190F">
        <w:rPr>
          <w:color w:val="1D1415"/>
          <w:szCs w:val="22"/>
          <w:lang w:val="fr-FR" w:eastAsia="en-GB"/>
        </w:rPr>
        <w:t xml:space="preserve"> à Lattes à la fin du VI</w:t>
      </w:r>
      <w:r w:rsidRPr="0032190F">
        <w:rPr>
          <w:color w:val="1D1415"/>
          <w:szCs w:val="13"/>
          <w:lang w:val="fr-FR" w:eastAsia="en-GB"/>
        </w:rPr>
        <w:t xml:space="preserve">e </w:t>
      </w:r>
      <w:r w:rsidRPr="0032190F">
        <w:rPr>
          <w:color w:val="1D1415"/>
          <w:szCs w:val="22"/>
          <w:lang w:val="fr-FR" w:eastAsia="en-GB"/>
        </w:rPr>
        <w:t>s. av. J.-C., puis son éviction violente dans le premier quart du V</w:t>
      </w:r>
      <w:r w:rsidRPr="0032190F">
        <w:rPr>
          <w:color w:val="1D1415"/>
          <w:szCs w:val="13"/>
          <w:lang w:val="fr-FR" w:eastAsia="en-GB"/>
        </w:rPr>
        <w:t xml:space="preserve">e </w:t>
      </w:r>
      <w:r w:rsidRPr="0032190F">
        <w:rPr>
          <w:color w:val="1D1415"/>
          <w:szCs w:val="22"/>
          <w:lang w:val="fr-FR" w:eastAsia="en-GB"/>
        </w:rPr>
        <w:t xml:space="preserve">s. av. n. è. au profit des commerçants marseillais. De fait, ils établissent un lien direct entre cette modification brutale du </w:t>
      </w:r>
      <w:r w:rsidR="00D732A2">
        <w:rPr>
          <w:i/>
          <w:iCs/>
          <w:color w:val="1D1415"/>
          <w:szCs w:val="22"/>
          <w:lang w:val="fr-FR" w:eastAsia="en-GB"/>
        </w:rPr>
        <w:t>leader</w:t>
      </w:r>
      <w:r w:rsidRPr="0032190F">
        <w:rPr>
          <w:i/>
          <w:iCs/>
          <w:color w:val="1D1415"/>
          <w:szCs w:val="22"/>
          <w:lang w:val="fr-FR" w:eastAsia="en-GB"/>
        </w:rPr>
        <w:t xml:space="preserve">ship </w:t>
      </w:r>
      <w:r w:rsidRPr="0032190F">
        <w:rPr>
          <w:color w:val="1D1415"/>
          <w:szCs w:val="22"/>
          <w:lang w:val="fr-FR" w:eastAsia="en-GB"/>
        </w:rPr>
        <w:t xml:space="preserve">commercial et la destruction de cette statue. La qualité de la statue est réelle mais rien n’empêche d’y voir une réalisation indigène ou commanditée par un pouvoir local. En tout cas, l’équipement du personnage représenté peut être rapproché de celui connu dans les tombes contemporaines qui peut donc être identifié comme appartenant à un guerrier indigène.(BIB 2524)    </w:t>
      </w:r>
    </w:p>
    <w:p w14:paraId="0631BF96" w14:textId="77777777" w:rsidR="006702EA" w:rsidRDefault="006702EA" w:rsidP="00951321">
      <w:pPr>
        <w:jc w:val="both"/>
        <w:rPr>
          <w:color w:val="1D1415"/>
          <w:szCs w:val="22"/>
          <w:lang w:val="fr-FR" w:eastAsia="en-GB"/>
        </w:rPr>
      </w:pPr>
    </w:p>
    <w:p w14:paraId="3D8F97F0" w14:textId="77777777" w:rsidR="006702EA" w:rsidRDefault="006702EA" w:rsidP="006702EA">
      <w:pPr>
        <w:pStyle w:val="Heading3"/>
        <w:rPr>
          <w:lang w:eastAsia="en-GB"/>
        </w:rPr>
      </w:pPr>
      <w:bookmarkStart w:id="5186" w:name="Sit_Lattes_scul_guerrier"/>
      <w:r>
        <w:rPr>
          <w:color w:val="1D1415"/>
          <w:szCs w:val="22"/>
          <w:lang w:eastAsia="en-GB"/>
        </w:rPr>
        <w:t>"guerrier de Lattes"</w:t>
      </w:r>
    </w:p>
    <w:bookmarkEnd w:id="5186"/>
    <w:p w14:paraId="48C49FBD" w14:textId="77777777" w:rsidR="006702EA" w:rsidRDefault="006702EA" w:rsidP="00951321">
      <w:pPr>
        <w:jc w:val="both"/>
        <w:rPr>
          <w:color w:val="1D1415"/>
          <w:szCs w:val="22"/>
          <w:lang w:val="fr-FR" w:eastAsia="en-GB"/>
        </w:rPr>
      </w:pPr>
    </w:p>
    <w:p w14:paraId="3A30EF6D" w14:textId="2E82371D" w:rsidR="006702EA" w:rsidRDefault="006702EA" w:rsidP="006702EA">
      <w:pPr>
        <w:jc w:val="both"/>
        <w:rPr>
          <w:color w:val="1D1415"/>
          <w:szCs w:val="22"/>
          <w:lang w:val="fr-FR" w:eastAsia="en-GB"/>
        </w:rPr>
      </w:pPr>
      <w:r>
        <w:rPr>
          <w:color w:val="1D1415"/>
          <w:szCs w:val="22"/>
          <w:lang w:val="fr-FR" w:eastAsia="en-GB"/>
        </w:rPr>
        <w:t>U</w:t>
      </w:r>
      <w:r w:rsidRPr="006702EA">
        <w:rPr>
          <w:color w:val="1D1415"/>
          <w:szCs w:val="22"/>
          <w:lang w:val="fr-FR" w:eastAsia="en-GB"/>
        </w:rPr>
        <w:t xml:space="preserve">n fragment de statue en ronde bosse qui apporte un éclairage nouveau sur le développement de la statuaire préromaine de cette région du Midi méditerranéen. Ce corps de guerrier mutilé était réemployé à la base du piédroit d'une porte dans une maison à cour construite au milieu du </w:t>
      </w:r>
      <w:r>
        <w:rPr>
          <w:color w:val="1D1415"/>
          <w:szCs w:val="22"/>
          <w:lang w:val="fr-FR" w:eastAsia="en-GB"/>
        </w:rPr>
        <w:t>3e</w:t>
      </w:r>
      <w:r w:rsidRPr="006702EA">
        <w:rPr>
          <w:color w:val="1D1415"/>
          <w:szCs w:val="22"/>
          <w:lang w:val="fr-FR" w:eastAsia="en-GB"/>
        </w:rPr>
        <w:t>' s. av. n. è. dans l'îlot S2, au sud de la ville. Le bloc, en partie retaillé lors de la mise en oeuvre dans le mur, porte également les traces de mutilations plus anciennes</w:t>
      </w:r>
      <w:r>
        <w:rPr>
          <w:color w:val="1D1415"/>
          <w:szCs w:val="22"/>
          <w:lang w:val="fr-FR" w:eastAsia="en-GB"/>
        </w:rPr>
        <w:t xml:space="preserve">. </w:t>
      </w:r>
      <w:r w:rsidRPr="006702EA">
        <w:rPr>
          <w:color w:val="1D1415"/>
          <w:szCs w:val="22"/>
          <w:lang w:val="fr-FR" w:eastAsia="en-GB"/>
        </w:rPr>
        <w:t xml:space="preserve">Les caractéristiques typologiques de l'équipement militaire, notamment le </w:t>
      </w:r>
      <w:hyperlink r:id="rId12594" w:anchor="Cul_Art_TAC_T_t_cardiophylax" w:history="1">
        <w:r w:rsidR="00AE6FC9" w:rsidRPr="004D73B0">
          <w:rPr>
            <w:rStyle w:val="Hyperlink"/>
            <w:lang w:val="fr-FR"/>
          </w:rPr>
          <w:t>cardiophylax</w:t>
        </w:r>
      </w:hyperlink>
      <w:r w:rsidR="00AE6FC9" w:rsidRPr="00AE6FC9">
        <w:rPr>
          <w:lang w:val="fr-FR"/>
        </w:rPr>
        <w:t xml:space="preserve"> </w:t>
      </w:r>
      <w:r w:rsidRPr="006702EA">
        <w:rPr>
          <w:color w:val="1D1415"/>
          <w:szCs w:val="22"/>
          <w:lang w:val="fr-FR" w:eastAsia="en-GB"/>
        </w:rPr>
        <w:t>arrondi, les cnémides et la boucle de ceinturon à trois crochets, fournissent une datation bien antérieure à l'époque du réemploi pour l'élaboration de l'oeuvre, qui ne saurait descendre plus bas que le premier quart du V' s. av. n. è.</w:t>
      </w:r>
      <w:r>
        <w:rPr>
          <w:color w:val="1D1415"/>
          <w:szCs w:val="22"/>
          <w:lang w:val="fr-FR" w:eastAsia="en-GB"/>
        </w:rPr>
        <w:t xml:space="preserve"> (BIB 2053) dans un contexte contemporain probablement de l'occupation étrusque de la zone 27 (~500 aec)</w:t>
      </w:r>
    </w:p>
    <w:p w14:paraId="025DF34E" w14:textId="5213E593" w:rsidR="00F43125" w:rsidRDefault="006702EA" w:rsidP="006702EA">
      <w:pPr>
        <w:jc w:val="both"/>
        <w:rPr>
          <w:color w:val="1D1415"/>
          <w:szCs w:val="22"/>
          <w:lang w:val="fr-FR" w:eastAsia="en-GB"/>
        </w:rPr>
      </w:pPr>
      <w:r w:rsidRPr="006702EA">
        <w:rPr>
          <w:lang w:val="fr-FR" w:eastAsia="en-GB"/>
        </w:rPr>
        <w:t>La pose du guerrier de Lattes, à demi accroupi</w:t>
      </w:r>
      <w:r w:rsidR="00D732A2">
        <w:rPr>
          <w:lang w:val="fr-FR" w:eastAsia="en-GB"/>
        </w:rPr>
        <w:t xml:space="preserve"> ["</w:t>
      </w:r>
      <w:hyperlink r:id="rId12595" w:anchor="Cul_Art_TAC_c_accroupis" w:history="1">
        <w:r w:rsidR="00D732A2" w:rsidRPr="00D732A2">
          <w:rPr>
            <w:rStyle w:val="Hyperlink"/>
            <w:lang w:val="fr-FR"/>
          </w:rPr>
          <w:t>accroupi</w:t>
        </w:r>
      </w:hyperlink>
      <w:r w:rsidR="00D732A2">
        <w:rPr>
          <w:lang w:val="fr-FR"/>
        </w:rPr>
        <w:t>"]</w:t>
      </w:r>
      <w:r w:rsidRPr="006702EA">
        <w:rPr>
          <w:lang w:val="fr-FR" w:eastAsia="en-GB"/>
        </w:rPr>
        <w:t>, avec la jambe droite repliée sous le corps, est également originale. Cette posture n'est pas sans évoquer celle du célèbre archer d'Égine, mais pourrait correspondre plutôt, dans le contexte occidental, à celle d'un lancier. De l'avis unanime des spécialistes qui ont examiné l'oeuvre, cette position indique très probablement que cette statue faisait partie d'un groupe et participait d'une scène guerrière du type de celles illustrées par les découvertes du sud de l'Espagne, par exemple dans l'ensemble sculptural de Porcuna à Jaén</w:t>
      </w:r>
      <w:r>
        <w:rPr>
          <w:lang w:val="fr-FR" w:eastAsia="en-GB"/>
        </w:rPr>
        <w:t xml:space="preserve"> </w:t>
      </w:r>
      <w:r>
        <w:rPr>
          <w:color w:val="1D1415"/>
          <w:szCs w:val="22"/>
          <w:lang w:val="fr-FR" w:eastAsia="en-GB"/>
        </w:rPr>
        <w:t>(BIB 2053)</w:t>
      </w:r>
    </w:p>
    <w:p w14:paraId="694BAE7B" w14:textId="77777777" w:rsidR="006702EA" w:rsidRDefault="006702EA" w:rsidP="006702EA">
      <w:pPr>
        <w:jc w:val="both"/>
        <w:rPr>
          <w:color w:val="1D1415"/>
          <w:szCs w:val="22"/>
          <w:lang w:val="fr-FR" w:eastAsia="en-GB"/>
        </w:rPr>
      </w:pPr>
    </w:p>
    <w:p w14:paraId="177198E7" w14:textId="77777777" w:rsidR="006702EA" w:rsidRDefault="006702EA" w:rsidP="006702EA">
      <w:pPr>
        <w:jc w:val="both"/>
        <w:rPr>
          <w:lang w:val="fr-FR" w:eastAsia="en-GB"/>
        </w:rPr>
      </w:pPr>
      <w:r>
        <w:rPr>
          <w:color w:val="1D1415"/>
          <w:szCs w:val="22"/>
          <w:lang w:val="fr-FR" w:eastAsia="en-GB"/>
        </w:rPr>
        <w:t>v. Grézan</w:t>
      </w:r>
    </w:p>
    <w:p w14:paraId="7C0395D4" w14:textId="77777777" w:rsidR="00951321" w:rsidRPr="00A8337E" w:rsidRDefault="00951321" w:rsidP="00951321">
      <w:pPr>
        <w:jc w:val="both"/>
        <w:rPr>
          <w:lang w:val="fr-FR"/>
        </w:rPr>
      </w:pPr>
    </w:p>
    <w:p w14:paraId="3097E3E5" w14:textId="77777777" w:rsidR="006B5AD4" w:rsidRPr="0032190F" w:rsidRDefault="006B5AD4" w:rsidP="006B5AD4">
      <w:pPr>
        <w:rPr>
          <w:lang w:val="fr-FR"/>
        </w:rPr>
      </w:pPr>
      <w:r w:rsidRPr="0032190F">
        <w:rPr>
          <w:lang w:val="fr-FR"/>
        </w:rPr>
        <w:t>SAINT PIERRE SUD</w:t>
      </w:r>
    </w:p>
    <w:p w14:paraId="4E0EA806" w14:textId="77777777" w:rsidR="006B5AD4" w:rsidRPr="0032190F" w:rsidRDefault="006B5AD4" w:rsidP="006B5AD4">
      <w:pPr>
        <w:rPr>
          <w:lang w:val="fr-FR"/>
        </w:rPr>
      </w:pPr>
      <w:r w:rsidRPr="0032190F">
        <w:rPr>
          <w:lang w:val="fr-FR"/>
        </w:rPr>
        <w:t>Saint Pierre Sud à Lattes (Hérault) est une nécropole qui montre 4 cellules avec chacune 1 bucher et deux dépôts de crémation. 6 individus: 2 hommes, 1 femme et 3 enfants (BIB V. Bel et al. in BIB 2341)</w:t>
      </w:r>
    </w:p>
    <w:p w14:paraId="2350D43C" w14:textId="77777777" w:rsidR="00BD0C90" w:rsidRPr="0032190F" w:rsidRDefault="00BD0C90" w:rsidP="006B5AD4">
      <w:pPr>
        <w:rPr>
          <w:lang w:val="fr-FR"/>
        </w:rPr>
      </w:pPr>
    </w:p>
    <w:p w14:paraId="6EEAC468" w14:textId="77777777" w:rsidR="00BD0C90" w:rsidRPr="0032190F" w:rsidRDefault="00BD0C90" w:rsidP="006B5AD4">
      <w:pPr>
        <w:rPr>
          <w:lang w:val="fr-FR"/>
        </w:rPr>
      </w:pPr>
      <w:r w:rsidRPr="0032190F">
        <w:rPr>
          <w:lang w:val="fr-FR"/>
        </w:rPr>
        <w:t>SAINT PIERRE NORD</w:t>
      </w:r>
    </w:p>
    <w:p w14:paraId="3F7DB5FA" w14:textId="77777777" w:rsidR="00BD0C90" w:rsidRPr="0032190F" w:rsidRDefault="00BD0C90" w:rsidP="006B5AD4">
      <w:pPr>
        <w:rPr>
          <w:lang w:val="fr-FR"/>
        </w:rPr>
      </w:pPr>
      <w:r w:rsidRPr="0032190F">
        <w:rPr>
          <w:lang w:val="fr-FR"/>
        </w:rPr>
        <w:t>Saint Pierre Nord à Lattes (Hérault) vers 425-350 aec. Un bucher, 6 dépôts secondaires (BIB V. Bel et al. in BIB 2341)</w:t>
      </w:r>
    </w:p>
    <w:p w14:paraId="54BB1CBF" w14:textId="77777777" w:rsidR="00BD0C90" w:rsidRPr="0032190F" w:rsidRDefault="00BD0C90" w:rsidP="006B5AD4">
      <w:pPr>
        <w:rPr>
          <w:lang w:val="fr-FR"/>
        </w:rPr>
      </w:pPr>
    </w:p>
    <w:p w14:paraId="294ABEEE" w14:textId="77777777" w:rsidR="00BD0C90" w:rsidRPr="0032190F" w:rsidRDefault="00BD0C90" w:rsidP="006B5AD4">
      <w:pPr>
        <w:rPr>
          <w:lang w:val="fr-FR"/>
        </w:rPr>
      </w:pPr>
      <w:r w:rsidRPr="0032190F">
        <w:rPr>
          <w:lang w:val="fr-FR"/>
        </w:rPr>
        <w:t>SAINT PASTOR</w:t>
      </w:r>
    </w:p>
    <w:p w14:paraId="338B6762" w14:textId="77777777" w:rsidR="00BD0C90" w:rsidRPr="0032190F" w:rsidRDefault="00BD0C90" w:rsidP="006B5AD4">
      <w:pPr>
        <w:rPr>
          <w:lang w:val="fr-FR"/>
        </w:rPr>
      </w:pPr>
      <w:r w:rsidRPr="0032190F">
        <w:rPr>
          <w:lang w:val="fr-FR"/>
        </w:rPr>
        <w:t>Saint Pastor, vers 250-100 aec nécropole (BIB V. Bel et al. in BIB 2341)</w:t>
      </w:r>
    </w:p>
    <w:p w14:paraId="0609F9EA" w14:textId="77777777" w:rsidR="00D3208E" w:rsidRPr="0032190F" w:rsidRDefault="00D3208E" w:rsidP="00426FF9">
      <w:pPr>
        <w:pStyle w:val="Heading1"/>
      </w:pPr>
      <w:r w:rsidRPr="0032190F">
        <w:lastRenderedPageBreak/>
        <w:br/>
      </w:r>
      <w:bookmarkStart w:id="5187" w:name="Sit_Ariane_Port"/>
      <w:r w:rsidRPr="0032190F">
        <w:t>ARIANE (PORT)</w:t>
      </w:r>
      <w:bookmarkEnd w:id="5187"/>
    </w:p>
    <w:p w14:paraId="47C53B48" w14:textId="77777777" w:rsidR="00D3208E" w:rsidRPr="0032190F" w:rsidRDefault="00D3208E" w:rsidP="00242C0F">
      <w:pPr>
        <w:jc w:val="both"/>
        <w:rPr>
          <w:lang w:val="fr-FR"/>
        </w:rPr>
      </w:pPr>
    </w:p>
    <w:p w14:paraId="7480189D" w14:textId="5E24857C" w:rsidR="00D3208E" w:rsidRPr="0032190F" w:rsidRDefault="00D3208E" w:rsidP="00F04D66">
      <w:pPr>
        <w:rPr>
          <w:lang w:val="fr-FR"/>
        </w:rPr>
      </w:pPr>
      <w:r w:rsidRPr="0032190F">
        <w:rPr>
          <w:lang w:val="fr-FR"/>
        </w:rPr>
        <w:t>Port Ariane (Lattes, Hérault), à proximité du littoral est occupé au début du 7</w:t>
      </w:r>
      <w:r w:rsidRPr="0032190F">
        <w:rPr>
          <w:vertAlign w:val="superscript"/>
          <w:lang w:val="fr-FR"/>
        </w:rPr>
        <w:t>e</w:t>
      </w:r>
      <w:r w:rsidRPr="0032190F">
        <w:rPr>
          <w:lang w:val="fr-FR"/>
        </w:rPr>
        <w:t xml:space="preserve"> aec (BIB 1995 p. 67)</w:t>
      </w:r>
      <w:r w:rsidR="00F04D66" w:rsidRPr="0032190F">
        <w:rPr>
          <w:lang w:val="fr-FR"/>
        </w:rPr>
        <w:t xml:space="preserve">. Le site de Port-Ariane (Lattes, Hérault) est un habitat du </w:t>
      </w:r>
      <w:hyperlink r:id="rId12596" w:anchor="Cul_Fer_I" w:history="1">
        <w:r w:rsidR="00F04D66" w:rsidRPr="0032190F">
          <w:rPr>
            <w:rStyle w:val="Hyperlink"/>
            <w:lang w:val="fr-FR"/>
          </w:rPr>
          <w:t>Fer 1</w:t>
        </w:r>
      </w:hyperlink>
      <w:r w:rsidR="00F04D66" w:rsidRPr="0032190F">
        <w:rPr>
          <w:lang w:val="fr-FR"/>
        </w:rPr>
        <w:t xml:space="preserve"> (BIB 1995 fig. 54). Habitat chasséen du Sud de la France (BIB B. Sendra </w:t>
      </w:r>
      <w:r w:rsidR="00F04D66" w:rsidRPr="0032190F">
        <w:rPr>
          <w:i/>
          <w:lang w:val="fr-FR"/>
        </w:rPr>
        <w:t>et al.</w:t>
      </w:r>
      <w:r w:rsidR="00F04D66" w:rsidRPr="0032190F">
        <w:rPr>
          <w:lang w:val="fr-FR"/>
        </w:rPr>
        <w:t>, colloque Habitat Dijon 2015)</w:t>
      </w:r>
    </w:p>
    <w:p w14:paraId="713D289B" w14:textId="77777777" w:rsidR="00567E29" w:rsidRPr="0032190F" w:rsidRDefault="00567E29" w:rsidP="00F04D66">
      <w:pPr>
        <w:rPr>
          <w:lang w:val="fr-FR"/>
        </w:rPr>
      </w:pPr>
    </w:p>
    <w:p w14:paraId="524BBFF6" w14:textId="388D8D49" w:rsidR="00567E29" w:rsidRPr="0032190F" w:rsidRDefault="00567E29" w:rsidP="00F04D66">
      <w:pPr>
        <w:rPr>
          <w:lang w:val="fr-FR"/>
        </w:rPr>
      </w:pPr>
      <w:r w:rsidRPr="0032190F">
        <w:rPr>
          <w:lang w:val="fr-FR"/>
        </w:rPr>
        <w:t xml:space="preserve">v. </w:t>
      </w:r>
      <w:hyperlink r:id="rId12597" w:anchor="Sit_Monediere" w:history="1">
        <w:r w:rsidR="008A4570" w:rsidRPr="0032190F">
          <w:rPr>
            <w:rStyle w:val="Hyperlink"/>
            <w:lang w:val="fr-FR"/>
          </w:rPr>
          <w:t>La Moné</w:t>
        </w:r>
        <w:r w:rsidRPr="0032190F">
          <w:rPr>
            <w:rStyle w:val="Hyperlink"/>
            <w:lang w:val="fr-FR"/>
          </w:rPr>
          <w:t>dière</w:t>
        </w:r>
      </w:hyperlink>
    </w:p>
    <w:p w14:paraId="3F1031BC" w14:textId="77777777" w:rsidR="00D3208E" w:rsidRPr="0032190F" w:rsidRDefault="00D3208E" w:rsidP="00242C0F">
      <w:pPr>
        <w:jc w:val="both"/>
        <w:rPr>
          <w:lang w:val="fr-FR"/>
        </w:rPr>
      </w:pPr>
    </w:p>
    <w:p w14:paraId="6B50CC51" w14:textId="77777777" w:rsidR="00D3208E" w:rsidRPr="0032190F" w:rsidRDefault="00D3208E" w:rsidP="00426FF9">
      <w:pPr>
        <w:pStyle w:val="Heading1"/>
      </w:pPr>
      <w:bookmarkStart w:id="5188" w:name="Sit_Cougourlude"/>
      <w:r w:rsidRPr="0032190F">
        <w:t>COUGOURLUDE (LA)</w:t>
      </w:r>
    </w:p>
    <w:bookmarkEnd w:id="5188"/>
    <w:p w14:paraId="15BB2329" w14:textId="196BAD68" w:rsidR="00D3208E" w:rsidRDefault="00C266D7" w:rsidP="00242C0F">
      <w:pPr>
        <w:jc w:val="both"/>
        <w:rPr>
          <w:lang w:val="fr-FR"/>
        </w:rPr>
      </w:pPr>
      <w:r>
        <w:rPr>
          <w:lang w:val="fr-FR"/>
        </w:rPr>
        <w:t>[</w:t>
      </w:r>
      <w:hyperlink r:id="rId12598" w:anchor="Cul_Proto_Soc_Habitat_Emporion" w:history="1">
        <w:r w:rsidR="00DE3465" w:rsidRPr="00884767">
          <w:rPr>
            <w:rStyle w:val="Hyperlink"/>
            <w:lang w:val="fr-FR"/>
          </w:rPr>
          <w:t>emporion</w:t>
        </w:r>
      </w:hyperlink>
      <w:r>
        <w:rPr>
          <w:lang w:val="fr-FR"/>
        </w:rPr>
        <w:t>]</w:t>
      </w:r>
    </w:p>
    <w:p w14:paraId="47408661" w14:textId="77777777" w:rsidR="00C266D7" w:rsidRPr="0032190F" w:rsidRDefault="00C266D7" w:rsidP="00242C0F">
      <w:pPr>
        <w:jc w:val="both"/>
        <w:rPr>
          <w:lang w:val="fr-FR"/>
        </w:rPr>
      </w:pPr>
    </w:p>
    <w:p w14:paraId="117010B5" w14:textId="77777777" w:rsidR="00D3208E" w:rsidRDefault="00D3208E" w:rsidP="00242C0F">
      <w:pPr>
        <w:jc w:val="both"/>
        <w:rPr>
          <w:lang w:val="fr-FR"/>
        </w:rPr>
      </w:pPr>
      <w:r w:rsidRPr="0032190F">
        <w:rPr>
          <w:lang w:val="fr-FR"/>
        </w:rPr>
        <w:t>Le site de La Cougourlude (Lattes, Hérault),</w:t>
      </w:r>
      <w:r w:rsidR="002B03A3" w:rsidRPr="0032190F">
        <w:rPr>
          <w:lang w:val="fr-FR"/>
        </w:rPr>
        <w:t xml:space="preserve"> </w:t>
      </w:r>
      <w:r w:rsidRPr="0032190F">
        <w:rPr>
          <w:lang w:val="fr-FR"/>
        </w:rPr>
        <w:t>à proximité du littoral est occupé au début du 7</w:t>
      </w:r>
      <w:r w:rsidRPr="0032190F">
        <w:rPr>
          <w:vertAlign w:val="superscript"/>
          <w:lang w:val="fr-FR"/>
        </w:rPr>
        <w:t>e</w:t>
      </w:r>
      <w:r w:rsidRPr="0032190F">
        <w:rPr>
          <w:lang w:val="fr-FR"/>
        </w:rPr>
        <w:t xml:space="preserve"> aec (BIB 1995 p. 67)</w:t>
      </w:r>
    </w:p>
    <w:p w14:paraId="133D9E96" w14:textId="4B6F02D2" w:rsidR="00C266D7" w:rsidRDefault="00C266D7" w:rsidP="00242C0F">
      <w:pPr>
        <w:jc w:val="both"/>
        <w:rPr>
          <w:lang w:val="fr-FR"/>
        </w:rPr>
      </w:pPr>
      <w:r>
        <w:rPr>
          <w:lang w:val="fr-FR"/>
        </w:rPr>
        <w:t xml:space="preserve">L'habitat fortifié (oppidum) périclite quand se développe </w:t>
      </w:r>
      <w:hyperlink r:id="rId12599" w:anchor="Sit_Lattes" w:history="1">
        <w:r w:rsidRPr="00951321">
          <w:rPr>
            <w:rStyle w:val="Hyperlink"/>
            <w:i/>
            <w:lang w:val="fr-FR"/>
          </w:rPr>
          <w:t>Lattara</w:t>
        </w:r>
      </w:hyperlink>
      <w:r>
        <w:rPr>
          <w:lang w:val="fr-FR"/>
        </w:rPr>
        <w:t xml:space="preserve"> (M. Ott, séminaire EpiSpat, 2019)</w:t>
      </w:r>
    </w:p>
    <w:p w14:paraId="3DF9A820" w14:textId="48761B12" w:rsidR="00D3107B" w:rsidRDefault="00000000" w:rsidP="00242C0F">
      <w:pPr>
        <w:jc w:val="both"/>
        <w:rPr>
          <w:lang w:val="fr-FR"/>
        </w:rPr>
      </w:pPr>
      <w:hyperlink r:id="rId12600" w:anchor="Cul_Oppidum" w:history="1">
        <w:r w:rsidR="00D3107B" w:rsidRPr="00D3107B">
          <w:rPr>
            <w:rStyle w:val="Hyperlink"/>
            <w:lang w:val="fr-FR"/>
          </w:rPr>
          <w:t>Oppidum</w:t>
        </w:r>
      </w:hyperlink>
      <w:r w:rsidR="00D3107B">
        <w:rPr>
          <w:lang w:val="fr-FR"/>
        </w:rPr>
        <w:t xml:space="preserve"> protohistorique </w:t>
      </w:r>
      <w:r w:rsidR="00683577">
        <w:rPr>
          <w:lang w:val="fr-FR"/>
        </w:rPr>
        <w:t>entouré</w:t>
      </w:r>
      <w:r w:rsidR="00D3107B">
        <w:rPr>
          <w:lang w:val="fr-FR"/>
        </w:rPr>
        <w:t xml:space="preserve"> d'une enceinte (C. Pellecuer com. pers)</w:t>
      </w:r>
    </w:p>
    <w:p w14:paraId="2DB39FFA" w14:textId="77777777" w:rsidR="001361F9" w:rsidRDefault="001361F9" w:rsidP="00242C0F">
      <w:pPr>
        <w:jc w:val="both"/>
        <w:rPr>
          <w:lang w:val="fr-FR"/>
        </w:rPr>
      </w:pPr>
      <w:r>
        <w:rPr>
          <w:lang w:val="fr-FR"/>
        </w:rPr>
        <w:t>Comptoir. Installation au 7e aec à l'embouchure du petit fleuve côtier de La Lironde. Le compto</w:t>
      </w:r>
      <w:r w:rsidR="00C266D7">
        <w:rPr>
          <w:lang w:val="fr-FR"/>
        </w:rPr>
        <w:t>i</w:t>
      </w:r>
      <w:r>
        <w:rPr>
          <w:lang w:val="fr-FR"/>
        </w:rPr>
        <w:t>r reçoit les grands flux commerciaux du 6e aec: amphores grecques, magno-grecques, massaliètes et étrusques avec de la vaisselle attique, claire massaliète et grise monochrome (BIB 2692)</w:t>
      </w:r>
    </w:p>
    <w:p w14:paraId="5F0D172E" w14:textId="77777777" w:rsidR="00951321" w:rsidRDefault="00C266D7" w:rsidP="00242C0F">
      <w:pPr>
        <w:jc w:val="both"/>
        <w:rPr>
          <w:lang w:val="fr-FR"/>
        </w:rPr>
      </w:pPr>
      <w:r>
        <w:rPr>
          <w:lang w:val="fr-FR"/>
        </w:rPr>
        <w:t>Fouilles de Ode à la Mer: habitat NM, enceinte NF, enceinte protohistorique (~525 aec), viticulture et voierie romaine, habitat épars au 7e AD,  (</w:t>
      </w:r>
      <w:r w:rsidRPr="00C266D7">
        <w:rPr>
          <w:lang w:val="fr-FR"/>
        </w:rPr>
        <w:t>M. Ott, séminaire EpiSpat, 2019)</w:t>
      </w:r>
    </w:p>
    <w:p w14:paraId="143F25FE" w14:textId="77777777" w:rsidR="00951321" w:rsidRDefault="00C266D7" w:rsidP="00242C0F">
      <w:pPr>
        <w:jc w:val="both"/>
        <w:rPr>
          <w:lang w:val="fr-FR"/>
        </w:rPr>
      </w:pPr>
      <w:r>
        <w:rPr>
          <w:lang w:val="fr-FR"/>
        </w:rPr>
        <w:t xml:space="preserve">Présence de statues-menhirs </w:t>
      </w:r>
      <w:r w:rsidR="00951321">
        <w:rPr>
          <w:lang w:val="fr-FR"/>
        </w:rPr>
        <w:t xml:space="preserve">[Proto ou NF ?] </w:t>
      </w:r>
      <w:r>
        <w:rPr>
          <w:lang w:val="fr-FR"/>
        </w:rPr>
        <w:t>avec des représentations de ceintures, etc. (M. Ott, séminaire EpiSpat, 2019)</w:t>
      </w:r>
    </w:p>
    <w:p w14:paraId="55A1326D" w14:textId="77777777" w:rsidR="00A8337E" w:rsidRDefault="00A8337E" w:rsidP="00242C0F">
      <w:pPr>
        <w:jc w:val="both"/>
        <w:rPr>
          <w:lang w:val="fr-FR"/>
        </w:rPr>
      </w:pPr>
    </w:p>
    <w:p w14:paraId="24185F6F" w14:textId="77777777" w:rsidR="00A8337E" w:rsidRDefault="00A8337E" w:rsidP="00A8337E">
      <w:pPr>
        <w:pStyle w:val="Heading2"/>
        <w:rPr>
          <w:lang w:eastAsia="en-GB"/>
        </w:rPr>
      </w:pPr>
      <w:r>
        <w:rPr>
          <w:lang w:eastAsia="en-GB"/>
        </w:rPr>
        <w:t>époque romaine</w:t>
      </w:r>
    </w:p>
    <w:p w14:paraId="5611E503" w14:textId="77777777" w:rsidR="00A8337E" w:rsidRDefault="00A8337E" w:rsidP="00A8337E">
      <w:pPr>
        <w:rPr>
          <w:lang w:val="fr-FR" w:eastAsia="en-GB"/>
        </w:rPr>
      </w:pPr>
    </w:p>
    <w:p w14:paraId="078B8D11" w14:textId="77777777" w:rsidR="00A8337E" w:rsidRDefault="00A8337E" w:rsidP="00A8337E">
      <w:pPr>
        <w:pStyle w:val="Heading3"/>
        <w:rPr>
          <w:lang w:eastAsia="en-GB"/>
        </w:rPr>
      </w:pPr>
      <w:r>
        <w:rPr>
          <w:lang w:eastAsia="en-GB"/>
        </w:rPr>
        <w:t>Stèle d'Appius Macrinus</w:t>
      </w:r>
    </w:p>
    <w:p w14:paraId="0FAF8B03" w14:textId="77777777" w:rsidR="00A8337E" w:rsidRDefault="00A8337E" w:rsidP="00A8337E">
      <w:pPr>
        <w:jc w:val="both"/>
        <w:rPr>
          <w:lang w:val="fr-FR"/>
        </w:rPr>
      </w:pPr>
    </w:p>
    <w:p w14:paraId="5C74B0A7" w14:textId="77777777" w:rsidR="00A8337E" w:rsidRPr="0032190F" w:rsidRDefault="00A8337E" w:rsidP="00A8337E">
      <w:pPr>
        <w:jc w:val="both"/>
        <w:rPr>
          <w:lang w:val="fr-FR"/>
        </w:rPr>
      </w:pPr>
      <w:r>
        <w:rPr>
          <w:lang w:val="fr-FR"/>
        </w:rPr>
        <w:t>Stèle romaine réemployée en dalle de couverture de la canalisation du 1er AD entre l'Estanel et la Lironde (M. Ott, séminaire EpiSpat, 2019)</w:t>
      </w:r>
    </w:p>
    <w:p w14:paraId="03A9EA36" w14:textId="77777777" w:rsidR="00A8337E" w:rsidRPr="00683577" w:rsidRDefault="00A8337E" w:rsidP="00A8337E">
      <w:pPr>
        <w:autoSpaceDE w:val="0"/>
        <w:autoSpaceDN w:val="0"/>
        <w:adjustRightInd w:val="0"/>
        <w:jc w:val="both"/>
        <w:rPr>
          <w:lang w:val="fr-FR" w:eastAsia="en-GB"/>
        </w:rPr>
      </w:pPr>
      <w:r w:rsidRPr="00683577">
        <w:rPr>
          <w:lang w:val="fr-FR" w:eastAsia="en-GB"/>
        </w:rPr>
        <w:t>Stèle funéraire à sommet cintré, en calcaire de bonne qualité, trouvée en remploi comme dalle de couverture de la conduite souterraine. Traces de taille du ravalement effectué à la gradine (à confirmer), bords de la stèle chanfreinés. La stèle, d’une épaisseur assez faible, était destinée à être plantée dans le sol. L’arrière de la stèle est à peine dégrossi (traces d’outils). L’inscription est gravée dans un champ épigraphique à cadre mouluré soigneusement sculpté (S. Boularot, séminaire EpiSpat, 2019)</w:t>
      </w:r>
    </w:p>
    <w:p w14:paraId="288AD08B" w14:textId="77777777" w:rsidR="00A8337E" w:rsidRDefault="00A8337E" w:rsidP="00A8337E">
      <w:pPr>
        <w:rPr>
          <w:lang w:val="fr-FR" w:eastAsia="en-GB"/>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2"/>
        <w:gridCol w:w="3118"/>
        <w:gridCol w:w="3888"/>
      </w:tblGrid>
      <w:tr w:rsidR="00A8337E" w:rsidRPr="008A1841" w14:paraId="24C9D0CA" w14:textId="77777777" w:rsidTr="00C35EA7">
        <w:trPr>
          <w:jc w:val="center"/>
        </w:trPr>
        <w:tc>
          <w:tcPr>
            <w:tcW w:w="1832" w:type="dxa"/>
          </w:tcPr>
          <w:p w14:paraId="706F1D70" w14:textId="77777777" w:rsidR="00A8337E" w:rsidRPr="00A8337E" w:rsidRDefault="00A8337E" w:rsidP="00A8337E">
            <w:pPr>
              <w:rPr>
                <w:lang w:eastAsia="en-GB"/>
              </w:rPr>
            </w:pPr>
            <w:r w:rsidRPr="00A8337E">
              <w:rPr>
                <w:lang w:eastAsia="en-GB"/>
              </w:rPr>
              <w:t>C·APPIO·VOL</w:t>
            </w:r>
          </w:p>
          <w:p w14:paraId="71C953AF" w14:textId="77777777" w:rsidR="00A8337E" w:rsidRPr="00C35EA7" w:rsidRDefault="00A8337E" w:rsidP="00A8337E">
            <w:pPr>
              <w:rPr>
                <w:lang w:val="fr-FR" w:eastAsia="en-GB"/>
              </w:rPr>
            </w:pPr>
            <w:r w:rsidRPr="00A8337E">
              <w:rPr>
                <w:lang w:eastAsia="en-GB"/>
              </w:rPr>
              <w:t>MACRINO</w:t>
            </w:r>
          </w:p>
        </w:tc>
        <w:tc>
          <w:tcPr>
            <w:tcW w:w="3118" w:type="dxa"/>
          </w:tcPr>
          <w:p w14:paraId="539C6678" w14:textId="77777777" w:rsidR="00A8337E" w:rsidRPr="00C35EA7" w:rsidRDefault="00A8337E" w:rsidP="00C35EA7">
            <w:pPr>
              <w:autoSpaceDE w:val="0"/>
              <w:autoSpaceDN w:val="0"/>
              <w:adjustRightInd w:val="0"/>
              <w:rPr>
                <w:lang w:val="es-ES" w:eastAsia="en-GB"/>
              </w:rPr>
            </w:pPr>
            <w:r w:rsidRPr="00C35EA7">
              <w:rPr>
                <w:lang w:val="es-ES" w:eastAsia="en-GB"/>
              </w:rPr>
              <w:t>C(aio) Appio Vol(tinia tribu)</w:t>
            </w:r>
          </w:p>
          <w:p w14:paraId="3213FA36" w14:textId="77777777" w:rsidR="00A8337E" w:rsidRPr="00C35EA7" w:rsidRDefault="00A8337E" w:rsidP="00A8337E">
            <w:pPr>
              <w:rPr>
                <w:lang w:val="es-ES" w:eastAsia="en-GB"/>
              </w:rPr>
            </w:pPr>
            <w:r w:rsidRPr="00C35EA7">
              <w:rPr>
                <w:lang w:val="es-ES" w:eastAsia="en-GB"/>
              </w:rPr>
              <w:t>Macrino</w:t>
            </w:r>
          </w:p>
        </w:tc>
        <w:tc>
          <w:tcPr>
            <w:tcW w:w="3888" w:type="dxa"/>
          </w:tcPr>
          <w:p w14:paraId="4372C3AE" w14:textId="77777777" w:rsidR="00A8337E" w:rsidRPr="00C35EA7" w:rsidRDefault="00A8337E" w:rsidP="00A8337E">
            <w:pPr>
              <w:rPr>
                <w:lang w:val="fr-FR" w:eastAsia="en-GB"/>
              </w:rPr>
            </w:pPr>
            <w:r w:rsidRPr="00C35EA7">
              <w:rPr>
                <w:i/>
                <w:iCs/>
                <w:lang w:val="fr-FR" w:eastAsia="en-GB"/>
              </w:rPr>
              <w:t>À Caius Appius Macrinus, de la tribu Voltinia</w:t>
            </w:r>
          </w:p>
        </w:tc>
      </w:tr>
    </w:tbl>
    <w:p w14:paraId="6D5BA268" w14:textId="77777777" w:rsidR="00A8337E" w:rsidRPr="00A8337E" w:rsidRDefault="00A8337E" w:rsidP="00A8337E">
      <w:pPr>
        <w:rPr>
          <w:lang w:val="fr-FR" w:eastAsia="en-GB"/>
        </w:rPr>
      </w:pPr>
      <w:r>
        <w:rPr>
          <w:lang w:val="fr-FR" w:eastAsia="en-GB"/>
        </w:rPr>
        <w:t>(S. Boularot, séminaire EpiSpat, 2019)</w:t>
      </w:r>
    </w:p>
    <w:p w14:paraId="6F72657E" w14:textId="77777777" w:rsidR="00A8337E" w:rsidRDefault="00A8337E" w:rsidP="00242C0F">
      <w:pPr>
        <w:jc w:val="both"/>
        <w:rPr>
          <w:lang w:val="fr-FR"/>
        </w:rPr>
      </w:pPr>
    </w:p>
    <w:p w14:paraId="12AC7A67" w14:textId="77777777" w:rsidR="00A8337E" w:rsidRDefault="00A8337E" w:rsidP="00242C0F">
      <w:pPr>
        <w:jc w:val="both"/>
        <w:rPr>
          <w:lang w:val="fr-FR"/>
        </w:rPr>
      </w:pPr>
      <w:r>
        <w:rPr>
          <w:lang w:val="fr-FR"/>
        </w:rPr>
        <w:t xml:space="preserve">Voltinia </w:t>
      </w:r>
      <w:r w:rsidRPr="00A8337E">
        <w:rPr>
          <w:i/>
          <w:lang w:val="fr-FR"/>
        </w:rPr>
        <w:t>gens</w:t>
      </w:r>
      <w:r>
        <w:rPr>
          <w:lang w:val="fr-FR"/>
        </w:rPr>
        <w:t xml:space="preserve"> lié à Nîmes (S. Boularot, séminaire EpiSpat, 2019)</w:t>
      </w:r>
    </w:p>
    <w:p w14:paraId="7DE07CFC" w14:textId="77777777" w:rsidR="00A8337E" w:rsidRDefault="00A8337E" w:rsidP="00242C0F">
      <w:pPr>
        <w:jc w:val="both"/>
        <w:rPr>
          <w:lang w:val="fr-FR"/>
        </w:rPr>
      </w:pPr>
      <w:r>
        <w:rPr>
          <w:lang w:val="fr-FR"/>
        </w:rPr>
        <w:t>Présence du nominatif -&gt; av. ép. Augustéenne ; pas de D.M. -&gt; ancien ; datation au ~1e AD (S. Boularot, séminaire EpiSpat, 2019)</w:t>
      </w:r>
    </w:p>
    <w:p w14:paraId="2827B8E6" w14:textId="77777777" w:rsidR="00F43125" w:rsidRDefault="00F43125" w:rsidP="00242C0F">
      <w:pPr>
        <w:jc w:val="both"/>
        <w:rPr>
          <w:lang w:val="fr-FR"/>
        </w:rPr>
      </w:pPr>
      <w:r>
        <w:rPr>
          <w:lang w:val="fr-FR"/>
        </w:rPr>
        <w:t>Cette stèle est très proche d'une autre trouvée dans la nécropole de Filiès (S. Boularot, séminaire EpiSpat, 2019)</w:t>
      </w:r>
    </w:p>
    <w:p w14:paraId="16ED1205" w14:textId="77777777" w:rsidR="00CA68FB" w:rsidRPr="0032190F" w:rsidRDefault="00CA68FB" w:rsidP="00242C0F">
      <w:pPr>
        <w:jc w:val="both"/>
        <w:rPr>
          <w:lang w:val="fr-FR"/>
        </w:rPr>
      </w:pPr>
    </w:p>
    <w:p w14:paraId="1FD901B7" w14:textId="77777777" w:rsidR="00D3208E" w:rsidRPr="0032190F" w:rsidRDefault="00D3208E" w:rsidP="00426FF9">
      <w:pPr>
        <w:pStyle w:val="Heading1"/>
      </w:pPr>
      <w:bookmarkStart w:id="5189" w:name="Sit_Sete"/>
      <w:r w:rsidRPr="0032190F">
        <w:t>SETE</w:t>
      </w:r>
    </w:p>
    <w:bookmarkEnd w:id="5189"/>
    <w:p w14:paraId="63239049" w14:textId="77777777" w:rsidR="00D3208E" w:rsidRPr="0032190F" w:rsidRDefault="00D3208E" w:rsidP="00D3208E">
      <w:pPr>
        <w:autoSpaceDE w:val="0"/>
        <w:autoSpaceDN w:val="0"/>
        <w:adjustRightInd w:val="0"/>
        <w:jc w:val="both"/>
        <w:rPr>
          <w:lang w:val="fr-FR"/>
        </w:rPr>
      </w:pPr>
    </w:p>
    <w:p w14:paraId="6663334F" w14:textId="360166C5" w:rsidR="00D3208E" w:rsidRPr="0032190F" w:rsidRDefault="00D3208E" w:rsidP="00BC1508">
      <w:pPr>
        <w:jc w:val="both"/>
        <w:rPr>
          <w:lang w:val="fr-FR" w:eastAsia="en-GB"/>
        </w:rPr>
      </w:pPr>
      <w:r w:rsidRPr="0032190F">
        <w:rPr>
          <w:lang w:val="fr-FR"/>
        </w:rPr>
        <w:lastRenderedPageBreak/>
        <w:t xml:space="preserve">Sète (Hérault) y a été découvert des </w:t>
      </w:r>
      <w:hyperlink r:id="rId12601" w:anchor="Cul_Precoloniale_Obj_ling_peau_boeuf" w:history="1">
        <w:r w:rsidRPr="00E615DD">
          <w:rPr>
            <w:rStyle w:val="Hyperlink"/>
            <w:lang w:val="fr-FR"/>
          </w:rPr>
          <w:t>ling</w:t>
        </w:r>
        <w:r w:rsidR="00EA3CE2">
          <w:rPr>
            <w:rStyle w:val="Hyperlink"/>
            <w:lang w:val="fr-FR"/>
          </w:rPr>
          <w:t>ots PDB</w:t>
        </w:r>
      </w:hyperlink>
      <w:r w:rsidRPr="0032190F">
        <w:rPr>
          <w:lang w:val="fr-FR"/>
        </w:rPr>
        <w:t xml:space="preserve"> de type chypriote datés du 13</w:t>
      </w:r>
      <w:r w:rsidRPr="0032190F">
        <w:rPr>
          <w:vertAlign w:val="superscript"/>
          <w:lang w:val="fr-FR"/>
        </w:rPr>
        <w:t>e</w:t>
      </w:r>
      <w:r w:rsidRPr="0032190F">
        <w:rPr>
          <w:lang w:val="fr-FR"/>
        </w:rPr>
        <w:t xml:space="preserve"> – 11</w:t>
      </w:r>
      <w:r w:rsidRPr="0032190F">
        <w:rPr>
          <w:vertAlign w:val="superscript"/>
          <w:lang w:val="fr-FR"/>
        </w:rPr>
        <w:t>e</w:t>
      </w:r>
      <w:r w:rsidRPr="0032190F">
        <w:rPr>
          <w:lang w:val="fr-FR"/>
        </w:rPr>
        <w:t xml:space="preserve"> aec à Sète (BIB Guilaine, Verger 2008 in BIB 1995 p. 14)v. </w:t>
      </w:r>
      <w:hyperlink r:id="rId12602" w:anchor="Cul_Precoloniale" w:history="1">
        <w:r w:rsidRPr="0032190F">
          <w:rPr>
            <w:rStyle w:val="Hyperlink"/>
            <w:lang w:val="fr-FR"/>
          </w:rPr>
          <w:t>époque précoloniale</w:t>
        </w:r>
      </w:hyperlink>
      <w:r w:rsidR="00BC1508" w:rsidRPr="0032190F">
        <w:rPr>
          <w:rStyle w:val="Hyperlink"/>
          <w:lang w:val="fr-FR"/>
        </w:rPr>
        <w:t>,</w:t>
      </w:r>
      <w:r w:rsidR="00BC1508" w:rsidRPr="0032190F">
        <w:rPr>
          <w:lang w:val="fr-FR" w:eastAsia="en-GB"/>
        </w:rPr>
        <w:t xml:space="preserve">v. </w:t>
      </w:r>
      <w:hyperlink r:id="rId12603" w:anchor="Cul_Bronze_Final___metallurgie" w:history="1">
        <w:r w:rsidR="00BC1508" w:rsidRPr="0032190F">
          <w:rPr>
            <w:rStyle w:val="Hyperlink"/>
            <w:lang w:val="fr-FR"/>
          </w:rPr>
          <w:t>B</w:t>
        </w:r>
        <w:r w:rsidR="00EA3CE2">
          <w:rPr>
            <w:rStyle w:val="Hyperlink"/>
            <w:lang w:val="fr-FR"/>
          </w:rPr>
          <w:t>F</w:t>
        </w:r>
        <w:r w:rsidR="00BC1508" w:rsidRPr="0032190F">
          <w:rPr>
            <w:rStyle w:val="Hyperlink"/>
            <w:lang w:val="fr-FR"/>
          </w:rPr>
          <w:t xml:space="preserve"> métallurgie</w:t>
        </w:r>
      </w:hyperlink>
      <w:r w:rsidR="003119A6" w:rsidRPr="004A09EB">
        <w:rPr>
          <w:lang w:val="fr-FR"/>
        </w:rPr>
        <w:t xml:space="preserve"> </w:t>
      </w:r>
      <w:r w:rsidR="003119A6" w:rsidRPr="003119A6">
        <w:rPr>
          <w:lang w:val="fr-FR"/>
        </w:rPr>
        <w:t xml:space="preserve">v. </w:t>
      </w:r>
      <w:hyperlink r:id="rId12604" w:anchor="Sit_Palavas" w:history="1">
        <w:r w:rsidR="003119A6" w:rsidRPr="003119A6">
          <w:rPr>
            <w:rStyle w:val="Hyperlink"/>
            <w:lang w:val="fr-FR"/>
          </w:rPr>
          <w:t>Palavas</w:t>
        </w:r>
      </w:hyperlink>
      <w:r w:rsidR="003119A6" w:rsidRPr="003119A6">
        <w:rPr>
          <w:lang w:val="fr-FR"/>
        </w:rPr>
        <w:t xml:space="preserve"> (SS BIB)</w:t>
      </w:r>
    </w:p>
    <w:p w14:paraId="06B44208" w14:textId="77777777" w:rsidR="001636B5" w:rsidRPr="0032190F" w:rsidRDefault="001636B5" w:rsidP="00D3208E">
      <w:pPr>
        <w:autoSpaceDE w:val="0"/>
        <w:autoSpaceDN w:val="0"/>
        <w:adjustRightInd w:val="0"/>
        <w:rPr>
          <w:rStyle w:val="Hyperlink"/>
          <w:lang w:val="fr-FR"/>
        </w:rPr>
      </w:pPr>
    </w:p>
    <w:p w14:paraId="4C55E8B3" w14:textId="77777777" w:rsidR="001636B5" w:rsidRPr="0032190F" w:rsidRDefault="001636B5" w:rsidP="00426FF9">
      <w:pPr>
        <w:pStyle w:val="Heading1"/>
        <w:rPr>
          <w:rStyle w:val="Hyperlink"/>
          <w:color w:val="auto"/>
          <w:u w:val="none"/>
        </w:rPr>
      </w:pPr>
      <w:bookmarkStart w:id="5190" w:name="Sit_Saint_Martin_Thau"/>
      <w:r w:rsidRPr="0032190F">
        <w:rPr>
          <w:rStyle w:val="Hyperlink"/>
          <w:color w:val="auto"/>
          <w:u w:val="none"/>
        </w:rPr>
        <w:t>SAINT-MARTIN</w:t>
      </w:r>
    </w:p>
    <w:bookmarkEnd w:id="5190"/>
    <w:p w14:paraId="16CCF2EC" w14:textId="77777777" w:rsidR="001636B5" w:rsidRPr="0032190F" w:rsidRDefault="001636B5" w:rsidP="001636B5">
      <w:pPr>
        <w:rPr>
          <w:lang w:val="fr-FR"/>
        </w:rPr>
      </w:pPr>
    </w:p>
    <w:p w14:paraId="4F8FFDAF" w14:textId="77777777" w:rsidR="001636B5" w:rsidRDefault="001636B5" w:rsidP="001636B5">
      <w:pPr>
        <w:rPr>
          <w:lang w:val="fr-FR"/>
        </w:rPr>
      </w:pPr>
      <w:r w:rsidRPr="0032190F">
        <w:rPr>
          <w:lang w:val="fr-FR"/>
        </w:rPr>
        <w:t>Le site de Saint-Martin, au nord de l’étang de Thau, est un habitat du Fer 1 (BIB 1995 fig. 54)</w:t>
      </w:r>
    </w:p>
    <w:p w14:paraId="6203F405" w14:textId="77777777" w:rsidR="00E21EA7" w:rsidRPr="0032190F" w:rsidRDefault="00E21EA7" w:rsidP="001636B5">
      <w:pPr>
        <w:rPr>
          <w:lang w:val="fr-FR"/>
        </w:rPr>
      </w:pPr>
    </w:p>
    <w:p w14:paraId="4CB54EAA" w14:textId="77777777" w:rsidR="001636B5" w:rsidRPr="0032190F" w:rsidRDefault="001636B5" w:rsidP="00426FF9">
      <w:pPr>
        <w:pStyle w:val="Heading1"/>
      </w:pPr>
      <w:r w:rsidRPr="0032190F">
        <w:t>ROMARISSIERES</w:t>
      </w:r>
    </w:p>
    <w:p w14:paraId="6297AA58" w14:textId="77777777" w:rsidR="001636B5" w:rsidRPr="0032190F" w:rsidRDefault="001636B5" w:rsidP="001636B5">
      <w:pPr>
        <w:rPr>
          <w:lang w:val="fr-FR"/>
        </w:rPr>
      </w:pPr>
    </w:p>
    <w:p w14:paraId="6F6EE2F5" w14:textId="77777777" w:rsidR="001636B5" w:rsidRPr="0032190F" w:rsidRDefault="001636B5" w:rsidP="001636B5">
      <w:pPr>
        <w:rPr>
          <w:lang w:val="fr-FR"/>
        </w:rPr>
      </w:pPr>
      <w:r w:rsidRPr="0032190F">
        <w:rPr>
          <w:lang w:val="fr-FR"/>
        </w:rPr>
        <w:t>Le site de Romarissières est un habitat du Fer 1 (BIB 1995 fig. 54)</w:t>
      </w:r>
    </w:p>
    <w:p w14:paraId="0C05CDEA" w14:textId="77777777" w:rsidR="001636B5" w:rsidRPr="0032190F" w:rsidRDefault="001636B5" w:rsidP="001636B5">
      <w:pPr>
        <w:rPr>
          <w:lang w:val="fr-FR"/>
        </w:rPr>
      </w:pPr>
    </w:p>
    <w:p w14:paraId="55B935B1" w14:textId="77777777" w:rsidR="001636B5" w:rsidRPr="0032190F" w:rsidRDefault="001636B5" w:rsidP="00426FF9">
      <w:pPr>
        <w:pStyle w:val="Heading1"/>
      </w:pPr>
      <w:r w:rsidRPr="0032190F">
        <w:t>DEVEZE</w:t>
      </w:r>
      <w:r w:rsidRPr="0032190F">
        <w:br/>
      </w:r>
    </w:p>
    <w:p w14:paraId="3D4D9D2B" w14:textId="77777777" w:rsidR="008C52EA" w:rsidRPr="0032190F" w:rsidRDefault="008C52EA" w:rsidP="001636B5">
      <w:pPr>
        <w:rPr>
          <w:lang w:val="fr-FR"/>
        </w:rPr>
      </w:pPr>
      <w:r w:rsidRPr="0032190F">
        <w:rPr>
          <w:lang w:val="fr-FR"/>
        </w:rPr>
        <w:t xml:space="preserve">Devèze. </w:t>
      </w:r>
      <w:r w:rsidR="001636B5" w:rsidRPr="0032190F">
        <w:rPr>
          <w:lang w:val="fr-FR"/>
        </w:rPr>
        <w:t>Le site de</w:t>
      </w:r>
      <w:r w:rsidRPr="0032190F">
        <w:rPr>
          <w:lang w:val="fr-FR"/>
        </w:rPr>
        <w:t>s</w:t>
      </w:r>
      <w:r w:rsidR="001636B5" w:rsidRPr="0032190F">
        <w:rPr>
          <w:lang w:val="fr-FR"/>
        </w:rPr>
        <w:t xml:space="preserve"> Devèze</w:t>
      </w:r>
      <w:r w:rsidRPr="0032190F">
        <w:rPr>
          <w:lang w:val="fr-FR"/>
        </w:rPr>
        <w:t>s</w:t>
      </w:r>
      <w:r w:rsidR="00716437" w:rsidRPr="0032190F">
        <w:rPr>
          <w:lang w:val="fr-FR"/>
        </w:rPr>
        <w:t xml:space="preserve"> </w:t>
      </w:r>
      <w:r w:rsidRPr="0032190F">
        <w:rPr>
          <w:lang w:val="fr-FR"/>
        </w:rPr>
        <w:t xml:space="preserve">(Montesquieu, Hérault) </w:t>
      </w:r>
      <w:r w:rsidR="001636B5" w:rsidRPr="0032190F">
        <w:rPr>
          <w:lang w:val="fr-FR"/>
        </w:rPr>
        <w:t>est un habitat du Fer 1 (BIB 1995 fig. 54)</w:t>
      </w:r>
      <w:r w:rsidRPr="0032190F">
        <w:rPr>
          <w:lang w:val="fr-FR"/>
        </w:rPr>
        <w:t>. Eperon barré par un mur d’enciente en basalte probablement réalisé au BF3a (BIB T. Lachenal, réunion d’équipe SPP, 24/01/17)</w:t>
      </w:r>
    </w:p>
    <w:p w14:paraId="65935A9A" w14:textId="77777777" w:rsidR="008C52EA" w:rsidRPr="0032190F" w:rsidRDefault="008C52EA" w:rsidP="001636B5">
      <w:pPr>
        <w:rPr>
          <w:lang w:val="fr-FR"/>
        </w:rPr>
      </w:pPr>
      <w:r w:rsidRPr="0032190F">
        <w:rPr>
          <w:lang w:val="fr-FR"/>
        </w:rPr>
        <w:t>Du mobilier attribuable au Bronze final 3a : urne à col court, décor en demi-lune, incision au double trait, décors cannelés (BIB T. Lachenal, réunion d’équipe SPP, 24/01/17)</w:t>
      </w:r>
    </w:p>
    <w:p w14:paraId="6107B9EF" w14:textId="523FCEBC" w:rsidR="001636B5" w:rsidRPr="0032190F" w:rsidRDefault="008C52EA" w:rsidP="0008276A">
      <w:pPr>
        <w:jc w:val="both"/>
        <w:rPr>
          <w:lang w:val="fr-FR"/>
        </w:rPr>
      </w:pPr>
      <w:r w:rsidRPr="0032190F">
        <w:rPr>
          <w:lang w:val="fr-FR"/>
        </w:rPr>
        <w:t>Le site et/ou le mobilier trouve des comparaisons avec les sites de Gauto-Fracho, Grand-Ranc, Sextantio</w:t>
      </w:r>
      <w:r w:rsidR="003C7957">
        <w:rPr>
          <w:lang w:val="fr-FR"/>
        </w:rPr>
        <w:t xml:space="preserve"> [</w:t>
      </w:r>
      <w:hyperlink r:id="rId12605" w:anchor="Sit_Substantio" w:history="1">
        <w:r w:rsidR="003C7957" w:rsidRPr="003C7957">
          <w:rPr>
            <w:rStyle w:val="Hyperlink"/>
            <w:lang w:val="fr-FR"/>
          </w:rPr>
          <w:t>Substantio</w:t>
        </w:r>
      </w:hyperlink>
      <w:r w:rsidR="003C7957">
        <w:rPr>
          <w:lang w:val="fr-FR"/>
        </w:rPr>
        <w:t>]</w:t>
      </w:r>
      <w:r w:rsidRPr="0032190F">
        <w:rPr>
          <w:lang w:val="fr-FR"/>
        </w:rPr>
        <w:t>, Malvieu (éventuellement), Le Cayla (éventuellement). Ces sites sont des sites de hauteur installés sur les premiers contreforts du Massif Central (BIB T. Lachenal, réunion d’équipe SPP, 24/01/17)</w:t>
      </w:r>
    </w:p>
    <w:p w14:paraId="0074E690" w14:textId="77777777" w:rsidR="00E21EA7" w:rsidRPr="0032190F" w:rsidRDefault="00E21EA7" w:rsidP="0008276A">
      <w:pPr>
        <w:jc w:val="both"/>
        <w:rPr>
          <w:lang w:val="fr-FR"/>
        </w:rPr>
      </w:pPr>
    </w:p>
    <w:p w14:paraId="1FBDC289" w14:textId="77777777" w:rsidR="001636B5" w:rsidRPr="0032190F" w:rsidRDefault="001636B5" w:rsidP="00426FF9">
      <w:pPr>
        <w:pStyle w:val="Heading1"/>
      </w:pPr>
      <w:r w:rsidRPr="0032190F">
        <w:t>MATHE (LA)</w:t>
      </w:r>
    </w:p>
    <w:p w14:paraId="4DDCB94B" w14:textId="77777777" w:rsidR="001636B5" w:rsidRPr="0032190F" w:rsidRDefault="001636B5" w:rsidP="001636B5">
      <w:pPr>
        <w:rPr>
          <w:lang w:val="fr-FR"/>
        </w:rPr>
      </w:pPr>
      <w:r w:rsidRPr="0032190F">
        <w:rPr>
          <w:lang w:val="fr-FR"/>
        </w:rPr>
        <w:br/>
        <w:t>Le site de La Mathe est un habitat du Fer 1 (BIB 1995 fig. 54)</w:t>
      </w:r>
    </w:p>
    <w:p w14:paraId="27BD4814" w14:textId="77777777" w:rsidR="001636B5" w:rsidRPr="0032190F" w:rsidRDefault="001636B5" w:rsidP="001636B5">
      <w:pPr>
        <w:rPr>
          <w:lang w:val="fr-FR"/>
        </w:rPr>
      </w:pPr>
    </w:p>
    <w:p w14:paraId="2382F08C" w14:textId="77777777" w:rsidR="001636B5" w:rsidRPr="0032190F" w:rsidRDefault="00B54E61" w:rsidP="00426FF9">
      <w:pPr>
        <w:pStyle w:val="Heading1"/>
      </w:pPr>
      <w:r w:rsidRPr="0032190F">
        <w:t>DEVEZE 2</w:t>
      </w:r>
    </w:p>
    <w:p w14:paraId="7152F70F" w14:textId="77777777" w:rsidR="00B54E61" w:rsidRPr="0032190F" w:rsidRDefault="00B54E61" w:rsidP="00B54E61">
      <w:pPr>
        <w:rPr>
          <w:lang w:val="fr-FR"/>
        </w:rPr>
      </w:pPr>
    </w:p>
    <w:p w14:paraId="16DCF03D" w14:textId="77777777" w:rsidR="001636B5" w:rsidRPr="0032190F" w:rsidRDefault="001636B5" w:rsidP="001636B5">
      <w:pPr>
        <w:rPr>
          <w:lang w:val="fr-FR"/>
        </w:rPr>
      </w:pPr>
      <w:r w:rsidRPr="0032190F">
        <w:rPr>
          <w:lang w:val="fr-FR"/>
        </w:rPr>
        <w:t>Le site de Devèze 2 est un habitat du Fer 1 (BIB 1995 fig. 54)</w:t>
      </w:r>
    </w:p>
    <w:p w14:paraId="34F91C51" w14:textId="77777777" w:rsidR="001636B5" w:rsidRPr="0032190F" w:rsidRDefault="001636B5" w:rsidP="001636B5">
      <w:pPr>
        <w:rPr>
          <w:lang w:val="fr-FR"/>
        </w:rPr>
      </w:pPr>
    </w:p>
    <w:p w14:paraId="53C02631" w14:textId="77777777" w:rsidR="001636B5" w:rsidRPr="0032190F" w:rsidRDefault="001636B5" w:rsidP="00426FF9">
      <w:pPr>
        <w:pStyle w:val="Heading1"/>
      </w:pPr>
      <w:r w:rsidRPr="0032190F">
        <w:t>NICHETTES HAUTES</w:t>
      </w:r>
    </w:p>
    <w:p w14:paraId="0D860CAE" w14:textId="77777777" w:rsidR="001636B5" w:rsidRPr="0032190F" w:rsidRDefault="001636B5" w:rsidP="001636B5">
      <w:pPr>
        <w:rPr>
          <w:lang w:val="fr-FR"/>
        </w:rPr>
      </w:pPr>
    </w:p>
    <w:p w14:paraId="6AA131BF" w14:textId="77777777" w:rsidR="001636B5" w:rsidRPr="0032190F" w:rsidRDefault="001636B5" w:rsidP="001636B5">
      <w:pPr>
        <w:rPr>
          <w:lang w:val="fr-FR"/>
        </w:rPr>
      </w:pPr>
      <w:r w:rsidRPr="0032190F">
        <w:rPr>
          <w:lang w:val="fr-FR"/>
        </w:rPr>
        <w:t>Le site des Nichettes hautes est un habitat du Fer 1 (BIB 1995 fig. 54)</w:t>
      </w:r>
    </w:p>
    <w:p w14:paraId="44FE519D" w14:textId="77777777" w:rsidR="00E21EA7" w:rsidRPr="0032190F" w:rsidRDefault="00E21EA7" w:rsidP="001636B5">
      <w:pPr>
        <w:rPr>
          <w:lang w:val="fr-FR"/>
        </w:rPr>
      </w:pPr>
    </w:p>
    <w:p w14:paraId="6B8DDD15" w14:textId="77777777" w:rsidR="001636B5" w:rsidRPr="0032190F" w:rsidRDefault="001636B5" w:rsidP="00426FF9">
      <w:pPr>
        <w:pStyle w:val="Heading1"/>
      </w:pPr>
      <w:r w:rsidRPr="0032190F">
        <w:t>COSTES (LES)</w:t>
      </w:r>
    </w:p>
    <w:p w14:paraId="3C6761CB" w14:textId="77777777" w:rsidR="001636B5" w:rsidRPr="0032190F" w:rsidRDefault="001636B5" w:rsidP="001636B5">
      <w:pPr>
        <w:rPr>
          <w:lang w:val="fr-FR"/>
        </w:rPr>
      </w:pPr>
    </w:p>
    <w:p w14:paraId="651F89A0" w14:textId="77777777" w:rsidR="001636B5" w:rsidRPr="0032190F" w:rsidRDefault="001636B5" w:rsidP="001636B5">
      <w:pPr>
        <w:rPr>
          <w:lang w:val="fr-FR"/>
        </w:rPr>
      </w:pPr>
      <w:r w:rsidRPr="0032190F">
        <w:rPr>
          <w:lang w:val="fr-FR"/>
        </w:rPr>
        <w:t>Le site des Costes (Les Costes) est un habitat du Fer 1 (BIB 1995 fig. 54)</w:t>
      </w:r>
    </w:p>
    <w:p w14:paraId="05EFBA03" w14:textId="77777777" w:rsidR="00E64F44" w:rsidRPr="0032190F" w:rsidRDefault="00E64F44" w:rsidP="00426FF9">
      <w:pPr>
        <w:pStyle w:val="Heading1"/>
      </w:pPr>
      <w:r w:rsidRPr="0032190F">
        <w:br/>
        <w:t>MONTPELLIER</w:t>
      </w:r>
    </w:p>
    <w:p w14:paraId="58BFB45E" w14:textId="77777777" w:rsidR="00E64F44" w:rsidRPr="0032190F" w:rsidRDefault="00E64F44" w:rsidP="001636B5">
      <w:pPr>
        <w:rPr>
          <w:lang w:val="fr-FR"/>
        </w:rPr>
      </w:pPr>
    </w:p>
    <w:p w14:paraId="4D776B97" w14:textId="672D0679" w:rsidR="00E64F44" w:rsidRPr="0032190F" w:rsidRDefault="00060121" w:rsidP="001636B5">
      <w:pPr>
        <w:rPr>
          <w:lang w:val="fr-FR"/>
        </w:rPr>
      </w:pPr>
      <w:r w:rsidRPr="0032190F">
        <w:rPr>
          <w:lang w:val="fr-FR"/>
        </w:rPr>
        <w:t>La ville de Montpellier est f</w:t>
      </w:r>
      <w:r w:rsidR="00E64F44" w:rsidRPr="0032190F">
        <w:rPr>
          <w:lang w:val="fr-FR"/>
        </w:rPr>
        <w:t>ondée au 13/14</w:t>
      </w:r>
      <w:r w:rsidR="00E64F44" w:rsidRPr="0032190F">
        <w:rPr>
          <w:vertAlign w:val="superscript"/>
          <w:lang w:val="fr-FR"/>
        </w:rPr>
        <w:t>e</w:t>
      </w:r>
      <w:r w:rsidR="00E64F44" w:rsidRPr="0032190F">
        <w:rPr>
          <w:lang w:val="fr-FR"/>
        </w:rPr>
        <w:t xml:space="preserve"> s. ec par Guilhem. Sa fondation fait que </w:t>
      </w:r>
      <w:hyperlink r:id="rId12606" w:anchor="Sit_Maguelone" w:history="1">
        <w:r w:rsidR="007D47FC" w:rsidRPr="0032190F">
          <w:rPr>
            <w:rStyle w:val="Hyperlink"/>
            <w:lang w:val="fr-FR"/>
          </w:rPr>
          <w:t>Maguelone</w:t>
        </w:r>
      </w:hyperlink>
      <w:r w:rsidR="00E21EA7" w:rsidRPr="0032190F">
        <w:rPr>
          <w:lang w:val="fr-FR"/>
        </w:rPr>
        <w:t xml:space="preserve"> </w:t>
      </w:r>
      <w:r w:rsidR="00E64F44" w:rsidRPr="0032190F">
        <w:rPr>
          <w:lang w:val="fr-FR"/>
        </w:rPr>
        <w:t>et son évéché perd de son importance (C. Renaud, com. pers.)</w:t>
      </w:r>
    </w:p>
    <w:p w14:paraId="796759D7" w14:textId="77777777" w:rsidR="00AE03AF" w:rsidRPr="0032190F" w:rsidRDefault="00AE03AF" w:rsidP="001636B5">
      <w:pPr>
        <w:rPr>
          <w:lang w:val="fr-FR"/>
        </w:rPr>
      </w:pPr>
    </w:p>
    <w:p w14:paraId="0CEE9315" w14:textId="77777777" w:rsidR="0010725F" w:rsidRPr="0032190F" w:rsidRDefault="0010725F" w:rsidP="00426FF9">
      <w:pPr>
        <w:pStyle w:val="Heading1"/>
      </w:pPr>
      <w:r w:rsidRPr="0032190F">
        <w:lastRenderedPageBreak/>
        <w:t>MONTPELLIER LYCEE TECHNIQUE</w:t>
      </w:r>
    </w:p>
    <w:p w14:paraId="378D376A" w14:textId="77777777" w:rsidR="0010725F" w:rsidRPr="0032190F" w:rsidRDefault="0010725F" w:rsidP="001636B5">
      <w:pPr>
        <w:rPr>
          <w:lang w:val="fr-FR"/>
        </w:rPr>
      </w:pPr>
    </w:p>
    <w:p w14:paraId="3F93AC7C" w14:textId="77777777" w:rsidR="0010725F" w:rsidRDefault="0010725F" w:rsidP="001636B5">
      <w:pPr>
        <w:rPr>
          <w:lang w:val="fr-FR"/>
        </w:rPr>
      </w:pPr>
      <w:r w:rsidRPr="0032190F">
        <w:rPr>
          <w:lang w:val="fr-FR"/>
        </w:rPr>
        <w:t>Le site de Montpellier Lycée technique un habitat du Fer 1 (BIB 1995 fig. 54)</w:t>
      </w:r>
    </w:p>
    <w:p w14:paraId="1F4CD5C2" w14:textId="77777777" w:rsidR="00EC57B9" w:rsidRDefault="00EC57B9" w:rsidP="001636B5">
      <w:pPr>
        <w:rPr>
          <w:lang w:val="fr-FR"/>
        </w:rPr>
      </w:pPr>
    </w:p>
    <w:p w14:paraId="61B13C9B" w14:textId="77777777" w:rsidR="00EC57B9" w:rsidRDefault="00EC57B9" w:rsidP="00426FF9">
      <w:pPr>
        <w:pStyle w:val="Heading1"/>
      </w:pPr>
      <w:bookmarkStart w:id="5191" w:name="Sit_Resclauze"/>
      <w:r>
        <w:t>RESCLAUZE</w:t>
      </w:r>
    </w:p>
    <w:bookmarkEnd w:id="5191"/>
    <w:p w14:paraId="676EEAEF" w14:textId="77777777" w:rsidR="00EC57B9" w:rsidRDefault="00EC57B9" w:rsidP="001636B5">
      <w:pPr>
        <w:rPr>
          <w:lang w:val="fr-FR"/>
        </w:rPr>
      </w:pPr>
    </w:p>
    <w:p w14:paraId="2537D0DB" w14:textId="610AF10B" w:rsidR="00EC57B9" w:rsidRPr="00EC57B9" w:rsidRDefault="00EC57B9" w:rsidP="001636B5">
      <w:pPr>
        <w:rPr>
          <w:lang w:val="fr-FR"/>
        </w:rPr>
      </w:pPr>
      <w:r w:rsidRPr="00EC57B9">
        <w:rPr>
          <w:lang w:val="fr-FR"/>
        </w:rPr>
        <w:t xml:space="preserve">La Resclauze. </w:t>
      </w:r>
      <w:hyperlink r:id="rId12607" w:anchor="Cul_Cardial_Zonation_Horiz" w:history="1">
        <w:r w:rsidRPr="00EC57B9">
          <w:rPr>
            <w:rStyle w:val="Hyperlink"/>
            <w:lang w:val="fr-FR"/>
          </w:rPr>
          <w:t>C. ZH</w:t>
        </w:r>
      </w:hyperlink>
      <w:r w:rsidRPr="00EC57B9">
        <w:rPr>
          <w:lang w:val="fr-FR"/>
        </w:rPr>
        <w:t xml:space="preserve"> (Binder com. pers.)</w:t>
      </w:r>
    </w:p>
    <w:p w14:paraId="695428F7" w14:textId="77777777" w:rsidR="00B54E61" w:rsidRPr="00EC57B9" w:rsidRDefault="00B54E61" w:rsidP="001636B5">
      <w:pPr>
        <w:rPr>
          <w:lang w:val="fr-FR"/>
        </w:rPr>
      </w:pPr>
    </w:p>
    <w:p w14:paraId="5CB4698A" w14:textId="77777777" w:rsidR="00B54E61" w:rsidRPr="0032190F" w:rsidRDefault="00B54E61" w:rsidP="00426FF9">
      <w:pPr>
        <w:pStyle w:val="Heading1"/>
      </w:pPr>
      <w:r w:rsidRPr="0032190F">
        <w:t>CASTELLAS</w:t>
      </w:r>
    </w:p>
    <w:p w14:paraId="1041BCDC" w14:textId="77777777" w:rsidR="00B54E61" w:rsidRPr="0032190F" w:rsidRDefault="00B54E61" w:rsidP="001636B5">
      <w:pPr>
        <w:rPr>
          <w:lang w:val="fr-FR"/>
        </w:rPr>
      </w:pPr>
    </w:p>
    <w:p w14:paraId="44F702B6" w14:textId="77DC57E9" w:rsidR="00B54E61" w:rsidRDefault="00B54E61" w:rsidP="00837FE3">
      <w:pPr>
        <w:jc w:val="both"/>
        <w:rPr>
          <w:lang w:val="fr-FR"/>
        </w:rPr>
      </w:pPr>
      <w:r w:rsidRPr="0032190F">
        <w:rPr>
          <w:lang w:val="fr-FR"/>
        </w:rPr>
        <w:t xml:space="preserve">Le Castellas </w:t>
      </w:r>
      <w:r w:rsidR="00EC57B9">
        <w:rPr>
          <w:lang w:val="fr-FR"/>
        </w:rPr>
        <w:t>(</w:t>
      </w:r>
      <w:r w:rsidRPr="0032190F">
        <w:rPr>
          <w:lang w:val="fr-FR"/>
        </w:rPr>
        <w:t>Murviel-Lès-Montpellier</w:t>
      </w:r>
      <w:r w:rsidR="00EC57B9">
        <w:rPr>
          <w:lang w:val="fr-FR"/>
        </w:rPr>
        <w:t>)</w:t>
      </w:r>
      <w:r w:rsidRPr="0032190F">
        <w:rPr>
          <w:lang w:val="fr-FR"/>
        </w:rPr>
        <w:t xml:space="preserve">, à proximité de </w:t>
      </w:r>
      <w:r w:rsidR="003C7957">
        <w:rPr>
          <w:lang w:val="fr-FR"/>
        </w:rPr>
        <w:t xml:space="preserve">la </w:t>
      </w:r>
      <w:hyperlink r:id="rId12608" w:anchor="Sit_Domitia_Via" w:history="1">
        <w:r w:rsidR="003C7957" w:rsidRPr="003C7957">
          <w:rPr>
            <w:rStyle w:val="Hyperlink"/>
            <w:lang w:val="fr-FR"/>
          </w:rPr>
          <w:t>via Domitia</w:t>
        </w:r>
      </w:hyperlink>
      <w:r w:rsidRPr="0032190F">
        <w:rPr>
          <w:lang w:val="fr-FR"/>
        </w:rPr>
        <w:t>, est un site fortifié de 22 ha occupé entre le 2</w:t>
      </w:r>
      <w:r w:rsidRPr="0032190F">
        <w:rPr>
          <w:vertAlign w:val="superscript"/>
          <w:lang w:val="fr-FR"/>
        </w:rPr>
        <w:t>e</w:t>
      </w:r>
      <w:r w:rsidRPr="0032190F">
        <w:rPr>
          <w:lang w:val="fr-FR"/>
        </w:rPr>
        <w:t xml:space="preserve"> aec et le 3</w:t>
      </w:r>
      <w:r w:rsidRPr="0032190F">
        <w:rPr>
          <w:vertAlign w:val="superscript"/>
          <w:lang w:val="fr-FR"/>
        </w:rPr>
        <w:t>e</w:t>
      </w:r>
      <w:r w:rsidRPr="0032190F">
        <w:rPr>
          <w:lang w:val="fr-FR"/>
        </w:rPr>
        <w:t xml:space="preserve"> ec. Le site a livré une marque peinte LIQ pour </w:t>
      </w:r>
      <w:r w:rsidRPr="0032190F">
        <w:rPr>
          <w:i/>
          <w:lang w:val="fr-FR"/>
        </w:rPr>
        <w:t>liquamen</w:t>
      </w:r>
      <w:r w:rsidRPr="0032190F">
        <w:rPr>
          <w:lang w:val="fr-FR"/>
        </w:rPr>
        <w:t xml:space="preserve"> sur une panse de Beltràn IIb (A.-M. Perrone, répétition M2, Lattes 2016)</w:t>
      </w:r>
    </w:p>
    <w:p w14:paraId="532FE233" w14:textId="77777777" w:rsidR="00837FE3" w:rsidRPr="0032190F" w:rsidRDefault="00837FE3" w:rsidP="00837FE3">
      <w:pPr>
        <w:rPr>
          <w:lang w:val="fr-FR"/>
        </w:rPr>
      </w:pPr>
      <w:r>
        <w:rPr>
          <w:lang w:val="fr-FR"/>
        </w:rPr>
        <w:t>Murviel est un centre romain important (M. Christol com. pers)</w:t>
      </w:r>
    </w:p>
    <w:p w14:paraId="6F058F73" w14:textId="3A3E4D17" w:rsidR="00B20692" w:rsidRDefault="00000000" w:rsidP="00837FE3">
      <w:pPr>
        <w:jc w:val="both"/>
        <w:rPr>
          <w:lang w:val="fr-FR"/>
        </w:rPr>
      </w:pPr>
      <w:hyperlink r:id="rId12609" w:anchor="Cul_Oppidum" w:history="1">
        <w:r w:rsidR="00900011" w:rsidRPr="0032190F">
          <w:rPr>
            <w:rStyle w:val="Hyperlink"/>
            <w:lang w:val="fr-FR"/>
          </w:rPr>
          <w:t>Oppidum</w:t>
        </w:r>
      </w:hyperlink>
      <w:r w:rsidR="00900011" w:rsidRPr="0032190F">
        <w:rPr>
          <w:lang w:val="fr-FR"/>
        </w:rPr>
        <w:t xml:space="preserve"> </w:t>
      </w:r>
      <w:r w:rsidR="00B20692" w:rsidRPr="0032190F">
        <w:rPr>
          <w:lang w:val="fr-FR"/>
        </w:rPr>
        <w:t xml:space="preserve">composé d’une ville haute et d’une ville basse. Le site offre un bon contrôle visuel. La datation </w:t>
      </w:r>
      <w:r w:rsidR="00837FE3">
        <w:rPr>
          <w:lang w:val="fr-FR"/>
        </w:rPr>
        <w:t>de</w:t>
      </w:r>
      <w:r w:rsidR="00B20692" w:rsidRPr="0032190F">
        <w:rPr>
          <w:lang w:val="fr-FR"/>
        </w:rPr>
        <w:t xml:space="preserve"> la muraille est du début du 2</w:t>
      </w:r>
      <w:r w:rsidR="00B20692" w:rsidRPr="0032190F">
        <w:rPr>
          <w:vertAlign w:val="superscript"/>
          <w:lang w:val="fr-FR"/>
        </w:rPr>
        <w:t>e</w:t>
      </w:r>
      <w:r w:rsidR="00B20692" w:rsidRPr="0032190F">
        <w:rPr>
          <w:lang w:val="fr-FR"/>
        </w:rPr>
        <w:t>-fin du 1</w:t>
      </w:r>
      <w:r w:rsidR="00B20692" w:rsidRPr="0032190F">
        <w:rPr>
          <w:vertAlign w:val="superscript"/>
          <w:lang w:val="fr-FR"/>
        </w:rPr>
        <w:t>e</w:t>
      </w:r>
      <w:r w:rsidR="00B20692" w:rsidRPr="0032190F">
        <w:rPr>
          <w:lang w:val="fr-FR"/>
        </w:rPr>
        <w:t xml:space="preserve"> aec. Le site montre 4 phases d’occupations (BIB A. de Chazelles, réunion d’équipe SPP, 24/01/17)</w:t>
      </w:r>
    </w:p>
    <w:p w14:paraId="435D0F36" w14:textId="77777777" w:rsidR="00837FE3" w:rsidRDefault="00837FE3" w:rsidP="00837FE3">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6"/>
        <w:gridCol w:w="6142"/>
      </w:tblGrid>
      <w:tr w:rsidR="00837FE3" w14:paraId="6875D26B" w14:textId="77777777" w:rsidTr="00C35EA7">
        <w:trPr>
          <w:jc w:val="center"/>
        </w:trPr>
        <w:tc>
          <w:tcPr>
            <w:tcW w:w="896" w:type="dxa"/>
            <w:vAlign w:val="center"/>
          </w:tcPr>
          <w:p w14:paraId="641D5BC3" w14:textId="77777777" w:rsidR="00837FE3" w:rsidRPr="00C35EA7" w:rsidRDefault="00837FE3" w:rsidP="00C35EA7">
            <w:pPr>
              <w:jc w:val="center"/>
              <w:rPr>
                <w:lang w:val="fr-FR"/>
              </w:rPr>
            </w:pPr>
            <w:r w:rsidRPr="00C35EA7">
              <w:rPr>
                <w:lang w:val="fr-FR"/>
              </w:rPr>
              <w:t>phase</w:t>
            </w:r>
          </w:p>
        </w:tc>
        <w:tc>
          <w:tcPr>
            <w:tcW w:w="6142" w:type="dxa"/>
          </w:tcPr>
          <w:p w14:paraId="55563D2D" w14:textId="77777777" w:rsidR="00837FE3" w:rsidRPr="00C35EA7" w:rsidRDefault="00837FE3" w:rsidP="00C35EA7">
            <w:pPr>
              <w:jc w:val="center"/>
              <w:rPr>
                <w:lang w:val="fr-FR"/>
              </w:rPr>
            </w:pPr>
            <w:r w:rsidRPr="00C35EA7">
              <w:rPr>
                <w:lang w:val="fr-FR"/>
              </w:rPr>
              <w:t>description</w:t>
            </w:r>
          </w:p>
        </w:tc>
      </w:tr>
      <w:tr w:rsidR="00837FE3" w:rsidRPr="008A1841" w14:paraId="5087902C" w14:textId="77777777" w:rsidTr="00C35EA7">
        <w:trPr>
          <w:jc w:val="center"/>
        </w:trPr>
        <w:tc>
          <w:tcPr>
            <w:tcW w:w="896" w:type="dxa"/>
            <w:vAlign w:val="center"/>
          </w:tcPr>
          <w:p w14:paraId="0B16425E" w14:textId="77777777" w:rsidR="00837FE3" w:rsidRPr="00C35EA7" w:rsidRDefault="00837FE3" w:rsidP="00C35EA7">
            <w:pPr>
              <w:jc w:val="center"/>
              <w:rPr>
                <w:lang w:val="fr-FR"/>
              </w:rPr>
            </w:pPr>
            <w:r w:rsidRPr="00C35EA7">
              <w:rPr>
                <w:lang w:val="fr-FR"/>
              </w:rPr>
              <w:t>4</w:t>
            </w:r>
          </w:p>
        </w:tc>
        <w:tc>
          <w:tcPr>
            <w:tcW w:w="6142" w:type="dxa"/>
          </w:tcPr>
          <w:p w14:paraId="6FFCCE69" w14:textId="77777777" w:rsidR="00837FE3" w:rsidRPr="00C35EA7" w:rsidRDefault="00837FE3" w:rsidP="00C35EA7">
            <w:pPr>
              <w:jc w:val="both"/>
              <w:rPr>
                <w:sz w:val="20"/>
                <w:lang w:val="fr-FR"/>
              </w:rPr>
            </w:pPr>
            <w:r w:rsidRPr="00C35EA7">
              <w:rPr>
                <w:sz w:val="20"/>
                <w:lang w:val="fr-FR"/>
              </w:rPr>
              <w:t xml:space="preserve">vers -75/-50 aec la voie et la muraille se maintiennent, développement de la ville basse </w:t>
            </w:r>
          </w:p>
        </w:tc>
      </w:tr>
      <w:tr w:rsidR="00837FE3" w:rsidRPr="008A1841" w14:paraId="1B6B5D64" w14:textId="77777777" w:rsidTr="00C35EA7">
        <w:trPr>
          <w:jc w:val="center"/>
        </w:trPr>
        <w:tc>
          <w:tcPr>
            <w:tcW w:w="896" w:type="dxa"/>
            <w:vAlign w:val="center"/>
          </w:tcPr>
          <w:p w14:paraId="7BB2D5E7" w14:textId="77777777" w:rsidR="00837FE3" w:rsidRPr="00C35EA7" w:rsidRDefault="00837FE3" w:rsidP="00C35EA7">
            <w:pPr>
              <w:jc w:val="center"/>
              <w:rPr>
                <w:lang w:val="fr-FR"/>
              </w:rPr>
            </w:pPr>
            <w:r w:rsidRPr="00C35EA7">
              <w:rPr>
                <w:lang w:val="fr-FR"/>
              </w:rPr>
              <w:t>3a</w:t>
            </w:r>
          </w:p>
        </w:tc>
        <w:tc>
          <w:tcPr>
            <w:tcW w:w="6142" w:type="dxa"/>
          </w:tcPr>
          <w:p w14:paraId="16C4EAAB" w14:textId="77777777" w:rsidR="00837FE3" w:rsidRPr="00C35EA7" w:rsidRDefault="00837FE3" w:rsidP="00C35EA7">
            <w:pPr>
              <w:jc w:val="both"/>
              <w:rPr>
                <w:sz w:val="20"/>
                <w:lang w:val="fr-FR"/>
              </w:rPr>
            </w:pPr>
            <w:r w:rsidRPr="00C35EA7">
              <w:rPr>
                <w:sz w:val="20"/>
                <w:lang w:val="fr-FR"/>
              </w:rPr>
              <w:t>l’intérieur du rempart est dégagé pour laisser une large voie. Datée de la fin du 2</w:t>
            </w:r>
            <w:r w:rsidRPr="00C35EA7">
              <w:rPr>
                <w:sz w:val="20"/>
                <w:vertAlign w:val="superscript"/>
                <w:lang w:val="fr-FR"/>
              </w:rPr>
              <w:t>e</w:t>
            </w:r>
            <w:r w:rsidRPr="00C35EA7">
              <w:rPr>
                <w:sz w:val="20"/>
                <w:lang w:val="fr-FR"/>
              </w:rPr>
              <w:t xml:space="preserve"> aec structures</w:t>
            </w:r>
          </w:p>
        </w:tc>
      </w:tr>
      <w:tr w:rsidR="00837FE3" w14:paraId="4A4104AD" w14:textId="77777777" w:rsidTr="00C35EA7">
        <w:trPr>
          <w:jc w:val="center"/>
        </w:trPr>
        <w:tc>
          <w:tcPr>
            <w:tcW w:w="896" w:type="dxa"/>
            <w:vAlign w:val="center"/>
          </w:tcPr>
          <w:p w14:paraId="00EA92CF" w14:textId="77777777" w:rsidR="00837FE3" w:rsidRPr="00C35EA7" w:rsidRDefault="00837FE3" w:rsidP="00C35EA7">
            <w:pPr>
              <w:jc w:val="center"/>
              <w:rPr>
                <w:lang w:val="fr-FR"/>
              </w:rPr>
            </w:pPr>
            <w:r w:rsidRPr="00C35EA7">
              <w:rPr>
                <w:lang w:val="fr-FR"/>
              </w:rPr>
              <w:t>2</w:t>
            </w:r>
          </w:p>
        </w:tc>
        <w:tc>
          <w:tcPr>
            <w:tcW w:w="6142" w:type="dxa"/>
          </w:tcPr>
          <w:p w14:paraId="420EBBA2" w14:textId="77777777" w:rsidR="00837FE3" w:rsidRPr="00C35EA7" w:rsidRDefault="00837FE3" w:rsidP="00C35EA7">
            <w:pPr>
              <w:jc w:val="both"/>
              <w:rPr>
                <w:sz w:val="20"/>
                <w:lang w:val="fr-FR"/>
              </w:rPr>
            </w:pPr>
            <w:r w:rsidRPr="00C35EA7">
              <w:rPr>
                <w:sz w:val="20"/>
                <w:lang w:val="fr-FR"/>
              </w:rPr>
              <w:t>poterne à l’entrée</w:t>
            </w:r>
          </w:p>
        </w:tc>
      </w:tr>
      <w:tr w:rsidR="00837FE3" w14:paraId="5BDB0D85" w14:textId="77777777" w:rsidTr="00C35EA7">
        <w:trPr>
          <w:jc w:val="center"/>
        </w:trPr>
        <w:tc>
          <w:tcPr>
            <w:tcW w:w="896" w:type="dxa"/>
            <w:vAlign w:val="center"/>
          </w:tcPr>
          <w:p w14:paraId="3B5D4973" w14:textId="77777777" w:rsidR="00837FE3" w:rsidRPr="00C35EA7" w:rsidRDefault="00837FE3" w:rsidP="00C35EA7">
            <w:pPr>
              <w:jc w:val="center"/>
              <w:rPr>
                <w:lang w:val="fr-FR"/>
              </w:rPr>
            </w:pPr>
            <w:r w:rsidRPr="00C35EA7">
              <w:rPr>
                <w:lang w:val="fr-FR"/>
              </w:rPr>
              <w:t>1</w:t>
            </w:r>
          </w:p>
        </w:tc>
        <w:tc>
          <w:tcPr>
            <w:tcW w:w="6142" w:type="dxa"/>
          </w:tcPr>
          <w:p w14:paraId="04D78A23" w14:textId="77777777" w:rsidR="00837FE3" w:rsidRPr="00C35EA7" w:rsidRDefault="00837FE3" w:rsidP="00C35EA7">
            <w:pPr>
              <w:jc w:val="both"/>
              <w:rPr>
                <w:sz w:val="20"/>
                <w:lang w:val="fr-FR"/>
              </w:rPr>
            </w:pPr>
            <w:r w:rsidRPr="00C35EA7">
              <w:rPr>
                <w:sz w:val="20"/>
                <w:lang w:val="fr-FR"/>
              </w:rPr>
              <w:t>les murs des maisons gauloises s’encastrent dans la muraille ce qui atteste à la fois d’une planification urbaine et de la contemporanéité de ces deux types de structures. Porte à recouvrement</w:t>
            </w:r>
          </w:p>
        </w:tc>
      </w:tr>
    </w:tbl>
    <w:p w14:paraId="7DA298FB" w14:textId="77777777" w:rsidR="00B20692" w:rsidRPr="00837FE3" w:rsidRDefault="00837FE3" w:rsidP="001636B5">
      <w:pPr>
        <w:rPr>
          <w:lang w:val="fr-FR"/>
        </w:rPr>
      </w:pPr>
      <w:r w:rsidRPr="00837FE3">
        <w:rPr>
          <w:lang w:val="fr-FR"/>
        </w:rPr>
        <w:t>(BIB A. de Chazelles, réunion d’équipe SPP, 24/01/17)</w:t>
      </w:r>
    </w:p>
    <w:p w14:paraId="61D3C413" w14:textId="77777777" w:rsidR="00D3208E" w:rsidRPr="0032190F" w:rsidRDefault="00D3208E" w:rsidP="00D3208E">
      <w:pPr>
        <w:autoSpaceDE w:val="0"/>
        <w:autoSpaceDN w:val="0"/>
        <w:adjustRightInd w:val="0"/>
        <w:rPr>
          <w:lang w:val="fr-FR"/>
        </w:rPr>
      </w:pPr>
    </w:p>
    <w:p w14:paraId="14160684" w14:textId="77777777" w:rsidR="00D3208E" w:rsidRPr="0032190F" w:rsidRDefault="00D3208E" w:rsidP="00426FF9">
      <w:pPr>
        <w:pStyle w:val="Heading1"/>
      </w:pPr>
      <w:bookmarkStart w:id="5192" w:name="Sit_Fangade"/>
      <w:r w:rsidRPr="0032190F">
        <w:t>FANGADE (LA)</w:t>
      </w:r>
    </w:p>
    <w:bookmarkEnd w:id="5192"/>
    <w:p w14:paraId="2C04A1DD" w14:textId="77777777" w:rsidR="00D3208E" w:rsidRPr="0032190F" w:rsidRDefault="00D3208E" w:rsidP="00D3208E">
      <w:pPr>
        <w:autoSpaceDE w:val="0"/>
        <w:autoSpaceDN w:val="0"/>
        <w:adjustRightInd w:val="0"/>
        <w:rPr>
          <w:lang w:val="fr-FR"/>
        </w:rPr>
      </w:pPr>
      <w:r w:rsidRPr="0032190F">
        <w:rPr>
          <w:lang w:val="fr-FR"/>
        </w:rPr>
        <w:t>La Fangade (Sète, Hérault), près de l’étang de Thau, a livré du mobilier pour ces différentes périodes :</w:t>
      </w:r>
    </w:p>
    <w:p w14:paraId="48C25FB2" w14:textId="77777777" w:rsidR="00D3208E" w:rsidRPr="0032190F" w:rsidRDefault="00D3208E" w:rsidP="00D3208E">
      <w:pPr>
        <w:autoSpaceDE w:val="0"/>
        <w:autoSpaceDN w:val="0"/>
        <w:adjustRightInd w:val="0"/>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77"/>
      </w:tblGrid>
      <w:tr w:rsidR="00D3208E" w14:paraId="5730D645" w14:textId="77777777" w:rsidTr="003C65CB">
        <w:trPr>
          <w:jc w:val="center"/>
        </w:trPr>
        <w:tc>
          <w:tcPr>
            <w:tcW w:w="4377" w:type="dxa"/>
            <w:shd w:val="clear" w:color="auto" w:fill="auto"/>
          </w:tcPr>
          <w:p w14:paraId="63DE0348" w14:textId="77777777" w:rsidR="00D3208E" w:rsidRPr="00873B44" w:rsidRDefault="00E21EA7" w:rsidP="003C65CB">
            <w:pPr>
              <w:autoSpaceDE w:val="0"/>
              <w:autoSpaceDN w:val="0"/>
              <w:adjustRightInd w:val="0"/>
              <w:rPr>
                <w:rFonts w:ascii="TimesNewRomanPSMT" w:hAnsi="TimesNewRomanPSMT" w:cs="TimesNewRomanPSMT"/>
                <w:sz w:val="22"/>
                <w:szCs w:val="22"/>
                <w:lang w:eastAsia="en-GB"/>
              </w:rPr>
            </w:pPr>
            <w:r>
              <w:rPr>
                <w:rFonts w:ascii="TimesNewRomanPSMT" w:hAnsi="TimesNewRomanPSMT" w:cs="TimesNewRomanPSMT"/>
                <w:sz w:val="22"/>
                <w:szCs w:val="22"/>
                <w:lang w:eastAsia="en-GB"/>
              </w:rPr>
              <w:t>BF</w:t>
            </w:r>
            <w:r w:rsidR="00D3208E" w:rsidRPr="00873B44">
              <w:rPr>
                <w:rFonts w:ascii="TimesNewRomanPSMT" w:hAnsi="TimesNewRomanPSMT" w:cs="TimesNewRomanPSMT"/>
                <w:sz w:val="22"/>
                <w:szCs w:val="22"/>
                <w:lang w:eastAsia="en-GB"/>
              </w:rPr>
              <w:t xml:space="preserve"> IIIb</w:t>
            </w:r>
          </w:p>
        </w:tc>
      </w:tr>
      <w:tr w:rsidR="00D3208E" w14:paraId="1085324B" w14:textId="77777777" w:rsidTr="003C65CB">
        <w:trPr>
          <w:jc w:val="center"/>
        </w:trPr>
        <w:tc>
          <w:tcPr>
            <w:tcW w:w="4377" w:type="dxa"/>
            <w:shd w:val="clear" w:color="auto" w:fill="auto"/>
          </w:tcPr>
          <w:p w14:paraId="0798EB3D" w14:textId="77777777" w:rsidR="00D3208E" w:rsidRPr="00873B44" w:rsidRDefault="00E21EA7" w:rsidP="003C65CB">
            <w:pPr>
              <w:autoSpaceDE w:val="0"/>
              <w:autoSpaceDN w:val="0"/>
              <w:adjustRightInd w:val="0"/>
              <w:rPr>
                <w:rFonts w:ascii="TimesNewRomanPSMT" w:hAnsi="TimesNewRomanPSMT" w:cs="TimesNewRomanPSMT"/>
                <w:sz w:val="22"/>
                <w:szCs w:val="22"/>
                <w:lang w:eastAsia="en-GB"/>
              </w:rPr>
            </w:pPr>
            <w:r>
              <w:rPr>
                <w:rFonts w:ascii="TimesNewRomanPSMT" w:hAnsi="TimesNewRomanPSMT" w:cs="TimesNewRomanPSMT"/>
                <w:sz w:val="22"/>
                <w:szCs w:val="22"/>
                <w:lang w:eastAsia="en-GB"/>
              </w:rPr>
              <w:t>BF</w:t>
            </w:r>
            <w:r w:rsidR="00D3208E" w:rsidRPr="00873B44">
              <w:rPr>
                <w:rFonts w:ascii="TimesNewRomanPSMT" w:hAnsi="TimesNewRomanPSMT" w:cs="TimesNewRomanPSMT"/>
                <w:sz w:val="22"/>
                <w:szCs w:val="22"/>
                <w:lang w:eastAsia="en-GB"/>
              </w:rPr>
              <w:t xml:space="preserve"> IIIa </w:t>
            </w:r>
          </w:p>
        </w:tc>
      </w:tr>
      <w:tr w:rsidR="00D3208E" w14:paraId="1E6BCC33" w14:textId="77777777" w:rsidTr="003C65CB">
        <w:trPr>
          <w:jc w:val="center"/>
        </w:trPr>
        <w:tc>
          <w:tcPr>
            <w:tcW w:w="4377" w:type="dxa"/>
            <w:shd w:val="clear" w:color="auto" w:fill="auto"/>
          </w:tcPr>
          <w:p w14:paraId="60E72463" w14:textId="77777777" w:rsidR="00D3208E" w:rsidRPr="00873B44" w:rsidRDefault="00E21EA7" w:rsidP="003C65CB">
            <w:pPr>
              <w:autoSpaceDE w:val="0"/>
              <w:autoSpaceDN w:val="0"/>
              <w:adjustRightInd w:val="0"/>
              <w:rPr>
                <w:rFonts w:ascii="TimesNewRomanPSMT" w:hAnsi="TimesNewRomanPSMT" w:cs="TimesNewRomanPSMT"/>
                <w:sz w:val="22"/>
                <w:szCs w:val="22"/>
                <w:lang w:val="en-GB" w:eastAsia="en-GB"/>
              </w:rPr>
            </w:pPr>
            <w:r>
              <w:rPr>
                <w:rFonts w:ascii="TimesNewRomanPSMT" w:hAnsi="TimesNewRomanPSMT" w:cs="TimesNewRomanPSMT"/>
                <w:sz w:val="22"/>
                <w:szCs w:val="22"/>
                <w:lang w:val="en-GB" w:eastAsia="en-GB"/>
              </w:rPr>
              <w:t>BF</w:t>
            </w:r>
            <w:r w:rsidR="00D3208E" w:rsidRPr="00873B44">
              <w:rPr>
                <w:rFonts w:ascii="TimesNewRomanPSMT" w:hAnsi="TimesNewRomanPSMT" w:cs="TimesNewRomanPSMT"/>
                <w:sz w:val="22"/>
                <w:szCs w:val="22"/>
                <w:lang w:val="en-GB" w:eastAsia="en-GB"/>
              </w:rPr>
              <w:t xml:space="preserve"> II</w:t>
            </w:r>
          </w:p>
        </w:tc>
      </w:tr>
      <w:tr w:rsidR="00D3208E" w:rsidRPr="008A1841" w14:paraId="2380B35F" w14:textId="77777777" w:rsidTr="003C65CB">
        <w:trPr>
          <w:jc w:val="center"/>
        </w:trPr>
        <w:tc>
          <w:tcPr>
            <w:tcW w:w="4377" w:type="dxa"/>
            <w:shd w:val="clear" w:color="auto" w:fill="auto"/>
          </w:tcPr>
          <w:p w14:paraId="28857906" w14:textId="77777777" w:rsidR="00D3208E" w:rsidRPr="0032190F" w:rsidRDefault="00D3208E" w:rsidP="003C65CB">
            <w:pPr>
              <w:autoSpaceDE w:val="0"/>
              <w:autoSpaceDN w:val="0"/>
              <w:adjustRightInd w:val="0"/>
              <w:rPr>
                <w:rFonts w:ascii="TimesNewRomanPSMT" w:hAnsi="TimesNewRomanPSMT" w:cs="TimesNewRomanPSMT"/>
                <w:sz w:val="22"/>
                <w:szCs w:val="22"/>
                <w:lang w:val="fr-FR" w:eastAsia="en-GB"/>
              </w:rPr>
            </w:pPr>
            <w:r w:rsidRPr="0032190F">
              <w:rPr>
                <w:rFonts w:ascii="TimesNewRomanPSMT" w:hAnsi="TimesNewRomanPSMT" w:cs="TimesNewRomanPSMT"/>
                <w:sz w:val="22"/>
                <w:szCs w:val="22"/>
                <w:lang w:val="fr-FR" w:eastAsia="en-GB"/>
              </w:rPr>
              <w:t>Bronze moyen-récent ou début Bronze final  I</w:t>
            </w:r>
          </w:p>
        </w:tc>
      </w:tr>
    </w:tbl>
    <w:p w14:paraId="1B6E1556" w14:textId="77777777" w:rsidR="00D3208E" w:rsidRPr="0032190F" w:rsidRDefault="00D3208E" w:rsidP="00D3208E">
      <w:pPr>
        <w:autoSpaceDE w:val="0"/>
        <w:autoSpaceDN w:val="0"/>
        <w:adjustRightInd w:val="0"/>
        <w:rPr>
          <w:lang w:val="fr-FR"/>
        </w:rPr>
      </w:pPr>
    </w:p>
    <w:p w14:paraId="69354534" w14:textId="77777777" w:rsidR="00D3208E" w:rsidRDefault="00D3208E" w:rsidP="00D3208E">
      <w:pPr>
        <w:autoSpaceDE w:val="0"/>
        <w:autoSpaceDN w:val="0"/>
        <w:adjustRightInd w:val="0"/>
        <w:rPr>
          <w:rFonts w:ascii="TimesNewRomanPSMT" w:hAnsi="TimesNewRomanPSMT" w:cs="TimesNewRomanPSMT"/>
          <w:sz w:val="22"/>
          <w:szCs w:val="22"/>
          <w:lang w:val="en-GB" w:eastAsia="en-GB"/>
        </w:rPr>
      </w:pPr>
      <w:r w:rsidRPr="007E7031">
        <w:rPr>
          <w:rFonts w:ascii="TimesNewRomanPSMT" w:hAnsi="TimesNewRomanPSMT" w:cs="TimesNewRomanPSMT"/>
          <w:sz w:val="22"/>
          <w:szCs w:val="22"/>
          <w:lang w:val="en-GB" w:eastAsia="en-GB"/>
        </w:rPr>
        <w:t>(BIB 1984 p. 1</w:t>
      </w:r>
      <w:r>
        <w:rPr>
          <w:rFonts w:ascii="TimesNewRomanPSMT" w:hAnsi="TimesNewRomanPSMT" w:cs="TimesNewRomanPSMT"/>
          <w:sz w:val="22"/>
          <w:szCs w:val="22"/>
          <w:lang w:val="en-GB" w:eastAsia="en-GB"/>
        </w:rPr>
        <w:t xml:space="preserve">04 </w:t>
      </w:r>
      <w:r w:rsidRPr="007E7031">
        <w:rPr>
          <w:rFonts w:ascii="TimesNewRomanPSMT" w:hAnsi="TimesNewRomanPSMT" w:cs="TimesNewRomanPSMT"/>
          <w:sz w:val="22"/>
          <w:szCs w:val="22"/>
          <w:lang w:val="en-GB" w:eastAsia="en-GB"/>
        </w:rPr>
        <w:t>(Lugand, Bermond dir. 2001, p. 391-392).</w:t>
      </w:r>
    </w:p>
    <w:p w14:paraId="3BACC83D" w14:textId="77777777" w:rsidR="00D3208E" w:rsidRDefault="00D3208E" w:rsidP="00D3208E">
      <w:pPr>
        <w:autoSpaceDE w:val="0"/>
        <w:autoSpaceDN w:val="0"/>
        <w:adjustRightInd w:val="0"/>
        <w:rPr>
          <w:rFonts w:ascii="TimesNewRomanPSMT" w:hAnsi="TimesNewRomanPSMT" w:cs="TimesNewRomanPSMT"/>
          <w:sz w:val="22"/>
          <w:szCs w:val="22"/>
          <w:lang w:val="en-GB" w:eastAsia="en-GB"/>
        </w:rPr>
      </w:pPr>
    </w:p>
    <w:p w14:paraId="6E8A98A9" w14:textId="77777777" w:rsidR="00D3208E" w:rsidRPr="0032190F" w:rsidRDefault="00D3208E" w:rsidP="00D3208E">
      <w:pPr>
        <w:autoSpaceDE w:val="0"/>
        <w:autoSpaceDN w:val="0"/>
        <w:adjustRightInd w:val="0"/>
        <w:rPr>
          <w:lang w:val="fr-FR" w:eastAsia="en-GB"/>
        </w:rPr>
      </w:pPr>
      <w:r w:rsidRPr="0032190F">
        <w:rPr>
          <w:lang w:val="fr-FR" w:eastAsia="en-GB"/>
        </w:rPr>
        <w:t>Habitat du Bronze final (BIB 1995 p. 67)</w:t>
      </w:r>
      <w:r w:rsidR="006422A3" w:rsidRPr="0032190F">
        <w:rPr>
          <w:lang w:val="fr-FR" w:eastAsia="en-GB"/>
        </w:rPr>
        <w:t xml:space="preserve"> habitat du Bronze final 3 (BIB 1995 fig. 52)</w:t>
      </w:r>
      <w:r w:rsidR="00E21EA7" w:rsidRPr="0032190F">
        <w:rPr>
          <w:lang w:val="fr-FR" w:eastAsia="en-GB"/>
        </w:rPr>
        <w:t>. Les pieux ont probablement été travaillé avec des outils en bronze (F. Leroy in BIB 2482)</w:t>
      </w:r>
    </w:p>
    <w:p w14:paraId="560F76B1" w14:textId="77777777" w:rsidR="00E21EA7" w:rsidRPr="0032190F" w:rsidRDefault="00E21EA7" w:rsidP="00E21EA7">
      <w:pPr>
        <w:jc w:val="both"/>
        <w:rPr>
          <w:lang w:val="fr-FR"/>
        </w:rPr>
      </w:pPr>
    </w:p>
    <w:p w14:paraId="2A494256" w14:textId="77777777" w:rsidR="00E21EA7" w:rsidRPr="0032190F" w:rsidRDefault="00E21EA7" w:rsidP="00426FF9">
      <w:pPr>
        <w:pStyle w:val="Heading1"/>
      </w:pPr>
      <w:r w:rsidRPr="0032190F">
        <w:t>MONTPENECHE</w:t>
      </w:r>
    </w:p>
    <w:p w14:paraId="5782B582" w14:textId="77777777" w:rsidR="00E21EA7" w:rsidRPr="0032190F" w:rsidRDefault="00E21EA7" w:rsidP="00E21EA7">
      <w:pPr>
        <w:jc w:val="both"/>
        <w:rPr>
          <w:lang w:val="fr-FR"/>
        </w:rPr>
      </w:pPr>
    </w:p>
    <w:p w14:paraId="4C7A1504" w14:textId="77777777" w:rsidR="00E21EA7" w:rsidRPr="0032190F" w:rsidRDefault="00E21EA7" w:rsidP="00E21EA7">
      <w:pPr>
        <w:jc w:val="both"/>
        <w:rPr>
          <w:lang w:val="fr-FR"/>
        </w:rPr>
      </w:pPr>
      <w:r w:rsidRPr="0032190F">
        <w:rPr>
          <w:lang w:val="fr-FR"/>
        </w:rPr>
        <w:t>Habitat côtier de Montpenèche (Marseillan) du BF sur l'étang de Thau (F. Leroy in BIB 2482)</w:t>
      </w:r>
    </w:p>
    <w:p w14:paraId="02851DAA" w14:textId="77777777" w:rsidR="00E21EA7" w:rsidRPr="0032190F" w:rsidRDefault="00E21EA7" w:rsidP="00D3208E">
      <w:pPr>
        <w:autoSpaceDE w:val="0"/>
        <w:autoSpaceDN w:val="0"/>
        <w:adjustRightInd w:val="0"/>
        <w:rPr>
          <w:rFonts w:ascii="TimesNewRomanPSMT" w:hAnsi="TimesNewRomanPSMT" w:cs="TimesNewRomanPSMT"/>
          <w:sz w:val="22"/>
          <w:szCs w:val="22"/>
          <w:lang w:val="fr-FR" w:eastAsia="en-GB"/>
        </w:rPr>
      </w:pPr>
    </w:p>
    <w:p w14:paraId="47CFA2C1" w14:textId="77777777" w:rsidR="00E21EA7" w:rsidRPr="0032190F" w:rsidRDefault="00E21EA7" w:rsidP="00426FF9">
      <w:pPr>
        <w:pStyle w:val="Heading1"/>
      </w:pPr>
      <w:r w:rsidRPr="0032190F">
        <w:t>ARRESQUIERS (LES)</w:t>
      </w:r>
    </w:p>
    <w:p w14:paraId="03A38F1A" w14:textId="77777777" w:rsidR="00E21EA7" w:rsidRPr="0032190F" w:rsidRDefault="00E21EA7" w:rsidP="00E21EA7">
      <w:pPr>
        <w:rPr>
          <w:lang w:val="fr-FR" w:eastAsia="en-GB"/>
        </w:rPr>
      </w:pPr>
    </w:p>
    <w:p w14:paraId="34B5796A" w14:textId="77777777" w:rsidR="00E21EA7" w:rsidRPr="0032190F" w:rsidRDefault="00E21EA7" w:rsidP="00E21EA7">
      <w:pPr>
        <w:rPr>
          <w:lang w:val="fr-FR" w:eastAsia="en-GB"/>
        </w:rPr>
      </w:pPr>
      <w:r w:rsidRPr="0032190F">
        <w:rPr>
          <w:lang w:val="fr-FR" w:eastAsia="en-GB"/>
        </w:rPr>
        <w:lastRenderedPageBreak/>
        <w:t>Les Arresquiers (Frontignan) Habitat côtier du BF (F. Leroy in BIB 2482)</w:t>
      </w:r>
    </w:p>
    <w:p w14:paraId="30FFAE5A" w14:textId="77777777" w:rsidR="00D3208E" w:rsidRPr="0032190F" w:rsidRDefault="00D3208E" w:rsidP="00D3208E">
      <w:pPr>
        <w:autoSpaceDE w:val="0"/>
        <w:autoSpaceDN w:val="0"/>
        <w:adjustRightInd w:val="0"/>
        <w:rPr>
          <w:rFonts w:ascii="TimesNewRomanPSMT" w:hAnsi="TimesNewRomanPSMT" w:cs="TimesNewRomanPSMT"/>
          <w:sz w:val="22"/>
          <w:szCs w:val="22"/>
          <w:lang w:val="fr-FR" w:eastAsia="en-GB"/>
        </w:rPr>
      </w:pPr>
    </w:p>
    <w:p w14:paraId="5BD07A2D" w14:textId="77777777" w:rsidR="00D3208E" w:rsidRPr="0032190F" w:rsidRDefault="00D3208E" w:rsidP="00426FF9">
      <w:pPr>
        <w:pStyle w:val="Heading1"/>
      </w:pPr>
      <w:bookmarkStart w:id="5193" w:name="Sit_Conque"/>
      <w:r w:rsidRPr="0032190F">
        <w:t>CONQUE (LA)</w:t>
      </w:r>
    </w:p>
    <w:bookmarkEnd w:id="5193"/>
    <w:p w14:paraId="67EBF520" w14:textId="77777777" w:rsidR="00D3208E" w:rsidRPr="0032190F" w:rsidRDefault="00D3208E" w:rsidP="00E21EA7">
      <w:pPr>
        <w:jc w:val="both"/>
        <w:rPr>
          <w:lang w:val="fr-FR"/>
        </w:rPr>
      </w:pPr>
      <w:r w:rsidRPr="0032190F">
        <w:rPr>
          <w:lang w:val="fr-FR"/>
        </w:rPr>
        <w:t xml:space="preserve">La Conque (Mèze, Hérault) près de l’étang de Thau, a livré du mobilier céramique du Bronze final I et II </w:t>
      </w:r>
      <w:r w:rsidRPr="0032190F">
        <w:rPr>
          <w:lang w:val="fr-FR" w:eastAsia="en-GB"/>
        </w:rPr>
        <w:t>(BIB 1984 ?)</w:t>
      </w:r>
      <w:r w:rsidR="00E21EA7" w:rsidRPr="0032190F">
        <w:rPr>
          <w:lang w:val="fr-FR"/>
        </w:rPr>
        <w:t xml:space="preserve"> Habitat côtier de La Conque (Mèze) du BF sur l'étang de Thau (F. Leroy in BIB 2482)</w:t>
      </w:r>
    </w:p>
    <w:p w14:paraId="6227B23A" w14:textId="77777777" w:rsidR="00D3208E" w:rsidRPr="0032190F" w:rsidRDefault="00D3208E" w:rsidP="00D3208E">
      <w:pPr>
        <w:autoSpaceDE w:val="0"/>
        <w:autoSpaceDN w:val="0"/>
        <w:adjustRightInd w:val="0"/>
        <w:rPr>
          <w:lang w:val="fr-FR" w:eastAsia="en-GB"/>
        </w:rPr>
      </w:pPr>
      <w:r w:rsidRPr="0032190F">
        <w:rPr>
          <w:lang w:val="fr-FR" w:eastAsia="en-GB"/>
        </w:rPr>
        <w:t xml:space="preserve">Pour le Bronze final 3b, l’habitat de Vic-Salat/La Conque (Mèze, Hérault) parait avoir été occupé une superficie d’environ 1 ha (BIB 1995 p. 67) </w:t>
      </w:r>
      <w:r w:rsidR="00BA6AD6" w:rsidRPr="0032190F">
        <w:rPr>
          <w:lang w:val="fr-FR" w:eastAsia="en-GB"/>
        </w:rPr>
        <w:t>habitat du Bronze final 3 (BIB 1995 fig. 52)</w:t>
      </w:r>
    </w:p>
    <w:p w14:paraId="27ED409A" w14:textId="77777777" w:rsidR="00D3208E" w:rsidRPr="0032190F" w:rsidRDefault="00D3208E" w:rsidP="00D3208E">
      <w:pPr>
        <w:autoSpaceDE w:val="0"/>
        <w:autoSpaceDN w:val="0"/>
        <w:adjustRightInd w:val="0"/>
        <w:rPr>
          <w:lang w:val="fr-FR" w:eastAsia="en-GB"/>
        </w:rPr>
      </w:pPr>
    </w:p>
    <w:p w14:paraId="53D40C24" w14:textId="77777777" w:rsidR="00D3208E" w:rsidRPr="0032190F" w:rsidRDefault="00D3208E" w:rsidP="00426FF9">
      <w:pPr>
        <w:pStyle w:val="Heading1"/>
      </w:pPr>
      <w:bookmarkStart w:id="5194" w:name="Sit_Meze"/>
      <w:r w:rsidRPr="0032190F">
        <w:t>MEZE</w:t>
      </w:r>
    </w:p>
    <w:bookmarkEnd w:id="5194"/>
    <w:p w14:paraId="08E2A3C3" w14:textId="77777777" w:rsidR="00D3208E" w:rsidRPr="0032190F" w:rsidRDefault="00D3208E" w:rsidP="00D3208E">
      <w:pPr>
        <w:autoSpaceDE w:val="0"/>
        <w:autoSpaceDN w:val="0"/>
        <w:adjustRightInd w:val="0"/>
        <w:rPr>
          <w:lang w:val="fr-FR" w:eastAsia="en-GB"/>
        </w:rPr>
      </w:pPr>
    </w:p>
    <w:p w14:paraId="79B12BC7" w14:textId="77777777" w:rsidR="00D3208E" w:rsidRDefault="00D3208E" w:rsidP="00D3208E">
      <w:pPr>
        <w:autoSpaceDE w:val="0"/>
        <w:autoSpaceDN w:val="0"/>
        <w:adjustRightInd w:val="0"/>
        <w:rPr>
          <w:lang w:val="fr-FR" w:eastAsia="en-GB"/>
        </w:rPr>
      </w:pPr>
      <w:r w:rsidRPr="0032190F">
        <w:rPr>
          <w:lang w:val="fr-FR" w:eastAsia="en-GB"/>
        </w:rPr>
        <w:t xml:space="preserve">A Mèze (Hérault), un habitat contemporain de celui de La Conque a été occupé au </w:t>
      </w:r>
      <w:r w:rsidR="00B74BCB">
        <w:rPr>
          <w:lang w:val="fr-FR" w:eastAsia="en-GB"/>
        </w:rPr>
        <w:t>BF</w:t>
      </w:r>
      <w:r w:rsidRPr="0032190F">
        <w:rPr>
          <w:lang w:val="fr-FR" w:eastAsia="en-GB"/>
        </w:rPr>
        <w:t xml:space="preserve"> 3b (BIB 1995 p. 67)</w:t>
      </w:r>
      <w:r w:rsidR="00BA6AD6" w:rsidRPr="0032190F">
        <w:rPr>
          <w:lang w:val="fr-FR" w:eastAsia="en-GB"/>
        </w:rPr>
        <w:t xml:space="preserve"> habitat du </w:t>
      </w:r>
      <w:r w:rsidR="00B74BCB">
        <w:rPr>
          <w:lang w:val="fr-FR" w:eastAsia="en-GB"/>
        </w:rPr>
        <w:t>BF</w:t>
      </w:r>
      <w:r w:rsidR="00BA6AD6" w:rsidRPr="0032190F">
        <w:rPr>
          <w:lang w:val="fr-FR" w:eastAsia="en-GB"/>
        </w:rPr>
        <w:t xml:space="preserve"> 3 (BIB 1995 fig. 52)</w:t>
      </w:r>
    </w:p>
    <w:p w14:paraId="1CE97D7C" w14:textId="77777777" w:rsidR="001361F9" w:rsidRDefault="001361F9" w:rsidP="00D3208E">
      <w:pPr>
        <w:autoSpaceDE w:val="0"/>
        <w:autoSpaceDN w:val="0"/>
        <w:adjustRightInd w:val="0"/>
        <w:rPr>
          <w:lang w:val="fr-FR" w:eastAsia="en-GB"/>
        </w:rPr>
      </w:pPr>
      <w:r>
        <w:rPr>
          <w:lang w:val="fr-FR" w:eastAsia="en-GB"/>
        </w:rPr>
        <w:t>Sur l'étand de Thau, sur un promontoire, fondation du site. L'étang forme un mouillage naturel pour les bateaux. Le Lez un débouché naturel (BIB 2692)</w:t>
      </w:r>
    </w:p>
    <w:p w14:paraId="447FD231" w14:textId="77777777" w:rsidR="001361F9" w:rsidRDefault="001361F9" w:rsidP="00D3208E">
      <w:pPr>
        <w:autoSpaceDE w:val="0"/>
        <w:autoSpaceDN w:val="0"/>
        <w:adjustRightInd w:val="0"/>
        <w:rPr>
          <w:lang w:val="fr-FR" w:eastAsia="en-GB"/>
        </w:rPr>
      </w:pPr>
    </w:p>
    <w:p w14:paraId="76AF7AF6" w14:textId="1721FDB6" w:rsidR="001361F9" w:rsidRPr="0032190F" w:rsidRDefault="00000000" w:rsidP="00D3208E">
      <w:pPr>
        <w:autoSpaceDE w:val="0"/>
        <w:autoSpaceDN w:val="0"/>
        <w:adjustRightInd w:val="0"/>
        <w:rPr>
          <w:lang w:val="fr-FR" w:eastAsia="en-GB"/>
        </w:rPr>
      </w:pPr>
      <w:hyperlink r:id="rId12610" w:anchor="Sit_Meze" w:history="1">
        <w:r w:rsidR="001361F9" w:rsidRPr="001361F9">
          <w:rPr>
            <w:rStyle w:val="Hyperlink"/>
            <w:lang w:val="fr-FR" w:eastAsia="en-GB"/>
          </w:rPr>
          <w:t>Mèze</w:t>
        </w:r>
      </w:hyperlink>
      <w:r w:rsidR="001361F9">
        <w:rPr>
          <w:lang w:val="fr-FR" w:eastAsia="en-GB"/>
        </w:rPr>
        <w:t xml:space="preserve"> ↔ </w:t>
      </w:r>
      <w:hyperlink r:id="rId12611" w:anchor="Sit_Substantio" w:history="1">
        <w:r w:rsidR="001361F9" w:rsidRPr="001361F9">
          <w:rPr>
            <w:rStyle w:val="Hyperlink"/>
            <w:lang w:val="fr-FR" w:eastAsia="en-GB"/>
          </w:rPr>
          <w:t>Substantio</w:t>
        </w:r>
      </w:hyperlink>
      <w:r w:rsidR="001361F9">
        <w:rPr>
          <w:lang w:val="fr-FR" w:eastAsia="en-GB"/>
        </w:rPr>
        <w:t xml:space="preserve"> (BIB 2692)</w:t>
      </w:r>
    </w:p>
    <w:p w14:paraId="450D356A" w14:textId="77777777" w:rsidR="00FC0DE6" w:rsidRPr="0032190F" w:rsidRDefault="00FC0DE6" w:rsidP="00D3208E">
      <w:pPr>
        <w:autoSpaceDE w:val="0"/>
        <w:autoSpaceDN w:val="0"/>
        <w:adjustRightInd w:val="0"/>
        <w:rPr>
          <w:lang w:val="fr-FR" w:eastAsia="en-GB"/>
        </w:rPr>
      </w:pPr>
    </w:p>
    <w:p w14:paraId="26C6FBB3" w14:textId="77777777" w:rsidR="00FC0DE6" w:rsidRPr="0032190F" w:rsidRDefault="00FC0DE6" w:rsidP="00426FF9">
      <w:pPr>
        <w:pStyle w:val="Heading1"/>
      </w:pPr>
      <w:bookmarkStart w:id="5195" w:name="Sit_Raffegues"/>
      <w:r w:rsidRPr="0032190F">
        <w:t>RAFFEGUES</w:t>
      </w:r>
    </w:p>
    <w:bookmarkEnd w:id="5195"/>
    <w:p w14:paraId="3AB2D3DA" w14:textId="77777777" w:rsidR="00FC0DE6" w:rsidRPr="0032190F" w:rsidRDefault="00FC0DE6" w:rsidP="00D3208E">
      <w:pPr>
        <w:autoSpaceDE w:val="0"/>
        <w:autoSpaceDN w:val="0"/>
        <w:adjustRightInd w:val="0"/>
        <w:rPr>
          <w:lang w:val="fr-FR" w:eastAsia="en-GB"/>
        </w:rPr>
      </w:pPr>
    </w:p>
    <w:p w14:paraId="79761328" w14:textId="6127C701" w:rsidR="00FC0DE6" w:rsidRPr="00B74BCB" w:rsidRDefault="00FC0DE6" w:rsidP="00D3208E">
      <w:pPr>
        <w:autoSpaceDE w:val="0"/>
        <w:autoSpaceDN w:val="0"/>
        <w:adjustRightInd w:val="0"/>
        <w:rPr>
          <w:color w:val="000000" w:themeColor="text1"/>
          <w:lang w:val="fr-FR"/>
        </w:rPr>
      </w:pPr>
      <w:r w:rsidRPr="00B74BCB">
        <w:rPr>
          <w:lang w:val="fr-FR" w:eastAsia="en-GB"/>
        </w:rPr>
        <w:t xml:space="preserve">Le site des Raffègues (Mèze, Hérault) </w:t>
      </w:r>
      <w:r w:rsidRPr="00B74BCB">
        <w:rPr>
          <w:lang w:val="fr-FR"/>
        </w:rPr>
        <w:t>Statuette ou fragment de statuette chasséenne (BIB 2366)</w:t>
      </w:r>
      <w:r w:rsidR="00702C84" w:rsidRPr="00B74BCB">
        <w:rPr>
          <w:lang w:val="fr-FR"/>
        </w:rPr>
        <w:t xml:space="preserve"> </w:t>
      </w:r>
      <w:r w:rsidR="00702C84" w:rsidRPr="00B74BCB">
        <w:rPr>
          <w:color w:val="000000" w:themeColor="text1"/>
          <w:szCs w:val="22"/>
          <w:lang w:val="fr-FR"/>
        </w:rPr>
        <w:t>idole(s) [</w:t>
      </w:r>
      <w:hyperlink r:id="rId12612" w:anchor="Cul_Art_TAC_T_a_statuettes" w:history="1">
        <w:r w:rsidR="00702C84" w:rsidRPr="00B74BCB">
          <w:rPr>
            <w:rStyle w:val="Hyperlink"/>
            <w:color w:val="000000" w:themeColor="text1"/>
            <w:szCs w:val="22"/>
            <w:lang w:val="fr-FR"/>
          </w:rPr>
          <w:t>statuette</w:t>
        </w:r>
      </w:hyperlink>
      <w:r w:rsidR="00702C84" w:rsidRPr="00B74BCB">
        <w:rPr>
          <w:color w:val="000000" w:themeColor="text1"/>
          <w:szCs w:val="22"/>
          <w:lang w:val="fr-FR"/>
        </w:rPr>
        <w:t xml:space="preserve">] féminine(s) </w:t>
      </w:r>
      <w:hyperlink r:id="rId12613" w:anchor="Cul_Chasseen" w:history="1">
        <w:r w:rsidR="00702C84" w:rsidRPr="00B74BCB">
          <w:rPr>
            <w:rStyle w:val="Hyperlink"/>
            <w:color w:val="000000" w:themeColor="text1"/>
            <w:szCs w:val="22"/>
            <w:lang w:val="fr-FR"/>
          </w:rPr>
          <w:t>chasséenne(s)</w:t>
        </w:r>
      </w:hyperlink>
      <w:r w:rsidR="00702C84" w:rsidRPr="00B74BCB">
        <w:rPr>
          <w:color w:val="000000" w:themeColor="text1"/>
          <w:szCs w:val="22"/>
          <w:lang w:val="fr-FR"/>
        </w:rPr>
        <w:t xml:space="preserve"> (BIB 2359 fig. 34)</w:t>
      </w:r>
      <w:r w:rsidR="007417DD" w:rsidRPr="00B74BCB">
        <w:rPr>
          <w:color w:val="000000" w:themeColor="text1"/>
          <w:szCs w:val="22"/>
          <w:lang w:val="fr-FR"/>
        </w:rPr>
        <w:t xml:space="preserve"> Raffègues-Mas de Garric, </w:t>
      </w:r>
      <w:r w:rsidR="007417DD" w:rsidRPr="00B74BCB">
        <w:rPr>
          <w:color w:val="000000" w:themeColor="text1"/>
          <w:lang w:val="fr-FR"/>
        </w:rPr>
        <w:t>Statuette(s) et objet(s) cultuel(s) du Chasséen (BIB 1457)</w:t>
      </w:r>
    </w:p>
    <w:p w14:paraId="41C9D1E1" w14:textId="77777777" w:rsidR="007417DD" w:rsidRPr="0032190F" w:rsidRDefault="00664F41" w:rsidP="00664F41">
      <w:pPr>
        <w:autoSpaceDE w:val="0"/>
        <w:autoSpaceDN w:val="0"/>
        <w:adjustRightInd w:val="0"/>
        <w:jc w:val="both"/>
        <w:rPr>
          <w:color w:val="000000" w:themeColor="text1"/>
          <w:szCs w:val="19"/>
          <w:lang w:val="fr-FR" w:eastAsia="en-GB"/>
        </w:rPr>
      </w:pPr>
      <w:r w:rsidRPr="0032190F">
        <w:rPr>
          <w:color w:val="000000" w:themeColor="text1"/>
          <w:szCs w:val="18"/>
          <w:lang w:val="fr-FR" w:eastAsia="en-GB"/>
        </w:rPr>
        <w:t xml:space="preserve">A </w:t>
      </w:r>
      <w:r w:rsidRPr="0032190F">
        <w:rPr>
          <w:iCs/>
          <w:color w:val="000000" w:themeColor="text1"/>
          <w:szCs w:val="20"/>
          <w:lang w:val="fr-FR" w:eastAsia="en-GB"/>
        </w:rPr>
        <w:t>Raffèques-Mas de Carrie</w:t>
      </w:r>
      <w:r w:rsidRPr="0032190F">
        <w:rPr>
          <w:i/>
          <w:iCs/>
          <w:color w:val="000000" w:themeColor="text1"/>
          <w:szCs w:val="20"/>
          <w:lang w:val="fr-FR" w:eastAsia="en-GB"/>
        </w:rPr>
        <w:t xml:space="preserve">  </w:t>
      </w:r>
      <w:r w:rsidRPr="0032190F">
        <w:rPr>
          <w:color w:val="000000" w:themeColor="text1"/>
          <w:szCs w:val="19"/>
          <w:lang w:val="fr-FR" w:eastAsia="en-GB"/>
        </w:rPr>
        <w:t xml:space="preserve">(Meze, Herault) les fouilles de D. Rouquette et  R. Montjardin (1988) ont livre deux fragments  de figurines feminines. II s'agit d'un bassin, en  volume, aux formes bien marquees et d'un tronc, au dos legerement cambre et aux  seins tres finement modeles, dote d'une mortaise  transversale, </w:t>
      </w:r>
      <w:r w:rsidRPr="0032190F">
        <w:rPr>
          <w:color w:val="000000" w:themeColor="text1"/>
          <w:szCs w:val="28"/>
          <w:lang w:val="fr-FR" w:eastAsia="en-GB"/>
        </w:rPr>
        <w:t xml:space="preserve">a </w:t>
      </w:r>
      <w:r w:rsidRPr="0032190F">
        <w:rPr>
          <w:color w:val="000000" w:themeColor="text1"/>
          <w:szCs w:val="19"/>
          <w:lang w:val="fr-FR" w:eastAsia="en-GB"/>
        </w:rPr>
        <w:t xml:space="preserve">l'exception d'une lacune de  </w:t>
      </w:r>
      <w:r w:rsidRPr="0032190F">
        <w:rPr>
          <w:color w:val="000000" w:themeColor="text1"/>
          <w:szCs w:val="14"/>
          <w:lang w:val="fr-FR" w:eastAsia="en-GB"/>
        </w:rPr>
        <w:t xml:space="preserve">5 </w:t>
      </w:r>
      <w:r w:rsidRPr="0032190F">
        <w:rPr>
          <w:color w:val="000000" w:themeColor="text1"/>
          <w:szCs w:val="18"/>
          <w:lang w:val="fr-FR" w:eastAsia="en-GB"/>
        </w:rPr>
        <w:t xml:space="preserve">rnm, </w:t>
      </w:r>
      <w:r w:rsidRPr="0032190F">
        <w:rPr>
          <w:color w:val="000000" w:themeColor="text1"/>
          <w:szCs w:val="19"/>
          <w:lang w:val="fr-FR" w:eastAsia="en-GB"/>
        </w:rPr>
        <w:t xml:space="preserve">perrnettant de fixer la tête </w:t>
      </w:r>
      <w:r w:rsidR="00C54B33" w:rsidRPr="0032190F">
        <w:rPr>
          <w:color w:val="000000" w:themeColor="text1"/>
          <w:szCs w:val="19"/>
          <w:lang w:val="fr-FR" w:eastAsia="en-GB"/>
        </w:rPr>
        <w:t xml:space="preserve">[tête amovible] </w:t>
      </w:r>
      <w:r w:rsidRPr="0032190F">
        <w:rPr>
          <w:color w:val="000000" w:themeColor="text1"/>
          <w:szCs w:val="19"/>
          <w:lang w:val="fr-FR" w:eastAsia="en-GB"/>
        </w:rPr>
        <w:t>et eventuellernent  les jambes. Cette derniere  constitue la figurine chasseenne la plus elaborée  que nous connaissions (BIB 1457)</w:t>
      </w:r>
    </w:p>
    <w:p w14:paraId="76857163" w14:textId="77777777" w:rsidR="00664F41" w:rsidRPr="0032190F" w:rsidRDefault="00664F41" w:rsidP="00664F41">
      <w:pPr>
        <w:autoSpaceDE w:val="0"/>
        <w:autoSpaceDN w:val="0"/>
        <w:adjustRightInd w:val="0"/>
        <w:jc w:val="both"/>
        <w:rPr>
          <w:lang w:val="fr-FR"/>
        </w:rPr>
      </w:pPr>
    </w:p>
    <w:p w14:paraId="785BDC32" w14:textId="77777777" w:rsidR="007417DD" w:rsidRPr="0032190F" w:rsidRDefault="007417DD" w:rsidP="00D3208E">
      <w:pPr>
        <w:autoSpaceDE w:val="0"/>
        <w:autoSpaceDN w:val="0"/>
        <w:adjustRightInd w:val="0"/>
        <w:rPr>
          <w:lang w:val="fr-FR"/>
        </w:rPr>
      </w:pPr>
      <w:r w:rsidRPr="0032190F">
        <w:rPr>
          <w:lang w:val="fr-FR"/>
        </w:rPr>
        <w:t>SAINT-MARCEL-LA-GARENNE</w:t>
      </w:r>
    </w:p>
    <w:p w14:paraId="771B6678" w14:textId="77777777" w:rsidR="007417DD" w:rsidRPr="0032190F" w:rsidRDefault="007417DD" w:rsidP="00D3208E">
      <w:pPr>
        <w:autoSpaceDE w:val="0"/>
        <w:autoSpaceDN w:val="0"/>
        <w:adjustRightInd w:val="0"/>
        <w:rPr>
          <w:lang w:val="fr-FR" w:eastAsia="en-GB"/>
        </w:rPr>
      </w:pPr>
      <w:r w:rsidRPr="0032190F">
        <w:rPr>
          <w:lang w:val="fr-FR"/>
        </w:rPr>
        <w:br/>
        <w:t xml:space="preserve">Saint-Marcel-la-Garenne (Indre) a livré une plaquette décorée de 2 files d'anthropomorphes se tenant la main éventuellement datée du Paléolithique supérieur figurant peut-être une danse rituelle (BIB 1457) </w:t>
      </w:r>
    </w:p>
    <w:p w14:paraId="7136F09E" w14:textId="77777777" w:rsidR="00BA6AD6" w:rsidRPr="0032190F" w:rsidRDefault="00BA6AD6" w:rsidP="00D3208E">
      <w:pPr>
        <w:autoSpaceDE w:val="0"/>
        <w:autoSpaceDN w:val="0"/>
        <w:adjustRightInd w:val="0"/>
        <w:rPr>
          <w:lang w:val="fr-FR" w:eastAsia="en-GB"/>
        </w:rPr>
      </w:pPr>
    </w:p>
    <w:p w14:paraId="63B9D44F" w14:textId="77777777" w:rsidR="00E54674" w:rsidRPr="0032190F" w:rsidRDefault="00E54674" w:rsidP="00426FF9">
      <w:pPr>
        <w:pStyle w:val="Heading1"/>
      </w:pPr>
      <w:bookmarkStart w:id="5196" w:name="Sit_Canneville"/>
      <w:r w:rsidRPr="0032190F">
        <w:t>CANNEVILLE</w:t>
      </w:r>
    </w:p>
    <w:bookmarkEnd w:id="5196"/>
    <w:p w14:paraId="6B12BEBA" w14:textId="70DC4F09" w:rsidR="00E54674" w:rsidRPr="0032190F" w:rsidRDefault="00E54674" w:rsidP="00E54674">
      <w:pPr>
        <w:autoSpaceDE w:val="0"/>
        <w:autoSpaceDN w:val="0"/>
        <w:adjustRightInd w:val="0"/>
        <w:rPr>
          <w:lang w:val="fr-FR" w:eastAsia="en-GB"/>
        </w:rPr>
      </w:pPr>
      <w:r w:rsidRPr="0032190F">
        <w:rPr>
          <w:lang w:val="fr-FR" w:eastAsia="en-GB"/>
        </w:rPr>
        <w:t>Le site de Canneville (</w:t>
      </w:r>
      <w:r w:rsidR="001A073E" w:rsidRPr="0032190F">
        <w:rPr>
          <w:lang w:val="fr-FR" w:eastAsia="en-GB"/>
        </w:rPr>
        <w:t xml:space="preserve">Saint-Maximin, </w:t>
      </w:r>
      <w:r w:rsidRPr="0032190F">
        <w:rPr>
          <w:lang w:val="fr-FR" w:eastAsia="en-GB"/>
        </w:rPr>
        <w:t xml:space="preserve">Oise) </w:t>
      </w:r>
      <w:r w:rsidRPr="0032190F">
        <w:rPr>
          <w:lang w:val="fr-FR"/>
        </w:rPr>
        <w:t>Statuette ou fragment de statuette chasséenne (BIB 2366)</w:t>
      </w:r>
      <w:r w:rsidR="00824031" w:rsidRPr="0032190F">
        <w:rPr>
          <w:lang w:val="fr-FR"/>
        </w:rPr>
        <w:t xml:space="preserve"> </w:t>
      </w:r>
      <w:r w:rsidR="00824031" w:rsidRPr="0032190F">
        <w:rPr>
          <w:sz w:val="22"/>
          <w:szCs w:val="22"/>
          <w:lang w:val="fr-FR"/>
        </w:rPr>
        <w:t>idole(s) [</w:t>
      </w:r>
      <w:hyperlink r:id="rId12614" w:anchor="Cul_Art_TAC_T_a_statuettes" w:history="1">
        <w:r w:rsidR="00824031" w:rsidRPr="0032190F">
          <w:rPr>
            <w:rStyle w:val="Hyperlink"/>
            <w:sz w:val="22"/>
            <w:szCs w:val="22"/>
            <w:lang w:val="fr-FR"/>
          </w:rPr>
          <w:t>statuette</w:t>
        </w:r>
      </w:hyperlink>
      <w:r w:rsidR="00824031" w:rsidRPr="0032190F">
        <w:rPr>
          <w:sz w:val="22"/>
          <w:szCs w:val="22"/>
          <w:lang w:val="fr-FR"/>
        </w:rPr>
        <w:t xml:space="preserve">] féminine(s) </w:t>
      </w:r>
      <w:hyperlink r:id="rId12615" w:anchor="Cul_Chasseen" w:history="1">
        <w:r w:rsidR="00824031" w:rsidRPr="0032190F">
          <w:rPr>
            <w:rStyle w:val="Hyperlink"/>
            <w:sz w:val="22"/>
            <w:szCs w:val="22"/>
            <w:lang w:val="fr-FR"/>
          </w:rPr>
          <w:t>chasséenne(s)</w:t>
        </w:r>
      </w:hyperlink>
      <w:r w:rsidR="00824031" w:rsidRPr="0032190F">
        <w:rPr>
          <w:sz w:val="22"/>
          <w:szCs w:val="22"/>
          <w:lang w:val="fr-FR"/>
        </w:rPr>
        <w:t xml:space="preserve"> (BIB 2359 fig. 34)</w:t>
      </w:r>
    </w:p>
    <w:p w14:paraId="492BD237" w14:textId="77777777" w:rsidR="00E54674" w:rsidRDefault="00E044A0" w:rsidP="00D3208E">
      <w:pPr>
        <w:autoSpaceDE w:val="0"/>
        <w:autoSpaceDN w:val="0"/>
        <w:adjustRightInd w:val="0"/>
        <w:rPr>
          <w:lang w:val="fr-FR" w:eastAsia="en-GB"/>
        </w:rPr>
      </w:pPr>
      <w:r>
        <w:rPr>
          <w:lang w:val="fr-FR" w:eastAsia="en-GB"/>
        </w:rPr>
        <w:t>Habitat du Néolithique moyen II (BIB 2646)</w:t>
      </w:r>
    </w:p>
    <w:p w14:paraId="312C7082" w14:textId="77777777" w:rsidR="00E044A0" w:rsidRDefault="00E044A0" w:rsidP="00426FF9">
      <w:pPr>
        <w:pStyle w:val="Heading1"/>
      </w:pPr>
      <w:r>
        <w:br/>
      </w:r>
      <w:bookmarkStart w:id="5197" w:name="Sit_Plechatel"/>
      <w:r>
        <w:t>PLECHATEL</w:t>
      </w:r>
      <w:bookmarkEnd w:id="5197"/>
    </w:p>
    <w:p w14:paraId="10E4ED9E" w14:textId="77777777" w:rsidR="00E044A0" w:rsidRDefault="00E044A0" w:rsidP="00D3208E">
      <w:pPr>
        <w:autoSpaceDE w:val="0"/>
        <w:autoSpaceDN w:val="0"/>
        <w:adjustRightInd w:val="0"/>
        <w:rPr>
          <w:lang w:val="fr-FR" w:eastAsia="en-GB"/>
        </w:rPr>
      </w:pPr>
      <w:r>
        <w:rPr>
          <w:lang w:val="fr-FR" w:eastAsia="en-GB"/>
        </w:rPr>
        <w:t xml:space="preserve">Pléchâtel </w:t>
      </w:r>
      <w:r w:rsidR="00B959E4">
        <w:rPr>
          <w:lang w:val="fr-FR" w:eastAsia="en-GB"/>
        </w:rPr>
        <w:t xml:space="preserve">"Le Bois", </w:t>
      </w:r>
      <w:r>
        <w:rPr>
          <w:lang w:val="fr-FR" w:eastAsia="en-GB"/>
        </w:rPr>
        <w:t xml:space="preserve">est un habitat </w:t>
      </w:r>
      <w:r w:rsidR="00B959E4">
        <w:rPr>
          <w:lang w:val="fr-FR" w:eastAsia="en-GB"/>
        </w:rPr>
        <w:t xml:space="preserve">rectangulaire </w:t>
      </w:r>
      <w:r>
        <w:rPr>
          <w:lang w:val="fr-FR" w:eastAsia="en-GB"/>
        </w:rPr>
        <w:t>du Néolithique moyen II (BIB 2646)</w:t>
      </w:r>
    </w:p>
    <w:p w14:paraId="397C7754" w14:textId="77777777" w:rsidR="00E044A0" w:rsidRPr="0032190F" w:rsidRDefault="00E044A0" w:rsidP="00D3208E">
      <w:pPr>
        <w:autoSpaceDE w:val="0"/>
        <w:autoSpaceDN w:val="0"/>
        <w:adjustRightInd w:val="0"/>
        <w:rPr>
          <w:lang w:val="fr-FR" w:eastAsia="en-GB"/>
        </w:rPr>
      </w:pPr>
    </w:p>
    <w:p w14:paraId="76FA9C71" w14:textId="77777777" w:rsidR="00BA6AD6" w:rsidRPr="0032190F" w:rsidRDefault="00BA6AD6" w:rsidP="00426FF9">
      <w:pPr>
        <w:pStyle w:val="Heading1"/>
      </w:pPr>
      <w:bookmarkStart w:id="5198" w:name="Sit_Estagnol"/>
      <w:r w:rsidRPr="0032190F">
        <w:t>ESTAGNOL (L’)</w:t>
      </w:r>
    </w:p>
    <w:bookmarkEnd w:id="5198"/>
    <w:p w14:paraId="07508D78" w14:textId="77777777" w:rsidR="00BA6AD6" w:rsidRPr="0032190F" w:rsidRDefault="00BA6AD6" w:rsidP="00D3208E">
      <w:pPr>
        <w:autoSpaceDE w:val="0"/>
        <w:autoSpaceDN w:val="0"/>
        <w:adjustRightInd w:val="0"/>
        <w:rPr>
          <w:lang w:val="fr-FR" w:eastAsia="en-GB"/>
        </w:rPr>
      </w:pPr>
    </w:p>
    <w:p w14:paraId="384FF628" w14:textId="6EF1D0B2" w:rsidR="00BA6AD6" w:rsidRPr="0032190F" w:rsidRDefault="00BA6AD6" w:rsidP="00D3208E">
      <w:pPr>
        <w:autoSpaceDE w:val="0"/>
        <w:autoSpaceDN w:val="0"/>
        <w:adjustRightInd w:val="0"/>
        <w:rPr>
          <w:lang w:val="fr-FR"/>
        </w:rPr>
      </w:pPr>
      <w:r w:rsidRPr="0032190F">
        <w:rPr>
          <w:lang w:val="fr-FR" w:eastAsia="en-GB"/>
        </w:rPr>
        <w:lastRenderedPageBreak/>
        <w:t>L’Estagnol à Fabrègues (Languedoc) est un habitat du Bronze final 3 (BIB 1995 fig. 52)</w:t>
      </w:r>
      <w:r w:rsidR="004357C7" w:rsidRPr="0032190F">
        <w:rPr>
          <w:lang w:val="fr-FR" w:eastAsia="en-GB"/>
        </w:rPr>
        <w:t xml:space="preserve">. Le site de Fabrègues </w:t>
      </w:r>
      <w:r w:rsidR="004357C7" w:rsidRPr="0032190F">
        <w:rPr>
          <w:lang w:val="fr-FR"/>
        </w:rPr>
        <w:t xml:space="preserve">a livré des roues de </w:t>
      </w:r>
      <w:hyperlink r:id="rId12616" w:anchor="Cul_Protohistoire_Soc_Traction_Animale" w:history="1">
        <w:r w:rsidR="006364BA" w:rsidRPr="0032190F">
          <w:rPr>
            <w:rStyle w:val="Hyperlink"/>
            <w:lang w:val="fr-FR"/>
          </w:rPr>
          <w:t>chars protohistoriques</w:t>
        </w:r>
      </w:hyperlink>
      <w:r w:rsidR="009C67EF" w:rsidRPr="0032190F">
        <w:rPr>
          <w:lang w:val="fr-FR"/>
        </w:rPr>
        <w:t xml:space="preserve"> </w:t>
      </w:r>
      <w:r w:rsidR="004357C7" w:rsidRPr="0032190F">
        <w:rPr>
          <w:lang w:val="fr-FR"/>
        </w:rPr>
        <w:t xml:space="preserve">en bronze du groupe </w:t>
      </w:r>
      <w:hyperlink r:id="rId12617" w:anchor="Cul_Bad_Homburg" w:history="1">
        <w:r w:rsidR="004357C7" w:rsidRPr="0032190F">
          <w:rPr>
            <w:rStyle w:val="Hyperlink"/>
            <w:lang w:val="fr-FR"/>
          </w:rPr>
          <w:t>« Bad Homburg »</w:t>
        </w:r>
      </w:hyperlink>
      <w:r w:rsidR="004357C7" w:rsidRPr="0032190F">
        <w:rPr>
          <w:lang w:val="fr-FR"/>
        </w:rPr>
        <w:t xml:space="preserve"> (BIB 2160</w:t>
      </w:r>
      <w:r w:rsidR="006364BA" w:rsidRPr="0032190F">
        <w:rPr>
          <w:lang w:val="fr-FR"/>
        </w:rPr>
        <w:t xml:space="preserve"> p. 554</w:t>
      </w:r>
      <w:r w:rsidR="004357C7" w:rsidRPr="0032190F">
        <w:rPr>
          <w:lang w:val="fr-FR"/>
        </w:rPr>
        <w:t>)</w:t>
      </w:r>
    </w:p>
    <w:p w14:paraId="6EA333E5" w14:textId="77777777" w:rsidR="00CC00CF" w:rsidRPr="0032190F" w:rsidRDefault="00CC00CF" w:rsidP="00D3208E">
      <w:pPr>
        <w:autoSpaceDE w:val="0"/>
        <w:autoSpaceDN w:val="0"/>
        <w:adjustRightInd w:val="0"/>
        <w:rPr>
          <w:lang w:val="fr-FR"/>
        </w:rPr>
      </w:pPr>
    </w:p>
    <w:p w14:paraId="060AD075" w14:textId="77777777" w:rsidR="00CC00CF" w:rsidRPr="0032190F" w:rsidRDefault="00CC00CF" w:rsidP="00426FF9">
      <w:pPr>
        <w:pStyle w:val="Heading1"/>
      </w:pPr>
      <w:bookmarkStart w:id="5199" w:name="Sit_Rochelongue"/>
      <w:r w:rsidRPr="0032190F">
        <w:t>ROCHELONGUE</w:t>
      </w:r>
    </w:p>
    <w:bookmarkEnd w:id="5199"/>
    <w:p w14:paraId="67EBBA25" w14:textId="77777777" w:rsidR="00CC00CF" w:rsidRPr="0032190F" w:rsidRDefault="00CC00CF" w:rsidP="00D3208E">
      <w:pPr>
        <w:autoSpaceDE w:val="0"/>
        <w:autoSpaceDN w:val="0"/>
        <w:adjustRightInd w:val="0"/>
        <w:rPr>
          <w:lang w:val="fr-FR"/>
        </w:rPr>
      </w:pPr>
    </w:p>
    <w:p w14:paraId="59510CA2" w14:textId="4156F6F4" w:rsidR="00CC00CF" w:rsidRDefault="00CC00CF" w:rsidP="00D3208E">
      <w:pPr>
        <w:autoSpaceDE w:val="0"/>
        <w:autoSpaceDN w:val="0"/>
        <w:adjustRightInd w:val="0"/>
        <w:rPr>
          <w:lang w:val="fr-FR"/>
        </w:rPr>
      </w:pPr>
      <w:r w:rsidRPr="0032190F">
        <w:rPr>
          <w:lang w:val="fr-FR"/>
        </w:rPr>
        <w:t xml:space="preserve">Le </w:t>
      </w:r>
      <w:hyperlink r:id="rId12618" w:anchor="Cul_Depots" w:history="1">
        <w:r w:rsidRPr="0032190F">
          <w:rPr>
            <w:rStyle w:val="Hyperlink"/>
            <w:lang w:val="fr-FR"/>
          </w:rPr>
          <w:t>dépôt</w:t>
        </w:r>
      </w:hyperlink>
      <w:r w:rsidRPr="0032190F">
        <w:rPr>
          <w:lang w:val="fr-FR"/>
        </w:rPr>
        <w:t xml:space="preserve"> aquatique de Rochelongue (Agde), peut-être une </w:t>
      </w:r>
      <w:hyperlink r:id="rId12619" w:anchor="Cul_Epaves" w:history="1">
        <w:r w:rsidR="002922A5" w:rsidRPr="002922A5">
          <w:rPr>
            <w:rStyle w:val="Hyperlink"/>
            <w:lang w:val="fr-FR"/>
          </w:rPr>
          <w:t>épave</w:t>
        </w:r>
      </w:hyperlink>
      <w:r w:rsidRPr="0032190F">
        <w:rPr>
          <w:lang w:val="fr-FR"/>
        </w:rPr>
        <w:t>, au large d'Agde, est un des plus importants dépôts launacien (J. Guilaine in BIB 2482)</w:t>
      </w:r>
    </w:p>
    <w:p w14:paraId="155E91F9" w14:textId="77777777" w:rsidR="002922A5" w:rsidRDefault="002922A5" w:rsidP="00D3208E">
      <w:pPr>
        <w:autoSpaceDE w:val="0"/>
        <w:autoSpaceDN w:val="0"/>
        <w:adjustRightInd w:val="0"/>
        <w:rPr>
          <w:lang w:val="fr-FR"/>
        </w:rPr>
      </w:pPr>
      <w:r>
        <w:rPr>
          <w:lang w:val="fr-FR"/>
        </w:rPr>
        <w:t xml:space="preserve">Naufrage vers </w:t>
      </w:r>
      <w:r w:rsidRPr="002922A5">
        <w:rPr>
          <w:lang w:val="fr-FR"/>
        </w:rPr>
        <w:t>610-550</w:t>
      </w:r>
      <w:r>
        <w:rPr>
          <w:lang w:val="fr-FR"/>
        </w:rPr>
        <w:t xml:space="preserve"> aec (BIB 2618)</w:t>
      </w:r>
    </w:p>
    <w:p w14:paraId="6812BF3E" w14:textId="77777777" w:rsidR="00893E22" w:rsidRDefault="00893E22" w:rsidP="00D3208E">
      <w:pPr>
        <w:autoSpaceDE w:val="0"/>
        <w:autoSpaceDN w:val="0"/>
        <w:adjustRightInd w:val="0"/>
        <w:rPr>
          <w:lang w:val="fr-FR"/>
        </w:rPr>
      </w:pPr>
      <w:r>
        <w:rPr>
          <w:lang w:val="fr-FR"/>
        </w:rPr>
        <w:t>Proche de Bitalemi (Sicile) et d'Olympie (BIB 2656)</w:t>
      </w:r>
    </w:p>
    <w:p w14:paraId="323F99CC" w14:textId="77777777" w:rsidR="002922A5" w:rsidRDefault="002922A5" w:rsidP="00D3208E">
      <w:pPr>
        <w:autoSpaceDE w:val="0"/>
        <w:autoSpaceDN w:val="0"/>
        <w:adjustRightInd w:val="0"/>
        <w:rPr>
          <w:lang w:val="fr-FR"/>
        </w:rPr>
      </w:pPr>
    </w:p>
    <w:p w14:paraId="4CFBECA4" w14:textId="77777777" w:rsidR="000C4330" w:rsidRDefault="000C4330" w:rsidP="00426FF9">
      <w:pPr>
        <w:pStyle w:val="Heading1"/>
      </w:pPr>
      <w:bookmarkStart w:id="5200" w:name="Sit_Secche"/>
      <w:r>
        <w:t>SECCHE</w:t>
      </w:r>
    </w:p>
    <w:p w14:paraId="77B23EFE" w14:textId="77777777" w:rsidR="002922A5" w:rsidRPr="00CA4D93" w:rsidRDefault="0014272E" w:rsidP="000C4330">
      <w:pPr>
        <w:rPr>
          <w:i/>
          <w:lang w:val="fr-FR"/>
        </w:rPr>
      </w:pPr>
      <w:bookmarkStart w:id="5201" w:name="Sit_Giglio"/>
      <w:bookmarkEnd w:id="5200"/>
      <w:r w:rsidRPr="00CA4D93">
        <w:rPr>
          <w:i/>
          <w:lang w:val="fr-FR"/>
        </w:rPr>
        <w:t>Giglio</w:t>
      </w:r>
    </w:p>
    <w:bookmarkEnd w:id="5201"/>
    <w:p w14:paraId="0C279A4D" w14:textId="77777777" w:rsidR="00573ABA" w:rsidRDefault="00573ABA" w:rsidP="00D3208E">
      <w:pPr>
        <w:autoSpaceDE w:val="0"/>
        <w:autoSpaceDN w:val="0"/>
        <w:adjustRightInd w:val="0"/>
        <w:rPr>
          <w:lang w:val="fr-FR"/>
        </w:rPr>
      </w:pPr>
    </w:p>
    <w:p w14:paraId="6657318B" w14:textId="77777777" w:rsidR="00672A1C" w:rsidRDefault="000C4330" w:rsidP="00D3208E">
      <w:pPr>
        <w:autoSpaceDE w:val="0"/>
        <w:autoSpaceDN w:val="0"/>
        <w:adjustRightInd w:val="0"/>
        <w:rPr>
          <w:lang w:val="fr-FR"/>
        </w:rPr>
      </w:pPr>
      <w:r>
        <w:rPr>
          <w:lang w:val="fr-FR"/>
        </w:rPr>
        <w:t xml:space="preserve">Le Secche, sur l'île de </w:t>
      </w:r>
      <w:r w:rsidR="00EA05BF">
        <w:rPr>
          <w:lang w:val="fr-FR"/>
        </w:rPr>
        <w:t xml:space="preserve">Giglio, site Néolithique </w:t>
      </w:r>
      <w:r w:rsidR="00672A1C">
        <w:rPr>
          <w:lang w:val="fr-FR"/>
        </w:rPr>
        <w:t>(SS BIB)</w:t>
      </w:r>
      <w:r w:rsidR="00905233">
        <w:rPr>
          <w:lang w:val="fr-FR"/>
        </w:rPr>
        <w:t xml:space="preserve"> Les terres sont granitiques (≠ volcaniques) (BIB Convertini ANR CIMO 2019) Abri (BIB Convertini ANR CIMO 2019)</w:t>
      </w:r>
    </w:p>
    <w:p w14:paraId="3A149CD4" w14:textId="17C1DED3" w:rsidR="0014272E" w:rsidRDefault="00EA05BF" w:rsidP="0014272E">
      <w:pPr>
        <w:autoSpaceDE w:val="0"/>
        <w:autoSpaceDN w:val="0"/>
        <w:adjustRightInd w:val="0"/>
        <w:rPr>
          <w:lang w:val="fr-FR"/>
        </w:rPr>
      </w:pPr>
      <w:r>
        <w:rPr>
          <w:lang w:val="fr-FR"/>
        </w:rPr>
        <w:t xml:space="preserve"> </w:t>
      </w:r>
      <w:hyperlink r:id="rId12620" w:anchor="Cul_Epaves" w:history="1">
        <w:r w:rsidR="0014272E" w:rsidRPr="002922A5">
          <w:rPr>
            <w:rStyle w:val="Hyperlink"/>
            <w:lang w:val="fr-FR"/>
          </w:rPr>
          <w:t>épave</w:t>
        </w:r>
      </w:hyperlink>
      <w:r w:rsidR="0014272E" w:rsidRPr="002922A5">
        <w:rPr>
          <w:lang w:val="fr-FR"/>
        </w:rPr>
        <w:t>.</w:t>
      </w:r>
      <w:r w:rsidR="0014272E">
        <w:rPr>
          <w:lang w:val="fr-FR"/>
        </w:rPr>
        <w:t xml:space="preserve"> Italie, vers </w:t>
      </w:r>
      <w:r w:rsidR="0014272E" w:rsidRPr="009F2A99">
        <w:rPr>
          <w:lang w:val="fr-FR"/>
        </w:rPr>
        <w:t>600-580 BC (BIB 2618)</w:t>
      </w:r>
    </w:p>
    <w:p w14:paraId="43D14A1B" w14:textId="77777777" w:rsidR="00573ABA" w:rsidRDefault="00573ABA" w:rsidP="00573ABA">
      <w:pPr>
        <w:autoSpaceDE w:val="0"/>
        <w:autoSpaceDN w:val="0"/>
        <w:adjustRightInd w:val="0"/>
        <w:rPr>
          <w:lang w:val="fr-FR"/>
        </w:rPr>
      </w:pPr>
    </w:p>
    <w:p w14:paraId="4F14C686" w14:textId="77777777" w:rsidR="0014272E" w:rsidRDefault="00D64539" w:rsidP="0014272E">
      <w:pPr>
        <w:pStyle w:val="Heading2"/>
      </w:pPr>
      <w:bookmarkStart w:id="5202" w:name="Sit_Secche_cer"/>
      <w:r>
        <w:t>c</w:t>
      </w:r>
      <w:r w:rsidR="0014272E">
        <w:t>éramiques</w:t>
      </w:r>
    </w:p>
    <w:bookmarkEnd w:id="5202"/>
    <w:p w14:paraId="6B10DEEA" w14:textId="77777777" w:rsidR="0014272E" w:rsidRDefault="0014272E" w:rsidP="0014272E">
      <w:pPr>
        <w:autoSpaceDE w:val="0"/>
        <w:autoSpaceDN w:val="0"/>
        <w:adjustRightInd w:val="0"/>
        <w:rPr>
          <w:lang w:val="fr-FR"/>
        </w:rPr>
      </w:pPr>
    </w:p>
    <w:p w14:paraId="0144A7DB" w14:textId="77777777" w:rsidR="0014272E" w:rsidRDefault="0014272E" w:rsidP="0014272E">
      <w:pPr>
        <w:autoSpaceDE w:val="0"/>
        <w:autoSpaceDN w:val="0"/>
        <w:adjustRightInd w:val="0"/>
        <w:rPr>
          <w:lang w:val="fr-FR"/>
        </w:rPr>
      </w:pPr>
      <w:r>
        <w:rPr>
          <w:lang w:val="fr-FR"/>
        </w:rPr>
        <w:t>Décors Impressa imprimé sur pâte humide, pas de peinture, pas de gravure au "mini-rocker" (BIB C. Manen, journées CIMO-SPF, 2019)</w:t>
      </w:r>
    </w:p>
    <w:p w14:paraId="41E81EF3" w14:textId="0ED6746E" w:rsidR="0014272E" w:rsidRPr="00672A1C" w:rsidRDefault="00672A1C" w:rsidP="00573ABA">
      <w:pPr>
        <w:autoSpaceDE w:val="0"/>
        <w:autoSpaceDN w:val="0"/>
        <w:adjustRightInd w:val="0"/>
      </w:pPr>
      <w:r>
        <w:rPr>
          <w:lang w:val="fr-FR"/>
        </w:rPr>
        <w:t xml:space="preserve">Céramiques en terre volcanique (cf.) </w:t>
      </w:r>
      <w:r w:rsidRPr="00672A1C">
        <w:t xml:space="preserve">(CIMO com. pers.) </w:t>
      </w:r>
      <w:hyperlink r:id="rId12621" w:anchor="Cul_Impressa__cer_IGT" w:history="1">
        <w:r w:rsidRPr="00672A1C">
          <w:rPr>
            <w:rStyle w:val="Hyperlink"/>
          </w:rPr>
          <w:t>IGT</w:t>
        </w:r>
      </w:hyperlink>
      <w:r w:rsidRPr="00672A1C">
        <w:t xml:space="preserve"> (BIB 2769)</w:t>
      </w:r>
    </w:p>
    <w:p w14:paraId="00F8386F" w14:textId="7938169C" w:rsidR="0014272E" w:rsidRPr="00D64539" w:rsidRDefault="0014272E" w:rsidP="00573ABA">
      <w:pPr>
        <w:autoSpaceDE w:val="0"/>
        <w:autoSpaceDN w:val="0"/>
        <w:adjustRightInd w:val="0"/>
        <w:rPr>
          <w:lang w:val="fr-FR"/>
        </w:rPr>
      </w:pPr>
      <w:r>
        <w:rPr>
          <w:lang w:val="fr-FR"/>
        </w:rPr>
        <w:t xml:space="preserve">Céramique proche de </w:t>
      </w:r>
      <w:hyperlink r:id="rId12622" w:anchor="Sit_Roque_Haute_cer" w:history="1">
        <w:r w:rsidR="00672A1C" w:rsidRPr="00EA05BF">
          <w:rPr>
            <w:rStyle w:val="Hyperlink"/>
            <w:lang w:val="fr-FR"/>
          </w:rPr>
          <w:t>PRH</w:t>
        </w:r>
      </w:hyperlink>
      <w:r w:rsidR="00672A1C" w:rsidRPr="0014272E">
        <w:rPr>
          <w:lang w:val="fr-FR"/>
        </w:rPr>
        <w:t xml:space="preserve"> </w:t>
      </w:r>
      <w:r>
        <w:rPr>
          <w:lang w:val="fr-FR"/>
        </w:rPr>
        <w:t xml:space="preserve">(BIB C. Manen, journées CIMO-SPF, 2019). Les 2 céramiques de Giglio et de </w:t>
      </w:r>
      <w:hyperlink r:id="rId12623" w:anchor="Sit_Roque_Haute_cer" w:history="1">
        <w:r w:rsidRPr="00EA05BF">
          <w:rPr>
            <w:rStyle w:val="Hyperlink"/>
            <w:lang w:val="fr-FR"/>
          </w:rPr>
          <w:t>PRH</w:t>
        </w:r>
      </w:hyperlink>
      <w:r w:rsidRPr="0014272E">
        <w:rPr>
          <w:lang w:val="fr-FR"/>
        </w:rPr>
        <w:t xml:space="preserve"> </w:t>
      </w:r>
      <w:r>
        <w:rPr>
          <w:lang w:val="fr-FR"/>
        </w:rPr>
        <w:t>ont été faite avec la même terre [volcanique] issue de la région romaine (BIB F. Conventini, journées CIMO-SPF, 2019)</w:t>
      </w:r>
      <w:r w:rsidR="00C1082E">
        <w:rPr>
          <w:lang w:val="fr-FR"/>
        </w:rPr>
        <w:t xml:space="preserve"> v. </w:t>
      </w:r>
      <w:hyperlink r:id="rId12624" w:anchor="Cul_Impressa__cer_pates" w:history="1">
        <w:r w:rsidR="00C1082E" w:rsidRPr="00C1082E">
          <w:rPr>
            <w:rStyle w:val="Hyperlink"/>
            <w:lang w:val="fr-FR"/>
          </w:rPr>
          <w:t>pates Impressa</w:t>
        </w:r>
      </w:hyperlink>
    </w:p>
    <w:p w14:paraId="4D99A555" w14:textId="6A0A81D1" w:rsidR="00CA4D93" w:rsidRDefault="00000000" w:rsidP="00573ABA">
      <w:pPr>
        <w:autoSpaceDE w:val="0"/>
        <w:autoSpaceDN w:val="0"/>
        <w:adjustRightInd w:val="0"/>
        <w:rPr>
          <w:lang w:val="fr-FR"/>
        </w:rPr>
      </w:pPr>
      <w:hyperlink r:id="rId12625" w:anchor="Cul_CLTL" w:history="1">
        <w:r w:rsidR="00CA4D93" w:rsidRPr="00D64539">
          <w:rPr>
            <w:rStyle w:val="Hyperlink"/>
            <w:lang w:val="fr-FR"/>
          </w:rPr>
          <w:t>CLTL</w:t>
        </w:r>
      </w:hyperlink>
      <w:r w:rsidR="00CA4D93" w:rsidRPr="00D64539">
        <w:rPr>
          <w:lang w:val="fr-FR"/>
        </w:rPr>
        <w:t xml:space="preserve"> (Binder com. pers)</w:t>
      </w:r>
    </w:p>
    <w:p w14:paraId="1A6891C3" w14:textId="77777777" w:rsidR="0014272E" w:rsidRDefault="0014272E" w:rsidP="00573ABA">
      <w:pPr>
        <w:autoSpaceDE w:val="0"/>
        <w:autoSpaceDN w:val="0"/>
        <w:adjustRightInd w:val="0"/>
        <w:rPr>
          <w:lang w:val="fr-FR"/>
        </w:rPr>
      </w:pPr>
    </w:p>
    <w:p w14:paraId="38ACA9A7" w14:textId="77777777" w:rsidR="00D64539" w:rsidRDefault="00D64539" w:rsidP="00573ABA">
      <w:pPr>
        <w:autoSpaceDE w:val="0"/>
        <w:autoSpaceDN w:val="0"/>
        <w:adjustRightInd w:val="0"/>
        <w:rPr>
          <w:lang w:val="fr-FR"/>
        </w:rPr>
      </w:pPr>
    </w:p>
    <w:p w14:paraId="52F52DE7" w14:textId="77777777" w:rsidR="00D64539" w:rsidRDefault="00D64539" w:rsidP="00D64539">
      <w:pPr>
        <w:pStyle w:val="Heading2"/>
      </w:pPr>
      <w:r>
        <w:t>obsidienne</w:t>
      </w:r>
    </w:p>
    <w:p w14:paraId="22EEE6A3" w14:textId="77777777" w:rsidR="00D64539" w:rsidRDefault="00D64539" w:rsidP="00573ABA">
      <w:pPr>
        <w:autoSpaceDE w:val="0"/>
        <w:autoSpaceDN w:val="0"/>
        <w:adjustRightInd w:val="0"/>
        <w:rPr>
          <w:lang w:val="fr-FR"/>
        </w:rPr>
      </w:pPr>
    </w:p>
    <w:p w14:paraId="4212CE63" w14:textId="7C3283AE" w:rsidR="00D64539" w:rsidRDefault="00D64539" w:rsidP="00624E30">
      <w:pPr>
        <w:autoSpaceDE w:val="0"/>
        <w:autoSpaceDN w:val="0"/>
        <w:adjustRightInd w:val="0"/>
        <w:jc w:val="both"/>
        <w:rPr>
          <w:lang w:val="fr-FR"/>
        </w:rPr>
      </w:pPr>
      <w:r w:rsidRPr="00D64539">
        <w:rPr>
          <w:lang w:val="fr-FR"/>
        </w:rPr>
        <w:t xml:space="preserve">Le chaos rocheux de Secche, dans l’île de Giglio (Livorno), recélait un riche gisement de cette étape initiale du Néolithique ancien tyrrhénien. L’obsidienne joue un rôle majeur dans l’assemblage lithique, qui comporte tous les éléments de la chaîne opératoire de débitage incluant des produits corticaux témoignant d’une importation de blocs (Brandaglia, 1985). À ce jour, seulement deux des 168 pièces recueillies sur ce site ont été analysées : l’une provient de </w:t>
      </w:r>
      <w:hyperlink r:id="rId12626" w:anchor="Sit_Palmarola" w:history="1">
        <w:r w:rsidR="00624E30" w:rsidRPr="002F7F3F">
          <w:rPr>
            <w:rStyle w:val="Hyperlink"/>
            <w:lang w:val="fr-FR"/>
          </w:rPr>
          <w:t>Palmarola</w:t>
        </w:r>
      </w:hyperlink>
      <w:r w:rsidR="00624E30">
        <w:rPr>
          <w:lang w:val="fr-FR"/>
        </w:rPr>
        <w:t xml:space="preserve"> </w:t>
      </w:r>
      <w:r w:rsidRPr="00D64539">
        <w:rPr>
          <w:lang w:val="fr-FR"/>
        </w:rPr>
        <w:t>et l’autre de Lipari (Duttine et al., 2003), résultats qui ne sont qu’indicatifs, car le site n’est pas absolument homogène et comporte de rares témoins d’occupations plus récentes.</w:t>
      </w:r>
      <w:r>
        <w:rPr>
          <w:lang w:val="fr-FR"/>
        </w:rPr>
        <w:t>(BIB 2918)</w:t>
      </w:r>
    </w:p>
    <w:p w14:paraId="66847744" w14:textId="77777777" w:rsidR="00573ABA" w:rsidRDefault="00573ABA" w:rsidP="00D3208E">
      <w:pPr>
        <w:autoSpaceDE w:val="0"/>
        <w:autoSpaceDN w:val="0"/>
        <w:adjustRightInd w:val="0"/>
        <w:rPr>
          <w:lang w:val="fr-FR"/>
        </w:rPr>
      </w:pPr>
    </w:p>
    <w:p w14:paraId="02E05A9A" w14:textId="77777777" w:rsidR="002922A5" w:rsidRDefault="002922A5" w:rsidP="00D3208E">
      <w:pPr>
        <w:autoSpaceDE w:val="0"/>
        <w:autoSpaceDN w:val="0"/>
        <w:adjustRightInd w:val="0"/>
        <w:rPr>
          <w:lang w:val="fr-FR"/>
        </w:rPr>
      </w:pPr>
    </w:p>
    <w:p w14:paraId="740072D3" w14:textId="77777777" w:rsidR="002922A5" w:rsidRPr="009F2A99" w:rsidRDefault="002922A5" w:rsidP="00426FF9">
      <w:pPr>
        <w:pStyle w:val="Heading1"/>
      </w:pPr>
      <w:bookmarkStart w:id="5203" w:name="Sit_Bajo_Campana"/>
      <w:r w:rsidRPr="009F2A99">
        <w:t>BAJO DE LA CAMPANA</w:t>
      </w:r>
      <w:bookmarkEnd w:id="5203"/>
    </w:p>
    <w:p w14:paraId="5042014A" w14:textId="77777777" w:rsidR="002922A5" w:rsidRPr="009F2A99" w:rsidRDefault="002922A5" w:rsidP="002922A5">
      <w:pPr>
        <w:rPr>
          <w:lang w:val="fr-FR"/>
        </w:rPr>
      </w:pPr>
    </w:p>
    <w:p w14:paraId="0F384F60" w14:textId="7AE76D34" w:rsidR="002922A5" w:rsidRDefault="00000000" w:rsidP="002922A5">
      <w:pPr>
        <w:rPr>
          <w:lang w:val="fr-FR"/>
        </w:rPr>
      </w:pPr>
      <w:hyperlink r:id="rId12627" w:anchor="Cul_Epaves" w:history="1">
        <w:r w:rsidR="002922A5" w:rsidRPr="002922A5">
          <w:rPr>
            <w:rStyle w:val="Hyperlink"/>
            <w:lang w:val="fr-FR"/>
          </w:rPr>
          <w:t>épave</w:t>
        </w:r>
      </w:hyperlink>
      <w:r w:rsidR="002922A5">
        <w:rPr>
          <w:lang w:val="fr-FR"/>
        </w:rPr>
        <w:t>.Espagne, vers 600-400 BC (BIB 2618)</w:t>
      </w:r>
    </w:p>
    <w:p w14:paraId="7E49C108" w14:textId="77777777" w:rsidR="002922A5" w:rsidRPr="002922A5" w:rsidRDefault="002922A5" w:rsidP="002922A5">
      <w:pPr>
        <w:rPr>
          <w:lang w:val="fr-FR"/>
        </w:rPr>
      </w:pPr>
    </w:p>
    <w:p w14:paraId="6E7F41B8" w14:textId="77777777" w:rsidR="0027194B" w:rsidRPr="0032190F" w:rsidRDefault="0027194B" w:rsidP="00426FF9">
      <w:pPr>
        <w:pStyle w:val="Heading1"/>
      </w:pPr>
      <w:bookmarkStart w:id="5204" w:name="Sit_Launac"/>
      <w:r w:rsidRPr="0032190F">
        <w:t>LAUNAC</w:t>
      </w:r>
      <w:bookmarkEnd w:id="5204"/>
    </w:p>
    <w:p w14:paraId="23092CC0" w14:textId="77777777" w:rsidR="003E2A0D" w:rsidRPr="0032190F" w:rsidRDefault="003E2A0D" w:rsidP="00D3208E">
      <w:pPr>
        <w:autoSpaceDE w:val="0"/>
        <w:autoSpaceDN w:val="0"/>
        <w:adjustRightInd w:val="0"/>
        <w:rPr>
          <w:lang w:val="fr-FR" w:eastAsia="en-GB"/>
        </w:rPr>
      </w:pPr>
    </w:p>
    <w:p w14:paraId="320693CC" w14:textId="2761FC10" w:rsidR="0027194B" w:rsidRPr="0032190F" w:rsidRDefault="0027194B" w:rsidP="00D3208E">
      <w:pPr>
        <w:autoSpaceDE w:val="0"/>
        <w:autoSpaceDN w:val="0"/>
        <w:adjustRightInd w:val="0"/>
        <w:rPr>
          <w:lang w:val="fr-FR" w:eastAsia="en-GB"/>
        </w:rPr>
      </w:pPr>
      <w:r w:rsidRPr="0032190F">
        <w:rPr>
          <w:lang w:val="fr-FR" w:eastAsia="en-GB"/>
        </w:rPr>
        <w:t>Le dépôt de Launac</w:t>
      </w:r>
      <w:r w:rsidR="001842FB" w:rsidRPr="0032190F">
        <w:rPr>
          <w:lang w:val="fr-FR" w:eastAsia="en-GB"/>
        </w:rPr>
        <w:t xml:space="preserve"> </w:t>
      </w:r>
      <w:r w:rsidR="00703CE8" w:rsidRPr="0032190F">
        <w:rPr>
          <w:lang w:val="fr-FR" w:eastAsia="en-GB"/>
        </w:rPr>
        <w:t>(</w:t>
      </w:r>
      <w:r w:rsidR="001842FB" w:rsidRPr="0032190F">
        <w:rPr>
          <w:lang w:val="fr-FR" w:eastAsia="en-GB"/>
        </w:rPr>
        <w:t>Fabrègues</w:t>
      </w:r>
      <w:r w:rsidR="00703CE8" w:rsidRPr="0032190F">
        <w:rPr>
          <w:lang w:val="fr-FR" w:eastAsia="en-GB"/>
        </w:rPr>
        <w:t>)</w:t>
      </w:r>
      <w:r w:rsidRPr="0032190F">
        <w:rPr>
          <w:lang w:val="fr-FR" w:eastAsia="en-GB"/>
        </w:rPr>
        <w:t xml:space="preserve">, contemporain du faciès </w:t>
      </w:r>
      <w:hyperlink r:id="rId12628" w:anchor="Cul_Grand_Bassin_1" w:history="1">
        <w:r w:rsidRPr="0032190F">
          <w:rPr>
            <w:rStyle w:val="Hyperlink"/>
            <w:lang w:val="fr-FR" w:eastAsia="en-GB"/>
          </w:rPr>
          <w:t>Grand-Bassin I</w:t>
        </w:r>
      </w:hyperlink>
      <w:r w:rsidRPr="0032190F">
        <w:rPr>
          <w:lang w:val="fr-FR" w:eastAsia="en-GB"/>
        </w:rPr>
        <w:t xml:space="preserve">, a donné son nom au </w:t>
      </w:r>
      <w:hyperlink r:id="rId12629" w:anchor="Cul_Launacien" w:history="1">
        <w:r w:rsidRPr="0032190F">
          <w:rPr>
            <w:rStyle w:val="Hyperlink"/>
            <w:lang w:val="fr-FR" w:eastAsia="en-GB"/>
          </w:rPr>
          <w:t>Launacien</w:t>
        </w:r>
      </w:hyperlink>
      <w:r w:rsidRPr="0032190F">
        <w:rPr>
          <w:lang w:val="fr-FR" w:eastAsia="en-GB"/>
        </w:rPr>
        <w:t xml:space="preserve"> (SS BIB)</w:t>
      </w:r>
    </w:p>
    <w:p w14:paraId="4160CEFA" w14:textId="38428C7A" w:rsidR="006E1651" w:rsidRDefault="006E1651" w:rsidP="00D3208E">
      <w:pPr>
        <w:autoSpaceDE w:val="0"/>
        <w:autoSpaceDN w:val="0"/>
        <w:adjustRightInd w:val="0"/>
        <w:rPr>
          <w:lang w:val="fr-FR" w:eastAsia="en-GB"/>
        </w:rPr>
      </w:pPr>
      <w:r w:rsidRPr="0032190F">
        <w:rPr>
          <w:lang w:val="fr-FR" w:eastAsia="en-GB"/>
        </w:rPr>
        <w:lastRenderedPageBreak/>
        <w:t xml:space="preserve">Le dépôt montre des </w:t>
      </w:r>
      <w:hyperlink r:id="rId12630" w:anchor="Typ_Hache_douille" w:history="1">
        <w:r w:rsidR="00C979B5" w:rsidRPr="00C979B5">
          <w:rPr>
            <w:rStyle w:val="Hyperlink"/>
            <w:lang w:val="fr-FR" w:eastAsia="en-GB"/>
          </w:rPr>
          <w:t>haches à douilles</w:t>
        </w:r>
      </w:hyperlink>
      <w:r w:rsidRPr="0032190F">
        <w:rPr>
          <w:lang w:val="fr-FR" w:eastAsia="en-GB"/>
        </w:rPr>
        <w:t xml:space="preserve">, pointes de </w:t>
      </w:r>
      <w:hyperlink r:id="rId12631" w:anchor="Typ_Arm_Lance" w:history="1">
        <w:r w:rsidR="00DE55E6" w:rsidRPr="00DE55E6">
          <w:rPr>
            <w:rStyle w:val="Hyperlink"/>
            <w:lang w:val="fr-FR"/>
          </w:rPr>
          <w:t>lances</w:t>
        </w:r>
      </w:hyperlink>
      <w:r w:rsidRPr="0032190F">
        <w:rPr>
          <w:lang w:val="fr-FR" w:eastAsia="en-GB"/>
        </w:rPr>
        <w:t>, talons de lance, bracelets, rouelles, rasoirs/couteaux, éléments d'arnachement, lingôts, anneaux de jambes, spirales, ... (J. Guilaine in BIB 2482)</w:t>
      </w:r>
      <w:r w:rsidR="00A655A2">
        <w:rPr>
          <w:lang w:val="fr-FR" w:eastAsia="en-GB"/>
        </w:rPr>
        <w:t xml:space="preserve"> Dépôt composé de 32 objets (BIB 2656)</w:t>
      </w:r>
    </w:p>
    <w:p w14:paraId="39F12CCE" w14:textId="77777777" w:rsidR="006E1651" w:rsidRPr="0032190F" w:rsidRDefault="006E1651" w:rsidP="00D3208E">
      <w:pPr>
        <w:autoSpaceDE w:val="0"/>
        <w:autoSpaceDN w:val="0"/>
        <w:adjustRightInd w:val="0"/>
        <w:rPr>
          <w:lang w:val="fr-FR" w:eastAsia="en-GB"/>
        </w:rPr>
      </w:pPr>
    </w:p>
    <w:p w14:paraId="7450A875" w14:textId="77777777" w:rsidR="006E1651" w:rsidRPr="0032190F" w:rsidRDefault="006E1651" w:rsidP="00D3208E">
      <w:pPr>
        <w:autoSpaceDE w:val="0"/>
        <w:autoSpaceDN w:val="0"/>
        <w:adjustRightInd w:val="0"/>
        <w:rPr>
          <w:lang w:val="fr-FR" w:eastAsia="en-GB"/>
        </w:rPr>
      </w:pPr>
      <w:r w:rsidRPr="0032190F">
        <w:rPr>
          <w:lang w:val="fr-FR" w:eastAsia="en-GB"/>
        </w:rPr>
        <w:t>ROQUECOURBE</w:t>
      </w:r>
    </w:p>
    <w:p w14:paraId="555B9799" w14:textId="77777777" w:rsidR="006E1651" w:rsidRPr="0032190F" w:rsidRDefault="006E1651" w:rsidP="00D3208E">
      <w:pPr>
        <w:autoSpaceDE w:val="0"/>
        <w:autoSpaceDN w:val="0"/>
        <w:adjustRightInd w:val="0"/>
        <w:rPr>
          <w:lang w:val="fr-FR" w:eastAsia="en-GB"/>
        </w:rPr>
      </w:pPr>
    </w:p>
    <w:p w14:paraId="35D3B59B" w14:textId="77777777" w:rsidR="006E1651" w:rsidRPr="0032190F" w:rsidRDefault="006E1651" w:rsidP="00D3208E">
      <w:pPr>
        <w:autoSpaceDE w:val="0"/>
        <w:autoSpaceDN w:val="0"/>
        <w:adjustRightInd w:val="0"/>
        <w:rPr>
          <w:lang w:val="fr-FR" w:eastAsia="en-GB"/>
        </w:rPr>
      </w:pPr>
      <w:r w:rsidRPr="0032190F">
        <w:rPr>
          <w:lang w:val="fr-FR" w:eastAsia="en-GB"/>
        </w:rPr>
        <w:t>Ce dépôt launacien montre une situle ce qui est très rare (J. Guilaine in BIB 2482)</w:t>
      </w:r>
    </w:p>
    <w:p w14:paraId="15EAB9CD" w14:textId="77777777" w:rsidR="0027194B" w:rsidRPr="0032190F" w:rsidRDefault="0027194B" w:rsidP="00D3208E">
      <w:pPr>
        <w:autoSpaceDE w:val="0"/>
        <w:autoSpaceDN w:val="0"/>
        <w:adjustRightInd w:val="0"/>
        <w:rPr>
          <w:lang w:val="fr-FR" w:eastAsia="en-GB"/>
        </w:rPr>
      </w:pPr>
    </w:p>
    <w:p w14:paraId="68E6B3AE" w14:textId="77777777" w:rsidR="00BA6AD6" w:rsidRPr="0032190F" w:rsidRDefault="00BA6AD6" w:rsidP="00426FF9">
      <w:pPr>
        <w:pStyle w:val="Heading1"/>
      </w:pPr>
      <w:r w:rsidRPr="0032190F">
        <w:t>OLIVETTE VIVIEN</w:t>
      </w:r>
    </w:p>
    <w:p w14:paraId="7587FB9D" w14:textId="77777777" w:rsidR="00BA6AD6" w:rsidRPr="0032190F" w:rsidRDefault="00BA6AD6" w:rsidP="00D3208E">
      <w:pPr>
        <w:autoSpaceDE w:val="0"/>
        <w:autoSpaceDN w:val="0"/>
        <w:adjustRightInd w:val="0"/>
        <w:rPr>
          <w:lang w:val="fr-FR" w:eastAsia="en-GB"/>
        </w:rPr>
      </w:pPr>
    </w:p>
    <w:p w14:paraId="7CCCBB54" w14:textId="77777777" w:rsidR="00BA6AD6" w:rsidRPr="0032190F" w:rsidRDefault="00BA6AD6" w:rsidP="00D3208E">
      <w:pPr>
        <w:autoSpaceDE w:val="0"/>
        <w:autoSpaceDN w:val="0"/>
        <w:adjustRightInd w:val="0"/>
        <w:rPr>
          <w:lang w:val="fr-FR" w:eastAsia="en-GB"/>
        </w:rPr>
      </w:pPr>
      <w:r w:rsidRPr="0032190F">
        <w:rPr>
          <w:lang w:val="fr-FR" w:eastAsia="en-GB"/>
        </w:rPr>
        <w:t>Olivette Vivien à Castelnau-le-Lez  (Languedoc) est un habitat du Bronze final 3 (BIB 1995 fig. 52)</w:t>
      </w:r>
      <w:r w:rsidR="0010725F" w:rsidRPr="0032190F">
        <w:rPr>
          <w:lang w:val="fr-FR" w:eastAsia="en-GB"/>
        </w:rPr>
        <w:t xml:space="preserve">. Le site de Castelnau/Olivette est </w:t>
      </w:r>
      <w:r w:rsidR="0010725F" w:rsidRPr="0032190F">
        <w:rPr>
          <w:lang w:val="fr-FR"/>
        </w:rPr>
        <w:t>un habitat du Fer 1 (BIB 1995 fig. 54)</w:t>
      </w:r>
    </w:p>
    <w:p w14:paraId="553B8B1D" w14:textId="77777777" w:rsidR="00BA6AD6" w:rsidRPr="0032190F" w:rsidRDefault="00BA6AD6" w:rsidP="00D3208E">
      <w:pPr>
        <w:autoSpaceDE w:val="0"/>
        <w:autoSpaceDN w:val="0"/>
        <w:adjustRightInd w:val="0"/>
        <w:rPr>
          <w:lang w:val="fr-FR" w:eastAsia="en-GB"/>
        </w:rPr>
      </w:pPr>
    </w:p>
    <w:p w14:paraId="6854AC47" w14:textId="77777777" w:rsidR="00BA6AD6" w:rsidRPr="0032190F" w:rsidRDefault="00BA6AD6" w:rsidP="00426FF9">
      <w:pPr>
        <w:pStyle w:val="Heading1"/>
      </w:pPr>
      <w:r w:rsidRPr="0032190F">
        <w:t>FOURNIERS (LES)</w:t>
      </w:r>
    </w:p>
    <w:p w14:paraId="13620A58" w14:textId="77777777" w:rsidR="00BA6AD6" w:rsidRPr="0032190F" w:rsidRDefault="00BA6AD6" w:rsidP="00D3208E">
      <w:pPr>
        <w:autoSpaceDE w:val="0"/>
        <w:autoSpaceDN w:val="0"/>
        <w:adjustRightInd w:val="0"/>
        <w:rPr>
          <w:lang w:val="fr-FR" w:eastAsia="en-GB"/>
        </w:rPr>
      </w:pPr>
      <w:r w:rsidRPr="0032190F">
        <w:rPr>
          <w:lang w:val="fr-FR" w:eastAsia="en-GB"/>
        </w:rPr>
        <w:t>Les Fourniers, sur les bords de l’étang Mauguio (Languedoc) est un habitat du Bronze final 3 (BIB 1995 fig. 52)</w:t>
      </w:r>
    </w:p>
    <w:p w14:paraId="333390AF" w14:textId="77777777" w:rsidR="00D3208E" w:rsidRPr="0032190F" w:rsidRDefault="00D3208E" w:rsidP="00D3208E">
      <w:pPr>
        <w:autoSpaceDE w:val="0"/>
        <w:autoSpaceDN w:val="0"/>
        <w:adjustRightInd w:val="0"/>
        <w:rPr>
          <w:lang w:val="fr-FR" w:eastAsia="en-GB"/>
        </w:rPr>
      </w:pPr>
    </w:p>
    <w:p w14:paraId="5C4264B0" w14:textId="77777777" w:rsidR="00D3208E" w:rsidRPr="0032190F" w:rsidRDefault="00D3208E" w:rsidP="00426FF9">
      <w:pPr>
        <w:pStyle w:val="Heading1"/>
      </w:pPr>
      <w:r w:rsidRPr="003E2A0D">
        <w:rPr>
          <w:rStyle w:val="Heading1Char"/>
        </w:rPr>
        <w:t>SAINT</w:t>
      </w:r>
      <w:r w:rsidRPr="0032190F">
        <w:t>-SAUVEUR</w:t>
      </w:r>
    </w:p>
    <w:p w14:paraId="7A1D88FA" w14:textId="77777777" w:rsidR="00D3208E" w:rsidRPr="0032190F" w:rsidRDefault="00D3208E" w:rsidP="006422A3">
      <w:pPr>
        <w:jc w:val="both"/>
        <w:rPr>
          <w:lang w:val="fr-FR" w:eastAsia="en-GB"/>
        </w:rPr>
      </w:pPr>
      <w:r w:rsidRPr="0032190F">
        <w:rPr>
          <w:lang w:val="fr-FR" w:eastAsia="en-GB"/>
        </w:rPr>
        <w:br/>
        <w:t>Saint-Sauveur (Balaruc-les-Bains, Hérault), habitat du Bronze final (BIB 1995 p. 67)</w:t>
      </w:r>
      <w:r w:rsidR="006422A3" w:rsidRPr="0032190F">
        <w:rPr>
          <w:lang w:val="fr-FR" w:eastAsia="en-GB"/>
        </w:rPr>
        <w:t xml:space="preserve"> habitat du Bronze final 3 (BIB 1995 fig. 52) </w:t>
      </w:r>
    </w:p>
    <w:p w14:paraId="5A1CE53E" w14:textId="77777777" w:rsidR="00D3208E" w:rsidRPr="0032190F" w:rsidRDefault="00D3208E" w:rsidP="00D3208E">
      <w:pPr>
        <w:autoSpaceDE w:val="0"/>
        <w:autoSpaceDN w:val="0"/>
        <w:adjustRightInd w:val="0"/>
        <w:rPr>
          <w:lang w:val="fr-FR" w:eastAsia="en-GB"/>
        </w:rPr>
      </w:pPr>
    </w:p>
    <w:p w14:paraId="21935045" w14:textId="77777777" w:rsidR="00D3208E" w:rsidRPr="0032190F" w:rsidRDefault="00D3208E" w:rsidP="00426FF9">
      <w:pPr>
        <w:pStyle w:val="Heading1"/>
      </w:pPr>
      <w:r w:rsidRPr="0032190F">
        <w:t>PUECH MADAME</w:t>
      </w:r>
    </w:p>
    <w:p w14:paraId="2B7B2B41" w14:textId="77777777" w:rsidR="00D3208E" w:rsidRPr="0032190F" w:rsidRDefault="00D3208E" w:rsidP="00D3208E">
      <w:pPr>
        <w:autoSpaceDE w:val="0"/>
        <w:autoSpaceDN w:val="0"/>
        <w:adjustRightInd w:val="0"/>
        <w:rPr>
          <w:lang w:val="fr-FR" w:eastAsia="en-GB"/>
        </w:rPr>
      </w:pPr>
    </w:p>
    <w:p w14:paraId="2F371B54" w14:textId="77777777" w:rsidR="00D3208E" w:rsidRPr="0032190F" w:rsidRDefault="00D3208E" w:rsidP="00D3208E">
      <w:pPr>
        <w:autoSpaceDE w:val="0"/>
        <w:autoSpaceDN w:val="0"/>
        <w:adjustRightInd w:val="0"/>
        <w:rPr>
          <w:lang w:val="fr-FR" w:eastAsia="en-GB"/>
        </w:rPr>
      </w:pPr>
      <w:r w:rsidRPr="0032190F">
        <w:rPr>
          <w:lang w:val="fr-FR" w:eastAsia="en-GB"/>
        </w:rPr>
        <w:t>Puech Madame (Poussan, Hérault), à 3 km de l’étandg de Thau, habitat du Bronze final (BIB 1995 p. 67)</w:t>
      </w:r>
    </w:p>
    <w:p w14:paraId="702040A0" w14:textId="77777777" w:rsidR="00D3208E" w:rsidRPr="0032190F" w:rsidRDefault="00D3208E" w:rsidP="00D3208E">
      <w:pPr>
        <w:autoSpaceDE w:val="0"/>
        <w:autoSpaceDN w:val="0"/>
        <w:adjustRightInd w:val="0"/>
        <w:rPr>
          <w:lang w:val="fr-FR"/>
        </w:rPr>
      </w:pPr>
    </w:p>
    <w:p w14:paraId="205C3589" w14:textId="77777777" w:rsidR="00D3208E" w:rsidRPr="0032190F" w:rsidRDefault="00D3208E" w:rsidP="00242C0F">
      <w:pPr>
        <w:jc w:val="both"/>
        <w:rPr>
          <w:lang w:val="fr-FR"/>
        </w:rPr>
      </w:pPr>
    </w:p>
    <w:p w14:paraId="0C7E828B" w14:textId="77777777" w:rsidR="00D423D8" w:rsidRPr="0032190F" w:rsidRDefault="00D423D8" w:rsidP="00426FF9">
      <w:pPr>
        <w:pStyle w:val="Heading1"/>
      </w:pPr>
      <w:bookmarkStart w:id="5205" w:name="Sit_Pise"/>
      <w:r w:rsidRPr="0032190F">
        <w:t>PISE</w:t>
      </w:r>
    </w:p>
    <w:bookmarkEnd w:id="5205"/>
    <w:p w14:paraId="6C62C3B1" w14:textId="77777777" w:rsidR="00D423D8" w:rsidRPr="0032190F" w:rsidRDefault="00D423D8" w:rsidP="00242C0F">
      <w:pPr>
        <w:jc w:val="both"/>
        <w:rPr>
          <w:lang w:val="fr-FR"/>
        </w:rPr>
      </w:pPr>
    </w:p>
    <w:p w14:paraId="23FA5C28" w14:textId="712271EB" w:rsidR="00D423D8" w:rsidRPr="0032190F" w:rsidRDefault="00D423D8" w:rsidP="00242C0F">
      <w:pPr>
        <w:jc w:val="both"/>
        <w:rPr>
          <w:lang w:val="fr-FR"/>
        </w:rPr>
      </w:pPr>
      <w:r w:rsidRPr="0032190F">
        <w:rPr>
          <w:lang w:val="fr-FR"/>
        </w:rPr>
        <w:t>Le Duomo au 12</w:t>
      </w:r>
      <w:r w:rsidRPr="0032190F">
        <w:rPr>
          <w:vertAlign w:val="superscript"/>
          <w:lang w:val="fr-FR"/>
        </w:rPr>
        <w:t>e</w:t>
      </w:r>
      <w:r w:rsidRPr="0032190F">
        <w:rPr>
          <w:lang w:val="fr-FR"/>
        </w:rPr>
        <w:t xml:space="preserve"> s. va devenir le modèle de tous les </w:t>
      </w:r>
      <w:r w:rsidR="007A086C" w:rsidRPr="0032190F">
        <w:rPr>
          <w:lang w:val="fr-FR"/>
        </w:rPr>
        <w:t xml:space="preserve">dômes érigés en Italie (BIB 1907 p. 208) et préfigurer la </w:t>
      </w:r>
      <w:hyperlink r:id="rId12632" w:anchor="Cul_Renaissance" w:history="1">
        <w:r w:rsidR="00113F93" w:rsidRPr="0032190F">
          <w:rPr>
            <w:rStyle w:val="Hyperlink"/>
            <w:lang w:val="fr-FR"/>
          </w:rPr>
          <w:t>Renaissance</w:t>
        </w:r>
      </w:hyperlink>
      <w:r w:rsidR="007A086C" w:rsidRPr="0032190F">
        <w:rPr>
          <w:lang w:val="fr-FR"/>
        </w:rPr>
        <w:t>(SS BIB).</w:t>
      </w:r>
    </w:p>
    <w:p w14:paraId="56AE31F0" w14:textId="77777777" w:rsidR="00113F93" w:rsidRPr="0032190F" w:rsidRDefault="00113F93" w:rsidP="00242C0F">
      <w:pPr>
        <w:jc w:val="both"/>
        <w:rPr>
          <w:lang w:val="fr-FR"/>
        </w:rPr>
      </w:pPr>
    </w:p>
    <w:p w14:paraId="73BEA1FF" w14:textId="77777777" w:rsidR="00113F93" w:rsidRPr="0032190F" w:rsidRDefault="00113F93" w:rsidP="00426FF9">
      <w:pPr>
        <w:pStyle w:val="Heading1"/>
      </w:pPr>
      <w:bookmarkStart w:id="5206" w:name="Sit_Florence"/>
      <w:r w:rsidRPr="0032190F">
        <w:t>FLORENCE</w:t>
      </w:r>
    </w:p>
    <w:bookmarkEnd w:id="5206"/>
    <w:p w14:paraId="73599D5C" w14:textId="77777777" w:rsidR="00D423D8" w:rsidRPr="0032190F" w:rsidRDefault="00D423D8" w:rsidP="00242C0F">
      <w:pPr>
        <w:jc w:val="both"/>
        <w:rPr>
          <w:lang w:val="fr-FR"/>
        </w:rPr>
      </w:pPr>
    </w:p>
    <w:p w14:paraId="4FF6B7A6" w14:textId="50753A4C" w:rsidR="00113F93" w:rsidRPr="0032190F" w:rsidRDefault="00113F93" w:rsidP="00242C0F">
      <w:pPr>
        <w:jc w:val="both"/>
        <w:rPr>
          <w:lang w:val="fr-FR"/>
        </w:rPr>
      </w:pPr>
      <w:r w:rsidRPr="0032190F">
        <w:rPr>
          <w:lang w:val="fr-FR"/>
        </w:rPr>
        <w:t xml:space="preserve">v. </w:t>
      </w:r>
      <w:hyperlink r:id="rId12633" w:anchor="Cul_Renaissance" w:history="1">
        <w:r w:rsidRPr="0032190F">
          <w:rPr>
            <w:rStyle w:val="Hyperlink"/>
            <w:lang w:val="fr-FR"/>
          </w:rPr>
          <w:t>Renaissance</w:t>
        </w:r>
      </w:hyperlink>
    </w:p>
    <w:p w14:paraId="46F0446E" w14:textId="77777777" w:rsidR="00782674" w:rsidRPr="0032190F" w:rsidRDefault="00782674" w:rsidP="00426FF9">
      <w:pPr>
        <w:pStyle w:val="Heading1"/>
      </w:pPr>
      <w:bookmarkStart w:id="5207" w:name="Sit_Venise"/>
      <w:r w:rsidRPr="0032190F">
        <w:t>VENISE</w:t>
      </w:r>
    </w:p>
    <w:bookmarkEnd w:id="5207"/>
    <w:p w14:paraId="0A7E03BC" w14:textId="77777777" w:rsidR="00113F93" w:rsidRPr="0032190F" w:rsidRDefault="00113F93" w:rsidP="00242C0F">
      <w:pPr>
        <w:jc w:val="both"/>
        <w:rPr>
          <w:lang w:val="fr-FR"/>
        </w:rPr>
      </w:pPr>
    </w:p>
    <w:p w14:paraId="1F61F99F" w14:textId="77777777" w:rsidR="00D423D8" w:rsidRPr="0032190F" w:rsidRDefault="00D423D8" w:rsidP="00242C0F">
      <w:pPr>
        <w:jc w:val="both"/>
        <w:rPr>
          <w:lang w:val="fr-FR"/>
        </w:rPr>
      </w:pPr>
      <w:r w:rsidRPr="0032190F">
        <w:rPr>
          <w:lang w:val="fr-FR"/>
        </w:rPr>
        <w:t xml:space="preserve"> « Et avant tout l’eau de la lagune qui est la matrice de Venise », « La cause première est la plaine liquide qui entoure et cerne la ville » (BIB 1906 p. 160) cf. archéo-géographie</w:t>
      </w:r>
    </w:p>
    <w:p w14:paraId="0CB216B1" w14:textId="77777777" w:rsidR="00D423D8" w:rsidRPr="0032190F" w:rsidRDefault="00D423D8" w:rsidP="00242C0F">
      <w:pPr>
        <w:jc w:val="both"/>
        <w:rPr>
          <w:lang w:val="fr-FR"/>
        </w:rPr>
      </w:pPr>
    </w:p>
    <w:p w14:paraId="271D342F" w14:textId="2585FDF2" w:rsidR="00D423D8" w:rsidRPr="0032190F" w:rsidRDefault="00DF5E85" w:rsidP="00D423D8">
      <w:pPr>
        <w:pStyle w:val="Heading2"/>
      </w:pPr>
      <w:r>
        <w:t>a</w:t>
      </w:r>
      <w:r w:rsidR="00D423D8" w:rsidRPr="0032190F">
        <w:t>pogée</w:t>
      </w:r>
    </w:p>
    <w:p w14:paraId="366FF906" w14:textId="77777777" w:rsidR="00DF5E85" w:rsidRDefault="00DF5E85" w:rsidP="00D423D8">
      <w:pPr>
        <w:jc w:val="both"/>
        <w:rPr>
          <w:lang w:val="fr-FR"/>
        </w:rPr>
      </w:pPr>
    </w:p>
    <w:p w14:paraId="2667A52D" w14:textId="0787D600" w:rsidR="00D423D8" w:rsidRPr="0032190F" w:rsidRDefault="00D423D8" w:rsidP="00D423D8">
      <w:pPr>
        <w:jc w:val="both"/>
        <w:rPr>
          <w:lang w:val="fr-FR"/>
        </w:rPr>
      </w:pPr>
      <w:r w:rsidRPr="0032190F">
        <w:rPr>
          <w:lang w:val="fr-FR"/>
        </w:rPr>
        <w:t>Au Moyen-Age, depuis le 12</w:t>
      </w:r>
      <w:r w:rsidRPr="0032190F">
        <w:rPr>
          <w:vertAlign w:val="superscript"/>
          <w:lang w:val="fr-FR"/>
        </w:rPr>
        <w:t>e</w:t>
      </w:r>
      <w:r w:rsidRPr="0032190F">
        <w:rPr>
          <w:lang w:val="fr-FR"/>
        </w:rPr>
        <w:t xml:space="preserve"> s., Venise et </w:t>
      </w:r>
      <w:hyperlink r:id="rId12634" w:anchor="Sit_Genes" w:history="1">
        <w:r w:rsidRPr="00E9286D">
          <w:rPr>
            <w:rStyle w:val="Hyperlink"/>
            <w:lang w:val="fr-FR"/>
          </w:rPr>
          <w:t>G</w:t>
        </w:r>
        <w:r w:rsidR="00E9286D" w:rsidRPr="00E9286D">
          <w:rPr>
            <w:rStyle w:val="Hyperlink"/>
            <w:lang w:val="fr-FR"/>
          </w:rPr>
          <w:t>ê</w:t>
        </w:r>
        <w:r w:rsidRPr="00E9286D">
          <w:rPr>
            <w:rStyle w:val="Hyperlink"/>
            <w:lang w:val="fr-FR"/>
          </w:rPr>
          <w:t>nes</w:t>
        </w:r>
      </w:hyperlink>
      <w:r w:rsidRPr="0032190F">
        <w:rPr>
          <w:lang w:val="fr-FR"/>
        </w:rPr>
        <w:t xml:space="preserve"> sont les leaders du commerce de la </w:t>
      </w:r>
      <w:bookmarkStart w:id="5208" w:name="_Hlk145926964"/>
      <w:r w:rsidR="00E9286D">
        <w:rPr>
          <w:lang w:val="fr-FR"/>
        </w:rPr>
        <w:fldChar w:fldCharType="begin"/>
      </w:r>
      <w:r w:rsidR="00E9286D">
        <w:rPr>
          <w:lang w:val="fr-FR"/>
        </w:rPr>
        <w:instrText>HYPERLINK "Sites.docx" \l "Sit_Route_Epices"</w:instrText>
      </w:r>
      <w:r w:rsidR="00E9286D">
        <w:rPr>
          <w:lang w:val="fr-FR"/>
        </w:rPr>
      </w:r>
      <w:r w:rsidR="00E9286D">
        <w:rPr>
          <w:lang w:val="fr-FR"/>
        </w:rPr>
        <w:fldChar w:fldCharType="separate"/>
      </w:r>
      <w:r w:rsidRPr="00E9286D">
        <w:rPr>
          <w:rStyle w:val="Hyperlink"/>
          <w:lang w:val="fr-FR"/>
        </w:rPr>
        <w:t>route des épices</w:t>
      </w:r>
      <w:r w:rsidR="00E9286D">
        <w:rPr>
          <w:lang w:val="fr-FR"/>
        </w:rPr>
        <w:fldChar w:fldCharType="end"/>
      </w:r>
      <w:bookmarkEnd w:id="5208"/>
      <w:r w:rsidRPr="0032190F">
        <w:rPr>
          <w:lang w:val="fr-FR"/>
        </w:rPr>
        <w:t xml:space="preserve"> (BIB expo « 2</w:t>
      </w:r>
      <w:r w:rsidR="008C1A2C" w:rsidRPr="0032190F">
        <w:rPr>
          <w:lang w:val="fr-FR"/>
        </w:rPr>
        <w:t>000 ans de commerce maritime »)</w:t>
      </w:r>
    </w:p>
    <w:p w14:paraId="7138685E" w14:textId="77777777" w:rsidR="00D423D8" w:rsidRPr="0032190F" w:rsidRDefault="00D423D8" w:rsidP="00242C0F">
      <w:pPr>
        <w:jc w:val="both"/>
        <w:rPr>
          <w:lang w:val="fr-FR"/>
        </w:rPr>
      </w:pPr>
      <w:r w:rsidRPr="0032190F">
        <w:rPr>
          <w:lang w:val="fr-FR"/>
        </w:rPr>
        <w:t xml:space="preserve">Victorieuse de Gênes en 1381 (guerre </w:t>
      </w:r>
      <w:r w:rsidR="001B017E" w:rsidRPr="0032190F">
        <w:rPr>
          <w:lang w:val="fr-FR"/>
        </w:rPr>
        <w:t xml:space="preserve">de Chiogga </w:t>
      </w:r>
      <w:r w:rsidRPr="0032190F">
        <w:rPr>
          <w:lang w:val="fr-FR"/>
        </w:rPr>
        <w:t xml:space="preserve">entre 1378 et 1381), elle a dominé l’Adriatique, la Méditerranée et les autres Etats d’Europe pour plus d’un siècle, soit entre 1381 et 1498 [1498 = </w:t>
      </w:r>
      <w:r w:rsidRPr="0032190F">
        <w:rPr>
          <w:lang w:val="fr-FR"/>
        </w:rPr>
        <w:lastRenderedPageBreak/>
        <w:t>retour de Vasco de Gama à Lisbonne], en maitrisant, notamment le commerce avec le Levant, c’est-à-dire le trafic international de l’époque (BIB 1906 p. 177-179).</w:t>
      </w:r>
    </w:p>
    <w:p w14:paraId="1C08C0C2" w14:textId="6DC514E5" w:rsidR="00D423D8" w:rsidRPr="0032190F" w:rsidRDefault="00D423D8" w:rsidP="00242C0F">
      <w:pPr>
        <w:jc w:val="both"/>
        <w:rPr>
          <w:lang w:val="fr-FR"/>
        </w:rPr>
      </w:pPr>
      <w:r w:rsidRPr="0032190F">
        <w:rPr>
          <w:lang w:val="fr-FR"/>
        </w:rPr>
        <w:t>Venise « détourne » la 4</w:t>
      </w:r>
      <w:r w:rsidRPr="0032190F">
        <w:rPr>
          <w:vertAlign w:val="superscript"/>
          <w:lang w:val="fr-FR"/>
        </w:rPr>
        <w:t>e</w:t>
      </w:r>
      <w:r w:rsidRPr="0032190F">
        <w:rPr>
          <w:lang w:val="fr-FR"/>
        </w:rPr>
        <w:t xml:space="preserve"> croisade vers </w:t>
      </w:r>
      <w:hyperlink r:id="rId12635" w:anchor="Sit_Constantinople" w:history="1">
        <w:r w:rsidRPr="0032190F">
          <w:rPr>
            <w:rStyle w:val="Hyperlink"/>
            <w:lang w:val="fr-FR"/>
          </w:rPr>
          <w:t>Constantinople</w:t>
        </w:r>
      </w:hyperlink>
      <w:r w:rsidRPr="0032190F">
        <w:rPr>
          <w:lang w:val="fr-FR"/>
        </w:rPr>
        <w:t xml:space="preserve"> (BIB 1906 p. 179)</w:t>
      </w:r>
    </w:p>
    <w:p w14:paraId="16D78774" w14:textId="1DBED80F" w:rsidR="008C1A2C" w:rsidRDefault="008C1A2C" w:rsidP="00242C0F">
      <w:pPr>
        <w:jc w:val="both"/>
        <w:rPr>
          <w:lang w:val="fr-FR"/>
        </w:rPr>
      </w:pPr>
      <w:r w:rsidRPr="0032190F">
        <w:rPr>
          <w:lang w:val="fr-FR"/>
        </w:rPr>
        <w:t>Au 15</w:t>
      </w:r>
      <w:r w:rsidRPr="0032190F">
        <w:rPr>
          <w:vertAlign w:val="superscript"/>
          <w:lang w:val="fr-FR"/>
        </w:rPr>
        <w:t>e</w:t>
      </w:r>
      <w:r w:rsidRPr="0032190F">
        <w:rPr>
          <w:lang w:val="fr-FR"/>
        </w:rPr>
        <w:t xml:space="preserve"> 16</w:t>
      </w:r>
      <w:r w:rsidRPr="0032190F">
        <w:rPr>
          <w:vertAlign w:val="superscript"/>
          <w:lang w:val="fr-FR"/>
        </w:rPr>
        <w:t>e</w:t>
      </w:r>
      <w:r w:rsidRPr="0032190F">
        <w:rPr>
          <w:lang w:val="fr-FR"/>
        </w:rPr>
        <w:t xml:space="preserve"> s., Venise compte quelques 150</w:t>
      </w:r>
      <w:r w:rsidR="00E9286D">
        <w:rPr>
          <w:lang w:val="fr-FR"/>
        </w:rPr>
        <w:t>,</w:t>
      </w:r>
      <w:r w:rsidRPr="0032190F">
        <w:rPr>
          <w:lang w:val="fr-FR"/>
        </w:rPr>
        <w:t xml:space="preserve">000 habitants. Leur gestion nécessite des procédures de traitement nécessite l’automatisation de calculs </w:t>
      </w:r>
      <w:r w:rsidR="00E9286D">
        <w:rPr>
          <w:lang w:val="fr-FR"/>
        </w:rPr>
        <w:t xml:space="preserve">[Pasqualine] </w:t>
      </w:r>
      <w:r w:rsidRPr="0032190F">
        <w:rPr>
          <w:lang w:val="fr-FR"/>
        </w:rPr>
        <w:t xml:space="preserve">(fonciers, banquaires, d’état civil) (BIB conférence </w:t>
      </w:r>
      <w:r w:rsidRPr="0032190F">
        <w:rPr>
          <w:i/>
          <w:lang w:val="fr-FR"/>
        </w:rPr>
        <w:t>Cité des Sciences</w:t>
      </w:r>
      <w:r w:rsidRPr="0032190F">
        <w:rPr>
          <w:lang w:val="fr-FR"/>
        </w:rPr>
        <w:t>)</w:t>
      </w:r>
    </w:p>
    <w:p w14:paraId="3539B632" w14:textId="131AA626" w:rsidR="00CD1692" w:rsidRDefault="00CD1692" w:rsidP="00242C0F">
      <w:pPr>
        <w:jc w:val="both"/>
        <w:rPr>
          <w:lang w:val="fr-FR"/>
        </w:rPr>
      </w:pPr>
      <w:r w:rsidRPr="00CD1692">
        <w:rPr>
          <w:lang w:val="fr-FR"/>
        </w:rPr>
        <w:t xml:space="preserve">Au début du </w:t>
      </w:r>
      <w:r w:rsidRPr="0032190F">
        <w:rPr>
          <w:lang w:val="fr-FR"/>
        </w:rPr>
        <w:t>15</w:t>
      </w:r>
      <w:r w:rsidRPr="0032190F">
        <w:rPr>
          <w:vertAlign w:val="superscript"/>
          <w:lang w:val="fr-FR"/>
        </w:rPr>
        <w:t>e</w:t>
      </w:r>
      <w:r>
        <w:rPr>
          <w:vertAlign w:val="superscript"/>
          <w:lang w:val="fr-FR"/>
        </w:rPr>
        <w:t xml:space="preserve"> </w:t>
      </w:r>
      <w:r>
        <w:rPr>
          <w:lang w:val="fr-FR"/>
        </w:rPr>
        <w:t>s.,</w:t>
      </w:r>
      <w:r w:rsidRPr="00CD1692">
        <w:rPr>
          <w:lang w:val="fr-FR"/>
        </w:rPr>
        <w:t xml:space="preserve"> les tentatives de Venise pour contrôler la côte dalmate déclenchèrent un conflit armé avec le roi hongrois Sigismond de Luxembourg, qui visait à déstabiliser Venise.</w:t>
      </w:r>
    </w:p>
    <w:p w14:paraId="5EDF0460" w14:textId="77777777" w:rsidR="0050225F" w:rsidRDefault="0050225F" w:rsidP="00242C0F">
      <w:pPr>
        <w:jc w:val="both"/>
        <w:rPr>
          <w:lang w:val="fr-FR"/>
        </w:rPr>
      </w:pPr>
    </w:p>
    <w:p w14:paraId="1EF1C36C" w14:textId="50473857" w:rsidR="0050225F" w:rsidRDefault="0050225F" w:rsidP="0050225F">
      <w:pPr>
        <w:pStyle w:val="Heading2"/>
      </w:pPr>
      <w:bookmarkStart w:id="5209" w:name="Sit_Venise_Rep"/>
      <w:r>
        <w:t>République de Venise</w:t>
      </w:r>
    </w:p>
    <w:bookmarkEnd w:id="5209"/>
    <w:p w14:paraId="2DA2EB4C" w14:textId="77777777" w:rsidR="0050225F" w:rsidRPr="0032190F" w:rsidRDefault="0050225F" w:rsidP="00242C0F">
      <w:pPr>
        <w:jc w:val="both"/>
        <w:rPr>
          <w:lang w:val="fr-FR"/>
        </w:rPr>
      </w:pPr>
    </w:p>
    <w:p w14:paraId="657430B9" w14:textId="77777777" w:rsidR="00D423D8" w:rsidRPr="0032190F" w:rsidRDefault="00D423D8" w:rsidP="00242C0F">
      <w:pPr>
        <w:jc w:val="both"/>
        <w:rPr>
          <w:lang w:val="fr-FR"/>
        </w:rPr>
      </w:pPr>
    </w:p>
    <w:p w14:paraId="357E2344" w14:textId="0FF6967B" w:rsidR="00D423D8" w:rsidRPr="0032190F" w:rsidRDefault="00E9286D" w:rsidP="00D423D8">
      <w:pPr>
        <w:pStyle w:val="Heading2"/>
      </w:pPr>
      <w:r>
        <w:t>d</w:t>
      </w:r>
      <w:r w:rsidR="00D423D8" w:rsidRPr="0032190F">
        <w:t>éclin</w:t>
      </w:r>
    </w:p>
    <w:p w14:paraId="431BBD6C" w14:textId="77777777" w:rsidR="00D423D8" w:rsidRPr="0032190F" w:rsidRDefault="00D423D8" w:rsidP="00242C0F">
      <w:pPr>
        <w:jc w:val="both"/>
        <w:rPr>
          <w:lang w:val="fr-FR"/>
        </w:rPr>
      </w:pPr>
      <w:r w:rsidRPr="0032190F">
        <w:rPr>
          <w:lang w:val="fr-FR"/>
        </w:rPr>
        <w:t>Ce qui a eu raison de Venise, c’est :</w:t>
      </w:r>
    </w:p>
    <w:p w14:paraId="1A3EAA49" w14:textId="77777777" w:rsidR="00FD44D1" w:rsidRPr="0032190F" w:rsidRDefault="00D423D8" w:rsidP="00242C0F">
      <w:pPr>
        <w:jc w:val="both"/>
        <w:rPr>
          <w:lang w:val="fr-FR"/>
        </w:rPr>
      </w:pPr>
      <w:r w:rsidRPr="0032190F">
        <w:rPr>
          <w:lang w:val="fr-FR"/>
        </w:rPr>
        <w:tab/>
        <w:t>- que les routes commerciales se sont déplacées de la Méditerranée à l’Atlantique au 16</w:t>
      </w:r>
      <w:r w:rsidRPr="0032190F">
        <w:rPr>
          <w:vertAlign w:val="superscript"/>
          <w:lang w:val="fr-FR"/>
        </w:rPr>
        <w:t>e</w:t>
      </w:r>
      <w:r w:rsidRPr="0032190F">
        <w:rPr>
          <w:lang w:val="fr-FR"/>
        </w:rPr>
        <w:t xml:space="preserve"> s.</w:t>
      </w:r>
    </w:p>
    <w:p w14:paraId="71176205" w14:textId="77777777" w:rsidR="00D423D8" w:rsidRPr="0032190F" w:rsidRDefault="00D423D8" w:rsidP="00242C0F">
      <w:pPr>
        <w:jc w:val="both"/>
        <w:rPr>
          <w:lang w:val="fr-FR"/>
        </w:rPr>
      </w:pPr>
      <w:r w:rsidRPr="0032190F">
        <w:rPr>
          <w:lang w:val="fr-FR"/>
        </w:rPr>
        <w:tab/>
        <w:t>- la consolidation des Etats nationaux (France, Espagn</w:t>
      </w:r>
      <w:r w:rsidR="00113F93" w:rsidRPr="0032190F">
        <w:rPr>
          <w:lang w:val="fr-FR"/>
        </w:rPr>
        <w:t>e</w:t>
      </w:r>
      <w:r w:rsidRPr="0032190F">
        <w:rPr>
          <w:lang w:val="fr-FR"/>
        </w:rPr>
        <w:t>, Empire turc)</w:t>
      </w:r>
    </w:p>
    <w:p w14:paraId="2918602A" w14:textId="77777777" w:rsidR="00D423D8" w:rsidRPr="0032190F" w:rsidRDefault="00D423D8" w:rsidP="00242C0F">
      <w:pPr>
        <w:jc w:val="both"/>
        <w:rPr>
          <w:lang w:val="fr-FR"/>
        </w:rPr>
      </w:pPr>
      <w:r w:rsidRPr="0032190F">
        <w:rPr>
          <w:lang w:val="fr-FR"/>
        </w:rPr>
        <w:t>(BIB 1906 p. 183)</w:t>
      </w:r>
    </w:p>
    <w:p w14:paraId="272DF8F6" w14:textId="77777777" w:rsidR="00D423D8" w:rsidRPr="0032190F" w:rsidRDefault="00D423D8" w:rsidP="00242C0F">
      <w:pPr>
        <w:jc w:val="both"/>
        <w:rPr>
          <w:lang w:val="fr-FR"/>
        </w:rPr>
      </w:pPr>
    </w:p>
    <w:p w14:paraId="29B4B6B5" w14:textId="77777777" w:rsidR="00782674" w:rsidRPr="0032190F" w:rsidRDefault="00782674" w:rsidP="00DF5E85">
      <w:pPr>
        <w:pStyle w:val="Heading1"/>
      </w:pPr>
      <w:bookmarkStart w:id="5210" w:name="Sit_Genes"/>
      <w:r w:rsidRPr="0032190F">
        <w:t>GENES</w:t>
      </w:r>
    </w:p>
    <w:bookmarkEnd w:id="5210"/>
    <w:p w14:paraId="02AC5BF5" w14:textId="28ECBF49" w:rsidR="00E9286D" w:rsidRPr="00E9286D" w:rsidRDefault="00E9286D" w:rsidP="00DF5E85">
      <w:pPr>
        <w:jc w:val="both"/>
        <w:rPr>
          <w:sz w:val="20"/>
          <w:lang w:val="fr-FR"/>
        </w:rPr>
      </w:pPr>
      <w:r w:rsidRPr="00E9286D">
        <w:rPr>
          <w:sz w:val="20"/>
          <w:lang w:val="fr-FR"/>
        </w:rPr>
        <w:t>G</w:t>
      </w:r>
      <w:r>
        <w:rPr>
          <w:sz w:val="20"/>
          <w:lang w:val="fr-FR"/>
        </w:rPr>
        <w:t>ê</w:t>
      </w:r>
      <w:r w:rsidRPr="00E9286D">
        <w:rPr>
          <w:sz w:val="20"/>
          <w:lang w:val="fr-FR"/>
        </w:rPr>
        <w:t xml:space="preserve">nes, </w:t>
      </w:r>
      <w:r w:rsidRPr="00E9286D">
        <w:rPr>
          <w:i/>
          <w:iCs/>
          <w:sz w:val="20"/>
          <w:lang w:val="fr-FR"/>
        </w:rPr>
        <w:t>Genoa</w:t>
      </w:r>
    </w:p>
    <w:p w14:paraId="0CDBB1AF" w14:textId="77777777" w:rsidR="00E9286D" w:rsidRDefault="00E9286D" w:rsidP="00DF5E85">
      <w:pPr>
        <w:jc w:val="both"/>
        <w:rPr>
          <w:lang w:val="fr-FR"/>
        </w:rPr>
      </w:pPr>
    </w:p>
    <w:p w14:paraId="14D20038" w14:textId="2C0A7CFB" w:rsidR="00782674" w:rsidRDefault="00782674" w:rsidP="00DF5E85">
      <w:pPr>
        <w:jc w:val="both"/>
        <w:rPr>
          <w:lang w:val="fr-FR"/>
        </w:rPr>
      </w:pPr>
      <w:r w:rsidRPr="0032190F">
        <w:rPr>
          <w:lang w:val="fr-FR"/>
        </w:rPr>
        <w:t xml:space="preserve">Au </w:t>
      </w:r>
      <w:hyperlink r:id="rId12636" w:anchor="Cul_Moyen_Age_Bas" w:history="1">
        <w:r w:rsidRPr="0032190F">
          <w:rPr>
            <w:rStyle w:val="Hyperlink"/>
            <w:lang w:val="fr-FR"/>
          </w:rPr>
          <w:t>Moyen-Age</w:t>
        </w:r>
      </w:hyperlink>
      <w:r w:rsidRPr="0032190F">
        <w:rPr>
          <w:lang w:val="fr-FR"/>
        </w:rPr>
        <w:t>, depuis le 12</w:t>
      </w:r>
      <w:r w:rsidRPr="0032190F">
        <w:rPr>
          <w:vertAlign w:val="superscript"/>
          <w:lang w:val="fr-FR"/>
        </w:rPr>
        <w:t>e</w:t>
      </w:r>
      <w:r w:rsidRPr="0032190F">
        <w:rPr>
          <w:lang w:val="fr-FR"/>
        </w:rPr>
        <w:t xml:space="preserve"> s, </w:t>
      </w:r>
      <w:hyperlink r:id="rId12637" w:anchor="Sit_Venise" w:history="1">
        <w:r w:rsidR="00E9286D" w:rsidRPr="0032190F">
          <w:rPr>
            <w:rStyle w:val="Hyperlink"/>
            <w:lang w:val="fr-FR" w:eastAsia="en-GB"/>
          </w:rPr>
          <w:t>Venise</w:t>
        </w:r>
      </w:hyperlink>
      <w:r w:rsidR="00E9286D" w:rsidRPr="0032190F">
        <w:rPr>
          <w:lang w:val="fr-FR" w:eastAsia="en-GB"/>
        </w:rPr>
        <w:t xml:space="preserve"> </w:t>
      </w:r>
      <w:r w:rsidRPr="0032190F">
        <w:rPr>
          <w:lang w:val="fr-FR"/>
        </w:rPr>
        <w:t xml:space="preserve">et Gênes sont les leaders du commerce de la </w:t>
      </w:r>
      <w:hyperlink r:id="rId12638" w:anchor="Sit_Route_Epices" w:history="1">
        <w:r w:rsidR="00E9286D" w:rsidRPr="00E9286D">
          <w:rPr>
            <w:rStyle w:val="Hyperlink"/>
            <w:lang w:val="fr-FR"/>
          </w:rPr>
          <w:t>route des épices</w:t>
        </w:r>
      </w:hyperlink>
      <w:r w:rsidRPr="0032190F">
        <w:rPr>
          <w:lang w:val="fr-FR"/>
        </w:rPr>
        <w:t xml:space="preserve"> (BIB expo « 2000 ans de commerce maritime »)</w:t>
      </w:r>
    </w:p>
    <w:p w14:paraId="46230BD6" w14:textId="77777777" w:rsidR="0050225F" w:rsidRDefault="0050225F" w:rsidP="00DF5E85">
      <w:pPr>
        <w:jc w:val="both"/>
        <w:rPr>
          <w:lang w:val="fr-FR"/>
        </w:rPr>
      </w:pPr>
    </w:p>
    <w:p w14:paraId="4C7A5678" w14:textId="24892C8D" w:rsidR="0050225F" w:rsidRDefault="0050225F" w:rsidP="0050225F">
      <w:pPr>
        <w:pStyle w:val="Heading2"/>
      </w:pPr>
      <w:bookmarkStart w:id="5211" w:name="Sit_Genes_Rep"/>
      <w:r>
        <w:t>République de Gênes</w:t>
      </w:r>
    </w:p>
    <w:bookmarkEnd w:id="5211"/>
    <w:p w14:paraId="48CDCA05" w14:textId="6EB2BA47" w:rsidR="0050225F" w:rsidRPr="0050225F" w:rsidRDefault="0050225F" w:rsidP="00DF5E85">
      <w:pPr>
        <w:jc w:val="both"/>
        <w:rPr>
          <w:sz w:val="20"/>
          <w:lang w:val="fr-FR"/>
        </w:rPr>
      </w:pPr>
      <w:r w:rsidRPr="0050225F">
        <w:rPr>
          <w:sz w:val="20"/>
          <w:lang w:val="fr-FR"/>
        </w:rPr>
        <w:t>Republic of Genoa</w:t>
      </w:r>
    </w:p>
    <w:p w14:paraId="1500D315" w14:textId="77777777" w:rsidR="0050225F" w:rsidRDefault="0050225F" w:rsidP="00DF5E85">
      <w:pPr>
        <w:jc w:val="both"/>
        <w:rPr>
          <w:lang w:val="fr-FR"/>
        </w:rPr>
      </w:pPr>
    </w:p>
    <w:p w14:paraId="2A3BB349" w14:textId="4CDF7678" w:rsidR="003571E3" w:rsidRDefault="003571E3" w:rsidP="003571E3">
      <w:pPr>
        <w:pStyle w:val="Heading1"/>
      </w:pPr>
      <w:bookmarkStart w:id="5212" w:name="Sit_Ragusa"/>
      <w:r>
        <w:t>RAGUSA</w:t>
      </w:r>
    </w:p>
    <w:bookmarkEnd w:id="5212"/>
    <w:p w14:paraId="6A6C04E1" w14:textId="77777777" w:rsidR="003571E3" w:rsidRDefault="003571E3" w:rsidP="00DF5E85">
      <w:pPr>
        <w:jc w:val="both"/>
        <w:rPr>
          <w:lang w:val="fr-FR"/>
        </w:rPr>
      </w:pPr>
    </w:p>
    <w:p w14:paraId="31E60771" w14:textId="356329A6" w:rsidR="003571E3" w:rsidRDefault="003571E3" w:rsidP="00DF5E85">
      <w:pPr>
        <w:jc w:val="both"/>
        <w:rPr>
          <w:lang w:val="fr-FR"/>
        </w:rPr>
      </w:pPr>
      <w:r>
        <w:rPr>
          <w:lang w:val="fr-FR"/>
        </w:rPr>
        <w:t>Aujourd'hui Dubrovnik. Dalmatie.</w:t>
      </w:r>
    </w:p>
    <w:p w14:paraId="4F889860" w14:textId="77777777" w:rsidR="003571E3" w:rsidRDefault="003571E3" w:rsidP="00DF5E85">
      <w:pPr>
        <w:jc w:val="both"/>
        <w:rPr>
          <w:lang w:val="fr-FR"/>
        </w:rPr>
      </w:pPr>
    </w:p>
    <w:p w14:paraId="54665016" w14:textId="39D7EAD6" w:rsidR="0050225F" w:rsidRDefault="002E2B6C" w:rsidP="002E2B6C">
      <w:pPr>
        <w:pStyle w:val="Heading1"/>
      </w:pPr>
      <w:bookmarkStart w:id="5213" w:name="Sit_Zadar"/>
      <w:r>
        <w:t>ZADAR</w:t>
      </w:r>
    </w:p>
    <w:bookmarkEnd w:id="5213"/>
    <w:p w14:paraId="0BF01234" w14:textId="77777777" w:rsidR="002E2B6C" w:rsidRDefault="002E2B6C" w:rsidP="00DF5E85">
      <w:pPr>
        <w:jc w:val="both"/>
        <w:rPr>
          <w:lang w:val="fr-FR"/>
        </w:rPr>
      </w:pPr>
    </w:p>
    <w:p w14:paraId="61F552CD" w14:textId="61C1DA4D" w:rsidR="002E2B6C" w:rsidRDefault="002E2B6C" w:rsidP="00DF5E85">
      <w:pPr>
        <w:jc w:val="both"/>
        <w:rPr>
          <w:lang w:val="fr-FR"/>
        </w:rPr>
      </w:pPr>
      <w:r>
        <w:rPr>
          <w:lang w:val="fr-FR"/>
        </w:rPr>
        <w:t>Croatie</w:t>
      </w:r>
    </w:p>
    <w:p w14:paraId="079E4919" w14:textId="05DD532B" w:rsidR="002E2B6C" w:rsidRDefault="002E2B6C" w:rsidP="00DF5E85">
      <w:pPr>
        <w:jc w:val="both"/>
        <w:rPr>
          <w:lang w:val="fr-FR"/>
        </w:rPr>
      </w:pPr>
      <w:r>
        <w:rPr>
          <w:lang w:val="fr-FR"/>
        </w:rPr>
        <w:t xml:space="preserve">v. </w:t>
      </w:r>
      <w:hyperlink r:id="rId12639" w:anchor="Sit_Route_Epices" w:history="1">
        <w:r w:rsidRPr="00E9286D">
          <w:rPr>
            <w:rStyle w:val="Hyperlink"/>
            <w:lang w:val="fr-FR"/>
          </w:rPr>
          <w:t>route des épices</w:t>
        </w:r>
      </w:hyperlink>
    </w:p>
    <w:p w14:paraId="46135C2D" w14:textId="77777777" w:rsidR="003571E3" w:rsidRDefault="003571E3" w:rsidP="00DF5E85">
      <w:pPr>
        <w:jc w:val="both"/>
        <w:rPr>
          <w:lang w:val="fr-FR"/>
        </w:rPr>
      </w:pPr>
    </w:p>
    <w:p w14:paraId="6604F411" w14:textId="219B49FA" w:rsidR="00DF5E85" w:rsidRDefault="00DF5E85" w:rsidP="00DF5E85">
      <w:pPr>
        <w:pStyle w:val="Heading1"/>
      </w:pPr>
      <w:bookmarkStart w:id="5214" w:name="Sit_Lisbonne"/>
      <w:r>
        <w:t>LISBONNE</w:t>
      </w:r>
      <w:bookmarkEnd w:id="5214"/>
    </w:p>
    <w:p w14:paraId="0C7BE73A" w14:textId="708D011F" w:rsidR="00DF5E85" w:rsidRPr="00DF5E85" w:rsidRDefault="00DF5E85" w:rsidP="00DF5E85">
      <w:pPr>
        <w:jc w:val="both"/>
        <w:rPr>
          <w:sz w:val="20"/>
          <w:lang w:val="fr-FR"/>
        </w:rPr>
      </w:pPr>
      <w:r w:rsidRPr="00DF5E85">
        <w:rPr>
          <w:sz w:val="20"/>
          <w:lang w:val="fr-FR"/>
        </w:rPr>
        <w:t>Lisboa</w:t>
      </w:r>
    </w:p>
    <w:p w14:paraId="575F1C3D" w14:textId="77777777" w:rsidR="00782674" w:rsidRDefault="00782674" w:rsidP="00DF5E85">
      <w:pPr>
        <w:jc w:val="both"/>
        <w:rPr>
          <w:lang w:val="fr-FR"/>
        </w:rPr>
      </w:pPr>
    </w:p>
    <w:p w14:paraId="2BC4F729" w14:textId="6305F83E" w:rsidR="00DF5E85" w:rsidRDefault="00DF5E85" w:rsidP="00DF5E85">
      <w:pPr>
        <w:pStyle w:val="Heading2"/>
      </w:pPr>
      <w:bookmarkStart w:id="5215" w:name="Sit_Lisbonne_per"/>
      <w:r>
        <w:t>périodes</w:t>
      </w:r>
    </w:p>
    <w:bookmarkEnd w:id="5215"/>
    <w:p w14:paraId="50E733F2" w14:textId="77777777" w:rsidR="00DF5E85" w:rsidRDefault="00DF5E85" w:rsidP="00DF5E85">
      <w:pPr>
        <w:jc w:val="both"/>
        <w:rPr>
          <w:lang w:val="fr-FR"/>
        </w:rPr>
      </w:pPr>
    </w:p>
    <w:p w14:paraId="3C952D18" w14:textId="2043CA09" w:rsidR="00DF5E85" w:rsidRDefault="00DF5E85" w:rsidP="00DF5E85">
      <w:pPr>
        <w:pStyle w:val="Heading3"/>
        <w:spacing w:line="240" w:lineRule="auto"/>
      </w:pPr>
      <w:bookmarkStart w:id="5216" w:name="Sit_Lisbonne_per_Mod"/>
      <w:r>
        <w:t>Moderne</w:t>
      </w:r>
    </w:p>
    <w:bookmarkEnd w:id="5216"/>
    <w:p w14:paraId="00D2D5EF" w14:textId="552D7D6B" w:rsidR="00DF5E85" w:rsidRPr="00DF5E85" w:rsidRDefault="00DF5E85" w:rsidP="00DF5E85">
      <w:pPr>
        <w:jc w:val="both"/>
        <w:rPr>
          <w:sz w:val="20"/>
          <w:lang w:val="fr-FR"/>
        </w:rPr>
      </w:pPr>
      <w:r w:rsidRPr="00DF5E85">
        <w:rPr>
          <w:sz w:val="20"/>
          <w:lang w:val="fr-FR"/>
        </w:rPr>
        <w:fldChar w:fldCharType="begin"/>
      </w:r>
      <w:r w:rsidRPr="00DF5E85">
        <w:rPr>
          <w:sz w:val="20"/>
          <w:lang w:val="fr-FR"/>
        </w:rPr>
        <w:instrText>HYPERLINK "Cultures.docx" \l "Cul_Moderne"</w:instrText>
      </w:r>
      <w:r w:rsidRPr="00DF5E85">
        <w:rPr>
          <w:sz w:val="20"/>
          <w:lang w:val="fr-FR"/>
        </w:rPr>
      </w:r>
      <w:r w:rsidRPr="00DF5E85">
        <w:rPr>
          <w:sz w:val="20"/>
          <w:lang w:val="fr-FR"/>
        </w:rPr>
        <w:fldChar w:fldCharType="separate"/>
      </w:r>
      <w:r w:rsidRPr="00DF5E85">
        <w:rPr>
          <w:rStyle w:val="Hyperlink"/>
          <w:sz w:val="20"/>
          <w:lang w:val="fr-FR"/>
        </w:rPr>
        <w:t>Moderne</w:t>
      </w:r>
      <w:r w:rsidRPr="00DF5E85">
        <w:rPr>
          <w:sz w:val="20"/>
          <w:lang w:val="fr-FR"/>
        </w:rPr>
        <w:fldChar w:fldCharType="end"/>
      </w:r>
    </w:p>
    <w:p w14:paraId="147BDCEF" w14:textId="77777777" w:rsidR="00DF5E85" w:rsidRDefault="00DF5E85" w:rsidP="00DF5E85">
      <w:pPr>
        <w:jc w:val="both"/>
        <w:rPr>
          <w:lang w:val="fr-FR"/>
        </w:rPr>
      </w:pPr>
    </w:p>
    <w:p w14:paraId="359D7AB8" w14:textId="0FF854DB" w:rsidR="00DF5E85" w:rsidRDefault="00DF5E85" w:rsidP="00DF5E85">
      <w:pPr>
        <w:pStyle w:val="Heading4"/>
      </w:pPr>
      <w:bookmarkStart w:id="5217" w:name="Sit_Lisbonne_per_Mod_trembterr"/>
      <w:r>
        <w:t>tremblement de terre</w:t>
      </w:r>
    </w:p>
    <w:bookmarkEnd w:id="5217"/>
    <w:p w14:paraId="497B829F" w14:textId="1280E00F" w:rsidR="00DF5E85" w:rsidRPr="00DF5E85" w:rsidRDefault="00DF5E85" w:rsidP="00DF5E85">
      <w:pPr>
        <w:jc w:val="both"/>
        <w:rPr>
          <w:sz w:val="20"/>
          <w:lang w:val="fr-FR"/>
        </w:rPr>
      </w:pPr>
      <w:r w:rsidRPr="00DF5E85">
        <w:rPr>
          <w:sz w:val="20"/>
          <w:lang w:val="fr-FR"/>
        </w:rPr>
        <w:t>Lisbonne 1755</w:t>
      </w:r>
    </w:p>
    <w:p w14:paraId="741CFFA3" w14:textId="77777777" w:rsidR="00DF5E85" w:rsidRDefault="00DF5E85" w:rsidP="00DF5E85">
      <w:pPr>
        <w:jc w:val="both"/>
        <w:rPr>
          <w:lang w:val="fr-FR"/>
        </w:rPr>
      </w:pPr>
    </w:p>
    <w:p w14:paraId="41F5D9B3" w14:textId="61E1F38C" w:rsidR="00DF5E85" w:rsidRDefault="00DF5E85" w:rsidP="00DF5E85">
      <w:pPr>
        <w:jc w:val="both"/>
        <w:rPr>
          <w:lang w:val="fr-FR"/>
        </w:rPr>
      </w:pPr>
      <w:r>
        <w:rPr>
          <w:lang w:val="fr-FR"/>
        </w:rPr>
        <w:t xml:space="preserve">1755. </w:t>
      </w:r>
      <w:r w:rsidR="007D74C3">
        <w:rPr>
          <w:lang w:val="fr-FR"/>
        </w:rPr>
        <w:t xml:space="preserve">Entre 8.5 et 9 sur l'échelle de Richter, durant la Toussaint, 100,000 morts estimés. </w:t>
      </w:r>
      <w:r>
        <w:rPr>
          <w:lang w:val="fr-FR"/>
        </w:rPr>
        <w:t xml:space="preserve">Origine d'une contreverse entre </w:t>
      </w:r>
      <w:hyperlink r:id="rId12640" w:anchor="Aut_Voltaire" w:history="1">
        <w:r w:rsidR="007D74C3" w:rsidRPr="00E9286D">
          <w:rPr>
            <w:rStyle w:val="Hyperlink"/>
            <w:lang w:val="fr-FR"/>
          </w:rPr>
          <w:t>Voltaire</w:t>
        </w:r>
      </w:hyperlink>
      <w:r w:rsidR="007D74C3" w:rsidRPr="00E9286D">
        <w:rPr>
          <w:lang w:val="fr-FR"/>
        </w:rPr>
        <w:t xml:space="preserve"> </w:t>
      </w:r>
      <w:r>
        <w:rPr>
          <w:lang w:val="fr-FR"/>
        </w:rPr>
        <w:t xml:space="preserve">et </w:t>
      </w:r>
      <w:hyperlink r:id="rId12641" w:anchor="Aut_Rousseau" w:history="1">
        <w:r w:rsidR="007D74C3" w:rsidRPr="00E9286D">
          <w:rPr>
            <w:rStyle w:val="Hyperlink"/>
            <w:lang w:val="fr-FR"/>
          </w:rPr>
          <w:t>Rousseau</w:t>
        </w:r>
      </w:hyperlink>
      <w:r w:rsidR="007D74C3" w:rsidRPr="00E9286D">
        <w:rPr>
          <w:lang w:val="fr-FR"/>
        </w:rPr>
        <w:t xml:space="preserve"> </w:t>
      </w:r>
      <w:r>
        <w:rPr>
          <w:lang w:val="fr-FR"/>
        </w:rPr>
        <w:t>sur l' origine du Mal</w:t>
      </w:r>
      <w:r w:rsidR="00A67B93">
        <w:rPr>
          <w:lang w:val="fr-FR"/>
        </w:rPr>
        <w:t xml:space="preserve"> (controverse sur la théodicé)</w:t>
      </w:r>
      <w:r w:rsidR="007D74C3">
        <w:rPr>
          <w:lang w:val="fr-FR"/>
        </w:rPr>
        <w:t xml:space="preserve">: ~ </w:t>
      </w:r>
      <w:r w:rsidR="007D74C3">
        <w:rPr>
          <w:lang w:val="fr-FR"/>
        </w:rPr>
        <w:lastRenderedPageBreak/>
        <w:t xml:space="preserve">pour Voltaire Dieu créer le mal, pour Rousseau la responsabilité repose sur les choix des "hommes libres perfectionnés" de se réunir en ville et leur régime technologique </w:t>
      </w:r>
      <w:bookmarkStart w:id="5218" w:name="_Hlk145783899"/>
      <w:r>
        <w:rPr>
          <w:lang w:val="fr-FR"/>
        </w:rPr>
        <w:t>(France Culture)</w:t>
      </w:r>
    </w:p>
    <w:bookmarkEnd w:id="5218"/>
    <w:p w14:paraId="5719F956" w14:textId="77777777" w:rsidR="00DF5E85" w:rsidRPr="0032190F" w:rsidRDefault="00DF5E85" w:rsidP="00242C0F">
      <w:pPr>
        <w:jc w:val="both"/>
        <w:rPr>
          <w:lang w:val="fr-FR"/>
        </w:rPr>
      </w:pPr>
    </w:p>
    <w:p w14:paraId="76CB3D54" w14:textId="77777777" w:rsidR="00BF0B69" w:rsidRPr="0032190F" w:rsidRDefault="00BF0B69" w:rsidP="00426FF9">
      <w:pPr>
        <w:pStyle w:val="Heading1"/>
      </w:pPr>
      <w:bookmarkStart w:id="5219" w:name="Sit_Tours"/>
      <w:r w:rsidRPr="0032190F">
        <w:t>TOURS</w:t>
      </w:r>
    </w:p>
    <w:bookmarkEnd w:id="5219"/>
    <w:p w14:paraId="6DFCB24E" w14:textId="77777777" w:rsidR="00BF0B69" w:rsidRPr="0032190F" w:rsidRDefault="00BF0B69" w:rsidP="00242C0F">
      <w:pPr>
        <w:jc w:val="both"/>
        <w:rPr>
          <w:lang w:val="fr-FR"/>
        </w:rPr>
      </w:pPr>
    </w:p>
    <w:p w14:paraId="12513EAB" w14:textId="77777777" w:rsidR="005D3113" w:rsidRPr="009A0C25" w:rsidRDefault="005D3113" w:rsidP="00242C0F">
      <w:pPr>
        <w:jc w:val="both"/>
        <w:rPr>
          <w:szCs w:val="23"/>
          <w:lang w:val="fr-FR"/>
        </w:rPr>
      </w:pPr>
      <w:r w:rsidRPr="009A0C25">
        <w:rPr>
          <w:lang w:val="fr-FR"/>
        </w:rPr>
        <w:t>Fondée au milieu du 1</w:t>
      </w:r>
      <w:r w:rsidRPr="009A0C25">
        <w:rPr>
          <w:vertAlign w:val="superscript"/>
          <w:lang w:val="fr-FR"/>
        </w:rPr>
        <w:t>e</w:t>
      </w:r>
      <w:r w:rsidRPr="009A0C25">
        <w:rPr>
          <w:lang w:val="fr-FR"/>
        </w:rPr>
        <w:t xml:space="preserve"> s. AD, </w:t>
      </w:r>
      <w:r w:rsidRPr="009A0C25">
        <w:rPr>
          <w:szCs w:val="23"/>
          <w:lang w:val="fr-FR"/>
        </w:rPr>
        <w:t>Tours (</w:t>
      </w:r>
      <w:r w:rsidRPr="009A0C25">
        <w:rPr>
          <w:i/>
          <w:szCs w:val="23"/>
          <w:lang w:val="fr-FR"/>
        </w:rPr>
        <w:t>Caesarodunum</w:t>
      </w:r>
      <w:r w:rsidRPr="009A0C25">
        <w:rPr>
          <w:szCs w:val="23"/>
          <w:lang w:val="fr-FR"/>
        </w:rPr>
        <w:t>) connait le destin classique des villes gauloises antiques ville ouverte du 1</w:t>
      </w:r>
      <w:r w:rsidRPr="009A0C25">
        <w:rPr>
          <w:szCs w:val="23"/>
          <w:vertAlign w:val="superscript"/>
          <w:lang w:val="fr-FR"/>
        </w:rPr>
        <w:t>e</w:t>
      </w:r>
      <w:r w:rsidRPr="009A0C25">
        <w:rPr>
          <w:szCs w:val="23"/>
          <w:lang w:val="fr-FR"/>
        </w:rPr>
        <w:t xml:space="preserve"> au 3</w:t>
      </w:r>
      <w:r w:rsidRPr="009A0C25">
        <w:rPr>
          <w:szCs w:val="23"/>
          <w:vertAlign w:val="superscript"/>
          <w:lang w:val="fr-FR"/>
        </w:rPr>
        <w:t>e</w:t>
      </w:r>
      <w:r w:rsidRPr="009A0C25">
        <w:rPr>
          <w:szCs w:val="23"/>
          <w:lang w:val="fr-FR"/>
        </w:rPr>
        <w:t xml:space="preserve"> s. AD, bastionnée au 4</w:t>
      </w:r>
      <w:r w:rsidRPr="009A0C25">
        <w:rPr>
          <w:szCs w:val="23"/>
          <w:vertAlign w:val="superscript"/>
          <w:lang w:val="fr-FR"/>
        </w:rPr>
        <w:t>e</w:t>
      </w:r>
      <w:r w:rsidRPr="009A0C25">
        <w:rPr>
          <w:szCs w:val="23"/>
          <w:lang w:val="fr-FR"/>
        </w:rPr>
        <w:t>, bipolarisation de la ville au Moyen-Âge, réunifiée par la municipalité au 14</w:t>
      </w:r>
      <w:r w:rsidRPr="009A0C25">
        <w:rPr>
          <w:szCs w:val="23"/>
          <w:vertAlign w:val="superscript"/>
          <w:lang w:val="fr-FR"/>
        </w:rPr>
        <w:t>e</w:t>
      </w:r>
      <w:r w:rsidRPr="009A0C25">
        <w:rPr>
          <w:szCs w:val="23"/>
          <w:lang w:val="fr-FR"/>
        </w:rPr>
        <w:t xml:space="preserve"> s., etc (thèse B. Lefebvre, Tours).</w:t>
      </w:r>
    </w:p>
    <w:p w14:paraId="51DDE1FD" w14:textId="2836D836" w:rsidR="005D3113" w:rsidRPr="009A0C25" w:rsidRDefault="005D3113" w:rsidP="00242C0F">
      <w:pPr>
        <w:jc w:val="both"/>
        <w:rPr>
          <w:lang w:val="fr-FR"/>
        </w:rPr>
      </w:pPr>
      <w:r w:rsidRPr="009A0C25">
        <w:rPr>
          <w:szCs w:val="23"/>
          <w:lang w:val="fr-FR"/>
        </w:rPr>
        <w:t xml:space="preserve">L’amphithéâtre </w:t>
      </w:r>
      <w:hyperlink r:id="rId12642" w:anchor="Cul_Antiquite" w:history="1">
        <w:r w:rsidRPr="009A0C25">
          <w:rPr>
            <w:rStyle w:val="Hyperlink"/>
            <w:szCs w:val="23"/>
            <w:lang w:val="fr-FR"/>
          </w:rPr>
          <w:t>antique</w:t>
        </w:r>
      </w:hyperlink>
      <w:r w:rsidRPr="009A0C25">
        <w:rPr>
          <w:szCs w:val="23"/>
          <w:lang w:val="fr-FR"/>
        </w:rPr>
        <w:t xml:space="preserve"> (fondé à la fin du 1</w:t>
      </w:r>
      <w:r w:rsidRPr="009A0C25">
        <w:rPr>
          <w:szCs w:val="23"/>
          <w:vertAlign w:val="superscript"/>
          <w:lang w:val="fr-FR"/>
        </w:rPr>
        <w:t>e</w:t>
      </w:r>
      <w:r w:rsidRPr="009A0C25">
        <w:rPr>
          <w:szCs w:val="23"/>
          <w:lang w:val="fr-FR"/>
        </w:rPr>
        <w:t xml:space="preserve"> et agrandit aux 2</w:t>
      </w:r>
      <w:r w:rsidRPr="009A0C25">
        <w:rPr>
          <w:szCs w:val="23"/>
          <w:vertAlign w:val="superscript"/>
          <w:lang w:val="fr-FR"/>
        </w:rPr>
        <w:t>e</w:t>
      </w:r>
      <w:r w:rsidRPr="009A0C25">
        <w:rPr>
          <w:szCs w:val="23"/>
          <w:lang w:val="fr-FR"/>
        </w:rPr>
        <w:t xml:space="preserve"> s.), en rive gauche de la Loire, est certainement un des plus grands de Gaule (thèse B. Lefebvre, Tours). L’importance de l’amphithéâtre dans la ville était telle qu’au Bas-Empire il fut transformé en place forte (i.e. citadelle, dès la fin du 3</w:t>
      </w:r>
      <w:r w:rsidRPr="009A0C25">
        <w:rPr>
          <w:szCs w:val="23"/>
          <w:vertAlign w:val="superscript"/>
          <w:lang w:val="fr-FR"/>
        </w:rPr>
        <w:t>e</w:t>
      </w:r>
      <w:r w:rsidRPr="009A0C25">
        <w:rPr>
          <w:szCs w:val="23"/>
          <w:lang w:val="fr-FR"/>
        </w:rPr>
        <w:t xml:space="preserve"> s.).</w:t>
      </w:r>
    </w:p>
    <w:p w14:paraId="483385C5" w14:textId="77777777" w:rsidR="00BF0B69" w:rsidRPr="009A0C25" w:rsidRDefault="00BF0B69" w:rsidP="00242C0F">
      <w:pPr>
        <w:autoSpaceDE w:val="0"/>
        <w:autoSpaceDN w:val="0"/>
        <w:adjustRightInd w:val="0"/>
        <w:jc w:val="both"/>
        <w:rPr>
          <w:szCs w:val="23"/>
          <w:lang w:val="fr-FR"/>
        </w:rPr>
      </w:pPr>
      <w:r w:rsidRPr="009A0C25">
        <w:rPr>
          <w:szCs w:val="23"/>
          <w:lang w:val="fr-FR"/>
        </w:rPr>
        <w:t xml:space="preserve">Vers 300, la ville prit le nom du peuple gaulois dont elle était le chef-lieu et devint </w:t>
      </w:r>
      <w:r w:rsidRPr="009A0C25">
        <w:rPr>
          <w:i/>
          <w:szCs w:val="23"/>
          <w:lang w:val="fr-FR"/>
        </w:rPr>
        <w:t>Turoni</w:t>
      </w:r>
      <w:r w:rsidRPr="009A0C25">
        <w:rPr>
          <w:szCs w:val="23"/>
          <w:lang w:val="fr-FR"/>
        </w:rPr>
        <w:t xml:space="preserve"> (thèse B. Lefebvre, Tours).Dès le début du 3</w:t>
      </w:r>
      <w:r w:rsidRPr="009A0C25">
        <w:rPr>
          <w:szCs w:val="23"/>
          <w:vertAlign w:val="superscript"/>
          <w:lang w:val="fr-FR"/>
        </w:rPr>
        <w:t>e</w:t>
      </w:r>
      <w:r w:rsidRPr="009A0C25">
        <w:rPr>
          <w:szCs w:val="23"/>
          <w:lang w:val="fr-FR"/>
        </w:rPr>
        <w:t xml:space="preserve"> s., la rétraction de l’espace urbain paraît attestée par la localisation des lieux d’inhumation (plus resserrés). </w:t>
      </w:r>
    </w:p>
    <w:p w14:paraId="7B9FAEC1" w14:textId="77777777" w:rsidR="00D679C8" w:rsidRPr="009A0C25" w:rsidRDefault="00BF0B69" w:rsidP="00242C0F">
      <w:pPr>
        <w:autoSpaceDE w:val="0"/>
        <w:autoSpaceDN w:val="0"/>
        <w:adjustRightInd w:val="0"/>
        <w:jc w:val="both"/>
        <w:rPr>
          <w:szCs w:val="23"/>
          <w:lang w:val="fr-FR"/>
        </w:rPr>
      </w:pPr>
      <w:r w:rsidRPr="009A0C25">
        <w:rPr>
          <w:szCs w:val="23"/>
          <w:lang w:val="fr-FR"/>
        </w:rPr>
        <w:t xml:space="preserve">C’est sans doute cette transformation </w:t>
      </w:r>
      <w:r w:rsidR="005D3113" w:rsidRPr="009A0C25">
        <w:rPr>
          <w:szCs w:val="23"/>
          <w:lang w:val="fr-FR"/>
        </w:rPr>
        <w:t xml:space="preserve">de l’amphithéâtre en place forte </w:t>
      </w:r>
      <w:r w:rsidRPr="009A0C25">
        <w:rPr>
          <w:szCs w:val="23"/>
          <w:lang w:val="fr-FR"/>
        </w:rPr>
        <w:t>qui a favorisé la construction à son emplacement de l’enceinte urbaine de la fin du 4</w:t>
      </w:r>
      <w:r w:rsidRPr="009A0C25">
        <w:rPr>
          <w:szCs w:val="15"/>
          <w:lang w:val="fr-FR"/>
        </w:rPr>
        <w:t xml:space="preserve">e </w:t>
      </w:r>
      <w:r w:rsidRPr="009A0C25">
        <w:rPr>
          <w:szCs w:val="23"/>
          <w:lang w:val="fr-FR"/>
        </w:rPr>
        <w:t xml:space="preserve">s. </w:t>
      </w:r>
      <w:r w:rsidR="00D679C8" w:rsidRPr="009A0C25">
        <w:rPr>
          <w:szCs w:val="23"/>
          <w:lang w:val="fr-FR"/>
        </w:rPr>
        <w:t>L’enceinte urbaine fut édifiée dans la première moitié du 4</w:t>
      </w:r>
      <w:r w:rsidR="00D679C8" w:rsidRPr="009A0C25">
        <w:rPr>
          <w:szCs w:val="23"/>
          <w:vertAlign w:val="superscript"/>
          <w:lang w:val="fr-FR"/>
        </w:rPr>
        <w:t>e</w:t>
      </w:r>
      <w:r w:rsidR="00D679C8" w:rsidRPr="009A0C25">
        <w:rPr>
          <w:szCs w:val="23"/>
          <w:lang w:val="fr-FR"/>
        </w:rPr>
        <w:t xml:space="preserve"> s. (thèse B. Lefebvre, Tours)</w:t>
      </w:r>
    </w:p>
    <w:p w14:paraId="38001A4D" w14:textId="77777777" w:rsidR="00D679C8" w:rsidRPr="009A0C25" w:rsidRDefault="00D679C8" w:rsidP="00242C0F">
      <w:pPr>
        <w:autoSpaceDE w:val="0"/>
        <w:autoSpaceDN w:val="0"/>
        <w:adjustRightInd w:val="0"/>
        <w:jc w:val="both"/>
        <w:rPr>
          <w:szCs w:val="23"/>
          <w:lang w:val="fr-FR"/>
        </w:rPr>
      </w:pPr>
      <w:r w:rsidRPr="009A0C25">
        <w:rPr>
          <w:szCs w:val="23"/>
          <w:lang w:val="fr-FR"/>
        </w:rPr>
        <w:t>Vers 400 la topographie chrétienne se compose de l’</w:t>
      </w:r>
      <w:r w:rsidRPr="009A0C25">
        <w:rPr>
          <w:i/>
          <w:szCs w:val="23"/>
          <w:lang w:val="fr-FR"/>
        </w:rPr>
        <w:t>ecclesia</w:t>
      </w:r>
      <w:r w:rsidRPr="009A0C25">
        <w:rPr>
          <w:szCs w:val="23"/>
          <w:lang w:val="fr-FR"/>
        </w:rPr>
        <w:t xml:space="preserve">. </w:t>
      </w:r>
    </w:p>
    <w:p w14:paraId="76FDBCEF" w14:textId="77777777" w:rsidR="00D679C8" w:rsidRPr="009A0C25" w:rsidRDefault="00D679C8" w:rsidP="00242C0F">
      <w:pPr>
        <w:autoSpaceDE w:val="0"/>
        <w:autoSpaceDN w:val="0"/>
        <w:adjustRightInd w:val="0"/>
        <w:jc w:val="both"/>
        <w:rPr>
          <w:szCs w:val="23"/>
          <w:lang w:val="fr-FR"/>
        </w:rPr>
      </w:pPr>
      <w:r w:rsidRPr="009A0C25">
        <w:rPr>
          <w:szCs w:val="23"/>
          <w:lang w:val="fr-FR"/>
        </w:rPr>
        <w:t xml:space="preserve">Au </w:t>
      </w:r>
      <w:hyperlink r:id="rId12643" w:anchor="Cul_Moyen_Age_Haut" w:history="1">
        <w:r w:rsidR="00A64702" w:rsidRPr="009A0C25">
          <w:rPr>
            <w:rStyle w:val="Hyperlink"/>
            <w:lang w:val="fr-FR"/>
          </w:rPr>
          <w:t>Haut Moyen-Âge</w:t>
        </w:r>
      </w:hyperlink>
      <w:r w:rsidRPr="009A0C25">
        <w:rPr>
          <w:szCs w:val="23"/>
          <w:lang w:val="fr-FR"/>
        </w:rPr>
        <w:t>, c’est la topographie religieuse qui permet, pour l’essentiel, de comprendre la topographie urbaine. Cette dernière se développe autour d’un deuxième pôle urbain : la sépulture de Martin qui débourchera au 9</w:t>
      </w:r>
      <w:r w:rsidRPr="009A0C25">
        <w:rPr>
          <w:szCs w:val="23"/>
          <w:vertAlign w:val="superscript"/>
          <w:lang w:val="fr-FR"/>
        </w:rPr>
        <w:t>e</w:t>
      </w:r>
      <w:r w:rsidRPr="009A0C25">
        <w:rPr>
          <w:szCs w:val="23"/>
          <w:lang w:val="fr-FR"/>
        </w:rPr>
        <w:t xml:space="preserve"> s. par la construction et la reconnaissance de </w:t>
      </w:r>
      <w:r w:rsidRPr="009A0C25">
        <w:rPr>
          <w:i/>
          <w:szCs w:val="23"/>
          <w:lang w:val="fr-FR"/>
        </w:rPr>
        <w:t>castrum sancti Martini</w:t>
      </w:r>
      <w:r w:rsidR="001B4DDF" w:rsidRPr="009A0C25">
        <w:rPr>
          <w:szCs w:val="23"/>
          <w:lang w:val="fr-FR"/>
        </w:rPr>
        <w:t xml:space="preserve">, autrement nommé, </w:t>
      </w:r>
      <w:r w:rsidR="001B4DDF" w:rsidRPr="009A0C25">
        <w:rPr>
          <w:i/>
          <w:szCs w:val="23"/>
          <w:lang w:val="fr-FR"/>
        </w:rPr>
        <w:t>castrum novum</w:t>
      </w:r>
      <w:r w:rsidR="001B4DDF" w:rsidRPr="009A0C25">
        <w:rPr>
          <w:szCs w:val="23"/>
          <w:lang w:val="fr-FR"/>
        </w:rPr>
        <w:t xml:space="preserve">. </w:t>
      </w:r>
    </w:p>
    <w:p w14:paraId="7F46092B" w14:textId="77777777" w:rsidR="001B4DDF" w:rsidRPr="009A0C25" w:rsidRDefault="001B4DDF" w:rsidP="00242C0F">
      <w:pPr>
        <w:autoSpaceDE w:val="0"/>
        <w:autoSpaceDN w:val="0"/>
        <w:adjustRightInd w:val="0"/>
        <w:jc w:val="both"/>
        <w:rPr>
          <w:szCs w:val="23"/>
          <w:lang w:val="fr-FR"/>
        </w:rPr>
      </w:pPr>
      <w:r w:rsidRPr="009A0C25">
        <w:rPr>
          <w:szCs w:val="23"/>
          <w:lang w:val="fr-FR"/>
        </w:rPr>
        <w:t>Progressivement, au 13</w:t>
      </w:r>
      <w:r w:rsidRPr="009A0C25">
        <w:rPr>
          <w:szCs w:val="23"/>
          <w:vertAlign w:val="superscript"/>
          <w:lang w:val="fr-FR"/>
        </w:rPr>
        <w:t>e</w:t>
      </w:r>
      <w:r w:rsidRPr="009A0C25">
        <w:rPr>
          <w:szCs w:val="23"/>
          <w:lang w:val="fr-FR"/>
        </w:rPr>
        <w:t xml:space="preserve"> puis surtou</w:t>
      </w:r>
      <w:r w:rsidR="00A64702" w:rsidRPr="009A0C25">
        <w:rPr>
          <w:szCs w:val="23"/>
          <w:lang w:val="fr-FR"/>
        </w:rPr>
        <w:t>t</w:t>
      </w:r>
      <w:r w:rsidRPr="009A0C25">
        <w:rPr>
          <w:szCs w:val="23"/>
          <w:lang w:val="fr-FR"/>
        </w:rPr>
        <w:t xml:space="preserve"> à partir du milieu du 14</w:t>
      </w:r>
      <w:r w:rsidRPr="009A0C25">
        <w:rPr>
          <w:szCs w:val="23"/>
          <w:vertAlign w:val="superscript"/>
          <w:lang w:val="fr-FR"/>
        </w:rPr>
        <w:t>e</w:t>
      </w:r>
      <w:r w:rsidRPr="009A0C25">
        <w:rPr>
          <w:szCs w:val="23"/>
          <w:lang w:val="fr-FR"/>
        </w:rPr>
        <w:t xml:space="preserve"> s., la ville de Tours s’unifia : la construction du rempart commença en 1356 pour s’achever en 1368. Dans sa partie orientale, le rempart du 14</w:t>
      </w:r>
      <w:r w:rsidRPr="009A0C25">
        <w:rPr>
          <w:szCs w:val="23"/>
          <w:vertAlign w:val="superscript"/>
          <w:lang w:val="fr-FR"/>
        </w:rPr>
        <w:t>e</w:t>
      </w:r>
      <w:r w:rsidRPr="009A0C25">
        <w:rPr>
          <w:szCs w:val="23"/>
          <w:lang w:val="fr-FR"/>
        </w:rPr>
        <w:t xml:space="preserve"> réemploi la fortification du 4</w:t>
      </w:r>
      <w:r w:rsidRPr="009A0C25">
        <w:rPr>
          <w:szCs w:val="23"/>
          <w:vertAlign w:val="superscript"/>
          <w:lang w:val="fr-FR"/>
        </w:rPr>
        <w:t>e</w:t>
      </w:r>
      <w:r w:rsidRPr="009A0C25">
        <w:rPr>
          <w:szCs w:val="23"/>
          <w:lang w:val="fr-FR"/>
        </w:rPr>
        <w:t>. Un</w:t>
      </w:r>
      <w:r w:rsidR="00A41FA0" w:rsidRPr="009A0C25">
        <w:rPr>
          <w:szCs w:val="23"/>
          <w:lang w:val="fr-FR"/>
        </w:rPr>
        <w:t>e</w:t>
      </w:r>
      <w:r w:rsidRPr="009A0C25">
        <w:rPr>
          <w:szCs w:val="23"/>
          <w:lang w:val="fr-FR"/>
        </w:rPr>
        <w:t xml:space="preserve"> municipalité émergea lentement au 14</w:t>
      </w:r>
      <w:r w:rsidRPr="009A0C25">
        <w:rPr>
          <w:szCs w:val="23"/>
          <w:vertAlign w:val="superscript"/>
          <w:lang w:val="fr-FR"/>
        </w:rPr>
        <w:t>e</w:t>
      </w:r>
      <w:r w:rsidRPr="009A0C25">
        <w:rPr>
          <w:szCs w:val="23"/>
          <w:lang w:val="fr-FR"/>
        </w:rPr>
        <w:t>, d’abords dans le but d’organiser la déf</w:t>
      </w:r>
      <w:r w:rsidR="005D3113" w:rsidRPr="009A0C25">
        <w:rPr>
          <w:szCs w:val="23"/>
          <w:lang w:val="fr-FR"/>
        </w:rPr>
        <w:t>ense commune de la ville  (thèse B. Lefebvre, Tours).</w:t>
      </w:r>
    </w:p>
    <w:p w14:paraId="3CDAA9A3" w14:textId="77777777" w:rsidR="00580C53" w:rsidRPr="0032190F" w:rsidRDefault="00580C53" w:rsidP="00242C0F">
      <w:pPr>
        <w:autoSpaceDE w:val="0"/>
        <w:autoSpaceDN w:val="0"/>
        <w:adjustRightInd w:val="0"/>
        <w:jc w:val="both"/>
        <w:rPr>
          <w:rFonts w:ascii="TimesNewRomanPSMT" w:hAnsi="TimesNewRomanPSMT" w:cs="TimesNewRomanPSMT"/>
          <w:sz w:val="23"/>
          <w:szCs w:val="23"/>
          <w:lang w:val="fr-FR"/>
        </w:rPr>
      </w:pPr>
    </w:p>
    <w:p w14:paraId="2BAAA529" w14:textId="77777777" w:rsidR="00580C53" w:rsidRPr="0032190F" w:rsidRDefault="00580C53" w:rsidP="00426FF9">
      <w:pPr>
        <w:pStyle w:val="Heading1"/>
      </w:pPr>
      <w:r w:rsidRPr="0032190F">
        <w:t>REIMS</w:t>
      </w:r>
    </w:p>
    <w:p w14:paraId="4C8EF2A8" w14:textId="77777777" w:rsidR="00580C53" w:rsidRPr="0032190F" w:rsidRDefault="00580C53" w:rsidP="00242C0F">
      <w:pPr>
        <w:rPr>
          <w:lang w:val="fr-FR"/>
        </w:rPr>
      </w:pPr>
    </w:p>
    <w:p w14:paraId="22FFEBED" w14:textId="77777777" w:rsidR="00580C53" w:rsidRPr="0032190F" w:rsidRDefault="00580C53" w:rsidP="00242C0F">
      <w:pPr>
        <w:pStyle w:val="Heading2"/>
      </w:pPr>
      <w:r w:rsidRPr="0032190F">
        <w:t>Cathédrale</w:t>
      </w:r>
    </w:p>
    <w:p w14:paraId="4F0AB538" w14:textId="0839DC79" w:rsidR="00580C53" w:rsidRPr="0032190F" w:rsidRDefault="00580C53" w:rsidP="00242C0F">
      <w:pPr>
        <w:rPr>
          <w:lang w:val="fr-FR"/>
        </w:rPr>
      </w:pPr>
      <w:r w:rsidRPr="0032190F">
        <w:rPr>
          <w:lang w:val="fr-FR"/>
        </w:rPr>
        <w:t xml:space="preserve">La cathédrale de Reims représente une des meilleures expressions de l’architecture gothique au </w:t>
      </w:r>
      <w:hyperlink r:id="rId12644" w:anchor="Cul_Moyen_Age_Bas" w:history="1">
        <w:r w:rsidRPr="0032190F">
          <w:rPr>
            <w:rStyle w:val="Hyperlink"/>
            <w:lang w:val="fr-FR"/>
          </w:rPr>
          <w:t>Bas Moyen-Age</w:t>
        </w:r>
      </w:hyperlink>
      <w:r w:rsidRPr="0032190F">
        <w:rPr>
          <w:lang w:val="fr-FR"/>
        </w:rPr>
        <w:t xml:space="preserve"> (SS BIB). Construite au 13</w:t>
      </w:r>
      <w:r w:rsidRPr="0032190F">
        <w:rPr>
          <w:vertAlign w:val="superscript"/>
          <w:lang w:val="fr-FR"/>
        </w:rPr>
        <w:t>e</w:t>
      </w:r>
      <w:r w:rsidRPr="0032190F">
        <w:rPr>
          <w:lang w:val="fr-FR"/>
        </w:rPr>
        <w:t xml:space="preserve"> s. </w:t>
      </w:r>
      <w:r w:rsidRPr="0032190F">
        <w:rPr>
          <w:smallCaps/>
          <w:lang w:val="fr-FR"/>
        </w:rPr>
        <w:t>ad</w:t>
      </w:r>
      <w:r w:rsidRPr="0032190F">
        <w:rPr>
          <w:lang w:val="fr-FR"/>
        </w:rPr>
        <w:t>.</w:t>
      </w:r>
    </w:p>
    <w:p w14:paraId="68D7022E" w14:textId="77777777" w:rsidR="00580C53" w:rsidRPr="0032190F" w:rsidRDefault="00580C53" w:rsidP="00242C0F">
      <w:pPr>
        <w:jc w:val="both"/>
        <w:rPr>
          <w:lang w:val="fr-FR"/>
        </w:rPr>
      </w:pPr>
      <w:r w:rsidRPr="0032190F">
        <w:rPr>
          <w:lang w:val="fr-FR"/>
        </w:rPr>
        <w:t>L’Ange au sourire (dit</w:t>
      </w:r>
      <w:r w:rsidR="00517050" w:rsidRPr="0032190F">
        <w:rPr>
          <w:lang w:val="fr-FR"/>
        </w:rPr>
        <w:t>,</w:t>
      </w:r>
      <w:r w:rsidRPr="0032190F">
        <w:rPr>
          <w:lang w:val="fr-FR"/>
        </w:rPr>
        <w:t xml:space="preserve"> de Saint Nicaise) a été détruit par les bombardements allemands durant la WWI. Il a été reconstruit à l’aide d’un moulage qui est devenu le « nouvel original » (BIB C. Lancestremere, L’archéologie à la rencon</w:t>
      </w:r>
      <w:r w:rsidR="00517050" w:rsidRPr="0032190F">
        <w:rPr>
          <w:lang w:val="fr-FR"/>
        </w:rPr>
        <w:t>tre de ses publics, INHA, 2014)</w:t>
      </w:r>
    </w:p>
    <w:p w14:paraId="1B7B7A93" w14:textId="77777777" w:rsidR="00903604" w:rsidRPr="0032190F" w:rsidRDefault="00903604" w:rsidP="00242C0F">
      <w:pPr>
        <w:jc w:val="both"/>
        <w:rPr>
          <w:lang w:val="fr-FR"/>
        </w:rPr>
      </w:pPr>
    </w:p>
    <w:p w14:paraId="6B1A2767" w14:textId="77777777" w:rsidR="00903604" w:rsidRPr="0032190F" w:rsidRDefault="00903604" w:rsidP="00426FF9">
      <w:pPr>
        <w:pStyle w:val="Heading1"/>
      </w:pPr>
      <w:r w:rsidRPr="0032190F">
        <w:t>ORLEANS</w:t>
      </w:r>
    </w:p>
    <w:p w14:paraId="656677A0" w14:textId="77777777" w:rsidR="00903604" w:rsidRPr="0032190F" w:rsidRDefault="00903604" w:rsidP="00242C0F">
      <w:pPr>
        <w:jc w:val="both"/>
        <w:rPr>
          <w:lang w:val="fr-FR"/>
        </w:rPr>
      </w:pPr>
    </w:p>
    <w:p w14:paraId="270833D5" w14:textId="77777777" w:rsidR="00F33580" w:rsidRDefault="00F33580" w:rsidP="00242C0F">
      <w:pPr>
        <w:jc w:val="both"/>
        <w:rPr>
          <w:lang w:val="fr-FR"/>
        </w:rPr>
      </w:pPr>
      <w:r w:rsidRPr="0032190F">
        <w:rPr>
          <w:lang w:val="fr-FR"/>
        </w:rPr>
        <w:t>A l'emplacement des ponts d'Orléans, on a découvert un trésor monétaire de ~1000 monnaies interprété comme un "péage aux dieux" (BIB 2540)</w:t>
      </w:r>
    </w:p>
    <w:p w14:paraId="00B92BC7" w14:textId="77777777" w:rsidR="00491D18" w:rsidRDefault="00491D18" w:rsidP="00242C0F">
      <w:pPr>
        <w:jc w:val="both"/>
        <w:rPr>
          <w:lang w:val="fr-FR"/>
        </w:rPr>
      </w:pPr>
    </w:p>
    <w:p w14:paraId="5AD12A03" w14:textId="200949E1" w:rsidR="00491D18" w:rsidRDefault="00491D18" w:rsidP="00242C0F">
      <w:pPr>
        <w:jc w:val="both"/>
        <w:rPr>
          <w:lang w:val="fr-FR"/>
        </w:rPr>
      </w:pPr>
      <w:r>
        <w:rPr>
          <w:lang w:val="fr-FR"/>
        </w:rPr>
        <w:t>Constituerait un noeud dans l'axe Orléans-Levroux-</w:t>
      </w:r>
      <w:hyperlink r:id="rId12645" w:anchor="Sit_Amboise" w:history="1">
        <w:r w:rsidRPr="00087728">
          <w:rPr>
            <w:rStyle w:val="Hyperlink"/>
            <w:lang w:val="fr-FR"/>
          </w:rPr>
          <w:t>Amboise</w:t>
        </w:r>
      </w:hyperlink>
      <w:r>
        <w:rPr>
          <w:lang w:val="fr-FR"/>
        </w:rPr>
        <w:t xml:space="preserve"> pendant la période laténienne (BIB C. Filet et al. com. pers.)</w:t>
      </w:r>
    </w:p>
    <w:p w14:paraId="2545A230" w14:textId="77777777" w:rsidR="00491D18" w:rsidRPr="0032190F" w:rsidRDefault="00491D18" w:rsidP="00242C0F">
      <w:pPr>
        <w:jc w:val="both"/>
        <w:rPr>
          <w:lang w:val="fr-FR"/>
        </w:rPr>
      </w:pPr>
    </w:p>
    <w:p w14:paraId="7B6BDC5B" w14:textId="77777777" w:rsidR="00903604" w:rsidRPr="0032190F" w:rsidRDefault="00903604" w:rsidP="00242C0F">
      <w:pPr>
        <w:jc w:val="both"/>
        <w:rPr>
          <w:lang w:val="fr-FR"/>
        </w:rPr>
      </w:pPr>
      <w:r w:rsidRPr="0032190F">
        <w:rPr>
          <w:lang w:val="fr-FR"/>
        </w:rPr>
        <w:t>Dynamitage de la cathédrale d’Orléans en 1568 par les Protestants (BIB France culture, l’Année vue par… l’Histoire, 2015) [iconoclasme]</w:t>
      </w:r>
    </w:p>
    <w:p w14:paraId="73F195DA" w14:textId="77777777" w:rsidR="00A64702" w:rsidRPr="0032190F" w:rsidRDefault="00A64702" w:rsidP="00242C0F">
      <w:pPr>
        <w:autoSpaceDE w:val="0"/>
        <w:autoSpaceDN w:val="0"/>
        <w:adjustRightInd w:val="0"/>
        <w:jc w:val="both"/>
        <w:rPr>
          <w:rFonts w:ascii="TimesNewRomanPSMT" w:hAnsi="TimesNewRomanPSMT" w:cs="TimesNewRomanPSMT"/>
          <w:sz w:val="23"/>
          <w:szCs w:val="23"/>
          <w:lang w:val="fr-FR"/>
        </w:rPr>
      </w:pPr>
    </w:p>
    <w:p w14:paraId="160EC3B5" w14:textId="77777777" w:rsidR="00A64702" w:rsidRPr="0032190F" w:rsidRDefault="00A64702" w:rsidP="00426FF9">
      <w:pPr>
        <w:pStyle w:val="Heading1"/>
      </w:pPr>
      <w:bookmarkStart w:id="5220" w:name="Sit_Chartres"/>
      <w:r w:rsidRPr="0032190F">
        <w:lastRenderedPageBreak/>
        <w:t>CHARTRES</w:t>
      </w:r>
    </w:p>
    <w:bookmarkEnd w:id="5220"/>
    <w:p w14:paraId="4F76C5CD" w14:textId="77777777" w:rsidR="00BF0B69" w:rsidRPr="0032190F" w:rsidRDefault="00BF0B69" w:rsidP="00242C0F">
      <w:pPr>
        <w:autoSpaceDE w:val="0"/>
        <w:autoSpaceDN w:val="0"/>
        <w:adjustRightInd w:val="0"/>
        <w:jc w:val="both"/>
        <w:rPr>
          <w:lang w:val="fr-FR"/>
        </w:rPr>
      </w:pPr>
    </w:p>
    <w:p w14:paraId="1A8F3B84" w14:textId="77777777" w:rsidR="00A64702" w:rsidRPr="0032190F" w:rsidRDefault="00A64702" w:rsidP="00426FF9">
      <w:pPr>
        <w:pStyle w:val="Heading1"/>
      </w:pPr>
      <w:bookmarkStart w:id="5221" w:name="Sit_Bourges"/>
      <w:r w:rsidRPr="0032190F">
        <w:t>BOURGES</w:t>
      </w:r>
    </w:p>
    <w:bookmarkEnd w:id="5221"/>
    <w:p w14:paraId="03EAFBF7" w14:textId="77777777" w:rsidR="00A64702" w:rsidRPr="007326D7" w:rsidRDefault="007B1FB0" w:rsidP="00242C0F">
      <w:pPr>
        <w:rPr>
          <w:sz w:val="20"/>
          <w:lang w:val="fr-FR"/>
        </w:rPr>
      </w:pPr>
      <w:r w:rsidRPr="007326D7">
        <w:rPr>
          <w:i/>
          <w:sz w:val="20"/>
          <w:lang w:val="fr-FR"/>
        </w:rPr>
        <w:t>Avaricum</w:t>
      </w:r>
      <w:r w:rsidRPr="007326D7">
        <w:rPr>
          <w:sz w:val="20"/>
          <w:lang w:val="fr-FR"/>
        </w:rPr>
        <w:t xml:space="preserve"> antique</w:t>
      </w:r>
    </w:p>
    <w:p w14:paraId="68D0F15E" w14:textId="77777777" w:rsidR="007B1FB0" w:rsidRDefault="007B1FB0" w:rsidP="00242C0F">
      <w:pPr>
        <w:rPr>
          <w:lang w:val="fr-FR"/>
        </w:rPr>
      </w:pPr>
    </w:p>
    <w:p w14:paraId="32C89DA8" w14:textId="384BDF20" w:rsidR="00C95E36" w:rsidRDefault="00000000" w:rsidP="009E0F2C">
      <w:pPr>
        <w:rPr>
          <w:lang w:val="fr-FR"/>
        </w:rPr>
      </w:pPr>
      <w:hyperlink r:id="rId12646" w:anchor="Cul_Proto_Soc_Elites" w:history="1">
        <w:r w:rsidR="00817A76">
          <w:rPr>
            <w:rStyle w:val="Hyperlink"/>
            <w:lang w:val="fr-FR"/>
          </w:rPr>
          <w:t>s</w:t>
        </w:r>
        <w:r w:rsidR="00817A76" w:rsidRPr="0032190F">
          <w:rPr>
            <w:rStyle w:val="Hyperlink"/>
            <w:lang w:val="fr-FR"/>
          </w:rPr>
          <w:t>ite princier</w:t>
        </w:r>
      </w:hyperlink>
      <w:r w:rsidR="009E0F2C">
        <w:rPr>
          <w:lang w:val="fr-FR"/>
        </w:rPr>
        <w:t xml:space="preserve"> entouré de nombreux tombeau monumentaux (BIB 2621)</w:t>
      </w:r>
      <w:r w:rsidR="009E0F2C" w:rsidRPr="009E0F2C">
        <w:rPr>
          <w:lang w:val="fr-FR"/>
        </w:rPr>
        <w:t xml:space="preserve"> </w:t>
      </w:r>
      <w:r w:rsidR="00C95E36">
        <w:rPr>
          <w:lang w:val="fr-FR"/>
        </w:rPr>
        <w:t xml:space="preserve">entre Loire et Rhône, v. </w:t>
      </w:r>
      <w:hyperlink r:id="rId12647" w:anchor="Sit_Vix" w:history="1">
        <w:r w:rsidR="00C95E36" w:rsidRPr="00C95E36">
          <w:rPr>
            <w:rStyle w:val="Hyperlink"/>
            <w:lang w:val="fr-FR"/>
          </w:rPr>
          <w:t>Vix</w:t>
        </w:r>
      </w:hyperlink>
      <w:r w:rsidR="00C95E36">
        <w:rPr>
          <w:lang w:val="fr-FR"/>
        </w:rPr>
        <w:t xml:space="preserve"> (O. Buschenschutz in MOSAICnet 2018)</w:t>
      </w:r>
    </w:p>
    <w:p w14:paraId="55550F32" w14:textId="7D557543" w:rsidR="009E0F2C" w:rsidRDefault="009E0F2C" w:rsidP="009E0F2C">
      <w:pPr>
        <w:rPr>
          <w:lang w:val="fr-FR"/>
        </w:rPr>
      </w:pPr>
      <w:r>
        <w:rPr>
          <w:lang w:val="fr-FR"/>
        </w:rPr>
        <w:t xml:space="preserve">v. </w:t>
      </w:r>
      <w:hyperlink r:id="rId12648" w:anchor="Sit_Dun" w:history="1">
        <w:r w:rsidRPr="009E0F2C">
          <w:rPr>
            <w:rStyle w:val="Hyperlink"/>
            <w:lang w:val="fr-FR"/>
          </w:rPr>
          <w:t>route de Dun</w:t>
        </w:r>
      </w:hyperlink>
      <w:r>
        <w:rPr>
          <w:lang w:val="fr-FR"/>
        </w:rPr>
        <w:t xml:space="preserve"> (SS BIB)</w:t>
      </w:r>
    </w:p>
    <w:p w14:paraId="3B34D0D9" w14:textId="77777777" w:rsidR="00C95E36" w:rsidRPr="0032190F" w:rsidRDefault="00C95E36" w:rsidP="009E0F2C">
      <w:pPr>
        <w:rPr>
          <w:lang w:val="fr-FR"/>
        </w:rPr>
      </w:pPr>
    </w:p>
    <w:p w14:paraId="743CECF2" w14:textId="77777777" w:rsidR="009E0F2C" w:rsidRDefault="009E0F2C" w:rsidP="00242C0F">
      <w:pPr>
        <w:rPr>
          <w:lang w:val="fr-FR"/>
        </w:rPr>
      </w:pPr>
    </w:p>
    <w:p w14:paraId="605AF121" w14:textId="264B10D2" w:rsidR="00C81FB1" w:rsidRPr="0032190F" w:rsidRDefault="00C81FB1" w:rsidP="00242C0F">
      <w:pPr>
        <w:rPr>
          <w:lang w:val="fr-FR"/>
        </w:rPr>
      </w:pPr>
      <w:r w:rsidRPr="0032190F">
        <w:rPr>
          <w:lang w:val="fr-FR"/>
        </w:rPr>
        <w:t xml:space="preserve">Cher. Comme </w:t>
      </w:r>
      <w:hyperlink r:id="rId12649" w:anchor="Sit_Bragny_Saone" w:history="1">
        <w:r w:rsidRPr="0032190F">
          <w:rPr>
            <w:rStyle w:val="Hyperlink"/>
            <w:lang w:val="fr-FR"/>
          </w:rPr>
          <w:t>Bragny</w:t>
        </w:r>
      </w:hyperlink>
      <w:r w:rsidRPr="0032190F">
        <w:rPr>
          <w:lang w:val="fr-FR"/>
        </w:rPr>
        <w:t>, le site de Bourges a livré des éléments de parure Golasecca associés à du mobilier d'importation (BIB 2308 p. 461)</w:t>
      </w:r>
    </w:p>
    <w:p w14:paraId="1BE16A83" w14:textId="77777777" w:rsidR="00C81FB1" w:rsidRPr="0032190F" w:rsidRDefault="00C81FB1" w:rsidP="00242C0F">
      <w:pPr>
        <w:rPr>
          <w:lang w:val="fr-FR"/>
        </w:rPr>
      </w:pPr>
    </w:p>
    <w:p w14:paraId="31BFF02B" w14:textId="77777777" w:rsidR="007B1FB0" w:rsidRDefault="007B1FB0" w:rsidP="00242C0F">
      <w:pPr>
        <w:rPr>
          <w:lang w:val="fr-FR"/>
        </w:rPr>
      </w:pPr>
      <w:r w:rsidRPr="0032190F">
        <w:rPr>
          <w:lang w:val="fr-FR"/>
        </w:rPr>
        <w:t xml:space="preserve">César écrit qu’il  y a un </w:t>
      </w:r>
      <w:r w:rsidRPr="0032190F">
        <w:rPr>
          <w:i/>
          <w:lang w:val="fr-FR"/>
        </w:rPr>
        <w:t>forum</w:t>
      </w:r>
      <w:r w:rsidRPr="0032190F">
        <w:rPr>
          <w:lang w:val="fr-FR"/>
        </w:rPr>
        <w:t xml:space="preserve"> dans la cité (BIB GdG VII,28) </w:t>
      </w:r>
    </w:p>
    <w:p w14:paraId="2B6D6D86" w14:textId="77777777" w:rsidR="009E0F2C" w:rsidRDefault="009E0F2C" w:rsidP="00242C0F">
      <w:pPr>
        <w:rPr>
          <w:lang w:val="fr-FR"/>
        </w:rPr>
      </w:pPr>
    </w:p>
    <w:p w14:paraId="200F8799" w14:textId="2F558ADF" w:rsidR="007326D7" w:rsidRDefault="007326D7" w:rsidP="00242C0F">
      <w:pPr>
        <w:rPr>
          <w:lang w:val="fr-FR"/>
        </w:rPr>
      </w:pPr>
      <w:r>
        <w:rPr>
          <w:lang w:val="fr-FR"/>
        </w:rPr>
        <w:t xml:space="preserve">v. </w:t>
      </w:r>
      <w:hyperlink r:id="rId12650" w:anchor="Sit_Heuneburg" w:history="1">
        <w:r w:rsidRPr="0032190F">
          <w:rPr>
            <w:rStyle w:val="Hyperlink"/>
            <w:lang w:val="fr-FR"/>
          </w:rPr>
          <w:t>Heuneburg</w:t>
        </w:r>
      </w:hyperlink>
    </w:p>
    <w:p w14:paraId="0ED1AADD" w14:textId="77777777" w:rsidR="00A829C7" w:rsidRPr="0032190F" w:rsidRDefault="00A829C7" w:rsidP="00242C0F">
      <w:pPr>
        <w:rPr>
          <w:lang w:val="fr-FR"/>
        </w:rPr>
      </w:pPr>
    </w:p>
    <w:p w14:paraId="1C948F31" w14:textId="77777777" w:rsidR="00A829C7" w:rsidRPr="0032190F" w:rsidRDefault="00A829C7" w:rsidP="00426FF9">
      <w:pPr>
        <w:pStyle w:val="Heading1"/>
      </w:pPr>
      <w:bookmarkStart w:id="5222" w:name="Sit_Dun"/>
      <w:r w:rsidRPr="0032190F">
        <w:t>DUN (ROUTE DE)</w:t>
      </w:r>
    </w:p>
    <w:bookmarkEnd w:id="5222"/>
    <w:p w14:paraId="0A461967" w14:textId="77777777" w:rsidR="00A829C7" w:rsidRPr="0032190F" w:rsidRDefault="00A829C7" w:rsidP="00242C0F">
      <w:pPr>
        <w:rPr>
          <w:lang w:val="fr-FR"/>
        </w:rPr>
      </w:pPr>
    </w:p>
    <w:p w14:paraId="3E494CA6" w14:textId="77777777" w:rsidR="00A829C7" w:rsidRPr="0032190F" w:rsidRDefault="00A829C7" w:rsidP="00242C0F">
      <w:pPr>
        <w:rPr>
          <w:sz w:val="23"/>
          <w:szCs w:val="23"/>
          <w:lang w:val="fr-FR"/>
        </w:rPr>
      </w:pPr>
      <w:r w:rsidRPr="0032190F">
        <w:rPr>
          <w:sz w:val="23"/>
          <w:szCs w:val="23"/>
          <w:lang w:val="fr-FR"/>
        </w:rPr>
        <w:t>tombe de la « dame de Bourges » (BIB 2288 p. 318)</w:t>
      </w:r>
    </w:p>
    <w:p w14:paraId="1D0E5A0B" w14:textId="77777777" w:rsidR="00A829C7" w:rsidRPr="0032190F" w:rsidRDefault="00A829C7" w:rsidP="00242C0F">
      <w:pPr>
        <w:rPr>
          <w:lang w:val="fr-FR"/>
        </w:rPr>
      </w:pPr>
    </w:p>
    <w:p w14:paraId="4AA11463" w14:textId="77777777" w:rsidR="00A829C7" w:rsidRDefault="00A829C7" w:rsidP="009E0F2C">
      <w:pPr>
        <w:jc w:val="both"/>
        <w:rPr>
          <w:sz w:val="23"/>
          <w:szCs w:val="23"/>
          <w:lang w:val="fr-FR"/>
        </w:rPr>
      </w:pPr>
      <w:r w:rsidRPr="0032190F">
        <w:rPr>
          <w:lang w:val="fr-FR"/>
        </w:rPr>
        <w:t xml:space="preserve">Route de Dun (Bourges) </w:t>
      </w:r>
      <w:r w:rsidRPr="0032190F">
        <w:rPr>
          <w:sz w:val="23"/>
          <w:szCs w:val="23"/>
          <w:lang w:val="fr-FR"/>
        </w:rPr>
        <w:t>riche assemblage hétéroclite de la sépulture de haut rang, l’incinération sous tumulus. fibule de la Certosa et les pendeloques en forme d’entonnoir. Sépulture féminine du G IIIA2 (BIB 2288 p. 282). les trois pendeloques de la Route de Dun témoignent de relations suivies entre le domaine de Golasecca et la Gaule centrale entre la fin du Hallstatt et LTA (BIB 2288 p. 287)</w:t>
      </w:r>
      <w:r w:rsidR="009123EB" w:rsidRPr="0032190F">
        <w:rPr>
          <w:sz w:val="23"/>
          <w:szCs w:val="23"/>
          <w:lang w:val="fr-FR"/>
        </w:rPr>
        <w:t xml:space="preserve"> vaisselle métallique d’importation (BIB 2288 p. 320)</w:t>
      </w:r>
    </w:p>
    <w:p w14:paraId="2098033E" w14:textId="33AEC09E" w:rsidR="009E0F2C" w:rsidRPr="0032190F" w:rsidRDefault="009E0F2C" w:rsidP="009E0F2C">
      <w:pPr>
        <w:jc w:val="both"/>
        <w:rPr>
          <w:sz w:val="23"/>
          <w:szCs w:val="23"/>
          <w:lang w:val="fr-FR"/>
        </w:rPr>
      </w:pPr>
      <w:r>
        <w:rPr>
          <w:sz w:val="23"/>
          <w:szCs w:val="23"/>
          <w:lang w:val="fr-FR"/>
        </w:rPr>
        <w:t xml:space="preserve">v. </w:t>
      </w:r>
      <w:hyperlink r:id="rId12651" w:anchor="Sit_Bourges" w:history="1">
        <w:r w:rsidRPr="009E0F2C">
          <w:rPr>
            <w:rStyle w:val="Hyperlink"/>
            <w:sz w:val="23"/>
            <w:szCs w:val="23"/>
            <w:lang w:val="fr-FR"/>
          </w:rPr>
          <w:t>Bourges</w:t>
        </w:r>
      </w:hyperlink>
    </w:p>
    <w:p w14:paraId="02C11CDF" w14:textId="77777777" w:rsidR="009123EB" w:rsidRPr="0032190F" w:rsidRDefault="009123EB" w:rsidP="00242C0F">
      <w:pPr>
        <w:rPr>
          <w:sz w:val="23"/>
          <w:szCs w:val="23"/>
          <w:lang w:val="fr-FR"/>
        </w:rPr>
      </w:pPr>
    </w:p>
    <w:p w14:paraId="457D4518" w14:textId="77777777" w:rsidR="009123EB" w:rsidRPr="0032190F" w:rsidRDefault="009123EB" w:rsidP="00426FF9">
      <w:pPr>
        <w:pStyle w:val="Heading1"/>
      </w:pPr>
      <w:bookmarkStart w:id="5223" w:name="Sit_Douix"/>
      <w:r w:rsidRPr="0032190F">
        <w:t>DOUIX</w:t>
      </w:r>
    </w:p>
    <w:bookmarkEnd w:id="5223"/>
    <w:p w14:paraId="71D07865" w14:textId="385D0E3A" w:rsidR="007B1FB0" w:rsidRDefault="009123EB" w:rsidP="009E0F2C">
      <w:pPr>
        <w:jc w:val="both"/>
        <w:rPr>
          <w:sz w:val="23"/>
          <w:szCs w:val="23"/>
          <w:lang w:val="fr-FR"/>
        </w:rPr>
      </w:pPr>
      <w:r w:rsidRPr="0032190F">
        <w:rPr>
          <w:lang w:val="fr-FR"/>
        </w:rPr>
        <w:t xml:space="preserve">dépôt des sources de la Douix. </w:t>
      </w:r>
      <w:r w:rsidRPr="0032190F">
        <w:rPr>
          <w:sz w:val="23"/>
          <w:szCs w:val="23"/>
          <w:lang w:val="fr-FR"/>
        </w:rPr>
        <w:t>Distant d’à peine 7 km du complexe aristocratique de Vix, le dépôt se compose, pour la période hallstattienne, principalement de fibules en bronze et en fer dont la plupart s’inscrivent dans les productions régionales : culture du Jura, Franche-Comté et Bourgogne.</w:t>
      </w:r>
      <w:r w:rsidRPr="0032190F">
        <w:rPr>
          <w:lang w:val="fr-FR"/>
        </w:rPr>
        <w:t xml:space="preserve"> </w:t>
      </w:r>
      <w:r w:rsidRPr="0032190F">
        <w:rPr>
          <w:sz w:val="23"/>
          <w:szCs w:val="23"/>
          <w:lang w:val="fr-FR"/>
        </w:rPr>
        <w:t xml:space="preserve">Parmi les 159 fibules étudiées se démarque un petit lot de fibules italiques qui confèrent au dépôt une dimension suprarégionale importante, l’incluant parmi les rares exemples de dépôt aux assemblages d’origines mixtes documentés dans le domaine nord-alpin occidental au Hallstatt final.Il s’agit de cinq exemplaires, quatre en alliage cuivreux </w:t>
      </w:r>
      <w:r w:rsidR="009A36BA">
        <w:rPr>
          <w:sz w:val="23"/>
          <w:szCs w:val="23"/>
          <w:lang w:val="fr-FR"/>
        </w:rPr>
        <w:t>[</w:t>
      </w:r>
      <w:hyperlink r:id="rId12652" w:anchor="Sit_Cuivre" w:history="1">
        <w:r w:rsidR="009A36BA" w:rsidRPr="009A36BA">
          <w:rPr>
            <w:rStyle w:val="Hyperlink"/>
            <w:lang w:val="fr-FR"/>
          </w:rPr>
          <w:t>cuivre</w:t>
        </w:r>
      </w:hyperlink>
      <w:r w:rsidR="009A36BA">
        <w:rPr>
          <w:sz w:val="23"/>
          <w:szCs w:val="23"/>
          <w:lang w:val="fr-FR"/>
        </w:rPr>
        <w:t xml:space="preserve">] </w:t>
      </w:r>
      <w:r w:rsidRPr="0032190F">
        <w:rPr>
          <w:sz w:val="23"/>
          <w:szCs w:val="23"/>
          <w:lang w:val="fr-FR"/>
        </w:rPr>
        <w:t>et un en fer, témoignant de la présence d’éléments du costume masculin et féminin d’Italie septentrionale</w:t>
      </w:r>
      <w:r w:rsidR="00EC6EE6" w:rsidRPr="0032190F">
        <w:rPr>
          <w:sz w:val="23"/>
          <w:szCs w:val="23"/>
          <w:lang w:val="fr-FR"/>
        </w:rPr>
        <w:t>(BIB 2288 p. 321)</w:t>
      </w:r>
    </w:p>
    <w:p w14:paraId="65A7A0E4" w14:textId="77777777" w:rsidR="009E0F2C" w:rsidRDefault="009E0F2C" w:rsidP="009E0F2C">
      <w:pPr>
        <w:jc w:val="both"/>
        <w:rPr>
          <w:sz w:val="23"/>
          <w:szCs w:val="23"/>
          <w:lang w:val="fr-FR"/>
        </w:rPr>
      </w:pPr>
    </w:p>
    <w:p w14:paraId="6AD441BD" w14:textId="77777777" w:rsidR="009E0F2C" w:rsidRDefault="009E0F2C" w:rsidP="00426FF9">
      <w:pPr>
        <w:pStyle w:val="Heading1"/>
      </w:pPr>
      <w:bookmarkStart w:id="5224" w:name="Sit_Port_Sec"/>
      <w:r>
        <w:t>PORT SEC</w:t>
      </w:r>
    </w:p>
    <w:bookmarkEnd w:id="5224"/>
    <w:p w14:paraId="6BEAD39D" w14:textId="77777777" w:rsidR="009E0F2C" w:rsidRDefault="009E0F2C" w:rsidP="009E0F2C">
      <w:pPr>
        <w:jc w:val="both"/>
        <w:rPr>
          <w:sz w:val="23"/>
          <w:szCs w:val="23"/>
          <w:lang w:val="fr-FR"/>
        </w:rPr>
      </w:pPr>
      <w:r>
        <w:rPr>
          <w:sz w:val="23"/>
          <w:szCs w:val="23"/>
          <w:lang w:val="fr-FR"/>
        </w:rPr>
        <w:t>Port-Sec</w:t>
      </w:r>
    </w:p>
    <w:p w14:paraId="2AC513DD" w14:textId="77777777" w:rsidR="009E0F2C" w:rsidRDefault="009E0F2C" w:rsidP="009E0F2C">
      <w:pPr>
        <w:jc w:val="both"/>
        <w:rPr>
          <w:sz w:val="23"/>
          <w:szCs w:val="23"/>
          <w:lang w:val="fr-FR"/>
        </w:rPr>
      </w:pPr>
    </w:p>
    <w:p w14:paraId="6597D96D" w14:textId="77777777" w:rsidR="009E0F2C" w:rsidRPr="0032190F" w:rsidRDefault="009E0F2C" w:rsidP="009E0F2C">
      <w:pPr>
        <w:jc w:val="both"/>
        <w:rPr>
          <w:lang w:val="fr-FR"/>
        </w:rPr>
      </w:pPr>
      <w:r>
        <w:rPr>
          <w:sz w:val="23"/>
          <w:szCs w:val="23"/>
          <w:lang w:val="fr-FR"/>
        </w:rPr>
        <w:t>Port Sec sud, complexe artisanal princier à proximité de Bourges (SS BIB)</w:t>
      </w:r>
    </w:p>
    <w:p w14:paraId="0D7D2A21" w14:textId="77777777" w:rsidR="009123EB" w:rsidRPr="0032190F" w:rsidRDefault="009123EB" w:rsidP="00242C0F">
      <w:pPr>
        <w:rPr>
          <w:lang w:val="fr-FR"/>
        </w:rPr>
      </w:pPr>
    </w:p>
    <w:p w14:paraId="15C5ED50" w14:textId="77777777" w:rsidR="00A64702" w:rsidRPr="0032190F" w:rsidRDefault="00A64702" w:rsidP="00426FF9">
      <w:pPr>
        <w:pStyle w:val="Heading1"/>
      </w:pPr>
      <w:bookmarkStart w:id="5225" w:name="Sit_Noyons"/>
      <w:r w:rsidRPr="0032190F">
        <w:t>NOYONS</w:t>
      </w:r>
      <w:bookmarkEnd w:id="5225"/>
    </w:p>
    <w:p w14:paraId="652DC7D0" w14:textId="77777777" w:rsidR="00473D72" w:rsidRPr="0032190F" w:rsidRDefault="00473D72" w:rsidP="00242C0F">
      <w:pPr>
        <w:rPr>
          <w:lang w:val="fr-FR"/>
        </w:rPr>
      </w:pPr>
    </w:p>
    <w:p w14:paraId="285767C8" w14:textId="77777777" w:rsidR="0091110B" w:rsidRPr="0032190F" w:rsidRDefault="0091110B" w:rsidP="00242C0F">
      <w:pPr>
        <w:rPr>
          <w:lang w:val="fr-FR"/>
        </w:rPr>
      </w:pPr>
      <w:r w:rsidRPr="0032190F">
        <w:rPr>
          <w:lang w:val="fr-FR"/>
        </w:rPr>
        <w:t>Lieu où Charlemagne a été couronné. Chef d’évéché au 7</w:t>
      </w:r>
      <w:r w:rsidRPr="0032190F">
        <w:rPr>
          <w:vertAlign w:val="superscript"/>
          <w:lang w:val="fr-FR"/>
        </w:rPr>
        <w:t>e</w:t>
      </w:r>
      <w:r w:rsidRPr="0032190F">
        <w:rPr>
          <w:lang w:val="fr-FR"/>
        </w:rPr>
        <w:t xml:space="preserve"> [8</w:t>
      </w:r>
      <w:r w:rsidRPr="0032190F">
        <w:rPr>
          <w:vertAlign w:val="superscript"/>
          <w:lang w:val="fr-FR"/>
        </w:rPr>
        <w:t>e</w:t>
      </w:r>
      <w:r w:rsidRPr="0032190F">
        <w:rPr>
          <w:lang w:val="fr-FR"/>
        </w:rPr>
        <w:t> ?] (JIAP 2016, J. Gravier)</w:t>
      </w:r>
    </w:p>
    <w:p w14:paraId="3C3528BE" w14:textId="77777777" w:rsidR="0091110B" w:rsidRPr="0032190F" w:rsidRDefault="0091110B" w:rsidP="00242C0F">
      <w:pPr>
        <w:rPr>
          <w:lang w:val="fr-FR"/>
        </w:rPr>
      </w:pPr>
    </w:p>
    <w:p w14:paraId="5E68C6A1" w14:textId="77777777" w:rsidR="00473D72" w:rsidRPr="0032190F" w:rsidRDefault="00473D72" w:rsidP="00426FF9">
      <w:pPr>
        <w:pStyle w:val="Heading1"/>
      </w:pPr>
      <w:bookmarkStart w:id="5226" w:name="Sit_Laon"/>
      <w:r w:rsidRPr="0032190F">
        <w:t>LAON</w:t>
      </w:r>
      <w:bookmarkEnd w:id="5226"/>
    </w:p>
    <w:p w14:paraId="749904DF" w14:textId="77777777" w:rsidR="00473D72" w:rsidRPr="0032190F" w:rsidRDefault="00473D72" w:rsidP="00242C0F">
      <w:pPr>
        <w:rPr>
          <w:lang w:val="fr-FR"/>
        </w:rPr>
      </w:pPr>
    </w:p>
    <w:p w14:paraId="2D5CDEEA" w14:textId="77777777" w:rsidR="00473D72" w:rsidRPr="0032190F" w:rsidRDefault="00473D72" w:rsidP="00242C0F">
      <w:pPr>
        <w:jc w:val="both"/>
        <w:rPr>
          <w:lang w:val="fr-FR"/>
        </w:rPr>
      </w:pPr>
      <w:r w:rsidRPr="0032190F">
        <w:rPr>
          <w:lang w:val="fr-FR"/>
        </w:rPr>
        <w:lastRenderedPageBreak/>
        <w:t>La commune de Laon est bien connue grâce au récit de Gibert de Nogent. Là, les bourgeois de cette petite ville organisent une commune liant tous les habitants, y compris les clercs. L’évêque et le seigneur Gauldry s’accorde avec le roi Louis VI, en 1112 ; pour la supprimer moyennant 700 livres contre seulement 400 offerts par les bourgeois à l’appui royal. En 1116, quand le cupide évêque essaya de récupérer ses livres en voulant lev</w:t>
      </w:r>
      <w:r w:rsidR="009C64DD" w:rsidRPr="0032190F">
        <w:rPr>
          <w:lang w:val="fr-FR"/>
        </w:rPr>
        <w:t>e</w:t>
      </w:r>
      <w:r w:rsidRPr="0032190F">
        <w:rPr>
          <w:lang w:val="fr-FR"/>
        </w:rPr>
        <w:t>r une taxe, une insurrection se souleva aux cris de « commune » et Gauldry en mourru. En 1128, Laon retouva son organisation propre rétablie par le roi (Le Monde des Villes au Moyen-Âge, S. Roux p. 27)</w:t>
      </w:r>
      <w:r w:rsidR="00D67C78" w:rsidRPr="0032190F">
        <w:rPr>
          <w:lang w:val="fr-FR"/>
        </w:rPr>
        <w:t>.</w:t>
      </w:r>
    </w:p>
    <w:p w14:paraId="5EE0933E" w14:textId="77777777" w:rsidR="00C95D3B" w:rsidRPr="0032190F" w:rsidRDefault="00C95D3B" w:rsidP="00242C0F">
      <w:pPr>
        <w:jc w:val="both"/>
        <w:rPr>
          <w:lang w:val="fr-FR"/>
        </w:rPr>
      </w:pPr>
    </w:p>
    <w:p w14:paraId="687DA25D" w14:textId="77777777" w:rsidR="00C95D3B" w:rsidRPr="0032190F" w:rsidRDefault="00C95D3B" w:rsidP="00426FF9">
      <w:pPr>
        <w:pStyle w:val="Heading1"/>
      </w:pPr>
      <w:r w:rsidRPr="0032190F">
        <w:t>VAL-SUZON (habitats desertés des forêts du haut)</w:t>
      </w:r>
    </w:p>
    <w:p w14:paraId="36CAB8C1" w14:textId="77777777" w:rsidR="00C95D3B" w:rsidRPr="0032190F" w:rsidRDefault="00C95D3B" w:rsidP="00242C0F">
      <w:pPr>
        <w:jc w:val="both"/>
        <w:rPr>
          <w:lang w:val="fr-FR"/>
        </w:rPr>
      </w:pPr>
    </w:p>
    <w:p w14:paraId="1A1E9E54" w14:textId="27D4B599" w:rsidR="00C37BB3" w:rsidRPr="0032190F" w:rsidRDefault="00C37BB3" w:rsidP="00242C0F">
      <w:pPr>
        <w:jc w:val="both"/>
        <w:rPr>
          <w:lang w:val="fr-FR"/>
        </w:rPr>
      </w:pPr>
      <w:r w:rsidRPr="0032190F">
        <w:rPr>
          <w:lang w:val="fr-FR"/>
        </w:rPr>
        <w:t xml:space="preserve">L’habitat </w:t>
      </w:r>
      <w:hyperlink r:id="rId12653" w:anchor="Cul_Moyen_Age_Bas" w:history="1">
        <w:r w:rsidRPr="0032190F">
          <w:rPr>
            <w:rStyle w:val="Hyperlink"/>
            <w:lang w:val="fr-FR"/>
          </w:rPr>
          <w:t>médieval</w:t>
        </w:r>
      </w:hyperlink>
      <w:r w:rsidR="004B5F33" w:rsidRPr="0032190F">
        <w:rPr>
          <w:lang w:val="fr-FR"/>
        </w:rPr>
        <w:t xml:space="preserve">spécialisé dans l’élevage des ovins, </w:t>
      </w:r>
      <w:r w:rsidRPr="0032190F">
        <w:rPr>
          <w:lang w:val="fr-FR"/>
        </w:rPr>
        <w:t>deserté du 14</w:t>
      </w:r>
      <w:r w:rsidRPr="0032190F">
        <w:rPr>
          <w:vertAlign w:val="superscript"/>
          <w:lang w:val="fr-FR"/>
        </w:rPr>
        <w:t>e</w:t>
      </w:r>
      <w:r w:rsidRPr="0032190F">
        <w:rPr>
          <w:lang w:val="fr-FR"/>
        </w:rPr>
        <w:t xml:space="preserve"> – début 15</w:t>
      </w:r>
      <w:r w:rsidRPr="0032190F">
        <w:rPr>
          <w:vertAlign w:val="superscript"/>
          <w:lang w:val="fr-FR"/>
        </w:rPr>
        <w:t>e</w:t>
      </w:r>
      <w:r w:rsidR="004B5F33" w:rsidRPr="0032190F">
        <w:rPr>
          <w:lang w:val="fr-FR"/>
        </w:rPr>
        <w:t xml:space="preserve"> s. (renseigné dans les archives </w:t>
      </w:r>
      <w:r w:rsidRPr="0032190F">
        <w:rPr>
          <w:lang w:val="fr-FR"/>
        </w:rPr>
        <w:t xml:space="preserve">1323 et </w:t>
      </w:r>
      <w:r w:rsidR="004B5F33" w:rsidRPr="0032190F">
        <w:rPr>
          <w:lang w:val="fr-FR"/>
        </w:rPr>
        <w:t xml:space="preserve">déclaré </w:t>
      </w:r>
      <w:r w:rsidRPr="0032190F">
        <w:rPr>
          <w:lang w:val="fr-FR"/>
        </w:rPr>
        <w:t xml:space="preserve">deserté </w:t>
      </w:r>
      <w:r w:rsidR="004B5F33" w:rsidRPr="0032190F">
        <w:rPr>
          <w:lang w:val="fr-FR"/>
        </w:rPr>
        <w:t xml:space="preserve">en </w:t>
      </w:r>
      <w:r w:rsidRPr="0032190F">
        <w:rPr>
          <w:lang w:val="fr-FR"/>
        </w:rPr>
        <w:t>1417), dans le bois de Cestres, commune de Saint-Martin-du-Mont (Côte-d’Or). Cet habitat est dé</w:t>
      </w:r>
      <w:r w:rsidR="004B5F33" w:rsidRPr="0032190F">
        <w:rPr>
          <w:lang w:val="fr-FR"/>
        </w:rPr>
        <w:t>pe</w:t>
      </w:r>
      <w:r w:rsidRPr="0032190F">
        <w:rPr>
          <w:lang w:val="fr-FR"/>
        </w:rPr>
        <w:t xml:space="preserve">ndant du temporal (domaine) de l’abbaye Saint-Seine </w:t>
      </w:r>
      <w:r w:rsidR="004B5F33" w:rsidRPr="0032190F">
        <w:rPr>
          <w:lang w:val="fr-FR"/>
        </w:rPr>
        <w:t xml:space="preserve">où elle est située aux marges </w:t>
      </w:r>
      <w:r w:rsidRPr="0032190F">
        <w:rPr>
          <w:lang w:val="fr-FR"/>
        </w:rPr>
        <w:t>(Journée régionale d’archéologie en Bourgogne, 2014).</w:t>
      </w:r>
    </w:p>
    <w:p w14:paraId="23ACCAAB" w14:textId="77777777" w:rsidR="00C37BB3" w:rsidRPr="0032190F" w:rsidRDefault="00C37BB3" w:rsidP="00242C0F">
      <w:pPr>
        <w:jc w:val="both"/>
        <w:rPr>
          <w:lang w:val="fr-FR"/>
        </w:rPr>
      </w:pPr>
    </w:p>
    <w:p w14:paraId="36E7C6E8" w14:textId="77777777" w:rsidR="00C37BB3" w:rsidRPr="0032190F" w:rsidRDefault="00C37BB3" w:rsidP="00242C0F">
      <w:pPr>
        <w:jc w:val="both"/>
        <w:rPr>
          <w:lang w:val="fr-FR"/>
        </w:rPr>
      </w:pPr>
      <w:r w:rsidRPr="0032190F">
        <w:rPr>
          <w:lang w:val="fr-FR"/>
        </w:rPr>
        <w:t>Cet habitat comprend des enclos-jardins aménagés pour pallier à la médiocrité du sol ; un four à pain (d’une sole de 5 m</w:t>
      </w:r>
      <w:r w:rsidRPr="0032190F">
        <w:rPr>
          <w:vertAlign w:val="superscript"/>
          <w:lang w:val="fr-FR"/>
        </w:rPr>
        <w:t>2</w:t>
      </w:r>
      <w:r w:rsidRPr="0032190F">
        <w:rPr>
          <w:lang w:val="fr-FR"/>
        </w:rPr>
        <w:t>) (Journée régionale d’archéologie en Bourgogne, 2014)</w:t>
      </w:r>
    </w:p>
    <w:p w14:paraId="74C68260" w14:textId="77777777" w:rsidR="00C37BB3" w:rsidRPr="0032190F" w:rsidRDefault="00C37BB3" w:rsidP="00242C0F">
      <w:pPr>
        <w:jc w:val="both"/>
        <w:rPr>
          <w:lang w:val="fr-FR"/>
        </w:rPr>
      </w:pPr>
    </w:p>
    <w:p w14:paraId="7E84A3BE" w14:textId="77777777" w:rsidR="00C37BB3" w:rsidRDefault="00C37BB3" w:rsidP="00242C0F">
      <w:pPr>
        <w:jc w:val="both"/>
        <w:rPr>
          <w:lang w:val="fr-FR"/>
        </w:rPr>
      </w:pPr>
      <w:r w:rsidRPr="0032190F">
        <w:rPr>
          <w:lang w:val="fr-FR"/>
        </w:rPr>
        <w:t>En raison de la Guerre de 100 ans, entre 1380 et 1431, le nombre de feux des terres de Saint-Seine passent de 613 à 291 (Journée régionale d’archéologie en Bourgogne, 2014)</w:t>
      </w:r>
      <w:r w:rsidR="004B5F33" w:rsidRPr="0032190F">
        <w:rPr>
          <w:lang w:val="fr-FR"/>
        </w:rPr>
        <w:t>.</w:t>
      </w:r>
    </w:p>
    <w:p w14:paraId="418AAE6D" w14:textId="77777777" w:rsidR="009353A3" w:rsidRDefault="009353A3" w:rsidP="00242C0F">
      <w:pPr>
        <w:jc w:val="both"/>
        <w:rPr>
          <w:lang w:val="fr-FR"/>
        </w:rPr>
      </w:pPr>
    </w:p>
    <w:p w14:paraId="005275ED" w14:textId="77777777" w:rsidR="009353A3" w:rsidRDefault="009353A3" w:rsidP="00426FF9">
      <w:pPr>
        <w:pStyle w:val="Heading1"/>
      </w:pPr>
      <w:bookmarkStart w:id="5227" w:name="Sit_Mirebeau"/>
      <w:r>
        <w:t>MIREBEAU-SUR-BEZE</w:t>
      </w:r>
    </w:p>
    <w:bookmarkEnd w:id="5227"/>
    <w:p w14:paraId="7682AEE8" w14:textId="77777777" w:rsidR="009353A3" w:rsidRPr="0032190F" w:rsidRDefault="009353A3" w:rsidP="00242C0F">
      <w:pPr>
        <w:jc w:val="both"/>
        <w:rPr>
          <w:lang w:val="fr-FR"/>
        </w:rPr>
      </w:pPr>
      <w:r>
        <w:rPr>
          <w:lang w:val="fr-FR"/>
        </w:rPr>
        <w:t>Mirebeau-sur-Bèze (Côte-d'Or, Bourgogne). Sanctuaire/lieu de culte actif dès le 6e aec jusqu'au 2e AD avec un fanum gallo-romain. En territoire lingon, à proximité des Sequanes et des Eduens. Dépôt monétaires massifs (2 vases de 308 potins et 10 monnaies en electrum) daté du 2e/3e aec, associé à plusieurs autres dépôts. Offrandes individuelles datées de la fin du 2e et début du 1er aec dans des fosses à rejet: fibules, monnaies, fragments de bracelets, vases miniatures, etc. Ces objets ont été jetés au sol, brisés, pliés (BIB expo Monnaies! Monnaies! Bibracte 2018)</w:t>
      </w:r>
    </w:p>
    <w:p w14:paraId="0E7CE1C3" w14:textId="77777777" w:rsidR="00C37BB3" w:rsidRDefault="00C37BB3" w:rsidP="00242C0F">
      <w:pPr>
        <w:jc w:val="both"/>
        <w:rPr>
          <w:lang w:val="fr-FR"/>
        </w:rPr>
      </w:pPr>
    </w:p>
    <w:p w14:paraId="67EDB1DB" w14:textId="77777777" w:rsidR="00F810F4" w:rsidRPr="0032190F" w:rsidRDefault="00F810F4" w:rsidP="00242C0F">
      <w:pPr>
        <w:jc w:val="both"/>
        <w:rPr>
          <w:lang w:val="fr-FR"/>
        </w:rPr>
      </w:pPr>
    </w:p>
    <w:p w14:paraId="24CD0B5B" w14:textId="77777777" w:rsidR="00675BA4" w:rsidRPr="0032190F" w:rsidRDefault="00675BA4" w:rsidP="00426FF9">
      <w:pPr>
        <w:pStyle w:val="Heading1"/>
      </w:pPr>
      <w:bookmarkStart w:id="5228" w:name="Sit_Vezelay"/>
      <w:r w:rsidRPr="0032190F">
        <w:t>VEZELAY</w:t>
      </w:r>
    </w:p>
    <w:bookmarkEnd w:id="5228"/>
    <w:p w14:paraId="69397201" w14:textId="77777777" w:rsidR="00675BA4" w:rsidRPr="0032190F" w:rsidRDefault="00675BA4" w:rsidP="00C31D13">
      <w:pPr>
        <w:rPr>
          <w:lang w:val="fr-FR"/>
        </w:rPr>
      </w:pPr>
      <w:r w:rsidRPr="0032190F">
        <w:rPr>
          <w:lang w:val="fr-FR"/>
        </w:rPr>
        <w:br/>
        <w:t>Vézelay, Bourgogne, nord du massif, Abbaye clunisienne Sainte-Marie-Madeleine, architecture romane. Viollet-le-Duc effectue sa restauration entre 1840 et 1</w:t>
      </w:r>
      <w:r w:rsidR="00C31D13" w:rsidRPr="0032190F">
        <w:rPr>
          <w:lang w:val="fr-FR"/>
        </w:rPr>
        <w:t>859 (Expo Viollet-Le-Duc, 2014). Sur le chemin de Saint-Jacques-de-Compostelle (SS BIB)</w:t>
      </w:r>
    </w:p>
    <w:p w14:paraId="5BD7894C" w14:textId="77777777" w:rsidR="001D162E" w:rsidRPr="0032190F" w:rsidRDefault="001D162E" w:rsidP="00242C0F">
      <w:pPr>
        <w:jc w:val="both"/>
        <w:rPr>
          <w:lang w:val="fr-FR"/>
        </w:rPr>
      </w:pPr>
    </w:p>
    <w:p w14:paraId="76BB08E4" w14:textId="77777777" w:rsidR="001D162E" w:rsidRPr="0032190F" w:rsidRDefault="001D162E" w:rsidP="00426FF9">
      <w:pPr>
        <w:pStyle w:val="Heading1"/>
      </w:pPr>
      <w:bookmarkStart w:id="5229" w:name="Sit_Cluny"/>
      <w:r w:rsidRPr="0032190F">
        <w:t>CLUNY</w:t>
      </w:r>
    </w:p>
    <w:bookmarkEnd w:id="5229"/>
    <w:p w14:paraId="0050FC55" w14:textId="77777777" w:rsidR="00E105E3" w:rsidRPr="0032190F" w:rsidRDefault="00E105E3" w:rsidP="00242C0F">
      <w:pPr>
        <w:jc w:val="both"/>
        <w:rPr>
          <w:lang w:val="fr-FR"/>
        </w:rPr>
      </w:pPr>
    </w:p>
    <w:p w14:paraId="3DECF2C4" w14:textId="343FE62F" w:rsidR="001D162E" w:rsidRPr="0032190F" w:rsidRDefault="001D162E" w:rsidP="00242C0F">
      <w:pPr>
        <w:jc w:val="both"/>
        <w:rPr>
          <w:lang w:val="fr-FR"/>
        </w:rPr>
      </w:pPr>
      <w:r w:rsidRPr="0032190F">
        <w:rPr>
          <w:lang w:val="fr-FR"/>
        </w:rPr>
        <w:t xml:space="preserve">Saône-et-Loire, Abbaye fondée en 909/910 par le duc d’Aquitaine. Foyer de reformation du monachisme </w:t>
      </w:r>
      <w:hyperlink r:id="rId12654" w:anchor="Cul_Christianisme" w:history="1">
        <w:r w:rsidRPr="0032190F">
          <w:rPr>
            <w:rStyle w:val="Hyperlink"/>
            <w:lang w:val="fr-FR"/>
          </w:rPr>
          <w:t>benedictin</w:t>
        </w:r>
      </w:hyperlink>
      <w:r w:rsidRPr="0032190F">
        <w:rPr>
          <w:lang w:val="fr-FR"/>
        </w:rPr>
        <w:t xml:space="preserve"> (wiki)</w:t>
      </w:r>
    </w:p>
    <w:p w14:paraId="462A1149" w14:textId="77777777" w:rsidR="001D162E" w:rsidRPr="0032190F" w:rsidRDefault="001D162E" w:rsidP="00242C0F">
      <w:pPr>
        <w:jc w:val="both"/>
        <w:rPr>
          <w:lang w:val="fr-FR"/>
        </w:rPr>
      </w:pPr>
    </w:p>
    <w:p w14:paraId="56E5FBB4" w14:textId="77777777" w:rsidR="00BC1F4C" w:rsidRPr="0032190F" w:rsidRDefault="00BC1F4C" w:rsidP="00242C0F">
      <w:pPr>
        <w:jc w:val="both"/>
        <w:rPr>
          <w:lang w:val="fr-FR"/>
        </w:rPr>
      </w:pPr>
      <w:r w:rsidRPr="0032190F">
        <w:rPr>
          <w:lang w:val="fr-FR"/>
        </w:rPr>
        <w:t>La maison des Dragons située sur la place de la cathédrale. Elle a le plan au sol très classique dit « maison-bloc » (Journée régionale d’archéologie en Bourgogne, 2014)</w:t>
      </w:r>
    </w:p>
    <w:p w14:paraId="4FF60E98" w14:textId="77777777" w:rsidR="00903604" w:rsidRPr="0032190F" w:rsidRDefault="00903604" w:rsidP="00242C0F">
      <w:pPr>
        <w:jc w:val="both"/>
        <w:rPr>
          <w:lang w:val="fr-FR"/>
        </w:rPr>
      </w:pPr>
    </w:p>
    <w:p w14:paraId="2D9AADC5" w14:textId="77777777" w:rsidR="00903604" w:rsidRPr="0032190F" w:rsidRDefault="00903604" w:rsidP="00242C0F">
      <w:pPr>
        <w:jc w:val="both"/>
        <w:rPr>
          <w:lang w:val="fr-FR"/>
        </w:rPr>
      </w:pPr>
      <w:r w:rsidRPr="0032190F">
        <w:rPr>
          <w:lang w:val="fr-FR"/>
        </w:rPr>
        <w:t>Après la Révolution française, Cluny 3 est vendue à un propriétaire qui en vendra les pierres (BIB France culture, l’Année vue par… l’Histoire, 2015)</w:t>
      </w:r>
    </w:p>
    <w:p w14:paraId="22091C29" w14:textId="77777777" w:rsidR="00E535C5" w:rsidRPr="0032190F" w:rsidRDefault="00E535C5" w:rsidP="00242C0F">
      <w:pPr>
        <w:jc w:val="both"/>
        <w:rPr>
          <w:lang w:val="fr-FR"/>
        </w:rPr>
      </w:pPr>
    </w:p>
    <w:p w14:paraId="528A1035" w14:textId="77777777" w:rsidR="00E535C5" w:rsidRPr="0032190F" w:rsidRDefault="00E535C5" w:rsidP="00426FF9">
      <w:pPr>
        <w:pStyle w:val="Heading1"/>
      </w:pPr>
      <w:bookmarkStart w:id="5230" w:name="Sit_Moncel"/>
      <w:r w:rsidRPr="0032190F">
        <w:lastRenderedPageBreak/>
        <w:t>MONCEL</w:t>
      </w:r>
    </w:p>
    <w:bookmarkEnd w:id="5230"/>
    <w:p w14:paraId="159CADC1" w14:textId="77777777" w:rsidR="00E535C5" w:rsidRPr="0032190F" w:rsidRDefault="00E535C5" w:rsidP="00242C0F">
      <w:pPr>
        <w:jc w:val="both"/>
        <w:rPr>
          <w:lang w:val="fr-FR"/>
        </w:rPr>
      </w:pPr>
    </w:p>
    <w:p w14:paraId="36C27930" w14:textId="68DD5D21" w:rsidR="00E535C5" w:rsidRPr="0032190F" w:rsidRDefault="00E535C5" w:rsidP="00242C0F">
      <w:pPr>
        <w:jc w:val="both"/>
        <w:rPr>
          <w:lang w:val="fr-FR"/>
        </w:rPr>
      </w:pPr>
      <w:r w:rsidRPr="0032190F">
        <w:rPr>
          <w:lang w:val="fr-FR"/>
        </w:rPr>
        <w:t>L’abbaye royale du Moncel (Pontpoint, Oise), près de Pont-Sainte-Maxence, a été fondée en 1309 par Philippe IV le Bel [</w:t>
      </w:r>
      <w:hyperlink r:id="rId12655" w:anchor="Cul_Capetiens" w:history="1">
        <w:r w:rsidRPr="0032190F">
          <w:rPr>
            <w:rStyle w:val="Hyperlink"/>
            <w:lang w:val="fr-FR"/>
          </w:rPr>
          <w:t>Capétien</w:t>
        </w:r>
      </w:hyperlink>
      <w:r w:rsidRPr="0032190F">
        <w:rPr>
          <w:lang w:val="fr-FR"/>
        </w:rPr>
        <w:t>] (wiki).</w:t>
      </w:r>
    </w:p>
    <w:p w14:paraId="5DB0097E" w14:textId="77777777" w:rsidR="00E535C5" w:rsidRPr="0032190F" w:rsidRDefault="00E535C5" w:rsidP="00242C0F">
      <w:pPr>
        <w:jc w:val="both"/>
        <w:rPr>
          <w:lang w:val="fr-FR"/>
        </w:rPr>
      </w:pPr>
      <w:r w:rsidRPr="0032190F">
        <w:rPr>
          <w:lang w:val="fr-FR"/>
        </w:rPr>
        <w:t>Elle abrite l’ordre des Clarisses (branche féminine des Fransiscains) qui doit prier pour le roi (wiki)</w:t>
      </w:r>
    </w:p>
    <w:p w14:paraId="4569058F" w14:textId="77777777" w:rsidR="00235086" w:rsidRPr="0032190F" w:rsidRDefault="00235086" w:rsidP="00242C0F">
      <w:pPr>
        <w:jc w:val="both"/>
        <w:rPr>
          <w:lang w:val="fr-FR"/>
        </w:rPr>
      </w:pPr>
    </w:p>
    <w:p w14:paraId="6907102B" w14:textId="77777777" w:rsidR="00235086" w:rsidRPr="0032190F" w:rsidRDefault="00235086" w:rsidP="00426FF9">
      <w:pPr>
        <w:pStyle w:val="Heading1"/>
      </w:pPr>
      <w:bookmarkStart w:id="5231" w:name="Sit_Gournay_Aronde"/>
      <w:r w:rsidRPr="0032190F">
        <w:t>GOURNAY-SUR-ARONDE</w:t>
      </w:r>
    </w:p>
    <w:bookmarkEnd w:id="5231"/>
    <w:p w14:paraId="4F043DED" w14:textId="77777777" w:rsidR="00235086" w:rsidRPr="0032190F" w:rsidRDefault="00235086" w:rsidP="00242C0F">
      <w:pPr>
        <w:jc w:val="both"/>
        <w:rPr>
          <w:lang w:val="fr-FR"/>
        </w:rPr>
      </w:pPr>
    </w:p>
    <w:p w14:paraId="70C8940C" w14:textId="77777777" w:rsidR="00235086" w:rsidRPr="0032190F" w:rsidRDefault="00235086" w:rsidP="00242C0F">
      <w:pPr>
        <w:jc w:val="both"/>
        <w:rPr>
          <w:lang w:val="fr-FR"/>
        </w:rPr>
      </w:pPr>
      <w:r w:rsidRPr="0032190F">
        <w:rPr>
          <w:lang w:val="fr-FR"/>
        </w:rPr>
        <w:t>Oise. Sanctuaire guerrier du 3</w:t>
      </w:r>
      <w:r w:rsidRPr="0032190F">
        <w:rPr>
          <w:vertAlign w:val="superscript"/>
          <w:lang w:val="fr-FR"/>
        </w:rPr>
        <w:t>e</w:t>
      </w:r>
      <w:r w:rsidRPr="0032190F">
        <w:rPr>
          <w:lang w:val="fr-FR"/>
        </w:rPr>
        <w:t xml:space="preserve"> aec (BIB </w:t>
      </w:r>
      <w:r w:rsidRPr="0032190F">
        <w:rPr>
          <w:i/>
          <w:lang w:val="fr-FR"/>
        </w:rPr>
        <w:t>Quand les gaulois perdaient la tête</w:t>
      </w:r>
      <w:r w:rsidRPr="0032190F">
        <w:rPr>
          <w:lang w:val="fr-FR"/>
        </w:rPr>
        <w:t>)</w:t>
      </w:r>
    </w:p>
    <w:p w14:paraId="59E4803A" w14:textId="77777777" w:rsidR="000E3EEF" w:rsidRPr="0032190F" w:rsidRDefault="000E3EEF" w:rsidP="00242C0F">
      <w:pPr>
        <w:jc w:val="both"/>
        <w:rPr>
          <w:lang w:val="fr-FR"/>
        </w:rPr>
      </w:pPr>
    </w:p>
    <w:p w14:paraId="2E181241" w14:textId="77777777" w:rsidR="000E3EEF" w:rsidRPr="0032190F" w:rsidRDefault="000E3EEF" w:rsidP="00426FF9">
      <w:pPr>
        <w:pStyle w:val="Heading1"/>
      </w:pPr>
      <w:bookmarkStart w:id="5232" w:name="Sit_Roubion"/>
      <w:r w:rsidRPr="0032190F">
        <w:t>ROUBION</w:t>
      </w:r>
    </w:p>
    <w:bookmarkEnd w:id="5232"/>
    <w:p w14:paraId="6C8111A4" w14:textId="77777777" w:rsidR="000E3EEF" w:rsidRPr="0032190F" w:rsidRDefault="000E3EEF" w:rsidP="00242C0F">
      <w:pPr>
        <w:jc w:val="both"/>
        <w:rPr>
          <w:lang w:val="fr-FR"/>
        </w:rPr>
      </w:pPr>
    </w:p>
    <w:p w14:paraId="2E8EAC1A" w14:textId="674E0D37" w:rsidR="000E3EEF" w:rsidRDefault="000E3EEF" w:rsidP="00242C0F">
      <w:pPr>
        <w:jc w:val="both"/>
        <w:rPr>
          <w:lang w:val="fr-FR"/>
        </w:rPr>
      </w:pPr>
      <w:r w:rsidRPr="0032190F">
        <w:rPr>
          <w:lang w:val="fr-FR"/>
        </w:rPr>
        <w:t xml:space="preserve">Roubion (Alpes-Maritimes), installé sur un piton rocheux. Daté de La Tène. Nombreuses </w:t>
      </w:r>
      <w:hyperlink r:id="rId12656" w:anchor="Cul_Art_TAC_T_c_teteCoupee" w:history="1">
        <w:r w:rsidR="00D732A2" w:rsidRPr="00D732A2">
          <w:rPr>
            <w:rStyle w:val="Hyperlink"/>
            <w:lang w:val="fr-FR"/>
          </w:rPr>
          <w:t>têtes coupées</w:t>
        </w:r>
      </w:hyperlink>
      <w:r w:rsidR="00D732A2" w:rsidRPr="0032190F">
        <w:rPr>
          <w:lang w:val="fr-FR"/>
        </w:rPr>
        <w:t xml:space="preserve"> </w:t>
      </w:r>
      <w:r w:rsidRPr="0032190F">
        <w:rPr>
          <w:lang w:val="fr-FR"/>
        </w:rPr>
        <w:t>(SS BIB)</w:t>
      </w:r>
    </w:p>
    <w:p w14:paraId="326D2E19" w14:textId="77777777" w:rsidR="00904281" w:rsidRDefault="00904281" w:rsidP="00242C0F">
      <w:pPr>
        <w:jc w:val="both"/>
        <w:rPr>
          <w:lang w:val="fr-FR"/>
        </w:rPr>
      </w:pPr>
    </w:p>
    <w:p w14:paraId="218E47F4" w14:textId="77777777" w:rsidR="00904281" w:rsidRDefault="00904281" w:rsidP="00426FF9">
      <w:pPr>
        <w:pStyle w:val="Heading1"/>
      </w:pPr>
      <w:bookmarkStart w:id="5233" w:name="Sit_Marnay"/>
      <w:r>
        <w:t>MARNAY</w:t>
      </w:r>
    </w:p>
    <w:bookmarkEnd w:id="5233"/>
    <w:p w14:paraId="6A6B316E" w14:textId="77777777" w:rsidR="005C0B98" w:rsidRDefault="005C0B98" w:rsidP="00242C0F">
      <w:pPr>
        <w:jc w:val="both"/>
        <w:rPr>
          <w:lang w:val="fr-FR"/>
        </w:rPr>
      </w:pPr>
    </w:p>
    <w:p w14:paraId="2D544857" w14:textId="61669945" w:rsidR="00904281" w:rsidRPr="0032190F" w:rsidRDefault="00904281" w:rsidP="00242C0F">
      <w:pPr>
        <w:jc w:val="both"/>
        <w:rPr>
          <w:lang w:val="fr-FR"/>
        </w:rPr>
      </w:pPr>
      <w:r>
        <w:rPr>
          <w:lang w:val="fr-FR"/>
        </w:rPr>
        <w:t xml:space="preserve">Saône-et-Loire, gué dans lequel a été trouvé une </w:t>
      </w:r>
      <w:hyperlink r:id="rId12657" w:anchor="Cul_Precoloniale_Obj_broche_rotir" w:history="1">
        <w:r w:rsidR="005C0B98">
          <w:rPr>
            <w:rStyle w:val="Hyperlink"/>
            <w:lang w:val="fr-FR"/>
          </w:rPr>
          <w:t>b</w:t>
        </w:r>
        <w:r w:rsidR="005C0B98" w:rsidRPr="0032190F">
          <w:rPr>
            <w:rStyle w:val="Hyperlink"/>
            <w:lang w:val="fr-FR"/>
          </w:rPr>
          <w:t>roches à rotir</w:t>
        </w:r>
      </w:hyperlink>
      <w:r>
        <w:rPr>
          <w:lang w:val="fr-FR"/>
        </w:rPr>
        <w:t>. Cette dernière peut être considérée comme une monnaie (BIB expo Monnaies! Monnaies! Bibracte 2018)</w:t>
      </w:r>
    </w:p>
    <w:p w14:paraId="1568035B" w14:textId="77777777" w:rsidR="00BC1F4C" w:rsidRDefault="00BC1F4C" w:rsidP="00242C0F">
      <w:pPr>
        <w:jc w:val="both"/>
        <w:rPr>
          <w:lang w:val="fr-FR"/>
        </w:rPr>
      </w:pPr>
    </w:p>
    <w:p w14:paraId="5255740D" w14:textId="77777777" w:rsidR="00904281" w:rsidRDefault="00904281" w:rsidP="00426FF9">
      <w:pPr>
        <w:pStyle w:val="Heading1"/>
      </w:pPr>
      <w:bookmarkStart w:id="5234" w:name="Sit_Seurre"/>
      <w:r>
        <w:t>SEURRE</w:t>
      </w:r>
    </w:p>
    <w:bookmarkEnd w:id="5234"/>
    <w:p w14:paraId="33520731" w14:textId="77777777" w:rsidR="005C0B98" w:rsidRDefault="005C0B98" w:rsidP="00242C0F">
      <w:pPr>
        <w:jc w:val="both"/>
        <w:rPr>
          <w:lang w:val="fr-FR"/>
        </w:rPr>
      </w:pPr>
    </w:p>
    <w:p w14:paraId="6CEAAEED" w14:textId="77777777" w:rsidR="00904281" w:rsidRDefault="00904281" w:rsidP="00242C0F">
      <w:pPr>
        <w:jc w:val="both"/>
        <w:rPr>
          <w:lang w:val="fr-FR"/>
        </w:rPr>
      </w:pPr>
      <w:r>
        <w:rPr>
          <w:lang w:val="fr-FR"/>
        </w:rPr>
        <w:t>Côte-d'Or, dans la Saône ont été trouvées des barres de fer</w:t>
      </w:r>
      <w:r w:rsidR="005C0B98">
        <w:rPr>
          <w:lang w:val="fr-FR"/>
        </w:rPr>
        <w:t xml:space="preserve"> [lingots]</w:t>
      </w:r>
      <w:r>
        <w:rPr>
          <w:lang w:val="fr-FR"/>
        </w:rPr>
        <w:t>. Ces dernières peuvent être considérées comme des monnaies (BIB expo Monnaies! Monnaies! Bibracte 2018)</w:t>
      </w:r>
    </w:p>
    <w:p w14:paraId="0245A8EC" w14:textId="77777777" w:rsidR="00904281" w:rsidRPr="0032190F" w:rsidRDefault="00904281" w:rsidP="00242C0F">
      <w:pPr>
        <w:jc w:val="both"/>
        <w:rPr>
          <w:lang w:val="fr-FR"/>
        </w:rPr>
      </w:pPr>
    </w:p>
    <w:p w14:paraId="456E0BB9" w14:textId="77777777" w:rsidR="00E105E3" w:rsidRPr="0032190F" w:rsidRDefault="00E105E3" w:rsidP="00426FF9">
      <w:pPr>
        <w:pStyle w:val="Heading1"/>
      </w:pPr>
      <w:bookmarkStart w:id="5235" w:name="Sit_Autun"/>
      <w:r w:rsidRPr="0032190F">
        <w:t>AUTUN</w:t>
      </w:r>
    </w:p>
    <w:bookmarkEnd w:id="5235"/>
    <w:p w14:paraId="29C49592" w14:textId="77777777" w:rsidR="00E105E3" w:rsidRPr="0032190F" w:rsidRDefault="00E105E3" w:rsidP="00242C0F">
      <w:pPr>
        <w:rPr>
          <w:lang w:val="fr-FR"/>
        </w:rPr>
      </w:pPr>
    </w:p>
    <w:p w14:paraId="75AAD8F4" w14:textId="77777777" w:rsidR="00E105E3" w:rsidRPr="0032190F" w:rsidRDefault="00E105E3" w:rsidP="00242C0F">
      <w:pPr>
        <w:rPr>
          <w:lang w:val="fr-FR"/>
        </w:rPr>
      </w:pPr>
      <w:r w:rsidRPr="0032190F">
        <w:rPr>
          <w:lang w:val="fr-FR"/>
        </w:rPr>
        <w:t xml:space="preserve">Saône-et-Loire, </w:t>
      </w:r>
      <w:r w:rsidRPr="0032190F">
        <w:rPr>
          <w:i/>
          <w:lang w:val="fr-FR"/>
        </w:rPr>
        <w:t>Augustudunum</w:t>
      </w:r>
      <w:r w:rsidRPr="0032190F">
        <w:rPr>
          <w:lang w:val="fr-FR"/>
        </w:rPr>
        <w:t xml:space="preserve"> romaine fondée sous le règne d’Auguste </w:t>
      </w:r>
      <w:r w:rsidR="00615041" w:rsidRPr="0032190F">
        <w:rPr>
          <w:lang w:val="fr-FR"/>
        </w:rPr>
        <w:t xml:space="preserve">dont elle porte le nom (litt. ville d’Auguste) </w:t>
      </w:r>
      <w:r w:rsidRPr="0032190F">
        <w:rPr>
          <w:lang w:val="fr-FR"/>
        </w:rPr>
        <w:t>(wiki).</w:t>
      </w:r>
      <w:r w:rsidR="000B081A" w:rsidRPr="0032190F">
        <w:rPr>
          <w:lang w:val="fr-FR"/>
        </w:rPr>
        <w:t xml:space="preserve"> Elle est située à proximité de la </w:t>
      </w:r>
      <w:r w:rsidR="000B081A" w:rsidRPr="0032190F">
        <w:rPr>
          <w:i/>
          <w:lang w:val="fr-FR"/>
        </w:rPr>
        <w:t>via Agrippa</w:t>
      </w:r>
      <w:r w:rsidR="000B081A" w:rsidRPr="0032190F">
        <w:rPr>
          <w:lang w:val="fr-FR"/>
        </w:rPr>
        <w:t xml:space="preserve"> qui lui est en partie contemporaine (Musée Bibracte)</w:t>
      </w:r>
    </w:p>
    <w:p w14:paraId="3651FD74" w14:textId="77777777" w:rsidR="00E105E3" w:rsidRPr="0032190F" w:rsidRDefault="00E105E3" w:rsidP="00242C0F">
      <w:pPr>
        <w:rPr>
          <w:lang w:val="fr-FR"/>
        </w:rPr>
      </w:pPr>
    </w:p>
    <w:p w14:paraId="02752BE1" w14:textId="084F270B" w:rsidR="00F3357B" w:rsidRPr="0032190F" w:rsidRDefault="00E105E3" w:rsidP="00242C0F">
      <w:pPr>
        <w:jc w:val="both"/>
        <w:rPr>
          <w:lang w:val="fr-FR"/>
        </w:rPr>
      </w:pPr>
      <w:r w:rsidRPr="0032190F">
        <w:rPr>
          <w:lang w:val="fr-FR"/>
        </w:rPr>
        <w:t xml:space="preserve">Capitale des </w:t>
      </w:r>
      <w:hyperlink r:id="rId12658" w:anchor="Cul_Gaulois_Eduens" w:history="1">
        <w:r w:rsidRPr="0032190F">
          <w:rPr>
            <w:rStyle w:val="Hyperlink"/>
            <w:lang w:val="fr-FR"/>
          </w:rPr>
          <w:t>Éduens</w:t>
        </w:r>
      </w:hyperlink>
      <w:r w:rsidRPr="0032190F">
        <w:rPr>
          <w:lang w:val="fr-FR"/>
        </w:rPr>
        <w:t xml:space="preserve"> en remplacement de </w:t>
      </w:r>
      <w:hyperlink r:id="rId12659" w:anchor="Sit_Bibracte" w:history="1">
        <w:r w:rsidRPr="0032190F">
          <w:rPr>
            <w:rStyle w:val="Hyperlink"/>
            <w:lang w:val="fr-FR"/>
          </w:rPr>
          <w:t>Bibracte</w:t>
        </w:r>
      </w:hyperlink>
      <w:r w:rsidR="00EE1B90" w:rsidRPr="0032190F">
        <w:rPr>
          <w:lang w:val="fr-FR"/>
        </w:rPr>
        <w:t xml:space="preserve"> à l’époque rom</w:t>
      </w:r>
      <w:r w:rsidR="00615041" w:rsidRPr="0032190F">
        <w:rPr>
          <w:lang w:val="fr-FR"/>
        </w:rPr>
        <w:t>a</w:t>
      </w:r>
      <w:r w:rsidR="00EE1B90" w:rsidRPr="0032190F">
        <w:rPr>
          <w:lang w:val="fr-FR"/>
        </w:rPr>
        <w:t xml:space="preserve">ine. </w:t>
      </w:r>
      <w:r w:rsidR="00F3357B" w:rsidRPr="0032190F">
        <w:rPr>
          <w:lang w:val="fr-FR"/>
        </w:rPr>
        <w:t xml:space="preserve">Absence d’amphores de type </w:t>
      </w:r>
      <w:hyperlink r:id="rId12660" w:anchor="Cul_Dressel_t_1" w:history="1">
        <w:r w:rsidR="00F3357B" w:rsidRPr="00A71276">
          <w:rPr>
            <w:rStyle w:val="Hyperlink"/>
            <w:lang w:val="fr-FR"/>
          </w:rPr>
          <w:t>Dressel 1</w:t>
        </w:r>
      </w:hyperlink>
      <w:r w:rsidR="00F3357B" w:rsidRPr="0032190F">
        <w:rPr>
          <w:lang w:val="fr-FR"/>
        </w:rPr>
        <w:t xml:space="preserve"> (qui sont présentes à Bibracte) (Journée régionale d’archéologie en Bourgogne, 2014)</w:t>
      </w:r>
    </w:p>
    <w:p w14:paraId="6420F6F5" w14:textId="77777777" w:rsidR="00F3357B" w:rsidRPr="0032190F" w:rsidRDefault="00272647" w:rsidP="00242C0F">
      <w:pPr>
        <w:rPr>
          <w:lang w:val="fr-FR"/>
        </w:rPr>
      </w:pPr>
      <w:r>
        <w:rPr>
          <w:lang w:val="fr-FR"/>
        </w:rPr>
        <w:t>Nécropole gallo-romaine du 2e AD avec 79 stèles complètes (200 fragments) en 2 groupes: "stèle à cartouche" (croissant de lune), "stèles figurées" (personnages) (Poster Glux-en-Glenne, Bibracte)</w:t>
      </w:r>
    </w:p>
    <w:p w14:paraId="5FAEF2E4" w14:textId="31290F80" w:rsidR="00E105E3" w:rsidRPr="0032190F" w:rsidRDefault="00000000" w:rsidP="00242C0F">
      <w:pPr>
        <w:rPr>
          <w:lang w:val="fr-FR"/>
        </w:rPr>
      </w:pPr>
      <w:hyperlink r:id="rId12661" w:anchor="Cul_Christianisme" w:history="1">
        <w:r w:rsidR="00EE1B90" w:rsidRPr="0032190F">
          <w:rPr>
            <w:rStyle w:val="Hyperlink"/>
            <w:lang w:val="fr-FR"/>
          </w:rPr>
          <w:t>E</w:t>
        </w:r>
        <w:r w:rsidR="00E105E3" w:rsidRPr="0032190F">
          <w:rPr>
            <w:rStyle w:val="Hyperlink"/>
            <w:lang w:val="fr-FR"/>
          </w:rPr>
          <w:t>vêché</w:t>
        </w:r>
      </w:hyperlink>
      <w:r w:rsidR="00E105E3" w:rsidRPr="0032190F">
        <w:rPr>
          <w:lang w:val="fr-FR"/>
        </w:rPr>
        <w:t xml:space="preserve"> dès l'</w:t>
      </w:r>
      <w:hyperlink r:id="rId12662" w:anchor="Cul_Antiquite" w:history="1">
        <w:r w:rsidR="00E105E3" w:rsidRPr="0032190F">
          <w:rPr>
            <w:rStyle w:val="Hyperlink"/>
            <w:lang w:val="fr-FR"/>
          </w:rPr>
          <w:t>Antiquité</w:t>
        </w:r>
      </w:hyperlink>
      <w:r w:rsidR="00E105E3" w:rsidRPr="0032190F">
        <w:rPr>
          <w:lang w:val="fr-FR"/>
        </w:rPr>
        <w:t xml:space="preserve"> (wiki)</w:t>
      </w:r>
    </w:p>
    <w:p w14:paraId="55A8F629" w14:textId="77777777" w:rsidR="00F3357B" w:rsidRPr="0032190F" w:rsidRDefault="00F3357B" w:rsidP="00242C0F">
      <w:pPr>
        <w:rPr>
          <w:lang w:val="fr-FR"/>
        </w:rPr>
      </w:pPr>
    </w:p>
    <w:p w14:paraId="4DF85ADC" w14:textId="77777777" w:rsidR="00F3357B" w:rsidRPr="0032190F" w:rsidRDefault="00F3357B" w:rsidP="00242C0F">
      <w:pPr>
        <w:pStyle w:val="Heading2"/>
      </w:pPr>
      <w:r w:rsidRPr="0032190F">
        <w:t>Secteur du Temple de Janus</w:t>
      </w:r>
    </w:p>
    <w:p w14:paraId="4BC28D34" w14:textId="77777777" w:rsidR="00F3357B" w:rsidRPr="0032190F" w:rsidRDefault="00F3357B" w:rsidP="00242C0F">
      <w:pPr>
        <w:rPr>
          <w:lang w:val="fr-FR"/>
        </w:rPr>
      </w:pPr>
    </w:p>
    <w:p w14:paraId="01AFD139" w14:textId="77777777" w:rsidR="00F3357B" w:rsidRDefault="00F3357B" w:rsidP="00242C0F">
      <w:r>
        <w:t>5 états</w:t>
      </w:r>
    </w:p>
    <w:p w14:paraId="50FA1634" w14:textId="77777777" w:rsidR="00F3357B" w:rsidRDefault="00F3357B" w:rsidP="00242C0F"/>
    <w:tbl>
      <w:tblPr>
        <w:tblW w:w="770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6"/>
        <w:gridCol w:w="4130"/>
        <w:gridCol w:w="2918"/>
      </w:tblGrid>
      <w:tr w:rsidR="00F3357B" w14:paraId="47D6E62F" w14:textId="77777777" w:rsidTr="00615041">
        <w:trPr>
          <w:jc w:val="center"/>
        </w:trPr>
        <w:tc>
          <w:tcPr>
            <w:tcW w:w="656" w:type="dxa"/>
            <w:shd w:val="clear" w:color="auto" w:fill="auto"/>
            <w:vAlign w:val="center"/>
          </w:tcPr>
          <w:p w14:paraId="25329FF6" w14:textId="77777777" w:rsidR="00F3357B" w:rsidRDefault="00F3357B" w:rsidP="00242C0F">
            <w:pPr>
              <w:jc w:val="center"/>
            </w:pPr>
            <w:r>
              <w:t>5</w:t>
            </w:r>
          </w:p>
        </w:tc>
        <w:tc>
          <w:tcPr>
            <w:tcW w:w="4130" w:type="dxa"/>
            <w:shd w:val="clear" w:color="auto" w:fill="auto"/>
          </w:tcPr>
          <w:p w14:paraId="222F6D65" w14:textId="77777777" w:rsidR="00F3357B" w:rsidRDefault="00F3357B" w:rsidP="00242C0F"/>
        </w:tc>
        <w:tc>
          <w:tcPr>
            <w:tcW w:w="2918" w:type="dxa"/>
            <w:shd w:val="clear" w:color="auto" w:fill="auto"/>
          </w:tcPr>
          <w:p w14:paraId="10848B0B" w14:textId="77777777" w:rsidR="00F3357B" w:rsidRDefault="00F3357B" w:rsidP="00242C0F"/>
        </w:tc>
      </w:tr>
      <w:tr w:rsidR="00F3357B" w14:paraId="186DAD03" w14:textId="77777777" w:rsidTr="00615041">
        <w:trPr>
          <w:jc w:val="center"/>
        </w:trPr>
        <w:tc>
          <w:tcPr>
            <w:tcW w:w="656" w:type="dxa"/>
            <w:shd w:val="clear" w:color="auto" w:fill="auto"/>
            <w:vAlign w:val="center"/>
          </w:tcPr>
          <w:p w14:paraId="1A4973F7" w14:textId="77777777" w:rsidR="00F3357B" w:rsidRDefault="00F3357B" w:rsidP="00242C0F">
            <w:pPr>
              <w:jc w:val="center"/>
            </w:pPr>
            <w:r>
              <w:t>4</w:t>
            </w:r>
          </w:p>
        </w:tc>
        <w:tc>
          <w:tcPr>
            <w:tcW w:w="4130" w:type="dxa"/>
            <w:shd w:val="clear" w:color="auto" w:fill="auto"/>
          </w:tcPr>
          <w:p w14:paraId="0EF28ADF" w14:textId="77777777" w:rsidR="00F3357B" w:rsidRDefault="00F3357B" w:rsidP="00242C0F"/>
        </w:tc>
        <w:tc>
          <w:tcPr>
            <w:tcW w:w="2918" w:type="dxa"/>
            <w:shd w:val="clear" w:color="auto" w:fill="auto"/>
          </w:tcPr>
          <w:p w14:paraId="09C65313" w14:textId="77777777" w:rsidR="00F3357B" w:rsidRDefault="00F3357B" w:rsidP="00242C0F"/>
        </w:tc>
      </w:tr>
      <w:tr w:rsidR="00F3357B" w14:paraId="36484587" w14:textId="77777777" w:rsidTr="00615041">
        <w:trPr>
          <w:jc w:val="center"/>
        </w:trPr>
        <w:tc>
          <w:tcPr>
            <w:tcW w:w="656" w:type="dxa"/>
            <w:shd w:val="clear" w:color="auto" w:fill="auto"/>
            <w:vAlign w:val="center"/>
          </w:tcPr>
          <w:p w14:paraId="42930CE7" w14:textId="77777777" w:rsidR="00F3357B" w:rsidRDefault="00F3357B" w:rsidP="00242C0F">
            <w:pPr>
              <w:jc w:val="center"/>
            </w:pPr>
            <w:r>
              <w:t>3</w:t>
            </w:r>
          </w:p>
        </w:tc>
        <w:tc>
          <w:tcPr>
            <w:tcW w:w="4130" w:type="dxa"/>
            <w:shd w:val="clear" w:color="auto" w:fill="auto"/>
          </w:tcPr>
          <w:p w14:paraId="1E62D854" w14:textId="77777777" w:rsidR="00F3357B" w:rsidRDefault="00F3357B" w:rsidP="00242C0F">
            <w:r>
              <w:t>enceinte médiévale</w:t>
            </w:r>
          </w:p>
        </w:tc>
        <w:tc>
          <w:tcPr>
            <w:tcW w:w="2918" w:type="dxa"/>
            <w:shd w:val="clear" w:color="auto" w:fill="auto"/>
          </w:tcPr>
          <w:p w14:paraId="5111E342" w14:textId="77777777" w:rsidR="00F3357B" w:rsidRDefault="00F3357B" w:rsidP="00242C0F">
            <w:r>
              <w:t>12</w:t>
            </w:r>
            <w:r w:rsidRPr="004D1996">
              <w:rPr>
                <w:vertAlign w:val="superscript"/>
              </w:rPr>
              <w:t>e</w:t>
            </w:r>
            <w:r>
              <w:t>-14</w:t>
            </w:r>
            <w:r w:rsidRPr="004D1996">
              <w:rPr>
                <w:vertAlign w:val="superscript"/>
              </w:rPr>
              <w:t>e</w:t>
            </w:r>
            <w:r w:rsidR="00615041">
              <w:t xml:space="preserve"> s.</w:t>
            </w:r>
          </w:p>
        </w:tc>
      </w:tr>
      <w:tr w:rsidR="00F3357B" w:rsidRPr="008A1841" w14:paraId="5F431F9C" w14:textId="77777777" w:rsidTr="00615041">
        <w:trPr>
          <w:jc w:val="center"/>
        </w:trPr>
        <w:tc>
          <w:tcPr>
            <w:tcW w:w="656" w:type="dxa"/>
            <w:shd w:val="clear" w:color="auto" w:fill="auto"/>
            <w:vAlign w:val="center"/>
          </w:tcPr>
          <w:p w14:paraId="0DA00AC3" w14:textId="77777777" w:rsidR="00F3357B" w:rsidRDefault="00F3357B" w:rsidP="00242C0F">
            <w:pPr>
              <w:jc w:val="center"/>
            </w:pPr>
            <w:r>
              <w:t>2-3</w:t>
            </w:r>
          </w:p>
        </w:tc>
        <w:tc>
          <w:tcPr>
            <w:tcW w:w="4130" w:type="dxa"/>
            <w:shd w:val="clear" w:color="auto" w:fill="auto"/>
          </w:tcPr>
          <w:p w14:paraId="4FC98F97" w14:textId="77777777" w:rsidR="00F3357B" w:rsidRDefault="00F3357B" w:rsidP="00242C0F">
            <w:r>
              <w:t>abandon/destruction</w:t>
            </w:r>
          </w:p>
        </w:tc>
        <w:tc>
          <w:tcPr>
            <w:tcW w:w="2918" w:type="dxa"/>
            <w:shd w:val="clear" w:color="auto" w:fill="auto"/>
          </w:tcPr>
          <w:p w14:paraId="029668E7" w14:textId="77777777" w:rsidR="00F3357B" w:rsidRPr="00A0014D" w:rsidRDefault="00F3357B" w:rsidP="00242C0F">
            <w:pPr>
              <w:rPr>
                <w:lang w:val="fr-FR"/>
              </w:rPr>
            </w:pPr>
            <w:r w:rsidRPr="00A0014D">
              <w:rPr>
                <w:lang w:val="fr-FR"/>
              </w:rPr>
              <w:t>fin 3</w:t>
            </w:r>
            <w:r w:rsidRPr="00A0014D">
              <w:rPr>
                <w:vertAlign w:val="superscript"/>
                <w:lang w:val="fr-FR"/>
              </w:rPr>
              <w:t>e</w:t>
            </w:r>
            <w:r w:rsidRPr="00A0014D">
              <w:rPr>
                <w:lang w:val="fr-FR"/>
              </w:rPr>
              <w:t>, début 4</w:t>
            </w:r>
            <w:r w:rsidRPr="00A0014D">
              <w:rPr>
                <w:vertAlign w:val="superscript"/>
                <w:lang w:val="fr-FR"/>
              </w:rPr>
              <w:t>e</w:t>
            </w:r>
            <w:r w:rsidRPr="00A0014D">
              <w:rPr>
                <w:lang w:val="fr-FR"/>
              </w:rPr>
              <w:t xml:space="preserve"> s. ap.</w:t>
            </w:r>
          </w:p>
        </w:tc>
      </w:tr>
      <w:tr w:rsidR="00F3357B" w:rsidRPr="008A1841" w14:paraId="210A7D38" w14:textId="77777777" w:rsidTr="00615041">
        <w:trPr>
          <w:jc w:val="center"/>
        </w:trPr>
        <w:tc>
          <w:tcPr>
            <w:tcW w:w="656" w:type="dxa"/>
            <w:shd w:val="clear" w:color="auto" w:fill="auto"/>
            <w:vAlign w:val="center"/>
          </w:tcPr>
          <w:p w14:paraId="2D209EA2" w14:textId="77777777" w:rsidR="00F3357B" w:rsidRDefault="00F3357B" w:rsidP="00242C0F">
            <w:pPr>
              <w:jc w:val="center"/>
            </w:pPr>
            <w:r>
              <w:t>2-2</w:t>
            </w:r>
          </w:p>
        </w:tc>
        <w:tc>
          <w:tcPr>
            <w:tcW w:w="4130" w:type="dxa"/>
            <w:shd w:val="clear" w:color="auto" w:fill="auto"/>
          </w:tcPr>
          <w:p w14:paraId="57727A1A" w14:textId="77777777" w:rsidR="00F3357B" w:rsidRPr="0032190F" w:rsidRDefault="00F3357B" w:rsidP="00242C0F">
            <w:pPr>
              <w:rPr>
                <w:lang w:val="fr-FR"/>
              </w:rPr>
            </w:pPr>
            <w:r w:rsidRPr="0032190F">
              <w:rPr>
                <w:lang w:val="fr-FR"/>
              </w:rPr>
              <w:t>construction du péribole, fonctionnement du temple et du péribole</w:t>
            </w:r>
          </w:p>
        </w:tc>
        <w:tc>
          <w:tcPr>
            <w:tcW w:w="2918" w:type="dxa"/>
            <w:shd w:val="clear" w:color="auto" w:fill="auto"/>
          </w:tcPr>
          <w:p w14:paraId="5DC31BB3" w14:textId="77777777" w:rsidR="00F3357B" w:rsidRPr="0032190F" w:rsidRDefault="00F3357B" w:rsidP="00242C0F">
            <w:pPr>
              <w:rPr>
                <w:lang w:val="fr-FR"/>
              </w:rPr>
            </w:pPr>
          </w:p>
        </w:tc>
      </w:tr>
      <w:tr w:rsidR="00F3357B" w14:paraId="03C8E596" w14:textId="77777777" w:rsidTr="00615041">
        <w:trPr>
          <w:jc w:val="center"/>
        </w:trPr>
        <w:tc>
          <w:tcPr>
            <w:tcW w:w="656" w:type="dxa"/>
            <w:shd w:val="clear" w:color="auto" w:fill="auto"/>
            <w:vAlign w:val="center"/>
          </w:tcPr>
          <w:p w14:paraId="2A7282FE" w14:textId="77777777" w:rsidR="00F3357B" w:rsidRDefault="00F3357B" w:rsidP="00242C0F">
            <w:pPr>
              <w:jc w:val="center"/>
            </w:pPr>
            <w:r>
              <w:lastRenderedPageBreak/>
              <w:t>2-1</w:t>
            </w:r>
          </w:p>
        </w:tc>
        <w:tc>
          <w:tcPr>
            <w:tcW w:w="4130" w:type="dxa"/>
            <w:shd w:val="clear" w:color="auto" w:fill="auto"/>
          </w:tcPr>
          <w:p w14:paraId="06182637" w14:textId="77777777" w:rsidR="00F3357B" w:rsidRDefault="00F3357B" w:rsidP="00242C0F">
            <w:r>
              <w:t>construction du temple</w:t>
            </w:r>
          </w:p>
        </w:tc>
        <w:tc>
          <w:tcPr>
            <w:tcW w:w="2918" w:type="dxa"/>
            <w:shd w:val="clear" w:color="auto" w:fill="auto"/>
          </w:tcPr>
          <w:p w14:paraId="677EBA95" w14:textId="77777777" w:rsidR="00F3357B" w:rsidRDefault="00F3357B" w:rsidP="00242C0F">
            <w:r>
              <w:t>Flavienne</w:t>
            </w:r>
          </w:p>
        </w:tc>
      </w:tr>
      <w:tr w:rsidR="00F3357B" w14:paraId="36DC2367" w14:textId="77777777" w:rsidTr="00615041">
        <w:trPr>
          <w:jc w:val="center"/>
        </w:trPr>
        <w:tc>
          <w:tcPr>
            <w:tcW w:w="656" w:type="dxa"/>
            <w:shd w:val="clear" w:color="auto" w:fill="auto"/>
            <w:vAlign w:val="center"/>
          </w:tcPr>
          <w:p w14:paraId="4D1C5DD8" w14:textId="77777777" w:rsidR="00F3357B" w:rsidRDefault="00F3357B" w:rsidP="00242C0F">
            <w:pPr>
              <w:jc w:val="center"/>
            </w:pPr>
            <w:r>
              <w:t>1</w:t>
            </w:r>
          </w:p>
        </w:tc>
        <w:tc>
          <w:tcPr>
            <w:tcW w:w="4130" w:type="dxa"/>
            <w:shd w:val="clear" w:color="auto" w:fill="auto"/>
          </w:tcPr>
          <w:p w14:paraId="544903B4" w14:textId="77777777" w:rsidR="00F3357B" w:rsidRDefault="00F3357B" w:rsidP="00242C0F">
            <w:r>
              <w:t>aménagements précoces</w:t>
            </w:r>
          </w:p>
        </w:tc>
        <w:tc>
          <w:tcPr>
            <w:tcW w:w="2918" w:type="dxa"/>
            <w:shd w:val="clear" w:color="auto" w:fill="auto"/>
          </w:tcPr>
          <w:p w14:paraId="1020013C" w14:textId="6A01F9F5" w:rsidR="00F3357B" w:rsidRDefault="00000000" w:rsidP="00242C0F">
            <w:hyperlink r:id="rId12663" w:anchor="Cul_Tene" w:history="1">
              <w:r w:rsidR="00F3357B" w:rsidRPr="00F3357B">
                <w:rPr>
                  <w:rStyle w:val="Hyperlink"/>
                </w:rPr>
                <w:t>La Tène</w:t>
              </w:r>
            </w:hyperlink>
            <w:r w:rsidR="00F3357B">
              <w:t>, Auguste-Tibère</w:t>
            </w:r>
          </w:p>
        </w:tc>
      </w:tr>
    </w:tbl>
    <w:p w14:paraId="364700A2" w14:textId="77777777" w:rsidR="00F3357B" w:rsidRPr="0032190F" w:rsidRDefault="00F3357B" w:rsidP="00242C0F">
      <w:pPr>
        <w:rPr>
          <w:lang w:val="fr-FR"/>
        </w:rPr>
      </w:pPr>
      <w:r w:rsidRPr="0032190F">
        <w:rPr>
          <w:lang w:val="fr-FR"/>
        </w:rPr>
        <w:t>(Journée régionale d’archéologie en Bourgogne, 2014)</w:t>
      </w:r>
    </w:p>
    <w:p w14:paraId="5CF01500" w14:textId="77777777" w:rsidR="00E105E3" w:rsidRPr="0032190F" w:rsidRDefault="00E105E3" w:rsidP="00242C0F">
      <w:pPr>
        <w:rPr>
          <w:lang w:val="fr-FR"/>
        </w:rPr>
      </w:pPr>
    </w:p>
    <w:p w14:paraId="01628C27" w14:textId="77777777" w:rsidR="00F3357B" w:rsidRPr="0032190F" w:rsidRDefault="00F3357B" w:rsidP="00242C0F">
      <w:pPr>
        <w:pStyle w:val="Heading2"/>
      </w:pPr>
      <w:r w:rsidRPr="0032190F">
        <w:t>Quartier du Théâtre</w:t>
      </w:r>
    </w:p>
    <w:p w14:paraId="3CA75DE7" w14:textId="77777777" w:rsidR="00F3357B" w:rsidRPr="0032190F" w:rsidRDefault="00F3357B" w:rsidP="00242C0F">
      <w:pPr>
        <w:rPr>
          <w:lang w:val="fr-FR"/>
        </w:rPr>
      </w:pPr>
    </w:p>
    <w:p w14:paraId="7BCA476C" w14:textId="77777777" w:rsidR="00F3357B" w:rsidRPr="0032190F" w:rsidRDefault="00F3357B" w:rsidP="00242C0F">
      <w:pPr>
        <w:rPr>
          <w:lang w:val="fr-FR"/>
        </w:rPr>
      </w:pPr>
      <w:r w:rsidRPr="0032190F">
        <w:rPr>
          <w:lang w:val="fr-FR"/>
        </w:rPr>
        <w:t xml:space="preserve">1 ère phase d’occupation à l’âge du Bronze. </w:t>
      </w:r>
    </w:p>
    <w:p w14:paraId="1A23041B" w14:textId="77777777" w:rsidR="00F3357B" w:rsidRPr="0032190F" w:rsidRDefault="00F3357B" w:rsidP="00242C0F">
      <w:pPr>
        <w:rPr>
          <w:lang w:val="fr-FR"/>
        </w:rPr>
      </w:pPr>
      <w:r w:rsidRPr="0032190F">
        <w:rPr>
          <w:lang w:val="fr-FR"/>
        </w:rPr>
        <w:t>Mise en place du théatre à la fin du 1</w:t>
      </w:r>
      <w:r w:rsidRPr="0032190F">
        <w:rPr>
          <w:vertAlign w:val="superscript"/>
          <w:lang w:val="fr-FR"/>
        </w:rPr>
        <w:t>e</w:t>
      </w:r>
      <w:r w:rsidRPr="0032190F">
        <w:rPr>
          <w:lang w:val="fr-FR"/>
        </w:rPr>
        <w:t xml:space="preserve"> aou au début du 2</w:t>
      </w:r>
      <w:r w:rsidRPr="0032190F">
        <w:rPr>
          <w:vertAlign w:val="superscript"/>
          <w:lang w:val="fr-FR"/>
        </w:rPr>
        <w:t>e</w:t>
      </w:r>
    </w:p>
    <w:p w14:paraId="4C613BAD" w14:textId="77777777" w:rsidR="00F3357B" w:rsidRPr="0032190F" w:rsidRDefault="00F3357B" w:rsidP="00242C0F">
      <w:pPr>
        <w:rPr>
          <w:lang w:val="fr-FR"/>
        </w:rPr>
      </w:pPr>
      <w:r w:rsidRPr="0032190F">
        <w:rPr>
          <w:lang w:val="fr-FR"/>
        </w:rPr>
        <w:t>Le théâtre va s’effondrer sur lui-même au milieu du 3</w:t>
      </w:r>
      <w:r w:rsidRPr="0032190F">
        <w:rPr>
          <w:vertAlign w:val="superscript"/>
          <w:lang w:val="fr-FR"/>
        </w:rPr>
        <w:t>e</w:t>
      </w:r>
      <w:r w:rsidRPr="0032190F">
        <w:rPr>
          <w:lang w:val="fr-FR"/>
        </w:rPr>
        <w:t xml:space="preserve"> s.</w:t>
      </w:r>
    </w:p>
    <w:p w14:paraId="493B3AB5" w14:textId="77777777" w:rsidR="00F3357B" w:rsidRPr="0032190F" w:rsidRDefault="00F3357B" w:rsidP="00242C0F">
      <w:pPr>
        <w:rPr>
          <w:lang w:val="fr-FR"/>
        </w:rPr>
      </w:pPr>
      <w:r w:rsidRPr="0032190F">
        <w:rPr>
          <w:lang w:val="fr-FR"/>
        </w:rPr>
        <w:t>(Journée régionale d’archéologie en Bourgogne, 2014)</w:t>
      </w:r>
    </w:p>
    <w:p w14:paraId="004809F3" w14:textId="77777777" w:rsidR="00F3357B" w:rsidRPr="0032190F" w:rsidRDefault="00F3357B" w:rsidP="00242C0F">
      <w:pPr>
        <w:rPr>
          <w:lang w:val="fr-FR"/>
        </w:rPr>
      </w:pPr>
    </w:p>
    <w:p w14:paraId="66B25ABC" w14:textId="77777777" w:rsidR="00E105E3" w:rsidRPr="0032190F" w:rsidRDefault="00E105E3" w:rsidP="00426FF9">
      <w:pPr>
        <w:pStyle w:val="Heading1"/>
      </w:pPr>
      <w:bookmarkStart w:id="5236" w:name="Sit_Beneuvre"/>
      <w:r w:rsidRPr="0032190F">
        <w:t>BENEUVRE</w:t>
      </w:r>
    </w:p>
    <w:bookmarkEnd w:id="5236"/>
    <w:p w14:paraId="634FC59F" w14:textId="77777777" w:rsidR="00E105E3" w:rsidRPr="0032190F" w:rsidRDefault="00E105E3" w:rsidP="00242C0F">
      <w:pPr>
        <w:rPr>
          <w:lang w:val="fr-FR"/>
        </w:rPr>
      </w:pPr>
    </w:p>
    <w:p w14:paraId="065D5F80" w14:textId="4F2F675B" w:rsidR="001D162E" w:rsidRPr="0032190F" w:rsidRDefault="00EE1B90" w:rsidP="00242C0F">
      <w:pPr>
        <w:rPr>
          <w:lang w:val="fr-FR"/>
        </w:rPr>
      </w:pPr>
      <w:r w:rsidRPr="0032190F">
        <w:rPr>
          <w:lang w:val="fr-FR"/>
        </w:rPr>
        <w:t xml:space="preserve">Nord de la Côte-d’Or dasn le Chatillonnais. au cœur du territoire des </w:t>
      </w:r>
      <w:hyperlink r:id="rId12664" w:anchor="Cul_Gaulois_Lingons" w:history="1">
        <w:r w:rsidRPr="0032190F">
          <w:rPr>
            <w:rStyle w:val="Hyperlink"/>
            <w:lang w:val="fr-FR"/>
          </w:rPr>
          <w:t>Lingons</w:t>
        </w:r>
      </w:hyperlink>
      <w:r w:rsidRPr="0032190F">
        <w:rPr>
          <w:lang w:val="fr-FR"/>
        </w:rPr>
        <w:t xml:space="preserve"> sur la voie liant Alesia à Langres,</w:t>
      </w:r>
      <w:r w:rsidR="00E105E3" w:rsidRPr="0032190F">
        <w:rPr>
          <w:lang w:val="fr-FR"/>
        </w:rPr>
        <w:t xml:space="preserve"> a livré</w:t>
      </w:r>
      <w:r w:rsidR="001D162E" w:rsidRPr="0032190F">
        <w:rPr>
          <w:lang w:val="fr-FR"/>
        </w:rPr>
        <w:t> :</w:t>
      </w:r>
    </w:p>
    <w:p w14:paraId="472552D8" w14:textId="77777777" w:rsidR="001D162E" w:rsidRPr="0032190F" w:rsidRDefault="001D162E" w:rsidP="00242C0F">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0"/>
        <w:gridCol w:w="1483"/>
      </w:tblGrid>
      <w:tr w:rsidR="001D162E" w14:paraId="44B5B37D" w14:textId="77777777" w:rsidTr="00615041">
        <w:trPr>
          <w:jc w:val="center"/>
        </w:trPr>
        <w:tc>
          <w:tcPr>
            <w:tcW w:w="2510" w:type="dxa"/>
            <w:shd w:val="clear" w:color="auto" w:fill="auto"/>
          </w:tcPr>
          <w:p w14:paraId="7DE7FBC9" w14:textId="77777777" w:rsidR="001D162E" w:rsidRDefault="001D162E" w:rsidP="00242C0F">
            <w:r w:rsidRPr="00E105E3">
              <w:t>22 monnaies gauloises</w:t>
            </w:r>
          </w:p>
        </w:tc>
        <w:tc>
          <w:tcPr>
            <w:tcW w:w="1483" w:type="dxa"/>
            <w:shd w:val="clear" w:color="auto" w:fill="auto"/>
          </w:tcPr>
          <w:p w14:paraId="47B34D9F" w14:textId="77777777" w:rsidR="001D162E" w:rsidRDefault="001D162E" w:rsidP="00242C0F"/>
        </w:tc>
      </w:tr>
      <w:tr w:rsidR="001D162E" w14:paraId="5815AF7C" w14:textId="77777777" w:rsidTr="00615041">
        <w:trPr>
          <w:jc w:val="center"/>
        </w:trPr>
        <w:tc>
          <w:tcPr>
            <w:tcW w:w="2510" w:type="dxa"/>
            <w:shd w:val="clear" w:color="auto" w:fill="auto"/>
          </w:tcPr>
          <w:p w14:paraId="09B39D60" w14:textId="77777777" w:rsidR="001D162E" w:rsidRDefault="001D162E" w:rsidP="00242C0F">
            <w:r>
              <w:t>66</w:t>
            </w:r>
            <w:r w:rsidRPr="00E105E3">
              <w:t xml:space="preserve"> monnaies </w:t>
            </w:r>
            <w:r>
              <w:t>romaines</w:t>
            </w:r>
          </w:p>
        </w:tc>
        <w:tc>
          <w:tcPr>
            <w:tcW w:w="1483" w:type="dxa"/>
            <w:shd w:val="clear" w:color="auto" w:fill="auto"/>
          </w:tcPr>
          <w:p w14:paraId="4AA932FB" w14:textId="77777777" w:rsidR="001D162E" w:rsidRDefault="001D162E" w:rsidP="00242C0F"/>
        </w:tc>
      </w:tr>
      <w:tr w:rsidR="001D162E" w14:paraId="70E087D9" w14:textId="77777777" w:rsidTr="00615041">
        <w:trPr>
          <w:jc w:val="center"/>
        </w:trPr>
        <w:tc>
          <w:tcPr>
            <w:tcW w:w="2510" w:type="dxa"/>
            <w:shd w:val="clear" w:color="auto" w:fill="auto"/>
          </w:tcPr>
          <w:p w14:paraId="52F9FBE4" w14:textId="77777777" w:rsidR="001D162E" w:rsidRDefault="001D162E" w:rsidP="00242C0F">
            <w:r w:rsidRPr="00E105E3">
              <w:t>fibules</w:t>
            </w:r>
          </w:p>
        </w:tc>
        <w:tc>
          <w:tcPr>
            <w:tcW w:w="1483" w:type="dxa"/>
            <w:shd w:val="clear" w:color="auto" w:fill="auto"/>
          </w:tcPr>
          <w:p w14:paraId="5B413D7B" w14:textId="77777777" w:rsidR="001D162E" w:rsidRDefault="001D162E" w:rsidP="00242C0F"/>
        </w:tc>
      </w:tr>
      <w:tr w:rsidR="001D162E" w14:paraId="13877FB8" w14:textId="77777777" w:rsidTr="00615041">
        <w:trPr>
          <w:jc w:val="center"/>
        </w:trPr>
        <w:tc>
          <w:tcPr>
            <w:tcW w:w="2510" w:type="dxa"/>
            <w:shd w:val="clear" w:color="auto" w:fill="auto"/>
          </w:tcPr>
          <w:p w14:paraId="70C88CCF" w14:textId="77777777" w:rsidR="001D162E" w:rsidRPr="00E105E3" w:rsidRDefault="001D162E" w:rsidP="00242C0F">
            <w:r w:rsidRPr="00E105E3">
              <w:t>divers objets</w:t>
            </w:r>
          </w:p>
        </w:tc>
        <w:tc>
          <w:tcPr>
            <w:tcW w:w="1483" w:type="dxa"/>
            <w:shd w:val="clear" w:color="auto" w:fill="auto"/>
          </w:tcPr>
          <w:p w14:paraId="58CEE080" w14:textId="77777777" w:rsidR="001D162E" w:rsidRDefault="001D162E" w:rsidP="00242C0F"/>
        </w:tc>
      </w:tr>
    </w:tbl>
    <w:p w14:paraId="503B7AED" w14:textId="77777777" w:rsidR="001D162E" w:rsidRDefault="001D162E" w:rsidP="00242C0F">
      <w:r>
        <w:t>(wiki)</w:t>
      </w:r>
    </w:p>
    <w:p w14:paraId="14E7C213" w14:textId="77777777" w:rsidR="001D162E" w:rsidRDefault="001D162E" w:rsidP="00242C0F"/>
    <w:p w14:paraId="1A0CFC91" w14:textId="77777777" w:rsidR="00E105E3" w:rsidRPr="0032190F" w:rsidRDefault="001D162E" w:rsidP="00242C0F">
      <w:pPr>
        <w:rPr>
          <w:lang w:val="fr-FR"/>
        </w:rPr>
      </w:pPr>
      <w:r w:rsidRPr="0032190F">
        <w:rPr>
          <w:lang w:val="fr-FR"/>
        </w:rPr>
        <w:t xml:space="preserve">La cité est surtout connue à traver les </w:t>
      </w:r>
      <w:r w:rsidR="00E105E3" w:rsidRPr="0032190F">
        <w:rPr>
          <w:lang w:val="fr-FR"/>
        </w:rPr>
        <w:t>recherches par photographies aér</w:t>
      </w:r>
      <w:r w:rsidR="00EE1B90" w:rsidRPr="0032190F">
        <w:rPr>
          <w:lang w:val="fr-FR"/>
        </w:rPr>
        <w:t>iennes de René Goguey (1976 – années 2000) en 1993. L</w:t>
      </w:r>
      <w:r w:rsidR="00E105E3" w:rsidRPr="0032190F">
        <w:rPr>
          <w:lang w:val="fr-FR"/>
        </w:rPr>
        <w:t>'agglomération antique s'étend sur toute l'étendue de l'agglomération actuelle. Elle est située (wiki)</w:t>
      </w:r>
    </w:p>
    <w:p w14:paraId="7F41F9D9" w14:textId="77777777" w:rsidR="00C95D3B" w:rsidRPr="0032190F" w:rsidRDefault="00C95D3B" w:rsidP="00242C0F">
      <w:pPr>
        <w:rPr>
          <w:lang w:val="fr-FR"/>
        </w:rPr>
      </w:pPr>
    </w:p>
    <w:p w14:paraId="211AFC5C" w14:textId="77777777" w:rsidR="00C95D3B" w:rsidRPr="0032190F" w:rsidRDefault="00C95D3B" w:rsidP="00242C0F">
      <w:pPr>
        <w:jc w:val="both"/>
        <w:rPr>
          <w:lang w:val="fr-FR"/>
        </w:rPr>
      </w:pPr>
    </w:p>
    <w:p w14:paraId="23501916" w14:textId="77777777" w:rsidR="00C95D3B" w:rsidRPr="0032190F" w:rsidRDefault="00C95D3B" w:rsidP="00426FF9">
      <w:pPr>
        <w:pStyle w:val="Heading1"/>
      </w:pPr>
      <w:r w:rsidRPr="0032190F">
        <w:t>SAINT-ANTONIN-NOBLE-VAL</w:t>
      </w:r>
    </w:p>
    <w:p w14:paraId="52DF154B" w14:textId="77777777" w:rsidR="00C95D3B" w:rsidRPr="0032190F" w:rsidRDefault="00C95D3B" w:rsidP="00242C0F">
      <w:pPr>
        <w:jc w:val="both"/>
        <w:rPr>
          <w:lang w:val="fr-FR"/>
        </w:rPr>
      </w:pPr>
    </w:p>
    <w:p w14:paraId="5340AFD8" w14:textId="77777777" w:rsidR="00C95D3B" w:rsidRPr="0032190F" w:rsidRDefault="00C95D3B" w:rsidP="00242C0F">
      <w:pPr>
        <w:jc w:val="both"/>
        <w:rPr>
          <w:lang w:val="fr-FR"/>
        </w:rPr>
      </w:pPr>
      <w:r w:rsidRPr="0032190F">
        <w:rPr>
          <w:lang w:val="fr-FR"/>
        </w:rPr>
        <w:t>Situé dans le département (Tarn-et-Garonne), la ville médiévale s’est constituée autour d’une abbaye pour deux principales raisons :</w:t>
      </w:r>
    </w:p>
    <w:p w14:paraId="73A6C3E3" w14:textId="77777777" w:rsidR="00C95D3B" w:rsidRPr="0032190F" w:rsidRDefault="00C95D3B" w:rsidP="00242C0F">
      <w:pPr>
        <w:jc w:val="both"/>
        <w:rPr>
          <w:lang w:val="fr-FR"/>
        </w:rPr>
      </w:pPr>
      <w:r w:rsidRPr="0032190F">
        <w:rPr>
          <w:lang w:val="fr-FR"/>
        </w:rPr>
        <w:tab/>
        <w:t>-c’est un lieu de pèlerinage</w:t>
      </w:r>
    </w:p>
    <w:p w14:paraId="5FB5D42C" w14:textId="77777777" w:rsidR="00C95D3B" w:rsidRPr="0032190F" w:rsidRDefault="00C95D3B" w:rsidP="00242C0F">
      <w:pPr>
        <w:jc w:val="both"/>
        <w:rPr>
          <w:lang w:val="fr-FR"/>
        </w:rPr>
      </w:pPr>
      <w:r w:rsidRPr="0032190F">
        <w:rPr>
          <w:lang w:val="fr-FR"/>
        </w:rPr>
        <w:tab/>
        <w:t>-les activités artisanales liées à l’abbaye.</w:t>
      </w:r>
    </w:p>
    <w:p w14:paraId="5D998DCD" w14:textId="77777777" w:rsidR="00C95D3B" w:rsidRPr="0032190F" w:rsidRDefault="00C95D3B" w:rsidP="00242C0F">
      <w:pPr>
        <w:jc w:val="both"/>
        <w:rPr>
          <w:lang w:val="fr-FR"/>
        </w:rPr>
      </w:pPr>
      <w:r w:rsidRPr="0032190F">
        <w:rPr>
          <w:lang w:val="fr-FR"/>
        </w:rPr>
        <w:t>(MoDys 2013).</w:t>
      </w:r>
    </w:p>
    <w:p w14:paraId="66E1C7F0" w14:textId="77777777" w:rsidR="00C95D3B" w:rsidRPr="0032190F" w:rsidRDefault="00C95D3B" w:rsidP="00242C0F">
      <w:pPr>
        <w:jc w:val="both"/>
        <w:rPr>
          <w:lang w:val="fr-FR"/>
        </w:rPr>
      </w:pPr>
    </w:p>
    <w:p w14:paraId="7EC0338D" w14:textId="77777777" w:rsidR="00C95D3B" w:rsidRPr="0032190F" w:rsidRDefault="00C95D3B" w:rsidP="00426FF9">
      <w:pPr>
        <w:pStyle w:val="Heading1"/>
      </w:pPr>
      <w:bookmarkStart w:id="5237" w:name="Sit_Ouradour"/>
      <w:r w:rsidRPr="0032190F">
        <w:t>OURADOUR</w:t>
      </w:r>
    </w:p>
    <w:bookmarkEnd w:id="5237"/>
    <w:p w14:paraId="2E86A19C" w14:textId="77777777" w:rsidR="00C95D3B" w:rsidRPr="0032190F" w:rsidRDefault="00C95D3B" w:rsidP="00242C0F">
      <w:pPr>
        <w:jc w:val="both"/>
        <w:rPr>
          <w:lang w:val="fr-FR"/>
        </w:rPr>
      </w:pPr>
    </w:p>
    <w:p w14:paraId="7DF29B09" w14:textId="77777777" w:rsidR="00C95D3B" w:rsidRPr="0032190F" w:rsidRDefault="00C95D3B" w:rsidP="00242C0F">
      <w:pPr>
        <w:jc w:val="both"/>
        <w:rPr>
          <w:lang w:val="fr-FR"/>
        </w:rPr>
      </w:pPr>
      <w:r w:rsidRPr="0032190F">
        <w:rPr>
          <w:lang w:val="fr-FR"/>
        </w:rPr>
        <w:t>Ouradour-sur-Glane est un site cérémoniel du milieu du XXe siècle. Il a été en quelque sorte "figé" dans le temps au sortir de la WW2 pour conserver le souvenir du 10 juin 1944. En 1946, à la libération nationale, une enceinte a été construite pour ceindre le site considéré comme un "monument historique national" (</w:t>
      </w:r>
      <w:r w:rsidRPr="0032190F">
        <w:rPr>
          <w:i/>
          <w:lang w:val="fr-FR"/>
        </w:rPr>
        <w:t>Sombre abîme du temps</w:t>
      </w:r>
      <w:r w:rsidRPr="0032190F">
        <w:rPr>
          <w:lang w:val="fr-FR"/>
        </w:rPr>
        <w:t>)</w:t>
      </w:r>
    </w:p>
    <w:p w14:paraId="5F329F67" w14:textId="77777777" w:rsidR="00C95D3B" w:rsidRPr="0032190F" w:rsidRDefault="00C95D3B" w:rsidP="00242C0F">
      <w:pPr>
        <w:rPr>
          <w:lang w:val="fr-FR"/>
        </w:rPr>
      </w:pPr>
    </w:p>
    <w:p w14:paraId="341A2B6E" w14:textId="77777777" w:rsidR="00C859DC" w:rsidRPr="0032190F" w:rsidRDefault="00C859DC" w:rsidP="00426FF9">
      <w:pPr>
        <w:pStyle w:val="Heading1"/>
      </w:pPr>
      <w:r w:rsidRPr="0032190F">
        <w:t>BROUSSY LE GRAND</w:t>
      </w:r>
    </w:p>
    <w:p w14:paraId="6B00DBD9" w14:textId="77777777" w:rsidR="00C859DC" w:rsidRPr="0032190F" w:rsidRDefault="00C859DC" w:rsidP="00242C0F">
      <w:pPr>
        <w:rPr>
          <w:lang w:val="fr-FR"/>
        </w:rPr>
      </w:pPr>
    </w:p>
    <w:p w14:paraId="1AFEF936" w14:textId="77777777" w:rsidR="00C859DC" w:rsidRPr="0032190F" w:rsidRDefault="00D51CAC" w:rsidP="00242C0F">
      <w:pPr>
        <w:rPr>
          <w:lang w:val="fr-FR"/>
        </w:rPr>
      </w:pPr>
      <w:r w:rsidRPr="0032190F">
        <w:rPr>
          <w:lang w:val="fr-FR"/>
        </w:rPr>
        <w:t>Le site de Broussy Le Grand (dit « L’Ourlet ») est situé à</w:t>
      </w:r>
      <w:r w:rsidR="000B4F58" w:rsidRPr="0032190F">
        <w:rPr>
          <w:lang w:val="fr-FR"/>
        </w:rPr>
        <w:t xml:space="preserve"> quelques km au sud des marais de Saint-Gond, site daté du Néolithique récent </w:t>
      </w:r>
      <w:r w:rsidR="00C859DC" w:rsidRPr="0032190F">
        <w:rPr>
          <w:lang w:val="fr-FR"/>
        </w:rPr>
        <w:t>[Vu mobilier lithique, silex, avec R. Martineau, 2014]</w:t>
      </w:r>
    </w:p>
    <w:p w14:paraId="42AB5D51" w14:textId="77777777" w:rsidR="00AD29A5" w:rsidRPr="0032190F" w:rsidRDefault="00AD29A5" w:rsidP="00242C0F">
      <w:pPr>
        <w:rPr>
          <w:lang w:val="fr-FR"/>
        </w:rPr>
      </w:pPr>
    </w:p>
    <w:p w14:paraId="4327B7F4" w14:textId="77777777" w:rsidR="00AD29A5" w:rsidRPr="0032190F" w:rsidRDefault="00AD29A5" w:rsidP="00426FF9">
      <w:pPr>
        <w:pStyle w:val="Heading1"/>
      </w:pPr>
      <w:r w:rsidRPr="0032190F">
        <w:lastRenderedPageBreak/>
        <w:t>MONT AIME</w:t>
      </w:r>
    </w:p>
    <w:p w14:paraId="65C8E913" w14:textId="77777777" w:rsidR="00AD29A5" w:rsidRPr="0032190F" w:rsidRDefault="00AD29A5" w:rsidP="00242C0F">
      <w:pPr>
        <w:rPr>
          <w:lang w:val="fr-FR"/>
        </w:rPr>
      </w:pPr>
    </w:p>
    <w:p w14:paraId="67A26B25" w14:textId="77777777" w:rsidR="00AD29A5" w:rsidRPr="0032190F" w:rsidRDefault="00AD29A5" w:rsidP="00242C0F">
      <w:pPr>
        <w:rPr>
          <w:lang w:val="fr-FR"/>
        </w:rPr>
      </w:pPr>
      <w:r w:rsidRPr="0032190F">
        <w:rPr>
          <w:lang w:val="fr-FR"/>
        </w:rPr>
        <w:t>Le site du mont Aimé (Val-des-Marais, Marne) est daté de la phase ancienne du Néolithique récent (BIB 1682)</w:t>
      </w:r>
    </w:p>
    <w:p w14:paraId="5CF56433" w14:textId="77777777" w:rsidR="00F93BD2" w:rsidRPr="0032190F" w:rsidRDefault="00F93BD2" w:rsidP="00242C0F">
      <w:pPr>
        <w:rPr>
          <w:lang w:val="fr-FR"/>
        </w:rPr>
      </w:pPr>
    </w:p>
    <w:p w14:paraId="4D11D8BC" w14:textId="77777777" w:rsidR="00F93BD2" w:rsidRPr="0032190F" w:rsidRDefault="00F93BD2" w:rsidP="00242C0F">
      <w:pPr>
        <w:rPr>
          <w:lang w:val="fr-FR"/>
        </w:rPr>
      </w:pPr>
      <w:r w:rsidRPr="0032190F">
        <w:rPr>
          <w:lang w:val="fr-FR"/>
        </w:rPr>
        <w:t>BELEN</w:t>
      </w:r>
    </w:p>
    <w:p w14:paraId="40B486D4" w14:textId="77777777" w:rsidR="00F93BD2" w:rsidRPr="0032190F" w:rsidRDefault="00F93BD2" w:rsidP="00242C0F">
      <w:pPr>
        <w:rPr>
          <w:lang w:val="fr-FR"/>
        </w:rPr>
      </w:pPr>
    </w:p>
    <w:p w14:paraId="68A54762" w14:textId="77777777" w:rsidR="00F93BD2" w:rsidRPr="0032190F" w:rsidRDefault="00F93BD2" w:rsidP="00242C0F">
      <w:pPr>
        <w:rPr>
          <w:lang w:val="fr-FR"/>
        </w:rPr>
      </w:pPr>
      <w:r w:rsidRPr="0032190F">
        <w:rPr>
          <w:lang w:val="fr-FR"/>
        </w:rPr>
        <w:t>Fours de potiers du Guadalquivir (Bétique) 1-3</w:t>
      </w:r>
      <w:r w:rsidRPr="0032190F">
        <w:rPr>
          <w:vertAlign w:val="superscript"/>
          <w:lang w:val="fr-FR"/>
        </w:rPr>
        <w:t>e</w:t>
      </w:r>
      <w:r w:rsidRPr="0032190F">
        <w:rPr>
          <w:smallCaps/>
          <w:lang w:val="fr-FR"/>
        </w:rPr>
        <w:t>ad</w:t>
      </w:r>
      <w:r w:rsidRPr="0032190F">
        <w:rPr>
          <w:lang w:val="fr-FR"/>
        </w:rPr>
        <w:t>(BIB M. Loto-Sarmiento, CAA 2016)</w:t>
      </w:r>
    </w:p>
    <w:p w14:paraId="27B068AC" w14:textId="77777777" w:rsidR="00EB0987" w:rsidRPr="0032190F" w:rsidRDefault="00EB0987" w:rsidP="00242C0F">
      <w:pPr>
        <w:rPr>
          <w:lang w:val="fr-FR"/>
        </w:rPr>
      </w:pPr>
    </w:p>
    <w:p w14:paraId="35AC61CE" w14:textId="77777777" w:rsidR="00F34A56" w:rsidRPr="0032190F" w:rsidRDefault="00F34A56" w:rsidP="00426FF9">
      <w:pPr>
        <w:pStyle w:val="Heading1"/>
      </w:pPr>
      <w:bookmarkStart w:id="5238" w:name="Sit_Seville"/>
      <w:r w:rsidRPr="0032190F">
        <w:t>SEVILLE</w:t>
      </w:r>
    </w:p>
    <w:bookmarkEnd w:id="5238"/>
    <w:p w14:paraId="3130F514" w14:textId="77777777" w:rsidR="00F34A56" w:rsidRPr="0032190F" w:rsidRDefault="00F34A56" w:rsidP="00242C0F">
      <w:pPr>
        <w:rPr>
          <w:lang w:val="fr-FR"/>
        </w:rPr>
      </w:pPr>
      <w:r w:rsidRPr="0032190F">
        <w:rPr>
          <w:lang w:val="fr-FR"/>
        </w:rPr>
        <w:t>Séville, sur le fleuve Guadalquivir, est au 17</w:t>
      </w:r>
      <w:r w:rsidRPr="0032190F">
        <w:rPr>
          <w:vertAlign w:val="superscript"/>
          <w:lang w:val="fr-FR"/>
        </w:rPr>
        <w:t>e</w:t>
      </w:r>
      <w:r w:rsidRPr="0032190F">
        <w:rPr>
          <w:lang w:val="fr-FR"/>
        </w:rPr>
        <w:t xml:space="preserve"> s. un carrefour d’échanges avec le Nouveau Monde (Expo Velasquez 2015)</w:t>
      </w:r>
    </w:p>
    <w:p w14:paraId="3E36C08E" w14:textId="77777777" w:rsidR="00FC7ECE" w:rsidRPr="0032190F" w:rsidRDefault="00FC7ECE" w:rsidP="00242C0F">
      <w:pPr>
        <w:rPr>
          <w:lang w:val="fr-FR"/>
        </w:rPr>
      </w:pPr>
    </w:p>
    <w:p w14:paraId="5585DB94" w14:textId="77777777" w:rsidR="00FC7ECE" w:rsidRPr="0032190F" w:rsidRDefault="00FC7ECE" w:rsidP="00426FF9">
      <w:pPr>
        <w:pStyle w:val="Heading1"/>
      </w:pPr>
      <w:bookmarkStart w:id="5239" w:name="Sit_Grenade"/>
      <w:r w:rsidRPr="0032190F">
        <w:t>GRENADE</w:t>
      </w:r>
    </w:p>
    <w:bookmarkEnd w:id="5239"/>
    <w:p w14:paraId="0B45AE5C" w14:textId="5CD76630" w:rsidR="00FC7ECE" w:rsidRPr="0032190F" w:rsidRDefault="00FC7ECE" w:rsidP="00242C0F">
      <w:pPr>
        <w:rPr>
          <w:lang w:val="fr-FR"/>
        </w:rPr>
      </w:pPr>
      <w:r w:rsidRPr="0032190F">
        <w:rPr>
          <w:lang w:val="fr-FR"/>
        </w:rPr>
        <w:t xml:space="preserve">Ville d’Andalousie (Espagne). En 1066, sous la domination des </w:t>
      </w:r>
      <w:hyperlink r:id="rId12665" w:anchor="Cul_Almohades" w:history="1">
        <w:r w:rsidRPr="0032190F">
          <w:rPr>
            <w:rStyle w:val="Hyperlink"/>
            <w:lang w:val="fr-FR"/>
          </w:rPr>
          <w:t>Almohades</w:t>
        </w:r>
      </w:hyperlink>
      <w:r w:rsidRPr="0032190F">
        <w:rPr>
          <w:lang w:val="fr-FR"/>
        </w:rPr>
        <w:t>, a lieu un massacre des juifs (BIB Arte</w:t>
      </w:r>
      <w:r w:rsidR="00600CA0" w:rsidRPr="0032190F">
        <w:rPr>
          <w:lang w:val="fr-FR"/>
        </w:rPr>
        <w:t xml:space="preserve"> 2015</w:t>
      </w:r>
      <w:r w:rsidRPr="0032190F">
        <w:rPr>
          <w:lang w:val="fr-FR"/>
        </w:rPr>
        <w:t xml:space="preserve">, </w:t>
      </w:r>
      <w:r w:rsidRPr="0032190F">
        <w:rPr>
          <w:i/>
          <w:lang w:val="fr-FR"/>
        </w:rPr>
        <w:t>Juifs et Musulmans</w:t>
      </w:r>
      <w:r w:rsidRPr="0032190F">
        <w:rPr>
          <w:lang w:val="fr-FR"/>
        </w:rPr>
        <w:t>…)</w:t>
      </w:r>
    </w:p>
    <w:p w14:paraId="0B3EC0FD" w14:textId="77777777" w:rsidR="00E37DCA" w:rsidRDefault="00E37DCA" w:rsidP="00242C0F">
      <w:pPr>
        <w:rPr>
          <w:lang w:val="fr-FR"/>
        </w:rPr>
      </w:pPr>
      <w:r w:rsidRPr="0032190F">
        <w:rPr>
          <w:lang w:val="fr-FR"/>
        </w:rPr>
        <w:t>Maïmonide, théologien juif très populaire chez les Arabes, fuit l’Andalousie après la conquête des Almohdes</w:t>
      </w:r>
      <w:r w:rsidR="00D41CE7">
        <w:rPr>
          <w:lang w:val="fr-FR"/>
        </w:rPr>
        <w:t xml:space="preserve"> (BIB ?)</w:t>
      </w:r>
    </w:p>
    <w:p w14:paraId="017E5AEB" w14:textId="77777777" w:rsidR="00D41CE7" w:rsidRPr="0032190F" w:rsidRDefault="00D41CE7" w:rsidP="00242C0F">
      <w:pPr>
        <w:rPr>
          <w:lang w:val="fr-FR"/>
        </w:rPr>
      </w:pPr>
      <w:r>
        <w:rPr>
          <w:lang w:val="fr-FR"/>
        </w:rPr>
        <w:t>Reprise par les rois catholiques en 1492. Ces derniers, saisis par la beauté de l'architecture arabe conserveront les monuments ce qui fait de Grenade, la plus ancienne ville palatiale arabe du Moyen-Age conservée (BIB Bourgeron, Prendre dates, Arte 2018)</w:t>
      </w:r>
    </w:p>
    <w:p w14:paraId="677294E7" w14:textId="77777777" w:rsidR="00F34A56" w:rsidRPr="0032190F" w:rsidRDefault="00F34A56" w:rsidP="00242C0F">
      <w:pPr>
        <w:rPr>
          <w:lang w:val="fr-FR"/>
        </w:rPr>
      </w:pPr>
    </w:p>
    <w:p w14:paraId="31C75037" w14:textId="77777777" w:rsidR="00EB0987" w:rsidRPr="0032190F" w:rsidRDefault="00EB0987" w:rsidP="00426FF9">
      <w:pPr>
        <w:pStyle w:val="Heading1"/>
      </w:pPr>
      <w:r w:rsidRPr="0032190F">
        <w:t>BORDEAUX</w:t>
      </w:r>
    </w:p>
    <w:p w14:paraId="465D1B4E" w14:textId="77777777" w:rsidR="00EB0987" w:rsidRPr="0032190F" w:rsidRDefault="00EB0987" w:rsidP="00242C0F">
      <w:pPr>
        <w:rPr>
          <w:lang w:val="fr-FR"/>
        </w:rPr>
      </w:pPr>
    </w:p>
    <w:p w14:paraId="7CED6A8E" w14:textId="77777777" w:rsidR="00EB0987" w:rsidRPr="0032190F" w:rsidRDefault="00EB0987" w:rsidP="00242C0F">
      <w:pPr>
        <w:rPr>
          <w:lang w:val="fr-FR"/>
        </w:rPr>
      </w:pPr>
      <w:r w:rsidRPr="0032190F">
        <w:rPr>
          <w:lang w:val="fr-FR"/>
        </w:rPr>
        <w:t>Burdigala, capitale régionale au 3</w:t>
      </w:r>
      <w:r w:rsidRPr="0032190F">
        <w:rPr>
          <w:vertAlign w:val="superscript"/>
          <w:lang w:val="fr-FR"/>
        </w:rPr>
        <w:t>e</w:t>
      </w:r>
      <w:r w:rsidRPr="0032190F">
        <w:rPr>
          <w:lang w:val="fr-FR"/>
        </w:rPr>
        <w:t xml:space="preserve"> s. </w:t>
      </w:r>
      <w:r w:rsidRPr="0032190F">
        <w:rPr>
          <w:smallCaps/>
          <w:lang w:val="fr-FR"/>
        </w:rPr>
        <w:t xml:space="preserve">ad, </w:t>
      </w:r>
      <w:r w:rsidRPr="0032190F">
        <w:rPr>
          <w:lang w:val="fr-FR"/>
        </w:rPr>
        <w:t>après Saintes et Poitiers (BIB Musée d’Aquitaine)</w:t>
      </w:r>
    </w:p>
    <w:p w14:paraId="3B1DC704" w14:textId="77777777" w:rsidR="00FD52C3" w:rsidRPr="0032190F" w:rsidRDefault="00FD52C3" w:rsidP="00242C0F">
      <w:pPr>
        <w:rPr>
          <w:lang w:val="fr-FR"/>
        </w:rPr>
      </w:pPr>
    </w:p>
    <w:p w14:paraId="0068C0FE" w14:textId="77777777" w:rsidR="00FD52C3" w:rsidRPr="0032190F" w:rsidRDefault="00FD52C3" w:rsidP="00426FF9">
      <w:pPr>
        <w:pStyle w:val="Heading1"/>
      </w:pPr>
      <w:bookmarkStart w:id="5240" w:name="Sit_Prague"/>
      <w:r w:rsidRPr="0032190F">
        <w:t>PRAGUE</w:t>
      </w:r>
    </w:p>
    <w:bookmarkEnd w:id="5240"/>
    <w:p w14:paraId="4DC09043" w14:textId="5DD86131" w:rsidR="00FD52C3" w:rsidRPr="0032190F" w:rsidRDefault="00FD52C3" w:rsidP="00242C0F">
      <w:pPr>
        <w:rPr>
          <w:lang w:val="fr-FR"/>
        </w:rPr>
      </w:pPr>
      <w:r w:rsidRPr="0032190F">
        <w:rPr>
          <w:lang w:val="fr-FR"/>
        </w:rPr>
        <w:t>Ancienne du capitale du Saint-Empire romain germanique, sis sur les rives de la rivièreVlatva (</w:t>
      </w:r>
      <w:r w:rsidRPr="0032190F">
        <w:rPr>
          <w:i/>
          <w:lang w:val="fr-FR"/>
        </w:rPr>
        <w:t>Moldau</w:t>
      </w:r>
      <w:r w:rsidRPr="0032190F">
        <w:rPr>
          <w:lang w:val="fr-FR"/>
        </w:rPr>
        <w:t xml:space="preserve"> en allemand). Actuelle capitale de la République Tchèque, capitale de la Boh</w:t>
      </w:r>
      <w:r w:rsidR="00E85E78" w:rsidRPr="0032190F">
        <w:rPr>
          <w:lang w:val="fr-FR"/>
        </w:rPr>
        <w:t>ê</w:t>
      </w:r>
      <w:r w:rsidR="00427E2D" w:rsidRPr="0032190F">
        <w:rPr>
          <w:lang w:val="fr-FR"/>
        </w:rPr>
        <w:t xml:space="preserve">me. La Bohême prend son nom des Boiens, un peuple </w:t>
      </w:r>
      <w:hyperlink r:id="rId12666" w:anchor="Cul_Celtes" w:history="1">
        <w:r w:rsidR="00427E2D" w:rsidRPr="0032190F">
          <w:rPr>
            <w:rStyle w:val="Hyperlink"/>
            <w:lang w:val="fr-FR"/>
          </w:rPr>
          <w:t>celte</w:t>
        </w:r>
      </w:hyperlink>
      <w:r w:rsidR="00427E2D" w:rsidRPr="0032190F">
        <w:rPr>
          <w:lang w:val="fr-FR"/>
        </w:rPr>
        <w:t xml:space="preserve">. </w:t>
      </w:r>
    </w:p>
    <w:p w14:paraId="6F6B38D3" w14:textId="4D4FD232" w:rsidR="00427E2D" w:rsidRPr="0032190F" w:rsidRDefault="00E56249" w:rsidP="00242C0F">
      <w:pPr>
        <w:rPr>
          <w:lang w:val="fr-FR"/>
        </w:rPr>
      </w:pPr>
      <w:r>
        <w:rPr>
          <w:lang w:val="fr-FR"/>
        </w:rPr>
        <w:t xml:space="preserve">v. </w:t>
      </w:r>
      <w:hyperlink r:id="rId12667" w:anchor="Sit_Caravanserail" w:history="1">
        <w:r w:rsidRPr="001E7AE2">
          <w:rPr>
            <w:rStyle w:val="Hyperlink"/>
            <w:lang w:val="fr-FR"/>
          </w:rPr>
          <w:t>caravanserai</w:t>
        </w:r>
        <w:r w:rsidRPr="00E56249">
          <w:rPr>
            <w:rStyle w:val="Hyperlink"/>
            <w:lang w:val="fr-FR"/>
          </w:rPr>
          <w:t>l</w:t>
        </w:r>
        <w:r w:rsidRPr="001E7AE2">
          <w:rPr>
            <w:rStyle w:val="Hyperlink"/>
            <w:lang w:val="fr-FR"/>
          </w:rPr>
          <w:t>s</w:t>
        </w:r>
      </w:hyperlink>
      <w:r w:rsidRPr="001E7AE2">
        <w:rPr>
          <w:lang w:val="fr-FR"/>
        </w:rPr>
        <w:t xml:space="preserve"> </w:t>
      </w:r>
      <w:r w:rsidR="00427E2D" w:rsidRPr="0032190F">
        <w:rPr>
          <w:lang w:val="fr-FR"/>
        </w:rPr>
        <w:t>Les slaves arrivent au 5</w:t>
      </w:r>
      <w:r w:rsidR="00427E2D" w:rsidRPr="0032190F">
        <w:rPr>
          <w:vertAlign w:val="superscript"/>
          <w:lang w:val="fr-FR"/>
        </w:rPr>
        <w:t>e</w:t>
      </w:r>
      <w:r w:rsidR="00427E2D" w:rsidRPr="0032190F">
        <w:rPr>
          <w:lang w:val="fr-FR"/>
        </w:rPr>
        <w:t xml:space="preserve"> s. sous la pression des Huns (BIB 1756)</w:t>
      </w:r>
    </w:p>
    <w:p w14:paraId="7F6FE0BF" w14:textId="77777777" w:rsidR="00427E2D" w:rsidRPr="0032190F" w:rsidRDefault="00427E2D" w:rsidP="00242C0F">
      <w:pPr>
        <w:rPr>
          <w:lang w:val="fr-FR"/>
        </w:rPr>
      </w:pPr>
      <w:r w:rsidRPr="0032190F">
        <w:rPr>
          <w:lang w:val="fr-FR"/>
        </w:rPr>
        <w:t xml:space="preserve">Dynastie des Premyslides (1004-1310 </w:t>
      </w:r>
      <w:r w:rsidRPr="0032190F">
        <w:rPr>
          <w:smallCaps/>
          <w:lang w:val="fr-FR"/>
        </w:rPr>
        <w:t>ad</w:t>
      </w:r>
      <w:r w:rsidRPr="0032190F">
        <w:rPr>
          <w:lang w:val="fr-FR"/>
        </w:rPr>
        <w:t>) (BIB 1756)</w:t>
      </w:r>
    </w:p>
    <w:p w14:paraId="020E0763" w14:textId="77777777" w:rsidR="00427E2D" w:rsidRPr="0032190F" w:rsidRDefault="00427E2D" w:rsidP="00242C0F">
      <w:pPr>
        <w:rPr>
          <w:lang w:val="fr-FR"/>
        </w:rPr>
      </w:pPr>
      <w:r w:rsidRPr="0032190F">
        <w:rPr>
          <w:lang w:val="fr-FR"/>
        </w:rPr>
        <w:t>. Charles IV (fin du 14</w:t>
      </w:r>
      <w:r w:rsidRPr="0032190F">
        <w:rPr>
          <w:vertAlign w:val="superscript"/>
          <w:lang w:val="fr-FR"/>
        </w:rPr>
        <w:t>e</w:t>
      </w:r>
      <w:r w:rsidRPr="0032190F">
        <w:rPr>
          <w:lang w:val="fr-FR"/>
        </w:rPr>
        <w:t xml:space="preserve"> s.) fonde l’université.Autonomie de la ville au début du 15e s. Elle récolte les droits de douanes et d’octroi</w:t>
      </w:r>
    </w:p>
    <w:p w14:paraId="6F3E0826" w14:textId="225C6558" w:rsidR="00427E2D" w:rsidRPr="0032190F" w:rsidRDefault="00000000" w:rsidP="00242C0F">
      <w:pPr>
        <w:rPr>
          <w:lang w:val="fr-FR"/>
        </w:rPr>
      </w:pPr>
      <w:hyperlink r:id="rId12668" w:anchor="Cul_Christianisme_Hussisme" w:history="1">
        <w:r w:rsidR="00427E2D" w:rsidRPr="0032190F">
          <w:rPr>
            <w:rStyle w:val="Hyperlink"/>
            <w:lang w:val="fr-FR"/>
          </w:rPr>
          <w:t>Réforme de Jan Hus</w:t>
        </w:r>
      </w:hyperlink>
      <w:r w:rsidR="00427E2D" w:rsidRPr="0032190F">
        <w:rPr>
          <w:lang w:val="fr-FR"/>
        </w:rPr>
        <w:t xml:space="preserve"> (BIB 1756)</w:t>
      </w:r>
    </w:p>
    <w:p w14:paraId="39CB99EF" w14:textId="77777777" w:rsidR="00427E2D" w:rsidRPr="0032190F" w:rsidRDefault="00427E2D" w:rsidP="00242C0F">
      <w:pPr>
        <w:rPr>
          <w:lang w:val="fr-FR"/>
        </w:rPr>
      </w:pPr>
    </w:p>
    <w:p w14:paraId="52DD479B" w14:textId="77777777" w:rsidR="00427E2D" w:rsidRDefault="00427E2D" w:rsidP="00242C0F">
      <w:pPr>
        <w:rPr>
          <w:lang w:val="fr-FR"/>
        </w:rPr>
      </w:pPr>
      <w:r w:rsidRPr="0032190F">
        <w:rPr>
          <w:lang w:val="fr-FR"/>
        </w:rPr>
        <w:t>Premières fouilles dans la ville au 19</w:t>
      </w:r>
      <w:r w:rsidRPr="0032190F">
        <w:rPr>
          <w:vertAlign w:val="superscript"/>
          <w:lang w:val="fr-FR"/>
        </w:rPr>
        <w:t>e</w:t>
      </w:r>
      <w:r w:rsidRPr="0032190F">
        <w:rPr>
          <w:lang w:val="fr-FR"/>
        </w:rPr>
        <w:t>, 1818 dans l’église de Saint Mathias à Dejvice (Prague) (</w:t>
      </w:r>
      <w:r w:rsidRPr="0032190F">
        <w:rPr>
          <w:i/>
          <w:lang w:val="fr-FR"/>
        </w:rPr>
        <w:t>Musée National d’Histoire</w:t>
      </w:r>
      <w:r w:rsidRPr="0032190F">
        <w:rPr>
          <w:lang w:val="fr-FR"/>
        </w:rPr>
        <w:t>, Prague)</w:t>
      </w:r>
    </w:p>
    <w:p w14:paraId="0E10E0B9" w14:textId="77777777" w:rsidR="00E079E1" w:rsidRPr="00E079E1" w:rsidRDefault="00E079E1" w:rsidP="00242C0F">
      <w:pPr>
        <w:rPr>
          <w:lang w:val="fr-FR"/>
        </w:rPr>
      </w:pPr>
    </w:p>
    <w:p w14:paraId="3889E3C3" w14:textId="77777777" w:rsidR="00386E49" w:rsidRPr="00427E2D" w:rsidRDefault="00FD52C3" w:rsidP="00426FF9">
      <w:pPr>
        <w:pStyle w:val="Heading1"/>
      </w:pPr>
      <w:bookmarkStart w:id="5241" w:name="Sit_Route_Soie"/>
      <w:r w:rsidRPr="00427E2D">
        <w:t>SOIE (ROUTE DE</w:t>
      </w:r>
      <w:r w:rsidR="006B47D2">
        <w:t xml:space="preserve"> LA</w:t>
      </w:r>
      <w:r w:rsidRPr="00427E2D">
        <w:t>)</w:t>
      </w:r>
    </w:p>
    <w:bookmarkEnd w:id="5241"/>
    <w:p w14:paraId="1CF37F6B" w14:textId="68FFFFDD" w:rsidR="006D0AB1" w:rsidRPr="00E56249" w:rsidRDefault="00E56249" w:rsidP="00242C0F">
      <w:pPr>
        <w:jc w:val="both"/>
        <w:rPr>
          <w:sz w:val="20"/>
          <w:lang w:val="fr-FR"/>
        </w:rPr>
      </w:pPr>
      <w:r w:rsidRPr="00E9286D">
        <w:rPr>
          <w:i/>
          <w:iCs/>
          <w:sz w:val="20"/>
          <w:lang w:val="fr-FR"/>
        </w:rPr>
        <w:t>Silk road</w:t>
      </w:r>
      <w:r w:rsidRPr="00E56249">
        <w:rPr>
          <w:sz w:val="20"/>
          <w:lang w:val="fr-FR"/>
        </w:rPr>
        <w:t xml:space="preserve">, </w:t>
      </w:r>
      <w:r w:rsidR="006D0AB1" w:rsidRPr="00E56249">
        <w:rPr>
          <w:sz w:val="20"/>
          <w:lang w:val="fr-FR"/>
        </w:rPr>
        <w:t>« Réseaux d</w:t>
      </w:r>
      <w:r w:rsidR="00421955" w:rsidRPr="00E56249">
        <w:rPr>
          <w:sz w:val="20"/>
          <w:lang w:val="fr-FR"/>
        </w:rPr>
        <w:t>e routes commerciales » (wiki), « 1</w:t>
      </w:r>
      <w:r w:rsidR="00421955" w:rsidRPr="00E56249">
        <w:rPr>
          <w:sz w:val="20"/>
          <w:vertAlign w:val="superscript"/>
          <w:lang w:val="fr-FR"/>
        </w:rPr>
        <w:t>er</w:t>
      </w:r>
      <w:r w:rsidR="00421955" w:rsidRPr="00E56249">
        <w:rPr>
          <w:sz w:val="20"/>
          <w:lang w:val="fr-FR"/>
        </w:rPr>
        <w:t xml:space="preserve"> effet de mode international » (BIB Arte)</w:t>
      </w:r>
    </w:p>
    <w:p w14:paraId="446BDB9A" w14:textId="77777777" w:rsidR="006D0AB1" w:rsidRPr="0032190F" w:rsidRDefault="006D0AB1" w:rsidP="00242C0F">
      <w:pPr>
        <w:jc w:val="both"/>
        <w:rPr>
          <w:lang w:val="fr-FR"/>
        </w:rPr>
      </w:pPr>
    </w:p>
    <w:p w14:paraId="78D47178" w14:textId="77777777" w:rsidR="00524E34" w:rsidRPr="0032190F" w:rsidRDefault="006D0AB1" w:rsidP="00242C0F">
      <w:pPr>
        <w:jc w:val="both"/>
        <w:rPr>
          <w:lang w:val="fr-FR"/>
        </w:rPr>
      </w:pPr>
      <w:r w:rsidRPr="0032190F">
        <w:rPr>
          <w:lang w:val="fr-FR"/>
        </w:rPr>
        <w:t xml:space="preserve">Appelation du </w:t>
      </w:r>
      <w:r w:rsidR="008D349D" w:rsidRPr="0032190F">
        <w:rPr>
          <w:lang w:val="fr-FR"/>
        </w:rPr>
        <w:t>19</w:t>
      </w:r>
      <w:r w:rsidR="008D349D" w:rsidRPr="0032190F">
        <w:rPr>
          <w:vertAlign w:val="superscript"/>
          <w:lang w:val="fr-FR"/>
        </w:rPr>
        <w:t>e</w:t>
      </w:r>
      <w:r w:rsidRPr="0032190F">
        <w:rPr>
          <w:lang w:val="fr-FR"/>
        </w:rPr>
        <w:t xml:space="preserve">siècle due au géographe allemand Ferdinand von Richthofen. </w:t>
      </w:r>
      <w:r w:rsidR="00F81EB8" w:rsidRPr="0032190F">
        <w:rPr>
          <w:lang w:val="fr-FR"/>
        </w:rPr>
        <w:t>C’</w:t>
      </w:r>
      <w:r w:rsidR="00131461" w:rsidRPr="0032190F">
        <w:rPr>
          <w:lang w:val="fr-FR"/>
        </w:rPr>
        <w:t>est la voie</w:t>
      </w:r>
      <w:r w:rsidR="008D349D" w:rsidRPr="0032190F">
        <w:rPr>
          <w:lang w:val="fr-FR"/>
        </w:rPr>
        <w:t>, aussi bien terreste que maritime,</w:t>
      </w:r>
      <w:r w:rsidR="00131461" w:rsidRPr="0032190F">
        <w:rPr>
          <w:lang w:val="fr-FR"/>
        </w:rPr>
        <w:t xml:space="preserve"> de transmission</w:t>
      </w:r>
      <w:r w:rsidR="00524E34" w:rsidRPr="0032190F">
        <w:rPr>
          <w:lang w:val="fr-FR"/>
        </w:rPr>
        <w:t>/diffusion :</w:t>
      </w:r>
    </w:p>
    <w:p w14:paraId="0911F039" w14:textId="77777777" w:rsidR="00524E34" w:rsidRPr="0032190F" w:rsidRDefault="00524E34"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0"/>
        <w:gridCol w:w="2454"/>
        <w:gridCol w:w="2455"/>
      </w:tblGrid>
      <w:tr w:rsidR="00524E34" w:rsidRPr="008A1841" w14:paraId="1F0A6EF8" w14:textId="77777777" w:rsidTr="006351D8">
        <w:trPr>
          <w:jc w:val="center"/>
        </w:trPr>
        <w:tc>
          <w:tcPr>
            <w:tcW w:w="2120" w:type="dxa"/>
            <w:shd w:val="clear" w:color="auto" w:fill="auto"/>
            <w:vAlign w:val="center"/>
          </w:tcPr>
          <w:p w14:paraId="10397647" w14:textId="77777777" w:rsidR="00524E34" w:rsidRPr="00FD44D1" w:rsidRDefault="00524E34" w:rsidP="006351D8">
            <w:pPr>
              <w:jc w:val="center"/>
              <w:rPr>
                <w:sz w:val="20"/>
              </w:rPr>
            </w:pPr>
            <w:r w:rsidRPr="00FD44D1">
              <w:rPr>
                <w:sz w:val="20"/>
              </w:rPr>
              <w:t>des principales découvertes chinoises</w:t>
            </w:r>
          </w:p>
        </w:tc>
        <w:tc>
          <w:tcPr>
            <w:tcW w:w="4909" w:type="dxa"/>
            <w:gridSpan w:val="2"/>
            <w:shd w:val="clear" w:color="auto" w:fill="auto"/>
          </w:tcPr>
          <w:p w14:paraId="077B44C8" w14:textId="77777777" w:rsidR="00524E34" w:rsidRPr="0032190F" w:rsidRDefault="00524E34" w:rsidP="00242C0F">
            <w:pPr>
              <w:jc w:val="both"/>
              <w:rPr>
                <w:sz w:val="20"/>
                <w:lang w:val="fr-FR"/>
              </w:rPr>
            </w:pPr>
            <w:r w:rsidRPr="0032190F">
              <w:rPr>
                <w:sz w:val="20"/>
                <w:lang w:val="fr-FR"/>
              </w:rPr>
              <w:t>boussole, poudre à canon, pa</w:t>
            </w:r>
            <w:r w:rsidR="001B5D86" w:rsidRPr="0032190F">
              <w:rPr>
                <w:sz w:val="20"/>
                <w:lang w:val="fr-FR"/>
              </w:rPr>
              <w:t>pier-monnaie, imprimerie (wiki)</w:t>
            </w:r>
          </w:p>
        </w:tc>
      </w:tr>
      <w:tr w:rsidR="00524E34" w:rsidRPr="008A1841" w14:paraId="6D87B47C" w14:textId="77777777" w:rsidTr="006351D8">
        <w:trPr>
          <w:jc w:val="center"/>
        </w:trPr>
        <w:tc>
          <w:tcPr>
            <w:tcW w:w="2120" w:type="dxa"/>
            <w:shd w:val="clear" w:color="auto" w:fill="auto"/>
            <w:vAlign w:val="center"/>
          </w:tcPr>
          <w:p w14:paraId="6E4FF06A" w14:textId="77777777" w:rsidR="00524E34" w:rsidRPr="0032190F" w:rsidRDefault="00524E34" w:rsidP="006351D8">
            <w:pPr>
              <w:jc w:val="center"/>
              <w:rPr>
                <w:sz w:val="20"/>
                <w:lang w:val="fr-FR"/>
              </w:rPr>
            </w:pPr>
            <w:r w:rsidRPr="0032190F">
              <w:rPr>
                <w:sz w:val="20"/>
                <w:lang w:val="fr-FR"/>
              </w:rPr>
              <w:t>de la philosophie et de la religion</w:t>
            </w:r>
          </w:p>
        </w:tc>
        <w:tc>
          <w:tcPr>
            <w:tcW w:w="4909" w:type="dxa"/>
            <w:gridSpan w:val="2"/>
            <w:shd w:val="clear" w:color="auto" w:fill="auto"/>
          </w:tcPr>
          <w:p w14:paraId="0BC707ED" w14:textId="21E08072" w:rsidR="00524E34" w:rsidRPr="0032190F" w:rsidRDefault="00524E34" w:rsidP="00242C0F">
            <w:pPr>
              <w:jc w:val="both"/>
              <w:rPr>
                <w:sz w:val="20"/>
                <w:lang w:val="fr-FR"/>
              </w:rPr>
            </w:pPr>
            <w:r w:rsidRPr="0032190F">
              <w:rPr>
                <w:sz w:val="20"/>
                <w:lang w:val="fr-FR"/>
              </w:rPr>
              <w:t xml:space="preserve">Bouddisme indien, </w:t>
            </w:r>
            <w:hyperlink r:id="rId12669" w:anchor="Cul_Zoroastrisme" w:history="1">
              <w:r w:rsidR="002A61CD" w:rsidRPr="0032190F">
                <w:rPr>
                  <w:rStyle w:val="Hyperlink"/>
                  <w:sz w:val="20"/>
                  <w:lang w:val="fr-FR"/>
                </w:rPr>
                <w:t>Zoroastrisme</w:t>
              </w:r>
            </w:hyperlink>
            <w:r w:rsidR="006351D8" w:rsidRPr="0032190F">
              <w:rPr>
                <w:lang w:val="fr-FR"/>
              </w:rPr>
              <w:t xml:space="preserve"> </w:t>
            </w:r>
            <w:r w:rsidRPr="0032190F">
              <w:rPr>
                <w:sz w:val="20"/>
                <w:lang w:val="fr-FR"/>
              </w:rPr>
              <w:t>perse, Nestorisme, Manichéïsme, Islam arabique (BIB 1755)</w:t>
            </w:r>
          </w:p>
        </w:tc>
      </w:tr>
      <w:tr w:rsidR="00F81EB8" w:rsidRPr="00FD44D1" w14:paraId="0DC1F820" w14:textId="77777777" w:rsidTr="006351D8">
        <w:trPr>
          <w:jc w:val="center"/>
        </w:trPr>
        <w:tc>
          <w:tcPr>
            <w:tcW w:w="2120" w:type="dxa"/>
            <w:vMerge w:val="restart"/>
            <w:shd w:val="clear" w:color="auto" w:fill="auto"/>
            <w:vAlign w:val="center"/>
          </w:tcPr>
          <w:p w14:paraId="0A23EB64" w14:textId="77777777" w:rsidR="00F81EB8" w:rsidRPr="00FD44D1" w:rsidRDefault="00F81EB8" w:rsidP="006351D8">
            <w:pPr>
              <w:jc w:val="center"/>
              <w:rPr>
                <w:sz w:val="20"/>
              </w:rPr>
            </w:pPr>
            <w:r>
              <w:rPr>
                <w:sz w:val="20"/>
              </w:rPr>
              <w:lastRenderedPageBreak/>
              <w:t>de biens de prestiges</w:t>
            </w:r>
          </w:p>
        </w:tc>
        <w:tc>
          <w:tcPr>
            <w:tcW w:w="2454" w:type="dxa"/>
            <w:shd w:val="clear" w:color="auto" w:fill="auto"/>
          </w:tcPr>
          <w:p w14:paraId="1F0A1600" w14:textId="77777777" w:rsidR="00F81EB8" w:rsidRPr="00FD44D1" w:rsidRDefault="00F81EB8" w:rsidP="006351D8">
            <w:pPr>
              <w:jc w:val="center"/>
              <w:rPr>
                <w:sz w:val="20"/>
              </w:rPr>
            </w:pPr>
            <w:r>
              <w:rPr>
                <w:sz w:val="20"/>
              </w:rPr>
              <w:t>vers Occident</w:t>
            </w:r>
          </w:p>
        </w:tc>
        <w:tc>
          <w:tcPr>
            <w:tcW w:w="2455" w:type="dxa"/>
            <w:shd w:val="clear" w:color="auto" w:fill="auto"/>
          </w:tcPr>
          <w:p w14:paraId="60FABA17" w14:textId="77777777" w:rsidR="00F81EB8" w:rsidRPr="00FD44D1" w:rsidRDefault="00F81EB8" w:rsidP="006351D8">
            <w:pPr>
              <w:jc w:val="center"/>
              <w:rPr>
                <w:sz w:val="20"/>
              </w:rPr>
            </w:pPr>
            <w:r>
              <w:rPr>
                <w:sz w:val="20"/>
              </w:rPr>
              <w:t>vers Orient</w:t>
            </w:r>
          </w:p>
        </w:tc>
      </w:tr>
      <w:tr w:rsidR="00F81EB8" w:rsidRPr="00FD44D1" w14:paraId="60A3E930" w14:textId="77777777" w:rsidTr="006351D8">
        <w:trPr>
          <w:jc w:val="center"/>
        </w:trPr>
        <w:tc>
          <w:tcPr>
            <w:tcW w:w="2120" w:type="dxa"/>
            <w:vMerge/>
            <w:shd w:val="clear" w:color="auto" w:fill="auto"/>
            <w:vAlign w:val="center"/>
          </w:tcPr>
          <w:p w14:paraId="65588916" w14:textId="77777777" w:rsidR="00F81EB8" w:rsidRDefault="00F81EB8" w:rsidP="006351D8">
            <w:pPr>
              <w:jc w:val="center"/>
              <w:rPr>
                <w:sz w:val="20"/>
              </w:rPr>
            </w:pPr>
          </w:p>
        </w:tc>
        <w:tc>
          <w:tcPr>
            <w:tcW w:w="2454" w:type="dxa"/>
            <w:shd w:val="clear" w:color="auto" w:fill="auto"/>
          </w:tcPr>
          <w:p w14:paraId="10900A4E" w14:textId="77777777" w:rsidR="00F81EB8" w:rsidRDefault="00F81EB8" w:rsidP="00242C0F">
            <w:pPr>
              <w:jc w:val="both"/>
              <w:rPr>
                <w:sz w:val="20"/>
              </w:rPr>
            </w:pPr>
            <w:r>
              <w:rPr>
                <w:sz w:val="20"/>
              </w:rPr>
              <w:t>soie, encens,</w:t>
            </w:r>
          </w:p>
        </w:tc>
        <w:tc>
          <w:tcPr>
            <w:tcW w:w="2455" w:type="dxa"/>
            <w:shd w:val="clear" w:color="auto" w:fill="auto"/>
          </w:tcPr>
          <w:p w14:paraId="00E808BD" w14:textId="77777777" w:rsidR="00F81EB8" w:rsidRDefault="00F81EB8" w:rsidP="00242C0F">
            <w:pPr>
              <w:jc w:val="both"/>
              <w:rPr>
                <w:sz w:val="20"/>
              </w:rPr>
            </w:pPr>
          </w:p>
        </w:tc>
      </w:tr>
    </w:tbl>
    <w:p w14:paraId="0B35CEED" w14:textId="492C287D" w:rsidR="006D0AB1" w:rsidRDefault="006D0AB1" w:rsidP="00242C0F">
      <w:pPr>
        <w:jc w:val="both"/>
      </w:pPr>
    </w:p>
    <w:p w14:paraId="3E1A14DC" w14:textId="526CB457" w:rsidR="00E56249" w:rsidRPr="005472F8" w:rsidRDefault="00E56249" w:rsidP="00242C0F">
      <w:pPr>
        <w:jc w:val="both"/>
        <w:rPr>
          <w:lang w:val="fr-FR"/>
        </w:rPr>
      </w:pPr>
      <w:r w:rsidRPr="005472F8">
        <w:rPr>
          <w:lang w:val="fr-FR"/>
        </w:rPr>
        <w:t xml:space="preserve">v. </w:t>
      </w:r>
      <w:hyperlink r:id="rId12670" w:anchor="Sit_Caravanserail" w:history="1">
        <w:r w:rsidRPr="001E7AE2">
          <w:rPr>
            <w:rStyle w:val="Hyperlink"/>
            <w:lang w:val="fr-FR"/>
          </w:rPr>
          <w:t>caravanserai</w:t>
        </w:r>
        <w:r w:rsidRPr="00E56249">
          <w:rPr>
            <w:rStyle w:val="Hyperlink"/>
            <w:lang w:val="fr-FR"/>
          </w:rPr>
          <w:t>l</w:t>
        </w:r>
        <w:r w:rsidRPr="001E7AE2">
          <w:rPr>
            <w:rStyle w:val="Hyperlink"/>
            <w:lang w:val="fr-FR"/>
          </w:rPr>
          <w:t>s</w:t>
        </w:r>
      </w:hyperlink>
      <w:r w:rsidR="005472F8" w:rsidRPr="005472F8">
        <w:rPr>
          <w:lang w:val="fr-FR"/>
        </w:rPr>
        <w:t xml:space="preserve">, </w:t>
      </w:r>
      <w:bookmarkStart w:id="5242" w:name="_Hlk121842111"/>
      <w:r w:rsidR="005472F8" w:rsidRPr="005472F8">
        <w:rPr>
          <w:lang w:val="fr-FR"/>
        </w:rPr>
        <w:t>ISAR project</w:t>
      </w:r>
      <w:bookmarkEnd w:id="5242"/>
    </w:p>
    <w:p w14:paraId="33DF705F" w14:textId="77777777" w:rsidR="00E56249" w:rsidRPr="005472F8" w:rsidRDefault="00E56249" w:rsidP="00242C0F">
      <w:pPr>
        <w:jc w:val="both"/>
        <w:rPr>
          <w:lang w:val="fr-FR"/>
        </w:rPr>
      </w:pPr>
    </w:p>
    <w:p w14:paraId="2A501C09" w14:textId="77777777" w:rsidR="006D0AB1" w:rsidRDefault="006D0AB1" w:rsidP="00242C0F">
      <w:pPr>
        <w:pStyle w:val="Heading2"/>
      </w:pPr>
      <w:bookmarkStart w:id="5243" w:name="Sit_Route_Soie_prehist"/>
      <w:r>
        <w:t>Préhistoire</w:t>
      </w:r>
    </w:p>
    <w:bookmarkEnd w:id="5243"/>
    <w:p w14:paraId="5E50591D" w14:textId="77777777" w:rsidR="006D0AB1" w:rsidRPr="005472F8" w:rsidRDefault="006D0AB1" w:rsidP="00242C0F">
      <w:pPr>
        <w:jc w:val="both"/>
        <w:rPr>
          <w:lang w:val="fr-FR"/>
        </w:rPr>
      </w:pPr>
    </w:p>
    <w:p w14:paraId="4B779130" w14:textId="70C96B3F" w:rsidR="006D0AB1" w:rsidRPr="0032190F" w:rsidRDefault="006D0AB1" w:rsidP="00242C0F">
      <w:pPr>
        <w:jc w:val="both"/>
        <w:rPr>
          <w:lang w:val="fr-FR"/>
        </w:rPr>
      </w:pPr>
      <w:r w:rsidRPr="0032190F">
        <w:rPr>
          <w:lang w:val="fr-FR"/>
        </w:rPr>
        <w:t xml:space="preserve">A. Leroi-Gourhan observe que depuis -7000 ans ce résau de commerce existait sous le nom de route de Jade (wiki). Cette route est aussi mentionnée par Michèle Pirazzoli-t'Serstevens « depuis 2000 avant notre ère au moins » comme voie de passage à des populations d'agro-pasteurs des steppes eurasiatiques, surtout éleveurs de chevaux. Des études publièes en 2012 et 2014 sur la culture de </w:t>
      </w:r>
      <w:hyperlink r:id="rId12671" w:anchor="Cul_Qijia" w:history="1">
        <w:r w:rsidRPr="0032190F">
          <w:rPr>
            <w:rStyle w:val="Hyperlink"/>
            <w:lang w:val="fr-FR"/>
          </w:rPr>
          <w:t>Qijia</w:t>
        </w:r>
      </w:hyperlink>
      <w:r w:rsidR="00E56249" w:rsidRPr="00E56249">
        <w:rPr>
          <w:rStyle w:val="Hyperlink"/>
          <w:color w:val="auto"/>
          <w:u w:val="none"/>
          <w:lang w:val="fr-FR"/>
        </w:rPr>
        <w:t xml:space="preserve"> </w:t>
      </w:r>
      <w:r w:rsidRPr="0032190F">
        <w:rPr>
          <w:lang w:val="fr-FR"/>
        </w:rPr>
        <w:t xml:space="preserve">ont démontrées que ces échanges portaient aussi sur l'apport de la technologie </w:t>
      </w:r>
      <w:r w:rsidR="002A0B50" w:rsidRPr="0032190F">
        <w:rPr>
          <w:lang w:val="fr-FR"/>
        </w:rPr>
        <w:t xml:space="preserve">[innovation] </w:t>
      </w:r>
      <w:r w:rsidRPr="0032190F">
        <w:rPr>
          <w:lang w:val="fr-FR"/>
        </w:rPr>
        <w:t>du bronze en Chine (wiki).</w:t>
      </w:r>
      <w:r w:rsidR="00D460ED" w:rsidRPr="0032190F">
        <w:rPr>
          <w:lang w:val="fr-FR"/>
        </w:rPr>
        <w:t>Certaines sections de la « route » par lesquels se diffusent les gens, les objets et les idées (</w:t>
      </w:r>
      <w:r w:rsidR="00D460ED" w:rsidRPr="0032190F">
        <w:rPr>
          <w:i/>
          <w:lang w:val="fr-FR"/>
        </w:rPr>
        <w:t>people, objects and ideas</w:t>
      </w:r>
      <w:r w:rsidR="00D460ED" w:rsidRPr="0032190F">
        <w:rPr>
          <w:lang w:val="fr-FR"/>
        </w:rPr>
        <w:t>) débutent au moins durant la seconde moitié du 3</w:t>
      </w:r>
      <w:r w:rsidR="00D460ED" w:rsidRPr="0032190F">
        <w:rPr>
          <w:vertAlign w:val="superscript"/>
          <w:lang w:val="fr-FR"/>
        </w:rPr>
        <w:t>e</w:t>
      </w:r>
      <w:r w:rsidR="00D460ED" w:rsidRPr="0032190F">
        <w:rPr>
          <w:lang w:val="fr-FR"/>
        </w:rPr>
        <w:t xml:space="preserve"> millénaire aec et s’intensifie fortement au cours du 2</w:t>
      </w:r>
      <w:r w:rsidR="00D460ED" w:rsidRPr="0032190F">
        <w:rPr>
          <w:vertAlign w:val="superscript"/>
          <w:lang w:val="fr-FR"/>
        </w:rPr>
        <w:t>e</w:t>
      </w:r>
      <w:r w:rsidR="00D460ED" w:rsidRPr="0032190F">
        <w:rPr>
          <w:lang w:val="fr-FR"/>
        </w:rPr>
        <w:t xml:space="preserve"> millénaire aec </w:t>
      </w:r>
      <w:bookmarkStart w:id="5244" w:name="_Hlk140940977"/>
      <w:r w:rsidR="00D460ED" w:rsidRPr="0032190F">
        <w:rPr>
          <w:lang w:val="fr-FR"/>
        </w:rPr>
        <w:t>(BIB 1746 p. 109)</w:t>
      </w:r>
      <w:bookmarkEnd w:id="5244"/>
      <w:r w:rsidR="00D460ED" w:rsidRPr="0032190F">
        <w:rPr>
          <w:lang w:val="fr-FR"/>
        </w:rPr>
        <w:t>.</w:t>
      </w:r>
    </w:p>
    <w:p w14:paraId="4509CE9B" w14:textId="77777777" w:rsidR="00D460ED" w:rsidRPr="0032190F" w:rsidRDefault="00D460ED" w:rsidP="00242C0F">
      <w:pPr>
        <w:jc w:val="both"/>
        <w:rPr>
          <w:lang w:val="fr-FR"/>
        </w:rPr>
      </w:pPr>
      <w:r w:rsidRPr="0032190F">
        <w:rPr>
          <w:lang w:val="fr-FR"/>
        </w:rPr>
        <w:t>Dans l’établissement du réseau d’échange, les populations des steppes eurasiatiques ont un rôle à la fois central et déterminant (BIB 1746 p. 109).</w:t>
      </w:r>
    </w:p>
    <w:p w14:paraId="2447E6ED" w14:textId="77777777" w:rsidR="006D0AB1" w:rsidRPr="0032190F" w:rsidRDefault="006D0AB1" w:rsidP="00242C0F">
      <w:pPr>
        <w:jc w:val="both"/>
        <w:rPr>
          <w:lang w:val="fr-FR"/>
        </w:rPr>
      </w:pPr>
    </w:p>
    <w:p w14:paraId="7572EB09" w14:textId="25C485C6" w:rsidR="002A0B50" w:rsidRPr="0032190F" w:rsidRDefault="00E56249" w:rsidP="00242C0F">
      <w:pPr>
        <w:pStyle w:val="Heading2"/>
      </w:pPr>
      <w:r>
        <w:t>d</w:t>
      </w:r>
      <w:r w:rsidR="002A0B50" w:rsidRPr="0032190F">
        <w:t>ébut</w:t>
      </w:r>
    </w:p>
    <w:p w14:paraId="54AFA969" w14:textId="6A16B6D3" w:rsidR="00386E49" w:rsidRPr="0032190F" w:rsidRDefault="006D0AB1" w:rsidP="00242C0F">
      <w:pPr>
        <w:jc w:val="both"/>
        <w:rPr>
          <w:lang w:val="fr-FR"/>
        </w:rPr>
      </w:pPr>
      <w:r w:rsidRPr="0032190F">
        <w:rPr>
          <w:lang w:val="fr-FR"/>
        </w:rPr>
        <w:t xml:space="preserve">En </w:t>
      </w:r>
      <w:r w:rsidR="00386E49" w:rsidRPr="0032190F">
        <w:rPr>
          <w:lang w:val="fr-FR"/>
        </w:rPr>
        <w:t>139 aec « ouverture » de la route de la soie par Zhang Qian (</w:t>
      </w:r>
      <w:hyperlink r:id="rId12672" w:anchor="Cul_Han" w:history="1">
        <w:r w:rsidR="00386E49" w:rsidRPr="0032190F">
          <w:rPr>
            <w:rStyle w:val="Hyperlink"/>
            <w:lang w:val="fr-FR"/>
          </w:rPr>
          <w:t>Han</w:t>
        </w:r>
      </w:hyperlink>
      <w:r w:rsidR="00386E49" w:rsidRPr="0032190F">
        <w:rPr>
          <w:lang w:val="fr-FR"/>
        </w:rPr>
        <w:t>) qui se rend jusqu’en Ferghana</w:t>
      </w:r>
      <w:r w:rsidRPr="0032190F">
        <w:rPr>
          <w:lang w:val="fr-FR"/>
        </w:rPr>
        <w:t xml:space="preserve"> (lac Balkash) (BIB expo </w:t>
      </w:r>
      <w:r w:rsidRPr="0032190F">
        <w:rPr>
          <w:i/>
          <w:lang w:val="fr-FR"/>
        </w:rPr>
        <w:t>Han</w:t>
      </w:r>
      <w:r w:rsidRPr="0032190F">
        <w:rPr>
          <w:lang w:val="fr-FR"/>
        </w:rPr>
        <w:t>, Musée Guimet).</w:t>
      </w:r>
    </w:p>
    <w:p w14:paraId="720305C5" w14:textId="77777777" w:rsidR="006D0AB1" w:rsidRPr="0032190F" w:rsidRDefault="006D0AB1"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8"/>
        <w:gridCol w:w="3436"/>
      </w:tblGrid>
      <w:tr w:rsidR="006D0AB1" w:rsidRPr="008A1841" w14:paraId="7C477337" w14:textId="77777777" w:rsidTr="00FD44D1">
        <w:trPr>
          <w:jc w:val="center"/>
        </w:trPr>
        <w:tc>
          <w:tcPr>
            <w:tcW w:w="1318" w:type="dxa"/>
            <w:shd w:val="clear" w:color="auto" w:fill="auto"/>
            <w:vAlign w:val="center"/>
          </w:tcPr>
          <w:p w14:paraId="79015498" w14:textId="09632996" w:rsidR="00FD44D1" w:rsidRDefault="00000000" w:rsidP="00242C0F">
            <w:pPr>
              <w:jc w:val="center"/>
            </w:pPr>
            <w:hyperlink r:id="rId12673" w:anchor="Sit_Chang_an" w:history="1">
              <w:r w:rsidR="006D0AB1" w:rsidRPr="00386E49">
                <w:rPr>
                  <w:rStyle w:val="Hyperlink"/>
                </w:rPr>
                <w:t>Chang’an</w:t>
              </w:r>
            </w:hyperlink>
          </w:p>
          <w:p w14:paraId="43173924" w14:textId="77777777" w:rsidR="006D0AB1" w:rsidRDefault="006D0AB1" w:rsidP="00242C0F">
            <w:pPr>
              <w:jc w:val="center"/>
            </w:pPr>
            <w:r>
              <w:t>et Wuwei</w:t>
            </w:r>
          </w:p>
        </w:tc>
        <w:tc>
          <w:tcPr>
            <w:tcW w:w="3436" w:type="dxa"/>
            <w:shd w:val="clear" w:color="auto" w:fill="auto"/>
          </w:tcPr>
          <w:p w14:paraId="6CF7DF89" w14:textId="77777777" w:rsidR="006D0AB1" w:rsidRPr="0032190F" w:rsidRDefault="006D0AB1" w:rsidP="00242C0F">
            <w:pPr>
              <w:jc w:val="both"/>
              <w:rPr>
                <w:lang w:val="fr-FR"/>
              </w:rPr>
            </w:pPr>
            <w:r w:rsidRPr="0032190F">
              <w:rPr>
                <w:lang w:val="fr-FR"/>
              </w:rPr>
              <w:t>région des fleuves Jaune et Bleu</w:t>
            </w:r>
          </w:p>
        </w:tc>
      </w:tr>
      <w:tr w:rsidR="006D0AB1" w14:paraId="2670DDD7" w14:textId="77777777" w:rsidTr="00FD44D1">
        <w:trPr>
          <w:jc w:val="center"/>
        </w:trPr>
        <w:tc>
          <w:tcPr>
            <w:tcW w:w="1318" w:type="dxa"/>
            <w:shd w:val="clear" w:color="auto" w:fill="auto"/>
            <w:vAlign w:val="center"/>
          </w:tcPr>
          <w:p w14:paraId="5C1C0D46" w14:textId="77777777" w:rsidR="006D0AB1" w:rsidRDefault="006D0AB1" w:rsidP="00242C0F">
            <w:pPr>
              <w:jc w:val="center"/>
            </w:pPr>
            <w:r>
              <w:t>Bactre</w:t>
            </w:r>
          </w:p>
        </w:tc>
        <w:tc>
          <w:tcPr>
            <w:tcW w:w="3436" w:type="dxa"/>
            <w:shd w:val="clear" w:color="auto" w:fill="auto"/>
          </w:tcPr>
          <w:p w14:paraId="3B361FDB" w14:textId="77777777" w:rsidR="006D0AB1" w:rsidRDefault="006D0AB1" w:rsidP="00242C0F">
            <w:pPr>
              <w:jc w:val="both"/>
            </w:pPr>
            <w:r>
              <w:t>Bactriane, Daxia</w:t>
            </w:r>
          </w:p>
        </w:tc>
      </w:tr>
      <w:tr w:rsidR="006D0AB1" w:rsidRPr="008B002C" w14:paraId="3DD256C8" w14:textId="77777777" w:rsidTr="00FD44D1">
        <w:trPr>
          <w:jc w:val="center"/>
        </w:trPr>
        <w:tc>
          <w:tcPr>
            <w:tcW w:w="1318" w:type="dxa"/>
            <w:shd w:val="clear" w:color="auto" w:fill="auto"/>
            <w:vAlign w:val="center"/>
          </w:tcPr>
          <w:p w14:paraId="52FB4D4F" w14:textId="77777777" w:rsidR="006D0AB1" w:rsidRDefault="006D0AB1" w:rsidP="00242C0F">
            <w:pPr>
              <w:jc w:val="center"/>
            </w:pPr>
            <w:r>
              <w:t>Ecbatane</w:t>
            </w:r>
          </w:p>
        </w:tc>
        <w:tc>
          <w:tcPr>
            <w:tcW w:w="3436" w:type="dxa"/>
            <w:shd w:val="clear" w:color="auto" w:fill="auto"/>
          </w:tcPr>
          <w:p w14:paraId="0DD19F20" w14:textId="77777777" w:rsidR="006D0AB1" w:rsidRPr="0032190F" w:rsidRDefault="006D0AB1" w:rsidP="00242C0F">
            <w:pPr>
              <w:jc w:val="both"/>
              <w:rPr>
                <w:lang w:val="fr-FR"/>
              </w:rPr>
            </w:pPr>
            <w:r w:rsidRPr="0032190F">
              <w:rPr>
                <w:lang w:val="fr-FR"/>
              </w:rPr>
              <w:t>Dans les monts Zagros, au sud la mer Caspienne</w:t>
            </w:r>
          </w:p>
        </w:tc>
      </w:tr>
    </w:tbl>
    <w:p w14:paraId="49580D6C" w14:textId="77777777" w:rsidR="002A0B50" w:rsidRPr="0032190F" w:rsidRDefault="002A0B50" w:rsidP="00242C0F">
      <w:pPr>
        <w:jc w:val="both"/>
        <w:rPr>
          <w:lang w:val="fr-FR"/>
        </w:rPr>
      </w:pPr>
      <w:r w:rsidRPr="0032190F">
        <w:rPr>
          <w:lang w:val="fr-FR"/>
        </w:rPr>
        <w:t xml:space="preserve">(BIB expo </w:t>
      </w:r>
      <w:r w:rsidRPr="0032190F">
        <w:rPr>
          <w:i/>
          <w:lang w:val="fr-FR"/>
        </w:rPr>
        <w:t>Han</w:t>
      </w:r>
      <w:r w:rsidRPr="0032190F">
        <w:rPr>
          <w:lang w:val="fr-FR"/>
        </w:rPr>
        <w:t>, Musée Guimet)</w:t>
      </w:r>
    </w:p>
    <w:p w14:paraId="5207CF1C" w14:textId="77777777" w:rsidR="006D0AB1" w:rsidRPr="0032190F" w:rsidRDefault="006D0AB1" w:rsidP="00242C0F">
      <w:pPr>
        <w:jc w:val="both"/>
        <w:rPr>
          <w:lang w:val="fr-FR"/>
        </w:rPr>
      </w:pPr>
    </w:p>
    <w:p w14:paraId="10A14E13" w14:textId="77777777" w:rsidR="002A0B50" w:rsidRPr="006D6085" w:rsidRDefault="002A0B50" w:rsidP="00242C0F">
      <w:pPr>
        <w:jc w:val="both"/>
        <w:rPr>
          <w:lang w:val="fr-FR"/>
        </w:rPr>
      </w:pPr>
    </w:p>
    <w:p w14:paraId="173CEDC5" w14:textId="77777777" w:rsidR="00421955" w:rsidRPr="0032190F" w:rsidRDefault="00421955" w:rsidP="00242C0F">
      <w:pPr>
        <w:jc w:val="both"/>
        <w:rPr>
          <w:lang w:val="fr-FR"/>
        </w:rPr>
      </w:pPr>
      <w:r w:rsidRPr="0032190F">
        <w:rPr>
          <w:lang w:val="fr-FR"/>
        </w:rPr>
        <w:t>L’Empire romain connait un véritable engouement pour la soie et pour la céramique chinoise [ ?] particulièrement les « séladons » réalisés avec une technique encore inconnue qui véhicule une nouvelle iconographie (BIB Arte)</w:t>
      </w:r>
    </w:p>
    <w:p w14:paraId="177A6141" w14:textId="77777777" w:rsidR="0039656F" w:rsidRPr="0032190F" w:rsidRDefault="0039656F" w:rsidP="00242C0F">
      <w:pPr>
        <w:jc w:val="both"/>
        <w:rPr>
          <w:lang w:val="fr-FR"/>
        </w:rPr>
      </w:pPr>
    </w:p>
    <w:p w14:paraId="4CF1C76A" w14:textId="3C3AD5E7" w:rsidR="00D460ED" w:rsidRPr="0032190F" w:rsidRDefault="00E56249" w:rsidP="00242C0F">
      <w:pPr>
        <w:pStyle w:val="Heading2"/>
      </w:pPr>
      <w:r>
        <w:t>a</w:t>
      </w:r>
      <w:r w:rsidR="00D460ED" w:rsidRPr="0032190F">
        <w:t>pogée</w:t>
      </w:r>
    </w:p>
    <w:p w14:paraId="727C0E50" w14:textId="77777777" w:rsidR="00D460ED" w:rsidRPr="0032190F" w:rsidRDefault="00D460ED" w:rsidP="00242C0F">
      <w:pPr>
        <w:jc w:val="both"/>
        <w:rPr>
          <w:lang w:val="fr-FR"/>
        </w:rPr>
      </w:pPr>
    </w:p>
    <w:p w14:paraId="1C3E06FB" w14:textId="1E8B9941" w:rsidR="002A0B50" w:rsidRDefault="002A0B50" w:rsidP="00242C0F">
      <w:pPr>
        <w:jc w:val="both"/>
        <w:rPr>
          <w:lang w:val="fr-FR"/>
        </w:rPr>
      </w:pPr>
      <w:r w:rsidRPr="0032190F">
        <w:rPr>
          <w:lang w:val="fr-FR"/>
        </w:rPr>
        <w:t>À son apogée, la Route de la soie relie -coté ouest- l'</w:t>
      </w:r>
      <w:hyperlink r:id="rId12674" w:anchor="Cul_Byzance" w:history="1">
        <w:r w:rsidRPr="0032190F">
          <w:rPr>
            <w:rStyle w:val="Hyperlink"/>
            <w:lang w:val="fr-FR"/>
          </w:rPr>
          <w:t>Empire byzantin</w:t>
        </w:r>
      </w:hyperlink>
      <w:r w:rsidRPr="0032190F">
        <w:rPr>
          <w:lang w:val="fr-FR"/>
        </w:rPr>
        <w:t xml:space="preserve"> et -coté est- une vaste région qui va des Trois royaumes jusqu'aux territoires de la </w:t>
      </w:r>
      <w:hyperlink r:id="rId12675" w:anchor="Cul_Yuan" w:history="1">
        <w:r w:rsidRPr="0032190F">
          <w:rPr>
            <w:rStyle w:val="Hyperlink"/>
            <w:lang w:val="fr-FR"/>
          </w:rPr>
          <w:t>dynastie Yuan</w:t>
        </w:r>
      </w:hyperlink>
      <w:r w:rsidRPr="0032190F">
        <w:rPr>
          <w:lang w:val="fr-FR"/>
        </w:rPr>
        <w:t xml:space="preserve"> en zone chinoise.</w:t>
      </w:r>
    </w:p>
    <w:p w14:paraId="129E7EAA" w14:textId="77777777" w:rsidR="005154F7" w:rsidRDefault="005154F7" w:rsidP="00242C0F">
      <w:pPr>
        <w:jc w:val="both"/>
        <w:rPr>
          <w:lang w:val="fr-FR"/>
        </w:rPr>
      </w:pPr>
    </w:p>
    <w:p w14:paraId="656DEB10" w14:textId="29CF6FCF" w:rsidR="005154F7" w:rsidRDefault="00E56249" w:rsidP="005154F7">
      <w:pPr>
        <w:pStyle w:val="Heading2"/>
      </w:pPr>
      <w:r>
        <w:t>i</w:t>
      </w:r>
      <w:r w:rsidR="005154F7">
        <w:t>tinéraire</w:t>
      </w:r>
    </w:p>
    <w:p w14:paraId="44DFC491" w14:textId="77777777" w:rsidR="005154F7" w:rsidRDefault="005154F7" w:rsidP="00242C0F">
      <w:pPr>
        <w:jc w:val="both"/>
        <w:rPr>
          <w:lang w:val="fr-FR"/>
        </w:rPr>
      </w:pPr>
    </w:p>
    <w:p w14:paraId="5784BCE6" w14:textId="1ECFA23A" w:rsidR="005154F7" w:rsidRPr="005154F7" w:rsidRDefault="005154F7" w:rsidP="005154F7">
      <w:pPr>
        <w:jc w:val="both"/>
        <w:rPr>
          <w:lang w:val="fr-FR"/>
        </w:rPr>
      </w:pPr>
      <w:r w:rsidRPr="0032190F">
        <w:rPr>
          <w:lang w:val="fr-FR"/>
        </w:rPr>
        <w:t xml:space="preserve">Les convois de caravanes partent de </w:t>
      </w:r>
      <w:hyperlink r:id="rId12676" w:anchor="Sit_Chang_an" w:history="1">
        <w:r w:rsidRPr="0032190F">
          <w:rPr>
            <w:rStyle w:val="Hyperlink"/>
            <w:lang w:val="fr-FR"/>
          </w:rPr>
          <w:t>Xi'an</w:t>
        </w:r>
      </w:hyperlink>
      <w:r w:rsidRPr="0032190F">
        <w:rPr>
          <w:lang w:val="fr-FR"/>
        </w:rPr>
        <w:t xml:space="preserve">, Lanzhou ou Xining et empruntent le corridor du Gansu. Ils contournent ensuite le désert du Taklamakan. À partir de </w:t>
      </w:r>
      <w:hyperlink r:id="rId12677" w:anchor="Sit_Kashgar" w:history="1">
        <w:r w:rsidRPr="0032190F">
          <w:rPr>
            <w:rStyle w:val="Hyperlink"/>
            <w:lang w:val="fr-FR"/>
          </w:rPr>
          <w:t>Kashgar</w:t>
        </w:r>
      </w:hyperlink>
      <w:r w:rsidRPr="005154F7">
        <w:rPr>
          <w:lang w:val="fr-FR"/>
        </w:rPr>
        <w:t xml:space="preserve"> </w:t>
      </w:r>
      <w:r w:rsidRPr="0032190F">
        <w:rPr>
          <w:lang w:val="fr-FR"/>
        </w:rPr>
        <w:t xml:space="preserve">et Yarkand, les pistes rejoignent la Perse ou l'Inde à travers les hautes montagnes de l'Asie centrale (Pamir, Hindū-Kūsh et Karakoram), puis par la Sogdiane (Samarcande, Boukhara, Merv), la Bactriane (Balkh) ou le Cachemire (Srinagar). </w:t>
      </w:r>
      <w:r w:rsidRPr="005154F7">
        <w:rPr>
          <w:lang w:val="fr-FR"/>
        </w:rPr>
        <w:t>(wiki)</w:t>
      </w:r>
    </w:p>
    <w:p w14:paraId="1A4FB5AC" w14:textId="77777777" w:rsidR="005154F7" w:rsidRPr="005154F7" w:rsidRDefault="005154F7" w:rsidP="005154F7">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6"/>
        <w:gridCol w:w="1034"/>
      </w:tblGrid>
      <w:tr w:rsidR="005154F7" w14:paraId="2F86B858" w14:textId="77777777" w:rsidTr="00962952">
        <w:trPr>
          <w:jc w:val="center"/>
        </w:trPr>
        <w:tc>
          <w:tcPr>
            <w:tcW w:w="1216" w:type="dxa"/>
            <w:shd w:val="clear" w:color="auto" w:fill="auto"/>
          </w:tcPr>
          <w:p w14:paraId="7EF95375" w14:textId="733E8BBA" w:rsidR="005154F7" w:rsidRDefault="00000000" w:rsidP="00962952">
            <w:pPr>
              <w:jc w:val="both"/>
            </w:pPr>
            <w:hyperlink r:id="rId12678" w:anchor="Sit_Antioche" w:history="1">
              <w:r w:rsidR="005154F7" w:rsidRPr="007F4BC7">
                <w:rPr>
                  <w:rStyle w:val="Hyperlink"/>
                </w:rPr>
                <w:t>Antioche</w:t>
              </w:r>
            </w:hyperlink>
          </w:p>
        </w:tc>
        <w:tc>
          <w:tcPr>
            <w:tcW w:w="1034" w:type="dxa"/>
            <w:shd w:val="clear" w:color="auto" w:fill="auto"/>
          </w:tcPr>
          <w:p w14:paraId="3E03B6C0" w14:textId="77777777" w:rsidR="005154F7" w:rsidRDefault="005154F7" w:rsidP="00962952">
            <w:pPr>
              <w:jc w:val="both"/>
            </w:pPr>
          </w:p>
        </w:tc>
      </w:tr>
      <w:tr w:rsidR="005154F7" w14:paraId="7883F95A" w14:textId="77777777" w:rsidTr="00962952">
        <w:trPr>
          <w:jc w:val="center"/>
        </w:trPr>
        <w:tc>
          <w:tcPr>
            <w:tcW w:w="1216" w:type="dxa"/>
            <w:shd w:val="clear" w:color="auto" w:fill="auto"/>
          </w:tcPr>
          <w:p w14:paraId="5E5AE494" w14:textId="35FA0028" w:rsidR="005154F7" w:rsidRDefault="00000000" w:rsidP="00962952">
            <w:pPr>
              <w:jc w:val="both"/>
            </w:pPr>
            <w:hyperlink r:id="rId12679" w:anchor="Sit_Palmyre" w:history="1">
              <w:r w:rsidR="005154F7" w:rsidRPr="007F4BC7">
                <w:rPr>
                  <w:rStyle w:val="Hyperlink"/>
                </w:rPr>
                <w:t>Palmyre</w:t>
              </w:r>
            </w:hyperlink>
          </w:p>
        </w:tc>
        <w:tc>
          <w:tcPr>
            <w:tcW w:w="1034" w:type="dxa"/>
            <w:shd w:val="clear" w:color="auto" w:fill="auto"/>
          </w:tcPr>
          <w:p w14:paraId="5FFFEF16" w14:textId="77777777" w:rsidR="005154F7" w:rsidRDefault="005154F7" w:rsidP="00962952">
            <w:pPr>
              <w:jc w:val="both"/>
            </w:pPr>
          </w:p>
        </w:tc>
      </w:tr>
    </w:tbl>
    <w:p w14:paraId="7A01F424" w14:textId="77777777" w:rsidR="005154F7" w:rsidRDefault="005154F7" w:rsidP="005154F7">
      <w:pPr>
        <w:jc w:val="both"/>
      </w:pPr>
      <w:r>
        <w:lastRenderedPageBreak/>
        <w:t xml:space="preserve">(BIB expo </w:t>
      </w:r>
      <w:r w:rsidRPr="00A01DCD">
        <w:rPr>
          <w:i/>
        </w:rPr>
        <w:t>Han</w:t>
      </w:r>
      <w:r>
        <w:t>, Musée Guimet)</w:t>
      </w:r>
    </w:p>
    <w:p w14:paraId="3800126C" w14:textId="42FB6892" w:rsidR="008D349D" w:rsidRPr="0032190F" w:rsidRDefault="008D349D" w:rsidP="005154F7">
      <w:pPr>
        <w:pStyle w:val="Heading3"/>
      </w:pPr>
      <w:r w:rsidRPr="0032190F">
        <w:br/>
      </w:r>
      <w:bookmarkStart w:id="5245" w:name="Sit_Route_Soie__terre"/>
      <w:r w:rsidR="00E56249">
        <w:t>t</w:t>
      </w:r>
      <w:r w:rsidRPr="0032190F">
        <w:t>errestre</w:t>
      </w:r>
      <w:bookmarkEnd w:id="5245"/>
    </w:p>
    <w:p w14:paraId="75CF911F" w14:textId="77777777" w:rsidR="008D349D" w:rsidRPr="0032190F" w:rsidRDefault="008D349D" w:rsidP="00242C0F">
      <w:pPr>
        <w:rPr>
          <w:lang w:val="fr-FR"/>
        </w:rPr>
      </w:pPr>
    </w:p>
    <w:p w14:paraId="36FF54F0" w14:textId="77777777" w:rsidR="00FD44D1" w:rsidRPr="0032190F" w:rsidRDefault="008D349D" w:rsidP="00242C0F">
      <w:pPr>
        <w:jc w:val="both"/>
        <w:rPr>
          <w:lang w:val="fr-FR"/>
        </w:rPr>
      </w:pPr>
      <w:r w:rsidRPr="0032190F">
        <w:rPr>
          <w:lang w:val="fr-FR"/>
        </w:rPr>
        <w:t xml:space="preserve">D’est (Chine) en ouest (Palestine) : </w:t>
      </w:r>
    </w:p>
    <w:p w14:paraId="7C6A4CA2" w14:textId="77777777" w:rsidR="00FD44D1" w:rsidRPr="0032190F" w:rsidRDefault="00FD44D1" w:rsidP="00242C0F">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9"/>
        <w:gridCol w:w="869"/>
      </w:tblGrid>
      <w:tr w:rsidR="00FD44D1" w:rsidRPr="005154F7" w14:paraId="4E1605C5" w14:textId="77777777" w:rsidTr="008E30A6">
        <w:trPr>
          <w:jc w:val="center"/>
        </w:trPr>
        <w:tc>
          <w:tcPr>
            <w:tcW w:w="1949" w:type="dxa"/>
            <w:shd w:val="clear" w:color="auto" w:fill="auto"/>
          </w:tcPr>
          <w:p w14:paraId="150ACDB4" w14:textId="77777777" w:rsidR="00FD44D1" w:rsidRPr="005154F7" w:rsidRDefault="00FD44D1" w:rsidP="00242C0F">
            <w:pPr>
              <w:rPr>
                <w:lang w:val="fr-FR"/>
              </w:rPr>
            </w:pPr>
            <w:r w:rsidRPr="005154F7">
              <w:rPr>
                <w:lang w:val="fr-FR"/>
              </w:rPr>
              <w:t>Luoyang</w:t>
            </w:r>
          </w:p>
        </w:tc>
        <w:tc>
          <w:tcPr>
            <w:tcW w:w="869" w:type="dxa"/>
            <w:shd w:val="clear" w:color="auto" w:fill="auto"/>
          </w:tcPr>
          <w:p w14:paraId="5A8226C4" w14:textId="77777777" w:rsidR="00FD44D1" w:rsidRPr="005154F7" w:rsidRDefault="00FD44D1" w:rsidP="00242C0F">
            <w:pPr>
              <w:rPr>
                <w:lang w:val="fr-FR"/>
              </w:rPr>
            </w:pPr>
          </w:p>
        </w:tc>
      </w:tr>
      <w:tr w:rsidR="00FD44D1" w:rsidRPr="005154F7" w14:paraId="2C1BA35F" w14:textId="77777777" w:rsidTr="008E30A6">
        <w:trPr>
          <w:jc w:val="center"/>
        </w:trPr>
        <w:tc>
          <w:tcPr>
            <w:tcW w:w="1949" w:type="dxa"/>
            <w:shd w:val="clear" w:color="auto" w:fill="auto"/>
          </w:tcPr>
          <w:p w14:paraId="3DE824DE" w14:textId="77777777" w:rsidR="00FD44D1" w:rsidRPr="005154F7" w:rsidRDefault="00FD44D1" w:rsidP="00242C0F">
            <w:pPr>
              <w:rPr>
                <w:lang w:val="fr-FR"/>
              </w:rPr>
            </w:pPr>
            <w:r w:rsidRPr="005154F7">
              <w:rPr>
                <w:lang w:val="fr-FR"/>
              </w:rPr>
              <w:t>X’ian</w:t>
            </w:r>
          </w:p>
        </w:tc>
        <w:tc>
          <w:tcPr>
            <w:tcW w:w="869" w:type="dxa"/>
            <w:shd w:val="clear" w:color="auto" w:fill="auto"/>
          </w:tcPr>
          <w:p w14:paraId="0DDB2B5F" w14:textId="77777777" w:rsidR="00FD44D1" w:rsidRPr="005154F7" w:rsidRDefault="00FD44D1" w:rsidP="00242C0F">
            <w:pPr>
              <w:rPr>
                <w:lang w:val="fr-FR"/>
              </w:rPr>
            </w:pPr>
          </w:p>
        </w:tc>
      </w:tr>
      <w:tr w:rsidR="00FD44D1" w:rsidRPr="005154F7" w14:paraId="7208E5B1" w14:textId="77777777" w:rsidTr="008E30A6">
        <w:trPr>
          <w:jc w:val="center"/>
        </w:trPr>
        <w:tc>
          <w:tcPr>
            <w:tcW w:w="1949" w:type="dxa"/>
            <w:shd w:val="clear" w:color="auto" w:fill="auto"/>
          </w:tcPr>
          <w:p w14:paraId="3B572E68" w14:textId="77777777" w:rsidR="00FD44D1" w:rsidRPr="005154F7" w:rsidRDefault="00FD44D1" w:rsidP="00242C0F">
            <w:pPr>
              <w:rPr>
                <w:lang w:val="fr-FR"/>
              </w:rPr>
            </w:pPr>
            <w:r w:rsidRPr="005154F7">
              <w:rPr>
                <w:lang w:val="fr-FR"/>
              </w:rPr>
              <w:t>Lanzhou</w:t>
            </w:r>
          </w:p>
        </w:tc>
        <w:tc>
          <w:tcPr>
            <w:tcW w:w="869" w:type="dxa"/>
            <w:shd w:val="clear" w:color="auto" w:fill="auto"/>
          </w:tcPr>
          <w:p w14:paraId="1A9C1CC8" w14:textId="77777777" w:rsidR="00FD44D1" w:rsidRPr="005154F7" w:rsidRDefault="00FD44D1" w:rsidP="00242C0F">
            <w:pPr>
              <w:rPr>
                <w:lang w:val="fr-FR"/>
              </w:rPr>
            </w:pPr>
          </w:p>
        </w:tc>
      </w:tr>
      <w:tr w:rsidR="00FD44D1" w14:paraId="0A3198D7" w14:textId="77777777" w:rsidTr="008E30A6">
        <w:trPr>
          <w:jc w:val="center"/>
        </w:trPr>
        <w:tc>
          <w:tcPr>
            <w:tcW w:w="1949" w:type="dxa"/>
            <w:shd w:val="clear" w:color="auto" w:fill="auto"/>
          </w:tcPr>
          <w:p w14:paraId="5A60AA9D" w14:textId="4D017FD7" w:rsidR="00FD44D1" w:rsidRPr="00747B71" w:rsidRDefault="00000000" w:rsidP="00242C0F">
            <w:hyperlink r:id="rId12680" w:anchor="Sit_Dunhuang" w:history="1">
              <w:r w:rsidR="00FD44D1" w:rsidRPr="00FD44D1">
                <w:rPr>
                  <w:rStyle w:val="Hyperlink"/>
                </w:rPr>
                <w:t>Dunhuang</w:t>
              </w:r>
            </w:hyperlink>
          </w:p>
        </w:tc>
        <w:tc>
          <w:tcPr>
            <w:tcW w:w="869" w:type="dxa"/>
            <w:shd w:val="clear" w:color="auto" w:fill="auto"/>
          </w:tcPr>
          <w:p w14:paraId="497E37DB" w14:textId="77777777" w:rsidR="00FD44D1" w:rsidRPr="00747B71" w:rsidRDefault="00FD44D1" w:rsidP="00242C0F"/>
        </w:tc>
      </w:tr>
      <w:tr w:rsidR="00FD44D1" w14:paraId="6C4276E4" w14:textId="77777777" w:rsidTr="008E30A6">
        <w:trPr>
          <w:jc w:val="center"/>
        </w:trPr>
        <w:tc>
          <w:tcPr>
            <w:tcW w:w="1949" w:type="dxa"/>
            <w:shd w:val="clear" w:color="auto" w:fill="auto"/>
          </w:tcPr>
          <w:p w14:paraId="2BC12023" w14:textId="77777777" w:rsidR="00FD44D1" w:rsidRPr="00747B71" w:rsidRDefault="00FD44D1" w:rsidP="00242C0F">
            <w:r w:rsidRPr="00747B71">
              <w:t>Lhassa</w:t>
            </w:r>
          </w:p>
        </w:tc>
        <w:tc>
          <w:tcPr>
            <w:tcW w:w="869" w:type="dxa"/>
            <w:shd w:val="clear" w:color="auto" w:fill="auto"/>
          </w:tcPr>
          <w:p w14:paraId="2AFAA2C0" w14:textId="77777777" w:rsidR="00FD44D1" w:rsidRPr="00747B71" w:rsidRDefault="00FD44D1" w:rsidP="00242C0F"/>
        </w:tc>
      </w:tr>
      <w:tr w:rsidR="00FD44D1" w14:paraId="37370BFE" w14:textId="77777777" w:rsidTr="008E30A6">
        <w:trPr>
          <w:jc w:val="center"/>
        </w:trPr>
        <w:tc>
          <w:tcPr>
            <w:tcW w:w="1949" w:type="dxa"/>
            <w:shd w:val="clear" w:color="auto" w:fill="auto"/>
          </w:tcPr>
          <w:p w14:paraId="4CD7EC2F" w14:textId="77777777" w:rsidR="00FD44D1" w:rsidRPr="00747B71" w:rsidRDefault="00FD44D1" w:rsidP="00242C0F">
            <w:r w:rsidRPr="00747B71">
              <w:t>Loulan</w:t>
            </w:r>
          </w:p>
        </w:tc>
        <w:tc>
          <w:tcPr>
            <w:tcW w:w="869" w:type="dxa"/>
            <w:shd w:val="clear" w:color="auto" w:fill="auto"/>
          </w:tcPr>
          <w:p w14:paraId="128C9B86" w14:textId="77777777" w:rsidR="00FD44D1" w:rsidRPr="00747B71" w:rsidRDefault="00FD44D1" w:rsidP="00242C0F"/>
        </w:tc>
      </w:tr>
      <w:tr w:rsidR="00FD44D1" w14:paraId="7EE5412A" w14:textId="77777777" w:rsidTr="008E30A6">
        <w:trPr>
          <w:jc w:val="center"/>
        </w:trPr>
        <w:tc>
          <w:tcPr>
            <w:tcW w:w="1949" w:type="dxa"/>
            <w:shd w:val="clear" w:color="auto" w:fill="auto"/>
          </w:tcPr>
          <w:p w14:paraId="55D3DE79" w14:textId="77777777" w:rsidR="00FD44D1" w:rsidRPr="00747B71" w:rsidRDefault="00FD44D1" w:rsidP="00242C0F">
            <w:r w:rsidRPr="00747B71">
              <w:t>Kutcha</w:t>
            </w:r>
          </w:p>
        </w:tc>
        <w:tc>
          <w:tcPr>
            <w:tcW w:w="869" w:type="dxa"/>
            <w:shd w:val="clear" w:color="auto" w:fill="auto"/>
          </w:tcPr>
          <w:p w14:paraId="3C0AA192" w14:textId="77777777" w:rsidR="00FD44D1" w:rsidRPr="00747B71" w:rsidRDefault="00FD44D1" w:rsidP="00242C0F"/>
        </w:tc>
      </w:tr>
      <w:tr w:rsidR="00FD44D1" w14:paraId="17BEB3E2" w14:textId="77777777" w:rsidTr="008E30A6">
        <w:trPr>
          <w:jc w:val="center"/>
        </w:trPr>
        <w:tc>
          <w:tcPr>
            <w:tcW w:w="1949" w:type="dxa"/>
            <w:shd w:val="clear" w:color="auto" w:fill="auto"/>
          </w:tcPr>
          <w:p w14:paraId="3C01F460" w14:textId="77777777" w:rsidR="00FD44D1" w:rsidRPr="00747B71" w:rsidRDefault="00FD44D1" w:rsidP="00242C0F">
            <w:r w:rsidRPr="00747B71">
              <w:t>Turfan</w:t>
            </w:r>
          </w:p>
        </w:tc>
        <w:tc>
          <w:tcPr>
            <w:tcW w:w="869" w:type="dxa"/>
            <w:shd w:val="clear" w:color="auto" w:fill="auto"/>
          </w:tcPr>
          <w:p w14:paraId="3208D421" w14:textId="77777777" w:rsidR="00FD44D1" w:rsidRPr="00747B71" w:rsidRDefault="00FD44D1" w:rsidP="00242C0F"/>
        </w:tc>
      </w:tr>
      <w:tr w:rsidR="00FD44D1" w14:paraId="4CD00F1C" w14:textId="77777777" w:rsidTr="008E30A6">
        <w:trPr>
          <w:jc w:val="center"/>
        </w:trPr>
        <w:tc>
          <w:tcPr>
            <w:tcW w:w="1949" w:type="dxa"/>
            <w:shd w:val="clear" w:color="auto" w:fill="auto"/>
          </w:tcPr>
          <w:p w14:paraId="0A0799EE" w14:textId="77777777" w:rsidR="00FD44D1" w:rsidRPr="00747B71" w:rsidRDefault="00FD44D1" w:rsidP="00242C0F">
            <w:r w:rsidRPr="00747B71">
              <w:t>Ho-Tien</w:t>
            </w:r>
          </w:p>
        </w:tc>
        <w:tc>
          <w:tcPr>
            <w:tcW w:w="869" w:type="dxa"/>
            <w:shd w:val="clear" w:color="auto" w:fill="auto"/>
          </w:tcPr>
          <w:p w14:paraId="60A8F51C" w14:textId="77777777" w:rsidR="00FD44D1" w:rsidRPr="00747B71" w:rsidRDefault="00FD44D1" w:rsidP="00242C0F"/>
        </w:tc>
      </w:tr>
      <w:tr w:rsidR="00FD44D1" w14:paraId="1A399A57" w14:textId="77777777" w:rsidTr="008E30A6">
        <w:trPr>
          <w:jc w:val="center"/>
        </w:trPr>
        <w:tc>
          <w:tcPr>
            <w:tcW w:w="1949" w:type="dxa"/>
            <w:shd w:val="clear" w:color="auto" w:fill="auto"/>
          </w:tcPr>
          <w:p w14:paraId="64E07A23" w14:textId="73051184" w:rsidR="00FD44D1" w:rsidRPr="00747B71" w:rsidRDefault="00000000" w:rsidP="00242C0F">
            <w:hyperlink r:id="rId12681" w:anchor="Sit_Kashgar" w:history="1">
              <w:r w:rsidR="00D56EC6" w:rsidRPr="006337F6">
                <w:rPr>
                  <w:rStyle w:val="Hyperlink"/>
                </w:rPr>
                <w:t>Kashgar</w:t>
              </w:r>
            </w:hyperlink>
          </w:p>
        </w:tc>
        <w:tc>
          <w:tcPr>
            <w:tcW w:w="869" w:type="dxa"/>
            <w:shd w:val="clear" w:color="auto" w:fill="auto"/>
          </w:tcPr>
          <w:p w14:paraId="12BA902C" w14:textId="77777777" w:rsidR="00FD44D1" w:rsidRPr="00747B71" w:rsidRDefault="00FD44D1" w:rsidP="00242C0F"/>
        </w:tc>
      </w:tr>
      <w:tr w:rsidR="00FD44D1" w14:paraId="538AC1DD" w14:textId="77777777" w:rsidTr="008E30A6">
        <w:trPr>
          <w:jc w:val="center"/>
        </w:trPr>
        <w:tc>
          <w:tcPr>
            <w:tcW w:w="1949" w:type="dxa"/>
            <w:shd w:val="clear" w:color="auto" w:fill="auto"/>
          </w:tcPr>
          <w:p w14:paraId="2EE2B17B" w14:textId="77777777" w:rsidR="00FD44D1" w:rsidRPr="00747B71" w:rsidRDefault="00FD44D1" w:rsidP="00242C0F">
            <w:r w:rsidRPr="00747B71">
              <w:t>Mathua</w:t>
            </w:r>
          </w:p>
        </w:tc>
        <w:tc>
          <w:tcPr>
            <w:tcW w:w="869" w:type="dxa"/>
            <w:shd w:val="clear" w:color="auto" w:fill="auto"/>
          </w:tcPr>
          <w:p w14:paraId="49BF8629" w14:textId="77777777" w:rsidR="00FD44D1" w:rsidRPr="00747B71" w:rsidRDefault="00FD44D1" w:rsidP="00242C0F"/>
        </w:tc>
      </w:tr>
      <w:tr w:rsidR="00FD44D1" w14:paraId="1FD9D474" w14:textId="77777777" w:rsidTr="008E30A6">
        <w:trPr>
          <w:jc w:val="center"/>
        </w:trPr>
        <w:tc>
          <w:tcPr>
            <w:tcW w:w="1949" w:type="dxa"/>
            <w:shd w:val="clear" w:color="auto" w:fill="auto"/>
          </w:tcPr>
          <w:p w14:paraId="0D3C1581" w14:textId="77777777" w:rsidR="00FD44D1" w:rsidRPr="00747B71" w:rsidRDefault="00FD44D1" w:rsidP="00242C0F">
            <w:r w:rsidRPr="00747B71">
              <w:t>Begram</w:t>
            </w:r>
          </w:p>
        </w:tc>
        <w:tc>
          <w:tcPr>
            <w:tcW w:w="869" w:type="dxa"/>
            <w:shd w:val="clear" w:color="auto" w:fill="auto"/>
          </w:tcPr>
          <w:p w14:paraId="55119DA6" w14:textId="77777777" w:rsidR="00FD44D1" w:rsidRPr="00747B71" w:rsidRDefault="00FD44D1" w:rsidP="00242C0F"/>
        </w:tc>
      </w:tr>
      <w:tr w:rsidR="00FD44D1" w14:paraId="233E522B" w14:textId="77777777" w:rsidTr="008E30A6">
        <w:trPr>
          <w:jc w:val="center"/>
        </w:trPr>
        <w:tc>
          <w:tcPr>
            <w:tcW w:w="1949" w:type="dxa"/>
            <w:shd w:val="clear" w:color="auto" w:fill="auto"/>
          </w:tcPr>
          <w:p w14:paraId="02B8363E" w14:textId="1FDF0424" w:rsidR="00FD44D1" w:rsidRPr="00747B71" w:rsidRDefault="00000000" w:rsidP="00242C0F">
            <w:hyperlink r:id="rId12682" w:anchor="Sit_Samarkand" w:history="1">
              <w:r w:rsidR="00FD44D1" w:rsidRPr="00C5762F">
                <w:rPr>
                  <w:rStyle w:val="Hyperlink"/>
                </w:rPr>
                <w:t>Samarkand</w:t>
              </w:r>
            </w:hyperlink>
          </w:p>
        </w:tc>
        <w:tc>
          <w:tcPr>
            <w:tcW w:w="869" w:type="dxa"/>
            <w:shd w:val="clear" w:color="auto" w:fill="auto"/>
          </w:tcPr>
          <w:p w14:paraId="7005A2AA" w14:textId="77777777" w:rsidR="00FD44D1" w:rsidRPr="00747B71" w:rsidRDefault="00FD44D1" w:rsidP="00242C0F"/>
        </w:tc>
      </w:tr>
      <w:tr w:rsidR="00FD44D1" w14:paraId="630886F8" w14:textId="77777777" w:rsidTr="008E30A6">
        <w:trPr>
          <w:jc w:val="center"/>
        </w:trPr>
        <w:tc>
          <w:tcPr>
            <w:tcW w:w="1949" w:type="dxa"/>
            <w:shd w:val="clear" w:color="auto" w:fill="auto"/>
          </w:tcPr>
          <w:p w14:paraId="28E2F026" w14:textId="77777777" w:rsidR="00FD44D1" w:rsidRPr="00747B71" w:rsidRDefault="00FD44D1" w:rsidP="00242C0F">
            <w:r w:rsidRPr="00747B71">
              <w:t>Talas</w:t>
            </w:r>
          </w:p>
        </w:tc>
        <w:tc>
          <w:tcPr>
            <w:tcW w:w="869" w:type="dxa"/>
            <w:shd w:val="clear" w:color="auto" w:fill="auto"/>
          </w:tcPr>
          <w:p w14:paraId="2523A1F2" w14:textId="77777777" w:rsidR="00FD44D1" w:rsidRPr="00747B71" w:rsidRDefault="00FD44D1" w:rsidP="00242C0F"/>
        </w:tc>
      </w:tr>
      <w:tr w:rsidR="00FD44D1" w14:paraId="309F53D7" w14:textId="77777777" w:rsidTr="008E30A6">
        <w:trPr>
          <w:jc w:val="center"/>
        </w:trPr>
        <w:tc>
          <w:tcPr>
            <w:tcW w:w="1949" w:type="dxa"/>
            <w:shd w:val="clear" w:color="auto" w:fill="auto"/>
          </w:tcPr>
          <w:p w14:paraId="592ED1ED" w14:textId="77777777" w:rsidR="00FD44D1" w:rsidRPr="00747B71" w:rsidRDefault="00FD44D1" w:rsidP="00242C0F">
            <w:r w:rsidRPr="00747B71">
              <w:t>Merv (ou Merw)</w:t>
            </w:r>
          </w:p>
        </w:tc>
        <w:tc>
          <w:tcPr>
            <w:tcW w:w="869" w:type="dxa"/>
            <w:shd w:val="clear" w:color="auto" w:fill="auto"/>
          </w:tcPr>
          <w:p w14:paraId="74385845" w14:textId="77777777" w:rsidR="00FD44D1" w:rsidRPr="00747B71" w:rsidRDefault="00FD44D1" w:rsidP="00242C0F"/>
        </w:tc>
      </w:tr>
      <w:tr w:rsidR="00FD44D1" w14:paraId="1A45CC78" w14:textId="77777777" w:rsidTr="008E30A6">
        <w:trPr>
          <w:jc w:val="center"/>
        </w:trPr>
        <w:tc>
          <w:tcPr>
            <w:tcW w:w="1949" w:type="dxa"/>
            <w:shd w:val="clear" w:color="auto" w:fill="auto"/>
          </w:tcPr>
          <w:p w14:paraId="6B6033D9" w14:textId="77777777" w:rsidR="00FD44D1" w:rsidRPr="00747B71" w:rsidRDefault="00FD44D1" w:rsidP="00242C0F">
            <w:r w:rsidRPr="00747B71">
              <w:t>Astrakhan</w:t>
            </w:r>
          </w:p>
        </w:tc>
        <w:tc>
          <w:tcPr>
            <w:tcW w:w="869" w:type="dxa"/>
            <w:shd w:val="clear" w:color="auto" w:fill="auto"/>
          </w:tcPr>
          <w:p w14:paraId="64B1F661" w14:textId="77777777" w:rsidR="00FD44D1" w:rsidRPr="00747B71" w:rsidRDefault="00FD44D1" w:rsidP="00242C0F"/>
        </w:tc>
      </w:tr>
      <w:tr w:rsidR="00FD44D1" w14:paraId="612D3FD0" w14:textId="77777777" w:rsidTr="008E30A6">
        <w:trPr>
          <w:jc w:val="center"/>
        </w:trPr>
        <w:tc>
          <w:tcPr>
            <w:tcW w:w="1949" w:type="dxa"/>
            <w:shd w:val="clear" w:color="auto" w:fill="auto"/>
          </w:tcPr>
          <w:p w14:paraId="02C1DA49" w14:textId="77777777" w:rsidR="00FD44D1" w:rsidRPr="00747B71" w:rsidRDefault="00FD44D1" w:rsidP="00242C0F">
            <w:r w:rsidRPr="00747B71">
              <w:t>Kazwin</w:t>
            </w:r>
          </w:p>
        </w:tc>
        <w:tc>
          <w:tcPr>
            <w:tcW w:w="869" w:type="dxa"/>
            <w:shd w:val="clear" w:color="auto" w:fill="auto"/>
          </w:tcPr>
          <w:p w14:paraId="61DFC8F5" w14:textId="77777777" w:rsidR="00FD44D1" w:rsidRPr="00747B71" w:rsidRDefault="00FD44D1" w:rsidP="00242C0F"/>
        </w:tc>
      </w:tr>
      <w:tr w:rsidR="00FD44D1" w14:paraId="7BAA371B" w14:textId="77777777" w:rsidTr="008E30A6">
        <w:trPr>
          <w:jc w:val="center"/>
        </w:trPr>
        <w:tc>
          <w:tcPr>
            <w:tcW w:w="1949" w:type="dxa"/>
            <w:shd w:val="clear" w:color="auto" w:fill="auto"/>
          </w:tcPr>
          <w:p w14:paraId="1FF5F31E" w14:textId="43310762" w:rsidR="00FD44D1" w:rsidRPr="00747B71" w:rsidRDefault="00000000" w:rsidP="00242C0F">
            <w:hyperlink r:id="rId12683" w:anchor="Sit_Europos_Doura" w:history="1">
              <w:r w:rsidR="00FD44D1" w:rsidRPr="00FD44D1">
                <w:rPr>
                  <w:rStyle w:val="Hyperlink"/>
                </w:rPr>
                <w:t>Doura Europos</w:t>
              </w:r>
            </w:hyperlink>
          </w:p>
        </w:tc>
        <w:tc>
          <w:tcPr>
            <w:tcW w:w="869" w:type="dxa"/>
            <w:shd w:val="clear" w:color="auto" w:fill="auto"/>
          </w:tcPr>
          <w:p w14:paraId="397C9699" w14:textId="77777777" w:rsidR="00FD44D1" w:rsidRPr="00747B71" w:rsidRDefault="00FD44D1" w:rsidP="00242C0F"/>
        </w:tc>
      </w:tr>
      <w:tr w:rsidR="00FD44D1" w14:paraId="18D3FFDB" w14:textId="77777777" w:rsidTr="008E30A6">
        <w:trPr>
          <w:jc w:val="center"/>
        </w:trPr>
        <w:tc>
          <w:tcPr>
            <w:tcW w:w="1949" w:type="dxa"/>
            <w:shd w:val="clear" w:color="auto" w:fill="auto"/>
          </w:tcPr>
          <w:p w14:paraId="4C110A9B" w14:textId="0C853999" w:rsidR="00FD44D1" w:rsidRPr="00747B71" w:rsidRDefault="00000000" w:rsidP="00242C0F">
            <w:hyperlink r:id="rId12684" w:anchor="Sit_Damas" w:history="1">
              <w:r w:rsidR="00FD44D1" w:rsidRPr="009A0D6E">
                <w:rPr>
                  <w:rStyle w:val="Hyperlink"/>
                </w:rPr>
                <w:t>Damas</w:t>
              </w:r>
            </w:hyperlink>
          </w:p>
        </w:tc>
        <w:tc>
          <w:tcPr>
            <w:tcW w:w="869" w:type="dxa"/>
            <w:shd w:val="clear" w:color="auto" w:fill="auto"/>
          </w:tcPr>
          <w:p w14:paraId="44D0C9A1" w14:textId="77777777" w:rsidR="00FD44D1" w:rsidRPr="00747B71" w:rsidRDefault="00FD44D1" w:rsidP="00242C0F"/>
        </w:tc>
      </w:tr>
      <w:tr w:rsidR="00FD44D1" w14:paraId="6B1D09A8" w14:textId="77777777" w:rsidTr="008E30A6">
        <w:trPr>
          <w:jc w:val="center"/>
        </w:trPr>
        <w:tc>
          <w:tcPr>
            <w:tcW w:w="1949" w:type="dxa"/>
            <w:shd w:val="clear" w:color="auto" w:fill="auto"/>
          </w:tcPr>
          <w:p w14:paraId="180B2A49" w14:textId="77777777" w:rsidR="00FD44D1" w:rsidRPr="00747B71" w:rsidRDefault="00FD44D1" w:rsidP="00242C0F">
            <w:r w:rsidRPr="00747B71">
              <w:t>Alep</w:t>
            </w:r>
          </w:p>
        </w:tc>
        <w:tc>
          <w:tcPr>
            <w:tcW w:w="869" w:type="dxa"/>
            <w:shd w:val="clear" w:color="auto" w:fill="auto"/>
          </w:tcPr>
          <w:p w14:paraId="7F61EF0F" w14:textId="6ED50B74" w:rsidR="00FD44D1" w:rsidRPr="00747B71" w:rsidRDefault="00000000" w:rsidP="00242C0F">
            <w:hyperlink r:id="rId12685" w:anchor="Sit_Karum" w:history="1">
              <w:r w:rsidR="00962952" w:rsidRPr="00962952">
                <w:rPr>
                  <w:rStyle w:val="Hyperlink"/>
                </w:rPr>
                <w:t>karum</w:t>
              </w:r>
            </w:hyperlink>
          </w:p>
        </w:tc>
      </w:tr>
      <w:tr w:rsidR="00FD44D1" w14:paraId="3A79C24B" w14:textId="77777777" w:rsidTr="008E30A6">
        <w:trPr>
          <w:jc w:val="center"/>
        </w:trPr>
        <w:tc>
          <w:tcPr>
            <w:tcW w:w="1949" w:type="dxa"/>
            <w:shd w:val="clear" w:color="auto" w:fill="auto"/>
          </w:tcPr>
          <w:p w14:paraId="540871EF" w14:textId="1BE34F48" w:rsidR="00FD44D1" w:rsidRPr="00747B71" w:rsidRDefault="00000000" w:rsidP="00242C0F">
            <w:hyperlink r:id="rId12686" w:anchor="Sit_Palmyre" w:history="1">
              <w:r w:rsidR="00FD44D1" w:rsidRPr="009A0D6E">
                <w:rPr>
                  <w:rStyle w:val="Hyperlink"/>
                </w:rPr>
                <w:t>Palmyre</w:t>
              </w:r>
            </w:hyperlink>
          </w:p>
        </w:tc>
        <w:tc>
          <w:tcPr>
            <w:tcW w:w="869" w:type="dxa"/>
            <w:shd w:val="clear" w:color="auto" w:fill="auto"/>
          </w:tcPr>
          <w:p w14:paraId="6307BA0F" w14:textId="3C68CE83" w:rsidR="00FD44D1" w:rsidRPr="00747B71" w:rsidRDefault="00000000" w:rsidP="00242C0F">
            <w:hyperlink r:id="rId12687" w:anchor="Sit_Karum" w:history="1">
              <w:r w:rsidR="00962952" w:rsidRPr="00962952">
                <w:rPr>
                  <w:rStyle w:val="Hyperlink"/>
                </w:rPr>
                <w:t>karum</w:t>
              </w:r>
            </w:hyperlink>
          </w:p>
        </w:tc>
      </w:tr>
      <w:tr w:rsidR="00FD44D1" w14:paraId="22E1924C" w14:textId="77777777" w:rsidTr="008E30A6">
        <w:trPr>
          <w:jc w:val="center"/>
        </w:trPr>
        <w:tc>
          <w:tcPr>
            <w:tcW w:w="1949" w:type="dxa"/>
            <w:shd w:val="clear" w:color="auto" w:fill="auto"/>
          </w:tcPr>
          <w:p w14:paraId="6C1F7FD9" w14:textId="46EA1C83" w:rsidR="00FD44D1" w:rsidRPr="00747B71" w:rsidRDefault="00000000" w:rsidP="00242C0F">
            <w:hyperlink r:id="rId12688" w:anchor="Sit_Tyr" w:history="1">
              <w:r w:rsidR="00FD44D1" w:rsidRPr="00F876A0">
                <w:rPr>
                  <w:rStyle w:val="Hyperlink"/>
                </w:rPr>
                <w:t>Tyr</w:t>
              </w:r>
            </w:hyperlink>
          </w:p>
        </w:tc>
        <w:tc>
          <w:tcPr>
            <w:tcW w:w="869" w:type="dxa"/>
            <w:shd w:val="clear" w:color="auto" w:fill="auto"/>
          </w:tcPr>
          <w:p w14:paraId="0F78A86A" w14:textId="77777777" w:rsidR="00FD44D1" w:rsidRPr="00747B71" w:rsidRDefault="00FD44D1" w:rsidP="00242C0F"/>
        </w:tc>
      </w:tr>
      <w:tr w:rsidR="00FD44D1" w14:paraId="4C3551E4" w14:textId="77777777" w:rsidTr="008E30A6">
        <w:trPr>
          <w:jc w:val="center"/>
        </w:trPr>
        <w:tc>
          <w:tcPr>
            <w:tcW w:w="1949" w:type="dxa"/>
            <w:shd w:val="clear" w:color="auto" w:fill="auto"/>
          </w:tcPr>
          <w:p w14:paraId="42B63265" w14:textId="2EB89334" w:rsidR="00FD44D1" w:rsidRPr="00747B71" w:rsidRDefault="00000000" w:rsidP="00242C0F">
            <w:hyperlink r:id="rId12689" w:anchor="Sit_Alexandrie" w:history="1">
              <w:r w:rsidR="00FD44D1" w:rsidRPr="00FF5CF5">
                <w:rPr>
                  <w:rStyle w:val="Hyperlink"/>
                </w:rPr>
                <w:t>Alexandrie</w:t>
              </w:r>
            </w:hyperlink>
          </w:p>
        </w:tc>
        <w:tc>
          <w:tcPr>
            <w:tcW w:w="869" w:type="dxa"/>
            <w:shd w:val="clear" w:color="auto" w:fill="auto"/>
          </w:tcPr>
          <w:p w14:paraId="62B81CCA" w14:textId="77777777" w:rsidR="00FD44D1" w:rsidRPr="00747B71" w:rsidRDefault="00FD44D1" w:rsidP="00242C0F"/>
        </w:tc>
      </w:tr>
      <w:tr w:rsidR="00FD44D1" w14:paraId="477F1DC2" w14:textId="77777777" w:rsidTr="008E30A6">
        <w:trPr>
          <w:jc w:val="center"/>
        </w:trPr>
        <w:tc>
          <w:tcPr>
            <w:tcW w:w="1949" w:type="dxa"/>
            <w:shd w:val="clear" w:color="auto" w:fill="auto"/>
          </w:tcPr>
          <w:p w14:paraId="34936FDF" w14:textId="77777777" w:rsidR="00FD44D1" w:rsidRPr="00747B71" w:rsidRDefault="00FD44D1" w:rsidP="00242C0F">
            <w:r w:rsidRPr="00747B71">
              <w:t>Iznik</w:t>
            </w:r>
          </w:p>
        </w:tc>
        <w:tc>
          <w:tcPr>
            <w:tcW w:w="869" w:type="dxa"/>
            <w:shd w:val="clear" w:color="auto" w:fill="auto"/>
          </w:tcPr>
          <w:p w14:paraId="173781E6" w14:textId="77777777" w:rsidR="00FD44D1" w:rsidRPr="00747B71" w:rsidRDefault="00FD44D1" w:rsidP="00242C0F"/>
        </w:tc>
      </w:tr>
      <w:tr w:rsidR="00FD44D1" w14:paraId="34F97EA2" w14:textId="77777777" w:rsidTr="008E30A6">
        <w:trPr>
          <w:jc w:val="center"/>
        </w:trPr>
        <w:tc>
          <w:tcPr>
            <w:tcW w:w="1949" w:type="dxa"/>
            <w:shd w:val="clear" w:color="auto" w:fill="auto"/>
          </w:tcPr>
          <w:p w14:paraId="72A58712" w14:textId="77777777" w:rsidR="00FD44D1" w:rsidRPr="00747B71" w:rsidRDefault="00FD44D1" w:rsidP="00242C0F">
            <w:r w:rsidRPr="00FD44D1">
              <w:t>Istanbul</w:t>
            </w:r>
          </w:p>
        </w:tc>
        <w:tc>
          <w:tcPr>
            <w:tcW w:w="869" w:type="dxa"/>
            <w:shd w:val="clear" w:color="auto" w:fill="auto"/>
          </w:tcPr>
          <w:p w14:paraId="533BB772" w14:textId="77777777" w:rsidR="00FD44D1" w:rsidRPr="00FD44D1" w:rsidRDefault="00FD44D1" w:rsidP="00242C0F"/>
        </w:tc>
      </w:tr>
    </w:tbl>
    <w:p w14:paraId="627BEE1B" w14:textId="77777777" w:rsidR="00044D96" w:rsidRDefault="008D349D" w:rsidP="00242C0F">
      <w:pPr>
        <w:jc w:val="both"/>
      </w:pPr>
      <w:r w:rsidRPr="008D349D">
        <w:t xml:space="preserve"> (BIB 1754 p. 74-75</w:t>
      </w:r>
      <w:r w:rsidR="00044D96">
        <w:t>, p. 164-165</w:t>
      </w:r>
      <w:r w:rsidRPr="008D349D">
        <w:t>)</w:t>
      </w:r>
    </w:p>
    <w:p w14:paraId="476A792B" w14:textId="77777777" w:rsidR="00044D96" w:rsidRDefault="00044D96" w:rsidP="00242C0F">
      <w:pPr>
        <w:jc w:val="both"/>
      </w:pPr>
    </w:p>
    <w:p w14:paraId="5AB74E05" w14:textId="48E0E472" w:rsidR="006520BC" w:rsidRPr="0032190F" w:rsidRDefault="00FD44D1" w:rsidP="00242C0F">
      <w:pPr>
        <w:jc w:val="both"/>
        <w:rPr>
          <w:lang w:val="fr-FR"/>
        </w:rPr>
      </w:pPr>
      <w:r w:rsidRPr="0032190F">
        <w:rPr>
          <w:lang w:val="fr-FR"/>
        </w:rPr>
        <w:t>+</w:t>
      </w:r>
      <w:hyperlink r:id="rId12690" w:anchor="Sit_Venise" w:history="1">
        <w:r w:rsidRPr="0032190F">
          <w:rPr>
            <w:rStyle w:val="Hyperlink"/>
            <w:lang w:val="fr-FR"/>
          </w:rPr>
          <w:t>Venise</w:t>
        </w:r>
      </w:hyperlink>
      <w:r w:rsidRPr="0032190F">
        <w:rPr>
          <w:lang w:val="fr-FR"/>
        </w:rPr>
        <w:t>, Gênes</w:t>
      </w:r>
      <w:r w:rsidR="006351D8" w:rsidRPr="0032190F">
        <w:rPr>
          <w:lang w:val="fr-FR"/>
        </w:rPr>
        <w:t xml:space="preserve"> (SS BIB), + Zazadin, +</w:t>
      </w:r>
      <w:r w:rsidR="004C6498">
        <w:rPr>
          <w:lang w:val="fr-FR"/>
        </w:rPr>
        <w:t xml:space="preserve"> </w:t>
      </w:r>
      <w:hyperlink r:id="rId12691" w:anchor="Sit_Konya" w:history="1">
        <w:r w:rsidR="004C6498" w:rsidRPr="004C6498">
          <w:rPr>
            <w:rStyle w:val="Hyperlink"/>
            <w:lang w:val="fr-FR"/>
          </w:rPr>
          <w:t>Konya</w:t>
        </w:r>
      </w:hyperlink>
      <w:r w:rsidR="004C6498" w:rsidRPr="0032190F">
        <w:rPr>
          <w:lang w:val="fr-FR"/>
        </w:rPr>
        <w:t xml:space="preserve"> </w:t>
      </w:r>
      <w:r w:rsidR="006351D8" w:rsidRPr="0032190F">
        <w:rPr>
          <w:lang w:val="fr-FR"/>
        </w:rPr>
        <w:t>(BIB Routes de la soie)</w:t>
      </w:r>
    </w:p>
    <w:p w14:paraId="45390922" w14:textId="77777777" w:rsidR="00FD44D1" w:rsidRPr="0032190F" w:rsidRDefault="00FD44D1" w:rsidP="00242C0F">
      <w:pPr>
        <w:jc w:val="both"/>
        <w:rPr>
          <w:lang w:val="fr-FR"/>
        </w:rPr>
      </w:pPr>
    </w:p>
    <w:p w14:paraId="382025BC" w14:textId="67335ED3" w:rsidR="00FD44D1" w:rsidRPr="0032190F" w:rsidRDefault="00E56249" w:rsidP="005154F7">
      <w:pPr>
        <w:pStyle w:val="Heading4"/>
      </w:pPr>
      <w:r>
        <w:t>d</w:t>
      </w:r>
      <w:r w:rsidR="00FD44D1" w:rsidRPr="0032190F">
        <w:t>ésert du Taklamakan</w:t>
      </w:r>
    </w:p>
    <w:p w14:paraId="4454629B" w14:textId="7FD08D6F" w:rsidR="00FD44D1" w:rsidRPr="0032190F" w:rsidRDefault="00FD44D1" w:rsidP="00242C0F">
      <w:pPr>
        <w:jc w:val="both"/>
        <w:rPr>
          <w:lang w:val="fr-FR"/>
        </w:rPr>
      </w:pPr>
      <w:r w:rsidRPr="0032190F">
        <w:rPr>
          <w:lang w:val="fr-FR"/>
        </w:rPr>
        <w:t xml:space="preserve">Le désert du Taklamakan est l'un des déserts les plus arides du monde. Situé en Chine de l’Ouest, il est ceint par les monts Kunlun au sud, les montagnes Pamir et le Tian Shan  à l’ouest et au nord et le désert du Gobi à l’est (wiki). Il est décrit par </w:t>
      </w:r>
      <w:hyperlink r:id="rId12692" w:anchor="Sit_Venise__Marco_Polo" w:history="1">
        <w:r w:rsidR="002E5E6A" w:rsidRPr="0032190F">
          <w:rPr>
            <w:rStyle w:val="Hyperlink"/>
            <w:lang w:val="fr-FR"/>
          </w:rPr>
          <w:t>Marco Polo</w:t>
        </w:r>
      </w:hyperlink>
      <w:r w:rsidR="005154F7" w:rsidRPr="005154F7">
        <w:rPr>
          <w:lang w:val="fr-FR"/>
        </w:rPr>
        <w:t xml:space="preserve"> </w:t>
      </w:r>
      <w:r w:rsidRPr="0032190F">
        <w:rPr>
          <w:lang w:val="fr-FR"/>
        </w:rPr>
        <w:t>comme un « lieu infernal ». Il existe deux itinéraires Toutes les pistes progressent le long d'un chapelet d'oasis-forteresses si</w:t>
      </w:r>
      <w:r w:rsidR="009A0D6E" w:rsidRPr="0032190F">
        <w:rPr>
          <w:lang w:val="fr-FR"/>
        </w:rPr>
        <w:t>tuées à la périphérie du désert (wiki)</w:t>
      </w:r>
    </w:p>
    <w:p w14:paraId="7457AED2" w14:textId="77777777" w:rsidR="009A0D6E" w:rsidRPr="0032190F" w:rsidRDefault="009A0D6E" w:rsidP="00242C0F">
      <w:pPr>
        <w:jc w:val="both"/>
        <w:rPr>
          <w:lang w:val="fr-FR"/>
        </w:rPr>
      </w:pPr>
      <w:r w:rsidRPr="0032190F">
        <w:rPr>
          <w:lang w:val="fr-FR"/>
        </w:rPr>
        <w:t>Pour traverser ce désert, il existe deux itinéraires :</w:t>
      </w:r>
    </w:p>
    <w:p w14:paraId="62DA9850" w14:textId="77777777" w:rsidR="00FD44D1" w:rsidRPr="0032190F" w:rsidRDefault="00FD44D1" w:rsidP="00242C0F">
      <w:pPr>
        <w:rPr>
          <w:lang w:val="fr-FR"/>
        </w:rPr>
      </w:pPr>
    </w:p>
    <w:p w14:paraId="77120FCC" w14:textId="2E332702" w:rsidR="00FD44D1" w:rsidRDefault="00E56249" w:rsidP="005154F7">
      <w:pPr>
        <w:pStyle w:val="Heading5"/>
      </w:pPr>
      <w:r>
        <w:t>i</w:t>
      </w:r>
      <w:r w:rsidR="00FD44D1">
        <w:t>tiniéraire nord</w:t>
      </w:r>
    </w:p>
    <w:p w14:paraId="0AF5040B" w14:textId="77777777" w:rsidR="006520BC" w:rsidRPr="006D6085" w:rsidRDefault="006520BC" w:rsidP="006520BC">
      <w:pPr>
        <w:rPr>
          <w:lang w:val="fr-FR"/>
        </w:rPr>
      </w:pPr>
    </w:p>
    <w:p w14:paraId="74A8C214" w14:textId="1F23A377" w:rsidR="00FD44D1" w:rsidRPr="006D6085" w:rsidRDefault="006520BC" w:rsidP="006520BC">
      <w:pPr>
        <w:rPr>
          <w:lang w:val="fr-FR"/>
        </w:rPr>
      </w:pPr>
      <w:r w:rsidRPr="006D6085">
        <w:rPr>
          <w:lang w:val="fr-FR"/>
        </w:rPr>
        <w:t xml:space="preserve">Tourfan </w:t>
      </w:r>
      <w:r w:rsidRPr="006D6085">
        <w:rPr>
          <w:rFonts w:ascii="Courier New" w:hAnsi="Courier New" w:cs="Courier New"/>
          <w:sz w:val="20"/>
          <w:lang w:val="fr-FR"/>
        </w:rPr>
        <w:t>-&gt;</w:t>
      </w:r>
      <w:r w:rsidRPr="006D6085">
        <w:rPr>
          <w:lang w:val="fr-FR"/>
        </w:rPr>
        <w:t xml:space="preserve"> Ürümqi </w:t>
      </w:r>
      <w:r w:rsidRPr="006D6085">
        <w:rPr>
          <w:rFonts w:ascii="Courier New" w:hAnsi="Courier New" w:cs="Courier New"/>
          <w:sz w:val="20"/>
          <w:lang w:val="fr-FR"/>
        </w:rPr>
        <w:t>-&gt;</w:t>
      </w:r>
      <w:r w:rsidRPr="006D6085">
        <w:rPr>
          <w:lang w:val="fr-FR"/>
        </w:rPr>
        <w:t xml:space="preserve"> Karachahr </w:t>
      </w:r>
      <w:r w:rsidRPr="006D6085">
        <w:rPr>
          <w:rFonts w:ascii="Courier New" w:hAnsi="Courier New" w:cs="Courier New"/>
          <w:sz w:val="20"/>
          <w:lang w:val="fr-FR"/>
        </w:rPr>
        <w:t>-&gt;</w:t>
      </w:r>
      <w:r w:rsidRPr="006D6085">
        <w:rPr>
          <w:lang w:val="fr-FR"/>
        </w:rPr>
        <w:t xml:space="preserve"> Koutcha </w:t>
      </w:r>
      <w:r w:rsidRPr="006D6085">
        <w:rPr>
          <w:rFonts w:ascii="Courier New" w:hAnsi="Courier New" w:cs="Courier New"/>
          <w:sz w:val="20"/>
          <w:lang w:val="fr-FR"/>
        </w:rPr>
        <w:t>-&gt;</w:t>
      </w:r>
      <w:r w:rsidRPr="006D6085">
        <w:rPr>
          <w:lang w:val="fr-FR"/>
        </w:rPr>
        <w:t xml:space="preserve"> Aksou </w:t>
      </w:r>
      <w:r w:rsidRPr="006D6085">
        <w:rPr>
          <w:rFonts w:ascii="Courier New" w:hAnsi="Courier New" w:cs="Courier New"/>
          <w:sz w:val="20"/>
          <w:lang w:val="fr-FR"/>
        </w:rPr>
        <w:t>-&gt;</w:t>
      </w:r>
      <w:r w:rsidRPr="006D6085">
        <w:rPr>
          <w:lang w:val="fr-FR"/>
        </w:rPr>
        <w:t xml:space="preserve"> </w:t>
      </w:r>
      <w:hyperlink r:id="rId12693" w:anchor="Sit_Kashgar" w:history="1">
        <w:r w:rsidRPr="006D6085">
          <w:rPr>
            <w:rStyle w:val="Hyperlink"/>
            <w:lang w:val="fr-FR"/>
          </w:rPr>
          <w:t>Kashgar</w:t>
        </w:r>
      </w:hyperlink>
      <w:r w:rsidRPr="006D6085">
        <w:rPr>
          <w:lang w:val="fr-FR"/>
        </w:rPr>
        <w:t xml:space="preserve"> </w:t>
      </w:r>
      <w:r w:rsidR="00FD44D1" w:rsidRPr="006D6085">
        <w:rPr>
          <w:lang w:val="fr-FR"/>
        </w:rPr>
        <w:t xml:space="preserve">(BIB expo </w:t>
      </w:r>
      <w:r w:rsidR="00FD44D1" w:rsidRPr="006D6085">
        <w:rPr>
          <w:i/>
          <w:lang w:val="fr-FR"/>
        </w:rPr>
        <w:t>Han</w:t>
      </w:r>
      <w:r w:rsidR="00FD44D1" w:rsidRPr="006D6085">
        <w:rPr>
          <w:lang w:val="fr-FR"/>
        </w:rPr>
        <w:t>, Musée Guimet)</w:t>
      </w:r>
    </w:p>
    <w:p w14:paraId="092A804A" w14:textId="77777777" w:rsidR="00FD44D1" w:rsidRPr="006D6085" w:rsidRDefault="00FD44D1" w:rsidP="00242C0F">
      <w:pPr>
        <w:jc w:val="both"/>
        <w:rPr>
          <w:lang w:val="fr-FR"/>
        </w:rPr>
      </w:pPr>
    </w:p>
    <w:p w14:paraId="3E8856A6" w14:textId="5D4E5A01" w:rsidR="00FD44D1" w:rsidRPr="0032190F" w:rsidRDefault="00FD44D1" w:rsidP="00242C0F">
      <w:pPr>
        <w:jc w:val="both"/>
        <w:rPr>
          <w:lang w:val="fr-FR"/>
        </w:rPr>
      </w:pPr>
      <w:r w:rsidRPr="0032190F">
        <w:rPr>
          <w:lang w:val="fr-FR"/>
        </w:rPr>
        <w:t xml:space="preserve">Une partie de l’itinéraire nord longe la </w:t>
      </w:r>
      <w:hyperlink r:id="rId12694" w:anchor="Sit_Muraille_Grande_Chine" w:history="1">
        <w:r w:rsidRPr="0032190F">
          <w:rPr>
            <w:rStyle w:val="Hyperlink"/>
            <w:lang w:val="fr-FR"/>
          </w:rPr>
          <w:t>Grande Muraille de Chine</w:t>
        </w:r>
      </w:hyperlink>
      <w:r w:rsidRPr="0032190F">
        <w:rPr>
          <w:lang w:val="fr-FR"/>
        </w:rPr>
        <w:t>.</w:t>
      </w:r>
    </w:p>
    <w:p w14:paraId="0F70E7E3" w14:textId="77777777" w:rsidR="00FD44D1" w:rsidRPr="0032190F" w:rsidRDefault="00FD44D1" w:rsidP="00242C0F">
      <w:pPr>
        <w:rPr>
          <w:lang w:val="fr-FR"/>
        </w:rPr>
      </w:pPr>
    </w:p>
    <w:p w14:paraId="797CB12C" w14:textId="060BF325" w:rsidR="00FD44D1" w:rsidRDefault="00E56249" w:rsidP="005154F7">
      <w:pPr>
        <w:pStyle w:val="Heading5"/>
      </w:pPr>
      <w:r>
        <w:t>i</w:t>
      </w:r>
      <w:r w:rsidR="00FD44D1">
        <w:t>tinéraire sud</w:t>
      </w:r>
    </w:p>
    <w:p w14:paraId="3FA5F0A7" w14:textId="77777777" w:rsidR="006520BC" w:rsidRPr="006D6085" w:rsidRDefault="006520BC" w:rsidP="006520BC">
      <w:pPr>
        <w:rPr>
          <w:lang w:val="fr-FR"/>
        </w:rPr>
      </w:pPr>
    </w:p>
    <w:p w14:paraId="5C0E0052" w14:textId="684642D5" w:rsidR="00FD44D1" w:rsidRPr="006D6085" w:rsidRDefault="00000000" w:rsidP="006520BC">
      <w:pPr>
        <w:rPr>
          <w:lang w:val="fr-FR"/>
        </w:rPr>
      </w:pPr>
      <w:hyperlink r:id="rId12695" w:anchor="Sit_Dunhuang" w:history="1">
        <w:r w:rsidR="006520BC" w:rsidRPr="006D6085">
          <w:rPr>
            <w:rStyle w:val="Hyperlink"/>
            <w:lang w:val="fr-FR"/>
          </w:rPr>
          <w:t>Dunhuang</w:t>
        </w:r>
      </w:hyperlink>
      <w:r w:rsidR="006520BC" w:rsidRPr="006D6085">
        <w:rPr>
          <w:lang w:val="fr-FR"/>
        </w:rPr>
        <w:t xml:space="preserve"> </w:t>
      </w:r>
      <w:r w:rsidR="006520BC" w:rsidRPr="006D6085">
        <w:rPr>
          <w:rFonts w:ascii="Courier New" w:hAnsi="Courier New" w:cs="Courier New"/>
          <w:sz w:val="20"/>
          <w:lang w:val="fr-FR"/>
        </w:rPr>
        <w:t>-&gt;</w:t>
      </w:r>
      <w:r w:rsidR="006520BC" w:rsidRPr="006D6085">
        <w:rPr>
          <w:lang w:val="fr-FR"/>
        </w:rPr>
        <w:t xml:space="preserve"> Miran </w:t>
      </w:r>
      <w:r w:rsidR="006520BC" w:rsidRPr="006D6085">
        <w:rPr>
          <w:rFonts w:ascii="Courier New" w:hAnsi="Courier New" w:cs="Courier New"/>
          <w:sz w:val="20"/>
          <w:lang w:val="fr-FR"/>
        </w:rPr>
        <w:t>-&gt;</w:t>
      </w:r>
      <w:r w:rsidR="006520BC" w:rsidRPr="006D6085">
        <w:rPr>
          <w:lang w:val="fr-FR"/>
        </w:rPr>
        <w:t xml:space="preserve">  Cherchen </w:t>
      </w:r>
      <w:r w:rsidR="006520BC" w:rsidRPr="006D6085">
        <w:rPr>
          <w:rFonts w:ascii="Courier New" w:hAnsi="Courier New" w:cs="Courier New"/>
          <w:sz w:val="20"/>
          <w:lang w:val="fr-FR"/>
        </w:rPr>
        <w:t>-&gt;</w:t>
      </w:r>
      <w:r w:rsidR="006520BC" w:rsidRPr="006D6085">
        <w:rPr>
          <w:lang w:val="fr-FR"/>
        </w:rPr>
        <w:t xml:space="preserve"> Niya </w:t>
      </w:r>
      <w:r w:rsidR="006520BC" w:rsidRPr="006D6085">
        <w:rPr>
          <w:rFonts w:ascii="Courier New" w:hAnsi="Courier New" w:cs="Courier New"/>
          <w:sz w:val="20"/>
          <w:lang w:val="fr-FR"/>
        </w:rPr>
        <w:t>-&gt;</w:t>
      </w:r>
      <w:r w:rsidR="006520BC" w:rsidRPr="006D6085">
        <w:rPr>
          <w:lang w:val="fr-FR"/>
        </w:rPr>
        <w:t xml:space="preserve">  Khotan </w:t>
      </w:r>
      <w:r w:rsidR="006520BC" w:rsidRPr="006D6085">
        <w:rPr>
          <w:rFonts w:ascii="Courier New" w:hAnsi="Courier New" w:cs="Courier New"/>
          <w:sz w:val="20"/>
          <w:lang w:val="fr-FR"/>
        </w:rPr>
        <w:t>-&gt;</w:t>
      </w:r>
      <w:r w:rsidR="006520BC" w:rsidRPr="006D6085">
        <w:rPr>
          <w:lang w:val="fr-FR"/>
        </w:rPr>
        <w:t xml:space="preserve"> Yarkand </w:t>
      </w:r>
      <w:r w:rsidR="00FD44D1" w:rsidRPr="006D6085">
        <w:rPr>
          <w:lang w:val="fr-FR"/>
        </w:rPr>
        <w:t xml:space="preserve">(BIB expo </w:t>
      </w:r>
      <w:r w:rsidR="00FD44D1" w:rsidRPr="006D6085">
        <w:rPr>
          <w:i/>
          <w:lang w:val="fr-FR"/>
        </w:rPr>
        <w:t>Han</w:t>
      </w:r>
      <w:r w:rsidR="00FD44D1" w:rsidRPr="006D6085">
        <w:rPr>
          <w:lang w:val="fr-FR"/>
        </w:rPr>
        <w:t>, Musée Guimet)</w:t>
      </w:r>
    </w:p>
    <w:p w14:paraId="202F38D6" w14:textId="77777777" w:rsidR="00FD44D1" w:rsidRPr="006D6085" w:rsidRDefault="00FD44D1" w:rsidP="00242C0F">
      <w:pPr>
        <w:rPr>
          <w:lang w:val="fr-FR"/>
        </w:rPr>
      </w:pPr>
    </w:p>
    <w:p w14:paraId="4EA4248F" w14:textId="3FEF5A07" w:rsidR="00FD44D1" w:rsidRDefault="00FD44D1" w:rsidP="00242C0F">
      <w:pPr>
        <w:rPr>
          <w:lang w:val="fr-FR"/>
        </w:rPr>
      </w:pPr>
      <w:r w:rsidRPr="0032190F">
        <w:rPr>
          <w:lang w:val="fr-FR"/>
        </w:rPr>
        <w:t xml:space="preserve">La voie du sudpasse au pied des hautes montagnes des Tian Shan ou des Kunlun. Choisit par </w:t>
      </w:r>
      <w:hyperlink r:id="rId12696" w:anchor="Sit_Venise__Marco_Polo" w:history="1">
        <w:r w:rsidR="002E5E6A" w:rsidRPr="0032190F">
          <w:rPr>
            <w:rStyle w:val="Hyperlink"/>
            <w:lang w:val="fr-FR"/>
          </w:rPr>
          <w:t>Marco Polo</w:t>
        </w:r>
      </w:hyperlink>
      <w:r w:rsidRPr="0032190F">
        <w:rPr>
          <w:lang w:val="fr-FR"/>
        </w:rPr>
        <w:t>.</w:t>
      </w:r>
    </w:p>
    <w:p w14:paraId="0A1B7258" w14:textId="77777777" w:rsidR="005154F7" w:rsidRDefault="005154F7" w:rsidP="00242C0F">
      <w:pPr>
        <w:rPr>
          <w:lang w:val="fr-FR"/>
        </w:rPr>
      </w:pPr>
    </w:p>
    <w:p w14:paraId="59FE5F20" w14:textId="03DBE4E9" w:rsidR="005154F7" w:rsidRDefault="00E56249" w:rsidP="005154F7">
      <w:pPr>
        <w:pStyle w:val="Heading4"/>
      </w:pPr>
      <w:r>
        <w:t>d</w:t>
      </w:r>
      <w:r w:rsidR="005154F7">
        <w:t>ésert du Moyen- et Proche-Orient</w:t>
      </w:r>
    </w:p>
    <w:p w14:paraId="0E944191" w14:textId="676B916D" w:rsidR="005154F7" w:rsidRDefault="005154F7" w:rsidP="005154F7">
      <w:pPr>
        <w:jc w:val="both"/>
        <w:rPr>
          <w:lang w:val="fr-FR"/>
        </w:rPr>
      </w:pPr>
      <w:r w:rsidRPr="0032190F">
        <w:rPr>
          <w:lang w:val="fr-FR"/>
        </w:rPr>
        <w:t xml:space="preserve">Pour la période antique, entre le Proche-Orient et la Mésopotamie, la route caravanière </w:t>
      </w:r>
      <w:r>
        <w:rPr>
          <w:lang w:val="fr-FR"/>
        </w:rPr>
        <w:t>[</w:t>
      </w:r>
      <w:hyperlink r:id="rId12697" w:anchor="Sit_Karum" w:history="1">
        <w:r w:rsidRPr="00F13B95">
          <w:rPr>
            <w:rStyle w:val="Hyperlink"/>
            <w:lang w:val="fr-FR"/>
          </w:rPr>
          <w:t>karum</w:t>
        </w:r>
      </w:hyperlink>
      <w:r>
        <w:rPr>
          <w:lang w:val="fr-FR"/>
        </w:rPr>
        <w:t>]</w:t>
      </w:r>
      <w:r w:rsidRPr="0032190F">
        <w:rPr>
          <w:lang w:val="fr-FR"/>
        </w:rPr>
        <w:t xml:space="preserve"> joint un ensemble de points d’eau près desquels se sont installés les principaux sites de la région : </w:t>
      </w:r>
      <w:hyperlink r:id="rId12698" w:anchor="Sit_Palmyre" w:history="1">
        <w:r w:rsidRPr="0032190F">
          <w:rPr>
            <w:rStyle w:val="Hyperlink"/>
            <w:lang w:val="fr-FR"/>
          </w:rPr>
          <w:t>Palmyre</w:t>
        </w:r>
      </w:hyperlink>
      <w:r w:rsidRPr="0032190F">
        <w:rPr>
          <w:lang w:val="fr-FR"/>
        </w:rPr>
        <w:t xml:space="preserve"> – Oum al’Amad – </w:t>
      </w:r>
      <w:hyperlink r:id="rId12699" w:anchor="Sit_Giffa" w:history="1">
        <w:r w:rsidRPr="006520BC">
          <w:rPr>
            <w:rStyle w:val="Hyperlink"/>
            <w:lang w:val="fr-FR"/>
          </w:rPr>
          <w:t>Giffa</w:t>
        </w:r>
      </w:hyperlink>
      <w:r w:rsidRPr="0032190F">
        <w:rPr>
          <w:lang w:val="fr-FR"/>
        </w:rPr>
        <w:t xml:space="preserve"> – etc. et de nombreux </w:t>
      </w:r>
      <w:r w:rsidRPr="0032190F">
        <w:rPr>
          <w:i/>
          <w:lang w:val="fr-FR"/>
        </w:rPr>
        <w:t>Qasr/Qsar</w:t>
      </w:r>
      <w:r w:rsidRPr="0032190F">
        <w:rPr>
          <w:lang w:val="fr-FR"/>
        </w:rPr>
        <w:t xml:space="preserve"> (chateaux). Les sites sont distants d’environ 40 km (l’équivalent d’un jour de marc</w:t>
      </w:r>
      <w:r>
        <w:rPr>
          <w:lang w:val="fr-FR"/>
        </w:rPr>
        <w:t>he) (BIB CAA 2014)</w:t>
      </w:r>
    </w:p>
    <w:p w14:paraId="68A42393" w14:textId="77777777" w:rsidR="00FD44D1" w:rsidRPr="0032190F" w:rsidRDefault="00FD44D1" w:rsidP="00242C0F">
      <w:pPr>
        <w:jc w:val="both"/>
        <w:rPr>
          <w:lang w:val="fr-FR"/>
        </w:rPr>
      </w:pPr>
    </w:p>
    <w:p w14:paraId="7BF5BEAD" w14:textId="4927858F" w:rsidR="00FD44D1" w:rsidRDefault="00E56249" w:rsidP="005154F7">
      <w:pPr>
        <w:pStyle w:val="Heading4"/>
      </w:pPr>
      <w:r>
        <w:t>f</w:t>
      </w:r>
      <w:r w:rsidR="00FD44D1" w:rsidRPr="0032190F">
        <w:t>in de la route terreste</w:t>
      </w:r>
    </w:p>
    <w:p w14:paraId="0C3B8F6D" w14:textId="77777777" w:rsidR="00E56249" w:rsidRPr="00E56249" w:rsidRDefault="00E56249" w:rsidP="00E56249">
      <w:pPr>
        <w:rPr>
          <w:lang w:val="fr-FR" w:eastAsia="fr-FR"/>
        </w:rPr>
      </w:pPr>
    </w:p>
    <w:p w14:paraId="1DA0F1DB" w14:textId="254A0ADA" w:rsidR="008D349D" w:rsidRPr="0032190F" w:rsidRDefault="00044D96" w:rsidP="00242C0F">
      <w:pPr>
        <w:jc w:val="both"/>
        <w:rPr>
          <w:lang w:val="fr-FR"/>
        </w:rPr>
      </w:pPr>
      <w:r w:rsidRPr="0032190F">
        <w:rPr>
          <w:lang w:val="fr-FR"/>
        </w:rPr>
        <w:t xml:space="preserve">Les troubles qui précèdent la dislocation de l’empire </w:t>
      </w:r>
      <w:hyperlink r:id="rId12700" w:anchor="Cul_Mongol" w:history="1">
        <w:r w:rsidRPr="0032190F">
          <w:rPr>
            <w:rStyle w:val="Hyperlink"/>
            <w:lang w:val="fr-FR"/>
          </w:rPr>
          <w:t>Mongol</w:t>
        </w:r>
      </w:hyperlink>
      <w:r w:rsidRPr="0032190F">
        <w:rPr>
          <w:lang w:val="fr-FR"/>
        </w:rPr>
        <w:t xml:space="preserve"> interrompirent au 14</w:t>
      </w:r>
      <w:r w:rsidRPr="0032190F">
        <w:rPr>
          <w:vertAlign w:val="superscript"/>
          <w:lang w:val="fr-FR"/>
        </w:rPr>
        <w:t>e</w:t>
      </w:r>
      <w:r w:rsidRPr="0032190F">
        <w:rPr>
          <w:lang w:val="fr-FR"/>
        </w:rPr>
        <w:t xml:space="preserve"> s. </w:t>
      </w:r>
      <w:r w:rsidRPr="0032190F">
        <w:rPr>
          <w:smallCaps/>
          <w:lang w:val="fr-FR"/>
        </w:rPr>
        <w:t>ad</w:t>
      </w:r>
      <w:r w:rsidRPr="0032190F">
        <w:rPr>
          <w:lang w:val="fr-FR"/>
        </w:rPr>
        <w:t xml:space="preserve"> la voie terrestre de la route de la soie</w:t>
      </w:r>
      <w:r w:rsidR="002E5E6A" w:rsidRPr="0032190F">
        <w:rPr>
          <w:lang w:val="fr-FR"/>
        </w:rPr>
        <w:t xml:space="preserve"> (BIB 1754 p. 24).</w:t>
      </w:r>
    </w:p>
    <w:p w14:paraId="426B0D8A" w14:textId="77777777" w:rsidR="008D349D" w:rsidRPr="0032190F" w:rsidRDefault="008D349D" w:rsidP="00242C0F">
      <w:pPr>
        <w:rPr>
          <w:lang w:val="fr-FR"/>
        </w:rPr>
      </w:pPr>
    </w:p>
    <w:p w14:paraId="1FF33CB4" w14:textId="08C0F125" w:rsidR="008D349D" w:rsidRPr="0032190F" w:rsidRDefault="00E56249" w:rsidP="005154F7">
      <w:pPr>
        <w:pStyle w:val="Heading3"/>
      </w:pPr>
      <w:bookmarkStart w:id="5246" w:name="Sit_Route_Soie__mer"/>
      <w:r>
        <w:t>s</w:t>
      </w:r>
      <w:r w:rsidR="008D349D" w:rsidRPr="0032190F">
        <w:t>ites (route maritime)</w:t>
      </w:r>
    </w:p>
    <w:bookmarkEnd w:id="5246"/>
    <w:p w14:paraId="516C8980" w14:textId="77777777" w:rsidR="002445C7" w:rsidRPr="0032190F" w:rsidRDefault="002445C7" w:rsidP="00242C0F">
      <w:pPr>
        <w:jc w:val="both"/>
        <w:rPr>
          <w:lang w:val="fr-FR"/>
        </w:rPr>
      </w:pPr>
    </w:p>
    <w:p w14:paraId="4BE3D19C" w14:textId="76443257" w:rsidR="00E562FE" w:rsidRPr="0032190F" w:rsidRDefault="008D349D" w:rsidP="00242C0F">
      <w:pPr>
        <w:jc w:val="both"/>
        <w:rPr>
          <w:lang w:val="fr-FR"/>
        </w:rPr>
      </w:pPr>
      <w:r w:rsidRPr="0032190F">
        <w:rPr>
          <w:lang w:val="fr-FR"/>
        </w:rPr>
        <w:t xml:space="preserve">Départ de Chine à </w:t>
      </w:r>
      <w:hyperlink r:id="rId12701" w:anchor="Sit_Guangzhou" w:history="1">
        <w:r w:rsidRPr="0032190F">
          <w:rPr>
            <w:rStyle w:val="Hyperlink"/>
            <w:lang w:val="fr-FR"/>
          </w:rPr>
          <w:t>Guangzhou</w:t>
        </w:r>
      </w:hyperlink>
      <w:r w:rsidRPr="0032190F">
        <w:rPr>
          <w:lang w:val="fr-FR"/>
        </w:rPr>
        <w:t>(BIB 1754 p. 74-75). Ports d’est (Chine) en ouest (Palestine) : Zaytoun, Cattigara</w:t>
      </w:r>
      <w:r w:rsidR="00524E34" w:rsidRPr="0032190F">
        <w:rPr>
          <w:lang w:val="fr-FR"/>
        </w:rPr>
        <w:t xml:space="preserve"> (situé probablement sur le Mékong)</w:t>
      </w:r>
      <w:r w:rsidRPr="0032190F">
        <w:rPr>
          <w:lang w:val="fr-FR"/>
        </w:rPr>
        <w:t>, Malacca, Taprobane (Sri Lanka), Calicut (Inde), Barigaza</w:t>
      </w:r>
      <w:r w:rsidR="00524E34" w:rsidRPr="0032190F">
        <w:rPr>
          <w:lang w:val="fr-FR"/>
        </w:rPr>
        <w:t xml:space="preserve"> (mer Rouge)</w:t>
      </w:r>
      <w:r w:rsidRPr="0032190F">
        <w:rPr>
          <w:lang w:val="fr-FR"/>
        </w:rPr>
        <w:t>, Barbaricum</w:t>
      </w:r>
      <w:r w:rsidR="00524E34" w:rsidRPr="0032190F">
        <w:rPr>
          <w:lang w:val="fr-FR"/>
        </w:rPr>
        <w:t xml:space="preserve"> (situé sur le bas Indus, mer Rouge)</w:t>
      </w:r>
      <w:r w:rsidRPr="0032190F">
        <w:rPr>
          <w:lang w:val="fr-FR"/>
        </w:rPr>
        <w:t xml:space="preserve">, Ormuz, Siraf, </w:t>
      </w:r>
      <w:hyperlink r:id="rId12702" w:anchor="Sit_Charax" w:history="1">
        <w:r w:rsidRPr="0032190F">
          <w:rPr>
            <w:rStyle w:val="Hyperlink"/>
            <w:lang w:val="fr-FR"/>
          </w:rPr>
          <w:t>Charax</w:t>
        </w:r>
      </w:hyperlink>
      <w:r w:rsidRPr="0032190F">
        <w:rPr>
          <w:lang w:val="fr-FR"/>
        </w:rPr>
        <w:t xml:space="preserve">, Zeïla (Afrique, </w:t>
      </w:r>
      <w:hyperlink r:id="rId12703" w:anchor="Cul_Axoum" w:history="1">
        <w:r w:rsidRPr="00905632">
          <w:rPr>
            <w:rStyle w:val="Hyperlink"/>
            <w:lang w:val="fr-FR"/>
          </w:rPr>
          <w:t>royaume d’Axoum</w:t>
        </w:r>
      </w:hyperlink>
      <w:r w:rsidRPr="0032190F">
        <w:rPr>
          <w:lang w:val="fr-FR"/>
        </w:rPr>
        <w:t xml:space="preserve">), Aden (Yémen), Massaouah (Afrique, </w:t>
      </w:r>
      <w:hyperlink r:id="rId12704" w:anchor="Cul_Axoum" w:history="1">
        <w:r w:rsidR="00905632" w:rsidRPr="00905632">
          <w:rPr>
            <w:rStyle w:val="Hyperlink"/>
            <w:lang w:val="fr-FR"/>
          </w:rPr>
          <w:t>royaume d’Axoum</w:t>
        </w:r>
      </w:hyperlink>
      <w:r w:rsidRPr="0032190F">
        <w:rPr>
          <w:lang w:val="fr-FR"/>
        </w:rPr>
        <w:t xml:space="preserve">), Souakkim, Le Caire, Aïla (péninsule du Sinaï), </w:t>
      </w:r>
      <w:hyperlink r:id="rId12705" w:anchor="Sit_Alexandrie" w:history="1">
        <w:r w:rsidRPr="0032190F">
          <w:rPr>
            <w:rStyle w:val="Hyperlink"/>
            <w:lang w:val="fr-FR"/>
          </w:rPr>
          <w:t>Alexandrie</w:t>
        </w:r>
      </w:hyperlink>
      <w:r w:rsidRPr="0032190F">
        <w:rPr>
          <w:lang w:val="fr-FR"/>
        </w:rPr>
        <w:t>(BIB 1754 p. 22-23)</w:t>
      </w:r>
    </w:p>
    <w:p w14:paraId="7DED2CE7" w14:textId="77777777" w:rsidR="00044D96" w:rsidRPr="0032190F" w:rsidRDefault="00044D96" w:rsidP="00242C0F">
      <w:pPr>
        <w:jc w:val="both"/>
        <w:rPr>
          <w:lang w:val="fr-FR"/>
        </w:rPr>
      </w:pPr>
    </w:p>
    <w:p w14:paraId="0EE094F4" w14:textId="77777777" w:rsidR="00044D96" w:rsidRDefault="00044D96" w:rsidP="00242C0F">
      <w:pPr>
        <w:jc w:val="both"/>
        <w:rPr>
          <w:lang w:val="fr-FR"/>
        </w:rPr>
      </w:pPr>
      <w:r w:rsidRPr="0032190F">
        <w:rPr>
          <w:lang w:val="fr-FR"/>
        </w:rPr>
        <w:t>La mer Rouge était la chasse gardée des Musulmans (BIB 1754 p. 24).</w:t>
      </w:r>
    </w:p>
    <w:p w14:paraId="58BF1201" w14:textId="77777777" w:rsidR="00F64A9D" w:rsidRDefault="00F64A9D" w:rsidP="00242C0F">
      <w:pPr>
        <w:jc w:val="both"/>
        <w:rPr>
          <w:lang w:val="fr-FR"/>
        </w:rPr>
      </w:pPr>
    </w:p>
    <w:p w14:paraId="3522A780" w14:textId="77777777" w:rsidR="00F64A9D" w:rsidRDefault="00F64A9D" w:rsidP="00426FF9">
      <w:pPr>
        <w:pStyle w:val="Heading1"/>
      </w:pPr>
      <w:bookmarkStart w:id="5247" w:name="Sit_Route_Encens"/>
      <w:r>
        <w:t>ENCENS (ROUTE DE L')</w:t>
      </w:r>
    </w:p>
    <w:bookmarkEnd w:id="5247"/>
    <w:p w14:paraId="0D80AC00" w14:textId="77777777" w:rsidR="00F64A9D" w:rsidRPr="00E56249" w:rsidRDefault="00F13B95" w:rsidP="00242C0F">
      <w:pPr>
        <w:jc w:val="both"/>
        <w:rPr>
          <w:sz w:val="20"/>
          <w:lang w:val="fr-FR"/>
        </w:rPr>
      </w:pPr>
      <w:r w:rsidRPr="00E56249">
        <w:rPr>
          <w:sz w:val="20"/>
          <w:lang w:val="fr-FR"/>
        </w:rPr>
        <w:t>route de l'encens</w:t>
      </w:r>
      <w:r w:rsidR="007B747D" w:rsidRPr="00E56249">
        <w:rPr>
          <w:sz w:val="20"/>
          <w:lang w:val="fr-FR"/>
        </w:rPr>
        <w:t>, de l'encens et de la myrrhe</w:t>
      </w:r>
      <w:r w:rsidR="005965AD" w:rsidRPr="00E56249">
        <w:rPr>
          <w:sz w:val="20"/>
          <w:lang w:val="fr-FR"/>
        </w:rPr>
        <w:t xml:space="preserve">, </w:t>
      </w:r>
      <w:r w:rsidR="005965AD" w:rsidRPr="00E56249">
        <w:rPr>
          <w:i/>
          <w:sz w:val="20"/>
          <w:lang w:val="fr-FR"/>
        </w:rPr>
        <w:t>frankincense</w:t>
      </w:r>
    </w:p>
    <w:p w14:paraId="1C532EF4" w14:textId="77777777" w:rsidR="00F13B95" w:rsidRDefault="00F13B95" w:rsidP="00242C0F">
      <w:pPr>
        <w:jc w:val="both"/>
        <w:rPr>
          <w:lang w:val="fr-FR"/>
        </w:rPr>
      </w:pPr>
    </w:p>
    <w:p w14:paraId="3E3D0DE6" w14:textId="77777777" w:rsidR="0064257D" w:rsidRDefault="0064257D" w:rsidP="00242C0F">
      <w:pPr>
        <w:jc w:val="both"/>
        <w:rPr>
          <w:lang w:val="fr-FR"/>
        </w:rPr>
      </w:pPr>
      <w:r>
        <w:rPr>
          <w:lang w:val="fr-FR"/>
        </w:rPr>
        <w:t>Se développe peut-être dès vers -1800 (BIB 2915)</w:t>
      </w:r>
    </w:p>
    <w:p w14:paraId="474B006E" w14:textId="6F368FFA" w:rsidR="00F13B95" w:rsidRDefault="00F13B95" w:rsidP="00242C0F">
      <w:pPr>
        <w:jc w:val="both"/>
        <w:rPr>
          <w:lang w:val="fr-FR"/>
        </w:rPr>
      </w:pPr>
      <w:r w:rsidRPr="00F13B95">
        <w:rPr>
          <w:lang w:val="fr-FR"/>
        </w:rPr>
        <w:t xml:space="preserve">A l'époque </w:t>
      </w:r>
      <w:hyperlink r:id="rId12706" w:anchor="Cul_Nabateens" w:history="1">
        <w:r w:rsidRPr="00F13B95">
          <w:rPr>
            <w:rStyle w:val="Hyperlink"/>
            <w:lang w:val="fr-FR"/>
          </w:rPr>
          <w:t>nabatéenne</w:t>
        </w:r>
      </w:hyperlink>
      <w:r w:rsidRPr="00F13B95">
        <w:rPr>
          <w:lang w:val="fr-FR"/>
        </w:rPr>
        <w:t xml:space="preserve">, les encens (résines), qui ne poussaient qu’en </w:t>
      </w:r>
      <w:r w:rsidRPr="00962952">
        <w:rPr>
          <w:lang w:val="fr-FR"/>
        </w:rPr>
        <w:t>Arabie heureuse</w:t>
      </w:r>
      <w:r w:rsidR="00635D3A">
        <w:rPr>
          <w:lang w:val="fr-FR"/>
        </w:rPr>
        <w:t xml:space="preserve"> [Yemen]</w:t>
      </w:r>
      <w:r w:rsidRPr="00F13B95">
        <w:rPr>
          <w:lang w:val="fr-FR"/>
        </w:rPr>
        <w:t xml:space="preserve">, énormément employés dans les rites, étaient excessivement onéreuses comme en témoigne un écrit de </w:t>
      </w:r>
      <w:hyperlink r:id="rId12707" w:anchor="Aut_Pline_Ancien" w:history="1">
        <w:r w:rsidR="00635D3A" w:rsidRPr="00635D3A">
          <w:rPr>
            <w:rStyle w:val="Hyperlink"/>
            <w:iCs/>
            <w:lang w:val="fr-FR"/>
          </w:rPr>
          <w:t>Pline</w:t>
        </w:r>
      </w:hyperlink>
      <w:r w:rsidRPr="00F13B95">
        <w:rPr>
          <w:lang w:val="fr-FR"/>
        </w:rPr>
        <w:t>.</w:t>
      </w:r>
      <w:r w:rsidRPr="00F13B95">
        <w:rPr>
          <w:lang w:val="fr-FR" w:eastAsia="fr-FR"/>
        </w:rPr>
        <w:t xml:space="preserve"> </w:t>
      </w:r>
      <w:r w:rsidRPr="00F13B95">
        <w:rPr>
          <w:lang w:val="fr-FR"/>
        </w:rPr>
        <w:t xml:space="preserve">(BIB arte, </w:t>
      </w:r>
      <w:r w:rsidRPr="00F13B95">
        <w:rPr>
          <w:i/>
          <w:lang w:val="fr-FR"/>
        </w:rPr>
        <w:t>Monuments éternels</w:t>
      </w:r>
      <w:r w:rsidRPr="00F13B95">
        <w:rPr>
          <w:lang w:val="fr-FR"/>
        </w:rPr>
        <w:t>, 2015)</w:t>
      </w:r>
      <w:r w:rsidR="00737E64">
        <w:rPr>
          <w:lang w:val="fr-FR"/>
        </w:rPr>
        <w:t xml:space="preserve"> </w:t>
      </w:r>
    </w:p>
    <w:p w14:paraId="235C4791" w14:textId="11E0FB68" w:rsidR="00F13B95" w:rsidRDefault="00F13B95" w:rsidP="00242C0F">
      <w:pPr>
        <w:jc w:val="both"/>
        <w:rPr>
          <w:lang w:val="fr-FR"/>
        </w:rPr>
      </w:pPr>
      <w:r>
        <w:rPr>
          <w:lang w:val="fr-FR"/>
        </w:rPr>
        <w:t xml:space="preserve">v. </w:t>
      </w:r>
      <w:hyperlink r:id="rId12708" w:anchor="Cul_Ma_In" w:history="1">
        <w:r w:rsidRPr="00F13B95">
          <w:rPr>
            <w:rStyle w:val="Hyperlink"/>
            <w:lang w:val="fr-FR"/>
          </w:rPr>
          <w:t>Ma'in</w:t>
        </w:r>
      </w:hyperlink>
    </w:p>
    <w:p w14:paraId="263243B8" w14:textId="77777777" w:rsidR="00F13B95" w:rsidRDefault="00F13B95" w:rsidP="00242C0F">
      <w:pPr>
        <w:jc w:val="both"/>
        <w:rPr>
          <w:lang w:val="fr-FR"/>
        </w:rPr>
      </w:pPr>
    </w:p>
    <w:p w14:paraId="715CAC9A" w14:textId="09FC5EE2" w:rsidR="00F13B95" w:rsidRDefault="00E9286D" w:rsidP="00F13B95">
      <w:pPr>
        <w:pStyle w:val="Heading2"/>
      </w:pPr>
      <w:r>
        <w:t>s</w:t>
      </w:r>
      <w:r w:rsidR="00F13B95">
        <w:t>ites</w:t>
      </w:r>
    </w:p>
    <w:p w14:paraId="0B568A15" w14:textId="77777777" w:rsidR="00F13B95" w:rsidRDefault="00F13B95" w:rsidP="00242C0F">
      <w:pPr>
        <w:jc w:val="both"/>
        <w:rPr>
          <w:lang w:val="fr-FR"/>
        </w:rPr>
      </w:pPr>
    </w:p>
    <w:p w14:paraId="11FBFE1B" w14:textId="54784453" w:rsidR="00F13B95" w:rsidRPr="0032190F" w:rsidRDefault="00F13B95" w:rsidP="00242C0F">
      <w:pPr>
        <w:jc w:val="both"/>
        <w:rPr>
          <w:lang w:val="fr-FR"/>
        </w:rPr>
      </w:pPr>
      <w:r>
        <w:rPr>
          <w:lang w:val="fr-FR"/>
        </w:rPr>
        <w:t xml:space="preserve">v. </w:t>
      </w:r>
      <w:hyperlink r:id="rId12709" w:anchor="Sit_Medine" w:history="1">
        <w:r w:rsidRPr="00F13B95">
          <w:rPr>
            <w:rStyle w:val="Hyperlink"/>
            <w:lang w:val="fr-FR"/>
          </w:rPr>
          <w:t>Médine</w:t>
        </w:r>
      </w:hyperlink>
      <w:r>
        <w:rPr>
          <w:lang w:val="fr-FR"/>
        </w:rPr>
        <w:t xml:space="preserve">, </w:t>
      </w:r>
      <w:hyperlink r:id="rId12710" w:anchor="Sit_Al_Ula" w:history="1">
        <w:r w:rsidR="00297D66" w:rsidRPr="00671060">
          <w:rPr>
            <w:rStyle w:val="Hyperlink"/>
            <w:lang w:val="fr-FR"/>
          </w:rPr>
          <w:t>Al-'Ula</w:t>
        </w:r>
      </w:hyperlink>
      <w:r>
        <w:rPr>
          <w:lang w:val="fr-FR"/>
        </w:rPr>
        <w:t xml:space="preserve">, </w:t>
      </w:r>
    </w:p>
    <w:p w14:paraId="0B500750" w14:textId="77777777" w:rsidR="00FD44D1" w:rsidRDefault="00FD44D1" w:rsidP="00242C0F">
      <w:pPr>
        <w:jc w:val="both"/>
        <w:rPr>
          <w:lang w:val="fr-FR"/>
        </w:rPr>
      </w:pPr>
    </w:p>
    <w:p w14:paraId="2E5C033C" w14:textId="394AD5EA" w:rsidR="00E9286D" w:rsidRDefault="00E9286D" w:rsidP="00E9286D">
      <w:pPr>
        <w:pStyle w:val="Heading1"/>
      </w:pPr>
      <w:bookmarkStart w:id="5248" w:name="Sit_Route_Epices"/>
      <w:r>
        <w:t>EPICES (ROUTE DES)</w:t>
      </w:r>
    </w:p>
    <w:bookmarkEnd w:id="5248"/>
    <w:p w14:paraId="3B2BD9D8" w14:textId="1F10C9D4" w:rsidR="00E9286D" w:rsidRPr="00CD1692" w:rsidRDefault="00E9286D" w:rsidP="00242C0F">
      <w:pPr>
        <w:jc w:val="both"/>
        <w:rPr>
          <w:sz w:val="20"/>
          <w:lang w:val="fr-FR"/>
        </w:rPr>
      </w:pPr>
      <w:r w:rsidRPr="00CD1692">
        <w:rPr>
          <w:sz w:val="20"/>
          <w:lang w:val="fr-FR"/>
        </w:rPr>
        <w:t>Route des épices</w:t>
      </w:r>
      <w:r w:rsidR="00CD1692" w:rsidRPr="00CD1692">
        <w:rPr>
          <w:sz w:val="20"/>
          <w:lang w:val="fr-FR"/>
        </w:rPr>
        <w:t xml:space="preserve">, commerce levantin des épices, </w:t>
      </w:r>
      <w:r w:rsidR="00CD1692" w:rsidRPr="00CD1692">
        <w:rPr>
          <w:i/>
          <w:iCs/>
          <w:sz w:val="20"/>
          <w:lang w:val="fr-FR"/>
        </w:rPr>
        <w:t>Levantine spice trade</w:t>
      </w:r>
      <w:r w:rsidR="00CD1692" w:rsidRPr="00CD1692">
        <w:rPr>
          <w:sz w:val="20"/>
          <w:lang w:val="fr-FR"/>
        </w:rPr>
        <w:t>,</w:t>
      </w:r>
    </w:p>
    <w:p w14:paraId="3FFA26F3" w14:textId="77777777" w:rsidR="00E9286D" w:rsidRDefault="00E9286D" w:rsidP="00242C0F">
      <w:pPr>
        <w:jc w:val="both"/>
        <w:rPr>
          <w:lang w:val="fr-FR"/>
        </w:rPr>
      </w:pPr>
    </w:p>
    <w:p w14:paraId="4327C060" w14:textId="576307FC" w:rsidR="0050225F" w:rsidRDefault="0050225F" w:rsidP="00242C0F">
      <w:pPr>
        <w:jc w:val="both"/>
        <w:rPr>
          <w:lang w:val="fr-FR"/>
        </w:rPr>
      </w:pPr>
      <w:r w:rsidRPr="0050225F">
        <w:rPr>
          <w:lang w:val="fr-FR"/>
        </w:rPr>
        <w:lastRenderedPageBreak/>
        <w:t xml:space="preserve">Après avoir perdu </w:t>
      </w:r>
      <w:hyperlink r:id="rId12711" w:anchor="Sit_Zadar" w:history="1">
        <w:r w:rsidRPr="002E2B6C">
          <w:rPr>
            <w:rStyle w:val="Hyperlink"/>
            <w:lang w:val="fr-FR"/>
          </w:rPr>
          <w:t>Zadar</w:t>
        </w:r>
      </w:hyperlink>
      <w:r w:rsidRPr="0050225F">
        <w:rPr>
          <w:lang w:val="fr-FR"/>
        </w:rPr>
        <w:t>, Sigismond de Luxembourg et son alliée</w:t>
      </w:r>
      <w:r>
        <w:rPr>
          <w:lang w:val="fr-FR"/>
        </w:rPr>
        <w:t>,</w:t>
      </w:r>
      <w:r w:rsidRPr="0050225F">
        <w:rPr>
          <w:lang w:val="fr-FR"/>
        </w:rPr>
        <w:t xml:space="preserve"> la </w:t>
      </w:r>
      <w:hyperlink r:id="rId12712" w:anchor="Sit_Genes_Rep" w:history="1">
        <w:r w:rsidRPr="0050225F">
          <w:rPr>
            <w:rStyle w:val="Hyperlink"/>
            <w:lang w:val="fr-FR"/>
          </w:rPr>
          <w:t>République de Gênes</w:t>
        </w:r>
      </w:hyperlink>
      <w:r w:rsidR="00A1525C">
        <w:rPr>
          <w:lang w:val="fr-FR"/>
        </w:rPr>
        <w:t xml:space="preserve">, </w:t>
      </w:r>
      <w:r w:rsidRPr="0050225F">
        <w:rPr>
          <w:lang w:val="fr-FR"/>
        </w:rPr>
        <w:t xml:space="preserve"> déclarèrent la guerre à la </w:t>
      </w:r>
      <w:hyperlink r:id="rId12713" w:anchor="Sit_Venise_Rep" w:history="1">
        <w:r w:rsidRPr="0050225F">
          <w:rPr>
            <w:rStyle w:val="Hyperlink"/>
            <w:lang w:val="fr-FR"/>
          </w:rPr>
          <w:t>République de Venise</w:t>
        </w:r>
      </w:hyperlink>
      <w:r w:rsidRPr="0050225F">
        <w:rPr>
          <w:lang w:val="fr-FR"/>
        </w:rPr>
        <w:t xml:space="preserve">, qui était à l'époque le principal fournisseur d'épices de l'Europe. Par conséquent, une chaîne d'approvisionnement alternative s'est développée : les marchandises levantines amenées par les Génois vers les ports du Danube et de la mer Noire étaient transportées par des marchands valaques et transylvaniens vers Buda, Kosice et Lvov. Au début du </w:t>
      </w:r>
      <w:r w:rsidR="002E2B6C">
        <w:rPr>
          <w:lang w:val="fr-FR"/>
        </w:rPr>
        <w:t>16e</w:t>
      </w:r>
      <w:r w:rsidRPr="0050225F">
        <w:rPr>
          <w:lang w:val="fr-FR"/>
        </w:rPr>
        <w:t xml:space="preserve"> siècle, cinq fois plus de marchandises levantines arrivaient à Buda par cette voie que la quantité acheminée par la côte Adriatique.</w:t>
      </w:r>
    </w:p>
    <w:p w14:paraId="5A0555D7" w14:textId="77777777" w:rsidR="0050225F" w:rsidRDefault="0050225F" w:rsidP="00242C0F">
      <w:pPr>
        <w:jc w:val="both"/>
        <w:rPr>
          <w:lang w:val="fr-FR"/>
        </w:rPr>
      </w:pPr>
    </w:p>
    <w:p w14:paraId="3593ADBD" w14:textId="41B5CFFD" w:rsidR="0050225F" w:rsidRDefault="0050225F" w:rsidP="00242C0F">
      <w:pPr>
        <w:jc w:val="both"/>
        <w:rPr>
          <w:rStyle w:val="Hyperlink"/>
          <w:lang w:val="fr-FR" w:eastAsia="en-GB"/>
        </w:rPr>
      </w:pPr>
      <w:r>
        <w:rPr>
          <w:lang w:val="fr-FR"/>
        </w:rPr>
        <w:t xml:space="preserve">v. </w:t>
      </w:r>
      <w:hyperlink r:id="rId12714" w:anchor="Sit_Genes" w:history="1">
        <w:r w:rsidRPr="00E9286D">
          <w:rPr>
            <w:rStyle w:val="Hyperlink"/>
            <w:lang w:val="fr-FR"/>
          </w:rPr>
          <w:t>Gênes</w:t>
        </w:r>
      </w:hyperlink>
      <w:r>
        <w:rPr>
          <w:lang w:val="fr-FR"/>
        </w:rPr>
        <w:t xml:space="preserve">, </w:t>
      </w:r>
      <w:hyperlink r:id="rId12715" w:anchor="Sit_Venise" w:history="1">
        <w:r w:rsidRPr="0032190F">
          <w:rPr>
            <w:rStyle w:val="Hyperlink"/>
            <w:lang w:val="fr-FR" w:eastAsia="en-GB"/>
          </w:rPr>
          <w:t>Venise</w:t>
        </w:r>
      </w:hyperlink>
    </w:p>
    <w:p w14:paraId="7BA8E240" w14:textId="77777777" w:rsidR="00425C3E" w:rsidRDefault="00425C3E" w:rsidP="00242C0F">
      <w:pPr>
        <w:jc w:val="both"/>
        <w:rPr>
          <w:rStyle w:val="Hyperlink"/>
          <w:lang w:val="fr-FR" w:eastAsia="en-GB"/>
        </w:rPr>
      </w:pPr>
    </w:p>
    <w:p w14:paraId="2EFD1A3D" w14:textId="1A75C136" w:rsidR="00425C3E" w:rsidRDefault="00425C3E" w:rsidP="00425C3E">
      <w:pPr>
        <w:pStyle w:val="Heading2"/>
        <w:rPr>
          <w:rStyle w:val="Hyperlink"/>
          <w:color w:val="000000"/>
          <w:u w:val="none"/>
          <w:lang w:eastAsia="en-GB"/>
        </w:rPr>
      </w:pPr>
      <w:r>
        <w:rPr>
          <w:rStyle w:val="Hyperlink"/>
          <w:color w:val="000000"/>
          <w:u w:val="none"/>
          <w:lang w:eastAsia="en-GB"/>
        </w:rPr>
        <w:t>liste</w:t>
      </w:r>
    </w:p>
    <w:p w14:paraId="3BF3FAED" w14:textId="77777777" w:rsidR="00425C3E" w:rsidRDefault="00425C3E" w:rsidP="00242C0F">
      <w:pPr>
        <w:jc w:val="both"/>
        <w:rPr>
          <w:rStyle w:val="Hyperlink"/>
          <w:color w:val="000000"/>
          <w:u w:val="none"/>
          <w:lang w:val="fr-FR" w:eastAsia="en-GB"/>
        </w:rPr>
      </w:pPr>
    </w:p>
    <w:tbl>
      <w:tblPr>
        <w:tblStyle w:val="TableGrid"/>
        <w:tblW w:w="0" w:type="auto"/>
        <w:jc w:val="center"/>
        <w:tblLook w:val="04A0" w:firstRow="1" w:lastRow="0" w:firstColumn="1" w:lastColumn="0" w:noHBand="0" w:noVBand="1"/>
      </w:tblPr>
      <w:tblGrid>
        <w:gridCol w:w="950"/>
      </w:tblGrid>
      <w:tr w:rsidR="00425C3E" w14:paraId="2034A866" w14:textId="77777777" w:rsidTr="00425C3E">
        <w:trPr>
          <w:jc w:val="center"/>
        </w:trPr>
        <w:tc>
          <w:tcPr>
            <w:tcW w:w="950" w:type="dxa"/>
          </w:tcPr>
          <w:p w14:paraId="34043366" w14:textId="3D5BAC85" w:rsidR="00425C3E" w:rsidRDefault="00425C3E" w:rsidP="00242C0F">
            <w:pPr>
              <w:jc w:val="both"/>
              <w:rPr>
                <w:color w:val="000000"/>
                <w:lang w:val="fr-FR"/>
              </w:rPr>
            </w:pPr>
            <w:r>
              <w:rPr>
                <w:color w:val="000000"/>
                <w:lang w:val="fr-FR"/>
              </w:rPr>
              <w:t>poivre</w:t>
            </w:r>
          </w:p>
        </w:tc>
      </w:tr>
    </w:tbl>
    <w:p w14:paraId="6224D6AF" w14:textId="77777777" w:rsidR="00425C3E" w:rsidRPr="00425C3E" w:rsidRDefault="00425C3E" w:rsidP="00242C0F">
      <w:pPr>
        <w:jc w:val="both"/>
        <w:rPr>
          <w:color w:val="000000"/>
          <w:lang w:val="fr-FR"/>
        </w:rPr>
      </w:pPr>
    </w:p>
    <w:p w14:paraId="3D6323B4" w14:textId="77777777" w:rsidR="00E9286D" w:rsidRPr="0032190F" w:rsidRDefault="00E9286D" w:rsidP="00242C0F">
      <w:pPr>
        <w:jc w:val="both"/>
        <w:rPr>
          <w:lang w:val="fr-FR"/>
        </w:rPr>
      </w:pPr>
    </w:p>
    <w:p w14:paraId="18352FB4" w14:textId="77777777" w:rsidR="00FD44D1" w:rsidRPr="0032190F" w:rsidRDefault="00FD44D1" w:rsidP="00426FF9">
      <w:pPr>
        <w:pStyle w:val="Heading1"/>
      </w:pPr>
      <w:bookmarkStart w:id="5249" w:name="Sit_Muraille_Grande_Chine"/>
      <w:r w:rsidRPr="0032190F">
        <w:t>MURAILLE DE CHINE (GRANDE)</w:t>
      </w:r>
    </w:p>
    <w:bookmarkEnd w:id="5249"/>
    <w:p w14:paraId="4B73C33D" w14:textId="77777777" w:rsidR="00FD44D1" w:rsidRPr="0050225F" w:rsidRDefault="006F1647" w:rsidP="00242C0F">
      <w:pPr>
        <w:jc w:val="both"/>
        <w:rPr>
          <w:i/>
          <w:sz w:val="20"/>
          <w:lang w:val="en-GB"/>
        </w:rPr>
      </w:pPr>
      <w:r w:rsidRPr="0050225F">
        <w:rPr>
          <w:sz w:val="20"/>
          <w:lang w:val="en-GB"/>
        </w:rPr>
        <w:t xml:space="preserve">Grande Muraille, </w:t>
      </w:r>
      <w:r w:rsidRPr="0050225F">
        <w:rPr>
          <w:i/>
          <w:sz w:val="20"/>
          <w:lang w:val="en-GB"/>
        </w:rPr>
        <w:t>Great Wall of China</w:t>
      </w:r>
    </w:p>
    <w:p w14:paraId="3315D380" w14:textId="77777777" w:rsidR="006F1647" w:rsidRPr="0050225F" w:rsidRDefault="006F1647" w:rsidP="00242C0F">
      <w:pPr>
        <w:jc w:val="both"/>
        <w:rPr>
          <w:lang w:val="en-GB"/>
        </w:rPr>
      </w:pPr>
    </w:p>
    <w:p w14:paraId="675FB542" w14:textId="4BD5C2F0" w:rsidR="00FD44D1" w:rsidRPr="0032190F" w:rsidRDefault="00FD44D1" w:rsidP="00242C0F">
      <w:pPr>
        <w:jc w:val="both"/>
        <w:rPr>
          <w:lang w:val="fr-FR"/>
        </w:rPr>
      </w:pPr>
      <w:r w:rsidRPr="0032190F">
        <w:rPr>
          <w:lang w:val="fr-FR"/>
        </w:rPr>
        <w:t>Edifiée entre le 3</w:t>
      </w:r>
      <w:r w:rsidRPr="0032190F">
        <w:rPr>
          <w:vertAlign w:val="superscript"/>
          <w:lang w:val="fr-FR"/>
        </w:rPr>
        <w:t>e</w:t>
      </w:r>
      <w:r w:rsidRPr="0032190F">
        <w:rPr>
          <w:lang w:val="fr-FR"/>
        </w:rPr>
        <w:t xml:space="preserve"> et le 17</w:t>
      </w:r>
      <w:r w:rsidRPr="0032190F">
        <w:rPr>
          <w:vertAlign w:val="superscript"/>
          <w:lang w:val="fr-FR"/>
        </w:rPr>
        <w:t>e</w:t>
      </w:r>
      <w:r w:rsidRPr="0032190F">
        <w:rPr>
          <w:lang w:val="fr-FR"/>
        </w:rPr>
        <w:t xml:space="preserve"> s. Une première fois construite en argile puis reconstruite 300 ans plus tard en pierre. Sur une partie elle longe l’itinéraire nord de la </w:t>
      </w:r>
      <w:hyperlink r:id="rId12716" w:anchor="Sit_Route_Soie" w:history="1">
        <w:r w:rsidRPr="0032190F">
          <w:rPr>
            <w:rStyle w:val="Hyperlink"/>
            <w:lang w:val="fr-FR"/>
          </w:rPr>
          <w:t>route de la soie</w:t>
        </w:r>
      </w:hyperlink>
      <w:r w:rsidR="009A0D6E" w:rsidRPr="0032190F">
        <w:rPr>
          <w:lang w:val="fr-FR"/>
        </w:rPr>
        <w:t xml:space="preserve"> (SS BIB)</w:t>
      </w:r>
    </w:p>
    <w:p w14:paraId="5DB9840F" w14:textId="77777777" w:rsidR="00FD44D1" w:rsidRPr="0032190F" w:rsidRDefault="00FD44D1" w:rsidP="00242C0F">
      <w:pPr>
        <w:jc w:val="both"/>
        <w:rPr>
          <w:lang w:val="fr-FR"/>
        </w:rPr>
      </w:pPr>
    </w:p>
    <w:p w14:paraId="310C208C" w14:textId="77777777" w:rsidR="00E562FE" w:rsidRPr="0032190F" w:rsidRDefault="00E562FE" w:rsidP="00426FF9">
      <w:pPr>
        <w:pStyle w:val="Heading1"/>
      </w:pPr>
      <w:r w:rsidRPr="0032190F">
        <w:t>TCHERNOBYL</w:t>
      </w:r>
    </w:p>
    <w:p w14:paraId="39496052" w14:textId="77777777" w:rsidR="00E562FE" w:rsidRPr="0032190F" w:rsidRDefault="00E562FE" w:rsidP="00242C0F">
      <w:pPr>
        <w:jc w:val="both"/>
        <w:rPr>
          <w:lang w:val="fr-FR"/>
        </w:rPr>
      </w:pPr>
    </w:p>
    <w:p w14:paraId="4F00EBE0" w14:textId="77777777" w:rsidR="00E562FE" w:rsidRPr="0032190F" w:rsidRDefault="00E562FE" w:rsidP="00242C0F">
      <w:pPr>
        <w:jc w:val="both"/>
        <w:rPr>
          <w:lang w:val="fr-FR"/>
        </w:rPr>
      </w:pPr>
      <w:r w:rsidRPr="0032190F">
        <w:rPr>
          <w:lang w:val="fr-FR"/>
        </w:rPr>
        <w:t>Ce site peut être comparé à Ou</w:t>
      </w:r>
      <w:r w:rsidR="002C7E77" w:rsidRPr="0032190F">
        <w:rPr>
          <w:lang w:val="fr-FR"/>
        </w:rPr>
        <w:t>ra</w:t>
      </w:r>
      <w:r w:rsidRPr="0032190F">
        <w:rPr>
          <w:lang w:val="fr-FR"/>
        </w:rPr>
        <w:t>dour et Pompéi. Comme eux, il a été « figé » dans le temps. En 1989 quand la centrale nucléaire à subie un accident (SS BIB)</w:t>
      </w:r>
    </w:p>
    <w:p w14:paraId="7165D227" w14:textId="77777777" w:rsidR="004F24DC" w:rsidRPr="0032190F" w:rsidRDefault="004F24DC" w:rsidP="00242C0F">
      <w:pPr>
        <w:jc w:val="both"/>
        <w:rPr>
          <w:lang w:val="fr-FR"/>
        </w:rPr>
      </w:pPr>
    </w:p>
    <w:p w14:paraId="6A3C23F1" w14:textId="77777777" w:rsidR="004F24DC" w:rsidRPr="0032190F" w:rsidRDefault="004F24DC" w:rsidP="00426FF9">
      <w:pPr>
        <w:pStyle w:val="Heading1"/>
      </w:pPr>
      <w:r w:rsidRPr="0032190F">
        <w:t>WEWELSBURG</w:t>
      </w:r>
    </w:p>
    <w:p w14:paraId="203BC578" w14:textId="77777777" w:rsidR="00630175" w:rsidRPr="0032190F" w:rsidRDefault="00630175" w:rsidP="00242C0F">
      <w:pPr>
        <w:rPr>
          <w:lang w:val="fr-FR"/>
        </w:rPr>
      </w:pPr>
    </w:p>
    <w:p w14:paraId="30135C2B" w14:textId="77777777" w:rsidR="004F24DC" w:rsidRPr="0032190F" w:rsidRDefault="004F24DC" w:rsidP="00242C0F">
      <w:pPr>
        <w:jc w:val="both"/>
        <w:rPr>
          <w:iCs/>
          <w:lang w:val="fr-FR"/>
        </w:rPr>
      </w:pPr>
      <w:r w:rsidRPr="0032190F">
        <w:rPr>
          <w:lang w:val="fr-FR"/>
        </w:rPr>
        <w:t>Le château de Wewelsburg (</w:t>
      </w:r>
      <w:r w:rsidRPr="0032190F">
        <w:rPr>
          <w:i/>
          <w:iCs/>
          <w:lang w:val="fr-FR"/>
        </w:rPr>
        <w:t xml:space="preserve">Schwarze Sonne, Himmler Crypt, </w:t>
      </w:r>
      <w:r w:rsidRPr="0032190F">
        <w:rPr>
          <w:i/>
          <w:lang w:val="fr-FR"/>
        </w:rPr>
        <w:t>Obergruppenführersaal</w:t>
      </w:r>
      <w:r w:rsidRPr="0032190F">
        <w:rPr>
          <w:lang w:val="fr-FR"/>
        </w:rPr>
        <w:t xml:space="preserve"> où se déroulent les cérémonies présidées par Himmler, est le siège de l’organisation </w:t>
      </w:r>
      <w:r w:rsidRPr="0032190F">
        <w:rPr>
          <w:i/>
          <w:iCs/>
          <w:lang w:val="fr-FR"/>
        </w:rPr>
        <w:t>Ahnenerbe</w:t>
      </w:r>
      <w:r w:rsidRPr="0032190F">
        <w:rPr>
          <w:iCs/>
          <w:lang w:val="fr-FR"/>
        </w:rPr>
        <w:t xml:space="preserve"> sous le </w:t>
      </w:r>
      <w:r w:rsidR="00E8758E" w:rsidRPr="0032190F">
        <w:rPr>
          <w:iCs/>
          <w:lang w:val="fr-FR"/>
        </w:rPr>
        <w:t>III</w:t>
      </w:r>
      <w:r w:rsidR="00CA68FB" w:rsidRPr="0032190F">
        <w:rPr>
          <w:iCs/>
          <w:vertAlign w:val="superscript"/>
          <w:lang w:val="fr-FR"/>
        </w:rPr>
        <w:t>e</w:t>
      </w:r>
      <w:r w:rsidR="00CA68FB" w:rsidRPr="0032190F">
        <w:rPr>
          <w:iCs/>
          <w:lang w:val="fr-FR"/>
        </w:rPr>
        <w:t>Reich)</w:t>
      </w:r>
      <w:r w:rsidRPr="0032190F">
        <w:rPr>
          <w:iCs/>
          <w:lang w:val="fr-FR"/>
        </w:rPr>
        <w:t>. Himmler projetait d’agrandir le château sur 1km de diamètre en accord avec la vision germanocentrique.</w:t>
      </w:r>
    </w:p>
    <w:p w14:paraId="71C3B3B6" w14:textId="77777777" w:rsidR="00B134C3" w:rsidRPr="0032190F" w:rsidRDefault="00B134C3" w:rsidP="00242C0F">
      <w:pPr>
        <w:rPr>
          <w:lang w:val="fr-FR"/>
        </w:rPr>
      </w:pPr>
    </w:p>
    <w:p w14:paraId="7BD24201" w14:textId="77777777" w:rsidR="00A70FED" w:rsidRPr="0032190F" w:rsidRDefault="00A70FED" w:rsidP="00426FF9">
      <w:pPr>
        <w:pStyle w:val="Heading1"/>
      </w:pPr>
      <w:r w:rsidRPr="0032190F">
        <w:t>SAINT-JEAN-SUR-TOURBE</w:t>
      </w:r>
    </w:p>
    <w:p w14:paraId="4C3B07FD" w14:textId="77777777" w:rsidR="00A70FED" w:rsidRPr="0032190F" w:rsidRDefault="00A70FED" w:rsidP="00242C0F">
      <w:pPr>
        <w:rPr>
          <w:lang w:val="fr-FR"/>
        </w:rPr>
      </w:pPr>
    </w:p>
    <w:p w14:paraId="0FAE56D8" w14:textId="77777777" w:rsidR="00A70FED" w:rsidRPr="0032190F" w:rsidRDefault="00A70FED" w:rsidP="00242C0F">
      <w:pPr>
        <w:rPr>
          <w:lang w:val="fr-FR"/>
        </w:rPr>
      </w:pPr>
      <w:r w:rsidRPr="0032190F">
        <w:rPr>
          <w:lang w:val="fr-FR"/>
        </w:rPr>
        <w:t>Tombe à char du 5</w:t>
      </w:r>
      <w:r w:rsidRPr="0032190F">
        <w:rPr>
          <w:vertAlign w:val="superscript"/>
          <w:lang w:val="fr-FR"/>
        </w:rPr>
        <w:t>e</w:t>
      </w:r>
      <w:r w:rsidRPr="0032190F">
        <w:rPr>
          <w:lang w:val="fr-FR"/>
        </w:rPr>
        <w:t xml:space="preserve"> aec. Matériel d’harnachement, disques ajourés en bronze (Musée des AN)</w:t>
      </w:r>
    </w:p>
    <w:p w14:paraId="2E465F75" w14:textId="77777777" w:rsidR="00A70FED" w:rsidRPr="0032190F" w:rsidRDefault="00A70FED" w:rsidP="00242C0F">
      <w:pPr>
        <w:rPr>
          <w:lang w:val="fr-FR"/>
        </w:rPr>
      </w:pPr>
    </w:p>
    <w:p w14:paraId="5CC8CDD0" w14:textId="77777777" w:rsidR="00A70FED" w:rsidRPr="0032190F" w:rsidRDefault="00A70FED" w:rsidP="00426FF9">
      <w:pPr>
        <w:pStyle w:val="Heading1"/>
      </w:pPr>
      <w:r w:rsidRPr="0032190F">
        <w:t>THEZY-GRIONT</w:t>
      </w:r>
    </w:p>
    <w:p w14:paraId="1E8C9B40" w14:textId="77777777" w:rsidR="00A70FED" w:rsidRPr="0032190F" w:rsidRDefault="00A70FED" w:rsidP="00242C0F">
      <w:pPr>
        <w:jc w:val="both"/>
        <w:rPr>
          <w:lang w:val="fr-FR"/>
        </w:rPr>
      </w:pPr>
      <w:r w:rsidRPr="0032190F">
        <w:rPr>
          <w:lang w:val="fr-FR"/>
        </w:rPr>
        <w:t>Pesons de métier à tisser triangulaires, La Tène C1 (BIB 1762).</w:t>
      </w:r>
    </w:p>
    <w:p w14:paraId="132CB54D" w14:textId="77777777" w:rsidR="00167B77" w:rsidRPr="0032190F" w:rsidRDefault="00167B77" w:rsidP="00242C0F">
      <w:pPr>
        <w:jc w:val="both"/>
        <w:rPr>
          <w:lang w:val="fr-FR"/>
        </w:rPr>
      </w:pPr>
    </w:p>
    <w:p w14:paraId="353416A7" w14:textId="77777777" w:rsidR="00031194" w:rsidRPr="0032190F" w:rsidRDefault="00031194" w:rsidP="00426FF9">
      <w:pPr>
        <w:pStyle w:val="Heading1"/>
      </w:pPr>
      <w:r w:rsidRPr="0032190F">
        <w:t>FARAGOLA</w:t>
      </w:r>
    </w:p>
    <w:p w14:paraId="2A55C9AE" w14:textId="77777777" w:rsidR="00031194" w:rsidRPr="0032190F" w:rsidRDefault="00031194" w:rsidP="00242C0F">
      <w:pPr>
        <w:jc w:val="both"/>
        <w:rPr>
          <w:lang w:val="fr-FR"/>
        </w:rPr>
      </w:pPr>
      <w:r w:rsidRPr="0032190F">
        <w:rPr>
          <w:lang w:val="fr-FR"/>
        </w:rPr>
        <w:t>Italie. Villa romaine de l’époque romaine tardive (BIB 1779)</w:t>
      </w:r>
    </w:p>
    <w:p w14:paraId="3826D6DA" w14:textId="77777777" w:rsidR="00031194" w:rsidRPr="0032190F" w:rsidRDefault="00031194" w:rsidP="00242C0F">
      <w:pPr>
        <w:jc w:val="both"/>
        <w:rPr>
          <w:lang w:val="fr-FR"/>
        </w:rPr>
      </w:pPr>
    </w:p>
    <w:p w14:paraId="450D3D57" w14:textId="77777777" w:rsidR="00031194" w:rsidRPr="0032190F" w:rsidRDefault="00031194" w:rsidP="00426FF9">
      <w:pPr>
        <w:pStyle w:val="Heading1"/>
      </w:pPr>
      <w:r w:rsidRPr="0032190F">
        <w:t>STARY KRAKOW</w:t>
      </w:r>
    </w:p>
    <w:p w14:paraId="27F70BC6" w14:textId="77777777" w:rsidR="00031194" w:rsidRDefault="00031194" w:rsidP="00242C0F">
      <w:pPr>
        <w:jc w:val="both"/>
        <w:rPr>
          <w:lang w:val="fr-FR"/>
        </w:rPr>
      </w:pPr>
      <w:r w:rsidRPr="0032190F">
        <w:rPr>
          <w:lang w:val="fr-FR"/>
        </w:rPr>
        <w:t>Tumuli daté peut-être de l’âge du Bronze, fossé médiéval ? (BIB 1780)</w:t>
      </w:r>
    </w:p>
    <w:p w14:paraId="4B8B6440" w14:textId="77777777" w:rsidR="009677AB" w:rsidRDefault="009677AB" w:rsidP="00242C0F">
      <w:pPr>
        <w:jc w:val="both"/>
        <w:rPr>
          <w:lang w:val="fr-FR"/>
        </w:rPr>
      </w:pPr>
    </w:p>
    <w:p w14:paraId="3D91C35E" w14:textId="77777777" w:rsidR="009677AB" w:rsidRDefault="009677AB" w:rsidP="00426FF9">
      <w:pPr>
        <w:pStyle w:val="Heading1"/>
      </w:pPr>
      <w:bookmarkStart w:id="5250" w:name="Sit_Gyldengard"/>
      <w:r>
        <w:lastRenderedPageBreak/>
        <w:t>GYLDENGARD</w:t>
      </w:r>
    </w:p>
    <w:bookmarkEnd w:id="5250"/>
    <w:p w14:paraId="1C00B801" w14:textId="77777777" w:rsidR="009677AB" w:rsidRPr="00B019F4" w:rsidRDefault="009677AB" w:rsidP="00242C0F">
      <w:pPr>
        <w:jc w:val="both"/>
        <w:rPr>
          <w:lang w:val="fr-FR"/>
        </w:rPr>
      </w:pPr>
      <w:r>
        <w:rPr>
          <w:lang w:val="fr-FR"/>
        </w:rPr>
        <w:t>Gyldengard,</w:t>
      </w:r>
      <w:r w:rsidRPr="00B019F4">
        <w:rPr>
          <w:rFonts w:ascii="AGaramond-Regular" w:hAnsi="AGaramond-Regular" w:cs="AGaramond-Regular"/>
          <w:sz w:val="22"/>
          <w:szCs w:val="22"/>
          <w:lang w:val="fr-FR"/>
        </w:rPr>
        <w:t xml:space="preserve"> Gyldengård</w:t>
      </w:r>
    </w:p>
    <w:p w14:paraId="629FC372" w14:textId="77777777" w:rsidR="008D0A28" w:rsidRDefault="008D0A28" w:rsidP="00242C0F">
      <w:pPr>
        <w:jc w:val="both"/>
        <w:rPr>
          <w:lang w:val="fr-FR"/>
        </w:rPr>
      </w:pPr>
    </w:p>
    <w:p w14:paraId="2619D863" w14:textId="77777777" w:rsidR="009677AB" w:rsidRDefault="009677AB" w:rsidP="00242C0F">
      <w:pPr>
        <w:jc w:val="both"/>
        <w:rPr>
          <w:lang w:val="fr-FR"/>
        </w:rPr>
      </w:pPr>
      <w:r>
        <w:rPr>
          <w:lang w:val="fr-FR"/>
        </w:rPr>
        <w:t>Ostermarie, île de Bornholm, Danemark, mobilier en bronze des période II et III de Montéliius, v. Kivik (BIB 3194)</w:t>
      </w:r>
    </w:p>
    <w:p w14:paraId="488F1DFD" w14:textId="77777777" w:rsidR="009677AB" w:rsidRPr="0032190F" w:rsidRDefault="009677AB" w:rsidP="00242C0F">
      <w:pPr>
        <w:jc w:val="both"/>
        <w:rPr>
          <w:lang w:val="fr-FR"/>
        </w:rPr>
      </w:pPr>
    </w:p>
    <w:p w14:paraId="357E4C73" w14:textId="77777777" w:rsidR="008D0A28" w:rsidRPr="0032190F" w:rsidRDefault="008D0A28" w:rsidP="00426FF9">
      <w:pPr>
        <w:pStyle w:val="Heading1"/>
      </w:pPr>
      <w:bookmarkStart w:id="5251" w:name="Sit_Kivik"/>
      <w:r w:rsidRPr="0032190F">
        <w:t>KIVIK</w:t>
      </w:r>
    </w:p>
    <w:bookmarkEnd w:id="5251"/>
    <w:p w14:paraId="4947B3F0" w14:textId="77777777" w:rsidR="0060524D" w:rsidRPr="00BE558C" w:rsidRDefault="0060524D" w:rsidP="00242C0F">
      <w:pPr>
        <w:jc w:val="both"/>
        <w:rPr>
          <w:sz w:val="20"/>
          <w:lang w:val="fr-FR"/>
        </w:rPr>
      </w:pPr>
      <w:r w:rsidRPr="00BE558C">
        <w:rPr>
          <w:sz w:val="20"/>
          <w:lang w:val="fr-FR"/>
        </w:rPr>
        <w:t>cairn de Bredarör</w:t>
      </w:r>
      <w:r w:rsidRPr="00BE558C">
        <w:rPr>
          <w:i/>
          <w:sz w:val="20"/>
          <w:lang w:val="fr-FR"/>
        </w:rPr>
        <w:t xml:space="preserve">, </w:t>
      </w:r>
      <w:r w:rsidR="009677AB">
        <w:rPr>
          <w:i/>
          <w:sz w:val="20"/>
          <w:lang w:val="fr-FR"/>
        </w:rPr>
        <w:t xml:space="preserve">Kivik on Bredarör, </w:t>
      </w:r>
      <w:r w:rsidRPr="00BE558C">
        <w:rPr>
          <w:i/>
          <w:sz w:val="20"/>
          <w:lang w:val="fr-FR"/>
        </w:rPr>
        <w:t>Kivik grave</w:t>
      </w:r>
      <w:r w:rsidR="009677AB">
        <w:rPr>
          <w:i/>
          <w:sz w:val="20"/>
          <w:lang w:val="fr-FR"/>
        </w:rPr>
        <w:t xml:space="preserve">, </w:t>
      </w:r>
      <w:r w:rsidR="009677AB" w:rsidRPr="009677AB">
        <w:rPr>
          <w:sz w:val="20"/>
          <w:lang w:val="fr-FR"/>
        </w:rPr>
        <w:t>BIB=3194</w:t>
      </w:r>
    </w:p>
    <w:p w14:paraId="5ECEE80F" w14:textId="77777777" w:rsidR="0060524D" w:rsidRDefault="0060524D" w:rsidP="00242C0F">
      <w:pPr>
        <w:jc w:val="both"/>
        <w:rPr>
          <w:lang w:val="fr-FR"/>
        </w:rPr>
      </w:pPr>
    </w:p>
    <w:p w14:paraId="42A97A8A" w14:textId="5C80C681" w:rsidR="00365486" w:rsidRDefault="008D0A28" w:rsidP="00242C0F">
      <w:pPr>
        <w:jc w:val="both"/>
        <w:rPr>
          <w:lang w:val="fr-FR"/>
        </w:rPr>
      </w:pPr>
      <w:r w:rsidRPr="0032190F">
        <w:rPr>
          <w:lang w:val="fr-FR"/>
        </w:rPr>
        <w:t>La tombe de Kivik</w:t>
      </w:r>
      <w:r w:rsidR="00BE558C">
        <w:rPr>
          <w:lang w:val="fr-FR"/>
        </w:rPr>
        <w:t xml:space="preserve"> (</w:t>
      </w:r>
      <w:hyperlink r:id="rId12717" w:anchor="Sit_Skane" w:history="1">
        <w:r w:rsidR="00454ABC" w:rsidRPr="00BE558C">
          <w:rPr>
            <w:rStyle w:val="Hyperlink"/>
            <w:lang w:val="fr-FR"/>
          </w:rPr>
          <w:t>Sk</w:t>
        </w:r>
        <w:r w:rsidR="00BE558C" w:rsidRPr="00BE558C">
          <w:rPr>
            <w:rStyle w:val="Hyperlink"/>
            <w:lang w:val="fr-FR"/>
          </w:rPr>
          <w:t>a</w:t>
        </w:r>
        <w:r w:rsidR="00454ABC" w:rsidRPr="00BE558C">
          <w:rPr>
            <w:rStyle w:val="Hyperlink"/>
            <w:lang w:val="fr-FR"/>
          </w:rPr>
          <w:t>ne</w:t>
        </w:r>
      </w:hyperlink>
      <w:r w:rsidR="00BE558C">
        <w:rPr>
          <w:lang w:val="fr-FR"/>
        </w:rPr>
        <w:t xml:space="preserve">, </w:t>
      </w:r>
      <w:r w:rsidR="00454ABC" w:rsidRPr="0032190F">
        <w:rPr>
          <w:lang w:val="fr-FR"/>
        </w:rPr>
        <w:t xml:space="preserve">Suède) </w:t>
      </w:r>
      <w:r w:rsidRPr="0032190F">
        <w:rPr>
          <w:lang w:val="fr-FR"/>
        </w:rPr>
        <w:t xml:space="preserve">a livré plusieurs dalles gravées </w:t>
      </w:r>
      <w:r w:rsidR="00365486" w:rsidRPr="0032190F">
        <w:rPr>
          <w:lang w:val="fr-FR"/>
        </w:rPr>
        <w:t>(SS BIB)</w:t>
      </w:r>
      <w:r w:rsidR="0060524D">
        <w:rPr>
          <w:lang w:val="fr-FR"/>
        </w:rPr>
        <w:t xml:space="preserve"> C</w:t>
      </w:r>
      <w:r w:rsidR="00365486" w:rsidRPr="0032190F">
        <w:rPr>
          <w:lang w:val="fr-FR"/>
        </w:rPr>
        <w:t>iste décorée en pierre décrite comme la « pyramid</w:t>
      </w:r>
      <w:r w:rsidR="00C664F1" w:rsidRPr="0032190F">
        <w:rPr>
          <w:lang w:val="fr-FR"/>
        </w:rPr>
        <w:t>e</w:t>
      </w:r>
      <w:r w:rsidR="00365486" w:rsidRPr="0032190F">
        <w:rPr>
          <w:lang w:val="fr-FR"/>
        </w:rPr>
        <w:t xml:space="preserve"> du nord » (BIB 2230), est probablement a dater de 1400-1300 aec (BIB 2230 p. 368)</w:t>
      </w:r>
      <w:r w:rsidR="0060524D">
        <w:rPr>
          <w:lang w:val="fr-FR"/>
        </w:rPr>
        <w:t xml:space="preserve"> Datée entre 1500 et 1300 aec (période II) (BIB 2889). </w:t>
      </w:r>
    </w:p>
    <w:p w14:paraId="7ACED9F8" w14:textId="77777777" w:rsidR="009677AB" w:rsidRDefault="009677AB" w:rsidP="00242C0F">
      <w:pPr>
        <w:jc w:val="both"/>
        <w:rPr>
          <w:lang w:val="fr-FR"/>
        </w:rPr>
      </w:pPr>
    </w:p>
    <w:p w14:paraId="6C8CF720" w14:textId="77777777" w:rsidR="009677AB" w:rsidRDefault="009677AB" w:rsidP="009677AB">
      <w:pPr>
        <w:pStyle w:val="Heading2"/>
      </w:pPr>
      <w:r>
        <w:t>cairn</w:t>
      </w:r>
    </w:p>
    <w:p w14:paraId="76F18686" w14:textId="77777777" w:rsidR="009677AB" w:rsidRDefault="009677AB" w:rsidP="00242C0F">
      <w:pPr>
        <w:jc w:val="both"/>
        <w:rPr>
          <w:lang w:val="fr-FR"/>
        </w:rPr>
      </w:pPr>
      <w:r>
        <w:rPr>
          <w:lang w:val="fr-FR"/>
        </w:rPr>
        <w:t>L'un des plus large d'Europe du Nord</w:t>
      </w:r>
    </w:p>
    <w:p w14:paraId="2AC2C548" w14:textId="77777777" w:rsidR="009677AB" w:rsidRDefault="009677AB" w:rsidP="00242C0F">
      <w:pPr>
        <w:jc w:val="both"/>
        <w:rPr>
          <w:lang w:val="fr-FR"/>
        </w:rPr>
      </w:pPr>
    </w:p>
    <w:tbl>
      <w:tblPr>
        <w:tblStyle w:val="TableGrid"/>
        <w:tblW w:w="0" w:type="auto"/>
        <w:tblLook w:val="04A0" w:firstRow="1" w:lastRow="0" w:firstColumn="1" w:lastColumn="0" w:noHBand="0" w:noVBand="1"/>
      </w:tblPr>
      <w:tblGrid>
        <w:gridCol w:w="6416"/>
        <w:gridCol w:w="1583"/>
        <w:gridCol w:w="1463"/>
      </w:tblGrid>
      <w:tr w:rsidR="009677AB" w14:paraId="3A659338" w14:textId="77777777" w:rsidTr="009677AB">
        <w:tc>
          <w:tcPr>
            <w:tcW w:w="6416" w:type="dxa"/>
          </w:tcPr>
          <w:p w14:paraId="0D1725B7" w14:textId="77777777" w:rsidR="009677AB" w:rsidRDefault="009677AB" w:rsidP="00242C0F">
            <w:pPr>
              <w:jc w:val="both"/>
              <w:rPr>
                <w:lang w:val="fr-FR"/>
              </w:rPr>
            </w:pPr>
            <w:r>
              <w:rPr>
                <w:lang w:val="fr-FR"/>
              </w:rPr>
              <w:t>auteurs</w:t>
            </w:r>
          </w:p>
        </w:tc>
        <w:tc>
          <w:tcPr>
            <w:tcW w:w="1583" w:type="dxa"/>
          </w:tcPr>
          <w:p w14:paraId="4C0E86B1" w14:textId="77777777" w:rsidR="009677AB" w:rsidRDefault="009677AB" w:rsidP="00242C0F">
            <w:pPr>
              <w:jc w:val="both"/>
              <w:rPr>
                <w:lang w:val="fr-FR"/>
              </w:rPr>
            </w:pPr>
            <w:r>
              <w:rPr>
                <w:lang w:val="fr-FR"/>
              </w:rPr>
              <w:t>diamètre (m)</w:t>
            </w:r>
          </w:p>
        </w:tc>
        <w:tc>
          <w:tcPr>
            <w:tcW w:w="1463" w:type="dxa"/>
          </w:tcPr>
          <w:p w14:paraId="64520A64" w14:textId="77777777" w:rsidR="009677AB" w:rsidRDefault="009677AB" w:rsidP="00242C0F">
            <w:pPr>
              <w:jc w:val="both"/>
              <w:rPr>
                <w:lang w:val="fr-FR"/>
              </w:rPr>
            </w:pPr>
            <w:r>
              <w:rPr>
                <w:lang w:val="fr-FR"/>
              </w:rPr>
              <w:t>hauteur (m)</w:t>
            </w:r>
          </w:p>
        </w:tc>
      </w:tr>
      <w:tr w:rsidR="009677AB" w14:paraId="1C346B03" w14:textId="77777777" w:rsidTr="009677AB">
        <w:tc>
          <w:tcPr>
            <w:tcW w:w="6416" w:type="dxa"/>
          </w:tcPr>
          <w:p w14:paraId="65CD8C9B" w14:textId="77777777" w:rsidR="009677AB" w:rsidRDefault="009677AB" w:rsidP="00242C0F">
            <w:pPr>
              <w:jc w:val="both"/>
              <w:rPr>
                <w:lang w:val="fr-FR"/>
              </w:rPr>
            </w:pPr>
            <w:r>
              <w:rPr>
                <w:lang w:val="fr-FR"/>
              </w:rPr>
              <w:t>G. Hallström (1931)</w:t>
            </w:r>
          </w:p>
        </w:tc>
        <w:tc>
          <w:tcPr>
            <w:tcW w:w="1583" w:type="dxa"/>
          </w:tcPr>
          <w:p w14:paraId="1997F82B" w14:textId="77777777" w:rsidR="009677AB" w:rsidRDefault="009677AB" w:rsidP="00242C0F">
            <w:pPr>
              <w:jc w:val="both"/>
              <w:rPr>
                <w:lang w:val="fr-FR"/>
              </w:rPr>
            </w:pPr>
            <w:r>
              <w:rPr>
                <w:lang w:val="fr-FR"/>
              </w:rPr>
              <w:t>75</w:t>
            </w:r>
          </w:p>
        </w:tc>
        <w:tc>
          <w:tcPr>
            <w:tcW w:w="1463" w:type="dxa"/>
          </w:tcPr>
          <w:p w14:paraId="761845A3" w14:textId="77777777" w:rsidR="009677AB" w:rsidRDefault="009677AB" w:rsidP="00242C0F">
            <w:pPr>
              <w:jc w:val="both"/>
              <w:rPr>
                <w:lang w:val="fr-FR"/>
              </w:rPr>
            </w:pPr>
            <w:r>
              <w:rPr>
                <w:lang w:val="fr-FR"/>
              </w:rPr>
              <w:t>3.5</w:t>
            </w:r>
          </w:p>
        </w:tc>
      </w:tr>
      <w:tr w:rsidR="009677AB" w14:paraId="1C32AC7C" w14:textId="77777777" w:rsidTr="009677AB">
        <w:tc>
          <w:tcPr>
            <w:tcW w:w="6416" w:type="dxa"/>
          </w:tcPr>
          <w:p w14:paraId="21FA220A" w14:textId="77777777" w:rsidR="009677AB" w:rsidRDefault="009677AB" w:rsidP="009677AB">
            <w:pPr>
              <w:jc w:val="both"/>
              <w:rPr>
                <w:lang w:val="fr-FR"/>
              </w:rPr>
            </w:pPr>
            <w:r>
              <w:rPr>
                <w:lang w:val="fr-FR"/>
              </w:rPr>
              <w:t xml:space="preserve">Hallström 1932; Nordén 1942; Larsson 1993; </w:t>
            </w:r>
            <w:r w:rsidRPr="009677AB">
              <w:rPr>
                <w:lang w:val="fr-FR"/>
              </w:rPr>
              <w:t>Randsborg 1993</w:t>
            </w:r>
            <w:r>
              <w:rPr>
                <w:lang w:val="fr-FR"/>
              </w:rPr>
              <w:t>.</w:t>
            </w:r>
          </w:p>
        </w:tc>
        <w:tc>
          <w:tcPr>
            <w:tcW w:w="1583" w:type="dxa"/>
          </w:tcPr>
          <w:p w14:paraId="13F8AC35" w14:textId="77777777" w:rsidR="009677AB" w:rsidRDefault="009677AB" w:rsidP="00242C0F">
            <w:pPr>
              <w:jc w:val="both"/>
              <w:rPr>
                <w:lang w:val="fr-FR"/>
              </w:rPr>
            </w:pPr>
            <w:r>
              <w:rPr>
                <w:lang w:val="fr-FR"/>
              </w:rPr>
              <w:t>75</w:t>
            </w:r>
          </w:p>
        </w:tc>
        <w:tc>
          <w:tcPr>
            <w:tcW w:w="1463" w:type="dxa"/>
          </w:tcPr>
          <w:p w14:paraId="45F3272C" w14:textId="77777777" w:rsidR="009677AB" w:rsidRDefault="009677AB" w:rsidP="00242C0F">
            <w:pPr>
              <w:jc w:val="both"/>
              <w:rPr>
                <w:lang w:val="fr-FR"/>
              </w:rPr>
            </w:pPr>
            <w:r>
              <w:rPr>
                <w:lang w:val="fr-FR"/>
              </w:rPr>
              <w:t>7-15</w:t>
            </w:r>
          </w:p>
        </w:tc>
      </w:tr>
    </w:tbl>
    <w:p w14:paraId="5F0FE14B" w14:textId="77777777" w:rsidR="009677AB" w:rsidRDefault="009677AB" w:rsidP="00242C0F">
      <w:pPr>
        <w:jc w:val="both"/>
        <w:rPr>
          <w:lang w:val="fr-FR"/>
        </w:rPr>
      </w:pPr>
      <w:r>
        <w:rPr>
          <w:lang w:val="fr-FR"/>
        </w:rPr>
        <w:t>(BIB 3194)</w:t>
      </w:r>
    </w:p>
    <w:p w14:paraId="7F42E8B0" w14:textId="77777777" w:rsidR="009677AB" w:rsidRDefault="009677AB" w:rsidP="00242C0F">
      <w:pPr>
        <w:jc w:val="both"/>
        <w:rPr>
          <w:lang w:val="fr-FR"/>
        </w:rPr>
      </w:pPr>
    </w:p>
    <w:p w14:paraId="44E59E19" w14:textId="77777777" w:rsidR="009677AB" w:rsidRDefault="009677AB" w:rsidP="009677AB">
      <w:pPr>
        <w:pStyle w:val="Heading2"/>
      </w:pPr>
      <w:r>
        <w:t>mobilier</w:t>
      </w:r>
    </w:p>
    <w:p w14:paraId="37EF1028" w14:textId="77777777" w:rsidR="009677AB" w:rsidRDefault="009677AB" w:rsidP="00242C0F">
      <w:pPr>
        <w:jc w:val="both"/>
        <w:rPr>
          <w:lang w:val="fr-FR"/>
        </w:rPr>
      </w:pPr>
    </w:p>
    <w:p w14:paraId="694B97A9" w14:textId="77777777" w:rsidR="009677AB" w:rsidRDefault="009677AB" w:rsidP="00242C0F">
      <w:pPr>
        <w:jc w:val="both"/>
        <w:rPr>
          <w:lang w:val="fr-FR"/>
        </w:rPr>
      </w:pPr>
      <w:r>
        <w:rPr>
          <w:lang w:val="fr-FR"/>
        </w:rPr>
        <w:t>fragment d'un pommeau d'épée ou de poignard qui se rapporterait à la période II de Montéluis, entre 1500-1300 BC pour Ransdorf (1993) (BIB 3194)</w:t>
      </w:r>
    </w:p>
    <w:p w14:paraId="14061307" w14:textId="77777777" w:rsidR="009677AB" w:rsidRDefault="009677AB" w:rsidP="009677AB">
      <w:pPr>
        <w:jc w:val="both"/>
        <w:rPr>
          <w:lang w:val="fr-FR"/>
        </w:rPr>
      </w:pPr>
      <w:r>
        <w:rPr>
          <w:lang w:val="fr-FR"/>
        </w:rPr>
        <w:t>fragment de fibule qui se rapporterait à la période II de Montéluis, entre 1500-1300 BC pour Ransdorf (1993) mais pourrait aussi être datée de la période III, 1300-1100 BC (BIB 3194)</w:t>
      </w:r>
    </w:p>
    <w:p w14:paraId="4814A4D8" w14:textId="0F6F49E3" w:rsidR="009677AB" w:rsidRDefault="009677AB" w:rsidP="009677AB">
      <w:pPr>
        <w:jc w:val="both"/>
        <w:rPr>
          <w:lang w:val="fr-FR"/>
        </w:rPr>
      </w:pPr>
      <w:r>
        <w:rPr>
          <w:lang w:val="fr-FR"/>
        </w:rPr>
        <w:t xml:space="preserve">fragment de tôle en bronze proche de celle du bol de </w:t>
      </w:r>
      <w:hyperlink r:id="rId12718" w:anchor="Sit_Gyldengard" w:history="1">
        <w:r w:rsidRPr="009677AB">
          <w:rPr>
            <w:rStyle w:val="Hyperlink"/>
            <w:lang w:val="fr-FR"/>
          </w:rPr>
          <w:t>Gyldengard</w:t>
        </w:r>
      </w:hyperlink>
      <w:r>
        <w:rPr>
          <w:lang w:val="fr-FR"/>
        </w:rPr>
        <w:t xml:space="preserve"> (BIB 3194)</w:t>
      </w:r>
    </w:p>
    <w:p w14:paraId="5B04E03D" w14:textId="77777777" w:rsidR="009677AB" w:rsidRDefault="009677AB" w:rsidP="00242C0F">
      <w:pPr>
        <w:jc w:val="both"/>
        <w:rPr>
          <w:lang w:val="fr-FR"/>
        </w:rPr>
      </w:pPr>
    </w:p>
    <w:p w14:paraId="651B61F8" w14:textId="77777777" w:rsidR="009677AB" w:rsidRDefault="009677AB" w:rsidP="00242C0F">
      <w:pPr>
        <w:jc w:val="both"/>
        <w:rPr>
          <w:lang w:val="fr-FR"/>
        </w:rPr>
      </w:pPr>
    </w:p>
    <w:p w14:paraId="668A50D1" w14:textId="77777777" w:rsidR="009677AB" w:rsidRDefault="009677AB" w:rsidP="009677AB">
      <w:pPr>
        <w:pStyle w:val="Heading2"/>
      </w:pPr>
      <w:r>
        <w:t>squelettes</w:t>
      </w:r>
    </w:p>
    <w:p w14:paraId="634B4714" w14:textId="77777777" w:rsidR="009677AB" w:rsidRDefault="009677AB" w:rsidP="00242C0F">
      <w:pPr>
        <w:jc w:val="both"/>
        <w:rPr>
          <w:lang w:val="fr-FR"/>
        </w:rPr>
      </w:pPr>
    </w:p>
    <w:p w14:paraId="59F2AC58" w14:textId="77777777" w:rsidR="009677AB" w:rsidRDefault="009677AB" w:rsidP="00242C0F">
      <w:pPr>
        <w:jc w:val="both"/>
        <w:rPr>
          <w:lang w:val="fr-FR"/>
        </w:rPr>
      </w:pPr>
      <w:r>
        <w:rPr>
          <w:lang w:val="fr-FR"/>
        </w:rPr>
        <w:t>4 adolescents et un adulte (), datés par 14C entre 1400 et 800 BC. L'adulte donne une date du 9e s. aec ce qui ne correpond pas à la culture matérielle représentée sur les dalles (BIB 3194)</w:t>
      </w:r>
    </w:p>
    <w:p w14:paraId="4DCAA341" w14:textId="77777777" w:rsidR="0060524D" w:rsidRDefault="0060524D" w:rsidP="00242C0F">
      <w:pPr>
        <w:jc w:val="both"/>
        <w:rPr>
          <w:lang w:val="fr-FR"/>
        </w:rPr>
      </w:pPr>
    </w:p>
    <w:p w14:paraId="71E5D50B" w14:textId="77777777" w:rsidR="0060524D" w:rsidRDefault="0060524D" w:rsidP="0060524D">
      <w:pPr>
        <w:pStyle w:val="Heading2"/>
      </w:pPr>
      <w:r>
        <w:t>iconographie</w:t>
      </w:r>
    </w:p>
    <w:p w14:paraId="192AFE6F" w14:textId="77777777" w:rsidR="0060524D" w:rsidRDefault="0060524D" w:rsidP="0060524D">
      <w:pPr>
        <w:rPr>
          <w:lang w:val="fr-FR"/>
        </w:rPr>
      </w:pPr>
    </w:p>
    <w:p w14:paraId="216FB07B" w14:textId="1D480884" w:rsidR="0060524D" w:rsidRDefault="00000000" w:rsidP="0060524D">
      <w:pPr>
        <w:jc w:val="both"/>
        <w:rPr>
          <w:lang w:val="fr-FR"/>
        </w:rPr>
      </w:pPr>
      <w:hyperlink r:id="rId12719" w:anchor="Cul_Proto_Art_TAC_T_a" w:history="1">
        <w:r w:rsidR="0060524D" w:rsidRPr="0032190F">
          <w:rPr>
            <w:rStyle w:val="Hyperlink"/>
            <w:lang w:val="fr-FR"/>
          </w:rPr>
          <w:t>personnages</w:t>
        </w:r>
      </w:hyperlink>
      <w:r w:rsidR="0060524D" w:rsidRPr="0032190F">
        <w:rPr>
          <w:lang w:val="fr-FR"/>
        </w:rPr>
        <w:t xml:space="preserve"> stylisés, une pelle ? [proche Valcamonica] un </w:t>
      </w:r>
      <w:hyperlink r:id="rId12720" w:anchor="Cul_Proto_Art_TAC_A_att" w:history="1">
        <w:r w:rsidR="0060524D" w:rsidRPr="0032190F">
          <w:rPr>
            <w:rStyle w:val="Hyperlink"/>
            <w:lang w:val="fr-FR"/>
          </w:rPr>
          <w:t>char</w:t>
        </w:r>
      </w:hyperlink>
      <w:r w:rsidR="0060524D" w:rsidRPr="003C28EA">
        <w:rPr>
          <w:lang w:val="fr-FR"/>
        </w:rPr>
        <w:t xml:space="preserve"> </w:t>
      </w:r>
      <w:r w:rsidR="0060524D" w:rsidRPr="0032190F">
        <w:rPr>
          <w:lang w:val="fr-FR"/>
        </w:rPr>
        <w:t xml:space="preserve">à deux roues rayonnées et attelage à deux </w:t>
      </w:r>
      <w:hyperlink r:id="rId12721" w:anchor="Cul_Proto_Art_TAC_T_z_chev" w:history="1">
        <w:r w:rsidR="0060524D" w:rsidRPr="0032190F">
          <w:rPr>
            <w:rStyle w:val="Hyperlink"/>
            <w:lang w:val="fr-FR" w:eastAsia="en-GB"/>
          </w:rPr>
          <w:t>chevaux</w:t>
        </w:r>
      </w:hyperlink>
      <w:r w:rsidR="0060524D" w:rsidRPr="0032190F">
        <w:rPr>
          <w:lang w:val="fr-FR"/>
        </w:rPr>
        <w:t xml:space="preserve"> conduit par un personnage, etc. (BIB 1873 fig. 38.1).</w:t>
      </w:r>
    </w:p>
    <w:p w14:paraId="54D23573" w14:textId="77777777" w:rsidR="0060524D" w:rsidRDefault="009677AB" w:rsidP="0060524D">
      <w:pPr>
        <w:rPr>
          <w:lang w:val="fr-FR"/>
        </w:rPr>
      </w:pPr>
      <w:r>
        <w:rPr>
          <w:lang w:val="fr-FR"/>
        </w:rPr>
        <w:t>Les dalles décorées s'étirent sur 4 m par 1,5 m (BIB 3194)</w:t>
      </w:r>
    </w:p>
    <w:p w14:paraId="1F5963A8" w14:textId="013F6E1C" w:rsidR="0060524D" w:rsidRPr="0060524D" w:rsidRDefault="0060524D" w:rsidP="0060524D">
      <w:pPr>
        <w:jc w:val="both"/>
        <w:rPr>
          <w:lang w:val="fr-FR"/>
        </w:rPr>
      </w:pPr>
      <w:r w:rsidRPr="0032190F">
        <w:rPr>
          <w:lang w:val="fr-FR"/>
        </w:rPr>
        <w:t xml:space="preserve">Les pierres gravées de Kivik sont les </w:t>
      </w:r>
      <w:hyperlink r:id="rId12722" w:anchor="Cul_Art_TAC_c_scene" w:history="1">
        <w:r w:rsidR="00EB7813" w:rsidRPr="00EB7813">
          <w:rPr>
            <w:rStyle w:val="Hyperlink"/>
            <w:lang w:val="fr-FR"/>
          </w:rPr>
          <w:t>scènes</w:t>
        </w:r>
      </w:hyperlink>
      <w:r w:rsidR="00EB7813">
        <w:rPr>
          <w:lang w:val="fr-FR"/>
        </w:rPr>
        <w:t xml:space="preserve"> </w:t>
      </w:r>
      <w:r w:rsidRPr="0032190F">
        <w:rPr>
          <w:lang w:val="fr-FR"/>
        </w:rPr>
        <w:t>parmi les plus complexes et les mieux exécutées de l’Europe du Bronze ancien hors de Méditerranée orientale.</w:t>
      </w:r>
      <w:r w:rsidRPr="0060524D">
        <w:rPr>
          <w:lang w:val="fr-FR"/>
        </w:rPr>
        <w:t xml:space="preserve"> </w:t>
      </w:r>
      <w:r w:rsidRPr="0032190F">
        <w:rPr>
          <w:lang w:val="fr-FR"/>
        </w:rPr>
        <w:t>(BIB 2453)</w:t>
      </w:r>
      <w:r>
        <w:rPr>
          <w:lang w:val="fr-FR"/>
        </w:rPr>
        <w:t xml:space="preserve"> Montre des liens iconographiques avec la Méditerranée orientale (BIB 2889)</w:t>
      </w:r>
    </w:p>
    <w:p w14:paraId="4350E691" w14:textId="77777777" w:rsidR="0060524D" w:rsidRDefault="0060524D" w:rsidP="00242C0F">
      <w:pPr>
        <w:jc w:val="both"/>
        <w:rPr>
          <w:lang w:val="fr-FR"/>
        </w:rPr>
      </w:pPr>
    </w:p>
    <w:p w14:paraId="11AA2DE8" w14:textId="77777777" w:rsidR="0060524D" w:rsidRPr="00AF183B" w:rsidRDefault="0060524D" w:rsidP="0060524D">
      <w:pPr>
        <w:pStyle w:val="Heading3"/>
      </w:pPr>
      <w:r w:rsidRPr="00AF183B">
        <w:t>orthostates</w:t>
      </w:r>
    </w:p>
    <w:p w14:paraId="48AFDFF8" w14:textId="77777777" w:rsidR="0060524D" w:rsidRDefault="0060524D" w:rsidP="0060524D">
      <w:pPr>
        <w:rPr>
          <w:i/>
          <w:lang w:val="fr-FR"/>
        </w:rPr>
      </w:pPr>
      <w:r w:rsidRPr="0032190F">
        <w:rPr>
          <w:i/>
          <w:lang w:val="fr-FR"/>
        </w:rPr>
        <w:t>slabs</w:t>
      </w:r>
    </w:p>
    <w:p w14:paraId="1E2FF9E6" w14:textId="77777777" w:rsidR="0060524D" w:rsidRDefault="0060524D" w:rsidP="0060524D">
      <w:pPr>
        <w:rPr>
          <w:lang w:val="fr-FR"/>
        </w:rPr>
      </w:pPr>
    </w:p>
    <w:p w14:paraId="3192A700" w14:textId="77777777" w:rsidR="0060524D" w:rsidRDefault="0060524D" w:rsidP="0060524D">
      <w:pPr>
        <w:rPr>
          <w:lang w:val="fr-FR"/>
        </w:rPr>
      </w:pPr>
      <w:r>
        <w:rPr>
          <w:lang w:val="fr-FR"/>
        </w:rPr>
        <w:t>Selon la classification de Goldhahn 1999 (BIB 2230):</w:t>
      </w:r>
    </w:p>
    <w:p w14:paraId="621D788D" w14:textId="77777777" w:rsidR="0060524D" w:rsidRDefault="0060524D" w:rsidP="0060524D">
      <w:pPr>
        <w:rPr>
          <w:lang w:val="fr-FR"/>
        </w:rPr>
      </w:pPr>
    </w:p>
    <w:p w14:paraId="1FA692FD" w14:textId="77777777" w:rsidR="0060524D" w:rsidRPr="006062CB" w:rsidRDefault="0060524D" w:rsidP="0060524D">
      <w:pPr>
        <w:pStyle w:val="Heading4"/>
        <w:rPr>
          <w:lang w:val="en-US"/>
        </w:rPr>
      </w:pPr>
      <w:r w:rsidRPr="006062CB">
        <w:rPr>
          <w:lang w:val="en-US"/>
        </w:rPr>
        <w:lastRenderedPageBreak/>
        <w:t>st. 1</w:t>
      </w:r>
    </w:p>
    <w:p w14:paraId="5461BE9D" w14:textId="77777777" w:rsidR="0060524D" w:rsidRDefault="0060524D" w:rsidP="0060524D">
      <w:r>
        <w:t>2 haches opposées</w:t>
      </w:r>
    </w:p>
    <w:p w14:paraId="44DA6A8C" w14:textId="77777777" w:rsidR="0060524D" w:rsidRPr="0060524D" w:rsidRDefault="0060524D" w:rsidP="0060524D"/>
    <w:p w14:paraId="0A364AB7" w14:textId="77777777" w:rsidR="0060524D" w:rsidRPr="006062CB" w:rsidRDefault="0060524D" w:rsidP="0060524D">
      <w:pPr>
        <w:pStyle w:val="Heading4"/>
        <w:rPr>
          <w:lang w:val="en-US"/>
        </w:rPr>
      </w:pPr>
      <w:r w:rsidRPr="006062CB">
        <w:rPr>
          <w:lang w:val="en-US"/>
        </w:rPr>
        <w:t>st. 2</w:t>
      </w:r>
    </w:p>
    <w:p w14:paraId="5FDCF764" w14:textId="77777777" w:rsidR="0060524D" w:rsidRDefault="0060524D" w:rsidP="0060524D">
      <w:r>
        <w:t>1 bateau</w:t>
      </w:r>
    </w:p>
    <w:p w14:paraId="3B0B97E9" w14:textId="77777777" w:rsidR="0060524D" w:rsidRPr="0060524D" w:rsidRDefault="0060524D" w:rsidP="0060524D"/>
    <w:p w14:paraId="46CFA4A7" w14:textId="77777777" w:rsidR="0060524D" w:rsidRPr="006062CB" w:rsidRDefault="0060524D" w:rsidP="0060524D">
      <w:pPr>
        <w:pStyle w:val="Heading4"/>
        <w:rPr>
          <w:lang w:val="en-US"/>
        </w:rPr>
      </w:pPr>
      <w:r w:rsidRPr="006062CB">
        <w:rPr>
          <w:lang w:val="en-US"/>
        </w:rPr>
        <w:t>st. 3</w:t>
      </w:r>
    </w:p>
    <w:p w14:paraId="26EC80CC" w14:textId="77777777" w:rsidR="0060524D" w:rsidRPr="00AF183B" w:rsidRDefault="0060524D" w:rsidP="0060524D">
      <w:pPr>
        <w:rPr>
          <w:lang w:val="fr-FR"/>
        </w:rPr>
      </w:pPr>
      <w:r w:rsidRPr="00AF183B">
        <w:rPr>
          <w:lang w:val="fr-FR"/>
        </w:rPr>
        <w:t>2 frises de chevaux</w:t>
      </w:r>
    </w:p>
    <w:p w14:paraId="5A15DBB0" w14:textId="77777777" w:rsidR="0060524D" w:rsidRPr="00AF183B" w:rsidRDefault="0060524D" w:rsidP="0060524D">
      <w:pPr>
        <w:rPr>
          <w:lang w:val="fr-FR"/>
        </w:rPr>
      </w:pPr>
    </w:p>
    <w:p w14:paraId="1399D704" w14:textId="622C918D" w:rsidR="0060524D" w:rsidRPr="0060524D" w:rsidRDefault="0060524D" w:rsidP="0060524D">
      <w:pPr>
        <w:jc w:val="both"/>
        <w:rPr>
          <w:lang w:val="fr-FR"/>
        </w:rPr>
      </w:pPr>
      <w:r>
        <w:rPr>
          <w:lang w:val="fr-FR"/>
        </w:rPr>
        <w:t>Deux</w:t>
      </w:r>
      <w:r w:rsidRPr="0032190F">
        <w:rPr>
          <w:lang w:val="fr-FR"/>
        </w:rPr>
        <w:t xml:space="preserve"> registres horizontaux montrant deux chevaux dans chaque</w:t>
      </w:r>
      <w:r>
        <w:rPr>
          <w:lang w:val="fr-FR"/>
        </w:rPr>
        <w:t xml:space="preserve"> </w:t>
      </w:r>
      <w:r w:rsidRPr="0032190F">
        <w:rPr>
          <w:lang w:val="fr-FR"/>
        </w:rPr>
        <w:t xml:space="preserve">Ces registres sont séparés par un registre de triangles margé par des lignes doubles. Il fait penser aux décors </w:t>
      </w:r>
      <w:hyperlink r:id="rId12723" w:anchor="Cul_Mailhac" w:history="1">
        <w:r w:rsidRPr="0032190F">
          <w:rPr>
            <w:rStyle w:val="Hyperlink"/>
            <w:lang w:val="fr-FR"/>
          </w:rPr>
          <w:t>mailhaciens</w:t>
        </w:r>
      </w:hyperlink>
      <w:r w:rsidRPr="0032190F">
        <w:rPr>
          <w:lang w:val="fr-FR"/>
        </w:rPr>
        <w:t xml:space="preserve"> (BIB 1873 fig. 38.1)</w:t>
      </w:r>
    </w:p>
    <w:p w14:paraId="0FDA7365" w14:textId="77777777" w:rsidR="0060524D" w:rsidRPr="00AF183B" w:rsidRDefault="0060524D" w:rsidP="0060524D">
      <w:pPr>
        <w:rPr>
          <w:lang w:val="fr-FR"/>
        </w:rPr>
      </w:pPr>
    </w:p>
    <w:p w14:paraId="4A89B358" w14:textId="77777777" w:rsidR="0060524D" w:rsidRPr="00AF183B" w:rsidRDefault="0060524D" w:rsidP="0060524D">
      <w:pPr>
        <w:pStyle w:val="Heading4"/>
      </w:pPr>
      <w:r w:rsidRPr="00AF183B">
        <w:t>st. 4</w:t>
      </w:r>
    </w:p>
    <w:p w14:paraId="1FB22604" w14:textId="77777777" w:rsidR="0060524D" w:rsidRPr="00AF183B" w:rsidRDefault="0060524D" w:rsidP="0060524D">
      <w:pPr>
        <w:rPr>
          <w:lang w:val="fr-FR"/>
        </w:rPr>
      </w:pPr>
      <w:r w:rsidRPr="00AF183B">
        <w:rPr>
          <w:lang w:val="fr-FR"/>
        </w:rPr>
        <w:t>2 rouelles ou roues</w:t>
      </w:r>
    </w:p>
    <w:p w14:paraId="10692246" w14:textId="77777777" w:rsidR="0060524D" w:rsidRPr="00AF183B" w:rsidRDefault="0060524D" w:rsidP="0060524D">
      <w:pPr>
        <w:rPr>
          <w:lang w:val="fr-FR"/>
        </w:rPr>
      </w:pPr>
    </w:p>
    <w:p w14:paraId="2C54A176" w14:textId="77777777" w:rsidR="0060524D" w:rsidRPr="00AF183B" w:rsidRDefault="0060524D" w:rsidP="0060524D">
      <w:pPr>
        <w:pStyle w:val="Heading4"/>
      </w:pPr>
      <w:r w:rsidRPr="00AF183B">
        <w:t>st. 5</w:t>
      </w:r>
    </w:p>
    <w:p w14:paraId="45C2F107" w14:textId="77777777" w:rsidR="0060524D" w:rsidRPr="00AF183B" w:rsidRDefault="0060524D" w:rsidP="0060524D">
      <w:pPr>
        <w:rPr>
          <w:lang w:val="fr-FR"/>
        </w:rPr>
      </w:pPr>
      <w:r w:rsidRPr="00AF183B">
        <w:rPr>
          <w:lang w:val="fr-FR"/>
        </w:rPr>
        <w:t>registre margé dans le haut</w:t>
      </w:r>
    </w:p>
    <w:p w14:paraId="62A5661E" w14:textId="77777777" w:rsidR="0060524D" w:rsidRPr="00AF183B" w:rsidRDefault="0060524D" w:rsidP="0060524D">
      <w:pPr>
        <w:rPr>
          <w:lang w:val="fr-FR"/>
        </w:rPr>
      </w:pPr>
    </w:p>
    <w:p w14:paraId="7E4B7F29" w14:textId="77777777" w:rsidR="0060524D" w:rsidRPr="00AF183B" w:rsidRDefault="0060524D" w:rsidP="0060524D">
      <w:pPr>
        <w:pStyle w:val="Heading4"/>
      </w:pPr>
      <w:r w:rsidRPr="00AF183B">
        <w:t>st. 6</w:t>
      </w:r>
    </w:p>
    <w:p w14:paraId="315A482C" w14:textId="77777777" w:rsidR="0060524D" w:rsidRDefault="0060524D" w:rsidP="0060524D">
      <w:pPr>
        <w:rPr>
          <w:lang w:val="fr-FR"/>
        </w:rPr>
      </w:pPr>
      <w:r w:rsidRPr="0060524D">
        <w:rPr>
          <w:lang w:val="fr-FR"/>
        </w:rPr>
        <w:t>2 symboles à volutes et 2 rouelles ou roues</w:t>
      </w:r>
    </w:p>
    <w:p w14:paraId="6F8F989F" w14:textId="77777777" w:rsidR="0060524D" w:rsidRPr="0060524D" w:rsidRDefault="0060524D" w:rsidP="0060524D">
      <w:pPr>
        <w:rPr>
          <w:lang w:val="fr-FR"/>
        </w:rPr>
      </w:pPr>
    </w:p>
    <w:p w14:paraId="72DF0764" w14:textId="77777777" w:rsidR="0060524D" w:rsidRPr="00AF183B" w:rsidRDefault="0060524D" w:rsidP="0060524D">
      <w:pPr>
        <w:pStyle w:val="Heading4"/>
      </w:pPr>
      <w:r w:rsidRPr="00AF183B">
        <w:t>st. 7</w:t>
      </w:r>
    </w:p>
    <w:p w14:paraId="712B7C70" w14:textId="77777777" w:rsidR="0060524D" w:rsidRDefault="0060524D" w:rsidP="0060524D">
      <w:pPr>
        <w:rPr>
          <w:lang w:val="fr-FR"/>
        </w:rPr>
      </w:pPr>
      <w:r w:rsidRPr="0060524D">
        <w:rPr>
          <w:lang w:val="fr-FR"/>
        </w:rPr>
        <w:t>Frise de personngaes, attelage</w:t>
      </w:r>
    </w:p>
    <w:p w14:paraId="2C51D14B" w14:textId="77777777" w:rsidR="0060524D" w:rsidRDefault="0060524D" w:rsidP="0060524D">
      <w:pPr>
        <w:rPr>
          <w:lang w:val="fr-FR"/>
        </w:rPr>
      </w:pPr>
    </w:p>
    <w:p w14:paraId="59D706C8" w14:textId="7FE466D9" w:rsidR="0060524D" w:rsidRDefault="0060524D" w:rsidP="0060524D">
      <w:pPr>
        <w:rPr>
          <w:lang w:val="fr-FR"/>
        </w:rPr>
      </w:pPr>
      <w:r>
        <w:rPr>
          <w:lang w:val="fr-FR"/>
        </w:rPr>
        <w:t>C</w:t>
      </w:r>
      <w:r w:rsidRPr="0032190F">
        <w:rPr>
          <w:lang w:val="fr-FR"/>
        </w:rPr>
        <w:t xml:space="preserve">ourse de char et des sonneries de cor, ou évoquent la musique et la danse. Une procession de personnages ressemblant à des </w:t>
      </w:r>
      <w:hyperlink r:id="rId12724" w:anchor="Cul_Proto_Art_TAC_T_z_oise" w:history="1">
        <w:r w:rsidRPr="0032190F">
          <w:rPr>
            <w:rStyle w:val="Hyperlink"/>
            <w:lang w:val="fr-FR"/>
          </w:rPr>
          <w:t>oiseaux</w:t>
        </w:r>
      </w:hyperlink>
      <w:r w:rsidRPr="0032190F">
        <w:rPr>
          <w:lang w:val="fr-FR"/>
        </w:rPr>
        <w:t xml:space="preserve"> (probablement des femmes, d’après d’autres contextes) est conduite par un prêtre-chef chantant et dansant, aux bras levés (BIB 2453)</w:t>
      </w:r>
    </w:p>
    <w:p w14:paraId="292C0D03" w14:textId="77777777" w:rsidR="0060524D" w:rsidRPr="0060524D" w:rsidRDefault="0060524D" w:rsidP="0060524D">
      <w:pPr>
        <w:rPr>
          <w:lang w:val="fr-FR"/>
        </w:rPr>
      </w:pPr>
    </w:p>
    <w:p w14:paraId="19FBE437" w14:textId="77777777" w:rsidR="0060524D" w:rsidRDefault="0060524D" w:rsidP="0060524D">
      <w:pPr>
        <w:pStyle w:val="Heading4"/>
      </w:pPr>
      <w:r w:rsidRPr="0060524D">
        <w:t>st. 8</w:t>
      </w:r>
    </w:p>
    <w:p w14:paraId="6F6EC754" w14:textId="77777777" w:rsidR="0060524D" w:rsidRPr="0060524D" w:rsidRDefault="0060524D" w:rsidP="0060524D">
      <w:pPr>
        <w:rPr>
          <w:lang w:val="fr-FR"/>
        </w:rPr>
      </w:pPr>
      <w:r>
        <w:rPr>
          <w:lang w:val="fr-FR"/>
        </w:rPr>
        <w:t>frises de personnages</w:t>
      </w:r>
    </w:p>
    <w:p w14:paraId="07E1C7F2" w14:textId="77777777" w:rsidR="0060524D" w:rsidRDefault="0060524D" w:rsidP="0060524D">
      <w:pPr>
        <w:rPr>
          <w:lang w:val="fr-FR"/>
        </w:rPr>
      </w:pPr>
    </w:p>
    <w:p w14:paraId="7BC04E13" w14:textId="77777777" w:rsidR="0060524D" w:rsidRDefault="0060524D" w:rsidP="0060524D">
      <w:pPr>
        <w:jc w:val="both"/>
        <w:rPr>
          <w:lang w:val="fr-FR"/>
        </w:rPr>
      </w:pPr>
      <w:r>
        <w:rPr>
          <w:lang w:val="fr-FR"/>
        </w:rPr>
        <w:t>en haut:</w:t>
      </w:r>
    </w:p>
    <w:p w14:paraId="1B8033D4" w14:textId="77777777" w:rsidR="0060524D" w:rsidRDefault="0060524D" w:rsidP="0060524D">
      <w:pPr>
        <w:jc w:val="both"/>
        <w:rPr>
          <w:lang w:val="fr-FR"/>
        </w:rPr>
      </w:pPr>
      <w:r>
        <w:rPr>
          <w:lang w:val="fr-FR"/>
        </w:rPr>
        <w:t>P</w:t>
      </w:r>
      <w:r w:rsidRPr="0032190F">
        <w:rPr>
          <w:lang w:val="fr-FR"/>
        </w:rPr>
        <w:t>résence de deux hommes s’occupant de deux disques qui pendent à un mât, peut-être les faces diurne et nocturne du soleil</w:t>
      </w:r>
      <w:r>
        <w:rPr>
          <w:lang w:val="fr-FR"/>
        </w:rPr>
        <w:t xml:space="preserve"> dans le haut </w:t>
      </w:r>
      <w:r w:rsidRPr="0032190F">
        <w:rPr>
          <w:lang w:val="fr-FR"/>
        </w:rPr>
        <w:t xml:space="preserve">(BIB 2453). </w:t>
      </w:r>
      <w:r w:rsidR="00BA041E">
        <w:rPr>
          <w:lang w:val="fr-FR"/>
        </w:rPr>
        <w:t>Personnages avec des instruments de musique</w:t>
      </w:r>
      <w:r w:rsidR="00E75E90">
        <w:rPr>
          <w:lang w:val="fr-FR"/>
        </w:rPr>
        <w:t xml:space="preserve"> (SS BIB)</w:t>
      </w:r>
    </w:p>
    <w:p w14:paraId="2051087C" w14:textId="77777777" w:rsidR="0060524D" w:rsidRDefault="0060524D" w:rsidP="0060524D">
      <w:pPr>
        <w:jc w:val="both"/>
        <w:rPr>
          <w:lang w:val="fr-FR"/>
        </w:rPr>
      </w:pPr>
    </w:p>
    <w:p w14:paraId="5FBF46ED" w14:textId="77777777" w:rsidR="0060524D" w:rsidRDefault="0060524D" w:rsidP="0060524D">
      <w:pPr>
        <w:rPr>
          <w:lang w:val="fr-FR"/>
        </w:rPr>
      </w:pPr>
      <w:r>
        <w:rPr>
          <w:lang w:val="fr-FR"/>
        </w:rPr>
        <w:t>en bas:</w:t>
      </w:r>
    </w:p>
    <w:p w14:paraId="4810CFAF" w14:textId="77777777" w:rsidR="0060524D" w:rsidRDefault="0060524D" w:rsidP="0060524D">
      <w:pPr>
        <w:jc w:val="both"/>
        <w:rPr>
          <w:lang w:val="fr-FR"/>
        </w:rPr>
      </w:pPr>
      <w:r>
        <w:rPr>
          <w:lang w:val="fr-FR"/>
        </w:rPr>
        <w:t>la frise</w:t>
      </w:r>
      <w:r w:rsidRPr="0032190F">
        <w:rPr>
          <w:lang w:val="fr-FR"/>
        </w:rPr>
        <w:t xml:space="preserve"> </w:t>
      </w:r>
      <w:r>
        <w:rPr>
          <w:lang w:val="fr-FR"/>
        </w:rPr>
        <w:t xml:space="preserve">7 </w:t>
      </w:r>
      <w:r w:rsidRPr="0032190F">
        <w:rPr>
          <w:lang w:val="fr-FR"/>
        </w:rPr>
        <w:t>se poursuit sur une autre dalle par la représentation de deux fois quatre personnages, de part et d’autre d’un autel</w:t>
      </w:r>
      <w:r>
        <w:rPr>
          <w:lang w:val="fr-FR"/>
        </w:rPr>
        <w:t xml:space="preserve"> dans le bas </w:t>
      </w:r>
      <w:r w:rsidRPr="0032190F">
        <w:rPr>
          <w:lang w:val="fr-FR"/>
        </w:rPr>
        <w:t xml:space="preserve">(BIB 2453). Si nous admettons que les deux demi-cercles ouverts </w:t>
      </w:r>
      <w:r w:rsidR="00E75E90">
        <w:rPr>
          <w:lang w:val="fr-FR"/>
        </w:rPr>
        <w:t xml:space="preserve">[omega couchés] </w:t>
      </w:r>
      <w:r w:rsidRPr="0032190F">
        <w:rPr>
          <w:lang w:val="fr-FR"/>
        </w:rPr>
        <w:t>devant lesquels se tiennent les deux processions masculines représentent chac</w:t>
      </w:r>
      <w:r>
        <w:rPr>
          <w:lang w:val="fr-FR"/>
        </w:rPr>
        <w:t>un un tumulus circulaire ouvert</w:t>
      </w:r>
      <w:r w:rsidRPr="0032190F">
        <w:rPr>
          <w:lang w:val="fr-FR"/>
        </w:rPr>
        <w:t>, il y aurait eu à l’origine deux tertres funéraires (ou du moins leur représentation (BIB 2453)</w:t>
      </w:r>
    </w:p>
    <w:p w14:paraId="47FC4165" w14:textId="77777777" w:rsidR="009677AB" w:rsidRDefault="009677AB" w:rsidP="0060524D">
      <w:pPr>
        <w:jc w:val="both"/>
        <w:rPr>
          <w:lang w:val="fr-FR"/>
        </w:rPr>
      </w:pPr>
    </w:p>
    <w:p w14:paraId="33658AD8" w14:textId="77777777" w:rsidR="009677AB" w:rsidRDefault="009677AB" w:rsidP="009677AB">
      <w:pPr>
        <w:pStyle w:val="Heading2"/>
      </w:pPr>
      <w:r>
        <w:t>datation</w:t>
      </w:r>
    </w:p>
    <w:p w14:paraId="598C616D" w14:textId="77777777" w:rsidR="009677AB" w:rsidRDefault="009677AB" w:rsidP="0060524D">
      <w:pPr>
        <w:jc w:val="both"/>
        <w:rPr>
          <w:lang w:val="fr-FR"/>
        </w:rPr>
      </w:pPr>
    </w:p>
    <w:p w14:paraId="79826E15" w14:textId="77777777" w:rsidR="009677AB" w:rsidRDefault="009677AB" w:rsidP="009677AB">
      <w:pPr>
        <w:jc w:val="both"/>
        <w:rPr>
          <w:lang w:val="fr-FR"/>
        </w:rPr>
      </w:pPr>
      <w:r>
        <w:rPr>
          <w:lang w:val="fr-FR"/>
        </w:rPr>
        <w:t>Le cairn a été construit probablement entre 1400-1300 BC (BIB 3194)</w:t>
      </w:r>
    </w:p>
    <w:p w14:paraId="1BC61384" w14:textId="77777777" w:rsidR="009677AB" w:rsidRDefault="009677AB" w:rsidP="0060524D">
      <w:pPr>
        <w:jc w:val="both"/>
        <w:rPr>
          <w:lang w:val="fr-FR"/>
        </w:rPr>
      </w:pPr>
    </w:p>
    <w:p w14:paraId="18E77A69" w14:textId="77777777" w:rsidR="0060524D" w:rsidRDefault="0060524D" w:rsidP="0060524D">
      <w:pPr>
        <w:rPr>
          <w:lang w:val="fr-FR"/>
        </w:rPr>
      </w:pPr>
    </w:p>
    <w:p w14:paraId="034FBE41" w14:textId="77777777" w:rsidR="0060524D" w:rsidRPr="0060524D" w:rsidRDefault="0060524D" w:rsidP="0060524D">
      <w:pPr>
        <w:pStyle w:val="Heading2"/>
      </w:pPr>
      <w:bookmarkStart w:id="5252" w:name="Sit_Kivik_inter"/>
      <w:r>
        <w:lastRenderedPageBreak/>
        <w:t>interprétation</w:t>
      </w:r>
    </w:p>
    <w:bookmarkEnd w:id="5252"/>
    <w:p w14:paraId="25426841" w14:textId="77777777" w:rsidR="0060524D" w:rsidRPr="0060524D" w:rsidRDefault="0060524D" w:rsidP="00242C0F">
      <w:pPr>
        <w:jc w:val="both"/>
        <w:rPr>
          <w:lang w:val="fr-FR"/>
        </w:rPr>
      </w:pPr>
    </w:p>
    <w:p w14:paraId="7FA658A2" w14:textId="0736882C" w:rsidR="0060524D" w:rsidRDefault="00683270" w:rsidP="00242C0F">
      <w:pPr>
        <w:jc w:val="both"/>
        <w:rPr>
          <w:lang w:val="fr-FR"/>
        </w:rPr>
      </w:pPr>
      <w:r w:rsidRPr="0032190F">
        <w:rPr>
          <w:lang w:val="fr-FR"/>
        </w:rPr>
        <w:t xml:space="preserve">A Kivik, il existe deux types de compositions : l’une montre des </w:t>
      </w:r>
      <w:hyperlink r:id="rId12725" w:anchor="Cul_Art_TAC_c_scene" w:history="1">
        <w:r w:rsidR="00EB7813" w:rsidRPr="00EB7813">
          <w:rPr>
            <w:rStyle w:val="Hyperlink"/>
            <w:lang w:val="fr-FR"/>
          </w:rPr>
          <w:t>scènes</w:t>
        </w:r>
      </w:hyperlink>
      <w:r w:rsidR="00EB7813">
        <w:rPr>
          <w:lang w:val="fr-FR"/>
        </w:rPr>
        <w:t xml:space="preserve"> </w:t>
      </w:r>
      <w:r w:rsidRPr="0032190F">
        <w:rPr>
          <w:lang w:val="fr-FR"/>
        </w:rPr>
        <w:t xml:space="preserve">d’action et l’autre des symboles. Les scènes sont apparemment liées aux actions </w:t>
      </w:r>
      <w:hyperlink r:id="rId12726" w:anchor="Cul_Religion__Heros" w:history="1">
        <w:r w:rsidR="000329E9" w:rsidRPr="000329E9">
          <w:rPr>
            <w:rStyle w:val="Hyperlink"/>
            <w:lang w:val="fr-FR"/>
          </w:rPr>
          <w:t>héroïques</w:t>
        </w:r>
      </w:hyperlink>
      <w:r w:rsidR="000329E9" w:rsidRPr="0032190F">
        <w:rPr>
          <w:i/>
          <w:lang w:val="fr-FR"/>
        </w:rPr>
        <w:t xml:space="preserve"> </w:t>
      </w:r>
      <w:r w:rsidRPr="0032190F">
        <w:rPr>
          <w:lang w:val="fr-FR"/>
        </w:rPr>
        <w:t xml:space="preserve">du chef défunt et aux rites d’inhumation </w:t>
      </w:r>
      <w:r w:rsidR="0060524D" w:rsidRPr="0032190F">
        <w:rPr>
          <w:lang w:val="fr-FR"/>
        </w:rPr>
        <w:t>levés (BIB 2453)</w:t>
      </w:r>
      <w:r w:rsidR="0060524D">
        <w:rPr>
          <w:lang w:val="fr-FR"/>
        </w:rPr>
        <w:t xml:space="preserve"> L</w:t>
      </w:r>
      <w:r w:rsidRPr="0032190F">
        <w:rPr>
          <w:lang w:val="fr-FR"/>
        </w:rPr>
        <w:t xml:space="preserve">e chiffre </w:t>
      </w:r>
      <w:r w:rsidR="0060524D">
        <w:rPr>
          <w:lang w:val="fr-FR"/>
        </w:rPr>
        <w:t xml:space="preserve">( 2 x 4 ) </w:t>
      </w:r>
      <w:r w:rsidRPr="0032190F">
        <w:rPr>
          <w:lang w:val="fr-FR"/>
        </w:rPr>
        <w:t xml:space="preserve">se répète parmi les scènes d’action masculines, elles-mêmes subdivisées en paires ou </w:t>
      </w:r>
      <w:r w:rsidR="0060524D">
        <w:rPr>
          <w:lang w:val="fr-FR"/>
        </w:rPr>
        <w:t xml:space="preserve">en représentations gémellaires </w:t>
      </w:r>
      <w:r w:rsidR="0060524D" w:rsidRPr="0032190F">
        <w:rPr>
          <w:lang w:val="fr-FR"/>
        </w:rPr>
        <w:t>(BIB 2453)</w:t>
      </w:r>
    </w:p>
    <w:p w14:paraId="2BA33996" w14:textId="77777777" w:rsidR="0060524D" w:rsidRDefault="0060524D" w:rsidP="00242C0F">
      <w:pPr>
        <w:jc w:val="both"/>
        <w:rPr>
          <w:lang w:val="fr-FR"/>
        </w:rPr>
      </w:pPr>
    </w:p>
    <w:p w14:paraId="2FE4F75A" w14:textId="77777777" w:rsidR="003C28EA" w:rsidRDefault="0060524D" w:rsidP="00242C0F">
      <w:pPr>
        <w:jc w:val="both"/>
        <w:rPr>
          <w:lang w:val="fr-FR"/>
        </w:rPr>
      </w:pPr>
      <w:r w:rsidRPr="0032190F">
        <w:rPr>
          <w:lang w:val="fr-FR"/>
        </w:rPr>
        <w:t xml:space="preserve">Les pierres gravées de Kivik </w:t>
      </w:r>
      <w:r w:rsidR="00683270" w:rsidRPr="0032190F">
        <w:rPr>
          <w:lang w:val="fr-FR"/>
        </w:rPr>
        <w:t>ont en commun avec les stèles des tombes à fosse un certain nombre de traits particuliers, comme les scènes de course de char et de chasse, le geste d’un homme dirigeant la procession, la présence du cheval et la tauromachie, enfin l’usage de symboles religieux spécifiques. Elles montrent la formalisation de la célébration de rites liés au commandement ainsi qu’au mythe des Jumeaux divins. Ceci s’exprime le plus clairement dans le symbolisme gémellaire des dalles ne représentant pas de scènes d’action. On retrouve deux chevaux et les deux roues d’un char, deux symboles se terminant en spirales (peut-être le châssis du char), deux navires aux rames levées et deux haches rituelles fixées sur des supports autour d’un cône (une forme divine dans l’iconographie hittite)</w:t>
      </w:r>
      <w:r>
        <w:rPr>
          <w:lang w:val="fr-FR"/>
        </w:rPr>
        <w:t xml:space="preserve"> </w:t>
      </w:r>
      <w:r w:rsidRPr="0032190F">
        <w:rPr>
          <w:lang w:val="fr-FR"/>
        </w:rPr>
        <w:t>(BIB 2453)</w:t>
      </w:r>
      <w:r w:rsidR="00683270" w:rsidRPr="0032190F">
        <w:rPr>
          <w:lang w:val="fr-FR"/>
        </w:rPr>
        <w:t xml:space="preserve">. </w:t>
      </w:r>
    </w:p>
    <w:p w14:paraId="7DF1F296" w14:textId="77777777" w:rsidR="009677AB" w:rsidRDefault="009677AB" w:rsidP="00242C0F">
      <w:pPr>
        <w:jc w:val="both"/>
        <w:rPr>
          <w:lang w:val="fr-FR"/>
        </w:rPr>
      </w:pPr>
    </w:p>
    <w:p w14:paraId="45F45BDA" w14:textId="77777777" w:rsidR="009677AB" w:rsidRDefault="009677AB" w:rsidP="00242C0F">
      <w:pPr>
        <w:jc w:val="both"/>
        <w:rPr>
          <w:lang w:val="fr-FR"/>
        </w:rPr>
      </w:pPr>
      <w:r w:rsidRPr="009677AB">
        <w:rPr>
          <w:lang w:val="fr-FR"/>
        </w:rPr>
        <w:t xml:space="preserve">Au début du XXe siècle, </w:t>
      </w:r>
      <w:r>
        <w:rPr>
          <w:lang w:val="fr-FR"/>
        </w:rPr>
        <w:t>le</w:t>
      </w:r>
      <w:r w:rsidRPr="009677AB">
        <w:rPr>
          <w:lang w:val="fr-FR"/>
        </w:rPr>
        <w:t xml:space="preserve"> paradigme fonctionnaliste (Vogt 2001)</w:t>
      </w:r>
      <w:r>
        <w:rPr>
          <w:lang w:val="fr-FR"/>
        </w:rPr>
        <w:t xml:space="preserve"> fait Les images </w:t>
      </w:r>
      <w:r w:rsidRPr="009677AB">
        <w:rPr>
          <w:lang w:val="fr-FR"/>
        </w:rPr>
        <w:t xml:space="preserve">sont les interprétée comme un sort magique pour le bien-être du chef décédé, ou comme une fertilité du soleil culte. La </w:t>
      </w:r>
      <w:r>
        <w:rPr>
          <w:lang w:val="fr-FR"/>
        </w:rPr>
        <w:t>différence</w:t>
      </w:r>
      <w:r w:rsidRPr="009677AB">
        <w:rPr>
          <w:lang w:val="fr-FR"/>
        </w:rPr>
        <w:t xml:space="preserve"> entre ces </w:t>
      </w:r>
      <w:r>
        <w:rPr>
          <w:lang w:val="fr-FR"/>
        </w:rPr>
        <w:t xml:space="preserve">deux </w:t>
      </w:r>
      <w:r w:rsidRPr="009677AB">
        <w:rPr>
          <w:lang w:val="fr-FR"/>
        </w:rPr>
        <w:t xml:space="preserve">perspectives était en fait très faible, et les chercheurs ont souvent intégré ces deux aspects dans leur interprétation (par exemple Almgren 1934 : 179-86). La plupart Les archéologues ont suivi le paradigme typologique de </w:t>
      </w:r>
      <w:r>
        <w:rPr>
          <w:lang w:val="fr-FR"/>
        </w:rPr>
        <w:t>Montelius</w:t>
      </w:r>
      <w:r w:rsidRPr="009677AB">
        <w:rPr>
          <w:lang w:val="fr-FR"/>
        </w:rPr>
        <w:t xml:space="preserve"> qui </w:t>
      </w:r>
      <w:r>
        <w:rPr>
          <w:lang w:val="fr-FR"/>
        </w:rPr>
        <w:t>voyait</w:t>
      </w:r>
      <w:r w:rsidRPr="009677AB">
        <w:rPr>
          <w:lang w:val="fr-FR"/>
        </w:rPr>
        <w:t xml:space="preserve"> différents parallèles </w:t>
      </w:r>
      <w:r>
        <w:rPr>
          <w:lang w:val="fr-FR"/>
        </w:rPr>
        <w:t>avec le</w:t>
      </w:r>
      <w:r w:rsidRPr="009677AB">
        <w:rPr>
          <w:lang w:val="fr-FR"/>
        </w:rPr>
        <w:t xml:space="preserve"> Proche-Orient et </w:t>
      </w:r>
      <w:r>
        <w:rPr>
          <w:lang w:val="fr-FR"/>
        </w:rPr>
        <w:t>la</w:t>
      </w:r>
      <w:r w:rsidRPr="009677AB">
        <w:rPr>
          <w:lang w:val="fr-FR"/>
        </w:rPr>
        <w:t xml:space="preserve"> Méditerranée orientale. </w:t>
      </w:r>
      <w:r>
        <w:rPr>
          <w:lang w:val="fr-FR"/>
        </w:rPr>
        <w:t>L</w:t>
      </w:r>
      <w:r w:rsidRPr="009677AB">
        <w:rPr>
          <w:lang w:val="fr-FR"/>
        </w:rPr>
        <w:t xml:space="preserve">e statut de la personne décédée </w:t>
      </w:r>
      <w:r>
        <w:rPr>
          <w:lang w:val="fr-FR"/>
        </w:rPr>
        <w:t xml:space="preserve">est alors vu comme </w:t>
      </w:r>
      <w:r w:rsidRPr="009677AB">
        <w:rPr>
          <w:lang w:val="fr-FR"/>
        </w:rPr>
        <w:t xml:space="preserve">un chef masculin, un chef spirituel ou laïque. Ce discours a été </w:t>
      </w:r>
      <w:r>
        <w:rPr>
          <w:lang w:val="fr-FR"/>
        </w:rPr>
        <w:t xml:space="preserve">généralisés par des charcheurs </w:t>
      </w:r>
      <w:r w:rsidRPr="009677AB">
        <w:rPr>
          <w:lang w:val="fr-FR"/>
        </w:rPr>
        <w:t>tels que Henrik Thrane (1990), Lars Larsson (1993), Klavs Randsborg (1993), Thomas B. Larsson (1999), Kristian Kristiansen (2004, 2005), et plus récemment, Christopher Tilley, dont l'occupant était un "</w:t>
      </w:r>
      <w:r w:rsidRPr="009677AB">
        <w:rPr>
          <w:i/>
          <w:lang w:val="fr-FR"/>
        </w:rPr>
        <w:t>swimming shaman</w:t>
      </w:r>
      <w:r>
        <w:rPr>
          <w:lang w:val="fr-FR"/>
        </w:rPr>
        <w:t>" (2004 : 200-15)(BIB 3194)</w:t>
      </w:r>
    </w:p>
    <w:p w14:paraId="4A74A1AC" w14:textId="77777777" w:rsidR="003C28EA" w:rsidRDefault="003C28EA" w:rsidP="00242C0F">
      <w:pPr>
        <w:jc w:val="both"/>
        <w:rPr>
          <w:lang w:val="fr-FR"/>
        </w:rPr>
      </w:pPr>
    </w:p>
    <w:p w14:paraId="776B1767" w14:textId="51744849" w:rsidR="009677AB" w:rsidRPr="005E0394" w:rsidRDefault="009677AB" w:rsidP="009677AB">
      <w:r>
        <w:t>Pour Kristiansen "</w:t>
      </w:r>
      <w:r w:rsidRPr="005E0394">
        <w:rPr>
          <w:i/>
        </w:rPr>
        <w:t xml:space="preserve">Just like </w:t>
      </w:r>
      <w:hyperlink r:id="rId12727" w:anchor="Aut_Homere__pers_Ulysse" w:history="1">
        <w:r w:rsidRPr="009677AB">
          <w:rPr>
            <w:rStyle w:val="Hyperlink"/>
            <w:i/>
          </w:rPr>
          <w:t>Ulysse</w:t>
        </w:r>
      </w:hyperlink>
      <w:r w:rsidRPr="005E0394">
        <w:rPr>
          <w:i/>
        </w:rPr>
        <w:t>, the Nordic chief that voyaged all the way to the Mediterranean, who saw and understood the new and strange, was already a legend by the time he returned home. This status was enhanced if he had with him never before seen curiosities such as chariots, knowledge of new casting techniques, of wagon and ship building, perhaps even the foreign craftspeople themselves, as well as the stories about far-off settlements and gods, in addition to which he could even draw or carve. One such man was the chief of Kivik</w:t>
      </w:r>
      <w:r>
        <w:t xml:space="preserve">" </w:t>
      </w:r>
      <w:r w:rsidRPr="005E0394">
        <w:t>(Kristiansen 2004: 116; see also Kristiansen &amp; Larsson 2005)</w:t>
      </w:r>
      <w:r>
        <w:t xml:space="preserve"> (BIB 3194) [héroisation, </w:t>
      </w:r>
      <w:hyperlink r:id="rId12728" w:anchor="Cul_Proto_Soc_Elites_ico" w:history="1">
        <w:r w:rsidRPr="009677AB">
          <w:rPr>
            <w:rStyle w:val="Hyperlink"/>
          </w:rPr>
          <w:t>élites</w:t>
        </w:r>
      </w:hyperlink>
      <w:r>
        <w:t>]</w:t>
      </w:r>
    </w:p>
    <w:p w14:paraId="626DB50A" w14:textId="77777777" w:rsidR="009677AB" w:rsidRDefault="009677AB" w:rsidP="00242C0F">
      <w:pPr>
        <w:jc w:val="both"/>
      </w:pPr>
    </w:p>
    <w:p w14:paraId="25C72CC2" w14:textId="77777777" w:rsidR="009677AB" w:rsidRPr="009677AB" w:rsidRDefault="009677AB" w:rsidP="00242C0F">
      <w:pPr>
        <w:jc w:val="both"/>
        <w:rPr>
          <w:lang w:val="fr-FR"/>
        </w:rPr>
      </w:pPr>
      <w:r w:rsidRPr="009677AB">
        <w:rPr>
          <w:lang w:val="fr-FR"/>
        </w:rPr>
        <w:t>Pour Goldhahn (2009) l'interprétation d'un monument commémoratif pour un chef ne tient p</w:t>
      </w:r>
      <w:r>
        <w:rPr>
          <w:lang w:val="fr-FR"/>
        </w:rPr>
        <w:t xml:space="preserve">as vu les datations des squelettes et le fait même qu'il y ait plusieurs squelettes </w:t>
      </w:r>
      <w:r w:rsidRPr="009677AB">
        <w:rPr>
          <w:lang w:val="fr-FR"/>
        </w:rPr>
        <w:t>(BIB 3194)</w:t>
      </w:r>
    </w:p>
    <w:p w14:paraId="650CC612" w14:textId="77777777" w:rsidR="009677AB" w:rsidRPr="009677AB" w:rsidRDefault="009677AB" w:rsidP="00242C0F">
      <w:pPr>
        <w:jc w:val="both"/>
        <w:rPr>
          <w:lang w:val="fr-FR"/>
        </w:rPr>
      </w:pPr>
    </w:p>
    <w:p w14:paraId="36179833" w14:textId="1F7D3129" w:rsidR="003C28EA" w:rsidRPr="0032190F" w:rsidRDefault="003C28EA" w:rsidP="00242C0F">
      <w:pPr>
        <w:jc w:val="both"/>
        <w:rPr>
          <w:lang w:val="fr-FR"/>
        </w:rPr>
      </w:pPr>
      <w:r>
        <w:rPr>
          <w:lang w:val="fr-FR"/>
        </w:rPr>
        <w:t xml:space="preserve">v. </w:t>
      </w:r>
      <w:hyperlink r:id="rId12729" w:anchor="Sit_Simris" w:history="1">
        <w:r w:rsidRPr="003C28EA">
          <w:rPr>
            <w:rStyle w:val="Hyperlink"/>
            <w:lang w:val="fr-FR"/>
          </w:rPr>
          <w:t>Simris</w:t>
        </w:r>
      </w:hyperlink>
    </w:p>
    <w:p w14:paraId="4236B970" w14:textId="67A85F82" w:rsidR="00683270" w:rsidRDefault="00683270" w:rsidP="00242C0F">
      <w:pPr>
        <w:jc w:val="both"/>
        <w:rPr>
          <w:lang w:val="fr-FR"/>
        </w:rPr>
      </w:pPr>
    </w:p>
    <w:p w14:paraId="4164DFC9" w14:textId="1ED8DC72" w:rsidR="00843232" w:rsidRDefault="00843232" w:rsidP="00843232">
      <w:pPr>
        <w:pStyle w:val="Heading1"/>
      </w:pPr>
      <w:r>
        <w:t xml:space="preserve">LOVASEN </w:t>
      </w:r>
    </w:p>
    <w:p w14:paraId="367548A4" w14:textId="1E42118F" w:rsidR="00843232" w:rsidRDefault="00843232" w:rsidP="00242C0F">
      <w:pPr>
        <w:jc w:val="both"/>
        <w:rPr>
          <w:lang w:val="fr-FR"/>
        </w:rPr>
      </w:pPr>
      <w:r w:rsidRPr="00843232">
        <w:rPr>
          <w:lang w:val="fr-FR"/>
        </w:rPr>
        <w:t>Lövåsen</w:t>
      </w:r>
    </w:p>
    <w:p w14:paraId="178B4241" w14:textId="7AF3C2A4" w:rsidR="00843232" w:rsidRDefault="00843232" w:rsidP="00242C0F">
      <w:pPr>
        <w:jc w:val="both"/>
        <w:rPr>
          <w:lang w:val="fr-FR"/>
        </w:rPr>
      </w:pPr>
    </w:p>
    <w:p w14:paraId="747EF93F" w14:textId="7F8D360C" w:rsidR="00843232" w:rsidRDefault="00843232" w:rsidP="00242C0F">
      <w:pPr>
        <w:jc w:val="both"/>
        <w:rPr>
          <w:lang w:val="fr-FR"/>
        </w:rPr>
      </w:pPr>
      <w:r>
        <w:rPr>
          <w:lang w:val="fr-FR"/>
        </w:rPr>
        <w:t>Protohistoire. rasoir en contexte funéraire (BIB 3611)</w:t>
      </w:r>
    </w:p>
    <w:p w14:paraId="57EB5A4B" w14:textId="77777777" w:rsidR="00843232" w:rsidRPr="0032190F" w:rsidRDefault="00843232" w:rsidP="00242C0F">
      <w:pPr>
        <w:jc w:val="both"/>
        <w:rPr>
          <w:lang w:val="fr-FR"/>
        </w:rPr>
      </w:pPr>
    </w:p>
    <w:p w14:paraId="4874E085" w14:textId="77777777" w:rsidR="007A0335" w:rsidRPr="0032190F" w:rsidRDefault="007A0335" w:rsidP="00426FF9">
      <w:pPr>
        <w:pStyle w:val="Heading1"/>
      </w:pPr>
      <w:bookmarkStart w:id="5253" w:name="Sit_Frannarp"/>
      <w:r w:rsidRPr="0032190F">
        <w:t>FRANNARP</w:t>
      </w:r>
    </w:p>
    <w:bookmarkEnd w:id="5253"/>
    <w:p w14:paraId="46D61832" w14:textId="77777777" w:rsidR="00BE558C" w:rsidRPr="00FA2BB8" w:rsidRDefault="00FA2BB8" w:rsidP="00242C0F">
      <w:pPr>
        <w:jc w:val="both"/>
        <w:rPr>
          <w:sz w:val="20"/>
          <w:lang w:val="fr-FR"/>
        </w:rPr>
      </w:pPr>
      <w:r>
        <w:rPr>
          <w:sz w:val="20"/>
          <w:lang w:val="fr-FR"/>
        </w:rPr>
        <w:t>(</w:t>
      </w:r>
      <w:r w:rsidRPr="00FA2BB8">
        <w:rPr>
          <w:sz w:val="20"/>
          <w:lang w:val="fr-FR"/>
        </w:rPr>
        <w:t>BIB 3248</w:t>
      </w:r>
      <w:r>
        <w:rPr>
          <w:sz w:val="20"/>
          <w:lang w:val="fr-FR"/>
        </w:rPr>
        <w:t>),</w:t>
      </w:r>
      <w:r w:rsidRPr="00FA2BB8">
        <w:rPr>
          <w:sz w:val="20"/>
          <w:lang w:val="fr-FR"/>
        </w:rPr>
        <w:t xml:space="preserve"> </w:t>
      </w:r>
      <w:r w:rsidR="00BE558C" w:rsidRPr="00FA2BB8">
        <w:rPr>
          <w:sz w:val="20"/>
          <w:lang w:val="fr-FR"/>
        </w:rPr>
        <w:t>Frännarp</w:t>
      </w:r>
    </w:p>
    <w:p w14:paraId="1E6B13C0" w14:textId="77777777" w:rsidR="00BE558C" w:rsidRDefault="00BE558C" w:rsidP="00242C0F">
      <w:pPr>
        <w:jc w:val="both"/>
        <w:rPr>
          <w:lang w:val="fr-FR"/>
        </w:rPr>
      </w:pPr>
    </w:p>
    <w:p w14:paraId="0CE18193" w14:textId="63F49B0C" w:rsidR="007A0335" w:rsidRDefault="007A0335" w:rsidP="00242C0F">
      <w:pPr>
        <w:jc w:val="both"/>
        <w:rPr>
          <w:lang w:val="fr-FR"/>
        </w:rPr>
      </w:pPr>
      <w:r w:rsidRPr="0032190F">
        <w:rPr>
          <w:lang w:val="fr-FR"/>
        </w:rPr>
        <w:lastRenderedPageBreak/>
        <w:t xml:space="preserve">Site </w:t>
      </w:r>
      <w:r w:rsidR="00BE558C">
        <w:rPr>
          <w:lang w:val="fr-FR"/>
        </w:rPr>
        <w:t xml:space="preserve">du </w:t>
      </w:r>
      <w:hyperlink r:id="rId12730" w:anchor="Cul_Scandinavie_Art" w:history="1">
        <w:r w:rsidR="00BE558C">
          <w:rPr>
            <w:rStyle w:val="Hyperlink"/>
            <w:lang w:val="fr-FR"/>
          </w:rPr>
          <w:t>gr. de S</w:t>
        </w:r>
        <w:r w:rsidR="00BE558C" w:rsidRPr="00BE558C">
          <w:rPr>
            <w:rStyle w:val="Hyperlink"/>
            <w:lang w:val="fr-FR"/>
          </w:rPr>
          <w:t>candinavie</w:t>
        </w:r>
      </w:hyperlink>
      <w:r w:rsidR="00BE558C">
        <w:rPr>
          <w:lang w:val="fr-FR"/>
        </w:rPr>
        <w:t xml:space="preserve"> </w:t>
      </w:r>
      <w:r w:rsidRPr="0032190F">
        <w:rPr>
          <w:lang w:val="fr-FR"/>
        </w:rPr>
        <w:t xml:space="preserve">où ont été retrouvées 12 représentations de </w:t>
      </w:r>
      <w:hyperlink r:id="rId12731" w:anchor="Cul_Art_TAC_T_t_attelage" w:history="1">
        <w:r w:rsidRPr="00FA2BB8">
          <w:rPr>
            <w:rStyle w:val="Hyperlink"/>
            <w:lang w:val="fr-FR"/>
          </w:rPr>
          <w:t>cha</w:t>
        </w:r>
        <w:r w:rsidR="00FA2BB8">
          <w:rPr>
            <w:rStyle w:val="Hyperlink"/>
            <w:lang w:val="fr-FR"/>
          </w:rPr>
          <w:t>rs</w:t>
        </w:r>
      </w:hyperlink>
      <w:r w:rsidRPr="0032190F">
        <w:rPr>
          <w:lang w:val="fr-FR"/>
        </w:rPr>
        <w:t xml:space="preserve"> à deux roues rayonnées (BIB 2225 p. 59). Ces représentations sont a rapprocher de celles de </w:t>
      </w:r>
      <w:hyperlink r:id="rId12732" w:anchor="Sit_Simris" w:history="1">
        <w:r w:rsidRPr="003C28EA">
          <w:rPr>
            <w:rStyle w:val="Hyperlink"/>
            <w:lang w:val="fr-FR"/>
          </w:rPr>
          <w:t>Simris</w:t>
        </w:r>
      </w:hyperlink>
      <w:r w:rsidRPr="0032190F">
        <w:rPr>
          <w:lang w:val="fr-FR"/>
        </w:rPr>
        <w:t xml:space="preserve"> et dateraient du 12</w:t>
      </w:r>
      <w:r w:rsidRPr="0032190F">
        <w:rPr>
          <w:vertAlign w:val="superscript"/>
          <w:lang w:val="fr-FR"/>
        </w:rPr>
        <w:t>e</w:t>
      </w:r>
      <w:r w:rsidRPr="0032190F">
        <w:rPr>
          <w:lang w:val="fr-FR"/>
        </w:rPr>
        <w:t xml:space="preserve"> s. aec  (BIB 2225 p. 61)</w:t>
      </w:r>
      <w:r w:rsidR="008642C3">
        <w:rPr>
          <w:lang w:val="fr-FR"/>
        </w:rPr>
        <w:t xml:space="preserve"> </w:t>
      </w:r>
      <w:r w:rsidR="008642C3" w:rsidRPr="008642C3">
        <w:rPr>
          <w:lang w:val="fr-FR"/>
        </w:rPr>
        <w:t>Frannarp (BIB C. Marcigny in BIB 3233)</w:t>
      </w:r>
      <w:r w:rsidR="00FA2BB8">
        <w:rPr>
          <w:lang w:val="fr-FR"/>
        </w:rPr>
        <w:t xml:space="preserve"> Char, disques, paire d'animaux (BIB 3248) 17 chars. Les seuls zoomorphes représentés sont les chev</w:t>
      </w:r>
      <w:r w:rsidR="00BC1173">
        <w:rPr>
          <w:lang w:val="fr-FR"/>
        </w:rPr>
        <w:t>a</w:t>
      </w:r>
      <w:r w:rsidR="00FA2BB8">
        <w:rPr>
          <w:lang w:val="fr-FR"/>
        </w:rPr>
        <w:t>ux (BIB 3248)</w:t>
      </w:r>
    </w:p>
    <w:p w14:paraId="42348931" w14:textId="77777777" w:rsidR="00FA2BB8" w:rsidRDefault="00FA2BB8" w:rsidP="00242C0F">
      <w:pPr>
        <w:jc w:val="both"/>
        <w:rPr>
          <w:lang w:val="fr-FR"/>
        </w:rPr>
      </w:pPr>
    </w:p>
    <w:p w14:paraId="747FFDC1" w14:textId="77777777" w:rsidR="00FA2BB8" w:rsidRDefault="00FA2BB8" w:rsidP="00242C0F">
      <w:pPr>
        <w:jc w:val="both"/>
        <w:rPr>
          <w:lang w:val="fr-FR"/>
        </w:rPr>
      </w:pPr>
      <w:r>
        <w:rPr>
          <w:lang w:val="fr-FR"/>
        </w:rPr>
        <w:t>Situé le long de la rivière Olingean (BIB 3248) Le site se trouve sur une voie de transport et dans un paysage culturel (</w:t>
      </w:r>
      <w:r w:rsidRPr="00FA2BB8">
        <w:rPr>
          <w:i/>
          <w:lang w:val="fr-FR"/>
        </w:rPr>
        <w:t>cultural landscape</w:t>
      </w:r>
      <w:r>
        <w:rPr>
          <w:lang w:val="fr-FR"/>
        </w:rPr>
        <w:t xml:space="preserve">) très riche: ancien habitats, cairns, </w:t>
      </w:r>
      <w:r w:rsidRPr="00FA2BB8">
        <w:rPr>
          <w:i/>
          <w:lang w:val="fr-FR"/>
        </w:rPr>
        <w:t>barrows</w:t>
      </w:r>
      <w:r>
        <w:rPr>
          <w:lang w:val="fr-FR"/>
        </w:rPr>
        <w:t>, gravures (cup-marks, grooves), (BIB 3248)</w:t>
      </w:r>
    </w:p>
    <w:p w14:paraId="6D36D6F6" w14:textId="77777777" w:rsidR="00FA2BB8" w:rsidRDefault="00FA2BB8" w:rsidP="00242C0F">
      <w:pPr>
        <w:jc w:val="both"/>
        <w:rPr>
          <w:lang w:val="fr-FR"/>
        </w:rPr>
      </w:pPr>
    </w:p>
    <w:p w14:paraId="6BE19353" w14:textId="77777777" w:rsidR="00FA2BB8" w:rsidRDefault="00FA2BB8" w:rsidP="00242C0F">
      <w:pPr>
        <w:jc w:val="both"/>
        <w:rPr>
          <w:lang w:val="fr-FR"/>
        </w:rPr>
      </w:pPr>
      <w:r>
        <w:rPr>
          <w:lang w:val="fr-FR"/>
        </w:rPr>
        <w:t>Daté de la période 4 (</w:t>
      </w:r>
      <w:r w:rsidRPr="00FA2BB8">
        <w:rPr>
          <w:i/>
          <w:lang w:val="fr-FR"/>
        </w:rPr>
        <w:t>Later BA</w:t>
      </w:r>
      <w:r>
        <w:rPr>
          <w:lang w:val="fr-FR"/>
        </w:rPr>
        <w:t>) par Althin (BIB 3248)</w:t>
      </w:r>
    </w:p>
    <w:p w14:paraId="47DDD003" w14:textId="77777777" w:rsidR="00FA2BB8" w:rsidRPr="0032190F" w:rsidRDefault="00FA2BB8" w:rsidP="00242C0F">
      <w:pPr>
        <w:jc w:val="both"/>
        <w:rPr>
          <w:lang w:val="fr-FR"/>
        </w:rPr>
      </w:pPr>
    </w:p>
    <w:p w14:paraId="2381DC7B" w14:textId="0BFAD91E" w:rsidR="007A0335" w:rsidRPr="00AE0A9B" w:rsidRDefault="007A0335" w:rsidP="00242C0F">
      <w:pPr>
        <w:jc w:val="both"/>
      </w:pPr>
      <w:r w:rsidRPr="00AE0A9B">
        <w:t xml:space="preserve">v. </w:t>
      </w:r>
      <w:hyperlink r:id="rId12733" w:anchor="Sit_Kivik" w:history="1">
        <w:r w:rsidRPr="00AE0A9B">
          <w:rPr>
            <w:rStyle w:val="Hyperlink"/>
          </w:rPr>
          <w:t>Kivik</w:t>
        </w:r>
      </w:hyperlink>
    </w:p>
    <w:p w14:paraId="47F428E9" w14:textId="77777777" w:rsidR="007A0335" w:rsidRPr="00AE0A9B" w:rsidRDefault="007A0335" w:rsidP="00242C0F">
      <w:pPr>
        <w:jc w:val="both"/>
      </w:pPr>
    </w:p>
    <w:p w14:paraId="7CD23E65" w14:textId="77777777" w:rsidR="007A0335" w:rsidRPr="00D52855" w:rsidRDefault="007A0335" w:rsidP="00426FF9">
      <w:pPr>
        <w:pStyle w:val="Heading1"/>
        <w:rPr>
          <w:lang w:val="en-US"/>
        </w:rPr>
      </w:pPr>
      <w:bookmarkStart w:id="5254" w:name="Sit_Simris"/>
      <w:r w:rsidRPr="00D52855">
        <w:rPr>
          <w:lang w:val="en-US"/>
        </w:rPr>
        <w:t>SIMRIS</w:t>
      </w:r>
    </w:p>
    <w:bookmarkEnd w:id="5254"/>
    <w:p w14:paraId="28B09B09" w14:textId="77777777" w:rsidR="003C28EA" w:rsidRPr="00AE0A9B" w:rsidRDefault="00BE558C" w:rsidP="007A0335">
      <w:pPr>
        <w:jc w:val="both"/>
        <w:rPr>
          <w:sz w:val="20"/>
        </w:rPr>
      </w:pPr>
      <w:r w:rsidRPr="00AE0A9B">
        <w:rPr>
          <w:sz w:val="20"/>
        </w:rPr>
        <w:t>~Simrishamm (BIB 2996)</w:t>
      </w:r>
    </w:p>
    <w:p w14:paraId="1A3862F1" w14:textId="77777777" w:rsidR="00BE558C" w:rsidRPr="00AE0A9B" w:rsidRDefault="00BE558C" w:rsidP="007A0335">
      <w:pPr>
        <w:jc w:val="both"/>
      </w:pPr>
    </w:p>
    <w:p w14:paraId="003873A6" w14:textId="759D7D8C" w:rsidR="007A0335" w:rsidRDefault="00BE558C" w:rsidP="00BE558C">
      <w:pPr>
        <w:jc w:val="both"/>
        <w:rPr>
          <w:lang w:val="fr-FR"/>
        </w:rPr>
      </w:pPr>
      <w:r>
        <w:rPr>
          <w:lang w:val="fr-FR"/>
        </w:rPr>
        <w:t>Simris (</w:t>
      </w:r>
      <w:hyperlink r:id="rId12734" w:anchor="Sit_Skane" w:history="1">
        <w:r w:rsidRPr="00BE558C">
          <w:rPr>
            <w:rStyle w:val="Hyperlink"/>
            <w:lang w:val="fr-FR"/>
          </w:rPr>
          <w:t>Skane</w:t>
        </w:r>
      </w:hyperlink>
      <w:r>
        <w:rPr>
          <w:lang w:val="fr-FR"/>
        </w:rPr>
        <w:t xml:space="preserve">, </w:t>
      </w:r>
      <w:r w:rsidRPr="0032190F">
        <w:rPr>
          <w:lang w:val="fr-FR"/>
        </w:rPr>
        <w:t>Suède)</w:t>
      </w:r>
      <w:r>
        <w:rPr>
          <w:lang w:val="fr-FR"/>
        </w:rPr>
        <w:t xml:space="preserve"> est un site du </w:t>
      </w:r>
      <w:hyperlink r:id="rId12735" w:anchor="Cul_Scandinavie_Art" w:history="1">
        <w:r>
          <w:rPr>
            <w:rStyle w:val="Hyperlink"/>
            <w:lang w:val="fr-FR"/>
          </w:rPr>
          <w:t>gr. de S</w:t>
        </w:r>
        <w:r w:rsidRPr="00BE558C">
          <w:rPr>
            <w:rStyle w:val="Hyperlink"/>
            <w:lang w:val="fr-FR"/>
          </w:rPr>
          <w:t>candinavie</w:t>
        </w:r>
      </w:hyperlink>
      <w:r>
        <w:rPr>
          <w:lang w:val="fr-FR"/>
        </w:rPr>
        <w:t xml:space="preserve"> du Sud de la Suède (SS BIB). </w:t>
      </w:r>
      <w:r w:rsidR="003C28EA">
        <w:rPr>
          <w:lang w:val="fr-FR"/>
        </w:rPr>
        <w:t xml:space="preserve">Une représentation de hache à donné son nom à un type de hache: </w:t>
      </w:r>
      <w:hyperlink r:id="rId12736" w:anchor="Cul_Simris" w:history="1">
        <w:r w:rsidR="003C28EA" w:rsidRPr="003C28EA">
          <w:rPr>
            <w:rStyle w:val="Hyperlink"/>
            <w:lang w:val="fr-FR"/>
          </w:rPr>
          <w:t>Simris</w:t>
        </w:r>
      </w:hyperlink>
      <w:r w:rsidR="003C28EA">
        <w:rPr>
          <w:lang w:val="fr-FR"/>
        </w:rPr>
        <w:t xml:space="preserve"> (BIB 2889)</w:t>
      </w:r>
      <w:r>
        <w:rPr>
          <w:lang w:val="fr-FR"/>
        </w:rPr>
        <w:t xml:space="preserve"> </w:t>
      </w:r>
      <w:r w:rsidR="007A0335" w:rsidRPr="0032190F">
        <w:rPr>
          <w:lang w:val="fr-FR"/>
        </w:rPr>
        <w:t>où ont été retrouvées 2 représentations de char à deux roues rayonnées (BIB 2225 p. 59) Pour comparaison des armes représentées avec les chars, on peut dater l’ensemble d</w:t>
      </w:r>
      <w:r w:rsidR="002C7E77" w:rsidRPr="0032190F">
        <w:rPr>
          <w:lang w:val="fr-FR"/>
        </w:rPr>
        <w:t xml:space="preserve">u </w:t>
      </w:r>
      <w:r>
        <w:rPr>
          <w:lang w:val="fr-FR"/>
        </w:rPr>
        <w:t>BA</w:t>
      </w:r>
      <w:r w:rsidR="002C7E77" w:rsidRPr="0032190F">
        <w:rPr>
          <w:lang w:val="fr-FR"/>
        </w:rPr>
        <w:t xml:space="preserve"> II tardif / </w:t>
      </w:r>
      <w:r>
        <w:rPr>
          <w:lang w:val="fr-FR"/>
        </w:rPr>
        <w:t>BA</w:t>
      </w:r>
      <w:r w:rsidR="007A0335" w:rsidRPr="0032190F">
        <w:rPr>
          <w:lang w:val="fr-FR"/>
        </w:rPr>
        <w:t xml:space="preserve"> III, soit vers le 12</w:t>
      </w:r>
      <w:r w:rsidR="007A0335" w:rsidRPr="0032190F">
        <w:rPr>
          <w:vertAlign w:val="superscript"/>
          <w:lang w:val="fr-FR"/>
        </w:rPr>
        <w:t>e</w:t>
      </w:r>
      <w:r w:rsidR="007A0335" w:rsidRPr="0032190F">
        <w:rPr>
          <w:lang w:val="fr-FR"/>
        </w:rPr>
        <w:t xml:space="preserve"> s. aec (BIB 2225 p. 61).</w:t>
      </w:r>
    </w:p>
    <w:p w14:paraId="10B94E58" w14:textId="77777777" w:rsidR="00BE558C" w:rsidRPr="0032190F" w:rsidRDefault="00BE558C" w:rsidP="00BE558C">
      <w:pPr>
        <w:jc w:val="both"/>
        <w:rPr>
          <w:lang w:val="fr-FR"/>
        </w:rPr>
      </w:pPr>
    </w:p>
    <w:p w14:paraId="2FFF51CD" w14:textId="616BC5E8" w:rsidR="007A0335" w:rsidRPr="006A08A0" w:rsidRDefault="007A0335" w:rsidP="00BE558C">
      <w:pPr>
        <w:jc w:val="both"/>
        <w:rPr>
          <w:lang w:val="fr-FR"/>
        </w:rPr>
      </w:pPr>
      <w:r w:rsidRPr="0032190F">
        <w:rPr>
          <w:lang w:val="fr-FR"/>
        </w:rPr>
        <w:t xml:space="preserve">v. </w:t>
      </w:r>
      <w:hyperlink r:id="rId12737" w:anchor="Sit_Kivik" w:history="1">
        <w:r w:rsidRPr="0032190F">
          <w:rPr>
            <w:rStyle w:val="Hyperlink"/>
            <w:lang w:val="fr-FR"/>
          </w:rPr>
          <w:t>Kivik</w:t>
        </w:r>
      </w:hyperlink>
      <w:r w:rsidR="003C28EA" w:rsidRPr="006A08A0">
        <w:rPr>
          <w:lang w:val="fr-FR"/>
        </w:rPr>
        <w:t xml:space="preserve">, v. </w:t>
      </w:r>
      <w:hyperlink r:id="rId12738" w:anchor="Sit_Frannarp" w:history="1">
        <w:r w:rsidR="003C28EA" w:rsidRPr="00BE558C">
          <w:rPr>
            <w:rStyle w:val="Hyperlink"/>
            <w:lang w:val="fr-FR"/>
          </w:rPr>
          <w:t>Frannarp</w:t>
        </w:r>
      </w:hyperlink>
      <w:r w:rsidR="00BE558C">
        <w:rPr>
          <w:lang w:val="fr-FR"/>
        </w:rPr>
        <w:t>, Jarrestad</w:t>
      </w:r>
    </w:p>
    <w:p w14:paraId="70F1E06B" w14:textId="77777777" w:rsidR="003C28EA" w:rsidRPr="006A08A0" w:rsidRDefault="003C28EA" w:rsidP="007A0335">
      <w:pPr>
        <w:jc w:val="both"/>
        <w:rPr>
          <w:lang w:val="fr-FR"/>
        </w:rPr>
      </w:pPr>
    </w:p>
    <w:p w14:paraId="0A3B6F12" w14:textId="77777777" w:rsidR="003C28EA" w:rsidRDefault="003C28EA" w:rsidP="00426FF9">
      <w:pPr>
        <w:pStyle w:val="Heading1"/>
      </w:pPr>
      <w:bookmarkStart w:id="5255" w:name="Sit_Arreton"/>
      <w:r>
        <w:t>ARRETON</w:t>
      </w:r>
    </w:p>
    <w:bookmarkEnd w:id="5255"/>
    <w:p w14:paraId="2520C54E" w14:textId="77777777" w:rsidR="003C28EA" w:rsidRPr="006A08A0" w:rsidRDefault="003C28EA" w:rsidP="007A0335">
      <w:pPr>
        <w:jc w:val="both"/>
        <w:rPr>
          <w:lang w:val="fr-FR"/>
        </w:rPr>
      </w:pPr>
    </w:p>
    <w:p w14:paraId="753E0AEA" w14:textId="1DC9BD29" w:rsidR="003C28EA" w:rsidRDefault="007455D8" w:rsidP="003C28EA">
      <w:pPr>
        <w:jc w:val="both"/>
        <w:rPr>
          <w:lang w:val="fr-FR"/>
        </w:rPr>
      </w:pPr>
      <w:r>
        <w:rPr>
          <w:lang w:val="fr-FR"/>
        </w:rPr>
        <w:t xml:space="preserve">Angleterre. </w:t>
      </w:r>
      <w:r w:rsidR="003C28EA">
        <w:rPr>
          <w:lang w:val="fr-FR"/>
        </w:rPr>
        <w:t xml:space="preserve">A donné son nom à un type de hache: </w:t>
      </w:r>
      <w:hyperlink r:id="rId12739" w:anchor="Cul_Arreton" w:history="1">
        <w:r w:rsidR="003C28EA" w:rsidRPr="007455D8">
          <w:rPr>
            <w:rStyle w:val="Hyperlink"/>
            <w:lang w:val="fr-FR"/>
          </w:rPr>
          <w:t>Arreton</w:t>
        </w:r>
      </w:hyperlink>
      <w:r w:rsidR="003C28EA">
        <w:rPr>
          <w:lang w:val="fr-FR"/>
        </w:rPr>
        <w:t xml:space="preserve"> (BIB 2889)</w:t>
      </w:r>
    </w:p>
    <w:p w14:paraId="68359B15" w14:textId="77777777" w:rsidR="003C28EA" w:rsidRPr="0032190F" w:rsidRDefault="003C28EA" w:rsidP="007A0335">
      <w:pPr>
        <w:jc w:val="both"/>
        <w:rPr>
          <w:rStyle w:val="Hyperlink"/>
          <w:lang w:val="fr-FR"/>
        </w:rPr>
      </w:pPr>
    </w:p>
    <w:p w14:paraId="6B8B5A01" w14:textId="77777777" w:rsidR="00BF4A67" w:rsidRPr="0032190F" w:rsidRDefault="00BF4A67" w:rsidP="007A0335">
      <w:pPr>
        <w:jc w:val="both"/>
        <w:rPr>
          <w:rStyle w:val="Hyperlink"/>
          <w:lang w:val="fr-FR"/>
        </w:rPr>
      </w:pPr>
    </w:p>
    <w:p w14:paraId="5C08CF59" w14:textId="77777777" w:rsidR="00BF4A67" w:rsidRPr="0032190F" w:rsidRDefault="00BF4A67" w:rsidP="007A0335">
      <w:pPr>
        <w:jc w:val="both"/>
        <w:rPr>
          <w:rStyle w:val="Hyperlink"/>
          <w:color w:val="000000" w:themeColor="text1"/>
          <w:u w:val="none"/>
          <w:lang w:val="fr-FR"/>
        </w:rPr>
      </w:pPr>
      <w:r w:rsidRPr="0032190F">
        <w:rPr>
          <w:rStyle w:val="Hyperlink"/>
          <w:color w:val="000000" w:themeColor="text1"/>
          <w:u w:val="none"/>
          <w:lang w:val="fr-FR"/>
        </w:rPr>
        <w:t>ORCADES</w:t>
      </w:r>
    </w:p>
    <w:p w14:paraId="59077441" w14:textId="77777777" w:rsidR="00BF4A67" w:rsidRPr="0032190F" w:rsidRDefault="00BF4A67" w:rsidP="007A0335">
      <w:pPr>
        <w:jc w:val="both"/>
        <w:rPr>
          <w:rStyle w:val="Hyperlink"/>
          <w:color w:val="000000" w:themeColor="text1"/>
          <w:u w:val="none"/>
          <w:lang w:val="fr-FR"/>
        </w:rPr>
      </w:pPr>
      <w:r w:rsidRPr="0032190F">
        <w:rPr>
          <w:rStyle w:val="Hyperlink"/>
          <w:color w:val="000000" w:themeColor="text1"/>
          <w:u w:val="none"/>
          <w:lang w:val="fr-FR"/>
        </w:rPr>
        <w:br/>
        <w:t>Les îles des Orcades, au nord de l’Ecosse, ont livré, concentrés dans une petite aire, plusieurs sites attribués au Néolithique : cercle de Brodgar, pierres de Stenness, Ness de B</w:t>
      </w:r>
      <w:r w:rsidR="002C7E77" w:rsidRPr="0032190F">
        <w:rPr>
          <w:rStyle w:val="Hyperlink"/>
          <w:color w:val="000000" w:themeColor="text1"/>
          <w:u w:val="none"/>
          <w:lang w:val="fr-FR"/>
        </w:rPr>
        <w:t>ro</w:t>
      </w:r>
      <w:r w:rsidRPr="0032190F">
        <w:rPr>
          <w:rStyle w:val="Hyperlink"/>
          <w:color w:val="000000" w:themeColor="text1"/>
          <w:u w:val="none"/>
          <w:lang w:val="fr-FR"/>
        </w:rPr>
        <w:t>dgar, tombe de Maeshowe (BIB Arte 2017)</w:t>
      </w:r>
    </w:p>
    <w:p w14:paraId="0E03C32C" w14:textId="77777777" w:rsidR="00BF4A67" w:rsidRPr="0032190F" w:rsidRDefault="00BF4A67" w:rsidP="007A0335">
      <w:pPr>
        <w:jc w:val="both"/>
        <w:rPr>
          <w:rStyle w:val="Hyperlink"/>
          <w:color w:val="000000" w:themeColor="text1"/>
          <w:u w:val="none"/>
          <w:lang w:val="fr-FR"/>
        </w:rPr>
      </w:pPr>
    </w:p>
    <w:p w14:paraId="4163357E" w14:textId="77777777" w:rsidR="00BF4A67" w:rsidRPr="0032190F" w:rsidRDefault="00BF4A67" w:rsidP="007A0335">
      <w:pPr>
        <w:jc w:val="both"/>
        <w:rPr>
          <w:rStyle w:val="Hyperlink"/>
          <w:color w:val="000000" w:themeColor="text1"/>
          <w:u w:val="none"/>
          <w:lang w:val="fr-FR"/>
        </w:rPr>
      </w:pPr>
      <w:r w:rsidRPr="0032190F">
        <w:rPr>
          <w:rStyle w:val="Hyperlink"/>
          <w:color w:val="000000" w:themeColor="text1"/>
          <w:u w:val="none"/>
          <w:lang w:val="fr-FR"/>
        </w:rPr>
        <w:t>CERCLE DE BRODGAR</w:t>
      </w:r>
    </w:p>
    <w:p w14:paraId="1607F9B1" w14:textId="77777777" w:rsidR="00BF4A67" w:rsidRPr="0032190F" w:rsidRDefault="00BF4A67" w:rsidP="007A0335">
      <w:pPr>
        <w:jc w:val="both"/>
        <w:rPr>
          <w:rStyle w:val="Hyperlink"/>
          <w:color w:val="000000" w:themeColor="text1"/>
          <w:u w:val="none"/>
          <w:lang w:val="fr-FR"/>
        </w:rPr>
      </w:pPr>
      <w:r w:rsidRPr="0032190F">
        <w:rPr>
          <w:rStyle w:val="Hyperlink"/>
          <w:color w:val="000000" w:themeColor="text1"/>
          <w:u w:val="none"/>
          <w:lang w:val="fr-FR"/>
        </w:rPr>
        <w:t>Le cercle de Brodgar (cromlech) montre 27 mégalithe dressés alors qu’il devait y en avoir une soixantaine. Ce cercle aurait été édifié vers 3000 BC. I se situe à proximité des pierres de Stenness (BIB Arte 2017)</w:t>
      </w:r>
    </w:p>
    <w:p w14:paraId="4B02C9C0" w14:textId="77777777" w:rsidR="00BF4A67" w:rsidRPr="0032190F" w:rsidRDefault="00BF4A67" w:rsidP="007A0335">
      <w:pPr>
        <w:jc w:val="both"/>
        <w:rPr>
          <w:rStyle w:val="Hyperlink"/>
          <w:color w:val="000000" w:themeColor="text1"/>
          <w:u w:val="none"/>
          <w:lang w:val="fr-FR"/>
        </w:rPr>
      </w:pPr>
    </w:p>
    <w:p w14:paraId="4502AB68" w14:textId="77777777" w:rsidR="00BF4A67" w:rsidRPr="0032190F" w:rsidRDefault="00BF4A67" w:rsidP="007A0335">
      <w:pPr>
        <w:jc w:val="both"/>
        <w:rPr>
          <w:color w:val="000000" w:themeColor="text1"/>
          <w:lang w:val="fr-FR"/>
        </w:rPr>
      </w:pPr>
      <w:r w:rsidRPr="0032190F">
        <w:rPr>
          <w:rStyle w:val="Hyperlink"/>
          <w:color w:val="000000" w:themeColor="text1"/>
          <w:u w:val="none"/>
          <w:lang w:val="fr-FR"/>
        </w:rPr>
        <w:t>MAESHOWE</w:t>
      </w:r>
    </w:p>
    <w:p w14:paraId="12769AC3" w14:textId="77777777" w:rsidR="00D871D6" w:rsidRPr="0032190F" w:rsidRDefault="00BF4A67" w:rsidP="00242C0F">
      <w:pPr>
        <w:jc w:val="both"/>
        <w:rPr>
          <w:lang w:val="fr-FR"/>
        </w:rPr>
      </w:pPr>
      <w:r w:rsidRPr="0032190F">
        <w:rPr>
          <w:lang w:val="fr-FR"/>
        </w:rPr>
        <w:t>La tombe de Maeshowe, à l’est de Brodgar aurait été édifiée vers 2700 BC. C’est un tumulus à plusieurs chambres. Celle dans l’axe du coulir est orientée vers le solstice d’hiver dont les rayons viennent frapper l’entrée de la chambre (BIB Arte 2017)</w:t>
      </w:r>
    </w:p>
    <w:p w14:paraId="6B1BE67B" w14:textId="77777777" w:rsidR="00BF4A67" w:rsidRPr="0032190F" w:rsidRDefault="00BF4A67" w:rsidP="00242C0F">
      <w:pPr>
        <w:jc w:val="both"/>
        <w:rPr>
          <w:lang w:val="fr-FR"/>
        </w:rPr>
      </w:pPr>
    </w:p>
    <w:p w14:paraId="2865ED01" w14:textId="77777777" w:rsidR="00BF4A67" w:rsidRPr="00D52855" w:rsidRDefault="00BF4A67" w:rsidP="00426FF9">
      <w:pPr>
        <w:pStyle w:val="Heading1"/>
        <w:rPr>
          <w:lang w:val="en-US"/>
        </w:rPr>
      </w:pPr>
      <w:bookmarkStart w:id="5256" w:name="Sit_Ness_Brodgar"/>
      <w:r w:rsidRPr="00D52855">
        <w:rPr>
          <w:lang w:val="en-US"/>
        </w:rPr>
        <w:t>NESS DE BRODGAR</w:t>
      </w:r>
    </w:p>
    <w:bookmarkEnd w:id="5256"/>
    <w:p w14:paraId="6941FDA0" w14:textId="77777777" w:rsidR="0003620F" w:rsidRPr="001503F5" w:rsidRDefault="0003620F" w:rsidP="00242C0F">
      <w:pPr>
        <w:jc w:val="both"/>
        <w:rPr>
          <w:i/>
        </w:rPr>
      </w:pPr>
      <w:r w:rsidRPr="001503F5">
        <w:rPr>
          <w:i/>
        </w:rPr>
        <w:t>Ness of Brodgar</w:t>
      </w:r>
    </w:p>
    <w:p w14:paraId="23ABE128" w14:textId="77777777" w:rsidR="0003620F" w:rsidRPr="001503F5" w:rsidRDefault="0003620F" w:rsidP="00242C0F">
      <w:pPr>
        <w:jc w:val="both"/>
      </w:pPr>
    </w:p>
    <w:p w14:paraId="13E982F1" w14:textId="77777777" w:rsidR="00BF4A67" w:rsidRPr="0032190F" w:rsidRDefault="00BF4A67" w:rsidP="00242C0F">
      <w:pPr>
        <w:jc w:val="both"/>
        <w:rPr>
          <w:lang w:val="fr-FR"/>
        </w:rPr>
      </w:pPr>
      <w:r w:rsidRPr="0032190F">
        <w:rPr>
          <w:lang w:val="fr-FR"/>
        </w:rPr>
        <w:lastRenderedPageBreak/>
        <w:t>Un impressionant mur de 6 m de large a été édifié autour d’une douzaine d’édifice. La fonction de l’encient n’est pas défensive car les murs sont inutilement large. (BIB Arte 2017)</w:t>
      </w:r>
    </w:p>
    <w:p w14:paraId="00510F00" w14:textId="77777777" w:rsidR="00BF4A67" w:rsidRPr="0032190F" w:rsidRDefault="00BF4A67" w:rsidP="00242C0F">
      <w:pPr>
        <w:jc w:val="both"/>
        <w:rPr>
          <w:lang w:val="fr-FR"/>
        </w:rPr>
      </w:pPr>
      <w:r w:rsidRPr="0032190F">
        <w:rPr>
          <w:lang w:val="fr-FR"/>
        </w:rPr>
        <w:t>Les maisons avaient des toit en pierre plates rectangulaires à carré très régulières. De même, leur appareillage en pierre sèche était très régulier (BIB Arte 2017)</w:t>
      </w:r>
    </w:p>
    <w:p w14:paraId="40B9365C" w14:textId="77777777" w:rsidR="00C7156A" w:rsidRPr="0032190F" w:rsidRDefault="00BF4A67" w:rsidP="00242C0F">
      <w:pPr>
        <w:jc w:val="both"/>
        <w:rPr>
          <w:lang w:val="fr-FR"/>
        </w:rPr>
      </w:pPr>
      <w:r w:rsidRPr="0032190F">
        <w:rPr>
          <w:lang w:val="fr-FR"/>
        </w:rPr>
        <w:t>Le Ness de Brodgar livre environ 700 pierres gravées/décorées par des inccisions géométriques. Ces pierres sont fichées dans les murs, sous les sols, etc. « elles sont cachées » d’après l’archéologue qui les étudie. Cette discrétion de l’art semble indiquer que c’est le processus de marquage qui est important et la valeur de création (≠ valeur d’exposition) (BIB Arte 2017)</w:t>
      </w:r>
    </w:p>
    <w:p w14:paraId="1C674C94" w14:textId="77777777" w:rsidR="00C7156A" w:rsidRPr="0032190F" w:rsidRDefault="00C7156A" w:rsidP="00242C0F">
      <w:pPr>
        <w:jc w:val="both"/>
        <w:rPr>
          <w:lang w:val="fr-FR"/>
        </w:rPr>
      </w:pPr>
      <w:r w:rsidRPr="0032190F">
        <w:rPr>
          <w:lang w:val="fr-FR"/>
        </w:rPr>
        <w:t xml:space="preserve">Au centre du site, une pierre dressée appelée </w:t>
      </w:r>
      <w:r w:rsidRPr="0003620F">
        <w:rPr>
          <w:i/>
          <w:lang w:val="fr-FR"/>
        </w:rPr>
        <w:t>axis mundi</w:t>
      </w:r>
      <w:r w:rsidRPr="0032190F">
        <w:rPr>
          <w:lang w:val="fr-FR"/>
        </w:rPr>
        <w:t xml:space="preserve"> par l’équipe d’archéologues. Elle rentre dans un ensemble d’alignements solaires (BIB Arte 2017)</w:t>
      </w:r>
    </w:p>
    <w:p w14:paraId="41F193DF" w14:textId="3C911AEF" w:rsidR="00C7156A" w:rsidRPr="0032190F" w:rsidRDefault="00C7156A" w:rsidP="00242C0F">
      <w:pPr>
        <w:jc w:val="both"/>
        <w:rPr>
          <w:lang w:val="fr-FR"/>
        </w:rPr>
      </w:pPr>
      <w:r w:rsidRPr="0032190F">
        <w:rPr>
          <w:lang w:val="fr-FR"/>
        </w:rPr>
        <w:t>L’</w:t>
      </w:r>
      <w:hyperlink r:id="rId12740" w:anchor="Sit_Obsidienne" w:history="1">
        <w:r w:rsidR="009F2A99" w:rsidRPr="009F2A99">
          <w:rPr>
            <w:rStyle w:val="Hyperlink"/>
            <w:szCs w:val="20"/>
            <w:lang w:val="fr-FR"/>
          </w:rPr>
          <w:t>obsidienne</w:t>
        </w:r>
      </w:hyperlink>
      <w:r w:rsidR="009F2A99">
        <w:rPr>
          <w:color w:val="211D1E"/>
          <w:szCs w:val="20"/>
          <w:lang w:val="fr-FR"/>
        </w:rPr>
        <w:t xml:space="preserve"> </w:t>
      </w:r>
      <w:r w:rsidRPr="0032190F">
        <w:rPr>
          <w:lang w:val="fr-FR"/>
        </w:rPr>
        <w:t xml:space="preserve">trouvée sur le site vient de l’île d’Aran (Ecosse), le silex du Nord de l’Angleterre, de la céramique </w:t>
      </w:r>
      <w:hyperlink r:id="rId12741" w:anchor="Cul_Ceramique_Cannelures" w:history="1">
        <w:r w:rsidRPr="0003620F">
          <w:rPr>
            <w:rStyle w:val="Hyperlink"/>
            <w:i/>
            <w:lang w:val="fr-FR"/>
          </w:rPr>
          <w:t>Groove Ware</w:t>
        </w:r>
      </w:hyperlink>
      <w:r w:rsidRPr="0032190F">
        <w:rPr>
          <w:lang w:val="fr-FR"/>
        </w:rPr>
        <w:t xml:space="preserve"> a été aussi découverte (BIB Arte 2017).</w:t>
      </w:r>
    </w:p>
    <w:p w14:paraId="6BC29E23" w14:textId="77777777" w:rsidR="00BF4A67" w:rsidRPr="0032190F" w:rsidRDefault="00C7156A" w:rsidP="00242C0F">
      <w:pPr>
        <w:jc w:val="both"/>
        <w:rPr>
          <w:lang w:val="fr-FR"/>
        </w:rPr>
      </w:pPr>
      <w:r w:rsidRPr="0032190F">
        <w:rPr>
          <w:lang w:val="fr-FR"/>
        </w:rPr>
        <w:t xml:space="preserve">Vers 2300 BC, destruction du Ness. Une couche de massacre montre 400 bovins sacrifiés. Ce serait les reste d’un </w:t>
      </w:r>
      <w:r w:rsidR="00642060" w:rsidRPr="0032190F">
        <w:rPr>
          <w:lang w:val="fr-FR"/>
        </w:rPr>
        <w:t xml:space="preserve">repas collectif ritualisé </w:t>
      </w:r>
      <w:r w:rsidRPr="0032190F">
        <w:rPr>
          <w:lang w:val="fr-FR"/>
        </w:rPr>
        <w:t>(BIB Arte 2017)</w:t>
      </w:r>
    </w:p>
    <w:p w14:paraId="24399389" w14:textId="77777777" w:rsidR="00BF4A67" w:rsidRPr="0032190F" w:rsidRDefault="00BF4A67" w:rsidP="00242C0F">
      <w:pPr>
        <w:jc w:val="both"/>
        <w:rPr>
          <w:lang w:val="fr-FR"/>
        </w:rPr>
      </w:pPr>
      <w:r w:rsidRPr="0032190F">
        <w:rPr>
          <w:lang w:val="fr-FR"/>
        </w:rPr>
        <w:br/>
        <w:t>SCARABRE</w:t>
      </w:r>
    </w:p>
    <w:p w14:paraId="4FDDBB1F" w14:textId="77777777" w:rsidR="00BF4A67" w:rsidRDefault="00BF4A67" w:rsidP="00242C0F">
      <w:pPr>
        <w:jc w:val="both"/>
        <w:rPr>
          <w:lang w:val="fr-FR"/>
        </w:rPr>
      </w:pPr>
      <w:r w:rsidRPr="0032190F">
        <w:rPr>
          <w:lang w:val="fr-FR"/>
        </w:rPr>
        <w:br/>
        <w:t>Scarabré dans les Orcades. Village daté du Néolithique à maisons semi-enterrées. Appareillage des murs en pierres rectangulaires sèches. Diverses hachjes polies ont été retouvées. Ces dernières présentent des sections tengeanciellement rectangulaires [transition Néo/Chalco]. De nombreuses têtes de massues en pierre polie ont été volontairement brisée en leur milieu et renvoient probablement à des rites (BIB Arte 2017)</w:t>
      </w:r>
    </w:p>
    <w:p w14:paraId="086071A0" w14:textId="77777777" w:rsidR="0003620F" w:rsidRDefault="0003620F" w:rsidP="00242C0F">
      <w:pPr>
        <w:jc w:val="both"/>
        <w:rPr>
          <w:lang w:val="fr-FR"/>
        </w:rPr>
      </w:pPr>
    </w:p>
    <w:p w14:paraId="76F3C709" w14:textId="77777777" w:rsidR="0003620F" w:rsidRDefault="0003620F" w:rsidP="00426FF9">
      <w:pPr>
        <w:pStyle w:val="Heading1"/>
      </w:pPr>
      <w:bookmarkStart w:id="5257" w:name="Sit_Broxmouth"/>
      <w:r>
        <w:t>BROXMOUTH</w:t>
      </w:r>
    </w:p>
    <w:bookmarkEnd w:id="5257"/>
    <w:p w14:paraId="0127A227" w14:textId="77777777" w:rsidR="0003620F" w:rsidRDefault="0003620F" w:rsidP="00242C0F">
      <w:pPr>
        <w:jc w:val="both"/>
        <w:rPr>
          <w:lang w:val="fr-FR"/>
        </w:rPr>
      </w:pPr>
    </w:p>
    <w:p w14:paraId="68846BA3" w14:textId="656DFBE1" w:rsidR="0003620F" w:rsidRDefault="0003620F" w:rsidP="00242C0F">
      <w:pPr>
        <w:jc w:val="both"/>
        <w:rPr>
          <w:lang w:val="fr-FR"/>
        </w:rPr>
      </w:pPr>
      <w:r>
        <w:rPr>
          <w:lang w:val="fr-FR"/>
        </w:rPr>
        <w:t>Hillfort du SE de l''Ecosse daté de l'âge du Fer, entre 640 aec et 155 ad, proche de Dunbar. 6 phases de réutilisation des maisons (</w:t>
      </w:r>
      <w:r w:rsidRPr="00C40171">
        <w:rPr>
          <w:i/>
          <w:lang w:val="fr-FR"/>
        </w:rPr>
        <w:t>round houses</w:t>
      </w:r>
      <w:r>
        <w:rPr>
          <w:lang w:val="fr-FR"/>
        </w:rPr>
        <w:t>). Les modifications des structures des maisons se fait parallèlement aux générations, ce qui permet à L. Büster de parler de "</w:t>
      </w:r>
      <w:r w:rsidRPr="0003620F">
        <w:rPr>
          <w:i/>
          <w:lang w:val="fr-FR"/>
        </w:rPr>
        <w:t>household bibliography</w:t>
      </w:r>
      <w:r>
        <w:rPr>
          <w:lang w:val="fr-FR"/>
        </w:rPr>
        <w:t>", "</w:t>
      </w:r>
      <w:r w:rsidRPr="0003620F">
        <w:rPr>
          <w:i/>
          <w:lang w:val="fr-FR"/>
        </w:rPr>
        <w:t>re-generation</w:t>
      </w:r>
      <w:r>
        <w:rPr>
          <w:lang w:val="fr-FR"/>
        </w:rPr>
        <w:t>", "</w:t>
      </w:r>
      <w:r w:rsidRPr="0003620F">
        <w:rPr>
          <w:i/>
          <w:lang w:val="fr-FR"/>
        </w:rPr>
        <w:t>re-identification</w:t>
      </w:r>
      <w:r>
        <w:rPr>
          <w:lang w:val="fr-FR"/>
        </w:rPr>
        <w:t xml:space="preserve">" (Gardner T. et al. in BIB 2703) </w:t>
      </w:r>
    </w:p>
    <w:p w14:paraId="4764C898" w14:textId="0070519B" w:rsidR="009B586C" w:rsidRDefault="009B586C" w:rsidP="00242C0F">
      <w:pPr>
        <w:jc w:val="both"/>
        <w:rPr>
          <w:lang w:val="fr-FR"/>
        </w:rPr>
      </w:pPr>
    </w:p>
    <w:p w14:paraId="6FF74760" w14:textId="080CD56F" w:rsidR="009B586C" w:rsidRDefault="009B586C" w:rsidP="009B586C">
      <w:pPr>
        <w:pStyle w:val="Heading1"/>
      </w:pPr>
      <w:r>
        <w:t>UFFINGTON</w:t>
      </w:r>
    </w:p>
    <w:p w14:paraId="6F64A8A3" w14:textId="429AED35" w:rsidR="009B586C" w:rsidRDefault="009B586C" w:rsidP="00242C0F">
      <w:pPr>
        <w:jc w:val="both"/>
        <w:rPr>
          <w:sz w:val="20"/>
          <w:lang w:val="fr-FR"/>
        </w:rPr>
      </w:pPr>
      <w:r w:rsidRPr="009B586C">
        <w:rPr>
          <w:i/>
          <w:iCs/>
          <w:sz w:val="20"/>
          <w:lang w:val="fr-FR"/>
        </w:rPr>
        <w:t>Uffington White Horse</w:t>
      </w:r>
    </w:p>
    <w:p w14:paraId="4C8AE4B1" w14:textId="407B09B5" w:rsidR="009B586C" w:rsidRDefault="009B586C" w:rsidP="00242C0F">
      <w:pPr>
        <w:jc w:val="both"/>
        <w:rPr>
          <w:sz w:val="20"/>
          <w:lang w:val="fr-FR"/>
        </w:rPr>
      </w:pPr>
    </w:p>
    <w:p w14:paraId="4B3039A6" w14:textId="7412100C" w:rsidR="009B586C" w:rsidRDefault="009B586C" w:rsidP="00242C0F">
      <w:pPr>
        <w:jc w:val="both"/>
        <w:rPr>
          <w:lang w:val="fr-FR"/>
        </w:rPr>
      </w:pPr>
      <w:r w:rsidRPr="009B586C">
        <w:rPr>
          <w:lang w:val="fr-FR"/>
        </w:rPr>
        <w:t>Géoglyphe représentant un cheval composée de fossés remplis de craie</w:t>
      </w:r>
      <w:r>
        <w:rPr>
          <w:lang w:val="fr-FR"/>
        </w:rPr>
        <w:t xml:space="preserve"> sur 110 m de long</w:t>
      </w:r>
      <w:r w:rsidRPr="009B586C">
        <w:rPr>
          <w:lang w:val="fr-FR"/>
        </w:rPr>
        <w:t>. Sur une colline (Oxfordshire, Angleterre)</w:t>
      </w:r>
      <w:r>
        <w:rPr>
          <w:lang w:val="fr-FR"/>
        </w:rPr>
        <w:t>. Attribué au Fer par convergence iconographique. En 1990, des datations indique une période comprise entre 1380 et 550 BC (wiki). Pour J. Pollard, le cheval est aligné avec un levé de soleil et pourrait être interprété comme un cheval solaire (wiki)</w:t>
      </w:r>
    </w:p>
    <w:p w14:paraId="09B50998" w14:textId="77777777" w:rsidR="00F02C71" w:rsidRDefault="00F02C71" w:rsidP="00242C0F">
      <w:pPr>
        <w:jc w:val="both"/>
        <w:rPr>
          <w:lang w:val="fr-FR"/>
        </w:rPr>
      </w:pPr>
    </w:p>
    <w:p w14:paraId="0EF1A132" w14:textId="77777777" w:rsidR="001B1A56" w:rsidRDefault="001B1A56" w:rsidP="00242C0F">
      <w:pPr>
        <w:jc w:val="both"/>
        <w:rPr>
          <w:lang w:val="fr-FR"/>
        </w:rPr>
      </w:pPr>
    </w:p>
    <w:p w14:paraId="1162AAD9" w14:textId="77777777" w:rsidR="009B586C" w:rsidRDefault="009B586C" w:rsidP="00242C0F">
      <w:pPr>
        <w:jc w:val="both"/>
        <w:rPr>
          <w:sz w:val="20"/>
          <w:lang w:val="fr-FR"/>
        </w:rPr>
      </w:pPr>
    </w:p>
    <w:p w14:paraId="3B223245" w14:textId="62F5801E" w:rsidR="00C34BA2" w:rsidRPr="00C41469" w:rsidRDefault="0002015B" w:rsidP="001B1A56">
      <w:pPr>
        <w:pStyle w:val="Heading1"/>
        <w:rPr>
          <w:lang w:val="en-GB"/>
        </w:rPr>
      </w:pPr>
      <w:r w:rsidRPr="00C41469">
        <w:rPr>
          <w:lang w:val="en-GB"/>
        </w:rPr>
        <w:t>CASTLE HILL</w:t>
      </w:r>
    </w:p>
    <w:p w14:paraId="76F84E9F" w14:textId="77777777" w:rsidR="0002015B" w:rsidRPr="00C41469" w:rsidRDefault="0002015B" w:rsidP="00242C0F">
      <w:pPr>
        <w:jc w:val="both"/>
        <w:rPr>
          <w:lang w:val="en-GB"/>
        </w:rPr>
      </w:pPr>
    </w:p>
    <w:p w14:paraId="7956A346" w14:textId="59E9C00E" w:rsidR="0002015B" w:rsidRDefault="0002015B" w:rsidP="00242C0F">
      <w:pPr>
        <w:jc w:val="both"/>
        <w:rPr>
          <w:lang w:val="fr-FR"/>
        </w:rPr>
      </w:pPr>
      <w:r w:rsidRPr="00C41469">
        <w:rPr>
          <w:lang w:val="en-GB"/>
        </w:rPr>
        <w:t xml:space="preserve">Angleterre. Wittenham. Hill-top. </w:t>
      </w:r>
      <w:r>
        <w:rPr>
          <w:lang w:val="fr-FR"/>
        </w:rPr>
        <w:t>D'ecouverte d'un squelette de corbeau (</w:t>
      </w:r>
      <w:r w:rsidRPr="0002015B">
        <w:rPr>
          <w:i/>
          <w:iCs/>
          <w:lang w:val="fr-FR"/>
        </w:rPr>
        <w:t>raven</w:t>
      </w:r>
      <w:r>
        <w:rPr>
          <w:lang w:val="fr-FR"/>
        </w:rPr>
        <w:t xml:space="preserve">) et des néo-nataux d'ovicaprinés  lié à la célébration du printemps </w:t>
      </w:r>
      <w:bookmarkStart w:id="5258" w:name="_Hlk163379501"/>
      <w:r>
        <w:rPr>
          <w:lang w:val="fr-FR"/>
        </w:rPr>
        <w:t>(BIB Tina, SoA, 2023)</w:t>
      </w:r>
      <w:bookmarkEnd w:id="5258"/>
    </w:p>
    <w:p w14:paraId="6823A9E7" w14:textId="77777777" w:rsidR="0002015B" w:rsidRPr="0002015B" w:rsidRDefault="0002015B" w:rsidP="00242C0F">
      <w:pPr>
        <w:jc w:val="both"/>
        <w:rPr>
          <w:lang w:val="fr-FR"/>
        </w:rPr>
      </w:pPr>
    </w:p>
    <w:p w14:paraId="29EF4F25" w14:textId="77777777" w:rsidR="00C34BA2" w:rsidRPr="0032190F" w:rsidRDefault="00C34BA2" w:rsidP="00426FF9">
      <w:pPr>
        <w:pStyle w:val="Heading1"/>
      </w:pPr>
      <w:bookmarkStart w:id="5259" w:name="Sit_Cloonbrin"/>
      <w:r>
        <w:t>CLOONBRIN</w:t>
      </w:r>
    </w:p>
    <w:bookmarkEnd w:id="5259"/>
    <w:p w14:paraId="5CBBFC41" w14:textId="77777777" w:rsidR="00BF4A67" w:rsidRDefault="00BF4A67" w:rsidP="00242C0F">
      <w:pPr>
        <w:jc w:val="both"/>
        <w:rPr>
          <w:lang w:val="fr-FR"/>
        </w:rPr>
      </w:pPr>
    </w:p>
    <w:p w14:paraId="32C94432" w14:textId="60506E05" w:rsidR="00C40171" w:rsidRDefault="008B4130" w:rsidP="008B4130">
      <w:pPr>
        <w:pStyle w:val="HTMLPreformatted"/>
        <w:jc w:val="both"/>
        <w:rPr>
          <w:rFonts w:ascii="Times New Roman" w:hAnsi="Times New Roman" w:cs="Times New Roman"/>
          <w:sz w:val="24"/>
          <w:lang w:val="fr-FR"/>
        </w:rPr>
      </w:pPr>
      <w:r w:rsidRPr="008B4130">
        <w:rPr>
          <w:rFonts w:ascii="Times New Roman" w:hAnsi="Times New Roman" w:cs="Times New Roman"/>
          <w:sz w:val="24"/>
          <w:lang w:val="fr-FR" w:eastAsia="en-GB"/>
        </w:rPr>
        <w:lastRenderedPageBreak/>
        <w:t xml:space="preserve">Cloobrin (Co. Longford, Irlande) </w:t>
      </w:r>
      <w:hyperlink r:id="rId12742" w:anchor="Cul_Precoloniale_Obj_bouclier_echancrV" w:history="1">
        <w:r w:rsidR="00C34BA2" w:rsidRPr="008B4130">
          <w:rPr>
            <w:rStyle w:val="Hyperlink"/>
            <w:rFonts w:ascii="Times New Roman" w:hAnsi="Times New Roman" w:cs="Times New Roman"/>
            <w:sz w:val="24"/>
            <w:lang w:val="fr-FR" w:eastAsia="en-GB"/>
          </w:rPr>
          <w:t>bouclier en V</w:t>
        </w:r>
      </w:hyperlink>
      <w:r w:rsidR="00C34BA2" w:rsidRPr="008B4130">
        <w:rPr>
          <w:rFonts w:ascii="Times New Roman" w:hAnsi="Times New Roman" w:cs="Times New Roman"/>
          <w:sz w:val="24"/>
          <w:lang w:val="fr-FR" w:eastAsia="en-GB"/>
        </w:rPr>
        <w:t xml:space="preserve"> </w:t>
      </w:r>
      <w:r w:rsidR="00C34BA2" w:rsidRPr="008B4130">
        <w:rPr>
          <w:rFonts w:ascii="Times New Roman" w:hAnsi="Times New Roman" w:cs="Times New Roman"/>
          <w:sz w:val="24"/>
          <w:lang w:val="fr-FR"/>
        </w:rPr>
        <w:t>en cuir (BIB 2881)</w:t>
      </w:r>
      <w:r w:rsidR="000329E9" w:rsidRPr="000329E9">
        <w:rPr>
          <w:rFonts w:ascii="Times New Roman" w:hAnsi="Times New Roman" w:cs="Times New Roman"/>
          <w:i/>
          <w:sz w:val="24"/>
          <w:lang w:val="fr-FR" w:eastAsia="en-GB"/>
        </w:rPr>
        <w:t xml:space="preserve"> Herzsprung symbol</w:t>
      </w:r>
      <w:r w:rsidR="000329E9">
        <w:rPr>
          <w:rFonts w:ascii="Times New Roman" w:hAnsi="Times New Roman" w:cs="Times New Roman"/>
          <w:sz w:val="24"/>
          <w:lang w:val="fr-FR" w:eastAsia="en-GB"/>
        </w:rPr>
        <w:t xml:space="preserve"> </w:t>
      </w:r>
      <w:r w:rsidR="000329E9">
        <w:rPr>
          <w:rFonts w:ascii="Times New Roman" w:hAnsi="Times New Roman" w:cs="Times New Roman"/>
          <w:sz w:val="24"/>
          <w:lang w:val="fr-FR"/>
        </w:rPr>
        <w:t>(BIB 2954)</w:t>
      </w:r>
      <w:r w:rsidRPr="008B4130">
        <w:rPr>
          <w:rFonts w:ascii="Times New Roman" w:hAnsi="Times New Roman" w:cs="Times New Roman"/>
          <w:sz w:val="24"/>
          <w:lang w:val="fr-FR"/>
        </w:rPr>
        <w:t xml:space="preserve"> </w:t>
      </w:r>
      <w:r w:rsidR="00C40171">
        <w:rPr>
          <w:rFonts w:ascii="Times New Roman" w:hAnsi="Times New Roman" w:cs="Times New Roman"/>
          <w:sz w:val="24"/>
          <w:lang w:val="fr-FR"/>
        </w:rPr>
        <w:t>P</w:t>
      </w:r>
      <w:r w:rsidRPr="008B4130">
        <w:rPr>
          <w:rFonts w:ascii="Times New Roman" w:hAnsi="Times New Roman" w:cs="Times New Roman"/>
          <w:sz w:val="24"/>
          <w:lang w:val="fr-FR"/>
        </w:rPr>
        <w:t xml:space="preserve">etits bosses [rivets] autour d'un </w:t>
      </w:r>
      <w:r w:rsidRPr="008B4130">
        <w:rPr>
          <w:rFonts w:ascii="Times New Roman" w:hAnsi="Times New Roman" w:cs="Times New Roman"/>
          <w:i/>
          <w:sz w:val="24"/>
          <w:lang w:val="fr-FR"/>
        </w:rPr>
        <w:t>umbos</w:t>
      </w:r>
      <w:r w:rsidRPr="008B4130">
        <w:rPr>
          <w:rFonts w:ascii="Times New Roman" w:hAnsi="Times New Roman" w:cs="Times New Roman"/>
          <w:sz w:val="24"/>
          <w:lang w:val="fr-FR"/>
        </w:rPr>
        <w:t xml:space="preserve"> central (Molloy 2006) (BIB 2882)</w:t>
      </w:r>
      <w:r w:rsidR="00C40171">
        <w:rPr>
          <w:rFonts w:ascii="Times New Roman" w:hAnsi="Times New Roman" w:cs="Times New Roman"/>
          <w:sz w:val="24"/>
          <w:lang w:val="fr-FR"/>
        </w:rPr>
        <w:t xml:space="preserve"> </w:t>
      </w:r>
      <w:r>
        <w:rPr>
          <w:rFonts w:ascii="Times New Roman" w:hAnsi="Times New Roman" w:cs="Times New Roman"/>
          <w:sz w:val="24"/>
          <w:lang w:val="fr-FR"/>
        </w:rPr>
        <w:t xml:space="preserve"> </w:t>
      </w:r>
      <w:r w:rsidR="00C40171">
        <w:rPr>
          <w:rFonts w:ascii="Times New Roman" w:hAnsi="Times New Roman" w:cs="Times New Roman"/>
          <w:sz w:val="24"/>
          <w:lang w:val="fr-FR"/>
        </w:rPr>
        <w:t>regroupés par 3 (SS BIB) 3 rubans, celui extérieur une échancure en V (BIB ?)</w:t>
      </w:r>
    </w:p>
    <w:p w14:paraId="6E4A124B" w14:textId="77777777" w:rsidR="00C34BA2" w:rsidRPr="00452E7D" w:rsidRDefault="00C40171" w:rsidP="008B4130">
      <w:pPr>
        <w:pStyle w:val="HTMLPreformatted"/>
        <w:jc w:val="both"/>
        <w:rPr>
          <w:rFonts w:ascii="Times New Roman" w:hAnsi="Times New Roman" w:cs="Times New Roman"/>
          <w:sz w:val="24"/>
          <w:lang w:val="es-ES"/>
        </w:rPr>
      </w:pPr>
      <w:r>
        <w:rPr>
          <w:rFonts w:ascii="Times New Roman" w:hAnsi="Times New Roman" w:cs="Times New Roman"/>
          <w:sz w:val="24"/>
          <w:lang w:val="fr-FR"/>
        </w:rPr>
        <w:t>Le</w:t>
      </w:r>
      <w:r w:rsidR="000329E9" w:rsidRPr="000329E9">
        <w:rPr>
          <w:rFonts w:ascii="Times New Roman" w:hAnsi="Times New Roman" w:cs="Times New Roman"/>
          <w:sz w:val="24"/>
          <w:lang w:val="fr-FR"/>
        </w:rPr>
        <w:t xml:space="preserve"> bossage</w:t>
      </w:r>
      <w:r w:rsidR="000329E9">
        <w:rPr>
          <w:rFonts w:ascii="Times New Roman" w:hAnsi="Times New Roman" w:cs="Times New Roman"/>
          <w:sz w:val="24"/>
          <w:lang w:val="fr-FR"/>
        </w:rPr>
        <w:t xml:space="preserve"> [</w:t>
      </w:r>
      <w:r w:rsidR="000329E9" w:rsidRPr="000329E9">
        <w:rPr>
          <w:rFonts w:ascii="Times New Roman" w:hAnsi="Times New Roman" w:cs="Times New Roman"/>
          <w:i/>
          <w:sz w:val="24"/>
          <w:lang w:val="fr-FR"/>
        </w:rPr>
        <w:t>umbos</w:t>
      </w:r>
      <w:r w:rsidR="000329E9">
        <w:rPr>
          <w:rFonts w:ascii="Times New Roman" w:hAnsi="Times New Roman" w:cs="Times New Roman"/>
          <w:sz w:val="24"/>
          <w:lang w:val="fr-FR"/>
        </w:rPr>
        <w:t>]</w:t>
      </w:r>
      <w:r w:rsidR="000329E9" w:rsidRPr="000329E9">
        <w:rPr>
          <w:rFonts w:ascii="Times New Roman" w:hAnsi="Times New Roman" w:cs="Times New Roman"/>
          <w:sz w:val="24"/>
          <w:lang w:val="fr-FR"/>
        </w:rPr>
        <w:t xml:space="preserve"> du bouclier central a été renforcé grâce à une couture casquette en cuir. À l'arrière du bouclier, une poignée en cuir a été cousue.</w:t>
      </w:r>
      <w:r w:rsidR="000329E9" w:rsidRPr="000329E9">
        <w:rPr>
          <w:rFonts w:ascii="Times New Roman" w:hAnsi="Times New Roman" w:cs="Times New Roman"/>
          <w:i/>
          <w:sz w:val="24"/>
          <w:lang w:val="fr-FR"/>
        </w:rPr>
        <w:t xml:space="preserve"> </w:t>
      </w:r>
      <w:r w:rsidR="000329E9" w:rsidRPr="00452E7D">
        <w:rPr>
          <w:rFonts w:ascii="Times New Roman" w:hAnsi="Times New Roman" w:cs="Times New Roman"/>
          <w:sz w:val="24"/>
          <w:lang w:val="es-ES"/>
        </w:rPr>
        <w:t xml:space="preserve">(BIB 2954) </w:t>
      </w:r>
    </w:p>
    <w:p w14:paraId="2AACC92C" w14:textId="77777777" w:rsidR="00C40171" w:rsidRPr="00452E7D" w:rsidRDefault="00C40171" w:rsidP="008B4130">
      <w:pPr>
        <w:pStyle w:val="HTMLPreformatted"/>
        <w:jc w:val="both"/>
        <w:rPr>
          <w:rFonts w:ascii="Times New Roman" w:hAnsi="Times New Roman" w:cs="Times New Roman"/>
          <w:sz w:val="24"/>
          <w:lang w:val="es-ES"/>
        </w:rPr>
      </w:pPr>
    </w:p>
    <w:p w14:paraId="41AE75A0" w14:textId="79FF48E7" w:rsidR="00C40171" w:rsidRPr="00C40171" w:rsidRDefault="00C40171" w:rsidP="00C40171">
      <w:pPr>
        <w:pStyle w:val="HTMLPreformatted"/>
        <w:jc w:val="both"/>
        <w:rPr>
          <w:rFonts w:ascii="Times New Roman" w:hAnsi="Times New Roman" w:cs="Times New Roman"/>
          <w:sz w:val="24"/>
          <w:lang w:val="es-ES"/>
        </w:rPr>
      </w:pPr>
      <w:r w:rsidRPr="00312BA4">
        <w:rPr>
          <w:rFonts w:ascii="Times New Roman" w:hAnsi="Times New Roman" w:cs="Times New Roman"/>
          <w:sz w:val="24"/>
          <w:lang w:val="es-ES"/>
        </w:rPr>
        <w:t xml:space="preserve">Bouclier très proche de </w:t>
      </w:r>
      <w:hyperlink r:id="rId12743" w:anchor="Sit_Robledillo_Trujillo" w:history="1">
        <w:r w:rsidRPr="00312BA4">
          <w:rPr>
            <w:rStyle w:val="Hyperlink"/>
            <w:rFonts w:ascii="Times New Roman" w:hAnsi="Times New Roman" w:cs="Times New Roman"/>
            <w:sz w:val="24"/>
            <w:lang w:val="es-ES"/>
          </w:rPr>
          <w:t>Robledillo de Trujillo</w:t>
        </w:r>
      </w:hyperlink>
      <w:r w:rsidRPr="00312BA4">
        <w:rPr>
          <w:rFonts w:ascii="Times New Roman" w:hAnsi="Times New Roman" w:cs="Times New Roman"/>
          <w:sz w:val="24"/>
          <w:lang w:val="es-ES"/>
        </w:rPr>
        <w:t xml:space="preserve"> </w:t>
      </w:r>
      <w:r w:rsidRPr="00312BA4">
        <w:rPr>
          <w:rFonts w:ascii="Times New Roman" w:hAnsi="Times New Roman" w:cs="Times New Roman"/>
          <w:sz w:val="24"/>
          <w:lang w:val="es-ES" w:eastAsia="en-GB"/>
        </w:rPr>
        <w:t xml:space="preserve">(BIB 2954) </w:t>
      </w:r>
      <w:r w:rsidRPr="00312BA4">
        <w:rPr>
          <w:rFonts w:ascii="Times New Roman" w:hAnsi="Times New Roman" w:cs="Times New Roman"/>
          <w:sz w:val="24"/>
          <w:lang w:val="es-ES"/>
        </w:rPr>
        <w:t xml:space="preserve">v. </w:t>
      </w:r>
      <w:hyperlink r:id="rId12744" w:anchor="Sit_Froslunda" w:history="1">
        <w:r w:rsidRPr="00D046E5">
          <w:rPr>
            <w:rStyle w:val="Hyperlink"/>
            <w:rFonts w:ascii="Times New Roman" w:hAnsi="Times New Roman" w:cs="Times New Roman"/>
            <w:sz w:val="24"/>
            <w:lang w:val="es-ES"/>
          </w:rPr>
          <w:t>Froslunda</w:t>
        </w:r>
      </w:hyperlink>
      <w:r w:rsidRPr="00D046E5">
        <w:rPr>
          <w:rFonts w:ascii="Times New Roman" w:hAnsi="Times New Roman" w:cs="Times New Roman"/>
          <w:sz w:val="24"/>
          <w:lang w:val="es-ES" w:eastAsia="en-GB"/>
        </w:rPr>
        <w:t xml:space="preserve">, </w:t>
      </w:r>
      <w:hyperlink r:id="rId12745" w:anchor="Sit_Brozas_t_bouclierV" w:history="1">
        <w:r w:rsidRPr="00312BA4">
          <w:rPr>
            <w:rStyle w:val="Hyperlink"/>
            <w:rFonts w:ascii="Times New Roman" w:hAnsi="Times New Roman" w:cs="Times New Roman"/>
            <w:sz w:val="24"/>
            <w:lang w:val="es-ES"/>
          </w:rPr>
          <w:t>Brozas</w:t>
        </w:r>
      </w:hyperlink>
      <w:r w:rsidRPr="00312BA4">
        <w:rPr>
          <w:rFonts w:ascii="Times New Roman" w:hAnsi="Times New Roman" w:cs="Times New Roman"/>
          <w:sz w:val="24"/>
          <w:lang w:val="es-ES"/>
        </w:rPr>
        <w:t xml:space="preserve">, </w:t>
      </w:r>
      <w:hyperlink r:id="rId12746" w:anchor="Sit_Aldea_Rey_1_t_bouclierV" w:history="1">
        <w:r w:rsidRPr="00312BA4">
          <w:rPr>
            <w:rStyle w:val="Hyperlink"/>
            <w:rFonts w:ascii="Times New Roman" w:hAnsi="Times New Roman" w:cs="Times New Roman"/>
            <w:sz w:val="24"/>
            <w:lang w:val="es-ES"/>
          </w:rPr>
          <w:t>Aldea del Rey 1</w:t>
        </w:r>
      </w:hyperlink>
    </w:p>
    <w:p w14:paraId="5CE35064" w14:textId="77777777" w:rsidR="00C40171" w:rsidRPr="00C40171" w:rsidRDefault="00C40171" w:rsidP="008B4130">
      <w:pPr>
        <w:pStyle w:val="HTMLPreformatted"/>
        <w:jc w:val="both"/>
        <w:rPr>
          <w:rFonts w:ascii="Times New Roman" w:hAnsi="Times New Roman" w:cs="Times New Roman"/>
          <w:sz w:val="24"/>
          <w:lang w:val="es-ES"/>
        </w:rPr>
      </w:pPr>
    </w:p>
    <w:p w14:paraId="1790014B" w14:textId="77777777" w:rsidR="00C40171" w:rsidRPr="00C40171" w:rsidRDefault="00C40171" w:rsidP="008B4130">
      <w:pPr>
        <w:pStyle w:val="HTMLPreformatted"/>
        <w:jc w:val="both"/>
        <w:rPr>
          <w:rFonts w:ascii="Times New Roman" w:hAnsi="Times New Roman" w:cs="Times New Roman"/>
          <w:sz w:val="24"/>
          <w:lang w:val="es-ES"/>
        </w:rPr>
      </w:pPr>
    </w:p>
    <w:p w14:paraId="0A8E627B" w14:textId="77777777" w:rsidR="00C40171" w:rsidRDefault="00C40171" w:rsidP="00C40171">
      <w:pPr>
        <w:pStyle w:val="Heading2"/>
      </w:pPr>
      <w:r>
        <w:t>dimension</w:t>
      </w:r>
    </w:p>
    <w:p w14:paraId="1364C00F" w14:textId="77777777" w:rsidR="00C40171" w:rsidRDefault="00C40171" w:rsidP="008B4130">
      <w:pPr>
        <w:pStyle w:val="HTMLPreformatted"/>
        <w:jc w:val="both"/>
        <w:rPr>
          <w:rFonts w:ascii="Times New Roman" w:hAnsi="Times New Roman" w:cs="Times New Roman"/>
          <w:sz w:val="24"/>
          <w:lang w:val="fr-FR"/>
        </w:rPr>
      </w:pPr>
    </w:p>
    <w:p w14:paraId="1B28BBD8" w14:textId="77777777" w:rsidR="000329E9" w:rsidRDefault="000329E9" w:rsidP="008B4130">
      <w:pPr>
        <w:pStyle w:val="HTMLPreformatted"/>
        <w:jc w:val="both"/>
        <w:rPr>
          <w:rFonts w:ascii="Times New Roman" w:hAnsi="Times New Roman" w:cs="Times New Roman"/>
          <w:sz w:val="24"/>
          <w:lang w:val="fr-FR"/>
        </w:rPr>
      </w:pPr>
      <w:r>
        <w:rPr>
          <w:rFonts w:ascii="Times New Roman" w:hAnsi="Times New Roman" w:cs="Times New Roman"/>
          <w:sz w:val="24"/>
          <w:lang w:val="fr-FR"/>
        </w:rPr>
        <w:t>61 cm de diamètre à sa découverte, pu</w:t>
      </w:r>
      <w:r w:rsidR="001714A7">
        <w:rPr>
          <w:rFonts w:ascii="Times New Roman" w:hAnsi="Times New Roman" w:cs="Times New Roman"/>
          <w:sz w:val="24"/>
          <w:lang w:val="fr-FR"/>
        </w:rPr>
        <w:t>is 58/57 cm, 6/5 cm d'épaisseur</w:t>
      </w:r>
      <w:r>
        <w:rPr>
          <w:rFonts w:ascii="Times New Roman" w:hAnsi="Times New Roman" w:cs="Times New Roman"/>
          <w:sz w:val="24"/>
          <w:lang w:val="fr-FR"/>
        </w:rPr>
        <w:t xml:space="preserve"> (BIB 2954) </w:t>
      </w:r>
      <w:r w:rsidR="00C40171" w:rsidRPr="008B4130">
        <w:rPr>
          <w:rFonts w:ascii="Times New Roman" w:hAnsi="Times New Roman" w:cs="Times New Roman"/>
          <w:sz w:val="24"/>
          <w:lang w:val="fr-FR"/>
        </w:rPr>
        <w:t xml:space="preserve">C'est une pièce de 4-5mm d'épaisseur, mesurant environ 500mm avec trois </w:t>
      </w:r>
      <w:r w:rsidR="00C40171" w:rsidRPr="008B4130">
        <w:rPr>
          <w:rFonts w:ascii="Times New Roman" w:hAnsi="Times New Roman" w:cs="Times New Roman"/>
          <w:sz w:val="24"/>
          <w:lang w:val="fr-FR" w:eastAsia="en-GB"/>
        </w:rPr>
        <w:t xml:space="preserve">nervures concentriques </w:t>
      </w:r>
      <w:r w:rsidR="00C40171" w:rsidRPr="008B4130">
        <w:rPr>
          <w:rFonts w:ascii="Times New Roman" w:hAnsi="Times New Roman" w:cs="Times New Roman"/>
          <w:sz w:val="24"/>
          <w:lang w:val="fr-FR"/>
        </w:rPr>
        <w:t>de 7-10mm de profondeur (Molloy 2006) (BIB 2882)</w:t>
      </w:r>
      <w:r w:rsidR="00C40171">
        <w:rPr>
          <w:rFonts w:ascii="Times New Roman" w:hAnsi="Times New Roman" w:cs="Times New Roman"/>
          <w:sz w:val="24"/>
          <w:lang w:val="fr-FR"/>
        </w:rPr>
        <w:t xml:space="preserve"> </w:t>
      </w:r>
      <w:r w:rsidR="00C40171" w:rsidRPr="000329E9">
        <w:rPr>
          <w:rFonts w:ascii="Times New Roman" w:hAnsi="Times New Roman" w:cs="Times New Roman"/>
          <w:sz w:val="24"/>
          <w:lang w:val="fr-FR"/>
        </w:rPr>
        <w:t>Le bouclier a été fabriqué en une seule pièce de 5 à 6 mm cuir épais</w:t>
      </w:r>
      <w:r w:rsidR="00C40171">
        <w:rPr>
          <w:rFonts w:ascii="Times New Roman" w:hAnsi="Times New Roman" w:cs="Times New Roman"/>
          <w:sz w:val="24"/>
          <w:lang w:val="fr-FR"/>
        </w:rPr>
        <w:t xml:space="preserve"> (BIB 2954)</w:t>
      </w:r>
    </w:p>
    <w:p w14:paraId="04BB1062" w14:textId="77777777" w:rsidR="000329E9" w:rsidRDefault="000329E9" w:rsidP="008B4130">
      <w:pPr>
        <w:pStyle w:val="HTMLPreformatted"/>
        <w:jc w:val="both"/>
        <w:rPr>
          <w:rFonts w:ascii="Times New Roman" w:hAnsi="Times New Roman" w:cs="Times New Roman"/>
          <w:sz w:val="24"/>
          <w:lang w:val="fr-FR"/>
        </w:rPr>
      </w:pPr>
    </w:p>
    <w:p w14:paraId="17703AF3" w14:textId="77777777" w:rsidR="00C40171" w:rsidRPr="00452E7D" w:rsidRDefault="00C40171" w:rsidP="00C40171">
      <w:pPr>
        <w:pStyle w:val="Heading2"/>
        <w:rPr>
          <w:lang w:val="en-US"/>
        </w:rPr>
      </w:pPr>
      <w:r w:rsidRPr="00452E7D">
        <w:rPr>
          <w:lang w:val="en-US"/>
        </w:rPr>
        <w:t>datation</w:t>
      </w:r>
    </w:p>
    <w:p w14:paraId="47922A5C" w14:textId="77777777" w:rsidR="00C40171" w:rsidRPr="00452E7D" w:rsidRDefault="00C40171" w:rsidP="008B4130">
      <w:pPr>
        <w:pStyle w:val="HTMLPreformatted"/>
        <w:jc w:val="both"/>
        <w:rPr>
          <w:rFonts w:ascii="Times New Roman" w:hAnsi="Times New Roman" w:cs="Times New Roman"/>
          <w:sz w:val="24"/>
        </w:rPr>
      </w:pPr>
    </w:p>
    <w:p w14:paraId="4D6FDA19" w14:textId="4FDFC2DF" w:rsidR="000329E9" w:rsidRDefault="000329E9" w:rsidP="008B4130">
      <w:pPr>
        <w:pStyle w:val="HTMLPreformatted"/>
        <w:jc w:val="both"/>
        <w:rPr>
          <w:rFonts w:ascii="Times New Roman" w:hAnsi="Times New Roman" w:cs="Times New Roman"/>
          <w:sz w:val="24"/>
        </w:rPr>
      </w:pPr>
      <w:r w:rsidRPr="000329E9">
        <w:rPr>
          <w:rFonts w:ascii="Times New Roman" w:hAnsi="Times New Roman" w:cs="Times New Roman"/>
          <w:sz w:val="24"/>
        </w:rPr>
        <w:t xml:space="preserve">Datation: (Gr-45808: 2880±35 BP, </w:t>
      </w:r>
      <w:r w:rsidR="00E93547">
        <w:rPr>
          <w:rFonts w:ascii="Times New Roman" w:hAnsi="Times New Roman" w:cs="Times New Roman"/>
          <w:sz w:val="24"/>
        </w:rPr>
        <w:tab/>
      </w:r>
      <w:r w:rsidRPr="000329E9">
        <w:rPr>
          <w:rFonts w:ascii="Times New Roman" w:hAnsi="Times New Roman" w:cs="Times New Roman"/>
          <w:sz w:val="24"/>
        </w:rPr>
        <w:t xml:space="preserve"> cal BC; Uckelmann 2012: 159, fig. 27)</w:t>
      </w:r>
      <w:r>
        <w:rPr>
          <w:rFonts w:ascii="Times New Roman" w:hAnsi="Times New Roman" w:cs="Times New Roman"/>
          <w:sz w:val="24"/>
        </w:rPr>
        <w:t>(BIB 2954)</w:t>
      </w:r>
    </w:p>
    <w:p w14:paraId="570EC048" w14:textId="77777777" w:rsidR="00C40171" w:rsidRDefault="00C40171" w:rsidP="008B4130">
      <w:pPr>
        <w:pStyle w:val="HTMLPreformatted"/>
        <w:jc w:val="both"/>
        <w:rPr>
          <w:rFonts w:ascii="Times New Roman" w:hAnsi="Times New Roman" w:cs="Times New Roman"/>
          <w:sz w:val="24"/>
        </w:rPr>
      </w:pPr>
    </w:p>
    <w:p w14:paraId="6BF363C5" w14:textId="77777777" w:rsidR="000329E9" w:rsidRPr="00C40171" w:rsidRDefault="000329E9" w:rsidP="008B4130">
      <w:pPr>
        <w:pStyle w:val="HTMLPreformatted"/>
        <w:jc w:val="both"/>
        <w:rPr>
          <w:rFonts w:ascii="Times New Roman" w:hAnsi="Times New Roman" w:cs="Times New Roman"/>
          <w:sz w:val="24"/>
        </w:rPr>
      </w:pPr>
    </w:p>
    <w:p w14:paraId="73475FB2" w14:textId="77777777" w:rsidR="00C40171" w:rsidRDefault="00C40171" w:rsidP="00C40171">
      <w:pPr>
        <w:pStyle w:val="Heading2"/>
      </w:pPr>
      <w:r>
        <w:t>umbos</w:t>
      </w:r>
    </w:p>
    <w:p w14:paraId="142F157F" w14:textId="77777777" w:rsidR="00C40171" w:rsidRPr="00452E7D" w:rsidRDefault="00C40171" w:rsidP="008B4130">
      <w:pPr>
        <w:pStyle w:val="HTMLPreformatted"/>
        <w:jc w:val="both"/>
        <w:rPr>
          <w:rFonts w:ascii="Times New Roman" w:hAnsi="Times New Roman" w:cs="Times New Roman"/>
          <w:sz w:val="24"/>
          <w:lang w:val="fr-FR"/>
        </w:rPr>
      </w:pPr>
    </w:p>
    <w:p w14:paraId="6D5856EA" w14:textId="2B7769E5" w:rsidR="00C40171" w:rsidRPr="00C40171" w:rsidRDefault="00C40171" w:rsidP="008B4130">
      <w:pPr>
        <w:pStyle w:val="HTMLPreformatted"/>
        <w:jc w:val="both"/>
        <w:rPr>
          <w:rFonts w:ascii="Times New Roman" w:hAnsi="Times New Roman" w:cs="Times New Roman"/>
          <w:sz w:val="24"/>
          <w:lang w:val="fr-FR"/>
        </w:rPr>
      </w:pPr>
      <w:r w:rsidRPr="00C40171">
        <w:rPr>
          <w:rFonts w:ascii="Times New Roman" w:hAnsi="Times New Roman" w:cs="Times New Roman"/>
          <w:sz w:val="24"/>
          <w:lang w:val="fr-FR"/>
        </w:rPr>
        <w:t>environ 14 x 11 cm (SS BIB)</w:t>
      </w:r>
      <w:r>
        <w:rPr>
          <w:rFonts w:ascii="Times New Roman" w:hAnsi="Times New Roman" w:cs="Times New Roman"/>
          <w:sz w:val="24"/>
          <w:lang w:val="fr-FR"/>
        </w:rPr>
        <w:t xml:space="preserve"> superposable à l'</w:t>
      </w:r>
      <w:r w:rsidRPr="00334CBF">
        <w:rPr>
          <w:rFonts w:ascii="Times New Roman" w:hAnsi="Times New Roman" w:cs="Times New Roman"/>
          <w:i/>
          <w:sz w:val="24"/>
          <w:lang w:val="fr-FR"/>
        </w:rPr>
        <w:t>umbos</w:t>
      </w:r>
      <w:r>
        <w:rPr>
          <w:rFonts w:ascii="Times New Roman" w:hAnsi="Times New Roman" w:cs="Times New Roman"/>
          <w:sz w:val="24"/>
          <w:lang w:val="fr-FR"/>
        </w:rPr>
        <w:t xml:space="preserve"> de </w:t>
      </w:r>
      <w:hyperlink r:id="rId12747" w:anchor="Sit_Bangor" w:history="1">
        <w:r w:rsidRPr="008B4130">
          <w:rPr>
            <w:rStyle w:val="Hyperlink"/>
            <w:rFonts w:ascii="Times New Roman" w:hAnsi="Times New Roman" w:cs="Times New Roman"/>
            <w:sz w:val="24"/>
            <w:lang w:val="fr-FR"/>
          </w:rPr>
          <w:t>Bangor</w:t>
        </w:r>
      </w:hyperlink>
      <w:r>
        <w:rPr>
          <w:rFonts w:ascii="Times New Roman" w:hAnsi="Times New Roman" w:cs="Times New Roman"/>
          <w:sz w:val="24"/>
          <w:lang w:val="fr-FR"/>
        </w:rPr>
        <w:t xml:space="preserve"> (BIB 2881)</w:t>
      </w:r>
    </w:p>
    <w:p w14:paraId="710B4E88" w14:textId="77777777" w:rsidR="00C40171" w:rsidRPr="00C40171" w:rsidRDefault="00C40171" w:rsidP="008B4130">
      <w:pPr>
        <w:pStyle w:val="HTMLPreformatted"/>
        <w:jc w:val="both"/>
        <w:rPr>
          <w:rFonts w:ascii="Times New Roman" w:hAnsi="Times New Roman" w:cs="Times New Roman"/>
          <w:sz w:val="24"/>
          <w:lang w:val="fr-FR"/>
        </w:rPr>
      </w:pPr>
    </w:p>
    <w:p w14:paraId="59D0BD9A" w14:textId="77777777" w:rsidR="00C34BA2" w:rsidRPr="00452E7D" w:rsidRDefault="00C34BA2" w:rsidP="00242C0F">
      <w:pPr>
        <w:jc w:val="both"/>
        <w:rPr>
          <w:lang w:val="fr-FR"/>
        </w:rPr>
      </w:pPr>
    </w:p>
    <w:p w14:paraId="3806A313" w14:textId="77777777" w:rsidR="00D871D6" w:rsidRPr="0032190F" w:rsidRDefault="00D871D6" w:rsidP="00426FF9">
      <w:pPr>
        <w:pStyle w:val="Heading1"/>
      </w:pPr>
      <w:bookmarkStart w:id="5260" w:name="Sit_Kilmahamogue"/>
      <w:r w:rsidRPr="0032190F">
        <w:t>KILMAHAMOGUE</w:t>
      </w:r>
    </w:p>
    <w:bookmarkEnd w:id="5260"/>
    <w:p w14:paraId="71AAD97B" w14:textId="77777777" w:rsidR="00D871D6" w:rsidRPr="0032190F" w:rsidRDefault="00D871D6" w:rsidP="00242C0F">
      <w:pPr>
        <w:jc w:val="both"/>
        <w:rPr>
          <w:lang w:val="fr-FR"/>
        </w:rPr>
      </w:pPr>
    </w:p>
    <w:p w14:paraId="42662BC2" w14:textId="72E53F1B" w:rsidR="000329E9" w:rsidRDefault="00D871D6" w:rsidP="008B4130">
      <w:pPr>
        <w:autoSpaceDE w:val="0"/>
        <w:autoSpaceDN w:val="0"/>
        <w:adjustRightInd w:val="0"/>
        <w:rPr>
          <w:lang w:val="fr-FR" w:eastAsia="en-GB"/>
        </w:rPr>
      </w:pPr>
      <w:r w:rsidRPr="008B4130">
        <w:rPr>
          <w:szCs w:val="20"/>
          <w:lang w:val="fr-FR" w:eastAsia="en-GB"/>
        </w:rPr>
        <w:t xml:space="preserve">Kilmahamogue (Co Antrim, Irlande) </w:t>
      </w:r>
      <w:hyperlink r:id="rId12748" w:anchor="Cul_Precoloniale_Obj_bouclier_echancrV" w:history="1">
        <w:r w:rsidR="00C34BA2" w:rsidRPr="008B4130">
          <w:rPr>
            <w:rStyle w:val="Hyperlink"/>
            <w:szCs w:val="20"/>
            <w:lang w:val="fr-FR" w:eastAsia="en-GB"/>
          </w:rPr>
          <w:t>bouclier rond à échancure en V</w:t>
        </w:r>
      </w:hyperlink>
      <w:r w:rsidR="00C34BA2" w:rsidRPr="008B4130">
        <w:rPr>
          <w:szCs w:val="20"/>
          <w:lang w:val="fr-FR" w:eastAsia="en-GB"/>
        </w:rPr>
        <w:t xml:space="preserve"> </w:t>
      </w:r>
      <w:r w:rsidR="00C34BA2" w:rsidRPr="008B4130">
        <w:rPr>
          <w:lang w:val="fr-FR" w:eastAsia="en-GB"/>
        </w:rPr>
        <w:t>en bois d’érable daté d'avant 1132 BC (BIB 2187 p. 393)</w:t>
      </w:r>
      <w:r w:rsidR="008B4130" w:rsidRPr="008B4130">
        <w:rPr>
          <w:lang w:val="fr-FR" w:eastAsia="en-GB"/>
        </w:rPr>
        <w:t xml:space="preserve">. </w:t>
      </w:r>
      <w:r w:rsidR="000329E9">
        <w:rPr>
          <w:lang w:val="fr-FR" w:eastAsia="en-GB"/>
        </w:rPr>
        <w:t xml:space="preserve">47.5 cm de diamètre à sa découverte, actuellement 42.5/29.5 cm </w:t>
      </w:r>
      <w:r w:rsidR="000329E9">
        <w:rPr>
          <w:lang w:val="fr-FR"/>
        </w:rPr>
        <w:t>(BIB 2954)</w:t>
      </w:r>
    </w:p>
    <w:p w14:paraId="64A996DA" w14:textId="77777777" w:rsidR="000329E9" w:rsidRDefault="000329E9" w:rsidP="008B4130">
      <w:pPr>
        <w:autoSpaceDE w:val="0"/>
        <w:autoSpaceDN w:val="0"/>
        <w:adjustRightInd w:val="0"/>
        <w:rPr>
          <w:lang w:val="fr-FR" w:eastAsia="en-GB"/>
        </w:rPr>
      </w:pPr>
    </w:p>
    <w:p w14:paraId="590D202E" w14:textId="77777777" w:rsidR="00D871D6" w:rsidRDefault="008B4130" w:rsidP="008B4130">
      <w:pPr>
        <w:autoSpaceDE w:val="0"/>
        <w:autoSpaceDN w:val="0"/>
        <w:adjustRightInd w:val="0"/>
        <w:rPr>
          <w:lang w:val="fr-FR" w:eastAsia="en-GB"/>
        </w:rPr>
      </w:pPr>
      <w:r w:rsidRPr="008B4130">
        <w:rPr>
          <w:lang w:val="fr-FR" w:eastAsia="en-GB"/>
        </w:rPr>
        <w:t xml:space="preserve">Datation par 14C renvoyant à la 1e moitié du 2e millénaire ac </w:t>
      </w:r>
      <w:r w:rsidRPr="008B4130">
        <w:rPr>
          <w:szCs w:val="22"/>
          <w:lang w:val="fr-FR" w:eastAsia="en-GB"/>
        </w:rPr>
        <w:t xml:space="preserve">(Hedges </w:t>
      </w:r>
      <w:r w:rsidRPr="008B4130">
        <w:rPr>
          <w:i/>
          <w:iCs/>
          <w:szCs w:val="22"/>
          <w:lang w:val="fr-FR" w:eastAsia="en-GB"/>
        </w:rPr>
        <w:t xml:space="preserve">et al. </w:t>
      </w:r>
      <w:r w:rsidRPr="008B4130">
        <w:rPr>
          <w:szCs w:val="22"/>
          <w:lang w:val="fr-FR" w:eastAsia="en-GB"/>
        </w:rPr>
        <w:t>1991;Waddell 2000: 240)</w:t>
      </w:r>
      <w:r w:rsidRPr="008B4130">
        <w:rPr>
          <w:lang w:val="fr-FR" w:eastAsia="en-GB"/>
        </w:rPr>
        <w:t xml:space="preserve"> (BIB 2882)</w:t>
      </w:r>
      <w:r w:rsidR="000329E9">
        <w:rPr>
          <w:lang w:val="fr-FR" w:eastAsia="en-GB"/>
        </w:rPr>
        <w:t xml:space="preserve"> </w:t>
      </w:r>
    </w:p>
    <w:p w14:paraId="67986FA2" w14:textId="77777777" w:rsidR="007F709C" w:rsidRDefault="007F709C" w:rsidP="008B4130">
      <w:pPr>
        <w:autoSpaceDE w:val="0"/>
        <w:autoSpaceDN w:val="0"/>
        <w:adjustRightInd w:val="0"/>
        <w:rPr>
          <w:lang w:val="fr-FR" w:eastAsia="en-GB"/>
        </w:rPr>
      </w:pPr>
    </w:p>
    <w:tbl>
      <w:tblPr>
        <w:tblW w:w="877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120"/>
        <w:gridCol w:w="1367"/>
        <w:gridCol w:w="1007"/>
        <w:gridCol w:w="992"/>
        <w:gridCol w:w="1040"/>
        <w:gridCol w:w="1040"/>
        <w:gridCol w:w="2207"/>
      </w:tblGrid>
      <w:tr w:rsidR="007F709C" w:rsidRPr="007F709C" w14:paraId="4966DD01" w14:textId="77777777" w:rsidTr="001714A7">
        <w:trPr>
          <w:trHeight w:val="288"/>
          <w:jc w:val="center"/>
        </w:trPr>
        <w:tc>
          <w:tcPr>
            <w:tcW w:w="1120" w:type="dxa"/>
            <w:shd w:val="clear" w:color="auto" w:fill="auto"/>
            <w:noWrap/>
            <w:vAlign w:val="center"/>
            <w:hideMark/>
          </w:tcPr>
          <w:p w14:paraId="5DFF7B68" w14:textId="77777777" w:rsidR="007F709C" w:rsidRPr="007F709C" w:rsidRDefault="007F709C" w:rsidP="007F709C">
            <w:pPr>
              <w:autoSpaceDE w:val="0"/>
              <w:autoSpaceDN w:val="0"/>
              <w:adjustRightInd w:val="0"/>
              <w:rPr>
                <w:b/>
                <w:bCs/>
                <w:sz w:val="20"/>
                <w:lang w:val="fr-FR" w:eastAsia="en-GB"/>
              </w:rPr>
            </w:pPr>
            <w:r w:rsidRPr="007F709C">
              <w:rPr>
                <w:b/>
                <w:bCs/>
                <w:sz w:val="20"/>
                <w:lang w:val="fr-FR" w:eastAsia="en-GB"/>
              </w:rPr>
              <w:t>n° lab.</w:t>
            </w:r>
          </w:p>
        </w:tc>
        <w:tc>
          <w:tcPr>
            <w:tcW w:w="1367" w:type="dxa"/>
            <w:shd w:val="clear" w:color="auto" w:fill="auto"/>
            <w:noWrap/>
            <w:vAlign w:val="center"/>
            <w:hideMark/>
          </w:tcPr>
          <w:p w14:paraId="2D2E31A7" w14:textId="77777777" w:rsidR="007F709C" w:rsidRPr="007F709C" w:rsidRDefault="007F709C" w:rsidP="007F709C">
            <w:pPr>
              <w:autoSpaceDE w:val="0"/>
              <w:autoSpaceDN w:val="0"/>
              <w:adjustRightInd w:val="0"/>
              <w:rPr>
                <w:b/>
                <w:bCs/>
                <w:sz w:val="20"/>
                <w:lang w:val="fr-FR" w:eastAsia="en-GB"/>
              </w:rPr>
            </w:pPr>
            <w:r w:rsidRPr="007F709C">
              <w:rPr>
                <w:b/>
                <w:bCs/>
                <w:sz w:val="20"/>
                <w:lang w:val="fr-FR" w:eastAsia="en-GB"/>
              </w:rPr>
              <w:t>Taxon</w:t>
            </w:r>
          </w:p>
        </w:tc>
        <w:tc>
          <w:tcPr>
            <w:tcW w:w="1007" w:type="dxa"/>
            <w:shd w:val="clear" w:color="auto" w:fill="auto"/>
            <w:noWrap/>
            <w:vAlign w:val="center"/>
            <w:hideMark/>
          </w:tcPr>
          <w:p w14:paraId="6033AA95" w14:textId="77777777" w:rsidR="007F709C" w:rsidRPr="007F709C" w:rsidRDefault="007F709C" w:rsidP="007F709C">
            <w:pPr>
              <w:autoSpaceDE w:val="0"/>
              <w:autoSpaceDN w:val="0"/>
              <w:adjustRightInd w:val="0"/>
              <w:rPr>
                <w:b/>
                <w:bCs/>
                <w:sz w:val="20"/>
                <w:lang w:val="fr-FR" w:eastAsia="en-GB"/>
              </w:rPr>
            </w:pPr>
            <w:r w:rsidRPr="007F709C">
              <w:rPr>
                <w:b/>
                <w:bCs/>
                <w:sz w:val="20"/>
                <w:lang w:val="fr-FR" w:eastAsia="en-GB"/>
              </w:rPr>
              <w:t>Contexte</w:t>
            </w:r>
          </w:p>
        </w:tc>
        <w:tc>
          <w:tcPr>
            <w:tcW w:w="992" w:type="dxa"/>
            <w:shd w:val="clear" w:color="auto" w:fill="auto"/>
            <w:noWrap/>
            <w:vAlign w:val="center"/>
            <w:hideMark/>
          </w:tcPr>
          <w:p w14:paraId="39240AF1" w14:textId="77777777" w:rsidR="007F709C" w:rsidRPr="007F709C" w:rsidRDefault="007F709C" w:rsidP="007F709C">
            <w:pPr>
              <w:autoSpaceDE w:val="0"/>
              <w:autoSpaceDN w:val="0"/>
              <w:adjustRightInd w:val="0"/>
              <w:rPr>
                <w:b/>
                <w:bCs/>
                <w:sz w:val="20"/>
                <w:lang w:val="fr-FR" w:eastAsia="en-GB"/>
              </w:rPr>
            </w:pPr>
            <w:r w:rsidRPr="007F709C">
              <w:rPr>
                <w:b/>
                <w:bCs/>
                <w:sz w:val="20"/>
                <w:lang w:val="fr-FR" w:eastAsia="en-GB"/>
              </w:rPr>
              <w:t>BP</w:t>
            </w:r>
          </w:p>
        </w:tc>
        <w:tc>
          <w:tcPr>
            <w:tcW w:w="1040" w:type="dxa"/>
            <w:shd w:val="clear" w:color="auto" w:fill="auto"/>
            <w:noWrap/>
            <w:vAlign w:val="center"/>
            <w:hideMark/>
          </w:tcPr>
          <w:p w14:paraId="36C4A036" w14:textId="77777777" w:rsidR="007F709C" w:rsidRPr="007F709C" w:rsidRDefault="007F709C" w:rsidP="007F709C">
            <w:pPr>
              <w:autoSpaceDE w:val="0"/>
              <w:autoSpaceDN w:val="0"/>
              <w:adjustRightInd w:val="0"/>
              <w:rPr>
                <w:b/>
                <w:bCs/>
                <w:sz w:val="20"/>
                <w:lang w:val="fr-FR" w:eastAsia="en-GB"/>
              </w:rPr>
            </w:pPr>
            <w:r w:rsidRPr="007F709C">
              <w:rPr>
                <w:b/>
                <w:bCs/>
                <w:sz w:val="20"/>
                <w:lang w:val="fr-FR" w:eastAsia="en-GB"/>
              </w:rPr>
              <w:t>1s (cal BC)</w:t>
            </w:r>
          </w:p>
        </w:tc>
        <w:tc>
          <w:tcPr>
            <w:tcW w:w="1040" w:type="dxa"/>
            <w:shd w:val="clear" w:color="auto" w:fill="auto"/>
            <w:noWrap/>
            <w:vAlign w:val="center"/>
            <w:hideMark/>
          </w:tcPr>
          <w:p w14:paraId="3042F73C" w14:textId="77777777" w:rsidR="007F709C" w:rsidRPr="007F709C" w:rsidRDefault="007F709C" w:rsidP="007F709C">
            <w:pPr>
              <w:autoSpaceDE w:val="0"/>
              <w:autoSpaceDN w:val="0"/>
              <w:adjustRightInd w:val="0"/>
              <w:rPr>
                <w:b/>
                <w:bCs/>
                <w:sz w:val="20"/>
                <w:lang w:val="fr-FR" w:eastAsia="en-GB"/>
              </w:rPr>
            </w:pPr>
            <w:r w:rsidRPr="007F709C">
              <w:rPr>
                <w:b/>
                <w:bCs/>
                <w:sz w:val="20"/>
                <w:lang w:val="fr-FR" w:eastAsia="en-GB"/>
              </w:rPr>
              <w:t>2s (cal BC)</w:t>
            </w:r>
          </w:p>
        </w:tc>
        <w:tc>
          <w:tcPr>
            <w:tcW w:w="2207" w:type="dxa"/>
            <w:shd w:val="clear" w:color="auto" w:fill="auto"/>
            <w:noWrap/>
            <w:vAlign w:val="center"/>
            <w:hideMark/>
          </w:tcPr>
          <w:p w14:paraId="14137471" w14:textId="77777777" w:rsidR="007F709C" w:rsidRPr="007F709C" w:rsidRDefault="007F709C" w:rsidP="007F709C">
            <w:pPr>
              <w:autoSpaceDE w:val="0"/>
              <w:autoSpaceDN w:val="0"/>
              <w:adjustRightInd w:val="0"/>
              <w:rPr>
                <w:b/>
                <w:bCs/>
                <w:sz w:val="20"/>
                <w:lang w:val="fr-FR" w:eastAsia="en-GB"/>
              </w:rPr>
            </w:pPr>
            <w:r w:rsidRPr="007F709C">
              <w:rPr>
                <w:b/>
                <w:bCs/>
                <w:sz w:val="20"/>
                <w:lang w:val="fr-FR" w:eastAsia="en-GB"/>
              </w:rPr>
              <w:t>BIB</w:t>
            </w:r>
          </w:p>
        </w:tc>
      </w:tr>
      <w:tr w:rsidR="007F709C" w:rsidRPr="007F709C" w14:paraId="39FBD2AD" w14:textId="77777777" w:rsidTr="001714A7">
        <w:trPr>
          <w:trHeight w:val="288"/>
          <w:jc w:val="center"/>
        </w:trPr>
        <w:tc>
          <w:tcPr>
            <w:tcW w:w="1120" w:type="dxa"/>
            <w:shd w:val="clear" w:color="auto" w:fill="auto"/>
            <w:noWrap/>
            <w:vAlign w:val="bottom"/>
            <w:hideMark/>
          </w:tcPr>
          <w:p w14:paraId="0A3953EC" w14:textId="77777777" w:rsidR="007F709C" w:rsidRPr="007F709C" w:rsidRDefault="007F709C" w:rsidP="007F709C">
            <w:pPr>
              <w:autoSpaceDE w:val="0"/>
              <w:autoSpaceDN w:val="0"/>
              <w:adjustRightInd w:val="0"/>
              <w:rPr>
                <w:sz w:val="20"/>
                <w:lang w:val="fr-FR" w:eastAsia="en-GB"/>
              </w:rPr>
            </w:pPr>
            <w:r w:rsidRPr="007F709C">
              <w:rPr>
                <w:sz w:val="20"/>
                <w:lang w:val="fr-FR" w:eastAsia="en-GB"/>
              </w:rPr>
              <w:t>OxA-2429</w:t>
            </w:r>
          </w:p>
        </w:tc>
        <w:tc>
          <w:tcPr>
            <w:tcW w:w="1367" w:type="dxa"/>
            <w:shd w:val="clear" w:color="auto" w:fill="auto"/>
            <w:noWrap/>
            <w:vAlign w:val="bottom"/>
            <w:hideMark/>
          </w:tcPr>
          <w:p w14:paraId="54552F11" w14:textId="77777777" w:rsidR="007F709C" w:rsidRPr="007F709C" w:rsidRDefault="007F709C" w:rsidP="007F709C">
            <w:pPr>
              <w:autoSpaceDE w:val="0"/>
              <w:autoSpaceDN w:val="0"/>
              <w:adjustRightInd w:val="0"/>
              <w:rPr>
                <w:sz w:val="20"/>
                <w:lang w:val="fr-FR" w:eastAsia="en-GB"/>
              </w:rPr>
            </w:pPr>
            <w:r w:rsidRPr="007F709C">
              <w:rPr>
                <w:sz w:val="20"/>
                <w:lang w:val="fr-FR" w:eastAsia="en-GB"/>
              </w:rPr>
              <w:t>Madera (arce)</w:t>
            </w:r>
          </w:p>
        </w:tc>
        <w:tc>
          <w:tcPr>
            <w:tcW w:w="1007" w:type="dxa"/>
            <w:shd w:val="clear" w:color="auto" w:fill="auto"/>
            <w:noWrap/>
            <w:vAlign w:val="bottom"/>
            <w:hideMark/>
          </w:tcPr>
          <w:p w14:paraId="62FB9111" w14:textId="77777777" w:rsidR="007F709C" w:rsidRPr="007F709C" w:rsidRDefault="007F709C" w:rsidP="007F709C">
            <w:pPr>
              <w:autoSpaceDE w:val="0"/>
              <w:autoSpaceDN w:val="0"/>
              <w:adjustRightInd w:val="0"/>
              <w:rPr>
                <w:sz w:val="20"/>
                <w:lang w:val="fr-FR" w:eastAsia="en-GB"/>
              </w:rPr>
            </w:pPr>
            <w:r w:rsidRPr="007F709C">
              <w:rPr>
                <w:sz w:val="20"/>
                <w:lang w:val="fr-FR" w:eastAsia="en-GB"/>
              </w:rPr>
              <w:t>Ciénaga</w:t>
            </w:r>
          </w:p>
        </w:tc>
        <w:tc>
          <w:tcPr>
            <w:tcW w:w="992" w:type="dxa"/>
            <w:shd w:val="clear" w:color="auto" w:fill="auto"/>
            <w:noWrap/>
            <w:vAlign w:val="bottom"/>
            <w:hideMark/>
          </w:tcPr>
          <w:p w14:paraId="67F9169C" w14:textId="77777777" w:rsidR="007F709C" w:rsidRPr="007F709C" w:rsidRDefault="007F709C" w:rsidP="007F709C">
            <w:pPr>
              <w:autoSpaceDE w:val="0"/>
              <w:autoSpaceDN w:val="0"/>
              <w:adjustRightInd w:val="0"/>
              <w:rPr>
                <w:sz w:val="20"/>
                <w:lang w:val="fr-FR" w:eastAsia="en-GB"/>
              </w:rPr>
            </w:pPr>
            <w:r w:rsidRPr="007F709C">
              <w:rPr>
                <w:sz w:val="20"/>
                <w:lang w:val="fr-FR" w:eastAsia="en-GB"/>
              </w:rPr>
              <w:t>3445±70</w:t>
            </w:r>
          </w:p>
        </w:tc>
        <w:tc>
          <w:tcPr>
            <w:tcW w:w="1040" w:type="dxa"/>
            <w:shd w:val="clear" w:color="auto" w:fill="auto"/>
            <w:noWrap/>
            <w:vAlign w:val="bottom"/>
            <w:hideMark/>
          </w:tcPr>
          <w:p w14:paraId="59E54BEB" w14:textId="77777777" w:rsidR="007F709C" w:rsidRPr="007F709C" w:rsidRDefault="007F709C" w:rsidP="007F709C">
            <w:pPr>
              <w:autoSpaceDE w:val="0"/>
              <w:autoSpaceDN w:val="0"/>
              <w:adjustRightInd w:val="0"/>
              <w:rPr>
                <w:sz w:val="20"/>
                <w:lang w:val="fr-FR" w:eastAsia="en-GB"/>
              </w:rPr>
            </w:pPr>
            <w:r w:rsidRPr="007F709C">
              <w:rPr>
                <w:sz w:val="20"/>
                <w:lang w:val="fr-FR" w:eastAsia="en-GB"/>
              </w:rPr>
              <w:t>1879-1686</w:t>
            </w:r>
          </w:p>
        </w:tc>
        <w:tc>
          <w:tcPr>
            <w:tcW w:w="1040" w:type="dxa"/>
            <w:shd w:val="clear" w:color="auto" w:fill="auto"/>
            <w:noWrap/>
            <w:vAlign w:val="bottom"/>
            <w:hideMark/>
          </w:tcPr>
          <w:p w14:paraId="4C9E49C4" w14:textId="77777777" w:rsidR="007F709C" w:rsidRPr="007F709C" w:rsidRDefault="007F709C" w:rsidP="007F709C">
            <w:pPr>
              <w:autoSpaceDE w:val="0"/>
              <w:autoSpaceDN w:val="0"/>
              <w:adjustRightInd w:val="0"/>
              <w:rPr>
                <w:sz w:val="20"/>
                <w:lang w:val="fr-FR" w:eastAsia="en-GB"/>
              </w:rPr>
            </w:pPr>
            <w:r w:rsidRPr="007F709C">
              <w:rPr>
                <w:sz w:val="20"/>
                <w:lang w:val="fr-FR" w:eastAsia="en-GB"/>
              </w:rPr>
              <w:t>1943-1558</w:t>
            </w:r>
          </w:p>
        </w:tc>
        <w:tc>
          <w:tcPr>
            <w:tcW w:w="2207" w:type="dxa"/>
            <w:shd w:val="clear" w:color="auto" w:fill="auto"/>
            <w:noWrap/>
            <w:vAlign w:val="bottom"/>
            <w:hideMark/>
          </w:tcPr>
          <w:p w14:paraId="6F80C469" w14:textId="77777777" w:rsidR="007F709C" w:rsidRPr="007F709C" w:rsidRDefault="007F709C" w:rsidP="007F709C">
            <w:pPr>
              <w:autoSpaceDE w:val="0"/>
              <w:autoSpaceDN w:val="0"/>
              <w:adjustRightInd w:val="0"/>
              <w:rPr>
                <w:sz w:val="20"/>
                <w:lang w:val="fr-FR" w:eastAsia="en-GB"/>
              </w:rPr>
            </w:pPr>
            <w:r w:rsidRPr="007F709C">
              <w:rPr>
                <w:sz w:val="20"/>
                <w:lang w:val="fr-FR" w:eastAsia="en-GB"/>
              </w:rPr>
              <w:t>Hedges et olii 1991: 129</w:t>
            </w:r>
          </w:p>
        </w:tc>
      </w:tr>
    </w:tbl>
    <w:p w14:paraId="0CCE0B4C" w14:textId="77777777" w:rsidR="007F709C" w:rsidRPr="007F709C" w:rsidRDefault="007F709C" w:rsidP="007F709C">
      <w:pPr>
        <w:autoSpaceDE w:val="0"/>
        <w:autoSpaceDN w:val="0"/>
        <w:adjustRightInd w:val="0"/>
        <w:rPr>
          <w:lang w:val="fr-FR" w:eastAsia="en-GB"/>
        </w:rPr>
      </w:pPr>
      <w:r w:rsidRPr="007F709C">
        <w:rPr>
          <w:lang w:val="fr-FR" w:eastAsia="en-GB"/>
        </w:rPr>
        <w:t>(BIB 2187 tab. 1)</w:t>
      </w:r>
    </w:p>
    <w:p w14:paraId="57940AEB" w14:textId="77777777" w:rsidR="007F709C" w:rsidRDefault="007F709C" w:rsidP="008B4130">
      <w:pPr>
        <w:autoSpaceDE w:val="0"/>
        <w:autoSpaceDN w:val="0"/>
        <w:adjustRightInd w:val="0"/>
        <w:rPr>
          <w:lang w:val="fr-FR" w:eastAsia="en-GB"/>
        </w:rPr>
      </w:pPr>
    </w:p>
    <w:p w14:paraId="6573CEEE" w14:textId="77777777" w:rsidR="000329E9" w:rsidRPr="008B4130" w:rsidRDefault="000329E9" w:rsidP="00426FF9">
      <w:pPr>
        <w:pStyle w:val="Heading1"/>
      </w:pPr>
      <w:bookmarkStart w:id="5261" w:name="Sit_Churchfield"/>
      <w:r>
        <w:t>CHURCHFIELD</w:t>
      </w:r>
    </w:p>
    <w:bookmarkEnd w:id="5261"/>
    <w:p w14:paraId="26D68071" w14:textId="77777777" w:rsidR="000329E9" w:rsidRDefault="000329E9" w:rsidP="00242C0F">
      <w:pPr>
        <w:jc w:val="both"/>
        <w:rPr>
          <w:color w:val="101010"/>
          <w:szCs w:val="18"/>
          <w:lang w:eastAsia="en-GB"/>
        </w:rPr>
      </w:pPr>
    </w:p>
    <w:p w14:paraId="0E0A2BD2" w14:textId="642D0D93" w:rsidR="000329E9" w:rsidRPr="000329E9" w:rsidRDefault="000329E9" w:rsidP="000329E9">
      <w:pPr>
        <w:jc w:val="both"/>
        <w:rPr>
          <w:color w:val="101010"/>
          <w:szCs w:val="18"/>
          <w:lang w:val="fr-FR" w:eastAsia="en-GB"/>
        </w:rPr>
      </w:pPr>
      <w:r w:rsidRPr="000329E9">
        <w:rPr>
          <w:color w:val="101010"/>
          <w:szCs w:val="18"/>
          <w:lang w:val="fr-FR" w:eastAsia="en-GB"/>
        </w:rPr>
        <w:t>Churchfield</w:t>
      </w:r>
      <w:r>
        <w:rPr>
          <w:color w:val="101010"/>
          <w:szCs w:val="18"/>
          <w:lang w:val="fr-FR" w:eastAsia="en-GB"/>
        </w:rPr>
        <w:t xml:space="preserve"> </w:t>
      </w:r>
      <w:r w:rsidRPr="008B4130">
        <w:rPr>
          <w:lang w:val="fr-FR" w:eastAsia="en-GB"/>
        </w:rPr>
        <w:t xml:space="preserve">(Co Mayo, Irlande), </w:t>
      </w:r>
      <w:hyperlink r:id="rId12749" w:anchor="Cul_Precoloniale_Obj_bouclier_echancrV" w:history="1">
        <w:r w:rsidRPr="008B4130">
          <w:rPr>
            <w:rStyle w:val="Hyperlink"/>
            <w:lang w:val="fr-FR" w:eastAsia="en-GB"/>
          </w:rPr>
          <w:t>bouclier rond à échancure en V</w:t>
        </w:r>
      </w:hyperlink>
      <w:r w:rsidRPr="000329E9">
        <w:rPr>
          <w:lang w:val="fr-FR"/>
        </w:rPr>
        <w:t xml:space="preserve"> </w:t>
      </w:r>
      <w:r>
        <w:rPr>
          <w:lang w:val="fr-FR"/>
        </w:rPr>
        <w:t>(BIB 2954)</w:t>
      </w:r>
      <w:r w:rsidRPr="000329E9">
        <w:rPr>
          <w:lang w:val="fr-FR"/>
        </w:rPr>
        <w:t xml:space="preserve"> </w:t>
      </w:r>
      <w:r>
        <w:rPr>
          <w:lang w:val="fr-FR"/>
        </w:rPr>
        <w:t>en V (BIB 2954) 53.4/45.7 cm de diamètre (BIB 2954)</w:t>
      </w:r>
      <w:r w:rsidRPr="000329E9">
        <w:rPr>
          <w:i/>
          <w:lang w:val="fr-FR" w:eastAsia="en-GB"/>
        </w:rPr>
        <w:t xml:space="preserve"> Herzsprung symbol</w:t>
      </w:r>
      <w:r>
        <w:rPr>
          <w:lang w:val="fr-FR" w:eastAsia="en-GB"/>
        </w:rPr>
        <w:t xml:space="preserve"> </w:t>
      </w:r>
      <w:r>
        <w:rPr>
          <w:lang w:val="fr-FR"/>
        </w:rPr>
        <w:t>(BIB 2954)</w:t>
      </w:r>
    </w:p>
    <w:p w14:paraId="373FD6AE" w14:textId="77777777" w:rsidR="000329E9" w:rsidRPr="0032190F" w:rsidRDefault="000329E9" w:rsidP="00242C0F">
      <w:pPr>
        <w:jc w:val="both"/>
        <w:rPr>
          <w:lang w:val="fr-FR" w:eastAsia="en-GB"/>
        </w:rPr>
      </w:pPr>
    </w:p>
    <w:p w14:paraId="271B9E50" w14:textId="77777777" w:rsidR="00D871D6" w:rsidRPr="0032190F" w:rsidRDefault="00D871D6" w:rsidP="00426FF9">
      <w:pPr>
        <w:pStyle w:val="Heading1"/>
      </w:pPr>
      <w:bookmarkStart w:id="5262" w:name="Sit_Cloonlara"/>
      <w:r w:rsidRPr="0032190F">
        <w:t>CLOONLARA</w:t>
      </w:r>
    </w:p>
    <w:bookmarkEnd w:id="5262"/>
    <w:p w14:paraId="69953961" w14:textId="77777777" w:rsidR="00D871D6" w:rsidRDefault="00D871D6" w:rsidP="00242C0F">
      <w:pPr>
        <w:jc w:val="both"/>
        <w:rPr>
          <w:szCs w:val="20"/>
          <w:lang w:val="fr-FR" w:eastAsia="en-GB"/>
        </w:rPr>
      </w:pPr>
    </w:p>
    <w:p w14:paraId="1CC721AC" w14:textId="4BE6864A" w:rsidR="000329E9" w:rsidRPr="000329E9" w:rsidRDefault="00D871D6" w:rsidP="000329E9">
      <w:pPr>
        <w:pStyle w:val="HTMLPreformatted"/>
        <w:jc w:val="both"/>
        <w:rPr>
          <w:rFonts w:ascii="Times New Roman" w:hAnsi="Times New Roman" w:cs="Times New Roman"/>
          <w:sz w:val="24"/>
          <w:lang w:val="fr-FR" w:eastAsia="en-GB"/>
        </w:rPr>
      </w:pPr>
      <w:r w:rsidRPr="008B4130">
        <w:rPr>
          <w:rFonts w:ascii="Times New Roman" w:hAnsi="Times New Roman" w:cs="Times New Roman"/>
          <w:sz w:val="24"/>
          <w:lang w:val="fr-FR" w:eastAsia="en-GB"/>
        </w:rPr>
        <w:t>Cloonlara (Co Mayo, Irlande)</w:t>
      </w:r>
      <w:r w:rsidR="00C34BA2" w:rsidRPr="008B4130">
        <w:rPr>
          <w:rFonts w:ascii="Times New Roman" w:hAnsi="Times New Roman" w:cs="Times New Roman"/>
          <w:sz w:val="24"/>
          <w:lang w:val="fr-FR" w:eastAsia="en-GB"/>
        </w:rPr>
        <w:t xml:space="preserve">, </w:t>
      </w:r>
      <w:hyperlink r:id="rId12750" w:anchor="Cul_Precoloniale_Obj_bouclier_echancrV" w:history="1">
        <w:r w:rsidR="00C34BA2" w:rsidRPr="008B4130">
          <w:rPr>
            <w:rStyle w:val="Hyperlink"/>
            <w:rFonts w:ascii="Times New Roman" w:hAnsi="Times New Roman" w:cs="Times New Roman"/>
            <w:sz w:val="24"/>
            <w:lang w:val="fr-FR" w:eastAsia="en-GB"/>
          </w:rPr>
          <w:t>bouclier rond à échancure en V</w:t>
        </w:r>
      </w:hyperlink>
      <w:r w:rsidR="00C34BA2" w:rsidRPr="008B4130">
        <w:rPr>
          <w:rFonts w:ascii="Times New Roman" w:hAnsi="Times New Roman" w:cs="Times New Roman"/>
          <w:sz w:val="24"/>
          <w:lang w:val="fr-FR" w:eastAsia="en-GB"/>
        </w:rPr>
        <w:t xml:space="preserve"> en bois d’érable daté d'</w:t>
      </w:r>
      <w:r w:rsidRPr="008B4130">
        <w:rPr>
          <w:rFonts w:ascii="Times New Roman" w:hAnsi="Times New Roman" w:cs="Times New Roman"/>
          <w:sz w:val="24"/>
          <w:lang w:val="fr-FR" w:eastAsia="en-GB"/>
        </w:rPr>
        <w:t>avant 1132 BC (BIB 2187 p. 393)</w:t>
      </w:r>
      <w:r w:rsidR="008B4130" w:rsidRPr="008B4130">
        <w:rPr>
          <w:rFonts w:ascii="Times New Roman" w:hAnsi="Times New Roman" w:cs="Times New Roman"/>
          <w:sz w:val="24"/>
          <w:lang w:val="fr-FR" w:eastAsia="en-GB"/>
        </w:rPr>
        <w:t xml:space="preserve"> </w:t>
      </w:r>
      <w:r w:rsidR="000329E9">
        <w:rPr>
          <w:rFonts w:ascii="Times New Roman" w:hAnsi="Times New Roman" w:cs="Times New Roman"/>
          <w:sz w:val="24"/>
          <w:lang w:val="fr-FR" w:eastAsia="en-GB"/>
        </w:rPr>
        <w:t xml:space="preserve">en U </w:t>
      </w:r>
      <w:r w:rsidR="000329E9">
        <w:rPr>
          <w:rFonts w:ascii="Times New Roman" w:hAnsi="Times New Roman" w:cs="Times New Roman"/>
          <w:sz w:val="24"/>
          <w:lang w:val="fr-FR"/>
        </w:rPr>
        <w:t xml:space="preserve">(BIB 2954) </w:t>
      </w:r>
      <w:r w:rsidR="000329E9" w:rsidRPr="000329E9">
        <w:rPr>
          <w:rFonts w:ascii="Times New Roman" w:hAnsi="Times New Roman" w:cs="Times New Roman"/>
          <w:sz w:val="24"/>
          <w:lang w:val="fr-FR" w:eastAsia="en-GB"/>
        </w:rPr>
        <w:t xml:space="preserve">47 × 40,5 cm et a une épaisseur compris entre 2,6 et 6,6 </w:t>
      </w:r>
      <w:r w:rsidR="000329E9" w:rsidRPr="000329E9">
        <w:rPr>
          <w:rFonts w:ascii="Times New Roman" w:hAnsi="Times New Roman" w:cs="Times New Roman"/>
          <w:sz w:val="24"/>
          <w:lang w:val="fr-FR" w:eastAsia="en-GB"/>
        </w:rPr>
        <w:lastRenderedPageBreak/>
        <w:t>cm. Il doit avoir été taillé dans une seule pièce d'au moins 12,5 cm d'épaisseur, car il s'agit de l'épaisseur qui subsiste du bouclier corps et patron central. Il a quatre nervures avec des encoches en U entourant la partie centrale patron. Ils laissent un espace libre vers la jante, qui a également une légère Encoche en U. Le manche est sculpté dans le bois et est conservé sous le boss central sculpté</w:t>
      </w:r>
      <w:r w:rsidR="000329E9">
        <w:rPr>
          <w:rFonts w:ascii="Times New Roman" w:hAnsi="Times New Roman" w:cs="Times New Roman"/>
          <w:sz w:val="24"/>
          <w:lang w:val="fr-FR" w:eastAsia="en-GB"/>
        </w:rPr>
        <w:t xml:space="preserve"> </w:t>
      </w:r>
      <w:r w:rsidR="000329E9">
        <w:rPr>
          <w:rFonts w:ascii="Times New Roman" w:hAnsi="Times New Roman" w:cs="Times New Roman"/>
          <w:sz w:val="24"/>
          <w:lang w:val="fr-FR"/>
        </w:rPr>
        <w:t>(BIB 2954)</w:t>
      </w:r>
    </w:p>
    <w:p w14:paraId="1E637863" w14:textId="77777777" w:rsidR="000329E9" w:rsidRDefault="000329E9" w:rsidP="008B4130">
      <w:pPr>
        <w:pStyle w:val="HTMLPreformatted"/>
        <w:rPr>
          <w:rFonts w:ascii="Times New Roman" w:hAnsi="Times New Roman" w:cs="Times New Roman"/>
          <w:sz w:val="24"/>
          <w:lang w:val="fr-FR" w:eastAsia="en-GB"/>
        </w:rPr>
      </w:pPr>
    </w:p>
    <w:p w14:paraId="690E2A94" w14:textId="77777777" w:rsidR="00D871D6" w:rsidRDefault="008B4130" w:rsidP="008B4130">
      <w:pPr>
        <w:pStyle w:val="HTMLPreformatted"/>
        <w:rPr>
          <w:rFonts w:ascii="Times New Roman" w:hAnsi="Times New Roman" w:cs="Times New Roman"/>
          <w:sz w:val="24"/>
          <w:szCs w:val="22"/>
          <w:lang w:val="fr-FR" w:eastAsia="en-GB"/>
        </w:rPr>
      </w:pPr>
      <w:r w:rsidRPr="008B4130">
        <w:rPr>
          <w:rFonts w:ascii="Times New Roman" w:hAnsi="Times New Roman" w:cs="Times New Roman"/>
          <w:sz w:val="24"/>
          <w:lang w:val="fr-FR" w:eastAsia="en-GB"/>
        </w:rPr>
        <w:t xml:space="preserve">Daté par 14C vers </w:t>
      </w:r>
      <w:r w:rsidRPr="008B4130">
        <w:rPr>
          <w:rFonts w:ascii="Times New Roman" w:hAnsi="Times New Roman" w:cs="Times New Roman"/>
          <w:sz w:val="24"/>
          <w:szCs w:val="22"/>
          <w:lang w:val="fr-FR" w:eastAsia="en-GB"/>
        </w:rPr>
        <w:t xml:space="preserve">1200 BC (Hedges </w:t>
      </w:r>
      <w:r w:rsidRPr="008B4130">
        <w:rPr>
          <w:rFonts w:ascii="Times New Roman" w:hAnsi="Times New Roman" w:cs="Times New Roman"/>
          <w:i/>
          <w:iCs/>
          <w:sz w:val="24"/>
          <w:szCs w:val="22"/>
          <w:lang w:val="fr-FR" w:eastAsia="en-GB"/>
        </w:rPr>
        <w:t xml:space="preserve">et al. </w:t>
      </w:r>
      <w:r w:rsidRPr="008B4130">
        <w:rPr>
          <w:rFonts w:ascii="Times New Roman" w:hAnsi="Times New Roman" w:cs="Times New Roman"/>
          <w:sz w:val="24"/>
          <w:szCs w:val="22"/>
          <w:lang w:val="fr-FR" w:eastAsia="en-GB"/>
        </w:rPr>
        <w:t>1993)</w:t>
      </w:r>
    </w:p>
    <w:p w14:paraId="5F846DF1" w14:textId="77777777" w:rsidR="007F709C" w:rsidRDefault="007F709C" w:rsidP="008B4130">
      <w:pPr>
        <w:pStyle w:val="HTMLPreformatted"/>
        <w:rPr>
          <w:rFonts w:ascii="Times New Roman" w:hAnsi="Times New Roman" w:cs="Times New Roman"/>
          <w:sz w:val="24"/>
          <w:szCs w:val="22"/>
          <w:lang w:val="fr-FR" w:eastAsia="en-GB"/>
        </w:rPr>
      </w:pPr>
    </w:p>
    <w:tbl>
      <w:tblPr>
        <w:tblW w:w="927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120"/>
        <w:gridCol w:w="1420"/>
        <w:gridCol w:w="1460"/>
        <w:gridCol w:w="992"/>
        <w:gridCol w:w="1040"/>
        <w:gridCol w:w="1040"/>
        <w:gridCol w:w="2207"/>
      </w:tblGrid>
      <w:tr w:rsidR="007F709C" w:rsidRPr="007F709C" w14:paraId="214D228F" w14:textId="77777777" w:rsidTr="007F709C">
        <w:trPr>
          <w:trHeight w:val="288"/>
          <w:jc w:val="center"/>
        </w:trPr>
        <w:tc>
          <w:tcPr>
            <w:tcW w:w="1120" w:type="dxa"/>
            <w:shd w:val="clear" w:color="auto" w:fill="auto"/>
            <w:noWrap/>
            <w:vAlign w:val="center"/>
            <w:hideMark/>
          </w:tcPr>
          <w:p w14:paraId="767AB241" w14:textId="77777777" w:rsidR="007F709C" w:rsidRPr="007F709C" w:rsidRDefault="007F709C" w:rsidP="007F709C">
            <w:pPr>
              <w:pStyle w:val="HTMLPreformatted"/>
              <w:rPr>
                <w:rFonts w:ascii="Times New Roman" w:hAnsi="Times New Roman" w:cs="Times New Roman"/>
                <w:b/>
                <w:bCs/>
                <w:lang w:val="fr-FR"/>
              </w:rPr>
            </w:pPr>
            <w:r w:rsidRPr="007F709C">
              <w:rPr>
                <w:rFonts w:ascii="Times New Roman" w:hAnsi="Times New Roman" w:cs="Times New Roman"/>
                <w:b/>
                <w:bCs/>
                <w:lang w:val="fr-FR"/>
              </w:rPr>
              <w:t>n° lab.</w:t>
            </w:r>
          </w:p>
        </w:tc>
        <w:tc>
          <w:tcPr>
            <w:tcW w:w="1420" w:type="dxa"/>
            <w:shd w:val="clear" w:color="auto" w:fill="auto"/>
            <w:noWrap/>
            <w:vAlign w:val="center"/>
            <w:hideMark/>
          </w:tcPr>
          <w:p w14:paraId="5C15638B" w14:textId="77777777" w:rsidR="007F709C" w:rsidRPr="007F709C" w:rsidRDefault="007F709C" w:rsidP="007F709C">
            <w:pPr>
              <w:pStyle w:val="HTMLPreformatted"/>
              <w:rPr>
                <w:rFonts w:ascii="Times New Roman" w:hAnsi="Times New Roman" w:cs="Times New Roman"/>
                <w:b/>
                <w:bCs/>
                <w:lang w:val="fr-FR"/>
              </w:rPr>
            </w:pPr>
            <w:r w:rsidRPr="007F709C">
              <w:rPr>
                <w:rFonts w:ascii="Times New Roman" w:hAnsi="Times New Roman" w:cs="Times New Roman"/>
                <w:b/>
                <w:bCs/>
                <w:lang w:val="fr-FR"/>
              </w:rPr>
              <w:t>Taxon</w:t>
            </w:r>
          </w:p>
        </w:tc>
        <w:tc>
          <w:tcPr>
            <w:tcW w:w="1460" w:type="dxa"/>
            <w:shd w:val="clear" w:color="auto" w:fill="auto"/>
            <w:noWrap/>
            <w:vAlign w:val="center"/>
            <w:hideMark/>
          </w:tcPr>
          <w:p w14:paraId="3B98B61F" w14:textId="77777777" w:rsidR="007F709C" w:rsidRPr="007F709C" w:rsidRDefault="007F709C" w:rsidP="007F709C">
            <w:pPr>
              <w:pStyle w:val="HTMLPreformatted"/>
              <w:rPr>
                <w:rFonts w:ascii="Times New Roman" w:hAnsi="Times New Roman" w:cs="Times New Roman"/>
                <w:b/>
                <w:bCs/>
                <w:lang w:val="fr-FR"/>
              </w:rPr>
            </w:pPr>
            <w:r w:rsidRPr="007F709C">
              <w:rPr>
                <w:rFonts w:ascii="Times New Roman" w:hAnsi="Times New Roman" w:cs="Times New Roman"/>
                <w:b/>
                <w:bCs/>
                <w:lang w:val="fr-FR"/>
              </w:rPr>
              <w:t>Contexte</w:t>
            </w:r>
          </w:p>
        </w:tc>
        <w:tc>
          <w:tcPr>
            <w:tcW w:w="992" w:type="dxa"/>
            <w:shd w:val="clear" w:color="auto" w:fill="auto"/>
            <w:noWrap/>
            <w:vAlign w:val="center"/>
            <w:hideMark/>
          </w:tcPr>
          <w:p w14:paraId="6C8F88F1" w14:textId="77777777" w:rsidR="007F709C" w:rsidRPr="007F709C" w:rsidRDefault="007F709C" w:rsidP="007F709C">
            <w:pPr>
              <w:pStyle w:val="HTMLPreformatted"/>
              <w:rPr>
                <w:rFonts w:ascii="Times New Roman" w:hAnsi="Times New Roman" w:cs="Times New Roman"/>
                <w:b/>
                <w:bCs/>
                <w:lang w:val="fr-FR"/>
              </w:rPr>
            </w:pPr>
            <w:r w:rsidRPr="007F709C">
              <w:rPr>
                <w:rFonts w:ascii="Times New Roman" w:hAnsi="Times New Roman" w:cs="Times New Roman"/>
                <w:b/>
                <w:bCs/>
                <w:lang w:val="fr-FR"/>
              </w:rPr>
              <w:t>BP</w:t>
            </w:r>
          </w:p>
        </w:tc>
        <w:tc>
          <w:tcPr>
            <w:tcW w:w="1040" w:type="dxa"/>
            <w:shd w:val="clear" w:color="auto" w:fill="auto"/>
            <w:noWrap/>
            <w:vAlign w:val="center"/>
            <w:hideMark/>
          </w:tcPr>
          <w:p w14:paraId="598582E8" w14:textId="77777777" w:rsidR="007F709C" w:rsidRPr="007F709C" w:rsidRDefault="007F709C" w:rsidP="007F709C">
            <w:pPr>
              <w:pStyle w:val="HTMLPreformatted"/>
              <w:rPr>
                <w:rFonts w:ascii="Times New Roman" w:hAnsi="Times New Roman" w:cs="Times New Roman"/>
                <w:b/>
                <w:bCs/>
                <w:lang w:val="fr-FR"/>
              </w:rPr>
            </w:pPr>
            <w:r w:rsidRPr="007F709C">
              <w:rPr>
                <w:rFonts w:ascii="Times New Roman" w:hAnsi="Times New Roman" w:cs="Times New Roman"/>
                <w:b/>
                <w:bCs/>
                <w:lang w:val="fr-FR"/>
              </w:rPr>
              <w:t>1s (cal BC)</w:t>
            </w:r>
          </w:p>
        </w:tc>
        <w:tc>
          <w:tcPr>
            <w:tcW w:w="1040" w:type="dxa"/>
            <w:shd w:val="clear" w:color="auto" w:fill="auto"/>
            <w:noWrap/>
            <w:vAlign w:val="center"/>
            <w:hideMark/>
          </w:tcPr>
          <w:p w14:paraId="71FBD3C6" w14:textId="77777777" w:rsidR="007F709C" w:rsidRPr="007F709C" w:rsidRDefault="007F709C" w:rsidP="007F709C">
            <w:pPr>
              <w:pStyle w:val="HTMLPreformatted"/>
              <w:rPr>
                <w:rFonts w:ascii="Times New Roman" w:hAnsi="Times New Roman" w:cs="Times New Roman"/>
                <w:b/>
                <w:bCs/>
                <w:lang w:val="fr-FR"/>
              </w:rPr>
            </w:pPr>
            <w:r w:rsidRPr="007F709C">
              <w:rPr>
                <w:rFonts w:ascii="Times New Roman" w:hAnsi="Times New Roman" w:cs="Times New Roman"/>
                <w:b/>
                <w:bCs/>
                <w:lang w:val="fr-FR"/>
              </w:rPr>
              <w:t>2s (cal BC)</w:t>
            </w:r>
          </w:p>
        </w:tc>
        <w:tc>
          <w:tcPr>
            <w:tcW w:w="2207" w:type="dxa"/>
            <w:shd w:val="clear" w:color="auto" w:fill="auto"/>
            <w:noWrap/>
            <w:vAlign w:val="center"/>
            <w:hideMark/>
          </w:tcPr>
          <w:p w14:paraId="64F8366F" w14:textId="77777777" w:rsidR="007F709C" w:rsidRPr="007F709C" w:rsidRDefault="007F709C" w:rsidP="007F709C">
            <w:pPr>
              <w:pStyle w:val="HTMLPreformatted"/>
              <w:rPr>
                <w:rFonts w:ascii="Times New Roman" w:hAnsi="Times New Roman" w:cs="Times New Roman"/>
                <w:b/>
                <w:bCs/>
                <w:lang w:val="fr-FR"/>
              </w:rPr>
            </w:pPr>
            <w:r w:rsidRPr="007F709C">
              <w:rPr>
                <w:rFonts w:ascii="Times New Roman" w:hAnsi="Times New Roman" w:cs="Times New Roman"/>
                <w:b/>
                <w:bCs/>
                <w:lang w:val="fr-FR"/>
              </w:rPr>
              <w:t>BIB</w:t>
            </w:r>
          </w:p>
        </w:tc>
      </w:tr>
      <w:tr w:rsidR="007F709C" w:rsidRPr="007F709C" w14:paraId="44DD1224" w14:textId="77777777" w:rsidTr="007F709C">
        <w:trPr>
          <w:trHeight w:val="288"/>
          <w:jc w:val="center"/>
        </w:trPr>
        <w:tc>
          <w:tcPr>
            <w:tcW w:w="1120" w:type="dxa"/>
            <w:shd w:val="clear" w:color="auto" w:fill="auto"/>
            <w:noWrap/>
            <w:vAlign w:val="bottom"/>
            <w:hideMark/>
          </w:tcPr>
          <w:p w14:paraId="27338072" w14:textId="77777777" w:rsidR="007F709C" w:rsidRPr="007F709C" w:rsidRDefault="007F709C" w:rsidP="007F709C">
            <w:pPr>
              <w:pStyle w:val="HTMLPreformatted"/>
              <w:rPr>
                <w:rFonts w:ascii="Times New Roman" w:hAnsi="Times New Roman" w:cs="Times New Roman"/>
                <w:lang w:val="fr-FR"/>
              </w:rPr>
            </w:pPr>
            <w:r w:rsidRPr="007F709C">
              <w:rPr>
                <w:rFonts w:ascii="Times New Roman" w:hAnsi="Times New Roman" w:cs="Times New Roman"/>
                <w:lang w:val="fr-FR"/>
              </w:rPr>
              <w:t>OxA-32.28</w:t>
            </w:r>
          </w:p>
        </w:tc>
        <w:tc>
          <w:tcPr>
            <w:tcW w:w="1420" w:type="dxa"/>
            <w:shd w:val="clear" w:color="auto" w:fill="auto"/>
            <w:noWrap/>
            <w:vAlign w:val="bottom"/>
            <w:hideMark/>
          </w:tcPr>
          <w:p w14:paraId="7DD36D9A" w14:textId="77777777" w:rsidR="007F709C" w:rsidRPr="007F709C" w:rsidRDefault="007F709C" w:rsidP="007F709C">
            <w:pPr>
              <w:pStyle w:val="HTMLPreformatted"/>
              <w:rPr>
                <w:rFonts w:ascii="Times New Roman" w:hAnsi="Times New Roman" w:cs="Times New Roman"/>
                <w:lang w:val="fr-FR"/>
              </w:rPr>
            </w:pPr>
            <w:r w:rsidRPr="007F709C">
              <w:rPr>
                <w:rFonts w:ascii="Times New Roman" w:hAnsi="Times New Roman" w:cs="Times New Roman"/>
                <w:lang w:val="fr-FR"/>
              </w:rPr>
              <w:t>Madera (arce)</w:t>
            </w:r>
          </w:p>
        </w:tc>
        <w:tc>
          <w:tcPr>
            <w:tcW w:w="1460" w:type="dxa"/>
            <w:shd w:val="clear" w:color="auto" w:fill="auto"/>
            <w:noWrap/>
            <w:vAlign w:val="bottom"/>
            <w:hideMark/>
          </w:tcPr>
          <w:p w14:paraId="3320A522" w14:textId="77777777" w:rsidR="007F709C" w:rsidRPr="007F709C" w:rsidRDefault="007F709C" w:rsidP="007F709C">
            <w:pPr>
              <w:pStyle w:val="HTMLPreformatted"/>
              <w:rPr>
                <w:rFonts w:ascii="Times New Roman" w:hAnsi="Times New Roman" w:cs="Times New Roman"/>
                <w:lang w:val="fr-FR"/>
              </w:rPr>
            </w:pPr>
            <w:r w:rsidRPr="007F709C">
              <w:rPr>
                <w:rFonts w:ascii="Times New Roman" w:hAnsi="Times New Roman" w:cs="Times New Roman"/>
                <w:lang w:val="fr-FR"/>
              </w:rPr>
              <w:t>Ciénaga</w:t>
            </w:r>
          </w:p>
        </w:tc>
        <w:tc>
          <w:tcPr>
            <w:tcW w:w="992" w:type="dxa"/>
            <w:shd w:val="clear" w:color="auto" w:fill="auto"/>
            <w:noWrap/>
            <w:vAlign w:val="bottom"/>
            <w:hideMark/>
          </w:tcPr>
          <w:p w14:paraId="066BCA51" w14:textId="77777777" w:rsidR="007F709C" w:rsidRPr="007F709C" w:rsidRDefault="007F709C" w:rsidP="007F709C">
            <w:pPr>
              <w:pStyle w:val="HTMLPreformatted"/>
              <w:rPr>
                <w:rFonts w:ascii="Times New Roman" w:hAnsi="Times New Roman" w:cs="Times New Roman"/>
                <w:lang w:val="fr-FR"/>
              </w:rPr>
            </w:pPr>
            <w:r w:rsidRPr="007F709C">
              <w:rPr>
                <w:rFonts w:ascii="Times New Roman" w:hAnsi="Times New Roman" w:cs="Times New Roman"/>
                <w:lang w:val="fr-FR"/>
              </w:rPr>
              <w:t>3150±90</w:t>
            </w:r>
          </w:p>
        </w:tc>
        <w:tc>
          <w:tcPr>
            <w:tcW w:w="1040" w:type="dxa"/>
            <w:shd w:val="clear" w:color="auto" w:fill="auto"/>
            <w:noWrap/>
            <w:vAlign w:val="bottom"/>
            <w:hideMark/>
          </w:tcPr>
          <w:p w14:paraId="703D4B68" w14:textId="77777777" w:rsidR="007F709C" w:rsidRPr="007F709C" w:rsidRDefault="007F709C" w:rsidP="007F709C">
            <w:pPr>
              <w:pStyle w:val="HTMLPreformatted"/>
              <w:rPr>
                <w:rFonts w:ascii="Times New Roman" w:hAnsi="Times New Roman" w:cs="Times New Roman"/>
                <w:lang w:val="fr-FR"/>
              </w:rPr>
            </w:pPr>
            <w:r w:rsidRPr="007F709C">
              <w:rPr>
                <w:rFonts w:ascii="Times New Roman" w:hAnsi="Times New Roman" w:cs="Times New Roman"/>
                <w:lang w:val="fr-FR"/>
              </w:rPr>
              <w:t>1520-1311</w:t>
            </w:r>
          </w:p>
        </w:tc>
        <w:tc>
          <w:tcPr>
            <w:tcW w:w="1040" w:type="dxa"/>
            <w:shd w:val="clear" w:color="auto" w:fill="auto"/>
            <w:noWrap/>
            <w:vAlign w:val="bottom"/>
            <w:hideMark/>
          </w:tcPr>
          <w:p w14:paraId="7A82C7A5" w14:textId="77777777" w:rsidR="007F709C" w:rsidRPr="007F709C" w:rsidRDefault="007F709C" w:rsidP="007F709C">
            <w:pPr>
              <w:pStyle w:val="HTMLPreformatted"/>
              <w:rPr>
                <w:rFonts w:ascii="Times New Roman" w:hAnsi="Times New Roman" w:cs="Times New Roman"/>
                <w:lang w:val="fr-FR"/>
              </w:rPr>
            </w:pPr>
            <w:r w:rsidRPr="007F709C">
              <w:rPr>
                <w:rFonts w:ascii="Times New Roman" w:hAnsi="Times New Roman" w:cs="Times New Roman"/>
                <w:lang w:val="fr-FR"/>
              </w:rPr>
              <w:t>1633-1132</w:t>
            </w:r>
          </w:p>
        </w:tc>
        <w:tc>
          <w:tcPr>
            <w:tcW w:w="2207" w:type="dxa"/>
            <w:shd w:val="clear" w:color="auto" w:fill="auto"/>
            <w:noWrap/>
            <w:vAlign w:val="bottom"/>
            <w:hideMark/>
          </w:tcPr>
          <w:p w14:paraId="0631F051" w14:textId="77777777" w:rsidR="007F709C" w:rsidRPr="007F709C" w:rsidRDefault="007F709C" w:rsidP="007F709C">
            <w:pPr>
              <w:pStyle w:val="HTMLPreformatted"/>
              <w:rPr>
                <w:rFonts w:ascii="Times New Roman" w:hAnsi="Times New Roman" w:cs="Times New Roman"/>
                <w:lang w:val="fr-FR"/>
              </w:rPr>
            </w:pPr>
            <w:r w:rsidRPr="007F709C">
              <w:rPr>
                <w:rFonts w:ascii="Times New Roman" w:hAnsi="Times New Roman" w:cs="Times New Roman"/>
                <w:lang w:val="fr-FR"/>
              </w:rPr>
              <w:t>Hedges et olii 1993: 316</w:t>
            </w:r>
          </w:p>
        </w:tc>
      </w:tr>
    </w:tbl>
    <w:p w14:paraId="700DCA30" w14:textId="77777777" w:rsidR="007F709C" w:rsidRPr="007F709C" w:rsidRDefault="007F709C" w:rsidP="007F709C">
      <w:pPr>
        <w:pStyle w:val="HTMLPreformatted"/>
        <w:rPr>
          <w:rFonts w:ascii="Times New Roman" w:hAnsi="Times New Roman" w:cs="Times New Roman"/>
          <w:sz w:val="24"/>
          <w:lang w:val="fr-FR"/>
        </w:rPr>
      </w:pPr>
      <w:r w:rsidRPr="007F709C">
        <w:rPr>
          <w:rFonts w:ascii="Times New Roman" w:hAnsi="Times New Roman" w:cs="Times New Roman"/>
          <w:sz w:val="24"/>
          <w:lang w:val="fr-FR"/>
        </w:rPr>
        <w:t>(BIB 2187 tab. 1)</w:t>
      </w:r>
    </w:p>
    <w:p w14:paraId="5C128ED8" w14:textId="77777777" w:rsidR="007F709C" w:rsidRPr="008B4130" w:rsidRDefault="007F709C" w:rsidP="008B4130">
      <w:pPr>
        <w:pStyle w:val="HTMLPreformatted"/>
        <w:rPr>
          <w:rFonts w:ascii="Times New Roman" w:hAnsi="Times New Roman" w:cs="Times New Roman"/>
          <w:sz w:val="24"/>
          <w:lang w:val="fr-FR"/>
        </w:rPr>
      </w:pPr>
    </w:p>
    <w:p w14:paraId="4EFED49A" w14:textId="77777777" w:rsidR="008B4130" w:rsidRDefault="008B4130" w:rsidP="00C34BA2">
      <w:pPr>
        <w:jc w:val="both"/>
        <w:rPr>
          <w:lang w:val="fr-FR" w:eastAsia="en-GB"/>
        </w:rPr>
      </w:pPr>
    </w:p>
    <w:p w14:paraId="212EF383" w14:textId="77777777" w:rsidR="008B4130" w:rsidRDefault="008B4130" w:rsidP="00426FF9">
      <w:pPr>
        <w:pStyle w:val="Heading1"/>
      </w:pPr>
      <w:bookmarkStart w:id="5263" w:name="Sit_Anandale"/>
      <w:r>
        <w:t>ANANDALE</w:t>
      </w:r>
    </w:p>
    <w:bookmarkEnd w:id="5263"/>
    <w:p w14:paraId="21409AB8" w14:textId="77777777" w:rsidR="008B4130" w:rsidRDefault="008B4130" w:rsidP="00C34BA2">
      <w:pPr>
        <w:jc w:val="both"/>
        <w:rPr>
          <w:lang w:val="fr-FR" w:eastAsia="en-GB"/>
        </w:rPr>
      </w:pPr>
    </w:p>
    <w:p w14:paraId="467C4C2D" w14:textId="5A0813E1" w:rsidR="008B4130" w:rsidRDefault="008B4130" w:rsidP="00C34BA2">
      <w:pPr>
        <w:jc w:val="both"/>
        <w:rPr>
          <w:lang w:val="fr-FR"/>
        </w:rPr>
      </w:pPr>
      <w:r>
        <w:rPr>
          <w:lang w:val="fr-FR" w:eastAsia="en-GB"/>
        </w:rPr>
        <w:t>Irlande</w:t>
      </w:r>
      <w:r w:rsidR="000329E9">
        <w:rPr>
          <w:lang w:val="fr-FR" w:eastAsia="en-GB"/>
        </w:rPr>
        <w:t>, Co. Leitrim</w:t>
      </w:r>
      <w:r>
        <w:rPr>
          <w:lang w:val="fr-FR" w:eastAsia="en-GB"/>
        </w:rPr>
        <w:t xml:space="preserve">. </w:t>
      </w:r>
      <w:hyperlink r:id="rId12751" w:anchor="Cul_Precoloniale_Obj_bouclier_echancrV" w:history="1">
        <w:r w:rsidRPr="008B4130">
          <w:rPr>
            <w:rStyle w:val="Hyperlink"/>
            <w:szCs w:val="20"/>
            <w:lang w:val="fr-FR" w:eastAsia="en-GB"/>
          </w:rPr>
          <w:t>bouclier rond à échancure en V</w:t>
        </w:r>
      </w:hyperlink>
      <w:r w:rsidRPr="008B4130">
        <w:rPr>
          <w:szCs w:val="20"/>
          <w:lang w:val="fr-FR" w:eastAsia="en-GB"/>
        </w:rPr>
        <w:t xml:space="preserve"> </w:t>
      </w:r>
      <w:r w:rsidRPr="008B4130">
        <w:rPr>
          <w:lang w:val="fr-FR" w:eastAsia="en-GB"/>
        </w:rPr>
        <w:t>en bois</w:t>
      </w:r>
      <w:r>
        <w:rPr>
          <w:lang w:val="fr-FR" w:eastAsia="en-GB"/>
        </w:rPr>
        <w:t xml:space="preserve"> à nervures concentriques (BIB 2882)</w:t>
      </w:r>
      <w:r w:rsidRPr="008B4130">
        <w:rPr>
          <w:lang w:val="fr-FR"/>
        </w:rPr>
        <w:t xml:space="preserve"> probablement de 655 mm ou plus dans son diamètre d'origine </w:t>
      </w:r>
      <w:r w:rsidRPr="008B4130">
        <w:rPr>
          <w:szCs w:val="20"/>
          <w:lang w:val="fr-FR"/>
        </w:rPr>
        <w:t>et en moyenne 13mm d'épaisseur. C'était un objet assez robuste pesant à peine plus de</w:t>
      </w:r>
      <w:r w:rsidRPr="008B4130">
        <w:rPr>
          <w:lang w:val="fr-FR"/>
        </w:rPr>
        <w:t xml:space="preserve"> </w:t>
      </w:r>
      <w:r w:rsidRPr="008B4130">
        <w:rPr>
          <w:szCs w:val="20"/>
          <w:lang w:val="fr-FR"/>
        </w:rPr>
        <w:t>1,8 kg</w:t>
      </w:r>
      <w:r w:rsidRPr="008B4130">
        <w:rPr>
          <w:lang w:val="fr-FR"/>
        </w:rPr>
        <w:t xml:space="preserve"> (BIB 2882)</w:t>
      </w:r>
      <w:r w:rsidR="000329E9">
        <w:rPr>
          <w:lang w:val="fr-FR"/>
        </w:rPr>
        <w:t xml:space="preserve"> en U (</w:t>
      </w:r>
      <w:r w:rsidR="000329E9" w:rsidRPr="000329E9">
        <w:rPr>
          <w:i/>
          <w:lang w:val="fr-FR"/>
        </w:rPr>
        <w:t>U-notches</w:t>
      </w:r>
      <w:r w:rsidR="000329E9">
        <w:rPr>
          <w:lang w:val="fr-FR"/>
        </w:rPr>
        <w:t>) (BIB 2954)</w:t>
      </w:r>
    </w:p>
    <w:p w14:paraId="29833131" w14:textId="77777777" w:rsidR="008B4130" w:rsidRDefault="008B4130" w:rsidP="00C34BA2">
      <w:pPr>
        <w:jc w:val="both"/>
        <w:rPr>
          <w:lang w:val="fr-FR"/>
        </w:rPr>
      </w:pPr>
    </w:p>
    <w:p w14:paraId="2902EC49" w14:textId="77777777" w:rsidR="008B4130" w:rsidRDefault="008B4130" w:rsidP="00426FF9">
      <w:pPr>
        <w:pStyle w:val="Heading1"/>
      </w:pPr>
      <w:bookmarkStart w:id="5264" w:name="Sit_Barry_Beg"/>
      <w:r>
        <w:t>BARRY BEG</w:t>
      </w:r>
    </w:p>
    <w:bookmarkEnd w:id="5264"/>
    <w:p w14:paraId="702F6AEF" w14:textId="77777777" w:rsidR="008B4130" w:rsidRDefault="008B4130" w:rsidP="00C34BA2">
      <w:pPr>
        <w:jc w:val="both"/>
        <w:rPr>
          <w:lang w:val="fr-FR"/>
        </w:rPr>
      </w:pPr>
    </w:p>
    <w:p w14:paraId="6626386D" w14:textId="77777777" w:rsidR="008B4130" w:rsidRDefault="008B4130" w:rsidP="00C34BA2">
      <w:pPr>
        <w:jc w:val="both"/>
        <w:rPr>
          <w:lang w:val="fr-FR"/>
        </w:rPr>
      </w:pPr>
      <w:r>
        <w:rPr>
          <w:lang w:val="fr-FR"/>
        </w:rPr>
        <w:t>Bouclier en bronze (BIB 2882). Sa forme rappel un soleil (SS BIB)</w:t>
      </w:r>
    </w:p>
    <w:p w14:paraId="634F9320" w14:textId="77777777" w:rsidR="008B4130" w:rsidRPr="00C34BA2" w:rsidRDefault="008B4130" w:rsidP="00C34BA2">
      <w:pPr>
        <w:jc w:val="both"/>
        <w:rPr>
          <w:szCs w:val="20"/>
          <w:lang w:val="fr-FR" w:eastAsia="en-GB"/>
        </w:rPr>
      </w:pPr>
    </w:p>
    <w:p w14:paraId="7ECC112E" w14:textId="77777777" w:rsidR="00320089" w:rsidRPr="0032190F" w:rsidRDefault="00320089" w:rsidP="00242C0F">
      <w:pPr>
        <w:jc w:val="both"/>
        <w:rPr>
          <w:lang w:val="fr-FR" w:eastAsia="en-GB"/>
        </w:rPr>
      </w:pPr>
    </w:p>
    <w:p w14:paraId="75BC1AC0" w14:textId="77777777" w:rsidR="00320089" w:rsidRPr="0032190F" w:rsidRDefault="00320089" w:rsidP="00426FF9">
      <w:pPr>
        <w:pStyle w:val="Heading1"/>
      </w:pPr>
      <w:bookmarkStart w:id="5265" w:name="Sit_Skrydstrup"/>
      <w:r w:rsidRPr="0032190F">
        <w:t>SKRYDSTRUP</w:t>
      </w:r>
    </w:p>
    <w:bookmarkEnd w:id="5265"/>
    <w:p w14:paraId="4C5B407E" w14:textId="77777777" w:rsidR="00320089" w:rsidRPr="0032190F" w:rsidRDefault="00320089" w:rsidP="00242C0F">
      <w:pPr>
        <w:jc w:val="both"/>
        <w:rPr>
          <w:color w:val="000000"/>
          <w:szCs w:val="22"/>
          <w:lang w:val="fr-FR"/>
        </w:rPr>
      </w:pPr>
    </w:p>
    <w:p w14:paraId="63C60EA4" w14:textId="77777777" w:rsidR="00320089" w:rsidRDefault="00320089" w:rsidP="00242C0F">
      <w:pPr>
        <w:jc w:val="both"/>
        <w:rPr>
          <w:color w:val="000000"/>
          <w:szCs w:val="22"/>
          <w:lang w:val="fr-FR"/>
        </w:rPr>
      </w:pPr>
      <w:r w:rsidRPr="0032190F">
        <w:rPr>
          <w:lang w:val="fr-FR"/>
        </w:rPr>
        <w:t>Skrydstrup</w:t>
      </w:r>
      <w:r w:rsidRPr="0032190F">
        <w:rPr>
          <w:color w:val="000000"/>
          <w:szCs w:val="22"/>
          <w:lang w:val="fr-FR"/>
        </w:rPr>
        <w:t xml:space="preserve"> (Jutland) Objet de comparaison stèle ibérique (SS BIB)</w:t>
      </w:r>
    </w:p>
    <w:p w14:paraId="402CA6DC" w14:textId="77777777" w:rsidR="007F709C" w:rsidRDefault="007F709C" w:rsidP="00242C0F">
      <w:pPr>
        <w:jc w:val="both"/>
        <w:rPr>
          <w:color w:val="000000"/>
          <w:szCs w:val="22"/>
          <w:lang w:val="fr-FR"/>
        </w:rPr>
      </w:pPr>
    </w:p>
    <w:tbl>
      <w:tblPr>
        <w:tblW w:w="94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120"/>
        <w:gridCol w:w="785"/>
        <w:gridCol w:w="1460"/>
        <w:gridCol w:w="992"/>
        <w:gridCol w:w="1040"/>
        <w:gridCol w:w="1040"/>
        <w:gridCol w:w="3007"/>
      </w:tblGrid>
      <w:tr w:rsidR="007F709C" w:rsidRPr="007F709C" w14:paraId="0864209D" w14:textId="77777777" w:rsidTr="00B10020">
        <w:trPr>
          <w:trHeight w:val="288"/>
          <w:jc w:val="center"/>
        </w:trPr>
        <w:tc>
          <w:tcPr>
            <w:tcW w:w="1120" w:type="dxa"/>
            <w:shd w:val="clear" w:color="auto" w:fill="auto"/>
            <w:noWrap/>
            <w:vAlign w:val="center"/>
            <w:hideMark/>
          </w:tcPr>
          <w:p w14:paraId="0C0A1460" w14:textId="77777777" w:rsidR="007F709C" w:rsidRPr="007F709C" w:rsidRDefault="007F709C" w:rsidP="007F709C">
            <w:pPr>
              <w:jc w:val="both"/>
              <w:rPr>
                <w:b/>
                <w:bCs/>
                <w:sz w:val="20"/>
                <w:lang w:val="fr-FR"/>
              </w:rPr>
            </w:pPr>
            <w:r w:rsidRPr="007F709C">
              <w:rPr>
                <w:b/>
                <w:bCs/>
                <w:sz w:val="20"/>
                <w:lang w:val="fr-FR"/>
              </w:rPr>
              <w:t>n° lab.</w:t>
            </w:r>
          </w:p>
        </w:tc>
        <w:tc>
          <w:tcPr>
            <w:tcW w:w="785" w:type="dxa"/>
            <w:shd w:val="clear" w:color="auto" w:fill="auto"/>
            <w:noWrap/>
            <w:vAlign w:val="center"/>
            <w:hideMark/>
          </w:tcPr>
          <w:p w14:paraId="79BC612B" w14:textId="77777777" w:rsidR="007F709C" w:rsidRPr="007F709C" w:rsidRDefault="007F709C" w:rsidP="007F709C">
            <w:pPr>
              <w:jc w:val="both"/>
              <w:rPr>
                <w:b/>
                <w:bCs/>
                <w:sz w:val="20"/>
                <w:lang w:val="fr-FR"/>
              </w:rPr>
            </w:pPr>
            <w:r w:rsidRPr="007F709C">
              <w:rPr>
                <w:b/>
                <w:bCs/>
                <w:sz w:val="20"/>
                <w:lang w:val="fr-FR"/>
              </w:rPr>
              <w:t>Taxon</w:t>
            </w:r>
          </w:p>
        </w:tc>
        <w:tc>
          <w:tcPr>
            <w:tcW w:w="1460" w:type="dxa"/>
            <w:shd w:val="clear" w:color="auto" w:fill="auto"/>
            <w:noWrap/>
            <w:vAlign w:val="center"/>
            <w:hideMark/>
          </w:tcPr>
          <w:p w14:paraId="4AE89499" w14:textId="77777777" w:rsidR="007F709C" w:rsidRPr="007F709C" w:rsidRDefault="007F709C" w:rsidP="007F709C">
            <w:pPr>
              <w:jc w:val="both"/>
              <w:rPr>
                <w:b/>
                <w:bCs/>
                <w:sz w:val="20"/>
                <w:lang w:val="fr-FR"/>
              </w:rPr>
            </w:pPr>
            <w:r w:rsidRPr="007F709C">
              <w:rPr>
                <w:b/>
                <w:bCs/>
                <w:sz w:val="20"/>
                <w:lang w:val="fr-FR"/>
              </w:rPr>
              <w:t>Contexte</w:t>
            </w:r>
          </w:p>
        </w:tc>
        <w:tc>
          <w:tcPr>
            <w:tcW w:w="992" w:type="dxa"/>
            <w:shd w:val="clear" w:color="auto" w:fill="auto"/>
            <w:noWrap/>
            <w:vAlign w:val="center"/>
            <w:hideMark/>
          </w:tcPr>
          <w:p w14:paraId="579993A9" w14:textId="77777777" w:rsidR="007F709C" w:rsidRPr="007F709C" w:rsidRDefault="007F709C" w:rsidP="007F709C">
            <w:pPr>
              <w:jc w:val="both"/>
              <w:rPr>
                <w:b/>
                <w:bCs/>
                <w:sz w:val="20"/>
                <w:lang w:val="fr-FR"/>
              </w:rPr>
            </w:pPr>
            <w:r w:rsidRPr="007F709C">
              <w:rPr>
                <w:b/>
                <w:bCs/>
                <w:sz w:val="20"/>
                <w:lang w:val="fr-FR"/>
              </w:rPr>
              <w:t>BP</w:t>
            </w:r>
          </w:p>
        </w:tc>
        <w:tc>
          <w:tcPr>
            <w:tcW w:w="1040" w:type="dxa"/>
            <w:shd w:val="clear" w:color="auto" w:fill="auto"/>
            <w:noWrap/>
            <w:vAlign w:val="center"/>
            <w:hideMark/>
          </w:tcPr>
          <w:p w14:paraId="39C2B1AE" w14:textId="77777777" w:rsidR="007F709C" w:rsidRPr="007F709C" w:rsidRDefault="007F709C" w:rsidP="007F709C">
            <w:pPr>
              <w:jc w:val="both"/>
              <w:rPr>
                <w:b/>
                <w:bCs/>
                <w:sz w:val="20"/>
                <w:lang w:val="fr-FR"/>
              </w:rPr>
            </w:pPr>
            <w:r w:rsidRPr="007F709C">
              <w:rPr>
                <w:b/>
                <w:bCs/>
                <w:sz w:val="20"/>
                <w:lang w:val="fr-FR"/>
              </w:rPr>
              <w:t>1s (cal BC)</w:t>
            </w:r>
          </w:p>
        </w:tc>
        <w:tc>
          <w:tcPr>
            <w:tcW w:w="1040" w:type="dxa"/>
            <w:shd w:val="clear" w:color="auto" w:fill="auto"/>
            <w:noWrap/>
            <w:vAlign w:val="center"/>
            <w:hideMark/>
          </w:tcPr>
          <w:p w14:paraId="7D2740A4" w14:textId="77777777" w:rsidR="007F709C" w:rsidRPr="007F709C" w:rsidRDefault="007F709C" w:rsidP="007F709C">
            <w:pPr>
              <w:jc w:val="both"/>
              <w:rPr>
                <w:b/>
                <w:bCs/>
                <w:sz w:val="20"/>
                <w:lang w:val="fr-FR"/>
              </w:rPr>
            </w:pPr>
            <w:r w:rsidRPr="007F709C">
              <w:rPr>
                <w:b/>
                <w:bCs/>
                <w:sz w:val="20"/>
                <w:lang w:val="fr-FR"/>
              </w:rPr>
              <w:t>2s (cal BC)</w:t>
            </w:r>
          </w:p>
        </w:tc>
        <w:tc>
          <w:tcPr>
            <w:tcW w:w="3007" w:type="dxa"/>
            <w:shd w:val="clear" w:color="auto" w:fill="auto"/>
            <w:noWrap/>
            <w:vAlign w:val="center"/>
            <w:hideMark/>
          </w:tcPr>
          <w:p w14:paraId="65E7CB03" w14:textId="77777777" w:rsidR="007F709C" w:rsidRPr="007F709C" w:rsidRDefault="007F709C" w:rsidP="007F709C">
            <w:pPr>
              <w:jc w:val="both"/>
              <w:rPr>
                <w:b/>
                <w:bCs/>
                <w:sz w:val="20"/>
                <w:lang w:val="fr-FR"/>
              </w:rPr>
            </w:pPr>
            <w:r w:rsidRPr="007F709C">
              <w:rPr>
                <w:b/>
                <w:bCs/>
                <w:sz w:val="20"/>
                <w:lang w:val="fr-FR"/>
              </w:rPr>
              <w:t>BIB</w:t>
            </w:r>
          </w:p>
        </w:tc>
      </w:tr>
      <w:tr w:rsidR="007F709C" w:rsidRPr="007F709C" w14:paraId="5AECD54E" w14:textId="77777777" w:rsidTr="00B10020">
        <w:trPr>
          <w:trHeight w:val="288"/>
          <w:jc w:val="center"/>
        </w:trPr>
        <w:tc>
          <w:tcPr>
            <w:tcW w:w="1120" w:type="dxa"/>
            <w:shd w:val="clear" w:color="auto" w:fill="auto"/>
            <w:noWrap/>
            <w:vAlign w:val="bottom"/>
            <w:hideMark/>
          </w:tcPr>
          <w:p w14:paraId="0443D771" w14:textId="77777777" w:rsidR="007F709C" w:rsidRPr="007F709C" w:rsidRDefault="007F709C" w:rsidP="007F709C">
            <w:pPr>
              <w:jc w:val="both"/>
              <w:rPr>
                <w:sz w:val="20"/>
                <w:lang w:val="fr-FR"/>
              </w:rPr>
            </w:pPr>
            <w:r w:rsidRPr="007F709C">
              <w:rPr>
                <w:sz w:val="20"/>
                <w:lang w:val="fr-FR"/>
              </w:rPr>
              <w:t>K-3873</w:t>
            </w:r>
          </w:p>
        </w:tc>
        <w:tc>
          <w:tcPr>
            <w:tcW w:w="785" w:type="dxa"/>
            <w:shd w:val="clear" w:color="auto" w:fill="auto"/>
            <w:noWrap/>
            <w:vAlign w:val="bottom"/>
            <w:hideMark/>
          </w:tcPr>
          <w:p w14:paraId="39ACCA91" w14:textId="77777777" w:rsidR="007F709C" w:rsidRPr="007F709C" w:rsidRDefault="007F709C" w:rsidP="007F709C">
            <w:pPr>
              <w:jc w:val="both"/>
              <w:rPr>
                <w:sz w:val="20"/>
                <w:lang w:val="fr-FR"/>
              </w:rPr>
            </w:pPr>
          </w:p>
        </w:tc>
        <w:tc>
          <w:tcPr>
            <w:tcW w:w="1460" w:type="dxa"/>
            <w:shd w:val="clear" w:color="auto" w:fill="auto"/>
            <w:noWrap/>
            <w:vAlign w:val="bottom"/>
            <w:hideMark/>
          </w:tcPr>
          <w:p w14:paraId="34E3DF37" w14:textId="77777777" w:rsidR="007F709C" w:rsidRPr="007F709C" w:rsidRDefault="007F709C" w:rsidP="007F709C">
            <w:pPr>
              <w:jc w:val="both"/>
              <w:rPr>
                <w:sz w:val="20"/>
                <w:lang w:val="fr-FR"/>
              </w:rPr>
            </w:pPr>
            <w:r w:rsidRPr="007F709C">
              <w:rPr>
                <w:sz w:val="20"/>
                <w:lang w:val="fr-FR"/>
              </w:rPr>
              <w:t>Funerario</w:t>
            </w:r>
          </w:p>
        </w:tc>
        <w:tc>
          <w:tcPr>
            <w:tcW w:w="992" w:type="dxa"/>
            <w:shd w:val="clear" w:color="auto" w:fill="auto"/>
            <w:noWrap/>
            <w:vAlign w:val="bottom"/>
            <w:hideMark/>
          </w:tcPr>
          <w:p w14:paraId="24F6FFD9" w14:textId="77777777" w:rsidR="007F709C" w:rsidRPr="007F709C" w:rsidRDefault="007F709C" w:rsidP="007F709C">
            <w:pPr>
              <w:jc w:val="both"/>
              <w:rPr>
                <w:sz w:val="20"/>
                <w:lang w:val="fr-FR"/>
              </w:rPr>
            </w:pPr>
            <w:r w:rsidRPr="007F709C">
              <w:rPr>
                <w:sz w:val="20"/>
                <w:lang w:val="fr-FR"/>
              </w:rPr>
              <w:t>2900±80</w:t>
            </w:r>
          </w:p>
        </w:tc>
        <w:tc>
          <w:tcPr>
            <w:tcW w:w="1040" w:type="dxa"/>
            <w:shd w:val="clear" w:color="auto" w:fill="auto"/>
            <w:noWrap/>
            <w:vAlign w:val="bottom"/>
            <w:hideMark/>
          </w:tcPr>
          <w:p w14:paraId="32C1EA85" w14:textId="77777777" w:rsidR="007F709C" w:rsidRPr="007F709C" w:rsidRDefault="007F709C" w:rsidP="007F709C">
            <w:pPr>
              <w:jc w:val="both"/>
              <w:rPr>
                <w:sz w:val="20"/>
                <w:lang w:val="fr-FR"/>
              </w:rPr>
            </w:pPr>
            <w:r w:rsidRPr="007F709C">
              <w:rPr>
                <w:sz w:val="20"/>
                <w:lang w:val="fr-FR"/>
              </w:rPr>
              <w:t>1254-980</w:t>
            </w:r>
          </w:p>
        </w:tc>
        <w:tc>
          <w:tcPr>
            <w:tcW w:w="1040" w:type="dxa"/>
            <w:shd w:val="clear" w:color="auto" w:fill="auto"/>
            <w:noWrap/>
            <w:vAlign w:val="bottom"/>
            <w:hideMark/>
          </w:tcPr>
          <w:p w14:paraId="544EBD1E" w14:textId="77777777" w:rsidR="007F709C" w:rsidRPr="007F709C" w:rsidRDefault="007F709C" w:rsidP="007F709C">
            <w:pPr>
              <w:jc w:val="both"/>
              <w:rPr>
                <w:sz w:val="20"/>
                <w:lang w:val="fr-FR"/>
              </w:rPr>
            </w:pPr>
            <w:r w:rsidRPr="007F709C">
              <w:rPr>
                <w:sz w:val="20"/>
                <w:lang w:val="fr-FR"/>
              </w:rPr>
              <w:t>1371-901</w:t>
            </w:r>
          </w:p>
        </w:tc>
        <w:tc>
          <w:tcPr>
            <w:tcW w:w="3007" w:type="dxa"/>
            <w:shd w:val="clear" w:color="auto" w:fill="auto"/>
            <w:noWrap/>
            <w:vAlign w:val="bottom"/>
            <w:hideMark/>
          </w:tcPr>
          <w:p w14:paraId="6BBA08B4" w14:textId="77777777" w:rsidR="007F709C" w:rsidRPr="007F709C" w:rsidRDefault="007F709C" w:rsidP="007F709C">
            <w:pPr>
              <w:jc w:val="both"/>
              <w:rPr>
                <w:sz w:val="20"/>
                <w:lang w:val="fr-FR"/>
              </w:rPr>
            </w:pPr>
            <w:r w:rsidRPr="007F709C">
              <w:rPr>
                <w:sz w:val="20"/>
                <w:lang w:val="fr-FR"/>
              </w:rPr>
              <w:t>Randsborg y Christensen 2006: 13</w:t>
            </w:r>
          </w:p>
        </w:tc>
      </w:tr>
    </w:tbl>
    <w:p w14:paraId="4ABFEB2D" w14:textId="77777777" w:rsidR="007F709C" w:rsidRPr="007F709C" w:rsidRDefault="007F709C" w:rsidP="007F709C">
      <w:pPr>
        <w:jc w:val="both"/>
        <w:rPr>
          <w:lang w:val="fr-FR"/>
        </w:rPr>
      </w:pPr>
      <w:r w:rsidRPr="007F709C">
        <w:rPr>
          <w:lang w:val="fr-FR"/>
        </w:rPr>
        <w:t>(BIB 2187 tab. 1)</w:t>
      </w:r>
    </w:p>
    <w:p w14:paraId="3FADEF05" w14:textId="77777777" w:rsidR="007F709C" w:rsidRDefault="007F709C" w:rsidP="00242C0F">
      <w:pPr>
        <w:jc w:val="both"/>
        <w:rPr>
          <w:lang w:val="fr-FR"/>
        </w:rPr>
      </w:pPr>
    </w:p>
    <w:p w14:paraId="0EB76C36" w14:textId="77777777" w:rsidR="003119A6" w:rsidRDefault="003119A6" w:rsidP="00242C0F">
      <w:pPr>
        <w:jc w:val="both"/>
        <w:rPr>
          <w:lang w:val="fr-FR"/>
        </w:rPr>
      </w:pPr>
    </w:p>
    <w:p w14:paraId="2DBEFB7B" w14:textId="77777777" w:rsidR="003119A6" w:rsidRDefault="003119A6" w:rsidP="00426FF9">
      <w:pPr>
        <w:pStyle w:val="Heading1"/>
      </w:pPr>
      <w:bookmarkStart w:id="5266" w:name="Sit_Pyla"/>
      <w:r>
        <w:t>PYLA</w:t>
      </w:r>
    </w:p>
    <w:bookmarkEnd w:id="5266"/>
    <w:p w14:paraId="12C26970" w14:textId="77777777" w:rsidR="003119A6" w:rsidRPr="003119A6" w:rsidRDefault="003119A6" w:rsidP="00242C0F">
      <w:pPr>
        <w:jc w:val="both"/>
        <w:rPr>
          <w:sz w:val="20"/>
          <w:lang w:val="fr-FR"/>
        </w:rPr>
      </w:pPr>
      <w:r w:rsidRPr="003119A6">
        <w:rPr>
          <w:sz w:val="20"/>
          <w:lang w:val="fr-FR"/>
        </w:rPr>
        <w:t>Pyla-Kokkinokremos</w:t>
      </w:r>
    </w:p>
    <w:p w14:paraId="4753B9AA" w14:textId="77777777" w:rsidR="003119A6" w:rsidRDefault="003119A6" w:rsidP="00242C0F">
      <w:pPr>
        <w:jc w:val="both"/>
        <w:rPr>
          <w:lang w:val="fr-FR"/>
        </w:rPr>
      </w:pPr>
    </w:p>
    <w:p w14:paraId="72068FA3" w14:textId="77777777" w:rsidR="003119A6" w:rsidRPr="0032190F" w:rsidRDefault="003119A6" w:rsidP="00242C0F">
      <w:pPr>
        <w:jc w:val="both"/>
        <w:rPr>
          <w:lang w:val="fr-FR"/>
        </w:rPr>
      </w:pPr>
      <w:r>
        <w:rPr>
          <w:lang w:val="fr-FR"/>
        </w:rPr>
        <w:t xml:space="preserve">Chypre. Présence de céramique nuragique </w:t>
      </w:r>
      <w:r w:rsidRPr="003119A6">
        <w:rPr>
          <w:lang w:val="fr-FR"/>
        </w:rPr>
        <w:t>(BIB 3042)</w:t>
      </w:r>
      <w:r>
        <w:rPr>
          <w:lang w:val="fr-FR"/>
        </w:rPr>
        <w:t xml:space="preserve"> v. lingots PBD </w:t>
      </w:r>
      <w:r w:rsidRPr="003119A6">
        <w:rPr>
          <w:lang w:val="fr-FR"/>
        </w:rPr>
        <w:t>(BIB 3042)</w:t>
      </w:r>
    </w:p>
    <w:p w14:paraId="00C15B1A" w14:textId="77777777" w:rsidR="00A70FED" w:rsidRPr="0032190F" w:rsidRDefault="00A70FED" w:rsidP="00242C0F">
      <w:pPr>
        <w:rPr>
          <w:lang w:val="fr-FR"/>
        </w:rPr>
      </w:pPr>
    </w:p>
    <w:p w14:paraId="14D0A3BA" w14:textId="77777777" w:rsidR="008D0A28" w:rsidRPr="0032190F" w:rsidRDefault="008D0A28" w:rsidP="00426FF9">
      <w:pPr>
        <w:pStyle w:val="Heading1"/>
      </w:pPr>
      <w:bookmarkStart w:id="5267" w:name="Sit_Kaloriziki"/>
      <w:r w:rsidRPr="0032190F">
        <w:t>KALORIZIKI</w:t>
      </w:r>
    </w:p>
    <w:bookmarkEnd w:id="5267"/>
    <w:p w14:paraId="2325E1A7" w14:textId="77777777" w:rsidR="00F141B1" w:rsidRPr="0032190F" w:rsidRDefault="00F141B1" w:rsidP="00F0347E">
      <w:pPr>
        <w:jc w:val="both"/>
        <w:rPr>
          <w:lang w:val="fr-FR" w:eastAsia="en-GB"/>
        </w:rPr>
      </w:pPr>
    </w:p>
    <w:p w14:paraId="7F4E82CB" w14:textId="1C48A5AD" w:rsidR="008B4130" w:rsidRPr="001037A4" w:rsidRDefault="001747E5" w:rsidP="00BA23B0">
      <w:pPr>
        <w:rPr>
          <w:iCs/>
          <w:lang w:val="fr-FR" w:eastAsia="en-GB"/>
        </w:rPr>
      </w:pPr>
      <w:r w:rsidRPr="0032190F">
        <w:rPr>
          <w:lang w:val="fr-FR" w:eastAsia="en-GB"/>
        </w:rPr>
        <w:t>Kourion-</w:t>
      </w:r>
      <w:r w:rsidR="008D0A28" w:rsidRPr="0032190F">
        <w:rPr>
          <w:lang w:val="fr-FR" w:eastAsia="en-GB"/>
        </w:rPr>
        <w:t xml:space="preserve">Kaloriziki </w:t>
      </w:r>
      <w:r w:rsidRPr="0032190F">
        <w:rPr>
          <w:lang w:val="fr-FR" w:eastAsia="en-GB"/>
        </w:rPr>
        <w:t>(</w:t>
      </w:r>
      <w:r w:rsidRPr="0032190F">
        <w:rPr>
          <w:i/>
          <w:lang w:val="fr-FR" w:eastAsia="en-GB"/>
        </w:rPr>
        <w:t>Curium</w:t>
      </w:r>
      <w:r w:rsidR="008B4130">
        <w:rPr>
          <w:i/>
          <w:lang w:val="fr-FR" w:eastAsia="en-GB"/>
        </w:rPr>
        <w:t xml:space="preserve">, </w:t>
      </w:r>
      <w:r w:rsidR="008B4130">
        <w:rPr>
          <w:lang w:val="fr-FR" w:eastAsia="en-GB"/>
        </w:rPr>
        <w:t>Chypre</w:t>
      </w:r>
      <w:r w:rsidRPr="0032190F">
        <w:rPr>
          <w:lang w:val="fr-FR" w:eastAsia="en-GB"/>
        </w:rPr>
        <w:t xml:space="preserve">) </w:t>
      </w:r>
      <w:r w:rsidR="008D0A28" w:rsidRPr="0032190F">
        <w:rPr>
          <w:lang w:val="fr-FR" w:eastAsia="en-GB"/>
        </w:rPr>
        <w:t xml:space="preserve">est un </w:t>
      </w:r>
      <w:r w:rsidR="008B4130">
        <w:rPr>
          <w:lang w:val="fr-FR" w:eastAsia="en-GB"/>
        </w:rPr>
        <w:t>n</w:t>
      </w:r>
      <w:r w:rsidR="008B4130" w:rsidRPr="008B4130">
        <w:rPr>
          <w:lang w:val="fr-FR" w:eastAsia="en-GB"/>
        </w:rPr>
        <w:t xml:space="preserve">écropole </w:t>
      </w:r>
      <w:r w:rsidR="008B4130">
        <w:rPr>
          <w:lang w:val="fr-FR" w:eastAsia="en-GB"/>
        </w:rPr>
        <w:t xml:space="preserve">du </w:t>
      </w:r>
      <w:hyperlink r:id="rId12752" w:anchor="Cul_Chypriote_Final_3" w:history="1">
        <w:r w:rsidR="008B4130" w:rsidRPr="008B4130">
          <w:rPr>
            <w:rStyle w:val="Hyperlink"/>
            <w:lang w:val="fr-FR" w:eastAsia="en-GB"/>
          </w:rPr>
          <w:t>LCIII</w:t>
        </w:r>
      </w:hyperlink>
      <w:r w:rsidR="008B4130">
        <w:rPr>
          <w:lang w:val="fr-FR" w:eastAsia="en-GB"/>
        </w:rPr>
        <w:t xml:space="preserve"> </w:t>
      </w:r>
      <w:r w:rsidR="008B4130" w:rsidRPr="008B4130">
        <w:rPr>
          <w:lang w:val="fr-FR" w:eastAsia="en-GB"/>
        </w:rPr>
        <w:t>(</w:t>
      </w:r>
      <w:r w:rsidR="008B4130">
        <w:rPr>
          <w:lang w:val="fr-FR" w:eastAsia="en-GB"/>
        </w:rPr>
        <w:t>BIB 2884</w:t>
      </w:r>
      <w:r w:rsidR="008B4130" w:rsidRPr="008B4130">
        <w:rPr>
          <w:lang w:val="fr-FR" w:eastAsia="en-GB"/>
        </w:rPr>
        <w:t>)</w:t>
      </w:r>
      <w:r w:rsidR="00BA23B0">
        <w:rPr>
          <w:lang w:val="fr-FR" w:eastAsia="en-GB"/>
        </w:rPr>
        <w:t xml:space="preserve">. </w:t>
      </w:r>
      <w:r w:rsidR="00D871D6" w:rsidRPr="008B4130">
        <w:rPr>
          <w:i/>
          <w:lang w:val="fr-FR" w:eastAsia="en-GB"/>
        </w:rPr>
        <w:t>Bronze tardif</w:t>
      </w:r>
      <w:r w:rsidR="008B4130" w:rsidRPr="008B4130">
        <w:rPr>
          <w:i/>
          <w:lang w:val="fr-FR" w:eastAsia="en-GB"/>
        </w:rPr>
        <w:t xml:space="preserve"> (SS BIB)</w:t>
      </w:r>
      <w:r w:rsidR="001037A4">
        <w:rPr>
          <w:iCs/>
          <w:lang w:val="fr-FR" w:eastAsia="en-GB"/>
        </w:rPr>
        <w:t xml:space="preserve">. A donn'e son nom aux boucliers de type </w:t>
      </w:r>
      <w:hyperlink r:id="rId12753" w:anchor="Cul_Kaloriziki" w:history="1">
        <w:r w:rsidR="001037A4" w:rsidRPr="001037A4">
          <w:rPr>
            <w:rStyle w:val="Hyperlink"/>
            <w:iCs/>
            <w:lang w:val="fr-FR" w:eastAsia="en-GB"/>
          </w:rPr>
          <w:t>Kaloriziki</w:t>
        </w:r>
      </w:hyperlink>
      <w:r w:rsidR="001037A4">
        <w:rPr>
          <w:iCs/>
          <w:lang w:val="fr-FR" w:eastAsia="en-GB"/>
        </w:rPr>
        <w:t xml:space="preserve"> (SS BIB)</w:t>
      </w:r>
    </w:p>
    <w:p w14:paraId="01FC9402" w14:textId="77777777" w:rsidR="008B4130" w:rsidRPr="008B4130" w:rsidRDefault="008B4130" w:rsidP="00F0347E">
      <w:pPr>
        <w:jc w:val="both"/>
        <w:rPr>
          <w:i/>
          <w:lang w:val="fr-FR" w:eastAsia="en-GB"/>
        </w:rPr>
      </w:pPr>
    </w:p>
    <w:p w14:paraId="51C6BBF6" w14:textId="77777777" w:rsidR="008B4130" w:rsidRPr="0032190F" w:rsidRDefault="008B4130" w:rsidP="008B4130">
      <w:pPr>
        <w:jc w:val="both"/>
        <w:rPr>
          <w:lang w:val="fr-FR" w:eastAsia="en-GB"/>
        </w:rPr>
      </w:pPr>
      <w:r w:rsidRPr="0032190F">
        <w:rPr>
          <w:lang w:val="fr-FR" w:eastAsia="en-GB"/>
        </w:rPr>
        <w:t>Kaloriziki et Limassol (BIB 2183)</w:t>
      </w:r>
    </w:p>
    <w:p w14:paraId="50259ECA" w14:textId="77777777" w:rsidR="008B4130" w:rsidRPr="008B4130" w:rsidRDefault="008B4130" w:rsidP="008B4130">
      <w:pPr>
        <w:rPr>
          <w:lang w:val="fr-FR" w:eastAsia="en-GB"/>
        </w:rPr>
      </w:pPr>
    </w:p>
    <w:p w14:paraId="4E4994BB" w14:textId="77777777" w:rsidR="008B4130" w:rsidRPr="008B4130" w:rsidRDefault="008B4130" w:rsidP="008B4130">
      <w:pPr>
        <w:pStyle w:val="Heading2"/>
        <w:rPr>
          <w:lang w:eastAsia="en-GB"/>
        </w:rPr>
      </w:pPr>
      <w:r w:rsidRPr="008B4130">
        <w:rPr>
          <w:lang w:eastAsia="en-GB"/>
        </w:rPr>
        <w:lastRenderedPageBreak/>
        <w:t>tombe 40</w:t>
      </w:r>
    </w:p>
    <w:p w14:paraId="77DBB29B" w14:textId="77777777" w:rsidR="008B4130" w:rsidRDefault="008B4130" w:rsidP="00F0347E">
      <w:pPr>
        <w:jc w:val="both"/>
        <w:rPr>
          <w:lang w:val="fr-FR" w:eastAsia="en-GB"/>
        </w:rPr>
      </w:pPr>
    </w:p>
    <w:p w14:paraId="425FDAFF" w14:textId="1F654BE5" w:rsidR="008B4130" w:rsidRDefault="008B4130" w:rsidP="00BA23B0">
      <w:pPr>
        <w:rPr>
          <w:lang w:val="fr-FR"/>
        </w:rPr>
      </w:pPr>
      <w:r>
        <w:rPr>
          <w:lang w:val="fr-FR" w:eastAsia="en-GB"/>
        </w:rPr>
        <w:t xml:space="preserve">3 bouliers en bronze : M 1014, M 1015, M 1016 (BIB 2884) un bouclier y a donné son nom au </w:t>
      </w:r>
      <w:r w:rsidRPr="0032190F">
        <w:rPr>
          <w:lang w:val="fr-FR" w:eastAsia="en-GB"/>
        </w:rPr>
        <w:t xml:space="preserve">type de bouclier de  </w:t>
      </w:r>
      <w:hyperlink r:id="rId12754" w:anchor="Cul_Kaloriziki" w:history="1">
        <w:r w:rsidRPr="0032190F">
          <w:rPr>
            <w:rStyle w:val="Hyperlink"/>
            <w:lang w:val="fr-FR" w:eastAsia="en-GB"/>
          </w:rPr>
          <w:t>Kaloriziki</w:t>
        </w:r>
      </w:hyperlink>
      <w:r w:rsidRPr="0032190F">
        <w:rPr>
          <w:lang w:val="fr-FR" w:eastAsia="en-GB"/>
        </w:rPr>
        <w:t xml:space="preserve"> (SS BIB)</w:t>
      </w:r>
      <w:r w:rsidR="00BA23B0">
        <w:rPr>
          <w:lang w:val="fr-FR" w:eastAsia="en-GB"/>
        </w:rPr>
        <w:t xml:space="preserve"> </w:t>
      </w:r>
      <w:r w:rsidR="00BA23B0">
        <w:rPr>
          <w:lang w:val="fr-FR"/>
        </w:rPr>
        <w:t xml:space="preserve">Bouclier votif (BIB 2888) </w:t>
      </w:r>
    </w:p>
    <w:p w14:paraId="726137AF" w14:textId="77777777" w:rsidR="008B4130" w:rsidRDefault="008B4130" w:rsidP="00F0347E">
      <w:pPr>
        <w:jc w:val="both"/>
        <w:rPr>
          <w:lang w:val="fr-FR" w:eastAsia="en-GB"/>
        </w:rPr>
      </w:pPr>
      <w:r>
        <w:rPr>
          <w:lang w:val="fr-FR" w:eastAsia="en-GB"/>
        </w:rPr>
        <w:t xml:space="preserve">2 trépieds en bronze (BIB 2884) </w:t>
      </w:r>
    </w:p>
    <w:p w14:paraId="16A2269E" w14:textId="77777777" w:rsidR="00F0347E" w:rsidRPr="0032190F" w:rsidRDefault="00F0347E" w:rsidP="00F0347E">
      <w:pPr>
        <w:jc w:val="both"/>
        <w:rPr>
          <w:lang w:val="fr-FR" w:eastAsia="en-GB"/>
        </w:rPr>
      </w:pPr>
    </w:p>
    <w:p w14:paraId="65B0408E" w14:textId="742E64C9" w:rsidR="00CB6C21" w:rsidRPr="0032190F" w:rsidRDefault="00F0347E" w:rsidP="000948E5">
      <w:pPr>
        <w:jc w:val="both"/>
        <w:rPr>
          <w:rStyle w:val="Hyperlink"/>
          <w:lang w:val="fr-FR"/>
        </w:rPr>
      </w:pPr>
      <w:r w:rsidRPr="0032190F">
        <w:rPr>
          <w:lang w:val="fr-FR" w:eastAsia="en-GB"/>
        </w:rPr>
        <w:t xml:space="preserve">v. </w:t>
      </w:r>
      <w:hyperlink r:id="rId12755" w:anchor="Cul_Extremadura" w:history="1">
        <w:r w:rsidR="00BA23B0">
          <w:rPr>
            <w:rStyle w:val="Hyperlink"/>
            <w:lang w:val="fr-FR"/>
          </w:rPr>
          <w:t xml:space="preserve">gr. </w:t>
        </w:r>
        <w:r w:rsidR="000948E5" w:rsidRPr="0032190F">
          <w:rPr>
            <w:rStyle w:val="Hyperlink"/>
            <w:lang w:val="fr-FR"/>
          </w:rPr>
          <w:t>stèles d’Extrémadure</w:t>
        </w:r>
      </w:hyperlink>
    </w:p>
    <w:p w14:paraId="35A97A87" w14:textId="77777777" w:rsidR="000948E5" w:rsidRPr="0032190F" w:rsidRDefault="000948E5" w:rsidP="000948E5">
      <w:pPr>
        <w:jc w:val="both"/>
        <w:rPr>
          <w:lang w:val="fr-FR" w:eastAsia="en-GB"/>
        </w:rPr>
      </w:pPr>
    </w:p>
    <w:p w14:paraId="41CE58F2" w14:textId="77777777" w:rsidR="00F0347E" w:rsidRPr="0032190F" w:rsidRDefault="00F0347E" w:rsidP="00426FF9">
      <w:pPr>
        <w:pStyle w:val="Heading1"/>
      </w:pPr>
      <w:bookmarkStart w:id="5268" w:name="Sit_Amathonte"/>
      <w:r w:rsidRPr="0032190F">
        <w:t>AMATHONTE</w:t>
      </w:r>
    </w:p>
    <w:bookmarkEnd w:id="5268"/>
    <w:p w14:paraId="243715D4" w14:textId="77777777" w:rsidR="009C1A20" w:rsidRPr="00552187" w:rsidRDefault="00C3578C" w:rsidP="00242C0F">
      <w:pPr>
        <w:rPr>
          <w:sz w:val="20"/>
          <w:lang w:val="fr-FR" w:eastAsia="en-GB"/>
        </w:rPr>
      </w:pPr>
      <w:r w:rsidRPr="00552187">
        <w:rPr>
          <w:sz w:val="20"/>
          <w:lang w:val="fr-FR" w:eastAsia="en-GB"/>
        </w:rPr>
        <w:t>Amathus</w:t>
      </w:r>
    </w:p>
    <w:p w14:paraId="704D3EA7" w14:textId="77777777" w:rsidR="00C3578C" w:rsidRDefault="00C3578C" w:rsidP="00242C0F">
      <w:pPr>
        <w:rPr>
          <w:lang w:val="fr-FR" w:eastAsia="en-GB"/>
        </w:rPr>
      </w:pPr>
    </w:p>
    <w:p w14:paraId="5E69884C" w14:textId="50172709" w:rsidR="00552187" w:rsidRDefault="00552187" w:rsidP="00242C0F">
      <w:pPr>
        <w:rPr>
          <w:lang w:val="fr-FR" w:eastAsia="en-GB"/>
        </w:rPr>
      </w:pPr>
      <w:r>
        <w:rPr>
          <w:lang w:val="fr-FR" w:eastAsia="en-GB"/>
        </w:rPr>
        <w:t>Chypre</w:t>
      </w:r>
      <w:r w:rsidR="002D1AD2">
        <w:rPr>
          <w:lang w:val="fr-FR" w:eastAsia="en-GB"/>
        </w:rPr>
        <w:t xml:space="preserve">, proche de </w:t>
      </w:r>
      <w:hyperlink r:id="rId12756" w:anchor="Sit_Paleopaphos" w:history="1">
        <w:r w:rsidR="002D1AD2" w:rsidRPr="002D1AD2">
          <w:rPr>
            <w:rStyle w:val="Hyperlink"/>
            <w:lang w:val="fr-FR" w:eastAsia="en-GB"/>
          </w:rPr>
          <w:t>Paleophasos</w:t>
        </w:r>
      </w:hyperlink>
    </w:p>
    <w:p w14:paraId="119EC0BA" w14:textId="77777777" w:rsidR="002D1AD2" w:rsidRDefault="002D1AD2" w:rsidP="00242C0F">
      <w:pPr>
        <w:rPr>
          <w:lang w:val="fr-FR" w:eastAsia="en-GB"/>
        </w:rPr>
      </w:pPr>
    </w:p>
    <w:p w14:paraId="12544F61" w14:textId="77777777" w:rsidR="002D1AD2" w:rsidRDefault="002D1AD2" w:rsidP="002D1AD2">
      <w:pPr>
        <w:jc w:val="both"/>
        <w:rPr>
          <w:lang w:val="fr-FR"/>
        </w:rPr>
      </w:pPr>
      <w:r>
        <w:rPr>
          <w:lang w:val="fr-FR"/>
        </w:rPr>
        <w:t xml:space="preserve">Fibule </w:t>
      </w:r>
      <w:r w:rsidRPr="00552187">
        <w:rPr>
          <w:i/>
          <w:lang w:val="fr-FR"/>
        </w:rPr>
        <w:t>de codo</w:t>
      </w:r>
      <w:r>
        <w:rPr>
          <w:lang w:val="fr-FR"/>
        </w:rPr>
        <w:t xml:space="preserve"> de type Huelva </w:t>
      </w:r>
      <w:r w:rsidRPr="00552187">
        <w:rPr>
          <w:lang w:val="fr-FR"/>
        </w:rPr>
        <w:t>(BIB 3022</w:t>
      </w:r>
      <w:r>
        <w:rPr>
          <w:lang w:val="fr-FR"/>
        </w:rPr>
        <w:t xml:space="preserve"> ?</w:t>
      </w:r>
      <w:r w:rsidRPr="00552187">
        <w:rPr>
          <w:lang w:val="fr-FR"/>
        </w:rPr>
        <w:t>)</w:t>
      </w:r>
    </w:p>
    <w:p w14:paraId="4775EB5E" w14:textId="77777777" w:rsidR="00552187" w:rsidRPr="0032190F" w:rsidRDefault="00552187" w:rsidP="00242C0F">
      <w:pPr>
        <w:rPr>
          <w:lang w:val="fr-FR" w:eastAsia="en-GB"/>
        </w:rPr>
      </w:pPr>
    </w:p>
    <w:p w14:paraId="11D358A8" w14:textId="77777777" w:rsidR="00DB062A" w:rsidRPr="0032190F" w:rsidRDefault="002D1AD2" w:rsidP="00BF4A67">
      <w:pPr>
        <w:pStyle w:val="Heading2"/>
      </w:pPr>
      <w:r>
        <w:t>n</w:t>
      </w:r>
      <w:r w:rsidR="00BF4A67" w:rsidRPr="0032190F">
        <w:t>écropole</w:t>
      </w:r>
    </w:p>
    <w:p w14:paraId="73FCE0E5" w14:textId="77777777" w:rsidR="00BF4A67" w:rsidRPr="0032190F" w:rsidRDefault="00BF4A67" w:rsidP="00867AA7">
      <w:pPr>
        <w:rPr>
          <w:lang w:val="fr-FR"/>
        </w:rPr>
      </w:pPr>
    </w:p>
    <w:p w14:paraId="474CB66A" w14:textId="77777777" w:rsidR="00ED503F" w:rsidRPr="0032190F" w:rsidRDefault="00ED503F" w:rsidP="00BF4A67">
      <w:pPr>
        <w:pStyle w:val="Heading3"/>
      </w:pPr>
      <w:bookmarkStart w:id="5269" w:name="Sit_Amathonte_fun_t13"/>
      <w:r w:rsidRPr="0032190F">
        <w:t>tombe 13</w:t>
      </w:r>
    </w:p>
    <w:bookmarkEnd w:id="5269"/>
    <w:p w14:paraId="64FED8D9" w14:textId="3F3927B0" w:rsidR="00ED503F" w:rsidRPr="0032190F" w:rsidRDefault="00ED503F" w:rsidP="00ED503F">
      <w:pPr>
        <w:rPr>
          <w:lang w:val="fr-FR"/>
        </w:rPr>
      </w:pPr>
      <w:r w:rsidRPr="0032190F">
        <w:rPr>
          <w:lang w:val="fr-FR"/>
        </w:rPr>
        <w:t xml:space="preserve">Fibule de type </w:t>
      </w:r>
      <w:hyperlink r:id="rId12757" w:anchor="Cul_Precoloniale_Obj_fibule_codo" w:history="1">
        <w:r w:rsidR="000C51D6" w:rsidRPr="0032190F">
          <w:rPr>
            <w:rStyle w:val="Hyperlink"/>
            <w:i/>
            <w:lang w:val="fr-FR"/>
          </w:rPr>
          <w:t xml:space="preserve">de </w:t>
        </w:r>
        <w:r w:rsidRPr="0032190F">
          <w:rPr>
            <w:rStyle w:val="Hyperlink"/>
            <w:i/>
            <w:lang w:val="fr-FR"/>
          </w:rPr>
          <w:t>codo</w:t>
        </w:r>
      </w:hyperlink>
      <w:r w:rsidRPr="0032190F">
        <w:rPr>
          <w:lang w:val="fr-FR"/>
        </w:rPr>
        <w:t xml:space="preserve"> en contexte </w:t>
      </w:r>
      <w:hyperlink r:id="rId12758" w:anchor="Cul_Chypriote_Geometrique_3" w:history="1">
        <w:r w:rsidRPr="0032190F">
          <w:rPr>
            <w:rStyle w:val="Hyperlink"/>
            <w:lang w:val="fr-FR"/>
          </w:rPr>
          <w:t>G</w:t>
        </w:r>
        <w:r w:rsidR="002D1AD2">
          <w:rPr>
            <w:rStyle w:val="Hyperlink"/>
            <w:lang w:val="fr-FR"/>
          </w:rPr>
          <w:t>C</w:t>
        </w:r>
        <w:r w:rsidRPr="0032190F">
          <w:rPr>
            <w:rStyle w:val="Hyperlink"/>
            <w:lang w:val="fr-FR"/>
          </w:rPr>
          <w:t>III</w:t>
        </w:r>
      </w:hyperlink>
      <w:r w:rsidRPr="0032190F">
        <w:rPr>
          <w:lang w:val="fr-FR"/>
        </w:rPr>
        <w:t xml:space="preserve">  (BIB 2198 p. 464)</w:t>
      </w:r>
    </w:p>
    <w:p w14:paraId="1FD1DC98" w14:textId="77777777" w:rsidR="00ED503F" w:rsidRPr="0032190F" w:rsidRDefault="00ED503F" w:rsidP="00867AA7">
      <w:pPr>
        <w:rPr>
          <w:lang w:val="fr-FR"/>
        </w:rPr>
      </w:pPr>
    </w:p>
    <w:p w14:paraId="51086BF0" w14:textId="77777777" w:rsidR="00DB062A" w:rsidRPr="0032190F" w:rsidRDefault="00DB062A" w:rsidP="00BF4A67">
      <w:pPr>
        <w:pStyle w:val="Heading3"/>
      </w:pPr>
      <w:bookmarkStart w:id="5270" w:name="Sit_Amathonte_fun_t523"/>
      <w:r w:rsidRPr="0032190F">
        <w:t>tombe 523</w:t>
      </w:r>
    </w:p>
    <w:bookmarkEnd w:id="5270"/>
    <w:p w14:paraId="4B21C348" w14:textId="77777777" w:rsidR="002D1AD2" w:rsidRDefault="002D1AD2" w:rsidP="00BF4A67">
      <w:pPr>
        <w:jc w:val="both"/>
        <w:rPr>
          <w:lang w:val="fr-FR"/>
        </w:rPr>
      </w:pPr>
    </w:p>
    <w:p w14:paraId="694D8CFA" w14:textId="77777777" w:rsidR="002D1AD2" w:rsidRDefault="002D1AD2" w:rsidP="00BF4A67">
      <w:pPr>
        <w:jc w:val="both"/>
        <w:rPr>
          <w:lang w:val="fr-FR"/>
        </w:rPr>
      </w:pPr>
      <w:r w:rsidRPr="0032190F">
        <w:rPr>
          <w:lang w:val="fr-FR"/>
        </w:rPr>
        <w:t>Tombe à plan en L à chambre rectangulaire et couloir d’accès (BIB 2198 p. 462)</w:t>
      </w:r>
    </w:p>
    <w:p w14:paraId="5F263B45" w14:textId="77777777" w:rsidR="002D1AD2" w:rsidRDefault="002D1AD2" w:rsidP="002D1AD2">
      <w:pPr>
        <w:pStyle w:val="Heading4"/>
      </w:pPr>
      <w:r>
        <w:t>broche à rotir</w:t>
      </w:r>
    </w:p>
    <w:p w14:paraId="58BCA7D9" w14:textId="77777777" w:rsidR="002D1AD2" w:rsidRPr="002D1AD2" w:rsidRDefault="002D1AD2" w:rsidP="002D1AD2">
      <w:pPr>
        <w:rPr>
          <w:lang w:val="fr-FR"/>
        </w:rPr>
      </w:pPr>
    </w:p>
    <w:p w14:paraId="58800B3E" w14:textId="101DB7BB" w:rsidR="002D1AD2" w:rsidRDefault="00DB062A" w:rsidP="00BF4A67">
      <w:pPr>
        <w:jc w:val="both"/>
        <w:rPr>
          <w:lang w:val="fr-FR"/>
        </w:rPr>
      </w:pPr>
      <w:r w:rsidRPr="0032190F">
        <w:rPr>
          <w:lang w:val="fr-FR"/>
        </w:rPr>
        <w:t xml:space="preserve">A livré une </w:t>
      </w:r>
      <w:hyperlink r:id="rId12759" w:anchor="Cul_Precoloniale_Obj_broche_rotir" w:history="1">
        <w:r w:rsidRPr="00FD449E">
          <w:rPr>
            <w:rStyle w:val="Hyperlink"/>
            <w:lang w:val="fr-FR"/>
          </w:rPr>
          <w:t>broche à r</w:t>
        </w:r>
        <w:r w:rsidR="002D1AD2">
          <w:rPr>
            <w:rStyle w:val="Hyperlink"/>
            <w:lang w:val="fr-FR"/>
          </w:rPr>
          <w:t>o</w:t>
        </w:r>
        <w:r w:rsidRPr="00FD449E">
          <w:rPr>
            <w:rStyle w:val="Hyperlink"/>
            <w:lang w:val="fr-FR"/>
          </w:rPr>
          <w:t>tir</w:t>
        </w:r>
      </w:hyperlink>
      <w:r w:rsidR="002D1AD2" w:rsidRPr="002D1AD2">
        <w:rPr>
          <w:lang w:val="fr-FR"/>
        </w:rPr>
        <w:t xml:space="preserve"> </w:t>
      </w:r>
      <w:r w:rsidR="002D1AD2" w:rsidRPr="0032190F">
        <w:rPr>
          <w:lang w:val="fr-FR"/>
        </w:rPr>
        <w:t>(BIB 2198 p. 461)</w:t>
      </w:r>
      <w:r w:rsidRPr="0032190F">
        <w:rPr>
          <w:lang w:val="fr-FR"/>
        </w:rPr>
        <w:t xml:space="preserve">. </w:t>
      </w:r>
      <w:r w:rsidR="002D1AD2" w:rsidRPr="0032190F">
        <w:rPr>
          <w:lang w:val="fr-FR"/>
        </w:rPr>
        <w:t xml:space="preserve">Broches articulées du complexe atlantique </w:t>
      </w:r>
      <w:r w:rsidR="002D1AD2">
        <w:rPr>
          <w:lang w:val="fr-FR"/>
        </w:rPr>
        <w:t>[</w:t>
      </w:r>
      <w:hyperlink r:id="rId12760" w:anchor="Cul_Protohistoire_Geo_Atlantique" w:history="1">
        <w:r w:rsidR="002D1AD2" w:rsidRPr="0032190F">
          <w:rPr>
            <w:rStyle w:val="Hyperlink"/>
            <w:lang w:val="fr-FR" w:eastAsia="en-GB"/>
          </w:rPr>
          <w:t>bronze Atlantique </w:t>
        </w:r>
      </w:hyperlink>
      <w:r w:rsidR="002D1AD2">
        <w:rPr>
          <w:lang w:val="fr-FR"/>
        </w:rPr>
        <w:t xml:space="preserve">] </w:t>
      </w:r>
      <w:r w:rsidR="002D1AD2" w:rsidRPr="0032190F">
        <w:rPr>
          <w:lang w:val="fr-FR"/>
        </w:rPr>
        <w:t>(BIB 2160)</w:t>
      </w:r>
      <w:r w:rsidR="002D1AD2">
        <w:rPr>
          <w:lang w:val="fr-FR"/>
        </w:rPr>
        <w:t xml:space="preserve"> </w:t>
      </w:r>
      <w:r w:rsidR="002D1AD2" w:rsidRPr="00552187">
        <w:rPr>
          <w:lang w:val="fr-FR"/>
        </w:rPr>
        <w:t>(BIB 3022)</w:t>
      </w:r>
      <w:r w:rsidR="002D1AD2">
        <w:rPr>
          <w:lang w:val="fr-FR"/>
        </w:rPr>
        <w:t xml:space="preserve"> </w:t>
      </w:r>
      <w:r w:rsidR="002D1AD2" w:rsidRPr="0032190F">
        <w:rPr>
          <w:lang w:val="fr-FR" w:eastAsia="en-GB"/>
        </w:rPr>
        <w:t xml:space="preserve">(BIB 1995 p. 19) </w:t>
      </w:r>
      <w:r w:rsidR="002D1AD2">
        <w:rPr>
          <w:lang w:val="fr-FR" w:eastAsia="en-GB"/>
        </w:rPr>
        <w:t xml:space="preserve"> d</w:t>
      </w:r>
      <w:r w:rsidR="002D1AD2" w:rsidRPr="0032190F">
        <w:rPr>
          <w:lang w:val="fr-FR" w:eastAsia="en-GB"/>
        </w:rPr>
        <w:t>atée du 9</w:t>
      </w:r>
      <w:r w:rsidR="002D1AD2" w:rsidRPr="0032190F">
        <w:rPr>
          <w:vertAlign w:val="superscript"/>
          <w:lang w:val="fr-FR" w:eastAsia="en-GB"/>
        </w:rPr>
        <w:t>e</w:t>
      </w:r>
      <w:r w:rsidR="002D1AD2" w:rsidRPr="0032190F">
        <w:rPr>
          <w:lang w:val="fr-FR" w:eastAsia="en-GB"/>
        </w:rPr>
        <w:t xml:space="preserve"> aec </w:t>
      </w:r>
      <w:r w:rsidR="00C3578C" w:rsidRPr="0032190F">
        <w:rPr>
          <w:lang w:val="fr-FR" w:eastAsia="en-GB"/>
        </w:rPr>
        <w:t xml:space="preserve">(BIB 1995 p. 19) </w:t>
      </w:r>
      <w:r w:rsidR="002D1AD2">
        <w:rPr>
          <w:lang w:val="fr-FR" w:eastAsia="en-GB"/>
        </w:rPr>
        <w:t xml:space="preserve"> </w:t>
      </w:r>
      <w:r w:rsidR="002D1AD2" w:rsidRPr="00661F91">
        <w:rPr>
          <w:i/>
          <w:lang w:val="fr-FR"/>
        </w:rPr>
        <w:t>obelos</w:t>
      </w:r>
      <w:r w:rsidR="002D1AD2" w:rsidRPr="00661F91">
        <w:rPr>
          <w:lang w:val="fr-FR"/>
        </w:rPr>
        <w:t xml:space="preserve"> dont un exemplaire, d'origine Atlantique,</w:t>
      </w:r>
      <w:r w:rsidR="002D1AD2">
        <w:rPr>
          <w:lang w:val="fr-FR"/>
        </w:rPr>
        <w:t xml:space="preserve"> attribués au</w:t>
      </w:r>
      <w:r w:rsidR="002D1AD2" w:rsidRPr="00661F91">
        <w:rPr>
          <w:lang w:val="fr-FR"/>
        </w:rPr>
        <w:t xml:space="preserve"> </w:t>
      </w:r>
      <w:hyperlink r:id="rId12761" w:anchor="Cul_Chypriote_Geometrique_1" w:history="1">
        <w:r w:rsidR="002D1AD2" w:rsidRPr="0032190F">
          <w:rPr>
            <w:rStyle w:val="Hyperlink"/>
            <w:lang w:val="fr-FR"/>
          </w:rPr>
          <w:t>G</w:t>
        </w:r>
        <w:r w:rsidR="002D1AD2">
          <w:rPr>
            <w:rStyle w:val="Hyperlink"/>
            <w:lang w:val="fr-FR"/>
          </w:rPr>
          <w:t>CI</w:t>
        </w:r>
      </w:hyperlink>
      <w:r w:rsidR="002D1AD2" w:rsidRPr="0032190F">
        <w:rPr>
          <w:lang w:val="fr-FR"/>
        </w:rPr>
        <w:t xml:space="preserve"> </w:t>
      </w:r>
      <w:r w:rsidR="002D1AD2">
        <w:rPr>
          <w:lang w:val="fr-FR"/>
        </w:rPr>
        <w:t xml:space="preserve">(BIB 3023) </w:t>
      </w:r>
      <w:r w:rsidR="002D1AD2" w:rsidRPr="002D1AD2">
        <w:rPr>
          <w:i/>
          <w:lang w:val="fr-FR"/>
        </w:rPr>
        <w:t>Cette dernière a laissé penser à Almagro-Gorbea (1992) que l’origine de ce type d’élément serait chypriote (BIB 2198 p. 461).</w:t>
      </w:r>
    </w:p>
    <w:p w14:paraId="433C3A71" w14:textId="77777777" w:rsidR="002D1AD2" w:rsidRDefault="002D1AD2" w:rsidP="00BF4A67">
      <w:pPr>
        <w:jc w:val="both"/>
        <w:rPr>
          <w:lang w:val="fr-FR" w:eastAsia="en-GB"/>
        </w:rPr>
      </w:pPr>
    </w:p>
    <w:p w14:paraId="789AD09F" w14:textId="77777777" w:rsidR="002D1AD2" w:rsidRDefault="002D1AD2" w:rsidP="002D1AD2">
      <w:pPr>
        <w:pStyle w:val="Heading4"/>
        <w:rPr>
          <w:lang w:eastAsia="en-GB"/>
        </w:rPr>
      </w:pPr>
      <w:r>
        <w:rPr>
          <w:lang w:eastAsia="en-GB"/>
        </w:rPr>
        <w:t>vaisselle métallique</w:t>
      </w:r>
    </w:p>
    <w:p w14:paraId="66426037" w14:textId="77777777" w:rsidR="002D1AD2" w:rsidRPr="0032190F" w:rsidRDefault="002D1AD2" w:rsidP="00BF4A67">
      <w:pPr>
        <w:jc w:val="both"/>
        <w:rPr>
          <w:lang w:val="fr-FR"/>
        </w:rPr>
      </w:pPr>
    </w:p>
    <w:p w14:paraId="1B7212F2" w14:textId="6340DF5D" w:rsidR="00DB062A" w:rsidRDefault="002D1AD2" w:rsidP="00BF4A67">
      <w:pPr>
        <w:jc w:val="both"/>
        <w:rPr>
          <w:i/>
          <w:lang w:val="fr-FR"/>
        </w:rPr>
      </w:pPr>
      <w:r>
        <w:rPr>
          <w:lang w:val="fr-FR"/>
        </w:rPr>
        <w:t>A</w:t>
      </w:r>
      <w:r w:rsidR="00DB062A" w:rsidRPr="0032190F">
        <w:rPr>
          <w:lang w:val="fr-FR"/>
        </w:rPr>
        <w:t xml:space="preserve"> livré de la céramique métallique attribuées au </w:t>
      </w:r>
      <w:hyperlink r:id="rId12762" w:anchor="Cul_Chypriote_Geometrique_1" w:history="1">
        <w:r w:rsidR="00DB062A" w:rsidRPr="0032190F">
          <w:rPr>
            <w:rStyle w:val="Hyperlink"/>
            <w:lang w:val="fr-FR"/>
          </w:rPr>
          <w:t>G</w:t>
        </w:r>
        <w:r>
          <w:rPr>
            <w:rStyle w:val="Hyperlink"/>
            <w:lang w:val="fr-FR"/>
          </w:rPr>
          <w:t>CI</w:t>
        </w:r>
      </w:hyperlink>
      <w:r w:rsidR="00DB062A" w:rsidRPr="0032190F">
        <w:rPr>
          <w:lang w:val="fr-FR"/>
        </w:rPr>
        <w:t xml:space="preserve"> </w:t>
      </w:r>
      <w:r>
        <w:rPr>
          <w:lang w:val="fr-FR"/>
        </w:rPr>
        <w:t xml:space="preserve">et </w:t>
      </w:r>
      <w:hyperlink r:id="rId12763" w:anchor="Cul_Chypriote_Geometrique_2" w:history="1">
        <w:r w:rsidRPr="0032190F">
          <w:rPr>
            <w:rStyle w:val="Hyperlink"/>
            <w:lang w:val="fr-FR"/>
          </w:rPr>
          <w:t>G</w:t>
        </w:r>
        <w:r>
          <w:rPr>
            <w:rStyle w:val="Hyperlink"/>
            <w:lang w:val="fr-FR"/>
          </w:rPr>
          <w:t>CII</w:t>
        </w:r>
      </w:hyperlink>
      <w:r w:rsidRPr="0032190F">
        <w:rPr>
          <w:lang w:val="fr-FR"/>
        </w:rPr>
        <w:t xml:space="preserve"> </w:t>
      </w:r>
      <w:r w:rsidR="00DB062A" w:rsidRPr="0032190F">
        <w:rPr>
          <w:lang w:val="fr-FR"/>
        </w:rPr>
        <w:t>(BIB 2198 p. 462),</w:t>
      </w:r>
      <w:r w:rsidR="00DB062A" w:rsidRPr="0032190F">
        <w:rPr>
          <w:i/>
          <w:lang w:val="fr-FR"/>
        </w:rPr>
        <w:t>mais également au Géométrique chypriote III et à l’</w:t>
      </w:r>
      <w:hyperlink r:id="rId12764" w:anchor="Cul_Chypriote_Archaique_1" w:history="1">
        <w:r w:rsidR="00777A47" w:rsidRPr="0032190F">
          <w:rPr>
            <w:rStyle w:val="Hyperlink"/>
            <w:i/>
            <w:lang w:val="fr-FR" w:eastAsia="en-GB"/>
          </w:rPr>
          <w:t>Archaïque chypriote I</w:t>
        </w:r>
      </w:hyperlink>
      <w:r w:rsidRPr="002D1AD2">
        <w:rPr>
          <w:lang w:val="fr-FR"/>
        </w:rPr>
        <w:t xml:space="preserve"> </w:t>
      </w:r>
      <w:r w:rsidR="00DB062A" w:rsidRPr="0032190F">
        <w:rPr>
          <w:i/>
          <w:lang w:val="fr-FR"/>
        </w:rPr>
        <w:t>(BIB 2198 p. 462)</w:t>
      </w:r>
    </w:p>
    <w:p w14:paraId="024D9626" w14:textId="77777777" w:rsidR="002D1AD2" w:rsidRDefault="002D1AD2" w:rsidP="00BF4A67">
      <w:pPr>
        <w:jc w:val="both"/>
        <w:rPr>
          <w:i/>
          <w:lang w:val="fr-FR"/>
        </w:rPr>
      </w:pPr>
    </w:p>
    <w:p w14:paraId="7585E72C" w14:textId="77777777" w:rsidR="002D1AD2" w:rsidRDefault="002D1AD2" w:rsidP="002D1AD2">
      <w:pPr>
        <w:pStyle w:val="Heading4"/>
      </w:pPr>
      <w:r>
        <w:t>céramique</w:t>
      </w:r>
    </w:p>
    <w:p w14:paraId="2D028C1B" w14:textId="77777777" w:rsidR="002D1AD2" w:rsidRDefault="002D1AD2" w:rsidP="00BF4A67">
      <w:pPr>
        <w:jc w:val="both"/>
        <w:rPr>
          <w:lang w:val="fr-FR"/>
        </w:rPr>
      </w:pPr>
    </w:p>
    <w:p w14:paraId="55C5C1CC" w14:textId="77777777" w:rsidR="002D1AD2" w:rsidRDefault="002D1AD2" w:rsidP="002D1AD2">
      <w:pPr>
        <w:pStyle w:val="Heading5"/>
      </w:pPr>
      <w:r>
        <w:t>skyphos</w:t>
      </w:r>
    </w:p>
    <w:p w14:paraId="1EA88EB8" w14:textId="77777777" w:rsidR="002D1AD2" w:rsidRPr="002D1AD2" w:rsidRDefault="002D1AD2" w:rsidP="00BF4A67">
      <w:pPr>
        <w:jc w:val="both"/>
        <w:rPr>
          <w:lang w:val="fr-FR"/>
        </w:rPr>
      </w:pPr>
    </w:p>
    <w:p w14:paraId="4377F9FE" w14:textId="488A1EF8" w:rsidR="00DB062A" w:rsidRDefault="00DB062A" w:rsidP="00BF4A67">
      <w:pPr>
        <w:jc w:val="both"/>
        <w:rPr>
          <w:lang w:val="fr-FR"/>
        </w:rPr>
      </w:pPr>
      <w:r w:rsidRPr="0032190F">
        <w:rPr>
          <w:lang w:val="fr-FR"/>
        </w:rPr>
        <w:t xml:space="preserve">Le </w:t>
      </w:r>
      <w:r w:rsidRPr="0032190F">
        <w:rPr>
          <w:i/>
          <w:lang w:val="fr-FR"/>
        </w:rPr>
        <w:t>skyphos</w:t>
      </w:r>
      <w:r w:rsidR="002D1AD2">
        <w:rPr>
          <w:i/>
          <w:lang w:val="fr-FR"/>
        </w:rPr>
        <w:t xml:space="preserve"> </w:t>
      </w:r>
      <w:r w:rsidRPr="0032190F">
        <w:rPr>
          <w:lang w:val="fr-FR"/>
        </w:rPr>
        <w:t>à décoration semi-circulaire en pendentifs renvoie au 10</w:t>
      </w:r>
      <w:r w:rsidRPr="0032190F">
        <w:rPr>
          <w:vertAlign w:val="superscript"/>
          <w:lang w:val="fr-FR"/>
        </w:rPr>
        <w:t>e</w:t>
      </w:r>
      <w:r w:rsidRPr="0032190F">
        <w:rPr>
          <w:lang w:val="fr-FR"/>
        </w:rPr>
        <w:t xml:space="preserve"> s. aec (BIB 2198 p. 462) au </w:t>
      </w:r>
      <w:hyperlink r:id="rId12765" w:anchor="Cul_Grecs_Protogeometrique" w:history="1">
        <w:r w:rsidRPr="0032190F">
          <w:rPr>
            <w:rStyle w:val="Hyperlink"/>
            <w:lang w:val="fr-FR"/>
          </w:rPr>
          <w:t>Protogéométrique</w:t>
        </w:r>
      </w:hyperlink>
      <w:r w:rsidRPr="0032190F">
        <w:rPr>
          <w:lang w:val="fr-FR"/>
        </w:rPr>
        <w:t xml:space="preserve"> (SS BIB)</w:t>
      </w:r>
      <w:r w:rsidR="002D1AD2">
        <w:rPr>
          <w:lang w:val="fr-FR"/>
        </w:rPr>
        <w:t xml:space="preserve"> </w:t>
      </w:r>
      <w:r w:rsidR="002D1AD2" w:rsidRPr="002D1AD2">
        <w:rPr>
          <w:lang w:val="fr-FR"/>
        </w:rPr>
        <w:t>skyphos eubéen à décoration semi-circulaire en pendentifs (</w:t>
      </w:r>
      <w:r w:rsidR="002D1AD2" w:rsidRPr="002D1AD2">
        <w:rPr>
          <w:i/>
          <w:lang w:val="fr-FR"/>
        </w:rPr>
        <w:t>colgantes</w:t>
      </w:r>
      <w:r w:rsidR="002D1AD2" w:rsidRPr="002D1AD2">
        <w:rPr>
          <w:lang w:val="fr-FR"/>
        </w:rPr>
        <w:t>) (BIB 2198 p. 462)</w:t>
      </w:r>
    </w:p>
    <w:p w14:paraId="6CBE543F" w14:textId="77777777" w:rsidR="002D1AD2" w:rsidRPr="002D1AD2" w:rsidRDefault="002D1AD2" w:rsidP="00BF4A67">
      <w:pPr>
        <w:jc w:val="both"/>
        <w:rPr>
          <w:lang w:val="fr-FR"/>
        </w:rPr>
      </w:pPr>
    </w:p>
    <w:p w14:paraId="5CB2DFF5" w14:textId="77777777" w:rsidR="002D1AD2" w:rsidRDefault="002D1AD2" w:rsidP="00BF4A67">
      <w:pPr>
        <w:jc w:val="both"/>
        <w:rPr>
          <w:lang w:val="fr-FR"/>
        </w:rPr>
      </w:pPr>
    </w:p>
    <w:p w14:paraId="5546A992" w14:textId="77777777" w:rsidR="00BF4A67" w:rsidRPr="0032190F" w:rsidRDefault="00BF4A67" w:rsidP="00DB062A">
      <w:pPr>
        <w:rPr>
          <w:lang w:val="fr-FR"/>
        </w:rPr>
      </w:pPr>
    </w:p>
    <w:p w14:paraId="12E431A4" w14:textId="77777777" w:rsidR="00BF4A67" w:rsidRPr="0032190F" w:rsidRDefault="002D1AD2" w:rsidP="00BF4A67">
      <w:pPr>
        <w:pStyle w:val="Heading2"/>
      </w:pPr>
      <w:r>
        <w:t>s</w:t>
      </w:r>
      <w:r w:rsidR="00BF4A67" w:rsidRPr="0032190F">
        <w:t>arcophage</w:t>
      </w:r>
    </w:p>
    <w:p w14:paraId="57510DC2" w14:textId="77777777" w:rsidR="00BF4A67" w:rsidRPr="0032190F" w:rsidRDefault="00BF4A67" w:rsidP="00DB062A">
      <w:pPr>
        <w:rPr>
          <w:lang w:val="fr-FR"/>
        </w:rPr>
      </w:pPr>
    </w:p>
    <w:p w14:paraId="5B89B99F" w14:textId="77777777" w:rsidR="00BF4A67" w:rsidRDefault="00BF4A67" w:rsidP="00BF4A67">
      <w:pPr>
        <w:rPr>
          <w:lang w:val="fr-FR" w:eastAsia="en-GB"/>
        </w:rPr>
      </w:pPr>
      <w:r w:rsidRPr="0032190F">
        <w:rPr>
          <w:lang w:val="fr-FR" w:eastAsia="en-GB"/>
        </w:rPr>
        <w:lastRenderedPageBreak/>
        <w:t>Le sarcophage d’Amathonte, daté de vers 480 aec, montre un défilé de char sur les longs côtés, des représentations de « l’arbre de vie », sphinx et palmettes (BIB 2252)</w:t>
      </w:r>
    </w:p>
    <w:p w14:paraId="4DA2E30D" w14:textId="77777777" w:rsidR="002D1AD2" w:rsidRDefault="002D1AD2" w:rsidP="00BF4A67">
      <w:pPr>
        <w:rPr>
          <w:lang w:val="fr-FR" w:eastAsia="en-GB"/>
        </w:rPr>
      </w:pPr>
    </w:p>
    <w:p w14:paraId="7CED3ED6" w14:textId="5368B51B" w:rsidR="002D1AD2" w:rsidRPr="0032190F" w:rsidRDefault="002D1AD2" w:rsidP="00426FF9">
      <w:pPr>
        <w:pStyle w:val="Heading1"/>
      </w:pPr>
      <w:bookmarkStart w:id="5271" w:name="Sit_Paleopaphos"/>
      <w:r w:rsidRPr="0032190F">
        <w:t>PAL</w:t>
      </w:r>
      <w:r w:rsidR="00673D64">
        <w:t>AE</w:t>
      </w:r>
      <w:r w:rsidRPr="0032190F">
        <w:t>PAPHOS</w:t>
      </w:r>
    </w:p>
    <w:bookmarkEnd w:id="5271"/>
    <w:p w14:paraId="1A59C99A" w14:textId="2841E35A" w:rsidR="00673D64" w:rsidRPr="0050225F" w:rsidRDefault="00673D64" w:rsidP="00673D64">
      <w:pPr>
        <w:rPr>
          <w:sz w:val="20"/>
          <w:lang w:val="fr-FR"/>
        </w:rPr>
      </w:pPr>
      <w:r>
        <w:rPr>
          <w:sz w:val="20"/>
          <w:lang w:val="fr-FR"/>
        </w:rPr>
        <w:t xml:space="preserve">Palaephasos, </w:t>
      </w:r>
      <w:r w:rsidR="002D1AD2" w:rsidRPr="00673D64">
        <w:rPr>
          <w:sz w:val="20"/>
          <w:lang w:val="fr-FR"/>
        </w:rPr>
        <w:t>Palaeophasos</w:t>
      </w:r>
      <w:r w:rsidRPr="00673D64">
        <w:rPr>
          <w:sz w:val="20"/>
          <w:lang w:val="fr-FR"/>
        </w:rPr>
        <w:t>,</w:t>
      </w:r>
      <w:bookmarkStart w:id="5272" w:name="Sit_Palaepaphos_Skales"/>
      <w:r w:rsidRPr="0050225F">
        <w:rPr>
          <w:sz w:val="20"/>
          <w:lang w:val="fr-FR"/>
        </w:rPr>
        <w:t xml:space="preserve"> PALAEOPHASOS-SKALES</w:t>
      </w:r>
    </w:p>
    <w:bookmarkEnd w:id="5272"/>
    <w:p w14:paraId="3490A522" w14:textId="0197CAA0" w:rsidR="002D1AD2" w:rsidRPr="0050225F" w:rsidRDefault="002D1AD2" w:rsidP="002D1AD2">
      <w:pPr>
        <w:rPr>
          <w:lang w:val="fr-FR"/>
        </w:rPr>
      </w:pPr>
    </w:p>
    <w:p w14:paraId="70A31A69" w14:textId="50C70318" w:rsidR="002D1AD2" w:rsidRDefault="002D1AD2" w:rsidP="00237238">
      <w:pPr>
        <w:jc w:val="both"/>
        <w:rPr>
          <w:szCs w:val="20"/>
          <w:lang w:val="fr-FR" w:eastAsia="en-GB"/>
        </w:rPr>
      </w:pPr>
      <w:r>
        <w:rPr>
          <w:lang w:val="fr-FR"/>
        </w:rPr>
        <w:t xml:space="preserve">Chypre (Paphos). </w:t>
      </w:r>
    </w:p>
    <w:p w14:paraId="3C392EF2" w14:textId="77777777" w:rsidR="002D1AD2" w:rsidRDefault="002D1AD2" w:rsidP="002D1AD2">
      <w:pPr>
        <w:jc w:val="both"/>
        <w:rPr>
          <w:szCs w:val="20"/>
          <w:lang w:val="fr-FR" w:eastAsia="en-GB"/>
        </w:rPr>
      </w:pPr>
    </w:p>
    <w:p w14:paraId="78CADD0B" w14:textId="14C99558" w:rsidR="002D1AD2" w:rsidRPr="00A4228F" w:rsidRDefault="002D1AD2" w:rsidP="002D1AD2">
      <w:pPr>
        <w:jc w:val="both"/>
        <w:rPr>
          <w:lang w:val="fr-FR"/>
        </w:rPr>
      </w:pPr>
      <w:r>
        <w:rPr>
          <w:szCs w:val="20"/>
          <w:lang w:val="fr-FR" w:eastAsia="en-GB"/>
        </w:rPr>
        <w:t xml:space="preserve">Proche d' </w:t>
      </w:r>
      <w:hyperlink r:id="rId12766" w:anchor="Sit_Amathonte" w:history="1">
        <w:r w:rsidRPr="002D1AD2">
          <w:rPr>
            <w:rStyle w:val="Hyperlink"/>
            <w:szCs w:val="20"/>
            <w:lang w:val="fr-FR" w:eastAsia="en-GB"/>
          </w:rPr>
          <w:t>Amathonte</w:t>
        </w:r>
      </w:hyperlink>
    </w:p>
    <w:p w14:paraId="198ED4C0" w14:textId="26558EF5" w:rsidR="00101476" w:rsidRDefault="00101476" w:rsidP="002D1AD2">
      <w:pPr>
        <w:jc w:val="both"/>
        <w:rPr>
          <w:lang w:val="fr-FR"/>
        </w:rPr>
      </w:pPr>
    </w:p>
    <w:p w14:paraId="4B5D4607" w14:textId="2DC462F0" w:rsidR="00673D64" w:rsidRPr="00673D64" w:rsidRDefault="00673D64" w:rsidP="00673D64">
      <w:pPr>
        <w:jc w:val="both"/>
        <w:rPr>
          <w:b/>
          <w:bCs/>
          <w:szCs w:val="20"/>
          <w:lang w:val="fr-FR" w:eastAsia="en-GB"/>
        </w:rPr>
      </w:pPr>
      <w:r w:rsidRPr="00673D64">
        <w:rPr>
          <w:b/>
          <w:bCs/>
          <w:szCs w:val="20"/>
          <w:lang w:val="fr-FR" w:eastAsia="en-GB"/>
        </w:rPr>
        <w:t>Palaepaphos-Skales</w:t>
      </w:r>
    </w:p>
    <w:p w14:paraId="4245D49A" w14:textId="47D2D1DD" w:rsidR="00673D64" w:rsidRPr="00237238" w:rsidRDefault="00237238" w:rsidP="00673D64">
      <w:pPr>
        <w:rPr>
          <w:sz w:val="20"/>
          <w:lang w:val="fr-FR"/>
        </w:rPr>
      </w:pPr>
      <w:r w:rsidRPr="00237238">
        <w:rPr>
          <w:sz w:val="20"/>
          <w:lang w:val="fr-FR"/>
        </w:rPr>
        <w:t xml:space="preserve">nécropole de Paleopaphos, </w:t>
      </w:r>
      <w:r w:rsidRPr="00237238">
        <w:rPr>
          <w:sz w:val="20"/>
          <w:lang w:val="fr-FR" w:eastAsia="en-GB"/>
        </w:rPr>
        <w:t>cimetière de Skales à Palaepaphos</w:t>
      </w:r>
    </w:p>
    <w:p w14:paraId="6F08F370" w14:textId="77777777" w:rsidR="00237238" w:rsidRPr="0032190F" w:rsidRDefault="00237238" w:rsidP="00673D64">
      <w:pPr>
        <w:rPr>
          <w:lang w:val="fr-FR" w:eastAsia="en-GB"/>
        </w:rPr>
      </w:pPr>
    </w:p>
    <w:p w14:paraId="0BF9DE28" w14:textId="77777777" w:rsidR="00673D64" w:rsidRDefault="00673D64" w:rsidP="00673D64">
      <w:pPr>
        <w:rPr>
          <w:lang w:val="fr-FR" w:eastAsia="en-GB"/>
        </w:rPr>
      </w:pPr>
      <w:r w:rsidRPr="0032190F">
        <w:rPr>
          <w:lang w:val="fr-FR" w:eastAsia="en-GB"/>
        </w:rPr>
        <w:t xml:space="preserve">Lié au vase de </w:t>
      </w:r>
      <w:hyperlink r:id="rId12767" w:anchor="Sit_Berzocana" w:history="1">
        <w:r w:rsidRPr="00EB17DA">
          <w:rPr>
            <w:rStyle w:val="Hyperlink"/>
            <w:lang w:val="fr-FR" w:eastAsia="en-GB"/>
          </w:rPr>
          <w:t>Berzocana</w:t>
        </w:r>
      </w:hyperlink>
      <w:r w:rsidRPr="00EB17DA">
        <w:rPr>
          <w:lang w:val="fr-FR" w:eastAsia="en-GB"/>
        </w:rPr>
        <w:t xml:space="preserve"> </w:t>
      </w:r>
      <w:r w:rsidRPr="0032190F">
        <w:rPr>
          <w:lang w:val="fr-FR" w:eastAsia="en-GB"/>
        </w:rPr>
        <w:t>(BIB 2198 p. 468)</w:t>
      </w:r>
    </w:p>
    <w:p w14:paraId="0BCC5F94" w14:textId="77777777" w:rsidR="00673D64" w:rsidRDefault="00673D64" w:rsidP="00673D64">
      <w:pPr>
        <w:rPr>
          <w:lang w:val="fr-FR" w:eastAsia="en-GB"/>
        </w:rPr>
      </w:pPr>
    </w:p>
    <w:p w14:paraId="3A7B6956" w14:textId="77777777" w:rsidR="00673D64" w:rsidRPr="0032190F" w:rsidRDefault="00673D64" w:rsidP="00237238">
      <w:pPr>
        <w:pStyle w:val="Heading2"/>
        <w:rPr>
          <w:lang w:eastAsia="en-GB"/>
        </w:rPr>
      </w:pPr>
      <w:bookmarkStart w:id="5273" w:name="Sit_Palaepaphos_Skales_t"/>
      <w:r>
        <w:rPr>
          <w:lang w:eastAsia="en-GB"/>
        </w:rPr>
        <w:t>tombes</w:t>
      </w:r>
    </w:p>
    <w:bookmarkEnd w:id="5273"/>
    <w:p w14:paraId="2B84E767" w14:textId="77777777" w:rsidR="00673D64" w:rsidRPr="0032190F" w:rsidRDefault="00673D64" w:rsidP="00237238">
      <w:pPr>
        <w:jc w:val="both"/>
        <w:rPr>
          <w:szCs w:val="20"/>
          <w:lang w:val="fr-FR" w:eastAsia="en-GB"/>
        </w:rPr>
      </w:pPr>
    </w:p>
    <w:p w14:paraId="24AE281F" w14:textId="77777777" w:rsidR="00673D64" w:rsidRPr="004073E6" w:rsidRDefault="00673D64" w:rsidP="00237238">
      <w:pPr>
        <w:pStyle w:val="Heading3"/>
        <w:spacing w:line="240" w:lineRule="auto"/>
        <w:rPr>
          <w:lang w:eastAsia="en-GB"/>
        </w:rPr>
      </w:pPr>
      <w:r w:rsidRPr="004073E6">
        <w:rPr>
          <w:lang w:eastAsia="en-GB"/>
        </w:rPr>
        <w:t>t. 49</w:t>
      </w:r>
    </w:p>
    <w:p w14:paraId="4845EE99" w14:textId="77777777" w:rsidR="00673D64" w:rsidRPr="0032190F" w:rsidRDefault="00673D64" w:rsidP="00237238">
      <w:pPr>
        <w:rPr>
          <w:lang w:val="fr-FR" w:eastAsia="en-GB"/>
        </w:rPr>
      </w:pPr>
      <w:r w:rsidRPr="0032190F">
        <w:rPr>
          <w:lang w:val="fr-FR" w:eastAsia="en-GB"/>
        </w:rPr>
        <w:t xml:space="preserve">Sépultures d’élites dont le mobilier funéraire rappelle celui figuré sur les </w:t>
      </w:r>
      <w:hyperlink r:id="rId12768" w:anchor="Cul_Extremadura" w:history="1">
        <w:r w:rsidRPr="0032190F">
          <w:rPr>
            <w:rStyle w:val="Hyperlink"/>
            <w:lang w:val="fr-FR" w:eastAsia="en-GB"/>
          </w:rPr>
          <w:t>stèles ibériques d’Extrémadure</w:t>
        </w:r>
      </w:hyperlink>
      <w:r w:rsidRPr="0032190F">
        <w:rPr>
          <w:lang w:val="fr-FR" w:eastAsia="en-GB"/>
        </w:rPr>
        <w:t xml:space="preserve"> (BIB 2198 p. 468)</w:t>
      </w:r>
    </w:p>
    <w:p w14:paraId="3DDF4C68" w14:textId="77777777" w:rsidR="00673D64" w:rsidRPr="0032190F" w:rsidRDefault="00673D64" w:rsidP="00237238">
      <w:pPr>
        <w:rPr>
          <w:lang w:val="fr-FR" w:eastAsia="en-GB"/>
        </w:rPr>
      </w:pPr>
    </w:p>
    <w:p w14:paraId="3A83100B" w14:textId="77777777" w:rsidR="00673D64" w:rsidRPr="004073E6" w:rsidRDefault="00673D64" w:rsidP="00237238">
      <w:pPr>
        <w:pStyle w:val="Heading3"/>
        <w:spacing w:line="240" w:lineRule="auto"/>
      </w:pPr>
      <w:r w:rsidRPr="004073E6">
        <w:rPr>
          <w:lang w:eastAsia="en-GB"/>
        </w:rPr>
        <w:t>t.79</w:t>
      </w:r>
    </w:p>
    <w:p w14:paraId="510B3CCD" w14:textId="0DE4ADA8" w:rsidR="00673D64" w:rsidRDefault="00673D64" w:rsidP="00237238">
      <w:pPr>
        <w:rPr>
          <w:lang w:val="fr-FR" w:eastAsia="en-GB"/>
        </w:rPr>
      </w:pPr>
      <w:r w:rsidRPr="0032190F">
        <w:rPr>
          <w:lang w:val="fr-FR" w:eastAsia="en-GB"/>
        </w:rPr>
        <w:t xml:space="preserve">Sépultures d’élites dont le mobilier funéraire rappelle celui figuré sur les </w:t>
      </w:r>
      <w:hyperlink r:id="rId12769" w:anchor="Cul_Extremadura" w:history="1">
        <w:r w:rsidRPr="0032190F">
          <w:rPr>
            <w:rStyle w:val="Hyperlink"/>
            <w:lang w:val="fr-FR" w:eastAsia="en-GB"/>
          </w:rPr>
          <w:t>stèles ibériques d’Extrémadure</w:t>
        </w:r>
      </w:hyperlink>
      <w:r w:rsidRPr="0032190F">
        <w:rPr>
          <w:lang w:val="fr-FR" w:eastAsia="en-GB"/>
        </w:rPr>
        <w:t xml:space="preserve"> (BIB 2198 p. 468)</w:t>
      </w:r>
    </w:p>
    <w:p w14:paraId="18E6AD39" w14:textId="6490171B" w:rsidR="00FC56C5" w:rsidRDefault="00FC56C5" w:rsidP="00237238">
      <w:pPr>
        <w:rPr>
          <w:lang w:val="fr-FR" w:eastAsia="en-GB"/>
        </w:rPr>
      </w:pPr>
    </w:p>
    <w:p w14:paraId="06D357E1" w14:textId="67A6388A" w:rsidR="00FC56C5" w:rsidRDefault="00FC56C5" w:rsidP="00237238">
      <w:pPr>
        <w:pStyle w:val="Heading3"/>
        <w:spacing w:line="240" w:lineRule="auto"/>
      </w:pPr>
      <w:bookmarkStart w:id="5274" w:name="Sit_Palaepaphos_Skales_t277"/>
      <w:r>
        <w:t>t.277</w:t>
      </w:r>
    </w:p>
    <w:bookmarkEnd w:id="5274"/>
    <w:p w14:paraId="6ED3F28D" w14:textId="64D6BD97" w:rsidR="00FC56C5" w:rsidRPr="00237238" w:rsidRDefault="00237238" w:rsidP="00237238">
      <w:pPr>
        <w:rPr>
          <w:sz w:val="20"/>
          <w:lang w:val="fr-FR" w:eastAsia="en-GB"/>
        </w:rPr>
      </w:pPr>
      <w:r w:rsidRPr="00237238">
        <w:rPr>
          <w:sz w:val="20"/>
          <w:lang w:val="fr-FR" w:eastAsia="en-GB"/>
        </w:rPr>
        <w:t>tombe 277</w:t>
      </w:r>
    </w:p>
    <w:p w14:paraId="754A09D3" w14:textId="77777777" w:rsidR="00237238" w:rsidRDefault="00237238" w:rsidP="00237238">
      <w:pPr>
        <w:rPr>
          <w:lang w:val="fr-FR"/>
        </w:rPr>
      </w:pPr>
    </w:p>
    <w:p w14:paraId="44AD9DEA" w14:textId="1537C4C5" w:rsidR="00237238" w:rsidRDefault="00237238" w:rsidP="00FC56C5">
      <w:pPr>
        <w:jc w:val="both"/>
        <w:rPr>
          <w:lang w:val="fr-FR" w:eastAsia="en-GB"/>
        </w:rPr>
      </w:pPr>
      <w:r>
        <w:rPr>
          <w:lang w:val="fr-FR"/>
        </w:rPr>
        <w:t>S</w:t>
      </w:r>
      <w:r w:rsidRPr="0032190F">
        <w:rPr>
          <w:lang w:val="fr-FR"/>
        </w:rPr>
        <w:t xml:space="preserve">épulture d’un guerrier </w:t>
      </w:r>
      <w:r w:rsidRPr="0032190F">
        <w:rPr>
          <w:szCs w:val="20"/>
          <w:lang w:val="fr-FR" w:eastAsia="en-GB"/>
        </w:rPr>
        <w:t>(BIB 2198)</w:t>
      </w:r>
      <w:r>
        <w:rPr>
          <w:szCs w:val="20"/>
          <w:lang w:val="fr-FR" w:eastAsia="en-GB"/>
        </w:rPr>
        <w:t xml:space="preserve"> (BIB 2954)</w:t>
      </w:r>
      <w:r>
        <w:rPr>
          <w:lang w:val="fr-FR" w:eastAsia="en-GB"/>
        </w:rPr>
        <w:t xml:space="preserve"> C</w:t>
      </w:r>
      <w:r w:rsidR="00FC56C5" w:rsidRPr="00FC56C5">
        <w:rPr>
          <w:lang w:val="fr-FR" w:eastAsia="en-GB"/>
        </w:rPr>
        <w:t xml:space="preserve">ompte parmi les plus riches jamais découvertes dans le sud-ouest de l'île. Elle date de la période </w:t>
      </w:r>
      <w:hyperlink r:id="rId12770" w:anchor="Cul_Chypriote_Geometrique_3" w:history="1">
        <w:r w:rsidR="00FC56C5" w:rsidRPr="0032190F">
          <w:rPr>
            <w:rStyle w:val="Hyperlink"/>
            <w:szCs w:val="20"/>
            <w:lang w:val="fr-FR" w:eastAsia="en-GB"/>
          </w:rPr>
          <w:t>G</w:t>
        </w:r>
        <w:r w:rsidR="00FC56C5">
          <w:rPr>
            <w:rStyle w:val="Hyperlink"/>
            <w:szCs w:val="20"/>
            <w:lang w:val="fr-FR" w:eastAsia="en-GB"/>
          </w:rPr>
          <w:t>C</w:t>
        </w:r>
        <w:r w:rsidR="00FC56C5" w:rsidRPr="0032190F">
          <w:rPr>
            <w:rStyle w:val="Hyperlink"/>
            <w:szCs w:val="20"/>
            <w:lang w:val="fr-FR" w:eastAsia="en-GB"/>
          </w:rPr>
          <w:t>III</w:t>
        </w:r>
      </w:hyperlink>
      <w:r w:rsidR="00FC56C5" w:rsidRPr="00FC56C5">
        <w:rPr>
          <w:lang w:val="fr-FR" w:eastAsia="en-GB"/>
        </w:rPr>
        <w:t xml:space="preserve"> et a été utilisée pour des enterrements multiples de membres importants de la société de Palaepaphos, à savoir des guerriers et des femmes importantes (prêtresses de la Grande Déesse ?) à en juger par les abondantes offrandes d'armes et d'armures ainsi que de bijoux en or respectivement (y compris des plaques d'or estampées de la tête de la déesse égyptienne Hathor). Parmi les offrandes, on remarque deux bassins en bronze, six petits bols hémisphériques en bronze, deux têtes de macédoine en bronze (symboles d'autorité), un </w:t>
      </w:r>
      <w:hyperlink r:id="rId12771" w:anchor="Sit_Palaepaphos_Skales_t277_obj30" w:history="1">
        <w:r w:rsidR="00FC56C5" w:rsidRPr="009D0CA4">
          <w:rPr>
            <w:rStyle w:val="Hyperlink"/>
            <w:lang w:val="fr-FR" w:eastAsia="en-GB"/>
          </w:rPr>
          <w:t>bouclier en bronze</w:t>
        </w:r>
      </w:hyperlink>
      <w:r w:rsidR="00FC56C5" w:rsidRPr="00FC56C5">
        <w:rPr>
          <w:lang w:val="fr-FR" w:eastAsia="en-GB"/>
        </w:rPr>
        <w:t>, et deux ceintures richement décorées de type oriental. Nous mentionnons également deux épées en fer et un fer de lance en bronze. Parmi les poteries, nous notons le pourcentage élevé d'importations phéniciennes. Dans la tombe, on a observé à la fois des inhumations et une inhumation par crémation</w:t>
      </w:r>
      <w:r w:rsidR="00FC56C5">
        <w:rPr>
          <w:lang w:val="fr-FR" w:eastAsia="en-GB"/>
        </w:rPr>
        <w:t xml:space="preserve"> </w:t>
      </w:r>
      <w:bookmarkStart w:id="5275" w:name="_Hlk128058512"/>
      <w:r w:rsidR="00FC56C5">
        <w:rPr>
          <w:lang w:val="fr-FR" w:eastAsia="en-GB"/>
        </w:rPr>
        <w:t>(BIB 3624)</w:t>
      </w:r>
      <w:bookmarkEnd w:id="5275"/>
    </w:p>
    <w:p w14:paraId="61FBE6F8" w14:textId="17D8953C" w:rsidR="00193504" w:rsidRDefault="00193504" w:rsidP="00FC56C5">
      <w:pPr>
        <w:jc w:val="both"/>
        <w:rPr>
          <w:lang w:val="fr-FR" w:eastAsia="en-GB"/>
        </w:rPr>
      </w:pPr>
    </w:p>
    <w:p w14:paraId="6AE1E0CE" w14:textId="33D1495A" w:rsidR="00193504" w:rsidRDefault="008D3F13" w:rsidP="00193504">
      <w:pPr>
        <w:pStyle w:val="Heading4"/>
      </w:pPr>
      <w:bookmarkStart w:id="5276" w:name="Sit_Palaepaphos_Skales_t277_obj"/>
      <w:r>
        <w:t>objets</w:t>
      </w:r>
    </w:p>
    <w:bookmarkEnd w:id="5276"/>
    <w:p w14:paraId="6C68BD61" w14:textId="09361A8B" w:rsidR="00193504" w:rsidRDefault="00193504" w:rsidP="00FC56C5">
      <w:pPr>
        <w:jc w:val="both"/>
        <w:rPr>
          <w:lang w:val="fr-FR" w:eastAsia="en-GB"/>
        </w:rPr>
      </w:pPr>
    </w:p>
    <w:p w14:paraId="7BA4F3F9" w14:textId="5F9CEB59" w:rsidR="00193504" w:rsidRDefault="00193504" w:rsidP="00193504">
      <w:pPr>
        <w:pStyle w:val="Heading5"/>
        <w:rPr>
          <w:lang w:eastAsia="en-GB"/>
        </w:rPr>
      </w:pPr>
      <w:bookmarkStart w:id="5277" w:name="Sit_Palaepaphos_Skales_t277_obj30"/>
      <w:r>
        <w:rPr>
          <w:lang w:eastAsia="en-GB"/>
        </w:rPr>
        <w:t>30</w:t>
      </w:r>
    </w:p>
    <w:p w14:paraId="21FD977E" w14:textId="3A780AED" w:rsidR="00193504" w:rsidRPr="00F03B54" w:rsidRDefault="00193504" w:rsidP="00FC56C5">
      <w:pPr>
        <w:jc w:val="both"/>
        <w:rPr>
          <w:sz w:val="20"/>
          <w:lang w:val="fr-FR" w:eastAsia="en-GB"/>
        </w:rPr>
      </w:pPr>
      <w:bookmarkStart w:id="5278" w:name="_Hlk128059714"/>
      <w:bookmarkEnd w:id="5277"/>
      <w:r w:rsidRPr="00F03B54">
        <w:rPr>
          <w:sz w:val="20"/>
          <w:lang w:val="fr-FR" w:eastAsia="en-GB"/>
        </w:rPr>
        <w:t>(BIB 3624)</w:t>
      </w:r>
    </w:p>
    <w:bookmarkEnd w:id="5278"/>
    <w:p w14:paraId="2A480A6E" w14:textId="178487A5" w:rsidR="00193504" w:rsidRDefault="00193504" w:rsidP="00FC56C5">
      <w:pPr>
        <w:jc w:val="both"/>
        <w:rPr>
          <w:lang w:val="fr-FR" w:eastAsia="en-GB"/>
        </w:rPr>
      </w:pPr>
    </w:p>
    <w:p w14:paraId="23626FE2" w14:textId="3592841A" w:rsidR="00237238" w:rsidRDefault="009D0CA4" w:rsidP="00237238">
      <w:pPr>
        <w:jc w:val="both"/>
        <w:rPr>
          <w:szCs w:val="20"/>
          <w:lang w:val="fr-FR" w:eastAsia="en-GB"/>
        </w:rPr>
      </w:pPr>
      <w:r>
        <w:rPr>
          <w:lang w:val="fr-FR" w:eastAsia="en-GB"/>
        </w:rPr>
        <w:t xml:space="preserve">bouclier en bronze </w:t>
      </w:r>
      <w:r w:rsidRPr="00FC56C5">
        <w:rPr>
          <w:lang w:val="fr-FR" w:eastAsia="en-GB"/>
        </w:rPr>
        <w:t>d'un type rare</w:t>
      </w:r>
      <w:r>
        <w:rPr>
          <w:lang w:val="fr-FR" w:eastAsia="en-GB"/>
        </w:rPr>
        <w:t xml:space="preserve"> (</w:t>
      </w:r>
      <w:hyperlink r:id="rId12772" w:anchor="Cul_Precoloniale_Obj_bouclier_Herzsprung" w:history="1">
        <w:r w:rsidRPr="00F03B54">
          <w:rPr>
            <w:rStyle w:val="Hyperlink"/>
            <w:lang w:val="fr-FR"/>
          </w:rPr>
          <w:t>Herzsprung</w:t>
        </w:r>
      </w:hyperlink>
      <w:r>
        <w:rPr>
          <w:lang w:val="fr-FR" w:eastAsia="en-GB"/>
        </w:rPr>
        <w:t xml:space="preserve">)(BIB 3624) </w:t>
      </w:r>
      <w:hyperlink r:id="rId12773" w:anchor="Cul_Precoloniale_Obj_bouclier_echancrV" w:history="1">
        <w:r w:rsidR="00237238" w:rsidRPr="0032190F">
          <w:rPr>
            <w:rStyle w:val="Hyperlink"/>
            <w:lang w:val="fr-FR"/>
          </w:rPr>
          <w:t>bouclier échancré en V</w:t>
        </w:r>
      </w:hyperlink>
      <w:r w:rsidR="00237238" w:rsidRPr="0032190F">
        <w:rPr>
          <w:lang w:val="fr-FR"/>
        </w:rPr>
        <w:t xml:space="preserve"> (BIB 2198). Ce bouclier est daté, d’après </w:t>
      </w:r>
      <w:r w:rsidR="00237238" w:rsidRPr="0032190F">
        <w:rPr>
          <w:szCs w:val="20"/>
          <w:lang w:val="fr-FR" w:eastAsia="en-GB"/>
        </w:rPr>
        <w:t xml:space="preserve">Karageorghis, de la période </w:t>
      </w:r>
      <w:r w:rsidR="00237238">
        <w:rPr>
          <w:szCs w:val="20"/>
          <w:lang w:val="fr-FR" w:eastAsia="en-GB"/>
        </w:rPr>
        <w:t xml:space="preserve">du </w:t>
      </w:r>
      <w:hyperlink r:id="rId12774" w:anchor="Cul_Chypriote_Archaique_1" w:history="1">
        <w:r w:rsidR="00237238">
          <w:rPr>
            <w:rStyle w:val="Hyperlink"/>
            <w:szCs w:val="20"/>
            <w:lang w:val="fr-FR" w:eastAsia="en-GB"/>
          </w:rPr>
          <w:t>CA</w:t>
        </w:r>
        <w:r w:rsidR="00237238" w:rsidRPr="0032190F">
          <w:rPr>
            <w:rStyle w:val="Hyperlink"/>
            <w:szCs w:val="20"/>
            <w:lang w:val="fr-FR" w:eastAsia="en-GB"/>
          </w:rPr>
          <w:t>I</w:t>
        </w:r>
      </w:hyperlink>
      <w:r w:rsidR="00237238" w:rsidRPr="0032190F">
        <w:rPr>
          <w:szCs w:val="20"/>
          <w:lang w:val="fr-FR" w:eastAsia="en-GB"/>
        </w:rPr>
        <w:t>, c’est-à-dire de vers 750-700</w:t>
      </w:r>
      <w:r w:rsidR="008D3F13">
        <w:rPr>
          <w:szCs w:val="20"/>
          <w:lang w:val="fr-FR" w:eastAsia="en-GB"/>
        </w:rPr>
        <w:t xml:space="preserve"> </w:t>
      </w:r>
      <w:r w:rsidR="008D3F13" w:rsidRPr="0032190F">
        <w:rPr>
          <w:szCs w:val="20"/>
          <w:lang w:val="fr-FR" w:eastAsia="en-GB"/>
        </w:rPr>
        <w:t>(BIB 2198)</w:t>
      </w:r>
      <w:r w:rsidR="00237238" w:rsidRPr="0032190F">
        <w:rPr>
          <w:szCs w:val="20"/>
          <w:lang w:val="fr-FR" w:eastAsia="en-GB"/>
        </w:rPr>
        <w:t>, pour Almagro Bash du 8</w:t>
      </w:r>
      <w:r w:rsidR="00237238" w:rsidRPr="0032190F">
        <w:rPr>
          <w:szCs w:val="20"/>
          <w:vertAlign w:val="superscript"/>
          <w:lang w:val="fr-FR" w:eastAsia="en-GB"/>
        </w:rPr>
        <w:t>e</w:t>
      </w:r>
      <w:r w:rsidR="00237238" w:rsidRPr="0032190F">
        <w:rPr>
          <w:szCs w:val="20"/>
          <w:lang w:val="fr-FR" w:eastAsia="en-GB"/>
        </w:rPr>
        <w:t xml:space="preserve"> aec. (BIB 2198 p. 464)</w:t>
      </w:r>
      <w:r w:rsidR="00237238">
        <w:rPr>
          <w:szCs w:val="20"/>
          <w:lang w:val="fr-FR" w:eastAsia="en-GB"/>
        </w:rPr>
        <w:t xml:space="preserve"> </w:t>
      </w:r>
    </w:p>
    <w:p w14:paraId="126AF7FD" w14:textId="77777777" w:rsidR="00237238" w:rsidRDefault="00237238" w:rsidP="00237238">
      <w:pPr>
        <w:jc w:val="both"/>
        <w:rPr>
          <w:szCs w:val="20"/>
          <w:lang w:val="fr-FR" w:eastAsia="en-GB"/>
        </w:rPr>
      </w:pPr>
    </w:p>
    <w:p w14:paraId="2CB851F2" w14:textId="7C8BEBBF" w:rsidR="00237238" w:rsidRDefault="00237238" w:rsidP="00237238">
      <w:pPr>
        <w:jc w:val="both"/>
        <w:rPr>
          <w:szCs w:val="20"/>
          <w:lang w:val="fr-FR" w:eastAsia="en-GB"/>
        </w:rPr>
      </w:pPr>
      <w:r w:rsidRPr="000329E9">
        <w:rPr>
          <w:szCs w:val="20"/>
          <w:lang w:val="fr-FR" w:eastAsia="en-GB"/>
        </w:rPr>
        <w:lastRenderedPageBreak/>
        <w:t>Deux fragments d'un bouclier en bronze ont été trouvés chez un guerrier richement</w:t>
      </w:r>
      <w:r>
        <w:rPr>
          <w:szCs w:val="20"/>
          <w:lang w:val="fr-FR" w:eastAsia="en-GB"/>
        </w:rPr>
        <w:t xml:space="preserve"> meublé tombe de Palaipaphos. </w:t>
      </w:r>
      <w:r w:rsidRPr="000329E9">
        <w:rPr>
          <w:szCs w:val="20"/>
          <w:lang w:val="fr-FR" w:eastAsia="en-GB"/>
        </w:rPr>
        <w:t>Ce bouclier n'a pas le commun côtes simples autour du boss de bouclier, mais a au lieu de deux ondulées ornementales bandes, sous une forme légèrement modifiée au bouclier d'</w:t>
      </w:r>
      <w:r>
        <w:rPr>
          <w:szCs w:val="20"/>
          <w:lang w:val="fr-FR" w:eastAsia="en-GB"/>
        </w:rPr>
        <w:t xml:space="preserve"> </w:t>
      </w:r>
      <w:hyperlink r:id="rId12775" w:anchor="Sit_Idalium" w:history="1">
        <w:r w:rsidRPr="00D06337">
          <w:rPr>
            <w:rStyle w:val="Hyperlink"/>
            <w:szCs w:val="20"/>
            <w:lang w:val="fr-FR" w:eastAsia="en-GB"/>
          </w:rPr>
          <w:t>Idalion</w:t>
        </w:r>
      </w:hyperlink>
      <w:r w:rsidRPr="000329E9">
        <w:rPr>
          <w:szCs w:val="20"/>
          <w:lang w:val="fr-FR" w:eastAsia="en-GB"/>
        </w:rPr>
        <w:t xml:space="preserve">. La bande intérieure de ceux-ci est également coupé par une encoche en V, mais il n'atteint pas le boss de bouclier. </w:t>
      </w:r>
      <w:r>
        <w:rPr>
          <w:szCs w:val="20"/>
          <w:lang w:val="fr-FR" w:eastAsia="en-GB"/>
        </w:rPr>
        <w:t>Le</w:t>
      </w:r>
      <w:r w:rsidRPr="000329E9">
        <w:rPr>
          <w:szCs w:val="20"/>
          <w:lang w:val="fr-FR" w:eastAsia="en-GB"/>
        </w:rPr>
        <w:t xml:space="preserve"> diamètre peut être estimé à 32 cm. </w:t>
      </w:r>
      <w:r>
        <w:rPr>
          <w:szCs w:val="20"/>
          <w:lang w:val="fr-FR" w:eastAsia="en-GB"/>
        </w:rPr>
        <w:t>(BIB 2954)</w:t>
      </w:r>
    </w:p>
    <w:p w14:paraId="0583911B" w14:textId="77777777" w:rsidR="00237238" w:rsidRDefault="00237238" w:rsidP="00FC56C5">
      <w:pPr>
        <w:jc w:val="both"/>
        <w:rPr>
          <w:lang w:val="fr-FR" w:eastAsia="en-GB"/>
        </w:rPr>
      </w:pPr>
    </w:p>
    <w:p w14:paraId="618D67E5" w14:textId="43283ADA" w:rsidR="00F03B54" w:rsidRDefault="00193504" w:rsidP="00FC56C5">
      <w:pPr>
        <w:jc w:val="both"/>
        <w:rPr>
          <w:lang w:val="fr-FR" w:eastAsia="en-GB"/>
        </w:rPr>
      </w:pPr>
      <w:r w:rsidRPr="00193504">
        <w:rPr>
          <w:lang w:val="fr-FR" w:eastAsia="en-GB"/>
        </w:rPr>
        <w:t xml:space="preserve">Bouclier rond en bronze, </w:t>
      </w:r>
      <w:r w:rsidR="00D06337" w:rsidRPr="00F03B54">
        <w:rPr>
          <w:lang w:val="fr-FR" w:eastAsia="en-GB"/>
        </w:rPr>
        <w:t>diamètre de 34,5 cm</w:t>
      </w:r>
      <w:r w:rsidR="00D06337">
        <w:rPr>
          <w:lang w:val="fr-FR" w:eastAsia="en-GB"/>
        </w:rPr>
        <w:t xml:space="preserve">, </w:t>
      </w:r>
      <w:r w:rsidRPr="00193504">
        <w:rPr>
          <w:lang w:val="fr-FR" w:eastAsia="en-GB"/>
        </w:rPr>
        <w:t xml:space="preserve">presque complet, maintenant partiellement restauré, du type </w:t>
      </w:r>
      <w:hyperlink r:id="rId12776" w:anchor="Cul_Precoloniale_Obj_bouclier_Herzsprung" w:history="1">
        <w:r w:rsidR="00F03B54" w:rsidRPr="00F03B54">
          <w:rPr>
            <w:rStyle w:val="Hyperlink"/>
            <w:lang w:val="fr-FR"/>
          </w:rPr>
          <w:t>Herzsprung</w:t>
        </w:r>
      </w:hyperlink>
      <w:r w:rsidRPr="00193504">
        <w:rPr>
          <w:lang w:val="fr-FR" w:eastAsia="en-GB"/>
        </w:rPr>
        <w:t>. Il présente un bossage central avec des cercles concentriques en repoussé sur tout le pourtour, alternant avec des zones de motif "corde"</w:t>
      </w:r>
      <w:r>
        <w:rPr>
          <w:lang w:val="fr-FR" w:eastAsia="en-GB"/>
        </w:rPr>
        <w:t xml:space="preserve"> (</w:t>
      </w:r>
      <w:r w:rsidRPr="00193504">
        <w:rPr>
          <w:i/>
          <w:iCs/>
          <w:lang w:val="fr-FR" w:eastAsia="en-GB"/>
        </w:rPr>
        <w:t>rope</w:t>
      </w:r>
      <w:r>
        <w:rPr>
          <w:lang w:val="fr-FR" w:eastAsia="en-GB"/>
        </w:rPr>
        <w:t>)</w:t>
      </w:r>
      <w:r w:rsidRPr="00193504">
        <w:rPr>
          <w:lang w:val="fr-FR" w:eastAsia="en-GB"/>
        </w:rPr>
        <w:t xml:space="preserve"> ; les cercles concentriques et le motif "corde" sont interrompus par une </w:t>
      </w:r>
      <w:bookmarkStart w:id="5279" w:name="_Hlk128059767"/>
      <w:r w:rsidRPr="00193504">
        <w:rPr>
          <w:lang w:val="fr-FR" w:eastAsia="en-GB"/>
        </w:rPr>
        <w:t>encoche en forme de Λ</w:t>
      </w:r>
      <w:bookmarkEnd w:id="5279"/>
      <w:r w:rsidRPr="00193504">
        <w:rPr>
          <w:lang w:val="fr-FR" w:eastAsia="en-GB"/>
        </w:rPr>
        <w:t xml:space="preserve">. Deux paires de perforations opposées disposées au bord du périmètre pour le rivetage ; entaille en forme de Λ sur le bossage central et disque plat avec revêtement à motif "corde" à l'intérieur. Une rosette à huit pétales à l'intérieur de deux cercles concentriques est embossée au milieu de l'entaille en forme de Λ.. </w:t>
      </w:r>
      <w:r w:rsidR="00F03B54" w:rsidRPr="00F03B54">
        <w:rPr>
          <w:lang w:val="fr-FR" w:eastAsia="en-GB"/>
        </w:rPr>
        <w:t xml:space="preserve">Il s'agit du deuxième exemple de ce type de bouclier dans la région. </w:t>
      </w:r>
      <w:r w:rsidR="00D06337">
        <w:rPr>
          <w:lang w:val="fr-FR" w:eastAsia="en-GB"/>
        </w:rPr>
        <w:t>(BIB 3624)</w:t>
      </w:r>
      <w:r w:rsidR="008D3F13">
        <w:rPr>
          <w:lang w:val="fr-FR" w:eastAsia="en-GB"/>
        </w:rPr>
        <w:t xml:space="preserve"> </w:t>
      </w:r>
      <w:r w:rsidR="00411753" w:rsidRPr="00F03B54">
        <w:rPr>
          <w:lang w:val="fr-FR" w:eastAsia="en-GB"/>
        </w:rPr>
        <w:t xml:space="preserve">Il est peu probable que les boucliers de Palaepaphos aient été votifs, car on s'attend à trouver des armes et des armures fonctionnelles dans les tombes de guerriers. </w:t>
      </w:r>
      <w:r w:rsidR="008D3F13" w:rsidRPr="00F03B54">
        <w:rPr>
          <w:lang w:val="fr-FR" w:eastAsia="en-GB"/>
        </w:rPr>
        <w:t>En comparant les boucliers de Palaepaphos avec les deux bossages de bouclier d'</w:t>
      </w:r>
      <w:r w:rsidR="008D3F13">
        <w:rPr>
          <w:lang w:val="fr-FR" w:eastAsia="en-GB"/>
        </w:rPr>
        <w:t xml:space="preserve"> </w:t>
      </w:r>
      <w:hyperlink r:id="rId12777" w:anchor="Sit_Idalium" w:history="1">
        <w:r w:rsidR="008D3F13" w:rsidRPr="00D06337">
          <w:rPr>
            <w:rStyle w:val="Hyperlink"/>
            <w:szCs w:val="20"/>
            <w:lang w:val="fr-FR" w:eastAsia="en-GB"/>
          </w:rPr>
          <w:t>Idalion</w:t>
        </w:r>
      </w:hyperlink>
      <w:r w:rsidR="008D3F13" w:rsidRPr="00F03B54">
        <w:rPr>
          <w:lang w:val="fr-FR" w:eastAsia="en-GB"/>
        </w:rPr>
        <w:t>, on peut conclure que les deux exemples de Palaepaphos n'étaient pas de véritables boucliers, mais des bossages de bouclier, constituant les parties centrales de boucliers en bois ou en cuir</w:t>
      </w:r>
      <w:r w:rsidR="008D3F13">
        <w:rPr>
          <w:lang w:val="fr-FR" w:eastAsia="en-GB"/>
        </w:rPr>
        <w:t xml:space="preserve"> (BIB 3624)</w:t>
      </w:r>
      <w:r w:rsidR="008D3F13" w:rsidRPr="00F03B54">
        <w:rPr>
          <w:lang w:val="fr-FR" w:eastAsia="en-GB"/>
        </w:rPr>
        <w:t>.</w:t>
      </w:r>
    </w:p>
    <w:p w14:paraId="55ED912D" w14:textId="77777777" w:rsidR="00F03B54" w:rsidRDefault="00F03B54" w:rsidP="00FC56C5">
      <w:pPr>
        <w:jc w:val="both"/>
        <w:rPr>
          <w:lang w:val="fr-FR" w:eastAsia="en-GB"/>
        </w:rPr>
      </w:pPr>
    </w:p>
    <w:p w14:paraId="6106AD6E" w14:textId="77777777" w:rsidR="008D3F13" w:rsidRDefault="008D3F13" w:rsidP="00FC56C5">
      <w:pPr>
        <w:jc w:val="both"/>
        <w:rPr>
          <w:lang w:val="fr-FR" w:eastAsia="en-GB"/>
        </w:rPr>
      </w:pPr>
    </w:p>
    <w:p w14:paraId="15CD2E9E" w14:textId="52D81827" w:rsidR="00411753" w:rsidRDefault="00F03B54" w:rsidP="00FC56C5">
      <w:pPr>
        <w:jc w:val="both"/>
        <w:rPr>
          <w:lang w:val="fr-FR" w:eastAsia="en-GB"/>
        </w:rPr>
      </w:pPr>
      <w:r w:rsidRPr="00F03B54">
        <w:rPr>
          <w:lang w:val="fr-FR" w:eastAsia="en-GB"/>
        </w:rPr>
        <w:t>Il est à noter qu'aucune trace de poignée n'a été retrouvée sur ces deux exemplaires en bronze. Lerat a proposé que le type de bouclier Herzsprung, soit d'origine chypriote et que de Chypre il ait trouvé son chemin vers la mer Égée et d'autres endroits, comme la péninsule ibérique, l'Irlande, la Scandinavie et l'Europe centrale.</w:t>
      </w:r>
      <w:r w:rsidR="00411753">
        <w:rPr>
          <w:lang w:val="fr-FR" w:eastAsia="en-GB"/>
        </w:rPr>
        <w:t xml:space="preserve"> </w:t>
      </w:r>
      <w:r w:rsidRPr="00F03B54">
        <w:rPr>
          <w:lang w:val="fr-FR" w:eastAsia="en-GB"/>
        </w:rPr>
        <w:t xml:space="preserve">Lerat a également discuté des différentes interprétations qui ont été proposées pour les encoches caractéristiques sur les boucliers, mais n'a trouvé aucune convaincante. Le nouveau bouclier de la tombe 277, n° 30, de Palaepaphos-Skales est un ajout important au nombre relativement limité d'exemples de ce type. Le type pourrait s'être développé à Chypre durant la période </w:t>
      </w:r>
      <w:r w:rsidR="008D3F13">
        <w:rPr>
          <w:lang w:val="fr-FR" w:eastAsia="en-GB"/>
        </w:rPr>
        <w:t>GC</w:t>
      </w:r>
      <w:r w:rsidRPr="00F03B54">
        <w:rPr>
          <w:lang w:val="fr-FR" w:eastAsia="en-GB"/>
        </w:rPr>
        <w:t xml:space="preserve">III (vers 800 av. J.-C.). Ces objets apparaissent en deux tailles : la taille d'un véritable bouclier, tel que le bouclier d'Idalion de 1885 et le bouclier de Delphes, d'un diamètre compris entre 80 et 90 cm, et la taille d'un bossage de bouclier, occupant la partie centrale d'un bouclier en bois ou en cuir, d'un diamètre d'environ 30 cm. On ne trouve aucune trace de boucliers en bronze à Chypre avant 800 av. J.-C.. Il est possible que le type ait été introduit sur l'île depuis le Proche-Orient et qu'il se soit développé en fonction des besoins locaux, mais il faut aussi mentionner que les immigrants achéens qui ont atteint l'île à la fin de l'âge du bronze tardif utilisaient déjà des boucliers de petite taille. L'origine chypriote de ce type de bouclier a récemment été contestée, "en raison de la rareté des exemples trouvés sur l'île". </w:t>
      </w:r>
    </w:p>
    <w:p w14:paraId="482D4720" w14:textId="77777777" w:rsidR="00411753" w:rsidRDefault="00411753" w:rsidP="00FC56C5">
      <w:pPr>
        <w:jc w:val="both"/>
        <w:rPr>
          <w:lang w:val="fr-FR" w:eastAsia="en-GB"/>
        </w:rPr>
      </w:pPr>
    </w:p>
    <w:p w14:paraId="625DA9FA" w14:textId="77777777" w:rsidR="00411753" w:rsidRDefault="00411753" w:rsidP="00FC56C5">
      <w:pPr>
        <w:jc w:val="both"/>
        <w:rPr>
          <w:lang w:val="fr-FR" w:eastAsia="en-GB"/>
        </w:rPr>
      </w:pPr>
    </w:p>
    <w:p w14:paraId="116C344E" w14:textId="77777777" w:rsidR="009D0CA4" w:rsidRDefault="00F03B54" w:rsidP="009D0CA4">
      <w:pPr>
        <w:jc w:val="both"/>
        <w:rPr>
          <w:lang w:val="fr-FR" w:eastAsia="en-GB"/>
        </w:rPr>
      </w:pPr>
      <w:r w:rsidRPr="00F03B54">
        <w:rPr>
          <w:lang w:val="fr-FR" w:eastAsia="en-GB"/>
        </w:rPr>
        <w:t xml:space="preserve">Il est à noter que les zones décorées des plus petits boucliers (les deux de Palaepaphos) sont coupées par l'encoche en V, à l'exception de la zone extérieure qui fait le tour du périmètre extérieur du bouclier. Un autre élément notable est l'ornement "corde" qui remplit les zones du bouclier de la tombe 277 de Palaepaphos-Skales et du bouclier de </w:t>
      </w:r>
      <w:hyperlink r:id="rId12778" w:anchor="Sit_Phokis" w:history="1">
        <w:r w:rsidRPr="009D0CA4">
          <w:rPr>
            <w:rStyle w:val="Hyperlink"/>
            <w:lang w:val="fr-FR" w:eastAsia="en-GB"/>
          </w:rPr>
          <w:t>Kalapodi</w:t>
        </w:r>
      </w:hyperlink>
      <w:r w:rsidRPr="00F03B54">
        <w:rPr>
          <w:lang w:val="fr-FR" w:eastAsia="en-GB"/>
        </w:rPr>
        <w:t xml:space="preserve">. D'après les descriptions ci-dessus, il est évident que les boucliers de type Herzsprung se ressemblent par leurs caractéristiques de base (bossage central, encoches, zones d'encerclement en repoussé - sauf pour le bouclier de Delphes, dont le décor est gravé), mais ils ne sont pas identiques. </w:t>
      </w:r>
      <w:r w:rsidR="009D0CA4">
        <w:rPr>
          <w:lang w:val="fr-FR" w:eastAsia="en-GB"/>
        </w:rPr>
        <w:t>(BIB 3624)</w:t>
      </w:r>
    </w:p>
    <w:p w14:paraId="7F9BBD18" w14:textId="2DB590DD" w:rsidR="00F03B54" w:rsidRDefault="00F03B54" w:rsidP="00FC56C5">
      <w:pPr>
        <w:jc w:val="both"/>
        <w:rPr>
          <w:lang w:val="fr-FR" w:eastAsia="en-GB"/>
        </w:rPr>
      </w:pPr>
    </w:p>
    <w:p w14:paraId="29833026" w14:textId="7D092685" w:rsidR="00237238" w:rsidRDefault="00237238" w:rsidP="00237238">
      <w:pPr>
        <w:pStyle w:val="Heading4"/>
      </w:pPr>
      <w:r>
        <w:t>datation</w:t>
      </w:r>
    </w:p>
    <w:p w14:paraId="6317B9E5" w14:textId="54AF2C72" w:rsidR="00237238" w:rsidRDefault="00237238" w:rsidP="00FC56C5">
      <w:pPr>
        <w:jc w:val="both"/>
        <w:rPr>
          <w:lang w:val="fr-FR" w:eastAsia="en-GB"/>
        </w:rPr>
      </w:pPr>
    </w:p>
    <w:p w14:paraId="0A320269" w14:textId="554900E1" w:rsidR="00237238" w:rsidRDefault="009D0CA4" w:rsidP="00237238">
      <w:pPr>
        <w:jc w:val="both"/>
        <w:rPr>
          <w:szCs w:val="20"/>
          <w:lang w:val="fr-FR" w:eastAsia="en-GB"/>
        </w:rPr>
      </w:pPr>
      <w:r w:rsidRPr="009D0CA4">
        <w:rPr>
          <w:lang w:val="fr-FR" w:eastAsia="en-GB"/>
        </w:rPr>
        <w:lastRenderedPageBreak/>
        <w:t>Si la date des bols peu profonds en céramique noire sur rouge (</w:t>
      </w:r>
      <w:r w:rsidRPr="009D0CA4">
        <w:rPr>
          <w:i/>
          <w:iCs/>
          <w:lang w:val="fr-FR" w:eastAsia="en-GB"/>
        </w:rPr>
        <w:t>Black-on-red</w:t>
      </w:r>
      <w:r>
        <w:rPr>
          <w:lang w:val="fr-FR" w:eastAsia="en-GB"/>
        </w:rPr>
        <w:t xml:space="preserve">, </w:t>
      </w:r>
      <w:r w:rsidRPr="009D0CA4">
        <w:rPr>
          <w:lang w:val="fr-FR" w:eastAsia="en-GB"/>
        </w:rPr>
        <w:t xml:space="preserve">types (xii) et (xiii)) est incertaine, le reste de la poterie est de la période commune </w:t>
      </w:r>
      <w:hyperlink r:id="rId12779" w:anchor="Cul_Chypriote_Geometrique_3" w:history="1">
        <w:r w:rsidRPr="0032190F">
          <w:rPr>
            <w:rStyle w:val="Hyperlink"/>
            <w:szCs w:val="20"/>
            <w:lang w:val="fr-FR" w:eastAsia="en-GB"/>
          </w:rPr>
          <w:t>G</w:t>
        </w:r>
        <w:r>
          <w:rPr>
            <w:rStyle w:val="Hyperlink"/>
            <w:szCs w:val="20"/>
            <w:lang w:val="fr-FR" w:eastAsia="en-GB"/>
          </w:rPr>
          <w:t>C</w:t>
        </w:r>
        <w:r w:rsidRPr="0032190F">
          <w:rPr>
            <w:rStyle w:val="Hyperlink"/>
            <w:szCs w:val="20"/>
            <w:lang w:val="fr-FR" w:eastAsia="en-GB"/>
          </w:rPr>
          <w:t>III</w:t>
        </w:r>
      </w:hyperlink>
      <w:r>
        <w:rPr>
          <w:lang w:val="fr-FR" w:eastAsia="en-GB"/>
        </w:rPr>
        <w:t xml:space="preserve">. </w:t>
      </w:r>
      <w:r w:rsidRPr="009D0CA4">
        <w:rPr>
          <w:lang w:val="fr-FR" w:eastAsia="en-GB"/>
        </w:rPr>
        <w:t xml:space="preserve">Certains objets en métal, par exemple le grand bol dont les anses sont renforcées par des entretoises, peuvent être antérieurs, mais des objets des périodes </w:t>
      </w:r>
      <w:hyperlink r:id="rId12780" w:anchor="Cul_Chypriote_Geometrique_1_2" w:history="1">
        <w:r w:rsidRPr="00A84F95">
          <w:rPr>
            <w:rStyle w:val="Hyperlink"/>
            <w:lang w:val="fr-FR" w:eastAsia="en-GB"/>
          </w:rPr>
          <w:t>CGI-II</w:t>
        </w:r>
      </w:hyperlink>
      <w:r w:rsidRPr="009D0CA4">
        <w:rPr>
          <w:lang w:val="fr-FR" w:eastAsia="en-GB"/>
        </w:rPr>
        <w:t xml:space="preserve"> pourraient avoir survécu, en tant qu'objets de famille, jusqu'à la période </w:t>
      </w:r>
      <w:r>
        <w:rPr>
          <w:lang w:val="fr-FR" w:eastAsia="en-GB"/>
        </w:rPr>
        <w:t>CG</w:t>
      </w:r>
      <w:r w:rsidRPr="009D0CA4">
        <w:rPr>
          <w:lang w:val="fr-FR" w:eastAsia="en-GB"/>
        </w:rPr>
        <w:t xml:space="preserve">III. Compte tenu du fait qu'il y avait plusieurs sépultures dans la tombe, nous proposons que toutes les sépultures puissent relever de la période </w:t>
      </w:r>
      <w:hyperlink r:id="rId12781" w:anchor="Cul_Chypriote_Geometrique_3" w:history="1">
        <w:r w:rsidR="00A84F95" w:rsidRPr="0032190F">
          <w:rPr>
            <w:rStyle w:val="Hyperlink"/>
            <w:szCs w:val="20"/>
            <w:lang w:val="fr-FR" w:eastAsia="en-GB"/>
          </w:rPr>
          <w:t>G</w:t>
        </w:r>
        <w:r w:rsidR="00A84F95">
          <w:rPr>
            <w:rStyle w:val="Hyperlink"/>
            <w:szCs w:val="20"/>
            <w:lang w:val="fr-FR" w:eastAsia="en-GB"/>
          </w:rPr>
          <w:t>C</w:t>
        </w:r>
        <w:r w:rsidR="00A84F95" w:rsidRPr="0032190F">
          <w:rPr>
            <w:rStyle w:val="Hyperlink"/>
            <w:szCs w:val="20"/>
            <w:lang w:val="fr-FR" w:eastAsia="en-GB"/>
          </w:rPr>
          <w:t>III</w:t>
        </w:r>
      </w:hyperlink>
      <w:r w:rsidRPr="009D0CA4">
        <w:rPr>
          <w:lang w:val="fr-FR" w:eastAsia="en-GB"/>
        </w:rPr>
        <w:t xml:space="preserve"> </w:t>
      </w:r>
      <w:r>
        <w:rPr>
          <w:lang w:val="fr-FR" w:eastAsia="en-GB"/>
        </w:rPr>
        <w:t>(BIB 3624)</w:t>
      </w:r>
      <w:r w:rsidR="00A84F95">
        <w:rPr>
          <w:lang w:val="fr-FR" w:eastAsia="en-GB"/>
        </w:rPr>
        <w:t xml:space="preserve"> </w:t>
      </w:r>
      <w:r w:rsidRPr="00A84F95">
        <w:rPr>
          <w:i/>
          <w:iCs/>
          <w:szCs w:val="20"/>
          <w:lang w:val="fr-FR" w:eastAsia="en-GB"/>
        </w:rPr>
        <w:t xml:space="preserve">La tombe date </w:t>
      </w:r>
      <w:hyperlink r:id="rId12782" w:anchor="Cul_Chypriote_Archaique_1" w:history="1">
        <w:r w:rsidRPr="00A84F95">
          <w:rPr>
            <w:rStyle w:val="Hyperlink"/>
            <w:i/>
            <w:iCs/>
            <w:szCs w:val="20"/>
            <w:lang w:val="fr-FR" w:eastAsia="en-GB"/>
          </w:rPr>
          <w:t>CAI</w:t>
        </w:r>
      </w:hyperlink>
      <w:r w:rsidRPr="00A84F95">
        <w:rPr>
          <w:i/>
          <w:iCs/>
          <w:szCs w:val="20"/>
          <w:lang w:val="fr-FR" w:eastAsia="en-GB"/>
        </w:rPr>
        <w:t xml:space="preserve"> (Borchhardt 1977: 40–41, fig. 5 d; Karageorghis 1963: 273-274, fig. 10. 11, 299).(BIB 2954) </w:t>
      </w:r>
      <w:r w:rsidR="00237238" w:rsidRPr="00A84F95">
        <w:rPr>
          <w:i/>
          <w:iCs/>
          <w:szCs w:val="20"/>
          <w:lang w:val="fr-FR" w:eastAsia="en-GB"/>
        </w:rPr>
        <w:t>La présence d’un skyphos à pendentifs semi-circulaires et des neck ridge jugs indique une probable datation aux débuts d</w:t>
      </w:r>
      <w:r w:rsidRPr="00A84F95">
        <w:rPr>
          <w:i/>
          <w:iCs/>
          <w:szCs w:val="20"/>
          <w:lang w:val="fr-FR" w:eastAsia="en-GB"/>
        </w:rPr>
        <w:t>u</w:t>
      </w:r>
      <w:r w:rsidR="00237238" w:rsidRPr="00A84F95">
        <w:rPr>
          <w:i/>
          <w:iCs/>
          <w:szCs w:val="20"/>
          <w:lang w:val="fr-FR" w:eastAsia="en-GB"/>
        </w:rPr>
        <w:t xml:space="preserve"> </w:t>
      </w:r>
      <w:bookmarkStart w:id="5280" w:name="_Hlk128060356"/>
      <w:r w:rsidR="00237238" w:rsidRPr="00A84F95">
        <w:fldChar w:fldCharType="begin"/>
      </w:r>
      <w:r w:rsidR="00237238" w:rsidRPr="00A84F95">
        <w:rPr>
          <w:i/>
          <w:iCs/>
          <w:lang w:val="fr-FR"/>
        </w:rPr>
        <w:instrText>HYPERLINK "file:///C:\\Users\\Thomas%20Huet\\Desktop\\Documentation%20archéologique%20liée%20à%20la%20thèse\\Cultures.docx" \l "Cul_Chypriote_Archaique_1"</w:instrText>
      </w:r>
      <w:r w:rsidR="00237238" w:rsidRPr="00A84F95">
        <w:fldChar w:fldCharType="separate"/>
      </w:r>
      <w:r w:rsidR="00237238" w:rsidRPr="00A84F95">
        <w:rPr>
          <w:rStyle w:val="Hyperlink"/>
          <w:i/>
          <w:iCs/>
          <w:szCs w:val="20"/>
          <w:lang w:val="fr-FR" w:eastAsia="en-GB"/>
        </w:rPr>
        <w:t>CAI</w:t>
      </w:r>
      <w:r w:rsidR="00237238" w:rsidRPr="00A84F95">
        <w:rPr>
          <w:rStyle w:val="Hyperlink"/>
          <w:i/>
          <w:iCs/>
          <w:szCs w:val="20"/>
          <w:lang w:val="fr-FR" w:eastAsia="en-GB"/>
        </w:rPr>
        <w:fldChar w:fldCharType="end"/>
      </w:r>
      <w:bookmarkEnd w:id="5280"/>
      <w:r w:rsidR="00237238" w:rsidRPr="00A84F95">
        <w:rPr>
          <w:i/>
          <w:iCs/>
          <w:lang w:val="fr-FR"/>
        </w:rPr>
        <w:t xml:space="preserve"> </w:t>
      </w:r>
      <w:r w:rsidR="00237238" w:rsidRPr="00A84F95">
        <w:rPr>
          <w:i/>
          <w:iCs/>
          <w:szCs w:val="20"/>
          <w:lang w:val="fr-FR" w:eastAsia="en-GB"/>
        </w:rPr>
        <w:t xml:space="preserve">sinon au </w:t>
      </w:r>
      <w:hyperlink r:id="rId12783" w:anchor="Cul_Chypriote_Geometrique_3" w:history="1">
        <w:r w:rsidR="00237238" w:rsidRPr="00A84F95">
          <w:rPr>
            <w:rStyle w:val="Hyperlink"/>
            <w:i/>
            <w:iCs/>
            <w:szCs w:val="20"/>
            <w:lang w:val="fr-FR" w:eastAsia="en-GB"/>
          </w:rPr>
          <w:t>GCIII</w:t>
        </w:r>
      </w:hyperlink>
      <w:r w:rsidR="00237238" w:rsidRPr="00A84F95">
        <w:rPr>
          <w:i/>
          <w:iCs/>
          <w:szCs w:val="20"/>
          <w:lang w:val="fr-FR" w:eastAsia="en-GB"/>
        </w:rPr>
        <w:t>, à la fin de la période précoloniale (BIB 2198 p. 464)</w:t>
      </w:r>
    </w:p>
    <w:p w14:paraId="76B1485D" w14:textId="77777777" w:rsidR="00237238" w:rsidRDefault="00237238" w:rsidP="00FC56C5">
      <w:pPr>
        <w:jc w:val="both"/>
        <w:rPr>
          <w:lang w:val="fr-FR" w:eastAsia="en-GB"/>
        </w:rPr>
      </w:pPr>
    </w:p>
    <w:p w14:paraId="720370FC" w14:textId="77777777" w:rsidR="00237238" w:rsidRDefault="00237238" w:rsidP="00FC56C5">
      <w:pPr>
        <w:jc w:val="both"/>
        <w:rPr>
          <w:lang w:val="fr-FR" w:eastAsia="en-GB"/>
        </w:rPr>
      </w:pPr>
    </w:p>
    <w:p w14:paraId="2DE5EA08" w14:textId="17565F96" w:rsidR="00F03B54" w:rsidRPr="0050225F" w:rsidRDefault="00F03B54" w:rsidP="00F03B54">
      <w:pPr>
        <w:pStyle w:val="Heading1"/>
        <w:rPr>
          <w:lang w:val="en-GB"/>
        </w:rPr>
      </w:pPr>
      <w:bookmarkStart w:id="5281" w:name="Sit_Kato"/>
      <w:r w:rsidRPr="0050225F">
        <w:rPr>
          <w:lang w:val="en-GB"/>
        </w:rPr>
        <w:t>KATO ALONIA</w:t>
      </w:r>
    </w:p>
    <w:bookmarkEnd w:id="5281"/>
    <w:p w14:paraId="3B5A0A5F" w14:textId="679DC4AC" w:rsidR="00673D64" w:rsidRPr="0050225F" w:rsidRDefault="00F03B54" w:rsidP="002D1AD2">
      <w:pPr>
        <w:jc w:val="both"/>
        <w:rPr>
          <w:sz w:val="20"/>
          <w:lang w:val="en-GB" w:eastAsia="en-GB"/>
        </w:rPr>
      </w:pPr>
      <w:r w:rsidRPr="0050225F">
        <w:rPr>
          <w:sz w:val="20"/>
          <w:lang w:val="en-GB" w:eastAsia="en-GB"/>
        </w:rPr>
        <w:t>Kato Alonia</w:t>
      </w:r>
    </w:p>
    <w:p w14:paraId="2A8EE9C1" w14:textId="47AA60D6" w:rsidR="00F03B54" w:rsidRPr="0050225F" w:rsidRDefault="00F03B54" w:rsidP="002D1AD2">
      <w:pPr>
        <w:jc w:val="both"/>
        <w:rPr>
          <w:lang w:val="en-GB" w:eastAsia="en-GB"/>
        </w:rPr>
      </w:pPr>
    </w:p>
    <w:p w14:paraId="6E51D5C5" w14:textId="2EAF48DE" w:rsidR="00F03B54" w:rsidRDefault="00F03B54" w:rsidP="002D1AD2">
      <w:pPr>
        <w:jc w:val="both"/>
        <w:rPr>
          <w:lang w:val="fr-FR" w:eastAsia="en-GB"/>
        </w:rPr>
      </w:pPr>
      <w:r w:rsidRPr="0050225F">
        <w:rPr>
          <w:lang w:val="en-GB" w:eastAsia="en-GB"/>
        </w:rPr>
        <w:t xml:space="preserve">Palaepaphos, Chypre. </w:t>
      </w:r>
      <w:r>
        <w:rPr>
          <w:lang w:val="fr-FR" w:eastAsia="en-GB"/>
        </w:rPr>
        <w:t xml:space="preserve">Bouclier </w:t>
      </w:r>
      <w:hyperlink r:id="rId12784" w:anchor="Cul_Precoloniale_Obj_bouclier_Herzsprung" w:history="1">
        <w:r w:rsidRPr="00F03B54">
          <w:rPr>
            <w:rStyle w:val="Hyperlink"/>
            <w:lang w:val="fr-FR"/>
          </w:rPr>
          <w:t>Herzsprung</w:t>
        </w:r>
      </w:hyperlink>
      <w:r>
        <w:rPr>
          <w:lang w:val="fr-FR" w:eastAsia="en-GB"/>
        </w:rPr>
        <w:t xml:space="preserve"> </w:t>
      </w:r>
      <w:r w:rsidRPr="00F03B54">
        <w:rPr>
          <w:lang w:val="fr-FR" w:eastAsia="en-GB"/>
        </w:rPr>
        <w:t xml:space="preserve"> a été découvert dans une tombe du VIIe siècle avant J.-C.</w:t>
      </w:r>
      <w:r w:rsidR="00D06337">
        <w:rPr>
          <w:lang w:val="fr-FR" w:eastAsia="en-GB"/>
        </w:rPr>
        <w:t xml:space="preserve">, </w:t>
      </w:r>
      <w:r w:rsidR="00D06337" w:rsidRPr="00F03B54">
        <w:rPr>
          <w:lang w:val="fr-FR" w:eastAsia="en-GB"/>
        </w:rPr>
        <w:t xml:space="preserve">diamètre de 32 cm </w:t>
      </w:r>
      <w:r>
        <w:rPr>
          <w:lang w:val="fr-FR" w:eastAsia="en-GB"/>
        </w:rPr>
        <w:t>(BIB 3624)</w:t>
      </w:r>
    </w:p>
    <w:p w14:paraId="158B49DD" w14:textId="30CB016E" w:rsidR="008D3F13" w:rsidRDefault="008D3F13" w:rsidP="002D1AD2">
      <w:pPr>
        <w:jc w:val="both"/>
        <w:rPr>
          <w:lang w:val="fr-FR" w:eastAsia="en-GB"/>
        </w:rPr>
      </w:pPr>
    </w:p>
    <w:p w14:paraId="7702A562" w14:textId="6B87E2B0" w:rsidR="008D3F13" w:rsidRDefault="008D3F13" w:rsidP="008D3F13">
      <w:pPr>
        <w:pStyle w:val="Heading1"/>
      </w:pPr>
      <w:r>
        <w:t>ELEUFTHERNA</w:t>
      </w:r>
    </w:p>
    <w:p w14:paraId="7DDCCB18" w14:textId="1A685D2B" w:rsidR="008D3F13" w:rsidRPr="008D3F13" w:rsidRDefault="008D3F13" w:rsidP="002D1AD2">
      <w:pPr>
        <w:jc w:val="both"/>
        <w:rPr>
          <w:sz w:val="20"/>
          <w:lang w:val="fr-FR"/>
        </w:rPr>
      </w:pPr>
      <w:r w:rsidRPr="008D3F13">
        <w:rPr>
          <w:sz w:val="20"/>
          <w:lang w:val="fr-FR" w:eastAsia="en-GB"/>
        </w:rPr>
        <w:t>Eleuftherna</w:t>
      </w:r>
    </w:p>
    <w:p w14:paraId="00ED5605" w14:textId="06003CC1" w:rsidR="00673D64" w:rsidRDefault="00673D64" w:rsidP="002D1AD2">
      <w:pPr>
        <w:jc w:val="both"/>
        <w:rPr>
          <w:lang w:val="fr-FR"/>
        </w:rPr>
      </w:pPr>
    </w:p>
    <w:p w14:paraId="52276DB0" w14:textId="120592AA" w:rsidR="008D3F13" w:rsidRDefault="008D3F13" w:rsidP="002D1AD2">
      <w:pPr>
        <w:jc w:val="both"/>
        <w:rPr>
          <w:lang w:val="fr-FR"/>
        </w:rPr>
      </w:pPr>
      <w:r w:rsidRPr="00F03B54">
        <w:rPr>
          <w:lang w:val="fr-FR" w:eastAsia="en-GB"/>
        </w:rPr>
        <w:t>Un bouclier en bronze d'un autre type, trouvé dans la nécropole d'</w:t>
      </w:r>
      <w:r>
        <w:rPr>
          <w:lang w:val="fr-FR" w:eastAsia="en-GB"/>
        </w:rPr>
        <w:t xml:space="preserve"> </w:t>
      </w:r>
      <w:r w:rsidRPr="00F03B54">
        <w:rPr>
          <w:lang w:val="fr-FR" w:eastAsia="en-GB"/>
        </w:rPr>
        <w:t>Eleuftherna en Crète, d'un diamètre de 40 cm, a été considéré par Nikolaos Stampolides comme le couvercle d'un réceptacle.</w:t>
      </w:r>
      <w:r w:rsidRPr="008D3F13">
        <w:rPr>
          <w:lang w:val="fr-FR" w:eastAsia="en-GB"/>
        </w:rPr>
        <w:t xml:space="preserve"> </w:t>
      </w:r>
      <w:r>
        <w:rPr>
          <w:lang w:val="fr-FR" w:eastAsia="en-GB"/>
        </w:rPr>
        <w:t>(BIB 3624)</w:t>
      </w:r>
    </w:p>
    <w:p w14:paraId="7C37DC02" w14:textId="77777777" w:rsidR="008D3F13" w:rsidRPr="00A4228F" w:rsidRDefault="008D3F13" w:rsidP="002D1AD2">
      <w:pPr>
        <w:jc w:val="both"/>
        <w:rPr>
          <w:lang w:val="fr-FR"/>
        </w:rPr>
      </w:pPr>
    </w:p>
    <w:p w14:paraId="17849701" w14:textId="77777777" w:rsidR="00101476" w:rsidRDefault="00101476" w:rsidP="00426FF9">
      <w:pPr>
        <w:pStyle w:val="Heading1"/>
      </w:pPr>
      <w:bookmarkStart w:id="5282" w:name="Sit_Keros"/>
      <w:r>
        <w:t>KEROS</w:t>
      </w:r>
    </w:p>
    <w:bookmarkEnd w:id="5282"/>
    <w:p w14:paraId="54A1BF41" w14:textId="77777777" w:rsidR="00101476" w:rsidRPr="00101476" w:rsidRDefault="00101476" w:rsidP="002D1AD2">
      <w:pPr>
        <w:jc w:val="both"/>
        <w:rPr>
          <w:sz w:val="20"/>
          <w:szCs w:val="20"/>
          <w:lang w:val="fr-FR" w:eastAsia="en-GB"/>
        </w:rPr>
      </w:pPr>
      <w:r w:rsidRPr="00101476">
        <w:rPr>
          <w:sz w:val="20"/>
          <w:szCs w:val="20"/>
          <w:lang w:val="fr-FR" w:eastAsia="en-GB"/>
        </w:rPr>
        <w:t>Dhaskalio-Kavos-Keros</w:t>
      </w:r>
    </w:p>
    <w:p w14:paraId="5C32FBCD" w14:textId="77777777" w:rsidR="002D1AD2" w:rsidRDefault="002D1AD2" w:rsidP="00BF4A67">
      <w:pPr>
        <w:rPr>
          <w:lang w:val="fr-FR" w:eastAsia="en-GB"/>
        </w:rPr>
      </w:pPr>
    </w:p>
    <w:p w14:paraId="2AF2C37C" w14:textId="7D6953C4" w:rsidR="00101476" w:rsidRDefault="00101476" w:rsidP="00BF4A67">
      <w:pPr>
        <w:rPr>
          <w:lang w:val="fr-FR" w:eastAsia="en-GB"/>
        </w:rPr>
      </w:pPr>
      <w:r>
        <w:rPr>
          <w:lang w:val="fr-FR" w:eastAsia="en-GB"/>
        </w:rPr>
        <w:t>Grèce, Cyclades.</w:t>
      </w:r>
      <w:r w:rsidRPr="0032190F">
        <w:rPr>
          <w:lang w:val="fr-FR" w:eastAsia="en-GB"/>
        </w:rPr>
        <w:t xml:space="preserve"> </w:t>
      </w:r>
      <w:r>
        <w:rPr>
          <w:lang w:val="fr-FR" w:eastAsia="en-GB"/>
        </w:rPr>
        <w:t xml:space="preserve">Occupé pendant la période </w:t>
      </w:r>
      <w:hyperlink r:id="rId12785" w:anchor="Cul_Keros_Syros" w:history="1">
        <w:r w:rsidRPr="00101476">
          <w:rPr>
            <w:rStyle w:val="Hyperlink"/>
            <w:lang w:val="fr-FR" w:eastAsia="en-GB"/>
          </w:rPr>
          <w:t>Keros-Syros</w:t>
        </w:r>
      </w:hyperlink>
      <w:r>
        <w:rPr>
          <w:lang w:val="fr-FR" w:eastAsia="en-GB"/>
        </w:rPr>
        <w:t>. Un dépôt de nombreuses statuettes en marbres brisées (</w:t>
      </w:r>
      <w:r w:rsidRPr="00101476">
        <w:rPr>
          <w:i/>
          <w:lang w:val="fr-FR" w:eastAsia="en-GB"/>
        </w:rPr>
        <w:t>Keros Hoard</w:t>
      </w:r>
      <w:r>
        <w:rPr>
          <w:lang w:val="fr-FR" w:eastAsia="en-GB"/>
        </w:rPr>
        <w:t>) provient certainement du site (BIB 3228)</w:t>
      </w:r>
    </w:p>
    <w:p w14:paraId="3E4247FC" w14:textId="77777777" w:rsidR="00101476" w:rsidRDefault="00101476" w:rsidP="00BF4A67">
      <w:pPr>
        <w:rPr>
          <w:lang w:val="fr-FR" w:eastAsia="en-GB"/>
        </w:rPr>
      </w:pPr>
    </w:p>
    <w:p w14:paraId="0FD06385" w14:textId="77777777" w:rsidR="00101476" w:rsidRDefault="00101476" w:rsidP="00426FF9">
      <w:pPr>
        <w:pStyle w:val="Heading1"/>
      </w:pPr>
      <w:bookmarkStart w:id="5283" w:name="Sit_Lavrion"/>
      <w:r>
        <w:t>LAVRION</w:t>
      </w:r>
    </w:p>
    <w:bookmarkEnd w:id="5283"/>
    <w:p w14:paraId="4886980B" w14:textId="333FDCEC" w:rsidR="00101476" w:rsidRPr="0032190F" w:rsidRDefault="00101476" w:rsidP="00BF4A67">
      <w:pPr>
        <w:rPr>
          <w:lang w:val="fr-FR" w:eastAsia="en-GB"/>
        </w:rPr>
      </w:pPr>
      <w:r>
        <w:rPr>
          <w:lang w:val="fr-FR" w:eastAsia="en-GB"/>
        </w:rPr>
        <w:t>Grèce.</w:t>
      </w:r>
      <w:r w:rsidRPr="0032190F">
        <w:rPr>
          <w:lang w:val="fr-FR" w:eastAsia="en-GB"/>
        </w:rPr>
        <w:t xml:space="preserve"> </w:t>
      </w:r>
      <w:r>
        <w:rPr>
          <w:lang w:val="fr-FR" w:eastAsia="en-GB"/>
        </w:rPr>
        <w:t xml:space="preserve">Gite métallifère. Occupé pendant la période </w:t>
      </w:r>
      <w:hyperlink r:id="rId12786" w:anchor="Cul_Keros_Syros" w:history="1">
        <w:r w:rsidRPr="00101476">
          <w:rPr>
            <w:rStyle w:val="Hyperlink"/>
            <w:lang w:val="fr-FR" w:eastAsia="en-GB"/>
          </w:rPr>
          <w:t>Keros-Syros</w:t>
        </w:r>
      </w:hyperlink>
      <w:r>
        <w:rPr>
          <w:lang w:val="fr-FR" w:eastAsia="en-GB"/>
        </w:rPr>
        <w:t xml:space="preserve"> (BIB 3228) Cuivre </w:t>
      </w:r>
      <w:r w:rsidRPr="00101476">
        <w:rPr>
          <w:lang w:val="fr-FR" w:eastAsia="en-GB"/>
        </w:rPr>
        <w:t>(BIB 2992)</w:t>
      </w:r>
    </w:p>
    <w:p w14:paraId="6E83B6B5" w14:textId="77777777" w:rsidR="00DB062A" w:rsidRPr="0032190F" w:rsidRDefault="00DB062A" w:rsidP="00DB062A">
      <w:pPr>
        <w:rPr>
          <w:i/>
          <w:lang w:val="fr-FR"/>
        </w:rPr>
      </w:pPr>
    </w:p>
    <w:p w14:paraId="4E05405A" w14:textId="77777777" w:rsidR="00777A47" w:rsidRPr="00D52855" w:rsidRDefault="00777A47" w:rsidP="00426FF9">
      <w:pPr>
        <w:pStyle w:val="Heading1"/>
        <w:rPr>
          <w:lang w:val="es-ES"/>
        </w:rPr>
      </w:pPr>
      <w:bookmarkStart w:id="5284" w:name="Sit_Ayia_Irini"/>
      <w:r w:rsidRPr="00D52855">
        <w:rPr>
          <w:lang w:val="es-ES"/>
        </w:rPr>
        <w:t>AYIA IRINI</w:t>
      </w:r>
    </w:p>
    <w:bookmarkEnd w:id="5284"/>
    <w:p w14:paraId="3A82AD9D" w14:textId="77777777" w:rsidR="00777A47" w:rsidRPr="00A4228F" w:rsidRDefault="00777A47" w:rsidP="00DB062A">
      <w:pPr>
        <w:rPr>
          <w:sz w:val="20"/>
          <w:lang w:val="es-ES"/>
        </w:rPr>
      </w:pPr>
      <w:r w:rsidRPr="00A4228F">
        <w:rPr>
          <w:sz w:val="20"/>
          <w:lang w:val="es-ES"/>
        </w:rPr>
        <w:t>Ayia Irini</w:t>
      </w:r>
      <w:r w:rsidR="00C3578C" w:rsidRPr="00A4228F">
        <w:rPr>
          <w:sz w:val="20"/>
          <w:lang w:val="es-ES"/>
        </w:rPr>
        <w:t>, Agia Irini</w:t>
      </w:r>
    </w:p>
    <w:p w14:paraId="424B2F9C" w14:textId="77777777" w:rsidR="00F0347E" w:rsidRPr="00A4228F" w:rsidRDefault="00F0347E" w:rsidP="00242C0F">
      <w:pPr>
        <w:rPr>
          <w:lang w:val="es-ES" w:eastAsia="en-GB"/>
        </w:rPr>
      </w:pPr>
    </w:p>
    <w:p w14:paraId="596E49C3" w14:textId="296D832B" w:rsidR="00777A47" w:rsidRPr="0032190F" w:rsidRDefault="00101476" w:rsidP="000C51D6">
      <w:pPr>
        <w:jc w:val="both"/>
        <w:rPr>
          <w:lang w:val="fr-FR" w:eastAsia="en-GB"/>
        </w:rPr>
      </w:pPr>
      <w:r>
        <w:rPr>
          <w:lang w:val="fr-FR" w:eastAsia="en-GB"/>
        </w:rPr>
        <w:t>Grèce, Cyclades.</w:t>
      </w:r>
      <w:r w:rsidR="00C3578C" w:rsidRPr="0032190F">
        <w:rPr>
          <w:lang w:val="fr-FR" w:eastAsia="en-GB"/>
        </w:rPr>
        <w:t xml:space="preserve"> </w:t>
      </w:r>
      <w:r>
        <w:rPr>
          <w:lang w:val="fr-FR" w:eastAsia="en-GB"/>
        </w:rPr>
        <w:t xml:space="preserve">Occupé pendant la période </w:t>
      </w:r>
      <w:hyperlink r:id="rId12787" w:anchor="Cul_Keros_Syros" w:history="1">
        <w:r w:rsidRPr="00101476">
          <w:rPr>
            <w:rStyle w:val="Hyperlink"/>
            <w:lang w:val="fr-FR" w:eastAsia="en-GB"/>
          </w:rPr>
          <w:t>Keros-Syros</w:t>
        </w:r>
      </w:hyperlink>
      <w:r>
        <w:rPr>
          <w:lang w:val="fr-FR" w:eastAsia="en-GB"/>
        </w:rPr>
        <w:t xml:space="preserve"> (BIB 3228) </w:t>
      </w:r>
      <w:r w:rsidR="00777A47" w:rsidRPr="0032190F">
        <w:rPr>
          <w:lang w:val="fr-FR" w:eastAsia="en-GB"/>
        </w:rPr>
        <w:t xml:space="preserve">Fibule proche du type </w:t>
      </w:r>
      <w:hyperlink r:id="rId12788" w:anchor="Cul_Precoloniale_Obj_fibule_codo" w:history="1">
        <w:r w:rsidR="000C51D6" w:rsidRPr="0032190F">
          <w:rPr>
            <w:rStyle w:val="Hyperlink"/>
            <w:i/>
            <w:lang w:val="fr-FR" w:eastAsia="en-GB"/>
          </w:rPr>
          <w:t>de</w:t>
        </w:r>
        <w:r w:rsidR="00777A47" w:rsidRPr="0032190F">
          <w:rPr>
            <w:rStyle w:val="Hyperlink"/>
            <w:i/>
            <w:lang w:val="fr-FR" w:eastAsia="en-GB"/>
          </w:rPr>
          <w:t xml:space="preserve"> codo</w:t>
        </w:r>
      </w:hyperlink>
      <w:r w:rsidR="00777A47" w:rsidRPr="0032190F">
        <w:rPr>
          <w:lang w:val="fr-FR" w:eastAsia="en-GB"/>
        </w:rPr>
        <w:t xml:space="preserve"> (</w:t>
      </w:r>
      <w:r w:rsidR="00777A47" w:rsidRPr="0032190F">
        <w:rPr>
          <w:i/>
          <w:szCs w:val="20"/>
          <w:lang w:val="fr-FR" w:eastAsia="en-GB"/>
        </w:rPr>
        <w:t>doble hacha y el codo practicamente cerrado</w:t>
      </w:r>
      <w:r w:rsidR="00777A47" w:rsidRPr="0032190F">
        <w:rPr>
          <w:rFonts w:ascii="TimesNewRomanPSMT" w:hAnsi="TimesNewRomanPSMT" w:cs="TimesNewRomanPSMT"/>
          <w:sz w:val="20"/>
          <w:szCs w:val="20"/>
          <w:lang w:val="fr-FR" w:eastAsia="en-GB"/>
        </w:rPr>
        <w:t xml:space="preserve">) </w:t>
      </w:r>
      <w:r w:rsidR="00777A47" w:rsidRPr="0032190F">
        <w:rPr>
          <w:lang w:val="fr-FR" w:eastAsia="en-GB"/>
        </w:rPr>
        <w:t xml:space="preserve">attribuée au </w:t>
      </w:r>
      <w:hyperlink r:id="rId12789" w:anchor="Cul_Chypriote_Geometrique_2" w:history="1">
        <w:r w:rsidR="00777A47" w:rsidRPr="0032190F">
          <w:rPr>
            <w:rStyle w:val="Hyperlink"/>
            <w:lang w:val="fr-FR" w:eastAsia="en-GB"/>
          </w:rPr>
          <w:t xml:space="preserve">Géométrique chypriote II </w:t>
        </w:r>
      </w:hyperlink>
      <w:r w:rsidR="00777A47" w:rsidRPr="0032190F">
        <w:rPr>
          <w:lang w:val="fr-FR" w:eastAsia="en-GB"/>
        </w:rPr>
        <w:t xml:space="preserve"> dont la forme préfigure de celles de l’</w:t>
      </w:r>
      <w:hyperlink r:id="rId12790" w:anchor="Cul_Chypriote_Archaique_1" w:history="1">
        <w:r w:rsidR="00777A47" w:rsidRPr="0032190F">
          <w:rPr>
            <w:rStyle w:val="Hyperlink"/>
            <w:lang w:val="fr-FR" w:eastAsia="en-GB"/>
          </w:rPr>
          <w:t>Archaïque chypriote I</w:t>
        </w:r>
      </w:hyperlink>
      <w:r w:rsidR="00777A47" w:rsidRPr="0032190F">
        <w:rPr>
          <w:lang w:val="fr-FR" w:eastAsia="en-GB"/>
        </w:rPr>
        <w:t xml:space="preserve"> (BIB 2198 p. 463) </w:t>
      </w:r>
    </w:p>
    <w:p w14:paraId="7710B2BA" w14:textId="77777777" w:rsidR="00777A47" w:rsidRPr="0032190F" w:rsidRDefault="00777A47" w:rsidP="00242C0F">
      <w:pPr>
        <w:rPr>
          <w:lang w:val="fr-FR" w:eastAsia="en-GB"/>
        </w:rPr>
      </w:pPr>
    </w:p>
    <w:p w14:paraId="56A57132" w14:textId="77777777" w:rsidR="00CB6C21" w:rsidRPr="0032190F" w:rsidRDefault="00CB6C21" w:rsidP="00426FF9">
      <w:pPr>
        <w:pStyle w:val="Heading1"/>
      </w:pPr>
      <w:bookmarkStart w:id="5285" w:name="Sit_Duplaj"/>
      <w:r w:rsidRPr="0032190F">
        <w:t>DUPL</w:t>
      </w:r>
      <w:r w:rsidR="00123804" w:rsidRPr="0032190F">
        <w:t>A</w:t>
      </w:r>
      <w:r w:rsidRPr="0032190F">
        <w:t>J</w:t>
      </w:r>
    </w:p>
    <w:bookmarkEnd w:id="5285"/>
    <w:p w14:paraId="23F46D19" w14:textId="6A7C8D92" w:rsidR="00174B6F" w:rsidRPr="0032190F" w:rsidRDefault="00CB6C21" w:rsidP="00DC51BA">
      <w:pPr>
        <w:jc w:val="both"/>
        <w:rPr>
          <w:lang w:val="fr-FR" w:eastAsia="en-GB"/>
        </w:rPr>
      </w:pPr>
      <w:r w:rsidRPr="0032190F">
        <w:rPr>
          <w:lang w:val="fr-FR" w:eastAsia="en-GB"/>
        </w:rPr>
        <w:t>Dans le site de Dupljaja</w:t>
      </w:r>
      <w:r w:rsidR="00DC51BA" w:rsidRPr="0032190F">
        <w:rPr>
          <w:lang w:val="fr-FR" w:eastAsia="en-GB"/>
        </w:rPr>
        <w:t xml:space="preserve"> (Serbie)</w:t>
      </w:r>
      <w:r w:rsidRPr="0032190F">
        <w:rPr>
          <w:lang w:val="fr-FR" w:eastAsia="en-GB"/>
        </w:rPr>
        <w:t>, une maquette de chariot à 2 roues rayonnées (3 si on compte celle qui remplace l’attelage) a été découverte. L’atte</w:t>
      </w:r>
      <w:r w:rsidR="002372BC" w:rsidRPr="0032190F">
        <w:rPr>
          <w:lang w:val="fr-FR" w:eastAsia="en-GB"/>
        </w:rPr>
        <w:t>la</w:t>
      </w:r>
      <w:r w:rsidRPr="0032190F">
        <w:rPr>
          <w:lang w:val="fr-FR" w:eastAsia="en-GB"/>
        </w:rPr>
        <w:t xml:space="preserve">ge est composé de deux </w:t>
      </w:r>
      <w:hyperlink r:id="rId12791" w:anchor="Cul_Proto_Art_TAC_T_z_oise" w:history="1">
        <w:r w:rsidR="002372BC" w:rsidRPr="0032190F">
          <w:rPr>
            <w:rStyle w:val="Hyperlink"/>
            <w:lang w:val="fr-FR"/>
          </w:rPr>
          <w:t>oiseaux</w:t>
        </w:r>
      </w:hyperlink>
      <w:r w:rsidR="0077613E" w:rsidRPr="0032190F">
        <w:rPr>
          <w:lang w:val="fr-FR"/>
        </w:rPr>
        <w:t xml:space="preserve"> </w:t>
      </w:r>
      <w:r w:rsidRPr="0032190F">
        <w:rPr>
          <w:lang w:val="fr-FR" w:eastAsia="en-GB"/>
        </w:rPr>
        <w:t>(canard ?)</w:t>
      </w:r>
      <w:r w:rsidR="0077613E" w:rsidRPr="0032190F">
        <w:rPr>
          <w:lang w:val="fr-FR" w:eastAsia="en-GB"/>
        </w:rPr>
        <w:t xml:space="preserve"> [</w:t>
      </w:r>
      <w:hyperlink r:id="rId12792" w:anchor="Cul_Art_TAC_a_char_x_oiseau" w:history="1">
        <w:r w:rsidR="0077613E" w:rsidRPr="0032190F">
          <w:rPr>
            <w:rStyle w:val="Hyperlink"/>
            <w:lang w:val="fr-FR" w:eastAsia="en-GB"/>
          </w:rPr>
          <w:t>char / oiseau</w:t>
        </w:r>
      </w:hyperlink>
      <w:r w:rsidR="0077613E" w:rsidRPr="0032190F">
        <w:rPr>
          <w:lang w:val="fr-FR" w:eastAsia="en-GB"/>
        </w:rPr>
        <w:t>]</w:t>
      </w:r>
      <w:r w:rsidRPr="0032190F">
        <w:rPr>
          <w:lang w:val="fr-FR" w:eastAsia="en-GB"/>
        </w:rPr>
        <w:t>. un autre oiseau est situé au centre. La caisse reçoit une statuette elle aussi en terre cuite</w:t>
      </w:r>
      <w:r w:rsidR="002372BC" w:rsidRPr="0032190F">
        <w:rPr>
          <w:lang w:val="fr-FR" w:eastAsia="en-GB"/>
        </w:rPr>
        <w:t xml:space="preserve"> (BIB 1873 planche 13)</w:t>
      </w:r>
    </w:p>
    <w:p w14:paraId="730A1B11" w14:textId="6424C992" w:rsidR="00123804" w:rsidRPr="0032190F" w:rsidRDefault="00123804" w:rsidP="00123804">
      <w:pPr>
        <w:rPr>
          <w:lang w:val="fr-FR"/>
        </w:rPr>
      </w:pPr>
      <w:r w:rsidRPr="0032190F">
        <w:rPr>
          <w:lang w:val="fr-FR"/>
        </w:rPr>
        <w:t xml:space="preserve">Duplaj (Yougoslavie) a livré une miniature de </w:t>
      </w:r>
      <w:hyperlink r:id="rId12793" w:anchor="Cul_Proto_Art_TAC_A_att" w:history="1">
        <w:r w:rsidRPr="0032190F">
          <w:rPr>
            <w:rStyle w:val="Hyperlink"/>
            <w:lang w:val="fr-FR"/>
          </w:rPr>
          <w:t>char</w:t>
        </w:r>
      </w:hyperlink>
      <w:r w:rsidRPr="0032190F">
        <w:rPr>
          <w:rStyle w:val="Hyperlink"/>
          <w:color w:val="auto"/>
          <w:u w:val="none"/>
          <w:lang w:val="fr-FR"/>
        </w:rPr>
        <w:t xml:space="preserve"> avec des décoration de </w:t>
      </w:r>
      <w:hyperlink r:id="rId12794" w:anchor="Cul_Art_TAC_T_g_svastika" w:history="1">
        <w:r w:rsidRPr="0032190F">
          <w:rPr>
            <w:rStyle w:val="Hyperlink"/>
            <w:lang w:val="fr-FR"/>
          </w:rPr>
          <w:t>svastika</w:t>
        </w:r>
      </w:hyperlink>
      <w:r w:rsidRPr="0032190F">
        <w:rPr>
          <w:rStyle w:val="Hyperlink"/>
          <w:color w:val="auto"/>
          <w:u w:val="none"/>
          <w:lang w:val="fr-FR"/>
        </w:rPr>
        <w:t xml:space="preserve"> (BIB 1860)</w:t>
      </w:r>
    </w:p>
    <w:p w14:paraId="65BD43D9" w14:textId="77777777" w:rsidR="002E4CDB" w:rsidRPr="0032190F" w:rsidRDefault="002E4CDB" w:rsidP="00A930FA">
      <w:pPr>
        <w:rPr>
          <w:lang w:val="fr-FR" w:eastAsia="en-GB"/>
        </w:rPr>
      </w:pPr>
    </w:p>
    <w:p w14:paraId="28E0D298" w14:textId="77777777" w:rsidR="002E4CDB" w:rsidRPr="0032190F" w:rsidRDefault="002E4CDB" w:rsidP="00426FF9">
      <w:pPr>
        <w:pStyle w:val="Heading1"/>
      </w:pPr>
      <w:bookmarkStart w:id="5286" w:name="Sit_Vaunage"/>
      <w:r w:rsidRPr="0032190F">
        <w:lastRenderedPageBreak/>
        <w:t>VAUNAGE (LA)</w:t>
      </w:r>
    </w:p>
    <w:bookmarkEnd w:id="5286"/>
    <w:p w14:paraId="53FBE73C" w14:textId="77777777" w:rsidR="002E4CDB" w:rsidRPr="0032190F" w:rsidRDefault="002E4CDB" w:rsidP="00A930FA">
      <w:pPr>
        <w:rPr>
          <w:lang w:val="fr-FR" w:eastAsia="en-GB"/>
        </w:rPr>
      </w:pPr>
    </w:p>
    <w:p w14:paraId="01E2D6B9" w14:textId="77777777" w:rsidR="002E4CDB" w:rsidRPr="0032190F" w:rsidRDefault="002E4CDB" w:rsidP="00A930FA">
      <w:pPr>
        <w:rPr>
          <w:lang w:val="fr-FR" w:eastAsia="en-GB"/>
        </w:rPr>
      </w:pPr>
      <w:r w:rsidRPr="0032190F">
        <w:rPr>
          <w:lang w:val="fr-FR" w:eastAsia="en-GB"/>
        </w:rPr>
        <w:t>Site du Bronze final montrant des céramiques avec des décors au simple trait (BIB T. Lachenal, Peit déj’ du labo ASM, 2016)</w:t>
      </w:r>
    </w:p>
    <w:p w14:paraId="76541639" w14:textId="77777777" w:rsidR="00D3208E" w:rsidRPr="0032190F" w:rsidRDefault="00D3208E" w:rsidP="00426FF9">
      <w:pPr>
        <w:pStyle w:val="Heading1"/>
      </w:pPr>
      <w:r w:rsidRPr="0032190F">
        <w:br/>
        <w:t>VALRAS</w:t>
      </w:r>
    </w:p>
    <w:p w14:paraId="12E5908F" w14:textId="77777777" w:rsidR="00D3208E" w:rsidRPr="0032190F" w:rsidRDefault="00D3208E" w:rsidP="00242C0F">
      <w:pPr>
        <w:rPr>
          <w:lang w:val="fr-FR" w:eastAsia="en-GB"/>
        </w:rPr>
      </w:pPr>
    </w:p>
    <w:p w14:paraId="0BE76E22" w14:textId="77777777" w:rsidR="00D3208E" w:rsidRPr="0032190F" w:rsidRDefault="00D3208E" w:rsidP="00D3208E">
      <w:pPr>
        <w:jc w:val="both"/>
        <w:rPr>
          <w:lang w:val="fr-FR" w:eastAsia="en-GB"/>
        </w:rPr>
      </w:pPr>
      <w:r w:rsidRPr="0032190F">
        <w:rPr>
          <w:lang w:val="fr-FR" w:eastAsia="en-GB"/>
        </w:rPr>
        <w:t xml:space="preserve">Lieu-dit Valras, en contexte marin, au large de Frontignan-Plage, a livré une hache à douille en bronze qui « témoigne probablement de telles circulations [cirucits longue distance] et invitent encore une fois à nuancer fortement le caractère totalement « innovant » des relations méditerranéennes qui se mettent en place à la charnière des 7e-6e s. aec </w:t>
      </w:r>
      <w:r w:rsidRPr="0032190F">
        <w:rPr>
          <w:lang w:val="fr-FR"/>
        </w:rPr>
        <w:t>(BIB 1995 p. 68)</w:t>
      </w:r>
    </w:p>
    <w:p w14:paraId="4878B9F6" w14:textId="77777777" w:rsidR="001D2592" w:rsidRPr="0032190F" w:rsidRDefault="001D2592" w:rsidP="00242C0F">
      <w:pPr>
        <w:rPr>
          <w:lang w:val="fr-FR" w:eastAsia="en-GB"/>
        </w:rPr>
      </w:pPr>
    </w:p>
    <w:p w14:paraId="5A82E144" w14:textId="77777777" w:rsidR="00BA3074" w:rsidRPr="0032190F" w:rsidRDefault="00BA3074" w:rsidP="00426FF9">
      <w:pPr>
        <w:pStyle w:val="Heading1"/>
      </w:pPr>
      <w:r w:rsidRPr="0032190F">
        <w:t>UMM BALAD</w:t>
      </w:r>
    </w:p>
    <w:p w14:paraId="6A08D1CE" w14:textId="77777777" w:rsidR="00BA3074" w:rsidRPr="0032190F" w:rsidRDefault="00BA3074" w:rsidP="00242C0F">
      <w:pPr>
        <w:rPr>
          <w:lang w:val="fr-FR" w:eastAsia="en-GB"/>
        </w:rPr>
      </w:pPr>
      <w:r w:rsidRPr="0032190F">
        <w:rPr>
          <w:lang w:val="fr-FR" w:eastAsia="en-GB"/>
        </w:rPr>
        <w:t>Sur d’Umm Balad, à l’est du Nil (</w:t>
      </w:r>
      <w:r w:rsidR="00992ED9" w:rsidRPr="0032190F">
        <w:rPr>
          <w:lang w:val="fr-FR" w:eastAsia="en-GB"/>
        </w:rPr>
        <w:t>Égypte</w:t>
      </w:r>
      <w:r w:rsidR="00BB1F92" w:rsidRPr="0032190F">
        <w:rPr>
          <w:lang w:val="fr-FR" w:eastAsia="en-GB"/>
        </w:rPr>
        <w:t>), un</w:t>
      </w:r>
      <w:r w:rsidRPr="0032190F">
        <w:rPr>
          <w:lang w:val="fr-FR" w:eastAsia="en-GB"/>
        </w:rPr>
        <w:t xml:space="preserve"> dessin sur </w:t>
      </w:r>
      <w:r w:rsidRPr="0032190F">
        <w:rPr>
          <w:i/>
          <w:lang w:val="fr-FR" w:eastAsia="en-GB"/>
        </w:rPr>
        <w:t>ostraca</w:t>
      </w:r>
      <w:r w:rsidRPr="0032190F">
        <w:rPr>
          <w:lang w:val="fr-FR" w:eastAsia="en-GB"/>
        </w:rPr>
        <w:t>, découvert dans le dépotoir d’une garnison romaine, a été identifé comme une représentation caric</w:t>
      </w:r>
      <w:r w:rsidR="00BB1F92" w:rsidRPr="0032190F">
        <w:rPr>
          <w:lang w:val="fr-FR" w:eastAsia="en-GB"/>
        </w:rPr>
        <w:t>aturale du prophète Moïse : lon</w:t>
      </w:r>
      <w:r w:rsidRPr="0032190F">
        <w:rPr>
          <w:lang w:val="fr-FR" w:eastAsia="en-GB"/>
        </w:rPr>
        <w:t xml:space="preserve">gue barbe qui s’emmèle à sa mélote –tunique en peau de mouton-, baton seprentiforme (BIB </w:t>
      </w:r>
      <w:r w:rsidRPr="0032190F">
        <w:rPr>
          <w:i/>
          <w:lang w:val="fr-FR" w:eastAsia="en-GB"/>
        </w:rPr>
        <w:t>Le Canard</w:t>
      </w:r>
      <w:r w:rsidRPr="0032190F">
        <w:rPr>
          <w:lang w:val="fr-FR" w:eastAsia="en-GB"/>
        </w:rPr>
        <w:t xml:space="preserve"> citant les « Comptes rendus de l’Académie des inscriptions et belles lettres », par H. Cuvigny). Le dessin serait de la main d’un ouvrier juif travaillant dans les carrières impériales exploitées à Umm Balda entre les règnes de Trajan et de Domitien (81 – 117 </w:t>
      </w:r>
      <w:r w:rsidRPr="0032190F">
        <w:rPr>
          <w:smallCaps/>
          <w:lang w:val="fr-FR" w:eastAsia="en-GB"/>
        </w:rPr>
        <w:t>ad)</w:t>
      </w:r>
    </w:p>
    <w:p w14:paraId="6F65BF73" w14:textId="77777777" w:rsidR="00A70FED" w:rsidRPr="0032190F" w:rsidRDefault="00A70FED" w:rsidP="00242C0F">
      <w:pPr>
        <w:rPr>
          <w:lang w:val="fr-FR"/>
        </w:rPr>
      </w:pPr>
    </w:p>
    <w:p w14:paraId="2D6E8308" w14:textId="77777777" w:rsidR="00D56EC6" w:rsidRPr="0032190F" w:rsidRDefault="00D56EC6" w:rsidP="00426FF9">
      <w:pPr>
        <w:pStyle w:val="Heading1"/>
      </w:pPr>
      <w:r w:rsidRPr="0032190F">
        <w:t>CAIRON</w:t>
      </w:r>
    </w:p>
    <w:p w14:paraId="03A5A53F" w14:textId="77777777" w:rsidR="00D56EC6" w:rsidRPr="0032190F" w:rsidRDefault="00D56EC6" w:rsidP="00242C0F">
      <w:pPr>
        <w:rPr>
          <w:lang w:val="fr-FR"/>
        </w:rPr>
      </w:pPr>
    </w:p>
    <w:p w14:paraId="04C1257A" w14:textId="77777777" w:rsidR="00D56EC6" w:rsidRPr="0032190F" w:rsidRDefault="00D56EC6" w:rsidP="00242C0F">
      <w:pPr>
        <w:rPr>
          <w:lang w:val="fr-FR"/>
        </w:rPr>
      </w:pPr>
      <w:r w:rsidRPr="0032190F">
        <w:rPr>
          <w:lang w:val="fr-FR"/>
        </w:rPr>
        <w:t>Cairon. Découverte d’une sépulture datée de l’étape 3 du Campaniforme entre 1950/1700-1600 av. J.C. Le corps est accompagné du fameux set campaniforme composé de pendeloques, de parures, de deux boutons perforés en V, d’une petite tôle en or et d’un gobelet caractéristique (BIB 1912 (BIB D. Giazzon, 2013b, p. 81)) Si cette sépulture n’a aucun effet sur les deux premières étapes de parcellarisation du site, D. Giazzon a remarqué durant l’étape 3 du Bronze A2 / B1 que le fossé 127, orienté nord-sud contourne légèrement la structure (n°235) en se courbant vers l’ouest (BIB 1912 (BIB D. Giazzon, 2013b, p. 113)</w:t>
      </w:r>
      <w:r w:rsidR="009E217E">
        <w:rPr>
          <w:lang w:val="fr-FR"/>
        </w:rPr>
        <w:t xml:space="preserve"> Cairon, Calvados parcellaire (BIB 3244)</w:t>
      </w:r>
    </w:p>
    <w:p w14:paraId="00C766A8" w14:textId="77777777" w:rsidR="00A70FED" w:rsidRPr="0032190F" w:rsidRDefault="00A70FED" w:rsidP="00242C0F">
      <w:pPr>
        <w:rPr>
          <w:lang w:val="fr-FR"/>
        </w:rPr>
      </w:pPr>
    </w:p>
    <w:p w14:paraId="7CB9EA62" w14:textId="77777777" w:rsidR="00D56EC6" w:rsidRPr="0032190F" w:rsidRDefault="00D56EC6" w:rsidP="00426FF9">
      <w:pPr>
        <w:pStyle w:val="Heading1"/>
      </w:pPr>
      <w:r w:rsidRPr="0032190F">
        <w:t>SKARA BRAE</w:t>
      </w:r>
    </w:p>
    <w:p w14:paraId="0361AA04" w14:textId="77777777" w:rsidR="00D56EC6" w:rsidRPr="0032190F" w:rsidRDefault="00D56EC6" w:rsidP="00242C0F">
      <w:pPr>
        <w:rPr>
          <w:lang w:val="fr-FR"/>
        </w:rPr>
      </w:pPr>
    </w:p>
    <w:p w14:paraId="54C41692" w14:textId="77777777" w:rsidR="00D56EC6" w:rsidRPr="0032190F" w:rsidRDefault="00D56EC6" w:rsidP="00242C0F">
      <w:pPr>
        <w:rPr>
          <w:lang w:val="fr-FR"/>
        </w:rPr>
      </w:pPr>
      <w:r w:rsidRPr="0032190F">
        <w:rPr>
          <w:lang w:val="fr-FR"/>
        </w:rPr>
        <w:t>Fouillé par V.G. Childe (BIB 1912)</w:t>
      </w:r>
    </w:p>
    <w:p w14:paraId="01A2C4F2" w14:textId="77777777" w:rsidR="00D56EC6" w:rsidRPr="0032190F" w:rsidRDefault="00D56EC6" w:rsidP="00242C0F">
      <w:pPr>
        <w:rPr>
          <w:lang w:val="fr-FR"/>
        </w:rPr>
      </w:pPr>
      <w:r w:rsidRPr="0032190F">
        <w:rPr>
          <w:lang w:val="fr-FR"/>
        </w:rPr>
        <w:t>Skara Brae dans dans les Orcades écossaises montre les traces d’un parcellaire entièrement fossilisé (BIB 1912)</w:t>
      </w:r>
    </w:p>
    <w:p w14:paraId="5C6A2C96" w14:textId="77777777" w:rsidR="00D56EC6" w:rsidRPr="0032190F" w:rsidRDefault="00D56EC6" w:rsidP="00242C0F">
      <w:pPr>
        <w:rPr>
          <w:lang w:val="fr-FR"/>
        </w:rPr>
      </w:pPr>
    </w:p>
    <w:p w14:paraId="703D6AEE" w14:textId="77777777" w:rsidR="00D56EC6" w:rsidRPr="0032190F" w:rsidRDefault="00D56EC6" w:rsidP="00426FF9">
      <w:pPr>
        <w:pStyle w:val="Heading1"/>
      </w:pPr>
      <w:r w:rsidRPr="0032190F">
        <w:t>DARTMOOR</w:t>
      </w:r>
    </w:p>
    <w:p w14:paraId="7F3C1C1A" w14:textId="77777777" w:rsidR="00D56EC6" w:rsidRPr="0032190F" w:rsidRDefault="00D56EC6" w:rsidP="00A00325">
      <w:pPr>
        <w:jc w:val="both"/>
        <w:rPr>
          <w:lang w:val="fr-FR"/>
        </w:rPr>
      </w:pPr>
      <w:r w:rsidRPr="0032190F">
        <w:rPr>
          <w:lang w:val="fr-FR"/>
        </w:rPr>
        <w:t>Les Dartmoor dans le sud-ouest de l’Angleterre. parcellaires de l’âge du Bronze entièrement préservés, dont la surexploitation protohistorique a définitivement acidifiés les sols, les rendant incultivables (BIB 1912)</w:t>
      </w:r>
    </w:p>
    <w:p w14:paraId="400F0429" w14:textId="77777777" w:rsidR="00D56EC6" w:rsidRPr="0032190F" w:rsidRDefault="00D56EC6" w:rsidP="00242C0F">
      <w:pPr>
        <w:rPr>
          <w:lang w:val="fr-FR"/>
        </w:rPr>
      </w:pPr>
    </w:p>
    <w:p w14:paraId="1B1F7655" w14:textId="77777777" w:rsidR="00D56EC6" w:rsidRPr="0032190F" w:rsidRDefault="00D56EC6" w:rsidP="00426FF9">
      <w:pPr>
        <w:pStyle w:val="Heading1"/>
      </w:pPr>
      <w:r w:rsidRPr="0032190F">
        <w:t>SOUTH STREET</w:t>
      </w:r>
    </w:p>
    <w:p w14:paraId="210B61C3" w14:textId="77777777" w:rsidR="00D56EC6" w:rsidRPr="0032190F" w:rsidRDefault="00D56EC6" w:rsidP="00242C0F">
      <w:pPr>
        <w:rPr>
          <w:lang w:val="fr-FR"/>
        </w:rPr>
      </w:pPr>
      <w:r w:rsidRPr="0032190F">
        <w:rPr>
          <w:lang w:val="fr-FR"/>
        </w:rPr>
        <w:t>Le long Barrow de South Street en Angleterre présente des traces de labours croisés parfaitement conservées dès la période Néolithique (BIB 1912 (Favory, 1983, p. 62 / 63))</w:t>
      </w:r>
    </w:p>
    <w:p w14:paraId="4CB2493C" w14:textId="77777777" w:rsidR="00D56EC6" w:rsidRPr="0032190F" w:rsidRDefault="00D56EC6" w:rsidP="00242C0F">
      <w:pPr>
        <w:rPr>
          <w:lang w:val="fr-FR"/>
        </w:rPr>
      </w:pPr>
    </w:p>
    <w:p w14:paraId="6EB06301" w14:textId="77777777" w:rsidR="00D56EC6" w:rsidRPr="0032190F" w:rsidRDefault="00D56EC6" w:rsidP="00242C0F">
      <w:pPr>
        <w:rPr>
          <w:lang w:val="fr-FR"/>
        </w:rPr>
      </w:pPr>
    </w:p>
    <w:p w14:paraId="7FD2FFE4" w14:textId="77777777" w:rsidR="00D56EC6" w:rsidRPr="0032190F" w:rsidRDefault="00D56EC6" w:rsidP="00426FF9">
      <w:pPr>
        <w:pStyle w:val="Heading1"/>
      </w:pPr>
      <w:r w:rsidRPr="0032190F">
        <w:lastRenderedPageBreak/>
        <w:t>SAULNIER (CHEMIN)</w:t>
      </w:r>
    </w:p>
    <w:p w14:paraId="5CAFC8A2" w14:textId="77777777" w:rsidR="00D56EC6" w:rsidRPr="0032190F" w:rsidRDefault="00D56EC6" w:rsidP="00242C0F">
      <w:pPr>
        <w:rPr>
          <w:lang w:val="fr-FR"/>
        </w:rPr>
      </w:pPr>
      <w:r w:rsidRPr="0032190F">
        <w:rPr>
          <w:lang w:val="fr-FR"/>
        </w:rPr>
        <w:t>Le Chemin Saulnier, dans le Calvados, illustre l’importance de la résilience des chemins parmi les « formes héritées » du paysage. Ce chemin est en utilisation depuis l’âge du Bronze jusqu’à nos jours (I. Béguier, C. Germain-Vallée, V. Hincker, 2011). Le passage de l’autoroute A13 a permis d’en découvrir le tracé sur 420 m, à partir duquel se sont construit, de part et d’autre, divers enclos d’habitat et réseaux parcellaires datant de l’âge du Fer (BIB 1912)</w:t>
      </w:r>
    </w:p>
    <w:p w14:paraId="5EB0E3F7" w14:textId="77777777" w:rsidR="00C23AB8" w:rsidRPr="0032190F" w:rsidRDefault="00C23AB8" w:rsidP="00242C0F">
      <w:pPr>
        <w:rPr>
          <w:lang w:val="fr-FR"/>
        </w:rPr>
      </w:pPr>
    </w:p>
    <w:p w14:paraId="432650E6" w14:textId="77777777" w:rsidR="00C23AB8" w:rsidRPr="0032190F" w:rsidRDefault="00C23AB8" w:rsidP="00426FF9">
      <w:pPr>
        <w:pStyle w:val="Heading1"/>
      </w:pPr>
      <w:r w:rsidRPr="0032190F">
        <w:t>LAAS GEEL</w:t>
      </w:r>
    </w:p>
    <w:p w14:paraId="2FFA5D0D" w14:textId="77777777" w:rsidR="00C23AB8" w:rsidRPr="0032190F" w:rsidRDefault="00C23AB8" w:rsidP="00242C0F">
      <w:pPr>
        <w:rPr>
          <w:lang w:val="fr-FR"/>
        </w:rPr>
      </w:pPr>
      <w:r w:rsidRPr="0032190F">
        <w:rPr>
          <w:lang w:val="fr-FR"/>
        </w:rPr>
        <w:t>La cavité de laas Geel (Somaliland), dans la Corne de l’Afrique, montre des peintures de la phase ancienne de R. Joussaume (BIB X. Gutherz in réunion d’équipe ASM-SPP, 2015)</w:t>
      </w:r>
    </w:p>
    <w:p w14:paraId="32D078DE" w14:textId="77777777" w:rsidR="00C23AB8" w:rsidRPr="0032190F" w:rsidRDefault="00C23AB8" w:rsidP="00242C0F">
      <w:pPr>
        <w:rPr>
          <w:lang w:val="fr-FR"/>
        </w:rPr>
      </w:pPr>
    </w:p>
    <w:p w14:paraId="02B99885" w14:textId="77777777" w:rsidR="00C23AB8" w:rsidRPr="0032190F" w:rsidRDefault="00C23AB8" w:rsidP="00426FF9">
      <w:pPr>
        <w:pStyle w:val="Heading1"/>
      </w:pPr>
      <w:r w:rsidRPr="0032190F">
        <w:t>GOBBAD</w:t>
      </w:r>
    </w:p>
    <w:p w14:paraId="251CDED0" w14:textId="77777777" w:rsidR="00C23AB8" w:rsidRPr="0032190F" w:rsidRDefault="00C23AB8" w:rsidP="00242C0F">
      <w:pPr>
        <w:rPr>
          <w:lang w:val="fr-FR"/>
        </w:rPr>
      </w:pPr>
    </w:p>
    <w:p w14:paraId="5F9CA9C1" w14:textId="77777777" w:rsidR="00C23AB8" w:rsidRPr="0032190F" w:rsidRDefault="00C23AB8" w:rsidP="00C23AB8">
      <w:pPr>
        <w:jc w:val="both"/>
        <w:rPr>
          <w:lang w:val="fr-FR"/>
        </w:rPr>
      </w:pPr>
      <w:r w:rsidRPr="0032190F">
        <w:rPr>
          <w:lang w:val="fr-FR"/>
        </w:rPr>
        <w:t>Le Bassin du Gobbad qui comprend le massif du Dakkadans la Corne de l’Afrique,  a livré différents sites d’art rupestre (gravures piquetées de la phase récente de Joussaume : camélidés, personnages, etc.) : Airoli, Asgo Goso, etc. (BIB X. Gutherz in réunion d’équipe ASM-SPP, 2015)</w:t>
      </w:r>
    </w:p>
    <w:p w14:paraId="182939F1" w14:textId="77777777" w:rsidR="00C23AB8" w:rsidRPr="0032190F" w:rsidRDefault="00C23AB8" w:rsidP="00242C0F">
      <w:pPr>
        <w:rPr>
          <w:lang w:val="fr-FR"/>
        </w:rPr>
      </w:pPr>
    </w:p>
    <w:p w14:paraId="00A08A74" w14:textId="77777777" w:rsidR="00C23AB8" w:rsidRPr="0032190F" w:rsidRDefault="00C23AB8" w:rsidP="00426FF9">
      <w:pPr>
        <w:pStyle w:val="Heading1"/>
      </w:pPr>
      <w:r w:rsidRPr="0032190F">
        <w:t>ANTAKARI 3</w:t>
      </w:r>
    </w:p>
    <w:p w14:paraId="29EC2496" w14:textId="77777777" w:rsidR="00C23AB8" w:rsidRPr="0032190F" w:rsidRDefault="00C23AB8" w:rsidP="00242C0F">
      <w:pPr>
        <w:rPr>
          <w:lang w:val="fr-FR"/>
        </w:rPr>
      </w:pPr>
      <w:r w:rsidRPr="0032190F">
        <w:rPr>
          <w:lang w:val="fr-FR"/>
        </w:rPr>
        <w:t>dans la Corne de l’Afrique, Tumulus à plate-forme daté de vrs 2500 BC. Le tumulus compte 33 sujets inhumés à la périphérie du tumulus (BIB X. Gutherz in réunion d’équipe ASM-SPP, 2015)</w:t>
      </w:r>
    </w:p>
    <w:p w14:paraId="63445AEB" w14:textId="77777777" w:rsidR="00761674" w:rsidRPr="0032190F" w:rsidRDefault="00761674" w:rsidP="00242C0F">
      <w:pPr>
        <w:rPr>
          <w:lang w:val="fr-FR"/>
        </w:rPr>
      </w:pPr>
    </w:p>
    <w:p w14:paraId="5060D933" w14:textId="77777777" w:rsidR="00761674" w:rsidRPr="0032190F" w:rsidRDefault="00761674" w:rsidP="00426FF9">
      <w:pPr>
        <w:pStyle w:val="Heading1"/>
      </w:pPr>
      <w:r w:rsidRPr="0032190F">
        <w:t>ELIKI</w:t>
      </w:r>
    </w:p>
    <w:p w14:paraId="2E796A5F" w14:textId="77777777" w:rsidR="00761674" w:rsidRPr="0032190F" w:rsidRDefault="00761674" w:rsidP="00242C0F">
      <w:pPr>
        <w:rPr>
          <w:lang w:val="fr-FR"/>
        </w:rPr>
      </w:pPr>
    </w:p>
    <w:p w14:paraId="02F2871F" w14:textId="77777777" w:rsidR="00761674" w:rsidRPr="0032190F" w:rsidRDefault="00761674" w:rsidP="00242C0F">
      <w:pPr>
        <w:rPr>
          <w:lang w:val="fr-FR"/>
        </w:rPr>
      </w:pPr>
      <w:r w:rsidRPr="0032190F">
        <w:rPr>
          <w:lang w:val="fr-FR"/>
        </w:rPr>
        <w:t>Site antique de Grèce, sanctuaire en grotte réutilisé comme chapelle par les chrétiens (traces de peintures). Entre la grotte et le golfe de Corinthe, dans la vallée, s’étendait la ville d’Eliki. Elle fut submergée par un tsunami résultant d’un tremblement de terre au 2</w:t>
      </w:r>
      <w:r w:rsidRPr="0032190F">
        <w:rPr>
          <w:vertAlign w:val="superscript"/>
          <w:lang w:val="fr-FR"/>
        </w:rPr>
        <w:t>e</w:t>
      </w:r>
      <w:r w:rsidRPr="0032190F">
        <w:rPr>
          <w:lang w:val="fr-FR"/>
        </w:rPr>
        <w:t xml:space="preserve"> millénaire aec. L’archéologue qui fouille le site y voit un // avec l’Atlantide (BIB Arte, </w:t>
      </w:r>
      <w:r w:rsidRPr="0032190F">
        <w:rPr>
          <w:i/>
          <w:lang w:val="fr-FR"/>
        </w:rPr>
        <w:t>Dernières nouvelles de l’Atlantide</w:t>
      </w:r>
      <w:r w:rsidRPr="0032190F">
        <w:rPr>
          <w:lang w:val="fr-FR"/>
        </w:rPr>
        <w:t>, 2016)</w:t>
      </w:r>
    </w:p>
    <w:p w14:paraId="2D36641D" w14:textId="77777777" w:rsidR="00761674" w:rsidRPr="0032190F" w:rsidRDefault="00761674" w:rsidP="00242C0F">
      <w:pPr>
        <w:rPr>
          <w:lang w:val="fr-FR"/>
        </w:rPr>
      </w:pPr>
    </w:p>
    <w:p w14:paraId="1AAB7AB1" w14:textId="77777777" w:rsidR="00761674" w:rsidRPr="0032190F" w:rsidRDefault="00761674" w:rsidP="00426FF9">
      <w:pPr>
        <w:pStyle w:val="Heading1"/>
      </w:pPr>
      <w:bookmarkStart w:id="5287" w:name="Sit_Atlantide"/>
      <w:r w:rsidRPr="0032190F">
        <w:t>ATLANTIDE</w:t>
      </w:r>
    </w:p>
    <w:bookmarkEnd w:id="5287"/>
    <w:p w14:paraId="3F8E8DBA" w14:textId="77777777" w:rsidR="00761674" w:rsidRPr="0032190F" w:rsidRDefault="00761674" w:rsidP="00242C0F">
      <w:pPr>
        <w:rPr>
          <w:lang w:val="fr-FR"/>
        </w:rPr>
      </w:pPr>
    </w:p>
    <w:p w14:paraId="5ADFDF9A" w14:textId="77777777" w:rsidR="00761674" w:rsidRPr="0032190F" w:rsidRDefault="00761674" w:rsidP="00761674">
      <w:pPr>
        <w:jc w:val="both"/>
        <w:rPr>
          <w:lang w:val="fr-FR"/>
        </w:rPr>
      </w:pPr>
      <w:r w:rsidRPr="0032190F">
        <w:rPr>
          <w:lang w:val="fr-FR"/>
        </w:rPr>
        <w:t>Cité légendaire évoquée par Platon. Platon dit que les Atlandes étaient coupables d’</w:t>
      </w:r>
      <w:r w:rsidRPr="0032190F">
        <w:rPr>
          <w:i/>
          <w:lang w:val="fr-FR"/>
        </w:rPr>
        <w:t>hybris</w:t>
      </w:r>
      <w:r w:rsidRPr="0032190F">
        <w:rPr>
          <w:lang w:val="fr-FR"/>
        </w:rPr>
        <w:t xml:space="preserve"> (orgueuil) et devenus laids. Puis qu’un cataclysme a ravagé la cité (BIB Arte, </w:t>
      </w:r>
      <w:r w:rsidRPr="0032190F">
        <w:rPr>
          <w:i/>
          <w:lang w:val="fr-FR"/>
        </w:rPr>
        <w:t>Dernières nouvelles de l’Atlantide</w:t>
      </w:r>
      <w:r w:rsidRPr="0032190F">
        <w:rPr>
          <w:lang w:val="fr-FR"/>
        </w:rPr>
        <w:t>, 2016)</w:t>
      </w:r>
      <w:r w:rsidR="001C6746" w:rsidRPr="0032190F">
        <w:rPr>
          <w:lang w:val="fr-FR"/>
        </w:rPr>
        <w:t xml:space="preserve">. </w:t>
      </w:r>
      <w:r w:rsidRPr="0032190F">
        <w:rPr>
          <w:lang w:val="fr-FR"/>
        </w:rPr>
        <w:t xml:space="preserve">Solon qui voyage en Egypte aux environs de 600 aec, se fait raconter l’histoire de l’Atlantide que reprendra Platon (BIB Arte, </w:t>
      </w:r>
      <w:r w:rsidRPr="0032190F">
        <w:rPr>
          <w:i/>
          <w:lang w:val="fr-FR"/>
        </w:rPr>
        <w:t>Dernières nouvelles de l’Atlantide</w:t>
      </w:r>
      <w:r w:rsidRPr="0032190F">
        <w:rPr>
          <w:lang w:val="fr-FR"/>
        </w:rPr>
        <w:t>, 2016)</w:t>
      </w:r>
    </w:p>
    <w:p w14:paraId="5991F847" w14:textId="77777777" w:rsidR="009105C7" w:rsidRPr="0032190F" w:rsidRDefault="009105C7" w:rsidP="00761674">
      <w:pPr>
        <w:jc w:val="both"/>
        <w:rPr>
          <w:lang w:val="fr-FR"/>
        </w:rPr>
      </w:pPr>
    </w:p>
    <w:p w14:paraId="4FEE93C2" w14:textId="77777777" w:rsidR="009105C7" w:rsidRPr="0032190F" w:rsidRDefault="009105C7" w:rsidP="00426FF9">
      <w:pPr>
        <w:pStyle w:val="Heading1"/>
      </w:pPr>
      <w:r w:rsidRPr="0032190F">
        <w:t>KNAPPAGHMANAGH</w:t>
      </w:r>
    </w:p>
    <w:p w14:paraId="0EA75CC3" w14:textId="77777777" w:rsidR="009105C7" w:rsidRPr="0032190F" w:rsidRDefault="009105C7" w:rsidP="00761674">
      <w:pPr>
        <w:jc w:val="both"/>
        <w:rPr>
          <w:lang w:val="fr-FR"/>
        </w:rPr>
      </w:pPr>
    </w:p>
    <w:p w14:paraId="459E4BCD" w14:textId="77777777" w:rsidR="009105C7" w:rsidRPr="0032190F" w:rsidRDefault="009105C7" w:rsidP="00761674">
      <w:pPr>
        <w:jc w:val="both"/>
        <w:rPr>
          <w:lang w:val="fr-FR"/>
        </w:rPr>
      </w:pPr>
      <w:r w:rsidRPr="0032190F">
        <w:rPr>
          <w:lang w:val="fr-FR"/>
        </w:rPr>
        <w:t>Le site de Knappaghmanagh (Mayo, Irlande) a livré une représentation anthropomorphe avec une rouelle. Si la gravure est datée du Haut Moyen-Age, M. Cahill pense qu’elle pourrait être datée du Bronze ancien (BIB 2085)</w:t>
      </w:r>
    </w:p>
    <w:p w14:paraId="64CEE2B1" w14:textId="77777777" w:rsidR="002F7FDE" w:rsidRPr="0032190F" w:rsidRDefault="002F7FDE" w:rsidP="00761674">
      <w:pPr>
        <w:jc w:val="both"/>
        <w:rPr>
          <w:lang w:val="fr-FR"/>
        </w:rPr>
      </w:pPr>
    </w:p>
    <w:p w14:paraId="6FDB9DBA" w14:textId="77777777" w:rsidR="002F7FDE" w:rsidRPr="0032190F" w:rsidRDefault="002F7FDE" w:rsidP="00426FF9">
      <w:pPr>
        <w:pStyle w:val="Heading1"/>
      </w:pPr>
      <w:r w:rsidRPr="0032190F">
        <w:t>LIGNIERES (LES)</w:t>
      </w:r>
    </w:p>
    <w:p w14:paraId="573EEB52" w14:textId="77777777" w:rsidR="002F7FDE" w:rsidRPr="0032190F" w:rsidRDefault="002F7FDE" w:rsidP="002F7FDE">
      <w:pPr>
        <w:rPr>
          <w:lang w:val="fr-FR"/>
        </w:rPr>
      </w:pPr>
    </w:p>
    <w:p w14:paraId="23D68148" w14:textId="77777777" w:rsidR="002F7FDE" w:rsidRPr="0032190F" w:rsidRDefault="002F7FDE" w:rsidP="002F7FDE">
      <w:pPr>
        <w:rPr>
          <w:lang w:val="fr-FR"/>
        </w:rPr>
      </w:pPr>
      <w:r w:rsidRPr="0032190F">
        <w:rPr>
          <w:lang w:val="fr-FR"/>
        </w:rPr>
        <w:t>Le bâtiment des Lignières à Mareuil-lès-Meaux est daté du Néolithique récent (BIB P. Brunet et al., colloque Habitat Dijon 2015)</w:t>
      </w:r>
    </w:p>
    <w:p w14:paraId="772A6E7C" w14:textId="77777777" w:rsidR="005330C8" w:rsidRPr="0032190F" w:rsidRDefault="005330C8" w:rsidP="002F7FDE">
      <w:pPr>
        <w:rPr>
          <w:lang w:val="fr-FR"/>
        </w:rPr>
      </w:pPr>
    </w:p>
    <w:p w14:paraId="31DD8841" w14:textId="77777777" w:rsidR="005330C8" w:rsidRPr="0032190F" w:rsidRDefault="005330C8" w:rsidP="00426FF9">
      <w:pPr>
        <w:pStyle w:val="Heading1"/>
      </w:pPr>
      <w:bookmarkStart w:id="5288" w:name="Sit_Diconche"/>
      <w:r w:rsidRPr="0032190F">
        <w:lastRenderedPageBreak/>
        <w:t>DICONCHE</w:t>
      </w:r>
    </w:p>
    <w:bookmarkEnd w:id="5288"/>
    <w:p w14:paraId="1AC0ED2C" w14:textId="77777777" w:rsidR="005330C8" w:rsidRPr="0032190F" w:rsidRDefault="005330C8" w:rsidP="002F7FDE">
      <w:pPr>
        <w:rPr>
          <w:lang w:val="fr-FR"/>
        </w:rPr>
      </w:pPr>
    </w:p>
    <w:p w14:paraId="7657765D" w14:textId="165D2C27" w:rsidR="005330C8" w:rsidRPr="0032190F" w:rsidRDefault="005330C8" w:rsidP="005330C8">
      <w:pPr>
        <w:rPr>
          <w:lang w:val="fr-FR"/>
        </w:rPr>
      </w:pPr>
      <w:r w:rsidRPr="0032190F">
        <w:rPr>
          <w:lang w:val="fr-FR"/>
        </w:rPr>
        <w:t xml:space="preserve">Les fouilles de l'habitat de Diconche (Charente-Maritime) permettent justement d'affirmer que les groupes </w:t>
      </w:r>
      <w:hyperlink r:id="rId12795" w:anchor="Cul_Artenac" w:history="1">
        <w:r w:rsidRPr="0032190F">
          <w:rPr>
            <w:rStyle w:val="Hyperlink"/>
            <w:lang w:val="fr-FR"/>
          </w:rPr>
          <w:t>artenaciens</w:t>
        </w:r>
      </w:hyperlink>
      <w:r w:rsidRPr="0032190F">
        <w:rPr>
          <w:lang w:val="fr-FR"/>
        </w:rPr>
        <w:t xml:space="preserve"> ont eux-mêmes creusé des enceintes de fossés, à entrée structurée en «pince-de-crabe» [pinces de crabe] (BURNEZ et FOERE, 1989) (BIB 2507)</w:t>
      </w:r>
    </w:p>
    <w:p w14:paraId="1464D5A2" w14:textId="2DD271E0" w:rsidR="0032661B" w:rsidRPr="0032190F" w:rsidRDefault="0032661B" w:rsidP="0032661B">
      <w:pPr>
        <w:rPr>
          <w:lang w:val="fr-FR"/>
        </w:rPr>
      </w:pPr>
      <w:r w:rsidRPr="0032190F">
        <w:rPr>
          <w:lang w:val="fr-FR"/>
        </w:rPr>
        <w:t>Le site de Diconche à Saintes à permis la périodisation de l'</w:t>
      </w:r>
      <w:hyperlink r:id="rId12796" w:anchor="Cul_Artenac" w:history="1">
        <w:r w:rsidRPr="0032190F">
          <w:rPr>
            <w:rStyle w:val="Hyperlink"/>
            <w:lang w:val="fr-FR"/>
          </w:rPr>
          <w:t>Artenac</w:t>
        </w:r>
      </w:hyperlink>
      <w:r w:rsidRPr="0032190F">
        <w:rPr>
          <w:lang w:val="fr-FR"/>
        </w:rPr>
        <w:t xml:space="preserve"> : à l’intérieur d’un éperon barré, une vaste fente dans le substrat montre une stratigraphie puissante de 6 m dont trois sont attribués à l’atenacien (BIB 52 p. 147).</w:t>
      </w:r>
    </w:p>
    <w:p w14:paraId="7B646776" w14:textId="77777777" w:rsidR="002C547B" w:rsidRPr="0032190F" w:rsidRDefault="002C547B" w:rsidP="0032661B">
      <w:pPr>
        <w:rPr>
          <w:lang w:val="fr-FR"/>
        </w:rPr>
      </w:pPr>
      <w:r w:rsidRPr="0032190F">
        <w:rPr>
          <w:lang w:val="fr-FR"/>
        </w:rPr>
        <w:t>Vase à décor caractériqtique du Peu-Richard (ocelles et parenthèses) (SS BIB)</w:t>
      </w:r>
    </w:p>
    <w:p w14:paraId="55E2223C" w14:textId="77777777" w:rsidR="0032661B" w:rsidRPr="0032190F" w:rsidRDefault="0032661B" w:rsidP="005330C8">
      <w:pPr>
        <w:rPr>
          <w:lang w:val="fr-FR"/>
        </w:rPr>
      </w:pPr>
      <w:r w:rsidRPr="0032190F">
        <w:rPr>
          <w:lang w:val="fr-FR"/>
        </w:rPr>
        <w:tab/>
      </w:r>
    </w:p>
    <w:p w14:paraId="5F48481D" w14:textId="77777777" w:rsidR="008F6EAE" w:rsidRPr="0032190F" w:rsidRDefault="008F6EAE" w:rsidP="00426FF9">
      <w:pPr>
        <w:pStyle w:val="Heading1"/>
      </w:pPr>
      <w:bookmarkStart w:id="5289" w:name="Sit_Chenommet"/>
      <w:r w:rsidRPr="0032190F">
        <w:t>CHENOMMET</w:t>
      </w:r>
    </w:p>
    <w:bookmarkEnd w:id="5289"/>
    <w:p w14:paraId="73036516" w14:textId="77777777" w:rsidR="008F6EAE" w:rsidRPr="0032190F" w:rsidRDefault="008F6EAE" w:rsidP="002F7FDE">
      <w:pPr>
        <w:rPr>
          <w:lang w:val="fr-FR"/>
        </w:rPr>
      </w:pPr>
    </w:p>
    <w:p w14:paraId="6449F40D" w14:textId="0B3CC09C" w:rsidR="008F6EAE" w:rsidRPr="0032190F" w:rsidRDefault="008F6EAE" w:rsidP="002F7FDE">
      <w:pPr>
        <w:rPr>
          <w:lang w:val="fr-FR"/>
        </w:rPr>
      </w:pPr>
      <w:r w:rsidRPr="0032190F">
        <w:rPr>
          <w:lang w:val="fr-FR"/>
        </w:rPr>
        <w:t xml:space="preserve">Bâtiment en « pinces de crabes » [enceinte] du Centre-Ouest de la France daté du </w:t>
      </w:r>
      <w:hyperlink r:id="rId12797" w:anchor="Cul_Neo_Recent" w:history="1">
        <w:r w:rsidRPr="0032190F">
          <w:rPr>
            <w:rStyle w:val="Hyperlink"/>
            <w:lang w:val="fr-FR"/>
          </w:rPr>
          <w:t>Néolithique récent</w:t>
        </w:r>
      </w:hyperlink>
      <w:r w:rsidRPr="0032190F">
        <w:rPr>
          <w:lang w:val="fr-FR"/>
        </w:rPr>
        <w:t xml:space="preserve"> (BIB V. Ard, colloque Habitat Dijon 2015)</w:t>
      </w:r>
    </w:p>
    <w:p w14:paraId="042488B1" w14:textId="77777777" w:rsidR="008F6EAE" w:rsidRPr="0032190F" w:rsidRDefault="008F6EAE" w:rsidP="002F7FDE">
      <w:pPr>
        <w:rPr>
          <w:lang w:val="fr-FR"/>
        </w:rPr>
      </w:pPr>
    </w:p>
    <w:p w14:paraId="089CAC58" w14:textId="77777777" w:rsidR="008F6EAE" w:rsidRPr="0032190F" w:rsidRDefault="008F6EAE" w:rsidP="00426FF9">
      <w:pPr>
        <w:pStyle w:val="Heading1"/>
      </w:pPr>
      <w:bookmarkStart w:id="5290" w:name="Sit_Chalignac"/>
      <w:r w:rsidRPr="0032190F">
        <w:t>CHALIGNAC</w:t>
      </w:r>
    </w:p>
    <w:bookmarkEnd w:id="5290"/>
    <w:p w14:paraId="7D8C6EBA" w14:textId="77777777" w:rsidR="008F6EAE" w:rsidRPr="0032190F" w:rsidRDefault="008F6EAE" w:rsidP="002F7FDE">
      <w:pPr>
        <w:rPr>
          <w:lang w:val="fr-FR"/>
        </w:rPr>
      </w:pPr>
    </w:p>
    <w:p w14:paraId="0F80CFB5" w14:textId="77777777" w:rsidR="008F6EAE" w:rsidRPr="0032190F" w:rsidRDefault="008F6EAE" w:rsidP="002F7FDE">
      <w:pPr>
        <w:rPr>
          <w:lang w:val="fr-FR"/>
        </w:rPr>
      </w:pPr>
      <w:r w:rsidRPr="0032190F">
        <w:rPr>
          <w:lang w:val="fr-FR"/>
        </w:rPr>
        <w:t>Bâtiment en « pinces de crabes » [enceinte] du Centre-Ouest de la France daté du Néolithique final (BIB V. Ard, colloque Habitat Dijon 2015)</w:t>
      </w:r>
    </w:p>
    <w:p w14:paraId="5BAD093A" w14:textId="77777777" w:rsidR="008F6EAE" w:rsidRPr="0032190F" w:rsidRDefault="008F6EAE" w:rsidP="002F7FDE">
      <w:pPr>
        <w:rPr>
          <w:lang w:val="fr-FR"/>
        </w:rPr>
      </w:pPr>
    </w:p>
    <w:p w14:paraId="1847D1EF" w14:textId="77777777" w:rsidR="008F6EAE" w:rsidRPr="0032190F" w:rsidRDefault="008F6EAE" w:rsidP="00426FF9">
      <w:pPr>
        <w:pStyle w:val="Heading1"/>
      </w:pPr>
      <w:r w:rsidRPr="0032190F">
        <w:t>CARVIN</w:t>
      </w:r>
    </w:p>
    <w:p w14:paraId="164D8BD4" w14:textId="77777777" w:rsidR="008F6EAE" w:rsidRPr="0032190F" w:rsidRDefault="008F6EAE" w:rsidP="008F6EAE">
      <w:pPr>
        <w:rPr>
          <w:lang w:val="fr-FR"/>
        </w:rPr>
      </w:pPr>
    </w:p>
    <w:p w14:paraId="37F9FADD" w14:textId="77777777" w:rsidR="008F6EAE" w:rsidRPr="0032190F" w:rsidRDefault="008F6EAE" w:rsidP="008F6EAE">
      <w:pPr>
        <w:rPr>
          <w:lang w:val="fr-FR"/>
        </w:rPr>
      </w:pPr>
      <w:r w:rsidRPr="0032190F">
        <w:rPr>
          <w:lang w:val="fr-FR"/>
        </w:rPr>
        <w:t>Enceinte du Néolithique moyen avec des locus montrant des concentrations de phosphore (« maison enrichies ») (BIB V. Ard, colloque Habitat Dijon 2015)</w:t>
      </w:r>
    </w:p>
    <w:p w14:paraId="0C19C8A1" w14:textId="77777777" w:rsidR="008F6EAE" w:rsidRPr="0032190F" w:rsidRDefault="008F6EAE" w:rsidP="002F7FDE">
      <w:pPr>
        <w:rPr>
          <w:lang w:val="fr-FR"/>
        </w:rPr>
      </w:pPr>
    </w:p>
    <w:p w14:paraId="543281E2" w14:textId="77777777" w:rsidR="002F7FDE" w:rsidRPr="0032190F" w:rsidRDefault="008F6EAE" w:rsidP="00426FF9">
      <w:pPr>
        <w:pStyle w:val="Heading1"/>
      </w:pPr>
      <w:r w:rsidRPr="0032190F">
        <w:t>BOULEROT</w:t>
      </w:r>
    </w:p>
    <w:p w14:paraId="30AD9A30" w14:textId="77777777" w:rsidR="008F6EAE" w:rsidRPr="0032190F" w:rsidRDefault="008F6EAE" w:rsidP="002F7FDE">
      <w:pPr>
        <w:rPr>
          <w:lang w:val="fr-FR"/>
        </w:rPr>
      </w:pPr>
    </w:p>
    <w:p w14:paraId="0F00EA2C" w14:textId="77777777" w:rsidR="008F6EAE" w:rsidRPr="0032190F" w:rsidRDefault="008F6EAE" w:rsidP="002F7FDE">
      <w:pPr>
        <w:rPr>
          <w:lang w:val="fr-FR"/>
        </w:rPr>
      </w:pPr>
      <w:r w:rsidRPr="0032190F">
        <w:rPr>
          <w:lang w:val="fr-FR"/>
        </w:rPr>
        <w:t xml:space="preserve">Les bâtiments « fantômes » de Boulerot (Maine-et-Loire), du fait de la nature des sols, n’ont pas été conservés. Cependant les remontages du mobilier retrouvé dans les fosses montres des orientations (d’un fosse à une autre) d’azimuts identiques à ceux du VSG. Ces fosses sont donc des fosses latérales de maisons (BIB B. Poissonnier, colloque Habitat Dijon 2015) </w:t>
      </w:r>
    </w:p>
    <w:p w14:paraId="31245F72" w14:textId="77777777" w:rsidR="008F6EAE" w:rsidRPr="0032190F" w:rsidRDefault="008F6EAE" w:rsidP="002F7FDE">
      <w:pPr>
        <w:rPr>
          <w:lang w:val="fr-FR"/>
        </w:rPr>
      </w:pPr>
    </w:p>
    <w:p w14:paraId="5B6E5A80" w14:textId="77777777" w:rsidR="008F6EAE" w:rsidRPr="0032190F" w:rsidRDefault="008F6EAE" w:rsidP="00426FF9">
      <w:pPr>
        <w:pStyle w:val="Heading1"/>
      </w:pPr>
      <w:r w:rsidRPr="0032190F">
        <w:t>PEU CHARME</w:t>
      </w:r>
    </w:p>
    <w:p w14:paraId="3392C248" w14:textId="77777777" w:rsidR="008F6EAE" w:rsidRPr="0032190F" w:rsidRDefault="008F6EAE" w:rsidP="002F7FDE">
      <w:pPr>
        <w:rPr>
          <w:lang w:val="fr-FR"/>
        </w:rPr>
      </w:pPr>
    </w:p>
    <w:p w14:paraId="20341F92" w14:textId="77777777" w:rsidR="008F6EAE" w:rsidRPr="0032190F" w:rsidRDefault="008F6EAE" w:rsidP="002F7FDE">
      <w:pPr>
        <w:rPr>
          <w:lang w:val="fr-FR"/>
        </w:rPr>
      </w:pPr>
      <w:r w:rsidRPr="0032190F">
        <w:rPr>
          <w:lang w:val="fr-FR"/>
        </w:rPr>
        <w:t>Le Peu Charmé daté du 5</w:t>
      </w:r>
      <w:r w:rsidRPr="0032190F">
        <w:rPr>
          <w:vertAlign w:val="superscript"/>
          <w:lang w:val="fr-FR"/>
        </w:rPr>
        <w:t>e</w:t>
      </w:r>
      <w:r w:rsidRPr="0032190F">
        <w:rPr>
          <w:lang w:val="fr-FR"/>
        </w:rPr>
        <w:t>-4</w:t>
      </w:r>
      <w:r w:rsidRPr="0032190F">
        <w:rPr>
          <w:vertAlign w:val="superscript"/>
          <w:lang w:val="fr-FR"/>
        </w:rPr>
        <w:t>e</w:t>
      </w:r>
      <w:r w:rsidRPr="0032190F">
        <w:rPr>
          <w:lang w:val="fr-FR"/>
        </w:rPr>
        <w:t xml:space="preserve"> millénaire aec montre des vestiges de mur de terre crue daté (BIB I. Senepart, colloque Habitat Dijon 2015) </w:t>
      </w:r>
    </w:p>
    <w:p w14:paraId="0AABEE99" w14:textId="77777777" w:rsidR="008F6EAE" w:rsidRPr="0032190F" w:rsidRDefault="008F6EAE" w:rsidP="002F7FDE">
      <w:pPr>
        <w:rPr>
          <w:lang w:val="fr-FR"/>
        </w:rPr>
      </w:pPr>
    </w:p>
    <w:p w14:paraId="00ED0CCC" w14:textId="77777777" w:rsidR="004B1D8D" w:rsidRPr="0032190F" w:rsidRDefault="004B1D8D" w:rsidP="002F7FDE">
      <w:pPr>
        <w:rPr>
          <w:lang w:val="fr-FR"/>
        </w:rPr>
      </w:pPr>
      <w:r w:rsidRPr="0032190F">
        <w:rPr>
          <w:lang w:val="fr-FR"/>
        </w:rPr>
        <w:t>ROCHE AUX FEES</w:t>
      </w:r>
    </w:p>
    <w:p w14:paraId="21109DD7" w14:textId="77777777" w:rsidR="004B1D8D" w:rsidRPr="0032190F" w:rsidRDefault="004B1D8D" w:rsidP="002F7FDE">
      <w:pPr>
        <w:rPr>
          <w:lang w:val="fr-FR"/>
        </w:rPr>
      </w:pPr>
      <w:r w:rsidRPr="0032190F">
        <w:rPr>
          <w:lang w:val="fr-FR"/>
        </w:rPr>
        <w:br/>
        <w:t>Dolmen de la Roche aux Fées (Essé, Ille-et-Vilaine) compte une quarantaine de dalles pesant pour certaines entre 40 et 45 tonnes et ayant été transportée sur plus de 4 km (BIB 1738 p. 60)</w:t>
      </w:r>
    </w:p>
    <w:p w14:paraId="15840FA2" w14:textId="77777777" w:rsidR="008F6EAE" w:rsidRPr="0032190F" w:rsidRDefault="008F6EAE" w:rsidP="002F7FDE">
      <w:pPr>
        <w:rPr>
          <w:lang w:val="fr-FR"/>
        </w:rPr>
      </w:pPr>
    </w:p>
    <w:p w14:paraId="0658869F" w14:textId="77777777" w:rsidR="008F6EAE" w:rsidRPr="0032190F" w:rsidRDefault="008F6EAE" w:rsidP="00426FF9">
      <w:pPr>
        <w:pStyle w:val="Heading1"/>
      </w:pPr>
      <w:r w:rsidRPr="0032190F">
        <w:t>LILLEMER</w:t>
      </w:r>
    </w:p>
    <w:p w14:paraId="0D31258B" w14:textId="77777777" w:rsidR="008F6EAE" w:rsidRPr="0032190F" w:rsidRDefault="008F6EAE" w:rsidP="002F7FDE">
      <w:pPr>
        <w:rPr>
          <w:lang w:val="fr-FR"/>
        </w:rPr>
      </w:pPr>
    </w:p>
    <w:p w14:paraId="317A01ED" w14:textId="77777777" w:rsidR="008F6EAE" w:rsidRDefault="008F6EAE" w:rsidP="002F7FDE">
      <w:pPr>
        <w:rPr>
          <w:lang w:val="fr-FR"/>
        </w:rPr>
      </w:pPr>
      <w:r w:rsidRPr="0032190F">
        <w:rPr>
          <w:lang w:val="fr-FR"/>
        </w:rPr>
        <w:t>Lillemer (I</w:t>
      </w:r>
      <w:r w:rsidR="004B1D8D" w:rsidRPr="0032190F">
        <w:rPr>
          <w:lang w:val="fr-FR"/>
        </w:rPr>
        <w:t>l</w:t>
      </w:r>
      <w:r w:rsidRPr="0032190F">
        <w:rPr>
          <w:lang w:val="fr-FR"/>
        </w:rPr>
        <w:t>le-et-Vilaine) daté du 5</w:t>
      </w:r>
      <w:r w:rsidRPr="0032190F">
        <w:rPr>
          <w:vertAlign w:val="superscript"/>
          <w:lang w:val="fr-FR"/>
        </w:rPr>
        <w:t>e</w:t>
      </w:r>
      <w:r w:rsidRPr="0032190F">
        <w:rPr>
          <w:lang w:val="fr-FR"/>
        </w:rPr>
        <w:t>-4</w:t>
      </w:r>
      <w:r w:rsidRPr="0032190F">
        <w:rPr>
          <w:vertAlign w:val="superscript"/>
          <w:lang w:val="fr-FR"/>
        </w:rPr>
        <w:t>e</w:t>
      </w:r>
      <w:r w:rsidRPr="0032190F">
        <w:rPr>
          <w:lang w:val="fr-FR"/>
        </w:rPr>
        <w:t xml:space="preserve"> millénaire aec montre des vestiges de mur de terre crue daté (BIB I. Senepart, colloque Habitat Dijon 2015)</w:t>
      </w:r>
    </w:p>
    <w:p w14:paraId="30A8BAAD" w14:textId="77777777" w:rsidR="00B959E4" w:rsidRPr="0032190F" w:rsidRDefault="00B959E4" w:rsidP="002F7FDE">
      <w:pPr>
        <w:rPr>
          <w:lang w:val="fr-FR"/>
        </w:rPr>
      </w:pPr>
      <w:r>
        <w:rPr>
          <w:lang w:val="fr-FR"/>
        </w:rPr>
        <w:t>Habitat rectangulaire du Néolithique moyen II (BIB 2646)</w:t>
      </w:r>
    </w:p>
    <w:p w14:paraId="540E4B50" w14:textId="77777777" w:rsidR="008F6EAE" w:rsidRPr="0032190F" w:rsidRDefault="008F6EAE" w:rsidP="002F7FDE">
      <w:pPr>
        <w:rPr>
          <w:lang w:val="fr-FR"/>
        </w:rPr>
      </w:pPr>
    </w:p>
    <w:p w14:paraId="436C10B2" w14:textId="77777777" w:rsidR="008F6EAE" w:rsidRPr="0032190F" w:rsidRDefault="008F6EAE" w:rsidP="00426FF9">
      <w:pPr>
        <w:pStyle w:val="Heading1"/>
      </w:pPr>
      <w:r w:rsidRPr="0032190F">
        <w:lastRenderedPageBreak/>
        <w:t>VILLENEUVE-SUR-CONIE</w:t>
      </w:r>
    </w:p>
    <w:p w14:paraId="23C9498B" w14:textId="77777777" w:rsidR="008F6EAE" w:rsidRPr="0032190F" w:rsidRDefault="008F6EAE" w:rsidP="002F7FDE">
      <w:pPr>
        <w:rPr>
          <w:lang w:val="fr-FR"/>
        </w:rPr>
      </w:pPr>
    </w:p>
    <w:p w14:paraId="7C171AE8" w14:textId="77777777" w:rsidR="008F6EAE" w:rsidRPr="0032190F" w:rsidRDefault="008F6EAE" w:rsidP="002F7FDE">
      <w:pPr>
        <w:rPr>
          <w:lang w:val="fr-FR"/>
        </w:rPr>
      </w:pPr>
      <w:r w:rsidRPr="0032190F">
        <w:rPr>
          <w:lang w:val="fr-FR"/>
        </w:rPr>
        <w:t>Villeneuve-sur-Conie daté du 4</w:t>
      </w:r>
      <w:r w:rsidRPr="0032190F">
        <w:rPr>
          <w:vertAlign w:val="superscript"/>
          <w:lang w:val="fr-FR"/>
        </w:rPr>
        <w:t>e</w:t>
      </w:r>
      <w:r w:rsidRPr="0032190F">
        <w:rPr>
          <w:lang w:val="fr-FR"/>
        </w:rPr>
        <w:t xml:space="preserve"> millénaire aec montre des vestiges de mur de terre crue daté (BIB I. Senepart, colloque Habitat Dijon 2015)</w:t>
      </w:r>
    </w:p>
    <w:p w14:paraId="1D702614" w14:textId="77777777" w:rsidR="008F6EAE" w:rsidRPr="0032190F" w:rsidRDefault="008F6EAE" w:rsidP="002F7FDE">
      <w:pPr>
        <w:rPr>
          <w:lang w:val="fr-FR"/>
        </w:rPr>
      </w:pPr>
    </w:p>
    <w:p w14:paraId="7271810A" w14:textId="77777777" w:rsidR="008F6EAE" w:rsidRPr="0032190F" w:rsidRDefault="008F6EAE" w:rsidP="00426FF9">
      <w:pPr>
        <w:pStyle w:val="Heading1"/>
      </w:pPr>
      <w:r w:rsidRPr="0032190F">
        <w:t>PERIOUSE OUEST</w:t>
      </w:r>
    </w:p>
    <w:p w14:paraId="07704A2F" w14:textId="77777777" w:rsidR="008F6EAE" w:rsidRPr="0032190F" w:rsidRDefault="008F6EAE" w:rsidP="002F7FDE">
      <w:pPr>
        <w:rPr>
          <w:lang w:val="fr-FR"/>
        </w:rPr>
      </w:pPr>
    </w:p>
    <w:p w14:paraId="79DA8FC3" w14:textId="77777777" w:rsidR="008F6EAE" w:rsidRPr="0032190F" w:rsidRDefault="008F6EAE" w:rsidP="002F7FDE">
      <w:pPr>
        <w:rPr>
          <w:lang w:val="fr-FR"/>
        </w:rPr>
      </w:pPr>
      <w:r w:rsidRPr="0032190F">
        <w:rPr>
          <w:lang w:val="fr-FR"/>
        </w:rPr>
        <w:t>Periouse Ouest daté du 3e millénaire aec (Néolithique final 3) montre des vestiges de mur de terre crue daté (BIB I. Senepart, colloque Habitat Dijon 2015)</w:t>
      </w:r>
    </w:p>
    <w:p w14:paraId="50CA2FDD" w14:textId="77777777" w:rsidR="008F6EAE" w:rsidRPr="0032190F" w:rsidRDefault="008F6EAE" w:rsidP="002F7FDE">
      <w:pPr>
        <w:rPr>
          <w:lang w:val="fr-FR"/>
        </w:rPr>
      </w:pPr>
    </w:p>
    <w:p w14:paraId="779B0D38" w14:textId="77777777" w:rsidR="008F6EAE" w:rsidRPr="0032190F" w:rsidRDefault="008F6EAE" w:rsidP="00426FF9">
      <w:pPr>
        <w:pStyle w:val="Heading1"/>
      </w:pPr>
      <w:r w:rsidRPr="0032190F">
        <w:t>POLJANICA TELLSIEDLUNG</w:t>
      </w:r>
    </w:p>
    <w:p w14:paraId="125718AE" w14:textId="77777777" w:rsidR="008F6EAE" w:rsidRPr="0032190F" w:rsidRDefault="008F6EAE" w:rsidP="002F7FDE">
      <w:pPr>
        <w:rPr>
          <w:lang w:val="fr-FR"/>
        </w:rPr>
      </w:pPr>
    </w:p>
    <w:p w14:paraId="325A7E17" w14:textId="77777777" w:rsidR="008F6EAE" w:rsidRPr="0032190F" w:rsidRDefault="008F6EAE" w:rsidP="002F7FDE">
      <w:pPr>
        <w:rPr>
          <w:lang w:val="fr-FR"/>
        </w:rPr>
      </w:pPr>
      <w:r w:rsidRPr="0032190F">
        <w:rPr>
          <w:lang w:val="fr-FR"/>
        </w:rPr>
        <w:t>Poljanica tellsiedlung (Bulgarie) montre une enceinte carré de 40 m de côté enserrant un établissement rectangulaire (BIB C. Jeunesse, colloque Habitat Dijon 2015)</w:t>
      </w:r>
    </w:p>
    <w:p w14:paraId="54A3F8A5" w14:textId="77777777" w:rsidR="008F6EAE" w:rsidRPr="0032190F" w:rsidRDefault="008F6EAE" w:rsidP="002F7FDE">
      <w:pPr>
        <w:rPr>
          <w:lang w:val="fr-FR"/>
        </w:rPr>
      </w:pPr>
    </w:p>
    <w:p w14:paraId="789A66B0" w14:textId="77777777" w:rsidR="00905803" w:rsidRPr="0032190F" w:rsidRDefault="00905803" w:rsidP="002F7FDE">
      <w:pPr>
        <w:rPr>
          <w:lang w:val="fr-FR"/>
        </w:rPr>
      </w:pPr>
    </w:p>
    <w:p w14:paraId="56626632" w14:textId="77777777" w:rsidR="00905803" w:rsidRPr="0032190F" w:rsidRDefault="00905803" w:rsidP="00426FF9">
      <w:pPr>
        <w:pStyle w:val="Heading1"/>
      </w:pPr>
      <w:bookmarkStart w:id="5291" w:name="Sit_Kamenaja_Mogila"/>
      <w:r w:rsidRPr="0032190F">
        <w:t>KAMENAJA MOGILA</w:t>
      </w:r>
    </w:p>
    <w:bookmarkEnd w:id="5291"/>
    <w:p w14:paraId="17F77A89" w14:textId="77777777" w:rsidR="00905803" w:rsidRPr="0032190F" w:rsidRDefault="00905803" w:rsidP="002F7FDE">
      <w:pPr>
        <w:rPr>
          <w:lang w:val="fr-FR"/>
        </w:rPr>
      </w:pPr>
    </w:p>
    <w:p w14:paraId="0C24A29A" w14:textId="77777777" w:rsidR="00905803" w:rsidRPr="0032190F" w:rsidRDefault="00905803" w:rsidP="00074F48">
      <w:pPr>
        <w:jc w:val="both"/>
        <w:rPr>
          <w:lang w:val="fr-FR"/>
        </w:rPr>
      </w:pPr>
      <w:r w:rsidRPr="0032190F">
        <w:rPr>
          <w:lang w:val="fr-FR"/>
        </w:rPr>
        <w:t>Le site de Kamenaja Mogila (Ukraine) a livré des représentations de chars constitués seulement d’un essieu sur lequel est posé le timon et correspondent ainsi aux chars de type« Deichselbockwagen » d’Europe centrale et du Proche-orient (BIB 435 p. 285 fig. 9)</w:t>
      </w:r>
    </w:p>
    <w:p w14:paraId="747EB6B3" w14:textId="77777777" w:rsidR="003D2733" w:rsidRPr="0032190F" w:rsidRDefault="003D2733" w:rsidP="00426FF9">
      <w:pPr>
        <w:pStyle w:val="Heading1"/>
      </w:pPr>
      <w:r w:rsidRPr="0032190F">
        <w:br/>
      </w:r>
      <w:bookmarkStart w:id="5292" w:name="Sit_Vignely"/>
      <w:r w:rsidRPr="0032190F">
        <w:t>VIGNELY</w:t>
      </w:r>
      <w:bookmarkEnd w:id="5292"/>
    </w:p>
    <w:p w14:paraId="3C33D92E" w14:textId="77777777" w:rsidR="003D2733" w:rsidRPr="0032190F" w:rsidRDefault="003D2733" w:rsidP="002F7FDE">
      <w:pPr>
        <w:rPr>
          <w:lang w:val="fr-FR"/>
        </w:rPr>
      </w:pPr>
    </w:p>
    <w:p w14:paraId="2C1F7FC5" w14:textId="68DB0247" w:rsidR="003D2733" w:rsidRPr="0032190F" w:rsidRDefault="003D2733" w:rsidP="002F7FDE">
      <w:pPr>
        <w:rPr>
          <w:lang w:val="fr-FR"/>
        </w:rPr>
      </w:pPr>
      <w:r w:rsidRPr="0032190F">
        <w:rPr>
          <w:lang w:val="fr-FR"/>
        </w:rPr>
        <w:t>Site du BVSG de la basse vallée de la Marne (BIB F. Bostyn et al., colloque Habitat Dijon 2015)</w:t>
      </w:r>
      <w:r w:rsidR="00EE5F37" w:rsidRPr="0032190F">
        <w:rPr>
          <w:lang w:val="fr-FR"/>
        </w:rPr>
        <w:t xml:space="preserve"> Spatule en os </w:t>
      </w:r>
      <w:hyperlink r:id="rId12798" w:anchor="Cul_Art_TAC_T_a" w:history="1">
        <w:r w:rsidR="00EE5F37" w:rsidRPr="0032190F">
          <w:rPr>
            <w:rStyle w:val="Hyperlink"/>
            <w:lang w:val="fr-FR"/>
          </w:rPr>
          <w:t>anthropomorphe</w:t>
        </w:r>
      </w:hyperlink>
      <w:r w:rsidR="00EE5F37" w:rsidRPr="0032190F">
        <w:rPr>
          <w:lang w:val="fr-FR"/>
        </w:rPr>
        <w:t xml:space="preserve"> (</w:t>
      </w:r>
      <w:r w:rsidR="00D7073F" w:rsidRPr="0032190F">
        <w:rPr>
          <w:lang w:val="fr-FR"/>
        </w:rPr>
        <w:t>BIB J. Tarrète in BIB 2368)</w:t>
      </w:r>
      <w:r w:rsidR="00EE5F37" w:rsidRPr="0032190F">
        <w:rPr>
          <w:lang w:val="fr-FR"/>
        </w:rPr>
        <w:t>,</w:t>
      </w:r>
    </w:p>
    <w:p w14:paraId="4F757C09" w14:textId="77777777" w:rsidR="008F6EAE" w:rsidRPr="0032190F" w:rsidRDefault="008F6EAE" w:rsidP="002F7FDE">
      <w:pPr>
        <w:rPr>
          <w:lang w:val="fr-FR"/>
        </w:rPr>
      </w:pPr>
    </w:p>
    <w:p w14:paraId="69244C72" w14:textId="77777777" w:rsidR="003D2733" w:rsidRPr="0032190F" w:rsidRDefault="003D2733" w:rsidP="00426FF9">
      <w:pPr>
        <w:pStyle w:val="Heading1"/>
      </w:pPr>
      <w:bookmarkStart w:id="5293" w:name="Sit_Puech_Fontaine"/>
      <w:r w:rsidRPr="0032190F">
        <w:t>PUECH DE LA FONTAINE</w:t>
      </w:r>
    </w:p>
    <w:bookmarkEnd w:id="5293"/>
    <w:p w14:paraId="30958FD3" w14:textId="77777777" w:rsidR="003D2733" w:rsidRPr="0032190F" w:rsidRDefault="003D2733" w:rsidP="002F7FDE">
      <w:pPr>
        <w:rPr>
          <w:lang w:val="fr-FR"/>
        </w:rPr>
      </w:pPr>
    </w:p>
    <w:p w14:paraId="74BB6665" w14:textId="532D6044" w:rsidR="00C54B33" w:rsidRPr="0032190F" w:rsidRDefault="00824031" w:rsidP="00C54B33">
      <w:pPr>
        <w:jc w:val="both"/>
        <w:rPr>
          <w:color w:val="101010"/>
          <w:szCs w:val="19"/>
          <w:lang w:val="fr-FR" w:eastAsia="en-GB"/>
        </w:rPr>
      </w:pPr>
      <w:r w:rsidRPr="0032190F">
        <w:rPr>
          <w:lang w:val="fr-FR"/>
        </w:rPr>
        <w:t>Puech de la Fontaine (</w:t>
      </w:r>
      <w:r w:rsidR="00E54674" w:rsidRPr="0032190F">
        <w:rPr>
          <w:lang w:val="fr-FR"/>
        </w:rPr>
        <w:t>Congéni</w:t>
      </w:r>
      <w:r w:rsidRPr="0032190F">
        <w:rPr>
          <w:lang w:val="fr-FR"/>
        </w:rPr>
        <w:t xml:space="preserve">ès-en-Vaunage, </w:t>
      </w:r>
      <w:r w:rsidR="00E54674" w:rsidRPr="0032190F">
        <w:rPr>
          <w:lang w:val="fr-FR"/>
        </w:rPr>
        <w:t xml:space="preserve">Gard). </w:t>
      </w:r>
      <w:r w:rsidR="003D2733" w:rsidRPr="0032190F">
        <w:rPr>
          <w:lang w:val="fr-FR"/>
        </w:rPr>
        <w:t>Habitat chasséen du Sud de la France (BIB B. Sendra et al., colloque Habitat Dijon 2015)</w:t>
      </w:r>
      <w:r w:rsidR="00E54674" w:rsidRPr="0032190F">
        <w:rPr>
          <w:lang w:val="fr-FR"/>
        </w:rPr>
        <w:t xml:space="preserve"> </w:t>
      </w:r>
      <w:r w:rsidR="00702C84" w:rsidRPr="0032190F">
        <w:rPr>
          <w:sz w:val="22"/>
          <w:szCs w:val="22"/>
          <w:lang w:val="fr-FR"/>
        </w:rPr>
        <w:t>idole(s) [</w:t>
      </w:r>
      <w:hyperlink r:id="rId12799" w:anchor="Cul_Art_TAC_T_a_statuettes" w:history="1">
        <w:r w:rsidR="00702C84" w:rsidRPr="0032190F">
          <w:rPr>
            <w:rStyle w:val="Hyperlink"/>
            <w:sz w:val="22"/>
            <w:szCs w:val="22"/>
            <w:lang w:val="fr-FR"/>
          </w:rPr>
          <w:t>statuette</w:t>
        </w:r>
      </w:hyperlink>
      <w:r w:rsidR="00702C84" w:rsidRPr="0032190F">
        <w:rPr>
          <w:sz w:val="22"/>
          <w:szCs w:val="22"/>
          <w:lang w:val="fr-FR"/>
        </w:rPr>
        <w:t xml:space="preserve">] féminine(s) </w:t>
      </w:r>
      <w:hyperlink r:id="rId12800" w:anchor="Cul_Chasseen" w:history="1">
        <w:r w:rsidR="00702C84" w:rsidRPr="0032190F">
          <w:rPr>
            <w:rStyle w:val="Hyperlink"/>
            <w:sz w:val="22"/>
            <w:szCs w:val="22"/>
            <w:lang w:val="fr-FR"/>
          </w:rPr>
          <w:t>chasséenne(s)</w:t>
        </w:r>
      </w:hyperlink>
      <w:r w:rsidR="00702C84" w:rsidRPr="0032190F">
        <w:rPr>
          <w:sz w:val="22"/>
          <w:szCs w:val="22"/>
          <w:lang w:val="fr-FR"/>
        </w:rPr>
        <w:t xml:space="preserve"> (BIB 2359 fig. 34) </w:t>
      </w:r>
      <w:r w:rsidR="00E54674" w:rsidRPr="0032190F">
        <w:rPr>
          <w:lang w:val="fr-FR"/>
        </w:rPr>
        <w:t>Statuette ou fragment de statuette chasséenne (BIB 2366)</w:t>
      </w:r>
      <w:r w:rsidR="007417DD" w:rsidRPr="0032190F">
        <w:rPr>
          <w:lang w:val="fr-FR"/>
        </w:rPr>
        <w:t>. Statuette(s) et objet(s) cultuel(s) du Chasséen (BIB 1457)</w:t>
      </w:r>
      <w:r w:rsidR="00E54674" w:rsidRPr="0032190F">
        <w:rPr>
          <w:lang w:val="fr-FR"/>
        </w:rPr>
        <w:t xml:space="preserve"> </w:t>
      </w:r>
      <w:r w:rsidR="00C54B33" w:rsidRPr="0032190F">
        <w:rPr>
          <w:color w:val="101010"/>
          <w:szCs w:val="19"/>
          <w:lang w:val="fr-FR" w:eastAsia="en-GB"/>
        </w:rPr>
        <w:t>vaste habitat de plein air chasseen ont livre un buste traite en plaquette de forme trapezoi:dale</w:t>
      </w:r>
      <w:r w:rsidR="00C54B33" w:rsidRPr="0032190F">
        <w:rPr>
          <w:color w:val="363636"/>
          <w:szCs w:val="19"/>
          <w:lang w:val="fr-FR" w:eastAsia="en-GB"/>
        </w:rPr>
        <w:t xml:space="preserve">. </w:t>
      </w:r>
      <w:r w:rsidR="00C54B33" w:rsidRPr="0032190F">
        <w:rPr>
          <w:color w:val="101010"/>
          <w:szCs w:val="19"/>
          <w:lang w:val="fr-FR" w:eastAsia="en-GB"/>
        </w:rPr>
        <w:t xml:space="preserve">Le nez tres haut sur le front, est marque par une courte </w:t>
      </w:r>
      <w:r w:rsidR="00C54B33" w:rsidRPr="0032190F">
        <w:rPr>
          <w:color w:val="1F1F1F"/>
          <w:szCs w:val="19"/>
          <w:lang w:val="fr-FR" w:eastAsia="en-GB"/>
        </w:rPr>
        <w:t xml:space="preserve">saillie verticale </w:t>
      </w:r>
      <w:r w:rsidR="00C54B33" w:rsidRPr="0032190F">
        <w:rPr>
          <w:color w:val="101010"/>
          <w:szCs w:val="19"/>
          <w:lang w:val="fr-FR" w:eastAsia="en-GB"/>
        </w:rPr>
        <w:t xml:space="preserve">en bourrelet. </w:t>
      </w:r>
      <w:r w:rsidR="00C54B33" w:rsidRPr="0032190F">
        <w:rPr>
          <w:color w:val="101010"/>
          <w:szCs w:val="20"/>
          <w:lang w:val="fr-FR" w:eastAsia="en-GB"/>
        </w:rPr>
        <w:t xml:space="preserve">II </w:t>
      </w:r>
      <w:r w:rsidR="00C54B33" w:rsidRPr="0032190F">
        <w:rPr>
          <w:color w:val="1F1F1F"/>
          <w:szCs w:val="19"/>
          <w:lang w:val="fr-FR" w:eastAsia="en-GB"/>
        </w:rPr>
        <w:t xml:space="preserve">est </w:t>
      </w:r>
      <w:r w:rsidR="00C54B33" w:rsidRPr="0032190F">
        <w:rPr>
          <w:color w:val="101010"/>
          <w:szCs w:val="19"/>
          <w:lang w:val="fr-FR" w:eastAsia="en-GB"/>
        </w:rPr>
        <w:t>encadre par deux depressions oculees, figurant les yeux</w:t>
      </w:r>
      <w:r w:rsidR="00C54B33" w:rsidRPr="0032190F">
        <w:rPr>
          <w:color w:val="363636"/>
          <w:szCs w:val="19"/>
          <w:lang w:val="fr-FR" w:eastAsia="en-GB"/>
        </w:rPr>
        <w:t xml:space="preserve">. </w:t>
      </w:r>
      <w:r w:rsidR="00C54B33" w:rsidRPr="0032190F">
        <w:rPr>
          <w:color w:val="101010"/>
          <w:szCs w:val="19"/>
          <w:lang w:val="fr-FR" w:eastAsia="en-GB"/>
        </w:rPr>
        <w:t xml:space="preserve">La base, tres etroite, porte deux pastilles qui materialisent les seins. Le sommet de Ia tete est rectiligne. Une mortaise permet d'assembler le buste </w:t>
      </w:r>
      <w:r w:rsidR="00C54B33" w:rsidRPr="0032190F">
        <w:rPr>
          <w:color w:val="101010"/>
          <w:szCs w:val="25"/>
          <w:lang w:val="fr-FR" w:eastAsia="en-GB"/>
        </w:rPr>
        <w:t xml:space="preserve">a </w:t>
      </w:r>
      <w:r w:rsidR="00C54B33" w:rsidRPr="0032190F">
        <w:rPr>
          <w:color w:val="101010"/>
          <w:szCs w:val="19"/>
          <w:lang w:val="fr-FR" w:eastAsia="en-GB"/>
        </w:rPr>
        <w:t xml:space="preserve">la partie inferieure du corps (bassin et pieds </w:t>
      </w:r>
      <w:r w:rsidR="00C54B33" w:rsidRPr="0032190F">
        <w:rPr>
          <w:color w:val="101010"/>
          <w:szCs w:val="20"/>
          <w:lang w:val="fr-FR" w:eastAsia="en-GB"/>
        </w:rPr>
        <w:t xml:space="preserve">?). </w:t>
      </w:r>
      <w:r w:rsidR="00C54B33" w:rsidRPr="0032190F">
        <w:rPr>
          <w:color w:val="101010"/>
          <w:szCs w:val="19"/>
          <w:lang w:val="fr-FR" w:eastAsia="en-GB"/>
        </w:rPr>
        <w:t>Un fragment de pieds joints a en outre</w:t>
      </w:r>
      <w:r w:rsidR="00B2119A" w:rsidRPr="0032190F">
        <w:rPr>
          <w:color w:val="101010"/>
          <w:szCs w:val="19"/>
          <w:lang w:val="fr-FR" w:eastAsia="en-GB"/>
        </w:rPr>
        <w:t xml:space="preserve"> ete recueilli sur le gisement (BIB ?)</w:t>
      </w:r>
    </w:p>
    <w:p w14:paraId="54541B3D" w14:textId="2D5E5041" w:rsidR="00FD4DE6" w:rsidRPr="0032190F" w:rsidRDefault="00FD4DE6" w:rsidP="00C54B33">
      <w:pPr>
        <w:jc w:val="both"/>
        <w:rPr>
          <w:lang w:val="fr-FR"/>
        </w:rPr>
      </w:pPr>
      <w:r w:rsidRPr="0032190F">
        <w:rPr>
          <w:color w:val="101010"/>
          <w:szCs w:val="19"/>
          <w:lang w:val="fr-FR" w:eastAsia="en-GB"/>
        </w:rPr>
        <w:t xml:space="preserve">Céramique chasséenne avec représentation de </w:t>
      </w:r>
      <w:hyperlink r:id="rId12801" w:anchor="Cul_Art_TAC_T_g_soleil" w:history="1">
        <w:r w:rsidRPr="0032190F">
          <w:rPr>
            <w:rStyle w:val="Hyperlink"/>
            <w:szCs w:val="19"/>
            <w:lang w:val="fr-FR" w:eastAsia="en-GB"/>
          </w:rPr>
          <w:t>soleil</w:t>
        </w:r>
      </w:hyperlink>
      <w:r w:rsidRPr="0032190F">
        <w:rPr>
          <w:color w:val="101010"/>
          <w:szCs w:val="19"/>
          <w:lang w:val="fr-FR" w:eastAsia="en-GB"/>
        </w:rPr>
        <w:t xml:space="preserve"> (BIB 2515) </w:t>
      </w:r>
    </w:p>
    <w:p w14:paraId="39A5D864" w14:textId="56C4DFDC" w:rsidR="00E54674" w:rsidRPr="0032190F" w:rsidRDefault="00E54674" w:rsidP="00824031">
      <w:pPr>
        <w:jc w:val="both"/>
        <w:rPr>
          <w:lang w:val="fr-FR"/>
        </w:rPr>
      </w:pPr>
      <w:r w:rsidRPr="0032190F">
        <w:rPr>
          <w:lang w:val="fr-FR"/>
        </w:rPr>
        <w:t>Influences extérieures et substrat néolithique local in Influences méridionales dans l'est et le centre-est de la France au Néolithique: le rôle du Massif Central. Le matériel dénote une bonne intégration de l'habitat chasséen dans le substrat néolithique local. Présence d'éléments importés (</w:t>
      </w:r>
      <w:hyperlink r:id="rId12802" w:anchor="Sit_Obsidienne" w:history="1">
        <w:r w:rsidR="009F2A99" w:rsidRPr="009F2A99">
          <w:rPr>
            <w:rStyle w:val="Hyperlink"/>
            <w:szCs w:val="20"/>
            <w:lang w:val="fr-FR"/>
          </w:rPr>
          <w:t>obsidienne</w:t>
        </w:r>
      </w:hyperlink>
      <w:r w:rsidRPr="0032190F">
        <w:rPr>
          <w:lang w:val="fr-FR"/>
        </w:rPr>
        <w:t>, statuettes anthropomorphes, céramique peinte). (internet)</w:t>
      </w:r>
    </w:p>
    <w:p w14:paraId="2A6B3704" w14:textId="77777777" w:rsidR="008E51B8" w:rsidRPr="0032190F" w:rsidRDefault="008E51B8" w:rsidP="00824031">
      <w:pPr>
        <w:jc w:val="both"/>
        <w:rPr>
          <w:lang w:val="fr-FR"/>
        </w:rPr>
      </w:pPr>
    </w:p>
    <w:p w14:paraId="6E2A6141" w14:textId="77777777" w:rsidR="008E51B8" w:rsidRPr="0032190F" w:rsidRDefault="008E51B8" w:rsidP="00824031">
      <w:pPr>
        <w:jc w:val="both"/>
        <w:rPr>
          <w:lang w:val="fr-FR"/>
        </w:rPr>
      </w:pPr>
      <w:r w:rsidRPr="0032190F">
        <w:rPr>
          <w:lang w:val="fr-FR"/>
        </w:rPr>
        <w:t>visage (SS BIB)</w:t>
      </w:r>
    </w:p>
    <w:p w14:paraId="6AE1DB6B" w14:textId="77777777" w:rsidR="00FD4DE6" w:rsidRPr="0032190F" w:rsidRDefault="00FD4DE6" w:rsidP="00824031">
      <w:pPr>
        <w:jc w:val="both"/>
        <w:rPr>
          <w:lang w:val="fr-FR"/>
        </w:rPr>
      </w:pPr>
    </w:p>
    <w:p w14:paraId="75AB8BC8" w14:textId="77777777" w:rsidR="00FD4DE6" w:rsidRPr="0032190F" w:rsidRDefault="00FD4DE6" w:rsidP="00426FF9">
      <w:pPr>
        <w:pStyle w:val="Heading1"/>
      </w:pPr>
      <w:bookmarkStart w:id="5294" w:name="Sit_Badassac"/>
      <w:r w:rsidRPr="0032190F">
        <w:t>BADASSAC</w:t>
      </w:r>
    </w:p>
    <w:bookmarkEnd w:id="5294"/>
    <w:p w14:paraId="511E77DC" w14:textId="6293615A" w:rsidR="00FD4DE6" w:rsidRPr="0032190F" w:rsidRDefault="00FD4DE6" w:rsidP="00FD4DE6">
      <w:pPr>
        <w:jc w:val="both"/>
        <w:rPr>
          <w:lang w:val="fr-FR"/>
        </w:rPr>
      </w:pPr>
      <w:r w:rsidRPr="0032190F">
        <w:rPr>
          <w:lang w:val="fr-FR"/>
        </w:rPr>
        <w:t xml:space="preserve">Badassac (Florensac, Hérault) </w:t>
      </w:r>
      <w:r w:rsidRPr="0032190F">
        <w:rPr>
          <w:color w:val="101010"/>
          <w:szCs w:val="19"/>
          <w:lang w:val="fr-FR" w:eastAsia="en-GB"/>
        </w:rPr>
        <w:t xml:space="preserve">Céramique chasséenne avec représentation de </w:t>
      </w:r>
      <w:hyperlink r:id="rId12803" w:anchor="Cul_Art_TAC_T_g_soleil" w:history="1">
        <w:r w:rsidRPr="0032190F">
          <w:rPr>
            <w:rStyle w:val="Hyperlink"/>
            <w:szCs w:val="19"/>
            <w:lang w:val="fr-FR" w:eastAsia="en-GB"/>
          </w:rPr>
          <w:t>soleil</w:t>
        </w:r>
      </w:hyperlink>
      <w:r w:rsidRPr="0032190F">
        <w:rPr>
          <w:color w:val="101010"/>
          <w:szCs w:val="19"/>
          <w:lang w:val="fr-FR" w:eastAsia="en-GB"/>
        </w:rPr>
        <w:t xml:space="preserve"> (BIB 2515) </w:t>
      </w:r>
    </w:p>
    <w:p w14:paraId="18E904AC" w14:textId="77777777" w:rsidR="00FD4DE6" w:rsidRPr="0032190F" w:rsidRDefault="00FD4DE6" w:rsidP="00824031">
      <w:pPr>
        <w:jc w:val="both"/>
        <w:rPr>
          <w:lang w:val="fr-FR"/>
        </w:rPr>
      </w:pPr>
    </w:p>
    <w:p w14:paraId="3E64F47B" w14:textId="77777777" w:rsidR="003D2733" w:rsidRPr="0032190F" w:rsidRDefault="003D2733" w:rsidP="002F7FDE">
      <w:pPr>
        <w:rPr>
          <w:lang w:val="fr-FR"/>
        </w:rPr>
      </w:pPr>
    </w:p>
    <w:p w14:paraId="4203DCCA" w14:textId="77777777" w:rsidR="005563BC" w:rsidRPr="0032190F" w:rsidRDefault="005563BC" w:rsidP="002F7FDE">
      <w:pPr>
        <w:rPr>
          <w:lang w:val="fr-FR"/>
        </w:rPr>
      </w:pPr>
      <w:r w:rsidRPr="0032190F">
        <w:rPr>
          <w:lang w:val="fr-FR"/>
        </w:rPr>
        <w:t>CHAMP-DU-POSTE</w:t>
      </w:r>
    </w:p>
    <w:p w14:paraId="2939FD83" w14:textId="77777777" w:rsidR="005563BC" w:rsidRPr="0032190F" w:rsidRDefault="005563BC" w:rsidP="002F7FDE">
      <w:pPr>
        <w:rPr>
          <w:lang w:val="fr-FR"/>
        </w:rPr>
      </w:pPr>
      <w:r w:rsidRPr="0032190F">
        <w:rPr>
          <w:lang w:val="fr-FR"/>
        </w:rPr>
        <w:t>Dans la région de Caracasssonne, habita daté de 4300/4100-3900/3800 calBC montre quelques 60 structures (BIB B. Sendra et al., colloque Habitat Dijon 2015)</w:t>
      </w:r>
    </w:p>
    <w:p w14:paraId="30BF530C" w14:textId="77777777" w:rsidR="005563BC" w:rsidRPr="0032190F" w:rsidRDefault="005563BC" w:rsidP="002F7FDE">
      <w:pPr>
        <w:rPr>
          <w:lang w:val="fr-FR"/>
        </w:rPr>
      </w:pPr>
    </w:p>
    <w:p w14:paraId="36E1BFA3" w14:textId="77777777" w:rsidR="003D2733" w:rsidRPr="0032190F" w:rsidRDefault="003D2733" w:rsidP="00426FF9">
      <w:pPr>
        <w:pStyle w:val="Heading1"/>
      </w:pPr>
      <w:r w:rsidRPr="0032190F">
        <w:t>FARGUETTE</w:t>
      </w:r>
    </w:p>
    <w:p w14:paraId="0D81A69C" w14:textId="77777777" w:rsidR="003D2733" w:rsidRPr="0032190F" w:rsidRDefault="003D2733" w:rsidP="002F7FDE">
      <w:pPr>
        <w:rPr>
          <w:lang w:val="fr-FR"/>
        </w:rPr>
      </w:pPr>
    </w:p>
    <w:p w14:paraId="41E172B5" w14:textId="77777777" w:rsidR="003D2733" w:rsidRPr="0032190F" w:rsidRDefault="003D2733" w:rsidP="002F7FDE">
      <w:pPr>
        <w:rPr>
          <w:lang w:val="fr-FR"/>
        </w:rPr>
      </w:pPr>
      <w:r w:rsidRPr="0032190F">
        <w:rPr>
          <w:lang w:val="fr-FR"/>
        </w:rPr>
        <w:t xml:space="preserve">La Fraguette à Cavanac est un habitat chasséen du Sud de la France (BIB B. Sendra et al., colloque Habitat Dijon 2015) </w:t>
      </w:r>
    </w:p>
    <w:p w14:paraId="00FA60E6" w14:textId="77777777" w:rsidR="008F6EAE" w:rsidRPr="0032190F" w:rsidRDefault="008F6EAE" w:rsidP="002F7FDE">
      <w:pPr>
        <w:rPr>
          <w:lang w:val="fr-FR"/>
        </w:rPr>
      </w:pPr>
    </w:p>
    <w:p w14:paraId="2064148C" w14:textId="77777777" w:rsidR="003D2733" w:rsidRPr="0032190F" w:rsidRDefault="003D2733" w:rsidP="00426FF9">
      <w:pPr>
        <w:pStyle w:val="Heading1"/>
      </w:pPr>
      <w:bookmarkStart w:id="5295" w:name="Sit_Pirou"/>
      <w:r w:rsidRPr="0032190F">
        <w:t>PIROU</w:t>
      </w:r>
    </w:p>
    <w:bookmarkEnd w:id="5295"/>
    <w:p w14:paraId="3A751328" w14:textId="77777777" w:rsidR="003D2733" w:rsidRPr="0032190F" w:rsidRDefault="003D2733" w:rsidP="002F7FDE">
      <w:pPr>
        <w:rPr>
          <w:lang w:val="fr-FR"/>
        </w:rPr>
      </w:pPr>
    </w:p>
    <w:p w14:paraId="386CB1C6" w14:textId="77777777" w:rsidR="003D2733" w:rsidRPr="0032190F" w:rsidRDefault="003D2733" w:rsidP="002F7FDE">
      <w:pPr>
        <w:rPr>
          <w:lang w:val="fr-FR"/>
        </w:rPr>
      </w:pPr>
      <w:r w:rsidRPr="0032190F">
        <w:rPr>
          <w:lang w:val="fr-FR"/>
        </w:rPr>
        <w:t>Le Pirou</w:t>
      </w:r>
      <w:r w:rsidR="005563BC" w:rsidRPr="0032190F">
        <w:rPr>
          <w:lang w:val="fr-FR"/>
        </w:rPr>
        <w:t xml:space="preserve"> (Le Valros)</w:t>
      </w:r>
      <w:r w:rsidRPr="0032190F">
        <w:rPr>
          <w:lang w:val="fr-FR"/>
        </w:rPr>
        <w:t xml:space="preserve"> est habitat chasséen du Sud de la France</w:t>
      </w:r>
      <w:r w:rsidR="005563BC" w:rsidRPr="0032190F">
        <w:rPr>
          <w:lang w:val="fr-FR"/>
        </w:rPr>
        <w:t>. Daté de 4300-4200 BC et montre 119 structures</w:t>
      </w:r>
      <w:r w:rsidRPr="0032190F">
        <w:rPr>
          <w:lang w:val="fr-FR"/>
        </w:rPr>
        <w:t xml:space="preserve"> (BIB B. Sendra et al., colloque Habitat Dijon 2015)</w:t>
      </w:r>
    </w:p>
    <w:p w14:paraId="3CECB89F" w14:textId="22BA7358" w:rsidR="00E500B1" w:rsidRPr="0032190F" w:rsidRDefault="00000000" w:rsidP="002F7FDE">
      <w:pPr>
        <w:rPr>
          <w:lang w:val="fr-FR"/>
        </w:rPr>
      </w:pPr>
      <w:hyperlink r:id="rId12804" w:anchor="Cul_Chasseen_cer_vase_support" w:history="1">
        <w:r w:rsidR="00FE742C" w:rsidRPr="00FE742C">
          <w:rPr>
            <w:rStyle w:val="Hyperlink"/>
            <w:lang w:val="fr-FR"/>
          </w:rPr>
          <w:t>vase-support</w:t>
        </w:r>
      </w:hyperlink>
      <w:r w:rsidR="00E500B1" w:rsidRPr="0032190F">
        <w:rPr>
          <w:lang w:val="fr-FR"/>
        </w:rPr>
        <w:t xml:space="preserve"> du Chasséen ancien (BIB 2464)</w:t>
      </w:r>
    </w:p>
    <w:p w14:paraId="60736E5F" w14:textId="77777777" w:rsidR="003D2733" w:rsidRPr="0032190F" w:rsidRDefault="003D2733" w:rsidP="002F7FDE">
      <w:pPr>
        <w:rPr>
          <w:lang w:val="fr-FR"/>
        </w:rPr>
      </w:pPr>
    </w:p>
    <w:p w14:paraId="475E1EB5" w14:textId="77777777" w:rsidR="003D2733" w:rsidRPr="0032190F" w:rsidRDefault="003D2733" w:rsidP="00426FF9">
      <w:pPr>
        <w:pStyle w:val="Heading1"/>
      </w:pPr>
      <w:r w:rsidRPr="0032190F">
        <w:t>SAINT-ANTOINE</w:t>
      </w:r>
    </w:p>
    <w:p w14:paraId="00CCEAB0" w14:textId="77777777" w:rsidR="003D2733" w:rsidRPr="0032190F" w:rsidRDefault="003D2733" w:rsidP="002F7FDE">
      <w:pPr>
        <w:rPr>
          <w:lang w:val="fr-FR"/>
        </w:rPr>
      </w:pPr>
    </w:p>
    <w:p w14:paraId="505408C0" w14:textId="77777777" w:rsidR="003D2733" w:rsidRPr="0032190F" w:rsidRDefault="003D2733" w:rsidP="002F7FDE">
      <w:pPr>
        <w:rPr>
          <w:lang w:val="fr-FR"/>
        </w:rPr>
      </w:pPr>
      <w:r w:rsidRPr="0032190F">
        <w:rPr>
          <w:lang w:val="fr-FR"/>
        </w:rPr>
        <w:t>Saint-Antoine est un habitat chasséen du Sud de la France (BIB B. Sendra et al., colloque Habitat Dijon 2015)</w:t>
      </w:r>
    </w:p>
    <w:p w14:paraId="42E08B09" w14:textId="77777777" w:rsidR="005563BC" w:rsidRPr="0032190F" w:rsidRDefault="005563BC" w:rsidP="002F7FDE">
      <w:pPr>
        <w:rPr>
          <w:lang w:val="fr-FR"/>
        </w:rPr>
      </w:pPr>
    </w:p>
    <w:p w14:paraId="3B42C30B" w14:textId="77777777" w:rsidR="005563BC" w:rsidRPr="0032190F" w:rsidRDefault="005563BC" w:rsidP="002F7FDE">
      <w:pPr>
        <w:rPr>
          <w:lang w:val="fr-FR"/>
        </w:rPr>
      </w:pPr>
      <w:r w:rsidRPr="0032190F">
        <w:rPr>
          <w:lang w:val="fr-FR"/>
        </w:rPr>
        <w:t xml:space="preserve">Zone 1 : 43500-4200  calBC. 56 structures en regroupement homogène des fonctions supposées (stockage, foyer, etc.) (BIB B. Sendra et al., colloque Habitat Dijon 2015) </w:t>
      </w:r>
    </w:p>
    <w:p w14:paraId="0B41509F" w14:textId="77777777" w:rsidR="005563BC" w:rsidRPr="0032190F" w:rsidRDefault="005563BC" w:rsidP="002F7FDE">
      <w:pPr>
        <w:rPr>
          <w:lang w:val="fr-FR"/>
        </w:rPr>
      </w:pPr>
      <w:r w:rsidRPr="0032190F">
        <w:rPr>
          <w:lang w:val="fr-FR"/>
        </w:rPr>
        <w:t xml:space="preserve">Zone 2 : 253 structures (BIB B. Sendra et al., colloque Habitat Dijon 2015) </w:t>
      </w:r>
    </w:p>
    <w:p w14:paraId="63BE8C25" w14:textId="77777777" w:rsidR="003D2733" w:rsidRPr="0032190F" w:rsidRDefault="003D2733" w:rsidP="002F7FDE">
      <w:pPr>
        <w:rPr>
          <w:lang w:val="fr-FR"/>
        </w:rPr>
      </w:pPr>
    </w:p>
    <w:p w14:paraId="201363F9" w14:textId="77777777" w:rsidR="003D2733" w:rsidRPr="0032190F" w:rsidRDefault="003D2733" w:rsidP="00426FF9">
      <w:pPr>
        <w:pStyle w:val="Heading1"/>
      </w:pPr>
      <w:bookmarkStart w:id="5296" w:name="Sit_Blagnat"/>
      <w:r w:rsidRPr="0032190F">
        <w:t>BLAGNAT</w:t>
      </w:r>
    </w:p>
    <w:bookmarkEnd w:id="5296"/>
    <w:p w14:paraId="22EF1CF4" w14:textId="77777777" w:rsidR="003D2733" w:rsidRPr="0032190F" w:rsidRDefault="003D2733" w:rsidP="002F7FDE">
      <w:pPr>
        <w:rPr>
          <w:lang w:val="fr-FR"/>
        </w:rPr>
      </w:pPr>
    </w:p>
    <w:p w14:paraId="4A3679C8" w14:textId="77777777" w:rsidR="003D2733" w:rsidRPr="0032190F" w:rsidRDefault="003D2733" w:rsidP="002F7FDE">
      <w:pPr>
        <w:rPr>
          <w:lang w:val="fr-FR"/>
        </w:rPr>
      </w:pPr>
      <w:r w:rsidRPr="0032190F">
        <w:rPr>
          <w:lang w:val="fr-FR"/>
        </w:rPr>
        <w:t xml:space="preserve">Blagnat </w:t>
      </w:r>
      <w:r w:rsidR="003D18EA" w:rsidRPr="0032190F">
        <w:rPr>
          <w:lang w:val="fr-FR"/>
        </w:rPr>
        <w:t xml:space="preserve">(Montmeyran, Drôme) </w:t>
      </w:r>
      <w:r w:rsidRPr="0032190F">
        <w:rPr>
          <w:lang w:val="fr-FR"/>
        </w:rPr>
        <w:t>est un habitat chasséen du Sud de la France (BIB B. Sendra et al., colloque Habitat Dijon 2015)</w:t>
      </w:r>
      <w:r w:rsidR="003D18EA" w:rsidRPr="0032190F">
        <w:rPr>
          <w:lang w:val="fr-FR"/>
        </w:rPr>
        <w:t xml:space="preserve"> cf. S. Saintot (2002)</w:t>
      </w:r>
    </w:p>
    <w:p w14:paraId="26EACFE4" w14:textId="77777777" w:rsidR="003D2733" w:rsidRPr="0032190F" w:rsidRDefault="003D2733" w:rsidP="002F7FDE">
      <w:pPr>
        <w:rPr>
          <w:lang w:val="fr-FR"/>
        </w:rPr>
      </w:pPr>
    </w:p>
    <w:p w14:paraId="19361654" w14:textId="77777777" w:rsidR="00121375" w:rsidRPr="0032190F" w:rsidRDefault="00121375" w:rsidP="00426FF9">
      <w:pPr>
        <w:pStyle w:val="Heading1"/>
      </w:pPr>
      <w:bookmarkStart w:id="5297" w:name="Sit_Loubiere_"/>
      <w:r w:rsidRPr="0032190F">
        <w:t>LOUBIERE (LA)</w:t>
      </w:r>
    </w:p>
    <w:bookmarkEnd w:id="5297"/>
    <w:p w14:paraId="4B034658" w14:textId="77777777" w:rsidR="00121375" w:rsidRPr="0032190F" w:rsidRDefault="00121375" w:rsidP="002F7FDE">
      <w:pPr>
        <w:rPr>
          <w:lang w:val="fr-FR"/>
        </w:rPr>
      </w:pPr>
      <w:r w:rsidRPr="0032190F">
        <w:rPr>
          <w:lang w:val="fr-FR"/>
        </w:rPr>
        <w:t xml:space="preserve">Le tumulus 1 des Castelets à Lioujas (La Loubière), daté du BF 2b montre l’utilisation d’une diaclase naturelle (BIB Dedet </w:t>
      </w:r>
      <w:r w:rsidRPr="0032190F">
        <w:rPr>
          <w:i/>
          <w:lang w:val="fr-FR"/>
        </w:rPr>
        <w:t>et al.</w:t>
      </w:r>
      <w:r w:rsidRPr="0032190F">
        <w:rPr>
          <w:lang w:val="fr-FR"/>
        </w:rPr>
        <w:t xml:space="preserve"> in BIB 2117)</w:t>
      </w:r>
      <w:r w:rsidR="00FD1D80" w:rsidRPr="0032190F">
        <w:rPr>
          <w:lang w:val="fr-FR"/>
        </w:rPr>
        <w:t xml:space="preserve"> daté du BF 2b  (BIB P. Gruat in BIB 2341)</w:t>
      </w:r>
    </w:p>
    <w:p w14:paraId="57AE6FCA" w14:textId="77777777" w:rsidR="003D2733" w:rsidRPr="0032190F" w:rsidRDefault="00D147F3" w:rsidP="002F7FDE">
      <w:pPr>
        <w:rPr>
          <w:lang w:val="fr-FR"/>
        </w:rPr>
      </w:pPr>
      <w:r w:rsidRPr="0032190F">
        <w:rPr>
          <w:lang w:val="fr-FR"/>
        </w:rPr>
        <w:t>T1 des Castelets à Lioujas (La Loubière) dans le Sud du Massif central, utilisation d'une diaclase naturelle, daté du BF 2b (P. Gruat in BIB 2540)</w:t>
      </w:r>
    </w:p>
    <w:p w14:paraId="5A037FB5" w14:textId="77777777" w:rsidR="00D147F3" w:rsidRPr="0032190F" w:rsidRDefault="00FD1D80" w:rsidP="002F7FDE">
      <w:pPr>
        <w:rPr>
          <w:lang w:val="fr-FR"/>
        </w:rPr>
      </w:pPr>
      <w:r w:rsidRPr="0032190F">
        <w:rPr>
          <w:lang w:val="fr-FR"/>
        </w:rPr>
        <w:t>Sous le dolmen des Castelets, le matériel découvert dans la diaclase (peut-être un "pourissoir") est très homogène</w:t>
      </w:r>
      <w:r w:rsidR="00D15462" w:rsidRPr="0032190F">
        <w:rPr>
          <w:lang w:val="fr-FR"/>
        </w:rPr>
        <w:t xml:space="preserve"> et montre des datation 14C identiques  (BIB P. Gruat in BIB 2341)</w:t>
      </w:r>
    </w:p>
    <w:p w14:paraId="53472F19" w14:textId="77777777" w:rsidR="00FD1D80" w:rsidRPr="0032190F" w:rsidRDefault="00FD1D80" w:rsidP="002F7FDE">
      <w:pPr>
        <w:rPr>
          <w:lang w:val="fr-FR"/>
        </w:rPr>
      </w:pPr>
    </w:p>
    <w:p w14:paraId="6CE6C4F2" w14:textId="77777777" w:rsidR="008F6EAE" w:rsidRPr="0032190F" w:rsidRDefault="00121375" w:rsidP="00426FF9">
      <w:pPr>
        <w:pStyle w:val="Heading1"/>
      </w:pPr>
      <w:r w:rsidRPr="0032190F">
        <w:t>FÔS</w:t>
      </w:r>
    </w:p>
    <w:p w14:paraId="6C1E6336" w14:textId="77777777" w:rsidR="00121375" w:rsidRPr="0032190F" w:rsidRDefault="00121375" w:rsidP="002F7FDE">
      <w:pPr>
        <w:rPr>
          <w:lang w:val="fr-FR"/>
        </w:rPr>
      </w:pPr>
      <w:r w:rsidRPr="0032190F">
        <w:rPr>
          <w:lang w:val="fr-FR"/>
        </w:rPr>
        <w:t>Le tumulus de Fôs à Menet (Cantal) est daté du 8</w:t>
      </w:r>
      <w:r w:rsidRPr="0032190F">
        <w:rPr>
          <w:vertAlign w:val="superscript"/>
          <w:lang w:val="fr-FR"/>
        </w:rPr>
        <w:t>e</w:t>
      </w:r>
      <w:r w:rsidRPr="0032190F">
        <w:rPr>
          <w:lang w:val="fr-FR"/>
        </w:rPr>
        <w:t xml:space="preserve"> s. aec (BIB Dedet et al. in BIB 2117)</w:t>
      </w:r>
    </w:p>
    <w:p w14:paraId="64D0ECA6" w14:textId="77777777" w:rsidR="0010195D" w:rsidRPr="0032190F" w:rsidRDefault="0010195D" w:rsidP="002F7FDE">
      <w:pPr>
        <w:rPr>
          <w:lang w:val="fr-FR"/>
        </w:rPr>
      </w:pPr>
    </w:p>
    <w:p w14:paraId="3E139B02" w14:textId="77777777" w:rsidR="0010195D" w:rsidRPr="0032190F" w:rsidRDefault="0010195D" w:rsidP="00426FF9">
      <w:pPr>
        <w:pStyle w:val="Heading1"/>
      </w:pPr>
      <w:r w:rsidRPr="0032190F">
        <w:t>MOULINS (LES)</w:t>
      </w:r>
    </w:p>
    <w:p w14:paraId="112E7B7D" w14:textId="77777777" w:rsidR="0010195D" w:rsidRPr="0032190F" w:rsidRDefault="0010195D" w:rsidP="002F7FDE">
      <w:pPr>
        <w:rPr>
          <w:lang w:val="fr-FR"/>
        </w:rPr>
      </w:pPr>
    </w:p>
    <w:p w14:paraId="3F442322" w14:textId="77777777" w:rsidR="0010195D" w:rsidRPr="0032190F" w:rsidRDefault="0010195D" w:rsidP="002F7FDE">
      <w:pPr>
        <w:rPr>
          <w:lang w:val="fr-FR"/>
        </w:rPr>
      </w:pPr>
      <w:r w:rsidRPr="0032190F">
        <w:rPr>
          <w:lang w:val="fr-FR"/>
        </w:rPr>
        <w:t>Le menhir des Moulins dans le site de La Garde Freinet (Var), dans le lieu-dit Les Moulins, sur un anticlinal parallèle au rivage, à la limite des influences maritimes et terrestre et également sur un lieu de passage (BIB B. Sendra in BIB 2341)</w:t>
      </w:r>
    </w:p>
    <w:p w14:paraId="34049616" w14:textId="77777777" w:rsidR="0010195D" w:rsidRPr="0032190F" w:rsidRDefault="0010195D" w:rsidP="002F7FDE">
      <w:pPr>
        <w:rPr>
          <w:lang w:val="fr-FR"/>
        </w:rPr>
      </w:pPr>
      <w:r w:rsidRPr="0032190F">
        <w:rPr>
          <w:lang w:val="fr-FR"/>
        </w:rPr>
        <w:lastRenderedPageBreak/>
        <w:t>Réalisé en gneiss migmatique, de forme triangulaire installé dans une fosse avec des pierres de calage. Autour du menhir, 13 structures ont été identifiées, dont 8 contenaient des ossements brûlés. Ce mobilier est typique du Fer 1 (BIB B. Sendra in BIB 2341)</w:t>
      </w:r>
    </w:p>
    <w:p w14:paraId="2EFE8F74" w14:textId="77777777" w:rsidR="0010195D" w:rsidRPr="0032190F" w:rsidRDefault="0010195D" w:rsidP="002F7FDE">
      <w:pPr>
        <w:rPr>
          <w:lang w:val="fr-FR"/>
        </w:rPr>
      </w:pPr>
    </w:p>
    <w:p w14:paraId="76D21739" w14:textId="77777777" w:rsidR="0010195D" w:rsidRPr="0032190F" w:rsidRDefault="0010195D" w:rsidP="0010195D">
      <w:pPr>
        <w:pStyle w:val="Heading2"/>
      </w:pPr>
      <w:r w:rsidRPr="0032190F">
        <w:t>Structures</w:t>
      </w:r>
    </w:p>
    <w:p w14:paraId="74D1EDD9" w14:textId="77777777" w:rsidR="0010195D" w:rsidRPr="0032190F" w:rsidRDefault="0010195D" w:rsidP="002F7FDE">
      <w:pPr>
        <w:rPr>
          <w:lang w:val="fr-FR"/>
        </w:rPr>
      </w:pPr>
    </w:p>
    <w:p w14:paraId="349E9FAF" w14:textId="77777777" w:rsidR="0010195D" w:rsidRPr="0032190F" w:rsidRDefault="0010195D" w:rsidP="0010195D">
      <w:pPr>
        <w:pStyle w:val="Heading3"/>
      </w:pPr>
      <w:r w:rsidRPr="0032190F">
        <w:t>SP11</w:t>
      </w:r>
    </w:p>
    <w:p w14:paraId="4460CE2C" w14:textId="77777777" w:rsidR="00121375" w:rsidRPr="0032190F" w:rsidRDefault="0010195D" w:rsidP="002F7FDE">
      <w:pPr>
        <w:rPr>
          <w:lang w:val="fr-FR"/>
        </w:rPr>
      </w:pPr>
      <w:r w:rsidRPr="0032190F">
        <w:rPr>
          <w:lang w:val="fr-FR"/>
        </w:rPr>
        <w:t>couteau en fer daté du 6e aec (BIB B. Sendra in BIB 2341)</w:t>
      </w:r>
    </w:p>
    <w:p w14:paraId="50D24068" w14:textId="77777777" w:rsidR="0010195D" w:rsidRPr="0032190F" w:rsidRDefault="0010195D" w:rsidP="002F7FDE">
      <w:pPr>
        <w:rPr>
          <w:lang w:val="fr-FR"/>
        </w:rPr>
      </w:pPr>
    </w:p>
    <w:p w14:paraId="2CFDA821" w14:textId="77777777" w:rsidR="0010195D" w:rsidRPr="0032190F" w:rsidRDefault="0010195D" w:rsidP="0010195D">
      <w:pPr>
        <w:pStyle w:val="Heading3"/>
      </w:pPr>
      <w:r w:rsidRPr="0032190F">
        <w:t>SP15</w:t>
      </w:r>
    </w:p>
    <w:p w14:paraId="1A27C55E" w14:textId="77777777" w:rsidR="0010195D" w:rsidRPr="0032190F" w:rsidRDefault="0010195D" w:rsidP="002F7FDE">
      <w:pPr>
        <w:rPr>
          <w:lang w:val="fr-FR"/>
        </w:rPr>
      </w:pPr>
      <w:r w:rsidRPr="0032190F">
        <w:rPr>
          <w:lang w:val="fr-FR"/>
        </w:rPr>
        <w:t>urne à carène et col haut à lèvre éversées, décor de résille et d'ocelles en bandeau horizontaux autour de la carène daté du 6e aec (BIB B. Sendra in BIB 2341)</w:t>
      </w:r>
    </w:p>
    <w:p w14:paraId="02CB76A7" w14:textId="77777777" w:rsidR="0010195D" w:rsidRPr="0032190F" w:rsidRDefault="0010195D" w:rsidP="002F7FDE">
      <w:pPr>
        <w:rPr>
          <w:lang w:val="fr-FR"/>
        </w:rPr>
      </w:pPr>
    </w:p>
    <w:p w14:paraId="52938D6E" w14:textId="77777777" w:rsidR="0010195D" w:rsidRPr="0032190F" w:rsidRDefault="0010195D" w:rsidP="0010195D">
      <w:pPr>
        <w:pStyle w:val="Heading3"/>
      </w:pPr>
      <w:r w:rsidRPr="0032190F">
        <w:t>ST03</w:t>
      </w:r>
    </w:p>
    <w:p w14:paraId="01A5879D" w14:textId="77777777" w:rsidR="0010195D" w:rsidRPr="0032190F" w:rsidRDefault="0010195D" w:rsidP="0010195D">
      <w:pPr>
        <w:rPr>
          <w:lang w:val="fr-FR"/>
        </w:rPr>
      </w:pPr>
      <w:r w:rsidRPr="0032190F">
        <w:rPr>
          <w:lang w:val="fr-FR"/>
        </w:rPr>
        <w:t>Urne à carène et col très haut et lèvres éversées daté du 6e aec (BIB B. Sendra in BIB 2341)</w:t>
      </w:r>
    </w:p>
    <w:p w14:paraId="46504390" w14:textId="77777777" w:rsidR="0030311F" w:rsidRPr="0032190F" w:rsidRDefault="0030311F" w:rsidP="0010195D">
      <w:pPr>
        <w:rPr>
          <w:lang w:val="fr-FR"/>
        </w:rPr>
      </w:pPr>
    </w:p>
    <w:p w14:paraId="103CC7A1" w14:textId="77777777" w:rsidR="0030311F" w:rsidRPr="0032190F" w:rsidRDefault="0030311F" w:rsidP="00426FF9">
      <w:pPr>
        <w:pStyle w:val="Heading1"/>
      </w:pPr>
      <w:r w:rsidRPr="0032190F">
        <w:t>SAINT PASTOUR</w:t>
      </w:r>
    </w:p>
    <w:p w14:paraId="06C3220A" w14:textId="77777777" w:rsidR="0030311F" w:rsidRPr="0032190F" w:rsidRDefault="0030311F" w:rsidP="0010195D">
      <w:pPr>
        <w:rPr>
          <w:lang w:val="fr-FR"/>
        </w:rPr>
      </w:pPr>
    </w:p>
    <w:p w14:paraId="06FD961B" w14:textId="77777777" w:rsidR="0030311F" w:rsidRPr="0032190F" w:rsidRDefault="0030311F" w:rsidP="0010195D">
      <w:pPr>
        <w:rPr>
          <w:lang w:val="fr-FR"/>
        </w:rPr>
      </w:pPr>
      <w:r w:rsidRPr="0032190F">
        <w:rPr>
          <w:lang w:val="fr-FR"/>
        </w:rPr>
        <w:t>Le site de Saint Pastour à Vergèze dans le Gard à livré 4 sépultures en fosse, les sépultures 22, 19 et 18 sont alignées, la sépulture 17 est à quelques 10 m de ces sépultures (BIB P. Séjalon in BIB 2341)</w:t>
      </w:r>
    </w:p>
    <w:p w14:paraId="49742D53" w14:textId="77777777" w:rsidR="000F3E05" w:rsidRPr="0032190F" w:rsidRDefault="000F3E05" w:rsidP="0010195D">
      <w:pPr>
        <w:rPr>
          <w:lang w:val="fr-FR"/>
        </w:rPr>
      </w:pPr>
      <w:r w:rsidRPr="0032190F">
        <w:rPr>
          <w:lang w:val="fr-FR"/>
        </w:rPr>
        <w:t>Ce site, avec celui de Doulouzarques et du Mas de Fourgues (four de potier) sont alignés selon un axe ENE/WSW. Ces sites sont strictement contemporains (BIB P. Séjalon in BIB 2341)</w:t>
      </w:r>
    </w:p>
    <w:p w14:paraId="08FBA6BE" w14:textId="77777777" w:rsidR="0030311F" w:rsidRPr="0032190F" w:rsidRDefault="0030311F" w:rsidP="0010195D">
      <w:pPr>
        <w:rPr>
          <w:lang w:val="fr-FR"/>
        </w:rPr>
      </w:pPr>
    </w:p>
    <w:p w14:paraId="3938757B" w14:textId="77777777" w:rsidR="0030311F" w:rsidRPr="0032190F" w:rsidRDefault="0030311F" w:rsidP="0030311F">
      <w:pPr>
        <w:pStyle w:val="Heading2"/>
      </w:pPr>
      <w:r w:rsidRPr="0032190F">
        <w:t>SP420022</w:t>
      </w:r>
    </w:p>
    <w:p w14:paraId="45FFBAD6" w14:textId="77777777" w:rsidR="0030311F" w:rsidRPr="0032190F" w:rsidRDefault="0030311F" w:rsidP="0010195D">
      <w:pPr>
        <w:rPr>
          <w:lang w:val="fr-FR"/>
        </w:rPr>
      </w:pPr>
    </w:p>
    <w:p w14:paraId="7EAF84B2" w14:textId="77777777" w:rsidR="0030311F" w:rsidRPr="0032190F" w:rsidRDefault="0030311F" w:rsidP="0010195D">
      <w:pPr>
        <w:rPr>
          <w:lang w:val="fr-FR"/>
        </w:rPr>
      </w:pPr>
      <w:r w:rsidRPr="0032190F">
        <w:rPr>
          <w:lang w:val="fr-FR"/>
        </w:rPr>
        <w:t>Une datation au 14C associée à un individu adulte de cette sépulture à incinération est de 351-210 aec (BIB P. Séjalon in BIB 2341)</w:t>
      </w:r>
    </w:p>
    <w:p w14:paraId="2E82A284" w14:textId="77777777" w:rsidR="0030311F" w:rsidRPr="0032190F" w:rsidRDefault="0030311F" w:rsidP="0010195D">
      <w:pPr>
        <w:rPr>
          <w:lang w:val="fr-FR"/>
        </w:rPr>
      </w:pPr>
    </w:p>
    <w:p w14:paraId="64A1738C" w14:textId="77777777" w:rsidR="0030311F" w:rsidRPr="0032190F" w:rsidRDefault="0030311F" w:rsidP="0030311F">
      <w:pPr>
        <w:pStyle w:val="Heading2"/>
      </w:pPr>
      <w:r w:rsidRPr="0032190F">
        <w:t>SP42019</w:t>
      </w:r>
    </w:p>
    <w:p w14:paraId="20DABAA5" w14:textId="77777777" w:rsidR="0030311F" w:rsidRPr="0032190F" w:rsidRDefault="0030311F" w:rsidP="0030311F">
      <w:pPr>
        <w:rPr>
          <w:lang w:val="fr-FR"/>
        </w:rPr>
      </w:pPr>
    </w:p>
    <w:p w14:paraId="02371E4B" w14:textId="77777777" w:rsidR="0030311F" w:rsidRPr="0032190F" w:rsidRDefault="0030311F" w:rsidP="0030311F">
      <w:pPr>
        <w:rPr>
          <w:lang w:val="fr-FR"/>
        </w:rPr>
      </w:pPr>
      <w:r w:rsidRPr="0032190F">
        <w:rPr>
          <w:lang w:val="fr-FR"/>
        </w:rPr>
        <w:t>Sépulture avec une amphore greco-italique montrant un dépôt de résidu sur le dessus et postérieur à l'amphore. Au fond de celle-ci on trouve du mobilier métallique (fibules en fer/anneau et fragments) (BIB P. Séjalon in BIB 2341)</w:t>
      </w:r>
    </w:p>
    <w:p w14:paraId="1791C843" w14:textId="77777777" w:rsidR="0030311F" w:rsidRPr="0032190F" w:rsidRDefault="0030311F" w:rsidP="0010195D">
      <w:pPr>
        <w:rPr>
          <w:lang w:val="fr-FR"/>
        </w:rPr>
      </w:pPr>
    </w:p>
    <w:p w14:paraId="4EBC81D7" w14:textId="77777777" w:rsidR="0030311F" w:rsidRPr="0032190F" w:rsidRDefault="0030311F" w:rsidP="0030311F">
      <w:pPr>
        <w:pStyle w:val="Heading2"/>
      </w:pPr>
      <w:r w:rsidRPr="0032190F">
        <w:t>SP42018</w:t>
      </w:r>
    </w:p>
    <w:p w14:paraId="30CDFB3C" w14:textId="77777777" w:rsidR="0030311F" w:rsidRPr="0032190F" w:rsidRDefault="0030311F" w:rsidP="0030311F">
      <w:pPr>
        <w:rPr>
          <w:lang w:val="fr-FR"/>
        </w:rPr>
      </w:pPr>
      <w:r w:rsidRPr="0032190F">
        <w:rPr>
          <w:lang w:val="fr-FR"/>
        </w:rPr>
        <w:t>Sépulture avec un vase ossuaire à panse large et col long tronconique coupé. Cette urne-cruche est contenant 2 fibules en fer, éléments de chaine en bronze, 2 bagues en argent. La typologie de ces objets renvoie elle aussi à la 2e moitié du 3e aec  (BIB P. Séjalon in BIB 2341)</w:t>
      </w:r>
    </w:p>
    <w:p w14:paraId="692BF660" w14:textId="77777777" w:rsidR="0030311F" w:rsidRPr="0032190F" w:rsidRDefault="0030311F" w:rsidP="0030311F">
      <w:pPr>
        <w:rPr>
          <w:lang w:val="fr-FR"/>
        </w:rPr>
      </w:pPr>
    </w:p>
    <w:p w14:paraId="5697A8F3" w14:textId="77777777" w:rsidR="0030311F" w:rsidRPr="0032190F" w:rsidRDefault="0030311F" w:rsidP="0030311F">
      <w:pPr>
        <w:pStyle w:val="Heading2"/>
      </w:pPr>
      <w:r w:rsidRPr="0032190F">
        <w:t>SP42017</w:t>
      </w:r>
    </w:p>
    <w:p w14:paraId="13395795" w14:textId="77777777" w:rsidR="0030311F" w:rsidRPr="0032190F" w:rsidRDefault="0030311F" w:rsidP="0030311F">
      <w:pPr>
        <w:rPr>
          <w:lang w:val="fr-FR"/>
        </w:rPr>
      </w:pPr>
      <w:r w:rsidRPr="0032190F">
        <w:rPr>
          <w:lang w:val="fr-FR"/>
        </w:rPr>
        <w:t>C'est la plus grande des sépultures. De forme quadrangulaire, recouverte de grandes dalles, coffrage en bois à plusieurs étapes internes. Cruche, campanienne A, amphoe italique, céramique non tournée, dépôts d'animaux, umbos de bouclier, épée, cruches, tous ce matériel renvoie à 100 aec  (BIB P. Séjalon in BIB 2341)</w:t>
      </w:r>
    </w:p>
    <w:p w14:paraId="19E1B8C9" w14:textId="77777777" w:rsidR="0010195D" w:rsidRPr="0032190F" w:rsidRDefault="0010195D" w:rsidP="002F7FDE">
      <w:pPr>
        <w:rPr>
          <w:lang w:val="fr-FR"/>
        </w:rPr>
      </w:pPr>
    </w:p>
    <w:p w14:paraId="037ABFB4" w14:textId="77777777" w:rsidR="00121375" w:rsidRPr="0032190F" w:rsidRDefault="00121375" w:rsidP="00426FF9">
      <w:pPr>
        <w:pStyle w:val="Heading1"/>
      </w:pPr>
      <w:r w:rsidRPr="0032190F">
        <w:lastRenderedPageBreak/>
        <w:t>JONCASSES (LES)</w:t>
      </w:r>
    </w:p>
    <w:p w14:paraId="17191736" w14:textId="77777777" w:rsidR="00121375" w:rsidRPr="0032190F" w:rsidRDefault="00121375" w:rsidP="002F7FDE">
      <w:pPr>
        <w:rPr>
          <w:lang w:val="fr-FR"/>
        </w:rPr>
      </w:pPr>
      <w:r w:rsidRPr="0032190F">
        <w:rPr>
          <w:lang w:val="fr-FR"/>
        </w:rPr>
        <w:t>Le tumulus des Joncasses à Cour</w:t>
      </w:r>
      <w:r w:rsidR="00CF798C" w:rsidRPr="0032190F">
        <w:rPr>
          <w:lang w:val="fr-FR"/>
        </w:rPr>
        <w:t>n</w:t>
      </w:r>
      <w:r w:rsidRPr="0032190F">
        <w:rPr>
          <w:lang w:val="fr-FR"/>
        </w:rPr>
        <w:t>onterral (Hérault) est daté du 7</w:t>
      </w:r>
      <w:r w:rsidRPr="0032190F">
        <w:rPr>
          <w:vertAlign w:val="superscript"/>
          <w:lang w:val="fr-FR"/>
        </w:rPr>
        <w:t>e</w:t>
      </w:r>
      <w:r w:rsidRPr="0032190F">
        <w:rPr>
          <w:lang w:val="fr-FR"/>
        </w:rPr>
        <w:t xml:space="preserve"> aec et associé à un enclos  (BIB Dedet et al. in BIB 2117)</w:t>
      </w:r>
    </w:p>
    <w:p w14:paraId="389C3CA6" w14:textId="77777777" w:rsidR="006F2411" w:rsidRPr="0032190F" w:rsidRDefault="00CF798C" w:rsidP="002F7FDE">
      <w:pPr>
        <w:rPr>
          <w:lang w:val="fr-FR"/>
        </w:rPr>
      </w:pPr>
      <w:r w:rsidRPr="0032190F">
        <w:rPr>
          <w:lang w:val="fr-FR"/>
        </w:rPr>
        <w:t xml:space="preserve">Site polyphasé au pied de collines calcaires. Le site montre un enclos aligné sur un talweg </w:t>
      </w:r>
      <w:r w:rsidR="006F2411" w:rsidRPr="0032190F">
        <w:rPr>
          <w:lang w:val="fr-FR"/>
        </w:rPr>
        <w:t>daté du Fer 1 (7e aec). Le site à livré 23 structures funéraires, 1 enclos, 1 dépôt de surface, 10 bûchés aménagés, 8 vases ossuaires, 6 résidus en fosse. (BIB F. Mazière in BIB 2341)</w:t>
      </w:r>
    </w:p>
    <w:p w14:paraId="5CCF7176" w14:textId="77777777" w:rsidR="000F3E05" w:rsidRPr="0032190F" w:rsidRDefault="000F3E05" w:rsidP="000F3E05">
      <w:pPr>
        <w:rPr>
          <w:lang w:val="fr-FR"/>
        </w:rPr>
      </w:pPr>
      <w:r w:rsidRPr="0032190F">
        <w:rPr>
          <w:lang w:val="fr-FR"/>
        </w:rPr>
        <w:t>Le mobilier de Joncasse renvoie au faciès des Garrigues autour du Pic St Loup (BIB B. Dedet in BIB 2341)</w:t>
      </w:r>
    </w:p>
    <w:p w14:paraId="1D40AECF" w14:textId="77777777" w:rsidR="00BD0C90" w:rsidRPr="0032190F" w:rsidRDefault="00BD0C90" w:rsidP="000F3E05">
      <w:pPr>
        <w:rPr>
          <w:lang w:val="fr-FR"/>
        </w:rPr>
      </w:pPr>
      <w:r w:rsidRPr="0032190F">
        <w:rPr>
          <w:lang w:val="fr-FR"/>
        </w:rPr>
        <w:t>Les études des résidus organiques montrent au 7e aec : jus de raisin et au 5e : vin, ce qui est assez classique (BIB V. Bel et al. in BIB 2341)</w:t>
      </w:r>
    </w:p>
    <w:p w14:paraId="557F071A" w14:textId="77777777" w:rsidR="000F3E05" w:rsidRPr="0032190F" w:rsidRDefault="000F3E05" w:rsidP="002F7FDE">
      <w:pPr>
        <w:rPr>
          <w:lang w:val="fr-FR"/>
        </w:rPr>
      </w:pPr>
    </w:p>
    <w:p w14:paraId="05404A5D" w14:textId="77777777" w:rsidR="009C386B" w:rsidRPr="0032190F" w:rsidRDefault="009C386B" w:rsidP="002F7FDE">
      <w:pPr>
        <w:rPr>
          <w:lang w:val="fr-FR"/>
        </w:rPr>
      </w:pPr>
    </w:p>
    <w:p w14:paraId="0E718411" w14:textId="77777777" w:rsidR="009C386B" w:rsidRPr="0032190F" w:rsidRDefault="009C386B" w:rsidP="009C386B">
      <w:pPr>
        <w:pStyle w:val="Heading2"/>
      </w:pPr>
      <w:r w:rsidRPr="0032190F">
        <w:t>Enclos</w:t>
      </w:r>
    </w:p>
    <w:p w14:paraId="33E42F15" w14:textId="77777777" w:rsidR="009C386B" w:rsidRPr="0032190F" w:rsidRDefault="009C386B" w:rsidP="009C386B">
      <w:pPr>
        <w:rPr>
          <w:lang w:val="fr-FR"/>
        </w:rPr>
      </w:pPr>
      <w:r w:rsidRPr="0032190F">
        <w:rPr>
          <w:lang w:val="fr-FR"/>
        </w:rPr>
        <w:t xml:space="preserve">Enclos </w:t>
      </w:r>
      <w:r w:rsidR="00EC7F82" w:rsidRPr="0032190F">
        <w:rPr>
          <w:lang w:val="fr-FR"/>
        </w:rPr>
        <w:t xml:space="preserve">fossoyé </w:t>
      </w:r>
      <w:r w:rsidRPr="0032190F">
        <w:rPr>
          <w:lang w:val="fr-FR"/>
        </w:rPr>
        <w:t xml:space="preserve">de type </w:t>
      </w:r>
      <w:r w:rsidRPr="0032190F">
        <w:rPr>
          <w:i/>
          <w:lang w:val="fr-FR"/>
        </w:rPr>
        <w:t>Langgräber</w:t>
      </w:r>
      <w:r w:rsidRPr="0032190F">
        <w:rPr>
          <w:lang w:val="fr-FR"/>
        </w:rPr>
        <w:t>. Installé sur le substrat miocène. La surface enclose fait 158 m</w:t>
      </w:r>
      <w:r w:rsidRPr="0032190F">
        <w:rPr>
          <w:vertAlign w:val="superscript"/>
          <w:lang w:val="fr-FR"/>
        </w:rPr>
        <w:t>2</w:t>
      </w:r>
      <w:r w:rsidRPr="0032190F">
        <w:rPr>
          <w:lang w:val="fr-FR"/>
        </w:rPr>
        <w:t xml:space="preserve">, ouvert au SW, aevc des surcreusements à chacun des angles </w:t>
      </w:r>
      <w:r w:rsidR="00EC7F82" w:rsidRPr="0032190F">
        <w:rPr>
          <w:lang w:val="fr-FR"/>
        </w:rPr>
        <w:t>(BIB F. Mazière in BIB 2341)</w:t>
      </w:r>
    </w:p>
    <w:p w14:paraId="53EF073A" w14:textId="77777777" w:rsidR="00EC7F82" w:rsidRPr="0032190F" w:rsidRDefault="00EC7F82" w:rsidP="00EC7F82">
      <w:pPr>
        <w:rPr>
          <w:lang w:val="fr-FR"/>
        </w:rPr>
      </w:pPr>
      <w:r w:rsidRPr="0032190F">
        <w:rPr>
          <w:lang w:val="fr-FR"/>
        </w:rPr>
        <w:t xml:space="preserve">Enclos cultuel (~ </w:t>
      </w:r>
      <w:r w:rsidRPr="0032190F">
        <w:rPr>
          <w:i/>
          <w:lang w:val="fr-FR"/>
        </w:rPr>
        <w:t>long graben</w:t>
      </w:r>
      <w:r w:rsidRPr="0032190F">
        <w:rPr>
          <w:lang w:val="fr-FR"/>
        </w:rPr>
        <w:t>) (BIB Dedet et al. in BIB 2117)</w:t>
      </w:r>
    </w:p>
    <w:p w14:paraId="13F52AAB" w14:textId="77777777" w:rsidR="00EC7F82" w:rsidRPr="0032190F" w:rsidRDefault="00EC7F82" w:rsidP="00EC7F82">
      <w:pPr>
        <w:rPr>
          <w:lang w:val="fr-FR"/>
        </w:rPr>
      </w:pPr>
      <w:r w:rsidRPr="0032190F">
        <w:rPr>
          <w:lang w:val="fr-FR"/>
        </w:rPr>
        <w:t>L'étude straigraphique montre</w:t>
      </w:r>
    </w:p>
    <w:p w14:paraId="3F72997E" w14:textId="77777777" w:rsidR="00EC7F82" w:rsidRPr="0032190F" w:rsidRDefault="00EC7F82" w:rsidP="00EC7F82">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6"/>
        <w:gridCol w:w="4909"/>
      </w:tblGrid>
      <w:tr w:rsidR="00EC7F82" w14:paraId="3CE4FA22" w14:textId="77777777" w:rsidTr="00C35EA7">
        <w:trPr>
          <w:jc w:val="center"/>
        </w:trPr>
        <w:tc>
          <w:tcPr>
            <w:tcW w:w="976" w:type="dxa"/>
          </w:tcPr>
          <w:p w14:paraId="2A775988" w14:textId="77777777" w:rsidR="00EC7F82" w:rsidRDefault="00EC7F82" w:rsidP="00C35EA7">
            <w:pPr>
              <w:jc w:val="center"/>
            </w:pPr>
            <w:r>
              <w:t>phases</w:t>
            </w:r>
          </w:p>
        </w:tc>
        <w:tc>
          <w:tcPr>
            <w:tcW w:w="4909" w:type="dxa"/>
          </w:tcPr>
          <w:p w14:paraId="3FB27951" w14:textId="77777777" w:rsidR="00EC7F82" w:rsidRDefault="00EC7F82" w:rsidP="00C35EA7">
            <w:pPr>
              <w:jc w:val="center"/>
            </w:pPr>
          </w:p>
        </w:tc>
      </w:tr>
      <w:tr w:rsidR="00EC7F82" w:rsidRPr="008B002C" w14:paraId="1C43FC39" w14:textId="77777777" w:rsidTr="00C35EA7">
        <w:trPr>
          <w:jc w:val="center"/>
        </w:trPr>
        <w:tc>
          <w:tcPr>
            <w:tcW w:w="976" w:type="dxa"/>
            <w:vAlign w:val="center"/>
          </w:tcPr>
          <w:p w14:paraId="375CBECC" w14:textId="77777777" w:rsidR="00EC7F82" w:rsidRDefault="00EC7F82" w:rsidP="00C35EA7">
            <w:pPr>
              <w:jc w:val="center"/>
            </w:pPr>
            <w:r>
              <w:t>3</w:t>
            </w:r>
          </w:p>
        </w:tc>
        <w:tc>
          <w:tcPr>
            <w:tcW w:w="4909" w:type="dxa"/>
          </w:tcPr>
          <w:p w14:paraId="7C1066C8" w14:textId="77777777" w:rsidR="00EC7F82" w:rsidRPr="00C35EA7" w:rsidRDefault="00EC7F82" w:rsidP="00EC7F82">
            <w:pPr>
              <w:rPr>
                <w:lang w:val="fr-FR"/>
              </w:rPr>
            </w:pPr>
            <w:r w:rsidRPr="00C35EA7">
              <w:rPr>
                <w:lang w:val="fr-FR"/>
              </w:rPr>
              <w:t>sédiment, sol de circulation de la nécropole</w:t>
            </w:r>
          </w:p>
        </w:tc>
      </w:tr>
      <w:tr w:rsidR="00EC7F82" w14:paraId="1A232AFF" w14:textId="77777777" w:rsidTr="00C35EA7">
        <w:trPr>
          <w:jc w:val="center"/>
        </w:trPr>
        <w:tc>
          <w:tcPr>
            <w:tcW w:w="976" w:type="dxa"/>
            <w:vAlign w:val="center"/>
          </w:tcPr>
          <w:p w14:paraId="772FCA08" w14:textId="77777777" w:rsidR="00EC7F82" w:rsidRDefault="00EC7F82" w:rsidP="00C35EA7">
            <w:pPr>
              <w:jc w:val="center"/>
            </w:pPr>
            <w:r>
              <w:t>2</w:t>
            </w:r>
          </w:p>
        </w:tc>
        <w:tc>
          <w:tcPr>
            <w:tcW w:w="4909" w:type="dxa"/>
          </w:tcPr>
          <w:p w14:paraId="7F667F00" w14:textId="77777777" w:rsidR="00EC7F82" w:rsidRDefault="00EC7F82" w:rsidP="00EC7F82">
            <w:r>
              <w:t>érosion du talus  possible</w:t>
            </w:r>
          </w:p>
        </w:tc>
      </w:tr>
      <w:tr w:rsidR="00EC7F82" w:rsidRPr="008B002C" w14:paraId="05808A99" w14:textId="77777777" w:rsidTr="00C35EA7">
        <w:trPr>
          <w:jc w:val="center"/>
        </w:trPr>
        <w:tc>
          <w:tcPr>
            <w:tcW w:w="976" w:type="dxa"/>
            <w:vAlign w:val="center"/>
          </w:tcPr>
          <w:p w14:paraId="52354630" w14:textId="77777777" w:rsidR="00EC7F82" w:rsidRDefault="00EC7F82" w:rsidP="00C35EA7">
            <w:pPr>
              <w:jc w:val="center"/>
            </w:pPr>
            <w:r>
              <w:t>1</w:t>
            </w:r>
          </w:p>
        </w:tc>
        <w:tc>
          <w:tcPr>
            <w:tcW w:w="4909" w:type="dxa"/>
          </w:tcPr>
          <w:p w14:paraId="60D27933" w14:textId="77777777" w:rsidR="00EC7F82" w:rsidRPr="00C35EA7" w:rsidRDefault="00EC7F82" w:rsidP="00EC7F82">
            <w:pPr>
              <w:rPr>
                <w:lang w:val="fr-FR"/>
              </w:rPr>
            </w:pPr>
            <w:r w:rsidRPr="00C35EA7">
              <w:rPr>
                <w:lang w:val="fr-FR"/>
              </w:rPr>
              <w:t>à la base du fossé (fin nivau damé correspondant à un niveau de travail)</w:t>
            </w:r>
          </w:p>
        </w:tc>
      </w:tr>
    </w:tbl>
    <w:p w14:paraId="2F51C6BB" w14:textId="77777777" w:rsidR="00EC7F82" w:rsidRPr="0032190F" w:rsidRDefault="00EC7F82" w:rsidP="00EC7F82">
      <w:pPr>
        <w:rPr>
          <w:lang w:val="fr-FR"/>
        </w:rPr>
      </w:pPr>
    </w:p>
    <w:p w14:paraId="6F41C1C8" w14:textId="77777777" w:rsidR="00EC7F82" w:rsidRPr="0032190F" w:rsidRDefault="00EC7F82" w:rsidP="00EC7F82">
      <w:pPr>
        <w:rPr>
          <w:lang w:val="fr-FR"/>
        </w:rPr>
      </w:pPr>
    </w:p>
    <w:p w14:paraId="48B40B4B" w14:textId="77777777" w:rsidR="00EC7F82" w:rsidRPr="0032190F" w:rsidRDefault="00EC7F82" w:rsidP="009C386B">
      <w:pPr>
        <w:rPr>
          <w:lang w:val="fr-FR"/>
        </w:rPr>
      </w:pPr>
    </w:p>
    <w:p w14:paraId="3E221CFB" w14:textId="77777777" w:rsidR="009C386B" w:rsidRPr="0032190F" w:rsidRDefault="009C386B" w:rsidP="002F7FDE">
      <w:pPr>
        <w:rPr>
          <w:lang w:val="fr-FR"/>
        </w:rPr>
      </w:pPr>
    </w:p>
    <w:p w14:paraId="3DBE8FC4" w14:textId="77777777" w:rsidR="009C386B" w:rsidRPr="0032190F" w:rsidRDefault="009C386B" w:rsidP="009C386B">
      <w:pPr>
        <w:pStyle w:val="Heading2"/>
      </w:pPr>
      <w:r w:rsidRPr="0032190F">
        <w:t>Bûchers</w:t>
      </w:r>
    </w:p>
    <w:p w14:paraId="529E3016" w14:textId="77777777" w:rsidR="006F2411" w:rsidRPr="0032190F" w:rsidRDefault="006F2411" w:rsidP="006F2411">
      <w:pPr>
        <w:jc w:val="both"/>
        <w:rPr>
          <w:lang w:val="fr-FR"/>
        </w:rPr>
      </w:pPr>
      <w:r w:rsidRPr="0032190F">
        <w:rPr>
          <w:lang w:val="fr-FR"/>
        </w:rPr>
        <w:t xml:space="preserve">Les bûchés aménagés le sont avec un radier de pierre qui forme l'assise du bûché et le bois (combustible). </w:t>
      </w:r>
      <w:r w:rsidR="009C386B" w:rsidRPr="0032190F">
        <w:rPr>
          <w:lang w:val="fr-FR"/>
        </w:rPr>
        <w:t xml:space="preserve">Toutes les tombes à assises de pierres à bûcher aménagé ont été recouvertes d'un tumulus qu'on identifie notamment car en limite il y a un grainage plus épais résultatnt de l'érosion/tri du tumuls. Il est fréquent de trouver une pierre sensiblement plus grosse que les autres et qui peut être interprétée comme un possible oreiller ou un marche pied. Les bûchés non aménagés semblent liés aux enfants. </w:t>
      </w:r>
      <w:r w:rsidRPr="0032190F">
        <w:rPr>
          <w:lang w:val="fr-FR"/>
        </w:rPr>
        <w:t xml:space="preserve">Il est fréquent de retrouver près des radiers </w:t>
      </w:r>
      <w:r w:rsidR="009C386B" w:rsidRPr="0032190F">
        <w:rPr>
          <w:lang w:val="fr-FR"/>
        </w:rPr>
        <w:t>d</w:t>
      </w:r>
      <w:r w:rsidRPr="0032190F">
        <w:rPr>
          <w:lang w:val="fr-FR"/>
        </w:rPr>
        <w:t>es tessons de céramiques, généralement un grand vase, une coupe, des petits vases. Les vases qui ont été déposés sur les bûchés montre des traces de feu et des craquelures caractéristiques d'une exposition au feu. présence des vases excisés. Les analyses chimiques montre que ces vases ont gardé du jus de raisin, de la cire d'abeille/miel, de l'huile végétale, du lait/</w:t>
      </w:r>
      <w:r w:rsidR="009C386B" w:rsidRPr="0032190F">
        <w:rPr>
          <w:lang w:val="fr-FR"/>
        </w:rPr>
        <w:t>gras animalier</w:t>
      </w:r>
      <w:r w:rsidRPr="0032190F">
        <w:rPr>
          <w:lang w:val="fr-FR"/>
        </w:rPr>
        <w:t xml:space="preserve"> (BIB F. Mazière in BIB 2341)</w:t>
      </w:r>
    </w:p>
    <w:p w14:paraId="19A7ACB0" w14:textId="77777777" w:rsidR="009C386B" w:rsidRPr="0032190F" w:rsidRDefault="009C386B" w:rsidP="006F2411">
      <w:pPr>
        <w:jc w:val="both"/>
        <w:rPr>
          <w:lang w:val="fr-FR"/>
        </w:rPr>
      </w:pPr>
    </w:p>
    <w:p w14:paraId="5098969B" w14:textId="77777777" w:rsidR="009C386B" w:rsidRDefault="009C386B" w:rsidP="009C386B">
      <w:pPr>
        <w:pStyle w:val="Heading2"/>
      </w:pPr>
      <w:r>
        <w:t>Défunts</w:t>
      </w:r>
    </w:p>
    <w:p w14:paraId="08D69AC5" w14:textId="77777777" w:rsidR="006F2411" w:rsidRDefault="006F2411" w:rsidP="002F7FDE">
      <w:r>
        <w:t>Les défunt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6"/>
        <w:gridCol w:w="516"/>
      </w:tblGrid>
      <w:tr w:rsidR="006F2411" w14:paraId="5D25CDA9" w14:textId="77777777" w:rsidTr="00C35EA7">
        <w:trPr>
          <w:jc w:val="center"/>
        </w:trPr>
        <w:tc>
          <w:tcPr>
            <w:tcW w:w="1776" w:type="dxa"/>
          </w:tcPr>
          <w:p w14:paraId="2BFC1E9B" w14:textId="77777777" w:rsidR="006F2411" w:rsidRDefault="006F2411" w:rsidP="002F7FDE">
            <w:r>
              <w:t>adultes</w:t>
            </w:r>
          </w:p>
        </w:tc>
        <w:tc>
          <w:tcPr>
            <w:tcW w:w="516" w:type="dxa"/>
          </w:tcPr>
          <w:p w14:paraId="022EEC24" w14:textId="77777777" w:rsidR="006F2411" w:rsidRDefault="006F2411" w:rsidP="006F2411">
            <w:r>
              <w:t xml:space="preserve">8 </w:t>
            </w:r>
          </w:p>
        </w:tc>
      </w:tr>
      <w:tr w:rsidR="006F2411" w14:paraId="6308F804" w14:textId="77777777" w:rsidTr="00C35EA7">
        <w:trPr>
          <w:jc w:val="center"/>
        </w:trPr>
        <w:tc>
          <w:tcPr>
            <w:tcW w:w="1776" w:type="dxa"/>
          </w:tcPr>
          <w:p w14:paraId="0E4FA929" w14:textId="77777777" w:rsidR="006F2411" w:rsidRDefault="006F2411" w:rsidP="002F7FDE">
            <w:r w:rsidRPr="00C35EA7">
              <w:rPr>
                <w:i/>
              </w:rPr>
              <w:t>juvensis</w:t>
            </w:r>
            <w:r>
              <w:t>/adulte</w:t>
            </w:r>
          </w:p>
        </w:tc>
        <w:tc>
          <w:tcPr>
            <w:tcW w:w="516" w:type="dxa"/>
          </w:tcPr>
          <w:p w14:paraId="21194F6E" w14:textId="77777777" w:rsidR="006F2411" w:rsidRDefault="006F2411" w:rsidP="002F7FDE">
            <w:r>
              <w:t>5</w:t>
            </w:r>
          </w:p>
        </w:tc>
      </w:tr>
      <w:tr w:rsidR="006F2411" w14:paraId="4E6B622F" w14:textId="77777777" w:rsidTr="00C35EA7">
        <w:trPr>
          <w:jc w:val="center"/>
        </w:trPr>
        <w:tc>
          <w:tcPr>
            <w:tcW w:w="1776" w:type="dxa"/>
          </w:tcPr>
          <w:p w14:paraId="6A1F8F1C" w14:textId="77777777" w:rsidR="006F2411" w:rsidRPr="00C35EA7" w:rsidRDefault="006F2411" w:rsidP="002F7FDE">
            <w:pPr>
              <w:rPr>
                <w:i/>
              </w:rPr>
            </w:pPr>
            <w:r w:rsidRPr="00C35EA7">
              <w:rPr>
                <w:i/>
              </w:rPr>
              <w:t>infans</w:t>
            </w:r>
          </w:p>
        </w:tc>
        <w:tc>
          <w:tcPr>
            <w:tcW w:w="516" w:type="dxa"/>
          </w:tcPr>
          <w:p w14:paraId="57C22752" w14:textId="77777777" w:rsidR="006F2411" w:rsidRDefault="006F2411" w:rsidP="002F7FDE">
            <w:r>
              <w:t>4</w:t>
            </w:r>
          </w:p>
        </w:tc>
      </w:tr>
      <w:tr w:rsidR="006F2411" w14:paraId="6B3451AA" w14:textId="77777777" w:rsidTr="00C35EA7">
        <w:trPr>
          <w:jc w:val="center"/>
        </w:trPr>
        <w:tc>
          <w:tcPr>
            <w:tcW w:w="1776" w:type="dxa"/>
          </w:tcPr>
          <w:p w14:paraId="08A28669" w14:textId="77777777" w:rsidR="006F2411" w:rsidRDefault="006F2411" w:rsidP="002F7FDE">
            <w:r>
              <w:t>enfant indét.</w:t>
            </w:r>
          </w:p>
        </w:tc>
        <w:tc>
          <w:tcPr>
            <w:tcW w:w="516" w:type="dxa"/>
          </w:tcPr>
          <w:p w14:paraId="5E0B1BBF" w14:textId="77777777" w:rsidR="006F2411" w:rsidRDefault="006F2411" w:rsidP="002F7FDE">
            <w:r>
              <w:t>2</w:t>
            </w:r>
          </w:p>
        </w:tc>
      </w:tr>
      <w:tr w:rsidR="006F2411" w14:paraId="25FD6E49" w14:textId="77777777" w:rsidTr="00C35EA7">
        <w:trPr>
          <w:jc w:val="center"/>
        </w:trPr>
        <w:tc>
          <w:tcPr>
            <w:tcW w:w="1776" w:type="dxa"/>
          </w:tcPr>
          <w:p w14:paraId="512DDA72" w14:textId="77777777" w:rsidR="006F2411" w:rsidRDefault="006F2411" w:rsidP="002F7FDE">
            <w:r>
              <w:t>âge indét.</w:t>
            </w:r>
          </w:p>
        </w:tc>
        <w:tc>
          <w:tcPr>
            <w:tcW w:w="516" w:type="dxa"/>
          </w:tcPr>
          <w:p w14:paraId="672232A2" w14:textId="77777777" w:rsidR="006F2411" w:rsidRDefault="006F2411" w:rsidP="002F7FDE">
            <w:r>
              <w:t>5</w:t>
            </w:r>
          </w:p>
        </w:tc>
      </w:tr>
    </w:tbl>
    <w:p w14:paraId="067C9C8C" w14:textId="77777777" w:rsidR="00121375" w:rsidRPr="00C45324" w:rsidRDefault="006F2411" w:rsidP="002F7FDE">
      <w:r w:rsidRPr="00C45324">
        <w:t xml:space="preserve"> (BIB F. Mazière in BIB 2341)</w:t>
      </w:r>
    </w:p>
    <w:p w14:paraId="758E58E9" w14:textId="77777777" w:rsidR="006F2411" w:rsidRPr="00C45324" w:rsidRDefault="006F2411" w:rsidP="002F7FDE"/>
    <w:p w14:paraId="70F5C95E" w14:textId="77777777" w:rsidR="006F2411" w:rsidRPr="0032190F" w:rsidRDefault="006F2411" w:rsidP="002F7FDE">
      <w:pPr>
        <w:rPr>
          <w:lang w:val="fr-FR"/>
        </w:rPr>
      </w:pPr>
      <w:r w:rsidRPr="0032190F">
        <w:rPr>
          <w:lang w:val="fr-FR"/>
        </w:rPr>
        <w:t>Au Haut empire, le site montre de(s) tombe(s) d'équidé(s) (BIB F. Mazière in BIB 2341)</w:t>
      </w:r>
    </w:p>
    <w:p w14:paraId="203B1C8D" w14:textId="77777777" w:rsidR="00121375" w:rsidRPr="0032190F" w:rsidRDefault="00121375" w:rsidP="00426FF9">
      <w:pPr>
        <w:pStyle w:val="Heading1"/>
      </w:pPr>
      <w:r w:rsidRPr="0032190F">
        <w:lastRenderedPageBreak/>
        <w:t>COMBES</w:t>
      </w:r>
    </w:p>
    <w:p w14:paraId="16C31B60" w14:textId="77777777" w:rsidR="00121375" w:rsidRPr="0032190F" w:rsidRDefault="00121375" w:rsidP="002F7FDE">
      <w:pPr>
        <w:rPr>
          <w:lang w:val="fr-FR"/>
        </w:rPr>
      </w:pPr>
      <w:r w:rsidRPr="0032190F">
        <w:rPr>
          <w:lang w:val="fr-FR"/>
        </w:rPr>
        <w:t>Le tumulus des Combes 1, les Bondons (Lozère) est daté du BF 2b (BIB Dedet et al. in BIB 2117)</w:t>
      </w:r>
    </w:p>
    <w:p w14:paraId="55FDF6A8" w14:textId="77777777" w:rsidR="00121375" w:rsidRPr="0032190F" w:rsidRDefault="00121375" w:rsidP="002F7FDE">
      <w:pPr>
        <w:rPr>
          <w:lang w:val="fr-FR"/>
        </w:rPr>
      </w:pPr>
    </w:p>
    <w:p w14:paraId="0AEC817F" w14:textId="77777777" w:rsidR="00121375" w:rsidRPr="0032190F" w:rsidRDefault="00121375" w:rsidP="00426FF9">
      <w:pPr>
        <w:pStyle w:val="Heading1"/>
      </w:pPr>
      <w:r w:rsidRPr="0032190F">
        <w:t>CROIX DE BAPTISTE</w:t>
      </w:r>
    </w:p>
    <w:p w14:paraId="2E309F48" w14:textId="77777777" w:rsidR="00121375" w:rsidRPr="0032190F" w:rsidRDefault="00121375" w:rsidP="002F7FDE">
      <w:pPr>
        <w:rPr>
          <w:lang w:val="fr-FR"/>
        </w:rPr>
      </w:pPr>
      <w:r w:rsidRPr="0032190F">
        <w:rPr>
          <w:lang w:val="fr-FR"/>
        </w:rPr>
        <w:t>Le tumulus de la Croix de Baptiste à Allanche (Cantal) est daté de la fin du 7</w:t>
      </w:r>
      <w:r w:rsidRPr="0032190F">
        <w:rPr>
          <w:vertAlign w:val="superscript"/>
          <w:lang w:val="fr-FR"/>
        </w:rPr>
        <w:t>e</w:t>
      </w:r>
      <w:r w:rsidRPr="0032190F">
        <w:rPr>
          <w:lang w:val="fr-FR"/>
        </w:rPr>
        <w:t xml:space="preserve"> et du début du 6</w:t>
      </w:r>
      <w:r w:rsidRPr="0032190F">
        <w:rPr>
          <w:vertAlign w:val="superscript"/>
          <w:lang w:val="fr-FR"/>
        </w:rPr>
        <w:t>e</w:t>
      </w:r>
      <w:r w:rsidRPr="0032190F">
        <w:rPr>
          <w:lang w:val="fr-FR"/>
        </w:rPr>
        <w:t xml:space="preserve"> aec (BIB Dedet et al. in BIB 2117)</w:t>
      </w:r>
    </w:p>
    <w:p w14:paraId="1A5B6533" w14:textId="77777777" w:rsidR="00121375" w:rsidRPr="0032190F" w:rsidRDefault="00121375" w:rsidP="002F7FDE">
      <w:pPr>
        <w:rPr>
          <w:lang w:val="fr-FR"/>
        </w:rPr>
      </w:pPr>
    </w:p>
    <w:p w14:paraId="3F46196A" w14:textId="77777777" w:rsidR="00121375" w:rsidRPr="0032190F" w:rsidRDefault="00121375" w:rsidP="00426FF9">
      <w:pPr>
        <w:pStyle w:val="Heading1"/>
      </w:pPr>
      <w:r w:rsidRPr="0032190F">
        <w:t>BARRACS</w:t>
      </w:r>
    </w:p>
    <w:p w14:paraId="7F49C0B6" w14:textId="77777777" w:rsidR="00121375" w:rsidRPr="0032190F" w:rsidRDefault="00121375" w:rsidP="002F7FDE">
      <w:pPr>
        <w:rPr>
          <w:lang w:val="fr-FR"/>
        </w:rPr>
      </w:pPr>
      <w:r w:rsidRPr="0032190F">
        <w:rPr>
          <w:lang w:val="fr-FR"/>
        </w:rPr>
        <w:t>Tumulus des Barracs à Pierrefich d’Olt (BIB Dedet et al. in BIB 2117)</w:t>
      </w:r>
      <w:r w:rsidR="00D15462" w:rsidRPr="0032190F">
        <w:rPr>
          <w:lang w:val="fr-FR"/>
        </w:rPr>
        <w:t>. Le tumulus des Barracas (Pierrefiche d'Olt) montre au 5e s. aec des incinérations. La structure tumulaire est ronde, très régulière, montre la dispersion des ossements  (BIB P. Gruat in BIB 2341)</w:t>
      </w:r>
    </w:p>
    <w:p w14:paraId="4B72F1B7" w14:textId="77777777" w:rsidR="00D15462" w:rsidRPr="0032190F" w:rsidRDefault="00D15462" w:rsidP="002F7FDE">
      <w:pPr>
        <w:rPr>
          <w:lang w:val="fr-FR"/>
        </w:rPr>
      </w:pPr>
      <w:r w:rsidRPr="0032190F">
        <w:rPr>
          <w:lang w:val="fr-FR"/>
        </w:rPr>
        <w:br/>
        <w:t>BLACAS</w:t>
      </w:r>
    </w:p>
    <w:p w14:paraId="13AFCD07" w14:textId="77777777" w:rsidR="00D15462" w:rsidRPr="0032190F" w:rsidRDefault="00D15462" w:rsidP="002F7FDE">
      <w:pPr>
        <w:rPr>
          <w:lang w:val="fr-FR"/>
        </w:rPr>
      </w:pPr>
      <w:r w:rsidRPr="0032190F">
        <w:rPr>
          <w:lang w:val="fr-FR"/>
        </w:rPr>
        <w:t>Le tumulus des Blacas (Le Viala-du-Pas-de-Jaux) montre des datations pour l'âge du Fer mais pas de mobilier  (BIB P. Gruat in BIB 2341)</w:t>
      </w:r>
    </w:p>
    <w:p w14:paraId="5A594D53" w14:textId="77777777" w:rsidR="00121375" w:rsidRPr="0032190F" w:rsidRDefault="00121375" w:rsidP="002F7FDE">
      <w:pPr>
        <w:rPr>
          <w:lang w:val="fr-FR"/>
        </w:rPr>
      </w:pPr>
    </w:p>
    <w:p w14:paraId="2EF84371" w14:textId="77777777" w:rsidR="00121375" w:rsidRPr="0032190F" w:rsidRDefault="00121375" w:rsidP="00426FF9">
      <w:pPr>
        <w:pStyle w:val="Heading1"/>
      </w:pPr>
      <w:r w:rsidRPr="0032190F">
        <w:t>LAURIE</w:t>
      </w:r>
    </w:p>
    <w:p w14:paraId="05401B2C" w14:textId="77777777" w:rsidR="00121375" w:rsidRPr="0032190F" w:rsidRDefault="00121375" w:rsidP="002F7FDE">
      <w:pPr>
        <w:rPr>
          <w:lang w:val="fr-FR"/>
        </w:rPr>
      </w:pPr>
      <w:r w:rsidRPr="0032190F">
        <w:rPr>
          <w:lang w:val="fr-FR"/>
        </w:rPr>
        <w:t>Le site de Laurie (Cantal) a livré différents tumulus : les tumulus 21 et 18 sont datés du Bronze ancien au 6</w:t>
      </w:r>
      <w:r w:rsidRPr="0032190F">
        <w:rPr>
          <w:vertAlign w:val="superscript"/>
          <w:lang w:val="fr-FR"/>
        </w:rPr>
        <w:t>e</w:t>
      </w:r>
      <w:r w:rsidRPr="0032190F">
        <w:rPr>
          <w:lang w:val="fr-FR"/>
        </w:rPr>
        <w:t xml:space="preserve"> s. aec (sic), le tumulus 2 est daté du 5</w:t>
      </w:r>
      <w:r w:rsidRPr="0032190F">
        <w:rPr>
          <w:vertAlign w:val="superscript"/>
          <w:lang w:val="fr-FR"/>
        </w:rPr>
        <w:t>e</w:t>
      </w:r>
      <w:r w:rsidRPr="0032190F">
        <w:rPr>
          <w:lang w:val="fr-FR"/>
        </w:rPr>
        <w:t xml:space="preserve"> s. (BIB Dedet et al. in BIB 2117)</w:t>
      </w:r>
    </w:p>
    <w:p w14:paraId="075F27A7" w14:textId="77777777" w:rsidR="00121375" w:rsidRPr="0032190F" w:rsidRDefault="00121375" w:rsidP="002F7FDE">
      <w:pPr>
        <w:rPr>
          <w:lang w:val="fr-FR"/>
        </w:rPr>
      </w:pPr>
    </w:p>
    <w:p w14:paraId="6880DBC7" w14:textId="77777777" w:rsidR="00121375" w:rsidRPr="0032190F" w:rsidRDefault="00121375" w:rsidP="00426FF9">
      <w:pPr>
        <w:pStyle w:val="Heading1"/>
      </w:pPr>
      <w:r w:rsidRPr="0032190F">
        <w:t>SADOULET</w:t>
      </w:r>
    </w:p>
    <w:p w14:paraId="327C3E48" w14:textId="77777777" w:rsidR="00121375" w:rsidRPr="0032190F" w:rsidRDefault="00121375" w:rsidP="002F7FDE">
      <w:pPr>
        <w:rPr>
          <w:lang w:val="fr-FR"/>
        </w:rPr>
      </w:pPr>
      <w:r w:rsidRPr="0032190F">
        <w:rPr>
          <w:lang w:val="fr-FR"/>
        </w:rPr>
        <w:t>Tumulus du Sadoulet (Pompignan, Gard) (BIB Dedet et al. in BIB 2117)</w:t>
      </w:r>
    </w:p>
    <w:p w14:paraId="636E1397" w14:textId="77777777" w:rsidR="00121375" w:rsidRPr="0032190F" w:rsidRDefault="00121375" w:rsidP="002F7FDE">
      <w:pPr>
        <w:rPr>
          <w:lang w:val="fr-FR"/>
        </w:rPr>
      </w:pPr>
    </w:p>
    <w:p w14:paraId="10F273FB" w14:textId="77777777" w:rsidR="00121375" w:rsidRPr="0032190F" w:rsidRDefault="00121375" w:rsidP="00426FF9">
      <w:pPr>
        <w:pStyle w:val="Heading1"/>
      </w:pPr>
      <w:r w:rsidRPr="0032190F">
        <w:t>PEYREAUBE</w:t>
      </w:r>
    </w:p>
    <w:p w14:paraId="40581BC8" w14:textId="77777777" w:rsidR="00121375" w:rsidRDefault="00121375" w:rsidP="002F7FDE">
      <w:pPr>
        <w:rPr>
          <w:lang w:val="fr-FR"/>
        </w:rPr>
      </w:pPr>
      <w:r w:rsidRPr="0032190F">
        <w:rPr>
          <w:lang w:val="fr-FR"/>
        </w:rPr>
        <w:t>Le tumulus 6 de Peyreaube (Lamelouze, Gard) est daté du 7</w:t>
      </w:r>
      <w:r w:rsidRPr="0032190F">
        <w:rPr>
          <w:vertAlign w:val="superscript"/>
          <w:lang w:val="fr-FR"/>
        </w:rPr>
        <w:t>e</w:t>
      </w:r>
      <w:r w:rsidRPr="0032190F">
        <w:rPr>
          <w:lang w:val="fr-FR"/>
        </w:rPr>
        <w:t xml:space="preserve"> aec  (BIB Dedet et al. in BIB 2117)</w:t>
      </w:r>
    </w:p>
    <w:p w14:paraId="0F2E98F5" w14:textId="77777777" w:rsidR="005B43BF" w:rsidRPr="0032190F" w:rsidRDefault="005B43BF" w:rsidP="002F7FDE">
      <w:pPr>
        <w:rPr>
          <w:lang w:val="fr-FR"/>
        </w:rPr>
      </w:pPr>
    </w:p>
    <w:p w14:paraId="09AEA58E" w14:textId="77777777" w:rsidR="00121375" w:rsidRPr="0032190F" w:rsidRDefault="00121375" w:rsidP="00426FF9">
      <w:pPr>
        <w:pStyle w:val="Heading1"/>
      </w:pPr>
      <w:r w:rsidRPr="0032190F">
        <w:t>LILAS (CLOS DES)</w:t>
      </w:r>
    </w:p>
    <w:p w14:paraId="0C11F50E" w14:textId="77777777" w:rsidR="00121375" w:rsidRPr="0032190F" w:rsidRDefault="00121375" w:rsidP="005B43BF">
      <w:pPr>
        <w:jc w:val="both"/>
        <w:rPr>
          <w:lang w:val="fr-FR"/>
        </w:rPr>
      </w:pPr>
      <w:r w:rsidRPr="0032190F">
        <w:rPr>
          <w:lang w:val="fr-FR"/>
        </w:rPr>
        <w:t>Le Clos des Lilas à Eterville (16) montre un enclos funéraire circulaire composé d’une fosse circulaire entourée de trous de poteaux (BIB I. Jahier et al. in BIB 2117) un enclos rectangulaire (BIB I. Jahier et al. in BIB 2117)</w:t>
      </w:r>
    </w:p>
    <w:p w14:paraId="27F2E3F8" w14:textId="77777777" w:rsidR="00121375" w:rsidRPr="0032190F" w:rsidRDefault="00121375" w:rsidP="002F7FDE">
      <w:pPr>
        <w:rPr>
          <w:lang w:val="fr-FR"/>
        </w:rPr>
      </w:pPr>
    </w:p>
    <w:p w14:paraId="2C205851" w14:textId="77777777" w:rsidR="00121375" w:rsidRPr="0032190F" w:rsidRDefault="00121375" w:rsidP="00426FF9">
      <w:pPr>
        <w:pStyle w:val="Heading1"/>
      </w:pPr>
      <w:r w:rsidRPr="0032190F">
        <w:t>CHAMP VALLEE</w:t>
      </w:r>
    </w:p>
    <w:p w14:paraId="6FE8F03E" w14:textId="77777777" w:rsidR="00121375" w:rsidRPr="0032190F" w:rsidRDefault="00121375" w:rsidP="002F7FDE">
      <w:pPr>
        <w:rPr>
          <w:lang w:val="fr-FR"/>
        </w:rPr>
      </w:pPr>
      <w:r w:rsidRPr="0032190F">
        <w:rPr>
          <w:lang w:val="fr-FR"/>
        </w:rPr>
        <w:t>Le Champs Vallée montre une série d’enclos funéraires circulaires agglomérés (BIB I. Jahier et al. in BIB 2117)</w:t>
      </w:r>
    </w:p>
    <w:p w14:paraId="56556C0A" w14:textId="77777777" w:rsidR="00121375" w:rsidRPr="0032190F" w:rsidRDefault="00121375" w:rsidP="002F7FDE">
      <w:pPr>
        <w:rPr>
          <w:lang w:val="fr-FR"/>
        </w:rPr>
      </w:pPr>
    </w:p>
    <w:p w14:paraId="261E9CAB" w14:textId="77777777" w:rsidR="00121375" w:rsidRPr="0032190F" w:rsidRDefault="00121375" w:rsidP="00426FF9">
      <w:pPr>
        <w:pStyle w:val="Heading1"/>
      </w:pPr>
      <w:r w:rsidRPr="0032190F">
        <w:t>GROS GUIGNON</w:t>
      </w:r>
    </w:p>
    <w:p w14:paraId="7F6D0836" w14:textId="77777777" w:rsidR="00121375" w:rsidRPr="0032190F" w:rsidRDefault="00121375" w:rsidP="002F7FDE">
      <w:pPr>
        <w:rPr>
          <w:lang w:val="fr-FR"/>
        </w:rPr>
      </w:pPr>
      <w:r w:rsidRPr="0032190F">
        <w:rPr>
          <w:lang w:val="fr-FR"/>
        </w:rPr>
        <w:t>Le Gros Guignon à Savigné (86) a livré une tombe à char (BIB I. Jahier et al. in BIB 2117)</w:t>
      </w:r>
    </w:p>
    <w:p w14:paraId="14E0F362" w14:textId="77777777" w:rsidR="00121375" w:rsidRPr="0032190F" w:rsidRDefault="00121375" w:rsidP="002F7FDE">
      <w:pPr>
        <w:rPr>
          <w:lang w:val="fr-FR"/>
        </w:rPr>
      </w:pPr>
    </w:p>
    <w:p w14:paraId="14E5C282" w14:textId="77777777" w:rsidR="00121375" w:rsidRPr="0032190F" w:rsidRDefault="00121375" w:rsidP="00426FF9">
      <w:pPr>
        <w:pStyle w:val="Heading1"/>
      </w:pPr>
      <w:r w:rsidRPr="0032190F">
        <w:t>TERRIER DE LA FADE</w:t>
      </w:r>
    </w:p>
    <w:p w14:paraId="4D63A8C7" w14:textId="77777777" w:rsidR="00121375" w:rsidRPr="0032190F" w:rsidRDefault="00121375" w:rsidP="002F7FDE">
      <w:pPr>
        <w:rPr>
          <w:lang w:val="fr-FR"/>
        </w:rPr>
      </w:pPr>
      <w:r w:rsidRPr="0032190F">
        <w:rPr>
          <w:lang w:val="fr-FR"/>
        </w:rPr>
        <w:t>Le Terrier de la Fade à Courcoury (17) a liré un tumulus (BIB I. Jahier et al. in BIB 2117)</w:t>
      </w:r>
    </w:p>
    <w:p w14:paraId="034EB2F0" w14:textId="77777777" w:rsidR="00121375" w:rsidRPr="0032190F" w:rsidRDefault="00121375" w:rsidP="002F7FDE">
      <w:pPr>
        <w:rPr>
          <w:lang w:val="fr-FR"/>
        </w:rPr>
      </w:pPr>
    </w:p>
    <w:p w14:paraId="7D335017" w14:textId="77777777" w:rsidR="00121375" w:rsidRPr="0032190F" w:rsidRDefault="00121375" w:rsidP="00426FF9">
      <w:pPr>
        <w:pStyle w:val="Heading1"/>
      </w:pPr>
      <w:r w:rsidRPr="0032190F">
        <w:t>MOHANNA</w:t>
      </w:r>
    </w:p>
    <w:p w14:paraId="34947752" w14:textId="77777777" w:rsidR="00121375" w:rsidRPr="0032190F" w:rsidRDefault="00121375" w:rsidP="002F7FDE">
      <w:pPr>
        <w:rPr>
          <w:lang w:val="fr-FR"/>
        </w:rPr>
      </w:pPr>
      <w:r w:rsidRPr="0032190F">
        <w:rPr>
          <w:lang w:val="fr-FR"/>
        </w:rPr>
        <w:t>Le site de Mohanna à Brière a livré des enclos rectangulaires jumelés (BIB I. Jahier et al. in BIB 2117)</w:t>
      </w:r>
    </w:p>
    <w:p w14:paraId="3EB26406" w14:textId="77777777" w:rsidR="00121375" w:rsidRPr="0032190F" w:rsidRDefault="00121375" w:rsidP="002F7FDE">
      <w:pPr>
        <w:rPr>
          <w:lang w:val="fr-FR"/>
        </w:rPr>
      </w:pPr>
    </w:p>
    <w:p w14:paraId="5CB40ED9" w14:textId="77777777" w:rsidR="00121375" w:rsidRPr="0032190F" w:rsidRDefault="00121375" w:rsidP="00426FF9">
      <w:pPr>
        <w:pStyle w:val="Heading1"/>
      </w:pPr>
      <w:r w:rsidRPr="0032190F">
        <w:lastRenderedPageBreak/>
        <w:t>CASTELL HENLYSS</w:t>
      </w:r>
    </w:p>
    <w:p w14:paraId="02AA7E6A" w14:textId="77777777" w:rsidR="00121375" w:rsidRPr="0032190F" w:rsidRDefault="00121375" w:rsidP="002F7FDE">
      <w:pPr>
        <w:rPr>
          <w:lang w:val="fr-FR"/>
        </w:rPr>
      </w:pPr>
      <w:r w:rsidRPr="0032190F">
        <w:rPr>
          <w:lang w:val="fr-FR"/>
        </w:rPr>
        <w:t xml:space="preserve">Dans ce site du Pays de Galles, comme c’est généralement le cas dans le Sud de l’Angleterre, pour l’âge du Fer, l’habitat est circulaire et les différentes structures funéraires (enclos, etc.) sont rectangulaires avec une prédilection pour les formes carrées, il sont généralement concentrés au centre des </w:t>
      </w:r>
      <w:r w:rsidRPr="0032190F">
        <w:rPr>
          <w:i/>
          <w:lang w:val="fr-FR"/>
        </w:rPr>
        <w:t>hillforts</w:t>
      </w:r>
      <w:r w:rsidRPr="0032190F">
        <w:rPr>
          <w:lang w:val="fr-FR"/>
        </w:rPr>
        <w:t xml:space="preserve"> (BIB A. Fitzpatrick et al. in BIB 2117)</w:t>
      </w:r>
    </w:p>
    <w:p w14:paraId="61C06B58" w14:textId="77777777" w:rsidR="003F7688" w:rsidRPr="0032190F" w:rsidRDefault="003F7688" w:rsidP="002F7FDE">
      <w:pPr>
        <w:rPr>
          <w:lang w:val="fr-FR"/>
        </w:rPr>
      </w:pPr>
    </w:p>
    <w:p w14:paraId="2DE2E9B6" w14:textId="77777777" w:rsidR="003F7688" w:rsidRPr="0032190F" w:rsidRDefault="003F7688" w:rsidP="00F23D8E">
      <w:pPr>
        <w:pStyle w:val="Heading1"/>
      </w:pPr>
      <w:bookmarkStart w:id="5298" w:name="Sit_Gawres"/>
      <w:r w:rsidRPr="0032190F">
        <w:t>GAWRES</w:t>
      </w:r>
    </w:p>
    <w:bookmarkEnd w:id="5298"/>
    <w:p w14:paraId="0C6617CC" w14:textId="77777777" w:rsidR="00F23D8E" w:rsidRDefault="00F23D8E" w:rsidP="002F7FDE">
      <w:pPr>
        <w:rPr>
          <w:lang w:val="fr-FR"/>
        </w:rPr>
      </w:pPr>
    </w:p>
    <w:p w14:paraId="752CB452" w14:textId="0EBA21FF" w:rsidR="003F7688" w:rsidRDefault="003F7688" w:rsidP="002F7FDE">
      <w:pPr>
        <w:rPr>
          <w:lang w:val="fr-FR"/>
        </w:rPr>
      </w:pPr>
      <w:r w:rsidRPr="0032190F">
        <w:rPr>
          <w:lang w:val="fr-FR"/>
        </w:rPr>
        <w:t>Le dolmen de Gawres (Pays de Galle</w:t>
      </w:r>
      <w:r w:rsidR="00490F5B" w:rsidRPr="0032190F">
        <w:rPr>
          <w:lang w:val="fr-FR"/>
        </w:rPr>
        <w:t>s</w:t>
      </w:r>
      <w:r w:rsidRPr="0032190F">
        <w:rPr>
          <w:lang w:val="fr-FR"/>
        </w:rPr>
        <w:t xml:space="preserve">)  montre des lignes sinueuses et zigzags gravés qui pour J. Abelanet évoque un visage et qu'il compare aux représentations de </w:t>
      </w:r>
      <w:hyperlink r:id="rId12805" w:anchor="Sit_Chao_Redondo" w:history="1">
        <w:r w:rsidRPr="0032190F">
          <w:rPr>
            <w:rStyle w:val="Hyperlink"/>
            <w:lang w:val="fr-FR"/>
          </w:rPr>
          <w:t>Chao Redondo</w:t>
        </w:r>
      </w:hyperlink>
      <w:r w:rsidR="00490F5B" w:rsidRPr="0032190F">
        <w:rPr>
          <w:lang w:val="fr-FR"/>
        </w:rPr>
        <w:t xml:space="preserve"> (BIB 1738 fig. 34)</w:t>
      </w:r>
    </w:p>
    <w:p w14:paraId="4A1B3345" w14:textId="77777777" w:rsidR="00494247" w:rsidRDefault="00494247" w:rsidP="002F7FDE">
      <w:pPr>
        <w:rPr>
          <w:lang w:val="fr-FR"/>
        </w:rPr>
      </w:pPr>
    </w:p>
    <w:p w14:paraId="344DF5FF" w14:textId="02148E34" w:rsidR="00494247" w:rsidRDefault="00494247" w:rsidP="00494247">
      <w:pPr>
        <w:pStyle w:val="Heading1"/>
      </w:pPr>
      <w:r>
        <w:t>OXFORD</w:t>
      </w:r>
    </w:p>
    <w:p w14:paraId="3A7FAB40" w14:textId="049C4A4E" w:rsidR="00494247" w:rsidRPr="00494247" w:rsidRDefault="00494247" w:rsidP="002F7FDE">
      <w:pPr>
        <w:rPr>
          <w:i/>
          <w:iCs/>
          <w:sz w:val="20"/>
          <w:lang w:val="fr-FR"/>
        </w:rPr>
      </w:pPr>
      <w:r w:rsidRPr="00494247">
        <w:rPr>
          <w:i/>
          <w:iCs/>
          <w:sz w:val="20"/>
          <w:lang w:val="fr-FR"/>
        </w:rPr>
        <w:t>Oxford city</w:t>
      </w:r>
    </w:p>
    <w:p w14:paraId="47883FF4" w14:textId="77777777" w:rsidR="00494247" w:rsidRDefault="00494247" w:rsidP="002F7FDE">
      <w:pPr>
        <w:rPr>
          <w:lang w:val="fr-FR"/>
        </w:rPr>
      </w:pPr>
    </w:p>
    <w:p w14:paraId="2AA225DA" w14:textId="3506A066" w:rsidR="00494247" w:rsidRDefault="00494247" w:rsidP="00494247">
      <w:pPr>
        <w:rPr>
          <w:rStyle w:val="Hyperlink"/>
          <w:color w:val="000000"/>
          <w:u w:val="none"/>
          <w:lang w:val="es-ES"/>
        </w:rPr>
      </w:pPr>
      <w:r>
        <w:rPr>
          <w:rStyle w:val="Hyperlink"/>
          <w:color w:val="000000"/>
          <w:u w:val="none"/>
          <w:lang w:val="es-ES"/>
        </w:rPr>
        <w:t xml:space="preserve">Fondation de la </w:t>
      </w:r>
      <w:r w:rsidRPr="00AE7721">
        <w:rPr>
          <w:rStyle w:val="Hyperlink"/>
          <w:i/>
          <w:iCs/>
          <w:color w:val="000000"/>
          <w:u w:val="none"/>
          <w:lang w:val="es-ES"/>
        </w:rPr>
        <w:t>Bodleian library</w:t>
      </w:r>
      <w:r>
        <w:rPr>
          <w:rStyle w:val="Hyperlink"/>
          <w:color w:val="000000"/>
          <w:u w:val="none"/>
          <w:lang w:val="es-ES"/>
        </w:rPr>
        <w:t xml:space="preserve"> en 1601 (Musée des Sciences, Oxford)</w:t>
      </w:r>
    </w:p>
    <w:p w14:paraId="119C0CC2" w14:textId="77777777" w:rsidR="00494247" w:rsidRDefault="00494247" w:rsidP="002F7FDE">
      <w:pPr>
        <w:rPr>
          <w:lang w:val="fr-FR"/>
        </w:rPr>
      </w:pPr>
    </w:p>
    <w:p w14:paraId="15B6E70A" w14:textId="24CA3557" w:rsidR="00E93117" w:rsidRDefault="00E93117" w:rsidP="002F7FDE">
      <w:pPr>
        <w:rPr>
          <w:lang w:val="fr-FR"/>
        </w:rPr>
      </w:pPr>
    </w:p>
    <w:p w14:paraId="7C6D01C0" w14:textId="0D27DB51" w:rsidR="00E93117" w:rsidRDefault="00E93117" w:rsidP="00E93117">
      <w:pPr>
        <w:pStyle w:val="Heading1"/>
      </w:pPr>
      <w:r>
        <w:t>OXFORD</w:t>
      </w:r>
      <w:r w:rsidR="00494247">
        <w:t xml:space="preserve"> (REGION)</w:t>
      </w:r>
    </w:p>
    <w:p w14:paraId="4F0E9963" w14:textId="678EC013" w:rsidR="00121375" w:rsidRDefault="00121375" w:rsidP="002F7FDE">
      <w:pPr>
        <w:rPr>
          <w:lang w:val="fr-FR"/>
        </w:rPr>
      </w:pPr>
    </w:p>
    <w:p w14:paraId="192705DE" w14:textId="77777777" w:rsidR="00AE3DE7" w:rsidRDefault="00E93117" w:rsidP="002F7FDE">
      <w:pPr>
        <w:rPr>
          <w:lang w:val="fr-FR"/>
        </w:rPr>
      </w:pPr>
      <w:r>
        <w:rPr>
          <w:lang w:val="fr-FR"/>
        </w:rPr>
        <w:t xml:space="preserve">Région d' Oxford, </w:t>
      </w:r>
      <w:r w:rsidRPr="00E93117">
        <w:rPr>
          <w:lang w:val="fr-FR"/>
        </w:rPr>
        <w:t>Sud de l'Angleterre</w:t>
      </w:r>
      <w:r>
        <w:rPr>
          <w:lang w:val="fr-FR"/>
        </w:rPr>
        <w:t xml:space="preserve">. </w:t>
      </w:r>
    </w:p>
    <w:p w14:paraId="169825EC" w14:textId="77777777" w:rsidR="00AE3DE7" w:rsidRDefault="00AE3DE7" w:rsidP="002F7FDE">
      <w:pPr>
        <w:rPr>
          <w:lang w:val="fr-FR"/>
        </w:rPr>
      </w:pPr>
    </w:p>
    <w:p w14:paraId="49D1638C" w14:textId="2D0A5683" w:rsidR="00AE3DE7" w:rsidRDefault="00AE3DE7" w:rsidP="00AE3DE7">
      <w:pPr>
        <w:pStyle w:val="Heading2"/>
      </w:pPr>
      <w:r>
        <w:t>périodisation</w:t>
      </w:r>
    </w:p>
    <w:p w14:paraId="6592563F" w14:textId="77777777" w:rsidR="00AE3DE7" w:rsidRDefault="00AE3DE7" w:rsidP="002F7FDE">
      <w:pPr>
        <w:rPr>
          <w:lang w:val="fr-FR"/>
        </w:rPr>
      </w:pPr>
    </w:p>
    <w:p w14:paraId="41ECA82B" w14:textId="251511D7" w:rsidR="00AE3DE7" w:rsidRDefault="00AE3DE7" w:rsidP="00AE3DE7">
      <w:pPr>
        <w:pStyle w:val="Heading3"/>
      </w:pPr>
      <w:r>
        <w:t>Antiquité tardive</w:t>
      </w:r>
    </w:p>
    <w:p w14:paraId="5376E249" w14:textId="77777777" w:rsidR="00AE3DE7" w:rsidRPr="00E93117" w:rsidRDefault="00AE3DE7" w:rsidP="00AE3DE7">
      <w:pPr>
        <w:rPr>
          <w:i/>
          <w:iCs/>
          <w:sz w:val="20"/>
          <w:lang w:val="fr-FR"/>
        </w:rPr>
      </w:pPr>
      <w:bookmarkStart w:id="5299" w:name="Sit_Oxford_Kilns"/>
      <w:r w:rsidRPr="00E93117">
        <w:rPr>
          <w:i/>
          <w:iCs/>
          <w:sz w:val="20"/>
          <w:lang w:val="fr-FR"/>
        </w:rPr>
        <w:t>Oxford kilns</w:t>
      </w:r>
    </w:p>
    <w:bookmarkEnd w:id="5299"/>
    <w:p w14:paraId="1F37BD45" w14:textId="77777777" w:rsidR="00AE3DE7" w:rsidRDefault="00AE3DE7" w:rsidP="002F7FDE">
      <w:pPr>
        <w:rPr>
          <w:lang w:val="fr-FR"/>
        </w:rPr>
      </w:pPr>
    </w:p>
    <w:p w14:paraId="6A6B93B5" w14:textId="00E4D37F" w:rsidR="00E93117" w:rsidRDefault="00E93117" w:rsidP="002F7FDE">
      <w:pPr>
        <w:rPr>
          <w:lang w:val="fr-FR" w:eastAsia="en-GB"/>
        </w:rPr>
      </w:pPr>
      <w:r>
        <w:rPr>
          <w:lang w:val="fr-FR"/>
        </w:rPr>
        <w:t>Lieu de production des céramique</w:t>
      </w:r>
      <w:r w:rsidR="00912915">
        <w:rPr>
          <w:lang w:val="fr-FR"/>
        </w:rPr>
        <w:t>s</w:t>
      </w:r>
      <w:r>
        <w:rPr>
          <w:lang w:val="fr-FR"/>
        </w:rPr>
        <w:t xml:space="preserve"> d' </w:t>
      </w:r>
      <w:bookmarkStart w:id="5300" w:name="_Hlk122598729"/>
      <w:r>
        <w:rPr>
          <w:lang w:eastAsia="en-GB"/>
        </w:rPr>
        <w:fldChar w:fldCharType="begin"/>
      </w:r>
      <w:r w:rsidRPr="00E93117">
        <w:rPr>
          <w:lang w:val="fr-FR" w:eastAsia="en-GB"/>
        </w:rPr>
        <w:instrText>HYPERLINK "C:\\Users\\Thomas Huet\\Desktop\\Documentation archéologique liée à la thèse\\Cultures.docx" \l "Cul_Oxford"</w:instrText>
      </w:r>
      <w:r>
        <w:rPr>
          <w:lang w:eastAsia="en-GB"/>
        </w:rPr>
      </w:r>
      <w:r>
        <w:rPr>
          <w:lang w:eastAsia="en-GB"/>
        </w:rPr>
        <w:fldChar w:fldCharType="separate"/>
      </w:r>
      <w:r w:rsidRPr="00E93117">
        <w:rPr>
          <w:rStyle w:val="Hyperlink"/>
          <w:lang w:val="fr-FR" w:eastAsia="en-GB"/>
        </w:rPr>
        <w:t>Oxford</w:t>
      </w:r>
      <w:r>
        <w:rPr>
          <w:lang w:eastAsia="en-GB"/>
        </w:rPr>
        <w:fldChar w:fldCharType="end"/>
      </w:r>
      <w:bookmarkEnd w:id="5300"/>
      <w:r w:rsidR="00912915" w:rsidRPr="00912915">
        <w:rPr>
          <w:lang w:val="fr-FR" w:eastAsia="en-GB"/>
        </w:rPr>
        <w:t xml:space="preserve">. </w:t>
      </w:r>
      <w:r w:rsidR="00912915">
        <w:rPr>
          <w:lang w:val="fr-FR" w:eastAsia="en-GB"/>
        </w:rPr>
        <w:t>Centre important</w:t>
      </w:r>
      <w:r w:rsidRPr="00E93117">
        <w:rPr>
          <w:lang w:val="fr-FR" w:eastAsia="en-GB"/>
        </w:rPr>
        <w:t xml:space="preserve"> </w:t>
      </w:r>
      <w:r w:rsidR="00912915">
        <w:rPr>
          <w:lang w:val="fr-FR" w:eastAsia="en-GB"/>
        </w:rPr>
        <w:t xml:space="preserve">≠ </w:t>
      </w:r>
      <w:bookmarkStart w:id="5301" w:name="_Hlk122593985"/>
      <w:r w:rsidR="00912915">
        <w:rPr>
          <w:lang w:val="en-GB" w:eastAsia="en-GB"/>
        </w:rPr>
        <w:fldChar w:fldCharType="begin"/>
      </w:r>
      <w:r w:rsidR="00912915" w:rsidRPr="006F6A73">
        <w:rPr>
          <w:lang w:val="fr-FR" w:eastAsia="en-GB"/>
        </w:rPr>
        <w:instrText>HYPERLINK "C:\\Users\\Thomas Huet\\Desktop\\Documentation archéologique liée à la thèse\\Sites.docx" \l "Sit_NewForest_Kilns"</w:instrText>
      </w:r>
      <w:r w:rsidR="00912915">
        <w:rPr>
          <w:lang w:val="en-GB" w:eastAsia="en-GB"/>
        </w:rPr>
      </w:r>
      <w:r w:rsidR="00912915">
        <w:rPr>
          <w:lang w:val="en-GB" w:eastAsia="en-GB"/>
        </w:rPr>
        <w:fldChar w:fldCharType="separate"/>
      </w:r>
      <w:r w:rsidR="00912915" w:rsidRPr="006F6A73">
        <w:rPr>
          <w:rStyle w:val="Hyperlink"/>
          <w:lang w:val="fr-FR" w:eastAsia="en-GB"/>
        </w:rPr>
        <w:t>New Forest kilns</w:t>
      </w:r>
      <w:bookmarkEnd w:id="5301"/>
      <w:r w:rsidR="00912915">
        <w:rPr>
          <w:lang w:val="en-GB" w:eastAsia="en-GB"/>
        </w:rPr>
        <w:fldChar w:fldCharType="end"/>
      </w:r>
      <w:r w:rsidR="00912915" w:rsidRPr="006F6A73">
        <w:rPr>
          <w:lang w:val="fr-FR" w:eastAsia="en-GB"/>
        </w:rPr>
        <w:t xml:space="preserve"> </w:t>
      </w:r>
      <w:r w:rsidRPr="00E93117">
        <w:rPr>
          <w:lang w:val="fr-FR" w:eastAsia="en-GB"/>
        </w:rPr>
        <w:t>(BIB 3588)</w:t>
      </w:r>
    </w:p>
    <w:p w14:paraId="3A3504B5" w14:textId="1F0277A3" w:rsidR="000D10BC" w:rsidRDefault="000D10BC" w:rsidP="002F7FDE">
      <w:pPr>
        <w:rPr>
          <w:lang w:val="fr-FR" w:eastAsia="en-GB"/>
        </w:rPr>
      </w:pPr>
    </w:p>
    <w:p w14:paraId="3CB46090" w14:textId="55F3CFED" w:rsidR="000D10BC" w:rsidRDefault="000D10BC" w:rsidP="002F7FDE">
      <w:pPr>
        <w:rPr>
          <w:lang w:val="fr-FR" w:eastAsia="en-GB"/>
        </w:rPr>
      </w:pPr>
      <w:r>
        <w:rPr>
          <w:lang w:val="fr-FR" w:eastAsia="en-GB"/>
        </w:rPr>
        <w:t xml:space="preserve">v. </w:t>
      </w:r>
      <w:hyperlink r:id="rId12806" w:anchor="CASE_Postdoc_OxfordPots" w:history="1">
        <w:r w:rsidRPr="006F6A73">
          <w:rPr>
            <w:rStyle w:val="Hyperlink"/>
            <w:lang w:val="fr-FR"/>
          </w:rPr>
          <w:t>OxfordPots</w:t>
        </w:r>
      </w:hyperlink>
    </w:p>
    <w:p w14:paraId="68E88EBB" w14:textId="386EC25E" w:rsidR="00D9161E" w:rsidRDefault="00D9161E" w:rsidP="002F7FDE">
      <w:pPr>
        <w:rPr>
          <w:lang w:val="fr-FR" w:eastAsia="en-GB"/>
        </w:rPr>
      </w:pPr>
    </w:p>
    <w:p w14:paraId="64C45C6A" w14:textId="32531236" w:rsidR="00AE3DE7" w:rsidRDefault="00AE3DE7" w:rsidP="00AE3DE7">
      <w:pPr>
        <w:pStyle w:val="Heading3"/>
      </w:pPr>
      <w:r>
        <w:t>Moyen-Age</w:t>
      </w:r>
    </w:p>
    <w:p w14:paraId="3EAC8B39" w14:textId="77777777" w:rsidR="00AE3DE7" w:rsidRDefault="00AE3DE7" w:rsidP="002F7FDE">
      <w:pPr>
        <w:rPr>
          <w:lang w:val="fr-FR" w:eastAsia="en-GB"/>
        </w:rPr>
      </w:pPr>
    </w:p>
    <w:p w14:paraId="45ADA9AC" w14:textId="77777777" w:rsidR="00AE3DE7" w:rsidRDefault="00AE3DE7" w:rsidP="00AE3DE7">
      <w:pPr>
        <w:jc w:val="both"/>
        <w:rPr>
          <w:lang w:val="fr-FR"/>
        </w:rPr>
      </w:pPr>
      <w:r>
        <w:rPr>
          <w:lang w:val="fr-FR"/>
        </w:rPr>
        <w:t>Une des plus ancienne université (Musée des Sciences d' Oxford)</w:t>
      </w:r>
    </w:p>
    <w:p w14:paraId="450302C5" w14:textId="77777777" w:rsidR="00AE3DE7" w:rsidRDefault="00AE3DE7" w:rsidP="002F7FDE">
      <w:pPr>
        <w:rPr>
          <w:lang w:val="fr-FR" w:eastAsia="en-GB"/>
        </w:rPr>
      </w:pPr>
    </w:p>
    <w:p w14:paraId="0C235828" w14:textId="6EA671D3" w:rsidR="00D9161E" w:rsidRDefault="00D9161E" w:rsidP="00D9161E">
      <w:pPr>
        <w:pStyle w:val="Heading1"/>
      </w:pPr>
      <w:bookmarkStart w:id="5302" w:name="Sit_Richborough"/>
      <w:r>
        <w:t>RICHBOROUGH</w:t>
      </w:r>
    </w:p>
    <w:bookmarkEnd w:id="5302"/>
    <w:p w14:paraId="2884F203" w14:textId="0819D6B3" w:rsidR="00D9161E" w:rsidRDefault="00D9161E" w:rsidP="002F7FDE">
      <w:pPr>
        <w:rPr>
          <w:lang w:val="fr-FR" w:eastAsia="en-GB"/>
        </w:rPr>
      </w:pPr>
    </w:p>
    <w:p w14:paraId="3DBE1E7D" w14:textId="77777777" w:rsidR="00D9161E" w:rsidRDefault="00D9161E" w:rsidP="00D9161E">
      <w:pPr>
        <w:rPr>
          <w:lang w:val="fr-FR"/>
        </w:rPr>
      </w:pPr>
      <w:r>
        <w:rPr>
          <w:lang w:val="fr-FR"/>
        </w:rPr>
        <w:t>Au 4</w:t>
      </w:r>
      <w:r w:rsidRPr="00F23D8E">
        <w:rPr>
          <w:vertAlign w:val="superscript"/>
          <w:lang w:val="fr-FR"/>
        </w:rPr>
        <w:t>e</w:t>
      </w:r>
      <w:r>
        <w:rPr>
          <w:lang w:val="fr-FR"/>
        </w:rPr>
        <w:t xml:space="preserve"> s. AD, céramique d' </w:t>
      </w:r>
      <w:hyperlink r:id="rId12807" w:anchor="Cul_Oxford" w:history="1">
        <w:r w:rsidRPr="00D9161E">
          <w:rPr>
            <w:rStyle w:val="Hyperlink"/>
            <w:lang w:val="fr-FR" w:eastAsia="en-GB"/>
          </w:rPr>
          <w:t>Oxford</w:t>
        </w:r>
      </w:hyperlink>
      <w:r w:rsidRPr="00D9161E">
        <w:rPr>
          <w:lang w:val="fr-FR" w:eastAsia="en-GB"/>
        </w:rPr>
        <w:t xml:space="preserve"> </w:t>
      </w:r>
      <w:r>
        <w:rPr>
          <w:lang w:val="fr-FR" w:eastAsia="en-GB"/>
        </w:rPr>
        <w:t xml:space="preserve">sur-représentée </w:t>
      </w:r>
      <w:r w:rsidRPr="00D9161E">
        <w:rPr>
          <w:lang w:val="fr-FR" w:eastAsia="en-GB"/>
        </w:rPr>
        <w:t>(BIB 3588)</w:t>
      </w:r>
    </w:p>
    <w:p w14:paraId="624E4F4A" w14:textId="44797765" w:rsidR="00D9161E" w:rsidRDefault="00D9161E" w:rsidP="002F7FDE">
      <w:pPr>
        <w:rPr>
          <w:lang w:val="fr-FR" w:eastAsia="en-GB"/>
        </w:rPr>
      </w:pPr>
    </w:p>
    <w:p w14:paraId="02E62819" w14:textId="77777777" w:rsidR="00D9161E" w:rsidRDefault="00D9161E" w:rsidP="002F7FDE">
      <w:pPr>
        <w:rPr>
          <w:lang w:val="fr-FR" w:eastAsia="en-GB"/>
        </w:rPr>
      </w:pPr>
    </w:p>
    <w:p w14:paraId="699EC511" w14:textId="44D4B693" w:rsidR="00D9161E" w:rsidRDefault="00D9161E" w:rsidP="00D9161E">
      <w:pPr>
        <w:pStyle w:val="Heading1"/>
      </w:pPr>
      <w:bookmarkStart w:id="5303" w:name="Sit_Canterbury"/>
      <w:r>
        <w:t>CANTERBURY</w:t>
      </w:r>
    </w:p>
    <w:bookmarkEnd w:id="5303"/>
    <w:p w14:paraId="2F6D0A8F" w14:textId="053ACBAC" w:rsidR="00D9161E" w:rsidRDefault="00D9161E" w:rsidP="002F7FDE">
      <w:pPr>
        <w:rPr>
          <w:lang w:val="fr-FR"/>
        </w:rPr>
      </w:pPr>
    </w:p>
    <w:p w14:paraId="3BA4300B" w14:textId="29DADF77" w:rsidR="00D9161E" w:rsidRDefault="00D9161E" w:rsidP="002F7FDE">
      <w:pPr>
        <w:rPr>
          <w:lang w:val="fr-FR"/>
        </w:rPr>
      </w:pPr>
      <w:r>
        <w:rPr>
          <w:lang w:val="fr-FR"/>
        </w:rPr>
        <w:t>Au 4</w:t>
      </w:r>
      <w:r w:rsidRPr="00F23D8E">
        <w:rPr>
          <w:vertAlign w:val="superscript"/>
          <w:lang w:val="fr-FR"/>
        </w:rPr>
        <w:t>e</w:t>
      </w:r>
      <w:r>
        <w:rPr>
          <w:lang w:val="fr-FR"/>
        </w:rPr>
        <w:t xml:space="preserve"> s. AD, céramique d' </w:t>
      </w:r>
      <w:hyperlink r:id="rId12808" w:anchor="Cul_Oxford" w:history="1">
        <w:r w:rsidRPr="00D9161E">
          <w:rPr>
            <w:rStyle w:val="Hyperlink"/>
            <w:lang w:val="fr-FR" w:eastAsia="en-GB"/>
          </w:rPr>
          <w:t>Oxford</w:t>
        </w:r>
      </w:hyperlink>
      <w:r w:rsidRPr="00D9161E">
        <w:rPr>
          <w:lang w:val="fr-FR" w:eastAsia="en-GB"/>
        </w:rPr>
        <w:t xml:space="preserve"> </w:t>
      </w:r>
      <w:r>
        <w:rPr>
          <w:lang w:val="fr-FR" w:eastAsia="en-GB"/>
        </w:rPr>
        <w:t xml:space="preserve">sur-représentée </w:t>
      </w:r>
      <w:r w:rsidRPr="00D9161E">
        <w:rPr>
          <w:lang w:val="fr-FR" w:eastAsia="en-GB"/>
        </w:rPr>
        <w:t>(BIB 3588)</w:t>
      </w:r>
      <w:r w:rsidR="005F37CB">
        <w:rPr>
          <w:lang w:val="fr-FR" w:eastAsia="en-GB"/>
        </w:rPr>
        <w:t xml:space="preserve">. En 1170, mort de St Thomas Beckett (300 ans de pèlerinage) </w:t>
      </w:r>
      <w:r w:rsidR="005F37CB">
        <w:rPr>
          <w:lang w:val="fr-FR"/>
        </w:rPr>
        <w:t>(Musée de Londres, 2023)</w:t>
      </w:r>
    </w:p>
    <w:p w14:paraId="12AFE9F3" w14:textId="3D26DAD0" w:rsidR="00E93117" w:rsidRDefault="00E93117" w:rsidP="002F7FDE">
      <w:pPr>
        <w:rPr>
          <w:lang w:val="fr-FR"/>
        </w:rPr>
      </w:pPr>
    </w:p>
    <w:p w14:paraId="16A530A9" w14:textId="7226A8F0" w:rsidR="00E93117" w:rsidRDefault="00E93117" w:rsidP="00E93117">
      <w:pPr>
        <w:pStyle w:val="Heading1"/>
      </w:pPr>
      <w:r>
        <w:t>NEW FOREST</w:t>
      </w:r>
    </w:p>
    <w:p w14:paraId="381889FF" w14:textId="30681B27" w:rsidR="00E93117" w:rsidRPr="00E93117" w:rsidRDefault="00E93117" w:rsidP="002F7FDE">
      <w:pPr>
        <w:rPr>
          <w:i/>
          <w:iCs/>
          <w:sz w:val="20"/>
          <w:lang w:val="fr-FR"/>
        </w:rPr>
      </w:pPr>
      <w:bookmarkStart w:id="5304" w:name="Sit_NewForest_Kilns"/>
      <w:r w:rsidRPr="00912915">
        <w:rPr>
          <w:i/>
          <w:iCs/>
          <w:sz w:val="20"/>
          <w:lang w:val="fr-FR" w:eastAsia="en-GB"/>
        </w:rPr>
        <w:t>New Forest kilns</w:t>
      </w:r>
    </w:p>
    <w:bookmarkEnd w:id="5304"/>
    <w:p w14:paraId="2B8BDD96" w14:textId="1B5A7D12" w:rsidR="00E93117" w:rsidRDefault="00E93117" w:rsidP="002F7FDE">
      <w:pPr>
        <w:rPr>
          <w:lang w:val="fr-FR"/>
        </w:rPr>
      </w:pPr>
    </w:p>
    <w:p w14:paraId="445DDB48" w14:textId="2D80A556" w:rsidR="00E93117" w:rsidRDefault="00E93117" w:rsidP="00E93117">
      <w:pPr>
        <w:rPr>
          <w:lang w:val="fr-FR"/>
        </w:rPr>
      </w:pPr>
      <w:r>
        <w:rPr>
          <w:lang w:val="fr-FR"/>
        </w:rPr>
        <w:t xml:space="preserve">Région de New Forest, </w:t>
      </w:r>
      <w:r w:rsidRPr="00912915">
        <w:rPr>
          <w:lang w:val="fr-FR"/>
        </w:rPr>
        <w:t>Sud de l'Angleterre</w:t>
      </w:r>
      <w:r>
        <w:rPr>
          <w:lang w:val="fr-FR"/>
        </w:rPr>
        <w:t xml:space="preserve">. Lieu de production des céramique de </w:t>
      </w:r>
      <w:hyperlink r:id="rId12809" w:anchor="Cul_NewForest" w:history="1">
        <w:r w:rsidRPr="00E93117">
          <w:rPr>
            <w:rStyle w:val="Hyperlink"/>
            <w:lang w:val="fr-FR" w:eastAsia="en-GB"/>
          </w:rPr>
          <w:t>New Forest</w:t>
        </w:r>
      </w:hyperlink>
      <w:r w:rsidR="00912915" w:rsidRPr="00912915">
        <w:rPr>
          <w:lang w:val="fr-FR" w:eastAsia="en-GB"/>
        </w:rPr>
        <w:t xml:space="preserve">. </w:t>
      </w:r>
      <w:r w:rsidR="00912915">
        <w:rPr>
          <w:lang w:val="fr-FR" w:eastAsia="en-GB"/>
        </w:rPr>
        <w:t>Centre relativement peu important</w:t>
      </w:r>
      <w:r w:rsidRPr="00E93117">
        <w:rPr>
          <w:lang w:val="fr-FR" w:eastAsia="en-GB"/>
        </w:rPr>
        <w:t xml:space="preserve"> </w:t>
      </w:r>
      <w:r w:rsidR="00912915">
        <w:rPr>
          <w:lang w:val="fr-FR" w:eastAsia="en-GB"/>
        </w:rPr>
        <w:t xml:space="preserve">≠ </w:t>
      </w:r>
      <w:hyperlink r:id="rId12810" w:anchor="Sit_Oxford_Kilns" w:history="1">
        <w:r w:rsidR="00912915" w:rsidRPr="006F6A73">
          <w:rPr>
            <w:rStyle w:val="Hyperlink"/>
            <w:lang w:val="fr-FR" w:eastAsia="en-GB"/>
          </w:rPr>
          <w:t>Oxford kilns</w:t>
        </w:r>
      </w:hyperlink>
      <w:r w:rsidR="00912915" w:rsidRPr="00E93117">
        <w:rPr>
          <w:lang w:val="fr-FR" w:eastAsia="en-GB"/>
        </w:rPr>
        <w:t xml:space="preserve"> </w:t>
      </w:r>
      <w:r w:rsidRPr="00E93117">
        <w:rPr>
          <w:lang w:val="fr-FR" w:eastAsia="en-GB"/>
        </w:rPr>
        <w:t>(BIB 3588)</w:t>
      </w:r>
    </w:p>
    <w:p w14:paraId="797CD0A9" w14:textId="77777777" w:rsidR="00E93117" w:rsidRDefault="00E93117" w:rsidP="002F7FDE">
      <w:pPr>
        <w:rPr>
          <w:lang w:val="fr-FR"/>
        </w:rPr>
      </w:pPr>
    </w:p>
    <w:p w14:paraId="36309367" w14:textId="77777777" w:rsidR="00E93117" w:rsidRDefault="00E93117" w:rsidP="002F7FDE">
      <w:pPr>
        <w:rPr>
          <w:lang w:val="fr-FR"/>
        </w:rPr>
      </w:pPr>
    </w:p>
    <w:p w14:paraId="25ECE8AA" w14:textId="32E0C28F" w:rsidR="00F23D8E" w:rsidRDefault="00F23D8E" w:rsidP="00F23D8E">
      <w:pPr>
        <w:pStyle w:val="Heading1"/>
      </w:pPr>
      <w:bookmarkStart w:id="5305" w:name="Sit_London"/>
      <w:r>
        <w:t>LONDON</w:t>
      </w:r>
    </w:p>
    <w:bookmarkEnd w:id="5305"/>
    <w:p w14:paraId="7394A7B6" w14:textId="036EDD8E" w:rsidR="00F23D8E" w:rsidRPr="00F23D8E" w:rsidRDefault="00F23D8E" w:rsidP="002F7FDE">
      <w:pPr>
        <w:rPr>
          <w:sz w:val="20"/>
          <w:lang w:val="fr-FR"/>
        </w:rPr>
      </w:pPr>
      <w:r w:rsidRPr="00F23D8E">
        <w:rPr>
          <w:sz w:val="20"/>
          <w:lang w:val="fr-FR"/>
        </w:rPr>
        <w:t>Londres</w:t>
      </w:r>
    </w:p>
    <w:p w14:paraId="61B521DD" w14:textId="26D0AD5A" w:rsidR="00F23D8E" w:rsidRDefault="00F23D8E" w:rsidP="002F7FDE">
      <w:pPr>
        <w:rPr>
          <w:lang w:val="fr-FR"/>
        </w:rPr>
      </w:pPr>
    </w:p>
    <w:p w14:paraId="2E97293E" w14:textId="61211E80" w:rsidR="00F23D8E" w:rsidRDefault="00F23D8E" w:rsidP="002F7FDE">
      <w:pPr>
        <w:rPr>
          <w:lang w:val="fr-FR"/>
        </w:rPr>
      </w:pPr>
      <w:r>
        <w:rPr>
          <w:lang w:val="fr-FR"/>
        </w:rPr>
        <w:t>Au 4</w:t>
      </w:r>
      <w:r w:rsidRPr="00F23D8E">
        <w:rPr>
          <w:vertAlign w:val="superscript"/>
          <w:lang w:val="fr-FR"/>
        </w:rPr>
        <w:t>e</w:t>
      </w:r>
      <w:r>
        <w:rPr>
          <w:lang w:val="fr-FR"/>
        </w:rPr>
        <w:t xml:space="preserve"> s.</w:t>
      </w:r>
      <w:r w:rsidR="00D9161E">
        <w:rPr>
          <w:lang w:val="fr-FR"/>
        </w:rPr>
        <w:t xml:space="preserve"> AD</w:t>
      </w:r>
      <w:r>
        <w:rPr>
          <w:lang w:val="fr-FR"/>
        </w:rPr>
        <w:t xml:space="preserve">, céramique d' </w:t>
      </w:r>
      <w:hyperlink r:id="rId12811" w:anchor="Cul_Oxford" w:history="1">
        <w:r w:rsidRPr="00D9161E">
          <w:rPr>
            <w:rStyle w:val="Hyperlink"/>
            <w:lang w:val="fr-FR" w:eastAsia="en-GB"/>
          </w:rPr>
          <w:t>Oxford</w:t>
        </w:r>
      </w:hyperlink>
      <w:r w:rsidRPr="00D9161E">
        <w:rPr>
          <w:lang w:val="fr-FR" w:eastAsia="en-GB"/>
        </w:rPr>
        <w:t xml:space="preserve"> </w:t>
      </w:r>
      <w:r w:rsidR="00D9161E">
        <w:rPr>
          <w:lang w:val="fr-FR" w:eastAsia="en-GB"/>
        </w:rPr>
        <w:t xml:space="preserve">sur-représentée </w:t>
      </w:r>
      <w:r w:rsidRPr="00D9161E">
        <w:rPr>
          <w:lang w:val="fr-FR" w:eastAsia="en-GB"/>
        </w:rPr>
        <w:t>(BIB 3588)</w:t>
      </w:r>
    </w:p>
    <w:p w14:paraId="7DBD459F" w14:textId="77777777" w:rsidR="00F23D8E" w:rsidRPr="0032190F" w:rsidRDefault="00F23D8E" w:rsidP="002F7FDE">
      <w:pPr>
        <w:rPr>
          <w:lang w:val="fr-FR"/>
        </w:rPr>
      </w:pPr>
    </w:p>
    <w:p w14:paraId="7E1F3E82" w14:textId="77777777" w:rsidR="00121375" w:rsidRPr="0032190F" w:rsidRDefault="00121375" w:rsidP="00426FF9">
      <w:pPr>
        <w:pStyle w:val="Heading1"/>
      </w:pPr>
      <w:r w:rsidRPr="0032190F">
        <w:t>HARLOW</w:t>
      </w:r>
    </w:p>
    <w:p w14:paraId="0FADEF60" w14:textId="77777777" w:rsidR="00121375" w:rsidRPr="0032190F" w:rsidRDefault="00121375" w:rsidP="002F7FDE">
      <w:pPr>
        <w:rPr>
          <w:lang w:val="fr-FR"/>
        </w:rPr>
      </w:pPr>
      <w:r w:rsidRPr="0032190F">
        <w:rPr>
          <w:lang w:val="fr-FR"/>
        </w:rPr>
        <w:t>Structures cultuelles ( ?) (</w:t>
      </w:r>
      <w:r w:rsidRPr="0032190F">
        <w:rPr>
          <w:i/>
          <w:lang w:val="fr-FR"/>
        </w:rPr>
        <w:t>Shrines</w:t>
      </w:r>
      <w:r w:rsidRPr="0032190F">
        <w:rPr>
          <w:lang w:val="fr-FR"/>
        </w:rPr>
        <w:t>) de U.-K. datées de l’âge du Fer (BIB A. Fitzpatrick et al. in BIB 2117)</w:t>
      </w:r>
    </w:p>
    <w:p w14:paraId="1EC4E9F4" w14:textId="77777777" w:rsidR="00121375" w:rsidRPr="0032190F" w:rsidRDefault="00121375" w:rsidP="002F7FDE">
      <w:pPr>
        <w:rPr>
          <w:lang w:val="fr-FR"/>
        </w:rPr>
      </w:pPr>
    </w:p>
    <w:p w14:paraId="034FF256" w14:textId="77777777" w:rsidR="00121375" w:rsidRPr="0032190F" w:rsidRDefault="00121375" w:rsidP="00426FF9">
      <w:pPr>
        <w:pStyle w:val="Heading1"/>
      </w:pPr>
      <w:r w:rsidRPr="0032190F">
        <w:t>STANSTED</w:t>
      </w:r>
    </w:p>
    <w:p w14:paraId="29E90FEB" w14:textId="77777777" w:rsidR="00F23D8E" w:rsidRDefault="00F23D8E" w:rsidP="00121375">
      <w:pPr>
        <w:rPr>
          <w:lang w:val="fr-FR"/>
        </w:rPr>
      </w:pPr>
    </w:p>
    <w:p w14:paraId="2D1085AA" w14:textId="43AB9E6A" w:rsidR="00121375" w:rsidRPr="0032190F" w:rsidRDefault="00121375" w:rsidP="00121375">
      <w:pPr>
        <w:rPr>
          <w:lang w:val="fr-FR"/>
        </w:rPr>
      </w:pPr>
      <w:r w:rsidRPr="0032190F">
        <w:rPr>
          <w:lang w:val="fr-FR"/>
        </w:rPr>
        <w:t>Structures cultuelles ( ?) (</w:t>
      </w:r>
      <w:r w:rsidRPr="0032190F">
        <w:rPr>
          <w:i/>
          <w:lang w:val="fr-FR"/>
        </w:rPr>
        <w:t>Shrines</w:t>
      </w:r>
      <w:r w:rsidRPr="0032190F">
        <w:rPr>
          <w:lang w:val="fr-FR"/>
        </w:rPr>
        <w:t>) de U.-K. datées de l’âge du Fer (BIB A. Fitzpatrick et al. in BIB 2117)</w:t>
      </w:r>
    </w:p>
    <w:p w14:paraId="6DE49BFB" w14:textId="77777777" w:rsidR="00121375" w:rsidRPr="0032190F" w:rsidRDefault="00121375" w:rsidP="002F7FDE">
      <w:pPr>
        <w:rPr>
          <w:lang w:val="fr-FR"/>
        </w:rPr>
      </w:pPr>
    </w:p>
    <w:p w14:paraId="7640D920" w14:textId="77777777" w:rsidR="00121375" w:rsidRPr="0032190F" w:rsidRDefault="00121375" w:rsidP="00426FF9">
      <w:pPr>
        <w:pStyle w:val="Heading1"/>
      </w:pPr>
      <w:r w:rsidRPr="0032190F">
        <w:t>HEATHROW</w:t>
      </w:r>
    </w:p>
    <w:p w14:paraId="30D6A506" w14:textId="77777777" w:rsidR="00121375" w:rsidRPr="0032190F" w:rsidRDefault="00121375" w:rsidP="00121375">
      <w:pPr>
        <w:rPr>
          <w:lang w:val="fr-FR"/>
        </w:rPr>
      </w:pPr>
      <w:r w:rsidRPr="0032190F">
        <w:rPr>
          <w:lang w:val="fr-FR"/>
        </w:rPr>
        <w:t>Structures cultuelles ( ?) (</w:t>
      </w:r>
      <w:r w:rsidRPr="0032190F">
        <w:rPr>
          <w:i/>
          <w:lang w:val="fr-FR"/>
        </w:rPr>
        <w:t>Shrines</w:t>
      </w:r>
      <w:r w:rsidRPr="0032190F">
        <w:rPr>
          <w:lang w:val="fr-FR"/>
        </w:rPr>
        <w:t>) de U.-K. datées de l’âge du Fer (BIB A. Fitzpatrick et al. in BIB 2117)</w:t>
      </w:r>
    </w:p>
    <w:p w14:paraId="3585AF85" w14:textId="77777777" w:rsidR="00121375" w:rsidRPr="0032190F" w:rsidRDefault="00121375" w:rsidP="002F7FDE">
      <w:pPr>
        <w:rPr>
          <w:lang w:val="fr-FR"/>
        </w:rPr>
      </w:pPr>
    </w:p>
    <w:p w14:paraId="64AB6113" w14:textId="77777777" w:rsidR="00121375" w:rsidRPr="0032190F" w:rsidRDefault="00121375" w:rsidP="00426FF9">
      <w:pPr>
        <w:pStyle w:val="Heading1"/>
      </w:pPr>
      <w:r w:rsidRPr="0032190F">
        <w:t>DANEBURY</w:t>
      </w:r>
    </w:p>
    <w:p w14:paraId="1DB7F4FD" w14:textId="77777777" w:rsidR="00121375" w:rsidRPr="0032190F" w:rsidRDefault="00121375" w:rsidP="00121375">
      <w:pPr>
        <w:rPr>
          <w:lang w:val="fr-FR"/>
        </w:rPr>
      </w:pPr>
      <w:r w:rsidRPr="0032190F">
        <w:rPr>
          <w:lang w:val="fr-FR"/>
        </w:rPr>
        <w:t>Structures cultuelles ( ?) (</w:t>
      </w:r>
      <w:r w:rsidRPr="0032190F">
        <w:rPr>
          <w:i/>
          <w:lang w:val="fr-FR"/>
        </w:rPr>
        <w:t>Shrines</w:t>
      </w:r>
      <w:r w:rsidRPr="0032190F">
        <w:rPr>
          <w:lang w:val="fr-FR"/>
        </w:rPr>
        <w:t>) de U.-K. de formes circulaire datées de l’âge du Fer (BIB A. Fitzpatrick et al. in BIB 2117)</w:t>
      </w:r>
    </w:p>
    <w:p w14:paraId="353E54A5" w14:textId="77777777" w:rsidR="00121375" w:rsidRPr="0032190F" w:rsidRDefault="00121375" w:rsidP="00121375">
      <w:pPr>
        <w:rPr>
          <w:lang w:val="fr-FR"/>
        </w:rPr>
      </w:pPr>
    </w:p>
    <w:p w14:paraId="33420367" w14:textId="77777777" w:rsidR="00121375" w:rsidRPr="0032190F" w:rsidRDefault="00121375" w:rsidP="00426FF9">
      <w:pPr>
        <w:pStyle w:val="Heading1"/>
      </w:pPr>
      <w:r w:rsidRPr="0032190F">
        <w:t>HAMPSHIRE</w:t>
      </w:r>
    </w:p>
    <w:p w14:paraId="06894882" w14:textId="77777777" w:rsidR="00121375" w:rsidRPr="0032190F" w:rsidRDefault="00121375" w:rsidP="00121375">
      <w:pPr>
        <w:rPr>
          <w:lang w:val="fr-FR"/>
        </w:rPr>
      </w:pPr>
      <w:r w:rsidRPr="0032190F">
        <w:rPr>
          <w:lang w:val="fr-FR"/>
        </w:rPr>
        <w:t>Structures cultuelles ( ?) (</w:t>
      </w:r>
      <w:r w:rsidRPr="0032190F">
        <w:rPr>
          <w:i/>
          <w:lang w:val="fr-FR"/>
        </w:rPr>
        <w:t>Shrines</w:t>
      </w:r>
      <w:r w:rsidRPr="0032190F">
        <w:rPr>
          <w:lang w:val="fr-FR"/>
        </w:rPr>
        <w:t>) de U.-K. de formes circulaire datées de l’âge du Fer (BIB A. Fitzpatrick et al. in BIB 2117)</w:t>
      </w:r>
    </w:p>
    <w:p w14:paraId="5BAF5EA5" w14:textId="77777777" w:rsidR="00121375" w:rsidRPr="0032190F" w:rsidRDefault="00121375" w:rsidP="00121375">
      <w:pPr>
        <w:rPr>
          <w:lang w:val="fr-FR"/>
        </w:rPr>
      </w:pPr>
    </w:p>
    <w:p w14:paraId="71CEBB5A" w14:textId="77777777" w:rsidR="00121375" w:rsidRPr="0032190F" w:rsidRDefault="00121375" w:rsidP="00426FF9">
      <w:pPr>
        <w:pStyle w:val="Heading1"/>
      </w:pPr>
      <w:r w:rsidRPr="0032190F">
        <w:t>HEYBRIDGE</w:t>
      </w:r>
    </w:p>
    <w:p w14:paraId="22F65C9D" w14:textId="77777777" w:rsidR="00121375" w:rsidRPr="0032190F" w:rsidRDefault="00121375" w:rsidP="00121375">
      <w:pPr>
        <w:rPr>
          <w:lang w:val="fr-FR"/>
        </w:rPr>
      </w:pPr>
      <w:r w:rsidRPr="0032190F">
        <w:rPr>
          <w:lang w:val="fr-FR"/>
        </w:rPr>
        <w:t>Essex. Structures cultuelles ( ?) (</w:t>
      </w:r>
      <w:r w:rsidRPr="0032190F">
        <w:rPr>
          <w:i/>
          <w:lang w:val="fr-FR"/>
        </w:rPr>
        <w:t>Shrines</w:t>
      </w:r>
      <w:r w:rsidRPr="0032190F">
        <w:rPr>
          <w:lang w:val="fr-FR"/>
        </w:rPr>
        <w:t>) de U.-K. de formes rectnagulaire datées de l’âge du Fer sans sépulture (BIB A. Fitzpatrick et al. in BIB 2117)</w:t>
      </w:r>
    </w:p>
    <w:p w14:paraId="604BC2AF" w14:textId="77777777" w:rsidR="00121375" w:rsidRPr="0032190F" w:rsidRDefault="00121375" w:rsidP="00121375">
      <w:pPr>
        <w:rPr>
          <w:lang w:val="fr-FR"/>
        </w:rPr>
      </w:pPr>
    </w:p>
    <w:p w14:paraId="557890A2" w14:textId="77777777" w:rsidR="00121375" w:rsidRPr="0032190F" w:rsidRDefault="00121375" w:rsidP="00426FF9">
      <w:pPr>
        <w:pStyle w:val="Heading1"/>
      </w:pPr>
      <w:r w:rsidRPr="0032190F">
        <w:t>ADANAC PARK</w:t>
      </w:r>
    </w:p>
    <w:p w14:paraId="0D51879F" w14:textId="77777777" w:rsidR="00121375" w:rsidRPr="0032190F" w:rsidRDefault="00121375" w:rsidP="00121375">
      <w:pPr>
        <w:rPr>
          <w:lang w:val="fr-FR"/>
        </w:rPr>
      </w:pPr>
      <w:r w:rsidRPr="0032190F">
        <w:rPr>
          <w:lang w:val="fr-FR"/>
        </w:rPr>
        <w:t>Séputlure de U.-K. datée de l’âge du Fer (BIB A. Fitzpatrick et al. in BIB 2117)</w:t>
      </w:r>
    </w:p>
    <w:p w14:paraId="0BCCA067" w14:textId="77777777" w:rsidR="00121375" w:rsidRPr="0032190F" w:rsidRDefault="00121375" w:rsidP="00121375">
      <w:pPr>
        <w:rPr>
          <w:lang w:val="fr-FR"/>
        </w:rPr>
      </w:pPr>
    </w:p>
    <w:p w14:paraId="44324764" w14:textId="77777777" w:rsidR="00121375" w:rsidRPr="0032190F" w:rsidRDefault="00121375" w:rsidP="00426FF9">
      <w:pPr>
        <w:pStyle w:val="Heading1"/>
      </w:pPr>
      <w:r w:rsidRPr="0032190F">
        <w:t>MUCKING</w:t>
      </w:r>
    </w:p>
    <w:p w14:paraId="57E9951A" w14:textId="77777777" w:rsidR="00121375" w:rsidRPr="0032190F" w:rsidRDefault="00121375" w:rsidP="00121375">
      <w:pPr>
        <w:rPr>
          <w:lang w:val="fr-FR"/>
        </w:rPr>
      </w:pPr>
      <w:r w:rsidRPr="0032190F">
        <w:rPr>
          <w:lang w:val="fr-FR"/>
        </w:rPr>
        <w:t>Essex. Séputlure de U.-K. datée de l’âge du Fer (BIB A. Fitzpatrick et al. in BIB 2117)</w:t>
      </w:r>
    </w:p>
    <w:p w14:paraId="3709F51E" w14:textId="77777777" w:rsidR="00121375" w:rsidRPr="0032190F" w:rsidRDefault="00121375" w:rsidP="00121375">
      <w:pPr>
        <w:rPr>
          <w:lang w:val="fr-FR"/>
        </w:rPr>
      </w:pPr>
    </w:p>
    <w:p w14:paraId="140D3E3E" w14:textId="1424F0EF" w:rsidR="00121375" w:rsidRDefault="00121375" w:rsidP="00426FF9">
      <w:pPr>
        <w:pStyle w:val="Heading1"/>
      </w:pPr>
      <w:r w:rsidRPr="0032190F">
        <w:t>WESTHAMPNETT</w:t>
      </w:r>
    </w:p>
    <w:p w14:paraId="683BC5E8" w14:textId="77777777" w:rsidR="00F23D8E" w:rsidRPr="00F23D8E" w:rsidRDefault="00F23D8E" w:rsidP="00F23D8E">
      <w:pPr>
        <w:rPr>
          <w:lang w:val="fr-FR" w:eastAsia="en-GB"/>
        </w:rPr>
      </w:pPr>
    </w:p>
    <w:p w14:paraId="5B1988CB" w14:textId="6435BF6E" w:rsidR="00121375" w:rsidRPr="0032190F" w:rsidRDefault="00121375" w:rsidP="00121375">
      <w:pPr>
        <w:rPr>
          <w:lang w:val="fr-FR"/>
        </w:rPr>
      </w:pPr>
      <w:r w:rsidRPr="0032190F">
        <w:rPr>
          <w:lang w:val="fr-FR"/>
        </w:rPr>
        <w:t>West Essex. Séputlure de U.-K. datée du Fer (BIB A. Fitzpatrick et al. in BIB 2117)</w:t>
      </w:r>
    </w:p>
    <w:p w14:paraId="7DA1BD64" w14:textId="77777777" w:rsidR="00121375" w:rsidRPr="0032190F" w:rsidRDefault="00121375" w:rsidP="00121375">
      <w:pPr>
        <w:rPr>
          <w:lang w:val="fr-FR"/>
        </w:rPr>
      </w:pPr>
    </w:p>
    <w:p w14:paraId="40EBA9E0" w14:textId="7CFDD2DF" w:rsidR="00121375" w:rsidRDefault="00121375" w:rsidP="00426FF9">
      <w:pPr>
        <w:pStyle w:val="Heading1"/>
      </w:pPr>
      <w:r w:rsidRPr="0032190F">
        <w:lastRenderedPageBreak/>
        <w:t>LEXDEN</w:t>
      </w:r>
    </w:p>
    <w:p w14:paraId="308FB524" w14:textId="77777777" w:rsidR="00F23D8E" w:rsidRPr="00F23D8E" w:rsidRDefault="00F23D8E" w:rsidP="00F23D8E">
      <w:pPr>
        <w:rPr>
          <w:lang w:val="fr-FR" w:eastAsia="en-GB"/>
        </w:rPr>
      </w:pPr>
    </w:p>
    <w:p w14:paraId="2BE0DCA7" w14:textId="77777777" w:rsidR="00121375" w:rsidRPr="0032190F" w:rsidRDefault="00121375" w:rsidP="00121375">
      <w:pPr>
        <w:rPr>
          <w:lang w:val="fr-FR"/>
        </w:rPr>
      </w:pPr>
      <w:r w:rsidRPr="0032190F">
        <w:rPr>
          <w:lang w:val="fr-FR"/>
        </w:rPr>
        <w:t>Le tumulus de Lexden (Lexden Tumulus), Colchester, Essex : Séputlure de U.-K. datée de l’âge du Fer (BIB A. Fitzpatrick et al. in BIB 2117)</w:t>
      </w:r>
    </w:p>
    <w:p w14:paraId="6C7DCA2F" w14:textId="77777777" w:rsidR="00121375" w:rsidRPr="0032190F" w:rsidRDefault="00121375" w:rsidP="00121375">
      <w:pPr>
        <w:rPr>
          <w:lang w:val="fr-FR"/>
        </w:rPr>
      </w:pPr>
    </w:p>
    <w:p w14:paraId="30C24CE9" w14:textId="58244140" w:rsidR="00121375" w:rsidRDefault="00121375" w:rsidP="00426FF9">
      <w:pPr>
        <w:pStyle w:val="Heading1"/>
      </w:pPr>
      <w:r w:rsidRPr="0032190F">
        <w:t>WELWYN</w:t>
      </w:r>
    </w:p>
    <w:p w14:paraId="01E82AA4" w14:textId="77777777" w:rsidR="00F23D8E" w:rsidRPr="00F23D8E" w:rsidRDefault="00F23D8E" w:rsidP="00F23D8E">
      <w:pPr>
        <w:rPr>
          <w:lang w:val="fr-FR" w:eastAsia="en-GB"/>
        </w:rPr>
      </w:pPr>
    </w:p>
    <w:p w14:paraId="290D4669" w14:textId="77777777" w:rsidR="00121375" w:rsidRPr="0032190F" w:rsidRDefault="00121375" w:rsidP="00121375">
      <w:pPr>
        <w:rPr>
          <w:lang w:val="fr-FR"/>
        </w:rPr>
      </w:pPr>
      <w:r w:rsidRPr="0032190F">
        <w:rPr>
          <w:lang w:val="fr-FR"/>
        </w:rPr>
        <w:t>Site de U.-K. qui a donné son nom à un type de sépultures [aristocratique ?] (BIB A. Fitzpatrick et al. in BIB 2117)</w:t>
      </w:r>
    </w:p>
    <w:p w14:paraId="7D52F3B8" w14:textId="77777777" w:rsidR="00121375" w:rsidRPr="0032190F" w:rsidRDefault="00121375" w:rsidP="00121375">
      <w:pPr>
        <w:rPr>
          <w:lang w:val="fr-FR"/>
        </w:rPr>
      </w:pPr>
    </w:p>
    <w:p w14:paraId="725CE848" w14:textId="77777777" w:rsidR="00121375" w:rsidRPr="0032190F" w:rsidRDefault="00B54E61" w:rsidP="00426FF9">
      <w:pPr>
        <w:pStyle w:val="Heading1"/>
      </w:pPr>
      <w:r w:rsidRPr="0032190F">
        <w:t>TIFFAUGES</w:t>
      </w:r>
    </w:p>
    <w:p w14:paraId="7147F788" w14:textId="77777777" w:rsidR="00B54E61" w:rsidRPr="0032190F" w:rsidRDefault="00B54E61" w:rsidP="00121375">
      <w:pPr>
        <w:rPr>
          <w:lang w:val="fr-FR"/>
        </w:rPr>
      </w:pPr>
      <w:r w:rsidRPr="0032190F">
        <w:rPr>
          <w:lang w:val="fr-FR"/>
        </w:rPr>
        <w:t>Le site médiéval de Tiffauges (Vendée) dont le propriétaire le plus fameux et Gilles de Ray (alias Barbe Bleue) (K. Bouchité, répétition M2, Lattes 2016)</w:t>
      </w:r>
    </w:p>
    <w:p w14:paraId="70F01377" w14:textId="77777777" w:rsidR="00637C8F" w:rsidRPr="0032190F" w:rsidRDefault="00637C8F" w:rsidP="00121375">
      <w:pPr>
        <w:rPr>
          <w:lang w:val="fr-FR"/>
        </w:rPr>
      </w:pPr>
    </w:p>
    <w:p w14:paraId="4527AE32" w14:textId="77777777" w:rsidR="00637C8F" w:rsidRPr="0032190F" w:rsidRDefault="00637C8F" w:rsidP="00426FF9">
      <w:pPr>
        <w:pStyle w:val="Heading1"/>
      </w:pPr>
      <w:r w:rsidRPr="0032190F">
        <w:t>HOCHSTELLEN</w:t>
      </w:r>
    </w:p>
    <w:p w14:paraId="1E5298A5" w14:textId="77777777" w:rsidR="00637C8F" w:rsidRPr="0032190F" w:rsidRDefault="00637C8F" w:rsidP="00121375">
      <w:pPr>
        <w:rPr>
          <w:lang w:val="fr-FR"/>
        </w:rPr>
      </w:pPr>
    </w:p>
    <w:p w14:paraId="61B6BBAB" w14:textId="77777777" w:rsidR="00637C8F" w:rsidRPr="0032190F" w:rsidRDefault="00637C8F" w:rsidP="00121375">
      <w:pPr>
        <w:rPr>
          <w:lang w:val="fr-FR"/>
        </w:rPr>
      </w:pPr>
      <w:r w:rsidRPr="0032190F">
        <w:rPr>
          <w:lang w:val="fr-FR"/>
        </w:rPr>
        <w:t>Le site de Hochstellen (Breisach) est abandonné au cours du 2</w:t>
      </w:r>
      <w:r w:rsidRPr="0032190F">
        <w:rPr>
          <w:vertAlign w:val="superscript"/>
          <w:lang w:val="fr-FR"/>
        </w:rPr>
        <w:t>e</w:t>
      </w:r>
      <w:r w:rsidRPr="0032190F">
        <w:rPr>
          <w:lang w:val="fr-FR"/>
        </w:rPr>
        <w:t xml:space="preserve"> aec et les activités ont été transférées sur une éminence [] voisine : Munsterberg (Breisach) (BIB 2141 p. 223)</w:t>
      </w:r>
    </w:p>
    <w:p w14:paraId="3A4A8522" w14:textId="77777777" w:rsidR="00637C8F" w:rsidRPr="0032190F" w:rsidRDefault="00637C8F" w:rsidP="00121375">
      <w:pPr>
        <w:rPr>
          <w:lang w:val="fr-FR"/>
        </w:rPr>
      </w:pPr>
    </w:p>
    <w:p w14:paraId="57E24669" w14:textId="77777777" w:rsidR="00637C8F" w:rsidRPr="0032190F" w:rsidRDefault="00637C8F" w:rsidP="00426FF9">
      <w:pPr>
        <w:pStyle w:val="Heading1"/>
      </w:pPr>
      <w:bookmarkStart w:id="5306" w:name="Sit_Munsterberg"/>
      <w:r w:rsidRPr="0032190F">
        <w:t>MUNSTERBERG</w:t>
      </w:r>
    </w:p>
    <w:bookmarkEnd w:id="5306"/>
    <w:p w14:paraId="1EB41AEA" w14:textId="5E1389EE" w:rsidR="00637C8F" w:rsidRPr="0032190F" w:rsidRDefault="00637C8F" w:rsidP="00121375">
      <w:pPr>
        <w:rPr>
          <w:lang w:val="fr-FR"/>
        </w:rPr>
      </w:pPr>
      <w:r w:rsidRPr="0032190F">
        <w:rPr>
          <w:lang w:val="fr-FR"/>
        </w:rPr>
        <w:t xml:space="preserve">Le site de Munster est un </w:t>
      </w:r>
      <w:hyperlink r:id="rId12812" w:anchor="Cul_Oppidum" w:history="1">
        <w:r w:rsidR="00900011" w:rsidRPr="0032190F">
          <w:rPr>
            <w:rStyle w:val="Hyperlink"/>
            <w:lang w:val="fr-FR"/>
          </w:rPr>
          <w:t>oppidum</w:t>
        </w:r>
      </w:hyperlink>
      <w:r w:rsidR="00900011" w:rsidRPr="0032190F">
        <w:rPr>
          <w:lang w:val="fr-FR"/>
        </w:rPr>
        <w:t xml:space="preserve"> </w:t>
      </w:r>
      <w:r w:rsidRPr="0032190F">
        <w:rPr>
          <w:lang w:val="fr-FR"/>
        </w:rPr>
        <w:t>qui a vu s’implanter, au cours du 2</w:t>
      </w:r>
      <w:r w:rsidRPr="0032190F">
        <w:rPr>
          <w:vertAlign w:val="superscript"/>
          <w:lang w:val="fr-FR"/>
        </w:rPr>
        <w:t>e</w:t>
      </w:r>
      <w:r w:rsidRPr="0032190F">
        <w:rPr>
          <w:lang w:val="fr-FR"/>
        </w:rPr>
        <w:t xml:space="preserve"> aec, les activités qui précédemment étaient dans la plaine (site de Hochstellen) (BIB 2141 p. 223)</w:t>
      </w:r>
    </w:p>
    <w:p w14:paraId="7E7944A4" w14:textId="77777777" w:rsidR="00121375" w:rsidRPr="0032190F" w:rsidRDefault="00121375" w:rsidP="002F7FDE">
      <w:pPr>
        <w:rPr>
          <w:lang w:val="fr-FR"/>
        </w:rPr>
      </w:pPr>
    </w:p>
    <w:p w14:paraId="0D4B4C48" w14:textId="77777777" w:rsidR="00637C8F" w:rsidRPr="0032190F" w:rsidRDefault="00637C8F" w:rsidP="00426FF9">
      <w:pPr>
        <w:pStyle w:val="Heading1"/>
      </w:pPr>
      <w:r w:rsidRPr="0032190F">
        <w:t>GASFABRIK</w:t>
      </w:r>
    </w:p>
    <w:p w14:paraId="1CBA0DA5" w14:textId="77777777" w:rsidR="00637C8F" w:rsidRPr="0032190F" w:rsidRDefault="00637C8F" w:rsidP="002F7FDE">
      <w:pPr>
        <w:rPr>
          <w:lang w:val="fr-FR"/>
        </w:rPr>
      </w:pPr>
    </w:p>
    <w:p w14:paraId="28AA4238" w14:textId="77777777" w:rsidR="00637C8F" w:rsidRPr="0032190F" w:rsidRDefault="00637C8F" w:rsidP="00637C8F">
      <w:pPr>
        <w:rPr>
          <w:lang w:val="fr-FR"/>
        </w:rPr>
      </w:pPr>
      <w:r w:rsidRPr="0032190F">
        <w:rPr>
          <w:lang w:val="fr-FR"/>
        </w:rPr>
        <w:t>Le site de ladite Gasfabrik (Bâle) est abandonné au cours du 2</w:t>
      </w:r>
      <w:r w:rsidRPr="0032190F">
        <w:rPr>
          <w:vertAlign w:val="superscript"/>
          <w:lang w:val="fr-FR"/>
        </w:rPr>
        <w:t>e</w:t>
      </w:r>
      <w:r w:rsidRPr="0032190F">
        <w:rPr>
          <w:lang w:val="fr-FR"/>
        </w:rPr>
        <w:t xml:space="preserve"> aec et les activités ont été transférées sur une éminence voisine [] : Münsterhügel (Bâle) (BIB 2141 p. 223)</w:t>
      </w:r>
    </w:p>
    <w:p w14:paraId="26BB1891" w14:textId="77777777" w:rsidR="00637C8F" w:rsidRPr="0032190F" w:rsidRDefault="00637C8F" w:rsidP="00637C8F">
      <w:pPr>
        <w:rPr>
          <w:lang w:val="fr-FR"/>
        </w:rPr>
      </w:pPr>
    </w:p>
    <w:p w14:paraId="72AA2B52" w14:textId="77777777" w:rsidR="00637C8F" w:rsidRPr="0032190F" w:rsidRDefault="00637C8F" w:rsidP="00426FF9">
      <w:pPr>
        <w:pStyle w:val="Heading1"/>
      </w:pPr>
      <w:bookmarkStart w:id="5307" w:name="Sit_Munsterhugel"/>
      <w:r w:rsidRPr="0032190F">
        <w:t>MÜNSTERHÜGEL</w:t>
      </w:r>
    </w:p>
    <w:bookmarkEnd w:id="5307"/>
    <w:p w14:paraId="054CCEEC" w14:textId="2129E770" w:rsidR="00637C8F" w:rsidRPr="0032190F" w:rsidRDefault="00637C8F" w:rsidP="00637C8F">
      <w:pPr>
        <w:rPr>
          <w:lang w:val="fr-FR"/>
        </w:rPr>
      </w:pPr>
      <w:r w:rsidRPr="0032190F">
        <w:rPr>
          <w:lang w:val="fr-FR"/>
        </w:rPr>
        <w:t xml:space="preserve">Le site de Münsterhügel est un </w:t>
      </w:r>
      <w:hyperlink r:id="rId12813" w:anchor="Cul_Oppidum" w:history="1">
        <w:r w:rsidR="00900011" w:rsidRPr="0032190F">
          <w:rPr>
            <w:rStyle w:val="Hyperlink"/>
            <w:lang w:val="fr-FR"/>
          </w:rPr>
          <w:t>oppidum</w:t>
        </w:r>
      </w:hyperlink>
      <w:r w:rsidR="00900011" w:rsidRPr="0032190F">
        <w:rPr>
          <w:lang w:val="fr-FR"/>
        </w:rPr>
        <w:t xml:space="preserve"> </w:t>
      </w:r>
      <w:r w:rsidRPr="0032190F">
        <w:rPr>
          <w:lang w:val="fr-FR"/>
        </w:rPr>
        <w:t>qui a vu s’implanter, au cours du 2</w:t>
      </w:r>
      <w:r w:rsidRPr="0032190F">
        <w:rPr>
          <w:vertAlign w:val="superscript"/>
          <w:lang w:val="fr-FR"/>
        </w:rPr>
        <w:t>e</w:t>
      </w:r>
      <w:r w:rsidRPr="0032190F">
        <w:rPr>
          <w:lang w:val="fr-FR"/>
        </w:rPr>
        <w:t xml:space="preserve"> aec, les activités qui précédemment étaient dans la plaine (site de Gasfabrik) (BIB 2141 p. 223)</w:t>
      </w:r>
    </w:p>
    <w:p w14:paraId="6EAAD706" w14:textId="77777777" w:rsidR="00637C8F" w:rsidRPr="0032190F" w:rsidRDefault="00637C8F" w:rsidP="00637C8F">
      <w:pPr>
        <w:rPr>
          <w:lang w:val="fr-FR"/>
        </w:rPr>
      </w:pPr>
    </w:p>
    <w:p w14:paraId="2B07F03A" w14:textId="77777777" w:rsidR="00637C8F" w:rsidRPr="0032190F" w:rsidRDefault="00637C8F" w:rsidP="00426FF9">
      <w:pPr>
        <w:pStyle w:val="Heading1"/>
      </w:pPr>
      <w:r w:rsidRPr="0032190F">
        <w:t>ARENES</w:t>
      </w:r>
    </w:p>
    <w:p w14:paraId="6A979C09" w14:textId="77777777" w:rsidR="00637C8F" w:rsidRDefault="00637C8F" w:rsidP="00637C8F">
      <w:pPr>
        <w:rPr>
          <w:lang w:val="fr-FR"/>
        </w:rPr>
      </w:pPr>
      <w:r w:rsidRPr="0032190F">
        <w:rPr>
          <w:lang w:val="fr-FR"/>
        </w:rPr>
        <w:t>Le site dit des Arènes (Levroux) est abandonné au cours du 2</w:t>
      </w:r>
      <w:r w:rsidRPr="0032190F">
        <w:rPr>
          <w:vertAlign w:val="superscript"/>
          <w:lang w:val="fr-FR"/>
        </w:rPr>
        <w:t>e</w:t>
      </w:r>
      <w:r w:rsidRPr="0032190F">
        <w:rPr>
          <w:lang w:val="fr-FR"/>
        </w:rPr>
        <w:t xml:space="preserve"> aec et les activités ont été transférées sur une éminence voisine : Colline des Tours (Levroux) (BIB 2141 p. 223)</w:t>
      </w:r>
    </w:p>
    <w:p w14:paraId="554A0399" w14:textId="77777777" w:rsidR="00491D18" w:rsidRDefault="00491D18" w:rsidP="00637C8F">
      <w:pPr>
        <w:rPr>
          <w:lang w:val="fr-FR"/>
        </w:rPr>
      </w:pPr>
    </w:p>
    <w:p w14:paraId="1378E7DD" w14:textId="683DDBE4" w:rsidR="00491D18" w:rsidRPr="0032190F" w:rsidRDefault="00491D18" w:rsidP="00491D18">
      <w:pPr>
        <w:jc w:val="both"/>
        <w:rPr>
          <w:lang w:val="fr-FR"/>
        </w:rPr>
      </w:pPr>
      <w:r>
        <w:rPr>
          <w:lang w:val="fr-FR"/>
        </w:rPr>
        <w:t>Constituerait un noeud dans l'axe Orléans-Levroux-</w:t>
      </w:r>
      <w:hyperlink r:id="rId12814" w:anchor="Sit_Amboise" w:history="1">
        <w:r w:rsidR="00087728" w:rsidRPr="00087728">
          <w:rPr>
            <w:rStyle w:val="Hyperlink"/>
            <w:lang w:val="fr-FR"/>
          </w:rPr>
          <w:t>Amboise</w:t>
        </w:r>
      </w:hyperlink>
      <w:r w:rsidR="00087728">
        <w:rPr>
          <w:lang w:val="fr-FR"/>
        </w:rPr>
        <w:t xml:space="preserve"> </w:t>
      </w:r>
      <w:r>
        <w:rPr>
          <w:lang w:val="fr-FR"/>
        </w:rPr>
        <w:t xml:space="preserve"> pendant la période laténienne (BIB C. Filet et al. com. pers.)</w:t>
      </w:r>
    </w:p>
    <w:p w14:paraId="2063D69D" w14:textId="77777777" w:rsidR="00637C8F" w:rsidRPr="0032190F" w:rsidRDefault="00637C8F" w:rsidP="00637C8F">
      <w:pPr>
        <w:rPr>
          <w:lang w:val="fr-FR"/>
        </w:rPr>
      </w:pPr>
    </w:p>
    <w:p w14:paraId="312D09E5" w14:textId="77777777" w:rsidR="00637C8F" w:rsidRPr="0032190F" w:rsidRDefault="00637C8F" w:rsidP="00426FF9">
      <w:pPr>
        <w:pStyle w:val="Heading1"/>
      </w:pPr>
      <w:bookmarkStart w:id="5308" w:name="Sit_Colline_Tours"/>
      <w:r w:rsidRPr="0032190F">
        <w:t>COLLINE DES TOURS</w:t>
      </w:r>
    </w:p>
    <w:bookmarkEnd w:id="5308"/>
    <w:p w14:paraId="27E16D43" w14:textId="18CEA32F" w:rsidR="00637C8F" w:rsidRDefault="00637C8F" w:rsidP="00637C8F">
      <w:pPr>
        <w:rPr>
          <w:lang w:val="fr-FR"/>
        </w:rPr>
      </w:pPr>
      <w:r w:rsidRPr="0032190F">
        <w:rPr>
          <w:lang w:val="fr-FR"/>
        </w:rPr>
        <w:t xml:space="preserve">Le site de la Colline des Tours est un </w:t>
      </w:r>
      <w:hyperlink r:id="rId12815" w:anchor="Cul_Oppidum" w:history="1">
        <w:r w:rsidR="00900011" w:rsidRPr="0032190F">
          <w:rPr>
            <w:rStyle w:val="Hyperlink"/>
            <w:lang w:val="fr-FR"/>
          </w:rPr>
          <w:t>oppidum</w:t>
        </w:r>
      </w:hyperlink>
      <w:r w:rsidR="00900011" w:rsidRPr="0032190F">
        <w:rPr>
          <w:lang w:val="fr-FR"/>
        </w:rPr>
        <w:t xml:space="preserve"> </w:t>
      </w:r>
      <w:r w:rsidRPr="0032190F">
        <w:rPr>
          <w:lang w:val="fr-FR"/>
        </w:rPr>
        <w:t>qui a vu s’implanter, au cours du 2</w:t>
      </w:r>
      <w:r w:rsidRPr="0032190F">
        <w:rPr>
          <w:vertAlign w:val="superscript"/>
          <w:lang w:val="fr-FR"/>
        </w:rPr>
        <w:t>e</w:t>
      </w:r>
      <w:r w:rsidRPr="0032190F">
        <w:rPr>
          <w:lang w:val="fr-FR"/>
        </w:rPr>
        <w:t xml:space="preserve"> aec, les activités qui précédemment étaient dans la plaine (site des Arènes) (BIB 2141 p. 223)</w:t>
      </w:r>
    </w:p>
    <w:p w14:paraId="3AEE77AC" w14:textId="6DF0A872" w:rsidR="008B0D01" w:rsidRDefault="008B0D01" w:rsidP="00637C8F">
      <w:pPr>
        <w:rPr>
          <w:lang w:val="fr-FR"/>
        </w:rPr>
      </w:pPr>
    </w:p>
    <w:p w14:paraId="447B12AD" w14:textId="3478533C" w:rsidR="008B0D01" w:rsidRDefault="008B0D01" w:rsidP="008B0D01">
      <w:pPr>
        <w:pStyle w:val="Heading1"/>
      </w:pPr>
      <w:bookmarkStart w:id="5309" w:name="Sit_Rouviere"/>
      <w:r>
        <w:t>ROUVIERE</w:t>
      </w:r>
    </w:p>
    <w:bookmarkEnd w:id="5309"/>
    <w:p w14:paraId="5056AC8E" w14:textId="212D0810" w:rsidR="008B0D01" w:rsidRPr="0032190F" w:rsidRDefault="008B0D01" w:rsidP="00637C8F">
      <w:pPr>
        <w:rPr>
          <w:lang w:val="fr-FR"/>
        </w:rPr>
      </w:pPr>
      <w:r w:rsidRPr="008B0D01">
        <w:rPr>
          <w:lang w:val="fr-FR"/>
        </w:rPr>
        <w:t>La Rouvière à Chusclan (Gard, France)</w:t>
      </w:r>
      <w:r>
        <w:rPr>
          <w:lang w:val="fr-FR"/>
        </w:rPr>
        <w:t>. Dépôt d' épés corutes attribuées au BA final (BIB 3510)</w:t>
      </w:r>
    </w:p>
    <w:p w14:paraId="0E29595E" w14:textId="77777777" w:rsidR="002F7FDE" w:rsidRPr="0032190F" w:rsidRDefault="002F7FDE" w:rsidP="002F7FDE">
      <w:pPr>
        <w:rPr>
          <w:lang w:val="fr-FR"/>
        </w:rPr>
      </w:pPr>
    </w:p>
    <w:p w14:paraId="63561D33" w14:textId="77777777" w:rsidR="002F7FDE" w:rsidRPr="0032190F" w:rsidRDefault="005C1F67" w:rsidP="00426FF9">
      <w:pPr>
        <w:pStyle w:val="Heading1"/>
      </w:pPr>
      <w:r w:rsidRPr="0032190F">
        <w:lastRenderedPageBreak/>
        <w:t>CANNE</w:t>
      </w:r>
    </w:p>
    <w:p w14:paraId="79AB1440" w14:textId="77777777" w:rsidR="005C1F67" w:rsidRPr="0032190F" w:rsidRDefault="005C1F67" w:rsidP="00473F1F">
      <w:pPr>
        <w:jc w:val="both"/>
        <w:rPr>
          <w:lang w:val="fr-FR"/>
        </w:rPr>
      </w:pPr>
      <w:r w:rsidRPr="0032190F">
        <w:rPr>
          <w:lang w:val="fr-FR"/>
        </w:rPr>
        <w:t>Site d’Italie méridionale (</w:t>
      </w:r>
      <w:r w:rsidR="00473F1F" w:rsidRPr="0032190F">
        <w:rPr>
          <w:lang w:val="fr-FR"/>
        </w:rPr>
        <w:t xml:space="preserve">Barletta, </w:t>
      </w:r>
      <w:r w:rsidRPr="0032190F">
        <w:rPr>
          <w:lang w:val="fr-FR"/>
        </w:rPr>
        <w:t>Pouilles) a livré une céramique géométrique daunienne ou "peucète" : un tesson décoré de deux anthropomorphes caractéristiques de la Daunie méridionale (Clément Bellamy, com. pers.). Ces personnages sont isocéphales, filiformes, un rectangle évidé au niveau du ceinturon (SS BIB). Leur datation serait assez tardive (après la moitié du VI secolo d'après Yntema) (Clément Bellamy, com. pers.), ou plus ancienne : "mailhacienne" du Bronze final IIIb (Xe-VIIIe s.) (E. Gailledrat, com. pers)</w:t>
      </w:r>
    </w:p>
    <w:p w14:paraId="3334DC94" w14:textId="77777777" w:rsidR="00473F1F" w:rsidRDefault="00473F1F" w:rsidP="00473F1F">
      <w:pPr>
        <w:jc w:val="both"/>
        <w:rPr>
          <w:lang w:val="fr-FR"/>
        </w:rPr>
      </w:pPr>
      <w:r w:rsidRPr="0032190F">
        <w:rPr>
          <w:lang w:val="fr-FR"/>
        </w:rPr>
        <w:t>Une statuette d'aspect néolithique mais sans contexte assuré (BIB 2356 p. 308)</w:t>
      </w:r>
    </w:p>
    <w:p w14:paraId="0DFEE107" w14:textId="77777777" w:rsidR="006E47F6" w:rsidRDefault="006E47F6" w:rsidP="00473F1F">
      <w:pPr>
        <w:jc w:val="both"/>
        <w:rPr>
          <w:lang w:val="fr-FR"/>
        </w:rPr>
      </w:pPr>
    </w:p>
    <w:p w14:paraId="060B730F" w14:textId="77777777" w:rsidR="004C6498" w:rsidRDefault="004C6498" w:rsidP="00473F1F">
      <w:pPr>
        <w:jc w:val="both"/>
        <w:rPr>
          <w:lang w:val="fr-FR"/>
        </w:rPr>
      </w:pPr>
      <w:r>
        <w:rPr>
          <w:lang w:val="fr-FR"/>
        </w:rPr>
        <w:t>ZABALJ</w:t>
      </w:r>
    </w:p>
    <w:p w14:paraId="0049ABB1" w14:textId="77777777" w:rsidR="004C6498" w:rsidRDefault="004C6498" w:rsidP="00473F1F">
      <w:pPr>
        <w:jc w:val="both"/>
        <w:rPr>
          <w:lang w:val="fr-FR"/>
        </w:rPr>
      </w:pPr>
      <w:r>
        <w:rPr>
          <w:lang w:val="fr-FR"/>
        </w:rPr>
        <w:t>Site proche de Zabalj (Serbie), tumulus Yamnaya (BIB National Geographic, aout 2019)</w:t>
      </w:r>
    </w:p>
    <w:p w14:paraId="254C6358" w14:textId="77777777" w:rsidR="006E47F6" w:rsidRPr="0032190F" w:rsidRDefault="006E47F6" w:rsidP="00473F1F">
      <w:pPr>
        <w:jc w:val="both"/>
        <w:rPr>
          <w:lang w:val="fr-FR"/>
        </w:rPr>
      </w:pPr>
    </w:p>
    <w:p w14:paraId="7E8BE9BA" w14:textId="77777777" w:rsidR="009761F5" w:rsidRPr="0032190F" w:rsidRDefault="009761F5" w:rsidP="002F7FDE">
      <w:pPr>
        <w:rPr>
          <w:lang w:val="fr-FR"/>
        </w:rPr>
      </w:pPr>
    </w:p>
    <w:p w14:paraId="58928D17" w14:textId="77777777" w:rsidR="009761F5" w:rsidRPr="0032190F" w:rsidRDefault="009761F5" w:rsidP="00426FF9">
      <w:pPr>
        <w:pStyle w:val="Heading1"/>
      </w:pPr>
      <w:bookmarkStart w:id="5310" w:name="Sit_Klady"/>
      <w:r w:rsidRPr="0032190F">
        <w:t>KLADY</w:t>
      </w:r>
    </w:p>
    <w:bookmarkEnd w:id="5310"/>
    <w:p w14:paraId="093B8366" w14:textId="77777777" w:rsidR="009761F5" w:rsidRPr="0032190F" w:rsidRDefault="009761F5" w:rsidP="002F7FDE">
      <w:pPr>
        <w:rPr>
          <w:lang w:val="fr-FR"/>
        </w:rPr>
      </w:pPr>
    </w:p>
    <w:p w14:paraId="4B2CA3F0" w14:textId="66DA1880" w:rsidR="009761F5" w:rsidRPr="0032190F" w:rsidRDefault="009761F5" w:rsidP="002F7FDE">
      <w:pPr>
        <w:rPr>
          <w:lang w:val="fr-FR"/>
        </w:rPr>
      </w:pPr>
      <w:r w:rsidRPr="0032190F">
        <w:rPr>
          <w:lang w:val="fr-FR"/>
        </w:rPr>
        <w:t xml:space="preserve">Kourgane de la région nord-pontique daté de vers 3000 aec dans lequel a été découvert une roue de char rayonnée en </w:t>
      </w:r>
      <w:hyperlink r:id="rId12816" w:anchor="Sit_Cuivre" w:history="1">
        <w:r w:rsidR="009A36BA" w:rsidRPr="009A36BA">
          <w:rPr>
            <w:rStyle w:val="Hyperlink"/>
            <w:lang w:val="fr-FR"/>
          </w:rPr>
          <w:t>cuivre</w:t>
        </w:r>
      </w:hyperlink>
      <w:r w:rsidRPr="0032190F">
        <w:rPr>
          <w:lang w:val="fr-FR"/>
        </w:rPr>
        <w:t>. Cette découverte pourrait illustrer une phase d’expérimentation de ce nouveau type de roues (BIB 435 p. 288)</w:t>
      </w:r>
    </w:p>
    <w:p w14:paraId="0A9A1DC2" w14:textId="77777777" w:rsidR="000A383D" w:rsidRPr="0032190F" w:rsidRDefault="000A383D" w:rsidP="002F7FDE">
      <w:pPr>
        <w:rPr>
          <w:lang w:val="fr-FR"/>
        </w:rPr>
      </w:pPr>
    </w:p>
    <w:p w14:paraId="557460B6" w14:textId="77777777" w:rsidR="000A383D" w:rsidRPr="0032190F" w:rsidRDefault="000A383D" w:rsidP="002F7FDE">
      <w:pPr>
        <w:rPr>
          <w:lang w:val="fr-FR"/>
        </w:rPr>
      </w:pPr>
      <w:r w:rsidRPr="0032190F">
        <w:rPr>
          <w:lang w:val="fr-FR"/>
        </w:rPr>
        <w:t>SAN ISIDRO</w:t>
      </w:r>
    </w:p>
    <w:p w14:paraId="6CAEF9A9" w14:textId="77777777" w:rsidR="000A383D" w:rsidRPr="0032190F" w:rsidRDefault="000A383D" w:rsidP="002F7FDE">
      <w:pPr>
        <w:rPr>
          <w:lang w:val="fr-FR"/>
        </w:rPr>
      </w:pPr>
    </w:p>
    <w:p w14:paraId="0FACB68B" w14:textId="46765613" w:rsidR="000A383D" w:rsidRPr="0032190F" w:rsidRDefault="000A383D" w:rsidP="002F7FDE">
      <w:pPr>
        <w:rPr>
          <w:lang w:val="fr-FR"/>
        </w:rPr>
      </w:pPr>
      <w:r w:rsidRPr="0032190F">
        <w:rPr>
          <w:lang w:val="fr-FR"/>
        </w:rPr>
        <w:t xml:space="preserve">Le site de San Isidro (Ségovie) a livré des représentations de </w:t>
      </w:r>
      <w:hyperlink r:id="rId12817" w:anchor="Cul_Art_TAC_a_cheval_x_personnage" w:history="1">
        <w:r w:rsidR="00931159" w:rsidRPr="00931159">
          <w:rPr>
            <w:rStyle w:val="Hyperlink"/>
            <w:lang w:val="fr-FR"/>
          </w:rPr>
          <w:t>cavaliers</w:t>
        </w:r>
      </w:hyperlink>
      <w:r w:rsidR="00931159" w:rsidRPr="00931159">
        <w:rPr>
          <w:sz w:val="20"/>
          <w:lang w:val="fr-FR"/>
        </w:rPr>
        <w:t xml:space="preserve"> </w:t>
      </w:r>
      <w:r w:rsidRPr="0032190F">
        <w:rPr>
          <w:lang w:val="fr-FR"/>
        </w:rPr>
        <w:t>(Ari com. pers.)</w:t>
      </w:r>
    </w:p>
    <w:p w14:paraId="6FE3A692" w14:textId="77777777" w:rsidR="003C3702" w:rsidRPr="0032190F" w:rsidRDefault="003C3702" w:rsidP="002F7FDE">
      <w:pPr>
        <w:rPr>
          <w:lang w:val="fr-FR"/>
        </w:rPr>
      </w:pPr>
    </w:p>
    <w:p w14:paraId="0B7A1219" w14:textId="77777777" w:rsidR="003C3702" w:rsidRPr="0032190F" w:rsidRDefault="003C3702" w:rsidP="002F7FDE">
      <w:pPr>
        <w:rPr>
          <w:lang w:val="fr-FR"/>
        </w:rPr>
      </w:pPr>
      <w:r w:rsidRPr="0032190F">
        <w:rPr>
          <w:lang w:val="fr-FR"/>
        </w:rPr>
        <w:t>FERME ROUGE (CHAMP DE LA)</w:t>
      </w:r>
    </w:p>
    <w:p w14:paraId="651501A7" w14:textId="77777777" w:rsidR="003C3702" w:rsidRPr="0032190F" w:rsidRDefault="003C3702" w:rsidP="002F7FDE">
      <w:pPr>
        <w:rPr>
          <w:lang w:val="fr-FR"/>
        </w:rPr>
      </w:pPr>
    </w:p>
    <w:p w14:paraId="71ED42D3" w14:textId="77777777" w:rsidR="003C3702" w:rsidRPr="0032190F" w:rsidRDefault="003C3702" w:rsidP="002F7FDE">
      <w:pPr>
        <w:rPr>
          <w:lang w:val="fr-FR"/>
        </w:rPr>
      </w:pPr>
      <w:r w:rsidRPr="0032190F">
        <w:rPr>
          <w:lang w:val="fr-FR"/>
        </w:rPr>
        <w:t>Le tumulus 3 du Champ de la Ferme Rouge (Brabant) a livré des éléments d’harnachement attribués au Fer 1 (BIB 2213)</w:t>
      </w:r>
    </w:p>
    <w:p w14:paraId="36298CB8" w14:textId="77777777" w:rsidR="003C3702" w:rsidRPr="0032190F" w:rsidRDefault="003C3702" w:rsidP="002F7FDE">
      <w:pPr>
        <w:rPr>
          <w:lang w:val="fr-FR"/>
        </w:rPr>
      </w:pPr>
      <w:r w:rsidRPr="0032190F">
        <w:rPr>
          <w:lang w:val="fr-FR"/>
        </w:rPr>
        <w:br/>
        <w:t>LENGENFELD</w:t>
      </w:r>
    </w:p>
    <w:p w14:paraId="73083041" w14:textId="77777777" w:rsidR="003C3702" w:rsidRPr="0032190F" w:rsidRDefault="003C3702" w:rsidP="002F7FDE">
      <w:pPr>
        <w:rPr>
          <w:lang w:val="fr-FR"/>
        </w:rPr>
      </w:pPr>
      <w:r w:rsidRPr="0032190F">
        <w:rPr>
          <w:lang w:val="fr-FR"/>
        </w:rPr>
        <w:br/>
        <w:t>Le site de Lengenfeld (Haut-Palatinat) a livré des éléments d’harnachement attribués au Fer 1 (BIB 2213)</w:t>
      </w:r>
    </w:p>
    <w:p w14:paraId="1C301D69" w14:textId="77777777" w:rsidR="003C3702" w:rsidRPr="0032190F" w:rsidRDefault="003C3702" w:rsidP="002F7FDE">
      <w:pPr>
        <w:rPr>
          <w:lang w:val="fr-FR"/>
        </w:rPr>
      </w:pPr>
    </w:p>
    <w:p w14:paraId="7CE4F8EB" w14:textId="77777777" w:rsidR="003C3702" w:rsidRPr="0032190F" w:rsidRDefault="003C3702" w:rsidP="002F7FDE">
      <w:pPr>
        <w:rPr>
          <w:lang w:val="fr-FR"/>
        </w:rPr>
      </w:pPr>
      <w:r w:rsidRPr="0032190F">
        <w:rPr>
          <w:rFonts w:ascii="TimesNewRomanPSMT" w:hAnsi="TimesNewRomanPSMT" w:cs="TimesNewRomanPSMT"/>
          <w:lang w:val="fr-FR"/>
        </w:rPr>
        <w:t>CHA DE CARVALHAL</w:t>
      </w:r>
    </w:p>
    <w:p w14:paraId="772E3CEA" w14:textId="77777777" w:rsidR="003C3702" w:rsidRPr="0032190F" w:rsidRDefault="003C3702" w:rsidP="002F7FDE">
      <w:pPr>
        <w:rPr>
          <w:rFonts w:ascii="TimesNewRomanPSMT" w:hAnsi="TimesNewRomanPSMT" w:cs="TimesNewRomanPSMT"/>
          <w:lang w:val="fr-FR"/>
        </w:rPr>
      </w:pPr>
    </w:p>
    <w:p w14:paraId="43E3CC6D" w14:textId="77777777" w:rsidR="003C3702" w:rsidRPr="0032190F" w:rsidRDefault="003C3702" w:rsidP="002F7FDE">
      <w:pPr>
        <w:rPr>
          <w:lang w:val="fr-FR"/>
        </w:rPr>
      </w:pPr>
      <w:r w:rsidRPr="0032190F">
        <w:rPr>
          <w:rFonts w:ascii="TimesNewRomanPSMT" w:hAnsi="TimesNewRomanPSMT" w:cs="TimesNewRomanPSMT"/>
          <w:lang w:val="fr-FR"/>
        </w:rPr>
        <w:t xml:space="preserve">Cha de Carvalhal (Extrémadure, Bombarral) a livré un dépôt métallique du Bronze final 3a récent </w:t>
      </w:r>
      <w:r w:rsidRPr="0032190F">
        <w:rPr>
          <w:lang w:val="fr-FR"/>
        </w:rPr>
        <w:t>(BIB 2213)</w:t>
      </w:r>
    </w:p>
    <w:p w14:paraId="15264F56" w14:textId="77777777" w:rsidR="007C3DD7" w:rsidRPr="0032190F" w:rsidRDefault="007C3DD7" w:rsidP="002F7FDE">
      <w:pPr>
        <w:rPr>
          <w:lang w:val="fr-FR"/>
        </w:rPr>
      </w:pPr>
    </w:p>
    <w:p w14:paraId="79BE52A2" w14:textId="77777777" w:rsidR="007C3DD7" w:rsidRPr="0032190F" w:rsidRDefault="007C3DD7" w:rsidP="00426FF9">
      <w:pPr>
        <w:pStyle w:val="Heading1"/>
      </w:pPr>
      <w:r w:rsidRPr="0032190F">
        <w:t>LUXEUIL</w:t>
      </w:r>
    </w:p>
    <w:p w14:paraId="1574FA21" w14:textId="77777777" w:rsidR="007C3DD7" w:rsidRPr="0032190F" w:rsidRDefault="007C3DD7" w:rsidP="002F7FDE">
      <w:pPr>
        <w:rPr>
          <w:lang w:val="fr-FR"/>
        </w:rPr>
      </w:pPr>
    </w:p>
    <w:p w14:paraId="43AC7F68" w14:textId="77777777" w:rsidR="007C3DD7" w:rsidRPr="0032190F" w:rsidRDefault="007C3DD7" w:rsidP="002F7FDE">
      <w:pPr>
        <w:rPr>
          <w:lang w:val="fr-FR"/>
        </w:rPr>
      </w:pPr>
      <w:r w:rsidRPr="0032190F">
        <w:rPr>
          <w:lang w:val="fr-FR"/>
        </w:rPr>
        <w:t xml:space="preserve">L’abbaye de Luxieul accueille un </w:t>
      </w:r>
      <w:r w:rsidRPr="0032190F">
        <w:rPr>
          <w:i/>
          <w:lang w:val="fr-FR"/>
        </w:rPr>
        <w:t>sciptorium</w:t>
      </w:r>
      <w:r w:rsidRPr="0032190F">
        <w:rPr>
          <w:lang w:val="fr-FR"/>
        </w:rPr>
        <w:t xml:space="preserve">(BIB </w:t>
      </w:r>
      <w:r w:rsidRPr="0032190F">
        <w:rPr>
          <w:i/>
          <w:lang w:val="fr-FR"/>
        </w:rPr>
        <w:t>Temps mérovingiens</w:t>
      </w:r>
      <w:r w:rsidRPr="0032190F">
        <w:rPr>
          <w:lang w:val="fr-FR"/>
        </w:rPr>
        <w:t>)</w:t>
      </w:r>
    </w:p>
    <w:p w14:paraId="4BA09432" w14:textId="77777777" w:rsidR="008C649B" w:rsidRPr="0032190F" w:rsidRDefault="008C649B" w:rsidP="002F7FDE">
      <w:pPr>
        <w:rPr>
          <w:lang w:val="fr-FR"/>
        </w:rPr>
      </w:pPr>
    </w:p>
    <w:p w14:paraId="6A620CB7" w14:textId="77777777" w:rsidR="008C649B" w:rsidRPr="0032190F" w:rsidRDefault="008C649B" w:rsidP="002F7FDE">
      <w:pPr>
        <w:rPr>
          <w:lang w:val="fr-FR"/>
        </w:rPr>
      </w:pPr>
      <w:r w:rsidRPr="0032190F">
        <w:rPr>
          <w:lang w:val="fr-FR"/>
        </w:rPr>
        <w:t>SAINT JULIEN DU SALUT</w:t>
      </w:r>
    </w:p>
    <w:p w14:paraId="4E8EBE6B" w14:textId="77777777" w:rsidR="008C649B" w:rsidRPr="0032190F" w:rsidRDefault="008C649B" w:rsidP="002F7FDE">
      <w:pPr>
        <w:rPr>
          <w:lang w:val="fr-FR"/>
        </w:rPr>
      </w:pPr>
      <w:r w:rsidRPr="0032190F">
        <w:rPr>
          <w:lang w:val="fr-FR"/>
        </w:rPr>
        <w:t>Bourgogne. Habitat du Néolithique ancien. Un long batiment de forme sub-rectangulaire à trapèze. Un batiment allongé à extrémité en « pince à surce » [</w:t>
      </w:r>
      <w:r w:rsidR="00E83813" w:rsidRPr="0032190F">
        <w:rPr>
          <w:lang w:val="fr-FR"/>
        </w:rPr>
        <w:t>d</w:t>
      </w:r>
      <w:r w:rsidRPr="0032190F">
        <w:rPr>
          <w:lang w:val="fr-FR"/>
        </w:rPr>
        <w:t>e] qui est « trop étroit pour de l’habitat » (BIB M. Prestreau colloque Habitat Dijon 2015)</w:t>
      </w:r>
    </w:p>
    <w:p w14:paraId="552BE4F6" w14:textId="77777777" w:rsidR="008C649B" w:rsidRPr="0032190F" w:rsidRDefault="008C649B" w:rsidP="002F7FDE">
      <w:pPr>
        <w:rPr>
          <w:lang w:val="fr-FR"/>
        </w:rPr>
      </w:pPr>
    </w:p>
    <w:p w14:paraId="0FFBA642" w14:textId="77777777" w:rsidR="008C649B" w:rsidRPr="0032190F" w:rsidRDefault="008C649B" w:rsidP="00426FF9">
      <w:pPr>
        <w:pStyle w:val="Heading1"/>
      </w:pPr>
      <w:r w:rsidRPr="0032190F">
        <w:lastRenderedPageBreak/>
        <w:t>MOLINONS</w:t>
      </w:r>
    </w:p>
    <w:p w14:paraId="4425F33D" w14:textId="77777777" w:rsidR="008C649B" w:rsidRPr="0032190F" w:rsidRDefault="008C649B" w:rsidP="002F7FDE">
      <w:pPr>
        <w:rPr>
          <w:lang w:val="fr-FR"/>
        </w:rPr>
      </w:pPr>
      <w:r w:rsidRPr="0032190F">
        <w:rPr>
          <w:lang w:val="fr-FR"/>
        </w:rPr>
        <w:t>Bourgogne. Habitat néolithique de forme allonée à extrémité en pince (BIB M. Prestreau colloque Habitat Dijon 2015)</w:t>
      </w:r>
    </w:p>
    <w:p w14:paraId="7EF14D03" w14:textId="77777777" w:rsidR="008C649B" w:rsidRPr="0032190F" w:rsidRDefault="008C649B" w:rsidP="002F7FDE">
      <w:pPr>
        <w:rPr>
          <w:lang w:val="fr-FR"/>
        </w:rPr>
      </w:pPr>
    </w:p>
    <w:p w14:paraId="0A2474D6" w14:textId="77777777" w:rsidR="008C649B" w:rsidRPr="0032190F" w:rsidRDefault="008C649B" w:rsidP="00426FF9">
      <w:pPr>
        <w:pStyle w:val="Heading1"/>
      </w:pPr>
      <w:r w:rsidRPr="0032190F">
        <w:t>VERON</w:t>
      </w:r>
    </w:p>
    <w:p w14:paraId="33A2FC40" w14:textId="77777777" w:rsidR="008C649B" w:rsidRPr="0032190F" w:rsidRDefault="008C649B" w:rsidP="002F7FDE">
      <w:pPr>
        <w:rPr>
          <w:lang w:val="fr-FR"/>
        </w:rPr>
      </w:pPr>
      <w:r w:rsidRPr="0032190F">
        <w:rPr>
          <w:lang w:val="fr-FR"/>
        </w:rPr>
        <w:t>Bourgogne. Véron monument 14, structure en U allongé à « pinces à sucres trop étroit pour être de l’habitat » néolithique (BIB M. Prestreau colloque Habitat Dijon 2015).</w:t>
      </w:r>
    </w:p>
    <w:p w14:paraId="0EB3FA2C" w14:textId="77777777" w:rsidR="008C649B" w:rsidRPr="0032190F" w:rsidRDefault="008C649B" w:rsidP="002F7FDE">
      <w:pPr>
        <w:rPr>
          <w:lang w:val="fr-FR"/>
        </w:rPr>
      </w:pPr>
    </w:p>
    <w:p w14:paraId="29911213" w14:textId="77777777" w:rsidR="008C649B" w:rsidRPr="0032190F" w:rsidRDefault="008C649B" w:rsidP="00426FF9">
      <w:pPr>
        <w:pStyle w:val="Heading1"/>
      </w:pPr>
      <w:bookmarkStart w:id="5311" w:name="Sit_Beaumont"/>
      <w:r w:rsidRPr="0032190F">
        <w:t>BEAUMONT</w:t>
      </w:r>
    </w:p>
    <w:bookmarkEnd w:id="5311"/>
    <w:p w14:paraId="3D6F1D32" w14:textId="77777777" w:rsidR="008C649B" w:rsidRPr="0032190F" w:rsidRDefault="008C649B" w:rsidP="002F7FDE">
      <w:pPr>
        <w:rPr>
          <w:lang w:val="fr-FR"/>
        </w:rPr>
      </w:pPr>
      <w:r w:rsidRPr="0032190F">
        <w:rPr>
          <w:lang w:val="fr-FR"/>
        </w:rPr>
        <w:t>Bourgogne. Enclos circulaire néolithique (BIB M. Prestreau colloque Habitat Dijon 2015)</w:t>
      </w:r>
    </w:p>
    <w:p w14:paraId="6ABFED24" w14:textId="77777777" w:rsidR="00685B43" w:rsidRPr="0032190F" w:rsidRDefault="00685B43" w:rsidP="002F7FDE">
      <w:pPr>
        <w:rPr>
          <w:lang w:val="fr-FR"/>
        </w:rPr>
      </w:pPr>
      <w:r w:rsidRPr="0032190F">
        <w:rPr>
          <w:lang w:val="fr-FR"/>
        </w:rPr>
        <w:t xml:space="preserve">Beaumont (Puy-de-Dôme), habitat chasséen </w:t>
      </w:r>
      <w:r w:rsidRPr="0032190F">
        <w:rPr>
          <w:szCs w:val="20"/>
          <w:lang w:val="fr-FR" w:eastAsia="en-GB"/>
        </w:rPr>
        <w:t>(Saintot et Le Barrier, 2009)</w:t>
      </w:r>
    </w:p>
    <w:p w14:paraId="5FF96015" w14:textId="77777777" w:rsidR="008C649B" w:rsidRPr="0032190F" w:rsidRDefault="008C649B" w:rsidP="002F7FDE">
      <w:pPr>
        <w:rPr>
          <w:lang w:val="fr-FR"/>
        </w:rPr>
      </w:pPr>
    </w:p>
    <w:p w14:paraId="7CE7F5F1" w14:textId="77777777" w:rsidR="008C649B" w:rsidRPr="0032190F" w:rsidRDefault="008C649B" w:rsidP="00426FF9">
      <w:pPr>
        <w:pStyle w:val="Heading1"/>
      </w:pPr>
      <w:r w:rsidRPr="0032190F">
        <w:t>PONT-SUR-YONNE</w:t>
      </w:r>
    </w:p>
    <w:p w14:paraId="69D32977" w14:textId="77777777" w:rsidR="008C649B" w:rsidRPr="0032190F" w:rsidRDefault="008C649B" w:rsidP="002F7FDE">
      <w:pPr>
        <w:rPr>
          <w:lang w:val="fr-FR"/>
        </w:rPr>
      </w:pPr>
      <w:r w:rsidRPr="0032190F">
        <w:rPr>
          <w:lang w:val="fr-FR"/>
        </w:rPr>
        <w:t>Bourgogne. Habitat néolithique de forme rectangulaire allongée à deux absides daté de 3600-3300 (BIB M. Prestreau colloque Habitat Dijon 2015)</w:t>
      </w:r>
    </w:p>
    <w:p w14:paraId="64EAB170" w14:textId="77777777" w:rsidR="008C649B" w:rsidRPr="0032190F" w:rsidRDefault="008C649B" w:rsidP="002F7FDE">
      <w:pPr>
        <w:rPr>
          <w:lang w:val="fr-FR"/>
        </w:rPr>
      </w:pPr>
    </w:p>
    <w:p w14:paraId="1AA61585" w14:textId="77777777" w:rsidR="008C649B" w:rsidRPr="0032190F" w:rsidRDefault="008C649B" w:rsidP="00426FF9">
      <w:pPr>
        <w:pStyle w:val="Heading1"/>
      </w:pPr>
      <w:r w:rsidRPr="0032190F">
        <w:t>GENLIS</w:t>
      </w:r>
    </w:p>
    <w:p w14:paraId="70943E25" w14:textId="77777777" w:rsidR="008C649B" w:rsidRPr="0032190F" w:rsidRDefault="008C649B" w:rsidP="002F7FDE">
      <w:pPr>
        <w:rPr>
          <w:lang w:val="fr-FR"/>
        </w:rPr>
      </w:pPr>
      <w:r w:rsidRPr="0032190F">
        <w:rPr>
          <w:lang w:val="fr-FR"/>
        </w:rPr>
        <w:t>Dijon. Dépotoir de Genis à Moussenlière, utilisation de chenaux comme vastes dépotoirs. Pérennisation des puits du Bronze ancien jusqu’à l’époque antique [hystérochronie] (BIB F. Ducreux et al. colloque Habitat Dijon 2015)</w:t>
      </w:r>
    </w:p>
    <w:p w14:paraId="0220FF71" w14:textId="77777777" w:rsidR="009751D6" w:rsidRPr="0032190F" w:rsidRDefault="009751D6" w:rsidP="002F7FDE">
      <w:pPr>
        <w:rPr>
          <w:lang w:val="fr-FR"/>
        </w:rPr>
      </w:pPr>
    </w:p>
    <w:p w14:paraId="46F4380A" w14:textId="77777777" w:rsidR="009751D6" w:rsidRPr="0032190F" w:rsidRDefault="009751D6" w:rsidP="00426FF9">
      <w:pPr>
        <w:pStyle w:val="Heading1"/>
      </w:pPr>
      <w:r w:rsidRPr="0032190F">
        <w:t>CARHAIX-PLOUGUEN</w:t>
      </w:r>
    </w:p>
    <w:p w14:paraId="2216B4FF" w14:textId="77777777" w:rsidR="009751D6" w:rsidRPr="0032190F" w:rsidRDefault="009751D6" w:rsidP="002F7FDE">
      <w:pPr>
        <w:rPr>
          <w:lang w:val="fr-FR"/>
        </w:rPr>
      </w:pPr>
      <w:r w:rsidRPr="0032190F">
        <w:rPr>
          <w:lang w:val="fr-FR"/>
        </w:rPr>
        <w:t>Habitat de l’Ouest de la France daté de vers 2500 aec de forme ovoïde pointue</w:t>
      </w:r>
    </w:p>
    <w:p w14:paraId="5C2A718D" w14:textId="77777777" w:rsidR="006052BA" w:rsidRPr="0032190F" w:rsidRDefault="006052BA" w:rsidP="002F7FDE">
      <w:pPr>
        <w:rPr>
          <w:lang w:val="fr-FR"/>
        </w:rPr>
      </w:pPr>
    </w:p>
    <w:p w14:paraId="63532309" w14:textId="77777777" w:rsidR="006052BA" w:rsidRPr="0032190F" w:rsidRDefault="006052BA" w:rsidP="00426FF9">
      <w:pPr>
        <w:pStyle w:val="Heading1"/>
      </w:pPr>
      <w:r w:rsidRPr="0032190F">
        <w:t>COLCHIDE</w:t>
      </w:r>
    </w:p>
    <w:p w14:paraId="0773F0EE" w14:textId="77777777" w:rsidR="006052BA" w:rsidRPr="0032190F" w:rsidRDefault="006052BA" w:rsidP="002F7FDE">
      <w:pPr>
        <w:rPr>
          <w:lang w:val="fr-FR"/>
        </w:rPr>
      </w:pPr>
      <w:r w:rsidRPr="0032190F">
        <w:rPr>
          <w:lang w:val="fr-FR"/>
        </w:rPr>
        <w:t>Royaume oriental antique de la Mer Noire, actuelle Géorgie (wiki)</w:t>
      </w:r>
    </w:p>
    <w:p w14:paraId="05EE9A14" w14:textId="77777777" w:rsidR="00F535EF" w:rsidRPr="0032190F" w:rsidRDefault="00F535EF" w:rsidP="002F7FDE">
      <w:pPr>
        <w:rPr>
          <w:lang w:val="fr-FR"/>
        </w:rPr>
      </w:pPr>
    </w:p>
    <w:p w14:paraId="2D99ACE9" w14:textId="77777777" w:rsidR="00DF21A2" w:rsidRPr="0032190F" w:rsidRDefault="00DF21A2" w:rsidP="00426FF9">
      <w:pPr>
        <w:pStyle w:val="Heading1"/>
      </w:pPr>
      <w:bookmarkStart w:id="5312" w:name="Sit_Pierre_Escrite"/>
      <w:r w:rsidRPr="0032190F">
        <w:t>PIERRE ESCRITE</w:t>
      </w:r>
      <w:bookmarkEnd w:id="5312"/>
    </w:p>
    <w:p w14:paraId="7B8B3098" w14:textId="4444124B" w:rsidR="003B0387" w:rsidRPr="00525C7D" w:rsidRDefault="00432469" w:rsidP="002F7FDE">
      <w:pPr>
        <w:rPr>
          <w:sz w:val="20"/>
          <w:lang w:val="fr-FR"/>
        </w:rPr>
      </w:pPr>
      <w:r w:rsidRPr="00525C7D">
        <w:rPr>
          <w:sz w:val="20"/>
          <w:lang w:val="fr-FR"/>
        </w:rPr>
        <w:t>Pierre Ecrite</w:t>
      </w:r>
      <w:r w:rsidR="00525C7D">
        <w:rPr>
          <w:sz w:val="20"/>
          <w:lang w:val="fr-FR"/>
        </w:rPr>
        <w:t>, Pierre Écrite</w:t>
      </w:r>
    </w:p>
    <w:p w14:paraId="25D44223" w14:textId="77777777" w:rsidR="00432469" w:rsidRPr="0032190F" w:rsidRDefault="00432469" w:rsidP="002F7FDE">
      <w:pPr>
        <w:rPr>
          <w:lang w:val="fr-FR"/>
        </w:rPr>
      </w:pPr>
    </w:p>
    <w:p w14:paraId="5AFA0990" w14:textId="66DD50C0" w:rsidR="00090468" w:rsidRPr="0032190F" w:rsidRDefault="00880756" w:rsidP="00025745">
      <w:pPr>
        <w:jc w:val="both"/>
        <w:rPr>
          <w:lang w:val="fr-FR"/>
        </w:rPr>
      </w:pPr>
      <w:r w:rsidRPr="0032190F">
        <w:rPr>
          <w:lang w:val="fr-FR"/>
        </w:rPr>
        <w:t xml:space="preserve">Abri. </w:t>
      </w:r>
      <w:r w:rsidR="00025745" w:rsidRPr="0032190F">
        <w:rPr>
          <w:lang w:val="fr-FR"/>
        </w:rPr>
        <w:t>Pierre Escrite de Chasteuil</w:t>
      </w:r>
      <w:r w:rsidR="00672A21" w:rsidRPr="0032190F">
        <w:rPr>
          <w:lang w:val="fr-FR"/>
        </w:rPr>
        <w:t xml:space="preserve"> (Cast</w:t>
      </w:r>
      <w:r w:rsidR="00C90C88" w:rsidRPr="0032190F">
        <w:rPr>
          <w:lang w:val="fr-FR"/>
        </w:rPr>
        <w:t>ellane, Alpes-de-Haute-Provence)</w:t>
      </w:r>
      <w:r w:rsidR="00025745" w:rsidRPr="0032190F">
        <w:rPr>
          <w:lang w:val="fr-FR"/>
        </w:rPr>
        <w:t xml:space="preserve">, </w:t>
      </w:r>
      <w:r w:rsidR="00D22CF5" w:rsidRPr="0032190F">
        <w:rPr>
          <w:rFonts w:eastAsia="Code2000"/>
          <w:lang w:val="fr-FR" w:eastAsia="en-GB"/>
        </w:rPr>
        <w:t xml:space="preserve">à environ 1340 m de haut (BIB 2400) </w:t>
      </w:r>
      <w:r w:rsidR="00025745" w:rsidRPr="0032190F">
        <w:rPr>
          <w:lang w:val="fr-FR"/>
        </w:rPr>
        <w:t>en aplomb du Verdon, dans la région du Point Sublime</w:t>
      </w:r>
      <w:r w:rsidR="00D22CF5" w:rsidRPr="0032190F">
        <w:rPr>
          <w:lang w:val="fr-FR"/>
        </w:rPr>
        <w:t xml:space="preserve"> </w:t>
      </w:r>
      <w:r w:rsidR="00090468" w:rsidRPr="0032190F">
        <w:rPr>
          <w:lang w:val="fr-FR"/>
        </w:rPr>
        <w:t>(BIB 1165 p. 106)</w:t>
      </w:r>
      <w:r w:rsidR="00090468" w:rsidRPr="0032190F">
        <w:rPr>
          <w:rFonts w:eastAsia="Code2000"/>
          <w:lang w:val="fr-FR" w:eastAsia="en-GB"/>
        </w:rPr>
        <w:t xml:space="preserve"> </w:t>
      </w:r>
      <w:r w:rsidR="00A905A2" w:rsidRPr="0032190F">
        <w:rPr>
          <w:lang w:val="fr-FR"/>
        </w:rPr>
        <w:t>Le site est un petit plateau en lanière, perché 700 m au-dessus du talweg du Verdon, bordé par une écaille rocheuse du côté SE (BIB 2398 p. 573) . Il a</w:t>
      </w:r>
      <w:r w:rsidR="00090468" w:rsidRPr="0032190F">
        <w:rPr>
          <w:rFonts w:eastAsia="Code2000"/>
          <w:lang w:val="fr-FR" w:eastAsia="en-GB"/>
        </w:rPr>
        <w:t xml:space="preserve"> une configuration </w:t>
      </w:r>
      <w:hyperlink r:id="rId12818" w:anchor="Cul_Schemat_France_distrib_particul" w:history="1">
        <w:r w:rsidR="00090468" w:rsidRPr="0032190F">
          <w:rPr>
            <w:rStyle w:val="Hyperlink"/>
            <w:rFonts w:eastAsia="Code2000"/>
            <w:lang w:val="fr-FR" w:eastAsia="en-GB"/>
          </w:rPr>
          <w:t>particulière</w:t>
        </w:r>
      </w:hyperlink>
      <w:r w:rsidR="00090468" w:rsidRPr="0032190F">
        <w:rPr>
          <w:rFonts w:eastAsia="Code2000"/>
          <w:lang w:val="fr-FR" w:eastAsia="en-GB"/>
        </w:rPr>
        <w:t>: lame rocheuse délimitant un plateau suspendu (BIB 2396 p. 142)</w:t>
      </w:r>
      <w:r w:rsidR="00A129FA" w:rsidRPr="0032190F">
        <w:rPr>
          <w:rFonts w:eastAsia="Code2000"/>
          <w:lang w:val="fr-FR" w:eastAsia="en-GB"/>
        </w:rPr>
        <w:t xml:space="preserve"> qui "</w:t>
      </w:r>
      <w:hyperlink r:id="rId12819" w:anchor="Cul_Schemat_France_distrib_isol" w:history="1">
        <w:r w:rsidR="00A129FA" w:rsidRPr="0032190F">
          <w:rPr>
            <w:rStyle w:val="Hyperlink"/>
            <w:rFonts w:eastAsia="Code2000"/>
            <w:lang w:val="fr-FR" w:eastAsia="en-GB"/>
          </w:rPr>
          <w:t>isolent</w:t>
        </w:r>
      </w:hyperlink>
      <w:r w:rsidR="00A129FA" w:rsidRPr="0032190F">
        <w:rPr>
          <w:rFonts w:eastAsia="Code2000"/>
          <w:lang w:val="fr-FR" w:eastAsia="en-GB"/>
        </w:rPr>
        <w:t>" le site (BIB 2396 p. 148)</w:t>
      </w:r>
      <w:r w:rsidR="00414E21" w:rsidRPr="0032190F">
        <w:rPr>
          <w:rFonts w:eastAsia="Code2000"/>
          <w:lang w:val="fr-FR" w:eastAsia="en-GB"/>
        </w:rPr>
        <w:t xml:space="preserve"> </w:t>
      </w:r>
    </w:p>
    <w:p w14:paraId="454DB2C7" w14:textId="77777777" w:rsidR="00A905A2" w:rsidRPr="0032190F" w:rsidRDefault="00A905A2" w:rsidP="00025745">
      <w:pPr>
        <w:jc w:val="both"/>
        <w:rPr>
          <w:lang w:val="fr-FR"/>
        </w:rPr>
      </w:pPr>
    </w:p>
    <w:p w14:paraId="50D0517C" w14:textId="17357991" w:rsidR="00A905A2" w:rsidRPr="0032190F" w:rsidRDefault="00525C7D" w:rsidP="00A905A2">
      <w:pPr>
        <w:pStyle w:val="Heading2"/>
      </w:pPr>
      <w:bookmarkStart w:id="5313" w:name="Sit_Pierre_Escrite_p"/>
      <w:r>
        <w:t>p</w:t>
      </w:r>
      <w:r w:rsidR="00A905A2" w:rsidRPr="0032190F">
        <w:t>anneaux</w:t>
      </w:r>
    </w:p>
    <w:bookmarkEnd w:id="5313"/>
    <w:p w14:paraId="62D2F00A" w14:textId="77777777" w:rsidR="00A905A2" w:rsidRPr="0032190F" w:rsidRDefault="00A905A2" w:rsidP="00A905A2">
      <w:pPr>
        <w:jc w:val="both"/>
        <w:rPr>
          <w:lang w:val="fr-FR"/>
        </w:rPr>
      </w:pPr>
      <w:r w:rsidRPr="0032190F">
        <w:rPr>
          <w:lang w:val="fr-FR"/>
        </w:rPr>
        <w:t xml:space="preserve">Au centre de cette paroi naturelle, des coulées de calcite donnent au support une teinte orangée. Deux ensembles de figures peintes ont été réalisés sur ces coulées: un panneau nord-est et un panneau sud-ouest (BIB 2398 p. 573) </w:t>
      </w:r>
    </w:p>
    <w:p w14:paraId="514FA259" w14:textId="77777777" w:rsidR="00A905A2" w:rsidRPr="0032190F" w:rsidRDefault="00A905A2" w:rsidP="00A905A2">
      <w:pPr>
        <w:rPr>
          <w:lang w:val="fr-FR"/>
        </w:rPr>
      </w:pPr>
    </w:p>
    <w:p w14:paraId="77140DB1" w14:textId="0EEBAD51" w:rsidR="00A905A2" w:rsidRPr="0032190F" w:rsidRDefault="00525C7D" w:rsidP="00A905A2">
      <w:pPr>
        <w:pStyle w:val="Heading3"/>
      </w:pPr>
      <w:bookmarkStart w:id="5314" w:name="Sit_Pierre_Escrite_p_NE"/>
      <w:r>
        <w:t>p</w:t>
      </w:r>
      <w:r w:rsidR="00A905A2" w:rsidRPr="0032190F">
        <w:t>anneau nord-est</w:t>
      </w:r>
    </w:p>
    <w:bookmarkEnd w:id="5314"/>
    <w:p w14:paraId="575E2594" w14:textId="2F653BEC" w:rsidR="00A905A2" w:rsidRPr="0032190F" w:rsidRDefault="00A905A2" w:rsidP="00A905A2">
      <w:pPr>
        <w:rPr>
          <w:lang w:val="fr-FR"/>
        </w:rPr>
      </w:pPr>
      <w:r w:rsidRPr="0032190F">
        <w:rPr>
          <w:lang w:val="fr-FR"/>
        </w:rPr>
        <w:t xml:space="preserve">art schématique du Néolithique: des </w:t>
      </w:r>
      <w:hyperlink r:id="rId12820" w:anchor="Cul_Art_TAC_T_z_cervide" w:history="1">
        <w:r w:rsidR="002E0A84" w:rsidRPr="0032190F">
          <w:rPr>
            <w:rStyle w:val="Hyperlink"/>
            <w:lang w:val="fr-FR"/>
          </w:rPr>
          <w:t>cervidé</w:t>
        </w:r>
      </w:hyperlink>
      <w:r w:rsidR="002E0A84" w:rsidRPr="0032190F">
        <w:rPr>
          <w:lang w:val="fr-FR"/>
        </w:rPr>
        <w:t>s</w:t>
      </w:r>
      <w:r w:rsidRPr="0032190F">
        <w:rPr>
          <w:lang w:val="fr-FR"/>
        </w:rPr>
        <w:t>, une grille et d'autres signes non identifiables. A la base, une série de lignes gravées par fine incision du support, sans organisation apparente si ce n'est quelques zigzags verticaux, oblitèrent quelques tr</w:t>
      </w:r>
      <w:r w:rsidR="003F4EEB" w:rsidRPr="0032190F">
        <w:rPr>
          <w:lang w:val="fr-FR"/>
        </w:rPr>
        <w:t>aits peints. (BIB 2398 p. 573) v. Baume Brune 12, Rocher du Chateau (SS BIB)</w:t>
      </w:r>
    </w:p>
    <w:p w14:paraId="51D4765B" w14:textId="03FC87D0" w:rsidR="00A905A2" w:rsidRPr="0032190F" w:rsidRDefault="00A905A2" w:rsidP="00A905A2">
      <w:pPr>
        <w:jc w:val="both"/>
        <w:rPr>
          <w:lang w:val="fr-FR"/>
        </w:rPr>
      </w:pPr>
      <w:r w:rsidRPr="0032190F">
        <w:rPr>
          <w:lang w:val="fr-FR"/>
        </w:rPr>
        <w:lastRenderedPageBreak/>
        <w:t xml:space="preserve">Représentation de 3 cervidés superposés les uns aux autres: "Les </w:t>
      </w:r>
      <w:hyperlink r:id="rId12821" w:anchor="Cul_Art_TAC_T_z_cervide" w:history="1">
        <w:r w:rsidR="00C370D1" w:rsidRPr="0032190F">
          <w:rPr>
            <w:rStyle w:val="Hyperlink"/>
            <w:lang w:val="fr-FR"/>
          </w:rPr>
          <w:t>cerf</w:t>
        </w:r>
      </w:hyperlink>
      <w:r w:rsidR="00C370D1" w:rsidRPr="0032190F">
        <w:rPr>
          <w:rStyle w:val="st"/>
          <w:lang w:val="fr-FR"/>
        </w:rPr>
        <w:t xml:space="preserve">s </w:t>
      </w:r>
      <w:r w:rsidRPr="0032190F">
        <w:rPr>
          <w:lang w:val="fr-FR"/>
        </w:rPr>
        <w:t xml:space="preserve">du sommet de la composition sont assez éloquents, porteurs de bois différents, le plus haut avec des empaumures, celui du dessous avec des enfourchures. Tous deux sont associés à un trait vertical au niveau du dos bas, le troisième cerf est plus petit et massif, associé à une figure circulaire. Son dos est agrémenté d’une bosse qui correspond peut-être au trait vertical susmentionné" (BIB 1165 p. 106) </w:t>
      </w:r>
      <w:hyperlink r:id="rId12822" w:anchor="Cul_Schemat_France" w:history="1">
        <w:r w:rsidRPr="0032190F">
          <w:rPr>
            <w:rStyle w:val="Hyperlink"/>
            <w:lang w:val="fr-FR"/>
          </w:rPr>
          <w:t>art schématique peint</w:t>
        </w:r>
      </w:hyperlink>
      <w:r w:rsidRPr="0032190F">
        <w:rPr>
          <w:lang w:val="fr-FR"/>
        </w:rPr>
        <w:t xml:space="preserve"> (BIB 2396 fig. 1) et art </w:t>
      </w:r>
      <w:hyperlink r:id="rId12823" w:anchor="Cul_Schemat_France_s" w:history="1">
        <w:r w:rsidRPr="0032190F">
          <w:rPr>
            <w:rStyle w:val="Hyperlink"/>
            <w:lang w:val="fr-FR"/>
          </w:rPr>
          <w:t>schématique</w:t>
        </w:r>
      </w:hyperlink>
      <w:r w:rsidRPr="0032190F">
        <w:rPr>
          <w:lang w:val="fr-FR"/>
        </w:rPr>
        <w:t xml:space="preserve"> incisé (BIB 2398 fig. 1)</w:t>
      </w:r>
    </w:p>
    <w:p w14:paraId="5ECD67DC" w14:textId="77777777" w:rsidR="008E466C" w:rsidRPr="0032190F" w:rsidRDefault="008E466C" w:rsidP="00A905A2">
      <w:pPr>
        <w:jc w:val="both"/>
        <w:rPr>
          <w:lang w:val="fr-FR"/>
        </w:rPr>
      </w:pPr>
    </w:p>
    <w:p w14:paraId="091644DB" w14:textId="77777777" w:rsidR="008E466C" w:rsidRPr="0032190F" w:rsidRDefault="008E466C" w:rsidP="00915A6C">
      <w:pPr>
        <w:pStyle w:val="Heading4"/>
      </w:pPr>
      <w:bookmarkStart w:id="5315" w:name="Sit_Pierre_Escrite_p_NE_1"/>
      <w:r w:rsidRPr="0032190F">
        <w:t>Peinture 1</w:t>
      </w:r>
    </w:p>
    <w:bookmarkEnd w:id="5315"/>
    <w:p w14:paraId="365C488C" w14:textId="77777777" w:rsidR="00915A6C" w:rsidRDefault="00915A6C" w:rsidP="008E466C">
      <w:pPr>
        <w:jc w:val="both"/>
        <w:rPr>
          <w:lang w:val="fr-FR"/>
        </w:rPr>
      </w:pPr>
      <w:r w:rsidRPr="0032190F">
        <w:rPr>
          <w:lang w:val="fr-FR"/>
        </w:rPr>
        <w:t xml:space="preserve">Cerf. </w:t>
      </w:r>
      <w:r w:rsidR="008E466C" w:rsidRPr="0032190F">
        <w:rPr>
          <w:lang w:val="fr-FR"/>
        </w:rPr>
        <w:t>L'animal n° 1 présente</w:t>
      </w:r>
      <w:r w:rsidRPr="0032190F">
        <w:rPr>
          <w:lang w:val="fr-FR"/>
        </w:rPr>
        <w:t xml:space="preserve"> </w:t>
      </w:r>
      <w:r w:rsidR="008E466C" w:rsidRPr="0032190F">
        <w:rPr>
          <w:lang w:val="fr-FR"/>
        </w:rPr>
        <w:t>des membres à l'oblique et une</w:t>
      </w:r>
      <w:r w:rsidRPr="0032190F">
        <w:rPr>
          <w:lang w:val="fr-FR"/>
        </w:rPr>
        <w:t xml:space="preserve"> </w:t>
      </w:r>
      <w:r w:rsidR="008E466C" w:rsidRPr="0032190F">
        <w:rPr>
          <w:lang w:val="fr-FR"/>
        </w:rPr>
        <w:t>queue à l'horizontale comme s'il était</w:t>
      </w:r>
      <w:r w:rsidRPr="0032190F">
        <w:rPr>
          <w:lang w:val="fr-FR"/>
        </w:rPr>
        <w:t xml:space="preserve"> </w:t>
      </w:r>
      <w:r w:rsidR="008E466C" w:rsidRPr="0032190F">
        <w:rPr>
          <w:lang w:val="fr-FR"/>
        </w:rPr>
        <w:t>en mouvement. La tête est allongée.</w:t>
      </w:r>
      <w:r w:rsidRPr="0032190F">
        <w:rPr>
          <w:lang w:val="fr-FR"/>
        </w:rPr>
        <w:t xml:space="preserve"> </w:t>
      </w:r>
      <w:r w:rsidR="008E466C" w:rsidRPr="0032190F">
        <w:rPr>
          <w:lang w:val="fr-FR"/>
        </w:rPr>
        <w:t>Les bois sont plantés sur le sommet</w:t>
      </w:r>
      <w:r w:rsidRPr="0032190F">
        <w:rPr>
          <w:lang w:val="fr-FR"/>
        </w:rPr>
        <w:t xml:space="preserve"> </w:t>
      </w:r>
      <w:r w:rsidR="008E466C" w:rsidRPr="0032190F">
        <w:rPr>
          <w:lang w:val="fr-FR"/>
        </w:rPr>
        <w:t>du crâne et se présentent confondus</w:t>
      </w:r>
      <w:r w:rsidRPr="0032190F">
        <w:rPr>
          <w:lang w:val="fr-FR"/>
        </w:rPr>
        <w:t xml:space="preserve"> </w:t>
      </w:r>
      <w:r w:rsidR="008E466C" w:rsidRPr="0032190F">
        <w:rPr>
          <w:lang w:val="fr-FR"/>
        </w:rPr>
        <w:t>à la base, droits et se terminant en</w:t>
      </w:r>
      <w:r w:rsidRPr="0032190F">
        <w:rPr>
          <w:lang w:val="fr-FR"/>
        </w:rPr>
        <w:t xml:space="preserve"> </w:t>
      </w:r>
      <w:r w:rsidR="008E466C" w:rsidRPr="0032190F">
        <w:rPr>
          <w:lang w:val="fr-FR"/>
        </w:rPr>
        <w:t>empaumure.</w:t>
      </w:r>
      <w:r w:rsidRPr="0032190F">
        <w:rPr>
          <w:lang w:val="fr-FR"/>
        </w:rPr>
        <w:t xml:space="preserve"> (BIB 2400)</w:t>
      </w:r>
    </w:p>
    <w:p w14:paraId="0D57E52D" w14:textId="77777777" w:rsidR="00CD3720" w:rsidRPr="0032190F" w:rsidRDefault="00CD3720" w:rsidP="008E466C">
      <w:pPr>
        <w:jc w:val="both"/>
        <w:rPr>
          <w:lang w:val="fr-FR"/>
        </w:rPr>
      </w:pPr>
    </w:p>
    <w:p w14:paraId="7FFF994E" w14:textId="77777777" w:rsidR="00915A6C" w:rsidRPr="0032190F" w:rsidRDefault="00915A6C" w:rsidP="00915A6C">
      <w:pPr>
        <w:pStyle w:val="Heading4"/>
      </w:pPr>
      <w:bookmarkStart w:id="5316" w:name="Sit_Pierre_Escrite_p_NE_2"/>
      <w:r w:rsidRPr="0032190F">
        <w:t>Peinture 2</w:t>
      </w:r>
      <w:bookmarkEnd w:id="5316"/>
    </w:p>
    <w:p w14:paraId="0BA93AC1" w14:textId="77777777" w:rsidR="00915A6C" w:rsidRPr="0032190F" w:rsidRDefault="00915A6C" w:rsidP="00A905A2">
      <w:pPr>
        <w:jc w:val="both"/>
        <w:rPr>
          <w:lang w:val="fr-FR"/>
        </w:rPr>
      </w:pPr>
      <w:r w:rsidRPr="0032190F">
        <w:rPr>
          <w:lang w:val="fr-FR"/>
        </w:rPr>
        <w:t xml:space="preserve">Cerf. L'animal n° 2 jouit des mêmes artifices destinés à montrer le mouvement. La tête est allongée. Un seul bois est représenté, hérissé d'andouillers dirigés vers la droite, horizontaux et parallèles entre eux comme les dents d'un râteau.(BIB 2400) </w:t>
      </w:r>
    </w:p>
    <w:p w14:paraId="763FA380" w14:textId="77777777" w:rsidR="00915A6C" w:rsidRPr="0032190F" w:rsidRDefault="00915A6C" w:rsidP="00A905A2">
      <w:pPr>
        <w:jc w:val="both"/>
        <w:rPr>
          <w:lang w:val="fr-FR"/>
        </w:rPr>
      </w:pPr>
    </w:p>
    <w:p w14:paraId="027057D8" w14:textId="77777777" w:rsidR="00EB52A6" w:rsidRPr="0032190F" w:rsidRDefault="00EB52A6" w:rsidP="00915A6C">
      <w:pPr>
        <w:pStyle w:val="Heading4"/>
      </w:pPr>
      <w:bookmarkStart w:id="5317" w:name="Sit_Pierre_Escrite_p_NE_3"/>
      <w:r w:rsidRPr="0032190F">
        <w:t>Peinture 3</w:t>
      </w:r>
      <w:bookmarkEnd w:id="5317"/>
    </w:p>
    <w:p w14:paraId="2AE6B424" w14:textId="77777777" w:rsidR="00EB52A6" w:rsidRPr="0032190F" w:rsidRDefault="00EB52A6" w:rsidP="00EB52A6">
      <w:pPr>
        <w:rPr>
          <w:lang w:val="fr-FR"/>
        </w:rPr>
      </w:pPr>
      <w:r w:rsidRPr="0032190F">
        <w:rPr>
          <w:lang w:val="fr-FR"/>
        </w:rPr>
        <w:t>Grille de forme trapézoïdale à 4 lignes internes verticales, avec ponctuation en haut et à droite (</w:t>
      </w:r>
    </w:p>
    <w:p w14:paraId="6F99852C" w14:textId="77777777" w:rsidR="00277517" w:rsidRPr="0032190F" w:rsidRDefault="00EB52A6" w:rsidP="00A905A2">
      <w:pPr>
        <w:jc w:val="both"/>
        <w:rPr>
          <w:lang w:val="fr-FR"/>
        </w:rPr>
      </w:pPr>
      <w:r w:rsidRPr="0032190F">
        <w:rPr>
          <w:lang w:val="fr-FR"/>
        </w:rPr>
        <w:t xml:space="preserve">d.m.h. : 33 cm d.m.v. : 52,5 cm). Sa position, en marge des  panneaux ou bien superposée aux autres  figures, indiquerait une réalisation  postérieure au reste des figures. (BIB 2400)  </w:t>
      </w:r>
    </w:p>
    <w:p w14:paraId="6F96CD63" w14:textId="1EF8055A" w:rsidR="00EB52A6" w:rsidRPr="0032190F" w:rsidRDefault="00EB52A6" w:rsidP="00A905A2">
      <w:pPr>
        <w:jc w:val="both"/>
        <w:rPr>
          <w:lang w:val="fr-FR"/>
        </w:rPr>
      </w:pPr>
      <w:r w:rsidRPr="0032190F">
        <w:rPr>
          <w:lang w:val="fr-FR"/>
        </w:rPr>
        <w:t>v. Curral das  Letr</w:t>
      </w:r>
      <w:r w:rsidR="003F4EEB" w:rsidRPr="0032190F">
        <w:rPr>
          <w:lang w:val="fr-FR"/>
        </w:rPr>
        <w:t xml:space="preserve">as (Cachao da Rappa, Bragança) </w:t>
      </w:r>
      <w:r w:rsidRPr="0032190F">
        <w:rPr>
          <w:lang w:val="fr-FR"/>
        </w:rPr>
        <w:t>et l'</w:t>
      </w:r>
      <w:hyperlink r:id="rId12824" w:anchor="Sit_Eissartenes_A" w:history="1">
        <w:r w:rsidRPr="0032190F">
          <w:rPr>
            <w:rStyle w:val="Hyperlink"/>
            <w:lang w:val="fr-FR"/>
          </w:rPr>
          <w:t>abri A des Eissartènes</w:t>
        </w:r>
      </w:hyperlink>
      <w:r w:rsidRPr="0032190F">
        <w:rPr>
          <w:lang w:val="fr-FR"/>
        </w:rPr>
        <w:t xml:space="preserve"> (BIB 2400)</w:t>
      </w:r>
    </w:p>
    <w:p w14:paraId="07523818" w14:textId="77777777" w:rsidR="00915A6C" w:rsidRPr="0032190F" w:rsidRDefault="00915A6C" w:rsidP="00A905A2">
      <w:pPr>
        <w:jc w:val="both"/>
        <w:rPr>
          <w:lang w:val="fr-FR"/>
        </w:rPr>
      </w:pPr>
    </w:p>
    <w:p w14:paraId="783E9E32" w14:textId="77777777" w:rsidR="00915A6C" w:rsidRPr="0032190F" w:rsidRDefault="00915A6C" w:rsidP="00915A6C">
      <w:pPr>
        <w:pStyle w:val="Heading4"/>
      </w:pPr>
      <w:r w:rsidRPr="0032190F">
        <w:t>Peinture 4</w:t>
      </w:r>
    </w:p>
    <w:p w14:paraId="1547EE2F" w14:textId="77777777" w:rsidR="000B70E5" w:rsidRPr="0032190F" w:rsidRDefault="00915A6C" w:rsidP="00A905A2">
      <w:pPr>
        <w:jc w:val="both"/>
        <w:rPr>
          <w:lang w:val="fr-FR"/>
        </w:rPr>
      </w:pPr>
      <w:r w:rsidRPr="0032190F">
        <w:rPr>
          <w:lang w:val="fr-FR"/>
        </w:rPr>
        <w:t>Cerf. L'animal n° 4 est plus trapu avec des membres verticaux afin de le figurer au repos. Le corps est anormalement bombé au niveau du dos et la tête n'est pas vraiment discernable. Elle semble courte. La ramure est divisée en deux bois, droits et hérissés de trois andouillers dans leur partie supérieure. (BIB 2400)</w:t>
      </w:r>
    </w:p>
    <w:p w14:paraId="03894B08" w14:textId="77777777" w:rsidR="00915A6C" w:rsidRPr="0032190F" w:rsidRDefault="00915A6C" w:rsidP="00A905A2">
      <w:pPr>
        <w:jc w:val="both"/>
        <w:rPr>
          <w:lang w:val="fr-FR"/>
        </w:rPr>
      </w:pPr>
    </w:p>
    <w:p w14:paraId="45103019" w14:textId="77777777" w:rsidR="000B70E5" w:rsidRPr="0032190F" w:rsidRDefault="000B70E5" w:rsidP="000B70E5">
      <w:pPr>
        <w:pStyle w:val="Heading4"/>
      </w:pPr>
      <w:r w:rsidRPr="0032190F">
        <w:t>Peinture 5</w:t>
      </w:r>
    </w:p>
    <w:p w14:paraId="1911FFC8" w14:textId="77777777" w:rsidR="000B70E5" w:rsidRPr="0032190F" w:rsidRDefault="000B70E5" w:rsidP="000B70E5">
      <w:pPr>
        <w:jc w:val="both"/>
        <w:rPr>
          <w:lang w:val="fr-FR"/>
        </w:rPr>
      </w:pPr>
      <w:r w:rsidRPr="0032190F">
        <w:rPr>
          <w:lang w:val="fr-FR"/>
        </w:rPr>
        <w:t>Figure circulaire hérissée de traits courts du côté gauche d.m.h. 10,5 cm d.m.v. 9,5 cm (BIB 2400)</w:t>
      </w:r>
    </w:p>
    <w:p w14:paraId="628E672F" w14:textId="77777777" w:rsidR="000B70E5" w:rsidRPr="0032190F" w:rsidRDefault="000B70E5" w:rsidP="000B70E5">
      <w:pPr>
        <w:jc w:val="both"/>
        <w:rPr>
          <w:lang w:val="fr-FR"/>
        </w:rPr>
      </w:pPr>
      <w:r w:rsidRPr="0032190F">
        <w:rPr>
          <w:lang w:val="fr-FR"/>
        </w:rPr>
        <w:t>La forme circulaire n° 5 hérissée de traits courts pourrait être une représentation solaire (BIB 2400)</w:t>
      </w:r>
    </w:p>
    <w:p w14:paraId="0C195383" w14:textId="77777777" w:rsidR="000B70E5" w:rsidRPr="0032190F" w:rsidRDefault="000B70E5" w:rsidP="000B70E5">
      <w:pPr>
        <w:jc w:val="both"/>
        <w:rPr>
          <w:lang w:val="fr-FR"/>
        </w:rPr>
      </w:pPr>
      <w:r w:rsidRPr="0032190F">
        <w:rPr>
          <w:lang w:val="fr-FR"/>
        </w:rPr>
        <w:t>Douteux (SS BIB)</w:t>
      </w:r>
    </w:p>
    <w:p w14:paraId="42A58F79" w14:textId="77777777" w:rsidR="00EB52A6" w:rsidRPr="0032190F" w:rsidRDefault="00EB52A6" w:rsidP="00A905A2">
      <w:pPr>
        <w:jc w:val="both"/>
        <w:rPr>
          <w:lang w:val="fr-FR"/>
        </w:rPr>
      </w:pPr>
    </w:p>
    <w:p w14:paraId="647DE85A" w14:textId="77777777" w:rsidR="00277517" w:rsidRPr="0032190F" w:rsidRDefault="00277517" w:rsidP="00277517">
      <w:pPr>
        <w:pStyle w:val="Heading4"/>
      </w:pPr>
      <w:bookmarkStart w:id="5318" w:name="Sit_Pierre_Escrite_p_NE_11"/>
      <w:r w:rsidRPr="0032190F">
        <w:t>Gravures 11</w:t>
      </w:r>
    </w:p>
    <w:bookmarkEnd w:id="5318"/>
    <w:p w14:paraId="4D47A4E7" w14:textId="5E0EAB1E" w:rsidR="00A905A2" w:rsidRPr="0032190F" w:rsidRDefault="00277517" w:rsidP="00025745">
      <w:pPr>
        <w:jc w:val="both"/>
        <w:rPr>
          <w:lang w:val="fr-FR"/>
        </w:rPr>
      </w:pPr>
      <w:r w:rsidRPr="0032190F">
        <w:rPr>
          <w:lang w:val="fr-FR"/>
        </w:rPr>
        <w:t xml:space="preserve">Les gravures n° 11 de la coulée  nord-est sont </w:t>
      </w:r>
      <w:hyperlink r:id="rId12825" w:anchor="Cul_Schemat_France_dat_relative" w:history="1">
        <w:r w:rsidRPr="0032190F">
          <w:rPr>
            <w:rStyle w:val="Hyperlink"/>
            <w:lang w:val="fr-FR"/>
          </w:rPr>
          <w:t>superposées</w:t>
        </w:r>
      </w:hyperlink>
      <w:r w:rsidRPr="0032190F">
        <w:rPr>
          <w:lang w:val="fr-FR"/>
        </w:rPr>
        <w:t xml:space="preserve"> aux  figures peintes. Elles sont réalisées  par incision superficielle du support  et présentent des traits anguleux.  Nous les assimilons à l' </w:t>
      </w:r>
      <w:hyperlink r:id="rId12826" w:anchor="Cul_Schemat_France_t_lineaires" w:history="1">
        <w:r w:rsidRPr="0032190F">
          <w:rPr>
            <w:rStyle w:val="Hyperlink"/>
            <w:lang w:val="fr-FR"/>
          </w:rPr>
          <w:t>art  schématique linéaire</w:t>
        </w:r>
      </w:hyperlink>
      <w:r w:rsidRPr="0032190F">
        <w:rPr>
          <w:lang w:val="fr-FR"/>
        </w:rPr>
        <w:t xml:space="preserve"> (BIB 2400) </w:t>
      </w:r>
    </w:p>
    <w:p w14:paraId="508E1473" w14:textId="77777777" w:rsidR="00277517" w:rsidRPr="0032190F" w:rsidRDefault="00277517" w:rsidP="00025745">
      <w:pPr>
        <w:jc w:val="both"/>
        <w:rPr>
          <w:lang w:val="fr-FR"/>
        </w:rPr>
      </w:pPr>
    </w:p>
    <w:p w14:paraId="75B35425" w14:textId="6A69D1D9" w:rsidR="00A905A2" w:rsidRPr="0032190F" w:rsidRDefault="00525C7D" w:rsidP="00A905A2">
      <w:pPr>
        <w:pStyle w:val="Heading3"/>
      </w:pPr>
      <w:bookmarkStart w:id="5319" w:name="Sit_Pierre_Escrite_p_SO"/>
      <w:r>
        <w:t>p</w:t>
      </w:r>
      <w:r w:rsidR="00A905A2" w:rsidRPr="0032190F">
        <w:t>anneau sud-ouest</w:t>
      </w:r>
    </w:p>
    <w:bookmarkEnd w:id="5319"/>
    <w:p w14:paraId="7BAFFD82" w14:textId="5E59896B" w:rsidR="00C90C88" w:rsidRPr="0032190F" w:rsidRDefault="00A905A2" w:rsidP="00025745">
      <w:pPr>
        <w:jc w:val="both"/>
        <w:rPr>
          <w:lang w:val="fr-FR"/>
        </w:rPr>
      </w:pPr>
      <w:r w:rsidRPr="0032190F">
        <w:rPr>
          <w:lang w:val="fr-FR"/>
        </w:rPr>
        <w:t xml:space="preserve">art schématique du Néolithique: </w:t>
      </w:r>
      <w:r w:rsidR="00F535EF" w:rsidRPr="0032190F">
        <w:rPr>
          <w:lang w:val="fr-FR"/>
        </w:rPr>
        <w:t>nombreuses peintures d</w:t>
      </w:r>
      <w:r w:rsidRPr="0032190F">
        <w:rPr>
          <w:lang w:val="fr-FR"/>
        </w:rPr>
        <w:t>é</w:t>
      </w:r>
      <w:r w:rsidR="00F535EF" w:rsidRPr="0032190F">
        <w:rPr>
          <w:lang w:val="fr-FR"/>
        </w:rPr>
        <w:t>1av</w:t>
      </w:r>
      <w:r w:rsidRPr="0032190F">
        <w:rPr>
          <w:lang w:val="fr-FR"/>
        </w:rPr>
        <w:t>é</w:t>
      </w:r>
      <w:r w:rsidR="00F535EF" w:rsidRPr="0032190F">
        <w:rPr>
          <w:lang w:val="fr-FR"/>
        </w:rPr>
        <w:t>es par l'eau de ruissellement</w:t>
      </w:r>
      <w:r w:rsidRPr="0032190F">
        <w:rPr>
          <w:lang w:val="fr-FR"/>
        </w:rPr>
        <w:t xml:space="preserve"> (BIB 2398 p. 573) </w:t>
      </w:r>
      <w:r w:rsidR="00F535EF" w:rsidRPr="0032190F">
        <w:rPr>
          <w:lang w:val="fr-FR"/>
        </w:rPr>
        <w:t xml:space="preserve">. </w:t>
      </w:r>
      <w:r w:rsidRPr="0032190F">
        <w:rPr>
          <w:lang w:val="fr-FR"/>
        </w:rPr>
        <w:t>O</w:t>
      </w:r>
      <w:r w:rsidR="00F535EF" w:rsidRPr="0032190F">
        <w:rPr>
          <w:lang w:val="fr-FR"/>
        </w:rPr>
        <w:t xml:space="preserve">n note quelques traits au </w:t>
      </w:r>
      <w:hyperlink r:id="rId12827" w:anchor="Cul_Schemat_France_t_peintes_ba" w:history="1">
        <w:r w:rsidR="00F535EF" w:rsidRPr="0032190F">
          <w:rPr>
            <w:rStyle w:val="Hyperlink"/>
            <w:lang w:val="fr-FR"/>
          </w:rPr>
          <w:t>b</w:t>
        </w:r>
        <w:r w:rsidRPr="0032190F">
          <w:rPr>
            <w:rStyle w:val="Hyperlink"/>
            <w:lang w:val="fr-FR"/>
          </w:rPr>
          <w:t>â</w:t>
        </w:r>
        <w:r w:rsidR="00F535EF" w:rsidRPr="0032190F">
          <w:rPr>
            <w:rStyle w:val="Hyperlink"/>
            <w:lang w:val="fr-FR"/>
          </w:rPr>
          <w:t>ton de colorant</w:t>
        </w:r>
      </w:hyperlink>
      <w:r w:rsidR="00F535EF" w:rsidRPr="0032190F">
        <w:rPr>
          <w:lang w:val="fr-FR"/>
        </w:rPr>
        <w:t xml:space="preserve"> ainsi que des patronymes r</w:t>
      </w:r>
      <w:r w:rsidRPr="0032190F">
        <w:rPr>
          <w:lang w:val="fr-FR"/>
        </w:rPr>
        <w:t>é</w:t>
      </w:r>
      <w:r w:rsidR="00F535EF" w:rsidRPr="0032190F">
        <w:rPr>
          <w:lang w:val="fr-FR"/>
        </w:rPr>
        <w:t>alis</w:t>
      </w:r>
      <w:r w:rsidRPr="0032190F">
        <w:rPr>
          <w:lang w:val="fr-FR"/>
        </w:rPr>
        <w:t>é</w:t>
      </w:r>
      <w:r w:rsidR="00F535EF" w:rsidRPr="0032190F">
        <w:rPr>
          <w:lang w:val="fr-FR"/>
        </w:rPr>
        <w:t>s avec un outil similaire, accompagn</w:t>
      </w:r>
      <w:r w:rsidRPr="0032190F">
        <w:rPr>
          <w:lang w:val="fr-FR"/>
        </w:rPr>
        <w:t>é</w:t>
      </w:r>
      <w:r w:rsidR="00F535EF" w:rsidRPr="0032190F">
        <w:rPr>
          <w:lang w:val="fr-FR"/>
        </w:rPr>
        <w:t>s d'une date : 1925 (ou 29)..(BIB 2398 p. 573</w:t>
      </w:r>
      <w:r w:rsidR="00EB52A6" w:rsidRPr="0032190F">
        <w:rPr>
          <w:lang w:val="fr-FR"/>
        </w:rPr>
        <w:t>, BIB 400</w:t>
      </w:r>
      <w:r w:rsidR="00F535EF" w:rsidRPr="0032190F">
        <w:rPr>
          <w:lang w:val="fr-FR"/>
        </w:rPr>
        <w:t xml:space="preserve">)  </w:t>
      </w:r>
    </w:p>
    <w:p w14:paraId="299D5DFD" w14:textId="77777777" w:rsidR="00414E21" w:rsidRPr="0032190F" w:rsidRDefault="00414E21" w:rsidP="00025745">
      <w:pPr>
        <w:jc w:val="both"/>
        <w:rPr>
          <w:lang w:val="fr-FR"/>
        </w:rPr>
      </w:pPr>
    </w:p>
    <w:p w14:paraId="152B6CD5" w14:textId="77777777" w:rsidR="00C90C88" w:rsidRPr="0032190F" w:rsidRDefault="00C90C88" w:rsidP="00426FF9">
      <w:pPr>
        <w:pStyle w:val="Heading1"/>
      </w:pPr>
      <w:bookmarkStart w:id="5320" w:name="Sit_Ecrite_Baume"/>
      <w:r w:rsidRPr="0032190F">
        <w:t>BAUME ECRITE</w:t>
      </w:r>
    </w:p>
    <w:bookmarkEnd w:id="5320"/>
    <w:p w14:paraId="3DFAEA84" w14:textId="77777777" w:rsidR="00E0397F" w:rsidRPr="0032190F" w:rsidRDefault="00E0397F" w:rsidP="00C90C88">
      <w:pPr>
        <w:jc w:val="both"/>
        <w:rPr>
          <w:lang w:val="fr-FR"/>
        </w:rPr>
      </w:pPr>
    </w:p>
    <w:p w14:paraId="5E039A33" w14:textId="4501AD13" w:rsidR="00A129FA" w:rsidRPr="0032190F" w:rsidRDefault="004D37AE" w:rsidP="004D37AE">
      <w:pPr>
        <w:jc w:val="both"/>
        <w:rPr>
          <w:lang w:val="fr-FR"/>
        </w:rPr>
      </w:pPr>
      <w:r w:rsidRPr="0032190F">
        <w:rPr>
          <w:lang w:val="fr-FR"/>
        </w:rPr>
        <w:t xml:space="preserve">Baume Écrite </w:t>
      </w:r>
      <w:r w:rsidR="00C90C88" w:rsidRPr="0032190F">
        <w:rPr>
          <w:lang w:val="fr-FR"/>
        </w:rPr>
        <w:t xml:space="preserve">(Pommerol, Drôme) </w:t>
      </w:r>
      <w:hyperlink r:id="rId12828" w:anchor="Cul_Schemat_France" w:history="1">
        <w:r w:rsidR="00C90C88" w:rsidRPr="0032190F">
          <w:rPr>
            <w:rStyle w:val="Hyperlink"/>
            <w:lang w:val="fr-FR"/>
          </w:rPr>
          <w:t>art schématique peint</w:t>
        </w:r>
      </w:hyperlink>
      <w:r w:rsidR="00C90C88" w:rsidRPr="0032190F">
        <w:rPr>
          <w:lang w:val="fr-FR"/>
        </w:rPr>
        <w:t xml:space="preserve"> (BIB 2396 fig. 1)</w:t>
      </w:r>
      <w:r w:rsidR="00F9302D" w:rsidRPr="0032190F">
        <w:rPr>
          <w:lang w:val="fr-FR"/>
        </w:rPr>
        <w:t xml:space="preserve"> et art </w:t>
      </w:r>
      <w:hyperlink r:id="rId12829" w:anchor="Cul_Schemat_France_s" w:history="1">
        <w:r w:rsidR="00F9302D" w:rsidRPr="0032190F">
          <w:rPr>
            <w:rStyle w:val="Hyperlink"/>
            <w:lang w:val="fr-FR"/>
          </w:rPr>
          <w:t>schématique</w:t>
        </w:r>
      </w:hyperlink>
      <w:r w:rsidR="00F9302D" w:rsidRPr="0032190F">
        <w:rPr>
          <w:lang w:val="fr-FR"/>
        </w:rPr>
        <w:t xml:space="preserve"> incisé (BIB 2398 fig. 1)</w:t>
      </w:r>
      <w:r w:rsidR="00C90C88" w:rsidRPr="0032190F">
        <w:rPr>
          <w:lang w:val="fr-FR"/>
        </w:rPr>
        <w:t xml:space="preserve"> </w:t>
      </w:r>
      <w:r w:rsidR="00A129FA" w:rsidRPr="0032190F">
        <w:rPr>
          <w:lang w:val="fr-FR"/>
        </w:rPr>
        <w:t>Une étroite vire suspendue défend l'accès au site (BIB 2396 p. 148)</w:t>
      </w:r>
    </w:p>
    <w:p w14:paraId="4B3F84F9" w14:textId="20844CC5" w:rsidR="00F535EF" w:rsidRPr="0032190F" w:rsidRDefault="00326007" w:rsidP="004F513D">
      <w:pPr>
        <w:jc w:val="both"/>
        <w:rPr>
          <w:lang w:val="fr-FR"/>
        </w:rPr>
      </w:pPr>
      <w:r w:rsidRPr="0032190F">
        <w:rPr>
          <w:lang w:val="fr-FR"/>
        </w:rPr>
        <w:t xml:space="preserve">Le </w:t>
      </w:r>
      <w:hyperlink r:id="rId12830" w:anchor="Cul_Art_TAC_T_g_chevrons" w:history="1">
        <w:r w:rsidRPr="0032190F">
          <w:rPr>
            <w:rStyle w:val="Hyperlink"/>
            <w:lang w:val="fr-FR"/>
          </w:rPr>
          <w:t>chevron</w:t>
        </w:r>
      </w:hyperlink>
      <w:r w:rsidRPr="0032190F">
        <w:rPr>
          <w:lang w:val="fr-FR"/>
        </w:rPr>
        <w:t xml:space="preserve"> constitue l'essentiel de l'ornementation de ce site peint (BIB 2396 p. 155)</w:t>
      </w:r>
    </w:p>
    <w:p w14:paraId="5EDD1441" w14:textId="77777777" w:rsidR="00326007" w:rsidRPr="0032190F" w:rsidRDefault="00326007" w:rsidP="004F513D">
      <w:pPr>
        <w:jc w:val="both"/>
        <w:rPr>
          <w:lang w:val="fr-FR"/>
        </w:rPr>
      </w:pPr>
    </w:p>
    <w:p w14:paraId="625EEC9C" w14:textId="1515334E" w:rsidR="00326007" w:rsidRPr="0032190F" w:rsidRDefault="00F535EF" w:rsidP="004F513D">
      <w:pPr>
        <w:jc w:val="both"/>
        <w:rPr>
          <w:lang w:val="fr-FR"/>
        </w:rPr>
      </w:pPr>
      <w:r w:rsidRPr="0032190F">
        <w:rPr>
          <w:lang w:val="fr-FR"/>
        </w:rPr>
        <w:t xml:space="preserve">Ce site a toujours </w:t>
      </w:r>
      <w:r w:rsidR="000B70E5" w:rsidRPr="0032190F">
        <w:rPr>
          <w:lang w:val="fr-FR"/>
        </w:rPr>
        <w:t>é</w:t>
      </w:r>
      <w:r w:rsidRPr="0032190F">
        <w:rPr>
          <w:lang w:val="fr-FR"/>
        </w:rPr>
        <w:t>t</w:t>
      </w:r>
      <w:r w:rsidR="000B70E5" w:rsidRPr="0032190F">
        <w:rPr>
          <w:lang w:val="fr-FR"/>
        </w:rPr>
        <w:t>é</w:t>
      </w:r>
      <w:r w:rsidRPr="0032190F">
        <w:rPr>
          <w:lang w:val="fr-FR"/>
        </w:rPr>
        <w:t xml:space="preserve"> r</w:t>
      </w:r>
      <w:r w:rsidR="000B70E5" w:rsidRPr="0032190F">
        <w:rPr>
          <w:lang w:val="fr-FR"/>
        </w:rPr>
        <w:t>é</w:t>
      </w:r>
      <w:r w:rsidRPr="0032190F">
        <w:rPr>
          <w:lang w:val="fr-FR"/>
        </w:rPr>
        <w:t>guli</w:t>
      </w:r>
      <w:r w:rsidR="000B70E5" w:rsidRPr="0032190F">
        <w:rPr>
          <w:lang w:val="fr-FR"/>
        </w:rPr>
        <w:t>è</w:t>
      </w:r>
      <w:r w:rsidRPr="0032190F">
        <w:rPr>
          <w:lang w:val="fr-FR"/>
        </w:rPr>
        <w:t>rement frrquent</w:t>
      </w:r>
      <w:r w:rsidR="000B70E5" w:rsidRPr="0032190F">
        <w:rPr>
          <w:lang w:val="fr-FR"/>
        </w:rPr>
        <w:t>é</w:t>
      </w:r>
      <w:r w:rsidRPr="0032190F">
        <w:rPr>
          <w:lang w:val="fr-FR"/>
        </w:rPr>
        <w:t xml:space="preserve"> et a fait l'objet de nombreuses communications ~ partir de la fin du XIXe si</w:t>
      </w:r>
      <w:r w:rsidR="00032464" w:rsidRPr="0032190F">
        <w:rPr>
          <w:lang w:val="fr-FR"/>
        </w:rPr>
        <w:t>è</w:t>
      </w:r>
      <w:r w:rsidRPr="0032190F">
        <w:rPr>
          <w:lang w:val="fr-FR"/>
        </w:rPr>
        <w:t xml:space="preserve">cle. C'est un grand porche de 16m de large poursuivi par deux galeries de 17 et 18 m respectivement, ouvert au sud dans la barre calcaire qui couronne la Montagne de Saint-Roman, </w:t>
      </w:r>
      <w:r w:rsidR="000B70E5" w:rsidRPr="0032190F">
        <w:rPr>
          <w:lang w:val="fr-FR"/>
        </w:rPr>
        <w:t>à</w:t>
      </w:r>
      <w:r w:rsidRPr="0032190F">
        <w:rPr>
          <w:lang w:val="fr-FR"/>
        </w:rPr>
        <w:t xml:space="preserve"> l'altitude de 1250 m. On accede </w:t>
      </w:r>
      <w:r w:rsidR="000B70E5" w:rsidRPr="0032190F">
        <w:rPr>
          <w:lang w:val="fr-FR"/>
        </w:rPr>
        <w:t>à</w:t>
      </w:r>
      <w:r w:rsidRPr="0032190F">
        <w:rPr>
          <w:lang w:val="fr-FR"/>
        </w:rPr>
        <w:t xml:space="preserve"> l'abri en empruntant une corniche suspendue et </w:t>
      </w:r>
      <w:r w:rsidR="000B70E5" w:rsidRPr="0032190F">
        <w:rPr>
          <w:lang w:val="fr-FR"/>
        </w:rPr>
        <w:t>é</w:t>
      </w:r>
      <w:r w:rsidRPr="0032190F">
        <w:rPr>
          <w:lang w:val="fr-FR"/>
        </w:rPr>
        <w:t>troite. Le site ne pr</w:t>
      </w:r>
      <w:r w:rsidR="008714A9">
        <w:rPr>
          <w:lang w:val="fr-FR"/>
        </w:rPr>
        <w:t>é</w:t>
      </w:r>
      <w:r w:rsidRPr="0032190F">
        <w:rPr>
          <w:lang w:val="fr-FR"/>
        </w:rPr>
        <w:t xml:space="preserve">sente de remplissage que dans sa galerie orientale mais aucun sondage n'y a </w:t>
      </w:r>
      <w:r w:rsidR="000B70E5" w:rsidRPr="0032190F">
        <w:rPr>
          <w:lang w:val="fr-FR"/>
        </w:rPr>
        <w:t>é</w:t>
      </w:r>
      <w:r w:rsidRPr="0032190F">
        <w:rPr>
          <w:lang w:val="fr-FR"/>
        </w:rPr>
        <w:t>t</w:t>
      </w:r>
      <w:r w:rsidR="000B70E5" w:rsidRPr="0032190F">
        <w:rPr>
          <w:lang w:val="fr-FR"/>
        </w:rPr>
        <w:t>é</w:t>
      </w:r>
      <w:r w:rsidRPr="0032190F">
        <w:rPr>
          <w:lang w:val="fr-FR"/>
        </w:rPr>
        <w:t xml:space="preserve"> pratiqu</w:t>
      </w:r>
      <w:r w:rsidR="000B70E5" w:rsidRPr="0032190F">
        <w:rPr>
          <w:lang w:val="fr-FR"/>
        </w:rPr>
        <w:t>é</w:t>
      </w:r>
      <w:r w:rsidRPr="0032190F">
        <w:rPr>
          <w:lang w:val="fr-FR"/>
        </w:rPr>
        <w:t xml:space="preserve"> </w:t>
      </w:r>
    </w:p>
    <w:p w14:paraId="6EA80532" w14:textId="77777777" w:rsidR="00326007" w:rsidRPr="0032190F" w:rsidRDefault="00326007" w:rsidP="004F513D">
      <w:pPr>
        <w:jc w:val="both"/>
        <w:rPr>
          <w:lang w:val="fr-FR"/>
        </w:rPr>
      </w:pPr>
    </w:p>
    <w:p w14:paraId="3EDC37EA" w14:textId="2F9720A6" w:rsidR="00326007" w:rsidRPr="0032190F" w:rsidRDefault="008714A9" w:rsidP="00326007">
      <w:pPr>
        <w:pStyle w:val="Heading2"/>
      </w:pPr>
      <w:bookmarkStart w:id="5321" w:name="Sit_Ecrite_Baume_r"/>
      <w:r>
        <w:t>a</w:t>
      </w:r>
      <w:r w:rsidR="00326007" w:rsidRPr="0032190F">
        <w:t>rt rupestre</w:t>
      </w:r>
    </w:p>
    <w:bookmarkEnd w:id="5321"/>
    <w:p w14:paraId="2159E374" w14:textId="019BBB2D" w:rsidR="00326007" w:rsidRPr="0032190F" w:rsidRDefault="00F535EF" w:rsidP="00326007">
      <w:pPr>
        <w:jc w:val="both"/>
        <w:rPr>
          <w:lang w:val="fr-FR"/>
        </w:rPr>
      </w:pPr>
      <w:r w:rsidRPr="0032190F">
        <w:rPr>
          <w:lang w:val="fr-FR"/>
        </w:rPr>
        <w:t>Les figures r</w:t>
      </w:r>
      <w:r w:rsidR="000B70E5" w:rsidRPr="0032190F">
        <w:rPr>
          <w:lang w:val="fr-FR"/>
        </w:rPr>
        <w:t>é</w:t>
      </w:r>
      <w:r w:rsidRPr="0032190F">
        <w:rPr>
          <w:lang w:val="fr-FR"/>
        </w:rPr>
        <w:t>guli</w:t>
      </w:r>
      <w:r w:rsidR="000B70E5" w:rsidRPr="0032190F">
        <w:rPr>
          <w:lang w:val="fr-FR"/>
        </w:rPr>
        <w:t>è</w:t>
      </w:r>
      <w:r w:rsidRPr="0032190F">
        <w:rPr>
          <w:lang w:val="fr-FR"/>
        </w:rPr>
        <w:t>rement signal</w:t>
      </w:r>
      <w:r w:rsidR="000B70E5" w:rsidRPr="0032190F">
        <w:rPr>
          <w:lang w:val="fr-FR"/>
        </w:rPr>
        <w:t>é</w:t>
      </w:r>
      <w:r w:rsidRPr="0032190F">
        <w:rPr>
          <w:lang w:val="fr-FR"/>
        </w:rPr>
        <w:t>es sont plac</w:t>
      </w:r>
      <w:r w:rsidR="000B70E5" w:rsidRPr="0032190F">
        <w:rPr>
          <w:lang w:val="fr-FR"/>
        </w:rPr>
        <w:t>ées sur une paroi verticale, lé</w:t>
      </w:r>
      <w:r w:rsidRPr="0032190F">
        <w:rPr>
          <w:lang w:val="fr-FR"/>
        </w:rPr>
        <w:t>g</w:t>
      </w:r>
      <w:r w:rsidR="000B70E5" w:rsidRPr="0032190F">
        <w:rPr>
          <w:lang w:val="fr-FR"/>
        </w:rPr>
        <w:t>è</w:t>
      </w:r>
      <w:r w:rsidRPr="0032190F">
        <w:rPr>
          <w:lang w:val="fr-FR"/>
        </w:rPr>
        <w:t xml:space="preserve">rement orangre, </w:t>
      </w:r>
      <w:r w:rsidR="000B70E5" w:rsidRPr="0032190F">
        <w:rPr>
          <w:lang w:val="fr-FR"/>
        </w:rPr>
        <w:t>à</w:t>
      </w:r>
      <w:r w:rsidRPr="0032190F">
        <w:rPr>
          <w:lang w:val="fr-FR"/>
        </w:rPr>
        <w:t xml:space="preserve"> 2,50 m du sol, au d</w:t>
      </w:r>
      <w:r w:rsidR="000B70E5" w:rsidRPr="0032190F">
        <w:rPr>
          <w:lang w:val="fr-FR"/>
        </w:rPr>
        <w:t>é</w:t>
      </w:r>
      <w:r w:rsidRPr="0032190F">
        <w:rPr>
          <w:lang w:val="fr-FR"/>
        </w:rPr>
        <w:t>bouch</w:t>
      </w:r>
      <w:r w:rsidR="000B70E5" w:rsidRPr="0032190F">
        <w:rPr>
          <w:lang w:val="fr-FR"/>
        </w:rPr>
        <w:t>é</w:t>
      </w:r>
      <w:r w:rsidRPr="0032190F">
        <w:rPr>
          <w:lang w:val="fr-FR"/>
        </w:rPr>
        <w:t xml:space="preserve"> de la corniche d'acc</w:t>
      </w:r>
      <w:r w:rsidR="000B70E5" w:rsidRPr="0032190F">
        <w:rPr>
          <w:lang w:val="fr-FR"/>
        </w:rPr>
        <w:t>è</w:t>
      </w:r>
      <w:r w:rsidRPr="0032190F">
        <w:rPr>
          <w:lang w:val="fr-FR"/>
        </w:rPr>
        <w:t>s. Elles sont peintes et grav</w:t>
      </w:r>
      <w:r w:rsidR="000B70E5" w:rsidRPr="0032190F">
        <w:rPr>
          <w:lang w:val="fr-FR"/>
        </w:rPr>
        <w:t>é</w:t>
      </w:r>
      <w:r w:rsidRPr="0032190F">
        <w:rPr>
          <w:lang w:val="fr-FR"/>
        </w:rPr>
        <w:t>es. Dans la galerie occidentale, masq</w:t>
      </w:r>
      <w:r w:rsidR="000B70E5" w:rsidRPr="0032190F">
        <w:rPr>
          <w:lang w:val="fr-FR"/>
        </w:rPr>
        <w:t>ué</w:t>
      </w:r>
      <w:r w:rsidRPr="0032190F">
        <w:rPr>
          <w:lang w:val="fr-FR"/>
        </w:rPr>
        <w:t xml:space="preserve">s par la calcite, 14 autres petites gravures ont </w:t>
      </w:r>
      <w:r w:rsidR="000B70E5" w:rsidRPr="0032190F">
        <w:rPr>
          <w:lang w:val="fr-FR"/>
        </w:rPr>
        <w:t>é</w:t>
      </w:r>
      <w:r w:rsidRPr="0032190F">
        <w:rPr>
          <w:lang w:val="fr-FR"/>
        </w:rPr>
        <w:t>t</w:t>
      </w:r>
      <w:r w:rsidR="000B70E5" w:rsidRPr="0032190F">
        <w:rPr>
          <w:lang w:val="fr-FR"/>
        </w:rPr>
        <w:t>é</w:t>
      </w:r>
      <w:r w:rsidRPr="0032190F">
        <w:rPr>
          <w:lang w:val="fr-FR"/>
        </w:rPr>
        <w:t xml:space="preserve"> relev</w:t>
      </w:r>
      <w:r w:rsidR="000B70E5" w:rsidRPr="0032190F">
        <w:rPr>
          <w:lang w:val="fr-FR"/>
        </w:rPr>
        <w:t>é</w:t>
      </w:r>
      <w:r w:rsidRPr="0032190F">
        <w:rPr>
          <w:lang w:val="fr-FR"/>
        </w:rPr>
        <w:t>es par nos soins. Elles sont situ</w:t>
      </w:r>
      <w:r w:rsidR="00326007" w:rsidRPr="0032190F">
        <w:rPr>
          <w:lang w:val="fr-FR"/>
        </w:rPr>
        <w:t>é</w:t>
      </w:r>
      <w:r w:rsidRPr="0032190F">
        <w:rPr>
          <w:lang w:val="fr-FR"/>
        </w:rPr>
        <w:t>es sur la paroi sud-ouest, une hauteur variant entre 1,70 m et 2,20 m. Les peintures du premier groupe de figures repr</w:t>
      </w:r>
      <w:r w:rsidR="000B70E5" w:rsidRPr="0032190F">
        <w:rPr>
          <w:lang w:val="fr-FR"/>
        </w:rPr>
        <w:t>é</w:t>
      </w:r>
      <w:r w:rsidRPr="0032190F">
        <w:rPr>
          <w:lang w:val="fr-FR"/>
        </w:rPr>
        <w:t xml:space="preserve">sentent des motifs </w:t>
      </w:r>
      <w:r w:rsidR="000B70E5" w:rsidRPr="0032190F">
        <w:rPr>
          <w:lang w:val="fr-FR"/>
        </w:rPr>
        <w:t>à</w:t>
      </w:r>
      <w:r w:rsidRPr="0032190F">
        <w:rPr>
          <w:lang w:val="fr-FR"/>
        </w:rPr>
        <w:t xml:space="preserve"> base de </w:t>
      </w:r>
      <w:hyperlink r:id="rId12831" w:anchor="Cul_Art_TAC_T_g_chevrons" w:history="1">
        <w:r w:rsidRPr="0032190F">
          <w:rPr>
            <w:rStyle w:val="Hyperlink"/>
            <w:lang w:val="fr-FR"/>
          </w:rPr>
          <w:t>chevrons</w:t>
        </w:r>
      </w:hyperlink>
      <w:r w:rsidRPr="0032190F">
        <w:rPr>
          <w:lang w:val="fr-FR"/>
        </w:rPr>
        <w:t xml:space="preserve"> (lignes bris</w:t>
      </w:r>
      <w:r w:rsidR="000B70E5" w:rsidRPr="0032190F">
        <w:rPr>
          <w:lang w:val="fr-FR"/>
        </w:rPr>
        <w:t>é</w:t>
      </w:r>
      <w:r w:rsidRPr="0032190F">
        <w:rPr>
          <w:lang w:val="fr-FR"/>
        </w:rPr>
        <w:t>es ou r</w:t>
      </w:r>
      <w:r w:rsidR="0063739E" w:rsidRPr="0032190F">
        <w:rPr>
          <w:lang w:val="fr-FR"/>
        </w:rPr>
        <w:t>é</w:t>
      </w:r>
      <w:r w:rsidRPr="0032190F">
        <w:rPr>
          <w:lang w:val="fr-FR"/>
        </w:rPr>
        <w:t>silles). Certaines des gravures qui les accompagnent en sont la duplication plus ou moins parfaite</w:t>
      </w:r>
      <w:r w:rsidR="00326007" w:rsidRPr="0032190F">
        <w:rPr>
          <w:lang w:val="fr-FR"/>
        </w:rPr>
        <w:t xml:space="preserve"> (BIB 2398 p. 571)</w:t>
      </w:r>
      <w:r w:rsidRPr="0032190F">
        <w:rPr>
          <w:lang w:val="fr-FR"/>
        </w:rPr>
        <w:t xml:space="preserve">. </w:t>
      </w:r>
      <w:r w:rsidR="00326007" w:rsidRPr="0032190F">
        <w:rPr>
          <w:lang w:val="fr-FR"/>
        </w:rPr>
        <w:t xml:space="preserve">Les chervons peints sont reproduit à l'identique dans les représentations </w:t>
      </w:r>
      <w:r w:rsidR="008714A9">
        <w:rPr>
          <w:lang w:val="fr-FR"/>
        </w:rPr>
        <w:t>ASL</w:t>
      </w:r>
      <w:r w:rsidR="00326007" w:rsidRPr="0032190F">
        <w:rPr>
          <w:lang w:val="fr-FR"/>
        </w:rPr>
        <w:t xml:space="preserve"> (BIB 2400) </w:t>
      </w:r>
    </w:p>
    <w:p w14:paraId="10778BA5" w14:textId="2314372B" w:rsidR="00326007" w:rsidRPr="0032190F" w:rsidRDefault="00326007" w:rsidP="00326007">
      <w:pPr>
        <w:jc w:val="both"/>
        <w:rPr>
          <w:lang w:val="fr-FR"/>
        </w:rPr>
      </w:pPr>
      <w:r w:rsidRPr="0032190F">
        <w:rPr>
          <w:lang w:val="fr-FR"/>
        </w:rPr>
        <w:t xml:space="preserve">Les </w:t>
      </w:r>
      <w:hyperlink r:id="rId12832" w:anchor="Cul_Art_TAC_T_g_reticule" w:history="1">
        <w:r w:rsidRPr="0032190F">
          <w:rPr>
            <w:rStyle w:val="Hyperlink"/>
            <w:lang w:val="fr-FR"/>
          </w:rPr>
          <w:t>grilles</w:t>
        </w:r>
      </w:hyperlink>
      <w:r w:rsidRPr="0032190F">
        <w:rPr>
          <w:lang w:val="fr-FR"/>
        </w:rPr>
        <w:t xml:space="preserve"> [incisées] sont placées en retrait du panneau principal (BIB 2398 p. 589) </w:t>
      </w:r>
    </w:p>
    <w:p w14:paraId="5534FCC0" w14:textId="77777777" w:rsidR="00326007" w:rsidRPr="0032190F" w:rsidRDefault="00326007" w:rsidP="00326007">
      <w:pPr>
        <w:jc w:val="both"/>
        <w:rPr>
          <w:lang w:val="fr-FR"/>
        </w:rPr>
      </w:pPr>
      <w:r w:rsidRPr="0032190F">
        <w:rPr>
          <w:lang w:val="fr-FR"/>
        </w:rPr>
        <w:t>Dans la galerie occidentale, les figures sont des lignes brisées ou des grilles. (BIB 2398 p. 571)</w:t>
      </w:r>
    </w:p>
    <w:p w14:paraId="6CD13A59" w14:textId="77777777" w:rsidR="00326007" w:rsidRDefault="00326007" w:rsidP="008714A9">
      <w:pPr>
        <w:jc w:val="both"/>
        <w:rPr>
          <w:lang w:val="fr-FR"/>
        </w:rPr>
      </w:pPr>
      <w:r w:rsidRPr="0032190F">
        <w:rPr>
          <w:lang w:val="fr-FR"/>
        </w:rPr>
        <w:t xml:space="preserve">Le petit panneau d'entrée montre une parfaite duplication des peintures par la gravure lin6aire puisque par trois fois, une ligne brisée peinte est reproduite par fine incision du support, quel que soit son graphisme. La seule innovation linéaire est la figuration de la tourterelle. Les parois de la galerie qui fait suite ce panneau ne portent que des gravures linéaires : grilles et zigzags horizontaux et verticaux.(BIB 2398 p. 604)  </w:t>
      </w:r>
    </w:p>
    <w:p w14:paraId="6BCBA019" w14:textId="77777777" w:rsidR="008714A9" w:rsidRDefault="008714A9" w:rsidP="008714A9">
      <w:pPr>
        <w:jc w:val="both"/>
        <w:rPr>
          <w:lang w:val="fr-FR"/>
        </w:rPr>
      </w:pPr>
    </w:p>
    <w:p w14:paraId="416009AF" w14:textId="2741F94B" w:rsidR="008714A9" w:rsidRPr="0032190F" w:rsidRDefault="008714A9" w:rsidP="008714A9">
      <w:pPr>
        <w:pStyle w:val="Heading3"/>
      </w:pPr>
      <w:bookmarkStart w:id="5322" w:name="Sit_Ecrite_Baume_r_T"/>
      <w:r>
        <w:t>thèmes</w:t>
      </w:r>
    </w:p>
    <w:bookmarkEnd w:id="5322"/>
    <w:p w14:paraId="31B8580D" w14:textId="77777777" w:rsidR="00326007" w:rsidRDefault="00326007" w:rsidP="008714A9">
      <w:pPr>
        <w:jc w:val="both"/>
        <w:rPr>
          <w:lang w:val="fr-FR"/>
        </w:rPr>
      </w:pPr>
    </w:p>
    <w:p w14:paraId="74F55E17" w14:textId="77C2314D" w:rsidR="008714A9" w:rsidRDefault="00000000" w:rsidP="008714A9">
      <w:pPr>
        <w:jc w:val="both"/>
        <w:rPr>
          <w:lang w:val="fr-FR"/>
        </w:rPr>
      </w:pPr>
      <w:hyperlink r:id="rId12833" w:anchor="Sit_Ecrite_Baume_r_T_oiseau" w:history="1">
        <w:r w:rsidR="008714A9" w:rsidRPr="008714A9">
          <w:rPr>
            <w:rStyle w:val="Hyperlink"/>
            <w:lang w:val="fr-FR"/>
          </w:rPr>
          <w:t>oiseau</w:t>
        </w:r>
      </w:hyperlink>
    </w:p>
    <w:p w14:paraId="7F1FCB97" w14:textId="77777777" w:rsidR="008714A9" w:rsidRPr="0032190F" w:rsidRDefault="008714A9" w:rsidP="008714A9">
      <w:pPr>
        <w:jc w:val="both"/>
        <w:rPr>
          <w:lang w:val="fr-FR"/>
        </w:rPr>
      </w:pPr>
    </w:p>
    <w:p w14:paraId="0816BDF9" w14:textId="43C99D5D" w:rsidR="00326007" w:rsidRDefault="008714A9" w:rsidP="008714A9">
      <w:pPr>
        <w:pStyle w:val="Heading4"/>
      </w:pPr>
      <w:bookmarkStart w:id="5323" w:name="Sit_Ecrite_Baume_r_T_oiseau"/>
      <w:r>
        <w:t>oiseau</w:t>
      </w:r>
    </w:p>
    <w:bookmarkEnd w:id="5323"/>
    <w:p w14:paraId="7C3D83CF" w14:textId="77777777" w:rsidR="008714A9" w:rsidRPr="008714A9" w:rsidRDefault="008714A9" w:rsidP="008714A9">
      <w:pPr>
        <w:rPr>
          <w:sz w:val="20"/>
          <w:lang w:val="fr-FR" w:eastAsia="fr-FR"/>
        </w:rPr>
      </w:pPr>
      <w:r w:rsidRPr="008714A9">
        <w:rPr>
          <w:sz w:val="20"/>
          <w:lang w:val="fr-FR" w:eastAsia="fr-FR"/>
        </w:rPr>
        <w:t>"tourterelle" Hameau</w:t>
      </w:r>
    </w:p>
    <w:p w14:paraId="23864ED1" w14:textId="078108DC" w:rsidR="008714A9" w:rsidRPr="008714A9" w:rsidRDefault="008714A9" w:rsidP="008714A9">
      <w:pPr>
        <w:rPr>
          <w:lang w:val="fr-FR" w:eastAsia="fr-FR"/>
        </w:rPr>
      </w:pPr>
      <w:r>
        <w:rPr>
          <w:lang w:val="fr-FR" w:eastAsia="fr-FR"/>
        </w:rPr>
        <w:t xml:space="preserve"> </w:t>
      </w:r>
    </w:p>
    <w:p w14:paraId="6B82A55D" w14:textId="7C9127E9" w:rsidR="00326007" w:rsidRPr="0032190F" w:rsidRDefault="008714A9" w:rsidP="008714A9">
      <w:pPr>
        <w:jc w:val="both"/>
        <w:rPr>
          <w:lang w:val="fr-FR"/>
        </w:rPr>
      </w:pPr>
      <w:r w:rsidRPr="0032190F">
        <w:rPr>
          <w:lang w:val="fr-FR"/>
        </w:rPr>
        <w:t xml:space="preserve">A la base de la composition est gravé un </w:t>
      </w:r>
      <w:r w:rsidRPr="008714A9">
        <w:rPr>
          <w:lang w:val="fr-FR"/>
        </w:rPr>
        <w:t>oiseau</w:t>
      </w:r>
      <w:r w:rsidRPr="0032190F">
        <w:rPr>
          <w:lang w:val="fr-FR"/>
        </w:rPr>
        <w:t xml:space="preserve"> identifié comme une tourterelle des bois (BIB 2398 p. 571). </w:t>
      </w:r>
      <w:r w:rsidR="00326007" w:rsidRPr="0032190F">
        <w:rPr>
          <w:lang w:val="fr-FR"/>
        </w:rPr>
        <w:t>Représentation d'un tourterelle des bois (</w:t>
      </w:r>
      <w:r w:rsidR="00326007" w:rsidRPr="0032190F">
        <w:rPr>
          <w:i/>
          <w:lang w:val="fr-FR"/>
        </w:rPr>
        <w:t>streptopelia turtur</w:t>
      </w:r>
      <w:r w:rsidR="00326007" w:rsidRPr="0032190F">
        <w:rPr>
          <w:lang w:val="fr-FR"/>
        </w:rPr>
        <w:t>) incisée (BIB 2398 p. 592)  L’oiseau de Baume Écrite, une tourterelle des bois (</w:t>
      </w:r>
      <w:r w:rsidR="00326007" w:rsidRPr="0032190F">
        <w:rPr>
          <w:i/>
          <w:lang w:val="fr-FR"/>
        </w:rPr>
        <w:t>Streptopelia turtur</w:t>
      </w:r>
      <w:r w:rsidR="00326007" w:rsidRPr="0032190F">
        <w:rPr>
          <w:lang w:val="fr-FR"/>
        </w:rPr>
        <w:t>), appartient au corpus schématique linéaire et est datable de l’époque historique sans autre précision (BIB 1165 p. 112)</w:t>
      </w:r>
    </w:p>
    <w:p w14:paraId="0E0ECB90" w14:textId="77777777" w:rsidR="00326007" w:rsidRPr="0032190F" w:rsidRDefault="00326007" w:rsidP="004F513D">
      <w:pPr>
        <w:jc w:val="both"/>
        <w:rPr>
          <w:lang w:val="fr-FR"/>
        </w:rPr>
      </w:pPr>
    </w:p>
    <w:p w14:paraId="68A400A4" w14:textId="51A18F45" w:rsidR="00326007" w:rsidRPr="0032190F" w:rsidRDefault="008714A9" w:rsidP="00326007">
      <w:pPr>
        <w:pStyle w:val="Heading2"/>
      </w:pPr>
      <w:r>
        <w:t>d</w:t>
      </w:r>
      <w:r w:rsidR="00326007" w:rsidRPr="0032190F">
        <w:t>atation</w:t>
      </w:r>
    </w:p>
    <w:p w14:paraId="76B98FA8" w14:textId="4031A2C6" w:rsidR="00F535EF" w:rsidRPr="0032190F" w:rsidRDefault="00F535EF" w:rsidP="004F513D">
      <w:pPr>
        <w:jc w:val="both"/>
        <w:rPr>
          <w:lang w:val="fr-FR"/>
        </w:rPr>
      </w:pPr>
      <w:r w:rsidRPr="0032190F">
        <w:rPr>
          <w:lang w:val="fr-FR"/>
        </w:rPr>
        <w:t xml:space="preserve">Aucun </w:t>
      </w:r>
      <w:r w:rsidR="000B70E5" w:rsidRPr="0032190F">
        <w:rPr>
          <w:lang w:val="fr-FR"/>
        </w:rPr>
        <w:t>é</w:t>
      </w:r>
      <w:r w:rsidRPr="0032190F">
        <w:rPr>
          <w:lang w:val="fr-FR"/>
        </w:rPr>
        <w:t>1</w:t>
      </w:r>
      <w:r w:rsidR="000B70E5" w:rsidRPr="0032190F">
        <w:rPr>
          <w:lang w:val="fr-FR"/>
        </w:rPr>
        <w:t>é</w:t>
      </w:r>
      <w:r w:rsidRPr="0032190F">
        <w:rPr>
          <w:lang w:val="fr-FR"/>
        </w:rPr>
        <w:t>ment ne permet une datation des figures, attribu</w:t>
      </w:r>
      <w:r w:rsidR="000B70E5" w:rsidRPr="0032190F">
        <w:rPr>
          <w:lang w:val="fr-FR"/>
        </w:rPr>
        <w:t>é</w:t>
      </w:r>
      <w:r w:rsidRPr="0032190F">
        <w:rPr>
          <w:lang w:val="fr-FR"/>
        </w:rPr>
        <w:t>es au Pal</w:t>
      </w:r>
      <w:r w:rsidR="000B70E5" w:rsidRPr="0032190F">
        <w:rPr>
          <w:lang w:val="fr-FR"/>
        </w:rPr>
        <w:t>é</w:t>
      </w:r>
      <w:r w:rsidRPr="0032190F">
        <w:rPr>
          <w:lang w:val="fr-FR"/>
        </w:rPr>
        <w:t>olithique sup</w:t>
      </w:r>
      <w:r w:rsidR="000B70E5" w:rsidRPr="0032190F">
        <w:rPr>
          <w:lang w:val="fr-FR"/>
        </w:rPr>
        <w:t>é</w:t>
      </w:r>
      <w:r w:rsidRPr="0032190F">
        <w:rPr>
          <w:lang w:val="fr-FR"/>
        </w:rPr>
        <w:t xml:space="preserve">rieur par P. Bellin (1954) et </w:t>
      </w:r>
      <w:r w:rsidR="008714A9">
        <w:rPr>
          <w:lang w:val="fr-FR"/>
        </w:rPr>
        <w:t>au</w:t>
      </w:r>
      <w:r w:rsidRPr="0032190F">
        <w:rPr>
          <w:lang w:val="fr-FR"/>
        </w:rPr>
        <w:t xml:space="preserve"> Fer par A. Gl</w:t>
      </w:r>
      <w:r w:rsidR="000B70E5" w:rsidRPr="0032190F">
        <w:rPr>
          <w:lang w:val="fr-FR"/>
        </w:rPr>
        <w:t xml:space="preserve">ory (1968). (BIB 2398 p. 571) </w:t>
      </w:r>
      <w:r w:rsidR="008714A9">
        <w:rPr>
          <w:lang w:val="fr-FR"/>
        </w:rPr>
        <w:t>ASL</w:t>
      </w:r>
      <w:r w:rsidR="003E6EA2" w:rsidRPr="0032190F">
        <w:rPr>
          <w:lang w:val="fr-FR"/>
        </w:rPr>
        <w:t xml:space="preserve"> de datation historique (Hameau com. pers.)</w:t>
      </w:r>
    </w:p>
    <w:p w14:paraId="47C91871" w14:textId="77777777" w:rsidR="00F32593" w:rsidRPr="0032190F" w:rsidRDefault="00F32593" w:rsidP="004F513D">
      <w:pPr>
        <w:jc w:val="both"/>
        <w:rPr>
          <w:lang w:val="fr-FR"/>
        </w:rPr>
      </w:pPr>
    </w:p>
    <w:p w14:paraId="08BB7CFF" w14:textId="77777777" w:rsidR="004F513D" w:rsidRPr="0032190F" w:rsidRDefault="004F513D" w:rsidP="00426FF9">
      <w:pPr>
        <w:pStyle w:val="Heading1"/>
      </w:pPr>
      <w:bookmarkStart w:id="5324" w:name="Sit_Arca_Font"/>
      <w:r w:rsidRPr="0032190F">
        <w:t>ARCA (FONT DE L)</w:t>
      </w:r>
    </w:p>
    <w:bookmarkEnd w:id="5324"/>
    <w:p w14:paraId="1BB7033A" w14:textId="77777777" w:rsidR="004F513D" w:rsidRPr="0032190F" w:rsidRDefault="004F513D" w:rsidP="004F513D">
      <w:pPr>
        <w:jc w:val="both"/>
        <w:rPr>
          <w:lang w:val="fr-FR"/>
        </w:rPr>
      </w:pPr>
    </w:p>
    <w:p w14:paraId="57039193" w14:textId="195BE322" w:rsidR="00B865A8" w:rsidRPr="0032190F" w:rsidRDefault="002C3E77" w:rsidP="004F513D">
      <w:pPr>
        <w:jc w:val="both"/>
        <w:rPr>
          <w:lang w:val="fr-FR"/>
        </w:rPr>
      </w:pPr>
      <w:r w:rsidRPr="0032190F">
        <w:rPr>
          <w:lang w:val="fr-FR"/>
        </w:rPr>
        <w:t>La table de couverture du dolmen de la Font de l'Arca (Campoussy) montre d</w:t>
      </w:r>
      <w:r w:rsidR="004F513D" w:rsidRPr="0032190F">
        <w:rPr>
          <w:lang w:val="fr-FR"/>
        </w:rPr>
        <w:t xml:space="preserve">es alignements de cupules </w:t>
      </w:r>
      <w:r w:rsidRPr="0032190F">
        <w:rPr>
          <w:lang w:val="fr-FR"/>
        </w:rPr>
        <w:t>qui</w:t>
      </w:r>
      <w:r w:rsidR="004F513D" w:rsidRPr="0032190F">
        <w:rPr>
          <w:lang w:val="fr-FR"/>
        </w:rPr>
        <w:t xml:space="preserve">  étaient censés représenter la silhouette d’un sanglier sur le dolmen de la Font de l’Arca jusqu’à ce que J. Abelanet en présente un nouveau relevé qui dénie cette attribution.(BIB 1165 p. 112</w:t>
      </w:r>
      <w:r w:rsidRPr="0032190F">
        <w:rPr>
          <w:lang w:val="fr-FR"/>
        </w:rPr>
        <w:t xml:space="preserve"> et fig. 39</w:t>
      </w:r>
      <w:r w:rsidR="004F513D" w:rsidRPr="0032190F">
        <w:rPr>
          <w:lang w:val="fr-FR"/>
        </w:rPr>
        <w:t xml:space="preserve">) </w:t>
      </w:r>
      <w:r w:rsidR="00921CF1" w:rsidRPr="0032190F">
        <w:rPr>
          <w:lang w:val="fr-FR"/>
        </w:rPr>
        <w:t xml:space="preserve"> [</w:t>
      </w:r>
      <w:hyperlink r:id="rId12834" w:anchor="Cul_Pierres_cupules" w:history="1">
        <w:r w:rsidR="00160523" w:rsidRPr="0032190F">
          <w:rPr>
            <w:rStyle w:val="Hyperlink"/>
            <w:lang w:val="fr-FR"/>
          </w:rPr>
          <w:t>pierres à cupules</w:t>
        </w:r>
      </w:hyperlink>
      <w:r w:rsidR="00921CF1" w:rsidRPr="0032190F">
        <w:rPr>
          <w:lang w:val="fr-FR"/>
        </w:rPr>
        <w:t>]</w:t>
      </w:r>
    </w:p>
    <w:p w14:paraId="3EF49583" w14:textId="77777777" w:rsidR="004F513D" w:rsidRPr="0032190F" w:rsidRDefault="004F513D" w:rsidP="004F513D">
      <w:pPr>
        <w:jc w:val="both"/>
        <w:rPr>
          <w:lang w:val="fr-FR"/>
        </w:rPr>
      </w:pPr>
    </w:p>
    <w:p w14:paraId="481885A7" w14:textId="77777777" w:rsidR="004F513D" w:rsidRPr="0032190F" w:rsidRDefault="004F513D" w:rsidP="00426FF9">
      <w:pPr>
        <w:pStyle w:val="Heading1"/>
      </w:pPr>
      <w:bookmarkStart w:id="5325" w:name="Sit_Gias_Peintures"/>
      <w:r w:rsidRPr="0032190F">
        <w:lastRenderedPageBreak/>
        <w:t>GIAS DES PEINTURES</w:t>
      </w:r>
    </w:p>
    <w:bookmarkEnd w:id="5325"/>
    <w:p w14:paraId="6FCC20F2" w14:textId="77777777" w:rsidR="004F513D" w:rsidRPr="0032190F" w:rsidRDefault="004F513D" w:rsidP="004F513D">
      <w:pPr>
        <w:jc w:val="both"/>
        <w:rPr>
          <w:lang w:val="fr-FR"/>
        </w:rPr>
      </w:pPr>
    </w:p>
    <w:p w14:paraId="0518D67C" w14:textId="5805A4D1" w:rsidR="00776A75" w:rsidRPr="0032190F" w:rsidRDefault="004F513D" w:rsidP="002F7FDE">
      <w:pPr>
        <w:rPr>
          <w:lang w:val="fr-FR"/>
        </w:rPr>
      </w:pPr>
      <w:r w:rsidRPr="0032190F">
        <w:rPr>
          <w:szCs w:val="21"/>
          <w:lang w:val="fr-FR" w:eastAsia="en-GB"/>
        </w:rPr>
        <w:t xml:space="preserve">Au Gias aux  Peintures (Tende, Alpes-Maritimes), </w:t>
      </w:r>
      <w:hyperlink r:id="rId12835" w:anchor="Cul_Schemat_France" w:history="1">
        <w:r w:rsidR="00120364" w:rsidRPr="0032190F">
          <w:rPr>
            <w:rStyle w:val="Hyperlink"/>
            <w:lang w:val="fr-FR"/>
          </w:rPr>
          <w:t>art schématique peint</w:t>
        </w:r>
      </w:hyperlink>
      <w:r w:rsidR="00120364" w:rsidRPr="0032190F">
        <w:rPr>
          <w:lang w:val="fr-FR"/>
        </w:rPr>
        <w:t xml:space="preserve"> (BIB 2396 fig. 1)</w:t>
      </w:r>
      <w:r w:rsidR="003B0387" w:rsidRPr="0032190F">
        <w:rPr>
          <w:lang w:val="fr-FR"/>
        </w:rPr>
        <w:t xml:space="preserve">. </w:t>
      </w:r>
      <w:r w:rsidR="003B0387" w:rsidRPr="0032190F">
        <w:rPr>
          <w:szCs w:val="21"/>
          <w:lang w:val="fr-FR" w:eastAsia="en-GB"/>
        </w:rPr>
        <w:t>I</w:t>
      </w:r>
      <w:r w:rsidRPr="0032190F">
        <w:rPr>
          <w:szCs w:val="21"/>
          <w:lang w:val="fr-FR" w:eastAsia="en-GB"/>
        </w:rPr>
        <w:t>l semble difficile de soutenir que l’animal  est un capriné ou un boviné. L’hypothèse  même d’un animal vient de la présence, à sa  gauche, d’une figure oblongue et bifurquée qui  semble brandir un arc</w:t>
      </w:r>
      <w:r w:rsidRPr="0032190F">
        <w:rPr>
          <w:lang w:val="fr-FR"/>
        </w:rPr>
        <w:t xml:space="preserve">  (BIB 1165 p. 112)</w:t>
      </w:r>
    </w:p>
    <w:p w14:paraId="24E8FC2F" w14:textId="77777777" w:rsidR="004431B0" w:rsidRPr="0032190F" w:rsidRDefault="004431B0" w:rsidP="004431B0">
      <w:pPr>
        <w:jc w:val="both"/>
        <w:rPr>
          <w:lang w:val="fr-FR"/>
        </w:rPr>
      </w:pPr>
      <w:r w:rsidRPr="0032190F">
        <w:rPr>
          <w:lang w:val="fr-FR"/>
        </w:rPr>
        <w:t>Situé dans le vallon de l’Inferno, en zone 0, proche d’un raccourci moderne qui suit parallèlement la piste menant de la Minière au val d’Enfer, le gias des Peintures a livré une représentation d’archer peinte et ce qui semble être un animal, l’ensemble réunit formant ce qui a été interprété comme une scène de chasse (Vicino, Bernardini 1973) considérée comme datée du Néolithique (Beltran 1985)</w:t>
      </w:r>
    </w:p>
    <w:p w14:paraId="191F6634" w14:textId="77777777" w:rsidR="004431B0" w:rsidRPr="0032190F" w:rsidRDefault="004431B0" w:rsidP="004431B0">
      <w:pPr>
        <w:rPr>
          <w:lang w:val="fr-FR"/>
        </w:rPr>
      </w:pPr>
    </w:p>
    <w:p w14:paraId="64A0852C" w14:textId="77777777" w:rsidR="004431B0" w:rsidRPr="0032190F" w:rsidRDefault="004431B0" w:rsidP="004431B0">
      <w:pPr>
        <w:rPr>
          <w:lang w:val="fr-FR"/>
        </w:rPr>
      </w:pPr>
      <w:r w:rsidRPr="0032190F">
        <w:rPr>
          <w:lang w:val="fr-FR"/>
        </w:rPr>
        <w:t>Il y a été par ailleurs découverts quelques rares vestiges archéologiques (SS BIB).</w:t>
      </w:r>
    </w:p>
    <w:p w14:paraId="7D21D03B" w14:textId="77777777" w:rsidR="0064489C" w:rsidRPr="0032190F" w:rsidRDefault="0064489C" w:rsidP="004431B0">
      <w:pPr>
        <w:rPr>
          <w:lang w:val="fr-FR"/>
        </w:rPr>
      </w:pPr>
    </w:p>
    <w:p w14:paraId="153E732E" w14:textId="118A1F3E" w:rsidR="0064489C" w:rsidRPr="0032190F" w:rsidRDefault="00000000" w:rsidP="004431B0">
      <w:pPr>
        <w:rPr>
          <w:lang w:val="fr-FR"/>
        </w:rPr>
      </w:pPr>
      <w:hyperlink r:id="rId12836" w:anchor="Cul_Art__Schematique" w:history="1">
        <w:r w:rsidR="00463495" w:rsidRPr="00E2248A">
          <w:rPr>
            <w:rStyle w:val="Hyperlink"/>
            <w:lang w:val="fr-FR"/>
          </w:rPr>
          <w:t>art schématique</w:t>
        </w:r>
      </w:hyperlink>
      <w:r w:rsidR="00463495" w:rsidRPr="0032190F">
        <w:rPr>
          <w:lang w:val="fr-FR"/>
        </w:rPr>
        <w:t xml:space="preserve"> </w:t>
      </w:r>
      <w:r w:rsidR="0064489C" w:rsidRPr="0032190F">
        <w:rPr>
          <w:lang w:val="fr-FR"/>
        </w:rPr>
        <w:t>(BIB 1738 p. 161)</w:t>
      </w:r>
    </w:p>
    <w:p w14:paraId="17D5560C" w14:textId="77777777" w:rsidR="00995747" w:rsidRPr="0032190F" w:rsidRDefault="00995747" w:rsidP="004431B0">
      <w:pPr>
        <w:rPr>
          <w:lang w:val="fr-FR"/>
        </w:rPr>
      </w:pPr>
    </w:p>
    <w:p w14:paraId="6E52D5E2" w14:textId="77777777" w:rsidR="00995747" w:rsidRPr="0032190F" w:rsidRDefault="00995747" w:rsidP="00426FF9">
      <w:pPr>
        <w:pStyle w:val="Heading1"/>
      </w:pPr>
      <w:bookmarkStart w:id="5326" w:name="Sit_Castellas_Forcalqueiret"/>
      <w:r w:rsidRPr="0032190F">
        <w:t>CASTELLAS DE FORCALQUEIRET</w:t>
      </w:r>
    </w:p>
    <w:bookmarkEnd w:id="5326"/>
    <w:p w14:paraId="7AE442E6" w14:textId="077B4956" w:rsidR="00995747" w:rsidRPr="0032190F" w:rsidRDefault="00995747" w:rsidP="004431B0">
      <w:pPr>
        <w:rPr>
          <w:lang w:val="fr-FR"/>
        </w:rPr>
      </w:pPr>
      <w:r w:rsidRPr="0032190F">
        <w:rPr>
          <w:lang w:val="fr-FR"/>
        </w:rPr>
        <w:t xml:space="preserve">Castellas de Forcalqueiret (Forcalqueiret , Var) </w:t>
      </w:r>
      <w:hyperlink r:id="rId12837" w:anchor="Cul_Schemat_France_s" w:history="1">
        <w:r w:rsidRPr="0032190F">
          <w:rPr>
            <w:rStyle w:val="Hyperlink"/>
            <w:lang w:val="fr-FR"/>
          </w:rPr>
          <w:t>schématique</w:t>
        </w:r>
      </w:hyperlink>
      <w:r w:rsidRPr="0032190F">
        <w:rPr>
          <w:lang w:val="fr-FR"/>
        </w:rPr>
        <w:t xml:space="preserve"> incisé (BIB 2398 fig. 1)</w:t>
      </w:r>
      <w:r w:rsidR="00D80C52">
        <w:rPr>
          <w:lang w:val="fr-FR"/>
        </w:rPr>
        <w:t xml:space="preserve"> </w:t>
      </w:r>
    </w:p>
    <w:p w14:paraId="21E75EE1" w14:textId="0F6AA666" w:rsidR="004F513D" w:rsidRDefault="00995747" w:rsidP="00AD083F">
      <w:pPr>
        <w:jc w:val="both"/>
        <w:rPr>
          <w:lang w:val="fr-FR"/>
        </w:rPr>
      </w:pPr>
      <w:r w:rsidRPr="0032190F">
        <w:rPr>
          <w:lang w:val="fr-FR"/>
        </w:rPr>
        <w:t>Le Castellas de Forcalqueiret constitue l'une des principales forteresses militaires de l'arri</w:t>
      </w:r>
      <w:r w:rsidR="00F00D9F" w:rsidRPr="0032190F">
        <w:rPr>
          <w:lang w:val="fr-FR"/>
        </w:rPr>
        <w:t>é</w:t>
      </w:r>
      <w:r w:rsidRPr="0032190F">
        <w:rPr>
          <w:lang w:val="fr-FR"/>
        </w:rPr>
        <w:t>- re-pays varois, construite/l la fin du XIIe si</w:t>
      </w:r>
      <w:r w:rsidR="00F00D9F" w:rsidRPr="0032190F">
        <w:rPr>
          <w:lang w:val="fr-FR"/>
        </w:rPr>
        <w:t>é</w:t>
      </w:r>
      <w:r w:rsidRPr="0032190F">
        <w:rPr>
          <w:lang w:val="fr-FR"/>
        </w:rPr>
        <w:t>cle et dSmantel</w:t>
      </w:r>
      <w:r w:rsidR="00F00D9F" w:rsidRPr="0032190F">
        <w:rPr>
          <w:lang w:val="fr-FR"/>
        </w:rPr>
        <w:t>é</w:t>
      </w:r>
      <w:r w:rsidRPr="0032190F">
        <w:rPr>
          <w:lang w:val="fr-FR"/>
        </w:rPr>
        <w:t>e au XVIIe si</w:t>
      </w:r>
      <w:r w:rsidR="00F00D9F" w:rsidRPr="0032190F">
        <w:rPr>
          <w:lang w:val="fr-FR"/>
        </w:rPr>
        <w:t>é</w:t>
      </w:r>
      <w:r w:rsidRPr="0032190F">
        <w:rPr>
          <w:lang w:val="fr-FR"/>
        </w:rPr>
        <w:t>cle. Une enceinte englobe la partie castrale et l'ancien village de Forcalqueiret. Un programme de d</w:t>
      </w:r>
      <w:r w:rsidR="00AD083F" w:rsidRPr="0032190F">
        <w:rPr>
          <w:lang w:val="fr-FR"/>
        </w:rPr>
        <w:t>é</w:t>
      </w:r>
      <w:r w:rsidRPr="0032190F">
        <w:rPr>
          <w:lang w:val="fr-FR"/>
        </w:rPr>
        <w:t>blaiement et de restauration a permis la r</w:t>
      </w:r>
      <w:r w:rsidR="00F00D9F" w:rsidRPr="0032190F">
        <w:rPr>
          <w:lang w:val="fr-FR"/>
        </w:rPr>
        <w:t>é</w:t>
      </w:r>
      <w:r w:rsidRPr="0032190F">
        <w:rPr>
          <w:lang w:val="fr-FR"/>
        </w:rPr>
        <w:t>habilitation de la cour du chateau et de plusieurs salles attenantes. Des restes de crSpi sur les murs de l'une des salles (local de service) portent encore un petit panneau d'une vingtaine de fines gravures : signes arciformes, arbal</w:t>
      </w:r>
      <w:r w:rsidR="00F00D9F" w:rsidRPr="0032190F">
        <w:rPr>
          <w:lang w:val="fr-FR"/>
        </w:rPr>
        <w:t>é</w:t>
      </w:r>
      <w:r w:rsidRPr="0032190F">
        <w:rPr>
          <w:lang w:val="fr-FR"/>
        </w:rPr>
        <w:t>tiformes, en fl</w:t>
      </w:r>
      <w:r w:rsidR="00F00D9F" w:rsidRPr="0032190F">
        <w:rPr>
          <w:lang w:val="fr-FR"/>
        </w:rPr>
        <w:t>ê</w:t>
      </w:r>
      <w:r w:rsidRPr="0032190F">
        <w:rPr>
          <w:lang w:val="fr-FR"/>
        </w:rPr>
        <w:t xml:space="preserve">che, </w:t>
      </w:r>
      <w:hyperlink r:id="rId12838" w:anchor="Cul_Art_TAC_T_g_grille_ouvert" w:history="1">
        <w:r w:rsidRPr="0032190F">
          <w:rPr>
            <w:rStyle w:val="Hyperlink"/>
            <w:lang w:val="fr-FR"/>
          </w:rPr>
          <w:t>grilles ouvertes</w:t>
        </w:r>
      </w:hyperlink>
      <w:r w:rsidRPr="0032190F">
        <w:rPr>
          <w:lang w:val="fr-FR"/>
        </w:rPr>
        <w:t xml:space="preserve">, zigzag vertical, </w:t>
      </w:r>
      <w:hyperlink r:id="rId12839" w:anchor="Cul_Art_TAC_T_g_phi" w:history="1">
        <w:r w:rsidRPr="0032190F">
          <w:rPr>
            <w:rStyle w:val="Hyperlink"/>
            <w:lang w:val="fr-FR"/>
          </w:rPr>
          <w:t xml:space="preserve">signe en </w:t>
        </w:r>
        <w:r w:rsidR="00975EA7" w:rsidRPr="0032190F">
          <w:rPr>
            <w:rStyle w:val="Hyperlink"/>
            <w:rFonts w:ascii="Symbol" w:hAnsi="Symbol"/>
            <w:lang w:val="fr-FR"/>
          </w:rPr>
          <w:t>f</w:t>
        </w:r>
      </w:hyperlink>
      <w:r w:rsidRPr="0032190F">
        <w:rPr>
          <w:lang w:val="fr-FR"/>
        </w:rPr>
        <w:t>. Nous ne saurio</w:t>
      </w:r>
      <w:r w:rsidR="00AD083F" w:rsidRPr="0032190F">
        <w:rPr>
          <w:lang w:val="fr-FR"/>
        </w:rPr>
        <w:t>ns dire si ces figures sont anté</w:t>
      </w:r>
      <w:r w:rsidRPr="0032190F">
        <w:rPr>
          <w:lang w:val="fr-FR"/>
        </w:rPr>
        <w:t>rieures ou post</w:t>
      </w:r>
      <w:r w:rsidR="00AD083F" w:rsidRPr="0032190F">
        <w:rPr>
          <w:lang w:val="fr-FR"/>
        </w:rPr>
        <w:t>é</w:t>
      </w:r>
      <w:r w:rsidRPr="0032190F">
        <w:rPr>
          <w:lang w:val="fr-FR"/>
        </w:rPr>
        <w:t xml:space="preserve">rieures ~ l'abandon du site.(BIB 2398 p. 578)  </w:t>
      </w:r>
    </w:p>
    <w:p w14:paraId="442F91D0" w14:textId="77777777" w:rsidR="002626A9" w:rsidRDefault="002626A9" w:rsidP="00AD083F">
      <w:pPr>
        <w:jc w:val="both"/>
        <w:rPr>
          <w:lang w:val="fr-FR"/>
        </w:rPr>
      </w:pPr>
    </w:p>
    <w:p w14:paraId="6FF9BB9D" w14:textId="77777777" w:rsidR="002626A9" w:rsidRDefault="002626A9" w:rsidP="00426FF9">
      <w:pPr>
        <w:pStyle w:val="Heading1"/>
      </w:pPr>
      <w:bookmarkStart w:id="5327" w:name="Sit_Addaura"/>
      <w:r>
        <w:t xml:space="preserve">ADDAURA </w:t>
      </w:r>
    </w:p>
    <w:bookmarkEnd w:id="5327"/>
    <w:p w14:paraId="5A9F7B2E" w14:textId="77777777" w:rsidR="002626A9" w:rsidRDefault="002626A9" w:rsidP="002626A9">
      <w:pPr>
        <w:rPr>
          <w:lang w:val="fr-FR"/>
        </w:rPr>
      </w:pPr>
      <w:r>
        <w:rPr>
          <w:lang w:val="fr-FR"/>
        </w:rPr>
        <w:t>La Grotta dell'Addaura (Sicile) est un site d'art rupestre (BIB TEDx G. von Petzingen)</w:t>
      </w:r>
    </w:p>
    <w:p w14:paraId="33458B5F" w14:textId="77777777" w:rsidR="002626A9" w:rsidRPr="0032190F" w:rsidRDefault="002626A9" w:rsidP="00AD083F">
      <w:pPr>
        <w:jc w:val="both"/>
        <w:rPr>
          <w:lang w:val="fr-FR"/>
        </w:rPr>
      </w:pPr>
    </w:p>
    <w:p w14:paraId="0E00986D" w14:textId="77777777" w:rsidR="00EE559A" w:rsidRPr="0032190F" w:rsidRDefault="00EE559A" w:rsidP="002F7FDE">
      <w:pPr>
        <w:rPr>
          <w:lang w:val="fr-FR"/>
        </w:rPr>
      </w:pPr>
    </w:p>
    <w:p w14:paraId="47E44A11" w14:textId="77777777" w:rsidR="00EE559A" w:rsidRPr="0032190F" w:rsidRDefault="00EE559A" w:rsidP="00426FF9">
      <w:pPr>
        <w:pStyle w:val="Heading1"/>
      </w:pPr>
      <w:bookmarkStart w:id="5328" w:name="Sit_Romanelli"/>
      <w:r w:rsidRPr="0032190F">
        <w:t>ROMANELLI</w:t>
      </w:r>
    </w:p>
    <w:bookmarkEnd w:id="5328"/>
    <w:p w14:paraId="1BFA380F" w14:textId="77777777" w:rsidR="00EE559A" w:rsidRDefault="00EE559A" w:rsidP="002F7FDE">
      <w:pPr>
        <w:rPr>
          <w:lang w:val="fr-FR"/>
        </w:rPr>
      </w:pPr>
    </w:p>
    <w:p w14:paraId="69454EAB" w14:textId="3DBAFE18" w:rsidR="00253E5B" w:rsidRPr="0032190F" w:rsidRDefault="00253E5B" w:rsidP="002F7FDE">
      <w:pPr>
        <w:rPr>
          <w:lang w:val="fr-FR"/>
        </w:rPr>
      </w:pPr>
      <w:r w:rsidRPr="0032190F">
        <w:rPr>
          <w:lang w:val="fr-FR"/>
        </w:rPr>
        <w:t>en terre d’Ortanto</w:t>
      </w:r>
      <w:r>
        <w:rPr>
          <w:lang w:val="fr-FR"/>
        </w:rPr>
        <w:t xml:space="preserve"> </w:t>
      </w:r>
      <w:r w:rsidRPr="0032190F">
        <w:rPr>
          <w:lang w:val="fr-FR"/>
        </w:rPr>
        <w:t>(BIB 886 p. 48)</w:t>
      </w:r>
      <w:r>
        <w:rPr>
          <w:lang w:val="fr-FR"/>
        </w:rPr>
        <w:t xml:space="preserve"> v. </w:t>
      </w:r>
      <w:hyperlink r:id="rId12840" w:anchor="Ana_Technologie_Lineaire_PreM" w:history="1">
        <w:r w:rsidR="00B70DDD" w:rsidRPr="00B70DDD">
          <w:rPr>
            <w:rStyle w:val="Hyperlink"/>
            <w:lang w:val="fr-FR"/>
          </w:rPr>
          <w:t>Pré-Merveilles</w:t>
        </w:r>
      </w:hyperlink>
    </w:p>
    <w:p w14:paraId="22E7F14E" w14:textId="10723A8D" w:rsidR="00EE559A" w:rsidRPr="0032190F" w:rsidRDefault="00EE559A" w:rsidP="00A36E28">
      <w:pPr>
        <w:jc w:val="both"/>
        <w:rPr>
          <w:lang w:val="fr-FR"/>
        </w:rPr>
      </w:pPr>
      <w:r w:rsidRPr="0032190F">
        <w:rPr>
          <w:lang w:val="fr-FR"/>
        </w:rPr>
        <w:t xml:space="preserve">Des </w:t>
      </w:r>
      <w:hyperlink r:id="rId12841" w:anchor="Cul_Art_TAC_T_z_cervide" w:history="1">
        <w:r w:rsidR="002E0A84" w:rsidRPr="0032190F">
          <w:rPr>
            <w:rStyle w:val="Hyperlink"/>
            <w:lang w:val="fr-FR"/>
          </w:rPr>
          <w:t>cervidés</w:t>
        </w:r>
      </w:hyperlink>
      <w:r w:rsidRPr="0032190F">
        <w:rPr>
          <w:lang w:val="fr-FR"/>
        </w:rPr>
        <w:t>, des fé</w:t>
      </w:r>
      <w:r w:rsidR="006B7316">
        <w:rPr>
          <w:lang w:val="fr-FR"/>
        </w:rPr>
        <w:t>l</w:t>
      </w:r>
      <w:r w:rsidRPr="0032190F">
        <w:rPr>
          <w:lang w:val="fr-FR"/>
        </w:rPr>
        <w:t>ins et des bovinés gravés sur blocs à la grotte de Romanelli et trouvés des niveaux romanelliens (= tardigravettiens datés de 8</w:t>
      </w:r>
      <w:r w:rsidR="006B7316">
        <w:rPr>
          <w:lang w:val="fr-FR"/>
        </w:rPr>
        <w:t>000</w:t>
      </w:r>
      <w:r w:rsidRPr="0032190F">
        <w:rPr>
          <w:lang w:val="fr-FR"/>
        </w:rPr>
        <w:t xml:space="preserve"> à 9000 </w:t>
      </w:r>
      <w:r w:rsidR="007F37BA">
        <w:rPr>
          <w:lang w:val="fr-FR"/>
        </w:rPr>
        <w:t>BC</w:t>
      </w:r>
      <w:r w:rsidRPr="0032190F">
        <w:rPr>
          <w:lang w:val="fr-FR"/>
        </w:rPr>
        <w:t>) portent les mêmes hachures qu'à Foz Coa, Tuc-d'Adoubert, grotte du Cheval. Les inventeurs parlent d'ailleurs de technique linéaire géométrique (Acanfora, 1967)</w:t>
      </w:r>
      <w:r w:rsidR="00A36E28">
        <w:rPr>
          <w:lang w:val="fr-FR"/>
        </w:rPr>
        <w:t>[</w:t>
      </w:r>
      <w:r w:rsidR="00A36E28" w:rsidRPr="00A36E28">
        <w:rPr>
          <w:lang w:val="fr-FR"/>
        </w:rPr>
        <w:t xml:space="preserve"> </w:t>
      </w:r>
      <w:hyperlink r:id="rId12842" w:anchor="Cul_Lineal_Geometrico" w:history="1">
        <w:r w:rsidR="006B7316" w:rsidRPr="006B7316">
          <w:rPr>
            <w:rStyle w:val="Hyperlink"/>
            <w:szCs w:val="20"/>
            <w:lang w:val="fr-FR" w:eastAsia="en-GB"/>
          </w:rPr>
          <w:t>LinGeom</w:t>
        </w:r>
      </w:hyperlink>
      <w:r w:rsidR="00A36E28" w:rsidRPr="00A36E28">
        <w:rPr>
          <w:szCs w:val="20"/>
          <w:lang w:val="fr-FR" w:eastAsia="en-GB"/>
        </w:rPr>
        <w:t xml:space="preserve"> </w:t>
      </w:r>
      <w:r w:rsidR="00A36E28">
        <w:rPr>
          <w:szCs w:val="20"/>
          <w:lang w:val="fr-FR" w:eastAsia="en-GB"/>
        </w:rPr>
        <w:t xml:space="preserve">] </w:t>
      </w:r>
      <w:r w:rsidRPr="0032190F">
        <w:rPr>
          <w:lang w:val="fr-FR"/>
        </w:rPr>
        <w:t xml:space="preserve">(BIB 2398 p. 589)  </w:t>
      </w:r>
    </w:p>
    <w:p w14:paraId="3721087D" w14:textId="77777777" w:rsidR="00625B3B" w:rsidRPr="0032190F" w:rsidRDefault="00625B3B" w:rsidP="00625B3B">
      <w:pPr>
        <w:rPr>
          <w:lang w:val="fr-FR"/>
        </w:rPr>
      </w:pPr>
    </w:p>
    <w:p w14:paraId="094F845F" w14:textId="77777777" w:rsidR="00C80036" w:rsidRPr="0032190F" w:rsidRDefault="00625B3B" w:rsidP="00426FF9">
      <w:pPr>
        <w:pStyle w:val="Heading1"/>
      </w:pPr>
      <w:bookmarkStart w:id="5329" w:name="Sit_Petra_Scrita"/>
      <w:r w:rsidRPr="0032190F">
        <w:t>PETRA SCRITA</w:t>
      </w:r>
    </w:p>
    <w:bookmarkEnd w:id="5329"/>
    <w:p w14:paraId="4A95E5A3" w14:textId="77777777" w:rsidR="00625B3B" w:rsidRPr="0032190F" w:rsidRDefault="00625B3B" w:rsidP="00C80036">
      <w:pPr>
        <w:rPr>
          <w:lang w:val="fr-FR"/>
        </w:rPr>
      </w:pPr>
    </w:p>
    <w:p w14:paraId="73976FBC" w14:textId="77777777" w:rsidR="00625B3B" w:rsidRPr="0032190F" w:rsidRDefault="00625B3B" w:rsidP="00C80036">
      <w:pPr>
        <w:rPr>
          <w:lang w:val="fr-FR"/>
        </w:rPr>
      </w:pPr>
      <w:r w:rsidRPr="0032190F">
        <w:rPr>
          <w:lang w:val="fr-FR"/>
        </w:rPr>
        <w:t xml:space="preserve">La Petra Scrita à Fontcoberta comprend une représentation de personnage masculin dont la tête est remplie d'une palme (Abelanet 1990) (BIB 2398 p. 596) éventuellement équivalent à l'association "homme à la palmette" pour Hameau (BIB 2398 p. 596) </w:t>
      </w:r>
    </w:p>
    <w:p w14:paraId="13A6711E" w14:textId="77777777" w:rsidR="00625B3B" w:rsidRPr="0032190F" w:rsidRDefault="00625B3B" w:rsidP="00C80036">
      <w:pPr>
        <w:rPr>
          <w:lang w:val="fr-FR"/>
        </w:rPr>
      </w:pPr>
    </w:p>
    <w:p w14:paraId="734E3C13" w14:textId="77777777" w:rsidR="00C80036" w:rsidRPr="0032190F" w:rsidRDefault="00C80036" w:rsidP="00426FF9">
      <w:pPr>
        <w:pStyle w:val="Heading1"/>
      </w:pPr>
      <w:bookmarkStart w:id="5330" w:name="Sit_Sainte_Eulalie"/>
      <w:r w:rsidRPr="0032190F">
        <w:t>SAINTE EULALIE</w:t>
      </w:r>
    </w:p>
    <w:bookmarkEnd w:id="5330"/>
    <w:p w14:paraId="6F927DE3" w14:textId="77777777" w:rsidR="00F815B4" w:rsidRDefault="00F815B4" w:rsidP="00F815B4">
      <w:pPr>
        <w:jc w:val="both"/>
        <w:rPr>
          <w:lang w:val="fr-FR"/>
        </w:rPr>
      </w:pPr>
    </w:p>
    <w:p w14:paraId="1B639D3D" w14:textId="75AAB2B3" w:rsidR="00C80036" w:rsidRPr="0032190F" w:rsidRDefault="00ED4EC9" w:rsidP="00F815B4">
      <w:pPr>
        <w:jc w:val="both"/>
        <w:rPr>
          <w:lang w:val="fr-FR"/>
        </w:rPr>
      </w:pPr>
      <w:r w:rsidRPr="0032190F">
        <w:rPr>
          <w:lang w:val="fr-FR"/>
        </w:rPr>
        <w:lastRenderedPageBreak/>
        <w:t xml:space="preserve">Ariège. </w:t>
      </w:r>
      <w:r w:rsidR="00C80036" w:rsidRPr="0032190F">
        <w:rPr>
          <w:lang w:val="fr-FR"/>
        </w:rPr>
        <w:t>Ph. Rouch et L. Gratt</w:t>
      </w:r>
      <w:r w:rsidR="00625B3B" w:rsidRPr="0032190F">
        <w:rPr>
          <w:lang w:val="fr-FR"/>
        </w:rPr>
        <w:t>é</w:t>
      </w:r>
      <w:r w:rsidR="00C80036" w:rsidRPr="0032190F">
        <w:rPr>
          <w:lang w:val="fr-FR"/>
        </w:rPr>
        <w:t xml:space="preserve"> (1989)</w:t>
      </w:r>
      <w:r w:rsidR="00F815B4">
        <w:rPr>
          <w:lang w:val="fr-FR"/>
        </w:rPr>
        <w:t xml:space="preserve"> </w:t>
      </w:r>
      <w:r w:rsidR="00C80036" w:rsidRPr="0032190F">
        <w:rPr>
          <w:lang w:val="fr-FR"/>
        </w:rPr>
        <w:t xml:space="preserve">rapportent  un fait plus </w:t>
      </w:r>
      <w:r w:rsidR="00421EEC" w:rsidRPr="0032190F">
        <w:rPr>
          <w:lang w:val="fr-FR"/>
        </w:rPr>
        <w:t>curieux pour la grotte Sainte-</w:t>
      </w:r>
      <w:r w:rsidR="00C80036" w:rsidRPr="0032190F">
        <w:rPr>
          <w:lang w:val="fr-FR"/>
        </w:rPr>
        <w:t>Eulalie : les traits qui surchargent la base du  panneau gray</w:t>
      </w:r>
      <w:r w:rsidRPr="0032190F">
        <w:rPr>
          <w:lang w:val="fr-FR"/>
        </w:rPr>
        <w:t>é</w:t>
      </w:r>
      <w:r w:rsidR="00C80036" w:rsidRPr="0032190F">
        <w:rPr>
          <w:lang w:val="fr-FR"/>
        </w:rPr>
        <w:t xml:space="preserve"> seraient le fait du cur</w:t>
      </w:r>
      <w:r w:rsidRPr="0032190F">
        <w:rPr>
          <w:lang w:val="fr-FR"/>
        </w:rPr>
        <w:t>é</w:t>
      </w:r>
      <w:r w:rsidR="00C80036" w:rsidRPr="0032190F">
        <w:rPr>
          <w:lang w:val="fr-FR"/>
        </w:rPr>
        <w:t xml:space="preserve">  d'Ornolac, entre 1922 et 1939, choqu</w:t>
      </w:r>
      <w:r w:rsidRPr="0032190F">
        <w:rPr>
          <w:lang w:val="fr-FR"/>
        </w:rPr>
        <w:t>é</w:t>
      </w:r>
      <w:r w:rsidR="00C80036" w:rsidRPr="0032190F">
        <w:rPr>
          <w:lang w:val="fr-FR"/>
        </w:rPr>
        <w:t xml:space="preserve"> par la  nudit</w:t>
      </w:r>
      <w:r w:rsidRPr="0032190F">
        <w:rPr>
          <w:lang w:val="fr-FR"/>
        </w:rPr>
        <w:t>é</w:t>
      </w:r>
      <w:r w:rsidR="00C80036" w:rsidRPr="0032190F">
        <w:rPr>
          <w:lang w:val="fr-FR"/>
        </w:rPr>
        <w:t xml:space="preserve"> des personnages et surtout r</w:t>
      </w:r>
      <w:r w:rsidRPr="0032190F">
        <w:rPr>
          <w:lang w:val="fr-FR"/>
        </w:rPr>
        <w:t>é</w:t>
      </w:r>
      <w:r w:rsidR="00C80036" w:rsidRPr="0032190F">
        <w:rPr>
          <w:lang w:val="fr-FR"/>
        </w:rPr>
        <w:t>solu  (re)christianiser les lieux. L'auteur pense que le  cur</w:t>
      </w:r>
      <w:r w:rsidRPr="0032190F">
        <w:rPr>
          <w:lang w:val="fr-FR"/>
        </w:rPr>
        <w:t>é</w:t>
      </w:r>
      <w:r w:rsidR="00C80036" w:rsidRPr="0032190F">
        <w:rPr>
          <w:lang w:val="fr-FR"/>
        </w:rPr>
        <w:t xml:space="preserve"> a </w:t>
      </w:r>
      <w:r w:rsidRPr="0032190F">
        <w:rPr>
          <w:lang w:val="fr-FR"/>
        </w:rPr>
        <w:t>é</w:t>
      </w:r>
      <w:r w:rsidR="00C80036" w:rsidRPr="0032190F">
        <w:rPr>
          <w:lang w:val="fr-FR"/>
        </w:rPr>
        <w:t>pargn</w:t>
      </w:r>
      <w:r w:rsidRPr="0032190F">
        <w:rPr>
          <w:lang w:val="fr-FR"/>
        </w:rPr>
        <w:t>é</w:t>
      </w:r>
      <w:r w:rsidR="00C80036" w:rsidRPr="0032190F">
        <w:rPr>
          <w:lang w:val="fr-FR"/>
        </w:rPr>
        <w:t xml:space="preserve"> la "d</w:t>
      </w:r>
      <w:r w:rsidRPr="0032190F">
        <w:rPr>
          <w:lang w:val="fr-FR"/>
        </w:rPr>
        <w:t>é</w:t>
      </w:r>
      <w:r w:rsidR="00C80036" w:rsidRPr="0032190F">
        <w:rPr>
          <w:lang w:val="fr-FR"/>
        </w:rPr>
        <w:t>esse" en la confondant  avec Sainte-Eulalie elle-m</w:t>
      </w:r>
      <w:r w:rsidR="00F815B4">
        <w:rPr>
          <w:lang w:val="fr-FR"/>
        </w:rPr>
        <w:t>e</w:t>
      </w:r>
      <w:r w:rsidR="00C80036" w:rsidRPr="0032190F">
        <w:rPr>
          <w:lang w:val="fr-FR"/>
        </w:rPr>
        <w:t xml:space="preserve">me (BIB 2398 p. 591)   </w:t>
      </w:r>
      <w:r w:rsidRPr="0032190F">
        <w:rPr>
          <w:lang w:val="fr-FR"/>
        </w:rPr>
        <w:t>repré</w:t>
      </w:r>
      <w:r w:rsidR="00EE559A" w:rsidRPr="0032190F">
        <w:rPr>
          <w:lang w:val="fr-FR"/>
        </w:rPr>
        <w:t>sentations sexu</w:t>
      </w:r>
      <w:r w:rsidRPr="0032190F">
        <w:rPr>
          <w:lang w:val="fr-FR"/>
        </w:rPr>
        <w:t>é</w:t>
      </w:r>
      <w:r w:rsidR="00EE559A" w:rsidRPr="0032190F">
        <w:rPr>
          <w:lang w:val="fr-FR"/>
        </w:rPr>
        <w:t>es comme celles de la grotte de</w:t>
      </w:r>
      <w:r w:rsidRPr="0032190F">
        <w:rPr>
          <w:lang w:val="fr-FR"/>
        </w:rPr>
        <w:t xml:space="preserve"> </w:t>
      </w:r>
      <w:r w:rsidR="00EE559A" w:rsidRPr="0032190F">
        <w:rPr>
          <w:lang w:val="fr-FR"/>
        </w:rPr>
        <w:t>Sainte-Eulalie (sexe masculin "radiographique"</w:t>
      </w:r>
      <w:r w:rsidRPr="0032190F">
        <w:rPr>
          <w:lang w:val="fr-FR"/>
        </w:rPr>
        <w:t xml:space="preserve"> </w:t>
      </w:r>
      <w:r w:rsidR="00EE559A" w:rsidRPr="0032190F">
        <w:rPr>
          <w:lang w:val="fr-FR"/>
        </w:rPr>
        <w:t>selon les termes de Ph. Rouche et L. Gratt</w:t>
      </w:r>
      <w:r w:rsidRPr="0032190F">
        <w:rPr>
          <w:lang w:val="fr-FR"/>
        </w:rPr>
        <w:t xml:space="preserve">é </w:t>
      </w:r>
      <w:r w:rsidR="00EE559A" w:rsidRPr="0032190F">
        <w:rPr>
          <w:lang w:val="fr-FR"/>
        </w:rPr>
        <w:t>1989)</w:t>
      </w:r>
      <w:r w:rsidRPr="0032190F">
        <w:rPr>
          <w:lang w:val="fr-FR"/>
        </w:rPr>
        <w:t xml:space="preserve"> (BIB 2398 p. 593) </w:t>
      </w:r>
    </w:p>
    <w:p w14:paraId="5793FC35" w14:textId="570C56EC" w:rsidR="00625B3B" w:rsidRPr="0032190F" w:rsidRDefault="00625B3B" w:rsidP="00F815B4">
      <w:pPr>
        <w:jc w:val="both"/>
        <w:rPr>
          <w:lang w:val="fr-FR"/>
        </w:rPr>
      </w:pPr>
      <w:r w:rsidRPr="0032190F">
        <w:rPr>
          <w:lang w:val="fr-FR"/>
        </w:rPr>
        <w:t>A. Glory (1947) suppose des guerriers barbus et nus avec boucliers ~ la grotte Sainte-Eulalie et selon son relev6 l'un d'eux brandit une t</w:t>
      </w:r>
      <w:r w:rsidR="00DC2B2E">
        <w:rPr>
          <w:lang w:val="fr-FR"/>
        </w:rPr>
        <w:t>e</w:t>
      </w:r>
      <w:r w:rsidRPr="0032190F">
        <w:rPr>
          <w:lang w:val="fr-FR"/>
        </w:rPr>
        <w:t>te : le rite gaulois des "têtes-trophées" selon l'auteur. L. Gratté (1985b) qui reprend le relev6 de cette sc6ne d6montre que la t~te est poursuivie d'un corps (BIB 2398 p. 596) .</w:t>
      </w:r>
    </w:p>
    <w:p w14:paraId="633F6F4B" w14:textId="77777777" w:rsidR="00625B3B" w:rsidRPr="0032190F" w:rsidRDefault="00625B3B" w:rsidP="00AB7726">
      <w:pPr>
        <w:rPr>
          <w:lang w:val="fr-FR"/>
        </w:rPr>
      </w:pPr>
    </w:p>
    <w:p w14:paraId="139D7B9F" w14:textId="77777777" w:rsidR="00AB7726" w:rsidRPr="0032190F" w:rsidRDefault="00625B3B" w:rsidP="00AB7726">
      <w:pPr>
        <w:rPr>
          <w:lang w:val="fr-FR"/>
        </w:rPr>
      </w:pPr>
      <w:r w:rsidRPr="0032190F">
        <w:rPr>
          <w:lang w:val="fr-FR"/>
        </w:rPr>
        <w:t xml:space="preserve"> </w:t>
      </w:r>
    </w:p>
    <w:p w14:paraId="1B9C4168" w14:textId="77777777" w:rsidR="00AB7726" w:rsidRDefault="00AB7726" w:rsidP="00426FF9">
      <w:pPr>
        <w:pStyle w:val="Heading1"/>
      </w:pPr>
      <w:bookmarkStart w:id="5331" w:name="Sit_Fees_Gras"/>
      <w:r w:rsidRPr="0032190F">
        <w:t>FEES</w:t>
      </w:r>
    </w:p>
    <w:bookmarkEnd w:id="5331"/>
    <w:p w14:paraId="2C1FC10E" w14:textId="77777777" w:rsidR="00DC2B2E" w:rsidRPr="00DC2B2E" w:rsidRDefault="00DC2B2E" w:rsidP="00DC2B2E">
      <w:pPr>
        <w:rPr>
          <w:lang w:val="fr-FR" w:eastAsia="en-GB"/>
        </w:rPr>
      </w:pPr>
    </w:p>
    <w:p w14:paraId="5485E090" w14:textId="5DADD58E" w:rsidR="00AB7726" w:rsidRPr="0032190F" w:rsidRDefault="00AB7726" w:rsidP="00AB7726">
      <w:pPr>
        <w:rPr>
          <w:lang w:val="fr-FR"/>
        </w:rPr>
      </w:pPr>
      <w:r w:rsidRPr="0032190F">
        <w:rPr>
          <w:lang w:val="fr-FR"/>
        </w:rPr>
        <w:t>La grotte des Fées à Gras (Ardèche) montre des "</w:t>
      </w:r>
      <w:hyperlink r:id="rId12843" w:anchor="Cul_Schemat_France_t_peintes_ba" w:history="1">
        <w:r w:rsidRPr="00DC2B2E">
          <w:rPr>
            <w:rStyle w:val="Hyperlink"/>
            <w:lang w:val="fr-FR"/>
          </w:rPr>
          <w:t>peintures au baton de colorant</w:t>
        </w:r>
      </w:hyperlink>
      <w:r w:rsidRPr="0032190F">
        <w:rPr>
          <w:lang w:val="fr-FR"/>
        </w:rPr>
        <w:t>", des tracés linéaires peints (BIB 2398 p. 568)</w:t>
      </w:r>
    </w:p>
    <w:p w14:paraId="2F04CD7B" w14:textId="77777777" w:rsidR="00776A75" w:rsidRPr="0032190F" w:rsidRDefault="00776A75" w:rsidP="00776A75">
      <w:pPr>
        <w:rPr>
          <w:lang w:val="fr-FR"/>
        </w:rPr>
      </w:pPr>
    </w:p>
    <w:p w14:paraId="664BA100" w14:textId="77777777" w:rsidR="00776A75" w:rsidRPr="0032190F" w:rsidRDefault="00776A75" w:rsidP="00426FF9">
      <w:pPr>
        <w:pStyle w:val="Heading1"/>
      </w:pPr>
      <w:bookmarkStart w:id="5332" w:name="Sit_Timba_Bareny"/>
      <w:r w:rsidRPr="0032190F">
        <w:t>TIMBA DEL BARENY</w:t>
      </w:r>
    </w:p>
    <w:bookmarkEnd w:id="5332"/>
    <w:p w14:paraId="7E6C7B7A" w14:textId="77777777" w:rsidR="00776A75" w:rsidRPr="0032190F" w:rsidRDefault="00776A75" w:rsidP="00776A75">
      <w:pPr>
        <w:rPr>
          <w:lang w:val="fr-FR"/>
        </w:rPr>
      </w:pPr>
    </w:p>
    <w:p w14:paraId="22C9E88A" w14:textId="778A9FFF" w:rsidR="00776A75" w:rsidRPr="0032190F" w:rsidRDefault="00E74338" w:rsidP="00776A75">
      <w:pPr>
        <w:jc w:val="both"/>
        <w:rPr>
          <w:lang w:val="fr-FR"/>
        </w:rPr>
      </w:pPr>
      <w:r w:rsidRPr="00E74338">
        <w:rPr>
          <w:lang w:val="fr-FR"/>
        </w:rPr>
        <w:t xml:space="preserve">A Timba del Bareny (Riudoms), </w:t>
      </w:r>
      <w:r>
        <w:rPr>
          <w:lang w:val="fr-FR"/>
        </w:rPr>
        <w:t>d</w:t>
      </w:r>
      <w:r w:rsidR="00776A75" w:rsidRPr="0032190F">
        <w:rPr>
          <w:lang w:val="fr-FR"/>
        </w:rPr>
        <w:t xml:space="preserve">ans </w:t>
      </w:r>
      <w:r>
        <w:rPr>
          <w:lang w:val="fr-FR"/>
        </w:rPr>
        <w:t>l'</w:t>
      </w:r>
      <w:hyperlink r:id="rId12844" w:anchor="Cul_Epicardial" w:history="1">
        <w:r w:rsidRPr="00E74338">
          <w:rPr>
            <w:rStyle w:val="Hyperlink"/>
            <w:lang w:val="fr-FR"/>
          </w:rPr>
          <w:t>Epicardial</w:t>
        </w:r>
      </w:hyperlink>
      <w:r w:rsidR="00776A75" w:rsidRPr="0032190F">
        <w:rPr>
          <w:lang w:val="fr-FR"/>
        </w:rPr>
        <w:t>, l’</w:t>
      </w:r>
      <w:hyperlink r:id="rId12845" w:anchor="Cul_Art_TAC_T_a_personnage_bitriang" w:history="1">
        <w:r w:rsidR="00776A75" w:rsidRPr="00E74338">
          <w:rPr>
            <w:rStyle w:val="Hyperlink"/>
            <w:lang w:val="fr-FR"/>
          </w:rPr>
          <w:t>idole bitriangulaire</w:t>
        </w:r>
      </w:hyperlink>
      <w:r w:rsidR="00776A75" w:rsidRPr="0032190F">
        <w:rPr>
          <w:lang w:val="fr-FR"/>
        </w:rPr>
        <w:t xml:space="preserve"> percée de 2 orifices (vraissemblablement à vocation oculaire [funéraire ?</w:t>
      </w:r>
      <w:r>
        <w:rPr>
          <w:lang w:val="fr-FR"/>
        </w:rPr>
        <w:t xml:space="preserve">], 6,5 x 3 x 0,5 m) </w:t>
      </w:r>
      <w:r w:rsidR="00776A75" w:rsidRPr="0032190F">
        <w:rPr>
          <w:lang w:val="fr-FR"/>
        </w:rPr>
        <w:t>rappelle les idoles féminines de l’</w:t>
      </w:r>
      <w:r w:rsidR="00463495">
        <w:rPr>
          <w:lang w:val="fr-FR"/>
        </w:rPr>
        <w:t xml:space="preserve"> </w:t>
      </w:r>
      <w:hyperlink r:id="rId12846" w:anchor="Cul_Art__Schematique" w:history="1">
        <w:r w:rsidR="00463495" w:rsidRPr="00E2248A">
          <w:rPr>
            <w:rStyle w:val="Hyperlink"/>
            <w:lang w:val="fr-FR"/>
          </w:rPr>
          <w:t>art schématique</w:t>
        </w:r>
      </w:hyperlink>
      <w:r w:rsidR="00776A75" w:rsidRPr="0032190F">
        <w:rPr>
          <w:lang w:val="fr-FR"/>
        </w:rPr>
        <w:t xml:space="preserve">, en rapport avec le culte de la Déesse Mère. La datation radiocarbone confirme l’attribution de cette </w:t>
      </w:r>
      <w:hyperlink r:id="rId12847" w:anchor="Cul_Art_TAC_T_a_statuettes" w:history="1">
        <w:r w:rsidR="00776A75" w:rsidRPr="0032190F">
          <w:rPr>
            <w:rStyle w:val="Hyperlink"/>
            <w:lang w:val="fr-FR"/>
          </w:rPr>
          <w:t>figurine</w:t>
        </w:r>
      </w:hyperlink>
      <w:r w:rsidR="00776A75" w:rsidRPr="0032190F">
        <w:rPr>
          <w:lang w:val="fr-FR"/>
        </w:rPr>
        <w:t xml:space="preserve"> à l’épicardial (SS BIB)</w:t>
      </w:r>
    </w:p>
    <w:p w14:paraId="36EABB4B" w14:textId="77777777" w:rsidR="00B53BC7" w:rsidRPr="0032190F" w:rsidRDefault="00B53BC7" w:rsidP="002F7FDE">
      <w:pPr>
        <w:rPr>
          <w:lang w:val="fr-FR"/>
        </w:rPr>
      </w:pPr>
    </w:p>
    <w:p w14:paraId="661FF8D2" w14:textId="77777777" w:rsidR="00B53BC7" w:rsidRPr="0032190F" w:rsidRDefault="00B53BC7" w:rsidP="00426FF9">
      <w:pPr>
        <w:pStyle w:val="Heading1"/>
      </w:pPr>
      <w:r w:rsidRPr="0032190F">
        <w:t>BESIK-TEPE</w:t>
      </w:r>
    </w:p>
    <w:p w14:paraId="7399828D" w14:textId="77777777" w:rsidR="00B53BC7" w:rsidRPr="0032190F" w:rsidRDefault="00B53BC7" w:rsidP="00B53BC7">
      <w:pPr>
        <w:rPr>
          <w:lang w:val="fr-FR"/>
        </w:rPr>
      </w:pPr>
    </w:p>
    <w:p w14:paraId="63325B80" w14:textId="77777777" w:rsidR="00B53BC7" w:rsidRPr="0032190F" w:rsidRDefault="00B53BC7" w:rsidP="00B53BC7">
      <w:pPr>
        <w:rPr>
          <w:lang w:val="fr-FR"/>
        </w:rPr>
      </w:pPr>
      <w:r w:rsidRPr="0032190F">
        <w:rPr>
          <w:lang w:val="fr-FR"/>
        </w:rPr>
        <w:t>A 15 km de Troei, il y existe un Megaron daté du 13e aec (BIB 2301 p. 118)</w:t>
      </w:r>
    </w:p>
    <w:p w14:paraId="1DED1624" w14:textId="77777777" w:rsidR="00B53BC7" w:rsidRPr="0032190F" w:rsidRDefault="00B53BC7" w:rsidP="00426FF9">
      <w:pPr>
        <w:pStyle w:val="Heading1"/>
      </w:pPr>
      <w:r w:rsidRPr="0032190F">
        <w:br/>
        <w:t>CHARALAMBOS</w:t>
      </w:r>
    </w:p>
    <w:p w14:paraId="2B773859" w14:textId="77777777" w:rsidR="00B53BC7" w:rsidRPr="0032190F" w:rsidRDefault="00B53BC7" w:rsidP="00B53BC7">
      <w:pPr>
        <w:rPr>
          <w:lang w:val="fr-FR"/>
        </w:rPr>
      </w:pPr>
      <w:r w:rsidRPr="0032190F">
        <w:rPr>
          <w:lang w:val="fr-FR"/>
        </w:rPr>
        <w:t>La grotte funéraire de Charalambos (Grèce) datée de la fin du Néolithique au MMIIB (Middle Minoean II B) a livré des inhuamations de chats (BIB 2313)</w:t>
      </w:r>
    </w:p>
    <w:p w14:paraId="17B97CEF" w14:textId="77777777" w:rsidR="00B53BC7" w:rsidRPr="0032190F" w:rsidRDefault="00B53BC7" w:rsidP="00B53BC7">
      <w:pPr>
        <w:rPr>
          <w:lang w:val="fr-FR"/>
        </w:rPr>
      </w:pPr>
    </w:p>
    <w:p w14:paraId="41FAA50E" w14:textId="77777777" w:rsidR="00B53BC7" w:rsidRPr="0032190F" w:rsidRDefault="00B53BC7" w:rsidP="00426FF9">
      <w:pPr>
        <w:pStyle w:val="Heading1"/>
      </w:pPr>
      <w:r w:rsidRPr="0032190F">
        <w:t>CYRENAIQUE</w:t>
      </w:r>
    </w:p>
    <w:p w14:paraId="479AE7D2" w14:textId="77777777" w:rsidR="00B53BC7" w:rsidRPr="0032190F" w:rsidRDefault="00B53BC7" w:rsidP="00B53BC7">
      <w:pPr>
        <w:rPr>
          <w:lang w:val="fr-FR"/>
        </w:rPr>
      </w:pPr>
      <w:r w:rsidRPr="0032190F">
        <w:rPr>
          <w:lang w:val="fr-FR"/>
        </w:rPr>
        <w:t>Le silphium (une plante) à fait la richessse de la Cyrénaïque (BIB 2313). Une coupe laconienne montrant Arcésilas II roi de Cyrène vers -550 (BIB 2313)</w:t>
      </w:r>
    </w:p>
    <w:p w14:paraId="1CBC460C" w14:textId="77777777" w:rsidR="00B53BC7" w:rsidRPr="0032190F" w:rsidRDefault="00B53BC7" w:rsidP="00B53BC7">
      <w:pPr>
        <w:rPr>
          <w:lang w:val="fr-FR"/>
        </w:rPr>
      </w:pPr>
    </w:p>
    <w:p w14:paraId="7DD7FD44" w14:textId="77777777" w:rsidR="00B53BC7" w:rsidRPr="0032190F" w:rsidRDefault="00B53BC7" w:rsidP="00426FF9">
      <w:pPr>
        <w:pStyle w:val="Heading1"/>
      </w:pPr>
      <w:r w:rsidRPr="0032190F">
        <w:t>CYRENE</w:t>
      </w:r>
    </w:p>
    <w:p w14:paraId="621C21C5" w14:textId="77777777" w:rsidR="00B53BC7" w:rsidRPr="0032190F" w:rsidRDefault="00B53BC7" w:rsidP="00B53BC7">
      <w:pPr>
        <w:rPr>
          <w:lang w:val="fr-FR"/>
        </w:rPr>
      </w:pPr>
      <w:r w:rsidRPr="0032190F">
        <w:rPr>
          <w:lang w:val="fr-FR"/>
        </w:rPr>
        <w:t>Colonie grecque de Cyrénaïque (BIB 2313)</w:t>
      </w:r>
    </w:p>
    <w:p w14:paraId="6C487D5F" w14:textId="77777777" w:rsidR="00B53BC7" w:rsidRPr="0032190F" w:rsidRDefault="00B53BC7" w:rsidP="00426FF9">
      <w:pPr>
        <w:pStyle w:val="Heading1"/>
      </w:pPr>
      <w:r w:rsidRPr="0032190F">
        <w:br/>
        <w:t>IDAS</w:t>
      </w:r>
    </w:p>
    <w:p w14:paraId="33FE9A8D" w14:textId="77777777" w:rsidR="00B53BC7" w:rsidRPr="0032190F" w:rsidRDefault="00B53BC7" w:rsidP="00B53BC7">
      <w:pPr>
        <w:rPr>
          <w:lang w:val="fr-FR"/>
        </w:rPr>
      </w:pPr>
      <w:r w:rsidRPr="0032190F">
        <w:rPr>
          <w:lang w:val="fr-FR"/>
        </w:rPr>
        <w:t>La bataille du fleuve Idas oppose Alexandre le Grand à Porus (Poros) (BIB 2314)</w:t>
      </w:r>
    </w:p>
    <w:p w14:paraId="497BE292" w14:textId="77777777" w:rsidR="000152C6" w:rsidRDefault="000152C6" w:rsidP="00B53BC7">
      <w:pPr>
        <w:rPr>
          <w:lang w:val="fr-FR"/>
        </w:rPr>
      </w:pPr>
    </w:p>
    <w:p w14:paraId="30AFE297" w14:textId="77777777" w:rsidR="00416812" w:rsidRDefault="00416812" w:rsidP="00B53BC7">
      <w:pPr>
        <w:rPr>
          <w:lang w:val="fr-FR"/>
        </w:rPr>
      </w:pPr>
    </w:p>
    <w:p w14:paraId="669495BE" w14:textId="77777777" w:rsidR="00416812" w:rsidRPr="00F64A9D" w:rsidRDefault="00416812" w:rsidP="00416812">
      <w:pPr>
        <w:rPr>
          <w:lang w:val="fr-FR"/>
        </w:rPr>
      </w:pPr>
    </w:p>
    <w:p w14:paraId="6D418086" w14:textId="77777777" w:rsidR="00416812" w:rsidRPr="00D52855" w:rsidRDefault="00416812" w:rsidP="00426FF9">
      <w:pPr>
        <w:pStyle w:val="Heading1"/>
        <w:rPr>
          <w:lang w:val="es-ES"/>
        </w:rPr>
      </w:pPr>
      <w:bookmarkStart w:id="5333" w:name="Sit_Ciari"/>
      <w:r w:rsidRPr="00D52855">
        <w:rPr>
          <w:lang w:val="es-ES"/>
        </w:rPr>
        <w:t>CIARI</w:t>
      </w:r>
    </w:p>
    <w:bookmarkEnd w:id="5333"/>
    <w:p w14:paraId="04EC811B" w14:textId="77777777" w:rsidR="00416812" w:rsidRPr="0038347A" w:rsidRDefault="00416812" w:rsidP="00416812">
      <w:pPr>
        <w:rPr>
          <w:sz w:val="20"/>
          <w:lang w:val="es-ES"/>
        </w:rPr>
      </w:pPr>
      <w:r w:rsidRPr="0038347A">
        <w:rPr>
          <w:sz w:val="20"/>
          <w:lang w:val="es-ES"/>
        </w:rPr>
        <w:t>Gias du Ciari, Gias del Ciari, Chiari</w:t>
      </w:r>
    </w:p>
    <w:p w14:paraId="002195FF" w14:textId="77777777" w:rsidR="00416812" w:rsidRDefault="00416812" w:rsidP="00416812">
      <w:pPr>
        <w:rPr>
          <w:lang w:val="es-ES"/>
        </w:rPr>
      </w:pPr>
    </w:p>
    <w:p w14:paraId="2383F90F" w14:textId="3730979D" w:rsidR="00416812" w:rsidRPr="00416812" w:rsidRDefault="00416812" w:rsidP="00416812">
      <w:pPr>
        <w:rPr>
          <w:lang w:val="fr-FR"/>
        </w:rPr>
      </w:pPr>
      <w:r w:rsidRPr="0032190F">
        <w:rPr>
          <w:lang w:val="fr-FR"/>
        </w:rPr>
        <w:lastRenderedPageBreak/>
        <w:t xml:space="preserve">Flanc sud du </w:t>
      </w:r>
      <w:hyperlink r:id="rId12848" w:anchor="Sit_Bego" w:history="1">
        <w:r w:rsidRPr="00416812">
          <w:rPr>
            <w:rStyle w:val="Hyperlink"/>
            <w:lang w:val="fr-FR"/>
          </w:rPr>
          <w:t>Mont Bego</w:t>
        </w:r>
      </w:hyperlink>
    </w:p>
    <w:p w14:paraId="18F66861" w14:textId="77777777" w:rsidR="00416812" w:rsidRPr="00416812" w:rsidRDefault="00416812" w:rsidP="00416812">
      <w:pPr>
        <w:rPr>
          <w:lang w:val="fr-FR"/>
        </w:rPr>
      </w:pPr>
    </w:p>
    <w:p w14:paraId="400F0E61" w14:textId="77777777" w:rsidR="00416812" w:rsidRPr="00416812" w:rsidRDefault="00416812" w:rsidP="00416812">
      <w:pPr>
        <w:rPr>
          <w:lang w:val="fr-FR"/>
        </w:rPr>
      </w:pPr>
    </w:p>
    <w:p w14:paraId="1CA78179" w14:textId="77777777" w:rsidR="00416812" w:rsidRPr="00F64A9D" w:rsidRDefault="00416812" w:rsidP="00416812">
      <w:pPr>
        <w:jc w:val="right"/>
        <w:rPr>
          <w:b/>
          <w:i/>
          <w:sz w:val="20"/>
          <w:szCs w:val="20"/>
          <w:lang w:val="fr-FR"/>
        </w:rPr>
      </w:pPr>
      <w:r w:rsidRPr="00F64A9D">
        <w:rPr>
          <w:b/>
          <w:i/>
          <w:sz w:val="20"/>
          <w:szCs w:val="20"/>
          <w:lang w:val="fr-FR"/>
        </w:rPr>
        <w:t>"Gias" del Ciari (numéros 1,2,3,4,5)</w:t>
      </w:r>
    </w:p>
    <w:p w14:paraId="611EB774" w14:textId="77777777" w:rsidR="00416812" w:rsidRPr="00F64A9D" w:rsidRDefault="00416812" w:rsidP="00416812">
      <w:pPr>
        <w:jc w:val="right"/>
        <w:rPr>
          <w:b/>
          <w:sz w:val="20"/>
          <w:szCs w:val="20"/>
          <w:lang w:val="fr-FR"/>
        </w:rPr>
      </w:pPr>
    </w:p>
    <w:p w14:paraId="7270B554" w14:textId="77777777" w:rsidR="00416812" w:rsidRPr="0032190F" w:rsidRDefault="00416812" w:rsidP="00416812">
      <w:pPr>
        <w:jc w:val="right"/>
        <w:rPr>
          <w:sz w:val="20"/>
          <w:szCs w:val="20"/>
          <w:lang w:val="fr-FR"/>
        </w:rPr>
      </w:pPr>
      <w:smartTag w:uri="urn:schemas-microsoft-com:office:smarttags" w:element="metricconverter">
        <w:smartTagPr>
          <w:attr w:name="ProductID" w:val="2147 m"/>
        </w:smartTagPr>
        <w:r w:rsidRPr="0032190F">
          <w:rPr>
            <w:sz w:val="20"/>
            <w:szCs w:val="20"/>
            <w:lang w:val="fr-FR"/>
          </w:rPr>
          <w:t>2147 m</w:t>
        </w:r>
      </w:smartTag>
      <w:r w:rsidRPr="0032190F">
        <w:rPr>
          <w:sz w:val="20"/>
          <w:szCs w:val="20"/>
          <w:lang w:val="fr-FR"/>
        </w:rPr>
        <w:t xml:space="preserve"> au centre de la plate forme (communication Machu),</w:t>
      </w:r>
    </w:p>
    <w:p w14:paraId="68E94FB3" w14:textId="77777777" w:rsidR="00416812" w:rsidRPr="0032190F" w:rsidRDefault="00416812" w:rsidP="00416812">
      <w:pPr>
        <w:jc w:val="right"/>
        <w:rPr>
          <w:sz w:val="20"/>
          <w:szCs w:val="20"/>
          <w:lang w:val="fr-FR"/>
        </w:rPr>
      </w:pPr>
      <w:smartTag w:uri="urn:schemas-microsoft-com:office:smarttags" w:element="metricconverter">
        <w:smartTagPr>
          <w:attr w:name="ProductID" w:val="2 155 m"/>
        </w:smartTagPr>
        <w:r w:rsidRPr="0032190F">
          <w:rPr>
            <w:sz w:val="20"/>
            <w:szCs w:val="20"/>
            <w:lang w:val="fr-FR"/>
          </w:rPr>
          <w:t>2 155 m</w:t>
        </w:r>
      </w:smartTag>
      <w:r w:rsidRPr="0032190F">
        <w:rPr>
          <w:sz w:val="20"/>
          <w:szCs w:val="20"/>
          <w:lang w:val="fr-FR"/>
        </w:rPr>
        <w:t xml:space="preserve"> (Lumley de et col., 1995 p.311), </w:t>
      </w:r>
    </w:p>
    <w:p w14:paraId="59A36D5A" w14:textId="77777777" w:rsidR="00416812" w:rsidRPr="0032190F" w:rsidRDefault="00416812" w:rsidP="00416812">
      <w:pPr>
        <w:jc w:val="right"/>
        <w:rPr>
          <w:sz w:val="20"/>
          <w:szCs w:val="20"/>
          <w:lang w:val="fr-FR"/>
        </w:rPr>
      </w:pPr>
      <w:smartTag w:uri="urn:schemas-microsoft-com:office:smarttags" w:element="metricconverter">
        <w:smartTagPr>
          <w:attr w:name="ProductID" w:val="2 120 m"/>
        </w:smartTagPr>
        <w:r w:rsidRPr="0032190F">
          <w:rPr>
            <w:sz w:val="20"/>
            <w:szCs w:val="20"/>
            <w:lang w:val="fr-FR"/>
          </w:rPr>
          <w:t xml:space="preserve">2 </w:t>
        </w:r>
        <w:smartTag w:uri="urn:schemas-microsoft-com:office:smarttags" w:element="metricconverter">
          <w:smartTagPr>
            <w:attr w:name="ProductID" w:val="120 m"/>
          </w:smartTagPr>
          <w:r w:rsidRPr="0032190F">
            <w:rPr>
              <w:sz w:val="20"/>
              <w:szCs w:val="20"/>
              <w:lang w:val="fr-FR"/>
            </w:rPr>
            <w:t>120 m</w:t>
          </w:r>
        </w:smartTag>
      </w:smartTag>
      <w:r w:rsidRPr="0032190F">
        <w:rPr>
          <w:sz w:val="20"/>
          <w:szCs w:val="20"/>
          <w:lang w:val="fr-FR"/>
        </w:rPr>
        <w:t xml:space="preserve"> (Lumley de et col., 1991 p.146),</w:t>
      </w:r>
    </w:p>
    <w:p w14:paraId="6DA7020A" w14:textId="77777777" w:rsidR="00416812" w:rsidRPr="0032190F" w:rsidRDefault="00416812" w:rsidP="00416812">
      <w:pPr>
        <w:jc w:val="right"/>
        <w:rPr>
          <w:sz w:val="20"/>
          <w:szCs w:val="20"/>
          <w:lang w:val="fr-FR"/>
        </w:rPr>
      </w:pPr>
      <w:smartTag w:uri="urn:schemas-microsoft-com:office:smarttags" w:element="metricconverter">
        <w:smartTagPr>
          <w:attr w:name="ProductID" w:val="2 210 m"/>
        </w:smartTagPr>
        <w:r w:rsidRPr="0032190F">
          <w:rPr>
            <w:sz w:val="20"/>
            <w:szCs w:val="20"/>
            <w:lang w:val="fr-FR"/>
          </w:rPr>
          <w:t>2 210 m</w:t>
        </w:r>
      </w:smartTag>
      <w:r w:rsidRPr="0032190F">
        <w:rPr>
          <w:sz w:val="20"/>
          <w:szCs w:val="20"/>
          <w:lang w:val="fr-FR"/>
        </w:rPr>
        <w:t xml:space="preserve"> (Conti &amp; Barocelli, 1943)</w:t>
      </w:r>
    </w:p>
    <w:p w14:paraId="3B062C80" w14:textId="77777777" w:rsidR="00416812" w:rsidRPr="0032190F" w:rsidRDefault="00416812" w:rsidP="00416812">
      <w:pPr>
        <w:jc w:val="both"/>
        <w:rPr>
          <w:sz w:val="20"/>
          <w:szCs w:val="20"/>
          <w:lang w:val="fr-FR"/>
        </w:rPr>
      </w:pPr>
    </w:p>
    <w:p w14:paraId="76E5EF82" w14:textId="79B75CF8" w:rsidR="00416812" w:rsidRPr="0032190F" w:rsidRDefault="00416812" w:rsidP="00416812">
      <w:pPr>
        <w:jc w:val="both"/>
        <w:rPr>
          <w:i/>
          <w:sz w:val="20"/>
          <w:szCs w:val="20"/>
          <w:lang w:val="fr-FR"/>
        </w:rPr>
      </w:pPr>
      <w:r w:rsidRPr="0032190F">
        <w:rPr>
          <w:i/>
          <w:sz w:val="20"/>
          <w:szCs w:val="20"/>
          <w:lang w:val="fr-FR"/>
        </w:rPr>
        <w:t xml:space="preserve">L'altitude donnée par </w:t>
      </w:r>
      <w:hyperlink r:id="rId12849" w:anchor="Aut_Conti" w:history="1">
        <w:r w:rsidR="00EC6E67" w:rsidRPr="00EC6E67">
          <w:rPr>
            <w:rStyle w:val="Hyperlink"/>
            <w:lang w:val="fr-FR"/>
          </w:rPr>
          <w:t>C. Conti</w:t>
        </w:r>
      </w:hyperlink>
      <w:r w:rsidR="00EC6E67" w:rsidRPr="0032190F">
        <w:rPr>
          <w:lang w:val="fr-FR"/>
        </w:rPr>
        <w:t xml:space="preserve"> </w:t>
      </w:r>
      <w:r w:rsidRPr="0032190F">
        <w:rPr>
          <w:i/>
          <w:sz w:val="20"/>
          <w:szCs w:val="20"/>
          <w:lang w:val="fr-FR"/>
        </w:rPr>
        <w:t xml:space="preserve">est due à une mesure erronée ou une faute de frappe (répétée plusieurs fois et reproduite dans Louis &amp; Segui, 1949 et Conti, 1972) Conti précise lui-même que le gias se trouve à une quarantaine du mètres au-dessus du lac Long Supérieur qui est depuis longtemps mesuré à </w:t>
      </w:r>
      <w:smartTag w:uri="urn:schemas-microsoft-com:office:smarttags" w:element="metricconverter">
        <w:smartTagPr>
          <w:attr w:name="ProductID" w:val="2096 m"/>
        </w:smartTagPr>
        <w:r w:rsidRPr="0032190F">
          <w:rPr>
            <w:i/>
            <w:sz w:val="20"/>
            <w:szCs w:val="20"/>
            <w:lang w:val="fr-FR"/>
          </w:rPr>
          <w:t>2096 m</w:t>
        </w:r>
      </w:smartTag>
      <w:r w:rsidRPr="0032190F">
        <w:rPr>
          <w:i/>
          <w:sz w:val="20"/>
          <w:szCs w:val="20"/>
          <w:lang w:val="fr-FR"/>
        </w:rPr>
        <w:t xml:space="preserve"> au-dessus du niveau de la mer.</w:t>
      </w:r>
    </w:p>
    <w:p w14:paraId="6E22333A" w14:textId="77777777" w:rsidR="00416812" w:rsidRPr="0032190F" w:rsidRDefault="00416812" w:rsidP="00416812">
      <w:pPr>
        <w:jc w:val="both"/>
        <w:rPr>
          <w:i/>
          <w:sz w:val="20"/>
          <w:szCs w:val="20"/>
          <w:lang w:val="fr-FR"/>
        </w:rPr>
      </w:pPr>
      <w:r w:rsidRPr="0032190F">
        <w:rPr>
          <w:i/>
          <w:sz w:val="20"/>
          <w:szCs w:val="20"/>
          <w:lang w:val="fr-FR"/>
        </w:rPr>
        <w:t>L’ensemble sert encore temporairement aux troupeaux et aux randonneurs, mais les bergers encore vivants ne se souviennent pas de l’avoir vu occupé.</w:t>
      </w:r>
    </w:p>
    <w:p w14:paraId="31143294" w14:textId="77777777" w:rsidR="00416812" w:rsidRPr="0032190F" w:rsidRDefault="00416812" w:rsidP="00416812">
      <w:pPr>
        <w:jc w:val="both"/>
        <w:rPr>
          <w:i/>
          <w:sz w:val="20"/>
          <w:szCs w:val="20"/>
          <w:lang w:val="fr-FR"/>
        </w:rPr>
      </w:pPr>
      <w:r w:rsidRPr="0032190F">
        <w:rPr>
          <w:i/>
          <w:sz w:val="20"/>
          <w:szCs w:val="20"/>
          <w:lang w:val="fr-FR"/>
        </w:rPr>
        <w:t xml:space="preserve">A l’ouest le muret de la terrasse repose sur un vaste bloc plat. Sous ce bloc, une surface plate de terre, horizontale et propre, est accessible par l’ouest et prend un peu de jour, plus à l’est, à l’intérieure de la terrasse Le plafond, très bas ne permet que la position couchée et l’accès en est souvent caché par des orties et des vératres. </w:t>
      </w:r>
    </w:p>
    <w:p w14:paraId="6EE53101" w14:textId="77777777" w:rsidR="00416812" w:rsidRPr="0032190F" w:rsidRDefault="00416812" w:rsidP="00416812">
      <w:pPr>
        <w:jc w:val="both"/>
        <w:rPr>
          <w:i/>
          <w:sz w:val="20"/>
          <w:szCs w:val="20"/>
          <w:lang w:val="fr-FR"/>
        </w:rPr>
      </w:pPr>
      <w:r w:rsidRPr="0032190F">
        <w:rPr>
          <w:i/>
          <w:sz w:val="20"/>
          <w:szCs w:val="20"/>
          <w:lang w:val="fr-FR"/>
        </w:rPr>
        <w:t xml:space="preserve">Sortir de la terrasse par l'ouest, faire quelques mètres et se diriger vers un bloc plurimétrique situé au nord-ouest. S'enfiler entre les blocs et obliquer vers l'est pour trouver le </w:t>
      </w:r>
      <w:r w:rsidRPr="0032190F">
        <w:rPr>
          <w:b/>
          <w:i/>
          <w:sz w:val="20"/>
          <w:szCs w:val="20"/>
          <w:u w:val="single"/>
          <w:lang w:val="fr-FR"/>
        </w:rPr>
        <w:t>Ciari n°2</w:t>
      </w:r>
      <w:r w:rsidRPr="0032190F">
        <w:rPr>
          <w:i/>
          <w:sz w:val="20"/>
          <w:szCs w:val="20"/>
          <w:lang w:val="fr-FR"/>
        </w:rPr>
        <w:t xml:space="preserve">. Une entrée se présente à l'est et une autre au nord-ouest. L'abri au nord-ouest, assez long possède une sortie vers le nord qui rejoint le </w:t>
      </w:r>
      <w:r w:rsidRPr="0032190F">
        <w:rPr>
          <w:i/>
          <w:sz w:val="20"/>
          <w:szCs w:val="20"/>
          <w:u w:val="single"/>
          <w:lang w:val="fr-FR"/>
        </w:rPr>
        <w:t>Ciari3</w:t>
      </w:r>
      <w:r w:rsidRPr="0032190F">
        <w:rPr>
          <w:i/>
          <w:sz w:val="20"/>
          <w:szCs w:val="20"/>
          <w:lang w:val="fr-FR"/>
        </w:rPr>
        <w:t>.</w:t>
      </w:r>
    </w:p>
    <w:p w14:paraId="6995DA03" w14:textId="77777777" w:rsidR="00416812" w:rsidRPr="0032190F" w:rsidRDefault="00416812" w:rsidP="00416812">
      <w:pPr>
        <w:jc w:val="both"/>
        <w:rPr>
          <w:i/>
          <w:sz w:val="20"/>
          <w:szCs w:val="20"/>
          <w:lang w:val="fr-FR"/>
        </w:rPr>
      </w:pPr>
      <w:r w:rsidRPr="0032190F">
        <w:rPr>
          <w:i/>
          <w:sz w:val="20"/>
          <w:szCs w:val="20"/>
          <w:lang w:val="fr-FR"/>
        </w:rPr>
        <w:t xml:space="preserve">Sortir de la terrasse par le sud et la contourner par le sud et l’est, puis remonter sur un palier herbeux, couvert à moitié par un bloc grisâtre, haut d’environ </w:t>
      </w:r>
      <w:smartTag w:uri="urn:schemas-microsoft-com:office:smarttags" w:element="metricconverter">
        <w:smartTagPr>
          <w:attr w:name="ProductID" w:val="0,5 m"/>
        </w:smartTagPr>
        <w:r w:rsidRPr="0032190F">
          <w:rPr>
            <w:i/>
            <w:sz w:val="20"/>
            <w:szCs w:val="20"/>
            <w:lang w:val="fr-FR"/>
          </w:rPr>
          <w:t>0,5 m</w:t>
        </w:r>
      </w:smartTag>
      <w:r w:rsidRPr="0032190F">
        <w:rPr>
          <w:i/>
          <w:sz w:val="20"/>
          <w:szCs w:val="20"/>
          <w:lang w:val="fr-FR"/>
        </w:rPr>
        <w:t xml:space="preserve">, dont la face supérieure présente une légère pente vers le nord. Au bas de ce bloc, quelques pierres alignées protègent l’entrée vers le sud-est, triangulaire, du gias del </w:t>
      </w:r>
      <w:r w:rsidRPr="0032190F">
        <w:rPr>
          <w:b/>
          <w:i/>
          <w:sz w:val="20"/>
          <w:szCs w:val="20"/>
          <w:u w:val="single"/>
          <w:lang w:val="fr-FR"/>
        </w:rPr>
        <w:t>Ciari n°5</w:t>
      </w:r>
      <w:r w:rsidRPr="0032190F">
        <w:rPr>
          <w:i/>
          <w:sz w:val="20"/>
          <w:szCs w:val="20"/>
          <w:lang w:val="fr-FR"/>
        </w:rPr>
        <w:t xml:space="preserve">(ou gias des anglais, qui a été fouillé). La pièce, de </w:t>
      </w:r>
      <w:smartTag w:uri="urn:schemas-microsoft-com:office:smarttags" w:element="metricconverter">
        <w:smartTagPr>
          <w:attr w:name="ProductID" w:val="1,0 m"/>
        </w:smartTagPr>
        <w:r w:rsidRPr="0032190F">
          <w:rPr>
            <w:i/>
            <w:sz w:val="20"/>
            <w:szCs w:val="20"/>
            <w:lang w:val="fr-FR"/>
          </w:rPr>
          <w:t>1,0 m</w:t>
        </w:r>
      </w:smartTag>
      <w:r w:rsidRPr="0032190F">
        <w:rPr>
          <w:i/>
          <w:sz w:val="20"/>
          <w:szCs w:val="20"/>
          <w:lang w:val="fr-FR"/>
        </w:rPr>
        <w:t xml:space="preserve"> à </w:t>
      </w:r>
      <w:smartTag w:uri="urn:schemas-microsoft-com:office:smarttags" w:element="metricconverter">
        <w:smartTagPr>
          <w:attr w:name="ProductID" w:val="1,5 m"/>
        </w:smartTagPr>
        <w:r w:rsidRPr="0032190F">
          <w:rPr>
            <w:i/>
            <w:sz w:val="20"/>
            <w:szCs w:val="20"/>
            <w:lang w:val="fr-FR"/>
          </w:rPr>
          <w:t>1,5 m</w:t>
        </w:r>
      </w:smartTag>
      <w:r w:rsidRPr="0032190F">
        <w:rPr>
          <w:i/>
          <w:sz w:val="20"/>
          <w:szCs w:val="20"/>
          <w:lang w:val="fr-FR"/>
        </w:rPr>
        <w:t xml:space="preserve"> en contrebas du sol, est assez vaste, haute de plafond mais semble très humide.</w:t>
      </w:r>
    </w:p>
    <w:p w14:paraId="34D99F99" w14:textId="77777777" w:rsidR="00416812" w:rsidRPr="0032190F" w:rsidRDefault="00416812" w:rsidP="00416812">
      <w:pPr>
        <w:jc w:val="both"/>
        <w:rPr>
          <w:i/>
          <w:sz w:val="20"/>
          <w:szCs w:val="20"/>
          <w:lang w:val="fr-FR"/>
        </w:rPr>
      </w:pPr>
      <w:r w:rsidRPr="0032190F">
        <w:rPr>
          <w:i/>
          <w:sz w:val="20"/>
          <w:szCs w:val="20"/>
          <w:lang w:val="fr-FR"/>
        </w:rPr>
        <w:t>Revenir sur la terrasse (</w:t>
      </w:r>
      <w:r w:rsidRPr="0032190F">
        <w:rPr>
          <w:i/>
          <w:sz w:val="20"/>
          <w:szCs w:val="20"/>
          <w:u w:val="single"/>
          <w:lang w:val="fr-FR"/>
        </w:rPr>
        <w:t>Ciari n°4</w:t>
      </w:r>
      <w:r w:rsidRPr="0032190F">
        <w:rPr>
          <w:i/>
          <w:sz w:val="20"/>
          <w:szCs w:val="20"/>
          <w:lang w:val="fr-FR"/>
        </w:rPr>
        <w:t xml:space="preserve">) et monter de </w:t>
      </w:r>
      <w:smartTag w:uri="urn:schemas-microsoft-com:office:smarttags" w:element="metricconverter">
        <w:smartTagPr>
          <w:attr w:name="ProductID" w:val="20 m"/>
        </w:smartTagPr>
        <w:r w:rsidRPr="0032190F">
          <w:rPr>
            <w:i/>
            <w:sz w:val="20"/>
            <w:szCs w:val="20"/>
            <w:lang w:val="fr-FR"/>
          </w:rPr>
          <w:t>20 m</w:t>
        </w:r>
      </w:smartTag>
      <w:r w:rsidRPr="0032190F">
        <w:rPr>
          <w:i/>
          <w:sz w:val="20"/>
          <w:szCs w:val="20"/>
          <w:lang w:val="fr-FR"/>
        </w:rPr>
        <w:t xml:space="preserve"> vers le nord-ouest à l’extérieur du Ciari n°1. Pour celà s’avancer sur le mur de l’ouest et escalader deux blocs en enfilade. Il faut se trouver à l’entrée d’un bloc en surplomb, largement ouvert vers le sud </w:t>
      </w:r>
      <w:r w:rsidRPr="0032190F">
        <w:rPr>
          <w:i/>
          <w:sz w:val="20"/>
          <w:szCs w:val="20"/>
          <w:u w:val="single"/>
          <w:lang w:val="fr-FR"/>
        </w:rPr>
        <w:t>(</w:t>
      </w:r>
      <w:r w:rsidRPr="0032190F">
        <w:rPr>
          <w:b/>
          <w:i/>
          <w:sz w:val="20"/>
          <w:szCs w:val="20"/>
          <w:u w:val="single"/>
          <w:lang w:val="fr-FR"/>
        </w:rPr>
        <w:t>Ciari n°3</w:t>
      </w:r>
      <w:r w:rsidRPr="0032190F">
        <w:rPr>
          <w:i/>
          <w:sz w:val="20"/>
          <w:szCs w:val="20"/>
          <w:lang w:val="fr-FR"/>
        </w:rPr>
        <w:t>). Un bloc gravé, la roche 11</w:t>
      </w:r>
      <w:r w:rsidRPr="007728BC">
        <w:rPr>
          <w:rFonts w:ascii="Symbol" w:hAnsi="Symbol"/>
          <w:i/>
          <w:sz w:val="20"/>
          <w:szCs w:val="20"/>
        </w:rPr>
        <w:t></w:t>
      </w:r>
      <w:r w:rsidRPr="0032190F">
        <w:rPr>
          <w:i/>
          <w:sz w:val="20"/>
          <w:szCs w:val="20"/>
          <w:lang w:val="fr-FR"/>
        </w:rPr>
        <w:t>, se trouve sous cet abri.</w:t>
      </w:r>
    </w:p>
    <w:p w14:paraId="1BCC89C0" w14:textId="4BA31BA4" w:rsidR="00416812" w:rsidRPr="0032190F" w:rsidRDefault="00416812" w:rsidP="00416812">
      <w:pPr>
        <w:jc w:val="both"/>
        <w:rPr>
          <w:i/>
          <w:sz w:val="20"/>
          <w:szCs w:val="20"/>
          <w:lang w:val="fr-FR"/>
        </w:rPr>
      </w:pPr>
      <w:r w:rsidRPr="0032190F">
        <w:rPr>
          <w:i/>
          <w:sz w:val="20"/>
          <w:szCs w:val="20"/>
          <w:lang w:val="fr-FR"/>
        </w:rPr>
        <w:t xml:space="preserve">Le ‘gias’ a été fouillé par </w:t>
      </w:r>
      <w:hyperlink r:id="rId12850" w:anchor="Aut_Conti" w:history="1">
        <w:r w:rsidR="00EC6E67" w:rsidRPr="00EC6E67">
          <w:rPr>
            <w:rStyle w:val="Hyperlink"/>
            <w:lang w:val="fr-FR"/>
          </w:rPr>
          <w:t>C. Conti</w:t>
        </w:r>
      </w:hyperlink>
      <w:r w:rsidR="00EC6E67" w:rsidRPr="0032190F">
        <w:rPr>
          <w:lang w:val="fr-FR"/>
        </w:rPr>
        <w:t xml:space="preserve"> </w:t>
      </w:r>
      <w:r w:rsidRPr="0032190F">
        <w:rPr>
          <w:i/>
          <w:sz w:val="20"/>
          <w:szCs w:val="20"/>
          <w:lang w:val="fr-FR"/>
        </w:rPr>
        <w:t>en 1941, (le matériel est au musée municipal de Cuneo), puis par MM. Louis et Segui (1949) Où est le matériel ? ?. Dans le milieu des années 1950 l’abbé Hirigoyen a lui aussi fouillé et « trouvé mieux que Monsieur Conti » (déclaration d’un berger qui a descendu ces trouvailles sur son mulet). Où se trouvent actuellement les objets ? ?. Récemment des sondages ont été effectuées dans le périmètre de la terrasse et dans l’abri et ont fourni quelques tessons de poterie et des lames de silex. Sans compter les nombreuses fouilles sauvages. Des os d'ovins et capridés (anciens ? ) ont été trouvés, mêlés à des tessons chasséens.</w:t>
      </w:r>
    </w:p>
    <w:p w14:paraId="10CD4413" w14:textId="77777777" w:rsidR="00416812" w:rsidRPr="0032190F" w:rsidRDefault="00416812" w:rsidP="00416812">
      <w:pPr>
        <w:rPr>
          <w:lang w:val="fr-FR"/>
        </w:rPr>
      </w:pPr>
    </w:p>
    <w:p w14:paraId="2DB93EA8" w14:textId="77777777" w:rsidR="00416812" w:rsidRPr="0032190F" w:rsidRDefault="00416812" w:rsidP="00416812">
      <w:pPr>
        <w:rPr>
          <w:lang w:val="fr-FR"/>
        </w:rPr>
      </w:pPr>
    </w:p>
    <w:p w14:paraId="36A57DE3" w14:textId="77777777" w:rsidR="00416812" w:rsidRDefault="00416812" w:rsidP="00416812">
      <w:pPr>
        <w:jc w:val="both"/>
        <w:rPr>
          <w:lang w:val="fr-FR"/>
        </w:rPr>
      </w:pPr>
      <w:r w:rsidRPr="0032190F">
        <w:rPr>
          <w:lang w:val="fr-FR"/>
        </w:rPr>
        <w:t xml:space="preserve">Cet </w:t>
      </w:r>
      <w:r w:rsidR="007107DE">
        <w:rPr>
          <w:lang w:val="fr-FR"/>
        </w:rPr>
        <w:t>ensemble d'</w:t>
      </w:r>
      <w:r w:rsidRPr="0032190F">
        <w:rPr>
          <w:lang w:val="fr-FR"/>
        </w:rPr>
        <w:t>abri</w:t>
      </w:r>
      <w:r w:rsidR="007107DE">
        <w:rPr>
          <w:lang w:val="fr-FR"/>
        </w:rPr>
        <w:t>s</w:t>
      </w:r>
      <w:r w:rsidRPr="0032190F">
        <w:rPr>
          <w:lang w:val="fr-FR"/>
        </w:rPr>
        <w:t>-sous-bloc</w:t>
      </w:r>
      <w:r w:rsidR="007107DE">
        <w:rPr>
          <w:lang w:val="fr-FR"/>
        </w:rPr>
        <w:t>s</w:t>
      </w:r>
      <w:r w:rsidRPr="0032190F">
        <w:rPr>
          <w:lang w:val="fr-FR"/>
        </w:rPr>
        <w:t xml:space="preserve"> du </w:t>
      </w:r>
      <w:hyperlink w:anchor="Sit_Mont_Bego" w:history="1">
        <w:r w:rsidRPr="0032190F">
          <w:rPr>
            <w:rStyle w:val="Hyperlink"/>
            <w:lang w:val="fr-FR"/>
          </w:rPr>
          <w:t>Bego</w:t>
        </w:r>
      </w:hyperlink>
      <w:r w:rsidRPr="0032190F">
        <w:rPr>
          <w:lang w:val="fr-FR"/>
        </w:rPr>
        <w:t xml:space="preserve">, témoigne d’une occupation depuis le </w:t>
      </w:r>
      <w:r w:rsidR="007107DE">
        <w:rPr>
          <w:lang w:val="fr-FR"/>
        </w:rPr>
        <w:t>NA</w:t>
      </w:r>
      <w:r w:rsidRPr="0032190F">
        <w:rPr>
          <w:lang w:val="fr-FR"/>
        </w:rPr>
        <w:t>. Constitué d’un large bloc plurimétrique. D’autres éléments céramiques, lithiques et iconographiques rattachent l’occupation de ce site à la Protohistoire :</w:t>
      </w:r>
    </w:p>
    <w:p w14:paraId="05DB328D" w14:textId="77777777" w:rsidR="00EC57B9" w:rsidRDefault="00EC57B9" w:rsidP="00416812">
      <w:pPr>
        <w:jc w:val="both"/>
        <w:rPr>
          <w:lang w:val="fr-FR"/>
        </w:rPr>
      </w:pPr>
    </w:p>
    <w:p w14:paraId="452F10D5" w14:textId="77777777" w:rsidR="00EC57B9" w:rsidRPr="0032190F" w:rsidRDefault="00EC57B9" w:rsidP="00EC57B9">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12"/>
        <w:gridCol w:w="1676"/>
        <w:gridCol w:w="1632"/>
      </w:tblGrid>
      <w:tr w:rsidR="00EC57B9" w:rsidRPr="004978EC" w14:paraId="4017DB22" w14:textId="77777777" w:rsidTr="00E326B9">
        <w:trPr>
          <w:jc w:val="center"/>
        </w:trPr>
        <w:tc>
          <w:tcPr>
            <w:tcW w:w="1712" w:type="dxa"/>
            <w:vAlign w:val="center"/>
          </w:tcPr>
          <w:p w14:paraId="39A58B67" w14:textId="77777777" w:rsidR="00EC57B9" w:rsidRPr="00BD71D9" w:rsidRDefault="00EC57B9" w:rsidP="00E326B9">
            <w:pPr>
              <w:jc w:val="center"/>
              <w:rPr>
                <w:sz w:val="20"/>
                <w:szCs w:val="20"/>
              </w:rPr>
            </w:pPr>
            <w:r w:rsidRPr="00BD71D9">
              <w:rPr>
                <w:sz w:val="20"/>
                <w:szCs w:val="20"/>
              </w:rPr>
              <w:t xml:space="preserve">céramique décorée au </w:t>
            </w:r>
            <w:r w:rsidRPr="00BD71D9">
              <w:rPr>
                <w:i/>
                <w:sz w:val="20"/>
                <w:szCs w:val="20"/>
              </w:rPr>
              <w:t>cardium</w:t>
            </w:r>
          </w:p>
        </w:tc>
        <w:tc>
          <w:tcPr>
            <w:tcW w:w="1676" w:type="dxa"/>
            <w:vAlign w:val="center"/>
          </w:tcPr>
          <w:p w14:paraId="1EE1C7F6" w14:textId="63BE85B8" w:rsidR="00EC57B9" w:rsidRPr="00BD71D9" w:rsidRDefault="00000000" w:rsidP="00E326B9">
            <w:pPr>
              <w:jc w:val="center"/>
              <w:rPr>
                <w:sz w:val="20"/>
                <w:szCs w:val="20"/>
              </w:rPr>
            </w:pPr>
            <w:hyperlink r:id="rId12851" w:anchor="Cul_Cardial_Midi_France" w:history="1">
              <w:r w:rsidR="00EC57B9" w:rsidRPr="00BD71D9">
                <w:rPr>
                  <w:rStyle w:val="Hyperlink"/>
                  <w:sz w:val="20"/>
                  <w:szCs w:val="20"/>
                </w:rPr>
                <w:t>Cardial</w:t>
              </w:r>
            </w:hyperlink>
          </w:p>
        </w:tc>
        <w:tc>
          <w:tcPr>
            <w:tcW w:w="1632" w:type="dxa"/>
            <w:vAlign w:val="center"/>
          </w:tcPr>
          <w:p w14:paraId="56C0DE2A" w14:textId="77777777" w:rsidR="00EC57B9" w:rsidRPr="00BD71D9" w:rsidRDefault="00EC57B9" w:rsidP="00E326B9">
            <w:pPr>
              <w:jc w:val="center"/>
              <w:rPr>
                <w:sz w:val="20"/>
                <w:szCs w:val="20"/>
                <w:lang w:val="en-GB"/>
              </w:rPr>
            </w:pPr>
            <w:r w:rsidRPr="00BD71D9">
              <w:rPr>
                <w:sz w:val="20"/>
                <w:szCs w:val="20"/>
                <w:lang w:val="en-GB"/>
              </w:rPr>
              <w:t>5500-5300 calBC (com. Pers. D. Binder)</w:t>
            </w:r>
          </w:p>
        </w:tc>
      </w:tr>
      <w:tr w:rsidR="00EC57B9" w:rsidRPr="00BD71D9" w14:paraId="588F1604" w14:textId="77777777" w:rsidTr="00E326B9">
        <w:trPr>
          <w:jc w:val="center"/>
        </w:trPr>
        <w:tc>
          <w:tcPr>
            <w:tcW w:w="1712" w:type="dxa"/>
            <w:vAlign w:val="center"/>
          </w:tcPr>
          <w:p w14:paraId="6E3E7413" w14:textId="77777777" w:rsidR="00EC57B9" w:rsidRPr="00BD71D9" w:rsidRDefault="00EC57B9" w:rsidP="00E326B9">
            <w:pPr>
              <w:jc w:val="center"/>
              <w:rPr>
                <w:sz w:val="20"/>
                <w:szCs w:val="20"/>
              </w:rPr>
            </w:pPr>
            <w:r w:rsidRPr="00BD71D9">
              <w:rPr>
                <w:sz w:val="20"/>
                <w:szCs w:val="20"/>
              </w:rPr>
              <w:t>tessons à cordon multiforés</w:t>
            </w:r>
          </w:p>
        </w:tc>
        <w:tc>
          <w:tcPr>
            <w:tcW w:w="1676" w:type="dxa"/>
            <w:vAlign w:val="center"/>
          </w:tcPr>
          <w:p w14:paraId="6CF7FD1A" w14:textId="2423398A" w:rsidR="00EC57B9" w:rsidRPr="00BD71D9" w:rsidRDefault="00000000" w:rsidP="00E326B9">
            <w:pPr>
              <w:jc w:val="center"/>
              <w:rPr>
                <w:sz w:val="20"/>
                <w:szCs w:val="20"/>
              </w:rPr>
            </w:pPr>
            <w:hyperlink r:id="rId12852" w:anchor="Cul_Chasseen" w:history="1">
              <w:r w:rsidR="00EC57B9" w:rsidRPr="00BD71D9">
                <w:rPr>
                  <w:rStyle w:val="Hyperlink"/>
                  <w:sz w:val="20"/>
                  <w:szCs w:val="20"/>
                </w:rPr>
                <w:t>Chasséen</w:t>
              </w:r>
            </w:hyperlink>
          </w:p>
        </w:tc>
        <w:tc>
          <w:tcPr>
            <w:tcW w:w="1632" w:type="dxa"/>
            <w:vAlign w:val="center"/>
          </w:tcPr>
          <w:p w14:paraId="00B5C68F" w14:textId="77777777" w:rsidR="00EC57B9" w:rsidRPr="00BD71D9" w:rsidRDefault="00EC57B9" w:rsidP="00E326B9">
            <w:pPr>
              <w:jc w:val="center"/>
              <w:rPr>
                <w:sz w:val="20"/>
                <w:szCs w:val="20"/>
              </w:rPr>
            </w:pPr>
          </w:p>
        </w:tc>
      </w:tr>
      <w:tr w:rsidR="00EC57B9" w:rsidRPr="00BD71D9" w14:paraId="07D4136F" w14:textId="77777777" w:rsidTr="00E326B9">
        <w:trPr>
          <w:jc w:val="center"/>
        </w:trPr>
        <w:tc>
          <w:tcPr>
            <w:tcW w:w="1712" w:type="dxa"/>
            <w:vAlign w:val="center"/>
          </w:tcPr>
          <w:p w14:paraId="044C8EE5" w14:textId="77777777" w:rsidR="00EC57B9" w:rsidRPr="00BD71D9" w:rsidRDefault="00EC57B9" w:rsidP="00E326B9">
            <w:pPr>
              <w:jc w:val="center"/>
              <w:rPr>
                <w:sz w:val="20"/>
                <w:szCs w:val="20"/>
              </w:rPr>
            </w:pPr>
            <w:r w:rsidRPr="00BD71D9">
              <w:rPr>
                <w:sz w:val="20"/>
                <w:szCs w:val="20"/>
              </w:rPr>
              <w:t>perles  en chlorite</w:t>
            </w:r>
          </w:p>
        </w:tc>
        <w:tc>
          <w:tcPr>
            <w:tcW w:w="1676" w:type="dxa"/>
            <w:vAlign w:val="center"/>
          </w:tcPr>
          <w:p w14:paraId="0812944D" w14:textId="72D8FD94" w:rsidR="00EC57B9" w:rsidRPr="00BD71D9" w:rsidRDefault="00000000" w:rsidP="00E326B9">
            <w:pPr>
              <w:jc w:val="center"/>
              <w:rPr>
                <w:sz w:val="20"/>
                <w:szCs w:val="20"/>
              </w:rPr>
            </w:pPr>
            <w:hyperlink r:id="rId12853" w:anchor="Cul_Neo_Final" w:history="1">
              <w:r w:rsidR="00EA1C7A" w:rsidRPr="00EA1C7A">
                <w:rPr>
                  <w:rStyle w:val="Hyperlink"/>
                  <w:sz w:val="20"/>
                  <w:szCs w:val="20"/>
                </w:rPr>
                <w:t>N</w:t>
              </w:r>
              <w:r w:rsidR="00EA1C7A" w:rsidRPr="00EA1C7A">
                <w:rPr>
                  <w:rStyle w:val="Hyperlink"/>
                  <w:sz w:val="20"/>
                </w:rPr>
                <w:t>F</w:t>
              </w:r>
            </w:hyperlink>
            <w:r w:rsidR="00EC57B9" w:rsidRPr="00BD71D9">
              <w:rPr>
                <w:sz w:val="20"/>
                <w:szCs w:val="20"/>
              </w:rPr>
              <w:t xml:space="preserve">, </w:t>
            </w:r>
            <w:hyperlink r:id="rId12854" w:anchor="Cul_Chalco" w:history="1">
              <w:r w:rsidR="00EC57B9" w:rsidRPr="00BD71D9">
                <w:rPr>
                  <w:rStyle w:val="Hyperlink"/>
                  <w:sz w:val="20"/>
                  <w:szCs w:val="20"/>
                </w:rPr>
                <w:t>Chalcolithique</w:t>
              </w:r>
            </w:hyperlink>
          </w:p>
        </w:tc>
        <w:tc>
          <w:tcPr>
            <w:tcW w:w="1632" w:type="dxa"/>
            <w:vAlign w:val="center"/>
          </w:tcPr>
          <w:p w14:paraId="4BD00EC9" w14:textId="77777777" w:rsidR="00EC57B9" w:rsidRPr="00BD71D9" w:rsidRDefault="00EC57B9" w:rsidP="00E326B9">
            <w:pPr>
              <w:jc w:val="center"/>
              <w:rPr>
                <w:sz w:val="20"/>
                <w:szCs w:val="20"/>
              </w:rPr>
            </w:pPr>
          </w:p>
        </w:tc>
      </w:tr>
      <w:tr w:rsidR="00EC57B9" w:rsidRPr="008B002C" w14:paraId="5448058E" w14:textId="77777777" w:rsidTr="00E326B9">
        <w:trPr>
          <w:jc w:val="center"/>
        </w:trPr>
        <w:tc>
          <w:tcPr>
            <w:tcW w:w="1712" w:type="dxa"/>
            <w:vAlign w:val="center"/>
          </w:tcPr>
          <w:p w14:paraId="6DFA37B4" w14:textId="77777777" w:rsidR="00EC57B9" w:rsidRPr="0032190F" w:rsidRDefault="00EC57B9" w:rsidP="00E326B9">
            <w:pPr>
              <w:jc w:val="center"/>
              <w:rPr>
                <w:sz w:val="20"/>
                <w:szCs w:val="20"/>
                <w:lang w:val="fr-FR"/>
              </w:rPr>
            </w:pPr>
            <w:r w:rsidRPr="0032190F">
              <w:rPr>
                <w:sz w:val="20"/>
                <w:szCs w:val="20"/>
                <w:lang w:val="fr-FR"/>
              </w:rPr>
              <w:t>tesson à double bandeau décoré (éventuellement échelle)</w:t>
            </w:r>
          </w:p>
        </w:tc>
        <w:tc>
          <w:tcPr>
            <w:tcW w:w="1676" w:type="dxa"/>
            <w:vMerge w:val="restart"/>
            <w:vAlign w:val="center"/>
          </w:tcPr>
          <w:p w14:paraId="3337DEF1" w14:textId="7D9A4D7F" w:rsidR="00EC57B9" w:rsidRPr="00BD71D9" w:rsidRDefault="00000000" w:rsidP="00E326B9">
            <w:pPr>
              <w:jc w:val="center"/>
              <w:rPr>
                <w:sz w:val="20"/>
                <w:szCs w:val="20"/>
              </w:rPr>
            </w:pPr>
            <w:hyperlink r:id="rId12855" w:anchor="Cul_Campaniforme" w:history="1">
              <w:r w:rsidR="00EC57B9" w:rsidRPr="00BD71D9">
                <w:rPr>
                  <w:rStyle w:val="Hyperlink"/>
                  <w:sz w:val="20"/>
                  <w:szCs w:val="20"/>
                </w:rPr>
                <w:t>Campaniforme</w:t>
              </w:r>
            </w:hyperlink>
          </w:p>
        </w:tc>
        <w:tc>
          <w:tcPr>
            <w:tcW w:w="1632" w:type="dxa"/>
            <w:vAlign w:val="center"/>
          </w:tcPr>
          <w:p w14:paraId="0170826B" w14:textId="77777777" w:rsidR="00EC57B9" w:rsidRPr="0032190F" w:rsidRDefault="00EC57B9" w:rsidP="00E326B9">
            <w:pPr>
              <w:jc w:val="center"/>
              <w:rPr>
                <w:sz w:val="20"/>
                <w:szCs w:val="20"/>
                <w:lang w:val="fr-FR"/>
              </w:rPr>
            </w:pPr>
            <w:r w:rsidRPr="0032190F">
              <w:rPr>
                <w:sz w:val="20"/>
                <w:szCs w:val="20"/>
                <w:lang w:val="fr-FR"/>
              </w:rPr>
              <w:t>Phase récente « rhodano-provençal » (BIB 552 p. 73, fig. 7 et 971 p. 148)</w:t>
            </w:r>
          </w:p>
        </w:tc>
      </w:tr>
      <w:tr w:rsidR="00EC57B9" w:rsidRPr="008B002C" w14:paraId="5C724D89" w14:textId="77777777" w:rsidTr="00E326B9">
        <w:trPr>
          <w:jc w:val="center"/>
        </w:trPr>
        <w:tc>
          <w:tcPr>
            <w:tcW w:w="1712" w:type="dxa"/>
            <w:vAlign w:val="center"/>
          </w:tcPr>
          <w:p w14:paraId="6A0A0BC0" w14:textId="77777777" w:rsidR="00EC57B9" w:rsidRPr="0032190F" w:rsidRDefault="00EC57B9" w:rsidP="00E326B9">
            <w:pPr>
              <w:jc w:val="center"/>
              <w:rPr>
                <w:sz w:val="20"/>
                <w:szCs w:val="20"/>
                <w:lang w:val="fr-FR"/>
              </w:rPr>
            </w:pPr>
            <w:r w:rsidRPr="0032190F">
              <w:rPr>
                <w:sz w:val="20"/>
                <w:szCs w:val="20"/>
                <w:lang w:val="fr-FR"/>
              </w:rPr>
              <w:t>tesson à décoration en métope</w:t>
            </w:r>
          </w:p>
        </w:tc>
        <w:tc>
          <w:tcPr>
            <w:tcW w:w="1676" w:type="dxa"/>
            <w:vMerge/>
            <w:vAlign w:val="center"/>
          </w:tcPr>
          <w:p w14:paraId="1E71B106" w14:textId="77777777" w:rsidR="00EC57B9" w:rsidRPr="0032190F" w:rsidRDefault="00EC57B9" w:rsidP="00E326B9">
            <w:pPr>
              <w:jc w:val="center"/>
              <w:rPr>
                <w:sz w:val="20"/>
                <w:szCs w:val="20"/>
                <w:lang w:val="fr-FR"/>
              </w:rPr>
            </w:pPr>
          </w:p>
        </w:tc>
        <w:tc>
          <w:tcPr>
            <w:tcW w:w="1632" w:type="dxa"/>
            <w:vAlign w:val="center"/>
          </w:tcPr>
          <w:p w14:paraId="0AA0F8B7" w14:textId="5F0EF6B5" w:rsidR="00EC57B9" w:rsidRPr="0032190F" w:rsidRDefault="00EC57B9" w:rsidP="00E326B9">
            <w:pPr>
              <w:jc w:val="center"/>
              <w:rPr>
                <w:sz w:val="20"/>
                <w:szCs w:val="20"/>
                <w:lang w:val="fr-FR"/>
              </w:rPr>
            </w:pPr>
            <w:r w:rsidRPr="0032190F">
              <w:rPr>
                <w:sz w:val="20"/>
                <w:szCs w:val="20"/>
                <w:lang w:val="fr-FR"/>
              </w:rPr>
              <w:t xml:space="preserve">voir </w:t>
            </w:r>
            <w:hyperlink r:id="rId12856" w:anchor="Sit_Pendimoun" w:history="1">
              <w:r w:rsidRPr="0032190F">
                <w:rPr>
                  <w:rStyle w:val="Hyperlink"/>
                  <w:sz w:val="20"/>
                  <w:szCs w:val="20"/>
                  <w:lang w:val="fr-FR"/>
                </w:rPr>
                <w:t>Pendimoun</w:t>
              </w:r>
            </w:hyperlink>
            <w:r w:rsidRPr="0032190F">
              <w:rPr>
                <w:sz w:val="20"/>
                <w:szCs w:val="20"/>
                <w:lang w:val="fr-FR"/>
              </w:rPr>
              <w:t xml:space="preserve"> (com. pers. Lemercier &amp; Binder)</w:t>
            </w:r>
            <w:hyperlink r:id="rId12857" w:anchor="Sit_Petit_Chasseur" w:history="1">
              <w:r w:rsidRPr="0032190F">
                <w:rPr>
                  <w:rStyle w:val="Hyperlink"/>
                  <w:sz w:val="20"/>
                  <w:szCs w:val="20"/>
                  <w:lang w:val="fr-FR"/>
                </w:rPr>
                <w:t>Sion</w:t>
              </w:r>
            </w:hyperlink>
            <w:r w:rsidRPr="0032190F">
              <w:rPr>
                <w:sz w:val="20"/>
                <w:szCs w:val="20"/>
                <w:lang w:val="fr-FR"/>
              </w:rPr>
              <w:t xml:space="preserve"> M </w:t>
            </w:r>
            <w:r w:rsidRPr="0032190F">
              <w:rPr>
                <w:sz w:val="20"/>
                <w:szCs w:val="20"/>
                <w:lang w:val="fr-FR"/>
              </w:rPr>
              <w:lastRenderedPageBreak/>
              <w:t>XI, Médor-Ornaisons (SS BIB)</w:t>
            </w:r>
          </w:p>
        </w:tc>
      </w:tr>
      <w:tr w:rsidR="00EC57B9" w:rsidRPr="00673D64" w14:paraId="7429DAFC" w14:textId="77777777" w:rsidTr="00E326B9">
        <w:trPr>
          <w:jc w:val="center"/>
        </w:trPr>
        <w:tc>
          <w:tcPr>
            <w:tcW w:w="1712" w:type="dxa"/>
            <w:vAlign w:val="center"/>
          </w:tcPr>
          <w:p w14:paraId="28155E6F" w14:textId="77777777" w:rsidR="00EC57B9" w:rsidRPr="0032190F" w:rsidRDefault="00EC57B9" w:rsidP="00E326B9">
            <w:pPr>
              <w:jc w:val="center"/>
              <w:rPr>
                <w:sz w:val="20"/>
                <w:szCs w:val="20"/>
                <w:lang w:val="fr-FR"/>
              </w:rPr>
            </w:pPr>
            <w:r w:rsidRPr="0032190F">
              <w:rPr>
                <w:sz w:val="20"/>
                <w:szCs w:val="20"/>
                <w:lang w:val="fr-FR"/>
              </w:rPr>
              <w:lastRenderedPageBreak/>
              <w:t>tessons à cordon pincé, cordons impresionnés, bords et fond droits</w:t>
            </w:r>
          </w:p>
        </w:tc>
        <w:tc>
          <w:tcPr>
            <w:tcW w:w="1676" w:type="dxa"/>
            <w:vAlign w:val="center"/>
          </w:tcPr>
          <w:p w14:paraId="56D47DBF" w14:textId="0C148E0F" w:rsidR="00EC57B9" w:rsidRPr="0032190F" w:rsidRDefault="00000000" w:rsidP="00E326B9">
            <w:pPr>
              <w:jc w:val="center"/>
              <w:rPr>
                <w:sz w:val="20"/>
                <w:szCs w:val="20"/>
                <w:lang w:val="fr-FR"/>
              </w:rPr>
            </w:pPr>
            <w:hyperlink r:id="rId12858" w:anchor="Cul_Bronze_Ancien" w:history="1">
              <w:r w:rsidR="00EA1C7A" w:rsidRPr="00EA1C7A">
                <w:rPr>
                  <w:rStyle w:val="Hyperlink"/>
                  <w:sz w:val="20"/>
                  <w:szCs w:val="20"/>
                  <w:lang w:val="fr-FR"/>
                </w:rPr>
                <w:t>B</w:t>
              </w:r>
              <w:r w:rsidR="00EA1C7A" w:rsidRPr="00EA1C7A">
                <w:rPr>
                  <w:rStyle w:val="Hyperlink"/>
                  <w:sz w:val="20"/>
                  <w:lang w:val="fr-FR"/>
                </w:rPr>
                <w:t>A</w:t>
              </w:r>
            </w:hyperlink>
            <w:r w:rsidR="00EC57B9" w:rsidRPr="0032190F">
              <w:rPr>
                <w:sz w:val="20"/>
                <w:szCs w:val="20"/>
                <w:lang w:val="fr-FR"/>
              </w:rPr>
              <w:t xml:space="preserve"> ou Campaniforme</w:t>
            </w:r>
          </w:p>
        </w:tc>
        <w:tc>
          <w:tcPr>
            <w:tcW w:w="1632" w:type="dxa"/>
            <w:vAlign w:val="center"/>
          </w:tcPr>
          <w:p w14:paraId="30E8F5C9" w14:textId="77777777" w:rsidR="00EC57B9" w:rsidRPr="0032190F" w:rsidRDefault="00EC57B9" w:rsidP="00E326B9">
            <w:pPr>
              <w:jc w:val="center"/>
              <w:rPr>
                <w:sz w:val="20"/>
                <w:szCs w:val="20"/>
                <w:lang w:val="fr-FR"/>
              </w:rPr>
            </w:pPr>
          </w:p>
        </w:tc>
      </w:tr>
    </w:tbl>
    <w:p w14:paraId="04C2F3E1" w14:textId="77777777" w:rsidR="00EC57B9" w:rsidRDefault="00EC57B9" w:rsidP="00416812">
      <w:pPr>
        <w:jc w:val="both"/>
        <w:rPr>
          <w:lang w:val="fr-FR"/>
        </w:rPr>
      </w:pPr>
    </w:p>
    <w:p w14:paraId="4612BBCE" w14:textId="77777777" w:rsidR="00EC57B9" w:rsidRPr="0032190F" w:rsidRDefault="00EC57B9" w:rsidP="00416812">
      <w:pPr>
        <w:jc w:val="both"/>
        <w:rPr>
          <w:lang w:val="fr-FR"/>
        </w:rPr>
      </w:pPr>
    </w:p>
    <w:p w14:paraId="57BBA919" w14:textId="77777777" w:rsidR="00416812" w:rsidRPr="00E326B9" w:rsidRDefault="00416812" w:rsidP="00416812">
      <w:pPr>
        <w:autoSpaceDE w:val="0"/>
        <w:autoSpaceDN w:val="0"/>
        <w:adjustRightInd w:val="0"/>
        <w:jc w:val="both"/>
        <w:rPr>
          <w:rFonts w:ascii="Times-Roman" w:hAnsi="Times-Roman" w:cs="Times-Roman"/>
          <w:lang w:val="fr-FR"/>
        </w:rPr>
      </w:pPr>
    </w:p>
    <w:p w14:paraId="55530710" w14:textId="1A429B1B" w:rsidR="00EC57B9" w:rsidRDefault="00EA1C7A" w:rsidP="00EC57B9">
      <w:pPr>
        <w:pStyle w:val="Heading2"/>
      </w:pPr>
      <w:bookmarkStart w:id="5334" w:name="Sit_Ciari_spat"/>
      <w:r>
        <w:t>r</w:t>
      </w:r>
      <w:r w:rsidR="00EC57B9">
        <w:t>épartition spatiale</w:t>
      </w:r>
    </w:p>
    <w:p w14:paraId="36179DD5" w14:textId="2DE5FEE5" w:rsidR="007107DE" w:rsidRPr="00EA1C7A" w:rsidRDefault="00EA1C7A" w:rsidP="00416812">
      <w:pPr>
        <w:autoSpaceDE w:val="0"/>
        <w:autoSpaceDN w:val="0"/>
        <w:adjustRightInd w:val="0"/>
        <w:jc w:val="both"/>
        <w:rPr>
          <w:sz w:val="20"/>
        </w:rPr>
      </w:pPr>
      <w:bookmarkStart w:id="5335" w:name="Sit_Ciari_arch"/>
      <w:bookmarkEnd w:id="5334"/>
      <w:r w:rsidRPr="00EA1C7A">
        <w:rPr>
          <w:sz w:val="20"/>
        </w:rPr>
        <w:t>fouilles</w:t>
      </w:r>
      <w:bookmarkEnd w:id="5335"/>
      <w:r w:rsidRPr="00EA1C7A">
        <w:rPr>
          <w:sz w:val="20"/>
        </w:rPr>
        <w:t>, TEN01 (BIB 3640)</w:t>
      </w:r>
    </w:p>
    <w:p w14:paraId="7FE4F4EC" w14:textId="77777777" w:rsidR="00EA1C7A" w:rsidRPr="00EA1C7A" w:rsidRDefault="00EA1C7A" w:rsidP="00416812">
      <w:pPr>
        <w:autoSpaceDE w:val="0"/>
        <w:autoSpaceDN w:val="0"/>
        <w:adjustRightInd w:val="0"/>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7"/>
        <w:gridCol w:w="617"/>
        <w:gridCol w:w="617"/>
        <w:gridCol w:w="530"/>
        <w:gridCol w:w="617"/>
      </w:tblGrid>
      <w:tr w:rsidR="005D10B6" w:rsidRPr="00EA1C7A" w14:paraId="5D335C16" w14:textId="77777777" w:rsidTr="00C35EA7">
        <w:trPr>
          <w:jc w:val="center"/>
        </w:trPr>
        <w:tc>
          <w:tcPr>
            <w:tcW w:w="617" w:type="dxa"/>
          </w:tcPr>
          <w:p w14:paraId="430ECA06" w14:textId="77777777" w:rsidR="007107DE" w:rsidRPr="00EA1C7A" w:rsidRDefault="007107DE" w:rsidP="00C35EA7">
            <w:pPr>
              <w:autoSpaceDE w:val="0"/>
              <w:autoSpaceDN w:val="0"/>
              <w:adjustRightInd w:val="0"/>
              <w:jc w:val="both"/>
            </w:pPr>
          </w:p>
        </w:tc>
        <w:tc>
          <w:tcPr>
            <w:tcW w:w="617" w:type="dxa"/>
          </w:tcPr>
          <w:p w14:paraId="29691342" w14:textId="51CC3423" w:rsidR="007107DE" w:rsidRPr="00EA1C7A" w:rsidRDefault="00000000" w:rsidP="00C35EA7">
            <w:pPr>
              <w:autoSpaceDE w:val="0"/>
              <w:autoSpaceDN w:val="0"/>
              <w:adjustRightInd w:val="0"/>
              <w:jc w:val="both"/>
            </w:pPr>
            <w:hyperlink r:id="rId12859" w:anchor="Sit_Ciari_spat_C3" w:history="1">
              <w:r w:rsidR="007107DE" w:rsidRPr="00EA1C7A">
                <w:rPr>
                  <w:rStyle w:val="Hyperlink"/>
                </w:rPr>
                <w:t>C3</w:t>
              </w:r>
            </w:hyperlink>
          </w:p>
        </w:tc>
        <w:tc>
          <w:tcPr>
            <w:tcW w:w="617" w:type="dxa"/>
          </w:tcPr>
          <w:p w14:paraId="3F14A4F7" w14:textId="77777777" w:rsidR="007107DE" w:rsidRPr="00EA1C7A" w:rsidRDefault="007107DE" w:rsidP="00C35EA7">
            <w:pPr>
              <w:autoSpaceDE w:val="0"/>
              <w:autoSpaceDN w:val="0"/>
              <w:adjustRightInd w:val="0"/>
              <w:jc w:val="both"/>
            </w:pPr>
          </w:p>
        </w:tc>
        <w:tc>
          <w:tcPr>
            <w:tcW w:w="530" w:type="dxa"/>
          </w:tcPr>
          <w:p w14:paraId="16097758" w14:textId="77777777" w:rsidR="007107DE" w:rsidRPr="00EA1C7A" w:rsidRDefault="007107DE" w:rsidP="00C35EA7">
            <w:pPr>
              <w:autoSpaceDE w:val="0"/>
              <w:autoSpaceDN w:val="0"/>
              <w:adjustRightInd w:val="0"/>
              <w:jc w:val="both"/>
            </w:pPr>
          </w:p>
        </w:tc>
        <w:tc>
          <w:tcPr>
            <w:tcW w:w="617" w:type="dxa"/>
          </w:tcPr>
          <w:p w14:paraId="043415C2" w14:textId="77777777" w:rsidR="007107DE" w:rsidRPr="00EA1C7A" w:rsidRDefault="007107DE" w:rsidP="00C35EA7">
            <w:pPr>
              <w:autoSpaceDE w:val="0"/>
              <w:autoSpaceDN w:val="0"/>
              <w:adjustRightInd w:val="0"/>
              <w:jc w:val="both"/>
            </w:pPr>
          </w:p>
        </w:tc>
      </w:tr>
      <w:tr w:rsidR="005D10B6" w:rsidRPr="00EA1C7A" w14:paraId="3F817FAE" w14:textId="77777777" w:rsidTr="00C35EA7">
        <w:trPr>
          <w:jc w:val="center"/>
        </w:trPr>
        <w:tc>
          <w:tcPr>
            <w:tcW w:w="617" w:type="dxa"/>
          </w:tcPr>
          <w:p w14:paraId="1660A311" w14:textId="77777777" w:rsidR="007107DE" w:rsidRPr="00EA1C7A" w:rsidRDefault="007107DE" w:rsidP="00C35EA7">
            <w:pPr>
              <w:autoSpaceDE w:val="0"/>
              <w:autoSpaceDN w:val="0"/>
              <w:adjustRightInd w:val="0"/>
              <w:jc w:val="both"/>
            </w:pPr>
            <w:r w:rsidRPr="00EA1C7A">
              <w:t>C2</w:t>
            </w:r>
          </w:p>
        </w:tc>
        <w:tc>
          <w:tcPr>
            <w:tcW w:w="617" w:type="dxa"/>
          </w:tcPr>
          <w:p w14:paraId="145C8C4F" w14:textId="77777777" w:rsidR="007107DE" w:rsidRPr="00EA1C7A" w:rsidRDefault="007107DE" w:rsidP="00C35EA7">
            <w:pPr>
              <w:autoSpaceDE w:val="0"/>
              <w:autoSpaceDN w:val="0"/>
              <w:adjustRightInd w:val="0"/>
              <w:jc w:val="both"/>
            </w:pPr>
          </w:p>
        </w:tc>
        <w:tc>
          <w:tcPr>
            <w:tcW w:w="617" w:type="dxa"/>
          </w:tcPr>
          <w:p w14:paraId="3D7F70F7" w14:textId="006EA44E" w:rsidR="007107DE" w:rsidRPr="00EA1C7A" w:rsidRDefault="00000000" w:rsidP="00C35EA7">
            <w:pPr>
              <w:autoSpaceDE w:val="0"/>
              <w:autoSpaceDN w:val="0"/>
              <w:adjustRightInd w:val="0"/>
              <w:jc w:val="both"/>
            </w:pPr>
            <w:hyperlink r:id="rId12860" w:anchor="Sit_Ciari_spat_C1" w:history="1">
              <w:r w:rsidR="007107DE" w:rsidRPr="00EA1C7A">
                <w:rPr>
                  <w:rStyle w:val="Hyperlink"/>
                </w:rPr>
                <w:t>C1</w:t>
              </w:r>
            </w:hyperlink>
          </w:p>
        </w:tc>
        <w:tc>
          <w:tcPr>
            <w:tcW w:w="530" w:type="dxa"/>
          </w:tcPr>
          <w:p w14:paraId="5D1D8B65" w14:textId="77777777" w:rsidR="007107DE" w:rsidRPr="00EA1C7A" w:rsidRDefault="007107DE" w:rsidP="00C35EA7">
            <w:pPr>
              <w:autoSpaceDE w:val="0"/>
              <w:autoSpaceDN w:val="0"/>
              <w:adjustRightInd w:val="0"/>
              <w:jc w:val="both"/>
            </w:pPr>
          </w:p>
        </w:tc>
        <w:tc>
          <w:tcPr>
            <w:tcW w:w="617" w:type="dxa"/>
          </w:tcPr>
          <w:p w14:paraId="51798F76" w14:textId="77777777" w:rsidR="007107DE" w:rsidRPr="00EA1C7A" w:rsidRDefault="007107DE" w:rsidP="00C35EA7">
            <w:pPr>
              <w:autoSpaceDE w:val="0"/>
              <w:autoSpaceDN w:val="0"/>
              <w:adjustRightInd w:val="0"/>
              <w:jc w:val="both"/>
            </w:pPr>
          </w:p>
        </w:tc>
      </w:tr>
      <w:tr w:rsidR="005D10B6" w:rsidRPr="00EA1C7A" w14:paraId="7E965EFF" w14:textId="77777777" w:rsidTr="00C35EA7">
        <w:trPr>
          <w:jc w:val="center"/>
        </w:trPr>
        <w:tc>
          <w:tcPr>
            <w:tcW w:w="617" w:type="dxa"/>
          </w:tcPr>
          <w:p w14:paraId="660BF992" w14:textId="77777777" w:rsidR="007107DE" w:rsidRPr="00EA1C7A" w:rsidRDefault="007107DE" w:rsidP="00C35EA7">
            <w:pPr>
              <w:autoSpaceDE w:val="0"/>
              <w:autoSpaceDN w:val="0"/>
              <w:adjustRightInd w:val="0"/>
              <w:jc w:val="both"/>
            </w:pPr>
          </w:p>
        </w:tc>
        <w:tc>
          <w:tcPr>
            <w:tcW w:w="617" w:type="dxa"/>
          </w:tcPr>
          <w:p w14:paraId="74723B30" w14:textId="77777777" w:rsidR="007107DE" w:rsidRPr="00EA1C7A" w:rsidRDefault="007107DE" w:rsidP="00C35EA7">
            <w:pPr>
              <w:autoSpaceDE w:val="0"/>
              <w:autoSpaceDN w:val="0"/>
              <w:adjustRightInd w:val="0"/>
              <w:jc w:val="both"/>
            </w:pPr>
          </w:p>
        </w:tc>
        <w:tc>
          <w:tcPr>
            <w:tcW w:w="617" w:type="dxa"/>
          </w:tcPr>
          <w:p w14:paraId="5D55A8E1" w14:textId="4C08E679" w:rsidR="007107DE" w:rsidRPr="00EA1C7A" w:rsidRDefault="00000000" w:rsidP="00C35EA7">
            <w:pPr>
              <w:autoSpaceDE w:val="0"/>
              <w:autoSpaceDN w:val="0"/>
              <w:adjustRightInd w:val="0"/>
              <w:jc w:val="both"/>
            </w:pPr>
            <w:hyperlink r:id="rId12861" w:anchor="Sit_Ciari_spat_C4" w:history="1">
              <w:r w:rsidR="007107DE" w:rsidRPr="00EA1C7A">
                <w:rPr>
                  <w:rStyle w:val="Hyperlink"/>
                </w:rPr>
                <w:t>C4</w:t>
              </w:r>
            </w:hyperlink>
          </w:p>
        </w:tc>
        <w:tc>
          <w:tcPr>
            <w:tcW w:w="530" w:type="dxa"/>
          </w:tcPr>
          <w:p w14:paraId="3A3CB71A" w14:textId="77777777" w:rsidR="007107DE" w:rsidRPr="00EA1C7A" w:rsidRDefault="007107DE" w:rsidP="00C35EA7">
            <w:pPr>
              <w:autoSpaceDE w:val="0"/>
              <w:autoSpaceDN w:val="0"/>
              <w:adjustRightInd w:val="0"/>
              <w:jc w:val="both"/>
            </w:pPr>
          </w:p>
        </w:tc>
        <w:tc>
          <w:tcPr>
            <w:tcW w:w="617" w:type="dxa"/>
          </w:tcPr>
          <w:p w14:paraId="4649217C" w14:textId="77777777" w:rsidR="007107DE" w:rsidRPr="00EA1C7A" w:rsidRDefault="007107DE" w:rsidP="00C35EA7">
            <w:pPr>
              <w:autoSpaceDE w:val="0"/>
              <w:autoSpaceDN w:val="0"/>
              <w:adjustRightInd w:val="0"/>
              <w:jc w:val="both"/>
            </w:pPr>
            <w:r w:rsidRPr="00EA1C7A">
              <w:t>C5</w:t>
            </w:r>
          </w:p>
        </w:tc>
      </w:tr>
    </w:tbl>
    <w:p w14:paraId="69C74B61" w14:textId="77777777" w:rsidR="007107DE" w:rsidRDefault="007107DE" w:rsidP="00416812">
      <w:pPr>
        <w:autoSpaceDE w:val="0"/>
        <w:autoSpaceDN w:val="0"/>
        <w:adjustRightInd w:val="0"/>
        <w:jc w:val="both"/>
        <w:rPr>
          <w:rFonts w:ascii="Times-Roman" w:hAnsi="Times-Roman" w:cs="Times-Roman"/>
        </w:rPr>
      </w:pPr>
    </w:p>
    <w:p w14:paraId="1DA3B410" w14:textId="77777777" w:rsidR="007107DE" w:rsidRDefault="007107DE" w:rsidP="00416812">
      <w:pPr>
        <w:autoSpaceDE w:val="0"/>
        <w:autoSpaceDN w:val="0"/>
        <w:adjustRightInd w:val="0"/>
        <w:jc w:val="both"/>
        <w:rPr>
          <w:rFonts w:ascii="Times-Roman" w:hAnsi="Times-Roman" w:cs="Times-Roman"/>
        </w:rPr>
      </w:pPr>
    </w:p>
    <w:p w14:paraId="2C3F8BE7" w14:textId="77777777" w:rsidR="007107DE" w:rsidRDefault="007107DE" w:rsidP="00416812">
      <w:pPr>
        <w:autoSpaceDE w:val="0"/>
        <w:autoSpaceDN w:val="0"/>
        <w:adjustRightInd w:val="0"/>
        <w:jc w:val="both"/>
        <w:rPr>
          <w:rFonts w:ascii="Times-Roman" w:hAnsi="Times-Roman" w:cs="Times-Roman"/>
        </w:rPr>
      </w:pPr>
    </w:p>
    <w:p w14:paraId="1CE6D857" w14:textId="77777777" w:rsidR="00EC57B9" w:rsidRPr="00EB44AD" w:rsidRDefault="00EC57B9" w:rsidP="00EC57B9">
      <w:pPr>
        <w:pStyle w:val="Heading3"/>
      </w:pPr>
      <w:bookmarkStart w:id="5336" w:name="Sit_Ciari_spat_C1"/>
      <w:r w:rsidRPr="00EB44AD">
        <w:t>Ciari 1</w:t>
      </w:r>
    </w:p>
    <w:bookmarkEnd w:id="5336"/>
    <w:p w14:paraId="5F0636A7" w14:textId="5014CDC9" w:rsidR="00EC57B9" w:rsidRDefault="007107DE" w:rsidP="00EC57B9">
      <w:pPr>
        <w:rPr>
          <w:i/>
          <w:sz w:val="20"/>
          <w:szCs w:val="20"/>
          <w:lang w:val="fr-FR"/>
        </w:rPr>
      </w:pPr>
      <w:r w:rsidRPr="0032190F">
        <w:rPr>
          <w:i/>
          <w:sz w:val="20"/>
          <w:szCs w:val="20"/>
          <w:lang w:val="fr-FR"/>
        </w:rPr>
        <w:t>D’énormes blocs empilés ont créé une caverne ramifiée (</w:t>
      </w:r>
      <w:hyperlink r:id="rId12862" w:anchor="Sit_Ciari_spat_C1" w:history="1">
        <w:r w:rsidRPr="007107DE">
          <w:rPr>
            <w:rStyle w:val="Hyperlink"/>
            <w:b/>
            <w:i/>
            <w:sz w:val="20"/>
            <w:szCs w:val="20"/>
            <w:lang w:val="fr-FR"/>
          </w:rPr>
          <w:t>Ciari n°1</w:t>
        </w:r>
      </w:hyperlink>
      <w:r w:rsidRPr="0032190F">
        <w:rPr>
          <w:i/>
          <w:sz w:val="20"/>
          <w:szCs w:val="20"/>
          <w:lang w:val="fr-FR"/>
        </w:rPr>
        <w:t>), ouverte vers le sud.</w:t>
      </w:r>
    </w:p>
    <w:p w14:paraId="0C6B9597" w14:textId="77777777" w:rsidR="007107DE" w:rsidRPr="007107DE" w:rsidRDefault="007107DE" w:rsidP="00EC57B9">
      <w:pPr>
        <w:rPr>
          <w:lang w:val="fr-FR"/>
        </w:rPr>
      </w:pPr>
    </w:p>
    <w:p w14:paraId="16566B12" w14:textId="44636117" w:rsidR="007107DE" w:rsidRPr="0032190F" w:rsidRDefault="007107DE" w:rsidP="007107DE">
      <w:pPr>
        <w:jc w:val="both"/>
        <w:rPr>
          <w:lang w:val="fr-FR"/>
        </w:rPr>
      </w:pPr>
      <w:r w:rsidRPr="0032190F">
        <w:rPr>
          <w:lang w:val="fr-FR"/>
        </w:rPr>
        <w:t xml:space="preserve">Formé d’un énorme bloc erratique. Deux roches gravées appartiennent au gias : La </w:t>
      </w:r>
      <w:hyperlink r:id="rId12863" w:anchor="Desc_ZIGIIR11" w:history="1">
        <w:r w:rsidRPr="0032190F">
          <w:rPr>
            <w:rStyle w:val="Hyperlink"/>
            <w:i/>
            <w:lang w:val="fr-FR"/>
          </w:rPr>
          <w:t>Roche du gias del Ciari</w:t>
        </w:r>
      </w:hyperlink>
      <w:r w:rsidRPr="0032190F">
        <w:rPr>
          <w:lang w:val="fr-FR"/>
        </w:rPr>
        <w:t xml:space="preserve"> et </w:t>
      </w:r>
      <w:hyperlink r:id="rId12864" w:anchor="Desc_ZIGIIR11gamma" w:history="1">
        <w:r w:rsidRPr="0032190F">
          <w:rPr>
            <w:rStyle w:val="Hyperlink"/>
            <w:i/>
            <w:lang w:val="fr-FR"/>
          </w:rPr>
          <w:t>Roche à l'entrée du gias del Ciari</w:t>
        </w:r>
      </w:hyperlink>
      <w:r w:rsidRPr="0032190F">
        <w:rPr>
          <w:lang w:val="fr-FR"/>
        </w:rPr>
        <w:t xml:space="preserve"> (SS BIB)</w:t>
      </w:r>
    </w:p>
    <w:p w14:paraId="0C564146" w14:textId="77777777" w:rsidR="007107DE" w:rsidRPr="007107DE" w:rsidRDefault="007107DE" w:rsidP="00EC57B9">
      <w:pPr>
        <w:rPr>
          <w:lang w:val="fr-FR"/>
        </w:rPr>
      </w:pPr>
    </w:p>
    <w:p w14:paraId="6412C297" w14:textId="77777777" w:rsidR="00416812" w:rsidRPr="007107DE" w:rsidRDefault="00416812" w:rsidP="00416812">
      <w:pPr>
        <w:autoSpaceDE w:val="0"/>
        <w:autoSpaceDN w:val="0"/>
        <w:adjustRightInd w:val="0"/>
        <w:jc w:val="both"/>
        <w:rPr>
          <w:rFonts w:ascii="Times-Roman" w:hAnsi="Times-Roman" w:cs="Times-Roman"/>
          <w:lang w:val="fr-FR"/>
        </w:rPr>
      </w:pPr>
    </w:p>
    <w:p w14:paraId="3EC0027B" w14:textId="5BA0F66F" w:rsidR="00416812" w:rsidRPr="007107DE" w:rsidRDefault="00EA1C7A" w:rsidP="00EC57B9">
      <w:pPr>
        <w:pStyle w:val="Heading4"/>
      </w:pPr>
      <w:bookmarkStart w:id="5337" w:name="Sit_Ciari_spat_C1_str"/>
      <w:r>
        <w:t>s</w:t>
      </w:r>
      <w:r w:rsidR="00416812" w:rsidRPr="007107DE">
        <w:t>tratigraphie</w:t>
      </w:r>
    </w:p>
    <w:bookmarkEnd w:id="5337"/>
    <w:p w14:paraId="672C0A8A" w14:textId="77777777" w:rsidR="00416812" w:rsidRPr="007107DE" w:rsidRDefault="00416812" w:rsidP="00416812">
      <w:pPr>
        <w:rPr>
          <w:lang w:val="fr-FR"/>
        </w:rPr>
      </w:pPr>
    </w:p>
    <w:p w14:paraId="1F9D3284" w14:textId="77777777" w:rsidR="00416812" w:rsidRDefault="00416812" w:rsidP="00416812">
      <w:pPr>
        <w:rPr>
          <w:lang w:val="fr-FR"/>
        </w:rPr>
      </w:pPr>
    </w:p>
    <w:p w14:paraId="6CA7B862" w14:textId="4733B568" w:rsidR="00EB44AD" w:rsidRDefault="00EB44AD" w:rsidP="00EB44AD">
      <w:pPr>
        <w:jc w:val="both"/>
        <w:rPr>
          <w:i/>
          <w:lang w:val="fr-FR"/>
        </w:rPr>
      </w:pPr>
      <w:r w:rsidRPr="0032190F">
        <w:rPr>
          <w:lang w:val="fr-FR"/>
        </w:rPr>
        <w:t xml:space="preserve">La reprise de la fouille du gias del Ciairi en </w:t>
      </w:r>
      <w:smartTag w:uri="urn:schemas-microsoft-com:office:smarttags" w:element="metricconverter">
        <w:smartTagPr>
          <w:attr w:name="ProductID" w:val="1997 a"/>
        </w:smartTagPr>
        <w:r w:rsidRPr="0032190F">
          <w:rPr>
            <w:lang w:val="fr-FR"/>
          </w:rPr>
          <w:t>1997 a</w:t>
        </w:r>
      </w:smartTag>
      <w:r w:rsidRPr="0032190F">
        <w:rPr>
          <w:lang w:val="fr-FR"/>
        </w:rPr>
        <w:t xml:space="preserve"> permis de confirmer un remplissage avoisinant les </w:t>
      </w:r>
      <w:smartTag w:uri="urn:schemas-microsoft-com:office:smarttags" w:element="metricconverter">
        <w:smartTagPr>
          <w:attr w:name="ProductID" w:val="1,70 m"/>
        </w:smartTagPr>
        <w:r w:rsidRPr="0032190F">
          <w:rPr>
            <w:lang w:val="fr-FR"/>
          </w:rPr>
          <w:t>1,70 m</w:t>
        </w:r>
      </w:smartTag>
      <w:r w:rsidRPr="0032190F">
        <w:rPr>
          <w:lang w:val="fr-FR"/>
        </w:rPr>
        <w:t xml:space="preserve"> d’épaisseur comme l’avait préalablement établit </w:t>
      </w:r>
      <w:hyperlink r:id="rId12865" w:anchor="Aut_Conti" w:history="1">
        <w:r w:rsidR="00EC6E67" w:rsidRPr="00EC6E67">
          <w:rPr>
            <w:rStyle w:val="Hyperlink"/>
            <w:lang w:val="fr-FR"/>
          </w:rPr>
          <w:t>C. Conti</w:t>
        </w:r>
      </w:hyperlink>
      <w:r w:rsidR="00EC6E67" w:rsidRPr="0032190F">
        <w:rPr>
          <w:lang w:val="fr-FR"/>
        </w:rPr>
        <w:t xml:space="preserve"> </w:t>
      </w:r>
      <w:r w:rsidRPr="0032190F">
        <w:rPr>
          <w:lang w:val="fr-FR"/>
        </w:rPr>
        <w:t xml:space="preserve">(BIB </w:t>
      </w:r>
      <w:r>
        <w:rPr>
          <w:lang w:val="fr-FR"/>
        </w:rPr>
        <w:t>139</w:t>
      </w:r>
      <w:r w:rsidRPr="0032190F">
        <w:rPr>
          <w:lang w:val="fr-FR"/>
        </w:rPr>
        <w:t xml:space="preserve"> p. 5). </w:t>
      </w:r>
    </w:p>
    <w:p w14:paraId="79597DE9" w14:textId="77777777" w:rsidR="00EB44AD" w:rsidRDefault="00EB44AD" w:rsidP="00416812">
      <w:pPr>
        <w:rPr>
          <w:lang w:val="fr-FR"/>
        </w:rPr>
      </w:pPr>
    </w:p>
    <w:p w14:paraId="79404CA7" w14:textId="77777777" w:rsidR="00C7760D" w:rsidRDefault="00C7760D" w:rsidP="00416812">
      <w:pPr>
        <w:rPr>
          <w:lang w:val="fr-FR"/>
        </w:rPr>
      </w:pPr>
    </w:p>
    <w:p w14:paraId="32C989FF" w14:textId="1AA34D19" w:rsidR="00C7760D" w:rsidRDefault="00A86BD3" w:rsidP="00C7760D">
      <w:pPr>
        <w:pStyle w:val="Heading5"/>
      </w:pPr>
      <w:r>
        <w:t>t</w:t>
      </w:r>
      <w:r w:rsidR="00C7760D">
        <w:t>ranchées</w:t>
      </w:r>
    </w:p>
    <w:p w14:paraId="78BFC1B1" w14:textId="77777777" w:rsidR="00C7760D" w:rsidRDefault="00C7760D" w:rsidP="00C7760D">
      <w:pPr>
        <w:rPr>
          <w:lang w:val="fr-FR"/>
        </w:rPr>
      </w:pPr>
    </w:p>
    <w:p w14:paraId="6F769D22" w14:textId="2C62DC9A" w:rsidR="00C7760D" w:rsidRDefault="00000000" w:rsidP="00C7760D">
      <w:pPr>
        <w:rPr>
          <w:lang w:val="fr-FR"/>
        </w:rPr>
      </w:pPr>
      <w:hyperlink r:id="rId12866" w:anchor="Aut_Louis" w:history="1">
        <w:r w:rsidR="00E24285" w:rsidRPr="00E24285">
          <w:rPr>
            <w:rStyle w:val="Hyperlink"/>
            <w:lang w:val="fr-FR"/>
          </w:rPr>
          <w:t>M. Louis</w:t>
        </w:r>
      </w:hyperlink>
      <w:r w:rsidR="00E24285">
        <w:rPr>
          <w:lang w:val="fr-FR"/>
        </w:rPr>
        <w:t xml:space="preserve"> </w:t>
      </w:r>
      <w:r w:rsidR="00C7760D">
        <w:rPr>
          <w:lang w:val="fr-FR"/>
        </w:rPr>
        <w:t>et J. Ségui ont</w:t>
      </w:r>
      <w:r w:rsidR="00C7760D" w:rsidRPr="00C7760D">
        <w:rPr>
          <w:lang w:val="fr-FR"/>
        </w:rPr>
        <w:t xml:space="preserve"> divise le gisement en sept</w:t>
      </w:r>
      <w:r w:rsidR="00C7760D">
        <w:rPr>
          <w:lang w:val="fr-FR"/>
        </w:rPr>
        <w:t xml:space="preserve"> tranches:</w:t>
      </w:r>
    </w:p>
    <w:p w14:paraId="347708AE" w14:textId="77777777" w:rsidR="00C7760D" w:rsidRDefault="00C7760D" w:rsidP="00C7760D">
      <w:pPr>
        <w:rPr>
          <w:lang w:val="fr-FR"/>
        </w:rPr>
      </w:pPr>
    </w:p>
    <w:p w14:paraId="5594C145" w14:textId="77777777" w:rsidR="00C7760D" w:rsidRDefault="00C7760D" w:rsidP="00C7760D">
      <w:pPr>
        <w:jc w:val="right"/>
        <w:rPr>
          <w:lang w:val="fr-FR"/>
        </w:rPr>
      </w:pPr>
      <w:r>
        <w:rPr>
          <w:lang w:val="fr-FR"/>
        </w:rPr>
        <w:t>fond de l'abri</w:t>
      </w:r>
    </w:p>
    <w:tbl>
      <w:tblPr>
        <w:tblW w:w="97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3"/>
        <w:gridCol w:w="1095"/>
        <w:gridCol w:w="1111"/>
        <w:gridCol w:w="1111"/>
        <w:gridCol w:w="1111"/>
        <w:gridCol w:w="1111"/>
        <w:gridCol w:w="1449"/>
        <w:gridCol w:w="1694"/>
      </w:tblGrid>
      <w:tr w:rsidR="005D10B6" w:rsidRPr="00C7760D" w14:paraId="3886D6EC" w14:textId="77777777" w:rsidTr="00C35EA7">
        <w:tc>
          <w:tcPr>
            <w:tcW w:w="1083" w:type="dxa"/>
          </w:tcPr>
          <w:p w14:paraId="46C74789" w14:textId="77777777" w:rsidR="00C7760D" w:rsidRPr="00C35EA7" w:rsidRDefault="00C7760D" w:rsidP="00C35EA7">
            <w:pPr>
              <w:jc w:val="center"/>
              <w:rPr>
                <w:lang w:val="fr-FR"/>
              </w:rPr>
            </w:pPr>
            <w:r w:rsidRPr="00C35EA7">
              <w:rPr>
                <w:lang w:val="fr-FR"/>
              </w:rPr>
              <w:t>tranch.</w:t>
            </w:r>
          </w:p>
        </w:tc>
        <w:tc>
          <w:tcPr>
            <w:tcW w:w="1095" w:type="dxa"/>
          </w:tcPr>
          <w:p w14:paraId="661039F2" w14:textId="77777777" w:rsidR="00C7760D" w:rsidRPr="00C35EA7" w:rsidRDefault="00C7760D" w:rsidP="00C35EA7">
            <w:pPr>
              <w:jc w:val="center"/>
              <w:rPr>
                <w:lang w:val="fr-FR"/>
              </w:rPr>
            </w:pPr>
            <w:r w:rsidRPr="00C35EA7">
              <w:rPr>
                <w:lang w:val="fr-FR"/>
              </w:rPr>
              <w:t>I</w:t>
            </w:r>
          </w:p>
        </w:tc>
        <w:tc>
          <w:tcPr>
            <w:tcW w:w="1111" w:type="dxa"/>
          </w:tcPr>
          <w:p w14:paraId="178BD754" w14:textId="77777777" w:rsidR="00C7760D" w:rsidRPr="00C35EA7" w:rsidRDefault="00C7760D" w:rsidP="00C35EA7">
            <w:pPr>
              <w:jc w:val="center"/>
              <w:rPr>
                <w:lang w:val="fr-FR"/>
              </w:rPr>
            </w:pPr>
            <w:r w:rsidRPr="00C35EA7">
              <w:rPr>
                <w:lang w:val="fr-FR"/>
              </w:rPr>
              <w:t>II</w:t>
            </w:r>
          </w:p>
        </w:tc>
        <w:tc>
          <w:tcPr>
            <w:tcW w:w="1111" w:type="dxa"/>
          </w:tcPr>
          <w:p w14:paraId="6AD05FE5" w14:textId="77777777" w:rsidR="00C7760D" w:rsidRPr="00C35EA7" w:rsidRDefault="00C7760D" w:rsidP="00C35EA7">
            <w:pPr>
              <w:jc w:val="center"/>
              <w:rPr>
                <w:lang w:val="fr-FR"/>
              </w:rPr>
            </w:pPr>
            <w:r w:rsidRPr="00C35EA7">
              <w:rPr>
                <w:lang w:val="fr-FR"/>
              </w:rPr>
              <w:t>III</w:t>
            </w:r>
          </w:p>
        </w:tc>
        <w:tc>
          <w:tcPr>
            <w:tcW w:w="1111" w:type="dxa"/>
          </w:tcPr>
          <w:p w14:paraId="56FBBEBD" w14:textId="77777777" w:rsidR="00C7760D" w:rsidRPr="00C35EA7" w:rsidRDefault="00C7760D" w:rsidP="00C35EA7">
            <w:pPr>
              <w:jc w:val="center"/>
              <w:rPr>
                <w:lang w:val="fr-FR"/>
              </w:rPr>
            </w:pPr>
            <w:r w:rsidRPr="00C35EA7">
              <w:rPr>
                <w:lang w:val="fr-FR"/>
              </w:rPr>
              <w:t>IV</w:t>
            </w:r>
          </w:p>
        </w:tc>
        <w:tc>
          <w:tcPr>
            <w:tcW w:w="1111" w:type="dxa"/>
          </w:tcPr>
          <w:p w14:paraId="12D13DE4" w14:textId="77777777" w:rsidR="00C7760D" w:rsidRPr="00C35EA7" w:rsidRDefault="00C7760D" w:rsidP="00C35EA7">
            <w:pPr>
              <w:jc w:val="center"/>
              <w:rPr>
                <w:lang w:val="fr-FR"/>
              </w:rPr>
            </w:pPr>
            <w:r w:rsidRPr="00C35EA7">
              <w:rPr>
                <w:lang w:val="fr-FR"/>
              </w:rPr>
              <w:t>V</w:t>
            </w:r>
          </w:p>
        </w:tc>
        <w:tc>
          <w:tcPr>
            <w:tcW w:w="1449" w:type="dxa"/>
          </w:tcPr>
          <w:p w14:paraId="00401685" w14:textId="77777777" w:rsidR="00C7760D" w:rsidRPr="00C35EA7" w:rsidRDefault="00C7760D" w:rsidP="00C35EA7">
            <w:pPr>
              <w:jc w:val="center"/>
              <w:rPr>
                <w:lang w:val="fr-FR"/>
              </w:rPr>
            </w:pPr>
            <w:r w:rsidRPr="00C35EA7">
              <w:rPr>
                <w:lang w:val="fr-FR"/>
              </w:rPr>
              <w:t>VI</w:t>
            </w:r>
          </w:p>
        </w:tc>
        <w:tc>
          <w:tcPr>
            <w:tcW w:w="1694" w:type="dxa"/>
          </w:tcPr>
          <w:p w14:paraId="35AC92C1" w14:textId="77777777" w:rsidR="00C7760D" w:rsidRPr="00C35EA7" w:rsidRDefault="00C7760D" w:rsidP="00C35EA7">
            <w:pPr>
              <w:jc w:val="center"/>
              <w:rPr>
                <w:lang w:val="fr-FR"/>
              </w:rPr>
            </w:pPr>
            <w:r w:rsidRPr="00C35EA7">
              <w:rPr>
                <w:lang w:val="fr-FR"/>
              </w:rPr>
              <w:t>VII</w:t>
            </w:r>
          </w:p>
        </w:tc>
      </w:tr>
      <w:tr w:rsidR="005D10B6" w:rsidRPr="00C7760D" w14:paraId="53084F3C" w14:textId="77777777" w:rsidTr="00C35EA7">
        <w:tc>
          <w:tcPr>
            <w:tcW w:w="1083" w:type="dxa"/>
          </w:tcPr>
          <w:p w14:paraId="27EFF7AC" w14:textId="77777777" w:rsidR="00C7760D" w:rsidRPr="00C35EA7" w:rsidRDefault="00C7760D" w:rsidP="00C35EA7">
            <w:pPr>
              <w:jc w:val="center"/>
              <w:rPr>
                <w:sz w:val="20"/>
                <w:lang w:val="fr-FR"/>
              </w:rPr>
            </w:pPr>
            <w:r w:rsidRPr="00C35EA7">
              <w:rPr>
                <w:sz w:val="20"/>
                <w:lang w:val="fr-FR"/>
              </w:rPr>
              <w:t>dist. (cm)</w:t>
            </w:r>
          </w:p>
        </w:tc>
        <w:tc>
          <w:tcPr>
            <w:tcW w:w="1095" w:type="dxa"/>
          </w:tcPr>
          <w:p w14:paraId="3BFD5674" w14:textId="77777777" w:rsidR="00C7760D" w:rsidRPr="00C35EA7" w:rsidRDefault="00C7760D" w:rsidP="00C35EA7">
            <w:pPr>
              <w:jc w:val="center"/>
              <w:rPr>
                <w:sz w:val="20"/>
                <w:lang w:val="fr-FR"/>
              </w:rPr>
            </w:pPr>
            <w:r w:rsidRPr="00C35EA7">
              <w:rPr>
                <w:sz w:val="20"/>
                <w:lang w:val="fr-FR"/>
              </w:rPr>
              <w:t>0-100</w:t>
            </w:r>
          </w:p>
        </w:tc>
        <w:tc>
          <w:tcPr>
            <w:tcW w:w="1111" w:type="dxa"/>
          </w:tcPr>
          <w:p w14:paraId="00EA793C" w14:textId="77777777" w:rsidR="00C7760D" w:rsidRPr="00C35EA7" w:rsidRDefault="00C7760D" w:rsidP="00C35EA7">
            <w:pPr>
              <w:jc w:val="center"/>
              <w:rPr>
                <w:sz w:val="20"/>
                <w:lang w:val="fr-FR"/>
              </w:rPr>
            </w:pPr>
            <w:r w:rsidRPr="00C35EA7">
              <w:rPr>
                <w:sz w:val="20"/>
                <w:lang w:val="fr-FR"/>
              </w:rPr>
              <w:t>100-160</w:t>
            </w:r>
          </w:p>
        </w:tc>
        <w:tc>
          <w:tcPr>
            <w:tcW w:w="1111" w:type="dxa"/>
          </w:tcPr>
          <w:p w14:paraId="3E39A526" w14:textId="77777777" w:rsidR="00C7760D" w:rsidRPr="00C35EA7" w:rsidRDefault="00C7760D" w:rsidP="00C35EA7">
            <w:pPr>
              <w:jc w:val="center"/>
              <w:rPr>
                <w:sz w:val="20"/>
                <w:lang w:val="fr-FR"/>
              </w:rPr>
            </w:pPr>
            <w:r w:rsidRPr="00C35EA7">
              <w:rPr>
                <w:sz w:val="20"/>
                <w:lang w:val="fr-FR"/>
              </w:rPr>
              <w:t>160-210</w:t>
            </w:r>
          </w:p>
        </w:tc>
        <w:tc>
          <w:tcPr>
            <w:tcW w:w="1111" w:type="dxa"/>
          </w:tcPr>
          <w:p w14:paraId="44817F0B" w14:textId="77777777" w:rsidR="00C7760D" w:rsidRPr="00C35EA7" w:rsidRDefault="00C7760D" w:rsidP="00C35EA7">
            <w:pPr>
              <w:jc w:val="center"/>
              <w:rPr>
                <w:sz w:val="20"/>
                <w:lang w:val="fr-FR"/>
              </w:rPr>
            </w:pPr>
            <w:r w:rsidRPr="00C35EA7">
              <w:rPr>
                <w:sz w:val="20"/>
                <w:lang w:val="fr-FR"/>
              </w:rPr>
              <w:t>210-260</w:t>
            </w:r>
          </w:p>
        </w:tc>
        <w:tc>
          <w:tcPr>
            <w:tcW w:w="1111" w:type="dxa"/>
          </w:tcPr>
          <w:p w14:paraId="36F39EF1" w14:textId="77777777" w:rsidR="00C7760D" w:rsidRPr="00C35EA7" w:rsidRDefault="00C7760D" w:rsidP="00C35EA7">
            <w:pPr>
              <w:jc w:val="center"/>
              <w:rPr>
                <w:sz w:val="20"/>
                <w:lang w:val="fr-FR"/>
              </w:rPr>
            </w:pPr>
            <w:r w:rsidRPr="00C35EA7">
              <w:rPr>
                <w:sz w:val="20"/>
                <w:lang w:val="fr-FR"/>
              </w:rPr>
              <w:t>260-330</w:t>
            </w:r>
          </w:p>
        </w:tc>
        <w:tc>
          <w:tcPr>
            <w:tcW w:w="1449" w:type="dxa"/>
          </w:tcPr>
          <w:p w14:paraId="3B254424" w14:textId="77777777" w:rsidR="00C7760D" w:rsidRPr="00C35EA7" w:rsidRDefault="00C7760D" w:rsidP="00C35EA7">
            <w:pPr>
              <w:jc w:val="center"/>
              <w:rPr>
                <w:sz w:val="20"/>
                <w:lang w:val="fr-FR"/>
              </w:rPr>
            </w:pPr>
            <w:r w:rsidRPr="00C35EA7">
              <w:rPr>
                <w:sz w:val="20"/>
                <w:lang w:val="fr-FR"/>
              </w:rPr>
              <w:t>330-400/410</w:t>
            </w:r>
          </w:p>
        </w:tc>
        <w:tc>
          <w:tcPr>
            <w:tcW w:w="1694" w:type="dxa"/>
          </w:tcPr>
          <w:p w14:paraId="1FB3E296" w14:textId="77777777" w:rsidR="00C7760D" w:rsidRPr="00C35EA7" w:rsidRDefault="00C7760D" w:rsidP="00C35EA7">
            <w:pPr>
              <w:jc w:val="center"/>
              <w:rPr>
                <w:sz w:val="20"/>
                <w:lang w:val="fr-FR"/>
              </w:rPr>
            </w:pPr>
            <w:r w:rsidRPr="00C35EA7">
              <w:rPr>
                <w:sz w:val="20"/>
                <w:lang w:val="fr-FR"/>
              </w:rPr>
              <w:t>400/410-470/480</w:t>
            </w:r>
          </w:p>
        </w:tc>
      </w:tr>
    </w:tbl>
    <w:p w14:paraId="00D49A3A" w14:textId="77777777" w:rsidR="00C7760D" w:rsidRDefault="00C7760D" w:rsidP="00C7760D">
      <w:pPr>
        <w:jc w:val="center"/>
        <w:rPr>
          <w:lang w:val="fr-FR"/>
        </w:rPr>
      </w:pPr>
      <w:r>
        <w:rPr>
          <w:lang w:val="fr-FR"/>
        </w:rPr>
        <w:t>vue en plan</w:t>
      </w:r>
    </w:p>
    <w:p w14:paraId="772D45FC" w14:textId="77777777" w:rsidR="00C7760D" w:rsidRDefault="00C7760D" w:rsidP="00C7760D">
      <w:pPr>
        <w:rPr>
          <w:lang w:val="fr-FR"/>
        </w:rPr>
      </w:pPr>
      <w:r>
        <w:rPr>
          <w:lang w:val="fr-FR"/>
        </w:rPr>
        <w:t>(BIB 187)</w:t>
      </w:r>
    </w:p>
    <w:p w14:paraId="1EE2C71E" w14:textId="77777777" w:rsidR="00C7760D" w:rsidRPr="007107DE" w:rsidRDefault="00C7760D" w:rsidP="00416812">
      <w:pPr>
        <w:rPr>
          <w:lang w:val="fr-FR"/>
        </w:rPr>
      </w:pPr>
    </w:p>
    <w:p w14:paraId="7CFD7E92" w14:textId="56C3A8B3" w:rsidR="007107DE" w:rsidRDefault="00EC6E67" w:rsidP="007107DE">
      <w:pPr>
        <w:pStyle w:val="Heading5"/>
      </w:pPr>
      <w:r>
        <w:t>c</w:t>
      </w:r>
      <w:r w:rsidR="007107DE">
        <w:t>ouches</w:t>
      </w:r>
    </w:p>
    <w:p w14:paraId="23ED9B7B" w14:textId="77777777" w:rsidR="007107DE" w:rsidRDefault="007107DE" w:rsidP="007107DE">
      <w:pPr>
        <w:rPr>
          <w:lang w:val="fr-FR"/>
        </w:rPr>
      </w:pPr>
    </w:p>
    <w:p w14:paraId="6D727BA6" w14:textId="218B50B4" w:rsidR="007107DE" w:rsidRDefault="007107DE" w:rsidP="007107DE">
      <w:pPr>
        <w:jc w:val="both"/>
        <w:rPr>
          <w:lang w:val="fr-FR"/>
        </w:rPr>
      </w:pPr>
      <w:r w:rsidRPr="0032190F">
        <w:rPr>
          <w:lang w:val="fr-FR"/>
        </w:rPr>
        <w:t xml:space="preserve">Dans une coupe s’étageant entre 100 et </w:t>
      </w:r>
      <w:smartTag w:uri="urn:schemas-microsoft-com:office:smarttags" w:element="metricconverter">
        <w:smartTagPr>
          <w:attr w:name="ProductID" w:val="160 cm"/>
        </w:smartTagPr>
        <w:r w:rsidRPr="0032190F">
          <w:rPr>
            <w:lang w:val="fr-FR"/>
          </w:rPr>
          <w:t>160 cm</w:t>
        </w:r>
      </w:smartTag>
      <w:r w:rsidRPr="0032190F">
        <w:rPr>
          <w:lang w:val="fr-FR"/>
        </w:rPr>
        <w:t xml:space="preserve"> sous l’actuel niveau de référence et correspondant aux niveaux II, III et IV</w:t>
      </w:r>
      <w:r>
        <w:rPr>
          <w:lang w:val="fr-FR"/>
        </w:rPr>
        <w:t xml:space="preserve"> [</w:t>
      </w:r>
      <w:hyperlink r:id="rId12867" w:anchor="Sit_Ciari_spat_C1_str__c4" w:history="1">
        <w:r w:rsidRPr="007107DE">
          <w:rPr>
            <w:rStyle w:val="Hyperlink"/>
            <w:lang w:val="fr-FR"/>
          </w:rPr>
          <w:t>c.4</w:t>
        </w:r>
      </w:hyperlink>
      <w:r>
        <w:rPr>
          <w:lang w:val="fr-FR"/>
        </w:rPr>
        <w:t>]</w:t>
      </w:r>
      <w:r w:rsidRPr="0032190F">
        <w:rPr>
          <w:lang w:val="fr-FR"/>
        </w:rPr>
        <w:t xml:space="preserve"> (tiers supérieur)</w:t>
      </w:r>
      <w:r>
        <w:rPr>
          <w:lang w:val="fr-FR"/>
        </w:rPr>
        <w:t xml:space="preserve"> </w:t>
      </w:r>
      <w:r w:rsidRPr="0032190F">
        <w:rPr>
          <w:lang w:val="fr-FR"/>
        </w:rPr>
        <w:t xml:space="preserve">de </w:t>
      </w:r>
      <w:hyperlink r:id="rId12868" w:anchor="Aut_Conti" w:history="1">
        <w:r w:rsidR="00EC6E67" w:rsidRPr="00EC6E67">
          <w:rPr>
            <w:rStyle w:val="Hyperlink"/>
            <w:lang w:val="fr-FR"/>
          </w:rPr>
          <w:t>C. Conti</w:t>
        </w:r>
      </w:hyperlink>
      <w:r w:rsidRPr="0032190F">
        <w:rPr>
          <w:lang w:val="fr-FR"/>
        </w:rPr>
        <w:t xml:space="preserve">, des perles de chloritite de type </w:t>
      </w:r>
      <w:r w:rsidRPr="0032190F">
        <w:rPr>
          <w:lang w:val="fr-FR"/>
        </w:rPr>
        <w:lastRenderedPageBreak/>
        <w:t xml:space="preserve">Néolithique final-Chalcolithique ont été trouvées. L’altitude attribuée à ces objets, </w:t>
      </w:r>
      <w:smartTag w:uri="urn:schemas-microsoft-com:office:smarttags" w:element="metricconverter">
        <w:smartTagPr>
          <w:attr w:name="ProductID" w:val="-144 cm"/>
        </w:smartTagPr>
        <w:r w:rsidRPr="0032190F">
          <w:rPr>
            <w:lang w:val="fr-FR"/>
          </w:rPr>
          <w:t>-144 cm</w:t>
        </w:r>
      </w:smartTag>
      <w:r w:rsidRPr="0032190F">
        <w:rPr>
          <w:lang w:val="fr-FR"/>
        </w:rPr>
        <w:t>, les place dans le même niveau que les découvertes de matériel datés de l’âge du Bronze et du tesson de Campaniforme (BIB 140 p. 5).</w:t>
      </w:r>
    </w:p>
    <w:p w14:paraId="5BFE7176" w14:textId="6545F2CA" w:rsidR="007107DE" w:rsidRDefault="007107DE" w:rsidP="007107DE">
      <w:pPr>
        <w:jc w:val="both"/>
        <w:rPr>
          <w:lang w:val="fr-FR"/>
        </w:rPr>
      </w:pPr>
      <w:r>
        <w:rPr>
          <w:lang w:val="fr-FR"/>
        </w:rPr>
        <w:t xml:space="preserve">Dans les niveaux inférieurs, </w:t>
      </w:r>
      <w:hyperlink r:id="rId12869" w:anchor="Aut_Louis" w:history="1">
        <w:r w:rsidR="00E24285" w:rsidRPr="00E24285">
          <w:rPr>
            <w:rStyle w:val="Hyperlink"/>
            <w:lang w:val="fr-FR"/>
          </w:rPr>
          <w:t>M. Louis</w:t>
        </w:r>
      </w:hyperlink>
      <w:r w:rsidR="00E24285">
        <w:rPr>
          <w:lang w:val="fr-FR"/>
        </w:rPr>
        <w:t xml:space="preserve"> </w:t>
      </w:r>
      <w:r>
        <w:rPr>
          <w:lang w:val="fr-FR"/>
        </w:rPr>
        <w:t xml:space="preserve">et Ségui décrive une céramique </w:t>
      </w:r>
      <w:r w:rsidRPr="007107DE">
        <w:rPr>
          <w:lang w:val="fr-FR"/>
        </w:rPr>
        <w:t>"bien cuite et à parois minces, avec des flûtes de Pan et des oreillettes de préhension"</w:t>
      </w:r>
      <w:r>
        <w:rPr>
          <w:lang w:val="fr-FR"/>
        </w:rPr>
        <w:t xml:space="preserve"> qu'ils attribuent au </w:t>
      </w:r>
      <w:hyperlink r:id="rId12870" w:anchor="Cul_Lagozza" w:history="1">
        <w:r w:rsidRPr="007107DE">
          <w:rPr>
            <w:rStyle w:val="Hyperlink"/>
            <w:lang w:val="fr-FR"/>
          </w:rPr>
          <w:t>Lagozza</w:t>
        </w:r>
      </w:hyperlink>
      <w:r>
        <w:rPr>
          <w:lang w:val="fr-FR"/>
        </w:rPr>
        <w:t xml:space="preserve"> (BIB 1616) Dans les niveaux supérieurs, céramiques </w:t>
      </w:r>
      <w:r w:rsidRPr="007107DE">
        <w:rPr>
          <w:lang w:val="fr-FR"/>
        </w:rPr>
        <w:t>"plus grossier et caractérisé par des fonds plats et</w:t>
      </w:r>
      <w:r>
        <w:rPr>
          <w:lang w:val="fr-FR"/>
        </w:rPr>
        <w:t xml:space="preserve"> </w:t>
      </w:r>
      <w:r w:rsidRPr="007107DE">
        <w:rPr>
          <w:lang w:val="fr-FR"/>
        </w:rPr>
        <w:t>des bords évasés"</w:t>
      </w:r>
      <w:r>
        <w:rPr>
          <w:lang w:val="fr-FR"/>
        </w:rPr>
        <w:t xml:space="preserve"> qu'ils attribuent au Fer 1 (BIB 1616)</w:t>
      </w:r>
    </w:p>
    <w:p w14:paraId="4B5393E8" w14:textId="77777777" w:rsidR="00C7760D" w:rsidRDefault="00C7760D" w:rsidP="007107DE">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38"/>
        <w:gridCol w:w="783"/>
        <w:gridCol w:w="707"/>
        <w:gridCol w:w="458"/>
      </w:tblGrid>
      <w:tr w:rsidR="00C7760D" w:rsidRPr="00A13E7E" w14:paraId="2AD9299D" w14:textId="77777777" w:rsidTr="00C35EA7">
        <w:trPr>
          <w:trHeight w:val="296"/>
          <w:jc w:val="center"/>
        </w:trPr>
        <w:tc>
          <w:tcPr>
            <w:tcW w:w="1221" w:type="dxa"/>
            <w:gridSpan w:val="2"/>
            <w:vAlign w:val="center"/>
          </w:tcPr>
          <w:p w14:paraId="605E1587" w14:textId="38BB2BDD" w:rsidR="00C7760D" w:rsidRPr="00C35EA7" w:rsidRDefault="00000000" w:rsidP="00C35EA7">
            <w:pPr>
              <w:jc w:val="center"/>
              <w:rPr>
                <w:lang w:val="fr-FR"/>
              </w:rPr>
            </w:pPr>
            <w:hyperlink r:id="rId12871" w:anchor="Aut_Conti" w:history="1">
              <w:r w:rsidR="00EC6E67" w:rsidRPr="00EC6E67">
                <w:rPr>
                  <w:rStyle w:val="Hyperlink"/>
                  <w:lang w:val="fr-FR"/>
                </w:rPr>
                <w:t>C. Conti</w:t>
              </w:r>
            </w:hyperlink>
          </w:p>
        </w:tc>
        <w:tc>
          <w:tcPr>
            <w:tcW w:w="1165" w:type="dxa"/>
            <w:gridSpan w:val="2"/>
            <w:vAlign w:val="center"/>
          </w:tcPr>
          <w:p w14:paraId="146CCB9D" w14:textId="347E6B75" w:rsidR="00C7760D" w:rsidRPr="00C35EA7" w:rsidRDefault="00000000" w:rsidP="00C35EA7">
            <w:pPr>
              <w:jc w:val="center"/>
              <w:rPr>
                <w:lang w:val="fr-FR"/>
              </w:rPr>
            </w:pPr>
            <w:hyperlink r:id="rId12872" w:anchor="Aut_Louis" w:history="1">
              <w:r w:rsidR="00E24285" w:rsidRPr="00E24285">
                <w:rPr>
                  <w:rStyle w:val="Hyperlink"/>
                  <w:lang w:val="fr-FR"/>
                </w:rPr>
                <w:t>M. Louis</w:t>
              </w:r>
            </w:hyperlink>
            <w:r w:rsidR="00E24285">
              <w:rPr>
                <w:lang w:val="fr-FR"/>
              </w:rPr>
              <w:t xml:space="preserve"> </w:t>
            </w:r>
            <w:r w:rsidR="00C7760D" w:rsidRPr="00C35EA7">
              <w:rPr>
                <w:lang w:val="fr-FR"/>
              </w:rPr>
              <w:t xml:space="preserve">et </w:t>
            </w:r>
          </w:p>
          <w:p w14:paraId="2CCC0B45" w14:textId="77777777" w:rsidR="00C7760D" w:rsidRPr="00C35EA7" w:rsidRDefault="00C7760D" w:rsidP="00C35EA7">
            <w:pPr>
              <w:jc w:val="center"/>
              <w:rPr>
                <w:lang w:val="fr-FR"/>
              </w:rPr>
            </w:pPr>
            <w:r w:rsidRPr="00C35EA7">
              <w:rPr>
                <w:lang w:val="fr-FR"/>
              </w:rPr>
              <w:t>Segui</w:t>
            </w:r>
          </w:p>
        </w:tc>
      </w:tr>
      <w:tr w:rsidR="00C7760D" w:rsidRPr="0039046D" w14:paraId="69B6B336" w14:textId="77777777" w:rsidTr="00C35EA7">
        <w:trPr>
          <w:jc w:val="center"/>
        </w:trPr>
        <w:tc>
          <w:tcPr>
            <w:tcW w:w="2386" w:type="dxa"/>
            <w:gridSpan w:val="4"/>
            <w:vAlign w:val="center"/>
          </w:tcPr>
          <w:p w14:paraId="681E33D0" w14:textId="77777777" w:rsidR="00C7760D" w:rsidRPr="00C35EA7" w:rsidRDefault="00C7760D" w:rsidP="00C35EA7">
            <w:pPr>
              <w:jc w:val="center"/>
              <w:rPr>
                <w:lang w:val="fr-FR"/>
              </w:rPr>
            </w:pPr>
            <w:r w:rsidRPr="00C35EA7">
              <w:rPr>
                <w:lang w:val="fr-FR"/>
              </w:rPr>
              <w:t>A</w:t>
            </w:r>
          </w:p>
        </w:tc>
      </w:tr>
      <w:tr w:rsidR="00C34712" w:rsidRPr="0039046D" w14:paraId="3DBDBAA5" w14:textId="77777777" w:rsidTr="00C35EA7">
        <w:trPr>
          <w:jc w:val="center"/>
        </w:trPr>
        <w:tc>
          <w:tcPr>
            <w:tcW w:w="1221" w:type="dxa"/>
            <w:gridSpan w:val="2"/>
            <w:vAlign w:val="center"/>
          </w:tcPr>
          <w:p w14:paraId="21061A1A" w14:textId="7A17BCB0" w:rsidR="00C34712" w:rsidRPr="00C35EA7" w:rsidRDefault="00000000" w:rsidP="00C35EA7">
            <w:pPr>
              <w:autoSpaceDE w:val="0"/>
              <w:autoSpaceDN w:val="0"/>
              <w:adjustRightInd w:val="0"/>
              <w:jc w:val="center"/>
              <w:rPr>
                <w:lang w:val="fr-FR"/>
              </w:rPr>
            </w:pPr>
            <w:hyperlink r:id="rId12873" w:anchor="Sit_Ciari_spat_C1_str__c1" w:history="1">
              <w:r w:rsidR="00C34712" w:rsidRPr="00C35EA7">
                <w:rPr>
                  <w:rStyle w:val="Hyperlink"/>
                  <w:lang w:val="fr-FR"/>
                </w:rPr>
                <w:t>1</w:t>
              </w:r>
            </w:hyperlink>
          </w:p>
        </w:tc>
        <w:tc>
          <w:tcPr>
            <w:tcW w:w="1165" w:type="dxa"/>
            <w:gridSpan w:val="2"/>
            <w:vMerge w:val="restart"/>
            <w:vAlign w:val="center"/>
          </w:tcPr>
          <w:p w14:paraId="0224181D" w14:textId="77777777" w:rsidR="00C34712" w:rsidRPr="00C35EA7" w:rsidRDefault="00C34712" w:rsidP="00C35EA7">
            <w:pPr>
              <w:autoSpaceDE w:val="0"/>
              <w:autoSpaceDN w:val="0"/>
              <w:adjustRightInd w:val="0"/>
              <w:jc w:val="center"/>
              <w:rPr>
                <w:lang w:val="fr-FR"/>
              </w:rPr>
            </w:pPr>
            <w:r w:rsidRPr="00C35EA7">
              <w:rPr>
                <w:lang w:val="fr-FR"/>
              </w:rPr>
              <w:t>B et C</w:t>
            </w:r>
          </w:p>
        </w:tc>
      </w:tr>
      <w:tr w:rsidR="00C34712" w:rsidRPr="0039046D" w14:paraId="65ACB69C" w14:textId="77777777" w:rsidTr="00C35EA7">
        <w:trPr>
          <w:jc w:val="center"/>
        </w:trPr>
        <w:tc>
          <w:tcPr>
            <w:tcW w:w="1221" w:type="dxa"/>
            <w:gridSpan w:val="2"/>
            <w:vAlign w:val="center"/>
          </w:tcPr>
          <w:p w14:paraId="32AE28EE" w14:textId="52A40A16" w:rsidR="00C34712" w:rsidRPr="00C35EA7" w:rsidRDefault="00000000" w:rsidP="00C35EA7">
            <w:pPr>
              <w:autoSpaceDE w:val="0"/>
              <w:autoSpaceDN w:val="0"/>
              <w:adjustRightInd w:val="0"/>
              <w:jc w:val="center"/>
              <w:rPr>
                <w:lang w:val="fr-FR"/>
              </w:rPr>
            </w:pPr>
            <w:hyperlink r:id="rId12874" w:anchor="Sit_Ciari_spat_C1_str__c2" w:history="1">
              <w:r w:rsidR="00C34712" w:rsidRPr="00C35EA7">
                <w:rPr>
                  <w:rStyle w:val="Hyperlink"/>
                  <w:lang w:val="fr-FR"/>
                </w:rPr>
                <w:t>2</w:t>
              </w:r>
            </w:hyperlink>
          </w:p>
        </w:tc>
        <w:tc>
          <w:tcPr>
            <w:tcW w:w="1165" w:type="dxa"/>
            <w:gridSpan w:val="2"/>
            <w:vMerge/>
            <w:vAlign w:val="center"/>
          </w:tcPr>
          <w:p w14:paraId="5E650CE6" w14:textId="77777777" w:rsidR="00C34712" w:rsidRPr="00C35EA7" w:rsidRDefault="00C34712" w:rsidP="00C35EA7">
            <w:pPr>
              <w:autoSpaceDE w:val="0"/>
              <w:autoSpaceDN w:val="0"/>
              <w:adjustRightInd w:val="0"/>
              <w:jc w:val="center"/>
              <w:rPr>
                <w:lang w:val="fr-FR"/>
              </w:rPr>
            </w:pPr>
          </w:p>
        </w:tc>
      </w:tr>
      <w:tr w:rsidR="00C34712" w:rsidRPr="007C7AF2" w14:paraId="75ED0F83" w14:textId="77777777" w:rsidTr="00C35EA7">
        <w:trPr>
          <w:jc w:val="center"/>
        </w:trPr>
        <w:tc>
          <w:tcPr>
            <w:tcW w:w="1221" w:type="dxa"/>
            <w:gridSpan w:val="2"/>
            <w:vAlign w:val="center"/>
          </w:tcPr>
          <w:p w14:paraId="2DE65D75" w14:textId="471691D0" w:rsidR="00C34712" w:rsidRPr="00C35EA7" w:rsidRDefault="00000000" w:rsidP="00C35EA7">
            <w:pPr>
              <w:autoSpaceDE w:val="0"/>
              <w:autoSpaceDN w:val="0"/>
              <w:adjustRightInd w:val="0"/>
              <w:jc w:val="center"/>
              <w:rPr>
                <w:lang w:val="fr-FR"/>
              </w:rPr>
            </w:pPr>
            <w:hyperlink r:id="rId12875" w:anchor="Sit_Ciari_spat_C1_str__c3" w:history="1">
              <w:r w:rsidR="00C34712" w:rsidRPr="00C35EA7">
                <w:rPr>
                  <w:rStyle w:val="Hyperlink"/>
                  <w:lang w:val="fr-FR"/>
                </w:rPr>
                <w:t>3</w:t>
              </w:r>
            </w:hyperlink>
          </w:p>
        </w:tc>
        <w:tc>
          <w:tcPr>
            <w:tcW w:w="1165" w:type="dxa"/>
            <w:gridSpan w:val="2"/>
            <w:vMerge/>
            <w:vAlign w:val="center"/>
          </w:tcPr>
          <w:p w14:paraId="799C22B9" w14:textId="77777777" w:rsidR="00C34712" w:rsidRPr="00C35EA7" w:rsidRDefault="00C34712" w:rsidP="00C35EA7">
            <w:pPr>
              <w:autoSpaceDE w:val="0"/>
              <w:autoSpaceDN w:val="0"/>
              <w:adjustRightInd w:val="0"/>
              <w:jc w:val="center"/>
              <w:rPr>
                <w:lang w:val="fr-FR"/>
              </w:rPr>
            </w:pPr>
          </w:p>
        </w:tc>
      </w:tr>
      <w:tr w:rsidR="00C7760D" w:rsidRPr="0039046D" w14:paraId="539D99A6" w14:textId="77777777" w:rsidTr="00C35EA7">
        <w:trPr>
          <w:trHeight w:val="166"/>
          <w:jc w:val="center"/>
        </w:trPr>
        <w:tc>
          <w:tcPr>
            <w:tcW w:w="438" w:type="dxa"/>
            <w:vMerge w:val="restart"/>
            <w:vAlign w:val="center"/>
          </w:tcPr>
          <w:p w14:paraId="2278FB9E" w14:textId="7FB17DA2" w:rsidR="00C7760D" w:rsidRPr="00C35EA7" w:rsidRDefault="00000000" w:rsidP="00C35EA7">
            <w:pPr>
              <w:spacing w:after="200" w:line="276" w:lineRule="auto"/>
              <w:jc w:val="center"/>
              <w:rPr>
                <w:lang w:val="fr-FR"/>
              </w:rPr>
            </w:pPr>
            <w:hyperlink r:id="rId12876" w:anchor="Sit_Ciari_spat_C1_str__c4" w:history="1">
              <w:r w:rsidR="00C7760D" w:rsidRPr="00C35EA7">
                <w:rPr>
                  <w:rStyle w:val="Hyperlink"/>
                  <w:lang w:val="fr-FR"/>
                </w:rPr>
                <w:t>4</w:t>
              </w:r>
            </w:hyperlink>
          </w:p>
        </w:tc>
        <w:tc>
          <w:tcPr>
            <w:tcW w:w="783" w:type="dxa"/>
            <w:vMerge w:val="restart"/>
            <w:vAlign w:val="center"/>
          </w:tcPr>
          <w:p w14:paraId="1659ACF3" w14:textId="1B48891A" w:rsidR="00C7760D" w:rsidRPr="00C35EA7" w:rsidRDefault="00000000" w:rsidP="00C35EA7">
            <w:pPr>
              <w:jc w:val="center"/>
              <w:rPr>
                <w:sz w:val="20"/>
                <w:lang w:val="fr-FR"/>
              </w:rPr>
            </w:pPr>
            <w:hyperlink r:id="rId12877" w:anchor="Sit_Ciari_spat_C1_str__c4_n0_40" w:history="1">
              <w:r w:rsidR="00C7760D" w:rsidRPr="00C35EA7">
                <w:rPr>
                  <w:rStyle w:val="Hyperlink"/>
                  <w:sz w:val="20"/>
                  <w:lang w:val="fr-FR"/>
                </w:rPr>
                <w:t>0-40</w:t>
              </w:r>
            </w:hyperlink>
          </w:p>
        </w:tc>
        <w:tc>
          <w:tcPr>
            <w:tcW w:w="707" w:type="dxa"/>
            <w:vMerge w:val="restart"/>
            <w:vAlign w:val="center"/>
          </w:tcPr>
          <w:p w14:paraId="094CA3DF" w14:textId="45FEA0FE" w:rsidR="00C7760D" w:rsidRPr="00C35EA7" w:rsidRDefault="00000000" w:rsidP="00C35EA7">
            <w:pPr>
              <w:jc w:val="center"/>
              <w:rPr>
                <w:lang w:val="fr-FR"/>
              </w:rPr>
            </w:pPr>
            <w:hyperlink r:id="rId12878" w:anchor="Sit_Ciari_spat_C1_str__c4" w:history="1">
              <w:r w:rsidR="00C34712" w:rsidRPr="00C35EA7">
                <w:rPr>
                  <w:rStyle w:val="Hyperlink"/>
                  <w:lang w:val="fr-FR"/>
                </w:rPr>
                <w:t>4</w:t>
              </w:r>
            </w:hyperlink>
          </w:p>
        </w:tc>
        <w:tc>
          <w:tcPr>
            <w:tcW w:w="458" w:type="dxa"/>
            <w:vAlign w:val="center"/>
          </w:tcPr>
          <w:p w14:paraId="5C376153" w14:textId="1D0353F6" w:rsidR="00C7760D" w:rsidRPr="00C35EA7" w:rsidRDefault="00000000" w:rsidP="00C35EA7">
            <w:pPr>
              <w:autoSpaceDE w:val="0"/>
              <w:autoSpaceDN w:val="0"/>
              <w:adjustRightInd w:val="0"/>
              <w:jc w:val="center"/>
              <w:rPr>
                <w:szCs w:val="20"/>
                <w:lang w:val="fr-FR"/>
              </w:rPr>
            </w:pPr>
            <w:hyperlink r:id="rId12879" w:anchor="Sit_Ciari_spat_C1_str__c4_n4_1" w:history="1">
              <w:r w:rsidR="00C7760D" w:rsidRPr="00C35EA7">
                <w:rPr>
                  <w:rStyle w:val="Hyperlink"/>
                  <w:szCs w:val="20"/>
                  <w:lang w:val="fr-FR"/>
                </w:rPr>
                <w:t>1</w:t>
              </w:r>
            </w:hyperlink>
          </w:p>
        </w:tc>
      </w:tr>
      <w:tr w:rsidR="00C7760D" w:rsidRPr="007C7AF2" w14:paraId="1F6F89DC" w14:textId="77777777" w:rsidTr="00C35EA7">
        <w:trPr>
          <w:trHeight w:val="276"/>
          <w:jc w:val="center"/>
        </w:trPr>
        <w:tc>
          <w:tcPr>
            <w:tcW w:w="438" w:type="dxa"/>
            <w:vMerge/>
            <w:vAlign w:val="center"/>
          </w:tcPr>
          <w:p w14:paraId="601C4FBE" w14:textId="77777777" w:rsidR="00C7760D" w:rsidRPr="00C35EA7" w:rsidRDefault="00C7760D" w:rsidP="00C35EA7">
            <w:pPr>
              <w:jc w:val="center"/>
              <w:rPr>
                <w:lang w:val="fr-FR"/>
              </w:rPr>
            </w:pPr>
          </w:p>
        </w:tc>
        <w:tc>
          <w:tcPr>
            <w:tcW w:w="783" w:type="dxa"/>
            <w:vMerge/>
            <w:vAlign w:val="center"/>
          </w:tcPr>
          <w:p w14:paraId="392C0F14" w14:textId="77777777" w:rsidR="00C7760D" w:rsidRPr="00C35EA7" w:rsidRDefault="00C7760D" w:rsidP="00C35EA7">
            <w:pPr>
              <w:jc w:val="center"/>
              <w:rPr>
                <w:sz w:val="20"/>
                <w:lang w:val="fr-FR"/>
              </w:rPr>
            </w:pPr>
          </w:p>
        </w:tc>
        <w:tc>
          <w:tcPr>
            <w:tcW w:w="707" w:type="dxa"/>
            <w:vMerge/>
            <w:vAlign w:val="center"/>
          </w:tcPr>
          <w:p w14:paraId="6A4B510C" w14:textId="77777777" w:rsidR="00C7760D" w:rsidRPr="00C35EA7" w:rsidRDefault="00C7760D" w:rsidP="00C35EA7">
            <w:pPr>
              <w:jc w:val="center"/>
              <w:rPr>
                <w:lang w:val="fr-FR"/>
              </w:rPr>
            </w:pPr>
          </w:p>
        </w:tc>
        <w:tc>
          <w:tcPr>
            <w:tcW w:w="458" w:type="dxa"/>
            <w:vMerge w:val="restart"/>
            <w:vAlign w:val="center"/>
          </w:tcPr>
          <w:p w14:paraId="667130F1" w14:textId="6F774AE9" w:rsidR="00C7760D" w:rsidRPr="00C35EA7" w:rsidRDefault="00000000" w:rsidP="00C35EA7">
            <w:pPr>
              <w:autoSpaceDE w:val="0"/>
              <w:autoSpaceDN w:val="0"/>
              <w:adjustRightInd w:val="0"/>
              <w:jc w:val="center"/>
              <w:rPr>
                <w:szCs w:val="20"/>
                <w:lang w:val="fr-FR"/>
              </w:rPr>
            </w:pPr>
            <w:hyperlink r:id="rId12880" w:anchor="Sit_Ciari_spat_C1_str__c4_n4_2" w:history="1">
              <w:r w:rsidR="00C7760D" w:rsidRPr="00C35EA7">
                <w:rPr>
                  <w:rStyle w:val="Hyperlink"/>
                  <w:szCs w:val="20"/>
                  <w:lang w:val="fr-FR"/>
                </w:rPr>
                <w:t>2</w:t>
              </w:r>
            </w:hyperlink>
          </w:p>
        </w:tc>
      </w:tr>
      <w:tr w:rsidR="00C7760D" w:rsidRPr="007C7AF2" w14:paraId="09246C8D" w14:textId="77777777" w:rsidTr="00C35EA7">
        <w:trPr>
          <w:trHeight w:val="276"/>
          <w:jc w:val="center"/>
        </w:trPr>
        <w:tc>
          <w:tcPr>
            <w:tcW w:w="438" w:type="dxa"/>
            <w:vMerge/>
            <w:tcBorders>
              <w:bottom w:val="single" w:sz="4" w:space="0" w:color="000000" w:themeColor="text1"/>
            </w:tcBorders>
            <w:vAlign w:val="center"/>
          </w:tcPr>
          <w:p w14:paraId="15087D83" w14:textId="77777777" w:rsidR="00C7760D" w:rsidRPr="00C35EA7" w:rsidRDefault="00C7760D" w:rsidP="00C35EA7">
            <w:pPr>
              <w:jc w:val="center"/>
              <w:rPr>
                <w:lang w:val="fr-FR"/>
              </w:rPr>
            </w:pPr>
          </w:p>
        </w:tc>
        <w:tc>
          <w:tcPr>
            <w:tcW w:w="783" w:type="dxa"/>
            <w:vMerge w:val="restart"/>
            <w:tcBorders>
              <w:bottom w:val="single" w:sz="4" w:space="0" w:color="000000" w:themeColor="text1"/>
            </w:tcBorders>
            <w:vAlign w:val="center"/>
          </w:tcPr>
          <w:p w14:paraId="01C3D419" w14:textId="06DD67D8" w:rsidR="00C7760D" w:rsidRPr="00C35EA7" w:rsidRDefault="00000000" w:rsidP="00C35EA7">
            <w:pPr>
              <w:jc w:val="center"/>
              <w:rPr>
                <w:sz w:val="20"/>
                <w:lang w:val="fr-FR"/>
              </w:rPr>
            </w:pPr>
            <w:hyperlink r:id="rId12881" w:history="1">
              <w:r w:rsidR="00C7760D" w:rsidRPr="00C35EA7">
                <w:rPr>
                  <w:rStyle w:val="Hyperlink"/>
                  <w:sz w:val="20"/>
                  <w:lang w:val="fr-FR"/>
                </w:rPr>
                <w:t>40-70</w:t>
              </w:r>
            </w:hyperlink>
          </w:p>
        </w:tc>
        <w:tc>
          <w:tcPr>
            <w:tcW w:w="707" w:type="dxa"/>
            <w:vMerge/>
            <w:tcBorders>
              <w:bottom w:val="single" w:sz="4" w:space="0" w:color="000000" w:themeColor="text1"/>
            </w:tcBorders>
            <w:vAlign w:val="center"/>
          </w:tcPr>
          <w:p w14:paraId="50AC7DD3" w14:textId="77777777" w:rsidR="00C7760D" w:rsidRPr="00C35EA7" w:rsidRDefault="00C7760D" w:rsidP="00C35EA7">
            <w:pPr>
              <w:jc w:val="center"/>
              <w:rPr>
                <w:lang w:val="fr-FR"/>
              </w:rPr>
            </w:pPr>
          </w:p>
        </w:tc>
        <w:tc>
          <w:tcPr>
            <w:tcW w:w="458" w:type="dxa"/>
            <w:vMerge/>
            <w:tcBorders>
              <w:bottom w:val="single" w:sz="4" w:space="0" w:color="000000" w:themeColor="text1"/>
            </w:tcBorders>
            <w:vAlign w:val="center"/>
          </w:tcPr>
          <w:p w14:paraId="0463F115" w14:textId="77777777" w:rsidR="00C7760D" w:rsidRPr="00C35EA7" w:rsidRDefault="00C7760D" w:rsidP="00C35EA7">
            <w:pPr>
              <w:autoSpaceDE w:val="0"/>
              <w:autoSpaceDN w:val="0"/>
              <w:adjustRightInd w:val="0"/>
              <w:jc w:val="center"/>
              <w:rPr>
                <w:szCs w:val="20"/>
                <w:lang w:val="fr-FR"/>
              </w:rPr>
            </w:pPr>
          </w:p>
        </w:tc>
      </w:tr>
      <w:tr w:rsidR="00C7760D" w:rsidRPr="007C7AF2" w14:paraId="22BECA08" w14:textId="77777777" w:rsidTr="00C35EA7">
        <w:trPr>
          <w:trHeight w:val="276"/>
          <w:jc w:val="center"/>
        </w:trPr>
        <w:tc>
          <w:tcPr>
            <w:tcW w:w="438" w:type="dxa"/>
            <w:vMerge/>
            <w:tcBorders>
              <w:bottom w:val="single" w:sz="4" w:space="0" w:color="000000" w:themeColor="text1"/>
            </w:tcBorders>
            <w:vAlign w:val="center"/>
          </w:tcPr>
          <w:p w14:paraId="5565205C" w14:textId="77777777" w:rsidR="00C7760D" w:rsidRPr="00C35EA7" w:rsidRDefault="00C7760D" w:rsidP="00C35EA7">
            <w:pPr>
              <w:jc w:val="center"/>
              <w:rPr>
                <w:lang w:val="fr-FR"/>
              </w:rPr>
            </w:pPr>
          </w:p>
        </w:tc>
        <w:tc>
          <w:tcPr>
            <w:tcW w:w="783" w:type="dxa"/>
            <w:vMerge/>
            <w:tcBorders>
              <w:bottom w:val="single" w:sz="4" w:space="0" w:color="000000" w:themeColor="text1"/>
            </w:tcBorders>
            <w:vAlign w:val="center"/>
          </w:tcPr>
          <w:p w14:paraId="239739AC" w14:textId="77777777" w:rsidR="00C7760D" w:rsidRPr="00C35EA7" w:rsidRDefault="00C7760D" w:rsidP="00C35EA7">
            <w:pPr>
              <w:jc w:val="center"/>
              <w:rPr>
                <w:sz w:val="20"/>
                <w:lang w:val="fr-FR"/>
              </w:rPr>
            </w:pPr>
          </w:p>
        </w:tc>
        <w:tc>
          <w:tcPr>
            <w:tcW w:w="707" w:type="dxa"/>
            <w:vMerge/>
            <w:tcBorders>
              <w:bottom w:val="single" w:sz="4" w:space="0" w:color="000000" w:themeColor="text1"/>
            </w:tcBorders>
            <w:vAlign w:val="center"/>
          </w:tcPr>
          <w:p w14:paraId="7B8C4390" w14:textId="77777777" w:rsidR="00C7760D" w:rsidRPr="00C35EA7" w:rsidRDefault="00C7760D" w:rsidP="00C35EA7">
            <w:pPr>
              <w:jc w:val="center"/>
              <w:rPr>
                <w:lang w:val="fr-FR"/>
              </w:rPr>
            </w:pPr>
          </w:p>
        </w:tc>
        <w:tc>
          <w:tcPr>
            <w:tcW w:w="458" w:type="dxa"/>
            <w:vMerge w:val="restart"/>
            <w:tcBorders>
              <w:bottom w:val="single" w:sz="4" w:space="0" w:color="000000" w:themeColor="text1"/>
            </w:tcBorders>
            <w:vAlign w:val="center"/>
          </w:tcPr>
          <w:p w14:paraId="4F08E179" w14:textId="36D4E704" w:rsidR="00C7760D" w:rsidRPr="00C35EA7" w:rsidRDefault="00000000" w:rsidP="00C35EA7">
            <w:pPr>
              <w:autoSpaceDE w:val="0"/>
              <w:autoSpaceDN w:val="0"/>
              <w:adjustRightInd w:val="0"/>
              <w:jc w:val="center"/>
              <w:rPr>
                <w:szCs w:val="20"/>
                <w:lang w:val="fr-FR"/>
              </w:rPr>
            </w:pPr>
            <w:hyperlink r:id="rId12882" w:anchor="Sit_Ciari_spat_C1_str__c4_n4_3" w:history="1">
              <w:r w:rsidR="00C7760D" w:rsidRPr="00C35EA7">
                <w:rPr>
                  <w:rStyle w:val="Hyperlink"/>
                  <w:szCs w:val="20"/>
                  <w:lang w:val="fr-FR"/>
                </w:rPr>
                <w:t>3</w:t>
              </w:r>
            </w:hyperlink>
          </w:p>
        </w:tc>
      </w:tr>
      <w:tr w:rsidR="00C7760D" w:rsidRPr="007C7AF2" w14:paraId="0A2AF659" w14:textId="77777777" w:rsidTr="00C35EA7">
        <w:trPr>
          <w:trHeight w:val="276"/>
          <w:jc w:val="center"/>
        </w:trPr>
        <w:tc>
          <w:tcPr>
            <w:tcW w:w="438" w:type="dxa"/>
            <w:vMerge/>
            <w:vAlign w:val="center"/>
          </w:tcPr>
          <w:p w14:paraId="0C595E0A" w14:textId="77777777" w:rsidR="00C7760D" w:rsidRPr="00C35EA7" w:rsidRDefault="00C7760D" w:rsidP="00C35EA7">
            <w:pPr>
              <w:jc w:val="center"/>
              <w:rPr>
                <w:lang w:val="fr-FR"/>
              </w:rPr>
            </w:pPr>
          </w:p>
        </w:tc>
        <w:tc>
          <w:tcPr>
            <w:tcW w:w="783" w:type="dxa"/>
            <w:vMerge w:val="restart"/>
            <w:vAlign w:val="center"/>
          </w:tcPr>
          <w:p w14:paraId="5B7963E6" w14:textId="3E8C60DD" w:rsidR="00C7760D" w:rsidRPr="00C35EA7" w:rsidRDefault="00000000" w:rsidP="00C35EA7">
            <w:pPr>
              <w:jc w:val="center"/>
              <w:rPr>
                <w:sz w:val="20"/>
                <w:lang w:val="fr-FR"/>
              </w:rPr>
            </w:pPr>
            <w:hyperlink r:id="rId12883" w:history="1">
              <w:r w:rsidR="00C7760D" w:rsidRPr="00C35EA7">
                <w:rPr>
                  <w:rStyle w:val="Hyperlink"/>
                  <w:sz w:val="20"/>
                  <w:lang w:val="fr-FR"/>
                </w:rPr>
                <w:t>70-95</w:t>
              </w:r>
            </w:hyperlink>
          </w:p>
        </w:tc>
        <w:tc>
          <w:tcPr>
            <w:tcW w:w="707" w:type="dxa"/>
            <w:vMerge/>
            <w:vAlign w:val="center"/>
          </w:tcPr>
          <w:p w14:paraId="5AFA4638" w14:textId="77777777" w:rsidR="00C7760D" w:rsidRPr="00C35EA7" w:rsidRDefault="00C7760D" w:rsidP="00C35EA7">
            <w:pPr>
              <w:jc w:val="center"/>
              <w:rPr>
                <w:lang w:val="fr-FR"/>
              </w:rPr>
            </w:pPr>
          </w:p>
        </w:tc>
        <w:tc>
          <w:tcPr>
            <w:tcW w:w="458" w:type="dxa"/>
            <w:vMerge/>
            <w:vAlign w:val="center"/>
          </w:tcPr>
          <w:p w14:paraId="4E64C01D" w14:textId="77777777" w:rsidR="00C7760D" w:rsidRPr="00C35EA7" w:rsidRDefault="00C7760D" w:rsidP="00C35EA7">
            <w:pPr>
              <w:autoSpaceDE w:val="0"/>
              <w:autoSpaceDN w:val="0"/>
              <w:adjustRightInd w:val="0"/>
              <w:jc w:val="center"/>
              <w:rPr>
                <w:szCs w:val="20"/>
                <w:lang w:val="fr-FR"/>
              </w:rPr>
            </w:pPr>
          </w:p>
        </w:tc>
      </w:tr>
      <w:tr w:rsidR="00C7760D" w:rsidRPr="007C7AF2" w14:paraId="6B88B1EB" w14:textId="77777777" w:rsidTr="00C35EA7">
        <w:trPr>
          <w:trHeight w:val="454"/>
          <w:jc w:val="center"/>
        </w:trPr>
        <w:tc>
          <w:tcPr>
            <w:tcW w:w="438" w:type="dxa"/>
            <w:vMerge/>
            <w:vAlign w:val="center"/>
          </w:tcPr>
          <w:p w14:paraId="2D3977B2" w14:textId="77777777" w:rsidR="00C7760D" w:rsidRPr="00C35EA7" w:rsidRDefault="00C7760D" w:rsidP="00C35EA7">
            <w:pPr>
              <w:jc w:val="center"/>
              <w:rPr>
                <w:lang w:val="fr-FR"/>
              </w:rPr>
            </w:pPr>
          </w:p>
        </w:tc>
        <w:tc>
          <w:tcPr>
            <w:tcW w:w="783" w:type="dxa"/>
            <w:vMerge/>
            <w:vAlign w:val="center"/>
          </w:tcPr>
          <w:p w14:paraId="10B1A675" w14:textId="77777777" w:rsidR="00C7760D" w:rsidRPr="00C35EA7" w:rsidRDefault="00C7760D" w:rsidP="00C35EA7">
            <w:pPr>
              <w:jc w:val="center"/>
              <w:rPr>
                <w:lang w:val="fr-FR"/>
              </w:rPr>
            </w:pPr>
          </w:p>
        </w:tc>
        <w:tc>
          <w:tcPr>
            <w:tcW w:w="707" w:type="dxa"/>
            <w:vMerge/>
            <w:vAlign w:val="center"/>
          </w:tcPr>
          <w:p w14:paraId="0A4B923A" w14:textId="77777777" w:rsidR="00C7760D" w:rsidRPr="00C35EA7" w:rsidRDefault="00C7760D" w:rsidP="00C35EA7">
            <w:pPr>
              <w:jc w:val="center"/>
              <w:rPr>
                <w:lang w:val="fr-FR"/>
              </w:rPr>
            </w:pPr>
          </w:p>
        </w:tc>
        <w:tc>
          <w:tcPr>
            <w:tcW w:w="458" w:type="dxa"/>
            <w:vAlign w:val="center"/>
          </w:tcPr>
          <w:p w14:paraId="103565A2" w14:textId="6A680D4E" w:rsidR="00C7760D" w:rsidRPr="00C35EA7" w:rsidRDefault="00000000" w:rsidP="00C35EA7">
            <w:pPr>
              <w:autoSpaceDE w:val="0"/>
              <w:autoSpaceDN w:val="0"/>
              <w:adjustRightInd w:val="0"/>
              <w:jc w:val="center"/>
              <w:rPr>
                <w:szCs w:val="20"/>
                <w:lang w:val="fr-FR"/>
              </w:rPr>
            </w:pPr>
            <w:hyperlink r:id="rId12884" w:anchor="Sit_Ciari_spat_C1_str__c4_n4_4" w:history="1">
              <w:r w:rsidR="00C7760D" w:rsidRPr="00C35EA7">
                <w:rPr>
                  <w:rStyle w:val="Hyperlink"/>
                  <w:szCs w:val="20"/>
                  <w:lang w:val="fr-FR"/>
                </w:rPr>
                <w:t>4</w:t>
              </w:r>
            </w:hyperlink>
          </w:p>
        </w:tc>
      </w:tr>
      <w:tr w:rsidR="00C7760D" w:rsidRPr="007C7AF2" w14:paraId="0030B667" w14:textId="77777777" w:rsidTr="00C35EA7">
        <w:trPr>
          <w:trHeight w:val="220"/>
          <w:jc w:val="center"/>
        </w:trPr>
        <w:tc>
          <w:tcPr>
            <w:tcW w:w="1221" w:type="dxa"/>
            <w:gridSpan w:val="2"/>
            <w:vAlign w:val="center"/>
          </w:tcPr>
          <w:p w14:paraId="761E7BCE" w14:textId="7D430081" w:rsidR="00C7760D" w:rsidRPr="00C35EA7" w:rsidRDefault="00000000" w:rsidP="00C35EA7">
            <w:pPr>
              <w:jc w:val="center"/>
              <w:rPr>
                <w:lang w:val="fr-FR"/>
              </w:rPr>
            </w:pPr>
            <w:hyperlink r:id="rId12885" w:anchor="Sit_Ciari_spat_C1_str__c5" w:history="1">
              <w:r w:rsidR="00C7760D" w:rsidRPr="00C35EA7">
                <w:rPr>
                  <w:rStyle w:val="Hyperlink"/>
                  <w:lang w:val="fr-FR"/>
                </w:rPr>
                <w:t>5</w:t>
              </w:r>
            </w:hyperlink>
          </w:p>
        </w:tc>
        <w:tc>
          <w:tcPr>
            <w:tcW w:w="707" w:type="dxa"/>
            <w:vAlign w:val="center"/>
          </w:tcPr>
          <w:p w14:paraId="0A807C5C" w14:textId="77777777" w:rsidR="00C7760D" w:rsidRPr="00C35EA7" w:rsidRDefault="00C7760D" w:rsidP="00C35EA7">
            <w:pPr>
              <w:jc w:val="center"/>
              <w:rPr>
                <w:lang w:val="fr-FR"/>
              </w:rPr>
            </w:pPr>
          </w:p>
        </w:tc>
        <w:tc>
          <w:tcPr>
            <w:tcW w:w="458" w:type="dxa"/>
            <w:vAlign w:val="center"/>
          </w:tcPr>
          <w:p w14:paraId="7E2F85E6" w14:textId="77777777" w:rsidR="00C7760D" w:rsidRPr="00C35EA7" w:rsidRDefault="00C7760D" w:rsidP="00C35EA7">
            <w:pPr>
              <w:autoSpaceDE w:val="0"/>
              <w:autoSpaceDN w:val="0"/>
              <w:adjustRightInd w:val="0"/>
              <w:jc w:val="center"/>
              <w:rPr>
                <w:szCs w:val="20"/>
                <w:lang w:val="fr-FR"/>
              </w:rPr>
            </w:pPr>
          </w:p>
        </w:tc>
      </w:tr>
    </w:tbl>
    <w:p w14:paraId="67D24BFB" w14:textId="77777777" w:rsidR="00C7760D" w:rsidRPr="00EB44AD" w:rsidRDefault="00C7760D" w:rsidP="00C7760D">
      <w:pPr>
        <w:jc w:val="both"/>
        <w:rPr>
          <w:lang w:val="fr-FR"/>
        </w:rPr>
      </w:pPr>
      <w:r>
        <w:rPr>
          <w:lang w:val="fr-FR"/>
        </w:rPr>
        <w:t>(BIB 187)(SS BIB)</w:t>
      </w:r>
    </w:p>
    <w:p w14:paraId="09B9CFBA" w14:textId="77777777" w:rsidR="00C7760D" w:rsidRDefault="00C7760D" w:rsidP="007107DE">
      <w:pPr>
        <w:jc w:val="both"/>
        <w:rPr>
          <w:lang w:val="fr-FR"/>
        </w:rPr>
      </w:pPr>
    </w:p>
    <w:p w14:paraId="3862D7E1" w14:textId="77777777" w:rsidR="00C7760D" w:rsidRDefault="00C7760D" w:rsidP="007107DE">
      <w:pPr>
        <w:jc w:val="both"/>
        <w:rPr>
          <w:lang w:val="fr-FR"/>
        </w:rPr>
      </w:pPr>
      <w:r w:rsidRPr="00C7760D">
        <w:rPr>
          <w:lang w:val="fr-FR"/>
        </w:rPr>
        <w:t>Niveau B. - Terre bl'Une plus ou moins foncee et noiril.tre, ou se distinguent des foyers en III. Quelques charbons. Epaisseur, 5 a 10 centimetres. Sterile dans !'ensemble. Niveau C. - Terre de couleur labac, tr·cs meuble. Epaisseur de 30 it 50 centimetres. Trcs pauvre. En II, fragment de mandibule de petit animal, un morceau de Ndcite non taille et un fragment de silex gris fonce, de Ia forme general·e d'un gratloir. En III, a Ia partie infer ieure, un morceau de scorie. Niveau 4. - Terre tres noire, comme de Ia poussiere de charbon. Humidite croissante de haut en bas. Epaisseur 90 centimetres dans Ia tranche I et 30 centimetres</w:t>
      </w:r>
    </w:p>
    <w:p w14:paraId="4300AD40" w14:textId="77777777" w:rsidR="007107DE" w:rsidRDefault="007107DE" w:rsidP="007107DE">
      <w:pPr>
        <w:jc w:val="both"/>
        <w:rPr>
          <w:lang w:val="fr-FR"/>
        </w:rPr>
      </w:pPr>
    </w:p>
    <w:p w14:paraId="0C035A47" w14:textId="77777777" w:rsidR="007107DE" w:rsidRDefault="007107DE" w:rsidP="00EB44AD">
      <w:pPr>
        <w:pStyle w:val="Heading6"/>
      </w:pPr>
      <w:r>
        <w:t>c.A</w:t>
      </w:r>
    </w:p>
    <w:p w14:paraId="77AB0A17" w14:textId="77777777" w:rsidR="007107DE" w:rsidRDefault="007107DE" w:rsidP="007107DE">
      <w:pPr>
        <w:jc w:val="both"/>
        <w:rPr>
          <w:lang w:val="fr-FR"/>
        </w:rPr>
      </w:pPr>
    </w:p>
    <w:p w14:paraId="77AF0C50" w14:textId="54A80A6A" w:rsidR="007107DE" w:rsidRDefault="00C7760D" w:rsidP="007107DE">
      <w:pPr>
        <w:jc w:val="both"/>
        <w:rPr>
          <w:lang w:val="fr-FR"/>
        </w:rPr>
      </w:pPr>
      <w:r>
        <w:rPr>
          <w:lang w:val="fr-FR"/>
        </w:rPr>
        <w:t xml:space="preserve">Chez </w:t>
      </w:r>
      <w:hyperlink r:id="rId12886" w:anchor="Aut_Conti" w:history="1">
        <w:r w:rsidR="00EC6E67" w:rsidRPr="00EC6E67">
          <w:rPr>
            <w:rStyle w:val="Hyperlink"/>
            <w:lang w:val="fr-FR"/>
          </w:rPr>
          <w:t>C. Conti</w:t>
        </w:r>
      </w:hyperlink>
      <w:r>
        <w:rPr>
          <w:lang w:val="fr-FR"/>
        </w:rPr>
        <w:t xml:space="preserve">. </w:t>
      </w:r>
      <w:r w:rsidR="007107DE" w:rsidRPr="007107DE">
        <w:rPr>
          <w:lang w:val="fr-FR"/>
        </w:rPr>
        <w:t>Epaisse de 10 à 60 cm, elle est constituée pour l'essentiel de fumier de mouton et de divers foyers. Cette couche a été fortement remaniée : on y trouve des fragments de céramique, des éclats de quartz, des tessons de verre, des gros morceaux de charbon, des</w:t>
      </w:r>
      <w:r w:rsidR="007107DE">
        <w:rPr>
          <w:lang w:val="fr-FR"/>
        </w:rPr>
        <w:t xml:space="preserve"> os et divers éléments en métal (BIB 1616)</w:t>
      </w:r>
    </w:p>
    <w:p w14:paraId="117851ED" w14:textId="77777777" w:rsidR="00EB44AD" w:rsidRDefault="00EB44AD" w:rsidP="007107DE">
      <w:pPr>
        <w:jc w:val="both"/>
        <w:rPr>
          <w:lang w:val="fr-FR"/>
        </w:rPr>
      </w:pPr>
      <w:r w:rsidRPr="00EB44AD">
        <w:rPr>
          <w:lang w:val="fr-FR"/>
        </w:rPr>
        <w:t xml:space="preserve">d'une puissance de </w:t>
      </w:r>
      <w:r>
        <w:rPr>
          <w:lang w:val="fr-FR"/>
        </w:rPr>
        <w:t>60</w:t>
      </w:r>
      <w:r w:rsidRPr="00EB44AD">
        <w:rPr>
          <w:lang w:val="fr-FR"/>
        </w:rPr>
        <w:t xml:space="preserve"> </w:t>
      </w:r>
      <w:r>
        <w:rPr>
          <w:lang w:val="fr-FR"/>
        </w:rPr>
        <w:t>cm à</w:t>
      </w:r>
      <w:r w:rsidRPr="00EB44AD">
        <w:rPr>
          <w:lang w:val="fr-FR"/>
        </w:rPr>
        <w:t xml:space="preserve"> l'entree, </w:t>
      </w:r>
      <w:r>
        <w:rPr>
          <w:lang w:val="fr-FR"/>
        </w:rPr>
        <w:t>réduite à</w:t>
      </w:r>
      <w:r w:rsidRPr="00EB44AD">
        <w:rPr>
          <w:lang w:val="fr-FR"/>
        </w:rPr>
        <w:t xml:space="preserve"> 12 centimetres au </w:t>
      </w:r>
      <w:r>
        <w:rPr>
          <w:lang w:val="fr-FR"/>
        </w:rPr>
        <w:t>6e</w:t>
      </w:r>
      <w:r w:rsidRPr="00EB44AD">
        <w:rPr>
          <w:lang w:val="fr-FR"/>
        </w:rPr>
        <w:t xml:space="preserve"> </w:t>
      </w:r>
      <w:r>
        <w:rPr>
          <w:lang w:val="fr-FR"/>
        </w:rPr>
        <w:t>m</w:t>
      </w:r>
      <w:r w:rsidRPr="00EB44AD">
        <w:rPr>
          <w:lang w:val="fr-FR"/>
        </w:rPr>
        <w:t>. Dans sa quasi-</w:t>
      </w:r>
      <w:r>
        <w:rPr>
          <w:lang w:val="fr-FR"/>
        </w:rPr>
        <w:t>totalité</w:t>
      </w:r>
      <w:r w:rsidRPr="00EB44AD">
        <w:rPr>
          <w:lang w:val="fr-FR"/>
        </w:rPr>
        <w:t xml:space="preserve"> ce niv</w:t>
      </w:r>
      <w:r>
        <w:rPr>
          <w:lang w:val="fr-FR"/>
        </w:rPr>
        <w:t>e</w:t>
      </w:r>
      <w:r w:rsidRPr="00EB44AD">
        <w:rPr>
          <w:lang w:val="fr-FR"/>
        </w:rPr>
        <w:t>au etait fait de fumie</w:t>
      </w:r>
      <w:r>
        <w:rPr>
          <w:lang w:val="fr-FR"/>
        </w:rPr>
        <w:t>r</w:t>
      </w:r>
      <w:r w:rsidRPr="00EB44AD">
        <w:rPr>
          <w:lang w:val="fr-FR"/>
        </w:rPr>
        <w:t xml:space="preserve"> de mouton </w:t>
      </w:r>
      <w:r>
        <w:rPr>
          <w:lang w:val="fr-FR"/>
        </w:rPr>
        <w:t>transformé en terrain</w:t>
      </w:r>
      <w:r w:rsidRPr="00EB44AD">
        <w:rPr>
          <w:lang w:val="fr-FR"/>
        </w:rPr>
        <w:t xml:space="preserve"> mou, </w:t>
      </w:r>
      <w:r>
        <w:rPr>
          <w:lang w:val="fr-FR"/>
        </w:rPr>
        <w:t xml:space="preserve">couleur </w:t>
      </w:r>
      <w:r w:rsidRPr="00EB44AD">
        <w:rPr>
          <w:lang w:val="fr-FR"/>
        </w:rPr>
        <w:t xml:space="preserve">tabac, </w:t>
      </w:r>
      <w:r>
        <w:rPr>
          <w:lang w:val="fr-FR"/>
        </w:rPr>
        <w:t>parsemé</w:t>
      </w:r>
      <w:r w:rsidRPr="00EB44AD">
        <w:rPr>
          <w:lang w:val="fr-FR"/>
        </w:rPr>
        <w:t xml:space="preserve"> de foyers </w:t>
      </w:r>
      <w:r>
        <w:rPr>
          <w:lang w:val="fr-FR"/>
        </w:rPr>
        <w:t>boulversés</w:t>
      </w:r>
      <w:r w:rsidRPr="00EB44AD">
        <w:rPr>
          <w:lang w:val="fr-FR"/>
        </w:rPr>
        <w:t xml:space="preserve"> par des prelevemenls d'cpoque recen</w:t>
      </w:r>
      <w:r>
        <w:rPr>
          <w:lang w:val="fr-FR"/>
        </w:rPr>
        <w:t>t</w:t>
      </w:r>
      <w:r w:rsidRPr="00EB44AD">
        <w:rPr>
          <w:lang w:val="fr-FR"/>
        </w:rPr>
        <w:t xml:space="preserve">e pour· </w:t>
      </w:r>
      <w:r>
        <w:rPr>
          <w:lang w:val="fr-FR"/>
        </w:rPr>
        <w:t>transporter</w:t>
      </w:r>
      <w:r w:rsidRPr="00EB44AD">
        <w:rPr>
          <w:lang w:val="fr-FR"/>
        </w:rPr>
        <w:t xml:space="preserve"> ce fumier dans le fond de Ia </w:t>
      </w:r>
      <w:r>
        <w:rPr>
          <w:lang w:val="fr-FR"/>
        </w:rPr>
        <w:t>vallée. II contenait des fragments de cer</w:t>
      </w:r>
      <w:r w:rsidRPr="00EB44AD">
        <w:rPr>
          <w:lang w:val="fr-FR"/>
        </w:rPr>
        <w:t>amique, de verre, de charbons et d'outils de fe</w:t>
      </w:r>
      <w:r>
        <w:rPr>
          <w:lang w:val="fr-FR"/>
        </w:rPr>
        <w:t>r</w:t>
      </w:r>
      <w:r w:rsidR="00C7760D">
        <w:rPr>
          <w:lang w:val="fr-FR"/>
        </w:rPr>
        <w:t xml:space="preserve"> d'epoque histot</w:t>
      </w:r>
      <w:r w:rsidRPr="00EB44AD">
        <w:rPr>
          <w:lang w:val="fr-FR"/>
        </w:rPr>
        <w:t>iqu</w:t>
      </w:r>
      <w:r w:rsidR="00C7760D">
        <w:rPr>
          <w:lang w:val="fr-FR"/>
        </w:rPr>
        <w:t>e</w:t>
      </w:r>
      <w:r>
        <w:rPr>
          <w:lang w:val="fr-FR"/>
        </w:rPr>
        <w:t xml:space="preserve"> (BIB 187)</w:t>
      </w:r>
    </w:p>
    <w:p w14:paraId="4FEBA420" w14:textId="77777777" w:rsidR="00C7760D" w:rsidRDefault="00C7760D" w:rsidP="007107DE">
      <w:pPr>
        <w:jc w:val="both"/>
        <w:rPr>
          <w:lang w:val="fr-FR"/>
        </w:rPr>
      </w:pPr>
    </w:p>
    <w:p w14:paraId="1E042DDA" w14:textId="44F14F95" w:rsidR="00C7760D" w:rsidRPr="0032190F" w:rsidRDefault="00C7760D" w:rsidP="007107DE">
      <w:pPr>
        <w:jc w:val="both"/>
        <w:rPr>
          <w:lang w:val="fr-FR"/>
        </w:rPr>
      </w:pPr>
      <w:r>
        <w:rPr>
          <w:lang w:val="fr-FR"/>
        </w:rPr>
        <w:t xml:space="preserve">Chez </w:t>
      </w:r>
      <w:hyperlink r:id="rId12887" w:anchor="Aut_Louis" w:history="1">
        <w:r w:rsidR="00E24285" w:rsidRPr="00E24285">
          <w:rPr>
            <w:rStyle w:val="Hyperlink"/>
            <w:lang w:val="fr-FR"/>
          </w:rPr>
          <w:t>M. Louis</w:t>
        </w:r>
      </w:hyperlink>
      <w:r w:rsidR="00E24285">
        <w:rPr>
          <w:lang w:val="fr-FR"/>
        </w:rPr>
        <w:t xml:space="preserve"> </w:t>
      </w:r>
      <w:r>
        <w:rPr>
          <w:lang w:val="fr-FR"/>
        </w:rPr>
        <w:t xml:space="preserve">et Ségui. </w:t>
      </w:r>
      <w:r w:rsidRPr="00C7760D">
        <w:rPr>
          <w:lang w:val="fr-FR"/>
        </w:rPr>
        <w:t xml:space="preserve">Fumier de bergerie, recent, epais de 15 </w:t>
      </w:r>
      <w:r>
        <w:rPr>
          <w:lang w:val="fr-FR"/>
        </w:rPr>
        <w:t>cm</w:t>
      </w:r>
      <w:r w:rsidRPr="00C7760D">
        <w:rPr>
          <w:lang w:val="fr-FR"/>
        </w:rPr>
        <w:t xml:space="preserve"> environ. On ne </w:t>
      </w:r>
      <w:r>
        <w:rPr>
          <w:lang w:val="fr-FR"/>
        </w:rPr>
        <w:t>rerouve que quelques debr</w:t>
      </w:r>
      <w:r w:rsidRPr="00C7760D">
        <w:rPr>
          <w:lang w:val="fr-FR"/>
        </w:rPr>
        <w:t xml:space="preserve">is ferrugineux dans </w:t>
      </w:r>
      <w:r>
        <w:rPr>
          <w:lang w:val="fr-FR"/>
        </w:rPr>
        <w:t>l</w:t>
      </w:r>
      <w:r w:rsidRPr="00C7760D">
        <w:rPr>
          <w:lang w:val="fr-FR"/>
        </w:rPr>
        <w:t xml:space="preserve">a tranche II et des traces de foyers modernes en VI. A partir de </w:t>
      </w:r>
      <w:r>
        <w:rPr>
          <w:lang w:val="fr-FR"/>
        </w:rPr>
        <w:t>l</w:t>
      </w:r>
      <w:r w:rsidRPr="00C7760D">
        <w:rPr>
          <w:lang w:val="fr-FR"/>
        </w:rPr>
        <w:t xml:space="preserve">a tranche V, il devient impossible de separer A de B. </w:t>
      </w:r>
      <w:r>
        <w:rPr>
          <w:lang w:val="fr-FR"/>
        </w:rPr>
        <w:t>L'ensemble est ster</w:t>
      </w:r>
      <w:r w:rsidRPr="00C7760D">
        <w:rPr>
          <w:lang w:val="fr-FR"/>
        </w:rPr>
        <w:t>ile.</w:t>
      </w:r>
      <w:r>
        <w:rPr>
          <w:lang w:val="fr-FR"/>
        </w:rPr>
        <w:t>(BIB 187)</w:t>
      </w:r>
    </w:p>
    <w:p w14:paraId="215FCFF3" w14:textId="77777777" w:rsidR="007107DE" w:rsidRDefault="007107DE" w:rsidP="007107DE">
      <w:pPr>
        <w:rPr>
          <w:lang w:val="fr-FR"/>
        </w:rPr>
      </w:pPr>
    </w:p>
    <w:p w14:paraId="73B96940" w14:textId="77777777" w:rsidR="007107DE" w:rsidRDefault="007107DE" w:rsidP="007107DE">
      <w:pPr>
        <w:pStyle w:val="Heading6"/>
      </w:pPr>
      <w:bookmarkStart w:id="5338" w:name="Sit_Ciari_spat_C1_str__c1"/>
      <w:r>
        <w:lastRenderedPageBreak/>
        <w:t>c.1</w:t>
      </w:r>
    </w:p>
    <w:bookmarkEnd w:id="5338"/>
    <w:p w14:paraId="2B07C37F" w14:textId="77777777" w:rsidR="00EB44AD" w:rsidRDefault="00EB44AD" w:rsidP="007107DE">
      <w:pPr>
        <w:jc w:val="both"/>
        <w:rPr>
          <w:lang w:val="fr-FR"/>
        </w:rPr>
      </w:pPr>
      <w:r>
        <w:rPr>
          <w:lang w:val="fr-FR"/>
        </w:rPr>
        <w:t>I (BIB 187)</w:t>
      </w:r>
      <w:r w:rsidR="00C34712">
        <w:rPr>
          <w:lang w:val="fr-FR"/>
        </w:rPr>
        <w:t xml:space="preserve"> ≈ B de Louis et Ségui </w:t>
      </w:r>
    </w:p>
    <w:p w14:paraId="63E3B3BB" w14:textId="77777777" w:rsidR="00C34712" w:rsidRDefault="00C34712" w:rsidP="007107DE">
      <w:pPr>
        <w:jc w:val="both"/>
        <w:rPr>
          <w:lang w:val="fr-FR"/>
        </w:rPr>
      </w:pPr>
    </w:p>
    <w:p w14:paraId="3172E98C" w14:textId="5AA616BE" w:rsidR="007107DE" w:rsidRDefault="00C34712" w:rsidP="007107DE">
      <w:pPr>
        <w:jc w:val="both"/>
        <w:rPr>
          <w:lang w:val="fr-FR"/>
        </w:rPr>
      </w:pPr>
      <w:r>
        <w:rPr>
          <w:lang w:val="fr-FR"/>
        </w:rPr>
        <w:t xml:space="preserve">Chez </w:t>
      </w:r>
      <w:hyperlink r:id="rId12888" w:anchor="Aut_Conti" w:history="1">
        <w:r w:rsidR="00EC6E67" w:rsidRPr="00EC6E67">
          <w:rPr>
            <w:rStyle w:val="Hyperlink"/>
            <w:lang w:val="fr-FR"/>
          </w:rPr>
          <w:t>C. Conti</w:t>
        </w:r>
      </w:hyperlink>
      <w:r>
        <w:rPr>
          <w:lang w:val="fr-FR"/>
        </w:rPr>
        <w:t xml:space="preserve">. </w:t>
      </w:r>
      <w:r w:rsidR="007107DE" w:rsidRPr="007107DE">
        <w:rPr>
          <w:lang w:val="fr-FR"/>
        </w:rPr>
        <w:t>D'une épaisseur de 12 cm, elle comprend plusieurs lignes de foyers, des céramiques en partie vernissées, une</w:t>
      </w:r>
      <w:r w:rsidR="007107DE">
        <w:rPr>
          <w:lang w:val="fr-FR"/>
        </w:rPr>
        <w:t xml:space="preserve"> </w:t>
      </w:r>
      <w:r w:rsidR="007107DE" w:rsidRPr="007107DE">
        <w:rPr>
          <w:lang w:val="fr-FR"/>
        </w:rPr>
        <w:t>boucle de ceinturon et son ardillon, deux clous, sept perles dont trois percées et quelques morceaux de silex.</w:t>
      </w:r>
      <w:r w:rsidR="007107DE">
        <w:rPr>
          <w:lang w:val="fr-FR"/>
        </w:rPr>
        <w:t xml:space="preserve">  (BIB 1616)</w:t>
      </w:r>
    </w:p>
    <w:p w14:paraId="207666D2" w14:textId="77777777" w:rsidR="00EB44AD" w:rsidRDefault="00EB44AD" w:rsidP="007107DE">
      <w:pPr>
        <w:jc w:val="both"/>
        <w:rPr>
          <w:lang w:val="fr-FR"/>
        </w:rPr>
      </w:pPr>
      <w:r w:rsidRPr="00EB44AD">
        <w:rPr>
          <w:lang w:val="fr-FR"/>
        </w:rPr>
        <w:t xml:space="preserve">un niveau I naissait en meme temps que les </w:t>
      </w:r>
      <w:r>
        <w:rPr>
          <w:lang w:val="fr-FR"/>
        </w:rPr>
        <w:t>3 autres niveaux sous-j</w:t>
      </w:r>
      <w:r w:rsidRPr="00EB44AD">
        <w:rPr>
          <w:lang w:val="fr-FR"/>
        </w:rPr>
        <w:t xml:space="preserve">acents contre le seuil de l'abri et un rocher </w:t>
      </w:r>
      <w:r>
        <w:rPr>
          <w:lang w:val="fr-FR"/>
        </w:rPr>
        <w:t>fortement incline vers l'intericur; il at</w:t>
      </w:r>
      <w:r w:rsidRPr="00EB44AD">
        <w:rPr>
          <w:lang w:val="fr-FR"/>
        </w:rPr>
        <w:t xml:space="preserve">teignait au </w:t>
      </w:r>
      <w:r>
        <w:rPr>
          <w:lang w:val="fr-FR"/>
        </w:rPr>
        <w:t>6e m</w:t>
      </w:r>
      <w:r w:rsidRPr="00EB44AD">
        <w:rPr>
          <w:lang w:val="fr-FR"/>
        </w:rPr>
        <w:t xml:space="preserve">, 12 </w:t>
      </w:r>
      <w:r>
        <w:rPr>
          <w:lang w:val="fr-FR"/>
        </w:rPr>
        <w:t>cm d'epaisseur·. II etait formé</w:t>
      </w:r>
      <w:r w:rsidRPr="00EB44AD">
        <w:rPr>
          <w:lang w:val="fr-FR"/>
        </w:rPr>
        <w:t xml:space="preserve"> en g</w:t>
      </w:r>
      <w:r>
        <w:rPr>
          <w:lang w:val="fr-FR"/>
        </w:rPr>
        <w:t>rande partie de quatre petit</w:t>
      </w:r>
      <w:r w:rsidRPr="00EB44AD">
        <w:rPr>
          <w:lang w:val="fr-FR"/>
        </w:rPr>
        <w:t xml:space="preserve">es </w:t>
      </w:r>
      <w:r>
        <w:rPr>
          <w:lang w:val="fr-FR"/>
        </w:rPr>
        <w:t>lignes de foyer</w:t>
      </w:r>
      <w:r w:rsidRPr="00EB44AD">
        <w:rPr>
          <w:lang w:val="fr-FR"/>
        </w:rPr>
        <w:t>s, remanies en divers points et contenait une ceramique jaune et noire en partie ,</w:t>
      </w:r>
      <w:r>
        <w:rPr>
          <w:lang w:val="fr-FR"/>
        </w:rPr>
        <w:t>v</w:t>
      </w:r>
      <w:r w:rsidRPr="00EB44AD">
        <w:rPr>
          <w:lang w:val="fr-FR"/>
        </w:rPr>
        <w:t>erniss</w:t>
      </w:r>
      <w:r>
        <w:rPr>
          <w:lang w:val="fr-FR"/>
        </w:rPr>
        <w:t>é</w:t>
      </w:r>
      <w:r w:rsidRPr="00EB44AD">
        <w:rPr>
          <w:lang w:val="fr-FR"/>
        </w:rPr>
        <w:t>e, quelques boules de plomb, une bou</w:t>
      </w:r>
      <w:r>
        <w:rPr>
          <w:lang w:val="fr-FR"/>
        </w:rPr>
        <w:t>cle de fer, des os et des charb</w:t>
      </w:r>
      <w:r w:rsidRPr="00EB44AD">
        <w:rPr>
          <w:lang w:val="fr-FR"/>
        </w:rPr>
        <w:t>ons rencon</w:t>
      </w:r>
      <w:r>
        <w:rPr>
          <w:lang w:val="fr-FR"/>
        </w:rPr>
        <w:t>t</w:t>
      </w:r>
      <w:r w:rsidRPr="00EB44AD">
        <w:rPr>
          <w:lang w:val="fr-FR"/>
        </w:rPr>
        <w:t xml:space="preserve">res entre </w:t>
      </w:r>
      <w:r>
        <w:rPr>
          <w:lang w:val="fr-FR"/>
        </w:rPr>
        <w:t>l</w:t>
      </w:r>
      <w:r w:rsidRPr="00EB44AD">
        <w:rPr>
          <w:lang w:val="fr-FR"/>
        </w:rPr>
        <w:t>es ·3e et 4e foyers</w:t>
      </w:r>
      <w:r>
        <w:rPr>
          <w:lang w:val="fr-FR"/>
        </w:rPr>
        <w:t xml:space="preserve"> (BIB 187)</w:t>
      </w:r>
    </w:p>
    <w:p w14:paraId="79533A49" w14:textId="77777777" w:rsidR="00C34712" w:rsidRDefault="00C34712" w:rsidP="007107DE">
      <w:pPr>
        <w:jc w:val="both"/>
        <w:rPr>
          <w:lang w:val="fr-FR"/>
        </w:rPr>
      </w:pPr>
    </w:p>
    <w:p w14:paraId="08F004F9" w14:textId="68BA0F7E" w:rsidR="00C34712" w:rsidRDefault="00C34712" w:rsidP="007107DE">
      <w:pPr>
        <w:jc w:val="both"/>
        <w:rPr>
          <w:lang w:val="fr-FR"/>
        </w:rPr>
      </w:pPr>
      <w:r>
        <w:rPr>
          <w:lang w:val="fr-FR"/>
        </w:rPr>
        <w:t xml:space="preserve">Chez </w:t>
      </w:r>
      <w:hyperlink r:id="rId12889" w:anchor="Aut_Louis" w:history="1">
        <w:r w:rsidR="00E24285" w:rsidRPr="00E24285">
          <w:rPr>
            <w:rStyle w:val="Hyperlink"/>
            <w:lang w:val="fr-FR"/>
          </w:rPr>
          <w:t>M. Louis</w:t>
        </w:r>
      </w:hyperlink>
      <w:r w:rsidR="00E24285">
        <w:rPr>
          <w:lang w:val="fr-FR"/>
        </w:rPr>
        <w:t xml:space="preserve"> </w:t>
      </w:r>
      <w:r>
        <w:rPr>
          <w:lang w:val="fr-FR"/>
        </w:rPr>
        <w:t xml:space="preserve">et Ségui. </w:t>
      </w:r>
      <w:r w:rsidRPr="00C34712">
        <w:rPr>
          <w:lang w:val="fr-FR"/>
        </w:rPr>
        <w:t xml:space="preserve">Terre </w:t>
      </w:r>
      <w:r>
        <w:rPr>
          <w:lang w:val="fr-FR"/>
        </w:rPr>
        <w:t>bru</w:t>
      </w:r>
      <w:r w:rsidRPr="00C34712">
        <w:rPr>
          <w:lang w:val="fr-FR"/>
        </w:rPr>
        <w:t xml:space="preserve">ne plus ou moins foncee et </w:t>
      </w:r>
      <w:r>
        <w:rPr>
          <w:lang w:val="fr-FR"/>
        </w:rPr>
        <w:t>moiratre</w:t>
      </w:r>
      <w:r w:rsidRPr="00C34712">
        <w:rPr>
          <w:lang w:val="fr-FR"/>
        </w:rPr>
        <w:t xml:space="preserve">, ou se distinguent des foyers en III. Quelques charbons. Epaisseur, 5 a 10 centimetres. Sterile dans </w:t>
      </w:r>
      <w:r>
        <w:rPr>
          <w:lang w:val="fr-FR"/>
        </w:rPr>
        <w:t>l'ensembe (BIB 187)</w:t>
      </w:r>
      <w:r w:rsidRPr="00C34712">
        <w:rPr>
          <w:lang w:val="fr-FR"/>
        </w:rPr>
        <w:t xml:space="preserve">. </w:t>
      </w:r>
    </w:p>
    <w:p w14:paraId="7AFB8112" w14:textId="77777777" w:rsidR="00C34712" w:rsidRDefault="00C34712" w:rsidP="007107DE">
      <w:pPr>
        <w:jc w:val="both"/>
        <w:rPr>
          <w:lang w:val="fr-FR"/>
        </w:rPr>
      </w:pPr>
    </w:p>
    <w:p w14:paraId="1D938DB9" w14:textId="77777777" w:rsidR="007107DE" w:rsidRDefault="007107DE" w:rsidP="007107DE">
      <w:pPr>
        <w:pStyle w:val="Heading6"/>
      </w:pPr>
      <w:bookmarkStart w:id="5339" w:name="Sit_Ciari_spat_C1_str__c2"/>
      <w:r>
        <w:t>c.2</w:t>
      </w:r>
    </w:p>
    <w:bookmarkEnd w:id="5339"/>
    <w:p w14:paraId="40B0A130" w14:textId="77777777" w:rsidR="00EB44AD" w:rsidRDefault="00EB44AD" w:rsidP="007107DE">
      <w:pPr>
        <w:rPr>
          <w:lang w:val="fr-FR"/>
        </w:rPr>
      </w:pPr>
      <w:r>
        <w:rPr>
          <w:lang w:val="fr-FR"/>
        </w:rPr>
        <w:t>II (BIB 187)</w:t>
      </w:r>
      <w:r w:rsidR="00C34712">
        <w:rPr>
          <w:lang w:val="fr-FR"/>
        </w:rPr>
        <w:t xml:space="preserve"> ≈ C de Louis et Ségui</w:t>
      </w:r>
    </w:p>
    <w:p w14:paraId="53248401" w14:textId="77777777" w:rsidR="00C34712" w:rsidRDefault="00C34712" w:rsidP="007107DE">
      <w:pPr>
        <w:rPr>
          <w:lang w:val="fr-FR"/>
        </w:rPr>
      </w:pPr>
    </w:p>
    <w:p w14:paraId="3AE904D6" w14:textId="39F43DBA" w:rsidR="00EB44AD" w:rsidRDefault="00C34712" w:rsidP="00C34712">
      <w:pPr>
        <w:jc w:val="both"/>
        <w:rPr>
          <w:lang w:val="fr-FR"/>
        </w:rPr>
      </w:pPr>
      <w:r>
        <w:rPr>
          <w:lang w:val="fr-FR"/>
        </w:rPr>
        <w:t xml:space="preserve">Chez </w:t>
      </w:r>
      <w:hyperlink r:id="rId12890" w:anchor="Aut_Conti" w:history="1">
        <w:r w:rsidR="00EC6E67" w:rsidRPr="00EC6E67">
          <w:rPr>
            <w:rStyle w:val="Hyperlink"/>
            <w:lang w:val="fr-FR"/>
          </w:rPr>
          <w:t>C. Conti</w:t>
        </w:r>
      </w:hyperlink>
      <w:r>
        <w:rPr>
          <w:lang w:val="fr-FR"/>
        </w:rPr>
        <w:t xml:space="preserve">. </w:t>
      </w:r>
      <w:r w:rsidR="007107DE" w:rsidRPr="007107DE">
        <w:rPr>
          <w:lang w:val="fr-FR"/>
        </w:rPr>
        <w:t>Epaisse de 11 cm, c'est une couche très charbonneuse où l'on trouve des fragments de poteries engobées, des petits morceaux de fer et de blende, ainsi que de nombreux charbons.</w:t>
      </w:r>
      <w:r w:rsidR="007107DE">
        <w:rPr>
          <w:lang w:val="fr-FR"/>
        </w:rPr>
        <w:t>(BIB 1616)</w:t>
      </w:r>
      <w:r>
        <w:rPr>
          <w:lang w:val="fr-FR"/>
        </w:rPr>
        <w:t xml:space="preserve"> </w:t>
      </w:r>
      <w:r w:rsidR="00EB44AD">
        <w:rPr>
          <w:lang w:val="fr-FR"/>
        </w:rPr>
        <w:t>Un niveau II plus cha</w:t>
      </w:r>
      <w:r w:rsidR="00EB44AD" w:rsidRPr="00EB44AD">
        <w:rPr>
          <w:lang w:val="fr-FR"/>
        </w:rPr>
        <w:t xml:space="preserve">rbonneux, de </w:t>
      </w:r>
      <w:r w:rsidR="00EB44AD">
        <w:rPr>
          <w:lang w:val="fr-FR"/>
        </w:rPr>
        <w:t>la meme epaisseur que le p</w:t>
      </w:r>
      <w:r w:rsidR="00EB44AD" w:rsidRPr="00EB44AD">
        <w:rPr>
          <w:lang w:val="fr-FR"/>
        </w:rPr>
        <w:t xml:space="preserve">recedent contenait de </w:t>
      </w:r>
      <w:r w:rsidR="00EB44AD">
        <w:rPr>
          <w:lang w:val="fr-FR"/>
        </w:rPr>
        <w:t>l</w:t>
      </w:r>
      <w:r w:rsidR="00EB44AD" w:rsidRPr="00EB44AD">
        <w:rPr>
          <w:lang w:val="fr-FR"/>
        </w:rPr>
        <w:t>a potetie engo</w:t>
      </w:r>
      <w:r w:rsidR="00EB44AD">
        <w:rPr>
          <w:lang w:val="fr-FR"/>
        </w:rPr>
        <w:t>bé</w:t>
      </w:r>
      <w:r w:rsidR="00EB44AD" w:rsidRPr="00EB44AD">
        <w:rPr>
          <w:lang w:val="fr-FR"/>
        </w:rPr>
        <w:t>e, de petits morceaux de fer, des os et des charbons</w:t>
      </w:r>
      <w:r w:rsidR="00EB44AD">
        <w:rPr>
          <w:lang w:val="fr-FR"/>
        </w:rPr>
        <w:t xml:space="preserve"> (BIB 187)</w:t>
      </w:r>
    </w:p>
    <w:p w14:paraId="186B63DB" w14:textId="77777777" w:rsidR="00EB44AD" w:rsidRDefault="00EB44AD" w:rsidP="007107DE">
      <w:pPr>
        <w:rPr>
          <w:lang w:val="fr-FR"/>
        </w:rPr>
      </w:pPr>
    </w:p>
    <w:p w14:paraId="6AE2816D" w14:textId="77777777" w:rsidR="00C34712" w:rsidRDefault="00C34712" w:rsidP="007107DE">
      <w:pPr>
        <w:rPr>
          <w:lang w:val="fr-FR"/>
        </w:rPr>
      </w:pPr>
    </w:p>
    <w:p w14:paraId="0E8C2DA2" w14:textId="77777777" w:rsidR="007107DE" w:rsidRDefault="007107DE" w:rsidP="007107DE">
      <w:pPr>
        <w:pStyle w:val="Heading6"/>
      </w:pPr>
      <w:bookmarkStart w:id="5340" w:name="Sit_Ciari_spat_C1_str__c3"/>
      <w:r>
        <w:t>c.3</w:t>
      </w:r>
    </w:p>
    <w:bookmarkEnd w:id="5340"/>
    <w:p w14:paraId="32BF5D38" w14:textId="77777777" w:rsidR="007107DE" w:rsidRDefault="00EB44AD" w:rsidP="007107DE">
      <w:pPr>
        <w:rPr>
          <w:lang w:val="fr-FR"/>
        </w:rPr>
      </w:pPr>
      <w:r>
        <w:rPr>
          <w:lang w:val="fr-FR"/>
        </w:rPr>
        <w:t>III (BIB 187)</w:t>
      </w:r>
    </w:p>
    <w:p w14:paraId="7267FE1D" w14:textId="77777777" w:rsidR="00EB44AD" w:rsidRDefault="00EB44AD" w:rsidP="007107DE">
      <w:pPr>
        <w:rPr>
          <w:lang w:val="fr-FR"/>
        </w:rPr>
      </w:pPr>
    </w:p>
    <w:p w14:paraId="1A8C9766" w14:textId="4DC32697" w:rsidR="007107DE" w:rsidRDefault="00C34712" w:rsidP="007107DE">
      <w:pPr>
        <w:rPr>
          <w:lang w:val="fr-FR"/>
        </w:rPr>
      </w:pPr>
      <w:r>
        <w:rPr>
          <w:lang w:val="fr-FR"/>
        </w:rPr>
        <w:t xml:space="preserve">Chez </w:t>
      </w:r>
      <w:hyperlink r:id="rId12891" w:anchor="Aut_Conti" w:history="1">
        <w:r w:rsidR="00EC6E67" w:rsidRPr="00EC6E67">
          <w:rPr>
            <w:rStyle w:val="Hyperlink"/>
            <w:lang w:val="fr-FR"/>
          </w:rPr>
          <w:t>C. Conti</w:t>
        </w:r>
      </w:hyperlink>
      <w:r>
        <w:rPr>
          <w:lang w:val="fr-FR"/>
        </w:rPr>
        <w:t xml:space="preserve">. </w:t>
      </w:r>
      <w:r w:rsidR="007107DE">
        <w:rPr>
          <w:lang w:val="fr-FR"/>
        </w:rPr>
        <w:t xml:space="preserve">Stérile. </w:t>
      </w:r>
      <w:r w:rsidR="007107DE" w:rsidRPr="007107DE">
        <w:rPr>
          <w:lang w:val="fr-FR"/>
        </w:rPr>
        <w:t>Epaisse de 8 cm, elle est constituée de sables charbonneux ; aucun matériel archéologique n'y a été découvert</w:t>
      </w:r>
      <w:r w:rsidR="007107DE">
        <w:rPr>
          <w:lang w:val="fr-FR"/>
        </w:rPr>
        <w:t>(BIB 1616)</w:t>
      </w:r>
      <w:r w:rsidR="00EB44AD">
        <w:rPr>
          <w:lang w:val="fr-FR"/>
        </w:rPr>
        <w:t xml:space="preserve"> </w:t>
      </w:r>
    </w:p>
    <w:p w14:paraId="1E98D715" w14:textId="77777777" w:rsidR="00EB44AD" w:rsidRDefault="00EB44AD" w:rsidP="007107DE">
      <w:pPr>
        <w:rPr>
          <w:lang w:val="fr-FR"/>
        </w:rPr>
      </w:pPr>
      <w:r>
        <w:rPr>
          <w:lang w:val="fr-FR"/>
        </w:rPr>
        <w:t xml:space="preserve">Un </w:t>
      </w:r>
      <w:r w:rsidRPr="00EB44AD">
        <w:rPr>
          <w:lang w:val="fr-FR"/>
        </w:rPr>
        <w:t xml:space="preserve">niveau III, d'epaisseur maximum de 8 </w:t>
      </w:r>
      <w:r>
        <w:rPr>
          <w:lang w:val="fr-FR"/>
        </w:rPr>
        <w:t>cm</w:t>
      </w:r>
      <w:r w:rsidRPr="00EB44AD">
        <w:rPr>
          <w:lang w:val="fr-FR"/>
        </w:rPr>
        <w:t xml:space="preserve"> e</w:t>
      </w:r>
      <w:r>
        <w:rPr>
          <w:lang w:val="fr-FR"/>
        </w:rPr>
        <w:t>tait compose exclus</w:t>
      </w:r>
      <w:r w:rsidRPr="00EB44AD">
        <w:rPr>
          <w:lang w:val="fr-FR"/>
        </w:rPr>
        <w:t>ivement de sable charbonneux avec absence de materiel archeologique</w:t>
      </w:r>
      <w:r>
        <w:rPr>
          <w:lang w:val="fr-FR"/>
        </w:rPr>
        <w:t xml:space="preserve"> (BIB 187)</w:t>
      </w:r>
    </w:p>
    <w:p w14:paraId="68800EDA" w14:textId="77777777" w:rsidR="00C34712" w:rsidRDefault="00C34712" w:rsidP="007107DE">
      <w:pPr>
        <w:rPr>
          <w:lang w:val="fr-FR"/>
        </w:rPr>
      </w:pPr>
    </w:p>
    <w:p w14:paraId="13C6B350" w14:textId="0DDEA5F6" w:rsidR="00C34712" w:rsidRDefault="00C34712" w:rsidP="00C34712">
      <w:pPr>
        <w:jc w:val="both"/>
        <w:rPr>
          <w:lang w:val="fr-FR"/>
        </w:rPr>
      </w:pPr>
      <w:r>
        <w:rPr>
          <w:lang w:val="fr-FR"/>
        </w:rPr>
        <w:t xml:space="preserve">Chez </w:t>
      </w:r>
      <w:hyperlink r:id="rId12892" w:anchor="Aut_Louis" w:history="1">
        <w:r w:rsidR="00E24285" w:rsidRPr="00E24285">
          <w:rPr>
            <w:rStyle w:val="Hyperlink"/>
            <w:lang w:val="fr-FR"/>
          </w:rPr>
          <w:t>M. Louis</w:t>
        </w:r>
      </w:hyperlink>
      <w:r w:rsidR="00E24285">
        <w:rPr>
          <w:lang w:val="fr-FR"/>
        </w:rPr>
        <w:t xml:space="preserve"> </w:t>
      </w:r>
      <w:r>
        <w:rPr>
          <w:lang w:val="fr-FR"/>
        </w:rPr>
        <w:t xml:space="preserve">et Ségui. </w:t>
      </w:r>
      <w:r w:rsidRPr="00C34712">
        <w:rPr>
          <w:lang w:val="fr-FR"/>
        </w:rPr>
        <w:t xml:space="preserve">Terre de couleur </w:t>
      </w:r>
      <w:r>
        <w:rPr>
          <w:lang w:val="fr-FR"/>
        </w:rPr>
        <w:t>t</w:t>
      </w:r>
      <w:r w:rsidRPr="00C34712">
        <w:rPr>
          <w:lang w:val="fr-FR"/>
        </w:rPr>
        <w:t>abac, tr</w:t>
      </w:r>
      <w:r>
        <w:rPr>
          <w:lang w:val="fr-FR"/>
        </w:rPr>
        <w:t>ès</w:t>
      </w:r>
      <w:r w:rsidRPr="00C34712">
        <w:rPr>
          <w:lang w:val="fr-FR"/>
        </w:rPr>
        <w:t xml:space="preserve"> meuble. Epaisseur de 30 </w:t>
      </w:r>
      <w:r>
        <w:rPr>
          <w:lang w:val="fr-FR"/>
        </w:rPr>
        <w:t>e</w:t>
      </w:r>
      <w:r w:rsidRPr="00C34712">
        <w:rPr>
          <w:lang w:val="fr-FR"/>
        </w:rPr>
        <w:t xml:space="preserve">t 50 </w:t>
      </w:r>
      <w:r>
        <w:rPr>
          <w:lang w:val="fr-FR"/>
        </w:rPr>
        <w:t>cm</w:t>
      </w:r>
      <w:r w:rsidRPr="00C34712">
        <w:rPr>
          <w:lang w:val="fr-FR"/>
        </w:rPr>
        <w:t>. Tr</w:t>
      </w:r>
      <w:r>
        <w:rPr>
          <w:lang w:val="fr-FR"/>
        </w:rPr>
        <w:t>è</w:t>
      </w:r>
      <w:r w:rsidRPr="00C34712">
        <w:rPr>
          <w:lang w:val="fr-FR"/>
        </w:rPr>
        <w:t xml:space="preserve">s pauvre. En II, fragment de mandibule de petit animal, un morceau de </w:t>
      </w:r>
      <w:r>
        <w:rPr>
          <w:lang w:val="fr-FR"/>
        </w:rPr>
        <w:t>calcite</w:t>
      </w:r>
      <w:r w:rsidRPr="00C34712">
        <w:rPr>
          <w:lang w:val="fr-FR"/>
        </w:rPr>
        <w:t xml:space="preserve"> non taill</w:t>
      </w:r>
      <w:r>
        <w:rPr>
          <w:lang w:val="fr-FR"/>
        </w:rPr>
        <w:t>ée</w:t>
      </w:r>
      <w:r w:rsidRPr="00C34712">
        <w:rPr>
          <w:lang w:val="fr-FR"/>
        </w:rPr>
        <w:t xml:space="preserve"> et un fragment de silex gris fonc</w:t>
      </w:r>
      <w:r>
        <w:rPr>
          <w:lang w:val="fr-FR"/>
        </w:rPr>
        <w:t>é</w:t>
      </w:r>
      <w:r w:rsidRPr="00C34712">
        <w:rPr>
          <w:lang w:val="fr-FR"/>
        </w:rPr>
        <w:t xml:space="preserve">, de </w:t>
      </w:r>
      <w:r>
        <w:rPr>
          <w:lang w:val="fr-FR"/>
        </w:rPr>
        <w:t>la forme general</w:t>
      </w:r>
      <w:r w:rsidRPr="00C34712">
        <w:rPr>
          <w:lang w:val="fr-FR"/>
        </w:rPr>
        <w:t>e d'un grat</w:t>
      </w:r>
      <w:r>
        <w:rPr>
          <w:lang w:val="fr-FR"/>
        </w:rPr>
        <w:t>t</w:t>
      </w:r>
      <w:r w:rsidRPr="00C34712">
        <w:rPr>
          <w:lang w:val="fr-FR"/>
        </w:rPr>
        <w:t xml:space="preserve">oir. En III, </w:t>
      </w:r>
      <w:r>
        <w:rPr>
          <w:lang w:val="fr-FR"/>
        </w:rPr>
        <w:t>dans</w:t>
      </w:r>
      <w:r w:rsidRPr="00C34712">
        <w:rPr>
          <w:lang w:val="fr-FR"/>
        </w:rPr>
        <w:t xml:space="preserve"> </w:t>
      </w:r>
      <w:r>
        <w:rPr>
          <w:lang w:val="fr-FR"/>
        </w:rPr>
        <w:t>la partie infer</w:t>
      </w:r>
      <w:r w:rsidRPr="00C34712">
        <w:rPr>
          <w:lang w:val="fr-FR"/>
        </w:rPr>
        <w:t>ieure, un morceau de scorie.</w:t>
      </w:r>
      <w:r>
        <w:rPr>
          <w:lang w:val="fr-FR"/>
        </w:rPr>
        <w:t>(BIB 187)</w:t>
      </w:r>
    </w:p>
    <w:p w14:paraId="48D9D00A" w14:textId="77777777" w:rsidR="007107DE" w:rsidRPr="007107DE" w:rsidRDefault="007107DE" w:rsidP="007107DE">
      <w:pPr>
        <w:pStyle w:val="Heading6"/>
      </w:pPr>
      <w:bookmarkStart w:id="5341" w:name="Sit_Ciari_spat_C1_str__c4"/>
      <w:r>
        <w:t>c.4</w:t>
      </w:r>
    </w:p>
    <w:bookmarkEnd w:id="5341"/>
    <w:p w14:paraId="670EF083" w14:textId="77777777" w:rsidR="00EB44AD" w:rsidRDefault="00EB44AD" w:rsidP="007107DE">
      <w:pPr>
        <w:jc w:val="both"/>
        <w:rPr>
          <w:lang w:val="fr-FR"/>
        </w:rPr>
      </w:pPr>
    </w:p>
    <w:p w14:paraId="432DCC79" w14:textId="73D5BD62" w:rsidR="007107DE" w:rsidRDefault="007107DE" w:rsidP="007107DE">
      <w:pPr>
        <w:jc w:val="both"/>
        <w:rPr>
          <w:lang w:val="fr-FR"/>
        </w:rPr>
      </w:pPr>
      <w:r w:rsidRPr="007107DE">
        <w:rPr>
          <w:lang w:val="fr-FR"/>
        </w:rPr>
        <w:t>Epaisse de 100 cm, c'est une couche très charbonneuse et compacte comprenant plusieurs lentilles de sable jaune. Elle a été divisée en trois sous-ensembles : le haut de la couche (</w:t>
      </w:r>
      <w:hyperlink r:id="rId12893" w:anchor="Sit_Ciari_spat_C1_str__c4_n0_40" w:history="1">
        <w:r w:rsidRPr="007107DE">
          <w:rPr>
            <w:rStyle w:val="Hyperlink"/>
            <w:lang w:val="fr-FR"/>
          </w:rPr>
          <w:t>0-40</w:t>
        </w:r>
      </w:hyperlink>
      <w:r w:rsidRPr="007107DE">
        <w:rPr>
          <w:lang w:val="fr-FR"/>
        </w:rPr>
        <w:t xml:space="preserve"> cm de profondeur), le milieu (</w:t>
      </w:r>
      <w:hyperlink r:id="rId12894" w:anchor="Sit_Ciari_spat_C1_str__c4_n40_70" w:history="1">
        <w:r w:rsidRPr="007107DE">
          <w:rPr>
            <w:rStyle w:val="Hyperlink"/>
            <w:lang w:val="fr-FR"/>
          </w:rPr>
          <w:t>40-70</w:t>
        </w:r>
      </w:hyperlink>
      <w:r w:rsidRPr="007107DE">
        <w:rPr>
          <w:lang w:val="fr-FR"/>
        </w:rPr>
        <w:t xml:space="preserve"> cm) et le bas (</w:t>
      </w:r>
      <w:hyperlink r:id="rId12895" w:anchor="Sit_Ciari_spat_C1_str__c4_n70_95" w:history="1">
        <w:r w:rsidRPr="007107DE">
          <w:rPr>
            <w:rStyle w:val="Hyperlink"/>
            <w:lang w:val="fr-FR"/>
          </w:rPr>
          <w:t>70-95</w:t>
        </w:r>
      </w:hyperlink>
      <w:r w:rsidRPr="007107DE">
        <w:rPr>
          <w:lang w:val="fr-FR"/>
        </w:rPr>
        <w:t xml:space="preserve"> cm). Divers éléments de céramiques, de silex, de cristaux de roche, d'ossements, de scories et de parures, ainsi que des structures de combustion y ont été trouvés. Quelques éléments de dallage ont par ailleurs été découverts dans le haut de cette couche.</w:t>
      </w:r>
      <w:r>
        <w:rPr>
          <w:lang w:val="fr-FR"/>
        </w:rPr>
        <w:t>(BIB 1616)</w:t>
      </w:r>
    </w:p>
    <w:p w14:paraId="4F0A1399" w14:textId="77777777" w:rsidR="007107DE" w:rsidRDefault="007107DE" w:rsidP="00416812">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23"/>
        <w:gridCol w:w="896"/>
        <w:gridCol w:w="1166"/>
      </w:tblGrid>
      <w:tr w:rsidR="007107DE" w:rsidRPr="007107DE" w14:paraId="4375B395" w14:textId="77777777" w:rsidTr="00EB44AD">
        <w:trPr>
          <w:jc w:val="center"/>
        </w:trPr>
        <w:tc>
          <w:tcPr>
            <w:tcW w:w="1519" w:type="dxa"/>
            <w:gridSpan w:val="2"/>
            <w:vAlign w:val="center"/>
          </w:tcPr>
          <w:p w14:paraId="509EC606" w14:textId="3173851C" w:rsidR="007107DE" w:rsidRPr="007107DE" w:rsidRDefault="00000000" w:rsidP="007107DE">
            <w:pPr>
              <w:jc w:val="center"/>
              <w:rPr>
                <w:b/>
              </w:rPr>
            </w:pPr>
            <w:hyperlink r:id="rId12896" w:anchor="Aut_Conti" w:history="1">
              <w:r w:rsidR="00EC6E67" w:rsidRPr="00EC6E67">
                <w:rPr>
                  <w:rStyle w:val="Hyperlink"/>
                  <w:lang w:val="fr-FR"/>
                </w:rPr>
                <w:t>C. Conti</w:t>
              </w:r>
            </w:hyperlink>
          </w:p>
        </w:tc>
        <w:tc>
          <w:tcPr>
            <w:tcW w:w="1166" w:type="dxa"/>
            <w:vAlign w:val="center"/>
          </w:tcPr>
          <w:p w14:paraId="761FAE2A" w14:textId="3FC7B9BE" w:rsidR="007107DE" w:rsidRPr="007107DE" w:rsidRDefault="00000000" w:rsidP="007107DE">
            <w:pPr>
              <w:jc w:val="center"/>
              <w:rPr>
                <w:b/>
              </w:rPr>
            </w:pPr>
            <w:hyperlink r:id="rId12897" w:anchor="Aut_Louis" w:history="1">
              <w:r w:rsidR="00E24285" w:rsidRPr="00E24285">
                <w:rPr>
                  <w:rStyle w:val="Hyperlink"/>
                  <w:lang w:val="fr-FR"/>
                </w:rPr>
                <w:t>M. Louis</w:t>
              </w:r>
            </w:hyperlink>
            <w:r w:rsidR="00E24285">
              <w:rPr>
                <w:lang w:val="fr-FR"/>
              </w:rPr>
              <w:t xml:space="preserve"> </w:t>
            </w:r>
            <w:r w:rsidR="007107DE" w:rsidRPr="007107DE">
              <w:rPr>
                <w:b/>
              </w:rPr>
              <w:t>et</w:t>
            </w:r>
          </w:p>
          <w:p w14:paraId="3869873B" w14:textId="77777777" w:rsidR="007107DE" w:rsidRPr="007107DE" w:rsidRDefault="007107DE" w:rsidP="007107DE">
            <w:pPr>
              <w:jc w:val="center"/>
              <w:rPr>
                <w:b/>
              </w:rPr>
            </w:pPr>
            <w:r w:rsidRPr="007107DE">
              <w:rPr>
                <w:b/>
              </w:rPr>
              <w:lastRenderedPageBreak/>
              <w:t>Ségui</w:t>
            </w:r>
          </w:p>
        </w:tc>
      </w:tr>
      <w:tr w:rsidR="007107DE" w:rsidRPr="007107DE" w14:paraId="4D11970B" w14:textId="77777777" w:rsidTr="00EB44AD">
        <w:trPr>
          <w:jc w:val="center"/>
        </w:trPr>
        <w:tc>
          <w:tcPr>
            <w:tcW w:w="623" w:type="dxa"/>
            <w:vMerge w:val="restart"/>
            <w:vAlign w:val="center"/>
          </w:tcPr>
          <w:p w14:paraId="15772A1B" w14:textId="1913823F" w:rsidR="007107DE" w:rsidRPr="007107DE" w:rsidRDefault="00000000" w:rsidP="00EB44AD">
            <w:pPr>
              <w:jc w:val="center"/>
            </w:pPr>
            <w:hyperlink r:id="rId12898" w:anchor="Sit_Ciari_spat_C1_str__c4" w:history="1">
              <w:r w:rsidR="007107DE" w:rsidRPr="007107DE">
                <w:rPr>
                  <w:rStyle w:val="Hyperlink"/>
                </w:rPr>
                <w:t>c.4</w:t>
              </w:r>
            </w:hyperlink>
          </w:p>
        </w:tc>
        <w:tc>
          <w:tcPr>
            <w:tcW w:w="896" w:type="dxa"/>
            <w:vAlign w:val="center"/>
          </w:tcPr>
          <w:p w14:paraId="17971285" w14:textId="2A3EE64E" w:rsidR="007107DE" w:rsidRPr="007107DE" w:rsidRDefault="00000000" w:rsidP="007107DE">
            <w:hyperlink r:id="rId12899" w:anchor="Sit_Ciari_spat_C1_str__c4_n0_40" w:history="1">
              <w:r w:rsidR="007107DE" w:rsidRPr="007107DE">
                <w:rPr>
                  <w:rStyle w:val="Hyperlink"/>
                </w:rPr>
                <w:t>0-40</w:t>
              </w:r>
            </w:hyperlink>
          </w:p>
        </w:tc>
        <w:tc>
          <w:tcPr>
            <w:tcW w:w="1166" w:type="dxa"/>
            <w:vAlign w:val="center"/>
          </w:tcPr>
          <w:p w14:paraId="19AE4173" w14:textId="77777777" w:rsidR="007107DE" w:rsidRPr="007107DE" w:rsidRDefault="007107DE" w:rsidP="00EB44AD">
            <w:pPr>
              <w:jc w:val="center"/>
            </w:pPr>
            <w:r w:rsidRPr="007107DE">
              <w:t>4-1</w:t>
            </w:r>
          </w:p>
        </w:tc>
      </w:tr>
      <w:tr w:rsidR="007107DE" w:rsidRPr="007107DE" w14:paraId="162F1BE7" w14:textId="77777777" w:rsidTr="00EB44AD">
        <w:trPr>
          <w:jc w:val="center"/>
        </w:trPr>
        <w:tc>
          <w:tcPr>
            <w:tcW w:w="623" w:type="dxa"/>
            <w:vMerge/>
          </w:tcPr>
          <w:p w14:paraId="36DC58AA" w14:textId="77777777" w:rsidR="007107DE" w:rsidRPr="007107DE" w:rsidRDefault="007107DE" w:rsidP="007107DE"/>
        </w:tc>
        <w:tc>
          <w:tcPr>
            <w:tcW w:w="896" w:type="dxa"/>
            <w:shd w:val="clear" w:color="auto" w:fill="auto"/>
            <w:vAlign w:val="center"/>
          </w:tcPr>
          <w:p w14:paraId="3E42392A" w14:textId="1B479E3C" w:rsidR="007107DE" w:rsidRPr="007107DE" w:rsidRDefault="00000000" w:rsidP="007107DE">
            <w:hyperlink r:id="rId12900" w:anchor="Sit_Ciari_spat_C1_str__c4_n40_70" w:history="1">
              <w:r w:rsidR="007107DE" w:rsidRPr="007107DE">
                <w:rPr>
                  <w:rStyle w:val="Hyperlink"/>
                </w:rPr>
                <w:t>40-70</w:t>
              </w:r>
            </w:hyperlink>
          </w:p>
        </w:tc>
        <w:tc>
          <w:tcPr>
            <w:tcW w:w="1166" w:type="dxa"/>
            <w:vAlign w:val="center"/>
          </w:tcPr>
          <w:p w14:paraId="0D97DE12" w14:textId="77777777" w:rsidR="007107DE" w:rsidRPr="007107DE" w:rsidRDefault="007107DE" w:rsidP="00EB44AD">
            <w:pPr>
              <w:jc w:val="center"/>
            </w:pPr>
            <w:r w:rsidRPr="007107DE">
              <w:t>4-2</w:t>
            </w:r>
          </w:p>
        </w:tc>
      </w:tr>
      <w:tr w:rsidR="007107DE" w:rsidRPr="007107DE" w14:paraId="0A451432" w14:textId="77777777" w:rsidTr="00EB44AD">
        <w:trPr>
          <w:jc w:val="center"/>
        </w:trPr>
        <w:tc>
          <w:tcPr>
            <w:tcW w:w="623" w:type="dxa"/>
            <w:vMerge/>
          </w:tcPr>
          <w:p w14:paraId="284E2BB6" w14:textId="77777777" w:rsidR="007107DE" w:rsidRPr="007107DE" w:rsidRDefault="007107DE" w:rsidP="007107DE"/>
        </w:tc>
        <w:tc>
          <w:tcPr>
            <w:tcW w:w="896" w:type="dxa"/>
            <w:shd w:val="clear" w:color="auto" w:fill="auto"/>
            <w:vAlign w:val="center"/>
          </w:tcPr>
          <w:p w14:paraId="59EFA0D5" w14:textId="056C6261" w:rsidR="007107DE" w:rsidRPr="007107DE" w:rsidRDefault="00000000" w:rsidP="007107DE">
            <w:hyperlink r:id="rId12901" w:anchor="Sit_Ciari_spat_C1_str__c4_n70_95" w:history="1">
              <w:r w:rsidR="007107DE" w:rsidRPr="007107DE">
                <w:rPr>
                  <w:rStyle w:val="Hyperlink"/>
                </w:rPr>
                <w:t>70-95</w:t>
              </w:r>
            </w:hyperlink>
          </w:p>
        </w:tc>
        <w:tc>
          <w:tcPr>
            <w:tcW w:w="1166" w:type="dxa"/>
            <w:vAlign w:val="center"/>
          </w:tcPr>
          <w:p w14:paraId="58FA02AA" w14:textId="77777777" w:rsidR="007107DE" w:rsidRPr="007107DE" w:rsidRDefault="007107DE" w:rsidP="00EB44AD">
            <w:pPr>
              <w:jc w:val="center"/>
            </w:pPr>
            <w:r w:rsidRPr="007107DE">
              <w:t>4-3</w:t>
            </w:r>
          </w:p>
        </w:tc>
      </w:tr>
      <w:tr w:rsidR="007107DE" w:rsidRPr="007107DE" w14:paraId="6A170014" w14:textId="77777777" w:rsidTr="00EB44AD">
        <w:trPr>
          <w:jc w:val="center"/>
        </w:trPr>
        <w:tc>
          <w:tcPr>
            <w:tcW w:w="623" w:type="dxa"/>
          </w:tcPr>
          <w:p w14:paraId="17246CE0" w14:textId="77777777" w:rsidR="007107DE" w:rsidRPr="007107DE" w:rsidRDefault="007107DE" w:rsidP="007107DE"/>
        </w:tc>
        <w:tc>
          <w:tcPr>
            <w:tcW w:w="896" w:type="dxa"/>
            <w:shd w:val="clear" w:color="auto" w:fill="auto"/>
            <w:vAlign w:val="center"/>
          </w:tcPr>
          <w:p w14:paraId="6B719561" w14:textId="77777777" w:rsidR="007107DE" w:rsidRPr="007107DE" w:rsidRDefault="007107DE" w:rsidP="007107DE"/>
        </w:tc>
        <w:tc>
          <w:tcPr>
            <w:tcW w:w="1166" w:type="dxa"/>
            <w:vAlign w:val="center"/>
          </w:tcPr>
          <w:p w14:paraId="7F7C996E" w14:textId="77777777" w:rsidR="007107DE" w:rsidRPr="007107DE" w:rsidRDefault="007107DE" w:rsidP="00EB44AD">
            <w:pPr>
              <w:jc w:val="center"/>
            </w:pPr>
            <w:r w:rsidRPr="007107DE">
              <w:t>4-4</w:t>
            </w:r>
          </w:p>
        </w:tc>
      </w:tr>
    </w:tbl>
    <w:p w14:paraId="0F6AE77F" w14:textId="77777777" w:rsidR="007107DE" w:rsidRDefault="007107DE" w:rsidP="00416812">
      <w:pPr>
        <w:rPr>
          <w:lang w:val="fr-FR"/>
        </w:rPr>
      </w:pPr>
    </w:p>
    <w:p w14:paraId="133F99A7" w14:textId="02C96E9F" w:rsidR="007107DE" w:rsidRDefault="00C34712" w:rsidP="00EB44AD">
      <w:pPr>
        <w:jc w:val="both"/>
        <w:rPr>
          <w:lang w:val="fr-FR"/>
        </w:rPr>
      </w:pPr>
      <w:r>
        <w:rPr>
          <w:lang w:val="fr-FR"/>
        </w:rPr>
        <w:t xml:space="preserve">Chez </w:t>
      </w:r>
      <w:hyperlink r:id="rId12902" w:anchor="Aut_Conti" w:history="1">
        <w:r w:rsidR="00EC6E67" w:rsidRPr="00EC6E67">
          <w:rPr>
            <w:rStyle w:val="Hyperlink"/>
            <w:lang w:val="fr-FR"/>
          </w:rPr>
          <w:t>C. Conti</w:t>
        </w:r>
      </w:hyperlink>
      <w:r>
        <w:rPr>
          <w:lang w:val="fr-FR"/>
        </w:rPr>
        <w:t xml:space="preserve">. </w:t>
      </w:r>
      <w:r w:rsidR="00EB44AD">
        <w:rPr>
          <w:lang w:val="fr-FR"/>
        </w:rPr>
        <w:t>U</w:t>
      </w:r>
      <w:r w:rsidR="00EB44AD" w:rsidRPr="00EB44AD">
        <w:rPr>
          <w:lang w:val="fr-FR"/>
        </w:rPr>
        <w:t xml:space="preserve">n </w:t>
      </w:r>
      <w:r w:rsidR="00EB44AD">
        <w:rPr>
          <w:lang w:val="fr-FR"/>
        </w:rPr>
        <w:t>niveau</w:t>
      </w:r>
      <w:r w:rsidR="00EB44AD" w:rsidRPr="00EB44AD">
        <w:rPr>
          <w:lang w:val="fr-FR"/>
        </w:rPr>
        <w:t xml:space="preserve"> IV, trouv</w:t>
      </w:r>
      <w:r w:rsidR="00EB44AD">
        <w:rPr>
          <w:lang w:val="fr-FR"/>
        </w:rPr>
        <w:t>é</w:t>
      </w:r>
      <w:r w:rsidR="00EB44AD" w:rsidRPr="00EB44AD">
        <w:rPr>
          <w:lang w:val="fr-FR"/>
        </w:rPr>
        <w:t xml:space="preserve"> intact, entieremen</w:t>
      </w:r>
      <w:r w:rsidR="00EB44AD">
        <w:rPr>
          <w:lang w:val="fr-FR"/>
        </w:rPr>
        <w:t>t</w:t>
      </w:r>
      <w:r w:rsidR="00EB44AD" w:rsidRPr="00EB44AD">
        <w:rPr>
          <w:lang w:val="fr-FR"/>
        </w:rPr>
        <w:t xml:space="preserve">. charbonneux, </w:t>
      </w:r>
      <w:r w:rsidR="00EB44AD">
        <w:rPr>
          <w:lang w:val="fr-FR"/>
        </w:rPr>
        <w:t>très</w:t>
      </w:r>
      <w:r w:rsidR="00EB44AD" w:rsidRPr="00EB44AD">
        <w:rPr>
          <w:lang w:val="fr-FR"/>
        </w:rPr>
        <w:t xml:space="preserve"> compact, parsem</w:t>
      </w:r>
      <w:r w:rsidR="00EB44AD">
        <w:rPr>
          <w:lang w:val="fr-FR"/>
        </w:rPr>
        <w:t>é</w:t>
      </w:r>
      <w:r w:rsidR="00EB44AD" w:rsidRPr="00EB44AD">
        <w:rPr>
          <w:lang w:val="fr-FR"/>
        </w:rPr>
        <w:t xml:space="preserve"> en surface de min</w:t>
      </w:r>
      <w:r w:rsidR="00EB44AD">
        <w:rPr>
          <w:lang w:val="fr-FR"/>
        </w:rPr>
        <w:t>ces dalles de pierre dont certaines arrondies intent</w:t>
      </w:r>
      <w:r w:rsidR="00EB44AD" w:rsidRPr="00EB44AD">
        <w:rPr>
          <w:lang w:val="fr-FR"/>
        </w:rPr>
        <w:t xml:space="preserve">ionnellement, d'un </w:t>
      </w:r>
      <w:r w:rsidR="00EB44AD">
        <w:rPr>
          <w:lang w:val="fr-FR"/>
        </w:rPr>
        <w:t xml:space="preserve">diamètre </w:t>
      </w:r>
      <w:r w:rsidR="00EB44AD" w:rsidRPr="00EB44AD">
        <w:rPr>
          <w:lang w:val="fr-FR"/>
        </w:rPr>
        <w:t xml:space="preserve">de '15 a 30 </w:t>
      </w:r>
      <w:r w:rsidR="00EB44AD">
        <w:rPr>
          <w:lang w:val="fr-FR"/>
        </w:rPr>
        <w:t>cm</w:t>
      </w:r>
      <w:r w:rsidR="00EB44AD" w:rsidRPr="00EB44AD">
        <w:rPr>
          <w:lang w:val="fr-FR"/>
        </w:rPr>
        <w:t xml:space="preserve">; </w:t>
      </w:r>
      <w:r w:rsidR="00EB44AD">
        <w:rPr>
          <w:lang w:val="fr-FR"/>
        </w:rPr>
        <w:t>cette</w:t>
      </w:r>
      <w:r w:rsidR="00EB44AD" w:rsidRPr="00EB44AD">
        <w:rPr>
          <w:lang w:val="fr-FR"/>
        </w:rPr>
        <w:t xml:space="preserve"> espece de pavement a </w:t>
      </w:r>
      <w:r w:rsidR="00EB44AD">
        <w:rPr>
          <w:lang w:val="fr-FR"/>
        </w:rPr>
        <w:t>été r</w:t>
      </w:r>
      <w:r w:rsidR="00EB44AD" w:rsidRPr="00EB44AD">
        <w:rPr>
          <w:lang w:val="fr-FR"/>
        </w:rPr>
        <w:t>etrouve a plusieurs reprises dans les 2/3 superieurs de ce niveau. surtout autour de nombreux foyers adoss</w:t>
      </w:r>
      <w:r w:rsidR="00EB44AD">
        <w:rPr>
          <w:lang w:val="fr-FR"/>
        </w:rPr>
        <w:t>é</w:t>
      </w:r>
      <w:r w:rsidR="00EB44AD" w:rsidRPr="00EB44AD">
        <w:rPr>
          <w:lang w:val="fr-FR"/>
        </w:rPr>
        <w:t xml:space="preserve">s </w:t>
      </w:r>
      <w:r w:rsidR="00EB44AD">
        <w:rPr>
          <w:lang w:val="fr-FR"/>
        </w:rPr>
        <w:t>à la</w:t>
      </w:r>
      <w:r w:rsidR="00EB44AD" w:rsidRPr="00EB44AD">
        <w:rPr>
          <w:lang w:val="fr-FR"/>
        </w:rPr>
        <w:t xml:space="preserve"> paroi. L'</w:t>
      </w:r>
      <w:r w:rsidR="00EB44AD">
        <w:rPr>
          <w:lang w:val="fr-FR"/>
        </w:rPr>
        <w:t>épa</w:t>
      </w:r>
      <w:r w:rsidR="00EB44AD" w:rsidRPr="00EB44AD">
        <w:rPr>
          <w:lang w:val="fr-FR"/>
        </w:rPr>
        <w:t xml:space="preserve">isseur maximum de ce niveau </w:t>
      </w:r>
      <w:r w:rsidR="00EB44AD">
        <w:rPr>
          <w:lang w:val="fr-FR"/>
        </w:rPr>
        <w:t>é</w:t>
      </w:r>
      <w:r w:rsidR="00EB44AD" w:rsidRPr="00EB44AD">
        <w:rPr>
          <w:lang w:val="fr-FR"/>
        </w:rPr>
        <w:t xml:space="preserve">lait au </w:t>
      </w:r>
      <w:r w:rsidR="00EB44AD">
        <w:rPr>
          <w:lang w:val="fr-FR"/>
        </w:rPr>
        <w:t>6e</w:t>
      </w:r>
      <w:r w:rsidR="00EB44AD" w:rsidRPr="00EB44AD">
        <w:rPr>
          <w:lang w:val="fr-FR"/>
        </w:rPr>
        <w:t xml:space="preserve"> </w:t>
      </w:r>
      <w:r w:rsidR="00EB44AD">
        <w:rPr>
          <w:lang w:val="fr-FR"/>
        </w:rPr>
        <w:t xml:space="preserve">m </w:t>
      </w:r>
      <w:r w:rsidR="00EB44AD" w:rsidRPr="00EB44AD">
        <w:rPr>
          <w:lang w:val="fr-FR"/>
        </w:rPr>
        <w:t xml:space="preserve"> de </w:t>
      </w:r>
      <w:r w:rsidR="00EB44AD">
        <w:rPr>
          <w:lang w:val="fr-FR"/>
        </w:rPr>
        <w:t>95</w:t>
      </w:r>
      <w:r w:rsidR="00EB44AD" w:rsidRPr="00EB44AD">
        <w:rPr>
          <w:lang w:val="fr-FR"/>
        </w:rPr>
        <w:t xml:space="preserve"> </w:t>
      </w:r>
      <w:r w:rsidR="00EB44AD">
        <w:rPr>
          <w:lang w:val="fr-FR"/>
        </w:rPr>
        <w:t>cm</w:t>
      </w:r>
      <w:r w:rsidR="00EB44AD" w:rsidRPr="00EB44AD">
        <w:rPr>
          <w:lang w:val="fr-FR"/>
        </w:rPr>
        <w:t>:</w:t>
      </w:r>
      <w:r w:rsidR="00EB44AD">
        <w:rPr>
          <w:lang w:val="fr-FR"/>
        </w:rPr>
        <w:t xml:space="preserve"> il était composé d'une alternance de chabon, de cendre, de plaques de p</w:t>
      </w:r>
      <w:r w:rsidR="00EB44AD" w:rsidRPr="00EB44AD">
        <w:rPr>
          <w:lang w:val="fr-FR"/>
        </w:rPr>
        <w:t>ierre, de len</w:t>
      </w:r>
      <w:r w:rsidR="00EB44AD">
        <w:rPr>
          <w:lang w:val="fr-FR"/>
        </w:rPr>
        <w:t>t</w:t>
      </w:r>
      <w:r w:rsidR="00EB44AD" w:rsidRPr="00EB44AD">
        <w:rPr>
          <w:lang w:val="fr-FR"/>
        </w:rPr>
        <w:t xml:space="preserve">illes de sable jaune </w:t>
      </w:r>
      <w:r w:rsidR="00EB44AD">
        <w:rPr>
          <w:lang w:val="fr-FR"/>
        </w:rPr>
        <w:t>et de boues venant de l'extérieur. Dans sa partie super</w:t>
      </w:r>
      <w:r w:rsidR="00EB44AD" w:rsidRPr="00EB44AD">
        <w:rPr>
          <w:lang w:val="fr-FR"/>
        </w:rPr>
        <w:t>ieur</w:t>
      </w:r>
      <w:r w:rsidR="00EB44AD">
        <w:rPr>
          <w:lang w:val="fr-FR"/>
        </w:rPr>
        <w:t>e</w:t>
      </w:r>
      <w:r w:rsidR="00EB44AD" w:rsidRPr="00EB44AD">
        <w:rPr>
          <w:lang w:val="fr-FR"/>
        </w:rPr>
        <w:t xml:space="preserve"> il contcnait en abondance des os el des charbons, </w:t>
      </w:r>
      <w:r w:rsidR="00EB44AD">
        <w:rPr>
          <w:lang w:val="fr-FR"/>
        </w:rPr>
        <w:t>de la poterie ansée polie</w:t>
      </w:r>
      <w:r w:rsidR="00EB44AD" w:rsidRPr="00EB44AD">
        <w:rPr>
          <w:lang w:val="fr-FR"/>
        </w:rPr>
        <w:t xml:space="preserve"> au lissoir, un fourneau de </w:t>
      </w:r>
      <w:r w:rsidR="00EB44AD">
        <w:rPr>
          <w:lang w:val="fr-FR"/>
        </w:rPr>
        <w:t xml:space="preserve">fonderie </w:t>
      </w:r>
      <w:r w:rsidR="00EB44AD" w:rsidRPr="00EB44AD">
        <w:rPr>
          <w:lang w:val="fr-FR"/>
        </w:rPr>
        <w:t xml:space="preserve"> </w:t>
      </w:r>
      <w:r w:rsidR="00EB44AD">
        <w:rPr>
          <w:lang w:val="fr-FR"/>
        </w:rPr>
        <w:t xml:space="preserve">avec une chambre de tirage rudimenlaire faite </w:t>
      </w:r>
      <w:r w:rsidR="00EB44AD" w:rsidRPr="00EB44AD">
        <w:rPr>
          <w:lang w:val="fr-FR"/>
        </w:rPr>
        <w:t>de dalles de pierres, des fragments de creuse</w:t>
      </w:r>
      <w:r w:rsidR="00EB44AD">
        <w:rPr>
          <w:lang w:val="fr-FR"/>
        </w:rPr>
        <w:t xml:space="preserve">t, de métaux fondus de petits morceaux de </w:t>
      </w:r>
      <w:hyperlink r:id="rId12903" w:anchor="Sit_Cuivre" w:history="1">
        <w:r w:rsidR="009A36BA" w:rsidRPr="009A36BA">
          <w:rPr>
            <w:rStyle w:val="Hyperlink"/>
            <w:lang w:val="fr-FR"/>
          </w:rPr>
          <w:t>cuivre</w:t>
        </w:r>
      </w:hyperlink>
      <w:r w:rsidR="00EB44AD">
        <w:rPr>
          <w:lang w:val="fr-FR"/>
        </w:rPr>
        <w:t>, de bronze de blende et de fer</w:t>
      </w:r>
      <w:r w:rsidR="00EB44AD" w:rsidRPr="00EB44AD">
        <w:rPr>
          <w:lang w:val="fr-FR"/>
        </w:rPr>
        <w:t xml:space="preserve">, </w:t>
      </w:r>
      <w:r w:rsidR="00EB44AD">
        <w:rPr>
          <w:lang w:val="fr-FR"/>
        </w:rPr>
        <w:t>de petites plaques de cuivre et peut-être de petits anneaux</w:t>
      </w:r>
      <w:r w:rsidR="00EB44AD" w:rsidRPr="00EB44AD">
        <w:rPr>
          <w:lang w:val="fr-FR"/>
        </w:rPr>
        <w:t xml:space="preserve">,. Dans cetle partie, une </w:t>
      </w:r>
      <w:r w:rsidR="00EB44AD">
        <w:rPr>
          <w:lang w:val="fr-FR"/>
        </w:rPr>
        <w:t>céramique</w:t>
      </w:r>
      <w:r w:rsidR="00EB44AD" w:rsidRPr="00EB44AD">
        <w:rPr>
          <w:lang w:val="fr-FR"/>
        </w:rPr>
        <w:t xml:space="preserve"> </w:t>
      </w:r>
      <w:r w:rsidR="00EB44AD">
        <w:rPr>
          <w:lang w:val="fr-FR"/>
        </w:rPr>
        <w:t>avec</w:t>
      </w:r>
      <w:r w:rsidR="00EB44AD" w:rsidRPr="00EB44AD">
        <w:rPr>
          <w:lang w:val="fr-FR"/>
        </w:rPr>
        <w:t xml:space="preserve"> d</w:t>
      </w:r>
      <w:r w:rsidR="00EB44AD">
        <w:rPr>
          <w:lang w:val="fr-FR"/>
        </w:rPr>
        <w:t>é</w:t>
      </w:r>
      <w:r w:rsidR="00EB44AD" w:rsidRPr="00EB44AD">
        <w:rPr>
          <w:lang w:val="fr-FR"/>
        </w:rPr>
        <w:t>graissan</w:t>
      </w:r>
      <w:r w:rsidR="00EB44AD">
        <w:rPr>
          <w:lang w:val="fr-FR"/>
        </w:rPr>
        <w:t>t</w:t>
      </w:r>
      <w:r w:rsidR="00EB44AD" w:rsidRPr="00EB44AD">
        <w:rPr>
          <w:lang w:val="fr-FR"/>
        </w:rPr>
        <w:t xml:space="preserve"> de sable quar</w:t>
      </w:r>
      <w:r w:rsidR="00EB44AD">
        <w:rPr>
          <w:lang w:val="fr-FR"/>
        </w:rPr>
        <w:t>t</w:t>
      </w:r>
      <w:r w:rsidR="00EB44AD" w:rsidRPr="00EB44AD">
        <w:rPr>
          <w:lang w:val="fr-FR"/>
        </w:rPr>
        <w:t xml:space="preserve">zeux, </w:t>
      </w:r>
      <w:r w:rsidR="00EB44AD">
        <w:rPr>
          <w:lang w:val="fr-FR"/>
        </w:rPr>
        <w:t>faite à la</w:t>
      </w:r>
      <w:r w:rsidR="00EB44AD" w:rsidRPr="00EB44AD">
        <w:rPr>
          <w:lang w:val="fr-FR"/>
        </w:rPr>
        <w:t xml:space="preserve"> main </w:t>
      </w:r>
      <w:r w:rsidR="00EB44AD">
        <w:rPr>
          <w:lang w:val="fr-FR"/>
        </w:rPr>
        <w:t>et décorée</w:t>
      </w:r>
      <w:r w:rsidR="00EB44AD" w:rsidRPr="00EB44AD">
        <w:rPr>
          <w:lang w:val="fr-FR"/>
        </w:rPr>
        <w:t xml:space="preserve"> d' impressio</w:t>
      </w:r>
      <w:r w:rsidR="00EB44AD">
        <w:rPr>
          <w:lang w:val="fr-FR"/>
        </w:rPr>
        <w:t>ns a cru sur</w:t>
      </w:r>
      <w:r w:rsidR="00EB44AD" w:rsidRPr="00EB44AD">
        <w:rPr>
          <w:lang w:val="fr-FR"/>
        </w:rPr>
        <w:t xml:space="preserve">· les anses et sur les </w:t>
      </w:r>
      <w:r w:rsidR="00EB44AD">
        <w:rPr>
          <w:lang w:val="fr-FR"/>
        </w:rPr>
        <w:t>bords</w:t>
      </w:r>
      <w:r w:rsidR="00EB44AD" w:rsidRPr="00EB44AD">
        <w:rPr>
          <w:lang w:val="fr-FR"/>
        </w:rPr>
        <w:t xml:space="preserve">. Parmi les os </w:t>
      </w:r>
      <w:r w:rsidR="00EB44AD">
        <w:rPr>
          <w:lang w:val="fr-FR"/>
        </w:rPr>
        <w:t>d</w:t>
      </w:r>
      <w:r w:rsidR="00EB44AD" w:rsidRPr="00EB44AD">
        <w:rPr>
          <w:lang w:val="fr-FR"/>
        </w:rPr>
        <w:t>'animaux domesliqu</w:t>
      </w:r>
      <w:r w:rsidR="00EB44AD">
        <w:rPr>
          <w:lang w:val="fr-FR"/>
        </w:rPr>
        <w:t>e</w:t>
      </w:r>
      <w:r w:rsidR="00EB44AD" w:rsidRPr="00EB44AD">
        <w:rPr>
          <w:lang w:val="fr-FR"/>
        </w:rPr>
        <w:t>s on</w:t>
      </w:r>
      <w:r w:rsidR="00EB44AD">
        <w:rPr>
          <w:lang w:val="fr-FR"/>
        </w:rPr>
        <w:t>t</w:t>
      </w:r>
      <w:r w:rsidR="00EB44AD" w:rsidRPr="00EB44AD">
        <w:rPr>
          <w:lang w:val="fr-FR"/>
        </w:rPr>
        <w:t xml:space="preserve"> </w:t>
      </w:r>
      <w:r w:rsidR="00EB44AD">
        <w:rPr>
          <w:lang w:val="fr-FR"/>
        </w:rPr>
        <w:t>été trouvé des outils de s</w:t>
      </w:r>
      <w:r w:rsidR="00EB44AD" w:rsidRPr="00EB44AD">
        <w:rPr>
          <w:lang w:val="fr-FR"/>
        </w:rPr>
        <w:t xml:space="preserve">ilex el de </w:t>
      </w:r>
      <w:r w:rsidR="00EB44AD">
        <w:rPr>
          <w:lang w:val="fr-FR"/>
        </w:rPr>
        <w:t>quartz</w:t>
      </w:r>
      <w:r w:rsidR="00EB44AD" w:rsidRPr="00EB44AD">
        <w:rPr>
          <w:lang w:val="fr-FR"/>
        </w:rPr>
        <w:t xml:space="preserve"> avec retouches d'ulilisalion, des elements </w:t>
      </w:r>
      <w:r w:rsidR="00EB44AD">
        <w:rPr>
          <w:lang w:val="fr-FR"/>
        </w:rPr>
        <w:t>cylindriques perforés d'argilo-</w:t>
      </w:r>
      <w:r w:rsidR="00EB44AD" w:rsidRPr="00EB44AD">
        <w:rPr>
          <w:lang w:val="fr-FR"/>
        </w:rPr>
        <w:t>schiste (</w:t>
      </w:r>
      <w:r w:rsidR="00EB44AD">
        <w:rPr>
          <w:lang w:val="fr-FR"/>
        </w:rPr>
        <w:t>royaïte</w:t>
      </w:r>
      <w:r w:rsidR="00EB44AD" w:rsidRPr="00EB44AD">
        <w:rPr>
          <w:lang w:val="fr-FR"/>
        </w:rPr>
        <w:t xml:space="preserve">), </w:t>
      </w:r>
      <w:r w:rsidR="00EB44AD">
        <w:rPr>
          <w:lang w:val="fr-FR"/>
        </w:rPr>
        <w:t xml:space="preserve">évidemment </w:t>
      </w:r>
      <w:r w:rsidR="00EB44AD" w:rsidRPr="00EB44AD">
        <w:rPr>
          <w:lang w:val="fr-FR"/>
        </w:rPr>
        <w:t>des perl</w:t>
      </w:r>
      <w:r w:rsidR="00EB44AD">
        <w:rPr>
          <w:lang w:val="fr-FR"/>
        </w:rPr>
        <w:t>es de coll</w:t>
      </w:r>
      <w:r w:rsidR="00EB44AD" w:rsidRPr="00EB44AD">
        <w:rPr>
          <w:lang w:val="fr-FR"/>
        </w:rPr>
        <w:t>iers e</w:t>
      </w:r>
      <w:r w:rsidR="00EB44AD">
        <w:rPr>
          <w:lang w:val="fr-FR"/>
        </w:rPr>
        <w:t>t des petit</w:t>
      </w:r>
      <w:r w:rsidR="00EB44AD" w:rsidRPr="00EB44AD">
        <w:rPr>
          <w:lang w:val="fr-FR"/>
        </w:rPr>
        <w:t xml:space="preserve">s </w:t>
      </w:r>
      <w:r w:rsidR="00EB44AD">
        <w:rPr>
          <w:lang w:val="fr-FR"/>
        </w:rPr>
        <w:t>cailloux</w:t>
      </w:r>
      <w:r w:rsidR="00EB44AD" w:rsidRPr="00EB44AD">
        <w:rPr>
          <w:lang w:val="fr-FR"/>
        </w:rPr>
        <w:t xml:space="preserve"> arron</w:t>
      </w:r>
      <w:r w:rsidR="00EB44AD">
        <w:rPr>
          <w:lang w:val="fr-FR"/>
        </w:rPr>
        <w:t>dis</w:t>
      </w:r>
      <w:r w:rsidR="00EB44AD" w:rsidRPr="00EB44AD">
        <w:rPr>
          <w:lang w:val="fr-FR"/>
        </w:rPr>
        <w:t xml:space="preserve"> avec deux p</w:t>
      </w:r>
      <w:r w:rsidR="00EB44AD">
        <w:rPr>
          <w:lang w:val="fr-FR"/>
        </w:rPr>
        <w:t>etits</w:t>
      </w:r>
      <w:r w:rsidR="00EB44AD" w:rsidRPr="00EB44AD">
        <w:rPr>
          <w:lang w:val="fr-FR"/>
        </w:rPr>
        <w:t xml:space="preserve"> </w:t>
      </w:r>
      <w:r w:rsidR="00EB44AD">
        <w:rPr>
          <w:lang w:val="fr-FR"/>
        </w:rPr>
        <w:t>trous</w:t>
      </w:r>
      <w:r w:rsidR="00EB44AD" w:rsidRPr="00EB44AD">
        <w:rPr>
          <w:lang w:val="fr-FR"/>
        </w:rPr>
        <w:t xml:space="preserve"> (figuran</w:t>
      </w:r>
      <w:r w:rsidR="00EB44AD">
        <w:rPr>
          <w:lang w:val="fr-FR"/>
        </w:rPr>
        <w:t>t</w:t>
      </w:r>
      <w:r w:rsidR="00EB44AD" w:rsidRPr="00EB44AD">
        <w:rPr>
          <w:lang w:val="fr-FR"/>
        </w:rPr>
        <w:t xml:space="preserve"> </w:t>
      </w:r>
      <w:r w:rsidR="00EB44AD">
        <w:rPr>
          <w:lang w:val="fr-FR"/>
        </w:rPr>
        <w:t>peut-être des yeux</w:t>
      </w:r>
      <w:r w:rsidR="00EB44AD" w:rsidRPr="00EB44AD">
        <w:rPr>
          <w:lang w:val="fr-FR"/>
        </w:rPr>
        <w:t xml:space="preserve">) et </w:t>
      </w:r>
      <w:r w:rsidR="00EB44AD">
        <w:rPr>
          <w:lang w:val="fr-FR"/>
        </w:rPr>
        <w:t>trous</w:t>
      </w:r>
      <w:r w:rsidR="00EB44AD" w:rsidRPr="00EB44AD">
        <w:rPr>
          <w:lang w:val="fr-FR"/>
        </w:rPr>
        <w:t xml:space="preserve"> de suspension (pcndenlif ?) . Dans </w:t>
      </w:r>
      <w:r w:rsidR="00EB44AD">
        <w:rPr>
          <w:lang w:val="fr-FR"/>
        </w:rPr>
        <w:t>l</w:t>
      </w:r>
      <w:r w:rsidR="00EB44AD" w:rsidRPr="00EB44AD">
        <w:rPr>
          <w:lang w:val="fr-FR"/>
        </w:rPr>
        <w:t xml:space="preserve">a partie inferieure de </w:t>
      </w:r>
      <w:r w:rsidR="00EB44AD">
        <w:rPr>
          <w:lang w:val="fr-FR"/>
        </w:rPr>
        <w:t>ce niveau</w:t>
      </w:r>
      <w:r w:rsidR="00EB44AD" w:rsidRPr="00EB44AD">
        <w:rPr>
          <w:lang w:val="fr-FR"/>
        </w:rPr>
        <w:t xml:space="preserve">, </w:t>
      </w:r>
      <w:r w:rsidR="00EB44AD">
        <w:rPr>
          <w:lang w:val="fr-FR"/>
        </w:rPr>
        <w:t>la céramique reste</w:t>
      </w:r>
      <w:r w:rsidR="00EB44AD" w:rsidRPr="00EB44AD">
        <w:rPr>
          <w:lang w:val="fr-FR"/>
        </w:rPr>
        <w:t xml:space="preserve"> enco</w:t>
      </w:r>
      <w:r w:rsidR="00EB44AD">
        <w:rPr>
          <w:lang w:val="fr-FR"/>
        </w:rPr>
        <w:t>re</w:t>
      </w:r>
      <w:r w:rsidR="00EB44AD" w:rsidRPr="00EB44AD">
        <w:rPr>
          <w:lang w:val="fr-FR"/>
        </w:rPr>
        <w:t xml:space="preserve"> plus rouge e</w:t>
      </w:r>
      <w:r w:rsidR="00EB44AD">
        <w:rPr>
          <w:lang w:val="fr-FR"/>
        </w:rPr>
        <w:t>t</w:t>
      </w:r>
      <w:r w:rsidR="00EB44AD" w:rsidRPr="00EB44AD">
        <w:rPr>
          <w:lang w:val="fr-FR"/>
        </w:rPr>
        <w:t xml:space="preserve"> plus rare. En plus </w:t>
      </w:r>
      <w:r w:rsidR="00EB44AD">
        <w:rPr>
          <w:lang w:val="fr-FR"/>
        </w:rPr>
        <w:t>grand nombre</w:t>
      </w:r>
      <w:r w:rsidR="00EB44AD" w:rsidRPr="00EB44AD">
        <w:rPr>
          <w:lang w:val="fr-FR"/>
        </w:rPr>
        <w:t xml:space="preserve"> apparaissen</w:t>
      </w:r>
      <w:r w:rsidR="00EB44AD">
        <w:rPr>
          <w:lang w:val="fr-FR"/>
        </w:rPr>
        <w:t>t</w:t>
      </w:r>
      <w:r w:rsidR="00EB44AD" w:rsidRPr="00EB44AD">
        <w:rPr>
          <w:lang w:val="fr-FR"/>
        </w:rPr>
        <w:t xml:space="preserve"> les </w:t>
      </w:r>
      <w:r w:rsidR="00EB44AD">
        <w:rPr>
          <w:lang w:val="fr-FR"/>
        </w:rPr>
        <w:t>instruments</w:t>
      </w:r>
      <w:r w:rsidR="00EB44AD" w:rsidRPr="00EB44AD">
        <w:rPr>
          <w:lang w:val="fr-FR"/>
        </w:rPr>
        <w:t xml:space="preserve"> </w:t>
      </w:r>
      <w:r w:rsidR="00EB44AD">
        <w:rPr>
          <w:lang w:val="fr-FR"/>
        </w:rPr>
        <w:t>lilhiques de type "aurignacien" : lamelles, poinfes de fl</w:t>
      </w:r>
      <w:r w:rsidR="00EB44AD" w:rsidRPr="00EB44AD">
        <w:rPr>
          <w:lang w:val="fr-FR"/>
        </w:rPr>
        <w:t xml:space="preserve">eches, </w:t>
      </w:r>
      <w:r w:rsidR="00EB44AD">
        <w:rPr>
          <w:lang w:val="fr-FR"/>
        </w:rPr>
        <w:t>lissoirs</w:t>
      </w:r>
      <w:r w:rsidR="00EB44AD" w:rsidRPr="00EB44AD">
        <w:rPr>
          <w:lang w:val="fr-FR"/>
        </w:rPr>
        <w:t>, u</w:t>
      </w:r>
      <w:r w:rsidR="00EB44AD">
        <w:rPr>
          <w:lang w:val="fr-FR"/>
        </w:rPr>
        <w:t>n</w:t>
      </w:r>
      <w:r w:rsidR="00EB44AD" w:rsidRPr="00EB44AD">
        <w:rPr>
          <w:lang w:val="fr-FR"/>
        </w:rPr>
        <w:t xml:space="preserve"> poin</w:t>
      </w:r>
      <w:r w:rsidR="00EB44AD">
        <w:rPr>
          <w:lang w:val="fr-FR"/>
        </w:rPr>
        <w:t>ç</w:t>
      </w:r>
      <w:r w:rsidR="00EB44AD" w:rsidRPr="00EB44AD">
        <w:rPr>
          <w:lang w:val="fr-FR"/>
        </w:rPr>
        <w:t>on e</w:t>
      </w:r>
      <w:r w:rsidR="00EB44AD">
        <w:rPr>
          <w:lang w:val="fr-FR"/>
        </w:rPr>
        <w:t>t</w:t>
      </w:r>
      <w:r w:rsidR="00EB44AD" w:rsidRPr="00EB44AD">
        <w:rPr>
          <w:lang w:val="fr-FR"/>
        </w:rPr>
        <w:t xml:space="preserve"> une </w:t>
      </w:r>
      <w:r w:rsidR="00EB44AD">
        <w:rPr>
          <w:lang w:val="fr-FR"/>
        </w:rPr>
        <w:t>pointe de fl</w:t>
      </w:r>
      <w:r w:rsidR="00EB44AD" w:rsidRPr="00EB44AD">
        <w:rPr>
          <w:lang w:val="fr-FR"/>
        </w:rPr>
        <w:t>eche en</w:t>
      </w:r>
      <w:r w:rsidR="00EB44AD">
        <w:rPr>
          <w:lang w:val="fr-FR"/>
        </w:rPr>
        <w:t xml:space="preserve"> </w:t>
      </w:r>
      <w:r w:rsidR="00EB44AD" w:rsidRPr="00EB44AD">
        <w:rPr>
          <w:lang w:val="fr-FR"/>
        </w:rPr>
        <w:t xml:space="preserve">os. Dans les charbons il a </w:t>
      </w:r>
      <w:r w:rsidR="00EB44AD">
        <w:rPr>
          <w:lang w:val="fr-FR"/>
        </w:rPr>
        <w:t>été</w:t>
      </w:r>
      <w:r w:rsidR="00EB44AD" w:rsidRPr="00EB44AD">
        <w:rPr>
          <w:lang w:val="fr-FR"/>
        </w:rPr>
        <w:t xml:space="preserve"> not</w:t>
      </w:r>
      <w:r w:rsidR="00EB44AD">
        <w:rPr>
          <w:lang w:val="fr-FR"/>
        </w:rPr>
        <w:t>é</w:t>
      </w:r>
      <w:r w:rsidR="00EB44AD" w:rsidRPr="00EB44AD">
        <w:rPr>
          <w:lang w:val="fr-FR"/>
        </w:rPr>
        <w:t xml:space="preserve"> que les ann</w:t>
      </w:r>
      <w:r w:rsidR="00EB44AD">
        <w:rPr>
          <w:lang w:val="fr-FR"/>
        </w:rPr>
        <w:t>eaux du bois ava</w:t>
      </w:r>
      <w:r w:rsidR="00EB44AD" w:rsidRPr="00EB44AD">
        <w:rPr>
          <w:lang w:val="fr-FR"/>
        </w:rPr>
        <w:t xml:space="preserve">ient une plus grande epaisseur que ceux: </w:t>
      </w:r>
      <w:r w:rsidR="00EB44AD">
        <w:rPr>
          <w:lang w:val="fr-FR"/>
        </w:rPr>
        <w:t>trouvés en surface, ce qu</w:t>
      </w:r>
      <w:r w:rsidR="00EB44AD" w:rsidRPr="00EB44AD">
        <w:rPr>
          <w:lang w:val="fr-FR"/>
        </w:rPr>
        <w:t xml:space="preserve">i dcmontre </w:t>
      </w:r>
      <w:r w:rsidR="00EB44AD">
        <w:rPr>
          <w:lang w:val="fr-FR"/>
        </w:rPr>
        <w:t>qu'à cette epoque la depress</w:t>
      </w:r>
      <w:r w:rsidR="00EB44AD" w:rsidRPr="00EB44AD">
        <w:rPr>
          <w:lang w:val="fr-FR"/>
        </w:rPr>
        <w:t xml:space="preserve">ion des </w:t>
      </w:r>
      <w:r w:rsidR="00EB44AD">
        <w:rPr>
          <w:lang w:val="fr-FR"/>
        </w:rPr>
        <w:t>Merveilles</w:t>
      </w:r>
      <w:r w:rsidR="00EB44AD" w:rsidRPr="00EB44AD">
        <w:rPr>
          <w:lang w:val="fr-FR"/>
        </w:rPr>
        <w:t xml:space="preserve"> </w:t>
      </w:r>
      <w:r w:rsidR="00EB44AD">
        <w:rPr>
          <w:lang w:val="fr-FR"/>
        </w:rPr>
        <w:t xml:space="preserve">était encore boisée </w:t>
      </w:r>
      <w:r w:rsidR="00EB44AD" w:rsidRPr="00EB44AD">
        <w:rPr>
          <w:lang w:val="fr-FR"/>
        </w:rPr>
        <w:t xml:space="preserve">au moins comme </w:t>
      </w:r>
      <w:r w:rsidR="00EB44AD">
        <w:rPr>
          <w:lang w:val="fr-FR"/>
        </w:rPr>
        <w:t>le</w:t>
      </w:r>
      <w:r w:rsidR="00EB44AD" w:rsidRPr="00EB44AD">
        <w:rPr>
          <w:lang w:val="fr-FR"/>
        </w:rPr>
        <w:t xml:space="preserve"> sont encore </w:t>
      </w:r>
      <w:r w:rsidR="00EB44AD">
        <w:rPr>
          <w:lang w:val="fr-FR"/>
        </w:rPr>
        <w:t>aujourdh'ui</w:t>
      </w:r>
      <w:r w:rsidR="00EB44AD" w:rsidRPr="00EB44AD">
        <w:rPr>
          <w:lang w:val="fr-FR"/>
        </w:rPr>
        <w:t>·</w:t>
      </w:r>
      <w:r w:rsidR="00EB44AD">
        <w:rPr>
          <w:lang w:val="fr-FR"/>
        </w:rPr>
        <w:t>la partie</w:t>
      </w:r>
      <w:r w:rsidR="00EB44AD" w:rsidRPr="00EB44AD">
        <w:rPr>
          <w:lang w:val="fr-FR"/>
        </w:rPr>
        <w:t xml:space="preserve"> basse du Val de Fonlanalba el </w:t>
      </w:r>
      <w:r w:rsidR="00EB44AD">
        <w:rPr>
          <w:lang w:val="fr-FR"/>
        </w:rPr>
        <w:t>le</w:t>
      </w:r>
      <w:r w:rsidR="00EB44AD" w:rsidRPr="00EB44AD">
        <w:rPr>
          <w:lang w:val="fr-FR"/>
        </w:rPr>
        <w:t xml:space="preserve"> Val d'Enfer </w:t>
      </w:r>
      <w:r w:rsidR="00EB44AD">
        <w:rPr>
          <w:lang w:val="fr-FR"/>
        </w:rPr>
        <w:t>à Tetti</w:t>
      </w:r>
      <w:r w:rsidR="00EB44AD" w:rsidRPr="00EB44AD">
        <w:rPr>
          <w:lang w:val="fr-FR"/>
        </w:rPr>
        <w:t xml:space="preserve"> </w:t>
      </w:r>
      <w:r w:rsidR="00EB44AD">
        <w:rPr>
          <w:lang w:val="fr-FR"/>
        </w:rPr>
        <w:t>N</w:t>
      </w:r>
      <w:r w:rsidR="00EB44AD" w:rsidRPr="00EB44AD">
        <w:rPr>
          <w:lang w:val="fr-FR"/>
        </w:rPr>
        <w:t xml:space="preserve">uovi. Les </w:t>
      </w:r>
      <w:r w:rsidR="00EB44AD">
        <w:rPr>
          <w:lang w:val="fr-FR"/>
        </w:rPr>
        <w:t>restes</w:t>
      </w:r>
      <w:r w:rsidR="00EB44AD" w:rsidRPr="00EB44AD">
        <w:rPr>
          <w:lang w:val="fr-FR"/>
        </w:rPr>
        <w:t xml:space="preserve"> de </w:t>
      </w:r>
      <w:r w:rsidR="00EB44AD">
        <w:rPr>
          <w:lang w:val="fr-FR"/>
        </w:rPr>
        <w:t>la</w:t>
      </w:r>
      <w:r w:rsidR="00EB44AD" w:rsidRPr="00EB44AD">
        <w:rPr>
          <w:lang w:val="fr-FR"/>
        </w:rPr>
        <w:t xml:space="preserve"> faune ne sont pas </w:t>
      </w:r>
      <w:r w:rsidR="00EB44AD">
        <w:rPr>
          <w:lang w:val="fr-FR"/>
        </w:rPr>
        <w:t>déterminés</w:t>
      </w:r>
      <w:r w:rsidR="00EB44AD" w:rsidRPr="00EB44AD">
        <w:rPr>
          <w:lang w:val="fr-FR"/>
        </w:rPr>
        <w:t xml:space="preserve">. Au </w:t>
      </w:r>
      <w:r w:rsidR="00EB44AD">
        <w:rPr>
          <w:lang w:val="fr-FR"/>
        </w:rPr>
        <w:t>5e</w:t>
      </w:r>
      <w:r w:rsidR="00EB44AD" w:rsidRPr="00EB44AD">
        <w:rPr>
          <w:lang w:val="fr-FR"/>
        </w:rPr>
        <w:t xml:space="preserve"> </w:t>
      </w:r>
      <w:r w:rsidR="00EB44AD">
        <w:rPr>
          <w:lang w:val="fr-FR"/>
        </w:rPr>
        <w:t>m, la fouille a r</w:t>
      </w:r>
      <w:r w:rsidR="00EB44AD" w:rsidRPr="00EB44AD">
        <w:rPr>
          <w:lang w:val="fr-FR"/>
        </w:rPr>
        <w:t>enconte</w:t>
      </w:r>
      <w:r w:rsidR="00EB44AD">
        <w:rPr>
          <w:lang w:val="fr-FR"/>
        </w:rPr>
        <w:t xml:space="preserve">e </w:t>
      </w:r>
      <w:r w:rsidR="00EB44AD" w:rsidRPr="00EB44AD">
        <w:rPr>
          <w:lang w:val="fr-FR"/>
        </w:rPr>
        <w:t>un gros bloc tomb</w:t>
      </w:r>
      <w:r w:rsidR="00EB44AD">
        <w:rPr>
          <w:lang w:val="fr-FR"/>
        </w:rPr>
        <w:t>é</w:t>
      </w:r>
      <w:r w:rsidR="00EB44AD" w:rsidRPr="00EB44AD">
        <w:rPr>
          <w:lang w:val="fr-FR"/>
        </w:rPr>
        <w:t xml:space="preserve"> de </w:t>
      </w:r>
      <w:r w:rsidR="00EB44AD">
        <w:rPr>
          <w:lang w:val="fr-FR"/>
        </w:rPr>
        <w:t>l</w:t>
      </w:r>
      <w:r w:rsidR="00EB44AD" w:rsidRPr="00EB44AD">
        <w:rPr>
          <w:lang w:val="fr-FR"/>
        </w:rPr>
        <w:t>a vou</w:t>
      </w:r>
      <w:r w:rsidR="00EB44AD">
        <w:rPr>
          <w:lang w:val="fr-FR"/>
        </w:rPr>
        <w:t>t</w:t>
      </w:r>
      <w:r w:rsidR="00EB44AD" w:rsidRPr="00EB44AD">
        <w:rPr>
          <w:lang w:val="fr-FR"/>
        </w:rPr>
        <w:t xml:space="preserve">e </w:t>
      </w:r>
      <w:r w:rsidR="00EB44AD">
        <w:rPr>
          <w:lang w:val="fr-FR"/>
        </w:rPr>
        <w:t>sur</w:t>
      </w:r>
      <w:r w:rsidR="00EB44AD" w:rsidRPr="00EB44AD">
        <w:rPr>
          <w:lang w:val="fr-FR"/>
        </w:rPr>
        <w:t xml:space="preserve"> lc dep</w:t>
      </w:r>
      <w:r w:rsidR="00EB44AD">
        <w:rPr>
          <w:lang w:val="fr-FR"/>
        </w:rPr>
        <w:t>ôt quand celui-ci avail seu</w:t>
      </w:r>
      <w:r w:rsidR="00EB44AD" w:rsidRPr="00EB44AD">
        <w:rPr>
          <w:lang w:val="fr-FR"/>
        </w:rPr>
        <w:t xml:space="preserve">lement une </w:t>
      </w:r>
      <w:r w:rsidR="00EB44AD">
        <w:rPr>
          <w:lang w:val="fr-FR"/>
        </w:rPr>
        <w:t>é</w:t>
      </w:r>
      <w:r w:rsidR="00EB44AD" w:rsidRPr="00EB44AD">
        <w:rPr>
          <w:lang w:val="fr-FR"/>
        </w:rPr>
        <w:t xml:space="preserve">paisseur de 25 </w:t>
      </w:r>
      <w:r w:rsidR="00EB44AD">
        <w:rPr>
          <w:lang w:val="fr-FR"/>
        </w:rPr>
        <w:t>cm</w:t>
      </w:r>
      <w:r w:rsidR="00EB44AD" w:rsidRPr="00EB44AD">
        <w:rPr>
          <w:lang w:val="fr-FR"/>
        </w:rPr>
        <w:t xml:space="preserve"> et qui a </w:t>
      </w:r>
      <w:r w:rsidR="00EB44AD">
        <w:rPr>
          <w:lang w:val="fr-FR"/>
        </w:rPr>
        <w:t>été</w:t>
      </w:r>
      <w:r w:rsidR="00EB44AD" w:rsidRPr="00EB44AD">
        <w:rPr>
          <w:lang w:val="fr-FR"/>
        </w:rPr>
        <w:t xml:space="preserve"> ensui</w:t>
      </w:r>
      <w:r w:rsidR="00EB44AD">
        <w:rPr>
          <w:lang w:val="fr-FR"/>
        </w:rPr>
        <w:t>t</w:t>
      </w:r>
      <w:r w:rsidR="00EB44AD" w:rsidRPr="00EB44AD">
        <w:rPr>
          <w:lang w:val="fr-FR"/>
        </w:rPr>
        <w:t xml:space="preserve">e </w:t>
      </w:r>
      <w:r w:rsidR="00EB44AD">
        <w:rPr>
          <w:lang w:val="fr-FR"/>
        </w:rPr>
        <w:t>enterré</w:t>
      </w:r>
      <w:r w:rsidR="00EB44AD" w:rsidRPr="00EB44AD">
        <w:rPr>
          <w:lang w:val="fr-FR"/>
        </w:rPr>
        <w:t xml:space="preserve"> sous l</w:t>
      </w:r>
      <w:r w:rsidR="00EB44AD">
        <w:rPr>
          <w:lang w:val="fr-FR"/>
        </w:rPr>
        <w:t>rd stratifi</w:t>
      </w:r>
      <w:r w:rsidR="00EB44AD" w:rsidRPr="00EB44AD">
        <w:rPr>
          <w:lang w:val="fr-FR"/>
        </w:rPr>
        <w:t>cation</w:t>
      </w:r>
      <w:r w:rsidR="00EB44AD">
        <w:rPr>
          <w:lang w:val="fr-FR"/>
        </w:rPr>
        <w:t>s poslet'ieures. Lc n</w:t>
      </w:r>
      <w:r w:rsidR="00EB44AD" w:rsidRPr="00EB44AD">
        <w:rPr>
          <w:lang w:val="fr-FR"/>
        </w:rPr>
        <w:t>i</w:t>
      </w:r>
      <w:r w:rsidR="00EB44AD">
        <w:rPr>
          <w:lang w:val="fr-FR"/>
        </w:rPr>
        <w:t>veau IV r</w:t>
      </w:r>
      <w:r w:rsidR="00EB44AD" w:rsidRPr="00EB44AD">
        <w:rPr>
          <w:lang w:val="fr-FR"/>
        </w:rPr>
        <w:t xml:space="preserve">epose </w:t>
      </w:r>
      <w:r w:rsidR="00EB44AD">
        <w:rPr>
          <w:lang w:val="fr-FR"/>
        </w:rPr>
        <w:t>sur un fond "pleistocène</w:t>
      </w:r>
      <w:r w:rsidR="00EB44AD" w:rsidRPr="00EB44AD">
        <w:rPr>
          <w:lang w:val="fr-FR"/>
        </w:rPr>
        <w:t xml:space="preserve"> " avec </w:t>
      </w:r>
      <w:r w:rsidR="00EB44AD">
        <w:rPr>
          <w:lang w:val="fr-FR"/>
        </w:rPr>
        <w:t>pierres</w:t>
      </w:r>
      <w:r w:rsidR="00EB44AD" w:rsidRPr="00EB44AD">
        <w:rPr>
          <w:lang w:val="fr-FR"/>
        </w:rPr>
        <w:t xml:space="preserve"> </w:t>
      </w:r>
      <w:r w:rsidR="00EB44AD">
        <w:rPr>
          <w:lang w:val="fr-FR"/>
        </w:rPr>
        <w:t>à</w:t>
      </w:r>
      <w:r w:rsidR="00EB44AD" w:rsidRPr="00EB44AD">
        <w:rPr>
          <w:lang w:val="fr-FR"/>
        </w:rPr>
        <w:t xml:space="preserve"> angles vifs, </w:t>
      </w:r>
      <w:r w:rsidR="00EB44AD">
        <w:rPr>
          <w:lang w:val="fr-FR"/>
        </w:rPr>
        <w:t>désagrégées en certains cndr</w:t>
      </w:r>
      <w:r w:rsidR="00EB44AD" w:rsidRPr="00EB44AD">
        <w:rPr>
          <w:lang w:val="fr-FR"/>
        </w:rPr>
        <w:t>oits par le feu des foye</w:t>
      </w:r>
      <w:r w:rsidR="00EB44AD">
        <w:rPr>
          <w:lang w:val="fr-FR"/>
        </w:rPr>
        <w:t>rs primilifs (BIB 187)</w:t>
      </w:r>
    </w:p>
    <w:p w14:paraId="09F65D16" w14:textId="77777777" w:rsidR="007107DE" w:rsidRDefault="007107DE" w:rsidP="00416812">
      <w:pPr>
        <w:rPr>
          <w:lang w:val="fr-FR"/>
        </w:rPr>
      </w:pPr>
    </w:p>
    <w:p w14:paraId="4B5DB80F" w14:textId="13EA80AD" w:rsidR="00C34712" w:rsidRDefault="00C34712" w:rsidP="00416812">
      <w:pPr>
        <w:rPr>
          <w:lang w:val="fr-FR"/>
        </w:rPr>
      </w:pPr>
      <w:r>
        <w:rPr>
          <w:lang w:val="fr-FR"/>
        </w:rPr>
        <w:t xml:space="preserve">Chez </w:t>
      </w:r>
      <w:hyperlink r:id="rId12904" w:anchor="Aut_Louis" w:history="1">
        <w:r w:rsidR="00E24285" w:rsidRPr="00E24285">
          <w:rPr>
            <w:rStyle w:val="Hyperlink"/>
            <w:lang w:val="fr-FR"/>
          </w:rPr>
          <w:t>M. Louis</w:t>
        </w:r>
      </w:hyperlink>
      <w:r w:rsidR="00E24285">
        <w:rPr>
          <w:lang w:val="fr-FR"/>
        </w:rPr>
        <w:t xml:space="preserve"> </w:t>
      </w:r>
      <w:r>
        <w:rPr>
          <w:lang w:val="fr-FR"/>
        </w:rPr>
        <w:t xml:space="preserve">et Ségui. </w:t>
      </w:r>
      <w:r w:rsidRPr="00C34712">
        <w:rPr>
          <w:lang w:val="fr-FR"/>
        </w:rPr>
        <w:t xml:space="preserve">Terre tres noire, comme de </w:t>
      </w:r>
      <w:r>
        <w:rPr>
          <w:lang w:val="fr-FR"/>
        </w:rPr>
        <w:t>l</w:t>
      </w:r>
      <w:r w:rsidRPr="00C34712">
        <w:rPr>
          <w:lang w:val="fr-FR"/>
        </w:rPr>
        <w:t xml:space="preserve">a poussiere de charbon. Humidite croissante de haut en bas. Epaisseur 90 centimetres dans </w:t>
      </w:r>
      <w:r>
        <w:rPr>
          <w:lang w:val="fr-FR"/>
        </w:rPr>
        <w:t>l</w:t>
      </w:r>
      <w:r w:rsidRPr="00C34712">
        <w:rPr>
          <w:lang w:val="fr-FR"/>
        </w:rPr>
        <w:t>a tranche I et 30 centimetres</w:t>
      </w:r>
      <w:r>
        <w:rPr>
          <w:lang w:val="fr-FR"/>
        </w:rPr>
        <w:t xml:space="preserve"> dans la tranche VII. La limite entre les niveaux C et 4 est occupée par un lit de pierres plates faites de galets refendus en tranche qui constitue une forme de dallage au-dessus de la couche archéologique. Il est impossible de distinguer différents niveaux (BIB 187)</w:t>
      </w:r>
    </w:p>
    <w:p w14:paraId="656AF196" w14:textId="77777777" w:rsidR="00C34712" w:rsidRDefault="00C34712" w:rsidP="00416812">
      <w:pPr>
        <w:rPr>
          <w:lang w:val="fr-FR"/>
        </w:rPr>
      </w:pPr>
    </w:p>
    <w:p w14:paraId="52C2F509" w14:textId="77777777" w:rsidR="007107DE" w:rsidRDefault="007107DE" w:rsidP="007107DE">
      <w:pPr>
        <w:pStyle w:val="Heading7"/>
        <w:rPr>
          <w:lang w:val="fr-FR"/>
        </w:rPr>
      </w:pPr>
      <w:bookmarkStart w:id="5342" w:name="Sit_Ciari_spat_C1_str__c4_n"/>
      <w:r>
        <w:rPr>
          <w:lang w:val="fr-FR"/>
        </w:rPr>
        <w:t>profondeurs</w:t>
      </w:r>
    </w:p>
    <w:bookmarkEnd w:id="5342"/>
    <w:p w14:paraId="1C3F498A" w14:textId="77777777" w:rsidR="007107DE" w:rsidRDefault="007107DE" w:rsidP="00416812">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38"/>
        <w:gridCol w:w="783"/>
        <w:gridCol w:w="707"/>
        <w:gridCol w:w="458"/>
      </w:tblGrid>
      <w:tr w:rsidR="00C34712" w:rsidRPr="00A13E7E" w14:paraId="3715B917" w14:textId="77777777" w:rsidTr="00C35EA7">
        <w:trPr>
          <w:trHeight w:val="296"/>
          <w:jc w:val="center"/>
        </w:trPr>
        <w:tc>
          <w:tcPr>
            <w:tcW w:w="1221" w:type="dxa"/>
            <w:gridSpan w:val="2"/>
            <w:vAlign w:val="center"/>
          </w:tcPr>
          <w:p w14:paraId="42F502DB" w14:textId="517974F1" w:rsidR="00C34712" w:rsidRPr="00C35EA7" w:rsidRDefault="00000000" w:rsidP="00C35EA7">
            <w:pPr>
              <w:jc w:val="center"/>
              <w:rPr>
                <w:lang w:val="fr-FR"/>
              </w:rPr>
            </w:pPr>
            <w:hyperlink r:id="rId12905" w:anchor="Aut_Conti" w:history="1">
              <w:r w:rsidR="00EC6E67" w:rsidRPr="00EC6E67">
                <w:rPr>
                  <w:rStyle w:val="Hyperlink"/>
                  <w:lang w:val="fr-FR"/>
                </w:rPr>
                <w:t>C. Conti</w:t>
              </w:r>
            </w:hyperlink>
          </w:p>
        </w:tc>
        <w:tc>
          <w:tcPr>
            <w:tcW w:w="1165" w:type="dxa"/>
            <w:gridSpan w:val="2"/>
            <w:vAlign w:val="center"/>
          </w:tcPr>
          <w:p w14:paraId="4C7B6F96" w14:textId="52F27765" w:rsidR="00C34712" w:rsidRPr="00C35EA7" w:rsidRDefault="00000000" w:rsidP="00C35EA7">
            <w:pPr>
              <w:jc w:val="center"/>
              <w:rPr>
                <w:lang w:val="fr-FR"/>
              </w:rPr>
            </w:pPr>
            <w:hyperlink r:id="rId12906" w:anchor="Aut_Louis" w:history="1">
              <w:r w:rsidR="00E24285" w:rsidRPr="00E24285">
                <w:rPr>
                  <w:rStyle w:val="Hyperlink"/>
                  <w:lang w:val="fr-FR"/>
                </w:rPr>
                <w:t>M. Louis</w:t>
              </w:r>
            </w:hyperlink>
            <w:r w:rsidR="00E24285">
              <w:rPr>
                <w:lang w:val="fr-FR"/>
              </w:rPr>
              <w:t xml:space="preserve"> </w:t>
            </w:r>
            <w:r w:rsidR="00C34712" w:rsidRPr="00C35EA7">
              <w:rPr>
                <w:lang w:val="fr-FR"/>
              </w:rPr>
              <w:t xml:space="preserve">et </w:t>
            </w:r>
          </w:p>
          <w:p w14:paraId="3674BA24" w14:textId="77777777" w:rsidR="00C34712" w:rsidRPr="00C35EA7" w:rsidRDefault="00C34712" w:rsidP="00C35EA7">
            <w:pPr>
              <w:jc w:val="center"/>
              <w:rPr>
                <w:lang w:val="fr-FR"/>
              </w:rPr>
            </w:pPr>
            <w:r w:rsidRPr="00C35EA7">
              <w:rPr>
                <w:lang w:val="fr-FR"/>
              </w:rPr>
              <w:t>Segui</w:t>
            </w:r>
          </w:p>
        </w:tc>
      </w:tr>
      <w:tr w:rsidR="00C34712" w:rsidRPr="0039046D" w14:paraId="1DADD651" w14:textId="77777777" w:rsidTr="00C35EA7">
        <w:trPr>
          <w:trHeight w:val="166"/>
          <w:jc w:val="center"/>
        </w:trPr>
        <w:tc>
          <w:tcPr>
            <w:tcW w:w="438" w:type="dxa"/>
            <w:vMerge w:val="restart"/>
            <w:vAlign w:val="center"/>
          </w:tcPr>
          <w:p w14:paraId="576A822B" w14:textId="556EBCB8" w:rsidR="00C34712" w:rsidRPr="00C35EA7" w:rsidRDefault="00000000" w:rsidP="00C35EA7">
            <w:pPr>
              <w:spacing w:after="200" w:line="276" w:lineRule="auto"/>
              <w:jc w:val="center"/>
              <w:rPr>
                <w:lang w:val="fr-FR"/>
              </w:rPr>
            </w:pPr>
            <w:hyperlink r:id="rId12907" w:anchor="Sit_Ciari_spat_C1_str__c4" w:history="1">
              <w:r w:rsidR="00C34712" w:rsidRPr="00C35EA7">
                <w:rPr>
                  <w:rStyle w:val="Hyperlink"/>
                  <w:lang w:val="fr-FR"/>
                </w:rPr>
                <w:t>4</w:t>
              </w:r>
            </w:hyperlink>
          </w:p>
        </w:tc>
        <w:tc>
          <w:tcPr>
            <w:tcW w:w="783" w:type="dxa"/>
            <w:vMerge w:val="restart"/>
            <w:vAlign w:val="center"/>
          </w:tcPr>
          <w:p w14:paraId="2C108B28" w14:textId="4522E5C6" w:rsidR="00C34712" w:rsidRPr="00C35EA7" w:rsidRDefault="00000000" w:rsidP="00C35EA7">
            <w:pPr>
              <w:jc w:val="center"/>
              <w:rPr>
                <w:sz w:val="20"/>
                <w:lang w:val="fr-FR"/>
              </w:rPr>
            </w:pPr>
            <w:hyperlink r:id="rId12908" w:anchor="Sit_Ciari_spat_C1_str__c4_n0_40" w:history="1">
              <w:r w:rsidR="00C34712" w:rsidRPr="00C35EA7">
                <w:rPr>
                  <w:rStyle w:val="Hyperlink"/>
                  <w:sz w:val="20"/>
                  <w:lang w:val="fr-FR"/>
                </w:rPr>
                <w:t>0-40</w:t>
              </w:r>
            </w:hyperlink>
          </w:p>
        </w:tc>
        <w:tc>
          <w:tcPr>
            <w:tcW w:w="707" w:type="dxa"/>
            <w:vMerge w:val="restart"/>
            <w:vAlign w:val="center"/>
          </w:tcPr>
          <w:p w14:paraId="11B747B7" w14:textId="060DFD31" w:rsidR="00C34712" w:rsidRPr="00C35EA7" w:rsidRDefault="00000000" w:rsidP="00C35EA7">
            <w:pPr>
              <w:jc w:val="center"/>
              <w:rPr>
                <w:lang w:val="fr-FR"/>
              </w:rPr>
            </w:pPr>
            <w:hyperlink r:id="rId12909" w:anchor="Sit_Ciari_spat_C1_str__c4" w:history="1">
              <w:r w:rsidR="00C34712" w:rsidRPr="00C35EA7">
                <w:rPr>
                  <w:rStyle w:val="Hyperlink"/>
                  <w:lang w:val="fr-FR"/>
                </w:rPr>
                <w:t>4</w:t>
              </w:r>
            </w:hyperlink>
          </w:p>
        </w:tc>
        <w:tc>
          <w:tcPr>
            <w:tcW w:w="458" w:type="dxa"/>
            <w:vAlign w:val="center"/>
          </w:tcPr>
          <w:p w14:paraId="3F46E437" w14:textId="4D8B3872" w:rsidR="00C34712" w:rsidRPr="00C35EA7" w:rsidRDefault="00000000" w:rsidP="00C35EA7">
            <w:pPr>
              <w:autoSpaceDE w:val="0"/>
              <w:autoSpaceDN w:val="0"/>
              <w:adjustRightInd w:val="0"/>
              <w:jc w:val="center"/>
              <w:rPr>
                <w:szCs w:val="20"/>
                <w:lang w:val="fr-FR"/>
              </w:rPr>
            </w:pPr>
            <w:hyperlink r:id="rId12910" w:anchor="Sit_Ciari_spat_C1_str__c4_n4_1" w:history="1">
              <w:r w:rsidR="00C34712" w:rsidRPr="00C35EA7">
                <w:rPr>
                  <w:rStyle w:val="Hyperlink"/>
                  <w:szCs w:val="20"/>
                  <w:lang w:val="fr-FR"/>
                </w:rPr>
                <w:t>1</w:t>
              </w:r>
            </w:hyperlink>
          </w:p>
        </w:tc>
      </w:tr>
      <w:tr w:rsidR="00C34712" w:rsidRPr="007C7AF2" w14:paraId="00A75C25" w14:textId="77777777" w:rsidTr="00C35EA7">
        <w:trPr>
          <w:trHeight w:val="276"/>
          <w:jc w:val="center"/>
        </w:trPr>
        <w:tc>
          <w:tcPr>
            <w:tcW w:w="438" w:type="dxa"/>
            <w:vMerge/>
            <w:vAlign w:val="center"/>
          </w:tcPr>
          <w:p w14:paraId="3103AE14" w14:textId="77777777" w:rsidR="00C34712" w:rsidRPr="00C35EA7" w:rsidRDefault="00C34712" w:rsidP="00C35EA7">
            <w:pPr>
              <w:jc w:val="center"/>
              <w:rPr>
                <w:lang w:val="fr-FR"/>
              </w:rPr>
            </w:pPr>
          </w:p>
        </w:tc>
        <w:tc>
          <w:tcPr>
            <w:tcW w:w="783" w:type="dxa"/>
            <w:vMerge/>
            <w:vAlign w:val="center"/>
          </w:tcPr>
          <w:p w14:paraId="753A0822" w14:textId="77777777" w:rsidR="00C34712" w:rsidRPr="00C35EA7" w:rsidRDefault="00C34712" w:rsidP="00C35EA7">
            <w:pPr>
              <w:jc w:val="center"/>
              <w:rPr>
                <w:sz w:val="20"/>
                <w:lang w:val="fr-FR"/>
              </w:rPr>
            </w:pPr>
          </w:p>
        </w:tc>
        <w:tc>
          <w:tcPr>
            <w:tcW w:w="707" w:type="dxa"/>
            <w:vMerge/>
            <w:vAlign w:val="center"/>
          </w:tcPr>
          <w:p w14:paraId="4E56FC82" w14:textId="77777777" w:rsidR="00C34712" w:rsidRPr="00C35EA7" w:rsidRDefault="00C34712" w:rsidP="00C35EA7">
            <w:pPr>
              <w:jc w:val="center"/>
              <w:rPr>
                <w:lang w:val="fr-FR"/>
              </w:rPr>
            </w:pPr>
          </w:p>
        </w:tc>
        <w:tc>
          <w:tcPr>
            <w:tcW w:w="458" w:type="dxa"/>
            <w:vMerge w:val="restart"/>
            <w:vAlign w:val="center"/>
          </w:tcPr>
          <w:p w14:paraId="7A21E050" w14:textId="18717816" w:rsidR="00C34712" w:rsidRPr="00C35EA7" w:rsidRDefault="00000000" w:rsidP="00C35EA7">
            <w:pPr>
              <w:autoSpaceDE w:val="0"/>
              <w:autoSpaceDN w:val="0"/>
              <w:adjustRightInd w:val="0"/>
              <w:jc w:val="center"/>
              <w:rPr>
                <w:szCs w:val="20"/>
                <w:lang w:val="fr-FR"/>
              </w:rPr>
            </w:pPr>
            <w:hyperlink r:id="rId12911" w:anchor="Sit_Ciari_spat_C1_str__c4_n4_2" w:history="1">
              <w:r w:rsidR="00C34712" w:rsidRPr="00C35EA7">
                <w:rPr>
                  <w:rStyle w:val="Hyperlink"/>
                  <w:szCs w:val="20"/>
                  <w:lang w:val="fr-FR"/>
                </w:rPr>
                <w:t>2</w:t>
              </w:r>
            </w:hyperlink>
          </w:p>
        </w:tc>
      </w:tr>
      <w:tr w:rsidR="00C34712" w:rsidRPr="007C7AF2" w14:paraId="6A3F3F83" w14:textId="77777777" w:rsidTr="00C35EA7">
        <w:trPr>
          <w:trHeight w:val="276"/>
          <w:jc w:val="center"/>
        </w:trPr>
        <w:tc>
          <w:tcPr>
            <w:tcW w:w="438" w:type="dxa"/>
            <w:vMerge/>
            <w:tcBorders>
              <w:bottom w:val="single" w:sz="4" w:space="0" w:color="000000" w:themeColor="text1"/>
            </w:tcBorders>
            <w:vAlign w:val="center"/>
          </w:tcPr>
          <w:p w14:paraId="2F86AD51" w14:textId="77777777" w:rsidR="00C34712" w:rsidRPr="00C35EA7" w:rsidRDefault="00C34712" w:rsidP="00C35EA7">
            <w:pPr>
              <w:jc w:val="center"/>
              <w:rPr>
                <w:lang w:val="fr-FR"/>
              </w:rPr>
            </w:pPr>
          </w:p>
        </w:tc>
        <w:tc>
          <w:tcPr>
            <w:tcW w:w="783" w:type="dxa"/>
            <w:vMerge w:val="restart"/>
            <w:tcBorders>
              <w:bottom w:val="single" w:sz="4" w:space="0" w:color="000000" w:themeColor="text1"/>
            </w:tcBorders>
            <w:vAlign w:val="center"/>
          </w:tcPr>
          <w:p w14:paraId="5CB3C6E7" w14:textId="65DBDABF" w:rsidR="00C34712" w:rsidRPr="00C35EA7" w:rsidRDefault="00000000" w:rsidP="00C35EA7">
            <w:pPr>
              <w:jc w:val="center"/>
              <w:rPr>
                <w:sz w:val="20"/>
                <w:lang w:val="fr-FR"/>
              </w:rPr>
            </w:pPr>
            <w:hyperlink r:id="rId12912" w:history="1">
              <w:r w:rsidR="00C34712" w:rsidRPr="00C35EA7">
                <w:rPr>
                  <w:rStyle w:val="Hyperlink"/>
                  <w:sz w:val="20"/>
                  <w:lang w:val="fr-FR"/>
                </w:rPr>
                <w:t>40-70</w:t>
              </w:r>
            </w:hyperlink>
          </w:p>
        </w:tc>
        <w:tc>
          <w:tcPr>
            <w:tcW w:w="707" w:type="dxa"/>
            <w:vMerge/>
            <w:tcBorders>
              <w:bottom w:val="single" w:sz="4" w:space="0" w:color="000000" w:themeColor="text1"/>
            </w:tcBorders>
            <w:vAlign w:val="center"/>
          </w:tcPr>
          <w:p w14:paraId="77E28663" w14:textId="77777777" w:rsidR="00C34712" w:rsidRPr="00C35EA7" w:rsidRDefault="00C34712" w:rsidP="00C35EA7">
            <w:pPr>
              <w:jc w:val="center"/>
              <w:rPr>
                <w:lang w:val="fr-FR"/>
              </w:rPr>
            </w:pPr>
          </w:p>
        </w:tc>
        <w:tc>
          <w:tcPr>
            <w:tcW w:w="458" w:type="dxa"/>
            <w:vMerge/>
            <w:tcBorders>
              <w:bottom w:val="single" w:sz="4" w:space="0" w:color="000000" w:themeColor="text1"/>
            </w:tcBorders>
            <w:vAlign w:val="center"/>
          </w:tcPr>
          <w:p w14:paraId="484A6CDD" w14:textId="77777777" w:rsidR="00C34712" w:rsidRPr="00C35EA7" w:rsidRDefault="00C34712" w:rsidP="00C35EA7">
            <w:pPr>
              <w:autoSpaceDE w:val="0"/>
              <w:autoSpaceDN w:val="0"/>
              <w:adjustRightInd w:val="0"/>
              <w:jc w:val="center"/>
              <w:rPr>
                <w:szCs w:val="20"/>
                <w:lang w:val="fr-FR"/>
              </w:rPr>
            </w:pPr>
          </w:p>
        </w:tc>
      </w:tr>
      <w:tr w:rsidR="00C34712" w:rsidRPr="007C7AF2" w14:paraId="2E9E7069" w14:textId="77777777" w:rsidTr="00C35EA7">
        <w:trPr>
          <w:trHeight w:val="276"/>
          <w:jc w:val="center"/>
        </w:trPr>
        <w:tc>
          <w:tcPr>
            <w:tcW w:w="438" w:type="dxa"/>
            <w:vMerge/>
            <w:tcBorders>
              <w:bottom w:val="single" w:sz="4" w:space="0" w:color="000000" w:themeColor="text1"/>
            </w:tcBorders>
            <w:vAlign w:val="center"/>
          </w:tcPr>
          <w:p w14:paraId="17746DA4" w14:textId="77777777" w:rsidR="00C34712" w:rsidRPr="00C35EA7" w:rsidRDefault="00C34712" w:rsidP="00C35EA7">
            <w:pPr>
              <w:jc w:val="center"/>
              <w:rPr>
                <w:lang w:val="fr-FR"/>
              </w:rPr>
            </w:pPr>
          </w:p>
        </w:tc>
        <w:tc>
          <w:tcPr>
            <w:tcW w:w="783" w:type="dxa"/>
            <w:vMerge/>
            <w:tcBorders>
              <w:bottom w:val="single" w:sz="4" w:space="0" w:color="000000" w:themeColor="text1"/>
            </w:tcBorders>
            <w:vAlign w:val="center"/>
          </w:tcPr>
          <w:p w14:paraId="689EF961" w14:textId="77777777" w:rsidR="00C34712" w:rsidRPr="00C35EA7" w:rsidRDefault="00C34712" w:rsidP="00C35EA7">
            <w:pPr>
              <w:jc w:val="center"/>
              <w:rPr>
                <w:sz w:val="20"/>
                <w:lang w:val="fr-FR"/>
              </w:rPr>
            </w:pPr>
          </w:p>
        </w:tc>
        <w:tc>
          <w:tcPr>
            <w:tcW w:w="707" w:type="dxa"/>
            <w:vMerge/>
            <w:tcBorders>
              <w:bottom w:val="single" w:sz="4" w:space="0" w:color="000000" w:themeColor="text1"/>
            </w:tcBorders>
            <w:vAlign w:val="center"/>
          </w:tcPr>
          <w:p w14:paraId="35D1DF0C" w14:textId="77777777" w:rsidR="00C34712" w:rsidRPr="00C35EA7" w:rsidRDefault="00C34712" w:rsidP="00C35EA7">
            <w:pPr>
              <w:jc w:val="center"/>
              <w:rPr>
                <w:lang w:val="fr-FR"/>
              </w:rPr>
            </w:pPr>
          </w:p>
        </w:tc>
        <w:tc>
          <w:tcPr>
            <w:tcW w:w="458" w:type="dxa"/>
            <w:vMerge w:val="restart"/>
            <w:tcBorders>
              <w:bottom w:val="single" w:sz="4" w:space="0" w:color="000000" w:themeColor="text1"/>
            </w:tcBorders>
            <w:vAlign w:val="center"/>
          </w:tcPr>
          <w:p w14:paraId="4F669CE9" w14:textId="122F2E6A" w:rsidR="00C34712" w:rsidRPr="00C35EA7" w:rsidRDefault="00000000" w:rsidP="00C35EA7">
            <w:pPr>
              <w:autoSpaceDE w:val="0"/>
              <w:autoSpaceDN w:val="0"/>
              <w:adjustRightInd w:val="0"/>
              <w:jc w:val="center"/>
              <w:rPr>
                <w:szCs w:val="20"/>
                <w:lang w:val="fr-FR"/>
              </w:rPr>
            </w:pPr>
            <w:hyperlink r:id="rId12913" w:anchor="Sit_Ciari_spat_C1_str__c4_n4_3" w:history="1">
              <w:r w:rsidR="00C34712" w:rsidRPr="00C35EA7">
                <w:rPr>
                  <w:rStyle w:val="Hyperlink"/>
                  <w:szCs w:val="20"/>
                  <w:lang w:val="fr-FR"/>
                </w:rPr>
                <w:t>3</w:t>
              </w:r>
            </w:hyperlink>
          </w:p>
        </w:tc>
      </w:tr>
      <w:tr w:rsidR="00C34712" w:rsidRPr="007C7AF2" w14:paraId="0886E4E6" w14:textId="77777777" w:rsidTr="00C35EA7">
        <w:trPr>
          <w:trHeight w:val="276"/>
          <w:jc w:val="center"/>
        </w:trPr>
        <w:tc>
          <w:tcPr>
            <w:tcW w:w="438" w:type="dxa"/>
            <w:vMerge/>
            <w:vAlign w:val="center"/>
          </w:tcPr>
          <w:p w14:paraId="0F4B36DA" w14:textId="77777777" w:rsidR="00C34712" w:rsidRPr="00C35EA7" w:rsidRDefault="00C34712" w:rsidP="00C35EA7">
            <w:pPr>
              <w:jc w:val="center"/>
              <w:rPr>
                <w:lang w:val="fr-FR"/>
              </w:rPr>
            </w:pPr>
          </w:p>
        </w:tc>
        <w:tc>
          <w:tcPr>
            <w:tcW w:w="783" w:type="dxa"/>
            <w:vMerge w:val="restart"/>
            <w:vAlign w:val="center"/>
          </w:tcPr>
          <w:p w14:paraId="53840057" w14:textId="667E081E" w:rsidR="00C34712" w:rsidRPr="00C35EA7" w:rsidRDefault="00000000" w:rsidP="00C35EA7">
            <w:pPr>
              <w:jc w:val="center"/>
              <w:rPr>
                <w:sz w:val="20"/>
                <w:lang w:val="fr-FR"/>
              </w:rPr>
            </w:pPr>
            <w:hyperlink r:id="rId12914" w:history="1">
              <w:r w:rsidR="00C34712" w:rsidRPr="00C35EA7">
                <w:rPr>
                  <w:rStyle w:val="Hyperlink"/>
                  <w:sz w:val="20"/>
                  <w:lang w:val="fr-FR"/>
                </w:rPr>
                <w:t>70-95</w:t>
              </w:r>
            </w:hyperlink>
          </w:p>
        </w:tc>
        <w:tc>
          <w:tcPr>
            <w:tcW w:w="707" w:type="dxa"/>
            <w:vMerge/>
            <w:vAlign w:val="center"/>
          </w:tcPr>
          <w:p w14:paraId="0A0DFDD3" w14:textId="77777777" w:rsidR="00C34712" w:rsidRPr="00C35EA7" w:rsidRDefault="00C34712" w:rsidP="00C35EA7">
            <w:pPr>
              <w:jc w:val="center"/>
              <w:rPr>
                <w:lang w:val="fr-FR"/>
              </w:rPr>
            </w:pPr>
          </w:p>
        </w:tc>
        <w:tc>
          <w:tcPr>
            <w:tcW w:w="458" w:type="dxa"/>
            <w:vMerge/>
            <w:vAlign w:val="center"/>
          </w:tcPr>
          <w:p w14:paraId="55CF3090" w14:textId="77777777" w:rsidR="00C34712" w:rsidRPr="00C35EA7" w:rsidRDefault="00C34712" w:rsidP="00C35EA7">
            <w:pPr>
              <w:autoSpaceDE w:val="0"/>
              <w:autoSpaceDN w:val="0"/>
              <w:adjustRightInd w:val="0"/>
              <w:jc w:val="center"/>
              <w:rPr>
                <w:szCs w:val="20"/>
                <w:lang w:val="fr-FR"/>
              </w:rPr>
            </w:pPr>
          </w:p>
        </w:tc>
      </w:tr>
      <w:tr w:rsidR="00C34712" w:rsidRPr="007C7AF2" w14:paraId="26D1C8C4" w14:textId="77777777" w:rsidTr="00C35EA7">
        <w:trPr>
          <w:trHeight w:val="454"/>
          <w:jc w:val="center"/>
        </w:trPr>
        <w:tc>
          <w:tcPr>
            <w:tcW w:w="438" w:type="dxa"/>
            <w:vMerge/>
            <w:vAlign w:val="center"/>
          </w:tcPr>
          <w:p w14:paraId="3A080433" w14:textId="77777777" w:rsidR="00C34712" w:rsidRPr="00C35EA7" w:rsidRDefault="00C34712" w:rsidP="00C35EA7">
            <w:pPr>
              <w:jc w:val="center"/>
              <w:rPr>
                <w:lang w:val="fr-FR"/>
              </w:rPr>
            </w:pPr>
          </w:p>
        </w:tc>
        <w:tc>
          <w:tcPr>
            <w:tcW w:w="783" w:type="dxa"/>
            <w:vMerge/>
            <w:vAlign w:val="center"/>
          </w:tcPr>
          <w:p w14:paraId="6095FEA7" w14:textId="77777777" w:rsidR="00C34712" w:rsidRPr="00C35EA7" w:rsidRDefault="00C34712" w:rsidP="00C35EA7">
            <w:pPr>
              <w:jc w:val="center"/>
              <w:rPr>
                <w:lang w:val="fr-FR"/>
              </w:rPr>
            </w:pPr>
          </w:p>
        </w:tc>
        <w:tc>
          <w:tcPr>
            <w:tcW w:w="707" w:type="dxa"/>
            <w:vMerge/>
            <w:vAlign w:val="center"/>
          </w:tcPr>
          <w:p w14:paraId="75573C9C" w14:textId="77777777" w:rsidR="00C34712" w:rsidRPr="00C35EA7" w:rsidRDefault="00C34712" w:rsidP="00C35EA7">
            <w:pPr>
              <w:jc w:val="center"/>
              <w:rPr>
                <w:lang w:val="fr-FR"/>
              </w:rPr>
            </w:pPr>
          </w:p>
        </w:tc>
        <w:tc>
          <w:tcPr>
            <w:tcW w:w="458" w:type="dxa"/>
            <w:vAlign w:val="center"/>
          </w:tcPr>
          <w:p w14:paraId="2EBD14C0" w14:textId="6206DF9D" w:rsidR="00C34712" w:rsidRPr="00C35EA7" w:rsidRDefault="00000000" w:rsidP="00C35EA7">
            <w:pPr>
              <w:autoSpaceDE w:val="0"/>
              <w:autoSpaceDN w:val="0"/>
              <w:adjustRightInd w:val="0"/>
              <w:jc w:val="center"/>
              <w:rPr>
                <w:szCs w:val="20"/>
                <w:lang w:val="fr-FR"/>
              </w:rPr>
            </w:pPr>
            <w:hyperlink r:id="rId12915" w:anchor="Sit_Ciari_spat_C1_str__c4_n4_4" w:history="1">
              <w:r w:rsidR="00C34712" w:rsidRPr="00C35EA7">
                <w:rPr>
                  <w:rStyle w:val="Hyperlink"/>
                  <w:szCs w:val="20"/>
                  <w:lang w:val="fr-FR"/>
                </w:rPr>
                <w:t>4</w:t>
              </w:r>
            </w:hyperlink>
          </w:p>
        </w:tc>
      </w:tr>
    </w:tbl>
    <w:p w14:paraId="590FD7D3" w14:textId="77777777" w:rsidR="00C34712" w:rsidRDefault="00C34712" w:rsidP="00416812">
      <w:pPr>
        <w:rPr>
          <w:lang w:val="fr-FR"/>
        </w:rPr>
      </w:pPr>
      <w:r>
        <w:rPr>
          <w:lang w:val="fr-FR"/>
        </w:rPr>
        <w:t>(SS BIB)</w:t>
      </w:r>
    </w:p>
    <w:p w14:paraId="4FD7A493" w14:textId="77777777" w:rsidR="007107DE" w:rsidRPr="00C34712" w:rsidRDefault="007107DE" w:rsidP="007107DE">
      <w:pPr>
        <w:pStyle w:val="Heading8"/>
        <w:rPr>
          <w:lang w:val="fr-FR"/>
        </w:rPr>
      </w:pPr>
      <w:bookmarkStart w:id="5343" w:name="Sit_Ciari_spat_C1_str__c4_n0_40"/>
      <w:r w:rsidRPr="00C34712">
        <w:rPr>
          <w:lang w:val="fr-FR"/>
        </w:rPr>
        <w:t>0-40</w:t>
      </w:r>
    </w:p>
    <w:bookmarkEnd w:id="5343"/>
    <w:p w14:paraId="1ED17CF6" w14:textId="77777777" w:rsidR="007107DE" w:rsidRDefault="007107DE" w:rsidP="007107DE">
      <w:pPr>
        <w:rPr>
          <w:lang w:val="fr-FR"/>
        </w:rPr>
      </w:pPr>
      <w:r w:rsidRPr="00C34712">
        <w:rPr>
          <w:lang w:val="fr-FR"/>
        </w:rPr>
        <w:t>cm</w:t>
      </w:r>
    </w:p>
    <w:p w14:paraId="65B3AFDF" w14:textId="77777777" w:rsidR="00C34712" w:rsidRDefault="00C34712" w:rsidP="007107DE">
      <w:pPr>
        <w:rPr>
          <w:lang w:val="fr-FR"/>
        </w:rPr>
      </w:pPr>
    </w:p>
    <w:p w14:paraId="396EFB4B" w14:textId="77777777" w:rsidR="007107DE" w:rsidRPr="00C34712" w:rsidRDefault="007107DE" w:rsidP="007107DE">
      <w:pPr>
        <w:pStyle w:val="Heading8"/>
        <w:rPr>
          <w:lang w:val="fr-FR"/>
        </w:rPr>
      </w:pPr>
      <w:bookmarkStart w:id="5344" w:name="Sit_Ciari_spat_C1_str__c4_n40_70"/>
      <w:r w:rsidRPr="00C34712">
        <w:rPr>
          <w:lang w:val="fr-FR"/>
        </w:rPr>
        <w:t>40-70</w:t>
      </w:r>
    </w:p>
    <w:bookmarkEnd w:id="5344"/>
    <w:p w14:paraId="71AB3AB1" w14:textId="77777777" w:rsidR="007107DE" w:rsidRPr="00C34712" w:rsidRDefault="007107DE" w:rsidP="007107DE">
      <w:pPr>
        <w:rPr>
          <w:lang w:val="fr-FR"/>
        </w:rPr>
      </w:pPr>
      <w:r w:rsidRPr="00C34712">
        <w:rPr>
          <w:lang w:val="fr-FR"/>
        </w:rPr>
        <w:t>cm</w:t>
      </w:r>
    </w:p>
    <w:p w14:paraId="50F79F52" w14:textId="77777777" w:rsidR="007107DE" w:rsidRPr="00C34712" w:rsidRDefault="007107DE" w:rsidP="007107DE">
      <w:pPr>
        <w:pStyle w:val="Heading8"/>
        <w:rPr>
          <w:lang w:val="fr-FR"/>
        </w:rPr>
      </w:pPr>
      <w:bookmarkStart w:id="5345" w:name="Sit_Ciari_spat_C1_str__c4_n70_95"/>
      <w:r w:rsidRPr="00C34712">
        <w:rPr>
          <w:lang w:val="fr-FR"/>
        </w:rPr>
        <w:t>70-95</w:t>
      </w:r>
    </w:p>
    <w:bookmarkEnd w:id="5345"/>
    <w:p w14:paraId="46A7F2EB" w14:textId="77777777" w:rsidR="007107DE" w:rsidRDefault="007107DE" w:rsidP="007107DE">
      <w:pPr>
        <w:rPr>
          <w:lang w:val="fr-FR"/>
        </w:rPr>
      </w:pPr>
      <w:r w:rsidRPr="00C34712">
        <w:rPr>
          <w:lang w:val="fr-FR"/>
        </w:rPr>
        <w:t>cm</w:t>
      </w:r>
    </w:p>
    <w:p w14:paraId="341EEAF4" w14:textId="77777777" w:rsidR="00C34712" w:rsidRDefault="00C34712" w:rsidP="007107DE">
      <w:pPr>
        <w:rPr>
          <w:lang w:val="fr-FR"/>
        </w:rPr>
      </w:pPr>
    </w:p>
    <w:p w14:paraId="2128545B" w14:textId="77777777" w:rsidR="00C34712" w:rsidRDefault="00C34712" w:rsidP="00C34712">
      <w:pPr>
        <w:pStyle w:val="Heading8"/>
        <w:rPr>
          <w:lang w:val="fr-FR"/>
        </w:rPr>
      </w:pPr>
      <w:bookmarkStart w:id="5346" w:name="Sit_Ciari_spat_C1_str__c4_n4_1"/>
      <w:r>
        <w:rPr>
          <w:lang w:val="fr-FR"/>
        </w:rPr>
        <w:t>4-1</w:t>
      </w:r>
    </w:p>
    <w:bookmarkEnd w:id="5346"/>
    <w:p w14:paraId="2338E600" w14:textId="77777777" w:rsidR="00C34712" w:rsidRDefault="00C34712" w:rsidP="007107DE">
      <w:pPr>
        <w:rPr>
          <w:lang w:val="fr-FR"/>
        </w:rPr>
      </w:pPr>
    </w:p>
    <w:p w14:paraId="58DC57A7" w14:textId="77777777" w:rsidR="00C34712" w:rsidRDefault="00C34712" w:rsidP="007107DE">
      <w:pPr>
        <w:rPr>
          <w:lang w:val="fr-FR"/>
        </w:rPr>
      </w:pPr>
      <w:r>
        <w:rPr>
          <w:lang w:val="fr-FR"/>
        </w:rPr>
        <w:t>nombreuses scories (BIB 187)</w:t>
      </w:r>
    </w:p>
    <w:p w14:paraId="181B90B7" w14:textId="77777777" w:rsidR="00C34712" w:rsidRDefault="00C34712" w:rsidP="00C34712">
      <w:pPr>
        <w:pStyle w:val="Heading8"/>
        <w:rPr>
          <w:lang w:val="fr-FR"/>
        </w:rPr>
      </w:pPr>
      <w:bookmarkStart w:id="5347" w:name="Sit_Ciari_spat_C1_str__c4_n4_2"/>
      <w:r>
        <w:rPr>
          <w:lang w:val="fr-FR"/>
        </w:rPr>
        <w:t>4-2</w:t>
      </w:r>
    </w:p>
    <w:bookmarkEnd w:id="5347"/>
    <w:p w14:paraId="748B774C" w14:textId="77777777" w:rsidR="00C34712" w:rsidRDefault="00C34712" w:rsidP="007107DE">
      <w:pPr>
        <w:rPr>
          <w:lang w:val="fr-FR"/>
        </w:rPr>
      </w:pPr>
    </w:p>
    <w:p w14:paraId="256C8F01" w14:textId="77777777" w:rsidR="00C34712" w:rsidRDefault="00C34712" w:rsidP="00C34712">
      <w:pPr>
        <w:pStyle w:val="Heading8"/>
        <w:rPr>
          <w:lang w:val="fr-FR"/>
        </w:rPr>
      </w:pPr>
      <w:bookmarkStart w:id="5348" w:name="Sit_Ciari_spat_C1_str__c4_n4_3"/>
      <w:r>
        <w:rPr>
          <w:lang w:val="fr-FR"/>
        </w:rPr>
        <w:t>4-3</w:t>
      </w:r>
    </w:p>
    <w:bookmarkEnd w:id="5348"/>
    <w:p w14:paraId="50B6DE85" w14:textId="77777777" w:rsidR="00C34712" w:rsidRDefault="00C34712" w:rsidP="007107DE">
      <w:pPr>
        <w:rPr>
          <w:lang w:val="fr-FR"/>
        </w:rPr>
      </w:pPr>
    </w:p>
    <w:p w14:paraId="12838742" w14:textId="77777777" w:rsidR="00C34712" w:rsidRPr="00C34712" w:rsidRDefault="00C34712" w:rsidP="00C34712">
      <w:pPr>
        <w:pStyle w:val="Heading8"/>
        <w:rPr>
          <w:lang w:val="fr-FR"/>
        </w:rPr>
      </w:pPr>
      <w:bookmarkStart w:id="5349" w:name="Sit_Ciari_spat_C1_str__c4_n4_4"/>
      <w:r>
        <w:rPr>
          <w:lang w:val="fr-FR"/>
        </w:rPr>
        <w:t>4-4</w:t>
      </w:r>
    </w:p>
    <w:bookmarkEnd w:id="5349"/>
    <w:p w14:paraId="5AE8BAE1" w14:textId="77777777" w:rsidR="00C34712" w:rsidRDefault="00C34712" w:rsidP="007107DE">
      <w:pPr>
        <w:rPr>
          <w:lang w:val="fr-FR"/>
        </w:rPr>
      </w:pPr>
    </w:p>
    <w:p w14:paraId="2D5623A7" w14:textId="77777777" w:rsidR="009A0C25" w:rsidRDefault="009A0C25" w:rsidP="007107DE">
      <w:pPr>
        <w:rPr>
          <w:lang w:val="fr-FR"/>
        </w:rPr>
      </w:pPr>
      <w:r>
        <w:rPr>
          <w:lang w:val="fr-FR"/>
        </w:rPr>
        <w:t>couche d'habitat (BIB 187)</w:t>
      </w:r>
    </w:p>
    <w:p w14:paraId="5CA2964F" w14:textId="77777777" w:rsidR="00C34712" w:rsidRDefault="00C34712" w:rsidP="00C34712">
      <w:pPr>
        <w:pStyle w:val="Heading6"/>
      </w:pPr>
      <w:bookmarkStart w:id="5350" w:name="Sit_Ciari_spat_C1_str__c5"/>
      <w:r>
        <w:t>c.5</w:t>
      </w:r>
    </w:p>
    <w:bookmarkEnd w:id="5350"/>
    <w:p w14:paraId="646D29F7" w14:textId="77777777" w:rsidR="00C34712" w:rsidRDefault="00C34712" w:rsidP="007107DE">
      <w:pPr>
        <w:rPr>
          <w:lang w:val="fr-FR"/>
        </w:rPr>
      </w:pPr>
    </w:p>
    <w:p w14:paraId="4AEFDDB1" w14:textId="77777777" w:rsidR="007107DE" w:rsidRPr="007107DE" w:rsidRDefault="00EB44AD" w:rsidP="007107DE">
      <w:pPr>
        <w:rPr>
          <w:lang w:val="fr-FR"/>
        </w:rPr>
      </w:pPr>
      <w:r>
        <w:rPr>
          <w:lang w:val="fr-FR"/>
        </w:rPr>
        <w:t xml:space="preserve">Fond de fouilles (SS BIB) . </w:t>
      </w:r>
      <w:r w:rsidRPr="0032190F">
        <w:rPr>
          <w:lang w:val="fr-FR"/>
        </w:rPr>
        <w:t xml:space="preserve">A </w:t>
      </w:r>
      <w:smartTag w:uri="urn:schemas-microsoft-com:office:smarttags" w:element="metricconverter">
        <w:smartTagPr>
          <w:attr w:name="ProductID" w:val="1,70 m"/>
        </w:smartTagPr>
        <w:r w:rsidRPr="0032190F">
          <w:rPr>
            <w:lang w:val="fr-FR"/>
          </w:rPr>
          <w:t>1,70 m</w:t>
        </w:r>
      </w:smartTag>
      <w:r w:rsidRPr="0032190F">
        <w:rPr>
          <w:lang w:val="fr-FR"/>
        </w:rPr>
        <w:t xml:space="preserve">, on trouve un niveau stérile de cailloutis (BIB </w:t>
      </w:r>
      <w:r>
        <w:rPr>
          <w:lang w:val="fr-FR"/>
        </w:rPr>
        <w:t>139</w:t>
      </w:r>
      <w:r w:rsidRPr="0032190F">
        <w:rPr>
          <w:lang w:val="fr-FR"/>
        </w:rPr>
        <w:t xml:space="preserve"> p. 5).</w:t>
      </w:r>
      <w:r w:rsidRPr="0032190F">
        <w:rPr>
          <w:i/>
          <w:lang w:val="fr-FR"/>
        </w:rPr>
        <w:t>Année 1999</w:t>
      </w:r>
      <w:r>
        <w:rPr>
          <w:lang w:val="fr-FR"/>
        </w:rPr>
        <w:t xml:space="preserve"> (BIB ?) </w:t>
      </w:r>
      <w:r w:rsidR="007107DE" w:rsidRPr="007107DE">
        <w:rPr>
          <w:lang w:val="fr-FR"/>
        </w:rPr>
        <w:t>Elle est constituée de cailloutis anguleux stériles.</w:t>
      </w:r>
      <w:r w:rsidR="007107DE">
        <w:rPr>
          <w:lang w:val="fr-FR"/>
        </w:rPr>
        <w:t xml:space="preserve"> (BIB 1616)</w:t>
      </w:r>
      <w:r w:rsidR="009A0C25">
        <w:rPr>
          <w:lang w:val="fr-FR"/>
        </w:rPr>
        <w:t xml:space="preserve"> Amas de blocs non tassés (BIB 187)</w:t>
      </w:r>
    </w:p>
    <w:p w14:paraId="6F18BDE4" w14:textId="77777777" w:rsidR="00416812" w:rsidRPr="007107DE" w:rsidRDefault="00416812" w:rsidP="00416812">
      <w:pPr>
        <w:rPr>
          <w:lang w:val="fr-FR"/>
        </w:rPr>
      </w:pPr>
    </w:p>
    <w:p w14:paraId="2339D7EE" w14:textId="0C807B5C" w:rsidR="007107DE" w:rsidRDefault="0038347A" w:rsidP="007107DE">
      <w:pPr>
        <w:pStyle w:val="Heading5"/>
      </w:pPr>
      <w:bookmarkStart w:id="5351" w:name="Sit_Ciari_per"/>
      <w:r>
        <w:t>p</w:t>
      </w:r>
      <w:r w:rsidR="007107DE">
        <w:t>ériodes</w:t>
      </w:r>
    </w:p>
    <w:bookmarkEnd w:id="5351"/>
    <w:p w14:paraId="7D1D81ED" w14:textId="77777777" w:rsidR="00EB44AD" w:rsidRPr="0038347A" w:rsidRDefault="00EB44AD" w:rsidP="00EB44AD">
      <w:pPr>
        <w:rPr>
          <w:sz w:val="20"/>
          <w:lang w:val="fr-FR"/>
        </w:rPr>
      </w:pPr>
      <w:r w:rsidRPr="0038347A">
        <w:rPr>
          <w:sz w:val="20"/>
          <w:lang w:val="fr-FR"/>
        </w:rPr>
        <w:t>synthèse</w:t>
      </w:r>
    </w:p>
    <w:p w14:paraId="700E5156" w14:textId="77777777" w:rsidR="00EB44AD" w:rsidRDefault="00EB44AD" w:rsidP="00EB44AD">
      <w:pPr>
        <w:rPr>
          <w:lang w:val="fr-FR"/>
        </w:rPr>
      </w:pPr>
    </w:p>
    <w:tbl>
      <w:tblPr>
        <w:tblpPr w:leftFromText="141" w:rightFromText="141" w:vertAnchor="text" w:horzAnchor="margin" w:tblpXSpec="center" w:tblpY="-6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76"/>
        <w:gridCol w:w="630"/>
        <w:gridCol w:w="1243"/>
      </w:tblGrid>
      <w:tr w:rsidR="00EB44AD" w:rsidRPr="007107DE" w14:paraId="5E667221" w14:textId="77777777" w:rsidTr="00A438D4">
        <w:tc>
          <w:tcPr>
            <w:tcW w:w="0" w:type="auto"/>
            <w:vMerge w:val="restart"/>
            <w:vAlign w:val="center"/>
          </w:tcPr>
          <w:p w14:paraId="70535457" w14:textId="77777777" w:rsidR="00EB44AD" w:rsidRPr="007107DE" w:rsidRDefault="00EB44AD" w:rsidP="00A438D4">
            <w:r w:rsidRPr="007107DE">
              <w:t>couche 4</w:t>
            </w:r>
          </w:p>
        </w:tc>
        <w:tc>
          <w:tcPr>
            <w:tcW w:w="0" w:type="auto"/>
            <w:vAlign w:val="center"/>
          </w:tcPr>
          <w:p w14:paraId="47D77070" w14:textId="77777777" w:rsidR="00EB44AD" w:rsidRPr="007107DE" w:rsidRDefault="00EB44AD" w:rsidP="00A438D4">
            <w:r w:rsidRPr="007107DE">
              <w:t>haut</w:t>
            </w:r>
          </w:p>
        </w:tc>
        <w:tc>
          <w:tcPr>
            <w:tcW w:w="0" w:type="auto"/>
            <w:vAlign w:val="center"/>
          </w:tcPr>
          <w:p w14:paraId="2F0142A5" w14:textId="71D375B1" w:rsidR="00EB44AD" w:rsidRPr="007107DE" w:rsidRDefault="00C01B7D" w:rsidP="00A438D4">
            <w:r>
              <w:rPr>
                <w:lang w:val="fr-FR"/>
              </w:rPr>
              <w:t>NF</w:t>
            </w:r>
            <w:r w:rsidR="00EB44AD" w:rsidRPr="007107DE">
              <w:rPr>
                <w:lang w:val="fr-FR"/>
              </w:rPr>
              <w:t xml:space="preserve"> et </w:t>
            </w:r>
            <w:hyperlink r:id="rId12916" w:anchor="Sit_Ciari_spat_C1_str_B" w:history="1">
              <w:r w:rsidR="00A86BD3" w:rsidRPr="00A86BD3">
                <w:rPr>
                  <w:rStyle w:val="Hyperlink"/>
                  <w:lang w:val="fr-FR"/>
                </w:rPr>
                <w:t>Bz</w:t>
              </w:r>
            </w:hyperlink>
          </w:p>
        </w:tc>
      </w:tr>
      <w:tr w:rsidR="00EB44AD" w:rsidRPr="007107DE" w14:paraId="444317D2" w14:textId="77777777" w:rsidTr="00A438D4">
        <w:tc>
          <w:tcPr>
            <w:tcW w:w="0" w:type="auto"/>
            <w:vMerge/>
            <w:vAlign w:val="center"/>
          </w:tcPr>
          <w:p w14:paraId="1B35530D" w14:textId="77777777" w:rsidR="00EB44AD" w:rsidRPr="007107DE" w:rsidRDefault="00EB44AD" w:rsidP="00A438D4"/>
        </w:tc>
        <w:tc>
          <w:tcPr>
            <w:tcW w:w="0" w:type="auto"/>
            <w:vAlign w:val="center"/>
          </w:tcPr>
          <w:p w14:paraId="67BFE540" w14:textId="77777777" w:rsidR="00EB44AD" w:rsidRPr="007107DE" w:rsidRDefault="00EB44AD" w:rsidP="00A438D4">
            <w:r w:rsidRPr="007107DE">
              <w:t>bas</w:t>
            </w:r>
          </w:p>
        </w:tc>
        <w:tc>
          <w:tcPr>
            <w:tcW w:w="0" w:type="auto"/>
            <w:vAlign w:val="center"/>
          </w:tcPr>
          <w:p w14:paraId="47CAA5AF" w14:textId="0FAEA250" w:rsidR="00EB44AD" w:rsidRPr="007107DE" w:rsidRDefault="00C01B7D" w:rsidP="00A438D4">
            <w:r>
              <w:t>NA</w:t>
            </w:r>
            <w:r w:rsidR="00EB44AD" w:rsidRPr="007107DE">
              <w:t xml:space="preserve"> et </w:t>
            </w:r>
            <w:r>
              <w:t>NM</w:t>
            </w:r>
          </w:p>
        </w:tc>
      </w:tr>
    </w:tbl>
    <w:p w14:paraId="5CF5A6AF" w14:textId="77777777" w:rsidR="00EB44AD" w:rsidRDefault="00EB44AD" w:rsidP="00EB44AD">
      <w:pPr>
        <w:rPr>
          <w:lang w:val="fr-FR"/>
        </w:rPr>
      </w:pPr>
    </w:p>
    <w:p w14:paraId="570867C8" w14:textId="77777777" w:rsidR="00EB44AD" w:rsidRPr="00EB44AD" w:rsidRDefault="00EB44AD" w:rsidP="00EB44AD">
      <w:pPr>
        <w:rPr>
          <w:lang w:val="fr-FR"/>
        </w:rPr>
      </w:pPr>
    </w:p>
    <w:p w14:paraId="7882462F" w14:textId="77777777" w:rsidR="007107DE" w:rsidRPr="007107DE" w:rsidRDefault="007107DE" w:rsidP="00416812">
      <w:pPr>
        <w:rPr>
          <w:lang w:val="fr-FR"/>
        </w:rPr>
      </w:pPr>
    </w:p>
    <w:p w14:paraId="38CB73CF" w14:textId="77777777" w:rsidR="00416812" w:rsidRDefault="00416812" w:rsidP="007107DE">
      <w:pPr>
        <w:pStyle w:val="Heading6"/>
      </w:pPr>
      <w:bookmarkStart w:id="5352" w:name="Sit_Ciari_spat_C1_str_Cardial"/>
      <w:r>
        <w:t>Cardial</w:t>
      </w:r>
    </w:p>
    <w:bookmarkEnd w:id="5352"/>
    <w:p w14:paraId="7026940E" w14:textId="77777777" w:rsidR="00416812" w:rsidRDefault="00416812" w:rsidP="00416812">
      <w:pPr>
        <w:autoSpaceDE w:val="0"/>
        <w:autoSpaceDN w:val="0"/>
        <w:adjustRightInd w:val="0"/>
        <w:jc w:val="both"/>
        <w:rPr>
          <w:lang w:val="fr-FR"/>
        </w:rPr>
      </w:pPr>
    </w:p>
    <w:p w14:paraId="130ABE59" w14:textId="2FDBC614" w:rsidR="00416812" w:rsidRDefault="00416812" w:rsidP="00416812">
      <w:pPr>
        <w:autoSpaceDE w:val="0"/>
        <w:autoSpaceDN w:val="0"/>
        <w:adjustRightInd w:val="0"/>
        <w:jc w:val="both"/>
        <w:rPr>
          <w:lang w:val="fr-FR"/>
        </w:rPr>
      </w:pPr>
      <w:r w:rsidRPr="009C0883">
        <w:rPr>
          <w:lang w:val="fr-FR"/>
        </w:rPr>
        <w:t xml:space="preserve">Bien que les fouilles du </w:t>
      </w:r>
      <w:r w:rsidRPr="009C0883">
        <w:rPr>
          <w:i/>
          <w:iCs/>
          <w:lang w:val="fr-FR"/>
        </w:rPr>
        <w:t xml:space="preserve">gias </w:t>
      </w:r>
      <w:r w:rsidRPr="009C0883">
        <w:rPr>
          <w:lang w:val="fr-FR"/>
        </w:rPr>
        <w:t xml:space="preserve">del Ciari n’aient concerné qu’une partie de l’abri et que la couche 4 apparaisse considérablement remaniée (métal associé aux céramiques cardiales), la présence de céramique cardiale dans le début de la stratigraphie permet d’attester la présence d’hommes dans le site dès le </w:t>
      </w:r>
      <w:r w:rsidR="00DC1711">
        <w:rPr>
          <w:lang w:val="fr-FR"/>
        </w:rPr>
        <w:t>NA</w:t>
      </w:r>
      <w:r w:rsidRPr="009C0883">
        <w:rPr>
          <w:lang w:val="fr-FR"/>
        </w:rPr>
        <w:t xml:space="preserve"> (</w:t>
      </w:r>
      <w:hyperlink r:id="rId12917" w:anchor="Cul_Cardial_Midi_France" w:history="1">
        <w:r w:rsidRPr="009C0883">
          <w:rPr>
            <w:rStyle w:val="Hyperlink"/>
            <w:lang w:val="fr-FR"/>
          </w:rPr>
          <w:t>Cardial</w:t>
        </w:r>
      </w:hyperlink>
      <w:r w:rsidRPr="009C0883">
        <w:rPr>
          <w:lang w:val="fr-FR"/>
        </w:rPr>
        <w:t xml:space="preserve">, ca 5500-5300 BC), ce qui en fait l’un des sites les plus anciens du sud-est </w:t>
      </w:r>
      <w:r w:rsidRPr="009C0883">
        <w:rPr>
          <w:lang w:val="fr-FR"/>
        </w:rPr>
        <w:lastRenderedPageBreak/>
        <w:t>de la France quant à la pénétration des Néolithiques dans le milieu alpin (BIB 126 p. 34 et BIB 212 p. 18 et BIB 1073 p. 54). 5400-5100 BC (BIB 1378)</w:t>
      </w:r>
    </w:p>
    <w:p w14:paraId="1E35071E" w14:textId="77777777" w:rsidR="00416812" w:rsidRPr="00F64A9D" w:rsidRDefault="00416812" w:rsidP="00416812">
      <w:pPr>
        <w:autoSpaceDE w:val="0"/>
        <w:autoSpaceDN w:val="0"/>
        <w:adjustRightInd w:val="0"/>
        <w:jc w:val="both"/>
        <w:rPr>
          <w:lang w:val="fr-FR"/>
        </w:rPr>
      </w:pPr>
    </w:p>
    <w:p w14:paraId="735ED8DF" w14:textId="7FA2B9A5" w:rsidR="00416812" w:rsidRPr="00E326B9" w:rsidRDefault="0038347A" w:rsidP="007107DE">
      <w:pPr>
        <w:pStyle w:val="Heading7"/>
        <w:rPr>
          <w:lang w:val="fr-FR"/>
        </w:rPr>
      </w:pPr>
      <w:bookmarkStart w:id="5353" w:name="Sit_Ciari_spat_C1_str_Cardial_cer"/>
      <w:r>
        <w:rPr>
          <w:lang w:val="fr-FR"/>
        </w:rPr>
        <w:t>c</w:t>
      </w:r>
      <w:r w:rsidR="00416812" w:rsidRPr="00E326B9">
        <w:rPr>
          <w:lang w:val="fr-FR"/>
        </w:rPr>
        <w:t>éramiques</w:t>
      </w:r>
    </w:p>
    <w:bookmarkEnd w:id="5353"/>
    <w:p w14:paraId="18B2CE16" w14:textId="77777777" w:rsidR="00416812" w:rsidRDefault="00416812" w:rsidP="00416812">
      <w:pPr>
        <w:autoSpaceDE w:val="0"/>
        <w:autoSpaceDN w:val="0"/>
        <w:adjustRightInd w:val="0"/>
        <w:jc w:val="both"/>
        <w:rPr>
          <w:lang w:val="fr-FR"/>
        </w:rPr>
      </w:pPr>
    </w:p>
    <w:p w14:paraId="1E98EB33" w14:textId="18129865" w:rsidR="00416812" w:rsidRPr="002E2B6C" w:rsidRDefault="00000000" w:rsidP="00416812">
      <w:pPr>
        <w:autoSpaceDE w:val="0"/>
        <w:autoSpaceDN w:val="0"/>
        <w:adjustRightInd w:val="0"/>
        <w:jc w:val="both"/>
        <w:rPr>
          <w:lang w:val="fr-FR"/>
        </w:rPr>
      </w:pPr>
      <w:hyperlink r:id="rId12918" w:anchor="Cul_Cardial_Zonation_Horiz" w:history="1">
        <w:r w:rsidR="00416812" w:rsidRPr="002E2B6C">
          <w:rPr>
            <w:rStyle w:val="Hyperlink"/>
            <w:lang w:val="fr-FR"/>
          </w:rPr>
          <w:t>C. ZH</w:t>
        </w:r>
      </w:hyperlink>
      <w:r w:rsidR="004A1BBC" w:rsidRPr="002E2B6C">
        <w:rPr>
          <w:lang w:val="fr-FR"/>
        </w:rPr>
        <w:t xml:space="preserve"> (</w:t>
      </w:r>
      <w:r w:rsidR="00DC1711" w:rsidRPr="002E2B6C">
        <w:rPr>
          <w:lang w:val="fr-FR"/>
        </w:rPr>
        <w:t xml:space="preserve">BIB 3199, </w:t>
      </w:r>
      <w:r w:rsidR="004A1BBC" w:rsidRPr="002E2B6C">
        <w:rPr>
          <w:lang w:val="fr-FR"/>
        </w:rPr>
        <w:t>Binder com. pers.)</w:t>
      </w:r>
    </w:p>
    <w:p w14:paraId="6B83C8C2" w14:textId="54CFB6D6" w:rsidR="000962AC" w:rsidRPr="000962AC" w:rsidRDefault="000962AC" w:rsidP="000962AC">
      <w:pPr>
        <w:jc w:val="both"/>
        <w:rPr>
          <w:lang w:val="es-ES"/>
        </w:rPr>
      </w:pPr>
      <w:r w:rsidRPr="000962AC">
        <w:rPr>
          <w:lang w:val="fr-FR"/>
        </w:rPr>
        <w:t>i</w:t>
      </w:r>
      <w:r>
        <w:rPr>
          <w:lang w:val="fr-FR"/>
        </w:rPr>
        <w:t xml:space="preserve">mpressions verticales, </w:t>
      </w:r>
      <w:r w:rsidRPr="000962AC">
        <w:rPr>
          <w:lang w:val="fr-FR"/>
        </w:rPr>
        <w:t>i</w:t>
      </w:r>
      <w:r>
        <w:rPr>
          <w:lang w:val="fr-FR"/>
        </w:rPr>
        <w:t xml:space="preserve">mpressions courtes </w:t>
      </w:r>
      <w:r w:rsidRPr="000962AC">
        <w:rPr>
          <w:lang w:val="fr-FR"/>
        </w:rPr>
        <w:t>réalisées avec une coquille en position normale</w:t>
      </w:r>
      <w:r>
        <w:rPr>
          <w:lang w:val="fr-FR"/>
        </w:rPr>
        <w:t xml:space="preserve">, </w:t>
      </w:r>
      <w:r w:rsidRPr="000962AC">
        <w:rPr>
          <w:lang w:val="fr-FR"/>
        </w:rPr>
        <w:t>cordons lisses supérieurs s’infléchiss</w:t>
      </w:r>
      <w:r>
        <w:rPr>
          <w:lang w:val="fr-FR"/>
        </w:rPr>
        <w:t>a</w:t>
      </w:r>
      <w:r w:rsidRPr="000962AC">
        <w:rPr>
          <w:lang w:val="fr-FR"/>
        </w:rPr>
        <w:t xml:space="preserve">nt vers l’anse formant un ensellement ; le décor au </w:t>
      </w:r>
      <w:r w:rsidRPr="00196EAB">
        <w:rPr>
          <w:i/>
          <w:lang w:val="fr-FR"/>
        </w:rPr>
        <w:t>cardium</w:t>
      </w:r>
      <w:r w:rsidRPr="000962AC">
        <w:rPr>
          <w:lang w:val="fr-FR"/>
        </w:rPr>
        <w:t xml:space="preserve"> est imprimé de part et d’autre du cordon inférieur </w:t>
      </w:r>
      <w:r w:rsidR="00196EAB">
        <w:rPr>
          <w:lang w:val="fr-FR"/>
        </w:rPr>
        <w:t>[</w:t>
      </w:r>
      <w:hyperlink r:id="rId12919" w:anchor="Cul_Cardial_Zonation_Horiz_cer_dec_CBIC" w:history="1">
        <w:r w:rsidR="00196EAB" w:rsidRPr="00196EAB">
          <w:rPr>
            <w:rStyle w:val="Hyperlink"/>
            <w:lang w:val="fr-FR"/>
          </w:rPr>
          <w:t>CBIC</w:t>
        </w:r>
      </w:hyperlink>
      <w:r w:rsidR="00196EAB">
        <w:rPr>
          <w:lang w:val="fr-FR"/>
        </w:rPr>
        <w:t xml:space="preserve">] </w:t>
      </w:r>
      <w:r w:rsidRPr="000962AC">
        <w:rPr>
          <w:lang w:val="fr-FR"/>
        </w:rPr>
        <w:t>avec une coquille en position tangentielle et un mouvement pivotant, des traces de cardium gommées par le brunissage sont également visibles sur une des nervure de l’anse</w:t>
      </w:r>
      <w:r>
        <w:rPr>
          <w:lang w:val="fr-FR"/>
        </w:rPr>
        <w:t>,</w:t>
      </w:r>
      <w:r w:rsidRPr="000962AC">
        <w:rPr>
          <w:lang w:val="fr-FR"/>
        </w:rPr>
        <w:t xml:space="preserve"> l’ensemble du brunissage est postérieur aux impressions </w:t>
      </w:r>
      <w:r w:rsidRPr="00F64A9D">
        <w:rPr>
          <w:lang w:val="fr-FR"/>
        </w:rPr>
        <w:t>(Binder com. pers.)</w:t>
      </w:r>
      <w:r>
        <w:rPr>
          <w:lang w:val="fr-FR"/>
        </w:rPr>
        <w:t xml:space="preserve"> </w:t>
      </w:r>
      <w:r w:rsidRPr="000962AC">
        <w:rPr>
          <w:lang w:val="es-ES"/>
        </w:rPr>
        <w:t xml:space="preserve">Cardial de type </w:t>
      </w:r>
      <w:hyperlink r:id="rId12920" w:anchor="Cul_Pianaccia" w:history="1">
        <w:r w:rsidRPr="000962AC">
          <w:rPr>
            <w:rStyle w:val="Hyperlink"/>
            <w:lang w:val="es-ES"/>
          </w:rPr>
          <w:t>Pianaccia de Suvero</w:t>
        </w:r>
      </w:hyperlink>
      <w:r w:rsidRPr="000962AC">
        <w:rPr>
          <w:lang w:val="es-ES"/>
        </w:rPr>
        <w:t xml:space="preserve"> (Binder com pers)</w:t>
      </w:r>
    </w:p>
    <w:p w14:paraId="39B9B463" w14:textId="77777777" w:rsidR="00416812" w:rsidRPr="000962AC" w:rsidRDefault="00416812" w:rsidP="00416812">
      <w:pPr>
        <w:autoSpaceDE w:val="0"/>
        <w:autoSpaceDN w:val="0"/>
        <w:adjustRightInd w:val="0"/>
        <w:jc w:val="both"/>
        <w:rPr>
          <w:lang w:val="es-ES"/>
        </w:rPr>
      </w:pPr>
    </w:p>
    <w:p w14:paraId="244A01D3" w14:textId="6937C557" w:rsidR="00416812" w:rsidRPr="000962AC" w:rsidRDefault="00000000" w:rsidP="00416812">
      <w:pPr>
        <w:autoSpaceDE w:val="0"/>
        <w:autoSpaceDN w:val="0"/>
        <w:adjustRightInd w:val="0"/>
        <w:jc w:val="both"/>
        <w:rPr>
          <w:lang w:val="es-ES"/>
        </w:rPr>
      </w:pPr>
      <w:hyperlink r:id="rId12921" w:anchor="Sit_Alba" w:history="1">
        <w:r w:rsidR="000962AC" w:rsidRPr="000962AC">
          <w:rPr>
            <w:rStyle w:val="Hyperlink"/>
            <w:lang w:val="es-ES"/>
          </w:rPr>
          <w:t>Alba</w:t>
        </w:r>
      </w:hyperlink>
      <w:r w:rsidR="00416812" w:rsidRPr="000962AC">
        <w:rPr>
          <w:lang w:val="es-ES"/>
        </w:rPr>
        <w:t xml:space="preserve">, </w:t>
      </w:r>
      <w:hyperlink r:id="rId12922" w:anchor="Sit_Arene_Candide_p_Cardial" w:history="1">
        <w:r w:rsidR="00416812" w:rsidRPr="000962AC">
          <w:rPr>
            <w:rStyle w:val="Hyperlink"/>
            <w:lang w:val="es-ES"/>
          </w:rPr>
          <w:t>Arene Candide</w:t>
        </w:r>
      </w:hyperlink>
      <w:r w:rsidR="00416812" w:rsidRPr="000962AC">
        <w:rPr>
          <w:lang w:val="es-ES"/>
        </w:rPr>
        <w:t xml:space="preserve">, </w:t>
      </w:r>
      <w:hyperlink r:id="rId12923" w:anchor="Sit_Pendimoun_p_Cardial_rec" w:history="1">
        <w:r w:rsidR="00416812" w:rsidRPr="000962AC">
          <w:rPr>
            <w:rStyle w:val="Hyperlink"/>
            <w:lang w:val="es-ES"/>
          </w:rPr>
          <w:t>Pendimoun</w:t>
        </w:r>
      </w:hyperlink>
    </w:p>
    <w:p w14:paraId="4634B68C" w14:textId="77777777" w:rsidR="00BE6107" w:rsidRPr="000962AC" w:rsidRDefault="00BE6107" w:rsidP="00416812">
      <w:pPr>
        <w:autoSpaceDE w:val="0"/>
        <w:autoSpaceDN w:val="0"/>
        <w:adjustRightInd w:val="0"/>
        <w:jc w:val="both"/>
        <w:rPr>
          <w:lang w:val="es-ES"/>
        </w:rPr>
      </w:pPr>
    </w:p>
    <w:p w14:paraId="6F4BE9DB" w14:textId="72E622BC" w:rsidR="00BE6107" w:rsidRPr="0077212E" w:rsidRDefault="0038347A" w:rsidP="00BE6107">
      <w:pPr>
        <w:pStyle w:val="Heading7"/>
        <w:rPr>
          <w:lang w:val="fr-FR"/>
        </w:rPr>
      </w:pPr>
      <w:bookmarkStart w:id="5354" w:name="Sit_Ciari_spat_C1_str_Cardial_lith"/>
      <w:r>
        <w:rPr>
          <w:lang w:val="fr-FR"/>
        </w:rPr>
        <w:t>l</w:t>
      </w:r>
      <w:r w:rsidR="00BE6107" w:rsidRPr="0077212E">
        <w:rPr>
          <w:lang w:val="fr-FR"/>
        </w:rPr>
        <w:t>ithique</w:t>
      </w:r>
    </w:p>
    <w:bookmarkEnd w:id="5354"/>
    <w:p w14:paraId="4E575DF6" w14:textId="77777777" w:rsidR="00BE6107" w:rsidRPr="0077212E" w:rsidRDefault="00BE6107" w:rsidP="00416812">
      <w:pPr>
        <w:autoSpaceDE w:val="0"/>
        <w:autoSpaceDN w:val="0"/>
        <w:adjustRightInd w:val="0"/>
        <w:jc w:val="both"/>
        <w:rPr>
          <w:lang w:val="fr-FR"/>
        </w:rPr>
      </w:pPr>
    </w:p>
    <w:p w14:paraId="08BC7352" w14:textId="1C81BDD6" w:rsidR="00BE6107" w:rsidRDefault="00BE6107" w:rsidP="00416812">
      <w:pPr>
        <w:autoSpaceDE w:val="0"/>
        <w:autoSpaceDN w:val="0"/>
        <w:adjustRightInd w:val="0"/>
        <w:jc w:val="both"/>
        <w:rPr>
          <w:lang w:val="fr-FR"/>
        </w:rPr>
      </w:pPr>
      <w:r w:rsidRPr="00BE6107">
        <w:rPr>
          <w:lang w:val="fr-FR"/>
        </w:rPr>
        <w:t>géométrique à retouches rasantes directes sur préparations inverses bilatérales  en silex brûlé indetrminé (36). 2 armatures de flèches trapézoïdales à tranchant transversal obtenues sur bitroncatures de lames ou d’éclat (279, 137). Ces deux armatures en silex barrémo-bédoulien non traité thermiquement sont façonnées par des retouche</w:t>
      </w:r>
      <w:r>
        <w:rPr>
          <w:lang w:val="fr-FR"/>
        </w:rPr>
        <w:t>s</w:t>
      </w:r>
      <w:r w:rsidRPr="00BE6107">
        <w:rPr>
          <w:lang w:val="fr-FR"/>
        </w:rPr>
        <w:t xml:space="preserve"> rasantes de la face supérieure issues de troncatures inverses distales et proximales, dans la tradition du Cardial</w:t>
      </w:r>
      <w:r>
        <w:rPr>
          <w:lang w:val="fr-FR"/>
        </w:rPr>
        <w:t xml:space="preserve"> </w:t>
      </w:r>
      <w:r w:rsidRPr="00F64A9D">
        <w:rPr>
          <w:lang w:val="fr-FR"/>
        </w:rPr>
        <w:t>(Binder com. pers.)</w:t>
      </w:r>
      <w:r>
        <w:rPr>
          <w:lang w:val="fr-FR"/>
        </w:rPr>
        <w:t xml:space="preserve"> </w:t>
      </w:r>
      <w:r w:rsidRPr="00BE6107">
        <w:rPr>
          <w:lang w:val="fr-FR"/>
        </w:rPr>
        <w:t xml:space="preserve">La MP des armatures géométriques trapézoïdaux sur lamelles en silex barrémo-bédoulien renvoie à la Haute-Provence </w:t>
      </w:r>
      <w:r>
        <w:rPr>
          <w:lang w:val="fr-FR"/>
        </w:rPr>
        <w:t>[</w:t>
      </w:r>
      <w:hyperlink r:id="rId12924" w:anchor="Sit_Mont_Ventoux_p_NeoAnc_Cardial_rec" w:history="1">
        <w:r w:rsidRPr="00647BC0">
          <w:rPr>
            <w:rStyle w:val="Hyperlink"/>
            <w:lang w:val="fr-FR"/>
          </w:rPr>
          <w:t>mont Ventoux</w:t>
        </w:r>
      </w:hyperlink>
      <w:r>
        <w:rPr>
          <w:lang w:val="fr-FR"/>
        </w:rPr>
        <w:t xml:space="preserve">] </w:t>
      </w:r>
      <w:r w:rsidRPr="00BE6107">
        <w:rPr>
          <w:lang w:val="fr-FR"/>
        </w:rPr>
        <w:t xml:space="preserve">(MPALP_201).. La </w:t>
      </w:r>
      <w:r>
        <w:rPr>
          <w:lang w:val="fr-FR"/>
        </w:rPr>
        <w:t>MP</w:t>
      </w:r>
      <w:r w:rsidRPr="00BE6107">
        <w:rPr>
          <w:lang w:val="fr-FR"/>
        </w:rPr>
        <w:t xml:space="preserve"> de la lamelle en silex </w:t>
      </w:r>
      <w:hyperlink r:id="rId12925" w:anchor="Sit_Roque_Escalpon" w:history="1">
        <w:r w:rsidRPr="009A0C25">
          <w:rPr>
            <w:rStyle w:val="Hyperlink"/>
            <w:lang w:val="fr-FR"/>
          </w:rPr>
          <w:t>turonien</w:t>
        </w:r>
      </w:hyperlink>
      <w:r w:rsidRPr="00BE6107">
        <w:rPr>
          <w:lang w:val="fr-FR"/>
        </w:rPr>
        <w:t xml:space="preserve">, possiblement débitée par pression renvoie à la Provence orientale (MPALP_201) Ces productions se rapprochent du Cardial de la grotte </w:t>
      </w:r>
      <w:hyperlink r:id="rId12926" w:anchor="Sit_Lombard_lith" w:history="1">
        <w:r w:rsidRPr="00BE6107">
          <w:rPr>
            <w:rStyle w:val="Hyperlink"/>
            <w:lang w:val="fr-FR"/>
          </w:rPr>
          <w:t>Lombard</w:t>
        </w:r>
      </w:hyperlink>
      <w:r w:rsidRPr="00BE6107">
        <w:rPr>
          <w:lang w:val="fr-FR"/>
        </w:rPr>
        <w:t xml:space="preserve"> où un matériel analogue a été décrit (Binder, 1991). </w:t>
      </w:r>
      <w:r w:rsidRPr="00F64A9D">
        <w:rPr>
          <w:lang w:val="fr-FR"/>
        </w:rPr>
        <w:t>(Binder com. pers.)</w:t>
      </w:r>
    </w:p>
    <w:p w14:paraId="40A0D92C" w14:textId="77777777" w:rsidR="00BE6107" w:rsidRDefault="00BE6107" w:rsidP="00416812">
      <w:pPr>
        <w:autoSpaceDE w:val="0"/>
        <w:autoSpaceDN w:val="0"/>
        <w:adjustRightInd w:val="0"/>
        <w:jc w:val="both"/>
        <w:rPr>
          <w:lang w:val="fr-FR"/>
        </w:rPr>
      </w:pPr>
    </w:p>
    <w:p w14:paraId="75B8324A" w14:textId="52BA65BC" w:rsidR="00BE6107" w:rsidRPr="00F64A9D" w:rsidRDefault="00000000" w:rsidP="00416812">
      <w:pPr>
        <w:autoSpaceDE w:val="0"/>
        <w:autoSpaceDN w:val="0"/>
        <w:adjustRightInd w:val="0"/>
        <w:jc w:val="both"/>
        <w:rPr>
          <w:lang w:val="fr-FR"/>
        </w:rPr>
      </w:pPr>
      <w:hyperlink r:id="rId12927" w:anchor="Sit_Aigle_lith" w:history="1">
        <w:r w:rsidR="00BE6107" w:rsidRPr="00BE6107">
          <w:rPr>
            <w:rStyle w:val="Hyperlink"/>
            <w:lang w:val="fr-FR"/>
          </w:rPr>
          <w:t>Aigle</w:t>
        </w:r>
      </w:hyperlink>
      <w:r w:rsidR="00BE6107">
        <w:rPr>
          <w:lang w:val="fr-FR"/>
        </w:rPr>
        <w:t xml:space="preserve"> (SS BIB)</w:t>
      </w:r>
    </w:p>
    <w:p w14:paraId="366E41C3" w14:textId="77777777" w:rsidR="00416812" w:rsidRPr="00F64A9D" w:rsidRDefault="00416812" w:rsidP="00416812">
      <w:pPr>
        <w:autoSpaceDE w:val="0"/>
        <w:autoSpaceDN w:val="0"/>
        <w:adjustRightInd w:val="0"/>
        <w:jc w:val="both"/>
        <w:rPr>
          <w:lang w:val="fr-FR"/>
        </w:rPr>
      </w:pPr>
    </w:p>
    <w:p w14:paraId="3EDD9980" w14:textId="77777777" w:rsidR="00416812" w:rsidRPr="00416812" w:rsidRDefault="00416812" w:rsidP="007107DE">
      <w:pPr>
        <w:pStyle w:val="Heading6"/>
      </w:pPr>
      <w:r w:rsidRPr="00416812">
        <w:t>Chasséen</w:t>
      </w:r>
    </w:p>
    <w:p w14:paraId="56569E2A" w14:textId="150A8D2E" w:rsidR="00416812" w:rsidRPr="0032190F" w:rsidRDefault="00416812" w:rsidP="00416812">
      <w:pPr>
        <w:autoSpaceDE w:val="0"/>
        <w:autoSpaceDN w:val="0"/>
        <w:adjustRightInd w:val="0"/>
        <w:jc w:val="both"/>
        <w:rPr>
          <w:lang w:val="fr-FR"/>
        </w:rPr>
      </w:pPr>
      <w:r w:rsidRPr="0032190F">
        <w:rPr>
          <w:lang w:val="fr-FR"/>
        </w:rPr>
        <w:t xml:space="preserve">La majeure partie des séries pour lesquelles il est possible de proposer une datation mettent en relief l’importance relative des fréquentations chasséennes. Ces dernières peuvent démarrer au </w:t>
      </w:r>
      <w:hyperlink r:id="rId12928" w:anchor="Cul_Chasseen" w:history="1">
        <w:r w:rsidRPr="0032190F">
          <w:rPr>
            <w:rStyle w:val="Hyperlink"/>
            <w:lang w:val="fr-FR"/>
          </w:rPr>
          <w:t>chasséen</w:t>
        </w:r>
      </w:hyperlink>
      <w:r w:rsidRPr="0032190F">
        <w:rPr>
          <w:lang w:val="fr-FR"/>
        </w:rPr>
        <w:t xml:space="preserve"> ancien entre 4250 et 4050 cal BC (Gias dei Ciari) (BIB 1378).</w:t>
      </w:r>
    </w:p>
    <w:p w14:paraId="53FE82DB" w14:textId="636D3811" w:rsidR="00416812" w:rsidRDefault="00416812" w:rsidP="00416812">
      <w:pPr>
        <w:autoSpaceDE w:val="0"/>
        <w:autoSpaceDN w:val="0"/>
        <w:adjustRightInd w:val="0"/>
        <w:jc w:val="both"/>
        <w:rPr>
          <w:lang w:val="fr-FR"/>
        </w:rPr>
      </w:pPr>
      <w:r w:rsidRPr="0032190F">
        <w:rPr>
          <w:lang w:val="fr-FR"/>
        </w:rPr>
        <w:br/>
        <w:t xml:space="preserve">Un fragment de panse à cordon multiforé est rapprochable d’un autre trouvé à la </w:t>
      </w:r>
      <w:hyperlink r:id="rId12929" w:anchor="Sit_Bertaude" w:history="1">
        <w:r w:rsidRPr="0032190F">
          <w:rPr>
            <w:rStyle w:val="Hyperlink"/>
            <w:lang w:val="fr-FR"/>
          </w:rPr>
          <w:t>Bertaude</w:t>
        </w:r>
      </w:hyperlink>
      <w:r w:rsidRPr="0032190F">
        <w:rPr>
          <w:lang w:val="fr-FR"/>
        </w:rPr>
        <w:t xml:space="preserve"> (SS BIB)</w:t>
      </w:r>
    </w:p>
    <w:p w14:paraId="65EEDDFA" w14:textId="77777777" w:rsidR="00416812" w:rsidRPr="0032190F" w:rsidRDefault="00416812" w:rsidP="00416812">
      <w:pPr>
        <w:autoSpaceDE w:val="0"/>
        <w:autoSpaceDN w:val="0"/>
        <w:adjustRightInd w:val="0"/>
        <w:jc w:val="both"/>
        <w:rPr>
          <w:rFonts w:ascii="Times-Roman" w:hAnsi="Times-Roman" w:cs="Times-Roman"/>
          <w:lang w:val="fr-FR"/>
        </w:rPr>
      </w:pPr>
    </w:p>
    <w:p w14:paraId="17C6B888" w14:textId="77777777" w:rsidR="00416812" w:rsidRPr="00416812" w:rsidRDefault="00416812" w:rsidP="007107DE">
      <w:pPr>
        <w:pStyle w:val="Heading6"/>
      </w:pPr>
      <w:bookmarkStart w:id="5355" w:name="Sit_Ciari_per_Campa"/>
      <w:r w:rsidRPr="00416812">
        <w:t>Campaniforme</w:t>
      </w:r>
    </w:p>
    <w:bookmarkEnd w:id="5355"/>
    <w:p w14:paraId="5940CD0F" w14:textId="26079570" w:rsidR="0038347A" w:rsidRPr="0038347A" w:rsidRDefault="0038347A" w:rsidP="00416812">
      <w:pPr>
        <w:jc w:val="both"/>
        <w:rPr>
          <w:sz w:val="20"/>
          <w:lang w:val="fr-FR"/>
        </w:rPr>
      </w:pPr>
      <w:r w:rsidRPr="0038347A">
        <w:rPr>
          <w:sz w:val="20"/>
        </w:rPr>
        <w:fldChar w:fldCharType="begin"/>
      </w:r>
      <w:r w:rsidRPr="00DC1711">
        <w:rPr>
          <w:sz w:val="20"/>
          <w:lang w:val="fr-FR"/>
        </w:rPr>
        <w:instrText>HYPERLINK "C:\\Users\\Thomas Huet\\Desktop\\Documentation archéologique liée à la thèse\\Sites.docx" \l "Sit_Bego_mob_per_NF_Campa"</w:instrText>
      </w:r>
      <w:r w:rsidRPr="0038347A">
        <w:rPr>
          <w:sz w:val="20"/>
        </w:rPr>
      </w:r>
      <w:r w:rsidRPr="0038347A">
        <w:rPr>
          <w:sz w:val="20"/>
        </w:rPr>
        <w:fldChar w:fldCharType="separate"/>
      </w:r>
      <w:r w:rsidRPr="00DC1711">
        <w:rPr>
          <w:rStyle w:val="Hyperlink"/>
          <w:sz w:val="20"/>
          <w:lang w:val="fr-FR"/>
        </w:rPr>
        <w:t>Campaniforme</w:t>
      </w:r>
      <w:r w:rsidRPr="0038347A">
        <w:rPr>
          <w:sz w:val="20"/>
        </w:rPr>
        <w:fldChar w:fldCharType="end"/>
      </w:r>
    </w:p>
    <w:p w14:paraId="778A6A61" w14:textId="77777777" w:rsidR="0038347A" w:rsidRDefault="0038347A" w:rsidP="00416812">
      <w:pPr>
        <w:jc w:val="both"/>
        <w:rPr>
          <w:lang w:val="fr-FR"/>
        </w:rPr>
      </w:pPr>
    </w:p>
    <w:p w14:paraId="0B9E6286" w14:textId="77777777" w:rsidR="00416812" w:rsidRPr="0032190F" w:rsidRDefault="00416812" w:rsidP="00416812">
      <w:pPr>
        <w:jc w:val="both"/>
        <w:rPr>
          <w:lang w:val="fr-FR"/>
        </w:rPr>
      </w:pPr>
    </w:p>
    <w:p w14:paraId="56365771" w14:textId="1164CE74" w:rsidR="00416812" w:rsidRPr="00E326B9" w:rsidRDefault="0038347A" w:rsidP="007107DE">
      <w:pPr>
        <w:pStyle w:val="Heading7"/>
        <w:rPr>
          <w:lang w:val="fr-FR"/>
        </w:rPr>
      </w:pPr>
      <w:r>
        <w:rPr>
          <w:lang w:val="fr-FR"/>
        </w:rPr>
        <w:t>c</w:t>
      </w:r>
      <w:r w:rsidR="00416812" w:rsidRPr="00E326B9">
        <w:rPr>
          <w:lang w:val="fr-FR"/>
        </w:rPr>
        <w:t>éramique</w:t>
      </w:r>
    </w:p>
    <w:p w14:paraId="7DC55CB1" w14:textId="77777777" w:rsidR="00416812" w:rsidRPr="0032190F" w:rsidRDefault="00416812" w:rsidP="00416812">
      <w:pPr>
        <w:rPr>
          <w:lang w:val="fr-FR"/>
        </w:rPr>
      </w:pPr>
    </w:p>
    <w:p w14:paraId="1781FFEB" w14:textId="224833F0" w:rsidR="00416812" w:rsidRPr="0032190F" w:rsidRDefault="00416812" w:rsidP="00416812">
      <w:pPr>
        <w:autoSpaceDE w:val="0"/>
        <w:autoSpaceDN w:val="0"/>
        <w:adjustRightInd w:val="0"/>
        <w:jc w:val="both"/>
        <w:rPr>
          <w:lang w:val="fr-FR"/>
        </w:rPr>
      </w:pPr>
      <w:r w:rsidRPr="0032190F">
        <w:rPr>
          <w:lang w:val="fr-FR"/>
        </w:rPr>
        <w:t xml:space="preserve">Un fragment (conservation Surintendance de Turin) présente un bord avec deux bandes décorées horizontales alternant avec des bandes réservées. Les bandes ornées sont limitées par des lignes </w:t>
      </w:r>
      <w:r w:rsidRPr="0032190F">
        <w:rPr>
          <w:lang w:val="fr-FR"/>
        </w:rPr>
        <w:lastRenderedPageBreak/>
        <w:t xml:space="preserve">horizontales incisées et remplies d’estampages ovalaires si on en croit le dessin publié dans Lumley 1995 (BIB 971). Il ne s'agit pas d'échelles : Campaniforme récent incisé estampé à rattacher au style rhodano-provençal. quelque part entre 2400 et 2100 av. n. è. et probablement entre 2350 et 2150 (BC cal) (O. Lemercier com. pers.) Par ailleurs E. Masson évoque des céramiques campaniformes (détermination Mohen) au </w:t>
      </w:r>
      <w:r w:rsidR="00EA1C7A">
        <w:rPr>
          <w:lang w:val="fr-FR"/>
        </w:rPr>
        <w:t>LdG</w:t>
      </w:r>
      <w:r w:rsidRPr="0032190F">
        <w:rPr>
          <w:lang w:val="fr-FR"/>
        </w:rPr>
        <w:t xml:space="preserve"> (BIB 973)</w:t>
      </w:r>
    </w:p>
    <w:p w14:paraId="71439988" w14:textId="77777777" w:rsidR="00416812" w:rsidRPr="0032190F" w:rsidRDefault="00416812" w:rsidP="00416812">
      <w:pPr>
        <w:autoSpaceDE w:val="0"/>
        <w:autoSpaceDN w:val="0"/>
        <w:adjustRightInd w:val="0"/>
        <w:jc w:val="both"/>
        <w:rPr>
          <w:lang w:val="fr-FR"/>
        </w:rPr>
      </w:pPr>
    </w:p>
    <w:p w14:paraId="4965FB54" w14:textId="77777777" w:rsidR="00416812" w:rsidRPr="0032190F" w:rsidRDefault="00416812" w:rsidP="00416812">
      <w:pPr>
        <w:autoSpaceDE w:val="0"/>
        <w:autoSpaceDN w:val="0"/>
        <w:adjustRightInd w:val="0"/>
        <w:jc w:val="both"/>
        <w:rPr>
          <w:lang w:val="fr-FR"/>
        </w:rPr>
      </w:pPr>
      <w:r w:rsidRPr="0032190F">
        <w:rPr>
          <w:lang w:val="fr-FR"/>
        </w:rPr>
        <w:t>Un fragment (terrasse du gias, conservation MM)à décoration en métope de la phase récente (com. pers. Lemercier &amp; Binder)</w:t>
      </w:r>
    </w:p>
    <w:p w14:paraId="6867A858" w14:textId="77777777" w:rsidR="00416812" w:rsidRPr="0032190F" w:rsidRDefault="00416812" w:rsidP="00416812">
      <w:pPr>
        <w:autoSpaceDE w:val="0"/>
        <w:autoSpaceDN w:val="0"/>
        <w:adjustRightInd w:val="0"/>
        <w:jc w:val="both"/>
        <w:rPr>
          <w:lang w:val="fr-FR"/>
        </w:rPr>
      </w:pPr>
    </w:p>
    <w:p w14:paraId="6BB22836" w14:textId="1707B636" w:rsidR="00416812" w:rsidRDefault="00416812" w:rsidP="00416812">
      <w:pPr>
        <w:autoSpaceDE w:val="0"/>
        <w:autoSpaceDN w:val="0"/>
        <w:adjustRightInd w:val="0"/>
        <w:jc w:val="both"/>
        <w:rPr>
          <w:lang w:val="fr-FR"/>
        </w:rPr>
      </w:pPr>
      <w:r w:rsidRPr="0032190F">
        <w:rPr>
          <w:lang w:val="fr-FR"/>
        </w:rPr>
        <w:t xml:space="preserve">De nombreuxvases à cordons lisses, souvent à section triangulaire et lèvre aplatie ou éversée pourraient évoquer les séries detype </w:t>
      </w:r>
      <w:hyperlink r:id="rId12930" w:anchor="Cul_Rhodano_Rhenan" w:history="1">
        <w:r w:rsidRPr="0032190F">
          <w:rPr>
            <w:rStyle w:val="Hyperlink"/>
            <w:lang w:val="fr-FR"/>
          </w:rPr>
          <w:t>rhodano-rhénan</w:t>
        </w:r>
      </w:hyperlink>
      <w:r w:rsidRPr="0032190F">
        <w:rPr>
          <w:lang w:val="fr-FR"/>
        </w:rPr>
        <w:t xml:space="preserve">bien connues en Provence et localement à l’abri </w:t>
      </w:r>
      <w:hyperlink r:id="rId12931" w:anchor="Sit_Pendimoun" w:history="1">
        <w:r w:rsidRPr="0032190F">
          <w:rPr>
            <w:rStyle w:val="Hyperlink"/>
            <w:lang w:val="fr-FR"/>
          </w:rPr>
          <w:t>Pendimoun</w:t>
        </w:r>
      </w:hyperlink>
      <w:r w:rsidRPr="0032190F">
        <w:rPr>
          <w:lang w:val="fr-FR"/>
        </w:rPr>
        <w:t>. Un tesson de bord àperforation (effectuée avant cuisson) est aussi mentionné (BIB 971 p. 147 catalogue). « dans la partie supérieure 4-1 (…) un trou fait après cuisson au-dessus de l’insertion d’une anse » (BIB 187 p. 150). L’attribution de ces céramiques au Bronze ancien a pu être faite sur la base de la reconnaissance de fond plat qui se distingue facilement des céramiques chalcolithiques locales dont les fonds sont ronds et dont les cordons horizontaux sont fréquemment associés à des languettes de préhension (BIB 1112 p. 436 pour les généralités sur le Chalcolithique du Midi de la France)</w:t>
      </w:r>
    </w:p>
    <w:p w14:paraId="4E26D542" w14:textId="77777777" w:rsidR="0038347A" w:rsidRDefault="0038347A" w:rsidP="00416812">
      <w:pPr>
        <w:autoSpaceDE w:val="0"/>
        <w:autoSpaceDN w:val="0"/>
        <w:adjustRightInd w:val="0"/>
        <w:jc w:val="both"/>
        <w:rPr>
          <w:lang w:val="fr-FR"/>
        </w:rPr>
      </w:pPr>
    </w:p>
    <w:p w14:paraId="4200B763" w14:textId="77777777" w:rsidR="0038347A" w:rsidRDefault="0038347A" w:rsidP="0038347A">
      <w:pPr>
        <w:pStyle w:val="Heading7"/>
        <w:rPr>
          <w:lang w:val="fr-FR"/>
        </w:rPr>
      </w:pPr>
      <w:r>
        <w:rPr>
          <w:lang w:val="fr-FR"/>
        </w:rPr>
        <w:t>lithique</w:t>
      </w:r>
    </w:p>
    <w:p w14:paraId="30882C61" w14:textId="77777777" w:rsidR="0038347A" w:rsidRDefault="0038347A" w:rsidP="0038347A">
      <w:pPr>
        <w:jc w:val="both"/>
        <w:rPr>
          <w:lang w:val="fr-FR"/>
        </w:rPr>
      </w:pPr>
    </w:p>
    <w:p w14:paraId="731B4FCA" w14:textId="77777777" w:rsidR="0038347A" w:rsidRDefault="0038347A" w:rsidP="0038347A">
      <w:pPr>
        <w:jc w:val="both"/>
        <w:rPr>
          <w:lang w:val="fr-FR"/>
        </w:rPr>
      </w:pPr>
      <w:r w:rsidRPr="0032190F">
        <w:rPr>
          <w:lang w:val="fr-FR"/>
        </w:rPr>
        <w:t>Un segment de cercle considéré comme très spécifique du Campaniforme (BIB 971 p. 116) découvert dans l’abri (BIB 215 fig 204.2) est attribué à la phase récente de cette période (BIB 922 p. 278)</w:t>
      </w:r>
    </w:p>
    <w:p w14:paraId="4F90ADAE" w14:textId="77777777" w:rsidR="00A86BD3" w:rsidRDefault="00A86BD3" w:rsidP="0038347A">
      <w:pPr>
        <w:jc w:val="both"/>
        <w:rPr>
          <w:lang w:val="fr-FR"/>
        </w:rPr>
      </w:pPr>
    </w:p>
    <w:p w14:paraId="1A3617F5" w14:textId="0DCCB6FF" w:rsidR="00A86BD3" w:rsidRDefault="00A86BD3" w:rsidP="00A86BD3">
      <w:pPr>
        <w:pStyle w:val="Heading6"/>
        <w:tabs>
          <w:tab w:val="left" w:pos="4620"/>
        </w:tabs>
      </w:pPr>
      <w:bookmarkStart w:id="5356" w:name="Sit_Ciari_spat_C1_str_B"/>
      <w:r>
        <w:t>Bronze</w:t>
      </w:r>
    </w:p>
    <w:bookmarkEnd w:id="5356"/>
    <w:p w14:paraId="00D75860" w14:textId="77777777" w:rsidR="00A86BD3" w:rsidRDefault="00A86BD3" w:rsidP="00A86BD3">
      <w:pPr>
        <w:rPr>
          <w:lang w:val="fr-FR"/>
        </w:rPr>
      </w:pPr>
    </w:p>
    <w:p w14:paraId="45754D8D" w14:textId="069891EE" w:rsidR="00A86BD3" w:rsidRPr="00A86BD3" w:rsidRDefault="00A86BD3" w:rsidP="00A86BD3">
      <w:pPr>
        <w:rPr>
          <w:lang w:val="fr-FR"/>
        </w:rPr>
      </w:pPr>
      <w:r w:rsidRPr="00A86BD3">
        <w:rPr>
          <w:lang w:val="fr-FR"/>
        </w:rPr>
        <w:t xml:space="preserve">Si l’on ne peut donc pas attester </w:t>
      </w:r>
      <w:r>
        <w:rPr>
          <w:lang w:val="fr-FR"/>
        </w:rPr>
        <w:t>d'une occupation</w:t>
      </w:r>
      <w:r w:rsidRPr="00A86BD3">
        <w:rPr>
          <w:lang w:val="fr-FR"/>
        </w:rPr>
        <w:t xml:space="preserve"> au </w:t>
      </w:r>
      <w:r>
        <w:rPr>
          <w:lang w:val="fr-FR"/>
        </w:rPr>
        <w:t>BA</w:t>
      </w:r>
      <w:r w:rsidRPr="00A86BD3">
        <w:rPr>
          <w:lang w:val="fr-FR"/>
        </w:rPr>
        <w:t xml:space="preserve">, les travaux récents confirment la présence d’une coupe carénée concave (pl. 230 n° 2) et d’une écuelle ou d’un gobelet carénés sinueux (pl. 230 n° 3), formes renvoyant de façon général au </w:t>
      </w:r>
      <w:r>
        <w:rPr>
          <w:lang w:val="fr-FR"/>
        </w:rPr>
        <w:t>BM</w:t>
      </w:r>
      <w:r w:rsidRPr="00A86BD3">
        <w:rPr>
          <w:lang w:val="fr-FR"/>
        </w:rPr>
        <w:t xml:space="preserve">2 ou au </w:t>
      </w:r>
      <w:r>
        <w:rPr>
          <w:lang w:val="fr-FR"/>
        </w:rPr>
        <w:t>BF</w:t>
      </w:r>
      <w:r w:rsidRPr="00A86BD3">
        <w:rPr>
          <w:lang w:val="fr-FR"/>
        </w:rPr>
        <w:t>1</w:t>
      </w:r>
      <w:r>
        <w:rPr>
          <w:lang w:val="fr-FR"/>
        </w:rPr>
        <w:t xml:space="preserve"> (BIB 3640)</w:t>
      </w:r>
    </w:p>
    <w:p w14:paraId="44FD3C57" w14:textId="77777777" w:rsidR="0038347A" w:rsidRPr="0032190F" w:rsidRDefault="0038347A" w:rsidP="00416812">
      <w:pPr>
        <w:autoSpaceDE w:val="0"/>
        <w:autoSpaceDN w:val="0"/>
        <w:adjustRightInd w:val="0"/>
        <w:jc w:val="both"/>
        <w:rPr>
          <w:lang w:val="fr-FR"/>
        </w:rPr>
      </w:pPr>
    </w:p>
    <w:p w14:paraId="2CBD7D34" w14:textId="611B1EA7" w:rsidR="00416812" w:rsidRPr="002E2B6C" w:rsidRDefault="0038347A" w:rsidP="00A86BD3">
      <w:pPr>
        <w:pStyle w:val="Heading7"/>
        <w:rPr>
          <w:lang w:val="fr-FR"/>
        </w:rPr>
      </w:pPr>
      <w:bookmarkStart w:id="5357" w:name="Sit_Ciari_spat_C1_str_BA"/>
      <w:r w:rsidRPr="002E2B6C">
        <w:rPr>
          <w:lang w:val="fr-FR"/>
        </w:rPr>
        <w:t>BA</w:t>
      </w:r>
    </w:p>
    <w:bookmarkEnd w:id="5357"/>
    <w:p w14:paraId="7C7908C8" w14:textId="02297133" w:rsidR="00416812" w:rsidRPr="00DC1711" w:rsidRDefault="0038347A" w:rsidP="00416812">
      <w:pPr>
        <w:rPr>
          <w:sz w:val="20"/>
          <w:lang w:val="fr-FR"/>
        </w:rPr>
      </w:pPr>
      <w:r w:rsidRPr="0038347A">
        <w:rPr>
          <w:sz w:val="20"/>
        </w:rPr>
        <w:fldChar w:fldCharType="begin"/>
      </w:r>
      <w:r w:rsidRPr="00DC1711">
        <w:rPr>
          <w:sz w:val="20"/>
          <w:lang w:val="fr-FR"/>
        </w:rPr>
        <w:instrText>HYPERLINK "C:\\Users\\Thomas Huet\\Desktop\\Documentation archéologique liée à la thèse\\Sites.docx" \l "Sit_Bego_mob_per_BzA"</w:instrText>
      </w:r>
      <w:r w:rsidRPr="0038347A">
        <w:rPr>
          <w:sz w:val="20"/>
        </w:rPr>
      </w:r>
      <w:r w:rsidRPr="0038347A">
        <w:rPr>
          <w:sz w:val="20"/>
        </w:rPr>
        <w:fldChar w:fldCharType="separate"/>
      </w:r>
      <w:r w:rsidRPr="00DC1711">
        <w:rPr>
          <w:rStyle w:val="Hyperlink"/>
          <w:sz w:val="20"/>
          <w:lang w:val="fr-FR"/>
        </w:rPr>
        <w:t>BA</w:t>
      </w:r>
      <w:r w:rsidRPr="0038347A">
        <w:rPr>
          <w:sz w:val="20"/>
        </w:rPr>
        <w:fldChar w:fldCharType="end"/>
      </w:r>
    </w:p>
    <w:p w14:paraId="0E164475" w14:textId="77777777" w:rsidR="0038347A" w:rsidRPr="0032190F" w:rsidRDefault="0038347A" w:rsidP="00416812">
      <w:pPr>
        <w:rPr>
          <w:lang w:val="fr-FR"/>
        </w:rPr>
      </w:pPr>
    </w:p>
    <w:p w14:paraId="4A52D924" w14:textId="74C0CE99" w:rsidR="00416812" w:rsidRDefault="00416812" w:rsidP="00416812">
      <w:pPr>
        <w:rPr>
          <w:lang w:val="fr-FR"/>
        </w:rPr>
      </w:pPr>
      <w:r w:rsidRPr="0032190F">
        <w:rPr>
          <w:lang w:val="fr-FR"/>
        </w:rPr>
        <w:t xml:space="preserve">On y trouve une très abondante céramique domestique a été attribuée au </w:t>
      </w:r>
      <w:r w:rsidR="00A86BD3">
        <w:rPr>
          <w:lang w:val="fr-FR"/>
        </w:rPr>
        <w:t xml:space="preserve">BA </w:t>
      </w:r>
      <w:r w:rsidRPr="0032190F">
        <w:rPr>
          <w:lang w:val="fr-FR"/>
        </w:rPr>
        <w:t>par la présence de types« spécifiques » : lèvres et préhensions digitées [N/réf. 76 et 77], languette redressée sur cordon lisse (BIB 971 p. 147 catalogue).</w:t>
      </w:r>
    </w:p>
    <w:p w14:paraId="2FB2ADF5" w14:textId="77777777" w:rsidR="0038347A" w:rsidRPr="0032190F" w:rsidRDefault="0038347A" w:rsidP="00416812">
      <w:pPr>
        <w:rPr>
          <w:lang w:val="fr-FR"/>
        </w:rPr>
      </w:pPr>
    </w:p>
    <w:p w14:paraId="676116EA" w14:textId="168F6FB8" w:rsidR="00416812" w:rsidRPr="002E2B6C" w:rsidRDefault="0038347A" w:rsidP="00A86BD3">
      <w:pPr>
        <w:pStyle w:val="Heading7"/>
        <w:rPr>
          <w:lang w:val="fr-FR"/>
        </w:rPr>
      </w:pPr>
      <w:bookmarkStart w:id="5358" w:name="Sit_Ciari_spat_C1_str_BM"/>
      <w:r w:rsidRPr="002E2B6C">
        <w:rPr>
          <w:lang w:val="fr-FR"/>
        </w:rPr>
        <w:t>BM</w:t>
      </w:r>
    </w:p>
    <w:bookmarkEnd w:id="5358"/>
    <w:p w14:paraId="12B8EADF" w14:textId="648835B8" w:rsidR="00416812" w:rsidRPr="00DC1711" w:rsidRDefault="0038347A" w:rsidP="00416812">
      <w:pPr>
        <w:rPr>
          <w:sz w:val="20"/>
          <w:lang w:val="fr-FR"/>
        </w:rPr>
      </w:pPr>
      <w:r w:rsidRPr="0038347A">
        <w:rPr>
          <w:sz w:val="20"/>
        </w:rPr>
        <w:fldChar w:fldCharType="begin"/>
      </w:r>
      <w:r w:rsidRPr="00DC1711">
        <w:rPr>
          <w:sz w:val="20"/>
          <w:lang w:val="fr-FR"/>
        </w:rPr>
        <w:instrText>HYPERLINK "C:\\Users\\Thomas Huet\\Desktop\\Documentation archéologique liée à la thèse\\Sites.docx" \l "Sit_Bego_mob_per_BzM"</w:instrText>
      </w:r>
      <w:r w:rsidRPr="0038347A">
        <w:rPr>
          <w:sz w:val="20"/>
        </w:rPr>
      </w:r>
      <w:r w:rsidRPr="0038347A">
        <w:rPr>
          <w:sz w:val="20"/>
        </w:rPr>
        <w:fldChar w:fldCharType="separate"/>
      </w:r>
      <w:r w:rsidRPr="00DC1711">
        <w:rPr>
          <w:rStyle w:val="Hyperlink"/>
          <w:sz w:val="20"/>
          <w:lang w:val="fr-FR"/>
        </w:rPr>
        <w:t>BM</w:t>
      </w:r>
      <w:r w:rsidRPr="0038347A">
        <w:rPr>
          <w:sz w:val="20"/>
        </w:rPr>
        <w:fldChar w:fldCharType="end"/>
      </w:r>
    </w:p>
    <w:p w14:paraId="02865D86" w14:textId="77777777" w:rsidR="0038347A" w:rsidRPr="0032190F" w:rsidRDefault="0038347A" w:rsidP="00416812">
      <w:pPr>
        <w:rPr>
          <w:lang w:val="fr-FR"/>
        </w:rPr>
      </w:pPr>
    </w:p>
    <w:p w14:paraId="5B173B03" w14:textId="25EA5BC6" w:rsidR="00416812" w:rsidRDefault="00416812" w:rsidP="00416812">
      <w:pPr>
        <w:rPr>
          <w:lang w:val="fr-FR"/>
        </w:rPr>
      </w:pPr>
      <w:r w:rsidRPr="0032190F">
        <w:rPr>
          <w:lang w:val="fr-FR"/>
        </w:rPr>
        <w:t xml:space="preserve">La pointe de flèche en os pourrait être attribuée au </w:t>
      </w:r>
      <w:r w:rsidR="00A86BD3">
        <w:rPr>
          <w:lang w:val="fr-FR"/>
        </w:rPr>
        <w:t>BM</w:t>
      </w:r>
      <w:r w:rsidRPr="0032190F">
        <w:rPr>
          <w:lang w:val="fr-FR"/>
        </w:rPr>
        <w:t xml:space="preserve"> (BIB 392 p. 31). Le fragment de bord caréné (moulage, n° inventaire MM.GC. moulage 303) est attribué au </w:t>
      </w:r>
      <w:r w:rsidR="005C24DA">
        <w:rPr>
          <w:lang w:val="fr-FR"/>
        </w:rPr>
        <w:t>BM</w:t>
      </w:r>
      <w:r w:rsidRPr="0032190F">
        <w:rPr>
          <w:lang w:val="fr-FR"/>
        </w:rPr>
        <w:t>-</w:t>
      </w:r>
      <w:r w:rsidR="005C24DA">
        <w:rPr>
          <w:lang w:val="fr-FR"/>
        </w:rPr>
        <w:t>BR</w:t>
      </w:r>
      <w:r w:rsidRPr="0032190F">
        <w:rPr>
          <w:lang w:val="fr-FR"/>
        </w:rPr>
        <w:t xml:space="preserve"> (BIB 1378) mais attribué au </w:t>
      </w:r>
      <w:r w:rsidR="005C24DA">
        <w:rPr>
          <w:lang w:val="fr-FR"/>
        </w:rPr>
        <w:t>BA</w:t>
      </w:r>
      <w:r w:rsidRPr="0032190F">
        <w:rPr>
          <w:lang w:val="fr-FR"/>
        </w:rPr>
        <w:t xml:space="preserve"> par Lumley (BIB 215 fig. 211). </w:t>
      </w:r>
    </w:p>
    <w:p w14:paraId="253FBF4D" w14:textId="77777777" w:rsidR="007107DE" w:rsidRDefault="007107DE" w:rsidP="00416812">
      <w:pPr>
        <w:rPr>
          <w:lang w:val="fr-FR"/>
        </w:rPr>
      </w:pPr>
    </w:p>
    <w:p w14:paraId="199AC551" w14:textId="77777777" w:rsidR="007107DE" w:rsidRDefault="007107DE" w:rsidP="007107DE">
      <w:pPr>
        <w:pStyle w:val="Heading3"/>
      </w:pPr>
      <w:bookmarkStart w:id="5359" w:name="Sit_Ciari_spat_C3"/>
      <w:r>
        <w:lastRenderedPageBreak/>
        <w:t>Ciari 3</w:t>
      </w:r>
    </w:p>
    <w:bookmarkEnd w:id="5359"/>
    <w:p w14:paraId="61906DD2" w14:textId="77777777" w:rsidR="007107DE" w:rsidRDefault="007107DE" w:rsidP="00416812">
      <w:pPr>
        <w:rPr>
          <w:lang w:val="fr-FR"/>
        </w:rPr>
      </w:pPr>
    </w:p>
    <w:p w14:paraId="7CD1F05F" w14:textId="5C47912D" w:rsidR="007107DE" w:rsidRDefault="007107DE" w:rsidP="00416812">
      <w:pPr>
        <w:rPr>
          <w:lang w:val="fr-FR"/>
        </w:rPr>
      </w:pPr>
      <w:r>
        <w:rPr>
          <w:lang w:val="fr-FR"/>
        </w:rPr>
        <w:t xml:space="preserve">C'est  la roche </w:t>
      </w:r>
      <w:hyperlink r:id="rId12932" w:anchor="Desc_ZIGIIR11beta" w:history="1">
        <w:r w:rsidRPr="007107DE">
          <w:rPr>
            <w:rStyle w:val="Hyperlink"/>
            <w:lang w:val="fr-FR"/>
          </w:rPr>
          <w:t>ZIGIIR11beta</w:t>
        </w:r>
      </w:hyperlink>
    </w:p>
    <w:p w14:paraId="1CFF599C" w14:textId="77777777" w:rsidR="007107DE" w:rsidRDefault="007107DE" w:rsidP="00416812">
      <w:pPr>
        <w:rPr>
          <w:lang w:val="fr-FR"/>
        </w:rPr>
      </w:pPr>
    </w:p>
    <w:p w14:paraId="0B1D7B22" w14:textId="77777777" w:rsidR="007107DE" w:rsidRPr="00E326B9" w:rsidRDefault="007107DE" w:rsidP="007107DE">
      <w:pPr>
        <w:pStyle w:val="Heading3"/>
      </w:pPr>
      <w:bookmarkStart w:id="5360" w:name="Sit_Ciari_spat_C4"/>
      <w:r w:rsidRPr="00E326B9">
        <w:t>Ciari 4</w:t>
      </w:r>
    </w:p>
    <w:bookmarkEnd w:id="5360"/>
    <w:p w14:paraId="05098971" w14:textId="77777777" w:rsidR="007107DE" w:rsidRDefault="007107DE" w:rsidP="00416812">
      <w:pPr>
        <w:rPr>
          <w:i/>
          <w:sz w:val="20"/>
          <w:szCs w:val="20"/>
          <w:lang w:val="fr-FR"/>
        </w:rPr>
      </w:pPr>
      <w:r w:rsidRPr="0032190F">
        <w:rPr>
          <w:i/>
          <w:sz w:val="20"/>
          <w:szCs w:val="20"/>
          <w:lang w:val="fr-FR"/>
        </w:rPr>
        <w:t>Une vaste terrasse (</w:t>
      </w:r>
      <w:r w:rsidRPr="0032190F">
        <w:rPr>
          <w:b/>
          <w:i/>
          <w:sz w:val="20"/>
          <w:szCs w:val="20"/>
          <w:u w:val="single"/>
          <w:lang w:val="fr-FR"/>
        </w:rPr>
        <w:t>Ciari n°4</w:t>
      </w:r>
      <w:r w:rsidRPr="0032190F">
        <w:rPr>
          <w:i/>
          <w:sz w:val="20"/>
          <w:szCs w:val="20"/>
          <w:lang w:val="fr-FR"/>
        </w:rPr>
        <w:t xml:space="preserve">) a été aménagé, aplanie et </w:t>
      </w:r>
      <w:r>
        <w:rPr>
          <w:i/>
          <w:sz w:val="20"/>
          <w:szCs w:val="20"/>
          <w:lang w:val="fr-FR"/>
        </w:rPr>
        <w:t>entourée</w:t>
      </w:r>
      <w:r w:rsidRPr="0032190F">
        <w:rPr>
          <w:i/>
          <w:sz w:val="20"/>
          <w:szCs w:val="20"/>
          <w:lang w:val="fr-FR"/>
        </w:rPr>
        <w:t xml:space="preserve"> de pierres.</w:t>
      </w:r>
    </w:p>
    <w:p w14:paraId="59EA6F78" w14:textId="77777777" w:rsidR="007107DE" w:rsidRDefault="007107DE" w:rsidP="00416812">
      <w:pPr>
        <w:rPr>
          <w:i/>
          <w:sz w:val="20"/>
          <w:szCs w:val="20"/>
          <w:lang w:val="fr-FR"/>
        </w:rPr>
      </w:pPr>
    </w:p>
    <w:p w14:paraId="11C32A02" w14:textId="77777777" w:rsidR="007107DE" w:rsidRDefault="007107DE" w:rsidP="00416812">
      <w:pPr>
        <w:rPr>
          <w:lang w:val="fr-FR"/>
        </w:rPr>
      </w:pPr>
      <w:r>
        <w:rPr>
          <w:lang w:val="fr-FR"/>
        </w:rPr>
        <w:t>Campaniforme</w:t>
      </w:r>
    </w:p>
    <w:p w14:paraId="072F5949" w14:textId="77777777" w:rsidR="007107DE" w:rsidRPr="0032190F" w:rsidRDefault="007107DE" w:rsidP="00416812">
      <w:pPr>
        <w:rPr>
          <w:lang w:val="fr-FR"/>
        </w:rPr>
      </w:pPr>
    </w:p>
    <w:p w14:paraId="3E80EEBB" w14:textId="79E4B278" w:rsidR="00416812" w:rsidRPr="007107DE" w:rsidRDefault="005C24DA" w:rsidP="00EC57B9">
      <w:pPr>
        <w:pStyle w:val="Heading3"/>
      </w:pPr>
      <w:r>
        <w:t>f</w:t>
      </w:r>
      <w:r w:rsidR="00416812" w:rsidRPr="007107DE">
        <w:t>onction probable du gias</w:t>
      </w:r>
    </w:p>
    <w:p w14:paraId="73535206" w14:textId="77777777" w:rsidR="00416812" w:rsidRPr="0032190F" w:rsidRDefault="00416812" w:rsidP="00416812">
      <w:pPr>
        <w:jc w:val="both"/>
        <w:rPr>
          <w:lang w:val="fr-FR"/>
        </w:rPr>
      </w:pPr>
    </w:p>
    <w:p w14:paraId="5E7EA511" w14:textId="77777777" w:rsidR="00416812" w:rsidRPr="0032190F" w:rsidRDefault="00416812" w:rsidP="00416812">
      <w:pPr>
        <w:jc w:val="both"/>
        <w:rPr>
          <w:lang w:val="fr-FR"/>
        </w:rPr>
      </w:pPr>
      <w:r w:rsidRPr="0032190F">
        <w:rPr>
          <w:lang w:val="fr-FR"/>
        </w:rPr>
        <w:t>Plusieurs éléments tendent à montrer que le gias du Ciari a servit de bergerie (la découverte d’un fragment de faisselle (couche 4-1) (BIB 1304), la découverte d’une dent de lait d’ovinet nombreux ossements d’ovi-caprinés, la nature du remplissage (couches noires cendreuses -&gt; litières brulées) plaide pour une accumulation de fumiers et le parcage de bêtes).</w:t>
      </w:r>
    </w:p>
    <w:p w14:paraId="3B8F64CD" w14:textId="77777777" w:rsidR="00416812" w:rsidRPr="0032190F" w:rsidRDefault="00416812" w:rsidP="00416812">
      <w:pPr>
        <w:jc w:val="both"/>
        <w:rPr>
          <w:i/>
          <w:lang w:val="fr-FR"/>
        </w:rPr>
      </w:pPr>
      <w:r w:rsidRPr="0032190F">
        <w:rPr>
          <w:lang w:val="fr-FR"/>
        </w:rPr>
        <w:t xml:space="preserve">Par ailleurs, les nombreuses lignes de foyer attestent d’un usage répété sinon régulier de l’abri. La hauteur dégagée entre la couche 4 et le bas du bloc de couverture n’a certainement pas permis d’y parquer des grands ruminant.  </w:t>
      </w:r>
      <w:r w:rsidRPr="0032190F">
        <w:rPr>
          <w:i/>
          <w:lang w:val="fr-FR"/>
        </w:rPr>
        <w:t xml:space="preserve">Si à l’avenir, il est découvert une alternance de couches en varve, des accumulations de sédiments biogénétiques consistués par les extréments, des sphérolithes et des phytolitaires, de polis de parois par le frottement des toisons poussièreuses des animaux, l’existence de charbons issus d’espèces à valeur fourragère, on pourrait déduire que cet abri a servit de bergerie </w:t>
      </w:r>
      <w:r w:rsidRPr="0032190F">
        <w:rPr>
          <w:lang w:val="fr-FR"/>
        </w:rPr>
        <w:t>(SS BIB)</w:t>
      </w:r>
      <w:r w:rsidRPr="0032190F">
        <w:rPr>
          <w:i/>
          <w:lang w:val="fr-FR"/>
        </w:rPr>
        <w:t xml:space="preserve">La présence de cailloux calibrés pourrait avoir été des projectiles de fronde (SS BIB) </w:t>
      </w:r>
    </w:p>
    <w:p w14:paraId="071AEE55" w14:textId="77777777" w:rsidR="00416812" w:rsidRDefault="00416812" w:rsidP="00B53BC7">
      <w:pPr>
        <w:rPr>
          <w:lang w:val="fr-FR"/>
        </w:rPr>
      </w:pPr>
    </w:p>
    <w:p w14:paraId="2F35EEE6" w14:textId="77777777" w:rsidR="00416812" w:rsidRPr="0032190F" w:rsidRDefault="00416812" w:rsidP="00B53BC7">
      <w:pPr>
        <w:rPr>
          <w:lang w:val="fr-FR"/>
        </w:rPr>
      </w:pPr>
    </w:p>
    <w:p w14:paraId="431AB3FD" w14:textId="54712F6B" w:rsidR="000152C6" w:rsidRPr="00E2248A" w:rsidRDefault="000152C6" w:rsidP="00426FF9">
      <w:pPr>
        <w:pStyle w:val="Heading1"/>
        <w:rPr>
          <w:lang w:val="en-GB"/>
        </w:rPr>
      </w:pPr>
      <w:bookmarkStart w:id="5361" w:name="Sit_Bego"/>
      <w:r w:rsidRPr="00E2248A">
        <w:rPr>
          <w:lang w:val="en-GB"/>
        </w:rPr>
        <w:t>BEGO</w:t>
      </w:r>
    </w:p>
    <w:bookmarkEnd w:id="5361"/>
    <w:p w14:paraId="7277C0DB" w14:textId="5D8FB7BF" w:rsidR="00B0507C" w:rsidRPr="00E2248A" w:rsidRDefault="00B0507C" w:rsidP="00B0507C">
      <w:pPr>
        <w:rPr>
          <w:sz w:val="20"/>
          <w:lang w:val="en-GB"/>
        </w:rPr>
      </w:pPr>
      <w:r w:rsidRPr="00E2248A">
        <w:rPr>
          <w:sz w:val="20"/>
          <w:lang w:val="en-GB"/>
        </w:rPr>
        <w:t>mont Bego</w:t>
      </w:r>
      <w:r w:rsidR="00BD6A48" w:rsidRPr="00E2248A">
        <w:rPr>
          <w:sz w:val="20"/>
          <w:lang w:val="en-GB"/>
        </w:rPr>
        <w:t>, Mt Bego, mont Bégo</w:t>
      </w:r>
    </w:p>
    <w:p w14:paraId="772E8A7D" w14:textId="77777777" w:rsidR="00B0507C" w:rsidRPr="00E2248A" w:rsidRDefault="00B0507C" w:rsidP="00B0507C">
      <w:pPr>
        <w:jc w:val="both"/>
        <w:rPr>
          <w:lang w:val="en-GB"/>
        </w:rPr>
      </w:pPr>
    </w:p>
    <w:p w14:paraId="4F83E435" w14:textId="0C89CA7C" w:rsidR="00871D02" w:rsidRDefault="00265D5E" w:rsidP="00265D5E">
      <w:pPr>
        <w:jc w:val="both"/>
        <w:rPr>
          <w:lang w:val="fr-FR"/>
        </w:rPr>
      </w:pPr>
      <w:r>
        <w:rPr>
          <w:lang w:val="fr-FR"/>
        </w:rPr>
        <w:t xml:space="preserve">Dans la </w:t>
      </w:r>
      <w:hyperlink r:id="rId12933" w:anchor="Sit_Roya_Haute" w:history="1">
        <w:r w:rsidRPr="00FF2589">
          <w:rPr>
            <w:rStyle w:val="Hyperlink"/>
            <w:lang w:val="fr-FR"/>
          </w:rPr>
          <w:t>Haute-Roya</w:t>
        </w:r>
      </w:hyperlink>
      <w:r>
        <w:rPr>
          <w:lang w:val="fr-FR"/>
        </w:rPr>
        <w:t>, ce s</w:t>
      </w:r>
      <w:r w:rsidR="00616B81">
        <w:rPr>
          <w:lang w:val="fr-FR"/>
        </w:rPr>
        <w:t xml:space="preserve">ous-ensemble de l' </w:t>
      </w:r>
      <w:hyperlink r:id="rId12934" w:anchor="Sit_Art_Alpes" w:history="1">
        <w:r w:rsidR="00616B81" w:rsidRPr="00616B81">
          <w:rPr>
            <w:rStyle w:val="Hyperlink"/>
            <w:lang w:val="fr-FR"/>
          </w:rPr>
          <w:t>art alpin</w:t>
        </w:r>
      </w:hyperlink>
      <w:r w:rsidR="00AF2C78">
        <w:rPr>
          <w:lang w:val="fr-FR"/>
        </w:rPr>
        <w:t xml:space="preserve"> prend son nom du </w:t>
      </w:r>
      <w:hyperlink r:id="rId12935" w:anchor="Sit_Bego_spat_mont_Bego" w:history="1">
        <w:r w:rsidR="00AF2C78" w:rsidRPr="00AF2C78">
          <w:rPr>
            <w:rStyle w:val="Hyperlink"/>
            <w:lang w:val="fr-FR"/>
          </w:rPr>
          <w:t>mont Bego</w:t>
        </w:r>
      </w:hyperlink>
      <w:r w:rsidR="00AF2C78">
        <w:rPr>
          <w:lang w:val="fr-FR"/>
        </w:rPr>
        <w:t>. C'est l</w:t>
      </w:r>
      <w:r w:rsidR="00F310FB" w:rsidRPr="0032190F">
        <w:rPr>
          <w:lang w:val="fr-FR"/>
        </w:rPr>
        <w:t xml:space="preserve">'une des plus importante concentration </w:t>
      </w:r>
      <w:r w:rsidR="008B2C8F">
        <w:rPr>
          <w:lang w:val="fr-FR"/>
        </w:rPr>
        <w:t>de</w:t>
      </w:r>
      <w:r w:rsidR="00C8123C">
        <w:rPr>
          <w:lang w:val="fr-FR"/>
        </w:rPr>
        <w:t xml:space="preserve"> </w:t>
      </w:r>
      <w:hyperlink r:id="rId12936" w:anchor="Typ_Bego__grav" w:history="1">
        <w:r w:rsidR="00C8123C" w:rsidRPr="00C8123C">
          <w:rPr>
            <w:rStyle w:val="Hyperlink"/>
            <w:lang w:val="fr-FR"/>
          </w:rPr>
          <w:t>gravures</w:t>
        </w:r>
      </w:hyperlink>
      <w:r w:rsidR="008B2C8F">
        <w:rPr>
          <w:lang w:val="fr-FR"/>
        </w:rPr>
        <w:t xml:space="preserve"> d'Europe</w:t>
      </w:r>
      <w:r w:rsidR="00F310FB" w:rsidRPr="0032190F">
        <w:rPr>
          <w:lang w:val="fr-FR"/>
        </w:rPr>
        <w:t>: 36</w:t>
      </w:r>
      <w:r w:rsidR="00AA7ACB">
        <w:rPr>
          <w:lang w:val="fr-FR"/>
        </w:rPr>
        <w:t>,</w:t>
      </w:r>
      <w:r w:rsidR="00F310FB" w:rsidRPr="0032190F">
        <w:rPr>
          <w:lang w:val="fr-FR"/>
        </w:rPr>
        <w:t xml:space="preserve">000 gravures </w:t>
      </w:r>
      <w:hyperlink r:id="rId12937" w:anchor="Desc_grav_piq" w:history="1">
        <w:r w:rsidR="00F310FB" w:rsidRPr="00871D02">
          <w:rPr>
            <w:rStyle w:val="Hyperlink"/>
            <w:lang w:val="fr-FR"/>
          </w:rPr>
          <w:t>piquetées</w:t>
        </w:r>
      </w:hyperlink>
      <w:r w:rsidR="00F310FB" w:rsidRPr="0032190F">
        <w:rPr>
          <w:lang w:val="fr-FR"/>
        </w:rPr>
        <w:t xml:space="preserve"> et des milliers </w:t>
      </w:r>
      <w:r w:rsidR="00871D02">
        <w:rPr>
          <w:lang w:val="fr-FR"/>
        </w:rPr>
        <w:t xml:space="preserve">d'autres </w:t>
      </w:r>
      <w:hyperlink r:id="rId12938" w:anchor="Ana_Technologie_Lineaire" w:history="1">
        <w:r w:rsidR="00F310FB" w:rsidRPr="0032190F">
          <w:rPr>
            <w:rStyle w:val="Hyperlink"/>
            <w:lang w:val="fr-FR"/>
          </w:rPr>
          <w:t>incisées</w:t>
        </w:r>
      </w:hyperlink>
      <w:r w:rsidR="006B101F" w:rsidRPr="006B101F">
        <w:rPr>
          <w:lang w:val="fr-FR"/>
        </w:rPr>
        <w:t xml:space="preserve"> répartie</w:t>
      </w:r>
      <w:r w:rsidR="006B101F">
        <w:rPr>
          <w:lang w:val="fr-FR"/>
        </w:rPr>
        <w:t>s</w:t>
      </w:r>
      <w:r w:rsidR="006B101F" w:rsidRPr="006B101F">
        <w:rPr>
          <w:lang w:val="fr-FR"/>
        </w:rPr>
        <w:t xml:space="preserve"> en différentes </w:t>
      </w:r>
      <w:hyperlink r:id="rId12939" w:anchor="Sit_Bego_aires" w:history="1">
        <w:r w:rsidR="006B101F" w:rsidRPr="006B101F">
          <w:rPr>
            <w:rStyle w:val="Hyperlink"/>
            <w:lang w:val="fr-FR"/>
          </w:rPr>
          <w:t>aires</w:t>
        </w:r>
      </w:hyperlink>
      <w:r w:rsidR="00871D02">
        <w:rPr>
          <w:lang w:val="fr-FR"/>
        </w:rPr>
        <w:t xml:space="preserve"> </w:t>
      </w:r>
      <w:r w:rsidR="00163B5A">
        <w:rPr>
          <w:lang w:val="fr-FR"/>
        </w:rPr>
        <w:t xml:space="preserve">et </w:t>
      </w:r>
      <w:r w:rsidR="00871D02">
        <w:rPr>
          <w:lang w:val="fr-FR"/>
        </w:rPr>
        <w:t>sur quelques 4</w:t>
      </w:r>
      <w:r w:rsidR="006421B2">
        <w:rPr>
          <w:lang w:val="fr-FR"/>
        </w:rPr>
        <w:t>,</w:t>
      </w:r>
      <w:r w:rsidR="00871D02">
        <w:rPr>
          <w:lang w:val="fr-FR"/>
        </w:rPr>
        <w:t>000 roches</w:t>
      </w:r>
      <w:r w:rsidR="00163B5A">
        <w:rPr>
          <w:lang w:val="fr-FR"/>
        </w:rPr>
        <w:t xml:space="preserve"> gravées</w:t>
      </w:r>
      <w:r w:rsidR="00871D02">
        <w:rPr>
          <w:lang w:val="fr-FR"/>
        </w:rPr>
        <w:t xml:space="preserve">. </w:t>
      </w:r>
      <w:r w:rsidR="00163B5A">
        <w:rPr>
          <w:lang w:val="fr-FR"/>
        </w:rPr>
        <w:t>Ces gravures ont été attribuées à différentes</w:t>
      </w:r>
      <w:r w:rsidR="00C15DC7">
        <w:rPr>
          <w:lang w:val="fr-FR"/>
        </w:rPr>
        <w:t xml:space="preserve"> </w:t>
      </w:r>
      <w:hyperlink r:id="rId12940" w:anchor="Sit_Bego_chron_abs_per" w:history="1">
        <w:r w:rsidR="00C15DC7" w:rsidRPr="00163B5A">
          <w:rPr>
            <w:rStyle w:val="Hyperlink"/>
            <w:lang w:val="fr-FR"/>
          </w:rPr>
          <w:t>périodes</w:t>
        </w:r>
      </w:hyperlink>
      <w:r w:rsidR="00C15DC7">
        <w:rPr>
          <w:lang w:val="fr-FR"/>
        </w:rPr>
        <w:t xml:space="preserve"> </w:t>
      </w:r>
      <w:r w:rsidR="00163B5A">
        <w:rPr>
          <w:lang w:val="fr-FR"/>
        </w:rPr>
        <w:t xml:space="preserve">à l'appui d'indices </w:t>
      </w:r>
      <w:hyperlink r:id="rId12941" w:anchor="Sit_Bego_per" w:history="1">
        <w:r w:rsidR="00163B5A">
          <w:rPr>
            <w:rStyle w:val="Hyperlink"/>
            <w:lang w:val="fr-FR"/>
          </w:rPr>
          <w:t>archéologique</w:t>
        </w:r>
      </w:hyperlink>
      <w:r w:rsidR="00163B5A">
        <w:rPr>
          <w:rStyle w:val="Hyperlink"/>
          <w:lang w:val="fr-FR"/>
        </w:rPr>
        <w:t>s</w:t>
      </w:r>
      <w:r w:rsidR="00163B5A" w:rsidRPr="00163B5A">
        <w:rPr>
          <w:rStyle w:val="Hyperlink"/>
          <w:color w:val="000000"/>
          <w:u w:val="none"/>
          <w:lang w:val="fr-FR"/>
        </w:rPr>
        <w:t>,</w:t>
      </w:r>
      <w:r w:rsidR="00163B5A" w:rsidRPr="00163B5A">
        <w:rPr>
          <w:color w:val="000000"/>
          <w:lang w:val="fr-FR"/>
        </w:rPr>
        <w:t xml:space="preserve"> </w:t>
      </w:r>
      <w:hyperlink r:id="rId12942" w:anchor="Ana_Environnement" w:history="1">
        <w:r w:rsidR="00163B5A" w:rsidRPr="00163B5A">
          <w:rPr>
            <w:rStyle w:val="Hyperlink"/>
            <w:lang w:val="fr-FR"/>
          </w:rPr>
          <w:t>d'anthropisation</w:t>
        </w:r>
      </w:hyperlink>
      <w:r w:rsidR="00163B5A" w:rsidRPr="00163B5A">
        <w:rPr>
          <w:rStyle w:val="Hyperlink"/>
          <w:color w:val="000000"/>
          <w:u w:val="none"/>
          <w:lang w:val="fr-FR"/>
        </w:rPr>
        <w:t xml:space="preserve">, </w:t>
      </w:r>
      <w:r w:rsidR="00163B5A" w:rsidRPr="00163B5A">
        <w:rPr>
          <w:lang w:val="fr-FR"/>
        </w:rPr>
        <w:t>de</w:t>
      </w:r>
      <w:r w:rsidR="00163B5A">
        <w:rPr>
          <w:lang w:val="fr-FR"/>
        </w:rPr>
        <w:t xml:space="preserve"> chronologie </w:t>
      </w:r>
      <w:hyperlink r:id="rId12943" w:anchor="Sit_Bego_chron_rel" w:history="1">
        <w:r w:rsidR="00C15DC7" w:rsidRPr="00C8123C">
          <w:rPr>
            <w:rStyle w:val="Hyperlink"/>
            <w:lang w:val="fr-FR" w:eastAsia="fr-FR"/>
          </w:rPr>
          <w:t>relative</w:t>
        </w:r>
      </w:hyperlink>
      <w:r w:rsidR="00C15DC7">
        <w:rPr>
          <w:lang w:val="fr-FR" w:eastAsia="fr-FR"/>
        </w:rPr>
        <w:t xml:space="preserve"> et </w:t>
      </w:r>
      <w:hyperlink r:id="rId12944" w:anchor="Sit_Bego_chron_abs" w:history="1">
        <w:r w:rsidR="00C15DC7" w:rsidRPr="00C8123C">
          <w:rPr>
            <w:rStyle w:val="Hyperlink"/>
            <w:lang w:val="fr-FR" w:eastAsia="fr-FR"/>
          </w:rPr>
          <w:t>absolue</w:t>
        </w:r>
      </w:hyperlink>
      <w:r w:rsidR="00163B5A">
        <w:rPr>
          <w:lang w:val="fr-FR" w:eastAsia="fr-FR"/>
        </w:rPr>
        <w:t>, etc., jusqu'à l'</w:t>
      </w:r>
      <w:r w:rsidR="008D5FBE">
        <w:rPr>
          <w:lang w:val="fr-FR" w:eastAsia="fr-FR"/>
        </w:rPr>
        <w:t xml:space="preserve"> </w:t>
      </w:r>
      <w:hyperlink r:id="rId12945" w:anchor="Sit_Bego_fin_piq" w:history="1">
        <w:r w:rsidR="00163B5A" w:rsidRPr="00C15DC7">
          <w:rPr>
            <w:rStyle w:val="Hyperlink"/>
            <w:lang w:val="fr-FR"/>
          </w:rPr>
          <w:t>abandon de la tradition piquetée</w:t>
        </w:r>
      </w:hyperlink>
      <w:r w:rsidR="00163B5A">
        <w:rPr>
          <w:lang w:val="fr-FR" w:eastAsia="fr-FR"/>
        </w:rPr>
        <w:t xml:space="preserve">. </w:t>
      </w:r>
      <w:r>
        <w:rPr>
          <w:lang w:val="fr-FR" w:eastAsia="fr-FR"/>
        </w:rPr>
        <w:t xml:space="preserve">Différemment </w:t>
      </w:r>
      <w:hyperlink r:id="rId12946" w:anchor="Ana_Interpret" w:history="1">
        <w:r w:rsidRPr="00265D5E">
          <w:rPr>
            <w:rStyle w:val="Hyperlink"/>
            <w:lang w:val="fr-FR" w:eastAsia="fr-FR"/>
          </w:rPr>
          <w:t>interpétées</w:t>
        </w:r>
      </w:hyperlink>
      <w:r>
        <w:rPr>
          <w:lang w:val="fr-FR" w:eastAsia="fr-FR"/>
        </w:rPr>
        <w:t xml:space="preserve">. </w:t>
      </w:r>
      <w:r w:rsidR="00163B5A">
        <w:rPr>
          <w:lang w:val="fr-FR"/>
        </w:rPr>
        <w:t>Ce</w:t>
      </w:r>
      <w:r w:rsidR="00AA7ACB">
        <w:rPr>
          <w:lang w:val="fr-FR"/>
        </w:rPr>
        <w:t xml:space="preserve"> </w:t>
      </w:r>
      <w:r w:rsidR="00163B5A">
        <w:rPr>
          <w:lang w:val="fr-FR"/>
        </w:rPr>
        <w:t>site</w:t>
      </w:r>
      <w:r w:rsidR="00AA7ACB">
        <w:rPr>
          <w:lang w:val="fr-FR"/>
        </w:rPr>
        <w:t xml:space="preserve"> bénéficié d'un long </w:t>
      </w:r>
      <w:hyperlink r:id="rId12947" w:anchor="Sit_Bego_histo" w:history="1">
        <w:r w:rsidR="00AA7ACB" w:rsidRPr="00AA7ACB">
          <w:rPr>
            <w:rStyle w:val="Hyperlink"/>
            <w:lang w:val="fr-FR"/>
          </w:rPr>
          <w:t>historique</w:t>
        </w:r>
      </w:hyperlink>
      <w:r w:rsidR="00AA7ACB">
        <w:rPr>
          <w:lang w:val="fr-FR"/>
        </w:rPr>
        <w:t xml:space="preserve"> de recherche</w:t>
      </w:r>
      <w:r w:rsidR="008B0D01">
        <w:rPr>
          <w:lang w:val="fr-FR"/>
        </w:rPr>
        <w:t xml:space="preserve">.. </w:t>
      </w:r>
    </w:p>
    <w:p w14:paraId="11D69668" w14:textId="21CE7A33" w:rsidR="000152C6" w:rsidRPr="00F64A9D" w:rsidRDefault="00C271A9" w:rsidP="000152C6">
      <w:pPr>
        <w:pStyle w:val="Heading2"/>
        <w:numPr>
          <w:ilvl w:val="1"/>
          <w:numId w:val="0"/>
        </w:numPr>
        <w:tabs>
          <w:tab w:val="num" w:pos="1080"/>
        </w:tabs>
        <w:spacing w:before="240" w:after="60"/>
        <w:ind w:left="720"/>
        <w:jc w:val="both"/>
      </w:pPr>
      <w:r>
        <w:t>g</w:t>
      </w:r>
      <w:r w:rsidR="000152C6" w:rsidRPr="00F64A9D">
        <w:t>énéralités</w:t>
      </w:r>
    </w:p>
    <w:p w14:paraId="7054BC64" w14:textId="77777777" w:rsidR="000152C6" w:rsidRPr="00F64A9D" w:rsidRDefault="000152C6" w:rsidP="000152C6">
      <w:pPr>
        <w:jc w:val="both"/>
        <w:rPr>
          <w:lang w:val="fr-FR"/>
        </w:rPr>
      </w:pPr>
    </w:p>
    <w:p w14:paraId="7DCC3366" w14:textId="1B7892D9" w:rsidR="00B0507C" w:rsidRPr="0032190F" w:rsidRDefault="000152C6" w:rsidP="00B0507C">
      <w:pPr>
        <w:jc w:val="both"/>
        <w:rPr>
          <w:lang w:val="fr-FR"/>
        </w:rPr>
      </w:pPr>
      <w:r w:rsidRPr="0032190F">
        <w:rPr>
          <w:lang w:val="fr-FR"/>
        </w:rPr>
        <w:t>Le site du mont Bego est situé dans le massif de l’Argentera-Mercantour</w:t>
      </w:r>
      <w:r w:rsidR="00B0507C" w:rsidRPr="0032190F">
        <w:rPr>
          <w:lang w:val="fr-FR"/>
        </w:rPr>
        <w:t xml:space="preserve"> (</w:t>
      </w:r>
      <w:hyperlink r:id="rId12948" w:anchor="Sit_PNM" w:history="1">
        <w:r w:rsidR="00B0507C" w:rsidRPr="0032190F">
          <w:rPr>
            <w:rStyle w:val="Hyperlink"/>
            <w:lang w:val="fr-FR"/>
          </w:rPr>
          <w:t>PNM</w:t>
        </w:r>
      </w:hyperlink>
      <w:r w:rsidR="00B0507C" w:rsidRPr="0032190F">
        <w:rPr>
          <w:lang w:val="fr-FR"/>
        </w:rPr>
        <w:t>)</w:t>
      </w:r>
      <w:r w:rsidRPr="0032190F">
        <w:rPr>
          <w:lang w:val="fr-FR"/>
        </w:rPr>
        <w:t xml:space="preserve">, </w:t>
      </w:r>
      <w:hyperlink r:id="rId12949" w:anchor="Sit_Roya_Haute" w:history="1">
        <w:r w:rsidR="009A0EA0" w:rsidRPr="009A0EA0">
          <w:rPr>
            <w:rStyle w:val="Hyperlink"/>
            <w:lang w:val="fr-FR"/>
          </w:rPr>
          <w:t>Haute-Roya</w:t>
        </w:r>
      </w:hyperlink>
      <w:r w:rsidR="009A0EA0">
        <w:rPr>
          <w:lang w:val="fr-FR"/>
        </w:rPr>
        <w:t xml:space="preserve"> et </w:t>
      </w:r>
      <w:r w:rsidRPr="0032190F">
        <w:rPr>
          <w:lang w:val="fr-FR"/>
        </w:rPr>
        <w:t>la région de Tende (Alpes-Maritimes). Sur quelques 1</w:t>
      </w:r>
      <w:r w:rsidR="008A21F8">
        <w:rPr>
          <w:lang w:val="fr-FR"/>
        </w:rPr>
        <w:t>,</w:t>
      </w:r>
      <w:r w:rsidRPr="0032190F">
        <w:rPr>
          <w:lang w:val="fr-FR"/>
        </w:rPr>
        <w:t>000 ha il regroupe l’une des plus grandes concentrations de gravures rupestres d’Europe (SS BIB)</w:t>
      </w:r>
      <w:r w:rsidR="00060B02" w:rsidRPr="0032190F">
        <w:rPr>
          <w:lang w:val="fr-FR"/>
        </w:rPr>
        <w:t>,</w:t>
      </w:r>
      <w:r w:rsidRPr="0032190F">
        <w:rPr>
          <w:lang w:val="fr-FR"/>
        </w:rPr>
        <w:t xml:space="preserve"> </w:t>
      </w:r>
      <w:r w:rsidR="00060B02" w:rsidRPr="0032190F">
        <w:rPr>
          <w:lang w:val="fr-FR"/>
        </w:rPr>
        <w:t>l</w:t>
      </w:r>
      <w:r w:rsidRPr="0032190F">
        <w:rPr>
          <w:lang w:val="fr-FR"/>
        </w:rPr>
        <w:t>a seconde selon A. Arcà (2009)</w:t>
      </w:r>
      <w:r w:rsidR="00060B02" w:rsidRPr="0032190F">
        <w:rPr>
          <w:lang w:val="fr-FR"/>
        </w:rPr>
        <w:t xml:space="preserve">, avec le </w:t>
      </w:r>
      <w:hyperlink r:id="rId12950" w:anchor="Sit_Valcamonica" w:history="1">
        <w:r w:rsidR="00060B02" w:rsidRPr="0032190F">
          <w:rPr>
            <w:rStyle w:val="Hyperlink"/>
            <w:lang w:val="fr-FR"/>
          </w:rPr>
          <w:t>Valcamonica</w:t>
        </w:r>
      </w:hyperlink>
      <w:r w:rsidR="00060B02" w:rsidRPr="0032190F">
        <w:rPr>
          <w:lang w:val="fr-FR"/>
        </w:rPr>
        <w:t xml:space="preserve">, </w:t>
      </w:r>
      <w:r w:rsidR="00B0507C" w:rsidRPr="0032190F">
        <w:rPr>
          <w:lang w:val="fr-FR"/>
        </w:rPr>
        <w:t>Qualifié d’ « art rupestre schématique protohistorique » par J. Abelanet</w:t>
      </w:r>
      <w:r w:rsidR="00463495">
        <w:rPr>
          <w:lang w:val="fr-FR"/>
        </w:rPr>
        <w:t xml:space="preserve"> [</w:t>
      </w:r>
      <w:hyperlink r:id="rId12951" w:anchor="Cul_Art__Schematique" w:history="1">
        <w:r w:rsidR="00463495" w:rsidRPr="006421B2">
          <w:rPr>
            <w:rStyle w:val="Hyperlink"/>
            <w:lang w:val="fr-FR"/>
          </w:rPr>
          <w:t>art schématique</w:t>
        </w:r>
      </w:hyperlink>
      <w:r w:rsidR="00463495">
        <w:rPr>
          <w:lang w:val="fr-FR"/>
        </w:rPr>
        <w:t>]</w:t>
      </w:r>
      <w:r w:rsidR="00B0507C" w:rsidRPr="0032190F">
        <w:rPr>
          <w:lang w:val="fr-FR"/>
        </w:rPr>
        <w:t xml:space="preserve"> (BIB 1845 p. 12) Le site est divisé en différents secteurs/zones : </w:t>
      </w:r>
    </w:p>
    <w:p w14:paraId="1DDCBFA0" w14:textId="77777777" w:rsidR="00B0507C" w:rsidRPr="0032190F" w:rsidRDefault="00B0507C" w:rsidP="00B0507C">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56"/>
        <w:gridCol w:w="939"/>
      </w:tblGrid>
      <w:tr w:rsidR="006B101F" w:rsidRPr="00892C12" w14:paraId="5825D6D6" w14:textId="77777777" w:rsidTr="00C35EA7">
        <w:trPr>
          <w:jc w:val="center"/>
        </w:trPr>
        <w:tc>
          <w:tcPr>
            <w:tcW w:w="2595" w:type="dxa"/>
            <w:gridSpan w:val="2"/>
            <w:vAlign w:val="center"/>
          </w:tcPr>
          <w:p w14:paraId="38B0226F" w14:textId="77777777" w:rsidR="006B101F" w:rsidRPr="00C35EA7" w:rsidRDefault="006B101F" w:rsidP="00C35EA7">
            <w:pPr>
              <w:jc w:val="center"/>
              <w:rPr>
                <w:sz w:val="20"/>
              </w:rPr>
            </w:pPr>
            <w:bookmarkStart w:id="5362" w:name="Sit_Bego_aires"/>
            <w:r w:rsidRPr="00C35EA7">
              <w:rPr>
                <w:sz w:val="20"/>
              </w:rPr>
              <w:t>répartition géo</w:t>
            </w:r>
            <w:bookmarkEnd w:id="5362"/>
          </w:p>
        </w:tc>
      </w:tr>
      <w:tr w:rsidR="00B0507C" w:rsidRPr="00892C12" w14:paraId="38880C3F" w14:textId="77777777" w:rsidTr="00C35EA7">
        <w:trPr>
          <w:jc w:val="center"/>
        </w:trPr>
        <w:tc>
          <w:tcPr>
            <w:tcW w:w="1656" w:type="dxa"/>
            <w:vMerge w:val="restart"/>
            <w:vAlign w:val="center"/>
          </w:tcPr>
          <w:p w14:paraId="3EAFB9C4" w14:textId="10789F87" w:rsidR="00B0507C" w:rsidRPr="00C35EA7" w:rsidRDefault="00000000" w:rsidP="00C35EA7">
            <w:pPr>
              <w:jc w:val="center"/>
              <w:rPr>
                <w:sz w:val="20"/>
              </w:rPr>
            </w:pPr>
            <w:hyperlink r:id="rId12952" w:anchor="Sit_Bego_g_M" w:history="1">
              <w:r w:rsidR="00B0507C" w:rsidRPr="00C35EA7">
                <w:rPr>
                  <w:rStyle w:val="Hyperlink"/>
                  <w:sz w:val="20"/>
                </w:rPr>
                <w:t>Merveilles</w:t>
              </w:r>
            </w:hyperlink>
          </w:p>
        </w:tc>
        <w:tc>
          <w:tcPr>
            <w:tcW w:w="939" w:type="dxa"/>
            <w:vAlign w:val="center"/>
          </w:tcPr>
          <w:p w14:paraId="76766EDD" w14:textId="77777777" w:rsidR="00B0507C" w:rsidRPr="00C35EA7" w:rsidRDefault="00B0507C" w:rsidP="00C35EA7">
            <w:pPr>
              <w:jc w:val="center"/>
              <w:rPr>
                <w:sz w:val="20"/>
              </w:rPr>
            </w:pPr>
            <w:r w:rsidRPr="00C35EA7">
              <w:rPr>
                <w:sz w:val="20"/>
              </w:rPr>
              <w:t>Z0</w:t>
            </w:r>
          </w:p>
        </w:tc>
      </w:tr>
      <w:tr w:rsidR="00B0507C" w:rsidRPr="00892C12" w14:paraId="035A3DA2" w14:textId="77777777" w:rsidTr="00C35EA7">
        <w:trPr>
          <w:jc w:val="center"/>
        </w:trPr>
        <w:tc>
          <w:tcPr>
            <w:tcW w:w="1656" w:type="dxa"/>
            <w:vMerge/>
            <w:vAlign w:val="center"/>
          </w:tcPr>
          <w:p w14:paraId="564A9F62" w14:textId="77777777" w:rsidR="00B0507C" w:rsidRPr="00C35EA7" w:rsidRDefault="00B0507C" w:rsidP="00C35EA7">
            <w:pPr>
              <w:jc w:val="center"/>
              <w:rPr>
                <w:sz w:val="20"/>
              </w:rPr>
            </w:pPr>
          </w:p>
        </w:tc>
        <w:tc>
          <w:tcPr>
            <w:tcW w:w="939" w:type="dxa"/>
            <w:vAlign w:val="center"/>
          </w:tcPr>
          <w:p w14:paraId="07D14BEB" w14:textId="5F697520" w:rsidR="00B0507C" w:rsidRPr="00C35EA7" w:rsidRDefault="00000000" w:rsidP="00C35EA7">
            <w:pPr>
              <w:jc w:val="center"/>
              <w:rPr>
                <w:sz w:val="20"/>
              </w:rPr>
            </w:pPr>
            <w:hyperlink r:id="rId12953" w:anchor="Desc_ZI" w:history="1">
              <w:r w:rsidR="00B0507C" w:rsidRPr="00C35EA7">
                <w:rPr>
                  <w:rStyle w:val="Hyperlink"/>
                  <w:sz w:val="20"/>
                </w:rPr>
                <w:t>ZI</w:t>
              </w:r>
            </w:hyperlink>
          </w:p>
        </w:tc>
      </w:tr>
      <w:tr w:rsidR="00B0507C" w:rsidRPr="00892C12" w14:paraId="682F4A5E" w14:textId="77777777" w:rsidTr="00C35EA7">
        <w:trPr>
          <w:jc w:val="center"/>
        </w:trPr>
        <w:tc>
          <w:tcPr>
            <w:tcW w:w="1656" w:type="dxa"/>
            <w:vMerge/>
            <w:vAlign w:val="center"/>
          </w:tcPr>
          <w:p w14:paraId="37FB195D" w14:textId="77777777" w:rsidR="00B0507C" w:rsidRPr="00C35EA7" w:rsidRDefault="00B0507C" w:rsidP="00C35EA7">
            <w:pPr>
              <w:jc w:val="center"/>
              <w:rPr>
                <w:sz w:val="20"/>
              </w:rPr>
            </w:pPr>
          </w:p>
        </w:tc>
        <w:tc>
          <w:tcPr>
            <w:tcW w:w="939" w:type="dxa"/>
            <w:vAlign w:val="center"/>
          </w:tcPr>
          <w:p w14:paraId="3708D064" w14:textId="0BDB999B" w:rsidR="00B0507C" w:rsidRPr="00C35EA7" w:rsidRDefault="00000000" w:rsidP="00C35EA7">
            <w:pPr>
              <w:jc w:val="center"/>
              <w:rPr>
                <w:sz w:val="20"/>
              </w:rPr>
            </w:pPr>
            <w:hyperlink r:id="rId12954" w:anchor="Desc_ZII" w:history="1">
              <w:r w:rsidR="00B0507C" w:rsidRPr="00C35EA7">
                <w:rPr>
                  <w:rStyle w:val="Hyperlink"/>
                  <w:sz w:val="20"/>
                </w:rPr>
                <w:t>ZII</w:t>
              </w:r>
            </w:hyperlink>
          </w:p>
        </w:tc>
      </w:tr>
      <w:tr w:rsidR="00B0507C" w:rsidRPr="00892C12" w14:paraId="58C4975D" w14:textId="77777777" w:rsidTr="00C35EA7">
        <w:trPr>
          <w:jc w:val="center"/>
        </w:trPr>
        <w:tc>
          <w:tcPr>
            <w:tcW w:w="1656" w:type="dxa"/>
            <w:vMerge/>
            <w:vAlign w:val="center"/>
          </w:tcPr>
          <w:p w14:paraId="7944E145" w14:textId="77777777" w:rsidR="00B0507C" w:rsidRPr="00C35EA7" w:rsidRDefault="00B0507C" w:rsidP="00C35EA7">
            <w:pPr>
              <w:jc w:val="center"/>
              <w:rPr>
                <w:sz w:val="20"/>
              </w:rPr>
            </w:pPr>
          </w:p>
        </w:tc>
        <w:tc>
          <w:tcPr>
            <w:tcW w:w="939" w:type="dxa"/>
            <w:vAlign w:val="center"/>
          </w:tcPr>
          <w:p w14:paraId="62830E33" w14:textId="4EED731E" w:rsidR="00B0507C" w:rsidRPr="00C35EA7" w:rsidRDefault="00000000" w:rsidP="00C35EA7">
            <w:pPr>
              <w:jc w:val="center"/>
              <w:rPr>
                <w:sz w:val="20"/>
              </w:rPr>
            </w:pPr>
            <w:hyperlink r:id="rId12955" w:anchor="Desc_ZIII" w:history="1">
              <w:r w:rsidR="00B0507C" w:rsidRPr="00C35EA7">
                <w:rPr>
                  <w:rStyle w:val="Hyperlink"/>
                  <w:sz w:val="20"/>
                </w:rPr>
                <w:t>ZIII</w:t>
              </w:r>
            </w:hyperlink>
          </w:p>
        </w:tc>
      </w:tr>
      <w:tr w:rsidR="00B0507C" w:rsidRPr="00892C12" w14:paraId="5B54198C" w14:textId="77777777" w:rsidTr="00C35EA7">
        <w:trPr>
          <w:jc w:val="center"/>
        </w:trPr>
        <w:tc>
          <w:tcPr>
            <w:tcW w:w="1656" w:type="dxa"/>
            <w:vMerge/>
            <w:vAlign w:val="center"/>
          </w:tcPr>
          <w:p w14:paraId="08EFA6A7" w14:textId="77777777" w:rsidR="00B0507C" w:rsidRPr="00C35EA7" w:rsidRDefault="00B0507C" w:rsidP="00C35EA7">
            <w:pPr>
              <w:jc w:val="center"/>
              <w:rPr>
                <w:sz w:val="20"/>
              </w:rPr>
            </w:pPr>
          </w:p>
        </w:tc>
        <w:tc>
          <w:tcPr>
            <w:tcW w:w="939" w:type="dxa"/>
            <w:vAlign w:val="center"/>
          </w:tcPr>
          <w:p w14:paraId="6CD8FC4D" w14:textId="04126425" w:rsidR="00B0507C" w:rsidRPr="00C35EA7" w:rsidRDefault="00000000" w:rsidP="00C35EA7">
            <w:pPr>
              <w:jc w:val="center"/>
              <w:rPr>
                <w:sz w:val="20"/>
              </w:rPr>
            </w:pPr>
            <w:hyperlink r:id="rId12956" w:anchor="Desc_ZIV" w:history="1">
              <w:r w:rsidR="00B0507C" w:rsidRPr="00C35EA7">
                <w:rPr>
                  <w:rStyle w:val="Hyperlink"/>
                  <w:sz w:val="20"/>
                </w:rPr>
                <w:t>ZIV</w:t>
              </w:r>
            </w:hyperlink>
          </w:p>
        </w:tc>
      </w:tr>
      <w:tr w:rsidR="00B0507C" w:rsidRPr="00892C12" w14:paraId="47A5EB9A" w14:textId="77777777" w:rsidTr="00C35EA7">
        <w:trPr>
          <w:jc w:val="center"/>
        </w:trPr>
        <w:tc>
          <w:tcPr>
            <w:tcW w:w="1656" w:type="dxa"/>
            <w:vMerge/>
            <w:vAlign w:val="center"/>
          </w:tcPr>
          <w:p w14:paraId="4464E833" w14:textId="77777777" w:rsidR="00B0507C" w:rsidRPr="00C35EA7" w:rsidRDefault="00B0507C" w:rsidP="00C35EA7">
            <w:pPr>
              <w:jc w:val="center"/>
              <w:rPr>
                <w:sz w:val="20"/>
              </w:rPr>
            </w:pPr>
          </w:p>
        </w:tc>
        <w:tc>
          <w:tcPr>
            <w:tcW w:w="939" w:type="dxa"/>
            <w:vAlign w:val="center"/>
          </w:tcPr>
          <w:p w14:paraId="6E2CCC49" w14:textId="5125C893" w:rsidR="00B0507C" w:rsidRPr="00C35EA7" w:rsidRDefault="00000000" w:rsidP="00C35EA7">
            <w:pPr>
              <w:jc w:val="center"/>
              <w:rPr>
                <w:b/>
                <w:sz w:val="20"/>
              </w:rPr>
            </w:pPr>
            <w:hyperlink r:id="rId12957" w:anchor="Desc_ZV" w:history="1">
              <w:r w:rsidR="00B0507C" w:rsidRPr="00C35EA7">
                <w:rPr>
                  <w:rStyle w:val="Hyperlink"/>
                  <w:b/>
                  <w:sz w:val="20"/>
                </w:rPr>
                <w:t>ZV</w:t>
              </w:r>
            </w:hyperlink>
          </w:p>
        </w:tc>
      </w:tr>
      <w:tr w:rsidR="00B0507C" w:rsidRPr="00892C12" w14:paraId="5B5AF37B" w14:textId="77777777" w:rsidTr="00C35EA7">
        <w:trPr>
          <w:jc w:val="center"/>
        </w:trPr>
        <w:tc>
          <w:tcPr>
            <w:tcW w:w="1656" w:type="dxa"/>
            <w:vMerge/>
            <w:vAlign w:val="center"/>
          </w:tcPr>
          <w:p w14:paraId="434C601E" w14:textId="77777777" w:rsidR="00B0507C" w:rsidRPr="00C35EA7" w:rsidRDefault="00B0507C" w:rsidP="00C35EA7">
            <w:pPr>
              <w:jc w:val="center"/>
              <w:rPr>
                <w:sz w:val="20"/>
              </w:rPr>
            </w:pPr>
          </w:p>
        </w:tc>
        <w:tc>
          <w:tcPr>
            <w:tcW w:w="939" w:type="dxa"/>
            <w:vAlign w:val="center"/>
          </w:tcPr>
          <w:p w14:paraId="64102B53" w14:textId="30936613" w:rsidR="00B0507C" w:rsidRPr="00C35EA7" w:rsidRDefault="00000000" w:rsidP="00C35EA7">
            <w:pPr>
              <w:jc w:val="center"/>
              <w:rPr>
                <w:sz w:val="20"/>
              </w:rPr>
            </w:pPr>
            <w:hyperlink r:id="rId12958" w:anchor="Desc_ZVI" w:history="1">
              <w:r w:rsidR="00B0507C" w:rsidRPr="00C35EA7">
                <w:rPr>
                  <w:rStyle w:val="Hyperlink"/>
                  <w:sz w:val="20"/>
                </w:rPr>
                <w:t>ZVI</w:t>
              </w:r>
            </w:hyperlink>
          </w:p>
        </w:tc>
      </w:tr>
      <w:tr w:rsidR="00B0507C" w:rsidRPr="00892C12" w14:paraId="641014F2" w14:textId="77777777" w:rsidTr="00C35EA7">
        <w:trPr>
          <w:jc w:val="center"/>
        </w:trPr>
        <w:tc>
          <w:tcPr>
            <w:tcW w:w="1656" w:type="dxa"/>
            <w:vMerge/>
            <w:vAlign w:val="center"/>
          </w:tcPr>
          <w:p w14:paraId="4B3B97D7" w14:textId="77777777" w:rsidR="00B0507C" w:rsidRPr="00C35EA7" w:rsidRDefault="00B0507C" w:rsidP="00C35EA7">
            <w:pPr>
              <w:jc w:val="center"/>
              <w:rPr>
                <w:sz w:val="20"/>
              </w:rPr>
            </w:pPr>
          </w:p>
        </w:tc>
        <w:tc>
          <w:tcPr>
            <w:tcW w:w="939" w:type="dxa"/>
            <w:vAlign w:val="center"/>
          </w:tcPr>
          <w:p w14:paraId="483CEAFF" w14:textId="36A40547" w:rsidR="00B0507C" w:rsidRPr="00C35EA7" w:rsidRDefault="00000000" w:rsidP="00C35EA7">
            <w:pPr>
              <w:jc w:val="center"/>
              <w:rPr>
                <w:sz w:val="20"/>
              </w:rPr>
            </w:pPr>
            <w:hyperlink r:id="rId12959" w:anchor="Desc_ZVII" w:history="1">
              <w:r w:rsidR="00B0507C" w:rsidRPr="00C35EA7">
                <w:rPr>
                  <w:rStyle w:val="Hyperlink"/>
                  <w:sz w:val="20"/>
                </w:rPr>
                <w:t>ZVII</w:t>
              </w:r>
            </w:hyperlink>
          </w:p>
        </w:tc>
      </w:tr>
      <w:tr w:rsidR="00B0507C" w:rsidRPr="00892C12" w14:paraId="38513EAD" w14:textId="77777777" w:rsidTr="00C35EA7">
        <w:trPr>
          <w:jc w:val="center"/>
        </w:trPr>
        <w:tc>
          <w:tcPr>
            <w:tcW w:w="1656" w:type="dxa"/>
            <w:vMerge/>
            <w:vAlign w:val="center"/>
          </w:tcPr>
          <w:p w14:paraId="58007FB9" w14:textId="77777777" w:rsidR="00B0507C" w:rsidRPr="00C35EA7" w:rsidRDefault="00B0507C" w:rsidP="00C35EA7">
            <w:pPr>
              <w:jc w:val="center"/>
              <w:rPr>
                <w:sz w:val="20"/>
              </w:rPr>
            </w:pPr>
          </w:p>
        </w:tc>
        <w:tc>
          <w:tcPr>
            <w:tcW w:w="939" w:type="dxa"/>
            <w:vAlign w:val="center"/>
          </w:tcPr>
          <w:p w14:paraId="2630C70F" w14:textId="56D78019" w:rsidR="00B0507C" w:rsidRPr="00C35EA7" w:rsidRDefault="00000000" w:rsidP="00C35EA7">
            <w:pPr>
              <w:jc w:val="center"/>
              <w:rPr>
                <w:sz w:val="20"/>
              </w:rPr>
            </w:pPr>
            <w:hyperlink r:id="rId12960" w:anchor="Desc_ZVIII" w:history="1">
              <w:r w:rsidR="00B0507C" w:rsidRPr="00C35EA7">
                <w:rPr>
                  <w:rStyle w:val="Hyperlink"/>
                  <w:sz w:val="20"/>
                </w:rPr>
                <w:t>ZVIII</w:t>
              </w:r>
            </w:hyperlink>
          </w:p>
        </w:tc>
      </w:tr>
      <w:tr w:rsidR="00B0507C" w:rsidRPr="00892C12" w14:paraId="2F76BB42" w14:textId="77777777" w:rsidTr="00C35EA7">
        <w:trPr>
          <w:jc w:val="center"/>
        </w:trPr>
        <w:tc>
          <w:tcPr>
            <w:tcW w:w="1656" w:type="dxa"/>
            <w:vMerge/>
            <w:vAlign w:val="center"/>
          </w:tcPr>
          <w:p w14:paraId="1FDE3D7B" w14:textId="77777777" w:rsidR="00B0507C" w:rsidRPr="00C35EA7" w:rsidRDefault="00B0507C" w:rsidP="00C35EA7">
            <w:pPr>
              <w:jc w:val="center"/>
              <w:rPr>
                <w:sz w:val="20"/>
              </w:rPr>
            </w:pPr>
          </w:p>
        </w:tc>
        <w:tc>
          <w:tcPr>
            <w:tcW w:w="939" w:type="dxa"/>
            <w:vAlign w:val="center"/>
          </w:tcPr>
          <w:p w14:paraId="2BE947DD" w14:textId="33F20AD1" w:rsidR="00B0507C" w:rsidRPr="00C35EA7" w:rsidRDefault="00000000" w:rsidP="00C35EA7">
            <w:pPr>
              <w:jc w:val="center"/>
              <w:rPr>
                <w:sz w:val="20"/>
              </w:rPr>
            </w:pPr>
            <w:hyperlink r:id="rId12961" w:anchor="Desc_ZIX" w:history="1">
              <w:r w:rsidR="00B0507C" w:rsidRPr="00C35EA7">
                <w:rPr>
                  <w:rStyle w:val="Hyperlink"/>
                  <w:sz w:val="20"/>
                </w:rPr>
                <w:t>ZIX</w:t>
              </w:r>
            </w:hyperlink>
          </w:p>
        </w:tc>
      </w:tr>
      <w:tr w:rsidR="00B0507C" w:rsidRPr="00892C12" w14:paraId="64D32614" w14:textId="77777777" w:rsidTr="00C35EA7">
        <w:trPr>
          <w:jc w:val="center"/>
        </w:trPr>
        <w:tc>
          <w:tcPr>
            <w:tcW w:w="1656" w:type="dxa"/>
            <w:vMerge/>
            <w:vAlign w:val="center"/>
          </w:tcPr>
          <w:p w14:paraId="78FAA1DF" w14:textId="77777777" w:rsidR="00B0507C" w:rsidRPr="00C35EA7" w:rsidRDefault="00B0507C" w:rsidP="00C35EA7">
            <w:pPr>
              <w:jc w:val="center"/>
              <w:rPr>
                <w:sz w:val="20"/>
              </w:rPr>
            </w:pPr>
          </w:p>
        </w:tc>
        <w:tc>
          <w:tcPr>
            <w:tcW w:w="939" w:type="dxa"/>
            <w:vAlign w:val="center"/>
          </w:tcPr>
          <w:p w14:paraId="4220F27B" w14:textId="26694920" w:rsidR="00B0507C" w:rsidRPr="00C35EA7" w:rsidRDefault="00000000" w:rsidP="00C35EA7">
            <w:pPr>
              <w:jc w:val="center"/>
              <w:rPr>
                <w:sz w:val="20"/>
              </w:rPr>
            </w:pPr>
            <w:hyperlink r:id="rId12962" w:anchor="Desc_ZX" w:history="1">
              <w:r w:rsidR="00B0507C" w:rsidRPr="00C35EA7">
                <w:rPr>
                  <w:rStyle w:val="Hyperlink"/>
                  <w:sz w:val="20"/>
                </w:rPr>
                <w:t>ZX</w:t>
              </w:r>
            </w:hyperlink>
          </w:p>
        </w:tc>
      </w:tr>
      <w:tr w:rsidR="00B0507C" w:rsidRPr="00892C12" w14:paraId="4B77221B" w14:textId="77777777" w:rsidTr="00C35EA7">
        <w:trPr>
          <w:jc w:val="center"/>
        </w:trPr>
        <w:tc>
          <w:tcPr>
            <w:tcW w:w="1656" w:type="dxa"/>
            <w:vMerge/>
            <w:vAlign w:val="center"/>
          </w:tcPr>
          <w:p w14:paraId="1368A875" w14:textId="77777777" w:rsidR="00B0507C" w:rsidRPr="00C35EA7" w:rsidRDefault="00B0507C" w:rsidP="00C35EA7">
            <w:pPr>
              <w:jc w:val="center"/>
              <w:rPr>
                <w:sz w:val="20"/>
              </w:rPr>
            </w:pPr>
          </w:p>
        </w:tc>
        <w:tc>
          <w:tcPr>
            <w:tcW w:w="939" w:type="dxa"/>
            <w:vAlign w:val="center"/>
          </w:tcPr>
          <w:p w14:paraId="31134627" w14:textId="4337A9AD" w:rsidR="00B0507C" w:rsidRPr="00C35EA7" w:rsidRDefault="00000000" w:rsidP="00C35EA7">
            <w:pPr>
              <w:jc w:val="center"/>
              <w:rPr>
                <w:sz w:val="20"/>
              </w:rPr>
            </w:pPr>
            <w:hyperlink r:id="rId12963" w:anchor="Desc_ZXI" w:history="1">
              <w:r w:rsidR="00B0507C" w:rsidRPr="00C35EA7">
                <w:rPr>
                  <w:rStyle w:val="Hyperlink"/>
                  <w:sz w:val="20"/>
                </w:rPr>
                <w:t>ZXI</w:t>
              </w:r>
            </w:hyperlink>
          </w:p>
        </w:tc>
      </w:tr>
      <w:tr w:rsidR="00B0507C" w:rsidRPr="00892C12" w14:paraId="36813151" w14:textId="77777777" w:rsidTr="00C35EA7">
        <w:trPr>
          <w:jc w:val="center"/>
        </w:trPr>
        <w:tc>
          <w:tcPr>
            <w:tcW w:w="1656" w:type="dxa"/>
            <w:vMerge/>
            <w:vAlign w:val="center"/>
          </w:tcPr>
          <w:p w14:paraId="34643AC7" w14:textId="77777777" w:rsidR="00B0507C" w:rsidRPr="00C35EA7" w:rsidRDefault="00B0507C" w:rsidP="00C35EA7">
            <w:pPr>
              <w:jc w:val="center"/>
              <w:rPr>
                <w:sz w:val="20"/>
              </w:rPr>
            </w:pPr>
          </w:p>
        </w:tc>
        <w:tc>
          <w:tcPr>
            <w:tcW w:w="939" w:type="dxa"/>
            <w:vAlign w:val="center"/>
          </w:tcPr>
          <w:p w14:paraId="042FBD63" w14:textId="6CFB05B4" w:rsidR="00B0507C" w:rsidRPr="00C35EA7" w:rsidRDefault="00000000" w:rsidP="00C35EA7">
            <w:pPr>
              <w:jc w:val="center"/>
              <w:rPr>
                <w:sz w:val="20"/>
              </w:rPr>
            </w:pPr>
            <w:hyperlink r:id="rId12964" w:anchor="Desc_ZXII" w:history="1">
              <w:r w:rsidR="00B0507C" w:rsidRPr="00C35EA7">
                <w:rPr>
                  <w:rStyle w:val="Hyperlink"/>
                  <w:sz w:val="20"/>
                </w:rPr>
                <w:t>ZXII</w:t>
              </w:r>
            </w:hyperlink>
          </w:p>
        </w:tc>
      </w:tr>
      <w:tr w:rsidR="00B0507C" w:rsidRPr="00892C12" w14:paraId="03C5CCC5" w14:textId="77777777" w:rsidTr="00C35EA7">
        <w:trPr>
          <w:jc w:val="center"/>
        </w:trPr>
        <w:tc>
          <w:tcPr>
            <w:tcW w:w="1656" w:type="dxa"/>
            <w:vAlign w:val="center"/>
          </w:tcPr>
          <w:p w14:paraId="154DCCAA" w14:textId="77777777" w:rsidR="00B0507C" w:rsidRPr="00C35EA7" w:rsidRDefault="00B0507C" w:rsidP="00C35EA7">
            <w:pPr>
              <w:jc w:val="center"/>
              <w:rPr>
                <w:sz w:val="20"/>
              </w:rPr>
            </w:pPr>
            <w:r w:rsidRPr="00C35EA7">
              <w:rPr>
                <w:sz w:val="20"/>
              </w:rPr>
              <w:t>Valaurette</w:t>
            </w:r>
          </w:p>
        </w:tc>
        <w:tc>
          <w:tcPr>
            <w:tcW w:w="939" w:type="dxa"/>
            <w:vAlign w:val="center"/>
          </w:tcPr>
          <w:p w14:paraId="64B1603C" w14:textId="77777777" w:rsidR="00B0507C" w:rsidRPr="00C35EA7" w:rsidRDefault="00B0507C" w:rsidP="00C35EA7">
            <w:pPr>
              <w:jc w:val="center"/>
              <w:rPr>
                <w:sz w:val="20"/>
              </w:rPr>
            </w:pPr>
            <w:r w:rsidRPr="00C35EA7">
              <w:rPr>
                <w:sz w:val="20"/>
              </w:rPr>
              <w:t>ZXIII</w:t>
            </w:r>
          </w:p>
        </w:tc>
      </w:tr>
      <w:tr w:rsidR="00B0507C" w:rsidRPr="00892C12" w14:paraId="01EA82F8" w14:textId="77777777" w:rsidTr="00C35EA7">
        <w:trPr>
          <w:jc w:val="center"/>
        </w:trPr>
        <w:tc>
          <w:tcPr>
            <w:tcW w:w="1656" w:type="dxa"/>
            <w:vAlign w:val="center"/>
          </w:tcPr>
          <w:p w14:paraId="564D556A" w14:textId="77777777" w:rsidR="00B0507C" w:rsidRPr="00C35EA7" w:rsidRDefault="00B0507C" w:rsidP="00C35EA7">
            <w:pPr>
              <w:jc w:val="center"/>
              <w:rPr>
                <w:sz w:val="20"/>
              </w:rPr>
            </w:pPr>
            <w:r w:rsidRPr="00C35EA7">
              <w:rPr>
                <w:sz w:val="20"/>
              </w:rPr>
              <w:t>Valmasque</w:t>
            </w:r>
          </w:p>
        </w:tc>
        <w:tc>
          <w:tcPr>
            <w:tcW w:w="939" w:type="dxa"/>
            <w:vAlign w:val="center"/>
          </w:tcPr>
          <w:p w14:paraId="6FD2B805" w14:textId="77777777" w:rsidR="00B0507C" w:rsidRPr="00C35EA7" w:rsidRDefault="00B0507C" w:rsidP="00C35EA7">
            <w:pPr>
              <w:jc w:val="center"/>
              <w:rPr>
                <w:sz w:val="20"/>
              </w:rPr>
            </w:pPr>
            <w:r w:rsidRPr="00C35EA7">
              <w:rPr>
                <w:sz w:val="20"/>
              </w:rPr>
              <w:t>ZXIV</w:t>
            </w:r>
          </w:p>
        </w:tc>
      </w:tr>
      <w:tr w:rsidR="00B0507C" w:rsidRPr="00892C12" w14:paraId="6C6DFD81" w14:textId="77777777" w:rsidTr="00C35EA7">
        <w:trPr>
          <w:jc w:val="center"/>
        </w:trPr>
        <w:tc>
          <w:tcPr>
            <w:tcW w:w="1656" w:type="dxa"/>
            <w:vMerge w:val="restart"/>
            <w:vAlign w:val="center"/>
          </w:tcPr>
          <w:p w14:paraId="1CAF0DFB" w14:textId="77777777" w:rsidR="00B0507C" w:rsidRPr="00C35EA7" w:rsidRDefault="00000000" w:rsidP="00C35EA7">
            <w:pPr>
              <w:jc w:val="center"/>
              <w:rPr>
                <w:sz w:val="20"/>
              </w:rPr>
            </w:pPr>
            <w:hyperlink w:anchor="Sit_Bego_g_F" w:history="1">
              <w:r w:rsidR="00B0507C" w:rsidRPr="00C35EA7">
                <w:rPr>
                  <w:rStyle w:val="Hyperlink"/>
                  <w:sz w:val="20"/>
                </w:rPr>
                <w:t>Fontanalba</w:t>
              </w:r>
            </w:hyperlink>
          </w:p>
        </w:tc>
        <w:tc>
          <w:tcPr>
            <w:tcW w:w="939" w:type="dxa"/>
            <w:vAlign w:val="center"/>
          </w:tcPr>
          <w:p w14:paraId="02B81E45" w14:textId="2EABD9BD" w:rsidR="00B0507C" w:rsidRPr="00C35EA7" w:rsidRDefault="00000000" w:rsidP="00C35EA7">
            <w:pPr>
              <w:jc w:val="center"/>
              <w:rPr>
                <w:sz w:val="20"/>
              </w:rPr>
            </w:pPr>
            <w:hyperlink r:id="rId12965" w:anchor="Desc_ZXV" w:history="1">
              <w:r w:rsidR="00B0507C" w:rsidRPr="00C35EA7">
                <w:rPr>
                  <w:rStyle w:val="Hyperlink"/>
                  <w:sz w:val="20"/>
                </w:rPr>
                <w:t>ZXV</w:t>
              </w:r>
            </w:hyperlink>
          </w:p>
        </w:tc>
      </w:tr>
      <w:tr w:rsidR="00B0507C" w:rsidRPr="00892C12" w14:paraId="5CD531B0" w14:textId="77777777" w:rsidTr="00C35EA7">
        <w:trPr>
          <w:jc w:val="center"/>
        </w:trPr>
        <w:tc>
          <w:tcPr>
            <w:tcW w:w="1656" w:type="dxa"/>
            <w:vMerge/>
            <w:vAlign w:val="center"/>
          </w:tcPr>
          <w:p w14:paraId="52A31FCC" w14:textId="77777777" w:rsidR="00B0507C" w:rsidRPr="00C35EA7" w:rsidRDefault="00B0507C" w:rsidP="00C35EA7">
            <w:pPr>
              <w:jc w:val="center"/>
              <w:rPr>
                <w:sz w:val="20"/>
              </w:rPr>
            </w:pPr>
          </w:p>
        </w:tc>
        <w:tc>
          <w:tcPr>
            <w:tcW w:w="939" w:type="dxa"/>
            <w:vAlign w:val="center"/>
          </w:tcPr>
          <w:p w14:paraId="5707AF19" w14:textId="554EC6E7" w:rsidR="00B0507C" w:rsidRPr="00C35EA7" w:rsidRDefault="00000000" w:rsidP="00C35EA7">
            <w:pPr>
              <w:jc w:val="center"/>
              <w:rPr>
                <w:sz w:val="20"/>
              </w:rPr>
            </w:pPr>
            <w:hyperlink r:id="rId12966" w:anchor="Desc_ZXVI" w:history="1">
              <w:r w:rsidR="00B0507C" w:rsidRPr="00C35EA7">
                <w:rPr>
                  <w:rStyle w:val="Hyperlink"/>
                  <w:sz w:val="20"/>
                </w:rPr>
                <w:t>ZXVI</w:t>
              </w:r>
            </w:hyperlink>
          </w:p>
        </w:tc>
      </w:tr>
      <w:tr w:rsidR="00B0507C" w:rsidRPr="00892C12" w14:paraId="721F96F8" w14:textId="77777777" w:rsidTr="00C35EA7">
        <w:trPr>
          <w:jc w:val="center"/>
        </w:trPr>
        <w:tc>
          <w:tcPr>
            <w:tcW w:w="1656" w:type="dxa"/>
            <w:vMerge/>
            <w:vAlign w:val="center"/>
          </w:tcPr>
          <w:p w14:paraId="79E02472" w14:textId="77777777" w:rsidR="00B0507C" w:rsidRPr="00C35EA7" w:rsidRDefault="00B0507C" w:rsidP="00C35EA7">
            <w:pPr>
              <w:jc w:val="center"/>
              <w:rPr>
                <w:sz w:val="20"/>
              </w:rPr>
            </w:pPr>
          </w:p>
        </w:tc>
        <w:tc>
          <w:tcPr>
            <w:tcW w:w="939" w:type="dxa"/>
            <w:vAlign w:val="center"/>
          </w:tcPr>
          <w:p w14:paraId="26E31EC1" w14:textId="01ACBC0B" w:rsidR="00B0507C" w:rsidRPr="00C35EA7" w:rsidRDefault="00000000" w:rsidP="00C35EA7">
            <w:pPr>
              <w:jc w:val="center"/>
              <w:rPr>
                <w:sz w:val="20"/>
              </w:rPr>
            </w:pPr>
            <w:hyperlink r:id="rId12967" w:anchor="Desc_ZXVII" w:history="1">
              <w:r w:rsidR="00B0507C" w:rsidRPr="00C35EA7">
                <w:rPr>
                  <w:rStyle w:val="Hyperlink"/>
                  <w:sz w:val="20"/>
                </w:rPr>
                <w:t>ZXVII</w:t>
              </w:r>
            </w:hyperlink>
          </w:p>
        </w:tc>
      </w:tr>
      <w:tr w:rsidR="00B0507C" w:rsidRPr="00892C12" w14:paraId="5DCC3E55" w14:textId="77777777" w:rsidTr="00C35EA7">
        <w:trPr>
          <w:jc w:val="center"/>
        </w:trPr>
        <w:tc>
          <w:tcPr>
            <w:tcW w:w="1656" w:type="dxa"/>
            <w:vMerge/>
            <w:vAlign w:val="center"/>
          </w:tcPr>
          <w:p w14:paraId="40EFA586" w14:textId="77777777" w:rsidR="00B0507C" w:rsidRPr="00C35EA7" w:rsidRDefault="00B0507C" w:rsidP="00C35EA7">
            <w:pPr>
              <w:jc w:val="center"/>
              <w:rPr>
                <w:sz w:val="20"/>
              </w:rPr>
            </w:pPr>
          </w:p>
        </w:tc>
        <w:tc>
          <w:tcPr>
            <w:tcW w:w="939" w:type="dxa"/>
            <w:vAlign w:val="center"/>
          </w:tcPr>
          <w:p w14:paraId="44ADE237" w14:textId="5AD5E788" w:rsidR="00B0507C" w:rsidRPr="00C35EA7" w:rsidRDefault="00000000" w:rsidP="00C35EA7">
            <w:pPr>
              <w:jc w:val="center"/>
              <w:rPr>
                <w:sz w:val="20"/>
              </w:rPr>
            </w:pPr>
            <w:hyperlink r:id="rId12968" w:anchor="Desc_ZXVIII" w:history="1">
              <w:r w:rsidR="00B0507C" w:rsidRPr="00C35EA7">
                <w:rPr>
                  <w:rStyle w:val="Hyperlink"/>
                  <w:sz w:val="20"/>
                </w:rPr>
                <w:t>ZXVIII</w:t>
              </w:r>
            </w:hyperlink>
          </w:p>
        </w:tc>
      </w:tr>
      <w:tr w:rsidR="00B0507C" w:rsidRPr="00892C12" w14:paraId="40F49690" w14:textId="77777777" w:rsidTr="00C35EA7">
        <w:trPr>
          <w:jc w:val="center"/>
        </w:trPr>
        <w:tc>
          <w:tcPr>
            <w:tcW w:w="1656" w:type="dxa"/>
            <w:vMerge/>
            <w:vAlign w:val="center"/>
          </w:tcPr>
          <w:p w14:paraId="7F80215C" w14:textId="77777777" w:rsidR="00B0507C" w:rsidRPr="00C35EA7" w:rsidRDefault="00B0507C" w:rsidP="00C35EA7">
            <w:pPr>
              <w:jc w:val="center"/>
              <w:rPr>
                <w:sz w:val="20"/>
              </w:rPr>
            </w:pPr>
          </w:p>
        </w:tc>
        <w:tc>
          <w:tcPr>
            <w:tcW w:w="939" w:type="dxa"/>
            <w:vAlign w:val="center"/>
          </w:tcPr>
          <w:p w14:paraId="718CC87F" w14:textId="77E06ADA" w:rsidR="00B0507C" w:rsidRPr="00C35EA7" w:rsidRDefault="00000000" w:rsidP="00C35EA7">
            <w:pPr>
              <w:jc w:val="center"/>
              <w:rPr>
                <w:sz w:val="20"/>
              </w:rPr>
            </w:pPr>
            <w:hyperlink r:id="rId12969" w:anchor="Desc_ZXIX" w:history="1">
              <w:r w:rsidR="00B0507C" w:rsidRPr="00C35EA7">
                <w:rPr>
                  <w:rStyle w:val="Hyperlink"/>
                  <w:sz w:val="20"/>
                </w:rPr>
                <w:t>ZXIX</w:t>
              </w:r>
            </w:hyperlink>
          </w:p>
        </w:tc>
      </w:tr>
      <w:tr w:rsidR="00B0507C" w:rsidRPr="00892C12" w14:paraId="30284971" w14:textId="77777777" w:rsidTr="00C35EA7">
        <w:trPr>
          <w:jc w:val="center"/>
        </w:trPr>
        <w:tc>
          <w:tcPr>
            <w:tcW w:w="1656" w:type="dxa"/>
            <w:vAlign w:val="center"/>
          </w:tcPr>
          <w:p w14:paraId="0240F7D8" w14:textId="77777777" w:rsidR="00B0507C" w:rsidRPr="00C35EA7" w:rsidRDefault="00000000" w:rsidP="00C35EA7">
            <w:pPr>
              <w:jc w:val="center"/>
              <w:rPr>
                <w:sz w:val="20"/>
              </w:rPr>
            </w:pPr>
            <w:hyperlink w:anchor="Sit_Sabion" w:history="1">
              <w:r w:rsidR="00B0507C" w:rsidRPr="00C35EA7">
                <w:rPr>
                  <w:rStyle w:val="Hyperlink"/>
                  <w:sz w:val="20"/>
                </w:rPr>
                <w:t>col du Sabion</w:t>
              </w:r>
            </w:hyperlink>
          </w:p>
        </w:tc>
        <w:tc>
          <w:tcPr>
            <w:tcW w:w="939" w:type="dxa"/>
            <w:vAlign w:val="center"/>
          </w:tcPr>
          <w:p w14:paraId="1170D1AB" w14:textId="77777777" w:rsidR="00B0507C" w:rsidRPr="00C35EA7" w:rsidRDefault="00B0507C" w:rsidP="00C35EA7">
            <w:pPr>
              <w:jc w:val="center"/>
              <w:rPr>
                <w:sz w:val="20"/>
              </w:rPr>
            </w:pPr>
            <w:r w:rsidRPr="00C35EA7">
              <w:rPr>
                <w:sz w:val="20"/>
              </w:rPr>
              <w:t>ZXX</w:t>
            </w:r>
          </w:p>
        </w:tc>
      </w:tr>
      <w:tr w:rsidR="00B0507C" w:rsidRPr="00892C12" w14:paraId="6726FAF2" w14:textId="77777777" w:rsidTr="00C35EA7">
        <w:trPr>
          <w:jc w:val="center"/>
        </w:trPr>
        <w:tc>
          <w:tcPr>
            <w:tcW w:w="1656" w:type="dxa"/>
            <w:vAlign w:val="center"/>
          </w:tcPr>
          <w:p w14:paraId="14964700" w14:textId="4B236DBF" w:rsidR="00B0507C" w:rsidRPr="00C35EA7" w:rsidRDefault="00000000" w:rsidP="00C35EA7">
            <w:pPr>
              <w:jc w:val="center"/>
              <w:rPr>
                <w:sz w:val="20"/>
              </w:rPr>
            </w:pPr>
            <w:hyperlink r:id="rId12970" w:anchor="Sit_Vei_Bouc" w:history="1">
              <w:r w:rsidR="00B0507C" w:rsidRPr="00C35EA7">
                <w:rPr>
                  <w:rStyle w:val="Hyperlink"/>
                  <w:sz w:val="20"/>
                </w:rPr>
                <w:t>Vei del Bouc</w:t>
              </w:r>
            </w:hyperlink>
          </w:p>
        </w:tc>
        <w:tc>
          <w:tcPr>
            <w:tcW w:w="939" w:type="dxa"/>
            <w:vAlign w:val="center"/>
          </w:tcPr>
          <w:p w14:paraId="642E8165" w14:textId="77777777" w:rsidR="00B0507C" w:rsidRPr="00C35EA7" w:rsidRDefault="00B0507C" w:rsidP="00C35EA7">
            <w:pPr>
              <w:jc w:val="center"/>
              <w:rPr>
                <w:sz w:val="20"/>
              </w:rPr>
            </w:pPr>
            <w:r w:rsidRPr="00C35EA7">
              <w:rPr>
                <w:sz w:val="20"/>
              </w:rPr>
              <w:t>ZXXI</w:t>
            </w:r>
          </w:p>
        </w:tc>
      </w:tr>
      <w:tr w:rsidR="00B0507C" w:rsidRPr="00892C12" w14:paraId="1DED75B1" w14:textId="77777777" w:rsidTr="00C35EA7">
        <w:trPr>
          <w:jc w:val="center"/>
        </w:trPr>
        <w:tc>
          <w:tcPr>
            <w:tcW w:w="1656" w:type="dxa"/>
            <w:vMerge w:val="restart"/>
            <w:vAlign w:val="center"/>
          </w:tcPr>
          <w:p w14:paraId="5D760E66" w14:textId="77777777" w:rsidR="00B0507C" w:rsidRPr="00C35EA7" w:rsidRDefault="00B0507C" w:rsidP="00C35EA7">
            <w:pPr>
              <w:jc w:val="center"/>
              <w:rPr>
                <w:sz w:val="20"/>
              </w:rPr>
            </w:pPr>
            <w:r w:rsidRPr="00C35EA7">
              <w:rPr>
                <w:sz w:val="20"/>
              </w:rPr>
              <w:t>Gordolasque</w:t>
            </w:r>
          </w:p>
        </w:tc>
        <w:tc>
          <w:tcPr>
            <w:tcW w:w="939" w:type="dxa"/>
            <w:vAlign w:val="center"/>
          </w:tcPr>
          <w:p w14:paraId="15133BE5" w14:textId="77777777" w:rsidR="00B0507C" w:rsidRPr="00C35EA7" w:rsidRDefault="00B0507C" w:rsidP="00C35EA7">
            <w:pPr>
              <w:jc w:val="center"/>
              <w:rPr>
                <w:sz w:val="20"/>
              </w:rPr>
            </w:pPr>
            <w:r w:rsidRPr="00C35EA7">
              <w:rPr>
                <w:sz w:val="20"/>
              </w:rPr>
              <w:t>ZXXIII</w:t>
            </w:r>
          </w:p>
        </w:tc>
      </w:tr>
      <w:tr w:rsidR="00B0507C" w:rsidRPr="00892C12" w14:paraId="212B8B6B" w14:textId="77777777" w:rsidTr="00C35EA7">
        <w:trPr>
          <w:jc w:val="center"/>
        </w:trPr>
        <w:tc>
          <w:tcPr>
            <w:tcW w:w="1656" w:type="dxa"/>
            <w:vMerge/>
            <w:vAlign w:val="center"/>
          </w:tcPr>
          <w:p w14:paraId="39C8D54D" w14:textId="77777777" w:rsidR="00B0507C" w:rsidRPr="00C35EA7" w:rsidRDefault="00B0507C" w:rsidP="00C35EA7">
            <w:pPr>
              <w:jc w:val="center"/>
              <w:rPr>
                <w:sz w:val="20"/>
              </w:rPr>
            </w:pPr>
          </w:p>
        </w:tc>
        <w:tc>
          <w:tcPr>
            <w:tcW w:w="939" w:type="dxa"/>
            <w:vAlign w:val="center"/>
          </w:tcPr>
          <w:p w14:paraId="68ABC82E" w14:textId="77777777" w:rsidR="00B0507C" w:rsidRPr="00C35EA7" w:rsidRDefault="00B0507C" w:rsidP="00C35EA7">
            <w:pPr>
              <w:jc w:val="center"/>
              <w:rPr>
                <w:sz w:val="20"/>
              </w:rPr>
            </w:pPr>
            <w:r w:rsidRPr="00C35EA7">
              <w:rPr>
                <w:sz w:val="20"/>
              </w:rPr>
              <w:t>ZXXIV</w:t>
            </w:r>
          </w:p>
        </w:tc>
      </w:tr>
    </w:tbl>
    <w:p w14:paraId="1E904145" w14:textId="77777777" w:rsidR="00B0507C" w:rsidRDefault="00B0507C" w:rsidP="00B0507C">
      <w:pPr>
        <w:jc w:val="both"/>
      </w:pPr>
    </w:p>
    <w:p w14:paraId="1F24ACCA" w14:textId="77777777" w:rsidR="000152C6" w:rsidRPr="0032190F" w:rsidRDefault="000152C6" w:rsidP="000152C6">
      <w:pPr>
        <w:jc w:val="both"/>
        <w:rPr>
          <w:lang w:val="fr-FR"/>
        </w:rPr>
      </w:pPr>
      <w:r w:rsidRPr="0032190F">
        <w:rPr>
          <w:lang w:val="fr-FR"/>
        </w:rPr>
        <w:t xml:space="preserve">Ce site d’altitude est accessible au cour de l’été, soit </w:t>
      </w:r>
      <w:r w:rsidRPr="0032190F">
        <w:rPr>
          <w:i/>
          <w:lang w:val="fr-FR"/>
        </w:rPr>
        <w:t>grosso modo</w:t>
      </w:r>
      <w:r w:rsidRPr="0032190F">
        <w:rPr>
          <w:lang w:val="fr-FR"/>
        </w:rPr>
        <w:t xml:space="preserve">, entre l’équinoxe de printemps et </w:t>
      </w:r>
      <w:r w:rsidRPr="00C271A9">
        <w:rPr>
          <w:strike/>
          <w:lang w:val="fr-FR"/>
        </w:rPr>
        <w:t>le solstice d’été</w:t>
      </w:r>
      <w:r w:rsidRPr="0032190F">
        <w:rPr>
          <w:lang w:val="fr-FR"/>
        </w:rPr>
        <w:t xml:space="preserve"> (SS BIB).</w:t>
      </w:r>
    </w:p>
    <w:p w14:paraId="5D05881D" w14:textId="77777777" w:rsidR="00C14B84" w:rsidRPr="0032190F" w:rsidRDefault="00C14B84" w:rsidP="000152C6">
      <w:pPr>
        <w:jc w:val="both"/>
        <w:rPr>
          <w:lang w:val="fr-FR"/>
        </w:rPr>
      </w:pPr>
    </w:p>
    <w:p w14:paraId="3843AC5C" w14:textId="6D80B23D" w:rsidR="00C14B84" w:rsidRPr="0032190F" w:rsidRDefault="00C271A9" w:rsidP="00C14B84">
      <w:pPr>
        <w:pStyle w:val="Heading3"/>
      </w:pPr>
      <w:r>
        <w:t>a</w:t>
      </w:r>
      <w:r w:rsidR="00C14B84" w:rsidRPr="0032190F">
        <w:t>ccès</w:t>
      </w:r>
      <w:r w:rsidR="00892C12" w:rsidRPr="0032190F">
        <w:t xml:space="preserve"> &amp; proximités</w:t>
      </w:r>
    </w:p>
    <w:p w14:paraId="17380783" w14:textId="6F6F460E" w:rsidR="00C14B84" w:rsidRPr="00C271A9" w:rsidRDefault="00C14B84" w:rsidP="00C14B84">
      <w:pPr>
        <w:jc w:val="both"/>
        <w:rPr>
          <w:lang w:val="fr-FR"/>
        </w:rPr>
      </w:pPr>
      <w:r w:rsidRPr="00C271A9">
        <w:rPr>
          <w:lang w:val="fr-FR"/>
        </w:rPr>
        <w:t xml:space="preserve">Il existe 2 accès depuis l’Italie par les </w:t>
      </w:r>
      <w:hyperlink r:id="rId12971" w:anchor="Sit_Tende_Col" w:history="1">
        <w:r w:rsidR="009A0EA0">
          <w:rPr>
            <w:rStyle w:val="Hyperlink"/>
            <w:lang w:val="fr-FR"/>
          </w:rPr>
          <w:t>CdT</w:t>
        </w:r>
      </w:hyperlink>
      <w:r w:rsidR="00C271A9" w:rsidRPr="00C271A9">
        <w:rPr>
          <w:rStyle w:val="Hyperlink"/>
          <w:color w:val="auto"/>
          <w:u w:val="none"/>
          <w:lang w:val="fr-FR"/>
        </w:rPr>
        <w:t xml:space="preserve"> </w:t>
      </w:r>
      <w:r w:rsidRPr="00C271A9">
        <w:rPr>
          <w:lang w:val="fr-FR"/>
        </w:rPr>
        <w:t xml:space="preserve">et </w:t>
      </w:r>
      <w:r w:rsidR="00C271A9" w:rsidRPr="00C271A9">
        <w:rPr>
          <w:lang w:val="fr-FR"/>
        </w:rPr>
        <w:t xml:space="preserve">col </w:t>
      </w:r>
      <w:r w:rsidRPr="00C271A9">
        <w:rPr>
          <w:lang w:val="fr-FR"/>
        </w:rPr>
        <w:t>du Sabion et 4 accès depuis la France : vallée de la Minière, pas du Diable, du Trem, col de l’Arpette (ancien col de Laus) (BIB ?)</w:t>
      </w:r>
    </w:p>
    <w:p w14:paraId="5B84E802" w14:textId="77777777" w:rsidR="00892C12" w:rsidRDefault="00892C12" w:rsidP="00C14B84">
      <w:pPr>
        <w:jc w:val="both"/>
      </w:pPr>
      <w:r>
        <w:t>A proximité:</w:t>
      </w:r>
    </w:p>
    <w:p w14:paraId="14C57024" w14:textId="77777777" w:rsidR="00892C12" w:rsidRDefault="00892C12" w:rsidP="00C14B84">
      <w:pPr>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13"/>
      </w:tblGrid>
      <w:tr w:rsidR="00892C12" w:rsidRPr="00892C12" w14:paraId="466F196D" w14:textId="77777777" w:rsidTr="00892C12">
        <w:trPr>
          <w:jc w:val="center"/>
        </w:trPr>
        <w:tc>
          <w:tcPr>
            <w:tcW w:w="0" w:type="auto"/>
            <w:vAlign w:val="center"/>
          </w:tcPr>
          <w:p w14:paraId="756BDFA1" w14:textId="77777777" w:rsidR="00892C12" w:rsidRPr="00892C12" w:rsidRDefault="00892C12" w:rsidP="00892C12">
            <w:pPr>
              <w:jc w:val="center"/>
              <w:rPr>
                <w:b/>
                <w:sz w:val="20"/>
              </w:rPr>
            </w:pPr>
            <w:r w:rsidRPr="00892C12">
              <w:rPr>
                <w:b/>
                <w:sz w:val="20"/>
              </w:rPr>
              <w:t>nom du site</w:t>
            </w:r>
          </w:p>
        </w:tc>
      </w:tr>
      <w:tr w:rsidR="00892C12" w:rsidRPr="00892C12" w14:paraId="42D75491" w14:textId="77777777" w:rsidTr="00892C12">
        <w:trPr>
          <w:jc w:val="center"/>
        </w:trPr>
        <w:tc>
          <w:tcPr>
            <w:tcW w:w="0" w:type="auto"/>
            <w:vAlign w:val="center"/>
          </w:tcPr>
          <w:p w14:paraId="2F2F40D7" w14:textId="00BAF0BF" w:rsidR="00892C12" w:rsidRPr="00892C12" w:rsidRDefault="00000000" w:rsidP="00892C12">
            <w:pPr>
              <w:jc w:val="center"/>
              <w:rPr>
                <w:sz w:val="20"/>
              </w:rPr>
            </w:pPr>
            <w:hyperlink r:id="rId12972" w:anchor="Sit_Gilbert" w:history="1">
              <w:r w:rsidR="00892C12" w:rsidRPr="00892C12">
                <w:rPr>
                  <w:rStyle w:val="Hyperlink"/>
                  <w:sz w:val="20"/>
                </w:rPr>
                <w:t>Abri Gilbert</w:t>
              </w:r>
            </w:hyperlink>
          </w:p>
        </w:tc>
      </w:tr>
      <w:tr w:rsidR="00892C12" w:rsidRPr="00892C12" w14:paraId="3992080E" w14:textId="77777777" w:rsidTr="00892C12">
        <w:trPr>
          <w:jc w:val="center"/>
        </w:trPr>
        <w:tc>
          <w:tcPr>
            <w:tcW w:w="0" w:type="auto"/>
            <w:vAlign w:val="center"/>
          </w:tcPr>
          <w:p w14:paraId="59D41E0F" w14:textId="39C05F94" w:rsidR="00892C12" w:rsidRPr="00892C12" w:rsidRDefault="00000000" w:rsidP="00892C12">
            <w:pPr>
              <w:jc w:val="center"/>
              <w:rPr>
                <w:sz w:val="20"/>
              </w:rPr>
            </w:pPr>
            <w:hyperlink r:id="rId12973" w:anchor="Sit_Tende_Col" w:history="1">
              <w:r w:rsidR="009A0EA0">
                <w:rPr>
                  <w:rStyle w:val="Hyperlink"/>
                  <w:sz w:val="20"/>
                </w:rPr>
                <w:t>CdT</w:t>
              </w:r>
            </w:hyperlink>
          </w:p>
        </w:tc>
      </w:tr>
      <w:tr w:rsidR="00892C12" w:rsidRPr="00892C12" w14:paraId="2354052F" w14:textId="77777777" w:rsidTr="00892C12">
        <w:trPr>
          <w:jc w:val="center"/>
        </w:trPr>
        <w:tc>
          <w:tcPr>
            <w:tcW w:w="0" w:type="auto"/>
            <w:vAlign w:val="center"/>
          </w:tcPr>
          <w:p w14:paraId="324BDC6D" w14:textId="4F93ACAA" w:rsidR="00892C12" w:rsidRPr="00EA1C7A" w:rsidRDefault="00000000" w:rsidP="00892C12">
            <w:pPr>
              <w:jc w:val="center"/>
              <w:rPr>
                <w:sz w:val="20"/>
              </w:rPr>
            </w:pPr>
            <w:hyperlink r:id="rId12974" w:anchor="Sit_Grenouilles" w:history="1">
              <w:r w:rsidR="00892C12" w:rsidRPr="00EA1C7A">
                <w:rPr>
                  <w:rStyle w:val="Hyperlink"/>
                  <w:sz w:val="20"/>
                </w:rPr>
                <w:t>L</w:t>
              </w:r>
              <w:r w:rsidR="00EA1C7A" w:rsidRPr="00EA1C7A">
                <w:rPr>
                  <w:rStyle w:val="Hyperlink"/>
                  <w:sz w:val="20"/>
                </w:rPr>
                <w:t>dG</w:t>
              </w:r>
            </w:hyperlink>
          </w:p>
        </w:tc>
      </w:tr>
      <w:tr w:rsidR="00892C12" w:rsidRPr="00892C12" w14:paraId="63FEEE48" w14:textId="77777777" w:rsidTr="00892C12">
        <w:trPr>
          <w:jc w:val="center"/>
        </w:trPr>
        <w:tc>
          <w:tcPr>
            <w:tcW w:w="0" w:type="auto"/>
            <w:vAlign w:val="center"/>
          </w:tcPr>
          <w:p w14:paraId="6957AFC4" w14:textId="0FD81C36" w:rsidR="00892C12" w:rsidRPr="00892C12" w:rsidRDefault="00000000" w:rsidP="00892C12">
            <w:pPr>
              <w:jc w:val="center"/>
              <w:rPr>
                <w:sz w:val="20"/>
              </w:rPr>
            </w:pPr>
            <w:hyperlink r:id="rId12975" w:anchor="Sit_Vallauria" w:history="1">
              <w:r w:rsidR="00892C12" w:rsidRPr="00892C12">
                <w:rPr>
                  <w:rStyle w:val="Hyperlink"/>
                  <w:sz w:val="20"/>
                </w:rPr>
                <w:t>Vallauria</w:t>
              </w:r>
            </w:hyperlink>
          </w:p>
        </w:tc>
      </w:tr>
      <w:tr w:rsidR="00892C12" w:rsidRPr="00892C12" w14:paraId="446EE88B" w14:textId="77777777" w:rsidTr="00892C12">
        <w:trPr>
          <w:jc w:val="center"/>
        </w:trPr>
        <w:tc>
          <w:tcPr>
            <w:tcW w:w="0" w:type="auto"/>
            <w:vAlign w:val="center"/>
          </w:tcPr>
          <w:p w14:paraId="46083891" w14:textId="72998B7D" w:rsidR="00892C12" w:rsidRPr="00892C12" w:rsidRDefault="00892C12" w:rsidP="00892C12">
            <w:pPr>
              <w:jc w:val="center"/>
              <w:rPr>
                <w:sz w:val="20"/>
              </w:rPr>
            </w:pPr>
            <w:r w:rsidRPr="00892C12">
              <w:rPr>
                <w:sz w:val="20"/>
              </w:rPr>
              <w:t xml:space="preserve">section de </w:t>
            </w:r>
            <w:hyperlink r:id="rId12976" w:anchor="Sit_Barchenzane" w:history="1">
              <w:r w:rsidRPr="00892C12">
                <w:rPr>
                  <w:rStyle w:val="Hyperlink"/>
                  <w:sz w:val="20"/>
                </w:rPr>
                <w:t>Barchenzane</w:t>
              </w:r>
            </w:hyperlink>
          </w:p>
        </w:tc>
      </w:tr>
      <w:tr w:rsidR="00892C12" w:rsidRPr="00892C12" w14:paraId="2B71C850" w14:textId="77777777" w:rsidTr="00892C12">
        <w:trPr>
          <w:jc w:val="center"/>
        </w:trPr>
        <w:tc>
          <w:tcPr>
            <w:tcW w:w="0" w:type="auto"/>
            <w:vAlign w:val="center"/>
          </w:tcPr>
          <w:p w14:paraId="6DDBFC7A" w14:textId="74D83CF9" w:rsidR="00892C12" w:rsidRPr="00892C12" w:rsidRDefault="00000000" w:rsidP="00892C12">
            <w:pPr>
              <w:jc w:val="center"/>
              <w:rPr>
                <w:sz w:val="20"/>
              </w:rPr>
            </w:pPr>
            <w:hyperlink r:id="rId12977" w:anchor="Sit_Cragnou" w:history="1">
              <w:r w:rsidR="00892C12" w:rsidRPr="00892C12">
                <w:rPr>
                  <w:rStyle w:val="Hyperlink"/>
                  <w:sz w:val="20"/>
                </w:rPr>
                <w:t>abri du Cragnou</w:t>
              </w:r>
            </w:hyperlink>
          </w:p>
        </w:tc>
      </w:tr>
      <w:tr w:rsidR="00892C12" w:rsidRPr="00892C12" w14:paraId="733FEBE7" w14:textId="77777777" w:rsidTr="00892C12">
        <w:trPr>
          <w:jc w:val="center"/>
        </w:trPr>
        <w:tc>
          <w:tcPr>
            <w:tcW w:w="0" w:type="auto"/>
            <w:vAlign w:val="center"/>
          </w:tcPr>
          <w:p w14:paraId="471E5F6E" w14:textId="5BABD550" w:rsidR="00892C12" w:rsidRPr="00892C12" w:rsidRDefault="00000000" w:rsidP="00892C12">
            <w:pPr>
              <w:jc w:val="center"/>
              <w:rPr>
                <w:sz w:val="20"/>
              </w:rPr>
            </w:pPr>
            <w:hyperlink r:id="rId12978" w:anchor="Sit_Vievola" w:history="1">
              <w:r w:rsidR="00892C12" w:rsidRPr="00892C12">
                <w:rPr>
                  <w:rStyle w:val="Hyperlink"/>
                  <w:sz w:val="20"/>
                </w:rPr>
                <w:t>Vievola</w:t>
              </w:r>
            </w:hyperlink>
          </w:p>
        </w:tc>
      </w:tr>
      <w:tr w:rsidR="00892C12" w:rsidRPr="008B002C" w14:paraId="101B9907" w14:textId="77777777" w:rsidTr="00892C12">
        <w:trPr>
          <w:jc w:val="center"/>
        </w:trPr>
        <w:tc>
          <w:tcPr>
            <w:tcW w:w="0" w:type="auto"/>
            <w:vAlign w:val="center"/>
          </w:tcPr>
          <w:p w14:paraId="764A012A" w14:textId="23E63182" w:rsidR="00892C12" w:rsidRPr="0032190F" w:rsidRDefault="00000000" w:rsidP="00892C12">
            <w:pPr>
              <w:jc w:val="center"/>
              <w:rPr>
                <w:sz w:val="20"/>
                <w:lang w:val="fr-FR"/>
              </w:rPr>
            </w:pPr>
            <w:hyperlink r:id="rId12979" w:anchor="Sit_Val_Pennavaira" w:history="1">
              <w:r w:rsidR="00892C12" w:rsidRPr="0032190F">
                <w:rPr>
                  <w:rStyle w:val="Hyperlink"/>
                  <w:sz w:val="20"/>
                  <w:lang w:val="fr-FR"/>
                </w:rPr>
                <w:t>Val Pennavaira</w:t>
              </w:r>
            </w:hyperlink>
            <w:r w:rsidR="00892C12" w:rsidRPr="0032190F">
              <w:rPr>
                <w:sz w:val="20"/>
                <w:lang w:val="fr-FR"/>
              </w:rPr>
              <w:t xml:space="preserve"> (ca. 20 km à l'E)</w:t>
            </w:r>
          </w:p>
        </w:tc>
      </w:tr>
      <w:tr w:rsidR="00892C12" w:rsidRPr="00892C12" w14:paraId="284E99EB" w14:textId="77777777" w:rsidTr="00892C12">
        <w:trPr>
          <w:jc w:val="center"/>
        </w:trPr>
        <w:tc>
          <w:tcPr>
            <w:tcW w:w="0" w:type="auto"/>
            <w:vAlign w:val="center"/>
          </w:tcPr>
          <w:p w14:paraId="0DCA6342" w14:textId="7F73A9FD" w:rsidR="00892C12" w:rsidRPr="00892C12" w:rsidRDefault="00000000" w:rsidP="00892C12">
            <w:pPr>
              <w:jc w:val="center"/>
              <w:rPr>
                <w:sz w:val="20"/>
              </w:rPr>
            </w:pPr>
            <w:hyperlink r:id="rId12980" w:anchor="Sit_Conventini" w:history="1">
              <w:r w:rsidR="00892C12" w:rsidRPr="00892C12">
                <w:rPr>
                  <w:rStyle w:val="Hyperlink"/>
                  <w:sz w:val="20"/>
                </w:rPr>
                <w:t>Conventini</w:t>
              </w:r>
            </w:hyperlink>
          </w:p>
        </w:tc>
      </w:tr>
      <w:tr w:rsidR="00892C12" w:rsidRPr="008B002C" w14:paraId="6F4F5339" w14:textId="77777777" w:rsidTr="00892C12">
        <w:trPr>
          <w:jc w:val="center"/>
        </w:trPr>
        <w:tc>
          <w:tcPr>
            <w:tcW w:w="0" w:type="auto"/>
            <w:vAlign w:val="center"/>
          </w:tcPr>
          <w:p w14:paraId="6A739606" w14:textId="064B3D68" w:rsidR="00892C12" w:rsidRPr="0032190F" w:rsidRDefault="00000000" w:rsidP="00892C12">
            <w:pPr>
              <w:jc w:val="center"/>
              <w:rPr>
                <w:sz w:val="20"/>
                <w:lang w:val="fr-FR"/>
              </w:rPr>
            </w:pPr>
            <w:hyperlink r:id="rId12981" w:anchor="Sit_Clue_Roua" w:history="1">
              <w:r w:rsidR="00892C12" w:rsidRPr="0032190F">
                <w:rPr>
                  <w:rStyle w:val="Hyperlink"/>
                  <w:sz w:val="20"/>
                  <w:lang w:val="fr-FR"/>
                </w:rPr>
                <w:t>Clue de Roua</w:t>
              </w:r>
            </w:hyperlink>
            <w:r w:rsidR="00892C12" w:rsidRPr="0032190F">
              <w:rPr>
                <w:sz w:val="20"/>
                <w:lang w:val="fr-FR"/>
              </w:rPr>
              <w:t xml:space="preserve"> (ca. </w:t>
            </w:r>
            <w:smartTag w:uri="urn:schemas-microsoft-com:office:smarttags" w:element="metricconverter">
              <w:smartTagPr>
                <w:attr w:name="ProductID" w:val="50 km"/>
              </w:smartTagPr>
              <w:r w:rsidR="00892C12" w:rsidRPr="0032190F">
                <w:rPr>
                  <w:sz w:val="20"/>
                  <w:lang w:val="fr-FR"/>
                </w:rPr>
                <w:t>50 km</w:t>
              </w:r>
            </w:smartTag>
            <w:r w:rsidR="00892C12" w:rsidRPr="0032190F">
              <w:rPr>
                <w:sz w:val="20"/>
                <w:lang w:val="fr-FR"/>
              </w:rPr>
              <w:t xml:space="preserve"> à l’O.)</w:t>
            </w:r>
          </w:p>
        </w:tc>
      </w:tr>
    </w:tbl>
    <w:p w14:paraId="513892E3" w14:textId="77777777" w:rsidR="00892C12" w:rsidRPr="0032190F" w:rsidRDefault="00892C12" w:rsidP="00C14B84">
      <w:pPr>
        <w:jc w:val="both"/>
        <w:rPr>
          <w:lang w:val="fr-FR"/>
        </w:rPr>
      </w:pPr>
    </w:p>
    <w:p w14:paraId="0267FEF0" w14:textId="77777777" w:rsidR="00C14B84" w:rsidRPr="0032190F" w:rsidRDefault="00C14B84" w:rsidP="000152C6">
      <w:pPr>
        <w:jc w:val="both"/>
        <w:rPr>
          <w:lang w:val="fr-FR"/>
        </w:rPr>
      </w:pPr>
    </w:p>
    <w:p w14:paraId="6AABE2F3" w14:textId="651EA060" w:rsidR="00C14B84" w:rsidRPr="0032190F" w:rsidRDefault="00C271A9" w:rsidP="00C14B84">
      <w:pPr>
        <w:pStyle w:val="Heading3"/>
      </w:pPr>
      <w:r>
        <w:t>t</w:t>
      </w:r>
      <w:r w:rsidR="00C14B84" w:rsidRPr="0032190F">
        <w:t>oponymie</w:t>
      </w:r>
    </w:p>
    <w:p w14:paraId="5F2E7319" w14:textId="77777777" w:rsidR="00C14B84" w:rsidRPr="0032190F" w:rsidRDefault="00C14B84" w:rsidP="000152C6">
      <w:pPr>
        <w:jc w:val="both"/>
        <w:rPr>
          <w:lang w:val="fr-FR"/>
        </w:rPr>
      </w:pPr>
      <w:r w:rsidRPr="0032190F">
        <w:rPr>
          <w:lang w:val="fr-FR"/>
        </w:rPr>
        <w:t xml:space="preserve">Etymologiquement le nom ‘Bego’ viendrait du latin </w:t>
      </w:r>
      <w:r w:rsidRPr="0032190F">
        <w:rPr>
          <w:i/>
          <w:lang w:val="fr-FR"/>
        </w:rPr>
        <w:t>pecus</w:t>
      </w:r>
      <w:r w:rsidRPr="0032190F">
        <w:rPr>
          <w:lang w:val="fr-FR"/>
        </w:rPr>
        <w:t xml:space="preserve">, la tête de bétail (BIB 1000 (Regis Boyer 1991 colloque de Tende). Pour Lumley et al., il s’agirait plutôt d’une origine indo-européennée : </w:t>
      </w:r>
      <w:r w:rsidRPr="0032190F">
        <w:rPr>
          <w:i/>
          <w:lang w:val="fr-FR"/>
        </w:rPr>
        <w:t>Be</w:t>
      </w:r>
      <w:r w:rsidRPr="0032190F">
        <w:rPr>
          <w:lang w:val="fr-FR"/>
        </w:rPr>
        <w:t xml:space="preserve"> et </w:t>
      </w:r>
      <w:r w:rsidRPr="0032190F">
        <w:rPr>
          <w:i/>
          <w:lang w:val="fr-FR"/>
        </w:rPr>
        <w:t>go</w:t>
      </w:r>
      <w:r w:rsidRPr="0032190F">
        <w:rPr>
          <w:lang w:val="fr-FR"/>
        </w:rPr>
        <w:t xml:space="preserve"> (1995).</w:t>
      </w:r>
    </w:p>
    <w:p w14:paraId="3E20BA7A" w14:textId="788CA895" w:rsidR="00C271A9" w:rsidRDefault="00C14B84" w:rsidP="000152C6">
      <w:pPr>
        <w:jc w:val="both"/>
        <w:rPr>
          <w:lang w:val="fr-FR"/>
        </w:rPr>
      </w:pPr>
      <w:r w:rsidRPr="0032190F">
        <w:rPr>
          <w:lang w:val="fr-FR"/>
        </w:rPr>
        <w:t xml:space="preserve">Toponymie angoissante : cime du </w:t>
      </w:r>
      <w:r w:rsidR="000C624D" w:rsidRPr="0032190F">
        <w:rPr>
          <w:lang w:val="fr-FR"/>
        </w:rPr>
        <w:t>D</w:t>
      </w:r>
      <w:r w:rsidRPr="0032190F">
        <w:rPr>
          <w:lang w:val="fr-FR"/>
        </w:rPr>
        <w:t xml:space="preserve">iable, </w:t>
      </w:r>
      <w:r w:rsidRPr="0032190F">
        <w:rPr>
          <w:i/>
          <w:lang w:val="fr-FR"/>
        </w:rPr>
        <w:t>Valmasca</w:t>
      </w:r>
      <w:r w:rsidRPr="0032190F">
        <w:rPr>
          <w:lang w:val="fr-FR"/>
        </w:rPr>
        <w:t xml:space="preserve">, lacs du </w:t>
      </w:r>
      <w:r w:rsidRPr="0032190F">
        <w:rPr>
          <w:i/>
          <w:lang w:val="fr-FR"/>
        </w:rPr>
        <w:t>Trem</w:t>
      </w:r>
      <w:r w:rsidRPr="0032190F">
        <w:rPr>
          <w:lang w:val="fr-FR"/>
        </w:rPr>
        <w:t xml:space="preserve">, du </w:t>
      </w:r>
      <w:r w:rsidRPr="0032190F">
        <w:rPr>
          <w:i/>
          <w:lang w:val="fr-FR"/>
        </w:rPr>
        <w:t>Carbon</w:t>
      </w:r>
      <w:r w:rsidRPr="0032190F">
        <w:rPr>
          <w:lang w:val="fr-FR"/>
        </w:rPr>
        <w:t xml:space="preserve"> et du </w:t>
      </w:r>
      <w:hyperlink r:id="rId12982" w:anchor="Sit_Fourca_Lac" w:history="1">
        <w:r w:rsidRPr="0032190F">
          <w:rPr>
            <w:rStyle w:val="Hyperlink"/>
            <w:i/>
            <w:lang w:val="fr-FR"/>
          </w:rPr>
          <w:t>Forcato</w:t>
        </w:r>
      </w:hyperlink>
      <w:r w:rsidRPr="0032190F">
        <w:rPr>
          <w:i/>
          <w:lang w:val="fr-FR"/>
        </w:rPr>
        <w:t xml:space="preserve"> </w:t>
      </w:r>
      <w:r w:rsidRPr="0032190F">
        <w:rPr>
          <w:lang w:val="fr-FR"/>
        </w:rPr>
        <w:t>évoquant peut-être les maladies du troupeau : la tremblante, le charbon et le piétin.(N. Magnardi com. pers.)</w:t>
      </w:r>
      <w:r w:rsidR="00C271A9">
        <w:rPr>
          <w:lang w:val="fr-FR"/>
        </w:rPr>
        <w:t>.</w:t>
      </w:r>
    </w:p>
    <w:p w14:paraId="3B90E21D" w14:textId="2A88F41F" w:rsidR="00892C12" w:rsidRPr="0032190F" w:rsidRDefault="00C271A9" w:rsidP="000152C6">
      <w:pPr>
        <w:jc w:val="both"/>
        <w:rPr>
          <w:lang w:val="fr-FR"/>
        </w:rPr>
      </w:pPr>
      <w:r w:rsidRPr="00C271A9">
        <w:rPr>
          <w:i/>
          <w:iCs/>
          <w:lang w:val="fr-FR"/>
        </w:rPr>
        <w:t>Meraviglie</w:t>
      </w:r>
      <w:r>
        <w:rPr>
          <w:lang w:val="fr-FR"/>
        </w:rPr>
        <w:t xml:space="preserve"> -&gt; Merveilles</w:t>
      </w:r>
    </w:p>
    <w:p w14:paraId="0F53A6E9" w14:textId="77777777" w:rsidR="00F215C9" w:rsidRDefault="00F215C9" w:rsidP="000152C6">
      <w:pPr>
        <w:jc w:val="both"/>
        <w:rPr>
          <w:lang w:val="fr-FR"/>
        </w:rPr>
      </w:pPr>
    </w:p>
    <w:p w14:paraId="62BD00B3" w14:textId="0286B68C" w:rsidR="000152C6" w:rsidRDefault="00C271A9" w:rsidP="000152C6">
      <w:pPr>
        <w:pStyle w:val="Heading2"/>
        <w:numPr>
          <w:ilvl w:val="1"/>
          <w:numId w:val="0"/>
        </w:numPr>
        <w:tabs>
          <w:tab w:val="num" w:pos="1080"/>
        </w:tabs>
        <w:spacing w:before="240" w:after="60"/>
        <w:ind w:left="720"/>
        <w:jc w:val="both"/>
      </w:pPr>
      <w:bookmarkStart w:id="5363" w:name="Sit_Bego_histo"/>
      <w:r>
        <w:t>h</w:t>
      </w:r>
      <w:r w:rsidR="00AC607B">
        <w:t>istorique</w:t>
      </w:r>
    </w:p>
    <w:bookmarkEnd w:id="5363"/>
    <w:p w14:paraId="0515BCAE" w14:textId="77777777" w:rsidR="00AE78AA" w:rsidRPr="00AE78AA" w:rsidRDefault="00AE78AA" w:rsidP="00AE78AA">
      <w:pPr>
        <w:rPr>
          <w:lang w:val="fr-FR"/>
        </w:rPr>
      </w:pPr>
    </w:p>
    <w:p w14:paraId="6F3D525F" w14:textId="74570541" w:rsidR="000152C6" w:rsidRPr="0032190F" w:rsidRDefault="00C271A9" w:rsidP="000152C6">
      <w:pPr>
        <w:pStyle w:val="Heading3"/>
        <w:numPr>
          <w:ilvl w:val="2"/>
          <w:numId w:val="0"/>
        </w:numPr>
        <w:tabs>
          <w:tab w:val="num" w:pos="1800"/>
        </w:tabs>
        <w:spacing w:before="240" w:after="60" w:line="240" w:lineRule="auto"/>
        <w:ind w:left="1440"/>
      </w:pPr>
      <w:r>
        <w:lastRenderedPageBreak/>
        <w:t>é</w:t>
      </w:r>
      <w:r w:rsidR="000152C6" w:rsidRPr="0032190F">
        <w:t xml:space="preserve">tude des gravures </w:t>
      </w:r>
    </w:p>
    <w:p w14:paraId="1E8DEEE4" w14:textId="77777777" w:rsidR="000152C6" w:rsidRPr="0032190F" w:rsidRDefault="000152C6" w:rsidP="000152C6">
      <w:pPr>
        <w:jc w:val="both"/>
        <w:rPr>
          <w:lang w:val="fr-FR"/>
        </w:rPr>
      </w:pPr>
    </w:p>
    <w:p w14:paraId="5E6A8ACF" w14:textId="0B02793B" w:rsidR="00C03505" w:rsidRPr="0032190F" w:rsidRDefault="000152C6" w:rsidP="00F158AF">
      <w:pPr>
        <w:jc w:val="both"/>
        <w:rPr>
          <w:lang w:val="fr-FR"/>
        </w:rPr>
      </w:pPr>
      <w:r w:rsidRPr="0032190F">
        <w:rPr>
          <w:lang w:val="fr-FR"/>
        </w:rPr>
        <w:t>La première mention est celle de Pierre de Montfort en 1460 (BIB 1664)</w:t>
      </w:r>
      <w:r w:rsidR="00AE78AA">
        <w:rPr>
          <w:lang w:val="fr-FR"/>
        </w:rPr>
        <w:t xml:space="preserve"> </w:t>
      </w:r>
      <w:r w:rsidRPr="0032190F">
        <w:rPr>
          <w:lang w:val="fr-FR"/>
        </w:rPr>
        <w:t>Le classement typologique des gravures a débuté avec leur description même. Ainsi au 16</w:t>
      </w:r>
      <w:r w:rsidRPr="0032190F">
        <w:rPr>
          <w:vertAlign w:val="superscript"/>
          <w:lang w:val="fr-FR"/>
        </w:rPr>
        <w:t>e</w:t>
      </w:r>
      <w:r w:rsidR="00BD6A48">
        <w:rPr>
          <w:vertAlign w:val="superscript"/>
          <w:lang w:val="fr-FR"/>
        </w:rPr>
        <w:t xml:space="preserve"> </w:t>
      </w:r>
      <w:r w:rsidRPr="0032190F">
        <w:rPr>
          <w:lang w:val="fr-FR"/>
        </w:rPr>
        <w:t xml:space="preserve">siècle, Honorato Lorenzo, curé de Belvédère, fait une première description des gravures où il pense reconnaître : « des étendards, des scorpions, des compas, des fourches, des marteaux, (…) ». </w:t>
      </w:r>
      <w:r w:rsidR="00C03505" w:rsidRPr="0032190F">
        <w:rPr>
          <w:lang w:val="fr-FR"/>
        </w:rPr>
        <w:t>Le manuscrit  de Gioffredo (post 1653 - ante 1661) qui copie le manuscrit de Honorato Lorenzo (post 1590 - ante 1600) qui fut le premier à la fin du 16</w:t>
      </w:r>
      <w:r w:rsidR="00C03505" w:rsidRPr="0032190F">
        <w:rPr>
          <w:vertAlign w:val="superscript"/>
          <w:lang w:val="fr-FR"/>
        </w:rPr>
        <w:t>e</w:t>
      </w:r>
      <w:r w:rsidR="00C03505" w:rsidRPr="0032190F">
        <w:rPr>
          <w:lang w:val="fr-FR"/>
        </w:rPr>
        <w:t xml:space="preserve"> s. à écrire sur les roches gravées des Merveilles: "</w:t>
      </w:r>
      <w:r w:rsidR="00C03505" w:rsidRPr="00BD6A48">
        <w:rPr>
          <w:i/>
          <w:iCs/>
          <w:lang w:val="fr-FR"/>
        </w:rPr>
        <w:t>Accademia dei Giardini di Belvedere</w:t>
      </w:r>
      <w:r w:rsidR="00C03505" w:rsidRPr="0032190F">
        <w:rPr>
          <w:lang w:val="fr-FR"/>
        </w:rPr>
        <w:t>" (ce n'est pas "</w:t>
      </w:r>
      <w:r w:rsidR="00C03505" w:rsidRPr="00BD6A48">
        <w:rPr>
          <w:i/>
          <w:iCs/>
          <w:lang w:val="fr-FR"/>
        </w:rPr>
        <w:t>Academio dei Giordani di Belvedere</w:t>
      </w:r>
      <w:r w:rsidR="00C03505" w:rsidRPr="0032190F">
        <w:rPr>
          <w:lang w:val="fr-FR"/>
        </w:rPr>
        <w:t>" comme on disait…). Il décrit 17 roches, en énumérant pour les 5 premières le nombre total des figures et le type gravés. Il décrit aussi l'itinéraire parcouru de Belvedere aux Merveilles (pas de l'Arpetto ou du Trem) (A. Arcà com. pers.)</w:t>
      </w:r>
    </w:p>
    <w:p w14:paraId="58DC33F6" w14:textId="4D6C25C6" w:rsidR="000152C6" w:rsidRPr="00E2248A" w:rsidRDefault="00C03505" w:rsidP="00F158AF">
      <w:pPr>
        <w:jc w:val="both"/>
        <w:rPr>
          <w:lang w:val="fr-FR"/>
        </w:rPr>
      </w:pPr>
      <w:r>
        <w:rPr>
          <w:lang w:val="fr-FR"/>
        </w:rPr>
        <w:t>En 1868, l</w:t>
      </w:r>
      <w:r w:rsidR="000152C6" w:rsidRPr="0032190F">
        <w:rPr>
          <w:lang w:val="fr-FR"/>
        </w:rPr>
        <w:t xml:space="preserve">es études </w:t>
      </w:r>
      <w:r>
        <w:rPr>
          <w:lang w:val="fr-FR"/>
        </w:rPr>
        <w:t>de</w:t>
      </w:r>
      <w:r w:rsidR="000152C6" w:rsidRPr="0032190F">
        <w:rPr>
          <w:lang w:val="fr-FR"/>
        </w:rPr>
        <w:t xml:space="preserve"> </w:t>
      </w:r>
      <w:bookmarkStart w:id="5364" w:name="_Hlk100588529"/>
      <w:r w:rsidR="00650AB1">
        <w:fldChar w:fldCharType="begin"/>
      </w:r>
      <w:r w:rsidR="00650AB1" w:rsidRPr="00E2248A">
        <w:rPr>
          <w:lang w:val="fr-FR"/>
        </w:rPr>
        <w:instrText xml:space="preserve"> HYPERLINK "file:///C:\\Users\\Thomas%20Huet\\Desktop\\Documentation%20archéologique%20liée%20à%20la%20thèse\\Cultures.docx" \l "Aut_Moggridge" </w:instrText>
      </w:r>
      <w:r w:rsidR="00650AB1">
        <w:fldChar w:fldCharType="separate"/>
      </w:r>
      <w:r>
        <w:rPr>
          <w:rStyle w:val="Hyperlink"/>
          <w:lang w:val="fr-FR"/>
        </w:rPr>
        <w:t>M</w:t>
      </w:r>
      <w:r w:rsidRPr="00C03505">
        <w:rPr>
          <w:rStyle w:val="Hyperlink"/>
          <w:lang w:val="fr-FR"/>
        </w:rPr>
        <w:t>oggridge</w:t>
      </w:r>
      <w:r w:rsidR="00650AB1">
        <w:rPr>
          <w:rStyle w:val="Hyperlink"/>
          <w:lang w:val="fr-FR"/>
        </w:rPr>
        <w:fldChar w:fldCharType="end"/>
      </w:r>
      <w:bookmarkEnd w:id="5364"/>
      <w:r>
        <w:rPr>
          <w:lang w:val="fr-FR"/>
        </w:rPr>
        <w:t xml:space="preserve"> </w:t>
      </w:r>
      <w:r w:rsidR="000152C6" w:rsidRPr="0032190F">
        <w:rPr>
          <w:lang w:val="fr-FR"/>
        </w:rPr>
        <w:t>semblent marquer le début de la documentation (BIB 1503 (Moggridge 1868)).</w:t>
      </w:r>
      <w:r w:rsidR="00E25026">
        <w:rPr>
          <w:lang w:val="fr-FR"/>
        </w:rPr>
        <w:t xml:space="preserve"> </w:t>
      </w:r>
      <w:r w:rsidR="00E25026" w:rsidRPr="00E2248A">
        <w:rPr>
          <w:lang w:val="fr-FR"/>
        </w:rPr>
        <w:t xml:space="preserve">Autour de 1877, la Vallée des Merveilles fait son apparition sur la scène française, peu de temps après la traduction de l’article de M. Moggridge en 1875 dans la </w:t>
      </w:r>
      <w:r w:rsidR="00E25026" w:rsidRPr="00E2248A">
        <w:rPr>
          <w:i/>
          <w:iCs/>
          <w:lang w:val="fr-FR"/>
        </w:rPr>
        <w:t>Revue Archéologique</w:t>
      </w:r>
      <w:r w:rsidR="00E25026" w:rsidRPr="00E2248A">
        <w:rPr>
          <w:lang w:val="fr-FR"/>
        </w:rPr>
        <w:t>, dans laquelle les figures sont groupées en deux planches (Moggridge M. 1875) (BIB 3508)</w:t>
      </w:r>
    </w:p>
    <w:p w14:paraId="1301F5FA" w14:textId="48F20C59" w:rsidR="00C03505" w:rsidRPr="0032190F" w:rsidRDefault="00000000" w:rsidP="00F158AF">
      <w:pPr>
        <w:jc w:val="both"/>
        <w:rPr>
          <w:lang w:val="fr-FR"/>
        </w:rPr>
      </w:pPr>
      <w:hyperlink r:id="rId12983" w:anchor="Aut_Clugnet" w:history="1">
        <w:r w:rsidR="00C03505" w:rsidRPr="00C03505">
          <w:rPr>
            <w:rStyle w:val="Hyperlink"/>
            <w:lang w:val="fr-FR"/>
          </w:rPr>
          <w:t>Clugnet</w:t>
        </w:r>
      </w:hyperlink>
      <w:r w:rsidR="00C03505">
        <w:rPr>
          <w:lang w:val="fr-FR"/>
        </w:rPr>
        <w:t xml:space="preserve"> </w:t>
      </w:r>
    </w:p>
    <w:p w14:paraId="01509EBB" w14:textId="08D08FFF" w:rsidR="000152C6" w:rsidRDefault="00000000" w:rsidP="000152C6">
      <w:pPr>
        <w:jc w:val="both"/>
        <w:rPr>
          <w:lang w:val="fr-FR"/>
        </w:rPr>
      </w:pPr>
      <w:hyperlink r:id="rId12984" w:anchor="Aut_Riviere_Emile" w:history="1">
        <w:r w:rsidR="000152C6" w:rsidRPr="00BD6A48">
          <w:rPr>
            <w:rStyle w:val="Hyperlink"/>
            <w:lang w:val="fr-FR"/>
          </w:rPr>
          <w:t>Rivière</w:t>
        </w:r>
      </w:hyperlink>
      <w:r w:rsidR="000152C6" w:rsidRPr="0032190F">
        <w:rPr>
          <w:lang w:val="fr-FR"/>
        </w:rPr>
        <w:t xml:space="preserve">, qui découvre les gravures en 1877, publie une classification des gravures en trois catégories (Rivière 1878 [1879]). </w:t>
      </w:r>
    </w:p>
    <w:bookmarkStart w:id="5365" w:name="_Hlk100588649"/>
    <w:p w14:paraId="2388EF48" w14:textId="630A2067" w:rsidR="00A2428C" w:rsidRPr="0032190F" w:rsidRDefault="00650AB1" w:rsidP="000152C6">
      <w:pPr>
        <w:jc w:val="both"/>
        <w:rPr>
          <w:lang w:val="fr-FR"/>
        </w:rPr>
      </w:pPr>
      <w:r>
        <w:fldChar w:fldCharType="begin"/>
      </w:r>
      <w:r w:rsidRPr="00E2248A">
        <w:rPr>
          <w:lang w:val="fr-FR"/>
        </w:rPr>
        <w:instrText xml:space="preserve"> HYPERLINK "file:///C:\\Users\\Thomas%20Huet\\Desktop\\Documentation%20archéologique%20liée%20à%20la%20thèse\\Cultures.docx" \l "Aut_Issel" </w:instrText>
      </w:r>
      <w:r>
        <w:fldChar w:fldCharType="separate"/>
      </w:r>
      <w:r w:rsidR="00A2428C" w:rsidRPr="00A2428C">
        <w:rPr>
          <w:rStyle w:val="Hyperlink"/>
          <w:lang w:val="fr-FR"/>
        </w:rPr>
        <w:t>Issel</w:t>
      </w:r>
      <w:r>
        <w:rPr>
          <w:rStyle w:val="Hyperlink"/>
          <w:lang w:val="fr-FR"/>
        </w:rPr>
        <w:fldChar w:fldCharType="end"/>
      </w:r>
      <w:bookmarkEnd w:id="5365"/>
      <w:r w:rsidR="00A2428C">
        <w:rPr>
          <w:lang w:val="fr-FR"/>
        </w:rPr>
        <w:t xml:space="preserve"> (1898, 1901, 1902)</w:t>
      </w:r>
    </w:p>
    <w:p w14:paraId="0CE62AA7" w14:textId="4430DF10" w:rsidR="000152C6" w:rsidRPr="0032190F" w:rsidRDefault="00AE78AA" w:rsidP="000152C6">
      <w:pPr>
        <w:jc w:val="both"/>
        <w:rPr>
          <w:lang w:val="fr-FR"/>
        </w:rPr>
      </w:pPr>
      <w:r>
        <w:rPr>
          <w:lang w:val="fr-FR"/>
        </w:rPr>
        <w:t>L</w:t>
      </w:r>
      <w:r w:rsidR="000152C6" w:rsidRPr="0032190F">
        <w:rPr>
          <w:lang w:val="fr-FR"/>
        </w:rPr>
        <w:t>e</w:t>
      </w:r>
      <w:r>
        <w:rPr>
          <w:lang w:val="fr-FR"/>
        </w:rPr>
        <w:t xml:space="preserve">s </w:t>
      </w:r>
      <w:r w:rsidR="000152C6" w:rsidRPr="0032190F">
        <w:rPr>
          <w:lang w:val="fr-FR"/>
        </w:rPr>
        <w:t>travaux tendant à l’exhaustivité</w:t>
      </w:r>
      <w:r>
        <w:rPr>
          <w:lang w:val="fr-FR"/>
        </w:rPr>
        <w:t xml:space="preserve"> débutent avec </w:t>
      </w:r>
      <w:hyperlink r:id="rId12985" w:anchor="Aut_Bicknell" w:history="1">
        <w:r w:rsidRPr="00AE78AA">
          <w:rPr>
            <w:rStyle w:val="Hyperlink"/>
            <w:lang w:val="fr-FR"/>
          </w:rPr>
          <w:t>Bicknell</w:t>
        </w:r>
      </w:hyperlink>
      <w:r>
        <w:rPr>
          <w:lang w:val="fr-FR"/>
        </w:rPr>
        <w:t xml:space="preserve"> </w:t>
      </w:r>
      <w:r w:rsidR="000152C6" w:rsidRPr="0032190F">
        <w:rPr>
          <w:lang w:val="fr-FR"/>
        </w:rPr>
        <w:t xml:space="preserve">(Bicknell 1913 [1972]), la typologie des gravures a été précisée. Ainsi Bicknell (id.) expose très clairement son classement typologique des gravures en précisant qu’il regroupe 8 catégories. </w:t>
      </w:r>
    </w:p>
    <w:p w14:paraId="74FEFD6A" w14:textId="21EA2FD9" w:rsidR="000152C6" w:rsidRDefault="00000000" w:rsidP="000152C6">
      <w:pPr>
        <w:jc w:val="both"/>
        <w:rPr>
          <w:lang w:val="fr-FR"/>
        </w:rPr>
      </w:pPr>
      <w:hyperlink r:id="rId12986" w:anchor="Aut_Conti" w:history="1">
        <w:r w:rsidR="00EC6E67" w:rsidRPr="00EC6E67">
          <w:rPr>
            <w:rStyle w:val="Hyperlink"/>
            <w:lang w:val="fr-FR"/>
          </w:rPr>
          <w:t>Conti</w:t>
        </w:r>
      </w:hyperlink>
      <w:r w:rsidR="000152C6" w:rsidRPr="0032190F">
        <w:rPr>
          <w:lang w:val="fr-FR"/>
        </w:rPr>
        <w:t xml:space="preserve"> </w:t>
      </w:r>
      <w:r w:rsidR="00EC6E67" w:rsidRPr="0032190F">
        <w:rPr>
          <w:lang w:val="fr-FR"/>
        </w:rPr>
        <w:t>(1939 p. 28, 29)</w:t>
      </w:r>
      <w:r w:rsidR="00EC6E67">
        <w:rPr>
          <w:lang w:val="fr-FR"/>
        </w:rPr>
        <w:t xml:space="preserve"> </w:t>
      </w:r>
      <w:r w:rsidR="000152C6" w:rsidRPr="0032190F">
        <w:rPr>
          <w:lang w:val="fr-FR"/>
        </w:rPr>
        <w:t xml:space="preserve">déterminera jusqu’à 12 classes de gravures mais d’une manière ambiguë. Dans le début de sa liste, à l’entrée des figures humaines il distingue trois sous-catégories : à caractère religieux, combattant et agricole.  Par ailleurs, en incluant les  </w:t>
      </w:r>
      <w:r w:rsidR="000152C6" w:rsidRPr="0032190F">
        <w:rPr>
          <w:i/>
          <w:lang w:val="fr-FR"/>
        </w:rPr>
        <w:t>Symboles de culte</w:t>
      </w:r>
      <w:r w:rsidR="000152C6" w:rsidRPr="0032190F">
        <w:rPr>
          <w:lang w:val="fr-FR"/>
        </w:rPr>
        <w:t xml:space="preserve"> et les </w:t>
      </w:r>
      <w:r w:rsidR="000152C6" w:rsidRPr="0032190F">
        <w:rPr>
          <w:i/>
          <w:lang w:val="fr-FR"/>
        </w:rPr>
        <w:t>Regroupements idéographiques</w:t>
      </w:r>
      <w:r w:rsidR="000152C6" w:rsidRPr="0032190F">
        <w:rPr>
          <w:lang w:val="fr-FR"/>
        </w:rPr>
        <w:t xml:space="preserve">, il confond différents niveaux d’analyse. Les </w:t>
      </w:r>
      <w:r w:rsidR="000152C6" w:rsidRPr="0032190F">
        <w:rPr>
          <w:i/>
          <w:lang w:val="fr-FR"/>
        </w:rPr>
        <w:t>Symboles de culte</w:t>
      </w:r>
      <w:r w:rsidR="000152C6" w:rsidRPr="0032190F">
        <w:rPr>
          <w:lang w:val="fr-FR"/>
        </w:rPr>
        <w:t xml:space="preserve"> définissent des gravures qui auraient pu être classées parmi les figures cornues ou les armes, les seconds des associations de différents types de gravures.  On peut donc réduire à 7 les entrées de la grille classificatoire de Conti. </w:t>
      </w:r>
    </w:p>
    <w:p w14:paraId="3ADDCD64" w14:textId="303A52CD" w:rsidR="00EC6E67" w:rsidRDefault="00000000" w:rsidP="005C79FB">
      <w:pPr>
        <w:tabs>
          <w:tab w:val="left" w:pos="2651"/>
        </w:tabs>
        <w:jc w:val="both"/>
        <w:rPr>
          <w:lang w:val="fr-FR"/>
        </w:rPr>
      </w:pPr>
      <w:hyperlink r:id="rId12987" w:anchor="Aut_Lamboglia" w:history="1">
        <w:r w:rsidR="00EC6E67" w:rsidRPr="00BB6137">
          <w:rPr>
            <w:rStyle w:val="Hyperlink"/>
            <w:lang w:val="fr-FR"/>
          </w:rPr>
          <w:t>Lamboglia</w:t>
        </w:r>
      </w:hyperlink>
      <w:r w:rsidR="00EC6E67">
        <w:rPr>
          <w:lang w:val="fr-FR"/>
        </w:rPr>
        <w:t xml:space="preserve"> (1948)</w:t>
      </w:r>
      <w:r w:rsidR="005C79FB">
        <w:rPr>
          <w:lang w:val="fr-FR"/>
        </w:rPr>
        <w:tab/>
      </w:r>
    </w:p>
    <w:p w14:paraId="634513AE" w14:textId="48875A70" w:rsidR="005C79FB" w:rsidRDefault="00000000" w:rsidP="005C79FB">
      <w:pPr>
        <w:tabs>
          <w:tab w:val="left" w:pos="2651"/>
        </w:tabs>
        <w:jc w:val="both"/>
        <w:rPr>
          <w:lang w:val="fr-FR"/>
        </w:rPr>
      </w:pPr>
      <w:hyperlink r:id="rId12988" w:anchor="Aut_Louis" w:history="1">
        <w:r w:rsidR="005C79FB" w:rsidRPr="00E24285">
          <w:rPr>
            <w:rStyle w:val="Hyperlink"/>
            <w:lang w:val="fr-FR"/>
          </w:rPr>
          <w:t>Louis</w:t>
        </w:r>
      </w:hyperlink>
      <w:r w:rsidR="005C79FB">
        <w:rPr>
          <w:lang w:val="fr-FR"/>
        </w:rPr>
        <w:t xml:space="preserve"> (1949)</w:t>
      </w:r>
    </w:p>
    <w:p w14:paraId="47AA5E7B" w14:textId="77777777" w:rsidR="005C79FB" w:rsidRPr="0032190F" w:rsidRDefault="005C79FB" w:rsidP="005C79FB">
      <w:pPr>
        <w:tabs>
          <w:tab w:val="left" w:pos="2651"/>
        </w:tabs>
        <w:jc w:val="both"/>
        <w:rPr>
          <w:lang w:val="fr-FR"/>
        </w:rPr>
      </w:pPr>
    </w:p>
    <w:p w14:paraId="754CD26A" w14:textId="45336A39" w:rsidR="000152C6" w:rsidRPr="0032190F" w:rsidRDefault="00000000" w:rsidP="000152C6">
      <w:pPr>
        <w:jc w:val="both"/>
        <w:rPr>
          <w:lang w:val="fr-FR"/>
        </w:rPr>
      </w:pPr>
      <w:hyperlink r:id="rId12989" w:anchor="Aut_Lumley" w:history="1">
        <w:r w:rsidR="000152C6" w:rsidRPr="00BE1A50">
          <w:rPr>
            <w:rStyle w:val="Hyperlink"/>
            <w:lang w:val="fr-FR"/>
          </w:rPr>
          <w:t>Lumley</w:t>
        </w:r>
      </w:hyperlink>
      <w:r w:rsidR="000152C6" w:rsidRPr="0032190F">
        <w:rPr>
          <w:lang w:val="fr-FR"/>
        </w:rPr>
        <w:t xml:space="preserve"> dès 1976 (Lumley de, Fontvielle, Abelanet 1976) propose une classification des gravures qui évoluera au cours de l’avancée des travaux. Dernièrement (Lumley de et </w:t>
      </w:r>
      <w:r w:rsidR="000152C6" w:rsidRPr="0032190F">
        <w:rPr>
          <w:i/>
          <w:lang w:val="fr-FR"/>
        </w:rPr>
        <w:t>al.</w:t>
      </w:r>
      <w:r w:rsidR="000152C6" w:rsidRPr="0032190F">
        <w:rPr>
          <w:lang w:val="fr-FR"/>
        </w:rPr>
        <w:t xml:space="preserve"> 2003a et 2003b), il présente une classification en 8 principaux thèmes.</w:t>
      </w:r>
    </w:p>
    <w:p w14:paraId="1F311B54" w14:textId="77777777" w:rsidR="000152C6" w:rsidRPr="0032190F" w:rsidRDefault="000152C6" w:rsidP="000152C6">
      <w:pPr>
        <w:ind w:firstLine="709"/>
        <w:jc w:val="both"/>
        <w:rPr>
          <w:lang w:val="fr-FR"/>
        </w:rPr>
      </w:pPr>
    </w:p>
    <w:tbl>
      <w:tblPr>
        <w:tblW w:w="28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598"/>
        <w:gridCol w:w="1264"/>
      </w:tblGrid>
      <w:tr w:rsidR="000152C6" w:rsidRPr="00EB7239" w14:paraId="30310601" w14:textId="77777777" w:rsidTr="00C73F91">
        <w:trPr>
          <w:trHeight w:val="255"/>
          <w:jc w:val="center"/>
        </w:trPr>
        <w:tc>
          <w:tcPr>
            <w:tcW w:w="1598" w:type="dxa"/>
            <w:vMerge w:val="restart"/>
            <w:shd w:val="clear" w:color="auto" w:fill="auto"/>
            <w:noWrap/>
            <w:vAlign w:val="center"/>
          </w:tcPr>
          <w:p w14:paraId="39F231DE" w14:textId="77777777" w:rsidR="000152C6" w:rsidRPr="00EB7239" w:rsidRDefault="000152C6" w:rsidP="00C73F91">
            <w:pPr>
              <w:jc w:val="center"/>
              <w:rPr>
                <w:sz w:val="20"/>
                <w:szCs w:val="20"/>
              </w:rPr>
            </w:pPr>
            <w:r w:rsidRPr="00EB7239">
              <w:rPr>
                <w:sz w:val="20"/>
                <w:szCs w:val="20"/>
              </w:rPr>
              <w:t>corniformes</w:t>
            </w:r>
          </w:p>
        </w:tc>
        <w:tc>
          <w:tcPr>
            <w:tcW w:w="1264" w:type="dxa"/>
            <w:shd w:val="clear" w:color="auto" w:fill="auto"/>
            <w:noWrap/>
            <w:vAlign w:val="center"/>
          </w:tcPr>
          <w:p w14:paraId="1B6FEF03" w14:textId="77777777" w:rsidR="000152C6" w:rsidRPr="00EB7239" w:rsidRDefault="000152C6" w:rsidP="00C73F91">
            <w:pPr>
              <w:jc w:val="center"/>
              <w:rPr>
                <w:sz w:val="20"/>
                <w:szCs w:val="20"/>
              </w:rPr>
            </w:pPr>
            <w:r w:rsidRPr="00EB7239">
              <w:rPr>
                <w:sz w:val="20"/>
                <w:szCs w:val="20"/>
              </w:rPr>
              <w:t>schématique</w:t>
            </w:r>
          </w:p>
        </w:tc>
      </w:tr>
      <w:tr w:rsidR="000152C6" w:rsidRPr="00EB7239" w14:paraId="2C1A6518" w14:textId="77777777" w:rsidTr="00C73F91">
        <w:trPr>
          <w:trHeight w:val="255"/>
          <w:jc w:val="center"/>
        </w:trPr>
        <w:tc>
          <w:tcPr>
            <w:tcW w:w="1598" w:type="dxa"/>
            <w:vMerge/>
            <w:shd w:val="clear" w:color="auto" w:fill="auto"/>
            <w:noWrap/>
            <w:vAlign w:val="center"/>
          </w:tcPr>
          <w:p w14:paraId="63C02BE1" w14:textId="77777777" w:rsidR="000152C6" w:rsidRPr="00EB7239" w:rsidRDefault="000152C6" w:rsidP="00C73F91">
            <w:pPr>
              <w:jc w:val="center"/>
              <w:rPr>
                <w:sz w:val="20"/>
                <w:szCs w:val="20"/>
              </w:rPr>
            </w:pPr>
          </w:p>
        </w:tc>
        <w:tc>
          <w:tcPr>
            <w:tcW w:w="1264" w:type="dxa"/>
            <w:shd w:val="clear" w:color="auto" w:fill="auto"/>
            <w:noWrap/>
            <w:vAlign w:val="center"/>
          </w:tcPr>
          <w:p w14:paraId="5E603692" w14:textId="77777777" w:rsidR="000152C6" w:rsidRPr="00EB7239" w:rsidRDefault="000152C6" w:rsidP="00C73F91">
            <w:pPr>
              <w:jc w:val="center"/>
              <w:rPr>
                <w:sz w:val="20"/>
                <w:szCs w:val="20"/>
              </w:rPr>
            </w:pPr>
            <w:r w:rsidRPr="00EB7239">
              <w:rPr>
                <w:sz w:val="20"/>
                <w:szCs w:val="20"/>
              </w:rPr>
              <w:t>géométriques</w:t>
            </w:r>
          </w:p>
        </w:tc>
      </w:tr>
      <w:tr w:rsidR="000152C6" w:rsidRPr="00EB7239" w14:paraId="2F2AD10C" w14:textId="77777777" w:rsidTr="00C73F91">
        <w:trPr>
          <w:trHeight w:val="255"/>
          <w:jc w:val="center"/>
        </w:trPr>
        <w:tc>
          <w:tcPr>
            <w:tcW w:w="1598" w:type="dxa"/>
            <w:vMerge/>
            <w:shd w:val="clear" w:color="auto" w:fill="auto"/>
            <w:noWrap/>
            <w:vAlign w:val="center"/>
          </w:tcPr>
          <w:p w14:paraId="0BA50C55" w14:textId="77777777" w:rsidR="000152C6" w:rsidRPr="00EB7239" w:rsidRDefault="000152C6" w:rsidP="00C73F91">
            <w:pPr>
              <w:jc w:val="center"/>
              <w:rPr>
                <w:sz w:val="20"/>
                <w:szCs w:val="20"/>
              </w:rPr>
            </w:pPr>
          </w:p>
        </w:tc>
        <w:tc>
          <w:tcPr>
            <w:tcW w:w="1264" w:type="dxa"/>
            <w:shd w:val="clear" w:color="auto" w:fill="auto"/>
            <w:noWrap/>
            <w:vAlign w:val="center"/>
          </w:tcPr>
          <w:p w14:paraId="55D6DEB6" w14:textId="77777777" w:rsidR="000152C6" w:rsidRPr="00EB7239" w:rsidRDefault="000152C6" w:rsidP="00C73F91">
            <w:pPr>
              <w:jc w:val="center"/>
              <w:rPr>
                <w:sz w:val="20"/>
                <w:szCs w:val="20"/>
              </w:rPr>
            </w:pPr>
            <w:r w:rsidRPr="00EB7239">
              <w:rPr>
                <w:sz w:val="20"/>
                <w:szCs w:val="20"/>
              </w:rPr>
              <w:t>complets</w:t>
            </w:r>
          </w:p>
        </w:tc>
      </w:tr>
      <w:tr w:rsidR="000152C6" w:rsidRPr="00EB7239" w14:paraId="39B7DF65" w14:textId="77777777" w:rsidTr="00C73F91">
        <w:trPr>
          <w:trHeight w:val="255"/>
          <w:jc w:val="center"/>
        </w:trPr>
        <w:tc>
          <w:tcPr>
            <w:tcW w:w="1598" w:type="dxa"/>
            <w:vMerge w:val="restart"/>
            <w:shd w:val="clear" w:color="auto" w:fill="auto"/>
            <w:noWrap/>
            <w:vAlign w:val="center"/>
          </w:tcPr>
          <w:p w14:paraId="18A2868A" w14:textId="77777777" w:rsidR="000152C6" w:rsidRPr="00EB7239" w:rsidRDefault="000152C6" w:rsidP="00C73F91">
            <w:pPr>
              <w:jc w:val="center"/>
              <w:rPr>
                <w:sz w:val="20"/>
                <w:szCs w:val="20"/>
              </w:rPr>
            </w:pPr>
            <w:r w:rsidRPr="00EB7239">
              <w:rPr>
                <w:sz w:val="20"/>
                <w:szCs w:val="20"/>
              </w:rPr>
              <w:t>réticulés</w:t>
            </w:r>
          </w:p>
        </w:tc>
        <w:tc>
          <w:tcPr>
            <w:tcW w:w="1264" w:type="dxa"/>
            <w:shd w:val="clear" w:color="auto" w:fill="auto"/>
            <w:noWrap/>
            <w:vAlign w:val="center"/>
          </w:tcPr>
          <w:p w14:paraId="2E10130F" w14:textId="77777777" w:rsidR="000152C6" w:rsidRPr="00EB7239" w:rsidRDefault="000152C6" w:rsidP="00C73F91">
            <w:pPr>
              <w:jc w:val="center"/>
              <w:rPr>
                <w:sz w:val="20"/>
                <w:szCs w:val="20"/>
              </w:rPr>
            </w:pPr>
            <w:r w:rsidRPr="00EB7239">
              <w:rPr>
                <w:sz w:val="20"/>
                <w:szCs w:val="20"/>
              </w:rPr>
              <w:t>simples</w:t>
            </w:r>
          </w:p>
        </w:tc>
      </w:tr>
      <w:tr w:rsidR="000152C6" w:rsidRPr="00EB7239" w14:paraId="441F8408" w14:textId="77777777" w:rsidTr="00C73F91">
        <w:trPr>
          <w:trHeight w:val="255"/>
          <w:jc w:val="center"/>
        </w:trPr>
        <w:tc>
          <w:tcPr>
            <w:tcW w:w="1598" w:type="dxa"/>
            <w:vMerge/>
            <w:shd w:val="clear" w:color="auto" w:fill="auto"/>
            <w:noWrap/>
            <w:vAlign w:val="center"/>
          </w:tcPr>
          <w:p w14:paraId="5E020154" w14:textId="77777777" w:rsidR="000152C6" w:rsidRPr="00EB7239" w:rsidRDefault="000152C6" w:rsidP="00C73F91">
            <w:pPr>
              <w:jc w:val="center"/>
              <w:rPr>
                <w:sz w:val="20"/>
                <w:szCs w:val="20"/>
              </w:rPr>
            </w:pPr>
          </w:p>
        </w:tc>
        <w:tc>
          <w:tcPr>
            <w:tcW w:w="1264" w:type="dxa"/>
            <w:shd w:val="clear" w:color="auto" w:fill="auto"/>
            <w:noWrap/>
            <w:vAlign w:val="center"/>
          </w:tcPr>
          <w:p w14:paraId="0DF9D2FA" w14:textId="77777777" w:rsidR="000152C6" w:rsidRPr="00EB7239" w:rsidRDefault="000152C6" w:rsidP="00C73F91">
            <w:pPr>
              <w:jc w:val="center"/>
              <w:rPr>
                <w:sz w:val="20"/>
                <w:szCs w:val="20"/>
              </w:rPr>
            </w:pPr>
            <w:r w:rsidRPr="00EB7239">
              <w:rPr>
                <w:sz w:val="20"/>
                <w:szCs w:val="20"/>
              </w:rPr>
              <w:t>topographies</w:t>
            </w:r>
          </w:p>
        </w:tc>
      </w:tr>
      <w:tr w:rsidR="000152C6" w:rsidRPr="00EB7239" w14:paraId="5CE3ABAA" w14:textId="77777777" w:rsidTr="00C73F91">
        <w:trPr>
          <w:trHeight w:val="255"/>
          <w:jc w:val="center"/>
        </w:trPr>
        <w:tc>
          <w:tcPr>
            <w:tcW w:w="1598" w:type="dxa"/>
            <w:vMerge/>
            <w:shd w:val="clear" w:color="auto" w:fill="auto"/>
            <w:noWrap/>
            <w:vAlign w:val="center"/>
          </w:tcPr>
          <w:p w14:paraId="0818FE20" w14:textId="77777777" w:rsidR="000152C6" w:rsidRPr="00EB7239" w:rsidRDefault="000152C6" w:rsidP="00C73F91">
            <w:pPr>
              <w:jc w:val="center"/>
              <w:rPr>
                <w:sz w:val="20"/>
                <w:szCs w:val="20"/>
              </w:rPr>
            </w:pPr>
          </w:p>
        </w:tc>
        <w:tc>
          <w:tcPr>
            <w:tcW w:w="1264" w:type="dxa"/>
            <w:shd w:val="clear" w:color="auto" w:fill="auto"/>
            <w:noWrap/>
            <w:vAlign w:val="center"/>
          </w:tcPr>
          <w:p w14:paraId="41D9D596" w14:textId="77777777" w:rsidR="000152C6" w:rsidRPr="00EB7239" w:rsidRDefault="000152C6" w:rsidP="00C73F91">
            <w:pPr>
              <w:jc w:val="center"/>
              <w:rPr>
                <w:sz w:val="20"/>
                <w:szCs w:val="20"/>
              </w:rPr>
            </w:pPr>
            <w:r w:rsidRPr="00EB7239">
              <w:rPr>
                <w:sz w:val="20"/>
                <w:szCs w:val="20"/>
              </w:rPr>
              <w:t>peaux</w:t>
            </w:r>
          </w:p>
        </w:tc>
      </w:tr>
      <w:tr w:rsidR="000152C6" w:rsidRPr="00EB7239" w14:paraId="53E4C41A" w14:textId="77777777" w:rsidTr="00C73F91">
        <w:trPr>
          <w:trHeight w:val="255"/>
          <w:jc w:val="center"/>
        </w:trPr>
        <w:tc>
          <w:tcPr>
            <w:tcW w:w="1598" w:type="dxa"/>
            <w:vMerge w:val="restart"/>
            <w:shd w:val="clear" w:color="auto" w:fill="auto"/>
            <w:noWrap/>
            <w:vAlign w:val="center"/>
          </w:tcPr>
          <w:p w14:paraId="253D803C" w14:textId="77777777" w:rsidR="000152C6" w:rsidRPr="00EB7239" w:rsidRDefault="000152C6" w:rsidP="00C73F91">
            <w:pPr>
              <w:jc w:val="center"/>
              <w:rPr>
                <w:sz w:val="20"/>
                <w:szCs w:val="20"/>
              </w:rPr>
            </w:pPr>
            <w:r w:rsidRPr="00EB7239">
              <w:rPr>
                <w:sz w:val="20"/>
                <w:szCs w:val="20"/>
              </w:rPr>
              <w:t>armes</w:t>
            </w:r>
          </w:p>
        </w:tc>
        <w:tc>
          <w:tcPr>
            <w:tcW w:w="1264" w:type="dxa"/>
            <w:shd w:val="clear" w:color="auto" w:fill="auto"/>
            <w:noWrap/>
            <w:vAlign w:val="center"/>
          </w:tcPr>
          <w:p w14:paraId="436D51B7" w14:textId="77777777" w:rsidR="000152C6" w:rsidRPr="00EB7239" w:rsidRDefault="000152C6" w:rsidP="00C73F91">
            <w:pPr>
              <w:jc w:val="center"/>
              <w:rPr>
                <w:sz w:val="20"/>
                <w:szCs w:val="20"/>
              </w:rPr>
            </w:pPr>
            <w:r w:rsidRPr="00EB7239">
              <w:rPr>
                <w:sz w:val="20"/>
                <w:szCs w:val="20"/>
              </w:rPr>
              <w:t>poignards</w:t>
            </w:r>
          </w:p>
        </w:tc>
      </w:tr>
      <w:tr w:rsidR="000152C6" w:rsidRPr="00EB7239" w14:paraId="2D18F99F" w14:textId="77777777" w:rsidTr="00C73F91">
        <w:trPr>
          <w:trHeight w:val="255"/>
          <w:jc w:val="center"/>
        </w:trPr>
        <w:tc>
          <w:tcPr>
            <w:tcW w:w="1598" w:type="dxa"/>
            <w:vMerge/>
            <w:shd w:val="clear" w:color="auto" w:fill="auto"/>
            <w:noWrap/>
            <w:vAlign w:val="center"/>
          </w:tcPr>
          <w:p w14:paraId="0A44057F" w14:textId="77777777" w:rsidR="000152C6" w:rsidRPr="00EB7239" w:rsidRDefault="000152C6" w:rsidP="00C73F91">
            <w:pPr>
              <w:jc w:val="center"/>
              <w:rPr>
                <w:sz w:val="20"/>
                <w:szCs w:val="20"/>
              </w:rPr>
            </w:pPr>
          </w:p>
        </w:tc>
        <w:tc>
          <w:tcPr>
            <w:tcW w:w="1264" w:type="dxa"/>
            <w:shd w:val="clear" w:color="auto" w:fill="auto"/>
            <w:noWrap/>
            <w:vAlign w:val="center"/>
          </w:tcPr>
          <w:p w14:paraId="6E9389C3" w14:textId="77777777" w:rsidR="000152C6" w:rsidRPr="00EB7239" w:rsidRDefault="000152C6" w:rsidP="00C73F91">
            <w:pPr>
              <w:jc w:val="center"/>
              <w:rPr>
                <w:sz w:val="20"/>
                <w:szCs w:val="20"/>
              </w:rPr>
            </w:pPr>
            <w:r w:rsidRPr="00EB7239">
              <w:rPr>
                <w:sz w:val="20"/>
                <w:szCs w:val="20"/>
              </w:rPr>
              <w:t>hallebardes</w:t>
            </w:r>
          </w:p>
        </w:tc>
      </w:tr>
      <w:tr w:rsidR="000152C6" w:rsidRPr="00EB7239" w14:paraId="629D4DDA" w14:textId="77777777" w:rsidTr="00C73F91">
        <w:trPr>
          <w:trHeight w:val="255"/>
          <w:jc w:val="center"/>
        </w:trPr>
        <w:tc>
          <w:tcPr>
            <w:tcW w:w="1598" w:type="dxa"/>
            <w:vMerge/>
            <w:shd w:val="clear" w:color="auto" w:fill="auto"/>
            <w:noWrap/>
            <w:vAlign w:val="center"/>
          </w:tcPr>
          <w:p w14:paraId="322D254D" w14:textId="77777777" w:rsidR="000152C6" w:rsidRPr="00EB7239" w:rsidRDefault="000152C6" w:rsidP="00C73F91">
            <w:pPr>
              <w:jc w:val="center"/>
              <w:rPr>
                <w:sz w:val="20"/>
                <w:szCs w:val="20"/>
              </w:rPr>
            </w:pPr>
          </w:p>
        </w:tc>
        <w:tc>
          <w:tcPr>
            <w:tcW w:w="1264" w:type="dxa"/>
            <w:shd w:val="clear" w:color="auto" w:fill="auto"/>
            <w:noWrap/>
            <w:vAlign w:val="center"/>
          </w:tcPr>
          <w:p w14:paraId="08FCBAF7" w14:textId="77777777" w:rsidR="000152C6" w:rsidRPr="00EB7239" w:rsidRDefault="000152C6" w:rsidP="00C73F91">
            <w:pPr>
              <w:jc w:val="center"/>
              <w:rPr>
                <w:sz w:val="20"/>
                <w:szCs w:val="20"/>
              </w:rPr>
            </w:pPr>
            <w:r w:rsidRPr="00EB7239">
              <w:rPr>
                <w:sz w:val="20"/>
                <w:szCs w:val="20"/>
              </w:rPr>
              <w:t>haches</w:t>
            </w:r>
          </w:p>
        </w:tc>
      </w:tr>
      <w:tr w:rsidR="000152C6" w:rsidRPr="00EB7239" w14:paraId="439B7E35" w14:textId="77777777" w:rsidTr="00C73F91">
        <w:trPr>
          <w:trHeight w:val="255"/>
          <w:jc w:val="center"/>
        </w:trPr>
        <w:tc>
          <w:tcPr>
            <w:tcW w:w="1598" w:type="dxa"/>
            <w:vMerge/>
            <w:shd w:val="clear" w:color="auto" w:fill="auto"/>
            <w:noWrap/>
            <w:vAlign w:val="center"/>
          </w:tcPr>
          <w:p w14:paraId="47C07FE8" w14:textId="77777777" w:rsidR="000152C6" w:rsidRPr="00EB7239" w:rsidRDefault="000152C6" w:rsidP="00C73F91">
            <w:pPr>
              <w:jc w:val="center"/>
              <w:rPr>
                <w:sz w:val="20"/>
                <w:szCs w:val="20"/>
              </w:rPr>
            </w:pPr>
          </w:p>
        </w:tc>
        <w:tc>
          <w:tcPr>
            <w:tcW w:w="1264" w:type="dxa"/>
            <w:shd w:val="clear" w:color="auto" w:fill="auto"/>
            <w:noWrap/>
            <w:vAlign w:val="center"/>
          </w:tcPr>
          <w:p w14:paraId="3EF7CDB5" w14:textId="77777777" w:rsidR="000152C6" w:rsidRPr="00EB7239" w:rsidRDefault="000152C6" w:rsidP="00C73F91">
            <w:pPr>
              <w:jc w:val="center"/>
              <w:rPr>
                <w:sz w:val="20"/>
                <w:szCs w:val="20"/>
              </w:rPr>
            </w:pPr>
            <w:r w:rsidRPr="00EB7239">
              <w:rPr>
                <w:sz w:val="20"/>
                <w:szCs w:val="20"/>
              </w:rPr>
              <w:t>autres</w:t>
            </w:r>
          </w:p>
        </w:tc>
      </w:tr>
      <w:tr w:rsidR="000152C6" w:rsidRPr="00EB7239" w14:paraId="2C39C800" w14:textId="77777777" w:rsidTr="00C73F91">
        <w:trPr>
          <w:trHeight w:val="255"/>
          <w:jc w:val="center"/>
        </w:trPr>
        <w:tc>
          <w:tcPr>
            <w:tcW w:w="1598" w:type="dxa"/>
            <w:vMerge w:val="restart"/>
            <w:shd w:val="clear" w:color="auto" w:fill="auto"/>
            <w:noWrap/>
            <w:vAlign w:val="center"/>
          </w:tcPr>
          <w:p w14:paraId="3F458ED8" w14:textId="77777777" w:rsidR="000152C6" w:rsidRPr="00EB7239" w:rsidRDefault="000152C6" w:rsidP="00C73F91">
            <w:pPr>
              <w:jc w:val="center"/>
              <w:rPr>
                <w:sz w:val="20"/>
                <w:szCs w:val="20"/>
              </w:rPr>
            </w:pPr>
            <w:r w:rsidRPr="00EB7239">
              <w:rPr>
                <w:sz w:val="20"/>
                <w:szCs w:val="20"/>
              </w:rPr>
              <w:t>anthropomorphes</w:t>
            </w:r>
          </w:p>
        </w:tc>
        <w:tc>
          <w:tcPr>
            <w:tcW w:w="1264" w:type="dxa"/>
            <w:shd w:val="clear" w:color="auto" w:fill="auto"/>
            <w:noWrap/>
            <w:vAlign w:val="center"/>
          </w:tcPr>
          <w:p w14:paraId="6A85DB45" w14:textId="77777777" w:rsidR="000152C6" w:rsidRPr="00EB7239" w:rsidRDefault="000152C6" w:rsidP="00C73F91">
            <w:pPr>
              <w:jc w:val="center"/>
              <w:rPr>
                <w:sz w:val="20"/>
                <w:szCs w:val="20"/>
              </w:rPr>
            </w:pPr>
            <w:r w:rsidRPr="00EB7239">
              <w:rPr>
                <w:sz w:val="20"/>
                <w:szCs w:val="20"/>
              </w:rPr>
              <w:t>schématiques</w:t>
            </w:r>
          </w:p>
        </w:tc>
      </w:tr>
      <w:tr w:rsidR="000152C6" w:rsidRPr="00EB7239" w14:paraId="41A51108" w14:textId="77777777" w:rsidTr="00C73F91">
        <w:trPr>
          <w:trHeight w:val="255"/>
          <w:jc w:val="center"/>
        </w:trPr>
        <w:tc>
          <w:tcPr>
            <w:tcW w:w="1598" w:type="dxa"/>
            <w:vMerge/>
            <w:shd w:val="clear" w:color="auto" w:fill="auto"/>
            <w:noWrap/>
            <w:vAlign w:val="center"/>
          </w:tcPr>
          <w:p w14:paraId="3FBA6AFC" w14:textId="77777777" w:rsidR="000152C6" w:rsidRPr="00EB7239" w:rsidRDefault="000152C6" w:rsidP="00C73F91">
            <w:pPr>
              <w:jc w:val="center"/>
              <w:rPr>
                <w:sz w:val="20"/>
                <w:szCs w:val="20"/>
              </w:rPr>
            </w:pPr>
          </w:p>
        </w:tc>
        <w:tc>
          <w:tcPr>
            <w:tcW w:w="1264" w:type="dxa"/>
            <w:shd w:val="clear" w:color="auto" w:fill="auto"/>
            <w:noWrap/>
            <w:vAlign w:val="center"/>
          </w:tcPr>
          <w:p w14:paraId="6DA72E38" w14:textId="77777777" w:rsidR="000152C6" w:rsidRPr="00EB7239" w:rsidRDefault="000152C6" w:rsidP="00C73F91">
            <w:pPr>
              <w:jc w:val="center"/>
              <w:rPr>
                <w:sz w:val="20"/>
                <w:szCs w:val="20"/>
              </w:rPr>
            </w:pPr>
            <w:r w:rsidRPr="00EB7239">
              <w:rPr>
                <w:sz w:val="20"/>
                <w:szCs w:val="20"/>
              </w:rPr>
              <w:t>simples</w:t>
            </w:r>
          </w:p>
        </w:tc>
      </w:tr>
      <w:tr w:rsidR="000152C6" w:rsidRPr="00EB7239" w14:paraId="69AC56BB" w14:textId="77777777" w:rsidTr="00C73F91">
        <w:trPr>
          <w:trHeight w:val="255"/>
          <w:jc w:val="center"/>
        </w:trPr>
        <w:tc>
          <w:tcPr>
            <w:tcW w:w="1598" w:type="dxa"/>
            <w:vMerge/>
            <w:shd w:val="clear" w:color="auto" w:fill="auto"/>
            <w:noWrap/>
            <w:vAlign w:val="center"/>
          </w:tcPr>
          <w:p w14:paraId="748B2EF4" w14:textId="77777777" w:rsidR="000152C6" w:rsidRPr="00EB7239" w:rsidRDefault="000152C6" w:rsidP="00C73F91">
            <w:pPr>
              <w:jc w:val="center"/>
              <w:rPr>
                <w:sz w:val="20"/>
                <w:szCs w:val="20"/>
              </w:rPr>
            </w:pPr>
          </w:p>
        </w:tc>
        <w:tc>
          <w:tcPr>
            <w:tcW w:w="1264" w:type="dxa"/>
            <w:shd w:val="clear" w:color="auto" w:fill="auto"/>
            <w:noWrap/>
            <w:vAlign w:val="center"/>
          </w:tcPr>
          <w:p w14:paraId="1A9538AF" w14:textId="77777777" w:rsidR="000152C6" w:rsidRPr="00EB7239" w:rsidRDefault="000152C6" w:rsidP="00C73F91">
            <w:pPr>
              <w:jc w:val="center"/>
              <w:rPr>
                <w:sz w:val="20"/>
                <w:szCs w:val="20"/>
              </w:rPr>
            </w:pPr>
            <w:r w:rsidRPr="00EB7239">
              <w:rPr>
                <w:sz w:val="20"/>
                <w:szCs w:val="20"/>
              </w:rPr>
              <w:t>complexes</w:t>
            </w:r>
          </w:p>
        </w:tc>
      </w:tr>
    </w:tbl>
    <w:p w14:paraId="138836E0" w14:textId="77777777" w:rsidR="000152C6" w:rsidRDefault="000152C6" w:rsidP="000152C6">
      <w:pPr>
        <w:jc w:val="both"/>
      </w:pPr>
    </w:p>
    <w:p w14:paraId="6BADFB46" w14:textId="0A5B5C45" w:rsidR="000152C6" w:rsidRPr="0038347A" w:rsidRDefault="000152C6" w:rsidP="000152C6">
      <w:pPr>
        <w:jc w:val="both"/>
        <w:rPr>
          <w:lang w:val="fr-FR"/>
        </w:rPr>
      </w:pPr>
      <w:r w:rsidRPr="0032190F">
        <w:rPr>
          <w:lang w:val="fr-FR"/>
        </w:rPr>
        <w:t xml:space="preserve">Pour H. de Lumley : “ Notre étude des gravures s’appuie sur deux démarches distinctes : l’une objective et rigoureuse, utilise le corpus exhaustif des gravures et l’étudie en termes qualitatifs et statistiques. Nous essayons de décrire chaque gravure le plus complétement possible, en prenant en compte non seulement la technologie et la typologie des pétroglyphes mais aussi leur superpositions et toutes les caractéristiques de la roche. Nous rapprochons les gravures des particularités du paysage : sommet, replat, chaos de blocs, proximité d’une source, d’un lac ou d’un torrent. Nous comparons aussi certaines représentations d’armes ou d’outils aux objets découverts dans les sites archéologiques de la région, sur un rayon d’environ </w:t>
      </w:r>
      <w:smartTag w:uri="urn:schemas-microsoft-com:office:smarttags" w:element="metricconverter">
        <w:smartTagPr>
          <w:attr w:name="ProductID" w:val="500 km"/>
        </w:smartTagPr>
        <w:r w:rsidRPr="0032190F">
          <w:rPr>
            <w:lang w:val="fr-FR"/>
          </w:rPr>
          <w:t>500 km</w:t>
        </w:r>
      </w:smartTag>
      <w:r w:rsidRPr="0032190F">
        <w:rPr>
          <w:lang w:val="fr-FR"/>
        </w:rPr>
        <w:t xml:space="preserve">. La seconde démarche, plus audacieuse, quelque peu subjective, fait appel non seulement à l’ensemble des données observées et enregistrées dans la région du mont Bego, mais aussi à nos connaissances sur les autres sites d’art rupestre protohistorique de l’eurasie, sur les traditions culturelles régionales, sur l’histoire des religions et des mythologies du Bassin méditerranéen et des régions moyen-orientales et sur les premières écritures méditerranéennes. Elle essaie de proposer une lecture des roches gravées et de comprendre la signification des gavures de la région du mont Bego.” </w:t>
      </w:r>
      <w:r w:rsidRPr="0038347A">
        <w:rPr>
          <w:lang w:val="fr-FR"/>
        </w:rPr>
        <w:t>(BIB 1450 p. 40)</w:t>
      </w:r>
    </w:p>
    <w:p w14:paraId="45CB59B5" w14:textId="607EF3CF" w:rsidR="005C79FB" w:rsidRPr="006421B2" w:rsidRDefault="00000000" w:rsidP="000152C6">
      <w:pPr>
        <w:jc w:val="both"/>
        <w:rPr>
          <w:lang w:val="fr-FR"/>
        </w:rPr>
      </w:pPr>
      <w:hyperlink r:id="rId12990" w:anchor="Aut_Amirante" w:history="1">
        <w:r w:rsidR="005C79FB" w:rsidRPr="006421B2">
          <w:rPr>
            <w:rStyle w:val="Hyperlink"/>
            <w:lang w:val="fr-FR"/>
          </w:rPr>
          <w:t>Amirante</w:t>
        </w:r>
      </w:hyperlink>
      <w:r w:rsidR="005C79FB" w:rsidRPr="006421B2">
        <w:rPr>
          <w:lang w:val="fr-FR"/>
        </w:rPr>
        <w:t xml:space="preserve"> et N. Vatteone (1980)</w:t>
      </w:r>
    </w:p>
    <w:p w14:paraId="06E65868" w14:textId="015C23A5" w:rsidR="00BE1A50" w:rsidRPr="006421B2" w:rsidRDefault="00000000" w:rsidP="000152C6">
      <w:pPr>
        <w:jc w:val="both"/>
        <w:rPr>
          <w:lang w:val="fr-FR"/>
        </w:rPr>
      </w:pPr>
      <w:hyperlink r:id="rId12991" w:anchor="Aut_Chippindale" w:history="1">
        <w:r w:rsidR="00BE1A50" w:rsidRPr="006421B2">
          <w:rPr>
            <w:rStyle w:val="Hyperlink"/>
            <w:lang w:val="fr-FR"/>
          </w:rPr>
          <w:t>Chippindale</w:t>
        </w:r>
      </w:hyperlink>
      <w:r w:rsidR="00BE1A50" w:rsidRPr="006421B2">
        <w:rPr>
          <w:lang w:val="fr-FR"/>
        </w:rPr>
        <w:t xml:space="preserve"> (1988)</w:t>
      </w:r>
    </w:p>
    <w:p w14:paraId="32277465" w14:textId="6212C06B" w:rsidR="000152C6" w:rsidRPr="006421B2" w:rsidRDefault="0092429B" w:rsidP="0092429B">
      <w:pPr>
        <w:rPr>
          <w:lang w:val="fr-FR"/>
        </w:rPr>
      </w:pPr>
      <w:r w:rsidRPr="0032190F">
        <w:rPr>
          <w:lang w:val="fr-FR"/>
        </w:rPr>
        <w:t xml:space="preserve">Gueguen 2003 / Marro 2003 </w:t>
      </w:r>
      <w:r>
        <w:rPr>
          <w:lang w:val="fr-FR"/>
        </w:rPr>
        <w:t>(</w:t>
      </w:r>
      <w:r w:rsidRPr="0032190F">
        <w:rPr>
          <w:lang w:val="fr-FR"/>
        </w:rPr>
        <w:t>p. 11 et sq.)</w:t>
      </w:r>
      <w:r>
        <w:rPr>
          <w:lang w:val="fr-FR"/>
        </w:rPr>
        <w:t xml:space="preserve"> copient (</w:t>
      </w:r>
      <w:r w:rsidRPr="0032190F">
        <w:rPr>
          <w:lang w:val="fr-FR"/>
        </w:rPr>
        <w:t>copiée/collée</w:t>
      </w:r>
      <w:r>
        <w:rPr>
          <w:lang w:val="fr-FR"/>
        </w:rPr>
        <w:t xml:space="preserve">) en partie la </w:t>
      </w:r>
      <w:r w:rsidRPr="0032190F">
        <w:rPr>
          <w:lang w:val="fr-FR"/>
        </w:rPr>
        <w:t>méthodologie de travail</w:t>
      </w:r>
      <w:r>
        <w:rPr>
          <w:lang w:val="fr-FR"/>
        </w:rPr>
        <w:t xml:space="preserve"> publiée par Serres 2001</w:t>
      </w:r>
    </w:p>
    <w:p w14:paraId="2EA91BF6" w14:textId="60306D62" w:rsidR="000152C6" w:rsidRPr="0032190F" w:rsidRDefault="00C271A9" w:rsidP="000152C6">
      <w:pPr>
        <w:pStyle w:val="Heading3"/>
        <w:numPr>
          <w:ilvl w:val="2"/>
          <w:numId w:val="0"/>
        </w:numPr>
        <w:tabs>
          <w:tab w:val="num" w:pos="1800"/>
        </w:tabs>
        <w:spacing w:before="240" w:after="60" w:line="240" w:lineRule="auto"/>
        <w:ind w:left="1440"/>
      </w:pPr>
      <w:bookmarkStart w:id="5366" w:name="Ana_Historique_Releves"/>
      <w:r>
        <w:t>r</w:t>
      </w:r>
      <w:r w:rsidR="000152C6" w:rsidRPr="0032190F">
        <w:t>elevés</w:t>
      </w:r>
    </w:p>
    <w:bookmarkEnd w:id="5366"/>
    <w:p w14:paraId="28A27AF8" w14:textId="77777777" w:rsidR="000152C6" w:rsidRPr="0032190F" w:rsidRDefault="000152C6" w:rsidP="000152C6">
      <w:pPr>
        <w:rPr>
          <w:lang w:val="fr-FR"/>
        </w:rPr>
      </w:pPr>
    </w:p>
    <w:p w14:paraId="47CE01E3" w14:textId="4365CEC5" w:rsidR="000152C6" w:rsidRPr="0032190F" w:rsidRDefault="00000000" w:rsidP="00484A4E">
      <w:pPr>
        <w:rPr>
          <w:lang w:val="fr-FR"/>
        </w:rPr>
      </w:pPr>
      <w:hyperlink r:id="rId12992" w:anchor="Aut_Riviere_Emile" w:history="1">
        <w:r w:rsidR="00BD6A48" w:rsidRPr="00BD6A48">
          <w:rPr>
            <w:rStyle w:val="Hyperlink"/>
            <w:lang w:val="fr-FR"/>
          </w:rPr>
          <w:t>Rivière</w:t>
        </w:r>
      </w:hyperlink>
      <w:r w:rsidR="00BD6A48">
        <w:rPr>
          <w:lang w:val="fr-FR"/>
        </w:rPr>
        <w:t xml:space="preserve"> </w:t>
      </w:r>
      <w:r w:rsidR="000152C6" w:rsidRPr="0032190F">
        <w:rPr>
          <w:lang w:val="fr-FR"/>
        </w:rPr>
        <w:t xml:space="preserve">effectue des estampages (BIB 885 p. 2). </w:t>
      </w:r>
      <w:hyperlink r:id="rId12993" w:anchor="Aut_Clugnet" w:history="1">
        <w:r w:rsidR="00AE78AA" w:rsidRPr="00C03505">
          <w:rPr>
            <w:rStyle w:val="Hyperlink"/>
            <w:lang w:val="fr-FR"/>
          </w:rPr>
          <w:t>Clugnet</w:t>
        </w:r>
      </w:hyperlink>
      <w:r w:rsidR="000152C6" w:rsidRPr="0032190F">
        <w:rPr>
          <w:lang w:val="fr-FR"/>
        </w:rPr>
        <w:t xml:space="preserve"> reproduit les gravures dans un cahier (BIB 1241 p. 382).</w:t>
      </w:r>
      <w:r w:rsidR="00484A4E">
        <w:rPr>
          <w:lang w:val="fr-FR"/>
        </w:rPr>
        <w:t xml:space="preserve"> </w:t>
      </w:r>
      <w:hyperlink r:id="rId12994" w:anchor="Aut_Bicknell" w:history="1">
        <w:r w:rsidR="009D627A" w:rsidRPr="00AE78AA">
          <w:rPr>
            <w:rStyle w:val="Hyperlink"/>
            <w:lang w:val="fr-FR"/>
          </w:rPr>
          <w:t>Bicknell</w:t>
        </w:r>
      </w:hyperlink>
      <w:r w:rsidR="009D627A" w:rsidRPr="009D627A">
        <w:rPr>
          <w:rStyle w:val="Hyperlink"/>
          <w:color w:val="auto"/>
          <w:u w:val="none"/>
          <w:lang w:val="fr-FR"/>
        </w:rPr>
        <w:t xml:space="preserve"> </w:t>
      </w:r>
      <w:r w:rsidR="000152C6" w:rsidRPr="0032190F">
        <w:rPr>
          <w:lang w:val="fr-FR"/>
        </w:rPr>
        <w:t>effectue ses relevés par estampage sur des feuilles de papier fixées par de grosses pierres ce qui lui pose des problèmes lorsque le vent se lève, que les faces sont convexes ou présentent des décrochements (BIB 420 p. 75) Relève quelques 12</w:t>
      </w:r>
      <w:r w:rsidR="009D627A">
        <w:rPr>
          <w:lang w:val="fr-FR"/>
        </w:rPr>
        <w:t>,</w:t>
      </w:r>
      <w:r w:rsidR="000152C6" w:rsidRPr="0032190F">
        <w:rPr>
          <w:lang w:val="fr-FR"/>
        </w:rPr>
        <w:t>000 gravures.</w:t>
      </w:r>
    </w:p>
    <w:p w14:paraId="452B444C" w14:textId="33BA4345" w:rsidR="000152C6" w:rsidRPr="0032190F" w:rsidRDefault="000152C6" w:rsidP="000152C6">
      <w:pPr>
        <w:rPr>
          <w:lang w:val="fr-FR"/>
        </w:rPr>
      </w:pPr>
      <w:r w:rsidRPr="0032190F">
        <w:rPr>
          <w:lang w:val="fr-FR"/>
        </w:rPr>
        <w:t xml:space="preserve">Sur le terrain, </w:t>
      </w:r>
      <w:hyperlink r:id="rId12995" w:anchor="Aut_Conti" w:history="1">
        <w:r w:rsidR="00EC6E67" w:rsidRPr="00EC6E67">
          <w:rPr>
            <w:rStyle w:val="Hyperlink"/>
            <w:lang w:val="fr-FR"/>
          </w:rPr>
          <w:t>Conti</w:t>
        </w:r>
      </w:hyperlink>
      <w:r w:rsidR="00EC6E67" w:rsidRPr="0032190F">
        <w:rPr>
          <w:lang w:val="fr-FR"/>
        </w:rPr>
        <w:t xml:space="preserve"> </w:t>
      </w:r>
      <w:r w:rsidRPr="0032190F">
        <w:rPr>
          <w:lang w:val="fr-FR"/>
        </w:rPr>
        <w:t>a gravé un ‘C’ pour chaque roche copiée (</w:t>
      </w:r>
      <w:r w:rsidRPr="0032190F">
        <w:rPr>
          <w:i/>
          <w:lang w:val="fr-FR"/>
        </w:rPr>
        <w:t>copiato</w:t>
      </w:r>
      <w:r w:rsidRPr="0032190F">
        <w:rPr>
          <w:lang w:val="fr-FR"/>
        </w:rPr>
        <w:t>)… ainsi qu’un numéro de zone, de groupe et de roche…</w:t>
      </w:r>
    </w:p>
    <w:p w14:paraId="27E7E17E" w14:textId="1FA7660A" w:rsidR="000152C6" w:rsidRPr="0032190F" w:rsidRDefault="000152C6" w:rsidP="000152C6">
      <w:pPr>
        <w:rPr>
          <w:lang w:val="fr-FR"/>
        </w:rPr>
      </w:pPr>
      <w:r w:rsidRPr="0032190F">
        <w:rPr>
          <w:lang w:val="fr-FR"/>
        </w:rPr>
        <w:t>Pour les grandes dalles (</w:t>
      </w:r>
      <w:r w:rsidRPr="0032190F">
        <w:rPr>
          <w:i/>
          <w:lang w:val="fr-FR"/>
        </w:rPr>
        <w:t>Autel</w:t>
      </w:r>
      <w:r w:rsidRPr="0032190F">
        <w:rPr>
          <w:lang w:val="fr-FR"/>
        </w:rPr>
        <w:t xml:space="preserve">) mise en place d’un carroyage 1m x 1m (A1, A2,..) pour repérer les gravures sur la roche (Lumley 1991), de même qu’utilisation d’un théodolite (courbes de niveau de la </w:t>
      </w:r>
      <w:hyperlink r:id="rId12996" w:anchor="Desc_ZXIG0R1" w:history="1">
        <w:r w:rsidRPr="0032190F">
          <w:rPr>
            <w:rStyle w:val="Hyperlink"/>
            <w:i/>
            <w:lang w:val="fr-FR"/>
          </w:rPr>
          <w:t>Roche de l’Autel</w:t>
        </w:r>
      </w:hyperlink>
      <w:r w:rsidRPr="0032190F">
        <w:rPr>
          <w:lang w:val="fr-FR"/>
        </w:rPr>
        <w:t>).</w:t>
      </w:r>
    </w:p>
    <w:p w14:paraId="720AF2B7" w14:textId="30CB781C" w:rsidR="00BE1A50" w:rsidRDefault="000152C6" w:rsidP="000152C6">
      <w:pPr>
        <w:jc w:val="both"/>
        <w:rPr>
          <w:rStyle w:val="Hyperlink"/>
          <w:lang w:val="fr-FR"/>
        </w:rPr>
      </w:pPr>
      <w:r w:rsidRPr="0032190F">
        <w:rPr>
          <w:lang w:val="fr-FR"/>
        </w:rPr>
        <w:t>Pour E. Masson, à propos de l’escamotage d’un 5</w:t>
      </w:r>
      <w:r w:rsidRPr="0032190F">
        <w:rPr>
          <w:vertAlign w:val="superscript"/>
          <w:lang w:val="fr-FR"/>
        </w:rPr>
        <w:t>e</w:t>
      </w:r>
      <w:r w:rsidRPr="0032190F">
        <w:rPr>
          <w:lang w:val="fr-FR"/>
        </w:rPr>
        <w:t xml:space="preserve"> hallebardier (</w:t>
      </w:r>
      <w:hyperlink r:id="rId12997" w:anchor="Desc_ZXIXGIVR13alpha" w:history="1">
        <w:r w:rsidRPr="0032190F">
          <w:rPr>
            <w:rStyle w:val="Hyperlink"/>
            <w:i/>
            <w:lang w:val="fr-FR"/>
          </w:rPr>
          <w:t>Roche des hallebardiers</w:t>
        </w:r>
      </w:hyperlink>
      <w:r w:rsidRPr="0032190F">
        <w:rPr>
          <w:lang w:val="fr-FR"/>
        </w:rPr>
        <w:t xml:space="preserve">) par </w:t>
      </w:r>
      <w:hyperlink r:id="rId12998" w:anchor="Aut_Conti" w:history="1">
        <w:r w:rsidR="00EC6E67" w:rsidRPr="00EC6E67">
          <w:rPr>
            <w:rStyle w:val="Hyperlink"/>
            <w:lang w:val="fr-FR"/>
          </w:rPr>
          <w:t>C. Conti</w:t>
        </w:r>
      </w:hyperlink>
      <w:r w:rsidR="00EC6E67">
        <w:rPr>
          <w:lang w:val="fr-FR"/>
        </w:rPr>
        <w:t xml:space="preserve"> 1</w:t>
      </w:r>
      <w:r w:rsidRPr="0032190F">
        <w:rPr>
          <w:lang w:val="fr-FR"/>
        </w:rPr>
        <w:t xml:space="preserve">972, Amirante et Vatteone 1983, Lumley 1992 : « Est-il besoin de rappeler que ces représentations lacunaires ou incomplètes faussent l’aspect général de la représentation et rendent son message inintelligible ? » (Masson 1993 p. 67 note 7). Son propre plan de la roche </w:t>
      </w:r>
      <w:hyperlink r:id="rId12999" w:anchor="Desc_ZXVIGIR7alpha" w:history="1">
        <w:r w:rsidRPr="0032190F">
          <w:rPr>
            <w:rStyle w:val="Hyperlink"/>
            <w:lang w:val="fr-FR"/>
          </w:rPr>
          <w:t>ZXVIGIR7@a</w:t>
        </w:r>
      </w:hyperlink>
      <w:r w:rsidR="00E97EDD" w:rsidRPr="00E97EDD">
        <w:rPr>
          <w:lang w:val="fr-FR"/>
        </w:rPr>
        <w:t xml:space="preserve"> </w:t>
      </w:r>
      <w:r w:rsidRPr="0032190F">
        <w:rPr>
          <w:lang w:val="fr-FR"/>
        </w:rPr>
        <w:t xml:space="preserve">ou de la </w:t>
      </w:r>
      <w:hyperlink r:id="rId13000" w:anchor="Desc_ZIVGIIIR16F" w:history="1">
        <w:r w:rsidRPr="0032190F">
          <w:rPr>
            <w:rStyle w:val="Hyperlink"/>
            <w:i/>
            <w:lang w:val="fr-FR"/>
          </w:rPr>
          <w:t>Roche des poignards inscrits entre les cornes d’un attelage</w:t>
        </w:r>
      </w:hyperlink>
      <w:r w:rsidR="00E97EDD" w:rsidRPr="00E97EDD">
        <w:rPr>
          <w:lang w:val="fr-FR"/>
        </w:rPr>
        <w:t xml:space="preserve"> </w:t>
      </w:r>
      <w:r w:rsidRPr="0032190F">
        <w:rPr>
          <w:lang w:val="fr-FR"/>
        </w:rPr>
        <w:t>invalide fortement sa critique (SS BIB).</w:t>
      </w:r>
      <w:r w:rsidR="00BE1A50">
        <w:rPr>
          <w:lang w:val="fr-FR"/>
        </w:rPr>
        <w:t xml:space="preserve"> v. </w:t>
      </w:r>
      <w:hyperlink r:id="rId13001" w:anchor="Desc_ZIXGIIIR6" w:history="1">
        <w:r w:rsidR="00BE1A50">
          <w:rPr>
            <w:rStyle w:val="Hyperlink"/>
            <w:lang w:val="fr-FR"/>
          </w:rPr>
          <w:t>R</w:t>
        </w:r>
        <w:r w:rsidR="00BE1A50" w:rsidRPr="0032190F">
          <w:rPr>
            <w:rStyle w:val="Hyperlink"/>
            <w:lang w:val="fr-FR"/>
          </w:rPr>
          <w:t xml:space="preserve">oche </w:t>
        </w:r>
        <w:r w:rsidR="00BE1A50">
          <w:rPr>
            <w:rStyle w:val="Hyperlink"/>
            <w:lang w:val="fr-FR"/>
          </w:rPr>
          <w:t>des Pléiades</w:t>
        </w:r>
      </w:hyperlink>
    </w:p>
    <w:p w14:paraId="0B69EC76" w14:textId="4D0736F1" w:rsidR="000152C6" w:rsidRPr="0032190F" w:rsidRDefault="000152C6" w:rsidP="000152C6">
      <w:pPr>
        <w:jc w:val="both"/>
        <w:rPr>
          <w:lang w:val="fr-FR"/>
        </w:rPr>
      </w:pPr>
      <w:r w:rsidRPr="0032190F">
        <w:rPr>
          <w:lang w:val="fr-FR"/>
        </w:rPr>
        <w:t xml:space="preserve">J’ai déjà pu faire des remarques sur la première publication, par Lumley et al. 2007, du relevé du groupe de cupules qui représenter les Pléiades sur la </w:t>
      </w:r>
      <w:hyperlink r:id="rId13002" w:anchor="Desc_ZIXGIIIR6" w:history="1">
        <w:r w:rsidRPr="0032190F">
          <w:rPr>
            <w:rStyle w:val="Hyperlink"/>
            <w:lang w:val="fr-FR"/>
          </w:rPr>
          <w:t>roche éponyme</w:t>
        </w:r>
      </w:hyperlink>
      <w:r w:rsidRPr="0032190F">
        <w:rPr>
          <w:lang w:val="fr-FR"/>
        </w:rPr>
        <w:t xml:space="preserve"> (SS BIB).</w:t>
      </w:r>
      <w:r w:rsidRPr="0032190F">
        <w:rPr>
          <w:lang w:val="fr-FR"/>
        </w:rPr>
        <w:br/>
        <w:t xml:space="preserve">Malgré mes vérifications de la roche ZXIGIIIR5(4), puis celles de d’une autre équipe (celle de Julie la Belge ?), Lumley et Echassoux ont conservé le zigzag qui n’était en fait qu’une érosion dans leur publication de 2011 (com. pers. N. Bianchi). Leur objectif, facile à saisir, était d’avoir une figure de plus qui symbolise « l’eau qui circule en temps de pluie et, à l’image du ruisseau, irrigue le sillon » (BIB 1450 p. 85 et figure 31). </w:t>
      </w:r>
    </w:p>
    <w:p w14:paraId="79A10FA7" w14:textId="77777777" w:rsidR="000152C6" w:rsidRPr="0032190F" w:rsidRDefault="000152C6" w:rsidP="000152C6">
      <w:pPr>
        <w:jc w:val="both"/>
        <w:rPr>
          <w:lang w:val="fr-FR"/>
        </w:rPr>
      </w:pPr>
    </w:p>
    <w:p w14:paraId="32E280FD" w14:textId="77777777" w:rsidR="000152C6" w:rsidRPr="0032190F" w:rsidRDefault="000152C6" w:rsidP="000152C6">
      <w:pPr>
        <w:jc w:val="both"/>
        <w:rPr>
          <w:lang w:val="fr-FR"/>
        </w:rPr>
      </w:pPr>
      <w:r w:rsidRPr="0032190F">
        <w:rPr>
          <w:lang w:val="fr-FR"/>
        </w:rPr>
        <w:t xml:space="preserve">Découvertes de nouvelles gravures par années : </w:t>
      </w:r>
    </w:p>
    <w:p w14:paraId="367B458C" w14:textId="77777777" w:rsidR="000152C6" w:rsidRPr="0032190F" w:rsidRDefault="000152C6" w:rsidP="000152C6">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6"/>
        <w:gridCol w:w="2563"/>
      </w:tblGrid>
      <w:tr w:rsidR="000152C6" w14:paraId="59EB1337" w14:textId="77777777" w:rsidTr="00C73F91">
        <w:trPr>
          <w:jc w:val="center"/>
        </w:trPr>
        <w:tc>
          <w:tcPr>
            <w:tcW w:w="816" w:type="dxa"/>
            <w:shd w:val="clear" w:color="auto" w:fill="auto"/>
          </w:tcPr>
          <w:p w14:paraId="3227EB52" w14:textId="77777777" w:rsidR="000152C6" w:rsidRDefault="000152C6" w:rsidP="00C73F91">
            <w:pPr>
              <w:jc w:val="both"/>
            </w:pPr>
            <w:r>
              <w:t>2009</w:t>
            </w:r>
          </w:p>
        </w:tc>
        <w:tc>
          <w:tcPr>
            <w:tcW w:w="2563" w:type="dxa"/>
            <w:shd w:val="clear" w:color="auto" w:fill="auto"/>
          </w:tcPr>
          <w:p w14:paraId="407B6C00" w14:textId="77777777" w:rsidR="000152C6" w:rsidRDefault="000152C6" w:rsidP="00C73F91">
            <w:pPr>
              <w:jc w:val="both"/>
            </w:pPr>
            <w:r>
              <w:t>33 nouvelles gravures</w:t>
            </w:r>
          </w:p>
        </w:tc>
      </w:tr>
      <w:tr w:rsidR="000152C6" w14:paraId="619AA9B3" w14:textId="77777777" w:rsidTr="00C73F91">
        <w:trPr>
          <w:jc w:val="center"/>
        </w:trPr>
        <w:tc>
          <w:tcPr>
            <w:tcW w:w="816" w:type="dxa"/>
            <w:shd w:val="clear" w:color="auto" w:fill="auto"/>
          </w:tcPr>
          <w:p w14:paraId="2A4D0F4E" w14:textId="77777777" w:rsidR="000152C6" w:rsidRDefault="000152C6" w:rsidP="00C73F91">
            <w:pPr>
              <w:jc w:val="both"/>
            </w:pPr>
            <w:r>
              <w:t>2008</w:t>
            </w:r>
          </w:p>
        </w:tc>
        <w:tc>
          <w:tcPr>
            <w:tcW w:w="2563" w:type="dxa"/>
            <w:shd w:val="clear" w:color="auto" w:fill="auto"/>
          </w:tcPr>
          <w:p w14:paraId="6950F382" w14:textId="77777777" w:rsidR="000152C6" w:rsidRDefault="000152C6" w:rsidP="00C73F91">
            <w:pPr>
              <w:jc w:val="both"/>
            </w:pPr>
            <w:r>
              <w:t>22 nouvelles gravures</w:t>
            </w:r>
          </w:p>
        </w:tc>
      </w:tr>
      <w:tr w:rsidR="000152C6" w14:paraId="4E6394D6" w14:textId="77777777" w:rsidTr="00C73F91">
        <w:trPr>
          <w:jc w:val="center"/>
        </w:trPr>
        <w:tc>
          <w:tcPr>
            <w:tcW w:w="816" w:type="dxa"/>
            <w:shd w:val="clear" w:color="auto" w:fill="auto"/>
          </w:tcPr>
          <w:p w14:paraId="056D3250" w14:textId="77777777" w:rsidR="000152C6" w:rsidRDefault="000152C6" w:rsidP="00C73F91">
            <w:pPr>
              <w:jc w:val="both"/>
            </w:pPr>
            <w:r>
              <w:lastRenderedPageBreak/>
              <w:t>2007</w:t>
            </w:r>
          </w:p>
        </w:tc>
        <w:tc>
          <w:tcPr>
            <w:tcW w:w="2563" w:type="dxa"/>
            <w:shd w:val="clear" w:color="auto" w:fill="auto"/>
          </w:tcPr>
          <w:p w14:paraId="492FEB52" w14:textId="77777777" w:rsidR="000152C6" w:rsidRDefault="000152C6" w:rsidP="00C73F91">
            <w:pPr>
              <w:jc w:val="both"/>
            </w:pPr>
            <w:r>
              <w:t>20 nouvelles gravures</w:t>
            </w:r>
          </w:p>
        </w:tc>
      </w:tr>
      <w:tr w:rsidR="000152C6" w14:paraId="744FB204" w14:textId="77777777" w:rsidTr="00C73F91">
        <w:trPr>
          <w:jc w:val="center"/>
        </w:trPr>
        <w:tc>
          <w:tcPr>
            <w:tcW w:w="816" w:type="dxa"/>
            <w:shd w:val="clear" w:color="auto" w:fill="auto"/>
          </w:tcPr>
          <w:p w14:paraId="5D51ACBC" w14:textId="77777777" w:rsidR="000152C6" w:rsidRDefault="000152C6" w:rsidP="00C73F91">
            <w:pPr>
              <w:jc w:val="both"/>
            </w:pPr>
            <w:r>
              <w:t>2006</w:t>
            </w:r>
          </w:p>
        </w:tc>
        <w:tc>
          <w:tcPr>
            <w:tcW w:w="2563" w:type="dxa"/>
            <w:shd w:val="clear" w:color="auto" w:fill="auto"/>
          </w:tcPr>
          <w:p w14:paraId="215C7DB8" w14:textId="77777777" w:rsidR="000152C6" w:rsidRDefault="000152C6" w:rsidP="00C73F91">
            <w:pPr>
              <w:jc w:val="both"/>
            </w:pPr>
            <w:r>
              <w:t xml:space="preserve">27 nouvelles gravures  </w:t>
            </w:r>
          </w:p>
        </w:tc>
      </w:tr>
    </w:tbl>
    <w:p w14:paraId="306D29CE" w14:textId="77777777" w:rsidR="000152C6" w:rsidRDefault="000152C6" w:rsidP="000152C6">
      <w:pPr>
        <w:jc w:val="both"/>
      </w:pPr>
      <w:r>
        <w:t>(Huet 2012)</w:t>
      </w:r>
    </w:p>
    <w:p w14:paraId="66E9A278" w14:textId="5BB9BD8B" w:rsidR="000152C6" w:rsidRDefault="00BE1A50" w:rsidP="000152C6">
      <w:pPr>
        <w:pStyle w:val="Heading4"/>
        <w:numPr>
          <w:ilvl w:val="3"/>
          <w:numId w:val="0"/>
        </w:numPr>
        <w:tabs>
          <w:tab w:val="num" w:pos="2520"/>
        </w:tabs>
        <w:spacing w:before="240" w:after="60"/>
        <w:ind w:left="2160"/>
      </w:pPr>
      <w:r>
        <w:t>c</w:t>
      </w:r>
      <w:r w:rsidR="000152C6">
        <w:t>orpus d’étude</w:t>
      </w:r>
    </w:p>
    <w:p w14:paraId="2C0ABF3F" w14:textId="290E4AFF" w:rsidR="000152C6" w:rsidRDefault="00BE1A50" w:rsidP="00BE1A50">
      <w:pPr>
        <w:tabs>
          <w:tab w:val="left" w:pos="1953"/>
        </w:tabs>
      </w:pPr>
      <w:r>
        <w:tab/>
      </w:r>
    </w:p>
    <w:p w14:paraId="33578BB6" w14:textId="77777777" w:rsidR="000152C6" w:rsidRPr="0032190F" w:rsidRDefault="000152C6" w:rsidP="000152C6">
      <w:pPr>
        <w:rPr>
          <w:lang w:val="fr-FR"/>
        </w:rPr>
      </w:pPr>
      <w:r w:rsidRPr="0032190F">
        <w:rPr>
          <w:lang w:val="fr-FR"/>
        </w:rPr>
        <w:t>Pour T. Serres : « Le corpus d’étude comporte 3704 plans de roches. Il est validé à la date du mois de Novembre 1997 » (Serres 2001 p. 30)</w:t>
      </w:r>
    </w:p>
    <w:p w14:paraId="409784F5" w14:textId="77777777" w:rsidR="000152C6" w:rsidRPr="0032190F" w:rsidRDefault="000152C6" w:rsidP="000152C6">
      <w:pPr>
        <w:rPr>
          <w:lang w:val="fr-FR"/>
        </w:rPr>
      </w:pPr>
      <w:r w:rsidRPr="0032190F">
        <w:rPr>
          <w:lang w:val="fr-FR"/>
        </w:rPr>
        <w:t>Pour Gueguen 2003 / Marro 2003 : « Le corpus réunit un ensemble de plans réduits de roches et permet un travail très descriptif. Le corpus au 1</w:t>
      </w:r>
      <w:r w:rsidRPr="0032190F">
        <w:rPr>
          <w:vertAlign w:val="superscript"/>
          <w:lang w:val="fr-FR"/>
        </w:rPr>
        <w:t>er</w:t>
      </w:r>
      <w:r w:rsidRPr="0032190F">
        <w:rPr>
          <w:lang w:val="fr-FR"/>
        </w:rPr>
        <w:t xml:space="preserve"> janvier 2001 comportait 3704 plans de roches » (Gueguen 2003 / Marro 2003 p. 10).A en croire les « Jumeaux divins », Anne Gueguen et André Marro, il n’y aurait eu aucun plan supplémentaire réalisé entre novembre 1997 et janvier 2001 !</w:t>
      </w:r>
    </w:p>
    <w:p w14:paraId="0FD47B8E" w14:textId="24C4F149" w:rsidR="000152C6" w:rsidRPr="0032190F" w:rsidRDefault="00C271A9" w:rsidP="000152C6">
      <w:pPr>
        <w:pStyle w:val="Heading3"/>
        <w:numPr>
          <w:ilvl w:val="2"/>
          <w:numId w:val="0"/>
        </w:numPr>
        <w:tabs>
          <w:tab w:val="num" w:pos="1800"/>
        </w:tabs>
        <w:spacing w:before="240" w:after="60" w:line="240" w:lineRule="auto"/>
        <w:ind w:left="1440"/>
      </w:pPr>
      <w:r>
        <w:t>c</w:t>
      </w:r>
      <w:r w:rsidR="000152C6" w:rsidRPr="0032190F">
        <w:t>heminements</w:t>
      </w:r>
    </w:p>
    <w:p w14:paraId="6594B42D" w14:textId="77777777" w:rsidR="000152C6" w:rsidRPr="0032190F" w:rsidRDefault="000152C6" w:rsidP="000152C6">
      <w:pPr>
        <w:rPr>
          <w:lang w:val="fr-FR"/>
        </w:rPr>
      </w:pPr>
    </w:p>
    <w:p w14:paraId="14D10807" w14:textId="0BB37088" w:rsidR="000152C6" w:rsidRPr="0032190F" w:rsidRDefault="00000000" w:rsidP="000152C6">
      <w:pPr>
        <w:jc w:val="both"/>
        <w:rPr>
          <w:lang w:val="fr-FR"/>
        </w:rPr>
      </w:pPr>
      <w:hyperlink r:id="rId13003" w:anchor="Aut_Clugnet" w:history="1">
        <w:r w:rsidR="00C03505" w:rsidRPr="00C03505">
          <w:rPr>
            <w:rStyle w:val="Hyperlink"/>
            <w:lang w:val="fr-FR"/>
          </w:rPr>
          <w:t>Clugnet</w:t>
        </w:r>
      </w:hyperlink>
      <w:r w:rsidR="00C03505">
        <w:rPr>
          <w:lang w:val="fr-FR"/>
        </w:rPr>
        <w:t xml:space="preserve"> </w:t>
      </w:r>
      <w:r w:rsidR="000152C6" w:rsidRPr="0032190F">
        <w:rPr>
          <w:lang w:val="fr-FR"/>
        </w:rPr>
        <w:t xml:space="preserve">semble être le premier à publier un cheminement indiquant le parcours qu’il a effectué pour trouver certaines roches gravées  (BIB 1241 planche VII). En lisant ses descriptions, la carte et les planches de gravures publiées, on reconnaît qu’il  a emprunté le cours du torrent des Merveilles et le </w:t>
      </w:r>
      <w:hyperlink r:id="rId13004" w:anchor="Desc_ZVIIGIIR8" w:history="1">
        <w:r w:rsidR="000152C6" w:rsidRPr="0032190F">
          <w:rPr>
            <w:rStyle w:val="Hyperlink"/>
            <w:lang w:val="fr-FR"/>
          </w:rPr>
          <w:t>Défilé Rivière</w:t>
        </w:r>
      </w:hyperlink>
      <w:r w:rsidR="000152C6" w:rsidRPr="0032190F">
        <w:rPr>
          <w:lang w:val="fr-FR"/>
        </w:rPr>
        <w:t xml:space="preserve">, pour atteindre en amont du lac des Merveilles la roche </w:t>
      </w:r>
      <w:hyperlink r:id="rId13005" w:anchor="Desc_ZXIIGIR16A" w:history="1">
        <w:r w:rsidR="000152C6" w:rsidRPr="0032190F">
          <w:rPr>
            <w:rStyle w:val="Hyperlink"/>
            <w:lang w:val="fr-FR"/>
          </w:rPr>
          <w:t>ZXIIGIR16A</w:t>
        </w:r>
      </w:hyperlink>
      <w:r w:rsidR="000152C6" w:rsidRPr="0032190F">
        <w:rPr>
          <w:lang w:val="fr-FR"/>
        </w:rPr>
        <w:t xml:space="preserve"> (BIB 1241 p. 381)</w:t>
      </w:r>
    </w:p>
    <w:p w14:paraId="322DBAAD" w14:textId="19677C25" w:rsidR="000152C6" w:rsidRPr="0032190F" w:rsidRDefault="00000000" w:rsidP="000152C6">
      <w:pPr>
        <w:jc w:val="both"/>
        <w:rPr>
          <w:lang w:val="fr-FR"/>
        </w:rPr>
      </w:pPr>
      <w:hyperlink r:id="rId13006" w:anchor="Aut_Bicknell" w:history="1">
        <w:r w:rsidR="009D627A" w:rsidRPr="00AE78AA">
          <w:rPr>
            <w:rStyle w:val="Hyperlink"/>
            <w:lang w:val="fr-FR"/>
          </w:rPr>
          <w:t>Bicknell</w:t>
        </w:r>
      </w:hyperlink>
      <w:r w:rsidR="009D627A" w:rsidRPr="009D627A">
        <w:rPr>
          <w:rStyle w:val="Hyperlink"/>
          <w:color w:val="auto"/>
          <w:u w:val="none"/>
          <w:lang w:val="fr-FR"/>
        </w:rPr>
        <w:t xml:space="preserve">, </w:t>
      </w:r>
      <w:r w:rsidR="009D627A">
        <w:rPr>
          <w:lang w:val="fr-FR"/>
        </w:rPr>
        <w:t>à</w:t>
      </w:r>
      <w:r w:rsidR="000152C6" w:rsidRPr="0032190F">
        <w:rPr>
          <w:lang w:val="fr-FR"/>
        </w:rPr>
        <w:t xml:space="preserve"> la fin de son ouvrage, propose à ses lecteurs un « guide de la région de Fontanalba » en précisant « qu’aucune des cartes ne contient assez de détails pour être vraiment utile aux visiteurs disposant de peu de temps » (Bicknell 1913). Dans les pages du guide, les roches décrites sont regroupées dans différents ensembles géographiques qui respectent la topographie locale ( Le versant oriental dominant la partie inférieure de la vallée, Contrefort barrant le Val, Le vallon marécageux,…). Dans ses carnets de terrain, mais publiée que récemment (Arca, Fossati 1995 ; Brandolini, Brandolini, Fierro 2002), </w:t>
      </w:r>
      <w:hyperlink r:id="rId13007" w:anchor="Aut_Bicknell" w:history="1">
        <w:r w:rsidR="009D627A" w:rsidRPr="00AE78AA">
          <w:rPr>
            <w:rStyle w:val="Hyperlink"/>
            <w:lang w:val="fr-FR"/>
          </w:rPr>
          <w:t>Bicknell</w:t>
        </w:r>
      </w:hyperlink>
      <w:r w:rsidR="009D627A" w:rsidRPr="009D627A">
        <w:rPr>
          <w:rStyle w:val="Hyperlink"/>
          <w:color w:val="auto"/>
          <w:u w:val="none"/>
          <w:lang w:val="fr-FR"/>
        </w:rPr>
        <w:t xml:space="preserve"> </w:t>
      </w:r>
      <w:r w:rsidR="000152C6" w:rsidRPr="0032190F">
        <w:rPr>
          <w:lang w:val="fr-FR"/>
        </w:rPr>
        <w:t>dresse une carte schématique des zones de répartition des gravures qui ne rentrent qu’en partie en correspondance avec celles décrites à la fin du « Guide ». Nous reproduisons ici un passage du paragraphe 11 : « La partie supérieure du Val Fontanalba au pied du Mont Bégo » :</w:t>
      </w:r>
    </w:p>
    <w:p w14:paraId="1F5F594A" w14:textId="4507404E" w:rsidR="000152C6" w:rsidRPr="0032190F" w:rsidRDefault="000152C6" w:rsidP="000152C6">
      <w:pPr>
        <w:jc w:val="both"/>
        <w:rPr>
          <w:lang w:val="fr-FR"/>
        </w:rPr>
      </w:pPr>
      <w:r w:rsidRPr="0032190F">
        <w:rPr>
          <w:lang w:val="fr-FR"/>
        </w:rPr>
        <w:t xml:space="preserve">« Il s’agit de la région située au-dessus de la paroi rocheuse, au fond du Val et au-delà du Lac Vert (…). Plus bas il n’y a pas grand-chose, sauf des cornes horizontales de la Pl. VII 7, mais au début des escarpements on peut voir un rocher avec des cercles concentriques (Pl. XVIII 14), et d’autres que nous avons déterrés, et juste en dessous des </w:t>
      </w:r>
      <w:hyperlink r:id="rId13008" w:anchor="Cul_Art_TAC_T_g_scalariforme" w:history="1">
        <w:r w:rsidR="00A8166F" w:rsidRPr="0032190F">
          <w:rPr>
            <w:rStyle w:val="Hyperlink"/>
            <w:lang w:val="fr-FR"/>
          </w:rPr>
          <w:t>scalariformes</w:t>
        </w:r>
      </w:hyperlink>
      <w:r w:rsidR="00A8166F" w:rsidRPr="0032190F">
        <w:rPr>
          <w:lang w:val="fr-FR"/>
        </w:rPr>
        <w:t xml:space="preserve"> </w:t>
      </w:r>
      <w:r w:rsidRPr="0032190F">
        <w:rPr>
          <w:lang w:val="fr-FR"/>
        </w:rPr>
        <w:t xml:space="preserve">intéressants que nous avons déjà mentionnés : les </w:t>
      </w:r>
      <w:hyperlink r:id="rId13009" w:anchor="Desc_ZXIXGIR9beta" w:history="1">
        <w:r w:rsidRPr="0032190F">
          <w:rPr>
            <w:rStyle w:val="Hyperlink"/>
            <w:i/>
            <w:lang w:val="fr-FR"/>
          </w:rPr>
          <w:t>Echelles du Paradis</w:t>
        </w:r>
      </w:hyperlink>
      <w:r w:rsidRPr="0032190F">
        <w:rPr>
          <w:lang w:val="fr-FR"/>
        </w:rPr>
        <w:t>. Plus loin un sentier nous conduit en haut des roches escarpés, devant un rocher avec des spirales et des fourches « attelées », pour atteindre une quantité de grands rochers jaunes avec beaucoup de figures intéressantes, et le "rocher Napoléon" au bout. »</w:t>
      </w:r>
    </w:p>
    <w:p w14:paraId="27F12894" w14:textId="321263F2" w:rsidR="000152C6" w:rsidRPr="0032190F" w:rsidRDefault="000152C6" w:rsidP="000152C6">
      <w:pPr>
        <w:rPr>
          <w:lang w:val="fr-FR"/>
        </w:rPr>
      </w:pPr>
      <w:r w:rsidRPr="0032190F">
        <w:rPr>
          <w:lang w:val="fr-FR"/>
        </w:rPr>
        <w:t xml:space="preserve">Dans la préface du corpus des roches gravées de la zone I (Conti 1973), Pietro Barocelli précise que le positionnement des roches doit être fait en amont des études. Il semble que lui et </w:t>
      </w:r>
      <w:hyperlink r:id="rId13010" w:anchor="Aut_Conti" w:history="1">
        <w:r w:rsidR="00EC6E67" w:rsidRPr="00EC6E67">
          <w:rPr>
            <w:rStyle w:val="Hyperlink"/>
            <w:lang w:val="fr-FR"/>
          </w:rPr>
          <w:t>Conti</w:t>
        </w:r>
      </w:hyperlink>
      <w:r w:rsidR="00EC6E67" w:rsidRPr="0032190F">
        <w:rPr>
          <w:lang w:val="fr-FR"/>
        </w:rPr>
        <w:t xml:space="preserve"> </w:t>
      </w:r>
      <w:r w:rsidRPr="0032190F">
        <w:rPr>
          <w:lang w:val="fr-FR"/>
        </w:rPr>
        <w:t>aient débuté une carte de positionnement au 1 / 5 000, qui, a notre connaissance n’a jamais été publiée.</w:t>
      </w:r>
    </w:p>
    <w:p w14:paraId="69AE6E2F" w14:textId="77777777" w:rsidR="000152C6" w:rsidRPr="0032190F" w:rsidRDefault="000152C6" w:rsidP="000152C6">
      <w:pPr>
        <w:rPr>
          <w:lang w:val="fr-FR"/>
        </w:rPr>
      </w:pPr>
      <w:r w:rsidRPr="0032190F">
        <w:rPr>
          <w:lang w:val="fr-FR"/>
        </w:rPr>
        <w:t>Barocelli propose déjà qu’il faut prendre en compte les associations de gravures sur la roche elle-même mais aussi les principaux regroupements de gravures.</w:t>
      </w:r>
    </w:p>
    <w:p w14:paraId="3CE14156" w14:textId="0690FFDA" w:rsidR="000152C6" w:rsidRPr="0032190F" w:rsidRDefault="00000000" w:rsidP="00BE1A50">
      <w:pPr>
        <w:rPr>
          <w:lang w:val="fr-FR"/>
        </w:rPr>
      </w:pPr>
      <w:hyperlink r:id="rId13011" w:anchor="Aut_Conti" w:history="1">
        <w:r w:rsidR="00EC6E67" w:rsidRPr="00EC6E67">
          <w:rPr>
            <w:rStyle w:val="Hyperlink"/>
            <w:lang w:val="fr-FR"/>
          </w:rPr>
          <w:t>Conti</w:t>
        </w:r>
      </w:hyperlink>
      <w:r w:rsidR="00EC6E67" w:rsidRPr="0032190F">
        <w:rPr>
          <w:lang w:val="fr-FR"/>
        </w:rPr>
        <w:t xml:space="preserve"> </w:t>
      </w:r>
      <w:r w:rsidR="000152C6" w:rsidRPr="0032190F">
        <w:rPr>
          <w:lang w:val="fr-FR"/>
        </w:rPr>
        <w:t>décrit 20 zones dans un article de 1939 en même temps qu’une carte de ces zones</w:t>
      </w:r>
      <w:r w:rsidR="00BE1A50">
        <w:rPr>
          <w:lang w:val="fr-FR"/>
        </w:rPr>
        <w:t xml:space="preserve"> </w:t>
      </w:r>
      <w:r w:rsidR="000152C6" w:rsidRPr="0032190F">
        <w:rPr>
          <w:lang w:val="fr-FR"/>
        </w:rPr>
        <w:t>et dit avoir positionné 10 000 gravures (BIB 1246 p. 13 et suivantes)</w:t>
      </w:r>
      <w:r w:rsidR="00BE1A50">
        <w:rPr>
          <w:lang w:val="fr-FR"/>
        </w:rPr>
        <w:t xml:space="preserve">. </w:t>
      </w:r>
      <w:r w:rsidR="000152C6" w:rsidRPr="0032190F">
        <w:rPr>
          <w:lang w:val="fr-FR"/>
        </w:rPr>
        <w:t>Dans son ouvrage (Conti 1973), il décrit ainsi comment se rendre d’une roche à l’autre par des indications textuelles, faisant la liaison entre les descriptions des roches et des gravures elles-mêmes. Chacune des roches trouvées par Conti est présentée par une photographie noir et blanc de la roche avec les gravures repassées à la peinture blanche, une description du positionnement relatif par rapport à une roche précédemment décrite et le relevé des gravures avec des indications d’échelle. A titre d’exemple nous avons reprenont ici le cheminement entre la roche 9 et la roche 12 de la zone I:</w:t>
      </w:r>
    </w:p>
    <w:p w14:paraId="28946732" w14:textId="57FE8E23" w:rsidR="000152C6" w:rsidRPr="0032190F" w:rsidRDefault="000152C6" w:rsidP="000152C6">
      <w:pPr>
        <w:jc w:val="both"/>
        <w:rPr>
          <w:lang w:val="fr-FR"/>
        </w:rPr>
      </w:pPr>
      <w:r w:rsidRPr="0032190F">
        <w:rPr>
          <w:lang w:val="fr-FR"/>
        </w:rPr>
        <w:lastRenderedPageBreak/>
        <w:t xml:space="preserve">Depuis la roche 9 : « Avançons de 10 pas en direction de la </w:t>
      </w:r>
      <w:hyperlink r:id="rId13012" w:anchor="Sit_Lacs_Cime" w:history="1">
        <w:r w:rsidRPr="0032190F">
          <w:rPr>
            <w:rStyle w:val="Hyperlink"/>
            <w:lang w:val="fr-FR"/>
          </w:rPr>
          <w:t>cime des Lacs</w:t>
        </w:r>
      </w:hyperlink>
      <w:r w:rsidR="00BE1A50" w:rsidRPr="00BE1A50">
        <w:rPr>
          <w:rStyle w:val="Hyperlink"/>
          <w:color w:val="auto"/>
          <w:u w:val="none"/>
          <w:lang w:val="fr-FR"/>
        </w:rPr>
        <w:t xml:space="preserve"> </w:t>
      </w:r>
      <w:r w:rsidRPr="0032190F">
        <w:rPr>
          <w:lang w:val="fr-FR"/>
        </w:rPr>
        <w:t xml:space="preserve">(…) ». S’en suit une description de la roche 10 : « une trentaine de figure, toutes de corniformes ». Encore « quelques pas vers le Bego » pour rejoindre la roche 11. Pour rejoindre la roche 12 : « Poursuivre dans la pente sur 50 pas, toujours dans la direction du Bego, à l’extrémité d’une pointe de couleur rouge violacée </w:t>
      </w:r>
      <w:r w:rsidRPr="0032190F">
        <w:rPr>
          <w:i/>
          <w:lang w:val="fr-FR"/>
        </w:rPr>
        <w:t>su incavi e ripiani</w:t>
      </w:r>
      <w:r w:rsidRPr="0032190F">
        <w:rPr>
          <w:lang w:val="fr-FR"/>
        </w:rPr>
        <w:t xml:space="preserve">, est gravée une pléiade de 78 figure bicornes, tricornes et quadricornes </w:t>
      </w:r>
      <w:r w:rsidRPr="0032190F">
        <w:rPr>
          <w:i/>
          <w:lang w:val="fr-FR"/>
        </w:rPr>
        <w:t>ed aggiogate all’aratro</w:t>
      </w:r>
      <w:r w:rsidRPr="0032190F">
        <w:rPr>
          <w:lang w:val="fr-FR"/>
        </w:rPr>
        <w:t>. »</w:t>
      </w:r>
    </w:p>
    <w:p w14:paraId="6047B2AB" w14:textId="1AC40914" w:rsidR="000152C6" w:rsidRPr="00EC6E67" w:rsidRDefault="000152C6" w:rsidP="000152C6">
      <w:pPr>
        <w:autoSpaceDE w:val="0"/>
        <w:autoSpaceDN w:val="0"/>
        <w:adjustRightInd w:val="0"/>
        <w:rPr>
          <w:szCs w:val="20"/>
          <w:lang w:val="fr-FR"/>
        </w:rPr>
      </w:pPr>
      <w:r w:rsidRPr="00EC6E67">
        <w:rPr>
          <w:lang w:val="fr-FR"/>
        </w:rPr>
        <w:t xml:space="preserve">En 1964, </w:t>
      </w:r>
      <w:hyperlink r:id="rId13013" w:anchor="Aut_Louis" w:history="1">
        <w:r w:rsidR="00E24285" w:rsidRPr="00E24285">
          <w:rPr>
            <w:rStyle w:val="Hyperlink"/>
            <w:lang w:val="fr-FR"/>
          </w:rPr>
          <w:t>M. Louis</w:t>
        </w:r>
      </w:hyperlink>
      <w:r w:rsidR="00E24285">
        <w:rPr>
          <w:lang w:val="fr-FR"/>
        </w:rPr>
        <w:t xml:space="preserve"> </w:t>
      </w:r>
      <w:r w:rsidRPr="00EC6E67">
        <w:rPr>
          <w:lang w:val="fr-FR"/>
        </w:rPr>
        <w:t xml:space="preserve">et </w:t>
      </w:r>
      <w:hyperlink r:id="rId13014" w:anchor="Aut_Isetti" w:history="1">
        <w:r w:rsidR="00411078" w:rsidRPr="00411078">
          <w:rPr>
            <w:rStyle w:val="Hyperlink"/>
            <w:lang w:val="fr-FR"/>
          </w:rPr>
          <w:t xml:space="preserve">G. </w:t>
        </w:r>
        <w:r w:rsidRPr="00411078">
          <w:rPr>
            <w:rStyle w:val="Hyperlink"/>
            <w:lang w:val="fr-FR"/>
          </w:rPr>
          <w:t>Isetti</w:t>
        </w:r>
      </w:hyperlink>
      <w:r w:rsidRPr="00EC6E67">
        <w:rPr>
          <w:lang w:val="fr-FR"/>
        </w:rPr>
        <w:t xml:space="preserve"> furent les premiers (?) a publier une carte dans leur guide </w:t>
      </w:r>
      <w:r w:rsidRPr="00EC6E67">
        <w:rPr>
          <w:i/>
          <w:iCs/>
          <w:lang w:val="fr-FR"/>
        </w:rPr>
        <w:t>Les gravures préhistoriques du mont Bego (4 itinéraires)</w:t>
      </w:r>
    </w:p>
    <w:p w14:paraId="03ED3980" w14:textId="6B4A34CF" w:rsidR="000152C6" w:rsidRPr="0032190F" w:rsidRDefault="000152C6" w:rsidP="00BE1A50">
      <w:pPr>
        <w:jc w:val="both"/>
        <w:rPr>
          <w:lang w:val="fr-FR"/>
        </w:rPr>
      </w:pPr>
      <w:r w:rsidRPr="00EC6E67">
        <w:rPr>
          <w:lang w:val="fr-FR"/>
        </w:rPr>
        <w:t>En reprenant le système de numérotation des roches</w:t>
      </w:r>
      <w:r w:rsidR="00EC6E67">
        <w:rPr>
          <w:lang w:val="fr-FR"/>
        </w:rPr>
        <w:t xml:space="preserve"> </w:t>
      </w:r>
      <w:r w:rsidRPr="00EC6E67">
        <w:rPr>
          <w:lang w:val="fr-FR"/>
        </w:rPr>
        <w:t xml:space="preserve">de </w:t>
      </w:r>
      <w:hyperlink r:id="rId13015" w:anchor="Aut_Conti" w:history="1">
        <w:r w:rsidR="00EC6E67" w:rsidRPr="00EC6E67">
          <w:rPr>
            <w:rStyle w:val="Hyperlink"/>
            <w:lang w:val="fr-FR"/>
          </w:rPr>
          <w:t>C. Conti</w:t>
        </w:r>
      </w:hyperlink>
      <w:r w:rsidRPr="00EC6E67">
        <w:rPr>
          <w:lang w:val="fr-FR"/>
        </w:rPr>
        <w:t>, l’équipe de de Lumley a développé deux approches complémentaires pour le positionnement des roches gravées.</w:t>
      </w:r>
      <w:r w:rsidR="00BE1A50">
        <w:rPr>
          <w:lang w:val="fr-FR"/>
        </w:rPr>
        <w:t xml:space="preserve"> </w:t>
      </w:r>
      <w:r w:rsidRPr="00EC6E67">
        <w:rPr>
          <w:lang w:val="fr-FR"/>
        </w:rPr>
        <w:t>Au début des années 1970, l’acquisition d’une carte au 1 : 1 000</w:t>
      </w:r>
      <w:r w:rsidRPr="00EC6E67">
        <w:rPr>
          <w:szCs w:val="16"/>
          <w:lang w:val="fr-FR"/>
        </w:rPr>
        <w:t xml:space="preserve">e </w:t>
      </w:r>
      <w:r w:rsidRPr="00EC6E67">
        <w:rPr>
          <w:lang w:val="fr-FR"/>
        </w:rPr>
        <w:t xml:space="preserve">auprès de l’ IGN a fourni un fond topographique permettant de positionner les roches gravées, les </w:t>
      </w:r>
      <w:r w:rsidRPr="00EC6E67">
        <w:rPr>
          <w:i/>
          <w:iCs/>
          <w:lang w:val="fr-FR"/>
        </w:rPr>
        <w:t xml:space="preserve">gias, </w:t>
      </w:r>
      <w:r w:rsidRPr="00EC6E67">
        <w:rPr>
          <w:lang w:val="fr-FR"/>
        </w:rPr>
        <w:t>de tracer les chemins, les rivières, et d’indiquer les différents éléments du paysage. Les roches ont été positionnées par chaînage depuis des points remarquable tel que les contours d’un lac, Régulièrement mise à jour, au fur et à mesure de l’avancée des travaux, elle a permis de situer chaque roche. Ce fond de carte résulte en fait d’un agrandissement d’une carte au 25 000</w:t>
      </w:r>
      <w:r w:rsidRPr="00EC6E67">
        <w:rPr>
          <w:vertAlign w:val="superscript"/>
          <w:lang w:val="fr-FR"/>
        </w:rPr>
        <w:t>e</w:t>
      </w:r>
      <w:r w:rsidRPr="00EC6E67">
        <w:rPr>
          <w:lang w:val="fr-FR"/>
        </w:rPr>
        <w:t xml:space="preserve"> par un opérateur de l’IGN. Bien que la méthodologie ait changée ces deux dernières années, nous présentons ici un détail de la carte des cheminements de la Zone IV (SS BIB). Numéro marqué par une Incision légère sur la roche. Les roches gravées sont pointées</w:t>
      </w:r>
      <w:r w:rsidRPr="0032190F">
        <w:rPr>
          <w:lang w:val="fr-FR"/>
        </w:rPr>
        <w:t xml:space="preserve"> sur des cartes topographiques à petite échelle 1/1 000 et 1/5 000 et reportéés sur des photographies aériennes au 1/5 000 (Lumley 1991)</w:t>
      </w:r>
    </w:p>
    <w:p w14:paraId="3EC3866B" w14:textId="03B405DF" w:rsidR="000152C6" w:rsidRPr="0032190F" w:rsidRDefault="00000000" w:rsidP="000152C6">
      <w:pPr>
        <w:jc w:val="both"/>
        <w:rPr>
          <w:lang w:val="fr-FR"/>
        </w:rPr>
      </w:pPr>
      <w:hyperlink r:id="rId13016" w:anchor="Aut_Chippindale" w:history="1">
        <w:r w:rsidR="00463495" w:rsidRPr="006421B2">
          <w:rPr>
            <w:rStyle w:val="Hyperlink"/>
            <w:lang w:val="fr-FR"/>
          </w:rPr>
          <w:t>Chippindale</w:t>
        </w:r>
      </w:hyperlink>
      <w:r w:rsidR="00463495" w:rsidRPr="006421B2">
        <w:rPr>
          <w:rStyle w:val="Hyperlink"/>
          <w:color w:val="auto"/>
          <w:u w:val="none"/>
          <w:lang w:val="fr-FR"/>
        </w:rPr>
        <w:t xml:space="preserve"> </w:t>
      </w:r>
      <w:r w:rsidR="000152C6" w:rsidRPr="0032190F">
        <w:rPr>
          <w:lang w:val="fr-FR"/>
        </w:rPr>
        <w:t>définit 7 aires pour le secteur de Fontanalba et 1 pour Valaurette (aire 9) en essayant tant faire se peu d’obtenir des effectifs similaires de roches gravées par aires (Chippindale 1988 p. 251 et suiv.)</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70"/>
        <w:gridCol w:w="2136"/>
      </w:tblGrid>
      <w:tr w:rsidR="000152C6" w14:paraId="2D1F41AC" w14:textId="77777777" w:rsidTr="00C73F91">
        <w:trPr>
          <w:jc w:val="center"/>
        </w:trPr>
        <w:tc>
          <w:tcPr>
            <w:tcW w:w="670" w:type="dxa"/>
          </w:tcPr>
          <w:p w14:paraId="6E088312" w14:textId="77777777" w:rsidR="000152C6" w:rsidRDefault="000152C6" w:rsidP="00C73F91">
            <w:pPr>
              <w:jc w:val="center"/>
            </w:pPr>
            <w:r>
              <w:t>aires</w:t>
            </w:r>
          </w:p>
        </w:tc>
        <w:tc>
          <w:tcPr>
            <w:tcW w:w="2136" w:type="dxa"/>
          </w:tcPr>
          <w:p w14:paraId="57993F53" w14:textId="77777777" w:rsidR="000152C6" w:rsidRPr="006351C6" w:rsidRDefault="000152C6" w:rsidP="00C73F91">
            <w:r>
              <w:t>dénomminations</w:t>
            </w:r>
          </w:p>
        </w:tc>
      </w:tr>
      <w:tr w:rsidR="000152C6" w14:paraId="1E900487" w14:textId="77777777" w:rsidTr="00C73F91">
        <w:trPr>
          <w:jc w:val="center"/>
        </w:trPr>
        <w:tc>
          <w:tcPr>
            <w:tcW w:w="670" w:type="dxa"/>
          </w:tcPr>
          <w:p w14:paraId="23273A41" w14:textId="77777777" w:rsidR="000152C6" w:rsidRDefault="000152C6" w:rsidP="00C73F91">
            <w:pPr>
              <w:jc w:val="center"/>
            </w:pPr>
            <w:r>
              <w:t>1</w:t>
            </w:r>
          </w:p>
        </w:tc>
        <w:tc>
          <w:tcPr>
            <w:tcW w:w="2136" w:type="dxa"/>
          </w:tcPr>
          <w:p w14:paraId="32F29021" w14:textId="77777777" w:rsidR="000152C6" w:rsidRPr="00BD71D9" w:rsidRDefault="000152C6" w:rsidP="00C73F91">
            <w:pPr>
              <w:rPr>
                <w:i/>
              </w:rPr>
            </w:pPr>
            <w:r w:rsidRPr="00BD71D9">
              <w:rPr>
                <w:i/>
              </w:rPr>
              <w:t>Voie Sacrée Area</w:t>
            </w:r>
          </w:p>
        </w:tc>
      </w:tr>
      <w:tr w:rsidR="000152C6" w14:paraId="62C1F7AE" w14:textId="77777777" w:rsidTr="00C73F91">
        <w:trPr>
          <w:jc w:val="center"/>
        </w:trPr>
        <w:tc>
          <w:tcPr>
            <w:tcW w:w="670" w:type="dxa"/>
          </w:tcPr>
          <w:p w14:paraId="160A6DE9" w14:textId="77777777" w:rsidR="000152C6" w:rsidRDefault="000152C6" w:rsidP="00C73F91">
            <w:pPr>
              <w:jc w:val="center"/>
            </w:pPr>
            <w:r>
              <w:t>2</w:t>
            </w:r>
          </w:p>
        </w:tc>
        <w:tc>
          <w:tcPr>
            <w:tcW w:w="2136" w:type="dxa"/>
          </w:tcPr>
          <w:p w14:paraId="29274655" w14:textId="77777777" w:rsidR="000152C6" w:rsidRPr="00BD71D9" w:rsidRDefault="000152C6" w:rsidP="00C73F91">
            <w:pPr>
              <w:rPr>
                <w:i/>
              </w:rPr>
            </w:pPr>
            <w:r w:rsidRPr="00BD71D9">
              <w:rPr>
                <w:i/>
              </w:rPr>
              <w:t>Lac Vert Area</w:t>
            </w:r>
          </w:p>
        </w:tc>
      </w:tr>
      <w:tr w:rsidR="000152C6" w14:paraId="1D708FEA" w14:textId="77777777" w:rsidTr="00C73F91">
        <w:trPr>
          <w:jc w:val="center"/>
        </w:trPr>
        <w:tc>
          <w:tcPr>
            <w:tcW w:w="670" w:type="dxa"/>
          </w:tcPr>
          <w:p w14:paraId="4647AF05" w14:textId="77777777" w:rsidR="000152C6" w:rsidRDefault="000152C6" w:rsidP="00C73F91">
            <w:pPr>
              <w:jc w:val="center"/>
            </w:pPr>
            <w:r>
              <w:t>3</w:t>
            </w:r>
          </w:p>
        </w:tc>
        <w:tc>
          <w:tcPr>
            <w:tcW w:w="2136" w:type="dxa"/>
          </w:tcPr>
          <w:p w14:paraId="4712205E" w14:textId="77777777" w:rsidR="000152C6" w:rsidRPr="00BD71D9" w:rsidRDefault="000152C6" w:rsidP="00C73F91">
            <w:pPr>
              <w:rPr>
                <w:i/>
              </w:rPr>
            </w:pPr>
            <w:r w:rsidRPr="00BD71D9">
              <w:rPr>
                <w:i/>
              </w:rPr>
              <w:t>300 Area</w:t>
            </w:r>
          </w:p>
        </w:tc>
      </w:tr>
      <w:tr w:rsidR="000152C6" w14:paraId="60186357" w14:textId="77777777" w:rsidTr="00C73F91">
        <w:trPr>
          <w:jc w:val="center"/>
        </w:trPr>
        <w:tc>
          <w:tcPr>
            <w:tcW w:w="670" w:type="dxa"/>
          </w:tcPr>
          <w:p w14:paraId="024DCEB7" w14:textId="77777777" w:rsidR="000152C6" w:rsidRDefault="000152C6" w:rsidP="00C73F91">
            <w:pPr>
              <w:jc w:val="center"/>
            </w:pPr>
            <w:r>
              <w:t>4</w:t>
            </w:r>
          </w:p>
        </w:tc>
        <w:tc>
          <w:tcPr>
            <w:tcW w:w="2136" w:type="dxa"/>
          </w:tcPr>
          <w:p w14:paraId="7DFFF9A0" w14:textId="77777777" w:rsidR="000152C6" w:rsidRPr="00BD71D9" w:rsidRDefault="000152C6" w:rsidP="00C73F91">
            <w:pPr>
              <w:rPr>
                <w:i/>
              </w:rPr>
            </w:pPr>
            <w:r w:rsidRPr="00BD71D9">
              <w:rPr>
                <w:i/>
              </w:rPr>
              <w:t>Skin Hill Area</w:t>
            </w:r>
          </w:p>
        </w:tc>
      </w:tr>
      <w:tr w:rsidR="000152C6" w14:paraId="2E9BE43C" w14:textId="77777777" w:rsidTr="00C73F91">
        <w:trPr>
          <w:jc w:val="center"/>
        </w:trPr>
        <w:tc>
          <w:tcPr>
            <w:tcW w:w="670" w:type="dxa"/>
          </w:tcPr>
          <w:p w14:paraId="22A7E6E2" w14:textId="77777777" w:rsidR="000152C6" w:rsidRDefault="000152C6" w:rsidP="00C73F91">
            <w:pPr>
              <w:jc w:val="center"/>
            </w:pPr>
            <w:r>
              <w:t>5</w:t>
            </w:r>
          </w:p>
        </w:tc>
        <w:tc>
          <w:tcPr>
            <w:tcW w:w="2136" w:type="dxa"/>
          </w:tcPr>
          <w:p w14:paraId="1E51439F" w14:textId="77777777" w:rsidR="000152C6" w:rsidRPr="00BD71D9" w:rsidRDefault="000152C6" w:rsidP="00C73F91">
            <w:pPr>
              <w:rPr>
                <w:i/>
              </w:rPr>
            </w:pPr>
            <w:r w:rsidRPr="00BD71D9">
              <w:rPr>
                <w:i/>
              </w:rPr>
              <w:t>Sainte Marie Area</w:t>
            </w:r>
          </w:p>
        </w:tc>
      </w:tr>
      <w:tr w:rsidR="000152C6" w14:paraId="14F84B04" w14:textId="77777777" w:rsidTr="00C73F91">
        <w:trPr>
          <w:jc w:val="center"/>
        </w:trPr>
        <w:tc>
          <w:tcPr>
            <w:tcW w:w="670" w:type="dxa"/>
          </w:tcPr>
          <w:p w14:paraId="2D8F917D" w14:textId="77777777" w:rsidR="000152C6" w:rsidRDefault="000152C6" w:rsidP="00C73F91">
            <w:pPr>
              <w:jc w:val="center"/>
            </w:pPr>
            <w:r>
              <w:t>6</w:t>
            </w:r>
          </w:p>
        </w:tc>
        <w:tc>
          <w:tcPr>
            <w:tcW w:w="2136" w:type="dxa"/>
          </w:tcPr>
          <w:p w14:paraId="77CD2B05" w14:textId="77777777" w:rsidR="000152C6" w:rsidRPr="00BD71D9" w:rsidRDefault="000152C6" w:rsidP="00C73F91">
            <w:pPr>
              <w:rPr>
                <w:i/>
              </w:rPr>
            </w:pPr>
            <w:r w:rsidRPr="00BD71D9">
              <w:rPr>
                <w:i/>
              </w:rPr>
              <w:t>Central Mass Area</w:t>
            </w:r>
          </w:p>
        </w:tc>
      </w:tr>
      <w:tr w:rsidR="000152C6" w14:paraId="65CA588F" w14:textId="77777777" w:rsidTr="00C73F91">
        <w:trPr>
          <w:jc w:val="center"/>
        </w:trPr>
        <w:tc>
          <w:tcPr>
            <w:tcW w:w="670" w:type="dxa"/>
          </w:tcPr>
          <w:p w14:paraId="14629705" w14:textId="77777777" w:rsidR="000152C6" w:rsidRDefault="000152C6" w:rsidP="00C73F91">
            <w:pPr>
              <w:jc w:val="center"/>
            </w:pPr>
            <w:r>
              <w:t>7</w:t>
            </w:r>
          </w:p>
        </w:tc>
        <w:tc>
          <w:tcPr>
            <w:tcW w:w="2136" w:type="dxa"/>
          </w:tcPr>
          <w:p w14:paraId="254867FF" w14:textId="77777777" w:rsidR="000152C6" w:rsidRPr="00BD71D9" w:rsidRDefault="000152C6" w:rsidP="00C73F91">
            <w:pPr>
              <w:rPr>
                <w:i/>
              </w:rPr>
            </w:pPr>
            <w:r w:rsidRPr="00BD71D9">
              <w:rPr>
                <w:i/>
              </w:rPr>
              <w:t>Napoleon Area</w:t>
            </w:r>
          </w:p>
        </w:tc>
      </w:tr>
    </w:tbl>
    <w:p w14:paraId="1EB44543" w14:textId="77777777" w:rsidR="000152C6" w:rsidRPr="00832840" w:rsidRDefault="000152C6" w:rsidP="000152C6">
      <w:pPr>
        <w:rPr>
          <w:lang w:val="fr-FR"/>
        </w:rPr>
      </w:pPr>
      <w:r w:rsidRPr="00832840">
        <w:rPr>
          <w:lang w:val="fr-FR"/>
        </w:rPr>
        <w:t>(Chippindale 1988 p. 251 et suiv.)</w:t>
      </w:r>
    </w:p>
    <w:p w14:paraId="04D1D09E" w14:textId="77777777" w:rsidR="000152C6" w:rsidRPr="00832840" w:rsidRDefault="000152C6" w:rsidP="000152C6">
      <w:pPr>
        <w:rPr>
          <w:lang w:val="fr-FR"/>
        </w:rPr>
      </w:pPr>
    </w:p>
    <w:p w14:paraId="003CF67F" w14:textId="77777777" w:rsidR="000152C6" w:rsidRPr="0032190F" w:rsidRDefault="000152C6" w:rsidP="000152C6">
      <w:pPr>
        <w:rPr>
          <w:lang w:val="fr-FR"/>
        </w:rPr>
      </w:pPr>
      <w:r w:rsidRPr="0032190F">
        <w:rPr>
          <w:lang w:val="fr-FR"/>
        </w:rPr>
        <w:t>En 2005-2006, Thomas Huet met au point un SIG.</w:t>
      </w:r>
    </w:p>
    <w:p w14:paraId="3DC92959" w14:textId="5A24D138" w:rsidR="000152C6" w:rsidRPr="0032190F" w:rsidRDefault="000152C6" w:rsidP="000152C6">
      <w:pPr>
        <w:jc w:val="both"/>
        <w:rPr>
          <w:lang w:val="fr-FR"/>
        </w:rPr>
      </w:pPr>
      <w:r w:rsidRPr="0032190F">
        <w:rPr>
          <w:lang w:val="fr-FR"/>
        </w:rPr>
        <w:t>Lumley et Echassoux (2011) évoque l’utilisation d’un SIG permettant</w:t>
      </w:r>
      <w:r w:rsidR="007F6787">
        <w:rPr>
          <w:lang w:val="fr-FR"/>
        </w:rPr>
        <w:t xml:space="preserve"> </w:t>
      </w:r>
      <w:r w:rsidRPr="0032190F">
        <w:rPr>
          <w:lang w:val="fr-FR"/>
        </w:rPr>
        <w:t xml:space="preserve">de localiser certains types de gravures « par exemple, les réticulés à appendices situés préférentiellement autour de certains lacs » (BIB 1450 p. 14), et de renvoyer aux cartes de positionnement des </w:t>
      </w:r>
      <w:hyperlink r:id="rId13017" w:anchor="Typ_Bego_Figures_Franges" w:history="1">
        <w:r w:rsidR="00832840">
          <w:rPr>
            <w:rStyle w:val="Hyperlink"/>
            <w:szCs w:val="20"/>
            <w:lang w:val="fr-FR"/>
          </w:rPr>
          <w:t>F</w:t>
        </w:r>
        <w:r w:rsidR="00832840" w:rsidRPr="00832840">
          <w:rPr>
            <w:rStyle w:val="Hyperlink"/>
            <w:szCs w:val="20"/>
            <w:lang w:val="fr-FR"/>
          </w:rPr>
          <w:t>igures à franges</w:t>
        </w:r>
      </w:hyperlink>
      <w:r w:rsidRPr="0032190F">
        <w:rPr>
          <w:lang w:val="fr-FR"/>
        </w:rPr>
        <w:t>, cartes que que j’ai pu éditer depuis le SIG et qui ont été retravaillées par P. Peircic: figures 211, 212213, 214 et 215.</w:t>
      </w:r>
    </w:p>
    <w:p w14:paraId="6944128C" w14:textId="77777777" w:rsidR="000152C6" w:rsidRPr="0032190F" w:rsidRDefault="000152C6" w:rsidP="000152C6">
      <w:pPr>
        <w:jc w:val="both"/>
        <w:rPr>
          <w:lang w:val="fr-FR"/>
        </w:rPr>
      </w:pPr>
    </w:p>
    <w:p w14:paraId="73887D91" w14:textId="07D772BB" w:rsidR="000152C6" w:rsidRPr="0032190F" w:rsidRDefault="00C01B7D" w:rsidP="000152C6">
      <w:pPr>
        <w:pStyle w:val="Heading2"/>
        <w:numPr>
          <w:ilvl w:val="1"/>
          <w:numId w:val="0"/>
        </w:numPr>
        <w:tabs>
          <w:tab w:val="num" w:pos="1080"/>
        </w:tabs>
        <w:spacing w:before="240" w:after="60"/>
        <w:ind w:left="720"/>
        <w:jc w:val="both"/>
      </w:pPr>
      <w:bookmarkStart w:id="5367" w:name="Sit_Bego_per"/>
      <w:r>
        <w:t>occupation</w:t>
      </w:r>
    </w:p>
    <w:bookmarkEnd w:id="5367"/>
    <w:p w14:paraId="5646156A" w14:textId="77777777" w:rsidR="00C14B84" w:rsidRPr="0032190F" w:rsidRDefault="00C14B84" w:rsidP="00C14B84">
      <w:pPr>
        <w:rPr>
          <w:lang w:val="fr-FR"/>
        </w:rPr>
      </w:pPr>
    </w:p>
    <w:p w14:paraId="5FF0E08C" w14:textId="6B7BA56B" w:rsidR="00F758DE" w:rsidRDefault="00C14B84" w:rsidP="00C14B84">
      <w:pPr>
        <w:jc w:val="both"/>
        <w:rPr>
          <w:lang w:val="fr-FR"/>
        </w:rPr>
      </w:pPr>
      <w:r w:rsidRPr="0032190F">
        <w:rPr>
          <w:lang w:val="fr-FR"/>
        </w:rPr>
        <w:t>La première attestation d’une occupation du site remonte au pour le secteur des Merveilles (</w:t>
      </w:r>
      <w:hyperlink r:id="rId13018" w:anchor="Sit_Ciari_spat_C1_str_Cardial" w:history="1">
        <w:r w:rsidRPr="0032190F">
          <w:rPr>
            <w:rStyle w:val="Hyperlink"/>
            <w:lang w:val="fr-FR"/>
          </w:rPr>
          <w:t>Ciari</w:t>
        </w:r>
      </w:hyperlink>
      <w:r w:rsidRPr="0032190F">
        <w:rPr>
          <w:lang w:val="fr-FR"/>
        </w:rPr>
        <w:t>). Aux Merveilles les indices d’activités pastorales sont présents dès 2500 BC (</w:t>
      </w:r>
      <w:hyperlink r:id="rId13019" w:anchor="Cul_Neo_Final" w:history="1">
        <w:r w:rsidR="007F6787">
          <w:rPr>
            <w:rStyle w:val="Hyperlink"/>
            <w:lang w:val="fr-FR"/>
          </w:rPr>
          <w:t>NF</w:t>
        </w:r>
      </w:hyperlink>
      <w:r w:rsidRPr="0032190F">
        <w:rPr>
          <w:lang w:val="fr-FR"/>
        </w:rPr>
        <w:t xml:space="preserve">), avec </w:t>
      </w:r>
      <w:r w:rsidR="007F6787">
        <w:rPr>
          <w:lang w:val="fr-FR"/>
        </w:rPr>
        <w:t>éventuellement</w:t>
      </w:r>
      <w:r w:rsidRPr="0032190F">
        <w:rPr>
          <w:lang w:val="fr-FR"/>
        </w:rPr>
        <w:t xml:space="preserve"> un précédent au </w:t>
      </w:r>
      <w:r w:rsidR="007F6787">
        <w:rPr>
          <w:lang w:val="fr-FR"/>
        </w:rPr>
        <w:t>NM</w:t>
      </w:r>
      <w:r w:rsidRPr="0032190F">
        <w:rPr>
          <w:lang w:val="fr-FR"/>
        </w:rPr>
        <w:t xml:space="preserve">. Au col du Sabion une occupation pastorale débute au moins avec le </w:t>
      </w:r>
      <w:hyperlink r:id="rId13020" w:anchor="Cul_Bronze_Ancien" w:history="1">
        <w:r w:rsidRPr="0032190F">
          <w:rPr>
            <w:rStyle w:val="Hyperlink"/>
            <w:lang w:val="fr-FR"/>
          </w:rPr>
          <w:t>B</w:t>
        </w:r>
        <w:r w:rsidR="007F6787">
          <w:rPr>
            <w:rStyle w:val="Hyperlink"/>
            <w:lang w:val="fr-FR"/>
          </w:rPr>
          <w:t>A</w:t>
        </w:r>
      </w:hyperlink>
      <w:r w:rsidRPr="0032190F">
        <w:rPr>
          <w:lang w:val="fr-FR"/>
        </w:rPr>
        <w:t xml:space="preserve"> (SS BIB). </w:t>
      </w:r>
    </w:p>
    <w:p w14:paraId="7CA00397" w14:textId="77777777" w:rsidR="000152C6" w:rsidRPr="0032190F" w:rsidRDefault="000152C6" w:rsidP="000152C6">
      <w:pPr>
        <w:rPr>
          <w:lang w:val="fr-FR"/>
        </w:rPr>
      </w:pPr>
    </w:p>
    <w:p w14:paraId="21B6B224" w14:textId="4A13DCC2" w:rsidR="000152C6" w:rsidRPr="0032190F" w:rsidRDefault="00C271A9" w:rsidP="000152C6">
      <w:pPr>
        <w:pStyle w:val="Heading3"/>
        <w:numPr>
          <w:ilvl w:val="2"/>
          <w:numId w:val="0"/>
        </w:numPr>
        <w:tabs>
          <w:tab w:val="num" w:pos="1800"/>
        </w:tabs>
        <w:spacing w:before="240" w:after="60" w:line="240" w:lineRule="auto"/>
        <w:ind w:left="1440"/>
      </w:pPr>
      <w:bookmarkStart w:id="5368" w:name="Sit_Bego_mob"/>
      <w:r>
        <w:lastRenderedPageBreak/>
        <w:t>m</w:t>
      </w:r>
      <w:r w:rsidR="00624E30">
        <w:t>obilier/</w:t>
      </w:r>
      <w:r>
        <w:t>f</w:t>
      </w:r>
      <w:r w:rsidR="00624E30">
        <w:t>ouilles</w:t>
      </w:r>
    </w:p>
    <w:bookmarkEnd w:id="5368"/>
    <w:p w14:paraId="78DCD356" w14:textId="77777777" w:rsidR="000152C6" w:rsidRDefault="000152C6" w:rsidP="000152C6">
      <w:pPr>
        <w:rPr>
          <w:lang w:val="fr-FR"/>
        </w:rPr>
      </w:pPr>
    </w:p>
    <w:p w14:paraId="225ACC07" w14:textId="49BEB30C" w:rsidR="000152C6" w:rsidRDefault="00000000" w:rsidP="000152C6">
      <w:pPr>
        <w:rPr>
          <w:lang w:val="fr-FR"/>
        </w:rPr>
      </w:pPr>
      <w:hyperlink r:id="rId13021" w:anchor="Sit_Bego_mob_spat" w:history="1">
        <w:r w:rsidR="00D56139" w:rsidRPr="00D56139">
          <w:rPr>
            <w:rStyle w:val="Hyperlink"/>
            <w:lang w:val="fr-FR"/>
          </w:rPr>
          <w:t>locii</w:t>
        </w:r>
      </w:hyperlink>
      <w:r w:rsidR="00D56139">
        <w:rPr>
          <w:lang w:val="fr-FR"/>
        </w:rPr>
        <w:t xml:space="preserve"> et </w:t>
      </w:r>
      <w:hyperlink r:id="rId13022" w:anchor="Sit_Bego_mob_per" w:history="1">
        <w:r w:rsidR="00D56139" w:rsidRPr="00D56139">
          <w:rPr>
            <w:rStyle w:val="Hyperlink"/>
            <w:lang w:val="fr-FR"/>
          </w:rPr>
          <w:t>périodes</w:t>
        </w:r>
      </w:hyperlink>
    </w:p>
    <w:p w14:paraId="772C98E5" w14:textId="77777777" w:rsidR="00D56139" w:rsidRDefault="00D56139" w:rsidP="000152C6">
      <w:pPr>
        <w:rPr>
          <w:lang w:val="fr-FR"/>
        </w:rPr>
      </w:pPr>
    </w:p>
    <w:p w14:paraId="640A9ABA" w14:textId="77777777" w:rsidR="00D56139" w:rsidRDefault="00D56139" w:rsidP="000152C6">
      <w:pPr>
        <w:rPr>
          <w:lang w:val="fr-FR"/>
        </w:rPr>
      </w:pPr>
    </w:p>
    <w:p w14:paraId="4099C0E9" w14:textId="77777777" w:rsidR="00D56139" w:rsidRDefault="00D56139" w:rsidP="00D56139">
      <w:pPr>
        <w:pStyle w:val="Heading4"/>
      </w:pPr>
      <w:bookmarkStart w:id="5369" w:name="Sit_Bego_mob_spat"/>
      <w:r>
        <w:t>locii</w:t>
      </w:r>
    </w:p>
    <w:bookmarkEnd w:id="5369"/>
    <w:p w14:paraId="658A811C" w14:textId="77777777" w:rsidR="00D56139" w:rsidRPr="0032190F" w:rsidRDefault="00D56139" w:rsidP="00D56139">
      <w:pPr>
        <w:rPr>
          <w:lang w:val="fr-FR"/>
        </w:rPr>
      </w:pPr>
    </w:p>
    <w:p w14:paraId="0D88008B" w14:textId="0BCFBCA9" w:rsidR="00D56139" w:rsidRPr="00624E30" w:rsidRDefault="00D56139" w:rsidP="00D56139">
      <w:pPr>
        <w:rPr>
          <w:lang w:val="fr-FR"/>
        </w:rPr>
      </w:pPr>
      <w:r w:rsidRPr="00624E30">
        <w:rPr>
          <w:lang w:val="fr-FR"/>
        </w:rPr>
        <w:t>Les gias qui ont été fouillés :</w:t>
      </w:r>
      <w:r>
        <w:rPr>
          <w:lang w:val="fr-FR"/>
        </w:rPr>
        <w:t xml:space="preserve"> </w:t>
      </w:r>
      <w:hyperlink r:id="rId13023" w:anchor="Sit_Ciari" w:history="1">
        <w:r w:rsidR="005C24DA">
          <w:rPr>
            <w:rStyle w:val="Hyperlink"/>
            <w:lang w:val="fr-FR"/>
          </w:rPr>
          <w:t>GdC</w:t>
        </w:r>
      </w:hyperlink>
      <w:r w:rsidRPr="00624E30">
        <w:rPr>
          <w:lang w:val="fr-FR"/>
        </w:rPr>
        <w:t xml:space="preserve">, </w:t>
      </w:r>
      <w:hyperlink r:id="rId13024" w:anchor="Sit_Mouton_I_Gias" w:history="1">
        <w:r w:rsidRPr="00624E30">
          <w:rPr>
            <w:rStyle w:val="Hyperlink"/>
            <w:lang w:val="fr-FR"/>
          </w:rPr>
          <w:t>Gias du lac Mouton I</w:t>
        </w:r>
      </w:hyperlink>
      <w:r w:rsidRPr="00624E30">
        <w:rPr>
          <w:lang w:val="fr-FR"/>
        </w:rPr>
        <w:t xml:space="preserve">, etc. et à l’extérieur du site : </w:t>
      </w:r>
      <w:hyperlink r:id="rId13025" w:anchor="Sit_Gilbert" w:history="1">
        <w:r w:rsidRPr="00624E30">
          <w:rPr>
            <w:rStyle w:val="Hyperlink"/>
            <w:lang w:val="fr-FR"/>
          </w:rPr>
          <w:t>abri Gilbert</w:t>
        </w:r>
      </w:hyperlink>
    </w:p>
    <w:p w14:paraId="4AA1E9F9" w14:textId="77777777" w:rsidR="00D56139" w:rsidRDefault="00D56139" w:rsidP="000152C6">
      <w:pPr>
        <w:rPr>
          <w:lang w:val="fr-FR"/>
        </w:rPr>
      </w:pPr>
    </w:p>
    <w:p w14:paraId="2B3B9202" w14:textId="77777777" w:rsidR="00D56139" w:rsidRDefault="00D56139" w:rsidP="000152C6">
      <w:pPr>
        <w:rPr>
          <w:lang w:val="fr-FR"/>
        </w:rPr>
      </w:pPr>
    </w:p>
    <w:p w14:paraId="326D4004" w14:textId="7659BAF4" w:rsidR="00D56139" w:rsidRDefault="00D56139" w:rsidP="00D56139">
      <w:pPr>
        <w:pStyle w:val="Heading4"/>
      </w:pPr>
      <w:bookmarkStart w:id="5370" w:name="Sit_Bego_mob_per"/>
      <w:r>
        <w:t>périodes</w:t>
      </w:r>
    </w:p>
    <w:bookmarkEnd w:id="5370"/>
    <w:p w14:paraId="662F8FFD" w14:textId="0E3AD7FB" w:rsidR="00D56139" w:rsidRPr="00533292" w:rsidRDefault="00533292" w:rsidP="00D56139">
      <w:pPr>
        <w:rPr>
          <w:sz w:val="20"/>
          <w:lang w:val="fr-FR" w:eastAsia="fr-FR"/>
        </w:rPr>
      </w:pPr>
      <w:r w:rsidRPr="00533292">
        <w:rPr>
          <w:sz w:val="20"/>
          <w:lang w:val="fr-FR" w:eastAsia="fr-FR"/>
        </w:rPr>
        <w:fldChar w:fldCharType="begin"/>
      </w:r>
      <w:r w:rsidRPr="00533292">
        <w:rPr>
          <w:sz w:val="20"/>
          <w:lang w:val="fr-FR" w:eastAsia="fr-FR"/>
        </w:rPr>
        <w:instrText xml:space="preserve"> HYPERLINK "Sites.docx" \l "Sit_Bego_chron_abs_per" </w:instrText>
      </w:r>
      <w:r w:rsidRPr="00533292">
        <w:rPr>
          <w:sz w:val="20"/>
          <w:lang w:val="fr-FR" w:eastAsia="fr-FR"/>
        </w:rPr>
      </w:r>
      <w:r w:rsidRPr="00533292">
        <w:rPr>
          <w:sz w:val="20"/>
          <w:lang w:val="fr-FR" w:eastAsia="fr-FR"/>
        </w:rPr>
        <w:fldChar w:fldCharType="separate"/>
      </w:r>
      <w:r w:rsidRPr="00533292">
        <w:rPr>
          <w:rStyle w:val="Hyperlink"/>
          <w:sz w:val="20"/>
          <w:lang w:val="fr-FR" w:eastAsia="fr-FR"/>
        </w:rPr>
        <w:t>périodes</w:t>
      </w:r>
      <w:r w:rsidRPr="00533292">
        <w:rPr>
          <w:sz w:val="20"/>
          <w:lang w:val="fr-FR" w:eastAsia="fr-FR"/>
        </w:rPr>
        <w:fldChar w:fldCharType="end"/>
      </w:r>
    </w:p>
    <w:p w14:paraId="245DA32F" w14:textId="77777777" w:rsidR="00533292" w:rsidRDefault="00533292" w:rsidP="00D56139">
      <w:pPr>
        <w:rPr>
          <w:lang w:val="fr-FR" w:eastAsia="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0"/>
        <w:gridCol w:w="1656"/>
        <w:gridCol w:w="376"/>
        <w:gridCol w:w="670"/>
      </w:tblGrid>
      <w:tr w:rsidR="0038347A" w14:paraId="14A3AC40" w14:textId="7F30933E" w:rsidTr="00750283">
        <w:trPr>
          <w:jc w:val="center"/>
        </w:trPr>
        <w:tc>
          <w:tcPr>
            <w:tcW w:w="0" w:type="auto"/>
            <w:vAlign w:val="center"/>
          </w:tcPr>
          <w:p w14:paraId="67BC4EA0" w14:textId="7FD3D9E3" w:rsidR="0038347A" w:rsidRDefault="0038347A" w:rsidP="006820F9"/>
        </w:tc>
        <w:tc>
          <w:tcPr>
            <w:tcW w:w="0" w:type="auto"/>
            <w:shd w:val="clear" w:color="auto" w:fill="auto"/>
            <w:vAlign w:val="center"/>
          </w:tcPr>
          <w:p w14:paraId="3E212E76" w14:textId="77777777" w:rsidR="0038347A" w:rsidRDefault="0038347A" w:rsidP="006820F9"/>
        </w:tc>
        <w:tc>
          <w:tcPr>
            <w:tcW w:w="0" w:type="auto"/>
          </w:tcPr>
          <w:p w14:paraId="1A0032A5" w14:textId="77777777" w:rsidR="0038347A" w:rsidRDefault="0038347A" w:rsidP="006820F9">
            <w:pPr>
              <w:jc w:val="center"/>
            </w:pPr>
          </w:p>
        </w:tc>
        <w:tc>
          <w:tcPr>
            <w:tcW w:w="0" w:type="auto"/>
          </w:tcPr>
          <w:p w14:paraId="058DA478" w14:textId="77777777" w:rsidR="0038347A" w:rsidRDefault="0038347A" w:rsidP="006820F9">
            <w:pPr>
              <w:jc w:val="center"/>
            </w:pPr>
          </w:p>
        </w:tc>
      </w:tr>
      <w:tr w:rsidR="0038347A" w14:paraId="363B07BA" w14:textId="25EB4C36" w:rsidTr="00750283">
        <w:trPr>
          <w:jc w:val="center"/>
        </w:trPr>
        <w:tc>
          <w:tcPr>
            <w:tcW w:w="0" w:type="auto"/>
            <w:vAlign w:val="center"/>
          </w:tcPr>
          <w:p w14:paraId="41DDABAB" w14:textId="00FC170F" w:rsidR="0038347A" w:rsidRDefault="0038347A" w:rsidP="006820F9">
            <w:r>
              <w:t>NA</w:t>
            </w:r>
          </w:p>
        </w:tc>
        <w:tc>
          <w:tcPr>
            <w:tcW w:w="0" w:type="auto"/>
            <w:shd w:val="clear" w:color="auto" w:fill="auto"/>
            <w:vAlign w:val="center"/>
          </w:tcPr>
          <w:p w14:paraId="700F8613" w14:textId="5AC5DAF9" w:rsidR="0038347A" w:rsidRDefault="00000000" w:rsidP="006820F9">
            <w:hyperlink r:id="rId13026" w:anchor="Sit_Bego_mob_per_NA_Cardial" w:history="1">
              <w:r w:rsidR="0038347A" w:rsidRPr="0038347A">
                <w:rPr>
                  <w:rStyle w:val="Hyperlink"/>
                </w:rPr>
                <w:t>Cardial</w:t>
              </w:r>
            </w:hyperlink>
          </w:p>
        </w:tc>
        <w:tc>
          <w:tcPr>
            <w:tcW w:w="0" w:type="auto"/>
          </w:tcPr>
          <w:p w14:paraId="1E9787A2" w14:textId="77777777" w:rsidR="0038347A" w:rsidRDefault="0038347A" w:rsidP="006820F9">
            <w:pPr>
              <w:jc w:val="center"/>
            </w:pPr>
          </w:p>
        </w:tc>
        <w:tc>
          <w:tcPr>
            <w:tcW w:w="0" w:type="auto"/>
          </w:tcPr>
          <w:p w14:paraId="4ED78B6F" w14:textId="385C0A92" w:rsidR="0038347A" w:rsidRDefault="00000000" w:rsidP="006820F9">
            <w:pPr>
              <w:jc w:val="center"/>
            </w:pPr>
            <w:hyperlink r:id="rId13027" w:anchor="Sit_Ciari_spat_C1_str_Cardial" w:history="1">
              <w:r w:rsidR="0038347A" w:rsidRPr="0038347A">
                <w:rPr>
                  <w:rStyle w:val="Hyperlink"/>
                </w:rPr>
                <w:t>GdC</w:t>
              </w:r>
            </w:hyperlink>
          </w:p>
        </w:tc>
      </w:tr>
      <w:tr w:rsidR="0038347A" w14:paraId="0AFB5459" w14:textId="3E0CF6AB" w:rsidTr="00750283">
        <w:trPr>
          <w:jc w:val="center"/>
        </w:trPr>
        <w:tc>
          <w:tcPr>
            <w:tcW w:w="0" w:type="auto"/>
            <w:vAlign w:val="center"/>
          </w:tcPr>
          <w:p w14:paraId="239135D0" w14:textId="7D5ACFFF" w:rsidR="0038347A" w:rsidRDefault="0038347A" w:rsidP="006820F9">
            <w:r>
              <w:t>NM</w:t>
            </w:r>
          </w:p>
        </w:tc>
        <w:tc>
          <w:tcPr>
            <w:tcW w:w="0" w:type="auto"/>
            <w:shd w:val="clear" w:color="auto" w:fill="auto"/>
            <w:vAlign w:val="center"/>
          </w:tcPr>
          <w:p w14:paraId="14CA30C0" w14:textId="77777777" w:rsidR="0038347A" w:rsidRDefault="0038347A" w:rsidP="006820F9"/>
        </w:tc>
        <w:tc>
          <w:tcPr>
            <w:tcW w:w="0" w:type="auto"/>
          </w:tcPr>
          <w:p w14:paraId="2BBCF477" w14:textId="77777777" w:rsidR="0038347A" w:rsidRDefault="0038347A" w:rsidP="006820F9">
            <w:pPr>
              <w:jc w:val="center"/>
            </w:pPr>
          </w:p>
        </w:tc>
        <w:tc>
          <w:tcPr>
            <w:tcW w:w="0" w:type="auto"/>
          </w:tcPr>
          <w:p w14:paraId="125FD3B1" w14:textId="77777777" w:rsidR="0038347A" w:rsidRDefault="0038347A" w:rsidP="006820F9">
            <w:pPr>
              <w:jc w:val="center"/>
            </w:pPr>
          </w:p>
        </w:tc>
      </w:tr>
      <w:tr w:rsidR="0038347A" w14:paraId="50E1D0B2" w14:textId="0148F16A" w:rsidTr="00750283">
        <w:trPr>
          <w:jc w:val="center"/>
        </w:trPr>
        <w:tc>
          <w:tcPr>
            <w:tcW w:w="0" w:type="auto"/>
            <w:vAlign w:val="center"/>
          </w:tcPr>
          <w:p w14:paraId="2958DAA3" w14:textId="4010AF75" w:rsidR="0038347A" w:rsidRDefault="0038347A" w:rsidP="006820F9">
            <w:r>
              <w:t>NR</w:t>
            </w:r>
          </w:p>
        </w:tc>
        <w:tc>
          <w:tcPr>
            <w:tcW w:w="0" w:type="auto"/>
            <w:shd w:val="clear" w:color="auto" w:fill="auto"/>
            <w:vAlign w:val="center"/>
          </w:tcPr>
          <w:p w14:paraId="50C85F21" w14:textId="77777777" w:rsidR="0038347A" w:rsidRDefault="0038347A" w:rsidP="006820F9"/>
        </w:tc>
        <w:tc>
          <w:tcPr>
            <w:tcW w:w="0" w:type="auto"/>
          </w:tcPr>
          <w:p w14:paraId="31F64C81" w14:textId="77777777" w:rsidR="0038347A" w:rsidRDefault="0038347A" w:rsidP="006820F9">
            <w:pPr>
              <w:jc w:val="center"/>
            </w:pPr>
          </w:p>
        </w:tc>
        <w:tc>
          <w:tcPr>
            <w:tcW w:w="0" w:type="auto"/>
          </w:tcPr>
          <w:p w14:paraId="66622741" w14:textId="77777777" w:rsidR="0038347A" w:rsidRDefault="0038347A" w:rsidP="006820F9">
            <w:pPr>
              <w:jc w:val="center"/>
            </w:pPr>
          </w:p>
        </w:tc>
      </w:tr>
      <w:tr w:rsidR="0038347A" w14:paraId="21A85DED" w14:textId="5E88C7D9" w:rsidTr="00750283">
        <w:trPr>
          <w:jc w:val="center"/>
        </w:trPr>
        <w:tc>
          <w:tcPr>
            <w:tcW w:w="0" w:type="auto"/>
            <w:vMerge w:val="restart"/>
            <w:vAlign w:val="center"/>
          </w:tcPr>
          <w:p w14:paraId="7C661C26" w14:textId="77777777" w:rsidR="0038347A" w:rsidRDefault="00000000" w:rsidP="006820F9">
            <w:hyperlink r:id="rId13028" w:anchor="Sit_Bego_mob_per_NF" w:history="1">
              <w:r w:rsidR="0038347A" w:rsidRPr="00D56139">
                <w:rPr>
                  <w:rStyle w:val="Hyperlink"/>
                </w:rPr>
                <w:t>NF</w:t>
              </w:r>
            </w:hyperlink>
          </w:p>
        </w:tc>
        <w:tc>
          <w:tcPr>
            <w:tcW w:w="0" w:type="auto"/>
            <w:shd w:val="clear" w:color="auto" w:fill="auto"/>
            <w:vAlign w:val="center"/>
          </w:tcPr>
          <w:p w14:paraId="7452E68C" w14:textId="77777777" w:rsidR="0038347A" w:rsidRDefault="00000000" w:rsidP="006820F9">
            <w:hyperlink r:id="rId13029" w:anchor="Sit_Bego_mob_per_NF_Chalco" w:history="1">
              <w:r w:rsidR="0038347A" w:rsidRPr="00D56139">
                <w:rPr>
                  <w:rStyle w:val="Hyperlink"/>
                </w:rPr>
                <w:t>Chalcolithique</w:t>
              </w:r>
            </w:hyperlink>
          </w:p>
        </w:tc>
        <w:tc>
          <w:tcPr>
            <w:tcW w:w="0" w:type="auto"/>
          </w:tcPr>
          <w:p w14:paraId="2B6375BB" w14:textId="77777777" w:rsidR="0038347A" w:rsidRDefault="0038347A" w:rsidP="006820F9">
            <w:pPr>
              <w:jc w:val="center"/>
            </w:pPr>
          </w:p>
        </w:tc>
        <w:tc>
          <w:tcPr>
            <w:tcW w:w="0" w:type="auto"/>
          </w:tcPr>
          <w:p w14:paraId="4067AFF7" w14:textId="77777777" w:rsidR="0038347A" w:rsidRDefault="0038347A" w:rsidP="006820F9">
            <w:pPr>
              <w:jc w:val="center"/>
            </w:pPr>
          </w:p>
        </w:tc>
      </w:tr>
      <w:tr w:rsidR="0038347A" w:rsidRPr="00A310EF" w14:paraId="699B0252" w14:textId="64D6724A" w:rsidTr="00750283">
        <w:trPr>
          <w:jc w:val="center"/>
        </w:trPr>
        <w:tc>
          <w:tcPr>
            <w:tcW w:w="0" w:type="auto"/>
            <w:vMerge/>
            <w:vAlign w:val="center"/>
          </w:tcPr>
          <w:p w14:paraId="53282284" w14:textId="77777777" w:rsidR="0038347A" w:rsidRDefault="0038347A" w:rsidP="006820F9"/>
        </w:tc>
        <w:tc>
          <w:tcPr>
            <w:tcW w:w="0" w:type="auto"/>
            <w:shd w:val="clear" w:color="auto" w:fill="auto"/>
            <w:vAlign w:val="center"/>
          </w:tcPr>
          <w:p w14:paraId="45C0FE7D" w14:textId="77777777" w:rsidR="0038347A" w:rsidRDefault="00000000" w:rsidP="006820F9">
            <w:hyperlink r:id="rId13030" w:anchor="Sit_Bego_mob_per_NF_Campa" w:history="1">
              <w:r w:rsidR="0038347A" w:rsidRPr="00D56139">
                <w:rPr>
                  <w:rStyle w:val="Hyperlink"/>
                </w:rPr>
                <w:t>Campaniforme</w:t>
              </w:r>
            </w:hyperlink>
          </w:p>
        </w:tc>
        <w:tc>
          <w:tcPr>
            <w:tcW w:w="0" w:type="auto"/>
          </w:tcPr>
          <w:p w14:paraId="17EFE7C4" w14:textId="77777777" w:rsidR="0038347A" w:rsidRDefault="0038347A" w:rsidP="006820F9">
            <w:pPr>
              <w:jc w:val="center"/>
            </w:pPr>
          </w:p>
        </w:tc>
        <w:tc>
          <w:tcPr>
            <w:tcW w:w="0" w:type="auto"/>
          </w:tcPr>
          <w:p w14:paraId="11EB7FBD" w14:textId="79E39E36" w:rsidR="0038347A" w:rsidRDefault="00000000" w:rsidP="006820F9">
            <w:pPr>
              <w:jc w:val="center"/>
            </w:pPr>
            <w:hyperlink r:id="rId13031" w:anchor="Sit_Ciari_per_Campa" w:history="1">
              <w:r w:rsidR="0038347A" w:rsidRPr="0038347A">
                <w:rPr>
                  <w:rStyle w:val="Hyperlink"/>
                </w:rPr>
                <w:t>GdC</w:t>
              </w:r>
            </w:hyperlink>
          </w:p>
        </w:tc>
      </w:tr>
      <w:tr w:rsidR="0038347A" w:rsidRPr="00C15DC7" w14:paraId="0573352F" w14:textId="12903CFF" w:rsidTr="00750283">
        <w:trPr>
          <w:jc w:val="center"/>
        </w:trPr>
        <w:tc>
          <w:tcPr>
            <w:tcW w:w="0" w:type="auto"/>
            <w:vMerge w:val="restart"/>
            <w:vAlign w:val="center"/>
          </w:tcPr>
          <w:p w14:paraId="7AB505DC" w14:textId="77777777" w:rsidR="0038347A" w:rsidRDefault="00000000" w:rsidP="006820F9">
            <w:pPr>
              <w:rPr>
                <w:rStyle w:val="Hyperlink"/>
                <w:lang w:val="fr-FR"/>
              </w:rPr>
            </w:pPr>
            <w:hyperlink r:id="rId13032" w:anchor="Sit_Bego_mob_per_Bz" w:history="1">
              <w:r w:rsidR="0038347A">
                <w:rPr>
                  <w:rStyle w:val="Hyperlink"/>
                  <w:lang w:val="fr-FR"/>
                </w:rPr>
                <w:t>Bronze</w:t>
              </w:r>
            </w:hyperlink>
          </w:p>
          <w:p w14:paraId="0DAED5B7" w14:textId="77777777" w:rsidR="0038347A" w:rsidRDefault="0038347A" w:rsidP="006820F9"/>
        </w:tc>
        <w:tc>
          <w:tcPr>
            <w:tcW w:w="0" w:type="auto"/>
            <w:vMerge w:val="restart"/>
            <w:shd w:val="clear" w:color="auto" w:fill="auto"/>
            <w:vAlign w:val="center"/>
          </w:tcPr>
          <w:p w14:paraId="07498CA6" w14:textId="77777777" w:rsidR="0038347A" w:rsidRDefault="00000000" w:rsidP="006820F9">
            <w:hyperlink r:id="rId13033" w:anchor="Sit_Bego_mob_per_BzA" w:history="1">
              <w:r w:rsidR="0038347A" w:rsidRPr="00D56139">
                <w:rPr>
                  <w:rStyle w:val="Hyperlink"/>
                </w:rPr>
                <w:t>BA</w:t>
              </w:r>
            </w:hyperlink>
            <w:r w:rsidR="0038347A">
              <w:t xml:space="preserve"> </w:t>
            </w:r>
          </w:p>
        </w:tc>
        <w:tc>
          <w:tcPr>
            <w:tcW w:w="0" w:type="auto"/>
          </w:tcPr>
          <w:p w14:paraId="2BA57481" w14:textId="77777777" w:rsidR="0038347A" w:rsidRDefault="0038347A" w:rsidP="006820F9">
            <w:pPr>
              <w:jc w:val="center"/>
            </w:pPr>
            <w:r>
              <w:t>I</w:t>
            </w:r>
          </w:p>
        </w:tc>
        <w:tc>
          <w:tcPr>
            <w:tcW w:w="0" w:type="auto"/>
          </w:tcPr>
          <w:p w14:paraId="4280B31E" w14:textId="6FD5C7DA" w:rsidR="0038347A" w:rsidRDefault="00000000" w:rsidP="006820F9">
            <w:pPr>
              <w:jc w:val="center"/>
            </w:pPr>
            <w:hyperlink r:id="rId13034" w:anchor="Sit_Ciari_spat_C1_str_BA" w:history="1">
              <w:r w:rsidR="0038347A" w:rsidRPr="0038347A">
                <w:rPr>
                  <w:rStyle w:val="Hyperlink"/>
                </w:rPr>
                <w:t>GdC</w:t>
              </w:r>
            </w:hyperlink>
          </w:p>
        </w:tc>
      </w:tr>
      <w:tr w:rsidR="0038347A" w:rsidRPr="00C15DC7" w14:paraId="56B5C844" w14:textId="5E644D61" w:rsidTr="00750283">
        <w:trPr>
          <w:jc w:val="center"/>
        </w:trPr>
        <w:tc>
          <w:tcPr>
            <w:tcW w:w="0" w:type="auto"/>
            <w:vMerge/>
            <w:vAlign w:val="center"/>
          </w:tcPr>
          <w:p w14:paraId="2FCC0805" w14:textId="77777777" w:rsidR="0038347A" w:rsidRPr="00C15DC7" w:rsidRDefault="0038347A" w:rsidP="006820F9">
            <w:pPr>
              <w:rPr>
                <w:lang w:val="fr-FR"/>
              </w:rPr>
            </w:pPr>
          </w:p>
        </w:tc>
        <w:tc>
          <w:tcPr>
            <w:tcW w:w="0" w:type="auto"/>
            <w:vMerge/>
            <w:shd w:val="clear" w:color="auto" w:fill="auto"/>
            <w:vAlign w:val="center"/>
          </w:tcPr>
          <w:p w14:paraId="415C6748" w14:textId="77777777" w:rsidR="0038347A" w:rsidRPr="00C15DC7" w:rsidRDefault="0038347A" w:rsidP="006820F9">
            <w:pPr>
              <w:rPr>
                <w:lang w:val="fr-FR"/>
              </w:rPr>
            </w:pPr>
          </w:p>
        </w:tc>
        <w:tc>
          <w:tcPr>
            <w:tcW w:w="0" w:type="auto"/>
          </w:tcPr>
          <w:p w14:paraId="10F3093B" w14:textId="77777777" w:rsidR="0038347A" w:rsidRDefault="0038347A" w:rsidP="006820F9">
            <w:pPr>
              <w:jc w:val="center"/>
            </w:pPr>
            <w:r>
              <w:t>II</w:t>
            </w:r>
          </w:p>
        </w:tc>
        <w:tc>
          <w:tcPr>
            <w:tcW w:w="0" w:type="auto"/>
          </w:tcPr>
          <w:p w14:paraId="48F96704" w14:textId="783B4E7A" w:rsidR="0038347A" w:rsidRDefault="00000000" w:rsidP="006820F9">
            <w:pPr>
              <w:jc w:val="center"/>
            </w:pPr>
            <w:hyperlink r:id="rId13035" w:anchor="Sit_Ciari_spat_C1_str_BA" w:history="1">
              <w:r w:rsidR="0038347A" w:rsidRPr="0038347A">
                <w:rPr>
                  <w:rStyle w:val="Hyperlink"/>
                </w:rPr>
                <w:t>GdC</w:t>
              </w:r>
            </w:hyperlink>
          </w:p>
        </w:tc>
      </w:tr>
      <w:tr w:rsidR="0038347A" w14:paraId="36F3FB49" w14:textId="22F1EA0F" w:rsidTr="00750283">
        <w:trPr>
          <w:jc w:val="center"/>
        </w:trPr>
        <w:tc>
          <w:tcPr>
            <w:tcW w:w="0" w:type="auto"/>
            <w:vMerge/>
            <w:vAlign w:val="center"/>
          </w:tcPr>
          <w:p w14:paraId="16D0BC83" w14:textId="77777777" w:rsidR="0038347A" w:rsidRPr="00C15DC7" w:rsidRDefault="0038347A" w:rsidP="006820F9">
            <w:pPr>
              <w:rPr>
                <w:lang w:val="fr-FR"/>
              </w:rPr>
            </w:pPr>
          </w:p>
        </w:tc>
        <w:tc>
          <w:tcPr>
            <w:tcW w:w="0" w:type="auto"/>
            <w:shd w:val="clear" w:color="auto" w:fill="auto"/>
            <w:vAlign w:val="center"/>
          </w:tcPr>
          <w:p w14:paraId="60DC9EF7" w14:textId="77777777" w:rsidR="0038347A" w:rsidRDefault="00000000" w:rsidP="006820F9">
            <w:hyperlink r:id="rId13036" w:anchor="Sit_Bego_mob_per_BzM" w:history="1">
              <w:r w:rsidR="0038347A" w:rsidRPr="00D56139">
                <w:rPr>
                  <w:rStyle w:val="Hyperlink"/>
                </w:rPr>
                <w:t>BM</w:t>
              </w:r>
            </w:hyperlink>
            <w:r w:rsidR="0038347A">
              <w:t>-BR</w:t>
            </w:r>
          </w:p>
        </w:tc>
        <w:tc>
          <w:tcPr>
            <w:tcW w:w="0" w:type="auto"/>
          </w:tcPr>
          <w:p w14:paraId="0ACB5E79" w14:textId="77777777" w:rsidR="0038347A" w:rsidRDefault="0038347A" w:rsidP="006820F9">
            <w:pPr>
              <w:jc w:val="center"/>
            </w:pPr>
          </w:p>
        </w:tc>
        <w:tc>
          <w:tcPr>
            <w:tcW w:w="0" w:type="auto"/>
          </w:tcPr>
          <w:p w14:paraId="35AD009D" w14:textId="29616901" w:rsidR="0038347A" w:rsidRDefault="00000000" w:rsidP="006820F9">
            <w:pPr>
              <w:jc w:val="center"/>
            </w:pPr>
            <w:hyperlink r:id="rId13037" w:anchor="Sit_Ciari_spat_C1_str_BM" w:history="1">
              <w:r w:rsidR="0038347A" w:rsidRPr="0038347A">
                <w:rPr>
                  <w:rStyle w:val="Hyperlink"/>
                </w:rPr>
                <w:t>GdC</w:t>
              </w:r>
            </w:hyperlink>
          </w:p>
        </w:tc>
      </w:tr>
      <w:tr w:rsidR="0038347A" w14:paraId="27CC8E96" w14:textId="48FD6598" w:rsidTr="00750283">
        <w:trPr>
          <w:jc w:val="center"/>
        </w:trPr>
        <w:tc>
          <w:tcPr>
            <w:tcW w:w="0" w:type="auto"/>
            <w:vMerge/>
            <w:vAlign w:val="center"/>
          </w:tcPr>
          <w:p w14:paraId="48FBE341" w14:textId="77777777" w:rsidR="0038347A" w:rsidRDefault="0038347A" w:rsidP="006820F9"/>
        </w:tc>
        <w:tc>
          <w:tcPr>
            <w:tcW w:w="0" w:type="auto"/>
            <w:shd w:val="clear" w:color="auto" w:fill="auto"/>
            <w:vAlign w:val="center"/>
          </w:tcPr>
          <w:p w14:paraId="024A1640" w14:textId="77777777" w:rsidR="0038347A" w:rsidRDefault="00000000" w:rsidP="006820F9">
            <w:hyperlink r:id="rId13038" w:anchor="Sit_Bego_mob_per_BzF" w:history="1">
              <w:r w:rsidR="0038347A" w:rsidRPr="00D56139">
                <w:rPr>
                  <w:rStyle w:val="Hyperlink"/>
                </w:rPr>
                <w:t>BF</w:t>
              </w:r>
            </w:hyperlink>
          </w:p>
        </w:tc>
        <w:tc>
          <w:tcPr>
            <w:tcW w:w="0" w:type="auto"/>
          </w:tcPr>
          <w:p w14:paraId="6F443C5C" w14:textId="77777777" w:rsidR="0038347A" w:rsidRDefault="0038347A" w:rsidP="006820F9">
            <w:pPr>
              <w:jc w:val="center"/>
            </w:pPr>
          </w:p>
        </w:tc>
        <w:tc>
          <w:tcPr>
            <w:tcW w:w="0" w:type="auto"/>
          </w:tcPr>
          <w:p w14:paraId="3C2F5AE6" w14:textId="77777777" w:rsidR="0038347A" w:rsidRDefault="0038347A" w:rsidP="006820F9">
            <w:pPr>
              <w:jc w:val="center"/>
            </w:pPr>
          </w:p>
        </w:tc>
      </w:tr>
      <w:tr w:rsidR="0038347A" w:rsidRPr="00A310EF" w14:paraId="7808AFA0" w14:textId="7FBF0BDB" w:rsidTr="00750283">
        <w:trPr>
          <w:jc w:val="center"/>
        </w:trPr>
        <w:tc>
          <w:tcPr>
            <w:tcW w:w="0" w:type="auto"/>
            <w:vAlign w:val="center"/>
          </w:tcPr>
          <w:p w14:paraId="6D86CFF4" w14:textId="77777777" w:rsidR="0038347A" w:rsidRDefault="00000000" w:rsidP="006820F9">
            <w:hyperlink r:id="rId13039" w:anchor="Sit_Bego_mob_per_Fer" w:history="1">
              <w:r w:rsidR="0038347A" w:rsidRPr="00D56139">
                <w:rPr>
                  <w:rStyle w:val="Hyperlink"/>
                </w:rPr>
                <w:t>Fer</w:t>
              </w:r>
            </w:hyperlink>
          </w:p>
        </w:tc>
        <w:tc>
          <w:tcPr>
            <w:tcW w:w="0" w:type="auto"/>
            <w:shd w:val="clear" w:color="auto" w:fill="auto"/>
            <w:vAlign w:val="center"/>
          </w:tcPr>
          <w:p w14:paraId="67E4BE12" w14:textId="77777777" w:rsidR="0038347A" w:rsidRDefault="0038347A" w:rsidP="006820F9"/>
        </w:tc>
        <w:tc>
          <w:tcPr>
            <w:tcW w:w="0" w:type="auto"/>
          </w:tcPr>
          <w:p w14:paraId="4D5CB140" w14:textId="77777777" w:rsidR="0038347A" w:rsidRDefault="0038347A" w:rsidP="006820F9">
            <w:pPr>
              <w:jc w:val="center"/>
            </w:pPr>
          </w:p>
        </w:tc>
        <w:tc>
          <w:tcPr>
            <w:tcW w:w="0" w:type="auto"/>
          </w:tcPr>
          <w:p w14:paraId="5F36DCBF" w14:textId="77777777" w:rsidR="0038347A" w:rsidRDefault="0038347A" w:rsidP="006820F9">
            <w:pPr>
              <w:jc w:val="center"/>
            </w:pPr>
          </w:p>
        </w:tc>
      </w:tr>
    </w:tbl>
    <w:p w14:paraId="128466BD" w14:textId="77777777" w:rsidR="00D56139" w:rsidRPr="00D56139" w:rsidRDefault="00D56139" w:rsidP="00D56139">
      <w:pPr>
        <w:rPr>
          <w:lang w:val="fr-FR" w:eastAsia="fr-FR"/>
        </w:rPr>
      </w:pPr>
    </w:p>
    <w:p w14:paraId="69C18999" w14:textId="77777777" w:rsidR="00D56139" w:rsidRDefault="00D56139" w:rsidP="00D56139">
      <w:pPr>
        <w:rPr>
          <w:lang w:val="fr-FR" w:eastAsia="fr-FR"/>
        </w:rPr>
      </w:pPr>
    </w:p>
    <w:p w14:paraId="459E3179" w14:textId="38FDA68D" w:rsidR="0038347A" w:rsidRDefault="0038347A" w:rsidP="0038347A">
      <w:pPr>
        <w:pStyle w:val="Heading5"/>
        <w:rPr>
          <w:lang w:eastAsia="fr-FR"/>
        </w:rPr>
      </w:pPr>
      <w:r>
        <w:rPr>
          <w:lang w:eastAsia="fr-FR"/>
        </w:rPr>
        <w:t>NA</w:t>
      </w:r>
    </w:p>
    <w:p w14:paraId="5C61F360" w14:textId="77777777" w:rsidR="0038347A" w:rsidRDefault="0038347A" w:rsidP="00D56139">
      <w:pPr>
        <w:rPr>
          <w:lang w:val="fr-FR" w:eastAsia="fr-FR"/>
        </w:rPr>
      </w:pPr>
    </w:p>
    <w:p w14:paraId="7F4E6694" w14:textId="4687D22F" w:rsidR="0038347A" w:rsidRDefault="0038347A" w:rsidP="0038347A">
      <w:pPr>
        <w:pStyle w:val="Heading6"/>
        <w:rPr>
          <w:lang w:eastAsia="fr-FR"/>
        </w:rPr>
      </w:pPr>
      <w:bookmarkStart w:id="5371" w:name="Sit_Bego_mob_per_NA_Cardial"/>
      <w:r>
        <w:rPr>
          <w:lang w:eastAsia="fr-FR"/>
        </w:rPr>
        <w:t>Cardial</w:t>
      </w:r>
    </w:p>
    <w:bookmarkEnd w:id="5371"/>
    <w:p w14:paraId="38D5E55B" w14:textId="45C6B549" w:rsidR="0038347A" w:rsidRPr="0038347A" w:rsidRDefault="0038347A" w:rsidP="00D56139">
      <w:pPr>
        <w:rPr>
          <w:sz w:val="20"/>
          <w:lang w:val="fr-FR" w:eastAsia="fr-FR"/>
        </w:rPr>
      </w:pPr>
      <w:r w:rsidRPr="0038347A">
        <w:rPr>
          <w:sz w:val="20"/>
          <w:lang w:val="fr-FR" w:eastAsia="fr-FR"/>
        </w:rPr>
        <w:fldChar w:fldCharType="begin"/>
      </w:r>
      <w:r w:rsidRPr="0038347A">
        <w:rPr>
          <w:sz w:val="20"/>
          <w:lang w:val="fr-FR" w:eastAsia="fr-FR"/>
        </w:rPr>
        <w:instrText xml:space="preserve"> HYPERLINK "Sites.docx" \l "Sit_Bego_chron_abs_per_Cardial" </w:instrText>
      </w:r>
      <w:r w:rsidRPr="0038347A">
        <w:rPr>
          <w:sz w:val="20"/>
          <w:lang w:val="fr-FR" w:eastAsia="fr-FR"/>
        </w:rPr>
      </w:r>
      <w:r w:rsidRPr="0038347A">
        <w:rPr>
          <w:sz w:val="20"/>
          <w:lang w:val="fr-FR" w:eastAsia="fr-FR"/>
        </w:rPr>
        <w:fldChar w:fldCharType="separate"/>
      </w:r>
      <w:r w:rsidRPr="0038347A">
        <w:rPr>
          <w:rStyle w:val="Hyperlink"/>
          <w:sz w:val="20"/>
          <w:lang w:val="fr-FR" w:eastAsia="fr-FR"/>
        </w:rPr>
        <w:t>Cardial</w:t>
      </w:r>
      <w:r w:rsidRPr="0038347A">
        <w:rPr>
          <w:sz w:val="20"/>
          <w:lang w:val="fr-FR" w:eastAsia="fr-FR"/>
        </w:rPr>
        <w:fldChar w:fldCharType="end"/>
      </w:r>
    </w:p>
    <w:p w14:paraId="4AE0ECF8" w14:textId="77777777" w:rsidR="0038347A" w:rsidRDefault="0038347A" w:rsidP="00D56139">
      <w:pPr>
        <w:rPr>
          <w:lang w:val="fr-FR" w:eastAsia="fr-FR"/>
        </w:rPr>
      </w:pPr>
    </w:p>
    <w:p w14:paraId="12C7D7FF" w14:textId="77777777" w:rsidR="0038347A" w:rsidRDefault="0038347A" w:rsidP="00D56139">
      <w:pPr>
        <w:rPr>
          <w:lang w:val="fr-FR" w:eastAsia="fr-FR"/>
        </w:rPr>
      </w:pPr>
    </w:p>
    <w:p w14:paraId="26B9D067" w14:textId="400A1304" w:rsidR="00D56139" w:rsidRDefault="00D56139" w:rsidP="00D56139">
      <w:pPr>
        <w:pStyle w:val="Heading5"/>
        <w:rPr>
          <w:lang w:eastAsia="fr-FR"/>
        </w:rPr>
      </w:pPr>
      <w:bookmarkStart w:id="5372" w:name="Sit_Bego_mob_per_NF"/>
      <w:r>
        <w:rPr>
          <w:lang w:eastAsia="fr-FR"/>
        </w:rPr>
        <w:t>NF</w:t>
      </w:r>
    </w:p>
    <w:bookmarkEnd w:id="5372"/>
    <w:p w14:paraId="7EB8FEAA" w14:textId="4D5842C1" w:rsidR="00D56139" w:rsidRPr="00D56139" w:rsidRDefault="00D56139" w:rsidP="00D56139">
      <w:pPr>
        <w:rPr>
          <w:rStyle w:val="Hyperlink"/>
          <w:sz w:val="20"/>
        </w:rPr>
      </w:pPr>
      <w:r w:rsidRPr="00D56139">
        <w:fldChar w:fldCharType="begin"/>
      </w:r>
      <w:r w:rsidRPr="00D56139">
        <w:rPr>
          <w:sz w:val="20"/>
        </w:rPr>
        <w:instrText>HYPERLINK "C:\\Users\\Thomas Huet\\Desktop\\Documentation archéologique liée à la thèse\\Sites.docx" \l "Sit_Bego_chron_abs_per_NF"</w:instrText>
      </w:r>
      <w:r w:rsidRPr="00D56139">
        <w:fldChar w:fldCharType="separate"/>
      </w:r>
      <w:r w:rsidRPr="00D56139">
        <w:rPr>
          <w:rStyle w:val="Hyperlink"/>
          <w:sz w:val="20"/>
        </w:rPr>
        <w:t>NF</w:t>
      </w:r>
      <w:r w:rsidRPr="00D56139">
        <w:rPr>
          <w:rStyle w:val="Hyperlink"/>
          <w:sz w:val="20"/>
        </w:rPr>
        <w:fldChar w:fldCharType="end"/>
      </w:r>
    </w:p>
    <w:p w14:paraId="3C987F38" w14:textId="77777777" w:rsidR="00D56139" w:rsidRDefault="00D56139" w:rsidP="00D56139">
      <w:pPr>
        <w:rPr>
          <w:rStyle w:val="Hyperlink"/>
        </w:rPr>
      </w:pPr>
    </w:p>
    <w:p w14:paraId="027E4543" w14:textId="2750EB5D" w:rsidR="00D56139" w:rsidRDefault="00D56139" w:rsidP="00D56139">
      <w:pPr>
        <w:pStyle w:val="Heading6"/>
        <w:rPr>
          <w:lang w:eastAsia="fr-FR"/>
        </w:rPr>
      </w:pPr>
      <w:bookmarkStart w:id="5373" w:name="Sit_Bego_mob_per_NF_Chalco"/>
      <w:r>
        <w:rPr>
          <w:lang w:eastAsia="fr-FR"/>
        </w:rPr>
        <w:t>Chalcolithique</w:t>
      </w:r>
    </w:p>
    <w:bookmarkEnd w:id="5373"/>
    <w:p w14:paraId="5B5EFA98" w14:textId="720ACA22" w:rsidR="00D56139" w:rsidRPr="00D56139" w:rsidRDefault="00D56139" w:rsidP="00D56139">
      <w:pPr>
        <w:rPr>
          <w:sz w:val="20"/>
          <w:lang w:val="fr-FR" w:eastAsia="fr-FR"/>
        </w:rPr>
      </w:pPr>
      <w:r w:rsidRPr="00D56139">
        <w:fldChar w:fldCharType="begin"/>
      </w:r>
      <w:r w:rsidRPr="0038347A">
        <w:rPr>
          <w:sz w:val="20"/>
          <w:lang w:val="fr-FR"/>
        </w:rPr>
        <w:instrText>HYPERLINK "C:\\Users\\Thomas Huet\\Desktop\\Documentation archéologique liée à la thèse\\Sites.docx" \l "Sit_Bego_chron_abs_per_Chalco"</w:instrText>
      </w:r>
      <w:r w:rsidRPr="00D56139">
        <w:fldChar w:fldCharType="separate"/>
      </w:r>
      <w:r w:rsidRPr="0038347A">
        <w:rPr>
          <w:rStyle w:val="Hyperlink"/>
          <w:sz w:val="20"/>
          <w:lang w:val="fr-FR"/>
        </w:rPr>
        <w:t>Chalcolithique</w:t>
      </w:r>
      <w:r w:rsidRPr="00D56139">
        <w:rPr>
          <w:rStyle w:val="Hyperlink"/>
          <w:sz w:val="20"/>
        </w:rPr>
        <w:fldChar w:fldCharType="end"/>
      </w:r>
    </w:p>
    <w:p w14:paraId="244709E6" w14:textId="41E1B06D" w:rsidR="00D56139" w:rsidRDefault="00D56139" w:rsidP="00D56139">
      <w:pPr>
        <w:pStyle w:val="Heading6"/>
        <w:rPr>
          <w:lang w:eastAsia="fr-FR"/>
        </w:rPr>
      </w:pPr>
      <w:bookmarkStart w:id="5374" w:name="Sit_Bego_mob_per_NF_Campa"/>
      <w:r>
        <w:rPr>
          <w:lang w:eastAsia="fr-FR"/>
        </w:rPr>
        <w:t>Campaniforme</w:t>
      </w:r>
    </w:p>
    <w:bookmarkEnd w:id="5374"/>
    <w:p w14:paraId="743F0D10" w14:textId="77777777" w:rsidR="00D56139" w:rsidRDefault="00D56139" w:rsidP="00D56139">
      <w:pPr>
        <w:rPr>
          <w:lang w:val="fr-FR" w:eastAsia="fr-FR"/>
        </w:rPr>
      </w:pPr>
    </w:p>
    <w:p w14:paraId="6E925CF7" w14:textId="019467EB" w:rsidR="005C24DA" w:rsidRDefault="005C24DA" w:rsidP="005C24DA">
      <w:pPr>
        <w:jc w:val="both"/>
        <w:rPr>
          <w:lang w:val="fr-FR"/>
        </w:rPr>
      </w:pPr>
      <w:r w:rsidRPr="005C24DA">
        <w:rPr>
          <w:lang w:val="fr-FR"/>
        </w:rPr>
        <w:t xml:space="preserve">La période campaniforme et en particulier la phase de transition entre le </w:t>
      </w:r>
      <w:r>
        <w:rPr>
          <w:lang w:val="fr-FR"/>
        </w:rPr>
        <w:t>NF</w:t>
      </w:r>
      <w:r w:rsidRPr="005C24DA">
        <w:rPr>
          <w:lang w:val="fr-FR"/>
        </w:rPr>
        <w:t xml:space="preserve"> et le </w:t>
      </w:r>
      <w:r>
        <w:rPr>
          <w:lang w:val="fr-FR"/>
        </w:rPr>
        <w:t>BA</w:t>
      </w:r>
      <w:r w:rsidRPr="005C24DA">
        <w:rPr>
          <w:lang w:val="fr-FR"/>
        </w:rPr>
        <w:t xml:space="preserve"> (étape 3 du Campaniforme – Campaniforme récent) s'avèrent, quant à elles, très bien représentée. La céramique commune au Campaniforme est en effet relativement abondante sur le site – Ciari, gias des Pechêurs, gias de la Pietraia, lac des Grenouilles – ainsi que dans toute la région – abri Gilbert, Grotte du Lac et abris Cragnou. Quelques éléments provenant du gias du Ciari et du lac des Grenouilles peuvent enfin se rapporter aux débuts de l'âge du Bronze ancien (</w:t>
      </w:r>
      <w:r>
        <w:rPr>
          <w:lang w:val="fr-FR"/>
        </w:rPr>
        <w:t>BA</w:t>
      </w:r>
      <w:r w:rsidRPr="005C24DA">
        <w:rPr>
          <w:lang w:val="fr-FR"/>
        </w:rPr>
        <w:t xml:space="preserve"> 1).</w:t>
      </w:r>
      <w:r>
        <w:rPr>
          <w:lang w:val="fr-FR"/>
        </w:rPr>
        <w:t>(BIB 1616)</w:t>
      </w:r>
    </w:p>
    <w:p w14:paraId="2E041B26" w14:textId="77777777" w:rsidR="005C24DA" w:rsidRDefault="005C24DA" w:rsidP="00D56139">
      <w:pPr>
        <w:rPr>
          <w:lang w:val="fr-FR" w:eastAsia="fr-FR"/>
        </w:rPr>
      </w:pPr>
    </w:p>
    <w:p w14:paraId="62FCA7CB" w14:textId="77777777" w:rsidR="00D56139" w:rsidRDefault="00D56139" w:rsidP="00D56139">
      <w:pPr>
        <w:rPr>
          <w:lang w:val="fr-FR" w:eastAsia="fr-FR"/>
        </w:rPr>
      </w:pPr>
    </w:p>
    <w:p w14:paraId="2FEFE9E9" w14:textId="243DA2CF" w:rsidR="00D56139" w:rsidRDefault="00D56139" w:rsidP="00D56139">
      <w:pPr>
        <w:pStyle w:val="Heading5"/>
      </w:pPr>
      <w:bookmarkStart w:id="5375" w:name="Sit_Bego_mob_per_Bz"/>
      <w:r>
        <w:t>Bronze</w:t>
      </w:r>
    </w:p>
    <w:bookmarkEnd w:id="5375"/>
    <w:p w14:paraId="2A821774" w14:textId="51DD96A1" w:rsidR="00D56139" w:rsidRDefault="00D56139" w:rsidP="000152C6">
      <w:pPr>
        <w:rPr>
          <w:rStyle w:val="Hyperlink"/>
          <w:sz w:val="20"/>
          <w:lang w:val="fr-FR"/>
        </w:rPr>
      </w:pPr>
      <w:r w:rsidRPr="00D56139">
        <w:fldChar w:fldCharType="begin"/>
      </w:r>
      <w:r w:rsidRPr="0038347A">
        <w:rPr>
          <w:sz w:val="20"/>
          <w:lang w:val="fr-FR"/>
        </w:rPr>
        <w:instrText>HYPERLINK "file:///C:\\Users\\Thomas%20Huet\\Desktop\\Documentation%20archéologique%20liée%20à%20la%20thèse\\Sites.docx" \l "Sit_Bego_chron_abs_per_Bz"</w:instrText>
      </w:r>
      <w:r w:rsidRPr="00D56139">
        <w:fldChar w:fldCharType="separate"/>
      </w:r>
      <w:r w:rsidRPr="00D56139">
        <w:rPr>
          <w:rStyle w:val="Hyperlink"/>
          <w:sz w:val="20"/>
          <w:lang w:val="fr-FR"/>
        </w:rPr>
        <w:t>Bronze</w:t>
      </w:r>
      <w:r w:rsidRPr="00D56139">
        <w:rPr>
          <w:rStyle w:val="Hyperlink"/>
          <w:sz w:val="20"/>
          <w:lang w:val="fr-FR"/>
        </w:rPr>
        <w:fldChar w:fldCharType="end"/>
      </w:r>
    </w:p>
    <w:p w14:paraId="3F3FEA76" w14:textId="77777777" w:rsidR="00D56139" w:rsidRDefault="00D56139" w:rsidP="000152C6">
      <w:pPr>
        <w:rPr>
          <w:rStyle w:val="Hyperlink"/>
          <w:sz w:val="20"/>
          <w:lang w:val="fr-FR"/>
        </w:rPr>
      </w:pPr>
    </w:p>
    <w:p w14:paraId="6C09D74E" w14:textId="70A83286" w:rsidR="00D56139" w:rsidRDefault="005C24DA" w:rsidP="00EA1C7A">
      <w:pPr>
        <w:jc w:val="both"/>
        <w:rPr>
          <w:rStyle w:val="Hyperlink"/>
          <w:color w:val="000000"/>
          <w:u w:val="none"/>
          <w:lang w:val="fr-FR"/>
        </w:rPr>
      </w:pPr>
      <w:r w:rsidRPr="005C24DA">
        <w:rPr>
          <w:rStyle w:val="Hyperlink"/>
          <w:color w:val="000000"/>
          <w:u w:val="none"/>
          <w:lang w:val="fr-FR"/>
        </w:rPr>
        <w:t xml:space="preserve">Les périodes ultérieures – </w:t>
      </w:r>
      <w:hyperlink r:id="rId13040" w:anchor="Sit_Bego_mob_per_BzM" w:history="1">
        <w:r w:rsidR="00107A94" w:rsidRPr="00107A94">
          <w:rPr>
            <w:rStyle w:val="Hyperlink"/>
            <w:lang w:val="fr-FR"/>
          </w:rPr>
          <w:t>BM</w:t>
        </w:r>
      </w:hyperlink>
      <w:r>
        <w:rPr>
          <w:rStyle w:val="Hyperlink"/>
          <w:color w:val="000000"/>
          <w:u w:val="none"/>
          <w:lang w:val="fr-FR"/>
        </w:rPr>
        <w:t xml:space="preserve">, </w:t>
      </w:r>
      <w:hyperlink r:id="rId13041" w:anchor="Sit_Bego_mob_per_BzF" w:history="1">
        <w:r w:rsidR="00107A94" w:rsidRPr="00107A94">
          <w:rPr>
            <w:rStyle w:val="Hyperlink"/>
            <w:lang w:val="fr-FR"/>
          </w:rPr>
          <w:t>BF</w:t>
        </w:r>
      </w:hyperlink>
      <w:r w:rsidR="00107A94" w:rsidRPr="00107A94">
        <w:rPr>
          <w:rStyle w:val="Hyperlink"/>
          <w:color w:val="000000"/>
          <w:u w:val="none"/>
          <w:lang w:val="fr-FR"/>
        </w:rPr>
        <w:t xml:space="preserve"> </w:t>
      </w:r>
      <w:r w:rsidRPr="005C24DA">
        <w:rPr>
          <w:rStyle w:val="Hyperlink"/>
          <w:color w:val="000000"/>
          <w:u w:val="none"/>
          <w:lang w:val="fr-FR"/>
        </w:rPr>
        <w:t xml:space="preserve">et Fer – bien connues dans la région, principalement grâce aux sites du </w:t>
      </w:r>
      <w:hyperlink r:id="rId13042" w:anchor="Sit_Tende_Col_arch" w:history="1">
        <w:r w:rsidR="00107A94" w:rsidRPr="00107A94">
          <w:rPr>
            <w:rStyle w:val="Hyperlink"/>
            <w:lang w:val="fr-FR"/>
          </w:rPr>
          <w:t>CdT</w:t>
        </w:r>
      </w:hyperlink>
      <w:r w:rsidR="00107A94">
        <w:rPr>
          <w:rStyle w:val="Hyperlink"/>
          <w:color w:val="000000"/>
          <w:u w:val="none"/>
          <w:lang w:val="fr-FR"/>
        </w:rPr>
        <w:t xml:space="preserve"> </w:t>
      </w:r>
      <w:r w:rsidRPr="005C24DA">
        <w:rPr>
          <w:rStyle w:val="Hyperlink"/>
          <w:color w:val="000000"/>
          <w:u w:val="none"/>
          <w:lang w:val="fr-FR"/>
        </w:rPr>
        <w:t xml:space="preserve">et </w:t>
      </w:r>
      <w:hyperlink r:id="rId13043" w:anchor="Sit_Vievola" w:history="1">
        <w:r w:rsidRPr="00107A94">
          <w:rPr>
            <w:rStyle w:val="Hyperlink"/>
            <w:lang w:val="fr-FR"/>
          </w:rPr>
          <w:t>Vievola</w:t>
        </w:r>
      </w:hyperlink>
      <w:r w:rsidRPr="005C24DA">
        <w:rPr>
          <w:rStyle w:val="Hyperlink"/>
          <w:color w:val="000000"/>
          <w:u w:val="none"/>
          <w:lang w:val="fr-FR"/>
        </w:rPr>
        <w:t xml:space="preserve">, et aussi grâce aux fréquentations mineures d'autre sites tels que </w:t>
      </w:r>
      <w:hyperlink r:id="rId13044" w:anchor="Sit_Cragnou" w:history="1">
        <w:r w:rsidRPr="00107A94">
          <w:rPr>
            <w:rStyle w:val="Hyperlink"/>
            <w:lang w:val="fr-FR"/>
          </w:rPr>
          <w:t>Cragnou</w:t>
        </w:r>
      </w:hyperlink>
      <w:r w:rsidRPr="005C24DA">
        <w:rPr>
          <w:rStyle w:val="Hyperlink"/>
          <w:color w:val="000000"/>
          <w:u w:val="none"/>
          <w:lang w:val="fr-FR"/>
        </w:rPr>
        <w:t xml:space="preserve">, n'avaient jusqu'à présent jamais été reconnues directement sur le site. La révision récente de l'ensemble du mobilier issu directement du site a permis d'attribuer, quelques tessons de poterie </w:t>
      </w:r>
      <w:r w:rsidR="00107A94">
        <w:rPr>
          <w:rStyle w:val="Hyperlink"/>
          <w:color w:val="000000"/>
          <w:u w:val="none"/>
          <w:lang w:val="fr-FR"/>
        </w:rPr>
        <w:t xml:space="preserve">au </w:t>
      </w:r>
      <w:hyperlink r:id="rId13045" w:anchor="Sit_Bego_mob_per_BzM" w:history="1">
        <w:r w:rsidR="00107A94" w:rsidRPr="008D5FBE">
          <w:rPr>
            <w:rStyle w:val="Hyperlink"/>
            <w:lang w:val="fr-FR"/>
          </w:rPr>
          <w:t>BM</w:t>
        </w:r>
      </w:hyperlink>
      <w:r w:rsidR="00107A94">
        <w:rPr>
          <w:rStyle w:val="Hyperlink"/>
          <w:color w:val="000000"/>
          <w:u w:val="none"/>
          <w:lang w:val="fr-FR"/>
        </w:rPr>
        <w:t>-BR</w:t>
      </w:r>
      <w:r w:rsidRPr="005C24DA">
        <w:rPr>
          <w:rStyle w:val="Hyperlink"/>
          <w:color w:val="000000"/>
          <w:u w:val="none"/>
          <w:lang w:val="fr-FR"/>
        </w:rPr>
        <w:t xml:space="preserve"> (</w:t>
      </w:r>
      <w:r w:rsidR="00107A94">
        <w:rPr>
          <w:rStyle w:val="Hyperlink"/>
          <w:color w:val="000000"/>
          <w:u w:val="none"/>
          <w:lang w:val="fr-FR"/>
        </w:rPr>
        <w:t>GdC</w:t>
      </w:r>
      <w:r w:rsidRPr="005C24DA">
        <w:rPr>
          <w:rStyle w:val="Hyperlink"/>
          <w:color w:val="000000"/>
          <w:u w:val="none"/>
          <w:lang w:val="fr-FR"/>
        </w:rPr>
        <w:t>). Récemment encore, on croyait que l'homme préhistorique n'aurait pas pu avoir accès au site durant cette période, en raison d'un refroidissement climatique assez important</w:t>
      </w:r>
      <w:r w:rsidR="00107A94">
        <w:rPr>
          <w:rStyle w:val="Hyperlink"/>
          <w:color w:val="000000"/>
          <w:u w:val="none"/>
          <w:lang w:val="fr-FR"/>
        </w:rPr>
        <w:t xml:space="preserve"> (BIB ?)</w:t>
      </w:r>
    </w:p>
    <w:p w14:paraId="751D60C3" w14:textId="77777777" w:rsidR="001071C9" w:rsidRDefault="001071C9" w:rsidP="00EA1C7A">
      <w:pPr>
        <w:jc w:val="both"/>
        <w:rPr>
          <w:rStyle w:val="Hyperlink"/>
          <w:color w:val="000000"/>
          <w:u w:val="none"/>
          <w:lang w:val="fr-FR"/>
        </w:rPr>
      </w:pPr>
    </w:p>
    <w:p w14:paraId="05A053F1" w14:textId="00721D4F" w:rsidR="001071C9" w:rsidRDefault="001071C9" w:rsidP="00EA1C7A">
      <w:pPr>
        <w:jc w:val="both"/>
        <w:rPr>
          <w:rStyle w:val="Hyperlink"/>
          <w:color w:val="000000"/>
          <w:u w:val="none"/>
          <w:lang w:val="fr-FR"/>
        </w:rPr>
      </w:pPr>
      <w:r w:rsidRPr="001071C9">
        <w:rPr>
          <w:rStyle w:val="Hyperlink"/>
          <w:color w:val="000000"/>
          <w:u w:val="none"/>
          <w:lang w:val="fr-FR"/>
        </w:rPr>
        <w:t xml:space="preserve">L’impression qui ressort de notre documentation est que les alpages de la vallée des Merveilles, qui comptent parmi les plus favorables du département et dont l’usage à des fins pastorales est documenté à la fin du Néolithique ou au début du </w:t>
      </w:r>
      <w:hyperlink r:id="rId13046" w:anchor="Sit_Bego_mob_per_BzA" w:history="1">
        <w:r w:rsidR="008D5FBE" w:rsidRPr="008D5FBE">
          <w:rPr>
            <w:rStyle w:val="Hyperlink"/>
            <w:lang w:val="fr-FR"/>
          </w:rPr>
          <w:t>BA</w:t>
        </w:r>
      </w:hyperlink>
      <w:r w:rsidRPr="001071C9">
        <w:rPr>
          <w:rStyle w:val="Hyperlink"/>
          <w:color w:val="000000"/>
          <w:u w:val="none"/>
          <w:lang w:val="fr-FR"/>
        </w:rPr>
        <w:t xml:space="preserve"> par les études polliniques et entomologiques de la tourbière du lac Long inférieur, sont fréquentés au moins jusqu’au Bronze final 3, période pour laquelle nous ne possédons plus aucun témoignage de l’occupation de la haute montagne</w:t>
      </w:r>
      <w:r>
        <w:rPr>
          <w:rStyle w:val="Hyperlink"/>
          <w:color w:val="000000"/>
          <w:u w:val="none"/>
          <w:lang w:val="fr-FR"/>
        </w:rPr>
        <w:t xml:space="preserve"> (BIB 3640 p. 758)</w:t>
      </w:r>
    </w:p>
    <w:p w14:paraId="7DB53BD0" w14:textId="77777777" w:rsidR="001071C9" w:rsidRPr="005C24DA" w:rsidRDefault="001071C9" w:rsidP="00EA1C7A">
      <w:pPr>
        <w:jc w:val="both"/>
        <w:rPr>
          <w:rStyle w:val="Hyperlink"/>
          <w:color w:val="000000"/>
          <w:u w:val="none"/>
          <w:lang w:val="fr-FR"/>
        </w:rPr>
      </w:pPr>
    </w:p>
    <w:p w14:paraId="59D28F72" w14:textId="77777777" w:rsidR="00D56139" w:rsidRPr="00DC1711" w:rsidRDefault="00D56139" w:rsidP="00D56139">
      <w:pPr>
        <w:pStyle w:val="Heading6"/>
        <w:rPr>
          <w:lang w:val="en-GB" w:eastAsia="fr-FR"/>
        </w:rPr>
      </w:pPr>
      <w:bookmarkStart w:id="5376" w:name="Sit_Bego_mob_per_BzA"/>
      <w:r w:rsidRPr="00DC1711">
        <w:rPr>
          <w:lang w:val="en-GB" w:eastAsia="fr-FR"/>
        </w:rPr>
        <w:t>BA</w:t>
      </w:r>
    </w:p>
    <w:bookmarkEnd w:id="5376"/>
    <w:p w14:paraId="6ABE0EE1" w14:textId="79DA7FDA" w:rsidR="00D56139" w:rsidRPr="00DC1711" w:rsidRDefault="00D56139" w:rsidP="000152C6">
      <w:pPr>
        <w:rPr>
          <w:rStyle w:val="Hyperlink"/>
          <w:sz w:val="20"/>
          <w:lang w:val="en-GB"/>
        </w:rPr>
      </w:pPr>
      <w:r w:rsidRPr="00D56139">
        <w:fldChar w:fldCharType="begin"/>
      </w:r>
      <w:r w:rsidRPr="00DC1711">
        <w:rPr>
          <w:sz w:val="20"/>
          <w:lang w:val="en-GB"/>
        </w:rPr>
        <w:instrText>HYPERLINK "C:\\Users\\Thomas Huet\\Desktop\\Documentation archéologique liée à la thèse\\Sites.docx" \l "Sit_Bego_chron_abs_per_BzA"</w:instrText>
      </w:r>
      <w:r w:rsidRPr="00D56139">
        <w:fldChar w:fldCharType="separate"/>
      </w:r>
      <w:r w:rsidRPr="00DC1711">
        <w:rPr>
          <w:rStyle w:val="Hyperlink"/>
          <w:sz w:val="20"/>
          <w:lang w:val="en-GB"/>
        </w:rPr>
        <w:t>BA</w:t>
      </w:r>
      <w:r w:rsidRPr="00D56139">
        <w:rPr>
          <w:rStyle w:val="Hyperlink"/>
          <w:sz w:val="20"/>
        </w:rPr>
        <w:fldChar w:fldCharType="end"/>
      </w:r>
    </w:p>
    <w:p w14:paraId="3784A0B2" w14:textId="4EFCFB3C" w:rsidR="00D56139" w:rsidRPr="00DC1711" w:rsidRDefault="00D56139" w:rsidP="000152C6">
      <w:pPr>
        <w:rPr>
          <w:rStyle w:val="Hyperlink"/>
          <w:sz w:val="20"/>
          <w:lang w:val="en-GB"/>
        </w:rPr>
      </w:pPr>
    </w:p>
    <w:p w14:paraId="1CD0CF90" w14:textId="77777777" w:rsidR="00D56139" w:rsidRPr="00DC1711" w:rsidRDefault="00D56139" w:rsidP="00D56139">
      <w:pPr>
        <w:pStyle w:val="Heading6"/>
        <w:rPr>
          <w:lang w:val="en-GB" w:eastAsia="fr-FR"/>
        </w:rPr>
      </w:pPr>
      <w:bookmarkStart w:id="5377" w:name="Sit_Bego_mob_per_BzM"/>
      <w:r w:rsidRPr="00DC1711">
        <w:rPr>
          <w:lang w:val="en-GB" w:eastAsia="fr-FR"/>
        </w:rPr>
        <w:t>BM</w:t>
      </w:r>
      <w:bookmarkEnd w:id="5377"/>
      <w:r w:rsidRPr="00DC1711">
        <w:rPr>
          <w:lang w:val="en-GB" w:eastAsia="fr-FR"/>
        </w:rPr>
        <w:t>-BR</w:t>
      </w:r>
    </w:p>
    <w:p w14:paraId="7CC54F0F" w14:textId="38CF5769" w:rsidR="00D56139" w:rsidRPr="00D56139" w:rsidRDefault="00000000" w:rsidP="000152C6">
      <w:pPr>
        <w:rPr>
          <w:sz w:val="20"/>
        </w:rPr>
      </w:pPr>
      <w:hyperlink r:id="rId13047" w:anchor="Sit_Bego_chron_abs_per_BzM" w:history="1">
        <w:r w:rsidR="00D56139" w:rsidRPr="00D56139">
          <w:rPr>
            <w:rStyle w:val="Hyperlink"/>
            <w:sz w:val="20"/>
          </w:rPr>
          <w:t>BM</w:t>
        </w:r>
      </w:hyperlink>
      <w:r w:rsidR="00D56139" w:rsidRPr="00D56139">
        <w:rPr>
          <w:sz w:val="20"/>
        </w:rPr>
        <w:t>-BR</w:t>
      </w:r>
    </w:p>
    <w:p w14:paraId="4A6E1D12" w14:textId="77777777" w:rsidR="00D56139" w:rsidRPr="00DC1711" w:rsidRDefault="00D56139" w:rsidP="000152C6">
      <w:pPr>
        <w:rPr>
          <w:lang w:val="en-GB"/>
        </w:rPr>
      </w:pPr>
    </w:p>
    <w:p w14:paraId="1A1A43ED" w14:textId="77777777" w:rsidR="005C24DA" w:rsidRPr="00DC1711" w:rsidRDefault="005C24DA" w:rsidP="000152C6">
      <w:pPr>
        <w:rPr>
          <w:lang w:val="en-GB"/>
        </w:rPr>
      </w:pPr>
    </w:p>
    <w:p w14:paraId="7FE3C3C6" w14:textId="77777777" w:rsidR="00D56139" w:rsidRDefault="00D56139" w:rsidP="00D56139">
      <w:pPr>
        <w:pStyle w:val="Heading6"/>
      </w:pPr>
      <w:bookmarkStart w:id="5378" w:name="Sit_Bego_mob_per_BzF"/>
      <w:r>
        <w:t>BF</w:t>
      </w:r>
    </w:p>
    <w:bookmarkEnd w:id="5378"/>
    <w:p w14:paraId="136C513C" w14:textId="22593A4E" w:rsidR="00D56139" w:rsidRPr="00D56139" w:rsidRDefault="00D56139" w:rsidP="000152C6">
      <w:pPr>
        <w:rPr>
          <w:sz w:val="20"/>
          <w:lang w:val="fr-FR"/>
        </w:rPr>
      </w:pPr>
      <w:r w:rsidRPr="00D56139">
        <w:fldChar w:fldCharType="begin"/>
      </w:r>
      <w:r w:rsidRPr="00DC1711">
        <w:rPr>
          <w:sz w:val="20"/>
          <w:lang w:val="fr-FR"/>
        </w:rPr>
        <w:instrText>HYPERLINK "C:\\Users\\Thomas Huet\\Desktop\\Documentation archéologique liée à la thèse\\Cultures.docx" \l "Sit_Bego_chron_abs_per_BzF"</w:instrText>
      </w:r>
      <w:r w:rsidRPr="00D56139">
        <w:fldChar w:fldCharType="separate"/>
      </w:r>
      <w:r w:rsidRPr="00DC1711">
        <w:rPr>
          <w:rStyle w:val="Hyperlink"/>
          <w:sz w:val="20"/>
          <w:lang w:val="fr-FR"/>
        </w:rPr>
        <w:t>BF</w:t>
      </w:r>
      <w:r w:rsidRPr="00D56139">
        <w:rPr>
          <w:rStyle w:val="Hyperlink"/>
          <w:sz w:val="20"/>
        </w:rPr>
        <w:fldChar w:fldCharType="end"/>
      </w:r>
    </w:p>
    <w:p w14:paraId="59C6650D" w14:textId="77777777" w:rsidR="00D56139" w:rsidRDefault="00D56139" w:rsidP="000152C6">
      <w:pPr>
        <w:rPr>
          <w:lang w:val="fr-FR"/>
        </w:rPr>
      </w:pPr>
    </w:p>
    <w:p w14:paraId="7A97F568" w14:textId="77777777" w:rsidR="00D56139" w:rsidRDefault="00D56139" w:rsidP="00D56139">
      <w:pPr>
        <w:pStyle w:val="Heading5"/>
        <w:rPr>
          <w:lang w:eastAsia="fr-FR"/>
        </w:rPr>
      </w:pPr>
      <w:bookmarkStart w:id="5379" w:name="Sit_Bego_mob_per_Fer"/>
      <w:r>
        <w:rPr>
          <w:lang w:eastAsia="fr-FR"/>
        </w:rPr>
        <w:t>Fer</w:t>
      </w:r>
    </w:p>
    <w:bookmarkEnd w:id="5379"/>
    <w:p w14:paraId="37595ED5" w14:textId="02822684" w:rsidR="00D56139" w:rsidRPr="00D56139" w:rsidRDefault="00D56139" w:rsidP="000152C6">
      <w:pPr>
        <w:rPr>
          <w:sz w:val="20"/>
          <w:lang w:val="fr-FR"/>
        </w:rPr>
      </w:pPr>
      <w:r w:rsidRPr="00D56139">
        <w:fldChar w:fldCharType="begin"/>
      </w:r>
      <w:r w:rsidRPr="00DC1711">
        <w:rPr>
          <w:sz w:val="20"/>
          <w:lang w:val="fr-FR"/>
        </w:rPr>
        <w:instrText>HYPERLINK "C:\\Users\\Thomas Huet\\Desktop\\Documentation archéologique liée à la thèse\\Sites.docx" \l "Sit_Bego_chron_abs_per_Fer"</w:instrText>
      </w:r>
      <w:r w:rsidRPr="00D56139">
        <w:fldChar w:fldCharType="separate"/>
      </w:r>
      <w:r w:rsidRPr="00DC1711">
        <w:rPr>
          <w:rStyle w:val="Hyperlink"/>
          <w:sz w:val="20"/>
          <w:lang w:val="fr-FR"/>
        </w:rPr>
        <w:t>Fer</w:t>
      </w:r>
      <w:r w:rsidRPr="00D56139">
        <w:rPr>
          <w:rStyle w:val="Hyperlink"/>
          <w:sz w:val="20"/>
        </w:rPr>
        <w:fldChar w:fldCharType="end"/>
      </w:r>
    </w:p>
    <w:p w14:paraId="3EC53655" w14:textId="77777777" w:rsidR="00D56139" w:rsidRPr="0032190F" w:rsidRDefault="00D56139" w:rsidP="000152C6">
      <w:pPr>
        <w:rPr>
          <w:lang w:val="fr-FR"/>
        </w:rPr>
      </w:pPr>
    </w:p>
    <w:p w14:paraId="1051E58A" w14:textId="2B92D3C0" w:rsidR="000152C6" w:rsidRPr="0032190F" w:rsidRDefault="00C271A9" w:rsidP="000152C6">
      <w:pPr>
        <w:pStyle w:val="Heading4"/>
        <w:numPr>
          <w:ilvl w:val="3"/>
          <w:numId w:val="0"/>
        </w:numPr>
        <w:tabs>
          <w:tab w:val="num" w:pos="2520"/>
        </w:tabs>
        <w:spacing w:before="240" w:after="60"/>
        <w:ind w:left="2160"/>
      </w:pPr>
      <w:bookmarkStart w:id="5380" w:name="Sit_Bego_mob_lith"/>
      <w:r>
        <w:t>l</w:t>
      </w:r>
      <w:r w:rsidR="000152C6" w:rsidRPr="0032190F">
        <w:t>ithique</w:t>
      </w:r>
    </w:p>
    <w:bookmarkEnd w:id="5380"/>
    <w:p w14:paraId="30DF8D11" w14:textId="77777777" w:rsidR="000152C6" w:rsidRPr="0032190F" w:rsidRDefault="000152C6" w:rsidP="000152C6">
      <w:pPr>
        <w:rPr>
          <w:lang w:val="fr-FR"/>
        </w:rPr>
      </w:pPr>
    </w:p>
    <w:p w14:paraId="0B3385EB" w14:textId="427356F1" w:rsidR="000152C6" w:rsidRPr="0032190F" w:rsidRDefault="000152C6" w:rsidP="000152C6">
      <w:pPr>
        <w:jc w:val="both"/>
        <w:rPr>
          <w:lang w:val="fr-FR"/>
        </w:rPr>
      </w:pPr>
      <w:r w:rsidRPr="0032190F">
        <w:rPr>
          <w:lang w:val="fr-FR"/>
        </w:rPr>
        <w:t xml:space="preserve">Une étude a porté sur des industries en silex pour la plupart en contexte du Cuivre ou du tout début de </w:t>
      </w:r>
      <w:r w:rsidR="00F758DE">
        <w:rPr>
          <w:lang w:val="fr-FR"/>
        </w:rPr>
        <w:t>BA</w:t>
      </w:r>
      <w:r w:rsidRPr="0032190F">
        <w:rPr>
          <w:lang w:val="fr-FR"/>
        </w:rPr>
        <w:t xml:space="preserve"> (céramique) (BIB 806 p. 434).</w:t>
      </w:r>
    </w:p>
    <w:p w14:paraId="52A53973" w14:textId="63A8CB22" w:rsidR="00624E30" w:rsidRDefault="000152C6" w:rsidP="00A903DF">
      <w:pPr>
        <w:jc w:val="both"/>
        <w:rPr>
          <w:lang w:val="fr-FR"/>
        </w:rPr>
      </w:pPr>
      <w:r w:rsidRPr="0032190F">
        <w:rPr>
          <w:lang w:val="fr-FR"/>
        </w:rPr>
        <w:t xml:space="preserve">L’origine de la </w:t>
      </w:r>
      <w:r w:rsidR="00624E30">
        <w:rPr>
          <w:lang w:val="fr-FR"/>
        </w:rPr>
        <w:t>MP</w:t>
      </w:r>
      <w:r w:rsidRPr="0032190F">
        <w:rPr>
          <w:lang w:val="fr-FR"/>
        </w:rPr>
        <w:t xml:space="preserve"> montre une grande variété des gisements de silex. Le silex de très bonne qualité provient du Vaucluse ou du Sud des Alpes-de-Hautes-Provence. Le silex « blond » bédoulien en provenance du </w:t>
      </w:r>
      <w:hyperlink r:id="rId13048" w:anchor="Sit_Mont_Ventoux" w:history="1">
        <w:r w:rsidRPr="0032190F">
          <w:rPr>
            <w:rStyle w:val="Hyperlink"/>
            <w:lang w:val="fr-FR"/>
          </w:rPr>
          <w:t>Ventoux</w:t>
        </w:r>
      </w:hyperlink>
      <w:r w:rsidRPr="0032190F">
        <w:rPr>
          <w:lang w:val="fr-FR"/>
        </w:rPr>
        <w:t xml:space="preserve"> est bien représenté (BIB 806 p. 437). </w:t>
      </w:r>
      <w:r w:rsidR="00624E30" w:rsidRPr="00624E30">
        <w:rPr>
          <w:lang w:val="fr-FR"/>
        </w:rPr>
        <w:t>les matériaux extra-régionaux qui sont les mieux identifiés, et c'est vers l'ouest qu' il faut se tourner : ils se rapportent d'une part aux silex "blonds" bédouliens qui affleurent dans la région du Ventoux et d'autre part aux silex b</w:t>
      </w:r>
      <w:r w:rsidR="00F758DE">
        <w:rPr>
          <w:lang w:val="fr-FR"/>
        </w:rPr>
        <w:t>run</w:t>
      </w:r>
      <w:r w:rsidR="00624E30" w:rsidRPr="00624E30">
        <w:rPr>
          <w:lang w:val="fr-FR"/>
        </w:rPr>
        <w:t>s</w:t>
      </w:r>
      <w:r w:rsidR="00652158">
        <w:rPr>
          <w:lang w:val="fr-FR"/>
        </w:rPr>
        <w:t xml:space="preserve"> </w:t>
      </w:r>
      <w:r w:rsidR="00624E30" w:rsidRPr="00624E30">
        <w:rPr>
          <w:lang w:val="fr-FR"/>
        </w:rPr>
        <w:t xml:space="preserve">"rubanés" de la région de </w:t>
      </w:r>
      <w:hyperlink r:id="rId13049" w:anchor="Sit_Forcalquier" w:history="1">
        <w:r w:rsidR="00624E30" w:rsidRPr="00624E30">
          <w:rPr>
            <w:rStyle w:val="Hyperlink"/>
            <w:lang w:val="fr-FR"/>
          </w:rPr>
          <w:t>Forcalquier</w:t>
        </w:r>
      </w:hyperlink>
      <w:r w:rsidR="00624E30" w:rsidRPr="00624E30">
        <w:rPr>
          <w:lang w:val="fr-FR"/>
        </w:rPr>
        <w:t xml:space="preserve"> (plus précisemment la vallée du Largue, dans les Alpes de Haute-Provence)</w:t>
      </w:r>
      <w:r w:rsidR="00624E30">
        <w:rPr>
          <w:lang w:val="fr-FR"/>
        </w:rPr>
        <w:t xml:space="preserve"> (BIB 806) silex de </w:t>
      </w:r>
      <w:hyperlink r:id="rId13050" w:anchor="Sit_Ciotti" w:history="1">
        <w:r w:rsidR="00624E30" w:rsidRPr="00624E30">
          <w:rPr>
            <w:rStyle w:val="Hyperlink"/>
            <w:lang w:val="fr-FR"/>
          </w:rPr>
          <w:t>Ciotti</w:t>
        </w:r>
      </w:hyperlink>
      <w:r w:rsidR="00624E30">
        <w:rPr>
          <w:lang w:val="fr-FR"/>
        </w:rPr>
        <w:t xml:space="preserve">, </w:t>
      </w:r>
      <w:hyperlink r:id="rId13051" w:anchor="Sit_Roque_Escalpon" w:history="1">
        <w:r w:rsidR="00624E30" w:rsidRPr="00624E30">
          <w:rPr>
            <w:rStyle w:val="Hyperlink"/>
            <w:lang w:val="fr-FR"/>
          </w:rPr>
          <w:t>Fossé nord varois</w:t>
        </w:r>
      </w:hyperlink>
      <w:r w:rsidR="00624E30">
        <w:rPr>
          <w:lang w:val="fr-FR"/>
        </w:rPr>
        <w:t xml:space="preserve">, </w:t>
      </w:r>
      <w:hyperlink r:id="rId13052" w:anchor="Sit_Quartz_hyalien" w:history="1">
        <w:r w:rsidR="00624E30" w:rsidRPr="00624E30">
          <w:rPr>
            <w:rStyle w:val="Hyperlink"/>
            <w:iCs/>
            <w:lang w:val="fr-FR"/>
          </w:rPr>
          <w:t>quartz hyalin</w:t>
        </w:r>
      </w:hyperlink>
      <w:r w:rsidR="00624E30">
        <w:rPr>
          <w:lang w:val="fr-FR"/>
        </w:rPr>
        <w:t xml:space="preserve"> des Alpes occidentales (BIB 806) Machu et al. notent encore la provenance de silex venant de Veaux, Murs, du bassin d'Apt-Forcalquier, des Fossés Nord-Varois, du silex vert et gris du Valanginien supérieur du Haut-</w:t>
      </w:r>
      <w:r w:rsidR="00624E30">
        <w:rPr>
          <w:lang w:val="fr-FR"/>
        </w:rPr>
        <w:lastRenderedPageBreak/>
        <w:t xml:space="preserve">Var, des silex noirs </w:t>
      </w:r>
      <w:r w:rsidR="00A903DF" w:rsidRPr="00A903DF">
        <w:rPr>
          <w:lang w:val="fr-FR"/>
        </w:rPr>
        <w:t xml:space="preserve">mouchetés </w:t>
      </w:r>
      <w:r w:rsidR="00624E30">
        <w:rPr>
          <w:lang w:val="fr-FR"/>
        </w:rPr>
        <w:t xml:space="preserve">du Crétacé inférieur </w:t>
      </w:r>
      <w:r w:rsidR="00A903DF" w:rsidRPr="00A903DF">
        <w:rPr>
          <w:lang w:val="fr-FR"/>
        </w:rPr>
        <w:t>du secteur de Fontan</w:t>
      </w:r>
      <w:r w:rsidR="00A903DF">
        <w:rPr>
          <w:lang w:val="fr-FR"/>
        </w:rPr>
        <w:t xml:space="preserve"> (</w:t>
      </w:r>
      <w:r w:rsidR="00624E30">
        <w:rPr>
          <w:lang w:val="fr-FR"/>
        </w:rPr>
        <w:t>Roya</w:t>
      </w:r>
      <w:r w:rsidR="00A903DF">
        <w:rPr>
          <w:lang w:val="fr-FR"/>
        </w:rPr>
        <w:t>)</w:t>
      </w:r>
      <w:r w:rsidR="00624E30">
        <w:rPr>
          <w:lang w:val="fr-FR"/>
        </w:rPr>
        <w:t>, du quartz de la région de Oisan (BIB 806)</w:t>
      </w:r>
    </w:p>
    <w:p w14:paraId="2799C9A5" w14:textId="77777777" w:rsidR="00624E30" w:rsidRDefault="00624E30" w:rsidP="000152C6">
      <w:pPr>
        <w:jc w:val="both"/>
        <w:rPr>
          <w:lang w:val="fr-FR"/>
        </w:rPr>
      </w:pPr>
    </w:p>
    <w:p w14:paraId="2079E85A" w14:textId="6CE0425B" w:rsidR="000152C6" w:rsidRPr="0032190F" w:rsidRDefault="000152C6" w:rsidP="00F758DE">
      <w:pPr>
        <w:jc w:val="both"/>
        <w:rPr>
          <w:lang w:val="fr-FR"/>
        </w:rPr>
      </w:pPr>
      <w:r w:rsidRPr="0032190F">
        <w:rPr>
          <w:lang w:val="fr-FR"/>
        </w:rPr>
        <w:t>L’étude tracéologique a montré un usage « traditionnel » de ces industries en silex (moisson, découpe carnée/cutanée). La faiblesse des usures observées (usures d’utilisation et retouches) plaide en faveur d’un usage bref de ces outils, un renouvellement rapide, et pourrait signer la présence de populations locales en provenance des basses vallées (BIB 806 p. 437).</w:t>
      </w:r>
      <w:r w:rsidR="00624E30">
        <w:rPr>
          <w:lang w:val="fr-FR"/>
        </w:rPr>
        <w:t xml:space="preserve"> </w:t>
      </w:r>
    </w:p>
    <w:p w14:paraId="7FD38E0C" w14:textId="2F8EE4AB" w:rsidR="000152C6" w:rsidRPr="0032190F" w:rsidRDefault="00C271A9" w:rsidP="000152C6">
      <w:pPr>
        <w:pStyle w:val="Heading3"/>
        <w:numPr>
          <w:ilvl w:val="2"/>
          <w:numId w:val="0"/>
        </w:numPr>
        <w:tabs>
          <w:tab w:val="num" w:pos="1800"/>
        </w:tabs>
        <w:spacing w:before="240" w:after="60" w:line="240" w:lineRule="auto"/>
        <w:ind w:left="1440"/>
      </w:pPr>
      <w:bookmarkStart w:id="5381" w:name="Ana_Environnement"/>
      <w:r>
        <w:t>é</w:t>
      </w:r>
      <w:r w:rsidR="000152C6" w:rsidRPr="0032190F">
        <w:t>tudes paléo-environnementales</w:t>
      </w:r>
    </w:p>
    <w:bookmarkEnd w:id="5381"/>
    <w:p w14:paraId="71FD5BE4" w14:textId="24231E11" w:rsidR="000152C6" w:rsidRDefault="000152C6" w:rsidP="000152C6">
      <w:pPr>
        <w:jc w:val="both"/>
        <w:rPr>
          <w:lang w:val="fr-FR"/>
        </w:rPr>
      </w:pPr>
    </w:p>
    <w:p w14:paraId="00433E86" w14:textId="2F749B6B" w:rsidR="00C15DC7" w:rsidRDefault="00000000" w:rsidP="000152C6">
      <w:pPr>
        <w:jc w:val="both"/>
        <w:rPr>
          <w:rStyle w:val="Hyperlink"/>
          <w:lang w:val="fr-FR"/>
        </w:rPr>
      </w:pPr>
      <w:hyperlink r:id="rId13053" w:anchor="Ana_envir_loc" w:history="1">
        <w:r w:rsidR="00C15DC7" w:rsidRPr="00C15DC7">
          <w:rPr>
            <w:rStyle w:val="Hyperlink"/>
            <w:lang w:val="fr-FR"/>
          </w:rPr>
          <w:t>locii</w:t>
        </w:r>
      </w:hyperlink>
      <w:r w:rsidR="00C15DC7">
        <w:rPr>
          <w:lang w:val="fr-FR"/>
        </w:rPr>
        <w:t xml:space="preserve">, différentes </w:t>
      </w:r>
      <w:hyperlink r:id="rId13054" w:anchor="Ana_envir_per" w:history="1">
        <w:r w:rsidR="00C15DC7" w:rsidRPr="00C15DC7">
          <w:rPr>
            <w:rStyle w:val="Hyperlink"/>
            <w:lang w:val="fr-FR"/>
          </w:rPr>
          <w:t>périodes</w:t>
        </w:r>
      </w:hyperlink>
    </w:p>
    <w:p w14:paraId="5874409F" w14:textId="77777777" w:rsidR="00D56139" w:rsidRDefault="00D56139" w:rsidP="000152C6">
      <w:pPr>
        <w:jc w:val="both"/>
        <w:rPr>
          <w:lang w:val="fr-FR"/>
        </w:rPr>
      </w:pPr>
    </w:p>
    <w:p w14:paraId="0C47E6DF" w14:textId="17F4C31E" w:rsidR="00C15DC7" w:rsidRDefault="00C15DC7" w:rsidP="00C15DC7">
      <w:pPr>
        <w:pStyle w:val="Heading4"/>
      </w:pPr>
      <w:bookmarkStart w:id="5382" w:name="Ana_envir_loc"/>
      <w:r>
        <w:t>locus</w:t>
      </w:r>
    </w:p>
    <w:bookmarkEnd w:id="5382"/>
    <w:p w14:paraId="259ED435" w14:textId="77777777" w:rsidR="00C15DC7" w:rsidRDefault="00C15DC7" w:rsidP="000152C6">
      <w:pPr>
        <w:jc w:val="both"/>
        <w:rPr>
          <w:lang w:val="fr-FR"/>
        </w:rPr>
      </w:pPr>
    </w:p>
    <w:tbl>
      <w:tblPr>
        <w:tblStyle w:val="TableGrid"/>
        <w:tblW w:w="0" w:type="auto"/>
        <w:tblLook w:val="04A0" w:firstRow="1" w:lastRow="0" w:firstColumn="1" w:lastColumn="0" w:noHBand="0" w:noVBand="1"/>
      </w:tblPr>
      <w:tblGrid>
        <w:gridCol w:w="2454"/>
        <w:gridCol w:w="2454"/>
        <w:gridCol w:w="2455"/>
        <w:gridCol w:w="2455"/>
      </w:tblGrid>
      <w:tr w:rsidR="009722A6" w14:paraId="7D876AB2" w14:textId="77777777" w:rsidTr="009722A6">
        <w:tc>
          <w:tcPr>
            <w:tcW w:w="2454" w:type="dxa"/>
          </w:tcPr>
          <w:p w14:paraId="3EF5FCB0" w14:textId="77777777" w:rsidR="009722A6" w:rsidRDefault="009722A6" w:rsidP="000152C6">
            <w:pPr>
              <w:jc w:val="both"/>
              <w:rPr>
                <w:lang w:val="fr-FR"/>
              </w:rPr>
            </w:pPr>
          </w:p>
        </w:tc>
        <w:tc>
          <w:tcPr>
            <w:tcW w:w="2454" w:type="dxa"/>
          </w:tcPr>
          <w:p w14:paraId="7DEBC998" w14:textId="77777777" w:rsidR="009722A6" w:rsidRDefault="009722A6" w:rsidP="000152C6">
            <w:pPr>
              <w:jc w:val="both"/>
              <w:rPr>
                <w:lang w:val="fr-FR"/>
              </w:rPr>
            </w:pPr>
          </w:p>
        </w:tc>
        <w:tc>
          <w:tcPr>
            <w:tcW w:w="2455" w:type="dxa"/>
          </w:tcPr>
          <w:p w14:paraId="59A1CE5E" w14:textId="77777777" w:rsidR="009722A6" w:rsidRDefault="009722A6" w:rsidP="000152C6">
            <w:pPr>
              <w:jc w:val="both"/>
              <w:rPr>
                <w:lang w:val="fr-FR"/>
              </w:rPr>
            </w:pPr>
          </w:p>
        </w:tc>
        <w:tc>
          <w:tcPr>
            <w:tcW w:w="2455" w:type="dxa"/>
          </w:tcPr>
          <w:p w14:paraId="2F76D99F" w14:textId="77777777" w:rsidR="009722A6" w:rsidRDefault="009722A6" w:rsidP="000152C6">
            <w:pPr>
              <w:jc w:val="both"/>
              <w:rPr>
                <w:lang w:val="fr-FR"/>
              </w:rPr>
            </w:pPr>
          </w:p>
        </w:tc>
      </w:tr>
      <w:tr w:rsidR="00E70D30" w14:paraId="6FB19000" w14:textId="77777777" w:rsidTr="009722A6">
        <w:tc>
          <w:tcPr>
            <w:tcW w:w="2454" w:type="dxa"/>
          </w:tcPr>
          <w:p w14:paraId="58563FFA" w14:textId="77777777" w:rsidR="00E70D30" w:rsidRDefault="00E70D30" w:rsidP="000152C6">
            <w:pPr>
              <w:jc w:val="both"/>
              <w:rPr>
                <w:lang w:val="fr-FR"/>
              </w:rPr>
            </w:pPr>
          </w:p>
        </w:tc>
        <w:tc>
          <w:tcPr>
            <w:tcW w:w="2454" w:type="dxa"/>
          </w:tcPr>
          <w:p w14:paraId="7FE13D52" w14:textId="77777777" w:rsidR="00E70D30" w:rsidRDefault="00E70D30" w:rsidP="000152C6">
            <w:pPr>
              <w:jc w:val="both"/>
              <w:rPr>
                <w:lang w:val="fr-FR"/>
              </w:rPr>
            </w:pPr>
          </w:p>
        </w:tc>
        <w:tc>
          <w:tcPr>
            <w:tcW w:w="2455" w:type="dxa"/>
          </w:tcPr>
          <w:p w14:paraId="7EFA7B61" w14:textId="56C5B052" w:rsidR="00E70D30" w:rsidRDefault="00000000" w:rsidP="000152C6">
            <w:pPr>
              <w:jc w:val="both"/>
              <w:rPr>
                <w:lang w:val="fr-FR"/>
              </w:rPr>
            </w:pPr>
            <w:hyperlink r:id="rId13055" w:anchor="Sit_Grenouilles_paleoenv_et1_zpJ" w:history="1">
              <w:r w:rsidR="003E7902">
                <w:rPr>
                  <w:rStyle w:val="Hyperlink"/>
                  <w:lang w:val="fr-FR"/>
                </w:rPr>
                <w:t>LG</w:t>
              </w:r>
            </w:hyperlink>
          </w:p>
        </w:tc>
        <w:tc>
          <w:tcPr>
            <w:tcW w:w="2455" w:type="dxa"/>
          </w:tcPr>
          <w:p w14:paraId="6A5C3D89" w14:textId="77777777" w:rsidR="00E70D30" w:rsidRDefault="00E70D30" w:rsidP="000152C6">
            <w:pPr>
              <w:jc w:val="both"/>
              <w:rPr>
                <w:lang w:val="fr-FR"/>
              </w:rPr>
            </w:pPr>
          </w:p>
        </w:tc>
      </w:tr>
      <w:tr w:rsidR="00E70D30" w14:paraId="3575E04D" w14:textId="77777777" w:rsidTr="009722A6">
        <w:tc>
          <w:tcPr>
            <w:tcW w:w="2454" w:type="dxa"/>
          </w:tcPr>
          <w:p w14:paraId="3E18EF4D" w14:textId="77777777" w:rsidR="00E70D30" w:rsidRDefault="00E70D30" w:rsidP="000152C6">
            <w:pPr>
              <w:jc w:val="both"/>
              <w:rPr>
                <w:lang w:val="fr-FR"/>
              </w:rPr>
            </w:pPr>
          </w:p>
        </w:tc>
        <w:tc>
          <w:tcPr>
            <w:tcW w:w="2454" w:type="dxa"/>
          </w:tcPr>
          <w:p w14:paraId="5DA137C9" w14:textId="77777777" w:rsidR="00E70D30" w:rsidRDefault="00E70D30" w:rsidP="000152C6">
            <w:pPr>
              <w:jc w:val="both"/>
              <w:rPr>
                <w:lang w:val="fr-FR"/>
              </w:rPr>
            </w:pPr>
          </w:p>
        </w:tc>
        <w:tc>
          <w:tcPr>
            <w:tcW w:w="2455" w:type="dxa"/>
          </w:tcPr>
          <w:p w14:paraId="0CE5F98E" w14:textId="77777777" w:rsidR="00E70D30" w:rsidRDefault="00E70D30" w:rsidP="000152C6">
            <w:pPr>
              <w:jc w:val="both"/>
              <w:rPr>
                <w:lang w:val="fr-FR"/>
              </w:rPr>
            </w:pPr>
          </w:p>
        </w:tc>
        <w:tc>
          <w:tcPr>
            <w:tcW w:w="2455" w:type="dxa"/>
          </w:tcPr>
          <w:p w14:paraId="6DA386C3" w14:textId="77777777" w:rsidR="00E70D30" w:rsidRDefault="00E70D30" w:rsidP="000152C6">
            <w:pPr>
              <w:jc w:val="both"/>
              <w:rPr>
                <w:lang w:val="fr-FR"/>
              </w:rPr>
            </w:pPr>
          </w:p>
        </w:tc>
      </w:tr>
      <w:tr w:rsidR="00E70D30" w14:paraId="640FF1AE" w14:textId="77777777" w:rsidTr="009722A6">
        <w:tc>
          <w:tcPr>
            <w:tcW w:w="2454" w:type="dxa"/>
          </w:tcPr>
          <w:p w14:paraId="729A109F" w14:textId="77777777" w:rsidR="00E70D30" w:rsidRDefault="00E70D30" w:rsidP="000152C6">
            <w:pPr>
              <w:jc w:val="both"/>
              <w:rPr>
                <w:lang w:val="fr-FR"/>
              </w:rPr>
            </w:pPr>
          </w:p>
        </w:tc>
        <w:tc>
          <w:tcPr>
            <w:tcW w:w="2454" w:type="dxa"/>
          </w:tcPr>
          <w:p w14:paraId="1B7C9847" w14:textId="77777777" w:rsidR="00E70D30" w:rsidRDefault="00E70D30" w:rsidP="000152C6">
            <w:pPr>
              <w:jc w:val="both"/>
              <w:rPr>
                <w:lang w:val="fr-FR"/>
              </w:rPr>
            </w:pPr>
          </w:p>
        </w:tc>
        <w:tc>
          <w:tcPr>
            <w:tcW w:w="2455" w:type="dxa"/>
          </w:tcPr>
          <w:p w14:paraId="15EAA0A8" w14:textId="77777777" w:rsidR="00E70D30" w:rsidRDefault="00E70D30" w:rsidP="000152C6">
            <w:pPr>
              <w:jc w:val="both"/>
              <w:rPr>
                <w:lang w:val="fr-FR"/>
              </w:rPr>
            </w:pPr>
          </w:p>
        </w:tc>
        <w:tc>
          <w:tcPr>
            <w:tcW w:w="2455" w:type="dxa"/>
          </w:tcPr>
          <w:p w14:paraId="6521FDBC" w14:textId="77777777" w:rsidR="00E70D30" w:rsidRDefault="00E70D30" w:rsidP="000152C6">
            <w:pPr>
              <w:jc w:val="both"/>
              <w:rPr>
                <w:lang w:val="fr-FR"/>
              </w:rPr>
            </w:pPr>
          </w:p>
        </w:tc>
      </w:tr>
      <w:tr w:rsidR="00E70D30" w14:paraId="237E12E9" w14:textId="77777777" w:rsidTr="009722A6">
        <w:tc>
          <w:tcPr>
            <w:tcW w:w="2454" w:type="dxa"/>
          </w:tcPr>
          <w:p w14:paraId="66C05CD2" w14:textId="77777777" w:rsidR="00E70D30" w:rsidRDefault="00E70D30" w:rsidP="000152C6">
            <w:pPr>
              <w:jc w:val="both"/>
              <w:rPr>
                <w:lang w:val="fr-FR"/>
              </w:rPr>
            </w:pPr>
          </w:p>
        </w:tc>
        <w:tc>
          <w:tcPr>
            <w:tcW w:w="2454" w:type="dxa"/>
          </w:tcPr>
          <w:p w14:paraId="7CB5D906" w14:textId="77777777" w:rsidR="00E70D30" w:rsidRDefault="00E70D30" w:rsidP="000152C6">
            <w:pPr>
              <w:jc w:val="both"/>
              <w:rPr>
                <w:lang w:val="fr-FR"/>
              </w:rPr>
            </w:pPr>
          </w:p>
        </w:tc>
        <w:tc>
          <w:tcPr>
            <w:tcW w:w="2455" w:type="dxa"/>
          </w:tcPr>
          <w:p w14:paraId="6753BB3B" w14:textId="77777777" w:rsidR="00E70D30" w:rsidRDefault="00E70D30" w:rsidP="000152C6">
            <w:pPr>
              <w:jc w:val="both"/>
              <w:rPr>
                <w:lang w:val="fr-FR"/>
              </w:rPr>
            </w:pPr>
          </w:p>
        </w:tc>
        <w:tc>
          <w:tcPr>
            <w:tcW w:w="2455" w:type="dxa"/>
          </w:tcPr>
          <w:p w14:paraId="1242B09C" w14:textId="77777777" w:rsidR="00E70D30" w:rsidRDefault="00E70D30" w:rsidP="000152C6">
            <w:pPr>
              <w:jc w:val="both"/>
              <w:rPr>
                <w:lang w:val="fr-FR"/>
              </w:rPr>
            </w:pPr>
          </w:p>
        </w:tc>
      </w:tr>
      <w:tr w:rsidR="00E70D30" w14:paraId="2DBB5B43" w14:textId="77777777" w:rsidTr="009722A6">
        <w:tc>
          <w:tcPr>
            <w:tcW w:w="2454" w:type="dxa"/>
          </w:tcPr>
          <w:p w14:paraId="599AF823" w14:textId="77777777" w:rsidR="00E70D30" w:rsidRDefault="00E70D30" w:rsidP="000152C6">
            <w:pPr>
              <w:jc w:val="both"/>
              <w:rPr>
                <w:lang w:val="fr-FR"/>
              </w:rPr>
            </w:pPr>
          </w:p>
        </w:tc>
        <w:tc>
          <w:tcPr>
            <w:tcW w:w="2454" w:type="dxa"/>
          </w:tcPr>
          <w:p w14:paraId="292E2970" w14:textId="77777777" w:rsidR="00E70D30" w:rsidRDefault="00E70D30" w:rsidP="000152C6">
            <w:pPr>
              <w:jc w:val="both"/>
              <w:rPr>
                <w:lang w:val="fr-FR"/>
              </w:rPr>
            </w:pPr>
          </w:p>
        </w:tc>
        <w:tc>
          <w:tcPr>
            <w:tcW w:w="2455" w:type="dxa"/>
          </w:tcPr>
          <w:p w14:paraId="6AF8758B" w14:textId="77777777" w:rsidR="00E70D30" w:rsidRDefault="00E70D30" w:rsidP="000152C6">
            <w:pPr>
              <w:jc w:val="both"/>
              <w:rPr>
                <w:lang w:val="fr-FR"/>
              </w:rPr>
            </w:pPr>
          </w:p>
        </w:tc>
        <w:tc>
          <w:tcPr>
            <w:tcW w:w="2455" w:type="dxa"/>
          </w:tcPr>
          <w:p w14:paraId="58C236C0" w14:textId="77777777" w:rsidR="00E70D30" w:rsidRDefault="00E70D30" w:rsidP="000152C6">
            <w:pPr>
              <w:jc w:val="both"/>
              <w:rPr>
                <w:lang w:val="fr-FR"/>
              </w:rPr>
            </w:pPr>
          </w:p>
        </w:tc>
      </w:tr>
      <w:tr w:rsidR="009722A6" w14:paraId="4249A65D" w14:textId="77777777" w:rsidTr="009722A6">
        <w:tc>
          <w:tcPr>
            <w:tcW w:w="2454" w:type="dxa"/>
          </w:tcPr>
          <w:p w14:paraId="4F1528DF" w14:textId="77777777" w:rsidR="009722A6" w:rsidRDefault="009722A6" w:rsidP="000152C6">
            <w:pPr>
              <w:jc w:val="both"/>
              <w:rPr>
                <w:lang w:val="fr-FR"/>
              </w:rPr>
            </w:pPr>
          </w:p>
        </w:tc>
        <w:tc>
          <w:tcPr>
            <w:tcW w:w="2454" w:type="dxa"/>
          </w:tcPr>
          <w:p w14:paraId="79CDD6BD" w14:textId="3327002B" w:rsidR="009722A6" w:rsidRDefault="009722A6" w:rsidP="000152C6">
            <w:pPr>
              <w:jc w:val="both"/>
              <w:rPr>
                <w:lang w:val="fr-FR"/>
              </w:rPr>
            </w:pPr>
            <w:r>
              <w:rPr>
                <w:lang w:val="fr-FR"/>
              </w:rPr>
              <w:t>GdC</w:t>
            </w:r>
          </w:p>
        </w:tc>
        <w:tc>
          <w:tcPr>
            <w:tcW w:w="2455" w:type="dxa"/>
          </w:tcPr>
          <w:p w14:paraId="68B407CB" w14:textId="77777777" w:rsidR="009722A6" w:rsidRDefault="009722A6" w:rsidP="000152C6">
            <w:pPr>
              <w:jc w:val="both"/>
              <w:rPr>
                <w:lang w:val="fr-FR"/>
              </w:rPr>
            </w:pPr>
          </w:p>
        </w:tc>
        <w:tc>
          <w:tcPr>
            <w:tcW w:w="2455" w:type="dxa"/>
          </w:tcPr>
          <w:p w14:paraId="5D9BEFC1" w14:textId="77777777" w:rsidR="009722A6" w:rsidRDefault="009722A6" w:rsidP="000152C6">
            <w:pPr>
              <w:jc w:val="both"/>
              <w:rPr>
                <w:lang w:val="fr-FR"/>
              </w:rPr>
            </w:pPr>
          </w:p>
        </w:tc>
      </w:tr>
      <w:tr w:rsidR="009722A6" w14:paraId="512A874C" w14:textId="77777777" w:rsidTr="009722A6">
        <w:tc>
          <w:tcPr>
            <w:tcW w:w="2454" w:type="dxa"/>
          </w:tcPr>
          <w:p w14:paraId="1E80232A" w14:textId="77777777" w:rsidR="009722A6" w:rsidRDefault="009722A6" w:rsidP="000152C6">
            <w:pPr>
              <w:jc w:val="both"/>
              <w:rPr>
                <w:lang w:val="fr-FR"/>
              </w:rPr>
            </w:pPr>
          </w:p>
        </w:tc>
        <w:tc>
          <w:tcPr>
            <w:tcW w:w="2454" w:type="dxa"/>
          </w:tcPr>
          <w:p w14:paraId="34D1D2E2" w14:textId="04058236" w:rsidR="009722A6" w:rsidRDefault="00000000" w:rsidP="009722A6">
            <w:pPr>
              <w:rPr>
                <w:lang w:val="fr-FR"/>
              </w:rPr>
            </w:pPr>
            <w:hyperlink r:id="rId13056" w:anchor="Sit_Ciari_Tourbiere" w:history="1">
              <w:r w:rsidR="009722A6" w:rsidRPr="009722A6">
                <w:rPr>
                  <w:rStyle w:val="Hyperlink"/>
                  <w:lang w:val="fr-FR"/>
                </w:rPr>
                <w:t>Tourbière du GdC</w:t>
              </w:r>
            </w:hyperlink>
          </w:p>
        </w:tc>
        <w:tc>
          <w:tcPr>
            <w:tcW w:w="2455" w:type="dxa"/>
          </w:tcPr>
          <w:p w14:paraId="7093ECA9" w14:textId="77777777" w:rsidR="009722A6" w:rsidRDefault="009722A6" w:rsidP="000152C6">
            <w:pPr>
              <w:jc w:val="both"/>
              <w:rPr>
                <w:lang w:val="fr-FR"/>
              </w:rPr>
            </w:pPr>
          </w:p>
        </w:tc>
        <w:tc>
          <w:tcPr>
            <w:tcW w:w="2455" w:type="dxa"/>
          </w:tcPr>
          <w:p w14:paraId="75EAF0F3" w14:textId="77777777" w:rsidR="009722A6" w:rsidRDefault="009722A6" w:rsidP="000152C6">
            <w:pPr>
              <w:jc w:val="both"/>
              <w:rPr>
                <w:lang w:val="fr-FR"/>
              </w:rPr>
            </w:pPr>
          </w:p>
        </w:tc>
      </w:tr>
      <w:tr w:rsidR="009722A6" w14:paraId="26373C33" w14:textId="77777777" w:rsidTr="009722A6">
        <w:tc>
          <w:tcPr>
            <w:tcW w:w="2454" w:type="dxa"/>
          </w:tcPr>
          <w:p w14:paraId="67955389" w14:textId="77777777" w:rsidR="009722A6" w:rsidRDefault="009722A6" w:rsidP="000152C6">
            <w:pPr>
              <w:jc w:val="both"/>
              <w:rPr>
                <w:lang w:val="fr-FR"/>
              </w:rPr>
            </w:pPr>
          </w:p>
        </w:tc>
        <w:tc>
          <w:tcPr>
            <w:tcW w:w="2454" w:type="dxa"/>
          </w:tcPr>
          <w:p w14:paraId="66B2A24F" w14:textId="6F5E927F" w:rsidR="009722A6" w:rsidRDefault="00000000" w:rsidP="000152C6">
            <w:pPr>
              <w:jc w:val="both"/>
              <w:rPr>
                <w:lang w:val="fr-FR"/>
              </w:rPr>
            </w:pPr>
            <w:hyperlink r:id="rId13057" w:anchor="Sit_Long_Supérieur" w:history="1">
              <w:r w:rsidR="009722A6" w:rsidRPr="009722A6">
                <w:rPr>
                  <w:rStyle w:val="Hyperlink"/>
                  <w:lang w:val="fr-FR"/>
                </w:rPr>
                <w:t>LLS</w:t>
              </w:r>
            </w:hyperlink>
          </w:p>
        </w:tc>
        <w:tc>
          <w:tcPr>
            <w:tcW w:w="2455" w:type="dxa"/>
          </w:tcPr>
          <w:p w14:paraId="6E098DFC" w14:textId="77777777" w:rsidR="009722A6" w:rsidRDefault="009722A6" w:rsidP="000152C6">
            <w:pPr>
              <w:jc w:val="both"/>
              <w:rPr>
                <w:lang w:val="fr-FR"/>
              </w:rPr>
            </w:pPr>
          </w:p>
        </w:tc>
        <w:tc>
          <w:tcPr>
            <w:tcW w:w="2455" w:type="dxa"/>
          </w:tcPr>
          <w:p w14:paraId="7F98DBDA" w14:textId="77777777" w:rsidR="009722A6" w:rsidRDefault="009722A6" w:rsidP="000152C6">
            <w:pPr>
              <w:jc w:val="both"/>
              <w:rPr>
                <w:lang w:val="fr-FR"/>
              </w:rPr>
            </w:pPr>
          </w:p>
        </w:tc>
      </w:tr>
      <w:tr w:rsidR="00E70D30" w14:paraId="04CC05A6" w14:textId="77777777" w:rsidTr="009722A6">
        <w:tc>
          <w:tcPr>
            <w:tcW w:w="2454" w:type="dxa"/>
          </w:tcPr>
          <w:p w14:paraId="660EF941" w14:textId="77777777" w:rsidR="00E70D30" w:rsidRDefault="00E70D30" w:rsidP="000152C6">
            <w:pPr>
              <w:jc w:val="both"/>
              <w:rPr>
                <w:lang w:val="fr-FR"/>
              </w:rPr>
            </w:pPr>
          </w:p>
        </w:tc>
        <w:tc>
          <w:tcPr>
            <w:tcW w:w="2454" w:type="dxa"/>
          </w:tcPr>
          <w:p w14:paraId="677D16B7" w14:textId="77777777" w:rsidR="00E70D30" w:rsidRDefault="00E70D30" w:rsidP="000152C6">
            <w:pPr>
              <w:jc w:val="both"/>
            </w:pPr>
          </w:p>
        </w:tc>
        <w:tc>
          <w:tcPr>
            <w:tcW w:w="2455" w:type="dxa"/>
          </w:tcPr>
          <w:p w14:paraId="44DD5E18" w14:textId="77777777" w:rsidR="00E70D30" w:rsidRDefault="00E70D30" w:rsidP="000152C6">
            <w:pPr>
              <w:jc w:val="both"/>
              <w:rPr>
                <w:lang w:val="fr-FR"/>
              </w:rPr>
            </w:pPr>
          </w:p>
        </w:tc>
        <w:tc>
          <w:tcPr>
            <w:tcW w:w="2455" w:type="dxa"/>
          </w:tcPr>
          <w:p w14:paraId="7B6FA2F8" w14:textId="77777777" w:rsidR="00E70D30" w:rsidRDefault="00E70D30" w:rsidP="000152C6">
            <w:pPr>
              <w:jc w:val="both"/>
              <w:rPr>
                <w:lang w:val="fr-FR"/>
              </w:rPr>
            </w:pPr>
          </w:p>
        </w:tc>
      </w:tr>
      <w:tr w:rsidR="00E70D30" w14:paraId="1A5ED425" w14:textId="77777777" w:rsidTr="009722A6">
        <w:tc>
          <w:tcPr>
            <w:tcW w:w="2454" w:type="dxa"/>
          </w:tcPr>
          <w:p w14:paraId="76DD4B0C" w14:textId="414F6277" w:rsidR="00E70D30" w:rsidRDefault="00000000" w:rsidP="000152C6">
            <w:pPr>
              <w:jc w:val="both"/>
              <w:rPr>
                <w:lang w:val="fr-FR"/>
              </w:rPr>
            </w:pPr>
            <w:hyperlink r:id="rId13058" w:anchor="Sit_Mouton" w:history="1">
              <w:r w:rsidR="00E70D30" w:rsidRPr="007F1D50">
                <w:rPr>
                  <w:rStyle w:val="Hyperlink"/>
                  <w:lang w:val="fr-FR"/>
                </w:rPr>
                <w:t>LM</w:t>
              </w:r>
            </w:hyperlink>
          </w:p>
        </w:tc>
        <w:tc>
          <w:tcPr>
            <w:tcW w:w="2454" w:type="dxa"/>
          </w:tcPr>
          <w:p w14:paraId="2294F95B" w14:textId="77777777" w:rsidR="00E70D30" w:rsidRDefault="00E70D30" w:rsidP="000152C6">
            <w:pPr>
              <w:jc w:val="both"/>
            </w:pPr>
          </w:p>
        </w:tc>
        <w:tc>
          <w:tcPr>
            <w:tcW w:w="2455" w:type="dxa"/>
          </w:tcPr>
          <w:p w14:paraId="482EE469" w14:textId="77777777" w:rsidR="00E70D30" w:rsidRDefault="00E70D30" w:rsidP="000152C6">
            <w:pPr>
              <w:jc w:val="both"/>
              <w:rPr>
                <w:lang w:val="fr-FR"/>
              </w:rPr>
            </w:pPr>
          </w:p>
        </w:tc>
        <w:tc>
          <w:tcPr>
            <w:tcW w:w="2455" w:type="dxa"/>
          </w:tcPr>
          <w:p w14:paraId="49FD6D81" w14:textId="77777777" w:rsidR="00E70D30" w:rsidRDefault="00E70D30" w:rsidP="000152C6">
            <w:pPr>
              <w:jc w:val="both"/>
              <w:rPr>
                <w:lang w:val="fr-FR"/>
              </w:rPr>
            </w:pPr>
          </w:p>
        </w:tc>
      </w:tr>
    </w:tbl>
    <w:p w14:paraId="2BE368D9" w14:textId="77777777" w:rsidR="009722A6" w:rsidRDefault="009722A6" w:rsidP="000152C6">
      <w:pPr>
        <w:jc w:val="both"/>
        <w:rPr>
          <w:lang w:val="fr-FR"/>
        </w:rPr>
      </w:pPr>
    </w:p>
    <w:p w14:paraId="28745FF3" w14:textId="77777777" w:rsidR="009722A6" w:rsidRDefault="009722A6" w:rsidP="000152C6">
      <w:pPr>
        <w:jc w:val="both"/>
        <w:rPr>
          <w:lang w:val="fr-FR"/>
        </w:rPr>
      </w:pPr>
    </w:p>
    <w:p w14:paraId="61B6C9DB" w14:textId="77777777" w:rsidR="00F758DE" w:rsidRPr="0032190F" w:rsidRDefault="00F758DE" w:rsidP="00F758DE">
      <w:pPr>
        <w:jc w:val="both"/>
        <w:rPr>
          <w:lang w:val="fr-FR"/>
        </w:rPr>
      </w:pPr>
      <w:r w:rsidRPr="0032190F">
        <w:rPr>
          <w:lang w:val="fr-FR"/>
        </w:rPr>
        <w:t>Des études paléo-environnementales ont été menées :</w:t>
      </w:r>
    </w:p>
    <w:p w14:paraId="3C6AC095" w14:textId="6073E053" w:rsidR="00F758DE" w:rsidRPr="0032190F" w:rsidRDefault="00F758DE" w:rsidP="00F758DE">
      <w:pPr>
        <w:jc w:val="both"/>
        <w:rPr>
          <w:lang w:val="fr-FR"/>
        </w:rPr>
      </w:pPr>
      <w:r w:rsidRPr="0032190F">
        <w:rPr>
          <w:lang w:val="fr-FR"/>
        </w:rPr>
        <w:tab/>
        <w:t>-</w:t>
      </w:r>
      <w:r w:rsidR="00C01B7D">
        <w:rPr>
          <w:lang w:val="fr-FR"/>
        </w:rPr>
        <w:t xml:space="preserve"> </w:t>
      </w:r>
      <w:hyperlink r:id="rId13059" w:anchor="Desc_ZXVIIIGIR70gamma" w:history="1">
        <w:r w:rsidRPr="00C01B7D">
          <w:rPr>
            <w:rStyle w:val="Hyperlink"/>
            <w:i/>
            <w:iCs/>
            <w:lang w:val="fr-FR"/>
          </w:rPr>
          <w:t>Anthro</w:t>
        </w:r>
        <w:r w:rsidR="00D56139">
          <w:rPr>
            <w:rStyle w:val="Hyperlink"/>
            <w:i/>
            <w:iCs/>
            <w:lang w:val="fr-FR"/>
          </w:rPr>
          <w:t>Co</w:t>
        </w:r>
      </w:hyperlink>
    </w:p>
    <w:p w14:paraId="666AEECA" w14:textId="73FAD742" w:rsidR="00F758DE" w:rsidRPr="0032190F" w:rsidRDefault="00F758DE" w:rsidP="00F758DE">
      <w:pPr>
        <w:jc w:val="both"/>
        <w:rPr>
          <w:lang w:val="fr-FR"/>
        </w:rPr>
      </w:pPr>
      <w:r w:rsidRPr="0032190F">
        <w:rPr>
          <w:lang w:val="fr-FR"/>
        </w:rPr>
        <w:tab/>
        <w:t>-</w:t>
      </w:r>
      <w:r w:rsidR="00C01B7D">
        <w:rPr>
          <w:lang w:val="fr-FR"/>
        </w:rPr>
        <w:t xml:space="preserve"> </w:t>
      </w:r>
      <w:hyperlink r:id="rId13060" w:anchor="Sit_Jumeaux" w:history="1">
        <w:r w:rsidRPr="0032190F">
          <w:rPr>
            <w:rStyle w:val="Hyperlink"/>
            <w:lang w:val="fr-FR"/>
          </w:rPr>
          <w:t>Lacs jumeaux de Fontanalba</w:t>
        </w:r>
      </w:hyperlink>
    </w:p>
    <w:p w14:paraId="52880964" w14:textId="77777777" w:rsidR="00F758DE" w:rsidRPr="0032190F" w:rsidRDefault="00F758DE" w:rsidP="00F758DE">
      <w:pPr>
        <w:jc w:val="both"/>
        <w:rPr>
          <w:lang w:val="fr-FR"/>
        </w:rPr>
      </w:pPr>
      <w:r>
        <w:rPr>
          <w:lang w:val="fr-FR"/>
        </w:rPr>
        <w:t>e</w:t>
      </w:r>
      <w:r w:rsidRPr="0032190F">
        <w:rPr>
          <w:lang w:val="fr-FR"/>
        </w:rPr>
        <w:t>t à proximité du site :</w:t>
      </w:r>
    </w:p>
    <w:p w14:paraId="47DD13AD" w14:textId="55EA3483" w:rsidR="00F758DE" w:rsidRPr="0032190F" w:rsidRDefault="00F758DE" w:rsidP="00F758DE">
      <w:pPr>
        <w:jc w:val="both"/>
        <w:rPr>
          <w:lang w:val="fr-FR"/>
        </w:rPr>
      </w:pPr>
      <w:r w:rsidRPr="0032190F">
        <w:rPr>
          <w:lang w:val="fr-FR"/>
        </w:rPr>
        <w:tab/>
        <w:t xml:space="preserve">-section de </w:t>
      </w:r>
      <w:hyperlink r:id="rId13061" w:anchor="Sit_Barchenzane" w:history="1">
        <w:r w:rsidRPr="0032190F">
          <w:rPr>
            <w:rStyle w:val="Hyperlink"/>
            <w:lang w:val="fr-FR"/>
          </w:rPr>
          <w:t>Barchenzane</w:t>
        </w:r>
      </w:hyperlink>
    </w:p>
    <w:p w14:paraId="07489F3B" w14:textId="77777777" w:rsidR="00F758DE" w:rsidRPr="0032190F" w:rsidRDefault="00F758DE" w:rsidP="00F758DE">
      <w:pPr>
        <w:jc w:val="both"/>
        <w:rPr>
          <w:lang w:val="fr-FR"/>
        </w:rPr>
      </w:pPr>
    </w:p>
    <w:p w14:paraId="16674440" w14:textId="77777777" w:rsidR="00F758DE" w:rsidRPr="0032190F" w:rsidRDefault="00F758DE" w:rsidP="00F758DE">
      <w:pPr>
        <w:jc w:val="both"/>
        <w:rPr>
          <w:lang w:val="fr-FR"/>
        </w:rPr>
      </w:pPr>
    </w:p>
    <w:p w14:paraId="12B21283" w14:textId="564BC869" w:rsidR="00F758DE" w:rsidRPr="0032190F" w:rsidRDefault="00F758DE" w:rsidP="00F758DE">
      <w:pPr>
        <w:pStyle w:val="Heading4"/>
      </w:pPr>
      <w:bookmarkStart w:id="5383" w:name="Sit_Bego_per_deglac"/>
      <w:r>
        <w:t>glaces</w:t>
      </w:r>
    </w:p>
    <w:bookmarkEnd w:id="5383"/>
    <w:p w14:paraId="547CD519" w14:textId="77777777" w:rsidR="00F758DE" w:rsidRPr="00207E0D" w:rsidRDefault="00F758DE" w:rsidP="00F758DE">
      <w:pPr>
        <w:rPr>
          <w:sz w:val="20"/>
          <w:lang w:val="fr-FR"/>
        </w:rPr>
      </w:pPr>
      <w:r w:rsidRPr="00207E0D">
        <w:rPr>
          <w:sz w:val="20"/>
          <w:lang w:val="fr-FR"/>
        </w:rPr>
        <w:t>climat?</w:t>
      </w:r>
    </w:p>
    <w:p w14:paraId="5408120C" w14:textId="77777777" w:rsidR="00F758DE" w:rsidRDefault="00F758DE" w:rsidP="00F758DE">
      <w:pPr>
        <w:rPr>
          <w:lang w:val="fr-FR"/>
        </w:rPr>
      </w:pPr>
    </w:p>
    <w:p w14:paraId="54A93AC3" w14:textId="2949E90D" w:rsidR="00F758DE" w:rsidRPr="0032190F" w:rsidRDefault="00F758DE" w:rsidP="00F758DE">
      <w:pPr>
        <w:rPr>
          <w:lang w:val="fr-FR"/>
        </w:rPr>
      </w:pPr>
      <w:r w:rsidRPr="0032190F">
        <w:rPr>
          <w:lang w:val="fr-FR"/>
        </w:rPr>
        <w:t xml:space="preserve">v. </w:t>
      </w:r>
      <w:hyperlink r:id="rId13062" w:anchor="Sit_Saint_Dalmas_Tende" w:history="1">
        <w:r w:rsidRPr="0032190F">
          <w:rPr>
            <w:rStyle w:val="Hyperlink"/>
            <w:lang w:val="fr-FR"/>
          </w:rPr>
          <w:t>Saint-Dalmas-de-Tende</w:t>
        </w:r>
      </w:hyperlink>
    </w:p>
    <w:p w14:paraId="7B4033F6" w14:textId="77777777" w:rsidR="00F758DE" w:rsidRPr="0032190F" w:rsidRDefault="00F758DE" w:rsidP="00F758DE">
      <w:pPr>
        <w:rPr>
          <w:lang w:val="fr-FR"/>
        </w:rPr>
      </w:pPr>
    </w:p>
    <w:p w14:paraId="69165E80" w14:textId="4A1C6791" w:rsidR="00F758DE" w:rsidRPr="0032190F" w:rsidRDefault="00F758DE" w:rsidP="00F758DE">
      <w:pPr>
        <w:rPr>
          <w:lang w:val="fr-FR"/>
        </w:rPr>
      </w:pPr>
      <w:r w:rsidRPr="0032190F">
        <w:rPr>
          <w:lang w:val="fr-FR"/>
        </w:rPr>
        <w:t>Même si les glaces ont commencé a</w:t>
      </w:r>
      <w:r>
        <w:rPr>
          <w:lang w:val="fr-FR"/>
        </w:rPr>
        <w:t xml:space="preserve"> </w:t>
      </w:r>
      <w:r w:rsidRPr="0032190F">
        <w:rPr>
          <w:lang w:val="fr-FR"/>
        </w:rPr>
        <w:t xml:space="preserve">reculer au cours du </w:t>
      </w:r>
      <w:hyperlink r:id="rId13063" w:anchor="Text_Würm" w:history="1">
        <w:r w:rsidRPr="00F758DE">
          <w:rPr>
            <w:rStyle w:val="Hyperlink"/>
            <w:lang w:val="fr-FR"/>
          </w:rPr>
          <w:t>Würm</w:t>
        </w:r>
      </w:hyperlink>
      <w:r w:rsidRPr="0032190F">
        <w:rPr>
          <w:lang w:val="fr-FR"/>
        </w:rPr>
        <w:t xml:space="preserve">, ce n’est que durant le </w:t>
      </w:r>
      <w:hyperlink r:id="rId13064" w:anchor="Text_Tardiglaciaire" w:history="1">
        <w:r w:rsidRPr="007E7FC8">
          <w:rPr>
            <w:rStyle w:val="Hyperlink"/>
            <w:lang w:val="fr-FR"/>
          </w:rPr>
          <w:t>Tardiglaciaire</w:t>
        </w:r>
      </w:hyperlink>
      <w:r w:rsidRPr="0032190F">
        <w:rPr>
          <w:lang w:val="fr-FR"/>
        </w:rPr>
        <w:t xml:space="preserve"> que le site est libéré des glaces (BIB 756). Au </w:t>
      </w:r>
      <w:hyperlink r:id="rId13065" w:anchor="Ana_envir_per_Prebor" w:history="1">
        <w:r w:rsidR="00C01B7D" w:rsidRPr="00C01B7D">
          <w:rPr>
            <w:rStyle w:val="Hyperlink"/>
            <w:lang w:val="fr-FR"/>
          </w:rPr>
          <w:t>Préboréal</w:t>
        </w:r>
      </w:hyperlink>
      <w:r w:rsidRPr="0032190F">
        <w:rPr>
          <w:lang w:val="fr-FR"/>
        </w:rPr>
        <w:t xml:space="preserve">, les glaces ne subsiste qu’à l’abri des grands sommets (face nord du Pic des Merveilles, etc.) (BIB 1349 p. 71). </w:t>
      </w:r>
    </w:p>
    <w:p w14:paraId="1A343157" w14:textId="77777777" w:rsidR="00F758DE" w:rsidRPr="0032190F" w:rsidRDefault="00F758DE" w:rsidP="00F758DE">
      <w:pPr>
        <w:rPr>
          <w:lang w:val="fr-FR"/>
        </w:rPr>
      </w:pPr>
    </w:p>
    <w:p w14:paraId="5F558C1A" w14:textId="77777777" w:rsidR="00F758DE" w:rsidRPr="0032190F" w:rsidRDefault="00F758DE" w:rsidP="00F758DE">
      <w:pPr>
        <w:rPr>
          <w:lang w:val="fr-FR"/>
        </w:rPr>
      </w:pPr>
      <w:r w:rsidRPr="0032190F">
        <w:rPr>
          <w:lang w:val="fr-FR"/>
        </w:rPr>
        <w:t>La méthode de Höfer permet de distinguer 4 phases pour l’avancement/retrait des glaciers :</w:t>
      </w:r>
    </w:p>
    <w:p w14:paraId="6FECB5CE" w14:textId="77777777" w:rsidR="00F758DE" w:rsidRPr="0032190F" w:rsidRDefault="00F758DE" w:rsidP="00F758DE">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5"/>
        <w:gridCol w:w="1970"/>
        <w:gridCol w:w="2549"/>
        <w:gridCol w:w="1836"/>
        <w:gridCol w:w="1723"/>
      </w:tblGrid>
      <w:tr w:rsidR="00F758DE" w:rsidRPr="008B002C" w14:paraId="78B7A9A2" w14:textId="77777777" w:rsidTr="00086AE3">
        <w:trPr>
          <w:jc w:val="center"/>
        </w:trPr>
        <w:tc>
          <w:tcPr>
            <w:tcW w:w="2415" w:type="dxa"/>
            <w:gridSpan w:val="2"/>
            <w:vAlign w:val="center"/>
          </w:tcPr>
          <w:p w14:paraId="6707A368" w14:textId="77777777" w:rsidR="00F758DE" w:rsidRDefault="00F758DE" w:rsidP="00086AE3">
            <w:pPr>
              <w:jc w:val="center"/>
            </w:pPr>
            <w:r>
              <w:t>stades*</w:t>
            </w:r>
          </w:p>
        </w:tc>
        <w:tc>
          <w:tcPr>
            <w:tcW w:w="2549" w:type="dxa"/>
            <w:shd w:val="clear" w:color="auto" w:fill="auto"/>
            <w:vAlign w:val="center"/>
          </w:tcPr>
          <w:p w14:paraId="2B14CB7D" w14:textId="77777777" w:rsidR="00F758DE" w:rsidRDefault="00F758DE" w:rsidP="00086AE3">
            <w:pPr>
              <w:jc w:val="center"/>
            </w:pPr>
            <w:r>
              <w:t>zone</w:t>
            </w:r>
          </w:p>
          <w:p w14:paraId="57CF33CE" w14:textId="77777777" w:rsidR="00F758DE" w:rsidRDefault="00F758DE" w:rsidP="00086AE3">
            <w:pPr>
              <w:jc w:val="center"/>
            </w:pPr>
            <w:r>
              <w:t>pollinique*</w:t>
            </w:r>
          </w:p>
        </w:tc>
        <w:tc>
          <w:tcPr>
            <w:tcW w:w="1836" w:type="dxa"/>
            <w:shd w:val="clear" w:color="auto" w:fill="auto"/>
            <w:vAlign w:val="center"/>
          </w:tcPr>
          <w:p w14:paraId="430344EC" w14:textId="77777777" w:rsidR="00F758DE" w:rsidRDefault="00F758DE" w:rsidP="00086AE3">
            <w:pPr>
              <w:jc w:val="center"/>
            </w:pPr>
            <w:r>
              <w:t>datation</w:t>
            </w:r>
          </w:p>
          <w:p w14:paraId="6F77D877" w14:textId="77777777" w:rsidR="00F758DE" w:rsidRDefault="00F758DE" w:rsidP="00086AE3">
            <w:pPr>
              <w:jc w:val="center"/>
            </w:pPr>
            <w:r>
              <w:t>(cal BC)*</w:t>
            </w:r>
          </w:p>
        </w:tc>
        <w:tc>
          <w:tcPr>
            <w:tcW w:w="1723" w:type="dxa"/>
            <w:shd w:val="clear" w:color="auto" w:fill="auto"/>
            <w:vAlign w:val="center"/>
          </w:tcPr>
          <w:p w14:paraId="63B8390D" w14:textId="77777777" w:rsidR="00F758DE" w:rsidRPr="0032190F" w:rsidRDefault="00F758DE" w:rsidP="00086AE3">
            <w:pPr>
              <w:jc w:val="center"/>
              <w:rPr>
                <w:lang w:val="fr-FR"/>
              </w:rPr>
            </w:pPr>
            <w:r w:rsidRPr="0032190F">
              <w:rPr>
                <w:lang w:val="fr-FR"/>
              </w:rPr>
              <w:t>altitude inf.</w:t>
            </w:r>
          </w:p>
          <w:p w14:paraId="2D719040" w14:textId="77777777" w:rsidR="00F758DE" w:rsidRPr="0032190F" w:rsidRDefault="00F758DE" w:rsidP="00086AE3">
            <w:pPr>
              <w:jc w:val="center"/>
              <w:rPr>
                <w:lang w:val="fr-FR"/>
              </w:rPr>
            </w:pPr>
            <w:r w:rsidRPr="0032190F">
              <w:rPr>
                <w:lang w:val="fr-FR"/>
              </w:rPr>
              <w:t>des glaces (m)</w:t>
            </w:r>
            <w:r>
              <w:rPr>
                <w:lang w:val="fr-FR"/>
              </w:rPr>
              <w:t>*</w:t>
            </w:r>
          </w:p>
        </w:tc>
      </w:tr>
      <w:tr w:rsidR="00F758DE" w14:paraId="71DF5A62" w14:textId="77777777" w:rsidTr="00086AE3">
        <w:trPr>
          <w:jc w:val="center"/>
        </w:trPr>
        <w:tc>
          <w:tcPr>
            <w:tcW w:w="445" w:type="dxa"/>
            <w:vAlign w:val="center"/>
          </w:tcPr>
          <w:p w14:paraId="38F3A982" w14:textId="0DDB12C5" w:rsidR="00F758DE" w:rsidRDefault="00000000" w:rsidP="00086AE3">
            <w:pPr>
              <w:jc w:val="center"/>
            </w:pPr>
            <w:hyperlink r:id="rId13066" w:anchor="Sit_Bego_per_deglac_stade1" w:history="1">
              <w:r w:rsidR="00F758DE" w:rsidRPr="00E45930">
                <w:rPr>
                  <w:rStyle w:val="Hyperlink"/>
                </w:rPr>
                <w:t>1</w:t>
              </w:r>
            </w:hyperlink>
          </w:p>
        </w:tc>
        <w:tc>
          <w:tcPr>
            <w:tcW w:w="1970" w:type="dxa"/>
            <w:shd w:val="clear" w:color="auto" w:fill="auto"/>
            <w:vAlign w:val="center"/>
          </w:tcPr>
          <w:p w14:paraId="76BAAB3A" w14:textId="77777777" w:rsidR="00F758DE" w:rsidRDefault="00F758DE" w:rsidP="00086AE3">
            <w:pPr>
              <w:jc w:val="center"/>
            </w:pPr>
            <w:r>
              <w:t>« de Molières »</w:t>
            </w:r>
          </w:p>
        </w:tc>
        <w:tc>
          <w:tcPr>
            <w:tcW w:w="2549" w:type="dxa"/>
            <w:shd w:val="clear" w:color="auto" w:fill="auto"/>
            <w:vAlign w:val="center"/>
          </w:tcPr>
          <w:p w14:paraId="7247C974" w14:textId="77777777" w:rsidR="00F758DE" w:rsidRDefault="00F758DE" w:rsidP="00086AE3">
            <w:pPr>
              <w:jc w:val="center"/>
            </w:pPr>
            <w:r>
              <w:t>Dryas ancien supérieur</w:t>
            </w:r>
          </w:p>
        </w:tc>
        <w:tc>
          <w:tcPr>
            <w:tcW w:w="1836" w:type="dxa"/>
            <w:shd w:val="clear" w:color="auto" w:fill="auto"/>
            <w:vAlign w:val="center"/>
          </w:tcPr>
          <w:p w14:paraId="47084ADF" w14:textId="77777777" w:rsidR="00F758DE" w:rsidRDefault="00F758DE" w:rsidP="00086AE3">
            <w:pPr>
              <w:jc w:val="center"/>
            </w:pPr>
            <w:r>
              <w:t>10 000 – 9 800</w:t>
            </w:r>
          </w:p>
        </w:tc>
        <w:tc>
          <w:tcPr>
            <w:tcW w:w="1723" w:type="dxa"/>
            <w:shd w:val="clear" w:color="auto" w:fill="auto"/>
            <w:vAlign w:val="center"/>
          </w:tcPr>
          <w:p w14:paraId="242D1DDD" w14:textId="77777777" w:rsidR="00F758DE" w:rsidRDefault="00F758DE" w:rsidP="00086AE3">
            <w:pPr>
              <w:jc w:val="center"/>
            </w:pPr>
            <w:r>
              <w:t>2100/2000</w:t>
            </w:r>
          </w:p>
        </w:tc>
      </w:tr>
      <w:tr w:rsidR="00F758DE" w14:paraId="725BE42E" w14:textId="77777777" w:rsidTr="00086AE3">
        <w:trPr>
          <w:jc w:val="center"/>
        </w:trPr>
        <w:tc>
          <w:tcPr>
            <w:tcW w:w="445" w:type="dxa"/>
            <w:vAlign w:val="center"/>
          </w:tcPr>
          <w:p w14:paraId="209B5D29" w14:textId="77777777" w:rsidR="00F758DE" w:rsidRDefault="00F758DE" w:rsidP="00086AE3">
            <w:pPr>
              <w:jc w:val="center"/>
            </w:pPr>
            <w:r>
              <w:t>2</w:t>
            </w:r>
          </w:p>
        </w:tc>
        <w:tc>
          <w:tcPr>
            <w:tcW w:w="1970" w:type="dxa"/>
            <w:shd w:val="clear" w:color="auto" w:fill="auto"/>
            <w:vAlign w:val="center"/>
          </w:tcPr>
          <w:p w14:paraId="0351B59B" w14:textId="77777777" w:rsidR="00F758DE" w:rsidRDefault="00F758DE" w:rsidP="00086AE3">
            <w:pPr>
              <w:jc w:val="center"/>
            </w:pPr>
            <w:r>
              <w:t>« de Chastillon »</w:t>
            </w:r>
          </w:p>
        </w:tc>
        <w:tc>
          <w:tcPr>
            <w:tcW w:w="2549" w:type="dxa"/>
            <w:shd w:val="clear" w:color="auto" w:fill="auto"/>
            <w:vAlign w:val="center"/>
          </w:tcPr>
          <w:p w14:paraId="70B0A843" w14:textId="677D63DB" w:rsidR="00F758DE" w:rsidRDefault="00F758DE" w:rsidP="00086AE3">
            <w:pPr>
              <w:jc w:val="center"/>
            </w:pPr>
            <w:r w:rsidRPr="003D457C">
              <w:t>Dryas récent</w:t>
            </w:r>
          </w:p>
        </w:tc>
        <w:tc>
          <w:tcPr>
            <w:tcW w:w="1836" w:type="dxa"/>
            <w:shd w:val="clear" w:color="auto" w:fill="auto"/>
            <w:vAlign w:val="center"/>
          </w:tcPr>
          <w:p w14:paraId="443411F2" w14:textId="77777777" w:rsidR="00F758DE" w:rsidRDefault="00F758DE" w:rsidP="00086AE3">
            <w:pPr>
              <w:jc w:val="center"/>
            </w:pPr>
            <w:r>
              <w:t>8800 – 8200</w:t>
            </w:r>
          </w:p>
        </w:tc>
        <w:tc>
          <w:tcPr>
            <w:tcW w:w="1723" w:type="dxa"/>
            <w:shd w:val="clear" w:color="auto" w:fill="auto"/>
            <w:vAlign w:val="center"/>
          </w:tcPr>
          <w:p w14:paraId="1CA14835" w14:textId="77777777" w:rsidR="00F758DE" w:rsidRDefault="00F758DE" w:rsidP="00086AE3">
            <w:pPr>
              <w:jc w:val="center"/>
            </w:pPr>
            <w:r>
              <w:t>2500/2400</w:t>
            </w:r>
          </w:p>
        </w:tc>
      </w:tr>
      <w:tr w:rsidR="00F758DE" w14:paraId="5148BE38" w14:textId="77777777" w:rsidTr="00086AE3">
        <w:trPr>
          <w:jc w:val="center"/>
        </w:trPr>
        <w:tc>
          <w:tcPr>
            <w:tcW w:w="445" w:type="dxa"/>
            <w:vAlign w:val="center"/>
          </w:tcPr>
          <w:p w14:paraId="4A4DAB20" w14:textId="46E87AE9" w:rsidR="00F758DE" w:rsidRDefault="00000000" w:rsidP="00086AE3">
            <w:pPr>
              <w:jc w:val="center"/>
            </w:pPr>
            <w:hyperlink r:id="rId13067" w:anchor="Sit_Bego_per_deglac_stade3" w:history="1">
              <w:r w:rsidR="00F758DE" w:rsidRPr="00C01B7D">
                <w:rPr>
                  <w:rStyle w:val="Hyperlink"/>
                </w:rPr>
                <w:t>3</w:t>
              </w:r>
            </w:hyperlink>
          </w:p>
        </w:tc>
        <w:tc>
          <w:tcPr>
            <w:tcW w:w="1970" w:type="dxa"/>
            <w:shd w:val="clear" w:color="auto" w:fill="auto"/>
            <w:vAlign w:val="center"/>
          </w:tcPr>
          <w:p w14:paraId="20AAD28E" w14:textId="77777777" w:rsidR="00F758DE" w:rsidRDefault="00F758DE" w:rsidP="00086AE3">
            <w:pPr>
              <w:jc w:val="center"/>
            </w:pPr>
            <w:r>
              <w:t>« de Margès »</w:t>
            </w:r>
          </w:p>
        </w:tc>
        <w:tc>
          <w:tcPr>
            <w:tcW w:w="2549" w:type="dxa"/>
            <w:shd w:val="clear" w:color="auto" w:fill="auto"/>
            <w:vAlign w:val="center"/>
          </w:tcPr>
          <w:p w14:paraId="545C4297" w14:textId="3E6F48D4" w:rsidR="00F758DE" w:rsidRDefault="00000000" w:rsidP="00086AE3">
            <w:pPr>
              <w:jc w:val="center"/>
            </w:pPr>
            <w:hyperlink r:id="rId13068" w:anchor="Ana_envir_per_Prebor" w:history="1">
              <w:r w:rsidR="00F758DE" w:rsidRPr="00C01B7D">
                <w:rPr>
                  <w:rStyle w:val="Hyperlink"/>
                </w:rPr>
                <w:t>Préboréal</w:t>
              </w:r>
            </w:hyperlink>
          </w:p>
        </w:tc>
        <w:tc>
          <w:tcPr>
            <w:tcW w:w="1836" w:type="dxa"/>
            <w:shd w:val="clear" w:color="auto" w:fill="auto"/>
            <w:vAlign w:val="center"/>
          </w:tcPr>
          <w:p w14:paraId="72736CC0" w14:textId="77777777" w:rsidR="00F758DE" w:rsidRPr="00E45930" w:rsidRDefault="00F758DE" w:rsidP="00086AE3">
            <w:pPr>
              <w:jc w:val="center"/>
              <w:rPr>
                <w:i/>
                <w:iCs/>
              </w:rPr>
            </w:pPr>
            <w:r w:rsidRPr="00E45930">
              <w:rPr>
                <w:i/>
                <w:iCs/>
              </w:rPr>
              <w:t>8200 – 6800</w:t>
            </w:r>
          </w:p>
        </w:tc>
        <w:tc>
          <w:tcPr>
            <w:tcW w:w="1723" w:type="dxa"/>
            <w:shd w:val="clear" w:color="auto" w:fill="auto"/>
            <w:vAlign w:val="center"/>
          </w:tcPr>
          <w:p w14:paraId="511FF00B" w14:textId="77777777" w:rsidR="00F758DE" w:rsidRDefault="00F758DE" w:rsidP="00086AE3">
            <w:pPr>
              <w:jc w:val="center"/>
            </w:pPr>
            <w:r>
              <w:t>2550/2450</w:t>
            </w:r>
          </w:p>
        </w:tc>
      </w:tr>
      <w:tr w:rsidR="00F758DE" w14:paraId="5FD48200" w14:textId="77777777" w:rsidTr="00086AE3">
        <w:trPr>
          <w:jc w:val="center"/>
        </w:trPr>
        <w:tc>
          <w:tcPr>
            <w:tcW w:w="445" w:type="dxa"/>
            <w:vAlign w:val="center"/>
          </w:tcPr>
          <w:p w14:paraId="6EB65D95" w14:textId="60E7F605" w:rsidR="00F758DE" w:rsidRDefault="00000000" w:rsidP="00086AE3">
            <w:pPr>
              <w:jc w:val="center"/>
            </w:pPr>
            <w:hyperlink r:id="rId13069" w:anchor="Sit_Bego_per_deglac_stade4" w:history="1">
              <w:r w:rsidR="00F758DE" w:rsidRPr="00E45930">
                <w:rPr>
                  <w:rStyle w:val="Hyperlink"/>
                </w:rPr>
                <w:t>4</w:t>
              </w:r>
            </w:hyperlink>
          </w:p>
        </w:tc>
        <w:tc>
          <w:tcPr>
            <w:tcW w:w="1970" w:type="dxa"/>
            <w:shd w:val="clear" w:color="auto" w:fill="auto"/>
            <w:vAlign w:val="center"/>
          </w:tcPr>
          <w:p w14:paraId="653104E7" w14:textId="77777777" w:rsidR="00F758DE" w:rsidRDefault="00F758DE" w:rsidP="00086AE3">
            <w:pPr>
              <w:jc w:val="center"/>
            </w:pPr>
            <w:r>
              <w:t>« de Mounier »</w:t>
            </w:r>
          </w:p>
        </w:tc>
        <w:tc>
          <w:tcPr>
            <w:tcW w:w="2549" w:type="dxa"/>
            <w:shd w:val="clear" w:color="auto" w:fill="auto"/>
            <w:vAlign w:val="center"/>
          </w:tcPr>
          <w:p w14:paraId="249601CA" w14:textId="72CFFECF" w:rsidR="00F758DE" w:rsidRDefault="00000000" w:rsidP="00086AE3">
            <w:pPr>
              <w:jc w:val="center"/>
            </w:pPr>
            <w:hyperlink r:id="rId13070" w:anchor="Ana_envir_per_Subbor" w:history="1">
              <w:r w:rsidR="00207E0D" w:rsidRPr="00207E0D">
                <w:rPr>
                  <w:rStyle w:val="Hyperlink"/>
                  <w:lang w:val="fr-FR"/>
                </w:rPr>
                <w:t>Subboréal</w:t>
              </w:r>
            </w:hyperlink>
          </w:p>
        </w:tc>
        <w:tc>
          <w:tcPr>
            <w:tcW w:w="1836" w:type="dxa"/>
            <w:shd w:val="clear" w:color="auto" w:fill="auto"/>
            <w:vAlign w:val="center"/>
          </w:tcPr>
          <w:p w14:paraId="29CF5D21" w14:textId="77777777" w:rsidR="00F758DE" w:rsidRPr="00E45930" w:rsidRDefault="00F758DE" w:rsidP="00086AE3">
            <w:pPr>
              <w:jc w:val="center"/>
              <w:rPr>
                <w:i/>
                <w:iCs/>
              </w:rPr>
            </w:pPr>
            <w:r w:rsidRPr="00E45930">
              <w:rPr>
                <w:i/>
                <w:iCs/>
              </w:rPr>
              <w:t>2500 – 700</w:t>
            </w:r>
          </w:p>
        </w:tc>
        <w:tc>
          <w:tcPr>
            <w:tcW w:w="1723" w:type="dxa"/>
            <w:shd w:val="clear" w:color="auto" w:fill="auto"/>
            <w:vAlign w:val="center"/>
          </w:tcPr>
          <w:p w14:paraId="13347E0D" w14:textId="77777777" w:rsidR="00F758DE" w:rsidRDefault="00F758DE" w:rsidP="00086AE3">
            <w:pPr>
              <w:jc w:val="center"/>
            </w:pPr>
            <w:r>
              <w:t>~2650</w:t>
            </w:r>
          </w:p>
        </w:tc>
      </w:tr>
    </w:tbl>
    <w:p w14:paraId="768C2C90" w14:textId="7C7332DA" w:rsidR="00F758DE" w:rsidRPr="00E45930" w:rsidRDefault="00F758DE" w:rsidP="00F758DE">
      <w:pPr>
        <w:rPr>
          <w:lang w:val="fr-FR"/>
        </w:rPr>
      </w:pPr>
      <w:r w:rsidRPr="00E45930">
        <w:rPr>
          <w:lang w:val="fr-FR"/>
        </w:rPr>
        <w:t xml:space="preserve">* = BIB 756 p. 48-49; </w:t>
      </w:r>
      <w:r w:rsidRPr="00C01B7D">
        <w:rPr>
          <w:i/>
          <w:iCs/>
          <w:lang w:val="fr-FR"/>
        </w:rPr>
        <w:t>itali</w:t>
      </w:r>
      <w:r w:rsidR="00C01B7D" w:rsidRPr="00C01B7D">
        <w:rPr>
          <w:i/>
          <w:iCs/>
          <w:lang w:val="fr-FR"/>
        </w:rPr>
        <w:t>q</w:t>
      </w:r>
      <w:r w:rsidRPr="00C01B7D">
        <w:rPr>
          <w:i/>
          <w:iCs/>
          <w:lang w:val="fr-FR"/>
        </w:rPr>
        <w:t>ue</w:t>
      </w:r>
      <w:r w:rsidRPr="00E45930">
        <w:rPr>
          <w:lang w:val="fr-FR"/>
        </w:rPr>
        <w:t>: datation d</w:t>
      </w:r>
      <w:r>
        <w:rPr>
          <w:lang w:val="fr-FR"/>
        </w:rPr>
        <w:t>épassée</w:t>
      </w:r>
    </w:p>
    <w:p w14:paraId="7A968619" w14:textId="77777777" w:rsidR="00F758DE" w:rsidRPr="00E45930" w:rsidRDefault="00F758DE" w:rsidP="00F758DE">
      <w:pPr>
        <w:rPr>
          <w:lang w:val="fr-FR"/>
        </w:rPr>
      </w:pPr>
    </w:p>
    <w:p w14:paraId="7BA35B99" w14:textId="77777777" w:rsidR="00F758DE" w:rsidRDefault="00F758DE" w:rsidP="00F758DE">
      <w:pPr>
        <w:pStyle w:val="Heading5"/>
      </w:pPr>
      <w:bookmarkStart w:id="5384" w:name="Sit_Bego_per_deglac_stade1"/>
      <w:r>
        <w:t>Stade 1</w:t>
      </w:r>
    </w:p>
    <w:bookmarkEnd w:id="5384"/>
    <w:p w14:paraId="12ECF0E7" w14:textId="77777777" w:rsidR="002161F5" w:rsidRDefault="002161F5" w:rsidP="00F758DE">
      <w:pPr>
        <w:rPr>
          <w:lang w:val="fr-FR"/>
        </w:rPr>
      </w:pPr>
    </w:p>
    <w:p w14:paraId="44FDF9CA" w14:textId="33CB223B" w:rsidR="00F758DE" w:rsidRPr="0032190F" w:rsidRDefault="00F758DE" w:rsidP="00F758DE">
      <w:pPr>
        <w:rPr>
          <w:lang w:val="fr-FR"/>
        </w:rPr>
      </w:pPr>
      <w:r w:rsidRPr="0032190F">
        <w:rPr>
          <w:lang w:val="fr-FR"/>
        </w:rPr>
        <w:t>Le vallon caractéristique a été relevé en contrebas du pas du col Rousse à l’altitude 1 760 m. Il est le témoin d’une progression glaciaire latérale importante. A ce stade peuvent être rattachées toutes les formations enfoncées dans la vallée en contrebas de la Cabane de Vallaure Supérieur  (BIB 1349 p. 63).</w:t>
      </w:r>
    </w:p>
    <w:p w14:paraId="5E6481F0" w14:textId="77777777" w:rsidR="00F758DE" w:rsidRDefault="00F758DE" w:rsidP="00F758DE">
      <w:pPr>
        <w:pStyle w:val="Heading5"/>
      </w:pPr>
      <w:r w:rsidRPr="0032190F">
        <w:t>Stade 2</w:t>
      </w:r>
    </w:p>
    <w:p w14:paraId="7A83F7EC" w14:textId="77777777" w:rsidR="002161F5" w:rsidRPr="002161F5" w:rsidRDefault="002161F5" w:rsidP="002161F5">
      <w:pPr>
        <w:rPr>
          <w:lang w:val="fr-FR"/>
        </w:rPr>
      </w:pPr>
    </w:p>
    <w:p w14:paraId="50D9BFEF" w14:textId="77777777" w:rsidR="00F758DE" w:rsidRPr="0032190F" w:rsidRDefault="00F758DE" w:rsidP="00F758DE">
      <w:pPr>
        <w:rPr>
          <w:lang w:val="fr-FR"/>
        </w:rPr>
      </w:pPr>
      <w:r w:rsidRPr="0032190F">
        <w:rPr>
          <w:lang w:val="fr-FR"/>
        </w:rPr>
        <w:t>Toutes les moraines frontales situées au-dessus des lacs Saorgine et Carbon peuvent déterminer un deuxième stade de progression tardiglaciaire. A cette phase semblent aussi appartenir les vallons délimitant une espèce de terrasse au pied des « Merveilles » à la cote 2 334 m  (BIB 1349 p. 63).</w:t>
      </w:r>
    </w:p>
    <w:p w14:paraId="4CA5154E" w14:textId="77777777" w:rsidR="00F758DE" w:rsidRPr="0032190F" w:rsidRDefault="00F758DE" w:rsidP="00F758DE">
      <w:pPr>
        <w:pStyle w:val="Heading5"/>
      </w:pPr>
      <w:bookmarkStart w:id="5385" w:name="Sit_Bego_per_deglac_stade3"/>
      <w:r w:rsidRPr="0032190F">
        <w:t>Stade 3</w:t>
      </w:r>
    </w:p>
    <w:bookmarkEnd w:id="5385"/>
    <w:p w14:paraId="1C6AC101" w14:textId="77777777" w:rsidR="002161F5" w:rsidRDefault="002161F5" w:rsidP="00F758DE">
      <w:pPr>
        <w:jc w:val="both"/>
        <w:rPr>
          <w:lang w:val="fr-FR"/>
        </w:rPr>
      </w:pPr>
    </w:p>
    <w:p w14:paraId="742F373C" w14:textId="6C3084FD" w:rsidR="00F758DE" w:rsidRPr="0032190F" w:rsidRDefault="00F758DE" w:rsidP="00F758DE">
      <w:pPr>
        <w:jc w:val="both"/>
        <w:rPr>
          <w:lang w:val="fr-FR"/>
        </w:rPr>
      </w:pPr>
      <w:r w:rsidRPr="0032190F">
        <w:rPr>
          <w:lang w:val="fr-FR"/>
        </w:rPr>
        <w:t xml:space="preserve">Les vallons caractéristiques seraient ceux du lac de l’Huile, provenant de la cime des lacs et dont certains témoins sont assez mal conservés. L’abaissement correspond à 450 m. Ce stade est retrouvé au lac de la Moute, sous la forme d’un glacier rocheux et dans la vallée des Merveilles à la </w:t>
      </w:r>
      <w:r w:rsidRPr="0032190F">
        <w:rPr>
          <w:i/>
          <w:lang w:val="fr-FR"/>
        </w:rPr>
        <w:t>Roche de l’Autel</w:t>
      </w:r>
      <w:r w:rsidRPr="0032190F">
        <w:rPr>
          <w:lang w:val="fr-FR"/>
        </w:rPr>
        <w:t xml:space="preserve"> à la cote 2 380 m (BIB 1349 p. 63).</w:t>
      </w:r>
    </w:p>
    <w:p w14:paraId="5266FA32" w14:textId="0A39F31E" w:rsidR="00F758DE" w:rsidRDefault="00F758DE" w:rsidP="00F758DE">
      <w:pPr>
        <w:jc w:val="both"/>
        <w:rPr>
          <w:lang w:val="fr-FR"/>
        </w:rPr>
      </w:pPr>
      <w:r w:rsidRPr="0032190F">
        <w:rPr>
          <w:lang w:val="fr-FR"/>
        </w:rPr>
        <w:t xml:space="preserve">Aux environs de 9 000 ans avant J-C, c’est-à-dire au </w:t>
      </w:r>
      <w:hyperlink r:id="rId13071" w:anchor="Ana_envir_per_Prebor" w:history="1">
        <w:r w:rsidR="00C01B7D" w:rsidRPr="00C01B7D">
          <w:rPr>
            <w:rStyle w:val="Hyperlink"/>
            <w:lang w:val="fr-FR"/>
          </w:rPr>
          <w:t>Préboréal</w:t>
        </w:r>
      </w:hyperlink>
      <w:r w:rsidRPr="0032190F">
        <w:rPr>
          <w:lang w:val="fr-FR"/>
        </w:rPr>
        <w:t>, le recul du glacier est visible par l’abondance des lacs qui naissent dans la région de l’Argentera</w:t>
      </w:r>
      <w:r w:rsidR="00D81300">
        <w:rPr>
          <w:lang w:val="fr-FR"/>
        </w:rPr>
        <w:t>-</w:t>
      </w:r>
      <w:r w:rsidRPr="0032190F">
        <w:rPr>
          <w:lang w:val="fr-FR"/>
        </w:rPr>
        <w:t xml:space="preserve">Mercantour. On voit apparaître notamment le </w:t>
      </w:r>
      <w:hyperlink r:id="rId13072" w:anchor="Sit_Long_Supérieur" w:history="1">
        <w:r w:rsidR="002161F5">
          <w:rPr>
            <w:rStyle w:val="Hyperlink"/>
            <w:lang w:val="fr-FR"/>
          </w:rPr>
          <w:t>LLS</w:t>
        </w:r>
      </w:hyperlink>
      <w:r w:rsidRPr="0032190F">
        <w:rPr>
          <w:lang w:val="fr-FR"/>
        </w:rPr>
        <w:t xml:space="preserve"> (BIB 1350 p. 62).</w:t>
      </w:r>
    </w:p>
    <w:p w14:paraId="539944AD" w14:textId="77777777" w:rsidR="00F758DE" w:rsidRPr="0032190F" w:rsidRDefault="00F758DE" w:rsidP="00F758DE">
      <w:pPr>
        <w:jc w:val="both"/>
        <w:rPr>
          <w:lang w:val="fr-FR"/>
        </w:rPr>
      </w:pPr>
    </w:p>
    <w:p w14:paraId="39EC8BFF" w14:textId="77777777" w:rsidR="00F758DE" w:rsidRPr="0032190F" w:rsidRDefault="00F758DE" w:rsidP="00F758DE">
      <w:pPr>
        <w:pStyle w:val="Heading5"/>
      </w:pPr>
      <w:bookmarkStart w:id="5386" w:name="Sit_Bego_per_deglac_stade4"/>
      <w:r w:rsidRPr="0032190F">
        <w:t>Stade 4</w:t>
      </w:r>
    </w:p>
    <w:bookmarkEnd w:id="5386"/>
    <w:p w14:paraId="2F903FA1" w14:textId="77777777" w:rsidR="00C01B7D" w:rsidRDefault="00C01B7D" w:rsidP="00F758DE">
      <w:pPr>
        <w:jc w:val="both"/>
        <w:rPr>
          <w:lang w:val="fr-FR"/>
        </w:rPr>
      </w:pPr>
    </w:p>
    <w:p w14:paraId="42C385BC" w14:textId="52736255" w:rsidR="00F758DE" w:rsidRPr="0032190F" w:rsidRDefault="00F758DE" w:rsidP="00F758DE">
      <w:pPr>
        <w:jc w:val="both"/>
        <w:rPr>
          <w:lang w:val="fr-FR"/>
        </w:rPr>
      </w:pPr>
      <w:r w:rsidRPr="0032190F">
        <w:rPr>
          <w:lang w:val="fr-FR"/>
        </w:rPr>
        <w:t>Ce stade est représenté par une série de petites moraines en forme de croissants réguliers, accrochés aux flancs des montagnes. Un abaissement moyen des neiges de 370 m a été établi, compte tenu des variations importantes dues aux différences d’exposition. Dans ce stade, nous trouvons les moraines du pas du Diable, de la cime de Chagiasse, de la cime Scandail, du mont des Merveilles, des flancs ouest du sud du mont Bego. Ce sont vraisemblablement toutes des moraines de névés (BIB 1349 p. 63).</w:t>
      </w:r>
    </w:p>
    <w:p w14:paraId="336E4FDE" w14:textId="34543E6F" w:rsidR="00F758DE" w:rsidRDefault="00F758DE" w:rsidP="000152C6">
      <w:pPr>
        <w:jc w:val="both"/>
        <w:rPr>
          <w:lang w:val="fr-FR"/>
        </w:rPr>
      </w:pPr>
    </w:p>
    <w:p w14:paraId="1EEBFD72" w14:textId="27591DBD" w:rsidR="00F758DE" w:rsidRDefault="00207E0D" w:rsidP="00F758DE">
      <w:pPr>
        <w:pStyle w:val="Heading4"/>
      </w:pPr>
      <w:bookmarkStart w:id="5387" w:name="Ana_envir_per"/>
      <w:r>
        <w:t>périodes</w:t>
      </w:r>
    </w:p>
    <w:bookmarkEnd w:id="5387"/>
    <w:p w14:paraId="14E7A9BC" w14:textId="77777777" w:rsidR="00F758DE" w:rsidRDefault="00F758DE" w:rsidP="000152C6">
      <w:pPr>
        <w:jc w:val="both"/>
        <w:rPr>
          <w:lang w:val="fr-FR"/>
        </w:rPr>
      </w:pPr>
    </w:p>
    <w:p w14:paraId="6B59CB81" w14:textId="77777777" w:rsidR="00A310EF" w:rsidRDefault="00A310EF" w:rsidP="000152C6">
      <w:pPr>
        <w:jc w:val="both"/>
        <w:rPr>
          <w:lang w:val="fr-FR"/>
        </w:rPr>
      </w:pPr>
    </w:p>
    <w:p w14:paraId="631A4CB1" w14:textId="2CE4E1BF" w:rsidR="00C01B7D" w:rsidRDefault="00C01B7D" w:rsidP="00C01B7D">
      <w:pPr>
        <w:pStyle w:val="Heading5"/>
      </w:pPr>
      <w:bookmarkStart w:id="5388" w:name="Ana_envir_per_Prebor"/>
      <w:r>
        <w:t>Préboréal</w:t>
      </w:r>
    </w:p>
    <w:bookmarkEnd w:id="5388"/>
    <w:p w14:paraId="30006D28" w14:textId="2FF657F8" w:rsidR="00C01B7D" w:rsidRDefault="00C01B7D" w:rsidP="000152C6">
      <w:pPr>
        <w:jc w:val="both"/>
        <w:rPr>
          <w:rStyle w:val="Hyperlink"/>
          <w:sz w:val="20"/>
          <w:lang w:val="fr-FR"/>
        </w:rPr>
      </w:pPr>
      <w:r w:rsidRPr="00C01B7D">
        <w:fldChar w:fldCharType="begin"/>
      </w:r>
      <w:r w:rsidRPr="00C01B7D">
        <w:rPr>
          <w:sz w:val="20"/>
          <w:lang w:val="fr-FR"/>
        </w:rPr>
        <w:instrText>HYPERLINK "file:///C:\\Users\\Thomas%20Huet\\Desktop\\Documentation%20archéologique%20liée%20à%20la%20thèse\\Environnement.docx" \l "Text_Preboreal"</w:instrText>
      </w:r>
      <w:r w:rsidRPr="00C01B7D">
        <w:fldChar w:fldCharType="separate"/>
      </w:r>
      <w:r w:rsidRPr="00C01B7D">
        <w:rPr>
          <w:rStyle w:val="Hyperlink"/>
          <w:sz w:val="20"/>
          <w:lang w:val="fr-FR"/>
        </w:rPr>
        <w:t>Préboréal</w:t>
      </w:r>
      <w:r w:rsidRPr="00C01B7D">
        <w:rPr>
          <w:rStyle w:val="Hyperlink"/>
          <w:sz w:val="20"/>
          <w:lang w:val="fr-FR"/>
        </w:rPr>
        <w:fldChar w:fldCharType="end"/>
      </w:r>
    </w:p>
    <w:p w14:paraId="559049BB" w14:textId="77777777" w:rsidR="00C01B7D" w:rsidRDefault="00C01B7D" w:rsidP="000152C6">
      <w:pPr>
        <w:jc w:val="both"/>
        <w:rPr>
          <w:sz w:val="20"/>
          <w:lang w:val="fr-FR"/>
        </w:rPr>
      </w:pPr>
    </w:p>
    <w:p w14:paraId="03386A26" w14:textId="76D79A49" w:rsidR="00C01B7D" w:rsidRPr="00C01B7D" w:rsidRDefault="00000000" w:rsidP="000152C6">
      <w:pPr>
        <w:jc w:val="both"/>
        <w:rPr>
          <w:lang w:val="fr-FR"/>
        </w:rPr>
      </w:pPr>
      <w:hyperlink r:id="rId13073" w:anchor="Sit_Bego_per_deglac_stade3" w:history="1">
        <w:r w:rsidR="00C01B7D" w:rsidRPr="00C01B7D">
          <w:rPr>
            <w:rStyle w:val="Hyperlink"/>
            <w:lang w:val="fr-FR"/>
          </w:rPr>
          <w:t>Stade 3</w:t>
        </w:r>
      </w:hyperlink>
    </w:p>
    <w:p w14:paraId="5649F9BC" w14:textId="08CD4459" w:rsidR="00C01B7D" w:rsidRPr="00C01B7D" w:rsidRDefault="00C01B7D" w:rsidP="000152C6">
      <w:pPr>
        <w:jc w:val="both"/>
        <w:rPr>
          <w:rStyle w:val="Hyperlink"/>
          <w:lang w:val="fr-FR"/>
        </w:rPr>
      </w:pPr>
      <w:r>
        <w:rPr>
          <w:color w:val="000000"/>
          <w:lang w:val="fr-FR"/>
        </w:rPr>
        <w:fldChar w:fldCharType="begin"/>
      </w:r>
      <w:r>
        <w:rPr>
          <w:color w:val="000000"/>
          <w:lang w:val="fr-FR"/>
        </w:rPr>
        <w:instrText xml:space="preserve"> HYPERLINK "C:\\Users\\Thomas Huet\\Desktop\\Documentation archéologique liée à la thèse\\Sites.docx" \l "Sit_Bego_per_deglac_stade3" </w:instrText>
      </w:r>
      <w:r>
        <w:rPr>
          <w:color w:val="000000"/>
          <w:lang w:val="fr-FR"/>
        </w:rPr>
      </w:r>
      <w:r>
        <w:rPr>
          <w:color w:val="000000"/>
          <w:lang w:val="fr-FR"/>
        </w:rPr>
        <w:fldChar w:fldCharType="separate"/>
      </w:r>
      <w:r w:rsidRPr="0092429B">
        <w:rPr>
          <w:rStyle w:val="Hyperlink"/>
          <w:lang w:val="fr-FR"/>
        </w:rPr>
        <w:t xml:space="preserve"> </w:t>
      </w:r>
    </w:p>
    <w:bookmarkStart w:id="5389" w:name="Ana_envir_per_Atlant"/>
    <w:p w14:paraId="62DC1C46" w14:textId="78141F7B" w:rsidR="00207E0D" w:rsidRDefault="00C01B7D" w:rsidP="00207E0D">
      <w:pPr>
        <w:pStyle w:val="Heading5"/>
      </w:pPr>
      <w:r>
        <w:rPr>
          <w:b w:val="0"/>
          <w:bCs w:val="0"/>
          <w:i w:val="0"/>
          <w:iCs w:val="0"/>
          <w:color w:val="000000"/>
          <w:szCs w:val="24"/>
        </w:rPr>
        <w:fldChar w:fldCharType="end"/>
      </w:r>
      <w:r w:rsidR="00207E0D">
        <w:t>Atlantique</w:t>
      </w:r>
    </w:p>
    <w:bookmarkEnd w:id="5389"/>
    <w:p w14:paraId="6D6F9A6F" w14:textId="14F52CB7" w:rsidR="00207E0D" w:rsidRPr="00207E0D" w:rsidRDefault="00207E0D" w:rsidP="000152C6">
      <w:pPr>
        <w:jc w:val="both"/>
        <w:rPr>
          <w:rStyle w:val="Hyperlink"/>
          <w:sz w:val="20"/>
          <w:lang w:val="fr-FR"/>
        </w:rPr>
      </w:pPr>
      <w:r w:rsidRPr="00207E0D">
        <w:fldChar w:fldCharType="begin"/>
      </w:r>
      <w:r w:rsidRPr="00207E0D">
        <w:rPr>
          <w:sz w:val="20"/>
          <w:lang w:val="fr-FR"/>
        </w:rPr>
        <w:instrText>HYPERLINK "file:///C:\\Users\\Thomas%20Huet\\Desktop\\Documentation%20archéologique%20liée%20à%20la%20thèse\\Environnement.docx" \l "Text_Atlantique"</w:instrText>
      </w:r>
      <w:r w:rsidRPr="00207E0D">
        <w:fldChar w:fldCharType="separate"/>
      </w:r>
      <w:r w:rsidRPr="00207E0D">
        <w:rPr>
          <w:rStyle w:val="Hyperlink"/>
          <w:sz w:val="20"/>
          <w:lang w:val="fr-FR"/>
        </w:rPr>
        <w:t>Atlantique</w:t>
      </w:r>
      <w:r w:rsidRPr="00207E0D">
        <w:rPr>
          <w:rStyle w:val="Hyperlink"/>
          <w:sz w:val="20"/>
          <w:lang w:val="fr-FR"/>
        </w:rPr>
        <w:fldChar w:fldCharType="end"/>
      </w:r>
    </w:p>
    <w:p w14:paraId="3B794837" w14:textId="77777777" w:rsidR="00207E0D" w:rsidRPr="0032190F" w:rsidRDefault="00207E0D" w:rsidP="000152C6">
      <w:pPr>
        <w:jc w:val="both"/>
        <w:rPr>
          <w:lang w:val="fr-FR"/>
        </w:rPr>
      </w:pPr>
    </w:p>
    <w:p w14:paraId="4A9A5788" w14:textId="3A4E2C00" w:rsidR="00F758DE" w:rsidRPr="0032190F" w:rsidRDefault="000152C6" w:rsidP="00F758DE">
      <w:pPr>
        <w:jc w:val="both"/>
        <w:rPr>
          <w:lang w:val="fr-FR"/>
        </w:rPr>
      </w:pPr>
      <w:r w:rsidRPr="0032190F">
        <w:rPr>
          <w:lang w:val="fr-FR"/>
        </w:rPr>
        <w:lastRenderedPageBreak/>
        <w:t>La patine rouge des pélites, formée d’hydroxyde s’est formée au cours d’une période chaude et humide (</w:t>
      </w:r>
      <w:r w:rsidR="00911995" w:rsidRPr="00207E0D">
        <w:rPr>
          <w:lang w:val="fr-FR"/>
        </w:rPr>
        <w:t>Atlantique</w:t>
      </w:r>
      <w:r w:rsidR="00911995">
        <w:rPr>
          <w:lang w:val="fr-FR"/>
        </w:rPr>
        <w:t xml:space="preserve"> et Boréal</w:t>
      </w:r>
      <w:r w:rsidRPr="0032190F">
        <w:rPr>
          <w:lang w:val="fr-FR"/>
        </w:rPr>
        <w:t>) (Julian 1986 p. 363).</w:t>
      </w:r>
      <w:r w:rsidR="00F758DE">
        <w:rPr>
          <w:lang w:val="fr-FR"/>
        </w:rPr>
        <w:t xml:space="preserve"> </w:t>
      </w:r>
      <w:r w:rsidR="00F758DE" w:rsidRPr="0032190F">
        <w:rPr>
          <w:lang w:val="fr-FR"/>
        </w:rPr>
        <w:t>Loury-Guigan (1992) explique que durant l’</w:t>
      </w:r>
      <w:r w:rsidR="00F758DE">
        <w:rPr>
          <w:lang w:val="fr-FR"/>
        </w:rPr>
        <w:t xml:space="preserve"> </w:t>
      </w:r>
      <w:r w:rsidR="00F758DE" w:rsidRPr="00207E0D">
        <w:rPr>
          <w:lang w:val="fr-FR"/>
        </w:rPr>
        <w:t>Atlantique</w:t>
      </w:r>
      <w:r w:rsidR="00F758DE" w:rsidRPr="0032190F">
        <w:rPr>
          <w:lang w:val="fr-FR"/>
        </w:rPr>
        <w:t xml:space="preserve"> (7 000 ans avant J-C), les géants de glaces ont laissé place à un climat humide et tempéré. La vie chlorophyllienne se développe et recouvre les rochers de mousses et de pelouses (Loury-Guigan, 1992) (BIB 1349 p. 71).</w:t>
      </w:r>
      <w:r w:rsidR="00FE0F3E">
        <w:rPr>
          <w:lang w:val="fr-FR"/>
        </w:rPr>
        <w:t xml:space="preserve"> C'est aussi ce que semble écrire W. Finsinger (</w:t>
      </w:r>
      <w:r w:rsidR="00FE0F3E" w:rsidRPr="00FE0F3E">
        <w:rPr>
          <w:i/>
          <w:iCs/>
          <w:lang w:val="fr-FR"/>
        </w:rPr>
        <w:t>early Holocene conditions were moister than in drier inner Alpine valleys</w:t>
      </w:r>
      <w:r w:rsidR="00FE0F3E">
        <w:rPr>
          <w:lang w:val="fr-FR"/>
        </w:rPr>
        <w:t>)(BIB 3643)</w:t>
      </w:r>
    </w:p>
    <w:p w14:paraId="688395F9" w14:textId="77777777" w:rsidR="00F758DE" w:rsidRDefault="00F758DE" w:rsidP="00911995">
      <w:pPr>
        <w:jc w:val="both"/>
        <w:rPr>
          <w:lang w:val="fr-FR"/>
        </w:rPr>
      </w:pPr>
    </w:p>
    <w:p w14:paraId="1626D5FE" w14:textId="5BE74918" w:rsidR="001700C9" w:rsidRPr="009C0883" w:rsidRDefault="00911995" w:rsidP="001700C9">
      <w:pPr>
        <w:autoSpaceDE w:val="0"/>
        <w:autoSpaceDN w:val="0"/>
        <w:adjustRightInd w:val="0"/>
        <w:jc w:val="both"/>
        <w:rPr>
          <w:lang w:val="fr-FR"/>
        </w:rPr>
      </w:pPr>
      <w:r>
        <w:rPr>
          <w:lang w:val="fr-FR"/>
        </w:rPr>
        <w:t>Il semble établi</w:t>
      </w:r>
      <w:r w:rsidR="000152C6" w:rsidRPr="0032190F">
        <w:rPr>
          <w:lang w:val="fr-FR"/>
        </w:rPr>
        <w:t xml:space="preserve">, pour les deux principaux secteurs, que la limite supérieure de la forêt n’a jamais atteint la cote des </w:t>
      </w:r>
      <w:smartTag w:uri="urn:schemas-microsoft-com:office:smarttags" w:element="metricconverter">
        <w:smartTagPr>
          <w:attr w:name="ProductID" w:val="2400 m"/>
        </w:smartTagPr>
        <w:r w:rsidR="000152C6" w:rsidRPr="0032190F">
          <w:rPr>
            <w:lang w:val="fr-FR"/>
          </w:rPr>
          <w:t>2400 m</w:t>
        </w:r>
      </w:smartTag>
      <w:r w:rsidR="000152C6" w:rsidRPr="0032190F">
        <w:rPr>
          <w:lang w:val="fr-FR"/>
        </w:rPr>
        <w:t xml:space="preserve"> (Beaulieu 1977 p. 172, Kharbouch 1996 et 2000).</w:t>
      </w:r>
      <w:r>
        <w:rPr>
          <w:lang w:val="fr-FR"/>
        </w:rPr>
        <w:t xml:space="preserve"> A</w:t>
      </w:r>
      <w:r w:rsidRPr="00911995">
        <w:rPr>
          <w:lang w:val="fr-FR"/>
        </w:rPr>
        <w:t>ucun macro-reste ligneux n’a été retrouvé dans les sédiments attribués à l’</w:t>
      </w:r>
      <w:r w:rsidRPr="00207E0D">
        <w:rPr>
          <w:lang w:val="fr-FR"/>
        </w:rPr>
        <w:t>Atlantique</w:t>
      </w:r>
      <w:r w:rsidRPr="00911995">
        <w:rPr>
          <w:lang w:val="fr-FR"/>
        </w:rPr>
        <w:t xml:space="preserve"> pour le </w:t>
      </w:r>
      <w:r>
        <w:rPr>
          <w:lang w:val="fr-FR"/>
        </w:rPr>
        <w:t>sondage</w:t>
      </w:r>
      <w:r w:rsidRPr="00911995">
        <w:rPr>
          <w:lang w:val="fr-FR"/>
        </w:rPr>
        <w:t xml:space="preserve"> </w:t>
      </w:r>
      <w:r>
        <w:rPr>
          <w:lang w:val="fr-FR"/>
        </w:rPr>
        <w:t>de</w:t>
      </w:r>
      <w:r w:rsidR="00C01B7D">
        <w:rPr>
          <w:lang w:val="fr-FR"/>
        </w:rPr>
        <w:t xml:space="preserve"> l'</w:t>
      </w:r>
      <w:r>
        <w:rPr>
          <w:lang w:val="fr-FR"/>
        </w:rPr>
        <w:t xml:space="preserve"> </w:t>
      </w:r>
      <w:hyperlink r:id="rId13074" w:anchor="Desc_ZXVIIIGIR70gamma" w:history="1">
        <w:r w:rsidR="00F215C9">
          <w:rPr>
            <w:rStyle w:val="Hyperlink"/>
            <w:i/>
            <w:lang w:val="fr-FR"/>
          </w:rPr>
          <w:t>AnthroCo</w:t>
        </w:r>
      </w:hyperlink>
      <w:r w:rsidRPr="00911995">
        <w:rPr>
          <w:lang w:val="fr-FR"/>
        </w:rPr>
        <w:t xml:space="preserve">. L’abondance de grains de pollen des herbacés au lac du Diable (sic) et </w:t>
      </w:r>
      <w:r>
        <w:rPr>
          <w:lang w:val="fr-FR"/>
        </w:rPr>
        <w:t xml:space="preserve">à la </w:t>
      </w:r>
      <w:r w:rsidRPr="00C01B7D">
        <w:rPr>
          <w:i/>
          <w:lang w:val="fr-FR"/>
        </w:rPr>
        <w:t xml:space="preserve">Roche de </w:t>
      </w:r>
      <w:hyperlink r:id="rId13075" w:anchor="Desc_ZXVIIIGIR70gamma" w:history="1">
        <w:r w:rsidR="00F215C9">
          <w:rPr>
            <w:rStyle w:val="Hyperlink"/>
            <w:i/>
            <w:lang w:val="fr-FR"/>
          </w:rPr>
          <w:t>AnthroCo</w:t>
        </w:r>
      </w:hyperlink>
      <w:r w:rsidRPr="00911995">
        <w:rPr>
          <w:lang w:val="fr-FR"/>
        </w:rPr>
        <w:t xml:space="preserve">, indique l’existence de paysages ouverts. Durant cette période la forêt de sapin ne devait pas dépasser les </w:t>
      </w:r>
      <w:smartTag w:uri="urn:schemas-microsoft-com:office:smarttags" w:element="metricconverter">
        <w:smartTagPr>
          <w:attr w:name="ProductID" w:val="2400 m"/>
        </w:smartTagPr>
        <w:r w:rsidRPr="00911995">
          <w:rPr>
            <w:lang w:val="fr-FR"/>
          </w:rPr>
          <w:t>2400 m</w:t>
        </w:r>
      </w:smartTag>
      <w:r w:rsidRPr="00911995">
        <w:rPr>
          <w:lang w:val="fr-FR"/>
        </w:rPr>
        <w:t xml:space="preserve"> (BIB 238 et 314 p. 239). De même, la présence conjointe d’</w:t>
      </w:r>
      <w:hyperlink r:id="rId13076" w:anchor="Eco_Abies" w:history="1">
        <w:r w:rsidRPr="00911995">
          <w:rPr>
            <w:rStyle w:val="Hyperlink"/>
            <w:i/>
            <w:lang w:val="fr-FR"/>
          </w:rPr>
          <w:t>Abies</w:t>
        </w:r>
      </w:hyperlink>
      <w:r w:rsidRPr="00911995">
        <w:rPr>
          <w:lang w:val="fr-FR"/>
        </w:rPr>
        <w:t xml:space="preserve"> avec des pollens d’herbacés infirme l’hypothèse d’une forêt dense à proximité du </w:t>
      </w:r>
      <w:hyperlink r:id="rId13077" w:anchor="Sit_Long_Supérieur" w:history="1">
        <w:r w:rsidRPr="0032190F">
          <w:rPr>
            <w:rStyle w:val="Hyperlink"/>
            <w:lang w:val="fr-FR"/>
          </w:rPr>
          <w:t>L</w:t>
        </w:r>
        <w:r w:rsidR="00E70D30">
          <w:rPr>
            <w:rStyle w:val="Hyperlink"/>
            <w:lang w:val="fr-FR"/>
          </w:rPr>
          <w:t>LS</w:t>
        </w:r>
      </w:hyperlink>
      <w:r w:rsidRPr="00911995">
        <w:rPr>
          <w:lang w:val="fr-FR"/>
        </w:rPr>
        <w:t xml:space="preserve"> (BIB 315 p. 250)</w:t>
      </w:r>
      <w:r w:rsidR="001700C9">
        <w:rPr>
          <w:lang w:val="fr-FR"/>
        </w:rPr>
        <w:t xml:space="preserve"> </w:t>
      </w:r>
      <w:hyperlink r:id="rId13078" w:anchor="Sit_Long_Inferieur_env_per_Atlant" w:history="1">
        <w:r w:rsidR="001700C9">
          <w:rPr>
            <w:rStyle w:val="Hyperlink"/>
            <w:lang w:val="fr-FR"/>
          </w:rPr>
          <w:t>LLI</w:t>
        </w:r>
      </w:hyperlink>
    </w:p>
    <w:p w14:paraId="05469F04" w14:textId="77777777" w:rsidR="000152C6" w:rsidRPr="0032190F" w:rsidRDefault="000152C6" w:rsidP="000152C6">
      <w:pPr>
        <w:jc w:val="both"/>
        <w:rPr>
          <w:lang w:val="fr-FR"/>
        </w:rPr>
      </w:pPr>
    </w:p>
    <w:p w14:paraId="014F127B" w14:textId="77777777" w:rsidR="000152C6" w:rsidRPr="0032190F" w:rsidRDefault="000152C6" w:rsidP="000152C6">
      <w:pPr>
        <w:jc w:val="both"/>
        <w:rPr>
          <w:lang w:val="fr-FR"/>
        </w:rPr>
      </w:pPr>
      <w:r w:rsidRPr="0032190F">
        <w:rPr>
          <w:lang w:val="fr-FR"/>
        </w:rPr>
        <w:t>Il existe des contrastes marqués entre l’adret et l’ubac :</w:t>
      </w:r>
    </w:p>
    <w:p w14:paraId="5184AABC" w14:textId="73C07EEC" w:rsidR="000152C6" w:rsidRPr="0032190F" w:rsidRDefault="000152C6" w:rsidP="000152C6">
      <w:pPr>
        <w:jc w:val="both"/>
        <w:rPr>
          <w:lang w:val="fr-FR"/>
        </w:rPr>
      </w:pPr>
      <w:r w:rsidRPr="0032190F">
        <w:rPr>
          <w:lang w:val="fr-FR"/>
        </w:rPr>
        <w:tab/>
        <w:t xml:space="preserve">- les sondages pour des zones polliniques correspondantes montrent au lac </w:t>
      </w:r>
      <w:hyperlink r:id="rId13079" w:anchor="Sit_Long_Inferieur" w:history="1">
        <w:r w:rsidRPr="0032190F">
          <w:rPr>
            <w:rStyle w:val="Hyperlink"/>
            <w:lang w:val="fr-FR"/>
          </w:rPr>
          <w:t>L</w:t>
        </w:r>
        <w:r w:rsidR="00D56139">
          <w:rPr>
            <w:rStyle w:val="Hyperlink"/>
            <w:lang w:val="fr-FR"/>
          </w:rPr>
          <w:t>LI</w:t>
        </w:r>
      </w:hyperlink>
      <w:r w:rsidRPr="0032190F">
        <w:rPr>
          <w:lang w:val="fr-FR"/>
        </w:rPr>
        <w:t xml:space="preserve"> la </w:t>
      </w:r>
      <w:r w:rsidRPr="0032190F">
        <w:rPr>
          <w:lang w:val="fr-FR"/>
        </w:rPr>
        <w:tab/>
        <w:t xml:space="preserve">présence de </w:t>
      </w:r>
      <w:hyperlink r:id="rId13080" w:anchor="Eco_Larix" w:history="1">
        <w:r w:rsidR="009722A6" w:rsidRPr="0032190F">
          <w:rPr>
            <w:rStyle w:val="Hyperlink"/>
            <w:i/>
            <w:lang w:val="fr-FR"/>
          </w:rPr>
          <w:t>Larix</w:t>
        </w:r>
      </w:hyperlink>
      <w:r w:rsidR="009722A6" w:rsidRPr="009722A6">
        <w:rPr>
          <w:rStyle w:val="Hyperlink"/>
          <w:i/>
          <w:color w:val="000000"/>
          <w:u w:val="none"/>
          <w:lang w:val="fr-FR"/>
        </w:rPr>
        <w:t xml:space="preserve"> </w:t>
      </w:r>
      <w:r w:rsidRPr="0032190F">
        <w:rPr>
          <w:i/>
          <w:lang w:val="fr-FR"/>
        </w:rPr>
        <w:t>decidua</w:t>
      </w:r>
      <w:r w:rsidRPr="0032190F">
        <w:rPr>
          <w:lang w:val="fr-FR"/>
        </w:rPr>
        <w:t xml:space="preserve"> et  la meilleure représentation de </w:t>
      </w:r>
      <w:r w:rsidRPr="0032190F">
        <w:rPr>
          <w:i/>
          <w:lang w:val="fr-FR"/>
        </w:rPr>
        <w:t>Quercus</w:t>
      </w:r>
      <w:r w:rsidRPr="0032190F">
        <w:rPr>
          <w:lang w:val="fr-FR"/>
        </w:rPr>
        <w:t xml:space="preserve"> (+ sec) par rapport au </w:t>
      </w:r>
      <w:r w:rsidRPr="0032190F">
        <w:rPr>
          <w:lang w:val="fr-FR"/>
        </w:rPr>
        <w:tab/>
      </w:r>
      <w:hyperlink r:id="rId13081" w:anchor="Sit_Vei_Bouc" w:history="1">
        <w:r w:rsidR="00E70D30">
          <w:rPr>
            <w:rStyle w:val="Hyperlink"/>
            <w:lang w:val="fr-FR"/>
          </w:rPr>
          <w:t>VdB</w:t>
        </w:r>
      </w:hyperlink>
      <w:r w:rsidRPr="0032190F">
        <w:rPr>
          <w:lang w:val="fr-FR"/>
        </w:rPr>
        <w:t xml:space="preserve"> (+ humide) (BIB 1218 p. 232)</w:t>
      </w:r>
    </w:p>
    <w:p w14:paraId="6996D506" w14:textId="7EA848D3" w:rsidR="000152C6" w:rsidRDefault="000152C6" w:rsidP="000152C6">
      <w:pPr>
        <w:ind w:left="450"/>
        <w:jc w:val="both"/>
        <w:rPr>
          <w:lang w:val="fr-FR"/>
        </w:rPr>
      </w:pPr>
      <w:r w:rsidRPr="0032190F">
        <w:rPr>
          <w:lang w:val="fr-FR"/>
        </w:rPr>
        <w:t xml:space="preserve">-les moraines en ubac de la ligne de crête Bec Roux-Pic du Diable, contrastent nettement </w:t>
      </w:r>
      <w:r w:rsidRPr="0032190F">
        <w:rPr>
          <w:lang w:val="fr-FR"/>
        </w:rPr>
        <w:tab/>
        <w:t>avec le versant méridional enforesté (BIB 35)</w:t>
      </w:r>
    </w:p>
    <w:p w14:paraId="65B0E3F5" w14:textId="77777777" w:rsidR="00D86345" w:rsidRDefault="00D86345" w:rsidP="00207E0D">
      <w:pPr>
        <w:jc w:val="both"/>
        <w:rPr>
          <w:lang w:val="fr-FR"/>
        </w:rPr>
      </w:pPr>
    </w:p>
    <w:p w14:paraId="1AB51034" w14:textId="5D8580F3" w:rsidR="00207E0D" w:rsidRPr="00163B5A" w:rsidRDefault="00D86345" w:rsidP="00D86345">
      <w:pPr>
        <w:pStyle w:val="Heading5"/>
      </w:pPr>
      <w:bookmarkStart w:id="5390" w:name="Ana_envir_per_SHCO"/>
      <w:r w:rsidRPr="00163B5A">
        <w:t>SHCO</w:t>
      </w:r>
    </w:p>
    <w:bookmarkEnd w:id="5390"/>
    <w:p w14:paraId="2644954C" w14:textId="2FC4801B" w:rsidR="003E7902" w:rsidRPr="00163B5A" w:rsidRDefault="003E7902" w:rsidP="00207E0D">
      <w:pPr>
        <w:jc w:val="both"/>
        <w:rPr>
          <w:sz w:val="20"/>
          <w:lang w:val="fr-FR"/>
        </w:rPr>
      </w:pPr>
      <w:r>
        <w:rPr>
          <w:sz w:val="20"/>
          <w:lang w:val="en-GB"/>
        </w:rPr>
        <w:fldChar w:fldCharType="begin"/>
      </w:r>
      <w:r w:rsidRPr="00163B5A">
        <w:rPr>
          <w:sz w:val="20"/>
          <w:lang w:val="fr-FR"/>
        </w:rPr>
        <w:instrText>HYPERLINK "Environnement.docx" \l "Text_SHCO"</w:instrText>
      </w:r>
      <w:r>
        <w:rPr>
          <w:sz w:val="20"/>
          <w:lang w:val="en-GB"/>
        </w:rPr>
      </w:r>
      <w:r>
        <w:rPr>
          <w:sz w:val="20"/>
          <w:lang w:val="en-GB"/>
        </w:rPr>
        <w:fldChar w:fldCharType="separate"/>
      </w:r>
      <w:r w:rsidRPr="00163B5A">
        <w:rPr>
          <w:rStyle w:val="Hyperlink"/>
          <w:sz w:val="20"/>
          <w:lang w:val="fr-FR"/>
        </w:rPr>
        <w:t>SHCO</w:t>
      </w:r>
      <w:r>
        <w:rPr>
          <w:sz w:val="20"/>
          <w:lang w:val="en-GB"/>
        </w:rPr>
        <w:fldChar w:fldCharType="end"/>
      </w:r>
    </w:p>
    <w:p w14:paraId="13092B6B" w14:textId="77777777" w:rsidR="00D86345" w:rsidRPr="00163B5A" w:rsidRDefault="00D86345" w:rsidP="00207E0D">
      <w:pPr>
        <w:jc w:val="both"/>
        <w:rPr>
          <w:lang w:val="fr-FR"/>
        </w:rPr>
      </w:pPr>
    </w:p>
    <w:p w14:paraId="00549395" w14:textId="7874DC68" w:rsidR="00207E0D" w:rsidRDefault="00207E0D" w:rsidP="00207E0D">
      <w:pPr>
        <w:pStyle w:val="Heading5"/>
      </w:pPr>
      <w:bookmarkStart w:id="5391" w:name="Ana_envir_per_Subbor"/>
      <w:r>
        <w:t>Subboréal</w:t>
      </w:r>
    </w:p>
    <w:bookmarkEnd w:id="5391"/>
    <w:p w14:paraId="4C06F596" w14:textId="77777777" w:rsidR="00C01B7D" w:rsidRDefault="00207E0D">
      <w:pPr>
        <w:rPr>
          <w:sz w:val="20"/>
          <w:lang w:val="fr-FR"/>
        </w:rPr>
      </w:pPr>
      <w:r w:rsidRPr="00207E0D">
        <w:fldChar w:fldCharType="begin"/>
      </w:r>
      <w:r w:rsidRPr="00207E0D">
        <w:rPr>
          <w:sz w:val="20"/>
          <w:lang w:val="fr-FR"/>
        </w:rPr>
        <w:instrText>HYPERLINK "file:///C:\\Users\\Thomas%20Huet\\Desktop\\Documentation%20archéologique%20liée%20à%20la%20thèse\\Environnement.docx" \l "Text_Subboreal"</w:instrText>
      </w:r>
      <w:r w:rsidRPr="00207E0D">
        <w:fldChar w:fldCharType="separate"/>
      </w:r>
      <w:r w:rsidRPr="00207E0D">
        <w:rPr>
          <w:rStyle w:val="Hyperlink"/>
          <w:sz w:val="20"/>
          <w:lang w:val="fr-FR"/>
        </w:rPr>
        <w:t>Subboréal</w:t>
      </w:r>
      <w:r w:rsidRPr="00207E0D">
        <w:rPr>
          <w:rStyle w:val="Hyperlink"/>
          <w:sz w:val="20"/>
          <w:lang w:val="fr-FR"/>
        </w:rPr>
        <w:fldChar w:fldCharType="end"/>
      </w:r>
      <w:r w:rsidRPr="00207E0D">
        <w:rPr>
          <w:sz w:val="20"/>
          <w:lang w:val="fr-FR"/>
        </w:rPr>
        <w:t xml:space="preserve"> </w:t>
      </w:r>
    </w:p>
    <w:p w14:paraId="52AD8759" w14:textId="77777777" w:rsidR="00C01B7D" w:rsidRDefault="00C01B7D">
      <w:pPr>
        <w:rPr>
          <w:sz w:val="20"/>
          <w:lang w:val="fr-FR"/>
        </w:rPr>
      </w:pPr>
    </w:p>
    <w:p w14:paraId="26906374" w14:textId="77777777" w:rsidR="003E7902" w:rsidRDefault="003E7902">
      <w:pPr>
        <w:rPr>
          <w:sz w:val="20"/>
          <w:lang w:val="fr-FR"/>
        </w:rPr>
      </w:pPr>
    </w:p>
    <w:p w14:paraId="659021D8" w14:textId="64F2DB32" w:rsidR="00F215C9" w:rsidRDefault="00F215C9" w:rsidP="00F215C9">
      <w:pPr>
        <w:pStyle w:val="Heading6"/>
      </w:pPr>
      <w:r>
        <w:t>début</w:t>
      </w:r>
    </w:p>
    <w:p w14:paraId="4B992807" w14:textId="77777777" w:rsidR="00F215C9" w:rsidRDefault="00F215C9">
      <w:pPr>
        <w:rPr>
          <w:sz w:val="20"/>
          <w:lang w:val="fr-FR"/>
        </w:rPr>
      </w:pPr>
    </w:p>
    <w:p w14:paraId="194B1A6C" w14:textId="0CA6B272" w:rsidR="00F215C9" w:rsidRDefault="00207E0D" w:rsidP="001700C9">
      <w:pPr>
        <w:jc w:val="both"/>
        <w:rPr>
          <w:bCs/>
          <w:lang w:val="fr-FR"/>
        </w:rPr>
      </w:pPr>
      <w:r w:rsidRPr="0032190F">
        <w:rPr>
          <w:lang w:val="fr-FR"/>
        </w:rPr>
        <w:t xml:space="preserve">Durant le </w:t>
      </w:r>
      <w:r w:rsidRPr="00207E0D">
        <w:rPr>
          <w:lang w:val="fr-FR"/>
        </w:rPr>
        <w:t>Subboréal</w:t>
      </w:r>
      <w:r w:rsidRPr="0032190F">
        <w:rPr>
          <w:lang w:val="fr-FR"/>
        </w:rPr>
        <w:t xml:space="preserve"> (4700 BP) on note l’arrivée de </w:t>
      </w:r>
      <w:r w:rsidRPr="0032190F">
        <w:rPr>
          <w:i/>
          <w:lang w:val="fr-FR"/>
        </w:rPr>
        <w:t>Picea</w:t>
      </w:r>
      <w:r w:rsidRPr="0032190F">
        <w:rPr>
          <w:lang w:val="fr-FR"/>
        </w:rPr>
        <w:t xml:space="preserve"> et de </w:t>
      </w:r>
      <w:r w:rsidRPr="0032190F">
        <w:rPr>
          <w:i/>
          <w:lang w:val="fr-FR"/>
        </w:rPr>
        <w:t>Fagus</w:t>
      </w:r>
      <w:r w:rsidRPr="0032190F">
        <w:rPr>
          <w:lang w:val="fr-FR"/>
        </w:rPr>
        <w:t xml:space="preserve"> et une réduction d’</w:t>
      </w:r>
      <w:r w:rsidRPr="0032190F">
        <w:rPr>
          <w:i/>
          <w:lang w:val="fr-FR"/>
        </w:rPr>
        <w:t>Abies</w:t>
      </w:r>
      <w:r w:rsidRPr="0032190F">
        <w:rPr>
          <w:lang w:val="fr-FR"/>
        </w:rPr>
        <w:t xml:space="preserve"> probablement due à l’action humaine. Par ailleurs les indices de patûrage deviennent fréquent au cours de cette période (4770 ± 300 BP à 3740 ± 160 BP) (BIB 1015 (BIB 316)) (CalPal : </w:t>
      </w:r>
      <w:r w:rsidRPr="0032190F">
        <w:rPr>
          <w:bCs/>
          <w:lang w:val="fr-FR"/>
        </w:rPr>
        <w:t>3493 ± 375 à 2174 ± 223)</w:t>
      </w:r>
    </w:p>
    <w:p w14:paraId="37CEB6D7" w14:textId="77777777" w:rsidR="0038347A" w:rsidRDefault="0038347A" w:rsidP="001700C9">
      <w:pPr>
        <w:jc w:val="both"/>
        <w:rPr>
          <w:bCs/>
          <w:lang w:val="fr-FR"/>
        </w:rPr>
      </w:pPr>
    </w:p>
    <w:p w14:paraId="62794BD1" w14:textId="7CC455D2" w:rsidR="0038347A" w:rsidRDefault="0038347A" w:rsidP="0038347A">
      <w:pPr>
        <w:pStyle w:val="Heading6"/>
      </w:pPr>
      <w:bookmarkStart w:id="5392" w:name="Ana_envir_per_Subbor_mil"/>
      <w:r>
        <w:t>milieu</w:t>
      </w:r>
    </w:p>
    <w:bookmarkEnd w:id="5392"/>
    <w:p w14:paraId="698BB6AC" w14:textId="77777777" w:rsidR="0038347A" w:rsidRDefault="0038347A" w:rsidP="001700C9">
      <w:pPr>
        <w:jc w:val="both"/>
        <w:rPr>
          <w:bCs/>
          <w:lang w:val="fr-FR"/>
        </w:rPr>
      </w:pPr>
    </w:p>
    <w:p w14:paraId="7CA53F1C" w14:textId="3218832D" w:rsidR="0038347A" w:rsidRDefault="0038347A" w:rsidP="001700C9">
      <w:pPr>
        <w:jc w:val="both"/>
        <w:rPr>
          <w:lang w:val="fr-FR"/>
        </w:rPr>
      </w:pPr>
      <w:r w:rsidRPr="0032190F">
        <w:rPr>
          <w:lang w:val="fr-FR"/>
        </w:rPr>
        <w:t xml:space="preserve">Les indices d’une activité pastorale sont contemporains de la dégradation partielle de la forêt. Ces événements peuvent être corrélés avec la présence humaine durant </w:t>
      </w:r>
      <w:r>
        <w:rPr>
          <w:lang w:val="fr-FR"/>
        </w:rPr>
        <w:t>le</w:t>
      </w:r>
      <w:r w:rsidRPr="0032190F">
        <w:rPr>
          <w:lang w:val="fr-FR"/>
        </w:rPr>
        <w:t xml:space="preserve"> </w:t>
      </w:r>
      <w:hyperlink r:id="rId13082" w:anchor="Sit_Bego_chron_abs_per_Bz" w:history="1">
        <w:r w:rsidR="00F47A19" w:rsidRPr="000D5E9E">
          <w:rPr>
            <w:rStyle w:val="Hyperlink"/>
            <w:lang w:val="fr-FR"/>
          </w:rPr>
          <w:t>Bronze</w:t>
        </w:r>
      </w:hyperlink>
      <w:r w:rsidR="00F47A19" w:rsidRPr="0032190F">
        <w:rPr>
          <w:lang w:val="fr-FR"/>
        </w:rPr>
        <w:t xml:space="preserve"> </w:t>
      </w:r>
      <w:r w:rsidRPr="0032190F">
        <w:rPr>
          <w:lang w:val="fr-FR"/>
        </w:rPr>
        <w:t>(Kharbouch 1996).</w:t>
      </w:r>
    </w:p>
    <w:p w14:paraId="35738365" w14:textId="77777777" w:rsidR="0038347A" w:rsidRDefault="0038347A" w:rsidP="001700C9">
      <w:pPr>
        <w:jc w:val="both"/>
        <w:rPr>
          <w:bCs/>
          <w:lang w:val="fr-FR"/>
        </w:rPr>
      </w:pPr>
    </w:p>
    <w:p w14:paraId="75BFB4BB" w14:textId="3340A298" w:rsidR="00F215C9" w:rsidRDefault="00F215C9" w:rsidP="00F215C9">
      <w:pPr>
        <w:pStyle w:val="Heading6"/>
      </w:pPr>
      <w:bookmarkStart w:id="5393" w:name="Ana_envir_per_Subbor_fin"/>
      <w:r>
        <w:t>fin</w:t>
      </w:r>
    </w:p>
    <w:bookmarkEnd w:id="5393"/>
    <w:p w14:paraId="7690A70A" w14:textId="77777777" w:rsidR="00F215C9" w:rsidRDefault="00F215C9" w:rsidP="001700C9">
      <w:pPr>
        <w:jc w:val="both"/>
        <w:rPr>
          <w:bCs/>
          <w:lang w:val="fr-FR"/>
        </w:rPr>
      </w:pPr>
    </w:p>
    <w:p w14:paraId="5F43A1B4" w14:textId="22FA8DA2" w:rsidR="00F215C9" w:rsidRDefault="00F215C9" w:rsidP="00F215C9">
      <w:pPr>
        <w:rPr>
          <w:lang w:val="fr-FR"/>
        </w:rPr>
      </w:pPr>
      <w:r w:rsidRPr="0032190F">
        <w:rPr>
          <w:lang w:val="fr-FR"/>
        </w:rPr>
        <w:t xml:space="preserve">(épisode de </w:t>
      </w:r>
      <w:bookmarkStart w:id="5394" w:name="_Hlk137153311"/>
      <w:r>
        <w:fldChar w:fldCharType="begin"/>
      </w:r>
      <w:r w:rsidRPr="00C15DC7">
        <w:rPr>
          <w:lang w:val="fr-FR"/>
        </w:rPr>
        <w:instrText>HYPERLINK "file:///C:\\Users\\Thomas%20Huet\\Desktop\\Documentation%20archéologique%20liée%20à%20la%20thèse\\Environnement.docx" \l "Text_Goschenen"</w:instrText>
      </w:r>
      <w:r>
        <w:fldChar w:fldCharType="separate"/>
      </w:r>
      <w:r w:rsidRPr="0032190F">
        <w:rPr>
          <w:rStyle w:val="Hyperlink"/>
          <w:lang w:val="fr-FR"/>
        </w:rPr>
        <w:t>Göschenen 1</w:t>
      </w:r>
      <w:r>
        <w:rPr>
          <w:rStyle w:val="Hyperlink"/>
          <w:lang w:val="fr-FR"/>
        </w:rPr>
        <w:fldChar w:fldCharType="end"/>
      </w:r>
      <w:bookmarkEnd w:id="5394"/>
      <w:r w:rsidRPr="0032190F">
        <w:rPr>
          <w:lang w:val="fr-FR"/>
        </w:rPr>
        <w:t>)</w:t>
      </w:r>
      <w:r>
        <w:rPr>
          <w:lang w:val="fr-FR"/>
        </w:rPr>
        <w:t xml:space="preserve"> (SS BIB) </w:t>
      </w:r>
      <w:r w:rsidRPr="0032190F">
        <w:rPr>
          <w:lang w:val="fr-FR"/>
        </w:rPr>
        <w:t xml:space="preserve">La </w:t>
      </w:r>
      <w:r>
        <w:rPr>
          <w:lang w:val="fr-FR"/>
        </w:rPr>
        <w:t>ZP</w:t>
      </w:r>
      <w:r w:rsidRPr="0032190F">
        <w:rPr>
          <w:lang w:val="fr-FR"/>
        </w:rPr>
        <w:t xml:space="preserve"> C de l’</w:t>
      </w:r>
      <w:r>
        <w:rPr>
          <w:lang w:val="fr-FR"/>
        </w:rPr>
        <w:t xml:space="preserve"> </w:t>
      </w:r>
      <w:hyperlink r:id="rId13083" w:anchor="Desc_ZXVIIIGIR70gamma" w:history="1">
        <w:r>
          <w:rPr>
            <w:rStyle w:val="Hyperlink"/>
            <w:i/>
            <w:lang w:val="fr-FR"/>
          </w:rPr>
          <w:t>AnthroCo</w:t>
        </w:r>
      </w:hyperlink>
      <w:r w:rsidRPr="00C01B7D">
        <w:rPr>
          <w:rStyle w:val="Hyperlink"/>
          <w:i/>
          <w:color w:val="000000"/>
          <w:u w:val="none"/>
          <w:lang w:val="fr-FR"/>
        </w:rPr>
        <w:t xml:space="preserve"> </w:t>
      </w:r>
      <w:r w:rsidRPr="0032190F">
        <w:rPr>
          <w:lang w:val="fr-FR"/>
        </w:rPr>
        <w:t>est contemporaine de :</w:t>
      </w:r>
    </w:p>
    <w:p w14:paraId="409F7159" w14:textId="77777777" w:rsidR="00F215C9" w:rsidRDefault="00F215C9" w:rsidP="00F215C9">
      <w:pPr>
        <w:rPr>
          <w:lang w:val="fr-FR"/>
        </w:rPr>
      </w:pPr>
    </w:p>
    <w:tbl>
      <w:tblPr>
        <w:tblStyle w:val="TableGrid"/>
        <w:tblpPr w:leftFromText="180" w:rightFromText="180" w:vertAnchor="text" w:tblpXSpec="center" w:tblpY="1"/>
        <w:tblOverlap w:val="never"/>
        <w:tblW w:w="6664" w:type="dxa"/>
        <w:tblLook w:val="04A0" w:firstRow="1" w:lastRow="0" w:firstColumn="1" w:lastColumn="0" w:noHBand="0" w:noVBand="1"/>
      </w:tblPr>
      <w:tblGrid>
        <w:gridCol w:w="1310"/>
        <w:gridCol w:w="3411"/>
        <w:gridCol w:w="1943"/>
      </w:tblGrid>
      <w:tr w:rsidR="00F215C9" w14:paraId="1A4064F7" w14:textId="77777777" w:rsidTr="00E70D30">
        <w:tc>
          <w:tcPr>
            <w:tcW w:w="1310" w:type="dxa"/>
            <w:vAlign w:val="center"/>
          </w:tcPr>
          <w:p w14:paraId="3FCC3FF2" w14:textId="77777777" w:rsidR="00F215C9" w:rsidRDefault="00F215C9" w:rsidP="0021734F">
            <w:pPr>
              <w:jc w:val="center"/>
              <w:rPr>
                <w:lang w:val="fr-FR"/>
              </w:rPr>
            </w:pPr>
            <w:r>
              <w:rPr>
                <w:lang w:val="fr-FR"/>
              </w:rPr>
              <w:t>p</w:t>
            </w:r>
            <w:r>
              <w:t>ériode</w:t>
            </w:r>
          </w:p>
        </w:tc>
        <w:tc>
          <w:tcPr>
            <w:tcW w:w="3411" w:type="dxa"/>
            <w:vAlign w:val="center"/>
          </w:tcPr>
          <w:p w14:paraId="19BDEDE0" w14:textId="77777777" w:rsidR="00F215C9" w:rsidRDefault="00F215C9" w:rsidP="0021734F">
            <w:pPr>
              <w:jc w:val="center"/>
              <w:rPr>
                <w:lang w:val="fr-FR"/>
              </w:rPr>
            </w:pPr>
            <w:r>
              <w:rPr>
                <w:lang w:val="fr-FR"/>
              </w:rPr>
              <w:t>t</w:t>
            </w:r>
            <w:r>
              <w:t>émoins</w:t>
            </w:r>
          </w:p>
        </w:tc>
        <w:tc>
          <w:tcPr>
            <w:tcW w:w="1943" w:type="dxa"/>
          </w:tcPr>
          <w:p w14:paraId="265B5E61" w14:textId="77777777" w:rsidR="00F215C9" w:rsidRPr="001700C9" w:rsidRDefault="00F215C9" w:rsidP="0021734F">
            <w:pPr>
              <w:jc w:val="center"/>
              <w:rPr>
                <w:i/>
                <w:iCs/>
                <w:lang w:val="fr-FR"/>
              </w:rPr>
            </w:pPr>
            <w:r w:rsidRPr="001700C9">
              <w:rPr>
                <w:i/>
                <w:iCs/>
                <w:lang w:val="fr-FR"/>
              </w:rPr>
              <w:t>l</w:t>
            </w:r>
            <w:r w:rsidRPr="001700C9">
              <w:rPr>
                <w:i/>
                <w:iCs/>
              </w:rPr>
              <w:t>ocii</w:t>
            </w:r>
          </w:p>
        </w:tc>
      </w:tr>
      <w:tr w:rsidR="00F215C9" w14:paraId="17D5C42C" w14:textId="77777777" w:rsidTr="00E70D30">
        <w:tc>
          <w:tcPr>
            <w:tcW w:w="1310" w:type="dxa"/>
            <w:vAlign w:val="center"/>
          </w:tcPr>
          <w:p w14:paraId="336E1446" w14:textId="77777777" w:rsidR="00F215C9" w:rsidRPr="0032190F" w:rsidRDefault="00F215C9" w:rsidP="0021734F">
            <w:pPr>
              <w:rPr>
                <w:lang w:val="fr-FR"/>
              </w:rPr>
            </w:pPr>
          </w:p>
        </w:tc>
        <w:tc>
          <w:tcPr>
            <w:tcW w:w="3411" w:type="dxa"/>
            <w:vMerge w:val="restart"/>
            <w:vAlign w:val="center"/>
          </w:tcPr>
          <w:p w14:paraId="210C9248" w14:textId="77777777" w:rsidR="00F215C9" w:rsidRDefault="00F215C9" w:rsidP="0021734F">
            <w:pPr>
              <w:rPr>
                <w:lang w:val="fr-FR"/>
              </w:rPr>
            </w:pPr>
            <w:r w:rsidRPr="0032190F">
              <w:rPr>
                <w:lang w:val="fr-FR"/>
              </w:rPr>
              <w:t>galets fuviatiles</w:t>
            </w:r>
          </w:p>
        </w:tc>
        <w:tc>
          <w:tcPr>
            <w:tcW w:w="1943" w:type="dxa"/>
          </w:tcPr>
          <w:p w14:paraId="7A548741" w14:textId="77777777" w:rsidR="00F215C9" w:rsidRDefault="00000000" w:rsidP="0021734F">
            <w:pPr>
              <w:rPr>
                <w:lang w:val="fr-FR"/>
              </w:rPr>
            </w:pPr>
            <w:hyperlink r:id="rId13084" w:anchor="Sit_Grenouilles_paleoenv_et1_zpJ" w:history="1">
              <w:r w:rsidR="00F215C9">
                <w:rPr>
                  <w:rStyle w:val="Hyperlink"/>
                  <w:lang w:val="fr-FR"/>
                </w:rPr>
                <w:t>LG</w:t>
              </w:r>
            </w:hyperlink>
            <w:r w:rsidR="00F215C9" w:rsidRPr="001700C9">
              <w:rPr>
                <w:rStyle w:val="Hyperlink"/>
                <w:color w:val="000000"/>
                <w:u w:val="none"/>
                <w:lang w:val="fr-FR"/>
              </w:rPr>
              <w:t>-ZP J</w:t>
            </w:r>
          </w:p>
        </w:tc>
      </w:tr>
      <w:tr w:rsidR="00F215C9" w14:paraId="1CA17FA7" w14:textId="77777777" w:rsidTr="00E70D30">
        <w:tc>
          <w:tcPr>
            <w:tcW w:w="1310" w:type="dxa"/>
            <w:vAlign w:val="center"/>
          </w:tcPr>
          <w:p w14:paraId="7ED393B0" w14:textId="77777777" w:rsidR="00F215C9" w:rsidRPr="0032190F" w:rsidRDefault="00F215C9" w:rsidP="0021734F">
            <w:pPr>
              <w:rPr>
                <w:lang w:val="fr-FR"/>
              </w:rPr>
            </w:pPr>
          </w:p>
        </w:tc>
        <w:tc>
          <w:tcPr>
            <w:tcW w:w="3411" w:type="dxa"/>
            <w:vMerge/>
            <w:vAlign w:val="center"/>
          </w:tcPr>
          <w:p w14:paraId="15D5C0A0" w14:textId="77777777" w:rsidR="00F215C9" w:rsidRPr="0032190F" w:rsidRDefault="00F215C9" w:rsidP="0021734F">
            <w:pPr>
              <w:rPr>
                <w:lang w:val="fr-FR"/>
              </w:rPr>
            </w:pPr>
          </w:p>
        </w:tc>
        <w:tc>
          <w:tcPr>
            <w:tcW w:w="1943" w:type="dxa"/>
          </w:tcPr>
          <w:p w14:paraId="444B6D00" w14:textId="77777777" w:rsidR="00F215C9" w:rsidRDefault="00000000" w:rsidP="0021734F">
            <w:hyperlink r:id="rId13085" w:anchor="Sit_Long_Supérieur" w:history="1">
              <w:r w:rsidR="00F215C9">
                <w:rPr>
                  <w:rStyle w:val="Hyperlink"/>
                  <w:lang w:val="fr-FR"/>
                </w:rPr>
                <w:t>LLS</w:t>
              </w:r>
            </w:hyperlink>
            <w:r w:rsidR="00F215C9" w:rsidRPr="001700C9">
              <w:rPr>
                <w:rStyle w:val="Hyperlink"/>
                <w:color w:val="000000"/>
                <w:u w:val="none"/>
                <w:lang w:val="fr-FR"/>
              </w:rPr>
              <w:t>-</w:t>
            </w:r>
            <w:r w:rsidR="00F215C9">
              <w:rPr>
                <w:rStyle w:val="Hyperlink"/>
                <w:color w:val="000000"/>
                <w:u w:val="none"/>
                <w:lang w:val="fr-FR"/>
              </w:rPr>
              <w:t>Bord Ouest</w:t>
            </w:r>
          </w:p>
        </w:tc>
      </w:tr>
      <w:tr w:rsidR="00F215C9" w14:paraId="51276D53" w14:textId="77777777" w:rsidTr="00E70D30">
        <w:tc>
          <w:tcPr>
            <w:tcW w:w="1310" w:type="dxa"/>
            <w:vAlign w:val="center"/>
          </w:tcPr>
          <w:p w14:paraId="7AAAFDA9" w14:textId="77777777" w:rsidR="00F215C9" w:rsidRPr="0032190F" w:rsidRDefault="00F215C9" w:rsidP="0021734F">
            <w:pPr>
              <w:rPr>
                <w:lang w:val="fr-FR"/>
              </w:rPr>
            </w:pPr>
          </w:p>
        </w:tc>
        <w:tc>
          <w:tcPr>
            <w:tcW w:w="3411" w:type="dxa"/>
            <w:vMerge/>
            <w:vAlign w:val="center"/>
          </w:tcPr>
          <w:p w14:paraId="0CD22DFD" w14:textId="77777777" w:rsidR="00F215C9" w:rsidRPr="0032190F" w:rsidRDefault="00F215C9" w:rsidP="0021734F">
            <w:pPr>
              <w:rPr>
                <w:lang w:val="fr-FR"/>
              </w:rPr>
            </w:pPr>
          </w:p>
        </w:tc>
        <w:tc>
          <w:tcPr>
            <w:tcW w:w="1943" w:type="dxa"/>
          </w:tcPr>
          <w:p w14:paraId="763B0478" w14:textId="12D204DF" w:rsidR="00F215C9" w:rsidRPr="001700C9" w:rsidRDefault="00000000" w:rsidP="0021734F">
            <w:pPr>
              <w:rPr>
                <w:color w:val="000000"/>
              </w:rPr>
            </w:pPr>
            <w:hyperlink r:id="rId13086" w:anchor="Sit_Jumeaux_env_contrebas" w:history="1">
              <w:r w:rsidR="00F215C9" w:rsidRPr="0032190F">
                <w:rPr>
                  <w:rStyle w:val="Hyperlink"/>
                  <w:lang w:val="fr-FR"/>
                </w:rPr>
                <w:t>L</w:t>
              </w:r>
              <w:r w:rsidR="00F215C9">
                <w:rPr>
                  <w:rStyle w:val="Hyperlink"/>
                  <w:lang w:val="fr-FR"/>
                </w:rPr>
                <w:t>JF</w:t>
              </w:r>
            </w:hyperlink>
          </w:p>
        </w:tc>
      </w:tr>
      <w:tr w:rsidR="00F215C9" w14:paraId="6AE44536" w14:textId="77777777" w:rsidTr="00E70D30">
        <w:tc>
          <w:tcPr>
            <w:tcW w:w="1310" w:type="dxa"/>
            <w:vAlign w:val="center"/>
          </w:tcPr>
          <w:p w14:paraId="7099DB32" w14:textId="77777777" w:rsidR="00F215C9" w:rsidRPr="0032190F" w:rsidRDefault="00000000" w:rsidP="0021734F">
            <w:pPr>
              <w:rPr>
                <w:lang w:val="fr-FR"/>
              </w:rPr>
            </w:pPr>
            <w:hyperlink r:id="rId13087" w:anchor="Ana_envir_per_Subbor" w:history="1">
              <w:r w:rsidR="00F215C9" w:rsidRPr="00207E0D">
                <w:rPr>
                  <w:rStyle w:val="Hyperlink"/>
                  <w:lang w:val="fr-FR"/>
                </w:rPr>
                <w:t>Subboréal</w:t>
              </w:r>
            </w:hyperlink>
          </w:p>
        </w:tc>
        <w:tc>
          <w:tcPr>
            <w:tcW w:w="3411" w:type="dxa"/>
            <w:vAlign w:val="center"/>
          </w:tcPr>
          <w:p w14:paraId="597B0965" w14:textId="7007007D" w:rsidR="00F215C9" w:rsidRPr="0032190F" w:rsidRDefault="00F215C9" w:rsidP="0021734F">
            <w:pPr>
              <w:rPr>
                <w:lang w:val="fr-FR"/>
              </w:rPr>
            </w:pPr>
            <w:r w:rsidRPr="0032190F">
              <w:rPr>
                <w:lang w:val="fr-FR"/>
              </w:rPr>
              <w:t xml:space="preserve">sables argileux </w:t>
            </w:r>
            <w:r>
              <w:rPr>
                <w:lang w:val="fr-FR"/>
              </w:rPr>
              <w:t>+</w:t>
            </w:r>
            <w:r w:rsidRPr="0032190F">
              <w:rPr>
                <w:lang w:val="fr-FR"/>
              </w:rPr>
              <w:t xml:space="preserve"> bois de </w:t>
            </w:r>
            <w:hyperlink r:id="rId13088" w:anchor="Eco_Larix" w:history="1">
              <w:r w:rsidR="009722A6" w:rsidRPr="0032190F">
                <w:rPr>
                  <w:rStyle w:val="Hyperlink"/>
                  <w:i/>
                  <w:lang w:val="fr-FR"/>
                </w:rPr>
                <w:t>Larix</w:t>
              </w:r>
            </w:hyperlink>
            <w:r>
              <w:rPr>
                <w:iCs/>
                <w:lang w:val="fr-FR"/>
              </w:rPr>
              <w:t>*</w:t>
            </w:r>
          </w:p>
        </w:tc>
        <w:tc>
          <w:tcPr>
            <w:tcW w:w="1943" w:type="dxa"/>
          </w:tcPr>
          <w:p w14:paraId="602447D3" w14:textId="77777777" w:rsidR="00F215C9" w:rsidRDefault="00000000" w:rsidP="0021734F">
            <w:hyperlink r:id="rId13089" w:anchor="Sit_Mouton" w:history="1">
              <w:r w:rsidR="00F215C9">
                <w:rPr>
                  <w:rStyle w:val="Hyperlink"/>
                  <w:lang w:val="fr-FR"/>
                </w:rPr>
                <w:t>LM</w:t>
              </w:r>
            </w:hyperlink>
          </w:p>
        </w:tc>
      </w:tr>
    </w:tbl>
    <w:p w14:paraId="52402778" w14:textId="77777777" w:rsidR="00F215C9" w:rsidRPr="0032190F" w:rsidRDefault="00F215C9" w:rsidP="00F215C9">
      <w:pPr>
        <w:rPr>
          <w:lang w:val="fr-FR"/>
        </w:rPr>
      </w:pPr>
      <w:r>
        <w:rPr>
          <w:lang w:val="fr-FR"/>
        </w:rPr>
        <w:br w:type="textWrapping" w:clear="all"/>
        <w:t>*</w:t>
      </w:r>
      <w:r w:rsidRPr="0032190F">
        <w:rPr>
          <w:lang w:val="fr-FR"/>
        </w:rPr>
        <w:t>3000 ± 160 B.P. ; CalPal : 1218 ± 192</w:t>
      </w:r>
      <w:r>
        <w:rPr>
          <w:lang w:val="fr-FR"/>
        </w:rPr>
        <w:t xml:space="preserve"> </w:t>
      </w:r>
      <w:r w:rsidRPr="0032190F">
        <w:rPr>
          <w:lang w:val="fr-FR"/>
        </w:rPr>
        <w:t>(BIB 232 p. 200 (BIB 316))</w:t>
      </w:r>
    </w:p>
    <w:p w14:paraId="0237145E" w14:textId="77777777" w:rsidR="00F215C9" w:rsidRPr="0032190F" w:rsidRDefault="00F215C9" w:rsidP="00F215C9">
      <w:pPr>
        <w:rPr>
          <w:lang w:val="fr-FR"/>
        </w:rPr>
      </w:pPr>
    </w:p>
    <w:p w14:paraId="16151199" w14:textId="428FD697" w:rsidR="00F215C9" w:rsidRDefault="00F215C9" w:rsidP="00F215C9">
      <w:pPr>
        <w:rPr>
          <w:lang w:val="fr-FR"/>
        </w:rPr>
      </w:pPr>
      <w:r w:rsidRPr="0032190F">
        <w:rPr>
          <w:lang w:val="fr-FR"/>
        </w:rPr>
        <w:t xml:space="preserve">Ces événements sont attribués à la deuxième moitié du </w:t>
      </w:r>
      <w:hyperlink r:id="rId13090" w:anchor="Ana_envir_per_Subbor" w:history="1">
        <w:r w:rsidRPr="00207E0D">
          <w:rPr>
            <w:rStyle w:val="Hyperlink"/>
            <w:lang w:val="fr-FR"/>
          </w:rPr>
          <w:t>Subboréal</w:t>
        </w:r>
      </w:hyperlink>
      <w:r>
        <w:rPr>
          <w:rStyle w:val="Hyperlink"/>
          <w:lang w:val="fr-FR"/>
        </w:rPr>
        <w:t xml:space="preserve"> </w:t>
      </w:r>
      <w:r w:rsidRPr="0032190F">
        <w:rPr>
          <w:lang w:val="fr-FR"/>
        </w:rPr>
        <w:t xml:space="preserve">ou à la fin de cette période et sont probablement contemporains de la présence de lambeaux de glace dans la région en ubac vers </w:t>
      </w:r>
      <w:smartTag w:uri="urn:schemas-microsoft-com:office:smarttags" w:element="metricconverter">
        <w:smartTagPr>
          <w:attr w:name="ProductID" w:val="2650 m"/>
        </w:smartTagPr>
        <w:r w:rsidRPr="0032190F">
          <w:rPr>
            <w:lang w:val="fr-FR"/>
          </w:rPr>
          <w:t>2650 m</w:t>
        </w:r>
      </w:smartTag>
      <w:r w:rsidRPr="0032190F">
        <w:rPr>
          <w:lang w:val="fr-FR"/>
        </w:rPr>
        <w:t xml:space="preserve"> et en adret vers </w:t>
      </w:r>
      <w:smartTag w:uri="urn:schemas-microsoft-com:office:smarttags" w:element="metricconverter">
        <w:smartTagPr>
          <w:attr w:name="ProductID" w:val="2850 m"/>
        </w:smartTagPr>
        <w:r w:rsidRPr="0032190F">
          <w:rPr>
            <w:lang w:val="fr-FR"/>
          </w:rPr>
          <w:t>2850 m</w:t>
        </w:r>
      </w:smartTag>
      <w:r w:rsidRPr="0032190F">
        <w:rPr>
          <w:lang w:val="fr-FR"/>
        </w:rPr>
        <w:t xml:space="preserve"> (SS BIB).</w:t>
      </w:r>
    </w:p>
    <w:p w14:paraId="4150DDF2" w14:textId="77777777" w:rsidR="00F215C9" w:rsidRDefault="00F215C9" w:rsidP="00F215C9">
      <w:pPr>
        <w:jc w:val="both"/>
        <w:rPr>
          <w:lang w:val="fr-FR"/>
        </w:rPr>
      </w:pPr>
    </w:p>
    <w:p w14:paraId="76C1CDAF" w14:textId="7425DFF1" w:rsidR="00F215C9" w:rsidRPr="0032190F" w:rsidRDefault="00000000" w:rsidP="00F215C9">
      <w:pPr>
        <w:jc w:val="both"/>
        <w:rPr>
          <w:lang w:val="fr-FR"/>
        </w:rPr>
      </w:pPr>
      <w:hyperlink r:id="rId13091" w:anchor="Sit_Bego_fin_piq_clim_BF" w:history="1">
        <w:r w:rsidR="00F215C9" w:rsidRPr="00F215C9">
          <w:rPr>
            <w:rStyle w:val="Hyperlink"/>
            <w:lang w:val="fr-FR"/>
          </w:rPr>
          <w:t>fin des gravures piquetées</w:t>
        </w:r>
      </w:hyperlink>
    </w:p>
    <w:p w14:paraId="565F62B5" w14:textId="77777777" w:rsidR="00F215C9" w:rsidRDefault="00F215C9" w:rsidP="00F215C9">
      <w:pPr>
        <w:jc w:val="both"/>
        <w:rPr>
          <w:lang w:val="fr-FR"/>
        </w:rPr>
      </w:pPr>
    </w:p>
    <w:p w14:paraId="245A92C5" w14:textId="77777777" w:rsidR="00F215C9" w:rsidRDefault="00F215C9" w:rsidP="00F215C9">
      <w:pPr>
        <w:jc w:val="both"/>
        <w:rPr>
          <w:lang w:val="fr-FR"/>
        </w:rPr>
      </w:pPr>
      <w:r>
        <w:rPr>
          <w:lang w:val="fr-FR"/>
        </w:rPr>
        <w:t>v. lac Petit (Brisset)</w:t>
      </w:r>
    </w:p>
    <w:p w14:paraId="0492CDD2" w14:textId="27E81089" w:rsidR="001700C9" w:rsidRPr="0032190F" w:rsidRDefault="001700C9" w:rsidP="00207E0D">
      <w:pPr>
        <w:rPr>
          <w:lang w:val="fr-FR"/>
        </w:rPr>
      </w:pPr>
      <w:r>
        <w:rPr>
          <w:bCs/>
          <w:lang w:val="fr-FR"/>
        </w:rPr>
        <w:br/>
      </w:r>
      <w:hyperlink r:id="rId13092" w:anchor="Sit_Long_Inferieur_env_per_Subbor" w:history="1">
        <w:r w:rsidRPr="001700C9">
          <w:rPr>
            <w:rStyle w:val="Hyperlink"/>
            <w:bCs/>
            <w:lang w:val="fr-FR"/>
          </w:rPr>
          <w:t>LL</w:t>
        </w:r>
        <w:r>
          <w:rPr>
            <w:rStyle w:val="Hyperlink"/>
            <w:bCs/>
            <w:lang w:val="fr-FR"/>
          </w:rPr>
          <w:t>I</w:t>
        </w:r>
      </w:hyperlink>
      <w:r w:rsidR="00F215C9">
        <w:rPr>
          <w:bCs/>
          <w:lang w:val="fr-FR"/>
        </w:rPr>
        <w:t xml:space="preserve">, </w:t>
      </w:r>
      <w:hyperlink r:id="rId13093" w:anchor="Desc_ZXVIIIGIR70gamma" w:history="1">
        <w:r w:rsidR="00F215C9">
          <w:rPr>
            <w:rStyle w:val="Hyperlink"/>
            <w:i/>
            <w:lang w:val="fr-FR"/>
          </w:rPr>
          <w:t>AnthroCo</w:t>
        </w:r>
      </w:hyperlink>
    </w:p>
    <w:p w14:paraId="4F3D125C" w14:textId="77777777" w:rsidR="00F758DE" w:rsidRPr="00F758DE" w:rsidRDefault="00F758DE" w:rsidP="00F758DE">
      <w:pPr>
        <w:rPr>
          <w:lang w:val="fr-FR" w:eastAsia="fr-FR"/>
        </w:rPr>
      </w:pPr>
    </w:p>
    <w:p w14:paraId="212DDD3C" w14:textId="47B566D5" w:rsidR="00035902" w:rsidRDefault="00F215C9" w:rsidP="00F215C9">
      <w:pPr>
        <w:pStyle w:val="Heading5"/>
      </w:pPr>
      <w:bookmarkStart w:id="5395" w:name="Ana_envir_per_Subatl"/>
      <w:r>
        <w:t>Subatlantique</w:t>
      </w:r>
    </w:p>
    <w:bookmarkEnd w:id="5395"/>
    <w:p w14:paraId="72A284E7" w14:textId="77777777" w:rsidR="00F215C9" w:rsidRDefault="00F215C9" w:rsidP="000152C6">
      <w:pPr>
        <w:rPr>
          <w:lang w:val="fr-FR"/>
        </w:rPr>
      </w:pPr>
    </w:p>
    <w:p w14:paraId="033BFF54" w14:textId="3173332F" w:rsidR="00F215C9" w:rsidRDefault="00000000" w:rsidP="000152C6">
      <w:pPr>
        <w:rPr>
          <w:lang w:val="fr-FR"/>
        </w:rPr>
      </w:pPr>
      <w:hyperlink r:id="rId13094" w:anchor="Sit_Ciari_Tourbiere" w:history="1">
        <w:r w:rsidR="009722A6" w:rsidRPr="009722A6">
          <w:rPr>
            <w:rStyle w:val="Hyperlink"/>
            <w:lang w:val="fr-FR"/>
          </w:rPr>
          <w:t>Tourbière du GdC</w:t>
        </w:r>
      </w:hyperlink>
    </w:p>
    <w:p w14:paraId="7381FDEB" w14:textId="77777777" w:rsidR="00FE470B" w:rsidRPr="0092429B" w:rsidRDefault="00FE470B" w:rsidP="000152C6">
      <w:pPr>
        <w:rPr>
          <w:lang w:val="fr-FR"/>
        </w:rPr>
      </w:pPr>
    </w:p>
    <w:p w14:paraId="5CF7055F" w14:textId="1C598E10" w:rsidR="00FE470B" w:rsidRPr="0032190F" w:rsidRDefault="00C271A9" w:rsidP="00FE470B">
      <w:pPr>
        <w:pStyle w:val="Heading3"/>
      </w:pPr>
      <w:r>
        <w:t>a</w:t>
      </w:r>
      <w:r w:rsidR="002C0A16" w:rsidRPr="0032190F">
        <w:t>lpages</w:t>
      </w:r>
    </w:p>
    <w:p w14:paraId="0B960806" w14:textId="3D0C599F" w:rsidR="002C0A16" w:rsidRPr="0032190F" w:rsidRDefault="002C0A16" w:rsidP="002C0A16">
      <w:pPr>
        <w:rPr>
          <w:lang w:val="fr-FR"/>
        </w:rPr>
      </w:pPr>
      <w:r w:rsidRPr="0032190F">
        <w:rPr>
          <w:lang w:val="fr-FR"/>
        </w:rPr>
        <w:t xml:space="preserve">Le mont Bego et sa région, v. </w:t>
      </w:r>
      <w:hyperlink r:id="rId13095" w:anchor="Cul_Neo__domestic_elevag_alpage" w:history="1">
        <w:r w:rsidRPr="0032190F">
          <w:rPr>
            <w:rStyle w:val="Hyperlink"/>
            <w:lang w:val="fr-FR"/>
          </w:rPr>
          <w:t>alpage</w:t>
        </w:r>
      </w:hyperlink>
    </w:p>
    <w:p w14:paraId="15BE80FC" w14:textId="77777777" w:rsidR="002C0A16" w:rsidRPr="0032190F" w:rsidRDefault="002C0A16" w:rsidP="002C0A16">
      <w:pPr>
        <w:rPr>
          <w:lang w:val="fr-FR"/>
        </w:rPr>
      </w:pPr>
    </w:p>
    <w:p w14:paraId="4866FCDE" w14:textId="2355B376" w:rsidR="00027E39" w:rsidRPr="0032190F" w:rsidRDefault="00027E39" w:rsidP="002C0A16">
      <w:pPr>
        <w:rPr>
          <w:lang w:val="fr-FR"/>
        </w:rPr>
      </w:pPr>
      <w:r w:rsidRPr="0032190F">
        <w:rPr>
          <w:lang w:val="fr-FR"/>
        </w:rPr>
        <w:t>Lors de l’estive il arrive fréquement que différents troupeaux soient regroupés (séquence collective) et laissés à la garde d’un salarié plus jeune (BIB ?) L’alpage demeure un lieu réservé aux hommes à 98 %, où des jeunes de 15 à 25 ans (N. Magnardi com. pers.)</w:t>
      </w:r>
    </w:p>
    <w:p w14:paraId="31FFA8C4" w14:textId="77777777" w:rsidR="00027E39" w:rsidRPr="0032190F" w:rsidRDefault="00027E39" w:rsidP="00027E39">
      <w:pPr>
        <w:rPr>
          <w:lang w:val="fr-FR"/>
        </w:rPr>
      </w:pPr>
      <w:r w:rsidRPr="0032190F">
        <w:rPr>
          <w:lang w:val="fr-FR"/>
        </w:rPr>
        <w:t>Au MA, le maillage organisé depuis l’Antiquité et maintenu par les confrérie religieuses, s’appuyait sur l’économie de la laine. Ces confréries ont jouées un rôle de grand transhumant (lire : Pâturage et déboisement au Moyen-Age) (BIB ?)</w:t>
      </w:r>
    </w:p>
    <w:p w14:paraId="37FA320F" w14:textId="77777777" w:rsidR="00027E39" w:rsidRPr="0032190F" w:rsidRDefault="00027E39" w:rsidP="002C0A16">
      <w:pPr>
        <w:rPr>
          <w:lang w:val="fr-FR"/>
        </w:rPr>
      </w:pPr>
    </w:p>
    <w:p w14:paraId="145F2E89" w14:textId="77777777" w:rsidR="002C0A16" w:rsidRPr="0032190F" w:rsidRDefault="002C0A16" w:rsidP="002C0A16">
      <w:pPr>
        <w:rPr>
          <w:lang w:val="fr-FR"/>
        </w:rPr>
      </w:pPr>
    </w:p>
    <w:p w14:paraId="22890361" w14:textId="02B7D5CC" w:rsidR="002C0A16" w:rsidRPr="0032190F" w:rsidRDefault="00C271A9" w:rsidP="002C0A16">
      <w:pPr>
        <w:pStyle w:val="Heading4"/>
      </w:pPr>
      <w:r>
        <w:t>l</w:t>
      </w:r>
      <w:r w:rsidR="002C0A16" w:rsidRPr="0032190F">
        <w:t>imites</w:t>
      </w:r>
    </w:p>
    <w:p w14:paraId="7D537042" w14:textId="77777777" w:rsidR="00027E39" w:rsidRPr="0032190F" w:rsidRDefault="00027E39" w:rsidP="00027E39">
      <w:pPr>
        <w:rPr>
          <w:lang w:val="fr-FR"/>
        </w:rPr>
      </w:pPr>
    </w:p>
    <w:p w14:paraId="050693E2" w14:textId="77777777" w:rsidR="00027E39" w:rsidRPr="0032190F" w:rsidRDefault="00027E39" w:rsidP="00C30A27">
      <w:pPr>
        <w:jc w:val="both"/>
        <w:rPr>
          <w:lang w:val="fr-FR"/>
        </w:rPr>
      </w:pPr>
      <w:r w:rsidRPr="0032190F">
        <w:rPr>
          <w:lang w:val="fr-FR"/>
        </w:rPr>
        <w:t>Au niveau des communautés (Tende et La Brigue), on passe de litiges (3 sentences entre 1162 et 1163) « transfrontaliers » (contrôle des cols) au Moyen Age (Tende voulant contrôler les chemins de l’Est et La Brigue voulant accéder à la haute vallée du Pleisa) à des litiges de « proximité » pour le contrôle des estives (Béatrice Palmero et Juliette Lassalle, 2008)</w:t>
      </w:r>
    </w:p>
    <w:p w14:paraId="6863FAF9" w14:textId="77777777" w:rsidR="002C0A16" w:rsidRPr="0032190F" w:rsidRDefault="002C0A16" w:rsidP="00C30A27">
      <w:pPr>
        <w:jc w:val="both"/>
        <w:rPr>
          <w:lang w:val="fr-FR"/>
        </w:rPr>
      </w:pPr>
      <w:r w:rsidRPr="0032190F">
        <w:rPr>
          <w:lang w:val="fr-FR"/>
        </w:rPr>
        <w:t>Les frontières des bandites sont attestées minutieusement par les actes anciens, telle la dation du paiement de 1645 ou par exemple « la bandite de Pietrafica par des limites de Ciagole et suit le col, comme dénote 4 vieilles croix sculptées dans les rochers natifs » (BIB 256 p. 274)</w:t>
      </w:r>
    </w:p>
    <w:p w14:paraId="5EA0134C" w14:textId="77777777" w:rsidR="002C0A16" w:rsidRPr="0032190F" w:rsidRDefault="002C0A16" w:rsidP="00C30A27">
      <w:pPr>
        <w:jc w:val="both"/>
        <w:rPr>
          <w:lang w:val="fr-FR"/>
        </w:rPr>
      </w:pPr>
      <w:r w:rsidRPr="0032190F">
        <w:rPr>
          <w:lang w:val="fr-FR"/>
        </w:rPr>
        <w:t>Les accès aux pâturages dépend du régime foncier qui est le plus souvent de type collectif dans les Alpes. La privatisation de l’exploitation des alpages et des prairies de plaine est un fait historique récent (BIB 342 p. 101)</w:t>
      </w:r>
    </w:p>
    <w:p w14:paraId="3E113994" w14:textId="77777777" w:rsidR="002C0A16" w:rsidRPr="0032190F" w:rsidRDefault="002C0A16" w:rsidP="00C30A27">
      <w:pPr>
        <w:jc w:val="both"/>
        <w:rPr>
          <w:lang w:val="fr-FR"/>
        </w:rPr>
      </w:pPr>
      <w:r w:rsidRPr="0032190F">
        <w:rPr>
          <w:lang w:val="fr-FR"/>
        </w:rPr>
        <w:t>La limite des terres guastes : à partir de Ricolfo (Castel Ricolfo), sur un promontoire dominant la vallée de Vallaura (BIB 256 p. 512)</w:t>
      </w:r>
    </w:p>
    <w:p w14:paraId="35DABCFB" w14:textId="77777777" w:rsidR="002C0A16" w:rsidRPr="0032190F" w:rsidRDefault="002C0A16" w:rsidP="00C30A27">
      <w:pPr>
        <w:jc w:val="both"/>
        <w:rPr>
          <w:lang w:val="fr-FR"/>
        </w:rPr>
      </w:pPr>
      <w:r w:rsidRPr="0032190F">
        <w:rPr>
          <w:lang w:val="fr-FR"/>
        </w:rPr>
        <w:t>Les membres de la famille Boin, Marro et Risso, nés entre 1900 et 1910 (…) prise de possession de la rive gauche du torrent des Merveilles (soit les zones X et XI à partir des années 20 / 30) (BIB ?)</w:t>
      </w:r>
    </w:p>
    <w:p w14:paraId="2390B756" w14:textId="77777777" w:rsidR="002C0A16" w:rsidRPr="0032190F" w:rsidRDefault="002C0A16" w:rsidP="00C30A27">
      <w:pPr>
        <w:jc w:val="both"/>
        <w:rPr>
          <w:lang w:val="fr-FR"/>
        </w:rPr>
      </w:pPr>
      <w:r w:rsidRPr="0032190F">
        <w:rPr>
          <w:lang w:val="fr-FR"/>
        </w:rPr>
        <w:lastRenderedPageBreak/>
        <w:t>Au XII et XIIIe siècles, les limites de juridiction et de droits d’exploitation des différents ayants-droits ont été matérialisées sur le terrain par l’implantation de bornages successifs associant des éléments anthropiques (bornes de pierre, chemins) et naturels (cours d’eau, croix gravées dans les rochers) (Béatrice Palmero et Juliette Lassalle, 2008)</w:t>
      </w:r>
    </w:p>
    <w:p w14:paraId="01D62308" w14:textId="77777777" w:rsidR="00FE470B" w:rsidRDefault="00FE470B" w:rsidP="000152C6">
      <w:pPr>
        <w:rPr>
          <w:lang w:val="fr-FR"/>
        </w:rPr>
      </w:pPr>
    </w:p>
    <w:p w14:paraId="0F0A93A5" w14:textId="50CC138C" w:rsidR="008B2C8F" w:rsidRDefault="00F9346C" w:rsidP="008B2C8F">
      <w:pPr>
        <w:pStyle w:val="Heading2"/>
      </w:pPr>
      <w:bookmarkStart w:id="5396" w:name="Desc_grav"/>
      <w:r>
        <w:t>thématique</w:t>
      </w:r>
    </w:p>
    <w:bookmarkEnd w:id="5396"/>
    <w:p w14:paraId="23CEDB17" w14:textId="77777777" w:rsidR="008B2C8F" w:rsidRDefault="008B2C8F" w:rsidP="000152C6">
      <w:pPr>
        <w:rPr>
          <w:lang w:val="fr-FR"/>
        </w:rPr>
      </w:pPr>
    </w:p>
    <w:tbl>
      <w:tblPr>
        <w:tblW w:w="47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3"/>
        <w:gridCol w:w="2238"/>
        <w:gridCol w:w="1227"/>
      </w:tblGrid>
      <w:tr w:rsidR="008B2C8F" w:rsidRPr="00892C12" w14:paraId="1B54D82C" w14:textId="77777777" w:rsidTr="00C35EA7">
        <w:trPr>
          <w:jc w:val="center"/>
        </w:trPr>
        <w:tc>
          <w:tcPr>
            <w:tcW w:w="3481" w:type="dxa"/>
            <w:gridSpan w:val="2"/>
            <w:vAlign w:val="center"/>
          </w:tcPr>
          <w:p w14:paraId="51B7CA09" w14:textId="77777777" w:rsidR="008B2C8F" w:rsidRPr="00C35EA7" w:rsidRDefault="008B2C8F" w:rsidP="00C35EA7">
            <w:pPr>
              <w:jc w:val="center"/>
              <w:rPr>
                <w:sz w:val="20"/>
              </w:rPr>
            </w:pPr>
            <w:r w:rsidRPr="00C35EA7">
              <w:rPr>
                <w:sz w:val="20"/>
              </w:rPr>
              <w:t>gravures</w:t>
            </w:r>
          </w:p>
        </w:tc>
        <w:tc>
          <w:tcPr>
            <w:tcW w:w="1227" w:type="dxa"/>
            <w:vAlign w:val="center"/>
          </w:tcPr>
          <w:p w14:paraId="12CE9C74" w14:textId="77777777" w:rsidR="008B2C8F" w:rsidRPr="00C35EA7" w:rsidRDefault="008B2C8F" w:rsidP="00C35EA7">
            <w:pPr>
              <w:jc w:val="center"/>
              <w:rPr>
                <w:sz w:val="20"/>
              </w:rPr>
            </w:pPr>
          </w:p>
        </w:tc>
      </w:tr>
      <w:tr w:rsidR="008B2C8F" w:rsidRPr="00892C12" w14:paraId="284A2CC2" w14:textId="77777777" w:rsidTr="00C35EA7">
        <w:trPr>
          <w:jc w:val="center"/>
        </w:trPr>
        <w:tc>
          <w:tcPr>
            <w:tcW w:w="1243" w:type="dxa"/>
            <w:vMerge w:val="restart"/>
            <w:vAlign w:val="center"/>
          </w:tcPr>
          <w:p w14:paraId="20F5D525" w14:textId="0D374FEE" w:rsidR="008B2C8F" w:rsidRPr="00C35EA7" w:rsidRDefault="00000000" w:rsidP="00C35EA7">
            <w:pPr>
              <w:jc w:val="center"/>
              <w:rPr>
                <w:sz w:val="20"/>
              </w:rPr>
            </w:pPr>
            <w:hyperlink r:id="rId13096" w:anchor="Desc_grav_piq" w:history="1">
              <w:r w:rsidR="008B2C8F" w:rsidRPr="00C35EA7">
                <w:rPr>
                  <w:rStyle w:val="Hyperlink"/>
                  <w:sz w:val="20"/>
                  <w:lang w:val="fr-FR"/>
                </w:rPr>
                <w:t>piquetées</w:t>
              </w:r>
            </w:hyperlink>
          </w:p>
        </w:tc>
        <w:tc>
          <w:tcPr>
            <w:tcW w:w="2238" w:type="dxa"/>
            <w:vAlign w:val="center"/>
          </w:tcPr>
          <w:p w14:paraId="11FEB905" w14:textId="65265A3D" w:rsidR="008B2C8F" w:rsidRPr="00C35EA7" w:rsidRDefault="00000000" w:rsidP="00C35EA7">
            <w:pPr>
              <w:jc w:val="center"/>
              <w:rPr>
                <w:sz w:val="20"/>
              </w:rPr>
            </w:pPr>
            <w:hyperlink r:id="rId13097" w:anchor="Typ_Bego_Corniformes" w:history="1">
              <w:r w:rsidR="008B2C8F" w:rsidRPr="00C35EA7">
                <w:rPr>
                  <w:rStyle w:val="Hyperlink"/>
                  <w:sz w:val="20"/>
                  <w:szCs w:val="20"/>
                </w:rPr>
                <w:t>corniformes &amp; atellages</w:t>
              </w:r>
            </w:hyperlink>
          </w:p>
        </w:tc>
        <w:tc>
          <w:tcPr>
            <w:tcW w:w="1227" w:type="dxa"/>
            <w:vAlign w:val="center"/>
          </w:tcPr>
          <w:p w14:paraId="740CC0B7" w14:textId="77777777" w:rsidR="008B2C8F" w:rsidRPr="00C35EA7" w:rsidRDefault="008B2C8F" w:rsidP="00C35EA7">
            <w:pPr>
              <w:jc w:val="center"/>
              <w:rPr>
                <w:sz w:val="20"/>
              </w:rPr>
            </w:pPr>
          </w:p>
        </w:tc>
      </w:tr>
      <w:tr w:rsidR="008B2C8F" w:rsidRPr="00892C12" w14:paraId="38DE0A03" w14:textId="77777777" w:rsidTr="00C35EA7">
        <w:trPr>
          <w:jc w:val="center"/>
        </w:trPr>
        <w:tc>
          <w:tcPr>
            <w:tcW w:w="1243" w:type="dxa"/>
            <w:vMerge/>
            <w:vAlign w:val="center"/>
          </w:tcPr>
          <w:p w14:paraId="40A3E71E" w14:textId="77777777" w:rsidR="008B2C8F" w:rsidRPr="00C35EA7" w:rsidRDefault="008B2C8F" w:rsidP="00C35EA7">
            <w:pPr>
              <w:jc w:val="center"/>
              <w:rPr>
                <w:sz w:val="20"/>
              </w:rPr>
            </w:pPr>
          </w:p>
        </w:tc>
        <w:tc>
          <w:tcPr>
            <w:tcW w:w="2238" w:type="dxa"/>
            <w:vAlign w:val="center"/>
          </w:tcPr>
          <w:p w14:paraId="6AE63F2A" w14:textId="4853C0D5" w:rsidR="008B2C8F" w:rsidRPr="00C35EA7" w:rsidRDefault="00000000" w:rsidP="00C35EA7">
            <w:pPr>
              <w:jc w:val="center"/>
              <w:rPr>
                <w:sz w:val="20"/>
              </w:rPr>
            </w:pPr>
            <w:hyperlink r:id="rId13098" w:anchor="Typ_Bego_Reticules_Simples" w:history="1">
              <w:r w:rsidR="008B2C8F" w:rsidRPr="00C35EA7">
                <w:rPr>
                  <w:rStyle w:val="Hyperlink"/>
                  <w:sz w:val="20"/>
                  <w:szCs w:val="20"/>
                </w:rPr>
                <w:t>réticulés</w:t>
              </w:r>
            </w:hyperlink>
          </w:p>
        </w:tc>
        <w:tc>
          <w:tcPr>
            <w:tcW w:w="1227" w:type="dxa"/>
            <w:vAlign w:val="center"/>
          </w:tcPr>
          <w:p w14:paraId="1E122339" w14:textId="77777777" w:rsidR="008B2C8F" w:rsidRPr="00C35EA7" w:rsidRDefault="008B2C8F" w:rsidP="00C35EA7">
            <w:pPr>
              <w:jc w:val="center"/>
              <w:rPr>
                <w:sz w:val="20"/>
              </w:rPr>
            </w:pPr>
          </w:p>
        </w:tc>
      </w:tr>
      <w:tr w:rsidR="008B2C8F" w:rsidRPr="00892C12" w14:paraId="333943CD" w14:textId="77777777" w:rsidTr="00C35EA7">
        <w:trPr>
          <w:jc w:val="center"/>
        </w:trPr>
        <w:tc>
          <w:tcPr>
            <w:tcW w:w="1243" w:type="dxa"/>
            <w:vMerge/>
            <w:vAlign w:val="center"/>
          </w:tcPr>
          <w:p w14:paraId="3932F9CB" w14:textId="77777777" w:rsidR="008B2C8F" w:rsidRPr="00C35EA7" w:rsidRDefault="008B2C8F" w:rsidP="00C35EA7">
            <w:pPr>
              <w:jc w:val="center"/>
              <w:rPr>
                <w:sz w:val="20"/>
              </w:rPr>
            </w:pPr>
          </w:p>
        </w:tc>
        <w:tc>
          <w:tcPr>
            <w:tcW w:w="2238" w:type="dxa"/>
            <w:vAlign w:val="center"/>
          </w:tcPr>
          <w:p w14:paraId="73A5BF61" w14:textId="30EF6B04" w:rsidR="008B2C8F" w:rsidRPr="00C35EA7" w:rsidRDefault="00000000" w:rsidP="00C35EA7">
            <w:pPr>
              <w:jc w:val="center"/>
              <w:rPr>
                <w:sz w:val="20"/>
              </w:rPr>
            </w:pPr>
            <w:hyperlink r:id="rId13099" w:anchor="Typ_Bego_Topographies" w:history="1">
              <w:r w:rsidR="008B2C8F" w:rsidRPr="00C35EA7">
                <w:rPr>
                  <w:rStyle w:val="Hyperlink"/>
                  <w:sz w:val="20"/>
                  <w:szCs w:val="20"/>
                </w:rPr>
                <w:t>topographiques</w:t>
              </w:r>
            </w:hyperlink>
          </w:p>
        </w:tc>
        <w:tc>
          <w:tcPr>
            <w:tcW w:w="1227" w:type="dxa"/>
            <w:vAlign w:val="center"/>
          </w:tcPr>
          <w:p w14:paraId="38ABD5E3" w14:textId="77777777" w:rsidR="008B2C8F" w:rsidRPr="00C35EA7" w:rsidRDefault="008B2C8F" w:rsidP="00C35EA7">
            <w:pPr>
              <w:jc w:val="center"/>
              <w:rPr>
                <w:sz w:val="20"/>
              </w:rPr>
            </w:pPr>
          </w:p>
        </w:tc>
      </w:tr>
      <w:tr w:rsidR="008B2C8F" w:rsidRPr="00892C12" w14:paraId="68FBD984" w14:textId="77777777" w:rsidTr="00C35EA7">
        <w:trPr>
          <w:jc w:val="center"/>
        </w:trPr>
        <w:tc>
          <w:tcPr>
            <w:tcW w:w="1243" w:type="dxa"/>
            <w:vMerge/>
            <w:vAlign w:val="center"/>
          </w:tcPr>
          <w:p w14:paraId="36EADD40" w14:textId="77777777" w:rsidR="008B2C8F" w:rsidRPr="00C35EA7" w:rsidRDefault="008B2C8F" w:rsidP="00C35EA7">
            <w:pPr>
              <w:jc w:val="center"/>
              <w:rPr>
                <w:sz w:val="20"/>
              </w:rPr>
            </w:pPr>
          </w:p>
        </w:tc>
        <w:tc>
          <w:tcPr>
            <w:tcW w:w="2238" w:type="dxa"/>
            <w:vAlign w:val="center"/>
          </w:tcPr>
          <w:p w14:paraId="6B36A88E" w14:textId="3F3CB8C5" w:rsidR="008B2C8F" w:rsidRPr="00C35EA7" w:rsidRDefault="00000000" w:rsidP="00C35EA7">
            <w:pPr>
              <w:jc w:val="center"/>
              <w:rPr>
                <w:sz w:val="20"/>
              </w:rPr>
            </w:pPr>
            <w:hyperlink r:id="rId13100" w:anchor="Typ_Bego_Peaux" w:history="1">
              <w:r w:rsidR="008B2C8F" w:rsidRPr="00C35EA7">
                <w:rPr>
                  <w:rStyle w:val="Hyperlink"/>
                  <w:sz w:val="20"/>
                  <w:szCs w:val="20"/>
                </w:rPr>
                <w:t>peaux</w:t>
              </w:r>
            </w:hyperlink>
          </w:p>
        </w:tc>
        <w:tc>
          <w:tcPr>
            <w:tcW w:w="1227" w:type="dxa"/>
            <w:vAlign w:val="center"/>
          </w:tcPr>
          <w:p w14:paraId="2AED344B" w14:textId="77777777" w:rsidR="008B2C8F" w:rsidRPr="00C35EA7" w:rsidRDefault="008B2C8F" w:rsidP="00C35EA7">
            <w:pPr>
              <w:jc w:val="center"/>
              <w:rPr>
                <w:sz w:val="20"/>
              </w:rPr>
            </w:pPr>
          </w:p>
        </w:tc>
      </w:tr>
      <w:tr w:rsidR="008B2C8F" w:rsidRPr="00892C12" w14:paraId="1C59405A" w14:textId="77777777" w:rsidTr="00C35EA7">
        <w:trPr>
          <w:jc w:val="center"/>
        </w:trPr>
        <w:tc>
          <w:tcPr>
            <w:tcW w:w="1243" w:type="dxa"/>
            <w:vMerge/>
            <w:vAlign w:val="center"/>
          </w:tcPr>
          <w:p w14:paraId="20D4869B" w14:textId="77777777" w:rsidR="008B2C8F" w:rsidRPr="00C35EA7" w:rsidRDefault="008B2C8F" w:rsidP="00C35EA7">
            <w:pPr>
              <w:jc w:val="center"/>
              <w:rPr>
                <w:sz w:val="20"/>
              </w:rPr>
            </w:pPr>
          </w:p>
        </w:tc>
        <w:tc>
          <w:tcPr>
            <w:tcW w:w="2238" w:type="dxa"/>
            <w:vMerge w:val="restart"/>
            <w:vAlign w:val="center"/>
          </w:tcPr>
          <w:p w14:paraId="143CA022" w14:textId="38935AE6" w:rsidR="008B2C8F" w:rsidRPr="00C35EA7" w:rsidRDefault="00000000" w:rsidP="00C35EA7">
            <w:pPr>
              <w:jc w:val="center"/>
              <w:rPr>
                <w:sz w:val="20"/>
              </w:rPr>
            </w:pPr>
            <w:hyperlink r:id="rId13101" w:anchor="Sit_Bego_TAC_T_arme" w:history="1">
              <w:r w:rsidR="008B2C8F" w:rsidRPr="00C35EA7">
                <w:rPr>
                  <w:rStyle w:val="Hyperlink"/>
                  <w:sz w:val="20"/>
                </w:rPr>
                <w:t>armes</w:t>
              </w:r>
            </w:hyperlink>
          </w:p>
        </w:tc>
        <w:tc>
          <w:tcPr>
            <w:tcW w:w="1227" w:type="dxa"/>
            <w:vAlign w:val="center"/>
          </w:tcPr>
          <w:p w14:paraId="74D7F830" w14:textId="371EB0D7" w:rsidR="008B2C8F" w:rsidRPr="00C35EA7" w:rsidRDefault="00000000" w:rsidP="00C35EA7">
            <w:pPr>
              <w:jc w:val="center"/>
              <w:rPr>
                <w:sz w:val="20"/>
              </w:rPr>
            </w:pPr>
            <w:hyperlink r:id="rId13102" w:anchor="Typ_Bego_Poignards" w:history="1">
              <w:r w:rsidR="008B2C8F" w:rsidRPr="00C35EA7">
                <w:rPr>
                  <w:rStyle w:val="Hyperlink"/>
                  <w:sz w:val="20"/>
                  <w:szCs w:val="20"/>
                </w:rPr>
                <w:t>poignards</w:t>
              </w:r>
            </w:hyperlink>
          </w:p>
        </w:tc>
      </w:tr>
      <w:tr w:rsidR="008B2C8F" w:rsidRPr="00892C12" w14:paraId="65BE6809" w14:textId="77777777" w:rsidTr="00C35EA7">
        <w:trPr>
          <w:jc w:val="center"/>
        </w:trPr>
        <w:tc>
          <w:tcPr>
            <w:tcW w:w="1243" w:type="dxa"/>
            <w:vMerge/>
            <w:vAlign w:val="center"/>
          </w:tcPr>
          <w:p w14:paraId="27067A5D" w14:textId="77777777" w:rsidR="008B2C8F" w:rsidRPr="00C35EA7" w:rsidRDefault="008B2C8F" w:rsidP="00C35EA7">
            <w:pPr>
              <w:jc w:val="center"/>
              <w:rPr>
                <w:sz w:val="20"/>
              </w:rPr>
            </w:pPr>
          </w:p>
        </w:tc>
        <w:tc>
          <w:tcPr>
            <w:tcW w:w="2238" w:type="dxa"/>
            <w:vMerge/>
            <w:vAlign w:val="center"/>
          </w:tcPr>
          <w:p w14:paraId="3E910811" w14:textId="77777777" w:rsidR="008B2C8F" w:rsidRPr="00C35EA7" w:rsidRDefault="008B2C8F" w:rsidP="00C35EA7">
            <w:pPr>
              <w:jc w:val="center"/>
              <w:rPr>
                <w:sz w:val="20"/>
              </w:rPr>
            </w:pPr>
          </w:p>
        </w:tc>
        <w:tc>
          <w:tcPr>
            <w:tcW w:w="1227" w:type="dxa"/>
            <w:vAlign w:val="center"/>
          </w:tcPr>
          <w:p w14:paraId="5CEF5C8D" w14:textId="1E02AB73" w:rsidR="008B2C8F" w:rsidRPr="00C35EA7" w:rsidRDefault="00000000" w:rsidP="00C35EA7">
            <w:pPr>
              <w:jc w:val="center"/>
              <w:rPr>
                <w:sz w:val="20"/>
              </w:rPr>
            </w:pPr>
            <w:hyperlink r:id="rId13103" w:anchor="Typ_Bego_Hallebardes" w:history="1">
              <w:r w:rsidR="008B2C8F" w:rsidRPr="00C35EA7">
                <w:rPr>
                  <w:rStyle w:val="Hyperlink"/>
                  <w:sz w:val="20"/>
                  <w:szCs w:val="20"/>
                </w:rPr>
                <w:t>hallebardes</w:t>
              </w:r>
            </w:hyperlink>
          </w:p>
        </w:tc>
      </w:tr>
      <w:tr w:rsidR="008B2C8F" w:rsidRPr="00892C12" w14:paraId="0C68D290" w14:textId="77777777" w:rsidTr="00C35EA7">
        <w:trPr>
          <w:jc w:val="center"/>
        </w:trPr>
        <w:tc>
          <w:tcPr>
            <w:tcW w:w="1243" w:type="dxa"/>
            <w:vMerge/>
            <w:vAlign w:val="center"/>
          </w:tcPr>
          <w:p w14:paraId="54AA00CD" w14:textId="77777777" w:rsidR="008B2C8F" w:rsidRPr="00C35EA7" w:rsidRDefault="008B2C8F" w:rsidP="00C35EA7">
            <w:pPr>
              <w:jc w:val="center"/>
              <w:rPr>
                <w:sz w:val="20"/>
              </w:rPr>
            </w:pPr>
          </w:p>
        </w:tc>
        <w:tc>
          <w:tcPr>
            <w:tcW w:w="2238" w:type="dxa"/>
            <w:vMerge/>
            <w:vAlign w:val="center"/>
          </w:tcPr>
          <w:p w14:paraId="18EDA905" w14:textId="77777777" w:rsidR="008B2C8F" w:rsidRPr="00C35EA7" w:rsidRDefault="008B2C8F" w:rsidP="00C35EA7">
            <w:pPr>
              <w:jc w:val="center"/>
              <w:rPr>
                <w:sz w:val="20"/>
              </w:rPr>
            </w:pPr>
          </w:p>
        </w:tc>
        <w:tc>
          <w:tcPr>
            <w:tcW w:w="1227" w:type="dxa"/>
            <w:vAlign w:val="center"/>
          </w:tcPr>
          <w:p w14:paraId="7079D18C" w14:textId="6A8ECE4B" w:rsidR="008B2C8F" w:rsidRPr="00C35EA7" w:rsidRDefault="00000000" w:rsidP="00C35EA7">
            <w:pPr>
              <w:jc w:val="center"/>
              <w:rPr>
                <w:sz w:val="20"/>
              </w:rPr>
            </w:pPr>
            <w:hyperlink r:id="rId13104" w:anchor="Typ_Bego_Haches" w:history="1">
              <w:r w:rsidR="008B2C8F" w:rsidRPr="00C35EA7">
                <w:rPr>
                  <w:rStyle w:val="Hyperlink"/>
                  <w:sz w:val="20"/>
                  <w:szCs w:val="20"/>
                </w:rPr>
                <w:t>haches</w:t>
              </w:r>
            </w:hyperlink>
          </w:p>
        </w:tc>
      </w:tr>
      <w:tr w:rsidR="008B2C8F" w:rsidRPr="00892C12" w14:paraId="1306C0DD" w14:textId="77777777" w:rsidTr="00C35EA7">
        <w:trPr>
          <w:jc w:val="center"/>
        </w:trPr>
        <w:tc>
          <w:tcPr>
            <w:tcW w:w="1243" w:type="dxa"/>
            <w:vMerge/>
            <w:vAlign w:val="center"/>
          </w:tcPr>
          <w:p w14:paraId="2C62849A" w14:textId="77777777" w:rsidR="008B2C8F" w:rsidRPr="00C35EA7" w:rsidRDefault="008B2C8F" w:rsidP="00C35EA7">
            <w:pPr>
              <w:jc w:val="center"/>
              <w:rPr>
                <w:sz w:val="20"/>
              </w:rPr>
            </w:pPr>
          </w:p>
        </w:tc>
        <w:tc>
          <w:tcPr>
            <w:tcW w:w="2238" w:type="dxa"/>
            <w:vAlign w:val="center"/>
          </w:tcPr>
          <w:p w14:paraId="5A85DAD1" w14:textId="7C4E2932" w:rsidR="008B2C8F" w:rsidRPr="00C35EA7" w:rsidRDefault="00000000" w:rsidP="00C35EA7">
            <w:pPr>
              <w:jc w:val="center"/>
              <w:rPr>
                <w:sz w:val="20"/>
              </w:rPr>
            </w:pPr>
            <w:hyperlink r:id="rId13105" w:anchor="Typ_Bego_Figures_Franges" w:history="1">
              <w:r w:rsidR="008B2C8F" w:rsidRPr="00C35EA7">
                <w:rPr>
                  <w:rStyle w:val="Hyperlink"/>
                  <w:sz w:val="20"/>
                  <w:szCs w:val="20"/>
                </w:rPr>
                <w:t>figures à franges</w:t>
              </w:r>
            </w:hyperlink>
          </w:p>
        </w:tc>
        <w:tc>
          <w:tcPr>
            <w:tcW w:w="1227" w:type="dxa"/>
            <w:vAlign w:val="center"/>
          </w:tcPr>
          <w:p w14:paraId="5C2859B8" w14:textId="77777777" w:rsidR="008B2C8F" w:rsidRPr="00C35EA7" w:rsidRDefault="008B2C8F" w:rsidP="00C35EA7">
            <w:pPr>
              <w:jc w:val="center"/>
              <w:rPr>
                <w:sz w:val="20"/>
              </w:rPr>
            </w:pPr>
          </w:p>
        </w:tc>
      </w:tr>
      <w:tr w:rsidR="008B2C8F" w:rsidRPr="00892C12" w14:paraId="0D3C9697" w14:textId="77777777" w:rsidTr="00C35EA7">
        <w:trPr>
          <w:jc w:val="center"/>
        </w:trPr>
        <w:tc>
          <w:tcPr>
            <w:tcW w:w="1243" w:type="dxa"/>
            <w:vMerge/>
            <w:vAlign w:val="center"/>
          </w:tcPr>
          <w:p w14:paraId="052189AC" w14:textId="77777777" w:rsidR="008B2C8F" w:rsidRPr="00C35EA7" w:rsidRDefault="008B2C8F" w:rsidP="00C35EA7">
            <w:pPr>
              <w:jc w:val="center"/>
              <w:rPr>
                <w:sz w:val="20"/>
              </w:rPr>
            </w:pPr>
          </w:p>
        </w:tc>
        <w:tc>
          <w:tcPr>
            <w:tcW w:w="2238" w:type="dxa"/>
            <w:vAlign w:val="center"/>
          </w:tcPr>
          <w:p w14:paraId="72AB457A" w14:textId="53A28F9B" w:rsidR="008B2C8F" w:rsidRPr="00C35EA7" w:rsidRDefault="00000000" w:rsidP="00C35EA7">
            <w:pPr>
              <w:jc w:val="center"/>
              <w:rPr>
                <w:sz w:val="20"/>
              </w:rPr>
            </w:pPr>
            <w:hyperlink r:id="rId13106" w:anchor="Typ_Bego_Anthropomorphes" w:history="1">
              <w:r w:rsidR="008B2C8F" w:rsidRPr="00C35EA7">
                <w:rPr>
                  <w:rStyle w:val="Hyperlink"/>
                  <w:sz w:val="20"/>
                  <w:szCs w:val="20"/>
                </w:rPr>
                <w:t>anthropomorphes</w:t>
              </w:r>
            </w:hyperlink>
          </w:p>
        </w:tc>
        <w:tc>
          <w:tcPr>
            <w:tcW w:w="1227" w:type="dxa"/>
            <w:vAlign w:val="center"/>
          </w:tcPr>
          <w:p w14:paraId="2F9549CA" w14:textId="77777777" w:rsidR="008B2C8F" w:rsidRPr="00C35EA7" w:rsidRDefault="008B2C8F" w:rsidP="00C35EA7">
            <w:pPr>
              <w:jc w:val="center"/>
              <w:rPr>
                <w:sz w:val="20"/>
              </w:rPr>
            </w:pPr>
          </w:p>
        </w:tc>
      </w:tr>
      <w:tr w:rsidR="008B2C8F" w:rsidRPr="00892C12" w14:paraId="1A303314" w14:textId="77777777" w:rsidTr="00C35EA7">
        <w:trPr>
          <w:jc w:val="center"/>
        </w:trPr>
        <w:tc>
          <w:tcPr>
            <w:tcW w:w="1243" w:type="dxa"/>
            <w:vMerge/>
            <w:vAlign w:val="center"/>
          </w:tcPr>
          <w:p w14:paraId="6869C7EA" w14:textId="77777777" w:rsidR="008B2C8F" w:rsidRPr="00C35EA7" w:rsidRDefault="008B2C8F" w:rsidP="00C35EA7">
            <w:pPr>
              <w:jc w:val="center"/>
              <w:rPr>
                <w:sz w:val="20"/>
              </w:rPr>
            </w:pPr>
          </w:p>
        </w:tc>
        <w:tc>
          <w:tcPr>
            <w:tcW w:w="2238" w:type="dxa"/>
            <w:vAlign w:val="center"/>
          </w:tcPr>
          <w:p w14:paraId="3D274A87" w14:textId="07A11E90" w:rsidR="008B2C8F" w:rsidRPr="00C35EA7" w:rsidRDefault="00000000" w:rsidP="00C35EA7">
            <w:pPr>
              <w:jc w:val="center"/>
              <w:rPr>
                <w:sz w:val="20"/>
              </w:rPr>
            </w:pPr>
            <w:hyperlink r:id="rId13107" w:anchor="Typ_Bego_Personnages" w:history="1">
              <w:r w:rsidR="008B2C8F" w:rsidRPr="00C35EA7">
                <w:rPr>
                  <w:rStyle w:val="Hyperlink"/>
                  <w:sz w:val="20"/>
                  <w:szCs w:val="20"/>
                </w:rPr>
                <w:t>personnages</w:t>
              </w:r>
            </w:hyperlink>
          </w:p>
        </w:tc>
        <w:tc>
          <w:tcPr>
            <w:tcW w:w="1227" w:type="dxa"/>
            <w:vAlign w:val="center"/>
          </w:tcPr>
          <w:p w14:paraId="2762F3D0" w14:textId="77777777" w:rsidR="008B2C8F" w:rsidRPr="00C35EA7" w:rsidRDefault="008B2C8F" w:rsidP="00C35EA7">
            <w:pPr>
              <w:jc w:val="center"/>
              <w:rPr>
                <w:sz w:val="20"/>
              </w:rPr>
            </w:pPr>
          </w:p>
        </w:tc>
      </w:tr>
      <w:tr w:rsidR="008B2C8F" w:rsidRPr="00892C12" w14:paraId="1883C538" w14:textId="77777777" w:rsidTr="00C35EA7">
        <w:trPr>
          <w:jc w:val="center"/>
        </w:trPr>
        <w:tc>
          <w:tcPr>
            <w:tcW w:w="1243" w:type="dxa"/>
            <w:vMerge w:val="restart"/>
            <w:vAlign w:val="center"/>
          </w:tcPr>
          <w:p w14:paraId="462448CD" w14:textId="0BC86E21" w:rsidR="008B2C8F" w:rsidRPr="00C35EA7" w:rsidRDefault="00000000" w:rsidP="00C35EA7">
            <w:pPr>
              <w:jc w:val="center"/>
              <w:rPr>
                <w:sz w:val="20"/>
              </w:rPr>
            </w:pPr>
            <w:hyperlink r:id="rId13108" w:anchor="Ana_Technologie_Lineaire" w:history="1">
              <w:r w:rsidR="008B2C8F" w:rsidRPr="00C35EA7">
                <w:rPr>
                  <w:rStyle w:val="Hyperlink"/>
                  <w:sz w:val="20"/>
                </w:rPr>
                <w:t>incisées</w:t>
              </w:r>
            </w:hyperlink>
          </w:p>
        </w:tc>
        <w:tc>
          <w:tcPr>
            <w:tcW w:w="2238" w:type="dxa"/>
            <w:vAlign w:val="center"/>
          </w:tcPr>
          <w:p w14:paraId="7909C5B3" w14:textId="20E4FE23" w:rsidR="008B2C8F" w:rsidRPr="00C35EA7" w:rsidRDefault="00000000" w:rsidP="00C35EA7">
            <w:pPr>
              <w:jc w:val="center"/>
              <w:rPr>
                <w:sz w:val="20"/>
              </w:rPr>
            </w:pPr>
            <w:hyperlink r:id="rId13109" w:anchor="Typ_Bego_xHisto_Arboriformes" w:history="1">
              <w:r w:rsidR="008B2C8F" w:rsidRPr="00C35EA7">
                <w:rPr>
                  <w:rStyle w:val="Hyperlink"/>
                  <w:sz w:val="20"/>
                </w:rPr>
                <w:t>arboriformes</w:t>
              </w:r>
            </w:hyperlink>
          </w:p>
        </w:tc>
        <w:tc>
          <w:tcPr>
            <w:tcW w:w="1227" w:type="dxa"/>
            <w:vAlign w:val="center"/>
          </w:tcPr>
          <w:p w14:paraId="06F24D15" w14:textId="77777777" w:rsidR="008B2C8F" w:rsidRPr="00C35EA7" w:rsidRDefault="008B2C8F" w:rsidP="00C35EA7">
            <w:pPr>
              <w:jc w:val="center"/>
              <w:rPr>
                <w:sz w:val="20"/>
              </w:rPr>
            </w:pPr>
          </w:p>
        </w:tc>
      </w:tr>
      <w:tr w:rsidR="008B2C8F" w:rsidRPr="00892C12" w14:paraId="124B0047" w14:textId="77777777" w:rsidTr="00C35EA7">
        <w:trPr>
          <w:jc w:val="center"/>
        </w:trPr>
        <w:tc>
          <w:tcPr>
            <w:tcW w:w="1243" w:type="dxa"/>
            <w:vMerge/>
            <w:vAlign w:val="center"/>
          </w:tcPr>
          <w:p w14:paraId="1231BDBA" w14:textId="77777777" w:rsidR="008B2C8F" w:rsidRPr="00C35EA7" w:rsidRDefault="008B2C8F" w:rsidP="00C35EA7">
            <w:pPr>
              <w:jc w:val="center"/>
              <w:rPr>
                <w:sz w:val="20"/>
              </w:rPr>
            </w:pPr>
          </w:p>
        </w:tc>
        <w:tc>
          <w:tcPr>
            <w:tcW w:w="2238" w:type="dxa"/>
            <w:vAlign w:val="center"/>
          </w:tcPr>
          <w:p w14:paraId="19484DE2" w14:textId="1E7306E5" w:rsidR="008B2C8F" w:rsidRPr="00C35EA7" w:rsidRDefault="00000000" w:rsidP="00C35EA7">
            <w:pPr>
              <w:jc w:val="center"/>
              <w:rPr>
                <w:sz w:val="20"/>
              </w:rPr>
            </w:pPr>
            <w:hyperlink r:id="rId13110" w:anchor="Typ_Bego_xHisto_Arciformes" w:history="1">
              <w:r w:rsidR="008B2C8F" w:rsidRPr="00C35EA7">
                <w:rPr>
                  <w:rStyle w:val="Hyperlink"/>
                  <w:sz w:val="20"/>
                </w:rPr>
                <w:t>arciformes</w:t>
              </w:r>
            </w:hyperlink>
          </w:p>
        </w:tc>
        <w:tc>
          <w:tcPr>
            <w:tcW w:w="1227" w:type="dxa"/>
            <w:vAlign w:val="center"/>
          </w:tcPr>
          <w:p w14:paraId="05E08B41" w14:textId="77777777" w:rsidR="008B2C8F" w:rsidRPr="00C35EA7" w:rsidRDefault="008B2C8F" w:rsidP="00C35EA7">
            <w:pPr>
              <w:jc w:val="center"/>
              <w:rPr>
                <w:sz w:val="20"/>
              </w:rPr>
            </w:pPr>
          </w:p>
        </w:tc>
      </w:tr>
      <w:tr w:rsidR="008B2C8F" w:rsidRPr="00892C12" w14:paraId="04314A2F" w14:textId="77777777" w:rsidTr="00C35EA7">
        <w:trPr>
          <w:jc w:val="center"/>
        </w:trPr>
        <w:tc>
          <w:tcPr>
            <w:tcW w:w="1243" w:type="dxa"/>
            <w:vMerge/>
            <w:vAlign w:val="center"/>
          </w:tcPr>
          <w:p w14:paraId="62565817" w14:textId="77777777" w:rsidR="008B2C8F" w:rsidRPr="00C35EA7" w:rsidRDefault="008B2C8F" w:rsidP="00C35EA7">
            <w:pPr>
              <w:jc w:val="center"/>
              <w:rPr>
                <w:sz w:val="20"/>
              </w:rPr>
            </w:pPr>
          </w:p>
        </w:tc>
        <w:tc>
          <w:tcPr>
            <w:tcW w:w="2238" w:type="dxa"/>
            <w:vAlign w:val="center"/>
          </w:tcPr>
          <w:p w14:paraId="257E6251" w14:textId="21D81BEA" w:rsidR="008B2C8F" w:rsidRPr="00C35EA7" w:rsidRDefault="00000000" w:rsidP="00C35EA7">
            <w:pPr>
              <w:jc w:val="center"/>
              <w:rPr>
                <w:sz w:val="20"/>
              </w:rPr>
            </w:pPr>
            <w:hyperlink r:id="rId13111" w:anchor="Typ_Bego_xHisto_Ecritures" w:history="1">
              <w:r w:rsidR="008B2C8F" w:rsidRPr="00C35EA7">
                <w:rPr>
                  <w:rStyle w:val="Hyperlink"/>
                  <w:sz w:val="20"/>
                </w:rPr>
                <w:t>écriture</w:t>
              </w:r>
            </w:hyperlink>
          </w:p>
        </w:tc>
        <w:tc>
          <w:tcPr>
            <w:tcW w:w="1227" w:type="dxa"/>
            <w:vAlign w:val="center"/>
          </w:tcPr>
          <w:p w14:paraId="7C8E8FD8" w14:textId="77777777" w:rsidR="008B2C8F" w:rsidRPr="00C35EA7" w:rsidRDefault="008B2C8F" w:rsidP="00C35EA7">
            <w:pPr>
              <w:jc w:val="center"/>
              <w:rPr>
                <w:sz w:val="20"/>
              </w:rPr>
            </w:pPr>
          </w:p>
        </w:tc>
      </w:tr>
      <w:tr w:rsidR="008B2C8F" w:rsidRPr="00892C12" w14:paraId="7C721F29" w14:textId="77777777" w:rsidTr="00C35EA7">
        <w:trPr>
          <w:jc w:val="center"/>
        </w:trPr>
        <w:tc>
          <w:tcPr>
            <w:tcW w:w="1243" w:type="dxa"/>
            <w:vMerge/>
            <w:vAlign w:val="center"/>
          </w:tcPr>
          <w:p w14:paraId="71F79229" w14:textId="77777777" w:rsidR="008B2C8F" w:rsidRPr="00C35EA7" w:rsidRDefault="008B2C8F" w:rsidP="00C35EA7">
            <w:pPr>
              <w:jc w:val="center"/>
              <w:rPr>
                <w:sz w:val="20"/>
              </w:rPr>
            </w:pPr>
          </w:p>
        </w:tc>
        <w:tc>
          <w:tcPr>
            <w:tcW w:w="2238" w:type="dxa"/>
            <w:vAlign w:val="center"/>
          </w:tcPr>
          <w:p w14:paraId="41AF2BBA" w14:textId="77777777" w:rsidR="008B2C8F" w:rsidRPr="00C35EA7" w:rsidRDefault="008B2C8F" w:rsidP="00C35EA7">
            <w:pPr>
              <w:jc w:val="center"/>
              <w:rPr>
                <w:sz w:val="20"/>
              </w:rPr>
            </w:pPr>
            <w:r w:rsidRPr="00C35EA7">
              <w:rPr>
                <w:sz w:val="20"/>
              </w:rPr>
              <w:t>empreintes</w:t>
            </w:r>
          </w:p>
        </w:tc>
        <w:tc>
          <w:tcPr>
            <w:tcW w:w="1227" w:type="dxa"/>
            <w:vAlign w:val="center"/>
          </w:tcPr>
          <w:p w14:paraId="782D49B8" w14:textId="77777777" w:rsidR="008B2C8F" w:rsidRPr="00C35EA7" w:rsidRDefault="008B2C8F" w:rsidP="00C35EA7">
            <w:pPr>
              <w:jc w:val="center"/>
              <w:rPr>
                <w:sz w:val="20"/>
              </w:rPr>
            </w:pPr>
          </w:p>
        </w:tc>
      </w:tr>
      <w:tr w:rsidR="008B2C8F" w:rsidRPr="00892C12" w14:paraId="3335BAD9" w14:textId="77777777" w:rsidTr="00C35EA7">
        <w:trPr>
          <w:jc w:val="center"/>
        </w:trPr>
        <w:tc>
          <w:tcPr>
            <w:tcW w:w="1243" w:type="dxa"/>
            <w:vMerge/>
            <w:vAlign w:val="center"/>
          </w:tcPr>
          <w:p w14:paraId="412269E5" w14:textId="77777777" w:rsidR="008B2C8F" w:rsidRPr="00C35EA7" w:rsidRDefault="008B2C8F" w:rsidP="00C35EA7">
            <w:pPr>
              <w:jc w:val="center"/>
              <w:rPr>
                <w:sz w:val="20"/>
              </w:rPr>
            </w:pPr>
          </w:p>
        </w:tc>
        <w:tc>
          <w:tcPr>
            <w:tcW w:w="2238" w:type="dxa"/>
            <w:vAlign w:val="center"/>
          </w:tcPr>
          <w:p w14:paraId="604555B9" w14:textId="11FEB1A2" w:rsidR="008B2C8F" w:rsidRPr="00C35EA7" w:rsidRDefault="00000000" w:rsidP="00C35EA7">
            <w:pPr>
              <w:jc w:val="center"/>
              <w:rPr>
                <w:sz w:val="20"/>
              </w:rPr>
            </w:pPr>
            <w:hyperlink r:id="rId13112" w:anchor="Typ_Bego_xHisto_Palmiers" w:history="1">
              <w:r w:rsidR="008B2C8F" w:rsidRPr="00C35EA7">
                <w:rPr>
                  <w:rStyle w:val="Hyperlink"/>
                  <w:sz w:val="20"/>
                </w:rPr>
                <w:t>palmiers</w:t>
              </w:r>
            </w:hyperlink>
          </w:p>
        </w:tc>
        <w:tc>
          <w:tcPr>
            <w:tcW w:w="1227" w:type="dxa"/>
            <w:vAlign w:val="center"/>
          </w:tcPr>
          <w:p w14:paraId="5EF68ABF" w14:textId="77777777" w:rsidR="008B2C8F" w:rsidRPr="00C35EA7" w:rsidRDefault="008B2C8F" w:rsidP="00C35EA7">
            <w:pPr>
              <w:jc w:val="center"/>
              <w:rPr>
                <w:sz w:val="20"/>
              </w:rPr>
            </w:pPr>
          </w:p>
        </w:tc>
      </w:tr>
      <w:tr w:rsidR="008B2C8F" w:rsidRPr="00892C12" w14:paraId="61EF64C4" w14:textId="77777777" w:rsidTr="00C35EA7">
        <w:trPr>
          <w:jc w:val="center"/>
        </w:trPr>
        <w:tc>
          <w:tcPr>
            <w:tcW w:w="1243" w:type="dxa"/>
            <w:vMerge/>
            <w:vAlign w:val="center"/>
          </w:tcPr>
          <w:p w14:paraId="2F4DDB2B" w14:textId="77777777" w:rsidR="008B2C8F" w:rsidRPr="00C35EA7" w:rsidRDefault="008B2C8F" w:rsidP="00C35EA7">
            <w:pPr>
              <w:jc w:val="center"/>
              <w:rPr>
                <w:sz w:val="20"/>
              </w:rPr>
            </w:pPr>
          </w:p>
        </w:tc>
        <w:tc>
          <w:tcPr>
            <w:tcW w:w="2238" w:type="dxa"/>
            <w:vAlign w:val="center"/>
          </w:tcPr>
          <w:p w14:paraId="58DDCD46" w14:textId="3C6B8E52" w:rsidR="008B2C8F" w:rsidRPr="00C35EA7" w:rsidRDefault="00000000" w:rsidP="00C35EA7">
            <w:pPr>
              <w:jc w:val="center"/>
              <w:rPr>
                <w:sz w:val="20"/>
              </w:rPr>
            </w:pPr>
            <w:hyperlink r:id="rId13113" w:anchor="Typ_Bego_xHisto_Pectiniformes" w:history="1">
              <w:r w:rsidR="008B2C8F" w:rsidRPr="00C35EA7">
                <w:rPr>
                  <w:rStyle w:val="Hyperlink"/>
                  <w:sz w:val="20"/>
                </w:rPr>
                <w:t>pectiniformes</w:t>
              </w:r>
            </w:hyperlink>
          </w:p>
        </w:tc>
        <w:tc>
          <w:tcPr>
            <w:tcW w:w="1227" w:type="dxa"/>
            <w:vAlign w:val="center"/>
          </w:tcPr>
          <w:p w14:paraId="5018C94D" w14:textId="77777777" w:rsidR="008B2C8F" w:rsidRPr="00C35EA7" w:rsidRDefault="008B2C8F" w:rsidP="00C35EA7">
            <w:pPr>
              <w:jc w:val="center"/>
              <w:rPr>
                <w:sz w:val="20"/>
              </w:rPr>
            </w:pPr>
          </w:p>
        </w:tc>
      </w:tr>
      <w:tr w:rsidR="008B2C8F" w:rsidRPr="00892C12" w14:paraId="040722BD" w14:textId="77777777" w:rsidTr="00C35EA7">
        <w:trPr>
          <w:jc w:val="center"/>
        </w:trPr>
        <w:tc>
          <w:tcPr>
            <w:tcW w:w="1243" w:type="dxa"/>
            <w:vMerge/>
            <w:vAlign w:val="center"/>
          </w:tcPr>
          <w:p w14:paraId="37F98C38" w14:textId="77777777" w:rsidR="008B2C8F" w:rsidRPr="00C35EA7" w:rsidRDefault="008B2C8F" w:rsidP="00C35EA7">
            <w:pPr>
              <w:jc w:val="center"/>
              <w:rPr>
                <w:sz w:val="20"/>
              </w:rPr>
            </w:pPr>
          </w:p>
        </w:tc>
        <w:tc>
          <w:tcPr>
            <w:tcW w:w="2238" w:type="dxa"/>
            <w:vAlign w:val="center"/>
          </w:tcPr>
          <w:p w14:paraId="7B851216" w14:textId="047D141B" w:rsidR="008B2C8F" w:rsidRPr="00C35EA7" w:rsidRDefault="00000000" w:rsidP="00C35EA7">
            <w:pPr>
              <w:jc w:val="center"/>
              <w:rPr>
                <w:sz w:val="20"/>
              </w:rPr>
            </w:pPr>
            <w:hyperlink r:id="rId13114" w:anchor="Typ_Bego_xHisto_Phi" w:history="1">
              <w:r w:rsidR="008B2C8F" w:rsidRPr="00C35EA7">
                <w:rPr>
                  <w:rStyle w:val="Hyperlink"/>
                  <w:sz w:val="20"/>
                </w:rPr>
                <w:t>phi</w:t>
              </w:r>
            </w:hyperlink>
          </w:p>
        </w:tc>
        <w:tc>
          <w:tcPr>
            <w:tcW w:w="1227" w:type="dxa"/>
            <w:vAlign w:val="center"/>
          </w:tcPr>
          <w:p w14:paraId="3B13DCB7" w14:textId="77777777" w:rsidR="008B2C8F" w:rsidRPr="00C35EA7" w:rsidRDefault="008B2C8F" w:rsidP="00C35EA7">
            <w:pPr>
              <w:jc w:val="center"/>
              <w:rPr>
                <w:sz w:val="20"/>
              </w:rPr>
            </w:pPr>
          </w:p>
        </w:tc>
      </w:tr>
      <w:tr w:rsidR="008B2C8F" w:rsidRPr="00892C12" w14:paraId="100464E5" w14:textId="77777777" w:rsidTr="00C35EA7">
        <w:trPr>
          <w:jc w:val="center"/>
        </w:trPr>
        <w:tc>
          <w:tcPr>
            <w:tcW w:w="1243" w:type="dxa"/>
            <w:vMerge/>
            <w:vAlign w:val="center"/>
          </w:tcPr>
          <w:p w14:paraId="20CC605D" w14:textId="77777777" w:rsidR="008B2C8F" w:rsidRPr="00C35EA7" w:rsidRDefault="008B2C8F" w:rsidP="00C35EA7">
            <w:pPr>
              <w:jc w:val="center"/>
              <w:rPr>
                <w:sz w:val="20"/>
              </w:rPr>
            </w:pPr>
          </w:p>
        </w:tc>
        <w:tc>
          <w:tcPr>
            <w:tcW w:w="2238" w:type="dxa"/>
            <w:vAlign w:val="center"/>
          </w:tcPr>
          <w:p w14:paraId="5B998FFF" w14:textId="1CF748BD" w:rsidR="008B2C8F" w:rsidRPr="00C35EA7" w:rsidRDefault="00000000" w:rsidP="00C35EA7">
            <w:pPr>
              <w:jc w:val="center"/>
              <w:rPr>
                <w:sz w:val="20"/>
              </w:rPr>
            </w:pPr>
            <w:hyperlink r:id="rId13115" w:anchor="Typ_Bego_xHisto_Scalariformes" w:history="1">
              <w:r w:rsidR="008B2C8F" w:rsidRPr="00C35EA7">
                <w:rPr>
                  <w:rStyle w:val="Hyperlink"/>
                  <w:sz w:val="20"/>
                </w:rPr>
                <w:t>scalariformes</w:t>
              </w:r>
            </w:hyperlink>
          </w:p>
        </w:tc>
        <w:tc>
          <w:tcPr>
            <w:tcW w:w="1227" w:type="dxa"/>
            <w:vAlign w:val="center"/>
          </w:tcPr>
          <w:p w14:paraId="2D361D07" w14:textId="77777777" w:rsidR="008B2C8F" w:rsidRPr="00C35EA7" w:rsidRDefault="008B2C8F" w:rsidP="00C35EA7">
            <w:pPr>
              <w:jc w:val="center"/>
              <w:rPr>
                <w:sz w:val="20"/>
              </w:rPr>
            </w:pPr>
          </w:p>
        </w:tc>
      </w:tr>
      <w:tr w:rsidR="008B2C8F" w:rsidRPr="00892C12" w14:paraId="2A0DE40C" w14:textId="77777777" w:rsidTr="00C35EA7">
        <w:trPr>
          <w:jc w:val="center"/>
        </w:trPr>
        <w:tc>
          <w:tcPr>
            <w:tcW w:w="1243" w:type="dxa"/>
            <w:vMerge/>
            <w:vAlign w:val="center"/>
          </w:tcPr>
          <w:p w14:paraId="139F6662" w14:textId="77777777" w:rsidR="008B2C8F" w:rsidRPr="00C35EA7" w:rsidRDefault="008B2C8F" w:rsidP="00C35EA7">
            <w:pPr>
              <w:jc w:val="center"/>
              <w:rPr>
                <w:sz w:val="20"/>
              </w:rPr>
            </w:pPr>
          </w:p>
        </w:tc>
        <w:tc>
          <w:tcPr>
            <w:tcW w:w="2238" w:type="dxa"/>
            <w:vAlign w:val="center"/>
          </w:tcPr>
          <w:p w14:paraId="65277220" w14:textId="3B7A6F0A" w:rsidR="008B2C8F" w:rsidRPr="00C35EA7" w:rsidRDefault="00000000" w:rsidP="00C35EA7">
            <w:pPr>
              <w:jc w:val="center"/>
              <w:rPr>
                <w:sz w:val="20"/>
              </w:rPr>
            </w:pPr>
            <w:hyperlink r:id="rId13116" w:anchor="Typ_Bego_xHisto_Scudiformes" w:history="1">
              <w:r w:rsidR="008B2C8F" w:rsidRPr="00C35EA7">
                <w:rPr>
                  <w:rStyle w:val="Hyperlink"/>
                  <w:sz w:val="20"/>
                </w:rPr>
                <w:t>scutiformes</w:t>
              </w:r>
            </w:hyperlink>
          </w:p>
        </w:tc>
        <w:tc>
          <w:tcPr>
            <w:tcW w:w="1227" w:type="dxa"/>
            <w:vAlign w:val="center"/>
          </w:tcPr>
          <w:p w14:paraId="35521C21" w14:textId="77777777" w:rsidR="008B2C8F" w:rsidRPr="00C35EA7" w:rsidRDefault="008B2C8F" w:rsidP="00C35EA7">
            <w:pPr>
              <w:jc w:val="center"/>
              <w:rPr>
                <w:sz w:val="20"/>
              </w:rPr>
            </w:pPr>
          </w:p>
        </w:tc>
      </w:tr>
      <w:tr w:rsidR="008B2C8F" w:rsidRPr="00892C12" w14:paraId="0316B550" w14:textId="77777777" w:rsidTr="00C35EA7">
        <w:trPr>
          <w:jc w:val="center"/>
        </w:trPr>
        <w:tc>
          <w:tcPr>
            <w:tcW w:w="1243" w:type="dxa"/>
            <w:vMerge/>
            <w:vAlign w:val="center"/>
          </w:tcPr>
          <w:p w14:paraId="71F273D4" w14:textId="77777777" w:rsidR="008B2C8F" w:rsidRPr="00C35EA7" w:rsidRDefault="008B2C8F" w:rsidP="00C35EA7">
            <w:pPr>
              <w:jc w:val="center"/>
              <w:rPr>
                <w:sz w:val="20"/>
              </w:rPr>
            </w:pPr>
          </w:p>
        </w:tc>
        <w:tc>
          <w:tcPr>
            <w:tcW w:w="2238" w:type="dxa"/>
            <w:vAlign w:val="center"/>
          </w:tcPr>
          <w:p w14:paraId="7D527330" w14:textId="050FBAB1" w:rsidR="008B2C8F" w:rsidRPr="00C35EA7" w:rsidRDefault="00000000" w:rsidP="00C35EA7">
            <w:pPr>
              <w:jc w:val="center"/>
              <w:rPr>
                <w:sz w:val="20"/>
              </w:rPr>
            </w:pPr>
            <w:hyperlink r:id="rId13117" w:anchor="Typ_Bego_xHisto_Signatures" w:history="1">
              <w:r w:rsidR="008B2C8F" w:rsidRPr="00C35EA7">
                <w:rPr>
                  <w:rStyle w:val="Hyperlink"/>
                  <w:sz w:val="20"/>
                </w:rPr>
                <w:t>signatures</w:t>
              </w:r>
            </w:hyperlink>
          </w:p>
        </w:tc>
        <w:tc>
          <w:tcPr>
            <w:tcW w:w="1227" w:type="dxa"/>
            <w:vAlign w:val="center"/>
          </w:tcPr>
          <w:p w14:paraId="5F19FD49" w14:textId="77777777" w:rsidR="008B2C8F" w:rsidRPr="00C35EA7" w:rsidRDefault="008B2C8F" w:rsidP="00C35EA7">
            <w:pPr>
              <w:jc w:val="center"/>
              <w:rPr>
                <w:sz w:val="20"/>
              </w:rPr>
            </w:pPr>
          </w:p>
        </w:tc>
      </w:tr>
      <w:tr w:rsidR="008B2C8F" w:rsidRPr="00892C12" w14:paraId="314F18B3" w14:textId="77777777" w:rsidTr="00C35EA7">
        <w:trPr>
          <w:jc w:val="center"/>
        </w:trPr>
        <w:tc>
          <w:tcPr>
            <w:tcW w:w="1243" w:type="dxa"/>
            <w:vMerge/>
            <w:vAlign w:val="center"/>
          </w:tcPr>
          <w:p w14:paraId="19365EBC" w14:textId="77777777" w:rsidR="008B2C8F" w:rsidRPr="00C35EA7" w:rsidRDefault="008B2C8F" w:rsidP="00C35EA7">
            <w:pPr>
              <w:jc w:val="center"/>
              <w:rPr>
                <w:sz w:val="20"/>
              </w:rPr>
            </w:pPr>
          </w:p>
        </w:tc>
        <w:tc>
          <w:tcPr>
            <w:tcW w:w="2238" w:type="dxa"/>
            <w:vAlign w:val="center"/>
          </w:tcPr>
          <w:p w14:paraId="55DD0D44" w14:textId="6266E4E7" w:rsidR="008B2C8F" w:rsidRPr="00C35EA7" w:rsidRDefault="00000000" w:rsidP="00C35EA7">
            <w:pPr>
              <w:jc w:val="center"/>
              <w:rPr>
                <w:sz w:val="20"/>
              </w:rPr>
            </w:pPr>
            <w:hyperlink r:id="rId13118" w:anchor="Typ_Bego_xHisto_Zigzags" w:history="1">
              <w:r w:rsidR="008B2C8F" w:rsidRPr="00C35EA7">
                <w:rPr>
                  <w:rStyle w:val="Hyperlink"/>
                  <w:sz w:val="20"/>
                </w:rPr>
                <w:t>zigzags</w:t>
              </w:r>
            </w:hyperlink>
          </w:p>
        </w:tc>
        <w:tc>
          <w:tcPr>
            <w:tcW w:w="1227" w:type="dxa"/>
            <w:vAlign w:val="center"/>
          </w:tcPr>
          <w:p w14:paraId="1C52D8AD" w14:textId="77777777" w:rsidR="008B2C8F" w:rsidRPr="00C35EA7" w:rsidRDefault="008B2C8F" w:rsidP="00C35EA7">
            <w:pPr>
              <w:jc w:val="center"/>
              <w:rPr>
                <w:sz w:val="20"/>
              </w:rPr>
            </w:pPr>
          </w:p>
        </w:tc>
      </w:tr>
    </w:tbl>
    <w:p w14:paraId="4273592D" w14:textId="77777777" w:rsidR="008B2C8F" w:rsidRPr="0032190F" w:rsidRDefault="008B2C8F" w:rsidP="000152C6">
      <w:pPr>
        <w:rPr>
          <w:lang w:val="fr-FR"/>
        </w:rPr>
      </w:pPr>
    </w:p>
    <w:p w14:paraId="5E30FE7E" w14:textId="616A5D7D" w:rsidR="000152C6" w:rsidRPr="0032190F" w:rsidRDefault="00C271A9" w:rsidP="000152C6">
      <w:pPr>
        <w:pStyle w:val="Heading2"/>
        <w:numPr>
          <w:ilvl w:val="1"/>
          <w:numId w:val="0"/>
        </w:numPr>
        <w:tabs>
          <w:tab w:val="num" w:pos="1080"/>
        </w:tabs>
        <w:spacing w:before="240" w:after="60"/>
        <w:ind w:left="720"/>
        <w:jc w:val="both"/>
      </w:pPr>
      <w:bookmarkStart w:id="5397" w:name="Desc_grav_piq"/>
      <w:r>
        <w:t>g</w:t>
      </w:r>
      <w:r w:rsidR="000152C6" w:rsidRPr="0032190F">
        <w:t>ravures</w:t>
      </w:r>
      <w:r w:rsidR="00871D02">
        <w:t xml:space="preserve"> piquetées</w:t>
      </w:r>
    </w:p>
    <w:bookmarkEnd w:id="5397"/>
    <w:p w14:paraId="19183F9A" w14:textId="77777777" w:rsidR="00C30A27" w:rsidRDefault="00C30A27" w:rsidP="000152C6">
      <w:pPr>
        <w:jc w:val="both"/>
        <w:rPr>
          <w:lang w:val="fr-FR"/>
        </w:rPr>
      </w:pPr>
    </w:p>
    <w:p w14:paraId="18A01E3D" w14:textId="196B0BBB" w:rsidR="000152C6" w:rsidRPr="0032190F" w:rsidRDefault="000152C6" w:rsidP="000152C6">
      <w:pPr>
        <w:jc w:val="both"/>
        <w:rPr>
          <w:lang w:val="fr-FR"/>
        </w:rPr>
      </w:pPr>
      <w:r w:rsidRPr="0032190F">
        <w:rPr>
          <w:lang w:val="fr-FR"/>
        </w:rPr>
        <w:t>Leroi-Gourhan parlait à propos des rupestres du Mont Bégo, « d’un art aussi élementaire » (1988 p. 217 rapporté dans BIB 907).</w:t>
      </w:r>
    </w:p>
    <w:p w14:paraId="51B4C44E" w14:textId="77777777" w:rsidR="000152C6" w:rsidRPr="0032190F" w:rsidRDefault="000152C6" w:rsidP="000152C6">
      <w:pPr>
        <w:rPr>
          <w:lang w:val="fr-FR"/>
        </w:rPr>
      </w:pPr>
      <w:r w:rsidRPr="0032190F">
        <w:rPr>
          <w:lang w:val="fr-FR"/>
        </w:rPr>
        <w:t>Les catégories de gravures (Bicknell 1913), motifs (Bégin 1990), ... Parmi les gravures piquetées, on dégage une thématique réduite à quelques thèmes</w:t>
      </w:r>
    </w:p>
    <w:p w14:paraId="1EDBBC61" w14:textId="77777777" w:rsidR="000152C6" w:rsidRPr="0032190F" w:rsidRDefault="000152C6" w:rsidP="000152C6">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38"/>
        <w:gridCol w:w="1016"/>
        <w:gridCol w:w="1672"/>
        <w:gridCol w:w="805"/>
      </w:tblGrid>
      <w:tr w:rsidR="000152C6" w:rsidRPr="00BD71D9" w14:paraId="22BA34CE" w14:textId="77777777" w:rsidTr="00C73F91">
        <w:trPr>
          <w:jc w:val="center"/>
        </w:trPr>
        <w:tc>
          <w:tcPr>
            <w:tcW w:w="0" w:type="auto"/>
            <w:vAlign w:val="center"/>
          </w:tcPr>
          <w:p w14:paraId="6ED6991F" w14:textId="0451BDD5" w:rsidR="000152C6" w:rsidRPr="00BD71D9" w:rsidRDefault="00000000" w:rsidP="00C73F91">
            <w:pPr>
              <w:jc w:val="center"/>
              <w:rPr>
                <w:sz w:val="20"/>
                <w:szCs w:val="20"/>
              </w:rPr>
            </w:pPr>
            <w:hyperlink r:id="rId13119" w:anchor="Typ_Bego_Corniformes" w:history="1">
              <w:r w:rsidR="000152C6" w:rsidRPr="00BD71D9">
                <w:rPr>
                  <w:rStyle w:val="Hyperlink"/>
                  <w:sz w:val="20"/>
                  <w:szCs w:val="20"/>
                </w:rPr>
                <w:t>Corniformes &amp; Atellages</w:t>
              </w:r>
            </w:hyperlink>
          </w:p>
        </w:tc>
        <w:tc>
          <w:tcPr>
            <w:tcW w:w="0" w:type="auto"/>
            <w:vAlign w:val="center"/>
          </w:tcPr>
          <w:p w14:paraId="39BD29D5" w14:textId="3CC2580A" w:rsidR="000152C6" w:rsidRPr="00BD71D9" w:rsidRDefault="00000000" w:rsidP="00C73F91">
            <w:pPr>
              <w:jc w:val="center"/>
              <w:rPr>
                <w:sz w:val="20"/>
                <w:szCs w:val="20"/>
              </w:rPr>
            </w:pPr>
            <w:hyperlink r:id="rId13120" w:anchor="Typ_Bego_Poignards" w:history="1">
              <w:r w:rsidR="000152C6" w:rsidRPr="00BD71D9">
                <w:rPr>
                  <w:rStyle w:val="Hyperlink"/>
                  <w:sz w:val="20"/>
                  <w:szCs w:val="20"/>
                </w:rPr>
                <w:t>Poignards</w:t>
              </w:r>
            </w:hyperlink>
          </w:p>
        </w:tc>
        <w:tc>
          <w:tcPr>
            <w:tcW w:w="0" w:type="auto"/>
            <w:vAlign w:val="center"/>
          </w:tcPr>
          <w:p w14:paraId="28FA95B0" w14:textId="0FD39523" w:rsidR="000152C6" w:rsidRPr="00BD71D9" w:rsidRDefault="00000000" w:rsidP="00C73F91">
            <w:pPr>
              <w:jc w:val="center"/>
              <w:rPr>
                <w:sz w:val="20"/>
                <w:szCs w:val="20"/>
              </w:rPr>
            </w:pPr>
            <w:hyperlink r:id="rId13121" w:anchor="Typ_Bego_Hallebardes" w:history="1">
              <w:r w:rsidR="000152C6" w:rsidRPr="00BD71D9">
                <w:rPr>
                  <w:rStyle w:val="Hyperlink"/>
                  <w:sz w:val="20"/>
                  <w:szCs w:val="20"/>
                </w:rPr>
                <w:t>Hallebardes</w:t>
              </w:r>
            </w:hyperlink>
          </w:p>
        </w:tc>
        <w:tc>
          <w:tcPr>
            <w:tcW w:w="0" w:type="auto"/>
            <w:vAlign w:val="center"/>
          </w:tcPr>
          <w:p w14:paraId="304D5B74" w14:textId="5EB3B75A" w:rsidR="000152C6" w:rsidRPr="00BD71D9" w:rsidRDefault="00000000" w:rsidP="00C73F91">
            <w:pPr>
              <w:jc w:val="center"/>
              <w:rPr>
                <w:sz w:val="20"/>
                <w:szCs w:val="20"/>
              </w:rPr>
            </w:pPr>
            <w:hyperlink r:id="rId13122" w:anchor="Typ_Bego_Haches" w:history="1">
              <w:r w:rsidR="000152C6" w:rsidRPr="00BD71D9">
                <w:rPr>
                  <w:rStyle w:val="Hyperlink"/>
                  <w:sz w:val="20"/>
                  <w:szCs w:val="20"/>
                </w:rPr>
                <w:t>Haches</w:t>
              </w:r>
            </w:hyperlink>
          </w:p>
        </w:tc>
      </w:tr>
      <w:tr w:rsidR="000152C6" w:rsidRPr="00BD71D9" w14:paraId="4E405712" w14:textId="77777777" w:rsidTr="00C73F91">
        <w:trPr>
          <w:jc w:val="center"/>
        </w:trPr>
        <w:tc>
          <w:tcPr>
            <w:tcW w:w="0" w:type="auto"/>
            <w:vAlign w:val="center"/>
          </w:tcPr>
          <w:p w14:paraId="5C887722" w14:textId="1B9BC742" w:rsidR="000152C6" w:rsidRPr="00BD71D9" w:rsidRDefault="00000000" w:rsidP="00C73F91">
            <w:pPr>
              <w:jc w:val="center"/>
              <w:rPr>
                <w:sz w:val="20"/>
                <w:szCs w:val="20"/>
              </w:rPr>
            </w:pPr>
            <w:hyperlink r:id="rId13123" w:anchor="Typ_Bego_Reticules_Simples" w:history="1">
              <w:r w:rsidR="000152C6" w:rsidRPr="00BD71D9">
                <w:rPr>
                  <w:rStyle w:val="Hyperlink"/>
                  <w:sz w:val="20"/>
                  <w:szCs w:val="20"/>
                </w:rPr>
                <w:t>Réticulés simples</w:t>
              </w:r>
            </w:hyperlink>
          </w:p>
        </w:tc>
        <w:tc>
          <w:tcPr>
            <w:tcW w:w="0" w:type="auto"/>
            <w:vAlign w:val="center"/>
          </w:tcPr>
          <w:p w14:paraId="7A4F4B4F" w14:textId="3C19A086" w:rsidR="000152C6" w:rsidRPr="00BD71D9" w:rsidRDefault="00000000" w:rsidP="0077212E">
            <w:pPr>
              <w:jc w:val="center"/>
              <w:rPr>
                <w:sz w:val="20"/>
                <w:szCs w:val="20"/>
              </w:rPr>
            </w:pPr>
            <w:hyperlink r:id="rId13124" w:anchor="Typ_Bego_Figures_Franges" w:history="1">
              <w:r w:rsidR="0077212E">
                <w:rPr>
                  <w:rStyle w:val="Hyperlink"/>
                  <w:sz w:val="20"/>
                  <w:szCs w:val="20"/>
                </w:rPr>
                <w:t>FF</w:t>
              </w:r>
            </w:hyperlink>
          </w:p>
        </w:tc>
        <w:tc>
          <w:tcPr>
            <w:tcW w:w="0" w:type="auto"/>
            <w:vAlign w:val="center"/>
          </w:tcPr>
          <w:p w14:paraId="4F090E7C" w14:textId="6EFEB567" w:rsidR="000152C6" w:rsidRPr="00BD71D9" w:rsidRDefault="00000000" w:rsidP="00C73F91">
            <w:pPr>
              <w:jc w:val="center"/>
              <w:rPr>
                <w:sz w:val="20"/>
                <w:szCs w:val="20"/>
              </w:rPr>
            </w:pPr>
            <w:hyperlink r:id="rId13125" w:anchor="Typ_Bego_Anthropomorphes" w:history="1">
              <w:r w:rsidR="000152C6" w:rsidRPr="00BD71D9">
                <w:rPr>
                  <w:rStyle w:val="Hyperlink"/>
                  <w:sz w:val="20"/>
                  <w:szCs w:val="20"/>
                </w:rPr>
                <w:t>Anthropomorphes</w:t>
              </w:r>
            </w:hyperlink>
          </w:p>
        </w:tc>
        <w:tc>
          <w:tcPr>
            <w:tcW w:w="0" w:type="auto"/>
            <w:vAlign w:val="center"/>
          </w:tcPr>
          <w:p w14:paraId="297D7D65" w14:textId="77777777" w:rsidR="000152C6" w:rsidRPr="00BD71D9" w:rsidRDefault="000152C6" w:rsidP="00C73F91">
            <w:pPr>
              <w:jc w:val="center"/>
              <w:rPr>
                <w:sz w:val="20"/>
                <w:szCs w:val="20"/>
              </w:rPr>
            </w:pPr>
          </w:p>
        </w:tc>
      </w:tr>
      <w:tr w:rsidR="000152C6" w:rsidRPr="00BD71D9" w14:paraId="0EE162F9" w14:textId="77777777" w:rsidTr="00C73F91">
        <w:trPr>
          <w:jc w:val="center"/>
        </w:trPr>
        <w:tc>
          <w:tcPr>
            <w:tcW w:w="0" w:type="auto"/>
            <w:vAlign w:val="center"/>
          </w:tcPr>
          <w:p w14:paraId="15591D0A" w14:textId="36707CE8" w:rsidR="000152C6" w:rsidRPr="00BD71D9" w:rsidRDefault="00000000" w:rsidP="00C73F91">
            <w:pPr>
              <w:jc w:val="center"/>
              <w:rPr>
                <w:sz w:val="20"/>
                <w:szCs w:val="20"/>
              </w:rPr>
            </w:pPr>
            <w:hyperlink r:id="rId13126" w:anchor="Typ_Bego_Topographies" w:history="1">
              <w:r w:rsidR="000152C6" w:rsidRPr="00BD71D9">
                <w:rPr>
                  <w:rStyle w:val="Hyperlink"/>
                  <w:sz w:val="20"/>
                  <w:szCs w:val="20"/>
                </w:rPr>
                <w:t>Réticulés complexes</w:t>
              </w:r>
            </w:hyperlink>
          </w:p>
        </w:tc>
        <w:tc>
          <w:tcPr>
            <w:tcW w:w="0" w:type="auto"/>
            <w:vAlign w:val="center"/>
          </w:tcPr>
          <w:p w14:paraId="16BBD7C3" w14:textId="039162C1" w:rsidR="000152C6" w:rsidRPr="00BD71D9" w:rsidRDefault="00000000" w:rsidP="00C73F91">
            <w:pPr>
              <w:jc w:val="center"/>
              <w:rPr>
                <w:sz w:val="20"/>
                <w:szCs w:val="20"/>
              </w:rPr>
            </w:pPr>
            <w:hyperlink r:id="rId13127" w:anchor="Typ_Bego_Peaux" w:history="1">
              <w:r w:rsidR="000152C6" w:rsidRPr="00BD71D9">
                <w:rPr>
                  <w:rStyle w:val="Hyperlink"/>
                  <w:sz w:val="20"/>
                  <w:szCs w:val="20"/>
                </w:rPr>
                <w:t>Peaux</w:t>
              </w:r>
            </w:hyperlink>
          </w:p>
        </w:tc>
        <w:tc>
          <w:tcPr>
            <w:tcW w:w="0" w:type="auto"/>
            <w:vAlign w:val="center"/>
          </w:tcPr>
          <w:p w14:paraId="3F51001F" w14:textId="4D8EABDE" w:rsidR="000152C6" w:rsidRPr="00BD71D9" w:rsidRDefault="00000000" w:rsidP="00C73F91">
            <w:pPr>
              <w:jc w:val="center"/>
              <w:rPr>
                <w:sz w:val="20"/>
                <w:szCs w:val="20"/>
              </w:rPr>
            </w:pPr>
            <w:hyperlink r:id="rId13128" w:anchor="Typ_Bego_Personnages" w:history="1">
              <w:r w:rsidR="000152C6" w:rsidRPr="00BD71D9">
                <w:rPr>
                  <w:rStyle w:val="Hyperlink"/>
                  <w:sz w:val="20"/>
                  <w:szCs w:val="20"/>
                </w:rPr>
                <w:t>Personnages</w:t>
              </w:r>
            </w:hyperlink>
          </w:p>
        </w:tc>
        <w:tc>
          <w:tcPr>
            <w:tcW w:w="0" w:type="auto"/>
            <w:vAlign w:val="center"/>
          </w:tcPr>
          <w:p w14:paraId="217E8C84" w14:textId="77777777" w:rsidR="000152C6" w:rsidRPr="00BD71D9" w:rsidRDefault="000152C6" w:rsidP="00C73F91">
            <w:pPr>
              <w:jc w:val="center"/>
              <w:rPr>
                <w:sz w:val="20"/>
                <w:szCs w:val="20"/>
              </w:rPr>
            </w:pPr>
          </w:p>
        </w:tc>
      </w:tr>
    </w:tbl>
    <w:p w14:paraId="779E94B7" w14:textId="77777777" w:rsidR="000152C6" w:rsidRDefault="000152C6" w:rsidP="000152C6">
      <w:r>
        <w:t>(SS BIB)</w:t>
      </w:r>
    </w:p>
    <w:p w14:paraId="19BC1B68" w14:textId="77777777" w:rsidR="000152C6" w:rsidRDefault="000152C6" w:rsidP="000152C6"/>
    <w:p w14:paraId="6074200C" w14:textId="0E82D046" w:rsidR="000152C6" w:rsidRDefault="00C271A9" w:rsidP="000152C6">
      <w:pPr>
        <w:pStyle w:val="Heading3"/>
        <w:numPr>
          <w:ilvl w:val="2"/>
          <w:numId w:val="0"/>
        </w:numPr>
        <w:tabs>
          <w:tab w:val="num" w:pos="1800"/>
        </w:tabs>
        <w:spacing w:before="240" w:after="60" w:line="240" w:lineRule="auto"/>
        <w:ind w:left="1440"/>
      </w:pPr>
      <w:bookmarkStart w:id="5398" w:name="Sit_Bego_TAC_T_arme"/>
      <w:r>
        <w:t>a</w:t>
      </w:r>
      <w:r w:rsidR="000152C6">
        <w:t>rmes</w:t>
      </w:r>
    </w:p>
    <w:bookmarkEnd w:id="5398"/>
    <w:p w14:paraId="61FE6032" w14:textId="77777777" w:rsidR="000152C6" w:rsidRDefault="000152C6" w:rsidP="000152C6">
      <w:pPr>
        <w:autoSpaceDE w:val="0"/>
        <w:autoSpaceDN w:val="0"/>
        <w:adjustRightInd w:val="0"/>
        <w:jc w:val="both"/>
        <w:rPr>
          <w:rFonts w:ascii="Times-Roman" w:hAnsi="Times-Roman" w:cs="Times-Roman"/>
        </w:rPr>
      </w:pPr>
    </w:p>
    <w:p w14:paraId="76BD5752" w14:textId="4343C1B5" w:rsidR="000152C6" w:rsidRPr="0032190F" w:rsidRDefault="00000000" w:rsidP="000152C6">
      <w:pPr>
        <w:autoSpaceDE w:val="0"/>
        <w:autoSpaceDN w:val="0"/>
        <w:adjustRightInd w:val="0"/>
        <w:jc w:val="both"/>
        <w:rPr>
          <w:lang w:val="fr-FR"/>
        </w:rPr>
      </w:pPr>
      <w:hyperlink r:id="rId13129" w:anchor="Aut_Bicknell" w:history="1">
        <w:r w:rsidR="009D627A" w:rsidRPr="00AE78AA">
          <w:rPr>
            <w:rStyle w:val="Hyperlink"/>
            <w:lang w:val="fr-FR"/>
          </w:rPr>
          <w:t>Bicknell</w:t>
        </w:r>
      </w:hyperlink>
      <w:r w:rsidR="009D627A" w:rsidRPr="009D627A">
        <w:rPr>
          <w:rStyle w:val="Hyperlink"/>
          <w:color w:val="auto"/>
          <w:u w:val="none"/>
          <w:lang w:val="fr-FR"/>
        </w:rPr>
        <w:t xml:space="preserve"> </w:t>
      </w:r>
      <w:r w:rsidR="000152C6" w:rsidRPr="0032190F">
        <w:rPr>
          <w:lang w:val="fr-FR"/>
        </w:rPr>
        <w:t xml:space="preserve">évoque la diversité des gravures d’armes et d’outils (hallebardes ou faux, poignards, haches, masses, pointes, faucilles…), les détails (rivets, réserve du talon), tailles et techniques d’exécution (rainurage, martelage) dans sa description des gravures en proposant que les types représentés puissent être tant métallique que lithique (BIB 420 p. 58). </w:t>
      </w:r>
    </w:p>
    <w:p w14:paraId="58CBD9FA" w14:textId="7EF7F016" w:rsidR="000152C6" w:rsidRPr="0032190F" w:rsidRDefault="000152C6" w:rsidP="000152C6">
      <w:pPr>
        <w:autoSpaceDE w:val="0"/>
        <w:autoSpaceDN w:val="0"/>
        <w:adjustRightInd w:val="0"/>
        <w:jc w:val="both"/>
        <w:rPr>
          <w:lang w:val="fr-FR"/>
        </w:rPr>
      </w:pPr>
      <w:r w:rsidRPr="0032190F">
        <w:rPr>
          <w:lang w:val="fr-FR"/>
        </w:rPr>
        <w:t xml:space="preserve">Bicknell remarque les disproportions du nombre d’armes entre Fontanalba et les Merveilles, cette dernière région comptant environ deux fois plus de ces représentations, particulièrement sur la roche de </w:t>
      </w:r>
      <w:hyperlink r:id="rId13130" w:anchor="Desc_ZXIG0R1" w:history="1">
        <w:r w:rsidRPr="0032190F">
          <w:rPr>
            <w:rStyle w:val="Hyperlink"/>
            <w:i/>
            <w:lang w:val="fr-FR"/>
          </w:rPr>
          <w:t>l’Autel</w:t>
        </w:r>
      </w:hyperlink>
      <w:r w:rsidRPr="0032190F">
        <w:rPr>
          <w:lang w:val="fr-FR"/>
        </w:rPr>
        <w:t xml:space="preserve"> (BIB 420 p. 58, 60) </w:t>
      </w:r>
    </w:p>
    <w:p w14:paraId="1F7628F5" w14:textId="77777777" w:rsidR="000152C6" w:rsidRPr="0032190F" w:rsidRDefault="000152C6" w:rsidP="000152C6">
      <w:pPr>
        <w:rPr>
          <w:lang w:val="fr-FR"/>
        </w:rPr>
      </w:pPr>
      <w:r w:rsidRPr="0032190F">
        <w:rPr>
          <w:lang w:val="fr-FR"/>
        </w:rPr>
        <w:lastRenderedPageBreak/>
        <w:t>Haches et Hallebardes présents sur 219 roches (Serres 2001 p. 45 et sq.).</w:t>
      </w:r>
    </w:p>
    <w:p w14:paraId="130E1061" w14:textId="77777777" w:rsidR="000152C6" w:rsidRPr="0032190F" w:rsidRDefault="00892C12" w:rsidP="000152C6">
      <w:pPr>
        <w:rPr>
          <w:lang w:val="fr-FR"/>
        </w:rPr>
      </w:pPr>
      <w:r w:rsidRPr="0032190F">
        <w:rPr>
          <w:lang w:val="fr-FR"/>
        </w:rPr>
        <w:t>L’ensemble rupestre du mont Bego se développe pendant la première phase de la métallurgie (BIB 157 p.35).</w:t>
      </w:r>
    </w:p>
    <w:p w14:paraId="1D9716C2" w14:textId="2523C5AF" w:rsidR="000152C6" w:rsidRPr="0032190F" w:rsidRDefault="000152C6" w:rsidP="000152C6">
      <w:pPr>
        <w:rPr>
          <w:lang w:val="fr-FR"/>
        </w:rPr>
      </w:pPr>
      <w:r w:rsidRPr="0032190F">
        <w:rPr>
          <w:lang w:val="fr-FR"/>
        </w:rPr>
        <w:t xml:space="preserve">L’absence de figurations d’épées et de lances, qui apparaissent au cours du </w:t>
      </w:r>
      <w:hyperlink r:id="rId13131" w:anchor="Cul_Bronze_Moyen" w:history="1">
        <w:r w:rsidRPr="0032190F">
          <w:rPr>
            <w:rStyle w:val="Hyperlink"/>
            <w:lang w:val="fr-FR"/>
          </w:rPr>
          <w:t>B</w:t>
        </w:r>
        <w:r w:rsidR="00DE55E6">
          <w:rPr>
            <w:rStyle w:val="Hyperlink"/>
            <w:lang w:val="fr-FR"/>
          </w:rPr>
          <w:t>M</w:t>
        </w:r>
      </w:hyperlink>
      <w:r w:rsidRPr="0032190F">
        <w:rPr>
          <w:lang w:val="fr-FR"/>
        </w:rPr>
        <w:t xml:space="preserve">, permet de placer les gravures d’armes avant cette période (voir également </w:t>
      </w:r>
      <w:hyperlink r:id="rId13132" w:anchor="Typ_Bego_Haches" w:history="1">
        <w:r w:rsidRPr="0032190F">
          <w:rPr>
            <w:rStyle w:val="Hyperlink"/>
            <w:lang w:val="fr-FR"/>
          </w:rPr>
          <w:t>haches</w:t>
        </w:r>
      </w:hyperlink>
      <w:r w:rsidRPr="0032190F">
        <w:rPr>
          <w:lang w:val="fr-FR"/>
        </w:rPr>
        <w:t>) (SS BIB)</w:t>
      </w:r>
    </w:p>
    <w:p w14:paraId="4850C8D3" w14:textId="77777777" w:rsidR="000152C6" w:rsidRPr="0032190F" w:rsidRDefault="000152C6" w:rsidP="000152C6">
      <w:pPr>
        <w:rPr>
          <w:lang w:val="fr-FR"/>
        </w:rPr>
      </w:pPr>
    </w:p>
    <w:p w14:paraId="5E3510E8" w14:textId="77777777" w:rsidR="000152C6" w:rsidRPr="0032190F" w:rsidRDefault="000152C6" w:rsidP="000152C6">
      <w:pPr>
        <w:pStyle w:val="Heading4"/>
        <w:numPr>
          <w:ilvl w:val="3"/>
          <w:numId w:val="0"/>
        </w:numPr>
        <w:tabs>
          <w:tab w:val="num" w:pos="2520"/>
        </w:tabs>
        <w:spacing w:before="240" w:after="60"/>
        <w:ind w:left="2160"/>
      </w:pPr>
      <w:bookmarkStart w:id="5399" w:name="Typ_Bego_Poignards"/>
      <w:r w:rsidRPr="0032190F">
        <w:t>Poignards</w:t>
      </w:r>
    </w:p>
    <w:bookmarkEnd w:id="5399"/>
    <w:p w14:paraId="34D66E59" w14:textId="16DE209A" w:rsidR="000152C6" w:rsidRPr="0032190F" w:rsidRDefault="00E458F7" w:rsidP="000152C6">
      <w:pPr>
        <w:rPr>
          <w:lang w:val="fr-FR"/>
        </w:rPr>
      </w:pPr>
      <w:r w:rsidRPr="001B382D">
        <w:rPr>
          <w:sz w:val="20"/>
        </w:rPr>
        <w:fldChar w:fldCharType="begin"/>
      </w:r>
      <w:r w:rsidRPr="00265D5E">
        <w:rPr>
          <w:sz w:val="20"/>
          <w:lang w:val="fr-FR"/>
        </w:rPr>
        <w:instrText>HYPERLINK "C:\\Users\\Thomas Huet\\Desktop\\Documentation archéologique liée à la thèse\\Cultures.docx" \l "Cul_Art_TAC_T_t_poignard"</w:instrText>
      </w:r>
      <w:r w:rsidRPr="001B382D">
        <w:rPr>
          <w:sz w:val="20"/>
        </w:rPr>
      </w:r>
      <w:r w:rsidRPr="001B382D">
        <w:rPr>
          <w:sz w:val="20"/>
        </w:rPr>
        <w:fldChar w:fldCharType="separate"/>
      </w:r>
      <w:r w:rsidRPr="00265D5E">
        <w:rPr>
          <w:rStyle w:val="Hyperlink"/>
          <w:sz w:val="20"/>
          <w:lang w:val="fr-FR"/>
        </w:rPr>
        <w:t>☼</w:t>
      </w:r>
      <w:r w:rsidRPr="001B382D">
        <w:rPr>
          <w:sz w:val="20"/>
        </w:rPr>
        <w:fldChar w:fldCharType="end"/>
      </w:r>
    </w:p>
    <w:p w14:paraId="3B577423" w14:textId="77777777" w:rsidR="00E458F7" w:rsidRDefault="00E458F7" w:rsidP="000152C6">
      <w:pPr>
        <w:jc w:val="both"/>
        <w:rPr>
          <w:lang w:val="fr-FR"/>
        </w:rPr>
      </w:pPr>
    </w:p>
    <w:p w14:paraId="21540C8C" w14:textId="02BD8301" w:rsidR="000152C6" w:rsidRPr="0032190F" w:rsidRDefault="000152C6" w:rsidP="000152C6">
      <w:pPr>
        <w:jc w:val="both"/>
        <w:rPr>
          <w:lang w:val="fr-FR"/>
        </w:rPr>
      </w:pPr>
      <w:r w:rsidRPr="0032190F">
        <w:rPr>
          <w:lang w:val="fr-FR"/>
        </w:rPr>
        <w:t>R. Chenorkian (1988) prévient des difficultés liées à l’étude des gravures d’armes pour le mont Bego : « En effet, les figurations du Mont Bégo se distinguent [des autres ensembles étudiés] par leur très bas niveau graphique et par l’imprécision généralisée de leur contours. Ces difficultés, ajoutées à celles inhérentes à ce type de démarche [l’analyse des rapports mésurés], rendront l’opération qui va être tentée fort aléatoire » (Chenorkian 1988 p. 252).</w:t>
      </w:r>
    </w:p>
    <w:p w14:paraId="25D78AD1" w14:textId="0F78A5A4" w:rsidR="000152C6" w:rsidRDefault="000152C6" w:rsidP="000152C6">
      <w:pPr>
        <w:rPr>
          <w:lang w:val="fr-FR"/>
        </w:rPr>
      </w:pPr>
      <w:r w:rsidRPr="0032190F">
        <w:rPr>
          <w:lang w:val="fr-FR"/>
        </w:rPr>
        <w:t>Présents sur plus de 360 roches (Serres 2001 p. 45 et sq.)</w:t>
      </w:r>
    </w:p>
    <w:p w14:paraId="4172118C" w14:textId="77777777" w:rsidR="00C5229F" w:rsidRDefault="00C5229F" w:rsidP="000152C6">
      <w:pPr>
        <w:rPr>
          <w:lang w:val="fr-FR"/>
        </w:rPr>
      </w:pPr>
    </w:p>
    <w:p w14:paraId="46648669" w14:textId="383B02F7" w:rsidR="00C5229F" w:rsidRPr="0032190F" w:rsidRDefault="00000000" w:rsidP="000152C6">
      <w:pPr>
        <w:rPr>
          <w:lang w:val="fr-FR"/>
        </w:rPr>
      </w:pPr>
      <w:hyperlink r:id="rId13133" w:anchor="Typ_Bego_Poignards__chrn" w:history="1">
        <w:r w:rsidR="00C5229F" w:rsidRPr="00C5229F">
          <w:rPr>
            <w:rStyle w:val="Hyperlink"/>
            <w:lang w:val="fr-FR"/>
          </w:rPr>
          <w:t>chronologie</w:t>
        </w:r>
      </w:hyperlink>
    </w:p>
    <w:p w14:paraId="5203746C" w14:textId="77777777" w:rsidR="000152C6" w:rsidRPr="0032190F" w:rsidRDefault="000152C6" w:rsidP="000152C6">
      <w:pPr>
        <w:rPr>
          <w:lang w:val="fr-FR"/>
        </w:rPr>
      </w:pPr>
    </w:p>
    <w:p w14:paraId="4331CDB8" w14:textId="4E8844C5" w:rsidR="000152C6" w:rsidRDefault="00C5229F" w:rsidP="00647EA0">
      <w:pPr>
        <w:pStyle w:val="Heading5"/>
      </w:pPr>
      <w:r>
        <w:t>c</w:t>
      </w:r>
      <w:r w:rsidR="000152C6" w:rsidRPr="0032190F">
        <w:t>omposantes descriptives</w:t>
      </w:r>
    </w:p>
    <w:p w14:paraId="76057479" w14:textId="77777777" w:rsidR="00C5229F" w:rsidRDefault="00C5229F" w:rsidP="00C5229F">
      <w:pPr>
        <w:rPr>
          <w:lang w:val="fr-FR"/>
        </w:rPr>
      </w:pPr>
    </w:p>
    <w:p w14:paraId="512CC484" w14:textId="7C649366" w:rsidR="00C5229F" w:rsidRDefault="00000000" w:rsidP="00C5229F">
      <w:pPr>
        <w:rPr>
          <w:lang w:val="fr-FR"/>
        </w:rPr>
      </w:pPr>
      <w:hyperlink r:id="rId13134" w:anchor="Typ_Bego_Poignards_c_garde" w:history="1">
        <w:r w:rsidR="00C5229F" w:rsidRPr="00C5229F">
          <w:rPr>
            <w:rStyle w:val="Hyperlink"/>
            <w:lang w:val="fr-FR"/>
          </w:rPr>
          <w:t>garde</w:t>
        </w:r>
      </w:hyperlink>
    </w:p>
    <w:p w14:paraId="53D6B222" w14:textId="77777777" w:rsidR="00C5229F" w:rsidRDefault="00C5229F" w:rsidP="00C5229F">
      <w:pPr>
        <w:rPr>
          <w:lang w:val="fr-FR"/>
        </w:rPr>
      </w:pPr>
    </w:p>
    <w:p w14:paraId="510FA801" w14:textId="5756A5CB" w:rsidR="00C5229F" w:rsidRPr="00C5229F" w:rsidRDefault="00C5229F" w:rsidP="00C5229F">
      <w:pPr>
        <w:pStyle w:val="Heading6"/>
      </w:pPr>
      <w:bookmarkStart w:id="5400" w:name="Typ_Bego_Poignards_c_garde"/>
      <w:r>
        <w:t>gardes</w:t>
      </w:r>
    </w:p>
    <w:bookmarkEnd w:id="5400"/>
    <w:p w14:paraId="715CE73C" w14:textId="77777777" w:rsidR="000152C6" w:rsidRDefault="000152C6" w:rsidP="000152C6">
      <w:pPr>
        <w:rPr>
          <w:lang w:val="fr-FR"/>
        </w:rPr>
      </w:pPr>
    </w:p>
    <w:p w14:paraId="60B0B887" w14:textId="70B3B10B" w:rsidR="00C5229F" w:rsidRPr="0032190F" w:rsidRDefault="00000000" w:rsidP="000152C6">
      <w:pPr>
        <w:rPr>
          <w:lang w:val="fr-FR"/>
        </w:rPr>
      </w:pPr>
      <w:hyperlink r:id="rId13135" w:anchor="Typ_Bego_Poignards_c_garde_cercl" w:history="1">
        <w:r w:rsidR="00C5229F" w:rsidRPr="00C5229F">
          <w:rPr>
            <w:rStyle w:val="Hyperlink"/>
            <w:lang w:val="fr-FR"/>
          </w:rPr>
          <w:t>garde cerclée</w:t>
        </w:r>
      </w:hyperlink>
    </w:p>
    <w:p w14:paraId="6F1D1B4C" w14:textId="77777777" w:rsidR="00C5229F" w:rsidRPr="00265D5E" w:rsidRDefault="00C5229F" w:rsidP="00C5229F">
      <w:pPr>
        <w:pStyle w:val="Heading7"/>
        <w:rPr>
          <w:lang w:val="fr-FR"/>
        </w:rPr>
      </w:pPr>
      <w:r w:rsidRPr="00265D5E">
        <w:rPr>
          <w:lang w:val="fr-FR"/>
        </w:rPr>
        <w:t>réserves à la garde</w:t>
      </w:r>
    </w:p>
    <w:p w14:paraId="74F011DB" w14:textId="748C1F8F" w:rsidR="002A1833" w:rsidRPr="002A1833" w:rsidRDefault="002A1833" w:rsidP="002A1833">
      <w:pPr>
        <w:rPr>
          <w:sz w:val="20"/>
          <w:lang w:val="fr-FR"/>
        </w:rPr>
      </w:pPr>
      <w:r w:rsidRPr="002A1833">
        <w:rPr>
          <w:sz w:val="20"/>
          <w:lang w:val="fr-FR"/>
        </w:rPr>
        <w:t>reserve à la garde, garde avec réserver</w:t>
      </w:r>
    </w:p>
    <w:p w14:paraId="3B653E75" w14:textId="77777777" w:rsidR="00C5229F" w:rsidRDefault="00C5229F" w:rsidP="000152C6">
      <w:pPr>
        <w:jc w:val="both"/>
        <w:rPr>
          <w:lang w:val="fr-FR"/>
        </w:rPr>
      </w:pPr>
    </w:p>
    <w:p w14:paraId="141FED93" w14:textId="7BB07429" w:rsidR="000152C6" w:rsidRPr="0032190F" w:rsidRDefault="000152C6" w:rsidP="000152C6">
      <w:pPr>
        <w:jc w:val="both"/>
        <w:rPr>
          <w:lang w:val="fr-FR"/>
        </w:rPr>
      </w:pPr>
      <w:r w:rsidRPr="0032190F">
        <w:rPr>
          <w:lang w:val="fr-FR"/>
        </w:rPr>
        <w:t xml:space="preserve">« Parmi ces derniers [les poignards], 40 sont gravés les manches séparés des lames comme pour indiquer les divers matériaux, bois, os ou cornes » (Bicknell 1913 p. 59) </w:t>
      </w:r>
    </w:p>
    <w:p w14:paraId="27E9CEC9" w14:textId="77777777" w:rsidR="000152C6" w:rsidRPr="0032190F" w:rsidRDefault="000152C6" w:rsidP="000152C6">
      <w:pPr>
        <w:rPr>
          <w:lang w:val="fr-FR"/>
        </w:rPr>
      </w:pPr>
    </w:p>
    <w:p w14:paraId="4FAEB934" w14:textId="77777777" w:rsidR="000152C6" w:rsidRPr="0032190F" w:rsidRDefault="000152C6" w:rsidP="000152C6">
      <w:pPr>
        <w:autoSpaceDE w:val="0"/>
        <w:autoSpaceDN w:val="0"/>
        <w:adjustRightInd w:val="0"/>
        <w:jc w:val="both"/>
        <w:rPr>
          <w:szCs w:val="22"/>
          <w:lang w:val="fr-FR"/>
        </w:rPr>
      </w:pPr>
      <w:r w:rsidRPr="0032190F">
        <w:rPr>
          <w:szCs w:val="22"/>
          <w:lang w:val="fr-FR"/>
        </w:rPr>
        <w:t xml:space="preserve">"Lors de notre étude, nous avons pu remarquer que la réserve au niveau de la garde est dans la grande majorité des cas liée à une poignée de type rectangulaire large ou aussi large que la lame " </w:t>
      </w:r>
    </w:p>
    <w:p w14:paraId="7D03E4F7" w14:textId="77777777" w:rsidR="000152C6" w:rsidRDefault="000152C6" w:rsidP="000152C6">
      <w:pPr>
        <w:autoSpaceDE w:val="0"/>
        <w:autoSpaceDN w:val="0"/>
        <w:adjustRightInd w:val="0"/>
        <w:jc w:val="both"/>
        <w:rPr>
          <w:szCs w:val="22"/>
          <w:lang w:val="fr-FR"/>
        </w:rPr>
      </w:pPr>
      <w:r w:rsidRPr="0032190F">
        <w:rPr>
          <w:szCs w:val="22"/>
          <w:lang w:val="fr-FR"/>
        </w:rPr>
        <w:t>(voir Bianchi Type A2) (BIB 1616 p. 127)</w:t>
      </w:r>
    </w:p>
    <w:p w14:paraId="05D2F2D0" w14:textId="77777777" w:rsidR="002A1833" w:rsidRDefault="002A1833" w:rsidP="000152C6">
      <w:pPr>
        <w:autoSpaceDE w:val="0"/>
        <w:autoSpaceDN w:val="0"/>
        <w:adjustRightInd w:val="0"/>
        <w:jc w:val="both"/>
        <w:rPr>
          <w:szCs w:val="22"/>
          <w:lang w:val="fr-FR"/>
        </w:rPr>
      </w:pPr>
    </w:p>
    <w:p w14:paraId="5C875D9A" w14:textId="0DB3B725" w:rsidR="002A1833" w:rsidRDefault="002A1833" w:rsidP="002A1833">
      <w:pPr>
        <w:pStyle w:val="Heading7"/>
        <w:rPr>
          <w:lang w:val="fr-FR"/>
        </w:rPr>
      </w:pPr>
      <w:bookmarkStart w:id="5401" w:name="Typ_Bego_Poignards_c_garde_debord"/>
      <w:r>
        <w:rPr>
          <w:lang w:val="fr-FR"/>
        </w:rPr>
        <w:t>débordante</w:t>
      </w:r>
    </w:p>
    <w:bookmarkEnd w:id="5401"/>
    <w:p w14:paraId="1F8ABA6D" w14:textId="376A7970" w:rsidR="002A1833" w:rsidRPr="002A1833" w:rsidRDefault="002A1833" w:rsidP="000152C6">
      <w:pPr>
        <w:autoSpaceDE w:val="0"/>
        <w:autoSpaceDN w:val="0"/>
        <w:adjustRightInd w:val="0"/>
        <w:jc w:val="both"/>
        <w:rPr>
          <w:sz w:val="20"/>
          <w:szCs w:val="22"/>
          <w:lang w:val="fr-FR"/>
        </w:rPr>
      </w:pPr>
      <w:r w:rsidRPr="002A1833">
        <w:rPr>
          <w:sz w:val="20"/>
          <w:szCs w:val="22"/>
          <w:lang w:val="fr-FR"/>
        </w:rPr>
        <w:t>garde débordante, gardes débordantes</w:t>
      </w:r>
    </w:p>
    <w:p w14:paraId="5EFB74BE" w14:textId="77777777" w:rsidR="002A1833" w:rsidRDefault="002A1833" w:rsidP="000152C6">
      <w:pPr>
        <w:autoSpaceDE w:val="0"/>
        <w:autoSpaceDN w:val="0"/>
        <w:adjustRightInd w:val="0"/>
        <w:jc w:val="both"/>
        <w:rPr>
          <w:lang w:val="fr-FR"/>
        </w:rPr>
      </w:pPr>
    </w:p>
    <w:p w14:paraId="2817FF32" w14:textId="2875A699" w:rsidR="002A1833" w:rsidRPr="0032190F" w:rsidRDefault="00000000" w:rsidP="000152C6">
      <w:pPr>
        <w:autoSpaceDE w:val="0"/>
        <w:autoSpaceDN w:val="0"/>
        <w:adjustRightInd w:val="0"/>
        <w:jc w:val="both"/>
        <w:rPr>
          <w:lang w:val="fr-FR"/>
        </w:rPr>
      </w:pPr>
      <w:hyperlink r:id="rId13136" w:anchor="Desc_ZIVGIR5B" w:history="1">
        <w:r w:rsidR="002A1833" w:rsidRPr="002A1833">
          <w:rPr>
            <w:rStyle w:val="Hyperlink"/>
            <w:lang w:val="fr-FR"/>
          </w:rPr>
          <w:t>ZIVGIR5B</w:t>
        </w:r>
      </w:hyperlink>
      <w:r w:rsidR="002A1833">
        <w:rPr>
          <w:lang w:val="fr-FR"/>
        </w:rPr>
        <w:t xml:space="preserve">, </w:t>
      </w:r>
      <w:hyperlink r:id="rId13137" w:anchor="Desc_ZIVGIR11alpha" w:history="1">
        <w:r w:rsidR="002A1833" w:rsidRPr="002A1833">
          <w:rPr>
            <w:rStyle w:val="Hyperlink"/>
            <w:lang w:val="fr-FR"/>
          </w:rPr>
          <w:t>ZIVGIR11alpha</w:t>
        </w:r>
      </w:hyperlink>
    </w:p>
    <w:p w14:paraId="1973D936" w14:textId="0AC1A1DF" w:rsidR="000152C6" w:rsidRPr="002A1833" w:rsidRDefault="000152C6" w:rsidP="00C5229F">
      <w:pPr>
        <w:pStyle w:val="Heading7"/>
        <w:rPr>
          <w:lang w:val="fr-FR"/>
        </w:rPr>
      </w:pPr>
      <w:bookmarkStart w:id="5402" w:name="Typ_Bego_Poignards_c_garde_cercl"/>
      <w:r w:rsidRPr="002A1833">
        <w:rPr>
          <w:lang w:val="fr-FR"/>
        </w:rPr>
        <w:t>cerclée</w:t>
      </w:r>
    </w:p>
    <w:bookmarkEnd w:id="5402"/>
    <w:p w14:paraId="0C609B4D" w14:textId="7F514C4E" w:rsidR="000152C6" w:rsidRPr="002A1833" w:rsidRDefault="002A1833" w:rsidP="000152C6">
      <w:pPr>
        <w:rPr>
          <w:sz w:val="20"/>
          <w:lang w:val="fr-FR"/>
        </w:rPr>
      </w:pPr>
      <w:r w:rsidRPr="002A1833">
        <w:rPr>
          <w:sz w:val="20"/>
          <w:lang w:val="fr-FR"/>
        </w:rPr>
        <w:t>garde cerclée</w:t>
      </w:r>
      <w:r>
        <w:rPr>
          <w:sz w:val="20"/>
          <w:lang w:val="fr-FR"/>
        </w:rPr>
        <w:t>, gardes cerclées</w:t>
      </w:r>
      <w:r w:rsidR="00DF1C96">
        <w:rPr>
          <w:sz w:val="20"/>
          <w:lang w:val="fr-FR"/>
        </w:rPr>
        <w:t>, poignards cerclés, poignards à garde cerclée</w:t>
      </w:r>
    </w:p>
    <w:p w14:paraId="2039A579" w14:textId="77777777" w:rsidR="002A1833" w:rsidRPr="0032190F" w:rsidRDefault="002A1833" w:rsidP="000152C6">
      <w:pPr>
        <w:rPr>
          <w:lang w:val="fr-FR"/>
        </w:rPr>
      </w:pPr>
    </w:p>
    <w:p w14:paraId="713292AA" w14:textId="0FF15FA5" w:rsidR="000152C6" w:rsidRDefault="000152C6" w:rsidP="000152C6">
      <w:pPr>
        <w:rPr>
          <w:lang w:val="fr-FR"/>
        </w:rPr>
      </w:pPr>
      <w:r w:rsidRPr="0032190F">
        <w:rPr>
          <w:lang w:val="fr-FR"/>
        </w:rPr>
        <w:lastRenderedPageBreak/>
        <w:t xml:space="preserve">« Trois poignards ont une longue boucle, apparemment pour indiquer une courroie de cuir pour l’attacher à la </w:t>
      </w:r>
      <w:hyperlink r:id="rId13138" w:anchor="Cul_Art_TAC_T_t_ceinture" w:history="1">
        <w:r w:rsidR="00683577" w:rsidRPr="00683577">
          <w:rPr>
            <w:rStyle w:val="Hyperlink"/>
            <w:lang w:val="fr-FR"/>
          </w:rPr>
          <w:t>ceintur</w:t>
        </w:r>
        <w:r w:rsidR="00683577">
          <w:rPr>
            <w:rStyle w:val="Hyperlink"/>
            <w:lang w:val="fr-FR"/>
          </w:rPr>
          <w:t>e</w:t>
        </w:r>
      </w:hyperlink>
      <w:r w:rsidR="00683577">
        <w:rPr>
          <w:lang w:val="fr-FR"/>
        </w:rPr>
        <w:t xml:space="preserve"> </w:t>
      </w:r>
      <w:r w:rsidRPr="0032190F">
        <w:rPr>
          <w:lang w:val="fr-FR"/>
        </w:rPr>
        <w:t>de celui qui le portait » (Bicknell 1913 p. 59)</w:t>
      </w:r>
      <w:r w:rsidR="00683577">
        <w:rPr>
          <w:lang w:val="fr-FR"/>
        </w:rPr>
        <w:t xml:space="preserve"> </w:t>
      </w:r>
      <w:r w:rsidRPr="0032190F">
        <w:rPr>
          <w:lang w:val="fr-FR"/>
        </w:rPr>
        <w:t>Anati avait déjà comparé ces gravures avec celle du Trentin-Haut-Adige (Anati 1968 p. 59-60)</w:t>
      </w:r>
    </w:p>
    <w:p w14:paraId="61B18308" w14:textId="77777777" w:rsidR="00DF1C96" w:rsidRDefault="00DF1C96" w:rsidP="000152C6">
      <w:pPr>
        <w:rPr>
          <w:lang w:val="fr-FR"/>
        </w:rPr>
      </w:pPr>
    </w:p>
    <w:p w14:paraId="5FBF1080" w14:textId="77777777" w:rsidR="00DF1C96" w:rsidRPr="0032190F" w:rsidRDefault="00DF1C96" w:rsidP="00DF1C96">
      <w:pPr>
        <w:rPr>
          <w:lang w:val="fr-FR"/>
        </w:rPr>
      </w:pPr>
      <w:r w:rsidRPr="0032190F">
        <w:rPr>
          <w:lang w:val="fr-FR"/>
        </w:rPr>
        <w:t>Les poignards cerclés son au nombre de 9 dans le site : dont 8 dans le secteur des Merveilles et 1 représentation à Fontanalba. Leur distribution dans le site est sectorisée avec une concentration sur le plateau de la zone IX (SS BIB), ZIX et X (Serres 2001).</w:t>
      </w:r>
    </w:p>
    <w:p w14:paraId="3FE8EC0C" w14:textId="77777777" w:rsidR="00DF1C96" w:rsidRPr="0032190F" w:rsidRDefault="00DF1C96" w:rsidP="00DF1C96">
      <w:pPr>
        <w:rPr>
          <w:lang w:val="fr-FR"/>
        </w:rPr>
      </w:pPr>
    </w:p>
    <w:p w14:paraId="65B45143" w14:textId="77777777" w:rsidR="00DF1C96" w:rsidRPr="0032190F" w:rsidRDefault="00DF1C96" w:rsidP="00DF1C96">
      <w:pPr>
        <w:jc w:val="both"/>
        <w:rPr>
          <w:lang w:val="fr-FR"/>
        </w:rPr>
      </w:pPr>
      <w:r w:rsidRPr="0032190F">
        <w:rPr>
          <w:lang w:val="fr-FR"/>
        </w:rPr>
        <w:t xml:space="preserve">Les poignards cerclés sont représentés 9 fois sur le site du mont Bego et la plupart en ZIX dans le secteur des Merveilles (6 représentations). Ces dernières peuvent être rapprochées des figurations de Laino et </w:t>
      </w:r>
      <w:hyperlink r:id="rId13139" w:anchor="Sit_Velturno" w:history="1">
        <w:r w:rsidRPr="0032190F">
          <w:rPr>
            <w:rStyle w:val="Hyperlink"/>
            <w:lang w:val="fr-FR"/>
          </w:rPr>
          <w:t>Velturno</w:t>
        </w:r>
      </w:hyperlink>
      <w:r w:rsidRPr="0032190F">
        <w:rPr>
          <w:lang w:val="fr-FR"/>
        </w:rPr>
        <w:t xml:space="preserve"> (SS BIB) de </w:t>
      </w:r>
      <w:hyperlink r:id="rId13140" w:anchor="Sit_Sterparo" w:history="1">
        <w:r w:rsidRPr="0032190F">
          <w:rPr>
            <w:rStyle w:val="Hyperlink"/>
            <w:lang w:val="fr-FR"/>
          </w:rPr>
          <w:t>Sterparo</w:t>
        </w:r>
      </w:hyperlink>
      <w:r w:rsidRPr="0032190F">
        <w:rPr>
          <w:lang w:val="fr-FR"/>
        </w:rPr>
        <w:t xml:space="preserve"> et par extension figurer des poignards portés en sautoir, tel que semble le présenter la sépulture 73 de Remedello (SS BIB).</w:t>
      </w:r>
    </w:p>
    <w:p w14:paraId="519E6D6D" w14:textId="77777777" w:rsidR="00DF1C96" w:rsidRPr="0032190F" w:rsidRDefault="00DF1C96" w:rsidP="00DF1C96">
      <w:pPr>
        <w:jc w:val="both"/>
        <w:rPr>
          <w:lang w:val="fr-FR"/>
        </w:rPr>
      </w:pPr>
    </w:p>
    <w:p w14:paraId="45D8D2A0" w14:textId="77777777" w:rsidR="00DF1C96" w:rsidRDefault="00DF1C96" w:rsidP="00DF1C96">
      <w:pPr>
        <w:jc w:val="both"/>
        <w:rPr>
          <w:lang w:val="fr-FR"/>
        </w:rPr>
      </w:pPr>
      <w:r w:rsidRPr="0032190F">
        <w:rPr>
          <w:lang w:val="fr-FR"/>
        </w:rPr>
        <w:t>Œuvre conventionnelle (Serres 2001)</w:t>
      </w:r>
    </w:p>
    <w:p w14:paraId="3302C076" w14:textId="77777777" w:rsidR="00DF1C96" w:rsidRDefault="00DF1C96" w:rsidP="00DF1C96">
      <w:pPr>
        <w:jc w:val="both"/>
        <w:rPr>
          <w:lang w:val="fr-FR"/>
        </w:rPr>
      </w:pPr>
    </w:p>
    <w:p w14:paraId="53830BFA" w14:textId="2AD74ABC" w:rsidR="00DF1C96" w:rsidRPr="0032190F" w:rsidRDefault="00DF1C96" w:rsidP="00DF1C96">
      <w:pPr>
        <w:jc w:val="both"/>
        <w:rPr>
          <w:lang w:val="fr-FR"/>
        </w:rPr>
      </w:pPr>
      <w:r>
        <w:rPr>
          <w:lang w:val="fr-FR"/>
        </w:rPr>
        <w:t xml:space="preserve">v. </w:t>
      </w:r>
      <w:hyperlink r:id="rId13141" w:anchor="Typ_Bego_Poignards__chrn_Campa" w:history="1">
        <w:r w:rsidRPr="00DF1C96">
          <w:rPr>
            <w:rStyle w:val="Hyperlink"/>
            <w:lang w:val="fr-FR"/>
          </w:rPr>
          <w:t>Campaniforme</w:t>
        </w:r>
      </w:hyperlink>
    </w:p>
    <w:p w14:paraId="06395002" w14:textId="77777777" w:rsidR="00DF1C96" w:rsidRDefault="00DF1C96" w:rsidP="000152C6">
      <w:pPr>
        <w:rPr>
          <w:lang w:val="fr-FR"/>
        </w:rPr>
      </w:pPr>
    </w:p>
    <w:p w14:paraId="7933A6ED" w14:textId="2658C885" w:rsidR="00DF1C96" w:rsidRPr="0032190F" w:rsidRDefault="00DF1C96" w:rsidP="00DF1C96">
      <w:pPr>
        <w:pStyle w:val="Heading8"/>
        <w:numPr>
          <w:ilvl w:val="7"/>
          <w:numId w:val="0"/>
        </w:numPr>
        <w:tabs>
          <w:tab w:val="num" w:pos="4500"/>
        </w:tabs>
        <w:ind w:left="4140"/>
        <w:rPr>
          <w:lang w:val="fr-FR"/>
        </w:rPr>
      </w:pPr>
      <w:bookmarkStart w:id="5403" w:name="Typ_Bego_Poignards_decapsuleur"/>
      <w:r>
        <w:rPr>
          <w:lang w:val="fr-FR"/>
        </w:rPr>
        <w:t>d</w:t>
      </w:r>
      <w:r w:rsidRPr="0032190F">
        <w:rPr>
          <w:lang w:val="fr-FR"/>
        </w:rPr>
        <w:t>écapsuleur</w:t>
      </w:r>
    </w:p>
    <w:bookmarkEnd w:id="5403"/>
    <w:p w14:paraId="4D97CDE1" w14:textId="77777777" w:rsidR="00DF1C96" w:rsidRPr="00C30A27" w:rsidRDefault="00DF1C96" w:rsidP="00DF1C96">
      <w:pPr>
        <w:rPr>
          <w:sz w:val="20"/>
          <w:lang w:val="fr-FR"/>
        </w:rPr>
      </w:pPr>
      <w:r w:rsidRPr="00C30A27">
        <w:rPr>
          <w:sz w:val="20"/>
          <w:lang w:val="fr-FR"/>
        </w:rPr>
        <w:t>objet, décapsuleur, lame à poignée</w:t>
      </w:r>
    </w:p>
    <w:p w14:paraId="53C20D46" w14:textId="77777777" w:rsidR="00DF1C96" w:rsidRPr="0032190F" w:rsidRDefault="00DF1C96" w:rsidP="00DF1C96">
      <w:pPr>
        <w:jc w:val="both"/>
        <w:rPr>
          <w:lang w:val="fr-FR"/>
        </w:rPr>
      </w:pPr>
    </w:p>
    <w:p w14:paraId="56841CC8" w14:textId="77777777" w:rsidR="00DF1C96" w:rsidRPr="0032190F" w:rsidRDefault="00DF1C96" w:rsidP="00DF1C96">
      <w:pPr>
        <w:jc w:val="both"/>
        <w:rPr>
          <w:lang w:val="fr-FR"/>
        </w:rPr>
      </w:pPr>
      <w:r w:rsidRPr="0032190F">
        <w:rPr>
          <w:lang w:val="fr-FR"/>
        </w:rPr>
        <w:t>Présent sur les stèles (SS BIB).</w:t>
      </w:r>
    </w:p>
    <w:p w14:paraId="25510325" w14:textId="77777777" w:rsidR="00DF1C96" w:rsidRPr="0032190F" w:rsidRDefault="00DF1C96" w:rsidP="00DF1C96">
      <w:pPr>
        <w:jc w:val="both"/>
        <w:rPr>
          <w:lang w:val="fr-FR"/>
        </w:rPr>
      </w:pPr>
      <w:r w:rsidRPr="0032190F">
        <w:rPr>
          <w:lang w:val="fr-FR"/>
        </w:rPr>
        <w:t xml:space="preserve">Les lames à poignée trouvent une excellente comparaison avec les modèles gravés sur les statues-stèles du Colombier  (Euzet-les-Bains, Gard) et de </w:t>
      </w:r>
      <w:hyperlink r:id="rId13142" w:anchor="Sit_Verrieres" w:history="1">
        <w:r w:rsidRPr="0032190F">
          <w:rPr>
            <w:rStyle w:val="Hyperlink"/>
            <w:lang w:val="fr-FR"/>
          </w:rPr>
          <w:t>la Verrières</w:t>
        </w:r>
      </w:hyperlink>
      <w:r w:rsidRPr="0032190F">
        <w:rPr>
          <w:lang w:val="fr-FR"/>
        </w:rPr>
        <w:t xml:space="preserve"> (Blain, Paquier 1976). Le Colombier, Verrières (BIB 905 p. 117, 118).</w:t>
      </w:r>
    </w:p>
    <w:p w14:paraId="2FF257CB" w14:textId="77777777" w:rsidR="00DF1C96" w:rsidRPr="0032190F" w:rsidRDefault="00DF1C96" w:rsidP="00DF1C96">
      <w:pPr>
        <w:jc w:val="both"/>
        <w:rPr>
          <w:lang w:val="fr-FR"/>
        </w:rPr>
      </w:pPr>
      <w:r w:rsidRPr="0032190F">
        <w:rPr>
          <w:lang w:val="fr-FR"/>
        </w:rPr>
        <w:t xml:space="preserve">Proche de la stèle gravée de </w:t>
      </w:r>
      <w:hyperlink r:id="rId13143" w:anchor="Sit_Lutry" w:history="1">
        <w:r w:rsidRPr="0032190F">
          <w:rPr>
            <w:rStyle w:val="Hyperlink"/>
            <w:lang w:val="fr-FR"/>
          </w:rPr>
          <w:t>Lutry</w:t>
        </w:r>
      </w:hyperlink>
      <w:r w:rsidRPr="0032190F">
        <w:rPr>
          <w:lang w:val="fr-FR"/>
        </w:rPr>
        <w:t>, Montaïon, Cassillac, Le Colombier, Courion 1 (ces dernières sont des statues-menhirs du Sud de la France), … (BIB 474 p. 159 et BIB 413 p. 281).</w:t>
      </w:r>
    </w:p>
    <w:p w14:paraId="7F1EC6CE" w14:textId="77777777" w:rsidR="00DF1C96" w:rsidRPr="0032190F" w:rsidRDefault="00DF1C96" w:rsidP="00DF1C96">
      <w:pPr>
        <w:jc w:val="both"/>
        <w:rPr>
          <w:lang w:val="fr-FR"/>
        </w:rPr>
      </w:pPr>
    </w:p>
    <w:p w14:paraId="5ABDD8A7" w14:textId="77777777" w:rsidR="00DF1C96" w:rsidRPr="00C4505C" w:rsidRDefault="00DF1C96" w:rsidP="00DF1C96">
      <w:pPr>
        <w:autoSpaceDE w:val="0"/>
        <w:autoSpaceDN w:val="0"/>
        <w:adjustRightInd w:val="0"/>
        <w:jc w:val="both"/>
        <w:rPr>
          <w:lang w:val="fr-FR"/>
        </w:rPr>
      </w:pPr>
      <w:r w:rsidRPr="00C4505C">
        <w:rPr>
          <w:lang w:val="fr-FR"/>
        </w:rPr>
        <w:t xml:space="preserve">Peuvent être comparés à des creusets comme ceux trouvés à </w:t>
      </w:r>
      <w:hyperlink r:id="rId13144" w:anchor="Sit_Beaussement" w:history="1">
        <w:r w:rsidRPr="00C4505C">
          <w:rPr>
            <w:rStyle w:val="Hyperlink"/>
            <w:lang w:val="fr-FR"/>
          </w:rPr>
          <w:t>Beaussement</w:t>
        </w:r>
      </w:hyperlink>
      <w:r w:rsidRPr="00C4505C">
        <w:rPr>
          <w:lang w:val="fr-FR"/>
        </w:rPr>
        <w:t xml:space="preserve"> (Ardèche) (SS BIB)</w:t>
      </w:r>
    </w:p>
    <w:p w14:paraId="2E9730B0" w14:textId="77777777" w:rsidR="00DF1C96" w:rsidRPr="0032190F" w:rsidRDefault="00DF1C96" w:rsidP="000152C6">
      <w:pPr>
        <w:rPr>
          <w:lang w:val="fr-FR"/>
        </w:rPr>
      </w:pPr>
    </w:p>
    <w:p w14:paraId="3C317EB7" w14:textId="55ADC03A" w:rsidR="000152C6" w:rsidRPr="0032190F" w:rsidRDefault="00C30A27" w:rsidP="00647EA0">
      <w:pPr>
        <w:pStyle w:val="Heading5"/>
      </w:pPr>
      <w:r>
        <w:t>t</w:t>
      </w:r>
      <w:r w:rsidR="000152C6" w:rsidRPr="0032190F">
        <w:t>ypologie</w:t>
      </w:r>
    </w:p>
    <w:p w14:paraId="51D70F2A" w14:textId="77777777" w:rsidR="000152C6" w:rsidRPr="0032190F" w:rsidRDefault="000152C6" w:rsidP="000152C6">
      <w:pPr>
        <w:rPr>
          <w:lang w:val="fr-FR"/>
        </w:rPr>
      </w:pPr>
    </w:p>
    <w:p w14:paraId="426DB28C" w14:textId="77777777" w:rsidR="000152C6" w:rsidRPr="0032190F" w:rsidRDefault="000152C6" w:rsidP="000152C6">
      <w:pPr>
        <w:jc w:val="both"/>
        <w:rPr>
          <w:lang w:val="fr-FR"/>
        </w:rPr>
      </w:pPr>
      <w:r w:rsidRPr="0032190F">
        <w:rPr>
          <w:lang w:val="fr-FR"/>
        </w:rPr>
        <w:t>Les petits poignards à lame triangulaire allongée seraient plutôt caractéristiques de l’entrée de la vallée des Merveilles (ZVII, ZIX) (SS BIB). Les poignards à lame triangulaire courte seraient plutôt caractéristiques du bas du secteur de Fontanalba (SS BIB). Les poignards à lame très allongée et poignée très effilée (très étroite) seraient plutôt caractéristiques du haut du secteur de Fontanalba (SS BIB).</w:t>
      </w:r>
    </w:p>
    <w:p w14:paraId="05677B1B" w14:textId="77777777" w:rsidR="000152C6" w:rsidRPr="0032190F" w:rsidRDefault="000152C6" w:rsidP="000152C6">
      <w:pPr>
        <w:rPr>
          <w:lang w:val="fr-FR"/>
        </w:rPr>
      </w:pPr>
    </w:p>
    <w:p w14:paraId="6DEA70E8" w14:textId="77777777" w:rsidR="000152C6" w:rsidRPr="0032190F" w:rsidRDefault="000152C6" w:rsidP="000152C6">
      <w:pPr>
        <w:jc w:val="both"/>
        <w:rPr>
          <w:lang w:val="fr-FR"/>
        </w:rPr>
      </w:pPr>
      <w:r w:rsidRPr="0032190F">
        <w:rPr>
          <w:lang w:val="fr-FR"/>
        </w:rPr>
        <w:t xml:space="preserve">Anati propose en 1974 une méthode pour la typologie des poignards (BIB 90 p. 129,130) basé sur l’analyse morphométrique des différentes parties (pommeau, poignée, base ou extrémité proximale de la lame, lame, pointe ou extrémité distale de la lame) (SS BIB). </w:t>
      </w:r>
    </w:p>
    <w:p w14:paraId="55FA53AA" w14:textId="77777777" w:rsidR="000152C6" w:rsidRPr="0032190F" w:rsidRDefault="000152C6" w:rsidP="000152C6">
      <w:pPr>
        <w:jc w:val="both"/>
        <w:rPr>
          <w:lang w:val="fr-FR"/>
        </w:rPr>
      </w:pPr>
    </w:p>
    <w:p w14:paraId="7F68836F" w14:textId="77777777" w:rsidR="000152C6" w:rsidRPr="0032190F" w:rsidRDefault="000152C6" w:rsidP="000152C6">
      <w:pPr>
        <w:jc w:val="both"/>
        <w:rPr>
          <w:lang w:val="fr-FR"/>
        </w:rPr>
      </w:pPr>
    </w:p>
    <w:tbl>
      <w:tblPr>
        <w:tblW w:w="9041" w:type="dxa"/>
        <w:jc w:val="center"/>
        <w:tblLook w:val="01E0" w:firstRow="1" w:lastRow="1" w:firstColumn="1" w:lastColumn="1" w:noHBand="0" w:noVBand="0"/>
      </w:tblPr>
      <w:tblGrid>
        <w:gridCol w:w="3548"/>
        <w:gridCol w:w="5493"/>
      </w:tblGrid>
      <w:tr w:rsidR="000152C6" w:rsidRPr="008B002C" w14:paraId="1733E2CB" w14:textId="77777777" w:rsidTr="00C73F91">
        <w:trPr>
          <w:jc w:val="center"/>
        </w:trPr>
        <w:tc>
          <w:tcPr>
            <w:tcW w:w="3548" w:type="dxa"/>
            <w:tcBorders>
              <w:top w:val="single" w:sz="4" w:space="0" w:color="auto"/>
              <w:left w:val="single" w:sz="4" w:space="0" w:color="auto"/>
              <w:bottom w:val="single" w:sz="4" w:space="0" w:color="auto"/>
              <w:right w:val="single" w:sz="4" w:space="0" w:color="auto"/>
            </w:tcBorders>
            <w:vAlign w:val="center"/>
          </w:tcPr>
          <w:p w14:paraId="678741FE" w14:textId="77777777" w:rsidR="000152C6" w:rsidRPr="0032190F" w:rsidRDefault="000152C6" w:rsidP="000152C6">
            <w:pPr>
              <w:tabs>
                <w:tab w:val="num" w:pos="0"/>
              </w:tabs>
              <w:spacing w:line="360" w:lineRule="auto"/>
              <w:rPr>
                <w:sz w:val="22"/>
                <w:lang w:val="fr-FR"/>
              </w:rPr>
            </w:pPr>
            <w:r w:rsidRPr="0032190F">
              <w:rPr>
                <w:sz w:val="22"/>
                <w:lang w:val="fr-FR"/>
              </w:rPr>
              <w:t>Arme à lame courte et large</w:t>
            </w:r>
          </w:p>
          <w:p w14:paraId="4AFB931A" w14:textId="77777777" w:rsidR="000152C6" w:rsidRPr="0032190F" w:rsidRDefault="000152C6" w:rsidP="000152C6">
            <w:pPr>
              <w:tabs>
                <w:tab w:val="num" w:pos="0"/>
              </w:tabs>
              <w:spacing w:line="360" w:lineRule="auto"/>
              <w:rPr>
                <w:sz w:val="22"/>
                <w:lang w:val="fr-FR"/>
              </w:rPr>
            </w:pPr>
            <w:r w:rsidRPr="0032190F">
              <w:rPr>
                <w:sz w:val="22"/>
                <w:lang w:val="fr-FR"/>
              </w:rPr>
              <w:t>Arme à lame moyenne et de silhouette variable</w:t>
            </w:r>
          </w:p>
          <w:p w14:paraId="30472084" w14:textId="77777777" w:rsidR="000152C6" w:rsidRPr="0032190F" w:rsidRDefault="000152C6" w:rsidP="000152C6">
            <w:pPr>
              <w:tabs>
                <w:tab w:val="num" w:pos="0"/>
              </w:tabs>
              <w:spacing w:line="360" w:lineRule="auto"/>
              <w:rPr>
                <w:sz w:val="22"/>
                <w:lang w:val="fr-FR"/>
              </w:rPr>
            </w:pPr>
            <w:r w:rsidRPr="0032190F">
              <w:rPr>
                <w:sz w:val="22"/>
                <w:lang w:val="fr-FR"/>
              </w:rPr>
              <w:t>Arme à lame longue et étroite</w:t>
            </w:r>
          </w:p>
          <w:p w14:paraId="33B73A27" w14:textId="77777777" w:rsidR="000152C6" w:rsidRPr="0032190F" w:rsidRDefault="000152C6" w:rsidP="000152C6">
            <w:pPr>
              <w:tabs>
                <w:tab w:val="num" w:pos="0"/>
              </w:tabs>
              <w:spacing w:line="360" w:lineRule="auto"/>
              <w:rPr>
                <w:sz w:val="22"/>
                <w:lang w:val="fr-FR"/>
              </w:rPr>
            </w:pPr>
            <w:r w:rsidRPr="0032190F">
              <w:rPr>
                <w:sz w:val="22"/>
                <w:lang w:val="fr-FR"/>
              </w:rPr>
              <w:lastRenderedPageBreak/>
              <w:t>Arme à lame longue et silhouette généralement mal déterminée</w:t>
            </w:r>
          </w:p>
        </w:tc>
        <w:tc>
          <w:tcPr>
            <w:tcW w:w="5493" w:type="dxa"/>
            <w:tcBorders>
              <w:left w:val="single" w:sz="4" w:space="0" w:color="auto"/>
            </w:tcBorders>
            <w:vAlign w:val="center"/>
          </w:tcPr>
          <w:p w14:paraId="173EA79D" w14:textId="77777777" w:rsidR="000152C6" w:rsidRPr="0032190F" w:rsidRDefault="000152C6" w:rsidP="00C73F91">
            <w:pPr>
              <w:rPr>
                <w:lang w:val="fr-FR"/>
              </w:rPr>
            </w:pPr>
            <w:r w:rsidRPr="0032190F">
              <w:rPr>
                <w:lang w:val="fr-FR"/>
              </w:rPr>
              <w:lastRenderedPageBreak/>
              <w:t>Chenorkian propose 4 types(Chenorkian 1988 p. 253, numérotation des styles conservée)</w:t>
            </w:r>
          </w:p>
          <w:p w14:paraId="59B0E369" w14:textId="77777777" w:rsidR="000152C6" w:rsidRPr="0032190F" w:rsidRDefault="000152C6" w:rsidP="00C73F91">
            <w:pPr>
              <w:jc w:val="both"/>
              <w:rPr>
                <w:lang w:val="fr-FR"/>
              </w:rPr>
            </w:pPr>
            <w:r w:rsidRPr="0032190F">
              <w:rPr>
                <w:lang w:val="fr-FR"/>
              </w:rPr>
              <w:t>Après analyse il conclu –faiblement-sur la possibilité d’appartenance de cesgravures à une période du Bronze anciendu type La Polada ou Rhône avecdes éléments du Bronze moyen(Chenorkian 1988 p. 254)</w:t>
            </w:r>
          </w:p>
          <w:p w14:paraId="721127E1" w14:textId="77777777" w:rsidR="000152C6" w:rsidRPr="0032190F" w:rsidRDefault="000152C6" w:rsidP="00C73F91">
            <w:pPr>
              <w:rPr>
                <w:lang w:val="fr-FR"/>
              </w:rPr>
            </w:pPr>
          </w:p>
        </w:tc>
      </w:tr>
    </w:tbl>
    <w:p w14:paraId="3C90498F" w14:textId="77777777" w:rsidR="000152C6" w:rsidRPr="0032190F" w:rsidRDefault="000152C6" w:rsidP="000152C6">
      <w:pPr>
        <w:jc w:val="both"/>
        <w:rPr>
          <w:lang w:val="fr-FR"/>
        </w:rPr>
      </w:pPr>
    </w:p>
    <w:p w14:paraId="0662B531" w14:textId="77777777" w:rsidR="000152C6" w:rsidRPr="0032190F" w:rsidRDefault="000152C6" w:rsidP="000152C6">
      <w:pPr>
        <w:jc w:val="both"/>
        <w:rPr>
          <w:lang w:val="fr-FR"/>
        </w:rPr>
      </w:pPr>
    </w:p>
    <w:tbl>
      <w:tblPr>
        <w:tblW w:w="0" w:type="auto"/>
        <w:tblLook w:val="01E0" w:firstRow="1" w:lastRow="1" w:firstColumn="1" w:lastColumn="1" w:noHBand="0" w:noVBand="0"/>
      </w:tblPr>
      <w:tblGrid>
        <w:gridCol w:w="4871"/>
        <w:gridCol w:w="4871"/>
      </w:tblGrid>
      <w:tr w:rsidR="000152C6" w:rsidRPr="008B002C" w14:paraId="1FC9C227" w14:textId="77777777" w:rsidTr="00C73F91">
        <w:tc>
          <w:tcPr>
            <w:tcW w:w="4871" w:type="dxa"/>
            <w:vAlign w:val="center"/>
          </w:tcPr>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49"/>
              <w:gridCol w:w="1139"/>
            </w:tblGrid>
            <w:tr w:rsidR="000152C6" w:rsidRPr="00BD71D9" w14:paraId="5DB9C460" w14:textId="77777777" w:rsidTr="00C73F91">
              <w:trPr>
                <w:jc w:val="center"/>
              </w:trPr>
              <w:tc>
                <w:tcPr>
                  <w:tcW w:w="2549" w:type="dxa"/>
                  <w:vAlign w:val="center"/>
                </w:tcPr>
                <w:p w14:paraId="13CDBBCC" w14:textId="77777777" w:rsidR="000152C6" w:rsidRPr="00BD71D9" w:rsidRDefault="000152C6" w:rsidP="00C73F91">
                  <w:pPr>
                    <w:jc w:val="center"/>
                    <w:rPr>
                      <w:b/>
                      <w:sz w:val="20"/>
                      <w:szCs w:val="20"/>
                    </w:rPr>
                  </w:pPr>
                  <w:r w:rsidRPr="00BD71D9">
                    <w:rPr>
                      <w:b/>
                      <w:sz w:val="20"/>
                      <w:szCs w:val="20"/>
                    </w:rPr>
                    <w:t>Composantes</w:t>
                  </w:r>
                </w:p>
              </w:tc>
              <w:tc>
                <w:tcPr>
                  <w:tcW w:w="1139" w:type="dxa"/>
                  <w:vAlign w:val="center"/>
                </w:tcPr>
                <w:p w14:paraId="56AA2DEA" w14:textId="77777777" w:rsidR="000152C6" w:rsidRPr="00BD71D9" w:rsidRDefault="000152C6" w:rsidP="00C73F91">
                  <w:pPr>
                    <w:jc w:val="center"/>
                    <w:rPr>
                      <w:b/>
                      <w:sz w:val="20"/>
                      <w:szCs w:val="20"/>
                    </w:rPr>
                  </w:pPr>
                  <w:r w:rsidRPr="00BD71D9">
                    <w:rPr>
                      <w:b/>
                      <w:sz w:val="20"/>
                      <w:szCs w:val="20"/>
                    </w:rPr>
                    <w:t>Nb de</w:t>
                  </w:r>
                </w:p>
                <w:p w14:paraId="59B05BAC" w14:textId="77777777" w:rsidR="000152C6" w:rsidRPr="00BD71D9" w:rsidRDefault="000152C6" w:rsidP="00C73F91">
                  <w:pPr>
                    <w:jc w:val="center"/>
                    <w:rPr>
                      <w:b/>
                      <w:sz w:val="20"/>
                      <w:szCs w:val="20"/>
                    </w:rPr>
                  </w:pPr>
                  <w:r w:rsidRPr="00BD71D9">
                    <w:rPr>
                      <w:b/>
                      <w:sz w:val="20"/>
                      <w:szCs w:val="20"/>
                    </w:rPr>
                    <w:t>modalités</w:t>
                  </w:r>
                </w:p>
              </w:tc>
            </w:tr>
            <w:tr w:rsidR="000152C6" w:rsidRPr="00BD71D9" w14:paraId="3FF38933" w14:textId="77777777" w:rsidTr="00C73F91">
              <w:trPr>
                <w:jc w:val="center"/>
              </w:trPr>
              <w:tc>
                <w:tcPr>
                  <w:tcW w:w="2549" w:type="dxa"/>
                  <w:vAlign w:val="center"/>
                </w:tcPr>
                <w:p w14:paraId="3AAF907C" w14:textId="77777777" w:rsidR="000152C6" w:rsidRPr="00BD71D9" w:rsidRDefault="000152C6" w:rsidP="00C73F91">
                  <w:pPr>
                    <w:jc w:val="center"/>
                    <w:rPr>
                      <w:sz w:val="20"/>
                      <w:szCs w:val="20"/>
                    </w:rPr>
                  </w:pPr>
                  <w:r w:rsidRPr="00BD71D9">
                    <w:rPr>
                      <w:sz w:val="20"/>
                      <w:szCs w:val="20"/>
                    </w:rPr>
                    <w:t>Forme de la lame</w:t>
                  </w:r>
                </w:p>
              </w:tc>
              <w:tc>
                <w:tcPr>
                  <w:tcW w:w="1139" w:type="dxa"/>
                  <w:vAlign w:val="center"/>
                </w:tcPr>
                <w:p w14:paraId="7C46B751" w14:textId="77777777" w:rsidR="000152C6" w:rsidRPr="00BD71D9" w:rsidRDefault="000152C6" w:rsidP="00C73F91">
                  <w:pPr>
                    <w:jc w:val="center"/>
                    <w:rPr>
                      <w:sz w:val="20"/>
                      <w:szCs w:val="20"/>
                    </w:rPr>
                  </w:pPr>
                  <w:r w:rsidRPr="00BD71D9">
                    <w:rPr>
                      <w:sz w:val="20"/>
                      <w:szCs w:val="20"/>
                    </w:rPr>
                    <w:t>11</w:t>
                  </w:r>
                </w:p>
              </w:tc>
            </w:tr>
            <w:tr w:rsidR="000152C6" w:rsidRPr="008B002C" w14:paraId="7394ECA4" w14:textId="77777777" w:rsidTr="00C73F91">
              <w:trPr>
                <w:jc w:val="center"/>
              </w:trPr>
              <w:tc>
                <w:tcPr>
                  <w:tcW w:w="2549" w:type="dxa"/>
                  <w:vAlign w:val="center"/>
                </w:tcPr>
                <w:p w14:paraId="7CE33D38" w14:textId="77777777" w:rsidR="000152C6" w:rsidRPr="0032190F" w:rsidRDefault="000152C6" w:rsidP="00C73F91">
                  <w:pPr>
                    <w:jc w:val="center"/>
                    <w:rPr>
                      <w:sz w:val="20"/>
                      <w:szCs w:val="20"/>
                      <w:lang w:val="fr-FR"/>
                    </w:rPr>
                  </w:pPr>
                  <w:r w:rsidRPr="0032190F">
                    <w:rPr>
                      <w:sz w:val="20"/>
                      <w:szCs w:val="20"/>
                      <w:lang w:val="fr-FR"/>
                    </w:rPr>
                    <w:t>Extrémité distale de la lame</w:t>
                  </w:r>
                </w:p>
              </w:tc>
              <w:tc>
                <w:tcPr>
                  <w:tcW w:w="1139" w:type="dxa"/>
                  <w:vAlign w:val="center"/>
                </w:tcPr>
                <w:p w14:paraId="34B0896D" w14:textId="77777777" w:rsidR="000152C6" w:rsidRPr="0032190F" w:rsidRDefault="000152C6" w:rsidP="00C73F91">
                  <w:pPr>
                    <w:jc w:val="center"/>
                    <w:rPr>
                      <w:sz w:val="20"/>
                      <w:szCs w:val="20"/>
                      <w:lang w:val="fr-FR"/>
                    </w:rPr>
                  </w:pPr>
                  <w:r w:rsidRPr="0032190F">
                    <w:rPr>
                      <w:sz w:val="20"/>
                      <w:szCs w:val="20"/>
                      <w:lang w:val="fr-FR"/>
                    </w:rPr>
                    <w:t>2</w:t>
                  </w:r>
                </w:p>
              </w:tc>
            </w:tr>
            <w:tr w:rsidR="000152C6" w:rsidRPr="008B002C" w14:paraId="5862AC71" w14:textId="77777777" w:rsidTr="00C73F91">
              <w:trPr>
                <w:jc w:val="center"/>
              </w:trPr>
              <w:tc>
                <w:tcPr>
                  <w:tcW w:w="2549" w:type="dxa"/>
                  <w:vAlign w:val="center"/>
                </w:tcPr>
                <w:p w14:paraId="33474BCF" w14:textId="77777777" w:rsidR="000152C6" w:rsidRPr="0032190F" w:rsidRDefault="000152C6" w:rsidP="00C73F91">
                  <w:pPr>
                    <w:jc w:val="center"/>
                    <w:rPr>
                      <w:sz w:val="20"/>
                      <w:szCs w:val="20"/>
                      <w:lang w:val="fr-FR"/>
                    </w:rPr>
                  </w:pPr>
                  <w:r w:rsidRPr="0032190F">
                    <w:rPr>
                      <w:sz w:val="20"/>
                      <w:szCs w:val="20"/>
                      <w:lang w:val="fr-FR"/>
                    </w:rPr>
                    <w:t>Base de la lame</w:t>
                  </w:r>
                </w:p>
              </w:tc>
              <w:tc>
                <w:tcPr>
                  <w:tcW w:w="1139" w:type="dxa"/>
                  <w:vAlign w:val="center"/>
                </w:tcPr>
                <w:p w14:paraId="51342455" w14:textId="77777777" w:rsidR="000152C6" w:rsidRPr="0032190F" w:rsidRDefault="000152C6" w:rsidP="00C73F91">
                  <w:pPr>
                    <w:jc w:val="center"/>
                    <w:rPr>
                      <w:sz w:val="20"/>
                      <w:szCs w:val="20"/>
                      <w:lang w:val="fr-FR"/>
                    </w:rPr>
                  </w:pPr>
                  <w:r w:rsidRPr="0032190F">
                    <w:rPr>
                      <w:sz w:val="20"/>
                      <w:szCs w:val="20"/>
                      <w:lang w:val="fr-FR"/>
                    </w:rPr>
                    <w:t>4</w:t>
                  </w:r>
                </w:p>
              </w:tc>
            </w:tr>
            <w:tr w:rsidR="000152C6" w:rsidRPr="008B002C" w14:paraId="46FD85DC" w14:textId="77777777" w:rsidTr="00C73F91">
              <w:trPr>
                <w:jc w:val="center"/>
              </w:trPr>
              <w:tc>
                <w:tcPr>
                  <w:tcW w:w="2549" w:type="dxa"/>
                  <w:vAlign w:val="center"/>
                </w:tcPr>
                <w:p w14:paraId="5C7E438A" w14:textId="77777777" w:rsidR="000152C6" w:rsidRPr="0032190F" w:rsidRDefault="000152C6" w:rsidP="00C73F91">
                  <w:pPr>
                    <w:jc w:val="center"/>
                    <w:rPr>
                      <w:sz w:val="20"/>
                      <w:szCs w:val="20"/>
                      <w:lang w:val="fr-FR"/>
                    </w:rPr>
                  </w:pPr>
                  <w:r w:rsidRPr="0032190F">
                    <w:rPr>
                      <w:sz w:val="20"/>
                      <w:szCs w:val="20"/>
                      <w:lang w:val="fr-FR"/>
                    </w:rPr>
                    <w:t>Garde</w:t>
                  </w:r>
                </w:p>
              </w:tc>
              <w:tc>
                <w:tcPr>
                  <w:tcW w:w="1139" w:type="dxa"/>
                  <w:vAlign w:val="center"/>
                </w:tcPr>
                <w:p w14:paraId="72F1F2D3" w14:textId="77777777" w:rsidR="000152C6" w:rsidRPr="0032190F" w:rsidRDefault="000152C6" w:rsidP="00C73F91">
                  <w:pPr>
                    <w:jc w:val="center"/>
                    <w:rPr>
                      <w:sz w:val="20"/>
                      <w:szCs w:val="20"/>
                      <w:lang w:val="fr-FR"/>
                    </w:rPr>
                  </w:pPr>
                  <w:r w:rsidRPr="0032190F">
                    <w:rPr>
                      <w:sz w:val="20"/>
                      <w:szCs w:val="20"/>
                      <w:lang w:val="fr-FR"/>
                    </w:rPr>
                    <w:t>2*</w:t>
                  </w:r>
                </w:p>
              </w:tc>
            </w:tr>
            <w:tr w:rsidR="000152C6" w:rsidRPr="008B002C" w14:paraId="46E6E1A8" w14:textId="77777777" w:rsidTr="00C73F91">
              <w:trPr>
                <w:jc w:val="center"/>
              </w:trPr>
              <w:tc>
                <w:tcPr>
                  <w:tcW w:w="2549" w:type="dxa"/>
                  <w:vAlign w:val="center"/>
                </w:tcPr>
                <w:p w14:paraId="0705107B" w14:textId="77777777" w:rsidR="000152C6" w:rsidRPr="0032190F" w:rsidRDefault="000152C6" w:rsidP="00C73F91">
                  <w:pPr>
                    <w:jc w:val="center"/>
                    <w:rPr>
                      <w:sz w:val="20"/>
                      <w:szCs w:val="20"/>
                      <w:lang w:val="fr-FR"/>
                    </w:rPr>
                  </w:pPr>
                  <w:r w:rsidRPr="0032190F">
                    <w:rPr>
                      <w:sz w:val="20"/>
                      <w:szCs w:val="20"/>
                      <w:lang w:val="fr-FR"/>
                    </w:rPr>
                    <w:t>Poignée</w:t>
                  </w:r>
                </w:p>
              </w:tc>
              <w:tc>
                <w:tcPr>
                  <w:tcW w:w="1139" w:type="dxa"/>
                  <w:vAlign w:val="center"/>
                </w:tcPr>
                <w:p w14:paraId="68560411" w14:textId="77777777" w:rsidR="000152C6" w:rsidRPr="0032190F" w:rsidRDefault="000152C6" w:rsidP="00C73F91">
                  <w:pPr>
                    <w:jc w:val="center"/>
                    <w:rPr>
                      <w:sz w:val="20"/>
                      <w:szCs w:val="20"/>
                      <w:lang w:val="fr-FR"/>
                    </w:rPr>
                  </w:pPr>
                  <w:r w:rsidRPr="0032190F">
                    <w:rPr>
                      <w:sz w:val="20"/>
                      <w:szCs w:val="20"/>
                      <w:lang w:val="fr-FR"/>
                    </w:rPr>
                    <w:t>2*</w:t>
                  </w:r>
                </w:p>
              </w:tc>
            </w:tr>
            <w:tr w:rsidR="000152C6" w:rsidRPr="008B002C" w14:paraId="44B6925C" w14:textId="77777777" w:rsidTr="00C73F91">
              <w:trPr>
                <w:jc w:val="center"/>
              </w:trPr>
              <w:tc>
                <w:tcPr>
                  <w:tcW w:w="2549" w:type="dxa"/>
                  <w:vAlign w:val="center"/>
                </w:tcPr>
                <w:p w14:paraId="226BCFF0" w14:textId="77777777" w:rsidR="000152C6" w:rsidRPr="0032190F" w:rsidRDefault="000152C6" w:rsidP="00C73F91">
                  <w:pPr>
                    <w:jc w:val="center"/>
                    <w:rPr>
                      <w:sz w:val="20"/>
                      <w:szCs w:val="20"/>
                      <w:lang w:val="fr-FR"/>
                    </w:rPr>
                  </w:pPr>
                  <w:r w:rsidRPr="0032190F">
                    <w:rPr>
                      <w:sz w:val="20"/>
                      <w:szCs w:val="20"/>
                      <w:lang w:val="fr-FR"/>
                    </w:rPr>
                    <w:t>Poignée proportion</w:t>
                  </w:r>
                </w:p>
              </w:tc>
              <w:tc>
                <w:tcPr>
                  <w:tcW w:w="1139" w:type="dxa"/>
                  <w:vAlign w:val="center"/>
                </w:tcPr>
                <w:p w14:paraId="1D14DEDD" w14:textId="77777777" w:rsidR="000152C6" w:rsidRPr="0032190F" w:rsidRDefault="000152C6" w:rsidP="00C73F91">
                  <w:pPr>
                    <w:jc w:val="center"/>
                    <w:rPr>
                      <w:sz w:val="20"/>
                      <w:szCs w:val="20"/>
                      <w:lang w:val="fr-FR"/>
                    </w:rPr>
                  </w:pPr>
                  <w:r w:rsidRPr="0032190F">
                    <w:rPr>
                      <w:sz w:val="20"/>
                      <w:szCs w:val="20"/>
                      <w:lang w:val="fr-FR"/>
                    </w:rPr>
                    <w:t>2</w:t>
                  </w:r>
                </w:p>
              </w:tc>
            </w:tr>
            <w:tr w:rsidR="000152C6" w:rsidRPr="008B002C" w14:paraId="27DA2265" w14:textId="77777777" w:rsidTr="00C73F91">
              <w:trPr>
                <w:jc w:val="center"/>
              </w:trPr>
              <w:tc>
                <w:tcPr>
                  <w:tcW w:w="2549" w:type="dxa"/>
                  <w:vAlign w:val="center"/>
                </w:tcPr>
                <w:p w14:paraId="2B19B79A" w14:textId="77777777" w:rsidR="000152C6" w:rsidRPr="0032190F" w:rsidRDefault="000152C6" w:rsidP="00C73F91">
                  <w:pPr>
                    <w:jc w:val="center"/>
                    <w:rPr>
                      <w:sz w:val="20"/>
                      <w:szCs w:val="20"/>
                      <w:lang w:val="fr-FR"/>
                    </w:rPr>
                  </w:pPr>
                  <w:r w:rsidRPr="0032190F">
                    <w:rPr>
                      <w:sz w:val="20"/>
                      <w:szCs w:val="20"/>
                      <w:lang w:val="fr-FR"/>
                    </w:rPr>
                    <w:t>Poignée forme</w:t>
                  </w:r>
                </w:p>
              </w:tc>
              <w:tc>
                <w:tcPr>
                  <w:tcW w:w="1139" w:type="dxa"/>
                  <w:vAlign w:val="center"/>
                </w:tcPr>
                <w:p w14:paraId="14A5632B" w14:textId="77777777" w:rsidR="000152C6" w:rsidRPr="0032190F" w:rsidRDefault="000152C6" w:rsidP="00C73F91">
                  <w:pPr>
                    <w:jc w:val="center"/>
                    <w:rPr>
                      <w:sz w:val="20"/>
                      <w:szCs w:val="20"/>
                      <w:lang w:val="fr-FR"/>
                    </w:rPr>
                  </w:pPr>
                  <w:r w:rsidRPr="0032190F">
                    <w:rPr>
                      <w:sz w:val="20"/>
                      <w:szCs w:val="20"/>
                      <w:lang w:val="fr-FR"/>
                    </w:rPr>
                    <w:t>4</w:t>
                  </w:r>
                </w:p>
              </w:tc>
            </w:tr>
            <w:tr w:rsidR="000152C6" w:rsidRPr="008B002C" w14:paraId="6D08A131" w14:textId="77777777" w:rsidTr="00C73F91">
              <w:trPr>
                <w:jc w:val="center"/>
              </w:trPr>
              <w:tc>
                <w:tcPr>
                  <w:tcW w:w="2549" w:type="dxa"/>
                  <w:vAlign w:val="center"/>
                </w:tcPr>
                <w:p w14:paraId="766631E3" w14:textId="77777777" w:rsidR="000152C6" w:rsidRPr="0032190F" w:rsidRDefault="000152C6" w:rsidP="00C73F91">
                  <w:pPr>
                    <w:jc w:val="center"/>
                    <w:rPr>
                      <w:sz w:val="20"/>
                      <w:szCs w:val="20"/>
                      <w:lang w:val="fr-FR"/>
                    </w:rPr>
                  </w:pPr>
                  <w:r w:rsidRPr="0032190F">
                    <w:rPr>
                      <w:sz w:val="20"/>
                      <w:szCs w:val="20"/>
                      <w:lang w:val="fr-FR"/>
                    </w:rPr>
                    <w:t>Pommeau</w:t>
                  </w:r>
                </w:p>
              </w:tc>
              <w:tc>
                <w:tcPr>
                  <w:tcW w:w="1139" w:type="dxa"/>
                  <w:vAlign w:val="center"/>
                </w:tcPr>
                <w:p w14:paraId="4994D051" w14:textId="77777777" w:rsidR="000152C6" w:rsidRPr="0032190F" w:rsidRDefault="000152C6" w:rsidP="00C73F91">
                  <w:pPr>
                    <w:jc w:val="center"/>
                    <w:rPr>
                      <w:sz w:val="20"/>
                      <w:szCs w:val="20"/>
                      <w:lang w:val="fr-FR"/>
                    </w:rPr>
                  </w:pPr>
                  <w:r w:rsidRPr="0032190F">
                    <w:rPr>
                      <w:sz w:val="20"/>
                      <w:szCs w:val="20"/>
                      <w:lang w:val="fr-FR"/>
                    </w:rPr>
                    <w:t>2*</w:t>
                  </w:r>
                </w:p>
              </w:tc>
            </w:tr>
            <w:tr w:rsidR="000152C6" w:rsidRPr="008B002C" w14:paraId="320C73F1" w14:textId="77777777" w:rsidTr="00C73F91">
              <w:trPr>
                <w:jc w:val="center"/>
              </w:trPr>
              <w:tc>
                <w:tcPr>
                  <w:tcW w:w="2549" w:type="dxa"/>
                  <w:tcBorders>
                    <w:bottom w:val="single" w:sz="4" w:space="0" w:color="auto"/>
                  </w:tcBorders>
                  <w:vAlign w:val="center"/>
                </w:tcPr>
                <w:p w14:paraId="7F1CD8F9" w14:textId="77777777" w:rsidR="000152C6" w:rsidRPr="0032190F" w:rsidRDefault="000152C6" w:rsidP="00C73F91">
                  <w:pPr>
                    <w:jc w:val="center"/>
                    <w:rPr>
                      <w:sz w:val="20"/>
                      <w:szCs w:val="20"/>
                      <w:lang w:val="fr-FR"/>
                    </w:rPr>
                  </w:pPr>
                  <w:r w:rsidRPr="0032190F">
                    <w:rPr>
                      <w:sz w:val="20"/>
                      <w:szCs w:val="20"/>
                      <w:lang w:val="fr-FR"/>
                    </w:rPr>
                    <w:t>Pommeau forme</w:t>
                  </w:r>
                </w:p>
              </w:tc>
              <w:tc>
                <w:tcPr>
                  <w:tcW w:w="1139" w:type="dxa"/>
                  <w:tcBorders>
                    <w:bottom w:val="single" w:sz="4" w:space="0" w:color="auto"/>
                  </w:tcBorders>
                  <w:vAlign w:val="center"/>
                </w:tcPr>
                <w:p w14:paraId="10BCB22F" w14:textId="77777777" w:rsidR="000152C6" w:rsidRPr="0032190F" w:rsidRDefault="000152C6" w:rsidP="00C73F91">
                  <w:pPr>
                    <w:keepNext/>
                    <w:jc w:val="center"/>
                    <w:rPr>
                      <w:sz w:val="20"/>
                      <w:szCs w:val="20"/>
                      <w:lang w:val="fr-FR"/>
                    </w:rPr>
                  </w:pPr>
                  <w:r w:rsidRPr="0032190F">
                    <w:rPr>
                      <w:sz w:val="20"/>
                      <w:szCs w:val="20"/>
                      <w:lang w:val="fr-FR"/>
                    </w:rPr>
                    <w:t>3</w:t>
                  </w:r>
                </w:p>
              </w:tc>
            </w:tr>
            <w:tr w:rsidR="000152C6" w:rsidRPr="008B002C" w14:paraId="06C49BF7" w14:textId="77777777" w:rsidTr="00C73F91">
              <w:trPr>
                <w:jc w:val="center"/>
              </w:trPr>
              <w:tc>
                <w:tcPr>
                  <w:tcW w:w="3688" w:type="dxa"/>
                  <w:gridSpan w:val="2"/>
                  <w:tcBorders>
                    <w:left w:val="nil"/>
                    <w:bottom w:val="nil"/>
                    <w:right w:val="nil"/>
                  </w:tcBorders>
                  <w:vAlign w:val="center"/>
                </w:tcPr>
                <w:p w14:paraId="22C8A73D" w14:textId="77777777" w:rsidR="000152C6" w:rsidRPr="0032190F" w:rsidRDefault="000152C6" w:rsidP="00C73F91">
                  <w:pPr>
                    <w:keepNext/>
                    <w:jc w:val="center"/>
                    <w:rPr>
                      <w:i/>
                      <w:sz w:val="20"/>
                      <w:szCs w:val="20"/>
                      <w:lang w:val="fr-FR"/>
                    </w:rPr>
                  </w:pPr>
                  <w:r w:rsidRPr="0032190F">
                    <w:rPr>
                      <w:i/>
                      <w:sz w:val="20"/>
                      <w:szCs w:val="20"/>
                      <w:lang w:val="fr-FR"/>
                    </w:rPr>
                    <w:t>*présence/absence</w:t>
                  </w:r>
                </w:p>
              </w:tc>
            </w:tr>
          </w:tbl>
          <w:p w14:paraId="3FA00D2D" w14:textId="77777777" w:rsidR="000152C6" w:rsidRPr="0032190F" w:rsidRDefault="000152C6" w:rsidP="00C73F91">
            <w:pPr>
              <w:jc w:val="center"/>
              <w:rPr>
                <w:lang w:val="fr-FR"/>
              </w:rPr>
            </w:pPr>
            <w:r w:rsidRPr="0032190F">
              <w:rPr>
                <w:lang w:val="fr-FR"/>
              </w:rPr>
              <w:t>(BIB 66 p. 126, 128)</w:t>
            </w:r>
          </w:p>
        </w:tc>
        <w:tc>
          <w:tcPr>
            <w:tcW w:w="4871" w:type="dxa"/>
          </w:tcPr>
          <w:p w14:paraId="7A2644E5" w14:textId="77777777" w:rsidR="000152C6" w:rsidRPr="0032190F" w:rsidRDefault="000152C6" w:rsidP="00C73F91">
            <w:pPr>
              <w:jc w:val="both"/>
              <w:rPr>
                <w:lang w:val="fr-FR"/>
              </w:rPr>
            </w:pPr>
            <w:r w:rsidRPr="0032190F">
              <w:rPr>
                <w:lang w:val="fr-FR"/>
              </w:rPr>
              <w:t>La première étude complète de ces gravures a été effectuée par Odile Romain dans un travail de thèse (Romain 1991). Corpus (n=855) (1991 p. 111) Reprenant la méthode basée sur l’analyse morphométrique des différentes parties (pommeau, poignée, base ou extrémité proximale de la lame, lame, pointe ou extrémité distale de la lame) employée par E. Anati (1974), l’étude a porté sur 651 figurations de poignards.</w:t>
            </w:r>
          </w:p>
          <w:p w14:paraId="292E0552" w14:textId="77777777" w:rsidR="000152C6" w:rsidRPr="0032190F" w:rsidRDefault="000152C6" w:rsidP="00C73F91">
            <w:pPr>
              <w:ind w:firstLine="360"/>
              <w:jc w:val="both"/>
              <w:rPr>
                <w:lang w:val="fr-FR"/>
              </w:rPr>
            </w:pPr>
          </w:p>
          <w:p w14:paraId="658EE5A4" w14:textId="77777777" w:rsidR="000152C6" w:rsidRPr="0032190F" w:rsidRDefault="000152C6" w:rsidP="00C73F91">
            <w:pPr>
              <w:jc w:val="both"/>
              <w:rPr>
                <w:lang w:val="fr-FR"/>
              </w:rPr>
            </w:pPr>
            <w:r w:rsidRPr="0032190F">
              <w:rPr>
                <w:lang w:val="fr-FR"/>
              </w:rPr>
              <w:t>Aux termes de l’analyse, O. Romain a pu différentier 2 types de poignards ; ceux à lames triangulaires et ceux à lames ovalaires. Les premiers représentant les ¾ des formes de poignards représentés (Romain 1991 p. 128).</w:t>
            </w:r>
          </w:p>
          <w:p w14:paraId="360CB007" w14:textId="77777777" w:rsidR="000152C6" w:rsidRPr="0032190F" w:rsidRDefault="000152C6" w:rsidP="00C73F91">
            <w:pPr>
              <w:jc w:val="both"/>
              <w:rPr>
                <w:lang w:val="fr-FR"/>
              </w:rPr>
            </w:pPr>
          </w:p>
        </w:tc>
      </w:tr>
    </w:tbl>
    <w:p w14:paraId="1A2A2232" w14:textId="77777777" w:rsidR="000152C6" w:rsidRPr="0032190F" w:rsidRDefault="000152C6" w:rsidP="000152C6">
      <w:pPr>
        <w:jc w:val="both"/>
        <w:rPr>
          <w:lang w:val="fr-FR"/>
        </w:rPr>
      </w:pPr>
    </w:p>
    <w:p w14:paraId="5D6E8B57" w14:textId="77777777" w:rsidR="000152C6" w:rsidRPr="0032190F" w:rsidRDefault="000152C6" w:rsidP="000152C6">
      <w:pPr>
        <w:jc w:val="both"/>
        <w:rPr>
          <w:lang w:val="fr-FR"/>
        </w:rPr>
      </w:pPr>
      <w:r w:rsidRPr="0032190F">
        <w:rPr>
          <w:lang w:val="fr-FR"/>
        </w:rPr>
        <w:t>La majorité des poignards de la vallée des Merveilles présente une lame allongée (64%) (BIB 1238 p. 621)</w:t>
      </w:r>
    </w:p>
    <w:p w14:paraId="74E464C4" w14:textId="77777777" w:rsidR="000152C6" w:rsidRPr="0032190F" w:rsidRDefault="000152C6" w:rsidP="000152C6">
      <w:pPr>
        <w:jc w:val="both"/>
        <w:rPr>
          <w:lang w:val="fr-FR"/>
        </w:rPr>
      </w:pPr>
    </w:p>
    <w:tbl>
      <w:tblPr>
        <w:tblW w:w="0" w:type="auto"/>
        <w:tblLook w:val="01E0" w:firstRow="1" w:lastRow="1" w:firstColumn="1" w:lastColumn="1" w:noHBand="0" w:noVBand="0"/>
      </w:tblPr>
      <w:tblGrid>
        <w:gridCol w:w="4871"/>
        <w:gridCol w:w="4871"/>
      </w:tblGrid>
      <w:tr w:rsidR="000152C6" w:rsidRPr="008B002C" w14:paraId="146E9BAA" w14:textId="77777777" w:rsidTr="00C73F91">
        <w:tc>
          <w:tcPr>
            <w:tcW w:w="4871" w:type="dxa"/>
          </w:tcPr>
          <w:p w14:paraId="78FA9D13" w14:textId="77777777" w:rsidR="000152C6" w:rsidRPr="0032190F" w:rsidRDefault="000152C6" w:rsidP="00C73F91">
            <w:pPr>
              <w:jc w:val="both"/>
              <w:rPr>
                <w:lang w:val="fr-FR"/>
              </w:rPr>
            </w:pPr>
            <w:r w:rsidRPr="0032190F">
              <w:rPr>
                <w:lang w:val="fr-FR"/>
              </w:rPr>
              <w:t xml:space="preserve">L’étude de Geoffroy de Saulieu, suivant une démarche analogue à celle d’O. Romain, propose un aperçu des classes de poignards que l’on retrouve aux Merveilles d’une part et à Fontanalba de l’autre, (Saulieu 2001 p. 114). </w:t>
            </w:r>
          </w:p>
          <w:p w14:paraId="4168D511" w14:textId="77777777" w:rsidR="000152C6" w:rsidRPr="0032190F" w:rsidRDefault="000152C6" w:rsidP="00C73F91">
            <w:pPr>
              <w:ind w:firstLine="360"/>
              <w:jc w:val="both"/>
              <w:rPr>
                <w:lang w:val="fr-FR"/>
              </w:rPr>
            </w:pPr>
            <w:r w:rsidRPr="0032190F">
              <w:rPr>
                <w:lang w:val="fr-FR"/>
              </w:rPr>
              <w:t xml:space="preserve">Après une classification des types descriptifs des poignards (lames, longueur, manches,…), il compare les différences combinatoires entre les deux principaux secteurs. </w:t>
            </w:r>
          </w:p>
          <w:p w14:paraId="6DC2CE0E" w14:textId="77777777" w:rsidR="000152C6" w:rsidRPr="0032190F" w:rsidRDefault="000152C6" w:rsidP="00C73F91">
            <w:pPr>
              <w:ind w:firstLine="360"/>
              <w:jc w:val="both"/>
              <w:rPr>
                <w:lang w:val="fr-FR"/>
              </w:rPr>
            </w:pPr>
            <w:r w:rsidRPr="0032190F">
              <w:rPr>
                <w:lang w:val="fr-FR"/>
              </w:rPr>
              <w:t xml:space="preserve">Des différences apparaissent tant au niveau du nombre de représentations (832 poignards dans les Merveilles, 95 pour Fontanalba) que du nombre de types (Merveilles : 265 combinaisons, 121 types, Fontanalba : 53 combinaisons, 36 types). </w:t>
            </w:r>
          </w:p>
          <w:p w14:paraId="6567E9F7" w14:textId="77777777" w:rsidR="000152C6" w:rsidRPr="0032190F" w:rsidRDefault="000152C6" w:rsidP="00C73F91">
            <w:pPr>
              <w:ind w:firstLine="360"/>
              <w:jc w:val="both"/>
              <w:rPr>
                <w:lang w:val="fr-FR"/>
              </w:rPr>
            </w:pPr>
            <w:r w:rsidRPr="0032190F">
              <w:rPr>
                <w:lang w:val="fr-FR"/>
              </w:rPr>
              <w:t>Pour G. de Saulieu, une partie des représentations est identique aux 2 secteurs (32 types de Fontanalba sont identiques) quand une autre partie apparaît typique de Fontanalba seulement (Saulieu 2001 p. 113 et sq.)</w:t>
            </w:r>
          </w:p>
        </w:tc>
        <w:tc>
          <w:tcPr>
            <w:tcW w:w="4871" w:type="dxa"/>
            <w:vAlign w:val="center"/>
          </w:tcPr>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95"/>
              <w:gridCol w:w="1039"/>
            </w:tblGrid>
            <w:tr w:rsidR="000152C6" w:rsidRPr="00BD71D9" w14:paraId="6319B4E9" w14:textId="77777777" w:rsidTr="00C73F91">
              <w:trPr>
                <w:jc w:val="center"/>
              </w:trPr>
              <w:tc>
                <w:tcPr>
                  <w:tcW w:w="0" w:type="auto"/>
                  <w:vAlign w:val="center"/>
                </w:tcPr>
                <w:p w14:paraId="5E87A4BC" w14:textId="77777777" w:rsidR="000152C6" w:rsidRPr="00BD71D9" w:rsidRDefault="000152C6" w:rsidP="00C73F91">
                  <w:pPr>
                    <w:ind w:hanging="20"/>
                    <w:jc w:val="center"/>
                    <w:rPr>
                      <w:b/>
                      <w:sz w:val="20"/>
                      <w:szCs w:val="20"/>
                    </w:rPr>
                  </w:pPr>
                  <w:r w:rsidRPr="00BD71D9">
                    <w:rPr>
                      <w:b/>
                      <w:sz w:val="20"/>
                      <w:szCs w:val="20"/>
                    </w:rPr>
                    <w:t>Composantes</w:t>
                  </w:r>
                </w:p>
              </w:tc>
              <w:tc>
                <w:tcPr>
                  <w:tcW w:w="0" w:type="auto"/>
                  <w:vAlign w:val="center"/>
                </w:tcPr>
                <w:p w14:paraId="14C7B1BE" w14:textId="77777777" w:rsidR="000152C6" w:rsidRPr="00BD71D9" w:rsidRDefault="000152C6" w:rsidP="00C73F91">
                  <w:pPr>
                    <w:jc w:val="center"/>
                    <w:rPr>
                      <w:b/>
                      <w:sz w:val="20"/>
                      <w:szCs w:val="20"/>
                    </w:rPr>
                  </w:pPr>
                  <w:r w:rsidRPr="00BD71D9">
                    <w:rPr>
                      <w:b/>
                      <w:sz w:val="20"/>
                      <w:szCs w:val="20"/>
                    </w:rPr>
                    <w:t>Nb de</w:t>
                  </w:r>
                </w:p>
                <w:p w14:paraId="4BFA79A6" w14:textId="77777777" w:rsidR="000152C6" w:rsidRPr="00BD71D9" w:rsidRDefault="000152C6" w:rsidP="00C73F91">
                  <w:pPr>
                    <w:jc w:val="center"/>
                    <w:rPr>
                      <w:b/>
                      <w:sz w:val="20"/>
                      <w:szCs w:val="20"/>
                    </w:rPr>
                  </w:pPr>
                  <w:r w:rsidRPr="00BD71D9">
                    <w:rPr>
                      <w:b/>
                      <w:sz w:val="20"/>
                      <w:szCs w:val="20"/>
                    </w:rPr>
                    <w:t>modalités</w:t>
                  </w:r>
                </w:p>
              </w:tc>
            </w:tr>
            <w:tr w:rsidR="000152C6" w:rsidRPr="00BD71D9" w14:paraId="6BF5AF15" w14:textId="77777777" w:rsidTr="00C73F91">
              <w:trPr>
                <w:jc w:val="center"/>
              </w:trPr>
              <w:tc>
                <w:tcPr>
                  <w:tcW w:w="0" w:type="auto"/>
                  <w:vAlign w:val="center"/>
                </w:tcPr>
                <w:p w14:paraId="6C3E4627" w14:textId="77777777" w:rsidR="000152C6" w:rsidRPr="00BD71D9" w:rsidRDefault="000152C6" w:rsidP="00C73F91">
                  <w:pPr>
                    <w:ind w:hanging="20"/>
                    <w:jc w:val="center"/>
                    <w:rPr>
                      <w:i/>
                      <w:sz w:val="20"/>
                      <w:szCs w:val="20"/>
                    </w:rPr>
                  </w:pPr>
                  <w:r w:rsidRPr="00BD71D9">
                    <w:rPr>
                      <w:i/>
                      <w:sz w:val="20"/>
                      <w:szCs w:val="20"/>
                    </w:rPr>
                    <w:t>Type de lames</w:t>
                  </w:r>
                </w:p>
              </w:tc>
              <w:tc>
                <w:tcPr>
                  <w:tcW w:w="0" w:type="auto"/>
                  <w:vAlign w:val="center"/>
                </w:tcPr>
                <w:p w14:paraId="2C163B82" w14:textId="77777777" w:rsidR="000152C6" w:rsidRPr="00BD71D9" w:rsidRDefault="000152C6" w:rsidP="00C73F91">
                  <w:pPr>
                    <w:jc w:val="center"/>
                    <w:rPr>
                      <w:sz w:val="20"/>
                      <w:szCs w:val="20"/>
                    </w:rPr>
                  </w:pPr>
                  <w:r w:rsidRPr="00BD71D9">
                    <w:rPr>
                      <w:sz w:val="20"/>
                      <w:szCs w:val="20"/>
                    </w:rPr>
                    <w:t>5</w:t>
                  </w:r>
                </w:p>
              </w:tc>
            </w:tr>
            <w:tr w:rsidR="000152C6" w:rsidRPr="00BD71D9" w14:paraId="3DB85EE6" w14:textId="77777777" w:rsidTr="00C73F91">
              <w:trPr>
                <w:jc w:val="center"/>
              </w:trPr>
              <w:tc>
                <w:tcPr>
                  <w:tcW w:w="0" w:type="auto"/>
                  <w:vAlign w:val="center"/>
                </w:tcPr>
                <w:p w14:paraId="4B4AB60F" w14:textId="77777777" w:rsidR="000152C6" w:rsidRPr="00BD71D9" w:rsidRDefault="000152C6" w:rsidP="00C73F91">
                  <w:pPr>
                    <w:ind w:hanging="20"/>
                    <w:jc w:val="center"/>
                    <w:rPr>
                      <w:i/>
                      <w:sz w:val="20"/>
                      <w:szCs w:val="20"/>
                    </w:rPr>
                  </w:pPr>
                  <w:r w:rsidRPr="00BD71D9">
                    <w:rPr>
                      <w:i/>
                      <w:sz w:val="20"/>
                      <w:szCs w:val="20"/>
                    </w:rPr>
                    <w:t>Longueur des lames</w:t>
                  </w:r>
                </w:p>
              </w:tc>
              <w:tc>
                <w:tcPr>
                  <w:tcW w:w="0" w:type="auto"/>
                  <w:vAlign w:val="center"/>
                </w:tcPr>
                <w:p w14:paraId="0C3739FD" w14:textId="77777777" w:rsidR="000152C6" w:rsidRPr="00BD71D9" w:rsidRDefault="000152C6" w:rsidP="00C73F91">
                  <w:pPr>
                    <w:jc w:val="center"/>
                    <w:rPr>
                      <w:sz w:val="20"/>
                      <w:szCs w:val="20"/>
                    </w:rPr>
                  </w:pPr>
                  <w:r w:rsidRPr="00BD71D9">
                    <w:rPr>
                      <w:sz w:val="20"/>
                      <w:szCs w:val="20"/>
                    </w:rPr>
                    <w:t>4</w:t>
                  </w:r>
                </w:p>
              </w:tc>
            </w:tr>
            <w:tr w:rsidR="000152C6" w:rsidRPr="00BD71D9" w14:paraId="3D858165" w14:textId="77777777" w:rsidTr="00C73F91">
              <w:trPr>
                <w:jc w:val="center"/>
              </w:trPr>
              <w:tc>
                <w:tcPr>
                  <w:tcW w:w="0" w:type="auto"/>
                  <w:vAlign w:val="center"/>
                </w:tcPr>
                <w:p w14:paraId="651D7C0A" w14:textId="77777777" w:rsidR="000152C6" w:rsidRPr="00A0014D" w:rsidRDefault="000152C6" w:rsidP="00C73F91">
                  <w:pPr>
                    <w:ind w:hanging="20"/>
                    <w:jc w:val="center"/>
                    <w:rPr>
                      <w:i/>
                      <w:sz w:val="20"/>
                      <w:szCs w:val="20"/>
                      <w:lang w:val="fr-FR"/>
                    </w:rPr>
                  </w:pPr>
                  <w:r w:rsidRPr="00A0014D">
                    <w:rPr>
                      <w:i/>
                      <w:sz w:val="20"/>
                      <w:szCs w:val="20"/>
                      <w:lang w:val="fr-FR"/>
                    </w:rPr>
                    <w:t>Région proximale de la lame</w:t>
                  </w:r>
                </w:p>
              </w:tc>
              <w:tc>
                <w:tcPr>
                  <w:tcW w:w="0" w:type="auto"/>
                  <w:vAlign w:val="center"/>
                </w:tcPr>
                <w:p w14:paraId="372C6759" w14:textId="77777777" w:rsidR="000152C6" w:rsidRPr="00BD71D9" w:rsidRDefault="000152C6" w:rsidP="00C73F91">
                  <w:pPr>
                    <w:jc w:val="center"/>
                    <w:rPr>
                      <w:sz w:val="20"/>
                      <w:szCs w:val="20"/>
                    </w:rPr>
                  </w:pPr>
                  <w:r w:rsidRPr="00BD71D9">
                    <w:rPr>
                      <w:sz w:val="20"/>
                      <w:szCs w:val="20"/>
                    </w:rPr>
                    <w:t>5</w:t>
                  </w:r>
                </w:p>
              </w:tc>
            </w:tr>
            <w:tr w:rsidR="000152C6" w:rsidRPr="00BD71D9" w14:paraId="71BBDDB5" w14:textId="77777777" w:rsidTr="00C73F91">
              <w:trPr>
                <w:jc w:val="center"/>
              </w:trPr>
              <w:tc>
                <w:tcPr>
                  <w:tcW w:w="0" w:type="auto"/>
                  <w:vAlign w:val="center"/>
                </w:tcPr>
                <w:p w14:paraId="45C1E525" w14:textId="77777777" w:rsidR="000152C6" w:rsidRPr="00BD71D9" w:rsidRDefault="000152C6" w:rsidP="00C73F91">
                  <w:pPr>
                    <w:ind w:hanging="20"/>
                    <w:jc w:val="center"/>
                    <w:rPr>
                      <w:i/>
                      <w:sz w:val="20"/>
                      <w:szCs w:val="20"/>
                    </w:rPr>
                  </w:pPr>
                  <w:r w:rsidRPr="00BD71D9">
                    <w:rPr>
                      <w:i/>
                      <w:sz w:val="20"/>
                      <w:szCs w:val="20"/>
                    </w:rPr>
                    <w:t>Manche</w:t>
                  </w:r>
                </w:p>
              </w:tc>
              <w:tc>
                <w:tcPr>
                  <w:tcW w:w="0" w:type="auto"/>
                  <w:vAlign w:val="center"/>
                </w:tcPr>
                <w:p w14:paraId="3A809409" w14:textId="77777777" w:rsidR="000152C6" w:rsidRPr="00BD71D9" w:rsidRDefault="000152C6" w:rsidP="00C73F91">
                  <w:pPr>
                    <w:jc w:val="center"/>
                    <w:rPr>
                      <w:sz w:val="20"/>
                      <w:szCs w:val="20"/>
                    </w:rPr>
                  </w:pPr>
                  <w:r w:rsidRPr="00BD71D9">
                    <w:rPr>
                      <w:sz w:val="20"/>
                      <w:szCs w:val="20"/>
                    </w:rPr>
                    <w:t>5</w:t>
                  </w:r>
                </w:p>
              </w:tc>
            </w:tr>
            <w:tr w:rsidR="000152C6" w:rsidRPr="00BD71D9" w14:paraId="05EF9A49" w14:textId="77777777" w:rsidTr="00C73F91">
              <w:trPr>
                <w:jc w:val="center"/>
              </w:trPr>
              <w:tc>
                <w:tcPr>
                  <w:tcW w:w="0" w:type="auto"/>
                  <w:vAlign w:val="center"/>
                </w:tcPr>
                <w:p w14:paraId="4F354AAF" w14:textId="77777777" w:rsidR="000152C6" w:rsidRPr="00BD71D9" w:rsidRDefault="000152C6" w:rsidP="00C73F91">
                  <w:pPr>
                    <w:ind w:hanging="20"/>
                    <w:jc w:val="center"/>
                    <w:rPr>
                      <w:sz w:val="20"/>
                      <w:szCs w:val="20"/>
                    </w:rPr>
                  </w:pPr>
                  <w:r w:rsidRPr="00BD71D9">
                    <w:rPr>
                      <w:sz w:val="20"/>
                      <w:szCs w:val="20"/>
                    </w:rPr>
                    <w:t>Région proximale du manche</w:t>
                  </w:r>
                </w:p>
              </w:tc>
              <w:tc>
                <w:tcPr>
                  <w:tcW w:w="0" w:type="auto"/>
                  <w:vAlign w:val="center"/>
                </w:tcPr>
                <w:p w14:paraId="4A7F04FF" w14:textId="77777777" w:rsidR="000152C6" w:rsidRPr="00BD71D9" w:rsidRDefault="000152C6" w:rsidP="00C73F91">
                  <w:pPr>
                    <w:jc w:val="center"/>
                    <w:rPr>
                      <w:sz w:val="20"/>
                      <w:szCs w:val="20"/>
                    </w:rPr>
                  </w:pPr>
                  <w:r w:rsidRPr="00BD71D9">
                    <w:rPr>
                      <w:sz w:val="20"/>
                      <w:szCs w:val="20"/>
                    </w:rPr>
                    <w:t>6</w:t>
                  </w:r>
                </w:p>
              </w:tc>
            </w:tr>
            <w:tr w:rsidR="000152C6" w:rsidRPr="00BD71D9" w14:paraId="3BA74CFD" w14:textId="77777777" w:rsidTr="00C73F91">
              <w:trPr>
                <w:jc w:val="center"/>
              </w:trPr>
              <w:tc>
                <w:tcPr>
                  <w:tcW w:w="0" w:type="auto"/>
                  <w:vAlign w:val="center"/>
                </w:tcPr>
                <w:p w14:paraId="53FE885C" w14:textId="77777777" w:rsidR="000152C6" w:rsidRPr="00BD71D9" w:rsidRDefault="000152C6" w:rsidP="00C73F91">
                  <w:pPr>
                    <w:ind w:hanging="20"/>
                    <w:jc w:val="center"/>
                    <w:rPr>
                      <w:sz w:val="20"/>
                      <w:szCs w:val="20"/>
                    </w:rPr>
                  </w:pPr>
                  <w:r w:rsidRPr="00BD71D9">
                    <w:rPr>
                      <w:sz w:val="20"/>
                      <w:szCs w:val="20"/>
                    </w:rPr>
                    <w:t>Soie/languette</w:t>
                  </w:r>
                </w:p>
              </w:tc>
              <w:tc>
                <w:tcPr>
                  <w:tcW w:w="0" w:type="auto"/>
                  <w:vAlign w:val="center"/>
                </w:tcPr>
                <w:p w14:paraId="66C200D8" w14:textId="77777777" w:rsidR="000152C6" w:rsidRPr="00BD71D9" w:rsidRDefault="000152C6" w:rsidP="00C73F91">
                  <w:pPr>
                    <w:jc w:val="center"/>
                    <w:rPr>
                      <w:sz w:val="20"/>
                      <w:szCs w:val="20"/>
                    </w:rPr>
                  </w:pPr>
                  <w:r w:rsidRPr="00BD71D9">
                    <w:rPr>
                      <w:sz w:val="20"/>
                      <w:szCs w:val="20"/>
                    </w:rPr>
                    <w:t>2*</w:t>
                  </w:r>
                </w:p>
              </w:tc>
            </w:tr>
            <w:tr w:rsidR="000152C6" w:rsidRPr="008B002C" w14:paraId="4FD2851B" w14:textId="77777777" w:rsidTr="00C73F91">
              <w:trPr>
                <w:jc w:val="center"/>
              </w:trPr>
              <w:tc>
                <w:tcPr>
                  <w:tcW w:w="0" w:type="auto"/>
                  <w:tcBorders>
                    <w:bottom w:val="single" w:sz="4" w:space="0" w:color="auto"/>
                  </w:tcBorders>
                  <w:vAlign w:val="center"/>
                </w:tcPr>
                <w:p w14:paraId="1C415CAE" w14:textId="77777777" w:rsidR="000152C6" w:rsidRPr="0032190F" w:rsidRDefault="000152C6" w:rsidP="00C73F91">
                  <w:pPr>
                    <w:ind w:hanging="20"/>
                    <w:jc w:val="center"/>
                    <w:rPr>
                      <w:sz w:val="20"/>
                      <w:szCs w:val="20"/>
                      <w:lang w:val="fr-FR"/>
                    </w:rPr>
                  </w:pPr>
                  <w:r w:rsidRPr="0032190F">
                    <w:rPr>
                      <w:sz w:val="20"/>
                      <w:szCs w:val="20"/>
                      <w:lang w:val="fr-FR"/>
                    </w:rPr>
                    <w:t>Réserve entre lame et manche</w:t>
                  </w:r>
                </w:p>
              </w:tc>
              <w:tc>
                <w:tcPr>
                  <w:tcW w:w="0" w:type="auto"/>
                  <w:tcBorders>
                    <w:bottom w:val="single" w:sz="4" w:space="0" w:color="auto"/>
                  </w:tcBorders>
                  <w:vAlign w:val="center"/>
                </w:tcPr>
                <w:p w14:paraId="128D3FBA" w14:textId="77777777" w:rsidR="000152C6" w:rsidRPr="0032190F" w:rsidRDefault="000152C6" w:rsidP="00C73F91">
                  <w:pPr>
                    <w:jc w:val="center"/>
                    <w:rPr>
                      <w:sz w:val="20"/>
                      <w:szCs w:val="20"/>
                      <w:lang w:val="fr-FR"/>
                    </w:rPr>
                  </w:pPr>
                  <w:r w:rsidRPr="0032190F">
                    <w:rPr>
                      <w:sz w:val="20"/>
                      <w:szCs w:val="20"/>
                      <w:lang w:val="fr-FR"/>
                    </w:rPr>
                    <w:t>2*</w:t>
                  </w:r>
                </w:p>
              </w:tc>
            </w:tr>
            <w:tr w:rsidR="000152C6" w:rsidRPr="008B002C" w14:paraId="47773C52" w14:textId="77777777" w:rsidTr="00C73F91">
              <w:trPr>
                <w:jc w:val="center"/>
              </w:trPr>
              <w:tc>
                <w:tcPr>
                  <w:tcW w:w="0" w:type="auto"/>
                  <w:gridSpan w:val="2"/>
                  <w:tcBorders>
                    <w:left w:val="nil"/>
                    <w:bottom w:val="nil"/>
                    <w:right w:val="nil"/>
                  </w:tcBorders>
                  <w:vAlign w:val="center"/>
                </w:tcPr>
                <w:p w14:paraId="5A494209" w14:textId="77777777" w:rsidR="000152C6" w:rsidRPr="0032190F" w:rsidRDefault="000152C6" w:rsidP="00C73F91">
                  <w:pPr>
                    <w:keepNext/>
                    <w:jc w:val="right"/>
                    <w:rPr>
                      <w:sz w:val="20"/>
                      <w:szCs w:val="20"/>
                      <w:lang w:val="fr-FR"/>
                    </w:rPr>
                  </w:pPr>
                  <w:r w:rsidRPr="0032190F">
                    <w:rPr>
                      <w:i/>
                      <w:sz w:val="20"/>
                      <w:szCs w:val="20"/>
                      <w:lang w:val="fr-FR"/>
                    </w:rPr>
                    <w:t>*présence/absence</w:t>
                  </w:r>
                </w:p>
              </w:tc>
            </w:tr>
          </w:tbl>
          <w:p w14:paraId="4451E297" w14:textId="77777777" w:rsidR="000152C6" w:rsidRPr="0032190F" w:rsidRDefault="000152C6" w:rsidP="00C73F91">
            <w:pPr>
              <w:rPr>
                <w:lang w:val="fr-FR"/>
              </w:rPr>
            </w:pPr>
            <w:r w:rsidRPr="0032190F">
              <w:rPr>
                <w:sz w:val="20"/>
                <w:szCs w:val="20"/>
                <w:lang w:val="fr-FR"/>
              </w:rPr>
              <w:t xml:space="preserve">BIB 413 p. 113-124 : les éléments descriptifs servant à définir les types sont noté en </w:t>
            </w:r>
            <w:r w:rsidRPr="0032190F">
              <w:rPr>
                <w:i/>
                <w:sz w:val="20"/>
                <w:szCs w:val="20"/>
                <w:lang w:val="fr-FR"/>
              </w:rPr>
              <w:t>italique</w:t>
            </w:r>
          </w:p>
        </w:tc>
      </w:tr>
    </w:tbl>
    <w:p w14:paraId="7256964E" w14:textId="77777777" w:rsidR="000152C6" w:rsidRPr="0032190F" w:rsidRDefault="000152C6" w:rsidP="000152C6">
      <w:pPr>
        <w:autoSpaceDE w:val="0"/>
        <w:autoSpaceDN w:val="0"/>
        <w:adjustRightInd w:val="0"/>
        <w:jc w:val="both"/>
        <w:rPr>
          <w:rFonts w:ascii="Times-Roman" w:hAnsi="Times-Roman" w:cs="Times-Roman"/>
          <w:lang w:val="fr-FR"/>
        </w:rPr>
      </w:pPr>
    </w:p>
    <w:p w14:paraId="7ED12E76" w14:textId="77777777" w:rsidR="000152C6" w:rsidRPr="00C4505C" w:rsidRDefault="000152C6" w:rsidP="000152C6">
      <w:pPr>
        <w:autoSpaceDE w:val="0"/>
        <w:autoSpaceDN w:val="0"/>
        <w:adjustRightInd w:val="0"/>
        <w:jc w:val="both"/>
        <w:rPr>
          <w:lang w:val="fr-FR"/>
        </w:rPr>
      </w:pPr>
      <w:r w:rsidRPr="00C4505C">
        <w:rPr>
          <w:lang w:val="fr-FR"/>
        </w:rPr>
        <w:t>T. Huet et N. Bianchi, dans un travail préparatoire ont établi que :</w:t>
      </w:r>
    </w:p>
    <w:p w14:paraId="39F05616" w14:textId="77777777" w:rsidR="000152C6" w:rsidRPr="0032190F" w:rsidRDefault="000152C6" w:rsidP="000152C6">
      <w:pPr>
        <w:autoSpaceDE w:val="0"/>
        <w:autoSpaceDN w:val="0"/>
        <w:adjustRightInd w:val="0"/>
        <w:jc w:val="both"/>
        <w:rPr>
          <w:rFonts w:ascii="Times-Roman" w:hAnsi="Times-Roman" w:cs="Times-Roman"/>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2760"/>
      </w:tblGrid>
      <w:tr w:rsidR="000152C6" w:rsidRPr="000152C6" w14:paraId="461B50C0" w14:textId="77777777" w:rsidTr="000152C6">
        <w:trPr>
          <w:jc w:val="center"/>
        </w:trPr>
        <w:tc>
          <w:tcPr>
            <w:tcW w:w="1273" w:type="dxa"/>
          </w:tcPr>
          <w:p w14:paraId="54234F26" w14:textId="77777777" w:rsidR="000152C6" w:rsidRPr="000152C6" w:rsidRDefault="000152C6" w:rsidP="00C73F91">
            <w:pPr>
              <w:autoSpaceDE w:val="0"/>
              <w:autoSpaceDN w:val="0"/>
              <w:adjustRightInd w:val="0"/>
              <w:jc w:val="center"/>
              <w:rPr>
                <w:b/>
                <w:sz w:val="20"/>
              </w:rPr>
            </w:pPr>
            <w:r w:rsidRPr="000152C6">
              <w:rPr>
                <w:b/>
                <w:sz w:val="20"/>
              </w:rPr>
              <w:lastRenderedPageBreak/>
              <w:t xml:space="preserve">Rapport </w:t>
            </w:r>
          </w:p>
          <w:p w14:paraId="69A057BE" w14:textId="77777777" w:rsidR="000152C6" w:rsidRPr="000152C6" w:rsidRDefault="000152C6" w:rsidP="00C73F91">
            <w:pPr>
              <w:autoSpaceDE w:val="0"/>
              <w:autoSpaceDN w:val="0"/>
              <w:adjustRightInd w:val="0"/>
              <w:jc w:val="center"/>
              <w:rPr>
                <w:b/>
                <w:sz w:val="20"/>
              </w:rPr>
            </w:pPr>
            <w:r w:rsidRPr="000152C6">
              <w:rPr>
                <w:b/>
                <w:sz w:val="20"/>
              </w:rPr>
              <w:t>LL / Ll</w:t>
            </w:r>
          </w:p>
        </w:tc>
        <w:tc>
          <w:tcPr>
            <w:tcW w:w="2760" w:type="dxa"/>
          </w:tcPr>
          <w:p w14:paraId="4753064A" w14:textId="77777777" w:rsidR="000152C6" w:rsidRPr="000152C6" w:rsidRDefault="000152C6" w:rsidP="00C73F91">
            <w:pPr>
              <w:autoSpaceDE w:val="0"/>
              <w:autoSpaceDN w:val="0"/>
              <w:adjustRightInd w:val="0"/>
              <w:jc w:val="center"/>
              <w:rPr>
                <w:b/>
                <w:sz w:val="20"/>
              </w:rPr>
            </w:pPr>
            <w:r w:rsidRPr="000152C6">
              <w:rPr>
                <w:b/>
                <w:sz w:val="20"/>
              </w:rPr>
              <w:t xml:space="preserve">Longueur </w:t>
            </w:r>
          </w:p>
          <w:p w14:paraId="57251ECC" w14:textId="77777777" w:rsidR="000152C6" w:rsidRPr="000152C6" w:rsidRDefault="000152C6" w:rsidP="00C73F91">
            <w:pPr>
              <w:autoSpaceDE w:val="0"/>
              <w:autoSpaceDN w:val="0"/>
              <w:adjustRightInd w:val="0"/>
              <w:jc w:val="center"/>
              <w:rPr>
                <w:b/>
                <w:sz w:val="20"/>
              </w:rPr>
            </w:pPr>
            <w:r w:rsidRPr="000152C6">
              <w:rPr>
                <w:b/>
                <w:sz w:val="20"/>
              </w:rPr>
              <w:t>de la lame</w:t>
            </w:r>
          </w:p>
        </w:tc>
      </w:tr>
      <w:tr w:rsidR="000152C6" w:rsidRPr="000152C6" w14:paraId="473FAA1A" w14:textId="77777777" w:rsidTr="000152C6">
        <w:trPr>
          <w:jc w:val="center"/>
        </w:trPr>
        <w:tc>
          <w:tcPr>
            <w:tcW w:w="1273" w:type="dxa"/>
          </w:tcPr>
          <w:p w14:paraId="20F5AB05" w14:textId="77777777" w:rsidR="000152C6" w:rsidRPr="000152C6" w:rsidRDefault="000152C6" w:rsidP="00C73F91">
            <w:pPr>
              <w:autoSpaceDE w:val="0"/>
              <w:autoSpaceDN w:val="0"/>
              <w:adjustRightInd w:val="0"/>
              <w:jc w:val="center"/>
              <w:rPr>
                <w:sz w:val="20"/>
              </w:rPr>
            </w:pPr>
            <w:r w:rsidRPr="000152C6">
              <w:rPr>
                <w:sz w:val="20"/>
              </w:rPr>
              <w:t>&gt;3</w:t>
            </w:r>
          </w:p>
        </w:tc>
        <w:tc>
          <w:tcPr>
            <w:tcW w:w="2760" w:type="dxa"/>
          </w:tcPr>
          <w:p w14:paraId="0BAEAD6B" w14:textId="77777777" w:rsidR="000152C6" w:rsidRPr="000152C6" w:rsidRDefault="000152C6" w:rsidP="00C73F91">
            <w:pPr>
              <w:autoSpaceDE w:val="0"/>
              <w:autoSpaceDN w:val="0"/>
              <w:adjustRightInd w:val="0"/>
              <w:jc w:val="center"/>
              <w:rPr>
                <w:sz w:val="20"/>
              </w:rPr>
            </w:pPr>
            <w:r w:rsidRPr="000152C6">
              <w:rPr>
                <w:sz w:val="20"/>
              </w:rPr>
              <w:t>Lame très longue</w:t>
            </w:r>
          </w:p>
        </w:tc>
      </w:tr>
      <w:tr w:rsidR="000152C6" w:rsidRPr="000152C6" w14:paraId="3D0676A8" w14:textId="77777777" w:rsidTr="000152C6">
        <w:trPr>
          <w:jc w:val="center"/>
        </w:trPr>
        <w:tc>
          <w:tcPr>
            <w:tcW w:w="1273" w:type="dxa"/>
          </w:tcPr>
          <w:p w14:paraId="706D852E" w14:textId="77777777" w:rsidR="000152C6" w:rsidRPr="000152C6" w:rsidRDefault="000152C6" w:rsidP="00C73F91">
            <w:pPr>
              <w:autoSpaceDE w:val="0"/>
              <w:autoSpaceDN w:val="0"/>
              <w:adjustRightInd w:val="0"/>
              <w:jc w:val="center"/>
              <w:rPr>
                <w:sz w:val="20"/>
              </w:rPr>
            </w:pPr>
            <w:r w:rsidRPr="000152C6">
              <w:rPr>
                <w:sz w:val="20"/>
              </w:rPr>
              <w:t>≥ 2</w:t>
            </w:r>
          </w:p>
        </w:tc>
        <w:tc>
          <w:tcPr>
            <w:tcW w:w="2760" w:type="dxa"/>
          </w:tcPr>
          <w:p w14:paraId="349B1878" w14:textId="77777777" w:rsidR="000152C6" w:rsidRPr="000152C6" w:rsidRDefault="000152C6" w:rsidP="00C73F91">
            <w:pPr>
              <w:autoSpaceDE w:val="0"/>
              <w:autoSpaceDN w:val="0"/>
              <w:adjustRightInd w:val="0"/>
              <w:jc w:val="center"/>
              <w:rPr>
                <w:sz w:val="20"/>
              </w:rPr>
            </w:pPr>
            <w:r w:rsidRPr="000152C6">
              <w:rPr>
                <w:sz w:val="20"/>
              </w:rPr>
              <w:t>Lame longue</w:t>
            </w:r>
          </w:p>
        </w:tc>
      </w:tr>
      <w:tr w:rsidR="000152C6" w:rsidRPr="000152C6" w14:paraId="01AA7922" w14:textId="77777777" w:rsidTr="000152C6">
        <w:trPr>
          <w:jc w:val="center"/>
        </w:trPr>
        <w:tc>
          <w:tcPr>
            <w:tcW w:w="1273" w:type="dxa"/>
          </w:tcPr>
          <w:p w14:paraId="3C02D450" w14:textId="77777777" w:rsidR="000152C6" w:rsidRPr="000152C6" w:rsidRDefault="000152C6" w:rsidP="00C73F91">
            <w:pPr>
              <w:autoSpaceDE w:val="0"/>
              <w:autoSpaceDN w:val="0"/>
              <w:adjustRightInd w:val="0"/>
              <w:jc w:val="center"/>
              <w:rPr>
                <w:sz w:val="20"/>
              </w:rPr>
            </w:pPr>
            <w:r w:rsidRPr="000152C6">
              <w:rPr>
                <w:sz w:val="20"/>
              </w:rPr>
              <w:t>&lt; 2</w:t>
            </w:r>
          </w:p>
        </w:tc>
        <w:tc>
          <w:tcPr>
            <w:tcW w:w="2760" w:type="dxa"/>
          </w:tcPr>
          <w:p w14:paraId="5397CD44" w14:textId="77777777" w:rsidR="000152C6" w:rsidRPr="000152C6" w:rsidRDefault="000152C6" w:rsidP="00C73F91">
            <w:pPr>
              <w:autoSpaceDE w:val="0"/>
              <w:autoSpaceDN w:val="0"/>
              <w:adjustRightInd w:val="0"/>
              <w:jc w:val="center"/>
              <w:rPr>
                <w:sz w:val="20"/>
              </w:rPr>
            </w:pPr>
            <w:r w:rsidRPr="000152C6">
              <w:rPr>
                <w:sz w:val="20"/>
              </w:rPr>
              <w:t>Lame courte</w:t>
            </w:r>
          </w:p>
        </w:tc>
      </w:tr>
      <w:tr w:rsidR="000152C6" w:rsidRPr="000152C6" w14:paraId="3A67F020" w14:textId="77777777" w:rsidTr="000152C6">
        <w:trPr>
          <w:jc w:val="center"/>
        </w:trPr>
        <w:tc>
          <w:tcPr>
            <w:tcW w:w="1273" w:type="dxa"/>
          </w:tcPr>
          <w:p w14:paraId="03F5AF26" w14:textId="77777777" w:rsidR="000152C6" w:rsidRPr="000152C6" w:rsidRDefault="000152C6" w:rsidP="00C73F91">
            <w:pPr>
              <w:autoSpaceDE w:val="0"/>
              <w:autoSpaceDN w:val="0"/>
              <w:adjustRightInd w:val="0"/>
              <w:jc w:val="center"/>
              <w:rPr>
                <w:b/>
                <w:sz w:val="20"/>
              </w:rPr>
            </w:pPr>
            <w:r w:rsidRPr="000152C6">
              <w:rPr>
                <w:b/>
                <w:sz w:val="20"/>
              </w:rPr>
              <w:t>LL / PL</w:t>
            </w:r>
          </w:p>
        </w:tc>
        <w:tc>
          <w:tcPr>
            <w:tcW w:w="2760" w:type="dxa"/>
          </w:tcPr>
          <w:p w14:paraId="034CF537" w14:textId="77777777" w:rsidR="000152C6" w:rsidRPr="000152C6" w:rsidRDefault="000152C6" w:rsidP="000152C6">
            <w:pPr>
              <w:autoSpaceDE w:val="0"/>
              <w:autoSpaceDN w:val="0"/>
              <w:adjustRightInd w:val="0"/>
              <w:jc w:val="center"/>
              <w:rPr>
                <w:b/>
                <w:sz w:val="20"/>
              </w:rPr>
            </w:pPr>
            <w:r w:rsidRPr="000152C6">
              <w:rPr>
                <w:b/>
                <w:sz w:val="20"/>
              </w:rPr>
              <w:t>Longueur de la poignée</w:t>
            </w:r>
          </w:p>
        </w:tc>
      </w:tr>
      <w:tr w:rsidR="000152C6" w:rsidRPr="000152C6" w14:paraId="4EDAF3DB" w14:textId="77777777" w:rsidTr="000152C6">
        <w:trPr>
          <w:jc w:val="center"/>
        </w:trPr>
        <w:tc>
          <w:tcPr>
            <w:tcW w:w="1273" w:type="dxa"/>
          </w:tcPr>
          <w:p w14:paraId="4073CC34" w14:textId="77777777" w:rsidR="000152C6" w:rsidRPr="000152C6" w:rsidRDefault="000152C6" w:rsidP="00C73F91">
            <w:pPr>
              <w:autoSpaceDE w:val="0"/>
              <w:autoSpaceDN w:val="0"/>
              <w:adjustRightInd w:val="0"/>
              <w:jc w:val="center"/>
              <w:rPr>
                <w:sz w:val="20"/>
              </w:rPr>
            </w:pPr>
            <w:r w:rsidRPr="000152C6">
              <w:rPr>
                <w:sz w:val="20"/>
              </w:rPr>
              <w:t>&gt;2</w:t>
            </w:r>
          </w:p>
        </w:tc>
        <w:tc>
          <w:tcPr>
            <w:tcW w:w="2760" w:type="dxa"/>
          </w:tcPr>
          <w:p w14:paraId="356DC2E7" w14:textId="77777777" w:rsidR="000152C6" w:rsidRPr="000152C6" w:rsidRDefault="000152C6" w:rsidP="00C73F91">
            <w:pPr>
              <w:autoSpaceDE w:val="0"/>
              <w:autoSpaceDN w:val="0"/>
              <w:adjustRightInd w:val="0"/>
              <w:jc w:val="center"/>
              <w:rPr>
                <w:sz w:val="20"/>
              </w:rPr>
            </w:pPr>
            <w:r w:rsidRPr="000152C6">
              <w:rPr>
                <w:sz w:val="20"/>
              </w:rPr>
              <w:t>Poignée courte</w:t>
            </w:r>
          </w:p>
        </w:tc>
      </w:tr>
      <w:tr w:rsidR="000152C6" w:rsidRPr="000152C6" w14:paraId="24924A12" w14:textId="77777777" w:rsidTr="000152C6">
        <w:trPr>
          <w:jc w:val="center"/>
        </w:trPr>
        <w:tc>
          <w:tcPr>
            <w:tcW w:w="1273" w:type="dxa"/>
          </w:tcPr>
          <w:p w14:paraId="40C9ED87" w14:textId="77777777" w:rsidR="000152C6" w:rsidRPr="000152C6" w:rsidRDefault="000152C6" w:rsidP="00C73F91">
            <w:pPr>
              <w:autoSpaceDE w:val="0"/>
              <w:autoSpaceDN w:val="0"/>
              <w:adjustRightInd w:val="0"/>
              <w:jc w:val="center"/>
              <w:rPr>
                <w:sz w:val="20"/>
              </w:rPr>
            </w:pPr>
            <w:r w:rsidRPr="000152C6">
              <w:rPr>
                <w:sz w:val="20"/>
              </w:rPr>
              <w:t>≤ 2</w:t>
            </w:r>
          </w:p>
        </w:tc>
        <w:tc>
          <w:tcPr>
            <w:tcW w:w="2760" w:type="dxa"/>
          </w:tcPr>
          <w:p w14:paraId="1DAA2D23" w14:textId="77777777" w:rsidR="000152C6" w:rsidRPr="000152C6" w:rsidRDefault="000152C6" w:rsidP="00C73F91">
            <w:pPr>
              <w:autoSpaceDE w:val="0"/>
              <w:autoSpaceDN w:val="0"/>
              <w:adjustRightInd w:val="0"/>
              <w:jc w:val="center"/>
              <w:rPr>
                <w:sz w:val="20"/>
              </w:rPr>
            </w:pPr>
            <w:r w:rsidRPr="000152C6">
              <w:rPr>
                <w:sz w:val="20"/>
              </w:rPr>
              <w:t>Poignée longue</w:t>
            </w:r>
          </w:p>
        </w:tc>
      </w:tr>
      <w:tr w:rsidR="000152C6" w:rsidRPr="000152C6" w14:paraId="6BB14883" w14:textId="77777777" w:rsidTr="000152C6">
        <w:trPr>
          <w:jc w:val="center"/>
        </w:trPr>
        <w:tc>
          <w:tcPr>
            <w:tcW w:w="1273" w:type="dxa"/>
          </w:tcPr>
          <w:p w14:paraId="1B304A6A" w14:textId="77777777" w:rsidR="000152C6" w:rsidRPr="000152C6" w:rsidRDefault="000152C6" w:rsidP="00C73F91">
            <w:pPr>
              <w:autoSpaceDE w:val="0"/>
              <w:autoSpaceDN w:val="0"/>
              <w:adjustRightInd w:val="0"/>
              <w:jc w:val="center"/>
              <w:rPr>
                <w:b/>
                <w:sz w:val="20"/>
              </w:rPr>
            </w:pPr>
            <w:r w:rsidRPr="000152C6">
              <w:rPr>
                <w:b/>
                <w:sz w:val="20"/>
              </w:rPr>
              <w:t>Ll / Pl</w:t>
            </w:r>
          </w:p>
        </w:tc>
        <w:tc>
          <w:tcPr>
            <w:tcW w:w="2760" w:type="dxa"/>
          </w:tcPr>
          <w:p w14:paraId="26A38EFD" w14:textId="77777777" w:rsidR="000152C6" w:rsidRPr="000152C6" w:rsidRDefault="000152C6" w:rsidP="000152C6">
            <w:pPr>
              <w:autoSpaceDE w:val="0"/>
              <w:autoSpaceDN w:val="0"/>
              <w:adjustRightInd w:val="0"/>
              <w:jc w:val="center"/>
              <w:rPr>
                <w:b/>
                <w:sz w:val="20"/>
              </w:rPr>
            </w:pPr>
            <w:r w:rsidRPr="000152C6">
              <w:rPr>
                <w:b/>
                <w:sz w:val="20"/>
              </w:rPr>
              <w:t>Forme de la poignée</w:t>
            </w:r>
          </w:p>
        </w:tc>
      </w:tr>
      <w:tr w:rsidR="000152C6" w:rsidRPr="000152C6" w14:paraId="0171EDB8" w14:textId="77777777" w:rsidTr="000152C6">
        <w:trPr>
          <w:jc w:val="center"/>
        </w:trPr>
        <w:tc>
          <w:tcPr>
            <w:tcW w:w="1273" w:type="dxa"/>
          </w:tcPr>
          <w:p w14:paraId="0B37CA2C" w14:textId="77777777" w:rsidR="000152C6" w:rsidRPr="000152C6" w:rsidRDefault="000152C6" w:rsidP="00C73F91">
            <w:pPr>
              <w:autoSpaceDE w:val="0"/>
              <w:autoSpaceDN w:val="0"/>
              <w:adjustRightInd w:val="0"/>
              <w:jc w:val="center"/>
              <w:rPr>
                <w:sz w:val="20"/>
              </w:rPr>
            </w:pPr>
            <w:r w:rsidRPr="000152C6">
              <w:rPr>
                <w:sz w:val="20"/>
              </w:rPr>
              <w:t>≤1,5</w:t>
            </w:r>
          </w:p>
        </w:tc>
        <w:tc>
          <w:tcPr>
            <w:tcW w:w="2760" w:type="dxa"/>
          </w:tcPr>
          <w:p w14:paraId="7653A1C5" w14:textId="77777777" w:rsidR="000152C6" w:rsidRPr="000152C6" w:rsidRDefault="000152C6" w:rsidP="00C73F91">
            <w:pPr>
              <w:autoSpaceDE w:val="0"/>
              <w:autoSpaceDN w:val="0"/>
              <w:adjustRightInd w:val="0"/>
              <w:jc w:val="center"/>
              <w:rPr>
                <w:sz w:val="20"/>
              </w:rPr>
            </w:pPr>
            <w:r w:rsidRPr="000152C6">
              <w:rPr>
                <w:sz w:val="20"/>
              </w:rPr>
              <w:t>Poignée rectangulaire large</w:t>
            </w:r>
          </w:p>
        </w:tc>
      </w:tr>
      <w:tr w:rsidR="000152C6" w:rsidRPr="000152C6" w14:paraId="31B907C1" w14:textId="77777777" w:rsidTr="000152C6">
        <w:trPr>
          <w:jc w:val="center"/>
        </w:trPr>
        <w:tc>
          <w:tcPr>
            <w:tcW w:w="1273" w:type="dxa"/>
          </w:tcPr>
          <w:p w14:paraId="0AB955BB" w14:textId="77777777" w:rsidR="000152C6" w:rsidRPr="000152C6" w:rsidRDefault="000152C6" w:rsidP="00C73F91">
            <w:pPr>
              <w:autoSpaceDE w:val="0"/>
              <w:autoSpaceDN w:val="0"/>
              <w:adjustRightInd w:val="0"/>
              <w:jc w:val="center"/>
              <w:rPr>
                <w:sz w:val="20"/>
              </w:rPr>
            </w:pPr>
            <w:r w:rsidRPr="000152C6">
              <w:rPr>
                <w:sz w:val="20"/>
              </w:rPr>
              <w:t>≤3</w:t>
            </w:r>
          </w:p>
        </w:tc>
        <w:tc>
          <w:tcPr>
            <w:tcW w:w="2760" w:type="dxa"/>
          </w:tcPr>
          <w:p w14:paraId="031AAF05" w14:textId="77777777" w:rsidR="000152C6" w:rsidRPr="000152C6" w:rsidRDefault="000152C6" w:rsidP="00C73F91">
            <w:pPr>
              <w:autoSpaceDE w:val="0"/>
              <w:autoSpaceDN w:val="0"/>
              <w:adjustRightInd w:val="0"/>
              <w:jc w:val="center"/>
              <w:rPr>
                <w:sz w:val="20"/>
              </w:rPr>
            </w:pPr>
            <w:r w:rsidRPr="000152C6">
              <w:rPr>
                <w:sz w:val="20"/>
              </w:rPr>
              <w:t>Poignée rectangulaire étroite</w:t>
            </w:r>
          </w:p>
        </w:tc>
      </w:tr>
      <w:tr w:rsidR="000152C6" w:rsidRPr="008B002C" w14:paraId="13488752" w14:textId="77777777" w:rsidTr="000152C6">
        <w:trPr>
          <w:jc w:val="center"/>
        </w:trPr>
        <w:tc>
          <w:tcPr>
            <w:tcW w:w="1273" w:type="dxa"/>
          </w:tcPr>
          <w:p w14:paraId="226B4A67" w14:textId="77777777" w:rsidR="000152C6" w:rsidRPr="000152C6" w:rsidRDefault="000152C6" w:rsidP="00C73F91">
            <w:pPr>
              <w:autoSpaceDE w:val="0"/>
              <w:autoSpaceDN w:val="0"/>
              <w:adjustRightInd w:val="0"/>
              <w:jc w:val="center"/>
              <w:rPr>
                <w:sz w:val="20"/>
              </w:rPr>
            </w:pPr>
            <w:r w:rsidRPr="000152C6">
              <w:rPr>
                <w:sz w:val="20"/>
              </w:rPr>
              <w:t>&gt;3</w:t>
            </w:r>
          </w:p>
        </w:tc>
        <w:tc>
          <w:tcPr>
            <w:tcW w:w="2760" w:type="dxa"/>
          </w:tcPr>
          <w:p w14:paraId="091204A3" w14:textId="77777777" w:rsidR="000152C6" w:rsidRPr="0032190F" w:rsidRDefault="000152C6" w:rsidP="00C73F91">
            <w:pPr>
              <w:autoSpaceDE w:val="0"/>
              <w:autoSpaceDN w:val="0"/>
              <w:adjustRightInd w:val="0"/>
              <w:jc w:val="center"/>
              <w:rPr>
                <w:sz w:val="20"/>
                <w:lang w:val="fr-FR"/>
              </w:rPr>
            </w:pPr>
            <w:r w:rsidRPr="0032190F">
              <w:rPr>
                <w:sz w:val="20"/>
                <w:lang w:val="fr-FR"/>
              </w:rPr>
              <w:t>Poignée très étroite ou linéaire</w:t>
            </w:r>
          </w:p>
        </w:tc>
      </w:tr>
    </w:tbl>
    <w:p w14:paraId="607C030E" w14:textId="77777777" w:rsidR="000152C6" w:rsidRPr="0032190F" w:rsidRDefault="000152C6" w:rsidP="000152C6">
      <w:pPr>
        <w:autoSpaceDE w:val="0"/>
        <w:autoSpaceDN w:val="0"/>
        <w:adjustRightInd w:val="0"/>
        <w:jc w:val="both"/>
        <w:rPr>
          <w:rFonts w:ascii="Times-Roman" w:hAnsi="Times-Roman" w:cs="Times-Roman"/>
          <w:lang w:val="fr-FR"/>
        </w:rPr>
      </w:pPr>
    </w:p>
    <w:p w14:paraId="108E235E" w14:textId="77777777" w:rsidR="000152C6" w:rsidRPr="006A0C4B" w:rsidRDefault="000152C6" w:rsidP="000152C6">
      <w:pPr>
        <w:autoSpaceDE w:val="0"/>
        <w:autoSpaceDN w:val="0"/>
        <w:adjustRightInd w:val="0"/>
        <w:jc w:val="both"/>
      </w:pPr>
      <w:r w:rsidRPr="006A0C4B">
        <w:t>Où :</w:t>
      </w:r>
    </w:p>
    <w:p w14:paraId="37EF7EE7" w14:textId="77777777" w:rsidR="000152C6" w:rsidRPr="006A0C4B" w:rsidRDefault="000152C6" w:rsidP="000152C6">
      <w:pPr>
        <w:numPr>
          <w:ilvl w:val="0"/>
          <w:numId w:val="32"/>
        </w:numPr>
        <w:autoSpaceDE w:val="0"/>
        <w:autoSpaceDN w:val="0"/>
        <w:adjustRightInd w:val="0"/>
        <w:jc w:val="both"/>
      </w:pPr>
      <w:r w:rsidRPr="006A0C4B">
        <w:t>LL : longueur de la Lame</w:t>
      </w:r>
    </w:p>
    <w:p w14:paraId="79E42EC5" w14:textId="77777777" w:rsidR="000152C6" w:rsidRPr="006A0C4B" w:rsidRDefault="000152C6" w:rsidP="000152C6">
      <w:pPr>
        <w:numPr>
          <w:ilvl w:val="0"/>
          <w:numId w:val="32"/>
        </w:numPr>
        <w:autoSpaceDE w:val="0"/>
        <w:autoSpaceDN w:val="0"/>
        <w:adjustRightInd w:val="0"/>
        <w:jc w:val="both"/>
      </w:pPr>
      <w:r w:rsidRPr="006A0C4B">
        <w:t>Ll : largeur de la Lame</w:t>
      </w:r>
    </w:p>
    <w:p w14:paraId="41E32704" w14:textId="77777777" w:rsidR="000152C6" w:rsidRPr="006A0C4B" w:rsidRDefault="000152C6" w:rsidP="000152C6">
      <w:pPr>
        <w:numPr>
          <w:ilvl w:val="0"/>
          <w:numId w:val="32"/>
        </w:numPr>
        <w:autoSpaceDE w:val="0"/>
        <w:autoSpaceDN w:val="0"/>
        <w:adjustRightInd w:val="0"/>
        <w:jc w:val="both"/>
      </w:pPr>
      <w:r w:rsidRPr="006A0C4B">
        <w:t>PL : longueur de la Poignée</w:t>
      </w:r>
    </w:p>
    <w:p w14:paraId="425C8A36" w14:textId="77777777" w:rsidR="000152C6" w:rsidRPr="006A0C4B" w:rsidRDefault="000152C6" w:rsidP="000152C6">
      <w:pPr>
        <w:numPr>
          <w:ilvl w:val="0"/>
          <w:numId w:val="32"/>
        </w:numPr>
        <w:autoSpaceDE w:val="0"/>
        <w:autoSpaceDN w:val="0"/>
        <w:adjustRightInd w:val="0"/>
        <w:jc w:val="both"/>
      </w:pPr>
      <w:r w:rsidRPr="006A0C4B">
        <w:t>Pl : largeur de la Poignée</w:t>
      </w:r>
    </w:p>
    <w:p w14:paraId="732F1793" w14:textId="77777777" w:rsidR="000152C6" w:rsidRPr="006A0C4B" w:rsidRDefault="000152C6" w:rsidP="000152C6">
      <w:pPr>
        <w:autoSpaceDE w:val="0"/>
        <w:autoSpaceDN w:val="0"/>
        <w:adjustRightInd w:val="0"/>
        <w:jc w:val="both"/>
      </w:pPr>
      <w:r w:rsidRPr="006A0C4B">
        <w:t>(SS BIB)</w:t>
      </w:r>
    </w:p>
    <w:p w14:paraId="70A85A0F" w14:textId="77777777" w:rsidR="000152C6" w:rsidRDefault="000152C6" w:rsidP="000152C6">
      <w:pPr>
        <w:autoSpaceDE w:val="0"/>
        <w:autoSpaceDN w:val="0"/>
        <w:adjustRightInd w:val="0"/>
        <w:jc w:val="both"/>
        <w:rPr>
          <w:rFonts w:ascii="Times-Roman" w:hAnsi="Times-Roman" w:cs="Times-Roman"/>
        </w:rPr>
      </w:pPr>
    </w:p>
    <w:p w14:paraId="0593F4CD" w14:textId="77777777" w:rsidR="000152C6" w:rsidRPr="00C30A27" w:rsidRDefault="000152C6" w:rsidP="000152C6">
      <w:pPr>
        <w:autoSpaceDE w:val="0"/>
        <w:autoSpaceDN w:val="0"/>
        <w:adjustRightInd w:val="0"/>
        <w:jc w:val="both"/>
      </w:pPr>
      <w:r w:rsidRPr="00C30A27">
        <w:t>Arcà :</w:t>
      </w:r>
    </w:p>
    <w:tbl>
      <w:tblPr>
        <w:tblW w:w="95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37"/>
        <w:gridCol w:w="2808"/>
        <w:gridCol w:w="2086"/>
        <w:gridCol w:w="1967"/>
        <w:gridCol w:w="1956"/>
      </w:tblGrid>
      <w:tr w:rsidR="000152C6" w:rsidRPr="006A0C4B" w14:paraId="052E296A" w14:textId="77777777" w:rsidTr="00C73F91">
        <w:tc>
          <w:tcPr>
            <w:tcW w:w="650" w:type="dxa"/>
            <w:vAlign w:val="center"/>
          </w:tcPr>
          <w:p w14:paraId="18231FFC" w14:textId="77777777" w:rsidR="000152C6" w:rsidRPr="006A0C4B" w:rsidRDefault="000152C6" w:rsidP="00C73F91">
            <w:pPr>
              <w:autoSpaceDE w:val="0"/>
              <w:autoSpaceDN w:val="0"/>
              <w:adjustRightInd w:val="0"/>
              <w:jc w:val="center"/>
              <w:rPr>
                <w:b/>
                <w:szCs w:val="20"/>
              </w:rPr>
            </w:pPr>
            <w:r w:rsidRPr="006A0C4B">
              <w:rPr>
                <w:b/>
                <w:szCs w:val="20"/>
              </w:rPr>
              <w:t>Type</w:t>
            </w:r>
          </w:p>
        </w:tc>
        <w:tc>
          <w:tcPr>
            <w:tcW w:w="2858" w:type="dxa"/>
            <w:vAlign w:val="center"/>
          </w:tcPr>
          <w:p w14:paraId="168ED347" w14:textId="77777777" w:rsidR="000152C6" w:rsidRPr="006A0C4B" w:rsidRDefault="000152C6" w:rsidP="00C73F91">
            <w:pPr>
              <w:autoSpaceDE w:val="0"/>
              <w:autoSpaceDN w:val="0"/>
              <w:adjustRightInd w:val="0"/>
              <w:jc w:val="center"/>
              <w:rPr>
                <w:b/>
                <w:szCs w:val="20"/>
              </w:rPr>
            </w:pPr>
            <w:r w:rsidRPr="006A0C4B">
              <w:rPr>
                <w:b/>
                <w:szCs w:val="20"/>
              </w:rPr>
              <w:t>Description</w:t>
            </w:r>
          </w:p>
        </w:tc>
        <w:tc>
          <w:tcPr>
            <w:tcW w:w="2092" w:type="dxa"/>
            <w:vAlign w:val="center"/>
          </w:tcPr>
          <w:p w14:paraId="004BFE46" w14:textId="77777777" w:rsidR="000152C6" w:rsidRPr="006A0C4B" w:rsidRDefault="000152C6" w:rsidP="00C73F91">
            <w:pPr>
              <w:autoSpaceDE w:val="0"/>
              <w:autoSpaceDN w:val="0"/>
              <w:adjustRightInd w:val="0"/>
              <w:jc w:val="center"/>
              <w:rPr>
                <w:b/>
                <w:szCs w:val="20"/>
              </w:rPr>
            </w:pPr>
            <w:r w:rsidRPr="006A0C4B">
              <w:rPr>
                <w:b/>
                <w:szCs w:val="20"/>
              </w:rPr>
              <w:t>Bego</w:t>
            </w:r>
          </w:p>
        </w:tc>
        <w:tc>
          <w:tcPr>
            <w:tcW w:w="1977" w:type="dxa"/>
            <w:vAlign w:val="center"/>
          </w:tcPr>
          <w:p w14:paraId="7E666EBC" w14:textId="77777777" w:rsidR="000152C6" w:rsidRPr="006A0C4B" w:rsidRDefault="000152C6" w:rsidP="00C73F91">
            <w:pPr>
              <w:autoSpaceDE w:val="0"/>
              <w:autoSpaceDN w:val="0"/>
              <w:adjustRightInd w:val="0"/>
              <w:jc w:val="center"/>
              <w:rPr>
                <w:b/>
                <w:szCs w:val="20"/>
              </w:rPr>
            </w:pPr>
            <w:r w:rsidRPr="006A0C4B">
              <w:rPr>
                <w:b/>
                <w:szCs w:val="20"/>
              </w:rPr>
              <w:t>Comparaison</w:t>
            </w:r>
          </w:p>
        </w:tc>
        <w:tc>
          <w:tcPr>
            <w:tcW w:w="1977" w:type="dxa"/>
            <w:vAlign w:val="center"/>
          </w:tcPr>
          <w:p w14:paraId="3AB3220D" w14:textId="77777777" w:rsidR="000152C6" w:rsidRPr="006A0C4B" w:rsidRDefault="000152C6" w:rsidP="00C73F91">
            <w:pPr>
              <w:autoSpaceDE w:val="0"/>
              <w:autoSpaceDN w:val="0"/>
              <w:adjustRightInd w:val="0"/>
              <w:jc w:val="center"/>
              <w:rPr>
                <w:b/>
                <w:szCs w:val="20"/>
              </w:rPr>
            </w:pPr>
            <w:r w:rsidRPr="006A0C4B">
              <w:rPr>
                <w:b/>
                <w:szCs w:val="20"/>
              </w:rPr>
              <w:t>Attribution</w:t>
            </w:r>
          </w:p>
        </w:tc>
      </w:tr>
      <w:tr w:rsidR="000152C6" w:rsidRPr="006A0C4B" w14:paraId="171B25F7" w14:textId="77777777" w:rsidTr="00C73F91">
        <w:tc>
          <w:tcPr>
            <w:tcW w:w="650" w:type="dxa"/>
            <w:vAlign w:val="center"/>
          </w:tcPr>
          <w:p w14:paraId="56F76F12" w14:textId="77777777" w:rsidR="000152C6" w:rsidRPr="006A0C4B" w:rsidRDefault="000152C6" w:rsidP="00C73F91">
            <w:pPr>
              <w:autoSpaceDE w:val="0"/>
              <w:autoSpaceDN w:val="0"/>
              <w:adjustRightInd w:val="0"/>
              <w:jc w:val="center"/>
            </w:pPr>
            <w:r w:rsidRPr="006A0C4B">
              <w:t>1A</w:t>
            </w:r>
          </w:p>
        </w:tc>
        <w:tc>
          <w:tcPr>
            <w:tcW w:w="2858" w:type="dxa"/>
            <w:vAlign w:val="center"/>
          </w:tcPr>
          <w:p w14:paraId="6D6CDBC7" w14:textId="77777777" w:rsidR="000152C6" w:rsidRPr="006A0C4B" w:rsidRDefault="000152C6" w:rsidP="00C73F91">
            <w:pPr>
              <w:autoSpaceDE w:val="0"/>
              <w:autoSpaceDN w:val="0"/>
              <w:adjustRightInd w:val="0"/>
              <w:jc w:val="center"/>
              <w:rPr>
                <w:i/>
                <w:szCs w:val="20"/>
                <w:lang w:val="it-IT"/>
              </w:rPr>
            </w:pPr>
            <w:r w:rsidRPr="006A0C4B">
              <w:rPr>
                <w:i/>
                <w:szCs w:val="20"/>
                <w:lang w:val="it-IT"/>
              </w:rPr>
              <w:t>Lama triangolare larga e base rettilinea con impugnatura semilunata</w:t>
            </w:r>
          </w:p>
        </w:tc>
        <w:tc>
          <w:tcPr>
            <w:tcW w:w="2092" w:type="dxa"/>
            <w:vAlign w:val="center"/>
          </w:tcPr>
          <w:p w14:paraId="0438641F" w14:textId="436B1FE6" w:rsidR="000152C6" w:rsidRPr="006A0C4B" w:rsidRDefault="00000000" w:rsidP="00C73F91">
            <w:pPr>
              <w:autoSpaceDE w:val="0"/>
              <w:autoSpaceDN w:val="0"/>
              <w:adjustRightInd w:val="0"/>
              <w:jc w:val="center"/>
              <w:rPr>
                <w:szCs w:val="20"/>
              </w:rPr>
            </w:pPr>
            <w:hyperlink r:id="rId13145" w:anchor="Desc_ZXIIGIR16A" w:history="1">
              <w:r w:rsidR="000152C6" w:rsidRPr="006A0C4B">
                <w:rPr>
                  <w:rStyle w:val="Hyperlink"/>
                  <w:szCs w:val="20"/>
                </w:rPr>
                <w:t>ZXIIGIR16A</w:t>
              </w:r>
            </w:hyperlink>
            <w:r w:rsidR="000152C6" w:rsidRPr="006A0C4B">
              <w:rPr>
                <w:szCs w:val="20"/>
              </w:rPr>
              <w:t>-fig. 5</w:t>
            </w:r>
          </w:p>
        </w:tc>
        <w:tc>
          <w:tcPr>
            <w:tcW w:w="1977" w:type="dxa"/>
            <w:vAlign w:val="center"/>
          </w:tcPr>
          <w:p w14:paraId="0265B270" w14:textId="25FC0A47" w:rsidR="000152C6" w:rsidRPr="006A0C4B" w:rsidRDefault="00000000" w:rsidP="00C73F91">
            <w:pPr>
              <w:autoSpaceDE w:val="0"/>
              <w:autoSpaceDN w:val="0"/>
              <w:adjustRightInd w:val="0"/>
              <w:jc w:val="center"/>
              <w:rPr>
                <w:szCs w:val="20"/>
              </w:rPr>
            </w:pPr>
            <w:hyperlink r:id="rId13146" w:anchor="Sizz_Cemmo_2" w:history="1">
              <w:r w:rsidR="000152C6" w:rsidRPr="006A0C4B">
                <w:rPr>
                  <w:rStyle w:val="Hyperlink"/>
                  <w:szCs w:val="20"/>
                </w:rPr>
                <w:t>Cemmo 2</w:t>
              </w:r>
            </w:hyperlink>
          </w:p>
        </w:tc>
        <w:tc>
          <w:tcPr>
            <w:tcW w:w="1977" w:type="dxa"/>
            <w:vAlign w:val="center"/>
          </w:tcPr>
          <w:p w14:paraId="127B1682" w14:textId="77777777" w:rsidR="000152C6" w:rsidRPr="006A0C4B" w:rsidRDefault="000152C6" w:rsidP="00C73F91">
            <w:pPr>
              <w:autoSpaceDE w:val="0"/>
              <w:autoSpaceDN w:val="0"/>
              <w:adjustRightInd w:val="0"/>
              <w:jc w:val="center"/>
              <w:rPr>
                <w:szCs w:val="20"/>
              </w:rPr>
            </w:pPr>
          </w:p>
        </w:tc>
      </w:tr>
      <w:tr w:rsidR="000152C6" w:rsidRPr="006A0C4B" w14:paraId="38A75433" w14:textId="77777777" w:rsidTr="00C73F91">
        <w:tc>
          <w:tcPr>
            <w:tcW w:w="650" w:type="dxa"/>
            <w:vAlign w:val="center"/>
          </w:tcPr>
          <w:p w14:paraId="078C29B5" w14:textId="77777777" w:rsidR="000152C6" w:rsidRPr="006A0C4B" w:rsidRDefault="000152C6" w:rsidP="00C73F91">
            <w:pPr>
              <w:autoSpaceDE w:val="0"/>
              <w:autoSpaceDN w:val="0"/>
              <w:adjustRightInd w:val="0"/>
              <w:jc w:val="center"/>
            </w:pPr>
            <w:r w:rsidRPr="006A0C4B">
              <w:t>1B</w:t>
            </w:r>
          </w:p>
        </w:tc>
        <w:tc>
          <w:tcPr>
            <w:tcW w:w="2858" w:type="dxa"/>
            <w:vAlign w:val="center"/>
          </w:tcPr>
          <w:p w14:paraId="2728C857" w14:textId="77777777" w:rsidR="000152C6" w:rsidRPr="006A0C4B" w:rsidRDefault="000152C6" w:rsidP="00C73F91">
            <w:pPr>
              <w:autoSpaceDE w:val="0"/>
              <w:autoSpaceDN w:val="0"/>
              <w:adjustRightInd w:val="0"/>
              <w:jc w:val="center"/>
              <w:rPr>
                <w:i/>
                <w:szCs w:val="20"/>
                <w:lang w:val="it-IT"/>
              </w:rPr>
            </w:pPr>
            <w:r w:rsidRPr="006A0C4B">
              <w:rPr>
                <w:i/>
                <w:szCs w:val="20"/>
                <w:lang w:val="it-IT"/>
              </w:rPr>
              <w:t>Lama triangolare larga e base rettilinea con impugnatura a T</w:t>
            </w:r>
          </w:p>
        </w:tc>
        <w:tc>
          <w:tcPr>
            <w:tcW w:w="2092" w:type="dxa"/>
            <w:vAlign w:val="center"/>
          </w:tcPr>
          <w:p w14:paraId="629A854C" w14:textId="21801E50" w:rsidR="000152C6" w:rsidRPr="006A0C4B" w:rsidRDefault="00000000" w:rsidP="00C73F91">
            <w:pPr>
              <w:autoSpaceDE w:val="0"/>
              <w:autoSpaceDN w:val="0"/>
              <w:adjustRightInd w:val="0"/>
              <w:jc w:val="center"/>
              <w:rPr>
                <w:i/>
                <w:szCs w:val="20"/>
              </w:rPr>
            </w:pPr>
            <w:hyperlink r:id="rId13147" w:anchor="Desc_ZXIIGIR16A" w:history="1">
              <w:r w:rsidR="000152C6" w:rsidRPr="006A0C4B">
                <w:rPr>
                  <w:rStyle w:val="Hyperlink"/>
                  <w:szCs w:val="20"/>
                </w:rPr>
                <w:t>ZXIIGIR16A</w:t>
              </w:r>
            </w:hyperlink>
            <w:r w:rsidR="000152C6" w:rsidRPr="006A0C4B">
              <w:rPr>
                <w:szCs w:val="20"/>
              </w:rPr>
              <w:t xml:space="preserve">-35 ; </w:t>
            </w:r>
            <w:hyperlink r:id="rId13148" w:anchor="Desc_ZVGIIR3" w:history="1">
              <w:r w:rsidR="000152C6" w:rsidRPr="006A0C4B">
                <w:rPr>
                  <w:rStyle w:val="Hyperlink"/>
                  <w:szCs w:val="20"/>
                </w:rPr>
                <w:t>ZVGIIR3</w:t>
              </w:r>
            </w:hyperlink>
            <w:r w:rsidR="000152C6" w:rsidRPr="006A0C4B">
              <w:rPr>
                <w:szCs w:val="20"/>
              </w:rPr>
              <w:t>-3a</w:t>
            </w:r>
          </w:p>
        </w:tc>
        <w:tc>
          <w:tcPr>
            <w:tcW w:w="1977" w:type="dxa"/>
            <w:vAlign w:val="center"/>
          </w:tcPr>
          <w:p w14:paraId="5CF8B0B0" w14:textId="10A8F3B4" w:rsidR="000152C6" w:rsidRPr="006A0C4B" w:rsidRDefault="00000000" w:rsidP="00C73F91">
            <w:pPr>
              <w:autoSpaceDE w:val="0"/>
              <w:autoSpaceDN w:val="0"/>
              <w:adjustRightInd w:val="0"/>
              <w:jc w:val="center"/>
              <w:rPr>
                <w:szCs w:val="20"/>
              </w:rPr>
            </w:pPr>
            <w:hyperlink r:id="rId13149" w:anchor="Sizz_Foppe_Nadro_23" w:history="1">
              <w:r w:rsidR="000152C6" w:rsidRPr="006A0C4B">
                <w:rPr>
                  <w:rStyle w:val="Hyperlink"/>
                  <w:szCs w:val="20"/>
                </w:rPr>
                <w:t>FDN 23</w:t>
              </w:r>
            </w:hyperlink>
            <w:r w:rsidR="000152C6" w:rsidRPr="006A0C4B">
              <w:rPr>
                <w:szCs w:val="20"/>
              </w:rPr>
              <w:t xml:space="preserve"> et </w:t>
            </w:r>
            <w:hyperlink r:id="rId13150" w:anchor="Sizz_Foppe_Nadro_4" w:history="1">
              <w:r w:rsidR="000152C6" w:rsidRPr="006A0C4B">
                <w:rPr>
                  <w:rStyle w:val="Hyperlink"/>
                  <w:szCs w:val="20"/>
                </w:rPr>
                <w:t>FDN 4</w:t>
              </w:r>
            </w:hyperlink>
          </w:p>
        </w:tc>
        <w:tc>
          <w:tcPr>
            <w:tcW w:w="1977" w:type="dxa"/>
            <w:vAlign w:val="center"/>
          </w:tcPr>
          <w:p w14:paraId="4B9F4859" w14:textId="77777777" w:rsidR="000152C6" w:rsidRPr="006A0C4B" w:rsidRDefault="000152C6" w:rsidP="00C73F91">
            <w:pPr>
              <w:autoSpaceDE w:val="0"/>
              <w:autoSpaceDN w:val="0"/>
              <w:adjustRightInd w:val="0"/>
              <w:jc w:val="center"/>
              <w:rPr>
                <w:szCs w:val="20"/>
              </w:rPr>
            </w:pPr>
          </w:p>
        </w:tc>
      </w:tr>
      <w:tr w:rsidR="000152C6" w:rsidRPr="006A0C4B" w14:paraId="0F5E9C5C" w14:textId="77777777" w:rsidTr="00C73F91">
        <w:tc>
          <w:tcPr>
            <w:tcW w:w="650" w:type="dxa"/>
            <w:vAlign w:val="center"/>
          </w:tcPr>
          <w:p w14:paraId="06560884" w14:textId="77777777" w:rsidR="000152C6" w:rsidRPr="006A0C4B" w:rsidRDefault="000152C6" w:rsidP="00C73F91">
            <w:pPr>
              <w:autoSpaceDE w:val="0"/>
              <w:autoSpaceDN w:val="0"/>
              <w:adjustRightInd w:val="0"/>
              <w:jc w:val="center"/>
            </w:pPr>
            <w:smartTag w:uri="urn:schemas-microsoft-com:office:smarttags" w:element="metricconverter">
              <w:smartTagPr>
                <w:attr w:name="ProductID" w:val="1C"/>
              </w:smartTagPr>
              <w:r w:rsidRPr="006A0C4B">
                <w:t>1C</w:t>
              </w:r>
            </w:smartTag>
          </w:p>
        </w:tc>
        <w:tc>
          <w:tcPr>
            <w:tcW w:w="2858" w:type="dxa"/>
            <w:vAlign w:val="center"/>
          </w:tcPr>
          <w:p w14:paraId="2D915738" w14:textId="77777777" w:rsidR="000152C6" w:rsidRPr="006A0C4B" w:rsidRDefault="000152C6" w:rsidP="00C73F91">
            <w:pPr>
              <w:autoSpaceDE w:val="0"/>
              <w:autoSpaceDN w:val="0"/>
              <w:adjustRightInd w:val="0"/>
              <w:jc w:val="center"/>
              <w:rPr>
                <w:szCs w:val="20"/>
                <w:lang w:val="it-IT"/>
              </w:rPr>
            </w:pPr>
            <w:r w:rsidRPr="006A0C4B">
              <w:rPr>
                <w:i/>
                <w:szCs w:val="20"/>
                <w:lang w:val="it-IT"/>
              </w:rPr>
              <w:t>Lama triangolare larga e base rettilinea con impugnatura a pomello globulare</w:t>
            </w:r>
          </w:p>
        </w:tc>
        <w:tc>
          <w:tcPr>
            <w:tcW w:w="2092" w:type="dxa"/>
            <w:vAlign w:val="center"/>
          </w:tcPr>
          <w:p w14:paraId="3BCBB9B7" w14:textId="1FA3F08C" w:rsidR="000152C6" w:rsidRPr="006A0C4B" w:rsidRDefault="00000000" w:rsidP="00C73F91">
            <w:pPr>
              <w:autoSpaceDE w:val="0"/>
              <w:autoSpaceDN w:val="0"/>
              <w:adjustRightInd w:val="0"/>
              <w:jc w:val="center"/>
              <w:rPr>
                <w:szCs w:val="20"/>
              </w:rPr>
            </w:pPr>
            <w:hyperlink r:id="rId13151" w:anchor="Desc_ZVIIGIR8" w:history="1">
              <w:r w:rsidR="000152C6" w:rsidRPr="006A0C4B">
                <w:rPr>
                  <w:rStyle w:val="Hyperlink"/>
                  <w:szCs w:val="20"/>
                </w:rPr>
                <w:t>ZVIIGIR8</w:t>
              </w:r>
            </w:hyperlink>
            <w:r w:rsidR="000152C6" w:rsidRPr="006A0C4B">
              <w:rPr>
                <w:szCs w:val="20"/>
              </w:rPr>
              <w:t>-6,7</w:t>
            </w:r>
          </w:p>
        </w:tc>
        <w:tc>
          <w:tcPr>
            <w:tcW w:w="1977" w:type="dxa"/>
            <w:vAlign w:val="center"/>
          </w:tcPr>
          <w:p w14:paraId="11A06811" w14:textId="387DCD1A" w:rsidR="000152C6" w:rsidRPr="006A0C4B" w:rsidRDefault="00000000" w:rsidP="00C73F91">
            <w:pPr>
              <w:autoSpaceDE w:val="0"/>
              <w:autoSpaceDN w:val="0"/>
              <w:adjustRightInd w:val="0"/>
              <w:jc w:val="center"/>
              <w:rPr>
                <w:szCs w:val="20"/>
              </w:rPr>
            </w:pPr>
            <w:hyperlink r:id="rId13152" w:anchor="Sizz_Vite_36" w:history="1">
              <w:r w:rsidR="000152C6" w:rsidRPr="006A0C4B">
                <w:rPr>
                  <w:rStyle w:val="Hyperlink"/>
                  <w:szCs w:val="20"/>
                </w:rPr>
                <w:t>Vite 36</w:t>
              </w:r>
            </w:hyperlink>
            <w:r w:rsidR="000152C6" w:rsidRPr="006A0C4B">
              <w:rPr>
                <w:szCs w:val="20"/>
              </w:rPr>
              <w:t xml:space="preserve">, </w:t>
            </w:r>
            <w:hyperlink r:id="rId13153" w:anchor="Sizz_Foppe_Nadro_23" w:history="1">
              <w:r w:rsidR="000152C6" w:rsidRPr="006A0C4B">
                <w:rPr>
                  <w:rStyle w:val="Hyperlink"/>
                  <w:szCs w:val="20"/>
                </w:rPr>
                <w:t>FDN 23</w:t>
              </w:r>
            </w:hyperlink>
            <w:r w:rsidR="000152C6" w:rsidRPr="006A0C4B">
              <w:rPr>
                <w:szCs w:val="20"/>
              </w:rPr>
              <w:t xml:space="preserve"> et </w:t>
            </w:r>
            <w:hyperlink r:id="rId13154" w:anchor="Sizz_Foppe_Nadro_4" w:history="1">
              <w:r w:rsidR="000152C6" w:rsidRPr="006A0C4B">
                <w:rPr>
                  <w:rStyle w:val="Hyperlink"/>
                  <w:szCs w:val="20"/>
                </w:rPr>
                <w:t>FDN 4</w:t>
              </w:r>
            </w:hyperlink>
          </w:p>
        </w:tc>
        <w:tc>
          <w:tcPr>
            <w:tcW w:w="1977" w:type="dxa"/>
            <w:vAlign w:val="center"/>
          </w:tcPr>
          <w:p w14:paraId="51C50BB2" w14:textId="77777777" w:rsidR="000152C6" w:rsidRPr="006A0C4B" w:rsidRDefault="000152C6" w:rsidP="00C73F91">
            <w:pPr>
              <w:autoSpaceDE w:val="0"/>
              <w:autoSpaceDN w:val="0"/>
              <w:adjustRightInd w:val="0"/>
              <w:jc w:val="center"/>
              <w:rPr>
                <w:szCs w:val="20"/>
              </w:rPr>
            </w:pPr>
          </w:p>
        </w:tc>
      </w:tr>
      <w:tr w:rsidR="000152C6" w:rsidRPr="008B002C" w14:paraId="1F10F589" w14:textId="77777777" w:rsidTr="00C73F91">
        <w:tc>
          <w:tcPr>
            <w:tcW w:w="650" w:type="dxa"/>
            <w:vAlign w:val="center"/>
          </w:tcPr>
          <w:p w14:paraId="3BA13017" w14:textId="77777777" w:rsidR="000152C6" w:rsidRPr="006A0C4B" w:rsidRDefault="000152C6" w:rsidP="00C73F91">
            <w:pPr>
              <w:autoSpaceDE w:val="0"/>
              <w:autoSpaceDN w:val="0"/>
              <w:adjustRightInd w:val="0"/>
              <w:jc w:val="center"/>
            </w:pPr>
            <w:r w:rsidRPr="006A0C4B">
              <w:t>1D</w:t>
            </w:r>
          </w:p>
        </w:tc>
        <w:tc>
          <w:tcPr>
            <w:tcW w:w="2858" w:type="dxa"/>
            <w:vAlign w:val="center"/>
          </w:tcPr>
          <w:p w14:paraId="31BEC4D0" w14:textId="77777777" w:rsidR="000152C6" w:rsidRPr="006A0C4B" w:rsidRDefault="000152C6" w:rsidP="00C73F91">
            <w:pPr>
              <w:autoSpaceDE w:val="0"/>
              <w:autoSpaceDN w:val="0"/>
              <w:adjustRightInd w:val="0"/>
              <w:jc w:val="center"/>
              <w:rPr>
                <w:szCs w:val="20"/>
                <w:lang w:val="it-IT"/>
              </w:rPr>
            </w:pPr>
            <w:r w:rsidRPr="006A0C4B">
              <w:rPr>
                <w:i/>
                <w:szCs w:val="20"/>
                <w:lang w:val="it-IT"/>
              </w:rPr>
              <w:t>Lama triangolare larga e base rettilinea con impugnatura rettangolare</w:t>
            </w:r>
          </w:p>
        </w:tc>
        <w:tc>
          <w:tcPr>
            <w:tcW w:w="2092" w:type="dxa"/>
            <w:vAlign w:val="center"/>
          </w:tcPr>
          <w:p w14:paraId="7E912CF6" w14:textId="65A4BA8D" w:rsidR="000152C6" w:rsidRPr="006A0C4B" w:rsidRDefault="000152C6" w:rsidP="00C73F91">
            <w:pPr>
              <w:autoSpaceDE w:val="0"/>
              <w:autoSpaceDN w:val="0"/>
              <w:adjustRightInd w:val="0"/>
              <w:jc w:val="center"/>
              <w:rPr>
                <w:szCs w:val="20"/>
              </w:rPr>
            </w:pPr>
            <w:r w:rsidRPr="006A0C4B">
              <w:rPr>
                <w:szCs w:val="20"/>
              </w:rPr>
              <w:t xml:space="preserve">ZVIGIR9A- ?; </w:t>
            </w:r>
            <w:hyperlink r:id="rId13155" w:anchor="Desc_ZIXGIIR4" w:history="1">
              <w:r w:rsidRPr="006A0C4B">
                <w:rPr>
                  <w:rStyle w:val="Hyperlink"/>
                  <w:szCs w:val="20"/>
                </w:rPr>
                <w:t>ZIXGIIR4</w:t>
              </w:r>
            </w:hyperlink>
            <w:r w:rsidRPr="006A0C4B">
              <w:rPr>
                <w:szCs w:val="20"/>
              </w:rPr>
              <w:t>-1</w:t>
            </w:r>
          </w:p>
        </w:tc>
        <w:tc>
          <w:tcPr>
            <w:tcW w:w="1977" w:type="dxa"/>
            <w:vMerge w:val="restart"/>
            <w:vAlign w:val="center"/>
          </w:tcPr>
          <w:p w14:paraId="2276CB8F" w14:textId="77777777" w:rsidR="000152C6" w:rsidRPr="006A0C4B" w:rsidRDefault="000152C6" w:rsidP="00C73F91">
            <w:pPr>
              <w:autoSpaceDE w:val="0"/>
              <w:autoSpaceDN w:val="0"/>
              <w:adjustRightInd w:val="0"/>
              <w:jc w:val="center"/>
              <w:rPr>
                <w:i/>
                <w:szCs w:val="20"/>
                <w:lang w:val="fr-FR"/>
              </w:rPr>
            </w:pPr>
            <w:r w:rsidRPr="006A0C4B">
              <w:rPr>
                <w:i/>
                <w:szCs w:val="20"/>
                <w:lang w:val="fr-FR"/>
              </w:rPr>
              <w:t>Pas de représentations</w:t>
            </w:r>
          </w:p>
          <w:p w14:paraId="426BFFE5" w14:textId="77777777" w:rsidR="000152C6" w:rsidRPr="006A0C4B" w:rsidRDefault="000152C6" w:rsidP="00C73F91">
            <w:pPr>
              <w:autoSpaceDE w:val="0"/>
              <w:autoSpaceDN w:val="0"/>
              <w:adjustRightInd w:val="0"/>
              <w:jc w:val="center"/>
              <w:rPr>
                <w:i/>
                <w:szCs w:val="20"/>
                <w:lang w:val="fr-FR"/>
              </w:rPr>
            </w:pPr>
            <w:r w:rsidRPr="006A0C4B">
              <w:rPr>
                <w:i/>
                <w:szCs w:val="20"/>
                <w:lang w:val="fr-FR"/>
              </w:rPr>
              <w:t>au Valcamonica</w:t>
            </w:r>
          </w:p>
        </w:tc>
        <w:tc>
          <w:tcPr>
            <w:tcW w:w="1977" w:type="dxa"/>
            <w:vAlign w:val="center"/>
          </w:tcPr>
          <w:p w14:paraId="4444D0F4" w14:textId="77777777" w:rsidR="000152C6" w:rsidRPr="006A0C4B" w:rsidRDefault="000152C6" w:rsidP="00C73F91">
            <w:pPr>
              <w:autoSpaceDE w:val="0"/>
              <w:autoSpaceDN w:val="0"/>
              <w:adjustRightInd w:val="0"/>
              <w:jc w:val="center"/>
              <w:rPr>
                <w:i/>
                <w:szCs w:val="20"/>
                <w:lang w:val="fr-FR"/>
              </w:rPr>
            </w:pPr>
          </w:p>
        </w:tc>
      </w:tr>
      <w:tr w:rsidR="000152C6" w:rsidRPr="006A0C4B" w14:paraId="6A8CE410" w14:textId="77777777" w:rsidTr="00C73F91">
        <w:tc>
          <w:tcPr>
            <w:tcW w:w="650" w:type="dxa"/>
            <w:vAlign w:val="center"/>
          </w:tcPr>
          <w:p w14:paraId="68A85AE4" w14:textId="77777777" w:rsidR="000152C6" w:rsidRPr="006A0C4B" w:rsidRDefault="000152C6" w:rsidP="00C73F91">
            <w:pPr>
              <w:autoSpaceDE w:val="0"/>
              <w:autoSpaceDN w:val="0"/>
              <w:adjustRightInd w:val="0"/>
              <w:jc w:val="center"/>
            </w:pPr>
            <w:r w:rsidRPr="006A0C4B">
              <w:t>1E</w:t>
            </w:r>
          </w:p>
        </w:tc>
        <w:tc>
          <w:tcPr>
            <w:tcW w:w="2858" w:type="dxa"/>
            <w:vAlign w:val="center"/>
          </w:tcPr>
          <w:p w14:paraId="1DB3B9AB" w14:textId="77777777" w:rsidR="000152C6" w:rsidRPr="006A0C4B" w:rsidRDefault="000152C6" w:rsidP="00C73F91">
            <w:pPr>
              <w:autoSpaceDE w:val="0"/>
              <w:autoSpaceDN w:val="0"/>
              <w:adjustRightInd w:val="0"/>
              <w:jc w:val="center"/>
              <w:rPr>
                <w:szCs w:val="20"/>
                <w:lang w:val="it-IT"/>
              </w:rPr>
            </w:pPr>
            <w:r w:rsidRPr="006A0C4B">
              <w:rPr>
                <w:i/>
                <w:szCs w:val="20"/>
                <w:lang w:val="it-IT"/>
              </w:rPr>
              <w:t>Lama triangolare larga e base rettilinea con impugnatura trapezoidale</w:t>
            </w:r>
          </w:p>
        </w:tc>
        <w:tc>
          <w:tcPr>
            <w:tcW w:w="2092" w:type="dxa"/>
            <w:vAlign w:val="center"/>
          </w:tcPr>
          <w:p w14:paraId="12E68A9F" w14:textId="191C509D" w:rsidR="000152C6" w:rsidRPr="006A0C4B" w:rsidRDefault="00000000" w:rsidP="00C73F91">
            <w:pPr>
              <w:autoSpaceDE w:val="0"/>
              <w:autoSpaceDN w:val="0"/>
              <w:adjustRightInd w:val="0"/>
              <w:jc w:val="center"/>
              <w:rPr>
                <w:szCs w:val="20"/>
              </w:rPr>
            </w:pPr>
            <w:hyperlink r:id="rId13156" w:anchor="Desc_ZXIIGIR16A" w:history="1">
              <w:r w:rsidR="000152C6" w:rsidRPr="006A0C4B">
                <w:rPr>
                  <w:rStyle w:val="Hyperlink"/>
                  <w:szCs w:val="20"/>
                </w:rPr>
                <w:t>ZXIIGIR16A</w:t>
              </w:r>
            </w:hyperlink>
            <w:r w:rsidR="000152C6" w:rsidRPr="006A0C4B">
              <w:rPr>
                <w:szCs w:val="20"/>
              </w:rPr>
              <w:t xml:space="preserve">-57 ; </w:t>
            </w:r>
            <w:hyperlink r:id="rId13157" w:anchor="Desc_ZXIG0R1" w:history="1">
              <w:r w:rsidR="000152C6" w:rsidRPr="006A0C4B">
                <w:rPr>
                  <w:rStyle w:val="Hyperlink"/>
                  <w:szCs w:val="20"/>
                </w:rPr>
                <w:t>ZXIG0R1</w:t>
              </w:r>
            </w:hyperlink>
            <w:r w:rsidR="000152C6" w:rsidRPr="006A0C4B">
              <w:rPr>
                <w:szCs w:val="20"/>
              </w:rPr>
              <w:t xml:space="preserve">-474, </w:t>
            </w:r>
            <w:hyperlink r:id="rId13158" w:anchor="Desc_ZVIGIR7A" w:history="1">
              <w:r w:rsidR="000152C6" w:rsidRPr="006A0C4B">
                <w:rPr>
                  <w:rStyle w:val="Hyperlink"/>
                  <w:szCs w:val="20"/>
                </w:rPr>
                <w:t>ZVIGIR7A</w:t>
              </w:r>
            </w:hyperlink>
            <w:r w:rsidR="000152C6" w:rsidRPr="006A0C4B">
              <w:rPr>
                <w:szCs w:val="20"/>
              </w:rPr>
              <w:t>-15 ; ZIVGIIIR19C-2</w:t>
            </w:r>
          </w:p>
        </w:tc>
        <w:tc>
          <w:tcPr>
            <w:tcW w:w="1977" w:type="dxa"/>
            <w:vMerge/>
            <w:vAlign w:val="center"/>
          </w:tcPr>
          <w:p w14:paraId="3160C3C3" w14:textId="77777777" w:rsidR="000152C6" w:rsidRPr="006A0C4B" w:rsidRDefault="000152C6" w:rsidP="00C73F91">
            <w:pPr>
              <w:autoSpaceDE w:val="0"/>
              <w:autoSpaceDN w:val="0"/>
              <w:adjustRightInd w:val="0"/>
              <w:jc w:val="center"/>
              <w:rPr>
                <w:szCs w:val="20"/>
              </w:rPr>
            </w:pPr>
          </w:p>
        </w:tc>
        <w:tc>
          <w:tcPr>
            <w:tcW w:w="1977" w:type="dxa"/>
            <w:vAlign w:val="center"/>
          </w:tcPr>
          <w:p w14:paraId="6842ED0C" w14:textId="77777777" w:rsidR="000152C6" w:rsidRPr="006A0C4B" w:rsidRDefault="000152C6" w:rsidP="00C73F91">
            <w:pPr>
              <w:autoSpaceDE w:val="0"/>
              <w:autoSpaceDN w:val="0"/>
              <w:adjustRightInd w:val="0"/>
              <w:jc w:val="center"/>
              <w:rPr>
                <w:szCs w:val="20"/>
              </w:rPr>
            </w:pPr>
          </w:p>
        </w:tc>
      </w:tr>
      <w:tr w:rsidR="000152C6" w:rsidRPr="006A0C4B" w14:paraId="744B7037" w14:textId="77777777" w:rsidTr="00C73F91">
        <w:tc>
          <w:tcPr>
            <w:tcW w:w="650" w:type="dxa"/>
            <w:vAlign w:val="center"/>
          </w:tcPr>
          <w:p w14:paraId="3A161992" w14:textId="77777777" w:rsidR="000152C6" w:rsidRPr="006A0C4B" w:rsidRDefault="000152C6" w:rsidP="00C73F91">
            <w:pPr>
              <w:autoSpaceDE w:val="0"/>
              <w:autoSpaceDN w:val="0"/>
              <w:adjustRightInd w:val="0"/>
              <w:jc w:val="center"/>
            </w:pPr>
            <w:smartTag w:uri="urn:schemas-microsoft-com:office:smarttags" w:element="metricconverter">
              <w:smartTagPr>
                <w:attr w:name="ProductID" w:val="1F"/>
              </w:smartTagPr>
              <w:r w:rsidRPr="006A0C4B">
                <w:t>1F</w:t>
              </w:r>
            </w:smartTag>
          </w:p>
        </w:tc>
        <w:tc>
          <w:tcPr>
            <w:tcW w:w="2858" w:type="dxa"/>
            <w:vAlign w:val="center"/>
          </w:tcPr>
          <w:p w14:paraId="7CDFD51F" w14:textId="77777777" w:rsidR="000152C6" w:rsidRPr="006A0C4B" w:rsidRDefault="000152C6" w:rsidP="00C73F91">
            <w:pPr>
              <w:autoSpaceDE w:val="0"/>
              <w:autoSpaceDN w:val="0"/>
              <w:adjustRightInd w:val="0"/>
              <w:jc w:val="center"/>
              <w:rPr>
                <w:i/>
                <w:szCs w:val="20"/>
                <w:lang w:val="it-IT"/>
              </w:rPr>
            </w:pPr>
            <w:r w:rsidRPr="006A0C4B">
              <w:rPr>
                <w:i/>
                <w:szCs w:val="20"/>
                <w:lang w:val="it-IT"/>
              </w:rPr>
              <w:t>Lama triangolare larga e base rettilinea senza impugnatura</w:t>
            </w:r>
          </w:p>
        </w:tc>
        <w:tc>
          <w:tcPr>
            <w:tcW w:w="2092" w:type="dxa"/>
            <w:vAlign w:val="center"/>
          </w:tcPr>
          <w:p w14:paraId="31FFF35C" w14:textId="77777777" w:rsidR="000152C6" w:rsidRPr="006A0C4B" w:rsidRDefault="000152C6" w:rsidP="00C73F91">
            <w:pPr>
              <w:autoSpaceDE w:val="0"/>
              <w:autoSpaceDN w:val="0"/>
              <w:adjustRightInd w:val="0"/>
              <w:jc w:val="center"/>
              <w:rPr>
                <w:szCs w:val="20"/>
              </w:rPr>
            </w:pPr>
            <w:r w:rsidRPr="006A0C4B">
              <w:rPr>
                <w:szCs w:val="20"/>
              </w:rPr>
              <w:t>ZXVIIR26@b-?</w:t>
            </w:r>
          </w:p>
        </w:tc>
        <w:tc>
          <w:tcPr>
            <w:tcW w:w="1977" w:type="dxa"/>
            <w:vMerge/>
            <w:vAlign w:val="center"/>
          </w:tcPr>
          <w:p w14:paraId="4327D5E1" w14:textId="77777777" w:rsidR="000152C6" w:rsidRPr="006A0C4B" w:rsidRDefault="000152C6" w:rsidP="00C73F91">
            <w:pPr>
              <w:autoSpaceDE w:val="0"/>
              <w:autoSpaceDN w:val="0"/>
              <w:adjustRightInd w:val="0"/>
              <w:jc w:val="center"/>
              <w:rPr>
                <w:szCs w:val="20"/>
              </w:rPr>
            </w:pPr>
          </w:p>
        </w:tc>
        <w:tc>
          <w:tcPr>
            <w:tcW w:w="1977" w:type="dxa"/>
            <w:vAlign w:val="center"/>
          </w:tcPr>
          <w:p w14:paraId="6A450130" w14:textId="77777777" w:rsidR="000152C6" w:rsidRPr="006A0C4B" w:rsidRDefault="000152C6" w:rsidP="00C73F91">
            <w:pPr>
              <w:autoSpaceDE w:val="0"/>
              <w:autoSpaceDN w:val="0"/>
              <w:adjustRightInd w:val="0"/>
              <w:jc w:val="center"/>
              <w:rPr>
                <w:szCs w:val="20"/>
              </w:rPr>
            </w:pPr>
          </w:p>
        </w:tc>
      </w:tr>
      <w:tr w:rsidR="000152C6" w:rsidRPr="006A0C4B" w14:paraId="0364778E" w14:textId="77777777" w:rsidTr="00C73F91">
        <w:tc>
          <w:tcPr>
            <w:tcW w:w="650" w:type="dxa"/>
            <w:vAlign w:val="center"/>
          </w:tcPr>
          <w:p w14:paraId="0D1CEFC2" w14:textId="77777777" w:rsidR="000152C6" w:rsidRPr="006A0C4B" w:rsidRDefault="000152C6" w:rsidP="00C73F91">
            <w:pPr>
              <w:autoSpaceDE w:val="0"/>
              <w:autoSpaceDN w:val="0"/>
              <w:adjustRightInd w:val="0"/>
              <w:jc w:val="center"/>
            </w:pPr>
            <w:r w:rsidRPr="006A0C4B">
              <w:t>2</w:t>
            </w:r>
          </w:p>
        </w:tc>
        <w:tc>
          <w:tcPr>
            <w:tcW w:w="2858" w:type="dxa"/>
            <w:vAlign w:val="center"/>
          </w:tcPr>
          <w:p w14:paraId="2A26B008" w14:textId="77777777" w:rsidR="000152C6" w:rsidRPr="006A0C4B" w:rsidRDefault="000152C6" w:rsidP="00C73F91">
            <w:pPr>
              <w:autoSpaceDE w:val="0"/>
              <w:autoSpaceDN w:val="0"/>
              <w:adjustRightInd w:val="0"/>
              <w:jc w:val="center"/>
              <w:rPr>
                <w:i/>
                <w:szCs w:val="20"/>
                <w:lang w:val="it-IT"/>
              </w:rPr>
            </w:pPr>
            <w:r w:rsidRPr="006A0C4B">
              <w:rPr>
                <w:i/>
                <w:szCs w:val="20"/>
                <w:lang w:val="it-IT"/>
              </w:rPr>
              <w:t>Lama triangolare lunga, lingua da presa piatta e spalla cadente</w:t>
            </w:r>
          </w:p>
        </w:tc>
        <w:tc>
          <w:tcPr>
            <w:tcW w:w="2092" w:type="dxa"/>
            <w:vAlign w:val="center"/>
          </w:tcPr>
          <w:p w14:paraId="293BF27B" w14:textId="129130E2" w:rsidR="000152C6" w:rsidRPr="006A0C4B" w:rsidRDefault="00000000" w:rsidP="00C73F91">
            <w:pPr>
              <w:autoSpaceDE w:val="0"/>
              <w:autoSpaceDN w:val="0"/>
              <w:adjustRightInd w:val="0"/>
              <w:jc w:val="center"/>
              <w:rPr>
                <w:szCs w:val="20"/>
                <w:lang w:val="it-IT"/>
              </w:rPr>
            </w:pPr>
            <w:hyperlink r:id="rId13159" w:anchor="Desc_ZXIG0R1" w:history="1">
              <w:r w:rsidR="000152C6" w:rsidRPr="006A0C4B">
                <w:rPr>
                  <w:rStyle w:val="Hyperlink"/>
                  <w:szCs w:val="20"/>
                  <w:lang w:val="it-IT"/>
                </w:rPr>
                <w:t>ZXIG0R1</w:t>
              </w:r>
            </w:hyperlink>
            <w:r w:rsidR="000152C6" w:rsidRPr="006A0C4B">
              <w:rPr>
                <w:szCs w:val="20"/>
                <w:lang w:val="it-IT"/>
              </w:rPr>
              <w:t>-776, 847, 865 ; ZIVGIIIR10A-73 ; ZXGIIR18C-82 ; ZIVGIIR6G-4 ; ZIIIGIR7-1</w:t>
            </w:r>
          </w:p>
        </w:tc>
        <w:tc>
          <w:tcPr>
            <w:tcW w:w="1977" w:type="dxa"/>
            <w:vAlign w:val="center"/>
          </w:tcPr>
          <w:p w14:paraId="7BD22EC6" w14:textId="5C2AB31E" w:rsidR="000152C6" w:rsidRPr="006A0C4B" w:rsidRDefault="000152C6" w:rsidP="00426FF9">
            <w:pPr>
              <w:autoSpaceDE w:val="0"/>
              <w:autoSpaceDN w:val="0"/>
              <w:adjustRightInd w:val="0"/>
              <w:jc w:val="center"/>
              <w:rPr>
                <w:szCs w:val="20"/>
                <w:lang w:val="es-ES"/>
              </w:rPr>
            </w:pPr>
            <w:r w:rsidRPr="006A0C4B">
              <w:rPr>
                <w:szCs w:val="20"/>
                <w:lang w:val="es-ES"/>
              </w:rPr>
              <w:t xml:space="preserve">Poignards type </w:t>
            </w:r>
            <w:hyperlink r:id="rId13160" w:anchor="Cul_Ciempozuelos_poig" w:history="1">
              <w:r w:rsidR="00B11413" w:rsidRPr="0032190F">
                <w:rPr>
                  <w:rStyle w:val="Hyperlink"/>
                  <w:lang w:val="fr-FR"/>
                </w:rPr>
                <w:t>Ciempozuelos</w:t>
              </w:r>
            </w:hyperlink>
            <w:r w:rsidRPr="006A0C4B">
              <w:rPr>
                <w:szCs w:val="20"/>
                <w:lang w:val="es-ES"/>
              </w:rPr>
              <w:t xml:space="preserve">, </w:t>
            </w:r>
            <w:hyperlink r:id="rId13161" w:anchor="Sit_San_Roman_Hornija" w:history="1">
              <w:r w:rsidR="00426FF9" w:rsidRPr="00426FF9">
                <w:rPr>
                  <w:rStyle w:val="Hyperlink"/>
                  <w:szCs w:val="20"/>
                  <w:lang w:val="es-ES"/>
                </w:rPr>
                <w:t>San Roman de la Hornija</w:t>
              </w:r>
            </w:hyperlink>
          </w:p>
        </w:tc>
        <w:tc>
          <w:tcPr>
            <w:tcW w:w="1977" w:type="dxa"/>
            <w:vAlign w:val="center"/>
          </w:tcPr>
          <w:p w14:paraId="495956D1" w14:textId="77777777" w:rsidR="000152C6" w:rsidRPr="006A0C4B" w:rsidRDefault="000152C6" w:rsidP="00C73F91">
            <w:pPr>
              <w:autoSpaceDE w:val="0"/>
              <w:autoSpaceDN w:val="0"/>
              <w:adjustRightInd w:val="0"/>
              <w:jc w:val="center"/>
              <w:rPr>
                <w:szCs w:val="20"/>
              </w:rPr>
            </w:pPr>
            <w:r w:rsidRPr="006A0C4B">
              <w:rPr>
                <w:szCs w:val="20"/>
              </w:rPr>
              <w:t>Cuivre 3</w:t>
            </w:r>
          </w:p>
        </w:tc>
      </w:tr>
      <w:tr w:rsidR="000152C6" w:rsidRPr="006A0C4B" w14:paraId="304EB8CF" w14:textId="77777777" w:rsidTr="00C73F91">
        <w:tc>
          <w:tcPr>
            <w:tcW w:w="650" w:type="dxa"/>
            <w:vAlign w:val="center"/>
          </w:tcPr>
          <w:p w14:paraId="404B3E14" w14:textId="77777777" w:rsidR="000152C6" w:rsidRPr="006A0C4B" w:rsidRDefault="000152C6" w:rsidP="00C73F91">
            <w:pPr>
              <w:autoSpaceDE w:val="0"/>
              <w:autoSpaceDN w:val="0"/>
              <w:adjustRightInd w:val="0"/>
              <w:jc w:val="center"/>
            </w:pPr>
            <w:r w:rsidRPr="006A0C4B">
              <w:t>3</w:t>
            </w:r>
          </w:p>
        </w:tc>
        <w:tc>
          <w:tcPr>
            <w:tcW w:w="2858" w:type="dxa"/>
            <w:vAlign w:val="center"/>
          </w:tcPr>
          <w:p w14:paraId="219967A6" w14:textId="77777777" w:rsidR="000152C6" w:rsidRPr="006A0C4B" w:rsidRDefault="000152C6" w:rsidP="00C73F91">
            <w:pPr>
              <w:autoSpaceDE w:val="0"/>
              <w:autoSpaceDN w:val="0"/>
              <w:adjustRightInd w:val="0"/>
              <w:jc w:val="center"/>
              <w:rPr>
                <w:i/>
                <w:szCs w:val="20"/>
                <w:lang w:val="it-IT"/>
              </w:rPr>
            </w:pPr>
            <w:r w:rsidRPr="006A0C4B">
              <w:rPr>
                <w:i/>
                <w:szCs w:val="20"/>
                <w:lang w:val="it-IT"/>
              </w:rPr>
              <w:t>Lama triangolare (lunga o corta), lingua da presa piatta e spalla romboidale</w:t>
            </w:r>
          </w:p>
        </w:tc>
        <w:tc>
          <w:tcPr>
            <w:tcW w:w="2092" w:type="dxa"/>
            <w:vAlign w:val="center"/>
          </w:tcPr>
          <w:p w14:paraId="152A11BD" w14:textId="71126927" w:rsidR="000152C6" w:rsidRPr="006A0C4B" w:rsidRDefault="00000000" w:rsidP="00C73F91">
            <w:pPr>
              <w:autoSpaceDE w:val="0"/>
              <w:autoSpaceDN w:val="0"/>
              <w:adjustRightInd w:val="0"/>
              <w:jc w:val="center"/>
              <w:rPr>
                <w:szCs w:val="20"/>
              </w:rPr>
            </w:pPr>
            <w:hyperlink r:id="rId13162" w:anchor="Desc_ZIVGIIIR16D" w:history="1">
              <w:r w:rsidR="000152C6" w:rsidRPr="006A0C4B">
                <w:rPr>
                  <w:rStyle w:val="Hyperlink"/>
                  <w:szCs w:val="20"/>
                </w:rPr>
                <w:t>HBZZ</w:t>
              </w:r>
            </w:hyperlink>
            <w:r w:rsidR="000152C6" w:rsidRPr="006A0C4B">
              <w:rPr>
                <w:szCs w:val="20"/>
              </w:rPr>
              <w:t>-15a,15b ; ZVIIIGVIIR2-46</w:t>
            </w:r>
          </w:p>
        </w:tc>
        <w:tc>
          <w:tcPr>
            <w:tcW w:w="1977" w:type="dxa"/>
            <w:vAlign w:val="center"/>
          </w:tcPr>
          <w:p w14:paraId="09F74F9D" w14:textId="44C5487D" w:rsidR="000152C6" w:rsidRPr="006A0C4B" w:rsidRDefault="00000000" w:rsidP="00C73F91">
            <w:pPr>
              <w:autoSpaceDE w:val="0"/>
              <w:autoSpaceDN w:val="0"/>
              <w:adjustRightInd w:val="0"/>
              <w:jc w:val="center"/>
              <w:rPr>
                <w:szCs w:val="20"/>
              </w:rPr>
            </w:pPr>
            <w:hyperlink r:id="rId13163" w:anchor="Sizz_Cemmo_3" w:history="1">
              <w:r w:rsidR="000152C6" w:rsidRPr="006A0C4B">
                <w:rPr>
                  <w:rStyle w:val="Hyperlink"/>
                  <w:szCs w:val="20"/>
                </w:rPr>
                <w:t>Cemmo 3</w:t>
              </w:r>
            </w:hyperlink>
            <w:r w:rsidR="000152C6" w:rsidRPr="006A0C4B">
              <w:rPr>
                <w:szCs w:val="20"/>
              </w:rPr>
              <w:t>, Trevisio r. 1A</w:t>
            </w:r>
          </w:p>
        </w:tc>
        <w:tc>
          <w:tcPr>
            <w:tcW w:w="1977" w:type="dxa"/>
            <w:vAlign w:val="center"/>
          </w:tcPr>
          <w:p w14:paraId="6FB5E63E" w14:textId="77777777" w:rsidR="000152C6" w:rsidRPr="006A0C4B" w:rsidRDefault="000152C6" w:rsidP="00C73F91">
            <w:pPr>
              <w:autoSpaceDE w:val="0"/>
              <w:autoSpaceDN w:val="0"/>
              <w:adjustRightInd w:val="0"/>
              <w:jc w:val="center"/>
              <w:rPr>
                <w:szCs w:val="20"/>
              </w:rPr>
            </w:pPr>
            <w:r w:rsidRPr="006A0C4B">
              <w:rPr>
                <w:szCs w:val="20"/>
              </w:rPr>
              <w:t>Cuivre 3</w:t>
            </w:r>
          </w:p>
        </w:tc>
      </w:tr>
      <w:tr w:rsidR="000152C6" w:rsidRPr="006A0C4B" w14:paraId="3C1DD385" w14:textId="77777777" w:rsidTr="00C73F91">
        <w:tc>
          <w:tcPr>
            <w:tcW w:w="650" w:type="dxa"/>
            <w:vAlign w:val="center"/>
          </w:tcPr>
          <w:p w14:paraId="5714A069" w14:textId="77777777" w:rsidR="000152C6" w:rsidRPr="006A0C4B" w:rsidRDefault="000152C6" w:rsidP="00C73F91">
            <w:pPr>
              <w:autoSpaceDE w:val="0"/>
              <w:autoSpaceDN w:val="0"/>
              <w:adjustRightInd w:val="0"/>
              <w:jc w:val="center"/>
            </w:pPr>
            <w:r w:rsidRPr="006A0C4B">
              <w:lastRenderedPageBreak/>
              <w:t>4</w:t>
            </w:r>
          </w:p>
        </w:tc>
        <w:tc>
          <w:tcPr>
            <w:tcW w:w="2858" w:type="dxa"/>
            <w:vAlign w:val="center"/>
          </w:tcPr>
          <w:p w14:paraId="4D5AB35C" w14:textId="77777777" w:rsidR="000152C6" w:rsidRPr="006A0C4B" w:rsidRDefault="000152C6" w:rsidP="00C73F91">
            <w:pPr>
              <w:autoSpaceDE w:val="0"/>
              <w:autoSpaceDN w:val="0"/>
              <w:adjustRightInd w:val="0"/>
              <w:jc w:val="center"/>
              <w:rPr>
                <w:i/>
                <w:szCs w:val="20"/>
                <w:lang w:val="it-IT"/>
              </w:rPr>
            </w:pPr>
            <w:r w:rsidRPr="006A0C4B">
              <w:rPr>
                <w:i/>
                <w:szCs w:val="20"/>
                <w:lang w:val="it-IT"/>
              </w:rPr>
              <w:t>Lama triangolare stretta e base arcuata, guardia sporgente</w:t>
            </w:r>
          </w:p>
        </w:tc>
        <w:tc>
          <w:tcPr>
            <w:tcW w:w="2092" w:type="dxa"/>
            <w:vAlign w:val="center"/>
          </w:tcPr>
          <w:p w14:paraId="2B9FBABF" w14:textId="3B2DB6AA" w:rsidR="000152C6" w:rsidRPr="006A0C4B" w:rsidRDefault="00000000" w:rsidP="00C73F91">
            <w:pPr>
              <w:autoSpaceDE w:val="0"/>
              <w:autoSpaceDN w:val="0"/>
              <w:adjustRightInd w:val="0"/>
              <w:jc w:val="center"/>
              <w:rPr>
                <w:szCs w:val="20"/>
              </w:rPr>
            </w:pPr>
            <w:hyperlink r:id="rId13164" w:anchor="Desc_ZVIIGIR17" w:history="1">
              <w:r w:rsidR="000152C6" w:rsidRPr="006A0C4B">
                <w:rPr>
                  <w:rStyle w:val="Hyperlink"/>
                  <w:szCs w:val="20"/>
                </w:rPr>
                <w:t>ZVIIGIR17</w:t>
              </w:r>
            </w:hyperlink>
            <w:r w:rsidR="000152C6" w:rsidRPr="006A0C4B">
              <w:rPr>
                <w:szCs w:val="20"/>
              </w:rPr>
              <w:t>-3,4 ; ZVIIIGVIIR1(2)- ?;</w:t>
            </w:r>
          </w:p>
        </w:tc>
        <w:tc>
          <w:tcPr>
            <w:tcW w:w="1977" w:type="dxa"/>
            <w:vAlign w:val="center"/>
          </w:tcPr>
          <w:p w14:paraId="29CC0190" w14:textId="77777777" w:rsidR="000152C6" w:rsidRPr="006A0C4B" w:rsidRDefault="000152C6" w:rsidP="00C73F91">
            <w:pPr>
              <w:autoSpaceDE w:val="0"/>
              <w:autoSpaceDN w:val="0"/>
              <w:adjustRightInd w:val="0"/>
              <w:jc w:val="center"/>
              <w:rPr>
                <w:szCs w:val="20"/>
                <w:lang w:val="it-IT"/>
              </w:rPr>
            </w:pPr>
            <w:r w:rsidRPr="006A0C4B">
              <w:rPr>
                <w:szCs w:val="20"/>
                <w:lang w:val="it-IT"/>
              </w:rPr>
              <w:t>FDN 23 sett. C ed F ; Trevisio r. 1A</w:t>
            </w:r>
          </w:p>
        </w:tc>
        <w:tc>
          <w:tcPr>
            <w:tcW w:w="1977" w:type="dxa"/>
            <w:vAlign w:val="center"/>
          </w:tcPr>
          <w:p w14:paraId="1264B26E" w14:textId="05BAF3E6" w:rsidR="000152C6" w:rsidRPr="006A0C4B" w:rsidRDefault="000152C6" w:rsidP="00C73F91">
            <w:pPr>
              <w:autoSpaceDE w:val="0"/>
              <w:autoSpaceDN w:val="0"/>
              <w:adjustRightInd w:val="0"/>
              <w:jc w:val="center"/>
              <w:rPr>
                <w:szCs w:val="20"/>
              </w:rPr>
            </w:pPr>
            <w:r w:rsidRPr="006A0C4B">
              <w:rPr>
                <w:szCs w:val="20"/>
              </w:rPr>
              <w:t xml:space="preserve">Bronze </w:t>
            </w:r>
            <w:r w:rsidR="00C30A27">
              <w:rPr>
                <w:szCs w:val="20"/>
              </w:rPr>
              <w:t>ancient</w:t>
            </w:r>
          </w:p>
        </w:tc>
      </w:tr>
    </w:tbl>
    <w:p w14:paraId="5F485993" w14:textId="77777777" w:rsidR="000152C6" w:rsidRDefault="000152C6" w:rsidP="000152C6">
      <w:pPr>
        <w:autoSpaceDE w:val="0"/>
        <w:autoSpaceDN w:val="0"/>
        <w:adjustRightInd w:val="0"/>
        <w:jc w:val="both"/>
      </w:pPr>
      <w:r>
        <w:t>(Arcà 2009 p. 291</w:t>
      </w:r>
      <w:r w:rsidRPr="00F82D4C">
        <w:rPr>
          <w:i/>
        </w:rPr>
        <w:t>sq.</w:t>
      </w:r>
      <w:r>
        <w:t>).</w:t>
      </w:r>
    </w:p>
    <w:p w14:paraId="75A14872" w14:textId="77777777" w:rsidR="000152C6" w:rsidRDefault="000152C6" w:rsidP="000152C6">
      <w:pPr>
        <w:autoSpaceDE w:val="0"/>
        <w:autoSpaceDN w:val="0"/>
        <w:adjustRightInd w:val="0"/>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72"/>
        <w:gridCol w:w="1590"/>
        <w:gridCol w:w="3273"/>
      </w:tblGrid>
      <w:tr w:rsidR="000152C6" w14:paraId="7FF286DE" w14:textId="77777777" w:rsidTr="00C73F91">
        <w:trPr>
          <w:jc w:val="center"/>
        </w:trPr>
        <w:tc>
          <w:tcPr>
            <w:tcW w:w="3272" w:type="dxa"/>
            <w:shd w:val="clear" w:color="auto" w:fill="auto"/>
          </w:tcPr>
          <w:p w14:paraId="47653AC5" w14:textId="77777777" w:rsidR="000152C6" w:rsidRPr="00566234" w:rsidRDefault="000152C6" w:rsidP="00C73F91">
            <w:pPr>
              <w:autoSpaceDE w:val="0"/>
              <w:autoSpaceDN w:val="0"/>
              <w:adjustRightInd w:val="0"/>
              <w:jc w:val="both"/>
              <w:rPr>
                <w:i/>
                <w:lang w:val="es-ES"/>
              </w:rPr>
            </w:pPr>
            <w:r w:rsidRPr="00566234">
              <w:rPr>
                <w:i/>
                <w:lang w:val="es-ES"/>
              </w:rPr>
              <w:t>typo Remedello 2 con impugnatura</w:t>
            </w:r>
          </w:p>
          <w:p w14:paraId="118C6D10" w14:textId="77777777" w:rsidR="000152C6" w:rsidRPr="00566234" w:rsidRDefault="000152C6" w:rsidP="00C73F91">
            <w:pPr>
              <w:autoSpaceDE w:val="0"/>
              <w:autoSpaceDN w:val="0"/>
              <w:adjustRightInd w:val="0"/>
              <w:jc w:val="both"/>
              <w:rPr>
                <w:i/>
                <w:lang w:val="es-ES"/>
              </w:rPr>
            </w:pPr>
            <w:r w:rsidRPr="00566234">
              <w:rPr>
                <w:i/>
                <w:lang w:val="es-ES"/>
              </w:rPr>
              <w:t>rettangolare o a T</w:t>
            </w:r>
          </w:p>
        </w:tc>
        <w:tc>
          <w:tcPr>
            <w:tcW w:w="1590" w:type="dxa"/>
            <w:shd w:val="clear" w:color="auto" w:fill="auto"/>
          </w:tcPr>
          <w:p w14:paraId="5340BBF4" w14:textId="4CB721E4" w:rsidR="000152C6" w:rsidRDefault="00000000" w:rsidP="00C73F91">
            <w:pPr>
              <w:autoSpaceDE w:val="0"/>
              <w:autoSpaceDN w:val="0"/>
              <w:adjustRightInd w:val="0"/>
              <w:jc w:val="both"/>
            </w:pPr>
            <w:hyperlink r:id="rId13165" w:anchor="Desc_ZIVGIIIR8C" w:history="1">
              <w:r w:rsidR="000152C6" w:rsidRPr="00F82D4C">
                <w:rPr>
                  <w:rStyle w:val="Hyperlink"/>
                </w:rPr>
                <w:t>ZIVGIIIR8C</w:t>
              </w:r>
            </w:hyperlink>
          </w:p>
        </w:tc>
        <w:tc>
          <w:tcPr>
            <w:tcW w:w="3273" w:type="dxa"/>
            <w:shd w:val="clear" w:color="auto" w:fill="auto"/>
          </w:tcPr>
          <w:p w14:paraId="757761DE" w14:textId="5C8C1821" w:rsidR="000152C6" w:rsidRDefault="00000000" w:rsidP="00C73F91">
            <w:pPr>
              <w:autoSpaceDE w:val="0"/>
              <w:autoSpaceDN w:val="0"/>
              <w:adjustRightInd w:val="0"/>
              <w:jc w:val="both"/>
            </w:pPr>
            <w:hyperlink r:id="rId13166" w:anchor="Sizz_Vite_36" w:history="1">
              <w:r w:rsidR="000152C6" w:rsidRPr="0037727D">
                <w:rPr>
                  <w:rStyle w:val="Hyperlink"/>
                  <w:rFonts w:ascii="Times-Roman" w:hAnsi="Times-Roman" w:cs="Times-Roman"/>
                  <w:sz w:val="20"/>
                  <w:szCs w:val="20"/>
                </w:rPr>
                <w:t>Vite 36</w:t>
              </w:r>
            </w:hyperlink>
            <w:r w:rsidR="000152C6" w:rsidRPr="0037727D">
              <w:rPr>
                <w:sz w:val="20"/>
                <w:szCs w:val="20"/>
              </w:rPr>
              <w:t xml:space="preserve"> et </w:t>
            </w:r>
            <w:hyperlink r:id="rId13167" w:anchor="Sizz_Foppe_Nadro_4" w:history="1">
              <w:r w:rsidR="000152C6" w:rsidRPr="0037727D">
                <w:rPr>
                  <w:rStyle w:val="Hyperlink"/>
                  <w:sz w:val="20"/>
                  <w:szCs w:val="20"/>
                </w:rPr>
                <w:t>FDN 4</w:t>
              </w:r>
            </w:hyperlink>
          </w:p>
        </w:tc>
      </w:tr>
    </w:tbl>
    <w:p w14:paraId="162CF15B" w14:textId="77777777" w:rsidR="000152C6" w:rsidRDefault="000152C6" w:rsidP="000152C6">
      <w:pPr>
        <w:autoSpaceDE w:val="0"/>
        <w:autoSpaceDN w:val="0"/>
        <w:adjustRightInd w:val="0"/>
        <w:jc w:val="both"/>
      </w:pPr>
      <w:r>
        <w:t>(Arcà 2013 p. 154)</w:t>
      </w:r>
    </w:p>
    <w:p w14:paraId="5533E987" w14:textId="77777777" w:rsidR="000152C6" w:rsidRPr="00F82D4C" w:rsidRDefault="000152C6" w:rsidP="000152C6">
      <w:pPr>
        <w:autoSpaceDE w:val="0"/>
        <w:autoSpaceDN w:val="0"/>
        <w:adjustRightInd w:val="0"/>
        <w:jc w:val="both"/>
      </w:pPr>
    </w:p>
    <w:p w14:paraId="4392C618" w14:textId="77777777" w:rsidR="000152C6" w:rsidRPr="0032190F" w:rsidRDefault="000152C6" w:rsidP="000152C6">
      <w:pPr>
        <w:autoSpaceDE w:val="0"/>
        <w:autoSpaceDN w:val="0"/>
        <w:adjustRightInd w:val="0"/>
        <w:jc w:val="both"/>
        <w:rPr>
          <w:lang w:val="fr-FR"/>
        </w:rPr>
      </w:pPr>
      <w:r w:rsidRPr="0032190F">
        <w:rPr>
          <w:lang w:val="fr-FR"/>
        </w:rPr>
        <w:t>Nicoletta Bianchi compte une trentaine de types de poignards (BIB 1616):</w:t>
      </w:r>
    </w:p>
    <w:tbl>
      <w:tblPr>
        <w:tblW w:w="76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30"/>
        <w:gridCol w:w="3086"/>
        <w:gridCol w:w="2382"/>
        <w:gridCol w:w="1523"/>
      </w:tblGrid>
      <w:tr w:rsidR="000152C6" w14:paraId="30207E11" w14:textId="77777777" w:rsidTr="00C73F91">
        <w:trPr>
          <w:trHeight w:val="705"/>
          <w:jc w:val="center"/>
        </w:trPr>
        <w:tc>
          <w:tcPr>
            <w:tcW w:w="7621" w:type="dxa"/>
            <w:gridSpan w:val="4"/>
            <w:shd w:val="clear" w:color="auto" w:fill="auto"/>
            <w:vAlign w:val="center"/>
          </w:tcPr>
          <w:p w14:paraId="70C66FB1" w14:textId="77777777" w:rsidR="000152C6" w:rsidRPr="0032190F" w:rsidRDefault="000152C6" w:rsidP="00C73F91">
            <w:pPr>
              <w:autoSpaceDE w:val="0"/>
              <w:autoSpaceDN w:val="0"/>
              <w:adjustRightInd w:val="0"/>
              <w:jc w:val="center"/>
              <w:rPr>
                <w:lang w:val="fr-FR"/>
              </w:rPr>
            </w:pPr>
            <w:r w:rsidRPr="0032190F">
              <w:rPr>
                <w:lang w:val="fr-FR"/>
              </w:rPr>
              <w:t>Type A  (de A1 à A19)</w:t>
            </w:r>
          </w:p>
          <w:p w14:paraId="07B7C580" w14:textId="77777777" w:rsidR="000152C6" w:rsidRDefault="000152C6" w:rsidP="00C73F91">
            <w:pPr>
              <w:autoSpaceDE w:val="0"/>
              <w:autoSpaceDN w:val="0"/>
              <w:adjustRightInd w:val="0"/>
              <w:jc w:val="center"/>
            </w:pPr>
            <w:r w:rsidRPr="00681B19">
              <w:rPr>
                <w:sz w:val="22"/>
                <w:szCs w:val="22"/>
              </w:rPr>
              <w:t>lame à base rectiligne</w:t>
            </w:r>
          </w:p>
        </w:tc>
      </w:tr>
      <w:tr w:rsidR="000152C6" w:rsidRPr="008B002C" w14:paraId="3AE0AC9B" w14:textId="77777777" w:rsidTr="00C73F91">
        <w:trPr>
          <w:jc w:val="center"/>
        </w:trPr>
        <w:tc>
          <w:tcPr>
            <w:tcW w:w="630" w:type="dxa"/>
            <w:shd w:val="clear" w:color="auto" w:fill="auto"/>
            <w:vAlign w:val="center"/>
          </w:tcPr>
          <w:p w14:paraId="69911F5A" w14:textId="77777777" w:rsidR="000152C6" w:rsidRDefault="000152C6" w:rsidP="00C73F91">
            <w:pPr>
              <w:autoSpaceDE w:val="0"/>
              <w:autoSpaceDN w:val="0"/>
              <w:adjustRightInd w:val="0"/>
              <w:jc w:val="center"/>
            </w:pPr>
            <w:r>
              <w:t>A1</w:t>
            </w:r>
          </w:p>
        </w:tc>
        <w:tc>
          <w:tcPr>
            <w:tcW w:w="3086" w:type="dxa"/>
            <w:shd w:val="clear" w:color="auto" w:fill="auto"/>
            <w:vAlign w:val="center"/>
          </w:tcPr>
          <w:p w14:paraId="7F6C9CFA" w14:textId="77777777" w:rsidR="000152C6" w:rsidRPr="0032190F" w:rsidRDefault="000152C6" w:rsidP="00C73F91">
            <w:pPr>
              <w:autoSpaceDE w:val="0"/>
              <w:autoSpaceDN w:val="0"/>
              <w:adjustRightInd w:val="0"/>
              <w:jc w:val="center"/>
              <w:rPr>
                <w:sz w:val="22"/>
                <w:szCs w:val="22"/>
                <w:lang w:val="fr-FR"/>
              </w:rPr>
            </w:pPr>
            <w:r w:rsidRPr="0032190F">
              <w:rPr>
                <w:sz w:val="22"/>
                <w:szCs w:val="22"/>
                <w:lang w:val="fr-FR"/>
              </w:rPr>
              <w:t>lame triangulaire courte, bords rectilignes</w:t>
            </w:r>
          </w:p>
        </w:tc>
        <w:tc>
          <w:tcPr>
            <w:tcW w:w="2382" w:type="dxa"/>
            <w:shd w:val="clear" w:color="auto" w:fill="auto"/>
            <w:vAlign w:val="center"/>
          </w:tcPr>
          <w:p w14:paraId="04CF287F" w14:textId="77777777" w:rsidR="000152C6" w:rsidRPr="0032190F" w:rsidRDefault="000152C6" w:rsidP="00C73F91">
            <w:pPr>
              <w:autoSpaceDE w:val="0"/>
              <w:autoSpaceDN w:val="0"/>
              <w:adjustRightInd w:val="0"/>
              <w:jc w:val="center"/>
              <w:rPr>
                <w:sz w:val="22"/>
                <w:szCs w:val="22"/>
                <w:lang w:val="fr-FR"/>
              </w:rPr>
            </w:pPr>
          </w:p>
        </w:tc>
        <w:tc>
          <w:tcPr>
            <w:tcW w:w="1523" w:type="dxa"/>
            <w:vAlign w:val="center"/>
          </w:tcPr>
          <w:p w14:paraId="1A51456A" w14:textId="77777777" w:rsidR="000152C6" w:rsidRPr="0032190F" w:rsidRDefault="000152C6" w:rsidP="00C73F91">
            <w:pPr>
              <w:autoSpaceDE w:val="0"/>
              <w:autoSpaceDN w:val="0"/>
              <w:adjustRightInd w:val="0"/>
              <w:jc w:val="center"/>
              <w:rPr>
                <w:sz w:val="22"/>
                <w:szCs w:val="22"/>
                <w:lang w:val="fr-FR"/>
              </w:rPr>
            </w:pPr>
          </w:p>
        </w:tc>
      </w:tr>
      <w:tr w:rsidR="000152C6" w14:paraId="370BBBBF" w14:textId="77777777" w:rsidTr="00C73F91">
        <w:trPr>
          <w:jc w:val="center"/>
        </w:trPr>
        <w:tc>
          <w:tcPr>
            <w:tcW w:w="630" w:type="dxa"/>
            <w:shd w:val="clear" w:color="auto" w:fill="auto"/>
            <w:vAlign w:val="center"/>
          </w:tcPr>
          <w:p w14:paraId="584A7985" w14:textId="77777777" w:rsidR="000152C6" w:rsidRDefault="000152C6" w:rsidP="00C73F91">
            <w:pPr>
              <w:autoSpaceDE w:val="0"/>
              <w:autoSpaceDN w:val="0"/>
              <w:adjustRightInd w:val="0"/>
              <w:jc w:val="center"/>
            </w:pPr>
            <w:r>
              <w:t>A2</w:t>
            </w:r>
          </w:p>
        </w:tc>
        <w:tc>
          <w:tcPr>
            <w:tcW w:w="3086" w:type="dxa"/>
            <w:shd w:val="clear" w:color="auto" w:fill="auto"/>
            <w:vAlign w:val="center"/>
          </w:tcPr>
          <w:p w14:paraId="3C24BA89" w14:textId="77777777" w:rsidR="000152C6" w:rsidRPr="0032190F" w:rsidRDefault="000152C6" w:rsidP="00C73F91">
            <w:pPr>
              <w:autoSpaceDE w:val="0"/>
              <w:autoSpaceDN w:val="0"/>
              <w:adjustRightInd w:val="0"/>
              <w:jc w:val="center"/>
              <w:rPr>
                <w:sz w:val="22"/>
                <w:szCs w:val="22"/>
                <w:lang w:val="fr-FR"/>
              </w:rPr>
            </w:pPr>
            <w:r w:rsidRPr="0032190F">
              <w:rPr>
                <w:sz w:val="22"/>
                <w:szCs w:val="22"/>
                <w:lang w:val="fr-FR"/>
              </w:rPr>
              <w:t>lame triangulaire courte, bords rectilignes, garde réservée et poignée</w:t>
            </w:r>
          </w:p>
          <w:p w14:paraId="6814DDBA" w14:textId="77777777" w:rsidR="000152C6" w:rsidRDefault="000152C6" w:rsidP="00C73F91">
            <w:pPr>
              <w:autoSpaceDE w:val="0"/>
              <w:autoSpaceDN w:val="0"/>
              <w:adjustRightInd w:val="0"/>
              <w:jc w:val="center"/>
            </w:pPr>
            <w:r w:rsidRPr="00F1714B">
              <w:rPr>
                <w:sz w:val="22"/>
                <w:szCs w:val="22"/>
              </w:rPr>
              <w:t>rectangulaire large</w:t>
            </w:r>
          </w:p>
        </w:tc>
        <w:tc>
          <w:tcPr>
            <w:tcW w:w="2382" w:type="dxa"/>
            <w:shd w:val="clear" w:color="auto" w:fill="auto"/>
            <w:vAlign w:val="center"/>
          </w:tcPr>
          <w:p w14:paraId="038B1F1C" w14:textId="6C3208F0" w:rsidR="000152C6" w:rsidRPr="00F1714B" w:rsidRDefault="00000000" w:rsidP="00C73F91">
            <w:pPr>
              <w:autoSpaceDE w:val="0"/>
              <w:autoSpaceDN w:val="0"/>
              <w:adjustRightInd w:val="0"/>
              <w:jc w:val="center"/>
              <w:rPr>
                <w:rFonts w:ascii="TimesNewRomanPSMT" w:hAnsi="TimesNewRomanPSMT" w:cs="TimesNewRomanPSMT"/>
                <w:sz w:val="22"/>
                <w:szCs w:val="22"/>
              </w:rPr>
            </w:pPr>
            <w:hyperlink r:id="rId13168" w:anchor="Desc_ZVIIIGIIIR32" w:history="1">
              <w:r w:rsidR="000152C6" w:rsidRPr="00F1714B">
                <w:rPr>
                  <w:rStyle w:val="Hyperlink"/>
                  <w:sz w:val="22"/>
                  <w:szCs w:val="22"/>
                </w:rPr>
                <w:t>ZVIIIGIII.R3(2)-</w:t>
              </w:r>
              <w:r w:rsidR="000152C6" w:rsidRPr="00F1714B">
                <w:rPr>
                  <w:rStyle w:val="Hyperlink"/>
                  <w:rFonts w:ascii="TimesNewRomanPSMT" w:hAnsi="TimesNewRomanPSMT" w:cs="TimesNewRomanPSMT"/>
                  <w:sz w:val="22"/>
                  <w:szCs w:val="22"/>
                </w:rPr>
                <w:t>27</w:t>
              </w:r>
            </w:hyperlink>
          </w:p>
          <w:p w14:paraId="0B35364A" w14:textId="06B4F593" w:rsidR="000152C6" w:rsidRPr="00F1714B" w:rsidRDefault="00000000" w:rsidP="00C73F91">
            <w:pPr>
              <w:autoSpaceDE w:val="0"/>
              <w:autoSpaceDN w:val="0"/>
              <w:adjustRightInd w:val="0"/>
              <w:jc w:val="center"/>
              <w:rPr>
                <w:sz w:val="22"/>
                <w:szCs w:val="22"/>
              </w:rPr>
            </w:pPr>
            <w:hyperlink r:id="rId13169" w:anchor="Desc_ZVGIIR16alpha" w:history="1">
              <w:r w:rsidR="000152C6" w:rsidRPr="00F1714B">
                <w:rPr>
                  <w:rStyle w:val="Hyperlink"/>
                  <w:rFonts w:ascii="TimesNewRomanPSMT" w:hAnsi="TimesNewRomanPSMT" w:cs="TimesNewRomanPSMT"/>
                  <w:sz w:val="22"/>
                  <w:szCs w:val="22"/>
                </w:rPr>
                <w:t>ZVGIIR16@a-1</w:t>
              </w:r>
            </w:hyperlink>
          </w:p>
          <w:p w14:paraId="13706271" w14:textId="4B3AB0D7" w:rsidR="000152C6" w:rsidRPr="00F1714B" w:rsidRDefault="00000000" w:rsidP="00C73F91">
            <w:pPr>
              <w:autoSpaceDE w:val="0"/>
              <w:autoSpaceDN w:val="0"/>
              <w:adjustRightInd w:val="0"/>
              <w:jc w:val="center"/>
              <w:rPr>
                <w:sz w:val="22"/>
                <w:szCs w:val="22"/>
              </w:rPr>
            </w:pPr>
            <w:hyperlink r:id="rId13170" w:anchor="Desc_ZIVGIIIR21A" w:history="1">
              <w:r w:rsidR="000152C6" w:rsidRPr="00F1714B">
                <w:rPr>
                  <w:rStyle w:val="Hyperlink"/>
                  <w:sz w:val="22"/>
                  <w:szCs w:val="22"/>
                </w:rPr>
                <w:t>ZIVGIII.R21A-4</w:t>
              </w:r>
            </w:hyperlink>
          </w:p>
        </w:tc>
        <w:tc>
          <w:tcPr>
            <w:tcW w:w="1523" w:type="dxa"/>
            <w:vAlign w:val="center"/>
          </w:tcPr>
          <w:p w14:paraId="597D4D4F" w14:textId="77777777" w:rsidR="000152C6" w:rsidRPr="00F1714B" w:rsidRDefault="000152C6" w:rsidP="00C73F91">
            <w:pPr>
              <w:autoSpaceDE w:val="0"/>
              <w:autoSpaceDN w:val="0"/>
              <w:adjustRightInd w:val="0"/>
              <w:jc w:val="center"/>
              <w:rPr>
                <w:sz w:val="22"/>
                <w:szCs w:val="22"/>
              </w:rPr>
            </w:pPr>
          </w:p>
        </w:tc>
      </w:tr>
      <w:tr w:rsidR="000152C6" w:rsidRPr="008B002C" w14:paraId="6286C407" w14:textId="77777777" w:rsidTr="00C73F91">
        <w:trPr>
          <w:jc w:val="center"/>
        </w:trPr>
        <w:tc>
          <w:tcPr>
            <w:tcW w:w="630" w:type="dxa"/>
            <w:shd w:val="clear" w:color="auto" w:fill="auto"/>
            <w:vAlign w:val="center"/>
          </w:tcPr>
          <w:p w14:paraId="582E6561" w14:textId="77777777" w:rsidR="000152C6" w:rsidRDefault="000152C6" w:rsidP="00C73F91">
            <w:pPr>
              <w:autoSpaceDE w:val="0"/>
              <w:autoSpaceDN w:val="0"/>
              <w:adjustRightInd w:val="0"/>
              <w:jc w:val="center"/>
            </w:pPr>
            <w:r>
              <w:t>A3</w:t>
            </w:r>
          </w:p>
        </w:tc>
        <w:tc>
          <w:tcPr>
            <w:tcW w:w="3086" w:type="dxa"/>
            <w:shd w:val="clear" w:color="auto" w:fill="auto"/>
            <w:vAlign w:val="center"/>
          </w:tcPr>
          <w:p w14:paraId="06F40FA9" w14:textId="77777777" w:rsidR="000152C6" w:rsidRPr="0032190F" w:rsidRDefault="000152C6" w:rsidP="00C73F91">
            <w:pPr>
              <w:autoSpaceDE w:val="0"/>
              <w:autoSpaceDN w:val="0"/>
              <w:adjustRightInd w:val="0"/>
              <w:jc w:val="center"/>
              <w:rPr>
                <w:sz w:val="22"/>
                <w:szCs w:val="22"/>
                <w:lang w:val="fr-FR"/>
              </w:rPr>
            </w:pPr>
            <w:r w:rsidRPr="0032190F">
              <w:rPr>
                <w:sz w:val="22"/>
                <w:szCs w:val="22"/>
                <w:lang w:val="fr-FR"/>
              </w:rPr>
              <w:t>lame sub-triangulaire courte, bords concaves</w:t>
            </w:r>
          </w:p>
        </w:tc>
        <w:tc>
          <w:tcPr>
            <w:tcW w:w="2382" w:type="dxa"/>
            <w:shd w:val="clear" w:color="auto" w:fill="auto"/>
            <w:vAlign w:val="center"/>
          </w:tcPr>
          <w:p w14:paraId="5C097C91" w14:textId="77777777" w:rsidR="000152C6" w:rsidRPr="0032190F" w:rsidRDefault="000152C6" w:rsidP="00C73F91">
            <w:pPr>
              <w:autoSpaceDE w:val="0"/>
              <w:autoSpaceDN w:val="0"/>
              <w:adjustRightInd w:val="0"/>
              <w:jc w:val="center"/>
              <w:rPr>
                <w:sz w:val="22"/>
                <w:szCs w:val="22"/>
                <w:lang w:val="fr-FR"/>
              </w:rPr>
            </w:pPr>
          </w:p>
        </w:tc>
        <w:tc>
          <w:tcPr>
            <w:tcW w:w="1523" w:type="dxa"/>
            <w:vAlign w:val="center"/>
          </w:tcPr>
          <w:p w14:paraId="72FCAD06" w14:textId="77777777" w:rsidR="000152C6" w:rsidRPr="0032190F" w:rsidRDefault="000152C6" w:rsidP="00C73F91">
            <w:pPr>
              <w:autoSpaceDE w:val="0"/>
              <w:autoSpaceDN w:val="0"/>
              <w:adjustRightInd w:val="0"/>
              <w:jc w:val="center"/>
              <w:rPr>
                <w:sz w:val="22"/>
                <w:szCs w:val="22"/>
                <w:lang w:val="fr-FR"/>
              </w:rPr>
            </w:pPr>
          </w:p>
        </w:tc>
      </w:tr>
      <w:tr w:rsidR="000152C6" w:rsidRPr="008B002C" w14:paraId="14332D32" w14:textId="77777777" w:rsidTr="00C73F91">
        <w:trPr>
          <w:jc w:val="center"/>
        </w:trPr>
        <w:tc>
          <w:tcPr>
            <w:tcW w:w="630" w:type="dxa"/>
            <w:shd w:val="clear" w:color="auto" w:fill="auto"/>
            <w:vAlign w:val="center"/>
          </w:tcPr>
          <w:p w14:paraId="671B1C54" w14:textId="77777777" w:rsidR="000152C6" w:rsidRDefault="000152C6" w:rsidP="00C73F91">
            <w:pPr>
              <w:autoSpaceDE w:val="0"/>
              <w:autoSpaceDN w:val="0"/>
              <w:adjustRightInd w:val="0"/>
              <w:jc w:val="center"/>
            </w:pPr>
            <w:r>
              <w:t>A4</w:t>
            </w:r>
          </w:p>
        </w:tc>
        <w:tc>
          <w:tcPr>
            <w:tcW w:w="3086" w:type="dxa"/>
            <w:shd w:val="clear" w:color="auto" w:fill="auto"/>
            <w:vAlign w:val="center"/>
          </w:tcPr>
          <w:p w14:paraId="161AAFEA" w14:textId="77777777" w:rsidR="000152C6" w:rsidRPr="0032190F" w:rsidRDefault="000152C6" w:rsidP="00C73F91">
            <w:pPr>
              <w:autoSpaceDE w:val="0"/>
              <w:autoSpaceDN w:val="0"/>
              <w:adjustRightInd w:val="0"/>
              <w:jc w:val="center"/>
              <w:rPr>
                <w:sz w:val="22"/>
                <w:szCs w:val="22"/>
                <w:lang w:val="fr-FR"/>
              </w:rPr>
            </w:pPr>
            <w:r w:rsidRPr="0032190F">
              <w:rPr>
                <w:sz w:val="22"/>
                <w:szCs w:val="22"/>
                <w:lang w:val="fr-FR"/>
              </w:rPr>
              <w:t>lame sub-triangulaire courte, bords concaves et garde réservée</w:t>
            </w:r>
          </w:p>
        </w:tc>
        <w:tc>
          <w:tcPr>
            <w:tcW w:w="2382" w:type="dxa"/>
            <w:shd w:val="clear" w:color="auto" w:fill="auto"/>
            <w:vAlign w:val="center"/>
          </w:tcPr>
          <w:p w14:paraId="18DB5EFB" w14:textId="77777777" w:rsidR="000152C6" w:rsidRPr="0032190F" w:rsidRDefault="000152C6" w:rsidP="00C73F91">
            <w:pPr>
              <w:autoSpaceDE w:val="0"/>
              <w:autoSpaceDN w:val="0"/>
              <w:adjustRightInd w:val="0"/>
              <w:jc w:val="center"/>
              <w:rPr>
                <w:sz w:val="22"/>
                <w:szCs w:val="22"/>
                <w:lang w:val="fr-FR"/>
              </w:rPr>
            </w:pPr>
            <w:r w:rsidRPr="0032190F">
              <w:rPr>
                <w:rFonts w:ascii="TimesNewRomanPSMT" w:hAnsi="TimesNewRomanPSMT" w:cs="TimesNewRomanPSMT"/>
                <w:sz w:val="22"/>
                <w:szCs w:val="22"/>
                <w:lang w:val="fr-FR"/>
              </w:rPr>
              <w:t>ZXIIGVR3@a</w:t>
            </w:r>
            <w:r w:rsidRPr="0032190F">
              <w:rPr>
                <w:sz w:val="22"/>
                <w:szCs w:val="22"/>
                <w:lang w:val="fr-FR"/>
              </w:rPr>
              <w:t>-6</w:t>
            </w:r>
          </w:p>
          <w:p w14:paraId="32D774CA" w14:textId="194CD52D" w:rsidR="000152C6" w:rsidRPr="0032190F" w:rsidRDefault="00000000" w:rsidP="00C73F91">
            <w:pPr>
              <w:autoSpaceDE w:val="0"/>
              <w:autoSpaceDN w:val="0"/>
              <w:adjustRightInd w:val="0"/>
              <w:jc w:val="center"/>
              <w:rPr>
                <w:sz w:val="22"/>
                <w:szCs w:val="22"/>
                <w:lang w:val="fr-FR"/>
              </w:rPr>
            </w:pPr>
            <w:hyperlink r:id="rId13171" w:anchor="Desc_ZXIG0R1_d" w:history="1">
              <w:r w:rsidR="000152C6" w:rsidRPr="0032190F">
                <w:rPr>
                  <w:rStyle w:val="Hyperlink"/>
                  <w:sz w:val="22"/>
                  <w:szCs w:val="22"/>
                  <w:lang w:val="fr-FR"/>
                </w:rPr>
                <w:t>ZXI.G0.R1-924</w:t>
              </w:r>
            </w:hyperlink>
          </w:p>
          <w:p w14:paraId="0EA8264E" w14:textId="77777777" w:rsidR="000152C6" w:rsidRPr="0032190F" w:rsidRDefault="000152C6" w:rsidP="00C73F91">
            <w:pPr>
              <w:autoSpaceDE w:val="0"/>
              <w:autoSpaceDN w:val="0"/>
              <w:adjustRightInd w:val="0"/>
              <w:jc w:val="center"/>
              <w:rPr>
                <w:sz w:val="22"/>
                <w:szCs w:val="22"/>
                <w:lang w:val="fr-FR"/>
              </w:rPr>
            </w:pPr>
            <w:r w:rsidRPr="0032190F">
              <w:rPr>
                <w:sz w:val="22"/>
                <w:szCs w:val="22"/>
                <w:lang w:val="fr-FR"/>
              </w:rPr>
              <w:t>ZXI.GIII.R6-1</w:t>
            </w:r>
          </w:p>
          <w:p w14:paraId="63D2254C" w14:textId="77777777" w:rsidR="000152C6" w:rsidRPr="0032190F" w:rsidRDefault="000152C6" w:rsidP="00C73F91">
            <w:pPr>
              <w:autoSpaceDE w:val="0"/>
              <w:autoSpaceDN w:val="0"/>
              <w:adjustRightInd w:val="0"/>
              <w:jc w:val="center"/>
              <w:rPr>
                <w:sz w:val="22"/>
                <w:szCs w:val="22"/>
                <w:lang w:val="fr-FR"/>
              </w:rPr>
            </w:pPr>
            <w:r w:rsidRPr="0032190F">
              <w:rPr>
                <w:sz w:val="22"/>
                <w:szCs w:val="22"/>
                <w:lang w:val="fr-FR"/>
              </w:rPr>
              <w:t>ZIV.GVI.R1B-3</w:t>
            </w:r>
          </w:p>
          <w:p w14:paraId="0FEDBFD6" w14:textId="77777777" w:rsidR="000152C6" w:rsidRPr="00F1714B" w:rsidRDefault="000152C6" w:rsidP="00C73F91">
            <w:pPr>
              <w:autoSpaceDE w:val="0"/>
              <w:autoSpaceDN w:val="0"/>
              <w:adjustRightInd w:val="0"/>
              <w:jc w:val="center"/>
              <w:rPr>
                <w:sz w:val="22"/>
                <w:szCs w:val="22"/>
              </w:rPr>
            </w:pPr>
            <w:r>
              <w:rPr>
                <w:sz w:val="22"/>
                <w:szCs w:val="22"/>
              </w:rPr>
              <w:t>ZIV.GIII.R12A-9</w:t>
            </w:r>
          </w:p>
        </w:tc>
        <w:tc>
          <w:tcPr>
            <w:tcW w:w="1523" w:type="dxa"/>
            <w:vAlign w:val="center"/>
          </w:tcPr>
          <w:p w14:paraId="2EE52572" w14:textId="77777777" w:rsidR="000152C6" w:rsidRPr="0032190F" w:rsidRDefault="000152C6" w:rsidP="00C73F91">
            <w:pPr>
              <w:autoSpaceDE w:val="0"/>
              <w:autoSpaceDN w:val="0"/>
              <w:adjustRightInd w:val="0"/>
              <w:jc w:val="center"/>
              <w:rPr>
                <w:sz w:val="22"/>
                <w:szCs w:val="22"/>
                <w:lang w:val="fr-FR"/>
              </w:rPr>
            </w:pPr>
            <w:r w:rsidRPr="0032190F">
              <w:rPr>
                <w:sz w:val="22"/>
                <w:szCs w:val="22"/>
                <w:lang w:val="fr-FR"/>
              </w:rPr>
              <w:t>Néolithique récent</w:t>
            </w:r>
          </w:p>
          <w:p w14:paraId="27DA62CD" w14:textId="77777777" w:rsidR="000152C6" w:rsidRPr="0032190F" w:rsidRDefault="000152C6" w:rsidP="00C73F91">
            <w:pPr>
              <w:autoSpaceDE w:val="0"/>
              <w:autoSpaceDN w:val="0"/>
              <w:adjustRightInd w:val="0"/>
              <w:jc w:val="center"/>
              <w:rPr>
                <w:sz w:val="22"/>
                <w:szCs w:val="22"/>
                <w:lang w:val="fr-FR"/>
              </w:rPr>
            </w:pPr>
            <w:r w:rsidRPr="0032190F">
              <w:rPr>
                <w:sz w:val="22"/>
                <w:szCs w:val="22"/>
                <w:lang w:val="fr-FR"/>
              </w:rPr>
              <w:t>3700 - 3400</w:t>
            </w:r>
          </w:p>
          <w:p w14:paraId="000D2AE4" w14:textId="77777777" w:rsidR="000152C6" w:rsidRPr="0032190F" w:rsidRDefault="000152C6" w:rsidP="00C73F91">
            <w:pPr>
              <w:autoSpaceDE w:val="0"/>
              <w:autoSpaceDN w:val="0"/>
              <w:adjustRightInd w:val="0"/>
              <w:jc w:val="center"/>
              <w:rPr>
                <w:sz w:val="22"/>
                <w:szCs w:val="22"/>
                <w:lang w:val="fr-FR"/>
              </w:rPr>
            </w:pPr>
            <w:r w:rsidRPr="0032190F">
              <w:rPr>
                <w:sz w:val="22"/>
                <w:szCs w:val="22"/>
                <w:lang w:val="fr-FR"/>
              </w:rPr>
              <w:t>avant J.-C.</w:t>
            </w:r>
          </w:p>
        </w:tc>
      </w:tr>
      <w:tr w:rsidR="000152C6" w:rsidRPr="008B002C" w14:paraId="7D367A1B" w14:textId="77777777" w:rsidTr="00C73F91">
        <w:trPr>
          <w:jc w:val="center"/>
        </w:trPr>
        <w:tc>
          <w:tcPr>
            <w:tcW w:w="630" w:type="dxa"/>
            <w:shd w:val="clear" w:color="auto" w:fill="auto"/>
            <w:vAlign w:val="center"/>
          </w:tcPr>
          <w:p w14:paraId="0A598BC5" w14:textId="77777777" w:rsidR="000152C6" w:rsidRDefault="000152C6" w:rsidP="00C73F91">
            <w:pPr>
              <w:autoSpaceDE w:val="0"/>
              <w:autoSpaceDN w:val="0"/>
              <w:adjustRightInd w:val="0"/>
              <w:jc w:val="center"/>
            </w:pPr>
            <w:r>
              <w:t>A5</w:t>
            </w:r>
          </w:p>
        </w:tc>
        <w:tc>
          <w:tcPr>
            <w:tcW w:w="3086" w:type="dxa"/>
            <w:shd w:val="clear" w:color="auto" w:fill="auto"/>
            <w:vAlign w:val="center"/>
          </w:tcPr>
          <w:p w14:paraId="2853B2F8" w14:textId="77777777" w:rsidR="000152C6" w:rsidRPr="0032190F" w:rsidRDefault="000152C6" w:rsidP="00C73F91">
            <w:pPr>
              <w:autoSpaceDE w:val="0"/>
              <w:autoSpaceDN w:val="0"/>
              <w:adjustRightInd w:val="0"/>
              <w:jc w:val="center"/>
              <w:rPr>
                <w:sz w:val="22"/>
                <w:szCs w:val="22"/>
                <w:lang w:val="fr-FR"/>
              </w:rPr>
            </w:pPr>
            <w:r w:rsidRPr="0032190F">
              <w:rPr>
                <w:sz w:val="22"/>
                <w:szCs w:val="22"/>
                <w:lang w:val="fr-FR"/>
              </w:rPr>
              <w:t>lame triangulaire longue, bords rectilignes</w:t>
            </w:r>
          </w:p>
        </w:tc>
        <w:tc>
          <w:tcPr>
            <w:tcW w:w="2382" w:type="dxa"/>
            <w:shd w:val="clear" w:color="auto" w:fill="auto"/>
            <w:vAlign w:val="center"/>
          </w:tcPr>
          <w:p w14:paraId="2E05906E" w14:textId="77777777" w:rsidR="000152C6" w:rsidRPr="0032190F" w:rsidRDefault="000152C6" w:rsidP="00C73F91">
            <w:pPr>
              <w:autoSpaceDE w:val="0"/>
              <w:autoSpaceDN w:val="0"/>
              <w:adjustRightInd w:val="0"/>
              <w:jc w:val="center"/>
              <w:rPr>
                <w:sz w:val="22"/>
                <w:szCs w:val="22"/>
                <w:lang w:val="fr-FR"/>
              </w:rPr>
            </w:pPr>
          </w:p>
        </w:tc>
        <w:tc>
          <w:tcPr>
            <w:tcW w:w="1523" w:type="dxa"/>
            <w:vAlign w:val="center"/>
          </w:tcPr>
          <w:p w14:paraId="2682A667" w14:textId="77777777" w:rsidR="000152C6" w:rsidRPr="0032190F" w:rsidRDefault="000152C6" w:rsidP="00C73F91">
            <w:pPr>
              <w:autoSpaceDE w:val="0"/>
              <w:autoSpaceDN w:val="0"/>
              <w:adjustRightInd w:val="0"/>
              <w:jc w:val="center"/>
              <w:rPr>
                <w:sz w:val="22"/>
                <w:szCs w:val="22"/>
                <w:lang w:val="fr-FR"/>
              </w:rPr>
            </w:pPr>
          </w:p>
        </w:tc>
      </w:tr>
      <w:tr w:rsidR="000152C6" w14:paraId="70BF1AB3" w14:textId="77777777" w:rsidTr="00C73F91">
        <w:trPr>
          <w:jc w:val="center"/>
        </w:trPr>
        <w:tc>
          <w:tcPr>
            <w:tcW w:w="630" w:type="dxa"/>
            <w:shd w:val="clear" w:color="auto" w:fill="auto"/>
            <w:vAlign w:val="center"/>
          </w:tcPr>
          <w:p w14:paraId="2DF762F5" w14:textId="77777777" w:rsidR="000152C6" w:rsidRDefault="000152C6" w:rsidP="00C73F91">
            <w:pPr>
              <w:autoSpaceDE w:val="0"/>
              <w:autoSpaceDN w:val="0"/>
              <w:adjustRightInd w:val="0"/>
              <w:jc w:val="center"/>
            </w:pPr>
            <w:r>
              <w:t>…</w:t>
            </w:r>
          </w:p>
        </w:tc>
        <w:tc>
          <w:tcPr>
            <w:tcW w:w="3086" w:type="dxa"/>
            <w:shd w:val="clear" w:color="auto" w:fill="auto"/>
            <w:vAlign w:val="center"/>
          </w:tcPr>
          <w:p w14:paraId="069C224E" w14:textId="77777777" w:rsidR="000152C6" w:rsidRDefault="000152C6" w:rsidP="00C73F91">
            <w:pPr>
              <w:autoSpaceDE w:val="0"/>
              <w:autoSpaceDN w:val="0"/>
              <w:adjustRightInd w:val="0"/>
              <w:jc w:val="center"/>
              <w:rPr>
                <w:sz w:val="22"/>
                <w:szCs w:val="22"/>
              </w:rPr>
            </w:pPr>
          </w:p>
        </w:tc>
        <w:tc>
          <w:tcPr>
            <w:tcW w:w="2382" w:type="dxa"/>
            <w:shd w:val="clear" w:color="auto" w:fill="auto"/>
            <w:vAlign w:val="center"/>
          </w:tcPr>
          <w:p w14:paraId="2EDCC0E3" w14:textId="77777777" w:rsidR="000152C6" w:rsidRPr="00F1714B" w:rsidRDefault="000152C6" w:rsidP="00C73F91">
            <w:pPr>
              <w:autoSpaceDE w:val="0"/>
              <w:autoSpaceDN w:val="0"/>
              <w:adjustRightInd w:val="0"/>
              <w:jc w:val="center"/>
              <w:rPr>
                <w:sz w:val="22"/>
                <w:szCs w:val="22"/>
              </w:rPr>
            </w:pPr>
          </w:p>
        </w:tc>
        <w:tc>
          <w:tcPr>
            <w:tcW w:w="1523" w:type="dxa"/>
            <w:vAlign w:val="center"/>
          </w:tcPr>
          <w:p w14:paraId="65E080EE" w14:textId="77777777" w:rsidR="000152C6" w:rsidRPr="00F1714B" w:rsidRDefault="000152C6" w:rsidP="00C73F91">
            <w:pPr>
              <w:autoSpaceDE w:val="0"/>
              <w:autoSpaceDN w:val="0"/>
              <w:adjustRightInd w:val="0"/>
              <w:jc w:val="center"/>
              <w:rPr>
                <w:sz w:val="22"/>
                <w:szCs w:val="22"/>
              </w:rPr>
            </w:pPr>
          </w:p>
        </w:tc>
      </w:tr>
      <w:tr w:rsidR="000152C6" w:rsidRPr="008B002C" w14:paraId="38693949" w14:textId="77777777" w:rsidTr="00C73F91">
        <w:trPr>
          <w:jc w:val="center"/>
        </w:trPr>
        <w:tc>
          <w:tcPr>
            <w:tcW w:w="630" w:type="dxa"/>
            <w:shd w:val="clear" w:color="auto" w:fill="auto"/>
            <w:vAlign w:val="center"/>
          </w:tcPr>
          <w:p w14:paraId="6E7048F9" w14:textId="77777777" w:rsidR="000152C6" w:rsidRDefault="000152C6" w:rsidP="00C73F91">
            <w:pPr>
              <w:autoSpaceDE w:val="0"/>
              <w:autoSpaceDN w:val="0"/>
              <w:adjustRightInd w:val="0"/>
              <w:jc w:val="center"/>
            </w:pPr>
            <w:r>
              <w:t>A8</w:t>
            </w:r>
          </w:p>
        </w:tc>
        <w:tc>
          <w:tcPr>
            <w:tcW w:w="3086" w:type="dxa"/>
            <w:shd w:val="clear" w:color="auto" w:fill="auto"/>
            <w:vAlign w:val="center"/>
          </w:tcPr>
          <w:p w14:paraId="64AC73B6" w14:textId="77777777" w:rsidR="000152C6" w:rsidRPr="0032190F" w:rsidRDefault="000152C6" w:rsidP="00C73F91">
            <w:pPr>
              <w:autoSpaceDE w:val="0"/>
              <w:autoSpaceDN w:val="0"/>
              <w:adjustRightInd w:val="0"/>
              <w:jc w:val="center"/>
              <w:rPr>
                <w:sz w:val="22"/>
                <w:szCs w:val="22"/>
                <w:lang w:val="fr-FR"/>
              </w:rPr>
            </w:pPr>
            <w:r w:rsidRPr="0032190F">
              <w:rPr>
                <w:sz w:val="22"/>
                <w:szCs w:val="22"/>
                <w:lang w:val="fr-FR"/>
              </w:rPr>
              <w:t>lame sub-triangulaire longue,</w:t>
            </w:r>
          </w:p>
          <w:p w14:paraId="46E005AD" w14:textId="77777777" w:rsidR="000152C6" w:rsidRPr="0032190F" w:rsidRDefault="000152C6" w:rsidP="00C73F91">
            <w:pPr>
              <w:autoSpaceDE w:val="0"/>
              <w:autoSpaceDN w:val="0"/>
              <w:adjustRightInd w:val="0"/>
              <w:jc w:val="center"/>
              <w:rPr>
                <w:sz w:val="22"/>
                <w:szCs w:val="22"/>
                <w:lang w:val="fr-FR"/>
              </w:rPr>
            </w:pPr>
            <w:r w:rsidRPr="0032190F">
              <w:rPr>
                <w:sz w:val="22"/>
                <w:szCs w:val="22"/>
                <w:lang w:val="fr-FR"/>
              </w:rPr>
              <w:t>bords concaves et garde réservée</w:t>
            </w:r>
          </w:p>
        </w:tc>
        <w:tc>
          <w:tcPr>
            <w:tcW w:w="2382" w:type="dxa"/>
            <w:shd w:val="clear" w:color="auto" w:fill="auto"/>
            <w:vAlign w:val="center"/>
          </w:tcPr>
          <w:p w14:paraId="1B46A1A8" w14:textId="77777777" w:rsidR="000152C6" w:rsidRDefault="000152C6" w:rsidP="00C73F91">
            <w:pPr>
              <w:autoSpaceDE w:val="0"/>
              <w:autoSpaceDN w:val="0"/>
              <w:adjustRightInd w:val="0"/>
              <w:jc w:val="center"/>
              <w:rPr>
                <w:sz w:val="22"/>
                <w:szCs w:val="22"/>
              </w:rPr>
            </w:pPr>
            <w:r>
              <w:rPr>
                <w:sz w:val="22"/>
                <w:szCs w:val="22"/>
              </w:rPr>
              <w:t>ZIIGIIIR8-62</w:t>
            </w:r>
          </w:p>
          <w:p w14:paraId="7FB45B68" w14:textId="77777777" w:rsidR="000152C6" w:rsidRPr="00F1714B" w:rsidRDefault="000152C6" w:rsidP="00C73F91">
            <w:pPr>
              <w:autoSpaceDE w:val="0"/>
              <w:autoSpaceDN w:val="0"/>
              <w:adjustRightInd w:val="0"/>
              <w:jc w:val="center"/>
              <w:rPr>
                <w:sz w:val="22"/>
                <w:szCs w:val="22"/>
              </w:rPr>
            </w:pPr>
            <w:r>
              <w:rPr>
                <w:sz w:val="22"/>
                <w:szCs w:val="22"/>
              </w:rPr>
              <w:t>ZVIIIGVIR6-1</w:t>
            </w:r>
          </w:p>
        </w:tc>
        <w:tc>
          <w:tcPr>
            <w:tcW w:w="1523" w:type="dxa"/>
            <w:vAlign w:val="center"/>
          </w:tcPr>
          <w:p w14:paraId="45239985" w14:textId="77777777" w:rsidR="000152C6" w:rsidRPr="0032190F" w:rsidRDefault="000152C6" w:rsidP="00C73F91">
            <w:pPr>
              <w:autoSpaceDE w:val="0"/>
              <w:autoSpaceDN w:val="0"/>
              <w:adjustRightInd w:val="0"/>
              <w:jc w:val="center"/>
              <w:rPr>
                <w:sz w:val="22"/>
                <w:szCs w:val="22"/>
                <w:lang w:val="fr-FR"/>
              </w:rPr>
            </w:pPr>
            <w:r w:rsidRPr="0032190F">
              <w:rPr>
                <w:sz w:val="22"/>
                <w:szCs w:val="22"/>
                <w:lang w:val="fr-FR"/>
              </w:rPr>
              <w:t>Néolithique récent</w:t>
            </w:r>
          </w:p>
          <w:p w14:paraId="01C55D29" w14:textId="77777777" w:rsidR="000152C6" w:rsidRPr="0032190F" w:rsidRDefault="000152C6" w:rsidP="00C73F91">
            <w:pPr>
              <w:autoSpaceDE w:val="0"/>
              <w:autoSpaceDN w:val="0"/>
              <w:adjustRightInd w:val="0"/>
              <w:jc w:val="center"/>
              <w:rPr>
                <w:sz w:val="22"/>
                <w:szCs w:val="22"/>
                <w:lang w:val="fr-FR"/>
              </w:rPr>
            </w:pPr>
            <w:r w:rsidRPr="0032190F">
              <w:rPr>
                <w:sz w:val="22"/>
                <w:szCs w:val="22"/>
                <w:lang w:val="fr-FR"/>
              </w:rPr>
              <w:t>3700 - 3400</w:t>
            </w:r>
          </w:p>
          <w:p w14:paraId="0B939935" w14:textId="77777777" w:rsidR="000152C6" w:rsidRPr="0032190F" w:rsidRDefault="000152C6" w:rsidP="00C73F91">
            <w:pPr>
              <w:autoSpaceDE w:val="0"/>
              <w:autoSpaceDN w:val="0"/>
              <w:adjustRightInd w:val="0"/>
              <w:jc w:val="center"/>
              <w:rPr>
                <w:sz w:val="22"/>
                <w:szCs w:val="22"/>
                <w:lang w:val="fr-FR"/>
              </w:rPr>
            </w:pPr>
            <w:r w:rsidRPr="0032190F">
              <w:rPr>
                <w:sz w:val="22"/>
                <w:szCs w:val="22"/>
                <w:lang w:val="fr-FR"/>
              </w:rPr>
              <w:t>avant J.-C.</w:t>
            </w:r>
          </w:p>
        </w:tc>
      </w:tr>
      <w:tr w:rsidR="000152C6" w14:paraId="03B496D9" w14:textId="77777777" w:rsidTr="00C73F91">
        <w:trPr>
          <w:jc w:val="center"/>
        </w:trPr>
        <w:tc>
          <w:tcPr>
            <w:tcW w:w="630" w:type="dxa"/>
            <w:shd w:val="clear" w:color="auto" w:fill="auto"/>
            <w:vAlign w:val="center"/>
          </w:tcPr>
          <w:p w14:paraId="37C76460" w14:textId="77777777" w:rsidR="000152C6" w:rsidRDefault="000152C6" w:rsidP="00C73F91">
            <w:pPr>
              <w:autoSpaceDE w:val="0"/>
              <w:autoSpaceDN w:val="0"/>
              <w:adjustRightInd w:val="0"/>
              <w:jc w:val="center"/>
            </w:pPr>
            <w:r>
              <w:t>…</w:t>
            </w:r>
          </w:p>
        </w:tc>
        <w:tc>
          <w:tcPr>
            <w:tcW w:w="3086" w:type="dxa"/>
            <w:shd w:val="clear" w:color="auto" w:fill="auto"/>
            <w:vAlign w:val="center"/>
          </w:tcPr>
          <w:p w14:paraId="776290A3" w14:textId="77777777" w:rsidR="000152C6" w:rsidRDefault="000152C6" w:rsidP="00C73F91">
            <w:pPr>
              <w:autoSpaceDE w:val="0"/>
              <w:autoSpaceDN w:val="0"/>
              <w:adjustRightInd w:val="0"/>
              <w:jc w:val="center"/>
              <w:rPr>
                <w:sz w:val="22"/>
                <w:szCs w:val="22"/>
              </w:rPr>
            </w:pPr>
          </w:p>
        </w:tc>
        <w:tc>
          <w:tcPr>
            <w:tcW w:w="2382" w:type="dxa"/>
            <w:shd w:val="clear" w:color="auto" w:fill="auto"/>
            <w:vAlign w:val="center"/>
          </w:tcPr>
          <w:p w14:paraId="1B53AE49" w14:textId="77777777" w:rsidR="000152C6" w:rsidRPr="00F1714B" w:rsidRDefault="000152C6" w:rsidP="00C73F91">
            <w:pPr>
              <w:autoSpaceDE w:val="0"/>
              <w:autoSpaceDN w:val="0"/>
              <w:adjustRightInd w:val="0"/>
              <w:jc w:val="center"/>
              <w:rPr>
                <w:sz w:val="22"/>
                <w:szCs w:val="22"/>
              </w:rPr>
            </w:pPr>
          </w:p>
        </w:tc>
        <w:tc>
          <w:tcPr>
            <w:tcW w:w="1523" w:type="dxa"/>
            <w:vAlign w:val="center"/>
          </w:tcPr>
          <w:p w14:paraId="7451DDBD" w14:textId="77777777" w:rsidR="000152C6" w:rsidRPr="00F1714B" w:rsidRDefault="000152C6" w:rsidP="00C73F91">
            <w:pPr>
              <w:autoSpaceDE w:val="0"/>
              <w:autoSpaceDN w:val="0"/>
              <w:adjustRightInd w:val="0"/>
              <w:jc w:val="center"/>
              <w:rPr>
                <w:sz w:val="22"/>
                <w:szCs w:val="22"/>
              </w:rPr>
            </w:pPr>
          </w:p>
        </w:tc>
      </w:tr>
      <w:tr w:rsidR="000152C6" w:rsidRPr="008B002C" w14:paraId="087909E0" w14:textId="77777777" w:rsidTr="00C73F91">
        <w:trPr>
          <w:jc w:val="center"/>
        </w:trPr>
        <w:tc>
          <w:tcPr>
            <w:tcW w:w="630" w:type="dxa"/>
            <w:shd w:val="clear" w:color="auto" w:fill="auto"/>
            <w:vAlign w:val="center"/>
          </w:tcPr>
          <w:p w14:paraId="420BA79F" w14:textId="77777777" w:rsidR="000152C6" w:rsidRDefault="000152C6" w:rsidP="00C73F91">
            <w:pPr>
              <w:autoSpaceDE w:val="0"/>
              <w:autoSpaceDN w:val="0"/>
              <w:adjustRightInd w:val="0"/>
              <w:jc w:val="center"/>
            </w:pPr>
            <w:r>
              <w:t>A19</w:t>
            </w:r>
          </w:p>
        </w:tc>
        <w:tc>
          <w:tcPr>
            <w:tcW w:w="3086" w:type="dxa"/>
            <w:shd w:val="clear" w:color="auto" w:fill="auto"/>
            <w:vAlign w:val="center"/>
          </w:tcPr>
          <w:p w14:paraId="542A5FB8" w14:textId="77777777" w:rsidR="000152C6" w:rsidRPr="0032190F" w:rsidRDefault="000152C6" w:rsidP="00C73F91">
            <w:pPr>
              <w:autoSpaceDE w:val="0"/>
              <w:autoSpaceDN w:val="0"/>
              <w:adjustRightInd w:val="0"/>
              <w:jc w:val="center"/>
              <w:rPr>
                <w:sz w:val="22"/>
                <w:szCs w:val="22"/>
                <w:lang w:val="fr-FR"/>
              </w:rPr>
            </w:pPr>
            <w:r w:rsidRPr="0032190F">
              <w:rPr>
                <w:sz w:val="22"/>
                <w:szCs w:val="22"/>
                <w:lang w:val="fr-FR"/>
              </w:rPr>
              <w:t>lame sub-rectangulaire très longue et garde réservée</w:t>
            </w:r>
          </w:p>
        </w:tc>
        <w:tc>
          <w:tcPr>
            <w:tcW w:w="2382" w:type="dxa"/>
            <w:shd w:val="clear" w:color="auto" w:fill="auto"/>
            <w:vAlign w:val="center"/>
          </w:tcPr>
          <w:p w14:paraId="78A6F154" w14:textId="77777777" w:rsidR="000152C6" w:rsidRPr="0032190F" w:rsidRDefault="000152C6" w:rsidP="00C73F91">
            <w:pPr>
              <w:autoSpaceDE w:val="0"/>
              <w:autoSpaceDN w:val="0"/>
              <w:adjustRightInd w:val="0"/>
              <w:jc w:val="center"/>
              <w:rPr>
                <w:sz w:val="22"/>
                <w:szCs w:val="22"/>
                <w:lang w:val="fr-FR"/>
              </w:rPr>
            </w:pPr>
          </w:p>
        </w:tc>
        <w:tc>
          <w:tcPr>
            <w:tcW w:w="1523" w:type="dxa"/>
            <w:vAlign w:val="center"/>
          </w:tcPr>
          <w:p w14:paraId="37851B67" w14:textId="77777777" w:rsidR="000152C6" w:rsidRPr="0032190F" w:rsidRDefault="000152C6" w:rsidP="00C73F91">
            <w:pPr>
              <w:autoSpaceDE w:val="0"/>
              <w:autoSpaceDN w:val="0"/>
              <w:adjustRightInd w:val="0"/>
              <w:jc w:val="center"/>
              <w:rPr>
                <w:sz w:val="22"/>
                <w:szCs w:val="22"/>
                <w:lang w:val="fr-FR"/>
              </w:rPr>
            </w:pPr>
          </w:p>
        </w:tc>
      </w:tr>
    </w:tbl>
    <w:p w14:paraId="267C867B" w14:textId="77777777" w:rsidR="000152C6" w:rsidRDefault="000152C6" w:rsidP="000152C6">
      <w:pPr>
        <w:autoSpaceDE w:val="0"/>
        <w:autoSpaceDN w:val="0"/>
        <w:adjustRightInd w:val="0"/>
        <w:jc w:val="both"/>
      </w:pPr>
      <w:r>
        <w:t>(BIB 1616)</w:t>
      </w:r>
    </w:p>
    <w:p w14:paraId="123FE7B1" w14:textId="77777777" w:rsidR="000152C6" w:rsidRDefault="000152C6" w:rsidP="000152C6">
      <w:pPr>
        <w:autoSpaceDE w:val="0"/>
        <w:autoSpaceDN w:val="0"/>
        <w:adjustRightInd w:val="0"/>
        <w:jc w:val="both"/>
      </w:pPr>
    </w:p>
    <w:tbl>
      <w:tblPr>
        <w:tblW w:w="703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30"/>
        <w:gridCol w:w="4334"/>
        <w:gridCol w:w="2067"/>
      </w:tblGrid>
      <w:tr w:rsidR="000152C6" w:rsidRPr="008B002C" w14:paraId="5199D795" w14:textId="77777777" w:rsidTr="00C73F91">
        <w:trPr>
          <w:jc w:val="center"/>
        </w:trPr>
        <w:tc>
          <w:tcPr>
            <w:tcW w:w="630" w:type="dxa"/>
            <w:shd w:val="clear" w:color="auto" w:fill="auto"/>
            <w:vAlign w:val="center"/>
          </w:tcPr>
          <w:p w14:paraId="38A81DF5" w14:textId="77777777" w:rsidR="000152C6" w:rsidRDefault="000152C6" w:rsidP="00C73F91">
            <w:pPr>
              <w:autoSpaceDE w:val="0"/>
              <w:autoSpaceDN w:val="0"/>
              <w:adjustRightInd w:val="0"/>
              <w:jc w:val="center"/>
            </w:pPr>
          </w:p>
        </w:tc>
        <w:tc>
          <w:tcPr>
            <w:tcW w:w="4334" w:type="dxa"/>
            <w:shd w:val="clear" w:color="auto" w:fill="auto"/>
            <w:vAlign w:val="center"/>
          </w:tcPr>
          <w:p w14:paraId="249223BC" w14:textId="77777777" w:rsidR="000152C6" w:rsidRPr="0032190F" w:rsidRDefault="000152C6" w:rsidP="00C73F91">
            <w:pPr>
              <w:autoSpaceDE w:val="0"/>
              <w:autoSpaceDN w:val="0"/>
              <w:adjustRightInd w:val="0"/>
              <w:jc w:val="center"/>
              <w:rPr>
                <w:sz w:val="22"/>
                <w:szCs w:val="22"/>
                <w:lang w:val="fr-FR"/>
              </w:rPr>
            </w:pPr>
            <w:r w:rsidRPr="0032190F">
              <w:rPr>
                <w:lang w:val="fr-FR"/>
              </w:rPr>
              <w:t>Type B</w:t>
            </w:r>
          </w:p>
          <w:p w14:paraId="1571B413" w14:textId="77777777" w:rsidR="000152C6" w:rsidRPr="0032190F" w:rsidRDefault="000152C6" w:rsidP="00C73F91">
            <w:pPr>
              <w:autoSpaceDE w:val="0"/>
              <w:autoSpaceDN w:val="0"/>
              <w:adjustRightInd w:val="0"/>
              <w:jc w:val="center"/>
              <w:rPr>
                <w:sz w:val="22"/>
                <w:szCs w:val="22"/>
                <w:lang w:val="fr-FR"/>
              </w:rPr>
            </w:pPr>
            <w:r w:rsidRPr="0032190F">
              <w:rPr>
                <w:sz w:val="22"/>
                <w:szCs w:val="22"/>
                <w:lang w:val="fr-FR"/>
              </w:rPr>
              <w:t>lame à base convexe</w:t>
            </w:r>
          </w:p>
        </w:tc>
        <w:tc>
          <w:tcPr>
            <w:tcW w:w="2067" w:type="dxa"/>
            <w:shd w:val="clear" w:color="auto" w:fill="auto"/>
            <w:vAlign w:val="center"/>
          </w:tcPr>
          <w:p w14:paraId="4615E909" w14:textId="77777777" w:rsidR="000152C6" w:rsidRPr="0032190F" w:rsidRDefault="000152C6" w:rsidP="00C73F91">
            <w:pPr>
              <w:autoSpaceDE w:val="0"/>
              <w:autoSpaceDN w:val="0"/>
              <w:adjustRightInd w:val="0"/>
              <w:jc w:val="center"/>
              <w:rPr>
                <w:sz w:val="22"/>
                <w:szCs w:val="22"/>
                <w:lang w:val="fr-FR"/>
              </w:rPr>
            </w:pPr>
          </w:p>
        </w:tc>
      </w:tr>
      <w:tr w:rsidR="000152C6" w14:paraId="27FB1DFA" w14:textId="77777777" w:rsidTr="00C73F91">
        <w:trPr>
          <w:jc w:val="center"/>
        </w:trPr>
        <w:tc>
          <w:tcPr>
            <w:tcW w:w="630" w:type="dxa"/>
            <w:shd w:val="clear" w:color="auto" w:fill="auto"/>
            <w:vAlign w:val="center"/>
          </w:tcPr>
          <w:p w14:paraId="15F05CC0" w14:textId="77777777" w:rsidR="000152C6" w:rsidRDefault="000152C6" w:rsidP="00C73F91">
            <w:pPr>
              <w:autoSpaceDE w:val="0"/>
              <w:autoSpaceDN w:val="0"/>
              <w:adjustRightInd w:val="0"/>
              <w:jc w:val="center"/>
            </w:pPr>
            <w:r>
              <w:t>B20</w:t>
            </w:r>
          </w:p>
        </w:tc>
        <w:tc>
          <w:tcPr>
            <w:tcW w:w="4334" w:type="dxa"/>
            <w:shd w:val="clear" w:color="auto" w:fill="auto"/>
            <w:vAlign w:val="center"/>
          </w:tcPr>
          <w:p w14:paraId="412301A0" w14:textId="77777777" w:rsidR="000152C6" w:rsidRDefault="000152C6" w:rsidP="00C73F91">
            <w:pPr>
              <w:autoSpaceDE w:val="0"/>
              <w:autoSpaceDN w:val="0"/>
              <w:adjustRightInd w:val="0"/>
              <w:jc w:val="center"/>
              <w:rPr>
                <w:sz w:val="22"/>
                <w:szCs w:val="22"/>
              </w:rPr>
            </w:pPr>
          </w:p>
        </w:tc>
        <w:tc>
          <w:tcPr>
            <w:tcW w:w="2067" w:type="dxa"/>
            <w:shd w:val="clear" w:color="auto" w:fill="auto"/>
            <w:vAlign w:val="center"/>
          </w:tcPr>
          <w:p w14:paraId="770222BA" w14:textId="77777777" w:rsidR="000152C6" w:rsidRPr="00F1714B" w:rsidRDefault="000152C6" w:rsidP="00C73F91">
            <w:pPr>
              <w:autoSpaceDE w:val="0"/>
              <w:autoSpaceDN w:val="0"/>
              <w:adjustRightInd w:val="0"/>
              <w:jc w:val="center"/>
              <w:rPr>
                <w:sz w:val="22"/>
                <w:szCs w:val="22"/>
              </w:rPr>
            </w:pPr>
          </w:p>
        </w:tc>
      </w:tr>
      <w:tr w:rsidR="000152C6" w14:paraId="69550572" w14:textId="77777777" w:rsidTr="00C73F91">
        <w:trPr>
          <w:jc w:val="center"/>
        </w:trPr>
        <w:tc>
          <w:tcPr>
            <w:tcW w:w="630" w:type="dxa"/>
            <w:shd w:val="clear" w:color="auto" w:fill="auto"/>
            <w:vAlign w:val="center"/>
          </w:tcPr>
          <w:p w14:paraId="67B9C294" w14:textId="77777777" w:rsidR="000152C6" w:rsidRDefault="000152C6" w:rsidP="00C73F91">
            <w:pPr>
              <w:autoSpaceDE w:val="0"/>
              <w:autoSpaceDN w:val="0"/>
              <w:adjustRightInd w:val="0"/>
              <w:jc w:val="center"/>
            </w:pPr>
            <w:r>
              <w:t>…</w:t>
            </w:r>
          </w:p>
        </w:tc>
        <w:tc>
          <w:tcPr>
            <w:tcW w:w="4334" w:type="dxa"/>
            <w:shd w:val="clear" w:color="auto" w:fill="auto"/>
            <w:vAlign w:val="center"/>
          </w:tcPr>
          <w:p w14:paraId="5C6AA1E6" w14:textId="77777777" w:rsidR="000152C6" w:rsidRDefault="000152C6" w:rsidP="00C73F91">
            <w:pPr>
              <w:autoSpaceDE w:val="0"/>
              <w:autoSpaceDN w:val="0"/>
              <w:adjustRightInd w:val="0"/>
              <w:jc w:val="center"/>
              <w:rPr>
                <w:sz w:val="22"/>
                <w:szCs w:val="22"/>
              </w:rPr>
            </w:pPr>
          </w:p>
        </w:tc>
        <w:tc>
          <w:tcPr>
            <w:tcW w:w="2067" w:type="dxa"/>
            <w:shd w:val="clear" w:color="auto" w:fill="auto"/>
            <w:vAlign w:val="center"/>
          </w:tcPr>
          <w:p w14:paraId="01D1D13F" w14:textId="77777777" w:rsidR="000152C6" w:rsidRPr="00F1714B" w:rsidRDefault="000152C6" w:rsidP="00C73F91">
            <w:pPr>
              <w:autoSpaceDE w:val="0"/>
              <w:autoSpaceDN w:val="0"/>
              <w:adjustRightInd w:val="0"/>
              <w:jc w:val="center"/>
              <w:rPr>
                <w:sz w:val="22"/>
                <w:szCs w:val="22"/>
              </w:rPr>
            </w:pPr>
          </w:p>
        </w:tc>
      </w:tr>
      <w:tr w:rsidR="000152C6" w:rsidRPr="008B002C" w14:paraId="0B71FF43" w14:textId="77777777" w:rsidTr="00C73F91">
        <w:trPr>
          <w:jc w:val="center"/>
        </w:trPr>
        <w:tc>
          <w:tcPr>
            <w:tcW w:w="630" w:type="dxa"/>
            <w:shd w:val="clear" w:color="auto" w:fill="auto"/>
            <w:vAlign w:val="center"/>
          </w:tcPr>
          <w:p w14:paraId="7DBEE305" w14:textId="77777777" w:rsidR="000152C6" w:rsidRDefault="000152C6" w:rsidP="00C73F91">
            <w:pPr>
              <w:autoSpaceDE w:val="0"/>
              <w:autoSpaceDN w:val="0"/>
              <w:adjustRightInd w:val="0"/>
              <w:jc w:val="center"/>
            </w:pPr>
            <w:r>
              <w:t>B36</w:t>
            </w:r>
          </w:p>
        </w:tc>
        <w:tc>
          <w:tcPr>
            <w:tcW w:w="4334" w:type="dxa"/>
            <w:shd w:val="clear" w:color="auto" w:fill="auto"/>
            <w:vAlign w:val="center"/>
          </w:tcPr>
          <w:p w14:paraId="1F182A49" w14:textId="77777777" w:rsidR="000152C6" w:rsidRPr="0032190F" w:rsidRDefault="000152C6" w:rsidP="00C73F91">
            <w:pPr>
              <w:autoSpaceDE w:val="0"/>
              <w:autoSpaceDN w:val="0"/>
              <w:adjustRightInd w:val="0"/>
              <w:jc w:val="center"/>
              <w:rPr>
                <w:sz w:val="22"/>
                <w:szCs w:val="22"/>
                <w:lang w:val="fr-FR"/>
              </w:rPr>
            </w:pPr>
            <w:r w:rsidRPr="0032190F">
              <w:rPr>
                <w:sz w:val="22"/>
                <w:szCs w:val="22"/>
                <w:lang w:val="fr-FR"/>
              </w:rPr>
              <w:t>lame semi-rectangulaire très longue</w:t>
            </w:r>
          </w:p>
        </w:tc>
        <w:tc>
          <w:tcPr>
            <w:tcW w:w="2067" w:type="dxa"/>
            <w:shd w:val="clear" w:color="auto" w:fill="auto"/>
            <w:vAlign w:val="center"/>
          </w:tcPr>
          <w:p w14:paraId="7D1AE28C" w14:textId="77777777" w:rsidR="000152C6" w:rsidRPr="0032190F" w:rsidRDefault="000152C6" w:rsidP="00C73F91">
            <w:pPr>
              <w:autoSpaceDE w:val="0"/>
              <w:autoSpaceDN w:val="0"/>
              <w:adjustRightInd w:val="0"/>
              <w:jc w:val="center"/>
              <w:rPr>
                <w:sz w:val="22"/>
                <w:szCs w:val="22"/>
                <w:lang w:val="fr-FR"/>
              </w:rPr>
            </w:pPr>
          </w:p>
        </w:tc>
      </w:tr>
    </w:tbl>
    <w:p w14:paraId="2F5A5E1F" w14:textId="77777777" w:rsidR="000152C6" w:rsidRDefault="000152C6" w:rsidP="000152C6">
      <w:pPr>
        <w:autoSpaceDE w:val="0"/>
        <w:autoSpaceDN w:val="0"/>
        <w:adjustRightInd w:val="0"/>
        <w:jc w:val="both"/>
      </w:pPr>
      <w:r>
        <w:t>(BIB 1616)</w:t>
      </w:r>
    </w:p>
    <w:p w14:paraId="38D98841" w14:textId="77777777" w:rsidR="000152C6" w:rsidRDefault="000152C6" w:rsidP="000152C6">
      <w:pPr>
        <w:autoSpaceDE w:val="0"/>
        <w:autoSpaceDN w:val="0"/>
        <w:adjustRightInd w:val="0"/>
        <w:jc w:val="both"/>
      </w:pPr>
    </w:p>
    <w:tbl>
      <w:tblPr>
        <w:tblW w:w="87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7"/>
        <w:gridCol w:w="630"/>
        <w:gridCol w:w="4334"/>
        <w:gridCol w:w="2067"/>
      </w:tblGrid>
      <w:tr w:rsidR="000152C6" w14:paraId="43FA557B" w14:textId="77777777" w:rsidTr="00C73F91">
        <w:trPr>
          <w:jc w:val="center"/>
        </w:trPr>
        <w:tc>
          <w:tcPr>
            <w:tcW w:w="1707" w:type="dxa"/>
            <w:vAlign w:val="center"/>
          </w:tcPr>
          <w:p w14:paraId="0C4CF9E9" w14:textId="77777777" w:rsidR="000152C6" w:rsidRDefault="000152C6" w:rsidP="00C73F91">
            <w:pPr>
              <w:autoSpaceDE w:val="0"/>
              <w:autoSpaceDN w:val="0"/>
              <w:adjustRightInd w:val="0"/>
              <w:jc w:val="center"/>
            </w:pPr>
            <w:r>
              <w:t>Type C</w:t>
            </w:r>
          </w:p>
        </w:tc>
        <w:tc>
          <w:tcPr>
            <w:tcW w:w="630" w:type="dxa"/>
            <w:shd w:val="clear" w:color="auto" w:fill="auto"/>
            <w:vAlign w:val="center"/>
          </w:tcPr>
          <w:p w14:paraId="001C2063" w14:textId="77777777" w:rsidR="000152C6" w:rsidRDefault="000152C6" w:rsidP="00C73F91">
            <w:pPr>
              <w:autoSpaceDE w:val="0"/>
              <w:autoSpaceDN w:val="0"/>
              <w:adjustRightInd w:val="0"/>
              <w:jc w:val="center"/>
            </w:pPr>
          </w:p>
        </w:tc>
        <w:tc>
          <w:tcPr>
            <w:tcW w:w="4334" w:type="dxa"/>
            <w:shd w:val="clear" w:color="auto" w:fill="auto"/>
            <w:vAlign w:val="center"/>
          </w:tcPr>
          <w:p w14:paraId="5213270B" w14:textId="77777777" w:rsidR="000152C6" w:rsidRDefault="000152C6" w:rsidP="00C73F91">
            <w:pPr>
              <w:autoSpaceDE w:val="0"/>
              <w:autoSpaceDN w:val="0"/>
              <w:adjustRightInd w:val="0"/>
              <w:jc w:val="center"/>
              <w:rPr>
                <w:sz w:val="22"/>
                <w:szCs w:val="22"/>
              </w:rPr>
            </w:pPr>
            <w:r w:rsidRPr="001D1919">
              <w:rPr>
                <w:sz w:val="22"/>
                <w:szCs w:val="22"/>
              </w:rPr>
              <w:t>lame à base trapézoïdale</w:t>
            </w:r>
          </w:p>
        </w:tc>
        <w:tc>
          <w:tcPr>
            <w:tcW w:w="2067" w:type="dxa"/>
            <w:shd w:val="clear" w:color="auto" w:fill="auto"/>
            <w:vAlign w:val="center"/>
          </w:tcPr>
          <w:p w14:paraId="43CDA9DD" w14:textId="77777777" w:rsidR="000152C6" w:rsidRPr="00F1714B" w:rsidRDefault="000152C6" w:rsidP="00C73F91">
            <w:pPr>
              <w:autoSpaceDE w:val="0"/>
              <w:autoSpaceDN w:val="0"/>
              <w:adjustRightInd w:val="0"/>
              <w:jc w:val="center"/>
              <w:rPr>
                <w:sz w:val="22"/>
                <w:szCs w:val="22"/>
              </w:rPr>
            </w:pPr>
          </w:p>
        </w:tc>
      </w:tr>
      <w:tr w:rsidR="000152C6" w14:paraId="29CF6D11" w14:textId="77777777" w:rsidTr="00C73F91">
        <w:trPr>
          <w:jc w:val="center"/>
        </w:trPr>
        <w:tc>
          <w:tcPr>
            <w:tcW w:w="1707" w:type="dxa"/>
            <w:vAlign w:val="center"/>
          </w:tcPr>
          <w:p w14:paraId="75AE337C" w14:textId="77777777" w:rsidR="000152C6" w:rsidRDefault="000152C6" w:rsidP="00C73F91">
            <w:pPr>
              <w:autoSpaceDE w:val="0"/>
              <w:autoSpaceDN w:val="0"/>
              <w:adjustRightInd w:val="0"/>
              <w:jc w:val="center"/>
            </w:pPr>
          </w:p>
        </w:tc>
        <w:tc>
          <w:tcPr>
            <w:tcW w:w="630" w:type="dxa"/>
            <w:shd w:val="clear" w:color="auto" w:fill="auto"/>
            <w:vAlign w:val="center"/>
          </w:tcPr>
          <w:p w14:paraId="36FA1A27" w14:textId="77777777" w:rsidR="000152C6" w:rsidRDefault="000152C6" w:rsidP="00C73F91">
            <w:pPr>
              <w:autoSpaceDE w:val="0"/>
              <w:autoSpaceDN w:val="0"/>
              <w:adjustRightInd w:val="0"/>
              <w:jc w:val="center"/>
            </w:pPr>
            <w:r>
              <w:t>C37</w:t>
            </w:r>
          </w:p>
        </w:tc>
        <w:tc>
          <w:tcPr>
            <w:tcW w:w="4334" w:type="dxa"/>
            <w:shd w:val="clear" w:color="auto" w:fill="auto"/>
            <w:vAlign w:val="center"/>
          </w:tcPr>
          <w:p w14:paraId="33CA189E" w14:textId="77777777" w:rsidR="000152C6" w:rsidRDefault="000152C6" w:rsidP="00C73F91">
            <w:pPr>
              <w:autoSpaceDE w:val="0"/>
              <w:autoSpaceDN w:val="0"/>
              <w:adjustRightInd w:val="0"/>
              <w:jc w:val="center"/>
              <w:rPr>
                <w:sz w:val="22"/>
                <w:szCs w:val="22"/>
              </w:rPr>
            </w:pPr>
          </w:p>
        </w:tc>
        <w:tc>
          <w:tcPr>
            <w:tcW w:w="2067" w:type="dxa"/>
            <w:shd w:val="clear" w:color="auto" w:fill="auto"/>
            <w:vAlign w:val="center"/>
          </w:tcPr>
          <w:p w14:paraId="6B1F460E" w14:textId="77777777" w:rsidR="000152C6" w:rsidRPr="00F1714B" w:rsidRDefault="000152C6" w:rsidP="00C73F91">
            <w:pPr>
              <w:autoSpaceDE w:val="0"/>
              <w:autoSpaceDN w:val="0"/>
              <w:adjustRightInd w:val="0"/>
              <w:jc w:val="center"/>
              <w:rPr>
                <w:sz w:val="22"/>
                <w:szCs w:val="22"/>
              </w:rPr>
            </w:pPr>
          </w:p>
        </w:tc>
      </w:tr>
      <w:tr w:rsidR="000152C6" w14:paraId="42F6CA7F" w14:textId="77777777" w:rsidTr="00C73F91">
        <w:trPr>
          <w:jc w:val="center"/>
        </w:trPr>
        <w:tc>
          <w:tcPr>
            <w:tcW w:w="1707" w:type="dxa"/>
            <w:vAlign w:val="center"/>
          </w:tcPr>
          <w:p w14:paraId="1597E0E6" w14:textId="77777777" w:rsidR="000152C6" w:rsidRDefault="000152C6" w:rsidP="00C73F91">
            <w:pPr>
              <w:autoSpaceDE w:val="0"/>
              <w:autoSpaceDN w:val="0"/>
              <w:adjustRightInd w:val="0"/>
              <w:jc w:val="center"/>
            </w:pPr>
          </w:p>
        </w:tc>
        <w:tc>
          <w:tcPr>
            <w:tcW w:w="630" w:type="dxa"/>
            <w:shd w:val="clear" w:color="auto" w:fill="auto"/>
            <w:vAlign w:val="center"/>
          </w:tcPr>
          <w:p w14:paraId="7E9B821C" w14:textId="77777777" w:rsidR="000152C6" w:rsidRDefault="000152C6" w:rsidP="00C73F91">
            <w:pPr>
              <w:autoSpaceDE w:val="0"/>
              <w:autoSpaceDN w:val="0"/>
              <w:adjustRightInd w:val="0"/>
              <w:jc w:val="center"/>
            </w:pPr>
            <w:r>
              <w:t>…</w:t>
            </w:r>
          </w:p>
        </w:tc>
        <w:tc>
          <w:tcPr>
            <w:tcW w:w="4334" w:type="dxa"/>
            <w:shd w:val="clear" w:color="auto" w:fill="auto"/>
            <w:vAlign w:val="center"/>
          </w:tcPr>
          <w:p w14:paraId="2EDB72F8" w14:textId="77777777" w:rsidR="000152C6" w:rsidRDefault="000152C6" w:rsidP="00C73F91">
            <w:pPr>
              <w:autoSpaceDE w:val="0"/>
              <w:autoSpaceDN w:val="0"/>
              <w:adjustRightInd w:val="0"/>
              <w:jc w:val="center"/>
              <w:rPr>
                <w:sz w:val="22"/>
                <w:szCs w:val="22"/>
              </w:rPr>
            </w:pPr>
          </w:p>
        </w:tc>
        <w:tc>
          <w:tcPr>
            <w:tcW w:w="2067" w:type="dxa"/>
            <w:shd w:val="clear" w:color="auto" w:fill="auto"/>
            <w:vAlign w:val="center"/>
          </w:tcPr>
          <w:p w14:paraId="33D6653E" w14:textId="77777777" w:rsidR="000152C6" w:rsidRPr="00F1714B" w:rsidRDefault="000152C6" w:rsidP="00C73F91">
            <w:pPr>
              <w:autoSpaceDE w:val="0"/>
              <w:autoSpaceDN w:val="0"/>
              <w:adjustRightInd w:val="0"/>
              <w:jc w:val="center"/>
              <w:rPr>
                <w:sz w:val="22"/>
                <w:szCs w:val="22"/>
              </w:rPr>
            </w:pPr>
          </w:p>
        </w:tc>
      </w:tr>
      <w:tr w:rsidR="000152C6" w14:paraId="40D9E2AB" w14:textId="77777777" w:rsidTr="00C73F91">
        <w:trPr>
          <w:jc w:val="center"/>
        </w:trPr>
        <w:tc>
          <w:tcPr>
            <w:tcW w:w="1707" w:type="dxa"/>
            <w:vAlign w:val="center"/>
          </w:tcPr>
          <w:p w14:paraId="10C35536" w14:textId="77777777" w:rsidR="000152C6" w:rsidRDefault="000152C6" w:rsidP="00C73F91">
            <w:pPr>
              <w:autoSpaceDE w:val="0"/>
              <w:autoSpaceDN w:val="0"/>
              <w:adjustRightInd w:val="0"/>
              <w:jc w:val="center"/>
            </w:pPr>
          </w:p>
        </w:tc>
        <w:tc>
          <w:tcPr>
            <w:tcW w:w="630" w:type="dxa"/>
            <w:shd w:val="clear" w:color="auto" w:fill="auto"/>
            <w:vAlign w:val="center"/>
          </w:tcPr>
          <w:p w14:paraId="30A8C1C0" w14:textId="77777777" w:rsidR="000152C6" w:rsidRDefault="000152C6" w:rsidP="00C73F91">
            <w:pPr>
              <w:autoSpaceDE w:val="0"/>
              <w:autoSpaceDN w:val="0"/>
              <w:adjustRightInd w:val="0"/>
              <w:jc w:val="center"/>
            </w:pPr>
            <w:r>
              <w:t>C42</w:t>
            </w:r>
          </w:p>
        </w:tc>
        <w:tc>
          <w:tcPr>
            <w:tcW w:w="4334" w:type="dxa"/>
            <w:shd w:val="clear" w:color="auto" w:fill="auto"/>
            <w:vAlign w:val="center"/>
          </w:tcPr>
          <w:p w14:paraId="551DA104" w14:textId="77777777" w:rsidR="000152C6" w:rsidRDefault="000152C6" w:rsidP="00C73F91">
            <w:pPr>
              <w:autoSpaceDE w:val="0"/>
              <w:autoSpaceDN w:val="0"/>
              <w:adjustRightInd w:val="0"/>
              <w:jc w:val="center"/>
              <w:rPr>
                <w:sz w:val="22"/>
                <w:szCs w:val="22"/>
              </w:rPr>
            </w:pPr>
          </w:p>
        </w:tc>
        <w:tc>
          <w:tcPr>
            <w:tcW w:w="2067" w:type="dxa"/>
            <w:shd w:val="clear" w:color="auto" w:fill="auto"/>
            <w:vAlign w:val="center"/>
          </w:tcPr>
          <w:p w14:paraId="6CB6EE1E" w14:textId="77777777" w:rsidR="000152C6" w:rsidRPr="00F1714B" w:rsidRDefault="000152C6" w:rsidP="00C73F91">
            <w:pPr>
              <w:autoSpaceDE w:val="0"/>
              <w:autoSpaceDN w:val="0"/>
              <w:adjustRightInd w:val="0"/>
              <w:jc w:val="center"/>
              <w:rPr>
                <w:sz w:val="22"/>
                <w:szCs w:val="22"/>
              </w:rPr>
            </w:pPr>
          </w:p>
        </w:tc>
      </w:tr>
    </w:tbl>
    <w:p w14:paraId="01D99803" w14:textId="77777777" w:rsidR="000152C6" w:rsidRDefault="000152C6" w:rsidP="000152C6">
      <w:pPr>
        <w:autoSpaceDE w:val="0"/>
        <w:autoSpaceDN w:val="0"/>
        <w:adjustRightInd w:val="0"/>
        <w:jc w:val="both"/>
      </w:pPr>
      <w:r>
        <w:t>(BIB 1616)</w:t>
      </w:r>
    </w:p>
    <w:p w14:paraId="13A94F0F" w14:textId="77777777" w:rsidR="000152C6" w:rsidRDefault="000152C6" w:rsidP="000152C6">
      <w:pPr>
        <w:autoSpaceDE w:val="0"/>
        <w:autoSpaceDN w:val="0"/>
        <w:adjustRightInd w:val="0"/>
        <w:jc w:val="both"/>
      </w:pPr>
    </w:p>
    <w:tbl>
      <w:tblPr>
        <w:tblW w:w="87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7"/>
        <w:gridCol w:w="630"/>
        <w:gridCol w:w="4334"/>
        <w:gridCol w:w="2067"/>
      </w:tblGrid>
      <w:tr w:rsidR="000152C6" w14:paraId="73FD11DB" w14:textId="77777777" w:rsidTr="00C73F91">
        <w:trPr>
          <w:jc w:val="center"/>
        </w:trPr>
        <w:tc>
          <w:tcPr>
            <w:tcW w:w="1707" w:type="dxa"/>
            <w:vAlign w:val="center"/>
          </w:tcPr>
          <w:p w14:paraId="614AAD1E" w14:textId="77777777" w:rsidR="000152C6" w:rsidRDefault="000152C6" w:rsidP="00C73F91">
            <w:pPr>
              <w:autoSpaceDE w:val="0"/>
              <w:autoSpaceDN w:val="0"/>
              <w:adjustRightInd w:val="0"/>
              <w:jc w:val="center"/>
            </w:pPr>
            <w:r>
              <w:lastRenderedPageBreak/>
              <w:t>Type C</w:t>
            </w:r>
          </w:p>
        </w:tc>
        <w:tc>
          <w:tcPr>
            <w:tcW w:w="630" w:type="dxa"/>
            <w:shd w:val="clear" w:color="auto" w:fill="auto"/>
            <w:vAlign w:val="center"/>
          </w:tcPr>
          <w:p w14:paraId="08E0515C" w14:textId="77777777" w:rsidR="000152C6" w:rsidRDefault="000152C6" w:rsidP="00C73F91">
            <w:pPr>
              <w:autoSpaceDE w:val="0"/>
              <w:autoSpaceDN w:val="0"/>
              <w:adjustRightInd w:val="0"/>
              <w:jc w:val="center"/>
            </w:pPr>
          </w:p>
        </w:tc>
        <w:tc>
          <w:tcPr>
            <w:tcW w:w="4334" w:type="dxa"/>
            <w:shd w:val="clear" w:color="auto" w:fill="auto"/>
            <w:vAlign w:val="center"/>
          </w:tcPr>
          <w:p w14:paraId="209DFAC2" w14:textId="77777777" w:rsidR="000152C6" w:rsidRDefault="000152C6" w:rsidP="00C73F91">
            <w:pPr>
              <w:autoSpaceDE w:val="0"/>
              <w:autoSpaceDN w:val="0"/>
              <w:adjustRightInd w:val="0"/>
              <w:jc w:val="center"/>
              <w:rPr>
                <w:sz w:val="22"/>
                <w:szCs w:val="22"/>
              </w:rPr>
            </w:pPr>
            <w:r w:rsidRPr="001D1919">
              <w:rPr>
                <w:sz w:val="22"/>
                <w:szCs w:val="22"/>
              </w:rPr>
              <w:t xml:space="preserve">lame à base </w:t>
            </w:r>
            <w:r>
              <w:rPr>
                <w:sz w:val="22"/>
                <w:szCs w:val="22"/>
              </w:rPr>
              <w:t>concanve</w:t>
            </w:r>
          </w:p>
        </w:tc>
        <w:tc>
          <w:tcPr>
            <w:tcW w:w="2067" w:type="dxa"/>
            <w:shd w:val="clear" w:color="auto" w:fill="auto"/>
            <w:vAlign w:val="center"/>
          </w:tcPr>
          <w:p w14:paraId="67A9B120" w14:textId="77777777" w:rsidR="000152C6" w:rsidRPr="00F1714B" w:rsidRDefault="000152C6" w:rsidP="00C73F91">
            <w:pPr>
              <w:autoSpaceDE w:val="0"/>
              <w:autoSpaceDN w:val="0"/>
              <w:adjustRightInd w:val="0"/>
              <w:jc w:val="center"/>
              <w:rPr>
                <w:sz w:val="22"/>
                <w:szCs w:val="22"/>
              </w:rPr>
            </w:pPr>
          </w:p>
        </w:tc>
      </w:tr>
      <w:tr w:rsidR="000152C6" w14:paraId="0725A32E" w14:textId="77777777" w:rsidTr="00C73F91">
        <w:trPr>
          <w:jc w:val="center"/>
        </w:trPr>
        <w:tc>
          <w:tcPr>
            <w:tcW w:w="1707" w:type="dxa"/>
            <w:vAlign w:val="center"/>
          </w:tcPr>
          <w:p w14:paraId="4EA2FAB7" w14:textId="77777777" w:rsidR="000152C6" w:rsidRDefault="000152C6" w:rsidP="00C73F91">
            <w:pPr>
              <w:autoSpaceDE w:val="0"/>
              <w:autoSpaceDN w:val="0"/>
              <w:adjustRightInd w:val="0"/>
              <w:jc w:val="center"/>
            </w:pPr>
          </w:p>
        </w:tc>
        <w:tc>
          <w:tcPr>
            <w:tcW w:w="630" w:type="dxa"/>
            <w:shd w:val="clear" w:color="auto" w:fill="auto"/>
            <w:vAlign w:val="center"/>
          </w:tcPr>
          <w:p w14:paraId="5D791792" w14:textId="77777777" w:rsidR="000152C6" w:rsidRDefault="000152C6" w:rsidP="00C73F91">
            <w:pPr>
              <w:autoSpaceDE w:val="0"/>
              <w:autoSpaceDN w:val="0"/>
              <w:adjustRightInd w:val="0"/>
              <w:jc w:val="center"/>
            </w:pPr>
            <w:r>
              <w:t>D43</w:t>
            </w:r>
          </w:p>
        </w:tc>
        <w:tc>
          <w:tcPr>
            <w:tcW w:w="4334" w:type="dxa"/>
            <w:shd w:val="clear" w:color="auto" w:fill="auto"/>
            <w:vAlign w:val="center"/>
          </w:tcPr>
          <w:p w14:paraId="098A14C2" w14:textId="77777777" w:rsidR="000152C6" w:rsidRDefault="000152C6" w:rsidP="00C73F91">
            <w:pPr>
              <w:autoSpaceDE w:val="0"/>
              <w:autoSpaceDN w:val="0"/>
              <w:adjustRightInd w:val="0"/>
              <w:jc w:val="center"/>
              <w:rPr>
                <w:sz w:val="22"/>
                <w:szCs w:val="22"/>
              </w:rPr>
            </w:pPr>
          </w:p>
        </w:tc>
        <w:tc>
          <w:tcPr>
            <w:tcW w:w="2067" w:type="dxa"/>
            <w:shd w:val="clear" w:color="auto" w:fill="auto"/>
            <w:vAlign w:val="center"/>
          </w:tcPr>
          <w:p w14:paraId="114B0C5A" w14:textId="77777777" w:rsidR="000152C6" w:rsidRPr="00F1714B" w:rsidRDefault="000152C6" w:rsidP="00C73F91">
            <w:pPr>
              <w:autoSpaceDE w:val="0"/>
              <w:autoSpaceDN w:val="0"/>
              <w:adjustRightInd w:val="0"/>
              <w:jc w:val="center"/>
              <w:rPr>
                <w:sz w:val="22"/>
                <w:szCs w:val="22"/>
              </w:rPr>
            </w:pPr>
          </w:p>
        </w:tc>
      </w:tr>
      <w:tr w:rsidR="000152C6" w14:paraId="52994604" w14:textId="77777777" w:rsidTr="00C73F91">
        <w:trPr>
          <w:jc w:val="center"/>
        </w:trPr>
        <w:tc>
          <w:tcPr>
            <w:tcW w:w="1707" w:type="dxa"/>
            <w:vAlign w:val="center"/>
          </w:tcPr>
          <w:p w14:paraId="49F1BDF4" w14:textId="77777777" w:rsidR="000152C6" w:rsidRDefault="000152C6" w:rsidP="00C73F91">
            <w:pPr>
              <w:autoSpaceDE w:val="0"/>
              <w:autoSpaceDN w:val="0"/>
              <w:adjustRightInd w:val="0"/>
              <w:jc w:val="center"/>
            </w:pPr>
          </w:p>
        </w:tc>
        <w:tc>
          <w:tcPr>
            <w:tcW w:w="630" w:type="dxa"/>
            <w:shd w:val="clear" w:color="auto" w:fill="auto"/>
            <w:vAlign w:val="center"/>
          </w:tcPr>
          <w:p w14:paraId="5A1113DA" w14:textId="77777777" w:rsidR="000152C6" w:rsidRDefault="000152C6" w:rsidP="00C73F91">
            <w:pPr>
              <w:autoSpaceDE w:val="0"/>
              <w:autoSpaceDN w:val="0"/>
              <w:adjustRightInd w:val="0"/>
              <w:jc w:val="center"/>
            </w:pPr>
            <w:r>
              <w:t>…</w:t>
            </w:r>
          </w:p>
        </w:tc>
        <w:tc>
          <w:tcPr>
            <w:tcW w:w="4334" w:type="dxa"/>
            <w:shd w:val="clear" w:color="auto" w:fill="auto"/>
            <w:vAlign w:val="center"/>
          </w:tcPr>
          <w:p w14:paraId="5C3386B5" w14:textId="77777777" w:rsidR="000152C6" w:rsidRDefault="000152C6" w:rsidP="00C73F91">
            <w:pPr>
              <w:autoSpaceDE w:val="0"/>
              <w:autoSpaceDN w:val="0"/>
              <w:adjustRightInd w:val="0"/>
              <w:jc w:val="center"/>
              <w:rPr>
                <w:sz w:val="22"/>
                <w:szCs w:val="22"/>
              </w:rPr>
            </w:pPr>
          </w:p>
        </w:tc>
        <w:tc>
          <w:tcPr>
            <w:tcW w:w="2067" w:type="dxa"/>
            <w:shd w:val="clear" w:color="auto" w:fill="auto"/>
            <w:vAlign w:val="center"/>
          </w:tcPr>
          <w:p w14:paraId="3FC3B8E7" w14:textId="77777777" w:rsidR="000152C6" w:rsidRPr="00F1714B" w:rsidRDefault="000152C6" w:rsidP="00C73F91">
            <w:pPr>
              <w:autoSpaceDE w:val="0"/>
              <w:autoSpaceDN w:val="0"/>
              <w:adjustRightInd w:val="0"/>
              <w:jc w:val="center"/>
              <w:rPr>
                <w:sz w:val="22"/>
                <w:szCs w:val="22"/>
              </w:rPr>
            </w:pPr>
          </w:p>
        </w:tc>
      </w:tr>
      <w:tr w:rsidR="000152C6" w14:paraId="1FCB49C5" w14:textId="77777777" w:rsidTr="00C73F91">
        <w:trPr>
          <w:jc w:val="center"/>
        </w:trPr>
        <w:tc>
          <w:tcPr>
            <w:tcW w:w="1707" w:type="dxa"/>
            <w:vAlign w:val="center"/>
          </w:tcPr>
          <w:p w14:paraId="5D1FE7F6" w14:textId="77777777" w:rsidR="000152C6" w:rsidRDefault="000152C6" w:rsidP="00C73F91">
            <w:pPr>
              <w:autoSpaceDE w:val="0"/>
              <w:autoSpaceDN w:val="0"/>
              <w:adjustRightInd w:val="0"/>
              <w:jc w:val="center"/>
            </w:pPr>
          </w:p>
        </w:tc>
        <w:tc>
          <w:tcPr>
            <w:tcW w:w="630" w:type="dxa"/>
            <w:shd w:val="clear" w:color="auto" w:fill="auto"/>
            <w:vAlign w:val="center"/>
          </w:tcPr>
          <w:p w14:paraId="2C12A069" w14:textId="77777777" w:rsidR="000152C6" w:rsidRDefault="000152C6" w:rsidP="00C73F91">
            <w:pPr>
              <w:autoSpaceDE w:val="0"/>
              <w:autoSpaceDN w:val="0"/>
              <w:adjustRightInd w:val="0"/>
              <w:jc w:val="center"/>
            </w:pPr>
            <w:r>
              <w:t>D50</w:t>
            </w:r>
          </w:p>
        </w:tc>
        <w:tc>
          <w:tcPr>
            <w:tcW w:w="4334" w:type="dxa"/>
            <w:shd w:val="clear" w:color="auto" w:fill="auto"/>
            <w:vAlign w:val="center"/>
          </w:tcPr>
          <w:p w14:paraId="61A0A007" w14:textId="77777777" w:rsidR="000152C6" w:rsidRDefault="000152C6" w:rsidP="00C73F91">
            <w:pPr>
              <w:autoSpaceDE w:val="0"/>
              <w:autoSpaceDN w:val="0"/>
              <w:adjustRightInd w:val="0"/>
              <w:jc w:val="center"/>
              <w:rPr>
                <w:sz w:val="22"/>
                <w:szCs w:val="22"/>
              </w:rPr>
            </w:pPr>
          </w:p>
        </w:tc>
        <w:tc>
          <w:tcPr>
            <w:tcW w:w="2067" w:type="dxa"/>
            <w:shd w:val="clear" w:color="auto" w:fill="auto"/>
            <w:vAlign w:val="center"/>
          </w:tcPr>
          <w:p w14:paraId="6A281C1C" w14:textId="77777777" w:rsidR="000152C6" w:rsidRPr="00F1714B" w:rsidRDefault="000152C6" w:rsidP="00C73F91">
            <w:pPr>
              <w:autoSpaceDE w:val="0"/>
              <w:autoSpaceDN w:val="0"/>
              <w:adjustRightInd w:val="0"/>
              <w:jc w:val="center"/>
              <w:rPr>
                <w:sz w:val="22"/>
                <w:szCs w:val="22"/>
              </w:rPr>
            </w:pPr>
          </w:p>
        </w:tc>
      </w:tr>
    </w:tbl>
    <w:p w14:paraId="54D9DE1C" w14:textId="77777777" w:rsidR="000152C6" w:rsidRDefault="000152C6" w:rsidP="000152C6">
      <w:pPr>
        <w:autoSpaceDE w:val="0"/>
        <w:autoSpaceDN w:val="0"/>
        <w:adjustRightInd w:val="0"/>
        <w:jc w:val="both"/>
      </w:pPr>
      <w:r>
        <w:t>(BIB 1616)</w:t>
      </w:r>
    </w:p>
    <w:p w14:paraId="452AC651" w14:textId="77777777" w:rsidR="000152C6" w:rsidRDefault="000152C6" w:rsidP="000152C6">
      <w:pPr>
        <w:autoSpaceDE w:val="0"/>
        <w:autoSpaceDN w:val="0"/>
        <w:adjustRightInd w:val="0"/>
        <w:jc w:val="both"/>
      </w:pPr>
    </w:p>
    <w:p w14:paraId="1506EBB8" w14:textId="726DEA02" w:rsidR="000152C6" w:rsidRDefault="00C30A27" w:rsidP="00647EA0">
      <w:pPr>
        <w:pStyle w:val="Heading5"/>
      </w:pPr>
      <w:r>
        <w:t>c</w:t>
      </w:r>
      <w:r w:rsidR="000152C6">
        <w:t xml:space="preserve">omparaisons et attribution </w:t>
      </w:r>
      <w:bookmarkStart w:id="5404" w:name="Typ_Bego_Poignards__chrn"/>
      <w:r w:rsidR="000152C6">
        <w:t>chronologique</w:t>
      </w:r>
      <w:bookmarkEnd w:id="5404"/>
    </w:p>
    <w:p w14:paraId="458DA099" w14:textId="77777777" w:rsidR="000152C6" w:rsidRDefault="000152C6" w:rsidP="000152C6"/>
    <w:p w14:paraId="6556F49B" w14:textId="0CF30AAC" w:rsidR="000152C6" w:rsidRPr="0032190F" w:rsidRDefault="000152C6" w:rsidP="000152C6">
      <w:pPr>
        <w:rPr>
          <w:lang w:val="fr-FR"/>
        </w:rPr>
      </w:pPr>
      <w:r w:rsidRPr="0032190F">
        <w:rPr>
          <w:lang w:val="fr-FR"/>
        </w:rPr>
        <w:t>Les poignards à lame triangulaire étroite sont identiques à ceux de la roche 21 de Naquane (III A 3).</w:t>
      </w:r>
      <w:r w:rsidR="00C30A27">
        <w:rPr>
          <w:lang w:val="fr-FR"/>
        </w:rPr>
        <w:t xml:space="preserve"> </w:t>
      </w:r>
      <w:r w:rsidRPr="0032190F">
        <w:rPr>
          <w:lang w:val="fr-FR"/>
        </w:rPr>
        <w:t>Les motifs des compositions de Caven 1 et 2, phase II B locale rappellent les poignards à lame triangul</w:t>
      </w:r>
      <w:r w:rsidR="00C30A27">
        <w:rPr>
          <w:lang w:val="fr-FR"/>
        </w:rPr>
        <w:t>a</w:t>
      </w:r>
      <w:r w:rsidRPr="0032190F">
        <w:rPr>
          <w:lang w:val="fr-FR"/>
        </w:rPr>
        <w:t xml:space="preserve">ire étroite munie de protubérances. </w:t>
      </w:r>
    </w:p>
    <w:p w14:paraId="53F2D525" w14:textId="77777777" w:rsidR="000152C6" w:rsidRPr="0032190F" w:rsidRDefault="000152C6" w:rsidP="000152C6">
      <w:pPr>
        <w:rPr>
          <w:lang w:val="fr-FR"/>
        </w:rPr>
      </w:pPr>
    </w:p>
    <w:p w14:paraId="25E7C96E" w14:textId="4CFE5504" w:rsidR="000152C6" w:rsidRPr="0032190F" w:rsidRDefault="000152C6" w:rsidP="000152C6">
      <w:pPr>
        <w:jc w:val="both"/>
        <w:rPr>
          <w:rFonts w:ascii="Times-Roman" w:hAnsi="Times-Roman" w:cs="Times-Roman"/>
          <w:lang w:val="fr-FR"/>
        </w:rPr>
      </w:pPr>
      <w:r w:rsidRPr="0032190F">
        <w:rPr>
          <w:lang w:val="fr-FR"/>
        </w:rPr>
        <w:t xml:space="preserve">En rapportant cette méthode à des poignards provenant de sites archéologiques d’Italie et d’Europe Centrale, soit 111 poignards attribués au Chalcolithique et 51 à l’âge du </w:t>
      </w:r>
      <w:r w:rsidR="00C30A27">
        <w:rPr>
          <w:lang w:val="fr-FR"/>
        </w:rPr>
        <w:t>BA</w:t>
      </w:r>
      <w:r w:rsidRPr="0032190F">
        <w:rPr>
          <w:lang w:val="fr-FR"/>
        </w:rPr>
        <w:t>, deux sous</w:t>
      </w:r>
      <w:r w:rsidR="00C30A27">
        <w:rPr>
          <w:lang w:val="fr-FR"/>
        </w:rPr>
        <w:t>-</w:t>
      </w:r>
      <w:r w:rsidRPr="0032190F">
        <w:rPr>
          <w:lang w:val="fr-FR"/>
        </w:rPr>
        <w:t xml:space="preserve">ensembles se dégagent (Romain 1991 p. 128). L’attribution  des poignards est celle du </w:t>
      </w:r>
      <w:hyperlink r:id="rId13172" w:anchor="Cul_Chalco" w:history="1">
        <w:r w:rsidRPr="0032190F">
          <w:rPr>
            <w:rStyle w:val="Hyperlink"/>
            <w:lang w:val="fr-FR"/>
          </w:rPr>
          <w:t>Chalcolithique</w:t>
        </w:r>
      </w:hyperlink>
      <w:r w:rsidRPr="0032190F">
        <w:rPr>
          <w:lang w:val="fr-FR"/>
        </w:rPr>
        <w:t xml:space="preserve"> avec de très rares représentations attribuables au </w:t>
      </w:r>
      <w:r w:rsidR="00C30A27">
        <w:rPr>
          <w:lang w:val="fr-FR"/>
        </w:rPr>
        <w:t>BA</w:t>
      </w:r>
      <w:r w:rsidRPr="0032190F">
        <w:rPr>
          <w:lang w:val="fr-FR"/>
        </w:rPr>
        <w:t xml:space="preserve"> (BIB 67 et 68) Cette importance du Chalcolithique a été en partie sous-estimée (BIB 371 p. 55).</w:t>
      </w:r>
    </w:p>
    <w:p w14:paraId="48274465" w14:textId="77777777" w:rsidR="000152C6" w:rsidRPr="0032190F" w:rsidRDefault="000152C6" w:rsidP="000152C6">
      <w:pPr>
        <w:rPr>
          <w:lang w:val="fr-FR"/>
        </w:rPr>
      </w:pPr>
    </w:p>
    <w:p w14:paraId="2577C2D1" w14:textId="1667DDFF" w:rsidR="000152C6" w:rsidRPr="0032190F" w:rsidRDefault="000152C6" w:rsidP="000152C6">
      <w:pPr>
        <w:jc w:val="both"/>
        <w:rPr>
          <w:lang w:val="fr-FR"/>
        </w:rPr>
      </w:pPr>
      <w:r w:rsidRPr="0032190F">
        <w:rPr>
          <w:lang w:val="fr-FR"/>
        </w:rPr>
        <w:t xml:space="preserve">Le contexte archéologique des poignards et des hallebardes du mont Bego, rattache ces gravures à des périodes anciennes chalcolithiques plutôt que vers des périodes tardives correspondant au </w:t>
      </w:r>
      <w:r w:rsidR="00C30A27">
        <w:rPr>
          <w:lang w:val="fr-FR"/>
        </w:rPr>
        <w:t>BA</w:t>
      </w:r>
      <w:r w:rsidRPr="0032190F">
        <w:rPr>
          <w:lang w:val="fr-FR"/>
        </w:rPr>
        <w:t>. Le profil des lames de poignard  rappelle le plus souvent celui des lames en pierre ou en cuivre de la culture de Remedello. Cette hypothèse d’une date en général assez haute pour les poignards est confirmée par une apparition précoce des hallebardes en Italie au Chalcolithique (BIB 97 p. 27,29 et BIB 99)</w:t>
      </w:r>
      <w:r w:rsidR="00C30A27">
        <w:rPr>
          <w:lang w:val="fr-FR"/>
        </w:rPr>
        <w:t xml:space="preserve"> v. </w:t>
      </w:r>
      <w:hyperlink r:id="rId13173" w:anchor="Cul_Rinaldone" w:history="1">
        <w:r w:rsidR="00C30A27" w:rsidRPr="006421B2">
          <w:rPr>
            <w:rStyle w:val="Hyperlink"/>
            <w:lang w:val="fr-FR"/>
          </w:rPr>
          <w:t>Rinaldone</w:t>
        </w:r>
      </w:hyperlink>
    </w:p>
    <w:p w14:paraId="7E798385" w14:textId="77777777" w:rsidR="000152C6" w:rsidRPr="0032190F" w:rsidRDefault="000152C6" w:rsidP="000152C6">
      <w:pPr>
        <w:jc w:val="both"/>
        <w:rPr>
          <w:lang w:val="fr-FR"/>
        </w:rPr>
      </w:pPr>
    </w:p>
    <w:p w14:paraId="16B77CFB" w14:textId="73CE8997" w:rsidR="000152C6" w:rsidRPr="0032190F" w:rsidRDefault="000152C6" w:rsidP="000152C6">
      <w:pPr>
        <w:jc w:val="both"/>
        <w:rPr>
          <w:lang w:val="fr-FR"/>
        </w:rPr>
      </w:pPr>
      <w:r w:rsidRPr="0032190F">
        <w:rPr>
          <w:lang w:val="fr-FR"/>
        </w:rPr>
        <w:t xml:space="preserve">Les poignards de type </w:t>
      </w:r>
      <w:hyperlink r:id="rId13174" w:anchor="Cul_Remedello" w:history="1">
        <w:r w:rsidR="00C30A27" w:rsidRPr="00C30A27">
          <w:rPr>
            <w:rStyle w:val="Hyperlink"/>
            <w:lang w:val="fr-FR"/>
          </w:rPr>
          <w:t>Remedello</w:t>
        </w:r>
      </w:hyperlink>
      <w:r w:rsidR="00C30A27" w:rsidRPr="00C30A27">
        <w:rPr>
          <w:lang w:val="fr-FR"/>
        </w:rPr>
        <w:t xml:space="preserve"> </w:t>
      </w:r>
      <w:r w:rsidRPr="0032190F">
        <w:rPr>
          <w:lang w:val="fr-FR"/>
        </w:rPr>
        <w:t>sont absents du mont Bego (BIB 474 p. 159) ou ne sont pas clairement attestés (BIB 413 p. 384)</w:t>
      </w:r>
    </w:p>
    <w:p w14:paraId="18425FCF" w14:textId="4364132C" w:rsidR="000152C6" w:rsidRPr="0032190F" w:rsidRDefault="000152C6" w:rsidP="000152C6">
      <w:pPr>
        <w:jc w:val="both"/>
        <w:rPr>
          <w:lang w:val="fr-FR"/>
        </w:rPr>
      </w:pPr>
      <w:r w:rsidRPr="0032190F">
        <w:rPr>
          <w:lang w:val="fr-FR"/>
        </w:rPr>
        <w:br/>
        <w:t xml:space="preserve">Quelques comparaisons le Valcamonica se trouvent sur les roches </w:t>
      </w:r>
      <w:hyperlink r:id="rId13175" w:anchor="Sizz_Foppe_Nadro_4" w:history="1">
        <w:r w:rsidRPr="0032190F">
          <w:rPr>
            <w:rStyle w:val="Hyperlink"/>
            <w:lang w:val="fr-FR"/>
          </w:rPr>
          <w:t>FDN 4</w:t>
        </w:r>
      </w:hyperlink>
      <w:r w:rsidRPr="0032190F">
        <w:rPr>
          <w:lang w:val="fr-FR"/>
        </w:rPr>
        <w:t xml:space="preserve"> et </w:t>
      </w:r>
      <w:hyperlink r:id="rId13176" w:anchor="Sizz_Luine_14" w:history="1">
        <w:r w:rsidRPr="00C30A27">
          <w:rPr>
            <w:rStyle w:val="Hyperlink"/>
            <w:lang w:val="fr-FR"/>
          </w:rPr>
          <w:t>Luine 14</w:t>
        </w:r>
      </w:hyperlink>
      <w:r w:rsidRPr="0032190F">
        <w:rPr>
          <w:lang w:val="fr-FR"/>
        </w:rPr>
        <w:t xml:space="preserve"> (Arcà 2010 p. 293). Pour nous, ce sont les meilleurs exemples (SS BIB)</w:t>
      </w:r>
    </w:p>
    <w:p w14:paraId="45624BA2" w14:textId="3F841666" w:rsidR="000152C6" w:rsidRDefault="00CB3C54" w:rsidP="000152C6">
      <w:pPr>
        <w:pStyle w:val="Heading6"/>
      </w:pPr>
      <w:r>
        <w:t>t</w:t>
      </w:r>
      <w:r w:rsidR="000152C6" w:rsidRPr="0032190F">
        <w:t xml:space="preserve">echnologie </w:t>
      </w:r>
    </w:p>
    <w:p w14:paraId="6B926373" w14:textId="10D2BB9B" w:rsidR="00CB3C54" w:rsidRPr="00CB3C54" w:rsidRDefault="00CB3C54" w:rsidP="00CB3C54">
      <w:pPr>
        <w:rPr>
          <w:sz w:val="20"/>
          <w:lang w:val="fr-FR"/>
        </w:rPr>
      </w:pPr>
      <w:r w:rsidRPr="00CB3C54">
        <w:rPr>
          <w:sz w:val="20"/>
          <w:lang w:val="fr-FR"/>
        </w:rPr>
        <w:t>technologie des poignards</w:t>
      </w:r>
    </w:p>
    <w:p w14:paraId="66FC71F9" w14:textId="77777777" w:rsidR="000152C6" w:rsidRPr="0032190F" w:rsidRDefault="000152C6" w:rsidP="000152C6">
      <w:pPr>
        <w:rPr>
          <w:lang w:val="fr-FR"/>
        </w:rPr>
      </w:pPr>
    </w:p>
    <w:p w14:paraId="7DAD3B6A" w14:textId="308D22BB" w:rsidR="000152C6" w:rsidRPr="0032190F" w:rsidRDefault="000152C6" w:rsidP="000152C6">
      <w:pPr>
        <w:rPr>
          <w:lang w:val="fr-FR"/>
        </w:rPr>
      </w:pPr>
      <w:r w:rsidRPr="0032190F">
        <w:rPr>
          <w:lang w:val="fr-FR"/>
        </w:rPr>
        <w:t xml:space="preserve">Les alignements de petites cupules sur les bords de la lame et le piquetage plus grossier pour le centre (voir </w:t>
      </w:r>
      <w:hyperlink r:id="rId13177" w:anchor="Desc_ZVIIGIR8" w:history="1">
        <w:r w:rsidRPr="0032190F">
          <w:rPr>
            <w:rStyle w:val="Hyperlink"/>
            <w:i/>
            <w:lang w:val="fr-FR"/>
          </w:rPr>
          <w:t>Chef de Tribu</w:t>
        </w:r>
      </w:hyperlink>
      <w:r w:rsidRPr="0032190F">
        <w:rPr>
          <w:lang w:val="fr-FR"/>
        </w:rPr>
        <w:t xml:space="preserve">, …) de celle-ci rappelle les techniques de retouche marginales utilisées dans la réalisation des poignards des sépultures 102 et 78 de </w:t>
      </w:r>
      <w:hyperlink r:id="rId13178" w:anchor="Sit_Remedello" w:history="1">
        <w:r w:rsidRPr="0032190F">
          <w:rPr>
            <w:rStyle w:val="Hyperlink"/>
            <w:lang w:val="fr-FR"/>
          </w:rPr>
          <w:t>Remedello-Sotto</w:t>
        </w:r>
      </w:hyperlink>
      <w:r w:rsidRPr="0032190F">
        <w:rPr>
          <w:lang w:val="fr-FR"/>
        </w:rPr>
        <w:t xml:space="preserve"> (d’ap. com. pers. M. Rémicourt)</w:t>
      </w:r>
    </w:p>
    <w:p w14:paraId="79CD492A" w14:textId="77777777" w:rsidR="000152C6" w:rsidRPr="0032190F" w:rsidRDefault="000152C6" w:rsidP="000152C6">
      <w:pPr>
        <w:pStyle w:val="Heading6"/>
      </w:pPr>
      <w:r w:rsidRPr="0032190F">
        <w:t>Remedello 1</w:t>
      </w:r>
    </w:p>
    <w:p w14:paraId="537CD39B" w14:textId="77777777" w:rsidR="000152C6" w:rsidRPr="00C979B5" w:rsidRDefault="00C979B5" w:rsidP="000152C6">
      <w:pPr>
        <w:rPr>
          <w:sz w:val="20"/>
          <w:lang w:val="fr-FR"/>
        </w:rPr>
      </w:pPr>
      <w:r w:rsidRPr="00C979B5">
        <w:rPr>
          <w:sz w:val="20"/>
          <w:lang w:val="fr-FR"/>
        </w:rPr>
        <w:t>Chalcolithique 1</w:t>
      </w:r>
    </w:p>
    <w:p w14:paraId="76CECB2E" w14:textId="77777777" w:rsidR="00C979B5" w:rsidRPr="0032190F" w:rsidRDefault="00C979B5" w:rsidP="000152C6">
      <w:pPr>
        <w:rPr>
          <w:lang w:val="fr-FR"/>
        </w:rPr>
      </w:pPr>
    </w:p>
    <w:p w14:paraId="765596CC" w14:textId="329C6BA6" w:rsidR="000152C6" w:rsidRPr="0032190F" w:rsidRDefault="000152C6" w:rsidP="000152C6">
      <w:pPr>
        <w:jc w:val="both"/>
        <w:rPr>
          <w:lang w:val="fr-FR"/>
        </w:rPr>
      </w:pPr>
      <w:r w:rsidRPr="0032190F">
        <w:rPr>
          <w:lang w:val="fr-FR"/>
        </w:rPr>
        <w:t xml:space="preserve">Le fait de ne retrouver aucun poignard figurant un unique rivet, qui est pourtant commun dans les exemplaires attribués au Remedello 2, pourrait indiquer une plus grande ancienneté des poignards du Bego (SS BIB) Une autre explication viendrait du fait que l’emanchement des lames, s’il était fait avec des rivets, soit effectué avec des rivets en os (comme à </w:t>
      </w:r>
      <w:hyperlink r:id="rId13179" w:anchor="Sit_Freyssinel" w:history="1">
        <w:r w:rsidRPr="0032190F">
          <w:rPr>
            <w:rStyle w:val="Hyperlink"/>
            <w:lang w:val="fr-FR"/>
          </w:rPr>
          <w:t>Freyssinel</w:t>
        </w:r>
      </w:hyperlink>
      <w:r w:rsidRPr="0032190F">
        <w:rPr>
          <w:lang w:val="fr-FR"/>
        </w:rPr>
        <w:t xml:space="preserve">), en bois de cerf ou en matière ligneuse et n’est pas était représenté pour ces raisons (SS BIB) </w:t>
      </w:r>
    </w:p>
    <w:p w14:paraId="4C871050" w14:textId="77777777" w:rsidR="000152C6" w:rsidRPr="0032190F" w:rsidRDefault="000152C6" w:rsidP="000152C6">
      <w:pPr>
        <w:rPr>
          <w:lang w:val="fr-FR"/>
        </w:rPr>
      </w:pPr>
    </w:p>
    <w:p w14:paraId="74899ECE" w14:textId="77777777" w:rsidR="000152C6" w:rsidRPr="0032190F" w:rsidRDefault="000152C6" w:rsidP="000152C6">
      <w:pPr>
        <w:rPr>
          <w:lang w:val="fr-FR"/>
        </w:rPr>
      </w:pPr>
      <w:r w:rsidRPr="0032190F">
        <w:rPr>
          <w:lang w:val="fr-FR"/>
        </w:rPr>
        <w:lastRenderedPageBreak/>
        <w:t>Une approche comparative des figurations d’armes et outils avec les exemplaires archéologiques permet de proposer des hypothèses de calage crédibles à partir de la fin du 4e millénaire pour les gravures les plus récentes (BIB 1073 p. 58)</w:t>
      </w:r>
    </w:p>
    <w:p w14:paraId="5E9E4B8E" w14:textId="77777777" w:rsidR="000152C6" w:rsidRPr="0032190F" w:rsidRDefault="000152C6" w:rsidP="000152C6">
      <w:pPr>
        <w:rPr>
          <w:lang w:val="fr-FR"/>
        </w:rPr>
      </w:pPr>
    </w:p>
    <w:p w14:paraId="2FEE7A5E" w14:textId="30D0B3DC" w:rsidR="000152C6" w:rsidRPr="00566234" w:rsidRDefault="000152C6" w:rsidP="00C30A27">
      <w:pPr>
        <w:jc w:val="both"/>
        <w:rPr>
          <w:lang w:val="es-ES"/>
        </w:rPr>
      </w:pPr>
      <w:r w:rsidRPr="0032190F">
        <w:rPr>
          <w:lang w:val="fr-FR"/>
        </w:rPr>
        <w:t>Pour Arcà, les poignards des Merveilles pourraient être attribués au premier âge du Cuivre (Remedello 1), seconde moitié du 4</w:t>
      </w:r>
      <w:r w:rsidRPr="0032190F">
        <w:rPr>
          <w:vertAlign w:val="superscript"/>
          <w:lang w:val="fr-FR"/>
        </w:rPr>
        <w:t>e</w:t>
      </w:r>
      <w:r w:rsidRPr="0032190F">
        <w:rPr>
          <w:lang w:val="fr-FR"/>
        </w:rPr>
        <w:t xml:space="preserve"> millénaire : «  </w:t>
      </w:r>
      <w:r w:rsidRPr="00C30A27">
        <w:rPr>
          <w:i/>
          <w:iCs/>
          <w:lang w:val="fr-FR"/>
        </w:rPr>
        <w:t>Accettando il confronto,</w:t>
      </w:r>
      <w:r w:rsidR="00C30A27" w:rsidRPr="00C30A27">
        <w:rPr>
          <w:i/>
          <w:iCs/>
          <w:lang w:val="fr-FR"/>
        </w:rPr>
        <w:t xml:space="preserve"> </w:t>
      </w:r>
      <w:r w:rsidRPr="00C30A27">
        <w:rPr>
          <w:i/>
          <w:iCs/>
          <w:lang w:val="es-ES"/>
        </w:rPr>
        <w:t>le figure a manico trapezoidale del Bego potrebbero essere attribuite alla prima età del Rame,</w:t>
      </w:r>
      <w:r w:rsidR="00C30A27" w:rsidRPr="00C30A27">
        <w:rPr>
          <w:i/>
          <w:iCs/>
          <w:lang w:val="es-ES"/>
        </w:rPr>
        <w:t xml:space="preserve"> </w:t>
      </w:r>
      <w:r w:rsidRPr="00C30A27">
        <w:rPr>
          <w:i/>
          <w:iCs/>
          <w:lang w:val="es-ES"/>
        </w:rPr>
        <w:t>seconda metà del IV millennio</w:t>
      </w:r>
      <w:r w:rsidRPr="00566234">
        <w:rPr>
          <w:lang w:val="es-ES"/>
        </w:rPr>
        <w:t> » (BIB 1664 p. 154)</w:t>
      </w:r>
    </w:p>
    <w:p w14:paraId="6AD9431C" w14:textId="77777777" w:rsidR="000152C6" w:rsidRPr="0032190F" w:rsidRDefault="00C979B5" w:rsidP="000152C6">
      <w:pPr>
        <w:pStyle w:val="Heading6"/>
      </w:pPr>
      <w:r>
        <w:t>Remedello 2</w:t>
      </w:r>
    </w:p>
    <w:p w14:paraId="2BF076A5" w14:textId="77777777" w:rsidR="000152C6" w:rsidRPr="00C979B5" w:rsidRDefault="00C979B5" w:rsidP="000152C6">
      <w:pPr>
        <w:rPr>
          <w:sz w:val="20"/>
          <w:lang w:val="fr-FR"/>
        </w:rPr>
      </w:pPr>
      <w:r w:rsidRPr="00C979B5">
        <w:rPr>
          <w:sz w:val="20"/>
          <w:lang w:val="fr-FR"/>
        </w:rPr>
        <w:t>Chalcolithique 2</w:t>
      </w:r>
    </w:p>
    <w:p w14:paraId="430459F4" w14:textId="77777777" w:rsidR="00C979B5" w:rsidRPr="0032190F" w:rsidRDefault="00C979B5" w:rsidP="000152C6">
      <w:pPr>
        <w:rPr>
          <w:lang w:val="fr-FR"/>
        </w:rPr>
      </w:pPr>
    </w:p>
    <w:p w14:paraId="18FBC075" w14:textId="3FEA8132" w:rsidR="000152C6" w:rsidRPr="0032190F" w:rsidRDefault="000152C6" w:rsidP="000152C6">
      <w:pPr>
        <w:jc w:val="both"/>
        <w:rPr>
          <w:lang w:val="fr-FR"/>
        </w:rPr>
      </w:pPr>
      <w:r w:rsidRPr="0032190F">
        <w:rPr>
          <w:lang w:val="fr-FR"/>
        </w:rPr>
        <w:t xml:space="preserve">En 1934, </w:t>
      </w:r>
      <w:r w:rsidR="00C30A27">
        <w:rPr>
          <w:lang w:val="fr-FR"/>
        </w:rPr>
        <w:t xml:space="preserve">P. </w:t>
      </w:r>
      <w:r w:rsidRPr="0032190F">
        <w:rPr>
          <w:lang w:val="fr-FR"/>
        </w:rPr>
        <w:t xml:space="preserve">Barocelli proposait déjà des comparaisons entre certains poignards du Bego et ceux des stèles de </w:t>
      </w:r>
      <w:hyperlink r:id="rId13180" w:anchor="Sizz_Lagundo" w:history="1">
        <w:r w:rsidRPr="0032190F">
          <w:rPr>
            <w:rStyle w:val="Hyperlink"/>
            <w:lang w:val="fr-FR"/>
          </w:rPr>
          <w:t>Lagundo</w:t>
        </w:r>
      </w:hyperlink>
      <w:r w:rsidRPr="0032190F">
        <w:rPr>
          <w:lang w:val="fr-FR"/>
        </w:rPr>
        <w:t xml:space="preserve"> (Barocelli </w:t>
      </w:r>
      <w:smartTag w:uri="urn:schemas-microsoft-com:office:smarttags" w:element="metricconverter">
        <w:smartTagPr>
          <w:attr w:name="ProductID" w:val="1934 in"/>
        </w:smartTagPr>
        <w:r w:rsidRPr="0032190F">
          <w:rPr>
            <w:lang w:val="fr-FR"/>
          </w:rPr>
          <w:t>1934 in</w:t>
        </w:r>
      </w:smartTag>
      <w:r w:rsidRPr="0032190F">
        <w:rPr>
          <w:lang w:val="fr-FR"/>
        </w:rPr>
        <w:t xml:space="preserve"> BIB 917 p. 290). Pour le Chalcolithique 2</w:t>
      </w:r>
      <w:r w:rsidR="00C30A27">
        <w:rPr>
          <w:lang w:val="fr-FR"/>
        </w:rPr>
        <w:t xml:space="preserve"> </w:t>
      </w:r>
      <w:r w:rsidRPr="0032190F">
        <w:rPr>
          <w:lang w:val="fr-FR"/>
        </w:rPr>
        <w:t xml:space="preserve">(2900-2400 </w:t>
      </w:r>
      <w:r w:rsidR="00C30A27">
        <w:rPr>
          <w:lang w:val="fr-FR"/>
        </w:rPr>
        <w:t>BC</w:t>
      </w:r>
      <w:r w:rsidRPr="0032190F">
        <w:rPr>
          <w:lang w:val="fr-FR"/>
        </w:rPr>
        <w:t>), en utilisant comme</w:t>
      </w:r>
      <w:r w:rsidR="00C30A27">
        <w:rPr>
          <w:lang w:val="fr-FR"/>
        </w:rPr>
        <w:t xml:space="preserve"> </w:t>
      </w:r>
      <w:r w:rsidRPr="0032190F">
        <w:rPr>
          <w:lang w:val="fr-FR"/>
        </w:rPr>
        <w:t>caractère diagnostique la base de la lame et non</w:t>
      </w:r>
      <w:r w:rsidR="00C30A27">
        <w:rPr>
          <w:lang w:val="fr-FR"/>
        </w:rPr>
        <w:t xml:space="preserve"> </w:t>
      </w:r>
      <w:r w:rsidRPr="0032190F">
        <w:rPr>
          <w:lang w:val="fr-FR"/>
        </w:rPr>
        <w:t>pas la poignée, qui est très variée, on peut citer les</w:t>
      </w:r>
      <w:r w:rsidR="00C30A27">
        <w:rPr>
          <w:lang w:val="fr-FR"/>
        </w:rPr>
        <w:t xml:space="preserve"> </w:t>
      </w:r>
      <w:r w:rsidRPr="0032190F">
        <w:rPr>
          <w:lang w:val="fr-FR"/>
        </w:rPr>
        <w:t>poignards à lame triangulaire courte avec la base à  ligne droite (voir figures de Cemmo 2, en Valcamonica,</w:t>
      </w:r>
      <w:r w:rsidR="00C30A27">
        <w:rPr>
          <w:lang w:val="fr-FR"/>
        </w:rPr>
        <w:t xml:space="preserve"> </w:t>
      </w:r>
      <w:r w:rsidRPr="0032190F">
        <w:rPr>
          <w:lang w:val="fr-FR"/>
        </w:rPr>
        <w:t>et celles de roche de l’</w:t>
      </w:r>
      <w:hyperlink r:id="rId13181" w:anchor="Desc_ZXIG0R1" w:history="1">
        <w:r w:rsidRPr="0032190F">
          <w:rPr>
            <w:rStyle w:val="Hyperlink"/>
            <w:i/>
            <w:lang w:val="fr-FR"/>
          </w:rPr>
          <w:t>Autel</w:t>
        </w:r>
      </w:hyperlink>
      <w:r w:rsidRPr="0032190F">
        <w:rPr>
          <w:lang w:val="fr-FR"/>
        </w:rPr>
        <w:t xml:space="preserve">, aux Merveilles),qui en archéologie peuvent être comparés avec lespoignards type Remedello ou type </w:t>
      </w:r>
      <w:hyperlink r:id="rId13182" w:anchor="Sit_Salins_Bains" w:history="1">
        <w:r w:rsidRPr="0032190F">
          <w:rPr>
            <w:rStyle w:val="Hyperlink"/>
            <w:lang w:val="fr-FR"/>
          </w:rPr>
          <w:t>Salins-les-Bains</w:t>
        </w:r>
      </w:hyperlink>
      <w:r w:rsidRPr="0032190F">
        <w:rPr>
          <w:lang w:val="fr-FR"/>
        </w:rPr>
        <w:t xml:space="preserve"> (BIB 917).</w:t>
      </w:r>
    </w:p>
    <w:p w14:paraId="0D1301AD" w14:textId="77777777" w:rsidR="000152C6" w:rsidRPr="0032190F" w:rsidRDefault="000152C6" w:rsidP="000152C6">
      <w:pPr>
        <w:jc w:val="both"/>
        <w:rPr>
          <w:lang w:val="fr-FR"/>
        </w:rPr>
      </w:pPr>
    </w:p>
    <w:p w14:paraId="2D341407" w14:textId="7AF3C0D1" w:rsidR="000152C6" w:rsidRPr="0032190F" w:rsidRDefault="000152C6" w:rsidP="000152C6">
      <w:pPr>
        <w:jc w:val="both"/>
        <w:rPr>
          <w:lang w:val="fr-FR"/>
        </w:rPr>
      </w:pPr>
      <w:r w:rsidRPr="0032190F">
        <w:rPr>
          <w:lang w:val="fr-FR"/>
        </w:rPr>
        <w:t>L’importance de la présence des poignards de ce type mérite d’être précisées (BIB 356 p. 45) ou réévalué</w:t>
      </w:r>
      <w:r w:rsidR="00C30A27">
        <w:rPr>
          <w:lang w:val="fr-FR"/>
        </w:rPr>
        <w:t xml:space="preserve"> </w:t>
      </w:r>
      <w:r w:rsidRPr="0032190F">
        <w:rPr>
          <w:lang w:val="fr-FR"/>
        </w:rPr>
        <w:t xml:space="preserve">(BIB 978). Les profils des lames de poignards renvoient aux productions du Remedello 2 (BIB 97 p. 27). </w:t>
      </w:r>
    </w:p>
    <w:p w14:paraId="41F123A3" w14:textId="19CF1141" w:rsidR="000152C6" w:rsidRPr="0032190F" w:rsidRDefault="000152C6" w:rsidP="000152C6">
      <w:pPr>
        <w:jc w:val="both"/>
        <w:rPr>
          <w:lang w:val="fr-FR"/>
        </w:rPr>
      </w:pPr>
      <w:r w:rsidRPr="0032190F">
        <w:rPr>
          <w:lang w:val="fr-FR"/>
        </w:rPr>
        <w:t xml:space="preserve">Il est intéressant de noter que la culture de Remedello utilisait pour ses armes un cuivre arsenié nettement plus dur que le cuivre pur et qui devait être activement recherché. Par ailleurs on note la présence de ce type de minerai dans le </w:t>
      </w:r>
      <w:hyperlink r:id="rId13183" w:anchor="Sit_Clue_Roua" w:history="1">
        <w:r w:rsidRPr="0032190F">
          <w:rPr>
            <w:rStyle w:val="Hyperlink"/>
            <w:lang w:val="fr-FR"/>
          </w:rPr>
          <w:t>Clue de Roua</w:t>
        </w:r>
      </w:hyperlink>
      <w:r w:rsidRPr="0032190F">
        <w:rPr>
          <w:lang w:val="fr-FR"/>
        </w:rPr>
        <w:t xml:space="preserve"> (BIB 1239 p. 41)</w:t>
      </w:r>
    </w:p>
    <w:p w14:paraId="5AF10EE9" w14:textId="77777777" w:rsidR="000152C6" w:rsidRPr="0032190F" w:rsidRDefault="000152C6" w:rsidP="000152C6">
      <w:pPr>
        <w:autoSpaceDE w:val="0"/>
        <w:autoSpaceDN w:val="0"/>
        <w:adjustRightInd w:val="0"/>
        <w:jc w:val="both"/>
        <w:rPr>
          <w:rFonts w:ascii="Times-Roman" w:hAnsi="Times-Roman" w:cs="Times-Roman"/>
          <w:lang w:val="fr-FR"/>
        </w:rPr>
      </w:pPr>
    </w:p>
    <w:p w14:paraId="6CD5F3A8" w14:textId="77777777" w:rsidR="000152C6" w:rsidRPr="00C4505C" w:rsidRDefault="000152C6" w:rsidP="000152C6">
      <w:pPr>
        <w:autoSpaceDE w:val="0"/>
        <w:autoSpaceDN w:val="0"/>
        <w:adjustRightInd w:val="0"/>
        <w:jc w:val="both"/>
        <w:rPr>
          <w:lang w:val="fr-FR"/>
        </w:rPr>
      </w:pPr>
      <w:r w:rsidRPr="00C4505C">
        <w:rPr>
          <w:lang w:val="fr-FR"/>
        </w:rPr>
        <w:t>Typologiquement les poignards du mont Bego ne peuvent être datés avec précision : bien que la plupart aient la lame courte de Remedello italien, il leur manque le pommeau rond caractéristique (BIB 366 p. 2). Dans la région du mont Bego, les représentations attribuables au type Remedello ne sont pas reconnues (hormis une exception) (BIB 525 p. 266 et BIB 531) ou bien ne sont pas clairement attestées: extrème rareté du renflement médian (nervure axiale), absence remarquée de véritable pommeau en croissant ou en demi-lune (BIB 413 p. 139-142). Les poignards du mont Bego seraient postérieurs (BIB 413 p. 142). Le problème de la poignée reste une énigme, car la fusée est en générale trapue au mont Bego ; la garde et le pommeau sont peu individualisés. Ces caractères ne sont pas plus spécifiques des poignards rhodaniens à poignée métallique (BIB 97 p. 27).</w:t>
      </w:r>
    </w:p>
    <w:p w14:paraId="66F16D43" w14:textId="77777777" w:rsidR="000152C6" w:rsidRPr="0032190F" w:rsidRDefault="000152C6" w:rsidP="000152C6">
      <w:pPr>
        <w:autoSpaceDE w:val="0"/>
        <w:autoSpaceDN w:val="0"/>
        <w:adjustRightInd w:val="0"/>
        <w:jc w:val="both"/>
        <w:rPr>
          <w:lang w:val="fr-FR"/>
        </w:rPr>
      </w:pPr>
    </w:p>
    <w:p w14:paraId="56F99FA5" w14:textId="033390D5" w:rsidR="000152C6" w:rsidRPr="00C4505C" w:rsidRDefault="000152C6" w:rsidP="000152C6">
      <w:pPr>
        <w:autoSpaceDE w:val="0"/>
        <w:autoSpaceDN w:val="0"/>
        <w:adjustRightInd w:val="0"/>
        <w:jc w:val="both"/>
        <w:rPr>
          <w:lang w:val="fr-FR"/>
        </w:rPr>
      </w:pPr>
      <w:r w:rsidRPr="00C4505C">
        <w:rPr>
          <w:lang w:val="fr-FR"/>
        </w:rPr>
        <w:t xml:space="preserve">Il est possible de comparer certaines figurations de poignards avec les productions du </w:t>
      </w:r>
      <w:hyperlink r:id="rId13184" w:anchor="Sit_Grand_Pressigny" w:history="1">
        <w:r w:rsidRPr="00C4505C">
          <w:rPr>
            <w:rStyle w:val="Hyperlink"/>
            <w:lang w:val="fr-FR"/>
          </w:rPr>
          <w:t>Grand-Pressigny</w:t>
        </w:r>
      </w:hyperlink>
      <w:r w:rsidRPr="00C4505C">
        <w:rPr>
          <w:lang w:val="fr-FR"/>
        </w:rPr>
        <w:t xml:space="preserve"> (BIB 579 p. 140), du Midi de la France (poignard d’affinité </w:t>
      </w:r>
      <w:hyperlink r:id="rId13185" w:anchor="Cul_Gaudo" w:history="1">
        <w:r w:rsidRPr="00C4505C">
          <w:rPr>
            <w:rStyle w:val="Hyperlink"/>
            <w:lang w:val="fr-FR"/>
          </w:rPr>
          <w:t>Gaudo</w:t>
        </w:r>
      </w:hyperlink>
      <w:r w:rsidRPr="00C4505C">
        <w:rPr>
          <w:lang w:val="fr-FR"/>
        </w:rPr>
        <w:t xml:space="preserve"> du </w:t>
      </w:r>
      <w:hyperlink r:id="rId13186" w:anchor="Sit_Fades" w:history="1">
        <w:r w:rsidRPr="00C4505C">
          <w:rPr>
            <w:rStyle w:val="Hyperlink"/>
            <w:lang w:val="fr-FR"/>
          </w:rPr>
          <w:t>dolmen des Fades</w:t>
        </w:r>
      </w:hyperlink>
      <w:r w:rsidR="003B1839">
        <w:rPr>
          <w:lang w:val="fr-FR"/>
        </w:rPr>
        <w:t xml:space="preserve"> à Pépieux)(BIB </w:t>
      </w:r>
      <w:r w:rsidRPr="00C4505C">
        <w:rPr>
          <w:lang w:val="fr-FR"/>
        </w:rPr>
        <w:t xml:space="preserve">519), certaines lames longues triangulairse à bords plano-convexe pourrait être rapprochés de modèle en silex (tombe 78 de </w:t>
      </w:r>
      <w:hyperlink r:id="rId13187" w:anchor="Sit_Remedello" w:history="1">
        <w:r w:rsidRPr="00C4505C">
          <w:rPr>
            <w:rStyle w:val="Hyperlink"/>
            <w:lang w:val="fr-FR"/>
          </w:rPr>
          <w:t>Remedello Sotto</w:t>
        </w:r>
      </w:hyperlink>
      <w:r w:rsidRPr="00C4505C">
        <w:rPr>
          <w:lang w:val="fr-FR"/>
        </w:rPr>
        <w:t xml:space="preserve">, de </w:t>
      </w:r>
      <w:hyperlink r:id="rId13188" w:anchor="Sit_Binavora" w:history="1">
        <w:r w:rsidRPr="00C4505C">
          <w:rPr>
            <w:rStyle w:val="Hyperlink"/>
            <w:lang w:val="fr-FR"/>
          </w:rPr>
          <w:t>Binavora</w:t>
        </w:r>
      </w:hyperlink>
      <w:r w:rsidRPr="00C4505C">
        <w:rPr>
          <w:lang w:val="fr-FR"/>
        </w:rPr>
        <w:t>) (BIB 366 ?).</w:t>
      </w:r>
    </w:p>
    <w:p w14:paraId="416E63E5" w14:textId="77777777" w:rsidR="000152C6" w:rsidRPr="0032190F" w:rsidRDefault="000152C6" w:rsidP="000152C6">
      <w:pPr>
        <w:jc w:val="both"/>
        <w:rPr>
          <w:lang w:val="fr-FR"/>
        </w:rPr>
      </w:pPr>
    </w:p>
    <w:p w14:paraId="34E2BAC6" w14:textId="12772E72" w:rsidR="000152C6" w:rsidRPr="0032190F" w:rsidRDefault="000152C6" w:rsidP="000152C6">
      <w:pPr>
        <w:pStyle w:val="Heading6"/>
      </w:pPr>
      <w:bookmarkStart w:id="5405" w:name="Typ_Bego_Poignards__chrn_Campa"/>
      <w:r w:rsidRPr="0032190F">
        <w:t xml:space="preserve">Campaniforme  </w:t>
      </w:r>
    </w:p>
    <w:bookmarkEnd w:id="5405"/>
    <w:p w14:paraId="6DC4EA57" w14:textId="77D07075" w:rsidR="00DF1C96" w:rsidRPr="00DF1C96" w:rsidRDefault="00DF1C96" w:rsidP="00DF1C96">
      <w:pPr>
        <w:rPr>
          <w:sz w:val="20"/>
          <w:lang w:val="fr-FR"/>
        </w:rPr>
      </w:pPr>
      <w:r w:rsidRPr="00DF1C96">
        <w:rPr>
          <w:sz w:val="20"/>
          <w:lang w:val="fr-FR"/>
        </w:rPr>
        <w:t xml:space="preserve">Chalcolithique </w:t>
      </w:r>
      <w:r>
        <w:rPr>
          <w:sz w:val="20"/>
          <w:lang w:val="fr-FR"/>
        </w:rPr>
        <w:t>3</w:t>
      </w:r>
    </w:p>
    <w:p w14:paraId="792400FD" w14:textId="77777777" w:rsidR="000152C6" w:rsidRPr="0032190F" w:rsidRDefault="000152C6" w:rsidP="000152C6">
      <w:pPr>
        <w:jc w:val="both"/>
        <w:rPr>
          <w:lang w:val="fr-FR"/>
        </w:rPr>
      </w:pPr>
    </w:p>
    <w:p w14:paraId="7546D98D" w14:textId="77777777" w:rsidR="000152C6" w:rsidRPr="0032190F" w:rsidRDefault="000152C6" w:rsidP="000152C6">
      <w:pPr>
        <w:rPr>
          <w:lang w:val="fr-FR"/>
        </w:rPr>
      </w:pPr>
      <w:r w:rsidRPr="0032190F">
        <w:rPr>
          <w:lang w:val="fr-FR"/>
        </w:rPr>
        <w:t>Pour les poignards à lame sub-triangulaire se sont surtout les gravures de Foppe di Nadro, roche 3 (III B, camunien) et la roche 5 (III C, camunien) qui se rapprochent le plus de ceux de la vallée des Merveilles (Blain, Paquier 1976).</w:t>
      </w:r>
    </w:p>
    <w:p w14:paraId="3A14E8F0" w14:textId="77777777" w:rsidR="000152C6" w:rsidRPr="0032190F" w:rsidRDefault="000152C6" w:rsidP="000152C6">
      <w:pPr>
        <w:rPr>
          <w:lang w:val="fr-FR"/>
        </w:rPr>
      </w:pPr>
    </w:p>
    <w:p w14:paraId="4F391C9F" w14:textId="7C24099B" w:rsidR="000152C6" w:rsidRPr="0032190F" w:rsidRDefault="000152C6" w:rsidP="000152C6">
      <w:pPr>
        <w:jc w:val="both"/>
        <w:rPr>
          <w:lang w:val="fr-FR"/>
        </w:rPr>
      </w:pPr>
      <w:r w:rsidRPr="0032190F">
        <w:rPr>
          <w:lang w:val="fr-FR"/>
        </w:rPr>
        <w:t>Pour le Campaniforme</w:t>
      </w:r>
      <w:r w:rsidR="00C30A27">
        <w:rPr>
          <w:lang w:val="fr-FR"/>
        </w:rPr>
        <w:t xml:space="preserve"> </w:t>
      </w:r>
      <w:r w:rsidRPr="0032190F">
        <w:rPr>
          <w:lang w:val="fr-FR"/>
        </w:rPr>
        <w:t>(Chalcolithique 3,</w:t>
      </w:r>
      <w:r w:rsidR="00C30A27">
        <w:rPr>
          <w:lang w:val="fr-FR"/>
        </w:rPr>
        <w:t xml:space="preserve"> </w:t>
      </w:r>
      <w:r w:rsidRPr="0032190F">
        <w:rPr>
          <w:lang w:val="fr-FR"/>
        </w:rPr>
        <w:t>2400-2200 avant J.-C.) ce sont les poignardsà lame triangulaire courte ou longue avec la base</w:t>
      </w:r>
      <w:r w:rsidR="00C30A27">
        <w:rPr>
          <w:lang w:val="fr-FR"/>
        </w:rPr>
        <w:t xml:space="preserve"> </w:t>
      </w:r>
      <w:r w:rsidRPr="0032190F">
        <w:rPr>
          <w:lang w:val="fr-FR"/>
        </w:rPr>
        <w:t xml:space="preserve">rhomboïdale, ou bien aux épaules tombantes, quidonnentles meilleures comparaisons en archéologieavec les lames de type </w:t>
      </w:r>
      <w:hyperlink r:id="rId13189" w:anchor="Cul_Ciempozuelos_poig" w:history="1">
        <w:r w:rsidR="00B11413" w:rsidRPr="0032190F">
          <w:rPr>
            <w:rStyle w:val="Hyperlink"/>
            <w:lang w:val="fr-FR"/>
          </w:rPr>
          <w:t>Ciempozuelos</w:t>
        </w:r>
      </w:hyperlink>
      <w:r w:rsidRPr="0032190F">
        <w:rPr>
          <w:lang w:val="fr-FR"/>
        </w:rPr>
        <w:t>, Trizay,</w:t>
      </w:r>
      <w:r w:rsidR="00B11413">
        <w:rPr>
          <w:lang w:val="fr-FR"/>
        </w:rPr>
        <w:t xml:space="preserve"> </w:t>
      </w:r>
      <w:r w:rsidRPr="0032190F">
        <w:rPr>
          <w:lang w:val="fr-FR"/>
        </w:rPr>
        <w:t>Fontbouisse de Blandas [</w:t>
      </w:r>
      <w:hyperlink r:id="rId13190" w:anchor="Sit_Roc_Midi" w:history="1">
        <w:r w:rsidRPr="0032190F">
          <w:rPr>
            <w:rStyle w:val="Hyperlink"/>
            <w:lang w:val="fr-FR"/>
          </w:rPr>
          <w:t>Roc du Midi </w:t>
        </w:r>
      </w:hyperlink>
      <w:r w:rsidRPr="0032190F">
        <w:rPr>
          <w:lang w:val="fr-FR"/>
        </w:rPr>
        <w:t xml:space="preserve">?], </w:t>
      </w:r>
      <w:hyperlink r:id="rId13191" w:anchor="Sit_Soyons" w:history="1">
        <w:r w:rsidRPr="0032190F">
          <w:rPr>
            <w:rStyle w:val="Hyperlink"/>
            <w:lang w:val="fr-FR"/>
          </w:rPr>
          <w:t>Soyons</w:t>
        </w:r>
      </w:hyperlink>
      <w:r w:rsidRPr="0032190F">
        <w:rPr>
          <w:lang w:val="fr-FR"/>
        </w:rPr>
        <w:t xml:space="preserve"> et de </w:t>
      </w:r>
      <w:hyperlink r:id="rId13192" w:anchor="Sit_San_Roman_Hornija" w:history="1">
        <w:r w:rsidR="00426FF9" w:rsidRPr="00426FF9">
          <w:rPr>
            <w:rStyle w:val="Hyperlink"/>
            <w:lang w:val="fr-FR"/>
          </w:rPr>
          <w:t>San Roman de la Hornija</w:t>
        </w:r>
      </w:hyperlink>
      <w:r w:rsidRPr="0032190F">
        <w:rPr>
          <w:lang w:val="fr-FR"/>
        </w:rPr>
        <w:t xml:space="preserve">. Il est possible de les retrouver dans lesfigures de </w:t>
      </w:r>
      <w:hyperlink r:id="rId13193" w:anchor="Sizz_Cemmo_3" w:history="1">
        <w:r w:rsidRPr="0032190F">
          <w:rPr>
            <w:rStyle w:val="Hyperlink"/>
            <w:lang w:val="fr-FR"/>
          </w:rPr>
          <w:t>Cemmo 3</w:t>
        </w:r>
      </w:hyperlink>
      <w:r w:rsidRPr="0032190F">
        <w:rPr>
          <w:lang w:val="fr-FR"/>
        </w:rPr>
        <w:t xml:space="preserve"> et de </w:t>
      </w:r>
      <w:hyperlink r:id="rId13194" w:anchor="Sizz_Corni_Freschi" w:history="1">
        <w:r w:rsidRPr="0032190F">
          <w:rPr>
            <w:rStyle w:val="Hyperlink"/>
            <w:lang w:val="fr-FR"/>
          </w:rPr>
          <w:t>Corni Freschi</w:t>
        </w:r>
      </w:hyperlink>
      <w:r w:rsidRPr="0032190F">
        <w:rPr>
          <w:lang w:val="fr-FR"/>
        </w:rPr>
        <w:t xml:space="preserve">, en </w:t>
      </w:r>
      <w:hyperlink r:id="rId13195" w:anchor="Sit_Valcamonica" w:history="1">
        <w:r w:rsidRPr="0032190F">
          <w:rPr>
            <w:rStyle w:val="Hyperlink"/>
            <w:lang w:val="fr-FR"/>
          </w:rPr>
          <w:t>Valcamonica</w:t>
        </w:r>
      </w:hyperlink>
      <w:r w:rsidRPr="0032190F">
        <w:rPr>
          <w:lang w:val="fr-FR"/>
        </w:rPr>
        <w:t>,et aussi dans de nombreuses figures de la roche de l’</w:t>
      </w:r>
      <w:hyperlink r:id="rId13196" w:anchor="Desc_ZXIG0R1" w:history="1">
        <w:r w:rsidRPr="0032190F">
          <w:rPr>
            <w:rStyle w:val="Hyperlink"/>
            <w:i/>
            <w:lang w:val="fr-FR"/>
          </w:rPr>
          <w:t>Autel</w:t>
        </w:r>
      </w:hyperlink>
      <w:r w:rsidRPr="0032190F">
        <w:rPr>
          <w:lang w:val="fr-FR"/>
        </w:rPr>
        <w:t>et de l’</w:t>
      </w:r>
      <w:hyperlink r:id="rId13197" w:anchor="Desc_ZIVGIIIR16D" w:history="1">
        <w:r w:rsidRPr="0032190F">
          <w:rPr>
            <w:rStyle w:val="Hyperlink"/>
            <w:i/>
            <w:lang w:val="fr-FR"/>
          </w:rPr>
          <w:t>Homme aux bras en zigzag</w:t>
        </w:r>
      </w:hyperlink>
      <w:r w:rsidRPr="0032190F">
        <w:rPr>
          <w:lang w:val="fr-FR"/>
        </w:rPr>
        <w:t>,aux Merveilles.(BIB 917)</w:t>
      </w:r>
    </w:p>
    <w:p w14:paraId="5D0BED01" w14:textId="77777777" w:rsidR="000152C6" w:rsidRPr="0032190F" w:rsidRDefault="000152C6" w:rsidP="000152C6">
      <w:pPr>
        <w:jc w:val="both"/>
        <w:rPr>
          <w:lang w:val="fr-FR"/>
        </w:rPr>
      </w:pPr>
    </w:p>
    <w:p w14:paraId="2D903920" w14:textId="77777777" w:rsidR="000152C6" w:rsidRPr="0032190F" w:rsidRDefault="000152C6" w:rsidP="000152C6">
      <w:pPr>
        <w:jc w:val="both"/>
        <w:rPr>
          <w:lang w:val="fr-FR"/>
        </w:rPr>
      </w:pPr>
      <w:r w:rsidRPr="0032190F">
        <w:rPr>
          <w:lang w:val="fr-FR"/>
        </w:rPr>
        <w:t xml:space="preserve">Les petits poignards incisés sur </w:t>
      </w:r>
      <w:r w:rsidRPr="0032190F">
        <w:rPr>
          <w:i/>
          <w:iCs/>
          <w:lang w:val="fr-FR"/>
        </w:rPr>
        <w:t>l’Homme aux bras en zigzag</w:t>
      </w:r>
      <w:r w:rsidRPr="0032190F">
        <w:rPr>
          <w:lang w:val="fr-FR"/>
        </w:rPr>
        <w:t xml:space="preserve"> (BIB 413 p. 142).</w:t>
      </w:r>
    </w:p>
    <w:p w14:paraId="10EC3A79" w14:textId="3D7334F5" w:rsidR="000152C6" w:rsidRPr="0032190F" w:rsidRDefault="000152C6" w:rsidP="000152C6">
      <w:pPr>
        <w:jc w:val="both"/>
        <w:rPr>
          <w:lang w:val="fr-FR"/>
        </w:rPr>
      </w:pPr>
      <w:r w:rsidRPr="0032190F">
        <w:rPr>
          <w:lang w:val="fr-FR"/>
        </w:rPr>
        <w:br/>
        <w:t xml:space="preserve">Selon Lumley et Echassoux, « dans la culture campaniforme, les poignards possèdent [comme les poignards du début du </w:t>
      </w:r>
      <w:r w:rsidR="00C30A27">
        <w:rPr>
          <w:lang w:val="fr-FR"/>
        </w:rPr>
        <w:t>BA</w:t>
      </w:r>
      <w:r w:rsidRPr="0032190F">
        <w:rPr>
          <w:lang w:val="fr-FR"/>
        </w:rPr>
        <w:t>] une base convexe » (2011 p. 17).</w:t>
      </w:r>
    </w:p>
    <w:p w14:paraId="518BF020" w14:textId="77777777" w:rsidR="000152C6" w:rsidRDefault="000152C6" w:rsidP="000152C6">
      <w:pPr>
        <w:jc w:val="both"/>
        <w:rPr>
          <w:lang w:val="fr-FR"/>
        </w:rPr>
      </w:pPr>
    </w:p>
    <w:p w14:paraId="4E328FFB" w14:textId="17E8D985" w:rsidR="00DF1C96" w:rsidRPr="0032190F" w:rsidRDefault="00000000" w:rsidP="000152C6">
      <w:pPr>
        <w:jc w:val="both"/>
        <w:rPr>
          <w:lang w:val="fr-FR"/>
        </w:rPr>
      </w:pPr>
      <w:hyperlink r:id="rId13198" w:anchor="Typ_Bego_Poignards_c_garde_cercl" w:history="1">
        <w:r w:rsidR="00DF1C96" w:rsidRPr="00DF1C96">
          <w:rPr>
            <w:rStyle w:val="Hyperlink"/>
            <w:lang w:val="fr-FR"/>
          </w:rPr>
          <w:t>poignards cerclés</w:t>
        </w:r>
      </w:hyperlink>
    </w:p>
    <w:p w14:paraId="75433157" w14:textId="77777777" w:rsidR="000152C6" w:rsidRPr="0032190F" w:rsidRDefault="000152C6" w:rsidP="000152C6">
      <w:pPr>
        <w:rPr>
          <w:lang w:val="fr-FR"/>
        </w:rPr>
      </w:pPr>
    </w:p>
    <w:p w14:paraId="704DF77A" w14:textId="77777777" w:rsidR="000152C6" w:rsidRPr="0032190F" w:rsidRDefault="000152C6" w:rsidP="000152C6">
      <w:pPr>
        <w:jc w:val="both"/>
        <w:rPr>
          <w:lang w:val="fr-FR"/>
        </w:rPr>
      </w:pPr>
    </w:p>
    <w:p w14:paraId="7A1BE4F3" w14:textId="77777777" w:rsidR="000152C6" w:rsidRPr="0032190F" w:rsidRDefault="000152C6" w:rsidP="000152C6">
      <w:pPr>
        <w:pStyle w:val="Heading6"/>
      </w:pPr>
      <w:bookmarkStart w:id="5406" w:name="Typ_Bego_Poignards__chrn_BzA"/>
      <w:r w:rsidRPr="0032190F">
        <w:t>Bronze ancien</w:t>
      </w:r>
    </w:p>
    <w:bookmarkEnd w:id="5406"/>
    <w:p w14:paraId="1B2B3232" w14:textId="77777777" w:rsidR="000152C6" w:rsidRPr="0032190F" w:rsidRDefault="000152C6" w:rsidP="000152C6">
      <w:pPr>
        <w:jc w:val="both"/>
        <w:rPr>
          <w:lang w:val="fr-FR"/>
        </w:rPr>
      </w:pPr>
    </w:p>
    <w:p w14:paraId="0DE825E2" w14:textId="483BBFBE" w:rsidR="000152C6" w:rsidRPr="0032190F" w:rsidRDefault="000152C6" w:rsidP="002A1833">
      <w:pPr>
        <w:jc w:val="both"/>
        <w:rPr>
          <w:lang w:val="fr-FR"/>
        </w:rPr>
      </w:pPr>
      <w:r w:rsidRPr="0032190F">
        <w:rPr>
          <w:lang w:val="fr-FR"/>
        </w:rPr>
        <w:t>En ce qui concerne les poignards, pour l’âge du</w:t>
      </w:r>
      <w:r w:rsidR="006F54D7">
        <w:rPr>
          <w:lang w:val="fr-FR"/>
        </w:rPr>
        <w:t xml:space="preserve"> BA</w:t>
      </w:r>
      <w:r w:rsidRPr="0032190F">
        <w:rPr>
          <w:lang w:val="fr-FR"/>
        </w:rPr>
        <w:t xml:space="preserve"> ce sont les lames triangulaires longues</w:t>
      </w:r>
      <w:r w:rsidR="00C5229F">
        <w:rPr>
          <w:lang w:val="fr-FR"/>
        </w:rPr>
        <w:t xml:space="preserve"> </w:t>
      </w:r>
      <w:r w:rsidRPr="0032190F">
        <w:rPr>
          <w:lang w:val="fr-FR"/>
        </w:rPr>
        <w:t>avec la base courbe et la garde vers l’extérieur</w:t>
      </w:r>
      <w:r w:rsidR="00C5229F">
        <w:rPr>
          <w:lang w:val="fr-FR"/>
        </w:rPr>
        <w:t xml:space="preserve"> </w:t>
      </w:r>
      <w:r w:rsidRPr="0032190F">
        <w:rPr>
          <w:lang w:val="fr-FR"/>
        </w:rPr>
        <w:t>qui peuvent être associées aux classiques poignards</w:t>
      </w:r>
      <w:r w:rsidR="00C5229F">
        <w:rPr>
          <w:lang w:val="fr-FR"/>
        </w:rPr>
        <w:t xml:space="preserve"> </w:t>
      </w:r>
      <w:r w:rsidRPr="0032190F">
        <w:rPr>
          <w:lang w:val="fr-FR"/>
        </w:rPr>
        <w:t>à poignée fondue (voir, en Valtellina, les figures de</w:t>
      </w:r>
      <w:r w:rsidR="006F54D7">
        <w:rPr>
          <w:lang w:val="fr-FR"/>
        </w:rPr>
        <w:t xml:space="preserve"> </w:t>
      </w:r>
      <w:r w:rsidRPr="0032190F">
        <w:rPr>
          <w:lang w:val="fr-FR"/>
        </w:rPr>
        <w:t xml:space="preserve">la r. 1A de Tresivio et, au Bego, de la </w:t>
      </w:r>
      <w:hyperlink r:id="rId13199" w:anchor="Siz_ZVIIGIR17" w:history="1">
        <w:r w:rsidRPr="0032190F">
          <w:rPr>
            <w:rStyle w:val="Hyperlink"/>
            <w:i/>
            <w:iCs/>
            <w:lang w:val="fr-FR"/>
          </w:rPr>
          <w:t>Paroi vitrifiée</w:t>
        </w:r>
      </w:hyperlink>
      <w:r w:rsidRPr="0032190F">
        <w:rPr>
          <w:lang w:val="fr-FR"/>
        </w:rPr>
        <w:t>) (BIB 917)</w:t>
      </w:r>
    </w:p>
    <w:p w14:paraId="1E01FB76" w14:textId="36572539" w:rsidR="000152C6" w:rsidRPr="0032190F" w:rsidRDefault="002A1833" w:rsidP="000152C6">
      <w:pPr>
        <w:pStyle w:val="Heading7"/>
        <w:rPr>
          <w:lang w:val="fr-FR"/>
        </w:rPr>
      </w:pPr>
      <w:r>
        <w:rPr>
          <w:lang w:val="fr-FR"/>
        </w:rPr>
        <w:t>é</w:t>
      </w:r>
      <w:r w:rsidR="000152C6" w:rsidRPr="0032190F">
        <w:rPr>
          <w:lang w:val="fr-FR"/>
        </w:rPr>
        <w:t>pées épicampaniformes</w:t>
      </w:r>
    </w:p>
    <w:p w14:paraId="4D18A5B9" w14:textId="77777777" w:rsidR="000152C6" w:rsidRPr="0032190F" w:rsidRDefault="000152C6" w:rsidP="000152C6">
      <w:pPr>
        <w:rPr>
          <w:lang w:val="fr-FR"/>
        </w:rPr>
      </w:pPr>
    </w:p>
    <w:p w14:paraId="459A8B77" w14:textId="77777777" w:rsidR="000152C6" w:rsidRPr="0032190F" w:rsidRDefault="000152C6" w:rsidP="000152C6">
      <w:pPr>
        <w:rPr>
          <w:lang w:val="fr-FR"/>
        </w:rPr>
      </w:pPr>
      <w:r w:rsidRPr="0032190F">
        <w:rPr>
          <w:lang w:val="fr-FR"/>
        </w:rPr>
        <w:t>Caractérisées par des lames très allongées, on les retrouve sur les roches :</w:t>
      </w:r>
    </w:p>
    <w:p w14:paraId="54E5253A" w14:textId="77777777" w:rsidR="000152C6" w:rsidRPr="0032190F" w:rsidRDefault="000152C6" w:rsidP="000152C6">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9"/>
        <w:gridCol w:w="2250"/>
      </w:tblGrid>
      <w:tr w:rsidR="000152C6" w14:paraId="564E3A19" w14:textId="77777777" w:rsidTr="002A1833">
        <w:trPr>
          <w:jc w:val="center"/>
        </w:trPr>
        <w:tc>
          <w:tcPr>
            <w:tcW w:w="2169" w:type="dxa"/>
          </w:tcPr>
          <w:p w14:paraId="75D20978" w14:textId="443D8CA4" w:rsidR="000152C6" w:rsidRDefault="00000000" w:rsidP="00C73F91">
            <w:hyperlink r:id="rId13200" w:anchor="Desc_ZIVGIIR19" w:history="1">
              <w:r w:rsidR="000152C6" w:rsidRPr="00662FA4">
                <w:rPr>
                  <w:rStyle w:val="Hyperlink"/>
                </w:rPr>
                <w:t>ZIVGIIR19</w:t>
              </w:r>
            </w:hyperlink>
            <w:r w:rsidR="000152C6">
              <w:t xml:space="preserve"> fig. 27</w:t>
            </w:r>
          </w:p>
        </w:tc>
        <w:tc>
          <w:tcPr>
            <w:tcW w:w="2250" w:type="dxa"/>
          </w:tcPr>
          <w:p w14:paraId="15C233E9" w14:textId="6B19ED78" w:rsidR="000152C6" w:rsidRDefault="00000000" w:rsidP="00C73F91">
            <w:hyperlink r:id="rId13201" w:anchor="Desc_ZXIGIR17A" w:history="1">
              <w:r w:rsidR="000152C6" w:rsidRPr="00484699">
                <w:rPr>
                  <w:rStyle w:val="Hyperlink"/>
                </w:rPr>
                <w:t>ZXIGIR17A</w:t>
              </w:r>
            </w:hyperlink>
            <w:r w:rsidR="000152C6">
              <w:t xml:space="preserve"> fig. 23</w:t>
            </w:r>
          </w:p>
        </w:tc>
      </w:tr>
      <w:tr w:rsidR="000152C6" w14:paraId="3AB8E5FB" w14:textId="77777777" w:rsidTr="002A1833">
        <w:trPr>
          <w:jc w:val="center"/>
        </w:trPr>
        <w:tc>
          <w:tcPr>
            <w:tcW w:w="2169" w:type="dxa"/>
          </w:tcPr>
          <w:p w14:paraId="1217C3BA" w14:textId="6619C5A2" w:rsidR="000152C6" w:rsidRDefault="00000000" w:rsidP="00C73F91">
            <w:hyperlink r:id="rId13202" w:anchor="Desc_ZIVGIIIR2A" w:history="1">
              <w:r w:rsidR="000152C6" w:rsidRPr="00662FA4">
                <w:rPr>
                  <w:rStyle w:val="Hyperlink"/>
                </w:rPr>
                <w:t>ZIVGIIIR2A</w:t>
              </w:r>
            </w:hyperlink>
            <w:r w:rsidR="000152C6">
              <w:t xml:space="preserve"> fig. 3</w:t>
            </w:r>
          </w:p>
        </w:tc>
        <w:tc>
          <w:tcPr>
            <w:tcW w:w="2250" w:type="dxa"/>
          </w:tcPr>
          <w:p w14:paraId="34BC669A" w14:textId="77777777" w:rsidR="000152C6" w:rsidRDefault="000152C6" w:rsidP="00C73F91">
            <w:r>
              <w:t>ZXIGIR23C-fig 5</w:t>
            </w:r>
          </w:p>
        </w:tc>
      </w:tr>
      <w:tr w:rsidR="000152C6" w14:paraId="336B0386" w14:textId="77777777" w:rsidTr="002A1833">
        <w:trPr>
          <w:jc w:val="center"/>
        </w:trPr>
        <w:tc>
          <w:tcPr>
            <w:tcW w:w="2169" w:type="dxa"/>
          </w:tcPr>
          <w:p w14:paraId="625BA553" w14:textId="77777777" w:rsidR="000152C6" w:rsidRDefault="000152C6" w:rsidP="00C73F91"/>
        </w:tc>
        <w:tc>
          <w:tcPr>
            <w:tcW w:w="2250" w:type="dxa"/>
          </w:tcPr>
          <w:p w14:paraId="70E24481" w14:textId="77777777" w:rsidR="000152C6" w:rsidRDefault="000152C6" w:rsidP="00C73F91">
            <w:r>
              <w:t>ZXIXGIR23@b</w:t>
            </w:r>
          </w:p>
        </w:tc>
      </w:tr>
    </w:tbl>
    <w:p w14:paraId="2B72EC7F" w14:textId="77777777" w:rsidR="000152C6" w:rsidRDefault="000152C6" w:rsidP="000152C6">
      <w:r>
        <w:t>(SS BIB)</w:t>
      </w:r>
    </w:p>
    <w:p w14:paraId="72E77C2E" w14:textId="7A771B1E" w:rsidR="000152C6" w:rsidRDefault="006F54D7" w:rsidP="000152C6">
      <w:pPr>
        <w:pStyle w:val="Heading4"/>
        <w:numPr>
          <w:ilvl w:val="3"/>
          <w:numId w:val="0"/>
        </w:numPr>
        <w:tabs>
          <w:tab w:val="num" w:pos="2520"/>
        </w:tabs>
        <w:spacing w:before="240" w:after="60"/>
        <w:ind w:left="2160"/>
      </w:pPr>
      <w:bookmarkStart w:id="5407" w:name="Typ_Bego_Hallebardes"/>
      <w:r>
        <w:t>h</w:t>
      </w:r>
      <w:r w:rsidR="000152C6" w:rsidRPr="0003615D">
        <w:t>allebardes</w:t>
      </w:r>
    </w:p>
    <w:bookmarkEnd w:id="5407"/>
    <w:p w14:paraId="3593EBD2" w14:textId="77777777" w:rsidR="000152C6" w:rsidRDefault="000152C6" w:rsidP="000152C6">
      <w:pPr>
        <w:autoSpaceDE w:val="0"/>
        <w:autoSpaceDN w:val="0"/>
        <w:adjustRightInd w:val="0"/>
        <w:jc w:val="both"/>
        <w:rPr>
          <w:rFonts w:ascii="Times-Roman" w:hAnsi="Times-Roman" w:cs="Times-Roman"/>
        </w:rPr>
      </w:pPr>
    </w:p>
    <w:p w14:paraId="06CA9B8D" w14:textId="243E6638" w:rsidR="000152C6" w:rsidRPr="00C4505C" w:rsidRDefault="000152C6" w:rsidP="000152C6">
      <w:pPr>
        <w:autoSpaceDE w:val="0"/>
        <w:autoSpaceDN w:val="0"/>
        <w:adjustRightInd w:val="0"/>
        <w:jc w:val="both"/>
        <w:rPr>
          <w:lang w:val="fr-FR"/>
        </w:rPr>
      </w:pPr>
      <w:r w:rsidRPr="00C4505C">
        <w:rPr>
          <w:lang w:val="fr-FR"/>
        </w:rPr>
        <w:t xml:space="preserve">Malgré sa définition typologique (voir § </w:t>
      </w:r>
      <w:hyperlink r:id="rId13203" w:anchor="Typ_Arm_Hallebardes" w:history="1">
        <w:r w:rsidRPr="00C4505C">
          <w:rPr>
            <w:rStyle w:val="Hyperlink"/>
            <w:lang w:val="fr-FR"/>
          </w:rPr>
          <w:t>Hallebardes</w:t>
        </w:r>
      </w:hyperlink>
      <w:r w:rsidRPr="00C4505C">
        <w:rPr>
          <w:lang w:val="fr-FR"/>
        </w:rPr>
        <w:t xml:space="preserve"> du document « Cultures »), les gravures du mont Bego on identifie des hallebardes à lame rectangulaire ou linéaire (BIB 1356 p. 336)</w:t>
      </w:r>
    </w:p>
    <w:p w14:paraId="25BE35E8" w14:textId="77777777" w:rsidR="000152C6" w:rsidRPr="0032190F" w:rsidRDefault="000152C6" w:rsidP="000152C6">
      <w:pPr>
        <w:jc w:val="both"/>
        <w:rPr>
          <w:lang w:val="fr-FR"/>
        </w:rPr>
      </w:pPr>
      <w:r w:rsidRPr="0032190F">
        <w:rPr>
          <w:lang w:val="fr-FR"/>
        </w:rPr>
        <w:t xml:space="preserve">Deux éléments inciteraient toutefois à les qualifier de « faux » : </w:t>
      </w:r>
    </w:p>
    <w:p w14:paraId="0D26DC47" w14:textId="77777777" w:rsidR="000152C6" w:rsidRPr="0032190F" w:rsidRDefault="000152C6" w:rsidP="000152C6">
      <w:pPr>
        <w:jc w:val="both"/>
        <w:rPr>
          <w:lang w:val="fr-FR"/>
        </w:rPr>
      </w:pPr>
      <w:r w:rsidRPr="0032190F">
        <w:rPr>
          <w:lang w:val="fr-FR"/>
        </w:rPr>
        <w:tab/>
        <w:t>-le fait que la majorité des thèmes sont agricoles</w:t>
      </w:r>
    </w:p>
    <w:p w14:paraId="26DD3EDA" w14:textId="77777777" w:rsidR="000152C6" w:rsidRPr="0032190F" w:rsidRDefault="000152C6" w:rsidP="000152C6">
      <w:pPr>
        <w:jc w:val="both"/>
        <w:rPr>
          <w:lang w:val="fr-FR"/>
        </w:rPr>
      </w:pPr>
      <w:r w:rsidRPr="0032190F">
        <w:rPr>
          <w:lang w:val="fr-FR"/>
        </w:rPr>
        <w:tab/>
        <w:t>-les présences d’une poignée (ZVIII)</w:t>
      </w:r>
    </w:p>
    <w:p w14:paraId="10C0E75F" w14:textId="77777777" w:rsidR="000152C6" w:rsidRPr="0032190F" w:rsidRDefault="000152C6" w:rsidP="000152C6">
      <w:pPr>
        <w:jc w:val="both"/>
        <w:rPr>
          <w:lang w:val="fr-FR"/>
        </w:rPr>
      </w:pPr>
      <w:r w:rsidRPr="0032190F">
        <w:rPr>
          <w:lang w:val="fr-FR"/>
        </w:rPr>
        <w:t>(BIB 1238 p. 621, 646).</w:t>
      </w:r>
    </w:p>
    <w:p w14:paraId="5378E780" w14:textId="77777777" w:rsidR="000152C6" w:rsidRPr="0032190F" w:rsidRDefault="000152C6" w:rsidP="000152C6">
      <w:pPr>
        <w:jc w:val="both"/>
        <w:rPr>
          <w:lang w:val="fr-FR"/>
        </w:rPr>
      </w:pPr>
    </w:p>
    <w:p w14:paraId="6055F7FC" w14:textId="77777777" w:rsidR="000152C6" w:rsidRPr="0032190F" w:rsidRDefault="000152C6" w:rsidP="000152C6">
      <w:pPr>
        <w:jc w:val="both"/>
        <w:rPr>
          <w:lang w:val="fr-FR"/>
        </w:rPr>
      </w:pPr>
      <w:r w:rsidRPr="0032190F">
        <w:rPr>
          <w:lang w:val="fr-FR"/>
        </w:rPr>
        <w:t>La plupart des archéologues à l’exception très notable d’E. Masson (1993) qui ne voit que des « haches », ont reconnu la présence de hallebardes (SS BIB)</w:t>
      </w:r>
    </w:p>
    <w:p w14:paraId="5D175A42" w14:textId="77777777" w:rsidR="000152C6" w:rsidRDefault="000152C6" w:rsidP="00647EA0">
      <w:pPr>
        <w:pStyle w:val="Heading5"/>
      </w:pPr>
      <w:r w:rsidRPr="004F3703">
        <w:t>Typologie</w:t>
      </w:r>
    </w:p>
    <w:p w14:paraId="63EE7C67" w14:textId="77777777" w:rsidR="000152C6" w:rsidRDefault="000152C6" w:rsidP="000152C6"/>
    <w:p w14:paraId="4F2760DF" w14:textId="77777777" w:rsidR="000152C6" w:rsidRDefault="000152C6" w:rsidP="000152C6">
      <w:r>
        <w:t>Longueur lam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3"/>
        <w:gridCol w:w="1476"/>
      </w:tblGrid>
      <w:tr w:rsidR="000152C6" w:rsidRPr="00C4505C" w14:paraId="79280551" w14:textId="77777777" w:rsidTr="00C73F91">
        <w:trPr>
          <w:jc w:val="center"/>
        </w:trPr>
        <w:tc>
          <w:tcPr>
            <w:tcW w:w="0" w:type="auto"/>
          </w:tcPr>
          <w:p w14:paraId="34BC229B" w14:textId="77777777" w:rsidR="000152C6" w:rsidRPr="00C4505C" w:rsidRDefault="000152C6" w:rsidP="00C73F91">
            <w:pPr>
              <w:autoSpaceDE w:val="0"/>
              <w:autoSpaceDN w:val="0"/>
              <w:adjustRightInd w:val="0"/>
              <w:jc w:val="center"/>
            </w:pPr>
            <w:r w:rsidRPr="00C4505C">
              <w:t>Rapport LL / Ll</w:t>
            </w:r>
          </w:p>
        </w:tc>
        <w:tc>
          <w:tcPr>
            <w:tcW w:w="0" w:type="auto"/>
          </w:tcPr>
          <w:p w14:paraId="308854C0" w14:textId="77777777" w:rsidR="000152C6" w:rsidRPr="00C4505C" w:rsidRDefault="000152C6" w:rsidP="00C73F91">
            <w:pPr>
              <w:autoSpaceDE w:val="0"/>
              <w:autoSpaceDN w:val="0"/>
              <w:adjustRightInd w:val="0"/>
              <w:jc w:val="center"/>
            </w:pPr>
          </w:p>
        </w:tc>
      </w:tr>
      <w:tr w:rsidR="000152C6" w:rsidRPr="00C4505C" w14:paraId="44D01360" w14:textId="77777777" w:rsidTr="00C73F91">
        <w:trPr>
          <w:jc w:val="center"/>
        </w:trPr>
        <w:tc>
          <w:tcPr>
            <w:tcW w:w="0" w:type="auto"/>
          </w:tcPr>
          <w:p w14:paraId="0F60DDC7" w14:textId="77777777" w:rsidR="000152C6" w:rsidRPr="00C4505C" w:rsidRDefault="000152C6" w:rsidP="00C73F91">
            <w:pPr>
              <w:autoSpaceDE w:val="0"/>
              <w:autoSpaceDN w:val="0"/>
              <w:adjustRightInd w:val="0"/>
              <w:jc w:val="both"/>
            </w:pPr>
            <w:r w:rsidRPr="00C4505C">
              <w:lastRenderedPageBreak/>
              <w:t>&gt; 2</w:t>
            </w:r>
          </w:p>
        </w:tc>
        <w:tc>
          <w:tcPr>
            <w:tcW w:w="0" w:type="auto"/>
          </w:tcPr>
          <w:p w14:paraId="1228DDC2" w14:textId="77777777" w:rsidR="000152C6" w:rsidRPr="00C4505C" w:rsidRDefault="000152C6" w:rsidP="00C73F91">
            <w:pPr>
              <w:autoSpaceDE w:val="0"/>
              <w:autoSpaceDN w:val="0"/>
              <w:adjustRightInd w:val="0"/>
              <w:jc w:val="both"/>
            </w:pPr>
            <w:r w:rsidRPr="00C4505C">
              <w:t>Lame longue</w:t>
            </w:r>
          </w:p>
        </w:tc>
      </w:tr>
      <w:tr w:rsidR="000152C6" w:rsidRPr="00C4505C" w14:paraId="3F9EA254" w14:textId="77777777" w:rsidTr="00C73F91">
        <w:trPr>
          <w:jc w:val="center"/>
        </w:trPr>
        <w:tc>
          <w:tcPr>
            <w:tcW w:w="0" w:type="auto"/>
          </w:tcPr>
          <w:p w14:paraId="7D8410AE" w14:textId="77777777" w:rsidR="000152C6" w:rsidRPr="00C4505C" w:rsidRDefault="000152C6" w:rsidP="00C73F91">
            <w:pPr>
              <w:autoSpaceDE w:val="0"/>
              <w:autoSpaceDN w:val="0"/>
              <w:adjustRightInd w:val="0"/>
              <w:jc w:val="both"/>
            </w:pPr>
            <w:r w:rsidRPr="00C4505C">
              <w:t>&lt; 2</w:t>
            </w:r>
          </w:p>
        </w:tc>
        <w:tc>
          <w:tcPr>
            <w:tcW w:w="0" w:type="auto"/>
          </w:tcPr>
          <w:p w14:paraId="4E80D600" w14:textId="77777777" w:rsidR="000152C6" w:rsidRPr="00C4505C" w:rsidRDefault="000152C6" w:rsidP="00C73F91">
            <w:pPr>
              <w:autoSpaceDE w:val="0"/>
              <w:autoSpaceDN w:val="0"/>
              <w:adjustRightInd w:val="0"/>
              <w:jc w:val="both"/>
            </w:pPr>
            <w:r w:rsidRPr="00C4505C">
              <w:t>Lame courte</w:t>
            </w:r>
          </w:p>
        </w:tc>
      </w:tr>
    </w:tbl>
    <w:p w14:paraId="43C652AC" w14:textId="77777777" w:rsidR="000152C6" w:rsidRDefault="000152C6" w:rsidP="000152C6"/>
    <w:p w14:paraId="2A5E6860" w14:textId="77777777" w:rsidR="000152C6" w:rsidRPr="0032190F" w:rsidRDefault="000152C6" w:rsidP="000152C6">
      <w:pPr>
        <w:rPr>
          <w:i/>
          <w:lang w:val="fr-FR"/>
        </w:rPr>
      </w:pPr>
      <w:r w:rsidRPr="0032190F">
        <w:rPr>
          <w:lang w:val="fr-FR"/>
        </w:rPr>
        <w:t xml:space="preserve">(Romain 1991 p. 158) </w:t>
      </w:r>
      <w:r w:rsidRPr="0032190F">
        <w:rPr>
          <w:i/>
          <w:lang w:val="fr-FR"/>
        </w:rPr>
        <w:t>[Odile ne note pas de ≥ ou ≤]</w:t>
      </w:r>
    </w:p>
    <w:p w14:paraId="02D70731" w14:textId="77777777" w:rsidR="000152C6" w:rsidRPr="0032190F" w:rsidRDefault="000152C6" w:rsidP="000152C6">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10"/>
        <w:gridCol w:w="1883"/>
      </w:tblGrid>
      <w:tr w:rsidR="000152C6" w:rsidRPr="00C4505C" w14:paraId="43BAB8DE" w14:textId="77777777" w:rsidTr="00C73F91">
        <w:trPr>
          <w:jc w:val="center"/>
        </w:trPr>
        <w:tc>
          <w:tcPr>
            <w:tcW w:w="0" w:type="auto"/>
          </w:tcPr>
          <w:p w14:paraId="0E3B8DE3" w14:textId="77777777" w:rsidR="000152C6" w:rsidRPr="00C4505C" w:rsidRDefault="000152C6" w:rsidP="00C73F91">
            <w:pPr>
              <w:autoSpaceDE w:val="0"/>
              <w:autoSpaceDN w:val="0"/>
              <w:adjustRightInd w:val="0"/>
              <w:jc w:val="center"/>
            </w:pPr>
            <w:r w:rsidRPr="00C4505C">
              <w:t>Rapport LM / Ll</w:t>
            </w:r>
          </w:p>
        </w:tc>
        <w:tc>
          <w:tcPr>
            <w:tcW w:w="0" w:type="auto"/>
          </w:tcPr>
          <w:p w14:paraId="1DBF01F4" w14:textId="77777777" w:rsidR="000152C6" w:rsidRPr="00C4505C" w:rsidRDefault="000152C6" w:rsidP="00C73F91">
            <w:pPr>
              <w:autoSpaceDE w:val="0"/>
              <w:autoSpaceDN w:val="0"/>
              <w:adjustRightInd w:val="0"/>
              <w:jc w:val="center"/>
            </w:pPr>
          </w:p>
        </w:tc>
      </w:tr>
      <w:tr w:rsidR="000152C6" w:rsidRPr="00C4505C" w14:paraId="3FEB219D" w14:textId="77777777" w:rsidTr="00C73F91">
        <w:trPr>
          <w:jc w:val="center"/>
        </w:trPr>
        <w:tc>
          <w:tcPr>
            <w:tcW w:w="0" w:type="auto"/>
          </w:tcPr>
          <w:p w14:paraId="6D530492" w14:textId="77777777" w:rsidR="000152C6" w:rsidRPr="00C4505C" w:rsidRDefault="000152C6" w:rsidP="00C73F91">
            <w:pPr>
              <w:autoSpaceDE w:val="0"/>
              <w:autoSpaceDN w:val="0"/>
              <w:adjustRightInd w:val="0"/>
              <w:jc w:val="both"/>
            </w:pPr>
            <w:r w:rsidRPr="00C4505C">
              <w:t>LM &lt; Ll</w:t>
            </w:r>
          </w:p>
        </w:tc>
        <w:tc>
          <w:tcPr>
            <w:tcW w:w="0" w:type="auto"/>
          </w:tcPr>
          <w:p w14:paraId="24E352C5" w14:textId="77777777" w:rsidR="000152C6" w:rsidRPr="00C4505C" w:rsidRDefault="000152C6" w:rsidP="00C73F91">
            <w:pPr>
              <w:autoSpaceDE w:val="0"/>
              <w:autoSpaceDN w:val="0"/>
              <w:adjustRightInd w:val="0"/>
              <w:jc w:val="both"/>
            </w:pPr>
            <w:r w:rsidRPr="00C4505C">
              <w:t>Manche court</w:t>
            </w:r>
          </w:p>
        </w:tc>
      </w:tr>
      <w:tr w:rsidR="000152C6" w:rsidRPr="00C4505C" w14:paraId="77D5B58A" w14:textId="77777777" w:rsidTr="00C73F91">
        <w:trPr>
          <w:jc w:val="center"/>
        </w:trPr>
        <w:tc>
          <w:tcPr>
            <w:tcW w:w="0" w:type="auto"/>
          </w:tcPr>
          <w:p w14:paraId="3A7559E7" w14:textId="77777777" w:rsidR="000152C6" w:rsidRPr="00C4505C" w:rsidRDefault="000152C6" w:rsidP="00C73F91">
            <w:pPr>
              <w:autoSpaceDE w:val="0"/>
              <w:autoSpaceDN w:val="0"/>
              <w:adjustRightInd w:val="0"/>
              <w:jc w:val="both"/>
            </w:pPr>
            <w:r w:rsidRPr="00C4505C">
              <w:t>LM &gt; Ll</w:t>
            </w:r>
          </w:p>
        </w:tc>
        <w:tc>
          <w:tcPr>
            <w:tcW w:w="0" w:type="auto"/>
          </w:tcPr>
          <w:p w14:paraId="4306D2E7" w14:textId="77777777" w:rsidR="000152C6" w:rsidRPr="00C4505C" w:rsidRDefault="000152C6" w:rsidP="00C73F91">
            <w:pPr>
              <w:autoSpaceDE w:val="0"/>
              <w:autoSpaceDN w:val="0"/>
              <w:adjustRightInd w:val="0"/>
              <w:jc w:val="both"/>
            </w:pPr>
            <w:r w:rsidRPr="00C4505C">
              <w:t>Manche long</w:t>
            </w:r>
          </w:p>
        </w:tc>
      </w:tr>
      <w:tr w:rsidR="000152C6" w:rsidRPr="00C4505C" w14:paraId="5E0B6335" w14:textId="77777777" w:rsidTr="00C73F91">
        <w:trPr>
          <w:jc w:val="center"/>
        </w:trPr>
        <w:tc>
          <w:tcPr>
            <w:tcW w:w="0" w:type="auto"/>
          </w:tcPr>
          <w:p w14:paraId="5CA2763A" w14:textId="77777777" w:rsidR="000152C6" w:rsidRPr="00C4505C" w:rsidRDefault="000152C6" w:rsidP="00C73F91">
            <w:pPr>
              <w:autoSpaceDE w:val="0"/>
              <w:autoSpaceDN w:val="0"/>
              <w:adjustRightInd w:val="0"/>
              <w:jc w:val="both"/>
            </w:pPr>
            <w:r w:rsidRPr="00C4505C">
              <w:t>LM &gt; 2 * Ll</w:t>
            </w:r>
          </w:p>
        </w:tc>
        <w:tc>
          <w:tcPr>
            <w:tcW w:w="0" w:type="auto"/>
          </w:tcPr>
          <w:p w14:paraId="5F9E7C17" w14:textId="77777777" w:rsidR="000152C6" w:rsidRPr="00C4505C" w:rsidRDefault="000152C6" w:rsidP="00C73F91">
            <w:pPr>
              <w:autoSpaceDE w:val="0"/>
              <w:autoSpaceDN w:val="0"/>
              <w:adjustRightInd w:val="0"/>
              <w:jc w:val="both"/>
            </w:pPr>
            <w:r w:rsidRPr="00C4505C">
              <w:t>Manche très long</w:t>
            </w:r>
          </w:p>
        </w:tc>
      </w:tr>
    </w:tbl>
    <w:p w14:paraId="75E9D4D2" w14:textId="77777777" w:rsidR="000152C6" w:rsidRPr="0032190F" w:rsidRDefault="000152C6" w:rsidP="000152C6">
      <w:pPr>
        <w:rPr>
          <w:i/>
          <w:lang w:val="fr-FR"/>
        </w:rPr>
      </w:pPr>
      <w:r w:rsidRPr="0032190F">
        <w:rPr>
          <w:lang w:val="fr-FR"/>
        </w:rPr>
        <w:t xml:space="preserve">(Romain 1991) </w:t>
      </w:r>
      <w:r w:rsidRPr="0032190F">
        <w:rPr>
          <w:i/>
          <w:lang w:val="fr-FR"/>
        </w:rPr>
        <w:t>[Odile ne note pas de ≥ ou ≤]</w:t>
      </w:r>
    </w:p>
    <w:p w14:paraId="26968410" w14:textId="77777777" w:rsidR="000152C6" w:rsidRPr="0032190F" w:rsidRDefault="000152C6" w:rsidP="000152C6">
      <w:pPr>
        <w:rPr>
          <w:lang w:val="fr-FR"/>
        </w:rPr>
      </w:pPr>
    </w:p>
    <w:p w14:paraId="77551261" w14:textId="77777777" w:rsidR="000152C6" w:rsidRPr="0032190F" w:rsidRDefault="000152C6" w:rsidP="000152C6">
      <w:pPr>
        <w:rPr>
          <w:lang w:val="fr-FR"/>
        </w:rPr>
      </w:pPr>
      <w:r w:rsidRPr="0032190F">
        <w:rPr>
          <w:lang w:val="fr-FR"/>
        </w:rPr>
        <w:t>Sur un corpus de 243 gravures (Romain 1991 p. 155), O. Romain compte « deux types principaux » ;</w:t>
      </w:r>
    </w:p>
    <w:p w14:paraId="15AF18C3" w14:textId="77777777" w:rsidR="000152C6" w:rsidRPr="0032190F" w:rsidRDefault="000152C6" w:rsidP="000152C6">
      <w:pPr>
        <w:ind w:left="450"/>
        <w:rPr>
          <w:lang w:val="fr-FR"/>
        </w:rPr>
      </w:pPr>
      <w:r w:rsidRPr="0032190F">
        <w:rPr>
          <w:lang w:val="fr-FR"/>
        </w:rPr>
        <w:t>-le premier correspond aux hallebardes à lames triangulaires (n=119, soit 49 % des hallebardes)</w:t>
      </w:r>
    </w:p>
    <w:p w14:paraId="7955BEB0" w14:textId="77777777" w:rsidR="000152C6" w:rsidRPr="0032190F" w:rsidRDefault="000152C6" w:rsidP="000152C6">
      <w:pPr>
        <w:ind w:left="450"/>
        <w:rPr>
          <w:lang w:val="fr-FR"/>
        </w:rPr>
      </w:pPr>
      <w:r w:rsidRPr="0032190F">
        <w:rPr>
          <w:lang w:val="fr-FR"/>
        </w:rPr>
        <w:t>-le second correspond aux hallebardes à lames rectangulaires (n=113, soit 47% des hallebardes)</w:t>
      </w:r>
    </w:p>
    <w:p w14:paraId="69815B93" w14:textId="77777777" w:rsidR="000152C6" w:rsidRPr="0032190F" w:rsidRDefault="000152C6" w:rsidP="000152C6">
      <w:pPr>
        <w:ind w:firstLine="450"/>
        <w:rPr>
          <w:lang w:val="fr-FR"/>
        </w:rPr>
      </w:pPr>
      <w:r w:rsidRPr="0032190F">
        <w:rPr>
          <w:lang w:val="fr-FR"/>
        </w:rPr>
        <w:t>(Romain 1991 p. 169)</w:t>
      </w:r>
    </w:p>
    <w:p w14:paraId="22A2F723" w14:textId="77777777" w:rsidR="000152C6" w:rsidRPr="0032190F" w:rsidRDefault="000152C6" w:rsidP="000152C6">
      <w:pPr>
        <w:rPr>
          <w:lang w:val="fr-FR"/>
        </w:rPr>
      </w:pPr>
    </w:p>
    <w:p w14:paraId="60EFC04C" w14:textId="77777777" w:rsidR="000152C6" w:rsidRPr="0032190F" w:rsidRDefault="000152C6" w:rsidP="000152C6">
      <w:pPr>
        <w:rPr>
          <w:lang w:val="fr-FR"/>
        </w:rPr>
      </w:pPr>
      <w:r w:rsidRPr="0032190F">
        <w:rPr>
          <w:lang w:val="fr-FR"/>
        </w:rPr>
        <w:t>Un 3</w:t>
      </w:r>
      <w:r w:rsidRPr="0032190F">
        <w:rPr>
          <w:vertAlign w:val="superscript"/>
          <w:lang w:val="fr-FR"/>
        </w:rPr>
        <w:t>e</w:t>
      </w:r>
      <w:r w:rsidRPr="0032190F">
        <w:rPr>
          <w:lang w:val="fr-FR"/>
        </w:rPr>
        <w:t xml:space="preserve"> type (n=6) hallebardes à lames ovalaires (Romain 1991 p. 169)</w:t>
      </w:r>
    </w:p>
    <w:p w14:paraId="68B1017E" w14:textId="77777777" w:rsidR="000152C6" w:rsidRPr="0032190F" w:rsidRDefault="000152C6" w:rsidP="000152C6">
      <w:pPr>
        <w:rPr>
          <w:lang w:val="fr-FR"/>
        </w:rPr>
      </w:pPr>
    </w:p>
    <w:p w14:paraId="69932F77" w14:textId="77777777" w:rsidR="000152C6" w:rsidRPr="0032190F" w:rsidRDefault="000152C6" w:rsidP="000152C6">
      <w:pPr>
        <w:jc w:val="both"/>
        <w:rPr>
          <w:lang w:val="fr-FR"/>
        </w:rPr>
      </w:pPr>
    </w:p>
    <w:tbl>
      <w:tblPr>
        <w:tblW w:w="0" w:type="auto"/>
        <w:tblLook w:val="01E0" w:firstRow="1" w:lastRow="1" w:firstColumn="1" w:lastColumn="1" w:noHBand="0" w:noVBand="0"/>
      </w:tblPr>
      <w:tblGrid>
        <w:gridCol w:w="4871"/>
        <w:gridCol w:w="4871"/>
      </w:tblGrid>
      <w:tr w:rsidR="000152C6" w:rsidRPr="008B002C" w14:paraId="66E5284D" w14:textId="77777777" w:rsidTr="00C73F91">
        <w:tc>
          <w:tcPr>
            <w:tcW w:w="4871" w:type="dxa"/>
          </w:tcPr>
          <w:p w14:paraId="4E90C943" w14:textId="77777777" w:rsidR="000152C6" w:rsidRPr="0032190F" w:rsidRDefault="000152C6" w:rsidP="00C73F91">
            <w:pPr>
              <w:jc w:val="both"/>
              <w:rPr>
                <w:lang w:val="fr-FR"/>
              </w:rPr>
            </w:pPr>
            <w:r w:rsidRPr="0032190F">
              <w:rPr>
                <w:lang w:val="fr-FR"/>
              </w:rPr>
              <w:t>Comme pour l’étude typologiques des poignards, G. de Saulieu propose une classification des hallebardes à partir d’un corpus de 422 représentations (260 des Merveilles et 162 de Fontanalba) (BIB 413 p. 159). Le chercheur définit ainsi 113 combinaisons possibles dans le secteur des Merveilles, 76 dans le secteur de Fontanalba ; 54 types pour les Merveilles contre 40 pour Fontanalba.</w:t>
            </w:r>
          </w:p>
          <w:p w14:paraId="2385F1CC" w14:textId="77777777" w:rsidR="000152C6" w:rsidRPr="0032190F" w:rsidRDefault="000152C6" w:rsidP="00C73F91">
            <w:pPr>
              <w:jc w:val="both"/>
              <w:rPr>
                <w:lang w:val="fr-FR"/>
              </w:rPr>
            </w:pPr>
            <w:r w:rsidRPr="0032190F">
              <w:rPr>
                <w:lang w:val="fr-FR"/>
              </w:rPr>
              <w:t>G. de Saulieu souligne le fait qu’on ne trouve « aucune représentation de bourrelet médian ou de cannelure marginale (…) dans le secteur de Fontanalba » (BIB 413 p. 164 tab. 26)</w:t>
            </w:r>
          </w:p>
          <w:p w14:paraId="6499EC82" w14:textId="77777777" w:rsidR="000152C6" w:rsidRPr="0032190F" w:rsidRDefault="000152C6" w:rsidP="00C73F91">
            <w:pPr>
              <w:jc w:val="both"/>
              <w:rPr>
                <w:lang w:val="fr-FR"/>
              </w:rPr>
            </w:pPr>
          </w:p>
        </w:tc>
        <w:tc>
          <w:tcPr>
            <w:tcW w:w="4871" w:type="dxa"/>
          </w:tcPr>
          <w:tbl>
            <w:tblPr>
              <w:tblpPr w:leftFromText="141" w:rightFromText="141" w:vertAnchor="text" w:horzAnchor="margin" w:tblpY="14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44"/>
              <w:gridCol w:w="2160"/>
            </w:tblGrid>
            <w:tr w:rsidR="000152C6" w:rsidRPr="00BD71D9" w14:paraId="0879EEB1" w14:textId="77777777" w:rsidTr="00C73F91">
              <w:tc>
                <w:tcPr>
                  <w:tcW w:w="2044" w:type="dxa"/>
                  <w:vAlign w:val="center"/>
                </w:tcPr>
                <w:p w14:paraId="0013296C" w14:textId="77777777" w:rsidR="000152C6" w:rsidRPr="00BD71D9" w:rsidRDefault="000152C6" w:rsidP="00C73F91">
                  <w:pPr>
                    <w:jc w:val="center"/>
                    <w:rPr>
                      <w:b/>
                      <w:sz w:val="20"/>
                      <w:szCs w:val="20"/>
                    </w:rPr>
                  </w:pPr>
                  <w:r w:rsidRPr="00BD71D9">
                    <w:rPr>
                      <w:b/>
                      <w:sz w:val="20"/>
                      <w:szCs w:val="20"/>
                    </w:rPr>
                    <w:t>Partie décrite</w:t>
                  </w:r>
                </w:p>
              </w:tc>
              <w:tc>
                <w:tcPr>
                  <w:tcW w:w="2160" w:type="dxa"/>
                  <w:vAlign w:val="center"/>
                </w:tcPr>
                <w:p w14:paraId="7A28C0D0" w14:textId="77777777" w:rsidR="000152C6" w:rsidRPr="00BD71D9" w:rsidRDefault="000152C6" w:rsidP="00C73F91">
                  <w:pPr>
                    <w:jc w:val="center"/>
                    <w:rPr>
                      <w:b/>
                      <w:sz w:val="20"/>
                      <w:szCs w:val="20"/>
                    </w:rPr>
                  </w:pPr>
                  <w:r w:rsidRPr="00BD71D9">
                    <w:rPr>
                      <w:b/>
                      <w:sz w:val="20"/>
                      <w:szCs w:val="20"/>
                    </w:rPr>
                    <w:t>Nb de descripteurs</w:t>
                  </w:r>
                </w:p>
              </w:tc>
            </w:tr>
            <w:tr w:rsidR="000152C6" w:rsidRPr="00BD71D9" w14:paraId="06884A39" w14:textId="77777777" w:rsidTr="00C73F91">
              <w:tc>
                <w:tcPr>
                  <w:tcW w:w="2044" w:type="dxa"/>
                  <w:vAlign w:val="center"/>
                </w:tcPr>
                <w:p w14:paraId="48C6B89E" w14:textId="77777777" w:rsidR="000152C6" w:rsidRPr="00BD71D9" w:rsidRDefault="000152C6" w:rsidP="00C73F91">
                  <w:pPr>
                    <w:jc w:val="center"/>
                    <w:rPr>
                      <w:i/>
                      <w:sz w:val="20"/>
                      <w:szCs w:val="20"/>
                    </w:rPr>
                  </w:pPr>
                  <w:r w:rsidRPr="00BD71D9">
                    <w:rPr>
                      <w:i/>
                      <w:sz w:val="20"/>
                      <w:szCs w:val="20"/>
                    </w:rPr>
                    <w:t>Forme de la lame</w:t>
                  </w:r>
                </w:p>
              </w:tc>
              <w:tc>
                <w:tcPr>
                  <w:tcW w:w="2160" w:type="dxa"/>
                  <w:vAlign w:val="center"/>
                </w:tcPr>
                <w:p w14:paraId="0AA567B5" w14:textId="77777777" w:rsidR="000152C6" w:rsidRPr="00BD71D9" w:rsidRDefault="000152C6" w:rsidP="00C73F91">
                  <w:pPr>
                    <w:jc w:val="center"/>
                    <w:rPr>
                      <w:sz w:val="20"/>
                      <w:szCs w:val="20"/>
                    </w:rPr>
                  </w:pPr>
                  <w:r w:rsidRPr="00BD71D9">
                    <w:rPr>
                      <w:sz w:val="20"/>
                      <w:szCs w:val="20"/>
                    </w:rPr>
                    <w:t>10</w:t>
                  </w:r>
                </w:p>
              </w:tc>
            </w:tr>
            <w:tr w:rsidR="000152C6" w:rsidRPr="00BD71D9" w14:paraId="05C7AB33" w14:textId="77777777" w:rsidTr="00C73F91">
              <w:tc>
                <w:tcPr>
                  <w:tcW w:w="2044" w:type="dxa"/>
                  <w:vAlign w:val="center"/>
                </w:tcPr>
                <w:p w14:paraId="35941A6A" w14:textId="77777777" w:rsidR="000152C6" w:rsidRPr="00BD71D9" w:rsidRDefault="000152C6" w:rsidP="00C73F91">
                  <w:pPr>
                    <w:jc w:val="center"/>
                    <w:rPr>
                      <w:i/>
                      <w:sz w:val="20"/>
                      <w:szCs w:val="20"/>
                    </w:rPr>
                  </w:pPr>
                  <w:r w:rsidRPr="00BD71D9">
                    <w:rPr>
                      <w:i/>
                      <w:sz w:val="20"/>
                      <w:szCs w:val="20"/>
                    </w:rPr>
                    <w:t>Longueur des lames</w:t>
                  </w:r>
                </w:p>
              </w:tc>
              <w:tc>
                <w:tcPr>
                  <w:tcW w:w="2160" w:type="dxa"/>
                  <w:vAlign w:val="center"/>
                </w:tcPr>
                <w:p w14:paraId="0DC626B5" w14:textId="77777777" w:rsidR="000152C6" w:rsidRPr="00BD71D9" w:rsidRDefault="000152C6" w:rsidP="00C73F91">
                  <w:pPr>
                    <w:jc w:val="center"/>
                    <w:rPr>
                      <w:sz w:val="20"/>
                      <w:szCs w:val="20"/>
                    </w:rPr>
                  </w:pPr>
                  <w:r w:rsidRPr="00BD71D9">
                    <w:rPr>
                      <w:sz w:val="20"/>
                      <w:szCs w:val="20"/>
                    </w:rPr>
                    <w:t>3</w:t>
                  </w:r>
                </w:p>
              </w:tc>
            </w:tr>
            <w:tr w:rsidR="000152C6" w:rsidRPr="00BD71D9" w14:paraId="475024B8" w14:textId="77777777" w:rsidTr="00C73F91">
              <w:tc>
                <w:tcPr>
                  <w:tcW w:w="2044" w:type="dxa"/>
                  <w:vAlign w:val="center"/>
                </w:tcPr>
                <w:p w14:paraId="57FF74E7" w14:textId="77777777" w:rsidR="000152C6" w:rsidRPr="0032190F" w:rsidRDefault="000152C6" w:rsidP="00C73F91">
                  <w:pPr>
                    <w:jc w:val="center"/>
                    <w:rPr>
                      <w:i/>
                      <w:sz w:val="20"/>
                      <w:szCs w:val="20"/>
                      <w:lang w:val="fr-FR"/>
                    </w:rPr>
                  </w:pPr>
                  <w:r w:rsidRPr="0032190F">
                    <w:rPr>
                      <w:i/>
                      <w:sz w:val="20"/>
                      <w:szCs w:val="20"/>
                      <w:lang w:val="fr-FR"/>
                    </w:rPr>
                    <w:t>Forme du talon de la lame</w:t>
                  </w:r>
                </w:p>
              </w:tc>
              <w:tc>
                <w:tcPr>
                  <w:tcW w:w="2160" w:type="dxa"/>
                  <w:vAlign w:val="center"/>
                </w:tcPr>
                <w:p w14:paraId="7E34B6A7" w14:textId="77777777" w:rsidR="000152C6" w:rsidRPr="00BD71D9" w:rsidRDefault="000152C6" w:rsidP="00C73F91">
                  <w:pPr>
                    <w:jc w:val="center"/>
                    <w:rPr>
                      <w:sz w:val="20"/>
                      <w:szCs w:val="20"/>
                    </w:rPr>
                  </w:pPr>
                  <w:r w:rsidRPr="00BD71D9">
                    <w:rPr>
                      <w:sz w:val="20"/>
                      <w:szCs w:val="20"/>
                    </w:rPr>
                    <w:t>7</w:t>
                  </w:r>
                </w:p>
              </w:tc>
            </w:tr>
            <w:tr w:rsidR="000152C6" w:rsidRPr="00BD71D9" w14:paraId="1706F572" w14:textId="77777777" w:rsidTr="00C73F91">
              <w:tc>
                <w:tcPr>
                  <w:tcW w:w="2044" w:type="dxa"/>
                  <w:vAlign w:val="center"/>
                </w:tcPr>
                <w:p w14:paraId="689D9104" w14:textId="77777777" w:rsidR="000152C6" w:rsidRPr="00BD71D9" w:rsidRDefault="000152C6" w:rsidP="00C73F91">
                  <w:pPr>
                    <w:jc w:val="center"/>
                    <w:rPr>
                      <w:i/>
                      <w:sz w:val="20"/>
                      <w:szCs w:val="20"/>
                    </w:rPr>
                  </w:pPr>
                  <w:r w:rsidRPr="00BD71D9">
                    <w:rPr>
                      <w:i/>
                      <w:sz w:val="20"/>
                      <w:szCs w:val="20"/>
                    </w:rPr>
                    <w:t>Forme du manche</w:t>
                  </w:r>
                </w:p>
              </w:tc>
              <w:tc>
                <w:tcPr>
                  <w:tcW w:w="2160" w:type="dxa"/>
                  <w:vAlign w:val="center"/>
                </w:tcPr>
                <w:p w14:paraId="7FD12F0D" w14:textId="77777777" w:rsidR="000152C6" w:rsidRPr="00BD71D9" w:rsidRDefault="000152C6" w:rsidP="00C73F91">
                  <w:pPr>
                    <w:jc w:val="center"/>
                    <w:rPr>
                      <w:sz w:val="20"/>
                      <w:szCs w:val="20"/>
                    </w:rPr>
                  </w:pPr>
                  <w:r w:rsidRPr="00BD71D9">
                    <w:rPr>
                      <w:sz w:val="20"/>
                      <w:szCs w:val="20"/>
                    </w:rPr>
                    <w:t>2</w:t>
                  </w:r>
                </w:p>
              </w:tc>
            </w:tr>
            <w:tr w:rsidR="000152C6" w:rsidRPr="00BD71D9" w14:paraId="5CF9FE83" w14:textId="77777777" w:rsidTr="00C73F91">
              <w:tc>
                <w:tcPr>
                  <w:tcW w:w="2044" w:type="dxa"/>
                  <w:vAlign w:val="center"/>
                </w:tcPr>
                <w:p w14:paraId="0102C34D" w14:textId="77777777" w:rsidR="000152C6" w:rsidRPr="00BD71D9" w:rsidRDefault="000152C6" w:rsidP="00C73F91">
                  <w:pPr>
                    <w:jc w:val="center"/>
                    <w:rPr>
                      <w:sz w:val="20"/>
                      <w:szCs w:val="20"/>
                    </w:rPr>
                  </w:pPr>
                  <w:r w:rsidRPr="00BD71D9">
                    <w:rPr>
                      <w:sz w:val="20"/>
                      <w:szCs w:val="20"/>
                    </w:rPr>
                    <w:t>Longueur du manche</w:t>
                  </w:r>
                </w:p>
              </w:tc>
              <w:tc>
                <w:tcPr>
                  <w:tcW w:w="2160" w:type="dxa"/>
                  <w:vAlign w:val="center"/>
                </w:tcPr>
                <w:p w14:paraId="620B0CE1" w14:textId="77777777" w:rsidR="000152C6" w:rsidRPr="00BD71D9" w:rsidRDefault="000152C6" w:rsidP="00C73F91">
                  <w:pPr>
                    <w:jc w:val="center"/>
                    <w:rPr>
                      <w:sz w:val="20"/>
                      <w:szCs w:val="20"/>
                    </w:rPr>
                  </w:pPr>
                  <w:r w:rsidRPr="00BD71D9">
                    <w:rPr>
                      <w:sz w:val="20"/>
                      <w:szCs w:val="20"/>
                    </w:rPr>
                    <w:t>3</w:t>
                  </w:r>
                </w:p>
              </w:tc>
            </w:tr>
            <w:tr w:rsidR="000152C6" w:rsidRPr="008B002C" w14:paraId="7B1A9696" w14:textId="77777777" w:rsidTr="00C73F91">
              <w:tc>
                <w:tcPr>
                  <w:tcW w:w="2044" w:type="dxa"/>
                  <w:vAlign w:val="center"/>
                </w:tcPr>
                <w:p w14:paraId="7DA5C6AC" w14:textId="77777777" w:rsidR="000152C6" w:rsidRPr="0032190F" w:rsidRDefault="000152C6" w:rsidP="00C73F91">
                  <w:pPr>
                    <w:jc w:val="center"/>
                    <w:rPr>
                      <w:sz w:val="20"/>
                      <w:szCs w:val="20"/>
                      <w:lang w:val="fr-FR"/>
                    </w:rPr>
                  </w:pPr>
                  <w:r w:rsidRPr="0032190F">
                    <w:rPr>
                      <w:sz w:val="20"/>
                      <w:szCs w:val="20"/>
                      <w:lang w:val="fr-FR"/>
                    </w:rPr>
                    <w:t>Bourrelet médian et cannelures marginales sur la lame</w:t>
                  </w:r>
                </w:p>
              </w:tc>
              <w:tc>
                <w:tcPr>
                  <w:tcW w:w="2160" w:type="dxa"/>
                  <w:vAlign w:val="center"/>
                </w:tcPr>
                <w:p w14:paraId="5BC3A194" w14:textId="77777777" w:rsidR="000152C6" w:rsidRPr="0032190F" w:rsidRDefault="000152C6" w:rsidP="00C73F91">
                  <w:pPr>
                    <w:jc w:val="center"/>
                    <w:rPr>
                      <w:sz w:val="20"/>
                      <w:szCs w:val="20"/>
                      <w:lang w:val="fr-FR"/>
                    </w:rPr>
                  </w:pPr>
                  <w:r w:rsidRPr="0032190F">
                    <w:rPr>
                      <w:sz w:val="20"/>
                      <w:szCs w:val="20"/>
                      <w:lang w:val="fr-FR"/>
                    </w:rPr>
                    <w:t>4</w:t>
                  </w:r>
                </w:p>
              </w:tc>
            </w:tr>
            <w:tr w:rsidR="000152C6" w:rsidRPr="008B002C" w14:paraId="1C9CDB09" w14:textId="77777777" w:rsidTr="00C73F91">
              <w:tc>
                <w:tcPr>
                  <w:tcW w:w="2044" w:type="dxa"/>
                  <w:vAlign w:val="center"/>
                </w:tcPr>
                <w:p w14:paraId="460FE0F1" w14:textId="77777777" w:rsidR="000152C6" w:rsidRPr="0032190F" w:rsidRDefault="000152C6" w:rsidP="00C73F91">
                  <w:pPr>
                    <w:jc w:val="center"/>
                    <w:rPr>
                      <w:sz w:val="20"/>
                      <w:szCs w:val="20"/>
                      <w:lang w:val="fr-FR"/>
                    </w:rPr>
                  </w:pPr>
                  <w:r w:rsidRPr="0032190F">
                    <w:rPr>
                      <w:sz w:val="20"/>
                      <w:szCs w:val="20"/>
                      <w:lang w:val="fr-FR"/>
                    </w:rPr>
                    <w:t>Cabochon</w:t>
                  </w:r>
                </w:p>
              </w:tc>
              <w:tc>
                <w:tcPr>
                  <w:tcW w:w="2160" w:type="dxa"/>
                  <w:vAlign w:val="center"/>
                </w:tcPr>
                <w:p w14:paraId="6A355F7B" w14:textId="77777777" w:rsidR="000152C6" w:rsidRPr="0032190F" w:rsidRDefault="000152C6" w:rsidP="00C73F91">
                  <w:pPr>
                    <w:jc w:val="center"/>
                    <w:rPr>
                      <w:sz w:val="20"/>
                      <w:szCs w:val="20"/>
                      <w:lang w:val="fr-FR"/>
                    </w:rPr>
                  </w:pPr>
                  <w:r w:rsidRPr="0032190F">
                    <w:rPr>
                      <w:sz w:val="20"/>
                      <w:szCs w:val="20"/>
                      <w:lang w:val="fr-FR"/>
                    </w:rPr>
                    <w:t>2 (absence / présence)</w:t>
                  </w:r>
                </w:p>
              </w:tc>
            </w:tr>
            <w:tr w:rsidR="000152C6" w:rsidRPr="008B002C" w14:paraId="1664BF31" w14:textId="77777777" w:rsidTr="00C73F91">
              <w:tc>
                <w:tcPr>
                  <w:tcW w:w="2044" w:type="dxa"/>
                  <w:vAlign w:val="center"/>
                </w:tcPr>
                <w:p w14:paraId="488BAA95" w14:textId="77777777" w:rsidR="000152C6" w:rsidRPr="0032190F" w:rsidRDefault="000152C6" w:rsidP="00C73F91">
                  <w:pPr>
                    <w:jc w:val="center"/>
                    <w:rPr>
                      <w:sz w:val="20"/>
                      <w:szCs w:val="20"/>
                      <w:lang w:val="fr-FR"/>
                    </w:rPr>
                  </w:pPr>
                  <w:r w:rsidRPr="0032190F">
                    <w:rPr>
                      <w:sz w:val="20"/>
                      <w:szCs w:val="20"/>
                      <w:lang w:val="fr-FR"/>
                    </w:rPr>
                    <w:t>Rivets</w:t>
                  </w:r>
                </w:p>
              </w:tc>
              <w:tc>
                <w:tcPr>
                  <w:tcW w:w="2160" w:type="dxa"/>
                  <w:vAlign w:val="center"/>
                </w:tcPr>
                <w:p w14:paraId="311BE674" w14:textId="77777777" w:rsidR="000152C6" w:rsidRPr="0032190F" w:rsidRDefault="000152C6" w:rsidP="00C73F91">
                  <w:pPr>
                    <w:jc w:val="center"/>
                    <w:rPr>
                      <w:sz w:val="20"/>
                      <w:szCs w:val="20"/>
                      <w:lang w:val="fr-FR"/>
                    </w:rPr>
                  </w:pPr>
                  <w:r w:rsidRPr="0032190F">
                    <w:rPr>
                      <w:sz w:val="20"/>
                      <w:szCs w:val="20"/>
                      <w:lang w:val="fr-FR"/>
                    </w:rPr>
                    <w:t>2 (absence / présence)</w:t>
                  </w:r>
                </w:p>
              </w:tc>
            </w:tr>
          </w:tbl>
          <w:p w14:paraId="3207867B" w14:textId="77777777" w:rsidR="000152C6" w:rsidRPr="0032190F" w:rsidRDefault="000152C6" w:rsidP="00C73F91">
            <w:pPr>
              <w:rPr>
                <w:sz w:val="20"/>
                <w:szCs w:val="20"/>
                <w:lang w:val="fr-FR"/>
              </w:rPr>
            </w:pPr>
            <w:r w:rsidRPr="0032190F">
              <w:rPr>
                <w:sz w:val="20"/>
                <w:szCs w:val="20"/>
                <w:lang w:val="fr-FR"/>
              </w:rPr>
              <w:t xml:space="preserve">(BIB 413 p. 159-166: les éléments descriptifs servant à définir les types sont noté en </w:t>
            </w:r>
            <w:r w:rsidRPr="0032190F">
              <w:rPr>
                <w:i/>
                <w:sz w:val="20"/>
                <w:szCs w:val="20"/>
                <w:lang w:val="fr-FR"/>
              </w:rPr>
              <w:t>italique</w:t>
            </w:r>
            <w:r w:rsidRPr="0032190F">
              <w:rPr>
                <w:sz w:val="20"/>
                <w:szCs w:val="20"/>
                <w:lang w:val="fr-FR"/>
              </w:rPr>
              <w:t>)</w:t>
            </w:r>
          </w:p>
          <w:p w14:paraId="65BEE1B1" w14:textId="77777777" w:rsidR="000152C6" w:rsidRPr="0032190F" w:rsidRDefault="000152C6" w:rsidP="00C73F91">
            <w:pPr>
              <w:jc w:val="both"/>
              <w:rPr>
                <w:lang w:val="fr-FR"/>
              </w:rPr>
            </w:pPr>
          </w:p>
        </w:tc>
      </w:tr>
    </w:tbl>
    <w:p w14:paraId="00480C7C" w14:textId="77777777" w:rsidR="000152C6" w:rsidRPr="0032190F" w:rsidRDefault="000152C6" w:rsidP="000152C6">
      <w:pPr>
        <w:jc w:val="both"/>
        <w:rPr>
          <w:lang w:val="fr-FR"/>
        </w:rPr>
      </w:pPr>
      <w:r w:rsidRPr="0032190F">
        <w:rPr>
          <w:lang w:val="fr-FR"/>
        </w:rPr>
        <w:br/>
        <w:t>Arcà (2009), comme pour les poignards, propose une typologie :</w:t>
      </w:r>
    </w:p>
    <w:p w14:paraId="6713A3D9" w14:textId="77777777" w:rsidR="000152C6" w:rsidRPr="0032190F" w:rsidRDefault="000152C6" w:rsidP="000152C6">
      <w:pPr>
        <w:jc w:val="both"/>
        <w:rPr>
          <w:lang w:val="fr-FR"/>
        </w:rPr>
      </w:pPr>
    </w:p>
    <w:tbl>
      <w:tblPr>
        <w:tblW w:w="95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50"/>
        <w:gridCol w:w="2858"/>
        <w:gridCol w:w="2092"/>
        <w:gridCol w:w="1977"/>
        <w:gridCol w:w="1977"/>
      </w:tblGrid>
      <w:tr w:rsidR="000152C6" w:rsidRPr="00C4505C" w14:paraId="18F57E88" w14:textId="77777777" w:rsidTr="00C73F91">
        <w:tc>
          <w:tcPr>
            <w:tcW w:w="650" w:type="dxa"/>
            <w:vAlign w:val="center"/>
          </w:tcPr>
          <w:p w14:paraId="77819B84" w14:textId="77777777" w:rsidR="000152C6" w:rsidRPr="00C4505C" w:rsidRDefault="000152C6" w:rsidP="00C73F91">
            <w:pPr>
              <w:autoSpaceDE w:val="0"/>
              <w:autoSpaceDN w:val="0"/>
              <w:adjustRightInd w:val="0"/>
              <w:jc w:val="center"/>
              <w:rPr>
                <w:b/>
                <w:sz w:val="20"/>
                <w:szCs w:val="20"/>
              </w:rPr>
            </w:pPr>
            <w:r w:rsidRPr="00C4505C">
              <w:rPr>
                <w:b/>
                <w:sz w:val="20"/>
                <w:szCs w:val="20"/>
              </w:rPr>
              <w:t>Type</w:t>
            </w:r>
          </w:p>
        </w:tc>
        <w:tc>
          <w:tcPr>
            <w:tcW w:w="2858" w:type="dxa"/>
            <w:vAlign w:val="center"/>
          </w:tcPr>
          <w:p w14:paraId="4237FD75" w14:textId="77777777" w:rsidR="000152C6" w:rsidRPr="00C4505C" w:rsidRDefault="000152C6" w:rsidP="00C73F91">
            <w:pPr>
              <w:autoSpaceDE w:val="0"/>
              <w:autoSpaceDN w:val="0"/>
              <w:adjustRightInd w:val="0"/>
              <w:jc w:val="center"/>
              <w:rPr>
                <w:b/>
                <w:sz w:val="20"/>
                <w:szCs w:val="20"/>
              </w:rPr>
            </w:pPr>
            <w:r w:rsidRPr="00C4505C">
              <w:rPr>
                <w:b/>
                <w:sz w:val="20"/>
                <w:szCs w:val="20"/>
              </w:rPr>
              <w:t>Description</w:t>
            </w:r>
          </w:p>
        </w:tc>
        <w:tc>
          <w:tcPr>
            <w:tcW w:w="2092" w:type="dxa"/>
            <w:vAlign w:val="center"/>
          </w:tcPr>
          <w:p w14:paraId="7903378F" w14:textId="77777777" w:rsidR="000152C6" w:rsidRPr="00C4505C" w:rsidRDefault="000152C6" w:rsidP="00C73F91">
            <w:pPr>
              <w:autoSpaceDE w:val="0"/>
              <w:autoSpaceDN w:val="0"/>
              <w:adjustRightInd w:val="0"/>
              <w:jc w:val="center"/>
              <w:rPr>
                <w:b/>
                <w:sz w:val="20"/>
                <w:szCs w:val="20"/>
              </w:rPr>
            </w:pPr>
            <w:r w:rsidRPr="00C4505C">
              <w:rPr>
                <w:b/>
                <w:sz w:val="20"/>
                <w:szCs w:val="20"/>
              </w:rPr>
              <w:t>Bego</w:t>
            </w:r>
          </w:p>
        </w:tc>
        <w:tc>
          <w:tcPr>
            <w:tcW w:w="1977" w:type="dxa"/>
            <w:vAlign w:val="center"/>
          </w:tcPr>
          <w:p w14:paraId="0B7762C9" w14:textId="77777777" w:rsidR="000152C6" w:rsidRPr="00C4505C" w:rsidRDefault="000152C6" w:rsidP="00C73F91">
            <w:pPr>
              <w:autoSpaceDE w:val="0"/>
              <w:autoSpaceDN w:val="0"/>
              <w:adjustRightInd w:val="0"/>
              <w:jc w:val="center"/>
              <w:rPr>
                <w:b/>
                <w:sz w:val="20"/>
                <w:szCs w:val="20"/>
              </w:rPr>
            </w:pPr>
            <w:r w:rsidRPr="00C4505C">
              <w:rPr>
                <w:b/>
                <w:sz w:val="20"/>
                <w:szCs w:val="20"/>
              </w:rPr>
              <w:t>Comparaison</w:t>
            </w:r>
          </w:p>
        </w:tc>
        <w:tc>
          <w:tcPr>
            <w:tcW w:w="1977" w:type="dxa"/>
            <w:vAlign w:val="center"/>
          </w:tcPr>
          <w:p w14:paraId="7E1579FB" w14:textId="77777777" w:rsidR="000152C6" w:rsidRPr="00C4505C" w:rsidRDefault="000152C6" w:rsidP="00C73F91">
            <w:pPr>
              <w:autoSpaceDE w:val="0"/>
              <w:autoSpaceDN w:val="0"/>
              <w:adjustRightInd w:val="0"/>
              <w:jc w:val="center"/>
              <w:rPr>
                <w:b/>
                <w:sz w:val="20"/>
                <w:szCs w:val="20"/>
              </w:rPr>
            </w:pPr>
            <w:r w:rsidRPr="00C4505C">
              <w:rPr>
                <w:b/>
                <w:sz w:val="20"/>
                <w:szCs w:val="20"/>
              </w:rPr>
              <w:t>Attribution</w:t>
            </w:r>
          </w:p>
        </w:tc>
      </w:tr>
      <w:tr w:rsidR="000152C6" w:rsidRPr="00C4505C" w14:paraId="3C7F60CC" w14:textId="77777777" w:rsidTr="00C73F91">
        <w:tc>
          <w:tcPr>
            <w:tcW w:w="650" w:type="dxa"/>
            <w:vAlign w:val="center"/>
          </w:tcPr>
          <w:p w14:paraId="1D03F40F" w14:textId="77777777" w:rsidR="000152C6" w:rsidRPr="00C4505C" w:rsidRDefault="000152C6" w:rsidP="00C73F91">
            <w:pPr>
              <w:autoSpaceDE w:val="0"/>
              <w:autoSpaceDN w:val="0"/>
              <w:adjustRightInd w:val="0"/>
              <w:jc w:val="center"/>
              <w:rPr>
                <w:sz w:val="20"/>
              </w:rPr>
            </w:pPr>
            <w:r w:rsidRPr="00C4505C">
              <w:rPr>
                <w:sz w:val="20"/>
              </w:rPr>
              <w:t>1</w:t>
            </w:r>
          </w:p>
        </w:tc>
        <w:tc>
          <w:tcPr>
            <w:tcW w:w="2858" w:type="dxa"/>
            <w:vAlign w:val="center"/>
          </w:tcPr>
          <w:p w14:paraId="3BB6B652" w14:textId="77777777" w:rsidR="000152C6" w:rsidRPr="00C4505C" w:rsidRDefault="000152C6" w:rsidP="00C73F91">
            <w:pPr>
              <w:autoSpaceDE w:val="0"/>
              <w:autoSpaceDN w:val="0"/>
              <w:adjustRightInd w:val="0"/>
              <w:jc w:val="center"/>
              <w:rPr>
                <w:i/>
                <w:sz w:val="20"/>
                <w:szCs w:val="20"/>
                <w:lang w:val="it-IT"/>
              </w:rPr>
            </w:pPr>
            <w:r w:rsidRPr="00C4505C">
              <w:rPr>
                <w:i/>
                <w:sz w:val="20"/>
                <w:szCs w:val="20"/>
                <w:lang w:val="it-IT"/>
              </w:rPr>
              <w:t>Lama foliata-lanceolata e parte superiore del manico incurvato</w:t>
            </w:r>
          </w:p>
        </w:tc>
        <w:tc>
          <w:tcPr>
            <w:tcW w:w="2092" w:type="dxa"/>
            <w:vAlign w:val="center"/>
          </w:tcPr>
          <w:p w14:paraId="6B7D3D94" w14:textId="3C9E8AA7" w:rsidR="000152C6" w:rsidRPr="00C4505C" w:rsidRDefault="00000000" w:rsidP="00C73F91">
            <w:pPr>
              <w:autoSpaceDE w:val="0"/>
              <w:autoSpaceDN w:val="0"/>
              <w:adjustRightInd w:val="0"/>
              <w:jc w:val="center"/>
              <w:rPr>
                <w:i/>
                <w:sz w:val="20"/>
                <w:szCs w:val="20"/>
              </w:rPr>
            </w:pPr>
            <w:hyperlink r:id="rId13204" w:anchor="Desc_ZXVIIGIIR59gamma" w:history="1">
              <w:r w:rsidR="000152C6" w:rsidRPr="00C4505C">
                <w:rPr>
                  <w:rStyle w:val="Hyperlink"/>
                  <w:i/>
                  <w:sz w:val="20"/>
                  <w:szCs w:val="20"/>
                </w:rPr>
                <w:t>Looped Skin Rock</w:t>
              </w:r>
            </w:hyperlink>
          </w:p>
        </w:tc>
        <w:tc>
          <w:tcPr>
            <w:tcW w:w="1977" w:type="dxa"/>
            <w:vAlign w:val="center"/>
          </w:tcPr>
          <w:p w14:paraId="3EB05625" w14:textId="77777777" w:rsidR="000152C6" w:rsidRPr="00C4505C" w:rsidRDefault="000152C6" w:rsidP="00C73F91">
            <w:pPr>
              <w:autoSpaceDE w:val="0"/>
              <w:autoSpaceDN w:val="0"/>
              <w:adjustRightInd w:val="0"/>
              <w:jc w:val="center"/>
              <w:rPr>
                <w:sz w:val="20"/>
                <w:szCs w:val="20"/>
              </w:rPr>
            </w:pPr>
          </w:p>
        </w:tc>
        <w:tc>
          <w:tcPr>
            <w:tcW w:w="1977" w:type="dxa"/>
            <w:vAlign w:val="center"/>
          </w:tcPr>
          <w:p w14:paraId="0DE59B31" w14:textId="77777777" w:rsidR="000152C6" w:rsidRPr="00C4505C" w:rsidRDefault="000152C6" w:rsidP="00C73F91">
            <w:pPr>
              <w:autoSpaceDE w:val="0"/>
              <w:autoSpaceDN w:val="0"/>
              <w:adjustRightInd w:val="0"/>
              <w:jc w:val="center"/>
              <w:rPr>
                <w:sz w:val="20"/>
                <w:szCs w:val="20"/>
              </w:rPr>
            </w:pPr>
            <w:r w:rsidRPr="00C4505C">
              <w:rPr>
                <w:sz w:val="20"/>
                <w:szCs w:val="20"/>
              </w:rPr>
              <w:t>Cuivre 2</w:t>
            </w:r>
          </w:p>
        </w:tc>
      </w:tr>
      <w:tr w:rsidR="000152C6" w:rsidRPr="00C4505C" w14:paraId="5C8CD69E" w14:textId="77777777" w:rsidTr="00C73F91">
        <w:tc>
          <w:tcPr>
            <w:tcW w:w="650" w:type="dxa"/>
            <w:vAlign w:val="center"/>
          </w:tcPr>
          <w:p w14:paraId="7DB13C36" w14:textId="77777777" w:rsidR="000152C6" w:rsidRPr="00C4505C" w:rsidRDefault="000152C6" w:rsidP="00C73F91">
            <w:pPr>
              <w:autoSpaceDE w:val="0"/>
              <w:autoSpaceDN w:val="0"/>
              <w:adjustRightInd w:val="0"/>
              <w:jc w:val="center"/>
              <w:rPr>
                <w:sz w:val="20"/>
              </w:rPr>
            </w:pPr>
            <w:r w:rsidRPr="00C4505C">
              <w:rPr>
                <w:sz w:val="20"/>
              </w:rPr>
              <w:t>2</w:t>
            </w:r>
          </w:p>
        </w:tc>
        <w:tc>
          <w:tcPr>
            <w:tcW w:w="2858" w:type="dxa"/>
            <w:vAlign w:val="center"/>
          </w:tcPr>
          <w:p w14:paraId="135FD61C" w14:textId="77777777" w:rsidR="000152C6" w:rsidRPr="00C4505C" w:rsidRDefault="000152C6" w:rsidP="00C73F91">
            <w:pPr>
              <w:autoSpaceDE w:val="0"/>
              <w:autoSpaceDN w:val="0"/>
              <w:adjustRightInd w:val="0"/>
              <w:jc w:val="center"/>
              <w:rPr>
                <w:i/>
                <w:sz w:val="20"/>
                <w:szCs w:val="20"/>
                <w:lang w:val="it-IT"/>
              </w:rPr>
            </w:pPr>
            <w:r w:rsidRPr="00C4505C">
              <w:rPr>
                <w:i/>
                <w:sz w:val="20"/>
                <w:szCs w:val="20"/>
                <w:lang w:val="it-IT"/>
              </w:rPr>
              <w:t>Lama triangolare a base piatta (con o senza nervature)</w:t>
            </w:r>
          </w:p>
        </w:tc>
        <w:tc>
          <w:tcPr>
            <w:tcW w:w="2092" w:type="dxa"/>
            <w:vAlign w:val="center"/>
          </w:tcPr>
          <w:p w14:paraId="5EA5B8A0" w14:textId="02716B8D" w:rsidR="000152C6" w:rsidRPr="00C4505C" w:rsidRDefault="00000000" w:rsidP="00C73F91">
            <w:pPr>
              <w:autoSpaceDE w:val="0"/>
              <w:autoSpaceDN w:val="0"/>
              <w:adjustRightInd w:val="0"/>
              <w:jc w:val="center"/>
              <w:rPr>
                <w:sz w:val="20"/>
                <w:szCs w:val="20"/>
              </w:rPr>
            </w:pPr>
            <w:hyperlink r:id="rId13205" w:anchor="Desc_ZXIG0R1" w:history="1">
              <w:r w:rsidR="000152C6" w:rsidRPr="00C4505C">
                <w:rPr>
                  <w:rStyle w:val="Hyperlink"/>
                  <w:sz w:val="20"/>
                  <w:szCs w:val="20"/>
                </w:rPr>
                <w:t>ZXIG0R1</w:t>
              </w:r>
            </w:hyperlink>
            <w:r w:rsidR="000152C6" w:rsidRPr="00C4505C">
              <w:rPr>
                <w:sz w:val="20"/>
                <w:szCs w:val="20"/>
              </w:rPr>
              <w:t xml:space="preserve">- ? ; </w:t>
            </w:r>
            <w:hyperlink r:id="rId13206" w:anchor="Desc_ZXVIIIGIIIR37alpha" w:history="1">
              <w:r w:rsidR="000152C6" w:rsidRPr="00C4505C">
                <w:rPr>
                  <w:rStyle w:val="Hyperlink"/>
                  <w:sz w:val="20"/>
                  <w:szCs w:val="20"/>
                </w:rPr>
                <w:t>ZXVIIIGIIIR37@a</w:t>
              </w:r>
            </w:hyperlink>
            <w:r w:rsidR="000152C6" w:rsidRPr="00C4505C">
              <w:rPr>
                <w:sz w:val="20"/>
                <w:szCs w:val="20"/>
              </w:rPr>
              <w:t>-2</w:t>
            </w:r>
          </w:p>
        </w:tc>
        <w:tc>
          <w:tcPr>
            <w:tcW w:w="1977" w:type="dxa"/>
            <w:vAlign w:val="center"/>
          </w:tcPr>
          <w:p w14:paraId="16A8C4C5" w14:textId="7B56C1EE" w:rsidR="000152C6" w:rsidRPr="00C4505C" w:rsidRDefault="00000000" w:rsidP="00C73F91">
            <w:pPr>
              <w:autoSpaceDE w:val="0"/>
              <w:autoSpaceDN w:val="0"/>
              <w:adjustRightInd w:val="0"/>
              <w:jc w:val="center"/>
              <w:rPr>
                <w:sz w:val="20"/>
                <w:szCs w:val="20"/>
              </w:rPr>
            </w:pPr>
            <w:hyperlink r:id="rId13207" w:anchor="Sit_Monte_Bradoni" w:history="1">
              <w:r w:rsidR="000152C6" w:rsidRPr="00C4505C">
                <w:rPr>
                  <w:rStyle w:val="Hyperlink"/>
                  <w:sz w:val="20"/>
                  <w:szCs w:val="20"/>
                </w:rPr>
                <w:t>Monte Bradoni</w:t>
              </w:r>
            </w:hyperlink>
            <w:r w:rsidR="000152C6" w:rsidRPr="00C4505C">
              <w:rPr>
                <w:sz w:val="20"/>
                <w:szCs w:val="20"/>
              </w:rPr>
              <w:t xml:space="preserve">, </w:t>
            </w:r>
            <w:hyperlink r:id="rId13208" w:anchor="Sizz_Foppe_Nadro_4" w:history="1">
              <w:r w:rsidR="000152C6" w:rsidRPr="00C4505C">
                <w:rPr>
                  <w:rStyle w:val="Hyperlink"/>
                  <w:sz w:val="20"/>
                  <w:szCs w:val="20"/>
                </w:rPr>
                <w:t>FDN 4</w:t>
              </w:r>
            </w:hyperlink>
            <w:r w:rsidR="000152C6" w:rsidRPr="00C4505C">
              <w:rPr>
                <w:sz w:val="20"/>
                <w:szCs w:val="20"/>
              </w:rPr>
              <w:t xml:space="preserve">, </w:t>
            </w:r>
            <w:hyperlink r:id="rId13209" w:anchor="Sit_Arco" w:history="1">
              <w:r w:rsidR="000152C6" w:rsidRPr="00C4505C">
                <w:rPr>
                  <w:rStyle w:val="Hyperlink"/>
                  <w:sz w:val="20"/>
                  <w:szCs w:val="20"/>
                </w:rPr>
                <w:t>Arco 1</w:t>
              </w:r>
            </w:hyperlink>
          </w:p>
        </w:tc>
        <w:tc>
          <w:tcPr>
            <w:tcW w:w="1977" w:type="dxa"/>
            <w:vAlign w:val="center"/>
          </w:tcPr>
          <w:p w14:paraId="63916998" w14:textId="77777777" w:rsidR="000152C6" w:rsidRPr="00C4505C" w:rsidRDefault="000152C6" w:rsidP="00C73F91">
            <w:pPr>
              <w:autoSpaceDE w:val="0"/>
              <w:autoSpaceDN w:val="0"/>
              <w:adjustRightInd w:val="0"/>
              <w:jc w:val="center"/>
              <w:rPr>
                <w:sz w:val="20"/>
                <w:szCs w:val="20"/>
              </w:rPr>
            </w:pPr>
            <w:r w:rsidRPr="00C4505C">
              <w:rPr>
                <w:sz w:val="20"/>
                <w:szCs w:val="20"/>
              </w:rPr>
              <w:t>Cuivre 2</w:t>
            </w:r>
          </w:p>
        </w:tc>
      </w:tr>
      <w:tr w:rsidR="000152C6" w:rsidRPr="00C4505C" w14:paraId="313371D9" w14:textId="77777777" w:rsidTr="00C73F91">
        <w:tc>
          <w:tcPr>
            <w:tcW w:w="650" w:type="dxa"/>
            <w:vAlign w:val="center"/>
          </w:tcPr>
          <w:p w14:paraId="2212428B" w14:textId="77777777" w:rsidR="000152C6" w:rsidRPr="00C4505C" w:rsidRDefault="000152C6" w:rsidP="00C73F91">
            <w:pPr>
              <w:autoSpaceDE w:val="0"/>
              <w:autoSpaceDN w:val="0"/>
              <w:adjustRightInd w:val="0"/>
              <w:jc w:val="center"/>
              <w:rPr>
                <w:sz w:val="20"/>
              </w:rPr>
            </w:pPr>
            <w:r w:rsidRPr="00C4505C">
              <w:rPr>
                <w:sz w:val="20"/>
              </w:rPr>
              <w:t>3</w:t>
            </w:r>
          </w:p>
        </w:tc>
        <w:tc>
          <w:tcPr>
            <w:tcW w:w="2858" w:type="dxa"/>
            <w:vAlign w:val="center"/>
          </w:tcPr>
          <w:p w14:paraId="318F8B7D" w14:textId="77777777" w:rsidR="000152C6" w:rsidRPr="00C4505C" w:rsidRDefault="000152C6" w:rsidP="00C73F91">
            <w:pPr>
              <w:autoSpaceDE w:val="0"/>
              <w:autoSpaceDN w:val="0"/>
              <w:adjustRightInd w:val="0"/>
              <w:jc w:val="center"/>
              <w:rPr>
                <w:i/>
                <w:sz w:val="20"/>
                <w:szCs w:val="20"/>
                <w:lang w:val="it-IT"/>
              </w:rPr>
            </w:pPr>
            <w:r w:rsidRPr="00C4505C">
              <w:rPr>
                <w:i/>
                <w:sz w:val="20"/>
                <w:szCs w:val="20"/>
                <w:lang w:val="it-IT"/>
              </w:rPr>
              <w:t>Lama triangolare allungata a base piatta</w:t>
            </w:r>
          </w:p>
        </w:tc>
        <w:tc>
          <w:tcPr>
            <w:tcW w:w="2092" w:type="dxa"/>
            <w:vAlign w:val="center"/>
          </w:tcPr>
          <w:p w14:paraId="6AE70EB4" w14:textId="25FFB396" w:rsidR="000152C6" w:rsidRPr="00C4505C" w:rsidRDefault="00000000" w:rsidP="00C73F91">
            <w:pPr>
              <w:autoSpaceDE w:val="0"/>
              <w:autoSpaceDN w:val="0"/>
              <w:adjustRightInd w:val="0"/>
              <w:jc w:val="center"/>
              <w:rPr>
                <w:sz w:val="20"/>
                <w:szCs w:val="20"/>
              </w:rPr>
            </w:pPr>
            <w:hyperlink r:id="rId13210" w:anchor="Desc_ZVIGIR7A" w:history="1">
              <w:r w:rsidR="000152C6" w:rsidRPr="00C4505C">
                <w:rPr>
                  <w:rStyle w:val="Hyperlink"/>
                  <w:sz w:val="20"/>
                  <w:szCs w:val="20"/>
                </w:rPr>
                <w:t>ZVIGIR7A</w:t>
              </w:r>
            </w:hyperlink>
            <w:r w:rsidR="000152C6" w:rsidRPr="00C4505C">
              <w:rPr>
                <w:sz w:val="20"/>
                <w:szCs w:val="20"/>
              </w:rPr>
              <w:t xml:space="preserve">-15 ; </w:t>
            </w:r>
            <w:hyperlink r:id="rId13211" w:anchor="Desc_ZXIXGIVR7delta" w:history="1">
              <w:r w:rsidR="000152C6" w:rsidRPr="00C4505C">
                <w:rPr>
                  <w:rStyle w:val="Hyperlink"/>
                  <w:sz w:val="20"/>
                  <w:szCs w:val="20"/>
                </w:rPr>
                <w:t>ZXIXGIVR7@d</w:t>
              </w:r>
            </w:hyperlink>
            <w:r w:rsidR="000152C6" w:rsidRPr="00C4505C">
              <w:rPr>
                <w:sz w:val="20"/>
                <w:szCs w:val="20"/>
              </w:rPr>
              <w:t>-?</w:t>
            </w:r>
          </w:p>
        </w:tc>
        <w:tc>
          <w:tcPr>
            <w:tcW w:w="1977" w:type="dxa"/>
            <w:vAlign w:val="center"/>
          </w:tcPr>
          <w:p w14:paraId="3D2BF67E" w14:textId="236157CF" w:rsidR="000152C6" w:rsidRPr="00A0014D" w:rsidRDefault="000152C6" w:rsidP="00C73F91">
            <w:pPr>
              <w:autoSpaceDE w:val="0"/>
              <w:autoSpaceDN w:val="0"/>
              <w:adjustRightInd w:val="0"/>
              <w:jc w:val="center"/>
              <w:rPr>
                <w:sz w:val="20"/>
                <w:szCs w:val="20"/>
                <w:lang w:val="fr-FR"/>
              </w:rPr>
            </w:pPr>
            <w:r w:rsidRPr="00A0014D">
              <w:rPr>
                <w:sz w:val="20"/>
                <w:szCs w:val="20"/>
                <w:lang w:val="fr-FR"/>
              </w:rPr>
              <w:t xml:space="preserve">Hallebardes de type Montemerano et </w:t>
            </w:r>
            <w:hyperlink r:id="rId13212" w:anchor="Sit_Villafranca_Veronese" w:history="1">
              <w:r w:rsidRPr="00A0014D">
                <w:rPr>
                  <w:rStyle w:val="Hyperlink"/>
                  <w:sz w:val="20"/>
                  <w:szCs w:val="20"/>
                  <w:lang w:val="fr-FR"/>
                </w:rPr>
                <w:t>Villafranca</w:t>
              </w:r>
            </w:hyperlink>
            <w:r w:rsidRPr="00A0014D">
              <w:rPr>
                <w:sz w:val="20"/>
                <w:szCs w:val="20"/>
                <w:lang w:val="fr-FR"/>
              </w:rPr>
              <w:t xml:space="preserve">, </w:t>
            </w:r>
            <w:hyperlink r:id="rId13213" w:anchor="Sizz_Cemmo_3" w:history="1">
              <w:r w:rsidRPr="00A0014D">
                <w:rPr>
                  <w:rStyle w:val="Hyperlink"/>
                  <w:sz w:val="20"/>
                  <w:szCs w:val="20"/>
                  <w:lang w:val="fr-FR"/>
                </w:rPr>
                <w:t>Cemmo 3</w:t>
              </w:r>
            </w:hyperlink>
            <w:r w:rsidRPr="00A0014D">
              <w:rPr>
                <w:sz w:val="20"/>
                <w:szCs w:val="20"/>
                <w:lang w:val="fr-FR"/>
              </w:rPr>
              <w:t xml:space="preserve">, </w:t>
            </w:r>
            <w:hyperlink r:id="rId13214" w:anchor="Sizz_Corni_Freschi" w:history="1">
              <w:r w:rsidRPr="00A0014D">
                <w:rPr>
                  <w:rStyle w:val="Hyperlink"/>
                  <w:sz w:val="20"/>
                  <w:szCs w:val="20"/>
                  <w:lang w:val="fr-FR"/>
                </w:rPr>
                <w:t>Corni Freschi</w:t>
              </w:r>
            </w:hyperlink>
          </w:p>
        </w:tc>
        <w:tc>
          <w:tcPr>
            <w:tcW w:w="1977" w:type="dxa"/>
            <w:vAlign w:val="center"/>
          </w:tcPr>
          <w:p w14:paraId="5A9C1737" w14:textId="77777777" w:rsidR="000152C6" w:rsidRPr="00C4505C" w:rsidRDefault="000152C6" w:rsidP="00C73F91">
            <w:pPr>
              <w:autoSpaceDE w:val="0"/>
              <w:autoSpaceDN w:val="0"/>
              <w:adjustRightInd w:val="0"/>
              <w:jc w:val="center"/>
              <w:rPr>
                <w:sz w:val="20"/>
                <w:szCs w:val="20"/>
              </w:rPr>
            </w:pPr>
            <w:r w:rsidRPr="00C4505C">
              <w:rPr>
                <w:sz w:val="20"/>
                <w:szCs w:val="20"/>
              </w:rPr>
              <w:t>Cuivre 3</w:t>
            </w:r>
          </w:p>
        </w:tc>
      </w:tr>
      <w:tr w:rsidR="000152C6" w:rsidRPr="00C4505C" w14:paraId="06301CC0" w14:textId="77777777" w:rsidTr="00C73F91">
        <w:tc>
          <w:tcPr>
            <w:tcW w:w="650" w:type="dxa"/>
            <w:vAlign w:val="center"/>
          </w:tcPr>
          <w:p w14:paraId="1DA355A5" w14:textId="77777777" w:rsidR="000152C6" w:rsidRPr="00C4505C" w:rsidRDefault="000152C6" w:rsidP="00C73F91">
            <w:pPr>
              <w:autoSpaceDE w:val="0"/>
              <w:autoSpaceDN w:val="0"/>
              <w:adjustRightInd w:val="0"/>
              <w:jc w:val="center"/>
              <w:rPr>
                <w:sz w:val="20"/>
              </w:rPr>
            </w:pPr>
            <w:r w:rsidRPr="00C4505C">
              <w:rPr>
                <w:sz w:val="20"/>
              </w:rPr>
              <w:t>4</w:t>
            </w:r>
          </w:p>
        </w:tc>
        <w:tc>
          <w:tcPr>
            <w:tcW w:w="2858" w:type="dxa"/>
            <w:vAlign w:val="center"/>
          </w:tcPr>
          <w:p w14:paraId="1E195D2E" w14:textId="77777777" w:rsidR="000152C6" w:rsidRPr="00C4505C" w:rsidRDefault="000152C6" w:rsidP="00C73F91">
            <w:pPr>
              <w:autoSpaceDE w:val="0"/>
              <w:autoSpaceDN w:val="0"/>
              <w:adjustRightInd w:val="0"/>
              <w:jc w:val="center"/>
              <w:rPr>
                <w:i/>
                <w:sz w:val="20"/>
                <w:szCs w:val="20"/>
                <w:lang w:val="it-IT"/>
              </w:rPr>
            </w:pPr>
            <w:r w:rsidRPr="00C4505C">
              <w:rPr>
                <w:i/>
                <w:sz w:val="20"/>
                <w:szCs w:val="20"/>
                <w:lang w:val="it-IT"/>
              </w:rPr>
              <w:t>Lama triangolare, base semplice arcuata e ribattini</w:t>
            </w:r>
          </w:p>
        </w:tc>
        <w:tc>
          <w:tcPr>
            <w:tcW w:w="2092" w:type="dxa"/>
            <w:vAlign w:val="center"/>
          </w:tcPr>
          <w:p w14:paraId="4E187711" w14:textId="0E03D1D1" w:rsidR="000152C6" w:rsidRPr="00C4505C" w:rsidRDefault="00000000" w:rsidP="00C73F91">
            <w:pPr>
              <w:autoSpaceDE w:val="0"/>
              <w:autoSpaceDN w:val="0"/>
              <w:adjustRightInd w:val="0"/>
              <w:jc w:val="center"/>
              <w:rPr>
                <w:sz w:val="20"/>
                <w:szCs w:val="20"/>
              </w:rPr>
            </w:pPr>
            <w:hyperlink r:id="rId13215" w:anchor="Desc_ZIXGIIR4" w:history="1">
              <w:r w:rsidR="000152C6" w:rsidRPr="00C4505C">
                <w:rPr>
                  <w:rStyle w:val="Hyperlink"/>
                  <w:sz w:val="20"/>
                  <w:szCs w:val="20"/>
                </w:rPr>
                <w:t>ZIXGIIR4</w:t>
              </w:r>
            </w:hyperlink>
            <w:r w:rsidR="000152C6" w:rsidRPr="00C4505C">
              <w:rPr>
                <w:sz w:val="20"/>
                <w:szCs w:val="20"/>
              </w:rPr>
              <w:t xml:space="preserve"> ; </w:t>
            </w:r>
            <w:hyperlink r:id="rId13216" w:anchor="Desc_ZXIXGIVR13alpha" w:history="1">
              <w:r w:rsidR="000152C6" w:rsidRPr="00C4505C">
                <w:rPr>
                  <w:rStyle w:val="Hyperlink"/>
                  <w:sz w:val="20"/>
                  <w:szCs w:val="20"/>
                </w:rPr>
                <w:t>ZXIXGIVR13@a </w:t>
              </w:r>
            </w:hyperlink>
            <w:r w:rsidR="000152C6" w:rsidRPr="00C4505C">
              <w:rPr>
                <w:sz w:val="20"/>
                <w:szCs w:val="20"/>
              </w:rPr>
              <w:t xml:space="preserve">; </w:t>
            </w:r>
            <w:hyperlink r:id="rId13217" w:anchor="Desc_ZXIXGIVR18alpha" w:history="1">
              <w:r w:rsidR="000152C6" w:rsidRPr="00C4505C">
                <w:rPr>
                  <w:rStyle w:val="Hyperlink"/>
                  <w:sz w:val="20"/>
                  <w:szCs w:val="20"/>
                </w:rPr>
                <w:t>ZXIXGIVR18@a</w:t>
              </w:r>
            </w:hyperlink>
          </w:p>
        </w:tc>
        <w:tc>
          <w:tcPr>
            <w:tcW w:w="1977" w:type="dxa"/>
            <w:vAlign w:val="center"/>
          </w:tcPr>
          <w:p w14:paraId="1B9C9A59" w14:textId="6E523822" w:rsidR="000152C6" w:rsidRPr="00C4505C" w:rsidRDefault="00000000" w:rsidP="00C73F91">
            <w:pPr>
              <w:autoSpaceDE w:val="0"/>
              <w:autoSpaceDN w:val="0"/>
              <w:adjustRightInd w:val="0"/>
              <w:jc w:val="center"/>
              <w:rPr>
                <w:sz w:val="20"/>
                <w:szCs w:val="20"/>
              </w:rPr>
            </w:pPr>
            <w:hyperlink r:id="rId13218" w:anchor="Sit_Calvatone" w:history="1">
              <w:r w:rsidR="000152C6" w:rsidRPr="00C4505C">
                <w:rPr>
                  <w:rStyle w:val="Hyperlink"/>
                  <w:sz w:val="20"/>
                  <w:szCs w:val="20"/>
                </w:rPr>
                <w:t>Calvatone</w:t>
              </w:r>
            </w:hyperlink>
            <w:r w:rsidR="000152C6" w:rsidRPr="00C4505C">
              <w:rPr>
                <w:sz w:val="20"/>
                <w:szCs w:val="20"/>
              </w:rPr>
              <w:t xml:space="preserve"> de Pomarance, </w:t>
            </w:r>
            <w:hyperlink r:id="rId13219" w:anchor="Sit_Cortonei" w:history="1">
              <w:r w:rsidR="000152C6" w:rsidRPr="00C4505C">
                <w:rPr>
                  <w:rStyle w:val="Hyperlink"/>
                  <w:sz w:val="20"/>
                  <w:szCs w:val="20"/>
                </w:rPr>
                <w:t>Cotronei</w:t>
              </w:r>
            </w:hyperlink>
          </w:p>
        </w:tc>
        <w:tc>
          <w:tcPr>
            <w:tcW w:w="1977" w:type="dxa"/>
            <w:vAlign w:val="center"/>
          </w:tcPr>
          <w:p w14:paraId="61DA13A2" w14:textId="77777777" w:rsidR="000152C6" w:rsidRPr="00C4505C" w:rsidRDefault="000152C6" w:rsidP="00C73F91">
            <w:pPr>
              <w:autoSpaceDE w:val="0"/>
              <w:autoSpaceDN w:val="0"/>
              <w:adjustRightInd w:val="0"/>
              <w:jc w:val="center"/>
              <w:rPr>
                <w:sz w:val="20"/>
                <w:szCs w:val="20"/>
              </w:rPr>
            </w:pPr>
            <w:r w:rsidRPr="00C4505C">
              <w:rPr>
                <w:sz w:val="20"/>
                <w:szCs w:val="20"/>
              </w:rPr>
              <w:t>Cuivre 3 / Bronze ancien</w:t>
            </w:r>
          </w:p>
        </w:tc>
      </w:tr>
    </w:tbl>
    <w:p w14:paraId="7ECB9EA1" w14:textId="77777777" w:rsidR="000152C6" w:rsidRPr="00CD36B9" w:rsidRDefault="000152C6" w:rsidP="000152C6">
      <w:pPr>
        <w:jc w:val="both"/>
        <w:rPr>
          <w:lang w:val="fr-FR"/>
        </w:rPr>
      </w:pPr>
      <w:r w:rsidRPr="00CD36B9">
        <w:rPr>
          <w:lang w:val="fr-FR"/>
        </w:rPr>
        <w:lastRenderedPageBreak/>
        <w:t>(Arcà 2009 p. 296)</w:t>
      </w:r>
    </w:p>
    <w:p w14:paraId="64917F1F" w14:textId="77777777" w:rsidR="000152C6" w:rsidRPr="00CD36B9" w:rsidRDefault="000152C6" w:rsidP="000152C6">
      <w:pPr>
        <w:jc w:val="both"/>
        <w:rPr>
          <w:lang w:val="fr-FR"/>
        </w:rPr>
      </w:pPr>
    </w:p>
    <w:p w14:paraId="3CC6B32F" w14:textId="77777777" w:rsidR="000152C6" w:rsidRPr="0032190F" w:rsidRDefault="000152C6" w:rsidP="000152C6">
      <w:pPr>
        <w:autoSpaceDE w:val="0"/>
        <w:autoSpaceDN w:val="0"/>
        <w:adjustRightInd w:val="0"/>
        <w:jc w:val="both"/>
        <w:rPr>
          <w:lang w:val="fr-FR"/>
        </w:rPr>
      </w:pPr>
      <w:r w:rsidRPr="0032190F">
        <w:rPr>
          <w:lang w:val="fr-FR"/>
        </w:rPr>
        <w:t>Nicoletta Bianchi compte une quarantaine de types de hallebardes (BIB 1616):</w:t>
      </w:r>
    </w:p>
    <w:p w14:paraId="2DD4F3A2" w14:textId="77777777" w:rsidR="000152C6" w:rsidRPr="0032190F" w:rsidRDefault="000152C6" w:rsidP="000152C6">
      <w:pPr>
        <w:autoSpaceDE w:val="0"/>
        <w:autoSpaceDN w:val="0"/>
        <w:adjustRightInd w:val="0"/>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02"/>
        <w:gridCol w:w="4871"/>
      </w:tblGrid>
      <w:tr w:rsidR="000152C6" w:rsidRPr="008B002C" w14:paraId="5136EC0E" w14:textId="77777777" w:rsidTr="00C73F91">
        <w:trPr>
          <w:jc w:val="center"/>
        </w:trPr>
        <w:tc>
          <w:tcPr>
            <w:tcW w:w="2502" w:type="dxa"/>
            <w:shd w:val="clear" w:color="auto" w:fill="auto"/>
          </w:tcPr>
          <w:p w14:paraId="5D93545C" w14:textId="77777777" w:rsidR="000152C6" w:rsidRPr="0032190F" w:rsidRDefault="000152C6" w:rsidP="00C73F91">
            <w:pPr>
              <w:autoSpaceDE w:val="0"/>
              <w:autoSpaceDN w:val="0"/>
              <w:adjustRightInd w:val="0"/>
              <w:jc w:val="both"/>
              <w:rPr>
                <w:lang w:val="fr-FR"/>
              </w:rPr>
            </w:pPr>
            <w:r w:rsidRPr="0032190F">
              <w:rPr>
                <w:lang w:val="fr-FR"/>
              </w:rPr>
              <w:t>Type A (de A1 à A27)</w:t>
            </w:r>
          </w:p>
        </w:tc>
        <w:tc>
          <w:tcPr>
            <w:tcW w:w="4871" w:type="dxa"/>
            <w:shd w:val="clear" w:color="auto" w:fill="auto"/>
          </w:tcPr>
          <w:p w14:paraId="78182456" w14:textId="77777777" w:rsidR="000152C6" w:rsidRPr="0032190F" w:rsidRDefault="000152C6" w:rsidP="00C73F91">
            <w:pPr>
              <w:autoSpaceDE w:val="0"/>
              <w:autoSpaceDN w:val="0"/>
              <w:adjustRightInd w:val="0"/>
              <w:rPr>
                <w:sz w:val="22"/>
                <w:szCs w:val="22"/>
                <w:lang w:val="fr-FR"/>
              </w:rPr>
            </w:pPr>
          </w:p>
        </w:tc>
      </w:tr>
      <w:tr w:rsidR="000152C6" w:rsidRPr="008B002C" w14:paraId="217DEBE6" w14:textId="77777777" w:rsidTr="00C73F91">
        <w:trPr>
          <w:jc w:val="center"/>
        </w:trPr>
        <w:tc>
          <w:tcPr>
            <w:tcW w:w="2502" w:type="dxa"/>
            <w:shd w:val="clear" w:color="auto" w:fill="auto"/>
          </w:tcPr>
          <w:p w14:paraId="430AB5D2" w14:textId="77777777" w:rsidR="000152C6" w:rsidRDefault="000152C6" w:rsidP="00C73F91">
            <w:pPr>
              <w:autoSpaceDE w:val="0"/>
              <w:autoSpaceDN w:val="0"/>
              <w:adjustRightInd w:val="0"/>
              <w:jc w:val="both"/>
            </w:pPr>
            <w:r>
              <w:t>A1</w:t>
            </w:r>
          </w:p>
        </w:tc>
        <w:tc>
          <w:tcPr>
            <w:tcW w:w="4871" w:type="dxa"/>
            <w:shd w:val="clear" w:color="auto" w:fill="auto"/>
          </w:tcPr>
          <w:p w14:paraId="0CEDFFE0" w14:textId="77777777" w:rsidR="000152C6" w:rsidRPr="0032190F" w:rsidRDefault="000152C6" w:rsidP="00C73F91">
            <w:pPr>
              <w:autoSpaceDE w:val="0"/>
              <w:autoSpaceDN w:val="0"/>
              <w:adjustRightInd w:val="0"/>
              <w:rPr>
                <w:sz w:val="22"/>
                <w:szCs w:val="22"/>
                <w:lang w:val="fr-FR"/>
              </w:rPr>
            </w:pPr>
            <w:r w:rsidRPr="0032190F">
              <w:rPr>
                <w:sz w:val="22"/>
                <w:szCs w:val="22"/>
                <w:lang w:val="fr-FR"/>
              </w:rPr>
              <w:t>lame triangulaire courte, bords rectilignes</w:t>
            </w:r>
          </w:p>
        </w:tc>
      </w:tr>
      <w:tr w:rsidR="000152C6" w14:paraId="5D8BFDE1" w14:textId="77777777" w:rsidTr="00C73F91">
        <w:trPr>
          <w:jc w:val="center"/>
        </w:trPr>
        <w:tc>
          <w:tcPr>
            <w:tcW w:w="2502" w:type="dxa"/>
            <w:shd w:val="clear" w:color="auto" w:fill="auto"/>
          </w:tcPr>
          <w:p w14:paraId="76CFA0E1" w14:textId="77777777" w:rsidR="000152C6" w:rsidRDefault="000152C6" w:rsidP="00C73F91">
            <w:pPr>
              <w:autoSpaceDE w:val="0"/>
              <w:autoSpaceDN w:val="0"/>
              <w:adjustRightInd w:val="0"/>
              <w:jc w:val="both"/>
            </w:pPr>
            <w:r>
              <w:t>…</w:t>
            </w:r>
          </w:p>
        </w:tc>
        <w:tc>
          <w:tcPr>
            <w:tcW w:w="4871" w:type="dxa"/>
            <w:shd w:val="clear" w:color="auto" w:fill="auto"/>
          </w:tcPr>
          <w:p w14:paraId="165BDF23" w14:textId="77777777" w:rsidR="000152C6" w:rsidRPr="00F1714B" w:rsidRDefault="000152C6" w:rsidP="00C73F91">
            <w:pPr>
              <w:autoSpaceDE w:val="0"/>
              <w:autoSpaceDN w:val="0"/>
              <w:adjustRightInd w:val="0"/>
              <w:rPr>
                <w:sz w:val="22"/>
                <w:szCs w:val="22"/>
              </w:rPr>
            </w:pPr>
            <w:r>
              <w:rPr>
                <w:sz w:val="22"/>
                <w:szCs w:val="22"/>
              </w:rPr>
              <w:t>…</w:t>
            </w:r>
          </w:p>
        </w:tc>
      </w:tr>
      <w:tr w:rsidR="000152C6" w:rsidRPr="008B002C" w14:paraId="636EA514" w14:textId="77777777" w:rsidTr="00C73F91">
        <w:trPr>
          <w:jc w:val="center"/>
        </w:trPr>
        <w:tc>
          <w:tcPr>
            <w:tcW w:w="2502" w:type="dxa"/>
            <w:shd w:val="clear" w:color="auto" w:fill="auto"/>
          </w:tcPr>
          <w:p w14:paraId="5E979B78" w14:textId="77777777" w:rsidR="000152C6" w:rsidRDefault="000152C6" w:rsidP="00C73F91">
            <w:pPr>
              <w:autoSpaceDE w:val="0"/>
              <w:autoSpaceDN w:val="0"/>
              <w:adjustRightInd w:val="0"/>
              <w:jc w:val="both"/>
            </w:pPr>
            <w:r>
              <w:t>A27</w:t>
            </w:r>
          </w:p>
        </w:tc>
        <w:tc>
          <w:tcPr>
            <w:tcW w:w="4871" w:type="dxa"/>
            <w:shd w:val="clear" w:color="auto" w:fill="auto"/>
          </w:tcPr>
          <w:p w14:paraId="793438A9" w14:textId="77777777" w:rsidR="000152C6" w:rsidRPr="0032190F" w:rsidRDefault="000152C6" w:rsidP="00C73F91">
            <w:pPr>
              <w:autoSpaceDE w:val="0"/>
              <w:autoSpaceDN w:val="0"/>
              <w:adjustRightInd w:val="0"/>
              <w:rPr>
                <w:sz w:val="22"/>
                <w:szCs w:val="22"/>
                <w:lang w:val="fr-FR"/>
              </w:rPr>
            </w:pPr>
            <w:r w:rsidRPr="0032190F">
              <w:rPr>
                <w:sz w:val="22"/>
                <w:szCs w:val="22"/>
                <w:lang w:val="fr-FR"/>
              </w:rPr>
              <w:t>lame sub-rectangulaire très longue et épaulement</w:t>
            </w:r>
          </w:p>
        </w:tc>
      </w:tr>
    </w:tbl>
    <w:p w14:paraId="26BFC982" w14:textId="77777777" w:rsidR="000152C6" w:rsidRDefault="000152C6" w:rsidP="000152C6">
      <w:pPr>
        <w:jc w:val="both"/>
      </w:pPr>
      <w:r>
        <w:t>(BIB 1616)</w:t>
      </w:r>
    </w:p>
    <w:p w14:paraId="26A24084" w14:textId="77777777" w:rsidR="000152C6" w:rsidRDefault="000152C6" w:rsidP="000152C6">
      <w:pPr>
        <w:autoSpaceDE w:val="0"/>
        <w:autoSpaceDN w:val="0"/>
        <w:adjustRightInd w:val="0"/>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02"/>
        <w:gridCol w:w="4871"/>
      </w:tblGrid>
      <w:tr w:rsidR="000152C6" w:rsidRPr="008B002C" w14:paraId="111270CB" w14:textId="77777777" w:rsidTr="00C73F91">
        <w:trPr>
          <w:jc w:val="center"/>
        </w:trPr>
        <w:tc>
          <w:tcPr>
            <w:tcW w:w="2502" w:type="dxa"/>
            <w:shd w:val="clear" w:color="auto" w:fill="auto"/>
          </w:tcPr>
          <w:p w14:paraId="3991DBF3" w14:textId="77777777" w:rsidR="000152C6" w:rsidRPr="0032190F" w:rsidRDefault="000152C6" w:rsidP="00C73F91">
            <w:pPr>
              <w:autoSpaceDE w:val="0"/>
              <w:autoSpaceDN w:val="0"/>
              <w:adjustRightInd w:val="0"/>
              <w:jc w:val="both"/>
              <w:rPr>
                <w:lang w:val="fr-FR"/>
              </w:rPr>
            </w:pPr>
            <w:r w:rsidRPr="0032190F">
              <w:rPr>
                <w:lang w:val="fr-FR"/>
              </w:rPr>
              <w:t>Type B (de B28 àB38)</w:t>
            </w:r>
          </w:p>
        </w:tc>
        <w:tc>
          <w:tcPr>
            <w:tcW w:w="4871" w:type="dxa"/>
            <w:shd w:val="clear" w:color="auto" w:fill="auto"/>
          </w:tcPr>
          <w:p w14:paraId="2BAFC482" w14:textId="77777777" w:rsidR="000152C6" w:rsidRPr="0032190F" w:rsidRDefault="000152C6" w:rsidP="00C73F91">
            <w:pPr>
              <w:autoSpaceDE w:val="0"/>
              <w:autoSpaceDN w:val="0"/>
              <w:adjustRightInd w:val="0"/>
              <w:rPr>
                <w:sz w:val="22"/>
                <w:szCs w:val="22"/>
                <w:lang w:val="fr-FR"/>
              </w:rPr>
            </w:pPr>
          </w:p>
        </w:tc>
      </w:tr>
      <w:tr w:rsidR="000152C6" w:rsidRPr="008B002C" w14:paraId="3F0CAF3C" w14:textId="77777777" w:rsidTr="00C73F91">
        <w:trPr>
          <w:jc w:val="center"/>
        </w:trPr>
        <w:tc>
          <w:tcPr>
            <w:tcW w:w="2502" w:type="dxa"/>
            <w:shd w:val="clear" w:color="auto" w:fill="auto"/>
          </w:tcPr>
          <w:p w14:paraId="0B7DCCC1" w14:textId="77777777" w:rsidR="000152C6" w:rsidRDefault="000152C6" w:rsidP="00C73F91">
            <w:pPr>
              <w:autoSpaceDE w:val="0"/>
              <w:autoSpaceDN w:val="0"/>
              <w:adjustRightInd w:val="0"/>
              <w:jc w:val="both"/>
            </w:pPr>
            <w:r>
              <w:t>B28</w:t>
            </w:r>
          </w:p>
        </w:tc>
        <w:tc>
          <w:tcPr>
            <w:tcW w:w="4871" w:type="dxa"/>
            <w:shd w:val="clear" w:color="auto" w:fill="auto"/>
          </w:tcPr>
          <w:p w14:paraId="7424B3A5" w14:textId="77777777" w:rsidR="000152C6" w:rsidRPr="0032190F" w:rsidRDefault="000152C6" w:rsidP="00C73F91">
            <w:pPr>
              <w:autoSpaceDE w:val="0"/>
              <w:autoSpaceDN w:val="0"/>
              <w:adjustRightInd w:val="0"/>
              <w:rPr>
                <w:sz w:val="22"/>
                <w:szCs w:val="22"/>
                <w:lang w:val="fr-FR"/>
              </w:rPr>
            </w:pPr>
            <w:r w:rsidRPr="0032190F">
              <w:rPr>
                <w:sz w:val="22"/>
                <w:szCs w:val="22"/>
                <w:lang w:val="fr-FR"/>
              </w:rPr>
              <w:t>lame triangulaire courte, bords rectilignes</w:t>
            </w:r>
          </w:p>
        </w:tc>
      </w:tr>
      <w:tr w:rsidR="000152C6" w14:paraId="619208DC" w14:textId="77777777" w:rsidTr="00C73F91">
        <w:trPr>
          <w:jc w:val="center"/>
        </w:trPr>
        <w:tc>
          <w:tcPr>
            <w:tcW w:w="2502" w:type="dxa"/>
            <w:shd w:val="clear" w:color="auto" w:fill="auto"/>
          </w:tcPr>
          <w:p w14:paraId="64AB7905" w14:textId="77777777" w:rsidR="000152C6" w:rsidRDefault="000152C6" w:rsidP="00C73F91">
            <w:pPr>
              <w:autoSpaceDE w:val="0"/>
              <w:autoSpaceDN w:val="0"/>
              <w:adjustRightInd w:val="0"/>
              <w:jc w:val="both"/>
            </w:pPr>
            <w:r>
              <w:t>…</w:t>
            </w:r>
          </w:p>
        </w:tc>
        <w:tc>
          <w:tcPr>
            <w:tcW w:w="4871" w:type="dxa"/>
            <w:shd w:val="clear" w:color="auto" w:fill="auto"/>
          </w:tcPr>
          <w:p w14:paraId="214EA80F" w14:textId="77777777" w:rsidR="000152C6" w:rsidRPr="00F1714B" w:rsidRDefault="000152C6" w:rsidP="00C73F91">
            <w:pPr>
              <w:autoSpaceDE w:val="0"/>
              <w:autoSpaceDN w:val="0"/>
              <w:adjustRightInd w:val="0"/>
              <w:rPr>
                <w:sz w:val="22"/>
                <w:szCs w:val="22"/>
              </w:rPr>
            </w:pPr>
            <w:r>
              <w:rPr>
                <w:sz w:val="22"/>
                <w:szCs w:val="22"/>
              </w:rPr>
              <w:t>…</w:t>
            </w:r>
          </w:p>
        </w:tc>
      </w:tr>
      <w:tr w:rsidR="000152C6" w:rsidRPr="008B002C" w14:paraId="1CD98FF2" w14:textId="77777777" w:rsidTr="00C73F91">
        <w:trPr>
          <w:jc w:val="center"/>
        </w:trPr>
        <w:tc>
          <w:tcPr>
            <w:tcW w:w="2502" w:type="dxa"/>
            <w:shd w:val="clear" w:color="auto" w:fill="auto"/>
          </w:tcPr>
          <w:p w14:paraId="3A6ACFB7" w14:textId="77777777" w:rsidR="000152C6" w:rsidRDefault="000152C6" w:rsidP="00C73F91">
            <w:pPr>
              <w:autoSpaceDE w:val="0"/>
              <w:autoSpaceDN w:val="0"/>
              <w:adjustRightInd w:val="0"/>
              <w:jc w:val="both"/>
            </w:pPr>
            <w:r>
              <w:t>B38</w:t>
            </w:r>
          </w:p>
        </w:tc>
        <w:tc>
          <w:tcPr>
            <w:tcW w:w="4871" w:type="dxa"/>
            <w:shd w:val="clear" w:color="auto" w:fill="auto"/>
          </w:tcPr>
          <w:p w14:paraId="2EAF799F" w14:textId="77777777" w:rsidR="000152C6" w:rsidRPr="0032190F" w:rsidRDefault="000152C6" w:rsidP="00C73F91">
            <w:pPr>
              <w:autoSpaceDE w:val="0"/>
              <w:autoSpaceDN w:val="0"/>
              <w:adjustRightInd w:val="0"/>
              <w:rPr>
                <w:sz w:val="22"/>
                <w:szCs w:val="22"/>
                <w:lang w:val="fr-FR"/>
              </w:rPr>
            </w:pPr>
            <w:r w:rsidRPr="0032190F">
              <w:rPr>
                <w:sz w:val="22"/>
                <w:szCs w:val="22"/>
                <w:lang w:val="fr-FR"/>
              </w:rPr>
              <w:t>lame asymétrique très longue, bord supérieur convexe et bord inférieur rectiligne</w:t>
            </w:r>
          </w:p>
        </w:tc>
      </w:tr>
    </w:tbl>
    <w:p w14:paraId="6173FFD1" w14:textId="77777777" w:rsidR="000152C6" w:rsidRDefault="000152C6" w:rsidP="000152C6">
      <w:pPr>
        <w:jc w:val="both"/>
      </w:pPr>
      <w:r>
        <w:t>(BIB 1616)</w:t>
      </w:r>
    </w:p>
    <w:p w14:paraId="3A29EB03" w14:textId="77777777" w:rsidR="000152C6" w:rsidRDefault="000152C6" w:rsidP="000152C6">
      <w:pPr>
        <w:jc w:val="both"/>
      </w:pPr>
    </w:p>
    <w:p w14:paraId="7529B61E" w14:textId="77777777" w:rsidR="000152C6" w:rsidRDefault="000152C6" w:rsidP="00647EA0">
      <w:pPr>
        <w:pStyle w:val="Heading5"/>
      </w:pPr>
      <w:r>
        <w:t>Dimensions</w:t>
      </w:r>
    </w:p>
    <w:p w14:paraId="5C3C898B" w14:textId="77777777" w:rsidR="000152C6" w:rsidRDefault="000152C6" w:rsidP="000152C6"/>
    <w:tbl>
      <w:tblPr>
        <w:tblW w:w="0" w:type="auto"/>
        <w:tblLook w:val="01E0" w:firstRow="1" w:lastRow="1" w:firstColumn="1" w:lastColumn="1" w:noHBand="0" w:noVBand="0"/>
      </w:tblPr>
      <w:tblGrid>
        <w:gridCol w:w="3823"/>
        <w:gridCol w:w="5995"/>
      </w:tblGrid>
      <w:tr w:rsidR="000152C6" w14:paraId="57A745CF" w14:textId="77777777" w:rsidTr="00C73F91">
        <w:tc>
          <w:tcPr>
            <w:tcW w:w="4464" w:type="dxa"/>
            <w:vAlign w:val="center"/>
          </w:tcPr>
          <w:p w14:paraId="19758206" w14:textId="4658409E" w:rsidR="000152C6" w:rsidRDefault="000152C6" w:rsidP="00C73F91">
            <w:pPr>
              <w:jc w:val="center"/>
            </w:pPr>
          </w:p>
        </w:tc>
        <w:tc>
          <w:tcPr>
            <w:tcW w:w="4464" w:type="dxa"/>
            <w:vAlign w:val="center"/>
          </w:tcPr>
          <w:tbl>
            <w:tblPr>
              <w:tblW w:w="57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62"/>
              <w:gridCol w:w="1289"/>
              <w:gridCol w:w="1081"/>
              <w:gridCol w:w="821"/>
              <w:gridCol w:w="1116"/>
            </w:tblGrid>
            <w:tr w:rsidR="000152C6" w14:paraId="182A9264" w14:textId="77777777" w:rsidTr="00C73F91">
              <w:tc>
                <w:tcPr>
                  <w:tcW w:w="0" w:type="auto"/>
                </w:tcPr>
                <w:p w14:paraId="4C09E291" w14:textId="77777777" w:rsidR="000152C6" w:rsidRDefault="000152C6" w:rsidP="00C73F91">
                  <w:pPr>
                    <w:jc w:val="center"/>
                  </w:pPr>
                </w:p>
              </w:tc>
              <w:tc>
                <w:tcPr>
                  <w:tcW w:w="1289" w:type="dxa"/>
                </w:tcPr>
                <w:p w14:paraId="3245ABF8" w14:textId="77777777" w:rsidR="000152C6" w:rsidRDefault="000152C6" w:rsidP="00C73F91">
                  <w:pPr>
                    <w:jc w:val="center"/>
                  </w:pPr>
                  <w:r>
                    <w:t>Estimate</w:t>
                  </w:r>
                </w:p>
              </w:tc>
              <w:tc>
                <w:tcPr>
                  <w:tcW w:w="0" w:type="auto"/>
                </w:tcPr>
                <w:p w14:paraId="35E31406" w14:textId="77777777" w:rsidR="000152C6" w:rsidRDefault="000152C6" w:rsidP="00C73F91">
                  <w:pPr>
                    <w:jc w:val="center"/>
                  </w:pPr>
                  <w:r>
                    <w:t>Std. Error</w:t>
                  </w:r>
                </w:p>
              </w:tc>
              <w:tc>
                <w:tcPr>
                  <w:tcW w:w="0" w:type="auto"/>
                </w:tcPr>
                <w:p w14:paraId="6383F63B" w14:textId="77777777" w:rsidR="000152C6" w:rsidRDefault="000152C6" w:rsidP="00C73F91">
                  <w:pPr>
                    <w:jc w:val="center"/>
                  </w:pPr>
                  <w:r>
                    <w:t>z value</w:t>
                  </w:r>
                </w:p>
              </w:tc>
              <w:tc>
                <w:tcPr>
                  <w:tcW w:w="0" w:type="auto"/>
                </w:tcPr>
                <w:p w14:paraId="588A1D48" w14:textId="77777777" w:rsidR="000152C6" w:rsidRDefault="000152C6" w:rsidP="00C73F91">
                  <w:pPr>
                    <w:jc w:val="center"/>
                  </w:pPr>
                  <w:r>
                    <w:t>Pr(&gt;|z|)</w:t>
                  </w:r>
                </w:p>
                <w:p w14:paraId="459249EB" w14:textId="77777777" w:rsidR="000152C6" w:rsidRDefault="000152C6" w:rsidP="00C73F91">
                  <w:pPr>
                    <w:jc w:val="center"/>
                  </w:pPr>
                </w:p>
              </w:tc>
            </w:tr>
            <w:tr w:rsidR="000152C6" w14:paraId="2EF34BA5" w14:textId="77777777" w:rsidTr="00C73F91">
              <w:tc>
                <w:tcPr>
                  <w:tcW w:w="0" w:type="auto"/>
                </w:tcPr>
                <w:p w14:paraId="343ECDE3" w14:textId="77777777" w:rsidR="000152C6" w:rsidRDefault="000152C6" w:rsidP="00C73F91">
                  <w:pPr>
                    <w:jc w:val="center"/>
                  </w:pPr>
                  <w:r>
                    <w:t>(Intercept)</w:t>
                  </w:r>
                </w:p>
              </w:tc>
              <w:tc>
                <w:tcPr>
                  <w:tcW w:w="1289" w:type="dxa"/>
                </w:tcPr>
                <w:p w14:paraId="686D42D9" w14:textId="77777777" w:rsidR="000152C6" w:rsidRDefault="000152C6" w:rsidP="00C73F91">
                  <w:pPr>
                    <w:jc w:val="center"/>
                  </w:pPr>
                  <w:r>
                    <w:t>3.14198</w:t>
                  </w:r>
                </w:p>
              </w:tc>
              <w:tc>
                <w:tcPr>
                  <w:tcW w:w="0" w:type="auto"/>
                </w:tcPr>
                <w:p w14:paraId="42AA6050" w14:textId="77777777" w:rsidR="000152C6" w:rsidRDefault="000152C6" w:rsidP="00C73F91">
                  <w:pPr>
                    <w:jc w:val="center"/>
                  </w:pPr>
                  <w:r>
                    <w:t>0.93857</w:t>
                  </w:r>
                </w:p>
              </w:tc>
              <w:tc>
                <w:tcPr>
                  <w:tcW w:w="0" w:type="auto"/>
                </w:tcPr>
                <w:p w14:paraId="1D3DC2F8" w14:textId="77777777" w:rsidR="000152C6" w:rsidRDefault="000152C6" w:rsidP="00C73F91">
                  <w:pPr>
                    <w:jc w:val="center"/>
                  </w:pPr>
                  <w:r>
                    <w:t>3.35</w:t>
                  </w:r>
                </w:p>
              </w:tc>
              <w:tc>
                <w:tcPr>
                  <w:tcW w:w="0" w:type="auto"/>
                </w:tcPr>
                <w:p w14:paraId="656D58C4" w14:textId="77777777" w:rsidR="000152C6" w:rsidRDefault="000152C6" w:rsidP="00C73F91">
                  <w:pPr>
                    <w:jc w:val="center"/>
                  </w:pPr>
                  <w:r>
                    <w:t>0.000815</w:t>
                  </w:r>
                </w:p>
              </w:tc>
            </w:tr>
            <w:tr w:rsidR="000152C6" w14:paraId="342FA30B" w14:textId="77777777" w:rsidTr="00C73F91">
              <w:tc>
                <w:tcPr>
                  <w:tcW w:w="0" w:type="auto"/>
                </w:tcPr>
                <w:p w14:paraId="46A9B6C2" w14:textId="77777777" w:rsidR="000152C6" w:rsidRDefault="000152C6" w:rsidP="00C73F91">
                  <w:pPr>
                    <w:jc w:val="center"/>
                  </w:pPr>
                  <w:r>
                    <w:t>Longueur max.</w:t>
                  </w:r>
                </w:p>
              </w:tc>
              <w:tc>
                <w:tcPr>
                  <w:tcW w:w="1289" w:type="dxa"/>
                </w:tcPr>
                <w:p w14:paraId="77D504B1" w14:textId="77777777" w:rsidR="000152C6" w:rsidRDefault="000152C6" w:rsidP="00C73F91">
                  <w:pPr>
                    <w:jc w:val="center"/>
                  </w:pPr>
                  <w:r>
                    <w:t>-0.09689</w:t>
                  </w:r>
                </w:p>
              </w:tc>
              <w:tc>
                <w:tcPr>
                  <w:tcW w:w="0" w:type="auto"/>
                </w:tcPr>
                <w:p w14:paraId="422200CC" w14:textId="77777777" w:rsidR="000152C6" w:rsidRDefault="000152C6" w:rsidP="00C73F91">
                  <w:pPr>
                    <w:jc w:val="center"/>
                  </w:pPr>
                  <w:r>
                    <w:t>0.03001</w:t>
                  </w:r>
                </w:p>
              </w:tc>
              <w:tc>
                <w:tcPr>
                  <w:tcW w:w="0" w:type="auto"/>
                </w:tcPr>
                <w:p w14:paraId="2D856DC0" w14:textId="77777777" w:rsidR="000152C6" w:rsidRDefault="000152C6" w:rsidP="00C73F91">
                  <w:pPr>
                    <w:jc w:val="center"/>
                  </w:pPr>
                  <w:r>
                    <w:t>-3.23</w:t>
                  </w:r>
                </w:p>
              </w:tc>
              <w:tc>
                <w:tcPr>
                  <w:tcW w:w="0" w:type="auto"/>
                </w:tcPr>
                <w:p w14:paraId="72D017D8" w14:textId="77777777" w:rsidR="000152C6" w:rsidRDefault="000152C6" w:rsidP="00C73F91">
                  <w:pPr>
                    <w:jc w:val="center"/>
                  </w:pPr>
                  <w:r>
                    <w:t>0.001246</w:t>
                  </w:r>
                </w:p>
              </w:tc>
            </w:tr>
          </w:tbl>
          <w:p w14:paraId="228EB44A" w14:textId="77777777" w:rsidR="000152C6" w:rsidRDefault="000152C6" w:rsidP="00C73F91">
            <w:pPr>
              <w:keepNext/>
              <w:jc w:val="center"/>
            </w:pPr>
          </w:p>
        </w:tc>
      </w:tr>
    </w:tbl>
    <w:p w14:paraId="472E089D" w14:textId="77777777" w:rsidR="000152C6" w:rsidRPr="0032190F" w:rsidRDefault="000152C6" w:rsidP="000152C6">
      <w:pPr>
        <w:pStyle w:val="Caption"/>
        <w:jc w:val="center"/>
        <w:rPr>
          <w:lang w:val="fr-FR"/>
        </w:rPr>
      </w:pPr>
      <w:r w:rsidRPr="0032190F">
        <w:rPr>
          <w:lang w:val="fr-FR"/>
        </w:rPr>
        <w:t xml:space="preserve">Figure </w:t>
      </w:r>
      <w:r w:rsidR="00911743">
        <w:fldChar w:fldCharType="begin"/>
      </w:r>
      <w:r w:rsidR="00F32A9E" w:rsidRPr="0032190F">
        <w:rPr>
          <w:lang w:val="fr-FR"/>
        </w:rPr>
        <w:instrText xml:space="preserve"> SEQ Figure \* ARABIC </w:instrText>
      </w:r>
      <w:r w:rsidR="00911743">
        <w:fldChar w:fldCharType="separate"/>
      </w:r>
      <w:r w:rsidRPr="0032190F">
        <w:rPr>
          <w:noProof/>
          <w:lang w:val="fr-FR"/>
        </w:rPr>
        <w:t>1</w:t>
      </w:r>
      <w:r w:rsidR="00911743">
        <w:fldChar w:fldCharType="end"/>
      </w:r>
      <w:r w:rsidRPr="0032190F">
        <w:rPr>
          <w:lang w:val="fr-FR"/>
        </w:rPr>
        <w:t>. Distribution des longueurs maximales des Hallebardes en fonction du type de supports pour un échantillon de 52 Hallebardes et paramètre de la régression logistique.</w:t>
      </w:r>
    </w:p>
    <w:p w14:paraId="4C0D56E3" w14:textId="77777777" w:rsidR="000152C6" w:rsidRPr="0032190F" w:rsidRDefault="000152C6" w:rsidP="000152C6">
      <w:pPr>
        <w:rPr>
          <w:lang w:val="fr-FR"/>
        </w:rPr>
      </w:pPr>
    </w:p>
    <w:p w14:paraId="36CB12DD" w14:textId="77777777" w:rsidR="000152C6" w:rsidRPr="0032190F" w:rsidRDefault="000152C6" w:rsidP="00647EA0">
      <w:pPr>
        <w:pStyle w:val="Heading5"/>
      </w:pPr>
      <w:r w:rsidRPr="0032190F">
        <w:t>Comparaisons et attribution chronologique</w:t>
      </w:r>
    </w:p>
    <w:p w14:paraId="279F7E4E" w14:textId="77777777" w:rsidR="000152C6" w:rsidRPr="0032190F" w:rsidRDefault="000152C6" w:rsidP="000152C6">
      <w:pPr>
        <w:rPr>
          <w:lang w:val="fr-FR"/>
        </w:rPr>
      </w:pPr>
    </w:p>
    <w:p w14:paraId="2CBD3DE5" w14:textId="77777777" w:rsidR="000152C6" w:rsidRPr="0032190F" w:rsidRDefault="000152C6" w:rsidP="000152C6">
      <w:pPr>
        <w:jc w:val="both"/>
        <w:rPr>
          <w:lang w:val="fr-FR"/>
        </w:rPr>
      </w:pPr>
      <w:r w:rsidRPr="0032190F">
        <w:rPr>
          <w:lang w:val="fr-FR"/>
        </w:rPr>
        <w:t>La plupart des hallebardes du site pourraient être rattachées à la phase ancienne du Chalcolithique (BIB 97 p. 27).</w:t>
      </w:r>
    </w:p>
    <w:p w14:paraId="72FC3F92" w14:textId="4C706CB5" w:rsidR="000152C6" w:rsidRPr="0032190F" w:rsidRDefault="000152C6" w:rsidP="000152C6">
      <w:pPr>
        <w:pStyle w:val="Heading6"/>
      </w:pPr>
      <w:r w:rsidRPr="0032190F">
        <w:t xml:space="preserve">Remedello </w:t>
      </w:r>
      <w:r w:rsidR="00DF1C96">
        <w:t>1</w:t>
      </w:r>
    </w:p>
    <w:p w14:paraId="521FCBE2" w14:textId="76138CB9" w:rsidR="000152C6" w:rsidRPr="00DF1C96" w:rsidRDefault="00DF1C96" w:rsidP="000152C6">
      <w:pPr>
        <w:rPr>
          <w:sz w:val="20"/>
          <w:lang w:val="fr-FR"/>
        </w:rPr>
      </w:pPr>
      <w:r w:rsidRPr="00DF1C96">
        <w:rPr>
          <w:sz w:val="20"/>
          <w:lang w:val="fr-FR"/>
        </w:rPr>
        <w:t>Chalcolithique 1</w:t>
      </w:r>
    </w:p>
    <w:p w14:paraId="4AA12D27" w14:textId="77777777" w:rsidR="00DF1C96" w:rsidRPr="0032190F" w:rsidRDefault="00DF1C96" w:rsidP="000152C6">
      <w:pPr>
        <w:rPr>
          <w:lang w:val="fr-FR"/>
        </w:rPr>
      </w:pPr>
    </w:p>
    <w:p w14:paraId="28DD8315" w14:textId="77777777" w:rsidR="000152C6" w:rsidRPr="0032190F" w:rsidRDefault="000152C6" w:rsidP="000152C6">
      <w:pPr>
        <w:jc w:val="both"/>
        <w:rPr>
          <w:lang w:val="fr-FR"/>
        </w:rPr>
      </w:pPr>
      <w:r w:rsidRPr="0032190F">
        <w:rPr>
          <w:lang w:val="fr-FR"/>
        </w:rPr>
        <w:t>Les hallebardes figurant une lame ovalaire emmanchée pourrait être attribuées au Remedello 1 (BIB 955 et 232)</w:t>
      </w:r>
    </w:p>
    <w:p w14:paraId="54FA7845" w14:textId="0C3FFF3D" w:rsidR="000152C6" w:rsidRPr="0032190F" w:rsidRDefault="000152C6" w:rsidP="000152C6">
      <w:pPr>
        <w:pStyle w:val="Heading6"/>
      </w:pPr>
      <w:r w:rsidRPr="0032190F">
        <w:t>Remedello 2</w:t>
      </w:r>
    </w:p>
    <w:p w14:paraId="7F7D5B70" w14:textId="6CE44535" w:rsidR="00DF1C96" w:rsidRPr="00DF1C96" w:rsidRDefault="00DF1C96" w:rsidP="00DF1C96">
      <w:pPr>
        <w:rPr>
          <w:sz w:val="20"/>
          <w:lang w:val="fr-FR"/>
        </w:rPr>
      </w:pPr>
      <w:r w:rsidRPr="00DF1C96">
        <w:rPr>
          <w:sz w:val="20"/>
          <w:lang w:val="fr-FR"/>
        </w:rPr>
        <w:t xml:space="preserve">Chalcolithique </w:t>
      </w:r>
      <w:r>
        <w:rPr>
          <w:sz w:val="20"/>
          <w:lang w:val="fr-FR"/>
        </w:rPr>
        <w:t>2</w:t>
      </w:r>
    </w:p>
    <w:p w14:paraId="27E4DF63" w14:textId="77777777" w:rsidR="000152C6" w:rsidRPr="0032190F" w:rsidRDefault="000152C6" w:rsidP="000152C6">
      <w:pPr>
        <w:jc w:val="both"/>
        <w:rPr>
          <w:lang w:val="fr-FR"/>
        </w:rPr>
      </w:pPr>
    </w:p>
    <w:p w14:paraId="125A9729" w14:textId="7999B3EC" w:rsidR="000152C6" w:rsidRPr="0032190F" w:rsidRDefault="000152C6" w:rsidP="000152C6">
      <w:pPr>
        <w:jc w:val="both"/>
        <w:rPr>
          <w:lang w:val="fr-FR"/>
        </w:rPr>
      </w:pPr>
      <w:r w:rsidRPr="0032190F">
        <w:rPr>
          <w:lang w:val="fr-FR"/>
        </w:rPr>
        <w:t>Pour le Chalcolithique 2(2900-2400), [des comparaisons sont possibles avec] les hallebardes à lame foliacée en</w:t>
      </w:r>
      <w:r w:rsidR="006F54D7">
        <w:rPr>
          <w:lang w:val="fr-FR"/>
        </w:rPr>
        <w:t xml:space="preserve"> </w:t>
      </w:r>
      <w:r w:rsidRPr="0032190F">
        <w:rPr>
          <w:lang w:val="fr-FR"/>
        </w:rPr>
        <w:t xml:space="preserve">silex (voir la comparaison avec la lame du tombeau 102 de </w:t>
      </w:r>
      <w:hyperlink r:id="rId13220" w:anchor="Sit_Remedello" w:history="1">
        <w:r w:rsidRPr="0032190F">
          <w:rPr>
            <w:rStyle w:val="Hyperlink"/>
            <w:lang w:val="fr-FR"/>
          </w:rPr>
          <w:t>Remedello</w:t>
        </w:r>
      </w:hyperlink>
      <w:r w:rsidRPr="0032190F">
        <w:rPr>
          <w:lang w:val="fr-FR"/>
        </w:rPr>
        <w:t>)</w:t>
      </w:r>
      <w:r w:rsidR="006F54D7">
        <w:rPr>
          <w:lang w:val="fr-FR"/>
        </w:rPr>
        <w:t xml:space="preserve"> </w:t>
      </w:r>
      <w:r w:rsidRPr="0032190F">
        <w:rPr>
          <w:lang w:val="fr-FR"/>
        </w:rPr>
        <w:t xml:space="preserve">et à emmanchement courbe, qu’onpeut trouver en Valcamonica au </w:t>
      </w:r>
      <w:hyperlink r:id="rId13221" w:anchor="Sizz_Plas_1" w:history="1">
        <w:r w:rsidRPr="0032190F">
          <w:rPr>
            <w:rStyle w:val="Hyperlink"/>
            <w:lang w:val="fr-FR"/>
          </w:rPr>
          <w:t>Capitello dei due Pini</w:t>
        </w:r>
      </w:hyperlink>
      <w:r w:rsidRPr="0032190F">
        <w:rPr>
          <w:lang w:val="fr-FR"/>
        </w:rPr>
        <w:t xml:space="preserve"> (Plas) et à Fontanalba dansla zone da la </w:t>
      </w:r>
      <w:r w:rsidRPr="0032190F">
        <w:rPr>
          <w:i/>
          <w:iCs/>
          <w:lang w:val="fr-FR"/>
        </w:rPr>
        <w:t>Colline des Peaux</w:t>
      </w:r>
      <w:r w:rsidRPr="0032190F">
        <w:rPr>
          <w:lang w:val="fr-FR"/>
        </w:rPr>
        <w:t xml:space="preserve">. Ondoit citer aussi les hallebardes à lametriangulaire courte avec la base à ligne droite (voir les figures de </w:t>
      </w:r>
      <w:hyperlink r:id="rId13222" w:anchor="Sizz_Foppe_Nadro_4" w:history="1">
        <w:r w:rsidRPr="0032190F">
          <w:rPr>
            <w:rStyle w:val="Hyperlink"/>
            <w:lang w:val="fr-FR"/>
          </w:rPr>
          <w:t>FDN 4</w:t>
        </w:r>
      </w:hyperlink>
      <w:r w:rsidRPr="0032190F">
        <w:rPr>
          <w:lang w:val="fr-FR"/>
        </w:rPr>
        <w:t>et Termen, en Valcamonica, ainsi que les figures des</w:t>
      </w:r>
      <w:r w:rsidR="006F54D7">
        <w:rPr>
          <w:lang w:val="fr-FR"/>
        </w:rPr>
        <w:t xml:space="preserve"> </w:t>
      </w:r>
      <w:r w:rsidRPr="0032190F">
        <w:rPr>
          <w:i/>
          <w:iCs/>
          <w:lang w:val="fr-FR"/>
        </w:rPr>
        <w:t>Ciappes</w:t>
      </w:r>
      <w:r w:rsidRPr="0032190F">
        <w:rPr>
          <w:lang w:val="fr-FR"/>
        </w:rPr>
        <w:t>, à Fontanalba, et de la roche de l’</w:t>
      </w:r>
      <w:hyperlink r:id="rId13223" w:anchor="Desc_ZXIG0R1" w:history="1">
        <w:r w:rsidRPr="0032190F">
          <w:rPr>
            <w:rStyle w:val="Hyperlink"/>
            <w:i/>
            <w:lang w:val="fr-FR"/>
          </w:rPr>
          <w:t>Autel</w:t>
        </w:r>
      </w:hyperlink>
      <w:r w:rsidR="006F54D7" w:rsidRPr="006F54D7">
        <w:rPr>
          <w:lang w:val="fr-FR"/>
        </w:rPr>
        <w:t xml:space="preserve"> </w:t>
      </w:r>
      <w:r w:rsidRPr="0032190F">
        <w:rPr>
          <w:lang w:val="fr-FR"/>
        </w:rPr>
        <w:t>aux</w:t>
      </w:r>
      <w:r w:rsidR="006F54D7">
        <w:rPr>
          <w:lang w:val="fr-FR"/>
        </w:rPr>
        <w:t xml:space="preserve"> </w:t>
      </w:r>
      <w:r w:rsidRPr="0032190F">
        <w:rPr>
          <w:lang w:val="fr-FR"/>
        </w:rPr>
        <w:lastRenderedPageBreak/>
        <w:t xml:space="preserve">Merveilles), bien comparables du point de vue archéologiqueavec les lames de type </w:t>
      </w:r>
      <w:r w:rsidRPr="0032190F">
        <w:rPr>
          <w:i/>
          <w:lang w:val="fr-FR"/>
        </w:rPr>
        <w:t>Montebradoni</w:t>
      </w:r>
      <w:r w:rsidRPr="0032190F">
        <w:rPr>
          <w:lang w:val="fr-FR"/>
        </w:rPr>
        <w:t xml:space="preserve"> (BIB 917). </w:t>
      </w:r>
    </w:p>
    <w:p w14:paraId="3865AA3B" w14:textId="77777777" w:rsidR="000152C6" w:rsidRPr="0032190F" w:rsidRDefault="000152C6" w:rsidP="000152C6">
      <w:pPr>
        <w:jc w:val="both"/>
        <w:rPr>
          <w:lang w:val="fr-FR"/>
        </w:rPr>
      </w:pPr>
    </w:p>
    <w:p w14:paraId="2F4064F6" w14:textId="358DD834" w:rsidR="000152C6" w:rsidRPr="0032190F" w:rsidRDefault="000152C6" w:rsidP="000152C6">
      <w:pPr>
        <w:jc w:val="both"/>
        <w:rPr>
          <w:lang w:val="fr-FR"/>
        </w:rPr>
      </w:pPr>
      <w:r w:rsidRPr="0032190F">
        <w:rPr>
          <w:lang w:val="fr-FR"/>
        </w:rPr>
        <w:t xml:space="preserve">C’est l’aire sud de la </w:t>
      </w:r>
      <w:hyperlink r:id="rId13224" w:anchor="Desc_UG_Zone_Lacs" w:history="1">
        <w:r w:rsidR="000F46A4" w:rsidRPr="0032190F">
          <w:rPr>
            <w:rStyle w:val="Hyperlink"/>
            <w:lang w:val="fr-FR"/>
          </w:rPr>
          <w:t>zone des Lacs</w:t>
        </w:r>
      </w:hyperlink>
      <w:r w:rsidR="000F46A4">
        <w:rPr>
          <w:rStyle w:val="Hyperlink"/>
          <w:lang w:val="fr-FR"/>
        </w:rPr>
        <w:t xml:space="preserve"> </w:t>
      </w:r>
      <w:r w:rsidRPr="0032190F">
        <w:rPr>
          <w:lang w:val="fr-FR"/>
        </w:rPr>
        <w:t>qui montre les meilleurs points de comparaison avec le Rem</w:t>
      </w:r>
      <w:r w:rsidR="000F46A4">
        <w:rPr>
          <w:lang w:val="fr-FR"/>
        </w:rPr>
        <w:t>e</w:t>
      </w:r>
      <w:r w:rsidRPr="0032190F">
        <w:rPr>
          <w:lang w:val="fr-FR"/>
        </w:rPr>
        <w:t>dello 2 :</w:t>
      </w:r>
    </w:p>
    <w:p w14:paraId="546E0ECD" w14:textId="3E95317C" w:rsidR="000152C6" w:rsidRPr="0032190F" w:rsidRDefault="000152C6" w:rsidP="000152C6">
      <w:pPr>
        <w:ind w:left="450"/>
        <w:jc w:val="both"/>
        <w:rPr>
          <w:lang w:val="fr-FR"/>
        </w:rPr>
      </w:pPr>
      <w:r w:rsidRPr="0032190F">
        <w:rPr>
          <w:lang w:val="fr-FR"/>
        </w:rPr>
        <w:t xml:space="preserve">- le poignard de la </w:t>
      </w:r>
      <w:hyperlink r:id="rId13225" w:anchor="Desc_ZIIGIIR8" w:history="1">
        <w:r w:rsidRPr="0032190F">
          <w:rPr>
            <w:rStyle w:val="Hyperlink"/>
            <w:i/>
            <w:lang w:val="fr-FR"/>
          </w:rPr>
          <w:t>Roche à la bande de patine lisse</w:t>
        </w:r>
      </w:hyperlink>
      <w:r w:rsidRPr="0032190F">
        <w:rPr>
          <w:lang w:val="fr-FR"/>
        </w:rPr>
        <w:t xml:space="preserve"> et son Poignard proche des modèles rémedelliens (SS BIB).</w:t>
      </w:r>
    </w:p>
    <w:p w14:paraId="1D3ABBB8" w14:textId="24E12F3E" w:rsidR="000152C6" w:rsidRPr="0032190F" w:rsidRDefault="000152C6" w:rsidP="000152C6">
      <w:pPr>
        <w:ind w:left="450"/>
        <w:jc w:val="both"/>
        <w:rPr>
          <w:lang w:val="fr-FR"/>
        </w:rPr>
      </w:pPr>
      <w:r w:rsidRPr="0032190F">
        <w:rPr>
          <w:lang w:val="fr-FR"/>
        </w:rPr>
        <w:t xml:space="preserve">-les Hallebardes et le poignard de la </w:t>
      </w:r>
      <w:hyperlink r:id="rId13226" w:anchor="Desc_ZIIGIIR6epsilon" w:history="1">
        <w:r w:rsidRPr="0032190F">
          <w:rPr>
            <w:rStyle w:val="Hyperlink"/>
            <w:i/>
            <w:lang w:val="fr-FR"/>
          </w:rPr>
          <w:t>Roche mythique</w:t>
        </w:r>
      </w:hyperlink>
      <w:r w:rsidR="006F54D7" w:rsidRPr="006F54D7">
        <w:rPr>
          <w:rStyle w:val="Hyperlink"/>
          <w:i/>
          <w:color w:val="auto"/>
          <w:u w:val="none"/>
          <w:lang w:val="fr-FR"/>
        </w:rPr>
        <w:t xml:space="preserve"> </w:t>
      </w:r>
      <w:r w:rsidRPr="0032190F">
        <w:rPr>
          <w:lang w:val="fr-FR"/>
        </w:rPr>
        <w:t>(SS BIB)</w:t>
      </w:r>
    </w:p>
    <w:p w14:paraId="7140553C" w14:textId="2B27F875" w:rsidR="000152C6" w:rsidRPr="0032190F" w:rsidRDefault="000152C6" w:rsidP="000152C6">
      <w:pPr>
        <w:ind w:left="450"/>
        <w:jc w:val="both"/>
        <w:rPr>
          <w:lang w:val="fr-FR"/>
        </w:rPr>
      </w:pPr>
      <w:r w:rsidRPr="0032190F">
        <w:rPr>
          <w:lang w:val="fr-FR"/>
        </w:rPr>
        <w:t xml:space="preserve">-les concentrations et les morphologies des Poignards de la </w:t>
      </w:r>
      <w:hyperlink r:id="rId13227" w:anchor="Desc_ZIIGIIIR5" w:history="1">
        <w:r w:rsidRPr="0032190F">
          <w:rPr>
            <w:rStyle w:val="Hyperlink"/>
            <w:i/>
            <w:lang w:val="fr-FR"/>
          </w:rPr>
          <w:t>Roche aux paires de poignards</w:t>
        </w:r>
      </w:hyperlink>
      <w:r w:rsidRPr="0032190F">
        <w:rPr>
          <w:lang w:val="fr-FR"/>
        </w:rPr>
        <w:t xml:space="preserve"> (SS BIB)</w:t>
      </w:r>
    </w:p>
    <w:p w14:paraId="4C12E55E" w14:textId="069FE12D" w:rsidR="000152C6" w:rsidRPr="0032190F" w:rsidRDefault="000152C6" w:rsidP="000152C6">
      <w:pPr>
        <w:ind w:left="454"/>
        <w:jc w:val="both"/>
        <w:rPr>
          <w:lang w:val="fr-FR"/>
        </w:rPr>
      </w:pPr>
      <w:r w:rsidRPr="0032190F">
        <w:rPr>
          <w:lang w:val="fr-FR"/>
        </w:rPr>
        <w:t xml:space="preserve">-Les hallebardes de la roche </w:t>
      </w:r>
      <w:hyperlink r:id="rId13228" w:anchor="Desc_ZIIGIIIR8" w:history="1">
        <w:r w:rsidRPr="0032190F">
          <w:rPr>
            <w:rStyle w:val="Hyperlink"/>
            <w:i/>
            <w:lang w:val="fr-FR"/>
          </w:rPr>
          <w:t>Roche aux onze hallebardes</w:t>
        </w:r>
      </w:hyperlink>
      <w:r w:rsidRPr="0032190F">
        <w:rPr>
          <w:lang w:val="fr-FR"/>
        </w:rPr>
        <w:t xml:space="preserve"> face h, n° 65 et 66 sont comparables à celle de </w:t>
      </w:r>
      <w:hyperlink r:id="rId13229" w:anchor="Sit_Poggio_Aquilone" w:history="1">
        <w:r w:rsidRPr="0032190F">
          <w:rPr>
            <w:rStyle w:val="Hyperlink"/>
            <w:lang w:val="fr-FR"/>
          </w:rPr>
          <w:t>Poggio Aquilone</w:t>
        </w:r>
      </w:hyperlink>
      <w:r w:rsidRPr="0032190F">
        <w:rPr>
          <w:lang w:val="fr-FR"/>
        </w:rPr>
        <w:t xml:space="preserve"> et attribuable au</w:t>
      </w:r>
      <w:hyperlink r:id="rId13230" w:anchor="Cul_Rinaldone" w:history="1">
        <w:r w:rsidRPr="0032190F">
          <w:rPr>
            <w:rStyle w:val="Hyperlink"/>
            <w:lang w:val="fr-FR"/>
          </w:rPr>
          <w:t>Rinaldone</w:t>
        </w:r>
      </w:hyperlink>
      <w:r w:rsidRPr="0032190F">
        <w:rPr>
          <w:lang w:val="fr-FR"/>
        </w:rPr>
        <w:t xml:space="preserve"> (SS BIB)</w:t>
      </w:r>
    </w:p>
    <w:p w14:paraId="0BF629AF" w14:textId="45AF365A" w:rsidR="000152C6" w:rsidRPr="0032190F" w:rsidRDefault="000152C6" w:rsidP="000152C6">
      <w:pPr>
        <w:pStyle w:val="Heading6"/>
      </w:pPr>
      <w:r w:rsidRPr="0032190F">
        <w:t xml:space="preserve">Campaniforme  </w:t>
      </w:r>
    </w:p>
    <w:p w14:paraId="0E2F79BD" w14:textId="09F6372C" w:rsidR="00DF1C96" w:rsidRPr="00DF1C96" w:rsidRDefault="00DF1C96" w:rsidP="00DF1C96">
      <w:pPr>
        <w:rPr>
          <w:sz w:val="20"/>
          <w:lang w:val="fr-FR"/>
        </w:rPr>
      </w:pPr>
      <w:r w:rsidRPr="00DF1C96">
        <w:rPr>
          <w:sz w:val="20"/>
          <w:lang w:val="fr-FR"/>
        </w:rPr>
        <w:t xml:space="preserve">Chalcolithique </w:t>
      </w:r>
      <w:r>
        <w:rPr>
          <w:sz w:val="20"/>
          <w:lang w:val="fr-FR"/>
        </w:rPr>
        <w:t>3</w:t>
      </w:r>
    </w:p>
    <w:p w14:paraId="7DA9CC94" w14:textId="77777777" w:rsidR="000152C6" w:rsidRPr="0032190F" w:rsidRDefault="000152C6" w:rsidP="000152C6">
      <w:pPr>
        <w:autoSpaceDE w:val="0"/>
        <w:autoSpaceDN w:val="0"/>
        <w:adjustRightInd w:val="0"/>
        <w:jc w:val="both"/>
        <w:rPr>
          <w:rFonts w:ascii="Times-Roman" w:hAnsi="Times-Roman" w:cs="Times-Roman"/>
          <w:lang w:val="fr-FR"/>
        </w:rPr>
      </w:pPr>
    </w:p>
    <w:p w14:paraId="761A37D5" w14:textId="60CCEFF6" w:rsidR="000152C6" w:rsidRPr="00C4505C" w:rsidRDefault="000152C6" w:rsidP="000152C6">
      <w:pPr>
        <w:autoSpaceDE w:val="0"/>
        <w:autoSpaceDN w:val="0"/>
        <w:adjustRightInd w:val="0"/>
        <w:jc w:val="both"/>
        <w:rPr>
          <w:lang w:val="fr-FR"/>
        </w:rPr>
      </w:pPr>
      <w:r w:rsidRPr="00C4505C">
        <w:rPr>
          <w:lang w:val="fr-FR"/>
        </w:rPr>
        <w:t xml:space="preserve">Pour le </w:t>
      </w:r>
      <w:hyperlink r:id="rId13231" w:anchor="Cul_Campaniforme" w:history="1">
        <w:r w:rsidRPr="00C4505C">
          <w:rPr>
            <w:rStyle w:val="Hyperlink"/>
            <w:lang w:val="fr-FR"/>
          </w:rPr>
          <w:t>Campaniforme</w:t>
        </w:r>
      </w:hyperlink>
      <w:r w:rsidRPr="00C4505C">
        <w:rPr>
          <w:lang w:val="fr-FR"/>
        </w:rPr>
        <w:t xml:space="preserve"> (2400-2200), pour les hallebardes, dans la mêmepériode, ce sont les lames triangulaires longues àbase à ligne droite (voir </w:t>
      </w:r>
      <w:hyperlink r:id="rId13232" w:anchor="Sizz_Corni_Freschi" w:history="1">
        <w:r w:rsidRPr="00C4505C">
          <w:rPr>
            <w:rStyle w:val="Hyperlink"/>
            <w:lang w:val="fr-FR"/>
          </w:rPr>
          <w:t>Corni Freschi</w:t>
        </w:r>
      </w:hyperlink>
      <w:r w:rsidRPr="00C4505C">
        <w:rPr>
          <w:lang w:val="fr-FR"/>
        </w:rPr>
        <w:t xml:space="preserve">) et de nombreux exemplaires de Fontanalba,zone XIX, et Merveilles, zone VI) qui peuventêtre comparées avec les lames de type </w:t>
      </w:r>
      <w:hyperlink r:id="rId13233" w:anchor="Sit_Villafranca_Veronese" w:history="1">
        <w:r w:rsidRPr="00C4505C">
          <w:rPr>
            <w:rStyle w:val="Hyperlink"/>
            <w:lang w:val="fr-FR"/>
          </w:rPr>
          <w:t>Villafranca</w:t>
        </w:r>
      </w:hyperlink>
      <w:r w:rsidRPr="00C4505C">
        <w:rPr>
          <w:lang w:val="fr-FR"/>
        </w:rPr>
        <w:t>ou Montemerano(BIB 917)</w:t>
      </w:r>
    </w:p>
    <w:p w14:paraId="66DCE023" w14:textId="77777777" w:rsidR="000152C6" w:rsidRPr="0032190F" w:rsidRDefault="000152C6" w:rsidP="000152C6">
      <w:pPr>
        <w:autoSpaceDE w:val="0"/>
        <w:autoSpaceDN w:val="0"/>
        <w:adjustRightInd w:val="0"/>
        <w:jc w:val="both"/>
        <w:rPr>
          <w:lang w:val="fr-FR"/>
        </w:rPr>
      </w:pPr>
    </w:p>
    <w:p w14:paraId="428F7EFF" w14:textId="3B4F330D" w:rsidR="000152C6" w:rsidRPr="0032190F" w:rsidRDefault="000152C6" w:rsidP="000152C6">
      <w:pPr>
        <w:jc w:val="both"/>
        <w:rPr>
          <w:lang w:val="fr-FR"/>
        </w:rPr>
      </w:pPr>
      <w:r w:rsidRPr="0032190F">
        <w:rPr>
          <w:lang w:val="fr-FR"/>
        </w:rPr>
        <w:t xml:space="preserve">Barocelli (1947) proposait des comparaisons entre les hallebardes des Merveilles et celle trouvée à </w:t>
      </w:r>
      <w:hyperlink r:id="rId13234" w:anchor="Sit_Villafranca_Veronese" w:history="1">
        <w:r w:rsidRPr="0032190F">
          <w:rPr>
            <w:rStyle w:val="Hyperlink"/>
            <w:lang w:val="fr-FR"/>
          </w:rPr>
          <w:t>Villafranca</w:t>
        </w:r>
      </w:hyperlink>
      <w:r w:rsidRPr="0032190F">
        <w:rPr>
          <w:lang w:val="fr-FR"/>
        </w:rPr>
        <w:t> : « </w:t>
      </w:r>
      <w:r w:rsidRPr="0032190F">
        <w:rPr>
          <w:i/>
          <w:lang w:val="fr-FR"/>
        </w:rPr>
        <w:t>agli esemplari da me ricordati in Val Merviglie, si aggiunge la lama di Villafranca Veronese</w:t>
      </w:r>
      <w:r w:rsidRPr="0032190F">
        <w:rPr>
          <w:lang w:val="fr-FR"/>
        </w:rPr>
        <w:t xml:space="preserve"> » (Barocelli </w:t>
      </w:r>
      <w:smartTag w:uri="urn:schemas-microsoft-com:office:smarttags" w:element="metricconverter">
        <w:smartTagPr>
          <w:attr w:name="ProductID" w:val="1947 in"/>
        </w:smartTagPr>
        <w:r w:rsidRPr="0032190F">
          <w:rPr>
            <w:lang w:val="fr-FR"/>
          </w:rPr>
          <w:t>1947 in</w:t>
        </w:r>
      </w:smartTag>
      <w:r w:rsidRPr="0032190F">
        <w:rPr>
          <w:lang w:val="fr-FR"/>
        </w:rPr>
        <w:t xml:space="preserve"> BIB 917 p. 290).</w:t>
      </w:r>
    </w:p>
    <w:p w14:paraId="1607E623" w14:textId="77777777" w:rsidR="000152C6" w:rsidRPr="0032190F" w:rsidRDefault="000152C6" w:rsidP="000152C6">
      <w:pPr>
        <w:pStyle w:val="Heading6"/>
      </w:pPr>
      <w:r w:rsidRPr="0032190F">
        <w:t>Bronze ancien</w:t>
      </w:r>
    </w:p>
    <w:p w14:paraId="48149CF6" w14:textId="77777777" w:rsidR="000152C6" w:rsidRPr="0032190F" w:rsidRDefault="000152C6" w:rsidP="000152C6">
      <w:pPr>
        <w:autoSpaceDE w:val="0"/>
        <w:autoSpaceDN w:val="0"/>
        <w:adjustRightInd w:val="0"/>
        <w:jc w:val="both"/>
        <w:rPr>
          <w:lang w:val="fr-FR"/>
        </w:rPr>
      </w:pPr>
    </w:p>
    <w:p w14:paraId="59D677CF" w14:textId="5137E40C" w:rsidR="000152C6" w:rsidRPr="0032190F" w:rsidRDefault="000152C6" w:rsidP="000152C6">
      <w:pPr>
        <w:autoSpaceDE w:val="0"/>
        <w:autoSpaceDN w:val="0"/>
        <w:adjustRightInd w:val="0"/>
        <w:jc w:val="both"/>
        <w:rPr>
          <w:rFonts w:ascii="Times-Roman" w:hAnsi="Times-Roman" w:cs="Times-Roman"/>
          <w:lang w:val="fr-FR"/>
        </w:rPr>
      </w:pPr>
      <w:r w:rsidRPr="0032190F">
        <w:rPr>
          <w:lang w:val="fr-FR"/>
        </w:rPr>
        <w:t xml:space="preserve">Pour </w:t>
      </w:r>
      <w:r w:rsidR="006F54D7">
        <w:rPr>
          <w:lang w:val="fr-FR"/>
        </w:rPr>
        <w:t>le BA</w:t>
      </w:r>
      <w:r w:rsidRPr="0032190F">
        <w:rPr>
          <w:lang w:val="fr-FR"/>
        </w:rPr>
        <w:t xml:space="preserve">, Pour les hallebardes on peut remarquer les lames avec la base courbe et les rivets qui sont bien comparables en archéologie avec les lames de type </w:t>
      </w:r>
      <w:hyperlink r:id="rId13235" w:anchor="Sit_Calvatone" w:history="1">
        <w:r w:rsidRPr="0032190F">
          <w:rPr>
            <w:rStyle w:val="Hyperlink"/>
            <w:lang w:val="fr-FR"/>
          </w:rPr>
          <w:t>Calvatone</w:t>
        </w:r>
      </w:hyperlink>
      <w:r w:rsidRPr="0032190F">
        <w:rPr>
          <w:lang w:val="fr-FR"/>
        </w:rPr>
        <w:t xml:space="preserve"> de </w:t>
      </w:r>
      <w:hyperlink r:id="rId13236" w:anchor="Sit_Pomarance" w:history="1">
        <w:r w:rsidRPr="0032190F">
          <w:rPr>
            <w:rStyle w:val="Hyperlink"/>
            <w:lang w:val="fr-FR"/>
          </w:rPr>
          <w:t>Pomarance</w:t>
        </w:r>
      </w:hyperlink>
      <w:r w:rsidRPr="0032190F">
        <w:rPr>
          <w:lang w:val="fr-FR"/>
        </w:rPr>
        <w:t xml:space="preserve"> et Cotronei (</w:t>
      </w:r>
      <w:hyperlink r:id="rId13237" w:anchor="Cul_Campaniforme" w:history="1">
        <w:r w:rsidRPr="0032190F">
          <w:rPr>
            <w:rStyle w:val="Hyperlink"/>
            <w:lang w:val="fr-FR"/>
          </w:rPr>
          <w:t>Campaniforme</w:t>
        </w:r>
      </w:hyperlink>
      <w:r w:rsidRPr="0032190F">
        <w:rPr>
          <w:lang w:val="fr-FR"/>
        </w:rPr>
        <w:t xml:space="preserve"> / </w:t>
      </w:r>
      <w:hyperlink r:id="rId13238" w:anchor="Cul_Bronze_Ancien" w:history="1">
        <w:r w:rsidR="006F54D7">
          <w:rPr>
            <w:rStyle w:val="Hyperlink"/>
            <w:lang w:val="fr-FR"/>
          </w:rPr>
          <w:t>BA</w:t>
        </w:r>
      </w:hyperlink>
      <w:r w:rsidRPr="0032190F">
        <w:rPr>
          <w:lang w:val="fr-FR"/>
        </w:rPr>
        <w:t xml:space="preserve">) (voir les figures de </w:t>
      </w:r>
      <w:hyperlink r:id="rId13239" w:anchor="Siz_ZXIXGIVR13alpha" w:history="1">
        <w:r w:rsidRPr="0032190F">
          <w:rPr>
            <w:rStyle w:val="Hyperlink"/>
            <w:i/>
            <w:lang w:val="fr-FR"/>
          </w:rPr>
          <w:t>la Roche des Conscrits</w:t>
        </w:r>
      </w:hyperlink>
      <w:r w:rsidRPr="0032190F">
        <w:rPr>
          <w:lang w:val="fr-FR"/>
        </w:rPr>
        <w:t xml:space="preserve">, à Fontanalba, et de </w:t>
      </w:r>
      <w:hyperlink r:id="rId13240" w:anchor="Siz_ZIXGIIR4" w:history="1">
        <w:r w:rsidRPr="0032190F">
          <w:rPr>
            <w:rStyle w:val="Hyperlink"/>
            <w:i/>
            <w:lang w:val="fr-FR"/>
          </w:rPr>
          <w:t>La Danseuse</w:t>
        </w:r>
      </w:hyperlink>
      <w:r w:rsidRPr="0032190F">
        <w:rPr>
          <w:lang w:val="fr-FR"/>
        </w:rPr>
        <w:t>, aux Merveilles). Ces figures sont absentes en Valcamonica.(BIB 917)</w:t>
      </w:r>
    </w:p>
    <w:p w14:paraId="13BF365D" w14:textId="77777777" w:rsidR="000152C6" w:rsidRPr="0032190F" w:rsidRDefault="000152C6" w:rsidP="000152C6">
      <w:pPr>
        <w:autoSpaceDE w:val="0"/>
        <w:autoSpaceDN w:val="0"/>
        <w:adjustRightInd w:val="0"/>
        <w:rPr>
          <w:rFonts w:ascii="Times-Roman" w:hAnsi="Times-Roman" w:cs="Times-Roman"/>
          <w:lang w:val="fr-FR"/>
        </w:rPr>
      </w:pPr>
    </w:p>
    <w:p w14:paraId="2995526C" w14:textId="20C86424" w:rsidR="000152C6" w:rsidRPr="00C4505C" w:rsidRDefault="000152C6" w:rsidP="000152C6">
      <w:pPr>
        <w:autoSpaceDE w:val="0"/>
        <w:autoSpaceDN w:val="0"/>
        <w:adjustRightInd w:val="0"/>
        <w:rPr>
          <w:lang w:val="fr-FR"/>
        </w:rPr>
      </w:pPr>
      <w:r w:rsidRPr="00C4505C">
        <w:rPr>
          <w:lang w:val="fr-FR"/>
        </w:rPr>
        <w:t xml:space="preserve">Au moins, 2  hallebardes découvertes à </w:t>
      </w:r>
      <w:hyperlink r:id="rId13241" w:anchor="Sit_Castellucio_Force" w:history="1">
        <w:r w:rsidRPr="00C4505C">
          <w:rPr>
            <w:rStyle w:val="Hyperlink"/>
            <w:lang w:val="fr-FR"/>
          </w:rPr>
          <w:t>Castellucio La Force</w:t>
        </w:r>
      </w:hyperlink>
      <w:r w:rsidRPr="00C4505C">
        <w:rPr>
          <w:lang w:val="fr-FR"/>
        </w:rPr>
        <w:t xml:space="preserve"> peuvent également être comparées à celles du mont Bego (BIB 68)</w:t>
      </w:r>
    </w:p>
    <w:p w14:paraId="6087BB65" w14:textId="77777777" w:rsidR="000152C6" w:rsidRPr="0032190F" w:rsidRDefault="000152C6" w:rsidP="000152C6">
      <w:pPr>
        <w:autoSpaceDE w:val="0"/>
        <w:autoSpaceDN w:val="0"/>
        <w:adjustRightInd w:val="0"/>
        <w:rPr>
          <w:rFonts w:ascii="Times-Roman" w:hAnsi="Times-Roman" w:cs="Times-Roman"/>
          <w:lang w:val="fr-FR"/>
        </w:rPr>
      </w:pPr>
    </w:p>
    <w:p w14:paraId="522CFA71" w14:textId="7D80CA51" w:rsidR="000152C6" w:rsidRPr="0032190F" w:rsidRDefault="00463495" w:rsidP="00647EA0">
      <w:pPr>
        <w:pStyle w:val="Heading5"/>
      </w:pPr>
      <w:r>
        <w:t>é</w:t>
      </w:r>
      <w:r w:rsidR="000152C6" w:rsidRPr="0032190F">
        <w:t>tude technique</w:t>
      </w:r>
    </w:p>
    <w:p w14:paraId="22909858" w14:textId="77777777" w:rsidR="000152C6" w:rsidRPr="0032190F" w:rsidRDefault="000152C6" w:rsidP="000152C6">
      <w:pPr>
        <w:autoSpaceDE w:val="0"/>
        <w:autoSpaceDN w:val="0"/>
        <w:adjustRightInd w:val="0"/>
        <w:rPr>
          <w:rFonts w:ascii="Times-Roman" w:hAnsi="Times-Roman" w:cs="Times-Roman"/>
          <w:lang w:val="fr-FR"/>
        </w:rPr>
      </w:pPr>
    </w:p>
    <w:p w14:paraId="203132E6" w14:textId="7F73D3A4" w:rsidR="000152C6" w:rsidRPr="0032190F" w:rsidRDefault="000152C6" w:rsidP="000152C6">
      <w:pPr>
        <w:autoSpaceDE w:val="0"/>
        <w:autoSpaceDN w:val="0"/>
        <w:adjustRightInd w:val="0"/>
        <w:jc w:val="both"/>
        <w:rPr>
          <w:rFonts w:ascii="Times-Roman" w:hAnsi="Times-Roman" w:cs="Times-Roman"/>
          <w:lang w:val="fr-FR"/>
        </w:rPr>
      </w:pPr>
      <w:r w:rsidRPr="0032190F">
        <w:rPr>
          <w:lang w:val="fr-FR"/>
        </w:rPr>
        <w:t xml:space="preserve">L’étude menée par </w:t>
      </w:r>
      <w:hyperlink r:id="rId13242" w:anchor="Aut_Chippindale" w:history="1">
        <w:r w:rsidR="00463495" w:rsidRPr="00463495">
          <w:rPr>
            <w:rStyle w:val="Hyperlink"/>
            <w:lang w:val="fr-FR"/>
          </w:rPr>
          <w:t>Chippindale</w:t>
        </w:r>
      </w:hyperlink>
      <w:r w:rsidR="00463495" w:rsidRPr="00463495">
        <w:rPr>
          <w:rStyle w:val="Hyperlink"/>
          <w:color w:val="auto"/>
          <w:u w:val="none"/>
          <w:lang w:val="fr-FR"/>
        </w:rPr>
        <w:t xml:space="preserve"> </w:t>
      </w:r>
      <w:r w:rsidRPr="0032190F">
        <w:rPr>
          <w:lang w:val="fr-FR"/>
        </w:rPr>
        <w:t xml:space="preserve">sur les hallebardes a montrée qu’elles suivaient moins que les autres gravures la loi de variation moyenne des taille des cupules / </w:t>
      </w:r>
      <w:hyperlink r:id="rId13243" w:anchor="Ana_Dimension_Gravure" w:history="1">
        <w:r w:rsidRPr="0032190F">
          <w:rPr>
            <w:rStyle w:val="Hyperlink"/>
            <w:lang w:val="fr-FR"/>
          </w:rPr>
          <w:t>taille de la gravure</w:t>
        </w:r>
      </w:hyperlink>
      <w:r w:rsidRPr="0032190F">
        <w:rPr>
          <w:lang w:val="fr-FR"/>
        </w:rPr>
        <w:t xml:space="preserve"> qui veut qu’une gravure soit réalisée avec des cupules d’autant plus large qu’elle est grande (Chippindale 1988 p. 138). Avec l’emploi relativement fréquent de la technique du polissoir aussi mis en évidence par l’auteur, les hallebardes se dégagent technologiquement des autres gravures (SS BIB).</w:t>
      </w:r>
    </w:p>
    <w:p w14:paraId="1A7A6D9C" w14:textId="77777777" w:rsidR="000152C6" w:rsidRPr="0032190F" w:rsidRDefault="000152C6" w:rsidP="000152C6">
      <w:pPr>
        <w:autoSpaceDE w:val="0"/>
        <w:autoSpaceDN w:val="0"/>
        <w:adjustRightInd w:val="0"/>
        <w:rPr>
          <w:rFonts w:ascii="Times-Roman" w:hAnsi="Times-Roman" w:cs="Times-Roman"/>
          <w:lang w:val="fr-FR"/>
        </w:rPr>
      </w:pPr>
    </w:p>
    <w:p w14:paraId="65CBBB28" w14:textId="77777777" w:rsidR="000152C6" w:rsidRPr="00C4505C" w:rsidRDefault="000152C6" w:rsidP="000152C6">
      <w:pPr>
        <w:autoSpaceDE w:val="0"/>
        <w:autoSpaceDN w:val="0"/>
        <w:adjustRightInd w:val="0"/>
        <w:rPr>
          <w:lang w:val="fr-FR"/>
        </w:rPr>
      </w:pPr>
      <w:r w:rsidRPr="00C4505C">
        <w:rPr>
          <w:lang w:val="fr-FR"/>
        </w:rPr>
        <w:t>Les Hallebardes associent relativement plus souvent que les autres thèmes gravés, différentes techniques (linéaire et piquetage, cupules de différentes tailles,...)(SS BIB).</w:t>
      </w:r>
    </w:p>
    <w:p w14:paraId="53D7E44B" w14:textId="77777777" w:rsidR="000152C6" w:rsidRPr="0032190F" w:rsidRDefault="000152C6" w:rsidP="000152C6">
      <w:pPr>
        <w:autoSpaceDE w:val="0"/>
        <w:autoSpaceDN w:val="0"/>
        <w:adjustRightInd w:val="0"/>
        <w:rPr>
          <w:rFonts w:ascii="Times-Roman" w:hAnsi="Times-Roman" w:cs="Times-Roman"/>
          <w:lang w:val="fr-FR"/>
        </w:rPr>
      </w:pPr>
    </w:p>
    <w:p w14:paraId="1C5DE744" w14:textId="18253056" w:rsidR="000152C6" w:rsidRPr="00C4505C" w:rsidRDefault="000152C6" w:rsidP="000152C6">
      <w:pPr>
        <w:autoSpaceDE w:val="0"/>
        <w:autoSpaceDN w:val="0"/>
        <w:adjustRightInd w:val="0"/>
        <w:rPr>
          <w:lang w:val="fr-FR"/>
        </w:rPr>
      </w:pPr>
      <w:r w:rsidRPr="00C4505C">
        <w:rPr>
          <w:lang w:val="fr-FR"/>
        </w:rPr>
        <w:t xml:space="preserve">L’enmanchement de la lame dans le manche est souligné par un surpiquetage pour les figures : </w:t>
      </w:r>
      <w:hyperlink r:id="rId13244" w:anchor="Desc_ZIIGIR6" w:history="1">
        <w:r w:rsidRPr="00C4505C">
          <w:rPr>
            <w:rStyle w:val="Hyperlink"/>
            <w:lang w:val="fr-FR"/>
          </w:rPr>
          <w:t>ZIIGIR6</w:t>
        </w:r>
      </w:hyperlink>
      <w:r w:rsidRPr="00C4505C">
        <w:rPr>
          <w:lang w:val="fr-FR"/>
        </w:rPr>
        <w:t xml:space="preserve">-, </w:t>
      </w:r>
      <w:hyperlink r:id="rId13245" w:anchor="Desc_ZIIGIIIR8" w:history="1">
        <w:r w:rsidRPr="00C4505C">
          <w:rPr>
            <w:rStyle w:val="Hyperlink"/>
            <w:lang w:val="fr-FR"/>
          </w:rPr>
          <w:t>ZIIGIIIR8</w:t>
        </w:r>
      </w:hyperlink>
      <w:r w:rsidRPr="00C4505C">
        <w:rPr>
          <w:lang w:val="fr-FR"/>
        </w:rPr>
        <w:t xml:space="preserve">-13, </w:t>
      </w:r>
      <w:hyperlink r:id="rId13246" w:anchor="Desc_ZXGIIR4A" w:history="1">
        <w:r w:rsidRPr="00C4505C">
          <w:rPr>
            <w:rStyle w:val="Hyperlink"/>
            <w:lang w:val="fr-FR"/>
          </w:rPr>
          <w:t>ZXGIIR4A</w:t>
        </w:r>
      </w:hyperlink>
      <w:r w:rsidRPr="00C4505C">
        <w:rPr>
          <w:lang w:val="fr-FR"/>
        </w:rPr>
        <w:t>-3</w:t>
      </w:r>
    </w:p>
    <w:p w14:paraId="597DE342" w14:textId="28298ADC" w:rsidR="000152C6" w:rsidRPr="0032190F" w:rsidRDefault="006F54D7" w:rsidP="00647EA0">
      <w:pPr>
        <w:pStyle w:val="Heading5"/>
      </w:pPr>
      <w:r>
        <w:lastRenderedPageBreak/>
        <w:t>t</w:t>
      </w:r>
      <w:r w:rsidR="000152C6" w:rsidRPr="0032190F">
        <w:t>ransition</w:t>
      </w:r>
    </w:p>
    <w:p w14:paraId="4D8446B9" w14:textId="77777777" w:rsidR="000152C6" w:rsidRPr="0032190F" w:rsidRDefault="000152C6" w:rsidP="000152C6">
      <w:pPr>
        <w:autoSpaceDE w:val="0"/>
        <w:autoSpaceDN w:val="0"/>
        <w:adjustRightInd w:val="0"/>
        <w:rPr>
          <w:rFonts w:ascii="Times-Roman" w:hAnsi="Times-Roman" w:cs="Times-Roman"/>
          <w:lang w:val="fr-FR"/>
        </w:rPr>
      </w:pPr>
    </w:p>
    <w:p w14:paraId="669A08B0" w14:textId="77777777" w:rsidR="000152C6" w:rsidRPr="00C4505C" w:rsidRDefault="000152C6" w:rsidP="000152C6">
      <w:pPr>
        <w:autoSpaceDE w:val="0"/>
        <w:autoSpaceDN w:val="0"/>
        <w:adjustRightInd w:val="0"/>
        <w:jc w:val="both"/>
        <w:rPr>
          <w:lang w:val="fr-FR"/>
        </w:rPr>
      </w:pPr>
      <w:r w:rsidRPr="00C4505C">
        <w:rPr>
          <w:lang w:val="fr-FR"/>
        </w:rPr>
        <w:t xml:space="preserve">Les Hallebardes des Merveilles sont nettement plus grandes en moyenne qu’à Fontanalba (voir taille des gravures). </w:t>
      </w:r>
    </w:p>
    <w:p w14:paraId="3E4C2DD7" w14:textId="30908F86" w:rsidR="000152C6" w:rsidRPr="00C4505C" w:rsidRDefault="000152C6" w:rsidP="000152C6">
      <w:pPr>
        <w:autoSpaceDE w:val="0"/>
        <w:autoSpaceDN w:val="0"/>
        <w:adjustRightInd w:val="0"/>
        <w:jc w:val="both"/>
        <w:rPr>
          <w:lang w:val="fr-FR"/>
        </w:rPr>
      </w:pPr>
      <w:r w:rsidRPr="00C4505C">
        <w:rPr>
          <w:lang w:val="fr-FR"/>
        </w:rPr>
        <w:t xml:space="preserve">A Fontanalba, les hallebardes les plus grandes semblent corrélées avec la présence de doubles cercles à leur partie proximale : </w:t>
      </w:r>
      <w:hyperlink w:anchor="Desc_ZXVIIIGIIR27alpha" w:history="1">
        <w:r w:rsidRPr="00C4505C">
          <w:rPr>
            <w:rStyle w:val="Hyperlink"/>
            <w:lang w:val="fr-FR"/>
          </w:rPr>
          <w:t>ZXVIIIGIIR27@a</w:t>
        </w:r>
      </w:hyperlink>
      <w:r w:rsidRPr="00C4505C">
        <w:rPr>
          <w:lang w:val="fr-FR"/>
        </w:rPr>
        <w:t xml:space="preserve">, </w:t>
      </w:r>
      <w:hyperlink r:id="rId13247" w:anchor="Desc_ZXVIIIGIIIR37alpha" w:history="1">
        <w:r w:rsidRPr="00C4505C">
          <w:rPr>
            <w:rStyle w:val="Hyperlink"/>
            <w:lang w:val="fr-FR"/>
          </w:rPr>
          <w:t>ZXVIIIGIIIR37@a</w:t>
        </w:r>
      </w:hyperlink>
      <w:r w:rsidRPr="00C4505C">
        <w:rPr>
          <w:lang w:val="fr-FR"/>
        </w:rPr>
        <w:t xml:space="preserve">, </w:t>
      </w:r>
      <w:hyperlink r:id="rId13248" w:anchor="Desc_ZXVIIGIIR14alpha" w:history="1">
        <w:r w:rsidRPr="00C4505C">
          <w:rPr>
            <w:rStyle w:val="Hyperlink"/>
            <w:lang w:val="fr-FR"/>
          </w:rPr>
          <w:t>ZXVIIGIIR14@a</w:t>
        </w:r>
      </w:hyperlink>
      <w:r w:rsidRPr="00C4505C">
        <w:rPr>
          <w:lang w:val="fr-FR"/>
        </w:rPr>
        <w:t>, etc. (SS BIB)</w:t>
      </w:r>
    </w:p>
    <w:p w14:paraId="0B876C26" w14:textId="77777777" w:rsidR="000152C6" w:rsidRPr="0032190F" w:rsidRDefault="000152C6" w:rsidP="000152C6">
      <w:pPr>
        <w:autoSpaceDE w:val="0"/>
        <w:autoSpaceDN w:val="0"/>
        <w:adjustRightInd w:val="0"/>
        <w:rPr>
          <w:rFonts w:ascii="Times-Roman" w:hAnsi="Times-Roman" w:cs="Times-Roman"/>
          <w:lang w:val="fr-FR"/>
        </w:rPr>
      </w:pPr>
    </w:p>
    <w:p w14:paraId="654C9584" w14:textId="1DD4D85F" w:rsidR="000152C6" w:rsidRPr="00C4505C" w:rsidRDefault="000152C6" w:rsidP="000152C6">
      <w:pPr>
        <w:autoSpaceDE w:val="0"/>
        <w:autoSpaceDN w:val="0"/>
        <w:adjustRightInd w:val="0"/>
        <w:jc w:val="both"/>
        <w:rPr>
          <w:lang w:val="fr-FR"/>
        </w:rPr>
      </w:pPr>
      <w:r w:rsidRPr="00C4505C">
        <w:rPr>
          <w:lang w:val="fr-FR"/>
        </w:rPr>
        <w:t xml:space="preserve">Le double cercle serait une schématisation d’un </w:t>
      </w:r>
      <w:hyperlink r:id="rId13249" w:anchor="Typ_Bego_Personnages" w:history="1">
        <w:r w:rsidRPr="00C4505C">
          <w:rPr>
            <w:rStyle w:val="Hyperlink"/>
            <w:lang w:val="fr-FR"/>
          </w:rPr>
          <w:t>Personnage</w:t>
        </w:r>
      </w:hyperlink>
      <w:r w:rsidRPr="00C4505C">
        <w:rPr>
          <w:lang w:val="fr-FR"/>
        </w:rPr>
        <w:t xml:space="preserve"> et ces hallebardes figureraient la transition entre les hallebardes tenues par des Personnages (+ petites) et les Hallebardes isolées (+ grandes) (SS BIB).</w:t>
      </w:r>
    </w:p>
    <w:p w14:paraId="4610CD22" w14:textId="77777777" w:rsidR="000152C6" w:rsidRPr="0032190F" w:rsidRDefault="000152C6" w:rsidP="00647EA0">
      <w:pPr>
        <w:pStyle w:val="Heading5"/>
      </w:pPr>
      <w:r w:rsidRPr="0032190F">
        <w:t>Associations</w:t>
      </w:r>
    </w:p>
    <w:p w14:paraId="0D9A6593" w14:textId="77777777" w:rsidR="000152C6" w:rsidRPr="0032190F" w:rsidRDefault="000152C6" w:rsidP="000152C6">
      <w:pPr>
        <w:pStyle w:val="Heading6"/>
      </w:pPr>
      <w:r w:rsidRPr="0032190F">
        <w:t>Hallebarde avec une plage à l’autre extrémité du manche</w:t>
      </w:r>
    </w:p>
    <w:p w14:paraId="7737722B" w14:textId="77777777" w:rsidR="000152C6" w:rsidRPr="0032190F" w:rsidRDefault="000152C6" w:rsidP="000152C6">
      <w:pPr>
        <w:rPr>
          <w:lang w:val="fr-FR"/>
        </w:rPr>
      </w:pPr>
    </w:p>
    <w:p w14:paraId="2523DD8C" w14:textId="1527F7B8" w:rsidR="000152C6" w:rsidRPr="0032190F" w:rsidRDefault="000152C6" w:rsidP="000152C6">
      <w:pPr>
        <w:rPr>
          <w:lang w:val="fr-FR"/>
        </w:rPr>
      </w:pPr>
      <w:r w:rsidRPr="0032190F">
        <w:rPr>
          <w:lang w:val="fr-FR"/>
        </w:rPr>
        <w:t xml:space="preserve">Présentes sur les roches : </w:t>
      </w:r>
      <w:hyperlink r:id="rId13250" w:anchor="Desc_ZIIGIIIR8" w:history="1">
        <w:r w:rsidRPr="0032190F">
          <w:rPr>
            <w:rStyle w:val="Hyperlink"/>
            <w:lang w:val="fr-FR"/>
          </w:rPr>
          <w:t>ZIIGIIIR8</w:t>
        </w:r>
      </w:hyperlink>
      <w:r w:rsidRPr="0032190F">
        <w:rPr>
          <w:lang w:val="fr-FR"/>
        </w:rPr>
        <w:t xml:space="preserve">, </w:t>
      </w:r>
      <w:hyperlink r:id="rId13251" w:anchor="Desc_ZXGIIR8alpha" w:history="1">
        <w:r w:rsidRPr="0032190F">
          <w:rPr>
            <w:rStyle w:val="Hyperlink"/>
            <w:lang w:val="fr-FR"/>
          </w:rPr>
          <w:t>ZXGIIR8@a</w:t>
        </w:r>
      </w:hyperlink>
      <w:r w:rsidRPr="0032190F">
        <w:rPr>
          <w:lang w:val="fr-FR"/>
        </w:rPr>
        <w:t xml:space="preserve">, </w:t>
      </w:r>
      <w:hyperlink w:anchor="Desc_ZIVGIIR13A" w:history="1">
        <w:r w:rsidRPr="0032190F">
          <w:rPr>
            <w:rStyle w:val="Hyperlink"/>
            <w:lang w:val="fr-FR"/>
          </w:rPr>
          <w:t>ZIVGIIR13A</w:t>
        </w:r>
      </w:hyperlink>
      <w:r w:rsidRPr="0032190F">
        <w:rPr>
          <w:lang w:val="fr-FR"/>
        </w:rPr>
        <w:t xml:space="preserve">, </w:t>
      </w:r>
      <w:hyperlink r:id="rId13252" w:anchor="Desc_ZVIIIGVIIIR6" w:history="1">
        <w:r w:rsidR="00310E1C" w:rsidRPr="00310E1C">
          <w:rPr>
            <w:rStyle w:val="Hyperlink"/>
            <w:szCs w:val="22"/>
            <w:lang w:val="fr-FR" w:eastAsia="en-GB"/>
          </w:rPr>
          <w:t>ZVIIIGVIIIR6</w:t>
        </w:r>
      </w:hyperlink>
    </w:p>
    <w:p w14:paraId="6BF71C7F" w14:textId="77777777" w:rsidR="000152C6" w:rsidRPr="0032190F" w:rsidRDefault="000152C6" w:rsidP="000152C6">
      <w:pPr>
        <w:autoSpaceDE w:val="0"/>
        <w:autoSpaceDN w:val="0"/>
        <w:adjustRightInd w:val="0"/>
        <w:jc w:val="both"/>
        <w:rPr>
          <w:rFonts w:ascii="Times-Roman" w:hAnsi="Times-Roman" w:cs="Times-Roman"/>
          <w:lang w:val="fr-FR"/>
        </w:rPr>
      </w:pPr>
    </w:p>
    <w:p w14:paraId="020D2FC6" w14:textId="77777777" w:rsidR="000152C6" w:rsidRPr="0032190F" w:rsidRDefault="000152C6" w:rsidP="000152C6">
      <w:pPr>
        <w:autoSpaceDE w:val="0"/>
        <w:autoSpaceDN w:val="0"/>
        <w:adjustRightInd w:val="0"/>
        <w:rPr>
          <w:rFonts w:ascii="Times-Roman" w:hAnsi="Times-Roman" w:cs="Times-Roman"/>
          <w:lang w:val="fr-FR"/>
        </w:rPr>
      </w:pPr>
    </w:p>
    <w:p w14:paraId="4EEE6751" w14:textId="77777777" w:rsidR="000152C6" w:rsidRPr="0032190F" w:rsidRDefault="000152C6" w:rsidP="000152C6">
      <w:pPr>
        <w:pStyle w:val="Heading4"/>
        <w:numPr>
          <w:ilvl w:val="3"/>
          <w:numId w:val="0"/>
        </w:numPr>
        <w:tabs>
          <w:tab w:val="num" w:pos="2520"/>
        </w:tabs>
        <w:spacing w:before="240" w:after="60"/>
        <w:ind w:left="2160"/>
      </w:pPr>
      <w:bookmarkStart w:id="5408" w:name="Typ_Bego_Haches"/>
      <w:r w:rsidRPr="0032190F">
        <w:t>Haches</w:t>
      </w:r>
    </w:p>
    <w:bookmarkEnd w:id="5408"/>
    <w:p w14:paraId="2AFE6499" w14:textId="77777777" w:rsidR="000152C6" w:rsidRPr="0032190F" w:rsidRDefault="000152C6" w:rsidP="000152C6">
      <w:pPr>
        <w:autoSpaceDE w:val="0"/>
        <w:autoSpaceDN w:val="0"/>
        <w:adjustRightInd w:val="0"/>
        <w:jc w:val="both"/>
        <w:rPr>
          <w:rFonts w:ascii="Times-Roman" w:hAnsi="Times-Roman" w:cs="Times-Roman"/>
          <w:lang w:val="fr-FR"/>
        </w:rPr>
      </w:pPr>
    </w:p>
    <w:p w14:paraId="7C6607B6" w14:textId="6F668936" w:rsidR="000152C6" w:rsidRPr="00C4505C" w:rsidRDefault="000152C6" w:rsidP="000152C6">
      <w:pPr>
        <w:autoSpaceDE w:val="0"/>
        <w:autoSpaceDN w:val="0"/>
        <w:adjustRightInd w:val="0"/>
        <w:jc w:val="both"/>
        <w:rPr>
          <w:lang w:val="fr-FR"/>
        </w:rPr>
      </w:pPr>
      <w:r w:rsidRPr="00C4505C">
        <w:rPr>
          <w:lang w:val="fr-FR"/>
        </w:rPr>
        <w:t xml:space="preserve">Le petit nombre de haches découvertes dans le site du mont Bego, traduit, par la négative, son appartenance à la sphère symbolique méridionale (voir les symboles du </w:t>
      </w:r>
      <w:hyperlink r:id="rId13253" w:anchor="Cul_Megalithisme" w:history="1">
        <w:r w:rsidRPr="00C4505C">
          <w:rPr>
            <w:rStyle w:val="Hyperlink"/>
            <w:lang w:val="fr-FR"/>
          </w:rPr>
          <w:t>mégalithisme</w:t>
        </w:r>
      </w:hyperlink>
      <w:r w:rsidRPr="00C4505C">
        <w:rPr>
          <w:lang w:val="fr-FR"/>
        </w:rPr>
        <w:t>) (SS BIB).</w:t>
      </w:r>
    </w:p>
    <w:p w14:paraId="7142D1EB" w14:textId="2ED2A76E" w:rsidR="000152C6" w:rsidRPr="00C4505C" w:rsidRDefault="000152C6" w:rsidP="000152C6">
      <w:pPr>
        <w:autoSpaceDE w:val="0"/>
        <w:autoSpaceDN w:val="0"/>
        <w:adjustRightInd w:val="0"/>
        <w:jc w:val="both"/>
        <w:rPr>
          <w:lang w:val="fr-FR"/>
        </w:rPr>
      </w:pPr>
      <w:r w:rsidRPr="00C4505C">
        <w:rPr>
          <w:lang w:val="fr-FR"/>
        </w:rPr>
        <w:t xml:space="preserve">Elle ne représente qu’une infime partie du contingent des gravures d’armes et, qui plus est, restent soumises à interprétation (voir également le </w:t>
      </w:r>
      <w:hyperlink r:id="rId13254" w:anchor="Cul_Galice" w:history="1">
        <w:r w:rsidRPr="00C4505C">
          <w:rPr>
            <w:rStyle w:val="Hyperlink"/>
            <w:lang w:val="fr-FR"/>
          </w:rPr>
          <w:t>groupe des gravures de Galice</w:t>
        </w:r>
      </w:hyperlink>
      <w:r w:rsidRPr="00C4505C">
        <w:rPr>
          <w:lang w:val="fr-FR"/>
        </w:rPr>
        <w:t>) (SS BIB).</w:t>
      </w:r>
    </w:p>
    <w:p w14:paraId="2B7C0781" w14:textId="77777777" w:rsidR="000152C6" w:rsidRPr="0032190F" w:rsidRDefault="000152C6" w:rsidP="000152C6">
      <w:pPr>
        <w:autoSpaceDE w:val="0"/>
        <w:autoSpaceDN w:val="0"/>
        <w:adjustRightInd w:val="0"/>
        <w:jc w:val="both"/>
        <w:rPr>
          <w:rFonts w:ascii="Times-Roman" w:hAnsi="Times-Roman" w:cs="Times-Roman"/>
          <w:lang w:val="fr-FR"/>
        </w:rPr>
      </w:pPr>
    </w:p>
    <w:p w14:paraId="50389F54" w14:textId="00BEA6E4" w:rsidR="000152C6" w:rsidRPr="00C4505C" w:rsidRDefault="000152C6" w:rsidP="000152C6">
      <w:pPr>
        <w:autoSpaceDE w:val="0"/>
        <w:autoSpaceDN w:val="0"/>
        <w:adjustRightInd w:val="0"/>
        <w:jc w:val="both"/>
        <w:rPr>
          <w:lang w:val="fr-FR"/>
        </w:rPr>
      </w:pPr>
      <w:r w:rsidRPr="00C4505C">
        <w:rPr>
          <w:lang w:val="fr-FR"/>
        </w:rPr>
        <w:t xml:space="preserve">L’absence de haches de type des </w:t>
      </w:r>
      <w:hyperlink r:id="rId13255" w:anchor="Typ_Roseaux" w:history="1">
        <w:r w:rsidRPr="00C4505C">
          <w:rPr>
            <w:rStyle w:val="Hyperlink"/>
            <w:lang w:val="fr-FR"/>
          </w:rPr>
          <w:t>Roseaux</w:t>
        </w:r>
      </w:hyperlink>
      <w:r w:rsidRPr="00C4505C">
        <w:rPr>
          <w:lang w:val="fr-FR"/>
        </w:rPr>
        <w:t xml:space="preserve">, attribuables à une époque postérieure au </w:t>
      </w:r>
      <w:hyperlink r:id="rId13256" w:anchor="Cul_Bronze_Ancien" w:history="1">
        <w:r w:rsidRPr="00C4505C">
          <w:rPr>
            <w:rStyle w:val="Hyperlink"/>
            <w:lang w:val="fr-FR"/>
          </w:rPr>
          <w:t>Bz A II</w:t>
        </w:r>
      </w:hyperlink>
      <w:r w:rsidRPr="00C4505C">
        <w:rPr>
          <w:lang w:val="fr-FR"/>
        </w:rPr>
        <w:t xml:space="preserve"> (Bocquet, Vital 1989) indique une plus grande ancienneté des gravures d’armes (SS BIB).</w:t>
      </w:r>
    </w:p>
    <w:p w14:paraId="27452D96" w14:textId="77777777" w:rsidR="000152C6" w:rsidRPr="0032190F" w:rsidRDefault="000152C6" w:rsidP="00647EA0">
      <w:pPr>
        <w:pStyle w:val="Heading5"/>
      </w:pPr>
      <w:r w:rsidRPr="0032190F">
        <w:t>Typologie et étude morphométrique</w:t>
      </w:r>
    </w:p>
    <w:p w14:paraId="23F2A5B1" w14:textId="77777777" w:rsidR="000152C6" w:rsidRPr="0032190F" w:rsidRDefault="000152C6" w:rsidP="000152C6">
      <w:pPr>
        <w:autoSpaceDE w:val="0"/>
        <w:autoSpaceDN w:val="0"/>
        <w:adjustRightInd w:val="0"/>
        <w:rPr>
          <w:rFonts w:ascii="Times-Roman" w:hAnsi="Times-Roman" w:cs="Times-Roman"/>
          <w:lang w:val="fr-FR"/>
        </w:rPr>
      </w:pPr>
    </w:p>
    <w:p w14:paraId="2ECB34BE" w14:textId="77777777" w:rsidR="000152C6" w:rsidRPr="00C4505C" w:rsidRDefault="000152C6" w:rsidP="000152C6">
      <w:pPr>
        <w:autoSpaceDE w:val="0"/>
        <w:autoSpaceDN w:val="0"/>
        <w:adjustRightInd w:val="0"/>
        <w:rPr>
          <w:lang w:val="fr-FR"/>
        </w:rPr>
      </w:pPr>
      <w:r w:rsidRPr="00C4505C">
        <w:rPr>
          <w:lang w:val="fr-FR"/>
        </w:rPr>
        <w:t>Il n’existerait que 4 exemplaires seulement pour Chenorkian (Chenorkian 1988 p. 255)</w:t>
      </w:r>
    </w:p>
    <w:p w14:paraId="44B334C4" w14:textId="77777777" w:rsidR="000152C6" w:rsidRPr="00C4505C" w:rsidRDefault="000152C6" w:rsidP="000152C6">
      <w:pPr>
        <w:autoSpaceDE w:val="0"/>
        <w:autoSpaceDN w:val="0"/>
        <w:adjustRightInd w:val="0"/>
        <w:rPr>
          <w:lang w:val="fr-FR"/>
        </w:rPr>
      </w:pPr>
    </w:p>
    <w:p w14:paraId="29FC1194" w14:textId="77777777" w:rsidR="000152C6" w:rsidRPr="00C4505C" w:rsidRDefault="000152C6" w:rsidP="000152C6">
      <w:pPr>
        <w:autoSpaceDE w:val="0"/>
        <w:autoSpaceDN w:val="0"/>
        <w:adjustRightInd w:val="0"/>
        <w:jc w:val="both"/>
        <w:rPr>
          <w:lang w:val="fr-FR"/>
        </w:rPr>
      </w:pPr>
      <w:r w:rsidRPr="00C4505C">
        <w:rPr>
          <w:lang w:val="fr-FR"/>
        </w:rPr>
        <w:t>G. de Saulieu propose une étude typologique comparative des 57 haches que l’on retrouve au Bego (30 aux Merveilles, 27 à Fontanalba). Sur la base de 2 critères (emmanchement et forme de la lame) il détermine 25 types (cf. Typologie etc. des poignards) (BIB 413 p. 183-192)</w:t>
      </w:r>
    </w:p>
    <w:p w14:paraId="463B3474" w14:textId="77777777" w:rsidR="000152C6" w:rsidRPr="0032190F" w:rsidRDefault="000152C6" w:rsidP="000152C6">
      <w:pPr>
        <w:pStyle w:val="Heading6"/>
      </w:pPr>
      <w:r w:rsidRPr="0032190F">
        <w:t>Hache bipenne à lame rectangulaire</w:t>
      </w:r>
    </w:p>
    <w:p w14:paraId="6858303D" w14:textId="77777777" w:rsidR="000152C6" w:rsidRPr="0032190F" w:rsidRDefault="000152C6" w:rsidP="000152C6">
      <w:pPr>
        <w:autoSpaceDE w:val="0"/>
        <w:autoSpaceDN w:val="0"/>
        <w:adjustRightInd w:val="0"/>
        <w:rPr>
          <w:rFonts w:ascii="Times-Roman" w:hAnsi="Times-Roman" w:cs="Times-Roman"/>
          <w:lang w:val="fr-FR"/>
        </w:rPr>
      </w:pPr>
    </w:p>
    <w:p w14:paraId="1A3F75CB" w14:textId="5290942E" w:rsidR="000152C6" w:rsidRPr="00C4505C" w:rsidRDefault="000152C6" w:rsidP="000152C6">
      <w:pPr>
        <w:autoSpaceDE w:val="0"/>
        <w:autoSpaceDN w:val="0"/>
        <w:adjustRightInd w:val="0"/>
        <w:jc w:val="both"/>
        <w:rPr>
          <w:lang w:val="fr-FR"/>
        </w:rPr>
      </w:pPr>
      <w:r w:rsidRPr="00C4505C">
        <w:rPr>
          <w:lang w:val="fr-FR"/>
        </w:rPr>
        <w:t xml:space="preserve">Certaines haches peuvent faire référence au Chalcolithique (hache de bataille) (BIB 371 p. 55). Ces sites peuvent apporter des points de comparaison : </w:t>
      </w:r>
      <w:hyperlink r:id="rId13257" w:anchor="Sit_Yvonand" w:history="1">
        <w:r w:rsidRPr="00C4505C">
          <w:rPr>
            <w:rStyle w:val="Hyperlink"/>
            <w:lang w:val="fr-FR"/>
          </w:rPr>
          <w:t>Yvonand</w:t>
        </w:r>
      </w:hyperlink>
      <w:r w:rsidRPr="00C4505C">
        <w:rPr>
          <w:lang w:val="fr-FR"/>
        </w:rPr>
        <w:t xml:space="preserve">, </w:t>
      </w:r>
      <w:hyperlink r:id="rId13258" w:anchor="Sit_Cham_Eslen" w:history="1">
        <w:r w:rsidRPr="00C4505C">
          <w:rPr>
            <w:rStyle w:val="Hyperlink"/>
            <w:lang w:val="fr-FR"/>
          </w:rPr>
          <w:t>Cham-Eslen</w:t>
        </w:r>
      </w:hyperlink>
      <w:r w:rsidRPr="00C4505C">
        <w:rPr>
          <w:lang w:val="fr-FR"/>
        </w:rPr>
        <w:t>, Hornstaad (SS BIB)</w:t>
      </w:r>
    </w:p>
    <w:p w14:paraId="0F96BA3A" w14:textId="77777777" w:rsidR="000152C6" w:rsidRPr="00C4505C" w:rsidRDefault="000152C6" w:rsidP="000152C6">
      <w:pPr>
        <w:autoSpaceDE w:val="0"/>
        <w:autoSpaceDN w:val="0"/>
        <w:adjustRightInd w:val="0"/>
        <w:jc w:val="both"/>
        <w:rPr>
          <w:lang w:val="fr-FR"/>
        </w:rPr>
      </w:pPr>
    </w:p>
    <w:p w14:paraId="2472EF81" w14:textId="5EB20A46" w:rsidR="000152C6" w:rsidRPr="00C4505C" w:rsidRDefault="000152C6" w:rsidP="000152C6">
      <w:pPr>
        <w:autoSpaceDE w:val="0"/>
        <w:autoSpaceDN w:val="0"/>
        <w:adjustRightInd w:val="0"/>
        <w:jc w:val="both"/>
        <w:rPr>
          <w:lang w:val="fr-FR"/>
        </w:rPr>
      </w:pPr>
      <w:r w:rsidRPr="00C4505C">
        <w:rPr>
          <w:lang w:val="fr-FR"/>
        </w:rPr>
        <w:t xml:space="preserve">Voir </w:t>
      </w:r>
      <w:hyperlink r:id="rId13259" w:anchor="Siz_ZIIGIR4" w:history="1">
        <w:r w:rsidRPr="00C4505C">
          <w:rPr>
            <w:rStyle w:val="Hyperlink"/>
            <w:lang w:val="fr-FR"/>
          </w:rPr>
          <w:t>ZII.GI.R4</w:t>
        </w:r>
      </w:hyperlink>
      <w:r w:rsidRPr="00C4505C">
        <w:rPr>
          <w:lang w:val="fr-FR"/>
        </w:rPr>
        <w:t>, ZVIGIR16@c</w:t>
      </w:r>
    </w:p>
    <w:p w14:paraId="685AF6B0" w14:textId="77777777" w:rsidR="000152C6" w:rsidRPr="0032190F" w:rsidRDefault="000152C6" w:rsidP="000152C6">
      <w:pPr>
        <w:pStyle w:val="Heading6"/>
      </w:pPr>
      <w:r w:rsidRPr="0032190F">
        <w:t>Haches à tranchant perpendiculaire au manche</w:t>
      </w:r>
    </w:p>
    <w:p w14:paraId="04B69B14" w14:textId="77777777" w:rsidR="000152C6" w:rsidRPr="0032190F" w:rsidRDefault="000152C6" w:rsidP="000152C6">
      <w:pPr>
        <w:rPr>
          <w:lang w:val="fr-FR"/>
        </w:rPr>
      </w:pPr>
    </w:p>
    <w:p w14:paraId="6C67F946" w14:textId="77777777" w:rsidR="000152C6" w:rsidRPr="00C4505C" w:rsidRDefault="000152C6" w:rsidP="000152C6">
      <w:pPr>
        <w:autoSpaceDE w:val="0"/>
        <w:autoSpaceDN w:val="0"/>
        <w:adjustRightInd w:val="0"/>
        <w:jc w:val="both"/>
        <w:rPr>
          <w:lang w:val="fr-FR"/>
        </w:rPr>
      </w:pPr>
      <w:r w:rsidRPr="00C4505C">
        <w:rPr>
          <w:lang w:val="fr-FR"/>
        </w:rPr>
        <w:lastRenderedPageBreak/>
        <w:t>Les haches à tranchant transversal évasé évoquent les haches à tranchant élargi et à léger rebord, caractéristiques selon Renato Peroni des phases Chalcolithique II et Chalcolithique III d’Italie (BIB 372 p. 100).</w:t>
      </w:r>
    </w:p>
    <w:p w14:paraId="6BD2D64F" w14:textId="7E1F6DD2" w:rsidR="000152C6" w:rsidRPr="00C4505C" w:rsidRDefault="000152C6" w:rsidP="000152C6">
      <w:pPr>
        <w:autoSpaceDE w:val="0"/>
        <w:autoSpaceDN w:val="0"/>
        <w:adjustRightInd w:val="0"/>
        <w:jc w:val="both"/>
        <w:rPr>
          <w:lang w:val="fr-FR"/>
        </w:rPr>
      </w:pPr>
      <w:r w:rsidRPr="00C4505C">
        <w:rPr>
          <w:lang w:val="fr-FR"/>
        </w:rPr>
        <w:t>Certaines haches gravées à lame rectangulaire allongée évoque des modèles en cuivre à bords parallèles et à tranchant rectiligne du Chalcolithique comme celles découverte à Remedello Sotto et dans le site de Frascaresa (</w:t>
      </w:r>
      <w:hyperlink r:id="rId13260" w:anchor="Sit_Prima_Ciappa" w:history="1">
        <w:r w:rsidRPr="00C4505C">
          <w:rPr>
            <w:rStyle w:val="Hyperlink"/>
            <w:lang w:val="fr-FR"/>
          </w:rPr>
          <w:t>Prima Ciappa</w:t>
        </w:r>
      </w:hyperlink>
      <w:r w:rsidRPr="00C4505C">
        <w:rPr>
          <w:lang w:val="fr-FR"/>
        </w:rPr>
        <w:t xml:space="preserve">) (Ligurie) ou avec </w:t>
      </w:r>
      <w:hyperlink r:id="rId13261" w:anchor="Sit_Otzi" w:history="1">
        <w:r w:rsidRPr="00C4505C">
          <w:rPr>
            <w:rStyle w:val="Hyperlink"/>
            <w:lang w:val="fr-FR"/>
          </w:rPr>
          <w:t>Ötzi</w:t>
        </w:r>
      </w:hyperlink>
      <w:r w:rsidRPr="00C4505C">
        <w:rPr>
          <w:lang w:val="fr-FR"/>
        </w:rPr>
        <w:t xml:space="preserve"> (BIB 372 p. 100)Les haches gravées à lame allongée, à bords subparallèles et à tranchants évasés légèrement convexe rappellent les haches de Noceto ou de </w:t>
      </w:r>
      <w:hyperlink r:id="rId13262" w:anchor="Sit_Verezzi" w:history="1">
        <w:r w:rsidRPr="00C4505C">
          <w:rPr>
            <w:rStyle w:val="Hyperlink"/>
            <w:lang w:val="fr-FR"/>
          </w:rPr>
          <w:t>Borgio Verezzi</w:t>
        </w:r>
      </w:hyperlink>
      <w:r w:rsidRPr="00C4505C">
        <w:rPr>
          <w:lang w:val="fr-FR"/>
        </w:rPr>
        <w:t xml:space="preserve"> (Ligurie) (BIB 372 p. 100)</w:t>
      </w:r>
    </w:p>
    <w:p w14:paraId="1274737D" w14:textId="77777777" w:rsidR="000152C6" w:rsidRPr="0032190F" w:rsidRDefault="000152C6" w:rsidP="000152C6">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90"/>
        <w:gridCol w:w="3888"/>
      </w:tblGrid>
      <w:tr w:rsidR="000152C6" w:rsidRPr="00C4505C" w14:paraId="04804B93" w14:textId="77777777" w:rsidTr="00C73F91">
        <w:trPr>
          <w:jc w:val="center"/>
        </w:trPr>
        <w:tc>
          <w:tcPr>
            <w:tcW w:w="0" w:type="auto"/>
            <w:vAlign w:val="center"/>
          </w:tcPr>
          <w:p w14:paraId="187F2D59" w14:textId="77777777" w:rsidR="000152C6" w:rsidRPr="00C4505C" w:rsidRDefault="000152C6" w:rsidP="00C73F91">
            <w:pPr>
              <w:jc w:val="center"/>
            </w:pPr>
            <w:r w:rsidRPr="00C4505C">
              <w:t>Roches Bego</w:t>
            </w:r>
          </w:p>
        </w:tc>
        <w:tc>
          <w:tcPr>
            <w:tcW w:w="0" w:type="auto"/>
            <w:vAlign w:val="center"/>
          </w:tcPr>
          <w:p w14:paraId="61FB65E1" w14:textId="77777777" w:rsidR="000152C6" w:rsidRPr="00C4505C" w:rsidRDefault="000152C6" w:rsidP="00C73F91">
            <w:pPr>
              <w:jc w:val="center"/>
            </w:pPr>
            <w:r w:rsidRPr="00C4505C">
              <w:t>Comparaison</w:t>
            </w:r>
          </w:p>
        </w:tc>
      </w:tr>
      <w:tr w:rsidR="000152C6" w:rsidRPr="008B002C" w14:paraId="7FB929CD" w14:textId="77777777" w:rsidTr="00C73F91">
        <w:trPr>
          <w:jc w:val="center"/>
        </w:trPr>
        <w:tc>
          <w:tcPr>
            <w:tcW w:w="0" w:type="auto"/>
            <w:vAlign w:val="center"/>
          </w:tcPr>
          <w:p w14:paraId="48DFE9EB" w14:textId="77777777" w:rsidR="000152C6" w:rsidRPr="00C4505C" w:rsidRDefault="000152C6" w:rsidP="00C73F91">
            <w:pPr>
              <w:jc w:val="center"/>
            </w:pPr>
            <w:r w:rsidRPr="00C4505C">
              <w:t>ZI.GI.R4@b</w:t>
            </w:r>
          </w:p>
        </w:tc>
        <w:tc>
          <w:tcPr>
            <w:tcW w:w="0" w:type="auto"/>
            <w:vAlign w:val="center"/>
          </w:tcPr>
          <w:p w14:paraId="511DB9F5" w14:textId="46E0CF4E" w:rsidR="000152C6" w:rsidRPr="00C4505C" w:rsidRDefault="00000000" w:rsidP="00C73F91">
            <w:pPr>
              <w:jc w:val="center"/>
              <w:rPr>
                <w:lang w:val="it-IT"/>
              </w:rPr>
            </w:pPr>
            <w:hyperlink r:id="rId13263" w:anchor="Sit_Otzi" w:history="1">
              <w:r w:rsidR="000152C6" w:rsidRPr="00C4505C">
                <w:rPr>
                  <w:rStyle w:val="Hyperlink"/>
                  <w:lang w:val="it-IT"/>
                </w:rPr>
                <w:t>Ötzi</w:t>
              </w:r>
            </w:hyperlink>
            <w:r w:rsidR="000152C6" w:rsidRPr="00C4505C">
              <w:rPr>
                <w:lang w:val="it-IT"/>
              </w:rPr>
              <w:t xml:space="preserve">, tombe 102 de </w:t>
            </w:r>
            <w:hyperlink r:id="rId13264" w:anchor="Sit_Remedello" w:history="1">
              <w:r w:rsidR="000152C6" w:rsidRPr="00C4505C">
                <w:rPr>
                  <w:rStyle w:val="Hyperlink"/>
                  <w:lang w:val="it-IT"/>
                </w:rPr>
                <w:t>Remedello Sotto</w:t>
              </w:r>
            </w:hyperlink>
            <w:r w:rsidR="000152C6" w:rsidRPr="00C4505C">
              <w:rPr>
                <w:lang w:val="it-IT"/>
              </w:rPr>
              <w:t xml:space="preserve">, </w:t>
            </w:r>
          </w:p>
          <w:p w14:paraId="7C73C0D2" w14:textId="11047632" w:rsidR="000152C6" w:rsidRPr="00C4505C" w:rsidRDefault="00000000" w:rsidP="00C73F91">
            <w:pPr>
              <w:jc w:val="center"/>
              <w:rPr>
                <w:lang w:val="it-IT"/>
              </w:rPr>
            </w:pPr>
            <w:hyperlink r:id="rId13265" w:anchor="Sit_Antenna" w:history="1">
              <w:r w:rsidR="000152C6" w:rsidRPr="00C4505C">
                <w:rPr>
                  <w:rStyle w:val="Hyperlink"/>
                  <w:lang w:val="it-IT"/>
                </w:rPr>
                <w:t>Grotta dell’Antenna</w:t>
              </w:r>
            </w:hyperlink>
            <w:r w:rsidR="000152C6" w:rsidRPr="00C4505C">
              <w:rPr>
                <w:lang w:val="it-IT"/>
              </w:rPr>
              <w:t xml:space="preserve">, roche de </w:t>
            </w:r>
            <w:hyperlink r:id="rId13266" w:anchor="Sit_Verezzi" w:history="1">
              <w:r w:rsidR="000152C6" w:rsidRPr="00C4505C">
                <w:rPr>
                  <w:rStyle w:val="Hyperlink"/>
                  <w:lang w:val="it-IT"/>
                </w:rPr>
                <w:t>Verezzi</w:t>
              </w:r>
            </w:hyperlink>
          </w:p>
        </w:tc>
      </w:tr>
    </w:tbl>
    <w:p w14:paraId="7D85A4DD" w14:textId="77777777" w:rsidR="000152C6" w:rsidRPr="0038356E" w:rsidRDefault="000152C6" w:rsidP="000152C6">
      <w:pPr>
        <w:jc w:val="both"/>
        <w:rPr>
          <w:lang w:val="it-IT"/>
        </w:rPr>
      </w:pPr>
    </w:p>
    <w:p w14:paraId="0B12BB2F" w14:textId="5BAED77B" w:rsidR="000152C6" w:rsidRPr="0032190F" w:rsidRDefault="000152C6" w:rsidP="000152C6">
      <w:pPr>
        <w:jc w:val="both"/>
        <w:rPr>
          <w:lang w:val="fr-FR"/>
        </w:rPr>
      </w:pPr>
      <w:r w:rsidRPr="0032190F">
        <w:rPr>
          <w:lang w:val="fr-FR"/>
        </w:rPr>
        <w:t xml:space="preserve">Le phénomène de symbolisation dans les représentations d’armes peut être comparé aux </w:t>
      </w:r>
      <w:hyperlink r:id="rId13267" w:anchor="Cul_Extremadura" w:history="1">
        <w:r w:rsidRPr="0032190F">
          <w:rPr>
            <w:rStyle w:val="Hyperlink"/>
            <w:lang w:val="fr-FR"/>
          </w:rPr>
          <w:t>stèles gravées du type de l’Extremadura</w:t>
        </w:r>
      </w:hyperlink>
      <w:r w:rsidRPr="0032190F">
        <w:rPr>
          <w:lang w:val="fr-FR"/>
        </w:rPr>
        <w:t xml:space="preserve"> (</w:t>
      </w:r>
      <w:hyperlink r:id="rId13268" w:anchor="Cul_Bronze_Final" w:history="1">
        <w:r w:rsidRPr="0032190F">
          <w:rPr>
            <w:rStyle w:val="Hyperlink"/>
            <w:lang w:val="fr-FR"/>
          </w:rPr>
          <w:t>Bronze final</w:t>
        </w:r>
      </w:hyperlink>
      <w:r w:rsidRPr="0032190F">
        <w:rPr>
          <w:lang w:val="fr-FR"/>
        </w:rPr>
        <w:t>).</w:t>
      </w:r>
    </w:p>
    <w:p w14:paraId="68A3A827" w14:textId="77777777" w:rsidR="000152C6" w:rsidRPr="0032190F" w:rsidRDefault="000152C6" w:rsidP="000152C6">
      <w:pPr>
        <w:jc w:val="both"/>
        <w:rPr>
          <w:lang w:val="fr-FR"/>
        </w:rPr>
      </w:pPr>
    </w:p>
    <w:p w14:paraId="6976D534" w14:textId="77777777" w:rsidR="000152C6" w:rsidRPr="0032190F" w:rsidRDefault="000152C6" w:rsidP="00647EA0">
      <w:pPr>
        <w:pStyle w:val="Heading5"/>
      </w:pPr>
      <w:r w:rsidRPr="0032190F">
        <w:t>Comparaisons et attribution chronologique</w:t>
      </w:r>
    </w:p>
    <w:p w14:paraId="0EDE2175" w14:textId="77777777" w:rsidR="000152C6" w:rsidRPr="0032190F" w:rsidRDefault="000152C6" w:rsidP="000152C6">
      <w:pPr>
        <w:jc w:val="both"/>
        <w:rPr>
          <w:lang w:val="fr-FR"/>
        </w:rPr>
      </w:pPr>
    </w:p>
    <w:p w14:paraId="7AB638C0" w14:textId="7BF6E743" w:rsidR="000152C6" w:rsidRPr="0032190F" w:rsidRDefault="000152C6" w:rsidP="000152C6">
      <w:pPr>
        <w:jc w:val="both"/>
        <w:rPr>
          <w:lang w:val="fr-FR"/>
        </w:rPr>
      </w:pPr>
      <w:r w:rsidRPr="0032190F">
        <w:rPr>
          <w:lang w:val="fr-FR"/>
        </w:rPr>
        <w:t xml:space="preserve">Saulieu attribue la gravure de hache (ZX.GIV.R 2A fig. 1) au type de hache à tranchant circulaire ou spatulé caractéristique d’une phase avancée du </w:t>
      </w:r>
      <w:hyperlink r:id="rId13269" w:anchor="Cul_Bronze_Ancien" w:history="1">
        <w:r w:rsidRPr="0032190F">
          <w:rPr>
            <w:rStyle w:val="Hyperlink"/>
            <w:lang w:val="fr-FR"/>
          </w:rPr>
          <w:t>Bronze ancien</w:t>
        </w:r>
      </w:hyperlink>
      <w:r w:rsidRPr="0032190F">
        <w:rPr>
          <w:lang w:val="fr-FR"/>
        </w:rPr>
        <w:t xml:space="preserve"> ou au </w:t>
      </w:r>
      <w:hyperlink r:id="rId13270" w:anchor="Cul_Bronze_Moyen" w:history="1">
        <w:r w:rsidRPr="0032190F">
          <w:rPr>
            <w:rStyle w:val="Hyperlink"/>
            <w:lang w:val="fr-FR"/>
          </w:rPr>
          <w:t>Bronze moyen</w:t>
        </w:r>
      </w:hyperlink>
      <w:r w:rsidRPr="0032190F">
        <w:rPr>
          <w:lang w:val="fr-FR"/>
        </w:rPr>
        <w:t xml:space="preserve"> (BIB 877 fig. 57). Toutefois, la photographie de la gravure montre qu’il est probable qu’il s’agisse d’une plage plus ou moins régulière juxtaposée à une barre courbe. L’identification de cette gravure à une hache reste donc plus qu’hypothétique (SS BIB). </w:t>
      </w:r>
    </w:p>
    <w:p w14:paraId="3BAC273E" w14:textId="77777777" w:rsidR="000152C6" w:rsidRPr="0032190F" w:rsidRDefault="000152C6" w:rsidP="000152C6">
      <w:pPr>
        <w:jc w:val="both"/>
        <w:rPr>
          <w:lang w:val="fr-FR"/>
        </w:rPr>
      </w:pPr>
      <w:r w:rsidRPr="0032190F">
        <w:rPr>
          <w:lang w:val="fr-FR"/>
        </w:rPr>
        <w:t xml:space="preserve">Arcà (2010) souligne par ailleurs qu’aucune hache à rebors, corps allongé, tranchant très évasé (type des Roseaux ( ?)) n’est pas présente au Bego, ce qui formerait un </w:t>
      </w:r>
      <w:r w:rsidRPr="0032190F">
        <w:rPr>
          <w:i/>
          <w:lang w:val="fr-FR"/>
        </w:rPr>
        <w:t>ante quem</w:t>
      </w:r>
      <w:r w:rsidRPr="0032190F">
        <w:rPr>
          <w:lang w:val="fr-FR"/>
        </w:rPr>
        <w:t xml:space="preserve"> en plaçant les gravures avant la fin du Bronze ancien (BIB 971 p. 290) </w:t>
      </w:r>
    </w:p>
    <w:p w14:paraId="566A5B5A" w14:textId="23532715" w:rsidR="000152C6" w:rsidRPr="0032190F" w:rsidRDefault="00C271A9" w:rsidP="000152C6">
      <w:pPr>
        <w:pStyle w:val="Heading3"/>
        <w:numPr>
          <w:ilvl w:val="2"/>
          <w:numId w:val="0"/>
        </w:numPr>
        <w:tabs>
          <w:tab w:val="num" w:pos="1800"/>
        </w:tabs>
        <w:spacing w:before="240" w:after="60" w:line="240" w:lineRule="auto"/>
        <w:ind w:left="1440"/>
      </w:pPr>
      <w:r>
        <w:t>c</w:t>
      </w:r>
      <w:r w:rsidR="000152C6" w:rsidRPr="0032190F">
        <w:t>orniformes</w:t>
      </w:r>
      <w:r w:rsidR="003A29A9">
        <w:t xml:space="preserve"> </w:t>
      </w:r>
      <w:r w:rsidR="000152C6" w:rsidRPr="0032190F">
        <w:t>&amp;</w:t>
      </w:r>
      <w:r w:rsidR="003A29A9">
        <w:t xml:space="preserve"> </w:t>
      </w:r>
      <w:r>
        <w:t>a</w:t>
      </w:r>
      <w:r w:rsidR="000152C6" w:rsidRPr="0032190F">
        <w:t>ttelages</w:t>
      </w:r>
    </w:p>
    <w:p w14:paraId="493F5FC4" w14:textId="77777777" w:rsidR="000152C6" w:rsidRPr="0032190F" w:rsidRDefault="000152C6" w:rsidP="000152C6">
      <w:pPr>
        <w:rPr>
          <w:lang w:val="fr-FR"/>
        </w:rPr>
      </w:pPr>
    </w:p>
    <w:p w14:paraId="1F49B467" w14:textId="5A1E9FF8" w:rsidR="000152C6" w:rsidRPr="0032190F" w:rsidRDefault="000152C6" w:rsidP="000152C6">
      <w:pPr>
        <w:jc w:val="both"/>
        <w:rPr>
          <w:lang w:val="fr-FR"/>
        </w:rPr>
      </w:pPr>
      <w:r w:rsidRPr="0032190F">
        <w:rPr>
          <w:lang w:val="fr-FR"/>
        </w:rPr>
        <w:t xml:space="preserve">Corniformes et attelages ont souvent été rassemblés dans la typologie des gravures, ainsi </w:t>
      </w:r>
      <w:hyperlink r:id="rId13271" w:anchor="Aut_Bicknell" w:history="1">
        <w:r w:rsidR="009D627A" w:rsidRPr="00AE78AA">
          <w:rPr>
            <w:rStyle w:val="Hyperlink"/>
            <w:lang w:val="fr-FR"/>
          </w:rPr>
          <w:t>C. Bicknell</w:t>
        </w:r>
      </w:hyperlink>
      <w:r w:rsidR="009D627A" w:rsidRPr="009D627A">
        <w:rPr>
          <w:rStyle w:val="Hyperlink"/>
          <w:color w:val="auto"/>
          <w:u w:val="none"/>
          <w:lang w:val="fr-FR"/>
        </w:rPr>
        <w:t xml:space="preserve"> </w:t>
      </w:r>
      <w:r w:rsidRPr="0032190F">
        <w:rPr>
          <w:lang w:val="fr-FR"/>
        </w:rPr>
        <w:t xml:space="preserve">les regroupe dans sa decription « Figures cornues et araires » (BIB 420 p. 49). En mettant en relation les figures cornues isolées et celles </w:t>
      </w:r>
      <w:hyperlink r:id="rId13272" w:anchor="Typ_Bego_Attelages" w:history="1">
        <w:r w:rsidRPr="0032190F">
          <w:rPr>
            <w:rStyle w:val="Hyperlink"/>
            <w:lang w:val="fr-FR"/>
          </w:rPr>
          <w:t>attelées</w:t>
        </w:r>
      </w:hyperlink>
      <w:r w:rsidRPr="0032190F">
        <w:rPr>
          <w:lang w:val="fr-FR"/>
        </w:rPr>
        <w:t xml:space="preserve"> il conclut que ces premières représentent des bovidés, ou, du moins, en soit leur symbole (BIB 420 p. 49) ce que reprend également </w:t>
      </w:r>
      <w:hyperlink r:id="rId13273" w:anchor="Aut_Isetti" w:history="1">
        <w:r w:rsidR="00411078" w:rsidRPr="00411078">
          <w:rPr>
            <w:rStyle w:val="Hyperlink"/>
            <w:lang w:val="fr-FR"/>
          </w:rPr>
          <w:t>G. Isetti</w:t>
        </w:r>
      </w:hyperlink>
      <w:r w:rsidR="00411078" w:rsidRPr="0032190F">
        <w:rPr>
          <w:lang w:val="fr-FR"/>
        </w:rPr>
        <w:t xml:space="preserve"> </w:t>
      </w:r>
      <w:r w:rsidRPr="0032190F">
        <w:rPr>
          <w:lang w:val="fr-FR"/>
        </w:rPr>
        <w:t>(1959 p. 116).</w:t>
      </w:r>
    </w:p>
    <w:p w14:paraId="699A90DB" w14:textId="77777777" w:rsidR="000152C6" w:rsidRPr="0032190F" w:rsidRDefault="000152C6" w:rsidP="000152C6">
      <w:pPr>
        <w:rPr>
          <w:lang w:val="fr-FR"/>
        </w:rPr>
      </w:pPr>
    </w:p>
    <w:p w14:paraId="69B41FA9" w14:textId="0968E731" w:rsidR="000152C6" w:rsidRPr="0032190F" w:rsidRDefault="000152C6" w:rsidP="000152C6">
      <w:pPr>
        <w:jc w:val="both"/>
        <w:rPr>
          <w:lang w:val="fr-FR"/>
        </w:rPr>
      </w:pPr>
      <w:r w:rsidRPr="0032190F">
        <w:rPr>
          <w:lang w:val="fr-FR"/>
        </w:rPr>
        <w:t xml:space="preserve">Bicknell (avec des tableaux d’effectifs à l’appui) (BIB 420 p. 51, 56) comme </w:t>
      </w:r>
      <w:hyperlink r:id="rId13274" w:anchor="Aut_Isetti" w:history="1">
        <w:r w:rsidR="00411078" w:rsidRPr="00411078">
          <w:rPr>
            <w:rStyle w:val="Hyperlink"/>
            <w:lang w:val="fr-FR"/>
          </w:rPr>
          <w:t>G. Isetti</w:t>
        </w:r>
      </w:hyperlink>
      <w:r w:rsidR="00411078">
        <w:rPr>
          <w:lang w:val="fr-FR"/>
        </w:rPr>
        <w:t xml:space="preserve"> </w:t>
      </w:r>
      <w:r w:rsidRPr="0032190F">
        <w:rPr>
          <w:lang w:val="fr-FR"/>
        </w:rPr>
        <w:t>note que les corniformes et les attelages schématiques sont regroupés dans les Merveilles et que les formes plus détaillées (pattes, queues,…) sont plus souvent présent dans le Fontanalba (1959 p. 119)</w:t>
      </w:r>
    </w:p>
    <w:p w14:paraId="3E2F8B22" w14:textId="77777777" w:rsidR="000152C6" w:rsidRPr="0032190F" w:rsidRDefault="000152C6" w:rsidP="000152C6">
      <w:pPr>
        <w:rPr>
          <w:lang w:val="fr-FR"/>
        </w:rPr>
      </w:pPr>
    </w:p>
    <w:p w14:paraId="40F9710A" w14:textId="2E46F42D" w:rsidR="000152C6" w:rsidRPr="0032190F" w:rsidRDefault="009D627A" w:rsidP="000152C6">
      <w:pPr>
        <w:pStyle w:val="Heading4"/>
        <w:numPr>
          <w:ilvl w:val="3"/>
          <w:numId w:val="0"/>
        </w:numPr>
        <w:tabs>
          <w:tab w:val="num" w:pos="2520"/>
        </w:tabs>
        <w:spacing w:before="240" w:after="60"/>
        <w:ind w:left="2160"/>
      </w:pPr>
      <w:bookmarkStart w:id="5409" w:name="Typ_Bego_Corniformes"/>
      <w:r>
        <w:t>c</w:t>
      </w:r>
      <w:r w:rsidR="000152C6" w:rsidRPr="0032190F">
        <w:t>orniformes</w:t>
      </w:r>
    </w:p>
    <w:bookmarkEnd w:id="5409"/>
    <w:p w14:paraId="3C7276BB" w14:textId="77777777" w:rsidR="000152C6" w:rsidRPr="0032190F" w:rsidRDefault="000152C6" w:rsidP="000152C6">
      <w:pPr>
        <w:rPr>
          <w:lang w:val="fr-FR"/>
        </w:rPr>
      </w:pPr>
    </w:p>
    <w:p w14:paraId="0E41C592" w14:textId="1B80B3E6" w:rsidR="000152C6" w:rsidRPr="0032190F" w:rsidRDefault="00000000" w:rsidP="000152C6">
      <w:pPr>
        <w:jc w:val="both"/>
        <w:rPr>
          <w:lang w:val="fr-FR"/>
        </w:rPr>
      </w:pPr>
      <w:hyperlink r:id="rId13275" w:anchor="Aut_Riviere_Emile" w:history="1">
        <w:r w:rsidR="00BD6A48" w:rsidRPr="00BD6A48">
          <w:rPr>
            <w:rStyle w:val="Hyperlink"/>
            <w:lang w:val="fr-FR"/>
          </w:rPr>
          <w:t>É</w:t>
        </w:r>
        <w:r w:rsidR="00BD6A48">
          <w:rPr>
            <w:rStyle w:val="Hyperlink"/>
            <w:lang w:val="fr-FR"/>
          </w:rPr>
          <w:t xml:space="preserve">. </w:t>
        </w:r>
        <w:r w:rsidR="00BD6A48" w:rsidRPr="00BD6A48">
          <w:rPr>
            <w:rStyle w:val="Hyperlink"/>
            <w:lang w:val="fr-FR"/>
          </w:rPr>
          <w:t>Rivière</w:t>
        </w:r>
      </w:hyperlink>
      <w:r w:rsidR="00BD6A48">
        <w:rPr>
          <w:lang w:val="fr-FR"/>
        </w:rPr>
        <w:t xml:space="preserve"> </w:t>
      </w:r>
      <w:r w:rsidR="000152C6" w:rsidRPr="0032190F">
        <w:rPr>
          <w:lang w:val="fr-FR"/>
        </w:rPr>
        <w:t xml:space="preserve">propose que les corniformes schématiques et géométriques caractérisant les Merveilles puissent être considérés comme des bucranes (le corps n’étant pas figuré) (BIB 885). </w:t>
      </w:r>
    </w:p>
    <w:p w14:paraId="0C451928" w14:textId="6510F12C" w:rsidR="000152C6" w:rsidRPr="0032190F" w:rsidRDefault="000152C6" w:rsidP="000152C6">
      <w:pPr>
        <w:jc w:val="both"/>
        <w:rPr>
          <w:lang w:val="fr-FR"/>
        </w:rPr>
      </w:pPr>
      <w:r w:rsidRPr="0032190F">
        <w:rPr>
          <w:lang w:val="fr-FR"/>
        </w:rPr>
        <w:t xml:space="preserve">Pour </w:t>
      </w:r>
      <w:hyperlink r:id="rId13276" w:anchor="Aut_Issel" w:history="1">
        <w:r w:rsidR="00A2428C" w:rsidRPr="00A2428C">
          <w:rPr>
            <w:rStyle w:val="Hyperlink"/>
            <w:lang w:val="fr-FR"/>
          </w:rPr>
          <w:t>A. Issel</w:t>
        </w:r>
      </w:hyperlink>
      <w:r w:rsidR="00A2428C" w:rsidRPr="0032190F">
        <w:rPr>
          <w:lang w:val="fr-FR"/>
        </w:rPr>
        <w:t xml:space="preserve"> </w:t>
      </w:r>
      <w:r w:rsidRPr="0032190F">
        <w:rPr>
          <w:lang w:val="fr-FR"/>
        </w:rPr>
        <w:t>(1901) la majorité des gravures représente des animaux et principalement des têtes de bovinés avec des cornes plus ou moins développées. Le corps est représenté en projection horizontale (BIB 1249 p. 230)</w:t>
      </w:r>
    </w:p>
    <w:p w14:paraId="51E2BFF7" w14:textId="2FCD1FCB" w:rsidR="000152C6" w:rsidRPr="0032190F" w:rsidRDefault="00000000" w:rsidP="000152C6">
      <w:pPr>
        <w:jc w:val="both"/>
        <w:rPr>
          <w:lang w:val="fr-FR"/>
        </w:rPr>
      </w:pPr>
      <w:hyperlink r:id="rId13277" w:anchor="Aut_Bicknell" w:history="1">
        <w:r w:rsidR="009D627A" w:rsidRPr="00AE78AA">
          <w:rPr>
            <w:rStyle w:val="Hyperlink"/>
            <w:lang w:val="fr-FR"/>
          </w:rPr>
          <w:t>C. Bicknell</w:t>
        </w:r>
      </w:hyperlink>
      <w:r w:rsidR="000152C6" w:rsidRPr="0032190F">
        <w:rPr>
          <w:lang w:val="fr-FR"/>
        </w:rPr>
        <w:t xml:space="preserve">, sans préciser s’il parle de l’ensemble des figures cornues (schématiques ou détaillées), estime que la ces gravures sont « vues d’en haut » et rapproche une situation dans laquelle il pu </w:t>
      </w:r>
      <w:r w:rsidR="000152C6" w:rsidRPr="0032190F">
        <w:rPr>
          <w:lang w:val="fr-FR"/>
        </w:rPr>
        <w:lastRenderedPageBreak/>
        <w:t xml:space="preserve">prendre une photographie du travail d’un attelage de ce phénomène de domination visuelle (BIB 420 p. 51 planche V 1). Il développe ensuite leur typologie (forme des cornes, du corps ou de la tête, appendices, …), en renvoyant fréquemment le lecteur à des planches </w:t>
      </w:r>
    </w:p>
    <w:p w14:paraId="02EB358F" w14:textId="77777777" w:rsidR="000152C6" w:rsidRPr="0032190F" w:rsidRDefault="000152C6" w:rsidP="000152C6">
      <w:pPr>
        <w:jc w:val="both"/>
        <w:rPr>
          <w:lang w:val="fr-FR"/>
        </w:rPr>
      </w:pPr>
    </w:p>
    <w:p w14:paraId="147265BA" w14:textId="52DA2A67" w:rsidR="000152C6" w:rsidRPr="0032190F" w:rsidRDefault="000152C6" w:rsidP="000152C6">
      <w:pPr>
        <w:jc w:val="both"/>
        <w:rPr>
          <w:lang w:val="fr-FR"/>
        </w:rPr>
      </w:pPr>
      <w:r w:rsidRPr="0032190F">
        <w:rPr>
          <w:lang w:val="fr-FR"/>
        </w:rPr>
        <w:t xml:space="preserve">Il existe des gravures de </w:t>
      </w:r>
      <w:hyperlink r:id="rId13278" w:anchor="Typ_Bego_xHisto_Corniformes" w:history="1">
        <w:r w:rsidRPr="0032190F">
          <w:rPr>
            <w:rStyle w:val="Hyperlink"/>
            <w:lang w:val="fr-FR"/>
          </w:rPr>
          <w:t>corniformes récents</w:t>
        </w:r>
      </w:hyperlink>
      <w:r w:rsidRPr="0032190F">
        <w:rPr>
          <w:lang w:val="fr-FR"/>
        </w:rPr>
        <w:t xml:space="preserve"> comme sur la roche </w:t>
      </w:r>
      <w:hyperlink r:id="rId13279" w:anchor="Desc_ZIGIR7beta" w:history="1">
        <w:r w:rsidRPr="0032190F">
          <w:rPr>
            <w:rStyle w:val="Hyperlink"/>
            <w:lang w:val="fr-FR"/>
          </w:rPr>
          <w:t>ZIGIR7@b</w:t>
        </w:r>
      </w:hyperlink>
      <w:r w:rsidRPr="0032190F">
        <w:rPr>
          <w:lang w:val="fr-FR"/>
        </w:rPr>
        <w:t>.</w:t>
      </w:r>
    </w:p>
    <w:p w14:paraId="03B53B96" w14:textId="77777777" w:rsidR="000152C6" w:rsidRPr="0032190F" w:rsidRDefault="000152C6" w:rsidP="000152C6">
      <w:pPr>
        <w:jc w:val="both"/>
        <w:rPr>
          <w:lang w:val="fr-FR"/>
        </w:rPr>
      </w:pPr>
    </w:p>
    <w:p w14:paraId="5ABB97A6" w14:textId="77777777" w:rsidR="000152C6" w:rsidRPr="0032190F" w:rsidRDefault="000152C6" w:rsidP="00647EA0">
      <w:pPr>
        <w:pStyle w:val="Heading5"/>
      </w:pPr>
      <w:r w:rsidRPr="0032190F">
        <w:t>Typologie</w:t>
      </w:r>
    </w:p>
    <w:p w14:paraId="69B590F2" w14:textId="77777777" w:rsidR="000152C6" w:rsidRPr="0032190F" w:rsidRDefault="000152C6" w:rsidP="000152C6">
      <w:pPr>
        <w:rPr>
          <w:lang w:val="fr-FR"/>
        </w:rPr>
      </w:pPr>
    </w:p>
    <w:p w14:paraId="7586855A" w14:textId="77777777" w:rsidR="000152C6" w:rsidRPr="0032190F" w:rsidRDefault="000152C6" w:rsidP="000152C6">
      <w:pPr>
        <w:rPr>
          <w:lang w:val="fr-FR"/>
        </w:rPr>
      </w:pPr>
      <w:r w:rsidRPr="0032190F">
        <w:rPr>
          <w:lang w:val="fr-FR"/>
        </w:rPr>
        <w:t>On peut distinguer plusieurs types de corniformes :</w:t>
      </w:r>
    </w:p>
    <w:p w14:paraId="44B6CE0C" w14:textId="77777777" w:rsidR="000152C6" w:rsidRPr="0032190F" w:rsidRDefault="000152C6" w:rsidP="000152C6">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82"/>
        <w:gridCol w:w="2316"/>
        <w:gridCol w:w="1205"/>
      </w:tblGrid>
      <w:tr w:rsidR="000152C6" w14:paraId="680B86A9" w14:textId="77777777" w:rsidTr="00C73F91">
        <w:trPr>
          <w:jc w:val="center"/>
        </w:trPr>
        <w:tc>
          <w:tcPr>
            <w:tcW w:w="0" w:type="auto"/>
            <w:vMerge w:val="restart"/>
            <w:vAlign w:val="center"/>
          </w:tcPr>
          <w:p w14:paraId="340B820B" w14:textId="77777777" w:rsidR="000152C6" w:rsidRDefault="000152C6" w:rsidP="00C73F91">
            <w:pPr>
              <w:jc w:val="center"/>
            </w:pPr>
            <w:r>
              <w:t xml:space="preserve">corniformes </w:t>
            </w:r>
          </w:p>
          <w:p w14:paraId="3888B81D" w14:textId="77777777" w:rsidR="000152C6" w:rsidRDefault="000152C6" w:rsidP="00C73F91">
            <w:pPr>
              <w:jc w:val="center"/>
            </w:pPr>
            <w:r>
              <w:t>sans appendices</w:t>
            </w:r>
          </w:p>
        </w:tc>
        <w:tc>
          <w:tcPr>
            <w:tcW w:w="0" w:type="auto"/>
            <w:vAlign w:val="center"/>
          </w:tcPr>
          <w:p w14:paraId="700BFB63" w14:textId="77777777" w:rsidR="000152C6" w:rsidRDefault="000152C6" w:rsidP="00C73F91">
            <w:pPr>
              <w:jc w:val="center"/>
            </w:pPr>
            <w:r>
              <w:t>bovidés schématiques</w:t>
            </w:r>
          </w:p>
        </w:tc>
        <w:tc>
          <w:tcPr>
            <w:tcW w:w="1205" w:type="dxa"/>
            <w:vMerge w:val="restart"/>
            <w:vAlign w:val="center"/>
          </w:tcPr>
          <w:p w14:paraId="16B7F06A" w14:textId="77777777" w:rsidR="000152C6" w:rsidRDefault="000152C6" w:rsidP="00C73F91">
            <w:pPr>
              <w:jc w:val="center"/>
            </w:pPr>
            <w:r>
              <w:t xml:space="preserve">BIB 905 </w:t>
            </w:r>
          </w:p>
          <w:p w14:paraId="298ED845" w14:textId="77777777" w:rsidR="000152C6" w:rsidRDefault="000152C6" w:rsidP="00C73F91">
            <w:pPr>
              <w:jc w:val="center"/>
            </w:pPr>
            <w:r>
              <w:t>p. 91-97</w:t>
            </w:r>
          </w:p>
        </w:tc>
      </w:tr>
      <w:tr w:rsidR="000152C6" w14:paraId="3EAE1479" w14:textId="77777777" w:rsidTr="00C73F91">
        <w:trPr>
          <w:jc w:val="center"/>
        </w:trPr>
        <w:tc>
          <w:tcPr>
            <w:tcW w:w="0" w:type="auto"/>
            <w:vMerge/>
            <w:vAlign w:val="center"/>
          </w:tcPr>
          <w:p w14:paraId="1D39F90F" w14:textId="77777777" w:rsidR="000152C6" w:rsidRDefault="000152C6" w:rsidP="00C73F91">
            <w:pPr>
              <w:jc w:val="center"/>
            </w:pPr>
          </w:p>
        </w:tc>
        <w:tc>
          <w:tcPr>
            <w:tcW w:w="0" w:type="auto"/>
            <w:vAlign w:val="center"/>
          </w:tcPr>
          <w:p w14:paraId="54146AFF" w14:textId="77777777" w:rsidR="000152C6" w:rsidRDefault="000152C6" w:rsidP="00C73F91">
            <w:pPr>
              <w:jc w:val="center"/>
            </w:pPr>
            <w:r>
              <w:t>bovidés géométriques</w:t>
            </w:r>
          </w:p>
        </w:tc>
        <w:tc>
          <w:tcPr>
            <w:tcW w:w="1205" w:type="dxa"/>
            <w:vMerge/>
            <w:vAlign w:val="center"/>
          </w:tcPr>
          <w:p w14:paraId="2E599B78" w14:textId="77777777" w:rsidR="000152C6" w:rsidRDefault="000152C6" w:rsidP="00C73F91">
            <w:pPr>
              <w:jc w:val="center"/>
            </w:pPr>
          </w:p>
        </w:tc>
      </w:tr>
      <w:tr w:rsidR="000152C6" w14:paraId="7CB188B1" w14:textId="77777777" w:rsidTr="00C73F91">
        <w:trPr>
          <w:jc w:val="center"/>
        </w:trPr>
        <w:tc>
          <w:tcPr>
            <w:tcW w:w="0" w:type="auto"/>
            <w:vAlign w:val="center"/>
          </w:tcPr>
          <w:p w14:paraId="3754438B" w14:textId="77777777" w:rsidR="000152C6" w:rsidRDefault="000152C6" w:rsidP="00C73F91">
            <w:pPr>
              <w:jc w:val="center"/>
            </w:pPr>
            <w:r>
              <w:t xml:space="preserve">corniformes </w:t>
            </w:r>
          </w:p>
          <w:p w14:paraId="36B00051" w14:textId="77777777" w:rsidR="000152C6" w:rsidRDefault="000152C6" w:rsidP="00C73F91">
            <w:pPr>
              <w:jc w:val="center"/>
            </w:pPr>
            <w:r>
              <w:t>avec appendices</w:t>
            </w:r>
          </w:p>
        </w:tc>
        <w:tc>
          <w:tcPr>
            <w:tcW w:w="0" w:type="auto"/>
            <w:vAlign w:val="center"/>
          </w:tcPr>
          <w:p w14:paraId="1908EE95" w14:textId="77777777" w:rsidR="000152C6" w:rsidRDefault="000152C6" w:rsidP="00C73F91">
            <w:pPr>
              <w:jc w:val="center"/>
            </w:pPr>
            <w:r>
              <w:t>bovidés complets</w:t>
            </w:r>
          </w:p>
        </w:tc>
        <w:tc>
          <w:tcPr>
            <w:tcW w:w="1205" w:type="dxa"/>
            <w:vMerge/>
            <w:vAlign w:val="center"/>
          </w:tcPr>
          <w:p w14:paraId="06B584BA" w14:textId="77777777" w:rsidR="000152C6" w:rsidRDefault="000152C6" w:rsidP="00C73F91">
            <w:pPr>
              <w:jc w:val="center"/>
            </w:pPr>
          </w:p>
        </w:tc>
      </w:tr>
    </w:tbl>
    <w:p w14:paraId="41D5E630" w14:textId="77777777" w:rsidR="000152C6" w:rsidRDefault="000152C6" w:rsidP="000152C6">
      <w:r>
        <w:t>(BIB 905 et …)</w:t>
      </w:r>
    </w:p>
    <w:p w14:paraId="45EC8AE4" w14:textId="77777777" w:rsidR="000152C6" w:rsidRDefault="000152C6" w:rsidP="000152C6"/>
    <w:p w14:paraId="1E99234C" w14:textId="77777777" w:rsidR="000152C6" w:rsidRPr="0032190F" w:rsidRDefault="000152C6" w:rsidP="000152C6">
      <w:pPr>
        <w:rPr>
          <w:lang w:val="fr-FR"/>
        </w:rPr>
      </w:pPr>
      <w:r w:rsidRPr="0032190F">
        <w:rPr>
          <w:lang w:val="fr-FR"/>
        </w:rPr>
        <w:t xml:space="preserve">Les « corniformes comportant des cornes méandriformes » sont jugés nombreux par Dufrenne (2005) (BIB 1355 p.50) </w:t>
      </w:r>
    </w:p>
    <w:p w14:paraId="73EBE59C" w14:textId="77777777" w:rsidR="000152C6" w:rsidRPr="0032190F" w:rsidRDefault="000152C6" w:rsidP="000152C6">
      <w:pPr>
        <w:pStyle w:val="Heading6"/>
      </w:pPr>
      <w:r w:rsidRPr="0032190F">
        <w:t>Corniformes schématiques (sans  appendices)</w:t>
      </w:r>
    </w:p>
    <w:p w14:paraId="3BD48B0E" w14:textId="77777777" w:rsidR="000152C6" w:rsidRPr="0032190F" w:rsidRDefault="000152C6" w:rsidP="000152C6">
      <w:pPr>
        <w:rPr>
          <w:lang w:val="fr-FR"/>
        </w:rPr>
      </w:pPr>
    </w:p>
    <w:p w14:paraId="63E77BD0" w14:textId="6DF2EB13" w:rsidR="000152C6" w:rsidRPr="0032190F" w:rsidRDefault="000152C6" w:rsidP="000152C6">
      <w:pPr>
        <w:rPr>
          <w:lang w:val="fr-FR"/>
        </w:rPr>
      </w:pPr>
      <w:r w:rsidRPr="0032190F">
        <w:rPr>
          <w:lang w:val="fr-FR"/>
        </w:rPr>
        <w:t xml:space="preserve">Schématisation extrême de la représentation, en forme de Y, ils illustrent le concept de </w:t>
      </w:r>
      <w:r w:rsidRPr="0032190F">
        <w:rPr>
          <w:i/>
          <w:lang w:val="fr-FR"/>
        </w:rPr>
        <w:t>pars pro toto</w:t>
      </w:r>
      <w:r w:rsidRPr="0032190F">
        <w:rPr>
          <w:lang w:val="fr-FR"/>
        </w:rPr>
        <w:t xml:space="preserve"> (BIB 905 p. 92).Ils sont bien représentés dans la </w:t>
      </w:r>
      <w:hyperlink r:id="rId13280" w:anchor="Desc_UG_Zone_Lacs" w:history="1">
        <w:r w:rsidRPr="0032190F">
          <w:rPr>
            <w:rStyle w:val="Hyperlink"/>
            <w:lang w:val="fr-FR"/>
          </w:rPr>
          <w:t>zone des Lacs</w:t>
        </w:r>
      </w:hyperlink>
      <w:r w:rsidRPr="0032190F">
        <w:rPr>
          <w:lang w:val="fr-FR"/>
        </w:rPr>
        <w:t xml:space="preserve"> (Huet 2010).</w:t>
      </w:r>
    </w:p>
    <w:p w14:paraId="4285D1B3" w14:textId="77777777" w:rsidR="000152C6" w:rsidRPr="0032190F" w:rsidRDefault="000152C6" w:rsidP="000152C6">
      <w:pPr>
        <w:pStyle w:val="Heading6"/>
      </w:pPr>
      <w:r w:rsidRPr="0032190F">
        <w:t>Corniformes géométriques (sans  appendices)</w:t>
      </w:r>
    </w:p>
    <w:p w14:paraId="22CA9287" w14:textId="77777777" w:rsidR="000152C6" w:rsidRPr="0032190F" w:rsidRDefault="000152C6" w:rsidP="000152C6">
      <w:pPr>
        <w:rPr>
          <w:lang w:val="fr-FR"/>
        </w:rPr>
      </w:pPr>
    </w:p>
    <w:p w14:paraId="5063F7FE" w14:textId="77777777" w:rsidR="000152C6" w:rsidRPr="0032190F" w:rsidRDefault="000152C6" w:rsidP="000152C6">
      <w:pPr>
        <w:jc w:val="both"/>
        <w:rPr>
          <w:lang w:val="fr-FR"/>
        </w:rPr>
      </w:pPr>
      <w:r w:rsidRPr="0032190F">
        <w:rPr>
          <w:lang w:val="fr-FR"/>
        </w:rPr>
        <w:t>Représenté de haut et de l’arrière, ils ont un corps ressemblant aux corniformes complets (corps arrondi, rectangulaire, …) sans pour autant avoir d’appendices (BIB 905 p. 91, 92). Ce sont particulièrement eux qui seront transformés par rajout et prolongation des cornes(BIB 905 p. 93)</w:t>
      </w:r>
    </w:p>
    <w:p w14:paraId="262DB8E5" w14:textId="77777777" w:rsidR="000152C6" w:rsidRPr="0032190F" w:rsidRDefault="000152C6" w:rsidP="000152C6">
      <w:pPr>
        <w:pStyle w:val="Heading7"/>
        <w:rPr>
          <w:lang w:val="fr-FR"/>
        </w:rPr>
      </w:pPr>
      <w:r w:rsidRPr="0032190F">
        <w:rPr>
          <w:lang w:val="fr-FR"/>
        </w:rPr>
        <w:t>Corniformes à corps trapézoïdaux</w:t>
      </w:r>
    </w:p>
    <w:p w14:paraId="431AF911" w14:textId="77777777" w:rsidR="000152C6" w:rsidRPr="0032190F" w:rsidRDefault="000152C6" w:rsidP="000152C6">
      <w:pPr>
        <w:rPr>
          <w:lang w:val="fr-FR"/>
        </w:rPr>
      </w:pPr>
    </w:p>
    <w:p w14:paraId="7CD1CCC6" w14:textId="3614521A" w:rsidR="000152C6" w:rsidRPr="0032190F" w:rsidRDefault="000152C6" w:rsidP="000152C6">
      <w:pPr>
        <w:rPr>
          <w:lang w:val="fr-FR"/>
        </w:rPr>
      </w:pPr>
      <w:r w:rsidRPr="0032190F">
        <w:rPr>
          <w:lang w:val="fr-FR"/>
        </w:rPr>
        <w:t>On note la présence de corniformes aux corps trapézoïdal (en hache) et cornes à deux segments parallèles à la limite entre ZV et ZVI ainsi qu’en ZVIII (</w:t>
      </w:r>
      <w:hyperlink r:id="rId13281" w:anchor="Desc_ZVIIIGVIIR12" w:history="1">
        <w:r w:rsidRPr="0032190F">
          <w:rPr>
            <w:rStyle w:val="Hyperlink"/>
            <w:i/>
            <w:lang w:val="fr-FR"/>
          </w:rPr>
          <w:t>Roche du Grand Corniforme</w:t>
        </w:r>
      </w:hyperlink>
      <w:r w:rsidRPr="0032190F">
        <w:rPr>
          <w:lang w:val="fr-FR"/>
        </w:rPr>
        <w:t>) (SS BIB)</w:t>
      </w:r>
    </w:p>
    <w:p w14:paraId="17A9D2B3" w14:textId="77777777" w:rsidR="000152C6" w:rsidRPr="0032190F" w:rsidRDefault="000152C6" w:rsidP="000152C6">
      <w:pPr>
        <w:rPr>
          <w:lang w:val="fr-FR"/>
        </w:rPr>
      </w:pPr>
    </w:p>
    <w:p w14:paraId="6904DFC9" w14:textId="77777777" w:rsidR="000152C6" w:rsidRPr="0032190F" w:rsidRDefault="000152C6" w:rsidP="000152C6">
      <w:pPr>
        <w:pStyle w:val="Heading7"/>
        <w:rPr>
          <w:lang w:val="fr-FR"/>
        </w:rPr>
      </w:pPr>
      <w:r w:rsidRPr="0032190F">
        <w:rPr>
          <w:lang w:val="fr-FR"/>
        </w:rPr>
        <w:t>Corniformes à cornes sinueuses et horizontales</w:t>
      </w:r>
    </w:p>
    <w:p w14:paraId="7B0A1C26" w14:textId="77777777" w:rsidR="000152C6" w:rsidRPr="0032190F" w:rsidRDefault="000152C6" w:rsidP="000152C6">
      <w:pPr>
        <w:rPr>
          <w:lang w:val="fr-FR"/>
        </w:rPr>
      </w:pPr>
    </w:p>
    <w:p w14:paraId="4DE6E0DB" w14:textId="306A1FD8" w:rsidR="000152C6" w:rsidRPr="0032190F" w:rsidRDefault="000152C6" w:rsidP="000152C6">
      <w:pPr>
        <w:rPr>
          <w:lang w:val="fr-FR"/>
        </w:rPr>
      </w:pPr>
      <w:r w:rsidRPr="0032190F">
        <w:rPr>
          <w:lang w:val="fr-FR"/>
        </w:rPr>
        <w:t xml:space="preserve">Bien représentée sur la roche de </w:t>
      </w:r>
      <w:hyperlink r:id="rId13282" w:anchor="Desc_ZXIG0R1" w:history="1">
        <w:r w:rsidRPr="0032190F">
          <w:rPr>
            <w:rStyle w:val="Hyperlink"/>
            <w:lang w:val="fr-FR"/>
          </w:rPr>
          <w:t>l’Autel</w:t>
        </w:r>
      </w:hyperlink>
      <w:r w:rsidRPr="0032190F">
        <w:rPr>
          <w:lang w:val="fr-FR"/>
        </w:rPr>
        <w:t>, elles sont relativement nombreuses dans la partie nord de la vallée des Merveilles (SS BIB)</w:t>
      </w:r>
    </w:p>
    <w:p w14:paraId="2D4CFF8F" w14:textId="77777777" w:rsidR="000152C6" w:rsidRPr="0032190F" w:rsidRDefault="000152C6" w:rsidP="000152C6">
      <w:pPr>
        <w:rPr>
          <w:lang w:val="fr-FR"/>
        </w:rPr>
      </w:pPr>
    </w:p>
    <w:p w14:paraId="7DF4EE28" w14:textId="77777777" w:rsidR="000152C6" w:rsidRPr="0032190F" w:rsidRDefault="000152C6" w:rsidP="000152C6">
      <w:pPr>
        <w:pStyle w:val="Heading6"/>
      </w:pPr>
      <w:r w:rsidRPr="0032190F">
        <w:t>Corniformes complets (av. appendices)</w:t>
      </w:r>
    </w:p>
    <w:p w14:paraId="3861733C" w14:textId="77777777" w:rsidR="000152C6" w:rsidRPr="0032190F" w:rsidRDefault="000152C6" w:rsidP="000152C6">
      <w:pPr>
        <w:rPr>
          <w:lang w:val="fr-FR"/>
        </w:rPr>
      </w:pPr>
    </w:p>
    <w:p w14:paraId="0D8EA4A2" w14:textId="77777777" w:rsidR="000152C6" w:rsidRPr="0032190F" w:rsidRDefault="000152C6" w:rsidP="000152C6">
      <w:pPr>
        <w:rPr>
          <w:lang w:val="fr-FR"/>
        </w:rPr>
      </w:pPr>
      <w:r w:rsidRPr="0032190F">
        <w:rPr>
          <w:lang w:val="fr-FR"/>
        </w:rPr>
        <w:t xml:space="preserve">Représentés en éclaté, une plage rectangulaire de laquelle des traits gravés représentent les pattes, la queue, le cou,… (BIB 905 p. 91) </w:t>
      </w:r>
    </w:p>
    <w:p w14:paraId="344E9A8B" w14:textId="77777777" w:rsidR="000152C6" w:rsidRPr="0032190F" w:rsidRDefault="000152C6" w:rsidP="000152C6">
      <w:pPr>
        <w:rPr>
          <w:lang w:val="fr-FR"/>
        </w:rPr>
      </w:pPr>
    </w:p>
    <w:p w14:paraId="468B891B" w14:textId="77777777" w:rsidR="000152C6" w:rsidRPr="0032190F" w:rsidRDefault="000152C6" w:rsidP="000152C6">
      <w:pPr>
        <w:pStyle w:val="Heading6"/>
      </w:pPr>
      <w:r w:rsidRPr="0032190F">
        <w:t>Comparaisons</w:t>
      </w:r>
    </w:p>
    <w:p w14:paraId="7217BD01" w14:textId="77777777" w:rsidR="000152C6" w:rsidRPr="0032190F" w:rsidRDefault="000152C6" w:rsidP="000152C6">
      <w:pPr>
        <w:rPr>
          <w:lang w:val="fr-FR"/>
        </w:rPr>
      </w:pPr>
    </w:p>
    <w:p w14:paraId="13BAB44B" w14:textId="77777777" w:rsidR="000152C6" w:rsidRPr="0032190F" w:rsidRDefault="000152C6" w:rsidP="000152C6">
      <w:pPr>
        <w:jc w:val="both"/>
        <w:rPr>
          <w:lang w:val="fr-FR"/>
        </w:rPr>
      </w:pPr>
      <w:r w:rsidRPr="0032190F">
        <w:rPr>
          <w:lang w:val="fr-FR"/>
        </w:rPr>
        <w:t>Les corniformes schématiques  du secteur des Merveilles avec les représentations :</w:t>
      </w:r>
    </w:p>
    <w:p w14:paraId="7CA36E7E" w14:textId="13F5722B" w:rsidR="000152C6" w:rsidRPr="0032190F" w:rsidRDefault="000152C6" w:rsidP="000152C6">
      <w:pPr>
        <w:ind w:firstLine="709"/>
        <w:jc w:val="both"/>
        <w:rPr>
          <w:lang w:val="fr-FR"/>
        </w:rPr>
      </w:pPr>
      <w:r w:rsidRPr="0032190F">
        <w:rPr>
          <w:lang w:val="fr-FR"/>
        </w:rPr>
        <w:t xml:space="preserve">- de </w:t>
      </w:r>
      <w:hyperlink r:id="rId13283" w:anchor="Sit_Wartburg" w:history="1">
        <w:r w:rsidRPr="0032190F">
          <w:rPr>
            <w:rStyle w:val="Hyperlink"/>
            <w:lang w:val="fr-FR"/>
          </w:rPr>
          <w:t>Wartburg</w:t>
        </w:r>
      </w:hyperlink>
      <w:r w:rsidRPr="0032190F">
        <w:rPr>
          <w:lang w:val="fr-FR"/>
        </w:rPr>
        <w:t xml:space="preserve"> et de </w:t>
      </w:r>
      <w:hyperlink r:id="rId13284" w:anchor="Sit_Zuschen" w:history="1">
        <w:r w:rsidRPr="0032190F">
          <w:rPr>
            <w:rStyle w:val="Hyperlink"/>
            <w:lang w:val="fr-FR"/>
          </w:rPr>
          <w:t>Züschen</w:t>
        </w:r>
      </w:hyperlink>
      <w:r w:rsidRPr="0032190F">
        <w:rPr>
          <w:lang w:val="fr-FR"/>
        </w:rPr>
        <w:t xml:space="preserve"> (groupe de </w:t>
      </w:r>
      <w:hyperlink r:id="rId13285" w:anchor="Cul_Wartberg" w:history="1">
        <w:r w:rsidRPr="0032190F">
          <w:rPr>
            <w:rStyle w:val="Hyperlink"/>
            <w:lang w:val="fr-FR"/>
          </w:rPr>
          <w:t>Wartberg</w:t>
        </w:r>
      </w:hyperlink>
      <w:r w:rsidRPr="0032190F">
        <w:rPr>
          <w:lang w:val="fr-FR"/>
        </w:rPr>
        <w:t>)</w:t>
      </w:r>
    </w:p>
    <w:p w14:paraId="24D2E265" w14:textId="01D65DD7" w:rsidR="000152C6" w:rsidRPr="001B1F29" w:rsidRDefault="000152C6" w:rsidP="000152C6">
      <w:pPr>
        <w:ind w:firstLine="709"/>
        <w:jc w:val="both"/>
        <w:rPr>
          <w:lang w:val="fr-FR"/>
        </w:rPr>
      </w:pPr>
      <w:r w:rsidRPr="001B1F29">
        <w:rPr>
          <w:lang w:val="fr-FR"/>
        </w:rPr>
        <w:t>- de l’</w:t>
      </w:r>
      <w:hyperlink r:id="rId13286" w:anchor="Sit_Escoural" w:history="1">
        <w:r w:rsidRPr="001B1F29">
          <w:rPr>
            <w:rStyle w:val="Hyperlink"/>
            <w:lang w:val="fr-FR"/>
          </w:rPr>
          <w:t>Escoural</w:t>
        </w:r>
      </w:hyperlink>
      <w:r w:rsidRPr="001B1F29">
        <w:rPr>
          <w:lang w:val="fr-FR"/>
        </w:rPr>
        <w:t xml:space="preserve"> et de </w:t>
      </w:r>
      <w:hyperlink r:id="rId13287" w:anchor="Sit_Fratel" w:history="1">
        <w:r w:rsidR="00233937" w:rsidRPr="001B1F29">
          <w:rPr>
            <w:rStyle w:val="Hyperlink"/>
            <w:lang w:val="fr-FR"/>
          </w:rPr>
          <w:t>Fratel</w:t>
        </w:r>
      </w:hyperlink>
      <w:r w:rsidR="00233937" w:rsidRPr="001B1F29">
        <w:rPr>
          <w:lang w:val="fr-FR"/>
        </w:rPr>
        <w:t xml:space="preserve"> </w:t>
      </w:r>
      <w:r w:rsidRPr="001B1F29">
        <w:rPr>
          <w:lang w:val="fr-FR"/>
        </w:rPr>
        <w:t>au Portugal</w:t>
      </w:r>
    </w:p>
    <w:p w14:paraId="4943F1AA" w14:textId="05D76DC2" w:rsidR="000152C6" w:rsidRPr="0032190F" w:rsidRDefault="000152C6" w:rsidP="000152C6">
      <w:pPr>
        <w:ind w:firstLine="709"/>
        <w:jc w:val="both"/>
        <w:rPr>
          <w:lang w:val="fr-FR"/>
        </w:rPr>
      </w:pPr>
      <w:r w:rsidRPr="0032190F">
        <w:rPr>
          <w:lang w:val="fr-FR"/>
        </w:rPr>
        <w:t xml:space="preserve">- des </w:t>
      </w:r>
      <w:r w:rsidRPr="0032190F">
        <w:rPr>
          <w:i/>
          <w:lang w:val="fr-FR"/>
        </w:rPr>
        <w:t>domus de janas</w:t>
      </w:r>
      <w:r w:rsidRPr="0032190F">
        <w:rPr>
          <w:lang w:val="fr-FR"/>
        </w:rPr>
        <w:t xml:space="preserve"> sardes(</w:t>
      </w:r>
      <w:hyperlink r:id="rId13288" w:anchor="Sit_Sa_Londra" w:history="1">
        <w:r w:rsidRPr="0032190F">
          <w:rPr>
            <w:rStyle w:val="Hyperlink"/>
            <w:lang w:val="fr-FR"/>
          </w:rPr>
          <w:t>Sa Londra</w:t>
        </w:r>
      </w:hyperlink>
      <w:r w:rsidRPr="0032190F">
        <w:rPr>
          <w:lang w:val="fr-FR"/>
        </w:rPr>
        <w:t xml:space="preserve">, </w:t>
      </w:r>
      <w:hyperlink r:id="rId13289" w:anchor="Sit_Anghelu_Ruju" w:history="1">
        <w:r w:rsidRPr="0032190F">
          <w:rPr>
            <w:rStyle w:val="Hyperlink"/>
            <w:lang w:val="fr-FR"/>
          </w:rPr>
          <w:t>Anghelu Ruju</w:t>
        </w:r>
      </w:hyperlink>
      <w:r w:rsidRPr="0032190F">
        <w:rPr>
          <w:lang w:val="fr-FR"/>
        </w:rPr>
        <w:t>…)</w:t>
      </w:r>
    </w:p>
    <w:p w14:paraId="4E9AF0B5" w14:textId="677FBDC7" w:rsidR="000152C6" w:rsidRPr="0032190F" w:rsidRDefault="000152C6" w:rsidP="000152C6">
      <w:pPr>
        <w:ind w:firstLine="709"/>
        <w:jc w:val="both"/>
        <w:rPr>
          <w:lang w:val="fr-FR"/>
        </w:rPr>
      </w:pPr>
      <w:r w:rsidRPr="0032190F">
        <w:rPr>
          <w:lang w:val="fr-FR"/>
        </w:rPr>
        <w:t xml:space="preserve">- des corniformes </w:t>
      </w:r>
      <w:hyperlink r:id="rId13290" w:anchor="Sizz_Foppe_Nadro_4" w:history="1">
        <w:r w:rsidRPr="0032190F">
          <w:rPr>
            <w:rStyle w:val="Hyperlink"/>
            <w:lang w:val="fr-FR"/>
          </w:rPr>
          <w:t>de r. 4 de Foppe di Nadro</w:t>
        </w:r>
      </w:hyperlink>
      <w:r w:rsidRPr="0032190F">
        <w:rPr>
          <w:lang w:val="fr-FR"/>
        </w:rPr>
        <w:t xml:space="preserve"> dans le </w:t>
      </w:r>
      <w:hyperlink r:id="rId13291" w:anchor="Sit_Valcamonica" w:history="1">
        <w:r w:rsidRPr="0032190F">
          <w:rPr>
            <w:rStyle w:val="Hyperlink"/>
            <w:lang w:val="fr-FR"/>
          </w:rPr>
          <w:t>Valcamonica</w:t>
        </w:r>
      </w:hyperlink>
    </w:p>
    <w:p w14:paraId="29112373" w14:textId="5B2C4856" w:rsidR="000152C6" w:rsidRPr="0032190F" w:rsidRDefault="000152C6" w:rsidP="000152C6">
      <w:pPr>
        <w:ind w:firstLine="709"/>
        <w:jc w:val="both"/>
        <w:rPr>
          <w:lang w:val="fr-FR"/>
        </w:rPr>
      </w:pPr>
      <w:r w:rsidRPr="0032190F">
        <w:rPr>
          <w:lang w:val="fr-FR"/>
        </w:rPr>
        <w:t xml:space="preserve">- des gravures de la </w:t>
      </w:r>
      <w:hyperlink r:id="rId13292" w:anchor="Sit_Crete_Barmes" w:history="1">
        <w:r w:rsidRPr="0032190F">
          <w:rPr>
            <w:rStyle w:val="Hyperlink"/>
            <w:lang w:val="fr-FR"/>
          </w:rPr>
          <w:t>Crête-des-Barmes</w:t>
        </w:r>
      </w:hyperlink>
    </w:p>
    <w:p w14:paraId="1189C880" w14:textId="77777777" w:rsidR="000152C6" w:rsidRPr="0032190F" w:rsidRDefault="000152C6" w:rsidP="000152C6">
      <w:pPr>
        <w:ind w:firstLine="709"/>
        <w:jc w:val="both"/>
        <w:rPr>
          <w:lang w:val="fr-FR"/>
        </w:rPr>
      </w:pPr>
      <w:r w:rsidRPr="0032190F">
        <w:rPr>
          <w:lang w:val="fr-FR"/>
        </w:rPr>
        <w:t>- d’Estanislado en Espagne</w:t>
      </w:r>
    </w:p>
    <w:p w14:paraId="6DDD822E" w14:textId="77777777" w:rsidR="000152C6" w:rsidRPr="0032190F" w:rsidRDefault="000152C6" w:rsidP="000152C6">
      <w:pPr>
        <w:ind w:firstLine="709"/>
        <w:jc w:val="both"/>
        <w:rPr>
          <w:lang w:val="fr-FR"/>
        </w:rPr>
      </w:pPr>
      <w:r w:rsidRPr="0032190F">
        <w:rPr>
          <w:lang w:val="fr-FR"/>
        </w:rPr>
        <w:t>- de Kamenaya Mogila (Ukraine)</w:t>
      </w:r>
    </w:p>
    <w:p w14:paraId="65D81AF1" w14:textId="77777777" w:rsidR="000152C6" w:rsidRPr="0032190F" w:rsidRDefault="000152C6" w:rsidP="000152C6">
      <w:pPr>
        <w:rPr>
          <w:lang w:val="fr-FR"/>
        </w:rPr>
      </w:pPr>
    </w:p>
    <w:p w14:paraId="2E8E6FAF" w14:textId="0838873C" w:rsidR="000152C6" w:rsidRPr="0032190F" w:rsidRDefault="00000000" w:rsidP="000152C6">
      <w:pPr>
        <w:jc w:val="both"/>
        <w:rPr>
          <w:lang w:val="fr-FR"/>
        </w:rPr>
      </w:pPr>
      <w:hyperlink r:id="rId13293" w:anchor="Aut_Lamboglia" w:history="1">
        <w:r w:rsidR="00FE2E58" w:rsidRPr="00BB6137">
          <w:rPr>
            <w:rStyle w:val="Hyperlink"/>
            <w:lang w:val="fr-FR"/>
          </w:rPr>
          <w:t>N. Lamboglia</w:t>
        </w:r>
      </w:hyperlink>
      <w:r w:rsidR="00FE2E58" w:rsidRPr="0032190F">
        <w:rPr>
          <w:lang w:val="fr-FR"/>
        </w:rPr>
        <w:t xml:space="preserve"> </w:t>
      </w:r>
      <w:r w:rsidR="000152C6" w:rsidRPr="0032190F">
        <w:rPr>
          <w:lang w:val="fr-FR"/>
        </w:rPr>
        <w:t>(1947) remarque les ressemblances des représentations du dolmen de Züschen avec les figures stylisées de la région du Bego. Selon lui, il ne peut s’agir que d’un phénomène de diffusion qu’il voit s’étendre depuis la Ligurie vers les terres nordiques (BIB 1247 p. 18). Barrocelli (1928) fait également des comparaisons avec Züschen (BIB 1664 p. 157)</w:t>
      </w:r>
      <w:r w:rsidR="000152C6" w:rsidRPr="0032190F">
        <w:rPr>
          <w:lang w:val="fr-FR"/>
        </w:rPr>
        <w:tab/>
        <w:t xml:space="preserve"> La découverte de signes corniformes assez proches de ceux du Bego, découverts sur de supports mégalithiques de tombes westphaliennes du groupe de Warburg (BIB 98) daté de 3 000 av. J.-C. permet de formuler l’hypothèse que la première phase des gravures est caractérisée par des cornus antérieurs aux armes (BIB 97 p. 27). La comparaison avec les gravures de Züschen ont également été proposée par Anati 1983, Chippindale 1988 et Romain 1991 (SS BIB)</w:t>
      </w:r>
    </w:p>
    <w:p w14:paraId="295F6823" w14:textId="77777777" w:rsidR="000152C6" w:rsidRPr="0032190F" w:rsidRDefault="000152C6" w:rsidP="000152C6">
      <w:pPr>
        <w:rPr>
          <w:lang w:val="fr-FR"/>
        </w:rPr>
      </w:pPr>
    </w:p>
    <w:p w14:paraId="4C2ADF34" w14:textId="1FE05CF4" w:rsidR="000152C6" w:rsidRPr="0032190F" w:rsidRDefault="000152C6" w:rsidP="000152C6">
      <w:pPr>
        <w:rPr>
          <w:lang w:val="fr-FR"/>
        </w:rPr>
      </w:pPr>
      <w:r w:rsidRPr="0032190F">
        <w:rPr>
          <w:lang w:val="fr-FR"/>
        </w:rPr>
        <w:t xml:space="preserve">Les concentrations de corniformes dans les gouttières naturelles (ZI.GI) respectent une iconologie (typologie, disposition) remarquable (BIB 35). Pour la période du Néolithique final ou de l’âge du Bronze, de telles dispositions existent près de </w:t>
      </w:r>
      <w:hyperlink r:id="rId13294" w:anchor="Sit_Hemsta" w:history="1">
        <w:r w:rsidRPr="0032190F">
          <w:rPr>
            <w:rStyle w:val="Hyperlink"/>
            <w:lang w:val="fr-FR"/>
          </w:rPr>
          <w:t>Hemsta</w:t>
        </w:r>
      </w:hyperlink>
      <w:r w:rsidRPr="0032190F">
        <w:rPr>
          <w:lang w:val="fr-FR"/>
        </w:rPr>
        <w:t xml:space="preserve"> (Suède) (SS BIB)</w:t>
      </w:r>
    </w:p>
    <w:p w14:paraId="23C1BB96" w14:textId="77777777" w:rsidR="000152C6" w:rsidRPr="0032190F" w:rsidRDefault="000152C6" w:rsidP="000152C6">
      <w:pPr>
        <w:rPr>
          <w:lang w:val="fr-FR"/>
        </w:rPr>
      </w:pPr>
    </w:p>
    <w:p w14:paraId="5A464055" w14:textId="77777777" w:rsidR="000152C6" w:rsidRPr="0032190F" w:rsidRDefault="000152C6" w:rsidP="000152C6">
      <w:pPr>
        <w:rPr>
          <w:lang w:val="fr-FR"/>
        </w:rPr>
      </w:pPr>
      <w:r w:rsidRPr="0032190F">
        <w:rPr>
          <w:lang w:val="fr-FR"/>
        </w:rPr>
        <w:t>Les bucranes de Catal Hüyük se retrouvent à Partsa en domaine danubien tandis que les signes cornus pénétreront toute la Protohistoire européenne (BIB 16 p. 34)</w:t>
      </w:r>
    </w:p>
    <w:p w14:paraId="541EEAB9" w14:textId="77777777" w:rsidR="000152C6" w:rsidRPr="0032190F" w:rsidRDefault="000152C6" w:rsidP="000152C6">
      <w:pPr>
        <w:pStyle w:val="Heading7"/>
        <w:rPr>
          <w:lang w:val="fr-FR"/>
        </w:rPr>
      </w:pPr>
      <w:r w:rsidRPr="0032190F">
        <w:rPr>
          <w:lang w:val="fr-FR"/>
        </w:rPr>
        <w:t>Attribution chronologique</w:t>
      </w:r>
    </w:p>
    <w:p w14:paraId="411F9FFC" w14:textId="77777777" w:rsidR="000152C6" w:rsidRPr="0032190F" w:rsidRDefault="000152C6" w:rsidP="000152C6">
      <w:pPr>
        <w:rPr>
          <w:lang w:val="fr-FR"/>
        </w:rPr>
      </w:pPr>
    </w:p>
    <w:p w14:paraId="75496C26" w14:textId="77777777" w:rsidR="000152C6" w:rsidRPr="0032190F" w:rsidRDefault="000152C6" w:rsidP="000152C6">
      <w:pPr>
        <w:rPr>
          <w:lang w:val="fr-FR"/>
        </w:rPr>
      </w:pPr>
      <w:r w:rsidRPr="0032190F">
        <w:rPr>
          <w:lang w:val="fr-FR"/>
        </w:rPr>
        <w:t>La superposition sur les roches ZIVGIIIR7E et ZIVGVR13C d’un corniforme à corps en barre sur d’autres types de gravures (respectivement cornu et Corniforme anthropomorphisé) tendrait à montrer que ces gravures ne sont pas les plus anciennes (Saulieu 2001 p. 256)</w:t>
      </w:r>
    </w:p>
    <w:p w14:paraId="1CC6D356" w14:textId="77777777" w:rsidR="000152C6" w:rsidRPr="0032190F" w:rsidRDefault="000152C6" w:rsidP="000152C6">
      <w:pPr>
        <w:rPr>
          <w:lang w:val="fr-FR"/>
        </w:rPr>
      </w:pPr>
    </w:p>
    <w:p w14:paraId="12A64284" w14:textId="77777777" w:rsidR="000152C6" w:rsidRPr="0032190F" w:rsidRDefault="000152C6" w:rsidP="00647EA0">
      <w:pPr>
        <w:pStyle w:val="Heading5"/>
      </w:pPr>
      <w:r w:rsidRPr="0032190F">
        <w:t>Composantes descriptives</w:t>
      </w:r>
    </w:p>
    <w:p w14:paraId="0F52853E" w14:textId="77777777" w:rsidR="000152C6" w:rsidRPr="0032190F" w:rsidRDefault="000152C6" w:rsidP="000152C6">
      <w:pPr>
        <w:rPr>
          <w:lang w:val="fr-FR"/>
        </w:rPr>
      </w:pPr>
    </w:p>
    <w:p w14:paraId="6BCE5358" w14:textId="77777777" w:rsidR="000152C6" w:rsidRPr="0032190F" w:rsidRDefault="000152C6" w:rsidP="000152C6">
      <w:pPr>
        <w:pStyle w:val="Heading6"/>
      </w:pPr>
      <w:r w:rsidRPr="0032190F">
        <w:t>« Yeux »</w:t>
      </w:r>
    </w:p>
    <w:p w14:paraId="65603D2B" w14:textId="77777777" w:rsidR="000152C6" w:rsidRPr="0032190F" w:rsidRDefault="000152C6" w:rsidP="000152C6">
      <w:pPr>
        <w:rPr>
          <w:lang w:val="fr-FR"/>
        </w:rPr>
      </w:pPr>
    </w:p>
    <w:p w14:paraId="38179188" w14:textId="77777777" w:rsidR="000152C6" w:rsidRPr="0032190F" w:rsidRDefault="000152C6" w:rsidP="000152C6">
      <w:pPr>
        <w:rPr>
          <w:lang w:val="fr-FR"/>
        </w:rPr>
      </w:pPr>
      <w:r w:rsidRPr="0032190F">
        <w:rPr>
          <w:lang w:val="fr-FR"/>
        </w:rPr>
        <w:t>ZVIIIGXR2(8)</w:t>
      </w:r>
    </w:p>
    <w:p w14:paraId="7B36F25B" w14:textId="0FFB1D7D" w:rsidR="000152C6" w:rsidRPr="0032190F" w:rsidRDefault="00000000" w:rsidP="000152C6">
      <w:pPr>
        <w:rPr>
          <w:lang w:val="fr-FR"/>
        </w:rPr>
      </w:pPr>
      <w:hyperlink r:id="rId13295" w:anchor="Desc_ZXVIIIGIR60alpha" w:history="1">
        <w:r w:rsidR="000152C6" w:rsidRPr="0032190F">
          <w:rPr>
            <w:rStyle w:val="Hyperlink"/>
            <w:lang w:val="fr-FR"/>
          </w:rPr>
          <w:t>ZXVIIIGIR60@a</w:t>
        </w:r>
      </w:hyperlink>
    </w:p>
    <w:p w14:paraId="05FC991A" w14:textId="77777777" w:rsidR="000152C6" w:rsidRPr="0032190F" w:rsidRDefault="000152C6" w:rsidP="000152C6">
      <w:pPr>
        <w:rPr>
          <w:lang w:val="fr-FR"/>
        </w:rPr>
      </w:pPr>
      <w:r w:rsidRPr="0032190F">
        <w:rPr>
          <w:lang w:val="fr-FR"/>
        </w:rPr>
        <w:t>ZXIXGIIR8@c</w:t>
      </w:r>
    </w:p>
    <w:p w14:paraId="468A40A7" w14:textId="77777777" w:rsidR="000152C6" w:rsidRPr="0032190F" w:rsidRDefault="000152C6" w:rsidP="000152C6">
      <w:pPr>
        <w:rPr>
          <w:lang w:val="fr-FR"/>
        </w:rPr>
      </w:pPr>
    </w:p>
    <w:p w14:paraId="40DF2813" w14:textId="77777777" w:rsidR="000152C6" w:rsidRPr="0032190F" w:rsidRDefault="000152C6" w:rsidP="000152C6">
      <w:pPr>
        <w:rPr>
          <w:lang w:val="fr-FR"/>
        </w:rPr>
      </w:pPr>
      <w:r w:rsidRPr="0032190F">
        <w:rPr>
          <w:lang w:val="fr-FR"/>
        </w:rPr>
        <w:t>Pourraient être associés avec des stries (présentes sur 60@a et 8@c) (SS BIB)</w:t>
      </w:r>
    </w:p>
    <w:p w14:paraId="4C113FD6" w14:textId="3C2D2288" w:rsidR="000152C6" w:rsidRPr="0032190F" w:rsidRDefault="009D627A" w:rsidP="00647EA0">
      <w:pPr>
        <w:pStyle w:val="Heading5"/>
      </w:pPr>
      <w:r>
        <w:t>a</w:t>
      </w:r>
      <w:r w:rsidR="000152C6" w:rsidRPr="0032190F">
        <w:t>ssociation  de corniformes</w:t>
      </w:r>
    </w:p>
    <w:p w14:paraId="4CCAD3E7" w14:textId="77777777" w:rsidR="000152C6" w:rsidRPr="0032190F" w:rsidRDefault="000152C6" w:rsidP="000152C6">
      <w:pPr>
        <w:pStyle w:val="Heading6"/>
      </w:pPr>
      <w:bookmarkStart w:id="5410" w:name="Asso_Cornif_Affrontes"/>
      <w:r w:rsidRPr="0032190F">
        <w:t>Affrontements</w:t>
      </w:r>
    </w:p>
    <w:bookmarkEnd w:id="5410"/>
    <w:p w14:paraId="1C30129F" w14:textId="77777777" w:rsidR="000152C6" w:rsidRPr="0032190F" w:rsidRDefault="000152C6" w:rsidP="000152C6">
      <w:pPr>
        <w:jc w:val="both"/>
        <w:rPr>
          <w:lang w:val="fr-FR"/>
        </w:rPr>
      </w:pPr>
    </w:p>
    <w:p w14:paraId="7B471F19" w14:textId="34C062D9" w:rsidR="000152C6" w:rsidRPr="0032190F" w:rsidRDefault="000152C6" w:rsidP="000152C6">
      <w:pPr>
        <w:jc w:val="both"/>
        <w:rPr>
          <w:lang w:val="fr-FR"/>
        </w:rPr>
      </w:pPr>
      <w:r w:rsidRPr="0032190F">
        <w:rPr>
          <w:lang w:val="fr-FR"/>
        </w:rPr>
        <w:lastRenderedPageBreak/>
        <w:t xml:space="preserve">Pour </w:t>
      </w:r>
      <w:hyperlink r:id="rId13296" w:anchor="Aut_Bicknell" w:history="1">
        <w:r w:rsidR="009D627A" w:rsidRPr="00AE78AA">
          <w:rPr>
            <w:rStyle w:val="Hyperlink"/>
            <w:lang w:val="fr-FR"/>
          </w:rPr>
          <w:t>C. Bicknell</w:t>
        </w:r>
      </w:hyperlink>
      <w:r w:rsidRPr="0032190F">
        <w:rPr>
          <w:lang w:val="fr-FR"/>
        </w:rPr>
        <w:t>, les regroupements de figures cornues par 2 ou 3 sont suffisamment communes pour que l’on retienne qu’elles ont étaient disposées ainsi de manière volontaire. Il prend comme exemple des alignements ou des affrontements (BIB 420 p. 55 planche IX 6-16)</w:t>
      </w:r>
    </w:p>
    <w:p w14:paraId="7280EAE7" w14:textId="77777777" w:rsidR="000152C6" w:rsidRPr="0032190F" w:rsidRDefault="000152C6" w:rsidP="000152C6">
      <w:pPr>
        <w:jc w:val="both"/>
        <w:rPr>
          <w:lang w:val="fr-FR"/>
        </w:rPr>
      </w:pPr>
    </w:p>
    <w:p w14:paraId="56C0A49D" w14:textId="66BB965A" w:rsidR="000152C6" w:rsidRPr="0032190F" w:rsidRDefault="000152C6" w:rsidP="000152C6">
      <w:pPr>
        <w:jc w:val="both"/>
        <w:rPr>
          <w:lang w:val="fr-FR"/>
        </w:rPr>
      </w:pPr>
      <w:r w:rsidRPr="0032190F">
        <w:rPr>
          <w:lang w:val="fr-FR"/>
        </w:rPr>
        <w:t xml:space="preserve">J’ai remarqué qu’elles sont particulièrement nombreuses dans la </w:t>
      </w:r>
      <w:hyperlink r:id="rId13297" w:anchor="Desc_ZVIII" w:history="1">
        <w:r w:rsidRPr="0032190F">
          <w:rPr>
            <w:rStyle w:val="Hyperlink"/>
            <w:lang w:val="fr-FR"/>
          </w:rPr>
          <w:t>zone VIII</w:t>
        </w:r>
      </w:hyperlink>
      <w:r w:rsidRPr="0032190F">
        <w:rPr>
          <w:lang w:val="fr-FR"/>
        </w:rPr>
        <w:t xml:space="preserve"> (SS BIB)</w:t>
      </w:r>
    </w:p>
    <w:p w14:paraId="37780F40" w14:textId="77777777" w:rsidR="000152C6" w:rsidRPr="0032190F" w:rsidRDefault="000152C6" w:rsidP="000152C6">
      <w:pPr>
        <w:pStyle w:val="Heading6"/>
      </w:pPr>
      <w:bookmarkStart w:id="5411" w:name="Asso_Cornif_Alignés"/>
      <w:r w:rsidRPr="0032190F">
        <w:t>Alignements/Emboitements</w:t>
      </w:r>
    </w:p>
    <w:bookmarkEnd w:id="5411"/>
    <w:p w14:paraId="13EDD987" w14:textId="77777777" w:rsidR="000152C6" w:rsidRPr="0032190F" w:rsidRDefault="000152C6" w:rsidP="000152C6">
      <w:pPr>
        <w:rPr>
          <w:lang w:val="fr-FR"/>
        </w:rPr>
      </w:pPr>
    </w:p>
    <w:p w14:paraId="26BECA44" w14:textId="305D5EC6" w:rsidR="000152C6" w:rsidRPr="0032190F" w:rsidRDefault="000152C6" w:rsidP="000152C6">
      <w:pPr>
        <w:rPr>
          <w:lang w:val="fr-FR"/>
        </w:rPr>
      </w:pPr>
      <w:r w:rsidRPr="0032190F">
        <w:rPr>
          <w:lang w:val="fr-FR"/>
        </w:rPr>
        <w:t xml:space="preserve">Les Corniformes en ligne (côte à côte) sont relevés et publiés par </w:t>
      </w:r>
      <w:hyperlink r:id="rId13298" w:anchor="Aut_Bicknell" w:history="1">
        <w:r w:rsidR="009D627A" w:rsidRPr="00AE78AA">
          <w:rPr>
            <w:rStyle w:val="Hyperlink"/>
            <w:lang w:val="fr-FR"/>
          </w:rPr>
          <w:t>C. Bicknell</w:t>
        </w:r>
      </w:hyperlink>
      <w:r w:rsidR="009D627A" w:rsidRPr="009D627A">
        <w:rPr>
          <w:rStyle w:val="Hyperlink"/>
          <w:color w:val="auto"/>
          <w:u w:val="none"/>
          <w:lang w:val="fr-FR"/>
        </w:rPr>
        <w:t xml:space="preserve"> </w:t>
      </w:r>
      <w:r w:rsidRPr="0032190F">
        <w:rPr>
          <w:lang w:val="fr-FR"/>
        </w:rPr>
        <w:t xml:space="preserve">puis par </w:t>
      </w:r>
      <w:hyperlink r:id="rId13299" w:anchor="Aut_Conti" w:history="1">
        <w:r w:rsidR="00EC6E67" w:rsidRPr="00EC6E67">
          <w:rPr>
            <w:rStyle w:val="Hyperlink"/>
            <w:lang w:val="fr-FR"/>
          </w:rPr>
          <w:t>C. Conti</w:t>
        </w:r>
      </w:hyperlink>
      <w:r w:rsidR="00EC6E67" w:rsidRPr="0032190F">
        <w:rPr>
          <w:lang w:val="fr-FR"/>
        </w:rPr>
        <w:t xml:space="preserve"> </w:t>
      </w:r>
      <w:r w:rsidRPr="0032190F">
        <w:rPr>
          <w:lang w:val="fr-FR"/>
        </w:rPr>
        <w:t>(Serres 2001)</w:t>
      </w:r>
    </w:p>
    <w:p w14:paraId="00624B5A" w14:textId="77777777" w:rsidR="000152C6" w:rsidRPr="0032190F" w:rsidRDefault="000152C6" w:rsidP="000152C6">
      <w:pPr>
        <w:rPr>
          <w:lang w:val="fr-FR"/>
        </w:rPr>
      </w:pPr>
    </w:p>
    <w:p w14:paraId="55F17B75" w14:textId="77777777" w:rsidR="000152C6" w:rsidRPr="0032190F" w:rsidRDefault="000152C6" w:rsidP="000152C6">
      <w:pPr>
        <w:rPr>
          <w:lang w:val="fr-FR"/>
        </w:rPr>
      </w:pPr>
      <w:r w:rsidRPr="0032190F">
        <w:rPr>
          <w:lang w:val="fr-FR"/>
        </w:rPr>
        <w:t>Les Corniformes en ligne pourraient donner l’image de prêtres disposés en ligne, les cornes évoquant les bras levé vers le ciel (Lumley, Echassoux, Serres 1994, p. 87),</w:t>
      </w:r>
    </w:p>
    <w:p w14:paraId="2C1A2773" w14:textId="77777777" w:rsidR="000152C6" w:rsidRPr="0032190F" w:rsidRDefault="000152C6" w:rsidP="000152C6">
      <w:pPr>
        <w:rPr>
          <w:lang w:val="fr-FR"/>
        </w:rPr>
      </w:pPr>
    </w:p>
    <w:p w14:paraId="026836E1" w14:textId="77777777" w:rsidR="000152C6" w:rsidRPr="0032190F" w:rsidRDefault="000152C6" w:rsidP="000152C6">
      <w:pPr>
        <w:rPr>
          <w:lang w:val="fr-FR"/>
        </w:rPr>
      </w:pPr>
      <w:r w:rsidRPr="0032190F">
        <w:rPr>
          <w:lang w:val="fr-FR"/>
        </w:rPr>
        <w:t>Les Corniformes en ligne (côte à côte) pourraient évoquer les différents niveaux de la parole sacrée (Dufrenne 1997 p. 95)</w:t>
      </w:r>
    </w:p>
    <w:p w14:paraId="730E0FE1" w14:textId="77777777" w:rsidR="000152C6" w:rsidRPr="0032190F" w:rsidRDefault="000152C6" w:rsidP="000152C6">
      <w:pPr>
        <w:rPr>
          <w:lang w:val="fr-FR"/>
        </w:rPr>
      </w:pPr>
    </w:p>
    <w:p w14:paraId="7D842924" w14:textId="77777777" w:rsidR="000152C6" w:rsidRPr="0032190F" w:rsidRDefault="000152C6" w:rsidP="000152C6">
      <w:pPr>
        <w:rPr>
          <w:lang w:val="fr-FR"/>
        </w:rPr>
      </w:pPr>
      <w:r w:rsidRPr="0032190F">
        <w:rPr>
          <w:lang w:val="fr-FR"/>
        </w:rPr>
        <w:t>Les associations de Corniformes en ligne (côte à côte) sont reconnues plus de 354 fois dans le site (Serres 2001 p. 320).</w:t>
      </w:r>
    </w:p>
    <w:p w14:paraId="522B4B54" w14:textId="77777777" w:rsidR="000152C6" w:rsidRPr="0032190F" w:rsidRDefault="000152C6" w:rsidP="000152C6">
      <w:pPr>
        <w:rPr>
          <w:lang w:val="fr-FR"/>
        </w:rPr>
      </w:pPr>
    </w:p>
    <w:p w14:paraId="61F5BC17" w14:textId="77777777" w:rsidR="000152C6" w:rsidRPr="0032190F" w:rsidRDefault="000152C6" w:rsidP="000152C6">
      <w:pPr>
        <w:rPr>
          <w:lang w:val="fr-FR"/>
        </w:rPr>
      </w:pPr>
      <w:r w:rsidRPr="0032190F">
        <w:rPr>
          <w:lang w:val="fr-FR"/>
        </w:rPr>
        <w:t>L’association de corniformes en file est importante selon T. Serres : près de 290 représentations (2001).</w:t>
      </w:r>
    </w:p>
    <w:p w14:paraId="2B3DB1BF" w14:textId="77777777" w:rsidR="000152C6" w:rsidRPr="0032190F" w:rsidRDefault="000152C6" w:rsidP="000152C6">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3"/>
        <w:gridCol w:w="1044"/>
        <w:gridCol w:w="1166"/>
      </w:tblGrid>
      <w:tr w:rsidR="000152C6" w:rsidRPr="00BD71D9" w14:paraId="11E68653" w14:textId="77777777" w:rsidTr="00C73F91">
        <w:trPr>
          <w:jc w:val="center"/>
        </w:trPr>
        <w:tc>
          <w:tcPr>
            <w:tcW w:w="0" w:type="auto"/>
          </w:tcPr>
          <w:p w14:paraId="78D8BBBC" w14:textId="77777777" w:rsidR="000152C6" w:rsidRPr="00BD71D9" w:rsidRDefault="000152C6" w:rsidP="00C73F91">
            <w:pPr>
              <w:rPr>
                <w:sz w:val="20"/>
                <w:szCs w:val="20"/>
              </w:rPr>
            </w:pPr>
            <w:r w:rsidRPr="00BD71D9">
              <w:rPr>
                <w:sz w:val="20"/>
                <w:szCs w:val="20"/>
              </w:rPr>
              <w:t>Roches</w:t>
            </w:r>
          </w:p>
        </w:tc>
        <w:tc>
          <w:tcPr>
            <w:tcW w:w="0" w:type="auto"/>
          </w:tcPr>
          <w:p w14:paraId="2DA702D9" w14:textId="77777777" w:rsidR="000152C6" w:rsidRPr="00BD71D9" w:rsidRDefault="000152C6" w:rsidP="00C73F91">
            <w:pPr>
              <w:rPr>
                <w:sz w:val="20"/>
                <w:szCs w:val="20"/>
              </w:rPr>
            </w:pPr>
            <w:r w:rsidRPr="00BD71D9">
              <w:rPr>
                <w:sz w:val="20"/>
                <w:szCs w:val="20"/>
              </w:rPr>
              <w:t xml:space="preserve">Nb cornus </w:t>
            </w:r>
          </w:p>
          <w:p w14:paraId="7B2519DE" w14:textId="77777777" w:rsidR="000152C6" w:rsidRPr="00BD71D9" w:rsidRDefault="000152C6" w:rsidP="00C73F91">
            <w:pPr>
              <w:rPr>
                <w:sz w:val="20"/>
                <w:szCs w:val="20"/>
              </w:rPr>
            </w:pPr>
            <w:r w:rsidRPr="00BD71D9">
              <w:rPr>
                <w:sz w:val="20"/>
                <w:szCs w:val="20"/>
              </w:rPr>
              <w:t>alignés</w:t>
            </w:r>
          </w:p>
        </w:tc>
        <w:tc>
          <w:tcPr>
            <w:tcW w:w="0" w:type="auto"/>
          </w:tcPr>
          <w:p w14:paraId="595E4E16" w14:textId="77777777" w:rsidR="000152C6" w:rsidRPr="00BD71D9" w:rsidRDefault="000152C6" w:rsidP="00C73F91">
            <w:pPr>
              <w:rPr>
                <w:sz w:val="20"/>
                <w:szCs w:val="20"/>
              </w:rPr>
            </w:pPr>
            <w:r w:rsidRPr="00BD71D9">
              <w:rPr>
                <w:sz w:val="20"/>
                <w:szCs w:val="20"/>
              </w:rPr>
              <w:t>BIB</w:t>
            </w:r>
          </w:p>
        </w:tc>
      </w:tr>
      <w:tr w:rsidR="000152C6" w:rsidRPr="00BD71D9" w14:paraId="7667E240" w14:textId="77777777" w:rsidTr="00C73F91">
        <w:trPr>
          <w:jc w:val="center"/>
        </w:trPr>
        <w:tc>
          <w:tcPr>
            <w:tcW w:w="0" w:type="auto"/>
          </w:tcPr>
          <w:p w14:paraId="53BBD9F2" w14:textId="4CE4A779" w:rsidR="000152C6" w:rsidRPr="00BD71D9" w:rsidRDefault="00000000" w:rsidP="00C73F91">
            <w:pPr>
              <w:rPr>
                <w:sz w:val="20"/>
                <w:szCs w:val="20"/>
              </w:rPr>
            </w:pPr>
            <w:hyperlink r:id="rId13300" w:anchor="Desc_ZIGIR2beta" w:history="1">
              <w:r w:rsidR="000152C6" w:rsidRPr="00BD71D9">
                <w:rPr>
                  <w:rStyle w:val="Hyperlink"/>
                  <w:sz w:val="20"/>
                  <w:szCs w:val="20"/>
                </w:rPr>
                <w:t>ZIGIR2@b</w:t>
              </w:r>
            </w:hyperlink>
          </w:p>
        </w:tc>
        <w:tc>
          <w:tcPr>
            <w:tcW w:w="0" w:type="auto"/>
          </w:tcPr>
          <w:p w14:paraId="68A4F0CE" w14:textId="77777777" w:rsidR="000152C6" w:rsidRPr="00BD71D9" w:rsidRDefault="000152C6" w:rsidP="00C73F91">
            <w:pPr>
              <w:rPr>
                <w:sz w:val="20"/>
                <w:szCs w:val="20"/>
              </w:rPr>
            </w:pPr>
          </w:p>
        </w:tc>
        <w:tc>
          <w:tcPr>
            <w:tcW w:w="0" w:type="auto"/>
          </w:tcPr>
          <w:p w14:paraId="1AB6EB26" w14:textId="77777777" w:rsidR="000152C6" w:rsidRPr="00BD71D9" w:rsidRDefault="000152C6" w:rsidP="00C73F91">
            <w:pPr>
              <w:rPr>
                <w:sz w:val="20"/>
                <w:szCs w:val="20"/>
              </w:rPr>
            </w:pPr>
          </w:p>
        </w:tc>
      </w:tr>
      <w:tr w:rsidR="000152C6" w:rsidRPr="00BD71D9" w14:paraId="2FE1DCDC" w14:textId="77777777" w:rsidTr="00C73F91">
        <w:trPr>
          <w:jc w:val="center"/>
        </w:trPr>
        <w:tc>
          <w:tcPr>
            <w:tcW w:w="0" w:type="auto"/>
          </w:tcPr>
          <w:p w14:paraId="0A5F9C1A" w14:textId="1D2069FF" w:rsidR="000152C6" w:rsidRPr="00BD71D9" w:rsidRDefault="00000000" w:rsidP="00C73F91">
            <w:pPr>
              <w:rPr>
                <w:sz w:val="20"/>
                <w:szCs w:val="20"/>
              </w:rPr>
            </w:pPr>
            <w:hyperlink r:id="rId13301" w:anchor="Desc_ZIGIR3beta" w:history="1">
              <w:r w:rsidR="000152C6" w:rsidRPr="00BD71D9">
                <w:rPr>
                  <w:rStyle w:val="Hyperlink"/>
                  <w:sz w:val="20"/>
                  <w:szCs w:val="20"/>
                </w:rPr>
                <w:t>ZIGIR3@b</w:t>
              </w:r>
            </w:hyperlink>
          </w:p>
        </w:tc>
        <w:tc>
          <w:tcPr>
            <w:tcW w:w="0" w:type="auto"/>
          </w:tcPr>
          <w:p w14:paraId="10F445D3" w14:textId="77777777" w:rsidR="000152C6" w:rsidRPr="00BD71D9" w:rsidRDefault="000152C6" w:rsidP="00C73F91">
            <w:pPr>
              <w:rPr>
                <w:sz w:val="20"/>
                <w:szCs w:val="20"/>
              </w:rPr>
            </w:pPr>
          </w:p>
        </w:tc>
        <w:tc>
          <w:tcPr>
            <w:tcW w:w="0" w:type="auto"/>
          </w:tcPr>
          <w:p w14:paraId="062761DC" w14:textId="77777777" w:rsidR="000152C6" w:rsidRPr="00BD71D9" w:rsidRDefault="000152C6" w:rsidP="00C73F91">
            <w:pPr>
              <w:rPr>
                <w:sz w:val="20"/>
                <w:szCs w:val="20"/>
              </w:rPr>
            </w:pPr>
          </w:p>
        </w:tc>
      </w:tr>
      <w:tr w:rsidR="000152C6" w:rsidRPr="00BD71D9" w14:paraId="6F428525" w14:textId="77777777" w:rsidTr="00C73F91">
        <w:trPr>
          <w:jc w:val="center"/>
        </w:trPr>
        <w:tc>
          <w:tcPr>
            <w:tcW w:w="0" w:type="auto"/>
          </w:tcPr>
          <w:p w14:paraId="06E2B6A6" w14:textId="6EC4AD3F" w:rsidR="000152C6" w:rsidRPr="00BD71D9" w:rsidRDefault="00000000" w:rsidP="00C73F91">
            <w:pPr>
              <w:rPr>
                <w:sz w:val="20"/>
                <w:szCs w:val="20"/>
              </w:rPr>
            </w:pPr>
            <w:hyperlink r:id="rId13302" w:anchor="Desc_ZIGIR3gamma" w:history="1">
              <w:r w:rsidR="000152C6" w:rsidRPr="00BD71D9">
                <w:rPr>
                  <w:rStyle w:val="Hyperlink"/>
                  <w:sz w:val="20"/>
                  <w:szCs w:val="20"/>
                </w:rPr>
                <w:t>ZIGIR3@c</w:t>
              </w:r>
            </w:hyperlink>
          </w:p>
        </w:tc>
        <w:tc>
          <w:tcPr>
            <w:tcW w:w="0" w:type="auto"/>
          </w:tcPr>
          <w:p w14:paraId="42859FCC" w14:textId="77777777" w:rsidR="000152C6" w:rsidRPr="00BD71D9" w:rsidRDefault="000152C6" w:rsidP="00C73F91">
            <w:pPr>
              <w:rPr>
                <w:sz w:val="20"/>
                <w:szCs w:val="20"/>
              </w:rPr>
            </w:pPr>
          </w:p>
        </w:tc>
        <w:tc>
          <w:tcPr>
            <w:tcW w:w="0" w:type="auto"/>
          </w:tcPr>
          <w:p w14:paraId="1B50365E" w14:textId="77777777" w:rsidR="000152C6" w:rsidRPr="00BD71D9" w:rsidRDefault="000152C6" w:rsidP="00C73F91">
            <w:pPr>
              <w:rPr>
                <w:sz w:val="20"/>
                <w:szCs w:val="20"/>
              </w:rPr>
            </w:pPr>
          </w:p>
        </w:tc>
      </w:tr>
      <w:tr w:rsidR="000152C6" w:rsidRPr="00BD71D9" w14:paraId="24C7BFB6" w14:textId="77777777" w:rsidTr="00C73F91">
        <w:trPr>
          <w:jc w:val="center"/>
        </w:trPr>
        <w:tc>
          <w:tcPr>
            <w:tcW w:w="0" w:type="auto"/>
          </w:tcPr>
          <w:p w14:paraId="65FAC3D7" w14:textId="77777777" w:rsidR="000152C6" w:rsidRPr="00BD71D9" w:rsidRDefault="000152C6" w:rsidP="00C73F91">
            <w:pPr>
              <w:rPr>
                <w:sz w:val="20"/>
                <w:szCs w:val="20"/>
              </w:rPr>
            </w:pPr>
            <w:r w:rsidRPr="00BD71D9">
              <w:rPr>
                <w:sz w:val="20"/>
                <w:szCs w:val="20"/>
              </w:rPr>
              <w:t>ZXVIIIGIIR72@b</w:t>
            </w:r>
          </w:p>
        </w:tc>
        <w:tc>
          <w:tcPr>
            <w:tcW w:w="0" w:type="auto"/>
          </w:tcPr>
          <w:p w14:paraId="6038026B" w14:textId="77777777" w:rsidR="000152C6" w:rsidRPr="00BD71D9" w:rsidRDefault="000152C6" w:rsidP="00C73F91">
            <w:pPr>
              <w:rPr>
                <w:sz w:val="20"/>
                <w:szCs w:val="20"/>
              </w:rPr>
            </w:pPr>
            <w:r w:rsidRPr="00BD71D9">
              <w:rPr>
                <w:sz w:val="20"/>
                <w:szCs w:val="20"/>
              </w:rPr>
              <w:t>7</w:t>
            </w:r>
          </w:p>
        </w:tc>
        <w:tc>
          <w:tcPr>
            <w:tcW w:w="0" w:type="auto"/>
          </w:tcPr>
          <w:p w14:paraId="5FC1B19D" w14:textId="77777777" w:rsidR="000152C6" w:rsidRPr="00BD71D9" w:rsidRDefault="000152C6" w:rsidP="00C73F91">
            <w:pPr>
              <w:rPr>
                <w:sz w:val="20"/>
                <w:szCs w:val="20"/>
              </w:rPr>
            </w:pPr>
            <w:r w:rsidRPr="00BD71D9">
              <w:rPr>
                <w:sz w:val="20"/>
                <w:szCs w:val="20"/>
              </w:rPr>
              <w:t>Serres 2001</w:t>
            </w:r>
          </w:p>
        </w:tc>
      </w:tr>
      <w:tr w:rsidR="000152C6" w:rsidRPr="00BD71D9" w14:paraId="53D69C65" w14:textId="77777777" w:rsidTr="00C73F91">
        <w:trPr>
          <w:jc w:val="center"/>
        </w:trPr>
        <w:tc>
          <w:tcPr>
            <w:tcW w:w="0" w:type="auto"/>
          </w:tcPr>
          <w:p w14:paraId="1E125D45" w14:textId="77777777" w:rsidR="000152C6" w:rsidRPr="00BD71D9" w:rsidRDefault="000152C6" w:rsidP="00C73F91">
            <w:pPr>
              <w:rPr>
                <w:sz w:val="20"/>
                <w:szCs w:val="20"/>
              </w:rPr>
            </w:pPr>
            <w:r w:rsidRPr="00BD71D9">
              <w:rPr>
                <w:sz w:val="20"/>
                <w:szCs w:val="20"/>
              </w:rPr>
              <w:t>ZVIGIR3</w:t>
            </w:r>
          </w:p>
        </w:tc>
        <w:tc>
          <w:tcPr>
            <w:tcW w:w="0" w:type="auto"/>
          </w:tcPr>
          <w:p w14:paraId="4190E3BA" w14:textId="77777777" w:rsidR="000152C6" w:rsidRPr="00BD71D9" w:rsidRDefault="000152C6" w:rsidP="00C73F91">
            <w:pPr>
              <w:rPr>
                <w:sz w:val="20"/>
                <w:szCs w:val="20"/>
              </w:rPr>
            </w:pPr>
            <w:r w:rsidRPr="00BD71D9">
              <w:rPr>
                <w:sz w:val="20"/>
                <w:szCs w:val="20"/>
              </w:rPr>
              <w:t>6</w:t>
            </w:r>
          </w:p>
        </w:tc>
        <w:tc>
          <w:tcPr>
            <w:tcW w:w="0" w:type="auto"/>
          </w:tcPr>
          <w:p w14:paraId="6E7D313B" w14:textId="77777777" w:rsidR="000152C6" w:rsidRPr="00BD71D9" w:rsidRDefault="000152C6" w:rsidP="00C73F91">
            <w:pPr>
              <w:rPr>
                <w:sz w:val="20"/>
                <w:szCs w:val="20"/>
              </w:rPr>
            </w:pPr>
            <w:r w:rsidRPr="00BD71D9">
              <w:rPr>
                <w:sz w:val="20"/>
                <w:szCs w:val="20"/>
              </w:rPr>
              <w:t>Serres 2001</w:t>
            </w:r>
          </w:p>
        </w:tc>
      </w:tr>
    </w:tbl>
    <w:p w14:paraId="6B3AA12F" w14:textId="77777777" w:rsidR="000152C6" w:rsidRDefault="000152C6" w:rsidP="000152C6">
      <w:r>
        <w:t>(SS BIB)</w:t>
      </w:r>
    </w:p>
    <w:p w14:paraId="434687C1" w14:textId="77777777" w:rsidR="000152C6" w:rsidRDefault="000152C6" w:rsidP="000152C6"/>
    <w:p w14:paraId="03D2BE60" w14:textId="77777777" w:rsidR="000152C6" w:rsidRPr="0032190F" w:rsidRDefault="000152C6" w:rsidP="000152C6">
      <w:pPr>
        <w:rPr>
          <w:lang w:val="fr-FR"/>
        </w:rPr>
      </w:pPr>
      <w:r w:rsidRPr="0032190F">
        <w:rPr>
          <w:lang w:val="fr-FR"/>
        </w:rPr>
        <w:t xml:space="preserve">Essentiellement à Fontanalba on rencontre des alignements de 3 corniformes emboités qui trouvent des correspondances avec : </w:t>
      </w:r>
      <w:r w:rsidRPr="0032190F">
        <w:rPr>
          <w:i/>
          <w:lang w:val="fr-FR"/>
        </w:rPr>
        <w:t>le taureau du ciel, le taureau de l’atmosphère et celui de la terre</w:t>
      </w:r>
      <w:r w:rsidRPr="0032190F">
        <w:rPr>
          <w:lang w:val="fr-FR"/>
        </w:rPr>
        <w:t xml:space="preserve"> du Rig-Veda (BIB 1355 p. 52).</w:t>
      </w:r>
    </w:p>
    <w:p w14:paraId="46DE1263" w14:textId="77777777" w:rsidR="000152C6" w:rsidRPr="0032190F" w:rsidRDefault="000152C6" w:rsidP="00647EA0">
      <w:pPr>
        <w:pStyle w:val="Heading5"/>
      </w:pPr>
      <w:r w:rsidRPr="0032190F">
        <w:t>Transition</w:t>
      </w:r>
    </w:p>
    <w:p w14:paraId="50742B91" w14:textId="77777777" w:rsidR="000152C6" w:rsidRPr="0032190F" w:rsidRDefault="000152C6" w:rsidP="000152C6">
      <w:pPr>
        <w:rPr>
          <w:lang w:val="fr-FR"/>
        </w:rPr>
      </w:pPr>
    </w:p>
    <w:p w14:paraId="13B83E15" w14:textId="36805DD9" w:rsidR="000152C6" w:rsidRPr="0032190F" w:rsidRDefault="00000000" w:rsidP="000152C6">
      <w:pPr>
        <w:rPr>
          <w:lang w:val="fr-FR"/>
        </w:rPr>
      </w:pPr>
      <w:hyperlink r:id="rId13303" w:anchor="Aut_Issel" w:history="1">
        <w:r w:rsidR="00A2428C" w:rsidRPr="00A2428C">
          <w:rPr>
            <w:rStyle w:val="Hyperlink"/>
            <w:lang w:val="fr-FR"/>
          </w:rPr>
          <w:t>A. Issel</w:t>
        </w:r>
      </w:hyperlink>
      <w:r w:rsidR="000152C6" w:rsidRPr="0032190F">
        <w:rPr>
          <w:lang w:val="fr-FR"/>
        </w:rPr>
        <w:t>, évoquant les variations des formes des cornes puis des corps, identifie comme corniforme une gravure de « </w:t>
      </w:r>
      <w:hyperlink r:id="rId13304" w:anchor="Typ_Bego_Peaux" w:history="1">
        <w:r w:rsidR="000152C6" w:rsidRPr="0032190F">
          <w:rPr>
            <w:rStyle w:val="Hyperlink"/>
            <w:lang w:val="fr-FR"/>
          </w:rPr>
          <w:t>Peau </w:t>
        </w:r>
      </w:hyperlink>
      <w:r w:rsidR="000152C6" w:rsidRPr="0032190F">
        <w:rPr>
          <w:lang w:val="fr-FR"/>
        </w:rPr>
        <w:t>» en considérant qu’il s’agit d’une figure cornue pour laquelle le corps atteint des proportions importantes alors que les cornes sont minimisées (BIB 1249 p. 231 fig. 41)</w:t>
      </w:r>
    </w:p>
    <w:p w14:paraId="1E326E64" w14:textId="77777777" w:rsidR="000152C6" w:rsidRPr="0032190F" w:rsidRDefault="000152C6" w:rsidP="000152C6">
      <w:pPr>
        <w:rPr>
          <w:lang w:val="fr-FR"/>
        </w:rPr>
      </w:pPr>
    </w:p>
    <w:p w14:paraId="0FC1C61A" w14:textId="77777777" w:rsidR="000152C6" w:rsidRPr="0032190F" w:rsidRDefault="00C73F91" w:rsidP="00647EA0">
      <w:pPr>
        <w:pStyle w:val="Heading5"/>
      </w:pPr>
      <w:r w:rsidRPr="0032190F">
        <w:t>Sites</w:t>
      </w:r>
    </w:p>
    <w:p w14:paraId="17D989C5" w14:textId="77777777" w:rsidR="000152C6" w:rsidRPr="0032190F" w:rsidRDefault="000152C6" w:rsidP="000152C6">
      <w:pPr>
        <w:rPr>
          <w:lang w:val="fr-FR"/>
        </w:rPr>
      </w:pPr>
    </w:p>
    <w:p w14:paraId="0F87187F" w14:textId="41FA9CCD" w:rsidR="000152C6" w:rsidRPr="0032190F" w:rsidRDefault="000152C6" w:rsidP="000152C6">
      <w:pPr>
        <w:rPr>
          <w:lang w:val="fr-FR"/>
        </w:rPr>
      </w:pPr>
      <w:r w:rsidRPr="0032190F">
        <w:rPr>
          <w:lang w:val="fr-FR"/>
        </w:rPr>
        <w:t xml:space="preserve">Dans le </w:t>
      </w:r>
      <w:hyperlink r:id="rId13305" w:anchor="Sit_Fourne_Bas" w:history="1">
        <w:r w:rsidRPr="0032190F">
          <w:rPr>
            <w:rStyle w:val="Hyperlink"/>
            <w:lang w:val="fr-FR"/>
          </w:rPr>
          <w:t>Fourné du Bas</w:t>
        </w:r>
      </w:hyperlink>
      <w:r w:rsidRPr="0032190F">
        <w:rPr>
          <w:lang w:val="fr-FR"/>
        </w:rPr>
        <w:t xml:space="preserve"> (</w:t>
      </w:r>
      <w:r w:rsidR="00C73F91" w:rsidRPr="0032190F">
        <w:rPr>
          <w:lang w:val="fr-FR"/>
        </w:rPr>
        <w:t xml:space="preserve">Puget-Rostang, Alpes-Maritimes), </w:t>
      </w:r>
      <w:hyperlink r:id="rId13306" w:anchor="Sit_Creysseilles_d_H7_4" w:history="1">
        <w:r w:rsidR="00C73F91" w:rsidRPr="0032190F">
          <w:rPr>
            <w:rStyle w:val="Hyperlink"/>
            <w:lang w:val="fr-FR"/>
          </w:rPr>
          <w:t>Creysseilles r. H7,4</w:t>
        </w:r>
      </w:hyperlink>
    </w:p>
    <w:p w14:paraId="4CC37004" w14:textId="77777777" w:rsidR="000152C6" w:rsidRPr="0032190F" w:rsidRDefault="000152C6" w:rsidP="000152C6">
      <w:pPr>
        <w:rPr>
          <w:lang w:val="fr-FR"/>
        </w:rPr>
      </w:pPr>
    </w:p>
    <w:p w14:paraId="00AD25EB" w14:textId="77777777" w:rsidR="000152C6" w:rsidRPr="0032190F" w:rsidRDefault="000152C6" w:rsidP="000152C6">
      <w:pPr>
        <w:pStyle w:val="Heading4"/>
        <w:numPr>
          <w:ilvl w:val="3"/>
          <w:numId w:val="0"/>
        </w:numPr>
        <w:tabs>
          <w:tab w:val="num" w:pos="2520"/>
        </w:tabs>
        <w:spacing w:before="240" w:after="60"/>
        <w:ind w:left="2160"/>
      </w:pPr>
      <w:bookmarkStart w:id="5412" w:name="Typ_Bego_Attelages"/>
      <w:r w:rsidRPr="0032190F">
        <w:t>Attelages</w:t>
      </w:r>
    </w:p>
    <w:bookmarkEnd w:id="5412"/>
    <w:p w14:paraId="0D946165" w14:textId="77777777" w:rsidR="000152C6" w:rsidRPr="0032190F" w:rsidRDefault="000152C6" w:rsidP="000152C6">
      <w:pPr>
        <w:rPr>
          <w:lang w:val="fr-FR"/>
        </w:rPr>
      </w:pPr>
    </w:p>
    <w:p w14:paraId="10691BF0" w14:textId="61113085" w:rsidR="000152C6" w:rsidRPr="0032190F" w:rsidRDefault="000152C6" w:rsidP="000152C6">
      <w:pPr>
        <w:jc w:val="both"/>
        <w:rPr>
          <w:lang w:val="fr-FR"/>
        </w:rPr>
      </w:pPr>
      <w:r w:rsidRPr="0032190F">
        <w:rPr>
          <w:lang w:val="fr-FR"/>
        </w:rPr>
        <w:lastRenderedPageBreak/>
        <w:t>Les attelages présentes des corniformes jougués avec tractant (ou non) un instrument agricole (SS BIB).</w:t>
      </w:r>
      <w:r w:rsidR="009D627A">
        <w:rPr>
          <w:lang w:val="fr-FR"/>
        </w:rPr>
        <w:t xml:space="preserve"> </w:t>
      </w:r>
      <w:hyperlink r:id="rId13307" w:anchor="Aut_Bicknell" w:history="1">
        <w:r w:rsidR="009D627A" w:rsidRPr="00AE78AA">
          <w:rPr>
            <w:rStyle w:val="Hyperlink"/>
            <w:lang w:val="fr-FR"/>
          </w:rPr>
          <w:t>C. Bicknell</w:t>
        </w:r>
      </w:hyperlink>
      <w:r w:rsidR="009D627A" w:rsidRPr="009D627A">
        <w:rPr>
          <w:rStyle w:val="Hyperlink"/>
          <w:color w:val="auto"/>
          <w:u w:val="none"/>
          <w:lang w:val="fr-FR"/>
        </w:rPr>
        <w:t xml:space="preserve"> </w:t>
      </w:r>
      <w:r w:rsidRPr="0032190F">
        <w:rPr>
          <w:lang w:val="fr-FR"/>
        </w:rPr>
        <w:t>fait la différence entre la région des Merveilles, où les figures d’araire ne sont pas accompagnées de figures humaines, et Fontanalba où elles apparaissent accompagnées de figures humaines (BIB 420 p. 50).</w:t>
      </w:r>
    </w:p>
    <w:p w14:paraId="2B6186AA" w14:textId="77777777" w:rsidR="000152C6" w:rsidRPr="0032190F" w:rsidRDefault="000152C6" w:rsidP="000152C6">
      <w:pPr>
        <w:rPr>
          <w:lang w:val="fr-FR"/>
        </w:rPr>
      </w:pPr>
    </w:p>
    <w:p w14:paraId="5777F9FE" w14:textId="77777777" w:rsidR="000152C6" w:rsidRPr="0032190F" w:rsidRDefault="000152C6" w:rsidP="000152C6">
      <w:pPr>
        <w:rPr>
          <w:lang w:val="fr-FR"/>
        </w:rPr>
      </w:pPr>
      <w:r w:rsidRPr="0032190F">
        <w:rPr>
          <w:lang w:val="fr-FR"/>
        </w:rPr>
        <w:t xml:space="preserve">Présents sur 216 roches (Serres 2001 p. 45) Il y a 571 représentations d’attelages [y compris Perso conduisant attelage] dans le site et 121 Attelages tractant un araire pour les Merveilles (Lumley et alii 2003b p. 263) </w:t>
      </w:r>
    </w:p>
    <w:p w14:paraId="30BE5962" w14:textId="77777777" w:rsidR="000152C6" w:rsidRPr="0032190F" w:rsidRDefault="000152C6" w:rsidP="000152C6">
      <w:pPr>
        <w:rPr>
          <w:lang w:val="fr-FR"/>
        </w:rPr>
      </w:pPr>
    </w:p>
    <w:p w14:paraId="1177C724" w14:textId="1550942A" w:rsidR="000152C6" w:rsidRPr="0032190F" w:rsidRDefault="000152C6" w:rsidP="000152C6">
      <w:pPr>
        <w:rPr>
          <w:lang w:val="fr-FR"/>
        </w:rPr>
      </w:pPr>
      <w:r w:rsidRPr="0032190F">
        <w:rPr>
          <w:lang w:val="fr-FR"/>
        </w:rPr>
        <w:t xml:space="preserve">La roche comportant le plus d’attelages est la </w:t>
      </w:r>
      <w:hyperlink r:id="rId13308" w:anchor="Desc_ZXIXGIVR21alpha" w:history="1">
        <w:r w:rsidRPr="0032190F">
          <w:rPr>
            <w:rStyle w:val="Hyperlink"/>
            <w:i/>
            <w:lang w:val="fr-FR"/>
          </w:rPr>
          <w:t>roche des 300</w:t>
        </w:r>
      </w:hyperlink>
      <w:r w:rsidRPr="0032190F">
        <w:rPr>
          <w:lang w:val="fr-FR"/>
        </w:rPr>
        <w:t xml:space="preserve"> (SS BIB)</w:t>
      </w:r>
    </w:p>
    <w:p w14:paraId="3B1F6EF2" w14:textId="77777777" w:rsidR="000152C6" w:rsidRPr="0032190F" w:rsidRDefault="000152C6" w:rsidP="000152C6">
      <w:pPr>
        <w:rPr>
          <w:lang w:val="fr-FR"/>
        </w:rPr>
      </w:pPr>
    </w:p>
    <w:p w14:paraId="3FEFFC9A" w14:textId="747883BE" w:rsidR="000152C6" w:rsidRPr="0032190F" w:rsidRDefault="000152C6" w:rsidP="000152C6">
      <w:pPr>
        <w:jc w:val="both"/>
        <w:rPr>
          <w:lang w:val="fr-FR"/>
        </w:rPr>
      </w:pPr>
      <w:r w:rsidRPr="0032190F">
        <w:rPr>
          <w:lang w:val="fr-FR"/>
        </w:rPr>
        <w:t>Le fait que l’on retrouve des petits personnages précédant les attelages sur les roches de Fontanalba (</w:t>
      </w:r>
      <w:hyperlink r:id="rId13309" w:anchor="Desc_ZXIXGIVR21alpha" w:history="1">
        <w:r w:rsidRPr="0032190F">
          <w:rPr>
            <w:rStyle w:val="Hyperlink"/>
            <w:i/>
            <w:lang w:val="fr-FR"/>
          </w:rPr>
          <w:t>roche des 300</w:t>
        </w:r>
      </w:hyperlink>
      <w:r w:rsidRPr="0032190F">
        <w:rPr>
          <w:lang w:val="fr-FR"/>
        </w:rPr>
        <w:t xml:space="preserve"> par exemple) semble montrer que le couple de bœufs était guidé. Cela revient à dire que les animaux de traits n’étaient par tout à fait spécialisés (Sigaut, com. pers.).</w:t>
      </w:r>
    </w:p>
    <w:p w14:paraId="74BA6CBE" w14:textId="77777777" w:rsidR="000152C6" w:rsidRPr="0032190F" w:rsidRDefault="000152C6" w:rsidP="000152C6">
      <w:pPr>
        <w:jc w:val="both"/>
        <w:rPr>
          <w:lang w:val="fr-FR"/>
        </w:rPr>
      </w:pPr>
    </w:p>
    <w:p w14:paraId="2EEABC32" w14:textId="5A805C35" w:rsidR="000152C6" w:rsidRPr="0032190F" w:rsidRDefault="000152C6" w:rsidP="000152C6">
      <w:pPr>
        <w:jc w:val="both"/>
        <w:rPr>
          <w:lang w:val="fr-FR"/>
        </w:rPr>
      </w:pPr>
      <w:r w:rsidRPr="0032190F">
        <w:rPr>
          <w:lang w:val="fr-FR"/>
        </w:rPr>
        <w:t xml:space="preserve">Pour </w:t>
      </w:r>
      <w:hyperlink r:id="rId13310" w:anchor="Aut_Bicknell" w:history="1">
        <w:r w:rsidR="009D627A" w:rsidRPr="00AE78AA">
          <w:rPr>
            <w:rStyle w:val="Hyperlink"/>
            <w:lang w:val="fr-FR"/>
          </w:rPr>
          <w:t>C. Bicknell</w:t>
        </w:r>
      </w:hyperlink>
      <w:r w:rsidRPr="0032190F">
        <w:rPr>
          <w:lang w:val="fr-FR"/>
        </w:rPr>
        <w:t>, qui recoupe la gravure avec le témoignage d’un agricultur</w:t>
      </w:r>
      <w:r w:rsidR="009D627A">
        <w:rPr>
          <w:lang w:val="fr-FR"/>
        </w:rPr>
        <w:t>e</w:t>
      </w:r>
      <w:r w:rsidRPr="0032190F">
        <w:rPr>
          <w:lang w:val="fr-FR"/>
        </w:rPr>
        <w:t xml:space="preserve"> de Casterin</w:t>
      </w:r>
      <w:r w:rsidR="009D627A">
        <w:rPr>
          <w:lang w:val="fr-FR"/>
        </w:rPr>
        <w:t>o</w:t>
      </w:r>
      <w:r w:rsidRPr="0032190F">
        <w:rPr>
          <w:lang w:val="fr-FR"/>
        </w:rPr>
        <w:t>, le personnage en avant de l’attelage, « ramassait des mauvaises herbres et étalait du fumier juste devant les bœufs » (Bicknell 1913 p. 51)</w:t>
      </w:r>
    </w:p>
    <w:p w14:paraId="7E4297B6" w14:textId="77777777" w:rsidR="000152C6" w:rsidRPr="0032190F" w:rsidRDefault="000152C6" w:rsidP="000152C6">
      <w:pPr>
        <w:rPr>
          <w:lang w:val="fr-FR"/>
        </w:rPr>
      </w:pPr>
    </w:p>
    <w:p w14:paraId="5BC3213E" w14:textId="7176342A" w:rsidR="000152C6" w:rsidRPr="0032190F" w:rsidRDefault="000152C6" w:rsidP="000152C6">
      <w:pPr>
        <w:jc w:val="both"/>
        <w:rPr>
          <w:lang w:val="fr-FR"/>
        </w:rPr>
      </w:pPr>
      <w:r w:rsidRPr="0032190F">
        <w:rPr>
          <w:lang w:val="fr-FR"/>
        </w:rPr>
        <w:t xml:space="preserve">Pour les Merveilles, selon nos calculs, ce sont les gravures situées les plus en altitude (plus exactement les moins éloignés des sommets) (SS BIB). Dans le groupe III de la zone IV, ils commencent avec la roche </w:t>
      </w:r>
      <w:hyperlink r:id="rId13311" w:anchor="Desc_ZIVGIIIR9E1" w:history="1">
        <w:r w:rsidRPr="0032190F">
          <w:rPr>
            <w:rStyle w:val="Hyperlink"/>
            <w:lang w:val="fr-FR"/>
          </w:rPr>
          <w:t>ZIVGIIIR9E1</w:t>
        </w:r>
      </w:hyperlink>
      <w:r w:rsidRPr="0032190F">
        <w:rPr>
          <w:lang w:val="fr-FR"/>
        </w:rPr>
        <w:t xml:space="preserve"> (SS BIB)</w:t>
      </w:r>
    </w:p>
    <w:p w14:paraId="67DF38BD" w14:textId="77777777" w:rsidR="000152C6" w:rsidRPr="0032190F" w:rsidRDefault="000152C6" w:rsidP="000152C6">
      <w:pPr>
        <w:rPr>
          <w:lang w:val="fr-FR"/>
        </w:rPr>
      </w:pPr>
    </w:p>
    <w:p w14:paraId="7990961B" w14:textId="77777777" w:rsidR="000152C6" w:rsidRPr="0032190F" w:rsidRDefault="000152C6" w:rsidP="000152C6">
      <w:pPr>
        <w:rPr>
          <w:lang w:val="fr-FR"/>
        </w:rPr>
      </w:pPr>
      <w:r w:rsidRPr="0032190F">
        <w:rPr>
          <w:lang w:val="fr-FR"/>
        </w:rPr>
        <w:t>F.V. signale que « les premiers attelages sont gravés assez haut, à la mi hauteur du groupe [ZIVGIII] »(Desc F.V.)</w:t>
      </w:r>
    </w:p>
    <w:p w14:paraId="3ADB75C8" w14:textId="77777777" w:rsidR="000152C6" w:rsidRPr="0032190F" w:rsidRDefault="000152C6" w:rsidP="00647EA0">
      <w:pPr>
        <w:pStyle w:val="Heading5"/>
      </w:pPr>
      <w:r w:rsidRPr="0032190F">
        <w:t>Nombre et type des animaux de traction</w:t>
      </w:r>
    </w:p>
    <w:p w14:paraId="104249C2" w14:textId="77777777" w:rsidR="000152C6" w:rsidRPr="0032190F" w:rsidRDefault="000152C6" w:rsidP="000152C6">
      <w:pPr>
        <w:pStyle w:val="Heading6"/>
      </w:pPr>
      <w:r w:rsidRPr="0032190F">
        <w:t>Nombre</w:t>
      </w:r>
    </w:p>
    <w:p w14:paraId="5A14519F" w14:textId="77777777" w:rsidR="000152C6" w:rsidRPr="0032190F" w:rsidRDefault="000152C6" w:rsidP="000152C6">
      <w:pPr>
        <w:jc w:val="both"/>
        <w:rPr>
          <w:lang w:val="fr-FR"/>
        </w:rPr>
      </w:pPr>
      <w:r w:rsidRPr="0032190F">
        <w:rPr>
          <w:lang w:val="fr-FR"/>
        </w:rPr>
        <w:t>C’est un trait propre au mont Bego de figurer des attelages comprenant 4 voir 6 bovins (BIB 904 p. 51 (BIB 905)). Cela pourrait suggérer une origine padane des graveurs (à proximité du site, seule la plaine du Pô offre des étendues de terrain suffisament grande pour le retournement d’un tel attelage) (BIB 904 p. 51), ou bien simplement le caractère symbolique de ce type de gravure (SS BIB)</w:t>
      </w:r>
    </w:p>
    <w:p w14:paraId="588C18CD" w14:textId="77777777" w:rsidR="000152C6" w:rsidRPr="0032190F" w:rsidRDefault="000152C6" w:rsidP="000152C6">
      <w:pPr>
        <w:pStyle w:val="Heading6"/>
      </w:pPr>
      <w:r w:rsidRPr="0032190F">
        <w:t>Type</w:t>
      </w:r>
    </w:p>
    <w:p w14:paraId="11A05AB9" w14:textId="77777777" w:rsidR="000152C6" w:rsidRPr="0032190F" w:rsidRDefault="000152C6" w:rsidP="000152C6">
      <w:pPr>
        <w:rPr>
          <w:lang w:val="fr-FR"/>
        </w:rPr>
      </w:pPr>
    </w:p>
    <w:p w14:paraId="4FC53469" w14:textId="77777777" w:rsidR="000152C6" w:rsidRPr="0032190F" w:rsidRDefault="000152C6" w:rsidP="000152C6">
      <w:pPr>
        <w:rPr>
          <w:lang w:val="fr-FR"/>
        </w:rPr>
      </w:pPr>
      <w:r w:rsidRPr="0032190F">
        <w:rPr>
          <w:lang w:val="fr-FR"/>
        </w:rPr>
        <w:t>La lecture de Caton et Varron (rapportés par Keller, 1976) montre, dans les scènes de délimitation d’une nouvelle ville, par le le tracé du sillon, l’emploi d’une vache et d’un taureau comme animaux de traction. Ceci expliquerait selon Pelligrini les animaux attelés sont souvent représentés de taille différente (BIB 1353 p. 89, 90)</w:t>
      </w:r>
    </w:p>
    <w:p w14:paraId="5B788BBD" w14:textId="77777777" w:rsidR="000152C6" w:rsidRPr="0032190F" w:rsidRDefault="000152C6" w:rsidP="00647EA0">
      <w:pPr>
        <w:pStyle w:val="Heading5"/>
      </w:pPr>
      <w:r w:rsidRPr="0032190F">
        <w:t>Joug</w:t>
      </w:r>
    </w:p>
    <w:p w14:paraId="3A95CB92" w14:textId="77777777" w:rsidR="000152C6" w:rsidRPr="0032190F" w:rsidRDefault="000152C6" w:rsidP="000152C6">
      <w:pPr>
        <w:rPr>
          <w:lang w:val="fr-FR"/>
        </w:rPr>
      </w:pPr>
    </w:p>
    <w:p w14:paraId="1FAF67D3" w14:textId="77777777" w:rsidR="000152C6" w:rsidRPr="0032190F" w:rsidRDefault="000152C6" w:rsidP="000152C6">
      <w:pPr>
        <w:rPr>
          <w:lang w:val="fr-FR"/>
        </w:rPr>
      </w:pPr>
      <w:r w:rsidRPr="0032190F">
        <w:rPr>
          <w:lang w:val="fr-FR"/>
        </w:rPr>
        <w:t xml:space="preserve">Dans les représentations, le joug occupe principalement deux positions : joug d’épaule et joug de nuque ou de garrot (BIB 902 p. 19 (BIB 903) et BIB 1353 p. 99). </w:t>
      </w:r>
    </w:p>
    <w:p w14:paraId="272EBD94" w14:textId="77777777" w:rsidR="000152C6" w:rsidRPr="0032190F" w:rsidRDefault="000152C6" w:rsidP="000152C6">
      <w:pPr>
        <w:rPr>
          <w:lang w:val="fr-FR"/>
        </w:rPr>
      </w:pPr>
    </w:p>
    <w:p w14:paraId="472BABE2" w14:textId="073E2E12" w:rsidR="000152C6" w:rsidRPr="0032190F" w:rsidRDefault="000152C6" w:rsidP="000152C6">
      <w:pPr>
        <w:rPr>
          <w:lang w:val="fr-FR"/>
        </w:rPr>
      </w:pPr>
      <w:r w:rsidRPr="0032190F">
        <w:rPr>
          <w:lang w:val="fr-FR"/>
        </w:rPr>
        <w:t>Le joug de corne semble absent du Bego (BIB 1353 p. 99) En fait, on connaît au moins un exemple de joug de cornes (</w:t>
      </w:r>
      <w:hyperlink r:id="rId13312" w:anchor="Desc_ZIXGIIIR3beta" w:history="1">
        <w:r w:rsidRPr="0032190F">
          <w:rPr>
            <w:rStyle w:val="Hyperlink"/>
            <w:lang w:val="fr-FR"/>
          </w:rPr>
          <w:t>ZIXGIIIR3@b</w:t>
        </w:r>
      </w:hyperlink>
      <w:r w:rsidRPr="0032190F">
        <w:rPr>
          <w:lang w:val="fr-FR"/>
        </w:rPr>
        <w:t>) (SS BIB). Lumley et alii en compte 1 au Merveilles et 3 en tout dansle site (Lumley et alii 2003b p. 264)</w:t>
      </w:r>
    </w:p>
    <w:p w14:paraId="716DE420" w14:textId="77777777" w:rsidR="000152C6" w:rsidRPr="0032190F" w:rsidRDefault="000152C6" w:rsidP="00647EA0">
      <w:pPr>
        <w:pStyle w:val="Heading5"/>
      </w:pPr>
      <w:r w:rsidRPr="0032190F">
        <w:lastRenderedPageBreak/>
        <w:t>Timon</w:t>
      </w:r>
    </w:p>
    <w:p w14:paraId="1FD59677" w14:textId="77777777" w:rsidR="000152C6" w:rsidRPr="0032190F" w:rsidRDefault="000152C6" w:rsidP="000152C6">
      <w:pPr>
        <w:rPr>
          <w:lang w:val="fr-FR"/>
        </w:rPr>
      </w:pPr>
    </w:p>
    <w:p w14:paraId="5FFA0A00" w14:textId="77777777" w:rsidR="000152C6" w:rsidRPr="0032190F" w:rsidRDefault="000152C6" w:rsidP="000152C6">
      <w:pPr>
        <w:rPr>
          <w:lang w:val="fr-FR"/>
        </w:rPr>
      </w:pPr>
      <w:r w:rsidRPr="0032190F">
        <w:rPr>
          <w:lang w:val="fr-FR"/>
        </w:rPr>
        <w:t>Pour Serres, il existe 57 représnetation de cornus jougués sans timon (2001 p. 340)</w:t>
      </w:r>
    </w:p>
    <w:p w14:paraId="165E99BD" w14:textId="77777777" w:rsidR="000152C6" w:rsidRPr="0032190F" w:rsidRDefault="000152C6" w:rsidP="00647EA0">
      <w:pPr>
        <w:pStyle w:val="Heading5"/>
      </w:pPr>
      <w:r w:rsidRPr="0032190F">
        <w:t>Instrument tracté</w:t>
      </w:r>
    </w:p>
    <w:p w14:paraId="463CA52D" w14:textId="77777777" w:rsidR="000152C6" w:rsidRPr="0032190F" w:rsidRDefault="000152C6" w:rsidP="000152C6">
      <w:pPr>
        <w:rPr>
          <w:lang w:val="fr-FR"/>
        </w:rPr>
      </w:pPr>
    </w:p>
    <w:p w14:paraId="1F998E0F" w14:textId="77777777" w:rsidR="000152C6" w:rsidRPr="0032190F" w:rsidRDefault="000152C6" w:rsidP="000152C6">
      <w:pPr>
        <w:rPr>
          <w:lang w:val="fr-FR"/>
        </w:rPr>
      </w:pPr>
      <w:r w:rsidRPr="0032190F">
        <w:rPr>
          <w:lang w:val="fr-FR"/>
        </w:rPr>
        <w:t>Plusieurs types d’instruments peuvent apparâitre derrière l’attelage : araire, chariot, travois,…</w:t>
      </w:r>
    </w:p>
    <w:p w14:paraId="60EB9FB4" w14:textId="77777777" w:rsidR="000152C6" w:rsidRPr="0032190F" w:rsidRDefault="000152C6" w:rsidP="000152C6">
      <w:pPr>
        <w:jc w:val="both"/>
        <w:rPr>
          <w:lang w:val="fr-FR"/>
        </w:rPr>
      </w:pPr>
      <w:r w:rsidRPr="0032190F">
        <w:rPr>
          <w:lang w:val="fr-FR"/>
        </w:rPr>
        <w:t xml:space="preserve">Les instruments, à caisse rectangulaire, que l’on définissait comme étant des </w:t>
      </w:r>
      <w:r w:rsidRPr="0032190F">
        <w:rPr>
          <w:i/>
          <w:lang w:val="fr-FR"/>
        </w:rPr>
        <w:t>tribulum</w:t>
      </w:r>
      <w:r w:rsidRPr="0032190F">
        <w:rPr>
          <w:lang w:val="fr-FR"/>
        </w:rPr>
        <w:t xml:space="preserve"> ou une herse (BIB 1353 p. 84 (Nougiere 1961)) s’avèrent, d’après l’analyse technique plus probablement être des travois (BIB 1353 p. 84)</w:t>
      </w:r>
    </w:p>
    <w:p w14:paraId="4A5A9674" w14:textId="5C85430C" w:rsidR="000152C6" w:rsidRPr="0032190F" w:rsidRDefault="00AD456F" w:rsidP="000152C6">
      <w:pPr>
        <w:pStyle w:val="Heading6"/>
      </w:pPr>
      <w:r>
        <w:t>a</w:t>
      </w:r>
      <w:r w:rsidR="000152C6" w:rsidRPr="0032190F">
        <w:t>raire</w:t>
      </w:r>
    </w:p>
    <w:p w14:paraId="104AC6B8" w14:textId="77777777" w:rsidR="000152C6" w:rsidRPr="0032190F" w:rsidRDefault="000152C6" w:rsidP="000152C6">
      <w:pPr>
        <w:rPr>
          <w:lang w:val="fr-FR"/>
        </w:rPr>
      </w:pPr>
    </w:p>
    <w:p w14:paraId="1FB64DDF" w14:textId="77777777" w:rsidR="000152C6" w:rsidRPr="0032190F" w:rsidRDefault="000152C6" w:rsidP="000152C6">
      <w:pPr>
        <w:rPr>
          <w:lang w:val="fr-FR"/>
        </w:rPr>
      </w:pPr>
      <w:r w:rsidRPr="0032190F">
        <w:rPr>
          <w:lang w:val="fr-FR"/>
        </w:rPr>
        <w:t>L’innovation de l’araire apparaît dans les gravures du mont Bego (BIB 1047 p. 64). Les araires offrent une diversité de bâti : manche-sep, dental,…(BIB 1354)</w:t>
      </w:r>
    </w:p>
    <w:p w14:paraId="2FD6335D" w14:textId="21CCCC10" w:rsidR="000152C6" w:rsidRPr="0032190F" w:rsidRDefault="00AD456F" w:rsidP="000152C6">
      <w:pPr>
        <w:pStyle w:val="Heading7"/>
        <w:rPr>
          <w:lang w:val="fr-FR"/>
        </w:rPr>
      </w:pPr>
      <w:r>
        <w:rPr>
          <w:lang w:val="fr-FR"/>
        </w:rPr>
        <w:t>a</w:t>
      </w:r>
      <w:r w:rsidR="000152C6" w:rsidRPr="0032190F">
        <w:rPr>
          <w:lang w:val="fr-FR"/>
        </w:rPr>
        <w:t>raire manche-sep</w:t>
      </w:r>
    </w:p>
    <w:p w14:paraId="477D37F9" w14:textId="77777777" w:rsidR="000152C6" w:rsidRPr="0032190F" w:rsidRDefault="000152C6" w:rsidP="000152C6">
      <w:pPr>
        <w:rPr>
          <w:lang w:val="fr-FR"/>
        </w:rPr>
      </w:pPr>
      <w:r w:rsidRPr="0032190F">
        <w:rPr>
          <w:lang w:val="fr-FR"/>
        </w:rPr>
        <w:t>Comme pour le Valcamonica, la représentation d’araires manche-sep ou bien à dental verticaux ou obliques traduit des araires adaptés au labour des champs caillouteux, avec racines (BIB 417 p. 68 (BIB 483), BIB 904 p.49). Il se définit par le fait que le mancheron et le sep sont d’un tenant sur laquelle vient s’ajuster l’âge (BIB 1353 p. 86).</w:t>
      </w:r>
    </w:p>
    <w:p w14:paraId="29D92659" w14:textId="77777777" w:rsidR="000152C6" w:rsidRPr="0032190F" w:rsidRDefault="000152C6" w:rsidP="000152C6">
      <w:pPr>
        <w:rPr>
          <w:lang w:val="fr-FR"/>
        </w:rPr>
      </w:pPr>
    </w:p>
    <w:p w14:paraId="0AA0E479" w14:textId="77777777" w:rsidR="000152C6" w:rsidRPr="0032190F" w:rsidRDefault="000152C6" w:rsidP="000152C6">
      <w:pPr>
        <w:rPr>
          <w:lang w:val="fr-FR"/>
        </w:rPr>
      </w:pPr>
      <w:r w:rsidRPr="0032190F">
        <w:rPr>
          <w:lang w:val="fr-FR"/>
        </w:rPr>
        <w:t>De petite taille et léger il se transportait facilement et convenait bien au labour de parcelles souvent difficilement accessibles, situées sur les versant raides, et parfois éloignées des villages. Il offrait en outre à l’utilisateur un bon contrôle de la partie travaillante en pouvant être rapidement retiré du sol (BIB 1354 p. 114)</w:t>
      </w:r>
    </w:p>
    <w:p w14:paraId="5969BC04" w14:textId="77777777" w:rsidR="000152C6" w:rsidRPr="0032190F" w:rsidRDefault="000152C6" w:rsidP="000152C6">
      <w:pPr>
        <w:pStyle w:val="Heading8"/>
        <w:numPr>
          <w:ilvl w:val="7"/>
          <w:numId w:val="0"/>
        </w:numPr>
        <w:tabs>
          <w:tab w:val="num" w:pos="4500"/>
        </w:tabs>
        <w:ind w:left="4140"/>
        <w:rPr>
          <w:lang w:val="fr-FR"/>
        </w:rPr>
      </w:pPr>
      <w:r w:rsidRPr="0032190F">
        <w:rPr>
          <w:lang w:val="fr-FR"/>
        </w:rPr>
        <w:t>Araire sep-soc horizontal</w:t>
      </w:r>
    </w:p>
    <w:p w14:paraId="485EB8EC" w14:textId="77777777" w:rsidR="000152C6" w:rsidRPr="0032190F" w:rsidRDefault="000152C6" w:rsidP="000152C6">
      <w:pPr>
        <w:rPr>
          <w:lang w:val="fr-FR"/>
        </w:rPr>
      </w:pPr>
      <w:r w:rsidRPr="0032190F">
        <w:rPr>
          <w:lang w:val="fr-FR"/>
        </w:rPr>
        <w:t>Pour les sols débarassés des pierres et des racines (BIB 904 p.49)</w:t>
      </w:r>
    </w:p>
    <w:p w14:paraId="74E91CE8" w14:textId="77777777" w:rsidR="000152C6" w:rsidRPr="0032190F" w:rsidRDefault="000152C6" w:rsidP="000152C6">
      <w:pPr>
        <w:pStyle w:val="Heading7"/>
        <w:rPr>
          <w:lang w:val="fr-FR"/>
        </w:rPr>
      </w:pPr>
      <w:r w:rsidRPr="0032190F">
        <w:rPr>
          <w:lang w:val="fr-FR"/>
        </w:rPr>
        <w:t>Araire dental</w:t>
      </w:r>
    </w:p>
    <w:p w14:paraId="2E06F50E" w14:textId="77777777" w:rsidR="000152C6" w:rsidRPr="0032190F" w:rsidRDefault="000152C6" w:rsidP="000152C6">
      <w:pPr>
        <w:pStyle w:val="PlainText"/>
        <w:jc w:val="both"/>
        <w:rPr>
          <w:rFonts w:ascii="Times New Roman" w:hAnsi="Times New Roman" w:cs="Times New Roman"/>
          <w:sz w:val="24"/>
          <w:szCs w:val="24"/>
          <w:lang w:val="fr-FR"/>
        </w:rPr>
      </w:pPr>
      <w:r w:rsidRPr="0032190F">
        <w:rPr>
          <w:rFonts w:ascii="Times New Roman" w:hAnsi="Times New Roman" w:cs="Times New Roman"/>
          <w:sz w:val="24"/>
          <w:szCs w:val="24"/>
          <w:lang w:val="fr-FR"/>
        </w:rPr>
        <w:t>Sur un dental horizontal vient s’encastrer l’âge et le mancheron (ZIV.GIV.R11). Attelage tirant un araire avec mancheron rapporté et soc de forme triangulaire de type « dental monoxyle » (Pellegrini 2001, p. 88). Identification faite d’après une réserve laissée entre le soc et le mancheron.</w:t>
      </w:r>
    </w:p>
    <w:p w14:paraId="5BF3EED4" w14:textId="77777777" w:rsidR="000152C6" w:rsidRPr="0032190F" w:rsidRDefault="000152C6" w:rsidP="000152C6">
      <w:pPr>
        <w:pStyle w:val="Heading7"/>
        <w:rPr>
          <w:lang w:val="fr-FR"/>
        </w:rPr>
      </w:pPr>
      <w:r w:rsidRPr="0032190F">
        <w:rPr>
          <w:lang w:val="fr-FR"/>
        </w:rPr>
        <w:t>Araire chambige</w:t>
      </w:r>
    </w:p>
    <w:p w14:paraId="381E2591" w14:textId="77777777" w:rsidR="000152C6" w:rsidRPr="0032190F" w:rsidRDefault="000152C6" w:rsidP="000152C6">
      <w:pPr>
        <w:pStyle w:val="PlainText"/>
        <w:jc w:val="both"/>
        <w:rPr>
          <w:rFonts w:ascii="Times New Roman" w:hAnsi="Times New Roman" w:cs="Times New Roman"/>
          <w:sz w:val="24"/>
          <w:szCs w:val="24"/>
          <w:lang w:val="fr-FR"/>
        </w:rPr>
      </w:pPr>
      <w:r w:rsidRPr="0032190F">
        <w:rPr>
          <w:rFonts w:ascii="Times New Roman" w:hAnsi="Times New Roman" w:cs="Times New Roman"/>
          <w:sz w:val="24"/>
          <w:szCs w:val="24"/>
          <w:lang w:val="fr-FR"/>
        </w:rPr>
        <w:t xml:space="preserve">Sur le chambige ; de </w:t>
      </w:r>
      <w:r w:rsidRPr="0032190F">
        <w:rPr>
          <w:rFonts w:ascii="Times New Roman" w:hAnsi="Times New Roman" w:cs="Times New Roman"/>
          <w:i/>
          <w:sz w:val="24"/>
          <w:szCs w:val="24"/>
          <w:lang w:val="fr-FR"/>
        </w:rPr>
        <w:t>camba</w:t>
      </w:r>
      <w:r w:rsidRPr="0032190F">
        <w:rPr>
          <w:rFonts w:ascii="Times New Roman" w:hAnsi="Times New Roman" w:cs="Times New Roman"/>
          <w:sz w:val="24"/>
          <w:szCs w:val="24"/>
          <w:lang w:val="fr-FR"/>
        </w:rPr>
        <w:t xml:space="preserve"> (courbe), les éléments sep et mancheron viennent s’agencer de manière diverses (BIB 1353 p. 86)</w:t>
      </w:r>
    </w:p>
    <w:p w14:paraId="7793EA63" w14:textId="77777777" w:rsidR="000152C6" w:rsidRPr="0032190F" w:rsidRDefault="000152C6" w:rsidP="000152C6">
      <w:pPr>
        <w:pStyle w:val="Heading7"/>
        <w:rPr>
          <w:lang w:val="fr-FR"/>
        </w:rPr>
      </w:pPr>
      <w:r w:rsidRPr="0032190F">
        <w:rPr>
          <w:lang w:val="fr-FR"/>
        </w:rPr>
        <w:t>Monoxyle</w:t>
      </w:r>
    </w:p>
    <w:p w14:paraId="0093D972" w14:textId="77777777" w:rsidR="000152C6" w:rsidRPr="0032190F" w:rsidRDefault="000152C6" w:rsidP="000152C6">
      <w:pPr>
        <w:rPr>
          <w:lang w:val="fr-FR"/>
        </w:rPr>
      </w:pPr>
      <w:r w:rsidRPr="0032190F">
        <w:rPr>
          <w:lang w:val="fr-FR"/>
        </w:rPr>
        <w:t>Il s’agit du 4</w:t>
      </w:r>
      <w:r w:rsidRPr="0032190F">
        <w:rPr>
          <w:vertAlign w:val="superscript"/>
          <w:lang w:val="fr-FR"/>
        </w:rPr>
        <w:t>e</w:t>
      </w:r>
      <w:r w:rsidRPr="0032190F">
        <w:rPr>
          <w:lang w:val="fr-FR"/>
        </w:rPr>
        <w:t xml:space="preserve"> type d’araire où un âge timon rigide est fait d’une seule pièce souvent rectiligne et monoxyle avec le sep soc (BIB 1353 p. 87)</w:t>
      </w:r>
    </w:p>
    <w:p w14:paraId="43099918" w14:textId="77777777" w:rsidR="000152C6" w:rsidRPr="0032190F" w:rsidRDefault="000152C6" w:rsidP="000152C6">
      <w:pPr>
        <w:rPr>
          <w:lang w:val="fr-FR"/>
        </w:rPr>
      </w:pPr>
    </w:p>
    <w:p w14:paraId="62430DC7" w14:textId="77777777" w:rsidR="000152C6" w:rsidRPr="0032190F" w:rsidRDefault="000152C6" w:rsidP="000152C6">
      <w:pPr>
        <w:pStyle w:val="Heading6"/>
      </w:pPr>
      <w:r w:rsidRPr="0032190F">
        <w:t>Travois, herse ou tribulum</w:t>
      </w:r>
    </w:p>
    <w:p w14:paraId="41746B5A" w14:textId="77777777" w:rsidR="000152C6" w:rsidRPr="0032190F" w:rsidRDefault="000152C6" w:rsidP="000152C6">
      <w:pPr>
        <w:rPr>
          <w:lang w:val="fr-FR"/>
        </w:rPr>
      </w:pPr>
    </w:p>
    <w:p w14:paraId="2A47304A" w14:textId="77777777" w:rsidR="000152C6" w:rsidRPr="0032190F" w:rsidRDefault="000152C6" w:rsidP="000152C6">
      <w:pPr>
        <w:rPr>
          <w:lang w:val="fr-FR"/>
        </w:rPr>
      </w:pPr>
      <w:r w:rsidRPr="0032190F">
        <w:rPr>
          <w:lang w:val="fr-FR"/>
        </w:rPr>
        <w:t xml:space="preserve">La première identification (travois) semble la bonne du fait que la herse comme le tribulum soit de taille ne reposant sur le sol que par leurs parties terminales forme un angle qui est en proportionnel  au rapport entre l’instrument lui-même et la taille des bovins (ce qui rendrait de fait le type de </w:t>
      </w:r>
      <w:r w:rsidRPr="0032190F">
        <w:rPr>
          <w:lang w:val="fr-FR"/>
        </w:rPr>
        <w:lastRenderedPageBreak/>
        <w:t xml:space="preserve">d’instruments représentés au mont Bego inefficace), que le hersage mécanique n’arrive que tardivement dans l’histoire, finalement que le « sens » des planches du tribulum soit longitudinal (BIB 1353 p. 91) </w:t>
      </w:r>
    </w:p>
    <w:p w14:paraId="0814637F" w14:textId="77777777" w:rsidR="000152C6" w:rsidRPr="0032190F" w:rsidRDefault="000152C6" w:rsidP="000152C6">
      <w:pPr>
        <w:rPr>
          <w:lang w:val="fr-FR"/>
        </w:rPr>
      </w:pPr>
    </w:p>
    <w:p w14:paraId="1139C619" w14:textId="07F55952" w:rsidR="000152C6" w:rsidRPr="0032190F" w:rsidRDefault="00AD456F" w:rsidP="000152C6">
      <w:pPr>
        <w:rPr>
          <w:b/>
          <w:lang w:val="fr-FR"/>
        </w:rPr>
      </w:pPr>
      <w:r>
        <w:rPr>
          <w:b/>
          <w:lang w:val="fr-FR"/>
        </w:rPr>
        <w:t>a</w:t>
      </w:r>
      <w:r w:rsidR="000152C6" w:rsidRPr="0032190F">
        <w:rPr>
          <w:b/>
          <w:lang w:val="fr-FR"/>
        </w:rPr>
        <w:t>ttribution technique et chronologique</w:t>
      </w:r>
    </w:p>
    <w:p w14:paraId="70716114" w14:textId="77777777" w:rsidR="000152C6" w:rsidRPr="0032190F" w:rsidRDefault="000152C6" w:rsidP="000152C6">
      <w:pPr>
        <w:jc w:val="both"/>
        <w:rPr>
          <w:lang w:val="fr-FR"/>
        </w:rPr>
      </w:pPr>
      <w:r w:rsidRPr="0032190F">
        <w:rPr>
          <w:lang w:val="fr-FR"/>
        </w:rPr>
        <w:t>Le fait de trouver des araires avec socs obliques incite a penser que les sols cultivés étaient caillouteux (SS BIB). Cela revient à dire que l’araire était pratiqué sur des terrains déjà cultivés (BIB 904 p. 50).Le fait qu’au Bego l’araire soit tenu à une seule main (au contraire du Valcamonica ; 2 mains) montre que l’instrument devait avoir des dimensions plus petites ou être plus stable (BIB 904 p. 510)</w:t>
      </w:r>
    </w:p>
    <w:p w14:paraId="48A63EB7" w14:textId="698115CE" w:rsidR="000152C6" w:rsidRPr="0032190F" w:rsidRDefault="000152C6" w:rsidP="000152C6">
      <w:pPr>
        <w:pStyle w:val="PlainText"/>
        <w:jc w:val="both"/>
        <w:rPr>
          <w:rFonts w:ascii="Times New Roman" w:hAnsi="Times New Roman" w:cs="Times New Roman"/>
          <w:sz w:val="24"/>
          <w:szCs w:val="24"/>
          <w:lang w:val="fr-FR"/>
        </w:rPr>
      </w:pPr>
      <w:r w:rsidRPr="0032190F">
        <w:rPr>
          <w:rFonts w:ascii="Times New Roman" w:hAnsi="Times New Roman" w:cs="Times New Roman"/>
          <w:sz w:val="24"/>
          <w:szCs w:val="24"/>
          <w:lang w:val="fr-FR"/>
        </w:rPr>
        <w:t xml:space="preserve">Après avoir reconnu la postérité des armes représentées aux Merveilles (présence d’une hache spatulée attribuable à la fin </w:t>
      </w:r>
      <w:r w:rsidR="00AD456F">
        <w:rPr>
          <w:rFonts w:ascii="Times New Roman" w:hAnsi="Times New Roman" w:cs="Times New Roman"/>
          <w:sz w:val="24"/>
          <w:szCs w:val="24"/>
          <w:lang w:val="fr-FR"/>
        </w:rPr>
        <w:t>du BA</w:t>
      </w:r>
      <w:r w:rsidRPr="0032190F">
        <w:rPr>
          <w:rFonts w:ascii="Times New Roman" w:hAnsi="Times New Roman" w:cs="Times New Roman"/>
          <w:sz w:val="24"/>
          <w:szCs w:val="24"/>
          <w:lang w:val="fr-FR"/>
        </w:rPr>
        <w:t xml:space="preserve">, ornementation des poignards qui les rattaches aux cultures de cette époque) (BIB 2 p. 85)  et sur la base de la </w:t>
      </w:r>
      <w:hyperlink r:id="rId13313" w:anchor="Ana_Chrono_Superpositions" w:history="1">
        <w:r w:rsidRPr="0032190F">
          <w:rPr>
            <w:rStyle w:val="Hyperlink"/>
            <w:rFonts w:ascii="Times New Roman" w:hAnsi="Times New Roman" w:cs="Times New Roman"/>
            <w:sz w:val="24"/>
            <w:szCs w:val="24"/>
            <w:lang w:val="fr-FR"/>
          </w:rPr>
          <w:t>superposition</w:t>
        </w:r>
      </w:hyperlink>
      <w:r w:rsidRPr="0032190F">
        <w:rPr>
          <w:rFonts w:ascii="Times New Roman" w:hAnsi="Times New Roman" w:cs="Times New Roman"/>
          <w:sz w:val="24"/>
          <w:szCs w:val="24"/>
          <w:lang w:val="fr-FR"/>
        </w:rPr>
        <w:t xml:space="preserve">  d’une gravure typique des Merveilles sur un attelage typique de Fontanalba (BIB 3), et les points commun qui unissent les représentations des Merveilles avec les représentations de Valcamonica et de Valtelina attribuées à la fin de l’âge du </w:t>
      </w:r>
      <w:r w:rsidR="00AD456F">
        <w:rPr>
          <w:rFonts w:ascii="Times New Roman" w:hAnsi="Times New Roman" w:cs="Times New Roman"/>
          <w:sz w:val="24"/>
          <w:szCs w:val="24"/>
          <w:lang w:val="fr-FR"/>
        </w:rPr>
        <w:t>BA</w:t>
      </w:r>
      <w:r w:rsidRPr="0032190F">
        <w:rPr>
          <w:rFonts w:ascii="Times New Roman" w:hAnsi="Times New Roman" w:cs="Times New Roman"/>
          <w:sz w:val="24"/>
          <w:szCs w:val="24"/>
          <w:lang w:val="fr-FR"/>
        </w:rPr>
        <w:t xml:space="preserve"> et durant le Bronze moyen-récent, les auteurs concluent à une probable antériorité de Fontanalba sur les Merveilles. Les gravures du premier secteur auraient était réalisées durant le « Chalcolithique », les secondes dateraient de l’âge du Bronze Ancien (SS BIB)</w:t>
      </w:r>
    </w:p>
    <w:p w14:paraId="2CC0D576" w14:textId="77777777" w:rsidR="000152C6" w:rsidRPr="0032190F" w:rsidRDefault="000152C6" w:rsidP="000152C6">
      <w:pPr>
        <w:rPr>
          <w:b/>
          <w:lang w:val="fr-FR"/>
        </w:rPr>
      </w:pPr>
    </w:p>
    <w:p w14:paraId="7CC9E7AE" w14:textId="2D72A45A" w:rsidR="000152C6" w:rsidRPr="0032190F" w:rsidRDefault="00AD456F" w:rsidP="000152C6">
      <w:pPr>
        <w:rPr>
          <w:b/>
          <w:lang w:val="fr-FR"/>
        </w:rPr>
      </w:pPr>
      <w:r>
        <w:rPr>
          <w:b/>
          <w:lang w:val="fr-FR"/>
        </w:rPr>
        <w:t>t</w:t>
      </w:r>
      <w:r w:rsidR="000152C6" w:rsidRPr="0032190F">
        <w:rPr>
          <w:b/>
          <w:lang w:val="fr-FR"/>
        </w:rPr>
        <w:t>ravois</w:t>
      </w:r>
    </w:p>
    <w:p w14:paraId="68C9F9EA" w14:textId="4C5CBB78" w:rsidR="000152C6" w:rsidRPr="0032190F" w:rsidRDefault="000152C6" w:rsidP="000152C6">
      <w:pPr>
        <w:jc w:val="both"/>
        <w:rPr>
          <w:lang w:val="fr-FR"/>
        </w:rPr>
      </w:pPr>
      <w:r w:rsidRPr="0032190F">
        <w:rPr>
          <w:lang w:val="fr-FR"/>
        </w:rPr>
        <w:t xml:space="preserve">Jusqu’à plus ample information, les gravures du secteur Bego/Vallée des Merveilles constituent le meilleur élément de comparaison au grand travois de </w:t>
      </w:r>
      <w:hyperlink r:id="rId13314" w:anchor="Sit_Chalain_19" w:history="1">
        <w:r w:rsidRPr="0032190F">
          <w:rPr>
            <w:rStyle w:val="Hyperlink"/>
            <w:lang w:val="fr-FR"/>
          </w:rPr>
          <w:t>Chalain 19</w:t>
        </w:r>
      </w:hyperlink>
      <w:r w:rsidRPr="0032190F">
        <w:rPr>
          <w:lang w:val="fr-FR"/>
        </w:rPr>
        <w:t xml:space="preserve"> (BIB 411 p. 98).</w:t>
      </w:r>
    </w:p>
    <w:p w14:paraId="27858204" w14:textId="77777777" w:rsidR="000152C6" w:rsidRPr="0032190F" w:rsidRDefault="000152C6" w:rsidP="000152C6">
      <w:pPr>
        <w:rPr>
          <w:lang w:val="fr-FR"/>
        </w:rPr>
      </w:pPr>
    </w:p>
    <w:p w14:paraId="47D99E88" w14:textId="77777777" w:rsidR="000152C6" w:rsidRPr="0032190F" w:rsidRDefault="000152C6" w:rsidP="000152C6">
      <w:pPr>
        <w:pStyle w:val="Heading4"/>
        <w:numPr>
          <w:ilvl w:val="3"/>
          <w:numId w:val="0"/>
        </w:numPr>
        <w:tabs>
          <w:tab w:val="num" w:pos="2520"/>
        </w:tabs>
        <w:spacing w:before="240" w:after="60"/>
        <w:ind w:left="2160"/>
      </w:pPr>
      <w:r w:rsidRPr="0032190F">
        <w:t>Synthèse</w:t>
      </w:r>
    </w:p>
    <w:p w14:paraId="02A3A166" w14:textId="77777777" w:rsidR="000152C6" w:rsidRPr="0032190F" w:rsidRDefault="000152C6" w:rsidP="000152C6">
      <w:pPr>
        <w:rPr>
          <w:lang w:val="fr-FR"/>
        </w:rPr>
      </w:pPr>
    </w:p>
    <w:p w14:paraId="5A737F4C" w14:textId="77777777" w:rsidR="000152C6" w:rsidRPr="0032190F" w:rsidRDefault="000152C6" w:rsidP="000152C6">
      <w:pPr>
        <w:jc w:val="both"/>
        <w:rPr>
          <w:lang w:val="fr-FR"/>
        </w:rPr>
      </w:pPr>
      <w:r w:rsidRPr="0032190F">
        <w:rPr>
          <w:lang w:val="fr-FR"/>
        </w:rPr>
        <w:t>"Dans les deux pôles l’araire est du type à bêche, la charrue constituant la continuation directe du guidon, et le joug est placé sur le cou. En tenant compte du fait qu’il s’agit du premier type d’araire représenté dans les gravures, et que les boeufs sont rendus simplement avec une ligne pour le corps et un demi-cercle pour les cornes, il est possible de conclure que, dans le cadre d’une chronologie relative entre les représentations corniformes du Bégo, les plus anciennes sont les plus linéaires" (BIB 1503).</w:t>
      </w:r>
    </w:p>
    <w:p w14:paraId="1BE77E20" w14:textId="77777777" w:rsidR="000152C6" w:rsidRPr="0032190F" w:rsidRDefault="000152C6" w:rsidP="000152C6">
      <w:pPr>
        <w:rPr>
          <w:lang w:val="fr-FR"/>
        </w:rPr>
      </w:pPr>
    </w:p>
    <w:p w14:paraId="1ADE513E" w14:textId="0775BF6F" w:rsidR="000152C6" w:rsidRPr="0032190F" w:rsidRDefault="00C271A9" w:rsidP="000152C6">
      <w:pPr>
        <w:pStyle w:val="Heading3"/>
        <w:numPr>
          <w:ilvl w:val="2"/>
          <w:numId w:val="0"/>
        </w:numPr>
        <w:tabs>
          <w:tab w:val="num" w:pos="1800"/>
        </w:tabs>
        <w:spacing w:before="240" w:after="60" w:line="240" w:lineRule="auto"/>
        <w:ind w:left="1440"/>
      </w:pPr>
      <w:r>
        <w:t>r</w:t>
      </w:r>
      <w:r w:rsidR="000152C6" w:rsidRPr="0032190F">
        <w:t>éticulés</w:t>
      </w:r>
    </w:p>
    <w:p w14:paraId="5DDF732A" w14:textId="77777777" w:rsidR="000152C6" w:rsidRPr="0032190F" w:rsidRDefault="000152C6" w:rsidP="000152C6">
      <w:pPr>
        <w:rPr>
          <w:lang w:val="fr-FR"/>
        </w:rPr>
      </w:pPr>
    </w:p>
    <w:p w14:paraId="60520293" w14:textId="2AB6C64D" w:rsidR="000152C6" w:rsidRPr="0032190F" w:rsidRDefault="000152C6" w:rsidP="000152C6">
      <w:pPr>
        <w:rPr>
          <w:lang w:val="fr-FR"/>
        </w:rPr>
      </w:pPr>
      <w:r w:rsidRPr="0032190F">
        <w:rPr>
          <w:lang w:val="fr-FR"/>
        </w:rPr>
        <w:t xml:space="preserve">On distingue les réticulés simples, les réticulés complexes et les réticulés à appendices (ou </w:t>
      </w:r>
      <w:hyperlink r:id="rId13315" w:anchor="Typ_Bego_Figures_Franges" w:history="1">
        <w:r w:rsidR="00832840">
          <w:rPr>
            <w:rStyle w:val="Hyperlink"/>
            <w:szCs w:val="20"/>
            <w:lang w:val="fr-FR"/>
          </w:rPr>
          <w:t>F</w:t>
        </w:r>
        <w:r w:rsidR="00832840" w:rsidRPr="00832840">
          <w:rPr>
            <w:rStyle w:val="Hyperlink"/>
            <w:szCs w:val="20"/>
            <w:lang w:val="fr-FR"/>
          </w:rPr>
          <w:t>igures à franges</w:t>
        </w:r>
      </w:hyperlink>
      <w:r w:rsidRPr="0032190F">
        <w:rPr>
          <w:lang w:val="fr-FR"/>
        </w:rPr>
        <w:t>) (SS BIB). Les réticulés sont des figures géométriques dont l’intérieur est divisé par des lignes (SS BIB)</w:t>
      </w:r>
    </w:p>
    <w:p w14:paraId="4539A5F5" w14:textId="77777777" w:rsidR="000152C6" w:rsidRPr="0032190F" w:rsidRDefault="000152C6" w:rsidP="000152C6">
      <w:pPr>
        <w:rPr>
          <w:lang w:val="fr-FR"/>
        </w:rPr>
      </w:pPr>
    </w:p>
    <w:p w14:paraId="4FA078B3" w14:textId="015DF08D" w:rsidR="000152C6" w:rsidRPr="0032190F" w:rsidRDefault="000152C6" w:rsidP="000152C6">
      <w:pPr>
        <w:jc w:val="both"/>
        <w:rPr>
          <w:lang w:val="fr-FR"/>
        </w:rPr>
      </w:pPr>
      <w:r w:rsidRPr="0032190F">
        <w:rPr>
          <w:lang w:val="fr-FR"/>
        </w:rPr>
        <w:t xml:space="preserve">La première hypothèse (celle de parcellaires) permet de chercher des comparaisons avec les premiers systèmes de </w:t>
      </w:r>
      <w:hyperlink r:id="rId13316" w:anchor="Cul_Art_TAC_T_t_planimet_agr" w:history="1">
        <w:r w:rsidR="000D1F77" w:rsidRPr="000D1F77">
          <w:rPr>
            <w:rStyle w:val="Hyperlink"/>
            <w:lang w:val="fr-FR"/>
          </w:rPr>
          <w:t>planimétrie agraire</w:t>
        </w:r>
      </w:hyperlink>
      <w:r w:rsidR="000D1F77" w:rsidRPr="0032190F">
        <w:rPr>
          <w:lang w:val="fr-FR"/>
        </w:rPr>
        <w:t xml:space="preserve"> </w:t>
      </w:r>
      <w:r w:rsidRPr="0032190F">
        <w:rPr>
          <w:lang w:val="fr-FR"/>
        </w:rPr>
        <w:t>(SS BIB). Ces derniers existent dès l’âge du Bronze ancien (</w:t>
      </w:r>
      <w:hyperlink r:id="rId13317" w:anchor="Sit_Bernieres_Mer" w:history="1">
        <w:r w:rsidRPr="0032190F">
          <w:rPr>
            <w:rStyle w:val="Hyperlink"/>
            <w:lang w:val="fr-FR"/>
          </w:rPr>
          <w:t>Bernières-sur- Mer</w:t>
        </w:r>
      </w:hyperlink>
      <w:r w:rsidRPr="0032190F">
        <w:rPr>
          <w:lang w:val="fr-FR"/>
        </w:rPr>
        <w:t xml:space="preserve">) (BIB 1054 p. 31 (BIB 1058)). Pour </w:t>
      </w:r>
      <w:hyperlink r:id="rId13318" w:anchor="Aut_Lamboglia" w:history="1">
        <w:r w:rsidR="00FE2E58" w:rsidRPr="00BB6137">
          <w:rPr>
            <w:rStyle w:val="Hyperlink"/>
            <w:lang w:val="fr-FR"/>
          </w:rPr>
          <w:t>N. Lamboglia</w:t>
        </w:r>
      </w:hyperlink>
      <w:r w:rsidRPr="0032190F">
        <w:rPr>
          <w:lang w:val="fr-FR"/>
        </w:rPr>
        <w:t>, les figures réticulées représentent pour certaines des groupements d’habitations, des enclos, des canalisations,… bref des représentations topographiques (BIB 1247 p. 16)</w:t>
      </w:r>
    </w:p>
    <w:p w14:paraId="5A435CEB" w14:textId="77777777" w:rsidR="000152C6" w:rsidRPr="0032190F" w:rsidRDefault="000152C6" w:rsidP="000152C6">
      <w:pPr>
        <w:jc w:val="both"/>
        <w:rPr>
          <w:lang w:val="fr-FR"/>
        </w:rPr>
      </w:pPr>
    </w:p>
    <w:p w14:paraId="655080CE" w14:textId="77777777" w:rsidR="000152C6" w:rsidRPr="0032190F" w:rsidRDefault="000152C6" w:rsidP="000152C6">
      <w:pPr>
        <w:jc w:val="both"/>
        <w:rPr>
          <w:lang w:val="fr-FR"/>
        </w:rPr>
      </w:pPr>
      <w:r w:rsidRPr="0032190F">
        <w:rPr>
          <w:lang w:val="fr-FR"/>
        </w:rPr>
        <w:t>Les réticulés sont souvent associés entre eux (7%) (BIB 1238 p. 625)</w:t>
      </w:r>
    </w:p>
    <w:p w14:paraId="5C6A4C14" w14:textId="77777777" w:rsidR="000152C6" w:rsidRPr="0032190F" w:rsidRDefault="000152C6" w:rsidP="000152C6">
      <w:pPr>
        <w:jc w:val="both"/>
        <w:rPr>
          <w:lang w:val="fr-FR"/>
        </w:rPr>
      </w:pPr>
    </w:p>
    <w:p w14:paraId="74F59505" w14:textId="03F3FD5B" w:rsidR="000152C6" w:rsidRPr="0032190F" w:rsidRDefault="000152C6" w:rsidP="000152C6">
      <w:pPr>
        <w:pStyle w:val="Heading4"/>
        <w:numPr>
          <w:ilvl w:val="3"/>
          <w:numId w:val="0"/>
        </w:numPr>
        <w:tabs>
          <w:tab w:val="num" w:pos="2520"/>
        </w:tabs>
        <w:spacing w:before="240" w:after="60"/>
        <w:ind w:left="2160"/>
      </w:pPr>
      <w:bookmarkStart w:id="5413" w:name="Typ_Bego_Topographies"/>
      <w:r w:rsidRPr="0032190F">
        <w:lastRenderedPageBreak/>
        <w:t>Réticulés complexes</w:t>
      </w:r>
    </w:p>
    <w:bookmarkEnd w:id="5413"/>
    <w:p w14:paraId="0C62E764" w14:textId="058CCFC6" w:rsidR="000152C6" w:rsidRPr="009D627A" w:rsidRDefault="009D627A" w:rsidP="000152C6">
      <w:pPr>
        <w:rPr>
          <w:sz w:val="20"/>
          <w:lang w:val="fr-FR"/>
        </w:rPr>
      </w:pPr>
      <w:r w:rsidRPr="009D627A">
        <w:rPr>
          <w:sz w:val="20"/>
          <w:lang w:val="fr-FR"/>
        </w:rPr>
        <w:t>Topographies, topographies</w:t>
      </w:r>
    </w:p>
    <w:p w14:paraId="430E5807" w14:textId="77777777" w:rsidR="009D627A" w:rsidRPr="0032190F" w:rsidRDefault="009D627A" w:rsidP="000152C6">
      <w:pPr>
        <w:rPr>
          <w:lang w:val="fr-FR"/>
        </w:rPr>
      </w:pPr>
    </w:p>
    <w:p w14:paraId="4953A37F" w14:textId="77777777" w:rsidR="000152C6" w:rsidRPr="0032190F" w:rsidRDefault="000152C6" w:rsidP="000152C6">
      <w:pPr>
        <w:rPr>
          <w:lang w:val="fr-FR"/>
        </w:rPr>
      </w:pPr>
      <w:r w:rsidRPr="0032190F">
        <w:rPr>
          <w:lang w:val="fr-FR"/>
        </w:rPr>
        <w:t>Les figures géométriques composées sont présentent sur 14 (!)  roches (Serres 2001 p. 45 et sq.)</w:t>
      </w:r>
    </w:p>
    <w:p w14:paraId="28B41382" w14:textId="77777777" w:rsidR="000152C6" w:rsidRPr="0032190F" w:rsidRDefault="000152C6" w:rsidP="000152C6">
      <w:pPr>
        <w:jc w:val="both"/>
        <w:rPr>
          <w:lang w:val="fr-FR"/>
        </w:rPr>
      </w:pPr>
    </w:p>
    <w:p w14:paraId="1F5D29EF" w14:textId="6D680B18" w:rsidR="000152C6" w:rsidRPr="0032190F" w:rsidRDefault="000152C6" w:rsidP="000152C6">
      <w:pPr>
        <w:jc w:val="both"/>
        <w:rPr>
          <w:lang w:val="fr-FR"/>
        </w:rPr>
      </w:pPr>
      <w:r w:rsidRPr="0032190F">
        <w:rPr>
          <w:lang w:val="fr-FR"/>
        </w:rPr>
        <w:t xml:space="preserve">Les « cabannes avec enclos » de </w:t>
      </w:r>
      <w:hyperlink r:id="rId13319" w:anchor="Aut_Bicknell" w:history="1">
        <w:r w:rsidR="009D627A" w:rsidRPr="00AE78AA">
          <w:rPr>
            <w:rStyle w:val="Hyperlink"/>
            <w:lang w:val="fr-FR"/>
          </w:rPr>
          <w:t>C. Bicknell</w:t>
        </w:r>
      </w:hyperlink>
      <w:r w:rsidR="009D627A" w:rsidRPr="009D627A">
        <w:rPr>
          <w:rStyle w:val="Hyperlink"/>
          <w:color w:val="auto"/>
          <w:u w:val="none"/>
          <w:lang w:val="fr-FR"/>
        </w:rPr>
        <w:t xml:space="preserve"> </w:t>
      </w:r>
      <w:r w:rsidRPr="0032190F">
        <w:rPr>
          <w:lang w:val="fr-FR"/>
        </w:rPr>
        <w:t xml:space="preserve">sont considérées caractéristique de Fontanlba par lui et </w:t>
      </w:r>
      <w:hyperlink r:id="rId13320" w:anchor="Aut_Isetti" w:history="1">
        <w:r w:rsidR="00411078" w:rsidRPr="00411078">
          <w:rPr>
            <w:rStyle w:val="Hyperlink"/>
            <w:lang w:val="fr-FR"/>
          </w:rPr>
          <w:t>G. Isetti</w:t>
        </w:r>
      </w:hyperlink>
      <w:r w:rsidR="00411078" w:rsidRPr="0032190F">
        <w:rPr>
          <w:lang w:val="fr-FR"/>
        </w:rPr>
        <w:t xml:space="preserve"> </w:t>
      </w:r>
      <w:r w:rsidRPr="0032190F">
        <w:rPr>
          <w:lang w:val="fr-FR"/>
        </w:rPr>
        <w:t xml:space="preserve">(BIB 420 p. 63 et 719 p. 114). </w:t>
      </w:r>
      <w:r w:rsidRPr="0032190F">
        <w:rPr>
          <w:i/>
          <w:lang w:val="fr-FR"/>
        </w:rPr>
        <w:t>L’appellation est conservée par Isetti (1959 p. 113)</w:t>
      </w:r>
      <w:r w:rsidRPr="0032190F">
        <w:rPr>
          <w:lang w:val="fr-FR"/>
        </w:rPr>
        <w:t xml:space="preserve">. On appelle topographiques les modules géométriques, régulièrement délimités et subdivisés, bordés par des lignes pérmitétriques qui font penser à un établissement construit ou bien cultivé, « adjoinning plots of ground » (BIB 255 p. 9). </w:t>
      </w:r>
    </w:p>
    <w:p w14:paraId="541E8925" w14:textId="77777777" w:rsidR="000152C6" w:rsidRPr="0032190F" w:rsidRDefault="000152C6" w:rsidP="000152C6">
      <w:pPr>
        <w:jc w:val="both"/>
        <w:rPr>
          <w:lang w:val="fr-FR"/>
        </w:rPr>
      </w:pPr>
    </w:p>
    <w:p w14:paraId="328029AF" w14:textId="5B86D3E4" w:rsidR="000152C6" w:rsidRPr="0032190F" w:rsidRDefault="000152C6" w:rsidP="000152C6">
      <w:pPr>
        <w:jc w:val="both"/>
        <w:rPr>
          <w:lang w:val="fr-FR"/>
        </w:rPr>
      </w:pPr>
      <w:r w:rsidRPr="0032190F">
        <w:rPr>
          <w:lang w:val="fr-FR"/>
        </w:rPr>
        <w:t xml:space="preserve">Pour </w:t>
      </w:r>
      <w:hyperlink r:id="rId13321" w:anchor="Aut_Bicknell" w:history="1">
        <w:r w:rsidR="009D627A" w:rsidRPr="00AE78AA">
          <w:rPr>
            <w:rStyle w:val="Hyperlink"/>
            <w:lang w:val="fr-FR"/>
          </w:rPr>
          <w:t>C. Bicknell</w:t>
        </w:r>
      </w:hyperlink>
      <w:r w:rsidRPr="0032190F">
        <w:rPr>
          <w:lang w:val="fr-FR"/>
        </w:rPr>
        <w:t>, les figures géométriques pleines (particulièrement rectangulaires) qui participent à ces gravures ou compositions, sont plus que les autres réalisées avec soin (BIB 420 p. 63)</w:t>
      </w:r>
      <w:r w:rsidR="009D627A">
        <w:rPr>
          <w:lang w:val="fr-FR"/>
        </w:rPr>
        <w:t xml:space="preserve"> </w:t>
      </w:r>
      <w:r w:rsidRPr="0032190F">
        <w:rPr>
          <w:lang w:val="fr-FR"/>
        </w:rPr>
        <w:t>Bicknell, évoquant les compartimentations de certaines figures figures géométriques [topographie], les rapproche des structures pastorales servant à protéger les troupeaux, la plage rectangulaire symbolisant l’habitation et la forme en demi-cercle l’enclos entourant un lopin de terre (BIB 420 p. 63)</w:t>
      </w:r>
    </w:p>
    <w:p w14:paraId="79CBDEDC" w14:textId="77777777" w:rsidR="000152C6" w:rsidRPr="0032190F" w:rsidRDefault="000152C6" w:rsidP="000152C6">
      <w:pPr>
        <w:jc w:val="both"/>
        <w:rPr>
          <w:lang w:val="fr-FR"/>
        </w:rPr>
      </w:pPr>
    </w:p>
    <w:p w14:paraId="1D319848" w14:textId="0112E1C3" w:rsidR="000152C6" w:rsidRPr="0032190F" w:rsidRDefault="00411078" w:rsidP="000152C6">
      <w:pPr>
        <w:jc w:val="both"/>
        <w:rPr>
          <w:lang w:val="fr-FR"/>
        </w:rPr>
      </w:pPr>
      <w:r>
        <w:rPr>
          <w:lang w:val="fr-FR"/>
        </w:rPr>
        <w:t xml:space="preserve">Pour </w:t>
      </w:r>
      <w:hyperlink r:id="rId13322" w:anchor="Aut_Isetti" w:history="1">
        <w:r w:rsidRPr="00411078">
          <w:rPr>
            <w:rStyle w:val="Hyperlink"/>
            <w:lang w:val="fr-FR"/>
          </w:rPr>
          <w:t>G. Isetti</w:t>
        </w:r>
      </w:hyperlink>
      <w:r>
        <w:rPr>
          <w:lang w:val="fr-FR"/>
        </w:rPr>
        <w:t>, e</w:t>
      </w:r>
      <w:r w:rsidR="000152C6" w:rsidRPr="0032190F">
        <w:rPr>
          <w:lang w:val="fr-FR"/>
        </w:rPr>
        <w:t>n termes d’organisation (</w:t>
      </w:r>
      <w:r w:rsidR="000152C6" w:rsidRPr="0032190F">
        <w:rPr>
          <w:i/>
          <w:lang w:val="fr-FR"/>
        </w:rPr>
        <w:t>distribuzione</w:t>
      </w:r>
      <w:r w:rsidR="000152C6" w:rsidRPr="0032190F">
        <w:rPr>
          <w:lang w:val="fr-FR"/>
        </w:rPr>
        <w:t xml:space="preserve">), ces gravures semblent mieux organisées que les autres gravures (1959 p. 115). </w:t>
      </w:r>
      <w:hyperlink r:id="rId13323" w:anchor="Aut_Chippindale" w:history="1">
        <w:r w:rsidR="00463495" w:rsidRPr="00463495">
          <w:rPr>
            <w:rStyle w:val="Hyperlink"/>
            <w:lang w:val="fr-FR"/>
          </w:rPr>
          <w:t>C. Chippindale</w:t>
        </w:r>
      </w:hyperlink>
      <w:r w:rsidR="00463495" w:rsidRPr="00463495">
        <w:rPr>
          <w:rStyle w:val="Hyperlink"/>
          <w:color w:val="auto"/>
          <w:u w:val="none"/>
          <w:lang w:val="fr-FR"/>
        </w:rPr>
        <w:t xml:space="preserve"> </w:t>
      </w:r>
      <w:r w:rsidR="000152C6" w:rsidRPr="0032190F">
        <w:rPr>
          <w:lang w:val="fr-FR"/>
        </w:rPr>
        <w:t xml:space="preserve">arrive aux mêmes conclusions en observant les régularités dans les proportions et dans les combinaisons d’élements formels (lignes, cupules, plages, groupe de cupules) (Chippindale 1988 p. 211). On remarque, mais la documentation n’est pas d’assez bonne qualité pour systématiser cette observation, que lorsqu’un réticulé complexe à deux ou plusieurs contours alors ces derniers ont des remplissages alternant entre cupules éparses et cupules rangées (SS BIB) </w:t>
      </w:r>
    </w:p>
    <w:p w14:paraId="12ABCD76" w14:textId="77777777" w:rsidR="000152C6" w:rsidRPr="0032190F" w:rsidRDefault="000152C6" w:rsidP="000152C6">
      <w:pPr>
        <w:jc w:val="both"/>
        <w:rPr>
          <w:lang w:val="fr-FR"/>
        </w:rPr>
      </w:pPr>
    </w:p>
    <w:p w14:paraId="63F5F065" w14:textId="77777777" w:rsidR="000152C6" w:rsidRPr="0032190F" w:rsidRDefault="000152C6" w:rsidP="000152C6">
      <w:pPr>
        <w:jc w:val="both"/>
        <w:rPr>
          <w:lang w:val="fr-FR"/>
        </w:rPr>
      </w:pPr>
      <w:r w:rsidRPr="0032190F">
        <w:rPr>
          <w:lang w:val="fr-FR"/>
        </w:rPr>
        <w:t>La ligne qui peut partir de la base est dans certains cas réalisée avec des cupules plus grossières que le reste de la gravure (Chippindale 1988 p. 78). Par ailleurs, le chercheur a mis en évidence le caractère multiple des cupules associées dans ces gravures (utilisation de zones réservées, de cupules éparses plus ou moins grosses, de petites plages arrondies ou allongées) qui accentue le caratère distinctif de chacune des parties de ces gravures et appuie l’hypothèse selon laquelle elles pourraient être des cartes (Chippindale 1988 p. 146)</w:t>
      </w:r>
    </w:p>
    <w:p w14:paraId="6D144C4C" w14:textId="77777777" w:rsidR="000152C6" w:rsidRPr="0032190F" w:rsidRDefault="000152C6" w:rsidP="000152C6">
      <w:pPr>
        <w:jc w:val="both"/>
        <w:rPr>
          <w:lang w:val="fr-FR"/>
        </w:rPr>
      </w:pPr>
    </w:p>
    <w:p w14:paraId="3EBFF83F" w14:textId="568B19C8" w:rsidR="000152C6" w:rsidRPr="0032190F" w:rsidRDefault="00000000" w:rsidP="000152C6">
      <w:pPr>
        <w:jc w:val="both"/>
        <w:rPr>
          <w:lang w:val="fr-FR"/>
        </w:rPr>
      </w:pPr>
      <w:hyperlink r:id="rId13324" w:anchor="Aut_Chippindale" w:history="1">
        <w:r w:rsidR="00463495" w:rsidRPr="00463495">
          <w:rPr>
            <w:rStyle w:val="Hyperlink"/>
            <w:lang w:val="fr-FR"/>
          </w:rPr>
          <w:t>C. Chippindale</w:t>
        </w:r>
      </w:hyperlink>
      <w:r w:rsidR="00463495" w:rsidRPr="00463495">
        <w:rPr>
          <w:rStyle w:val="Hyperlink"/>
          <w:color w:val="auto"/>
          <w:u w:val="none"/>
          <w:lang w:val="fr-FR"/>
        </w:rPr>
        <w:t xml:space="preserve"> </w:t>
      </w:r>
      <w:r w:rsidR="000152C6" w:rsidRPr="0032190F">
        <w:rPr>
          <w:lang w:val="fr-FR"/>
        </w:rPr>
        <w:t xml:space="preserve">appelle les gravures de référence de Valaurette les « sacs à main » et les rattache typologiquement aux topographies (Chippindale 1988 p. 216) </w:t>
      </w:r>
    </w:p>
    <w:p w14:paraId="65A34D72" w14:textId="5E2D15B8" w:rsidR="000152C6" w:rsidRPr="0032190F" w:rsidRDefault="009D627A" w:rsidP="00647EA0">
      <w:pPr>
        <w:pStyle w:val="Heading5"/>
      </w:pPr>
      <w:r>
        <w:t>i</w:t>
      </w:r>
      <w:r w:rsidR="000152C6" w:rsidRPr="0032190F">
        <w:t>nterprétation</w:t>
      </w:r>
    </w:p>
    <w:p w14:paraId="44DEEFF9" w14:textId="77777777" w:rsidR="000152C6" w:rsidRPr="0032190F" w:rsidRDefault="000152C6" w:rsidP="000152C6">
      <w:pPr>
        <w:jc w:val="both"/>
        <w:rPr>
          <w:lang w:val="fr-FR"/>
        </w:rPr>
      </w:pPr>
    </w:p>
    <w:p w14:paraId="37A8E9F7" w14:textId="4D6F2303" w:rsidR="000152C6" w:rsidRPr="0032190F" w:rsidRDefault="00000000" w:rsidP="000152C6">
      <w:pPr>
        <w:jc w:val="both"/>
        <w:rPr>
          <w:lang w:val="fr-FR"/>
        </w:rPr>
      </w:pPr>
      <w:hyperlink r:id="rId13325" w:anchor="Aut_Bicknell" w:history="1">
        <w:r w:rsidR="009D627A" w:rsidRPr="00AE78AA">
          <w:rPr>
            <w:rStyle w:val="Hyperlink"/>
            <w:lang w:val="fr-FR"/>
          </w:rPr>
          <w:t>C. Bicknell</w:t>
        </w:r>
      </w:hyperlink>
      <w:r w:rsidR="000152C6" w:rsidRPr="0032190F">
        <w:rPr>
          <w:lang w:val="fr-FR"/>
        </w:rPr>
        <w:t>, qui observe des « vaches blanches debout ou couchées à l’intérieur de leur enclos entouré d’une barrière de mélèzes à proximité des cabanes rectangulaires » est frappé de constater les similitudes avec les gravures de huttes et enclos (réticulés complexes) dont l’espace est remplit de cupules rangées et espacées (en fait de petites plages régulières). Pour lui, les « grands points » figureraient des vaches quand les cupules éparses figureraient le petit bétail : moutons et chèvres  (BIB 420 p. 65)</w:t>
      </w:r>
    </w:p>
    <w:p w14:paraId="66247FA5" w14:textId="77777777" w:rsidR="000152C6" w:rsidRPr="0032190F" w:rsidRDefault="000152C6" w:rsidP="000152C6">
      <w:pPr>
        <w:jc w:val="both"/>
        <w:rPr>
          <w:lang w:val="fr-FR"/>
        </w:rPr>
      </w:pPr>
    </w:p>
    <w:p w14:paraId="2141D1C2" w14:textId="77777777" w:rsidR="000152C6" w:rsidRPr="0032190F" w:rsidRDefault="000152C6" w:rsidP="000152C6">
      <w:pPr>
        <w:jc w:val="both"/>
        <w:rPr>
          <w:lang w:val="fr-FR"/>
        </w:rPr>
      </w:pPr>
      <w:r w:rsidRPr="0032190F">
        <w:rPr>
          <w:lang w:val="fr-FR"/>
        </w:rPr>
        <w:t xml:space="preserve">L’alternance pour les réticulés complexes à 2 contours ou plus de cupules éparses et de cupules rangées pourrait signifier des types de culture (ou d’élevage) complémentaire autour de la maisonnée. La lecture de certaines roches montre que les demi-cercles remplit de cupules éparses ne se referment pas entièrement mais laissent une zone reservée entre la plage rectangulaire et l’arc de cercle (ZXVII.GII.R 42 </w:t>
      </w:r>
      <w:r w:rsidRPr="00DE6200">
        <w:rPr>
          <w:rFonts w:ascii="Symbol" w:hAnsi="Symbol"/>
        </w:rPr>
        <w:t></w:t>
      </w:r>
      <w:r w:rsidRPr="0032190F">
        <w:rPr>
          <w:lang w:val="fr-FR"/>
        </w:rPr>
        <w:t xml:space="preserve"> face d) qui pourrait symboliser une ouverture. A contrario, les demi-</w:t>
      </w:r>
      <w:r w:rsidRPr="0032190F">
        <w:rPr>
          <w:lang w:val="fr-FR"/>
        </w:rPr>
        <w:lastRenderedPageBreak/>
        <w:t>cercles contenant des plages alignées semblent le plus souvent entièrement fermés. Nous serions dans le premier cas d’un enclos à bêtes et dans l’autre un jardin-verger mis en défens (SS  BIB)En fait l’espace,  ponctué ou non, dégagé entre le contour demi-circulaire et la plage rectangulaire s’apparente plus vraissemblablement à un jardin-verger cultivé tout au long de l’année et irrigué qu’a des cultures (SS BIB) Des champs cultivés (BIB 215 p. 271)</w:t>
      </w:r>
    </w:p>
    <w:p w14:paraId="7518B9C5" w14:textId="77777777" w:rsidR="000152C6" w:rsidRPr="0032190F" w:rsidRDefault="000152C6" w:rsidP="000152C6">
      <w:pPr>
        <w:jc w:val="both"/>
        <w:rPr>
          <w:lang w:val="fr-FR"/>
        </w:rPr>
      </w:pPr>
    </w:p>
    <w:tbl>
      <w:tblPr>
        <w:tblW w:w="708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528"/>
        <w:gridCol w:w="3561"/>
      </w:tblGrid>
      <w:tr w:rsidR="000152C6" w:rsidRPr="008B002C" w14:paraId="1928E255" w14:textId="77777777" w:rsidTr="00C73F91">
        <w:trPr>
          <w:jc w:val="center"/>
        </w:trPr>
        <w:tc>
          <w:tcPr>
            <w:tcW w:w="3528" w:type="dxa"/>
          </w:tcPr>
          <w:p w14:paraId="509BA08B" w14:textId="77777777" w:rsidR="000152C6" w:rsidRPr="0032190F" w:rsidRDefault="000152C6" w:rsidP="00C73F91">
            <w:pPr>
              <w:jc w:val="both"/>
              <w:rPr>
                <w:sz w:val="20"/>
                <w:szCs w:val="20"/>
                <w:lang w:val="fr-FR"/>
              </w:rPr>
            </w:pPr>
            <w:r w:rsidRPr="0032190F">
              <w:rPr>
                <w:sz w:val="20"/>
                <w:szCs w:val="20"/>
                <w:lang w:val="fr-FR"/>
              </w:rPr>
              <w:t xml:space="preserve">Roches montrant des topographies avec </w:t>
            </w:r>
          </w:p>
          <w:p w14:paraId="7D6AD693" w14:textId="77777777" w:rsidR="000152C6" w:rsidRPr="0032190F" w:rsidRDefault="000152C6" w:rsidP="00C73F91">
            <w:pPr>
              <w:jc w:val="both"/>
              <w:rPr>
                <w:sz w:val="20"/>
                <w:szCs w:val="20"/>
                <w:lang w:val="fr-FR"/>
              </w:rPr>
            </w:pPr>
            <w:r w:rsidRPr="0032190F">
              <w:rPr>
                <w:sz w:val="20"/>
                <w:szCs w:val="20"/>
                <w:lang w:val="fr-FR"/>
              </w:rPr>
              <w:t>des contours en demi-cercles parsemés</w:t>
            </w:r>
          </w:p>
          <w:p w14:paraId="06B6BCB1" w14:textId="77777777" w:rsidR="000152C6" w:rsidRPr="0032190F" w:rsidRDefault="000152C6" w:rsidP="00C73F91">
            <w:pPr>
              <w:jc w:val="both"/>
              <w:rPr>
                <w:sz w:val="20"/>
                <w:szCs w:val="20"/>
                <w:lang w:val="fr-FR"/>
              </w:rPr>
            </w:pPr>
            <w:r w:rsidRPr="0032190F">
              <w:rPr>
                <w:sz w:val="20"/>
                <w:szCs w:val="20"/>
                <w:lang w:val="fr-FR"/>
              </w:rPr>
              <w:t xml:space="preserve"> de cupules éparses et </w:t>
            </w:r>
            <w:r w:rsidRPr="0032190F">
              <w:rPr>
                <w:b/>
                <w:sz w:val="20"/>
                <w:szCs w:val="20"/>
                <w:lang w:val="fr-FR"/>
              </w:rPr>
              <w:t>ne fermant pas</w:t>
            </w:r>
            <w:r w:rsidRPr="0032190F">
              <w:rPr>
                <w:sz w:val="20"/>
                <w:szCs w:val="20"/>
                <w:lang w:val="fr-FR"/>
              </w:rPr>
              <w:t> </w:t>
            </w:r>
          </w:p>
        </w:tc>
        <w:tc>
          <w:tcPr>
            <w:tcW w:w="3561" w:type="dxa"/>
          </w:tcPr>
          <w:p w14:paraId="2B718C5F" w14:textId="77777777" w:rsidR="000152C6" w:rsidRPr="0032190F" w:rsidRDefault="000152C6" w:rsidP="00C73F91">
            <w:pPr>
              <w:rPr>
                <w:sz w:val="20"/>
                <w:szCs w:val="20"/>
                <w:lang w:val="fr-FR"/>
              </w:rPr>
            </w:pPr>
            <w:r w:rsidRPr="0032190F">
              <w:rPr>
                <w:sz w:val="20"/>
                <w:szCs w:val="20"/>
                <w:lang w:val="fr-FR"/>
              </w:rPr>
              <w:t>Roches montrant des topographies à</w:t>
            </w:r>
          </w:p>
          <w:p w14:paraId="3E22E996" w14:textId="77777777" w:rsidR="000152C6" w:rsidRPr="0032190F" w:rsidRDefault="000152C6" w:rsidP="00C73F91">
            <w:pPr>
              <w:rPr>
                <w:sz w:val="20"/>
                <w:szCs w:val="20"/>
                <w:lang w:val="fr-FR"/>
              </w:rPr>
            </w:pPr>
            <w:r w:rsidRPr="0032190F">
              <w:rPr>
                <w:sz w:val="20"/>
                <w:szCs w:val="20"/>
                <w:lang w:val="fr-FR"/>
              </w:rPr>
              <w:t>deux contours ou plus montrant des</w:t>
            </w:r>
          </w:p>
          <w:p w14:paraId="5C67E77F" w14:textId="77777777" w:rsidR="000152C6" w:rsidRPr="0032190F" w:rsidRDefault="000152C6" w:rsidP="00C73F91">
            <w:pPr>
              <w:rPr>
                <w:sz w:val="20"/>
                <w:szCs w:val="20"/>
                <w:lang w:val="fr-FR"/>
              </w:rPr>
            </w:pPr>
            <w:r w:rsidRPr="0032190F">
              <w:rPr>
                <w:b/>
                <w:sz w:val="20"/>
                <w:szCs w:val="20"/>
                <w:lang w:val="fr-FR"/>
              </w:rPr>
              <w:t>alternances de remplissage</w:t>
            </w:r>
            <w:r w:rsidRPr="0032190F">
              <w:rPr>
                <w:sz w:val="20"/>
                <w:szCs w:val="20"/>
                <w:lang w:val="fr-FR"/>
              </w:rPr>
              <w:t xml:space="preserve"> entre cupules espacées, cupules rangées</w:t>
            </w:r>
          </w:p>
        </w:tc>
      </w:tr>
      <w:tr w:rsidR="000152C6" w:rsidRPr="00BD71D9" w14:paraId="0A1FD646" w14:textId="77777777" w:rsidTr="00C73F91">
        <w:trPr>
          <w:jc w:val="center"/>
        </w:trPr>
        <w:tc>
          <w:tcPr>
            <w:tcW w:w="3528" w:type="dxa"/>
          </w:tcPr>
          <w:p w14:paraId="507F9FA2" w14:textId="77777777" w:rsidR="000152C6" w:rsidRPr="0032190F" w:rsidRDefault="000152C6" w:rsidP="00C73F91">
            <w:pPr>
              <w:jc w:val="both"/>
              <w:rPr>
                <w:sz w:val="20"/>
                <w:szCs w:val="20"/>
                <w:lang w:val="fr-FR"/>
              </w:rPr>
            </w:pPr>
            <w:r w:rsidRPr="0032190F">
              <w:rPr>
                <w:sz w:val="20"/>
                <w:szCs w:val="20"/>
                <w:lang w:val="fr-FR"/>
              </w:rPr>
              <w:t>ZXVII.GII.R42@a (ou 42@b ?)</w:t>
            </w:r>
          </w:p>
        </w:tc>
        <w:tc>
          <w:tcPr>
            <w:tcW w:w="3561" w:type="dxa"/>
          </w:tcPr>
          <w:p w14:paraId="4B1BF200" w14:textId="77777777" w:rsidR="000152C6" w:rsidRPr="00BD71D9" w:rsidRDefault="000152C6" w:rsidP="00C73F91">
            <w:pPr>
              <w:jc w:val="both"/>
              <w:rPr>
                <w:sz w:val="20"/>
                <w:szCs w:val="20"/>
              </w:rPr>
            </w:pPr>
            <w:r w:rsidRPr="00BD71D9">
              <w:rPr>
                <w:sz w:val="20"/>
                <w:szCs w:val="20"/>
              </w:rPr>
              <w:t>ZXVII.GII.R42@b</w:t>
            </w:r>
          </w:p>
        </w:tc>
      </w:tr>
      <w:tr w:rsidR="000152C6" w:rsidRPr="00BD71D9" w14:paraId="035618B0" w14:textId="77777777" w:rsidTr="00C73F91">
        <w:trPr>
          <w:jc w:val="center"/>
        </w:trPr>
        <w:tc>
          <w:tcPr>
            <w:tcW w:w="3528" w:type="dxa"/>
          </w:tcPr>
          <w:p w14:paraId="026C00F8" w14:textId="3C05ADDE" w:rsidR="000152C6" w:rsidRPr="00BD71D9" w:rsidRDefault="00000000" w:rsidP="00C73F91">
            <w:pPr>
              <w:jc w:val="both"/>
              <w:rPr>
                <w:sz w:val="20"/>
                <w:szCs w:val="20"/>
              </w:rPr>
            </w:pPr>
            <w:hyperlink r:id="rId13326" w:anchor="Desc_ZXVIIGIIIR1alpha" w:history="1">
              <w:r w:rsidR="000152C6" w:rsidRPr="00BD71D9">
                <w:rPr>
                  <w:rStyle w:val="Hyperlink"/>
                  <w:i/>
                  <w:sz w:val="20"/>
                  <w:szCs w:val="20"/>
                </w:rPr>
                <w:t>Voie Sacrée</w:t>
              </w:r>
            </w:hyperlink>
          </w:p>
        </w:tc>
        <w:tc>
          <w:tcPr>
            <w:tcW w:w="3561" w:type="dxa"/>
          </w:tcPr>
          <w:p w14:paraId="046DCCCA" w14:textId="05ED039F" w:rsidR="000152C6" w:rsidRPr="00BD71D9" w:rsidRDefault="00000000" w:rsidP="00C73F91">
            <w:pPr>
              <w:jc w:val="both"/>
              <w:rPr>
                <w:i/>
                <w:sz w:val="20"/>
                <w:szCs w:val="20"/>
              </w:rPr>
            </w:pPr>
            <w:hyperlink r:id="rId13327" w:anchor="Desc_ZXIXGIR26alpha" w:history="1">
              <w:r w:rsidR="000152C6" w:rsidRPr="00BD71D9">
                <w:rPr>
                  <w:rStyle w:val="Hyperlink"/>
                  <w:i/>
                  <w:sz w:val="20"/>
                  <w:szCs w:val="20"/>
                </w:rPr>
                <w:t>Rocher Napoléon</w:t>
              </w:r>
            </w:hyperlink>
          </w:p>
        </w:tc>
      </w:tr>
      <w:tr w:rsidR="000152C6" w:rsidRPr="00BD71D9" w14:paraId="0157AD73" w14:textId="77777777" w:rsidTr="00C73F91">
        <w:trPr>
          <w:jc w:val="center"/>
        </w:trPr>
        <w:tc>
          <w:tcPr>
            <w:tcW w:w="3528" w:type="dxa"/>
          </w:tcPr>
          <w:p w14:paraId="18FDBDFF" w14:textId="77777777" w:rsidR="000152C6" w:rsidRPr="00BD71D9" w:rsidRDefault="000152C6" w:rsidP="00C73F91">
            <w:pPr>
              <w:jc w:val="both"/>
              <w:rPr>
                <w:i/>
                <w:sz w:val="20"/>
                <w:szCs w:val="20"/>
              </w:rPr>
            </w:pPr>
            <w:r w:rsidRPr="00BD71D9">
              <w:rPr>
                <w:sz w:val="20"/>
                <w:szCs w:val="20"/>
              </w:rPr>
              <w:t>ZXIX.GI.R22@a</w:t>
            </w:r>
          </w:p>
        </w:tc>
        <w:tc>
          <w:tcPr>
            <w:tcW w:w="3561" w:type="dxa"/>
          </w:tcPr>
          <w:p w14:paraId="596E8E58" w14:textId="52C52380" w:rsidR="000152C6" w:rsidRPr="00BD71D9" w:rsidRDefault="00000000" w:rsidP="00C73F91">
            <w:pPr>
              <w:jc w:val="both"/>
              <w:rPr>
                <w:i/>
                <w:sz w:val="20"/>
                <w:szCs w:val="20"/>
              </w:rPr>
            </w:pPr>
            <w:hyperlink r:id="rId13328" w:anchor="Desc_ZXIXGIVR13alpha" w:history="1">
              <w:r w:rsidR="000152C6" w:rsidRPr="00BD71D9">
                <w:rPr>
                  <w:rStyle w:val="Hyperlink"/>
                  <w:i/>
                  <w:sz w:val="20"/>
                  <w:szCs w:val="20"/>
                </w:rPr>
                <w:t>Roche des Hallebardiers</w:t>
              </w:r>
            </w:hyperlink>
          </w:p>
        </w:tc>
      </w:tr>
      <w:tr w:rsidR="000152C6" w:rsidRPr="00BD71D9" w14:paraId="159B230D" w14:textId="77777777" w:rsidTr="00C73F91">
        <w:trPr>
          <w:jc w:val="center"/>
        </w:trPr>
        <w:tc>
          <w:tcPr>
            <w:tcW w:w="3528" w:type="dxa"/>
          </w:tcPr>
          <w:p w14:paraId="1BA5C256" w14:textId="77777777" w:rsidR="000152C6" w:rsidRPr="00BD71D9" w:rsidRDefault="00000000" w:rsidP="00C73F91">
            <w:pPr>
              <w:jc w:val="both"/>
              <w:rPr>
                <w:sz w:val="20"/>
                <w:szCs w:val="20"/>
              </w:rPr>
            </w:pPr>
            <w:hyperlink r:id="rId13329" w:history="1">
              <w:r w:rsidR="000152C6" w:rsidRPr="00BD71D9">
                <w:rPr>
                  <w:rStyle w:val="Hyperlink"/>
                  <w:i/>
                  <w:sz w:val="20"/>
                  <w:szCs w:val="20"/>
                </w:rPr>
                <w:t>Roche des 300</w:t>
              </w:r>
            </w:hyperlink>
          </w:p>
        </w:tc>
        <w:tc>
          <w:tcPr>
            <w:tcW w:w="3561" w:type="dxa"/>
          </w:tcPr>
          <w:p w14:paraId="411D2181" w14:textId="77777777" w:rsidR="000152C6" w:rsidRPr="00BD71D9" w:rsidRDefault="000152C6" w:rsidP="00C73F91">
            <w:pPr>
              <w:jc w:val="both"/>
              <w:rPr>
                <w:sz w:val="20"/>
                <w:szCs w:val="20"/>
              </w:rPr>
            </w:pPr>
          </w:p>
        </w:tc>
      </w:tr>
      <w:tr w:rsidR="000152C6" w:rsidRPr="00BD71D9" w14:paraId="7DA451D3" w14:textId="77777777" w:rsidTr="00C73F91">
        <w:trPr>
          <w:jc w:val="center"/>
        </w:trPr>
        <w:tc>
          <w:tcPr>
            <w:tcW w:w="3528" w:type="dxa"/>
          </w:tcPr>
          <w:p w14:paraId="7B9C68F5" w14:textId="77777777" w:rsidR="000152C6" w:rsidRPr="00BD71D9" w:rsidRDefault="000152C6" w:rsidP="00C73F91">
            <w:pPr>
              <w:jc w:val="both"/>
              <w:rPr>
                <w:sz w:val="20"/>
                <w:szCs w:val="20"/>
              </w:rPr>
            </w:pPr>
            <w:r w:rsidRPr="00BD71D9">
              <w:rPr>
                <w:sz w:val="20"/>
                <w:szCs w:val="20"/>
              </w:rPr>
              <w:t>Village du mont Bego</w:t>
            </w:r>
          </w:p>
        </w:tc>
        <w:tc>
          <w:tcPr>
            <w:tcW w:w="3561" w:type="dxa"/>
          </w:tcPr>
          <w:p w14:paraId="3A738AE5" w14:textId="77777777" w:rsidR="000152C6" w:rsidRPr="00BD71D9" w:rsidRDefault="000152C6" w:rsidP="00C73F91">
            <w:pPr>
              <w:jc w:val="both"/>
              <w:rPr>
                <w:sz w:val="20"/>
                <w:szCs w:val="20"/>
              </w:rPr>
            </w:pPr>
          </w:p>
        </w:tc>
      </w:tr>
    </w:tbl>
    <w:p w14:paraId="23E3F54E" w14:textId="77777777" w:rsidR="000152C6" w:rsidRPr="0032190F" w:rsidRDefault="000152C6" w:rsidP="000152C6">
      <w:pPr>
        <w:jc w:val="both"/>
        <w:rPr>
          <w:lang w:val="fr-FR"/>
        </w:rPr>
      </w:pPr>
      <w:r w:rsidRPr="0032190F">
        <w:rPr>
          <w:lang w:val="fr-FR"/>
        </w:rPr>
        <w:t>Les numéros des gravures ne sont pas assurés (SS BIB)</w:t>
      </w:r>
    </w:p>
    <w:p w14:paraId="7B46694E" w14:textId="77777777" w:rsidR="000152C6" w:rsidRPr="0032190F" w:rsidRDefault="000152C6" w:rsidP="000152C6">
      <w:pPr>
        <w:jc w:val="both"/>
        <w:rPr>
          <w:lang w:val="fr-FR"/>
        </w:rPr>
      </w:pPr>
    </w:p>
    <w:p w14:paraId="5742C979" w14:textId="77777777" w:rsidR="000152C6" w:rsidRPr="0032190F" w:rsidRDefault="000152C6" w:rsidP="000152C6">
      <w:pPr>
        <w:jc w:val="both"/>
        <w:rPr>
          <w:lang w:val="fr-FR"/>
        </w:rPr>
      </w:pPr>
      <w:r w:rsidRPr="0032190F">
        <w:rPr>
          <w:lang w:val="fr-FR"/>
        </w:rPr>
        <w:t xml:space="preserve">J. Magail (2001) observe que le demi-cercle de certaines gravures du </w:t>
      </w:r>
      <w:r w:rsidRPr="0032190F">
        <w:rPr>
          <w:i/>
          <w:lang w:val="fr-FR"/>
        </w:rPr>
        <w:t>Village du mont Bego</w:t>
      </w:r>
      <w:r w:rsidRPr="0032190F">
        <w:rPr>
          <w:lang w:val="fr-FR"/>
        </w:rPr>
        <w:t xml:space="preserve"> ne ferme pas et propose qu’il s’agisse d’enclos où sont parquées les bêtes. Dans une reconstitution il évoque également que l’espace entièrement clos puisse être des jardins mis en défens (BIB 1312 p. 261, 262 fig. 175)</w:t>
      </w:r>
    </w:p>
    <w:p w14:paraId="383815C7" w14:textId="77777777" w:rsidR="000152C6" w:rsidRPr="0032190F" w:rsidRDefault="000152C6" w:rsidP="000152C6">
      <w:pPr>
        <w:jc w:val="both"/>
        <w:rPr>
          <w:lang w:val="fr-FR"/>
        </w:rPr>
      </w:pPr>
    </w:p>
    <w:p w14:paraId="5AA83F92" w14:textId="77777777" w:rsidR="000152C6" w:rsidRPr="0032190F" w:rsidRDefault="000152C6" w:rsidP="000152C6">
      <w:pPr>
        <w:jc w:val="both"/>
        <w:rPr>
          <w:lang w:val="fr-FR"/>
        </w:rPr>
      </w:pPr>
      <w:r w:rsidRPr="0032190F">
        <w:rPr>
          <w:i/>
          <w:lang w:val="fr-FR"/>
        </w:rPr>
        <w:t>Les topographies figurant des semis de points désordonnés évoquerait un semis à la volée : l’emploi de l’araire peut être suggéré par l’alignement de plusieurs cupules qui figureraient un semis linéaire dans le sillon</w:t>
      </w:r>
      <w:r w:rsidRPr="0032190F">
        <w:rPr>
          <w:lang w:val="fr-FR"/>
        </w:rPr>
        <w:t xml:space="preserve"> (SS BIB). </w:t>
      </w:r>
    </w:p>
    <w:p w14:paraId="039B9A6F" w14:textId="77777777" w:rsidR="000152C6" w:rsidRPr="0032190F" w:rsidRDefault="000152C6" w:rsidP="00647EA0">
      <w:pPr>
        <w:pStyle w:val="Heading5"/>
      </w:pPr>
      <w:r w:rsidRPr="0032190F">
        <w:t>Comparaisons</w:t>
      </w:r>
    </w:p>
    <w:p w14:paraId="0380585D" w14:textId="77777777" w:rsidR="000152C6" w:rsidRPr="0032190F" w:rsidRDefault="000152C6" w:rsidP="000152C6">
      <w:pPr>
        <w:jc w:val="both"/>
        <w:rPr>
          <w:lang w:val="fr-FR"/>
        </w:rPr>
      </w:pPr>
    </w:p>
    <w:p w14:paraId="6DCA9890" w14:textId="34C13B08" w:rsidR="000152C6" w:rsidRPr="0032190F" w:rsidRDefault="000152C6" w:rsidP="000152C6">
      <w:pPr>
        <w:jc w:val="both"/>
        <w:rPr>
          <w:lang w:val="fr-FR"/>
        </w:rPr>
      </w:pPr>
      <w:r w:rsidRPr="0032190F">
        <w:rPr>
          <w:lang w:val="fr-FR"/>
        </w:rPr>
        <w:t xml:space="preserve">En ce qui concerne les topographiques, la correspondanceentre les plages sub-rectangulaires piquetéesest parfaite (voir </w:t>
      </w:r>
      <w:hyperlink r:id="rId13330" w:anchor="Sizz_Foppe_Nadro_23" w:history="1">
        <w:r w:rsidRPr="0032190F">
          <w:rPr>
            <w:rStyle w:val="Hyperlink"/>
            <w:lang w:val="fr-FR"/>
          </w:rPr>
          <w:t>Foppe di Nadro r. 23</w:t>
        </w:r>
      </w:hyperlink>
      <w:r w:rsidRPr="0032190F">
        <w:rPr>
          <w:lang w:val="fr-FR"/>
        </w:rPr>
        <w:t xml:space="preserve">, enValcamonica, et la </w:t>
      </w:r>
      <w:hyperlink r:id="rId13331" w:history="1">
        <w:r w:rsidRPr="0032190F">
          <w:rPr>
            <w:rStyle w:val="Hyperlink"/>
            <w:i/>
            <w:lang w:val="fr-FR"/>
          </w:rPr>
          <w:t>Roche</w:t>
        </w:r>
      </w:hyperlink>
      <w:r w:rsidRPr="0032190F">
        <w:rPr>
          <w:rStyle w:val="Hyperlink"/>
          <w:i/>
          <w:lang w:val="fr-FR"/>
        </w:rPr>
        <w:t xml:space="preserve"> des 300</w:t>
      </w:r>
      <w:r w:rsidRPr="0032190F">
        <w:rPr>
          <w:lang w:val="fr-FR"/>
        </w:rPr>
        <w:t xml:space="preserve">, à Fontanalba), ainsi qu’entre le soi-disant « module commun »(plage rectangulaire piquetée, petits points alignés,lignes du périmètre; voir </w:t>
      </w:r>
      <w:hyperlink r:id="rId13332" w:anchor="Sizz_Vite_3" w:history="1">
        <w:r w:rsidRPr="0032190F">
          <w:rPr>
            <w:rStyle w:val="Hyperlink"/>
            <w:lang w:val="fr-FR"/>
          </w:rPr>
          <w:t>Vite r. 3</w:t>
        </w:r>
      </w:hyperlink>
      <w:r w:rsidRPr="0032190F">
        <w:rPr>
          <w:lang w:val="fr-FR"/>
        </w:rPr>
        <w:t xml:space="preserve">, en Valcamonica,et la </w:t>
      </w:r>
      <w:hyperlink r:id="rId13333" w:anchor="Desc_ZXIXGIR61alpha" w:history="1">
        <w:r w:rsidRPr="0032190F">
          <w:rPr>
            <w:rStyle w:val="Hyperlink"/>
            <w:i/>
            <w:iCs/>
            <w:lang w:val="fr-FR"/>
          </w:rPr>
          <w:t>Roche du Village de Bego</w:t>
        </w:r>
      </w:hyperlink>
      <w:r w:rsidRPr="0032190F">
        <w:rPr>
          <w:lang w:val="fr-FR"/>
        </w:rPr>
        <w:t xml:space="preserve">, à Fontanalba)(Arcà 2009 p. 286).Les réticulés composés (secteur de Fontanalba) sont comparable avec les topographies du </w:t>
      </w:r>
      <w:hyperlink r:id="rId13334" w:anchor="Sit_Valcamonica" w:history="1">
        <w:r w:rsidRPr="0032190F">
          <w:rPr>
            <w:rStyle w:val="Hyperlink"/>
            <w:lang w:val="fr-FR"/>
          </w:rPr>
          <w:t>Valcamonica</w:t>
        </w:r>
      </w:hyperlink>
      <w:r w:rsidRPr="0032190F">
        <w:rPr>
          <w:lang w:val="fr-FR"/>
        </w:rPr>
        <w:t>, particulièrement de Vite (</w:t>
      </w:r>
      <w:hyperlink r:id="rId13335" w:anchor="Sizz_Vite_3" w:history="1">
        <w:r w:rsidRPr="0032190F">
          <w:rPr>
            <w:rStyle w:val="Hyperlink"/>
            <w:lang w:val="fr-FR"/>
          </w:rPr>
          <w:t>Vite 3</w:t>
        </w:r>
      </w:hyperlink>
      <w:r w:rsidRPr="0032190F">
        <w:rPr>
          <w:lang w:val="fr-FR"/>
        </w:rPr>
        <w:t xml:space="preserve">, </w:t>
      </w:r>
      <w:hyperlink r:id="rId13336" w:anchor="Sizz_Vite_36" w:history="1">
        <w:r w:rsidRPr="0032190F">
          <w:rPr>
            <w:rStyle w:val="Hyperlink"/>
            <w:lang w:val="fr-FR"/>
          </w:rPr>
          <w:t>Vite 36</w:t>
        </w:r>
      </w:hyperlink>
      <w:r w:rsidRPr="0032190F">
        <w:rPr>
          <w:lang w:val="fr-FR"/>
        </w:rPr>
        <w:t>) ou elles peuvent surplomber la vallée (A. Fossati).</w:t>
      </w:r>
    </w:p>
    <w:p w14:paraId="104BAFAC" w14:textId="77777777" w:rsidR="000152C6" w:rsidRPr="0032190F" w:rsidRDefault="000152C6" w:rsidP="000152C6">
      <w:pPr>
        <w:jc w:val="both"/>
        <w:rPr>
          <w:lang w:val="fr-FR"/>
        </w:rPr>
      </w:pPr>
    </w:p>
    <w:p w14:paraId="429F0791" w14:textId="0E91FCDA" w:rsidR="000152C6" w:rsidRPr="0032190F" w:rsidRDefault="000152C6" w:rsidP="000152C6">
      <w:pPr>
        <w:jc w:val="both"/>
        <w:rPr>
          <w:lang w:val="fr-FR"/>
        </w:rPr>
      </w:pPr>
      <w:r w:rsidRPr="0032190F">
        <w:rPr>
          <w:lang w:val="fr-FR"/>
        </w:rPr>
        <w:t xml:space="preserve">Topographies de </w:t>
      </w:r>
      <w:hyperlink r:id="rId13337" w:anchor="Sit_Badisco" w:history="1">
        <w:r w:rsidRPr="0032190F">
          <w:rPr>
            <w:rStyle w:val="Hyperlink"/>
            <w:lang w:val="fr-FR"/>
          </w:rPr>
          <w:t>Porto Badisco</w:t>
        </w:r>
      </w:hyperlink>
      <w:r w:rsidRPr="0032190F">
        <w:rPr>
          <w:lang w:val="fr-FR"/>
        </w:rPr>
        <w:t xml:space="preserve"> (Vaquer com. Pers.).</w:t>
      </w:r>
    </w:p>
    <w:p w14:paraId="69F21459" w14:textId="77777777" w:rsidR="000152C6" w:rsidRPr="0032190F" w:rsidRDefault="000152C6" w:rsidP="00647EA0">
      <w:pPr>
        <w:pStyle w:val="Heading5"/>
      </w:pPr>
      <w:r w:rsidRPr="0032190F">
        <w:t>Attribution chronologique</w:t>
      </w:r>
    </w:p>
    <w:p w14:paraId="07038FE6" w14:textId="77777777" w:rsidR="000152C6" w:rsidRPr="0032190F" w:rsidRDefault="000152C6" w:rsidP="000152C6">
      <w:pPr>
        <w:rPr>
          <w:lang w:val="fr-FR"/>
        </w:rPr>
      </w:pPr>
    </w:p>
    <w:p w14:paraId="2EB41DCF" w14:textId="77777777" w:rsidR="000152C6" w:rsidRPr="0032190F" w:rsidRDefault="000152C6" w:rsidP="000152C6">
      <w:pPr>
        <w:rPr>
          <w:lang w:val="fr-FR"/>
        </w:rPr>
      </w:pPr>
      <w:r w:rsidRPr="0032190F">
        <w:rPr>
          <w:lang w:val="fr-FR"/>
        </w:rPr>
        <w:t xml:space="preserve">Pour G. de Saulieu, « l’intégration » d’un Personnage portant une hallebarde dans une Topographie sur la </w:t>
      </w:r>
      <w:r w:rsidRPr="0032190F">
        <w:rPr>
          <w:i/>
          <w:lang w:val="fr-FR"/>
        </w:rPr>
        <w:t>Looped Skin Rock</w:t>
      </w:r>
      <w:r w:rsidRPr="0032190F">
        <w:rPr>
          <w:lang w:val="fr-FR"/>
        </w:rPr>
        <w:t xml:space="preserve"> atteste de la contemporanéité de ces thèmes gravés (Saulieu 2001 p. 229)</w:t>
      </w:r>
    </w:p>
    <w:p w14:paraId="4EE84AF7" w14:textId="74E3D568" w:rsidR="000152C6" w:rsidRPr="0032190F" w:rsidRDefault="000152C6" w:rsidP="000152C6">
      <w:pPr>
        <w:jc w:val="both"/>
        <w:rPr>
          <w:lang w:val="fr-FR"/>
        </w:rPr>
      </w:pPr>
      <w:r w:rsidRPr="0032190F">
        <w:rPr>
          <w:lang w:val="fr-FR"/>
        </w:rPr>
        <w:t xml:space="preserve">Pour Arcà (2009), parmi les topographies, les </w:t>
      </w:r>
      <w:hyperlink r:id="rId13338" w:anchor="Typ_Bego_Attelages" w:history="1">
        <w:r w:rsidRPr="0032190F">
          <w:rPr>
            <w:rStyle w:val="Hyperlink"/>
            <w:lang w:val="fr-FR"/>
          </w:rPr>
          <w:t>scènes d’araire</w:t>
        </w:r>
      </w:hyperlink>
      <w:r w:rsidRPr="0032190F">
        <w:rPr>
          <w:lang w:val="fr-FR"/>
        </w:rPr>
        <w:t xml:space="preserve"> et les armes (particulièrement </w:t>
      </w:r>
      <w:hyperlink r:id="rId13339" w:anchor="Typ_Bego_Poignards" w:history="1">
        <w:r w:rsidRPr="0032190F">
          <w:rPr>
            <w:rStyle w:val="Hyperlink"/>
            <w:lang w:val="fr-FR"/>
          </w:rPr>
          <w:t>poignards</w:t>
        </w:r>
      </w:hyperlink>
      <w:r w:rsidRPr="0032190F">
        <w:rPr>
          <w:lang w:val="fr-FR"/>
        </w:rPr>
        <w:t xml:space="preserve"> et </w:t>
      </w:r>
      <w:hyperlink r:id="rId13340" w:anchor="Typ_Bego_Hallebardes" w:history="1">
        <w:r w:rsidRPr="0032190F">
          <w:rPr>
            <w:rStyle w:val="Hyperlink"/>
            <w:lang w:val="fr-FR"/>
          </w:rPr>
          <w:t>hallebardes</w:t>
        </w:r>
      </w:hyperlink>
      <w:r w:rsidRPr="0032190F">
        <w:rPr>
          <w:lang w:val="fr-FR"/>
        </w:rPr>
        <w:t>), les topographies sont les plus anciennes du site (</w:t>
      </w:r>
      <w:r w:rsidRPr="0032190F">
        <w:rPr>
          <w:i/>
          <w:lang w:val="fr-FR"/>
        </w:rPr>
        <w:t>In both sites</w:t>
      </w:r>
      <w:r w:rsidRPr="0032190F">
        <w:rPr>
          <w:lang w:val="fr-FR"/>
        </w:rPr>
        <w:t xml:space="preserve"> [Valcamonica &amp; Bego] </w:t>
      </w:r>
      <w:r w:rsidRPr="0032190F">
        <w:rPr>
          <w:i/>
          <w:lang w:val="fr-FR"/>
        </w:rPr>
        <w:t>it is possible to demonstrate the chronological priority of the topographical representation</w:t>
      </w:r>
      <w:r w:rsidRPr="0032190F">
        <w:rPr>
          <w:lang w:val="fr-FR"/>
        </w:rPr>
        <w:t>) (BIB 917 p. 265)</w:t>
      </w:r>
    </w:p>
    <w:p w14:paraId="4090CB7C" w14:textId="022B17F1" w:rsidR="000152C6" w:rsidRPr="0032190F" w:rsidRDefault="00463495" w:rsidP="00647EA0">
      <w:pPr>
        <w:pStyle w:val="Heading5"/>
      </w:pPr>
      <w:r>
        <w:t>t</w:t>
      </w:r>
      <w:r w:rsidR="000152C6" w:rsidRPr="0032190F">
        <w:t>ransition</w:t>
      </w:r>
    </w:p>
    <w:p w14:paraId="0DDB2127" w14:textId="77777777" w:rsidR="000152C6" w:rsidRPr="0032190F" w:rsidRDefault="000152C6" w:rsidP="000152C6">
      <w:pPr>
        <w:jc w:val="both"/>
        <w:rPr>
          <w:lang w:val="fr-FR"/>
        </w:rPr>
      </w:pPr>
    </w:p>
    <w:p w14:paraId="2A938520" w14:textId="0371C7D2" w:rsidR="000152C6" w:rsidRPr="0032190F" w:rsidRDefault="000152C6" w:rsidP="000152C6">
      <w:pPr>
        <w:jc w:val="both"/>
        <w:rPr>
          <w:lang w:val="fr-FR"/>
        </w:rPr>
      </w:pPr>
      <w:r w:rsidRPr="0032190F">
        <w:rPr>
          <w:lang w:val="fr-FR"/>
        </w:rPr>
        <w:t xml:space="preserve">Topographies-réticulés sur la </w:t>
      </w:r>
      <w:hyperlink r:id="rId13341" w:anchor="Desc_ZXVIIIGIIIR37alpha" w:history="1">
        <w:r w:rsidRPr="0032190F">
          <w:rPr>
            <w:rStyle w:val="Hyperlink"/>
            <w:i/>
            <w:lang w:val="fr-FR"/>
          </w:rPr>
          <w:t>Fork Rock</w:t>
        </w:r>
      </w:hyperlink>
      <w:r w:rsidRPr="0032190F">
        <w:rPr>
          <w:lang w:val="fr-FR"/>
        </w:rPr>
        <w:t xml:space="preserve"> (SS BIB). L’analogie entre ces gravures et les </w:t>
      </w:r>
      <w:hyperlink r:id="rId13342" w:anchor="Typ_Bego_Plages" w:history="1">
        <w:r w:rsidRPr="0032190F">
          <w:rPr>
            <w:rStyle w:val="Hyperlink"/>
            <w:lang w:val="fr-FR"/>
          </w:rPr>
          <w:t>plages</w:t>
        </w:r>
      </w:hyperlink>
      <w:r w:rsidRPr="0032190F">
        <w:rPr>
          <w:lang w:val="fr-FR"/>
        </w:rPr>
        <w:t xml:space="preserve"> rectangulaires est visible sur la roche </w:t>
      </w:r>
      <w:hyperlink r:id="rId13343" w:anchor="Desc_ZXIXGIVR57gamma" w:history="1">
        <w:r w:rsidRPr="0032190F">
          <w:rPr>
            <w:rStyle w:val="Hyperlink"/>
            <w:lang w:val="fr-FR"/>
          </w:rPr>
          <w:t>ZXIXGIVR57@c</w:t>
        </w:r>
      </w:hyperlink>
      <w:r w:rsidRPr="0032190F">
        <w:rPr>
          <w:lang w:val="fr-FR"/>
        </w:rPr>
        <w:t xml:space="preserve">, publiée par </w:t>
      </w:r>
      <w:hyperlink r:id="rId13344" w:anchor="Aut_Chippindale" w:history="1">
        <w:r w:rsidR="00463495" w:rsidRPr="00463495">
          <w:rPr>
            <w:rStyle w:val="Hyperlink"/>
            <w:lang w:val="fr-FR"/>
          </w:rPr>
          <w:t>C. Chippindale</w:t>
        </w:r>
      </w:hyperlink>
      <w:r w:rsidR="00463495" w:rsidRPr="00463495">
        <w:rPr>
          <w:rStyle w:val="Hyperlink"/>
          <w:color w:val="auto"/>
          <w:u w:val="none"/>
          <w:lang w:val="fr-FR"/>
        </w:rPr>
        <w:t xml:space="preserve"> </w:t>
      </w:r>
      <w:r w:rsidRPr="0032190F">
        <w:rPr>
          <w:lang w:val="fr-FR"/>
        </w:rPr>
        <w:t>(fig. 8.19)</w:t>
      </w:r>
    </w:p>
    <w:p w14:paraId="7866D9B0" w14:textId="77777777" w:rsidR="000152C6" w:rsidRPr="0032190F" w:rsidRDefault="000152C6" w:rsidP="000152C6">
      <w:pPr>
        <w:jc w:val="both"/>
        <w:rPr>
          <w:lang w:val="fr-FR"/>
        </w:rPr>
      </w:pPr>
    </w:p>
    <w:p w14:paraId="1CBA3691" w14:textId="5587E58D" w:rsidR="000152C6" w:rsidRPr="0032190F" w:rsidRDefault="000152C6" w:rsidP="000152C6">
      <w:pPr>
        <w:jc w:val="both"/>
        <w:rPr>
          <w:lang w:val="fr-FR"/>
        </w:rPr>
      </w:pPr>
      <w:r w:rsidRPr="0032190F">
        <w:rPr>
          <w:lang w:val="fr-FR"/>
        </w:rPr>
        <w:t xml:space="preserve">La roche </w:t>
      </w:r>
      <w:hyperlink r:id="rId13345" w:anchor="Desc_ZXVIGIR7alpha" w:history="1">
        <w:r w:rsidRPr="0032190F">
          <w:rPr>
            <w:rStyle w:val="Hyperlink"/>
            <w:lang w:val="fr-FR"/>
          </w:rPr>
          <w:t>ZXVI.GI.R7@a</w:t>
        </w:r>
      </w:hyperlink>
      <w:r w:rsidRPr="0032190F">
        <w:rPr>
          <w:lang w:val="fr-FR"/>
        </w:rPr>
        <w:t xml:space="preserve"> montre une transitionavec les Peaux (SS BIB)</w:t>
      </w:r>
    </w:p>
    <w:p w14:paraId="2ECC1572" w14:textId="77777777" w:rsidR="000152C6" w:rsidRPr="0032190F" w:rsidRDefault="000152C6" w:rsidP="000152C6">
      <w:pPr>
        <w:jc w:val="both"/>
        <w:rPr>
          <w:lang w:val="fr-FR"/>
        </w:rPr>
      </w:pPr>
    </w:p>
    <w:p w14:paraId="665F75CD" w14:textId="77777777" w:rsidR="000152C6" w:rsidRPr="0032190F" w:rsidRDefault="000152C6" w:rsidP="000152C6">
      <w:pPr>
        <w:pStyle w:val="Heading4"/>
        <w:numPr>
          <w:ilvl w:val="3"/>
          <w:numId w:val="0"/>
        </w:numPr>
        <w:tabs>
          <w:tab w:val="num" w:pos="2520"/>
        </w:tabs>
        <w:spacing w:before="240" w:after="60"/>
        <w:ind w:left="2160"/>
      </w:pPr>
      <w:bookmarkStart w:id="5414" w:name="Typ_Bego_Reticules_Simples"/>
      <w:r w:rsidRPr="0032190F">
        <w:t>Réticulés simples</w:t>
      </w:r>
    </w:p>
    <w:bookmarkEnd w:id="5414"/>
    <w:p w14:paraId="77372CEF" w14:textId="77777777" w:rsidR="000152C6" w:rsidRPr="0032190F" w:rsidRDefault="000152C6" w:rsidP="000152C6">
      <w:pPr>
        <w:rPr>
          <w:lang w:val="fr-FR"/>
        </w:rPr>
      </w:pPr>
    </w:p>
    <w:p w14:paraId="1AC3C982" w14:textId="5E8DFB31" w:rsidR="000152C6" w:rsidRPr="0032190F" w:rsidRDefault="000152C6" w:rsidP="000152C6">
      <w:pPr>
        <w:rPr>
          <w:lang w:val="fr-FR"/>
        </w:rPr>
      </w:pPr>
      <w:r w:rsidRPr="0032190F">
        <w:rPr>
          <w:lang w:val="fr-FR"/>
        </w:rPr>
        <w:t xml:space="preserve">Pour </w:t>
      </w:r>
      <w:hyperlink r:id="rId13346" w:anchor="Aut_Bicknell" w:history="1">
        <w:r w:rsidR="009D627A" w:rsidRPr="00AE78AA">
          <w:rPr>
            <w:rStyle w:val="Hyperlink"/>
            <w:lang w:val="fr-FR"/>
          </w:rPr>
          <w:t>C. Bicknell</w:t>
        </w:r>
      </w:hyperlink>
      <w:r w:rsidRPr="0032190F">
        <w:rPr>
          <w:lang w:val="fr-FR"/>
        </w:rPr>
        <w:t>, ces gravures sont caractéristique des Merveilles (BIB 420 p. 67)</w:t>
      </w:r>
    </w:p>
    <w:p w14:paraId="64163D4B" w14:textId="77777777" w:rsidR="000152C6" w:rsidRPr="0032190F" w:rsidRDefault="000152C6" w:rsidP="000152C6">
      <w:pPr>
        <w:rPr>
          <w:lang w:val="fr-FR"/>
        </w:rPr>
      </w:pPr>
    </w:p>
    <w:p w14:paraId="443A4182" w14:textId="77777777" w:rsidR="000152C6" w:rsidRPr="0032190F" w:rsidRDefault="000152C6" w:rsidP="000152C6">
      <w:pPr>
        <w:rPr>
          <w:lang w:val="fr-FR"/>
        </w:rPr>
      </w:pPr>
      <w:r w:rsidRPr="0032190F">
        <w:rPr>
          <w:lang w:val="fr-FR"/>
        </w:rPr>
        <w:t>Présents sur 410 roches (Serres 2001 p. 45 et sq.)</w:t>
      </w:r>
    </w:p>
    <w:p w14:paraId="09EFFB36" w14:textId="77777777" w:rsidR="000152C6" w:rsidRPr="0032190F" w:rsidRDefault="000152C6" w:rsidP="000152C6">
      <w:pPr>
        <w:rPr>
          <w:lang w:val="fr-FR"/>
        </w:rPr>
      </w:pPr>
    </w:p>
    <w:p w14:paraId="5684F812" w14:textId="77777777" w:rsidR="000152C6" w:rsidRPr="0032190F" w:rsidRDefault="000152C6" w:rsidP="000152C6">
      <w:pPr>
        <w:jc w:val="both"/>
        <w:rPr>
          <w:lang w:val="fr-FR"/>
        </w:rPr>
      </w:pPr>
      <w:r w:rsidRPr="0032190F">
        <w:rPr>
          <w:lang w:val="fr-FR"/>
        </w:rPr>
        <w:t>Les Réticulés ou Réticulés simples se caractérisent par des divisions intérieur se recoupant pour la majorité à angle droit ce qui la fait différer des représentations des croix inscrite dans un cercle (SS BIB).Quand les réticulés s’allongent ils peuvent être qualifiés de laniérés (SS BIB)</w:t>
      </w:r>
    </w:p>
    <w:p w14:paraId="462D9FE2" w14:textId="77777777" w:rsidR="000152C6" w:rsidRPr="0032190F" w:rsidRDefault="000152C6" w:rsidP="000152C6">
      <w:pPr>
        <w:jc w:val="both"/>
        <w:rPr>
          <w:lang w:val="fr-FR"/>
        </w:rPr>
      </w:pPr>
    </w:p>
    <w:p w14:paraId="5F5B76AB" w14:textId="77777777" w:rsidR="000152C6" w:rsidRPr="0032190F" w:rsidRDefault="000152C6" w:rsidP="00647EA0">
      <w:pPr>
        <w:pStyle w:val="Heading5"/>
      </w:pPr>
      <w:r w:rsidRPr="0032190F">
        <w:t>Répartition spatiale</w:t>
      </w:r>
    </w:p>
    <w:p w14:paraId="52E46898" w14:textId="77777777" w:rsidR="000152C6" w:rsidRPr="0032190F" w:rsidRDefault="000152C6" w:rsidP="000152C6">
      <w:pPr>
        <w:rPr>
          <w:lang w:val="fr-FR"/>
        </w:rPr>
      </w:pPr>
    </w:p>
    <w:p w14:paraId="1F8D6D55" w14:textId="77777777" w:rsidR="000152C6" w:rsidRPr="0032190F" w:rsidRDefault="000152C6" w:rsidP="000152C6">
      <w:pPr>
        <w:rPr>
          <w:lang w:val="fr-FR"/>
        </w:rPr>
      </w:pPr>
      <w:r w:rsidRPr="0032190F">
        <w:rPr>
          <w:lang w:val="fr-FR"/>
        </w:rPr>
        <w:t>Les Réticulés sont surtout concentrés au pied du mont Bego :ZIGII, ZVI, ZVII, ZIX, bas de la ZX, Autel faces sud. Cette localisation spécifique n’est pas aléatoire (Serres 2001 p. 220)</w:t>
      </w:r>
    </w:p>
    <w:p w14:paraId="0FA80EC1" w14:textId="6914D8FB" w:rsidR="000152C6" w:rsidRPr="0032190F" w:rsidRDefault="00BD6A48" w:rsidP="00647EA0">
      <w:pPr>
        <w:pStyle w:val="Heading5"/>
      </w:pPr>
      <w:r>
        <w:t>a</w:t>
      </w:r>
      <w:r w:rsidR="000152C6" w:rsidRPr="0032190F">
        <w:t>ssociation</w:t>
      </w:r>
    </w:p>
    <w:p w14:paraId="3D4AB06B" w14:textId="77777777" w:rsidR="000152C6" w:rsidRPr="0032190F" w:rsidRDefault="000152C6" w:rsidP="000152C6">
      <w:pPr>
        <w:rPr>
          <w:lang w:val="fr-FR"/>
        </w:rPr>
      </w:pPr>
    </w:p>
    <w:p w14:paraId="755EDC73" w14:textId="7D9FD5E6" w:rsidR="000152C6" w:rsidRPr="0032190F" w:rsidRDefault="000152C6" w:rsidP="000152C6">
      <w:pPr>
        <w:rPr>
          <w:lang w:val="fr-FR"/>
        </w:rPr>
      </w:pPr>
      <w:r w:rsidRPr="0032190F">
        <w:rPr>
          <w:lang w:val="fr-FR"/>
        </w:rPr>
        <w:t>Il existe des regroupements de réticulés sur les grands affleurements (</w:t>
      </w:r>
      <w:hyperlink r:id="rId13347" w:anchor="Desc_ZXIG0R1" w:history="1">
        <w:r w:rsidRPr="0032190F">
          <w:rPr>
            <w:rStyle w:val="Hyperlink"/>
            <w:lang w:val="fr-FR"/>
          </w:rPr>
          <w:t>ZXIG0R1</w:t>
        </w:r>
      </w:hyperlink>
      <w:r w:rsidRPr="0032190F">
        <w:rPr>
          <w:lang w:val="fr-FR"/>
        </w:rPr>
        <w:t xml:space="preserve"> face sud, partie basse de la </w:t>
      </w:r>
      <w:hyperlink r:id="rId13348" w:anchor="Desc_ZXVIIGIIIR1alpha" w:history="1">
        <w:r w:rsidRPr="0032190F">
          <w:rPr>
            <w:rStyle w:val="Hyperlink"/>
            <w:lang w:val="fr-FR"/>
          </w:rPr>
          <w:t>Voie Sacrée</w:t>
        </w:r>
      </w:hyperlink>
      <w:r w:rsidRPr="0032190F">
        <w:rPr>
          <w:lang w:val="fr-FR"/>
        </w:rPr>
        <w:t>,</w:t>
      </w:r>
      <w:r w:rsidR="00BD6A48">
        <w:rPr>
          <w:lang w:val="fr-FR"/>
        </w:rPr>
        <w:t xml:space="preserve"> </w:t>
      </w:r>
      <w:hyperlink r:id="rId13349" w:anchor="Desc_ZVIIGIIR8" w:history="1">
        <w:r w:rsidRPr="0032190F">
          <w:rPr>
            <w:rStyle w:val="Hyperlink"/>
            <w:lang w:val="fr-FR"/>
          </w:rPr>
          <w:t>Défilé Rivière</w:t>
        </w:r>
      </w:hyperlink>
      <w:r w:rsidRPr="0032190F">
        <w:rPr>
          <w:lang w:val="fr-FR"/>
        </w:rPr>
        <w:t xml:space="preserve"> partie sud, droite de la roche du </w:t>
      </w:r>
      <w:hyperlink r:id="rId13350" w:anchor="Desc_ZIVGIIR11A" w:history="1">
        <w:r w:rsidRPr="0032190F">
          <w:rPr>
            <w:rStyle w:val="Hyperlink"/>
            <w:lang w:val="fr-FR"/>
          </w:rPr>
          <w:t>Faux sorcier</w:t>
        </w:r>
      </w:hyperlink>
      <w:r w:rsidRPr="0032190F">
        <w:rPr>
          <w:lang w:val="fr-FR"/>
        </w:rPr>
        <w:t>) (Serres 2001 p. 220), isolés, séparés des autres motifs (Serres 2001 p. 224)</w:t>
      </w:r>
    </w:p>
    <w:p w14:paraId="533C10FA" w14:textId="77777777" w:rsidR="000152C6" w:rsidRPr="0032190F" w:rsidRDefault="000152C6" w:rsidP="00647EA0">
      <w:pPr>
        <w:pStyle w:val="Heading5"/>
      </w:pPr>
      <w:r w:rsidRPr="0032190F">
        <w:t>Comparaisons</w:t>
      </w:r>
    </w:p>
    <w:p w14:paraId="4264218F" w14:textId="77777777" w:rsidR="000152C6" w:rsidRPr="0032190F" w:rsidRDefault="000152C6" w:rsidP="000152C6">
      <w:pPr>
        <w:jc w:val="both"/>
        <w:rPr>
          <w:lang w:val="fr-FR"/>
        </w:rPr>
      </w:pPr>
    </w:p>
    <w:p w14:paraId="16684384" w14:textId="77777777" w:rsidR="000152C6" w:rsidRPr="0032190F" w:rsidRDefault="000152C6" w:rsidP="000152C6">
      <w:pPr>
        <w:jc w:val="both"/>
        <w:rPr>
          <w:lang w:val="fr-FR"/>
        </w:rPr>
      </w:pPr>
      <w:r w:rsidRPr="0032190F">
        <w:rPr>
          <w:lang w:val="fr-FR"/>
        </w:rPr>
        <w:t>La similitude entre l’ensemble de Causéga et les gravures de réticulés désigné comme « réticulé complexe à cases irrégulières » à déjà était évoquée (Cabagno 1970, Lumley de 1977) (BIB 210).En 1983 HdL et Bernard Pichard rédigent une note pour l’exposition « l’art préhistorique dans les Alpes Occidentales » évoquant les ressemblances entre les enclos de la Causégua et les Réticulé qui pourraient évoquer des « parcellaires de populations agricoles de l’âge du Bronze » (Lumley, Pichard 1983).</w:t>
      </w:r>
    </w:p>
    <w:p w14:paraId="38F2ED41" w14:textId="77777777" w:rsidR="000152C6" w:rsidRPr="0032190F" w:rsidRDefault="000152C6" w:rsidP="000152C6">
      <w:pPr>
        <w:jc w:val="both"/>
        <w:rPr>
          <w:lang w:val="fr-FR"/>
        </w:rPr>
      </w:pPr>
    </w:p>
    <w:p w14:paraId="5A84A955" w14:textId="3D8F1EF9" w:rsidR="000152C6" w:rsidRPr="0032190F" w:rsidRDefault="000152C6" w:rsidP="000152C6">
      <w:pPr>
        <w:jc w:val="both"/>
        <w:rPr>
          <w:lang w:val="fr-FR"/>
        </w:rPr>
      </w:pPr>
      <w:r w:rsidRPr="0032190F">
        <w:rPr>
          <w:lang w:val="fr-FR"/>
        </w:rPr>
        <w:t xml:space="preserve">La concordance entre les réticulés (voir </w:t>
      </w:r>
      <w:hyperlink r:id="rId13351" w:anchor="Sizz_Vite_13" w:history="1">
        <w:r w:rsidRPr="0032190F">
          <w:rPr>
            <w:rStyle w:val="Hyperlink"/>
            <w:lang w:val="fr-FR"/>
          </w:rPr>
          <w:t>Vite13</w:t>
        </w:r>
      </w:hyperlink>
      <w:r w:rsidRPr="0032190F">
        <w:rPr>
          <w:lang w:val="fr-FR"/>
        </w:rPr>
        <w:t xml:space="preserve"> et </w:t>
      </w:r>
      <w:hyperlink r:id="rId13352" w:anchor="Sizz_Luine" w:history="1">
        <w:r w:rsidRPr="0032190F">
          <w:rPr>
            <w:rStyle w:val="Hyperlink"/>
            <w:lang w:val="fr-FR"/>
          </w:rPr>
          <w:t>Luine</w:t>
        </w:r>
      </w:hyperlink>
      <w:r w:rsidRPr="0032190F">
        <w:rPr>
          <w:lang w:val="fr-FR"/>
        </w:rPr>
        <w:t>, en Valcamonica) et tous les réticulés des Merveilles est parfaite (Arcà 2009 p. 286). Le fait que ces figures soient quadrillées fait penser qu’il s’agit de champs labourés (sillons croisés) et donc de céréalicultures (H. Cochet com. pers.).</w:t>
      </w:r>
    </w:p>
    <w:p w14:paraId="2E61101A" w14:textId="77777777" w:rsidR="000152C6" w:rsidRPr="0032190F" w:rsidRDefault="000152C6" w:rsidP="000152C6">
      <w:pPr>
        <w:jc w:val="both"/>
        <w:rPr>
          <w:lang w:val="fr-FR"/>
        </w:rPr>
      </w:pPr>
    </w:p>
    <w:p w14:paraId="5CB37056" w14:textId="6AA6F1EA" w:rsidR="000152C6" w:rsidRPr="0032190F" w:rsidRDefault="000152C6" w:rsidP="000152C6">
      <w:pPr>
        <w:jc w:val="both"/>
        <w:rPr>
          <w:lang w:val="fr-FR"/>
        </w:rPr>
      </w:pPr>
      <w:r w:rsidRPr="0032190F">
        <w:rPr>
          <w:lang w:val="fr-FR"/>
        </w:rPr>
        <w:t xml:space="preserve">Réticulés de </w:t>
      </w:r>
      <w:hyperlink r:id="rId13353" w:anchor="Sit_Badisco" w:history="1">
        <w:r w:rsidRPr="0032190F">
          <w:rPr>
            <w:rStyle w:val="Hyperlink"/>
            <w:lang w:val="fr-FR"/>
          </w:rPr>
          <w:t>Porto Badisco</w:t>
        </w:r>
      </w:hyperlink>
      <w:r w:rsidR="00C73F91" w:rsidRPr="0032190F">
        <w:rPr>
          <w:lang w:val="fr-FR"/>
        </w:rPr>
        <w:t xml:space="preserve"> (Vaquer com. Pers.), </w:t>
      </w:r>
      <w:hyperlink r:id="rId13354" w:anchor="Sit_Plan_Noves" w:history="1">
        <w:r w:rsidR="00C73F91" w:rsidRPr="0032190F">
          <w:rPr>
            <w:rStyle w:val="Hyperlink"/>
            <w:lang w:val="fr-FR"/>
          </w:rPr>
          <w:t>Plan des Noves</w:t>
        </w:r>
      </w:hyperlink>
      <w:r w:rsidR="00C73F91" w:rsidRPr="0032190F">
        <w:rPr>
          <w:lang w:val="fr-FR"/>
        </w:rPr>
        <w:t xml:space="preserve"> (SS BIB)</w:t>
      </w:r>
    </w:p>
    <w:p w14:paraId="6AE98A9A" w14:textId="77777777" w:rsidR="000152C6" w:rsidRPr="0032190F" w:rsidRDefault="000152C6" w:rsidP="000152C6">
      <w:pPr>
        <w:jc w:val="both"/>
        <w:rPr>
          <w:lang w:val="fr-FR"/>
        </w:rPr>
      </w:pPr>
    </w:p>
    <w:p w14:paraId="1C771D59" w14:textId="009E4E8E" w:rsidR="000152C6" w:rsidRPr="0032190F" w:rsidRDefault="000152C6" w:rsidP="000152C6">
      <w:pPr>
        <w:jc w:val="both"/>
        <w:rPr>
          <w:lang w:val="fr-FR"/>
        </w:rPr>
      </w:pPr>
      <w:r w:rsidRPr="0032190F">
        <w:rPr>
          <w:lang w:val="fr-FR"/>
        </w:rPr>
        <w:t xml:space="preserve">Le Réticulé 31 de la roche </w:t>
      </w:r>
      <w:hyperlink r:id="rId13355" w:anchor="Desc_ZIXGIR2" w:history="1">
        <w:r w:rsidRPr="0032190F">
          <w:rPr>
            <w:rStyle w:val="Hyperlink"/>
            <w:lang w:val="fr-FR"/>
          </w:rPr>
          <w:t>ZIXGIR2</w:t>
        </w:r>
      </w:hyperlink>
      <w:r w:rsidRPr="0032190F">
        <w:rPr>
          <w:lang w:val="fr-FR"/>
        </w:rPr>
        <w:t xml:space="preserve"> se juxtapose à un trou naturel comme on peut également le remarquer à </w:t>
      </w:r>
      <w:hyperlink r:id="rId13356" w:anchor="Sizz_Luine_10C" w:history="1">
        <w:r w:rsidRPr="0032190F">
          <w:rPr>
            <w:rStyle w:val="Hyperlink"/>
            <w:lang w:val="fr-FR"/>
          </w:rPr>
          <w:t>Luine 10C</w:t>
        </w:r>
      </w:hyperlink>
      <w:r w:rsidRPr="0032190F">
        <w:rPr>
          <w:lang w:val="fr-FR"/>
        </w:rPr>
        <w:t xml:space="preserve"> (SS BIB) ;</w:t>
      </w:r>
    </w:p>
    <w:p w14:paraId="20ADAC49" w14:textId="77777777" w:rsidR="000152C6" w:rsidRPr="0032190F" w:rsidRDefault="000152C6" w:rsidP="000152C6">
      <w:pPr>
        <w:jc w:val="both"/>
        <w:rPr>
          <w:lang w:val="fr-FR"/>
        </w:rPr>
      </w:pPr>
    </w:p>
    <w:p w14:paraId="41B734E7" w14:textId="77777777" w:rsidR="000152C6" w:rsidRPr="0032190F" w:rsidRDefault="000152C6" w:rsidP="000152C6">
      <w:pPr>
        <w:jc w:val="both"/>
        <w:rPr>
          <w:lang w:val="fr-FR"/>
        </w:rPr>
      </w:pPr>
      <w:r w:rsidRPr="0032190F">
        <w:rPr>
          <w:lang w:val="fr-FR"/>
        </w:rPr>
        <w:t xml:space="preserve">Réticulés pour qui cette ligne peut être un araire : fig. 11 de la </w:t>
      </w:r>
      <w:r w:rsidRPr="0032190F">
        <w:rPr>
          <w:i/>
          <w:lang w:val="fr-FR"/>
        </w:rPr>
        <w:t>Roche du Corniforme Anthropomorphisé</w:t>
      </w:r>
      <w:r w:rsidRPr="0032190F">
        <w:rPr>
          <w:lang w:val="fr-FR"/>
        </w:rPr>
        <w:t xml:space="preserve">, fig. 95 de la </w:t>
      </w:r>
      <w:r w:rsidRPr="0032190F">
        <w:rPr>
          <w:i/>
          <w:lang w:val="fr-FR"/>
        </w:rPr>
        <w:t xml:space="preserve">Roche du boustrophédon, </w:t>
      </w:r>
      <w:r w:rsidRPr="0032190F">
        <w:rPr>
          <w:lang w:val="fr-FR"/>
        </w:rPr>
        <w:t xml:space="preserve">fig. 1214 de la </w:t>
      </w:r>
      <w:r w:rsidRPr="0032190F">
        <w:rPr>
          <w:i/>
          <w:lang w:val="fr-FR"/>
        </w:rPr>
        <w:t>Roche de l'Autel</w:t>
      </w:r>
      <w:r w:rsidRPr="0032190F">
        <w:rPr>
          <w:lang w:val="fr-FR"/>
        </w:rPr>
        <w:t xml:space="preserve"> entre autres (SS BIB).</w:t>
      </w:r>
    </w:p>
    <w:p w14:paraId="2C75473A" w14:textId="77777777" w:rsidR="000152C6" w:rsidRPr="0032190F" w:rsidRDefault="000152C6" w:rsidP="00647EA0">
      <w:pPr>
        <w:pStyle w:val="Heading5"/>
      </w:pPr>
      <w:r w:rsidRPr="0032190F">
        <w:t>Attribution</w:t>
      </w:r>
    </w:p>
    <w:p w14:paraId="2A3A5696" w14:textId="77777777" w:rsidR="000152C6" w:rsidRPr="0032190F" w:rsidRDefault="000152C6" w:rsidP="000152C6">
      <w:pPr>
        <w:rPr>
          <w:b/>
          <w:lang w:val="fr-FR"/>
        </w:rPr>
      </w:pPr>
    </w:p>
    <w:p w14:paraId="1B187C28" w14:textId="77777777" w:rsidR="000152C6" w:rsidRPr="0032190F" w:rsidRDefault="000152C6" w:rsidP="000152C6">
      <w:pPr>
        <w:rPr>
          <w:lang w:val="fr-FR"/>
        </w:rPr>
      </w:pPr>
      <w:r w:rsidRPr="0032190F">
        <w:rPr>
          <w:lang w:val="fr-FR"/>
        </w:rPr>
        <w:lastRenderedPageBreak/>
        <w:t xml:space="preserve">Pour Arcà (2009), au moins pour le cas de </w:t>
      </w:r>
      <w:hyperlink w:anchor="Desc_ZIVGIIIR16D" w:history="1">
        <w:r w:rsidRPr="0032190F">
          <w:rPr>
            <w:rStyle w:val="Hyperlink"/>
            <w:lang w:val="fr-FR"/>
          </w:rPr>
          <w:t>HBZZ </w:t>
        </w:r>
      </w:hyperlink>
      <w:r w:rsidRPr="0032190F">
        <w:rPr>
          <w:lang w:val="fr-FR"/>
        </w:rPr>
        <w:t>: attribuable au Cuivre 1 (BIB 917)</w:t>
      </w:r>
    </w:p>
    <w:p w14:paraId="155FBED6" w14:textId="77777777" w:rsidR="000152C6" w:rsidRPr="0032190F" w:rsidRDefault="000152C6" w:rsidP="000152C6">
      <w:pPr>
        <w:rPr>
          <w:lang w:val="fr-FR"/>
        </w:rPr>
      </w:pPr>
    </w:p>
    <w:p w14:paraId="1528C2FB" w14:textId="77777777" w:rsidR="000152C6" w:rsidRPr="0032190F" w:rsidRDefault="000152C6" w:rsidP="00647EA0">
      <w:pPr>
        <w:pStyle w:val="Heading5"/>
      </w:pPr>
      <w:r w:rsidRPr="0032190F">
        <w:t>Transition</w:t>
      </w:r>
    </w:p>
    <w:p w14:paraId="57CCC33E" w14:textId="77777777" w:rsidR="000152C6" w:rsidRPr="0032190F" w:rsidRDefault="000152C6" w:rsidP="000152C6">
      <w:pPr>
        <w:rPr>
          <w:lang w:val="fr-FR"/>
        </w:rPr>
      </w:pPr>
    </w:p>
    <w:p w14:paraId="656AF3DE" w14:textId="77777777" w:rsidR="000152C6" w:rsidRPr="0032190F" w:rsidRDefault="000152C6" w:rsidP="000152C6">
      <w:pPr>
        <w:rPr>
          <w:lang w:val="fr-FR"/>
        </w:rPr>
      </w:pPr>
      <w:r w:rsidRPr="0032190F">
        <w:rPr>
          <w:lang w:val="fr-FR"/>
        </w:rPr>
        <w:t>On les retrouve juxtaposés à des Corniformes et/ou des araires sur les roches :</w:t>
      </w:r>
    </w:p>
    <w:p w14:paraId="531A7D64" w14:textId="77777777" w:rsidR="000152C6" w:rsidRPr="0032190F" w:rsidRDefault="000152C6" w:rsidP="000152C6">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83"/>
      </w:tblGrid>
      <w:tr w:rsidR="000152C6" w14:paraId="257C7824" w14:textId="77777777" w:rsidTr="00C73F91">
        <w:trPr>
          <w:jc w:val="center"/>
        </w:trPr>
        <w:tc>
          <w:tcPr>
            <w:tcW w:w="0" w:type="auto"/>
          </w:tcPr>
          <w:p w14:paraId="3A4934D4" w14:textId="77777777" w:rsidR="000152C6" w:rsidRDefault="000152C6" w:rsidP="00C73F91">
            <w:r>
              <w:t>ZIXGIIIR10</w:t>
            </w:r>
          </w:p>
        </w:tc>
      </w:tr>
      <w:tr w:rsidR="000152C6" w14:paraId="0042D376" w14:textId="77777777" w:rsidTr="00C73F91">
        <w:trPr>
          <w:jc w:val="center"/>
        </w:trPr>
        <w:tc>
          <w:tcPr>
            <w:tcW w:w="0" w:type="auto"/>
          </w:tcPr>
          <w:p w14:paraId="3319CFBA" w14:textId="77777777" w:rsidR="000152C6" w:rsidRDefault="000152C6" w:rsidP="00C73F91">
            <w:r>
              <w:t>ZXGIIR6A fig. 22</w:t>
            </w:r>
          </w:p>
        </w:tc>
      </w:tr>
      <w:tr w:rsidR="000152C6" w14:paraId="70A8F2B9" w14:textId="77777777" w:rsidTr="00C73F91">
        <w:trPr>
          <w:jc w:val="center"/>
        </w:trPr>
        <w:tc>
          <w:tcPr>
            <w:tcW w:w="0" w:type="auto"/>
          </w:tcPr>
          <w:p w14:paraId="1EB714E2" w14:textId="34FC1FDC" w:rsidR="000152C6" w:rsidRDefault="00000000" w:rsidP="00C73F91">
            <w:hyperlink r:id="rId13357" w:anchor="Desc_ZXIG0R1_a" w:history="1">
              <w:r w:rsidR="000152C6" w:rsidRPr="00DF4972">
                <w:rPr>
                  <w:rStyle w:val="Hyperlink"/>
                </w:rPr>
                <w:t>Autel</w:t>
              </w:r>
            </w:hyperlink>
            <w:r w:rsidR="000152C6">
              <w:t xml:space="preserve"> ens. a fig. 1214</w:t>
            </w:r>
          </w:p>
        </w:tc>
      </w:tr>
      <w:tr w:rsidR="000152C6" w14:paraId="40A550CA" w14:textId="77777777" w:rsidTr="00C73F91">
        <w:trPr>
          <w:jc w:val="center"/>
        </w:trPr>
        <w:tc>
          <w:tcPr>
            <w:tcW w:w="0" w:type="auto"/>
          </w:tcPr>
          <w:p w14:paraId="1C749C85" w14:textId="2F56959A" w:rsidR="000152C6" w:rsidRDefault="00000000" w:rsidP="00C73F91">
            <w:hyperlink r:id="rId13358" w:anchor="Desc_ZXGIIR18C" w:history="1">
              <w:r w:rsidR="000152C6" w:rsidRPr="00311C96">
                <w:rPr>
                  <w:rStyle w:val="Hyperlink"/>
                </w:rPr>
                <w:t>ZXGIIR18C</w:t>
              </w:r>
            </w:hyperlink>
          </w:p>
        </w:tc>
      </w:tr>
      <w:tr w:rsidR="000152C6" w14:paraId="5E830BE3" w14:textId="77777777" w:rsidTr="00C73F91">
        <w:trPr>
          <w:jc w:val="center"/>
        </w:trPr>
        <w:tc>
          <w:tcPr>
            <w:tcW w:w="0" w:type="auto"/>
          </w:tcPr>
          <w:p w14:paraId="2119313F" w14:textId="77777777" w:rsidR="000152C6" w:rsidRDefault="000152C6" w:rsidP="00C73F91"/>
        </w:tc>
      </w:tr>
    </w:tbl>
    <w:p w14:paraId="646BE0AC" w14:textId="77777777" w:rsidR="000152C6" w:rsidRPr="007D69EE" w:rsidRDefault="000152C6" w:rsidP="000152C6">
      <w:r>
        <w:t>(SS BIB)</w:t>
      </w:r>
    </w:p>
    <w:p w14:paraId="19972531" w14:textId="513C070A" w:rsidR="000152C6" w:rsidRDefault="00C03505" w:rsidP="00647EA0">
      <w:pPr>
        <w:pStyle w:val="Heading5"/>
      </w:pPr>
      <w:r>
        <w:t>i</w:t>
      </w:r>
      <w:r w:rsidR="000152C6">
        <w:t>nterprétation</w:t>
      </w:r>
    </w:p>
    <w:p w14:paraId="567A8232" w14:textId="77777777" w:rsidR="000152C6" w:rsidRDefault="000152C6" w:rsidP="000152C6">
      <w:pPr>
        <w:jc w:val="both"/>
      </w:pPr>
    </w:p>
    <w:p w14:paraId="34E19740" w14:textId="77777777" w:rsidR="000152C6" w:rsidRPr="0032190F" w:rsidRDefault="000152C6" w:rsidP="000152C6">
      <w:pPr>
        <w:rPr>
          <w:lang w:val="fr-FR"/>
        </w:rPr>
      </w:pPr>
      <w:r w:rsidRPr="0032190F">
        <w:rPr>
          <w:lang w:val="fr-FR"/>
        </w:rPr>
        <w:t>Les réticulés simples ont été reconnus comme étant dans représentation d’aménagement agricoles (BIB …), des salants (BIB 1000),…</w:t>
      </w:r>
    </w:p>
    <w:p w14:paraId="4D7438FB" w14:textId="77777777" w:rsidR="000152C6" w:rsidRPr="0032190F" w:rsidRDefault="000152C6" w:rsidP="000152C6">
      <w:pPr>
        <w:rPr>
          <w:lang w:val="fr-FR"/>
        </w:rPr>
      </w:pPr>
    </w:p>
    <w:p w14:paraId="7EBAE100" w14:textId="6F7FE4E6" w:rsidR="000152C6" w:rsidRPr="0032190F" w:rsidRDefault="000152C6" w:rsidP="000152C6">
      <w:pPr>
        <w:jc w:val="both"/>
        <w:rPr>
          <w:lang w:val="fr-FR"/>
        </w:rPr>
      </w:pPr>
      <w:r w:rsidRPr="0032190F">
        <w:rPr>
          <w:lang w:val="fr-FR"/>
        </w:rPr>
        <w:t xml:space="preserve">Pour </w:t>
      </w:r>
      <w:hyperlink r:id="rId13359" w:anchor="Aut_Clugnet" w:history="1">
        <w:r w:rsidR="00AE78AA" w:rsidRPr="00C03505">
          <w:rPr>
            <w:rStyle w:val="Hyperlink"/>
            <w:lang w:val="fr-FR"/>
          </w:rPr>
          <w:t>L. Clugnet</w:t>
        </w:r>
      </w:hyperlink>
      <w:r w:rsidRPr="0032190F">
        <w:rPr>
          <w:lang w:val="fr-FR"/>
        </w:rPr>
        <w:t>, ces formes pourraient représenter des filets pour transporter le foin ou bien, avec beaucoup d’incertitude, des massues faites de branchage tressés (BIB 1241 p. 386)</w:t>
      </w:r>
    </w:p>
    <w:p w14:paraId="6256CBD0" w14:textId="77777777" w:rsidR="000152C6" w:rsidRPr="0032190F" w:rsidRDefault="000152C6" w:rsidP="000152C6">
      <w:pPr>
        <w:jc w:val="both"/>
        <w:rPr>
          <w:lang w:val="fr-FR"/>
        </w:rPr>
      </w:pPr>
    </w:p>
    <w:p w14:paraId="36D5CC7F" w14:textId="4A053FB2" w:rsidR="000152C6" w:rsidRPr="0032190F" w:rsidRDefault="00000000" w:rsidP="000152C6">
      <w:pPr>
        <w:jc w:val="both"/>
        <w:rPr>
          <w:lang w:val="fr-FR"/>
        </w:rPr>
      </w:pPr>
      <w:hyperlink r:id="rId13360" w:anchor="Aut_Bicknell" w:history="1">
        <w:r w:rsidR="009D627A" w:rsidRPr="00AE78AA">
          <w:rPr>
            <w:rStyle w:val="Hyperlink"/>
            <w:lang w:val="fr-FR"/>
          </w:rPr>
          <w:t>C. Bicknell</w:t>
        </w:r>
      </w:hyperlink>
      <w:r w:rsidR="009D627A" w:rsidRPr="009D627A">
        <w:rPr>
          <w:rStyle w:val="Hyperlink"/>
          <w:color w:val="auto"/>
          <w:u w:val="none"/>
          <w:lang w:val="fr-FR"/>
        </w:rPr>
        <w:t xml:space="preserve"> </w:t>
      </w:r>
      <w:r w:rsidR="000152C6" w:rsidRPr="0032190F">
        <w:rPr>
          <w:lang w:val="fr-FR"/>
        </w:rPr>
        <w:t>interprète ces gravures comme des herses ou des barrières du fait de leur  grand nombre de séparation qui les éloignent des représentations d’encols et de huttes (BIB 420 p. 63)</w:t>
      </w:r>
    </w:p>
    <w:p w14:paraId="4312E71F" w14:textId="77777777" w:rsidR="000152C6" w:rsidRPr="0032190F" w:rsidRDefault="000152C6" w:rsidP="000152C6">
      <w:pPr>
        <w:jc w:val="both"/>
        <w:rPr>
          <w:lang w:val="fr-FR"/>
        </w:rPr>
      </w:pPr>
    </w:p>
    <w:p w14:paraId="473978F0" w14:textId="65F0AF45" w:rsidR="000152C6" w:rsidRPr="0032190F" w:rsidRDefault="000152C6" w:rsidP="000152C6">
      <w:pPr>
        <w:jc w:val="both"/>
        <w:rPr>
          <w:lang w:val="fr-FR"/>
        </w:rPr>
      </w:pPr>
      <w:r w:rsidRPr="0032190F">
        <w:rPr>
          <w:lang w:val="fr-FR"/>
        </w:rPr>
        <w:t xml:space="preserve">Pour </w:t>
      </w:r>
      <w:hyperlink r:id="rId13361" w:anchor="Aut_Lamboglia" w:history="1">
        <w:r w:rsidR="00FE2E58" w:rsidRPr="00BB6137">
          <w:rPr>
            <w:rStyle w:val="Hyperlink"/>
            <w:lang w:val="fr-FR"/>
          </w:rPr>
          <w:t>N. Lamboglia</w:t>
        </w:r>
      </w:hyperlink>
      <w:r w:rsidRPr="0032190F">
        <w:rPr>
          <w:lang w:val="fr-FR"/>
        </w:rPr>
        <w:t>, les figures géométriques et réticulées (</w:t>
      </w:r>
      <w:r w:rsidRPr="0032190F">
        <w:rPr>
          <w:i/>
          <w:lang w:val="fr-FR"/>
        </w:rPr>
        <w:t>figure geometriche e reticolate</w:t>
      </w:r>
      <w:r w:rsidRPr="0032190F">
        <w:rPr>
          <w:lang w:val="fr-FR"/>
        </w:rPr>
        <w:t>) sont probablement les plus anciennes traces d’organisation rurale et foncière (</w:t>
      </w:r>
      <w:r w:rsidRPr="0032190F">
        <w:rPr>
          <w:i/>
          <w:lang w:val="fr-FR"/>
        </w:rPr>
        <w:t>terriera</w:t>
      </w:r>
      <w:r w:rsidRPr="0032190F">
        <w:rPr>
          <w:lang w:val="fr-FR"/>
        </w:rPr>
        <w:t>) de l’économie ligure (BIB 1248 p. 35).</w:t>
      </w:r>
    </w:p>
    <w:p w14:paraId="02E15F84" w14:textId="77777777" w:rsidR="000152C6" w:rsidRPr="0032190F" w:rsidRDefault="000152C6" w:rsidP="000152C6">
      <w:pPr>
        <w:jc w:val="both"/>
        <w:rPr>
          <w:lang w:val="fr-FR"/>
        </w:rPr>
      </w:pPr>
    </w:p>
    <w:p w14:paraId="1B19F3A4" w14:textId="77777777" w:rsidR="000152C6" w:rsidRPr="0032190F" w:rsidRDefault="000152C6" w:rsidP="000152C6">
      <w:pPr>
        <w:jc w:val="both"/>
        <w:rPr>
          <w:lang w:val="fr-FR"/>
        </w:rPr>
      </w:pPr>
      <w:r w:rsidRPr="0032190F">
        <w:rPr>
          <w:lang w:val="fr-FR"/>
        </w:rPr>
        <w:t xml:space="preserve">Pour les réticulés réguliers, interprétés comme des représentations de villages, de champs ou d’enclos, comme des terroirs plus ou moins occupés où la forme des modules, approximativement carrés ou rectangulaires, pour une partie d’entre eux pourrait correspondre à des groupes de champs labourés avec l’araire qui leur est connexe dans les gravures. (BIB 1047 p. 64 (BIB 1217)). </w:t>
      </w:r>
    </w:p>
    <w:p w14:paraId="4DA4A642" w14:textId="77777777" w:rsidR="000152C6" w:rsidRPr="0032190F" w:rsidRDefault="000152C6" w:rsidP="000152C6">
      <w:pPr>
        <w:pStyle w:val="Heading4"/>
        <w:numPr>
          <w:ilvl w:val="3"/>
          <w:numId w:val="0"/>
        </w:numPr>
        <w:tabs>
          <w:tab w:val="num" w:pos="2520"/>
        </w:tabs>
        <w:spacing w:before="240" w:after="60"/>
        <w:ind w:left="2160"/>
      </w:pPr>
      <w:bookmarkStart w:id="5415" w:name="Typ_Bego_Peaux"/>
      <w:r w:rsidRPr="0032190F">
        <w:t>Peaux</w:t>
      </w:r>
    </w:p>
    <w:bookmarkEnd w:id="5415"/>
    <w:p w14:paraId="31A47ED9" w14:textId="398F1AFB" w:rsidR="000152C6" w:rsidRPr="009D627A" w:rsidRDefault="009D627A" w:rsidP="000152C6">
      <w:pPr>
        <w:rPr>
          <w:sz w:val="20"/>
          <w:lang w:val="fr-FR"/>
        </w:rPr>
      </w:pPr>
      <w:r w:rsidRPr="009D627A">
        <w:rPr>
          <w:sz w:val="20"/>
          <w:lang w:val="fr-FR"/>
        </w:rPr>
        <w:t>"</w:t>
      </w:r>
      <w:r w:rsidR="000152C6" w:rsidRPr="009D627A">
        <w:rPr>
          <w:sz w:val="20"/>
          <w:lang w:val="fr-FR"/>
        </w:rPr>
        <w:t>Plages à appendices</w:t>
      </w:r>
      <w:r w:rsidRPr="009D627A">
        <w:rPr>
          <w:sz w:val="20"/>
          <w:lang w:val="fr-FR"/>
        </w:rPr>
        <w:t>"</w:t>
      </w:r>
      <w:r w:rsidR="000152C6" w:rsidRPr="009D627A">
        <w:rPr>
          <w:sz w:val="20"/>
          <w:lang w:val="fr-FR"/>
        </w:rPr>
        <w:t xml:space="preserve"> (</w:t>
      </w:r>
      <w:r w:rsidRPr="009D627A">
        <w:rPr>
          <w:sz w:val="20"/>
          <w:lang w:val="fr-FR"/>
        </w:rPr>
        <w:t xml:space="preserve">Serres </w:t>
      </w:r>
      <w:r w:rsidR="000152C6" w:rsidRPr="009D627A">
        <w:rPr>
          <w:sz w:val="20"/>
          <w:lang w:val="fr-FR"/>
        </w:rPr>
        <w:t>1994)</w:t>
      </w:r>
      <w:r>
        <w:rPr>
          <w:sz w:val="20"/>
          <w:lang w:val="fr-FR"/>
        </w:rPr>
        <w:t xml:space="preserve">, </w:t>
      </w:r>
      <w:r w:rsidRPr="009D627A">
        <w:rPr>
          <w:i/>
          <w:iCs/>
          <w:sz w:val="20"/>
          <w:lang w:val="fr-FR"/>
        </w:rPr>
        <w:t>Skins</w:t>
      </w:r>
      <w:r>
        <w:rPr>
          <w:sz w:val="20"/>
          <w:lang w:val="fr-FR"/>
        </w:rPr>
        <w:t xml:space="preserve"> (Bicknell)</w:t>
      </w:r>
    </w:p>
    <w:p w14:paraId="0EA31FCE" w14:textId="77777777" w:rsidR="000152C6" w:rsidRPr="0032190F" w:rsidRDefault="000152C6" w:rsidP="000152C6">
      <w:pPr>
        <w:rPr>
          <w:lang w:val="fr-FR"/>
        </w:rPr>
      </w:pPr>
    </w:p>
    <w:p w14:paraId="2307D491" w14:textId="50363CC8" w:rsidR="000152C6" w:rsidRPr="0032190F" w:rsidRDefault="000152C6" w:rsidP="000152C6">
      <w:pPr>
        <w:jc w:val="both"/>
        <w:rPr>
          <w:lang w:val="fr-FR"/>
        </w:rPr>
      </w:pPr>
      <w:r w:rsidRPr="0032190F">
        <w:rPr>
          <w:lang w:val="fr-FR"/>
        </w:rPr>
        <w:t xml:space="preserve">On retiendra dans cette typologie tous les exemples donnés par </w:t>
      </w:r>
      <w:hyperlink r:id="rId13362" w:anchor="Aut_Bicknell" w:history="1">
        <w:r w:rsidR="009D627A" w:rsidRPr="00AE78AA">
          <w:rPr>
            <w:rStyle w:val="Hyperlink"/>
            <w:lang w:val="fr-FR"/>
          </w:rPr>
          <w:t>C. Bicknell</w:t>
        </w:r>
      </w:hyperlink>
      <w:r w:rsidR="009D627A" w:rsidRPr="009D627A">
        <w:rPr>
          <w:rStyle w:val="Hyperlink"/>
          <w:color w:val="auto"/>
          <w:u w:val="none"/>
          <w:lang w:val="fr-FR"/>
        </w:rPr>
        <w:t xml:space="preserve"> </w:t>
      </w:r>
      <w:r w:rsidRPr="0032190F">
        <w:rPr>
          <w:lang w:val="fr-FR"/>
        </w:rPr>
        <w:t xml:space="preserve">(BIB 420 p. 66 planche XX). Pour Bicknell et </w:t>
      </w:r>
      <w:hyperlink r:id="rId13363" w:anchor="Aut_Isetti" w:history="1">
        <w:r w:rsidR="00411078" w:rsidRPr="00411078">
          <w:rPr>
            <w:rStyle w:val="Hyperlink"/>
            <w:lang w:val="fr-FR"/>
          </w:rPr>
          <w:t>G. Isetti</w:t>
        </w:r>
      </w:hyperlink>
      <w:r w:rsidR="00411078">
        <w:rPr>
          <w:lang w:val="fr-FR"/>
        </w:rPr>
        <w:t xml:space="preserve"> </w:t>
      </w:r>
      <w:r w:rsidRPr="0032190F">
        <w:rPr>
          <w:lang w:val="fr-FR"/>
        </w:rPr>
        <w:t xml:space="preserve">c’est un thème caractéristique de Fontanalba et particulièrement de </w:t>
      </w:r>
      <w:hyperlink r:id="rId13364" w:history="1">
        <w:r w:rsidRPr="0032190F">
          <w:rPr>
            <w:rStyle w:val="Hyperlink"/>
            <w:i/>
            <w:lang w:val="fr-FR"/>
          </w:rPr>
          <w:t>Skin Hill</w:t>
        </w:r>
      </w:hyperlink>
      <w:r w:rsidRPr="0032190F">
        <w:rPr>
          <w:i/>
          <w:lang w:val="fr-FR"/>
        </w:rPr>
        <w:t xml:space="preserve"> </w:t>
      </w:r>
      <w:r w:rsidRPr="0032190F">
        <w:rPr>
          <w:lang w:val="fr-FR"/>
        </w:rPr>
        <w:t>(BIB 420 p. 66 et ISETTI 1959 p. 113) mais on connaît au moins un exemple dans les Merveilles (</w:t>
      </w:r>
      <w:hyperlink r:id="rId13365" w:anchor="Desc_ZIVGIVR6A" w:history="1">
        <w:r w:rsidRPr="0032190F">
          <w:rPr>
            <w:rStyle w:val="Hyperlink"/>
            <w:lang w:val="fr-FR"/>
          </w:rPr>
          <w:t>ZIVGIVR6A</w:t>
        </w:r>
      </w:hyperlink>
      <w:r w:rsidRPr="0032190F">
        <w:rPr>
          <w:lang w:val="fr-FR"/>
        </w:rPr>
        <w:t xml:space="preserve">) et une gravure classée comme </w:t>
      </w:r>
      <w:hyperlink r:id="rId13366" w:anchor="Typ_Bego_Topographies" w:history="1">
        <w:r w:rsidRPr="0032190F">
          <w:rPr>
            <w:rStyle w:val="Hyperlink"/>
            <w:lang w:val="fr-FR"/>
          </w:rPr>
          <w:t>topographie</w:t>
        </w:r>
      </w:hyperlink>
      <w:r w:rsidRPr="0032190F">
        <w:rPr>
          <w:lang w:val="fr-FR"/>
        </w:rPr>
        <w:t xml:space="preserve"> mais qui présente les appendices caractéristique des Peaux (</w:t>
      </w:r>
      <w:hyperlink r:id="rId13367" w:anchor="Desc_ZVIGIIR10B" w:history="1">
        <w:r w:rsidRPr="0032190F">
          <w:rPr>
            <w:rStyle w:val="Hyperlink"/>
            <w:lang w:val="fr-FR"/>
          </w:rPr>
          <w:t>ZVIGIIR10B</w:t>
        </w:r>
      </w:hyperlink>
      <w:r w:rsidRPr="0032190F">
        <w:rPr>
          <w:lang w:val="fr-FR"/>
        </w:rPr>
        <w:t>) (SS BIB)</w:t>
      </w:r>
    </w:p>
    <w:p w14:paraId="7E727106" w14:textId="68A28E93" w:rsidR="000152C6" w:rsidRPr="0032190F" w:rsidRDefault="00000000" w:rsidP="000152C6">
      <w:pPr>
        <w:jc w:val="both"/>
        <w:rPr>
          <w:lang w:val="fr-FR"/>
        </w:rPr>
      </w:pPr>
      <w:hyperlink r:id="rId13368" w:anchor="Aut_Chippindale" w:history="1">
        <w:r w:rsidR="00463495" w:rsidRPr="00463495">
          <w:rPr>
            <w:rStyle w:val="Hyperlink"/>
            <w:lang w:val="fr-FR"/>
          </w:rPr>
          <w:t>C. Chippindale</w:t>
        </w:r>
      </w:hyperlink>
      <w:r w:rsidR="00463495" w:rsidRPr="00463495">
        <w:rPr>
          <w:rStyle w:val="Hyperlink"/>
          <w:color w:val="auto"/>
          <w:u w:val="none"/>
          <w:lang w:val="fr-FR"/>
        </w:rPr>
        <w:t xml:space="preserve"> </w:t>
      </w:r>
      <w:r w:rsidR="000152C6" w:rsidRPr="0032190F">
        <w:rPr>
          <w:lang w:val="fr-FR"/>
        </w:rPr>
        <w:t>les classe comme topographiques (Chippindale 1988 p. 256)</w:t>
      </w:r>
    </w:p>
    <w:p w14:paraId="0766F5C9" w14:textId="77777777" w:rsidR="000152C6" w:rsidRPr="0032190F" w:rsidRDefault="000152C6" w:rsidP="000152C6">
      <w:pPr>
        <w:rPr>
          <w:lang w:val="fr-FR"/>
        </w:rPr>
      </w:pPr>
    </w:p>
    <w:p w14:paraId="13EFC437" w14:textId="45E93A48" w:rsidR="000152C6" w:rsidRPr="0032190F" w:rsidRDefault="00463495" w:rsidP="00647EA0">
      <w:pPr>
        <w:pStyle w:val="Heading5"/>
      </w:pPr>
      <w:r>
        <w:t>t</w:t>
      </w:r>
      <w:r w:rsidR="000152C6" w:rsidRPr="0032190F">
        <w:t>ransition</w:t>
      </w:r>
    </w:p>
    <w:p w14:paraId="70471B30" w14:textId="77777777" w:rsidR="000152C6" w:rsidRPr="0032190F" w:rsidRDefault="000152C6" w:rsidP="000152C6">
      <w:pPr>
        <w:rPr>
          <w:lang w:val="fr-FR"/>
        </w:rPr>
      </w:pPr>
    </w:p>
    <w:p w14:paraId="72EAFCE4" w14:textId="050CCD4F" w:rsidR="000152C6" w:rsidRPr="0032190F" w:rsidRDefault="000152C6" w:rsidP="000152C6">
      <w:pPr>
        <w:rPr>
          <w:lang w:val="fr-FR"/>
        </w:rPr>
      </w:pPr>
      <w:r w:rsidRPr="0032190F">
        <w:rPr>
          <w:lang w:val="fr-FR"/>
        </w:rPr>
        <w:t xml:space="preserve">Les transformations entre Plages rectangulaires &gt; Peaux &gt; Topographies sont nettement visibles sur la roche </w:t>
      </w:r>
      <w:hyperlink r:id="rId13369" w:anchor="Desc_ZXVIGIR7alpha" w:history="1">
        <w:r w:rsidRPr="0032190F">
          <w:rPr>
            <w:rStyle w:val="Hyperlink"/>
            <w:lang w:val="fr-FR"/>
          </w:rPr>
          <w:t>ZXVI.GI.R7@a</w:t>
        </w:r>
      </w:hyperlink>
      <w:r w:rsidRPr="0032190F">
        <w:rPr>
          <w:lang w:val="fr-FR"/>
        </w:rPr>
        <w:t xml:space="preserve"> (SS BIB) </w:t>
      </w:r>
    </w:p>
    <w:p w14:paraId="3BF4ABCB" w14:textId="46B7866A" w:rsidR="000152C6" w:rsidRPr="0032190F" w:rsidRDefault="009D627A" w:rsidP="00647EA0">
      <w:pPr>
        <w:pStyle w:val="Heading5"/>
      </w:pPr>
      <w:r>
        <w:lastRenderedPageBreak/>
        <w:t>i</w:t>
      </w:r>
      <w:r w:rsidR="000152C6" w:rsidRPr="0032190F">
        <w:t>nterprétation</w:t>
      </w:r>
    </w:p>
    <w:p w14:paraId="346F530E" w14:textId="77777777" w:rsidR="000152C6" w:rsidRPr="0032190F" w:rsidRDefault="000152C6" w:rsidP="000152C6">
      <w:pPr>
        <w:rPr>
          <w:lang w:val="fr-FR"/>
        </w:rPr>
      </w:pPr>
    </w:p>
    <w:p w14:paraId="2DD1FE6D" w14:textId="17C78EBD" w:rsidR="000152C6" w:rsidRPr="0032190F" w:rsidRDefault="000152C6" w:rsidP="000152C6">
      <w:pPr>
        <w:rPr>
          <w:lang w:val="fr-FR"/>
        </w:rPr>
      </w:pPr>
      <w:r w:rsidRPr="0032190F">
        <w:rPr>
          <w:lang w:val="fr-FR"/>
        </w:rPr>
        <w:t xml:space="preserve">Selon </w:t>
      </w:r>
      <w:hyperlink r:id="rId13370" w:anchor="Aut_Bicknell" w:history="1">
        <w:r w:rsidR="009D627A" w:rsidRPr="00AE78AA">
          <w:rPr>
            <w:rStyle w:val="Hyperlink"/>
            <w:lang w:val="fr-FR"/>
          </w:rPr>
          <w:t>C. Bicknell</w:t>
        </w:r>
      </w:hyperlink>
      <w:r w:rsidRPr="0032190F">
        <w:rPr>
          <w:lang w:val="fr-FR"/>
        </w:rPr>
        <w:t xml:space="preserve">, il peut s’agir de peaux mises à sécher, fixées par des cordes ou de grandes pierres bien qu’il réserve son interprétation s’agissant de la roche </w:t>
      </w:r>
      <w:hyperlink r:id="rId13371" w:anchor="Desc_ZXVIGIR7alpha" w:history="1">
        <w:r w:rsidRPr="0032190F">
          <w:rPr>
            <w:rStyle w:val="Hyperlink"/>
            <w:lang w:val="fr-FR"/>
          </w:rPr>
          <w:t>ZXVI.GI.R7@a</w:t>
        </w:r>
      </w:hyperlink>
      <w:r w:rsidRPr="0032190F">
        <w:rPr>
          <w:lang w:val="fr-FR"/>
        </w:rPr>
        <w:t xml:space="preserve"> (BIB 420 p. 66 planche XX fig. 21).</w:t>
      </w:r>
    </w:p>
    <w:p w14:paraId="6C1A7A3B" w14:textId="77777777" w:rsidR="000152C6" w:rsidRPr="0032190F" w:rsidRDefault="000152C6" w:rsidP="000152C6">
      <w:pPr>
        <w:rPr>
          <w:lang w:val="fr-FR"/>
        </w:rPr>
      </w:pPr>
    </w:p>
    <w:p w14:paraId="4ED01315" w14:textId="77777777" w:rsidR="000152C6" w:rsidRPr="0032190F" w:rsidRDefault="000152C6" w:rsidP="000152C6">
      <w:pPr>
        <w:rPr>
          <w:lang w:val="fr-FR"/>
        </w:rPr>
      </w:pPr>
      <w:r w:rsidRPr="0032190F">
        <w:rPr>
          <w:lang w:val="fr-FR"/>
        </w:rPr>
        <w:t>Pour Dufrenne, les « Peaux » seraient vraissemblablement l’image de l’animal, le cornu, sacrifié (Dufrenne 1997 p. 75)</w:t>
      </w:r>
    </w:p>
    <w:p w14:paraId="1F78EAF7" w14:textId="77777777" w:rsidR="000152C6" w:rsidRPr="0032190F" w:rsidRDefault="000152C6" w:rsidP="000152C6">
      <w:pPr>
        <w:rPr>
          <w:b/>
          <w:lang w:val="fr-FR"/>
        </w:rPr>
      </w:pPr>
    </w:p>
    <w:p w14:paraId="7CDAD381" w14:textId="77777777" w:rsidR="000152C6" w:rsidRPr="0032190F" w:rsidRDefault="000152C6" w:rsidP="000152C6">
      <w:pPr>
        <w:pStyle w:val="Heading4"/>
        <w:numPr>
          <w:ilvl w:val="3"/>
          <w:numId w:val="0"/>
        </w:numPr>
        <w:tabs>
          <w:tab w:val="num" w:pos="2520"/>
        </w:tabs>
        <w:spacing w:before="240" w:after="60"/>
        <w:ind w:left="2160"/>
      </w:pPr>
      <w:bookmarkStart w:id="5416" w:name="Typ_Bego_Plages"/>
      <w:r w:rsidRPr="0032190F">
        <w:t>Plages</w:t>
      </w:r>
    </w:p>
    <w:bookmarkEnd w:id="5416"/>
    <w:p w14:paraId="71F0EA88" w14:textId="77777777" w:rsidR="000152C6" w:rsidRPr="0032190F" w:rsidRDefault="000152C6" w:rsidP="000152C6">
      <w:pPr>
        <w:rPr>
          <w:lang w:val="fr-FR"/>
        </w:rPr>
      </w:pPr>
    </w:p>
    <w:p w14:paraId="4262482F" w14:textId="77777777" w:rsidR="000152C6" w:rsidRPr="0032190F" w:rsidRDefault="000152C6" w:rsidP="00647EA0">
      <w:pPr>
        <w:pStyle w:val="Heading5"/>
      </w:pPr>
      <w:r w:rsidRPr="0032190F">
        <w:t>Plages attachée à un cercle</w:t>
      </w:r>
    </w:p>
    <w:p w14:paraId="4F7818C0" w14:textId="77777777" w:rsidR="000152C6" w:rsidRPr="0032190F" w:rsidRDefault="000152C6" w:rsidP="000152C6">
      <w:pPr>
        <w:rPr>
          <w:lang w:val="fr-FR"/>
        </w:rPr>
      </w:pPr>
    </w:p>
    <w:p w14:paraId="4D5A6A3F" w14:textId="372DC1DB" w:rsidR="000152C6" w:rsidRPr="0032190F" w:rsidRDefault="00000000" w:rsidP="000152C6">
      <w:pPr>
        <w:rPr>
          <w:lang w:val="fr-FR"/>
        </w:rPr>
      </w:pPr>
      <w:hyperlink r:id="rId13372" w:anchor="Aut_Bicknell" w:history="1">
        <w:r w:rsidR="009D627A" w:rsidRPr="00AE78AA">
          <w:rPr>
            <w:rStyle w:val="Hyperlink"/>
            <w:lang w:val="fr-FR"/>
          </w:rPr>
          <w:t>C. Bicknell</w:t>
        </w:r>
      </w:hyperlink>
      <w:r w:rsidR="009D627A" w:rsidRPr="009D627A">
        <w:rPr>
          <w:rStyle w:val="Hyperlink"/>
          <w:color w:val="auto"/>
          <w:u w:val="none"/>
          <w:lang w:val="fr-FR"/>
        </w:rPr>
        <w:t xml:space="preserve"> </w:t>
      </w:r>
      <w:r w:rsidR="000152C6" w:rsidRPr="0032190F">
        <w:rPr>
          <w:lang w:val="fr-FR"/>
        </w:rPr>
        <w:t>semble interpréter ces gravures comme des enclos pastoraux sommaires avec des murets s’appuyant sur un rocher servant d’abri au berger contre le vent et le soleil (BIB 420 p. 64)</w:t>
      </w:r>
    </w:p>
    <w:p w14:paraId="20AACD54" w14:textId="77777777" w:rsidR="000152C6" w:rsidRPr="0032190F" w:rsidRDefault="000152C6" w:rsidP="000152C6">
      <w:pPr>
        <w:rPr>
          <w:lang w:val="fr-FR"/>
        </w:rPr>
      </w:pPr>
    </w:p>
    <w:p w14:paraId="5393CC35" w14:textId="77777777" w:rsidR="000152C6" w:rsidRPr="0032190F" w:rsidRDefault="000152C6" w:rsidP="00647EA0">
      <w:pPr>
        <w:pStyle w:val="Heading5"/>
      </w:pPr>
      <w:bookmarkStart w:id="5417" w:name="Typ_Bego_Plages_Rectangulaires"/>
      <w:r w:rsidRPr="0032190F">
        <w:t>Plages rectangulaires (ou régulières)</w:t>
      </w:r>
    </w:p>
    <w:bookmarkEnd w:id="5417"/>
    <w:p w14:paraId="680DEC09" w14:textId="77777777" w:rsidR="000152C6" w:rsidRPr="0032190F" w:rsidRDefault="000152C6" w:rsidP="000152C6">
      <w:pPr>
        <w:rPr>
          <w:lang w:val="fr-FR"/>
        </w:rPr>
      </w:pPr>
    </w:p>
    <w:p w14:paraId="79250CDA" w14:textId="77777777" w:rsidR="000152C6" w:rsidRPr="0032190F" w:rsidRDefault="000152C6" w:rsidP="000152C6">
      <w:pPr>
        <w:rPr>
          <w:lang w:val="fr-FR"/>
        </w:rPr>
      </w:pPr>
      <w:r w:rsidRPr="0032190F">
        <w:rPr>
          <w:lang w:val="fr-FR"/>
        </w:rPr>
        <w:t>Présents sur 460 roches (Serres 2001 p. 45 et sq.)</w:t>
      </w:r>
    </w:p>
    <w:p w14:paraId="1D6B0381" w14:textId="77777777" w:rsidR="000152C6" w:rsidRPr="0032190F" w:rsidRDefault="000152C6" w:rsidP="000152C6">
      <w:pPr>
        <w:rPr>
          <w:lang w:val="fr-FR"/>
        </w:rPr>
      </w:pPr>
    </w:p>
    <w:p w14:paraId="2D722C87" w14:textId="61D69174" w:rsidR="000152C6" w:rsidRPr="0032190F" w:rsidRDefault="000152C6" w:rsidP="000152C6">
      <w:pPr>
        <w:rPr>
          <w:lang w:val="fr-FR"/>
        </w:rPr>
      </w:pPr>
      <w:r w:rsidRPr="0032190F">
        <w:rPr>
          <w:lang w:val="fr-FR"/>
        </w:rPr>
        <w:t xml:space="preserve">Les plus grandes plages rectangulaires se trouvent sur la </w:t>
      </w:r>
      <w:hyperlink r:id="rId13373" w:anchor="Desc_ZXIXGIVR21alpha" w:history="1">
        <w:r w:rsidRPr="0032190F">
          <w:rPr>
            <w:rStyle w:val="Hyperlink"/>
            <w:i/>
            <w:lang w:val="fr-FR"/>
          </w:rPr>
          <w:t>roche des 300</w:t>
        </w:r>
      </w:hyperlink>
      <w:r w:rsidRPr="0032190F">
        <w:rPr>
          <w:lang w:val="fr-FR"/>
        </w:rPr>
        <w:t xml:space="preserve"> (SS BIB) Du fait de leur taille, elles peuvent être rapprochées de certaines Peaux de ZXVII (SS BIB)</w:t>
      </w:r>
    </w:p>
    <w:p w14:paraId="10230785" w14:textId="77777777" w:rsidR="000152C6" w:rsidRPr="0032190F" w:rsidRDefault="000152C6" w:rsidP="000152C6">
      <w:pPr>
        <w:rPr>
          <w:lang w:val="fr-FR"/>
        </w:rPr>
      </w:pPr>
    </w:p>
    <w:p w14:paraId="2AE42FF1" w14:textId="77777777" w:rsidR="000152C6" w:rsidRPr="0032190F" w:rsidRDefault="000152C6" w:rsidP="000152C6">
      <w:pPr>
        <w:pStyle w:val="Heading6"/>
      </w:pPr>
      <w:r w:rsidRPr="0032190F">
        <w:t>Plages rectangulaire avec une ligne de cupules</w:t>
      </w:r>
    </w:p>
    <w:p w14:paraId="0F0FF3FD" w14:textId="77777777" w:rsidR="000152C6" w:rsidRPr="0032190F" w:rsidRDefault="000152C6" w:rsidP="000152C6">
      <w:pPr>
        <w:jc w:val="both"/>
        <w:rPr>
          <w:b/>
          <w:lang w:val="fr-FR"/>
        </w:rPr>
      </w:pPr>
    </w:p>
    <w:p w14:paraId="720FF6AA" w14:textId="5CC3941C" w:rsidR="000152C6" w:rsidRPr="0032190F" w:rsidRDefault="00000000" w:rsidP="000152C6">
      <w:pPr>
        <w:jc w:val="both"/>
        <w:rPr>
          <w:lang w:val="fr-FR"/>
        </w:rPr>
      </w:pPr>
      <w:hyperlink r:id="rId13374" w:anchor="Aut_Bicknell" w:history="1">
        <w:r w:rsidR="009D627A" w:rsidRPr="00AE78AA">
          <w:rPr>
            <w:rStyle w:val="Hyperlink"/>
            <w:lang w:val="fr-FR"/>
          </w:rPr>
          <w:t>C. Bicknell</w:t>
        </w:r>
      </w:hyperlink>
      <w:r w:rsidR="009D627A" w:rsidRPr="009D627A">
        <w:rPr>
          <w:rStyle w:val="Hyperlink"/>
          <w:color w:val="auto"/>
          <w:u w:val="none"/>
          <w:lang w:val="fr-FR"/>
        </w:rPr>
        <w:t xml:space="preserve"> </w:t>
      </w:r>
      <w:r w:rsidR="000152C6" w:rsidRPr="0032190F">
        <w:rPr>
          <w:lang w:val="fr-FR"/>
        </w:rPr>
        <w:t>observe environ 24 figures rectangulaires desquels part une ligne du côté étroit et propose qu’il puisse s’agir d’un chemin aboutissant à une habitation (hutte) (BIB 420 p. 63)</w:t>
      </w:r>
    </w:p>
    <w:p w14:paraId="6976DC14" w14:textId="77777777" w:rsidR="000152C6" w:rsidRPr="0032190F" w:rsidRDefault="000152C6" w:rsidP="000152C6">
      <w:pPr>
        <w:jc w:val="both"/>
        <w:rPr>
          <w:lang w:val="fr-FR"/>
        </w:rPr>
      </w:pPr>
      <w:r w:rsidRPr="0032190F">
        <w:rPr>
          <w:lang w:val="fr-FR"/>
        </w:rPr>
        <w:t xml:space="preserve">Il avait été remarqué que les lignes partant de ces plages étaient « plutôt gravées à partir du petit côté » (Serres 2001, p. 253). En fait elles le sont systématiquement et rejoignent en cela plusieurs roches du Valcamonica (SS BIB). Les lignes de cupules qui lient les représentations topographiques sont des cheminements (BIB 905 p. 109). </w:t>
      </w:r>
    </w:p>
    <w:p w14:paraId="0FE5E314" w14:textId="77777777" w:rsidR="000152C6" w:rsidRPr="0032190F" w:rsidRDefault="000152C6" w:rsidP="000152C6">
      <w:pPr>
        <w:rPr>
          <w:lang w:val="fr-FR"/>
        </w:rPr>
      </w:pPr>
    </w:p>
    <w:p w14:paraId="01453AC1" w14:textId="33A93C02" w:rsidR="000152C6" w:rsidRPr="0032190F" w:rsidRDefault="000152C6" w:rsidP="000152C6">
      <w:pPr>
        <w:rPr>
          <w:lang w:val="fr-FR"/>
        </w:rPr>
      </w:pPr>
      <w:r w:rsidRPr="0032190F">
        <w:rPr>
          <w:lang w:val="fr-FR"/>
        </w:rPr>
        <w:t xml:space="preserve">Pour </w:t>
      </w:r>
      <w:hyperlink r:id="rId13375" w:anchor="Aut_Issel" w:history="1">
        <w:r w:rsidR="00A2428C" w:rsidRPr="00A2428C">
          <w:rPr>
            <w:rStyle w:val="Hyperlink"/>
            <w:lang w:val="fr-FR"/>
          </w:rPr>
          <w:t>A. Issel</w:t>
        </w:r>
      </w:hyperlink>
      <w:r w:rsidRPr="0032190F">
        <w:rPr>
          <w:lang w:val="fr-FR"/>
        </w:rPr>
        <w:t>, les plages rectangulaires peuvent avoir représenté des étangs ou des abreuvoirs (BIB 420 p. 77)</w:t>
      </w:r>
    </w:p>
    <w:p w14:paraId="57EBB256" w14:textId="77777777" w:rsidR="000152C6" w:rsidRPr="0032190F" w:rsidRDefault="000152C6" w:rsidP="000152C6">
      <w:pPr>
        <w:rPr>
          <w:lang w:val="fr-FR"/>
        </w:rPr>
      </w:pPr>
    </w:p>
    <w:p w14:paraId="08257E3D" w14:textId="04FB8994" w:rsidR="000152C6" w:rsidRPr="0032190F" w:rsidRDefault="000152C6" w:rsidP="000152C6">
      <w:pPr>
        <w:rPr>
          <w:lang w:val="fr-FR"/>
        </w:rPr>
      </w:pPr>
      <w:r w:rsidRPr="0032190F">
        <w:rPr>
          <w:lang w:val="fr-FR"/>
        </w:rPr>
        <w:t xml:space="preserve">L’analogie entre ces gravures et les topographies est visible sur la roche </w:t>
      </w:r>
      <w:hyperlink r:id="rId13376" w:anchor="Desc_ZXIXGIVR57gamma" w:history="1">
        <w:r w:rsidRPr="0032190F">
          <w:rPr>
            <w:rStyle w:val="Hyperlink"/>
            <w:lang w:val="fr-FR"/>
          </w:rPr>
          <w:t>ZXIXGIVR57@c</w:t>
        </w:r>
      </w:hyperlink>
      <w:r w:rsidRPr="0032190F">
        <w:rPr>
          <w:lang w:val="fr-FR"/>
        </w:rPr>
        <w:t xml:space="preserve">, publiée par </w:t>
      </w:r>
      <w:hyperlink r:id="rId13377" w:anchor="Aut_Chippindale" w:history="1">
        <w:r w:rsidR="00463495" w:rsidRPr="00463495">
          <w:rPr>
            <w:rStyle w:val="Hyperlink"/>
            <w:lang w:val="fr-FR"/>
          </w:rPr>
          <w:t>C. Chippindale</w:t>
        </w:r>
      </w:hyperlink>
      <w:r w:rsidR="00463495" w:rsidRPr="00463495">
        <w:rPr>
          <w:rStyle w:val="Hyperlink"/>
          <w:color w:val="auto"/>
          <w:u w:val="none"/>
          <w:lang w:val="fr-FR"/>
        </w:rPr>
        <w:t xml:space="preserve"> </w:t>
      </w:r>
      <w:r w:rsidRPr="0032190F">
        <w:rPr>
          <w:lang w:val="fr-FR"/>
        </w:rPr>
        <w:t xml:space="preserve">(fig. 8.19). Voir </w:t>
      </w:r>
      <w:hyperlink r:id="rId13378" w:anchor="Sizz_Coren_Redondo_12" w:history="1">
        <w:r w:rsidRPr="0032190F">
          <w:rPr>
            <w:rStyle w:val="Hyperlink"/>
            <w:lang w:val="fr-FR"/>
          </w:rPr>
          <w:t>Coren di Redondo 12</w:t>
        </w:r>
      </w:hyperlink>
      <w:r w:rsidRPr="0032190F">
        <w:rPr>
          <w:lang w:val="fr-FR"/>
        </w:rPr>
        <w:t>.</w:t>
      </w:r>
    </w:p>
    <w:p w14:paraId="2168A5CE" w14:textId="77777777" w:rsidR="000152C6" w:rsidRPr="0032190F" w:rsidRDefault="000152C6" w:rsidP="000152C6">
      <w:pPr>
        <w:pStyle w:val="Heading7"/>
        <w:rPr>
          <w:lang w:val="fr-FR"/>
        </w:rPr>
      </w:pPr>
      <w:r w:rsidRPr="0032190F">
        <w:rPr>
          <w:lang w:val="fr-FR"/>
        </w:rPr>
        <w:t>Comparaisons</w:t>
      </w:r>
    </w:p>
    <w:p w14:paraId="46AD99CA" w14:textId="77777777" w:rsidR="000152C6" w:rsidRPr="0032190F" w:rsidRDefault="000152C6" w:rsidP="000152C6">
      <w:pPr>
        <w:rPr>
          <w:b/>
          <w:lang w:val="fr-FR"/>
        </w:rPr>
      </w:pPr>
    </w:p>
    <w:p w14:paraId="0CF1BEF1" w14:textId="77777777" w:rsidR="000152C6" w:rsidRPr="0032190F" w:rsidRDefault="000152C6" w:rsidP="000152C6">
      <w:pPr>
        <w:rPr>
          <w:lang w:val="fr-FR"/>
        </w:rPr>
      </w:pPr>
      <w:r w:rsidRPr="0032190F">
        <w:rPr>
          <w:lang w:val="fr-FR"/>
        </w:rPr>
        <w:t xml:space="preserve">Les roches de Capo di Ponte montrent des plages rectangulaires intriquées dans des réseaux de lignes (partant du petit côté, échells ligne/plage respectée, lignes se rejoigant </w:t>
      </w:r>
      <w:r w:rsidR="00902365">
        <w:rPr>
          <w:lang w:val="fr-FR"/>
        </w:rPr>
        <w:t>en V</w:t>
      </w:r>
      <w:r w:rsidRPr="0032190F">
        <w:rPr>
          <w:lang w:val="fr-FR"/>
        </w:rPr>
        <w:t>)</w:t>
      </w:r>
    </w:p>
    <w:p w14:paraId="3136CDE3" w14:textId="77777777" w:rsidR="000152C6" w:rsidRPr="0032190F" w:rsidRDefault="000152C6" w:rsidP="000152C6">
      <w:pPr>
        <w:rPr>
          <w:lang w:val="fr-FR"/>
        </w:rPr>
      </w:pPr>
    </w:p>
    <w:p w14:paraId="1E8548FF" w14:textId="77777777" w:rsidR="000152C6" w:rsidRPr="0032190F" w:rsidRDefault="000152C6" w:rsidP="000152C6">
      <w:pPr>
        <w:pStyle w:val="Heading6"/>
      </w:pPr>
      <w:r w:rsidRPr="0032190F">
        <w:t>Plages rectangulaires ou ovalaire entourées d’une ligne de cupules</w:t>
      </w:r>
    </w:p>
    <w:p w14:paraId="7A4E15B5" w14:textId="77777777" w:rsidR="000152C6" w:rsidRPr="0032190F" w:rsidRDefault="000152C6" w:rsidP="000152C6">
      <w:pPr>
        <w:rPr>
          <w:lang w:val="fr-FR"/>
        </w:rPr>
      </w:pPr>
    </w:p>
    <w:p w14:paraId="20A3AE00" w14:textId="462EDD32" w:rsidR="000152C6" w:rsidRPr="0032190F" w:rsidRDefault="000152C6" w:rsidP="000152C6">
      <w:pPr>
        <w:rPr>
          <w:lang w:val="fr-FR"/>
        </w:rPr>
      </w:pPr>
      <w:r w:rsidRPr="0032190F">
        <w:rPr>
          <w:lang w:val="fr-FR"/>
        </w:rPr>
        <w:lastRenderedPageBreak/>
        <w:t xml:space="preserve">Appelée « cartouche » par </w:t>
      </w:r>
      <w:hyperlink r:id="rId13379" w:anchor="Aut_Chippindale" w:history="1">
        <w:r w:rsidR="00463495" w:rsidRPr="00463495">
          <w:rPr>
            <w:rStyle w:val="Hyperlink"/>
            <w:lang w:val="fr-FR"/>
          </w:rPr>
          <w:t>C. Chippindale</w:t>
        </w:r>
      </w:hyperlink>
      <w:r w:rsidR="00463495" w:rsidRPr="00463495">
        <w:rPr>
          <w:rStyle w:val="Hyperlink"/>
          <w:color w:val="auto"/>
          <w:u w:val="none"/>
          <w:lang w:val="fr-FR"/>
        </w:rPr>
        <w:t xml:space="preserve"> </w:t>
      </w:r>
      <w:r w:rsidRPr="0032190F">
        <w:rPr>
          <w:lang w:val="fr-FR"/>
        </w:rPr>
        <w:t>qui les décrit comme orientée verticalement (</w:t>
      </w:r>
      <w:r w:rsidR="00463495">
        <w:rPr>
          <w:lang w:val="fr-FR"/>
        </w:rPr>
        <w:t>1</w:t>
      </w:r>
      <w:r w:rsidRPr="0032190F">
        <w:rPr>
          <w:lang w:val="fr-FR"/>
        </w:rPr>
        <w:t>988 p. 210)</w:t>
      </w:r>
    </w:p>
    <w:p w14:paraId="4257098C" w14:textId="77777777" w:rsidR="000152C6" w:rsidRPr="0032190F" w:rsidRDefault="000152C6" w:rsidP="000152C6">
      <w:pPr>
        <w:rPr>
          <w:b/>
          <w:lang w:val="fr-FR"/>
        </w:rPr>
      </w:pPr>
    </w:p>
    <w:p w14:paraId="201607A5" w14:textId="77777777" w:rsidR="000152C6" w:rsidRPr="0032190F" w:rsidRDefault="000152C6" w:rsidP="00647EA0">
      <w:pPr>
        <w:pStyle w:val="Heading5"/>
      </w:pPr>
      <w:r w:rsidRPr="0032190F">
        <w:t>Attribution chronologique</w:t>
      </w:r>
    </w:p>
    <w:p w14:paraId="082FF8DF" w14:textId="77777777" w:rsidR="000152C6" w:rsidRPr="0032190F" w:rsidRDefault="000152C6" w:rsidP="000152C6">
      <w:pPr>
        <w:rPr>
          <w:lang w:val="fr-FR"/>
        </w:rPr>
      </w:pPr>
    </w:p>
    <w:p w14:paraId="336B31C5" w14:textId="77777777" w:rsidR="000152C6" w:rsidRPr="0032190F" w:rsidRDefault="000152C6" w:rsidP="000152C6">
      <w:pPr>
        <w:jc w:val="both"/>
        <w:rPr>
          <w:b/>
          <w:lang w:val="fr-FR"/>
        </w:rPr>
      </w:pPr>
      <w:r w:rsidRPr="0032190F">
        <w:rPr>
          <w:lang w:val="fr-FR"/>
        </w:rPr>
        <w:t>En Valcamonica comme au Bego des figures d’armes du Chalcolithique, surtout des poignards, sont superposées aux topographiques et aux réticulés. Ceci nous permet d’affirmer que ces dernières sont les plus anciennes figures gravées des Alpes, en remontant au Néolithique récent (chronologie italienne, deuxième moitié du IV millénaire avant J.-C.) et à la transition Néolithique – Chalcolithique (BIB 917)</w:t>
      </w:r>
    </w:p>
    <w:p w14:paraId="3261133B" w14:textId="77777777" w:rsidR="000152C6" w:rsidRPr="0032190F" w:rsidRDefault="000152C6" w:rsidP="000152C6">
      <w:pPr>
        <w:rPr>
          <w:b/>
          <w:lang w:val="fr-FR"/>
        </w:rPr>
      </w:pPr>
    </w:p>
    <w:p w14:paraId="512B8EE8" w14:textId="1C4BA69A" w:rsidR="000152C6" w:rsidRPr="0032190F" w:rsidRDefault="00C271A9" w:rsidP="000152C6">
      <w:pPr>
        <w:pStyle w:val="Heading3"/>
        <w:numPr>
          <w:ilvl w:val="2"/>
          <w:numId w:val="0"/>
        </w:numPr>
        <w:tabs>
          <w:tab w:val="num" w:pos="1800"/>
        </w:tabs>
        <w:spacing w:before="240" w:after="60" w:line="240" w:lineRule="auto"/>
        <w:ind w:left="1440"/>
      </w:pPr>
      <w:bookmarkStart w:id="5418" w:name="Typ_Bego_Anthropomorphes"/>
      <w:r>
        <w:t>a</w:t>
      </w:r>
      <w:r w:rsidR="000152C6" w:rsidRPr="0032190F">
        <w:t>nthropomorphes</w:t>
      </w:r>
    </w:p>
    <w:bookmarkEnd w:id="5418"/>
    <w:p w14:paraId="0F163745" w14:textId="77777777" w:rsidR="000152C6" w:rsidRPr="0032190F" w:rsidRDefault="000152C6" w:rsidP="000152C6">
      <w:pPr>
        <w:jc w:val="both"/>
        <w:rPr>
          <w:lang w:val="fr-FR"/>
        </w:rPr>
      </w:pPr>
    </w:p>
    <w:p w14:paraId="62531580" w14:textId="77777777" w:rsidR="000152C6" w:rsidRPr="0032190F" w:rsidRDefault="000152C6" w:rsidP="000152C6">
      <w:pPr>
        <w:jc w:val="both"/>
        <w:rPr>
          <w:lang w:val="fr-FR"/>
        </w:rPr>
      </w:pPr>
      <w:r w:rsidRPr="0032190F">
        <w:rPr>
          <w:lang w:val="fr-FR"/>
        </w:rPr>
        <w:t>Les anthropomorphes représentent une petite fraction des représentations. On distingue les anthropomorphe construits sur la base de corniformes et les petits personnages.</w:t>
      </w:r>
    </w:p>
    <w:p w14:paraId="286CBBA0" w14:textId="77777777" w:rsidR="000152C6" w:rsidRPr="0032190F" w:rsidRDefault="000152C6" w:rsidP="000152C6">
      <w:pPr>
        <w:jc w:val="both"/>
        <w:rPr>
          <w:lang w:val="fr-FR"/>
        </w:rPr>
      </w:pPr>
    </w:p>
    <w:p w14:paraId="6E66A0B8" w14:textId="77777777" w:rsidR="000152C6" w:rsidRPr="0032190F" w:rsidRDefault="000152C6" w:rsidP="000152C6">
      <w:pPr>
        <w:jc w:val="both"/>
        <w:rPr>
          <w:lang w:val="fr-FR"/>
        </w:rPr>
      </w:pPr>
      <w:r w:rsidRPr="0032190F">
        <w:rPr>
          <w:lang w:val="fr-FR"/>
        </w:rPr>
        <w:t>T. Serres, en exceptant les personnages, distingue :</w:t>
      </w:r>
    </w:p>
    <w:p w14:paraId="7230AA80" w14:textId="77777777" w:rsidR="000152C6" w:rsidRPr="0032190F" w:rsidRDefault="000152C6" w:rsidP="000152C6">
      <w:pPr>
        <w:jc w:val="both"/>
        <w:rPr>
          <w:lang w:val="fr-FR"/>
        </w:rPr>
      </w:pPr>
      <w:r w:rsidRPr="0032190F">
        <w:rPr>
          <w:lang w:val="fr-FR"/>
        </w:rPr>
        <w:tab/>
        <w:t>-les corniformes dos à dos fusionnés par le corps</w:t>
      </w:r>
    </w:p>
    <w:p w14:paraId="5009F3D9" w14:textId="77777777" w:rsidR="000152C6" w:rsidRPr="0032190F" w:rsidRDefault="000152C6" w:rsidP="000152C6">
      <w:pPr>
        <w:jc w:val="both"/>
        <w:rPr>
          <w:lang w:val="fr-FR"/>
        </w:rPr>
      </w:pPr>
      <w:r w:rsidRPr="0032190F">
        <w:rPr>
          <w:lang w:val="fr-FR"/>
        </w:rPr>
        <w:tab/>
        <w:t>-les visages</w:t>
      </w:r>
    </w:p>
    <w:p w14:paraId="28DCB5B5" w14:textId="77777777" w:rsidR="000152C6" w:rsidRPr="0032190F" w:rsidRDefault="000152C6" w:rsidP="000152C6">
      <w:pPr>
        <w:jc w:val="both"/>
        <w:rPr>
          <w:lang w:val="fr-FR"/>
        </w:rPr>
      </w:pPr>
      <w:r w:rsidRPr="0032190F">
        <w:rPr>
          <w:lang w:val="fr-FR"/>
        </w:rPr>
        <w:tab/>
        <w:t>-les anthropomorphes complexes</w:t>
      </w:r>
    </w:p>
    <w:p w14:paraId="3633AD7B" w14:textId="77777777" w:rsidR="000152C6" w:rsidRPr="0032190F" w:rsidRDefault="000152C6" w:rsidP="000152C6">
      <w:pPr>
        <w:jc w:val="both"/>
        <w:rPr>
          <w:lang w:val="fr-FR"/>
        </w:rPr>
      </w:pPr>
      <w:r w:rsidRPr="0032190F">
        <w:rPr>
          <w:lang w:val="fr-FR"/>
        </w:rPr>
        <w:t>(Serres 2001 p. 173)</w:t>
      </w:r>
    </w:p>
    <w:p w14:paraId="77932185" w14:textId="77777777" w:rsidR="000152C6" w:rsidRPr="0032190F" w:rsidRDefault="000152C6" w:rsidP="000152C6">
      <w:pPr>
        <w:jc w:val="both"/>
        <w:rPr>
          <w:lang w:val="fr-FR"/>
        </w:rPr>
      </w:pPr>
    </w:p>
    <w:p w14:paraId="6279E35A" w14:textId="77777777" w:rsidR="000152C6" w:rsidRPr="0032190F" w:rsidRDefault="000152C6" w:rsidP="000152C6">
      <w:pPr>
        <w:rPr>
          <w:lang w:val="fr-FR"/>
        </w:rPr>
      </w:pPr>
      <w:r w:rsidRPr="0032190F">
        <w:rPr>
          <w:lang w:val="fr-FR"/>
        </w:rPr>
        <w:t>Les représentations du mont Bego ont été qualifiées différemment par les auteurs :</w:t>
      </w:r>
    </w:p>
    <w:p w14:paraId="7913CD3B" w14:textId="77777777" w:rsidR="000152C6" w:rsidRPr="0032190F" w:rsidRDefault="000152C6" w:rsidP="000152C6">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63"/>
        <w:gridCol w:w="1563"/>
        <w:gridCol w:w="1809"/>
        <w:gridCol w:w="1457"/>
      </w:tblGrid>
      <w:tr w:rsidR="000152C6" w14:paraId="60BF6DB1" w14:textId="77777777" w:rsidTr="00C73F91">
        <w:trPr>
          <w:jc w:val="center"/>
        </w:trPr>
        <w:tc>
          <w:tcPr>
            <w:tcW w:w="0" w:type="auto"/>
            <w:vMerge w:val="restart"/>
            <w:vAlign w:val="center"/>
          </w:tcPr>
          <w:p w14:paraId="07B552F6" w14:textId="77777777" w:rsidR="000152C6" w:rsidRDefault="000152C6" w:rsidP="00C73F91">
            <w:pPr>
              <w:jc w:val="center"/>
            </w:pPr>
            <w:r>
              <w:t>Anthropomorphes</w:t>
            </w:r>
          </w:p>
        </w:tc>
        <w:tc>
          <w:tcPr>
            <w:tcW w:w="0" w:type="auto"/>
            <w:vAlign w:val="center"/>
          </w:tcPr>
          <w:p w14:paraId="523C6B07" w14:textId="77777777" w:rsidR="000152C6" w:rsidRDefault="000152C6" w:rsidP="00C73F91">
            <w:pPr>
              <w:jc w:val="center"/>
            </w:pPr>
            <w:r>
              <w:t>Chef de Tribu</w:t>
            </w:r>
          </w:p>
        </w:tc>
        <w:tc>
          <w:tcPr>
            <w:tcW w:w="0" w:type="auto"/>
            <w:vAlign w:val="center"/>
          </w:tcPr>
          <w:p w14:paraId="72E2C634" w14:textId="77777777" w:rsidR="000152C6" w:rsidRDefault="000152C6" w:rsidP="00C73F91">
            <w:pPr>
              <w:jc w:val="center"/>
            </w:pPr>
            <w:r>
              <w:t>roche essentielle</w:t>
            </w:r>
          </w:p>
        </w:tc>
        <w:tc>
          <w:tcPr>
            <w:tcW w:w="0" w:type="auto"/>
            <w:vMerge w:val="restart"/>
            <w:vAlign w:val="center"/>
          </w:tcPr>
          <w:p w14:paraId="00DAB0DB" w14:textId="77777777" w:rsidR="000152C6" w:rsidRDefault="000152C6" w:rsidP="00C73F91">
            <w:pPr>
              <w:jc w:val="center"/>
            </w:pPr>
            <w:r>
              <w:t>BIB 97 p. 27</w:t>
            </w:r>
          </w:p>
        </w:tc>
      </w:tr>
      <w:tr w:rsidR="000152C6" w14:paraId="1F251C7A" w14:textId="77777777" w:rsidTr="00C73F91">
        <w:trPr>
          <w:jc w:val="center"/>
        </w:trPr>
        <w:tc>
          <w:tcPr>
            <w:tcW w:w="0" w:type="auto"/>
            <w:vMerge/>
            <w:vAlign w:val="center"/>
          </w:tcPr>
          <w:p w14:paraId="2ADFF89E" w14:textId="77777777" w:rsidR="000152C6" w:rsidRDefault="000152C6" w:rsidP="00C73F91">
            <w:pPr>
              <w:jc w:val="center"/>
            </w:pPr>
          </w:p>
        </w:tc>
        <w:tc>
          <w:tcPr>
            <w:tcW w:w="0" w:type="auto"/>
            <w:vAlign w:val="center"/>
          </w:tcPr>
          <w:p w14:paraId="6D51981E" w14:textId="77777777" w:rsidR="000152C6" w:rsidRDefault="000152C6" w:rsidP="00C73F91">
            <w:pPr>
              <w:jc w:val="center"/>
            </w:pPr>
            <w:r>
              <w:t>Sorcier</w:t>
            </w:r>
          </w:p>
        </w:tc>
        <w:tc>
          <w:tcPr>
            <w:tcW w:w="0" w:type="auto"/>
            <w:vAlign w:val="center"/>
          </w:tcPr>
          <w:p w14:paraId="6E45A51E" w14:textId="77777777" w:rsidR="000152C6" w:rsidRDefault="000152C6" w:rsidP="00C73F91">
            <w:pPr>
              <w:jc w:val="center"/>
            </w:pPr>
            <w:r>
              <w:t>roche essentielle</w:t>
            </w:r>
          </w:p>
        </w:tc>
        <w:tc>
          <w:tcPr>
            <w:tcW w:w="0" w:type="auto"/>
            <w:vMerge/>
            <w:vAlign w:val="center"/>
          </w:tcPr>
          <w:p w14:paraId="00DC513C" w14:textId="77777777" w:rsidR="000152C6" w:rsidRDefault="000152C6" w:rsidP="00C73F91">
            <w:pPr>
              <w:jc w:val="center"/>
            </w:pPr>
          </w:p>
        </w:tc>
      </w:tr>
    </w:tbl>
    <w:p w14:paraId="6DC23834" w14:textId="77777777" w:rsidR="000152C6" w:rsidRPr="0032190F" w:rsidRDefault="000152C6" w:rsidP="000152C6">
      <w:pPr>
        <w:rPr>
          <w:i/>
          <w:lang w:val="fr-FR"/>
        </w:rPr>
      </w:pPr>
      <w:r w:rsidRPr="0032190F">
        <w:rPr>
          <w:i/>
          <w:lang w:val="fr-FR"/>
        </w:rPr>
        <w:t>Pour Barfield &amp;Chippindale on ne doit pas appuyer son raisonnement sur les gravures exceptionnelles mais sur les motifs répétitifs (BIB 366 p.7)</w:t>
      </w:r>
    </w:p>
    <w:p w14:paraId="4EF31DF6" w14:textId="77777777" w:rsidR="000152C6" w:rsidRPr="0032190F" w:rsidRDefault="000152C6" w:rsidP="000152C6">
      <w:pPr>
        <w:jc w:val="both"/>
        <w:rPr>
          <w:lang w:val="fr-FR"/>
        </w:rPr>
      </w:pPr>
    </w:p>
    <w:p w14:paraId="5FD13A5C" w14:textId="77777777" w:rsidR="000152C6" w:rsidRPr="0032190F" w:rsidRDefault="000152C6" w:rsidP="000152C6">
      <w:pPr>
        <w:pStyle w:val="Heading4"/>
        <w:numPr>
          <w:ilvl w:val="3"/>
          <w:numId w:val="0"/>
        </w:numPr>
        <w:tabs>
          <w:tab w:val="num" w:pos="2520"/>
        </w:tabs>
        <w:spacing w:before="240" w:after="60"/>
        <w:ind w:left="2160"/>
      </w:pPr>
      <w:r w:rsidRPr="0032190F">
        <w:t>Réticulés à appendices</w:t>
      </w:r>
    </w:p>
    <w:p w14:paraId="78B8CD03" w14:textId="77777777" w:rsidR="000152C6" w:rsidRPr="0032190F" w:rsidRDefault="000152C6" w:rsidP="000152C6">
      <w:pPr>
        <w:rPr>
          <w:lang w:val="fr-FR"/>
        </w:rPr>
      </w:pPr>
    </w:p>
    <w:p w14:paraId="649DD403" w14:textId="77777777" w:rsidR="000152C6" w:rsidRPr="0032190F" w:rsidRDefault="000152C6" w:rsidP="000152C6">
      <w:pPr>
        <w:rPr>
          <w:lang w:val="fr-FR"/>
        </w:rPr>
      </w:pPr>
      <w:r w:rsidRPr="0032190F">
        <w:rPr>
          <w:lang w:val="fr-FR"/>
        </w:rPr>
        <w:t>Présents sur 23 roches (Serres 2001 p. 45 et sq.)</w:t>
      </w:r>
    </w:p>
    <w:p w14:paraId="15DB74E6" w14:textId="77777777" w:rsidR="000152C6" w:rsidRPr="0032190F" w:rsidRDefault="000152C6" w:rsidP="000152C6">
      <w:pPr>
        <w:rPr>
          <w:lang w:val="fr-FR"/>
        </w:rPr>
      </w:pPr>
    </w:p>
    <w:p w14:paraId="1F204E0F" w14:textId="59F9EE1F" w:rsidR="000152C6" w:rsidRPr="0032190F" w:rsidRDefault="000152C6" w:rsidP="000152C6">
      <w:pPr>
        <w:rPr>
          <w:lang w:val="fr-FR"/>
        </w:rPr>
      </w:pPr>
      <w:r w:rsidRPr="0032190F">
        <w:rPr>
          <w:lang w:val="fr-FR"/>
        </w:rPr>
        <w:t xml:space="preserve">Les réticulés à appendices se divisent entre ou </w:t>
      </w:r>
      <w:hyperlink r:id="rId13380" w:anchor="Typ_Bego_Figures_Franges" w:history="1">
        <w:r w:rsidR="00832840">
          <w:rPr>
            <w:rStyle w:val="Hyperlink"/>
            <w:szCs w:val="20"/>
            <w:lang w:val="fr-FR"/>
          </w:rPr>
          <w:t>F</w:t>
        </w:r>
        <w:r w:rsidR="00832840" w:rsidRPr="00832840">
          <w:rPr>
            <w:rStyle w:val="Hyperlink"/>
            <w:szCs w:val="20"/>
            <w:lang w:val="fr-FR"/>
          </w:rPr>
          <w:t>igures à franges</w:t>
        </w:r>
      </w:hyperlink>
      <w:r w:rsidR="00832840" w:rsidRPr="00832840">
        <w:rPr>
          <w:lang w:val="fr-FR"/>
        </w:rPr>
        <w:t xml:space="preserve"> </w:t>
      </w:r>
      <w:r w:rsidRPr="0032190F">
        <w:rPr>
          <w:lang w:val="fr-FR"/>
        </w:rPr>
        <w:t>et Réticulés à appendices entièrement cupulés ou « Peaux ».</w:t>
      </w:r>
    </w:p>
    <w:p w14:paraId="355F5943" w14:textId="77777777" w:rsidR="000152C6" w:rsidRPr="0032190F" w:rsidRDefault="000152C6" w:rsidP="000152C6">
      <w:pPr>
        <w:rPr>
          <w:lang w:val="fr-FR"/>
        </w:rPr>
      </w:pPr>
    </w:p>
    <w:p w14:paraId="25F02194" w14:textId="280149EA" w:rsidR="000152C6" w:rsidRPr="0032190F" w:rsidRDefault="000152C6" w:rsidP="000152C6">
      <w:pPr>
        <w:jc w:val="both"/>
        <w:rPr>
          <w:lang w:val="fr-FR"/>
        </w:rPr>
      </w:pPr>
      <w:r w:rsidRPr="0032190F">
        <w:rPr>
          <w:lang w:val="fr-FR"/>
        </w:rPr>
        <w:t xml:space="preserve">Une filiation est possible entre les Figures à Franges et les Peaux. Maigre indice, la Peau </w:t>
      </w:r>
      <w:hyperlink r:id="rId13381" w:anchor="Desc_ZXVIIIGIIR77alpha" w:history="1">
        <w:r w:rsidRPr="0032190F">
          <w:rPr>
            <w:rStyle w:val="Hyperlink"/>
            <w:lang w:val="fr-FR"/>
          </w:rPr>
          <w:t>ZXVIIIGIIR77@a</w:t>
        </w:r>
      </w:hyperlink>
      <w:r w:rsidRPr="0032190F">
        <w:rPr>
          <w:lang w:val="fr-FR"/>
        </w:rPr>
        <w:t xml:space="preserve"> présente les traces d’une compartimentation sous la forme d’un surcreusement (SS BIB)</w:t>
      </w:r>
    </w:p>
    <w:p w14:paraId="0844F420" w14:textId="77777777" w:rsidR="000152C6" w:rsidRPr="0032190F" w:rsidRDefault="000152C6" w:rsidP="000152C6">
      <w:pPr>
        <w:rPr>
          <w:lang w:val="fr-FR"/>
        </w:rPr>
      </w:pPr>
    </w:p>
    <w:p w14:paraId="58561C6E" w14:textId="77777777" w:rsidR="000152C6" w:rsidRPr="0032190F" w:rsidRDefault="000152C6" w:rsidP="00647EA0">
      <w:pPr>
        <w:pStyle w:val="Heading5"/>
      </w:pPr>
      <w:bookmarkStart w:id="5419" w:name="Typ_Bego_Figures_Franges"/>
      <w:r w:rsidRPr="0032190F">
        <w:t>Figures à franges</w:t>
      </w:r>
    </w:p>
    <w:bookmarkEnd w:id="5419"/>
    <w:p w14:paraId="7A8D99A0" w14:textId="77777777" w:rsidR="000152C6" w:rsidRPr="009D627A" w:rsidRDefault="0077212E" w:rsidP="000152C6">
      <w:pPr>
        <w:rPr>
          <w:sz w:val="20"/>
          <w:lang w:val="fr-FR"/>
        </w:rPr>
      </w:pPr>
      <w:r w:rsidRPr="009D627A">
        <w:rPr>
          <w:sz w:val="20"/>
          <w:lang w:val="fr-FR"/>
        </w:rPr>
        <w:t>FF, Réticulés à appendices à cases, Réticulés à appendices et à cases</w:t>
      </w:r>
    </w:p>
    <w:p w14:paraId="5C2E590F" w14:textId="77777777" w:rsidR="000152C6" w:rsidRPr="0032190F" w:rsidRDefault="000152C6" w:rsidP="000152C6">
      <w:pPr>
        <w:rPr>
          <w:lang w:val="fr-FR"/>
        </w:rPr>
      </w:pPr>
    </w:p>
    <w:p w14:paraId="791B8D15" w14:textId="22BF1C61" w:rsidR="000152C6" w:rsidRPr="0032190F" w:rsidRDefault="00000000" w:rsidP="000152C6">
      <w:pPr>
        <w:jc w:val="both"/>
        <w:rPr>
          <w:lang w:val="fr-FR"/>
        </w:rPr>
      </w:pPr>
      <w:hyperlink r:id="rId13382" w:anchor="Aut_Bicknell" w:history="1">
        <w:r w:rsidR="009D627A" w:rsidRPr="00AE78AA">
          <w:rPr>
            <w:rStyle w:val="Hyperlink"/>
            <w:lang w:val="fr-FR"/>
          </w:rPr>
          <w:t>C. Bicknell</w:t>
        </w:r>
      </w:hyperlink>
      <w:r w:rsidR="009D627A" w:rsidRPr="009D627A">
        <w:rPr>
          <w:rStyle w:val="Hyperlink"/>
          <w:color w:val="auto"/>
          <w:u w:val="none"/>
          <w:lang w:val="fr-FR"/>
        </w:rPr>
        <w:t xml:space="preserve"> </w:t>
      </w:r>
      <w:r w:rsidR="000152C6" w:rsidRPr="0032190F">
        <w:rPr>
          <w:lang w:val="fr-FR"/>
        </w:rPr>
        <w:t>découvre en 1911 certaines gravures situées à proximité du lac Fourca qu’il rapproche des celles situées à proximité du lac des Merveilles et des lacs Carbon et du Trem (BIB 420 p. 126).</w:t>
      </w:r>
    </w:p>
    <w:p w14:paraId="31004967" w14:textId="7000E819" w:rsidR="000152C6" w:rsidRPr="0032190F" w:rsidRDefault="00000000" w:rsidP="000152C6">
      <w:pPr>
        <w:jc w:val="both"/>
        <w:rPr>
          <w:lang w:val="fr-FR"/>
        </w:rPr>
      </w:pPr>
      <w:hyperlink r:id="rId13383" w:anchor="Aut_Conti" w:history="1">
        <w:r w:rsidR="00EC6E67" w:rsidRPr="00EC6E67">
          <w:rPr>
            <w:rStyle w:val="Hyperlink"/>
            <w:lang w:val="fr-FR"/>
          </w:rPr>
          <w:t>C. Conti</w:t>
        </w:r>
      </w:hyperlink>
      <w:r w:rsidR="00EC6E67" w:rsidRPr="0032190F">
        <w:rPr>
          <w:lang w:val="fr-FR"/>
        </w:rPr>
        <w:t xml:space="preserve"> </w:t>
      </w:r>
      <w:r w:rsidR="000152C6" w:rsidRPr="0032190F">
        <w:rPr>
          <w:lang w:val="fr-FR"/>
        </w:rPr>
        <w:t>les dénomme « hyperanthropomorphes » (</w:t>
      </w:r>
      <w:r w:rsidR="000152C6" w:rsidRPr="00386D5C">
        <w:rPr>
          <w:lang w:val="it-IT"/>
        </w:rPr>
        <w:t>« </w:t>
      </w:r>
      <w:r w:rsidR="000152C6" w:rsidRPr="00386D5C">
        <w:rPr>
          <w:i/>
          <w:lang w:val="it-IT"/>
        </w:rPr>
        <w:t>iperantropiche »</w:t>
      </w:r>
      <w:r w:rsidR="000152C6">
        <w:rPr>
          <w:lang w:val="it-IT"/>
        </w:rPr>
        <w:t>)</w:t>
      </w:r>
      <w:r w:rsidR="000152C6" w:rsidRPr="0032190F">
        <w:rPr>
          <w:lang w:val="fr-FR"/>
        </w:rPr>
        <w:t xml:space="preserve">(BIB 1246 p. 14), dénomination que reprendra </w:t>
      </w:r>
      <w:hyperlink r:id="rId13384" w:anchor="Aut_Isetti" w:history="1">
        <w:r w:rsidR="00411078" w:rsidRPr="00411078">
          <w:rPr>
            <w:rStyle w:val="Hyperlink"/>
            <w:lang w:val="fr-FR"/>
          </w:rPr>
          <w:t>G. Isetti</w:t>
        </w:r>
      </w:hyperlink>
      <w:r w:rsidR="00411078" w:rsidRPr="0032190F">
        <w:rPr>
          <w:lang w:val="fr-FR"/>
        </w:rPr>
        <w:t xml:space="preserve"> </w:t>
      </w:r>
      <w:r w:rsidR="000152C6" w:rsidRPr="0032190F">
        <w:rPr>
          <w:lang w:val="fr-FR"/>
        </w:rPr>
        <w:t xml:space="preserve">(1959) : </w:t>
      </w:r>
      <w:r w:rsidR="000152C6" w:rsidRPr="00386D5C">
        <w:rPr>
          <w:lang w:val="it-IT"/>
        </w:rPr>
        <w:t xml:space="preserve">« (…) </w:t>
      </w:r>
      <w:r w:rsidR="000152C6" w:rsidRPr="00386D5C">
        <w:rPr>
          <w:i/>
          <w:lang w:val="it-IT"/>
        </w:rPr>
        <w:t xml:space="preserve">figure cosidette frangiate, figure que possono forse essere considerate come rappresentazioni antropomorfe </w:t>
      </w:r>
      <w:r w:rsidR="000152C6" w:rsidRPr="0077212E">
        <w:rPr>
          <w:i/>
          <w:lang w:val="it-IT"/>
        </w:rPr>
        <w:t>iperantropiche</w:t>
      </w:r>
      <w:r w:rsidR="000152C6" w:rsidRPr="00386D5C">
        <w:rPr>
          <w:i/>
          <w:lang w:val="it-IT"/>
        </w:rPr>
        <w:t>. »</w:t>
      </w:r>
      <w:r w:rsidR="000152C6" w:rsidRPr="0032190F">
        <w:rPr>
          <w:lang w:val="fr-FR"/>
        </w:rPr>
        <w:t xml:space="preserve"> (Isetti 1959 p. 112).</w:t>
      </w:r>
    </w:p>
    <w:p w14:paraId="730CC81C" w14:textId="0B30CF2A" w:rsidR="000152C6" w:rsidRPr="0032190F" w:rsidRDefault="000152C6" w:rsidP="000152C6">
      <w:pPr>
        <w:jc w:val="both"/>
        <w:rPr>
          <w:lang w:val="fr-FR"/>
        </w:rPr>
      </w:pPr>
      <w:r w:rsidRPr="0032190F">
        <w:rPr>
          <w:lang w:val="fr-FR"/>
        </w:rPr>
        <w:t xml:space="preserve">Lumley dès 1976 cite des exemples de ces gravures « étranges » à proximité du lac Fourca et sur la roche ZIV.GI.R 10 (actuellement ZIVGIR10@c) (BIB 1358 p. 55, 56). </w:t>
      </w:r>
      <w:hyperlink r:id="rId13385" w:anchor="Aut_Chippindale" w:history="1">
        <w:r w:rsidR="00463495" w:rsidRPr="006421B2">
          <w:rPr>
            <w:rStyle w:val="Hyperlink"/>
            <w:lang w:val="fr-FR"/>
          </w:rPr>
          <w:t>C. Chippindale</w:t>
        </w:r>
      </w:hyperlink>
      <w:r w:rsidR="00463495" w:rsidRPr="006421B2">
        <w:rPr>
          <w:rStyle w:val="Hyperlink"/>
          <w:color w:val="auto"/>
          <w:u w:val="none"/>
          <w:lang w:val="fr-FR"/>
        </w:rPr>
        <w:t xml:space="preserve"> </w:t>
      </w:r>
      <w:r w:rsidRPr="0032190F">
        <w:rPr>
          <w:lang w:val="fr-FR"/>
        </w:rPr>
        <w:t>(1998 fig. 8.19), les classe parmi les figures topographiques. Certaines de ces gravures sont ensuite publiées comme étant des « Réticulés anthropomorphisés » (Lumley et alii 1995 p. 198).</w:t>
      </w:r>
    </w:p>
    <w:p w14:paraId="4C65D641" w14:textId="77777777" w:rsidR="000152C6" w:rsidRPr="0032190F" w:rsidRDefault="000152C6" w:rsidP="000152C6">
      <w:pPr>
        <w:jc w:val="both"/>
        <w:rPr>
          <w:lang w:val="fr-FR"/>
        </w:rPr>
      </w:pPr>
      <w:r w:rsidRPr="0032190F">
        <w:rPr>
          <w:lang w:val="fr-FR"/>
        </w:rPr>
        <w:t>Elles sont composées d’un corniforme (BIB 413 p. 256 et Lumley et alii 2003a p. 650) ou d’une plage (Lumley et alii 2003a p. 650).</w:t>
      </w:r>
    </w:p>
    <w:p w14:paraId="79D94DA8" w14:textId="77777777" w:rsidR="000152C6" w:rsidRPr="0032190F" w:rsidRDefault="000152C6" w:rsidP="000152C6">
      <w:pPr>
        <w:pStyle w:val="Heading6"/>
      </w:pPr>
      <w:r w:rsidRPr="0032190F">
        <w:t>Répartition spatiale</w:t>
      </w:r>
    </w:p>
    <w:p w14:paraId="20852244" w14:textId="77777777" w:rsidR="000152C6" w:rsidRPr="0032190F" w:rsidRDefault="000152C6" w:rsidP="000152C6">
      <w:pPr>
        <w:rPr>
          <w:lang w:val="fr-FR"/>
        </w:rPr>
      </w:pPr>
    </w:p>
    <w:p w14:paraId="2E804479" w14:textId="162E0A60" w:rsidR="000152C6" w:rsidRPr="0032190F" w:rsidRDefault="000152C6" w:rsidP="000152C6">
      <w:pPr>
        <w:jc w:val="both"/>
        <w:rPr>
          <w:lang w:val="fr-FR"/>
        </w:rPr>
      </w:pPr>
      <w:r w:rsidRPr="0032190F">
        <w:rPr>
          <w:lang w:val="fr-FR"/>
        </w:rPr>
        <w:t xml:space="preserve">Les FF scalariformes sont situés en périphérie de la </w:t>
      </w:r>
      <w:hyperlink r:id="rId13386" w:anchor="Desc_UG_Zone_Lacs" w:history="1">
        <w:r w:rsidRPr="0032190F">
          <w:rPr>
            <w:rStyle w:val="Hyperlink"/>
            <w:lang w:val="fr-FR"/>
          </w:rPr>
          <w:t>zone des lacs</w:t>
        </w:r>
      </w:hyperlink>
      <w:r w:rsidRPr="0032190F">
        <w:rPr>
          <w:lang w:val="fr-FR"/>
        </w:rPr>
        <w:t xml:space="preserve">, dans une aire où l’on retrouve de nombreux réticulés </w:t>
      </w:r>
    </w:p>
    <w:p w14:paraId="09CFB186" w14:textId="77777777" w:rsidR="000152C6" w:rsidRPr="0032190F" w:rsidRDefault="000152C6" w:rsidP="000152C6">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00"/>
        <w:gridCol w:w="1367"/>
        <w:gridCol w:w="994"/>
      </w:tblGrid>
      <w:tr w:rsidR="000152C6" w:rsidRPr="00BD71D9" w14:paraId="4A9141CE" w14:textId="77777777" w:rsidTr="00C73F91">
        <w:trPr>
          <w:jc w:val="center"/>
        </w:trPr>
        <w:tc>
          <w:tcPr>
            <w:tcW w:w="0" w:type="auto"/>
          </w:tcPr>
          <w:p w14:paraId="7FDA13CE" w14:textId="3DBD3B51" w:rsidR="000152C6" w:rsidRPr="00BD71D9" w:rsidRDefault="00000000" w:rsidP="00C73F91">
            <w:pPr>
              <w:jc w:val="both"/>
              <w:rPr>
                <w:sz w:val="20"/>
                <w:szCs w:val="20"/>
              </w:rPr>
            </w:pPr>
            <w:hyperlink r:id="rId13387" w:anchor="Desc_ZIIGIIIR3" w:history="1">
              <w:r w:rsidR="000152C6" w:rsidRPr="00BD71D9">
                <w:rPr>
                  <w:rStyle w:val="Hyperlink"/>
                  <w:sz w:val="20"/>
                  <w:szCs w:val="20"/>
                </w:rPr>
                <w:t>ZIIGIIIR3</w:t>
              </w:r>
            </w:hyperlink>
          </w:p>
        </w:tc>
        <w:tc>
          <w:tcPr>
            <w:tcW w:w="0" w:type="auto"/>
          </w:tcPr>
          <w:p w14:paraId="6C36B387" w14:textId="0BCB3421" w:rsidR="000152C6" w:rsidRPr="00BD71D9" w:rsidRDefault="00000000" w:rsidP="00C73F91">
            <w:pPr>
              <w:jc w:val="both"/>
              <w:rPr>
                <w:sz w:val="20"/>
                <w:szCs w:val="20"/>
              </w:rPr>
            </w:pPr>
            <w:hyperlink r:id="rId13388" w:anchor="Desc_ZIVGIR10gamma" w:history="1">
              <w:r w:rsidR="000152C6" w:rsidRPr="00BD71D9">
                <w:rPr>
                  <w:rStyle w:val="Hyperlink"/>
                  <w:sz w:val="20"/>
                  <w:szCs w:val="20"/>
                </w:rPr>
                <w:t>ZIVGIR10@c</w:t>
              </w:r>
            </w:hyperlink>
          </w:p>
        </w:tc>
        <w:tc>
          <w:tcPr>
            <w:tcW w:w="0" w:type="auto"/>
          </w:tcPr>
          <w:p w14:paraId="09923F40" w14:textId="64D85489" w:rsidR="000152C6" w:rsidRPr="00BD71D9" w:rsidRDefault="00000000" w:rsidP="00C73F91">
            <w:pPr>
              <w:jc w:val="both"/>
              <w:rPr>
                <w:sz w:val="20"/>
                <w:szCs w:val="20"/>
              </w:rPr>
            </w:pPr>
            <w:hyperlink r:id="rId13389" w:anchor="Desc_ZXGIIR1" w:history="1">
              <w:r w:rsidR="000152C6" w:rsidRPr="00BD71D9">
                <w:rPr>
                  <w:rStyle w:val="Hyperlink"/>
                  <w:sz w:val="20"/>
                  <w:szCs w:val="20"/>
                </w:rPr>
                <w:t>ZXGIIR1</w:t>
              </w:r>
            </w:hyperlink>
          </w:p>
        </w:tc>
      </w:tr>
      <w:tr w:rsidR="000152C6" w:rsidRPr="00BD71D9" w14:paraId="5EE1F070" w14:textId="77777777" w:rsidTr="00C73F91">
        <w:trPr>
          <w:jc w:val="center"/>
        </w:trPr>
        <w:tc>
          <w:tcPr>
            <w:tcW w:w="0" w:type="auto"/>
          </w:tcPr>
          <w:p w14:paraId="41966795" w14:textId="62CD4F98" w:rsidR="000152C6" w:rsidRPr="00BD71D9" w:rsidRDefault="00000000" w:rsidP="00C73F91">
            <w:pPr>
              <w:jc w:val="both"/>
              <w:rPr>
                <w:sz w:val="20"/>
                <w:szCs w:val="20"/>
              </w:rPr>
            </w:pPr>
            <w:hyperlink r:id="rId13390" w:anchor="Desc_ZXGIIIR5lambda" w:history="1">
              <w:r w:rsidR="000152C6" w:rsidRPr="00BD71D9">
                <w:rPr>
                  <w:rStyle w:val="Hyperlink"/>
                  <w:sz w:val="20"/>
                  <w:szCs w:val="20"/>
                </w:rPr>
                <w:t>ZXGIIIR5@l</w:t>
              </w:r>
            </w:hyperlink>
          </w:p>
        </w:tc>
        <w:tc>
          <w:tcPr>
            <w:tcW w:w="0" w:type="auto"/>
          </w:tcPr>
          <w:p w14:paraId="4210A09C" w14:textId="388D652F" w:rsidR="000152C6" w:rsidRPr="00BD71D9" w:rsidRDefault="00000000" w:rsidP="00C73F91">
            <w:pPr>
              <w:jc w:val="both"/>
              <w:rPr>
                <w:sz w:val="20"/>
                <w:szCs w:val="20"/>
              </w:rPr>
            </w:pPr>
            <w:hyperlink r:id="rId13391" w:anchor="Desc_ZXXIIIGIR1" w:history="1">
              <w:r w:rsidR="000152C6" w:rsidRPr="00BD71D9">
                <w:rPr>
                  <w:rStyle w:val="Hyperlink"/>
                  <w:sz w:val="20"/>
                  <w:szCs w:val="20"/>
                </w:rPr>
                <w:t>ZXXIIIGIR1</w:t>
              </w:r>
            </w:hyperlink>
          </w:p>
        </w:tc>
        <w:tc>
          <w:tcPr>
            <w:tcW w:w="0" w:type="auto"/>
          </w:tcPr>
          <w:p w14:paraId="12EE6694" w14:textId="77777777" w:rsidR="000152C6" w:rsidRPr="00BD71D9" w:rsidRDefault="000152C6" w:rsidP="00C73F91">
            <w:pPr>
              <w:jc w:val="both"/>
              <w:rPr>
                <w:sz w:val="20"/>
                <w:szCs w:val="20"/>
              </w:rPr>
            </w:pPr>
          </w:p>
        </w:tc>
      </w:tr>
      <w:tr w:rsidR="000152C6" w:rsidRPr="00BD71D9" w14:paraId="3ED80838" w14:textId="77777777" w:rsidTr="00C73F91">
        <w:trPr>
          <w:jc w:val="center"/>
        </w:trPr>
        <w:tc>
          <w:tcPr>
            <w:tcW w:w="0" w:type="auto"/>
          </w:tcPr>
          <w:p w14:paraId="1CD1ED21" w14:textId="77777777" w:rsidR="000152C6" w:rsidRPr="00BD71D9" w:rsidRDefault="000152C6" w:rsidP="00C73F91">
            <w:pPr>
              <w:jc w:val="both"/>
              <w:rPr>
                <w:sz w:val="20"/>
                <w:szCs w:val="20"/>
              </w:rPr>
            </w:pPr>
          </w:p>
        </w:tc>
        <w:tc>
          <w:tcPr>
            <w:tcW w:w="0" w:type="auto"/>
          </w:tcPr>
          <w:p w14:paraId="3C82C8CE" w14:textId="77777777" w:rsidR="000152C6" w:rsidRPr="00BD71D9" w:rsidRDefault="000152C6" w:rsidP="00C73F91">
            <w:pPr>
              <w:jc w:val="both"/>
              <w:rPr>
                <w:sz w:val="20"/>
                <w:szCs w:val="20"/>
              </w:rPr>
            </w:pPr>
          </w:p>
        </w:tc>
        <w:tc>
          <w:tcPr>
            <w:tcW w:w="0" w:type="auto"/>
          </w:tcPr>
          <w:p w14:paraId="005E5B0F" w14:textId="77777777" w:rsidR="000152C6" w:rsidRPr="00BD71D9" w:rsidRDefault="000152C6" w:rsidP="00C73F91">
            <w:pPr>
              <w:jc w:val="both"/>
              <w:rPr>
                <w:sz w:val="20"/>
                <w:szCs w:val="20"/>
              </w:rPr>
            </w:pPr>
          </w:p>
        </w:tc>
      </w:tr>
    </w:tbl>
    <w:p w14:paraId="00C027E9" w14:textId="77777777" w:rsidR="000152C6" w:rsidRDefault="000152C6" w:rsidP="000152C6">
      <w:pPr>
        <w:jc w:val="both"/>
      </w:pPr>
      <w:r>
        <w:t>(SS BIB)</w:t>
      </w:r>
    </w:p>
    <w:p w14:paraId="66C7D628" w14:textId="77777777" w:rsidR="000152C6" w:rsidRDefault="000152C6" w:rsidP="000152C6"/>
    <w:p w14:paraId="1B6FA56F" w14:textId="1EBBC560" w:rsidR="000152C6" w:rsidRPr="0032190F" w:rsidRDefault="000152C6" w:rsidP="000152C6">
      <w:pPr>
        <w:jc w:val="both"/>
        <w:rPr>
          <w:lang w:val="fr-FR"/>
        </w:rPr>
      </w:pPr>
      <w:r w:rsidRPr="0032190F">
        <w:rPr>
          <w:lang w:val="fr-FR"/>
        </w:rPr>
        <w:t xml:space="preserve">Lumley et Echassoux, remarquent à juste titre, que le motif central sur la </w:t>
      </w:r>
      <w:hyperlink r:id="rId13392" w:anchor="Cul_Art_TAC_T_t_ceinture" w:history="1">
        <w:r w:rsidR="00683577" w:rsidRPr="00683577">
          <w:rPr>
            <w:rStyle w:val="Hyperlink"/>
            <w:lang w:val="fr-FR"/>
          </w:rPr>
          <w:t>ceintur</w:t>
        </w:r>
        <w:r w:rsidR="00683577">
          <w:rPr>
            <w:rStyle w:val="Hyperlink"/>
            <w:lang w:val="fr-FR"/>
          </w:rPr>
          <w:t>e</w:t>
        </w:r>
      </w:hyperlink>
      <w:r w:rsidR="00683577" w:rsidRPr="0032190F">
        <w:rPr>
          <w:lang w:val="fr-FR"/>
        </w:rPr>
        <w:t xml:space="preserve"> </w:t>
      </w:r>
      <w:r w:rsidRPr="0032190F">
        <w:rPr>
          <w:lang w:val="fr-FR"/>
        </w:rPr>
        <w:t>(plage) est absent, ou très rare, dans la zone I (à proximité du lac Long Inférieur) (BIB 1450 p. 239).</w:t>
      </w:r>
    </w:p>
    <w:p w14:paraId="252A5DA8" w14:textId="77777777" w:rsidR="000152C6" w:rsidRPr="0032190F" w:rsidRDefault="000152C6" w:rsidP="000152C6">
      <w:pPr>
        <w:rPr>
          <w:lang w:val="fr-FR"/>
        </w:rPr>
      </w:pPr>
    </w:p>
    <w:p w14:paraId="6557B0B3" w14:textId="693194B0" w:rsidR="000152C6" w:rsidRPr="0032190F" w:rsidRDefault="00000000" w:rsidP="000152C6">
      <w:pPr>
        <w:rPr>
          <w:lang w:val="fr-FR"/>
        </w:rPr>
      </w:pPr>
      <w:hyperlink r:id="rId13393" w:anchor="Aut_Bicknell" w:history="1">
        <w:r w:rsidR="009D627A" w:rsidRPr="00AE78AA">
          <w:rPr>
            <w:rStyle w:val="Hyperlink"/>
            <w:lang w:val="fr-FR"/>
          </w:rPr>
          <w:t>C. Bicknell</w:t>
        </w:r>
      </w:hyperlink>
      <w:r w:rsidR="009D627A" w:rsidRPr="009D627A">
        <w:rPr>
          <w:rStyle w:val="Hyperlink"/>
          <w:color w:val="auto"/>
          <w:u w:val="none"/>
          <w:lang w:val="fr-FR"/>
        </w:rPr>
        <w:t xml:space="preserve"> </w:t>
      </w:r>
      <w:r w:rsidR="000152C6" w:rsidRPr="0032190F">
        <w:rPr>
          <w:lang w:val="fr-FR"/>
        </w:rPr>
        <w:t xml:space="preserve">les situent majoritairement regroupées en rive droite des Lacs Longs, à proximité du lac Fourca et dans la région des lacs Carbon et du Trem, soit dans les zones I et II actuelles (Bicknell 1913 p. 126,127). </w:t>
      </w:r>
      <w:hyperlink r:id="rId13394" w:anchor="Aut_Conti" w:history="1">
        <w:r w:rsidR="00EC6E67" w:rsidRPr="00EC6E67">
          <w:rPr>
            <w:rStyle w:val="Hyperlink"/>
            <w:lang w:val="fr-FR"/>
          </w:rPr>
          <w:t>C. Conti</w:t>
        </w:r>
      </w:hyperlink>
      <w:r w:rsidR="00EC6E67" w:rsidRPr="0032190F">
        <w:rPr>
          <w:lang w:val="fr-FR"/>
        </w:rPr>
        <w:t xml:space="preserve"> </w:t>
      </w:r>
      <w:r w:rsidR="000152C6" w:rsidRPr="0032190F">
        <w:rPr>
          <w:lang w:val="fr-FR"/>
        </w:rPr>
        <w:t>les signale en zone II (BIB 1246 p. 14).</w:t>
      </w:r>
    </w:p>
    <w:p w14:paraId="7022A57B" w14:textId="2A0CC69C" w:rsidR="000152C6" w:rsidRPr="0032190F" w:rsidRDefault="000152C6" w:rsidP="000152C6">
      <w:pPr>
        <w:jc w:val="both"/>
        <w:rPr>
          <w:lang w:val="fr-FR"/>
        </w:rPr>
      </w:pPr>
      <w:r w:rsidRPr="0032190F">
        <w:rPr>
          <w:lang w:val="fr-FR"/>
        </w:rPr>
        <w:t xml:space="preserve">Pour </w:t>
      </w:r>
      <w:hyperlink r:id="rId13395" w:anchor="Aut_Isetti" w:history="1">
        <w:r w:rsidR="00411078" w:rsidRPr="00411078">
          <w:rPr>
            <w:rStyle w:val="Hyperlink"/>
            <w:lang w:val="fr-FR"/>
          </w:rPr>
          <w:t>G. Isetti</w:t>
        </w:r>
      </w:hyperlink>
      <w:r w:rsidR="00411078" w:rsidRPr="0032190F">
        <w:rPr>
          <w:lang w:val="fr-FR"/>
        </w:rPr>
        <w:t xml:space="preserve"> </w:t>
      </w:r>
      <w:r w:rsidRPr="0032190F">
        <w:rPr>
          <w:lang w:val="fr-FR"/>
        </w:rPr>
        <w:t>(1959</w:t>
      </w:r>
      <w:r w:rsidR="00411078">
        <w:rPr>
          <w:lang w:val="fr-FR"/>
        </w:rPr>
        <w:t xml:space="preserve">, </w:t>
      </w:r>
      <w:r w:rsidR="00411078" w:rsidRPr="0032190F">
        <w:rPr>
          <w:lang w:val="fr-FR"/>
        </w:rPr>
        <w:t>p. 112, 113</w:t>
      </w:r>
      <w:r w:rsidRPr="0032190F">
        <w:rPr>
          <w:lang w:val="fr-FR"/>
        </w:rPr>
        <w:t xml:space="preserve">), elles se regroupent dans la </w:t>
      </w:r>
      <w:hyperlink r:id="rId13396" w:anchor="Desc_UG_Zone_Lacs" w:history="1">
        <w:r w:rsidR="000F46A4" w:rsidRPr="0032190F">
          <w:rPr>
            <w:rStyle w:val="Hyperlink"/>
            <w:lang w:val="fr-FR"/>
          </w:rPr>
          <w:t>zone des Lacs</w:t>
        </w:r>
      </w:hyperlink>
      <w:r w:rsidR="000F46A4">
        <w:rPr>
          <w:rStyle w:val="Hyperlink"/>
          <w:lang w:val="fr-FR"/>
        </w:rPr>
        <w:t xml:space="preserve"> </w:t>
      </w:r>
      <w:r w:rsidRPr="0032190F">
        <w:rPr>
          <w:lang w:val="fr-FR"/>
        </w:rPr>
        <w:t xml:space="preserve">Fourca, du Trem, de la Moute et pour quelques unes près du Lac long Inférieur des Merveilles et sont exclusives des Merveilles. </w:t>
      </w:r>
    </w:p>
    <w:p w14:paraId="7C335372" w14:textId="274B26DC" w:rsidR="000152C6" w:rsidRPr="0032190F" w:rsidRDefault="000152C6" w:rsidP="000152C6">
      <w:pPr>
        <w:jc w:val="both"/>
        <w:rPr>
          <w:lang w:val="fr-FR"/>
        </w:rPr>
      </w:pPr>
      <w:r w:rsidRPr="0032190F">
        <w:rPr>
          <w:lang w:val="fr-FR"/>
        </w:rPr>
        <w:t xml:space="preserve">On ne connaît, pour le secteur de Fontanalba, qu’une gravure de ce type </w:t>
      </w:r>
      <w:hyperlink r:id="rId13397" w:anchor="Desc_ZXVIIGIIR64alpha" w:history="1">
        <w:r w:rsidRPr="0032190F">
          <w:rPr>
            <w:rStyle w:val="Hyperlink"/>
            <w:lang w:val="fr-FR"/>
          </w:rPr>
          <w:t>ZXVIIGIIR64@a</w:t>
        </w:r>
      </w:hyperlink>
      <w:r w:rsidRPr="0032190F">
        <w:rPr>
          <w:lang w:val="fr-FR"/>
        </w:rPr>
        <w:t xml:space="preserve"> (SS BIB) signalée par Serres dès 1994 (Serres 1994 p. 90). L’auteur met d’ailleurs en évidence leur regroupement dans les zones I, II et III qu’il regroupe sous l’appellation de « Ensemble I » (Serres 1994 fig. 114).</w:t>
      </w:r>
    </w:p>
    <w:p w14:paraId="58152EAE" w14:textId="4C2EFDFB" w:rsidR="000152C6" w:rsidRPr="0032190F" w:rsidRDefault="000152C6" w:rsidP="000152C6">
      <w:pPr>
        <w:jc w:val="both"/>
        <w:rPr>
          <w:lang w:val="fr-FR"/>
        </w:rPr>
      </w:pPr>
      <w:r w:rsidRPr="0032190F">
        <w:rPr>
          <w:lang w:val="fr-FR"/>
        </w:rPr>
        <w:t xml:space="preserve">Elles sont concentrées dans la région des Lacs (Serres 2001, Saulieu 2001) ou </w:t>
      </w:r>
      <w:hyperlink r:id="rId13398" w:anchor="Desc_UG_Zone_Lacs" w:history="1">
        <w:r w:rsidRPr="0032190F">
          <w:rPr>
            <w:rStyle w:val="Hyperlink"/>
            <w:lang w:val="fr-FR"/>
          </w:rPr>
          <w:t>Zone des lacs</w:t>
        </w:r>
      </w:hyperlink>
      <w:r w:rsidRPr="0032190F">
        <w:rPr>
          <w:lang w:val="fr-FR"/>
        </w:rPr>
        <w:t xml:space="preserve"> (BIB 35). </w:t>
      </w:r>
    </w:p>
    <w:p w14:paraId="3FACA333" w14:textId="77777777" w:rsidR="000152C6" w:rsidRPr="0032190F" w:rsidRDefault="000152C6" w:rsidP="000152C6">
      <w:pPr>
        <w:jc w:val="both"/>
        <w:rPr>
          <w:lang w:val="fr-FR"/>
        </w:rPr>
      </w:pPr>
      <w:r w:rsidRPr="0032190F">
        <w:rPr>
          <w:lang w:val="fr-FR"/>
        </w:rPr>
        <w:t>Pour J. Bégin, en 2002, il existe 27 -hormis celles du vallon des Verrairiers- gravures de ce type qui peuvent se retrouver dans la vallée des Merveilles, sur les dalles de grès fin polie et moutonnées à proximité des lacs ou  sur des chemins précis permettant le passage d’un lac à l’autre (BIB 761 p. 12).</w:t>
      </w:r>
    </w:p>
    <w:p w14:paraId="5CFDBB22" w14:textId="77777777" w:rsidR="000152C6" w:rsidRPr="0032190F" w:rsidRDefault="000152C6" w:rsidP="000152C6">
      <w:pPr>
        <w:jc w:val="both"/>
        <w:rPr>
          <w:lang w:val="fr-FR"/>
        </w:rPr>
      </w:pPr>
      <w:r w:rsidRPr="0032190F">
        <w:rPr>
          <w:lang w:val="fr-FR"/>
        </w:rPr>
        <w:t>T. Serres a par ailleurs remarqué que les Figures à Franges situées aux abords du lac Long Inférieur été systématiquement figurées accompagnées de cercle (Figures géométrique fermée) ou d’une plage rectangulaire (Plage régulière), contrairement aux Figures à Franges situées dans les autres zones géographiques (Serres 2001 p. 261).</w:t>
      </w:r>
    </w:p>
    <w:p w14:paraId="0D00FEDE" w14:textId="77777777" w:rsidR="000152C6" w:rsidRPr="0032190F" w:rsidRDefault="000152C6" w:rsidP="000152C6">
      <w:pPr>
        <w:jc w:val="both"/>
        <w:rPr>
          <w:lang w:val="fr-FR"/>
        </w:rPr>
      </w:pPr>
      <w:r w:rsidRPr="0032190F">
        <w:rPr>
          <w:lang w:val="fr-FR"/>
        </w:rPr>
        <w:t>Pour H. de Lumley et A. Echassoux (2011) ces figures sont « pour la plupart situées près des lacs, des sources ou des torrents, parfois même à proximité d’une dépression qui se remplit d’eau par temps d’orage » (BIB 1450 p. 237, 238)</w:t>
      </w:r>
    </w:p>
    <w:p w14:paraId="7A3E3342" w14:textId="77777777" w:rsidR="000152C6" w:rsidRPr="0032190F" w:rsidRDefault="000152C6" w:rsidP="000152C6">
      <w:pPr>
        <w:pStyle w:val="Heading6"/>
      </w:pPr>
      <w:r w:rsidRPr="0032190F">
        <w:t>Attribution chronologique</w:t>
      </w:r>
    </w:p>
    <w:p w14:paraId="3F41560D" w14:textId="77777777" w:rsidR="000152C6" w:rsidRPr="0032190F" w:rsidRDefault="000152C6" w:rsidP="000152C6">
      <w:pPr>
        <w:rPr>
          <w:lang w:val="fr-FR"/>
        </w:rPr>
      </w:pPr>
    </w:p>
    <w:p w14:paraId="488EF9ED" w14:textId="1A551BDA" w:rsidR="000152C6" w:rsidRPr="0032190F" w:rsidRDefault="000152C6" w:rsidP="000152C6">
      <w:pPr>
        <w:jc w:val="both"/>
        <w:rPr>
          <w:lang w:val="fr-FR"/>
        </w:rPr>
      </w:pPr>
      <w:r w:rsidRPr="0032190F">
        <w:rPr>
          <w:lang w:val="fr-FR"/>
        </w:rPr>
        <w:lastRenderedPageBreak/>
        <w:t xml:space="preserve">Comme les </w:t>
      </w:r>
      <w:hyperlink w:anchor="Typ_Bego_Corniformes" w:history="1">
        <w:r w:rsidRPr="0032190F">
          <w:rPr>
            <w:rStyle w:val="Hyperlink"/>
            <w:lang w:val="fr-FR"/>
          </w:rPr>
          <w:t>corniformes</w:t>
        </w:r>
      </w:hyperlink>
      <w:r w:rsidRPr="0032190F">
        <w:rPr>
          <w:lang w:val="fr-FR"/>
        </w:rPr>
        <w:t xml:space="preserve"> apparaissent à la base de la construction des figures à franges (ZII.GIII.R8 n° 51, ZIIGIIIR7 n° 1, ZIIGIIIR7 n°1, ZXGIIIR13A) il est difficile de dire que ces gravures sont plus anciennes que les poignards même si elles n’ont pas la même répartition spatiale. On notera toutefois la </w:t>
      </w:r>
      <w:hyperlink r:id="rId13399" w:anchor="Ana_Chrono_Superpositions" w:history="1">
        <w:r w:rsidRPr="0032190F">
          <w:rPr>
            <w:rStyle w:val="Hyperlink"/>
            <w:lang w:val="fr-FR"/>
          </w:rPr>
          <w:t>superposition</w:t>
        </w:r>
      </w:hyperlink>
      <w:r w:rsidRPr="0032190F">
        <w:rPr>
          <w:lang w:val="fr-FR"/>
        </w:rPr>
        <w:t xml:space="preserve"> des corniformes sur ce type de figure sur la roche </w:t>
      </w:r>
      <w:hyperlink r:id="rId13400" w:anchor="Desc_ZIIGIR9" w:history="1">
        <w:r w:rsidRPr="0032190F">
          <w:rPr>
            <w:rStyle w:val="Hyperlink"/>
            <w:lang w:val="fr-FR"/>
          </w:rPr>
          <w:t>ZIIGIR9</w:t>
        </w:r>
      </w:hyperlink>
      <w:r w:rsidRPr="0032190F">
        <w:rPr>
          <w:lang w:val="fr-FR"/>
        </w:rPr>
        <w:t xml:space="preserve"> (BIB 413 p. 256). </w:t>
      </w:r>
    </w:p>
    <w:p w14:paraId="3016E4B2" w14:textId="77777777" w:rsidR="000152C6" w:rsidRPr="0032190F" w:rsidRDefault="000152C6" w:rsidP="000152C6">
      <w:pPr>
        <w:jc w:val="both"/>
        <w:rPr>
          <w:lang w:val="fr-FR"/>
        </w:rPr>
      </w:pPr>
    </w:p>
    <w:p w14:paraId="79505435" w14:textId="146B0A13" w:rsidR="000152C6" w:rsidRPr="0032190F" w:rsidRDefault="000152C6" w:rsidP="000152C6">
      <w:pPr>
        <w:rPr>
          <w:lang w:val="fr-FR"/>
        </w:rPr>
      </w:pPr>
      <w:r w:rsidRPr="0032190F">
        <w:rPr>
          <w:lang w:val="fr-FR"/>
        </w:rPr>
        <w:t xml:space="preserve">Voir </w:t>
      </w:r>
      <w:hyperlink r:id="rId13401" w:anchor="Ana_Geochronologie" w:history="1">
        <w:r w:rsidRPr="0032190F">
          <w:rPr>
            <w:rStyle w:val="Hyperlink"/>
            <w:lang w:val="fr-FR"/>
          </w:rPr>
          <w:t>Géochronologie</w:t>
        </w:r>
      </w:hyperlink>
    </w:p>
    <w:p w14:paraId="19BB6367" w14:textId="77777777" w:rsidR="000152C6" w:rsidRPr="0032190F" w:rsidRDefault="000152C6" w:rsidP="000152C6">
      <w:pPr>
        <w:jc w:val="both"/>
        <w:rPr>
          <w:lang w:val="fr-FR"/>
        </w:rPr>
      </w:pPr>
    </w:p>
    <w:p w14:paraId="44E11A7E" w14:textId="11D1E44D" w:rsidR="000152C6" w:rsidRPr="0032190F" w:rsidRDefault="000152C6" w:rsidP="000152C6">
      <w:pPr>
        <w:jc w:val="both"/>
        <w:rPr>
          <w:lang w:val="fr-FR"/>
        </w:rPr>
      </w:pPr>
      <w:r w:rsidRPr="0032190F">
        <w:rPr>
          <w:lang w:val="fr-FR"/>
        </w:rPr>
        <w:t xml:space="preserve">De même, leur association avec les corniformes à cornes en barre dans la </w:t>
      </w:r>
      <w:hyperlink r:id="rId13402" w:anchor="Desc_UG_Zone_Lacs" w:history="1">
        <w:r w:rsidRPr="0032190F">
          <w:rPr>
            <w:rStyle w:val="Hyperlink"/>
            <w:lang w:val="fr-FR"/>
          </w:rPr>
          <w:t>région des Lacs</w:t>
        </w:r>
      </w:hyperlink>
      <w:r w:rsidRPr="0032190F">
        <w:rPr>
          <w:lang w:val="fr-FR"/>
        </w:rPr>
        <w:t xml:space="preserve"> indiquent que ces gravures ne sont probablement pas les plus anciennes des Merveilles (Saulieu 2001 p. 256)</w:t>
      </w:r>
    </w:p>
    <w:p w14:paraId="0AC236D5" w14:textId="77777777" w:rsidR="000152C6" w:rsidRDefault="000152C6" w:rsidP="000152C6">
      <w:pPr>
        <w:jc w:val="both"/>
        <w:rPr>
          <w:lang w:val="fr-FR"/>
        </w:rPr>
      </w:pPr>
      <w:r w:rsidRPr="0032190F">
        <w:rPr>
          <w:lang w:val="fr-FR"/>
        </w:rPr>
        <w:t>Serres pense différemment en estimant que ces gravures peuvent être parmi les plus anciennes (Serres 2001).</w:t>
      </w:r>
    </w:p>
    <w:p w14:paraId="57BE41CC" w14:textId="77777777" w:rsidR="0077212E" w:rsidRDefault="0077212E" w:rsidP="000152C6">
      <w:pPr>
        <w:jc w:val="both"/>
        <w:rPr>
          <w:lang w:val="fr-FR"/>
        </w:rPr>
      </w:pPr>
    </w:p>
    <w:p w14:paraId="38EF26B2" w14:textId="59FFED7E" w:rsidR="0077212E" w:rsidRDefault="009D627A" w:rsidP="0077212E">
      <w:pPr>
        <w:pStyle w:val="Heading6"/>
      </w:pPr>
      <w:r>
        <w:t>c</w:t>
      </w:r>
      <w:r w:rsidR="0077212E">
        <w:t>omparaison</w:t>
      </w:r>
    </w:p>
    <w:p w14:paraId="49AC509B" w14:textId="77777777" w:rsidR="0077212E" w:rsidRDefault="0077212E" w:rsidP="000152C6">
      <w:pPr>
        <w:jc w:val="both"/>
        <w:rPr>
          <w:lang w:val="fr-FR"/>
        </w:rPr>
      </w:pPr>
    </w:p>
    <w:p w14:paraId="729D3142" w14:textId="658B4134" w:rsidR="0077212E" w:rsidRPr="0032190F" w:rsidRDefault="00000000" w:rsidP="0077212E">
      <w:pPr>
        <w:autoSpaceDE w:val="0"/>
        <w:autoSpaceDN w:val="0"/>
        <w:adjustRightInd w:val="0"/>
        <w:rPr>
          <w:lang w:val="fr-FR"/>
        </w:rPr>
      </w:pPr>
      <w:hyperlink r:id="rId13403" w:anchor="Cul_Art_TAC_T_a_idole_bret_scutiform" w:history="1">
        <w:r w:rsidR="0077212E" w:rsidRPr="0077212E">
          <w:rPr>
            <w:rStyle w:val="Hyperlink"/>
            <w:lang w:val="fr-FR"/>
          </w:rPr>
          <w:t>idoles scutiformes</w:t>
        </w:r>
      </w:hyperlink>
      <w:r w:rsidR="0077212E">
        <w:rPr>
          <w:lang w:val="fr-FR"/>
        </w:rPr>
        <w:t xml:space="preserve">, </w:t>
      </w:r>
      <w:hyperlink r:id="rId13404" w:anchor="Sit_Jaillance_menhir" w:history="1">
        <w:r w:rsidR="0077212E" w:rsidRPr="0077212E">
          <w:rPr>
            <w:rStyle w:val="Hyperlink"/>
            <w:lang w:val="fr-FR"/>
          </w:rPr>
          <w:t>Jaillance</w:t>
        </w:r>
      </w:hyperlink>
      <w:r w:rsidR="0077212E">
        <w:rPr>
          <w:lang w:val="fr-FR"/>
        </w:rPr>
        <w:t xml:space="preserve">, </w:t>
      </w:r>
      <w:hyperlink r:id="rId13405" w:anchor="Sit_Pierre_Fees_1" w:history="1">
        <w:r w:rsidR="0077212E" w:rsidRPr="0032190F">
          <w:rPr>
            <w:rStyle w:val="Hyperlink"/>
            <w:szCs w:val="18"/>
            <w:lang w:val="fr-FR" w:eastAsia="en-GB"/>
          </w:rPr>
          <w:t xml:space="preserve">stèle 1 de la </w:t>
        </w:r>
        <w:r w:rsidR="0077212E">
          <w:rPr>
            <w:rStyle w:val="Hyperlink"/>
            <w:szCs w:val="18"/>
            <w:lang w:val="fr-FR" w:eastAsia="en-GB"/>
          </w:rPr>
          <w:t>PaF</w:t>
        </w:r>
      </w:hyperlink>
    </w:p>
    <w:p w14:paraId="1377A0D9" w14:textId="781DAD1F" w:rsidR="000152C6" w:rsidRPr="0032190F" w:rsidRDefault="009D627A" w:rsidP="000152C6">
      <w:pPr>
        <w:pStyle w:val="Heading6"/>
      </w:pPr>
      <w:r>
        <w:t>i</w:t>
      </w:r>
      <w:r w:rsidR="000152C6" w:rsidRPr="0032190F">
        <w:t>nterprétation</w:t>
      </w:r>
    </w:p>
    <w:p w14:paraId="6F625FA6" w14:textId="77777777" w:rsidR="000152C6" w:rsidRPr="0032190F" w:rsidRDefault="000152C6" w:rsidP="000152C6">
      <w:pPr>
        <w:rPr>
          <w:lang w:val="fr-FR"/>
        </w:rPr>
      </w:pPr>
    </w:p>
    <w:p w14:paraId="2BFC53B3" w14:textId="4C114A1E" w:rsidR="000152C6" w:rsidRPr="0077212E" w:rsidRDefault="00000000" w:rsidP="000152C6">
      <w:pPr>
        <w:rPr>
          <w:lang w:val="fr-FR"/>
        </w:rPr>
      </w:pPr>
      <w:hyperlink r:id="rId13406" w:anchor="Aut_Bicknell" w:history="1">
        <w:r w:rsidR="009D627A" w:rsidRPr="00AE78AA">
          <w:rPr>
            <w:rStyle w:val="Hyperlink"/>
            <w:lang w:val="fr-FR"/>
          </w:rPr>
          <w:t>C. Bicknell</w:t>
        </w:r>
      </w:hyperlink>
      <w:r w:rsidR="009D627A" w:rsidRPr="009D627A">
        <w:rPr>
          <w:rStyle w:val="Hyperlink"/>
          <w:color w:val="auto"/>
          <w:u w:val="none"/>
          <w:lang w:val="fr-FR"/>
        </w:rPr>
        <w:t xml:space="preserve"> </w:t>
      </w:r>
      <w:r w:rsidR="000152C6" w:rsidRPr="0077212E">
        <w:rPr>
          <w:lang w:val="fr-FR"/>
        </w:rPr>
        <w:t>dit ne trouver aucune explication à propos de ces [les Figures à Franges] gravures (BIB 420 p. 126). Leur caractère anthropomorphique est souligné par plusieurs auteurs (</w:t>
      </w:r>
      <w:hyperlink r:id="rId13407" w:anchor="Aut_Conti" w:history="1">
        <w:r w:rsidR="00EC6E67" w:rsidRPr="00EC6E67">
          <w:rPr>
            <w:rStyle w:val="Hyperlink"/>
            <w:lang w:val="fr-FR"/>
          </w:rPr>
          <w:t>C. Conti</w:t>
        </w:r>
      </w:hyperlink>
      <w:r w:rsidR="000152C6" w:rsidRPr="0077212E">
        <w:rPr>
          <w:lang w:val="fr-FR"/>
        </w:rPr>
        <w:t xml:space="preserve">, </w:t>
      </w:r>
      <w:hyperlink r:id="rId13408" w:anchor="Aut_Isetti" w:history="1">
        <w:r w:rsidR="00411078" w:rsidRPr="00411078">
          <w:rPr>
            <w:rStyle w:val="Hyperlink"/>
            <w:lang w:val="fr-FR"/>
          </w:rPr>
          <w:t>G. Isetti</w:t>
        </w:r>
      </w:hyperlink>
      <w:r w:rsidR="000152C6" w:rsidRPr="0077212E">
        <w:rPr>
          <w:lang w:val="fr-FR"/>
        </w:rPr>
        <w:t>, Lumley,…).</w:t>
      </w:r>
    </w:p>
    <w:p w14:paraId="0A23BF31" w14:textId="77777777" w:rsidR="000152C6" w:rsidRPr="0077212E" w:rsidRDefault="000152C6" w:rsidP="000152C6">
      <w:pPr>
        <w:rPr>
          <w:lang w:val="fr-FR"/>
        </w:rPr>
      </w:pPr>
      <w:r w:rsidRPr="0077212E">
        <w:rPr>
          <w:lang w:val="fr-FR"/>
        </w:rPr>
        <w:t>H. de Lumley les interprète d’ailleurs comme des divinités liées à l’eau (Lumley 2003a, p. 650).</w:t>
      </w:r>
    </w:p>
    <w:p w14:paraId="186A6104" w14:textId="44B6F153" w:rsidR="000152C6" w:rsidRPr="0077212E" w:rsidRDefault="000152C6" w:rsidP="000152C6">
      <w:pPr>
        <w:jc w:val="both"/>
        <w:rPr>
          <w:lang w:val="fr-FR"/>
        </w:rPr>
      </w:pPr>
      <w:r w:rsidRPr="0077212E">
        <w:rPr>
          <w:lang w:val="fr-FR"/>
        </w:rPr>
        <w:t>Plus récemment, ces « Réticulés à appendices » ont été rapprochés d’</w:t>
      </w:r>
      <w:hyperlink r:id="rId13409" w:anchor="Cul_Proto_Art_TAC_T_z_oise" w:history="1">
        <w:r w:rsidR="00057E59" w:rsidRPr="0077212E">
          <w:rPr>
            <w:rStyle w:val="Hyperlink"/>
            <w:lang w:val="fr-FR"/>
          </w:rPr>
          <w:t>oiseaux</w:t>
        </w:r>
      </w:hyperlink>
      <w:r w:rsidRPr="0077212E">
        <w:rPr>
          <w:lang w:val="fr-FR"/>
        </w:rPr>
        <w:t xml:space="preserve"> : « Tous ces caractères [appendices angulaires supérieurs rappelant des aigrettes, appendices latéraux faisant penser à des griffes, etc.], présents sur la plupart des réticulés à appendices, évoquent une représentation d’oiseau et plus précisément du hibou, du fait de la présence des aigrettes ». Toujours selon ces auteurs, ces caratcéristiques, ajoutées à figuration d’un collier en V sur l’une d’entre elles (ZIIGIR9), « pourrait les rapprocher de la déesse oiseau décrite par Maria Gimbutas » (BIB 1450 p. 236 </w:t>
      </w:r>
      <w:r w:rsidRPr="0077212E">
        <w:rPr>
          <w:i/>
          <w:lang w:val="fr-FR"/>
        </w:rPr>
        <w:t>sq.</w:t>
      </w:r>
      <w:r w:rsidRPr="0077212E">
        <w:rPr>
          <w:lang w:val="fr-FR"/>
        </w:rPr>
        <w:t>).</w:t>
      </w:r>
    </w:p>
    <w:p w14:paraId="4418A25B" w14:textId="77777777" w:rsidR="000152C6" w:rsidRPr="0032190F" w:rsidRDefault="000152C6" w:rsidP="000152C6">
      <w:pPr>
        <w:rPr>
          <w:lang w:val="fr-FR"/>
        </w:rPr>
      </w:pPr>
    </w:p>
    <w:p w14:paraId="001956FA" w14:textId="77777777" w:rsidR="000152C6" w:rsidRPr="0032190F" w:rsidRDefault="000152C6" w:rsidP="00647EA0">
      <w:pPr>
        <w:pStyle w:val="Heading5"/>
      </w:pPr>
      <w:bookmarkStart w:id="5420" w:name="Typ_Bego_Anthrop_Hb1"/>
      <w:r w:rsidRPr="0032190F">
        <w:t>Corniformes Anthropomorphisés (Hb1)</w:t>
      </w:r>
    </w:p>
    <w:bookmarkEnd w:id="5420"/>
    <w:p w14:paraId="672A6718" w14:textId="77777777" w:rsidR="000152C6" w:rsidRPr="0032190F" w:rsidRDefault="000152C6" w:rsidP="000152C6">
      <w:pPr>
        <w:jc w:val="right"/>
        <w:rPr>
          <w:lang w:val="fr-FR"/>
        </w:rPr>
      </w:pPr>
      <w:r w:rsidRPr="0032190F">
        <w:rPr>
          <w:lang w:val="fr-FR"/>
        </w:rPr>
        <w:t>Dits égalemebt « Anthropomorphes construits à partir d’un cornu »</w:t>
      </w:r>
    </w:p>
    <w:p w14:paraId="60C1FF5A" w14:textId="77777777" w:rsidR="000152C6" w:rsidRPr="0032190F" w:rsidRDefault="000152C6" w:rsidP="000152C6">
      <w:pPr>
        <w:jc w:val="both"/>
        <w:rPr>
          <w:lang w:val="fr-FR"/>
        </w:rPr>
      </w:pPr>
    </w:p>
    <w:p w14:paraId="0D6DFBEF" w14:textId="77777777" w:rsidR="000152C6" w:rsidRPr="0032190F" w:rsidRDefault="000152C6" w:rsidP="000152C6">
      <w:pPr>
        <w:jc w:val="both"/>
        <w:rPr>
          <w:lang w:val="fr-FR"/>
        </w:rPr>
      </w:pPr>
      <w:r w:rsidRPr="0032190F">
        <w:rPr>
          <w:lang w:val="fr-FR"/>
        </w:rPr>
        <w:t xml:space="preserve">Pour Blain, Paquier à partir des Corniformes, « des rajouts » qu’ils repèrent par la technologie des cupules viendraient transformer en « visages humain » comme « le visage </w:t>
      </w:r>
      <w:r w:rsidRPr="0032190F">
        <w:rPr>
          <w:i/>
          <w:lang w:val="fr-FR"/>
        </w:rPr>
        <w:t>christiforme</w:t>
      </w:r>
      <w:r w:rsidRPr="0032190F">
        <w:rPr>
          <w:lang w:val="fr-FR"/>
        </w:rPr>
        <w:t xml:space="preserve"> ». Cette famille de gravures « ne s’intègre pas dans l’évolution logique des gravures de la vallée des Merveilles ». (Blain, Paquier 1976 p. 97). </w:t>
      </w:r>
    </w:p>
    <w:p w14:paraId="4F66CA4D" w14:textId="77777777" w:rsidR="000152C6" w:rsidRPr="0032190F" w:rsidRDefault="000152C6" w:rsidP="000152C6">
      <w:pPr>
        <w:rPr>
          <w:lang w:val="fr-FR"/>
        </w:rPr>
      </w:pPr>
      <w:r w:rsidRPr="0032190F">
        <w:rPr>
          <w:lang w:val="fr-FR"/>
        </w:rPr>
        <w:t>La révision des codages de la base de données « Mont Bego » (janvier 2010) met en évidence que ces thèmes sont caractéristiques du secteur des Merveilles (SS BIB)</w:t>
      </w:r>
    </w:p>
    <w:p w14:paraId="356BDAF1" w14:textId="77777777" w:rsidR="000152C6" w:rsidRPr="0032190F" w:rsidRDefault="000152C6" w:rsidP="000152C6">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36"/>
        <w:gridCol w:w="2789"/>
      </w:tblGrid>
      <w:tr w:rsidR="000152C6" w14:paraId="0052F1D9" w14:textId="77777777" w:rsidTr="00C73F91">
        <w:trPr>
          <w:jc w:val="center"/>
        </w:trPr>
        <w:tc>
          <w:tcPr>
            <w:tcW w:w="0" w:type="auto"/>
          </w:tcPr>
          <w:p w14:paraId="05BB29C5" w14:textId="56B826A1" w:rsidR="000152C6" w:rsidRDefault="00000000" w:rsidP="00C73F91">
            <w:hyperlink r:id="rId13410" w:anchor="Desc_ZVIIIGIIR34" w:history="1">
              <w:r w:rsidR="000152C6" w:rsidRPr="00BD71D9">
                <w:rPr>
                  <w:rStyle w:val="Hyperlink"/>
                  <w:i/>
                </w:rPr>
                <w:t>Sorcier</w:t>
              </w:r>
            </w:hyperlink>
          </w:p>
        </w:tc>
        <w:tc>
          <w:tcPr>
            <w:tcW w:w="0" w:type="auto"/>
          </w:tcPr>
          <w:p w14:paraId="783E125A" w14:textId="77777777" w:rsidR="000152C6" w:rsidRDefault="000152C6" w:rsidP="00C73F91"/>
        </w:tc>
      </w:tr>
      <w:tr w:rsidR="000152C6" w14:paraId="6A8AE745" w14:textId="77777777" w:rsidTr="00C73F91">
        <w:trPr>
          <w:jc w:val="center"/>
        </w:trPr>
        <w:tc>
          <w:tcPr>
            <w:tcW w:w="0" w:type="auto"/>
          </w:tcPr>
          <w:p w14:paraId="0914BBB8" w14:textId="357F4FCC" w:rsidR="000152C6" w:rsidRDefault="00000000" w:rsidP="00C73F91">
            <w:hyperlink r:id="rId13411" w:anchor="Desc_ZVIIGIR4" w:history="1">
              <w:r w:rsidR="000152C6" w:rsidRPr="00BD71D9">
                <w:rPr>
                  <w:rStyle w:val="Hyperlink"/>
                  <w:i/>
                </w:rPr>
                <w:t>Christ</w:t>
              </w:r>
            </w:hyperlink>
          </w:p>
        </w:tc>
        <w:tc>
          <w:tcPr>
            <w:tcW w:w="0" w:type="auto"/>
          </w:tcPr>
          <w:p w14:paraId="7B7249EC" w14:textId="77777777" w:rsidR="000152C6" w:rsidRDefault="000152C6" w:rsidP="00C73F91"/>
        </w:tc>
      </w:tr>
      <w:tr w:rsidR="000152C6" w14:paraId="6BCBCE34" w14:textId="77777777" w:rsidTr="00C73F91">
        <w:trPr>
          <w:jc w:val="center"/>
        </w:trPr>
        <w:tc>
          <w:tcPr>
            <w:tcW w:w="0" w:type="auto"/>
          </w:tcPr>
          <w:p w14:paraId="6DD73F6B" w14:textId="05498E1A" w:rsidR="000152C6" w:rsidRPr="00BD71D9" w:rsidRDefault="00000000" w:rsidP="00C73F91">
            <w:pPr>
              <w:rPr>
                <w:i/>
              </w:rPr>
            </w:pPr>
            <w:hyperlink r:id="rId13412" w:anchor="Desc_ZIVGIIR11A" w:history="1">
              <w:r w:rsidR="000152C6" w:rsidRPr="00BD71D9">
                <w:rPr>
                  <w:rStyle w:val="Hyperlink"/>
                  <w:i/>
                </w:rPr>
                <w:t>Faux Sorcier</w:t>
              </w:r>
            </w:hyperlink>
          </w:p>
        </w:tc>
        <w:tc>
          <w:tcPr>
            <w:tcW w:w="0" w:type="auto"/>
          </w:tcPr>
          <w:p w14:paraId="75A8E7A6" w14:textId="77777777" w:rsidR="000152C6" w:rsidRDefault="000152C6" w:rsidP="00C73F91"/>
        </w:tc>
      </w:tr>
      <w:tr w:rsidR="000152C6" w14:paraId="61505633" w14:textId="77777777" w:rsidTr="00C73F91">
        <w:trPr>
          <w:jc w:val="center"/>
        </w:trPr>
        <w:tc>
          <w:tcPr>
            <w:tcW w:w="0" w:type="auto"/>
          </w:tcPr>
          <w:p w14:paraId="04B28752" w14:textId="410EEC51" w:rsidR="000152C6" w:rsidRPr="00BD71D9" w:rsidRDefault="00000000" w:rsidP="00C73F91">
            <w:pPr>
              <w:rPr>
                <w:i/>
              </w:rPr>
            </w:pPr>
            <w:hyperlink r:id="rId13413" w:anchor="Desc_ZIVGIIIR9A" w:history="1">
              <w:r w:rsidR="000152C6" w:rsidRPr="00BD71D9">
                <w:rPr>
                  <w:rStyle w:val="Hyperlink"/>
                  <w:i/>
                </w:rPr>
                <w:t>Faux Sorcier à moustaches</w:t>
              </w:r>
            </w:hyperlink>
          </w:p>
        </w:tc>
        <w:tc>
          <w:tcPr>
            <w:tcW w:w="0" w:type="auto"/>
          </w:tcPr>
          <w:p w14:paraId="4FFE13F4" w14:textId="77777777" w:rsidR="000152C6" w:rsidRDefault="000152C6" w:rsidP="00C73F91"/>
        </w:tc>
      </w:tr>
      <w:tr w:rsidR="000152C6" w14:paraId="388FA7C7" w14:textId="77777777" w:rsidTr="00C73F91">
        <w:trPr>
          <w:jc w:val="center"/>
        </w:trPr>
        <w:tc>
          <w:tcPr>
            <w:tcW w:w="0" w:type="auto"/>
          </w:tcPr>
          <w:p w14:paraId="6207C535" w14:textId="5CAFCB95" w:rsidR="000152C6" w:rsidRDefault="00000000" w:rsidP="00C73F91">
            <w:hyperlink r:id="rId13414" w:anchor="Desc_ZIVGIVR16D" w:history="1">
              <w:r w:rsidR="000152C6" w:rsidRPr="00A20F89">
                <w:rPr>
                  <w:rStyle w:val="Hyperlink"/>
                </w:rPr>
                <w:t>ZIV.GIV.R16D</w:t>
              </w:r>
            </w:hyperlink>
          </w:p>
        </w:tc>
        <w:tc>
          <w:tcPr>
            <w:tcW w:w="0" w:type="auto"/>
          </w:tcPr>
          <w:p w14:paraId="5F25648F" w14:textId="77777777" w:rsidR="000152C6" w:rsidRDefault="000152C6" w:rsidP="00C73F91">
            <w:r>
              <w:t>(ISETTI 1959 p. 114, 115)</w:t>
            </w:r>
          </w:p>
        </w:tc>
      </w:tr>
      <w:tr w:rsidR="000152C6" w14:paraId="11E13711" w14:textId="77777777" w:rsidTr="00C73F91">
        <w:trPr>
          <w:jc w:val="center"/>
        </w:trPr>
        <w:tc>
          <w:tcPr>
            <w:tcW w:w="0" w:type="auto"/>
          </w:tcPr>
          <w:p w14:paraId="7A24515C" w14:textId="02DC76C7" w:rsidR="000152C6" w:rsidRDefault="00000000" w:rsidP="00C73F91">
            <w:hyperlink r:id="rId13415" w:anchor="Desc_ZIVGVR13C" w:history="1">
              <w:r w:rsidR="000152C6" w:rsidRPr="002D3E5B">
                <w:rPr>
                  <w:rStyle w:val="Hyperlink"/>
                </w:rPr>
                <w:t>ZIVGVR13C</w:t>
              </w:r>
            </w:hyperlink>
          </w:p>
        </w:tc>
        <w:tc>
          <w:tcPr>
            <w:tcW w:w="0" w:type="auto"/>
          </w:tcPr>
          <w:p w14:paraId="5E522EFB" w14:textId="77777777" w:rsidR="000152C6" w:rsidRDefault="000152C6" w:rsidP="00C73F91"/>
        </w:tc>
      </w:tr>
    </w:tbl>
    <w:p w14:paraId="080A3F87" w14:textId="77777777" w:rsidR="000152C6" w:rsidRDefault="000152C6" w:rsidP="00647EA0">
      <w:pPr>
        <w:pStyle w:val="Heading5"/>
      </w:pPr>
      <w:bookmarkStart w:id="5421" w:name="Typ_Bego_Anthrop_Hb2"/>
      <w:r>
        <w:lastRenderedPageBreak/>
        <w:t>Orants (Hb2)</w:t>
      </w:r>
    </w:p>
    <w:bookmarkEnd w:id="5421"/>
    <w:p w14:paraId="0C33C1F0" w14:textId="6C03B4BA" w:rsidR="000152C6" w:rsidRPr="009D627A" w:rsidRDefault="009D627A" w:rsidP="000152C6">
      <w:pPr>
        <w:jc w:val="both"/>
        <w:rPr>
          <w:i/>
          <w:iCs/>
          <w:sz w:val="20"/>
        </w:rPr>
      </w:pPr>
      <w:r w:rsidRPr="009D627A">
        <w:rPr>
          <w:i/>
          <w:iCs/>
          <w:sz w:val="20"/>
        </w:rPr>
        <w:t>praying figures</w:t>
      </w:r>
    </w:p>
    <w:p w14:paraId="65392D5E" w14:textId="77777777" w:rsidR="009D627A" w:rsidRDefault="009D627A" w:rsidP="000152C6">
      <w:pPr>
        <w:jc w:val="both"/>
      </w:pPr>
    </w:p>
    <w:p w14:paraId="38A3C7E4" w14:textId="77777777" w:rsidR="000152C6" w:rsidRPr="0032190F" w:rsidRDefault="000152C6" w:rsidP="000152C6">
      <w:pPr>
        <w:jc w:val="both"/>
        <w:rPr>
          <w:lang w:val="fr-FR"/>
        </w:rPr>
      </w:pPr>
      <w:r w:rsidRPr="0032190F">
        <w:rPr>
          <w:lang w:val="fr-FR"/>
        </w:rPr>
        <w:t>Caractéristiques du secteur des Merveilles (SS BIB)</w:t>
      </w:r>
    </w:p>
    <w:p w14:paraId="7E38360A" w14:textId="77777777" w:rsidR="000152C6" w:rsidRPr="0032190F" w:rsidRDefault="000152C6" w:rsidP="000152C6">
      <w:pPr>
        <w:jc w:val="both"/>
        <w:rPr>
          <w:lang w:val="fr-FR"/>
        </w:rPr>
      </w:pPr>
    </w:p>
    <w:p w14:paraId="4D7E1106" w14:textId="038EB43F" w:rsidR="000152C6" w:rsidRPr="0032190F" w:rsidRDefault="00000000" w:rsidP="000152C6">
      <w:pPr>
        <w:jc w:val="both"/>
        <w:rPr>
          <w:lang w:val="fr-FR"/>
        </w:rPr>
      </w:pPr>
      <w:hyperlink r:id="rId13416" w:anchor="Aut_Bicknell" w:history="1">
        <w:r w:rsidR="009D627A" w:rsidRPr="00AE78AA">
          <w:rPr>
            <w:rStyle w:val="Hyperlink"/>
            <w:lang w:val="fr-FR"/>
          </w:rPr>
          <w:t>C. Bicknell</w:t>
        </w:r>
      </w:hyperlink>
      <w:r w:rsidR="009D627A" w:rsidRPr="009D627A">
        <w:rPr>
          <w:rStyle w:val="Hyperlink"/>
          <w:color w:val="auto"/>
          <w:u w:val="none"/>
          <w:lang w:val="fr-FR"/>
        </w:rPr>
        <w:t xml:space="preserve"> </w:t>
      </w:r>
      <w:r w:rsidR="000152C6" w:rsidRPr="0032190F">
        <w:rPr>
          <w:lang w:val="fr-FR"/>
        </w:rPr>
        <w:t xml:space="preserve">suggère que ces représentations puissent être des anthropomorphe en parlant de « figures où les corps sont attachés pour n’en former qu’un et des cornes placées à l’opposé » (BIB 420 p. 55). </w:t>
      </w:r>
      <w:hyperlink r:id="rId13417" w:anchor="Aut_Issel" w:history="1">
        <w:r w:rsidR="00A2428C" w:rsidRPr="00A2428C">
          <w:rPr>
            <w:rStyle w:val="Hyperlink"/>
            <w:lang w:val="fr-FR"/>
          </w:rPr>
          <w:t>A. Issel</w:t>
        </w:r>
      </w:hyperlink>
      <w:r w:rsidR="00A2428C">
        <w:rPr>
          <w:lang w:val="fr-FR"/>
        </w:rPr>
        <w:t xml:space="preserve"> </w:t>
      </w:r>
      <w:r w:rsidR="000152C6" w:rsidRPr="0032190F">
        <w:rPr>
          <w:lang w:val="fr-FR"/>
        </w:rPr>
        <w:t>fait la même remarque on introduisant un anthropomorphe schématique dans la description des figures cornues (BIB 1249 p. 15 fig. 44). Blain et Paquier estiment également que les Orants puissent être une transformation des Corniformes. Ces premiers « n’ont rien de commun avec les Personnages (1976 p. 97).</w:t>
      </w:r>
    </w:p>
    <w:p w14:paraId="785FE287" w14:textId="222E9CDF" w:rsidR="000152C6" w:rsidRPr="0032190F" w:rsidRDefault="000152C6" w:rsidP="000152C6">
      <w:pPr>
        <w:jc w:val="both"/>
        <w:rPr>
          <w:lang w:val="fr-FR"/>
        </w:rPr>
      </w:pPr>
      <w:r w:rsidRPr="0032190F">
        <w:rPr>
          <w:lang w:val="fr-FR"/>
        </w:rPr>
        <w:t xml:space="preserve">Pour </w:t>
      </w:r>
      <w:hyperlink r:id="rId13418" w:anchor="Aut_Conti" w:history="1">
        <w:r w:rsidR="00EC6E67" w:rsidRPr="00EC6E67">
          <w:rPr>
            <w:rStyle w:val="Hyperlink"/>
            <w:lang w:val="fr-FR"/>
          </w:rPr>
          <w:t>C. Conti</w:t>
        </w:r>
      </w:hyperlink>
      <w:r w:rsidRPr="0032190F">
        <w:rPr>
          <w:lang w:val="fr-FR"/>
        </w:rPr>
        <w:t>, il s’agit de représentation idéographiques (Conti 1972 p. 32, fig. 7, pl. X, n°11)</w:t>
      </w:r>
    </w:p>
    <w:p w14:paraId="11823C99" w14:textId="77777777" w:rsidR="000152C6" w:rsidRPr="0032190F" w:rsidRDefault="000152C6" w:rsidP="000152C6">
      <w:pPr>
        <w:jc w:val="both"/>
        <w:rPr>
          <w:lang w:val="fr-FR"/>
        </w:rPr>
      </w:pPr>
    </w:p>
    <w:p w14:paraId="4C5B6E42" w14:textId="77777777" w:rsidR="000152C6" w:rsidRPr="0032190F" w:rsidRDefault="000152C6" w:rsidP="000152C6">
      <w:pPr>
        <w:jc w:val="both"/>
        <w:rPr>
          <w:lang w:val="fr-FR"/>
        </w:rPr>
      </w:pPr>
      <w:r w:rsidRPr="0032190F">
        <w:rPr>
          <w:lang w:val="fr-FR"/>
        </w:rPr>
        <w:t>Pour Lumley (1991 p. 647) c’est la figure d’un prètre.</w:t>
      </w:r>
    </w:p>
    <w:p w14:paraId="6AA1A80D" w14:textId="77777777" w:rsidR="000152C6" w:rsidRPr="0032190F" w:rsidRDefault="000152C6" w:rsidP="000152C6">
      <w:pPr>
        <w:jc w:val="both"/>
        <w:rPr>
          <w:lang w:val="fr-FR"/>
        </w:rPr>
      </w:pPr>
    </w:p>
    <w:p w14:paraId="56B8DEE7" w14:textId="45AB4359" w:rsidR="000152C6" w:rsidRPr="0032190F" w:rsidRDefault="000152C6" w:rsidP="000152C6">
      <w:pPr>
        <w:jc w:val="both"/>
        <w:rPr>
          <w:lang w:val="fr-FR"/>
        </w:rPr>
      </w:pPr>
      <w:r w:rsidRPr="0032190F">
        <w:rPr>
          <w:lang w:val="fr-FR"/>
        </w:rPr>
        <w:t xml:space="preserve">De cet héritage méditerranéen on retiendra les appelations de « Déesse » pour les figures d’orants avec les cornes longue et sineuses (Lumley 2003) comme pour la </w:t>
      </w:r>
      <w:hyperlink r:id="rId13419" w:anchor="Desc_ZXIIGVR1alpha" w:history="1">
        <w:r w:rsidRPr="0032190F">
          <w:rPr>
            <w:rStyle w:val="Hyperlink"/>
            <w:i/>
            <w:lang w:val="fr-FR"/>
          </w:rPr>
          <w:t>Roche de la Grande Déesse</w:t>
        </w:r>
      </w:hyperlink>
      <w:r w:rsidRPr="0032190F">
        <w:rPr>
          <w:lang w:val="fr-FR"/>
        </w:rPr>
        <w:t xml:space="preserve"> et de l’Autel (face d) (SS BIB).</w:t>
      </w:r>
    </w:p>
    <w:p w14:paraId="0D4C1824" w14:textId="77777777" w:rsidR="000152C6" w:rsidRPr="0032190F" w:rsidRDefault="000152C6" w:rsidP="000152C6">
      <w:pPr>
        <w:pStyle w:val="Heading6"/>
      </w:pPr>
      <w:r w:rsidRPr="0032190F">
        <w:t>Transition</w:t>
      </w:r>
    </w:p>
    <w:p w14:paraId="3B46D6D9" w14:textId="77777777" w:rsidR="000152C6" w:rsidRPr="0032190F" w:rsidRDefault="000152C6" w:rsidP="000152C6">
      <w:pPr>
        <w:rPr>
          <w:lang w:val="fr-FR"/>
        </w:rPr>
      </w:pPr>
    </w:p>
    <w:p w14:paraId="27AD1E65" w14:textId="6A876E71" w:rsidR="000152C6" w:rsidRPr="0032190F" w:rsidRDefault="000152C6" w:rsidP="000152C6">
      <w:pPr>
        <w:jc w:val="both"/>
        <w:rPr>
          <w:lang w:val="fr-FR"/>
        </w:rPr>
      </w:pPr>
      <w:r w:rsidRPr="0032190F">
        <w:rPr>
          <w:lang w:val="fr-FR"/>
        </w:rPr>
        <w:t xml:space="preserve">Avec la figure 838 de la </w:t>
      </w:r>
      <w:hyperlink r:id="rId13420" w:anchor="Desc_ZXIG0R1_d" w:history="1">
        <w:r w:rsidRPr="0032190F">
          <w:rPr>
            <w:rStyle w:val="Hyperlink"/>
            <w:lang w:val="fr-FR"/>
          </w:rPr>
          <w:t>face d</w:t>
        </w:r>
      </w:hyperlink>
      <w:r w:rsidRPr="0032190F">
        <w:rPr>
          <w:lang w:val="fr-FR"/>
        </w:rPr>
        <w:t xml:space="preserve"> de l’</w:t>
      </w:r>
      <w:r w:rsidRPr="0032190F">
        <w:rPr>
          <w:i/>
          <w:lang w:val="fr-FR"/>
        </w:rPr>
        <w:t>Autel</w:t>
      </w:r>
      <w:r w:rsidRPr="0032190F">
        <w:rPr>
          <w:lang w:val="fr-FR"/>
        </w:rPr>
        <w:t>, et, sur la même face, d’un corniforme à cornes horizontale ondulées (fig...) et d’une gravure anthropomorphique originale (face ..., fig ...) pourrait montrer une familiarité de ces trois types de gravures (SS BIB)</w:t>
      </w:r>
    </w:p>
    <w:p w14:paraId="3773E12F" w14:textId="77777777" w:rsidR="000152C6" w:rsidRPr="0032190F" w:rsidRDefault="000152C6" w:rsidP="000152C6">
      <w:pPr>
        <w:rPr>
          <w:lang w:val="fr-FR"/>
        </w:rPr>
      </w:pPr>
    </w:p>
    <w:p w14:paraId="73928F67" w14:textId="77777777" w:rsidR="000152C6" w:rsidRPr="0032190F" w:rsidRDefault="000152C6" w:rsidP="00647EA0">
      <w:pPr>
        <w:pStyle w:val="Heading5"/>
      </w:pPr>
      <w:bookmarkStart w:id="5422" w:name="Typ_Bego_Anthrop_Hb3"/>
      <w:r w:rsidRPr="0032190F">
        <w:t>Grand Anthropomorphe  (Hb3)</w:t>
      </w:r>
    </w:p>
    <w:bookmarkEnd w:id="5422"/>
    <w:p w14:paraId="58945F9F" w14:textId="77777777" w:rsidR="000152C6" w:rsidRPr="0032190F" w:rsidRDefault="000152C6" w:rsidP="000152C6">
      <w:pPr>
        <w:jc w:val="right"/>
        <w:rPr>
          <w:lang w:val="fr-FR"/>
        </w:rPr>
      </w:pPr>
      <w:r w:rsidRPr="0032190F">
        <w:rPr>
          <w:lang w:val="fr-FR"/>
        </w:rPr>
        <w:t>Dits également « Anthropomorphe composé de corniformes »</w:t>
      </w:r>
    </w:p>
    <w:p w14:paraId="4F2544AE" w14:textId="77777777" w:rsidR="000152C6" w:rsidRPr="0032190F" w:rsidRDefault="000152C6" w:rsidP="000152C6">
      <w:pPr>
        <w:jc w:val="both"/>
        <w:rPr>
          <w:lang w:val="fr-FR"/>
        </w:rPr>
      </w:pPr>
    </w:p>
    <w:p w14:paraId="63C8B2F5" w14:textId="23A62C0A" w:rsidR="000152C6" w:rsidRPr="0032190F" w:rsidRDefault="00000000" w:rsidP="000152C6">
      <w:pPr>
        <w:jc w:val="both"/>
        <w:rPr>
          <w:lang w:val="fr-FR"/>
        </w:rPr>
      </w:pPr>
      <w:hyperlink r:id="rId13421" w:anchor="Desc_ZVIIGIR8" w:history="1">
        <w:r w:rsidR="000152C6" w:rsidRPr="0032190F">
          <w:rPr>
            <w:rStyle w:val="Hyperlink"/>
            <w:lang w:val="fr-FR"/>
          </w:rPr>
          <w:t>Chef de Tribu</w:t>
        </w:r>
      </w:hyperlink>
      <w:r w:rsidR="000152C6" w:rsidRPr="0032190F">
        <w:rPr>
          <w:lang w:val="fr-FR"/>
        </w:rPr>
        <w:t xml:space="preserve">, </w:t>
      </w:r>
      <w:hyperlink r:id="rId13422" w:anchor="Desc_ZIXGIIR4" w:history="1">
        <w:r w:rsidR="000152C6" w:rsidRPr="0032190F">
          <w:rPr>
            <w:rStyle w:val="Hyperlink"/>
            <w:lang w:val="fr-FR"/>
          </w:rPr>
          <w:t>Danseuse</w:t>
        </w:r>
      </w:hyperlink>
      <w:r w:rsidR="00EC6E67" w:rsidRPr="00EC6E67">
        <w:rPr>
          <w:rStyle w:val="Hyperlink"/>
          <w:color w:val="auto"/>
          <w:u w:val="none"/>
          <w:lang w:val="fr-FR"/>
        </w:rPr>
        <w:t xml:space="preserve"> </w:t>
      </w:r>
      <w:r w:rsidR="000152C6" w:rsidRPr="0032190F">
        <w:rPr>
          <w:lang w:val="fr-FR"/>
        </w:rPr>
        <w:t xml:space="preserve">(ISETTI 1959 p. 115). </w:t>
      </w:r>
      <w:hyperlink r:id="rId13423" w:anchor="Aut_Conti" w:history="1">
        <w:r w:rsidR="00EC6E67" w:rsidRPr="00EC6E67">
          <w:rPr>
            <w:rStyle w:val="Hyperlink"/>
            <w:lang w:val="fr-FR"/>
          </w:rPr>
          <w:t>C. Conti</w:t>
        </w:r>
      </w:hyperlink>
      <w:r w:rsidR="00EC6E67" w:rsidRPr="0032190F">
        <w:rPr>
          <w:lang w:val="fr-FR"/>
        </w:rPr>
        <w:t xml:space="preserve"> </w:t>
      </w:r>
      <w:r w:rsidR="000152C6" w:rsidRPr="0032190F">
        <w:rPr>
          <w:lang w:val="fr-FR"/>
        </w:rPr>
        <w:t xml:space="preserve">(1939) évoquant ces gravures fait incidemment un rapprochement avec les stèles du </w:t>
      </w:r>
      <w:hyperlink r:id="rId13424" w:anchor="Sit_Lunigiana" w:history="1">
        <w:r w:rsidR="000152C6" w:rsidRPr="0032190F">
          <w:rPr>
            <w:rStyle w:val="Hyperlink"/>
            <w:lang w:val="fr-FR"/>
          </w:rPr>
          <w:t>Lunigiana</w:t>
        </w:r>
      </w:hyperlink>
      <w:r w:rsidR="000152C6" w:rsidRPr="0032190F">
        <w:rPr>
          <w:lang w:val="fr-FR"/>
        </w:rPr>
        <w:t xml:space="preserve"> (BIB 1246 p. 12)</w:t>
      </w:r>
    </w:p>
    <w:p w14:paraId="2586427D" w14:textId="77777777" w:rsidR="000152C6" w:rsidRPr="0032190F" w:rsidRDefault="000152C6" w:rsidP="000152C6">
      <w:pPr>
        <w:jc w:val="both"/>
        <w:rPr>
          <w:lang w:val="fr-FR"/>
        </w:rPr>
      </w:pPr>
    </w:p>
    <w:p w14:paraId="2AB174F3" w14:textId="3E46547A" w:rsidR="000152C6" w:rsidRPr="0032190F" w:rsidRDefault="00000000" w:rsidP="000152C6">
      <w:pPr>
        <w:jc w:val="both"/>
        <w:rPr>
          <w:lang w:val="fr-FR"/>
        </w:rPr>
      </w:pPr>
      <w:hyperlink r:id="rId13425" w:anchor="Desc_ZIVGIIIR16D" w:history="1">
        <w:r w:rsidR="000152C6" w:rsidRPr="0032190F">
          <w:rPr>
            <w:rStyle w:val="Hyperlink"/>
            <w:lang w:val="fr-FR"/>
          </w:rPr>
          <w:t>HBZZ</w:t>
        </w:r>
      </w:hyperlink>
    </w:p>
    <w:p w14:paraId="74E06950" w14:textId="77777777" w:rsidR="000152C6" w:rsidRPr="0032190F" w:rsidRDefault="000152C6" w:rsidP="00647EA0">
      <w:pPr>
        <w:pStyle w:val="Heading5"/>
      </w:pPr>
      <w:bookmarkStart w:id="5423" w:name="Typ_Bego_Personnages"/>
      <w:r w:rsidRPr="0032190F">
        <w:t>Personnages</w:t>
      </w:r>
    </w:p>
    <w:bookmarkEnd w:id="5423"/>
    <w:p w14:paraId="60351680" w14:textId="77777777" w:rsidR="000152C6" w:rsidRPr="0032190F" w:rsidRDefault="000152C6" w:rsidP="000152C6">
      <w:pPr>
        <w:jc w:val="both"/>
        <w:rPr>
          <w:lang w:val="fr-FR"/>
        </w:rPr>
      </w:pPr>
    </w:p>
    <w:p w14:paraId="6FAD10D4" w14:textId="77777777" w:rsidR="000152C6" w:rsidRPr="0032190F" w:rsidRDefault="000152C6" w:rsidP="000152C6">
      <w:pPr>
        <w:rPr>
          <w:lang w:val="fr-FR"/>
        </w:rPr>
      </w:pPr>
      <w:r w:rsidRPr="0032190F">
        <w:rPr>
          <w:lang w:val="fr-FR"/>
        </w:rPr>
        <w:t>Présents sur 64 roches (Serres 2001 p. 45 et sq.)</w:t>
      </w:r>
    </w:p>
    <w:p w14:paraId="5D6B772C" w14:textId="77777777" w:rsidR="000152C6" w:rsidRPr="0032190F" w:rsidRDefault="000152C6" w:rsidP="000152C6">
      <w:pPr>
        <w:jc w:val="both"/>
        <w:rPr>
          <w:lang w:val="fr-FR"/>
        </w:rPr>
      </w:pPr>
    </w:p>
    <w:p w14:paraId="7EC7AB06" w14:textId="216716A6" w:rsidR="000152C6" w:rsidRPr="0032190F" w:rsidRDefault="00411078" w:rsidP="000152C6">
      <w:pPr>
        <w:jc w:val="both"/>
        <w:rPr>
          <w:lang w:val="fr-FR"/>
        </w:rPr>
      </w:pPr>
      <w:r>
        <w:rPr>
          <w:lang w:val="fr-FR"/>
        </w:rPr>
        <w:t xml:space="preserve">Pour </w:t>
      </w:r>
      <w:hyperlink r:id="rId13426" w:anchor="Aut_Isetti" w:history="1">
        <w:r w:rsidRPr="00411078">
          <w:rPr>
            <w:rStyle w:val="Hyperlink"/>
            <w:lang w:val="fr-FR"/>
          </w:rPr>
          <w:t>G. Isetti</w:t>
        </w:r>
      </w:hyperlink>
      <w:r>
        <w:rPr>
          <w:lang w:val="fr-FR"/>
        </w:rPr>
        <w:t>, c</w:t>
      </w:r>
      <w:r w:rsidR="000152C6" w:rsidRPr="0032190F">
        <w:rPr>
          <w:lang w:val="fr-FR"/>
        </w:rPr>
        <w:t>aractéristiques du secteur de Fontanalba (1959 p. 115). Il en existe pourtant quelques uns dans le nord du secteur des Merveilles (SS BIB)</w:t>
      </w:r>
    </w:p>
    <w:p w14:paraId="4CF8EF6D" w14:textId="77777777" w:rsidR="000152C6" w:rsidRPr="0032190F" w:rsidRDefault="000152C6" w:rsidP="000152C6">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72"/>
        <w:gridCol w:w="1572"/>
        <w:gridCol w:w="1272"/>
      </w:tblGrid>
      <w:tr w:rsidR="000152C6" w:rsidRPr="00BD71D9" w14:paraId="268E42FF" w14:textId="77777777" w:rsidTr="00C73F91">
        <w:trPr>
          <w:jc w:val="center"/>
        </w:trPr>
        <w:tc>
          <w:tcPr>
            <w:tcW w:w="0" w:type="auto"/>
          </w:tcPr>
          <w:p w14:paraId="05061852" w14:textId="74CC3DE3" w:rsidR="000152C6" w:rsidRPr="00BD71D9" w:rsidRDefault="00000000" w:rsidP="00C73F91">
            <w:pPr>
              <w:jc w:val="both"/>
              <w:rPr>
                <w:sz w:val="20"/>
                <w:szCs w:val="20"/>
              </w:rPr>
            </w:pPr>
            <w:hyperlink r:id="rId13427" w:anchor="Desc_ZIVGIIIR17D" w:history="1">
              <w:r w:rsidR="000152C6" w:rsidRPr="00BD71D9">
                <w:rPr>
                  <w:rStyle w:val="Hyperlink"/>
                  <w:sz w:val="20"/>
                  <w:szCs w:val="20"/>
                </w:rPr>
                <w:t>ZIVGIIIR17D</w:t>
              </w:r>
            </w:hyperlink>
          </w:p>
        </w:tc>
        <w:tc>
          <w:tcPr>
            <w:tcW w:w="0" w:type="auto"/>
          </w:tcPr>
          <w:p w14:paraId="55DFAE98" w14:textId="77777777" w:rsidR="000152C6" w:rsidRPr="00BD71D9" w:rsidRDefault="000152C6" w:rsidP="00C73F91">
            <w:pPr>
              <w:jc w:val="both"/>
              <w:rPr>
                <w:sz w:val="20"/>
                <w:szCs w:val="20"/>
              </w:rPr>
            </w:pPr>
            <w:r w:rsidRPr="00BD71D9">
              <w:rPr>
                <w:sz w:val="20"/>
                <w:szCs w:val="20"/>
              </w:rPr>
              <w:t>ZXGIIR18C ?</w:t>
            </w:r>
          </w:p>
        </w:tc>
        <w:tc>
          <w:tcPr>
            <w:tcW w:w="0" w:type="auto"/>
          </w:tcPr>
          <w:p w14:paraId="0139EEE4" w14:textId="77777777" w:rsidR="000152C6" w:rsidRPr="00BD71D9" w:rsidRDefault="000152C6" w:rsidP="00C73F91">
            <w:pPr>
              <w:jc w:val="both"/>
              <w:rPr>
                <w:sz w:val="20"/>
                <w:szCs w:val="20"/>
              </w:rPr>
            </w:pPr>
          </w:p>
        </w:tc>
      </w:tr>
      <w:tr w:rsidR="000152C6" w:rsidRPr="00BD71D9" w14:paraId="03473C6D" w14:textId="77777777" w:rsidTr="00C73F91">
        <w:trPr>
          <w:jc w:val="center"/>
        </w:trPr>
        <w:tc>
          <w:tcPr>
            <w:tcW w:w="0" w:type="auto"/>
          </w:tcPr>
          <w:p w14:paraId="3AAD03E2" w14:textId="7C066393" w:rsidR="000152C6" w:rsidRPr="00BD71D9" w:rsidRDefault="00000000" w:rsidP="00C73F91">
            <w:pPr>
              <w:jc w:val="both"/>
              <w:rPr>
                <w:sz w:val="20"/>
                <w:szCs w:val="20"/>
              </w:rPr>
            </w:pPr>
            <w:hyperlink r:id="rId13428" w:anchor="Desc_ZVIIGIR5A" w:history="1">
              <w:r w:rsidR="000152C6" w:rsidRPr="00BD71D9">
                <w:rPr>
                  <w:rStyle w:val="Hyperlink"/>
                  <w:sz w:val="20"/>
                  <w:szCs w:val="20"/>
                </w:rPr>
                <w:t>ZVIIGIR5A</w:t>
              </w:r>
            </w:hyperlink>
          </w:p>
        </w:tc>
        <w:tc>
          <w:tcPr>
            <w:tcW w:w="0" w:type="auto"/>
          </w:tcPr>
          <w:p w14:paraId="1A7AD2E0" w14:textId="77777777" w:rsidR="000152C6" w:rsidRPr="00BD71D9" w:rsidRDefault="00000000" w:rsidP="00C73F91">
            <w:pPr>
              <w:jc w:val="both"/>
              <w:rPr>
                <w:sz w:val="20"/>
                <w:szCs w:val="20"/>
              </w:rPr>
            </w:pPr>
            <w:hyperlink w:anchor="Desc_ZVIIIGVIIR12" w:history="1">
              <w:r w:rsidR="000152C6" w:rsidRPr="00BD71D9">
                <w:rPr>
                  <w:rStyle w:val="Hyperlink"/>
                  <w:sz w:val="20"/>
                  <w:szCs w:val="20"/>
                </w:rPr>
                <w:t>ZVIIIGVIIR1(2)</w:t>
              </w:r>
            </w:hyperlink>
          </w:p>
        </w:tc>
        <w:tc>
          <w:tcPr>
            <w:tcW w:w="0" w:type="auto"/>
          </w:tcPr>
          <w:p w14:paraId="74F8AE65" w14:textId="77777777" w:rsidR="000152C6" w:rsidRPr="00BD71D9" w:rsidRDefault="000152C6" w:rsidP="00C73F91">
            <w:pPr>
              <w:jc w:val="both"/>
              <w:rPr>
                <w:sz w:val="20"/>
                <w:szCs w:val="20"/>
              </w:rPr>
            </w:pPr>
            <w:r w:rsidRPr="00BD71D9">
              <w:rPr>
                <w:sz w:val="20"/>
                <w:szCs w:val="20"/>
              </w:rPr>
              <w:t>ZVIIIGIXR9</w:t>
            </w:r>
          </w:p>
        </w:tc>
      </w:tr>
    </w:tbl>
    <w:p w14:paraId="5EE5CC15" w14:textId="77777777" w:rsidR="000152C6" w:rsidRDefault="000152C6" w:rsidP="000152C6">
      <w:pPr>
        <w:jc w:val="both"/>
      </w:pPr>
    </w:p>
    <w:p w14:paraId="30D31B19" w14:textId="77777777" w:rsidR="000152C6" w:rsidRPr="0032190F" w:rsidRDefault="000152C6" w:rsidP="000152C6">
      <w:pPr>
        <w:jc w:val="both"/>
        <w:rPr>
          <w:lang w:val="fr-FR"/>
        </w:rPr>
      </w:pPr>
      <w:r w:rsidRPr="0032190F">
        <w:rPr>
          <w:lang w:val="fr-FR"/>
        </w:rPr>
        <w:t>Les Personnages (nombreux à Fontanalba) sont de dimension plus petite que les figures anthropomorphiques (nombreuses aux Merveilles) (Bicknell 1913 p. 61 et Isetti 1959 p. 115)</w:t>
      </w:r>
    </w:p>
    <w:p w14:paraId="2DC353EB" w14:textId="77777777" w:rsidR="000152C6" w:rsidRPr="0032190F" w:rsidRDefault="000152C6" w:rsidP="000152C6">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7"/>
        <w:gridCol w:w="1711"/>
      </w:tblGrid>
      <w:tr w:rsidR="000152C6" w:rsidRPr="008B002C" w14:paraId="2B1AFD13" w14:textId="77777777" w:rsidTr="00C73F91">
        <w:trPr>
          <w:jc w:val="center"/>
        </w:trPr>
        <w:tc>
          <w:tcPr>
            <w:tcW w:w="0" w:type="auto"/>
            <w:gridSpan w:val="2"/>
            <w:vAlign w:val="center"/>
          </w:tcPr>
          <w:p w14:paraId="39771CF0" w14:textId="77777777" w:rsidR="000152C6" w:rsidRPr="0032190F" w:rsidRDefault="000152C6" w:rsidP="00C73F91">
            <w:pPr>
              <w:jc w:val="center"/>
              <w:rPr>
                <w:b/>
                <w:sz w:val="20"/>
                <w:szCs w:val="20"/>
                <w:lang w:val="fr-FR"/>
              </w:rPr>
            </w:pPr>
            <w:r w:rsidRPr="0032190F">
              <w:rPr>
                <w:b/>
                <w:sz w:val="20"/>
                <w:szCs w:val="20"/>
                <w:lang w:val="fr-FR"/>
              </w:rPr>
              <w:t>Les + grands Personnages</w:t>
            </w:r>
          </w:p>
          <w:p w14:paraId="299DF05E" w14:textId="77777777" w:rsidR="000152C6" w:rsidRPr="0032190F" w:rsidRDefault="000152C6" w:rsidP="00C73F91">
            <w:pPr>
              <w:jc w:val="center"/>
              <w:rPr>
                <w:sz w:val="20"/>
                <w:szCs w:val="20"/>
                <w:lang w:val="fr-FR"/>
              </w:rPr>
            </w:pPr>
            <w:r w:rsidRPr="0032190F">
              <w:rPr>
                <w:b/>
                <w:sz w:val="20"/>
                <w:szCs w:val="20"/>
                <w:lang w:val="fr-FR"/>
              </w:rPr>
              <w:t>(ss dimension des attributs)</w:t>
            </w:r>
          </w:p>
        </w:tc>
      </w:tr>
      <w:tr w:rsidR="000152C6" w:rsidRPr="00BD71D9" w14:paraId="174F850E" w14:textId="77777777" w:rsidTr="00C73F91">
        <w:trPr>
          <w:jc w:val="center"/>
        </w:trPr>
        <w:tc>
          <w:tcPr>
            <w:tcW w:w="0" w:type="auto"/>
            <w:vAlign w:val="center"/>
          </w:tcPr>
          <w:p w14:paraId="456B7AD9" w14:textId="77777777" w:rsidR="000152C6" w:rsidRPr="00BD71D9" w:rsidRDefault="000152C6" w:rsidP="00C73F91">
            <w:pPr>
              <w:jc w:val="center"/>
              <w:rPr>
                <w:sz w:val="20"/>
                <w:szCs w:val="20"/>
              </w:rPr>
            </w:pPr>
            <w:r w:rsidRPr="00BD71D9">
              <w:rPr>
                <w:sz w:val="20"/>
                <w:szCs w:val="20"/>
              </w:rPr>
              <w:t>Merveilles</w:t>
            </w:r>
          </w:p>
        </w:tc>
        <w:tc>
          <w:tcPr>
            <w:tcW w:w="0" w:type="auto"/>
            <w:vAlign w:val="center"/>
          </w:tcPr>
          <w:p w14:paraId="4754B278" w14:textId="77777777" w:rsidR="000152C6" w:rsidRPr="00BD71D9" w:rsidRDefault="000152C6" w:rsidP="00C73F91">
            <w:pPr>
              <w:jc w:val="center"/>
              <w:rPr>
                <w:sz w:val="20"/>
                <w:szCs w:val="20"/>
              </w:rPr>
            </w:pPr>
            <w:r w:rsidRPr="00BD71D9">
              <w:rPr>
                <w:sz w:val="20"/>
                <w:szCs w:val="20"/>
              </w:rPr>
              <w:t>Fontanalba</w:t>
            </w:r>
          </w:p>
        </w:tc>
      </w:tr>
      <w:tr w:rsidR="000152C6" w:rsidRPr="00BD71D9" w14:paraId="1A21EFFA" w14:textId="77777777" w:rsidTr="00C73F91">
        <w:trPr>
          <w:jc w:val="center"/>
        </w:trPr>
        <w:tc>
          <w:tcPr>
            <w:tcW w:w="0" w:type="auto"/>
            <w:vAlign w:val="center"/>
          </w:tcPr>
          <w:p w14:paraId="60B02D4C" w14:textId="0156CCDB" w:rsidR="000152C6" w:rsidRPr="00BD71D9" w:rsidRDefault="00000000" w:rsidP="00C73F91">
            <w:pPr>
              <w:jc w:val="center"/>
              <w:rPr>
                <w:sz w:val="20"/>
                <w:szCs w:val="20"/>
              </w:rPr>
            </w:pPr>
            <w:hyperlink r:id="rId13429" w:anchor="Desc_ZVIIIGIXR9" w:history="1">
              <w:r w:rsidR="000152C6" w:rsidRPr="00BD71D9">
                <w:rPr>
                  <w:rStyle w:val="Hyperlink"/>
                  <w:sz w:val="20"/>
                  <w:szCs w:val="20"/>
                </w:rPr>
                <w:t>ZVIIIGIXR9</w:t>
              </w:r>
            </w:hyperlink>
          </w:p>
        </w:tc>
        <w:tc>
          <w:tcPr>
            <w:tcW w:w="0" w:type="auto"/>
            <w:vAlign w:val="center"/>
          </w:tcPr>
          <w:p w14:paraId="61C693D3" w14:textId="54CCB512" w:rsidR="000152C6" w:rsidRPr="00BD71D9" w:rsidRDefault="00000000" w:rsidP="00C73F91">
            <w:pPr>
              <w:jc w:val="center"/>
              <w:rPr>
                <w:sz w:val="20"/>
                <w:szCs w:val="20"/>
              </w:rPr>
            </w:pPr>
            <w:hyperlink r:id="rId13430" w:anchor="Desc_ZXVIIIGIIR47alpha" w:history="1">
              <w:r w:rsidR="000152C6" w:rsidRPr="00BD71D9">
                <w:rPr>
                  <w:rStyle w:val="Hyperlink"/>
                  <w:sz w:val="20"/>
                  <w:szCs w:val="20"/>
                </w:rPr>
                <w:t>ZXVIIIGIIR47@a</w:t>
              </w:r>
            </w:hyperlink>
          </w:p>
        </w:tc>
      </w:tr>
      <w:tr w:rsidR="000152C6" w:rsidRPr="00BD71D9" w14:paraId="41DFF5AB" w14:textId="77777777" w:rsidTr="00C73F91">
        <w:trPr>
          <w:jc w:val="center"/>
        </w:trPr>
        <w:tc>
          <w:tcPr>
            <w:tcW w:w="0" w:type="auto"/>
            <w:vAlign w:val="center"/>
          </w:tcPr>
          <w:p w14:paraId="230019FF" w14:textId="6C9EFF40" w:rsidR="000152C6" w:rsidRPr="00BD71D9" w:rsidRDefault="00000000" w:rsidP="00C73F91">
            <w:pPr>
              <w:jc w:val="center"/>
              <w:rPr>
                <w:sz w:val="20"/>
                <w:szCs w:val="20"/>
              </w:rPr>
            </w:pPr>
            <w:hyperlink r:id="rId13431" w:anchor="Desc_ZXGIIR13A" w:history="1">
              <w:r w:rsidR="000152C6" w:rsidRPr="00BD71D9">
                <w:rPr>
                  <w:rStyle w:val="Hyperlink"/>
                  <w:i/>
                  <w:sz w:val="20"/>
                  <w:szCs w:val="20"/>
                </w:rPr>
                <w:t>Roche du Sacrifice</w:t>
              </w:r>
            </w:hyperlink>
          </w:p>
        </w:tc>
        <w:tc>
          <w:tcPr>
            <w:tcW w:w="0" w:type="auto"/>
            <w:vAlign w:val="center"/>
          </w:tcPr>
          <w:p w14:paraId="55F20CC0" w14:textId="77777777" w:rsidR="000152C6" w:rsidRPr="00BD71D9" w:rsidRDefault="000152C6" w:rsidP="00C73F91">
            <w:pPr>
              <w:jc w:val="center"/>
              <w:rPr>
                <w:sz w:val="20"/>
                <w:szCs w:val="20"/>
              </w:rPr>
            </w:pPr>
          </w:p>
        </w:tc>
      </w:tr>
    </w:tbl>
    <w:p w14:paraId="47E08BBE" w14:textId="77777777" w:rsidR="000152C6" w:rsidRDefault="000152C6" w:rsidP="000152C6">
      <w:pPr>
        <w:jc w:val="both"/>
      </w:pPr>
      <w:r>
        <w:t>(SS BIB)</w:t>
      </w:r>
    </w:p>
    <w:p w14:paraId="0C5DE413" w14:textId="77777777" w:rsidR="000152C6" w:rsidRPr="004264B7" w:rsidRDefault="000152C6" w:rsidP="000152C6">
      <w:pPr>
        <w:pStyle w:val="Heading4"/>
        <w:numPr>
          <w:ilvl w:val="3"/>
          <w:numId w:val="0"/>
        </w:numPr>
        <w:tabs>
          <w:tab w:val="num" w:pos="2520"/>
        </w:tabs>
        <w:spacing w:before="240" w:after="60"/>
        <w:ind w:left="2160"/>
      </w:pPr>
      <w:bookmarkStart w:id="5424" w:name="Typ_Bego_Figures_Geometriques"/>
      <w:r>
        <w:t>Figures géométriques</w:t>
      </w:r>
    </w:p>
    <w:p w14:paraId="09035D89" w14:textId="77777777" w:rsidR="000152C6" w:rsidRDefault="000152C6" w:rsidP="00647EA0">
      <w:pPr>
        <w:pStyle w:val="Heading5"/>
      </w:pPr>
      <w:r>
        <w:t>Cercles</w:t>
      </w:r>
    </w:p>
    <w:p w14:paraId="6127FFD3" w14:textId="77777777" w:rsidR="000152C6" w:rsidRPr="00710EC6" w:rsidRDefault="000152C6" w:rsidP="000152C6">
      <w:pPr>
        <w:pStyle w:val="Heading6"/>
      </w:pPr>
      <w:r>
        <w:t>Cercles</w:t>
      </w:r>
    </w:p>
    <w:p w14:paraId="568E1E30" w14:textId="77777777" w:rsidR="000152C6" w:rsidRDefault="000152C6" w:rsidP="000152C6">
      <w:pPr>
        <w:pStyle w:val="Heading7"/>
      </w:pPr>
      <w:r>
        <w:t>Répartition spatiale</w:t>
      </w:r>
    </w:p>
    <w:p w14:paraId="2528FDCB" w14:textId="77777777" w:rsidR="000152C6" w:rsidRDefault="000152C6" w:rsidP="000152C6"/>
    <w:p w14:paraId="309D0CDE" w14:textId="5EB19D89" w:rsidR="000152C6" w:rsidRPr="0032190F" w:rsidRDefault="000152C6" w:rsidP="000152C6">
      <w:pPr>
        <w:rPr>
          <w:lang w:val="fr-FR"/>
        </w:rPr>
      </w:pPr>
      <w:r w:rsidRPr="0032190F">
        <w:rPr>
          <w:lang w:val="fr-FR"/>
        </w:rPr>
        <w:t xml:space="preserve">Il y a des grands cercles dans la </w:t>
      </w:r>
      <w:hyperlink r:id="rId13432" w:anchor="Desc_ZI" w:history="1">
        <w:r w:rsidRPr="0032190F">
          <w:rPr>
            <w:rStyle w:val="Hyperlink"/>
            <w:lang w:val="fr-FR"/>
          </w:rPr>
          <w:t>zone I</w:t>
        </w:r>
      </w:hyperlink>
      <w:r w:rsidRPr="0032190F">
        <w:rPr>
          <w:lang w:val="fr-FR"/>
        </w:rPr>
        <w:t xml:space="preserve"> (SS BIB)</w:t>
      </w:r>
    </w:p>
    <w:p w14:paraId="14037C5D" w14:textId="77777777" w:rsidR="000152C6" w:rsidRPr="0032190F" w:rsidRDefault="000152C6" w:rsidP="000152C6">
      <w:pPr>
        <w:pStyle w:val="Heading7"/>
        <w:rPr>
          <w:lang w:val="fr-FR"/>
        </w:rPr>
      </w:pPr>
      <w:r w:rsidRPr="0032190F">
        <w:rPr>
          <w:lang w:val="fr-FR"/>
        </w:rPr>
        <w:t>Associations</w:t>
      </w:r>
    </w:p>
    <w:p w14:paraId="64C6BBD9" w14:textId="77777777" w:rsidR="000152C6" w:rsidRPr="0032190F" w:rsidRDefault="000152C6" w:rsidP="000152C6">
      <w:pPr>
        <w:rPr>
          <w:lang w:val="fr-FR"/>
        </w:rPr>
      </w:pPr>
    </w:p>
    <w:p w14:paraId="37215949" w14:textId="7AC72EDA" w:rsidR="000152C6" w:rsidRPr="0032190F" w:rsidRDefault="000152C6" w:rsidP="000152C6">
      <w:pPr>
        <w:rPr>
          <w:lang w:val="fr-FR"/>
        </w:rPr>
      </w:pPr>
      <w:r w:rsidRPr="0032190F">
        <w:rPr>
          <w:lang w:val="fr-FR"/>
        </w:rPr>
        <w:t xml:space="preserve">Les cercles sont bien associés avec les </w:t>
      </w:r>
      <w:hyperlink r:id="rId13433" w:anchor="Typ_Bego_Figures_Franges" w:history="1">
        <w:r w:rsidR="00832840">
          <w:rPr>
            <w:rStyle w:val="Hyperlink"/>
            <w:szCs w:val="20"/>
            <w:lang w:val="fr-FR"/>
          </w:rPr>
          <w:t>F</w:t>
        </w:r>
        <w:r w:rsidR="00832840" w:rsidRPr="00832840">
          <w:rPr>
            <w:rStyle w:val="Hyperlink"/>
            <w:szCs w:val="20"/>
            <w:lang w:val="fr-FR"/>
          </w:rPr>
          <w:t>igures à franges</w:t>
        </w:r>
      </w:hyperlink>
      <w:r w:rsidR="00832840" w:rsidRPr="0032190F">
        <w:rPr>
          <w:lang w:val="fr-FR"/>
        </w:rPr>
        <w:t xml:space="preserve"> </w:t>
      </w:r>
      <w:r w:rsidRPr="0032190F">
        <w:rPr>
          <w:lang w:val="fr-FR"/>
        </w:rPr>
        <w:t>(Serres 2001)</w:t>
      </w:r>
    </w:p>
    <w:p w14:paraId="156B1D1D" w14:textId="77777777" w:rsidR="000152C6" w:rsidRPr="0032190F" w:rsidRDefault="000152C6" w:rsidP="000152C6">
      <w:pPr>
        <w:pStyle w:val="Heading6"/>
      </w:pPr>
      <w:r w:rsidRPr="0032190F">
        <w:t>Cercles avec une plage rectangulaire accrochée</w:t>
      </w:r>
    </w:p>
    <w:p w14:paraId="4948A1F9" w14:textId="77777777" w:rsidR="000152C6" w:rsidRPr="0032190F" w:rsidRDefault="000152C6" w:rsidP="000152C6">
      <w:pPr>
        <w:rPr>
          <w:lang w:val="fr-FR"/>
        </w:rPr>
      </w:pPr>
    </w:p>
    <w:p w14:paraId="027AAF64" w14:textId="77777777" w:rsidR="000152C6" w:rsidRPr="0032190F" w:rsidRDefault="000152C6" w:rsidP="000152C6">
      <w:pPr>
        <w:rPr>
          <w:lang w:val="fr-FR"/>
        </w:rPr>
      </w:pPr>
      <w:r w:rsidRPr="0032190F">
        <w:rPr>
          <w:lang w:val="fr-FR"/>
        </w:rPr>
        <w:t>Les roches suivantes présentent un cercle avec une plage rectangulaire collée à un cercle :</w:t>
      </w:r>
    </w:p>
    <w:p w14:paraId="37A75251" w14:textId="77777777" w:rsidR="000152C6" w:rsidRPr="0032190F" w:rsidRDefault="000152C6" w:rsidP="000152C6">
      <w:pPr>
        <w:ind w:firstLine="454"/>
        <w:rPr>
          <w:lang w:val="fr-FR"/>
        </w:rPr>
      </w:pPr>
      <w:r w:rsidRPr="0032190F">
        <w:rPr>
          <w:lang w:val="fr-FR"/>
        </w:rPr>
        <w:t>-ZXIIIGIR18@c</w:t>
      </w:r>
    </w:p>
    <w:p w14:paraId="290DAFBE" w14:textId="77777777" w:rsidR="000152C6" w:rsidRPr="0032190F" w:rsidRDefault="000152C6" w:rsidP="000152C6">
      <w:pPr>
        <w:ind w:left="454"/>
        <w:rPr>
          <w:lang w:val="fr-FR"/>
        </w:rPr>
      </w:pPr>
      <w:r w:rsidRPr="0032190F">
        <w:rPr>
          <w:lang w:val="fr-FR"/>
        </w:rPr>
        <w:t>-ZXVIIIGIR54@a</w:t>
      </w:r>
    </w:p>
    <w:p w14:paraId="0D1BCCFD" w14:textId="77777777" w:rsidR="000152C6" w:rsidRPr="0032190F" w:rsidRDefault="000152C6" w:rsidP="000152C6">
      <w:pPr>
        <w:rPr>
          <w:lang w:val="fr-FR"/>
        </w:rPr>
      </w:pPr>
      <w:r w:rsidRPr="0032190F">
        <w:rPr>
          <w:lang w:val="fr-FR"/>
        </w:rPr>
        <w:t>Deux plages associées à un cercle :</w:t>
      </w:r>
    </w:p>
    <w:p w14:paraId="7E93CBE4" w14:textId="77777777" w:rsidR="000152C6" w:rsidRPr="0032190F" w:rsidRDefault="000152C6" w:rsidP="000152C6">
      <w:pPr>
        <w:ind w:left="454"/>
        <w:rPr>
          <w:lang w:val="fr-FR"/>
        </w:rPr>
      </w:pPr>
      <w:r w:rsidRPr="0032190F">
        <w:rPr>
          <w:lang w:val="fr-FR"/>
        </w:rPr>
        <w:t>-ZXVIIIGIR67@b</w:t>
      </w:r>
    </w:p>
    <w:p w14:paraId="0701DCB2" w14:textId="77777777" w:rsidR="000152C6" w:rsidRPr="0032190F" w:rsidRDefault="000152C6" w:rsidP="000152C6">
      <w:pPr>
        <w:ind w:left="454"/>
        <w:rPr>
          <w:lang w:val="fr-FR"/>
        </w:rPr>
      </w:pPr>
      <w:r w:rsidRPr="0032190F">
        <w:rPr>
          <w:lang w:val="fr-FR"/>
        </w:rPr>
        <w:t>-ZXVIIIGIVR26@a</w:t>
      </w:r>
    </w:p>
    <w:p w14:paraId="6D7C5DAC" w14:textId="77777777" w:rsidR="000152C6" w:rsidRPr="0032190F" w:rsidRDefault="000152C6" w:rsidP="000152C6">
      <w:pPr>
        <w:rPr>
          <w:lang w:val="fr-FR"/>
        </w:rPr>
      </w:pPr>
      <w:r w:rsidRPr="0032190F">
        <w:rPr>
          <w:lang w:val="fr-FR"/>
        </w:rPr>
        <w:t>Deux cercles pour une plage :</w:t>
      </w:r>
    </w:p>
    <w:p w14:paraId="5722747D" w14:textId="77777777" w:rsidR="000152C6" w:rsidRPr="0032190F" w:rsidRDefault="000152C6" w:rsidP="000152C6">
      <w:pPr>
        <w:rPr>
          <w:lang w:val="fr-FR"/>
        </w:rPr>
      </w:pPr>
      <w:r w:rsidRPr="0032190F">
        <w:rPr>
          <w:lang w:val="fr-FR"/>
        </w:rPr>
        <w:tab/>
        <w:t>-ZVIGIIR29@a</w:t>
      </w:r>
    </w:p>
    <w:p w14:paraId="5FDBB38E" w14:textId="77777777" w:rsidR="000152C6" w:rsidRPr="0032190F" w:rsidRDefault="000152C6" w:rsidP="000152C6">
      <w:pPr>
        <w:rPr>
          <w:lang w:val="fr-FR"/>
        </w:rPr>
      </w:pPr>
      <w:r w:rsidRPr="0032190F">
        <w:rPr>
          <w:lang w:val="fr-FR"/>
        </w:rPr>
        <w:tab/>
        <w:t>-ZXVIIGIIIR1@a</w:t>
      </w:r>
    </w:p>
    <w:p w14:paraId="0A8427C1" w14:textId="77777777" w:rsidR="000152C6" w:rsidRPr="0032190F" w:rsidRDefault="000152C6" w:rsidP="000152C6">
      <w:pPr>
        <w:rPr>
          <w:lang w:val="fr-FR"/>
        </w:rPr>
      </w:pPr>
      <w:r w:rsidRPr="0032190F">
        <w:rPr>
          <w:lang w:val="fr-FR"/>
        </w:rPr>
        <w:t>Plusieurs cercles pour une plage :</w:t>
      </w:r>
    </w:p>
    <w:p w14:paraId="0AF5D070" w14:textId="77777777" w:rsidR="000152C6" w:rsidRPr="0032190F" w:rsidRDefault="000152C6" w:rsidP="000152C6">
      <w:pPr>
        <w:rPr>
          <w:lang w:val="fr-FR"/>
        </w:rPr>
      </w:pPr>
      <w:r w:rsidRPr="0032190F">
        <w:rPr>
          <w:lang w:val="fr-FR"/>
        </w:rPr>
        <w:tab/>
        <w:t>-ZXVIIIGIIIR35@a</w:t>
      </w:r>
    </w:p>
    <w:p w14:paraId="134A0A71" w14:textId="77777777" w:rsidR="000152C6" w:rsidRPr="0032190F" w:rsidRDefault="000152C6" w:rsidP="000152C6">
      <w:pPr>
        <w:ind w:firstLine="454"/>
        <w:rPr>
          <w:lang w:val="fr-FR"/>
        </w:rPr>
      </w:pPr>
      <w:r w:rsidRPr="0032190F">
        <w:rPr>
          <w:lang w:val="fr-FR"/>
        </w:rPr>
        <w:t>-ZXVIIIGIVR16@e</w:t>
      </w:r>
    </w:p>
    <w:p w14:paraId="1A7F5BE8" w14:textId="77777777" w:rsidR="000152C6" w:rsidRPr="0032190F" w:rsidRDefault="000152C6" w:rsidP="000152C6">
      <w:pPr>
        <w:rPr>
          <w:lang w:val="fr-FR"/>
        </w:rPr>
      </w:pPr>
      <w:r w:rsidRPr="0032190F">
        <w:rPr>
          <w:lang w:val="fr-FR"/>
        </w:rPr>
        <w:t>(Serres 2001 p. 240)</w:t>
      </w:r>
    </w:p>
    <w:p w14:paraId="22F5985E" w14:textId="77777777" w:rsidR="000152C6" w:rsidRPr="0032190F" w:rsidRDefault="000152C6" w:rsidP="000152C6">
      <w:pPr>
        <w:rPr>
          <w:lang w:val="fr-FR"/>
        </w:rPr>
      </w:pPr>
    </w:p>
    <w:p w14:paraId="42E313C2" w14:textId="77777777" w:rsidR="000152C6" w:rsidRPr="0032190F" w:rsidRDefault="000152C6" w:rsidP="000152C6">
      <w:pPr>
        <w:pStyle w:val="Heading6"/>
      </w:pPr>
      <w:r w:rsidRPr="0032190F">
        <w:t>Cercles concentriques et spirales</w:t>
      </w:r>
    </w:p>
    <w:p w14:paraId="1C79C981" w14:textId="77777777" w:rsidR="000152C6" w:rsidRPr="0032190F" w:rsidRDefault="000152C6" w:rsidP="000152C6">
      <w:pPr>
        <w:rPr>
          <w:lang w:val="fr-FR"/>
        </w:rPr>
      </w:pPr>
    </w:p>
    <w:p w14:paraId="07340D0B" w14:textId="6ABB2F23" w:rsidR="000152C6" w:rsidRPr="0032190F" w:rsidRDefault="000152C6" w:rsidP="000152C6">
      <w:pPr>
        <w:jc w:val="both"/>
        <w:rPr>
          <w:lang w:val="fr-FR"/>
        </w:rPr>
      </w:pPr>
      <w:r w:rsidRPr="0032190F">
        <w:rPr>
          <w:lang w:val="fr-FR"/>
        </w:rPr>
        <w:t xml:space="preserve">Selon C. Jègues, ces figures évoqueraient la course des étoiles autour de la Polaire (BIB 1363). Elle remarque que « toutes celles dont nous avons pu repérer l’orientation sont organisées pour être observées en regardant précisément vers le nord » (BIB 1363 p. 371) En fait sur 28 faces ayant ces gravures 10 seulement sont dirigées vers le sud </w:t>
      </w:r>
      <w:r w:rsidRPr="0032190F">
        <w:rPr>
          <w:i/>
          <w:lang w:val="fr-FR"/>
        </w:rPr>
        <w:t>lato-sensu</w:t>
      </w:r>
      <w:r w:rsidRPr="0032190F">
        <w:rPr>
          <w:lang w:val="fr-FR"/>
        </w:rPr>
        <w:t xml:space="preserve">. La roche </w:t>
      </w:r>
      <w:hyperlink r:id="rId13434" w:anchor="Desc_ZXGIIR18C" w:history="1">
        <w:r w:rsidRPr="0032190F">
          <w:rPr>
            <w:rStyle w:val="Hyperlink"/>
            <w:lang w:val="fr-FR"/>
          </w:rPr>
          <w:t>ZXGIIR18C</w:t>
        </w:r>
      </w:hyperlink>
      <w:r w:rsidRPr="0032190F">
        <w:rPr>
          <w:lang w:val="fr-FR"/>
        </w:rPr>
        <w:t>, pourtant citée par C. Jègues n’en faisant pas partie (SS BIB).</w:t>
      </w:r>
    </w:p>
    <w:p w14:paraId="72E514CB" w14:textId="77777777" w:rsidR="000152C6" w:rsidRPr="0032190F" w:rsidRDefault="000152C6" w:rsidP="000152C6">
      <w:pPr>
        <w:jc w:val="both"/>
        <w:rPr>
          <w:lang w:val="fr-FR"/>
        </w:rPr>
      </w:pPr>
      <w:r w:rsidRPr="0032190F">
        <w:rPr>
          <w:lang w:val="fr-FR"/>
        </w:rPr>
        <w:br/>
        <w:t>ZIVGIIIR21B</w:t>
      </w:r>
    </w:p>
    <w:p w14:paraId="595B999E" w14:textId="77777777" w:rsidR="000152C6" w:rsidRPr="0032190F" w:rsidRDefault="000152C6" w:rsidP="000152C6">
      <w:pPr>
        <w:jc w:val="both"/>
        <w:rPr>
          <w:lang w:val="fr-FR"/>
        </w:rPr>
      </w:pPr>
    </w:p>
    <w:bookmarkEnd w:id="5424"/>
    <w:p w14:paraId="2A213591" w14:textId="77777777" w:rsidR="000152C6" w:rsidRPr="0032190F" w:rsidRDefault="000152C6" w:rsidP="000152C6">
      <w:pPr>
        <w:pStyle w:val="Heading4"/>
        <w:numPr>
          <w:ilvl w:val="3"/>
          <w:numId w:val="0"/>
        </w:numPr>
        <w:tabs>
          <w:tab w:val="num" w:pos="2520"/>
        </w:tabs>
        <w:spacing w:before="240" w:after="60"/>
        <w:ind w:left="2160"/>
      </w:pPr>
      <w:r w:rsidRPr="0032190F">
        <w:t>Figures indéterminées</w:t>
      </w:r>
    </w:p>
    <w:p w14:paraId="5710B61E" w14:textId="77777777" w:rsidR="000152C6" w:rsidRPr="0032190F" w:rsidRDefault="000152C6" w:rsidP="00647EA0">
      <w:pPr>
        <w:pStyle w:val="Heading5"/>
      </w:pPr>
      <w:r w:rsidRPr="0032190F">
        <w:t>Plage de cupules</w:t>
      </w:r>
    </w:p>
    <w:p w14:paraId="372790D0" w14:textId="77777777" w:rsidR="000152C6" w:rsidRPr="0032190F" w:rsidRDefault="000152C6" w:rsidP="000152C6">
      <w:pPr>
        <w:rPr>
          <w:lang w:val="fr-FR"/>
        </w:rPr>
      </w:pPr>
    </w:p>
    <w:p w14:paraId="03EB5555" w14:textId="77777777" w:rsidR="000152C6" w:rsidRPr="0032190F" w:rsidRDefault="000152C6" w:rsidP="000152C6">
      <w:pPr>
        <w:jc w:val="both"/>
        <w:rPr>
          <w:lang w:val="fr-FR"/>
        </w:rPr>
      </w:pPr>
      <w:r w:rsidRPr="0032190F">
        <w:rPr>
          <w:lang w:val="fr-FR"/>
        </w:rPr>
        <w:lastRenderedPageBreak/>
        <w:t>La répartition des plages de cupules suit celle de l’ensemble des roches (Serres 2001 p. 262). Serres observe une variété du style et des technique de réalisation des plages de cupules (relevées cupule par cupules) pour des  roches majeures :</w:t>
      </w:r>
    </w:p>
    <w:p w14:paraId="76354237" w14:textId="77777777" w:rsidR="000152C6" w:rsidRPr="0032190F" w:rsidRDefault="000152C6" w:rsidP="000152C6">
      <w:pPr>
        <w:rPr>
          <w:lang w:val="fr-FR"/>
        </w:rPr>
      </w:pPr>
      <w:r w:rsidRPr="0032190F">
        <w:rPr>
          <w:lang w:val="fr-FR"/>
        </w:rPr>
        <w:tab/>
        <w:t>-le Christ (14 plages de cupules toutes de typologie différente)</w:t>
      </w:r>
    </w:p>
    <w:p w14:paraId="743A3BDA" w14:textId="77777777" w:rsidR="000152C6" w:rsidRPr="0032190F" w:rsidRDefault="000152C6" w:rsidP="000152C6">
      <w:pPr>
        <w:rPr>
          <w:lang w:val="fr-FR"/>
        </w:rPr>
      </w:pPr>
      <w:r w:rsidRPr="0032190F">
        <w:rPr>
          <w:lang w:val="fr-FR"/>
        </w:rPr>
        <w:tab/>
        <w:t>-le Chef de Tribu (21 plages de cupules de styles différents)</w:t>
      </w:r>
    </w:p>
    <w:p w14:paraId="79170E68" w14:textId="77777777" w:rsidR="000152C6" w:rsidRPr="0032190F" w:rsidRDefault="000152C6" w:rsidP="000152C6">
      <w:pPr>
        <w:rPr>
          <w:lang w:val="fr-FR"/>
        </w:rPr>
      </w:pPr>
      <w:r w:rsidRPr="0032190F">
        <w:rPr>
          <w:lang w:val="fr-FR"/>
        </w:rPr>
        <w:tab/>
        <w:t>-le faux sorcier (10 plages)</w:t>
      </w:r>
    </w:p>
    <w:p w14:paraId="0490A17F" w14:textId="77777777" w:rsidR="000152C6" w:rsidRPr="0032190F" w:rsidRDefault="000152C6" w:rsidP="000152C6">
      <w:pPr>
        <w:rPr>
          <w:lang w:val="fr-FR"/>
        </w:rPr>
      </w:pPr>
      <w:r w:rsidRPr="0032190F">
        <w:rPr>
          <w:lang w:val="fr-FR"/>
        </w:rPr>
        <w:tab/>
        <w:t>-HBZZ (22 plages)</w:t>
      </w:r>
    </w:p>
    <w:p w14:paraId="3B904666" w14:textId="77777777" w:rsidR="000152C6" w:rsidRPr="0032190F" w:rsidRDefault="000152C6" w:rsidP="000152C6">
      <w:pPr>
        <w:rPr>
          <w:lang w:val="fr-FR"/>
        </w:rPr>
      </w:pPr>
      <w:r w:rsidRPr="0032190F">
        <w:rPr>
          <w:lang w:val="fr-FR"/>
        </w:rPr>
        <w:t>(Serres 2001 p. 277)</w:t>
      </w:r>
    </w:p>
    <w:p w14:paraId="28E998EA" w14:textId="77777777" w:rsidR="000152C6" w:rsidRPr="0032190F" w:rsidRDefault="000152C6" w:rsidP="000152C6">
      <w:pPr>
        <w:rPr>
          <w:lang w:val="fr-FR"/>
        </w:rPr>
      </w:pPr>
    </w:p>
    <w:p w14:paraId="249C0507" w14:textId="77777777" w:rsidR="000152C6" w:rsidRPr="0032190F" w:rsidRDefault="000152C6" w:rsidP="000152C6">
      <w:pPr>
        <w:rPr>
          <w:lang w:val="fr-FR"/>
        </w:rPr>
      </w:pPr>
      <w:r w:rsidRPr="0032190F">
        <w:rPr>
          <w:lang w:val="fr-FR"/>
        </w:rPr>
        <w:t>Les plages de cupules pourraient résulter de rajout successifs au cours du temps et avoir été faits après la gravure (Serres 2001 p. 277)  des ex-votos selon Lumley</w:t>
      </w:r>
    </w:p>
    <w:p w14:paraId="1079A3FB" w14:textId="3237BACB" w:rsidR="000152C6" w:rsidRPr="0032190F" w:rsidRDefault="00C271A9" w:rsidP="000152C6">
      <w:pPr>
        <w:pStyle w:val="Heading2"/>
        <w:numPr>
          <w:ilvl w:val="1"/>
          <w:numId w:val="0"/>
        </w:numPr>
        <w:tabs>
          <w:tab w:val="num" w:pos="1080"/>
        </w:tabs>
        <w:spacing w:before="240" w:after="60"/>
        <w:ind w:left="720"/>
        <w:jc w:val="both"/>
      </w:pPr>
      <w:r>
        <w:t>a</w:t>
      </w:r>
      <w:r w:rsidR="000152C6" w:rsidRPr="0032190F">
        <w:t>nalyses</w:t>
      </w:r>
    </w:p>
    <w:p w14:paraId="25947DC5" w14:textId="77777777" w:rsidR="000152C6" w:rsidRPr="0032190F" w:rsidRDefault="000152C6" w:rsidP="000152C6">
      <w:pPr>
        <w:rPr>
          <w:lang w:val="fr-FR"/>
        </w:rPr>
      </w:pPr>
    </w:p>
    <w:p w14:paraId="4CA9C123" w14:textId="77777777" w:rsidR="000152C6" w:rsidRPr="0032190F" w:rsidRDefault="000152C6" w:rsidP="000152C6">
      <w:pPr>
        <w:rPr>
          <w:lang w:val="fr-FR"/>
        </w:rPr>
      </w:pPr>
      <w:r w:rsidRPr="0032190F">
        <w:rPr>
          <w:lang w:val="fr-FR"/>
        </w:rPr>
        <w:t>Malgré le nombre de gravures, le site semble avoir connu un cycle court de réalisation :</w:t>
      </w:r>
    </w:p>
    <w:p w14:paraId="27633C00" w14:textId="2762F725" w:rsidR="000152C6" w:rsidRPr="0032190F" w:rsidRDefault="000152C6" w:rsidP="000152C6">
      <w:pPr>
        <w:rPr>
          <w:lang w:val="fr-FR"/>
        </w:rPr>
      </w:pPr>
      <w:r w:rsidRPr="0032190F">
        <w:rPr>
          <w:lang w:val="fr-FR"/>
        </w:rPr>
        <w:tab/>
        <w:t xml:space="preserve">-la typologie des araires et restreinte (contrairement au </w:t>
      </w:r>
      <w:hyperlink r:id="rId13435" w:anchor="Sit_Valcamonica" w:history="1">
        <w:r w:rsidRPr="0032190F">
          <w:rPr>
            <w:rStyle w:val="Hyperlink"/>
            <w:lang w:val="fr-FR"/>
          </w:rPr>
          <w:t>Valcamonica</w:t>
        </w:r>
      </w:hyperlink>
      <w:r w:rsidRPr="0032190F">
        <w:rPr>
          <w:lang w:val="fr-FR"/>
        </w:rPr>
        <w:t>).</w:t>
      </w:r>
    </w:p>
    <w:p w14:paraId="25018F23" w14:textId="77777777" w:rsidR="000152C6" w:rsidRPr="0032190F" w:rsidRDefault="000152C6" w:rsidP="000152C6">
      <w:pPr>
        <w:rPr>
          <w:lang w:val="fr-FR"/>
        </w:rPr>
      </w:pPr>
      <w:r w:rsidRPr="0032190F">
        <w:rPr>
          <w:lang w:val="fr-FR"/>
        </w:rPr>
        <w:tab/>
        <w:t>-J. Magail fait des simulations et trouve que le site aurait pu être gravé en peu de temps.</w:t>
      </w:r>
    </w:p>
    <w:p w14:paraId="47DD01F7" w14:textId="77777777" w:rsidR="000152C6" w:rsidRPr="0032190F" w:rsidRDefault="000152C6" w:rsidP="000152C6">
      <w:pPr>
        <w:rPr>
          <w:lang w:val="fr-FR"/>
        </w:rPr>
      </w:pPr>
    </w:p>
    <w:p w14:paraId="04A128D1" w14:textId="327DBDA7" w:rsidR="000152C6" w:rsidRPr="0032190F" w:rsidRDefault="000152C6" w:rsidP="000152C6">
      <w:pPr>
        <w:jc w:val="both"/>
        <w:rPr>
          <w:lang w:val="fr-FR"/>
        </w:rPr>
      </w:pPr>
      <w:r w:rsidRPr="0032190F">
        <w:rPr>
          <w:lang w:val="fr-FR"/>
        </w:rPr>
        <w:t xml:space="preserve">Le contexte archéologique des poignards et hallebardes du mont Bego oriente la datation de la majorité des figurations vers les périodes anciennes chalcolithiques plutôt que vers celles se rapprochant du </w:t>
      </w:r>
      <w:r w:rsidR="006F54D7">
        <w:rPr>
          <w:lang w:val="fr-FR"/>
        </w:rPr>
        <w:t>BA</w:t>
      </w:r>
      <w:r w:rsidRPr="0032190F">
        <w:rPr>
          <w:lang w:val="fr-FR"/>
        </w:rPr>
        <w:t xml:space="preserve"> (BIB 97 p. 27). Les travaux d’étude en cours sur les sites du Mont Bego tendent actuellement à vieillir la datation de la réalisation de la plupart des gravures rupestres. C’est notamment le cas des armes (haches, poignards, hallebardes) qui semblent plus relever de la mouvance Remedello (l’assimilation des manifestations de cette entité à une culture faisant toujours débat) que du </w:t>
      </w:r>
      <w:r w:rsidR="006F54D7">
        <w:rPr>
          <w:lang w:val="fr-FR"/>
        </w:rPr>
        <w:t>BA</w:t>
      </w:r>
      <w:r w:rsidRPr="0032190F">
        <w:rPr>
          <w:lang w:val="fr-FR"/>
        </w:rPr>
        <w:t xml:space="preserve"> (de Lumley et al. 2000) (BIB 1318 p. 246)</w:t>
      </w:r>
    </w:p>
    <w:p w14:paraId="35A7835D" w14:textId="77777777" w:rsidR="000152C6" w:rsidRPr="0032190F" w:rsidRDefault="000152C6" w:rsidP="000152C6">
      <w:pPr>
        <w:jc w:val="both"/>
        <w:rPr>
          <w:lang w:val="fr-FR"/>
        </w:rPr>
      </w:pPr>
    </w:p>
    <w:p w14:paraId="76674B6B" w14:textId="466DF47B" w:rsidR="000152C6" w:rsidRPr="0032190F" w:rsidRDefault="000152C6" w:rsidP="000152C6">
      <w:pPr>
        <w:jc w:val="both"/>
        <w:rPr>
          <w:lang w:val="fr-FR"/>
        </w:rPr>
      </w:pPr>
      <w:r w:rsidRPr="0032190F">
        <w:rPr>
          <w:lang w:val="fr-FR"/>
        </w:rPr>
        <w:t xml:space="preserve">L’importance des figurations de poignards placerait ces gravures à la période de construction du dolmen M XII (ca 2700). Ce que semble confirmer le  peu de figurations humaines et/ou solaires corrélatives du phénomène d’érection des stèles anthropomorphes (type B) telles que le montre les sites du </w:t>
      </w:r>
      <w:hyperlink r:id="rId13436" w:anchor="Sit_Petit_Chasseur" w:history="1">
        <w:r w:rsidRPr="0032190F">
          <w:rPr>
            <w:rStyle w:val="Hyperlink"/>
            <w:lang w:val="fr-FR"/>
          </w:rPr>
          <w:t xml:space="preserve">Petit-Chasseur </w:t>
        </w:r>
      </w:hyperlink>
      <w:r w:rsidRPr="0032190F">
        <w:rPr>
          <w:lang w:val="fr-FR"/>
        </w:rPr>
        <w:t xml:space="preserve"> et de Saint-Martin-de-Corléans (SS BIB)</w:t>
      </w:r>
    </w:p>
    <w:p w14:paraId="73C53065" w14:textId="77777777" w:rsidR="000152C6" w:rsidRPr="0032190F" w:rsidRDefault="000152C6" w:rsidP="000152C6">
      <w:pPr>
        <w:jc w:val="both"/>
        <w:rPr>
          <w:lang w:val="fr-F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3"/>
        <w:gridCol w:w="1765"/>
        <w:gridCol w:w="1440"/>
        <w:gridCol w:w="1800"/>
        <w:gridCol w:w="2340"/>
      </w:tblGrid>
      <w:tr w:rsidR="000152C6" w14:paraId="3F3BBBC5" w14:textId="77777777" w:rsidTr="00C73F91">
        <w:tc>
          <w:tcPr>
            <w:tcW w:w="1943" w:type="dxa"/>
          </w:tcPr>
          <w:p w14:paraId="6EDE7B83" w14:textId="77777777" w:rsidR="000152C6" w:rsidRPr="0032190F" w:rsidRDefault="000152C6" w:rsidP="00C73F91">
            <w:pPr>
              <w:jc w:val="both"/>
              <w:rPr>
                <w:lang w:val="fr-FR"/>
              </w:rPr>
            </w:pPr>
          </w:p>
        </w:tc>
        <w:tc>
          <w:tcPr>
            <w:tcW w:w="1765" w:type="dxa"/>
          </w:tcPr>
          <w:p w14:paraId="68355549" w14:textId="77777777" w:rsidR="000152C6" w:rsidRDefault="000152C6" w:rsidP="00C73F91">
            <w:pPr>
              <w:jc w:val="both"/>
            </w:pPr>
            <w:r>
              <w:t>Représentations topographiques</w:t>
            </w:r>
          </w:p>
        </w:tc>
        <w:tc>
          <w:tcPr>
            <w:tcW w:w="1440" w:type="dxa"/>
          </w:tcPr>
          <w:p w14:paraId="6115C5BB" w14:textId="77777777" w:rsidR="000152C6" w:rsidRDefault="000152C6" w:rsidP="00C73F91">
            <w:pPr>
              <w:jc w:val="both"/>
            </w:pPr>
            <w:r>
              <w:t>Poignard Remedello 2</w:t>
            </w:r>
          </w:p>
        </w:tc>
        <w:tc>
          <w:tcPr>
            <w:tcW w:w="1800" w:type="dxa"/>
          </w:tcPr>
          <w:p w14:paraId="1B4F8C93" w14:textId="77777777" w:rsidR="000152C6" w:rsidRDefault="000152C6" w:rsidP="00C73F91">
            <w:pPr>
              <w:jc w:val="both"/>
            </w:pPr>
            <w:r>
              <w:t>Représentations solaires</w:t>
            </w:r>
          </w:p>
        </w:tc>
        <w:tc>
          <w:tcPr>
            <w:tcW w:w="2340" w:type="dxa"/>
          </w:tcPr>
          <w:p w14:paraId="55D09D9F" w14:textId="77777777" w:rsidR="000152C6" w:rsidRDefault="000152C6" w:rsidP="00C73F91">
            <w:pPr>
              <w:jc w:val="both"/>
            </w:pPr>
            <w:r>
              <w:t>Personnages soléiformes ou Soleil</w:t>
            </w:r>
          </w:p>
        </w:tc>
      </w:tr>
      <w:tr w:rsidR="000152C6" w14:paraId="26376859" w14:textId="77777777" w:rsidTr="00C73F91">
        <w:tc>
          <w:tcPr>
            <w:tcW w:w="1943" w:type="dxa"/>
          </w:tcPr>
          <w:p w14:paraId="719F5AB1" w14:textId="77777777" w:rsidR="000152C6" w:rsidRDefault="000152C6" w:rsidP="00C73F91">
            <w:pPr>
              <w:jc w:val="both"/>
            </w:pPr>
            <w:r>
              <w:t>Merveilles</w:t>
            </w:r>
          </w:p>
        </w:tc>
        <w:tc>
          <w:tcPr>
            <w:tcW w:w="1765" w:type="dxa"/>
          </w:tcPr>
          <w:p w14:paraId="0967283F" w14:textId="77777777" w:rsidR="000152C6" w:rsidRDefault="000152C6" w:rsidP="00C73F91">
            <w:pPr>
              <w:jc w:val="both"/>
            </w:pPr>
          </w:p>
        </w:tc>
        <w:tc>
          <w:tcPr>
            <w:tcW w:w="1440" w:type="dxa"/>
          </w:tcPr>
          <w:p w14:paraId="557FBABF" w14:textId="77777777" w:rsidR="000152C6" w:rsidRDefault="000152C6" w:rsidP="00C73F91">
            <w:pPr>
              <w:jc w:val="both"/>
            </w:pPr>
            <w:r>
              <w:t>++++</w:t>
            </w:r>
          </w:p>
        </w:tc>
        <w:tc>
          <w:tcPr>
            <w:tcW w:w="1800" w:type="dxa"/>
          </w:tcPr>
          <w:p w14:paraId="202C24A1" w14:textId="77777777" w:rsidR="000152C6" w:rsidRDefault="000152C6" w:rsidP="00C73F91">
            <w:pPr>
              <w:jc w:val="both"/>
            </w:pPr>
            <w:r>
              <w:t>2</w:t>
            </w:r>
          </w:p>
        </w:tc>
        <w:tc>
          <w:tcPr>
            <w:tcW w:w="2340" w:type="dxa"/>
          </w:tcPr>
          <w:p w14:paraId="5885F5E6" w14:textId="77777777" w:rsidR="000152C6" w:rsidRDefault="000152C6" w:rsidP="00C73F91">
            <w:pPr>
              <w:jc w:val="both"/>
            </w:pPr>
            <w:r>
              <w:t>1 ( ?)</w:t>
            </w:r>
          </w:p>
        </w:tc>
      </w:tr>
      <w:tr w:rsidR="000152C6" w14:paraId="0365115E" w14:textId="77777777" w:rsidTr="00C73F91">
        <w:tc>
          <w:tcPr>
            <w:tcW w:w="1943" w:type="dxa"/>
          </w:tcPr>
          <w:p w14:paraId="36AAF879" w14:textId="77777777" w:rsidR="000152C6" w:rsidRDefault="000152C6" w:rsidP="00C73F91">
            <w:pPr>
              <w:jc w:val="both"/>
            </w:pPr>
            <w:r>
              <w:t>Fontanalba</w:t>
            </w:r>
          </w:p>
        </w:tc>
        <w:tc>
          <w:tcPr>
            <w:tcW w:w="1765" w:type="dxa"/>
          </w:tcPr>
          <w:p w14:paraId="580B0123" w14:textId="77777777" w:rsidR="000152C6" w:rsidRDefault="000152C6" w:rsidP="00C73F91">
            <w:pPr>
              <w:jc w:val="both"/>
            </w:pPr>
            <w:r>
              <w:t>+++</w:t>
            </w:r>
          </w:p>
        </w:tc>
        <w:tc>
          <w:tcPr>
            <w:tcW w:w="1440" w:type="dxa"/>
          </w:tcPr>
          <w:p w14:paraId="39378AFC" w14:textId="77777777" w:rsidR="000152C6" w:rsidRDefault="000152C6" w:rsidP="00C73F91">
            <w:pPr>
              <w:jc w:val="both"/>
            </w:pPr>
            <w:r>
              <w:t>+</w:t>
            </w:r>
          </w:p>
        </w:tc>
        <w:tc>
          <w:tcPr>
            <w:tcW w:w="1800" w:type="dxa"/>
          </w:tcPr>
          <w:p w14:paraId="22DBB546" w14:textId="77777777" w:rsidR="000152C6" w:rsidRDefault="000152C6" w:rsidP="00C73F91">
            <w:pPr>
              <w:jc w:val="both"/>
            </w:pPr>
          </w:p>
        </w:tc>
        <w:tc>
          <w:tcPr>
            <w:tcW w:w="2340" w:type="dxa"/>
          </w:tcPr>
          <w:p w14:paraId="61C5FC18" w14:textId="77777777" w:rsidR="000152C6" w:rsidRDefault="000152C6" w:rsidP="00C73F91">
            <w:pPr>
              <w:jc w:val="both"/>
            </w:pPr>
          </w:p>
        </w:tc>
      </w:tr>
      <w:tr w:rsidR="000152C6" w14:paraId="12A5BBD7" w14:textId="77777777" w:rsidTr="00C73F91">
        <w:tc>
          <w:tcPr>
            <w:tcW w:w="1943" w:type="dxa"/>
          </w:tcPr>
          <w:p w14:paraId="57580529" w14:textId="77777777" w:rsidR="000152C6" w:rsidRDefault="000152C6" w:rsidP="00C73F91">
            <w:pPr>
              <w:jc w:val="both"/>
            </w:pPr>
            <w:r>
              <w:t>Atributions chronologique</w:t>
            </w:r>
          </w:p>
        </w:tc>
        <w:tc>
          <w:tcPr>
            <w:tcW w:w="1765" w:type="dxa"/>
          </w:tcPr>
          <w:p w14:paraId="66CAD0B5" w14:textId="77777777" w:rsidR="000152C6" w:rsidRDefault="000152C6" w:rsidP="00C73F91">
            <w:pPr>
              <w:jc w:val="both"/>
            </w:pPr>
            <w:r>
              <w:t>Ve-IVe millénaire</w:t>
            </w:r>
          </w:p>
          <w:p w14:paraId="0DB58F4A" w14:textId="77777777" w:rsidR="000152C6" w:rsidRDefault="000152C6" w:rsidP="00C73F91">
            <w:pPr>
              <w:jc w:val="both"/>
            </w:pPr>
            <w:r>
              <w:t>BIB 715</w:t>
            </w:r>
          </w:p>
        </w:tc>
        <w:tc>
          <w:tcPr>
            <w:tcW w:w="1440" w:type="dxa"/>
          </w:tcPr>
          <w:p w14:paraId="0946D411" w14:textId="77777777" w:rsidR="000152C6" w:rsidRDefault="000152C6" w:rsidP="00C73F91">
            <w:pPr>
              <w:jc w:val="both"/>
            </w:pPr>
            <w:r>
              <w:t>2900-2400</w:t>
            </w:r>
          </w:p>
        </w:tc>
        <w:tc>
          <w:tcPr>
            <w:tcW w:w="1800" w:type="dxa"/>
          </w:tcPr>
          <w:p w14:paraId="7D423CE8" w14:textId="77777777" w:rsidR="000152C6" w:rsidRDefault="000152C6" w:rsidP="00C73F91">
            <w:pPr>
              <w:jc w:val="both"/>
            </w:pPr>
            <w:r>
              <w:t>ca. 2500</w:t>
            </w:r>
          </w:p>
        </w:tc>
        <w:tc>
          <w:tcPr>
            <w:tcW w:w="2340" w:type="dxa"/>
          </w:tcPr>
          <w:p w14:paraId="71277AFA" w14:textId="77777777" w:rsidR="000152C6" w:rsidRDefault="000152C6" w:rsidP="00C73F91">
            <w:pPr>
              <w:jc w:val="both"/>
            </w:pPr>
            <w:r>
              <w:t>2400-2200</w:t>
            </w:r>
          </w:p>
        </w:tc>
      </w:tr>
    </w:tbl>
    <w:p w14:paraId="7B23D3AF" w14:textId="77777777" w:rsidR="000152C6" w:rsidRDefault="000152C6" w:rsidP="000152C6">
      <w:pPr>
        <w:jc w:val="both"/>
      </w:pPr>
    </w:p>
    <w:p w14:paraId="287CE3B3" w14:textId="4DC180B9" w:rsidR="000152C6" w:rsidRPr="0032190F" w:rsidRDefault="000152C6" w:rsidP="000152C6">
      <w:pPr>
        <w:jc w:val="both"/>
        <w:rPr>
          <w:lang w:val="fr-FR"/>
        </w:rPr>
      </w:pPr>
      <w:r w:rsidRPr="0032190F">
        <w:rPr>
          <w:lang w:val="fr-FR"/>
        </w:rPr>
        <w:t xml:space="preserve">Le </w:t>
      </w:r>
      <w:r w:rsidRPr="0032190F">
        <w:rPr>
          <w:i/>
          <w:lang w:val="fr-FR"/>
        </w:rPr>
        <w:t>groupe du Mont Bego</w:t>
      </w:r>
      <w:r w:rsidRPr="0032190F">
        <w:rPr>
          <w:lang w:val="fr-FR"/>
        </w:rPr>
        <w:t xml:space="preserve"> est caractérisé par un grand nombre de composition monumentales sur roche a été attribué au </w:t>
      </w:r>
      <w:r w:rsidR="006F54D7">
        <w:rPr>
          <w:lang w:val="fr-FR"/>
        </w:rPr>
        <w:t>BA</w:t>
      </w:r>
      <w:r w:rsidRPr="0032190F">
        <w:rPr>
          <w:lang w:val="fr-FR"/>
        </w:rPr>
        <w:t xml:space="preserve"> mais certaines de ces compositions seraient plus anciennes (BIB 474 p. 156)</w:t>
      </w:r>
    </w:p>
    <w:p w14:paraId="5A381F12" w14:textId="419279D8" w:rsidR="000152C6" w:rsidRPr="0032190F" w:rsidRDefault="00C271A9" w:rsidP="000152C6">
      <w:pPr>
        <w:pStyle w:val="Heading3"/>
        <w:numPr>
          <w:ilvl w:val="2"/>
          <w:numId w:val="0"/>
        </w:numPr>
        <w:tabs>
          <w:tab w:val="num" w:pos="1800"/>
        </w:tabs>
        <w:spacing w:before="240" w:after="60" w:line="240" w:lineRule="auto"/>
        <w:ind w:left="1440"/>
      </w:pPr>
      <w:r>
        <w:t>s</w:t>
      </w:r>
      <w:r w:rsidR="000152C6" w:rsidRPr="0032190F">
        <w:t>ite et roches</w:t>
      </w:r>
    </w:p>
    <w:p w14:paraId="360CD599" w14:textId="430BF51F" w:rsidR="000152C6" w:rsidRPr="0032190F" w:rsidRDefault="00F9346C" w:rsidP="000152C6">
      <w:pPr>
        <w:pStyle w:val="Heading4"/>
        <w:numPr>
          <w:ilvl w:val="3"/>
          <w:numId w:val="0"/>
        </w:numPr>
        <w:tabs>
          <w:tab w:val="num" w:pos="2520"/>
        </w:tabs>
        <w:spacing w:before="240" w:after="60"/>
        <w:ind w:left="2160"/>
      </w:pPr>
      <w:r>
        <w:t>c</w:t>
      </w:r>
      <w:r w:rsidR="000152C6" w:rsidRPr="0032190F">
        <w:t>hoix du site et des roches</w:t>
      </w:r>
    </w:p>
    <w:p w14:paraId="256B232E" w14:textId="77777777" w:rsidR="000152C6" w:rsidRPr="0032190F" w:rsidRDefault="000152C6" w:rsidP="000152C6">
      <w:pPr>
        <w:rPr>
          <w:lang w:val="fr-FR"/>
        </w:rPr>
      </w:pPr>
    </w:p>
    <w:p w14:paraId="1A3151F6" w14:textId="4966AC4A" w:rsidR="000152C6" w:rsidRPr="0032190F" w:rsidRDefault="000152C6" w:rsidP="000152C6">
      <w:pPr>
        <w:rPr>
          <w:lang w:val="fr-FR"/>
        </w:rPr>
      </w:pPr>
      <w:r w:rsidRPr="0032190F">
        <w:rPr>
          <w:lang w:val="fr-FR"/>
        </w:rPr>
        <w:t>Pour A. Arcà, ce sont les conditions géologiques (pélites et grès fins polis par les glaciers qui explique les concentrations de gravures au Bego (et au Valcamonica) (BIB 1531 p. 103)</w:t>
      </w:r>
      <w:r w:rsidR="006F54D7">
        <w:rPr>
          <w:lang w:val="fr-FR"/>
        </w:rPr>
        <w:t xml:space="preserve">. </w:t>
      </w:r>
    </w:p>
    <w:p w14:paraId="71221152" w14:textId="2E577BFA" w:rsidR="000152C6" w:rsidRDefault="000152C6" w:rsidP="000152C6">
      <w:pPr>
        <w:jc w:val="both"/>
        <w:rPr>
          <w:lang w:val="fr-FR"/>
        </w:rPr>
      </w:pPr>
      <w:r w:rsidRPr="0032190F">
        <w:rPr>
          <w:lang w:val="fr-FR"/>
        </w:rPr>
        <w:lastRenderedPageBreak/>
        <w:t>P</w:t>
      </w:r>
      <w:r w:rsidR="006F54D7">
        <w:rPr>
          <w:lang w:val="fr-FR"/>
        </w:rPr>
        <w:t>o</w:t>
      </w:r>
      <w:r w:rsidRPr="0032190F">
        <w:rPr>
          <w:lang w:val="fr-FR"/>
        </w:rPr>
        <w:t xml:space="preserve">ur Hameau, en Provence et dans le Dauphiné, à l'exception du Bego, on ne connait pas de </w:t>
      </w:r>
      <w:hyperlink r:id="rId13437" w:anchor="Ana_Technologie_Lineaire" w:history="1">
        <w:r w:rsidRPr="0032190F">
          <w:rPr>
            <w:rStyle w:val="Hyperlink"/>
            <w:lang w:val="fr-FR"/>
          </w:rPr>
          <w:t>gravures incisées</w:t>
        </w:r>
      </w:hyperlink>
      <w:r w:rsidRPr="0032190F">
        <w:rPr>
          <w:lang w:val="fr-FR"/>
        </w:rPr>
        <w:t xml:space="preserve"> qui soient rupestre [à l'air libre], toutes sont pariétales (BIB 2398 p. 566)</w:t>
      </w:r>
    </w:p>
    <w:p w14:paraId="42FF7784" w14:textId="77777777" w:rsidR="00871D02" w:rsidRDefault="00871D02" w:rsidP="000152C6">
      <w:pPr>
        <w:jc w:val="both"/>
        <w:rPr>
          <w:lang w:val="fr-FR"/>
        </w:rPr>
      </w:pPr>
    </w:p>
    <w:p w14:paraId="5D98DF30" w14:textId="4D844BDE" w:rsidR="00871D02" w:rsidRDefault="00F9346C" w:rsidP="00647EA0">
      <w:pPr>
        <w:pStyle w:val="Heading5"/>
      </w:pPr>
      <w:r>
        <w:t>r</w:t>
      </w:r>
      <w:r w:rsidR="00871D02">
        <w:t>oches gravées</w:t>
      </w:r>
    </w:p>
    <w:p w14:paraId="4CB72547" w14:textId="77777777" w:rsidR="00871D02" w:rsidRDefault="00871D02" w:rsidP="00871D02">
      <w:pPr>
        <w:rPr>
          <w:lang w:val="fr-FR"/>
        </w:rPr>
      </w:pPr>
    </w:p>
    <w:p w14:paraId="291E03C3" w14:textId="666DFD62" w:rsidR="00871D02" w:rsidRPr="006B101F" w:rsidRDefault="00871D02" w:rsidP="00871D02">
      <w:pPr>
        <w:rPr>
          <w:lang w:val="fr-FR"/>
        </w:rPr>
      </w:pPr>
      <w:r w:rsidRPr="006B101F">
        <w:rPr>
          <w:lang w:val="fr-FR"/>
        </w:rPr>
        <w:t xml:space="preserve">Les principales roches: </w:t>
      </w:r>
      <w:hyperlink r:id="rId13438" w:anchor="Desc_ZXIG0R1" w:history="1">
        <w:r w:rsidRPr="00871D02">
          <w:rPr>
            <w:rStyle w:val="Hyperlink"/>
            <w:i/>
            <w:lang w:val="fr-FR"/>
          </w:rPr>
          <w:t>Autel</w:t>
        </w:r>
      </w:hyperlink>
    </w:p>
    <w:p w14:paraId="7F832A0D" w14:textId="4E844DC0" w:rsidR="000152C6" w:rsidRPr="00871D02" w:rsidRDefault="00F9346C" w:rsidP="00647EA0">
      <w:pPr>
        <w:pStyle w:val="Heading5"/>
      </w:pPr>
      <w:r>
        <w:t>r</w:t>
      </w:r>
      <w:r w:rsidR="000152C6" w:rsidRPr="00871D02">
        <w:t xml:space="preserve">atio </w:t>
      </w:r>
      <w:r w:rsidR="009D627A">
        <w:t>nb</w:t>
      </w:r>
      <w:r w:rsidR="000152C6" w:rsidRPr="00871D02">
        <w:t xml:space="preserve"> roches gravées / </w:t>
      </w:r>
      <w:r w:rsidR="009D627A">
        <w:t>nb</w:t>
      </w:r>
      <w:r w:rsidR="000152C6" w:rsidRPr="00871D02">
        <w:t xml:space="preserve"> roches gravables</w:t>
      </w:r>
    </w:p>
    <w:p w14:paraId="65F1293C" w14:textId="77777777" w:rsidR="000152C6" w:rsidRPr="0032190F" w:rsidRDefault="000152C6" w:rsidP="000152C6">
      <w:pPr>
        <w:jc w:val="both"/>
        <w:rPr>
          <w:lang w:val="fr-FR"/>
        </w:rPr>
      </w:pPr>
    </w:p>
    <w:p w14:paraId="6FC7CE04" w14:textId="3E4B8AFE" w:rsidR="000152C6" w:rsidRPr="0032190F" w:rsidRDefault="00000000" w:rsidP="000152C6">
      <w:pPr>
        <w:jc w:val="both"/>
        <w:rPr>
          <w:lang w:val="fr-FR"/>
        </w:rPr>
      </w:pPr>
      <w:hyperlink r:id="rId13439" w:anchor="Aut_Bicknell" w:history="1">
        <w:r w:rsidR="009D627A" w:rsidRPr="00AE78AA">
          <w:rPr>
            <w:rStyle w:val="Hyperlink"/>
            <w:lang w:val="fr-FR"/>
          </w:rPr>
          <w:t>C. Bicknell</w:t>
        </w:r>
      </w:hyperlink>
      <w:r w:rsidR="009D627A" w:rsidRPr="009D627A">
        <w:rPr>
          <w:rStyle w:val="Hyperlink"/>
          <w:color w:val="auto"/>
          <w:u w:val="none"/>
          <w:lang w:val="fr-FR"/>
        </w:rPr>
        <w:t xml:space="preserve"> </w:t>
      </w:r>
      <w:r w:rsidR="000152C6" w:rsidRPr="0032190F">
        <w:rPr>
          <w:lang w:val="fr-FR"/>
        </w:rPr>
        <w:t xml:space="preserve">remarque qu’il reste de nombreuses surfaces lisses et colorées qui n’ont reçu aucune gravures à Fontanalba comme au Merveilles, notamment en </w:t>
      </w:r>
      <w:hyperlink r:id="rId13440" w:anchor="Desc_ZVIII" w:history="1">
        <w:r w:rsidR="000152C6" w:rsidRPr="0032190F">
          <w:rPr>
            <w:rStyle w:val="Hyperlink"/>
            <w:lang w:val="fr-FR"/>
          </w:rPr>
          <w:t>zone VIII</w:t>
        </w:r>
      </w:hyperlink>
      <w:r w:rsidR="000152C6" w:rsidRPr="0032190F">
        <w:rPr>
          <w:lang w:val="fr-FR"/>
        </w:rPr>
        <w:t xml:space="preserve"> (BIB 420 p. 85). </w:t>
      </w:r>
    </w:p>
    <w:p w14:paraId="5F376CE2" w14:textId="77777777" w:rsidR="000152C6" w:rsidRPr="0032190F" w:rsidRDefault="000152C6" w:rsidP="000152C6">
      <w:pPr>
        <w:rPr>
          <w:lang w:val="fr-FR"/>
        </w:rPr>
      </w:pPr>
    </w:p>
    <w:p w14:paraId="6C58F6A3" w14:textId="77777777" w:rsidR="000152C6" w:rsidRPr="0032190F" w:rsidRDefault="000152C6" w:rsidP="000152C6">
      <w:pPr>
        <w:rPr>
          <w:lang w:val="fr-FR"/>
        </w:rPr>
      </w:pPr>
      <w:r w:rsidRPr="0032190F">
        <w:rPr>
          <w:lang w:val="fr-FR"/>
        </w:rPr>
        <w:t>Les auteurs font également une estimation du ratio entre support gravé et support gravable en estimant entre 1/700 et 1/2000 le nombre de roches gravées (Barral et Simone 1990 p. 110)</w:t>
      </w:r>
    </w:p>
    <w:p w14:paraId="2BFAB192" w14:textId="6A8D61EF" w:rsidR="000152C6" w:rsidRPr="0032190F" w:rsidRDefault="00F9346C" w:rsidP="00647EA0">
      <w:pPr>
        <w:pStyle w:val="Heading5"/>
      </w:pPr>
      <w:r>
        <w:t>r</w:t>
      </w:r>
      <w:r w:rsidR="000152C6" w:rsidRPr="0032190F">
        <w:t>épartition spatiale des roches gravées et des concentrations de gravures</w:t>
      </w:r>
    </w:p>
    <w:p w14:paraId="4B7AE64F" w14:textId="77777777" w:rsidR="000152C6" w:rsidRPr="0032190F" w:rsidRDefault="000152C6" w:rsidP="000152C6">
      <w:pPr>
        <w:rPr>
          <w:lang w:val="fr-FR"/>
        </w:rPr>
      </w:pPr>
    </w:p>
    <w:p w14:paraId="44E24E59" w14:textId="77777777" w:rsidR="000152C6" w:rsidRPr="0032190F" w:rsidRDefault="000152C6" w:rsidP="000152C6">
      <w:pPr>
        <w:jc w:val="both"/>
        <w:rPr>
          <w:lang w:val="fr-FR"/>
        </w:rPr>
      </w:pPr>
      <w:r w:rsidRPr="0032190F">
        <w:rPr>
          <w:lang w:val="fr-FR"/>
        </w:rPr>
        <w:t>Comme l’a rappelé Jean-Domique Lajoux, à propos des gravures du mont Bego : « La seule assurance que nous ayons à leur égard n’est pas leur forme apparente mais seulement leur situation »(Communication faite au colloque « Substitution et Actualisation des mythes XV</w:t>
      </w:r>
      <w:r w:rsidRPr="0032190F">
        <w:rPr>
          <w:vertAlign w:val="superscript"/>
          <w:lang w:val="fr-FR"/>
        </w:rPr>
        <w:t>ème</w:t>
      </w:r>
      <w:r w:rsidRPr="0032190F">
        <w:rPr>
          <w:lang w:val="fr-FR"/>
        </w:rPr>
        <w:t xml:space="preserve"> congrès de la société de Mythologie française » tenu du 3 au 5 septembre 1992 à Tende). Si la remarque semble hyper critique elle ne tombe pas complètement à plat.</w:t>
      </w:r>
    </w:p>
    <w:p w14:paraId="38E48A85" w14:textId="77777777" w:rsidR="000152C6" w:rsidRPr="0032190F" w:rsidRDefault="000152C6" w:rsidP="000152C6">
      <w:pPr>
        <w:jc w:val="both"/>
        <w:rPr>
          <w:lang w:val="fr-FR"/>
        </w:rPr>
      </w:pPr>
    </w:p>
    <w:p w14:paraId="32A2D028" w14:textId="77777777" w:rsidR="000152C6" w:rsidRPr="0032190F" w:rsidRDefault="000152C6" w:rsidP="000152C6">
      <w:pPr>
        <w:jc w:val="both"/>
        <w:rPr>
          <w:lang w:val="fr-FR"/>
        </w:rPr>
      </w:pPr>
      <w:r w:rsidRPr="0032190F">
        <w:rPr>
          <w:lang w:val="fr-FR"/>
        </w:rPr>
        <w:t xml:space="preserve">La majorité des gravures se situent dans l’étage alpin (au-dessus de </w:t>
      </w:r>
      <w:smartTag w:uri="urn:schemas-microsoft-com:office:smarttags" w:element="metricconverter">
        <w:smartTagPr>
          <w:attr w:name="ProductID" w:val="2200 m"/>
        </w:smartTagPr>
        <w:r w:rsidRPr="0032190F">
          <w:rPr>
            <w:lang w:val="fr-FR"/>
          </w:rPr>
          <w:t>2200 m</w:t>
        </w:r>
      </w:smartTag>
      <w:r w:rsidRPr="0032190F">
        <w:rPr>
          <w:lang w:val="fr-FR"/>
        </w:rPr>
        <w:t>) (SS BIB).</w:t>
      </w:r>
    </w:p>
    <w:p w14:paraId="2B185F15" w14:textId="4FFF5C0D" w:rsidR="000152C6" w:rsidRPr="0032190F" w:rsidRDefault="000152C6" w:rsidP="000152C6">
      <w:pPr>
        <w:jc w:val="both"/>
        <w:rPr>
          <w:lang w:val="fr-FR"/>
        </w:rPr>
      </w:pPr>
      <w:r w:rsidRPr="0032190F">
        <w:rPr>
          <w:lang w:val="fr-FR"/>
        </w:rPr>
        <w:t xml:space="preserve">Pour </w:t>
      </w:r>
      <w:hyperlink r:id="rId13441" w:anchor="Aut_Conti" w:history="1">
        <w:r w:rsidR="00EC6E67" w:rsidRPr="00EC6E67">
          <w:rPr>
            <w:rStyle w:val="Hyperlink"/>
            <w:lang w:val="fr-FR"/>
          </w:rPr>
          <w:t>C. Conti</w:t>
        </w:r>
      </w:hyperlink>
      <w:r w:rsidR="00EC6E67" w:rsidRPr="0032190F">
        <w:rPr>
          <w:lang w:val="fr-FR"/>
        </w:rPr>
        <w:t xml:space="preserve"> </w:t>
      </w:r>
      <w:r w:rsidRPr="0032190F">
        <w:rPr>
          <w:lang w:val="fr-FR"/>
        </w:rPr>
        <w:t>(1939), la plus grande densité de gravures est dans le fond des vallées, autour des nombreux lacs et des abris sous roches appelés Gias (BIB 1246 p. 11)</w:t>
      </w:r>
    </w:p>
    <w:p w14:paraId="61046638" w14:textId="40FA855B" w:rsidR="000152C6" w:rsidRPr="0032190F" w:rsidRDefault="000152C6" w:rsidP="000152C6">
      <w:pPr>
        <w:jc w:val="both"/>
        <w:rPr>
          <w:lang w:val="fr-FR"/>
        </w:rPr>
      </w:pPr>
      <w:r w:rsidRPr="0032190F">
        <w:rPr>
          <w:lang w:val="fr-FR"/>
        </w:rPr>
        <w:t xml:space="preserve">Pour </w:t>
      </w:r>
      <w:hyperlink r:id="rId13442" w:anchor="Aut_Lamboglia" w:history="1">
        <w:r w:rsidR="00FE2E58" w:rsidRPr="00BB6137">
          <w:rPr>
            <w:rStyle w:val="Hyperlink"/>
            <w:lang w:val="fr-FR"/>
          </w:rPr>
          <w:t>N. Lamboglia</w:t>
        </w:r>
      </w:hyperlink>
      <w:r w:rsidR="00FE2E58" w:rsidRPr="0032190F">
        <w:rPr>
          <w:lang w:val="fr-FR"/>
        </w:rPr>
        <w:t xml:space="preserve"> </w:t>
      </w:r>
      <w:r w:rsidRPr="0032190F">
        <w:rPr>
          <w:lang w:val="fr-FR"/>
        </w:rPr>
        <w:t>(1947), les gravures sont concentrées autour du mont Bego ; il s’agit d’un culte topique (BIB 1247 p. 9-10). Les gravures des secteurs périphériques (col du Sabion et Valmasque) se rangeant le long des voies de passage venant de Cuneo (BIB 1247 p. 17).</w:t>
      </w:r>
    </w:p>
    <w:p w14:paraId="00D25807" w14:textId="77777777" w:rsidR="000152C6" w:rsidRPr="0032190F" w:rsidRDefault="000152C6" w:rsidP="000152C6">
      <w:pPr>
        <w:jc w:val="both"/>
        <w:rPr>
          <w:lang w:val="fr-FR"/>
        </w:rPr>
      </w:pPr>
      <w:r w:rsidRPr="0032190F">
        <w:rPr>
          <w:lang w:val="fr-FR"/>
        </w:rPr>
        <w:t>Pour Lumley 1976, le choix de l’emplacement des roches semble être du seul fait du hasard, tout au plus les surfaces lisses seraient choisies (BIB 1358 p. 56).</w:t>
      </w:r>
    </w:p>
    <w:p w14:paraId="2087A451" w14:textId="041CDFAA" w:rsidR="000152C6" w:rsidRPr="0032190F" w:rsidRDefault="000152C6" w:rsidP="000152C6">
      <w:pPr>
        <w:jc w:val="both"/>
        <w:rPr>
          <w:lang w:val="fr-FR"/>
        </w:rPr>
      </w:pPr>
      <w:r w:rsidRPr="0032190F">
        <w:rPr>
          <w:lang w:val="fr-FR"/>
        </w:rPr>
        <w:t xml:space="preserve">Pour </w:t>
      </w:r>
      <w:hyperlink r:id="rId13443" w:anchor="Aut_Chippindale" w:history="1">
        <w:r w:rsidR="00463495" w:rsidRPr="00463495">
          <w:rPr>
            <w:rStyle w:val="Hyperlink"/>
            <w:lang w:val="fr-FR"/>
          </w:rPr>
          <w:t>C. Chippindale</w:t>
        </w:r>
      </w:hyperlink>
      <w:r w:rsidRPr="0032190F">
        <w:rPr>
          <w:lang w:val="fr-FR"/>
        </w:rPr>
        <w:t>, la distribution des gravures de la région du mont Bego est avant tout celle qui correspond à la distribution de la potentialité (aspect, nature géologique, couleur) des supports « gravables » (1988 p. 263).</w:t>
      </w:r>
    </w:p>
    <w:p w14:paraId="0EB76B81" w14:textId="77777777" w:rsidR="000152C6" w:rsidRPr="0032190F" w:rsidRDefault="000152C6" w:rsidP="000152C6">
      <w:pPr>
        <w:jc w:val="both"/>
        <w:rPr>
          <w:lang w:val="fr-FR"/>
        </w:rPr>
      </w:pPr>
      <w:r w:rsidRPr="0032190F">
        <w:rPr>
          <w:lang w:val="fr-FR"/>
        </w:rPr>
        <w:t>Pour Bégin, l’étude de la répartition spatiale des gravures montre que « il y a une parfaite concordance entre la répartion des gravures d’une part et le tracé des sentiers d’autre part (Bégin 1990 p. 252).</w:t>
      </w:r>
    </w:p>
    <w:p w14:paraId="2DA3FC0F" w14:textId="77777777" w:rsidR="000152C6" w:rsidRPr="0032190F" w:rsidRDefault="000152C6" w:rsidP="000152C6">
      <w:pPr>
        <w:jc w:val="both"/>
        <w:rPr>
          <w:lang w:val="fr-FR"/>
        </w:rPr>
      </w:pPr>
      <w:r w:rsidRPr="0032190F">
        <w:rPr>
          <w:lang w:val="fr-FR"/>
        </w:rPr>
        <w:t xml:space="preserve">Pour Romain (1991) : « ce qui semble être une organisation des gravures d’armes autour du Pic des Merveilles » pour le secteur des Merveilles et « les préoccupations quotidiennes des populations agro-pastorales » dans le secteur de Fontanalba (BIB 66 p. 229, 230) </w:t>
      </w:r>
    </w:p>
    <w:p w14:paraId="07099286" w14:textId="77777777" w:rsidR="000152C6" w:rsidRPr="0032190F" w:rsidRDefault="000152C6" w:rsidP="000152C6">
      <w:pPr>
        <w:jc w:val="both"/>
        <w:rPr>
          <w:lang w:val="fr-FR"/>
        </w:rPr>
      </w:pPr>
      <w:r w:rsidRPr="0032190F">
        <w:rPr>
          <w:lang w:val="fr-FR"/>
        </w:rPr>
        <w:t>Pour Barral et Simone (1991) les dalles sont « plutôt concentrées » que « dispersées », « sur pierriers plutôt que sur pâturages ». Ils dénombrent quelques 170 « ilôts » dans le site (BIB 1110 p. 136).</w:t>
      </w:r>
    </w:p>
    <w:p w14:paraId="1546C9F4" w14:textId="77777777" w:rsidR="000152C6" w:rsidRPr="0032190F" w:rsidRDefault="000152C6" w:rsidP="000152C6">
      <w:pPr>
        <w:jc w:val="both"/>
        <w:rPr>
          <w:lang w:val="fr-FR"/>
        </w:rPr>
      </w:pPr>
      <w:r w:rsidRPr="0032190F">
        <w:rPr>
          <w:lang w:val="fr-FR"/>
        </w:rPr>
        <w:t>Pour J. Bégin (2002), les lacs ont joué un rôle indéniable dans l’organisation du site et certains cheminements ont été jalonnés volontairement de gravures (BIB 761 p. 13).</w:t>
      </w:r>
    </w:p>
    <w:p w14:paraId="57BE585D" w14:textId="77777777" w:rsidR="000152C6" w:rsidRPr="0032190F" w:rsidRDefault="000152C6" w:rsidP="000152C6">
      <w:pPr>
        <w:jc w:val="both"/>
        <w:rPr>
          <w:lang w:val="fr-FR"/>
        </w:rPr>
      </w:pPr>
      <w:r w:rsidRPr="0032190F">
        <w:rPr>
          <w:lang w:val="fr-FR"/>
        </w:rPr>
        <w:t>Pour Lumley et alii (2003a p. 312 et sq. ; 2003b p. 246 et sq.) la grande majorité des roches gravées se situe à proximité des chemins.</w:t>
      </w:r>
    </w:p>
    <w:p w14:paraId="3C50CB41" w14:textId="09CCDAF9" w:rsidR="000152C6" w:rsidRPr="0032190F" w:rsidRDefault="000152C6" w:rsidP="000152C6">
      <w:pPr>
        <w:jc w:val="both"/>
        <w:rPr>
          <w:lang w:val="fr-FR"/>
        </w:rPr>
      </w:pPr>
      <w:r w:rsidRPr="0032190F">
        <w:rPr>
          <w:lang w:val="fr-FR"/>
        </w:rPr>
        <w:t xml:space="preserve">Pour Lumley et Echassoux, la </w:t>
      </w:r>
      <w:hyperlink r:id="rId13444" w:anchor="Desc_ZXIIGVR1alpha" w:history="1">
        <w:r w:rsidRPr="0032190F">
          <w:rPr>
            <w:rStyle w:val="Hyperlink"/>
            <w:i/>
            <w:lang w:val="fr-FR"/>
          </w:rPr>
          <w:t>Roche de la Grande Déesse</w:t>
        </w:r>
      </w:hyperlink>
      <w:r w:rsidRPr="0032190F">
        <w:rPr>
          <w:lang w:val="fr-FR"/>
        </w:rPr>
        <w:t xml:space="preserve">, </w:t>
      </w:r>
      <w:hyperlink r:id="rId13445" w:anchor="Desc_ZIVGIIIR16D" w:history="1">
        <w:r w:rsidRPr="0032190F">
          <w:rPr>
            <w:rStyle w:val="Hyperlink"/>
            <w:lang w:val="fr-FR"/>
          </w:rPr>
          <w:t>HBZZ</w:t>
        </w:r>
      </w:hyperlink>
      <w:r w:rsidRPr="0032190F">
        <w:rPr>
          <w:lang w:val="fr-FR"/>
        </w:rPr>
        <w:t xml:space="preserve">, </w:t>
      </w:r>
    </w:p>
    <w:p w14:paraId="02924825" w14:textId="202979DA" w:rsidR="000152C6" w:rsidRPr="0032190F" w:rsidRDefault="00F9346C" w:rsidP="000152C6">
      <w:pPr>
        <w:pStyle w:val="Heading6"/>
      </w:pPr>
      <w:bookmarkStart w:id="5425" w:name="Ana_Spatial_Zones_Concentration"/>
      <w:r>
        <w:lastRenderedPageBreak/>
        <w:t>z</w:t>
      </w:r>
      <w:r w:rsidR="000152C6" w:rsidRPr="0032190F">
        <w:t>ones de concentration des roches gravées</w:t>
      </w:r>
    </w:p>
    <w:bookmarkEnd w:id="5425"/>
    <w:p w14:paraId="40E66A84" w14:textId="77777777" w:rsidR="000152C6" w:rsidRPr="0032190F" w:rsidRDefault="000152C6" w:rsidP="000152C6">
      <w:pPr>
        <w:jc w:val="both"/>
        <w:rPr>
          <w:lang w:val="fr-FR"/>
        </w:rPr>
      </w:pPr>
    </w:p>
    <w:p w14:paraId="629110D6" w14:textId="77777777" w:rsidR="000152C6" w:rsidRPr="0032190F" w:rsidRDefault="000152C6" w:rsidP="000152C6">
      <w:pPr>
        <w:jc w:val="both"/>
        <w:rPr>
          <w:lang w:val="fr-FR"/>
        </w:rPr>
      </w:pPr>
      <w:r w:rsidRPr="0032190F">
        <w:rPr>
          <w:lang w:val="fr-FR"/>
        </w:rPr>
        <w:t xml:space="preserve">L’espace moyen entre les roches gravées est d’environ </w:t>
      </w:r>
      <w:smartTag w:uri="urn:schemas-microsoft-com:office:smarttags" w:element="metricconverter">
        <w:smartTagPr>
          <w:attr w:name="ProductID" w:val="14 m"/>
        </w:smartTagPr>
        <w:r w:rsidRPr="0032190F">
          <w:rPr>
            <w:lang w:val="fr-FR"/>
          </w:rPr>
          <w:t>14 m</w:t>
        </w:r>
      </w:smartTag>
      <w:r w:rsidRPr="0032190F">
        <w:rPr>
          <w:lang w:val="fr-FR"/>
        </w:rPr>
        <w:t xml:space="preserve"> pour l’ensemble du site. En prenant en compte cet écart on peut distinguer les zones où les roches sont plus concentrées (&lt;</w:t>
      </w:r>
      <w:smartTag w:uri="urn:schemas-microsoft-com:office:smarttags" w:element="metricconverter">
        <w:smartTagPr>
          <w:attr w:name="ProductID" w:val="14 m"/>
        </w:smartTagPr>
        <w:r w:rsidRPr="0032190F">
          <w:rPr>
            <w:lang w:val="fr-FR"/>
          </w:rPr>
          <w:t>14 m</w:t>
        </w:r>
      </w:smartTag>
      <w:r w:rsidRPr="0032190F">
        <w:rPr>
          <w:lang w:val="fr-FR"/>
        </w:rPr>
        <w:t>) des zones où elles le sont moins (&gt;</w:t>
      </w:r>
      <w:smartTag w:uri="urn:schemas-microsoft-com:office:smarttags" w:element="metricconverter">
        <w:smartTagPr>
          <w:attr w:name="ProductID" w:val="14 m"/>
        </w:smartTagPr>
        <w:r w:rsidRPr="0032190F">
          <w:rPr>
            <w:lang w:val="fr-FR"/>
          </w:rPr>
          <w:t>14 m</w:t>
        </w:r>
      </w:smartTag>
      <w:r w:rsidRPr="0032190F">
        <w:rPr>
          <w:lang w:val="fr-FR"/>
        </w:rPr>
        <w:t>) (SS BIB)</w:t>
      </w:r>
    </w:p>
    <w:p w14:paraId="723FCC23" w14:textId="77777777" w:rsidR="000152C6" w:rsidRPr="0032190F" w:rsidRDefault="000152C6" w:rsidP="000152C6">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23"/>
        <w:gridCol w:w="1390"/>
      </w:tblGrid>
      <w:tr w:rsidR="000152C6" w:rsidRPr="00BD71D9" w14:paraId="4CAB6A31" w14:textId="77777777" w:rsidTr="00C73F91">
        <w:trPr>
          <w:jc w:val="center"/>
        </w:trPr>
        <w:tc>
          <w:tcPr>
            <w:tcW w:w="0" w:type="auto"/>
          </w:tcPr>
          <w:p w14:paraId="14875839" w14:textId="77777777" w:rsidR="000152C6" w:rsidRPr="00BD71D9" w:rsidRDefault="000152C6" w:rsidP="00C73F91">
            <w:pPr>
              <w:jc w:val="center"/>
              <w:rPr>
                <w:b/>
              </w:rPr>
            </w:pPr>
            <w:r w:rsidRPr="00BD71D9">
              <w:rPr>
                <w:b/>
              </w:rPr>
              <w:t>Merveilles</w:t>
            </w:r>
          </w:p>
        </w:tc>
        <w:tc>
          <w:tcPr>
            <w:tcW w:w="0" w:type="auto"/>
          </w:tcPr>
          <w:p w14:paraId="27503FC7" w14:textId="77777777" w:rsidR="000152C6" w:rsidRPr="00BD71D9" w:rsidRDefault="000152C6" w:rsidP="00C73F91">
            <w:pPr>
              <w:jc w:val="center"/>
              <w:rPr>
                <w:b/>
              </w:rPr>
            </w:pPr>
            <w:r w:rsidRPr="00BD71D9">
              <w:rPr>
                <w:b/>
              </w:rPr>
              <w:t>Fontanalba</w:t>
            </w:r>
          </w:p>
        </w:tc>
      </w:tr>
      <w:tr w:rsidR="000152C6" w14:paraId="1469234E" w14:textId="77777777" w:rsidTr="00C73F91">
        <w:trPr>
          <w:jc w:val="center"/>
        </w:trPr>
        <w:tc>
          <w:tcPr>
            <w:tcW w:w="0" w:type="auto"/>
          </w:tcPr>
          <w:p w14:paraId="6715BCC7" w14:textId="6C25F16A" w:rsidR="000152C6" w:rsidRDefault="00000000" w:rsidP="00C73F91">
            <w:pPr>
              <w:jc w:val="both"/>
            </w:pPr>
            <w:hyperlink r:id="rId13446" w:anchor="Desc_ZIVGIIR12A" w:history="1">
              <w:r w:rsidR="000152C6" w:rsidRPr="00CD5A45">
                <w:rPr>
                  <w:rStyle w:val="Hyperlink"/>
                </w:rPr>
                <w:t>ZIVGIIR12A</w:t>
              </w:r>
            </w:hyperlink>
          </w:p>
        </w:tc>
        <w:tc>
          <w:tcPr>
            <w:tcW w:w="0" w:type="auto"/>
          </w:tcPr>
          <w:p w14:paraId="47F81C79" w14:textId="77777777" w:rsidR="000152C6" w:rsidRDefault="000152C6" w:rsidP="00C73F91">
            <w:pPr>
              <w:jc w:val="both"/>
            </w:pPr>
          </w:p>
        </w:tc>
      </w:tr>
      <w:tr w:rsidR="000152C6" w14:paraId="7A93966A" w14:textId="77777777" w:rsidTr="00C73F91">
        <w:trPr>
          <w:jc w:val="center"/>
        </w:trPr>
        <w:tc>
          <w:tcPr>
            <w:tcW w:w="0" w:type="auto"/>
          </w:tcPr>
          <w:p w14:paraId="207C168B" w14:textId="1411BEC7" w:rsidR="000152C6" w:rsidRDefault="00000000" w:rsidP="00C73F91">
            <w:pPr>
              <w:jc w:val="both"/>
            </w:pPr>
            <w:hyperlink r:id="rId13447" w:anchor="Desc_ZIVGIIR12B" w:history="1">
              <w:r w:rsidR="000152C6" w:rsidRPr="00CD5A45">
                <w:rPr>
                  <w:rStyle w:val="Hyperlink"/>
                </w:rPr>
                <w:t>ZIVGIIR12</w:t>
              </w:r>
              <w:r w:rsidR="000152C6">
                <w:rPr>
                  <w:rStyle w:val="Hyperlink"/>
                </w:rPr>
                <w:t>B</w:t>
              </w:r>
            </w:hyperlink>
          </w:p>
        </w:tc>
        <w:tc>
          <w:tcPr>
            <w:tcW w:w="0" w:type="auto"/>
          </w:tcPr>
          <w:p w14:paraId="5379969B" w14:textId="77777777" w:rsidR="000152C6" w:rsidRDefault="000152C6" w:rsidP="00C73F91">
            <w:pPr>
              <w:jc w:val="both"/>
            </w:pPr>
          </w:p>
        </w:tc>
      </w:tr>
    </w:tbl>
    <w:p w14:paraId="0AFE661C" w14:textId="77777777" w:rsidR="000152C6" w:rsidRDefault="000152C6" w:rsidP="000152C6">
      <w:pPr>
        <w:jc w:val="both"/>
      </w:pPr>
    </w:p>
    <w:p w14:paraId="5C9FEE8D" w14:textId="66063817" w:rsidR="000152C6" w:rsidRDefault="00463495" w:rsidP="00647EA0">
      <w:pPr>
        <w:pStyle w:val="Heading5"/>
      </w:pPr>
      <w:r>
        <w:t>n</w:t>
      </w:r>
      <w:r w:rsidR="000152C6">
        <w:t>ature des roches gravées</w:t>
      </w:r>
    </w:p>
    <w:p w14:paraId="7E8F81C4" w14:textId="77777777" w:rsidR="000152C6" w:rsidRDefault="000152C6" w:rsidP="000152C6"/>
    <w:p w14:paraId="627247A5" w14:textId="77777777" w:rsidR="000152C6" w:rsidRPr="0032190F" w:rsidRDefault="000152C6" w:rsidP="000152C6">
      <w:pPr>
        <w:jc w:val="both"/>
        <w:rPr>
          <w:lang w:val="fr-FR"/>
        </w:rPr>
      </w:pPr>
      <w:r w:rsidRPr="0032190F">
        <w:rPr>
          <w:lang w:val="fr-FR"/>
        </w:rPr>
        <w:t>Pour Arcà, le Valcamonica-Valtellina et la région du mont Bego sont les deux seules zones de formations pélitiques à surfaces lisses (Arcà 2009 p. 284).</w:t>
      </w:r>
    </w:p>
    <w:p w14:paraId="55336021" w14:textId="77777777" w:rsidR="000152C6" w:rsidRPr="0032190F" w:rsidRDefault="000152C6" w:rsidP="000152C6">
      <w:pPr>
        <w:rPr>
          <w:lang w:val="fr-FR"/>
        </w:rPr>
      </w:pPr>
      <w:r w:rsidRPr="0032190F">
        <w:rPr>
          <w:lang w:val="fr-FR"/>
        </w:rPr>
        <w:t>« A l’échelle du massif, toutes les gravures sont situées sur les séries pélito-gréseuses continentales du Permien ou du Werfénien » (Bégin 1990 p. 33)</w:t>
      </w:r>
    </w:p>
    <w:p w14:paraId="2EFBAE00" w14:textId="77777777" w:rsidR="000152C6" w:rsidRPr="0032190F" w:rsidRDefault="000152C6" w:rsidP="000152C6">
      <w:pPr>
        <w:autoSpaceDE w:val="0"/>
        <w:autoSpaceDN w:val="0"/>
        <w:adjustRightInd w:val="0"/>
        <w:jc w:val="both"/>
        <w:rPr>
          <w:lang w:val="fr-FR"/>
        </w:rPr>
      </w:pPr>
    </w:p>
    <w:p w14:paraId="084F11F1" w14:textId="77777777" w:rsidR="000152C6" w:rsidRPr="0032190F" w:rsidRDefault="000152C6" w:rsidP="000152C6">
      <w:pPr>
        <w:autoSpaceDE w:val="0"/>
        <w:autoSpaceDN w:val="0"/>
        <w:adjustRightInd w:val="0"/>
        <w:jc w:val="both"/>
        <w:rPr>
          <w:rFonts w:ascii="Times-Roman" w:hAnsi="Times-Roman" w:cs="Times-Roman"/>
          <w:lang w:val="fr-FR"/>
        </w:rPr>
      </w:pPr>
      <w:r w:rsidRPr="0032190F">
        <w:rPr>
          <w:lang w:val="fr-FR"/>
        </w:rPr>
        <w:t>Le travail de J. Bégin avait porté sur la nature des roches gravées. En utilisant 3 catégories (pélites à schistosité serrée, grès fins à schistosité nette, grès grossiers à schistosité peu ou pas visible)</w:t>
      </w:r>
      <w:r w:rsidRPr="0032190F">
        <w:rPr>
          <w:rFonts w:ascii="Times-Roman" w:hAnsi="Times-Roman" w:cs="Times-Roman"/>
          <w:lang w:val="fr-FR"/>
        </w:rPr>
        <w:t xml:space="preserve">, la </w:t>
      </w:r>
      <w:r w:rsidRPr="00491D18">
        <w:rPr>
          <w:lang w:val="fr-FR"/>
        </w:rPr>
        <w:t>chercheuse a montré que dans les zones IV, VI, VII, VIII, X et XI du secteur des Merveilles, et XVI, XIX du secteur de Fontanalba, où se trouvent les roches schisteuses, sont regroupées les plus grandes concentrations de roches gravées (Bégin 1990, p.34).</w:t>
      </w:r>
      <w:r w:rsidRPr="00491D18">
        <w:rPr>
          <w:i/>
          <w:lang w:val="fr-FR"/>
        </w:rPr>
        <w:t>Plus récemment, il a été remarqué que dans l’ensemble du site, le nombre des gravures est deux fois plus élevé sur les schistes que sur les grès (Lumley 2003a, p. 318).</w:t>
      </w:r>
      <w:r w:rsidRPr="00491D18">
        <w:rPr>
          <w:highlight w:val="yellow"/>
          <w:lang w:val="fr-FR"/>
        </w:rPr>
        <w:t>A vérifier</w:t>
      </w:r>
    </w:p>
    <w:p w14:paraId="5C6FF928" w14:textId="5A530C5B" w:rsidR="000152C6" w:rsidRPr="0032190F" w:rsidRDefault="00463495" w:rsidP="00647EA0">
      <w:pPr>
        <w:pStyle w:val="Heading5"/>
      </w:pPr>
      <w:r>
        <w:t>c</w:t>
      </w:r>
      <w:r w:rsidR="000152C6" w:rsidRPr="0032190F">
        <w:t>ouleur des roches gravées</w:t>
      </w:r>
    </w:p>
    <w:p w14:paraId="4EB64C9F" w14:textId="77777777" w:rsidR="000152C6" w:rsidRPr="0032190F" w:rsidRDefault="000152C6" w:rsidP="000152C6">
      <w:pPr>
        <w:rPr>
          <w:lang w:val="fr-FR"/>
        </w:rPr>
      </w:pPr>
    </w:p>
    <w:p w14:paraId="42A6487A" w14:textId="77777777" w:rsidR="000152C6" w:rsidRPr="0032190F" w:rsidRDefault="000152C6" w:rsidP="000152C6">
      <w:pPr>
        <w:rPr>
          <w:lang w:val="fr-FR"/>
        </w:rPr>
      </w:pPr>
      <w:r w:rsidRPr="0032190F">
        <w:rPr>
          <w:lang w:val="fr-FR"/>
        </w:rPr>
        <w:t>Les roches rouges sont préférentiellement choisies.</w:t>
      </w:r>
    </w:p>
    <w:p w14:paraId="00374C90" w14:textId="77777777" w:rsidR="000152C6" w:rsidRPr="0032190F" w:rsidRDefault="000152C6" w:rsidP="000152C6">
      <w:pPr>
        <w:rPr>
          <w:lang w:val="fr-FR"/>
        </w:rPr>
      </w:pPr>
    </w:p>
    <w:p w14:paraId="6480D46D" w14:textId="0D5EC45F" w:rsidR="000152C6" w:rsidRPr="0032190F" w:rsidRDefault="000152C6" w:rsidP="000152C6">
      <w:pPr>
        <w:rPr>
          <w:lang w:val="fr-FR"/>
        </w:rPr>
      </w:pPr>
      <w:r w:rsidRPr="0032190F">
        <w:rPr>
          <w:lang w:val="fr-FR"/>
        </w:rPr>
        <w:t xml:space="preserve">Toutefois l’appréhension des couleurs reste quelque peu suggestif (voir la couleur de la stèle du </w:t>
      </w:r>
      <w:hyperlink r:id="rId13448" w:anchor="Desc_ZVIIGIR8" w:history="1">
        <w:r w:rsidRPr="0032190F">
          <w:rPr>
            <w:rStyle w:val="Hyperlink"/>
            <w:lang w:val="fr-FR"/>
          </w:rPr>
          <w:t>Chef de Tribu</w:t>
        </w:r>
      </w:hyperlink>
      <w:r w:rsidRPr="0032190F">
        <w:rPr>
          <w:lang w:val="fr-FR"/>
        </w:rPr>
        <w:t>)</w:t>
      </w:r>
    </w:p>
    <w:p w14:paraId="3D624892" w14:textId="77777777" w:rsidR="000152C6" w:rsidRPr="0032190F" w:rsidRDefault="000152C6" w:rsidP="000152C6">
      <w:pPr>
        <w:jc w:val="both"/>
        <w:rPr>
          <w:lang w:val="fr-FR"/>
        </w:rPr>
      </w:pPr>
    </w:p>
    <w:p w14:paraId="7E86CB46" w14:textId="4EDCCE28" w:rsidR="000152C6" w:rsidRPr="0032190F" w:rsidRDefault="00463495" w:rsidP="00647EA0">
      <w:pPr>
        <w:pStyle w:val="Heading5"/>
      </w:pPr>
      <w:r>
        <w:t>v</w:t>
      </w:r>
      <w:r w:rsidR="000152C6" w:rsidRPr="0032190F">
        <w:t xml:space="preserve">isibilité / </w:t>
      </w:r>
      <w:r>
        <w:t>d</w:t>
      </w:r>
      <w:r w:rsidR="000152C6" w:rsidRPr="0032190F">
        <w:t>irection des faces gravées</w:t>
      </w:r>
    </w:p>
    <w:p w14:paraId="14312C27" w14:textId="77777777" w:rsidR="000152C6" w:rsidRPr="0032190F" w:rsidRDefault="000152C6" w:rsidP="000152C6">
      <w:pPr>
        <w:rPr>
          <w:lang w:val="fr-FR"/>
        </w:rPr>
      </w:pPr>
    </w:p>
    <w:p w14:paraId="3D77810D" w14:textId="0FF2F3D5" w:rsidR="000152C6" w:rsidRPr="0032190F" w:rsidRDefault="000152C6" w:rsidP="000152C6">
      <w:pPr>
        <w:jc w:val="both"/>
        <w:rPr>
          <w:lang w:val="fr-FR"/>
        </w:rPr>
      </w:pPr>
      <w:r w:rsidRPr="0032190F">
        <w:rPr>
          <w:lang w:val="fr-FR"/>
        </w:rPr>
        <w:t xml:space="preserve">Pour </w:t>
      </w:r>
      <w:hyperlink r:id="rId13449" w:anchor="Aut_Chippindale" w:history="1">
        <w:r w:rsidR="00463495" w:rsidRPr="00463495">
          <w:rPr>
            <w:rStyle w:val="Hyperlink"/>
            <w:lang w:val="fr-FR"/>
          </w:rPr>
          <w:t>C. Chippindale</w:t>
        </w:r>
      </w:hyperlink>
      <w:r w:rsidR="00463495" w:rsidRPr="00463495">
        <w:rPr>
          <w:rStyle w:val="Hyperlink"/>
          <w:color w:val="auto"/>
          <w:u w:val="none"/>
          <w:lang w:val="fr-FR"/>
        </w:rPr>
        <w:t xml:space="preserve"> </w:t>
      </w:r>
      <w:r w:rsidRPr="0032190F">
        <w:rPr>
          <w:lang w:val="fr-FR"/>
        </w:rPr>
        <w:t>qui note systématiquement la direction des faces gravées par rapport au mont Bego, la visibilité du mont n’est pas un élément déte</w:t>
      </w:r>
      <w:r w:rsidR="00463495">
        <w:rPr>
          <w:lang w:val="fr-FR"/>
        </w:rPr>
        <w:t>r</w:t>
      </w:r>
      <w:r w:rsidRPr="0032190F">
        <w:rPr>
          <w:lang w:val="fr-FR"/>
        </w:rPr>
        <w:t>minant dans le choix des supports (Chippindale 1988 p. 260).</w:t>
      </w:r>
    </w:p>
    <w:p w14:paraId="2C9EA1FF" w14:textId="17FF8C60" w:rsidR="000152C6" w:rsidRPr="0032190F" w:rsidRDefault="000152C6" w:rsidP="000152C6">
      <w:pPr>
        <w:rPr>
          <w:lang w:val="fr-FR"/>
        </w:rPr>
      </w:pPr>
      <w:r w:rsidRPr="0032190F">
        <w:rPr>
          <w:lang w:val="fr-FR"/>
        </w:rPr>
        <w:t xml:space="preserve">Pour </w:t>
      </w:r>
      <w:hyperlink r:id="rId13450" w:anchor="Aut_Lamboglia" w:history="1">
        <w:r w:rsidR="00FE2E58" w:rsidRPr="00BB6137">
          <w:rPr>
            <w:rStyle w:val="Hyperlink"/>
            <w:lang w:val="fr-FR"/>
          </w:rPr>
          <w:t>N. Lamboglia</w:t>
        </w:r>
      </w:hyperlink>
      <w:r w:rsidRPr="0032190F">
        <w:rPr>
          <w:lang w:val="fr-FR"/>
        </w:rPr>
        <w:t>, les gravures du val des Merveilles s’orientent vers le pas de l’Arpette (BIB 1247 p. 17).</w:t>
      </w:r>
    </w:p>
    <w:p w14:paraId="5CB9780B" w14:textId="77777777" w:rsidR="000152C6" w:rsidRPr="0032190F" w:rsidRDefault="000152C6" w:rsidP="000152C6">
      <w:pPr>
        <w:jc w:val="both"/>
        <w:rPr>
          <w:lang w:val="fr-FR"/>
        </w:rPr>
      </w:pPr>
      <w:r w:rsidRPr="0032190F">
        <w:rPr>
          <w:lang w:val="fr-FR"/>
        </w:rPr>
        <w:t>Pour J. Bégin l’orientation des roches dépend fortement du pendage du groupe considéré. La zone des ciappes à Fontanalba en est l’élément le plus caractéristique (Bégin 1990 p. 239, 240). En écartant ces biais/déterminismes naturels elle étudie 21 groupes (dont 11 ont des roches préférentiellement tournées à l’est, 10 vers le sud, 1 vers le nord) et détermine que la direction sud-est déterminée par la volonté du graveur (Bégin 1990 p. 239, 240)</w:t>
      </w:r>
    </w:p>
    <w:p w14:paraId="523F37FB" w14:textId="77777777" w:rsidR="000152C6" w:rsidRPr="0032190F" w:rsidRDefault="000152C6" w:rsidP="000152C6">
      <w:pPr>
        <w:ind w:firstLine="454"/>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90"/>
        <w:gridCol w:w="716"/>
      </w:tblGrid>
      <w:tr w:rsidR="000152C6" w14:paraId="704C49C4" w14:textId="77777777" w:rsidTr="00C73F91">
        <w:trPr>
          <w:jc w:val="center"/>
        </w:trPr>
        <w:tc>
          <w:tcPr>
            <w:tcW w:w="0" w:type="auto"/>
          </w:tcPr>
          <w:p w14:paraId="5E5366EF" w14:textId="77777777" w:rsidR="000152C6" w:rsidRDefault="000152C6" w:rsidP="00C73F91">
            <w:r>
              <w:t>Est</w:t>
            </w:r>
          </w:p>
        </w:tc>
        <w:tc>
          <w:tcPr>
            <w:tcW w:w="0" w:type="auto"/>
          </w:tcPr>
          <w:p w14:paraId="40A0B4FE" w14:textId="77777777" w:rsidR="000152C6" w:rsidRDefault="000152C6" w:rsidP="00C73F91">
            <w:r>
              <w:t>51 %</w:t>
            </w:r>
          </w:p>
        </w:tc>
      </w:tr>
      <w:tr w:rsidR="000152C6" w14:paraId="234E3E68" w14:textId="77777777" w:rsidTr="00C73F91">
        <w:trPr>
          <w:jc w:val="center"/>
        </w:trPr>
        <w:tc>
          <w:tcPr>
            <w:tcW w:w="0" w:type="auto"/>
          </w:tcPr>
          <w:p w14:paraId="39B6C7B5" w14:textId="77777777" w:rsidR="000152C6" w:rsidRDefault="000152C6" w:rsidP="00C73F91">
            <w:r>
              <w:t>Sud</w:t>
            </w:r>
          </w:p>
        </w:tc>
        <w:tc>
          <w:tcPr>
            <w:tcW w:w="0" w:type="auto"/>
          </w:tcPr>
          <w:p w14:paraId="34184CFC" w14:textId="77777777" w:rsidR="000152C6" w:rsidRDefault="000152C6" w:rsidP="00C73F91">
            <w:r>
              <w:t>27 %</w:t>
            </w:r>
          </w:p>
        </w:tc>
      </w:tr>
    </w:tbl>
    <w:p w14:paraId="0BBCF3FA" w14:textId="77777777" w:rsidR="000152C6" w:rsidRDefault="000152C6" w:rsidP="000152C6">
      <w:r>
        <w:lastRenderedPageBreak/>
        <w:t>(Bégin 1990 p. 239, 240)</w:t>
      </w:r>
    </w:p>
    <w:p w14:paraId="6AE86947" w14:textId="77777777" w:rsidR="000152C6" w:rsidRDefault="000152C6" w:rsidP="000152C6">
      <w:pPr>
        <w:jc w:val="both"/>
      </w:pPr>
    </w:p>
    <w:p w14:paraId="711BB01E" w14:textId="166E49E9" w:rsidR="000152C6" w:rsidRPr="00871D02" w:rsidRDefault="00C271A9" w:rsidP="000152C6">
      <w:pPr>
        <w:pStyle w:val="Heading3"/>
        <w:numPr>
          <w:ilvl w:val="2"/>
          <w:numId w:val="0"/>
        </w:numPr>
        <w:tabs>
          <w:tab w:val="num" w:pos="1800"/>
        </w:tabs>
        <w:spacing w:before="240" w:after="60" w:line="240" w:lineRule="auto"/>
        <w:ind w:left="1440"/>
      </w:pPr>
      <w:bookmarkStart w:id="5426" w:name="Typ_Bego__grav"/>
      <w:r>
        <w:t>g</w:t>
      </w:r>
      <w:r w:rsidR="000152C6" w:rsidRPr="00871D02">
        <w:t>ravures</w:t>
      </w:r>
    </w:p>
    <w:bookmarkEnd w:id="5426"/>
    <w:p w14:paraId="4E405B52" w14:textId="5F62B238" w:rsidR="00446CCF" w:rsidRPr="00F8735E" w:rsidRDefault="00F8735E" w:rsidP="00446CCF">
      <w:pPr>
        <w:rPr>
          <w:sz w:val="20"/>
          <w:lang w:val="fr-FR"/>
        </w:rPr>
      </w:pPr>
      <w:r w:rsidRPr="00F8735E">
        <w:rPr>
          <w:sz w:val="20"/>
          <w:lang w:val="fr-FR"/>
        </w:rPr>
        <w:fldChar w:fldCharType="begin"/>
      </w:r>
      <w:r w:rsidRPr="00F8735E">
        <w:rPr>
          <w:sz w:val="20"/>
          <w:lang w:val="fr-FR"/>
        </w:rPr>
        <w:instrText>HYPERLINK "C:\\Users\\Thomas Huet\\Desktop\\Documentation archéologique liée à la thèse\\Cultures.docx" \l "Cul_Art_tek_grav"</w:instrText>
      </w:r>
      <w:r w:rsidRPr="00F8735E">
        <w:rPr>
          <w:sz w:val="20"/>
          <w:lang w:val="fr-FR"/>
        </w:rPr>
      </w:r>
      <w:r w:rsidRPr="00F8735E">
        <w:rPr>
          <w:sz w:val="20"/>
          <w:lang w:val="fr-FR"/>
        </w:rPr>
        <w:fldChar w:fldCharType="separate"/>
      </w:r>
      <w:r w:rsidRPr="00F8735E">
        <w:rPr>
          <w:rStyle w:val="Hyperlink"/>
          <w:sz w:val="20"/>
          <w:lang w:val="fr-FR"/>
        </w:rPr>
        <w:t>gravure</w:t>
      </w:r>
      <w:r w:rsidRPr="00F8735E">
        <w:rPr>
          <w:sz w:val="20"/>
          <w:lang w:val="fr-FR"/>
        </w:rPr>
        <w:fldChar w:fldCharType="end"/>
      </w:r>
    </w:p>
    <w:p w14:paraId="2D900F14" w14:textId="77777777" w:rsidR="00F8735E" w:rsidRDefault="00F8735E" w:rsidP="00446CCF">
      <w:pPr>
        <w:rPr>
          <w:lang w:val="fr-FR"/>
        </w:rPr>
      </w:pPr>
    </w:p>
    <w:p w14:paraId="57217F93" w14:textId="086BF409" w:rsidR="00C8123C" w:rsidRPr="00C8123C" w:rsidRDefault="00F8735E" w:rsidP="00446CCF">
      <w:pPr>
        <w:rPr>
          <w:color w:val="000000"/>
          <w:lang w:val="fr-FR"/>
        </w:rPr>
      </w:pPr>
      <w:r w:rsidRPr="0032190F">
        <w:rPr>
          <w:lang w:val="fr-FR"/>
        </w:rPr>
        <w:t xml:space="preserve">Au Bego, </w:t>
      </w:r>
      <w:r>
        <w:rPr>
          <w:lang w:val="fr-FR"/>
        </w:rPr>
        <w:t>la gravure est dominante.</w:t>
      </w:r>
      <w:r w:rsidR="00C8123C">
        <w:rPr>
          <w:lang w:val="fr-FR"/>
        </w:rPr>
        <w:t xml:space="preserve"> Différent </w:t>
      </w:r>
      <w:hyperlink r:id="rId13451" w:anchor="Desc_grav" w:history="1">
        <w:r w:rsidR="00C8123C">
          <w:rPr>
            <w:rStyle w:val="Hyperlink"/>
            <w:lang w:val="fr-FR"/>
          </w:rPr>
          <w:t>thèmes</w:t>
        </w:r>
      </w:hyperlink>
      <w:r w:rsidR="00C8123C">
        <w:rPr>
          <w:lang w:val="fr-FR"/>
        </w:rPr>
        <w:t xml:space="preserve"> et </w:t>
      </w:r>
      <w:hyperlink r:id="rId13452" w:anchor="Typ_Bego__grav_tek" w:history="1">
        <w:r w:rsidRPr="00F8735E">
          <w:rPr>
            <w:rStyle w:val="Hyperlink"/>
            <w:lang w:val="fr-FR"/>
          </w:rPr>
          <w:t>technique</w:t>
        </w:r>
      </w:hyperlink>
      <w:r w:rsidR="00C8123C" w:rsidRPr="00C8123C">
        <w:rPr>
          <w:rStyle w:val="Hyperlink"/>
          <w:color w:val="000000"/>
          <w:u w:val="none"/>
          <w:lang w:val="fr-FR"/>
        </w:rPr>
        <w:t xml:space="preserve"> m</w:t>
      </w:r>
      <w:r w:rsidR="00C8123C">
        <w:rPr>
          <w:rStyle w:val="Hyperlink"/>
          <w:color w:val="000000"/>
          <w:u w:val="none"/>
          <w:lang w:val="fr-FR"/>
        </w:rPr>
        <w:t xml:space="preserve">ontre une </w:t>
      </w:r>
      <w:hyperlink r:id="rId13453" w:anchor="Sit_Bego_chron_abs" w:history="1">
        <w:r w:rsidR="00C8123C" w:rsidRPr="00C8123C">
          <w:rPr>
            <w:rStyle w:val="Hyperlink"/>
            <w:lang w:val="fr-FR"/>
          </w:rPr>
          <w:t>chronologie</w:t>
        </w:r>
      </w:hyperlink>
      <w:r w:rsidR="00C8123C">
        <w:rPr>
          <w:rStyle w:val="Hyperlink"/>
          <w:color w:val="000000"/>
          <w:u w:val="none"/>
          <w:lang w:val="fr-FR"/>
        </w:rPr>
        <w:t xml:space="preserve"> large (SS BIB)</w:t>
      </w:r>
    </w:p>
    <w:p w14:paraId="53A3E0F1" w14:textId="77777777" w:rsidR="00F8735E" w:rsidRPr="00871D02" w:rsidRDefault="00F8735E" w:rsidP="00446CCF">
      <w:pPr>
        <w:rPr>
          <w:lang w:val="fr-FR"/>
        </w:rPr>
      </w:pPr>
    </w:p>
    <w:p w14:paraId="15FC2C56" w14:textId="0CC128C4" w:rsidR="000152C6" w:rsidRPr="00871D02" w:rsidRDefault="00C271A9" w:rsidP="000152C6">
      <w:pPr>
        <w:pStyle w:val="Heading4"/>
        <w:numPr>
          <w:ilvl w:val="3"/>
          <w:numId w:val="0"/>
        </w:numPr>
        <w:tabs>
          <w:tab w:val="num" w:pos="2520"/>
        </w:tabs>
        <w:spacing w:before="240" w:after="60"/>
        <w:ind w:left="2160"/>
      </w:pPr>
      <w:bookmarkStart w:id="5427" w:name="Ana_Technologie"/>
      <w:r>
        <w:t>d</w:t>
      </w:r>
      <w:r w:rsidR="000152C6" w:rsidRPr="00871D02">
        <w:t>énombrement</w:t>
      </w:r>
    </w:p>
    <w:bookmarkEnd w:id="5427"/>
    <w:p w14:paraId="063DA707" w14:textId="77777777" w:rsidR="000152C6" w:rsidRPr="00871D02" w:rsidRDefault="000152C6" w:rsidP="000152C6">
      <w:pPr>
        <w:rPr>
          <w:lang w:val="fr-FR"/>
        </w:rPr>
      </w:pPr>
    </w:p>
    <w:p w14:paraId="063D6B79" w14:textId="0AEF45DC" w:rsidR="000152C6" w:rsidRPr="0032190F" w:rsidRDefault="000152C6" w:rsidP="000152C6">
      <w:pPr>
        <w:jc w:val="both"/>
        <w:rPr>
          <w:lang w:val="fr-FR"/>
        </w:rPr>
      </w:pPr>
      <w:r w:rsidRPr="0032190F">
        <w:rPr>
          <w:lang w:val="fr-FR"/>
        </w:rPr>
        <w:t xml:space="preserve">Selon des auteurs, </w:t>
      </w:r>
      <w:r w:rsidRPr="0032190F">
        <w:rPr>
          <w:lang w:val="fr-FR"/>
        </w:rPr>
        <w:tab/>
        <w:t xml:space="preserve">toutes les gravures ne sont pas individualisées pareil, notamment pour les anthropomorphes de la </w:t>
      </w:r>
      <w:hyperlink r:id="rId13454" w:anchor="Desc_ZIXGIIR4" w:history="1">
        <w:r w:rsidRPr="0032190F">
          <w:rPr>
            <w:rStyle w:val="Hyperlink"/>
            <w:i/>
            <w:lang w:val="fr-FR"/>
          </w:rPr>
          <w:t>Danseuse</w:t>
        </w:r>
      </w:hyperlink>
      <w:r w:rsidRPr="0032190F">
        <w:rPr>
          <w:lang w:val="fr-FR"/>
        </w:rPr>
        <w:t xml:space="preserve">, du </w:t>
      </w:r>
      <w:hyperlink r:id="rId13455" w:anchor="Desc_ZVIIGIR8" w:history="1">
        <w:r w:rsidRPr="0032190F">
          <w:rPr>
            <w:rStyle w:val="Hyperlink"/>
            <w:i/>
            <w:lang w:val="fr-FR"/>
          </w:rPr>
          <w:t>Chef de Tribu</w:t>
        </w:r>
      </w:hyperlink>
      <w:r w:rsidRPr="0032190F">
        <w:rPr>
          <w:lang w:val="fr-FR"/>
        </w:rPr>
        <w:t xml:space="preserve"> et de </w:t>
      </w:r>
      <w:hyperlink r:id="rId13456" w:anchor="Desc_ZIVGIIIR16D" w:history="1">
        <w:r w:rsidRPr="0032190F">
          <w:rPr>
            <w:rStyle w:val="Hyperlink"/>
            <w:lang w:val="fr-FR"/>
          </w:rPr>
          <w:t>HBZZ</w:t>
        </w:r>
      </w:hyperlink>
      <w:r w:rsidRPr="0032190F">
        <w:rPr>
          <w:lang w:val="fr-FR"/>
        </w:rPr>
        <w:t>, mais également pour la fig. 377 de l’</w:t>
      </w:r>
      <w:hyperlink r:id="rId13457" w:anchor="Desc_ZXIG0R1_c" w:history="1">
        <w:r w:rsidRPr="0032190F">
          <w:rPr>
            <w:rStyle w:val="Hyperlink"/>
            <w:i/>
            <w:lang w:val="fr-FR"/>
          </w:rPr>
          <w:t>Autel</w:t>
        </w:r>
      </w:hyperlink>
      <w:r w:rsidRPr="0032190F">
        <w:rPr>
          <w:lang w:val="fr-FR"/>
        </w:rPr>
        <w:t xml:space="preserve">(SS BIB) Cette difficulté, présente sur le Bego est généralisable à l’art rupestre (Barfield, Chippindale 1997). </w:t>
      </w:r>
    </w:p>
    <w:p w14:paraId="7D50AFB5" w14:textId="77777777" w:rsidR="000152C6" w:rsidRPr="0032190F" w:rsidRDefault="000152C6" w:rsidP="000152C6">
      <w:pPr>
        <w:jc w:val="both"/>
        <w:rPr>
          <w:lang w:val="fr-FR"/>
        </w:rPr>
      </w:pPr>
    </w:p>
    <w:p w14:paraId="1B71C025" w14:textId="2803557E" w:rsidR="000152C6" w:rsidRPr="0032190F" w:rsidRDefault="009D627A" w:rsidP="000152C6">
      <w:pPr>
        <w:pStyle w:val="Heading4"/>
        <w:numPr>
          <w:ilvl w:val="3"/>
          <w:numId w:val="0"/>
        </w:numPr>
        <w:tabs>
          <w:tab w:val="num" w:pos="2520"/>
        </w:tabs>
        <w:spacing w:before="240" w:after="60"/>
        <w:ind w:left="2160"/>
      </w:pPr>
      <w:r>
        <w:t>r</w:t>
      </w:r>
      <w:r w:rsidR="000152C6" w:rsidRPr="0032190F">
        <w:t>épartition spatiale des thèmes gravés</w:t>
      </w:r>
    </w:p>
    <w:p w14:paraId="75E51BFD" w14:textId="77777777" w:rsidR="000152C6" w:rsidRPr="0032190F" w:rsidRDefault="000152C6" w:rsidP="000152C6">
      <w:pPr>
        <w:rPr>
          <w:lang w:val="fr-FR"/>
        </w:rPr>
      </w:pPr>
    </w:p>
    <w:p w14:paraId="716F9CDD" w14:textId="5B8C6034" w:rsidR="000152C6" w:rsidRPr="0032190F" w:rsidRDefault="00000000" w:rsidP="000152C6">
      <w:pPr>
        <w:jc w:val="both"/>
        <w:rPr>
          <w:lang w:val="fr-FR"/>
        </w:rPr>
      </w:pPr>
      <w:hyperlink r:id="rId13458" w:anchor="Aut_Bicknell" w:history="1">
        <w:r w:rsidR="009D627A" w:rsidRPr="00AE78AA">
          <w:rPr>
            <w:rStyle w:val="Hyperlink"/>
            <w:lang w:val="fr-FR"/>
          </w:rPr>
          <w:t>C. Bicknell</w:t>
        </w:r>
      </w:hyperlink>
      <w:r w:rsidR="009D627A" w:rsidRPr="009D627A">
        <w:rPr>
          <w:rStyle w:val="Hyperlink"/>
          <w:color w:val="auto"/>
          <w:u w:val="none"/>
          <w:lang w:val="fr-FR"/>
        </w:rPr>
        <w:t xml:space="preserve"> </w:t>
      </w:r>
      <w:r w:rsidR="000152C6" w:rsidRPr="0032190F">
        <w:rPr>
          <w:lang w:val="fr-FR"/>
        </w:rPr>
        <w:t>est l’un des premiers à expliciter les différences qui existent entre les principaux secteurs : « Il semble que les gens de Fontanalba n’allaient pas dans la région des Merveilles ou dans le Val Valauretta, car, comme nous l’avons dit, bien que les gravures se ressemblent beaucoup, chaque région a un grand nombre de signes d’un type particulier » (Bicknell 1913 p. 85).</w:t>
      </w:r>
    </w:p>
    <w:p w14:paraId="61E1B01C" w14:textId="77777777" w:rsidR="000152C6" w:rsidRPr="0032190F" w:rsidRDefault="000152C6" w:rsidP="000152C6">
      <w:pPr>
        <w:rPr>
          <w:lang w:val="fr-FR"/>
        </w:rPr>
      </w:pPr>
    </w:p>
    <w:tbl>
      <w:tblPr>
        <w:tblW w:w="64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229"/>
        <w:gridCol w:w="1773"/>
        <w:gridCol w:w="1406"/>
      </w:tblGrid>
      <w:tr w:rsidR="000152C6" w:rsidRPr="00BD71D9" w14:paraId="0E671811" w14:textId="77777777" w:rsidTr="00C73F91">
        <w:trPr>
          <w:jc w:val="center"/>
        </w:trPr>
        <w:tc>
          <w:tcPr>
            <w:tcW w:w="3229" w:type="dxa"/>
            <w:vAlign w:val="center"/>
          </w:tcPr>
          <w:p w14:paraId="2A2E1CAE" w14:textId="77777777" w:rsidR="000152C6" w:rsidRPr="00BD71D9" w:rsidRDefault="000152C6" w:rsidP="00C73F91">
            <w:pPr>
              <w:jc w:val="center"/>
              <w:rPr>
                <w:b/>
                <w:sz w:val="20"/>
                <w:szCs w:val="20"/>
              </w:rPr>
            </w:pPr>
            <w:r w:rsidRPr="00BD71D9">
              <w:rPr>
                <w:b/>
                <w:sz w:val="20"/>
                <w:szCs w:val="20"/>
              </w:rPr>
              <w:t>Merveilles</w:t>
            </w:r>
          </w:p>
        </w:tc>
        <w:tc>
          <w:tcPr>
            <w:tcW w:w="1773" w:type="dxa"/>
            <w:vAlign w:val="center"/>
          </w:tcPr>
          <w:p w14:paraId="460F1860" w14:textId="77777777" w:rsidR="000152C6" w:rsidRPr="00BD71D9" w:rsidRDefault="000152C6" w:rsidP="00C73F91">
            <w:pPr>
              <w:jc w:val="center"/>
              <w:rPr>
                <w:b/>
                <w:sz w:val="20"/>
                <w:szCs w:val="20"/>
              </w:rPr>
            </w:pPr>
            <w:r w:rsidRPr="00BD71D9">
              <w:rPr>
                <w:b/>
                <w:sz w:val="20"/>
                <w:szCs w:val="20"/>
              </w:rPr>
              <w:t>Fontanalba</w:t>
            </w:r>
          </w:p>
        </w:tc>
        <w:tc>
          <w:tcPr>
            <w:tcW w:w="1406" w:type="dxa"/>
            <w:vAlign w:val="center"/>
          </w:tcPr>
          <w:p w14:paraId="4C26FA8F" w14:textId="77777777" w:rsidR="000152C6" w:rsidRPr="00BD71D9" w:rsidRDefault="000152C6" w:rsidP="00C73F91">
            <w:pPr>
              <w:jc w:val="center"/>
              <w:rPr>
                <w:b/>
                <w:sz w:val="20"/>
                <w:szCs w:val="20"/>
              </w:rPr>
            </w:pPr>
            <w:r w:rsidRPr="00BD71D9">
              <w:rPr>
                <w:b/>
                <w:sz w:val="20"/>
                <w:szCs w:val="20"/>
              </w:rPr>
              <w:t>Valaurette</w:t>
            </w:r>
          </w:p>
        </w:tc>
      </w:tr>
      <w:tr w:rsidR="000152C6" w:rsidRPr="008B002C" w14:paraId="39DB2A2A" w14:textId="77777777" w:rsidTr="00C73F91">
        <w:trPr>
          <w:jc w:val="center"/>
        </w:trPr>
        <w:tc>
          <w:tcPr>
            <w:tcW w:w="3229" w:type="dxa"/>
            <w:vAlign w:val="center"/>
          </w:tcPr>
          <w:p w14:paraId="24130F08" w14:textId="77777777" w:rsidR="000152C6" w:rsidRPr="00BD71D9" w:rsidRDefault="000152C6" w:rsidP="00C73F91">
            <w:pPr>
              <w:jc w:val="center"/>
              <w:rPr>
                <w:sz w:val="20"/>
                <w:szCs w:val="20"/>
              </w:rPr>
            </w:pPr>
            <w:r w:rsidRPr="00BD71D9">
              <w:rPr>
                <w:sz w:val="20"/>
                <w:szCs w:val="20"/>
              </w:rPr>
              <w:t>Grande diversité d’armes</w:t>
            </w:r>
          </w:p>
        </w:tc>
        <w:tc>
          <w:tcPr>
            <w:tcW w:w="1773" w:type="dxa"/>
            <w:vAlign w:val="center"/>
          </w:tcPr>
          <w:p w14:paraId="0A346AFE" w14:textId="77777777" w:rsidR="000152C6" w:rsidRPr="0032190F" w:rsidRDefault="000152C6" w:rsidP="00C73F91">
            <w:pPr>
              <w:jc w:val="center"/>
              <w:rPr>
                <w:sz w:val="20"/>
                <w:szCs w:val="20"/>
                <w:lang w:val="fr-FR"/>
              </w:rPr>
            </w:pPr>
            <w:r w:rsidRPr="0032190F">
              <w:rPr>
                <w:sz w:val="20"/>
                <w:szCs w:val="20"/>
                <w:lang w:val="fr-FR"/>
              </w:rPr>
              <w:t xml:space="preserve">Personnages avec </w:t>
            </w:r>
          </w:p>
          <w:p w14:paraId="17F957E2" w14:textId="77777777" w:rsidR="000152C6" w:rsidRPr="0032190F" w:rsidRDefault="000152C6" w:rsidP="00C73F91">
            <w:pPr>
              <w:jc w:val="center"/>
              <w:rPr>
                <w:sz w:val="20"/>
                <w:szCs w:val="20"/>
                <w:lang w:val="fr-FR"/>
              </w:rPr>
            </w:pPr>
            <w:r w:rsidRPr="0032190F">
              <w:rPr>
                <w:sz w:val="20"/>
                <w:szCs w:val="20"/>
                <w:lang w:val="fr-FR"/>
              </w:rPr>
              <w:t>araire et armes</w:t>
            </w:r>
          </w:p>
        </w:tc>
        <w:tc>
          <w:tcPr>
            <w:tcW w:w="1406" w:type="dxa"/>
            <w:vAlign w:val="center"/>
          </w:tcPr>
          <w:p w14:paraId="53AD4920" w14:textId="77777777" w:rsidR="000152C6" w:rsidRPr="0032190F" w:rsidRDefault="000152C6" w:rsidP="00C73F91">
            <w:pPr>
              <w:jc w:val="center"/>
              <w:rPr>
                <w:sz w:val="20"/>
                <w:szCs w:val="20"/>
                <w:lang w:val="fr-FR"/>
              </w:rPr>
            </w:pPr>
          </w:p>
        </w:tc>
      </w:tr>
      <w:tr w:rsidR="000152C6" w:rsidRPr="00BD71D9" w14:paraId="52BA9D8C" w14:textId="77777777" w:rsidTr="00C73F91">
        <w:trPr>
          <w:jc w:val="center"/>
        </w:trPr>
        <w:tc>
          <w:tcPr>
            <w:tcW w:w="3229" w:type="dxa"/>
            <w:vAlign w:val="center"/>
          </w:tcPr>
          <w:p w14:paraId="27ED696C" w14:textId="77777777" w:rsidR="000152C6" w:rsidRPr="0032190F" w:rsidRDefault="000152C6" w:rsidP="00C73F91">
            <w:pPr>
              <w:jc w:val="center"/>
              <w:rPr>
                <w:sz w:val="20"/>
                <w:szCs w:val="20"/>
                <w:lang w:val="fr-FR"/>
              </w:rPr>
            </w:pPr>
            <w:r w:rsidRPr="0032190F">
              <w:rPr>
                <w:sz w:val="20"/>
                <w:szCs w:val="20"/>
                <w:lang w:val="fr-FR"/>
              </w:rPr>
              <w:t>Figures géométriques labyrinthiques</w:t>
            </w:r>
          </w:p>
          <w:p w14:paraId="59F217BE" w14:textId="77777777" w:rsidR="000152C6" w:rsidRPr="0032190F" w:rsidRDefault="000152C6" w:rsidP="00C73F91">
            <w:pPr>
              <w:jc w:val="center"/>
              <w:rPr>
                <w:sz w:val="20"/>
                <w:szCs w:val="20"/>
                <w:lang w:val="fr-FR"/>
              </w:rPr>
            </w:pPr>
            <w:r w:rsidRPr="0032190F">
              <w:rPr>
                <w:sz w:val="20"/>
                <w:szCs w:val="20"/>
                <w:lang w:val="fr-FR"/>
              </w:rPr>
              <w:t xml:space="preserve"> (réticulés simples)</w:t>
            </w:r>
          </w:p>
        </w:tc>
        <w:tc>
          <w:tcPr>
            <w:tcW w:w="1773" w:type="dxa"/>
            <w:vAlign w:val="center"/>
          </w:tcPr>
          <w:p w14:paraId="3785C71D" w14:textId="77777777" w:rsidR="000152C6" w:rsidRPr="00BD71D9" w:rsidRDefault="000152C6" w:rsidP="00C73F91">
            <w:pPr>
              <w:jc w:val="center"/>
              <w:rPr>
                <w:sz w:val="20"/>
                <w:szCs w:val="20"/>
              </w:rPr>
            </w:pPr>
            <w:r w:rsidRPr="00BD71D9">
              <w:rPr>
                <w:sz w:val="20"/>
                <w:szCs w:val="20"/>
              </w:rPr>
              <w:t>Peaux</w:t>
            </w:r>
          </w:p>
        </w:tc>
        <w:tc>
          <w:tcPr>
            <w:tcW w:w="1406" w:type="dxa"/>
            <w:vAlign w:val="center"/>
          </w:tcPr>
          <w:p w14:paraId="22347D60" w14:textId="77777777" w:rsidR="000152C6" w:rsidRPr="00BD71D9" w:rsidRDefault="000152C6" w:rsidP="00C73F91">
            <w:pPr>
              <w:jc w:val="center"/>
              <w:rPr>
                <w:sz w:val="20"/>
                <w:szCs w:val="20"/>
              </w:rPr>
            </w:pPr>
          </w:p>
        </w:tc>
      </w:tr>
      <w:tr w:rsidR="000152C6" w:rsidRPr="00BD71D9" w14:paraId="4BB1469F" w14:textId="77777777" w:rsidTr="00C73F91">
        <w:trPr>
          <w:jc w:val="center"/>
        </w:trPr>
        <w:tc>
          <w:tcPr>
            <w:tcW w:w="3229" w:type="dxa"/>
            <w:vAlign w:val="center"/>
          </w:tcPr>
          <w:p w14:paraId="5C3ADD3F" w14:textId="77777777" w:rsidR="000152C6" w:rsidRPr="00BD71D9" w:rsidRDefault="000152C6" w:rsidP="00C73F91">
            <w:pPr>
              <w:jc w:val="center"/>
              <w:rPr>
                <w:sz w:val="20"/>
                <w:szCs w:val="20"/>
              </w:rPr>
            </w:pPr>
          </w:p>
        </w:tc>
        <w:tc>
          <w:tcPr>
            <w:tcW w:w="1773" w:type="dxa"/>
            <w:vAlign w:val="center"/>
          </w:tcPr>
          <w:p w14:paraId="5946AE79" w14:textId="77777777" w:rsidR="000152C6" w:rsidRPr="00BD71D9" w:rsidRDefault="000152C6" w:rsidP="00C73F91">
            <w:pPr>
              <w:jc w:val="center"/>
              <w:rPr>
                <w:sz w:val="20"/>
                <w:szCs w:val="20"/>
              </w:rPr>
            </w:pPr>
            <w:r w:rsidRPr="00BD71D9">
              <w:rPr>
                <w:sz w:val="20"/>
                <w:szCs w:val="20"/>
              </w:rPr>
              <w:t>Huttes et enclos</w:t>
            </w:r>
          </w:p>
        </w:tc>
        <w:tc>
          <w:tcPr>
            <w:tcW w:w="1406" w:type="dxa"/>
            <w:vAlign w:val="center"/>
          </w:tcPr>
          <w:p w14:paraId="07A04A14" w14:textId="77777777" w:rsidR="000152C6" w:rsidRPr="00BD71D9" w:rsidRDefault="000152C6" w:rsidP="00C73F91">
            <w:pPr>
              <w:jc w:val="center"/>
              <w:rPr>
                <w:sz w:val="20"/>
                <w:szCs w:val="20"/>
              </w:rPr>
            </w:pPr>
            <w:r w:rsidRPr="00BD71D9">
              <w:rPr>
                <w:sz w:val="20"/>
                <w:szCs w:val="20"/>
              </w:rPr>
              <w:t>Hutte et enclos</w:t>
            </w:r>
          </w:p>
          <w:p w14:paraId="2B4686E2" w14:textId="77777777" w:rsidR="000152C6" w:rsidRPr="00BD71D9" w:rsidRDefault="000152C6" w:rsidP="00C73F91">
            <w:pPr>
              <w:jc w:val="center"/>
              <w:rPr>
                <w:sz w:val="20"/>
                <w:szCs w:val="20"/>
              </w:rPr>
            </w:pPr>
            <w:r w:rsidRPr="00BD71D9">
              <w:rPr>
                <w:sz w:val="20"/>
                <w:szCs w:val="20"/>
              </w:rPr>
              <w:t xml:space="preserve"> seulement</w:t>
            </w:r>
          </w:p>
        </w:tc>
      </w:tr>
    </w:tbl>
    <w:p w14:paraId="6AEF1647" w14:textId="77777777" w:rsidR="000152C6" w:rsidRPr="00186527" w:rsidRDefault="000152C6" w:rsidP="000152C6">
      <w:r>
        <w:t xml:space="preserve"> (Bicknell 1913 p. 67)</w:t>
      </w:r>
    </w:p>
    <w:p w14:paraId="71369DCC" w14:textId="77777777" w:rsidR="000152C6" w:rsidRDefault="000152C6" w:rsidP="000152C6">
      <w:pPr>
        <w:jc w:val="both"/>
      </w:pPr>
    </w:p>
    <w:p w14:paraId="57508CA0" w14:textId="0CE727F8" w:rsidR="000152C6" w:rsidRPr="0032190F" w:rsidRDefault="00000000" w:rsidP="000152C6">
      <w:pPr>
        <w:jc w:val="both"/>
        <w:rPr>
          <w:lang w:val="fr-FR"/>
        </w:rPr>
      </w:pPr>
      <w:hyperlink r:id="rId13459" w:anchor="Aut_Isetti" w:history="1">
        <w:r w:rsidR="00411078" w:rsidRPr="00411078">
          <w:rPr>
            <w:rStyle w:val="Hyperlink"/>
            <w:lang w:val="fr-FR"/>
          </w:rPr>
          <w:t>G. Isetti</w:t>
        </w:r>
      </w:hyperlink>
      <w:r w:rsidR="00411078" w:rsidRPr="0032190F">
        <w:rPr>
          <w:lang w:val="fr-FR"/>
        </w:rPr>
        <w:t xml:space="preserve"> </w:t>
      </w:r>
      <w:r w:rsidR="000152C6" w:rsidRPr="0032190F">
        <w:rPr>
          <w:lang w:val="fr-FR"/>
        </w:rPr>
        <w:t>(1959</w:t>
      </w:r>
      <w:r w:rsidR="00411078">
        <w:rPr>
          <w:lang w:val="fr-FR"/>
        </w:rPr>
        <w:t xml:space="preserve">, </w:t>
      </w:r>
      <w:r w:rsidR="00411078" w:rsidRPr="0032190F">
        <w:rPr>
          <w:lang w:val="fr-FR"/>
        </w:rPr>
        <w:t>p. 111, 112</w:t>
      </w:r>
      <w:r w:rsidR="000152C6" w:rsidRPr="0032190F">
        <w:rPr>
          <w:lang w:val="fr-FR"/>
        </w:rPr>
        <w:t>) note que chacune des zones gravées présente un faciès iconographique différent des autres</w:t>
      </w:r>
    </w:p>
    <w:p w14:paraId="482FB728" w14:textId="77777777" w:rsidR="000152C6" w:rsidRPr="0032190F" w:rsidRDefault="000152C6" w:rsidP="000152C6">
      <w:pPr>
        <w:jc w:val="both"/>
        <w:rPr>
          <w:lang w:val="fr-FR"/>
        </w:rPr>
      </w:pPr>
    </w:p>
    <w:p w14:paraId="69925BFC" w14:textId="77777777" w:rsidR="000152C6" w:rsidRPr="0032190F" w:rsidRDefault="000152C6" w:rsidP="000152C6">
      <w:pPr>
        <w:jc w:val="both"/>
        <w:rPr>
          <w:lang w:val="fr-FR"/>
        </w:rPr>
      </w:pPr>
      <w:r w:rsidRPr="0032190F">
        <w:rPr>
          <w:lang w:val="fr-FR"/>
        </w:rPr>
        <w:t>Pour Blain et Paquier 1976 les surfaces accueillant des figures géométriques faisant référence à des habitations ont été choisies pour des ressemblances qu’elles partagent avec la topographie de ces installations (cité par Chippindale 1988 p. 215).</w:t>
      </w:r>
    </w:p>
    <w:p w14:paraId="2EDFC650" w14:textId="77777777" w:rsidR="000152C6" w:rsidRPr="0032190F" w:rsidRDefault="000152C6" w:rsidP="000152C6">
      <w:pPr>
        <w:jc w:val="both"/>
        <w:rPr>
          <w:lang w:val="fr-FR"/>
        </w:rPr>
      </w:pPr>
    </w:p>
    <w:p w14:paraId="59C7B6E4" w14:textId="4BD63F05" w:rsidR="000152C6" w:rsidRPr="0032190F" w:rsidRDefault="000152C6" w:rsidP="000152C6">
      <w:pPr>
        <w:jc w:val="both"/>
        <w:rPr>
          <w:lang w:val="fr-FR"/>
        </w:rPr>
      </w:pPr>
      <w:r w:rsidRPr="0032190F">
        <w:rPr>
          <w:lang w:val="fr-FR"/>
        </w:rPr>
        <w:t xml:space="preserve">Pour L. Barfield et </w:t>
      </w:r>
      <w:hyperlink r:id="rId13460" w:anchor="Aut_Chippindale" w:history="1">
        <w:r w:rsidR="00463495" w:rsidRPr="00463495">
          <w:rPr>
            <w:rStyle w:val="Hyperlink"/>
            <w:lang w:val="fr-FR"/>
          </w:rPr>
          <w:t>C. Chippindale</w:t>
        </w:r>
      </w:hyperlink>
      <w:r w:rsidRPr="0032190F">
        <w:rPr>
          <w:lang w:val="fr-FR"/>
        </w:rPr>
        <w:t>, les formes de poignards à lame allongée du Bronze moyen français sont surtout concentrées dans la région Arpette-Merveilles (BIB 366 p. 112)</w:t>
      </w:r>
    </w:p>
    <w:p w14:paraId="5DC01BC6" w14:textId="77777777" w:rsidR="000152C6" w:rsidRPr="0032190F" w:rsidRDefault="000152C6" w:rsidP="000152C6">
      <w:pPr>
        <w:autoSpaceDE w:val="0"/>
        <w:autoSpaceDN w:val="0"/>
        <w:adjustRightInd w:val="0"/>
        <w:jc w:val="both"/>
        <w:rPr>
          <w:rFonts w:ascii="Times-Roman" w:hAnsi="Times-Roman" w:cs="Times-Roman"/>
          <w:lang w:val="fr-FR"/>
        </w:rPr>
      </w:pPr>
    </w:p>
    <w:p w14:paraId="2DF657B1" w14:textId="77777777" w:rsidR="000152C6" w:rsidRPr="009D627A" w:rsidRDefault="000152C6" w:rsidP="000152C6">
      <w:pPr>
        <w:autoSpaceDE w:val="0"/>
        <w:autoSpaceDN w:val="0"/>
        <w:adjustRightInd w:val="0"/>
        <w:jc w:val="both"/>
        <w:rPr>
          <w:lang w:val="fr-FR"/>
        </w:rPr>
      </w:pPr>
      <w:r w:rsidRPr="009D627A">
        <w:rPr>
          <w:lang w:val="fr-FR"/>
        </w:rPr>
        <w:t xml:space="preserve">Dans le secteur des Merveilles, O. Romain (1991) met en évidence le fait que les hallebardes sont proportionnellement plus nombreuses dans la zone des ciappes que dans la région de l’Arpette où ce sont les poignards qui représentent plus de 20% des gravures (Romain 1991 fig. 35). </w:t>
      </w:r>
    </w:p>
    <w:p w14:paraId="5E8EF631" w14:textId="77777777" w:rsidR="000152C6" w:rsidRPr="0032190F" w:rsidRDefault="000152C6" w:rsidP="000152C6">
      <w:pPr>
        <w:jc w:val="both"/>
        <w:rPr>
          <w:lang w:val="fr-FR"/>
        </w:rPr>
      </w:pPr>
    </w:p>
    <w:p w14:paraId="2D87AE49" w14:textId="77777777" w:rsidR="000152C6" w:rsidRPr="0032190F" w:rsidRDefault="000152C6" w:rsidP="000152C6">
      <w:pPr>
        <w:jc w:val="both"/>
        <w:rPr>
          <w:lang w:val="fr-FR"/>
        </w:rPr>
      </w:pPr>
      <w:r w:rsidRPr="0032190F">
        <w:rPr>
          <w:lang w:val="fr-FR"/>
        </w:rPr>
        <w:lastRenderedPageBreak/>
        <w:t xml:space="preserve">Pour Lumley </w:t>
      </w:r>
      <w:r w:rsidRPr="0032190F">
        <w:rPr>
          <w:i/>
          <w:lang w:val="fr-FR"/>
        </w:rPr>
        <w:t>et al.</w:t>
      </w:r>
      <w:r w:rsidRPr="0032190F">
        <w:rPr>
          <w:lang w:val="fr-FR"/>
        </w:rPr>
        <w:t xml:space="preserve"> 1994, les roches riches en poignards sont surtout situées en altitude quand celles riches en réticulés sont remarquées dans les fonds de vallées (BIB 1370 p. 80-81 et Lumley 2003a, p. 312).</w:t>
      </w:r>
    </w:p>
    <w:p w14:paraId="4936035B" w14:textId="77777777" w:rsidR="000152C6" w:rsidRPr="0032190F" w:rsidRDefault="000152C6" w:rsidP="000152C6">
      <w:pPr>
        <w:jc w:val="both"/>
        <w:rPr>
          <w:lang w:val="fr-FR"/>
        </w:rPr>
      </w:pPr>
    </w:p>
    <w:p w14:paraId="382B95EC" w14:textId="77777777" w:rsidR="000152C6" w:rsidRPr="0032190F" w:rsidRDefault="000152C6" w:rsidP="000152C6">
      <w:pPr>
        <w:jc w:val="both"/>
        <w:rPr>
          <w:lang w:val="fr-FR"/>
        </w:rPr>
      </w:pPr>
      <w:r w:rsidRPr="0032190F">
        <w:rPr>
          <w:lang w:val="fr-FR"/>
        </w:rPr>
        <w:t>Pour Serres (2001) les réticulés se concentrent dans la vallée des Merveilles.</w:t>
      </w:r>
    </w:p>
    <w:p w14:paraId="7B234CBB" w14:textId="77777777" w:rsidR="000152C6" w:rsidRPr="0032190F" w:rsidRDefault="000152C6" w:rsidP="000152C6">
      <w:pPr>
        <w:jc w:val="both"/>
        <w:rPr>
          <w:lang w:val="fr-FR"/>
        </w:rPr>
      </w:pPr>
    </w:p>
    <w:p w14:paraId="1443A583" w14:textId="0EA5B01D" w:rsidR="000152C6" w:rsidRPr="0032190F" w:rsidRDefault="000152C6" w:rsidP="000152C6">
      <w:pPr>
        <w:jc w:val="both"/>
        <w:rPr>
          <w:lang w:val="fr-FR"/>
        </w:rPr>
      </w:pPr>
      <w:r w:rsidRPr="0032190F">
        <w:rPr>
          <w:lang w:val="fr-FR"/>
        </w:rPr>
        <w:t xml:space="preserve">En 2003, l’étude de la répartition spatiale des gravures a fait l’objet d’un travail plus spécifique pour les </w:t>
      </w:r>
      <w:hyperlink r:id="rId13461" w:anchor="Desc_ZIII" w:history="1">
        <w:r w:rsidRPr="0032190F">
          <w:rPr>
            <w:rStyle w:val="Hyperlink"/>
            <w:lang w:val="fr-FR"/>
          </w:rPr>
          <w:t>zones III</w:t>
        </w:r>
      </w:hyperlink>
      <w:r w:rsidRPr="0032190F">
        <w:rPr>
          <w:lang w:val="fr-FR"/>
        </w:rPr>
        <w:t xml:space="preserve"> et </w:t>
      </w:r>
      <w:hyperlink r:id="rId13462" w:anchor="Desc_ZXII" w:history="1">
        <w:r w:rsidRPr="0032190F">
          <w:rPr>
            <w:rStyle w:val="Hyperlink"/>
            <w:lang w:val="fr-FR"/>
          </w:rPr>
          <w:t>XII</w:t>
        </w:r>
      </w:hyperlink>
      <w:r w:rsidRPr="0032190F">
        <w:rPr>
          <w:lang w:val="fr-FR"/>
        </w:rPr>
        <w:t xml:space="preserve"> (SS BIB)</w:t>
      </w:r>
    </w:p>
    <w:p w14:paraId="02314492" w14:textId="77777777" w:rsidR="000152C6" w:rsidRPr="0032190F" w:rsidRDefault="000152C6" w:rsidP="000152C6">
      <w:pPr>
        <w:jc w:val="both"/>
        <w:rPr>
          <w:lang w:val="fr-FR"/>
        </w:rPr>
      </w:pPr>
      <w:r w:rsidRPr="0032190F">
        <w:rPr>
          <w:lang w:val="fr-FR"/>
        </w:rPr>
        <w:t xml:space="preserve">Les Réticulés apparaissent généralement sur des promontoires ou des replats (ZIII.GII.R9 en bordure nord-est d’un replat herbeux, ZIII.GII.R13@c en bordure ouest de l’un des petits replats herbeux formant le sommet d’un promontoire et dominant le lac de l’Huile, peut-être ZII.GI.R8, concentration des réticulés en ZI.GII (SS BIB) </w:t>
      </w:r>
    </w:p>
    <w:p w14:paraId="37204E6F" w14:textId="77777777" w:rsidR="000152C6" w:rsidRPr="0032190F" w:rsidRDefault="000152C6" w:rsidP="000152C6">
      <w:pPr>
        <w:jc w:val="both"/>
        <w:rPr>
          <w:lang w:val="fr-FR"/>
        </w:rPr>
      </w:pPr>
    </w:p>
    <w:p w14:paraId="6D6DD768" w14:textId="07FC898F" w:rsidR="000152C6" w:rsidRPr="0032190F" w:rsidRDefault="00463495" w:rsidP="000152C6">
      <w:pPr>
        <w:pStyle w:val="Heading4"/>
        <w:numPr>
          <w:ilvl w:val="3"/>
          <w:numId w:val="0"/>
        </w:numPr>
        <w:tabs>
          <w:tab w:val="num" w:pos="2520"/>
        </w:tabs>
        <w:spacing w:before="240" w:after="60"/>
        <w:ind w:left="2160"/>
      </w:pPr>
      <w:r>
        <w:t>r</w:t>
      </w:r>
      <w:r w:rsidR="000152C6" w:rsidRPr="0032190F">
        <w:t>épartition spatiale des gravures sur les surfaces gravées</w:t>
      </w:r>
    </w:p>
    <w:p w14:paraId="29EDB4E2" w14:textId="77777777" w:rsidR="000152C6" w:rsidRPr="0032190F" w:rsidRDefault="000152C6" w:rsidP="000152C6">
      <w:pPr>
        <w:jc w:val="both"/>
        <w:rPr>
          <w:lang w:val="fr-FR"/>
        </w:rPr>
      </w:pPr>
    </w:p>
    <w:p w14:paraId="1F40FE92" w14:textId="262F5721" w:rsidR="000152C6" w:rsidRPr="0032190F" w:rsidRDefault="000152C6" w:rsidP="000152C6">
      <w:pPr>
        <w:jc w:val="both"/>
        <w:rPr>
          <w:lang w:val="fr-FR"/>
        </w:rPr>
      </w:pPr>
      <w:r w:rsidRPr="0032190F">
        <w:rPr>
          <w:lang w:val="fr-FR"/>
        </w:rPr>
        <w:t xml:space="preserve">Le processus de réalisation d’une roche gravée comme à Fontanalba, et c’est une hypothèse, pourrait débuter par le pied de l’affleurement puis remonter au fur et à mesure. </w:t>
      </w:r>
      <w:hyperlink r:id="rId13463" w:anchor="Aut_Chippindale" w:history="1">
        <w:r w:rsidR="00463495" w:rsidRPr="00463495">
          <w:rPr>
            <w:rStyle w:val="Hyperlink"/>
            <w:lang w:val="fr-FR"/>
          </w:rPr>
          <w:t>Chippindale</w:t>
        </w:r>
      </w:hyperlink>
      <w:r w:rsidRPr="0032190F">
        <w:rPr>
          <w:lang w:val="fr-FR"/>
        </w:rPr>
        <w:t xml:space="preserve">, en faisant l’hypothèse et divisant de grands affleurements comme la Grande Surface Rouge Santa Maria, la </w:t>
      </w:r>
      <w:hyperlink r:id="rId13464" w:anchor="Desc_UG_Surface_Lisse_Superieure" w:history="1">
        <w:r w:rsidRPr="0032190F">
          <w:rPr>
            <w:rStyle w:val="Hyperlink"/>
            <w:i/>
            <w:lang w:val="fr-FR"/>
          </w:rPr>
          <w:t>Surface lisse supérieure</w:t>
        </w:r>
      </w:hyperlink>
      <w:r w:rsidRPr="0032190F">
        <w:rPr>
          <w:lang w:val="fr-FR"/>
        </w:rPr>
        <w:t xml:space="preserve"> et inférieure, en bande altimétriques « bas », « milieu », « haut » ne parvient à aucun résultat probant (1988 p. 233).</w:t>
      </w:r>
    </w:p>
    <w:p w14:paraId="1B72F0EC" w14:textId="77777777" w:rsidR="000152C6" w:rsidRPr="0032190F" w:rsidRDefault="000152C6" w:rsidP="000152C6">
      <w:pPr>
        <w:jc w:val="both"/>
        <w:rPr>
          <w:lang w:val="fr-FR"/>
        </w:rPr>
      </w:pPr>
    </w:p>
    <w:p w14:paraId="239144F5" w14:textId="77777777" w:rsidR="000152C6" w:rsidRPr="0032190F" w:rsidRDefault="000152C6" w:rsidP="000152C6">
      <w:pPr>
        <w:autoSpaceDE w:val="0"/>
        <w:autoSpaceDN w:val="0"/>
        <w:adjustRightInd w:val="0"/>
        <w:jc w:val="both"/>
        <w:rPr>
          <w:lang w:val="fr-FR"/>
        </w:rPr>
      </w:pPr>
      <w:r w:rsidRPr="0032190F">
        <w:rPr>
          <w:lang w:val="fr-FR" w:eastAsia="en-GB"/>
        </w:rPr>
        <w:t xml:space="preserve">La seule étude systématique qui y ait été consacrée (Bégin 1990 p. 253 </w:t>
      </w:r>
      <w:r w:rsidRPr="0032190F">
        <w:rPr>
          <w:i/>
          <w:iCs/>
          <w:lang w:val="fr-FR" w:eastAsia="en-GB"/>
        </w:rPr>
        <w:t>sq.</w:t>
      </w:r>
      <w:r w:rsidRPr="0032190F">
        <w:rPr>
          <w:lang w:val="fr-FR" w:eastAsia="en-GB"/>
        </w:rPr>
        <w:t>) a conclu que lamicro-topographie des surfaces gravées n’était pas intervenue dans le choix des supports pourla gravure, et que seule une minorité de gravures (12 %) avait été réalisée en tenant comptedes éléments naturels.</w:t>
      </w:r>
    </w:p>
    <w:p w14:paraId="170F3FD3" w14:textId="77777777" w:rsidR="000152C6" w:rsidRPr="0032190F" w:rsidRDefault="000152C6" w:rsidP="000152C6">
      <w:pPr>
        <w:jc w:val="both"/>
        <w:rPr>
          <w:lang w:val="fr-FR"/>
        </w:rPr>
      </w:pPr>
    </w:p>
    <w:p w14:paraId="3F104CCE" w14:textId="479253C4" w:rsidR="000152C6" w:rsidRPr="0032190F" w:rsidRDefault="00463495" w:rsidP="000152C6">
      <w:pPr>
        <w:pStyle w:val="Heading4"/>
        <w:numPr>
          <w:ilvl w:val="3"/>
          <w:numId w:val="0"/>
        </w:numPr>
        <w:tabs>
          <w:tab w:val="num" w:pos="2520"/>
        </w:tabs>
        <w:spacing w:before="240" w:after="60"/>
        <w:ind w:left="2160"/>
      </w:pPr>
      <w:bookmarkStart w:id="5428" w:name="Typ_Bego__grav_tek"/>
      <w:r>
        <w:t>t</w:t>
      </w:r>
      <w:r w:rsidR="000152C6" w:rsidRPr="0032190F">
        <w:t>echnologie</w:t>
      </w:r>
    </w:p>
    <w:bookmarkEnd w:id="5428"/>
    <w:p w14:paraId="6F5F5BCA" w14:textId="09B5371E" w:rsidR="000152C6" w:rsidRPr="00FF6B76" w:rsidRDefault="00FF6B76" w:rsidP="000152C6">
      <w:pPr>
        <w:rPr>
          <w:sz w:val="20"/>
          <w:lang w:val="fr-FR"/>
        </w:rPr>
      </w:pPr>
      <w:r w:rsidRPr="00FF6B76">
        <w:rPr>
          <w:sz w:val="20"/>
          <w:lang w:val="fr-FR"/>
        </w:rPr>
        <w:t xml:space="preserve">technique de </w:t>
      </w:r>
      <w:hyperlink r:id="rId13465" w:anchor="Typ_Bego__grav" w:history="1">
        <w:r w:rsidRPr="00F8735E">
          <w:rPr>
            <w:rStyle w:val="Hyperlink"/>
            <w:sz w:val="20"/>
            <w:lang w:val="fr-FR"/>
          </w:rPr>
          <w:t>gravure</w:t>
        </w:r>
      </w:hyperlink>
    </w:p>
    <w:p w14:paraId="4192A422" w14:textId="77777777" w:rsidR="00FF6B76" w:rsidRPr="0032190F" w:rsidRDefault="00FF6B76" w:rsidP="000152C6">
      <w:pPr>
        <w:rPr>
          <w:lang w:val="fr-FR"/>
        </w:rPr>
      </w:pPr>
    </w:p>
    <w:p w14:paraId="23660D65" w14:textId="1FC330F9" w:rsidR="000152C6" w:rsidRPr="0032190F" w:rsidRDefault="00F8735E" w:rsidP="000152C6">
      <w:pPr>
        <w:jc w:val="both"/>
        <w:rPr>
          <w:lang w:val="fr-FR"/>
        </w:rPr>
      </w:pPr>
      <w:r>
        <w:rPr>
          <w:lang w:val="fr-FR"/>
        </w:rPr>
        <w:t>D</w:t>
      </w:r>
      <w:r w:rsidR="000152C6" w:rsidRPr="0032190F">
        <w:rPr>
          <w:lang w:val="fr-FR"/>
        </w:rPr>
        <w:t xml:space="preserve">eux principales techniques: </w:t>
      </w:r>
      <w:hyperlink r:id="rId13466" w:anchor="Ana_Technologie_Lineaire" w:history="1">
        <w:r w:rsidR="00FF6B76">
          <w:rPr>
            <w:rStyle w:val="Hyperlink"/>
            <w:lang w:val="fr-FR"/>
          </w:rPr>
          <w:t>incision</w:t>
        </w:r>
      </w:hyperlink>
      <w:r w:rsidR="000152C6" w:rsidRPr="0032190F">
        <w:rPr>
          <w:lang w:val="fr-FR"/>
        </w:rPr>
        <w:t xml:space="preserve"> et </w:t>
      </w:r>
      <w:hyperlink r:id="rId13467" w:anchor="Ana_Technologie_Piquetage" w:history="1">
        <w:r w:rsidR="000152C6" w:rsidRPr="00FF6B76">
          <w:rPr>
            <w:rStyle w:val="Hyperlink"/>
            <w:lang w:val="fr-FR"/>
          </w:rPr>
          <w:t>piquetage</w:t>
        </w:r>
      </w:hyperlink>
      <w:r w:rsidR="00FF6B76">
        <w:rPr>
          <w:lang w:val="fr-FR"/>
        </w:rPr>
        <w:t xml:space="preserve">, qui parfois </w:t>
      </w:r>
      <w:hyperlink r:id="rId13468" w:anchor="Ana_Technologie_Mix" w:history="1">
        <w:r w:rsidR="00FF6B76" w:rsidRPr="00FF6B76">
          <w:rPr>
            <w:rStyle w:val="Hyperlink"/>
            <w:lang w:val="fr-FR"/>
          </w:rPr>
          <w:t>se combinent</w:t>
        </w:r>
      </w:hyperlink>
      <w:r w:rsidR="000152C6" w:rsidRPr="0032190F">
        <w:rPr>
          <w:lang w:val="fr-FR"/>
        </w:rPr>
        <w:t xml:space="preserve"> (SS BIB)</w:t>
      </w:r>
      <w:r>
        <w:rPr>
          <w:lang w:val="fr-FR"/>
        </w:rPr>
        <w:t xml:space="preserve"> et </w:t>
      </w:r>
      <w:hyperlink r:id="rId13469" w:anchor="Ana_Technologie_Burin" w:history="1">
        <w:r w:rsidRPr="00F8735E">
          <w:rPr>
            <w:rStyle w:val="Hyperlink"/>
            <w:lang w:val="fr-FR"/>
          </w:rPr>
          <w:t>burinage</w:t>
        </w:r>
      </w:hyperlink>
    </w:p>
    <w:p w14:paraId="1D1CAE1D" w14:textId="77777777" w:rsidR="00060B02" w:rsidRPr="0032190F" w:rsidRDefault="00060B02" w:rsidP="000152C6">
      <w:pPr>
        <w:jc w:val="both"/>
        <w:rPr>
          <w:lang w:val="fr-FR"/>
        </w:rPr>
      </w:pPr>
    </w:p>
    <w:p w14:paraId="28F202DF" w14:textId="344DA055" w:rsidR="000152C6" w:rsidRDefault="00B70DDD" w:rsidP="00647EA0">
      <w:pPr>
        <w:pStyle w:val="Heading5"/>
      </w:pPr>
      <w:bookmarkStart w:id="5429" w:name="Ana_Technologie_Lineaire"/>
      <w:r>
        <w:t>i</w:t>
      </w:r>
      <w:r w:rsidR="002C0A16">
        <w:t>ncision</w:t>
      </w:r>
    </w:p>
    <w:bookmarkEnd w:id="5429"/>
    <w:p w14:paraId="5612C130" w14:textId="784991F9" w:rsidR="00F815B4" w:rsidRPr="00C62031" w:rsidRDefault="00C62031" w:rsidP="000152C6">
      <w:pPr>
        <w:rPr>
          <w:sz w:val="20"/>
          <w:szCs w:val="22"/>
          <w:lang w:val="fr-FR" w:eastAsia="en-GB"/>
        </w:rPr>
      </w:pPr>
      <w:r w:rsidRPr="00C62031">
        <w:rPr>
          <w:sz w:val="20"/>
          <w:szCs w:val="22"/>
          <w:lang w:val="fr-FR" w:eastAsia="en-GB"/>
        </w:rPr>
        <w:t>schématiques-linéaires</w:t>
      </w:r>
      <w:r w:rsidR="00A904EB">
        <w:rPr>
          <w:sz w:val="20"/>
          <w:szCs w:val="22"/>
          <w:lang w:val="fr-FR" w:eastAsia="en-GB"/>
        </w:rPr>
        <w:t>, filiformes</w:t>
      </w:r>
    </w:p>
    <w:p w14:paraId="79A9B314" w14:textId="77777777" w:rsidR="00C62031" w:rsidRPr="008714A9" w:rsidRDefault="00C62031" w:rsidP="000152C6">
      <w:pPr>
        <w:rPr>
          <w:lang w:val="fr-FR"/>
        </w:rPr>
      </w:pPr>
    </w:p>
    <w:p w14:paraId="3B759A13" w14:textId="70955ACD" w:rsidR="00533292" w:rsidRPr="00D30040" w:rsidRDefault="00F815B4" w:rsidP="000152C6">
      <w:pPr>
        <w:rPr>
          <w:color w:val="000000"/>
          <w:lang w:val="fr-FR"/>
        </w:rPr>
      </w:pPr>
      <w:r w:rsidRPr="008714A9">
        <w:rPr>
          <w:lang w:val="fr-FR"/>
        </w:rPr>
        <w:t xml:space="preserve">Sous ensemble de l' </w:t>
      </w:r>
      <w:hyperlink r:id="rId13470" w:anchor="Cul_Schemat_France_t_lineaires" w:history="1">
        <w:r>
          <w:rPr>
            <w:rStyle w:val="Hyperlink"/>
            <w:lang w:val="fr-FR"/>
          </w:rPr>
          <w:t>ASL France</w:t>
        </w:r>
      </w:hyperlink>
      <w:r>
        <w:rPr>
          <w:rStyle w:val="Hyperlink"/>
          <w:lang w:val="fr-FR"/>
        </w:rPr>
        <w:t xml:space="preserve"> </w:t>
      </w:r>
      <w:r w:rsidR="00EF66D9" w:rsidRPr="00EF66D9">
        <w:rPr>
          <w:rStyle w:val="Hyperlink"/>
          <w:color w:val="000000"/>
          <w:u w:val="none"/>
          <w:lang w:val="fr-FR"/>
        </w:rPr>
        <w:t xml:space="preserve">. </w:t>
      </w:r>
      <w:hyperlink r:id="rId13471" w:anchor="Typ_Bego_xHisto" w:history="1">
        <w:r w:rsidR="00EF66D9" w:rsidRPr="00EF66D9">
          <w:rPr>
            <w:rStyle w:val="Hyperlink"/>
            <w:lang w:val="fr-FR"/>
          </w:rPr>
          <w:t>T.</w:t>
        </w:r>
      </w:hyperlink>
      <w:r w:rsidR="00EF66D9">
        <w:rPr>
          <w:rStyle w:val="Hyperlink"/>
          <w:color w:val="000000"/>
          <w:u w:val="none"/>
          <w:lang w:val="fr-FR"/>
        </w:rPr>
        <w:t xml:space="preserve"> A. C.</w:t>
      </w:r>
      <w:r w:rsidR="00D30040">
        <w:rPr>
          <w:rStyle w:val="Hyperlink"/>
          <w:color w:val="000000"/>
          <w:u w:val="none"/>
          <w:lang w:val="fr-FR"/>
        </w:rPr>
        <w:t>,</w:t>
      </w:r>
      <w:r w:rsidR="00D30040" w:rsidRPr="00D30040">
        <w:rPr>
          <w:rStyle w:val="Hyperlink"/>
          <w:color w:val="000000"/>
          <w:u w:val="none"/>
          <w:lang w:val="fr-FR"/>
        </w:rPr>
        <w:t xml:space="preserve"> </w:t>
      </w:r>
      <w:hyperlink r:id="rId13472" w:anchor="Ana_Technologie_Lineaire_comp" w:history="1">
        <w:r w:rsidR="00D30040" w:rsidRPr="00D30040">
          <w:rPr>
            <w:rStyle w:val="Hyperlink"/>
            <w:lang w:val="fr-FR"/>
          </w:rPr>
          <w:t>comparaison</w:t>
        </w:r>
      </w:hyperlink>
      <w:r w:rsidR="00D30040">
        <w:rPr>
          <w:rStyle w:val="Hyperlink"/>
          <w:color w:val="000000"/>
          <w:u w:val="none"/>
          <w:lang w:val="fr-FR"/>
        </w:rPr>
        <w:t xml:space="preserve">, </w:t>
      </w:r>
      <w:hyperlink r:id="rId13473" w:anchor="Ana_Technologie_Lineaire_chr" w:history="1">
        <w:r w:rsidR="00D30040" w:rsidRPr="00D30040">
          <w:rPr>
            <w:rStyle w:val="Hyperlink"/>
            <w:lang w:val="fr-FR"/>
          </w:rPr>
          <w:t>chronologie</w:t>
        </w:r>
      </w:hyperlink>
      <w:r w:rsidR="00C62031">
        <w:rPr>
          <w:rStyle w:val="Hyperlink"/>
          <w:color w:val="000000"/>
          <w:u w:val="none"/>
          <w:lang w:val="fr-FR"/>
        </w:rPr>
        <w:t xml:space="preserve"> (SS BIB)</w:t>
      </w:r>
      <w:r w:rsidR="00D30040">
        <w:rPr>
          <w:rStyle w:val="Hyperlink"/>
          <w:color w:val="000000"/>
          <w:u w:val="none"/>
          <w:lang w:val="fr-FR"/>
        </w:rPr>
        <w:t xml:space="preserve"> </w:t>
      </w:r>
      <w:r w:rsidR="00C62031" w:rsidRPr="0032190F">
        <w:rPr>
          <w:lang w:val="fr-FR"/>
        </w:rPr>
        <w:t>Sur les 6</w:t>
      </w:r>
      <w:r w:rsidR="00C62031">
        <w:rPr>
          <w:lang w:val="fr-FR"/>
        </w:rPr>
        <w:t>,</w:t>
      </w:r>
      <w:r w:rsidR="00C62031" w:rsidRPr="0032190F">
        <w:rPr>
          <w:lang w:val="fr-FR"/>
        </w:rPr>
        <w:t>000 gravures historiques (N. Magnardi com. pers.)</w:t>
      </w:r>
    </w:p>
    <w:p w14:paraId="58A01285" w14:textId="4B004642" w:rsidR="00B70DDD" w:rsidRDefault="00B70DDD" w:rsidP="00256323">
      <w:pPr>
        <w:jc w:val="both"/>
        <w:rPr>
          <w:lang w:val="fr-FR"/>
        </w:rPr>
      </w:pPr>
    </w:p>
    <w:p w14:paraId="025F0689" w14:textId="6F50158A" w:rsidR="00D30040" w:rsidRDefault="00D30040" w:rsidP="00D30040">
      <w:pPr>
        <w:pStyle w:val="Heading6"/>
      </w:pPr>
      <w:r>
        <w:t>historique</w:t>
      </w:r>
    </w:p>
    <w:p w14:paraId="5BCF0D0B" w14:textId="4CA74B7B" w:rsidR="00FF6B76" w:rsidRDefault="00D30040" w:rsidP="00405E8B">
      <w:pPr>
        <w:rPr>
          <w:lang w:val="fr-FR"/>
        </w:rPr>
      </w:pPr>
      <w:r w:rsidRPr="00D30040">
        <w:rPr>
          <w:lang w:val="fr-FR"/>
        </w:rPr>
        <w:t xml:space="preserve">Conti [1940] (SS BIB) </w:t>
      </w:r>
      <w:hyperlink r:id="rId13474" w:anchor="Aut_Isetti" w:history="1">
        <w:r w:rsidRPr="00411078">
          <w:rPr>
            <w:rStyle w:val="Hyperlink"/>
            <w:lang w:val="fr-FR"/>
          </w:rPr>
          <w:t>Isetti</w:t>
        </w:r>
      </w:hyperlink>
      <w:r>
        <w:rPr>
          <w:lang w:val="fr-FR"/>
        </w:rPr>
        <w:t xml:space="preserve"> </w:t>
      </w:r>
      <w:r w:rsidRPr="0032190F">
        <w:rPr>
          <w:lang w:val="fr-FR"/>
        </w:rPr>
        <w:t>considérait en 1958 que les recherches sur ce type de gravures n’en était qu’a ces débuts (BIB 1372 p. 227).</w:t>
      </w:r>
    </w:p>
    <w:p w14:paraId="3F47B1E4" w14:textId="77777777" w:rsidR="00D30040" w:rsidRDefault="00D30040" w:rsidP="00405E8B">
      <w:pPr>
        <w:rPr>
          <w:lang w:val="fr-FR"/>
        </w:rPr>
      </w:pPr>
    </w:p>
    <w:p w14:paraId="6C822414" w14:textId="77777777" w:rsidR="00D30040" w:rsidRPr="00D30040" w:rsidRDefault="00D30040" w:rsidP="00D30040">
      <w:pPr>
        <w:pStyle w:val="Heading7"/>
        <w:rPr>
          <w:lang w:val="fr-FR"/>
        </w:rPr>
      </w:pPr>
      <w:bookmarkStart w:id="5430" w:name="Ana_Technologie_Lineaire_PreM"/>
      <w:r w:rsidRPr="00D30040">
        <w:rPr>
          <w:lang w:val="fr-FR" w:eastAsia="en-GB"/>
        </w:rPr>
        <w:t>Pré-Merveilles</w:t>
      </w:r>
    </w:p>
    <w:bookmarkEnd w:id="5430"/>
    <w:p w14:paraId="57AEFF8A" w14:textId="77777777" w:rsidR="00D30040" w:rsidRPr="00FF6B76" w:rsidRDefault="00D30040" w:rsidP="00D30040">
      <w:pPr>
        <w:jc w:val="both"/>
        <w:rPr>
          <w:i/>
          <w:iCs/>
          <w:sz w:val="20"/>
          <w:lang w:val="fr-FR"/>
        </w:rPr>
      </w:pPr>
      <w:r w:rsidRPr="00FF6B76">
        <w:rPr>
          <w:i/>
          <w:iCs/>
          <w:sz w:val="20"/>
          <w:lang w:val="fr-FR"/>
        </w:rPr>
        <w:t>Pre-Meraviglie</w:t>
      </w:r>
    </w:p>
    <w:p w14:paraId="6F8E2520" w14:textId="77777777" w:rsidR="00D30040" w:rsidRDefault="00D30040" w:rsidP="00D30040">
      <w:pPr>
        <w:jc w:val="both"/>
        <w:rPr>
          <w:lang w:val="fr-FR"/>
        </w:rPr>
      </w:pPr>
    </w:p>
    <w:bookmarkStart w:id="5431" w:name="_Hlk161941625"/>
    <w:p w14:paraId="3B332E38" w14:textId="4972C1DC" w:rsidR="00D30040" w:rsidRPr="00B70DDD" w:rsidRDefault="009750ED" w:rsidP="00D30040">
      <w:pPr>
        <w:jc w:val="both"/>
        <w:rPr>
          <w:lang w:val="fr-FR"/>
        </w:rPr>
      </w:pPr>
      <w:r>
        <w:rPr>
          <w:lang w:val="fr-FR"/>
        </w:rPr>
        <w:lastRenderedPageBreak/>
        <w:fldChar w:fldCharType="begin"/>
      </w:r>
      <w:r>
        <w:rPr>
          <w:lang w:val="fr-FR"/>
        </w:rPr>
        <w:instrText>HYPERLINK "Cultures.docx" \l "Cul_Art__Schematique_d_trad"</w:instrText>
      </w:r>
      <w:r>
        <w:rPr>
          <w:lang w:val="fr-FR"/>
        </w:rPr>
      </w:r>
      <w:r>
        <w:rPr>
          <w:lang w:val="fr-FR"/>
        </w:rPr>
        <w:fldChar w:fldCharType="separate"/>
      </w:r>
      <w:r w:rsidRPr="009750ED">
        <w:rPr>
          <w:rStyle w:val="Hyperlink"/>
          <w:lang w:val="fr-FR"/>
        </w:rPr>
        <w:t>Tradition de l' ASL</w:t>
      </w:r>
      <w:r>
        <w:rPr>
          <w:lang w:val="fr-FR"/>
        </w:rPr>
        <w:fldChar w:fldCharType="end"/>
      </w:r>
      <w:r>
        <w:rPr>
          <w:lang w:val="fr-FR"/>
        </w:rPr>
        <w:t xml:space="preserve">. </w:t>
      </w:r>
      <w:bookmarkEnd w:id="5431"/>
      <w:r w:rsidR="00D30040" w:rsidRPr="00B70DDD">
        <w:rPr>
          <w:lang w:val="fr-FR"/>
        </w:rPr>
        <w:t>incision filiformes</w:t>
      </w:r>
      <w:r w:rsidR="00A904EB">
        <w:rPr>
          <w:lang w:val="fr-FR"/>
        </w:rPr>
        <w:t xml:space="preserve"> </w:t>
      </w:r>
      <w:r w:rsidR="00D30040" w:rsidRPr="00B70DDD">
        <w:rPr>
          <w:lang w:val="fr-FR"/>
        </w:rPr>
        <w:t xml:space="preserve">– attribuable au Mésolithique viendrait antérieurement à au style piqueté grossier (BIB 886 p. 24 et suiv.) </w:t>
      </w:r>
      <w:r w:rsidR="00D30040" w:rsidRPr="00B70DDD">
        <w:rPr>
          <w:szCs w:val="20"/>
          <w:lang w:val="fr-FR"/>
        </w:rPr>
        <w:t>linéaires : anthropomorphes schématiques en faisceau de ligne</w:t>
      </w:r>
      <w:r w:rsidR="00A904EB">
        <w:rPr>
          <w:szCs w:val="20"/>
          <w:lang w:val="fr-FR"/>
        </w:rPr>
        <w:t xml:space="preserve"> [</w:t>
      </w:r>
      <w:hyperlink r:id="rId13475" w:anchor="Typ_Bego_xHisto_Perso" w:history="1">
        <w:r w:rsidR="00A904EB" w:rsidRPr="00A904EB">
          <w:rPr>
            <w:rStyle w:val="Hyperlink"/>
            <w:lang w:val="fr-FR"/>
          </w:rPr>
          <w:t>personnages</w:t>
        </w:r>
      </w:hyperlink>
      <w:r w:rsidR="00A904EB" w:rsidRPr="00A904EB">
        <w:rPr>
          <w:rStyle w:val="Hyperlink"/>
          <w:color w:val="000000"/>
          <w:u w:val="none"/>
          <w:lang w:val="fr-FR"/>
        </w:rPr>
        <w:t>]</w:t>
      </w:r>
      <w:r w:rsidR="00D30040" w:rsidRPr="00B70DDD">
        <w:rPr>
          <w:szCs w:val="20"/>
          <w:lang w:val="fr-FR"/>
        </w:rPr>
        <w:t xml:space="preserve">, </w:t>
      </w:r>
      <w:hyperlink r:id="rId13476" w:anchor="Typ_Bego_xHisto_Arboriformes" w:history="1">
        <w:r w:rsidR="00A904EB" w:rsidRPr="00C35EA7">
          <w:rPr>
            <w:rStyle w:val="Hyperlink"/>
            <w:lang w:val="fr-FR"/>
          </w:rPr>
          <w:t>arboriformes</w:t>
        </w:r>
      </w:hyperlink>
      <w:r w:rsidR="00D30040" w:rsidRPr="00B70DDD">
        <w:rPr>
          <w:szCs w:val="20"/>
          <w:lang w:val="fr-FR"/>
        </w:rPr>
        <w:t xml:space="preserve">, </w:t>
      </w:r>
      <w:hyperlink r:id="rId13477" w:anchor="Typ_Bego_xHisto_Phi" w:history="1">
        <w:r w:rsidR="00A904EB" w:rsidRPr="00A904EB">
          <w:rPr>
            <w:rStyle w:val="Hyperlink"/>
            <w:lang w:val="fr-FR"/>
          </w:rPr>
          <w:t>signes en phi</w:t>
        </w:r>
      </w:hyperlink>
      <w:r w:rsidR="00D30040" w:rsidRPr="00B70DDD">
        <w:rPr>
          <w:szCs w:val="20"/>
          <w:lang w:val="fr-FR"/>
        </w:rPr>
        <w:t xml:space="preserve">, </w:t>
      </w:r>
      <w:hyperlink r:id="rId13478" w:anchor="Typ_Bego_xHisto_Scalariformes" w:history="1">
        <w:r w:rsidR="00A904EB" w:rsidRPr="00A904EB">
          <w:rPr>
            <w:rStyle w:val="Hyperlink"/>
            <w:lang w:val="fr-FR"/>
          </w:rPr>
          <w:t>scalariformes</w:t>
        </w:r>
      </w:hyperlink>
      <w:r w:rsidR="00D30040" w:rsidRPr="00B70DDD">
        <w:rPr>
          <w:szCs w:val="20"/>
          <w:lang w:val="fr-FR"/>
        </w:rPr>
        <w:t xml:space="preserve">, </w:t>
      </w:r>
      <w:hyperlink r:id="rId13479" w:anchor="Typ_Bego_xHisto_Pectiniformes" w:history="1">
        <w:r w:rsidR="00A904EB" w:rsidRPr="00A904EB">
          <w:rPr>
            <w:rStyle w:val="Hyperlink"/>
            <w:lang w:val="fr-FR"/>
          </w:rPr>
          <w:t>pectiniformes</w:t>
        </w:r>
      </w:hyperlink>
      <w:r w:rsidR="00D30040" w:rsidRPr="00B70DDD">
        <w:rPr>
          <w:szCs w:val="20"/>
          <w:lang w:val="fr-FR"/>
        </w:rPr>
        <w:t xml:space="preserve">, stelliformes, réticulés (proto-géométriques),  </w:t>
      </w:r>
      <w:hyperlink r:id="rId13480" w:anchor="Typ_Bego_xHisto_zoo" w:history="1">
        <w:r w:rsidR="00A904EB" w:rsidRPr="00A904EB">
          <w:rPr>
            <w:rStyle w:val="Hyperlink"/>
            <w:lang w:val="fr-FR"/>
          </w:rPr>
          <w:t>zoomorphes</w:t>
        </w:r>
      </w:hyperlink>
      <w:r w:rsidR="00A904EB" w:rsidRPr="00B70DDD">
        <w:rPr>
          <w:lang w:val="fr-FR"/>
        </w:rPr>
        <w:t xml:space="preserve"> </w:t>
      </w:r>
      <w:r w:rsidR="00D30040" w:rsidRPr="00B70DDD">
        <w:rPr>
          <w:lang w:val="fr-FR"/>
        </w:rPr>
        <w:t>(BIB 886 p. 49 et 1245 p. 6)</w:t>
      </w:r>
    </w:p>
    <w:p w14:paraId="3580DBE8" w14:textId="11F47A79" w:rsidR="00D30040" w:rsidRDefault="00D30040" w:rsidP="00D30040">
      <w:pPr>
        <w:jc w:val="both"/>
        <w:rPr>
          <w:sz w:val="22"/>
          <w:szCs w:val="22"/>
          <w:lang w:val="fr-FR" w:eastAsia="en-GB"/>
        </w:rPr>
      </w:pPr>
      <w:r>
        <w:rPr>
          <w:lang w:val="fr-FR"/>
        </w:rPr>
        <w:t>O</w:t>
      </w:r>
      <w:r w:rsidRPr="0032190F">
        <w:rPr>
          <w:lang w:val="fr-FR"/>
        </w:rPr>
        <w:t xml:space="preserve">n connaît des gravures incisées </w:t>
      </w:r>
      <w:hyperlink r:id="rId13481" w:anchor="Ana_Chrono_Superpositions" w:history="1">
        <w:r w:rsidRPr="0032190F">
          <w:rPr>
            <w:rStyle w:val="Hyperlink"/>
            <w:lang w:val="fr-FR"/>
          </w:rPr>
          <w:t>recouvertes</w:t>
        </w:r>
      </w:hyperlink>
      <w:r w:rsidRPr="0032190F">
        <w:rPr>
          <w:lang w:val="fr-FR"/>
        </w:rPr>
        <w:t xml:space="preserve"> par des gravures piquetées ou encore imitant des motifs piquetés (SS BIB). C'est </w:t>
      </w:r>
      <w:hyperlink r:id="rId13482" w:anchor="Aut_Conti" w:history="1">
        <w:r w:rsidRPr="00EC6E67">
          <w:rPr>
            <w:rStyle w:val="Hyperlink"/>
            <w:lang w:val="fr-FR"/>
          </w:rPr>
          <w:t>Conti</w:t>
        </w:r>
      </w:hyperlink>
      <w:r w:rsidRPr="0032190F">
        <w:rPr>
          <w:lang w:val="fr-FR"/>
        </w:rPr>
        <w:t xml:space="preserve"> qui a appelé l'art des gravures incisé "</w:t>
      </w:r>
      <w:r w:rsidRPr="00B70DDD">
        <w:rPr>
          <w:lang w:val="fr-FR"/>
        </w:rPr>
        <w:t>Pré-Merveilles</w:t>
      </w:r>
      <w:r w:rsidRPr="0032190F">
        <w:rPr>
          <w:lang w:val="fr-FR"/>
        </w:rPr>
        <w:t xml:space="preserve">". </w:t>
      </w:r>
      <w:r w:rsidRPr="0032190F">
        <w:rPr>
          <w:szCs w:val="22"/>
          <w:lang w:val="fr-FR" w:eastAsia="en-GB"/>
        </w:rPr>
        <w:t>Dans l'article  "</w:t>
      </w:r>
      <w:r w:rsidRPr="0032190F">
        <w:rPr>
          <w:i/>
          <w:iCs/>
          <w:szCs w:val="22"/>
          <w:lang w:val="fr-FR" w:eastAsia="en-GB"/>
        </w:rPr>
        <w:t>Nuove incisioni rupestri di Monte Bego</w:t>
      </w:r>
      <w:r w:rsidRPr="0032190F">
        <w:rPr>
          <w:szCs w:val="22"/>
          <w:lang w:val="fr-FR" w:eastAsia="en-GB"/>
        </w:rPr>
        <w:t xml:space="preserve">" (1946) </w:t>
      </w:r>
      <w:r w:rsidR="00C62031">
        <w:rPr>
          <w:szCs w:val="22"/>
          <w:lang w:val="fr-FR" w:eastAsia="en-GB"/>
        </w:rPr>
        <w:t>Conti</w:t>
      </w:r>
      <w:r w:rsidRPr="0032190F">
        <w:rPr>
          <w:szCs w:val="22"/>
          <w:lang w:val="fr-FR" w:eastAsia="en-GB"/>
        </w:rPr>
        <w:t xml:space="preserve"> met en avant certaines gravures piquetées superposant des gravures linéaires. Ses observations se concentrent sur trois parois verticales polies par le glacier, situées dans la vallée des Merveilles – </w:t>
      </w:r>
      <w:hyperlink r:id="rId13483" w:anchor="Desc_ZVIGIR2gamma" w:history="1">
        <w:r w:rsidRPr="00871D02">
          <w:rPr>
            <w:rStyle w:val="Hyperlink"/>
            <w:i/>
            <w:szCs w:val="22"/>
            <w:lang w:val="fr-FR" w:eastAsia="en-GB"/>
          </w:rPr>
          <w:t>Paroi A</w:t>
        </w:r>
      </w:hyperlink>
      <w:r w:rsidRPr="00871D02">
        <w:rPr>
          <w:i/>
          <w:szCs w:val="22"/>
          <w:lang w:val="fr-FR" w:eastAsia="en-GB"/>
        </w:rPr>
        <w:t xml:space="preserve">, </w:t>
      </w:r>
      <w:hyperlink r:id="rId13484" w:anchor="Desc_ZVIIGIR17" w:history="1">
        <w:r w:rsidRPr="00871D02">
          <w:rPr>
            <w:rStyle w:val="Hyperlink"/>
            <w:i/>
            <w:szCs w:val="22"/>
            <w:lang w:val="fr-FR" w:eastAsia="en-GB"/>
          </w:rPr>
          <w:t>Paroi B</w:t>
        </w:r>
      </w:hyperlink>
      <w:r w:rsidRPr="0032190F">
        <w:rPr>
          <w:szCs w:val="22"/>
          <w:lang w:val="fr-FR" w:eastAsia="en-GB"/>
        </w:rPr>
        <w:t xml:space="preserve"> et la petite paroi (</w:t>
      </w:r>
      <w:hyperlink r:id="rId13485" w:anchor="Desc_ZVIIGIR4bis" w:history="1">
        <w:r w:rsidRPr="00A904EB">
          <w:rPr>
            <w:rStyle w:val="Hyperlink"/>
            <w:szCs w:val="22"/>
            <w:lang w:val="fr-FR" w:eastAsia="en-GB"/>
          </w:rPr>
          <w:t>ZVIIGIR4bis</w:t>
        </w:r>
      </w:hyperlink>
      <w:r w:rsidRPr="0032190F">
        <w:rPr>
          <w:szCs w:val="22"/>
          <w:lang w:val="fr-FR" w:eastAsia="en-GB"/>
        </w:rPr>
        <w:t>) sur la même barre rocheuse de l</w:t>
      </w:r>
      <w:r>
        <w:rPr>
          <w:szCs w:val="22"/>
          <w:lang w:val="fr-FR" w:eastAsia="en-GB"/>
        </w:rPr>
        <w:t>e</w:t>
      </w:r>
      <w:r w:rsidRPr="0032190F">
        <w:rPr>
          <w:szCs w:val="22"/>
          <w:lang w:val="fr-FR" w:eastAsia="en-GB"/>
        </w:rPr>
        <w:t xml:space="preserve"> </w:t>
      </w:r>
      <w:hyperlink r:id="rId13486" w:anchor="Desc_ZVIIGIR4" w:history="1">
        <w:r w:rsidRPr="00B70DDD">
          <w:rPr>
            <w:rStyle w:val="Hyperlink"/>
            <w:i/>
            <w:iCs/>
            <w:szCs w:val="22"/>
            <w:lang w:val="fr-FR" w:eastAsia="en-GB"/>
          </w:rPr>
          <w:t>Chris</w:t>
        </w:r>
      </w:hyperlink>
      <w:r w:rsidRPr="00B70DDD">
        <w:rPr>
          <w:rStyle w:val="Hyperlink"/>
          <w:i/>
          <w:iCs/>
          <w:szCs w:val="22"/>
          <w:lang w:val="fr-FR" w:eastAsia="en-GB"/>
        </w:rPr>
        <w:t>t</w:t>
      </w:r>
      <w:r w:rsidRPr="0032190F">
        <w:rPr>
          <w:szCs w:val="22"/>
          <w:lang w:val="fr-FR" w:eastAsia="en-GB"/>
        </w:rPr>
        <w:t xml:space="preserve"> ainsi que sur </w:t>
      </w:r>
      <w:hyperlink r:id="rId13487" w:anchor="Desc_ZXIG0R1" w:history="1">
        <w:r w:rsidRPr="0032190F">
          <w:rPr>
            <w:rStyle w:val="Hyperlink"/>
            <w:szCs w:val="22"/>
            <w:lang w:val="fr-FR" w:eastAsia="en-GB"/>
          </w:rPr>
          <w:t>l'</w:t>
        </w:r>
        <w:r>
          <w:rPr>
            <w:rStyle w:val="Hyperlink"/>
            <w:szCs w:val="22"/>
            <w:lang w:val="fr-FR" w:eastAsia="en-GB"/>
          </w:rPr>
          <w:t xml:space="preserve"> </w:t>
        </w:r>
        <w:r w:rsidRPr="00B70DDD">
          <w:rPr>
            <w:rStyle w:val="Hyperlink"/>
            <w:i/>
            <w:iCs/>
            <w:szCs w:val="22"/>
            <w:lang w:val="fr-FR" w:eastAsia="en-GB"/>
          </w:rPr>
          <w:t>Autel</w:t>
        </w:r>
      </w:hyperlink>
      <w:r w:rsidRPr="0032190F">
        <w:rPr>
          <w:szCs w:val="22"/>
          <w:lang w:val="fr-FR" w:eastAsia="en-GB"/>
        </w:rPr>
        <w:t xml:space="preserve"> (Conti, 1946).(BIB 1616)</w:t>
      </w:r>
      <w:r w:rsidRPr="0032190F">
        <w:rPr>
          <w:sz w:val="22"/>
          <w:szCs w:val="22"/>
          <w:lang w:val="fr-FR" w:eastAsia="en-GB"/>
        </w:rPr>
        <w:t>.</w:t>
      </w:r>
    </w:p>
    <w:p w14:paraId="2B812AA6" w14:textId="6E3ED22C" w:rsidR="00D30040" w:rsidRPr="00A44DA3" w:rsidRDefault="00D30040" w:rsidP="00D30040">
      <w:pPr>
        <w:jc w:val="both"/>
        <w:rPr>
          <w:lang w:val="fr-FR"/>
        </w:rPr>
      </w:pPr>
      <w:r w:rsidRPr="0032190F">
        <w:rPr>
          <w:lang w:val="fr-FR"/>
        </w:rPr>
        <w:t xml:space="preserve">Pour leur antiquité les linéaires peuvent être comparés avec ceux de la grotte </w:t>
      </w:r>
      <w:hyperlink r:id="rId13488" w:anchor="Sit_Romanelli" w:history="1">
        <w:r w:rsidRPr="00D80C52">
          <w:rPr>
            <w:rStyle w:val="Hyperlink"/>
            <w:lang w:val="fr-FR"/>
          </w:rPr>
          <w:t>Romanelli</w:t>
        </w:r>
      </w:hyperlink>
      <w:r w:rsidRPr="0032190F">
        <w:rPr>
          <w:lang w:val="fr-FR"/>
        </w:rPr>
        <w:t>, de la grotte delle Felci à Capri (BIB 886 p. 48)</w:t>
      </w:r>
      <w:r>
        <w:rPr>
          <w:lang w:val="fr-FR"/>
        </w:rPr>
        <w:t xml:space="preserve"> </w:t>
      </w:r>
      <w:hyperlink r:id="rId13489" w:anchor="Sit_Peyra_Escrita" w:history="1">
        <w:r w:rsidRPr="0032190F">
          <w:rPr>
            <w:rStyle w:val="Hyperlink"/>
            <w:lang w:val="fr-FR"/>
          </w:rPr>
          <w:t>Peyra Escrita</w:t>
        </w:r>
      </w:hyperlink>
      <w:r w:rsidRPr="0032190F">
        <w:rPr>
          <w:lang w:val="fr-FR"/>
        </w:rPr>
        <w:t xml:space="preserve"> (SS BIB). </w:t>
      </w:r>
      <w:hyperlink r:id="rId13490" w:anchor="Aut_Conti" w:history="1">
        <w:r w:rsidRPr="00EC6E67">
          <w:rPr>
            <w:rStyle w:val="Hyperlink"/>
            <w:lang w:val="fr-FR"/>
          </w:rPr>
          <w:t>Conti</w:t>
        </w:r>
      </w:hyperlink>
      <w:r w:rsidRPr="0032190F">
        <w:rPr>
          <w:lang w:val="fr-FR"/>
        </w:rPr>
        <w:t xml:space="preserve"> attribue les  gravures linéaires aux temps de la dernière déglaciation (Mésolithique) dès lors que les glaciers avaient libérés la région (BIB 1371 p. 137 (BIB 1245)). </w:t>
      </w:r>
      <w:r w:rsidR="00C62031">
        <w:rPr>
          <w:lang w:val="fr-FR"/>
        </w:rPr>
        <w:t>Pour Conti, l</w:t>
      </w:r>
      <w:r w:rsidRPr="0032190F">
        <w:rPr>
          <w:lang w:val="fr-FR"/>
        </w:rPr>
        <w:t xml:space="preserve">’ensemble des gravures peut être rapproché de celles de : Orco Feglino (Final Ligure), </w:t>
      </w:r>
      <w:hyperlink r:id="rId13491" w:anchor="Sit_Germanasca" w:history="1">
        <w:r w:rsidRPr="0032190F">
          <w:rPr>
            <w:rStyle w:val="Hyperlink"/>
            <w:lang w:val="fr-FR"/>
          </w:rPr>
          <w:t>Val Germanasca</w:t>
        </w:r>
      </w:hyperlink>
      <w:r w:rsidRPr="0032190F">
        <w:rPr>
          <w:lang w:val="fr-FR"/>
        </w:rPr>
        <w:t xml:space="preserve">, </w:t>
      </w:r>
      <w:hyperlink r:id="rId13492" w:anchor="Sit_Valcamonica" w:history="1">
        <w:r w:rsidRPr="0032190F">
          <w:rPr>
            <w:rStyle w:val="Hyperlink"/>
            <w:lang w:val="fr-FR"/>
          </w:rPr>
          <w:t>Val Camonica</w:t>
        </w:r>
      </w:hyperlink>
      <w:r w:rsidRPr="0032190F">
        <w:rPr>
          <w:lang w:val="fr-FR"/>
        </w:rPr>
        <w:t xml:space="preserve">, </w:t>
      </w:r>
      <w:hyperlink r:id="rId13493" w:anchor="Sit_Trentin_Haut_Adige" w:history="1">
        <w:r w:rsidRPr="0032190F">
          <w:rPr>
            <w:rStyle w:val="Hyperlink"/>
            <w:lang w:val="fr-FR"/>
          </w:rPr>
          <w:t>Lagundo</w:t>
        </w:r>
      </w:hyperlink>
      <w:r w:rsidRPr="0032190F">
        <w:rPr>
          <w:lang w:val="fr-FR"/>
        </w:rPr>
        <w:t xml:space="preserve">, </w:t>
      </w:r>
      <w:hyperlink r:id="rId13494" w:anchor="Sit_Zuschen" w:history="1">
        <w:r w:rsidRPr="0032190F">
          <w:rPr>
            <w:rStyle w:val="Hyperlink"/>
            <w:lang w:val="fr-FR"/>
          </w:rPr>
          <w:t>Züschen</w:t>
        </w:r>
      </w:hyperlink>
      <w:r w:rsidRPr="0032190F">
        <w:rPr>
          <w:lang w:val="fr-FR"/>
        </w:rPr>
        <w:t xml:space="preserve"> (BIB 1245 p. 7)</w:t>
      </w:r>
    </w:p>
    <w:p w14:paraId="154DF434" w14:textId="77777777" w:rsidR="00D30040" w:rsidRDefault="00D30040" w:rsidP="00D30040">
      <w:pPr>
        <w:jc w:val="both"/>
        <w:rPr>
          <w:sz w:val="22"/>
          <w:szCs w:val="22"/>
          <w:lang w:val="fr-FR" w:eastAsia="en-GB"/>
        </w:rPr>
      </w:pPr>
    </w:p>
    <w:p w14:paraId="6A9E36D2" w14:textId="77777777" w:rsidR="00D30040" w:rsidRPr="0032190F" w:rsidRDefault="00D30040" w:rsidP="00D30040">
      <w:pPr>
        <w:jc w:val="both"/>
        <w:rPr>
          <w:lang w:val="fr-FR"/>
        </w:rPr>
      </w:pPr>
      <w:r>
        <w:rPr>
          <w:sz w:val="22"/>
          <w:szCs w:val="22"/>
          <w:lang w:val="fr-FR" w:eastAsia="en-GB"/>
        </w:rPr>
        <w:t xml:space="preserve">v. </w:t>
      </w:r>
      <w:hyperlink r:id="rId13495" w:anchor="Cul_Lineal_Geometrico" w:history="1">
        <w:r w:rsidRPr="00A36E28">
          <w:rPr>
            <w:rStyle w:val="Hyperlink"/>
            <w:i/>
            <w:szCs w:val="20"/>
            <w:lang w:val="fr-FR" w:eastAsia="en-GB"/>
          </w:rPr>
          <w:t>lineal-geometrico</w:t>
        </w:r>
      </w:hyperlink>
    </w:p>
    <w:p w14:paraId="22C6D36A" w14:textId="77777777" w:rsidR="00D30040" w:rsidRPr="00D30040" w:rsidRDefault="00D30040" w:rsidP="00405E8B">
      <w:pPr>
        <w:rPr>
          <w:lang w:val="fr-FR"/>
        </w:rPr>
      </w:pPr>
    </w:p>
    <w:p w14:paraId="1D537C43" w14:textId="1737B6D8" w:rsidR="000152C6" w:rsidRDefault="00EF66D9" w:rsidP="00EF66D9">
      <w:pPr>
        <w:pStyle w:val="Heading6"/>
      </w:pPr>
      <w:bookmarkStart w:id="5432" w:name="Ana_Technologie_Lineaire_chr"/>
      <w:r>
        <w:t>chronologie</w:t>
      </w:r>
    </w:p>
    <w:bookmarkEnd w:id="5432"/>
    <w:p w14:paraId="14835B81" w14:textId="77777777" w:rsidR="00C705A5" w:rsidRDefault="00D30040" w:rsidP="00D30040">
      <w:pPr>
        <w:jc w:val="both"/>
        <w:rPr>
          <w:lang w:val="fr-FR"/>
        </w:rPr>
      </w:pPr>
      <w:r w:rsidRPr="0032190F">
        <w:rPr>
          <w:lang w:val="fr-FR"/>
        </w:rPr>
        <w:t xml:space="preserve">Les gravures linéaires recouvrent différentes réalités chronologiques : écriture latine du IIe ap. J.-C., </w:t>
      </w:r>
      <w:hyperlink r:id="rId13496" w:anchor="Typ_Bego_xHisto_Arboriformes" w:history="1">
        <w:r w:rsidRPr="00C35EA7">
          <w:rPr>
            <w:rStyle w:val="Hyperlink"/>
            <w:lang w:val="fr-FR"/>
          </w:rPr>
          <w:t>arboriformes</w:t>
        </w:r>
      </w:hyperlink>
      <w:r w:rsidRPr="0032190F">
        <w:rPr>
          <w:lang w:val="fr-FR"/>
        </w:rPr>
        <w:t xml:space="preserve">, </w:t>
      </w:r>
      <w:hyperlink r:id="rId13497" w:anchor="Typ_Bego_xHisto_Zigzags" w:history="1">
        <w:r w:rsidRPr="00C35EA7">
          <w:rPr>
            <w:rStyle w:val="Hyperlink"/>
            <w:lang w:val="fr-FR"/>
          </w:rPr>
          <w:t>zigzags</w:t>
        </w:r>
      </w:hyperlink>
      <w:r w:rsidRPr="00D30040">
        <w:rPr>
          <w:rStyle w:val="Hyperlink"/>
          <w:color w:val="000000"/>
          <w:u w:val="none"/>
          <w:lang w:val="fr-FR"/>
        </w:rPr>
        <w:t xml:space="preserve"> </w:t>
      </w:r>
      <w:r w:rsidRPr="0032190F">
        <w:rPr>
          <w:lang w:val="fr-FR"/>
        </w:rPr>
        <w:t xml:space="preserve">du Moyen-Age, </w:t>
      </w:r>
      <w:hyperlink r:id="rId13498" w:anchor="Typ_Bego_xHisto_Marelles" w:history="1">
        <w:r w:rsidRPr="00591A40">
          <w:rPr>
            <w:rStyle w:val="Hyperlink"/>
            <w:lang w:val="fr-FR"/>
          </w:rPr>
          <w:t>marelles</w:t>
        </w:r>
      </w:hyperlink>
      <w:r>
        <w:rPr>
          <w:rStyle w:val="Hyperlink"/>
          <w:color w:val="000000"/>
          <w:u w:val="none"/>
          <w:lang w:val="fr-FR"/>
        </w:rPr>
        <w:t>, ...</w:t>
      </w:r>
      <w:r>
        <w:rPr>
          <w:lang w:val="fr-FR"/>
        </w:rPr>
        <w:t xml:space="preserve"> (</w:t>
      </w:r>
      <w:r w:rsidRPr="0032190F">
        <w:rPr>
          <w:lang w:val="fr-FR"/>
        </w:rPr>
        <w:t>BIB 1372 p. 227)</w:t>
      </w:r>
      <w:r w:rsidR="00C705A5">
        <w:rPr>
          <w:lang w:val="fr-FR"/>
        </w:rPr>
        <w:t>, palmiers (SS BIB)</w:t>
      </w:r>
    </w:p>
    <w:p w14:paraId="78493211" w14:textId="3494B5AF" w:rsidR="00C705A5" w:rsidRPr="00C705A5" w:rsidRDefault="00C705A5" w:rsidP="00C705A5">
      <w:pPr>
        <w:autoSpaceDE w:val="0"/>
        <w:autoSpaceDN w:val="0"/>
        <w:adjustRightInd w:val="0"/>
        <w:rPr>
          <w:lang w:val="fr-FR"/>
        </w:rPr>
      </w:pPr>
      <w:r w:rsidRPr="00C705A5">
        <w:rPr>
          <w:szCs w:val="22"/>
          <w:lang w:val="fr-FR" w:eastAsia="en-GB"/>
        </w:rPr>
        <w:t xml:space="preserve">Du point de vue des superpositions, nous avons pu remarquer que ce sont toujours les </w:t>
      </w:r>
      <w:hyperlink r:id="rId13499" w:anchor="Typ_Bego_xHisto_Palmiers" w:history="1">
        <w:r w:rsidRPr="00C705A5">
          <w:rPr>
            <w:rStyle w:val="Hyperlink"/>
            <w:szCs w:val="22"/>
            <w:lang w:val="fr-FR" w:eastAsia="en-GB"/>
          </w:rPr>
          <w:t>palmie</w:t>
        </w:r>
        <w:r>
          <w:rPr>
            <w:rStyle w:val="Hyperlink"/>
            <w:szCs w:val="22"/>
            <w:lang w:val="fr-FR" w:eastAsia="en-GB"/>
          </w:rPr>
          <w:t>rs</w:t>
        </w:r>
      </w:hyperlink>
      <w:r w:rsidRPr="00C705A5">
        <w:rPr>
          <w:szCs w:val="22"/>
          <w:lang w:val="fr-FR" w:eastAsia="en-GB"/>
        </w:rPr>
        <w:t xml:space="preserve"> qui sont superposés par des gravures piquetées et jamais les arboriformes classiques (BIB 1616)</w:t>
      </w:r>
    </w:p>
    <w:p w14:paraId="33519645" w14:textId="0E5A26C7" w:rsidR="00D30040" w:rsidRPr="0032190F" w:rsidRDefault="00EF66D9" w:rsidP="00D30040">
      <w:pPr>
        <w:jc w:val="both"/>
        <w:rPr>
          <w:lang w:val="fr-FR" w:eastAsia="en-GB"/>
        </w:rPr>
      </w:pPr>
      <w:r w:rsidRPr="0032190F">
        <w:rPr>
          <w:lang w:val="fr-FR"/>
        </w:rPr>
        <w:t xml:space="preserve">Pour </w:t>
      </w:r>
      <w:hyperlink r:id="rId13500" w:anchor="Aut_Isetti" w:history="1">
        <w:r w:rsidRPr="00411078">
          <w:rPr>
            <w:rStyle w:val="Hyperlink"/>
            <w:lang w:val="fr-FR"/>
          </w:rPr>
          <w:t>Isetti</w:t>
        </w:r>
      </w:hyperlink>
      <w:r w:rsidRPr="0032190F">
        <w:rPr>
          <w:lang w:val="fr-FR"/>
        </w:rPr>
        <w:t xml:space="preserve">, d’aucune seraient aussi anciennes que les gravures piquetées et d’autres, indubitablement, issue des temps historiques (BIB 1372 p. 227). Lumley, Abelanet, Fonvielle en 1976 signale des superpositions sur la </w:t>
      </w:r>
      <w:hyperlink r:id="rId13501" w:anchor="Desc_ZVIIGIR17" w:history="1">
        <w:r w:rsidRPr="0032190F">
          <w:rPr>
            <w:rStyle w:val="Hyperlink"/>
            <w:i/>
            <w:lang w:val="fr-FR"/>
          </w:rPr>
          <w:t>Paroi B</w:t>
        </w:r>
      </w:hyperlink>
      <w:r w:rsidRPr="0032190F">
        <w:rPr>
          <w:lang w:val="fr-FR"/>
        </w:rPr>
        <w:t xml:space="preserve"> (entre autres) qui auront des répercussions sur la datation des gravures linéaires. Mougier, plutôt qu’Abelanet, aurait été le premier à signaler que les linéaires n’étaient pas aussi ancien que </w:t>
      </w:r>
      <w:hyperlink r:id="rId13502" w:anchor="Aut_Conti" w:history="1">
        <w:r w:rsidRPr="00EC6E67">
          <w:rPr>
            <w:rStyle w:val="Hyperlink"/>
            <w:lang w:val="fr-FR"/>
          </w:rPr>
          <w:t>Conti</w:t>
        </w:r>
      </w:hyperlink>
      <w:r w:rsidRPr="0032190F">
        <w:rPr>
          <w:lang w:val="fr-FR"/>
        </w:rPr>
        <w:t xml:space="preserve"> le pensait (P. Hameau, Séminaire LAPCOS 23/03/12)</w:t>
      </w:r>
      <w:r w:rsidR="00D30040">
        <w:rPr>
          <w:lang w:val="fr-FR"/>
        </w:rPr>
        <w:t xml:space="preserve"> </w:t>
      </w:r>
      <w:r w:rsidR="00D30040" w:rsidRPr="0032190F">
        <w:rPr>
          <w:szCs w:val="22"/>
          <w:lang w:val="fr-FR" w:eastAsia="en-GB"/>
        </w:rPr>
        <w:t xml:space="preserve">Dans ses nombreuses publications (Isetti, 1957, 1958, 1969, 1965), l'archéologue avance l'hypothèse que les gravures linéaires sont tout au plus contemporaines des gravures piquetées, une possible corrélation existant avec les motifs piquetés les plus anciens, datant du Cuivre : les superpositions repérées sur </w:t>
      </w:r>
      <w:hyperlink r:id="rId13503" w:anchor="Desc_ZXIG0R1" w:history="1">
        <w:r w:rsidR="00D30040" w:rsidRPr="0032190F">
          <w:rPr>
            <w:rStyle w:val="Hyperlink"/>
            <w:szCs w:val="22"/>
            <w:lang w:val="fr-FR" w:eastAsia="en-GB"/>
          </w:rPr>
          <w:t>l'</w:t>
        </w:r>
        <w:r w:rsidR="00D30040">
          <w:rPr>
            <w:rStyle w:val="Hyperlink"/>
            <w:szCs w:val="22"/>
            <w:lang w:val="fr-FR" w:eastAsia="en-GB"/>
          </w:rPr>
          <w:t xml:space="preserve"> </w:t>
        </w:r>
        <w:r w:rsidR="00D30040" w:rsidRPr="00B70DDD">
          <w:rPr>
            <w:rStyle w:val="Hyperlink"/>
            <w:i/>
            <w:iCs/>
            <w:szCs w:val="22"/>
            <w:lang w:val="fr-FR" w:eastAsia="en-GB"/>
          </w:rPr>
          <w:t>Autel</w:t>
        </w:r>
      </w:hyperlink>
      <w:r w:rsidR="00D30040" w:rsidRPr="0032190F">
        <w:rPr>
          <w:szCs w:val="22"/>
          <w:lang w:val="fr-FR" w:eastAsia="en-GB"/>
        </w:rPr>
        <w:t xml:space="preserve"> indiqueraient en effet l'antériorité des gravures filiformes par rapport aux motifs piquetés "classiques" (BIB 1616)</w:t>
      </w:r>
      <w:r w:rsidR="00D30040" w:rsidRPr="0032190F">
        <w:rPr>
          <w:lang w:val="fr-FR"/>
        </w:rPr>
        <w:t xml:space="preserve"> </w:t>
      </w:r>
      <w:r w:rsidR="00D30040" w:rsidRPr="0032190F">
        <w:rPr>
          <w:lang w:val="fr-FR" w:eastAsia="en-GB"/>
        </w:rPr>
        <w:t>L.R. Nougier (1961, p. 135) écrit que "cette dénomination [</w:t>
      </w:r>
      <w:hyperlink r:id="rId13504" w:anchor="Ana_Technologie_Lineaire_PreM" w:history="1">
        <w:r w:rsidR="00D30040" w:rsidRPr="00B70DDD">
          <w:rPr>
            <w:rStyle w:val="Hyperlink"/>
            <w:lang w:val="fr-FR"/>
          </w:rPr>
          <w:t>Pré-Merveilles</w:t>
        </w:r>
      </w:hyperlink>
      <w:r w:rsidR="00D30040" w:rsidRPr="0032190F">
        <w:rPr>
          <w:lang w:val="fr-FR" w:eastAsia="en-GB"/>
        </w:rPr>
        <w:t>] n'est pas exacte. II semblerait en effet, dans l'état du problème, qu 'il y aurait également du style linéaire sur le style piqueté. Le "linéaire" encadrerait donc le "piqueté". Le m</w:t>
      </w:r>
      <w:r w:rsidR="00D30040">
        <w:rPr>
          <w:lang w:val="fr-FR" w:eastAsia="en-GB"/>
        </w:rPr>
        <w:t>ê</w:t>
      </w:r>
      <w:r w:rsidR="00D30040" w:rsidRPr="0032190F">
        <w:rPr>
          <w:lang w:val="fr-FR" w:eastAsia="en-GB"/>
        </w:rPr>
        <w:t>me auteur propose de placer "la grande majorité de ce style aux périodes du métal, Bronze ou Fer</w:t>
      </w:r>
      <w:r w:rsidR="00D30040">
        <w:rPr>
          <w:lang w:val="fr-FR" w:eastAsia="en-GB"/>
        </w:rPr>
        <w:t xml:space="preserve"> </w:t>
      </w:r>
      <w:r w:rsidR="00D30040" w:rsidRPr="0032190F">
        <w:rPr>
          <w:lang w:val="fr-FR"/>
        </w:rPr>
        <w:t>(BIB 2398 p. 566)</w:t>
      </w:r>
      <w:r w:rsidR="00D30040" w:rsidRPr="0032190F">
        <w:rPr>
          <w:lang w:val="fr-FR" w:eastAsia="en-GB"/>
        </w:rPr>
        <w:t>.</w:t>
      </w:r>
    </w:p>
    <w:p w14:paraId="11F66756" w14:textId="5BFE9DF8" w:rsidR="00EF66D9" w:rsidRPr="0032190F" w:rsidRDefault="00EF66D9" w:rsidP="00EF66D9">
      <w:pPr>
        <w:jc w:val="both"/>
        <w:rPr>
          <w:lang w:val="fr-FR"/>
        </w:rPr>
      </w:pPr>
    </w:p>
    <w:p w14:paraId="70B93194" w14:textId="06778006" w:rsidR="00EF66D9" w:rsidRPr="00C705A5" w:rsidRDefault="00EF66D9" w:rsidP="00EF66D9">
      <w:pPr>
        <w:rPr>
          <w:color w:val="000000"/>
          <w:lang w:val="fr-FR"/>
        </w:rPr>
      </w:pPr>
      <w:r w:rsidRPr="00C8123C">
        <w:rPr>
          <w:lang w:val="fr-FR"/>
        </w:rPr>
        <w:t xml:space="preserve">v. </w:t>
      </w:r>
      <w:bookmarkStart w:id="5433" w:name="_Hlk100399731"/>
      <w:r>
        <w:rPr>
          <w:lang w:val="fr-FR"/>
        </w:rPr>
        <w:fldChar w:fldCharType="begin"/>
      </w:r>
      <w:r>
        <w:rPr>
          <w:lang w:val="fr-FR"/>
        </w:rPr>
        <w:instrText>HYPERLINK "C:\\Users\\Thomas Huet\\Desktop\\Documentation archéologique liée à la thèse\\Sites.docx" \l "Ana_Technologie_Lineaire_PreM"</w:instrText>
      </w:r>
      <w:r>
        <w:rPr>
          <w:lang w:val="fr-FR"/>
        </w:rPr>
      </w:r>
      <w:r>
        <w:rPr>
          <w:lang w:val="fr-FR"/>
        </w:rPr>
        <w:fldChar w:fldCharType="separate"/>
      </w:r>
      <w:r w:rsidRPr="00B70DDD">
        <w:rPr>
          <w:rStyle w:val="Hyperlink"/>
          <w:lang w:val="fr-FR"/>
        </w:rPr>
        <w:t>Pré-Merveilles</w:t>
      </w:r>
      <w:r>
        <w:rPr>
          <w:lang w:val="fr-FR"/>
        </w:rPr>
        <w:fldChar w:fldCharType="end"/>
      </w:r>
      <w:bookmarkEnd w:id="5433"/>
      <w:r w:rsidR="00C705A5">
        <w:rPr>
          <w:color w:val="000000"/>
          <w:lang w:val="fr-FR"/>
        </w:rPr>
        <w:t xml:space="preserve">, </w:t>
      </w:r>
      <w:hyperlink r:id="rId13505" w:anchor="Ana_Chrono_Superpositions_mix" w:history="1">
        <w:r w:rsidR="00C705A5" w:rsidRPr="00C705A5">
          <w:rPr>
            <w:rStyle w:val="Hyperlink"/>
            <w:lang w:val="fr-FR"/>
          </w:rPr>
          <w:t>superpositions des techniques</w:t>
        </w:r>
      </w:hyperlink>
    </w:p>
    <w:p w14:paraId="647C5C86" w14:textId="77777777" w:rsidR="00EF66D9" w:rsidRDefault="00EF66D9" w:rsidP="000152C6">
      <w:pPr>
        <w:jc w:val="both"/>
        <w:rPr>
          <w:lang w:val="fr-FR"/>
        </w:rPr>
      </w:pPr>
    </w:p>
    <w:p w14:paraId="78ABAA54" w14:textId="77777777" w:rsidR="00EF66D9" w:rsidRPr="00C8123C" w:rsidRDefault="00EF66D9" w:rsidP="000152C6">
      <w:pPr>
        <w:jc w:val="both"/>
        <w:rPr>
          <w:lang w:val="fr-FR"/>
        </w:rPr>
      </w:pPr>
    </w:p>
    <w:p w14:paraId="26D2CCD1" w14:textId="5522DBF3" w:rsidR="000152C6" w:rsidRPr="0032190F" w:rsidRDefault="00B70DDD" w:rsidP="000152C6">
      <w:pPr>
        <w:pStyle w:val="Heading6"/>
      </w:pPr>
      <w:r>
        <w:t>g</w:t>
      </w:r>
      <w:r w:rsidR="000152C6" w:rsidRPr="0032190F">
        <w:t xml:space="preserve">ravures entièrement </w:t>
      </w:r>
      <w:r w:rsidR="00060B02" w:rsidRPr="0032190F">
        <w:t>incisées</w:t>
      </w:r>
      <w:r w:rsidR="000152C6" w:rsidRPr="0032190F">
        <w:t xml:space="preserve"> reprenant des thèmes piquetés</w:t>
      </w:r>
    </w:p>
    <w:p w14:paraId="0008236E" w14:textId="1C278EF7" w:rsidR="000152C6" w:rsidRDefault="00060B02" w:rsidP="000152C6">
      <w:pPr>
        <w:jc w:val="both"/>
      </w:pPr>
      <w:r w:rsidRPr="00C8123C">
        <w:rPr>
          <w:lang w:val="fr-FR"/>
        </w:rPr>
        <w:t xml:space="preserve">v. </w:t>
      </w:r>
      <w:hyperlink r:id="rId13506" w:anchor="Cul_Schemat_France_t_lineaires" w:history="1">
        <w:r w:rsidR="00983625">
          <w:rPr>
            <w:rStyle w:val="Hyperlink"/>
          </w:rPr>
          <w:t>ASL</w:t>
        </w:r>
      </w:hyperlink>
    </w:p>
    <w:p w14:paraId="5343DA99" w14:textId="77777777" w:rsidR="00060B02" w:rsidRDefault="00060B02" w:rsidP="000152C6">
      <w:pPr>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3"/>
        <w:gridCol w:w="3247"/>
      </w:tblGrid>
      <w:tr w:rsidR="000152C6" w:rsidRPr="008B002C" w14:paraId="29C9E44A" w14:textId="77777777" w:rsidTr="00C73F91">
        <w:trPr>
          <w:jc w:val="center"/>
        </w:trPr>
        <w:tc>
          <w:tcPr>
            <w:tcW w:w="1483" w:type="dxa"/>
          </w:tcPr>
          <w:p w14:paraId="6D25FCCB" w14:textId="77777777" w:rsidR="000152C6" w:rsidRDefault="000152C6" w:rsidP="00C73F91">
            <w:pPr>
              <w:jc w:val="both"/>
            </w:pPr>
            <w:r>
              <w:t>Hallebardes</w:t>
            </w:r>
          </w:p>
        </w:tc>
        <w:tc>
          <w:tcPr>
            <w:tcW w:w="3247" w:type="dxa"/>
          </w:tcPr>
          <w:p w14:paraId="655FDDB9" w14:textId="54DF2C58" w:rsidR="000152C6" w:rsidRPr="0032190F" w:rsidRDefault="00000000" w:rsidP="00C73F91">
            <w:pPr>
              <w:jc w:val="both"/>
              <w:rPr>
                <w:sz w:val="20"/>
                <w:szCs w:val="20"/>
                <w:lang w:val="fr-FR"/>
              </w:rPr>
            </w:pPr>
            <w:hyperlink r:id="rId13507" w:anchor="Desc_ZXVIIGIIR33alpha" w:history="1">
              <w:r w:rsidR="000152C6" w:rsidRPr="0032190F">
                <w:rPr>
                  <w:rStyle w:val="Hyperlink"/>
                  <w:sz w:val="20"/>
                  <w:szCs w:val="20"/>
                  <w:lang w:val="fr-FR"/>
                </w:rPr>
                <w:t>ZXVIIGIIR33@a</w:t>
              </w:r>
            </w:hyperlink>
            <w:r w:rsidR="000152C6" w:rsidRPr="0032190F">
              <w:rPr>
                <w:sz w:val="20"/>
                <w:szCs w:val="20"/>
                <w:lang w:val="fr-FR"/>
              </w:rPr>
              <w:t xml:space="preserve">, </w:t>
            </w:r>
            <w:hyperlink r:id="rId13508" w:anchor="Desc_ZXIG0R1_d" w:history="1">
              <w:r w:rsidR="000152C6" w:rsidRPr="0032190F">
                <w:rPr>
                  <w:rStyle w:val="Hyperlink"/>
                  <w:i/>
                  <w:sz w:val="20"/>
                  <w:szCs w:val="20"/>
                  <w:lang w:val="fr-FR"/>
                </w:rPr>
                <w:t>Roche de l’Autel</w:t>
              </w:r>
            </w:hyperlink>
          </w:p>
        </w:tc>
      </w:tr>
      <w:tr w:rsidR="000152C6" w14:paraId="33B65E24" w14:textId="77777777" w:rsidTr="00C73F91">
        <w:trPr>
          <w:jc w:val="center"/>
        </w:trPr>
        <w:tc>
          <w:tcPr>
            <w:tcW w:w="1483" w:type="dxa"/>
          </w:tcPr>
          <w:p w14:paraId="4147BBCE" w14:textId="77777777" w:rsidR="000152C6" w:rsidRDefault="000152C6" w:rsidP="00C73F91">
            <w:pPr>
              <w:jc w:val="both"/>
            </w:pPr>
            <w:r>
              <w:t>Poignards</w:t>
            </w:r>
          </w:p>
        </w:tc>
        <w:tc>
          <w:tcPr>
            <w:tcW w:w="3247" w:type="dxa"/>
          </w:tcPr>
          <w:p w14:paraId="77FCAE44" w14:textId="036717F3" w:rsidR="000152C6" w:rsidRPr="00BD71D9" w:rsidRDefault="00000000" w:rsidP="00C73F91">
            <w:pPr>
              <w:jc w:val="both"/>
              <w:rPr>
                <w:sz w:val="20"/>
                <w:szCs w:val="20"/>
              </w:rPr>
            </w:pPr>
            <w:hyperlink r:id="rId13509" w:anchor="Desc_ZIVGIIIR16D" w:history="1">
              <w:r w:rsidR="000152C6" w:rsidRPr="00BD71D9">
                <w:rPr>
                  <w:rStyle w:val="Hyperlink"/>
                  <w:sz w:val="20"/>
                  <w:szCs w:val="20"/>
                </w:rPr>
                <w:t>HBZZ</w:t>
              </w:r>
            </w:hyperlink>
          </w:p>
        </w:tc>
      </w:tr>
      <w:tr w:rsidR="000152C6" w14:paraId="6506AA56" w14:textId="77777777" w:rsidTr="00C73F91">
        <w:trPr>
          <w:jc w:val="center"/>
        </w:trPr>
        <w:tc>
          <w:tcPr>
            <w:tcW w:w="1483" w:type="dxa"/>
          </w:tcPr>
          <w:p w14:paraId="7646533B" w14:textId="77777777" w:rsidR="000152C6" w:rsidRDefault="000152C6" w:rsidP="00C73F91">
            <w:pPr>
              <w:jc w:val="both"/>
            </w:pPr>
            <w:r>
              <w:lastRenderedPageBreak/>
              <w:t>Attelages</w:t>
            </w:r>
          </w:p>
        </w:tc>
        <w:tc>
          <w:tcPr>
            <w:tcW w:w="3247" w:type="dxa"/>
          </w:tcPr>
          <w:p w14:paraId="02F3FB91" w14:textId="6C59A4DF" w:rsidR="000152C6" w:rsidRPr="00BD71D9" w:rsidRDefault="00000000" w:rsidP="00C73F91">
            <w:pPr>
              <w:jc w:val="both"/>
              <w:rPr>
                <w:sz w:val="20"/>
                <w:szCs w:val="20"/>
              </w:rPr>
            </w:pPr>
            <w:hyperlink r:id="rId13510" w:anchor="Desc_ZIVGIIR1C" w:history="1">
              <w:r w:rsidR="000152C6" w:rsidRPr="00BD71D9">
                <w:rPr>
                  <w:rStyle w:val="Hyperlink"/>
                  <w:i/>
                  <w:sz w:val="20"/>
                  <w:szCs w:val="20"/>
                </w:rPr>
                <w:t>Roche des attelages linéaires</w:t>
              </w:r>
            </w:hyperlink>
          </w:p>
        </w:tc>
      </w:tr>
    </w:tbl>
    <w:p w14:paraId="4BC19C15" w14:textId="77777777" w:rsidR="000152C6" w:rsidRPr="0032190F" w:rsidRDefault="000152C6" w:rsidP="000152C6">
      <w:pPr>
        <w:jc w:val="both"/>
        <w:rPr>
          <w:lang w:val="fr-FR"/>
        </w:rPr>
      </w:pPr>
      <w:r w:rsidRPr="0032190F">
        <w:rPr>
          <w:lang w:val="fr-FR"/>
        </w:rPr>
        <w:t>(De Saulieu 2001, SS BIB, etc.).</w:t>
      </w:r>
    </w:p>
    <w:p w14:paraId="5D8D9F41" w14:textId="77777777" w:rsidR="000152C6" w:rsidRPr="0032190F" w:rsidRDefault="000152C6" w:rsidP="000152C6">
      <w:pPr>
        <w:rPr>
          <w:lang w:val="fr-FR"/>
        </w:rPr>
      </w:pPr>
    </w:p>
    <w:p w14:paraId="1D236159" w14:textId="08F68D14" w:rsidR="000152C6" w:rsidRPr="0032190F" w:rsidRDefault="00EF66D9" w:rsidP="000152C6">
      <w:pPr>
        <w:pStyle w:val="Heading6"/>
      </w:pPr>
      <w:bookmarkStart w:id="5434" w:name="Typ_Bego_xHisto"/>
      <w:r>
        <w:t>th</w:t>
      </w:r>
      <w:r w:rsidR="00A904EB">
        <w:t>è</w:t>
      </w:r>
      <w:r>
        <w:t>m</w:t>
      </w:r>
      <w:r w:rsidR="00A904EB">
        <w:t>es</w:t>
      </w:r>
    </w:p>
    <w:bookmarkEnd w:id="5434"/>
    <w:p w14:paraId="1B37FFD3" w14:textId="6BCDF900" w:rsidR="00FF6B76" w:rsidRPr="00FF6B76" w:rsidRDefault="00FF6B76" w:rsidP="000152C6">
      <w:pPr>
        <w:rPr>
          <w:sz w:val="20"/>
          <w:lang w:val="fr-FR"/>
        </w:rPr>
      </w:pPr>
      <w:r w:rsidRPr="00FF6B76">
        <w:rPr>
          <w:sz w:val="20"/>
          <w:lang w:val="fr-FR"/>
        </w:rPr>
        <w:t>entièrement incisées</w:t>
      </w:r>
    </w:p>
    <w:p w14:paraId="715A59E9" w14:textId="571FEDDF" w:rsidR="000152C6" w:rsidRPr="0032190F" w:rsidRDefault="00060B02" w:rsidP="000152C6">
      <w:pPr>
        <w:rPr>
          <w:lang w:val="fr-FR"/>
        </w:rPr>
      </w:pPr>
      <w:r w:rsidRPr="0032190F">
        <w:rPr>
          <w:lang w:val="fr-FR"/>
        </w:rPr>
        <w:t xml:space="preserve">v. </w:t>
      </w:r>
      <w:hyperlink r:id="rId13511" w:anchor="Cul_Schemat_France_t_lineaires" w:history="1">
        <w:r w:rsidR="00591A40">
          <w:rPr>
            <w:rStyle w:val="Hyperlink"/>
            <w:lang w:val="fr-FR"/>
          </w:rPr>
          <w:t>ASL</w:t>
        </w:r>
      </w:hyperlink>
    </w:p>
    <w:p w14:paraId="323843E5" w14:textId="77777777" w:rsidR="000F4F73" w:rsidRDefault="000F4F73" w:rsidP="000152C6">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6"/>
      </w:tblGrid>
      <w:tr w:rsidR="00EF66D9" w14:paraId="07A79B47" w14:textId="77777777" w:rsidTr="00BE7527">
        <w:trPr>
          <w:jc w:val="center"/>
        </w:trPr>
        <w:tc>
          <w:tcPr>
            <w:tcW w:w="1816" w:type="dxa"/>
          </w:tcPr>
          <w:p w14:paraId="264D89AE" w14:textId="77777777" w:rsidR="00EF66D9" w:rsidRDefault="00000000" w:rsidP="0044735B">
            <w:hyperlink r:id="rId13512" w:anchor="Typ_Bego_xHisto_Ecritures" w:history="1">
              <w:r w:rsidR="00EF66D9" w:rsidRPr="000F4F73">
                <w:rPr>
                  <w:rStyle w:val="Hyperlink"/>
                </w:rPr>
                <w:t>écritures</w:t>
              </w:r>
            </w:hyperlink>
          </w:p>
        </w:tc>
      </w:tr>
      <w:tr w:rsidR="00BE7527" w14:paraId="0BCB9351" w14:textId="77777777" w:rsidTr="00BE7527">
        <w:trPr>
          <w:jc w:val="center"/>
        </w:trPr>
        <w:tc>
          <w:tcPr>
            <w:tcW w:w="1816" w:type="dxa"/>
          </w:tcPr>
          <w:p w14:paraId="116932B9" w14:textId="751EF3E0" w:rsidR="00BE7527" w:rsidRDefault="00000000" w:rsidP="0044735B">
            <w:hyperlink r:id="rId13513" w:anchor="Typ_Bego_xHisto_Perso" w:history="1">
              <w:r w:rsidR="00BE7527" w:rsidRPr="00591A40">
                <w:rPr>
                  <w:rStyle w:val="Hyperlink"/>
                </w:rPr>
                <w:t>personnages</w:t>
              </w:r>
            </w:hyperlink>
          </w:p>
        </w:tc>
      </w:tr>
      <w:tr w:rsidR="00BE7527" w14:paraId="5D26C28C" w14:textId="77777777" w:rsidTr="00BE7527">
        <w:trPr>
          <w:jc w:val="center"/>
        </w:trPr>
        <w:tc>
          <w:tcPr>
            <w:tcW w:w="1816" w:type="dxa"/>
          </w:tcPr>
          <w:p w14:paraId="3FB6A6B8" w14:textId="43C06333" w:rsidR="00BE7527" w:rsidRDefault="00000000" w:rsidP="00BE7527">
            <w:hyperlink r:id="rId13514" w:anchor="Typ_Bego_xHisto_Phi" w:history="1">
              <w:r w:rsidR="00BE7527" w:rsidRPr="00591A40">
                <w:rPr>
                  <w:rStyle w:val="Hyperlink"/>
                </w:rPr>
                <w:t xml:space="preserve">signes en </w:t>
              </w:r>
              <w:r w:rsidR="00BE7527" w:rsidRPr="00591A40">
                <w:rPr>
                  <w:rStyle w:val="Hyperlink"/>
                  <w:rFonts w:ascii="Symbol" w:hAnsi="Symbol"/>
                </w:rPr>
                <w:t>f</w:t>
              </w:r>
            </w:hyperlink>
          </w:p>
        </w:tc>
      </w:tr>
      <w:tr w:rsidR="00BE7527" w14:paraId="782AEFAC" w14:textId="77777777" w:rsidTr="00BE7527">
        <w:trPr>
          <w:jc w:val="center"/>
        </w:trPr>
        <w:tc>
          <w:tcPr>
            <w:tcW w:w="1816" w:type="dxa"/>
          </w:tcPr>
          <w:p w14:paraId="35361E08" w14:textId="5F8BD9DA" w:rsidR="00BE7527" w:rsidRDefault="00000000" w:rsidP="00BE7527">
            <w:hyperlink r:id="rId13515" w:anchor="Typ_Bego_xHisto_Arboriformes" w:history="1">
              <w:r w:rsidR="00BE7527" w:rsidRPr="00C35EA7">
                <w:rPr>
                  <w:rStyle w:val="Hyperlink"/>
                  <w:lang w:val="fr-FR"/>
                </w:rPr>
                <w:t>arboriformes</w:t>
              </w:r>
            </w:hyperlink>
          </w:p>
        </w:tc>
      </w:tr>
      <w:tr w:rsidR="00BE7527" w14:paraId="4C083352" w14:textId="77777777" w:rsidTr="00BE7527">
        <w:trPr>
          <w:jc w:val="center"/>
        </w:trPr>
        <w:tc>
          <w:tcPr>
            <w:tcW w:w="1816" w:type="dxa"/>
          </w:tcPr>
          <w:p w14:paraId="43FC95B6" w14:textId="5E506150" w:rsidR="00BE7527" w:rsidRDefault="00000000" w:rsidP="00BE7527">
            <w:hyperlink r:id="rId13516" w:anchor="Typ_Bego_xHisto_Scalariformes" w:history="1">
              <w:r w:rsidR="00BE7527" w:rsidRPr="00591A40">
                <w:rPr>
                  <w:rStyle w:val="Hyperlink"/>
                </w:rPr>
                <w:t>scalariformes</w:t>
              </w:r>
            </w:hyperlink>
          </w:p>
        </w:tc>
      </w:tr>
      <w:tr w:rsidR="00BE7527" w14:paraId="7A002622" w14:textId="77777777" w:rsidTr="00BE7527">
        <w:trPr>
          <w:jc w:val="center"/>
        </w:trPr>
        <w:tc>
          <w:tcPr>
            <w:tcW w:w="1816" w:type="dxa"/>
          </w:tcPr>
          <w:p w14:paraId="71A5A036" w14:textId="1F292500" w:rsidR="00BE7527" w:rsidRDefault="00000000" w:rsidP="00BE7527">
            <w:hyperlink r:id="rId13517" w:anchor="Typ_Bego_xHisto_Pectiniformes" w:history="1">
              <w:r w:rsidR="00BE7527" w:rsidRPr="00591A40">
                <w:rPr>
                  <w:rStyle w:val="Hyperlink"/>
                </w:rPr>
                <w:t>pectiniformes</w:t>
              </w:r>
            </w:hyperlink>
          </w:p>
        </w:tc>
      </w:tr>
      <w:tr w:rsidR="00BE7527" w14:paraId="5FFDAC81" w14:textId="77777777" w:rsidTr="00BE7527">
        <w:trPr>
          <w:jc w:val="center"/>
        </w:trPr>
        <w:tc>
          <w:tcPr>
            <w:tcW w:w="1816" w:type="dxa"/>
          </w:tcPr>
          <w:p w14:paraId="72C3E38E" w14:textId="6D9D9716" w:rsidR="00BE7527" w:rsidRPr="00C35EA7" w:rsidRDefault="00000000" w:rsidP="00BE7527">
            <w:pPr>
              <w:rPr>
                <w:lang w:val="fr-FR"/>
              </w:rPr>
            </w:pPr>
            <w:hyperlink r:id="rId13518" w:anchor="Typ_Bego_xHisto_Pentagramme" w:history="1">
              <w:r w:rsidR="0078179F" w:rsidRPr="00591A40">
                <w:rPr>
                  <w:rStyle w:val="Hyperlink"/>
                </w:rPr>
                <w:t>pentagramme</w:t>
              </w:r>
            </w:hyperlink>
          </w:p>
        </w:tc>
      </w:tr>
      <w:tr w:rsidR="0078179F" w14:paraId="6AAA0D9C" w14:textId="77777777" w:rsidTr="00BE7527">
        <w:trPr>
          <w:jc w:val="center"/>
        </w:trPr>
        <w:tc>
          <w:tcPr>
            <w:tcW w:w="1816" w:type="dxa"/>
          </w:tcPr>
          <w:p w14:paraId="0F23C786" w14:textId="2988C4B6" w:rsidR="0078179F" w:rsidRDefault="00000000" w:rsidP="00BE7527">
            <w:hyperlink r:id="rId13519" w:anchor="Typ_Bego_xHisto_Triple_enceintes" w:history="1">
              <w:r w:rsidR="0078179F" w:rsidRPr="00591A40">
                <w:rPr>
                  <w:rStyle w:val="Hyperlink"/>
                </w:rPr>
                <w:t>triple-enceintes</w:t>
              </w:r>
            </w:hyperlink>
          </w:p>
        </w:tc>
      </w:tr>
      <w:tr w:rsidR="00BE7527" w14:paraId="35F0F4F4" w14:textId="77777777" w:rsidTr="00BE7527">
        <w:trPr>
          <w:jc w:val="center"/>
        </w:trPr>
        <w:tc>
          <w:tcPr>
            <w:tcW w:w="1816" w:type="dxa"/>
          </w:tcPr>
          <w:p w14:paraId="521CCCFD" w14:textId="177596CC" w:rsidR="00BE7527" w:rsidRDefault="00000000" w:rsidP="00BE7527">
            <w:pPr>
              <w:rPr>
                <w:lang w:val="fr-FR"/>
              </w:rPr>
            </w:pPr>
            <w:hyperlink r:id="rId13520" w:anchor="Typ_Bego_xHisto_Marelles" w:history="1">
              <w:r w:rsidR="00BE7527" w:rsidRPr="00591A40">
                <w:rPr>
                  <w:rStyle w:val="Hyperlink"/>
                  <w:lang w:val="fr-FR"/>
                </w:rPr>
                <w:t>marelles</w:t>
              </w:r>
            </w:hyperlink>
          </w:p>
        </w:tc>
      </w:tr>
      <w:tr w:rsidR="0078179F" w14:paraId="5AD77148" w14:textId="77777777" w:rsidTr="00BE7527">
        <w:trPr>
          <w:jc w:val="center"/>
        </w:trPr>
        <w:tc>
          <w:tcPr>
            <w:tcW w:w="1816" w:type="dxa"/>
          </w:tcPr>
          <w:p w14:paraId="221A0250" w14:textId="5F0D5746" w:rsidR="0078179F" w:rsidRDefault="00000000" w:rsidP="00BE7527">
            <w:pPr>
              <w:rPr>
                <w:lang w:val="fr-FR"/>
              </w:rPr>
            </w:pPr>
            <w:hyperlink r:id="rId13521" w:anchor="Typ_Bego_xHisto_Zigzags" w:history="1">
              <w:r w:rsidR="0078179F" w:rsidRPr="00C35EA7">
                <w:rPr>
                  <w:rStyle w:val="Hyperlink"/>
                  <w:lang w:val="fr-FR"/>
                </w:rPr>
                <w:t>zigzags</w:t>
              </w:r>
            </w:hyperlink>
          </w:p>
        </w:tc>
      </w:tr>
      <w:tr w:rsidR="00BE7527" w14:paraId="5DA65F17" w14:textId="77777777" w:rsidTr="00BE7527">
        <w:trPr>
          <w:jc w:val="center"/>
        </w:trPr>
        <w:tc>
          <w:tcPr>
            <w:tcW w:w="1816" w:type="dxa"/>
          </w:tcPr>
          <w:p w14:paraId="7EDC1F36" w14:textId="69F81841" w:rsidR="00BE7527" w:rsidRDefault="00000000" w:rsidP="00BE7527">
            <w:pPr>
              <w:rPr>
                <w:lang w:val="fr-FR"/>
              </w:rPr>
            </w:pPr>
            <w:hyperlink r:id="rId13522" w:anchor="Typ_Bego_xHisto_Palmiers" w:history="1">
              <w:r w:rsidR="00BE7527" w:rsidRPr="00C35EA7">
                <w:rPr>
                  <w:rStyle w:val="Hyperlink"/>
                  <w:lang w:val="fr-FR"/>
                </w:rPr>
                <w:t>palmiers</w:t>
              </w:r>
            </w:hyperlink>
          </w:p>
        </w:tc>
      </w:tr>
      <w:tr w:rsidR="00BE7527" w14:paraId="51827796" w14:textId="77777777" w:rsidTr="00BE7527">
        <w:trPr>
          <w:jc w:val="center"/>
        </w:trPr>
        <w:tc>
          <w:tcPr>
            <w:tcW w:w="1816" w:type="dxa"/>
          </w:tcPr>
          <w:p w14:paraId="44E99EEB" w14:textId="5D9993CF" w:rsidR="00BE7527" w:rsidRDefault="0078179F" w:rsidP="00BE7527">
            <w:r>
              <w:t>...</w:t>
            </w:r>
          </w:p>
        </w:tc>
      </w:tr>
      <w:tr w:rsidR="00BE7527" w14:paraId="304F22E2" w14:textId="77777777" w:rsidTr="00BE7527">
        <w:trPr>
          <w:jc w:val="center"/>
        </w:trPr>
        <w:tc>
          <w:tcPr>
            <w:tcW w:w="1816" w:type="dxa"/>
          </w:tcPr>
          <w:p w14:paraId="7459B3AE" w14:textId="4251CC04" w:rsidR="00BE7527" w:rsidRDefault="00000000" w:rsidP="00BE7527">
            <w:hyperlink r:id="rId13523" w:anchor="Typ_Bego_xHisto_Scudiformes" w:history="1">
              <w:r w:rsidR="00BE7527" w:rsidRPr="00591A40">
                <w:rPr>
                  <w:rStyle w:val="Hyperlink"/>
                </w:rPr>
                <w:t>scutiformes</w:t>
              </w:r>
            </w:hyperlink>
          </w:p>
        </w:tc>
      </w:tr>
      <w:tr w:rsidR="00BE7527" w14:paraId="52F48A48" w14:textId="77777777" w:rsidTr="00BE7527">
        <w:trPr>
          <w:jc w:val="center"/>
        </w:trPr>
        <w:tc>
          <w:tcPr>
            <w:tcW w:w="1816" w:type="dxa"/>
          </w:tcPr>
          <w:p w14:paraId="686056F3" w14:textId="3D128E13" w:rsidR="00BE7527" w:rsidRDefault="00000000" w:rsidP="00BE7527">
            <w:hyperlink r:id="rId13524" w:anchor="Typ_Bego_xHisto_Empreintes" w:history="1">
              <w:r w:rsidR="00BE7527" w:rsidRPr="00591A40">
                <w:rPr>
                  <w:rStyle w:val="Hyperlink"/>
                  <w:lang w:val="fr-FR"/>
                </w:rPr>
                <w:t>empreintes</w:t>
              </w:r>
            </w:hyperlink>
          </w:p>
        </w:tc>
      </w:tr>
      <w:tr w:rsidR="00591A40" w14:paraId="3AEE5C86" w14:textId="77777777" w:rsidTr="00BE7527">
        <w:trPr>
          <w:jc w:val="center"/>
        </w:trPr>
        <w:tc>
          <w:tcPr>
            <w:tcW w:w="1816" w:type="dxa"/>
          </w:tcPr>
          <w:p w14:paraId="4C56D9CD" w14:textId="32F494E8" w:rsidR="00591A40" w:rsidRDefault="00000000" w:rsidP="00BE7527">
            <w:pPr>
              <w:rPr>
                <w:lang w:val="fr-FR"/>
              </w:rPr>
            </w:pPr>
            <w:hyperlink r:id="rId13525" w:anchor="Typ_Bego_xHisto_Armes" w:history="1">
              <w:r w:rsidR="00591A40" w:rsidRPr="00591A40">
                <w:rPr>
                  <w:rStyle w:val="Hyperlink"/>
                  <w:lang w:val="fr-FR"/>
                </w:rPr>
                <w:t>armes</w:t>
              </w:r>
            </w:hyperlink>
          </w:p>
        </w:tc>
      </w:tr>
      <w:tr w:rsidR="00A904EB" w14:paraId="3F5C76C7" w14:textId="77777777" w:rsidTr="00BE7527">
        <w:trPr>
          <w:jc w:val="center"/>
        </w:trPr>
        <w:tc>
          <w:tcPr>
            <w:tcW w:w="1816" w:type="dxa"/>
          </w:tcPr>
          <w:p w14:paraId="09E20813" w14:textId="6C7CB9A8" w:rsidR="00A904EB" w:rsidRDefault="00000000" w:rsidP="00BE7527">
            <w:hyperlink r:id="rId13526" w:anchor="Typ_Bego_xHisto_zoo" w:history="1">
              <w:r w:rsidR="00A904EB" w:rsidRPr="00A904EB">
                <w:rPr>
                  <w:rStyle w:val="Hyperlink"/>
                </w:rPr>
                <w:t>zoomorphes</w:t>
              </w:r>
            </w:hyperlink>
          </w:p>
        </w:tc>
      </w:tr>
    </w:tbl>
    <w:p w14:paraId="58D2EF6D" w14:textId="77777777" w:rsidR="00EF66D9" w:rsidRDefault="00EF66D9" w:rsidP="000152C6">
      <w:pPr>
        <w:rPr>
          <w:lang w:val="fr-FR"/>
        </w:rPr>
      </w:pPr>
    </w:p>
    <w:p w14:paraId="14B95DBB" w14:textId="77777777" w:rsidR="00EF66D9" w:rsidRDefault="00EF66D9" w:rsidP="000152C6">
      <w:pPr>
        <w:rPr>
          <w:lang w:val="fr-FR"/>
        </w:rPr>
      </w:pPr>
    </w:p>
    <w:p w14:paraId="0DBF456C" w14:textId="51A57933" w:rsidR="00591A40" w:rsidRDefault="00591A40" w:rsidP="00591A40">
      <w:pPr>
        <w:pStyle w:val="Heading7"/>
        <w:rPr>
          <w:lang w:val="fr-FR"/>
        </w:rPr>
      </w:pPr>
      <w:bookmarkStart w:id="5435" w:name="Typ_Bego_xHisto_Armes"/>
      <w:r>
        <w:rPr>
          <w:lang w:val="fr-FR"/>
        </w:rPr>
        <w:t>armes</w:t>
      </w:r>
    </w:p>
    <w:bookmarkEnd w:id="5435"/>
    <w:p w14:paraId="0A5359E0" w14:textId="7AE860C9" w:rsidR="00591A40" w:rsidRPr="00591A40" w:rsidRDefault="00591A40" w:rsidP="000152C6">
      <w:pPr>
        <w:rPr>
          <w:sz w:val="20"/>
          <w:lang w:val="fr-FR"/>
        </w:rPr>
      </w:pPr>
      <w:r w:rsidRPr="00591A40">
        <w:rPr>
          <w:sz w:val="20"/>
          <w:lang w:val="fr-FR"/>
        </w:rPr>
        <w:fldChar w:fldCharType="begin"/>
      </w:r>
      <w:r w:rsidRPr="00591A40">
        <w:rPr>
          <w:sz w:val="20"/>
          <w:lang w:val="fr-FR"/>
        </w:rPr>
        <w:instrText>HYPERLINK "Sites.docx" \l "Typ_Bego_xHisto"</w:instrText>
      </w:r>
      <w:r w:rsidRPr="00591A40">
        <w:rPr>
          <w:sz w:val="20"/>
          <w:lang w:val="fr-FR"/>
        </w:rPr>
      </w:r>
      <w:r w:rsidRPr="00591A40">
        <w:rPr>
          <w:sz w:val="20"/>
          <w:lang w:val="fr-FR"/>
        </w:rPr>
        <w:fldChar w:fldCharType="separate"/>
      </w:r>
      <w:r w:rsidRPr="00591A40">
        <w:rPr>
          <w:rStyle w:val="Hyperlink"/>
          <w:sz w:val="20"/>
          <w:lang w:val="fr-FR"/>
        </w:rPr>
        <w:t>↑</w:t>
      </w:r>
      <w:r w:rsidRPr="00591A40">
        <w:rPr>
          <w:sz w:val="20"/>
          <w:lang w:val="fr-FR"/>
        </w:rPr>
        <w:fldChar w:fldCharType="end"/>
      </w:r>
    </w:p>
    <w:p w14:paraId="0CA7C252" w14:textId="77777777" w:rsidR="00591A40" w:rsidRDefault="00591A40" w:rsidP="000152C6">
      <w:pPr>
        <w:rPr>
          <w:color w:val="000000"/>
          <w:lang w:val="fr-FR"/>
        </w:rPr>
      </w:pPr>
    </w:p>
    <w:p w14:paraId="48B9162A" w14:textId="77777777" w:rsidR="00C62031" w:rsidRPr="00253E5B" w:rsidRDefault="00C62031" w:rsidP="00C62031">
      <w:pPr>
        <w:autoSpaceDE w:val="0"/>
        <w:autoSpaceDN w:val="0"/>
        <w:adjustRightInd w:val="0"/>
        <w:rPr>
          <w:lang w:val="fr-FR"/>
        </w:rPr>
      </w:pPr>
      <w:r w:rsidRPr="00253E5B">
        <w:rPr>
          <w:lang w:val="fr-FR"/>
        </w:rPr>
        <w:t>Pour Bianchi, "</w:t>
      </w:r>
      <w:r w:rsidRPr="00253E5B">
        <w:rPr>
          <w:szCs w:val="22"/>
          <w:lang w:val="fr-FR" w:eastAsia="en-GB"/>
        </w:rPr>
        <w:t>la catégorie la mieux représentée parmi les gravures linéaires demeure sans doute celle des armes" (BIB 1616)</w:t>
      </w:r>
    </w:p>
    <w:p w14:paraId="2F6257AE" w14:textId="77777777" w:rsidR="00446CCF" w:rsidRPr="0032190F" w:rsidRDefault="00446CCF" w:rsidP="000152C6">
      <w:pPr>
        <w:jc w:val="both"/>
        <w:rPr>
          <w:lang w:val="fr-FR"/>
        </w:rPr>
      </w:pPr>
    </w:p>
    <w:p w14:paraId="6ACA7C0F" w14:textId="77777777" w:rsidR="00446CCF" w:rsidRPr="0032190F" w:rsidRDefault="00446CCF" w:rsidP="00446CCF">
      <w:pPr>
        <w:pStyle w:val="Heading7"/>
        <w:rPr>
          <w:lang w:val="fr-FR"/>
        </w:rPr>
      </w:pPr>
      <w:bookmarkStart w:id="5436" w:name="Typ_Bego_xHisto_Arboriformes"/>
      <w:r w:rsidRPr="0032190F">
        <w:rPr>
          <w:lang w:val="fr-FR"/>
        </w:rPr>
        <w:t>arboriformes</w:t>
      </w:r>
    </w:p>
    <w:bookmarkEnd w:id="5436"/>
    <w:p w14:paraId="2FF99037" w14:textId="0B48A6F8" w:rsidR="00BE00C4" w:rsidRPr="00BE00C4" w:rsidRDefault="00BE00C4" w:rsidP="00BE00C4">
      <w:pPr>
        <w:rPr>
          <w:sz w:val="20"/>
          <w:lang w:val="fr-FR"/>
        </w:rPr>
      </w:pPr>
      <w:r w:rsidRPr="00BE00C4">
        <w:rPr>
          <w:sz w:val="20"/>
          <w:lang w:val="fr-FR"/>
        </w:rPr>
        <w:fldChar w:fldCharType="begin"/>
      </w:r>
      <w:r w:rsidRPr="00BE00C4">
        <w:rPr>
          <w:sz w:val="20"/>
          <w:lang w:val="fr-FR"/>
        </w:rPr>
        <w:instrText>HYPERLINK "C:\\Users\\Thomas Huet\\Desktop\\Documentation archéologique liée à la thèse\\Sites.docx" \l "Typ_Bego_xHisto"</w:instrText>
      </w:r>
      <w:r w:rsidRPr="00BE00C4">
        <w:rPr>
          <w:sz w:val="20"/>
          <w:lang w:val="fr-FR"/>
        </w:rPr>
      </w:r>
      <w:r w:rsidRPr="00BE00C4">
        <w:rPr>
          <w:sz w:val="20"/>
          <w:lang w:val="fr-FR"/>
        </w:rPr>
        <w:fldChar w:fldCharType="separate"/>
      </w:r>
      <w:r w:rsidRPr="00BE00C4">
        <w:rPr>
          <w:rStyle w:val="Hyperlink"/>
          <w:sz w:val="20"/>
          <w:lang w:val="fr-FR"/>
        </w:rPr>
        <w:t>↑</w:t>
      </w:r>
      <w:r w:rsidRPr="00BE00C4">
        <w:rPr>
          <w:sz w:val="20"/>
          <w:lang w:val="fr-FR"/>
        </w:rPr>
        <w:fldChar w:fldCharType="end"/>
      </w:r>
      <w:r w:rsidRPr="00BE00C4">
        <w:rPr>
          <w:sz w:val="20"/>
          <w:lang w:val="fr-FR"/>
        </w:rPr>
        <w:t xml:space="preserve">, </w:t>
      </w:r>
      <w:hyperlink r:id="rId13527" w:anchor="Cul_Art_TAC_T_g_arboriforme" w:history="1">
        <w:r w:rsidRPr="00BE00C4">
          <w:rPr>
            <w:rStyle w:val="Hyperlink"/>
            <w:sz w:val="20"/>
            <w:lang w:val="fr-FR"/>
          </w:rPr>
          <w:t>☼</w:t>
        </w:r>
      </w:hyperlink>
      <w:r w:rsidRPr="00BE00C4">
        <w:rPr>
          <w:rStyle w:val="Hyperlink"/>
          <w:sz w:val="20"/>
          <w:lang w:val="fr-FR"/>
        </w:rPr>
        <w:t>,</w:t>
      </w:r>
      <w:r w:rsidR="0032058B" w:rsidRPr="00BE00C4">
        <w:rPr>
          <w:rStyle w:val="Hyperlink"/>
          <w:color w:val="000000"/>
          <w:sz w:val="20"/>
          <w:u w:val="none"/>
          <w:lang w:val="fr-FR"/>
        </w:rPr>
        <w:t xml:space="preserve"> </w:t>
      </w:r>
      <w:r w:rsidR="00AA4773" w:rsidRPr="00BE00C4">
        <w:rPr>
          <w:sz w:val="20"/>
          <w:lang w:val="fr-FR"/>
        </w:rPr>
        <w:t>trait barbelé</w:t>
      </w:r>
      <w:r w:rsidR="003A29A9" w:rsidRPr="00BE00C4">
        <w:rPr>
          <w:sz w:val="20"/>
          <w:lang w:val="fr-FR"/>
        </w:rPr>
        <w:t xml:space="preserve">, </w:t>
      </w:r>
      <w:r w:rsidRPr="00BE00C4">
        <w:rPr>
          <w:sz w:val="20"/>
          <w:lang w:val="fr-FR"/>
        </w:rPr>
        <w:t>"</w:t>
      </w:r>
      <w:r w:rsidR="00446CCF" w:rsidRPr="00BE00C4">
        <w:rPr>
          <w:i/>
          <w:sz w:val="20"/>
          <w:lang w:val="fr-FR"/>
        </w:rPr>
        <w:t>Alberiforme</w:t>
      </w:r>
      <w:r w:rsidRPr="00BE00C4">
        <w:rPr>
          <w:i/>
          <w:sz w:val="20"/>
          <w:lang w:val="fr-FR"/>
        </w:rPr>
        <w:t>"</w:t>
      </w:r>
      <w:r w:rsidR="00446CCF" w:rsidRPr="00BE00C4">
        <w:rPr>
          <w:sz w:val="20"/>
          <w:lang w:val="fr-FR"/>
        </w:rPr>
        <w:t xml:space="preserve"> </w:t>
      </w:r>
      <w:r w:rsidRPr="00BE00C4">
        <w:rPr>
          <w:sz w:val="20"/>
          <w:lang w:val="fr-FR"/>
        </w:rPr>
        <w:t xml:space="preserve"> -- </w:t>
      </w:r>
      <w:r w:rsidR="00411078" w:rsidRPr="00BE00C4">
        <w:rPr>
          <w:sz w:val="20"/>
          <w:lang w:val="fr-FR"/>
        </w:rPr>
        <w:t>Isetti</w:t>
      </w:r>
      <w:r w:rsidR="00446CCF" w:rsidRPr="00BE00C4">
        <w:rPr>
          <w:sz w:val="20"/>
          <w:lang w:val="fr-FR"/>
        </w:rPr>
        <w:t xml:space="preserve"> (BIB 1372), </w:t>
      </w:r>
    </w:p>
    <w:p w14:paraId="6D0BDA43" w14:textId="77777777" w:rsidR="00BE00C4" w:rsidRDefault="00BE00C4" w:rsidP="00BE00C4">
      <w:pPr>
        <w:rPr>
          <w:lang w:val="fr-FR"/>
        </w:rPr>
      </w:pPr>
    </w:p>
    <w:p w14:paraId="5576AB3A" w14:textId="55182E8F" w:rsidR="00446CCF" w:rsidRPr="0032190F" w:rsidRDefault="00446CCF" w:rsidP="00BE00C4">
      <w:pPr>
        <w:rPr>
          <w:lang w:val="fr-FR"/>
        </w:rPr>
      </w:pPr>
      <w:r w:rsidRPr="0032190F">
        <w:rPr>
          <w:lang w:val="fr-FR"/>
        </w:rPr>
        <w:t xml:space="preserve">rapproché par </w:t>
      </w:r>
      <w:hyperlink r:id="rId13528" w:anchor="Aut_Isetti" w:history="1">
        <w:r w:rsidR="00BE00C4" w:rsidRPr="00BE00C4">
          <w:rPr>
            <w:rStyle w:val="Hyperlink"/>
            <w:lang w:val="fr-FR"/>
          </w:rPr>
          <w:t>Isetti</w:t>
        </w:r>
      </w:hyperlink>
      <w:r w:rsidR="00BE00C4" w:rsidRPr="00BE00C4">
        <w:rPr>
          <w:sz w:val="20"/>
          <w:lang w:val="fr-FR"/>
        </w:rPr>
        <w:t xml:space="preserve"> </w:t>
      </w:r>
      <w:r w:rsidRPr="0032190F">
        <w:rPr>
          <w:lang w:val="fr-FR"/>
        </w:rPr>
        <w:t xml:space="preserve">de représentation similaires à la grotte du </w:t>
      </w:r>
      <w:hyperlink r:id="rId13529" w:anchor="Sit_Peyort" w:history="1">
        <w:r w:rsidRPr="0032190F">
          <w:rPr>
            <w:rStyle w:val="Hyperlink"/>
            <w:lang w:val="fr-FR"/>
          </w:rPr>
          <w:t>Peyrot</w:t>
        </w:r>
      </w:hyperlink>
      <w:r w:rsidRPr="0032190F">
        <w:rPr>
          <w:lang w:val="fr-FR"/>
        </w:rPr>
        <w:t xml:space="preserve"> et de la Caverna della Moretta (Finalmarina) (BIB 1372 fig. 6 et 6 bis). Pour Isetti, sur la roche </w:t>
      </w:r>
      <w:hyperlink r:id="rId13530" w:anchor="Desc_ZVIIIGVIIR2" w:history="1">
        <w:r w:rsidRPr="0032190F">
          <w:rPr>
            <w:rStyle w:val="Hyperlink"/>
            <w:lang w:val="fr-FR"/>
          </w:rPr>
          <w:t>ZVIIIGVIIR2</w:t>
        </w:r>
      </w:hyperlink>
      <w:r w:rsidRPr="0032190F">
        <w:rPr>
          <w:lang w:val="fr-FR"/>
        </w:rPr>
        <w:t xml:space="preserve"> se trouve un arboriforme sous un corniforme (Isetti 1958 p. 208). Sur la </w:t>
      </w:r>
      <w:hyperlink r:id="rId13531" w:anchor="Desc_ZVIIGIR17" w:history="1">
        <w:r w:rsidRPr="00367280">
          <w:rPr>
            <w:rStyle w:val="Hyperlink"/>
            <w:i/>
            <w:lang w:val="fr-FR"/>
          </w:rPr>
          <w:t>Paroi B</w:t>
        </w:r>
      </w:hyperlink>
      <w:r w:rsidRPr="0032190F">
        <w:rPr>
          <w:lang w:val="fr-FR"/>
        </w:rPr>
        <w:t xml:space="preserve"> également (Isetti 1957 p. 169)</w:t>
      </w:r>
    </w:p>
    <w:p w14:paraId="4493B4ED" w14:textId="7D3A3143" w:rsidR="00446CCF" w:rsidRPr="0032190F" w:rsidRDefault="00000000" w:rsidP="00446CCF">
      <w:pPr>
        <w:rPr>
          <w:lang w:val="fr-FR"/>
        </w:rPr>
      </w:pPr>
      <w:hyperlink r:id="rId13532" w:anchor="Aut_Conti" w:history="1">
        <w:r w:rsidR="00EC6E67" w:rsidRPr="00EC6E67">
          <w:rPr>
            <w:rStyle w:val="Hyperlink"/>
            <w:lang w:val="fr-FR"/>
          </w:rPr>
          <w:t>Conti</w:t>
        </w:r>
      </w:hyperlink>
      <w:r w:rsidR="00EC6E67" w:rsidRPr="0032190F">
        <w:rPr>
          <w:lang w:val="fr-FR"/>
        </w:rPr>
        <w:t xml:space="preserve"> </w:t>
      </w:r>
      <w:r w:rsidR="00446CCF" w:rsidRPr="0032190F">
        <w:rPr>
          <w:lang w:val="fr-FR"/>
        </w:rPr>
        <w:t xml:space="preserve">et Isetti comparent les arboriformes du Bego à ceux de la </w:t>
      </w:r>
      <w:hyperlink r:id="rId13533" w:anchor="Sit_Pileta" w:history="1">
        <w:r w:rsidR="00446CCF" w:rsidRPr="0032190F">
          <w:rPr>
            <w:rStyle w:val="Hyperlink"/>
            <w:lang w:val="fr-FR"/>
          </w:rPr>
          <w:t>Pileta</w:t>
        </w:r>
      </w:hyperlink>
      <w:r w:rsidR="00446CCF" w:rsidRPr="0032190F">
        <w:rPr>
          <w:lang w:val="fr-FR"/>
        </w:rPr>
        <w:t xml:space="preserve"> (Italie) (BIB 1616)</w:t>
      </w:r>
    </w:p>
    <w:p w14:paraId="7190AE4E" w14:textId="77777777" w:rsidR="00446CCF" w:rsidRPr="0032190F" w:rsidRDefault="00446CCF" w:rsidP="00446CCF">
      <w:pPr>
        <w:rPr>
          <w:lang w:val="fr-FR"/>
        </w:rPr>
      </w:pPr>
    </w:p>
    <w:p w14:paraId="567BC7BE" w14:textId="506ED1EC" w:rsidR="00A96623" w:rsidRPr="00905632" w:rsidRDefault="00000000" w:rsidP="000152C6">
      <w:pPr>
        <w:rPr>
          <w:lang w:val="fr-FR"/>
        </w:rPr>
      </w:pPr>
      <w:hyperlink r:id="rId13534" w:anchor="Sit_Peyra_Escrita" w:history="1">
        <w:r w:rsidR="00446CCF" w:rsidRPr="00905632">
          <w:rPr>
            <w:rStyle w:val="Hyperlink"/>
            <w:lang w:val="fr-FR"/>
          </w:rPr>
          <w:t>Peyra Escrita</w:t>
        </w:r>
      </w:hyperlink>
      <w:r w:rsidR="00446CCF" w:rsidRPr="00905632">
        <w:rPr>
          <w:lang w:val="fr-FR"/>
        </w:rPr>
        <w:t xml:space="preserve">, </w:t>
      </w:r>
      <w:hyperlink r:id="rId13535" w:anchor="Sit_Cerdagne" w:history="1">
        <w:r w:rsidR="00446CCF" w:rsidRPr="00905632">
          <w:rPr>
            <w:rStyle w:val="Hyperlink"/>
            <w:lang w:val="fr-FR"/>
          </w:rPr>
          <w:t>Cerdagne</w:t>
        </w:r>
      </w:hyperlink>
    </w:p>
    <w:p w14:paraId="65AAA2F5" w14:textId="77777777" w:rsidR="00367280" w:rsidRPr="00905632" w:rsidRDefault="00367280" w:rsidP="000152C6">
      <w:pPr>
        <w:rPr>
          <w:lang w:val="fr-FR"/>
        </w:rPr>
      </w:pPr>
    </w:p>
    <w:p w14:paraId="5E3A7029" w14:textId="354EAC98" w:rsidR="00367280" w:rsidRPr="00905632" w:rsidRDefault="00367280" w:rsidP="000152C6">
      <w:pPr>
        <w:rPr>
          <w:lang w:val="fr-FR"/>
        </w:rPr>
      </w:pPr>
      <w:r w:rsidRPr="00905632">
        <w:rPr>
          <w:lang w:val="fr-FR"/>
        </w:rPr>
        <w:t xml:space="preserve">v. </w:t>
      </w:r>
      <w:hyperlink r:id="rId13536" w:anchor="Typ_Bego_xHisto_Palmiers" w:history="1">
        <w:r w:rsidRPr="00905632">
          <w:rPr>
            <w:rStyle w:val="Hyperlink"/>
            <w:lang w:val="fr-FR"/>
          </w:rPr>
          <w:t>palmier</w:t>
        </w:r>
      </w:hyperlink>
    </w:p>
    <w:p w14:paraId="787BE1DA" w14:textId="77777777" w:rsidR="00591A40" w:rsidRPr="00905632" w:rsidRDefault="00591A40" w:rsidP="00591A40">
      <w:pPr>
        <w:pStyle w:val="Heading7"/>
        <w:rPr>
          <w:lang w:val="fr-FR"/>
        </w:rPr>
      </w:pPr>
      <w:bookmarkStart w:id="5437" w:name="Typ_Bego_xHisto_Perso"/>
      <w:r>
        <w:rPr>
          <w:lang w:val="fr-FR"/>
        </w:rPr>
        <w:t>personnage</w:t>
      </w:r>
    </w:p>
    <w:bookmarkEnd w:id="5437"/>
    <w:p w14:paraId="02EDC8F6" w14:textId="43946540" w:rsidR="00060B02" w:rsidRDefault="00591A40" w:rsidP="000152C6">
      <w:pPr>
        <w:rPr>
          <w:lang w:val="fr-FR"/>
        </w:rPr>
      </w:pPr>
      <w:r w:rsidRPr="00591A40">
        <w:rPr>
          <w:sz w:val="20"/>
          <w:lang w:val="fr-FR"/>
        </w:rPr>
        <w:fldChar w:fldCharType="begin"/>
      </w:r>
      <w:r>
        <w:rPr>
          <w:sz w:val="20"/>
          <w:lang w:val="fr-FR"/>
        </w:rPr>
        <w:instrText>HYPERLINK "C:\\Users\\Thomas Huet\\Desktop\\Documentation archéologique liée à la thèse\\Sites.docx" \l "Typ_Bego_xHisto"</w:instrText>
      </w:r>
      <w:r w:rsidRPr="00591A40">
        <w:rPr>
          <w:sz w:val="20"/>
          <w:lang w:val="fr-FR"/>
        </w:rPr>
      </w:r>
      <w:r w:rsidRPr="00591A40">
        <w:rPr>
          <w:sz w:val="20"/>
          <w:lang w:val="fr-FR"/>
        </w:rPr>
        <w:fldChar w:fldCharType="separate"/>
      </w:r>
      <w:r w:rsidRPr="00591A40">
        <w:rPr>
          <w:rStyle w:val="Hyperlink"/>
          <w:sz w:val="20"/>
          <w:lang w:val="fr-FR"/>
        </w:rPr>
        <w:t>↑</w:t>
      </w:r>
      <w:r w:rsidRPr="00591A40">
        <w:rPr>
          <w:sz w:val="20"/>
          <w:lang w:val="fr-FR"/>
        </w:rPr>
        <w:fldChar w:fldCharType="end"/>
      </w:r>
      <w:r>
        <w:rPr>
          <w:sz w:val="20"/>
          <w:lang w:val="fr-FR"/>
        </w:rPr>
        <w:t>,</w:t>
      </w:r>
    </w:p>
    <w:p w14:paraId="774346B4" w14:textId="77777777" w:rsidR="00060B02" w:rsidRPr="00905632" w:rsidRDefault="00060B02" w:rsidP="00BE7527">
      <w:pPr>
        <w:pStyle w:val="Heading8"/>
        <w:rPr>
          <w:lang w:val="fr-FR"/>
        </w:rPr>
      </w:pPr>
      <w:bookmarkStart w:id="5438" w:name="Typ_Bego_xHisto_Arciformes"/>
      <w:r w:rsidRPr="00905632">
        <w:rPr>
          <w:lang w:val="fr-FR"/>
        </w:rPr>
        <w:t>arciforme</w:t>
      </w:r>
    </w:p>
    <w:bookmarkEnd w:id="5438"/>
    <w:p w14:paraId="6AFC5037" w14:textId="63D955A9" w:rsidR="00060B02" w:rsidRPr="0032058B" w:rsidRDefault="00C17BA4" w:rsidP="00060B02">
      <w:pPr>
        <w:rPr>
          <w:sz w:val="20"/>
          <w:lang w:val="fr-FR"/>
        </w:rPr>
      </w:pPr>
      <w:r w:rsidRPr="0032058B">
        <w:lastRenderedPageBreak/>
        <w:fldChar w:fldCharType="begin"/>
      </w:r>
      <w:r w:rsidRPr="0032058B">
        <w:rPr>
          <w:sz w:val="20"/>
          <w:lang w:val="fr-FR"/>
        </w:rPr>
        <w:instrText>HYPERLINK "file:///C:\\Users\\Thomas%20Huet\\Desktop\\Documentation%20archéologique%20liée%20à%20la%20thèse\\Cultures.docx" \l "Cul_Art_TAC_T_g_arc"</w:instrText>
      </w:r>
      <w:r w:rsidRPr="0032058B">
        <w:fldChar w:fldCharType="separate"/>
      </w:r>
      <w:r w:rsidR="003A29A9" w:rsidRPr="0032058B">
        <w:rPr>
          <w:rStyle w:val="Hyperlink"/>
          <w:sz w:val="20"/>
          <w:lang w:val="fr-FR"/>
        </w:rPr>
        <w:t>arciforme</w:t>
      </w:r>
      <w:r w:rsidRPr="0032058B">
        <w:rPr>
          <w:rStyle w:val="Hyperlink"/>
          <w:sz w:val="20"/>
          <w:lang w:val="fr-FR"/>
        </w:rPr>
        <w:fldChar w:fldCharType="end"/>
      </w:r>
    </w:p>
    <w:p w14:paraId="6C9E433E" w14:textId="77777777" w:rsidR="003A29A9" w:rsidRPr="0032190F" w:rsidRDefault="003A29A9" w:rsidP="00060B02">
      <w:pPr>
        <w:rPr>
          <w:lang w:val="fr-FR"/>
        </w:rPr>
      </w:pPr>
    </w:p>
    <w:p w14:paraId="0E8685B5" w14:textId="77777777" w:rsidR="00060B02" w:rsidRPr="0032190F" w:rsidRDefault="00060B02" w:rsidP="00060B02">
      <w:pPr>
        <w:rPr>
          <w:lang w:val="fr-FR"/>
        </w:rPr>
      </w:pPr>
      <w:r w:rsidRPr="0032190F">
        <w:rPr>
          <w:lang w:val="fr-FR"/>
        </w:rPr>
        <w:t>Au moins un archer incisé sur la roche ZVIII.GV.R4(1) que N. Bianchi date éventuellement contemporainement ou plus ancien que les gravures piquetées (BIB 1616 fig. 5.41)</w:t>
      </w:r>
    </w:p>
    <w:p w14:paraId="59C41EAF" w14:textId="77777777" w:rsidR="000F030B" w:rsidRPr="0032190F" w:rsidRDefault="000F030B" w:rsidP="000F030B">
      <w:pPr>
        <w:rPr>
          <w:lang w:val="fr-FR"/>
        </w:rPr>
      </w:pPr>
    </w:p>
    <w:p w14:paraId="53DA06AD" w14:textId="77777777" w:rsidR="00060B02" w:rsidRPr="0032190F" w:rsidRDefault="00060B02" w:rsidP="000152C6">
      <w:pPr>
        <w:rPr>
          <w:lang w:val="fr-FR"/>
        </w:rPr>
      </w:pPr>
    </w:p>
    <w:p w14:paraId="6E3EF249" w14:textId="77777777" w:rsidR="00060B02" w:rsidRPr="0032190F" w:rsidRDefault="00060B02" w:rsidP="00060B02">
      <w:pPr>
        <w:pStyle w:val="Heading7"/>
        <w:rPr>
          <w:lang w:val="fr-FR"/>
        </w:rPr>
      </w:pPr>
      <w:bookmarkStart w:id="5439" w:name="Typ_Bego_xHisto_Ecritures"/>
      <w:r w:rsidRPr="0032190F">
        <w:rPr>
          <w:lang w:val="fr-FR"/>
        </w:rPr>
        <w:t>écritures</w:t>
      </w:r>
    </w:p>
    <w:bookmarkEnd w:id="5439"/>
    <w:p w14:paraId="7FE1D9BF" w14:textId="677D59E6" w:rsidR="000F4F73" w:rsidRPr="00591A40" w:rsidRDefault="00591A40" w:rsidP="00060B02">
      <w:pPr>
        <w:rPr>
          <w:sz w:val="20"/>
          <w:lang w:val="fr-FR"/>
        </w:rPr>
      </w:pPr>
      <w:r w:rsidRPr="00591A40">
        <w:rPr>
          <w:sz w:val="20"/>
          <w:lang w:val="fr-FR"/>
        </w:rPr>
        <w:fldChar w:fldCharType="begin"/>
      </w:r>
      <w:r>
        <w:rPr>
          <w:sz w:val="20"/>
          <w:lang w:val="fr-FR"/>
        </w:rPr>
        <w:instrText>HYPERLINK "C:\\Users\\Thomas Huet\\Desktop\\Documentation archéologique liée à la thèse\\Sites.docx" \l "Typ_Bego_xHisto"</w:instrText>
      </w:r>
      <w:r w:rsidRPr="00591A40">
        <w:rPr>
          <w:sz w:val="20"/>
          <w:lang w:val="fr-FR"/>
        </w:rPr>
      </w:r>
      <w:r w:rsidRPr="00591A40">
        <w:rPr>
          <w:sz w:val="20"/>
          <w:lang w:val="fr-FR"/>
        </w:rPr>
        <w:fldChar w:fldCharType="separate"/>
      </w:r>
      <w:r w:rsidRPr="00591A40">
        <w:rPr>
          <w:rStyle w:val="Hyperlink"/>
          <w:sz w:val="20"/>
          <w:lang w:val="fr-FR"/>
        </w:rPr>
        <w:t>↑</w:t>
      </w:r>
      <w:r w:rsidRPr="00591A40">
        <w:rPr>
          <w:sz w:val="20"/>
          <w:lang w:val="fr-FR"/>
        </w:rPr>
        <w:fldChar w:fldCharType="end"/>
      </w:r>
      <w:r>
        <w:rPr>
          <w:sz w:val="20"/>
          <w:lang w:val="fr-FR"/>
        </w:rPr>
        <w:t xml:space="preserve">, </w:t>
      </w:r>
      <w:r w:rsidR="000F4F73" w:rsidRPr="0032058B">
        <w:rPr>
          <w:i/>
          <w:sz w:val="20"/>
          <w:lang w:val="fr-FR"/>
        </w:rPr>
        <w:t>writings</w:t>
      </w:r>
    </w:p>
    <w:p w14:paraId="166B5EB6" w14:textId="65821F83" w:rsidR="00060B02" w:rsidRPr="0032190F" w:rsidRDefault="00060B02" w:rsidP="00060B02">
      <w:pPr>
        <w:rPr>
          <w:lang w:val="fr-FR"/>
        </w:rPr>
      </w:pPr>
      <w:r w:rsidRPr="0032190F">
        <w:rPr>
          <w:lang w:val="fr-FR"/>
        </w:rPr>
        <w:br/>
        <w:t>Il existe de nombreux textes incisés sur les roches (SS BIB) 1.200 écrits de berger, et 800 dessins de bergers (N. Magnardi com. pers.)</w:t>
      </w:r>
    </w:p>
    <w:p w14:paraId="301D3C5E" w14:textId="77777777" w:rsidR="00060B02" w:rsidRDefault="00060B02" w:rsidP="00060B02">
      <w:pPr>
        <w:pStyle w:val="Heading8"/>
      </w:pPr>
      <w:r>
        <w:t>dates</w:t>
      </w:r>
    </w:p>
    <w:p w14:paraId="6CA1AA3A" w14:textId="77777777" w:rsidR="00060B02" w:rsidRDefault="00060B02" w:rsidP="00060B02"/>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4"/>
        <w:gridCol w:w="1470"/>
        <w:gridCol w:w="1003"/>
      </w:tblGrid>
      <w:tr w:rsidR="00060B02" w14:paraId="64809AAF" w14:textId="77777777" w:rsidTr="00060B02">
        <w:trPr>
          <w:jc w:val="center"/>
        </w:trPr>
        <w:tc>
          <w:tcPr>
            <w:tcW w:w="2064" w:type="dxa"/>
          </w:tcPr>
          <w:p w14:paraId="110C693C" w14:textId="77777777" w:rsidR="00060B02" w:rsidRDefault="00060B02" w:rsidP="00060B02">
            <w:r>
              <w:t>Num roche</w:t>
            </w:r>
          </w:p>
        </w:tc>
        <w:tc>
          <w:tcPr>
            <w:tcW w:w="1470" w:type="dxa"/>
          </w:tcPr>
          <w:p w14:paraId="242DE782" w14:textId="77777777" w:rsidR="00060B02" w:rsidRDefault="00060B02" w:rsidP="00060B02">
            <w:r>
              <w:t>Date</w:t>
            </w:r>
          </w:p>
        </w:tc>
        <w:tc>
          <w:tcPr>
            <w:tcW w:w="1003" w:type="dxa"/>
          </w:tcPr>
          <w:p w14:paraId="10172F5C" w14:textId="77777777" w:rsidR="00060B02" w:rsidRDefault="00060B02" w:rsidP="00060B02">
            <w:r>
              <w:t>Auteur</w:t>
            </w:r>
          </w:p>
        </w:tc>
      </w:tr>
      <w:tr w:rsidR="00060B02" w:rsidRPr="00BD71D9" w14:paraId="2168789C" w14:textId="77777777" w:rsidTr="00060B02">
        <w:trPr>
          <w:jc w:val="center"/>
        </w:trPr>
        <w:tc>
          <w:tcPr>
            <w:tcW w:w="2064" w:type="dxa"/>
          </w:tcPr>
          <w:p w14:paraId="34BB299B" w14:textId="77777777" w:rsidR="00060B02" w:rsidRPr="00BD71D9" w:rsidRDefault="00060B02" w:rsidP="00060B02">
            <w:pPr>
              <w:rPr>
                <w:sz w:val="20"/>
                <w:szCs w:val="20"/>
              </w:rPr>
            </w:pPr>
            <w:r w:rsidRPr="00BD71D9">
              <w:rPr>
                <w:sz w:val="20"/>
                <w:szCs w:val="20"/>
              </w:rPr>
              <w:t>ZXIXGIVR15@c</w:t>
            </w:r>
          </w:p>
        </w:tc>
        <w:tc>
          <w:tcPr>
            <w:tcW w:w="1470" w:type="dxa"/>
          </w:tcPr>
          <w:p w14:paraId="0B37E6B8" w14:textId="77777777" w:rsidR="00060B02" w:rsidRPr="00BD71D9" w:rsidRDefault="00060B02" w:rsidP="00060B02">
            <w:pPr>
              <w:rPr>
                <w:sz w:val="20"/>
                <w:szCs w:val="20"/>
              </w:rPr>
            </w:pPr>
            <w:r w:rsidRPr="00BD71D9">
              <w:rPr>
                <w:sz w:val="20"/>
                <w:szCs w:val="20"/>
              </w:rPr>
              <w:t>9 août 1922</w:t>
            </w:r>
          </w:p>
        </w:tc>
        <w:tc>
          <w:tcPr>
            <w:tcW w:w="1003" w:type="dxa"/>
          </w:tcPr>
          <w:p w14:paraId="7A9AD84A" w14:textId="77777777" w:rsidR="00060B02" w:rsidRPr="00BD71D9" w:rsidRDefault="00060B02" w:rsidP="00060B02">
            <w:pPr>
              <w:rPr>
                <w:sz w:val="20"/>
                <w:szCs w:val="20"/>
              </w:rPr>
            </w:pPr>
          </w:p>
        </w:tc>
      </w:tr>
      <w:tr w:rsidR="00060B02" w14:paraId="34D2E72A" w14:textId="77777777" w:rsidTr="00060B02">
        <w:trPr>
          <w:jc w:val="center"/>
        </w:trPr>
        <w:tc>
          <w:tcPr>
            <w:tcW w:w="2064" w:type="dxa"/>
          </w:tcPr>
          <w:p w14:paraId="3FE7B789" w14:textId="77777777" w:rsidR="00060B02" w:rsidRDefault="00060B02" w:rsidP="00060B02"/>
        </w:tc>
        <w:tc>
          <w:tcPr>
            <w:tcW w:w="1470" w:type="dxa"/>
          </w:tcPr>
          <w:p w14:paraId="3778EBD2" w14:textId="77777777" w:rsidR="00060B02" w:rsidRDefault="00060B02" w:rsidP="00060B02"/>
        </w:tc>
        <w:tc>
          <w:tcPr>
            <w:tcW w:w="1003" w:type="dxa"/>
          </w:tcPr>
          <w:p w14:paraId="34FBA417" w14:textId="77777777" w:rsidR="00060B02" w:rsidRDefault="00060B02" w:rsidP="00060B02"/>
        </w:tc>
      </w:tr>
    </w:tbl>
    <w:p w14:paraId="19FB03D0" w14:textId="77777777" w:rsidR="00060B02" w:rsidRDefault="00060B02" w:rsidP="00060B02">
      <w:r>
        <w:t>(SS BIB)</w:t>
      </w:r>
    </w:p>
    <w:p w14:paraId="4DCDF5F6" w14:textId="77777777" w:rsidR="00D003F6" w:rsidRDefault="00D003F6" w:rsidP="00060B02"/>
    <w:p w14:paraId="7161CF6E" w14:textId="2CC96728" w:rsidR="00D003F6" w:rsidRPr="00D003F6" w:rsidRDefault="00D003F6" w:rsidP="00D003F6">
      <w:pPr>
        <w:jc w:val="both"/>
        <w:rPr>
          <w:lang w:val="fr-FR"/>
        </w:rPr>
      </w:pPr>
      <w:r w:rsidRPr="00D003F6">
        <w:rPr>
          <w:lang w:val="fr-FR"/>
        </w:rPr>
        <w:t xml:space="preserve">Une écriture identifiée par N. </w:t>
      </w:r>
      <w:r>
        <w:rPr>
          <w:lang w:val="fr-FR"/>
        </w:rPr>
        <w:t xml:space="preserve">Bianchi (2013, fig. 5.53) pourrait être de l'ibère, à l'instar de la </w:t>
      </w:r>
      <w:hyperlink r:id="rId13537" w:anchor="Sit_Cerdagne" w:history="1">
        <w:r w:rsidRPr="00D003F6">
          <w:rPr>
            <w:rStyle w:val="Hyperlink"/>
            <w:lang w:val="fr-FR"/>
          </w:rPr>
          <w:t>Cerdagne</w:t>
        </w:r>
      </w:hyperlink>
      <w:r>
        <w:rPr>
          <w:lang w:val="fr-FR"/>
        </w:rPr>
        <w:t xml:space="preserve"> : "</w:t>
      </w:r>
      <w:r w:rsidRPr="00D003F6">
        <w:rPr>
          <w:lang w:val="fr-FR"/>
        </w:rPr>
        <w:t>Joan Ferrer, linguiste spécialiste de la langue ibère, consulté par Campmajo, n'a pas exclu</w:t>
      </w:r>
      <w:r>
        <w:rPr>
          <w:lang w:val="fr-FR"/>
        </w:rPr>
        <w:t xml:space="preserve"> </w:t>
      </w:r>
      <w:r w:rsidRPr="00D003F6">
        <w:rPr>
          <w:lang w:val="fr-FR"/>
        </w:rPr>
        <w:t>qu'il puisse effectivement s'agir de lettres latines et plus précisément en catalan "cursiva", qui se</w:t>
      </w:r>
      <w:r>
        <w:rPr>
          <w:lang w:val="fr-FR"/>
        </w:rPr>
        <w:t xml:space="preserve"> </w:t>
      </w:r>
      <w:r w:rsidRPr="00D003F6">
        <w:rPr>
          <w:lang w:val="fr-FR"/>
        </w:rPr>
        <w:t>traduit spécifiquement par "italique".</w:t>
      </w:r>
      <w:r>
        <w:rPr>
          <w:lang w:val="fr-FR"/>
        </w:rPr>
        <w:t>" (BIB 1616)</w:t>
      </w:r>
    </w:p>
    <w:p w14:paraId="505FB2D6" w14:textId="77777777" w:rsidR="00060B02" w:rsidRDefault="00060B02" w:rsidP="00060B02">
      <w:pPr>
        <w:rPr>
          <w:lang w:val="fr-FR"/>
        </w:rPr>
      </w:pPr>
    </w:p>
    <w:p w14:paraId="6EC8FDEF" w14:textId="77777777" w:rsidR="00BE7527" w:rsidRPr="0032190F" w:rsidRDefault="00BE7527" w:rsidP="00BE7527">
      <w:pPr>
        <w:pStyle w:val="Heading8"/>
        <w:rPr>
          <w:lang w:val="fr-FR"/>
        </w:rPr>
      </w:pPr>
      <w:bookmarkStart w:id="5440" w:name="Typ_Bego_xHisto_Signatures"/>
      <w:r w:rsidRPr="0032190F">
        <w:rPr>
          <w:lang w:val="fr-FR"/>
        </w:rPr>
        <w:t>signatures</w:t>
      </w:r>
    </w:p>
    <w:bookmarkEnd w:id="5440"/>
    <w:p w14:paraId="2FC2A4A3" w14:textId="77777777" w:rsidR="00BE7527" w:rsidRPr="0032190F" w:rsidRDefault="00BE7527" w:rsidP="00BE7527">
      <w:pPr>
        <w:rPr>
          <w:lang w:val="fr-FR"/>
        </w:rPr>
      </w:pPr>
    </w:p>
    <w:p w14:paraId="5932C52C" w14:textId="77777777" w:rsidR="00BE7527" w:rsidRPr="0032190F" w:rsidRDefault="00BE7527" w:rsidP="00BE7527">
      <w:pPr>
        <w:rPr>
          <w:lang w:val="fr-FR"/>
        </w:rPr>
      </w:pPr>
      <w:r w:rsidRPr="0032190F">
        <w:rPr>
          <w:lang w:val="fr-FR"/>
        </w:rPr>
        <w:t xml:space="preserve">La signature [de berger] est rarement paraphée mais on peut y associer le contour de sa propre main, comme une prise de possession du lieu (N. Magnardi com. pers.) v. </w:t>
      </w:r>
      <w:hyperlink r:id="rId13538" w:anchor="Typ_Bego_xHisto_Empreintes" w:history="1">
        <w:r w:rsidRPr="003A29A9">
          <w:rPr>
            <w:rStyle w:val="Hyperlink"/>
            <w:lang w:val="fr-FR"/>
          </w:rPr>
          <w:t>empreintes</w:t>
        </w:r>
      </w:hyperlink>
      <w:r w:rsidRPr="0032190F">
        <w:rPr>
          <w:lang w:val="fr-FR"/>
        </w:rPr>
        <w:t xml:space="preserve"> (SS BIB)</w:t>
      </w:r>
    </w:p>
    <w:p w14:paraId="0F208CDF" w14:textId="77777777" w:rsidR="00BE7527" w:rsidRPr="00D003F6" w:rsidRDefault="00BE7527" w:rsidP="00060B02">
      <w:pPr>
        <w:rPr>
          <w:lang w:val="fr-FR"/>
        </w:rPr>
      </w:pPr>
    </w:p>
    <w:p w14:paraId="025C8999" w14:textId="77777777" w:rsidR="00060B02" w:rsidRPr="00905632" w:rsidRDefault="00060B02" w:rsidP="00027E39">
      <w:pPr>
        <w:pStyle w:val="Heading7"/>
        <w:rPr>
          <w:lang w:val="fr-FR"/>
        </w:rPr>
      </w:pPr>
      <w:r w:rsidRPr="00905632">
        <w:rPr>
          <w:lang w:val="fr-FR"/>
        </w:rPr>
        <w:t>de bergers</w:t>
      </w:r>
    </w:p>
    <w:p w14:paraId="33175B7E" w14:textId="77777777" w:rsidR="00060B02" w:rsidRPr="00905632" w:rsidRDefault="00060B02" w:rsidP="00060B02">
      <w:pPr>
        <w:rPr>
          <w:lang w:val="fr-FR"/>
        </w:rPr>
      </w:pPr>
    </w:p>
    <w:p w14:paraId="221DD15C" w14:textId="77777777" w:rsidR="00027E39" w:rsidRPr="0032190F" w:rsidRDefault="00027E39" w:rsidP="00027E39">
      <w:pPr>
        <w:jc w:val="both"/>
        <w:rPr>
          <w:lang w:val="fr-FR"/>
        </w:rPr>
      </w:pPr>
      <w:r w:rsidRPr="0032190F">
        <w:rPr>
          <w:lang w:val="fr-FR"/>
        </w:rPr>
        <w:t>Entre les XIXe et XXe siècles, 102 bergers-graveurs ont été recensés à partir des gravures de la région du mont Bego. Ces derniers appartiennent à 32 familles patronymiques (de la vallée de la Roya, Tende, La Brigue, de l’arrière-pays ligure Triora, Vernante,…(BIB 256 p. 308, 355) Sur les 1.000 textes de bergers : 14 % sont anonymes et 86 % sont signées (N. Magnardi com. pers.). Le texte le plus ancien de berger date de 1836, ce nombre croit au cours du temps (// scolarisation) (N. Magnardi com. pers.)</w:t>
      </w:r>
    </w:p>
    <w:p w14:paraId="6CF58611" w14:textId="76003828" w:rsidR="00027E39" w:rsidRPr="0032190F" w:rsidRDefault="00027E39" w:rsidP="00027E39">
      <w:pPr>
        <w:jc w:val="both"/>
        <w:rPr>
          <w:lang w:val="fr-FR"/>
        </w:rPr>
      </w:pPr>
      <w:r w:rsidRPr="0032190F">
        <w:rPr>
          <w:lang w:val="fr-FR"/>
        </w:rPr>
        <w:t xml:space="preserve">Les gravures, prises comme des réalisations de bergers trouvent un écho, pour des époques plus récentes dans les gravures de </w:t>
      </w:r>
      <w:hyperlink r:id="rId13539" w:anchor="Sit_Peyra_Escrita" w:history="1">
        <w:r w:rsidRPr="0032190F">
          <w:rPr>
            <w:rStyle w:val="Hyperlink"/>
            <w:lang w:val="fr-FR"/>
          </w:rPr>
          <w:t>Peyra Escrita</w:t>
        </w:r>
      </w:hyperlink>
      <w:r w:rsidRPr="0032190F">
        <w:rPr>
          <w:lang w:val="fr-FR"/>
        </w:rPr>
        <w:t xml:space="preserve">, de </w:t>
      </w:r>
      <w:hyperlink r:id="rId13540" w:anchor="Sit_Peyro_Escrito" w:history="1">
        <w:r w:rsidRPr="0032190F">
          <w:rPr>
            <w:rStyle w:val="Hyperlink"/>
            <w:lang w:val="fr-FR"/>
          </w:rPr>
          <w:t>Peyro Escrito</w:t>
        </w:r>
      </w:hyperlink>
      <w:r w:rsidRPr="0032190F">
        <w:rPr>
          <w:lang w:val="fr-FR"/>
        </w:rPr>
        <w:t xml:space="preserve">, de </w:t>
      </w:r>
      <w:hyperlink r:id="rId13541" w:anchor="Sit_Torbiera" w:history="1">
        <w:r w:rsidRPr="0032190F">
          <w:rPr>
            <w:rStyle w:val="Hyperlink"/>
            <w:lang w:val="fr-FR"/>
          </w:rPr>
          <w:t>Torbiera</w:t>
        </w:r>
      </w:hyperlink>
      <w:r w:rsidRPr="0032190F">
        <w:rPr>
          <w:lang w:val="fr-FR"/>
        </w:rPr>
        <w:t xml:space="preserve"> et de </w:t>
      </w:r>
      <w:hyperlink r:id="rId13542" w:anchor="Sit_Crau" w:history="1">
        <w:r w:rsidRPr="0032190F">
          <w:rPr>
            <w:rStyle w:val="Hyperlink"/>
            <w:lang w:val="fr-FR"/>
          </w:rPr>
          <w:t>la Crau</w:t>
        </w:r>
      </w:hyperlink>
      <w:r w:rsidRPr="0032190F">
        <w:rPr>
          <w:lang w:val="fr-FR"/>
        </w:rPr>
        <w:t xml:space="preserve"> (SS BIB)</w:t>
      </w:r>
    </w:p>
    <w:p w14:paraId="22253D9A" w14:textId="77777777" w:rsidR="00027E39" w:rsidRPr="0032190F" w:rsidRDefault="00027E39" w:rsidP="00027E39">
      <w:pPr>
        <w:pStyle w:val="Heading8"/>
        <w:rPr>
          <w:lang w:val="fr-FR"/>
        </w:rPr>
      </w:pPr>
      <w:r w:rsidRPr="0032190F">
        <w:rPr>
          <w:lang w:val="fr-FR"/>
        </w:rPr>
        <w:t>thématique</w:t>
      </w:r>
    </w:p>
    <w:p w14:paraId="09B90781" w14:textId="77777777" w:rsidR="00027E39" w:rsidRPr="0032190F" w:rsidRDefault="00027E39" w:rsidP="00027E39">
      <w:pPr>
        <w:jc w:val="both"/>
        <w:rPr>
          <w:lang w:val="fr-FR"/>
        </w:rPr>
      </w:pPr>
      <w:r w:rsidRPr="0032190F">
        <w:rPr>
          <w:lang w:val="fr-FR"/>
        </w:rPr>
        <w:t>Les thèmes abordés par les écritures, par ordre d'importance : signature : identité et date de l’incision ; conditions atmosphériques ; vie pastorale ; anecdotes diverses ; toponymie ; ressenti et sentiments ; apprentissage et exercices ; références culturelles ; religion et l’armée ; Poésies, proverbes et dictons ; Textes élaborés ; (N. Magnardi com. pers.)</w:t>
      </w:r>
    </w:p>
    <w:p w14:paraId="1A618914" w14:textId="77777777" w:rsidR="00027E39" w:rsidRPr="0032190F" w:rsidRDefault="00027E39" w:rsidP="00027E39">
      <w:pPr>
        <w:pStyle w:val="Heading9"/>
        <w:rPr>
          <w:lang w:val="fr-FR"/>
        </w:rPr>
      </w:pPr>
      <w:r w:rsidRPr="0032190F">
        <w:rPr>
          <w:lang w:val="fr-FR"/>
        </w:rPr>
        <w:t>météo</w:t>
      </w:r>
    </w:p>
    <w:p w14:paraId="2AD473FF" w14:textId="77777777" w:rsidR="00027E39" w:rsidRPr="0032190F" w:rsidRDefault="00027E39" w:rsidP="00027E39">
      <w:pPr>
        <w:jc w:val="both"/>
        <w:rPr>
          <w:lang w:val="fr-FR"/>
        </w:rPr>
      </w:pPr>
      <w:r w:rsidRPr="0032190F">
        <w:rPr>
          <w:lang w:val="fr-FR"/>
        </w:rPr>
        <w:lastRenderedPageBreak/>
        <w:t xml:space="preserve">La relation au milieu naturel est très forte pour un berger. Le savoir-faire dans le gardiennage et l’interprétation des signes météo lui permettent de gérer au mieux son exploitation de l’alpage </w:t>
      </w:r>
      <w:r w:rsidR="003A29A9" w:rsidRPr="0032190F">
        <w:rPr>
          <w:lang w:val="fr-FR"/>
        </w:rPr>
        <w:t>(N. Magnardi com. pers.)</w:t>
      </w:r>
    </w:p>
    <w:p w14:paraId="3372CC2A" w14:textId="77777777" w:rsidR="00027E39" w:rsidRPr="0032190F" w:rsidRDefault="00027E39" w:rsidP="00027E39">
      <w:pPr>
        <w:pStyle w:val="Heading9"/>
        <w:rPr>
          <w:lang w:val="fr-FR"/>
        </w:rPr>
      </w:pPr>
      <w:r w:rsidRPr="0032190F">
        <w:rPr>
          <w:lang w:val="fr-FR"/>
        </w:rPr>
        <w:t>ressenti et sentiments</w:t>
      </w:r>
    </w:p>
    <w:p w14:paraId="560F2885" w14:textId="77777777" w:rsidR="00027E39" w:rsidRPr="0032190F" w:rsidRDefault="00027E39" w:rsidP="00027E39">
      <w:pPr>
        <w:jc w:val="both"/>
        <w:rPr>
          <w:lang w:val="fr-FR"/>
        </w:rPr>
      </w:pPr>
      <w:r w:rsidRPr="0032190F">
        <w:rPr>
          <w:lang w:val="fr-FR"/>
        </w:rPr>
        <w:t xml:space="preserve"> L’isolement physique et une contrainte importante de l’estive </w:t>
      </w:r>
      <w:r w:rsidR="003A29A9" w:rsidRPr="0032190F">
        <w:rPr>
          <w:lang w:val="fr-FR"/>
        </w:rPr>
        <w:t>(N. Magnardi com. pers.)</w:t>
      </w:r>
    </w:p>
    <w:p w14:paraId="1E92582D" w14:textId="77777777" w:rsidR="00027E39" w:rsidRPr="0032190F" w:rsidRDefault="00027E39" w:rsidP="00060B02">
      <w:pPr>
        <w:rPr>
          <w:lang w:val="fr-FR"/>
        </w:rPr>
      </w:pPr>
    </w:p>
    <w:p w14:paraId="6F4D725D" w14:textId="77777777" w:rsidR="002C0A16" w:rsidRPr="0032190F" w:rsidRDefault="002C0A16" w:rsidP="00027E39">
      <w:pPr>
        <w:pStyle w:val="Heading8"/>
        <w:rPr>
          <w:lang w:val="fr-FR"/>
        </w:rPr>
      </w:pPr>
      <w:r w:rsidRPr="0032190F">
        <w:rPr>
          <w:lang w:val="fr-FR"/>
        </w:rPr>
        <w:t>altitudes</w:t>
      </w:r>
    </w:p>
    <w:p w14:paraId="09294696" w14:textId="77777777" w:rsidR="00027E39" w:rsidRPr="0032190F" w:rsidRDefault="00060B02" w:rsidP="00027E39">
      <w:pPr>
        <w:jc w:val="both"/>
        <w:rPr>
          <w:lang w:val="fr-FR"/>
        </w:rPr>
      </w:pPr>
      <w:r w:rsidRPr="0032190F">
        <w:rPr>
          <w:lang w:val="fr-FR"/>
        </w:rPr>
        <w:t xml:space="preserve">Les textes sont plus nombreux en haut des alpages qu’en bas : là où le bétail « chaume » et se repose. </w:t>
      </w:r>
      <w:r w:rsidR="002C0A16" w:rsidRPr="0032190F">
        <w:rPr>
          <w:lang w:val="fr-FR"/>
        </w:rPr>
        <w:t>(N. Magnardi com. pers.) Ainsi, d’une manière générale (géologie et autres facteurs ?), se sont les zones supérieurs des alpages qui sont les plus gravées par les berger</w:t>
      </w:r>
      <w:r w:rsidR="00027E39" w:rsidRPr="0032190F">
        <w:rPr>
          <w:lang w:val="fr-FR"/>
        </w:rPr>
        <w:t xml:space="preserve">s (ZIV, ZX, ZXI,ZXIX) (BIB 256) </w:t>
      </w:r>
    </w:p>
    <w:p w14:paraId="0F859215" w14:textId="77777777" w:rsidR="002C0A16" w:rsidRPr="0032190F" w:rsidRDefault="002C0A16" w:rsidP="003D3521">
      <w:pPr>
        <w:jc w:val="both"/>
        <w:rPr>
          <w:lang w:val="fr-FR"/>
        </w:rPr>
      </w:pPr>
    </w:p>
    <w:p w14:paraId="1241DBD7" w14:textId="77777777" w:rsidR="002C0A16" w:rsidRPr="0032190F" w:rsidRDefault="00027E39" w:rsidP="00027E39">
      <w:pPr>
        <w:pStyle w:val="Heading8"/>
        <w:rPr>
          <w:lang w:val="fr-FR"/>
        </w:rPr>
      </w:pPr>
      <w:r w:rsidRPr="0032190F">
        <w:rPr>
          <w:lang w:val="fr-FR"/>
        </w:rPr>
        <w:t>choix des roches</w:t>
      </w:r>
    </w:p>
    <w:p w14:paraId="039B8107" w14:textId="77777777" w:rsidR="00027E39" w:rsidRPr="0032190F" w:rsidRDefault="00060B02" w:rsidP="003D3521">
      <w:pPr>
        <w:jc w:val="both"/>
        <w:rPr>
          <w:lang w:val="fr-FR"/>
        </w:rPr>
      </w:pPr>
      <w:r w:rsidRPr="0032190F">
        <w:rPr>
          <w:lang w:val="fr-FR"/>
        </w:rPr>
        <w:t>Le choix de la roche favorise à 75% celle déjà marquée de gravures plus anciennes, protohistoriques ou historiques et seulement 25% de roche vierge (N. Magnardi com. pers.). Les roches choisies sont alors en bord de sente, à la face visible, placée de manière à passer devant et que l’on peut graver de manière confortable : assis, accroupi ou agenouillé.(N. Magnardi com. pers.)</w:t>
      </w:r>
      <w:r w:rsidR="003D3521" w:rsidRPr="0032190F">
        <w:rPr>
          <w:lang w:val="fr-FR"/>
        </w:rPr>
        <w:t xml:space="preserve"> </w:t>
      </w:r>
    </w:p>
    <w:p w14:paraId="7FB1ACAD" w14:textId="77777777" w:rsidR="00027E39" w:rsidRPr="0032190F" w:rsidRDefault="00027E39" w:rsidP="00027E39">
      <w:pPr>
        <w:pStyle w:val="Heading8"/>
        <w:rPr>
          <w:lang w:val="fr-FR"/>
        </w:rPr>
      </w:pPr>
      <w:r w:rsidRPr="0032190F">
        <w:rPr>
          <w:lang w:val="fr-FR"/>
        </w:rPr>
        <w:t>graveurs</w:t>
      </w:r>
    </w:p>
    <w:p w14:paraId="5E3A5F75" w14:textId="3923EE25" w:rsidR="00060B02" w:rsidRPr="0032190F" w:rsidRDefault="00060B02" w:rsidP="00060B02">
      <w:pPr>
        <w:jc w:val="both"/>
        <w:rPr>
          <w:lang w:val="fr-FR"/>
        </w:rPr>
      </w:pPr>
      <w:r w:rsidRPr="0032190F">
        <w:rPr>
          <w:lang w:val="fr-FR"/>
        </w:rPr>
        <w:t>A l’</w:t>
      </w:r>
      <w:hyperlink r:id="rId13543" w:anchor="Sit_Bego_g_M" w:history="1">
        <w:r w:rsidRPr="0032190F">
          <w:rPr>
            <w:rStyle w:val="Hyperlink"/>
            <w:lang w:val="fr-FR"/>
          </w:rPr>
          <w:t>Enfer</w:t>
        </w:r>
      </w:hyperlink>
      <w:r w:rsidRPr="0032190F">
        <w:rPr>
          <w:lang w:val="fr-FR"/>
        </w:rPr>
        <w:t xml:space="preserve">, il y a 9 noms de graveurs isolés et 8 noms de graveurs de famille différents, ces 8 familles ont de 2 à 6 membres chacune (N. Magnardi com. pers.) A </w:t>
      </w:r>
      <w:hyperlink r:id="rId13544" w:anchor="Sit_Bego_g_F" w:history="1">
        <w:r w:rsidRPr="0032190F">
          <w:rPr>
            <w:rStyle w:val="Hyperlink"/>
            <w:lang w:val="fr-FR"/>
          </w:rPr>
          <w:t>Fontanalbe</w:t>
        </w:r>
      </w:hyperlink>
      <w:r w:rsidRPr="0032190F">
        <w:rPr>
          <w:lang w:val="fr-FR"/>
        </w:rPr>
        <w:t>, il y a 4 noms de graveurs isolés et 1 seul nom de famille ; les Alberti, qui sont 3 membres à graver (N. Magnardi com. pers.)</w:t>
      </w:r>
    </w:p>
    <w:p w14:paraId="006CFA07" w14:textId="77777777" w:rsidR="00060B02" w:rsidRPr="0032190F" w:rsidRDefault="00060B02" w:rsidP="00060B02">
      <w:pPr>
        <w:rPr>
          <w:lang w:val="fr-FR"/>
        </w:rPr>
      </w:pPr>
      <w:r w:rsidRPr="0032190F">
        <w:rPr>
          <w:lang w:val="fr-FR"/>
        </w:rPr>
        <w:t xml:space="preserve">Les familles les mieux représentées sont: </w:t>
      </w:r>
    </w:p>
    <w:p w14:paraId="6FC08EF2" w14:textId="77777777" w:rsidR="00060B02" w:rsidRPr="0032190F" w:rsidRDefault="00060B02" w:rsidP="00060B02">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3"/>
        <w:gridCol w:w="1516"/>
        <w:gridCol w:w="1849"/>
      </w:tblGrid>
      <w:tr w:rsidR="00060B02" w14:paraId="474B26B4" w14:textId="77777777" w:rsidTr="00C35EA7">
        <w:trPr>
          <w:jc w:val="center"/>
        </w:trPr>
        <w:tc>
          <w:tcPr>
            <w:tcW w:w="1523" w:type="dxa"/>
          </w:tcPr>
          <w:p w14:paraId="4938C0CB" w14:textId="77777777" w:rsidR="00060B02" w:rsidRDefault="00060B02" w:rsidP="00060B02">
            <w:r>
              <w:t>familles</w:t>
            </w:r>
          </w:p>
        </w:tc>
        <w:tc>
          <w:tcPr>
            <w:tcW w:w="1516" w:type="dxa"/>
          </w:tcPr>
          <w:p w14:paraId="2148F9E6" w14:textId="77777777" w:rsidR="00060B02" w:rsidRDefault="00060B02" w:rsidP="00060B02">
            <w:r>
              <w:t>nb membres</w:t>
            </w:r>
          </w:p>
        </w:tc>
        <w:tc>
          <w:tcPr>
            <w:tcW w:w="1849" w:type="dxa"/>
          </w:tcPr>
          <w:p w14:paraId="07A7B158" w14:textId="77777777" w:rsidR="00060B02" w:rsidRDefault="00060B02" w:rsidP="00060B02">
            <w:r>
              <w:t>période gravure</w:t>
            </w:r>
          </w:p>
        </w:tc>
      </w:tr>
      <w:tr w:rsidR="00060B02" w14:paraId="2EC75BCD" w14:textId="77777777" w:rsidTr="00C35EA7">
        <w:trPr>
          <w:jc w:val="center"/>
        </w:trPr>
        <w:tc>
          <w:tcPr>
            <w:tcW w:w="1523" w:type="dxa"/>
          </w:tcPr>
          <w:p w14:paraId="2918A7E6" w14:textId="77777777" w:rsidR="00060B02" w:rsidRDefault="00060B02" w:rsidP="00060B02">
            <w:r w:rsidRPr="004D5646">
              <w:t>GUIDO</w:t>
            </w:r>
          </w:p>
        </w:tc>
        <w:tc>
          <w:tcPr>
            <w:tcW w:w="1516" w:type="dxa"/>
          </w:tcPr>
          <w:p w14:paraId="31EDFA99" w14:textId="77777777" w:rsidR="00060B02" w:rsidRDefault="00060B02" w:rsidP="00060B02">
            <w:r>
              <w:t>15</w:t>
            </w:r>
          </w:p>
        </w:tc>
        <w:tc>
          <w:tcPr>
            <w:tcW w:w="1849" w:type="dxa"/>
          </w:tcPr>
          <w:p w14:paraId="11B38378" w14:textId="77777777" w:rsidR="00060B02" w:rsidRDefault="00060B02" w:rsidP="00060B02">
            <w:r w:rsidRPr="00060B02">
              <w:t xml:space="preserve">1895 </w:t>
            </w:r>
            <w:r>
              <w:t>-</w:t>
            </w:r>
            <w:r w:rsidRPr="00060B02">
              <w:t xml:space="preserve"> 1965</w:t>
            </w:r>
          </w:p>
        </w:tc>
      </w:tr>
      <w:tr w:rsidR="00060B02" w14:paraId="7BA9BA66" w14:textId="77777777" w:rsidTr="00C35EA7">
        <w:trPr>
          <w:jc w:val="center"/>
        </w:trPr>
        <w:tc>
          <w:tcPr>
            <w:tcW w:w="1523" w:type="dxa"/>
          </w:tcPr>
          <w:p w14:paraId="31198CB5" w14:textId="77777777" w:rsidR="00060B02" w:rsidRDefault="00060B02" w:rsidP="00060B02">
            <w:r w:rsidRPr="004D5646">
              <w:t>LANTERI</w:t>
            </w:r>
          </w:p>
        </w:tc>
        <w:tc>
          <w:tcPr>
            <w:tcW w:w="1516" w:type="dxa"/>
          </w:tcPr>
          <w:p w14:paraId="3C37CF4D" w14:textId="77777777" w:rsidR="00060B02" w:rsidRDefault="00060B02" w:rsidP="00060B02">
            <w:r>
              <w:t>11</w:t>
            </w:r>
          </w:p>
        </w:tc>
        <w:tc>
          <w:tcPr>
            <w:tcW w:w="1849" w:type="dxa"/>
          </w:tcPr>
          <w:p w14:paraId="441884C1" w14:textId="77777777" w:rsidR="00060B02" w:rsidRDefault="00060B02" w:rsidP="00060B02">
            <w:r w:rsidRPr="00060B02">
              <w:t xml:space="preserve">1836 </w:t>
            </w:r>
            <w:r>
              <w:t>-</w:t>
            </w:r>
            <w:r w:rsidRPr="00060B02">
              <w:t xml:space="preserve"> 1896</w:t>
            </w:r>
          </w:p>
        </w:tc>
      </w:tr>
      <w:tr w:rsidR="00060B02" w14:paraId="1FFB571E" w14:textId="77777777" w:rsidTr="00C35EA7">
        <w:trPr>
          <w:jc w:val="center"/>
        </w:trPr>
        <w:tc>
          <w:tcPr>
            <w:tcW w:w="1523" w:type="dxa"/>
          </w:tcPr>
          <w:p w14:paraId="3960D68A" w14:textId="77777777" w:rsidR="00060B02" w:rsidRDefault="00060B02" w:rsidP="00060B02">
            <w:r w:rsidRPr="004D5646">
              <w:t>PALMA</w:t>
            </w:r>
          </w:p>
        </w:tc>
        <w:tc>
          <w:tcPr>
            <w:tcW w:w="1516" w:type="dxa"/>
          </w:tcPr>
          <w:p w14:paraId="53132CCC" w14:textId="77777777" w:rsidR="00060B02" w:rsidRDefault="00060B02" w:rsidP="00060B02">
            <w:r>
              <w:t>8</w:t>
            </w:r>
          </w:p>
        </w:tc>
        <w:tc>
          <w:tcPr>
            <w:tcW w:w="1849" w:type="dxa"/>
          </w:tcPr>
          <w:p w14:paraId="21AA5E96" w14:textId="77777777" w:rsidR="00060B02" w:rsidRDefault="00060B02" w:rsidP="00060B02">
            <w:r>
              <w:t>1895 -</w:t>
            </w:r>
            <w:r w:rsidRPr="00060B02">
              <w:t xml:space="preserve"> 1980</w:t>
            </w:r>
          </w:p>
        </w:tc>
      </w:tr>
      <w:tr w:rsidR="00060B02" w14:paraId="2CAFF9AA" w14:textId="77777777" w:rsidTr="00C35EA7">
        <w:trPr>
          <w:jc w:val="center"/>
        </w:trPr>
        <w:tc>
          <w:tcPr>
            <w:tcW w:w="1523" w:type="dxa"/>
          </w:tcPr>
          <w:p w14:paraId="0849DD56" w14:textId="77777777" w:rsidR="00060B02" w:rsidRPr="004D5646" w:rsidRDefault="00060B02" w:rsidP="00060B02">
            <w:r w:rsidRPr="004D5646">
              <w:t>CABAGNO</w:t>
            </w:r>
          </w:p>
        </w:tc>
        <w:tc>
          <w:tcPr>
            <w:tcW w:w="1516" w:type="dxa"/>
          </w:tcPr>
          <w:p w14:paraId="14BCF201" w14:textId="77777777" w:rsidR="00060B02" w:rsidRDefault="00060B02" w:rsidP="00060B02">
            <w:r>
              <w:t>6</w:t>
            </w:r>
          </w:p>
        </w:tc>
        <w:tc>
          <w:tcPr>
            <w:tcW w:w="1849" w:type="dxa"/>
          </w:tcPr>
          <w:p w14:paraId="2F9CC7F6" w14:textId="77777777" w:rsidR="00060B02" w:rsidRDefault="00060B02" w:rsidP="00060B02"/>
        </w:tc>
      </w:tr>
      <w:tr w:rsidR="00060B02" w14:paraId="526C66D9" w14:textId="77777777" w:rsidTr="00C35EA7">
        <w:trPr>
          <w:jc w:val="center"/>
        </w:trPr>
        <w:tc>
          <w:tcPr>
            <w:tcW w:w="1523" w:type="dxa"/>
          </w:tcPr>
          <w:p w14:paraId="7609CBAA" w14:textId="77777777" w:rsidR="00060B02" w:rsidRPr="004D5646" w:rsidRDefault="00060B02" w:rsidP="00060B02">
            <w:r w:rsidRPr="004D5646">
              <w:t>SASSI</w:t>
            </w:r>
          </w:p>
        </w:tc>
        <w:tc>
          <w:tcPr>
            <w:tcW w:w="1516" w:type="dxa"/>
          </w:tcPr>
          <w:p w14:paraId="70D741F3" w14:textId="77777777" w:rsidR="00060B02" w:rsidRDefault="00060B02" w:rsidP="00060B02">
            <w:r>
              <w:t>6</w:t>
            </w:r>
          </w:p>
        </w:tc>
        <w:tc>
          <w:tcPr>
            <w:tcW w:w="1849" w:type="dxa"/>
          </w:tcPr>
          <w:p w14:paraId="0D09F799" w14:textId="77777777" w:rsidR="00060B02" w:rsidRDefault="00060B02" w:rsidP="00060B02"/>
        </w:tc>
      </w:tr>
    </w:tbl>
    <w:p w14:paraId="23B26A80" w14:textId="77777777" w:rsidR="00060B02" w:rsidRDefault="00060B02" w:rsidP="00060B02">
      <w:r>
        <w:t>(N. Magnardi com. pers.)</w:t>
      </w:r>
    </w:p>
    <w:p w14:paraId="0EAC77E9" w14:textId="77777777" w:rsidR="00060B02" w:rsidRDefault="00060B02" w:rsidP="00060B02"/>
    <w:p w14:paraId="0980DD18" w14:textId="77777777" w:rsidR="007774E4" w:rsidRDefault="007774E4" w:rsidP="007774E4">
      <w:pPr>
        <w:pStyle w:val="Heading7"/>
      </w:pPr>
      <w:bookmarkStart w:id="5441" w:name="Typ_Bego_xHisto_Empreintes"/>
      <w:r>
        <w:t>empreintes</w:t>
      </w:r>
    </w:p>
    <w:bookmarkEnd w:id="5441"/>
    <w:p w14:paraId="2FAEA515" w14:textId="765DB49A" w:rsidR="00060B02" w:rsidRPr="00B70DDD" w:rsidRDefault="00BE00C4" w:rsidP="00060B02">
      <w:pPr>
        <w:rPr>
          <w:sz w:val="20"/>
        </w:rPr>
      </w:pPr>
      <w:r w:rsidRPr="00BE00C4">
        <w:rPr>
          <w:sz w:val="20"/>
          <w:lang w:val="fr-FR"/>
        </w:rPr>
        <w:fldChar w:fldCharType="begin"/>
      </w:r>
      <w:r w:rsidRPr="00BE00C4">
        <w:rPr>
          <w:sz w:val="20"/>
          <w:lang w:val="fr-FR"/>
        </w:rPr>
        <w:instrText>HYPERLINK "C:\\Users\\Thomas Huet\\Desktop\\Documentation archéologique liée à la thèse\\Sites.docx" \l "Typ_Bego_xHisto"</w:instrText>
      </w:r>
      <w:r w:rsidRPr="00BE00C4">
        <w:rPr>
          <w:sz w:val="20"/>
          <w:lang w:val="fr-FR"/>
        </w:rPr>
      </w:r>
      <w:r w:rsidRPr="00BE00C4">
        <w:rPr>
          <w:sz w:val="20"/>
          <w:lang w:val="fr-FR"/>
        </w:rPr>
        <w:fldChar w:fldCharType="separate"/>
      </w:r>
      <w:r w:rsidRPr="00BE00C4">
        <w:rPr>
          <w:rStyle w:val="Hyperlink"/>
          <w:sz w:val="20"/>
          <w:lang w:val="fr-FR"/>
        </w:rPr>
        <w:t>↑</w:t>
      </w:r>
      <w:r w:rsidRPr="00BE00C4">
        <w:rPr>
          <w:sz w:val="20"/>
          <w:lang w:val="fr-FR"/>
        </w:rPr>
        <w:fldChar w:fldCharType="end"/>
      </w:r>
      <w:r w:rsidRPr="00BE00C4">
        <w:rPr>
          <w:sz w:val="20"/>
          <w:lang w:val="fr-FR"/>
        </w:rPr>
        <w:t xml:space="preserve">, </w:t>
      </w:r>
      <w:hyperlink r:id="rId13545" w:anchor="Cul_Art_TAC_T_a_empreinte" w:history="1">
        <w:r w:rsidR="007774E4" w:rsidRPr="00B70DDD">
          <w:rPr>
            <w:rStyle w:val="Hyperlink"/>
            <w:sz w:val="20"/>
          </w:rPr>
          <w:t>empreintes</w:t>
        </w:r>
      </w:hyperlink>
    </w:p>
    <w:p w14:paraId="59FFD56B" w14:textId="77777777" w:rsidR="007774E4" w:rsidRDefault="007774E4" w:rsidP="00060B02"/>
    <w:p w14:paraId="46AB4BF4" w14:textId="2705343D" w:rsidR="007774E4" w:rsidRPr="0032190F" w:rsidRDefault="007774E4" w:rsidP="00060B02">
      <w:pPr>
        <w:rPr>
          <w:lang w:val="fr-FR"/>
        </w:rPr>
      </w:pPr>
      <w:r w:rsidRPr="0032190F">
        <w:rPr>
          <w:lang w:val="fr-FR"/>
        </w:rPr>
        <w:t xml:space="preserve">Au Bego, la </w:t>
      </w:r>
      <w:hyperlink r:id="rId13546" w:anchor="Typ_Bego_xHisto_Signatures" w:history="1">
        <w:r w:rsidRPr="0032190F">
          <w:rPr>
            <w:rStyle w:val="Hyperlink"/>
            <w:lang w:val="fr-FR"/>
          </w:rPr>
          <w:t>signature</w:t>
        </w:r>
      </w:hyperlink>
      <w:r w:rsidRPr="0032190F">
        <w:rPr>
          <w:lang w:val="fr-FR"/>
        </w:rPr>
        <w:t xml:space="preserve"> [de berger] est rarement paraphée mais on peut y associer le contour de sa propre main, comme une prise de possession du lieu (N. Magnardi com. pers.)</w:t>
      </w:r>
    </w:p>
    <w:p w14:paraId="348DA090" w14:textId="77777777" w:rsidR="00060B02" w:rsidRPr="0032190F" w:rsidRDefault="00060B02" w:rsidP="00060B02">
      <w:pPr>
        <w:pStyle w:val="Heading7"/>
        <w:rPr>
          <w:lang w:val="fr-FR"/>
        </w:rPr>
      </w:pPr>
      <w:bookmarkStart w:id="5442" w:name="Typ_Bego_xHisto_Marelles"/>
      <w:r w:rsidRPr="0032190F">
        <w:rPr>
          <w:lang w:val="fr-FR"/>
        </w:rPr>
        <w:t>marelles</w:t>
      </w:r>
    </w:p>
    <w:bookmarkEnd w:id="5442"/>
    <w:p w14:paraId="385594BF" w14:textId="03E662B9" w:rsidR="00446CCF" w:rsidRPr="00B70DDD" w:rsidRDefault="00BE00C4" w:rsidP="000152C6">
      <w:pPr>
        <w:rPr>
          <w:sz w:val="20"/>
          <w:lang w:val="fr-FR"/>
        </w:rPr>
      </w:pPr>
      <w:r w:rsidRPr="00BE00C4">
        <w:rPr>
          <w:sz w:val="20"/>
          <w:lang w:val="fr-FR"/>
        </w:rPr>
        <w:fldChar w:fldCharType="begin"/>
      </w:r>
      <w:r w:rsidRPr="00BE00C4">
        <w:rPr>
          <w:sz w:val="20"/>
          <w:lang w:val="fr-FR"/>
        </w:rPr>
        <w:instrText>HYPERLINK "C:\\Users\\Thomas Huet\\Desktop\\Documentation archéologique liée à la thèse\\Sites.docx" \l "Typ_Bego_xHisto"</w:instrText>
      </w:r>
      <w:r w:rsidRPr="00BE00C4">
        <w:rPr>
          <w:sz w:val="20"/>
          <w:lang w:val="fr-FR"/>
        </w:rPr>
      </w:r>
      <w:r w:rsidRPr="00BE00C4">
        <w:rPr>
          <w:sz w:val="20"/>
          <w:lang w:val="fr-FR"/>
        </w:rPr>
        <w:fldChar w:fldCharType="separate"/>
      </w:r>
      <w:r w:rsidRPr="00BE00C4">
        <w:rPr>
          <w:rStyle w:val="Hyperlink"/>
          <w:sz w:val="20"/>
          <w:lang w:val="fr-FR"/>
        </w:rPr>
        <w:t>↑</w:t>
      </w:r>
      <w:r w:rsidRPr="00BE00C4">
        <w:rPr>
          <w:sz w:val="20"/>
          <w:lang w:val="fr-FR"/>
        </w:rPr>
        <w:fldChar w:fldCharType="end"/>
      </w:r>
      <w:r w:rsidRPr="00BE00C4">
        <w:rPr>
          <w:sz w:val="20"/>
          <w:lang w:val="fr-FR"/>
        </w:rPr>
        <w:t xml:space="preserve">, </w:t>
      </w:r>
      <w:hyperlink r:id="rId13547" w:anchor="Cul_Art_TAC_T_g_marelle" w:history="1">
        <w:r w:rsidR="003A29A9" w:rsidRPr="00B70DDD">
          <w:rPr>
            <w:rStyle w:val="Hyperlink"/>
            <w:sz w:val="20"/>
            <w:lang w:val="fr-FR"/>
          </w:rPr>
          <w:t>marelles</w:t>
        </w:r>
      </w:hyperlink>
    </w:p>
    <w:p w14:paraId="46383476" w14:textId="77777777" w:rsidR="001D0597" w:rsidRPr="0032190F" w:rsidRDefault="000F030B" w:rsidP="001D0597">
      <w:pPr>
        <w:pStyle w:val="Heading7"/>
        <w:rPr>
          <w:lang w:val="fr-FR"/>
        </w:rPr>
      </w:pPr>
      <w:bookmarkStart w:id="5443" w:name="Typ_Bego_xHisto_Palmiers"/>
      <w:r w:rsidRPr="0032190F">
        <w:rPr>
          <w:lang w:val="fr-FR"/>
        </w:rPr>
        <w:t>palmiers</w:t>
      </w:r>
    </w:p>
    <w:bookmarkEnd w:id="5443"/>
    <w:p w14:paraId="75415ADF" w14:textId="523F9A25" w:rsidR="00367280" w:rsidRPr="00C705A5" w:rsidRDefault="00BE00C4" w:rsidP="00E500B1">
      <w:pPr>
        <w:jc w:val="both"/>
        <w:rPr>
          <w:sz w:val="20"/>
          <w:lang w:val="fr-FR"/>
        </w:rPr>
      </w:pPr>
      <w:r w:rsidRPr="00C705A5">
        <w:rPr>
          <w:sz w:val="20"/>
          <w:lang w:val="fr-FR"/>
        </w:rPr>
        <w:fldChar w:fldCharType="begin"/>
      </w:r>
      <w:r w:rsidRPr="00C705A5">
        <w:rPr>
          <w:sz w:val="20"/>
          <w:lang w:val="fr-FR"/>
        </w:rPr>
        <w:instrText>HYPERLINK "C:\\Users\\Thomas Huet\\Desktop\\Documentation archéologique liée à la thèse\\Sites.docx" \l "Typ_Bego_xHisto"</w:instrText>
      </w:r>
      <w:r w:rsidRPr="00C705A5">
        <w:rPr>
          <w:sz w:val="20"/>
          <w:lang w:val="fr-FR"/>
        </w:rPr>
      </w:r>
      <w:r w:rsidRPr="00C705A5">
        <w:rPr>
          <w:sz w:val="20"/>
          <w:lang w:val="fr-FR"/>
        </w:rPr>
        <w:fldChar w:fldCharType="separate"/>
      </w:r>
      <w:r w:rsidRPr="00C705A5">
        <w:rPr>
          <w:rStyle w:val="Hyperlink"/>
          <w:sz w:val="20"/>
          <w:lang w:val="fr-FR"/>
        </w:rPr>
        <w:t>↑</w:t>
      </w:r>
      <w:r w:rsidRPr="00C705A5">
        <w:rPr>
          <w:sz w:val="20"/>
          <w:lang w:val="fr-FR"/>
        </w:rPr>
        <w:fldChar w:fldCharType="end"/>
      </w:r>
      <w:r w:rsidRPr="00C705A5">
        <w:rPr>
          <w:sz w:val="20"/>
          <w:lang w:val="fr-FR"/>
        </w:rPr>
        <w:t xml:space="preserve">, </w:t>
      </w:r>
      <w:hyperlink r:id="rId13548" w:anchor="Cul_Art_TAC_T_g_palmier" w:history="1">
        <w:r w:rsidR="00B70DDD" w:rsidRPr="00C705A5">
          <w:rPr>
            <w:rStyle w:val="Hyperlink"/>
            <w:sz w:val="20"/>
            <w:lang w:val="fr-FR"/>
          </w:rPr>
          <w:t>palmiers</w:t>
        </w:r>
      </w:hyperlink>
      <w:r w:rsidR="00C705A5">
        <w:rPr>
          <w:rStyle w:val="Hyperlink"/>
          <w:color w:val="auto"/>
          <w:sz w:val="20"/>
          <w:u w:val="none"/>
          <w:lang w:val="fr-FR"/>
        </w:rPr>
        <w:t>;</w:t>
      </w:r>
      <w:r w:rsidR="00B70DDD" w:rsidRPr="00C705A5">
        <w:rPr>
          <w:rStyle w:val="Hyperlink"/>
          <w:color w:val="auto"/>
          <w:sz w:val="20"/>
          <w:u w:val="none"/>
          <w:lang w:val="fr-FR"/>
        </w:rPr>
        <w:t xml:space="preserve"> </w:t>
      </w:r>
      <w:r w:rsidR="00C705A5">
        <w:rPr>
          <w:rStyle w:val="Hyperlink"/>
          <w:color w:val="auto"/>
          <w:sz w:val="20"/>
          <w:u w:val="none"/>
          <w:lang w:val="fr-FR"/>
        </w:rPr>
        <w:t>"</w:t>
      </w:r>
      <w:r w:rsidR="00310E1C" w:rsidRPr="00C705A5">
        <w:rPr>
          <w:sz w:val="20"/>
          <w:lang w:val="fr-FR"/>
        </w:rPr>
        <w:t>palmier filiforme</w:t>
      </w:r>
      <w:r w:rsidR="00C705A5">
        <w:rPr>
          <w:sz w:val="20"/>
          <w:lang w:val="fr-FR"/>
        </w:rPr>
        <w:t>"</w:t>
      </w:r>
      <w:r w:rsidR="00C705A5" w:rsidRPr="00C705A5">
        <w:rPr>
          <w:sz w:val="20"/>
          <w:lang w:val="fr-FR"/>
        </w:rPr>
        <w:t>,</w:t>
      </w:r>
      <w:r w:rsidR="00C705A5" w:rsidRPr="00C705A5">
        <w:rPr>
          <w:sz w:val="20"/>
          <w:szCs w:val="22"/>
          <w:lang w:val="fr-FR" w:eastAsia="en-GB"/>
        </w:rPr>
        <w:t xml:space="preserve"> </w:t>
      </w:r>
      <w:r w:rsidR="00C705A5">
        <w:rPr>
          <w:sz w:val="20"/>
          <w:szCs w:val="22"/>
          <w:lang w:val="fr-FR" w:eastAsia="en-GB"/>
        </w:rPr>
        <w:t>"</w:t>
      </w:r>
      <w:r w:rsidR="00C705A5" w:rsidRPr="00C705A5">
        <w:rPr>
          <w:sz w:val="20"/>
          <w:szCs w:val="22"/>
          <w:lang w:val="fr-FR" w:eastAsia="en-GB"/>
        </w:rPr>
        <w:t>motifs en palmier</w:t>
      </w:r>
      <w:r w:rsidR="00C705A5">
        <w:rPr>
          <w:sz w:val="20"/>
          <w:szCs w:val="22"/>
          <w:lang w:val="fr-FR" w:eastAsia="en-GB"/>
        </w:rPr>
        <w:t>"</w:t>
      </w:r>
      <w:r w:rsidR="00310E1C" w:rsidRPr="00C705A5">
        <w:rPr>
          <w:sz w:val="20"/>
          <w:lang w:val="fr-FR"/>
        </w:rPr>
        <w:t xml:space="preserve">  </w:t>
      </w:r>
      <w:r w:rsidR="00C705A5">
        <w:rPr>
          <w:sz w:val="20"/>
          <w:lang w:val="fr-FR"/>
        </w:rPr>
        <w:t>-- Bianchi (BIB 1616)</w:t>
      </w:r>
    </w:p>
    <w:p w14:paraId="67480C34" w14:textId="77777777" w:rsidR="00367280" w:rsidRDefault="00367280" w:rsidP="00E500B1">
      <w:pPr>
        <w:jc w:val="both"/>
        <w:rPr>
          <w:lang w:val="fr-FR"/>
        </w:rPr>
      </w:pPr>
    </w:p>
    <w:p w14:paraId="52091602" w14:textId="05E2143F" w:rsidR="00367280" w:rsidRPr="00367280" w:rsidRDefault="00367280" w:rsidP="00367280">
      <w:pPr>
        <w:autoSpaceDE w:val="0"/>
        <w:autoSpaceDN w:val="0"/>
        <w:adjustRightInd w:val="0"/>
        <w:jc w:val="both"/>
        <w:rPr>
          <w:lang w:val="fr-FR"/>
        </w:rPr>
      </w:pPr>
      <w:r w:rsidRPr="00367280">
        <w:rPr>
          <w:lang w:val="fr-FR"/>
        </w:rPr>
        <w:lastRenderedPageBreak/>
        <w:t>Bianchi définie les figures en "palmier" comme: "</w:t>
      </w:r>
      <w:r w:rsidRPr="00367280">
        <w:rPr>
          <w:szCs w:val="20"/>
          <w:lang w:val="fr-FR" w:eastAsia="en-GB"/>
        </w:rPr>
        <w:t xml:space="preserve">une variante, dans la plupart des cas dépourvue de la branche centrale propre au motif </w:t>
      </w:r>
      <w:hyperlink r:id="rId13549" w:anchor="Typ_Bego_xHisto_Arboriformes" w:history="1">
        <w:r w:rsidRPr="00367280">
          <w:rPr>
            <w:rStyle w:val="Hyperlink"/>
            <w:szCs w:val="20"/>
            <w:lang w:val="fr-FR" w:eastAsia="en-GB"/>
          </w:rPr>
          <w:t>arboriforme</w:t>
        </w:r>
      </w:hyperlink>
      <w:r w:rsidRPr="00367280">
        <w:rPr>
          <w:szCs w:val="20"/>
          <w:lang w:val="fr-FR" w:eastAsia="en-GB"/>
        </w:rPr>
        <w:t xml:space="preserve"> classique, dont les branches latérales adoptent une forme d'arche et s'emboîtent les unes dans les autres"</w:t>
      </w:r>
      <w:r>
        <w:rPr>
          <w:szCs w:val="20"/>
          <w:lang w:val="fr-FR" w:eastAsia="en-GB"/>
        </w:rPr>
        <w:t xml:space="preserve"> (BIB 1616)</w:t>
      </w:r>
    </w:p>
    <w:p w14:paraId="419E32E1" w14:textId="3C2F83DA" w:rsidR="00E500B1" w:rsidRDefault="00367280" w:rsidP="00367280">
      <w:pPr>
        <w:jc w:val="both"/>
        <w:rPr>
          <w:szCs w:val="20"/>
          <w:lang w:val="fr-FR" w:eastAsia="en-GB"/>
        </w:rPr>
      </w:pPr>
      <w:r w:rsidRPr="00367280">
        <w:rPr>
          <w:lang w:val="fr-FR"/>
        </w:rPr>
        <w:t xml:space="preserve">Le thème du "palmier" est jugé ancien par Bianchi. Elle </w:t>
      </w:r>
      <w:r w:rsidR="001D0597" w:rsidRPr="00367280">
        <w:rPr>
          <w:lang w:val="fr-FR"/>
        </w:rPr>
        <w:t xml:space="preserve">compare les figures en "palmier" (v. superpositions sur </w:t>
      </w:r>
      <w:hyperlink r:id="rId13550" w:anchor="Desc_ZXIG0R1_d" w:history="1">
        <w:r w:rsidR="001D0597" w:rsidRPr="00310E1C">
          <w:rPr>
            <w:rStyle w:val="Hyperlink"/>
            <w:i/>
            <w:lang w:val="fr-FR"/>
          </w:rPr>
          <w:t>Autel</w:t>
        </w:r>
        <w:r w:rsidR="001D0597" w:rsidRPr="00367280">
          <w:rPr>
            <w:rStyle w:val="Hyperlink"/>
            <w:lang w:val="fr-FR"/>
          </w:rPr>
          <w:t xml:space="preserve"> D</w:t>
        </w:r>
      </w:hyperlink>
      <w:r w:rsidR="001D0597" w:rsidRPr="00367280">
        <w:rPr>
          <w:lang w:val="fr-FR"/>
        </w:rPr>
        <w:t xml:space="preserve">) des </w:t>
      </w:r>
      <w:r w:rsidR="00B67E62" w:rsidRPr="00367280">
        <w:rPr>
          <w:szCs w:val="20"/>
          <w:lang w:val="fr-FR" w:eastAsia="en-GB"/>
        </w:rPr>
        <w:t>d</w:t>
      </w:r>
      <w:r w:rsidR="001D0597" w:rsidRPr="00367280">
        <w:rPr>
          <w:szCs w:val="20"/>
          <w:lang w:val="fr-FR" w:eastAsia="en-GB"/>
        </w:rPr>
        <w:t xml:space="preserve">écors géométriques sur les poteries cardiales de la </w:t>
      </w:r>
      <w:hyperlink r:id="rId13551" w:anchor="Sit_Oro" w:history="1">
        <w:r w:rsidR="001D0597" w:rsidRPr="00367280">
          <w:rPr>
            <w:rStyle w:val="Hyperlink"/>
            <w:szCs w:val="20"/>
            <w:lang w:val="fr-FR" w:eastAsia="en-GB"/>
          </w:rPr>
          <w:t>Cova de l'Or</w:t>
        </w:r>
      </w:hyperlink>
      <w:r>
        <w:rPr>
          <w:szCs w:val="20"/>
          <w:lang w:val="fr-FR" w:eastAsia="en-GB"/>
        </w:rPr>
        <w:t xml:space="preserve"> </w:t>
      </w:r>
      <w:r w:rsidR="00A13555" w:rsidRPr="00367280">
        <w:rPr>
          <w:szCs w:val="20"/>
          <w:lang w:val="fr-FR" w:eastAsia="en-GB"/>
        </w:rPr>
        <w:t>(BIB 1616)</w:t>
      </w:r>
    </w:p>
    <w:p w14:paraId="1D8DF27D" w14:textId="6CBB0BAA" w:rsidR="00C705A5" w:rsidRPr="00367280" w:rsidRDefault="00C705A5" w:rsidP="00367280">
      <w:pPr>
        <w:jc w:val="both"/>
        <w:rPr>
          <w:szCs w:val="20"/>
          <w:lang w:val="fr-FR" w:eastAsia="en-GB"/>
        </w:rPr>
      </w:pPr>
      <w:r>
        <w:rPr>
          <w:szCs w:val="20"/>
          <w:lang w:val="fr-FR" w:eastAsia="en-GB"/>
        </w:rPr>
        <w:t>Peut-etre anciens (v. chronologie)</w:t>
      </w:r>
    </w:p>
    <w:p w14:paraId="6D12A7A5" w14:textId="77777777" w:rsidR="00367280" w:rsidRDefault="00367280" w:rsidP="00E500B1">
      <w:pPr>
        <w:jc w:val="both"/>
        <w:rPr>
          <w:lang w:val="fr-FR"/>
        </w:rPr>
      </w:pPr>
    </w:p>
    <w:p w14:paraId="7FB650D6" w14:textId="25ED5EA4" w:rsidR="00367280" w:rsidRPr="0032190F" w:rsidRDefault="00000000" w:rsidP="00E500B1">
      <w:pPr>
        <w:jc w:val="both"/>
        <w:rPr>
          <w:lang w:val="fr-FR"/>
        </w:rPr>
      </w:pPr>
      <w:hyperlink r:id="rId13552" w:anchor="Desc_ZXIXGIVR76beta" w:history="1">
        <w:r w:rsidR="00367280" w:rsidRPr="00367280">
          <w:rPr>
            <w:rStyle w:val="Hyperlink"/>
            <w:lang w:val="fr-FR"/>
          </w:rPr>
          <w:t>ZXIXGIVR76@b</w:t>
        </w:r>
      </w:hyperlink>
    </w:p>
    <w:p w14:paraId="1048112A" w14:textId="77777777" w:rsidR="00446CCF" w:rsidRPr="0032190F" w:rsidRDefault="00446CCF" w:rsidP="00E500B1">
      <w:pPr>
        <w:pStyle w:val="Heading7"/>
        <w:rPr>
          <w:lang w:val="fr-FR"/>
        </w:rPr>
      </w:pPr>
      <w:bookmarkStart w:id="5444" w:name="Typ_Bego_xHisto_Pectiniformes"/>
      <w:r w:rsidRPr="0032190F">
        <w:rPr>
          <w:lang w:val="fr-FR"/>
        </w:rPr>
        <w:t>pectiniformes</w:t>
      </w:r>
    </w:p>
    <w:bookmarkEnd w:id="5444"/>
    <w:p w14:paraId="37C72FA1" w14:textId="7F07BF72" w:rsidR="00446CCF" w:rsidRPr="00B70DDD" w:rsidRDefault="00C62031" w:rsidP="00446CCF">
      <w:pPr>
        <w:rPr>
          <w:sz w:val="20"/>
          <w:lang w:val="fr-FR"/>
        </w:rPr>
      </w:pPr>
      <w:r w:rsidRPr="00BE00C4">
        <w:rPr>
          <w:sz w:val="20"/>
          <w:lang w:val="fr-FR"/>
        </w:rPr>
        <w:fldChar w:fldCharType="begin"/>
      </w:r>
      <w:r w:rsidRPr="00BE00C4">
        <w:rPr>
          <w:sz w:val="20"/>
          <w:lang w:val="fr-FR"/>
        </w:rPr>
        <w:instrText>HYPERLINK "C:\\Users\\Thomas Huet\\Desktop\\Documentation archéologique liée à la thèse\\Sites.docx" \l "Typ_Bego_xHisto"</w:instrText>
      </w:r>
      <w:r w:rsidRPr="00BE00C4">
        <w:rPr>
          <w:sz w:val="20"/>
          <w:lang w:val="fr-FR"/>
        </w:rPr>
      </w:r>
      <w:r w:rsidRPr="00BE00C4">
        <w:rPr>
          <w:sz w:val="20"/>
          <w:lang w:val="fr-FR"/>
        </w:rPr>
        <w:fldChar w:fldCharType="separate"/>
      </w:r>
      <w:r w:rsidRPr="00BE00C4">
        <w:rPr>
          <w:rStyle w:val="Hyperlink"/>
          <w:sz w:val="20"/>
          <w:lang w:val="fr-FR"/>
        </w:rPr>
        <w:t>↑</w:t>
      </w:r>
      <w:r w:rsidRPr="00BE00C4">
        <w:rPr>
          <w:sz w:val="20"/>
          <w:lang w:val="fr-FR"/>
        </w:rPr>
        <w:fldChar w:fldCharType="end"/>
      </w:r>
      <w:r w:rsidRPr="00BE00C4">
        <w:rPr>
          <w:sz w:val="20"/>
          <w:lang w:val="fr-FR"/>
        </w:rPr>
        <w:t xml:space="preserve">, </w:t>
      </w:r>
      <w:hyperlink r:id="rId13553" w:anchor="Cul_Art_TAC_T_g_pectiniforme" w:history="1">
        <w:r w:rsidR="003A29A9" w:rsidRPr="00B70DDD">
          <w:rPr>
            <w:rStyle w:val="Hyperlink"/>
            <w:sz w:val="20"/>
            <w:lang w:val="fr-FR"/>
          </w:rPr>
          <w:t>pectiniformes</w:t>
        </w:r>
      </w:hyperlink>
    </w:p>
    <w:p w14:paraId="6F7B163E" w14:textId="77777777" w:rsidR="00367280" w:rsidRDefault="00367280" w:rsidP="00446CCF">
      <w:pPr>
        <w:jc w:val="both"/>
        <w:rPr>
          <w:lang w:val="fr-FR"/>
        </w:rPr>
      </w:pPr>
    </w:p>
    <w:p w14:paraId="601131CC" w14:textId="748FAD11" w:rsidR="00446CCF" w:rsidRPr="0032190F" w:rsidRDefault="00446CCF" w:rsidP="00446CCF">
      <w:pPr>
        <w:jc w:val="both"/>
        <w:rPr>
          <w:lang w:val="fr-FR"/>
        </w:rPr>
      </w:pPr>
      <w:r w:rsidRPr="0032190F">
        <w:rPr>
          <w:lang w:val="fr-FR"/>
        </w:rPr>
        <w:t>Le t</w:t>
      </w:r>
      <w:r w:rsidR="003A29A9">
        <w:rPr>
          <w:lang w:val="fr-FR"/>
        </w:rPr>
        <w:t>ype des gravures pectiniformes</w:t>
      </w:r>
      <w:r w:rsidRPr="0032190F">
        <w:rPr>
          <w:lang w:val="fr-FR"/>
        </w:rPr>
        <w:t>, regroup</w:t>
      </w:r>
      <w:r w:rsidR="003A29A9">
        <w:rPr>
          <w:lang w:val="fr-FR"/>
        </w:rPr>
        <w:t>ant</w:t>
      </w:r>
      <w:r w:rsidRPr="0032190F">
        <w:rPr>
          <w:lang w:val="fr-FR"/>
        </w:rPr>
        <w:t xml:space="preserve"> les </w:t>
      </w:r>
      <w:hyperlink r:id="rId13554" w:anchor="Typ_Bego_xHisto_Arboriformes" w:history="1">
        <w:r w:rsidR="000213AC" w:rsidRPr="00367280">
          <w:rPr>
            <w:rStyle w:val="Hyperlink"/>
            <w:szCs w:val="20"/>
            <w:lang w:val="fr-FR" w:eastAsia="en-GB"/>
          </w:rPr>
          <w:t>arboriforme</w:t>
        </w:r>
      </w:hyperlink>
      <w:r w:rsidRPr="0032190F">
        <w:rPr>
          <w:lang w:val="fr-FR"/>
        </w:rPr>
        <w:t xml:space="preserve">, les anthropomorphes pectiniforme et les </w:t>
      </w:r>
      <w:hyperlink r:id="rId13555" w:anchor="Typ_Bego_xHisto_Scudiformes" w:history="1">
        <w:r w:rsidRPr="000213AC">
          <w:rPr>
            <w:rStyle w:val="Hyperlink"/>
            <w:lang w:val="fr-FR"/>
          </w:rPr>
          <w:t>scu</w:t>
        </w:r>
        <w:r w:rsidR="000213AC" w:rsidRPr="000213AC">
          <w:rPr>
            <w:rStyle w:val="Hyperlink"/>
            <w:lang w:val="fr-FR"/>
          </w:rPr>
          <w:t>t</w:t>
        </w:r>
        <w:r w:rsidRPr="000213AC">
          <w:rPr>
            <w:rStyle w:val="Hyperlink"/>
            <w:lang w:val="fr-FR"/>
          </w:rPr>
          <w:t>iformes</w:t>
        </w:r>
      </w:hyperlink>
      <w:r w:rsidRPr="0032190F">
        <w:rPr>
          <w:lang w:val="fr-FR"/>
        </w:rPr>
        <w:t>, formerai</w:t>
      </w:r>
      <w:r w:rsidR="00367280">
        <w:rPr>
          <w:lang w:val="fr-FR"/>
        </w:rPr>
        <w:t>en</w:t>
      </w:r>
      <w:r w:rsidRPr="0032190F">
        <w:rPr>
          <w:lang w:val="fr-FR"/>
        </w:rPr>
        <w:t xml:space="preserve">t l’un des plus ancien type de gravures, toute technique confondues, pour </w:t>
      </w:r>
      <w:hyperlink r:id="rId13556" w:anchor="Aut_Isetti" w:history="1">
        <w:r w:rsidR="00411078" w:rsidRPr="00411078">
          <w:rPr>
            <w:rStyle w:val="Hyperlink"/>
            <w:lang w:val="fr-FR"/>
          </w:rPr>
          <w:t>Isetti</w:t>
        </w:r>
      </w:hyperlink>
      <w:r w:rsidR="00411078" w:rsidRPr="0032190F">
        <w:rPr>
          <w:lang w:val="fr-FR"/>
        </w:rPr>
        <w:t xml:space="preserve"> </w:t>
      </w:r>
      <w:r w:rsidRPr="0032190F">
        <w:rPr>
          <w:lang w:val="fr-FR"/>
        </w:rPr>
        <w:t>(1958) (BIB 1372 p. 227).</w:t>
      </w:r>
    </w:p>
    <w:p w14:paraId="0EB040E5" w14:textId="77777777" w:rsidR="00446CCF" w:rsidRDefault="00446CCF" w:rsidP="000152C6">
      <w:pPr>
        <w:rPr>
          <w:lang w:val="fr-FR"/>
        </w:rPr>
      </w:pPr>
    </w:p>
    <w:p w14:paraId="1AB6463E" w14:textId="77777777" w:rsidR="00310E1C" w:rsidRDefault="00310E1C" w:rsidP="00310E1C">
      <w:pPr>
        <w:pStyle w:val="Heading7"/>
        <w:rPr>
          <w:lang w:val="fr-FR"/>
        </w:rPr>
      </w:pPr>
      <w:bookmarkStart w:id="5445" w:name="Typ_Bego_xHisto_Pentagramme"/>
      <w:r>
        <w:rPr>
          <w:lang w:val="fr-FR"/>
        </w:rPr>
        <w:t>pentagramme</w:t>
      </w:r>
    </w:p>
    <w:bookmarkEnd w:id="5445"/>
    <w:p w14:paraId="5DB18313" w14:textId="30B636EA" w:rsidR="00310E1C" w:rsidRPr="00C62031" w:rsidRDefault="00C62031" w:rsidP="000152C6">
      <w:pPr>
        <w:rPr>
          <w:sz w:val="20"/>
          <w:lang w:val="fr-FR"/>
        </w:rPr>
      </w:pPr>
      <w:r w:rsidRPr="00C62031">
        <w:rPr>
          <w:sz w:val="20"/>
          <w:lang w:val="fr-FR"/>
        </w:rPr>
        <w:fldChar w:fldCharType="begin"/>
      </w:r>
      <w:r w:rsidRPr="00C62031">
        <w:rPr>
          <w:sz w:val="20"/>
          <w:lang w:val="fr-FR"/>
        </w:rPr>
        <w:instrText>HYPERLINK "C:\\Users\\Thomas Huet\\Desktop\\Documentation archéologique liée à la thèse\\Sites.docx" \l "Typ_Bego_xHisto"</w:instrText>
      </w:r>
      <w:r w:rsidRPr="00C62031">
        <w:rPr>
          <w:sz w:val="20"/>
          <w:lang w:val="fr-FR"/>
        </w:rPr>
      </w:r>
      <w:r w:rsidRPr="00C62031">
        <w:rPr>
          <w:sz w:val="20"/>
          <w:lang w:val="fr-FR"/>
        </w:rPr>
        <w:fldChar w:fldCharType="separate"/>
      </w:r>
      <w:r w:rsidRPr="00C62031">
        <w:rPr>
          <w:rStyle w:val="Hyperlink"/>
          <w:sz w:val="20"/>
          <w:lang w:val="fr-FR"/>
        </w:rPr>
        <w:t>↑</w:t>
      </w:r>
      <w:r w:rsidRPr="00C62031">
        <w:rPr>
          <w:sz w:val="20"/>
          <w:lang w:val="fr-FR"/>
        </w:rPr>
        <w:fldChar w:fldCharType="end"/>
      </w:r>
      <w:r w:rsidRPr="00C62031">
        <w:rPr>
          <w:sz w:val="20"/>
          <w:lang w:val="fr-FR"/>
        </w:rPr>
        <w:t>,</w:t>
      </w:r>
      <w:r w:rsidR="00310E1C" w:rsidRPr="00C62031">
        <w:rPr>
          <w:sz w:val="20"/>
          <w:lang w:val="fr-FR"/>
        </w:rPr>
        <w:t xml:space="preserve">= pentacle (SS BIB), v. </w:t>
      </w:r>
    </w:p>
    <w:p w14:paraId="7DFE65D6" w14:textId="77777777" w:rsidR="00310E1C" w:rsidRDefault="00310E1C" w:rsidP="000152C6">
      <w:pPr>
        <w:rPr>
          <w:lang w:val="fr-FR"/>
        </w:rPr>
      </w:pPr>
    </w:p>
    <w:p w14:paraId="2395BF33" w14:textId="01BD0A8A" w:rsidR="00310E1C" w:rsidRPr="00310E1C" w:rsidRDefault="00310E1C" w:rsidP="00310E1C">
      <w:pPr>
        <w:autoSpaceDE w:val="0"/>
        <w:autoSpaceDN w:val="0"/>
        <w:adjustRightInd w:val="0"/>
        <w:rPr>
          <w:lang w:val="fr-FR"/>
        </w:rPr>
      </w:pPr>
      <w:r w:rsidRPr="00310E1C">
        <w:rPr>
          <w:szCs w:val="22"/>
          <w:lang w:val="fr-FR" w:eastAsia="en-GB"/>
        </w:rPr>
        <w:t xml:space="preserve">récurrence importante du motif schématique en pentagramme sur de nombreuses surfaces riches en gravures schématiques-linéaires complétant des compositions piquetées (p ex. </w:t>
      </w:r>
      <w:hyperlink r:id="rId13557" w:anchor="Desc_ZVIIIGVIIIR6" w:history="1">
        <w:r w:rsidRPr="00310E1C">
          <w:rPr>
            <w:rStyle w:val="Hyperlink"/>
            <w:szCs w:val="22"/>
            <w:lang w:val="fr-FR" w:eastAsia="en-GB"/>
          </w:rPr>
          <w:t>ZVIIIGVIIIR6</w:t>
        </w:r>
      </w:hyperlink>
      <w:r w:rsidRPr="00310E1C">
        <w:rPr>
          <w:szCs w:val="20"/>
          <w:lang w:val="fr-FR" w:eastAsia="en-GB"/>
        </w:rPr>
        <w:t>)</w:t>
      </w:r>
    </w:p>
    <w:p w14:paraId="42D4D621" w14:textId="77777777" w:rsidR="000152C6" w:rsidRPr="0032190F" w:rsidRDefault="000152C6" w:rsidP="000152C6">
      <w:pPr>
        <w:pStyle w:val="Heading7"/>
        <w:rPr>
          <w:rFonts w:ascii="Symbol" w:hAnsi="Symbol"/>
          <w:lang w:val="fr-FR"/>
        </w:rPr>
      </w:pPr>
      <w:bookmarkStart w:id="5446" w:name="Typ_Bego_xHisto_Phi"/>
      <w:r w:rsidRPr="00F82AB6">
        <w:rPr>
          <w:rFonts w:ascii="Symbol" w:hAnsi="Symbol"/>
          <w:sz w:val="32"/>
          <w:szCs w:val="32"/>
        </w:rPr>
        <w:t></w:t>
      </w:r>
    </w:p>
    <w:bookmarkEnd w:id="5446"/>
    <w:p w14:paraId="7A277837" w14:textId="159F55C4" w:rsidR="000152C6" w:rsidRPr="00BE00C4" w:rsidRDefault="00BE00C4" w:rsidP="000152C6">
      <w:pPr>
        <w:rPr>
          <w:lang w:val="fr-FR"/>
        </w:rPr>
      </w:pPr>
      <w:r w:rsidRPr="00591A40">
        <w:rPr>
          <w:sz w:val="20"/>
          <w:lang w:val="fr-FR"/>
        </w:rPr>
        <w:fldChar w:fldCharType="begin"/>
      </w:r>
      <w:r>
        <w:rPr>
          <w:sz w:val="20"/>
          <w:lang w:val="fr-FR"/>
        </w:rPr>
        <w:instrText>HYPERLINK "C:\\Users\\Thomas Huet\\Desktop\\Documentation archéologique liée à la thèse\\Sites.docx" \l "Typ_Bego_xHisto"</w:instrText>
      </w:r>
      <w:r w:rsidRPr="00591A40">
        <w:rPr>
          <w:sz w:val="20"/>
          <w:lang w:val="fr-FR"/>
        </w:rPr>
      </w:r>
      <w:r w:rsidRPr="00591A40">
        <w:rPr>
          <w:sz w:val="20"/>
          <w:lang w:val="fr-FR"/>
        </w:rPr>
        <w:fldChar w:fldCharType="separate"/>
      </w:r>
      <w:r w:rsidRPr="00591A40">
        <w:rPr>
          <w:rStyle w:val="Hyperlink"/>
          <w:sz w:val="20"/>
          <w:lang w:val="fr-FR"/>
        </w:rPr>
        <w:t>↑</w:t>
      </w:r>
      <w:r w:rsidRPr="00591A40">
        <w:rPr>
          <w:sz w:val="20"/>
          <w:lang w:val="fr-FR"/>
        </w:rPr>
        <w:fldChar w:fldCharType="end"/>
      </w:r>
      <w:r>
        <w:rPr>
          <w:sz w:val="20"/>
          <w:lang w:val="fr-FR"/>
        </w:rPr>
        <w:t>,</w:t>
      </w:r>
      <w:r>
        <w:rPr>
          <w:lang w:val="fr-FR"/>
        </w:rPr>
        <w:t xml:space="preserve"> </w:t>
      </w:r>
      <w:hyperlink r:id="rId13558" w:anchor="Cul_Art_TAC_T_g_phi" w:history="1">
        <w:r>
          <w:rPr>
            <w:rStyle w:val="Hyperlink"/>
            <w:sz w:val="20"/>
            <w:lang w:val="fr-FR"/>
          </w:rPr>
          <w:t>☼</w:t>
        </w:r>
      </w:hyperlink>
    </w:p>
    <w:p w14:paraId="573BDA14" w14:textId="77777777" w:rsidR="003A29A9" w:rsidRPr="0032190F" w:rsidRDefault="003A29A9" w:rsidP="000152C6">
      <w:pPr>
        <w:rPr>
          <w:lang w:val="fr-FR"/>
        </w:rPr>
      </w:pPr>
    </w:p>
    <w:p w14:paraId="2E2A1419" w14:textId="2EFD283C" w:rsidR="000152C6" w:rsidRPr="0032190F" w:rsidRDefault="000152C6" w:rsidP="000152C6">
      <w:pPr>
        <w:rPr>
          <w:lang w:val="fr-FR"/>
        </w:rPr>
      </w:pPr>
      <w:r w:rsidRPr="0032190F">
        <w:rPr>
          <w:lang w:val="fr-FR"/>
        </w:rPr>
        <w:t xml:space="preserve">Figures faisant clairement penser à un anthropomorphe selon </w:t>
      </w:r>
      <w:hyperlink r:id="rId13559" w:anchor="Aut_Isetti" w:history="1">
        <w:r w:rsidR="00411078" w:rsidRPr="00411078">
          <w:rPr>
            <w:rStyle w:val="Hyperlink"/>
            <w:lang w:val="fr-FR"/>
          </w:rPr>
          <w:t>Isetti</w:t>
        </w:r>
      </w:hyperlink>
      <w:r w:rsidRPr="0032190F">
        <w:rPr>
          <w:lang w:val="fr-FR"/>
        </w:rPr>
        <w:t xml:space="preserve">. Notamment sur la </w:t>
      </w:r>
      <w:hyperlink r:id="rId13560" w:anchor="Desc_ZVIIIGIR25" w:history="1">
        <w:r w:rsidRPr="0032190F">
          <w:rPr>
            <w:rStyle w:val="Hyperlink"/>
            <w:i/>
            <w:lang w:val="fr-FR"/>
          </w:rPr>
          <w:t>Roche verte sous le bloc éboulé</w:t>
        </w:r>
      </w:hyperlink>
      <w:r w:rsidRPr="0032190F">
        <w:rPr>
          <w:lang w:val="fr-FR"/>
        </w:rPr>
        <w:t xml:space="preserve"> (BIB 1372 p. 209), mais également sur la paroi du </w:t>
      </w:r>
      <w:hyperlink r:id="rId13561" w:anchor="Desc_ZVIIGIR4" w:history="1">
        <w:r w:rsidRPr="0032190F">
          <w:rPr>
            <w:rStyle w:val="Hyperlink"/>
            <w:i/>
            <w:lang w:val="fr-FR"/>
          </w:rPr>
          <w:t>Christ</w:t>
        </w:r>
      </w:hyperlink>
      <w:r w:rsidRPr="0032190F">
        <w:rPr>
          <w:lang w:val="fr-FR"/>
        </w:rPr>
        <w:t xml:space="preserve"> (BIB 1372 p. 210). </w:t>
      </w:r>
    </w:p>
    <w:p w14:paraId="1F51CCF7" w14:textId="7F49A917" w:rsidR="000152C6" w:rsidRPr="0032190F" w:rsidRDefault="000152C6" w:rsidP="000152C6">
      <w:pPr>
        <w:rPr>
          <w:lang w:val="fr-FR"/>
        </w:rPr>
      </w:pPr>
      <w:r w:rsidRPr="0032190F">
        <w:rPr>
          <w:lang w:val="fr-FR"/>
        </w:rPr>
        <w:t xml:space="preserve">Pour Isetti ces gravures sont associées avec les </w:t>
      </w:r>
      <w:hyperlink r:id="rId13562" w:anchor="Typ_Bego_xHisto_Pectiniformes" w:history="1">
        <w:r w:rsidR="00C62031" w:rsidRPr="00C62031">
          <w:rPr>
            <w:rStyle w:val="Hyperlink"/>
            <w:lang w:val="fr-FR"/>
          </w:rPr>
          <w:t>pectiniformes</w:t>
        </w:r>
      </w:hyperlink>
      <w:r w:rsidR="00C62031" w:rsidRPr="00C62031">
        <w:rPr>
          <w:rStyle w:val="Hyperlink"/>
          <w:color w:val="000000"/>
          <w:u w:val="none"/>
          <w:lang w:val="fr-FR"/>
        </w:rPr>
        <w:t xml:space="preserve"> </w:t>
      </w:r>
      <w:r w:rsidRPr="0032190F">
        <w:rPr>
          <w:lang w:val="fr-FR"/>
        </w:rPr>
        <w:t>et seraient aussi anciennes (BIB 1372 p. 227)</w:t>
      </w:r>
    </w:p>
    <w:p w14:paraId="2030D6F4" w14:textId="77777777" w:rsidR="000152C6" w:rsidRPr="0032190F" w:rsidRDefault="00A96623" w:rsidP="000152C6">
      <w:pPr>
        <w:pStyle w:val="Heading7"/>
        <w:rPr>
          <w:lang w:val="fr-FR"/>
        </w:rPr>
      </w:pPr>
      <w:bookmarkStart w:id="5447" w:name="Typ_Bego_xHisto_Scalariformes"/>
      <w:r w:rsidRPr="0032190F">
        <w:rPr>
          <w:lang w:val="fr-FR"/>
        </w:rPr>
        <w:t>s</w:t>
      </w:r>
      <w:r w:rsidR="000152C6" w:rsidRPr="0032190F">
        <w:rPr>
          <w:lang w:val="fr-FR"/>
        </w:rPr>
        <w:t>calariformes</w:t>
      </w:r>
    </w:p>
    <w:bookmarkEnd w:id="5447"/>
    <w:p w14:paraId="0CB32377" w14:textId="12BC2980" w:rsidR="000152C6" w:rsidRPr="00255C3F" w:rsidRDefault="00C705A5" w:rsidP="000152C6">
      <w:pPr>
        <w:rPr>
          <w:sz w:val="20"/>
          <w:lang w:val="fr-FR"/>
        </w:rPr>
      </w:pPr>
      <w:r w:rsidRPr="00591A40">
        <w:rPr>
          <w:sz w:val="20"/>
          <w:lang w:val="fr-FR"/>
        </w:rPr>
        <w:fldChar w:fldCharType="begin"/>
      </w:r>
      <w:r>
        <w:rPr>
          <w:sz w:val="20"/>
          <w:lang w:val="fr-FR"/>
        </w:rPr>
        <w:instrText>HYPERLINK "C:\\Users\\Thomas Huet\\Desktop\\Documentation archéologique liée à la thèse\\Sites.docx" \l "Typ_Bego_xHisto"</w:instrText>
      </w:r>
      <w:r w:rsidRPr="00591A40">
        <w:rPr>
          <w:sz w:val="20"/>
          <w:lang w:val="fr-FR"/>
        </w:rPr>
      </w:r>
      <w:r w:rsidRPr="00591A40">
        <w:rPr>
          <w:sz w:val="20"/>
          <w:lang w:val="fr-FR"/>
        </w:rPr>
        <w:fldChar w:fldCharType="separate"/>
      </w:r>
      <w:r w:rsidRPr="00591A40">
        <w:rPr>
          <w:rStyle w:val="Hyperlink"/>
          <w:sz w:val="20"/>
          <w:lang w:val="fr-FR"/>
        </w:rPr>
        <w:t>↑</w:t>
      </w:r>
      <w:r w:rsidRPr="00591A40">
        <w:rPr>
          <w:sz w:val="20"/>
          <w:lang w:val="fr-FR"/>
        </w:rPr>
        <w:fldChar w:fldCharType="end"/>
      </w:r>
      <w:r>
        <w:rPr>
          <w:sz w:val="20"/>
          <w:lang w:val="fr-FR"/>
        </w:rPr>
        <w:t>,</w:t>
      </w:r>
      <w:r>
        <w:rPr>
          <w:lang w:val="fr-FR"/>
        </w:rPr>
        <w:t xml:space="preserve"> </w:t>
      </w:r>
      <w:hyperlink r:id="rId13563" w:anchor="Cul_Art_TAC_T_g_scalariforme" w:history="1">
        <w:r>
          <w:rPr>
            <w:rStyle w:val="Hyperlink"/>
            <w:sz w:val="20"/>
            <w:lang w:val="fr-FR"/>
          </w:rPr>
          <w:t>☼</w:t>
        </w:r>
      </w:hyperlink>
    </w:p>
    <w:p w14:paraId="4F643105" w14:textId="77777777" w:rsidR="003A29A9" w:rsidRPr="0032190F" w:rsidRDefault="003A29A9" w:rsidP="000152C6">
      <w:pPr>
        <w:rPr>
          <w:lang w:val="fr-FR"/>
        </w:rPr>
      </w:pPr>
    </w:p>
    <w:p w14:paraId="51B96DC6" w14:textId="1AE52839" w:rsidR="000152C6" w:rsidRPr="0032190F" w:rsidRDefault="000152C6" w:rsidP="000152C6">
      <w:pPr>
        <w:rPr>
          <w:lang w:val="fr-FR"/>
        </w:rPr>
      </w:pPr>
      <w:r w:rsidRPr="0032190F">
        <w:rPr>
          <w:lang w:val="fr-FR"/>
        </w:rPr>
        <w:t xml:space="preserve">Surtout présentent dans la zone de l’Arpette et de la vallée des Merveilles, notamment sur la </w:t>
      </w:r>
      <w:hyperlink r:id="rId13564" w:anchor="Desc_ZVIIGIR17" w:history="1">
        <w:r w:rsidRPr="0032190F">
          <w:rPr>
            <w:rStyle w:val="Hyperlink"/>
            <w:i/>
            <w:lang w:val="fr-FR"/>
          </w:rPr>
          <w:t>Paroi B</w:t>
        </w:r>
      </w:hyperlink>
      <w:r w:rsidRPr="0032190F">
        <w:rPr>
          <w:lang w:val="fr-FR"/>
        </w:rPr>
        <w:t xml:space="preserve"> (BIB 1372 p. 213). Elles se rapprochent également des figures piquetées des </w:t>
      </w:r>
      <w:hyperlink r:id="rId13565" w:anchor="Desc_ZXIXGIR9beta" w:history="1">
        <w:r w:rsidRPr="0032190F">
          <w:rPr>
            <w:rStyle w:val="Hyperlink"/>
            <w:i/>
            <w:lang w:val="fr-FR"/>
          </w:rPr>
          <w:t>Echelles du Paradis</w:t>
        </w:r>
      </w:hyperlink>
      <w:r w:rsidRPr="0032190F">
        <w:rPr>
          <w:lang w:val="fr-FR"/>
        </w:rPr>
        <w:t xml:space="preserve"> (BIB 1372 p. 214)</w:t>
      </w:r>
    </w:p>
    <w:p w14:paraId="51B5206B" w14:textId="77777777" w:rsidR="000152C6" w:rsidRPr="0032190F" w:rsidRDefault="000152C6" w:rsidP="000152C6">
      <w:pPr>
        <w:rPr>
          <w:lang w:val="fr-FR"/>
        </w:rPr>
      </w:pPr>
    </w:p>
    <w:p w14:paraId="2CA97A65" w14:textId="56810EFD" w:rsidR="000152C6" w:rsidRPr="0032190F" w:rsidRDefault="00000000" w:rsidP="000152C6">
      <w:pPr>
        <w:rPr>
          <w:lang w:val="fr-FR"/>
        </w:rPr>
      </w:pPr>
      <w:hyperlink r:id="rId13566" w:anchor="Sit_Cerdagne" w:history="1">
        <w:r w:rsidR="000152C6" w:rsidRPr="0032190F">
          <w:rPr>
            <w:rStyle w:val="Hyperlink"/>
            <w:lang w:val="fr-FR"/>
          </w:rPr>
          <w:t>Cerdagne</w:t>
        </w:r>
      </w:hyperlink>
    </w:p>
    <w:p w14:paraId="7CC94024" w14:textId="77777777" w:rsidR="000152C6" w:rsidRPr="0032190F" w:rsidRDefault="000152C6" w:rsidP="000152C6">
      <w:pPr>
        <w:pStyle w:val="Heading7"/>
        <w:rPr>
          <w:lang w:val="fr-FR"/>
        </w:rPr>
      </w:pPr>
      <w:bookmarkStart w:id="5448" w:name="Typ_Bego_xHisto_Scudiformes"/>
      <w:r w:rsidRPr="0032190F">
        <w:rPr>
          <w:lang w:val="fr-FR"/>
        </w:rPr>
        <w:t>scu</w:t>
      </w:r>
      <w:r w:rsidR="00A96623" w:rsidRPr="0032190F">
        <w:rPr>
          <w:lang w:val="fr-FR"/>
        </w:rPr>
        <w:t>t</w:t>
      </w:r>
      <w:r w:rsidRPr="0032190F">
        <w:rPr>
          <w:lang w:val="fr-FR"/>
        </w:rPr>
        <w:t>iformes</w:t>
      </w:r>
    </w:p>
    <w:bookmarkEnd w:id="5448"/>
    <w:p w14:paraId="4FAEA1E8" w14:textId="62454B72" w:rsidR="000152C6" w:rsidRPr="00C705A5" w:rsidRDefault="00C705A5" w:rsidP="000152C6">
      <w:pPr>
        <w:rPr>
          <w:sz w:val="20"/>
          <w:lang w:val="fr-FR"/>
        </w:rPr>
      </w:pPr>
      <w:r w:rsidRPr="00C705A5">
        <w:rPr>
          <w:sz w:val="20"/>
          <w:lang w:val="fr-FR"/>
        </w:rPr>
        <w:fldChar w:fldCharType="begin"/>
      </w:r>
      <w:r w:rsidRPr="00C705A5">
        <w:rPr>
          <w:sz w:val="20"/>
          <w:lang w:val="fr-FR"/>
        </w:rPr>
        <w:instrText>HYPERLINK "C:\\Users\\Thomas Huet\\Desktop\\Documentation archéologique liée à la thèse\\Sites.docx" \l "Typ_Bego_xHisto"</w:instrText>
      </w:r>
      <w:r w:rsidRPr="00C705A5">
        <w:rPr>
          <w:sz w:val="20"/>
          <w:lang w:val="fr-FR"/>
        </w:rPr>
      </w:r>
      <w:r w:rsidRPr="00C705A5">
        <w:rPr>
          <w:sz w:val="20"/>
          <w:lang w:val="fr-FR"/>
        </w:rPr>
        <w:fldChar w:fldCharType="separate"/>
      </w:r>
      <w:r w:rsidRPr="00C705A5">
        <w:rPr>
          <w:rStyle w:val="Hyperlink"/>
          <w:sz w:val="20"/>
          <w:lang w:val="fr-FR"/>
        </w:rPr>
        <w:t>↑</w:t>
      </w:r>
      <w:r w:rsidRPr="00C705A5">
        <w:rPr>
          <w:sz w:val="20"/>
          <w:lang w:val="fr-FR"/>
        </w:rPr>
        <w:fldChar w:fldCharType="end"/>
      </w:r>
      <w:r w:rsidRPr="00C705A5">
        <w:rPr>
          <w:sz w:val="20"/>
          <w:lang w:val="fr-FR"/>
        </w:rPr>
        <w:t xml:space="preserve">, </w:t>
      </w:r>
      <w:hyperlink r:id="rId13567" w:anchor="Cul_Art_TAC_T_g_scutiforme" w:history="1">
        <w:r w:rsidRPr="00C705A5">
          <w:rPr>
            <w:rStyle w:val="Hyperlink"/>
            <w:sz w:val="20"/>
            <w:lang w:val="fr-FR"/>
          </w:rPr>
          <w:t>☼</w:t>
        </w:r>
      </w:hyperlink>
    </w:p>
    <w:p w14:paraId="798632CB" w14:textId="77777777" w:rsidR="003A29A9" w:rsidRPr="0032190F" w:rsidRDefault="003A29A9" w:rsidP="000152C6">
      <w:pPr>
        <w:rPr>
          <w:lang w:val="fr-FR"/>
        </w:rPr>
      </w:pPr>
    </w:p>
    <w:p w14:paraId="2C579D11" w14:textId="46EF484E" w:rsidR="000152C6" w:rsidRPr="0032190F" w:rsidRDefault="000152C6" w:rsidP="000152C6">
      <w:pPr>
        <w:rPr>
          <w:lang w:val="fr-FR"/>
        </w:rPr>
      </w:pPr>
      <w:r w:rsidRPr="0032190F">
        <w:rPr>
          <w:lang w:val="fr-FR"/>
        </w:rPr>
        <w:t xml:space="preserve">Peu représentées (3 exemplaires selon </w:t>
      </w:r>
      <w:hyperlink r:id="rId13568" w:anchor="Aut_Isetti" w:history="1">
        <w:r w:rsidR="00411078" w:rsidRPr="00411078">
          <w:rPr>
            <w:rStyle w:val="Hyperlink"/>
            <w:lang w:val="fr-FR"/>
          </w:rPr>
          <w:t>Isetti</w:t>
        </w:r>
      </w:hyperlink>
      <w:r w:rsidRPr="0032190F">
        <w:rPr>
          <w:lang w:val="fr-FR"/>
        </w:rPr>
        <w:t xml:space="preserve">). Isetti les rapproche et de certaines figures piquetées de la </w:t>
      </w:r>
      <w:hyperlink r:id="rId13569" w:anchor="Desc_UG_Zone_Lacs" w:history="1">
        <w:r w:rsidR="000F46A4" w:rsidRPr="0032190F">
          <w:rPr>
            <w:rStyle w:val="Hyperlink"/>
            <w:lang w:val="fr-FR"/>
          </w:rPr>
          <w:t>zone des Lacs</w:t>
        </w:r>
      </w:hyperlink>
      <w:r w:rsidR="000F46A4" w:rsidRPr="0032190F">
        <w:rPr>
          <w:lang w:val="fr-FR"/>
        </w:rPr>
        <w:t xml:space="preserve"> </w:t>
      </w:r>
      <w:r w:rsidRPr="0032190F">
        <w:rPr>
          <w:lang w:val="fr-FR"/>
        </w:rPr>
        <w:t>[</w:t>
      </w:r>
      <w:hyperlink r:id="rId13570" w:anchor="Typ_Bego_Figures_Franges" w:history="1">
        <w:r w:rsidRPr="0032190F">
          <w:rPr>
            <w:rStyle w:val="Hyperlink"/>
            <w:lang w:val="fr-FR"/>
          </w:rPr>
          <w:t>Figures à Franges</w:t>
        </w:r>
      </w:hyperlink>
      <w:r w:rsidRPr="0032190F">
        <w:rPr>
          <w:lang w:val="fr-FR"/>
        </w:rPr>
        <w:t xml:space="preserve">], et de figures datée du Paléolithique Supérieur (Lascaux, </w:t>
      </w:r>
      <w:hyperlink r:id="rId13571" w:anchor="Sit_Pileta" w:history="1">
        <w:r w:rsidRPr="0032190F">
          <w:rPr>
            <w:rStyle w:val="Hyperlink"/>
            <w:lang w:val="fr-FR"/>
          </w:rPr>
          <w:t>Pileta</w:t>
        </w:r>
      </w:hyperlink>
      <w:r w:rsidRPr="0032190F">
        <w:rPr>
          <w:lang w:val="fr-FR"/>
        </w:rPr>
        <w:t xml:space="preserve">, </w:t>
      </w:r>
      <w:hyperlink r:id="rId13572" w:anchor="Sit_Altamira" w:history="1">
        <w:r w:rsidRPr="00921E1F">
          <w:rPr>
            <w:rStyle w:val="Hyperlink"/>
            <w:lang w:val="fr-FR"/>
          </w:rPr>
          <w:t>Altamira</w:t>
        </w:r>
      </w:hyperlink>
      <w:r w:rsidRPr="0032190F">
        <w:rPr>
          <w:lang w:val="fr-FR"/>
        </w:rPr>
        <w:t>, Boxu) (BIB 1372 p. 215 et sq.).</w:t>
      </w:r>
    </w:p>
    <w:p w14:paraId="383170D0" w14:textId="77777777" w:rsidR="003D3521" w:rsidRPr="0032190F" w:rsidRDefault="003D3521" w:rsidP="000152C6">
      <w:pPr>
        <w:rPr>
          <w:lang w:val="fr-FR"/>
        </w:rPr>
      </w:pPr>
    </w:p>
    <w:p w14:paraId="45EEBDD2" w14:textId="77777777" w:rsidR="000F030B" w:rsidRPr="0032190F" w:rsidRDefault="000F030B" w:rsidP="000152C6">
      <w:pPr>
        <w:rPr>
          <w:lang w:val="fr-FR"/>
        </w:rPr>
      </w:pPr>
    </w:p>
    <w:p w14:paraId="72F4F176" w14:textId="77777777" w:rsidR="000F030B" w:rsidRPr="0032190F" w:rsidRDefault="000F030B" w:rsidP="000F030B">
      <w:pPr>
        <w:pStyle w:val="Heading7"/>
        <w:rPr>
          <w:lang w:val="fr-FR"/>
        </w:rPr>
      </w:pPr>
      <w:bookmarkStart w:id="5449" w:name="Typ_Bego_xHisto_Triple_enceintes"/>
      <w:r w:rsidRPr="0032190F">
        <w:rPr>
          <w:lang w:val="fr-FR"/>
        </w:rPr>
        <w:lastRenderedPageBreak/>
        <w:t>triple-enceintes</w:t>
      </w:r>
    </w:p>
    <w:bookmarkEnd w:id="5449"/>
    <w:p w14:paraId="39E02358" w14:textId="7B6510FB" w:rsidR="00EC55D8" w:rsidRPr="00255C3F" w:rsidRDefault="00C705A5" w:rsidP="000152C6">
      <w:pPr>
        <w:rPr>
          <w:sz w:val="20"/>
          <w:lang w:val="fr-FR"/>
        </w:rPr>
      </w:pPr>
      <w:r w:rsidRPr="00C705A5">
        <w:rPr>
          <w:sz w:val="20"/>
          <w:lang w:val="fr-FR"/>
        </w:rPr>
        <w:fldChar w:fldCharType="begin"/>
      </w:r>
      <w:r w:rsidRPr="00C705A5">
        <w:rPr>
          <w:sz w:val="20"/>
          <w:lang w:val="fr-FR"/>
        </w:rPr>
        <w:instrText>HYPERLINK "C:\\Users\\Thomas Huet\\Desktop\\Documentation archéologique liée à la thèse\\Sites.docx" \l "Typ_Bego_xHisto"</w:instrText>
      </w:r>
      <w:r w:rsidRPr="00C705A5">
        <w:rPr>
          <w:sz w:val="20"/>
          <w:lang w:val="fr-FR"/>
        </w:rPr>
      </w:r>
      <w:r w:rsidRPr="00C705A5">
        <w:rPr>
          <w:sz w:val="20"/>
          <w:lang w:val="fr-FR"/>
        </w:rPr>
        <w:fldChar w:fldCharType="separate"/>
      </w:r>
      <w:r w:rsidRPr="00C705A5">
        <w:rPr>
          <w:rStyle w:val="Hyperlink"/>
          <w:sz w:val="20"/>
          <w:lang w:val="fr-FR"/>
        </w:rPr>
        <w:t>↑</w:t>
      </w:r>
      <w:r w:rsidRPr="00C705A5">
        <w:rPr>
          <w:sz w:val="20"/>
          <w:lang w:val="fr-FR"/>
        </w:rPr>
        <w:fldChar w:fldCharType="end"/>
      </w:r>
      <w:r w:rsidRPr="00C705A5">
        <w:rPr>
          <w:sz w:val="20"/>
          <w:lang w:val="fr-FR"/>
        </w:rPr>
        <w:t>,</w:t>
      </w:r>
      <w:r>
        <w:rPr>
          <w:sz w:val="20"/>
          <w:lang w:val="fr-FR"/>
        </w:rPr>
        <w:t xml:space="preserve"> </w:t>
      </w:r>
      <w:hyperlink r:id="rId13573" w:anchor="Cul_Art_TAC_T_g_triple_enceinte" w:history="1">
        <w:r>
          <w:rPr>
            <w:rStyle w:val="Hyperlink"/>
            <w:sz w:val="20"/>
            <w:lang w:val="fr-FR"/>
          </w:rPr>
          <w:t>☼</w:t>
        </w:r>
      </w:hyperlink>
    </w:p>
    <w:p w14:paraId="66B8BAF6" w14:textId="77777777" w:rsidR="000F030B" w:rsidRDefault="000F030B" w:rsidP="000152C6">
      <w:pPr>
        <w:rPr>
          <w:lang w:val="fr-FR"/>
        </w:rPr>
      </w:pPr>
    </w:p>
    <w:p w14:paraId="10155B43" w14:textId="242B4DDC" w:rsidR="00A904EB" w:rsidRDefault="00A904EB" w:rsidP="00A904EB">
      <w:pPr>
        <w:pStyle w:val="Heading7"/>
        <w:rPr>
          <w:lang w:val="fr-FR"/>
        </w:rPr>
      </w:pPr>
      <w:bookmarkStart w:id="5450" w:name="Typ_Bego_xHisto_zoo"/>
      <w:r>
        <w:rPr>
          <w:lang w:val="fr-FR"/>
        </w:rPr>
        <w:t>zoomorphes</w:t>
      </w:r>
    </w:p>
    <w:bookmarkEnd w:id="5450"/>
    <w:p w14:paraId="167CE5BC" w14:textId="77777777" w:rsidR="00A904EB" w:rsidRDefault="00A904EB" w:rsidP="000152C6">
      <w:pPr>
        <w:rPr>
          <w:lang w:val="fr-FR"/>
        </w:rPr>
      </w:pPr>
    </w:p>
    <w:p w14:paraId="7F8BE72A" w14:textId="77777777" w:rsidR="00A904EB" w:rsidRPr="0032190F" w:rsidRDefault="00A904EB" w:rsidP="000152C6">
      <w:pPr>
        <w:rPr>
          <w:lang w:val="fr-FR"/>
        </w:rPr>
      </w:pPr>
    </w:p>
    <w:p w14:paraId="57E960F5" w14:textId="77777777" w:rsidR="000152C6" w:rsidRPr="0032190F" w:rsidRDefault="00A96623" w:rsidP="000152C6">
      <w:pPr>
        <w:pStyle w:val="Heading7"/>
        <w:rPr>
          <w:lang w:val="fr-FR"/>
        </w:rPr>
      </w:pPr>
      <w:bookmarkStart w:id="5451" w:name="Typ_Bego_xHisto_Zigzags"/>
      <w:r w:rsidRPr="0032190F">
        <w:rPr>
          <w:lang w:val="fr-FR"/>
        </w:rPr>
        <w:t>z</w:t>
      </w:r>
      <w:r w:rsidR="000152C6" w:rsidRPr="0032190F">
        <w:rPr>
          <w:lang w:val="fr-FR"/>
        </w:rPr>
        <w:t>igzags</w:t>
      </w:r>
    </w:p>
    <w:bookmarkEnd w:id="5451"/>
    <w:p w14:paraId="2F397EEE" w14:textId="4871F689" w:rsidR="00EC55D8" w:rsidRPr="00255C3F" w:rsidRDefault="00C705A5" w:rsidP="000152C6">
      <w:pPr>
        <w:rPr>
          <w:sz w:val="20"/>
          <w:lang w:val="fr-FR"/>
        </w:rPr>
      </w:pPr>
      <w:r w:rsidRPr="00C705A5">
        <w:rPr>
          <w:sz w:val="20"/>
          <w:lang w:val="fr-FR"/>
        </w:rPr>
        <w:fldChar w:fldCharType="begin"/>
      </w:r>
      <w:r w:rsidRPr="00C705A5">
        <w:rPr>
          <w:sz w:val="20"/>
          <w:lang w:val="fr-FR"/>
        </w:rPr>
        <w:instrText>HYPERLINK "C:\\Users\\Thomas Huet\\Desktop\\Documentation archéologique liée à la thèse\\Sites.docx" \l "Typ_Bego_xHisto"</w:instrText>
      </w:r>
      <w:r w:rsidRPr="00C705A5">
        <w:rPr>
          <w:sz w:val="20"/>
          <w:lang w:val="fr-FR"/>
        </w:rPr>
      </w:r>
      <w:r w:rsidRPr="00C705A5">
        <w:rPr>
          <w:sz w:val="20"/>
          <w:lang w:val="fr-FR"/>
        </w:rPr>
        <w:fldChar w:fldCharType="separate"/>
      </w:r>
      <w:r w:rsidRPr="00C705A5">
        <w:rPr>
          <w:rStyle w:val="Hyperlink"/>
          <w:sz w:val="20"/>
          <w:lang w:val="fr-FR"/>
        </w:rPr>
        <w:t>↑</w:t>
      </w:r>
      <w:r w:rsidRPr="00C705A5">
        <w:rPr>
          <w:sz w:val="20"/>
          <w:lang w:val="fr-FR"/>
        </w:rPr>
        <w:fldChar w:fldCharType="end"/>
      </w:r>
      <w:r w:rsidRPr="00C705A5">
        <w:rPr>
          <w:sz w:val="20"/>
          <w:lang w:val="fr-FR"/>
        </w:rPr>
        <w:t>,</w:t>
      </w:r>
      <w:r>
        <w:rPr>
          <w:sz w:val="20"/>
          <w:lang w:val="fr-FR"/>
        </w:rPr>
        <w:t xml:space="preserve"> </w:t>
      </w:r>
      <w:hyperlink r:id="rId13574" w:anchor="Cul_Proto_Art_TAC_T_g_zigzag" w:history="1">
        <w:r>
          <w:rPr>
            <w:rStyle w:val="Hyperlink"/>
            <w:sz w:val="20"/>
            <w:lang w:val="fr-FR"/>
          </w:rPr>
          <w:t>☼</w:t>
        </w:r>
      </w:hyperlink>
    </w:p>
    <w:p w14:paraId="4BC747D4" w14:textId="77777777" w:rsidR="003A29A9" w:rsidRPr="0032190F" w:rsidRDefault="003A29A9" w:rsidP="000152C6">
      <w:pPr>
        <w:rPr>
          <w:lang w:val="fr-FR"/>
        </w:rPr>
      </w:pPr>
    </w:p>
    <w:p w14:paraId="371B61EA" w14:textId="3DAD8D30" w:rsidR="000152C6" w:rsidRDefault="00000000" w:rsidP="00C705A5">
      <w:pPr>
        <w:jc w:val="both"/>
        <w:rPr>
          <w:lang w:val="fr-FR"/>
        </w:rPr>
      </w:pPr>
      <w:hyperlink r:id="rId13575" w:anchor="Aut_Conti" w:history="1">
        <w:r w:rsidR="00EC6E67" w:rsidRPr="00EC6E67">
          <w:rPr>
            <w:rStyle w:val="Hyperlink"/>
            <w:lang w:val="fr-FR"/>
          </w:rPr>
          <w:t>Conti</w:t>
        </w:r>
      </w:hyperlink>
      <w:r w:rsidR="00EC6E67" w:rsidRPr="0032190F">
        <w:rPr>
          <w:lang w:val="fr-FR"/>
        </w:rPr>
        <w:t xml:space="preserve"> </w:t>
      </w:r>
      <w:r w:rsidR="000152C6" w:rsidRPr="0032190F">
        <w:rPr>
          <w:lang w:val="fr-FR"/>
        </w:rPr>
        <w:t xml:space="preserve">relève la superposition d’une Plage régulière piquetée par-dessus un zigzag sur la </w:t>
      </w:r>
      <w:hyperlink r:id="rId13576" w:anchor="Desc_ZVIGIR2gamma" w:history="1">
        <w:r w:rsidR="000152C6" w:rsidRPr="0032190F">
          <w:rPr>
            <w:rStyle w:val="Hyperlink"/>
            <w:i/>
            <w:lang w:val="fr-FR"/>
          </w:rPr>
          <w:t>Paroi A</w:t>
        </w:r>
      </w:hyperlink>
      <w:r w:rsidR="000152C6" w:rsidRPr="0032190F">
        <w:rPr>
          <w:lang w:val="fr-FR"/>
        </w:rPr>
        <w:t xml:space="preserve"> (Conti 1948).</w:t>
      </w:r>
      <w:r w:rsidR="00A6327D">
        <w:rPr>
          <w:lang w:val="fr-FR"/>
        </w:rPr>
        <w:t xml:space="preserve"> </w:t>
      </w:r>
      <w:r w:rsidR="000152C6" w:rsidRPr="0032190F">
        <w:rPr>
          <w:lang w:val="fr-FR"/>
        </w:rPr>
        <w:t xml:space="preserve">Pour </w:t>
      </w:r>
      <w:hyperlink r:id="rId13577" w:anchor="Aut_Isetti" w:history="1">
        <w:r w:rsidR="00255C3F">
          <w:rPr>
            <w:rStyle w:val="Hyperlink"/>
            <w:lang w:val="fr-FR"/>
          </w:rPr>
          <w:t>I</w:t>
        </w:r>
        <w:r w:rsidR="00411078" w:rsidRPr="00411078">
          <w:rPr>
            <w:rStyle w:val="Hyperlink"/>
            <w:lang w:val="fr-FR"/>
          </w:rPr>
          <w:t>setti</w:t>
        </w:r>
      </w:hyperlink>
      <w:r w:rsidR="00411078">
        <w:rPr>
          <w:lang w:val="fr-FR"/>
        </w:rPr>
        <w:t xml:space="preserve"> </w:t>
      </w:r>
      <w:r w:rsidR="000152C6" w:rsidRPr="0032190F">
        <w:rPr>
          <w:lang w:val="fr-FR"/>
        </w:rPr>
        <w:t xml:space="preserve">ces gravures sont associées avec les </w:t>
      </w:r>
      <w:hyperlink r:id="rId13578" w:anchor="Typ_Bego_xHisto_Pectiniformes" w:history="1">
        <w:r w:rsidR="00367280" w:rsidRPr="00367280">
          <w:rPr>
            <w:rStyle w:val="Hyperlink"/>
            <w:lang w:val="fr-FR"/>
          </w:rPr>
          <w:t>p</w:t>
        </w:r>
        <w:r w:rsidR="000152C6" w:rsidRPr="00367280">
          <w:rPr>
            <w:rStyle w:val="Hyperlink"/>
            <w:lang w:val="fr-FR"/>
          </w:rPr>
          <w:t>ectiniformes</w:t>
        </w:r>
      </w:hyperlink>
      <w:r w:rsidR="000152C6" w:rsidRPr="0032190F">
        <w:rPr>
          <w:lang w:val="fr-FR"/>
        </w:rPr>
        <w:t xml:space="preserve"> et seraient aussi anciennes (BIB 1372 p. 227).</w:t>
      </w:r>
    </w:p>
    <w:p w14:paraId="308815F1" w14:textId="77777777" w:rsidR="006754D7" w:rsidRDefault="006754D7" w:rsidP="000152C6">
      <w:pPr>
        <w:rPr>
          <w:lang w:val="fr-FR"/>
        </w:rPr>
      </w:pPr>
    </w:p>
    <w:p w14:paraId="6FBE8069" w14:textId="10ED9612" w:rsidR="000152C6" w:rsidRPr="00367280" w:rsidRDefault="00000000" w:rsidP="000152C6">
      <w:pPr>
        <w:rPr>
          <w:i/>
          <w:lang w:val="fr-FR"/>
        </w:rPr>
      </w:pPr>
      <w:hyperlink r:id="rId13579" w:anchor="Desc_ZVIIIGVIIR12" w:history="1">
        <w:r w:rsidR="006754D7" w:rsidRPr="006754D7">
          <w:rPr>
            <w:rStyle w:val="Hyperlink"/>
            <w:i/>
            <w:lang w:val="fr-FR"/>
          </w:rPr>
          <w:t>Dalle en pente</w:t>
        </w:r>
      </w:hyperlink>
      <w:r w:rsidR="006754D7">
        <w:rPr>
          <w:i/>
          <w:lang w:val="fr-FR"/>
        </w:rPr>
        <w:t xml:space="preserve">, </w:t>
      </w:r>
      <w:hyperlink r:id="rId13580" w:anchor="Desc_ZVIIGIR17" w:history="1">
        <w:r w:rsidR="006754D7" w:rsidRPr="006754D7">
          <w:rPr>
            <w:rStyle w:val="Hyperlink"/>
            <w:i/>
            <w:lang w:val="fr-FR"/>
          </w:rPr>
          <w:t>Paroi B</w:t>
        </w:r>
      </w:hyperlink>
    </w:p>
    <w:p w14:paraId="35C26BCA" w14:textId="4A36B3C5" w:rsidR="00EF66D9" w:rsidRDefault="00EF66D9" w:rsidP="000152C6">
      <w:pPr>
        <w:rPr>
          <w:lang w:val="fr-FR"/>
        </w:rPr>
      </w:pPr>
    </w:p>
    <w:p w14:paraId="71876267" w14:textId="1D977DB0" w:rsidR="00D30040" w:rsidRDefault="00D30040" w:rsidP="00D30040">
      <w:pPr>
        <w:pStyle w:val="Heading6"/>
      </w:pPr>
      <w:bookmarkStart w:id="5452" w:name="Ana_Technologie_Lineaire_comp"/>
      <w:r>
        <w:t>comparaisons</w:t>
      </w:r>
    </w:p>
    <w:bookmarkEnd w:id="5452"/>
    <w:p w14:paraId="12A4FB3C" w14:textId="77777777" w:rsidR="00D30040" w:rsidRDefault="00D30040" w:rsidP="000152C6">
      <w:pPr>
        <w:rPr>
          <w:lang w:val="fr-FR"/>
        </w:rPr>
      </w:pPr>
    </w:p>
    <w:p w14:paraId="449E0D3D" w14:textId="77777777" w:rsidR="00D30040" w:rsidRDefault="00D30040" w:rsidP="00D30040">
      <w:pPr>
        <w:jc w:val="both"/>
        <w:rPr>
          <w:lang w:val="fr-FR"/>
        </w:rPr>
      </w:pPr>
      <w:r w:rsidRPr="0032190F">
        <w:rPr>
          <w:lang w:val="fr-FR" w:eastAsia="en-GB"/>
        </w:rPr>
        <w:t>Des jonctions doivent se chercher avec l'art schématique peint de la p</w:t>
      </w:r>
      <w:r>
        <w:rPr>
          <w:lang w:val="fr-FR" w:eastAsia="en-GB"/>
        </w:rPr>
        <w:t>é</w:t>
      </w:r>
      <w:r w:rsidRPr="0032190F">
        <w:rPr>
          <w:lang w:val="fr-FR" w:eastAsia="en-GB"/>
        </w:rPr>
        <w:t>ninsule ib</w:t>
      </w:r>
      <w:r>
        <w:rPr>
          <w:lang w:val="fr-FR" w:eastAsia="en-GB"/>
        </w:rPr>
        <w:t>é</w:t>
      </w:r>
      <w:r w:rsidRPr="0032190F">
        <w:rPr>
          <w:lang w:val="fr-FR" w:eastAsia="en-GB"/>
        </w:rPr>
        <w:t>rique</w:t>
      </w:r>
      <w:r>
        <w:rPr>
          <w:lang w:val="fr-FR" w:eastAsia="en-GB"/>
        </w:rPr>
        <w:t xml:space="preserve"> [ARPI]</w:t>
      </w:r>
      <w:r w:rsidRPr="0032190F">
        <w:rPr>
          <w:lang w:val="fr-FR" w:eastAsia="en-GB"/>
        </w:rPr>
        <w:t>. Nombre des th</w:t>
      </w:r>
      <w:r>
        <w:rPr>
          <w:lang w:val="fr-FR" w:eastAsia="en-GB"/>
        </w:rPr>
        <w:t>è</w:t>
      </w:r>
      <w:r w:rsidRPr="0032190F">
        <w:rPr>
          <w:lang w:val="fr-FR" w:eastAsia="en-GB"/>
        </w:rPr>
        <w:t xml:space="preserve">mes du "linéaire </w:t>
      </w:r>
      <w:r>
        <w:rPr>
          <w:lang w:val="fr-FR" w:eastAsia="en-GB"/>
        </w:rPr>
        <w:t>s</w:t>
      </w:r>
      <w:r w:rsidRPr="0032190F">
        <w:rPr>
          <w:lang w:val="fr-FR" w:eastAsia="en-GB"/>
        </w:rPr>
        <w:t>'y retrouvent".</w:t>
      </w:r>
      <w:r w:rsidRPr="0032190F">
        <w:rPr>
          <w:lang w:val="fr-FR"/>
        </w:rPr>
        <w:t xml:space="preserve"> (BIB 2398 p. 566)</w:t>
      </w:r>
    </w:p>
    <w:p w14:paraId="38CC8A9C" w14:textId="77777777" w:rsidR="00D30040" w:rsidRPr="006754D7" w:rsidRDefault="00D30040" w:rsidP="000152C6">
      <w:pPr>
        <w:rPr>
          <w:lang w:val="fr-FR"/>
        </w:rPr>
      </w:pPr>
    </w:p>
    <w:p w14:paraId="1793AA88" w14:textId="4C654EB1" w:rsidR="000152C6" w:rsidRPr="006754D7" w:rsidRDefault="00FF6B76" w:rsidP="00647EA0">
      <w:pPr>
        <w:pStyle w:val="Heading5"/>
      </w:pPr>
      <w:bookmarkStart w:id="5453" w:name="Ana_Technologie_Piquetage"/>
      <w:r>
        <w:t>p</w:t>
      </w:r>
      <w:r w:rsidR="002C0A16" w:rsidRPr="006754D7">
        <w:t>iquetage</w:t>
      </w:r>
    </w:p>
    <w:bookmarkEnd w:id="5453"/>
    <w:p w14:paraId="1701D47D" w14:textId="0590B195" w:rsidR="000152C6" w:rsidRPr="00FF6B76" w:rsidRDefault="00FF6B76" w:rsidP="000152C6">
      <w:pPr>
        <w:rPr>
          <w:i/>
          <w:iCs/>
          <w:sz w:val="20"/>
          <w:lang w:val="fr-FR"/>
        </w:rPr>
      </w:pPr>
      <w:r w:rsidRPr="00FF6B76">
        <w:rPr>
          <w:i/>
          <w:iCs/>
          <w:sz w:val="20"/>
          <w:lang w:val="fr-FR"/>
        </w:rPr>
        <w:t>pecking</w:t>
      </w:r>
    </w:p>
    <w:p w14:paraId="6BFB7B49" w14:textId="77777777" w:rsidR="00FF6B76" w:rsidRPr="006754D7" w:rsidRDefault="00FF6B76" w:rsidP="000152C6">
      <w:pPr>
        <w:rPr>
          <w:lang w:val="fr-FR"/>
        </w:rPr>
      </w:pPr>
    </w:p>
    <w:p w14:paraId="3C4171EA" w14:textId="5965731E" w:rsidR="000152C6" w:rsidRPr="0032190F" w:rsidRDefault="000152C6" w:rsidP="000152C6">
      <w:pPr>
        <w:jc w:val="both"/>
        <w:rPr>
          <w:lang w:val="fr-FR"/>
        </w:rPr>
      </w:pPr>
      <w:r w:rsidRPr="0032190F">
        <w:rPr>
          <w:lang w:val="fr-FR"/>
        </w:rPr>
        <w:t xml:space="preserve">Le piquetage est la </w:t>
      </w:r>
      <w:r w:rsidRPr="0032190F">
        <w:rPr>
          <w:i/>
          <w:lang w:val="fr-FR"/>
        </w:rPr>
        <w:t>tecnica puntiforme</w:t>
      </w:r>
      <w:r w:rsidRPr="0032190F">
        <w:rPr>
          <w:lang w:val="fr-FR"/>
        </w:rPr>
        <w:t xml:space="preserve"> d’</w:t>
      </w:r>
      <w:r w:rsidR="00411078">
        <w:rPr>
          <w:lang w:val="fr-FR"/>
        </w:rPr>
        <w:t xml:space="preserve"> </w:t>
      </w:r>
      <w:hyperlink r:id="rId13581" w:anchor="Aut_Isetti" w:history="1">
        <w:r w:rsidR="00FF6B76">
          <w:rPr>
            <w:rStyle w:val="Hyperlink"/>
            <w:lang w:val="fr-FR"/>
          </w:rPr>
          <w:t>I</w:t>
        </w:r>
        <w:r w:rsidR="00411078" w:rsidRPr="00411078">
          <w:rPr>
            <w:rStyle w:val="Hyperlink"/>
            <w:lang w:val="fr-FR"/>
          </w:rPr>
          <w:t>setti</w:t>
        </w:r>
      </w:hyperlink>
      <w:r w:rsidRPr="0032190F">
        <w:rPr>
          <w:lang w:val="fr-FR"/>
        </w:rPr>
        <w:t xml:space="preserve"> (BIB 1372). Le piquetage direct ou indirect produit des négatifs d’éclat/enlèvement dits aussi cupules (SS BIB).</w:t>
      </w:r>
    </w:p>
    <w:p w14:paraId="35BBE1D2" w14:textId="77777777" w:rsidR="000152C6" w:rsidRPr="0032190F" w:rsidRDefault="000152C6" w:rsidP="000152C6">
      <w:pPr>
        <w:rPr>
          <w:lang w:val="fr-FR"/>
        </w:rPr>
      </w:pPr>
    </w:p>
    <w:p w14:paraId="03D2F788" w14:textId="7ADB576B" w:rsidR="000152C6" w:rsidRPr="0032190F" w:rsidRDefault="000152C6" w:rsidP="000152C6">
      <w:pPr>
        <w:jc w:val="both"/>
        <w:rPr>
          <w:lang w:val="fr-FR"/>
        </w:rPr>
      </w:pPr>
      <w:r w:rsidRPr="0032190F">
        <w:rPr>
          <w:lang w:val="fr-FR"/>
        </w:rPr>
        <w:t xml:space="preserve">Rivière propose que les gravures aient été réalisées par piquetage direct au moyen d’une pierre dure (dans BIB 952 p. 27). J. Déchelette qu’elles ont été réalisées au moyen d’un marteau à pointe mousse ou de pierre (BIB 952 p. 27). Par la suite (F. Ghigliotti, S. Navello, </w:t>
      </w:r>
      <w:hyperlink r:id="rId13582" w:anchor="Aut_Bicknell" w:history="1">
        <w:r w:rsidR="009D627A" w:rsidRPr="00AE78AA">
          <w:rPr>
            <w:rStyle w:val="Hyperlink"/>
            <w:lang w:val="fr-FR"/>
          </w:rPr>
          <w:t>Bicknell</w:t>
        </w:r>
      </w:hyperlink>
      <w:r w:rsidRPr="0032190F">
        <w:rPr>
          <w:lang w:val="fr-FR"/>
        </w:rPr>
        <w:t xml:space="preserve">, F. Mader, P. Barocelli, G. Marro, </w:t>
      </w:r>
      <w:hyperlink r:id="rId13583" w:anchor="Aut_Conti" w:history="1">
        <w:r w:rsidR="00EC6E67" w:rsidRPr="00EC6E67">
          <w:rPr>
            <w:rStyle w:val="Hyperlink"/>
            <w:lang w:val="fr-FR"/>
          </w:rPr>
          <w:t>Conti</w:t>
        </w:r>
      </w:hyperlink>
      <w:r w:rsidRPr="0032190F">
        <w:rPr>
          <w:lang w:val="fr-FR"/>
        </w:rPr>
        <w:t xml:space="preserve">,…) ont tous donné des indications sur la manière dont il leur semblait que les gravures avaient étaient réalisées en évoquant aussi bien la frappe directe qu’indirecte, qu’avec un instrument de pierre dure, de quartz ou de métal (BIB 952). </w:t>
      </w:r>
    </w:p>
    <w:p w14:paraId="4F6EBF66" w14:textId="4BB5A44C" w:rsidR="000152C6" w:rsidRPr="0032190F" w:rsidRDefault="000152C6" w:rsidP="000152C6">
      <w:pPr>
        <w:jc w:val="both"/>
        <w:rPr>
          <w:lang w:val="fr-FR"/>
        </w:rPr>
      </w:pPr>
      <w:r w:rsidRPr="0032190F">
        <w:rPr>
          <w:lang w:val="fr-FR"/>
        </w:rPr>
        <w:t xml:space="preserve">Pour </w:t>
      </w:r>
      <w:hyperlink r:id="rId13584" w:anchor="Aut_Bicknell" w:history="1">
        <w:r w:rsidR="009D627A" w:rsidRPr="00AE78AA">
          <w:rPr>
            <w:rStyle w:val="Hyperlink"/>
            <w:lang w:val="fr-FR"/>
          </w:rPr>
          <w:t>Bicknell</w:t>
        </w:r>
      </w:hyperlink>
      <w:r w:rsidRPr="0032190F">
        <w:rPr>
          <w:lang w:val="fr-FR"/>
        </w:rPr>
        <w:t>, « presque toutes les gravures ont été incisées à coups répétés avec un outil à pointe mousse probablement de quartz ou d’une autre pierre dure, non pas par du métal, dont on ne trouve aucune trace » (Bicknell 1913 p. 47).</w:t>
      </w:r>
    </w:p>
    <w:p w14:paraId="66B17F39" w14:textId="3F030C5C" w:rsidR="000152C6" w:rsidRPr="0032190F" w:rsidRDefault="000152C6" w:rsidP="000152C6">
      <w:pPr>
        <w:jc w:val="both"/>
        <w:rPr>
          <w:lang w:val="fr-FR"/>
        </w:rPr>
      </w:pPr>
      <w:r w:rsidRPr="0032190F">
        <w:rPr>
          <w:lang w:val="fr-FR"/>
        </w:rPr>
        <w:t xml:space="preserve">Cette multiplicité des déterminations est bien résumée dans la phrase de </w:t>
      </w:r>
      <w:hyperlink r:id="rId13585" w:anchor="Aut_Louis" w:history="1">
        <w:r w:rsidRPr="00E24285">
          <w:rPr>
            <w:rStyle w:val="Hyperlink"/>
            <w:lang w:val="fr-FR"/>
          </w:rPr>
          <w:t>Louis</w:t>
        </w:r>
      </w:hyperlink>
      <w:r w:rsidRPr="0032190F">
        <w:rPr>
          <w:lang w:val="fr-FR"/>
        </w:rPr>
        <w:t xml:space="preserve"> et </w:t>
      </w:r>
      <w:hyperlink r:id="rId13586" w:anchor="Aut_Isetti" w:history="1">
        <w:r w:rsidR="00411078" w:rsidRPr="00411078">
          <w:rPr>
            <w:rStyle w:val="Hyperlink"/>
            <w:lang w:val="fr-FR"/>
          </w:rPr>
          <w:t>Isetti</w:t>
        </w:r>
      </w:hyperlink>
      <w:r w:rsidRPr="0032190F">
        <w:rPr>
          <w:lang w:val="fr-FR"/>
        </w:rPr>
        <w:t xml:space="preserve">: « les incisions ont été, à peu près toutes, obtenues par les coups répétés d’un instrument à pointe mousse, peut-être en quartz ou en toute autre pierre dure, mais plus vraisemblablement avec un outil de métal » (BIB 952 p. 29). Pour </w:t>
      </w:r>
      <w:hyperlink r:id="rId13587" w:anchor="Aut_Chippindale" w:history="1">
        <w:r w:rsidR="00463495" w:rsidRPr="00463495">
          <w:rPr>
            <w:rStyle w:val="Hyperlink"/>
            <w:lang w:val="fr-FR"/>
          </w:rPr>
          <w:t>Chippindale</w:t>
        </w:r>
      </w:hyperlink>
      <w:r w:rsidRPr="0032190F">
        <w:rPr>
          <w:lang w:val="fr-FR"/>
        </w:rPr>
        <w:t>, le piquetage est la technique de réalisation des nombreuses gravures patinées appartenant à notre typologie (corniformes, réticulés, poignards, etc.) (SS BIB). Pour Fontanalba, il représente 98% des gravures (Chippindale 1988 p. 122).</w:t>
      </w:r>
    </w:p>
    <w:p w14:paraId="426A9F60" w14:textId="77777777" w:rsidR="000152C6" w:rsidRPr="0032190F" w:rsidRDefault="000152C6" w:rsidP="000152C6">
      <w:pPr>
        <w:jc w:val="both"/>
        <w:rPr>
          <w:lang w:val="fr-FR"/>
        </w:rPr>
      </w:pPr>
    </w:p>
    <w:p w14:paraId="0F70EE69" w14:textId="77777777" w:rsidR="000152C6" w:rsidRDefault="000152C6" w:rsidP="000152C6">
      <w:pPr>
        <w:jc w:val="both"/>
      </w:pPr>
      <w:r w:rsidRPr="0032190F">
        <w:rPr>
          <w:lang w:val="fr-FR"/>
        </w:rPr>
        <w:t xml:space="preserve">Bégin établit que la « forme des cupules n’était pas due uniquement au geste du graveur, mais dépendait étroitement des caractéristiques du support qui jusqu’ici [Lumley 1976] avaient été dans l’ensemble négligées » (Bégin 1993 p. 66). </w:t>
      </w:r>
      <w:r>
        <w:t>Un certains nombre de types ressortirait :</w:t>
      </w:r>
    </w:p>
    <w:p w14:paraId="7A76DF06" w14:textId="77777777" w:rsidR="000152C6" w:rsidRDefault="000152C6" w:rsidP="000152C6">
      <w:pPr>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27"/>
        <w:gridCol w:w="6472"/>
      </w:tblGrid>
      <w:tr w:rsidR="00695DAA" w:rsidRPr="00695DAA" w14:paraId="31BB1D9B" w14:textId="77777777" w:rsidTr="00695DAA">
        <w:trPr>
          <w:jc w:val="center"/>
        </w:trPr>
        <w:tc>
          <w:tcPr>
            <w:tcW w:w="0" w:type="auto"/>
            <w:vAlign w:val="center"/>
          </w:tcPr>
          <w:p w14:paraId="3D56E1D1" w14:textId="77777777" w:rsidR="00695DAA" w:rsidRPr="00695DAA" w:rsidRDefault="00695DAA" w:rsidP="00695DAA">
            <w:pPr>
              <w:jc w:val="center"/>
              <w:rPr>
                <w:b/>
                <w:sz w:val="20"/>
                <w:szCs w:val="20"/>
              </w:rPr>
            </w:pPr>
            <w:r w:rsidRPr="00695DAA">
              <w:rPr>
                <w:b/>
                <w:sz w:val="20"/>
                <w:szCs w:val="20"/>
              </w:rPr>
              <w:lastRenderedPageBreak/>
              <w:t>cupules</w:t>
            </w:r>
          </w:p>
        </w:tc>
        <w:tc>
          <w:tcPr>
            <w:tcW w:w="6472" w:type="dxa"/>
            <w:vAlign w:val="center"/>
          </w:tcPr>
          <w:p w14:paraId="4921D37C" w14:textId="77777777" w:rsidR="00695DAA" w:rsidRPr="00695DAA" w:rsidRDefault="00695DAA" w:rsidP="00695DAA">
            <w:pPr>
              <w:jc w:val="center"/>
              <w:rPr>
                <w:b/>
                <w:sz w:val="20"/>
                <w:szCs w:val="20"/>
                <w:lang w:val="fr-FR"/>
              </w:rPr>
            </w:pPr>
            <w:r w:rsidRPr="00695DAA">
              <w:rPr>
                <w:b/>
                <w:sz w:val="20"/>
                <w:szCs w:val="20"/>
                <w:lang w:val="fr-FR"/>
              </w:rPr>
              <w:t>description</w:t>
            </w:r>
          </w:p>
        </w:tc>
      </w:tr>
      <w:tr w:rsidR="000152C6" w:rsidRPr="00BD71D9" w14:paraId="79BB45EA" w14:textId="77777777" w:rsidTr="00695DAA">
        <w:trPr>
          <w:jc w:val="center"/>
        </w:trPr>
        <w:tc>
          <w:tcPr>
            <w:tcW w:w="0" w:type="auto"/>
            <w:vAlign w:val="center"/>
          </w:tcPr>
          <w:p w14:paraId="726B89D0" w14:textId="77777777" w:rsidR="000152C6" w:rsidRPr="00695DAA" w:rsidRDefault="000152C6" w:rsidP="00C73F91">
            <w:pPr>
              <w:jc w:val="center"/>
              <w:rPr>
                <w:sz w:val="20"/>
                <w:szCs w:val="20"/>
              </w:rPr>
            </w:pPr>
            <w:r w:rsidRPr="00695DAA">
              <w:rPr>
                <w:sz w:val="20"/>
                <w:szCs w:val="20"/>
              </w:rPr>
              <w:t>rondes</w:t>
            </w:r>
          </w:p>
        </w:tc>
        <w:tc>
          <w:tcPr>
            <w:tcW w:w="6472" w:type="dxa"/>
            <w:vAlign w:val="center"/>
          </w:tcPr>
          <w:p w14:paraId="2292EDD8" w14:textId="77777777" w:rsidR="000152C6" w:rsidRPr="00BD71D9" w:rsidRDefault="000152C6" w:rsidP="00C73F91">
            <w:pPr>
              <w:jc w:val="center"/>
              <w:rPr>
                <w:sz w:val="20"/>
                <w:szCs w:val="20"/>
              </w:rPr>
            </w:pPr>
            <w:r w:rsidRPr="0032190F">
              <w:rPr>
                <w:sz w:val="20"/>
                <w:szCs w:val="20"/>
                <w:lang w:val="fr-FR"/>
              </w:rPr>
              <w:t xml:space="preserve">en forme de bol, on les retrouve sur les roches à grain fin mais à schistosité peu marquée. </w:t>
            </w:r>
            <w:r w:rsidRPr="00BD71D9">
              <w:rPr>
                <w:sz w:val="20"/>
                <w:szCs w:val="20"/>
              </w:rPr>
              <w:t>Elles proviennent certainement d’une usure par rotation</w:t>
            </w:r>
          </w:p>
        </w:tc>
      </w:tr>
      <w:tr w:rsidR="000152C6" w:rsidRPr="008B002C" w14:paraId="06656D0B" w14:textId="77777777" w:rsidTr="00695DAA">
        <w:trPr>
          <w:jc w:val="center"/>
        </w:trPr>
        <w:tc>
          <w:tcPr>
            <w:tcW w:w="0" w:type="auto"/>
            <w:vAlign w:val="center"/>
          </w:tcPr>
          <w:p w14:paraId="20762908" w14:textId="77777777" w:rsidR="00695DAA" w:rsidRDefault="000152C6" w:rsidP="00C73F91">
            <w:pPr>
              <w:jc w:val="center"/>
              <w:rPr>
                <w:sz w:val="20"/>
                <w:szCs w:val="20"/>
              </w:rPr>
            </w:pPr>
            <w:r w:rsidRPr="00695DAA">
              <w:rPr>
                <w:sz w:val="20"/>
                <w:szCs w:val="20"/>
              </w:rPr>
              <w:t>sub</w:t>
            </w:r>
            <w:r w:rsidR="00695DAA">
              <w:rPr>
                <w:sz w:val="20"/>
                <w:szCs w:val="20"/>
              </w:rPr>
              <w:t>-</w:t>
            </w:r>
          </w:p>
          <w:p w14:paraId="7010D7AB" w14:textId="77777777" w:rsidR="000152C6" w:rsidRPr="00695DAA" w:rsidRDefault="000152C6" w:rsidP="00C73F91">
            <w:pPr>
              <w:jc w:val="center"/>
              <w:rPr>
                <w:sz w:val="20"/>
                <w:szCs w:val="20"/>
              </w:rPr>
            </w:pPr>
            <w:r w:rsidRPr="00695DAA">
              <w:rPr>
                <w:sz w:val="20"/>
                <w:szCs w:val="20"/>
              </w:rPr>
              <w:t>arrondies</w:t>
            </w:r>
          </w:p>
        </w:tc>
        <w:tc>
          <w:tcPr>
            <w:tcW w:w="6472" w:type="dxa"/>
            <w:vAlign w:val="center"/>
          </w:tcPr>
          <w:p w14:paraId="512EAB10" w14:textId="77777777" w:rsidR="000152C6" w:rsidRPr="0032190F" w:rsidRDefault="000152C6" w:rsidP="00C73F91">
            <w:pPr>
              <w:jc w:val="center"/>
              <w:rPr>
                <w:sz w:val="20"/>
                <w:szCs w:val="20"/>
                <w:lang w:val="fr-FR"/>
              </w:rPr>
            </w:pPr>
            <w:r w:rsidRPr="0032190F">
              <w:rPr>
                <w:sz w:val="20"/>
                <w:szCs w:val="20"/>
                <w:lang w:val="fr-FR"/>
              </w:rPr>
              <w:t xml:space="preserve">la taille des grande (de 3 à </w:t>
            </w:r>
            <w:smartTag w:uri="urn:schemas-microsoft-com:office:smarttags" w:element="metricconverter">
              <w:smartTagPr>
                <w:attr w:name="ProductID" w:val="6 mm"/>
              </w:smartTagPr>
              <w:r w:rsidRPr="0032190F">
                <w:rPr>
                  <w:sz w:val="20"/>
                  <w:szCs w:val="20"/>
                  <w:lang w:val="fr-FR"/>
                </w:rPr>
                <w:t>6 mm</w:t>
              </w:r>
            </w:smartTag>
            <w:r w:rsidRPr="0032190F">
              <w:rPr>
                <w:sz w:val="20"/>
                <w:szCs w:val="20"/>
                <w:lang w:val="fr-FR"/>
              </w:rPr>
              <w:t>), le support moins sélectif. Le fond présente plusieurs impacts : elles doivent résulter de l’osmose de plusieurs petites cupules, ou ont été réalisées par plusieurs chocs complémentaires</w:t>
            </w:r>
          </w:p>
        </w:tc>
      </w:tr>
      <w:tr w:rsidR="000152C6" w:rsidRPr="008B002C" w14:paraId="78FBB3DD" w14:textId="77777777" w:rsidTr="00695DAA">
        <w:trPr>
          <w:jc w:val="center"/>
        </w:trPr>
        <w:tc>
          <w:tcPr>
            <w:tcW w:w="0" w:type="auto"/>
            <w:vAlign w:val="center"/>
          </w:tcPr>
          <w:p w14:paraId="7C14E582" w14:textId="77777777" w:rsidR="000152C6" w:rsidRPr="00695DAA" w:rsidRDefault="000152C6" w:rsidP="00C73F91">
            <w:pPr>
              <w:jc w:val="center"/>
              <w:rPr>
                <w:sz w:val="20"/>
                <w:szCs w:val="20"/>
              </w:rPr>
            </w:pPr>
            <w:r w:rsidRPr="00695DAA">
              <w:rPr>
                <w:sz w:val="20"/>
                <w:szCs w:val="20"/>
              </w:rPr>
              <w:t>irrégulières</w:t>
            </w:r>
          </w:p>
        </w:tc>
        <w:tc>
          <w:tcPr>
            <w:tcW w:w="6472" w:type="dxa"/>
            <w:vAlign w:val="center"/>
          </w:tcPr>
          <w:p w14:paraId="48B59401" w14:textId="77777777" w:rsidR="000152C6" w:rsidRPr="0032190F" w:rsidRDefault="000152C6" w:rsidP="00C73F91">
            <w:pPr>
              <w:jc w:val="center"/>
              <w:rPr>
                <w:sz w:val="20"/>
                <w:szCs w:val="20"/>
                <w:lang w:val="fr-FR"/>
              </w:rPr>
            </w:pPr>
            <w:r w:rsidRPr="0032190F">
              <w:rPr>
                <w:sz w:val="20"/>
                <w:szCs w:val="20"/>
                <w:lang w:val="fr-FR"/>
              </w:rPr>
              <w:t>on les trouve sur les schistes, lorsque la gravure entame de nombreux fuillets de la roche. La réalisation de la cupule a fait éclater la (les) pellicule(s) de surface, d’où la tendance « étoilée ».</w:t>
            </w:r>
          </w:p>
        </w:tc>
      </w:tr>
      <w:tr w:rsidR="000152C6" w:rsidRPr="008B002C" w14:paraId="3C40647D" w14:textId="77777777" w:rsidTr="00695DAA">
        <w:trPr>
          <w:jc w:val="center"/>
        </w:trPr>
        <w:tc>
          <w:tcPr>
            <w:tcW w:w="0" w:type="auto"/>
            <w:vAlign w:val="center"/>
          </w:tcPr>
          <w:p w14:paraId="6B302CC1" w14:textId="77777777" w:rsidR="000152C6" w:rsidRPr="00695DAA" w:rsidRDefault="000152C6" w:rsidP="00C73F91">
            <w:pPr>
              <w:jc w:val="center"/>
              <w:rPr>
                <w:sz w:val="20"/>
                <w:szCs w:val="20"/>
              </w:rPr>
            </w:pPr>
            <w:r w:rsidRPr="00695DAA">
              <w:rPr>
                <w:sz w:val="20"/>
                <w:szCs w:val="20"/>
              </w:rPr>
              <w:t>allongées</w:t>
            </w:r>
          </w:p>
        </w:tc>
        <w:tc>
          <w:tcPr>
            <w:tcW w:w="6472" w:type="dxa"/>
            <w:vAlign w:val="center"/>
          </w:tcPr>
          <w:p w14:paraId="3231D18A" w14:textId="77777777" w:rsidR="000152C6" w:rsidRPr="0032190F" w:rsidRDefault="000152C6" w:rsidP="00C73F91">
            <w:pPr>
              <w:jc w:val="center"/>
              <w:rPr>
                <w:sz w:val="20"/>
                <w:szCs w:val="20"/>
                <w:lang w:val="fr-FR"/>
              </w:rPr>
            </w:pPr>
            <w:r w:rsidRPr="0032190F">
              <w:rPr>
                <w:sz w:val="20"/>
                <w:szCs w:val="20"/>
                <w:lang w:val="fr-FR"/>
              </w:rPr>
              <w:t>certaines (rares), régulières, présentent une profondeur progressive d’une extrémité à l’autre. Elles ont dû être obtenues par l’utilisation d’un outil tenu de biais. D’autres aux bords irréguliers, sont formés par la coalescence de plusieurs cupules rondes (ou plusieurs coups alignés resserrés)</w:t>
            </w:r>
          </w:p>
        </w:tc>
      </w:tr>
      <w:tr w:rsidR="000152C6" w:rsidRPr="00BD71D9" w14:paraId="016AE7CF" w14:textId="77777777" w:rsidTr="00695DAA">
        <w:trPr>
          <w:jc w:val="center"/>
        </w:trPr>
        <w:tc>
          <w:tcPr>
            <w:tcW w:w="0" w:type="auto"/>
            <w:vAlign w:val="center"/>
          </w:tcPr>
          <w:p w14:paraId="0D5BE295" w14:textId="77777777" w:rsidR="00695DAA" w:rsidRDefault="000152C6" w:rsidP="00C73F91">
            <w:pPr>
              <w:jc w:val="center"/>
              <w:rPr>
                <w:sz w:val="20"/>
                <w:szCs w:val="20"/>
              </w:rPr>
            </w:pPr>
            <w:r w:rsidRPr="00695DAA">
              <w:rPr>
                <w:sz w:val="20"/>
                <w:szCs w:val="20"/>
              </w:rPr>
              <w:t xml:space="preserve">formes </w:t>
            </w:r>
          </w:p>
          <w:p w14:paraId="1910396F" w14:textId="77777777" w:rsidR="000152C6" w:rsidRPr="00695DAA" w:rsidRDefault="000152C6" w:rsidP="00C73F91">
            <w:pPr>
              <w:jc w:val="center"/>
              <w:rPr>
                <w:sz w:val="20"/>
                <w:szCs w:val="20"/>
              </w:rPr>
            </w:pPr>
            <w:r w:rsidRPr="00695DAA">
              <w:rPr>
                <w:sz w:val="20"/>
                <w:szCs w:val="20"/>
              </w:rPr>
              <w:t>variées</w:t>
            </w:r>
          </w:p>
        </w:tc>
        <w:tc>
          <w:tcPr>
            <w:tcW w:w="6472" w:type="dxa"/>
            <w:vAlign w:val="center"/>
          </w:tcPr>
          <w:p w14:paraId="1E781FDB" w14:textId="77777777" w:rsidR="000152C6" w:rsidRPr="00BD71D9" w:rsidRDefault="000152C6" w:rsidP="00C73F91">
            <w:pPr>
              <w:jc w:val="center"/>
              <w:rPr>
                <w:sz w:val="20"/>
                <w:szCs w:val="20"/>
              </w:rPr>
            </w:pPr>
            <w:r w:rsidRPr="0032190F">
              <w:rPr>
                <w:sz w:val="20"/>
                <w:szCs w:val="20"/>
                <w:lang w:val="fr-FR"/>
              </w:rPr>
              <w:t xml:space="preserve">obtenues par percussion directe leur forme est strictement liée à celle de l’outil. </w:t>
            </w:r>
            <w:r w:rsidRPr="00BD71D9">
              <w:rPr>
                <w:sz w:val="20"/>
                <w:szCs w:val="20"/>
              </w:rPr>
              <w:t>Elles peuvent être trinagulaires, cordiformes, etc.</w:t>
            </w:r>
          </w:p>
        </w:tc>
      </w:tr>
    </w:tbl>
    <w:p w14:paraId="7D4B9C1B" w14:textId="77777777" w:rsidR="000152C6" w:rsidRDefault="000152C6" w:rsidP="000152C6">
      <w:pPr>
        <w:jc w:val="both"/>
      </w:pPr>
      <w:r>
        <w:t>(Bégin 1993)</w:t>
      </w:r>
    </w:p>
    <w:p w14:paraId="58B0A295" w14:textId="77777777" w:rsidR="000152C6" w:rsidRDefault="000152C6" w:rsidP="000152C6"/>
    <w:p w14:paraId="0B5A0D5E" w14:textId="77777777" w:rsidR="000152C6" w:rsidRPr="0032190F" w:rsidRDefault="000152C6" w:rsidP="000152C6">
      <w:pPr>
        <w:rPr>
          <w:lang w:val="fr-FR"/>
        </w:rPr>
      </w:pPr>
      <w:r w:rsidRPr="0032190F">
        <w:rPr>
          <w:lang w:val="fr-FR"/>
        </w:rPr>
        <w:t>Pour Bégin, on peut « remettre en question la chronologie acceptée jusqu’à présent (...) ». La forme de la cupule « n’est un critère d’âge » (Bégin 1993)</w:t>
      </w:r>
    </w:p>
    <w:p w14:paraId="18BF7D75" w14:textId="176425ED" w:rsidR="000152C6" w:rsidRPr="0032190F" w:rsidRDefault="00FF6B76" w:rsidP="000152C6">
      <w:pPr>
        <w:pStyle w:val="Heading6"/>
      </w:pPr>
      <w:r>
        <w:t>m</w:t>
      </w:r>
      <w:r w:rsidR="000152C6" w:rsidRPr="0032190F">
        <w:t>éthode de réalisation</w:t>
      </w:r>
    </w:p>
    <w:p w14:paraId="053CAEB9" w14:textId="77777777" w:rsidR="000152C6" w:rsidRPr="0032190F" w:rsidRDefault="000152C6" w:rsidP="000152C6">
      <w:pPr>
        <w:rPr>
          <w:lang w:val="fr-FR"/>
        </w:rPr>
      </w:pPr>
    </w:p>
    <w:p w14:paraId="0407B20C" w14:textId="72B226CA" w:rsidR="000152C6" w:rsidRPr="0032190F" w:rsidRDefault="000152C6" w:rsidP="000152C6">
      <w:pPr>
        <w:rPr>
          <w:lang w:val="fr-FR"/>
        </w:rPr>
      </w:pPr>
      <w:r w:rsidRPr="0032190F">
        <w:rPr>
          <w:lang w:val="fr-FR"/>
        </w:rPr>
        <w:t xml:space="preserve">L. Mano étudie au MEB les empreintes de quelques gravures des zones I, VII (dont le </w:t>
      </w:r>
      <w:hyperlink r:id="rId13588" w:anchor="Desc_ZVIIGIR8" w:history="1">
        <w:r w:rsidRPr="0032190F">
          <w:rPr>
            <w:rStyle w:val="Hyperlink"/>
            <w:lang w:val="fr-FR"/>
          </w:rPr>
          <w:t>Chef de Tribu</w:t>
        </w:r>
      </w:hyperlink>
      <w:r w:rsidRPr="0032190F">
        <w:rPr>
          <w:lang w:val="fr-FR"/>
        </w:rPr>
        <w:t>), VIII, IX, X au Merveilles et XVI, XVII, XVIII à Fontanalba et finalement XXI à Santa Maria (BIB 952 p. 29, 30). Ont été évalué :</w:t>
      </w:r>
    </w:p>
    <w:p w14:paraId="36462ABC" w14:textId="77777777" w:rsidR="000152C6" w:rsidRPr="0032190F" w:rsidRDefault="000152C6" w:rsidP="000152C6">
      <w:pPr>
        <w:rPr>
          <w:lang w:val="fr-FR"/>
        </w:rPr>
      </w:pPr>
      <w:r w:rsidRPr="0032190F">
        <w:rPr>
          <w:lang w:val="fr-FR"/>
        </w:rPr>
        <w:tab/>
        <w:t>-la dispersion des cupules autour de la gravure</w:t>
      </w:r>
    </w:p>
    <w:p w14:paraId="3CE246DD" w14:textId="77777777" w:rsidR="000152C6" w:rsidRPr="0032190F" w:rsidRDefault="000152C6" w:rsidP="000152C6">
      <w:pPr>
        <w:rPr>
          <w:lang w:val="fr-FR"/>
        </w:rPr>
      </w:pPr>
      <w:r w:rsidRPr="0032190F">
        <w:rPr>
          <w:lang w:val="fr-FR"/>
        </w:rPr>
        <w:tab/>
        <w:t>-la typologie des cupules bordant la gravure</w:t>
      </w:r>
    </w:p>
    <w:p w14:paraId="4FC55A96" w14:textId="77777777" w:rsidR="000152C6" w:rsidRPr="0032190F" w:rsidRDefault="000152C6" w:rsidP="000152C6">
      <w:pPr>
        <w:rPr>
          <w:lang w:val="fr-FR"/>
        </w:rPr>
      </w:pPr>
      <w:r w:rsidRPr="0032190F">
        <w:rPr>
          <w:lang w:val="fr-FR"/>
        </w:rPr>
        <w:tab/>
        <w:t>-la morphologie des cupules</w:t>
      </w:r>
    </w:p>
    <w:p w14:paraId="6130FF36" w14:textId="77777777" w:rsidR="000152C6" w:rsidRPr="0032190F" w:rsidRDefault="000152C6" w:rsidP="000152C6">
      <w:pPr>
        <w:rPr>
          <w:lang w:val="fr-FR"/>
        </w:rPr>
      </w:pPr>
      <w:r w:rsidRPr="0032190F">
        <w:rPr>
          <w:lang w:val="fr-FR"/>
        </w:rPr>
        <w:tab/>
        <w:t>-la dimension moyenne (ou statistique) des cupules</w:t>
      </w:r>
    </w:p>
    <w:p w14:paraId="2FBBA8D7" w14:textId="77777777" w:rsidR="000152C6" w:rsidRPr="0032190F" w:rsidRDefault="000152C6" w:rsidP="000152C6">
      <w:pPr>
        <w:rPr>
          <w:lang w:val="fr-FR"/>
        </w:rPr>
      </w:pPr>
      <w:r w:rsidRPr="0032190F">
        <w:rPr>
          <w:lang w:val="fr-FR"/>
        </w:rPr>
        <w:tab/>
        <w:t>-la direction ou inclinaison des cupules</w:t>
      </w:r>
    </w:p>
    <w:p w14:paraId="4D48FB00" w14:textId="77777777" w:rsidR="000152C6" w:rsidRPr="0032190F" w:rsidRDefault="000152C6" w:rsidP="000152C6">
      <w:pPr>
        <w:rPr>
          <w:lang w:val="fr-FR"/>
        </w:rPr>
      </w:pPr>
      <w:r w:rsidRPr="0032190F">
        <w:rPr>
          <w:lang w:val="fr-FR"/>
        </w:rPr>
        <w:tab/>
        <w:t>-éventuels stries de contour</w:t>
      </w:r>
    </w:p>
    <w:p w14:paraId="03D20000" w14:textId="77777777" w:rsidR="000152C6" w:rsidRPr="0032190F" w:rsidRDefault="000152C6" w:rsidP="000152C6">
      <w:pPr>
        <w:rPr>
          <w:lang w:val="fr-FR"/>
        </w:rPr>
      </w:pPr>
      <w:r w:rsidRPr="0032190F">
        <w:rPr>
          <w:lang w:val="fr-FR"/>
        </w:rPr>
        <w:t>(BIB 952 p. 30)</w:t>
      </w:r>
    </w:p>
    <w:p w14:paraId="2A56C10A" w14:textId="77777777" w:rsidR="000152C6" w:rsidRPr="0032190F" w:rsidRDefault="000152C6" w:rsidP="000152C6">
      <w:pPr>
        <w:rPr>
          <w:lang w:val="fr-FR"/>
        </w:rPr>
      </w:pPr>
    </w:p>
    <w:p w14:paraId="5D386995" w14:textId="77777777" w:rsidR="000152C6" w:rsidRPr="0032190F" w:rsidRDefault="000152C6" w:rsidP="000152C6">
      <w:pPr>
        <w:jc w:val="both"/>
        <w:rPr>
          <w:lang w:val="fr-FR"/>
        </w:rPr>
      </w:pPr>
      <w:r w:rsidRPr="0032190F">
        <w:rPr>
          <w:lang w:val="fr-FR"/>
        </w:rPr>
        <w:t>Diverses expérimentations impliquant des instruments de pierre, de métal ou d’os (BIB 952). Qu’il s’agisse des résultats des données expérimentales ou archéologiques, on trouve que la majeure partie des gravures a été réalisée au moyen d’une percussion directe à l’aide d’un instrument en pierre.</w:t>
      </w:r>
    </w:p>
    <w:p w14:paraId="583767DF" w14:textId="77777777" w:rsidR="000152C6" w:rsidRDefault="000152C6" w:rsidP="000152C6">
      <w:pPr>
        <w:rPr>
          <w:lang w:val="fr-FR"/>
        </w:rPr>
      </w:pPr>
      <w:r w:rsidRPr="0032190F">
        <w:rPr>
          <w:lang w:val="fr-FR"/>
        </w:rPr>
        <w:t>Au cours de la réalisation, l’utilisation de l’eau permettait aussi bien d’éliminer la poussière (BIB 952) que de faciliter la gravure ( ?). C’est aussi un lubrifiant pour l’incision</w:t>
      </w:r>
    </w:p>
    <w:p w14:paraId="7DD766E3" w14:textId="77777777" w:rsidR="00FF6B76" w:rsidRDefault="00FF6B76" w:rsidP="000152C6">
      <w:pPr>
        <w:rPr>
          <w:lang w:val="fr-FR"/>
        </w:rPr>
      </w:pPr>
    </w:p>
    <w:p w14:paraId="1F9F0BE8" w14:textId="2C48EE9A" w:rsidR="00FF6B76" w:rsidRPr="0032190F" w:rsidRDefault="00FF6B76" w:rsidP="00FF6B76">
      <w:pPr>
        <w:pStyle w:val="Heading5"/>
      </w:pPr>
      <w:bookmarkStart w:id="5454" w:name="Ana_Technologie_Mix"/>
      <w:r w:rsidRPr="0032190F">
        <w:t>piquet</w:t>
      </w:r>
      <w:r>
        <w:t>age</w:t>
      </w:r>
      <w:r w:rsidRPr="0032190F">
        <w:t xml:space="preserve"> </w:t>
      </w:r>
      <w:r>
        <w:t>x</w:t>
      </w:r>
      <w:r w:rsidRPr="0032190F">
        <w:t xml:space="preserve"> </w:t>
      </w:r>
      <w:r>
        <w:t>incision</w:t>
      </w:r>
    </w:p>
    <w:bookmarkEnd w:id="5454"/>
    <w:p w14:paraId="339895EE" w14:textId="77777777" w:rsidR="00FF6B76" w:rsidRPr="0032190F" w:rsidRDefault="00FF6B76" w:rsidP="00FF6B76">
      <w:pPr>
        <w:jc w:val="both"/>
        <w:rPr>
          <w:lang w:val="fr-FR"/>
        </w:rPr>
      </w:pPr>
      <w:r w:rsidRPr="0032190F">
        <w:rPr>
          <w:lang w:val="fr-FR"/>
        </w:rPr>
        <w:t xml:space="preserve">Pour les gravures piquetées, ce sont les </w:t>
      </w:r>
      <w:hyperlink r:id="rId13589" w:anchor="Typ_Bego_Hallebardes" w:history="1">
        <w:r w:rsidRPr="0032190F">
          <w:rPr>
            <w:rStyle w:val="Hyperlink"/>
            <w:lang w:val="fr-FR"/>
          </w:rPr>
          <w:t>Hallebardes</w:t>
        </w:r>
      </w:hyperlink>
      <w:r w:rsidRPr="0032190F">
        <w:rPr>
          <w:lang w:val="fr-FR"/>
        </w:rPr>
        <w:t xml:space="preserve"> qui sont les plus régulièrement construites avec des linéaires. La technique du polissoir a déjà remarquée par </w:t>
      </w:r>
      <w:hyperlink r:id="rId13590" w:anchor="Aut_Bicknell" w:history="1">
        <w:r w:rsidRPr="00AE78AA">
          <w:rPr>
            <w:rStyle w:val="Hyperlink"/>
            <w:lang w:val="fr-FR"/>
          </w:rPr>
          <w:t>Bicknell</w:t>
        </w:r>
      </w:hyperlink>
      <w:r w:rsidRPr="009D627A">
        <w:rPr>
          <w:rStyle w:val="Hyperlink"/>
          <w:color w:val="auto"/>
          <w:u w:val="none"/>
          <w:lang w:val="fr-FR"/>
        </w:rPr>
        <w:t xml:space="preserve"> </w:t>
      </w:r>
      <w:r w:rsidRPr="0032190F">
        <w:rPr>
          <w:lang w:val="fr-FR"/>
        </w:rPr>
        <w:t>est jugée restreinte à Fontanalba où elle est fréquemment usitée pour les hallebardes notamment pour les manches (Chippindale 1988 p. 36). Elle est particulièrement bien représentée dans l’aire 3 (Chippindale 1988) d’où proviennet la quasi-totalité des 21 gravures présentant ce type de technique. Parmis ces dernières se sont principalement les hallebardes (n=19) et plus précisément leur manche qui les illustre (Chippindale 1988 p. 122).</w:t>
      </w:r>
    </w:p>
    <w:p w14:paraId="7FBC8C58" w14:textId="77777777" w:rsidR="00FF6B76" w:rsidRPr="0032190F" w:rsidRDefault="00FF6B76" w:rsidP="00FF6B76">
      <w:pPr>
        <w:jc w:val="both"/>
        <w:rPr>
          <w:lang w:val="fr-FR"/>
        </w:rPr>
      </w:pPr>
      <w:r w:rsidRPr="0032190F">
        <w:rPr>
          <w:lang w:val="fr-FR"/>
        </w:rPr>
        <w:t>Dans le secteur de Fontanalba elles sont suffisamment ténues pour en tirer des éléments d’information. A priori seules les figures 3.08.006 et 3.08.008 montre cette la technique liée à celle du piquetage.  Dans ce cas, pour la réalisation de corniformes (Chippindale 1988 p. 120)</w:t>
      </w:r>
    </w:p>
    <w:p w14:paraId="7F6117B5" w14:textId="77777777" w:rsidR="00FF6B76" w:rsidRPr="0032190F" w:rsidRDefault="00FF6B76" w:rsidP="00FF6B76">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723"/>
      </w:tblGrid>
      <w:tr w:rsidR="00FF6B76" w14:paraId="46362A87" w14:textId="77777777" w:rsidTr="00140C43">
        <w:trPr>
          <w:jc w:val="center"/>
        </w:trPr>
        <w:tc>
          <w:tcPr>
            <w:tcW w:w="2723" w:type="dxa"/>
          </w:tcPr>
          <w:p w14:paraId="4AD771D1" w14:textId="77777777" w:rsidR="00FF6B76" w:rsidRDefault="00FF6B76" w:rsidP="00140C43">
            <w:pPr>
              <w:jc w:val="both"/>
            </w:pPr>
            <w:r>
              <w:rPr>
                <w:sz w:val="20"/>
                <w:szCs w:val="20"/>
                <w:lang w:eastAsia="en-GB"/>
              </w:rPr>
              <w:t>ZIVGIIR23A</w:t>
            </w:r>
          </w:p>
        </w:tc>
      </w:tr>
      <w:tr w:rsidR="00FF6B76" w14:paraId="54493B8A" w14:textId="77777777" w:rsidTr="00140C43">
        <w:trPr>
          <w:jc w:val="center"/>
        </w:trPr>
        <w:tc>
          <w:tcPr>
            <w:tcW w:w="2723" w:type="dxa"/>
          </w:tcPr>
          <w:p w14:paraId="270A6173" w14:textId="77777777" w:rsidR="00FF6B76" w:rsidRDefault="00FF6B76" w:rsidP="00140C43">
            <w:pPr>
              <w:jc w:val="both"/>
            </w:pPr>
            <w:r>
              <w:rPr>
                <w:sz w:val="20"/>
                <w:szCs w:val="20"/>
                <w:lang w:eastAsia="en-GB"/>
              </w:rPr>
              <w:t>ZIVGIIIR16C3</w:t>
            </w:r>
          </w:p>
        </w:tc>
      </w:tr>
      <w:tr w:rsidR="00FF6B76" w14:paraId="328FAA9B" w14:textId="77777777" w:rsidTr="00140C43">
        <w:trPr>
          <w:jc w:val="center"/>
        </w:trPr>
        <w:tc>
          <w:tcPr>
            <w:tcW w:w="2723" w:type="dxa"/>
          </w:tcPr>
          <w:p w14:paraId="187DF0E8" w14:textId="77777777" w:rsidR="00FF6B76" w:rsidRPr="00BD71D9" w:rsidRDefault="00000000" w:rsidP="00140C43">
            <w:pPr>
              <w:jc w:val="both"/>
              <w:rPr>
                <w:sz w:val="20"/>
                <w:szCs w:val="20"/>
              </w:rPr>
            </w:pPr>
            <w:hyperlink r:id="rId13591" w:anchor="Desc_ZIVGIIIR18E" w:history="1">
              <w:r w:rsidR="00FF6B76" w:rsidRPr="00BD71D9">
                <w:rPr>
                  <w:rStyle w:val="Hyperlink"/>
                  <w:sz w:val="20"/>
                  <w:szCs w:val="20"/>
                </w:rPr>
                <w:t>ZIVGIIIR18E</w:t>
              </w:r>
            </w:hyperlink>
          </w:p>
        </w:tc>
      </w:tr>
      <w:tr w:rsidR="00FF6B76" w14:paraId="69AB360A" w14:textId="77777777" w:rsidTr="00140C43">
        <w:trPr>
          <w:jc w:val="center"/>
        </w:trPr>
        <w:tc>
          <w:tcPr>
            <w:tcW w:w="2723" w:type="dxa"/>
          </w:tcPr>
          <w:p w14:paraId="4C90CA3C" w14:textId="77777777" w:rsidR="00FF6B76" w:rsidRPr="00BD71D9" w:rsidRDefault="00000000" w:rsidP="00140C43">
            <w:pPr>
              <w:jc w:val="both"/>
              <w:rPr>
                <w:sz w:val="20"/>
                <w:szCs w:val="20"/>
              </w:rPr>
            </w:pPr>
            <w:hyperlink r:id="rId13592" w:anchor="Desc_ZIVGIIIR31B2" w:history="1">
              <w:r w:rsidR="00FF6B76" w:rsidRPr="00BD71D9">
                <w:rPr>
                  <w:rStyle w:val="Hyperlink"/>
                  <w:sz w:val="20"/>
                  <w:szCs w:val="20"/>
                </w:rPr>
                <w:t>ZIVGIIIR31B2</w:t>
              </w:r>
            </w:hyperlink>
          </w:p>
        </w:tc>
      </w:tr>
      <w:tr w:rsidR="00FF6B76" w14:paraId="393B4A1A" w14:textId="77777777" w:rsidTr="00140C43">
        <w:trPr>
          <w:jc w:val="center"/>
        </w:trPr>
        <w:tc>
          <w:tcPr>
            <w:tcW w:w="2723" w:type="dxa"/>
          </w:tcPr>
          <w:p w14:paraId="6844FA18" w14:textId="77777777" w:rsidR="00FF6B76" w:rsidRPr="00393BAF" w:rsidRDefault="00000000" w:rsidP="00140C43">
            <w:pPr>
              <w:jc w:val="both"/>
              <w:rPr>
                <w:sz w:val="20"/>
              </w:rPr>
            </w:pPr>
            <w:hyperlink r:id="rId13593" w:anchor="Desc_ZIVGIVR13B" w:history="1">
              <w:r w:rsidR="00FF6B76" w:rsidRPr="00393BAF">
                <w:rPr>
                  <w:rStyle w:val="Hyperlink"/>
                  <w:sz w:val="20"/>
                </w:rPr>
                <w:t>ZIVGIVR13B</w:t>
              </w:r>
            </w:hyperlink>
          </w:p>
        </w:tc>
      </w:tr>
      <w:tr w:rsidR="00FF6B76" w14:paraId="5906900F" w14:textId="77777777" w:rsidTr="00140C43">
        <w:trPr>
          <w:jc w:val="center"/>
        </w:trPr>
        <w:tc>
          <w:tcPr>
            <w:tcW w:w="2723" w:type="dxa"/>
          </w:tcPr>
          <w:p w14:paraId="3296AA0D" w14:textId="77777777" w:rsidR="00FF6B76" w:rsidRDefault="00FF6B76" w:rsidP="00140C43">
            <w:pPr>
              <w:jc w:val="both"/>
            </w:pPr>
            <w:r>
              <w:rPr>
                <w:sz w:val="20"/>
                <w:szCs w:val="20"/>
                <w:lang w:eastAsia="en-GB"/>
              </w:rPr>
              <w:t>ZXGIIR10A</w:t>
            </w:r>
          </w:p>
        </w:tc>
      </w:tr>
      <w:tr w:rsidR="00FF6B76" w14:paraId="5E2B11C0" w14:textId="77777777" w:rsidTr="00140C43">
        <w:trPr>
          <w:jc w:val="center"/>
        </w:trPr>
        <w:tc>
          <w:tcPr>
            <w:tcW w:w="2723" w:type="dxa"/>
          </w:tcPr>
          <w:p w14:paraId="6BD17965" w14:textId="77777777" w:rsidR="00FF6B76" w:rsidRPr="00BD71D9" w:rsidRDefault="00000000" w:rsidP="00140C43">
            <w:pPr>
              <w:jc w:val="both"/>
              <w:rPr>
                <w:sz w:val="20"/>
                <w:szCs w:val="20"/>
              </w:rPr>
            </w:pPr>
            <w:hyperlink r:id="rId13594" w:anchor="Desc_ZXIXGIVR13alpha" w:history="1">
              <w:r w:rsidR="00FF6B76" w:rsidRPr="00BD71D9">
                <w:rPr>
                  <w:rStyle w:val="Hyperlink"/>
                  <w:i/>
                  <w:sz w:val="20"/>
                  <w:szCs w:val="20"/>
                </w:rPr>
                <w:t>Roche des Hallebardiers</w:t>
              </w:r>
            </w:hyperlink>
          </w:p>
        </w:tc>
      </w:tr>
      <w:tr w:rsidR="00FF6B76" w14:paraId="109E5584" w14:textId="77777777" w:rsidTr="00140C43">
        <w:trPr>
          <w:jc w:val="center"/>
        </w:trPr>
        <w:tc>
          <w:tcPr>
            <w:tcW w:w="2723" w:type="dxa"/>
          </w:tcPr>
          <w:p w14:paraId="3554C88B" w14:textId="77777777" w:rsidR="00FF6B76" w:rsidRPr="00BD71D9" w:rsidRDefault="00000000" w:rsidP="00140C43">
            <w:pPr>
              <w:jc w:val="both"/>
              <w:rPr>
                <w:i/>
                <w:sz w:val="20"/>
                <w:szCs w:val="20"/>
              </w:rPr>
            </w:pPr>
            <w:hyperlink r:id="rId13595" w:anchor="Desc_ZXIXGIVR18alpha" w:history="1">
              <w:r w:rsidR="00FF6B76" w:rsidRPr="00BD71D9">
                <w:rPr>
                  <w:rStyle w:val="Hyperlink"/>
                  <w:sz w:val="20"/>
                  <w:szCs w:val="20"/>
                </w:rPr>
                <w:t>ZXIXGIVR18@a</w:t>
              </w:r>
            </w:hyperlink>
          </w:p>
        </w:tc>
      </w:tr>
      <w:tr w:rsidR="00FF6B76" w14:paraId="2307479A" w14:textId="77777777" w:rsidTr="00140C43">
        <w:trPr>
          <w:jc w:val="center"/>
        </w:trPr>
        <w:tc>
          <w:tcPr>
            <w:tcW w:w="2723" w:type="dxa"/>
          </w:tcPr>
          <w:p w14:paraId="25435457" w14:textId="77777777" w:rsidR="00FF6B76" w:rsidRPr="00BD71D9" w:rsidRDefault="00000000" w:rsidP="00140C43">
            <w:pPr>
              <w:jc w:val="both"/>
              <w:rPr>
                <w:sz w:val="20"/>
                <w:szCs w:val="20"/>
              </w:rPr>
            </w:pPr>
            <w:hyperlink r:id="rId13596" w:anchor="Desc_ZXIXGIVR7delta" w:history="1">
              <w:r w:rsidR="00FF6B76" w:rsidRPr="00BD71D9">
                <w:rPr>
                  <w:rStyle w:val="Hyperlink"/>
                  <w:sz w:val="20"/>
                  <w:szCs w:val="20"/>
                </w:rPr>
                <w:t>ZXIXGIVR7@d</w:t>
              </w:r>
            </w:hyperlink>
          </w:p>
        </w:tc>
      </w:tr>
      <w:tr w:rsidR="00FF6B76" w14:paraId="232C23DA" w14:textId="77777777" w:rsidTr="00140C43">
        <w:trPr>
          <w:jc w:val="center"/>
        </w:trPr>
        <w:tc>
          <w:tcPr>
            <w:tcW w:w="2723" w:type="dxa"/>
          </w:tcPr>
          <w:p w14:paraId="6952A90C" w14:textId="77777777" w:rsidR="00FF6B76" w:rsidRPr="00BD71D9" w:rsidRDefault="00000000" w:rsidP="00140C43">
            <w:pPr>
              <w:jc w:val="both"/>
              <w:rPr>
                <w:sz w:val="20"/>
                <w:szCs w:val="20"/>
              </w:rPr>
            </w:pPr>
            <w:hyperlink r:id="rId13597" w:anchor="Desc_ZXIXGIVR21alpha" w:history="1">
              <w:r w:rsidR="00FF6B76" w:rsidRPr="00BD71D9">
                <w:rPr>
                  <w:rStyle w:val="Hyperlink"/>
                  <w:i/>
                  <w:sz w:val="20"/>
                  <w:szCs w:val="20"/>
                </w:rPr>
                <w:t>300 Rock</w:t>
              </w:r>
            </w:hyperlink>
            <w:r w:rsidR="00FF6B76" w:rsidRPr="00BD71D9">
              <w:rPr>
                <w:sz w:val="20"/>
                <w:szCs w:val="20"/>
              </w:rPr>
              <w:t xml:space="preserve"> fig. 388</w:t>
            </w:r>
          </w:p>
        </w:tc>
      </w:tr>
      <w:tr w:rsidR="00FF6B76" w14:paraId="0A3914F3" w14:textId="77777777" w:rsidTr="00140C43">
        <w:trPr>
          <w:jc w:val="center"/>
        </w:trPr>
        <w:tc>
          <w:tcPr>
            <w:tcW w:w="2723" w:type="dxa"/>
          </w:tcPr>
          <w:p w14:paraId="6F682AA6" w14:textId="77777777" w:rsidR="00FF6B76" w:rsidRPr="00BD71D9" w:rsidRDefault="00000000" w:rsidP="00140C43">
            <w:pPr>
              <w:jc w:val="both"/>
              <w:rPr>
                <w:i/>
                <w:sz w:val="20"/>
                <w:szCs w:val="20"/>
              </w:rPr>
            </w:pPr>
            <w:hyperlink r:id="rId13598" w:anchor="Desc_ZVIGIIR6A" w:history="1">
              <w:r w:rsidR="00FF6B76" w:rsidRPr="00BD71D9">
                <w:rPr>
                  <w:rStyle w:val="Hyperlink"/>
                  <w:i/>
                  <w:sz w:val="20"/>
                  <w:szCs w:val="20"/>
                </w:rPr>
                <w:t>Roche de Rivière</w:t>
              </w:r>
            </w:hyperlink>
          </w:p>
        </w:tc>
      </w:tr>
      <w:tr w:rsidR="00FF6B76" w14:paraId="5C658079" w14:textId="77777777" w:rsidTr="00140C43">
        <w:trPr>
          <w:jc w:val="center"/>
        </w:trPr>
        <w:tc>
          <w:tcPr>
            <w:tcW w:w="2723" w:type="dxa"/>
          </w:tcPr>
          <w:p w14:paraId="4AE55E75" w14:textId="77777777" w:rsidR="00FF6B76" w:rsidRPr="00BD71D9" w:rsidRDefault="00FF6B76" w:rsidP="00140C43">
            <w:pPr>
              <w:jc w:val="both"/>
              <w:rPr>
                <w:i/>
                <w:sz w:val="20"/>
                <w:szCs w:val="20"/>
              </w:rPr>
            </w:pPr>
            <w:r w:rsidRPr="00BD71D9">
              <w:rPr>
                <w:sz w:val="20"/>
                <w:szCs w:val="20"/>
              </w:rPr>
              <w:t>ZXVIIIG ?R8@d ( ?)</w:t>
            </w:r>
          </w:p>
        </w:tc>
      </w:tr>
    </w:tbl>
    <w:p w14:paraId="3CFE9738" w14:textId="77777777" w:rsidR="00FF6B76" w:rsidRDefault="00FF6B76" w:rsidP="00FF6B76">
      <w:pPr>
        <w:jc w:val="both"/>
      </w:pPr>
      <w:r>
        <w:t>(SS BIB)</w:t>
      </w:r>
    </w:p>
    <w:p w14:paraId="6234D367" w14:textId="77777777" w:rsidR="00FF6B76" w:rsidRDefault="00FF6B76" w:rsidP="000152C6">
      <w:pPr>
        <w:rPr>
          <w:lang w:val="fr-FR"/>
        </w:rPr>
      </w:pPr>
    </w:p>
    <w:p w14:paraId="290C4094" w14:textId="636A6579" w:rsidR="00F8735E" w:rsidRDefault="00F8735E" w:rsidP="00F8735E">
      <w:pPr>
        <w:pStyle w:val="Heading5"/>
      </w:pPr>
      <w:bookmarkStart w:id="5455" w:name="Ana_Technologie_Burin"/>
      <w:r>
        <w:t>burinage</w:t>
      </w:r>
    </w:p>
    <w:bookmarkEnd w:id="5455"/>
    <w:p w14:paraId="0697AAF7" w14:textId="77777777" w:rsidR="00F8735E" w:rsidRDefault="00F8735E" w:rsidP="000152C6">
      <w:pPr>
        <w:rPr>
          <w:lang w:val="fr-FR"/>
        </w:rPr>
      </w:pPr>
    </w:p>
    <w:p w14:paraId="69322D60" w14:textId="77777777" w:rsidR="00F8735E" w:rsidRPr="0032190F" w:rsidRDefault="00F8735E" w:rsidP="00F8735E">
      <w:pPr>
        <w:rPr>
          <w:lang w:val="fr-FR"/>
        </w:rPr>
      </w:pPr>
      <w:r w:rsidRPr="0032190F">
        <w:rPr>
          <w:lang w:val="fr-FR"/>
        </w:rPr>
        <w:t>La tradition d’écrire les roches en les burinant s’instaure après la première guerre mondiale et s’amplifie ensuite (N. Magnardi com. pers.)</w:t>
      </w:r>
    </w:p>
    <w:p w14:paraId="57216C3B" w14:textId="77777777" w:rsidR="00F8735E" w:rsidRPr="0032190F" w:rsidRDefault="00F8735E" w:rsidP="000152C6">
      <w:pPr>
        <w:rPr>
          <w:lang w:val="fr-FR"/>
        </w:rPr>
      </w:pPr>
    </w:p>
    <w:p w14:paraId="6098C1AF" w14:textId="69D78F7D" w:rsidR="000152C6" w:rsidRPr="0032190F" w:rsidRDefault="00405E8B" w:rsidP="00647EA0">
      <w:pPr>
        <w:pStyle w:val="Heading5"/>
      </w:pPr>
      <w:r>
        <w:t>s</w:t>
      </w:r>
      <w:r w:rsidR="000152C6" w:rsidRPr="0032190F">
        <w:t>tyles et données technologiques</w:t>
      </w:r>
    </w:p>
    <w:p w14:paraId="5F4B3116" w14:textId="77777777" w:rsidR="000152C6" w:rsidRPr="0032190F" w:rsidRDefault="000152C6" w:rsidP="000152C6">
      <w:pPr>
        <w:rPr>
          <w:lang w:val="fr-FR"/>
        </w:rPr>
      </w:pPr>
    </w:p>
    <w:p w14:paraId="62A70304" w14:textId="2FFBA790" w:rsidR="000152C6" w:rsidRPr="0032190F" w:rsidRDefault="000152C6" w:rsidP="000152C6">
      <w:pPr>
        <w:rPr>
          <w:lang w:val="fr-FR"/>
        </w:rPr>
      </w:pPr>
      <w:r w:rsidRPr="0032190F">
        <w:rPr>
          <w:lang w:val="fr-FR"/>
        </w:rPr>
        <w:t xml:space="preserve">Pour </w:t>
      </w:r>
      <w:hyperlink r:id="rId13599" w:anchor="Aut_Isetti" w:history="1">
        <w:r w:rsidR="00411078" w:rsidRPr="00411078">
          <w:rPr>
            <w:rStyle w:val="Hyperlink"/>
            <w:lang w:val="fr-FR"/>
          </w:rPr>
          <w:t>G. Isetti</w:t>
        </w:r>
      </w:hyperlink>
      <w:r w:rsidRPr="0032190F">
        <w:rPr>
          <w:lang w:val="fr-FR"/>
        </w:rPr>
        <w:t>, les deux techniques (piquetage/linéaires) sont contemporaines, les gravures linéaires seraient plus variées et de sujet plus profane que les gravures piquetées (BIB 1372 p. 226)</w:t>
      </w:r>
    </w:p>
    <w:p w14:paraId="3C2B8B1E" w14:textId="77777777" w:rsidR="000152C6" w:rsidRPr="0032190F" w:rsidRDefault="000152C6" w:rsidP="000152C6">
      <w:pPr>
        <w:jc w:val="both"/>
        <w:rPr>
          <w:lang w:val="fr-FR"/>
        </w:rPr>
      </w:pPr>
    </w:p>
    <w:p w14:paraId="6D84CF7E" w14:textId="18D86A63" w:rsidR="000152C6" w:rsidRPr="0032190F" w:rsidRDefault="00405E8B" w:rsidP="000152C6">
      <w:pPr>
        <w:pStyle w:val="Heading6"/>
      </w:pPr>
      <w:r>
        <w:t>c</w:t>
      </w:r>
      <w:r w:rsidR="000152C6" w:rsidRPr="0032190F">
        <w:t>hrono-stylistique (styles A, B, C)</w:t>
      </w:r>
    </w:p>
    <w:p w14:paraId="1B190D8F" w14:textId="77777777" w:rsidR="000152C6" w:rsidRPr="0032190F" w:rsidRDefault="000152C6" w:rsidP="000152C6">
      <w:pPr>
        <w:jc w:val="both"/>
        <w:rPr>
          <w:lang w:val="fr-FR"/>
        </w:rPr>
      </w:pPr>
    </w:p>
    <w:p w14:paraId="2B29F94C" w14:textId="77777777" w:rsidR="000152C6" w:rsidRPr="0032190F" w:rsidRDefault="000152C6" w:rsidP="000152C6">
      <w:pPr>
        <w:jc w:val="both"/>
        <w:rPr>
          <w:lang w:val="fr-FR"/>
        </w:rPr>
      </w:pPr>
      <w:r w:rsidRPr="0032190F">
        <w:rPr>
          <w:lang w:val="fr-FR"/>
        </w:rPr>
        <w:t>Si Lumley est al. 1976 proposent une chrono-stylistique basée sur l’évolution des styles (subséquemment de la taille des cupules), allant d’un style fin (A) à des style plus grossiers (B à D) (Lumley, Fontvielle, Abelanet 1976 p. 98).</w:t>
      </w:r>
    </w:p>
    <w:p w14:paraId="044DA3FE" w14:textId="77777777" w:rsidR="000152C6" w:rsidRPr="0032190F" w:rsidRDefault="000152C6" w:rsidP="000152C6">
      <w:pPr>
        <w:jc w:val="both"/>
        <w:rPr>
          <w:lang w:val="fr-FR"/>
        </w:rPr>
      </w:pPr>
    </w:p>
    <w:p w14:paraId="3198F069" w14:textId="77777777" w:rsidR="000152C6" w:rsidRPr="0032190F" w:rsidRDefault="000152C6" w:rsidP="000152C6">
      <w:pPr>
        <w:rPr>
          <w:lang w:val="fr-FR"/>
        </w:rPr>
      </w:pPr>
      <w:r w:rsidRPr="0032190F">
        <w:rPr>
          <w:lang w:val="fr-FR"/>
        </w:rPr>
        <w:t>Comme pour les styles de gravures, les techniques employées dépendent du support sur lesquelles elles sont employées (Chippindale 1988, Bégin 1993 ou 1994).</w:t>
      </w:r>
    </w:p>
    <w:p w14:paraId="534BBB45" w14:textId="77777777" w:rsidR="000152C6" w:rsidRPr="0032190F" w:rsidRDefault="000152C6" w:rsidP="000152C6">
      <w:pPr>
        <w:rPr>
          <w:lang w:val="fr-FR"/>
        </w:rPr>
      </w:pPr>
      <w:r w:rsidRPr="0032190F">
        <w:rPr>
          <w:lang w:val="fr-FR"/>
        </w:rPr>
        <w:t xml:space="preserve">Inversion chronologique : </w:t>
      </w:r>
      <w:r w:rsidRPr="0032190F">
        <w:rPr>
          <w:i/>
          <w:lang w:val="fr-FR"/>
        </w:rPr>
        <w:t>Roche rouge</w:t>
      </w:r>
    </w:p>
    <w:p w14:paraId="1B5C18B7" w14:textId="77777777" w:rsidR="000152C6" w:rsidRPr="0032190F" w:rsidRDefault="000152C6" w:rsidP="000152C6">
      <w:pPr>
        <w:jc w:val="both"/>
        <w:rPr>
          <w:lang w:val="fr-FR"/>
        </w:rPr>
      </w:pPr>
      <w:r w:rsidRPr="0032190F">
        <w:rPr>
          <w:lang w:val="fr-FR"/>
        </w:rPr>
        <w:t xml:space="preserve">En </w:t>
      </w:r>
      <w:smartTag w:uri="urn:schemas-microsoft-com:office:smarttags" w:element="metricconverter">
        <w:smartTagPr>
          <w:attr w:name="ProductID" w:val="1997, C"/>
        </w:smartTagPr>
        <w:r w:rsidRPr="0032190F">
          <w:rPr>
            <w:lang w:val="fr-FR"/>
          </w:rPr>
          <w:t>1997, C</w:t>
        </w:r>
      </w:smartTag>
      <w:r w:rsidRPr="0032190F">
        <w:rPr>
          <w:lang w:val="fr-FR"/>
        </w:rPr>
        <w:t xml:space="preserve">. Jègues-Wolkiewiez s’appuie sur cette chronologie pour interpréter les thèmes gravés. Ainsi, les Réticulés étant plutôt de type C (32%), la proportion de Réticulés s’accroissant du style A au style C, elle déduit que « le signifiant de ce thème iconographique était donc reservé au départ [style A] à un initié » (BIB 1363 p. 358).  </w:t>
      </w:r>
    </w:p>
    <w:p w14:paraId="372CE55F" w14:textId="77777777" w:rsidR="000152C6" w:rsidRPr="0032190F" w:rsidRDefault="000152C6" w:rsidP="000152C6">
      <w:pPr>
        <w:jc w:val="both"/>
        <w:rPr>
          <w:lang w:val="fr-FR"/>
        </w:rPr>
      </w:pPr>
    </w:p>
    <w:p w14:paraId="50682C87" w14:textId="687F4146" w:rsidR="000152C6" w:rsidRPr="0032190F" w:rsidRDefault="00405E8B" w:rsidP="000152C6">
      <w:pPr>
        <w:pStyle w:val="Heading6"/>
      </w:pPr>
      <w:r>
        <w:t>p</w:t>
      </w:r>
      <w:r w:rsidR="000152C6" w:rsidRPr="0032190F">
        <w:t>résence de différents types de cupules pour une même gravure</w:t>
      </w:r>
    </w:p>
    <w:p w14:paraId="478107AA" w14:textId="77777777" w:rsidR="000152C6" w:rsidRPr="0032190F" w:rsidRDefault="000152C6" w:rsidP="000152C6">
      <w:pPr>
        <w:jc w:val="both"/>
        <w:rPr>
          <w:lang w:val="fr-FR"/>
        </w:rPr>
      </w:pPr>
    </w:p>
    <w:p w14:paraId="3C0FEFAE" w14:textId="74F7FEE8" w:rsidR="000152C6" w:rsidRPr="0032190F" w:rsidRDefault="00000000" w:rsidP="000152C6">
      <w:pPr>
        <w:jc w:val="both"/>
        <w:rPr>
          <w:lang w:val="fr-FR"/>
        </w:rPr>
      </w:pPr>
      <w:hyperlink r:id="rId13600" w:anchor="Aut_Chippindale" w:history="1">
        <w:r w:rsidR="00463495" w:rsidRPr="00463495">
          <w:rPr>
            <w:rStyle w:val="Hyperlink"/>
            <w:lang w:val="fr-FR"/>
          </w:rPr>
          <w:t>Chippindale</w:t>
        </w:r>
      </w:hyperlink>
      <w:r w:rsidR="00463495" w:rsidRPr="00463495">
        <w:rPr>
          <w:rStyle w:val="Hyperlink"/>
          <w:color w:val="auto"/>
          <w:u w:val="none"/>
          <w:lang w:val="fr-FR"/>
        </w:rPr>
        <w:t xml:space="preserve"> </w:t>
      </w:r>
      <w:r w:rsidR="000152C6" w:rsidRPr="0032190F">
        <w:rPr>
          <w:lang w:val="fr-FR"/>
        </w:rPr>
        <w:t xml:space="preserve">lui considère que certains styles de piquetages peuvent se combiner sur une même gravure en fonction du rendu souhaité. Ainsi, les cornes d’un corniforme apparaissent souvent faites plus finement que le corps et les lames de </w:t>
      </w:r>
      <w:hyperlink r:id="rId13601" w:anchor="Typ_Bego_Hallebardes" w:history="1">
        <w:r w:rsidR="000152C6" w:rsidRPr="0032190F">
          <w:rPr>
            <w:rStyle w:val="Hyperlink"/>
            <w:lang w:val="fr-FR"/>
          </w:rPr>
          <w:t>Hallebardes</w:t>
        </w:r>
      </w:hyperlink>
      <w:r w:rsidR="000152C6" w:rsidRPr="0032190F">
        <w:rPr>
          <w:lang w:val="fr-FR"/>
        </w:rPr>
        <w:t xml:space="preserve"> que le manche (dans 8 cas sur 10 observés pour ces dernières) (Chippindale 1988 p. 78).</w:t>
      </w:r>
    </w:p>
    <w:p w14:paraId="4A6AC7C4" w14:textId="77777777" w:rsidR="000152C6" w:rsidRPr="0032190F" w:rsidRDefault="000152C6" w:rsidP="000152C6">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822"/>
        <w:gridCol w:w="822"/>
      </w:tblGrid>
      <w:tr w:rsidR="000152C6" w:rsidRPr="00BD71D9" w14:paraId="6AB868BD" w14:textId="77777777" w:rsidTr="00C73F91">
        <w:trPr>
          <w:jc w:val="center"/>
        </w:trPr>
        <w:tc>
          <w:tcPr>
            <w:tcW w:w="0" w:type="auto"/>
          </w:tcPr>
          <w:p w14:paraId="7D7E9712" w14:textId="77777777" w:rsidR="000152C6" w:rsidRPr="00BD71D9" w:rsidRDefault="000152C6" w:rsidP="00C73F91">
            <w:pPr>
              <w:jc w:val="center"/>
              <w:rPr>
                <w:b/>
                <w:sz w:val="20"/>
                <w:szCs w:val="20"/>
              </w:rPr>
            </w:pPr>
            <w:r w:rsidRPr="00BD71D9">
              <w:rPr>
                <w:b/>
                <w:sz w:val="20"/>
                <w:szCs w:val="20"/>
              </w:rPr>
              <w:t>Hallebarde</w:t>
            </w:r>
          </w:p>
        </w:tc>
        <w:tc>
          <w:tcPr>
            <w:tcW w:w="0" w:type="auto"/>
          </w:tcPr>
          <w:p w14:paraId="7C768AD1" w14:textId="77777777" w:rsidR="000152C6" w:rsidRPr="00BD71D9" w:rsidRDefault="000152C6" w:rsidP="00C73F91">
            <w:pPr>
              <w:jc w:val="both"/>
              <w:rPr>
                <w:sz w:val="20"/>
                <w:szCs w:val="20"/>
              </w:rPr>
            </w:pPr>
          </w:p>
        </w:tc>
      </w:tr>
      <w:tr w:rsidR="000152C6" w:rsidRPr="00BD71D9" w14:paraId="42AB1351" w14:textId="77777777" w:rsidTr="00C73F91">
        <w:trPr>
          <w:jc w:val="center"/>
        </w:trPr>
        <w:tc>
          <w:tcPr>
            <w:tcW w:w="0" w:type="auto"/>
          </w:tcPr>
          <w:p w14:paraId="3F96FB65" w14:textId="4CDDEDE8" w:rsidR="000152C6" w:rsidRPr="0032190F" w:rsidRDefault="00000000" w:rsidP="00C73F91">
            <w:pPr>
              <w:jc w:val="both"/>
              <w:rPr>
                <w:sz w:val="20"/>
                <w:szCs w:val="20"/>
                <w:lang w:val="fr-FR"/>
              </w:rPr>
            </w:pPr>
            <w:hyperlink r:id="rId13602" w:anchor="Desc_ZVIIIGIR1" w:history="1">
              <w:r w:rsidR="000152C6" w:rsidRPr="0032190F">
                <w:rPr>
                  <w:rStyle w:val="Hyperlink"/>
                  <w:sz w:val="20"/>
                  <w:szCs w:val="20"/>
                  <w:lang w:val="fr-FR"/>
                </w:rPr>
                <w:t>ZVIIIGIR1</w:t>
              </w:r>
            </w:hyperlink>
            <w:r w:rsidR="000152C6" w:rsidRPr="0032190F">
              <w:rPr>
                <w:sz w:val="20"/>
                <w:szCs w:val="20"/>
                <w:lang w:val="fr-FR"/>
              </w:rPr>
              <w:t xml:space="preserve"> (manche plus gros que la lame)</w:t>
            </w:r>
          </w:p>
        </w:tc>
        <w:tc>
          <w:tcPr>
            <w:tcW w:w="0" w:type="auto"/>
          </w:tcPr>
          <w:p w14:paraId="1E371847" w14:textId="77777777" w:rsidR="000152C6" w:rsidRPr="00BD71D9" w:rsidRDefault="000152C6" w:rsidP="00C73F91">
            <w:pPr>
              <w:jc w:val="both"/>
              <w:rPr>
                <w:sz w:val="20"/>
                <w:szCs w:val="20"/>
              </w:rPr>
            </w:pPr>
            <w:r w:rsidRPr="00BD71D9">
              <w:rPr>
                <w:sz w:val="20"/>
                <w:szCs w:val="20"/>
              </w:rPr>
              <w:t>SS BIB</w:t>
            </w:r>
          </w:p>
        </w:tc>
      </w:tr>
      <w:tr w:rsidR="000152C6" w:rsidRPr="00BD71D9" w14:paraId="4B6A5AE6" w14:textId="77777777" w:rsidTr="00C73F91">
        <w:trPr>
          <w:jc w:val="center"/>
        </w:trPr>
        <w:tc>
          <w:tcPr>
            <w:tcW w:w="0" w:type="auto"/>
          </w:tcPr>
          <w:p w14:paraId="3810D4C1" w14:textId="1000E06B" w:rsidR="000152C6" w:rsidRPr="0032190F" w:rsidRDefault="00000000" w:rsidP="00C73F91">
            <w:pPr>
              <w:jc w:val="both"/>
              <w:rPr>
                <w:sz w:val="20"/>
                <w:szCs w:val="20"/>
                <w:lang w:val="fr-FR"/>
              </w:rPr>
            </w:pPr>
            <w:hyperlink r:id="rId13603" w:anchor="Desc_ZXGIIR8alpha" w:history="1">
              <w:r w:rsidR="000152C6" w:rsidRPr="0032190F">
                <w:rPr>
                  <w:rStyle w:val="Hyperlink"/>
                  <w:sz w:val="20"/>
                  <w:szCs w:val="20"/>
                  <w:lang w:val="fr-FR"/>
                </w:rPr>
                <w:t>ZXGIIR8@a</w:t>
              </w:r>
            </w:hyperlink>
            <w:r w:rsidR="000152C6" w:rsidRPr="0032190F">
              <w:rPr>
                <w:sz w:val="20"/>
                <w:szCs w:val="20"/>
                <w:lang w:val="fr-FR"/>
              </w:rPr>
              <w:t xml:space="preserve"> (manche plus gros que la lame)</w:t>
            </w:r>
          </w:p>
        </w:tc>
        <w:tc>
          <w:tcPr>
            <w:tcW w:w="0" w:type="auto"/>
          </w:tcPr>
          <w:p w14:paraId="78BED124" w14:textId="77777777" w:rsidR="000152C6" w:rsidRPr="00BD71D9" w:rsidRDefault="000152C6" w:rsidP="00C73F91">
            <w:pPr>
              <w:jc w:val="both"/>
              <w:rPr>
                <w:sz w:val="20"/>
                <w:szCs w:val="20"/>
              </w:rPr>
            </w:pPr>
            <w:r w:rsidRPr="00BD71D9">
              <w:rPr>
                <w:sz w:val="20"/>
                <w:szCs w:val="20"/>
              </w:rPr>
              <w:t>SS BIB</w:t>
            </w:r>
          </w:p>
        </w:tc>
      </w:tr>
      <w:tr w:rsidR="000152C6" w:rsidRPr="00BD71D9" w14:paraId="68B5F21B" w14:textId="77777777" w:rsidTr="00C73F91">
        <w:trPr>
          <w:jc w:val="center"/>
        </w:trPr>
        <w:tc>
          <w:tcPr>
            <w:tcW w:w="0" w:type="auto"/>
          </w:tcPr>
          <w:p w14:paraId="4A2DF71B" w14:textId="77777777" w:rsidR="000152C6" w:rsidRPr="00A0014D" w:rsidRDefault="000152C6" w:rsidP="00C73F91">
            <w:pPr>
              <w:jc w:val="both"/>
              <w:rPr>
                <w:sz w:val="20"/>
                <w:szCs w:val="20"/>
                <w:lang w:val="fr-FR"/>
              </w:rPr>
            </w:pPr>
            <w:r w:rsidRPr="00A0014D">
              <w:rPr>
                <w:sz w:val="20"/>
                <w:szCs w:val="20"/>
                <w:lang w:val="fr-FR"/>
              </w:rPr>
              <w:t>ZXIGIR16E (manche plus gros que la lame)</w:t>
            </w:r>
          </w:p>
        </w:tc>
        <w:tc>
          <w:tcPr>
            <w:tcW w:w="0" w:type="auto"/>
          </w:tcPr>
          <w:p w14:paraId="606DA092" w14:textId="77777777" w:rsidR="000152C6" w:rsidRPr="00BD71D9" w:rsidRDefault="000152C6" w:rsidP="00C73F91">
            <w:pPr>
              <w:jc w:val="both"/>
              <w:rPr>
                <w:sz w:val="20"/>
                <w:szCs w:val="20"/>
              </w:rPr>
            </w:pPr>
            <w:r w:rsidRPr="00BD71D9">
              <w:rPr>
                <w:sz w:val="20"/>
                <w:szCs w:val="20"/>
              </w:rPr>
              <w:t>SS BIB</w:t>
            </w:r>
          </w:p>
        </w:tc>
      </w:tr>
    </w:tbl>
    <w:p w14:paraId="2715D352" w14:textId="77777777" w:rsidR="000152C6" w:rsidRDefault="000152C6" w:rsidP="000152C6">
      <w:pPr>
        <w:jc w:val="both"/>
      </w:pPr>
    </w:p>
    <w:p w14:paraId="0B58BEA5" w14:textId="77777777" w:rsidR="000152C6" w:rsidRPr="0032190F" w:rsidRDefault="000152C6" w:rsidP="000152C6">
      <w:pPr>
        <w:jc w:val="both"/>
        <w:rPr>
          <w:lang w:val="fr-FR"/>
        </w:rPr>
      </w:pPr>
      <w:r w:rsidRPr="0032190F">
        <w:rPr>
          <w:lang w:val="fr-FR"/>
        </w:rPr>
        <w:t>A noter que ces observations s’inversent quand on s’intéresse aux topographies où la ligne débutant de la base est souvent plus grossière que la plage (Chippindale 1988 p. 78).</w:t>
      </w:r>
    </w:p>
    <w:p w14:paraId="669668DA" w14:textId="77777777" w:rsidR="000152C6" w:rsidRPr="0032190F" w:rsidRDefault="000152C6" w:rsidP="000152C6">
      <w:pPr>
        <w:jc w:val="both"/>
        <w:rPr>
          <w:lang w:val="fr-FR"/>
        </w:rPr>
      </w:pPr>
    </w:p>
    <w:p w14:paraId="334153C7" w14:textId="7F640485" w:rsidR="000152C6" w:rsidRPr="0032190F" w:rsidRDefault="00405E8B" w:rsidP="000152C6">
      <w:pPr>
        <w:pStyle w:val="Heading6"/>
      </w:pPr>
      <w:r>
        <w:t>v</w:t>
      </w:r>
      <w:r w:rsidR="000152C6" w:rsidRPr="0032190F">
        <w:t>ariation de la taille des cupules en fonction de la taille de la gravure</w:t>
      </w:r>
    </w:p>
    <w:p w14:paraId="6C37D84D" w14:textId="77777777" w:rsidR="000152C6" w:rsidRPr="0032190F" w:rsidRDefault="000152C6" w:rsidP="000152C6">
      <w:pPr>
        <w:rPr>
          <w:lang w:val="fr-FR"/>
        </w:rPr>
      </w:pPr>
    </w:p>
    <w:p w14:paraId="3571E81A" w14:textId="363E056B" w:rsidR="000152C6" w:rsidRPr="0032190F" w:rsidRDefault="000152C6" w:rsidP="000152C6">
      <w:pPr>
        <w:jc w:val="both"/>
        <w:rPr>
          <w:lang w:val="fr-FR"/>
        </w:rPr>
      </w:pPr>
      <w:r w:rsidRPr="0032190F">
        <w:rPr>
          <w:lang w:val="fr-FR"/>
        </w:rPr>
        <w:t xml:space="preserve">L’utilisation de telle ou telle technique peut être également la conséquence de la nature même de la roche, de la qualité des parties ou encore de la taille de la gravure. Ainsi le travail de Chippindale a montré la corrélation existant entre la taille des cupules et celle de la gravure finale. Les </w:t>
      </w:r>
      <w:hyperlink r:id="rId13604" w:anchor="Typ_Bego_Topographies" w:history="1">
        <w:r w:rsidRPr="0032190F">
          <w:rPr>
            <w:rStyle w:val="Hyperlink"/>
            <w:lang w:val="fr-FR"/>
          </w:rPr>
          <w:t>Topographies</w:t>
        </w:r>
      </w:hyperlink>
      <w:r w:rsidRPr="0032190F">
        <w:rPr>
          <w:lang w:val="fr-FR"/>
        </w:rPr>
        <w:t xml:space="preserve"> et les géométriques présentant des cupules relativement plus grosses que leurs dimensions le prévoient (Chippindale 1988 p. 79 et suiv.).</w:t>
      </w:r>
    </w:p>
    <w:p w14:paraId="6DE1F719" w14:textId="77777777" w:rsidR="000152C6" w:rsidRPr="0032190F" w:rsidRDefault="000152C6" w:rsidP="000152C6">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9"/>
        <w:gridCol w:w="2522"/>
      </w:tblGrid>
      <w:tr w:rsidR="000152C6" w:rsidRPr="008B002C" w14:paraId="7141BC5F" w14:textId="77777777" w:rsidTr="00C73F91">
        <w:trPr>
          <w:jc w:val="center"/>
        </w:trPr>
        <w:tc>
          <w:tcPr>
            <w:tcW w:w="0" w:type="auto"/>
            <w:vAlign w:val="center"/>
          </w:tcPr>
          <w:p w14:paraId="10D16921" w14:textId="77777777" w:rsidR="000152C6" w:rsidRPr="00BD71D9" w:rsidRDefault="000152C6" w:rsidP="00C73F91">
            <w:pPr>
              <w:jc w:val="center"/>
              <w:rPr>
                <w:b/>
                <w:sz w:val="20"/>
                <w:szCs w:val="20"/>
              </w:rPr>
            </w:pPr>
            <w:r w:rsidRPr="00BD71D9">
              <w:rPr>
                <w:b/>
                <w:sz w:val="20"/>
                <w:szCs w:val="20"/>
              </w:rPr>
              <w:t>Thèmes</w:t>
            </w:r>
          </w:p>
        </w:tc>
        <w:tc>
          <w:tcPr>
            <w:tcW w:w="0" w:type="auto"/>
            <w:vAlign w:val="center"/>
          </w:tcPr>
          <w:p w14:paraId="4CBAD1F5" w14:textId="77777777" w:rsidR="000152C6" w:rsidRPr="0032190F" w:rsidRDefault="000152C6" w:rsidP="00C73F91">
            <w:pPr>
              <w:jc w:val="center"/>
              <w:rPr>
                <w:b/>
                <w:sz w:val="20"/>
                <w:szCs w:val="20"/>
                <w:lang w:val="fr-FR"/>
              </w:rPr>
            </w:pPr>
            <w:r w:rsidRPr="0032190F">
              <w:rPr>
                <w:b/>
                <w:sz w:val="20"/>
                <w:szCs w:val="20"/>
                <w:lang w:val="fr-FR"/>
              </w:rPr>
              <w:t>Variation taille des</w:t>
            </w:r>
          </w:p>
          <w:p w14:paraId="36157BF8" w14:textId="77777777" w:rsidR="000152C6" w:rsidRPr="0032190F" w:rsidRDefault="000152C6" w:rsidP="00C73F91">
            <w:pPr>
              <w:jc w:val="center"/>
              <w:rPr>
                <w:b/>
                <w:sz w:val="20"/>
                <w:szCs w:val="20"/>
                <w:lang w:val="fr-FR"/>
              </w:rPr>
            </w:pPr>
            <w:r w:rsidRPr="0032190F">
              <w:rPr>
                <w:b/>
                <w:sz w:val="20"/>
                <w:szCs w:val="20"/>
                <w:lang w:val="fr-FR"/>
              </w:rPr>
              <w:t>cupules/taille de la gravure</w:t>
            </w:r>
          </w:p>
        </w:tc>
      </w:tr>
      <w:tr w:rsidR="000152C6" w:rsidRPr="00BD71D9" w14:paraId="2ECCEBD2" w14:textId="77777777" w:rsidTr="00C73F91">
        <w:trPr>
          <w:jc w:val="center"/>
        </w:trPr>
        <w:tc>
          <w:tcPr>
            <w:tcW w:w="0" w:type="auto"/>
            <w:vAlign w:val="center"/>
          </w:tcPr>
          <w:p w14:paraId="01E47C35" w14:textId="77777777" w:rsidR="000152C6" w:rsidRPr="00BD71D9" w:rsidRDefault="000152C6" w:rsidP="00C73F91">
            <w:pPr>
              <w:jc w:val="center"/>
              <w:rPr>
                <w:sz w:val="20"/>
                <w:szCs w:val="20"/>
              </w:rPr>
            </w:pPr>
            <w:r w:rsidRPr="00BD71D9">
              <w:rPr>
                <w:sz w:val="20"/>
                <w:szCs w:val="20"/>
              </w:rPr>
              <w:t>cornus et araire</w:t>
            </w:r>
          </w:p>
        </w:tc>
        <w:tc>
          <w:tcPr>
            <w:tcW w:w="0" w:type="auto"/>
            <w:vAlign w:val="center"/>
          </w:tcPr>
          <w:p w14:paraId="357D9BC0" w14:textId="77777777" w:rsidR="000152C6" w:rsidRPr="00BD71D9" w:rsidRDefault="000152C6" w:rsidP="00C73F91">
            <w:pPr>
              <w:jc w:val="center"/>
              <w:rPr>
                <w:sz w:val="20"/>
                <w:szCs w:val="20"/>
              </w:rPr>
            </w:pPr>
            <w:r w:rsidRPr="00BD71D9">
              <w:rPr>
                <w:sz w:val="20"/>
                <w:szCs w:val="20"/>
              </w:rPr>
              <w:t>égale à la moyenne</w:t>
            </w:r>
          </w:p>
        </w:tc>
      </w:tr>
      <w:tr w:rsidR="000152C6" w:rsidRPr="00BD71D9" w14:paraId="0F46E693" w14:textId="77777777" w:rsidTr="00C73F91">
        <w:trPr>
          <w:jc w:val="center"/>
        </w:trPr>
        <w:tc>
          <w:tcPr>
            <w:tcW w:w="0" w:type="auto"/>
            <w:vAlign w:val="center"/>
          </w:tcPr>
          <w:p w14:paraId="067FA452" w14:textId="77777777" w:rsidR="000152C6" w:rsidRPr="00BD71D9" w:rsidRDefault="000152C6" w:rsidP="00C73F91">
            <w:pPr>
              <w:jc w:val="center"/>
              <w:rPr>
                <w:sz w:val="20"/>
                <w:szCs w:val="20"/>
              </w:rPr>
            </w:pPr>
            <w:r w:rsidRPr="00BD71D9">
              <w:rPr>
                <w:sz w:val="20"/>
                <w:szCs w:val="20"/>
              </w:rPr>
              <w:t xml:space="preserve">topographies et </w:t>
            </w:r>
          </w:p>
          <w:p w14:paraId="69CF86C6" w14:textId="77777777" w:rsidR="000152C6" w:rsidRPr="00BD71D9" w:rsidRDefault="000152C6" w:rsidP="00C73F91">
            <w:pPr>
              <w:jc w:val="center"/>
              <w:rPr>
                <w:sz w:val="20"/>
                <w:szCs w:val="20"/>
              </w:rPr>
            </w:pPr>
            <w:r w:rsidRPr="00BD71D9">
              <w:rPr>
                <w:sz w:val="20"/>
                <w:szCs w:val="20"/>
              </w:rPr>
              <w:t>géométriques</w:t>
            </w:r>
          </w:p>
        </w:tc>
        <w:tc>
          <w:tcPr>
            <w:tcW w:w="0" w:type="auto"/>
            <w:vAlign w:val="center"/>
          </w:tcPr>
          <w:p w14:paraId="5972417B" w14:textId="77777777" w:rsidR="000152C6" w:rsidRPr="00BD71D9" w:rsidRDefault="000152C6" w:rsidP="00C73F91">
            <w:pPr>
              <w:jc w:val="center"/>
              <w:rPr>
                <w:sz w:val="20"/>
                <w:szCs w:val="20"/>
              </w:rPr>
            </w:pPr>
            <w:r w:rsidRPr="00BD71D9">
              <w:rPr>
                <w:sz w:val="20"/>
                <w:szCs w:val="20"/>
              </w:rPr>
              <w:t>supérieure à la moyenne</w:t>
            </w:r>
          </w:p>
        </w:tc>
      </w:tr>
      <w:tr w:rsidR="000152C6" w:rsidRPr="00BD71D9" w14:paraId="297ECA0F" w14:textId="77777777" w:rsidTr="00C73F91">
        <w:trPr>
          <w:jc w:val="center"/>
        </w:trPr>
        <w:tc>
          <w:tcPr>
            <w:tcW w:w="0" w:type="auto"/>
            <w:vAlign w:val="center"/>
          </w:tcPr>
          <w:p w14:paraId="2E08558B" w14:textId="77777777" w:rsidR="000152C6" w:rsidRPr="00BD71D9" w:rsidRDefault="000152C6" w:rsidP="00C73F91">
            <w:pPr>
              <w:jc w:val="center"/>
              <w:rPr>
                <w:sz w:val="20"/>
                <w:szCs w:val="20"/>
              </w:rPr>
            </w:pPr>
            <w:r w:rsidRPr="00BD71D9">
              <w:rPr>
                <w:sz w:val="20"/>
                <w:szCs w:val="20"/>
              </w:rPr>
              <w:t>hallebardes</w:t>
            </w:r>
          </w:p>
        </w:tc>
        <w:tc>
          <w:tcPr>
            <w:tcW w:w="0" w:type="auto"/>
            <w:vAlign w:val="center"/>
          </w:tcPr>
          <w:p w14:paraId="10C67B8F" w14:textId="77777777" w:rsidR="000152C6" w:rsidRPr="00BD71D9" w:rsidRDefault="000152C6" w:rsidP="00C73F91">
            <w:pPr>
              <w:jc w:val="center"/>
              <w:rPr>
                <w:sz w:val="20"/>
                <w:szCs w:val="20"/>
              </w:rPr>
            </w:pPr>
            <w:r w:rsidRPr="00BD71D9">
              <w:rPr>
                <w:sz w:val="20"/>
                <w:szCs w:val="20"/>
              </w:rPr>
              <w:t>inférieure à la moyenne</w:t>
            </w:r>
          </w:p>
        </w:tc>
      </w:tr>
    </w:tbl>
    <w:p w14:paraId="001A6244" w14:textId="77777777" w:rsidR="000152C6" w:rsidRDefault="000152C6" w:rsidP="000152C6">
      <w:r>
        <w:t>(D’ap. Chippindale 1988 p. 137, 138)</w:t>
      </w:r>
    </w:p>
    <w:p w14:paraId="0F3882C1" w14:textId="77777777" w:rsidR="000152C6" w:rsidRDefault="000152C6" w:rsidP="000152C6"/>
    <w:p w14:paraId="05FCD480" w14:textId="5A979E5E" w:rsidR="000152C6" w:rsidRPr="0032190F" w:rsidRDefault="000152C6" w:rsidP="000152C6">
      <w:pPr>
        <w:jc w:val="both"/>
        <w:rPr>
          <w:lang w:val="fr-FR"/>
        </w:rPr>
      </w:pPr>
      <w:r w:rsidRPr="0032190F">
        <w:rPr>
          <w:lang w:val="fr-FR"/>
        </w:rPr>
        <w:t>Sur les 3361 gravures étudiées par</w:t>
      </w:r>
      <w:r w:rsidR="00463495">
        <w:rPr>
          <w:lang w:val="fr-FR"/>
        </w:rPr>
        <w:t xml:space="preserve"> </w:t>
      </w:r>
      <w:hyperlink r:id="rId13605" w:anchor="Aut_Chippindale" w:history="1">
        <w:r w:rsidR="00463495" w:rsidRPr="00463495">
          <w:rPr>
            <w:rStyle w:val="Hyperlink"/>
            <w:lang w:val="fr-FR"/>
          </w:rPr>
          <w:t>C. Chippindale</w:t>
        </w:r>
      </w:hyperlink>
      <w:r w:rsidRPr="0032190F">
        <w:rPr>
          <w:lang w:val="fr-FR"/>
        </w:rPr>
        <w:t>, 10% environ recouvrent différents types de piquetages.</w:t>
      </w:r>
    </w:p>
    <w:p w14:paraId="4F70DEB0" w14:textId="3261F494" w:rsidR="000152C6" w:rsidRPr="0032190F" w:rsidRDefault="00405E8B" w:rsidP="000152C6">
      <w:pPr>
        <w:pStyle w:val="Heading4"/>
        <w:numPr>
          <w:ilvl w:val="3"/>
          <w:numId w:val="0"/>
        </w:numPr>
        <w:tabs>
          <w:tab w:val="num" w:pos="2520"/>
        </w:tabs>
        <w:spacing w:before="240" w:after="60"/>
        <w:ind w:left="2160"/>
      </w:pPr>
      <w:bookmarkStart w:id="5456" w:name="Ana_Processus_Gravure"/>
      <w:r>
        <w:t>p</w:t>
      </w:r>
      <w:r w:rsidR="000152C6" w:rsidRPr="0032190F">
        <w:t>rocessus de réalisation d’une gravure</w:t>
      </w:r>
    </w:p>
    <w:bookmarkEnd w:id="5456"/>
    <w:p w14:paraId="381BEE12" w14:textId="77777777" w:rsidR="000152C6" w:rsidRPr="0032190F" w:rsidRDefault="000152C6" w:rsidP="000152C6">
      <w:pPr>
        <w:rPr>
          <w:lang w:val="fr-FR"/>
        </w:rPr>
      </w:pPr>
    </w:p>
    <w:p w14:paraId="2288F651" w14:textId="77777777" w:rsidR="000152C6" w:rsidRPr="0032190F" w:rsidRDefault="000152C6" w:rsidP="000152C6">
      <w:pPr>
        <w:rPr>
          <w:lang w:val="fr-FR"/>
        </w:rPr>
      </w:pPr>
      <w:r w:rsidRPr="0032190F">
        <w:rPr>
          <w:lang w:val="fr-FR"/>
        </w:rPr>
        <w:t>Plusieurs exemples permettent de comprendre comment une gravure a été réalisée</w:t>
      </w:r>
    </w:p>
    <w:p w14:paraId="7B5E49BA" w14:textId="77777777" w:rsidR="000152C6" w:rsidRPr="0032190F" w:rsidRDefault="000152C6" w:rsidP="000152C6">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3"/>
        <w:gridCol w:w="1864"/>
      </w:tblGrid>
      <w:tr w:rsidR="000152C6" w14:paraId="5B9CD48E" w14:textId="77777777" w:rsidTr="00C73F91">
        <w:trPr>
          <w:jc w:val="center"/>
        </w:trPr>
        <w:tc>
          <w:tcPr>
            <w:tcW w:w="0" w:type="auto"/>
          </w:tcPr>
          <w:p w14:paraId="6B3F6FA3" w14:textId="77777777" w:rsidR="000152C6" w:rsidRDefault="000152C6" w:rsidP="00C73F91">
            <w:pPr>
              <w:jc w:val="center"/>
            </w:pPr>
            <w:r>
              <w:t>Poignards</w:t>
            </w:r>
          </w:p>
        </w:tc>
        <w:tc>
          <w:tcPr>
            <w:tcW w:w="0" w:type="auto"/>
          </w:tcPr>
          <w:p w14:paraId="7BAA9ED9" w14:textId="77777777" w:rsidR="000152C6" w:rsidRDefault="000152C6" w:rsidP="00C73F91">
            <w:pPr>
              <w:jc w:val="center"/>
            </w:pPr>
            <w:r>
              <w:t>Corniformes</w:t>
            </w:r>
          </w:p>
        </w:tc>
      </w:tr>
      <w:tr w:rsidR="000152C6" w14:paraId="6D2047D6" w14:textId="77777777" w:rsidTr="00C73F91">
        <w:trPr>
          <w:jc w:val="center"/>
        </w:trPr>
        <w:tc>
          <w:tcPr>
            <w:tcW w:w="0" w:type="auto"/>
          </w:tcPr>
          <w:p w14:paraId="2A9330D1" w14:textId="6C5D1C02" w:rsidR="000152C6" w:rsidRDefault="00000000" w:rsidP="00C73F91">
            <w:hyperlink r:id="rId13606" w:anchor="Desc_ZIVGIIIR14D" w:history="1">
              <w:r w:rsidR="000152C6" w:rsidRPr="001E0683">
                <w:rPr>
                  <w:rStyle w:val="Hyperlink"/>
                </w:rPr>
                <w:t>ZIVGIIIR14D</w:t>
              </w:r>
            </w:hyperlink>
          </w:p>
        </w:tc>
        <w:tc>
          <w:tcPr>
            <w:tcW w:w="0" w:type="auto"/>
          </w:tcPr>
          <w:p w14:paraId="6BC4849C" w14:textId="77777777" w:rsidR="000152C6" w:rsidRDefault="000152C6" w:rsidP="00C73F91">
            <w:r>
              <w:t>ZVIIIGXR38@b</w:t>
            </w:r>
          </w:p>
        </w:tc>
      </w:tr>
      <w:tr w:rsidR="000152C6" w14:paraId="5F28AA74" w14:textId="77777777" w:rsidTr="00C73F91">
        <w:trPr>
          <w:jc w:val="center"/>
        </w:trPr>
        <w:tc>
          <w:tcPr>
            <w:tcW w:w="0" w:type="auto"/>
          </w:tcPr>
          <w:p w14:paraId="0A70BDA1" w14:textId="77777777" w:rsidR="000152C6" w:rsidRDefault="000152C6" w:rsidP="00C73F91">
            <w:r>
              <w:t>ZIVGIVR3B2</w:t>
            </w:r>
          </w:p>
        </w:tc>
        <w:tc>
          <w:tcPr>
            <w:tcW w:w="0" w:type="auto"/>
          </w:tcPr>
          <w:p w14:paraId="222777B9" w14:textId="77777777" w:rsidR="000152C6" w:rsidRDefault="000152C6" w:rsidP="00C73F91"/>
        </w:tc>
      </w:tr>
      <w:tr w:rsidR="000152C6" w14:paraId="583DD185" w14:textId="77777777" w:rsidTr="00C73F91">
        <w:trPr>
          <w:jc w:val="center"/>
        </w:trPr>
        <w:tc>
          <w:tcPr>
            <w:tcW w:w="0" w:type="auto"/>
          </w:tcPr>
          <w:p w14:paraId="36201176" w14:textId="77777777" w:rsidR="000152C6" w:rsidRDefault="000152C6" w:rsidP="00C73F91">
            <w:r>
              <w:t>ZIVGIIIR14C</w:t>
            </w:r>
          </w:p>
        </w:tc>
        <w:tc>
          <w:tcPr>
            <w:tcW w:w="0" w:type="auto"/>
          </w:tcPr>
          <w:p w14:paraId="074AB63C" w14:textId="77777777" w:rsidR="000152C6" w:rsidRDefault="000152C6" w:rsidP="00C73F91"/>
        </w:tc>
      </w:tr>
      <w:tr w:rsidR="000152C6" w14:paraId="5AF45E0D" w14:textId="77777777" w:rsidTr="00C73F91">
        <w:trPr>
          <w:jc w:val="center"/>
        </w:trPr>
        <w:tc>
          <w:tcPr>
            <w:tcW w:w="0" w:type="auto"/>
          </w:tcPr>
          <w:p w14:paraId="569BBE38" w14:textId="77777777" w:rsidR="000152C6" w:rsidRDefault="000152C6" w:rsidP="00C73F91">
            <w:r>
              <w:t>ZIVGIVR12A</w:t>
            </w:r>
          </w:p>
        </w:tc>
        <w:tc>
          <w:tcPr>
            <w:tcW w:w="0" w:type="auto"/>
          </w:tcPr>
          <w:p w14:paraId="2FDD618E" w14:textId="77777777" w:rsidR="000152C6" w:rsidRDefault="000152C6" w:rsidP="00C73F91"/>
        </w:tc>
      </w:tr>
      <w:tr w:rsidR="000152C6" w14:paraId="6611AAB7" w14:textId="77777777" w:rsidTr="00C73F91">
        <w:trPr>
          <w:jc w:val="center"/>
        </w:trPr>
        <w:tc>
          <w:tcPr>
            <w:tcW w:w="0" w:type="auto"/>
          </w:tcPr>
          <w:p w14:paraId="6BC8EDEA" w14:textId="77777777" w:rsidR="000152C6" w:rsidRDefault="000152C6" w:rsidP="00C73F91">
            <w:r>
              <w:t>ZIVGIVR13B</w:t>
            </w:r>
          </w:p>
        </w:tc>
        <w:tc>
          <w:tcPr>
            <w:tcW w:w="0" w:type="auto"/>
          </w:tcPr>
          <w:p w14:paraId="165C1801" w14:textId="77777777" w:rsidR="000152C6" w:rsidRDefault="000152C6" w:rsidP="00C73F91"/>
        </w:tc>
      </w:tr>
      <w:tr w:rsidR="000152C6" w14:paraId="1DA2101F" w14:textId="77777777" w:rsidTr="00C73F91">
        <w:trPr>
          <w:jc w:val="center"/>
        </w:trPr>
        <w:tc>
          <w:tcPr>
            <w:tcW w:w="0" w:type="auto"/>
          </w:tcPr>
          <w:p w14:paraId="4ECF0BD7" w14:textId="1302D8D2" w:rsidR="000152C6" w:rsidRDefault="00000000" w:rsidP="00C73F91">
            <w:hyperlink r:id="rId13607" w:anchor="Desc_ZXGIIR10A" w:history="1">
              <w:r w:rsidR="000152C6" w:rsidRPr="001E0683">
                <w:rPr>
                  <w:rStyle w:val="Hyperlink"/>
                </w:rPr>
                <w:t>ZXGIIR10A</w:t>
              </w:r>
            </w:hyperlink>
            <w:r w:rsidR="000152C6">
              <w:t xml:space="preserve"> (x2)</w:t>
            </w:r>
          </w:p>
        </w:tc>
        <w:tc>
          <w:tcPr>
            <w:tcW w:w="0" w:type="auto"/>
          </w:tcPr>
          <w:p w14:paraId="78061D61" w14:textId="77777777" w:rsidR="000152C6" w:rsidRDefault="000152C6" w:rsidP="00C73F91"/>
        </w:tc>
      </w:tr>
      <w:tr w:rsidR="000152C6" w14:paraId="21A529AC" w14:textId="77777777" w:rsidTr="00C73F91">
        <w:trPr>
          <w:jc w:val="center"/>
        </w:trPr>
        <w:tc>
          <w:tcPr>
            <w:tcW w:w="0" w:type="auto"/>
          </w:tcPr>
          <w:p w14:paraId="6D512EBB" w14:textId="77777777" w:rsidR="000152C6" w:rsidRDefault="000152C6" w:rsidP="00C73F91">
            <w:r>
              <w:t>ZXGIIR12</w:t>
            </w:r>
          </w:p>
        </w:tc>
        <w:tc>
          <w:tcPr>
            <w:tcW w:w="0" w:type="auto"/>
          </w:tcPr>
          <w:p w14:paraId="5E7AA1FC" w14:textId="77777777" w:rsidR="000152C6" w:rsidRDefault="000152C6" w:rsidP="00C73F91"/>
        </w:tc>
      </w:tr>
      <w:tr w:rsidR="000152C6" w14:paraId="7F6D00E5" w14:textId="77777777" w:rsidTr="00C73F91">
        <w:trPr>
          <w:jc w:val="center"/>
        </w:trPr>
        <w:tc>
          <w:tcPr>
            <w:tcW w:w="0" w:type="auto"/>
          </w:tcPr>
          <w:p w14:paraId="583C7F41" w14:textId="77777777" w:rsidR="000152C6" w:rsidRDefault="000152C6" w:rsidP="00C73F91">
            <w:r>
              <w:t>ZXGIIR5 (x2)</w:t>
            </w:r>
          </w:p>
        </w:tc>
        <w:tc>
          <w:tcPr>
            <w:tcW w:w="0" w:type="auto"/>
          </w:tcPr>
          <w:p w14:paraId="23EABD4D" w14:textId="77777777" w:rsidR="000152C6" w:rsidRDefault="000152C6" w:rsidP="00C73F91"/>
        </w:tc>
      </w:tr>
      <w:tr w:rsidR="000152C6" w14:paraId="485E0B4B" w14:textId="77777777" w:rsidTr="00C73F91">
        <w:trPr>
          <w:jc w:val="center"/>
        </w:trPr>
        <w:tc>
          <w:tcPr>
            <w:tcW w:w="0" w:type="auto"/>
          </w:tcPr>
          <w:p w14:paraId="13C84DCD" w14:textId="77777777" w:rsidR="000152C6" w:rsidRDefault="000152C6" w:rsidP="00C73F91">
            <w:r>
              <w:t>ZXGIIIR3-1</w:t>
            </w:r>
          </w:p>
        </w:tc>
        <w:tc>
          <w:tcPr>
            <w:tcW w:w="0" w:type="auto"/>
          </w:tcPr>
          <w:p w14:paraId="065D67A6" w14:textId="77777777" w:rsidR="000152C6" w:rsidRDefault="000152C6" w:rsidP="00C73F91"/>
        </w:tc>
      </w:tr>
      <w:tr w:rsidR="000152C6" w14:paraId="34AFC75F" w14:textId="77777777" w:rsidTr="00C73F91">
        <w:trPr>
          <w:jc w:val="center"/>
        </w:trPr>
        <w:tc>
          <w:tcPr>
            <w:tcW w:w="0" w:type="auto"/>
          </w:tcPr>
          <w:p w14:paraId="5AE41ABB" w14:textId="77777777" w:rsidR="000152C6" w:rsidRDefault="000152C6" w:rsidP="00C73F91">
            <w:r>
              <w:t>ZVIIGIR4@b</w:t>
            </w:r>
          </w:p>
        </w:tc>
        <w:tc>
          <w:tcPr>
            <w:tcW w:w="0" w:type="auto"/>
          </w:tcPr>
          <w:p w14:paraId="7BE253A4" w14:textId="77777777" w:rsidR="000152C6" w:rsidRDefault="000152C6" w:rsidP="00C73F91"/>
        </w:tc>
      </w:tr>
      <w:tr w:rsidR="000152C6" w14:paraId="12BB2D77" w14:textId="77777777" w:rsidTr="00C73F91">
        <w:trPr>
          <w:jc w:val="center"/>
        </w:trPr>
        <w:tc>
          <w:tcPr>
            <w:tcW w:w="0" w:type="auto"/>
          </w:tcPr>
          <w:p w14:paraId="568046AD" w14:textId="77777777" w:rsidR="000152C6" w:rsidRDefault="000152C6" w:rsidP="00C73F91">
            <w:r>
              <w:t>ZXIGIR16E</w:t>
            </w:r>
          </w:p>
        </w:tc>
        <w:tc>
          <w:tcPr>
            <w:tcW w:w="0" w:type="auto"/>
          </w:tcPr>
          <w:p w14:paraId="12243969" w14:textId="77777777" w:rsidR="000152C6" w:rsidRDefault="000152C6" w:rsidP="00C73F91"/>
        </w:tc>
      </w:tr>
    </w:tbl>
    <w:p w14:paraId="31CBEA2D" w14:textId="7F3A6E25" w:rsidR="000152C6" w:rsidRDefault="00463495" w:rsidP="000152C6">
      <w:pPr>
        <w:pStyle w:val="Heading4"/>
        <w:numPr>
          <w:ilvl w:val="3"/>
          <w:numId w:val="0"/>
        </w:numPr>
        <w:tabs>
          <w:tab w:val="num" w:pos="2520"/>
        </w:tabs>
        <w:spacing w:before="240" w:after="60"/>
        <w:ind w:left="2160"/>
      </w:pPr>
      <w:bookmarkStart w:id="5457" w:name="Ana_Sens_Gravures"/>
      <w:r>
        <w:t>o</w:t>
      </w:r>
      <w:r w:rsidR="000152C6">
        <w:t>rientation et sens des gravures</w:t>
      </w:r>
    </w:p>
    <w:bookmarkEnd w:id="5457"/>
    <w:p w14:paraId="76E37FCF" w14:textId="77777777" w:rsidR="000152C6" w:rsidRPr="00463495" w:rsidRDefault="000152C6" w:rsidP="000152C6">
      <w:pPr>
        <w:rPr>
          <w:lang w:val="fr-FR"/>
        </w:rPr>
      </w:pPr>
    </w:p>
    <w:p w14:paraId="10AB22A3" w14:textId="05D33697" w:rsidR="000152C6" w:rsidRPr="0032190F" w:rsidRDefault="00000000" w:rsidP="000152C6">
      <w:pPr>
        <w:rPr>
          <w:lang w:val="fr-FR"/>
        </w:rPr>
      </w:pPr>
      <w:hyperlink r:id="rId13608" w:anchor="Aut_Chippindale" w:history="1">
        <w:r w:rsidR="00463495" w:rsidRPr="00463495">
          <w:rPr>
            <w:rStyle w:val="Hyperlink"/>
            <w:lang w:val="fr-FR"/>
          </w:rPr>
          <w:t>C. Chippindale</w:t>
        </w:r>
      </w:hyperlink>
      <w:r w:rsidR="00463495" w:rsidRPr="00463495">
        <w:rPr>
          <w:rStyle w:val="Hyperlink"/>
          <w:color w:val="auto"/>
          <w:u w:val="none"/>
          <w:lang w:val="fr-FR"/>
        </w:rPr>
        <w:t xml:space="preserve"> </w:t>
      </w:r>
      <w:r w:rsidR="000152C6" w:rsidRPr="0032190F">
        <w:rPr>
          <w:lang w:val="fr-FR"/>
        </w:rPr>
        <w:t>observe les orientationscommunes des principaux thèmes gravés par rapport au haut de la roche :</w:t>
      </w:r>
    </w:p>
    <w:p w14:paraId="105C7333" w14:textId="77777777" w:rsidR="000152C6" w:rsidRPr="0032190F" w:rsidRDefault="000152C6" w:rsidP="000152C6">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22"/>
        <w:gridCol w:w="2476"/>
      </w:tblGrid>
      <w:tr w:rsidR="000152C6" w:rsidRPr="00BD71D9" w14:paraId="09E994C9" w14:textId="77777777" w:rsidTr="00C73F91">
        <w:trPr>
          <w:jc w:val="center"/>
        </w:trPr>
        <w:tc>
          <w:tcPr>
            <w:tcW w:w="0" w:type="auto"/>
            <w:vAlign w:val="center"/>
          </w:tcPr>
          <w:p w14:paraId="45BC36E8" w14:textId="77777777" w:rsidR="000152C6" w:rsidRPr="00BD71D9" w:rsidRDefault="000152C6" w:rsidP="00C73F91">
            <w:pPr>
              <w:jc w:val="center"/>
              <w:rPr>
                <w:b/>
              </w:rPr>
            </w:pPr>
            <w:r w:rsidRPr="00BD71D9">
              <w:rPr>
                <w:b/>
              </w:rPr>
              <w:t>Thèmes</w:t>
            </w:r>
          </w:p>
        </w:tc>
        <w:tc>
          <w:tcPr>
            <w:tcW w:w="0" w:type="auto"/>
            <w:vAlign w:val="center"/>
          </w:tcPr>
          <w:p w14:paraId="609331C7" w14:textId="77777777" w:rsidR="000152C6" w:rsidRPr="00BD71D9" w:rsidRDefault="000152C6" w:rsidP="00C73F91">
            <w:pPr>
              <w:jc w:val="center"/>
              <w:rPr>
                <w:b/>
              </w:rPr>
            </w:pPr>
            <w:r w:rsidRPr="00BD71D9">
              <w:rPr>
                <w:b/>
              </w:rPr>
              <w:t>Orientation commune</w:t>
            </w:r>
          </w:p>
        </w:tc>
      </w:tr>
      <w:tr w:rsidR="000152C6" w14:paraId="1E64C416" w14:textId="77777777" w:rsidTr="00C73F91">
        <w:trPr>
          <w:jc w:val="center"/>
        </w:trPr>
        <w:tc>
          <w:tcPr>
            <w:tcW w:w="0" w:type="auto"/>
            <w:vAlign w:val="center"/>
          </w:tcPr>
          <w:p w14:paraId="60FD8F4D" w14:textId="77777777" w:rsidR="000152C6" w:rsidRDefault="000152C6" w:rsidP="00C73F91">
            <w:pPr>
              <w:jc w:val="center"/>
            </w:pPr>
            <w:r>
              <w:t>cornus et attelages</w:t>
            </w:r>
          </w:p>
        </w:tc>
        <w:tc>
          <w:tcPr>
            <w:tcW w:w="0" w:type="auto"/>
            <w:vAlign w:val="center"/>
          </w:tcPr>
          <w:p w14:paraId="7A6F6438" w14:textId="77777777" w:rsidR="000152C6" w:rsidRDefault="000152C6" w:rsidP="00C73F91">
            <w:pPr>
              <w:jc w:val="center"/>
            </w:pPr>
            <w:r>
              <w:t>cornes vers le haut</w:t>
            </w:r>
          </w:p>
        </w:tc>
      </w:tr>
      <w:tr w:rsidR="000152C6" w14:paraId="33E4DF74" w14:textId="77777777" w:rsidTr="00C73F91">
        <w:trPr>
          <w:jc w:val="center"/>
        </w:trPr>
        <w:tc>
          <w:tcPr>
            <w:tcW w:w="0" w:type="auto"/>
            <w:vAlign w:val="center"/>
          </w:tcPr>
          <w:p w14:paraId="1AC350B1" w14:textId="77777777" w:rsidR="000152C6" w:rsidRDefault="000152C6" w:rsidP="00C73F91">
            <w:pPr>
              <w:jc w:val="center"/>
            </w:pPr>
            <w:r>
              <w:lastRenderedPageBreak/>
              <w:t>hallebardes</w:t>
            </w:r>
          </w:p>
        </w:tc>
        <w:tc>
          <w:tcPr>
            <w:tcW w:w="0" w:type="auto"/>
            <w:vAlign w:val="center"/>
          </w:tcPr>
          <w:p w14:paraId="51FB61D4" w14:textId="77777777" w:rsidR="000152C6" w:rsidRDefault="000152C6" w:rsidP="00C73F91">
            <w:pPr>
              <w:jc w:val="center"/>
            </w:pPr>
            <w:r>
              <w:t>lame vers le haut</w:t>
            </w:r>
          </w:p>
        </w:tc>
      </w:tr>
      <w:tr w:rsidR="000152C6" w14:paraId="3D38A8B0" w14:textId="77777777" w:rsidTr="00C73F91">
        <w:trPr>
          <w:jc w:val="center"/>
        </w:trPr>
        <w:tc>
          <w:tcPr>
            <w:tcW w:w="0" w:type="auto"/>
            <w:vAlign w:val="center"/>
          </w:tcPr>
          <w:p w14:paraId="6E5D2C05" w14:textId="77777777" w:rsidR="000152C6" w:rsidRDefault="000152C6" w:rsidP="00C73F91">
            <w:pPr>
              <w:jc w:val="center"/>
            </w:pPr>
            <w:r>
              <w:t>personnages (dont « guerriers »)</w:t>
            </w:r>
          </w:p>
        </w:tc>
        <w:tc>
          <w:tcPr>
            <w:tcW w:w="0" w:type="auto"/>
            <w:vAlign w:val="center"/>
          </w:tcPr>
          <w:p w14:paraId="076EB594" w14:textId="77777777" w:rsidR="000152C6" w:rsidRDefault="000152C6" w:rsidP="00C73F91">
            <w:pPr>
              <w:jc w:val="center"/>
            </w:pPr>
            <w:r>
              <w:t>tête vers le haut</w:t>
            </w:r>
          </w:p>
        </w:tc>
      </w:tr>
      <w:tr w:rsidR="000152C6" w14:paraId="03C5C841" w14:textId="77777777" w:rsidTr="00C73F91">
        <w:trPr>
          <w:jc w:val="center"/>
        </w:trPr>
        <w:tc>
          <w:tcPr>
            <w:tcW w:w="0" w:type="auto"/>
            <w:vAlign w:val="center"/>
          </w:tcPr>
          <w:p w14:paraId="41AC2B13" w14:textId="77777777" w:rsidR="000152C6" w:rsidRDefault="000152C6" w:rsidP="00C73F91">
            <w:pPr>
              <w:jc w:val="center"/>
            </w:pPr>
            <w:r>
              <w:t>géométriques et topographies</w:t>
            </w:r>
          </w:p>
        </w:tc>
        <w:tc>
          <w:tcPr>
            <w:tcW w:w="0" w:type="auto"/>
            <w:vAlign w:val="center"/>
          </w:tcPr>
          <w:p w14:paraId="04FD4828" w14:textId="77777777" w:rsidR="000152C6" w:rsidRDefault="000152C6" w:rsidP="00C73F91">
            <w:pPr>
              <w:jc w:val="center"/>
            </w:pPr>
            <w:r>
              <w:t>indistincts</w:t>
            </w:r>
          </w:p>
        </w:tc>
      </w:tr>
    </w:tbl>
    <w:p w14:paraId="55A00F0C" w14:textId="77777777" w:rsidR="000152C6" w:rsidRDefault="000152C6" w:rsidP="000152C6">
      <w:r>
        <w:t>(Chippindale 1988 p. 229)</w:t>
      </w:r>
    </w:p>
    <w:p w14:paraId="786E2A5B" w14:textId="77777777" w:rsidR="000152C6" w:rsidRDefault="000152C6" w:rsidP="000152C6"/>
    <w:p w14:paraId="355BCD96" w14:textId="4B300D8C" w:rsidR="000152C6" w:rsidRPr="0032190F" w:rsidRDefault="000152C6" w:rsidP="000152C6">
      <w:pPr>
        <w:jc w:val="both"/>
        <w:rPr>
          <w:lang w:val="fr-FR"/>
        </w:rPr>
      </w:pPr>
      <w:r w:rsidRPr="0032190F">
        <w:rPr>
          <w:lang w:val="fr-FR"/>
        </w:rPr>
        <w:t xml:space="preserve">Les poignards, observés en effectifs réduits sont décrits plutôt orienté pointe en bas. Il remarque que l’orientation normale (± 45° gauche/droite) concerne 80% des effectifs de chaque population, donc largement au-dessus du seuil du hasard (Chippindale 1988 p. 229). L’étude des rares cas de disposition anormales montre que la disposition de ces gravures à suivit les contraintes naturelles de la surface (trous, pente,…) où encore dans des dispositions liées à la présence d’autres gravures (personnages encadrant un attelage et tête tournées vers ce dernier) (Chippindale 1988 p. 229).Pour </w:t>
      </w:r>
      <w:hyperlink r:id="rId13609" w:anchor="Aut_Chippindale" w:history="1">
        <w:r w:rsidR="00463495" w:rsidRPr="00463495">
          <w:rPr>
            <w:rStyle w:val="Hyperlink"/>
            <w:lang w:val="fr-FR"/>
          </w:rPr>
          <w:t>C. Chippindale</w:t>
        </w:r>
      </w:hyperlink>
      <w:r w:rsidRPr="0032190F">
        <w:rPr>
          <w:lang w:val="fr-FR"/>
        </w:rPr>
        <w:t xml:space="preserve">, le sens des gravures est l’une des seules « régularités forte » (opposée au </w:t>
      </w:r>
      <w:r w:rsidRPr="0032190F">
        <w:rPr>
          <w:i/>
          <w:lang w:val="fr-FR"/>
        </w:rPr>
        <w:t>weak regularity</w:t>
      </w:r>
      <w:r w:rsidRPr="0032190F">
        <w:rPr>
          <w:lang w:val="fr-FR"/>
        </w:rPr>
        <w:t>) dans la disposition des gravures.</w:t>
      </w:r>
    </w:p>
    <w:p w14:paraId="1DEAB5F5" w14:textId="77777777" w:rsidR="000152C6" w:rsidRPr="0032190F" w:rsidRDefault="000152C6" w:rsidP="000152C6">
      <w:pPr>
        <w:jc w:val="both"/>
        <w:rPr>
          <w:lang w:val="fr-FR"/>
        </w:rPr>
      </w:pPr>
      <w:r w:rsidRPr="0032190F">
        <w:rPr>
          <w:lang w:val="fr-FR"/>
        </w:rPr>
        <w:t>Barral et Simone, sur un contingent de 201 dalles équivalent à 2327 signes. Parmi ces 201 dalles, 103 ont plus de 50% de gravures verticales (V</w:t>
      </w:r>
      <w:r w:rsidRPr="0032190F">
        <w:rPr>
          <w:vertAlign w:val="superscript"/>
          <w:lang w:val="fr-FR"/>
        </w:rPr>
        <w:t>+</w:t>
      </w:r>
      <w:r w:rsidRPr="0032190F">
        <w:rPr>
          <w:lang w:val="fr-FR"/>
        </w:rPr>
        <w:t xml:space="preserve"> comprit entre N et N </w:t>
      </w:r>
      <w:r w:rsidRPr="0032190F">
        <w:rPr>
          <w:rFonts w:ascii="Arial" w:hAnsi="Arial" w:cs="Arial"/>
          <w:lang w:val="fr-FR"/>
        </w:rPr>
        <w:t>±</w:t>
      </w:r>
      <w:r w:rsidRPr="0032190F">
        <w:rPr>
          <w:lang w:val="fr-FR"/>
        </w:rPr>
        <w:t xml:space="preserve"> 15° avec N comme étant le haut de la roche) et/ou obliques (O</w:t>
      </w:r>
      <w:r w:rsidRPr="0032190F">
        <w:rPr>
          <w:vertAlign w:val="superscript"/>
          <w:lang w:val="fr-FR"/>
        </w:rPr>
        <w:t>+</w:t>
      </w:r>
      <w:r w:rsidRPr="0032190F">
        <w:rPr>
          <w:lang w:val="fr-FR"/>
        </w:rPr>
        <w:t xml:space="preserve"> comprit entre N </w:t>
      </w:r>
      <w:r w:rsidRPr="0032190F">
        <w:rPr>
          <w:rFonts w:ascii="Arial" w:hAnsi="Arial" w:cs="Arial"/>
          <w:lang w:val="fr-FR"/>
        </w:rPr>
        <w:t>±</w:t>
      </w:r>
      <w:r w:rsidRPr="0032190F">
        <w:rPr>
          <w:lang w:val="fr-FR"/>
        </w:rPr>
        <w:t xml:space="preserve"> 15° et N </w:t>
      </w:r>
      <w:r w:rsidRPr="0032190F">
        <w:rPr>
          <w:rFonts w:ascii="Arial" w:hAnsi="Arial" w:cs="Arial"/>
          <w:lang w:val="fr-FR"/>
        </w:rPr>
        <w:t>±</w:t>
      </w:r>
      <w:r w:rsidRPr="0032190F">
        <w:rPr>
          <w:lang w:val="fr-FR"/>
        </w:rPr>
        <w:t xml:space="preserve"> 45°). Sur ces 103 dalles, la distribution des signes verticaux suit celle d’une courbe de Poisson avec une probabilité proche de 1 d’avoir un signe vertical. Pour les signes verticaux (V</w:t>
      </w:r>
      <w:r w:rsidRPr="0032190F">
        <w:rPr>
          <w:vertAlign w:val="superscript"/>
          <w:lang w:val="fr-FR"/>
        </w:rPr>
        <w:t>+</w:t>
      </w:r>
      <w:r w:rsidRPr="0032190F">
        <w:rPr>
          <w:lang w:val="fr-FR"/>
        </w:rPr>
        <w:t xml:space="preserve">) on a M=1,6 et </w:t>
      </w:r>
      <w:r>
        <w:rPr>
          <w:rFonts w:ascii="Symbol" w:hAnsi="Symbol"/>
        </w:rPr>
        <w:t></w:t>
      </w:r>
      <w:r w:rsidRPr="0032190F">
        <w:rPr>
          <w:lang w:val="fr-FR"/>
        </w:rPr>
        <w:t>2=20,1. Pour les signes verticaux et obliques (V</w:t>
      </w:r>
      <w:r w:rsidRPr="0032190F">
        <w:rPr>
          <w:vertAlign w:val="superscript"/>
          <w:lang w:val="fr-FR"/>
        </w:rPr>
        <w:t>+</w:t>
      </w:r>
      <w:r w:rsidRPr="0032190F">
        <w:rPr>
          <w:lang w:val="fr-FR"/>
        </w:rPr>
        <w:t xml:space="preserve"> et O</w:t>
      </w:r>
      <w:r w:rsidRPr="0032190F">
        <w:rPr>
          <w:vertAlign w:val="superscript"/>
          <w:lang w:val="fr-FR"/>
        </w:rPr>
        <w:t>+</w:t>
      </w:r>
      <w:r w:rsidRPr="0032190F">
        <w:rPr>
          <w:lang w:val="fr-FR"/>
        </w:rPr>
        <w:t xml:space="preserve">) on a M=1,29 et </w:t>
      </w:r>
      <w:r>
        <w:rPr>
          <w:rFonts w:ascii="Symbol" w:hAnsi="Symbol"/>
        </w:rPr>
        <w:t></w:t>
      </w:r>
      <w:r w:rsidRPr="0032190F">
        <w:rPr>
          <w:lang w:val="fr-FR"/>
        </w:rPr>
        <w:t>2=41. Ces deux test montrent que la disposition des gravures vers le haut de la roche a été recherchée plus que la normale ne l’impose. Ces orientations préférentielles indiqueraient que les dalles aient été des « panneaux indicateurs » (Barral et Simone 1991 p. 139,140) ;</w:t>
      </w:r>
    </w:p>
    <w:p w14:paraId="50532FE6" w14:textId="77777777" w:rsidR="000152C6" w:rsidRPr="0032190F" w:rsidRDefault="000152C6" w:rsidP="000152C6">
      <w:pPr>
        <w:jc w:val="both"/>
        <w:rPr>
          <w:lang w:val="fr-FR"/>
        </w:rPr>
      </w:pPr>
    </w:p>
    <w:p w14:paraId="226177BA" w14:textId="3E116216" w:rsidR="000152C6" w:rsidRPr="0032190F" w:rsidRDefault="000152C6" w:rsidP="000152C6">
      <w:pPr>
        <w:jc w:val="both"/>
        <w:rPr>
          <w:lang w:val="fr-FR"/>
        </w:rPr>
      </w:pPr>
      <w:r w:rsidRPr="0032190F">
        <w:rPr>
          <w:lang w:val="fr-FR"/>
        </w:rPr>
        <w:t xml:space="preserve">Voir </w:t>
      </w:r>
      <w:hyperlink r:id="rId13610" w:anchor="Desc_ZXVIIIGIR28alpha" w:history="1">
        <w:r w:rsidRPr="0032190F">
          <w:rPr>
            <w:rStyle w:val="Hyperlink"/>
            <w:i/>
            <w:lang w:val="fr-FR"/>
          </w:rPr>
          <w:t>Roche de l’Archer</w:t>
        </w:r>
      </w:hyperlink>
    </w:p>
    <w:p w14:paraId="103AE700" w14:textId="146A5CB3" w:rsidR="000152C6" w:rsidRPr="0032190F" w:rsidRDefault="00405E8B" w:rsidP="000152C6">
      <w:pPr>
        <w:pStyle w:val="Heading4"/>
        <w:numPr>
          <w:ilvl w:val="3"/>
          <w:numId w:val="0"/>
        </w:numPr>
        <w:tabs>
          <w:tab w:val="num" w:pos="2520"/>
        </w:tabs>
        <w:spacing w:before="240" w:after="60"/>
        <w:ind w:left="2160"/>
      </w:pPr>
      <w:bookmarkStart w:id="5458" w:name="Ana_Dimension_Gravure"/>
      <w:r>
        <w:t>d</w:t>
      </w:r>
      <w:r w:rsidR="000152C6" w:rsidRPr="0032190F">
        <w:t>imension des gravures</w:t>
      </w:r>
    </w:p>
    <w:bookmarkEnd w:id="5458"/>
    <w:p w14:paraId="3EBCA8F7" w14:textId="77777777" w:rsidR="000152C6" w:rsidRPr="0032190F" w:rsidRDefault="000152C6" w:rsidP="000152C6">
      <w:pPr>
        <w:jc w:val="both"/>
        <w:rPr>
          <w:lang w:val="fr-FR"/>
        </w:rPr>
      </w:pPr>
      <w:r w:rsidRPr="0032190F">
        <w:rPr>
          <w:lang w:val="fr-FR"/>
        </w:rPr>
        <w:br/>
        <w:t>Les tailles des gravures varie selon la taille de la surface « gravable » mais pas seulement (Chippindale 1988 p. 234 et sq.).</w:t>
      </w:r>
    </w:p>
    <w:p w14:paraId="66AAEDE2" w14:textId="77777777" w:rsidR="000152C6" w:rsidRPr="0032190F" w:rsidRDefault="000152C6" w:rsidP="000152C6">
      <w:pPr>
        <w:jc w:val="both"/>
        <w:rPr>
          <w:lang w:val="fr-FR"/>
        </w:rPr>
      </w:pPr>
    </w:p>
    <w:p w14:paraId="4674F55B" w14:textId="77777777" w:rsidR="000152C6" w:rsidRPr="0032190F" w:rsidRDefault="000152C6" w:rsidP="000152C6">
      <w:pPr>
        <w:jc w:val="both"/>
        <w:rPr>
          <w:lang w:val="fr-FR"/>
        </w:rPr>
      </w:pPr>
      <w:r w:rsidRPr="0032190F">
        <w:rPr>
          <w:lang w:val="fr-FR"/>
        </w:rPr>
        <w:t xml:space="preserve">Les dalles rouges montrent généralement les plus grandes figures de cornus : </w:t>
      </w:r>
    </w:p>
    <w:p w14:paraId="0FF58060" w14:textId="77777777" w:rsidR="000152C6" w:rsidRPr="0032190F" w:rsidRDefault="000152C6" w:rsidP="000152C6">
      <w:pPr>
        <w:jc w:val="both"/>
        <w:rPr>
          <w:lang w:val="fr-FR"/>
        </w:rPr>
      </w:pPr>
    </w:p>
    <w:p w14:paraId="584A8DF5" w14:textId="3E3DE5AA" w:rsidR="000152C6" w:rsidRPr="0032190F" w:rsidRDefault="000152C6" w:rsidP="000152C6">
      <w:pPr>
        <w:ind w:firstLine="454"/>
        <w:jc w:val="both"/>
        <w:rPr>
          <w:lang w:val="fr-FR"/>
        </w:rPr>
      </w:pPr>
      <w:r w:rsidRPr="0032190F">
        <w:rPr>
          <w:lang w:val="fr-FR"/>
        </w:rPr>
        <w:t xml:space="preserve">-le plus grand Corniforme serait gravé sur la </w:t>
      </w:r>
      <w:hyperlink r:id="rId13611" w:anchor="Desc_ZXVIIGIIR14alpha" w:history="1">
        <w:r w:rsidRPr="0032190F">
          <w:rPr>
            <w:rStyle w:val="Hyperlink"/>
            <w:i/>
            <w:lang w:val="fr-FR"/>
          </w:rPr>
          <w:t>Grande Surface Rouge</w:t>
        </w:r>
      </w:hyperlink>
      <w:r w:rsidRPr="0032190F">
        <w:rPr>
          <w:i/>
          <w:lang w:val="fr-FR"/>
        </w:rPr>
        <w:t>.</w:t>
      </w:r>
    </w:p>
    <w:p w14:paraId="3F34DADA" w14:textId="0B1E5458" w:rsidR="000152C6" w:rsidRPr="0032190F" w:rsidRDefault="000152C6" w:rsidP="000152C6">
      <w:pPr>
        <w:ind w:firstLine="454"/>
        <w:jc w:val="both"/>
        <w:rPr>
          <w:i/>
          <w:lang w:val="fr-FR"/>
        </w:rPr>
      </w:pPr>
      <w:r w:rsidRPr="0032190F">
        <w:rPr>
          <w:lang w:val="fr-FR"/>
        </w:rPr>
        <w:t>-le 2</w:t>
      </w:r>
      <w:r w:rsidRPr="0032190F">
        <w:rPr>
          <w:vertAlign w:val="superscript"/>
          <w:lang w:val="fr-FR"/>
        </w:rPr>
        <w:t>e</w:t>
      </w:r>
      <w:r w:rsidRPr="0032190F">
        <w:rPr>
          <w:lang w:val="fr-FR"/>
        </w:rPr>
        <w:t xml:space="preserve"> et le 4</w:t>
      </w:r>
      <w:r w:rsidRPr="0032190F">
        <w:rPr>
          <w:vertAlign w:val="superscript"/>
          <w:lang w:val="fr-FR"/>
        </w:rPr>
        <w:t>e</w:t>
      </w:r>
      <w:r w:rsidRPr="0032190F">
        <w:rPr>
          <w:lang w:val="fr-FR"/>
        </w:rPr>
        <w:t xml:space="preserve"> plus grands Corniformes sont sur la </w:t>
      </w:r>
      <w:hyperlink r:id="rId13612" w:anchor="Desc_ZVIIIGVIIR12" w:history="1">
        <w:r w:rsidRPr="0032190F">
          <w:rPr>
            <w:rStyle w:val="Hyperlink"/>
            <w:i/>
            <w:lang w:val="fr-FR"/>
          </w:rPr>
          <w:t>Dalle en Pente</w:t>
        </w:r>
      </w:hyperlink>
    </w:p>
    <w:p w14:paraId="69BCB7C8" w14:textId="3955CFCC" w:rsidR="000152C6" w:rsidRPr="0032190F" w:rsidRDefault="000152C6" w:rsidP="000152C6">
      <w:pPr>
        <w:ind w:firstLine="454"/>
        <w:jc w:val="both"/>
        <w:rPr>
          <w:lang w:val="fr-FR"/>
        </w:rPr>
      </w:pPr>
      <w:r w:rsidRPr="0032190F">
        <w:rPr>
          <w:lang w:val="fr-FR"/>
        </w:rPr>
        <w:t>-le 3</w:t>
      </w:r>
      <w:r w:rsidRPr="0032190F">
        <w:rPr>
          <w:vertAlign w:val="superscript"/>
          <w:lang w:val="fr-FR"/>
        </w:rPr>
        <w:t>e</w:t>
      </w:r>
      <w:r w:rsidRPr="0032190F">
        <w:rPr>
          <w:lang w:val="fr-FR"/>
        </w:rPr>
        <w:t xml:space="preserve"> plus grand Corniforme est sur la </w:t>
      </w:r>
      <w:hyperlink r:id="rId13613" w:anchor="Desc_ZXVIIIGIIIR33alpha" w:history="1">
        <w:r w:rsidRPr="0032190F">
          <w:rPr>
            <w:rStyle w:val="Hyperlink"/>
            <w:lang w:val="fr-FR"/>
          </w:rPr>
          <w:t>ZXVIIIGIIIR33@a</w:t>
        </w:r>
      </w:hyperlink>
    </w:p>
    <w:p w14:paraId="07E364A7" w14:textId="77777777" w:rsidR="000152C6" w:rsidRPr="0032190F" w:rsidRDefault="000152C6" w:rsidP="000152C6">
      <w:pPr>
        <w:jc w:val="both"/>
        <w:rPr>
          <w:lang w:val="fr-FR"/>
        </w:rPr>
      </w:pPr>
    </w:p>
    <w:p w14:paraId="39990AD9" w14:textId="77777777" w:rsidR="000152C6" w:rsidRPr="0032190F" w:rsidRDefault="000152C6" w:rsidP="000152C6">
      <w:pPr>
        <w:jc w:val="both"/>
        <w:rPr>
          <w:lang w:val="fr-FR"/>
        </w:rPr>
      </w:pPr>
      <w:r w:rsidRPr="0032190F">
        <w:rPr>
          <w:lang w:val="fr-FR"/>
        </w:rPr>
        <w:t>Toutes ces dalles sont rouges (SS BIB)</w:t>
      </w:r>
    </w:p>
    <w:p w14:paraId="3F41F8CE" w14:textId="77777777" w:rsidR="000152C6" w:rsidRPr="0032190F" w:rsidRDefault="000152C6" w:rsidP="000152C6">
      <w:pPr>
        <w:jc w:val="both"/>
        <w:rPr>
          <w:lang w:val="fr-FR"/>
        </w:rPr>
      </w:pPr>
      <w:r w:rsidRPr="0032190F">
        <w:rPr>
          <w:lang w:val="fr-FR"/>
        </w:rPr>
        <w:t>Le plus petit Corniforme serait dans le bas du secteur (SS BIB)</w:t>
      </w:r>
    </w:p>
    <w:p w14:paraId="60F2C5BC" w14:textId="77777777" w:rsidR="000C624D" w:rsidRPr="0032190F" w:rsidRDefault="000C624D" w:rsidP="000152C6">
      <w:pPr>
        <w:jc w:val="both"/>
        <w:rPr>
          <w:lang w:val="fr-FR"/>
        </w:rPr>
      </w:pPr>
    </w:p>
    <w:p w14:paraId="5C98A166" w14:textId="77777777" w:rsidR="000C624D" w:rsidRPr="0032190F" w:rsidRDefault="000C624D" w:rsidP="000152C6">
      <w:pPr>
        <w:jc w:val="both"/>
        <w:rPr>
          <w:lang w:val="fr-FR"/>
        </w:rPr>
      </w:pPr>
    </w:p>
    <w:p w14:paraId="6674B9AB" w14:textId="2C85AB51" w:rsidR="000152C6" w:rsidRPr="0032190F" w:rsidRDefault="00C271A9" w:rsidP="000152C6">
      <w:pPr>
        <w:pStyle w:val="Heading3"/>
        <w:numPr>
          <w:ilvl w:val="2"/>
          <w:numId w:val="0"/>
        </w:numPr>
        <w:tabs>
          <w:tab w:val="num" w:pos="1800"/>
        </w:tabs>
        <w:spacing w:before="240" w:after="60" w:line="240" w:lineRule="auto"/>
        <w:ind w:left="1440"/>
      </w:pPr>
      <w:bookmarkStart w:id="5459" w:name="Asso_"/>
      <w:r>
        <w:t>a</w:t>
      </w:r>
      <w:r w:rsidR="000C624D" w:rsidRPr="0032190F">
        <w:t>ssociations</w:t>
      </w:r>
    </w:p>
    <w:bookmarkEnd w:id="5459"/>
    <w:p w14:paraId="2703B961" w14:textId="77777777" w:rsidR="000152C6" w:rsidRPr="0032190F" w:rsidRDefault="000152C6" w:rsidP="000152C6">
      <w:pPr>
        <w:rPr>
          <w:lang w:val="fr-FR"/>
        </w:rPr>
      </w:pPr>
    </w:p>
    <w:p w14:paraId="54EB7310" w14:textId="77777777" w:rsidR="000152C6" w:rsidRPr="0032190F" w:rsidRDefault="000152C6" w:rsidP="000152C6">
      <w:pPr>
        <w:jc w:val="both"/>
        <w:rPr>
          <w:lang w:val="fr-FR"/>
        </w:rPr>
      </w:pPr>
      <w:r w:rsidRPr="0032190F">
        <w:rPr>
          <w:lang w:val="fr-FR"/>
        </w:rPr>
        <w:t>Selon A. Arcà, la base sémantique permettant de définir une association est plus ou moins suggestive et devrait être étayée par des analyses statistiques (BIB 1531 p. 102).</w:t>
      </w:r>
    </w:p>
    <w:p w14:paraId="67AA08D3" w14:textId="77777777" w:rsidR="000152C6" w:rsidRPr="0032190F" w:rsidRDefault="000152C6" w:rsidP="000152C6">
      <w:pPr>
        <w:rPr>
          <w:lang w:val="fr-FR"/>
        </w:rPr>
      </w:pPr>
    </w:p>
    <w:p w14:paraId="01216298" w14:textId="0A94404F" w:rsidR="000152C6" w:rsidRPr="0032190F" w:rsidRDefault="000152C6" w:rsidP="000152C6">
      <w:pPr>
        <w:rPr>
          <w:lang w:val="fr-FR"/>
        </w:rPr>
      </w:pPr>
      <w:r w:rsidRPr="0032190F">
        <w:rPr>
          <w:lang w:val="fr-FR"/>
        </w:rPr>
        <w:t xml:space="preserve">Pour </w:t>
      </w:r>
      <w:hyperlink r:id="rId13614" w:anchor="Aut_Riviere_Emile" w:history="1">
        <w:r w:rsidR="00BD6A48" w:rsidRPr="00BD6A48">
          <w:rPr>
            <w:rStyle w:val="Hyperlink"/>
            <w:lang w:val="fr-FR"/>
          </w:rPr>
          <w:t>É</w:t>
        </w:r>
        <w:r w:rsidR="00BD6A48">
          <w:rPr>
            <w:rStyle w:val="Hyperlink"/>
            <w:lang w:val="fr-FR"/>
          </w:rPr>
          <w:t xml:space="preserve">. </w:t>
        </w:r>
        <w:r w:rsidR="00BD6A48" w:rsidRPr="00BD6A48">
          <w:rPr>
            <w:rStyle w:val="Hyperlink"/>
            <w:lang w:val="fr-FR"/>
          </w:rPr>
          <w:t>Rivière</w:t>
        </w:r>
      </w:hyperlink>
      <w:r w:rsidRPr="0032190F">
        <w:rPr>
          <w:lang w:val="fr-FR"/>
        </w:rPr>
        <w:t>, si des combinaisons de signes peuvent « être quelques fois les mêmes », elles sont le plus souvent « variées » (Rivière 1878 p. 790).</w:t>
      </w:r>
    </w:p>
    <w:p w14:paraId="78D00FD2" w14:textId="7C2E4C7D" w:rsidR="000152C6" w:rsidRPr="0032190F" w:rsidRDefault="000152C6" w:rsidP="000152C6">
      <w:pPr>
        <w:jc w:val="both"/>
        <w:rPr>
          <w:lang w:val="fr-FR"/>
        </w:rPr>
      </w:pPr>
      <w:r w:rsidRPr="0032190F">
        <w:rPr>
          <w:lang w:val="fr-FR"/>
        </w:rPr>
        <w:t xml:space="preserve">Pour </w:t>
      </w:r>
      <w:hyperlink r:id="rId13615" w:anchor="Aut_Bicknell" w:history="1">
        <w:r w:rsidR="009D627A" w:rsidRPr="00AE78AA">
          <w:rPr>
            <w:rStyle w:val="Hyperlink"/>
            <w:lang w:val="fr-FR"/>
          </w:rPr>
          <w:t>C. Bicknell</w:t>
        </w:r>
      </w:hyperlink>
      <w:r w:rsidRPr="0032190F">
        <w:rPr>
          <w:lang w:val="fr-FR"/>
        </w:rPr>
        <w:t xml:space="preserve">, il n’existe d’ordre dans la disposition des gravures que très rarement dans les gravures ; une douzaine de roches tout au plus (BIB 420 p. 75) et seule les gravure de la roche </w:t>
      </w:r>
      <w:hyperlink r:id="rId13616" w:anchor="Desc_ZVIIIGIIIR33" w:history="1">
        <w:r w:rsidRPr="0032190F">
          <w:rPr>
            <w:rStyle w:val="Hyperlink"/>
            <w:lang w:val="fr-FR"/>
          </w:rPr>
          <w:t>ZVIII.GIII.R3(3)</w:t>
        </w:r>
      </w:hyperlink>
      <w:r w:rsidRPr="0032190F">
        <w:rPr>
          <w:lang w:val="fr-FR"/>
        </w:rPr>
        <w:t xml:space="preserve"> peuvent donner l’idée d’une suite de formes alphabétiques (BIB 420 p. 77 planche XXIII fig. 1) par contre les concentrations sur certaines roches comme sur </w:t>
      </w:r>
      <w:hyperlink r:id="rId13617" w:anchor="Desc_ZXIG0R1" w:history="1">
        <w:r w:rsidRPr="0032190F">
          <w:rPr>
            <w:rStyle w:val="Hyperlink"/>
            <w:i/>
            <w:lang w:val="fr-FR"/>
          </w:rPr>
          <w:t>l’Autel</w:t>
        </w:r>
      </w:hyperlink>
      <w:r w:rsidRPr="0032190F">
        <w:rPr>
          <w:lang w:val="fr-FR"/>
        </w:rPr>
        <w:t xml:space="preserve"> ou la </w:t>
      </w:r>
      <w:hyperlink r:id="rId13618" w:anchor="Desc_ZXIXGIVR21alpha" w:history="1">
        <w:r w:rsidRPr="0032190F">
          <w:rPr>
            <w:rStyle w:val="Hyperlink"/>
            <w:i/>
            <w:lang w:val="fr-FR"/>
          </w:rPr>
          <w:t>roche des 300</w:t>
        </w:r>
      </w:hyperlink>
      <w:r w:rsidRPr="0032190F">
        <w:rPr>
          <w:lang w:val="fr-FR"/>
        </w:rPr>
        <w:t xml:space="preserve"> lui font penser à des groupes ou la juxtaposition des gravures semble intentionnelle (BIB 420 p. 76)</w:t>
      </w:r>
    </w:p>
    <w:p w14:paraId="60FBEABE" w14:textId="4EA747A4" w:rsidR="000152C6" w:rsidRPr="0032190F" w:rsidRDefault="000152C6" w:rsidP="000152C6">
      <w:pPr>
        <w:jc w:val="both"/>
        <w:rPr>
          <w:lang w:val="fr-FR"/>
        </w:rPr>
      </w:pPr>
      <w:r w:rsidRPr="003A24C8">
        <w:rPr>
          <w:i/>
          <w:lang w:val="fr-FR"/>
        </w:rPr>
        <w:t xml:space="preserve">Pour </w:t>
      </w:r>
      <w:hyperlink r:id="rId13619" w:anchor="Aut_Clugnet" w:history="1">
        <w:hyperlink r:id="rId13620" w:anchor="Aut_Clugnet" w:history="1">
          <w:r w:rsidR="00AE78AA" w:rsidRPr="00C03505">
            <w:rPr>
              <w:rStyle w:val="Hyperlink"/>
              <w:lang w:val="fr-FR"/>
            </w:rPr>
            <w:t>L. Clugnet</w:t>
          </w:r>
        </w:hyperlink>
      </w:hyperlink>
      <w:r w:rsidRPr="003A24C8">
        <w:rPr>
          <w:i/>
          <w:lang w:val="fr-FR"/>
        </w:rPr>
        <w:t>, il apparaît évident que sur certaines roches des gravures plus récentes s’intercalent avec d’autres plus anciennes (BIB 1241 p. 384). Il trouve « douteux » que l’on puisse caractériser ces gravures de « hiéroglyphes » (Clugnet 1877 p. 384).</w:t>
      </w:r>
      <w:r w:rsidRPr="0032190F">
        <w:rPr>
          <w:lang w:val="fr-FR"/>
        </w:rPr>
        <w:t xml:space="preserve"> </w:t>
      </w:r>
      <w:hyperlink r:id="rId13621" w:anchor="Aut_Bicknell" w:history="1">
        <w:r w:rsidR="009D627A" w:rsidRPr="00AE78AA">
          <w:rPr>
            <w:rStyle w:val="Hyperlink"/>
            <w:lang w:val="fr-FR"/>
          </w:rPr>
          <w:t>C. Bicknell</w:t>
        </w:r>
      </w:hyperlink>
      <w:r w:rsidR="009D627A" w:rsidRPr="009D627A">
        <w:rPr>
          <w:rStyle w:val="Hyperlink"/>
          <w:color w:val="auto"/>
          <w:u w:val="none"/>
          <w:lang w:val="fr-FR"/>
        </w:rPr>
        <w:t xml:space="preserve"> </w:t>
      </w:r>
      <w:r w:rsidRPr="0032190F">
        <w:rPr>
          <w:lang w:val="fr-FR"/>
        </w:rPr>
        <w:t xml:space="preserve">se pose la question de reconnaitre la présence d’associations (qu’il appelle </w:t>
      </w:r>
      <w:r w:rsidRPr="0032190F">
        <w:rPr>
          <w:i/>
          <w:lang w:val="fr-FR"/>
        </w:rPr>
        <w:t>groupes</w:t>
      </w:r>
      <w:r w:rsidRPr="0032190F">
        <w:rPr>
          <w:lang w:val="fr-FR"/>
        </w:rPr>
        <w:t>) du fait qu’il ne saurait dire si ces gravures ont été gravées en même temps.Les conditions de conservation différentielles des gravures, de part leur schistosité, leur exposition ou les techniques de leur exécution ne permettant pas de rendre compte de leur unité de sens (BIB 420 p. 76, 77).</w:t>
      </w:r>
    </w:p>
    <w:p w14:paraId="3B695F5A" w14:textId="107DA453" w:rsidR="000152C6" w:rsidRPr="0032190F" w:rsidRDefault="000152C6" w:rsidP="000152C6">
      <w:pPr>
        <w:jc w:val="both"/>
        <w:rPr>
          <w:lang w:val="fr-FR"/>
        </w:rPr>
      </w:pPr>
      <w:r w:rsidRPr="0032190F">
        <w:rPr>
          <w:lang w:val="fr-FR"/>
        </w:rPr>
        <w:t xml:space="preserve">Pour </w:t>
      </w:r>
      <w:hyperlink r:id="rId13622" w:anchor="Aut_Chippindale" w:history="1">
        <w:r w:rsidR="00463495" w:rsidRPr="00463495">
          <w:rPr>
            <w:rStyle w:val="Hyperlink"/>
            <w:lang w:val="fr-FR"/>
          </w:rPr>
          <w:t>C. Chippindale</w:t>
        </w:r>
      </w:hyperlink>
      <w:r w:rsidRPr="0032190F">
        <w:rPr>
          <w:lang w:val="fr-FR"/>
        </w:rPr>
        <w:t>, sa seule « soi-disant » composition planifiée (</w:t>
      </w:r>
      <w:r w:rsidRPr="0032190F">
        <w:rPr>
          <w:i/>
          <w:lang w:val="fr-FR"/>
        </w:rPr>
        <w:t>planned narrative composition</w:t>
      </w:r>
      <w:r w:rsidRPr="0032190F">
        <w:rPr>
          <w:lang w:val="fr-FR"/>
        </w:rPr>
        <w:t xml:space="preserve">) à Fontanalba, la </w:t>
      </w:r>
      <w:hyperlink r:id="rId13623" w:anchor="Desc_ZXVIIIGIR28alpha" w:history="1">
        <w:r w:rsidRPr="0032190F">
          <w:rPr>
            <w:rStyle w:val="Hyperlink"/>
            <w:i/>
            <w:lang w:val="fr-FR"/>
          </w:rPr>
          <w:t>roche de l’Archer</w:t>
        </w:r>
      </w:hyperlink>
      <w:r w:rsidRPr="0032190F">
        <w:rPr>
          <w:lang w:val="fr-FR"/>
        </w:rPr>
        <w:t xml:space="preserve">, suit la règle commune de l’orientation selon la pente (Chippindale 1988 p. 237) qui constitue la seule contrainte compositionnelle régulièrement choisie (id. p. 241). Une simulation de </w:t>
      </w:r>
      <w:r w:rsidRPr="0032190F">
        <w:rPr>
          <w:i/>
          <w:lang w:val="fr-FR"/>
        </w:rPr>
        <w:t>randomisation</w:t>
      </w:r>
      <w:r w:rsidRPr="0032190F">
        <w:rPr>
          <w:lang w:val="fr-FR"/>
        </w:rPr>
        <w:t xml:space="preserve"> des gravures sur la surface gravée réalisée pour la roche 2.07 (</w:t>
      </w:r>
      <w:hyperlink r:id="rId13624" w:anchor="Desc_ZXVIGIR5eta" w:history="1">
        <w:r w:rsidRPr="0032190F">
          <w:rPr>
            <w:rStyle w:val="Hyperlink"/>
            <w:lang w:val="fr-FR"/>
          </w:rPr>
          <w:t>ZXVIGIR5@g</w:t>
        </w:r>
      </w:hyperlink>
      <w:r w:rsidRPr="0032190F">
        <w:rPr>
          <w:lang w:val="fr-FR"/>
        </w:rPr>
        <w:t>) montre qu’en moyenne les gravures se disposent de manière moins ordonnée dans un processus hasardeux que dans le cas réel mais que ce dernier reste éloigné d’une disposition ordonnée sans recoupement des gravures (</w:t>
      </w:r>
      <w:r w:rsidRPr="0032190F">
        <w:rPr>
          <w:i/>
          <w:lang w:val="fr-FR"/>
        </w:rPr>
        <w:t>a weak tendency to avoidance</w:t>
      </w:r>
      <w:r w:rsidRPr="0032190F">
        <w:rPr>
          <w:lang w:val="fr-FR"/>
        </w:rPr>
        <w:t>) (Chippindale 1988 p. 239).</w:t>
      </w:r>
    </w:p>
    <w:p w14:paraId="547BE1DA" w14:textId="77777777" w:rsidR="000152C6" w:rsidRPr="0032190F" w:rsidRDefault="000152C6" w:rsidP="000152C6">
      <w:pPr>
        <w:jc w:val="both"/>
        <w:rPr>
          <w:lang w:val="fr-FR"/>
        </w:rPr>
      </w:pPr>
      <w:r w:rsidRPr="0032190F">
        <w:rPr>
          <w:lang w:val="fr-FR"/>
        </w:rPr>
        <w:t xml:space="preserve">P. Barral et S. Simone (1990) échantillonnent dans le secteur des Merveilles, 90 roches de 10 ou plus thèmes gravés (corniformes, armes ou réticulés) (Barral et Simone 1990 p. 100-102 et tabl. I). Pour connaître le taux d’associationentre les différents thèmes unedivision de la surface gravée en une grille de 20 cases (4 lignes par 5 colonnes) est effectuée. Il leur est ainsi possible de compter le nombre de </w:t>
      </w:r>
      <w:r w:rsidRPr="0032190F">
        <w:rPr>
          <w:i/>
          <w:lang w:val="fr-FR"/>
        </w:rPr>
        <w:t>cases à corniformes</w:t>
      </w:r>
      <w:r w:rsidRPr="0032190F">
        <w:rPr>
          <w:lang w:val="fr-FR"/>
        </w:rPr>
        <w:t xml:space="preserve">, le nombre de </w:t>
      </w:r>
      <w:r w:rsidRPr="0032190F">
        <w:rPr>
          <w:i/>
          <w:lang w:val="fr-FR"/>
        </w:rPr>
        <w:t>cases à armes</w:t>
      </w:r>
      <w:r w:rsidRPr="0032190F">
        <w:rPr>
          <w:lang w:val="fr-FR"/>
        </w:rPr>
        <w:t>et le nombre de</w:t>
      </w:r>
      <w:r w:rsidRPr="0032190F">
        <w:rPr>
          <w:i/>
          <w:lang w:val="fr-FR"/>
        </w:rPr>
        <w:t>cases à réticulés</w:t>
      </w:r>
      <w:r w:rsidRPr="0032190F">
        <w:rPr>
          <w:lang w:val="fr-FR"/>
        </w:rPr>
        <w:t>. Le coefficient de corrélation par cases entre les différents thèmes est :</w:t>
      </w:r>
    </w:p>
    <w:p w14:paraId="2F944016" w14:textId="77777777" w:rsidR="000152C6" w:rsidRPr="0032190F" w:rsidRDefault="000152C6" w:rsidP="000152C6">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9"/>
        <w:gridCol w:w="1249"/>
        <w:gridCol w:w="738"/>
        <w:gridCol w:w="938"/>
      </w:tblGrid>
      <w:tr w:rsidR="000152C6" w:rsidRPr="00BD71D9" w14:paraId="1AD6E7C6" w14:textId="77777777" w:rsidTr="00C73F91">
        <w:trPr>
          <w:jc w:val="center"/>
        </w:trPr>
        <w:tc>
          <w:tcPr>
            <w:tcW w:w="0" w:type="auto"/>
            <w:tcBorders>
              <w:top w:val="nil"/>
              <w:left w:val="nil"/>
            </w:tcBorders>
            <w:vAlign w:val="center"/>
          </w:tcPr>
          <w:p w14:paraId="656B684D" w14:textId="77777777" w:rsidR="000152C6" w:rsidRPr="0032190F" w:rsidRDefault="000152C6" w:rsidP="00C73F91">
            <w:pPr>
              <w:jc w:val="center"/>
              <w:rPr>
                <w:b/>
                <w:sz w:val="20"/>
                <w:szCs w:val="20"/>
                <w:lang w:val="fr-FR"/>
              </w:rPr>
            </w:pPr>
          </w:p>
        </w:tc>
        <w:tc>
          <w:tcPr>
            <w:tcW w:w="0" w:type="auto"/>
            <w:vAlign w:val="center"/>
          </w:tcPr>
          <w:p w14:paraId="648D49C8" w14:textId="77777777" w:rsidR="000152C6" w:rsidRPr="00BD71D9" w:rsidRDefault="000152C6" w:rsidP="00C73F91">
            <w:pPr>
              <w:jc w:val="center"/>
              <w:rPr>
                <w:b/>
                <w:sz w:val="20"/>
                <w:szCs w:val="20"/>
              </w:rPr>
            </w:pPr>
            <w:r w:rsidRPr="00BD71D9">
              <w:rPr>
                <w:b/>
                <w:sz w:val="20"/>
                <w:szCs w:val="20"/>
              </w:rPr>
              <w:t>corniformes</w:t>
            </w:r>
          </w:p>
        </w:tc>
        <w:tc>
          <w:tcPr>
            <w:tcW w:w="0" w:type="auto"/>
            <w:vAlign w:val="center"/>
          </w:tcPr>
          <w:p w14:paraId="1B546882" w14:textId="77777777" w:rsidR="000152C6" w:rsidRPr="00BD71D9" w:rsidRDefault="000152C6" w:rsidP="00C73F91">
            <w:pPr>
              <w:jc w:val="center"/>
              <w:rPr>
                <w:b/>
                <w:sz w:val="20"/>
                <w:szCs w:val="20"/>
              </w:rPr>
            </w:pPr>
            <w:r w:rsidRPr="00BD71D9">
              <w:rPr>
                <w:b/>
                <w:sz w:val="20"/>
                <w:szCs w:val="20"/>
              </w:rPr>
              <w:t>armes</w:t>
            </w:r>
          </w:p>
        </w:tc>
        <w:tc>
          <w:tcPr>
            <w:tcW w:w="0" w:type="auto"/>
            <w:vAlign w:val="center"/>
          </w:tcPr>
          <w:p w14:paraId="1039F774" w14:textId="77777777" w:rsidR="000152C6" w:rsidRPr="00BD71D9" w:rsidRDefault="000152C6" w:rsidP="00C73F91">
            <w:pPr>
              <w:jc w:val="center"/>
              <w:rPr>
                <w:b/>
                <w:sz w:val="20"/>
                <w:szCs w:val="20"/>
              </w:rPr>
            </w:pPr>
            <w:r w:rsidRPr="00BD71D9">
              <w:rPr>
                <w:b/>
                <w:sz w:val="20"/>
                <w:szCs w:val="20"/>
              </w:rPr>
              <w:t>réticulés</w:t>
            </w:r>
          </w:p>
        </w:tc>
      </w:tr>
      <w:tr w:rsidR="000152C6" w:rsidRPr="00BD71D9" w14:paraId="4441E15E" w14:textId="77777777" w:rsidTr="00C73F91">
        <w:trPr>
          <w:jc w:val="center"/>
        </w:trPr>
        <w:tc>
          <w:tcPr>
            <w:tcW w:w="0" w:type="auto"/>
            <w:vAlign w:val="center"/>
          </w:tcPr>
          <w:p w14:paraId="4186471C" w14:textId="77777777" w:rsidR="000152C6" w:rsidRPr="00BD71D9" w:rsidRDefault="000152C6" w:rsidP="00C73F91">
            <w:pPr>
              <w:jc w:val="center"/>
              <w:rPr>
                <w:b/>
                <w:sz w:val="20"/>
                <w:szCs w:val="20"/>
              </w:rPr>
            </w:pPr>
            <w:r w:rsidRPr="00BD71D9">
              <w:rPr>
                <w:b/>
                <w:sz w:val="20"/>
                <w:szCs w:val="20"/>
              </w:rPr>
              <w:t>corniformes</w:t>
            </w:r>
          </w:p>
        </w:tc>
        <w:tc>
          <w:tcPr>
            <w:tcW w:w="0" w:type="auto"/>
            <w:vAlign w:val="center"/>
          </w:tcPr>
          <w:p w14:paraId="5762CF24" w14:textId="77777777" w:rsidR="000152C6" w:rsidRPr="00BD71D9" w:rsidRDefault="000152C6" w:rsidP="00C73F91">
            <w:pPr>
              <w:jc w:val="center"/>
              <w:rPr>
                <w:sz w:val="20"/>
                <w:szCs w:val="20"/>
              </w:rPr>
            </w:pPr>
            <w:r w:rsidRPr="00BD71D9">
              <w:rPr>
                <w:sz w:val="20"/>
                <w:szCs w:val="20"/>
              </w:rPr>
              <w:t>1</w:t>
            </w:r>
          </w:p>
        </w:tc>
        <w:tc>
          <w:tcPr>
            <w:tcW w:w="0" w:type="auto"/>
            <w:vAlign w:val="center"/>
          </w:tcPr>
          <w:p w14:paraId="04B18D58" w14:textId="77777777" w:rsidR="000152C6" w:rsidRPr="00BD71D9" w:rsidRDefault="000152C6" w:rsidP="00C73F91">
            <w:pPr>
              <w:jc w:val="center"/>
              <w:rPr>
                <w:sz w:val="20"/>
                <w:szCs w:val="20"/>
              </w:rPr>
            </w:pPr>
            <w:r w:rsidRPr="00BD71D9">
              <w:rPr>
                <w:sz w:val="20"/>
                <w:szCs w:val="20"/>
              </w:rPr>
              <w:t>0,10</w:t>
            </w:r>
          </w:p>
        </w:tc>
        <w:tc>
          <w:tcPr>
            <w:tcW w:w="0" w:type="auto"/>
            <w:vAlign w:val="center"/>
          </w:tcPr>
          <w:p w14:paraId="2A8826B6" w14:textId="77777777" w:rsidR="000152C6" w:rsidRPr="00BD71D9" w:rsidRDefault="000152C6" w:rsidP="00C73F91">
            <w:pPr>
              <w:jc w:val="center"/>
              <w:rPr>
                <w:sz w:val="20"/>
                <w:szCs w:val="20"/>
              </w:rPr>
            </w:pPr>
            <w:r w:rsidRPr="00BD71D9">
              <w:rPr>
                <w:sz w:val="20"/>
                <w:szCs w:val="20"/>
              </w:rPr>
              <w:t>0,06</w:t>
            </w:r>
          </w:p>
        </w:tc>
      </w:tr>
      <w:tr w:rsidR="000152C6" w:rsidRPr="00BD71D9" w14:paraId="678F4489" w14:textId="77777777" w:rsidTr="00C73F91">
        <w:trPr>
          <w:jc w:val="center"/>
        </w:trPr>
        <w:tc>
          <w:tcPr>
            <w:tcW w:w="0" w:type="auto"/>
            <w:vAlign w:val="center"/>
          </w:tcPr>
          <w:p w14:paraId="2E6FB767" w14:textId="77777777" w:rsidR="000152C6" w:rsidRPr="00BD71D9" w:rsidRDefault="000152C6" w:rsidP="00C73F91">
            <w:pPr>
              <w:jc w:val="center"/>
              <w:rPr>
                <w:b/>
                <w:sz w:val="20"/>
                <w:szCs w:val="20"/>
              </w:rPr>
            </w:pPr>
            <w:r w:rsidRPr="00BD71D9">
              <w:rPr>
                <w:b/>
                <w:sz w:val="20"/>
                <w:szCs w:val="20"/>
              </w:rPr>
              <w:t>armes</w:t>
            </w:r>
          </w:p>
        </w:tc>
        <w:tc>
          <w:tcPr>
            <w:tcW w:w="0" w:type="auto"/>
            <w:vAlign w:val="center"/>
          </w:tcPr>
          <w:p w14:paraId="0EDBC59C" w14:textId="77777777" w:rsidR="000152C6" w:rsidRPr="00BD71D9" w:rsidRDefault="000152C6" w:rsidP="00C73F91">
            <w:pPr>
              <w:jc w:val="center"/>
              <w:rPr>
                <w:sz w:val="20"/>
                <w:szCs w:val="20"/>
              </w:rPr>
            </w:pPr>
            <w:r w:rsidRPr="00BD71D9">
              <w:rPr>
                <w:sz w:val="20"/>
                <w:szCs w:val="20"/>
              </w:rPr>
              <w:t>0,10</w:t>
            </w:r>
          </w:p>
        </w:tc>
        <w:tc>
          <w:tcPr>
            <w:tcW w:w="0" w:type="auto"/>
            <w:vAlign w:val="center"/>
          </w:tcPr>
          <w:p w14:paraId="2038A753" w14:textId="77777777" w:rsidR="000152C6" w:rsidRPr="00BD71D9" w:rsidRDefault="000152C6" w:rsidP="00C73F91">
            <w:pPr>
              <w:jc w:val="center"/>
              <w:rPr>
                <w:sz w:val="20"/>
                <w:szCs w:val="20"/>
              </w:rPr>
            </w:pPr>
            <w:r w:rsidRPr="00BD71D9">
              <w:rPr>
                <w:sz w:val="20"/>
                <w:szCs w:val="20"/>
              </w:rPr>
              <w:t>1</w:t>
            </w:r>
          </w:p>
        </w:tc>
        <w:tc>
          <w:tcPr>
            <w:tcW w:w="0" w:type="auto"/>
            <w:vAlign w:val="center"/>
          </w:tcPr>
          <w:p w14:paraId="3877D0BA" w14:textId="77777777" w:rsidR="000152C6" w:rsidRPr="00BD71D9" w:rsidRDefault="000152C6" w:rsidP="00C73F91">
            <w:pPr>
              <w:jc w:val="center"/>
              <w:rPr>
                <w:sz w:val="20"/>
                <w:szCs w:val="20"/>
              </w:rPr>
            </w:pPr>
            <w:r w:rsidRPr="00BD71D9">
              <w:rPr>
                <w:sz w:val="20"/>
                <w:szCs w:val="20"/>
                <w:highlight w:val="lightGray"/>
              </w:rPr>
              <w:t>?</w:t>
            </w:r>
          </w:p>
        </w:tc>
      </w:tr>
      <w:tr w:rsidR="000152C6" w:rsidRPr="00BD71D9" w14:paraId="23530A4C" w14:textId="77777777" w:rsidTr="00C73F91">
        <w:trPr>
          <w:jc w:val="center"/>
        </w:trPr>
        <w:tc>
          <w:tcPr>
            <w:tcW w:w="0" w:type="auto"/>
            <w:vAlign w:val="center"/>
          </w:tcPr>
          <w:p w14:paraId="7E453B38" w14:textId="77777777" w:rsidR="000152C6" w:rsidRPr="00BD71D9" w:rsidRDefault="000152C6" w:rsidP="00C73F91">
            <w:pPr>
              <w:jc w:val="center"/>
              <w:rPr>
                <w:b/>
                <w:sz w:val="20"/>
                <w:szCs w:val="20"/>
              </w:rPr>
            </w:pPr>
            <w:r w:rsidRPr="00BD71D9">
              <w:rPr>
                <w:b/>
                <w:sz w:val="20"/>
                <w:szCs w:val="20"/>
              </w:rPr>
              <w:t>réticulés</w:t>
            </w:r>
          </w:p>
        </w:tc>
        <w:tc>
          <w:tcPr>
            <w:tcW w:w="0" w:type="auto"/>
            <w:vAlign w:val="center"/>
          </w:tcPr>
          <w:p w14:paraId="40FDD26C" w14:textId="77777777" w:rsidR="000152C6" w:rsidRPr="00BD71D9" w:rsidRDefault="000152C6" w:rsidP="00C73F91">
            <w:pPr>
              <w:jc w:val="center"/>
              <w:rPr>
                <w:sz w:val="20"/>
                <w:szCs w:val="20"/>
              </w:rPr>
            </w:pPr>
            <w:r w:rsidRPr="00BD71D9">
              <w:rPr>
                <w:sz w:val="20"/>
                <w:szCs w:val="20"/>
              </w:rPr>
              <w:t>0,06</w:t>
            </w:r>
          </w:p>
        </w:tc>
        <w:tc>
          <w:tcPr>
            <w:tcW w:w="0" w:type="auto"/>
            <w:vAlign w:val="center"/>
          </w:tcPr>
          <w:p w14:paraId="647E5578" w14:textId="77777777" w:rsidR="000152C6" w:rsidRPr="00BD71D9" w:rsidRDefault="000152C6" w:rsidP="00C73F91">
            <w:pPr>
              <w:jc w:val="center"/>
              <w:rPr>
                <w:sz w:val="20"/>
                <w:szCs w:val="20"/>
              </w:rPr>
            </w:pPr>
            <w:r w:rsidRPr="00BD71D9">
              <w:rPr>
                <w:sz w:val="20"/>
                <w:szCs w:val="20"/>
                <w:highlight w:val="lightGray"/>
              </w:rPr>
              <w:t>?</w:t>
            </w:r>
          </w:p>
        </w:tc>
        <w:tc>
          <w:tcPr>
            <w:tcW w:w="0" w:type="auto"/>
            <w:vAlign w:val="center"/>
          </w:tcPr>
          <w:p w14:paraId="5DA1CD6F" w14:textId="77777777" w:rsidR="000152C6" w:rsidRPr="00BD71D9" w:rsidRDefault="000152C6" w:rsidP="00C73F91">
            <w:pPr>
              <w:keepNext/>
              <w:jc w:val="center"/>
              <w:rPr>
                <w:sz w:val="20"/>
                <w:szCs w:val="20"/>
              </w:rPr>
            </w:pPr>
            <w:r w:rsidRPr="00BD71D9">
              <w:rPr>
                <w:sz w:val="20"/>
                <w:szCs w:val="20"/>
              </w:rPr>
              <w:t>1</w:t>
            </w:r>
          </w:p>
        </w:tc>
      </w:tr>
    </w:tbl>
    <w:p w14:paraId="43BEB976" w14:textId="77777777" w:rsidR="000152C6" w:rsidRPr="0032190F" w:rsidRDefault="000152C6" w:rsidP="000152C6">
      <w:pPr>
        <w:pStyle w:val="Caption"/>
        <w:jc w:val="both"/>
        <w:rPr>
          <w:b w:val="0"/>
          <w:lang w:val="fr-FR"/>
        </w:rPr>
      </w:pPr>
      <w:r w:rsidRPr="0032190F">
        <w:rPr>
          <w:lang w:val="fr-FR"/>
        </w:rPr>
        <w:t xml:space="preserve">Tableau </w:t>
      </w:r>
      <w:r w:rsidR="00911743">
        <w:fldChar w:fldCharType="begin"/>
      </w:r>
      <w:r w:rsidR="00F32A9E" w:rsidRPr="0032190F">
        <w:rPr>
          <w:lang w:val="fr-FR"/>
        </w:rPr>
        <w:instrText xml:space="preserve"> SEQ Tableau \* ARABIC </w:instrText>
      </w:r>
      <w:r w:rsidR="00911743">
        <w:fldChar w:fldCharType="separate"/>
      </w:r>
      <w:r w:rsidRPr="0032190F">
        <w:rPr>
          <w:noProof/>
          <w:lang w:val="fr-FR"/>
        </w:rPr>
        <w:t>1</w:t>
      </w:r>
      <w:r w:rsidR="00911743">
        <w:fldChar w:fldCharType="end"/>
      </w:r>
      <w:r w:rsidRPr="0032190F">
        <w:rPr>
          <w:lang w:val="fr-FR"/>
        </w:rPr>
        <w:t>. Coefficient de corrélation des différents thèmes par cases (d’après Barral et Simone 1990 p. 102). Le coefficient de corrélation entre Réticulés et Armes n’est pas indiqué par les auteurs.</w:t>
      </w:r>
    </w:p>
    <w:p w14:paraId="06DDB205" w14:textId="77777777" w:rsidR="000152C6" w:rsidRPr="0032190F" w:rsidRDefault="000152C6" w:rsidP="000152C6">
      <w:pPr>
        <w:jc w:val="both"/>
        <w:rPr>
          <w:lang w:val="fr-FR"/>
        </w:rPr>
      </w:pPr>
    </w:p>
    <w:p w14:paraId="02032E9B" w14:textId="77777777" w:rsidR="000152C6" w:rsidRPr="0032190F" w:rsidRDefault="000152C6" w:rsidP="000152C6">
      <w:pPr>
        <w:jc w:val="both"/>
        <w:rPr>
          <w:lang w:val="fr-FR"/>
        </w:rPr>
      </w:pPr>
      <w:r w:rsidRPr="0032190F">
        <w:rPr>
          <w:lang w:val="fr-FR"/>
        </w:rPr>
        <w:t xml:space="preserve">Le </w:t>
      </w:r>
      <w:r w:rsidRPr="0032190F">
        <w:rPr>
          <w:i/>
          <w:lang w:val="fr-FR"/>
        </w:rPr>
        <w:t>r</w:t>
      </w:r>
      <w:r w:rsidRPr="0032190F">
        <w:rPr>
          <w:lang w:val="fr-FR"/>
        </w:rPr>
        <w:t xml:space="preserve">reste inférieur au </w:t>
      </w:r>
      <w:r w:rsidRPr="0032190F">
        <w:rPr>
          <w:i/>
          <w:lang w:val="fr-FR"/>
        </w:rPr>
        <w:t>r</w:t>
      </w:r>
      <w:r w:rsidRPr="0032190F">
        <w:rPr>
          <w:lang w:val="fr-FR"/>
        </w:rPr>
        <w:t xml:space="preserve"> limite de 0,21 et indiquerait une indépendance des thèmes (Barral et Simone 1990 p. 102).</w:t>
      </w:r>
    </w:p>
    <w:p w14:paraId="4F1F9A0B" w14:textId="77777777" w:rsidR="000152C6" w:rsidRPr="0032190F" w:rsidRDefault="000152C6" w:rsidP="000152C6">
      <w:pPr>
        <w:numPr>
          <w:ilvl w:val="0"/>
          <w:numId w:val="29"/>
        </w:numPr>
        <w:jc w:val="both"/>
        <w:rPr>
          <w:lang w:val="fr-FR"/>
        </w:rPr>
      </w:pPr>
      <w:r w:rsidRPr="0032190F">
        <w:rPr>
          <w:lang w:val="fr-FR"/>
        </w:rPr>
        <w:t xml:space="preserve">Dans leur article de 1991 (BIB 1110), les auteurs indiquent que les plans de faces repris dans Amirante et Vatteone conservent "l’adresse spatiale" des gravures (c.-à-d. leur position relative les unes par rapport aux autres). Or, la comparaison du plan partiel du </w:t>
      </w:r>
      <w:r w:rsidRPr="0032190F">
        <w:rPr>
          <w:i/>
          <w:lang w:val="fr-FR"/>
        </w:rPr>
        <w:t>Défilé Rivière</w:t>
      </w:r>
      <w:r w:rsidRPr="0032190F">
        <w:rPr>
          <w:lang w:val="fr-FR"/>
        </w:rPr>
        <w:t>(dalle n° 45 d’Amirante et Vatteone) ayant servit de support aux auteurs (BIB 1110 fig. 1) avec le plan effectué par le LDPL montre que les gravures ne sont pas situées aux mêmes emplacements.</w:t>
      </w:r>
    </w:p>
    <w:p w14:paraId="0A657882" w14:textId="77777777" w:rsidR="000152C6" w:rsidRDefault="000152C6" w:rsidP="000152C6">
      <w:pPr>
        <w:jc w:val="both"/>
      </w:pPr>
      <w:r>
        <w:t>Avec 10 thèmes iconographiques :</w:t>
      </w:r>
    </w:p>
    <w:p w14:paraId="71CCDBE7" w14:textId="77777777" w:rsidR="000152C6" w:rsidRDefault="000152C6" w:rsidP="000152C6">
      <w:pPr>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05"/>
        <w:gridCol w:w="4743"/>
      </w:tblGrid>
      <w:tr w:rsidR="000152C6" w:rsidRPr="00BD71D9" w14:paraId="6625465E" w14:textId="77777777" w:rsidTr="00C73F91">
        <w:trPr>
          <w:jc w:val="center"/>
        </w:trPr>
        <w:tc>
          <w:tcPr>
            <w:tcW w:w="0" w:type="auto"/>
          </w:tcPr>
          <w:p w14:paraId="5B1D3476" w14:textId="77777777" w:rsidR="000152C6" w:rsidRPr="00BD71D9" w:rsidRDefault="000152C6" w:rsidP="00C73F91">
            <w:pPr>
              <w:jc w:val="center"/>
              <w:rPr>
                <w:b/>
                <w:sz w:val="20"/>
                <w:szCs w:val="20"/>
              </w:rPr>
            </w:pPr>
            <w:r w:rsidRPr="00BD71D9">
              <w:rPr>
                <w:b/>
                <w:sz w:val="20"/>
                <w:szCs w:val="20"/>
              </w:rPr>
              <w:t>Thème</w:t>
            </w:r>
          </w:p>
        </w:tc>
        <w:tc>
          <w:tcPr>
            <w:tcW w:w="0" w:type="auto"/>
          </w:tcPr>
          <w:p w14:paraId="0A728357" w14:textId="77777777" w:rsidR="000152C6" w:rsidRPr="00BD71D9" w:rsidRDefault="000152C6" w:rsidP="00C73F91">
            <w:pPr>
              <w:jc w:val="center"/>
              <w:rPr>
                <w:b/>
                <w:sz w:val="20"/>
                <w:szCs w:val="20"/>
              </w:rPr>
            </w:pPr>
            <w:r w:rsidRPr="00BD71D9">
              <w:rPr>
                <w:b/>
                <w:sz w:val="20"/>
                <w:szCs w:val="20"/>
              </w:rPr>
              <w:t>Description</w:t>
            </w:r>
          </w:p>
        </w:tc>
      </w:tr>
      <w:tr w:rsidR="000152C6" w:rsidRPr="00BD71D9" w14:paraId="6C59F2E7" w14:textId="77777777" w:rsidTr="00C73F91">
        <w:trPr>
          <w:jc w:val="center"/>
        </w:trPr>
        <w:tc>
          <w:tcPr>
            <w:tcW w:w="0" w:type="auto"/>
          </w:tcPr>
          <w:p w14:paraId="3F0972F8" w14:textId="77777777" w:rsidR="000152C6" w:rsidRPr="00BD71D9" w:rsidRDefault="000152C6" w:rsidP="00C73F91">
            <w:pPr>
              <w:jc w:val="center"/>
              <w:rPr>
                <w:sz w:val="20"/>
                <w:szCs w:val="20"/>
              </w:rPr>
            </w:pPr>
            <w:r w:rsidRPr="00BD71D9">
              <w:rPr>
                <w:sz w:val="20"/>
                <w:szCs w:val="20"/>
              </w:rPr>
              <w:t>A1</w:t>
            </w:r>
          </w:p>
        </w:tc>
        <w:tc>
          <w:tcPr>
            <w:tcW w:w="0" w:type="auto"/>
          </w:tcPr>
          <w:p w14:paraId="688C605E" w14:textId="77777777" w:rsidR="000152C6" w:rsidRPr="00BD71D9" w:rsidRDefault="000152C6" w:rsidP="00C73F91">
            <w:pPr>
              <w:jc w:val="both"/>
              <w:rPr>
                <w:sz w:val="20"/>
                <w:szCs w:val="20"/>
              </w:rPr>
            </w:pPr>
            <w:r w:rsidRPr="00BD71D9">
              <w:rPr>
                <w:sz w:val="20"/>
                <w:szCs w:val="20"/>
              </w:rPr>
              <w:t>Cornus sans appendices</w:t>
            </w:r>
          </w:p>
        </w:tc>
      </w:tr>
      <w:tr w:rsidR="000152C6" w:rsidRPr="00BD71D9" w14:paraId="68DCF207" w14:textId="77777777" w:rsidTr="00C73F91">
        <w:trPr>
          <w:jc w:val="center"/>
        </w:trPr>
        <w:tc>
          <w:tcPr>
            <w:tcW w:w="0" w:type="auto"/>
          </w:tcPr>
          <w:p w14:paraId="51C87251" w14:textId="77777777" w:rsidR="000152C6" w:rsidRPr="00BD71D9" w:rsidRDefault="000152C6" w:rsidP="00C73F91">
            <w:pPr>
              <w:jc w:val="center"/>
              <w:rPr>
                <w:sz w:val="20"/>
                <w:szCs w:val="20"/>
              </w:rPr>
            </w:pPr>
            <w:r w:rsidRPr="00BD71D9">
              <w:rPr>
                <w:sz w:val="20"/>
                <w:szCs w:val="20"/>
              </w:rPr>
              <w:t>A2</w:t>
            </w:r>
          </w:p>
        </w:tc>
        <w:tc>
          <w:tcPr>
            <w:tcW w:w="0" w:type="auto"/>
          </w:tcPr>
          <w:p w14:paraId="11D66492" w14:textId="77777777" w:rsidR="000152C6" w:rsidRPr="00BD71D9" w:rsidRDefault="000152C6" w:rsidP="00C73F91">
            <w:pPr>
              <w:jc w:val="both"/>
              <w:rPr>
                <w:sz w:val="20"/>
                <w:szCs w:val="20"/>
              </w:rPr>
            </w:pPr>
            <w:r w:rsidRPr="00BD71D9">
              <w:rPr>
                <w:sz w:val="20"/>
                <w:szCs w:val="20"/>
              </w:rPr>
              <w:t>Cornus avec appendices</w:t>
            </w:r>
          </w:p>
        </w:tc>
      </w:tr>
      <w:tr w:rsidR="000152C6" w:rsidRPr="00BD71D9" w14:paraId="6FCCAFED" w14:textId="77777777" w:rsidTr="00C73F91">
        <w:trPr>
          <w:jc w:val="center"/>
        </w:trPr>
        <w:tc>
          <w:tcPr>
            <w:tcW w:w="0" w:type="auto"/>
          </w:tcPr>
          <w:p w14:paraId="7F3DF132" w14:textId="77777777" w:rsidR="000152C6" w:rsidRPr="00BD71D9" w:rsidRDefault="000152C6" w:rsidP="00C73F91">
            <w:pPr>
              <w:jc w:val="center"/>
              <w:rPr>
                <w:sz w:val="20"/>
                <w:szCs w:val="20"/>
              </w:rPr>
            </w:pPr>
            <w:r w:rsidRPr="00BD71D9">
              <w:rPr>
                <w:sz w:val="20"/>
                <w:szCs w:val="20"/>
              </w:rPr>
              <w:t>B1</w:t>
            </w:r>
          </w:p>
        </w:tc>
        <w:tc>
          <w:tcPr>
            <w:tcW w:w="0" w:type="auto"/>
          </w:tcPr>
          <w:p w14:paraId="065B18A2" w14:textId="77777777" w:rsidR="000152C6" w:rsidRPr="00BD71D9" w:rsidRDefault="000152C6" w:rsidP="00C73F91">
            <w:pPr>
              <w:jc w:val="both"/>
              <w:rPr>
                <w:sz w:val="20"/>
                <w:szCs w:val="20"/>
              </w:rPr>
            </w:pPr>
            <w:r w:rsidRPr="00BD71D9">
              <w:rPr>
                <w:sz w:val="20"/>
                <w:szCs w:val="20"/>
              </w:rPr>
              <w:t>Armes (poignards et hallebardes)</w:t>
            </w:r>
          </w:p>
        </w:tc>
      </w:tr>
      <w:tr w:rsidR="000152C6" w:rsidRPr="00BD71D9" w14:paraId="7236107E" w14:textId="77777777" w:rsidTr="00C73F91">
        <w:trPr>
          <w:jc w:val="center"/>
        </w:trPr>
        <w:tc>
          <w:tcPr>
            <w:tcW w:w="0" w:type="auto"/>
          </w:tcPr>
          <w:p w14:paraId="1A861654" w14:textId="77777777" w:rsidR="000152C6" w:rsidRPr="00BD71D9" w:rsidRDefault="000152C6" w:rsidP="00C73F91">
            <w:pPr>
              <w:jc w:val="center"/>
              <w:rPr>
                <w:sz w:val="20"/>
                <w:szCs w:val="20"/>
              </w:rPr>
            </w:pPr>
            <w:r w:rsidRPr="00BD71D9">
              <w:rPr>
                <w:sz w:val="20"/>
                <w:szCs w:val="20"/>
              </w:rPr>
              <w:t>B2</w:t>
            </w:r>
          </w:p>
        </w:tc>
        <w:tc>
          <w:tcPr>
            <w:tcW w:w="0" w:type="auto"/>
          </w:tcPr>
          <w:p w14:paraId="2513587A" w14:textId="77777777" w:rsidR="000152C6" w:rsidRPr="00BD71D9" w:rsidRDefault="000152C6" w:rsidP="00C73F91">
            <w:pPr>
              <w:jc w:val="both"/>
              <w:rPr>
                <w:sz w:val="20"/>
                <w:szCs w:val="20"/>
              </w:rPr>
            </w:pPr>
            <w:r w:rsidRPr="00BD71D9">
              <w:rPr>
                <w:sz w:val="20"/>
                <w:szCs w:val="20"/>
              </w:rPr>
              <w:t>Outils (araires et herses)</w:t>
            </w:r>
          </w:p>
        </w:tc>
      </w:tr>
      <w:tr w:rsidR="000152C6" w:rsidRPr="00BD71D9" w14:paraId="28053C1E" w14:textId="77777777" w:rsidTr="00C73F91">
        <w:trPr>
          <w:jc w:val="center"/>
        </w:trPr>
        <w:tc>
          <w:tcPr>
            <w:tcW w:w="0" w:type="auto"/>
          </w:tcPr>
          <w:p w14:paraId="1F239940" w14:textId="77777777" w:rsidR="000152C6" w:rsidRPr="00BD71D9" w:rsidRDefault="000152C6" w:rsidP="00C73F91">
            <w:pPr>
              <w:jc w:val="center"/>
              <w:rPr>
                <w:sz w:val="20"/>
                <w:szCs w:val="20"/>
              </w:rPr>
            </w:pPr>
            <w:r w:rsidRPr="00BD71D9">
              <w:rPr>
                <w:sz w:val="20"/>
                <w:szCs w:val="20"/>
              </w:rPr>
              <w:t>C1</w:t>
            </w:r>
          </w:p>
        </w:tc>
        <w:tc>
          <w:tcPr>
            <w:tcW w:w="0" w:type="auto"/>
          </w:tcPr>
          <w:p w14:paraId="33BB003F" w14:textId="77777777" w:rsidR="000152C6" w:rsidRPr="00BD71D9" w:rsidRDefault="000152C6" w:rsidP="00C73F91">
            <w:pPr>
              <w:jc w:val="both"/>
              <w:rPr>
                <w:sz w:val="20"/>
                <w:szCs w:val="20"/>
              </w:rPr>
            </w:pPr>
            <w:r w:rsidRPr="00BD71D9">
              <w:rPr>
                <w:sz w:val="20"/>
                <w:szCs w:val="20"/>
              </w:rPr>
              <w:t>Formes géométriques simples</w:t>
            </w:r>
          </w:p>
        </w:tc>
      </w:tr>
      <w:tr w:rsidR="000152C6" w:rsidRPr="008B002C" w14:paraId="0CD5E9D9" w14:textId="77777777" w:rsidTr="00C73F91">
        <w:trPr>
          <w:jc w:val="center"/>
        </w:trPr>
        <w:tc>
          <w:tcPr>
            <w:tcW w:w="0" w:type="auto"/>
          </w:tcPr>
          <w:p w14:paraId="6BE00C75" w14:textId="77777777" w:rsidR="000152C6" w:rsidRPr="00BD71D9" w:rsidRDefault="000152C6" w:rsidP="00C73F91">
            <w:pPr>
              <w:jc w:val="center"/>
              <w:rPr>
                <w:sz w:val="20"/>
                <w:szCs w:val="20"/>
              </w:rPr>
            </w:pPr>
            <w:r w:rsidRPr="00BD71D9">
              <w:rPr>
                <w:sz w:val="20"/>
                <w:szCs w:val="20"/>
              </w:rPr>
              <w:t>C2</w:t>
            </w:r>
          </w:p>
        </w:tc>
        <w:tc>
          <w:tcPr>
            <w:tcW w:w="0" w:type="auto"/>
          </w:tcPr>
          <w:p w14:paraId="0D4AE23D" w14:textId="77777777" w:rsidR="000152C6" w:rsidRPr="0032190F" w:rsidRDefault="000152C6" w:rsidP="00C73F91">
            <w:pPr>
              <w:jc w:val="both"/>
              <w:rPr>
                <w:sz w:val="20"/>
                <w:szCs w:val="20"/>
                <w:lang w:val="fr-FR"/>
              </w:rPr>
            </w:pPr>
            <w:r w:rsidRPr="0032190F">
              <w:rPr>
                <w:sz w:val="20"/>
                <w:szCs w:val="20"/>
                <w:lang w:val="fr-FR"/>
              </w:rPr>
              <w:t>Formes géométriques pleines (ou entièrement piquetées)</w:t>
            </w:r>
          </w:p>
        </w:tc>
      </w:tr>
      <w:tr w:rsidR="000152C6" w:rsidRPr="00BD71D9" w14:paraId="317AB6B2" w14:textId="77777777" w:rsidTr="00C73F91">
        <w:trPr>
          <w:jc w:val="center"/>
        </w:trPr>
        <w:tc>
          <w:tcPr>
            <w:tcW w:w="0" w:type="auto"/>
          </w:tcPr>
          <w:p w14:paraId="0578D957" w14:textId="77777777" w:rsidR="000152C6" w:rsidRPr="00BD71D9" w:rsidRDefault="000152C6" w:rsidP="00C73F91">
            <w:pPr>
              <w:jc w:val="center"/>
              <w:rPr>
                <w:sz w:val="20"/>
                <w:szCs w:val="20"/>
              </w:rPr>
            </w:pPr>
            <w:r w:rsidRPr="00BD71D9">
              <w:rPr>
                <w:sz w:val="20"/>
                <w:szCs w:val="20"/>
              </w:rPr>
              <w:t>D</w:t>
            </w:r>
          </w:p>
        </w:tc>
        <w:tc>
          <w:tcPr>
            <w:tcW w:w="0" w:type="auto"/>
          </w:tcPr>
          <w:p w14:paraId="0836983B" w14:textId="77777777" w:rsidR="000152C6" w:rsidRPr="00BD71D9" w:rsidRDefault="000152C6" w:rsidP="00C73F91">
            <w:pPr>
              <w:jc w:val="both"/>
              <w:rPr>
                <w:sz w:val="20"/>
                <w:szCs w:val="20"/>
              </w:rPr>
            </w:pPr>
            <w:r w:rsidRPr="00BD71D9">
              <w:rPr>
                <w:sz w:val="20"/>
                <w:szCs w:val="20"/>
              </w:rPr>
              <w:t>Formes géométriques réticulées</w:t>
            </w:r>
          </w:p>
        </w:tc>
      </w:tr>
      <w:tr w:rsidR="000152C6" w:rsidRPr="00BD71D9" w14:paraId="2E4D011A" w14:textId="77777777" w:rsidTr="00C73F91">
        <w:trPr>
          <w:jc w:val="center"/>
        </w:trPr>
        <w:tc>
          <w:tcPr>
            <w:tcW w:w="0" w:type="auto"/>
          </w:tcPr>
          <w:p w14:paraId="4BBFAB65" w14:textId="77777777" w:rsidR="000152C6" w:rsidRPr="00BD71D9" w:rsidRDefault="000152C6" w:rsidP="00C73F91">
            <w:pPr>
              <w:jc w:val="center"/>
              <w:rPr>
                <w:sz w:val="20"/>
                <w:szCs w:val="20"/>
              </w:rPr>
            </w:pPr>
            <w:r w:rsidRPr="00BD71D9">
              <w:rPr>
                <w:sz w:val="20"/>
                <w:szCs w:val="20"/>
              </w:rPr>
              <w:t>E1</w:t>
            </w:r>
          </w:p>
        </w:tc>
        <w:tc>
          <w:tcPr>
            <w:tcW w:w="0" w:type="auto"/>
          </w:tcPr>
          <w:p w14:paraId="131F2EA4" w14:textId="77777777" w:rsidR="000152C6" w:rsidRPr="00BD71D9" w:rsidRDefault="000152C6" w:rsidP="00C73F91">
            <w:pPr>
              <w:jc w:val="both"/>
              <w:rPr>
                <w:sz w:val="20"/>
                <w:szCs w:val="20"/>
              </w:rPr>
            </w:pPr>
            <w:r w:rsidRPr="00BD71D9">
              <w:rPr>
                <w:sz w:val="20"/>
                <w:szCs w:val="20"/>
              </w:rPr>
              <w:t>Lignes</w:t>
            </w:r>
          </w:p>
        </w:tc>
      </w:tr>
      <w:tr w:rsidR="000152C6" w:rsidRPr="00BD71D9" w14:paraId="500407D3" w14:textId="77777777" w:rsidTr="00C73F91">
        <w:trPr>
          <w:jc w:val="center"/>
        </w:trPr>
        <w:tc>
          <w:tcPr>
            <w:tcW w:w="0" w:type="auto"/>
          </w:tcPr>
          <w:p w14:paraId="5B300CC6" w14:textId="77777777" w:rsidR="000152C6" w:rsidRPr="00BD71D9" w:rsidRDefault="000152C6" w:rsidP="00C73F91">
            <w:pPr>
              <w:jc w:val="center"/>
              <w:rPr>
                <w:sz w:val="20"/>
                <w:szCs w:val="20"/>
              </w:rPr>
            </w:pPr>
            <w:r w:rsidRPr="00BD71D9">
              <w:rPr>
                <w:sz w:val="20"/>
                <w:szCs w:val="20"/>
              </w:rPr>
              <w:lastRenderedPageBreak/>
              <w:t>E2</w:t>
            </w:r>
          </w:p>
        </w:tc>
        <w:tc>
          <w:tcPr>
            <w:tcW w:w="0" w:type="auto"/>
          </w:tcPr>
          <w:p w14:paraId="5D66E8F6" w14:textId="77777777" w:rsidR="000152C6" w:rsidRPr="00BD71D9" w:rsidRDefault="000152C6" w:rsidP="00C73F91">
            <w:pPr>
              <w:jc w:val="both"/>
              <w:rPr>
                <w:sz w:val="20"/>
                <w:szCs w:val="20"/>
              </w:rPr>
            </w:pPr>
            <w:r w:rsidRPr="00BD71D9">
              <w:rPr>
                <w:sz w:val="20"/>
                <w:szCs w:val="20"/>
              </w:rPr>
              <w:t>Ponctuations</w:t>
            </w:r>
          </w:p>
        </w:tc>
      </w:tr>
      <w:tr w:rsidR="000152C6" w:rsidRPr="00BD71D9" w14:paraId="5599A6F4" w14:textId="77777777" w:rsidTr="00C73F91">
        <w:trPr>
          <w:jc w:val="center"/>
        </w:trPr>
        <w:tc>
          <w:tcPr>
            <w:tcW w:w="0" w:type="auto"/>
          </w:tcPr>
          <w:p w14:paraId="45ACF70E" w14:textId="77777777" w:rsidR="000152C6" w:rsidRPr="00BD71D9" w:rsidRDefault="000152C6" w:rsidP="00C73F91">
            <w:pPr>
              <w:jc w:val="center"/>
              <w:rPr>
                <w:sz w:val="20"/>
                <w:szCs w:val="20"/>
              </w:rPr>
            </w:pPr>
            <w:r w:rsidRPr="00BD71D9">
              <w:rPr>
                <w:sz w:val="20"/>
                <w:szCs w:val="20"/>
              </w:rPr>
              <w:t>F</w:t>
            </w:r>
          </w:p>
        </w:tc>
        <w:tc>
          <w:tcPr>
            <w:tcW w:w="0" w:type="auto"/>
          </w:tcPr>
          <w:p w14:paraId="178E9FEB" w14:textId="77777777" w:rsidR="000152C6" w:rsidRPr="00BD71D9" w:rsidRDefault="000152C6" w:rsidP="00C73F91">
            <w:pPr>
              <w:jc w:val="both"/>
              <w:rPr>
                <w:sz w:val="20"/>
                <w:szCs w:val="20"/>
              </w:rPr>
            </w:pPr>
            <w:r w:rsidRPr="00BD71D9">
              <w:rPr>
                <w:sz w:val="20"/>
                <w:szCs w:val="20"/>
              </w:rPr>
              <w:t>Anthropomorphes</w:t>
            </w:r>
          </w:p>
        </w:tc>
      </w:tr>
    </w:tbl>
    <w:p w14:paraId="02A6BB68" w14:textId="77777777" w:rsidR="000152C6" w:rsidRDefault="000152C6" w:rsidP="000152C6">
      <w:pPr>
        <w:jc w:val="both"/>
      </w:pPr>
      <w:r>
        <w:t>(BIB 1110 p. 137)</w:t>
      </w:r>
    </w:p>
    <w:p w14:paraId="51703350" w14:textId="77777777" w:rsidR="000152C6" w:rsidRDefault="000152C6" w:rsidP="000152C6">
      <w:pPr>
        <w:jc w:val="both"/>
      </w:pPr>
    </w:p>
    <w:p w14:paraId="586D562F" w14:textId="77777777" w:rsidR="000152C6" w:rsidRPr="0032190F" w:rsidRDefault="000152C6" w:rsidP="000152C6">
      <w:pPr>
        <w:jc w:val="both"/>
        <w:rPr>
          <w:lang w:val="fr-FR"/>
        </w:rPr>
      </w:pPr>
      <w:r w:rsidRPr="0032190F">
        <w:rPr>
          <w:lang w:val="fr-FR"/>
        </w:rPr>
        <w:t>Les auteurs (Barral, Simone 1991) trouvent que la distribution du nombre de thèmes sur les dalles (fig. 3, avec n= 220 dalles ; M= 3,6 ; khi-deux=9,51 ; inférieur à la limite 14,07 non significatif)  évoque une courbe de Poisson. Autrement dit qu’il n’existe qu’une population de dalles (BIB 1110 p. 137).</w:t>
      </w:r>
    </w:p>
    <w:p w14:paraId="75903CE9" w14:textId="77777777" w:rsidR="000152C6" w:rsidRPr="0032190F" w:rsidRDefault="000152C6" w:rsidP="000152C6">
      <w:pPr>
        <w:jc w:val="both"/>
        <w:rPr>
          <w:lang w:val="fr-FR"/>
        </w:rPr>
      </w:pPr>
      <w:r w:rsidRPr="0032190F">
        <w:rPr>
          <w:lang w:val="fr-FR"/>
        </w:rPr>
        <w:t>La répartition du nombre de thèmes sur les dalles est une courbe de Poisson ajustée avec :</w:t>
      </w:r>
    </w:p>
    <w:p w14:paraId="397DAFCE" w14:textId="77777777" w:rsidR="000152C6" w:rsidRPr="0032190F" w:rsidRDefault="000152C6" w:rsidP="000152C6">
      <w:pPr>
        <w:jc w:val="both"/>
        <w:rPr>
          <w:lang w:val="fr-FR"/>
        </w:rPr>
      </w:pPr>
      <w:r w:rsidRPr="0032190F">
        <w:rPr>
          <w:lang w:val="fr-FR"/>
        </w:rPr>
        <w:tab/>
        <w:t>Moyenne du nb de thèmes par dalles = 3,6</w:t>
      </w:r>
    </w:p>
    <w:p w14:paraId="25CE40BD" w14:textId="77777777" w:rsidR="000152C6" w:rsidRPr="0032190F" w:rsidRDefault="000152C6" w:rsidP="000152C6">
      <w:pPr>
        <w:jc w:val="both"/>
        <w:rPr>
          <w:lang w:val="fr-FR"/>
        </w:rPr>
      </w:pPr>
      <w:r w:rsidRPr="0032190F">
        <w:rPr>
          <w:lang w:val="fr-FR"/>
        </w:rPr>
        <w:tab/>
      </w:r>
      <w:r>
        <w:rPr>
          <w:rFonts w:ascii="Symbol" w:hAnsi="Symbol"/>
        </w:rPr>
        <w:t></w:t>
      </w:r>
      <w:r w:rsidRPr="0032190F">
        <w:rPr>
          <w:vertAlign w:val="superscript"/>
          <w:lang w:val="fr-FR"/>
        </w:rPr>
        <w:t>2</w:t>
      </w:r>
      <w:r w:rsidRPr="0032190F">
        <w:rPr>
          <w:lang w:val="fr-FR"/>
        </w:rPr>
        <w:t xml:space="preserve"> = 9,51</w:t>
      </w:r>
    </w:p>
    <w:p w14:paraId="74965066" w14:textId="77777777" w:rsidR="000152C6" w:rsidRPr="0032190F" w:rsidRDefault="000152C6" w:rsidP="000152C6">
      <w:pPr>
        <w:jc w:val="both"/>
        <w:rPr>
          <w:lang w:val="fr-FR"/>
        </w:rPr>
      </w:pPr>
      <w:r w:rsidRPr="0032190F">
        <w:rPr>
          <w:lang w:val="fr-FR"/>
        </w:rPr>
        <w:t xml:space="preserve">Au vue de la valeur limite (p-value) de 14,07 le </w:t>
      </w:r>
      <w:r>
        <w:rPr>
          <w:rFonts w:ascii="Symbol" w:hAnsi="Symbol"/>
        </w:rPr>
        <w:t></w:t>
      </w:r>
      <w:r w:rsidRPr="0032190F">
        <w:rPr>
          <w:vertAlign w:val="superscript"/>
          <w:lang w:val="fr-FR"/>
        </w:rPr>
        <w:t>2</w:t>
      </w:r>
      <w:r w:rsidRPr="0032190F">
        <w:rPr>
          <w:lang w:val="fr-FR"/>
        </w:rPr>
        <w:t xml:space="preserve"> étant inférieur, l’hypothèse H</w:t>
      </w:r>
      <w:r w:rsidRPr="0032190F">
        <w:rPr>
          <w:vertAlign w:val="subscript"/>
          <w:lang w:val="fr-FR"/>
        </w:rPr>
        <w:t>1</w:t>
      </w:r>
      <w:r w:rsidRPr="0032190F">
        <w:rPr>
          <w:lang w:val="fr-FR"/>
        </w:rPr>
        <w:t xml:space="preserve"> est rejetée : il n’existe qu’une seule population de support (BIB 1110 p. 137).</w:t>
      </w:r>
    </w:p>
    <w:p w14:paraId="45974CAB" w14:textId="77777777" w:rsidR="000152C6" w:rsidRPr="0032190F" w:rsidRDefault="000152C6" w:rsidP="000152C6">
      <w:pPr>
        <w:jc w:val="both"/>
        <w:rPr>
          <w:lang w:val="fr-FR"/>
        </w:rPr>
      </w:pPr>
      <w:r w:rsidRPr="0032190F">
        <w:rPr>
          <w:lang w:val="fr-FR"/>
        </w:rPr>
        <w:t>Les auteurs concluent que : « Quoi qu’il en soit, il ressort essentiellement de cette distribution aléatoire que la présence d’un thème est indépendante de celle des autres » (BIB 1110 p. 137)</w:t>
      </w:r>
    </w:p>
    <w:p w14:paraId="58652073" w14:textId="77777777" w:rsidR="000152C6" w:rsidRPr="0032190F" w:rsidRDefault="000152C6" w:rsidP="000152C6">
      <w:pPr>
        <w:jc w:val="both"/>
        <w:rPr>
          <w:lang w:val="fr-FR"/>
        </w:rPr>
      </w:pPr>
      <w:r w:rsidRPr="0032190F">
        <w:rPr>
          <w:lang w:val="fr-FR"/>
        </w:rPr>
        <w:t>En s’intéressant aux fréquences de la présence pour une même dalle de A1 (cornus sans appendices et B1 (Armes), les auteurs concluent que ces deux thèmes sont indépendants : « le doublet A1B1 n’a pas d’autre signification que celle attribuée à A1 et celle attribuée à B1 pris séparément » (BIB 1110 p. 138).</w:t>
      </w:r>
    </w:p>
    <w:p w14:paraId="3A9ABDEF" w14:textId="77777777" w:rsidR="000152C6" w:rsidRPr="0032190F" w:rsidRDefault="000152C6" w:rsidP="000152C6">
      <w:pPr>
        <w:jc w:val="center"/>
        <w:rPr>
          <w:lang w:val="fr-FR"/>
        </w:rPr>
      </w:pPr>
      <w:r w:rsidRPr="0032190F">
        <w:rPr>
          <w:lang w:val="fr-FR"/>
        </w:rPr>
        <w:t xml:space="preserve">f (A1) x f (B1) </w:t>
      </w:r>
      <w:r w:rsidRPr="0032190F">
        <w:rPr>
          <w:rFonts w:ascii="Arial" w:hAnsi="Arial" w:cs="Arial"/>
          <w:lang w:val="fr-FR"/>
        </w:rPr>
        <w:t>≈</w:t>
      </w:r>
      <w:r w:rsidRPr="0032190F">
        <w:rPr>
          <w:lang w:val="fr-FR"/>
        </w:rPr>
        <w:t xml:space="preserve"> f (A1,B1)</w:t>
      </w:r>
    </w:p>
    <w:p w14:paraId="5D7551B7" w14:textId="77777777" w:rsidR="000152C6" w:rsidRPr="0032190F" w:rsidRDefault="000152C6" w:rsidP="000152C6">
      <w:pPr>
        <w:jc w:val="both"/>
        <w:rPr>
          <w:lang w:val="fr-FR"/>
        </w:rPr>
      </w:pPr>
      <w:r w:rsidRPr="0032190F">
        <w:rPr>
          <w:lang w:val="fr-FR"/>
        </w:rPr>
        <w:t xml:space="preserve">Avec n=325 dalles partitionnées en six échantillons, </w:t>
      </w:r>
      <w:r>
        <w:rPr>
          <w:rFonts w:ascii="Symbol" w:hAnsi="Symbol"/>
        </w:rPr>
        <w:t></w:t>
      </w:r>
      <w:r w:rsidRPr="0032190F">
        <w:rPr>
          <w:vertAlign w:val="superscript"/>
          <w:lang w:val="fr-FR"/>
        </w:rPr>
        <w:t>2</w:t>
      </w:r>
      <w:r w:rsidRPr="0032190F">
        <w:rPr>
          <w:lang w:val="fr-FR"/>
        </w:rPr>
        <w:t xml:space="preserve"> = 2,93, </w:t>
      </w:r>
      <w:r w:rsidRPr="00593259">
        <w:rPr>
          <w:rFonts w:ascii="Symbol" w:hAnsi="Symbol"/>
        </w:rPr>
        <w:t></w:t>
      </w:r>
      <w:r>
        <w:rPr>
          <w:rFonts w:ascii="Symbol" w:hAnsi="Symbol"/>
        </w:rPr>
        <w:t></w:t>
      </w:r>
      <w:r>
        <w:rPr>
          <w:rFonts w:ascii="Symbol" w:hAnsi="Symbol"/>
        </w:rPr>
        <w:t></w:t>
      </w:r>
      <w:r>
        <w:rPr>
          <w:rFonts w:ascii="Symbol" w:hAnsi="Symbol"/>
        </w:rPr>
        <w:t></w:t>
      </w:r>
      <w:r>
        <w:rPr>
          <w:rFonts w:ascii="Symbol" w:hAnsi="Symbol"/>
        </w:rPr>
        <w:t></w:t>
      </w:r>
      <w:r w:rsidRPr="0032190F">
        <w:rPr>
          <w:lang w:val="fr-FR"/>
        </w:rPr>
        <w:t>ddl (degrés de liberté) (BIB 1110 p. 138). De même « A1 et D sont indépendants » (</w:t>
      </w:r>
      <w:r>
        <w:rPr>
          <w:rFonts w:ascii="Symbol" w:hAnsi="Symbol"/>
        </w:rPr>
        <w:t></w:t>
      </w:r>
      <w:r w:rsidRPr="0032190F">
        <w:rPr>
          <w:vertAlign w:val="superscript"/>
          <w:lang w:val="fr-FR"/>
        </w:rPr>
        <w:t>2</w:t>
      </w:r>
      <w:r w:rsidRPr="0032190F">
        <w:rPr>
          <w:lang w:val="fr-FR"/>
        </w:rPr>
        <w:t xml:space="preserve"> = 1,73)(BIB 1110 p. 138).</w:t>
      </w:r>
    </w:p>
    <w:p w14:paraId="78CCB5CA" w14:textId="77777777" w:rsidR="000152C6" w:rsidRPr="0032190F" w:rsidRDefault="000152C6" w:rsidP="000152C6">
      <w:pPr>
        <w:jc w:val="both"/>
        <w:rPr>
          <w:lang w:val="fr-FR"/>
        </w:rPr>
      </w:pPr>
    </w:p>
    <w:p w14:paraId="6066FE31" w14:textId="77777777" w:rsidR="000152C6" w:rsidRPr="0032190F" w:rsidRDefault="000152C6" w:rsidP="000152C6">
      <w:pPr>
        <w:jc w:val="both"/>
        <w:rPr>
          <w:lang w:val="fr-FR"/>
        </w:rPr>
      </w:pPr>
      <w:r w:rsidRPr="0032190F">
        <w:rPr>
          <w:lang w:val="fr-FR"/>
        </w:rPr>
        <w:t>De même l’hypothèse tendant à prouver qu’une surface est généralement attaquée par son centre n’obtient aucune observation détectée (Chippindale 1988 p. 233).Barral et Simone (1991), à l’inverse trouvent une tendance au regroupement des gravures au centre de la roche (Barral et Simone 1991 p. 137)</w:t>
      </w:r>
    </w:p>
    <w:p w14:paraId="6A3288B9" w14:textId="77777777" w:rsidR="000152C6" w:rsidRPr="0032190F" w:rsidRDefault="000152C6" w:rsidP="000152C6">
      <w:pPr>
        <w:jc w:val="both"/>
        <w:rPr>
          <w:lang w:val="fr-FR"/>
        </w:rPr>
      </w:pPr>
    </w:p>
    <w:p w14:paraId="2FB402C4" w14:textId="77777777" w:rsidR="000152C6" w:rsidRPr="0032190F" w:rsidRDefault="000152C6" w:rsidP="000152C6">
      <w:pPr>
        <w:jc w:val="both"/>
        <w:rPr>
          <w:lang w:val="fr-FR"/>
        </w:rPr>
      </w:pPr>
      <w:r w:rsidRPr="0032190F">
        <w:rPr>
          <w:lang w:val="fr-FR"/>
        </w:rPr>
        <w:t>T. Serres dans un travail de thèse, va étudier systématiquement les associations de gravures d’un corpus de 3704 roches (Serres 2001). Il ne définit pas explicitement les critères qui permettent de considérer que deux ou plusieurs gravures peuvent être considérées comme associées « Lorsqu’il y a plusieurs gravures sur une roche, il est fréquent de les voir assez rapprochées. Elles peuvent être alignées, opposées, en file ou à proximité…, pas toujours selon un schéma qui semble organisé » (Serres 2001 : 30). En pratique il est difficile d’évaluer un « indice de proximité » entre différentes gravures (Barral et Simone 1991 p. 137).</w:t>
      </w:r>
    </w:p>
    <w:p w14:paraId="27DADFB6" w14:textId="77777777" w:rsidR="000152C6" w:rsidRPr="0032190F" w:rsidRDefault="000152C6" w:rsidP="000152C6">
      <w:pPr>
        <w:jc w:val="both"/>
        <w:rPr>
          <w:lang w:val="fr-FR"/>
        </w:rPr>
      </w:pPr>
      <w:r w:rsidRPr="0032190F">
        <w:rPr>
          <w:lang w:val="fr-FR"/>
        </w:rPr>
        <w:t xml:space="preserve">L’auteur se sert d’un indice qui note le degré de présence d’une association avec un autre thème (Serres 2001 p. 37). Cet indice ne sert donc pas à estimer le degré de significativité d’une association mais à indexer les thèmes gravés qui se retrouvent le plus fréquemment sur les mêmes roches que ces associations. </w:t>
      </w:r>
    </w:p>
    <w:p w14:paraId="12C52009" w14:textId="77777777" w:rsidR="000152C6" w:rsidRPr="0032190F" w:rsidRDefault="000152C6" w:rsidP="000152C6">
      <w:pPr>
        <w:jc w:val="both"/>
        <w:rPr>
          <w:lang w:val="fr-FR"/>
        </w:rPr>
      </w:pPr>
    </w:p>
    <w:p w14:paraId="2F6AC7B9" w14:textId="77777777" w:rsidR="000152C6" w:rsidRDefault="005D10B6" w:rsidP="000152C6">
      <w:pPr>
        <w:keepNext/>
        <w:jc w:val="center"/>
      </w:pPr>
      <w:r>
        <w:rPr>
          <w:noProof/>
        </w:rPr>
        <w:drawing>
          <wp:inline distT="0" distB="0" distL="0" distR="0" wp14:anchorId="541A9A10" wp14:editId="1B953CF8">
            <wp:extent cx="4933315" cy="1169670"/>
            <wp:effectExtent l="19050" t="0" r="635" b="0"/>
            <wp:docPr id="3" name="Picture 2" descr="exemple indice de présence page 37_d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xemple indice de présence page 37_do"/>
                    <pic:cNvPicPr>
                      <a:picLocks noChangeAspect="1" noChangeArrowheads="1"/>
                    </pic:cNvPicPr>
                  </pic:nvPicPr>
                  <pic:blipFill>
                    <a:blip r:embed="rId13625"/>
                    <a:srcRect b="2341"/>
                    <a:stretch>
                      <a:fillRect/>
                    </a:stretch>
                  </pic:blipFill>
                  <pic:spPr bwMode="auto">
                    <a:xfrm>
                      <a:off x="0" y="0"/>
                      <a:ext cx="4933315" cy="1169670"/>
                    </a:xfrm>
                    <a:prstGeom prst="rect">
                      <a:avLst/>
                    </a:prstGeom>
                    <a:noFill/>
                    <a:ln w="9525">
                      <a:noFill/>
                      <a:miter lim="800000"/>
                      <a:headEnd/>
                      <a:tailEnd/>
                    </a:ln>
                  </pic:spPr>
                </pic:pic>
              </a:graphicData>
            </a:graphic>
          </wp:inline>
        </w:drawing>
      </w:r>
    </w:p>
    <w:p w14:paraId="2E7CBE81" w14:textId="77777777" w:rsidR="000152C6" w:rsidRPr="0032190F" w:rsidRDefault="000152C6" w:rsidP="000152C6">
      <w:pPr>
        <w:pStyle w:val="Caption"/>
        <w:jc w:val="center"/>
        <w:rPr>
          <w:b w:val="0"/>
          <w:lang w:val="fr-FR"/>
        </w:rPr>
      </w:pPr>
      <w:r w:rsidRPr="0032190F">
        <w:rPr>
          <w:lang w:val="fr-FR"/>
        </w:rPr>
        <w:t xml:space="preserve">Figure </w:t>
      </w:r>
      <w:r w:rsidR="00911743">
        <w:fldChar w:fldCharType="begin"/>
      </w:r>
      <w:r w:rsidR="00F32A9E" w:rsidRPr="0032190F">
        <w:rPr>
          <w:lang w:val="fr-FR"/>
        </w:rPr>
        <w:instrText xml:space="preserve"> SEQ Figure \* ARABIC </w:instrText>
      </w:r>
      <w:r w:rsidR="00911743">
        <w:fldChar w:fldCharType="separate"/>
      </w:r>
      <w:r w:rsidRPr="0032190F">
        <w:rPr>
          <w:noProof/>
          <w:lang w:val="fr-FR"/>
        </w:rPr>
        <w:t>1</w:t>
      </w:r>
      <w:r w:rsidR="00911743">
        <w:fldChar w:fldCharType="end"/>
      </w:r>
      <w:r w:rsidRPr="0032190F">
        <w:rPr>
          <w:lang w:val="fr-FR"/>
        </w:rPr>
        <w:t>. Etude de la présence conjointe de l’association de poignards homologues avec les anthropomorphes (Serres 2001 p. 37).</w:t>
      </w:r>
    </w:p>
    <w:p w14:paraId="02A51A7B" w14:textId="77777777" w:rsidR="000152C6" w:rsidRPr="0032190F" w:rsidRDefault="000152C6" w:rsidP="000152C6">
      <w:pPr>
        <w:jc w:val="both"/>
        <w:rPr>
          <w:lang w:val="fr-FR"/>
        </w:rPr>
      </w:pPr>
    </w:p>
    <w:p w14:paraId="12F59C54" w14:textId="77777777" w:rsidR="000152C6" w:rsidRPr="0032190F" w:rsidRDefault="000152C6" w:rsidP="000152C6">
      <w:pPr>
        <w:jc w:val="both"/>
        <w:rPr>
          <w:lang w:val="fr-FR"/>
        </w:rPr>
      </w:pPr>
      <w:r w:rsidRPr="0032190F">
        <w:rPr>
          <w:lang w:val="fr-FR"/>
        </w:rPr>
        <w:lastRenderedPageBreak/>
        <w:t>Dans cet exemple donné par l’auteur, l’indice de présence de 31 signifie que les anthropomorphes se trouvent 31 fois plus fréquemment sur les roches figurant des poignards homologues que sur les autres roches gravées.</w:t>
      </w:r>
    </w:p>
    <w:p w14:paraId="737B0C78" w14:textId="77777777" w:rsidR="000152C6" w:rsidRPr="0032190F" w:rsidRDefault="000152C6" w:rsidP="000152C6">
      <w:pPr>
        <w:jc w:val="both"/>
        <w:rPr>
          <w:lang w:val="fr-FR"/>
        </w:rPr>
      </w:pPr>
      <w:r w:rsidRPr="0032190F">
        <w:rPr>
          <w:lang w:val="fr-FR"/>
        </w:rPr>
        <w:t>Nous pouvons proposer la formulation de cet indice de présence :</w:t>
      </w:r>
    </w:p>
    <w:p w14:paraId="529A5326" w14:textId="77777777" w:rsidR="000152C6" w:rsidRPr="0032190F" w:rsidRDefault="000152C6" w:rsidP="000152C6">
      <w:pPr>
        <w:jc w:val="both"/>
        <w:rPr>
          <w:lang w:val="fr-FR"/>
        </w:rPr>
      </w:pPr>
    </w:p>
    <w:tbl>
      <w:tblPr>
        <w:tblW w:w="3688" w:type="dxa"/>
        <w:jc w:val="center"/>
        <w:tblCellMar>
          <w:left w:w="70" w:type="dxa"/>
          <w:right w:w="70" w:type="dxa"/>
        </w:tblCellMar>
        <w:tblLook w:val="0000" w:firstRow="0" w:lastRow="0" w:firstColumn="0" w:lastColumn="0" w:noHBand="0" w:noVBand="0"/>
      </w:tblPr>
      <w:tblGrid>
        <w:gridCol w:w="1192"/>
        <w:gridCol w:w="280"/>
        <w:gridCol w:w="210"/>
        <w:gridCol w:w="1796"/>
        <w:gridCol w:w="210"/>
      </w:tblGrid>
      <w:tr w:rsidR="000152C6" w14:paraId="38DD7E64" w14:textId="77777777" w:rsidTr="00C73F91">
        <w:trPr>
          <w:trHeight w:val="255"/>
          <w:jc w:val="center"/>
        </w:trPr>
        <w:tc>
          <w:tcPr>
            <w:tcW w:w="0" w:type="auto"/>
            <w:tcBorders>
              <w:top w:val="nil"/>
              <w:left w:val="nil"/>
              <w:right w:val="nil"/>
            </w:tcBorders>
          </w:tcPr>
          <w:p w14:paraId="0574C6E1" w14:textId="77777777" w:rsidR="000152C6" w:rsidRPr="0032190F" w:rsidRDefault="000152C6" w:rsidP="00C73F91">
            <w:pPr>
              <w:rPr>
                <w:rFonts w:ascii="MS Sans Serif" w:hAnsi="MS Sans Serif"/>
                <w:sz w:val="20"/>
                <w:szCs w:val="20"/>
                <w:lang w:val="fr-FR"/>
              </w:rPr>
            </w:pPr>
          </w:p>
        </w:tc>
        <w:tc>
          <w:tcPr>
            <w:tcW w:w="0" w:type="auto"/>
            <w:tcBorders>
              <w:top w:val="nil"/>
              <w:left w:val="nil"/>
              <w:right w:val="nil"/>
            </w:tcBorders>
          </w:tcPr>
          <w:p w14:paraId="6BFE52B1" w14:textId="77777777" w:rsidR="000152C6" w:rsidRPr="0032190F" w:rsidRDefault="000152C6" w:rsidP="00C73F91">
            <w:pPr>
              <w:rPr>
                <w:rFonts w:ascii="MS Sans Serif" w:hAnsi="MS Sans Serif"/>
                <w:sz w:val="20"/>
                <w:szCs w:val="20"/>
                <w:lang w:val="fr-FR"/>
              </w:rPr>
            </w:pPr>
          </w:p>
        </w:tc>
        <w:tc>
          <w:tcPr>
            <w:tcW w:w="0" w:type="auto"/>
            <w:tcBorders>
              <w:top w:val="nil"/>
              <w:left w:val="nil"/>
              <w:bottom w:val="nil"/>
              <w:right w:val="nil"/>
            </w:tcBorders>
            <w:shd w:val="clear" w:color="auto" w:fill="auto"/>
            <w:noWrap/>
            <w:vAlign w:val="bottom"/>
          </w:tcPr>
          <w:p w14:paraId="16B74FE8" w14:textId="77777777" w:rsidR="000152C6" w:rsidRPr="0032190F" w:rsidRDefault="000152C6" w:rsidP="00C73F91">
            <w:pPr>
              <w:rPr>
                <w:rFonts w:ascii="MS Sans Serif" w:hAnsi="MS Sans Serif"/>
                <w:sz w:val="20"/>
                <w:szCs w:val="20"/>
                <w:lang w:val="fr-FR"/>
              </w:rPr>
            </w:pPr>
          </w:p>
        </w:tc>
        <w:tc>
          <w:tcPr>
            <w:tcW w:w="0" w:type="auto"/>
            <w:tcBorders>
              <w:top w:val="nil"/>
              <w:left w:val="nil"/>
              <w:bottom w:val="single" w:sz="4" w:space="0" w:color="auto"/>
              <w:right w:val="nil"/>
            </w:tcBorders>
            <w:shd w:val="clear" w:color="auto" w:fill="auto"/>
            <w:noWrap/>
            <w:vAlign w:val="bottom"/>
          </w:tcPr>
          <w:p w14:paraId="118137A6" w14:textId="77777777" w:rsidR="000152C6" w:rsidRDefault="000152C6" w:rsidP="00C73F91">
            <w:pPr>
              <w:jc w:val="center"/>
              <w:rPr>
                <w:rFonts w:ascii="Symbol" w:hAnsi="Symbol"/>
                <w:sz w:val="20"/>
                <w:szCs w:val="20"/>
              </w:rPr>
            </w:pPr>
            <w:r>
              <w:rPr>
                <w:rFonts w:ascii="Symbol" w:hAnsi="Symbol"/>
                <w:sz w:val="20"/>
                <w:szCs w:val="20"/>
              </w:rPr>
              <w:t></w:t>
            </w:r>
            <w:r>
              <w:rPr>
                <w:rFonts w:ascii="MS Sans Serif" w:hAnsi="MS Sans Serif"/>
                <w:sz w:val="20"/>
                <w:szCs w:val="20"/>
              </w:rPr>
              <w:t xml:space="preserve"> roches(th1*th 2)</w:t>
            </w:r>
          </w:p>
        </w:tc>
        <w:tc>
          <w:tcPr>
            <w:tcW w:w="0" w:type="auto"/>
            <w:tcBorders>
              <w:top w:val="nil"/>
              <w:left w:val="nil"/>
              <w:bottom w:val="nil"/>
              <w:right w:val="nil"/>
            </w:tcBorders>
            <w:shd w:val="clear" w:color="auto" w:fill="auto"/>
            <w:noWrap/>
            <w:vAlign w:val="bottom"/>
          </w:tcPr>
          <w:p w14:paraId="25408FE8" w14:textId="77777777" w:rsidR="000152C6" w:rsidRDefault="000152C6" w:rsidP="00C73F91">
            <w:pPr>
              <w:rPr>
                <w:rFonts w:ascii="MS Sans Serif" w:hAnsi="MS Sans Serif"/>
                <w:sz w:val="20"/>
                <w:szCs w:val="20"/>
              </w:rPr>
            </w:pPr>
          </w:p>
        </w:tc>
      </w:tr>
      <w:tr w:rsidR="000152C6" w14:paraId="1D16C72D" w14:textId="77777777" w:rsidTr="00C73F91">
        <w:trPr>
          <w:trHeight w:val="255"/>
          <w:jc w:val="center"/>
        </w:trPr>
        <w:tc>
          <w:tcPr>
            <w:tcW w:w="0" w:type="auto"/>
            <w:vMerge w:val="restart"/>
            <w:tcBorders>
              <w:top w:val="nil"/>
              <w:left w:val="nil"/>
              <w:right w:val="nil"/>
            </w:tcBorders>
          </w:tcPr>
          <w:p w14:paraId="24468444" w14:textId="77777777" w:rsidR="000152C6" w:rsidRDefault="000152C6" w:rsidP="00C73F91">
            <w:pPr>
              <w:jc w:val="both"/>
              <w:rPr>
                <w:rFonts w:ascii="MS Sans Serif" w:hAnsi="MS Sans Serif"/>
                <w:sz w:val="20"/>
                <w:szCs w:val="20"/>
              </w:rPr>
            </w:pPr>
            <w:r>
              <w:rPr>
                <w:rFonts w:ascii="MS Sans Serif" w:hAnsi="MS Sans Serif"/>
                <w:sz w:val="20"/>
                <w:szCs w:val="20"/>
              </w:rPr>
              <w:t>Indice</w:t>
            </w:r>
          </w:p>
          <w:p w14:paraId="404CF88C" w14:textId="77777777" w:rsidR="000152C6" w:rsidRDefault="000152C6" w:rsidP="00C73F91">
            <w:pPr>
              <w:jc w:val="both"/>
              <w:rPr>
                <w:rFonts w:ascii="MS Sans Serif" w:hAnsi="MS Sans Serif"/>
                <w:sz w:val="20"/>
                <w:szCs w:val="20"/>
              </w:rPr>
            </w:pPr>
            <w:r>
              <w:rPr>
                <w:rFonts w:ascii="MS Sans Serif" w:hAnsi="MS Sans Serif"/>
                <w:sz w:val="20"/>
                <w:szCs w:val="20"/>
              </w:rPr>
              <w:t>de présence</w:t>
            </w:r>
          </w:p>
        </w:tc>
        <w:tc>
          <w:tcPr>
            <w:tcW w:w="0" w:type="auto"/>
            <w:vMerge w:val="restart"/>
            <w:tcBorders>
              <w:top w:val="nil"/>
              <w:left w:val="nil"/>
              <w:right w:val="nil"/>
            </w:tcBorders>
            <w:vAlign w:val="center"/>
          </w:tcPr>
          <w:p w14:paraId="63E7F683" w14:textId="77777777" w:rsidR="000152C6" w:rsidRDefault="000152C6" w:rsidP="00C73F91">
            <w:pPr>
              <w:jc w:val="both"/>
              <w:rPr>
                <w:rFonts w:ascii="MS Sans Serif" w:hAnsi="MS Sans Serif"/>
                <w:sz w:val="20"/>
                <w:szCs w:val="20"/>
              </w:rPr>
            </w:pPr>
            <w:r>
              <w:rPr>
                <w:rFonts w:ascii="MS Sans Serif" w:hAnsi="MS Sans Serif"/>
                <w:sz w:val="20"/>
                <w:szCs w:val="20"/>
              </w:rPr>
              <w:t>=</w:t>
            </w:r>
          </w:p>
        </w:tc>
        <w:tc>
          <w:tcPr>
            <w:tcW w:w="0" w:type="auto"/>
            <w:tcBorders>
              <w:top w:val="nil"/>
              <w:left w:val="nil"/>
              <w:bottom w:val="single" w:sz="4" w:space="0" w:color="auto"/>
              <w:right w:val="nil"/>
            </w:tcBorders>
            <w:shd w:val="clear" w:color="auto" w:fill="auto"/>
            <w:noWrap/>
            <w:vAlign w:val="bottom"/>
          </w:tcPr>
          <w:p w14:paraId="54E8EFC2" w14:textId="77777777" w:rsidR="000152C6" w:rsidRDefault="000152C6" w:rsidP="00C73F91">
            <w:pPr>
              <w:jc w:val="both"/>
              <w:rPr>
                <w:rFonts w:ascii="MS Sans Serif" w:hAnsi="MS Sans Serif"/>
                <w:sz w:val="20"/>
                <w:szCs w:val="20"/>
              </w:rPr>
            </w:pPr>
            <w:r>
              <w:rPr>
                <w:rFonts w:ascii="MS Sans Serif" w:hAnsi="MS Sans Serif"/>
                <w:sz w:val="20"/>
                <w:szCs w:val="20"/>
              </w:rPr>
              <w:t> </w:t>
            </w:r>
          </w:p>
        </w:tc>
        <w:tc>
          <w:tcPr>
            <w:tcW w:w="0" w:type="auto"/>
            <w:tcBorders>
              <w:top w:val="nil"/>
              <w:left w:val="nil"/>
              <w:bottom w:val="single" w:sz="4" w:space="0" w:color="auto"/>
              <w:right w:val="nil"/>
            </w:tcBorders>
            <w:shd w:val="clear" w:color="auto" w:fill="auto"/>
            <w:noWrap/>
            <w:vAlign w:val="bottom"/>
          </w:tcPr>
          <w:p w14:paraId="0742BC19" w14:textId="77777777" w:rsidR="000152C6" w:rsidRDefault="000152C6" w:rsidP="00C73F91">
            <w:pPr>
              <w:jc w:val="center"/>
              <w:rPr>
                <w:rFonts w:ascii="Symbol" w:hAnsi="Symbol"/>
                <w:sz w:val="20"/>
                <w:szCs w:val="20"/>
              </w:rPr>
            </w:pPr>
            <w:r>
              <w:rPr>
                <w:rFonts w:ascii="Symbol" w:hAnsi="Symbol"/>
                <w:sz w:val="20"/>
                <w:szCs w:val="20"/>
              </w:rPr>
              <w:t></w:t>
            </w:r>
            <w:r>
              <w:rPr>
                <w:rFonts w:ascii="MS Sans Serif" w:hAnsi="MS Sans Serif"/>
                <w:sz w:val="20"/>
                <w:szCs w:val="20"/>
              </w:rPr>
              <w:t xml:space="preserve"> roches(th 2)</w:t>
            </w:r>
          </w:p>
        </w:tc>
        <w:tc>
          <w:tcPr>
            <w:tcW w:w="0" w:type="auto"/>
            <w:tcBorders>
              <w:top w:val="nil"/>
              <w:left w:val="nil"/>
              <w:bottom w:val="single" w:sz="4" w:space="0" w:color="auto"/>
              <w:right w:val="nil"/>
            </w:tcBorders>
            <w:shd w:val="clear" w:color="auto" w:fill="auto"/>
            <w:noWrap/>
            <w:vAlign w:val="bottom"/>
          </w:tcPr>
          <w:p w14:paraId="2636BDA9" w14:textId="77777777" w:rsidR="000152C6" w:rsidRDefault="000152C6" w:rsidP="00C73F91">
            <w:pPr>
              <w:jc w:val="both"/>
              <w:rPr>
                <w:rFonts w:ascii="MS Sans Serif" w:hAnsi="MS Sans Serif"/>
                <w:sz w:val="20"/>
                <w:szCs w:val="20"/>
              </w:rPr>
            </w:pPr>
            <w:r>
              <w:rPr>
                <w:rFonts w:ascii="MS Sans Serif" w:hAnsi="MS Sans Serif"/>
                <w:sz w:val="20"/>
                <w:szCs w:val="20"/>
              </w:rPr>
              <w:t> </w:t>
            </w:r>
          </w:p>
        </w:tc>
      </w:tr>
      <w:tr w:rsidR="000152C6" w14:paraId="79463EF2" w14:textId="77777777" w:rsidTr="00C73F91">
        <w:trPr>
          <w:trHeight w:val="255"/>
          <w:jc w:val="center"/>
        </w:trPr>
        <w:tc>
          <w:tcPr>
            <w:tcW w:w="0" w:type="auto"/>
            <w:vMerge/>
            <w:tcBorders>
              <w:left w:val="nil"/>
              <w:bottom w:val="nil"/>
              <w:right w:val="nil"/>
            </w:tcBorders>
          </w:tcPr>
          <w:p w14:paraId="0DE3C777" w14:textId="77777777" w:rsidR="000152C6" w:rsidRDefault="000152C6" w:rsidP="00C73F91">
            <w:pPr>
              <w:rPr>
                <w:rFonts w:ascii="MS Sans Serif" w:hAnsi="MS Sans Serif"/>
                <w:sz w:val="20"/>
                <w:szCs w:val="20"/>
              </w:rPr>
            </w:pPr>
          </w:p>
        </w:tc>
        <w:tc>
          <w:tcPr>
            <w:tcW w:w="0" w:type="auto"/>
            <w:vMerge/>
            <w:tcBorders>
              <w:left w:val="nil"/>
              <w:bottom w:val="nil"/>
              <w:right w:val="nil"/>
            </w:tcBorders>
          </w:tcPr>
          <w:p w14:paraId="7667E9F5" w14:textId="77777777" w:rsidR="000152C6" w:rsidRDefault="000152C6" w:rsidP="00C73F91">
            <w:pPr>
              <w:rPr>
                <w:rFonts w:ascii="MS Sans Serif" w:hAnsi="MS Sans Serif"/>
                <w:sz w:val="20"/>
                <w:szCs w:val="20"/>
              </w:rPr>
            </w:pPr>
          </w:p>
        </w:tc>
        <w:tc>
          <w:tcPr>
            <w:tcW w:w="0" w:type="auto"/>
            <w:tcBorders>
              <w:top w:val="nil"/>
              <w:left w:val="nil"/>
              <w:bottom w:val="nil"/>
              <w:right w:val="nil"/>
            </w:tcBorders>
            <w:shd w:val="clear" w:color="auto" w:fill="auto"/>
            <w:noWrap/>
            <w:vAlign w:val="bottom"/>
          </w:tcPr>
          <w:p w14:paraId="0B875205" w14:textId="77777777" w:rsidR="000152C6" w:rsidRDefault="000152C6" w:rsidP="00C73F91">
            <w:pPr>
              <w:rPr>
                <w:rFonts w:ascii="MS Sans Serif" w:hAnsi="MS Sans Serif"/>
                <w:sz w:val="20"/>
                <w:szCs w:val="20"/>
              </w:rPr>
            </w:pPr>
          </w:p>
        </w:tc>
        <w:tc>
          <w:tcPr>
            <w:tcW w:w="0" w:type="auto"/>
            <w:tcBorders>
              <w:top w:val="nil"/>
              <w:left w:val="nil"/>
              <w:bottom w:val="single" w:sz="4" w:space="0" w:color="auto"/>
              <w:right w:val="nil"/>
            </w:tcBorders>
            <w:shd w:val="clear" w:color="auto" w:fill="auto"/>
            <w:noWrap/>
            <w:vAlign w:val="bottom"/>
          </w:tcPr>
          <w:p w14:paraId="61624096" w14:textId="77777777" w:rsidR="000152C6" w:rsidRDefault="000152C6" w:rsidP="00C73F91">
            <w:pPr>
              <w:jc w:val="center"/>
              <w:rPr>
                <w:rFonts w:ascii="Symbol" w:hAnsi="Symbol"/>
                <w:sz w:val="20"/>
                <w:szCs w:val="20"/>
              </w:rPr>
            </w:pPr>
            <w:r>
              <w:rPr>
                <w:rFonts w:ascii="Symbol" w:hAnsi="Symbol"/>
                <w:sz w:val="20"/>
                <w:szCs w:val="20"/>
              </w:rPr>
              <w:t></w:t>
            </w:r>
            <w:r>
              <w:rPr>
                <w:rFonts w:ascii="MS Sans Serif" w:hAnsi="MS Sans Serif"/>
                <w:sz w:val="20"/>
                <w:szCs w:val="20"/>
              </w:rPr>
              <w:t xml:space="preserve"> roches(th 1)</w:t>
            </w:r>
          </w:p>
        </w:tc>
        <w:tc>
          <w:tcPr>
            <w:tcW w:w="0" w:type="auto"/>
            <w:tcBorders>
              <w:top w:val="nil"/>
              <w:left w:val="nil"/>
              <w:bottom w:val="nil"/>
              <w:right w:val="nil"/>
            </w:tcBorders>
            <w:shd w:val="clear" w:color="auto" w:fill="auto"/>
            <w:noWrap/>
            <w:vAlign w:val="bottom"/>
          </w:tcPr>
          <w:p w14:paraId="1154B23B" w14:textId="77777777" w:rsidR="000152C6" w:rsidRDefault="000152C6" w:rsidP="00C73F91">
            <w:pPr>
              <w:rPr>
                <w:rFonts w:ascii="MS Sans Serif" w:hAnsi="MS Sans Serif"/>
                <w:sz w:val="20"/>
                <w:szCs w:val="20"/>
              </w:rPr>
            </w:pPr>
          </w:p>
        </w:tc>
      </w:tr>
      <w:tr w:rsidR="000152C6" w14:paraId="249517B3" w14:textId="77777777" w:rsidTr="00C73F91">
        <w:trPr>
          <w:trHeight w:val="255"/>
          <w:jc w:val="center"/>
        </w:trPr>
        <w:tc>
          <w:tcPr>
            <w:tcW w:w="0" w:type="auto"/>
            <w:tcBorders>
              <w:top w:val="nil"/>
              <w:left w:val="nil"/>
              <w:bottom w:val="nil"/>
              <w:right w:val="nil"/>
            </w:tcBorders>
          </w:tcPr>
          <w:p w14:paraId="16E9CEFD" w14:textId="77777777" w:rsidR="000152C6" w:rsidRDefault="000152C6" w:rsidP="00C73F91">
            <w:pPr>
              <w:rPr>
                <w:rFonts w:ascii="MS Sans Serif" w:hAnsi="MS Sans Serif"/>
                <w:sz w:val="20"/>
                <w:szCs w:val="20"/>
              </w:rPr>
            </w:pPr>
          </w:p>
        </w:tc>
        <w:tc>
          <w:tcPr>
            <w:tcW w:w="0" w:type="auto"/>
            <w:tcBorders>
              <w:top w:val="nil"/>
              <w:left w:val="nil"/>
              <w:bottom w:val="nil"/>
              <w:right w:val="nil"/>
            </w:tcBorders>
          </w:tcPr>
          <w:p w14:paraId="22B68A2B" w14:textId="77777777" w:rsidR="000152C6" w:rsidRDefault="000152C6" w:rsidP="00C73F91">
            <w:pPr>
              <w:rPr>
                <w:rFonts w:ascii="MS Sans Serif" w:hAnsi="MS Sans Serif"/>
                <w:sz w:val="20"/>
                <w:szCs w:val="20"/>
              </w:rPr>
            </w:pPr>
          </w:p>
        </w:tc>
        <w:tc>
          <w:tcPr>
            <w:tcW w:w="0" w:type="auto"/>
            <w:tcBorders>
              <w:top w:val="nil"/>
              <w:left w:val="nil"/>
              <w:bottom w:val="nil"/>
              <w:right w:val="nil"/>
            </w:tcBorders>
            <w:shd w:val="clear" w:color="auto" w:fill="auto"/>
            <w:noWrap/>
            <w:vAlign w:val="bottom"/>
          </w:tcPr>
          <w:p w14:paraId="4FDF4752" w14:textId="77777777" w:rsidR="000152C6" w:rsidRDefault="000152C6" w:rsidP="00C73F91">
            <w:pPr>
              <w:rPr>
                <w:rFonts w:ascii="MS Sans Serif" w:hAnsi="MS Sans Serif"/>
                <w:sz w:val="20"/>
                <w:szCs w:val="20"/>
              </w:rPr>
            </w:pPr>
          </w:p>
        </w:tc>
        <w:tc>
          <w:tcPr>
            <w:tcW w:w="0" w:type="auto"/>
            <w:tcBorders>
              <w:top w:val="nil"/>
              <w:left w:val="nil"/>
              <w:bottom w:val="nil"/>
              <w:right w:val="nil"/>
            </w:tcBorders>
            <w:shd w:val="clear" w:color="auto" w:fill="auto"/>
            <w:noWrap/>
            <w:vAlign w:val="bottom"/>
          </w:tcPr>
          <w:p w14:paraId="43BFFB5E" w14:textId="77777777" w:rsidR="000152C6" w:rsidRDefault="000152C6" w:rsidP="00C73F91">
            <w:pPr>
              <w:jc w:val="center"/>
              <w:rPr>
                <w:rFonts w:ascii="Symbol" w:hAnsi="Symbol"/>
                <w:sz w:val="20"/>
                <w:szCs w:val="20"/>
              </w:rPr>
            </w:pPr>
            <w:r>
              <w:rPr>
                <w:rFonts w:ascii="Symbol" w:hAnsi="Symbol"/>
                <w:sz w:val="20"/>
                <w:szCs w:val="20"/>
              </w:rPr>
              <w:t></w:t>
            </w:r>
            <w:r>
              <w:rPr>
                <w:rFonts w:ascii="MS Sans Serif" w:hAnsi="MS Sans Serif"/>
                <w:sz w:val="20"/>
                <w:szCs w:val="20"/>
              </w:rPr>
              <w:t xml:space="preserve"> total roches</w:t>
            </w:r>
          </w:p>
        </w:tc>
        <w:tc>
          <w:tcPr>
            <w:tcW w:w="0" w:type="auto"/>
            <w:tcBorders>
              <w:top w:val="nil"/>
              <w:left w:val="nil"/>
              <w:bottom w:val="nil"/>
              <w:right w:val="nil"/>
            </w:tcBorders>
            <w:shd w:val="clear" w:color="auto" w:fill="auto"/>
            <w:noWrap/>
            <w:vAlign w:val="bottom"/>
          </w:tcPr>
          <w:p w14:paraId="371B122D" w14:textId="77777777" w:rsidR="000152C6" w:rsidRDefault="000152C6" w:rsidP="00C73F91">
            <w:pPr>
              <w:rPr>
                <w:rFonts w:ascii="MS Sans Serif" w:hAnsi="MS Sans Serif"/>
                <w:sz w:val="20"/>
                <w:szCs w:val="20"/>
              </w:rPr>
            </w:pPr>
          </w:p>
        </w:tc>
      </w:tr>
    </w:tbl>
    <w:p w14:paraId="06BAEF38" w14:textId="77777777" w:rsidR="000152C6" w:rsidRPr="006D3836" w:rsidRDefault="000152C6" w:rsidP="000152C6">
      <w:pPr>
        <w:jc w:val="both"/>
      </w:pPr>
    </w:p>
    <w:tbl>
      <w:tblPr>
        <w:tblW w:w="10231" w:type="dxa"/>
        <w:tblLook w:val="01E0" w:firstRow="1" w:lastRow="1" w:firstColumn="1" w:lastColumn="1" w:noHBand="0" w:noVBand="0"/>
      </w:tblPr>
      <w:tblGrid>
        <w:gridCol w:w="510"/>
        <w:gridCol w:w="1938"/>
        <w:gridCol w:w="7783"/>
      </w:tblGrid>
      <w:tr w:rsidR="000152C6" w:rsidRPr="008B002C" w14:paraId="153B448B" w14:textId="77777777" w:rsidTr="00C73F91">
        <w:trPr>
          <w:trHeight w:val="278"/>
        </w:trPr>
        <w:tc>
          <w:tcPr>
            <w:tcW w:w="0" w:type="auto"/>
            <w:vMerge w:val="restart"/>
            <w:vAlign w:val="center"/>
          </w:tcPr>
          <w:p w14:paraId="4C77EBDE" w14:textId="77777777" w:rsidR="000152C6" w:rsidRDefault="000152C6" w:rsidP="00C73F91">
            <w:pPr>
              <w:jc w:val="both"/>
            </w:pPr>
            <w:r>
              <w:t>Où</w:t>
            </w:r>
          </w:p>
        </w:tc>
        <w:tc>
          <w:tcPr>
            <w:tcW w:w="1938" w:type="dxa"/>
            <w:tcBorders>
              <w:bottom w:val="single" w:sz="4" w:space="0" w:color="auto"/>
            </w:tcBorders>
            <w:vAlign w:val="center"/>
          </w:tcPr>
          <w:p w14:paraId="2FA08A27" w14:textId="77777777" w:rsidR="000152C6" w:rsidRPr="00BD71D9" w:rsidRDefault="000152C6" w:rsidP="00C73F91">
            <w:pPr>
              <w:jc w:val="both"/>
              <w:rPr>
                <w:rFonts w:ascii="Symbol" w:hAnsi="Symbol"/>
                <w:sz w:val="20"/>
                <w:szCs w:val="20"/>
              </w:rPr>
            </w:pPr>
            <w:r w:rsidRPr="00BD71D9">
              <w:rPr>
                <w:rFonts w:ascii="Symbol" w:hAnsi="Symbol"/>
                <w:sz w:val="20"/>
                <w:szCs w:val="20"/>
              </w:rPr>
              <w:t></w:t>
            </w:r>
            <w:r w:rsidRPr="00BD71D9">
              <w:rPr>
                <w:rFonts w:ascii="MS Sans Serif" w:hAnsi="MS Sans Serif"/>
                <w:sz w:val="20"/>
                <w:szCs w:val="20"/>
              </w:rPr>
              <w:t xml:space="preserve"> roches (th1*th 2)</w:t>
            </w:r>
          </w:p>
        </w:tc>
        <w:tc>
          <w:tcPr>
            <w:tcW w:w="7783" w:type="dxa"/>
            <w:vMerge w:val="restart"/>
            <w:vAlign w:val="center"/>
          </w:tcPr>
          <w:p w14:paraId="3CE0C03A" w14:textId="77777777" w:rsidR="000152C6" w:rsidRPr="0032190F" w:rsidRDefault="000152C6" w:rsidP="00C73F91">
            <w:pPr>
              <w:jc w:val="both"/>
              <w:rPr>
                <w:sz w:val="20"/>
                <w:szCs w:val="20"/>
                <w:lang w:val="fr-FR"/>
              </w:rPr>
            </w:pPr>
            <w:r w:rsidRPr="0032190F">
              <w:rPr>
                <w:sz w:val="20"/>
                <w:szCs w:val="20"/>
                <w:lang w:val="fr-FR"/>
              </w:rPr>
              <w:t>est le pourcentage des roches accueillant les thèmes 1 et 2 parmi celles  n’accueillant que le thème 2.</w:t>
            </w:r>
          </w:p>
        </w:tc>
      </w:tr>
      <w:tr w:rsidR="000152C6" w14:paraId="4718B38E" w14:textId="77777777" w:rsidTr="00C73F91">
        <w:trPr>
          <w:trHeight w:val="277"/>
        </w:trPr>
        <w:tc>
          <w:tcPr>
            <w:tcW w:w="0" w:type="auto"/>
            <w:vMerge/>
            <w:vAlign w:val="center"/>
          </w:tcPr>
          <w:p w14:paraId="1DC14950" w14:textId="77777777" w:rsidR="000152C6" w:rsidRPr="0032190F" w:rsidRDefault="000152C6" w:rsidP="00C73F91">
            <w:pPr>
              <w:rPr>
                <w:lang w:val="fr-FR"/>
              </w:rPr>
            </w:pPr>
          </w:p>
        </w:tc>
        <w:tc>
          <w:tcPr>
            <w:tcW w:w="1938" w:type="dxa"/>
            <w:tcBorders>
              <w:top w:val="single" w:sz="4" w:space="0" w:color="auto"/>
            </w:tcBorders>
            <w:vAlign w:val="center"/>
          </w:tcPr>
          <w:p w14:paraId="1B263A1D" w14:textId="77777777" w:rsidR="000152C6" w:rsidRPr="00BD71D9" w:rsidRDefault="000152C6" w:rsidP="00C73F91">
            <w:pPr>
              <w:jc w:val="both"/>
              <w:rPr>
                <w:rFonts w:ascii="Symbol" w:hAnsi="Symbol"/>
                <w:sz w:val="20"/>
                <w:szCs w:val="20"/>
              </w:rPr>
            </w:pPr>
            <w:r w:rsidRPr="00BD71D9">
              <w:rPr>
                <w:rFonts w:ascii="Symbol" w:hAnsi="Symbol"/>
                <w:sz w:val="20"/>
                <w:szCs w:val="20"/>
              </w:rPr>
              <w:t></w:t>
            </w:r>
            <w:r w:rsidRPr="00BD71D9">
              <w:rPr>
                <w:rFonts w:ascii="MS Sans Serif" w:hAnsi="MS Sans Serif"/>
                <w:sz w:val="20"/>
                <w:szCs w:val="20"/>
              </w:rPr>
              <w:t xml:space="preserve"> roches (th 2)</w:t>
            </w:r>
          </w:p>
        </w:tc>
        <w:tc>
          <w:tcPr>
            <w:tcW w:w="7783" w:type="dxa"/>
            <w:vMerge/>
            <w:vAlign w:val="center"/>
          </w:tcPr>
          <w:p w14:paraId="249018EB" w14:textId="77777777" w:rsidR="000152C6" w:rsidRPr="00BD71D9" w:rsidRDefault="000152C6" w:rsidP="00C73F91">
            <w:pPr>
              <w:rPr>
                <w:sz w:val="20"/>
                <w:szCs w:val="20"/>
              </w:rPr>
            </w:pPr>
          </w:p>
        </w:tc>
      </w:tr>
      <w:tr w:rsidR="000152C6" w14:paraId="7AB22C24" w14:textId="77777777" w:rsidTr="00C73F91">
        <w:trPr>
          <w:trHeight w:val="278"/>
        </w:trPr>
        <w:tc>
          <w:tcPr>
            <w:tcW w:w="0" w:type="auto"/>
            <w:vAlign w:val="center"/>
          </w:tcPr>
          <w:p w14:paraId="19AD33AB" w14:textId="77777777" w:rsidR="000152C6" w:rsidRDefault="000152C6" w:rsidP="00C73F91">
            <w:pPr>
              <w:jc w:val="both"/>
            </w:pPr>
          </w:p>
        </w:tc>
        <w:tc>
          <w:tcPr>
            <w:tcW w:w="1938" w:type="dxa"/>
            <w:vAlign w:val="center"/>
          </w:tcPr>
          <w:p w14:paraId="24A3DBDF" w14:textId="77777777" w:rsidR="000152C6" w:rsidRPr="00BD71D9" w:rsidRDefault="000152C6" w:rsidP="00C73F91">
            <w:pPr>
              <w:jc w:val="both"/>
              <w:rPr>
                <w:rFonts w:ascii="Symbol" w:hAnsi="Symbol"/>
                <w:sz w:val="20"/>
                <w:szCs w:val="20"/>
              </w:rPr>
            </w:pPr>
          </w:p>
        </w:tc>
        <w:tc>
          <w:tcPr>
            <w:tcW w:w="7783" w:type="dxa"/>
            <w:vAlign w:val="center"/>
          </w:tcPr>
          <w:p w14:paraId="3D36CF0E" w14:textId="77777777" w:rsidR="000152C6" w:rsidRPr="00BD71D9" w:rsidRDefault="000152C6" w:rsidP="00C73F91">
            <w:pPr>
              <w:jc w:val="both"/>
              <w:rPr>
                <w:sz w:val="20"/>
                <w:szCs w:val="20"/>
              </w:rPr>
            </w:pPr>
          </w:p>
        </w:tc>
      </w:tr>
      <w:tr w:rsidR="000152C6" w:rsidRPr="008B002C" w14:paraId="7993DDB3" w14:textId="77777777" w:rsidTr="00C73F91">
        <w:trPr>
          <w:trHeight w:val="278"/>
        </w:trPr>
        <w:tc>
          <w:tcPr>
            <w:tcW w:w="0" w:type="auto"/>
            <w:vMerge w:val="restart"/>
            <w:vAlign w:val="center"/>
          </w:tcPr>
          <w:p w14:paraId="20545C0A" w14:textId="77777777" w:rsidR="000152C6" w:rsidRDefault="000152C6" w:rsidP="00C73F91">
            <w:pPr>
              <w:jc w:val="both"/>
            </w:pPr>
            <w:r>
              <w:t>Et</w:t>
            </w:r>
          </w:p>
        </w:tc>
        <w:tc>
          <w:tcPr>
            <w:tcW w:w="1938" w:type="dxa"/>
            <w:tcBorders>
              <w:bottom w:val="single" w:sz="4" w:space="0" w:color="auto"/>
            </w:tcBorders>
            <w:vAlign w:val="center"/>
          </w:tcPr>
          <w:p w14:paraId="5F5BA1F4" w14:textId="77777777" w:rsidR="000152C6" w:rsidRPr="00BD71D9" w:rsidRDefault="000152C6" w:rsidP="00C73F91">
            <w:pPr>
              <w:jc w:val="both"/>
              <w:rPr>
                <w:rFonts w:ascii="Symbol" w:hAnsi="Symbol"/>
                <w:sz w:val="20"/>
                <w:szCs w:val="20"/>
              </w:rPr>
            </w:pPr>
            <w:r w:rsidRPr="00BD71D9">
              <w:rPr>
                <w:rFonts w:ascii="Symbol" w:hAnsi="Symbol"/>
                <w:sz w:val="20"/>
                <w:szCs w:val="20"/>
              </w:rPr>
              <w:t></w:t>
            </w:r>
            <w:r w:rsidRPr="00BD71D9">
              <w:rPr>
                <w:rFonts w:ascii="MS Sans Serif" w:hAnsi="MS Sans Serif"/>
                <w:sz w:val="20"/>
                <w:szCs w:val="20"/>
              </w:rPr>
              <w:t xml:space="preserve"> roches (th1)</w:t>
            </w:r>
          </w:p>
        </w:tc>
        <w:tc>
          <w:tcPr>
            <w:tcW w:w="7783" w:type="dxa"/>
            <w:vMerge w:val="restart"/>
            <w:vAlign w:val="center"/>
          </w:tcPr>
          <w:p w14:paraId="596101EE" w14:textId="77777777" w:rsidR="000152C6" w:rsidRPr="0032190F" w:rsidRDefault="000152C6" w:rsidP="00C73F91">
            <w:pPr>
              <w:jc w:val="both"/>
              <w:rPr>
                <w:sz w:val="20"/>
                <w:szCs w:val="20"/>
                <w:lang w:val="fr-FR"/>
              </w:rPr>
            </w:pPr>
            <w:r w:rsidRPr="0032190F">
              <w:rPr>
                <w:sz w:val="20"/>
                <w:szCs w:val="20"/>
                <w:lang w:val="fr-FR"/>
              </w:rPr>
              <w:t>est le pourcentage des roches accueillant le thème 1 par rapport au nombre total des roches gravées.</w:t>
            </w:r>
          </w:p>
        </w:tc>
      </w:tr>
      <w:tr w:rsidR="000152C6" w14:paraId="0839ABA2" w14:textId="77777777" w:rsidTr="00C73F91">
        <w:trPr>
          <w:trHeight w:val="277"/>
        </w:trPr>
        <w:tc>
          <w:tcPr>
            <w:tcW w:w="0" w:type="auto"/>
            <w:vMerge/>
            <w:vAlign w:val="center"/>
          </w:tcPr>
          <w:p w14:paraId="38AD1EDA" w14:textId="77777777" w:rsidR="000152C6" w:rsidRPr="0032190F" w:rsidRDefault="000152C6" w:rsidP="00C73F91">
            <w:pPr>
              <w:rPr>
                <w:lang w:val="fr-FR"/>
              </w:rPr>
            </w:pPr>
          </w:p>
        </w:tc>
        <w:tc>
          <w:tcPr>
            <w:tcW w:w="1938" w:type="dxa"/>
            <w:tcBorders>
              <w:top w:val="single" w:sz="4" w:space="0" w:color="auto"/>
            </w:tcBorders>
            <w:vAlign w:val="center"/>
          </w:tcPr>
          <w:p w14:paraId="648570BA" w14:textId="77777777" w:rsidR="000152C6" w:rsidRPr="00BD71D9" w:rsidRDefault="000152C6" w:rsidP="00C73F91">
            <w:pPr>
              <w:jc w:val="both"/>
              <w:rPr>
                <w:rFonts w:ascii="Symbol" w:hAnsi="Symbol"/>
                <w:sz w:val="20"/>
                <w:szCs w:val="20"/>
              </w:rPr>
            </w:pPr>
            <w:r w:rsidRPr="00BD71D9">
              <w:rPr>
                <w:rFonts w:ascii="Symbol" w:hAnsi="Symbol"/>
                <w:sz w:val="20"/>
                <w:szCs w:val="20"/>
              </w:rPr>
              <w:t></w:t>
            </w:r>
            <w:r w:rsidRPr="00BD71D9">
              <w:rPr>
                <w:rFonts w:ascii="MS Sans Serif" w:hAnsi="MS Sans Serif"/>
                <w:sz w:val="20"/>
                <w:szCs w:val="20"/>
              </w:rPr>
              <w:t xml:space="preserve"> total roches</w:t>
            </w:r>
          </w:p>
        </w:tc>
        <w:tc>
          <w:tcPr>
            <w:tcW w:w="7783" w:type="dxa"/>
            <w:vMerge/>
            <w:vAlign w:val="center"/>
          </w:tcPr>
          <w:p w14:paraId="6E42801C" w14:textId="77777777" w:rsidR="000152C6" w:rsidRPr="00BD71D9" w:rsidRDefault="000152C6" w:rsidP="00C73F91">
            <w:pPr>
              <w:rPr>
                <w:sz w:val="20"/>
                <w:szCs w:val="20"/>
              </w:rPr>
            </w:pPr>
          </w:p>
        </w:tc>
      </w:tr>
    </w:tbl>
    <w:p w14:paraId="277A2A43" w14:textId="77777777" w:rsidR="000152C6" w:rsidRPr="006D3836" w:rsidRDefault="000152C6" w:rsidP="000152C6">
      <w:pPr>
        <w:jc w:val="both"/>
      </w:pPr>
    </w:p>
    <w:p w14:paraId="14B41FF6" w14:textId="77777777" w:rsidR="000152C6" w:rsidRPr="0032190F" w:rsidRDefault="000152C6" w:rsidP="000152C6">
      <w:pPr>
        <w:jc w:val="both"/>
        <w:rPr>
          <w:lang w:val="fr-FR"/>
        </w:rPr>
      </w:pPr>
      <w:r w:rsidRPr="0032190F">
        <w:rPr>
          <w:lang w:val="fr-FR"/>
        </w:rPr>
        <w:t>Si le thème 1 apparait plus souvent avec le thème 2 qu’il n’apparait seul ou avec d’autres thèmes, alors cet indice sera supérieur à 1. Si le thème 1 apparait autant avec le thème 2 que sans, l’indice sera égal à 1. Si le thème 1 apparait moins souvent avec le thème 2 qu’avec le reste des gravures, l’indice sera inférieur à 1.</w:t>
      </w:r>
    </w:p>
    <w:p w14:paraId="5D3AEF1E" w14:textId="77777777" w:rsidR="000152C6" w:rsidRPr="0032190F" w:rsidRDefault="000152C6" w:rsidP="000152C6">
      <w:pPr>
        <w:jc w:val="both"/>
        <w:rPr>
          <w:lang w:val="fr-FR"/>
        </w:rPr>
      </w:pPr>
      <w:r w:rsidRPr="0032190F">
        <w:rPr>
          <w:lang w:val="fr-FR"/>
        </w:rPr>
        <w:t>Pour distinguer les associations « rares ou uniques » des « associations significatives », seul le nombre d’occurrence sert de critère de distinction et l’indice de présence ne semble plus utilisé: « Nous partons du principe que la répétition de ces représentations n’est pas due au hasard, mais correspond à une expression graphique conventionnelle »(Serres 2001 p. 282-284).</w:t>
      </w:r>
    </w:p>
    <w:p w14:paraId="38F42811" w14:textId="77777777" w:rsidR="000152C6" w:rsidRPr="0032190F" w:rsidRDefault="000152C6" w:rsidP="000152C6">
      <w:pPr>
        <w:jc w:val="both"/>
        <w:rPr>
          <w:lang w:val="fr-FR"/>
        </w:rPr>
      </w:pPr>
      <w:r w:rsidRPr="0032190F">
        <w:rPr>
          <w:lang w:val="fr-FR"/>
        </w:rPr>
        <w:t>Pour l’auteur, il existe 81 types de « représentations répétées » composées par des signes syncrétiques, composés, transformés ou associés dans la région du mont Bego. Ces représentations peuvent être interprétées selon une quarantaine de mythèmes : le culte de l’eau, le couple divin primordial, le ciel et la terre.... (Serres 2001 p. 311 et sq.).</w:t>
      </w:r>
    </w:p>
    <w:p w14:paraId="09B1E9AC" w14:textId="1FC2883B" w:rsidR="000152C6" w:rsidRPr="0032190F" w:rsidRDefault="000152C6" w:rsidP="000152C6">
      <w:pPr>
        <w:jc w:val="both"/>
        <w:rPr>
          <w:lang w:val="fr-FR"/>
        </w:rPr>
      </w:pPr>
      <w:r w:rsidRPr="0032190F">
        <w:rPr>
          <w:lang w:val="fr-FR"/>
        </w:rPr>
        <w:t xml:space="preserve">Par ailleurs Serres considère que des gravures de technologies et de patine différente peuvent être associées (voir roche dite du </w:t>
      </w:r>
      <w:hyperlink r:id="rId13626" w:anchor="Desc_ZXVIIIGIR28alpha" w:history="1">
        <w:r w:rsidRPr="0032190F">
          <w:rPr>
            <w:rStyle w:val="Hyperlink"/>
            <w:i/>
            <w:lang w:val="fr-FR"/>
          </w:rPr>
          <w:t>Sacrifice du Taureau</w:t>
        </w:r>
      </w:hyperlink>
      <w:r w:rsidRPr="0032190F">
        <w:rPr>
          <w:lang w:val="fr-FR"/>
        </w:rPr>
        <w:t>) (SS BIB).</w:t>
      </w:r>
    </w:p>
    <w:p w14:paraId="095E28A1" w14:textId="77777777" w:rsidR="000152C6" w:rsidRPr="0032190F" w:rsidRDefault="000152C6" w:rsidP="000152C6">
      <w:pPr>
        <w:jc w:val="both"/>
        <w:rPr>
          <w:lang w:val="fr-FR"/>
        </w:rPr>
      </w:pPr>
    </w:p>
    <w:p w14:paraId="7C49645A" w14:textId="77777777" w:rsidR="000152C6" w:rsidRPr="0032190F" w:rsidRDefault="000152C6" w:rsidP="000152C6">
      <w:pPr>
        <w:jc w:val="both"/>
        <w:rPr>
          <w:lang w:val="fr-FR"/>
        </w:rPr>
      </w:pPr>
      <w:r w:rsidRPr="0032190F">
        <w:rPr>
          <w:lang w:val="fr-FR"/>
        </w:rPr>
        <w:t xml:space="preserve">Chez Lumley et </w:t>
      </w:r>
      <w:r w:rsidRPr="0032190F">
        <w:rPr>
          <w:i/>
          <w:lang w:val="fr-FR"/>
        </w:rPr>
        <w:t>al</w:t>
      </w:r>
      <w:r w:rsidRPr="0032190F">
        <w:rPr>
          <w:lang w:val="fr-FR"/>
        </w:rPr>
        <w:t>.(2003a et 2003b) une même gravure peut participer à des associations différentes (BIB 408 p. 304 et sq.). Pour eux, les associations significatives de signes « sont trop fréquentes pour être fortuites et sont donc manifestement intentionnelles » ; « [ont] pour but de transmettre un récit » (BIB 408 p. 287).</w:t>
      </w:r>
    </w:p>
    <w:p w14:paraId="269BD5EB" w14:textId="77777777" w:rsidR="000152C6" w:rsidRPr="0032190F" w:rsidRDefault="000152C6" w:rsidP="000152C6">
      <w:pPr>
        <w:jc w:val="both"/>
        <w:rPr>
          <w:lang w:val="fr-FR"/>
        </w:rPr>
      </w:pPr>
      <w:r w:rsidRPr="0032190F">
        <w:rPr>
          <w:lang w:val="fr-FR"/>
        </w:rPr>
        <w:t>Pour Lumley et al. (2003b) « les associations les plus significatives de la région du mont Bego » sont :</w:t>
      </w:r>
    </w:p>
    <w:p w14:paraId="436A70B6" w14:textId="77777777" w:rsidR="000152C6" w:rsidRPr="0032190F" w:rsidRDefault="000152C6" w:rsidP="000152C6">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82"/>
        <w:gridCol w:w="657"/>
      </w:tblGrid>
      <w:tr w:rsidR="000152C6" w:rsidRPr="008B002C" w14:paraId="3907629A" w14:textId="77777777" w:rsidTr="00C73F91">
        <w:trPr>
          <w:jc w:val="center"/>
        </w:trPr>
        <w:tc>
          <w:tcPr>
            <w:tcW w:w="8382" w:type="dxa"/>
            <w:shd w:val="clear" w:color="auto" w:fill="auto"/>
          </w:tcPr>
          <w:p w14:paraId="6572D5E0" w14:textId="77777777" w:rsidR="000152C6" w:rsidRPr="0032190F" w:rsidRDefault="000152C6" w:rsidP="00C73F91">
            <w:pPr>
              <w:jc w:val="both"/>
              <w:rPr>
                <w:lang w:val="fr-FR"/>
              </w:rPr>
            </w:pPr>
            <w:r w:rsidRPr="0032190F">
              <w:rPr>
                <w:lang w:val="fr-FR"/>
              </w:rPr>
              <w:t>les groupes de cupules éparses placés au-dessus ou entre les cornes d’un corniforme</w:t>
            </w:r>
          </w:p>
        </w:tc>
        <w:tc>
          <w:tcPr>
            <w:tcW w:w="657" w:type="dxa"/>
            <w:shd w:val="clear" w:color="auto" w:fill="auto"/>
          </w:tcPr>
          <w:p w14:paraId="0183D177" w14:textId="77777777" w:rsidR="000152C6" w:rsidRPr="0032190F" w:rsidRDefault="000152C6" w:rsidP="00C73F91">
            <w:pPr>
              <w:jc w:val="both"/>
              <w:rPr>
                <w:lang w:val="fr-FR"/>
              </w:rPr>
            </w:pPr>
          </w:p>
        </w:tc>
      </w:tr>
      <w:tr w:rsidR="000152C6" w:rsidRPr="008B002C" w14:paraId="002AD8B9" w14:textId="77777777" w:rsidTr="00C73F91">
        <w:trPr>
          <w:jc w:val="center"/>
        </w:trPr>
        <w:tc>
          <w:tcPr>
            <w:tcW w:w="8382" w:type="dxa"/>
            <w:shd w:val="clear" w:color="auto" w:fill="auto"/>
          </w:tcPr>
          <w:p w14:paraId="6B5E7367" w14:textId="77777777" w:rsidR="000152C6" w:rsidRPr="0032190F" w:rsidRDefault="000152C6" w:rsidP="00C73F91">
            <w:pPr>
              <w:jc w:val="both"/>
              <w:rPr>
                <w:lang w:val="fr-FR"/>
              </w:rPr>
            </w:pPr>
            <w:r w:rsidRPr="0032190F">
              <w:rPr>
                <w:lang w:val="fr-FR"/>
              </w:rPr>
              <w:t>le poignard disposé entre les cornes d’un corniforme</w:t>
            </w:r>
          </w:p>
        </w:tc>
        <w:tc>
          <w:tcPr>
            <w:tcW w:w="657" w:type="dxa"/>
            <w:shd w:val="clear" w:color="auto" w:fill="auto"/>
          </w:tcPr>
          <w:p w14:paraId="217E2A56" w14:textId="77777777" w:rsidR="000152C6" w:rsidRPr="0032190F" w:rsidRDefault="000152C6" w:rsidP="00C73F91">
            <w:pPr>
              <w:jc w:val="both"/>
              <w:rPr>
                <w:lang w:val="fr-FR"/>
              </w:rPr>
            </w:pPr>
          </w:p>
        </w:tc>
      </w:tr>
      <w:tr w:rsidR="000152C6" w:rsidRPr="008B002C" w14:paraId="0FFB4593" w14:textId="77777777" w:rsidTr="00C73F91">
        <w:trPr>
          <w:jc w:val="center"/>
        </w:trPr>
        <w:tc>
          <w:tcPr>
            <w:tcW w:w="8382" w:type="dxa"/>
            <w:shd w:val="clear" w:color="auto" w:fill="auto"/>
          </w:tcPr>
          <w:p w14:paraId="06C8DC85" w14:textId="77777777" w:rsidR="000152C6" w:rsidRPr="0032190F" w:rsidRDefault="000152C6" w:rsidP="00C73F91">
            <w:pPr>
              <w:jc w:val="both"/>
              <w:rPr>
                <w:lang w:val="fr-FR"/>
              </w:rPr>
            </w:pPr>
            <w:r w:rsidRPr="0032190F">
              <w:rPr>
                <w:lang w:val="fr-FR"/>
              </w:rPr>
              <w:t>les corniformes sous la lame d’une hallebarde</w:t>
            </w:r>
          </w:p>
        </w:tc>
        <w:tc>
          <w:tcPr>
            <w:tcW w:w="657" w:type="dxa"/>
            <w:shd w:val="clear" w:color="auto" w:fill="auto"/>
          </w:tcPr>
          <w:p w14:paraId="62C08D58" w14:textId="77777777" w:rsidR="000152C6" w:rsidRPr="0032190F" w:rsidRDefault="000152C6" w:rsidP="00C73F91">
            <w:pPr>
              <w:jc w:val="both"/>
              <w:rPr>
                <w:lang w:val="fr-FR"/>
              </w:rPr>
            </w:pPr>
          </w:p>
        </w:tc>
      </w:tr>
      <w:tr w:rsidR="000152C6" w:rsidRPr="008B002C" w14:paraId="3727E769" w14:textId="77777777" w:rsidTr="00C73F91">
        <w:trPr>
          <w:jc w:val="center"/>
        </w:trPr>
        <w:tc>
          <w:tcPr>
            <w:tcW w:w="8382" w:type="dxa"/>
            <w:shd w:val="clear" w:color="auto" w:fill="auto"/>
          </w:tcPr>
          <w:p w14:paraId="35A8D013" w14:textId="77777777" w:rsidR="000152C6" w:rsidRPr="0032190F" w:rsidRDefault="000152C6" w:rsidP="00C73F91">
            <w:pPr>
              <w:jc w:val="both"/>
              <w:rPr>
                <w:lang w:val="fr-FR"/>
              </w:rPr>
            </w:pPr>
            <w:r w:rsidRPr="0032190F">
              <w:rPr>
                <w:lang w:val="fr-FR"/>
              </w:rPr>
              <w:t>les corniformes placés côte à côte</w:t>
            </w:r>
          </w:p>
        </w:tc>
        <w:tc>
          <w:tcPr>
            <w:tcW w:w="657" w:type="dxa"/>
            <w:shd w:val="clear" w:color="auto" w:fill="auto"/>
          </w:tcPr>
          <w:p w14:paraId="2843412B" w14:textId="77777777" w:rsidR="000152C6" w:rsidRPr="0032190F" w:rsidRDefault="000152C6" w:rsidP="00C73F91">
            <w:pPr>
              <w:jc w:val="both"/>
              <w:rPr>
                <w:lang w:val="fr-FR"/>
              </w:rPr>
            </w:pPr>
          </w:p>
        </w:tc>
      </w:tr>
      <w:tr w:rsidR="000152C6" w14:paraId="0AA69312" w14:textId="77777777" w:rsidTr="00C73F91">
        <w:trPr>
          <w:jc w:val="center"/>
        </w:trPr>
        <w:tc>
          <w:tcPr>
            <w:tcW w:w="8382" w:type="dxa"/>
            <w:shd w:val="clear" w:color="auto" w:fill="auto"/>
          </w:tcPr>
          <w:p w14:paraId="10E58A5A" w14:textId="77777777" w:rsidR="000152C6" w:rsidRDefault="000152C6" w:rsidP="00C73F91">
            <w:pPr>
              <w:jc w:val="both"/>
            </w:pPr>
            <w:r>
              <w:t>les corniformes en file</w:t>
            </w:r>
          </w:p>
        </w:tc>
        <w:tc>
          <w:tcPr>
            <w:tcW w:w="657" w:type="dxa"/>
            <w:shd w:val="clear" w:color="auto" w:fill="auto"/>
          </w:tcPr>
          <w:p w14:paraId="50F9650D" w14:textId="77777777" w:rsidR="000152C6" w:rsidRDefault="000152C6" w:rsidP="00C73F91">
            <w:pPr>
              <w:jc w:val="both"/>
            </w:pPr>
          </w:p>
        </w:tc>
      </w:tr>
      <w:tr w:rsidR="000152C6" w:rsidRPr="008B002C" w14:paraId="0DC4199C" w14:textId="77777777" w:rsidTr="00C73F91">
        <w:trPr>
          <w:jc w:val="center"/>
        </w:trPr>
        <w:tc>
          <w:tcPr>
            <w:tcW w:w="8382" w:type="dxa"/>
            <w:shd w:val="clear" w:color="auto" w:fill="auto"/>
          </w:tcPr>
          <w:p w14:paraId="3364C9DE" w14:textId="77777777" w:rsidR="000152C6" w:rsidRPr="0032190F" w:rsidRDefault="000152C6" w:rsidP="00C73F91">
            <w:pPr>
              <w:jc w:val="both"/>
              <w:rPr>
                <w:lang w:val="fr-FR"/>
              </w:rPr>
            </w:pPr>
            <w:r w:rsidRPr="0032190F">
              <w:rPr>
                <w:lang w:val="fr-FR"/>
              </w:rPr>
              <w:t>les corniformes affrontés par les cornes</w:t>
            </w:r>
          </w:p>
        </w:tc>
        <w:tc>
          <w:tcPr>
            <w:tcW w:w="657" w:type="dxa"/>
            <w:shd w:val="clear" w:color="auto" w:fill="auto"/>
          </w:tcPr>
          <w:p w14:paraId="3CA1298F" w14:textId="77777777" w:rsidR="000152C6" w:rsidRPr="0032190F" w:rsidRDefault="000152C6" w:rsidP="00C73F91">
            <w:pPr>
              <w:jc w:val="both"/>
              <w:rPr>
                <w:lang w:val="fr-FR"/>
              </w:rPr>
            </w:pPr>
          </w:p>
        </w:tc>
      </w:tr>
      <w:tr w:rsidR="000152C6" w14:paraId="742DB7A2" w14:textId="77777777" w:rsidTr="00C73F91">
        <w:trPr>
          <w:jc w:val="center"/>
        </w:trPr>
        <w:tc>
          <w:tcPr>
            <w:tcW w:w="8382" w:type="dxa"/>
            <w:shd w:val="clear" w:color="auto" w:fill="auto"/>
          </w:tcPr>
          <w:p w14:paraId="3717342A" w14:textId="77777777" w:rsidR="000152C6" w:rsidRDefault="000152C6" w:rsidP="00C73F91">
            <w:pPr>
              <w:jc w:val="both"/>
            </w:pPr>
            <w:r>
              <w:t>les poignards placés en //</w:t>
            </w:r>
          </w:p>
        </w:tc>
        <w:tc>
          <w:tcPr>
            <w:tcW w:w="657" w:type="dxa"/>
            <w:shd w:val="clear" w:color="auto" w:fill="auto"/>
          </w:tcPr>
          <w:p w14:paraId="1038F578" w14:textId="77777777" w:rsidR="000152C6" w:rsidRDefault="000152C6" w:rsidP="00C73F91">
            <w:pPr>
              <w:jc w:val="both"/>
            </w:pPr>
          </w:p>
        </w:tc>
      </w:tr>
      <w:tr w:rsidR="000152C6" w:rsidRPr="008B002C" w14:paraId="1094404E" w14:textId="77777777" w:rsidTr="00C73F91">
        <w:trPr>
          <w:jc w:val="center"/>
        </w:trPr>
        <w:tc>
          <w:tcPr>
            <w:tcW w:w="8382" w:type="dxa"/>
            <w:shd w:val="clear" w:color="auto" w:fill="auto"/>
          </w:tcPr>
          <w:p w14:paraId="18EAC727" w14:textId="77777777" w:rsidR="000152C6" w:rsidRPr="0032190F" w:rsidRDefault="000152C6" w:rsidP="00C73F91">
            <w:pPr>
              <w:jc w:val="both"/>
              <w:rPr>
                <w:lang w:val="fr-FR"/>
              </w:rPr>
            </w:pPr>
            <w:r w:rsidRPr="0032190F">
              <w:rPr>
                <w:lang w:val="fr-FR"/>
              </w:rPr>
              <w:t>les lignes sinueuses ou les zigzag partant d’une plage</w:t>
            </w:r>
          </w:p>
        </w:tc>
        <w:tc>
          <w:tcPr>
            <w:tcW w:w="657" w:type="dxa"/>
            <w:shd w:val="clear" w:color="auto" w:fill="auto"/>
          </w:tcPr>
          <w:p w14:paraId="01E6DC0B" w14:textId="77777777" w:rsidR="000152C6" w:rsidRPr="0032190F" w:rsidRDefault="000152C6" w:rsidP="00C73F91">
            <w:pPr>
              <w:jc w:val="both"/>
              <w:rPr>
                <w:lang w:val="fr-FR"/>
              </w:rPr>
            </w:pPr>
          </w:p>
        </w:tc>
      </w:tr>
      <w:tr w:rsidR="000152C6" w:rsidRPr="008B002C" w14:paraId="0DF4F946" w14:textId="77777777" w:rsidTr="00C73F91">
        <w:trPr>
          <w:jc w:val="center"/>
        </w:trPr>
        <w:tc>
          <w:tcPr>
            <w:tcW w:w="8382" w:type="dxa"/>
            <w:shd w:val="clear" w:color="auto" w:fill="auto"/>
          </w:tcPr>
          <w:p w14:paraId="2273AD8F" w14:textId="77777777" w:rsidR="000152C6" w:rsidRPr="0032190F" w:rsidRDefault="000152C6" w:rsidP="00C73F91">
            <w:pPr>
              <w:jc w:val="both"/>
              <w:rPr>
                <w:lang w:val="fr-FR"/>
              </w:rPr>
            </w:pPr>
            <w:r w:rsidRPr="0032190F">
              <w:rPr>
                <w:lang w:val="fr-FR"/>
              </w:rPr>
              <w:t>les lignes sinueuses reliant plusieurs plages rectangulaires</w:t>
            </w:r>
          </w:p>
        </w:tc>
        <w:tc>
          <w:tcPr>
            <w:tcW w:w="657" w:type="dxa"/>
            <w:shd w:val="clear" w:color="auto" w:fill="auto"/>
          </w:tcPr>
          <w:p w14:paraId="4AD5FA6D" w14:textId="77777777" w:rsidR="000152C6" w:rsidRPr="0032190F" w:rsidRDefault="000152C6" w:rsidP="00C73F91">
            <w:pPr>
              <w:jc w:val="both"/>
              <w:rPr>
                <w:lang w:val="fr-FR"/>
              </w:rPr>
            </w:pPr>
          </w:p>
        </w:tc>
      </w:tr>
    </w:tbl>
    <w:p w14:paraId="0A0BA576" w14:textId="77777777" w:rsidR="000152C6" w:rsidRPr="0032190F" w:rsidRDefault="000152C6" w:rsidP="000152C6">
      <w:pPr>
        <w:jc w:val="both"/>
        <w:rPr>
          <w:lang w:val="fr-FR"/>
        </w:rPr>
      </w:pPr>
      <w:r w:rsidRPr="0032190F">
        <w:rPr>
          <w:lang w:val="fr-FR"/>
        </w:rPr>
        <w:t>(Lumley et al. 2003b p. 350)</w:t>
      </w:r>
    </w:p>
    <w:p w14:paraId="7BD747BA" w14:textId="77777777" w:rsidR="000152C6" w:rsidRPr="0032190F" w:rsidRDefault="000152C6" w:rsidP="000152C6">
      <w:pPr>
        <w:jc w:val="both"/>
        <w:rPr>
          <w:lang w:val="fr-FR"/>
        </w:rPr>
      </w:pPr>
    </w:p>
    <w:p w14:paraId="0CE79CB1" w14:textId="77777777" w:rsidR="000152C6" w:rsidRPr="0032190F" w:rsidRDefault="000152C6" w:rsidP="000152C6">
      <w:pPr>
        <w:jc w:val="both"/>
        <w:rPr>
          <w:lang w:val="fr-FR"/>
        </w:rPr>
      </w:pPr>
      <w:r w:rsidRPr="0032190F">
        <w:rPr>
          <w:lang w:val="fr-FR"/>
        </w:rPr>
        <w:lastRenderedPageBreak/>
        <w:t>H. de Lumley et A. Échassoux (2011), considère que « sur les roches gravées de la région du mont Bego, plusieurs associations normalisées de signes sont trop fréquentes pour être fortuites et donc sont manifestement intentionnelles ». Toujours selon eux, ces « associations significatives » ont pour objectif de « transmettre un récit » (BIB 1450 p. 35, 36). Le nombre des associations, qui ne « seraient pas dues au hasard », avoisinnerait « les 150 associations itératives » (BIB 1450 P. 42).</w:t>
      </w:r>
    </w:p>
    <w:p w14:paraId="2C72D7FE" w14:textId="77777777" w:rsidR="000152C6" w:rsidRPr="0032190F" w:rsidRDefault="000152C6" w:rsidP="000152C6">
      <w:pPr>
        <w:jc w:val="both"/>
        <w:rPr>
          <w:lang w:val="fr-FR"/>
        </w:rPr>
      </w:pPr>
      <w:r w:rsidRPr="0032190F">
        <w:rPr>
          <w:lang w:val="fr-FR"/>
        </w:rPr>
        <w:br/>
        <w:t xml:space="preserve">A. Arcà fait la remarque que chez Lumley et al. (1976 entre autres), la tendance est de considérer les assemblages de différents types de gravures comme des associations ou des transformations plutôt que comme des superpositions. Il donne l’exemle des poignards à cornes (BIB 1531 p. 96). C’est, selon lui, une perception </w:t>
      </w:r>
      <w:r w:rsidRPr="0032190F">
        <w:rPr>
          <w:i/>
          <w:lang w:val="fr-FR"/>
        </w:rPr>
        <w:t>autoptique</w:t>
      </w:r>
      <w:r w:rsidRPr="0032190F">
        <w:rPr>
          <w:lang w:val="fr-FR"/>
        </w:rPr>
        <w:t xml:space="preserve"> (BIB 1531 p. 98 </w:t>
      </w:r>
      <w:r w:rsidRPr="0032190F">
        <w:rPr>
          <w:i/>
          <w:lang w:val="fr-FR"/>
        </w:rPr>
        <w:t>sq.</w:t>
      </w:r>
      <w:r w:rsidRPr="0032190F">
        <w:rPr>
          <w:lang w:val="fr-FR"/>
        </w:rPr>
        <w:t>).</w:t>
      </w:r>
    </w:p>
    <w:p w14:paraId="4CD4ECC3" w14:textId="77777777" w:rsidR="000152C6" w:rsidRPr="0032190F" w:rsidRDefault="000152C6" w:rsidP="000152C6">
      <w:pPr>
        <w:pStyle w:val="Heading4"/>
        <w:numPr>
          <w:ilvl w:val="3"/>
          <w:numId w:val="0"/>
        </w:numPr>
        <w:tabs>
          <w:tab w:val="num" w:pos="2520"/>
        </w:tabs>
        <w:spacing w:before="240" w:after="60"/>
        <w:ind w:left="2160"/>
      </w:pPr>
      <w:r w:rsidRPr="0032190F">
        <w:t>Alignements</w:t>
      </w:r>
    </w:p>
    <w:p w14:paraId="1F8BC53D" w14:textId="77777777" w:rsidR="000152C6" w:rsidRPr="0032190F" w:rsidRDefault="000152C6" w:rsidP="000152C6">
      <w:pPr>
        <w:rPr>
          <w:lang w:val="fr-FR"/>
        </w:rPr>
      </w:pPr>
    </w:p>
    <w:p w14:paraId="501A8B2D" w14:textId="4FEDE65A" w:rsidR="000152C6" w:rsidRPr="0032190F" w:rsidRDefault="000152C6" w:rsidP="000152C6">
      <w:pPr>
        <w:jc w:val="both"/>
        <w:rPr>
          <w:lang w:val="fr-FR"/>
        </w:rPr>
      </w:pPr>
      <w:r w:rsidRPr="0032190F">
        <w:rPr>
          <w:lang w:val="fr-FR"/>
        </w:rPr>
        <w:t>Pour Dufrenne « (...) en dehors de cet alignement [</w:t>
      </w:r>
      <w:hyperlink r:id="rId13627" w:anchor="Desc_ZXVIIIGIIR72beta" w:history="1">
        <w:r w:rsidRPr="0032190F">
          <w:rPr>
            <w:rStyle w:val="Hyperlink"/>
            <w:lang w:val="fr-FR"/>
          </w:rPr>
          <w:t>ZXVIIIGIIR72@b</w:t>
        </w:r>
      </w:hyperlink>
      <w:r w:rsidRPr="0032190F">
        <w:rPr>
          <w:lang w:val="fr-FR"/>
        </w:rPr>
        <w:t>], à notre connaissance, aucune superposition [i.e. file] incontestable dépassant les 3 motifs ne figure parmi les gravures » (Dufrenne 1997 p. 97 et pl. 13, fig. G). Le travail de T. Serres montre le contraire.</w:t>
      </w:r>
    </w:p>
    <w:p w14:paraId="255A2B45" w14:textId="77777777" w:rsidR="000152C6" w:rsidRPr="0032190F" w:rsidRDefault="000152C6" w:rsidP="000152C6">
      <w:pPr>
        <w:pStyle w:val="Heading4"/>
        <w:numPr>
          <w:ilvl w:val="3"/>
          <w:numId w:val="0"/>
        </w:numPr>
        <w:tabs>
          <w:tab w:val="num" w:pos="2520"/>
        </w:tabs>
        <w:spacing w:before="240" w:after="60"/>
        <w:ind w:left="2160"/>
      </w:pPr>
      <w:r w:rsidRPr="0032190F">
        <w:t>« </w:t>
      </w:r>
      <w:bookmarkStart w:id="5460" w:name="Asso_Cornif_Sacrifice"/>
      <w:r w:rsidRPr="0032190F">
        <w:t>Sacrifice </w:t>
      </w:r>
      <w:bookmarkEnd w:id="5460"/>
      <w:r w:rsidRPr="0032190F">
        <w:t>» (corniforme associé à une hallebarde)</w:t>
      </w:r>
    </w:p>
    <w:p w14:paraId="0F3ABB74" w14:textId="77777777" w:rsidR="000152C6" w:rsidRPr="0032190F" w:rsidRDefault="000152C6" w:rsidP="000152C6">
      <w:pPr>
        <w:ind w:firstLine="454"/>
        <w:jc w:val="both"/>
        <w:rPr>
          <w:lang w:val="fr-FR"/>
        </w:rPr>
      </w:pPr>
    </w:p>
    <w:p w14:paraId="5B360C42" w14:textId="77777777" w:rsidR="000152C6" w:rsidRPr="0032190F" w:rsidRDefault="000152C6" w:rsidP="000152C6">
      <w:pPr>
        <w:jc w:val="both"/>
        <w:rPr>
          <w:lang w:val="fr-FR"/>
        </w:rPr>
      </w:pPr>
      <w:r w:rsidRPr="0032190F">
        <w:rPr>
          <w:lang w:val="fr-FR"/>
        </w:rPr>
        <w:t>42 associations montrent un corniforme placé sous la lame (n=34) ou sous la hallebarde (n=8). Dans 52% des cas, le corniforme est couché. Doté d’une signification (Serres 2001 p. 121). Pour Dufrenne le «sacrifice » est omniprésent dans les gravures de la région du mont Bégo [voir Peaux] (Dufrenne 1997).</w:t>
      </w:r>
    </w:p>
    <w:p w14:paraId="438125E1" w14:textId="77777777" w:rsidR="000152C6" w:rsidRPr="0032190F" w:rsidRDefault="000152C6" w:rsidP="000152C6">
      <w:pPr>
        <w:jc w:val="both"/>
        <w:rPr>
          <w:lang w:val="fr-FR"/>
        </w:rPr>
      </w:pPr>
    </w:p>
    <w:p w14:paraId="4C9703C7" w14:textId="7E67183C" w:rsidR="000152C6" w:rsidRPr="0032190F" w:rsidRDefault="00000000" w:rsidP="000152C6">
      <w:pPr>
        <w:jc w:val="both"/>
        <w:rPr>
          <w:lang w:val="fr-FR"/>
        </w:rPr>
      </w:pPr>
      <w:hyperlink r:id="rId13628" w:anchor="Desc_ZXVIIIGIR28alpha" w:history="1">
        <w:r w:rsidR="000152C6" w:rsidRPr="0032190F">
          <w:rPr>
            <w:rStyle w:val="Hyperlink"/>
            <w:i/>
            <w:lang w:val="fr-FR"/>
          </w:rPr>
          <w:t>Roche de l’Archer</w:t>
        </w:r>
      </w:hyperlink>
      <w:r w:rsidR="000152C6" w:rsidRPr="0032190F">
        <w:rPr>
          <w:lang w:val="fr-FR"/>
        </w:rPr>
        <w:t xml:space="preserve"> (ZXVIIIGIR28@a) </w:t>
      </w:r>
    </w:p>
    <w:p w14:paraId="5878B75E" w14:textId="77777777" w:rsidR="000152C6" w:rsidRPr="0032190F" w:rsidRDefault="000152C6" w:rsidP="000152C6">
      <w:pPr>
        <w:jc w:val="both"/>
        <w:rPr>
          <w:lang w:val="fr-FR"/>
        </w:rPr>
      </w:pPr>
    </w:p>
    <w:p w14:paraId="2A1F7554" w14:textId="77777777" w:rsidR="000152C6" w:rsidRPr="0032190F" w:rsidRDefault="00EB7813" w:rsidP="000152C6">
      <w:pPr>
        <w:pStyle w:val="Heading4"/>
        <w:numPr>
          <w:ilvl w:val="3"/>
          <w:numId w:val="0"/>
        </w:numPr>
        <w:tabs>
          <w:tab w:val="num" w:pos="2520"/>
        </w:tabs>
        <w:spacing w:before="240" w:after="60"/>
        <w:ind w:left="2160"/>
      </w:pPr>
      <w:r>
        <w:t>compositions</w:t>
      </w:r>
      <w:r w:rsidR="000152C6" w:rsidRPr="0032190F">
        <w:t xml:space="preserve"> villageoises</w:t>
      </w:r>
    </w:p>
    <w:p w14:paraId="13E4EBBD" w14:textId="77777777" w:rsidR="000152C6" w:rsidRPr="0032190F" w:rsidRDefault="000152C6" w:rsidP="000152C6">
      <w:pPr>
        <w:rPr>
          <w:lang w:val="fr-FR"/>
        </w:rPr>
      </w:pPr>
    </w:p>
    <w:p w14:paraId="50346B6E" w14:textId="4051AAC9" w:rsidR="000152C6" w:rsidRPr="0032190F" w:rsidRDefault="00000000" w:rsidP="000152C6">
      <w:pPr>
        <w:jc w:val="both"/>
        <w:rPr>
          <w:lang w:val="fr-FR"/>
        </w:rPr>
      </w:pPr>
      <w:hyperlink r:id="rId13629" w:anchor="Aut_Bicknell" w:history="1">
        <w:r w:rsidR="009D627A" w:rsidRPr="00AE78AA">
          <w:rPr>
            <w:rStyle w:val="Hyperlink"/>
            <w:lang w:val="fr-FR"/>
          </w:rPr>
          <w:t>C. Bicknell</w:t>
        </w:r>
      </w:hyperlink>
      <w:r w:rsidR="009D627A" w:rsidRPr="009D627A">
        <w:rPr>
          <w:rStyle w:val="Hyperlink"/>
          <w:color w:val="auto"/>
          <w:u w:val="none"/>
          <w:lang w:val="fr-FR"/>
        </w:rPr>
        <w:t xml:space="preserve"> </w:t>
      </w:r>
      <w:r w:rsidR="000152C6" w:rsidRPr="0032190F">
        <w:rPr>
          <w:lang w:val="fr-FR"/>
        </w:rPr>
        <w:t>reconnait que certaines roches montrant des figures d’hommes à proximité d’attelages et de figures composées peuvent évoquer des « scènes de vie ». Mais reconnaissant dans le même temps la difficulté de reconnaitre l’unité de la représentation étant donné le fait que plusieurs graveurs ou plusieurs outils ont pu intervenir dans ces compositions. De fait, considérant l’entièreté des gravures qu’il connait lui donne le sentiment que ces gravures ont été faite les unes indépendamment des autres (BIB 420 p. 61)</w:t>
      </w:r>
    </w:p>
    <w:p w14:paraId="060A3687" w14:textId="2956D1F4" w:rsidR="000152C6" w:rsidRPr="0032190F" w:rsidRDefault="000152C6" w:rsidP="000152C6">
      <w:pPr>
        <w:rPr>
          <w:lang w:val="fr-FR"/>
        </w:rPr>
      </w:pPr>
      <w:r w:rsidRPr="0032190F">
        <w:rPr>
          <w:lang w:val="fr-FR"/>
        </w:rPr>
        <w:t xml:space="preserve">Bicknel évoque deux roches qui lui semble être les plus caractéristqiue de ce type d’associations : </w:t>
      </w:r>
      <w:r w:rsidRPr="0032190F">
        <w:rPr>
          <w:i/>
          <w:lang w:val="fr-FR"/>
        </w:rPr>
        <w:t>Le village de Skin Hill</w:t>
      </w:r>
      <w:r w:rsidRPr="0032190F">
        <w:rPr>
          <w:lang w:val="fr-FR"/>
        </w:rPr>
        <w:t xml:space="preserve"> et le </w:t>
      </w:r>
      <w:hyperlink r:id="rId13630" w:anchor="Desc_ZXIXGIR61alpha" w:history="1">
        <w:r w:rsidRPr="0032190F">
          <w:rPr>
            <w:rStyle w:val="Hyperlink"/>
            <w:i/>
            <w:lang w:val="fr-FR"/>
          </w:rPr>
          <w:t>village du mont Bego</w:t>
        </w:r>
      </w:hyperlink>
    </w:p>
    <w:p w14:paraId="50DA8B2B" w14:textId="77777777" w:rsidR="000152C6" w:rsidRPr="0032190F" w:rsidRDefault="000152C6" w:rsidP="000152C6">
      <w:pPr>
        <w:rPr>
          <w:lang w:val="fr-FR"/>
        </w:rPr>
      </w:pPr>
    </w:p>
    <w:p w14:paraId="6B19DE50" w14:textId="7899D0DB" w:rsidR="000152C6" w:rsidRPr="0032190F" w:rsidRDefault="009D627A" w:rsidP="000152C6">
      <w:pPr>
        <w:pStyle w:val="Heading4"/>
        <w:numPr>
          <w:ilvl w:val="3"/>
          <w:numId w:val="0"/>
        </w:numPr>
        <w:tabs>
          <w:tab w:val="num" w:pos="2520"/>
        </w:tabs>
        <w:spacing w:before="240" w:after="60"/>
        <w:ind w:left="2160"/>
      </w:pPr>
      <w:r>
        <w:t>é</w:t>
      </w:r>
      <w:r w:rsidR="000152C6" w:rsidRPr="0032190F">
        <w:t>léments naturels participant à la construction des gravures et/ou des groupes de gravures</w:t>
      </w:r>
    </w:p>
    <w:p w14:paraId="5A72A044" w14:textId="77777777" w:rsidR="000152C6" w:rsidRPr="0032190F" w:rsidRDefault="000152C6" w:rsidP="000152C6">
      <w:pPr>
        <w:rPr>
          <w:lang w:val="fr-FR"/>
        </w:rPr>
      </w:pPr>
    </w:p>
    <w:p w14:paraId="7A7B3E9F" w14:textId="77777777" w:rsidR="000152C6" w:rsidRPr="0032190F" w:rsidRDefault="000152C6" w:rsidP="000152C6">
      <w:pPr>
        <w:jc w:val="both"/>
        <w:rPr>
          <w:lang w:val="fr-FR"/>
        </w:rPr>
      </w:pPr>
      <w:r w:rsidRPr="0032190F">
        <w:rPr>
          <w:lang w:val="fr-FR"/>
        </w:rPr>
        <w:t>Cet élément a été étudié par Bégin (1991 p. 211 et sq.) qui met en évidence l’utilisation de certains de ces élément pour plusieurs roches :</w:t>
      </w:r>
    </w:p>
    <w:p w14:paraId="651E4582" w14:textId="77777777" w:rsidR="000152C6" w:rsidRPr="0032190F" w:rsidRDefault="000152C6" w:rsidP="000152C6">
      <w:pPr>
        <w:ind w:firstLine="360"/>
        <w:jc w:val="both"/>
        <w:rPr>
          <w:lang w:val="fr-FR"/>
        </w:rPr>
      </w:pPr>
    </w:p>
    <w:tbl>
      <w:tblPr>
        <w:tblW w:w="98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599"/>
      </w:tblGrid>
      <w:tr w:rsidR="000152C6" w:rsidRPr="008B002C" w14:paraId="18CE41DA" w14:textId="77777777" w:rsidTr="00C73F91">
        <w:tc>
          <w:tcPr>
            <w:tcW w:w="2268" w:type="dxa"/>
            <w:vAlign w:val="center"/>
          </w:tcPr>
          <w:p w14:paraId="555D6DDB" w14:textId="5B550A9D" w:rsidR="000152C6" w:rsidRPr="00BD71D9" w:rsidRDefault="00000000" w:rsidP="00C73F91">
            <w:pPr>
              <w:jc w:val="center"/>
              <w:rPr>
                <w:sz w:val="20"/>
                <w:szCs w:val="20"/>
              </w:rPr>
            </w:pPr>
            <w:hyperlink r:id="rId13631" w:anchor="Desc_ZIVGIIIR23A" w:history="1">
              <w:r w:rsidR="000152C6" w:rsidRPr="00BD71D9">
                <w:rPr>
                  <w:rStyle w:val="Hyperlink"/>
                  <w:sz w:val="20"/>
                  <w:szCs w:val="20"/>
                </w:rPr>
                <w:t>ZIVGIIIR23A</w:t>
              </w:r>
            </w:hyperlink>
            <w:r w:rsidR="000152C6" w:rsidRPr="00BD71D9">
              <w:rPr>
                <w:sz w:val="20"/>
                <w:szCs w:val="20"/>
              </w:rPr>
              <w:t xml:space="preserve"> fig. 1</w:t>
            </w:r>
          </w:p>
        </w:tc>
        <w:tc>
          <w:tcPr>
            <w:tcW w:w="7599" w:type="dxa"/>
            <w:vAlign w:val="center"/>
          </w:tcPr>
          <w:p w14:paraId="7C4C5E65" w14:textId="77777777" w:rsidR="000152C6" w:rsidRPr="0032190F" w:rsidRDefault="000152C6" w:rsidP="00C73F91">
            <w:pPr>
              <w:jc w:val="center"/>
              <w:rPr>
                <w:sz w:val="20"/>
                <w:szCs w:val="20"/>
                <w:lang w:val="fr-FR"/>
              </w:rPr>
            </w:pPr>
            <w:r w:rsidRPr="0032190F">
              <w:rPr>
                <w:sz w:val="20"/>
                <w:szCs w:val="20"/>
                <w:lang w:val="fr-FR"/>
              </w:rPr>
              <w:t>Les changements de direction des segments des cornes correspondent à des fissures perpendiculaires au pendage de la roche</w:t>
            </w:r>
          </w:p>
        </w:tc>
      </w:tr>
      <w:tr w:rsidR="000152C6" w:rsidRPr="008B002C" w14:paraId="042786E8" w14:textId="77777777" w:rsidTr="00C73F91">
        <w:tc>
          <w:tcPr>
            <w:tcW w:w="2268" w:type="dxa"/>
            <w:vAlign w:val="center"/>
          </w:tcPr>
          <w:p w14:paraId="3BC11718" w14:textId="61F18CEB" w:rsidR="000152C6" w:rsidRPr="00BD71D9" w:rsidRDefault="00000000" w:rsidP="00C73F91">
            <w:pPr>
              <w:jc w:val="center"/>
              <w:rPr>
                <w:sz w:val="20"/>
                <w:szCs w:val="20"/>
              </w:rPr>
            </w:pPr>
            <w:hyperlink r:id="rId13632" w:anchor="Desc_ZIVGIIIR15C" w:history="1">
              <w:r w:rsidR="000152C6" w:rsidRPr="00BD71D9">
                <w:rPr>
                  <w:rStyle w:val="Hyperlink"/>
                  <w:sz w:val="20"/>
                  <w:szCs w:val="20"/>
                </w:rPr>
                <w:t>ZIVGIIIR15C</w:t>
              </w:r>
            </w:hyperlink>
            <w:r w:rsidR="000152C6" w:rsidRPr="00BD71D9">
              <w:rPr>
                <w:sz w:val="20"/>
                <w:szCs w:val="20"/>
              </w:rPr>
              <w:t xml:space="preserve"> fig. 1</w:t>
            </w:r>
          </w:p>
        </w:tc>
        <w:tc>
          <w:tcPr>
            <w:tcW w:w="7599" w:type="dxa"/>
            <w:vAlign w:val="center"/>
          </w:tcPr>
          <w:p w14:paraId="799FD7D2" w14:textId="77777777" w:rsidR="000152C6" w:rsidRPr="0032190F" w:rsidRDefault="000152C6" w:rsidP="00C73F91">
            <w:pPr>
              <w:jc w:val="center"/>
              <w:rPr>
                <w:sz w:val="20"/>
                <w:szCs w:val="20"/>
                <w:lang w:val="fr-FR"/>
              </w:rPr>
            </w:pPr>
            <w:r w:rsidRPr="0032190F">
              <w:rPr>
                <w:sz w:val="20"/>
                <w:szCs w:val="20"/>
                <w:lang w:val="fr-FR"/>
              </w:rPr>
              <w:t>Deux décrochements en haut et en bas contraignant la gravure</w:t>
            </w:r>
          </w:p>
        </w:tc>
      </w:tr>
      <w:tr w:rsidR="000152C6" w:rsidRPr="008B002C" w14:paraId="1339550A" w14:textId="77777777" w:rsidTr="00C73F91">
        <w:tc>
          <w:tcPr>
            <w:tcW w:w="2268" w:type="dxa"/>
            <w:vAlign w:val="center"/>
          </w:tcPr>
          <w:p w14:paraId="7B6F303E" w14:textId="251E0FF7" w:rsidR="000152C6" w:rsidRPr="00BD71D9" w:rsidRDefault="00000000" w:rsidP="00C73F91">
            <w:pPr>
              <w:jc w:val="center"/>
              <w:rPr>
                <w:sz w:val="20"/>
                <w:szCs w:val="20"/>
              </w:rPr>
            </w:pPr>
            <w:hyperlink r:id="rId13633" w:anchor="Desc_ZVIIGIR8" w:history="1">
              <w:r w:rsidR="000152C6" w:rsidRPr="00BD71D9">
                <w:rPr>
                  <w:rStyle w:val="Hyperlink"/>
                  <w:sz w:val="20"/>
                  <w:szCs w:val="20"/>
                </w:rPr>
                <w:t>ZVIIGIR8</w:t>
              </w:r>
            </w:hyperlink>
          </w:p>
        </w:tc>
        <w:tc>
          <w:tcPr>
            <w:tcW w:w="7599" w:type="dxa"/>
            <w:vAlign w:val="center"/>
          </w:tcPr>
          <w:p w14:paraId="739AC30A" w14:textId="77777777" w:rsidR="000152C6" w:rsidRPr="0032190F" w:rsidRDefault="000152C6" w:rsidP="00C73F91">
            <w:pPr>
              <w:jc w:val="center"/>
              <w:rPr>
                <w:sz w:val="20"/>
                <w:szCs w:val="20"/>
                <w:lang w:val="fr-FR"/>
              </w:rPr>
            </w:pPr>
            <w:r w:rsidRPr="0032190F">
              <w:rPr>
                <w:sz w:val="20"/>
                <w:szCs w:val="20"/>
                <w:lang w:val="fr-FR"/>
              </w:rPr>
              <w:t>La composition de la stèle scandée par des fissures axiales</w:t>
            </w:r>
          </w:p>
        </w:tc>
      </w:tr>
      <w:tr w:rsidR="000152C6" w:rsidRPr="008B002C" w14:paraId="3BA402CE" w14:textId="77777777" w:rsidTr="00C73F91">
        <w:tc>
          <w:tcPr>
            <w:tcW w:w="2268" w:type="dxa"/>
            <w:vAlign w:val="center"/>
          </w:tcPr>
          <w:p w14:paraId="19802498" w14:textId="4E526D10" w:rsidR="000152C6" w:rsidRPr="00BD71D9" w:rsidRDefault="00000000" w:rsidP="00C73F91">
            <w:pPr>
              <w:jc w:val="center"/>
              <w:rPr>
                <w:sz w:val="20"/>
                <w:szCs w:val="20"/>
              </w:rPr>
            </w:pPr>
            <w:hyperlink r:id="rId13634" w:anchor="Desc_ZVIIIGVIIIR6" w:history="1">
              <w:r w:rsidR="00310E1C" w:rsidRPr="00310E1C">
                <w:rPr>
                  <w:rStyle w:val="Hyperlink"/>
                  <w:sz w:val="20"/>
                  <w:szCs w:val="22"/>
                  <w:lang w:val="fr-FR" w:eastAsia="en-GB"/>
                </w:rPr>
                <w:t>ZVIIIGVIIIR6</w:t>
              </w:r>
            </w:hyperlink>
            <w:r w:rsidR="00310E1C" w:rsidRPr="0032190F">
              <w:rPr>
                <w:lang w:val="fr-FR"/>
              </w:rPr>
              <w:t xml:space="preserve"> </w:t>
            </w:r>
            <w:r w:rsidR="000152C6" w:rsidRPr="00BD71D9">
              <w:rPr>
                <w:sz w:val="20"/>
                <w:szCs w:val="20"/>
              </w:rPr>
              <w:t>Fb fig. 2</w:t>
            </w:r>
          </w:p>
        </w:tc>
        <w:tc>
          <w:tcPr>
            <w:tcW w:w="7599" w:type="dxa"/>
            <w:vAlign w:val="center"/>
          </w:tcPr>
          <w:p w14:paraId="6408AB64" w14:textId="77777777" w:rsidR="000152C6" w:rsidRPr="0032190F" w:rsidRDefault="000152C6" w:rsidP="00C73F91">
            <w:pPr>
              <w:jc w:val="center"/>
              <w:rPr>
                <w:sz w:val="20"/>
                <w:szCs w:val="20"/>
                <w:lang w:val="fr-FR"/>
              </w:rPr>
            </w:pPr>
            <w:r w:rsidRPr="0032190F">
              <w:rPr>
                <w:sz w:val="20"/>
                <w:szCs w:val="20"/>
                <w:lang w:val="fr-FR"/>
              </w:rPr>
              <w:t>Un poignard axé sur une fissure</w:t>
            </w:r>
          </w:p>
        </w:tc>
      </w:tr>
      <w:tr w:rsidR="000152C6" w:rsidRPr="008B002C" w14:paraId="069CA259" w14:textId="77777777" w:rsidTr="00C73F91">
        <w:tc>
          <w:tcPr>
            <w:tcW w:w="2268" w:type="dxa"/>
            <w:vAlign w:val="center"/>
          </w:tcPr>
          <w:p w14:paraId="1E0C6CC2" w14:textId="1BDEC289" w:rsidR="000152C6" w:rsidRPr="00BD71D9" w:rsidRDefault="00000000" w:rsidP="00C73F91">
            <w:pPr>
              <w:jc w:val="center"/>
              <w:rPr>
                <w:sz w:val="20"/>
                <w:szCs w:val="20"/>
              </w:rPr>
            </w:pPr>
            <w:hyperlink r:id="rId13635" w:anchor="Desc_ZXIGIR16B" w:history="1">
              <w:r w:rsidR="000152C6" w:rsidRPr="00BD71D9">
                <w:rPr>
                  <w:rStyle w:val="Hyperlink"/>
                  <w:sz w:val="20"/>
                  <w:szCs w:val="20"/>
                </w:rPr>
                <w:t>ZXIGIR16B</w:t>
              </w:r>
            </w:hyperlink>
            <w:r w:rsidR="000152C6" w:rsidRPr="00BD71D9">
              <w:rPr>
                <w:sz w:val="20"/>
                <w:szCs w:val="20"/>
              </w:rPr>
              <w:t xml:space="preserve"> fig. 3</w:t>
            </w:r>
          </w:p>
        </w:tc>
        <w:tc>
          <w:tcPr>
            <w:tcW w:w="7599" w:type="dxa"/>
            <w:vAlign w:val="center"/>
          </w:tcPr>
          <w:p w14:paraId="5DB512BC" w14:textId="77777777" w:rsidR="000152C6" w:rsidRPr="0032190F" w:rsidRDefault="000152C6" w:rsidP="00C73F91">
            <w:pPr>
              <w:jc w:val="center"/>
              <w:rPr>
                <w:sz w:val="20"/>
                <w:szCs w:val="20"/>
                <w:lang w:val="fr-FR"/>
              </w:rPr>
            </w:pPr>
            <w:r w:rsidRPr="0032190F">
              <w:rPr>
                <w:sz w:val="20"/>
                <w:szCs w:val="20"/>
                <w:lang w:val="fr-FR"/>
              </w:rPr>
              <w:t>Trois nodules alignés formant les rivets de la garde d’un poignard</w:t>
            </w:r>
          </w:p>
        </w:tc>
      </w:tr>
      <w:tr w:rsidR="000152C6" w:rsidRPr="00BD71D9" w14:paraId="031F12CA" w14:textId="77777777" w:rsidTr="00C73F91">
        <w:tc>
          <w:tcPr>
            <w:tcW w:w="9867" w:type="dxa"/>
            <w:gridSpan w:val="2"/>
            <w:vAlign w:val="center"/>
          </w:tcPr>
          <w:p w14:paraId="420CE0F6" w14:textId="77777777" w:rsidR="000152C6" w:rsidRPr="00BD71D9" w:rsidRDefault="000152C6" w:rsidP="00C73F91">
            <w:pPr>
              <w:jc w:val="center"/>
              <w:rPr>
                <w:sz w:val="20"/>
                <w:szCs w:val="20"/>
              </w:rPr>
            </w:pPr>
            <w:r w:rsidRPr="00BD71D9">
              <w:rPr>
                <w:sz w:val="20"/>
                <w:szCs w:val="20"/>
              </w:rPr>
              <w:lastRenderedPageBreak/>
              <w:t>etc.</w:t>
            </w:r>
          </w:p>
        </w:tc>
      </w:tr>
    </w:tbl>
    <w:p w14:paraId="5A20858E" w14:textId="77777777" w:rsidR="000152C6" w:rsidRDefault="000152C6" w:rsidP="000152C6">
      <w:pPr>
        <w:jc w:val="both"/>
      </w:pPr>
      <w:r>
        <w:t>(Bégin 1990 fig. 69-74)</w:t>
      </w:r>
    </w:p>
    <w:p w14:paraId="2CB07EF1" w14:textId="77777777" w:rsidR="000152C6" w:rsidRDefault="000152C6" w:rsidP="000152C6">
      <w:pPr>
        <w:jc w:val="both"/>
      </w:pPr>
    </w:p>
    <w:p w14:paraId="0A02B2AE" w14:textId="77777777" w:rsidR="000152C6" w:rsidRPr="0032190F" w:rsidRDefault="000152C6" w:rsidP="000152C6">
      <w:pPr>
        <w:jc w:val="both"/>
        <w:rPr>
          <w:lang w:val="fr-FR"/>
        </w:rPr>
      </w:pPr>
      <w:r w:rsidRPr="0032190F">
        <w:rPr>
          <w:lang w:val="fr-FR"/>
        </w:rPr>
        <w:t>Bégin avait conclu que leur présence n’était pas intervenue dans le choix supports (p. 257)</w:t>
      </w:r>
    </w:p>
    <w:p w14:paraId="248D697F" w14:textId="77777777" w:rsidR="000152C6" w:rsidRPr="0032190F" w:rsidRDefault="000152C6" w:rsidP="000152C6">
      <w:pPr>
        <w:rPr>
          <w:lang w:val="fr-FR"/>
        </w:rPr>
        <w:sectPr w:rsidR="000152C6" w:rsidRPr="0032190F" w:rsidSect="00777ADC">
          <w:pgSz w:w="11906" w:h="16838"/>
          <w:pgMar w:top="1417" w:right="1152" w:bottom="1417" w:left="1152" w:header="708" w:footer="708" w:gutter="0"/>
          <w:cols w:space="708"/>
          <w:docGrid w:linePitch="360"/>
        </w:sect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35"/>
        <w:gridCol w:w="1406"/>
        <w:gridCol w:w="1091"/>
        <w:gridCol w:w="424"/>
        <w:gridCol w:w="605"/>
        <w:gridCol w:w="931"/>
        <w:gridCol w:w="205"/>
        <w:gridCol w:w="1194"/>
        <w:gridCol w:w="1295"/>
        <w:gridCol w:w="1325"/>
        <w:gridCol w:w="1080"/>
        <w:gridCol w:w="970"/>
        <w:gridCol w:w="436"/>
        <w:gridCol w:w="436"/>
        <w:gridCol w:w="436"/>
        <w:gridCol w:w="436"/>
        <w:gridCol w:w="998"/>
        <w:gridCol w:w="363"/>
      </w:tblGrid>
      <w:tr w:rsidR="000152C6" w:rsidRPr="007D37C6" w14:paraId="34557100" w14:textId="77777777" w:rsidTr="00C73F91">
        <w:trPr>
          <w:trHeight w:val="359"/>
          <w:jc w:val="center"/>
        </w:trPr>
        <w:tc>
          <w:tcPr>
            <w:tcW w:w="435" w:type="dxa"/>
            <w:vAlign w:val="center"/>
          </w:tcPr>
          <w:p w14:paraId="6014EE06" w14:textId="77777777" w:rsidR="000152C6" w:rsidRPr="0032190F" w:rsidRDefault="000152C6" w:rsidP="00C73F91">
            <w:pPr>
              <w:ind w:left="-525"/>
              <w:jc w:val="center"/>
              <w:rPr>
                <w:lang w:val="fr-FR"/>
              </w:rPr>
            </w:pPr>
          </w:p>
        </w:tc>
        <w:tc>
          <w:tcPr>
            <w:tcW w:w="1406" w:type="dxa"/>
            <w:shd w:val="clear" w:color="auto" w:fill="auto"/>
            <w:noWrap/>
            <w:vAlign w:val="center"/>
          </w:tcPr>
          <w:p w14:paraId="1DFC418F" w14:textId="77777777" w:rsidR="000152C6" w:rsidRPr="0032190F" w:rsidRDefault="000152C6" w:rsidP="00C73F91">
            <w:pPr>
              <w:jc w:val="center"/>
              <w:rPr>
                <w:sz w:val="20"/>
                <w:szCs w:val="20"/>
                <w:lang w:val="fr-FR"/>
              </w:rPr>
            </w:pPr>
          </w:p>
        </w:tc>
        <w:tc>
          <w:tcPr>
            <w:tcW w:w="11862" w:type="dxa"/>
            <w:gridSpan w:val="15"/>
            <w:tcBorders>
              <w:bottom w:val="single" w:sz="4" w:space="0" w:color="auto"/>
            </w:tcBorders>
            <w:shd w:val="clear" w:color="auto" w:fill="E6E6E6"/>
            <w:noWrap/>
            <w:vAlign w:val="center"/>
          </w:tcPr>
          <w:p w14:paraId="716BDB92" w14:textId="77777777" w:rsidR="000152C6" w:rsidRPr="007D37C6" w:rsidRDefault="000152C6" w:rsidP="00C73F91">
            <w:pPr>
              <w:jc w:val="center"/>
            </w:pPr>
            <w:r w:rsidRPr="007D37C6">
              <w:t>Thème 2</w:t>
            </w:r>
          </w:p>
        </w:tc>
        <w:tc>
          <w:tcPr>
            <w:tcW w:w="363" w:type="dxa"/>
            <w:shd w:val="clear" w:color="auto" w:fill="E6E6E6"/>
            <w:textDirection w:val="btLr"/>
            <w:vAlign w:val="center"/>
          </w:tcPr>
          <w:p w14:paraId="51D35AF6" w14:textId="77777777" w:rsidR="000152C6" w:rsidRPr="007D37C6" w:rsidRDefault="000152C6" w:rsidP="00C73F91">
            <w:pPr>
              <w:jc w:val="center"/>
            </w:pPr>
          </w:p>
        </w:tc>
      </w:tr>
      <w:tr w:rsidR="000152C6" w:rsidRPr="007D37C6" w14:paraId="54014F21" w14:textId="77777777" w:rsidTr="00C73F91">
        <w:trPr>
          <w:trHeight w:val="1796"/>
          <w:jc w:val="center"/>
        </w:trPr>
        <w:tc>
          <w:tcPr>
            <w:tcW w:w="435" w:type="dxa"/>
            <w:vAlign w:val="center"/>
          </w:tcPr>
          <w:p w14:paraId="4CDCDA7A" w14:textId="77777777" w:rsidR="000152C6" w:rsidRPr="007D37C6" w:rsidRDefault="000152C6" w:rsidP="00C73F91">
            <w:pPr>
              <w:ind w:left="-525"/>
              <w:jc w:val="center"/>
            </w:pPr>
          </w:p>
        </w:tc>
        <w:tc>
          <w:tcPr>
            <w:tcW w:w="1406" w:type="dxa"/>
            <w:shd w:val="clear" w:color="auto" w:fill="auto"/>
            <w:noWrap/>
            <w:vAlign w:val="center"/>
          </w:tcPr>
          <w:p w14:paraId="4FB64D1E" w14:textId="77777777" w:rsidR="000152C6" w:rsidRPr="00BB6C19" w:rsidRDefault="000152C6" w:rsidP="00C73F91">
            <w:pPr>
              <w:jc w:val="center"/>
              <w:rPr>
                <w:sz w:val="20"/>
                <w:szCs w:val="20"/>
              </w:rPr>
            </w:pPr>
          </w:p>
        </w:tc>
        <w:tc>
          <w:tcPr>
            <w:tcW w:w="1091" w:type="dxa"/>
            <w:tcBorders>
              <w:bottom w:val="dashSmallGap" w:sz="4" w:space="0" w:color="auto"/>
            </w:tcBorders>
            <w:shd w:val="clear" w:color="auto" w:fill="E6E6E6"/>
            <w:noWrap/>
            <w:textDirection w:val="btLr"/>
            <w:vAlign w:val="center"/>
          </w:tcPr>
          <w:p w14:paraId="1FB946BA" w14:textId="77777777" w:rsidR="000152C6" w:rsidRPr="007D37C6" w:rsidRDefault="000152C6" w:rsidP="00C73F91">
            <w:pPr>
              <w:jc w:val="center"/>
            </w:pPr>
            <w:r w:rsidRPr="007D37C6">
              <w:t>Corniformes</w:t>
            </w:r>
          </w:p>
        </w:tc>
        <w:tc>
          <w:tcPr>
            <w:tcW w:w="424" w:type="dxa"/>
            <w:shd w:val="clear" w:color="auto" w:fill="E6E6E6"/>
            <w:noWrap/>
            <w:textDirection w:val="btLr"/>
            <w:vAlign w:val="center"/>
          </w:tcPr>
          <w:p w14:paraId="21DB0458" w14:textId="77777777" w:rsidR="000152C6" w:rsidRPr="007D37C6" w:rsidRDefault="000152C6" w:rsidP="00C73F91">
            <w:pPr>
              <w:jc w:val="center"/>
            </w:pPr>
            <w:r w:rsidRPr="007D37C6">
              <w:t>Attelages</w:t>
            </w:r>
          </w:p>
        </w:tc>
        <w:tc>
          <w:tcPr>
            <w:tcW w:w="605" w:type="dxa"/>
            <w:shd w:val="clear" w:color="auto" w:fill="E6E6E6"/>
            <w:noWrap/>
            <w:textDirection w:val="btLr"/>
            <w:vAlign w:val="center"/>
          </w:tcPr>
          <w:p w14:paraId="6A427557" w14:textId="77777777" w:rsidR="000152C6" w:rsidRPr="007D37C6" w:rsidRDefault="000152C6" w:rsidP="00C73F91">
            <w:pPr>
              <w:jc w:val="center"/>
            </w:pPr>
            <w:r w:rsidRPr="007D37C6">
              <w:t>Figures géométriques</w:t>
            </w:r>
          </w:p>
        </w:tc>
        <w:tc>
          <w:tcPr>
            <w:tcW w:w="931" w:type="dxa"/>
            <w:shd w:val="clear" w:color="auto" w:fill="E6E6E6"/>
            <w:noWrap/>
            <w:textDirection w:val="btLr"/>
            <w:vAlign w:val="center"/>
          </w:tcPr>
          <w:p w14:paraId="129C6E7D" w14:textId="77777777" w:rsidR="000152C6" w:rsidRPr="007D37C6" w:rsidRDefault="000152C6" w:rsidP="00C73F91">
            <w:pPr>
              <w:jc w:val="center"/>
            </w:pPr>
            <w:r w:rsidRPr="007D37C6">
              <w:t>Réticulés</w:t>
            </w:r>
          </w:p>
        </w:tc>
        <w:tc>
          <w:tcPr>
            <w:tcW w:w="205" w:type="dxa"/>
            <w:shd w:val="clear" w:color="auto" w:fill="E6E6E6"/>
            <w:noWrap/>
            <w:textDirection w:val="btLr"/>
            <w:vAlign w:val="center"/>
          </w:tcPr>
          <w:p w14:paraId="164769C2" w14:textId="77777777" w:rsidR="000152C6" w:rsidRPr="007D37C6" w:rsidRDefault="000152C6" w:rsidP="00C73F91">
            <w:pPr>
              <w:jc w:val="center"/>
            </w:pPr>
            <w:r w:rsidRPr="007D37C6">
              <w:t>Topographies</w:t>
            </w:r>
          </w:p>
        </w:tc>
        <w:tc>
          <w:tcPr>
            <w:tcW w:w="1194" w:type="dxa"/>
            <w:shd w:val="clear" w:color="auto" w:fill="E6E6E6"/>
            <w:noWrap/>
            <w:textDirection w:val="btLr"/>
            <w:vAlign w:val="center"/>
          </w:tcPr>
          <w:p w14:paraId="4CB101BB" w14:textId="77777777" w:rsidR="000152C6" w:rsidRPr="007D37C6" w:rsidRDefault="000152C6" w:rsidP="00C73F91">
            <w:pPr>
              <w:jc w:val="center"/>
            </w:pPr>
            <w:r w:rsidRPr="007D37C6">
              <w:t>Figures à Franges</w:t>
            </w:r>
          </w:p>
        </w:tc>
        <w:tc>
          <w:tcPr>
            <w:tcW w:w="1295" w:type="dxa"/>
            <w:shd w:val="clear" w:color="auto" w:fill="E6E6E6"/>
            <w:noWrap/>
            <w:textDirection w:val="btLr"/>
            <w:vAlign w:val="center"/>
          </w:tcPr>
          <w:p w14:paraId="3D9C3CFF" w14:textId="77777777" w:rsidR="000152C6" w:rsidRPr="007D37C6" w:rsidRDefault="000152C6" w:rsidP="00C73F91">
            <w:pPr>
              <w:jc w:val="center"/>
            </w:pPr>
            <w:r w:rsidRPr="007D37C6">
              <w:t>Peaux</w:t>
            </w:r>
          </w:p>
        </w:tc>
        <w:tc>
          <w:tcPr>
            <w:tcW w:w="1325" w:type="dxa"/>
            <w:shd w:val="clear" w:color="auto" w:fill="E6E6E6"/>
            <w:noWrap/>
            <w:textDirection w:val="btLr"/>
            <w:vAlign w:val="center"/>
          </w:tcPr>
          <w:p w14:paraId="2DDCE937" w14:textId="77777777" w:rsidR="000152C6" w:rsidRPr="007D37C6" w:rsidRDefault="000152C6" w:rsidP="00C73F91">
            <w:pPr>
              <w:jc w:val="center"/>
            </w:pPr>
            <w:r w:rsidRPr="007D37C6">
              <w:t>Plages</w:t>
            </w:r>
          </w:p>
        </w:tc>
        <w:tc>
          <w:tcPr>
            <w:tcW w:w="1080" w:type="dxa"/>
            <w:shd w:val="clear" w:color="auto" w:fill="E6E6E6"/>
            <w:noWrap/>
            <w:textDirection w:val="btLr"/>
            <w:vAlign w:val="center"/>
          </w:tcPr>
          <w:p w14:paraId="0EEBB003" w14:textId="77777777" w:rsidR="000152C6" w:rsidRPr="007D37C6" w:rsidRDefault="000152C6" w:rsidP="00C73F91">
            <w:pPr>
              <w:jc w:val="center"/>
            </w:pPr>
            <w:r w:rsidRPr="007D37C6">
              <w:t>Poignards</w:t>
            </w:r>
          </w:p>
        </w:tc>
        <w:tc>
          <w:tcPr>
            <w:tcW w:w="970" w:type="dxa"/>
            <w:shd w:val="clear" w:color="auto" w:fill="E6E6E6"/>
            <w:noWrap/>
            <w:textDirection w:val="btLr"/>
            <w:vAlign w:val="center"/>
          </w:tcPr>
          <w:p w14:paraId="02CC0C14" w14:textId="77777777" w:rsidR="000152C6" w:rsidRPr="007D37C6" w:rsidRDefault="000152C6" w:rsidP="00C73F91">
            <w:pPr>
              <w:jc w:val="center"/>
            </w:pPr>
            <w:r w:rsidRPr="007D37C6">
              <w:t>Hallebardes</w:t>
            </w:r>
          </w:p>
        </w:tc>
        <w:tc>
          <w:tcPr>
            <w:tcW w:w="436" w:type="dxa"/>
            <w:shd w:val="clear" w:color="auto" w:fill="E6E6E6"/>
            <w:noWrap/>
            <w:textDirection w:val="btLr"/>
            <w:vAlign w:val="center"/>
          </w:tcPr>
          <w:p w14:paraId="68F81C73" w14:textId="77777777" w:rsidR="000152C6" w:rsidRPr="007D37C6" w:rsidRDefault="000152C6" w:rsidP="00C73F91">
            <w:pPr>
              <w:jc w:val="center"/>
            </w:pPr>
            <w:r w:rsidRPr="007D37C6">
              <w:t>Haches</w:t>
            </w:r>
          </w:p>
        </w:tc>
        <w:tc>
          <w:tcPr>
            <w:tcW w:w="436" w:type="dxa"/>
            <w:shd w:val="clear" w:color="auto" w:fill="E6E6E6"/>
            <w:noWrap/>
            <w:textDirection w:val="btLr"/>
            <w:vAlign w:val="center"/>
          </w:tcPr>
          <w:p w14:paraId="11686909" w14:textId="77777777" w:rsidR="000152C6" w:rsidRPr="007D37C6" w:rsidRDefault="000152C6" w:rsidP="00C73F91">
            <w:pPr>
              <w:jc w:val="center"/>
            </w:pPr>
            <w:r w:rsidRPr="007D37C6">
              <w:t>Personnages</w:t>
            </w:r>
          </w:p>
        </w:tc>
        <w:tc>
          <w:tcPr>
            <w:tcW w:w="436" w:type="dxa"/>
            <w:shd w:val="clear" w:color="auto" w:fill="E6E6E6"/>
            <w:noWrap/>
            <w:textDirection w:val="btLr"/>
            <w:vAlign w:val="center"/>
          </w:tcPr>
          <w:p w14:paraId="6D922F0C" w14:textId="77777777" w:rsidR="000152C6" w:rsidRPr="007D37C6" w:rsidRDefault="000152C6" w:rsidP="00C73F91">
            <w:pPr>
              <w:jc w:val="center"/>
            </w:pPr>
            <w:r w:rsidRPr="007D37C6">
              <w:t>Orants</w:t>
            </w:r>
          </w:p>
        </w:tc>
        <w:tc>
          <w:tcPr>
            <w:tcW w:w="436" w:type="dxa"/>
            <w:shd w:val="clear" w:color="auto" w:fill="E6E6E6"/>
            <w:noWrap/>
            <w:textDirection w:val="btLr"/>
            <w:vAlign w:val="center"/>
          </w:tcPr>
          <w:p w14:paraId="1C23C2B8" w14:textId="77777777" w:rsidR="000152C6" w:rsidRPr="007D37C6" w:rsidRDefault="000152C6" w:rsidP="00C73F91">
            <w:pPr>
              <w:jc w:val="center"/>
            </w:pPr>
            <w:r w:rsidRPr="007D37C6">
              <w:t>Cornif. Anthropo.</w:t>
            </w:r>
          </w:p>
        </w:tc>
        <w:tc>
          <w:tcPr>
            <w:tcW w:w="998" w:type="dxa"/>
            <w:shd w:val="clear" w:color="auto" w:fill="E6E6E6"/>
            <w:textDirection w:val="btLr"/>
            <w:vAlign w:val="center"/>
          </w:tcPr>
          <w:p w14:paraId="22F1BAED" w14:textId="77777777" w:rsidR="000152C6" w:rsidRPr="007D37C6" w:rsidRDefault="000152C6" w:rsidP="00C73F91">
            <w:pPr>
              <w:jc w:val="center"/>
            </w:pPr>
            <w:r w:rsidRPr="007D37C6">
              <w:t>Grands Anthropomorphes</w:t>
            </w:r>
          </w:p>
        </w:tc>
        <w:tc>
          <w:tcPr>
            <w:tcW w:w="363" w:type="dxa"/>
            <w:tcBorders>
              <w:bottom w:val="single" w:sz="4" w:space="0" w:color="auto"/>
            </w:tcBorders>
            <w:shd w:val="clear" w:color="auto" w:fill="E6E6E6"/>
            <w:textDirection w:val="btLr"/>
            <w:vAlign w:val="center"/>
          </w:tcPr>
          <w:p w14:paraId="2E9CE4C6" w14:textId="77777777" w:rsidR="000152C6" w:rsidRPr="007D37C6" w:rsidRDefault="000152C6" w:rsidP="00C73F91">
            <w:pPr>
              <w:jc w:val="center"/>
            </w:pPr>
          </w:p>
        </w:tc>
      </w:tr>
      <w:tr w:rsidR="000152C6" w:rsidRPr="007D37C6" w14:paraId="5CFF619D" w14:textId="77777777" w:rsidTr="00C73F91">
        <w:trPr>
          <w:cantSplit/>
          <w:jc w:val="center"/>
        </w:trPr>
        <w:tc>
          <w:tcPr>
            <w:tcW w:w="435" w:type="dxa"/>
            <w:vMerge w:val="restart"/>
            <w:shd w:val="clear" w:color="auto" w:fill="auto"/>
            <w:textDirection w:val="btLr"/>
            <w:vAlign w:val="center"/>
          </w:tcPr>
          <w:p w14:paraId="51457E9A" w14:textId="77777777" w:rsidR="000152C6" w:rsidRPr="007D37C6" w:rsidRDefault="000152C6" w:rsidP="00C73F91">
            <w:pPr>
              <w:ind w:left="-525" w:right="113"/>
              <w:jc w:val="center"/>
            </w:pPr>
            <w:r w:rsidRPr="007D37C6">
              <w:t>Thème 1</w:t>
            </w:r>
          </w:p>
        </w:tc>
        <w:tc>
          <w:tcPr>
            <w:tcW w:w="1406" w:type="dxa"/>
            <w:tcBorders>
              <w:right w:val="dashSmallGap" w:sz="4" w:space="0" w:color="auto"/>
            </w:tcBorders>
            <w:shd w:val="clear" w:color="auto" w:fill="auto"/>
            <w:noWrap/>
            <w:vAlign w:val="center"/>
          </w:tcPr>
          <w:p w14:paraId="7216BD13" w14:textId="77777777" w:rsidR="000152C6" w:rsidRPr="00BB6C19" w:rsidRDefault="00000000" w:rsidP="00C73F91">
            <w:pPr>
              <w:jc w:val="center"/>
              <w:rPr>
                <w:sz w:val="20"/>
                <w:szCs w:val="20"/>
              </w:rPr>
            </w:pPr>
            <w:hyperlink r:id="rId13636" w:anchor="Typ_Bego_Corniformes" w:history="1">
              <w:r w:rsidR="000152C6" w:rsidRPr="00BB6C19">
                <w:rPr>
                  <w:rStyle w:val="Hyperlink"/>
                  <w:sz w:val="20"/>
                  <w:szCs w:val="20"/>
                </w:rPr>
                <w:t>Corniformes</w:t>
              </w:r>
            </w:hyperlink>
          </w:p>
        </w:tc>
        <w:tc>
          <w:tcPr>
            <w:tcW w:w="1091" w:type="dxa"/>
            <w:tcBorders>
              <w:top w:val="dashSmallGap" w:sz="4" w:space="0" w:color="auto"/>
              <w:left w:val="dashSmallGap" w:sz="4" w:space="0" w:color="auto"/>
              <w:bottom w:val="dashSmallGap" w:sz="4" w:space="0" w:color="auto"/>
              <w:right w:val="dashSmallGap" w:sz="4" w:space="0" w:color="auto"/>
            </w:tcBorders>
            <w:shd w:val="clear" w:color="auto" w:fill="auto"/>
            <w:noWrap/>
            <w:vAlign w:val="center"/>
          </w:tcPr>
          <w:p w14:paraId="6D6067A7" w14:textId="77777777" w:rsidR="000152C6" w:rsidRPr="0082362D" w:rsidRDefault="000152C6" w:rsidP="00C73F91">
            <w:pPr>
              <w:jc w:val="center"/>
              <w:rPr>
                <w:rFonts w:ascii="Angsana New" w:hAnsi="Angsana New" w:cs="Angsana New"/>
              </w:rPr>
            </w:pPr>
          </w:p>
        </w:tc>
        <w:tc>
          <w:tcPr>
            <w:tcW w:w="424" w:type="dxa"/>
            <w:tcBorders>
              <w:left w:val="dashSmallGap" w:sz="4" w:space="0" w:color="auto"/>
              <w:bottom w:val="dashSmallGap" w:sz="4" w:space="0" w:color="auto"/>
            </w:tcBorders>
            <w:shd w:val="clear" w:color="auto" w:fill="E6E6E6"/>
            <w:noWrap/>
            <w:vAlign w:val="center"/>
          </w:tcPr>
          <w:p w14:paraId="26756549" w14:textId="77777777" w:rsidR="000152C6" w:rsidRPr="0082362D" w:rsidRDefault="000152C6" w:rsidP="00C73F91">
            <w:pPr>
              <w:jc w:val="center"/>
              <w:rPr>
                <w:rFonts w:ascii="Angsana New" w:hAnsi="Angsana New" w:cs="Angsana New"/>
              </w:rPr>
            </w:pPr>
          </w:p>
        </w:tc>
        <w:tc>
          <w:tcPr>
            <w:tcW w:w="605" w:type="dxa"/>
            <w:shd w:val="clear" w:color="auto" w:fill="E6E6E6"/>
            <w:noWrap/>
            <w:vAlign w:val="center"/>
          </w:tcPr>
          <w:p w14:paraId="00BB5F7D" w14:textId="77777777" w:rsidR="000152C6" w:rsidRPr="0082362D" w:rsidRDefault="000152C6" w:rsidP="00C73F91">
            <w:pPr>
              <w:jc w:val="center"/>
              <w:rPr>
                <w:rFonts w:ascii="Angsana New" w:hAnsi="Angsana New" w:cs="Angsana New"/>
              </w:rPr>
            </w:pPr>
          </w:p>
        </w:tc>
        <w:tc>
          <w:tcPr>
            <w:tcW w:w="931" w:type="dxa"/>
            <w:shd w:val="clear" w:color="auto" w:fill="E6E6E6"/>
            <w:noWrap/>
            <w:vAlign w:val="center"/>
          </w:tcPr>
          <w:p w14:paraId="2F4AFA34" w14:textId="77777777" w:rsidR="000152C6" w:rsidRPr="0082362D" w:rsidRDefault="000152C6" w:rsidP="00C73F91">
            <w:pPr>
              <w:jc w:val="center"/>
              <w:rPr>
                <w:rFonts w:ascii="Angsana New" w:hAnsi="Angsana New" w:cs="Angsana New"/>
              </w:rPr>
            </w:pPr>
          </w:p>
        </w:tc>
        <w:tc>
          <w:tcPr>
            <w:tcW w:w="205" w:type="dxa"/>
            <w:shd w:val="clear" w:color="auto" w:fill="E6E6E6"/>
            <w:noWrap/>
            <w:vAlign w:val="center"/>
          </w:tcPr>
          <w:p w14:paraId="6A6D74C8" w14:textId="77777777" w:rsidR="000152C6" w:rsidRPr="0082362D" w:rsidRDefault="000152C6" w:rsidP="00C73F91">
            <w:pPr>
              <w:jc w:val="center"/>
              <w:rPr>
                <w:rFonts w:ascii="Angsana New" w:hAnsi="Angsana New" w:cs="Angsana New"/>
              </w:rPr>
            </w:pPr>
          </w:p>
        </w:tc>
        <w:tc>
          <w:tcPr>
            <w:tcW w:w="1194" w:type="dxa"/>
            <w:shd w:val="clear" w:color="auto" w:fill="E6E6E6"/>
            <w:noWrap/>
            <w:vAlign w:val="center"/>
          </w:tcPr>
          <w:p w14:paraId="04260479" w14:textId="77777777" w:rsidR="000152C6" w:rsidRPr="0082362D" w:rsidRDefault="000152C6" w:rsidP="00C73F91">
            <w:pPr>
              <w:jc w:val="center"/>
              <w:rPr>
                <w:rFonts w:ascii="Angsana New" w:hAnsi="Angsana New" w:cs="Angsana New"/>
              </w:rPr>
            </w:pPr>
          </w:p>
        </w:tc>
        <w:tc>
          <w:tcPr>
            <w:tcW w:w="1295" w:type="dxa"/>
            <w:shd w:val="clear" w:color="auto" w:fill="E6E6E6"/>
            <w:noWrap/>
            <w:vAlign w:val="center"/>
          </w:tcPr>
          <w:p w14:paraId="41864FA7" w14:textId="77777777" w:rsidR="000152C6" w:rsidRPr="0082362D" w:rsidRDefault="000152C6" w:rsidP="00C73F91">
            <w:pPr>
              <w:jc w:val="center"/>
              <w:rPr>
                <w:rFonts w:ascii="Angsana New" w:hAnsi="Angsana New" w:cs="Angsana New"/>
              </w:rPr>
            </w:pPr>
          </w:p>
        </w:tc>
        <w:tc>
          <w:tcPr>
            <w:tcW w:w="1325" w:type="dxa"/>
            <w:shd w:val="clear" w:color="auto" w:fill="E6E6E6"/>
            <w:noWrap/>
            <w:vAlign w:val="center"/>
          </w:tcPr>
          <w:p w14:paraId="58AA8E43" w14:textId="77777777" w:rsidR="000152C6" w:rsidRPr="0082362D" w:rsidRDefault="000152C6" w:rsidP="00C73F91">
            <w:pPr>
              <w:jc w:val="center"/>
              <w:rPr>
                <w:rFonts w:ascii="Angsana New" w:hAnsi="Angsana New" w:cs="Angsana New"/>
              </w:rPr>
            </w:pPr>
          </w:p>
        </w:tc>
        <w:tc>
          <w:tcPr>
            <w:tcW w:w="1080" w:type="dxa"/>
            <w:shd w:val="clear" w:color="auto" w:fill="E6E6E6"/>
            <w:noWrap/>
            <w:vAlign w:val="center"/>
          </w:tcPr>
          <w:p w14:paraId="22207CF4" w14:textId="77777777" w:rsidR="000152C6" w:rsidRPr="0082362D" w:rsidRDefault="000152C6" w:rsidP="00C73F91">
            <w:pPr>
              <w:jc w:val="center"/>
              <w:rPr>
                <w:rFonts w:ascii="Angsana New" w:hAnsi="Angsana New" w:cs="Angsana New"/>
              </w:rPr>
            </w:pPr>
          </w:p>
        </w:tc>
        <w:tc>
          <w:tcPr>
            <w:tcW w:w="970" w:type="dxa"/>
            <w:shd w:val="clear" w:color="auto" w:fill="E6E6E6"/>
            <w:noWrap/>
            <w:vAlign w:val="center"/>
          </w:tcPr>
          <w:p w14:paraId="53666399" w14:textId="77777777" w:rsidR="000152C6" w:rsidRPr="0082362D" w:rsidRDefault="000152C6" w:rsidP="00C73F91">
            <w:pPr>
              <w:jc w:val="center"/>
              <w:rPr>
                <w:rFonts w:ascii="Angsana New" w:hAnsi="Angsana New" w:cs="Angsana New"/>
              </w:rPr>
            </w:pPr>
          </w:p>
        </w:tc>
        <w:tc>
          <w:tcPr>
            <w:tcW w:w="436" w:type="dxa"/>
            <w:shd w:val="clear" w:color="auto" w:fill="E6E6E6"/>
            <w:noWrap/>
            <w:vAlign w:val="center"/>
          </w:tcPr>
          <w:p w14:paraId="1A07BEF3" w14:textId="77777777" w:rsidR="000152C6" w:rsidRPr="0082362D" w:rsidRDefault="000152C6" w:rsidP="00C73F91">
            <w:pPr>
              <w:jc w:val="center"/>
              <w:rPr>
                <w:rFonts w:ascii="Angsana New" w:hAnsi="Angsana New" w:cs="Angsana New"/>
              </w:rPr>
            </w:pPr>
          </w:p>
        </w:tc>
        <w:tc>
          <w:tcPr>
            <w:tcW w:w="436" w:type="dxa"/>
            <w:shd w:val="clear" w:color="auto" w:fill="E6E6E6"/>
            <w:noWrap/>
            <w:vAlign w:val="center"/>
          </w:tcPr>
          <w:p w14:paraId="36352600" w14:textId="77777777" w:rsidR="000152C6" w:rsidRPr="0082362D" w:rsidRDefault="000152C6" w:rsidP="00C73F91">
            <w:pPr>
              <w:jc w:val="center"/>
              <w:rPr>
                <w:rFonts w:ascii="Angsana New" w:hAnsi="Angsana New" w:cs="Angsana New"/>
              </w:rPr>
            </w:pPr>
          </w:p>
        </w:tc>
        <w:tc>
          <w:tcPr>
            <w:tcW w:w="436" w:type="dxa"/>
            <w:shd w:val="clear" w:color="auto" w:fill="E6E6E6"/>
            <w:noWrap/>
            <w:vAlign w:val="center"/>
          </w:tcPr>
          <w:p w14:paraId="2FFFB0E8" w14:textId="77777777" w:rsidR="000152C6" w:rsidRPr="0082362D" w:rsidRDefault="000152C6" w:rsidP="00C73F91">
            <w:pPr>
              <w:jc w:val="center"/>
              <w:rPr>
                <w:rFonts w:ascii="Angsana New" w:hAnsi="Angsana New" w:cs="Angsana New"/>
              </w:rPr>
            </w:pPr>
          </w:p>
        </w:tc>
        <w:tc>
          <w:tcPr>
            <w:tcW w:w="436" w:type="dxa"/>
            <w:shd w:val="clear" w:color="auto" w:fill="E6E6E6"/>
            <w:noWrap/>
            <w:vAlign w:val="center"/>
          </w:tcPr>
          <w:p w14:paraId="7F328520" w14:textId="77777777" w:rsidR="000152C6" w:rsidRPr="0082362D" w:rsidRDefault="000152C6" w:rsidP="00C73F91">
            <w:pPr>
              <w:jc w:val="center"/>
              <w:rPr>
                <w:rFonts w:ascii="Angsana New" w:hAnsi="Angsana New" w:cs="Angsana New"/>
              </w:rPr>
            </w:pPr>
          </w:p>
        </w:tc>
        <w:tc>
          <w:tcPr>
            <w:tcW w:w="998" w:type="dxa"/>
            <w:shd w:val="clear" w:color="auto" w:fill="E6E6E6"/>
            <w:vAlign w:val="center"/>
          </w:tcPr>
          <w:p w14:paraId="502A1C74" w14:textId="77777777" w:rsidR="000152C6" w:rsidRPr="0082362D" w:rsidRDefault="000152C6" w:rsidP="00C73F91">
            <w:pPr>
              <w:jc w:val="center"/>
              <w:rPr>
                <w:rFonts w:ascii="Angsana New" w:hAnsi="Angsana New" w:cs="Angsana New"/>
              </w:rPr>
            </w:pPr>
          </w:p>
        </w:tc>
        <w:tc>
          <w:tcPr>
            <w:tcW w:w="363" w:type="dxa"/>
            <w:vMerge w:val="restart"/>
            <w:shd w:val="clear" w:color="auto" w:fill="E6E6E6"/>
            <w:textDirection w:val="tbRl"/>
            <w:vAlign w:val="center"/>
          </w:tcPr>
          <w:p w14:paraId="7A92637B" w14:textId="77777777" w:rsidR="000152C6" w:rsidRPr="007D37C6" w:rsidRDefault="000152C6" w:rsidP="00C73F91">
            <w:pPr>
              <w:ind w:left="113" w:right="113"/>
              <w:jc w:val="center"/>
            </w:pPr>
          </w:p>
        </w:tc>
      </w:tr>
      <w:tr w:rsidR="000152C6" w:rsidRPr="007D37C6" w14:paraId="26A1D681" w14:textId="77777777" w:rsidTr="00C73F91">
        <w:trPr>
          <w:cantSplit/>
          <w:jc w:val="center"/>
        </w:trPr>
        <w:tc>
          <w:tcPr>
            <w:tcW w:w="435" w:type="dxa"/>
            <w:vMerge/>
            <w:shd w:val="clear" w:color="auto" w:fill="auto"/>
            <w:textDirection w:val="btLr"/>
            <w:vAlign w:val="center"/>
          </w:tcPr>
          <w:p w14:paraId="4C50AEA8" w14:textId="77777777" w:rsidR="000152C6" w:rsidRPr="007D37C6" w:rsidRDefault="000152C6" w:rsidP="00C73F91">
            <w:pPr>
              <w:ind w:left="-525" w:right="113"/>
              <w:jc w:val="center"/>
            </w:pPr>
          </w:p>
        </w:tc>
        <w:tc>
          <w:tcPr>
            <w:tcW w:w="1406" w:type="dxa"/>
            <w:shd w:val="clear" w:color="auto" w:fill="auto"/>
            <w:noWrap/>
            <w:vAlign w:val="center"/>
          </w:tcPr>
          <w:p w14:paraId="4E494F14" w14:textId="77777777" w:rsidR="000152C6" w:rsidRPr="00BB6C19" w:rsidRDefault="000152C6" w:rsidP="00C73F91">
            <w:pPr>
              <w:jc w:val="center"/>
              <w:rPr>
                <w:sz w:val="20"/>
                <w:szCs w:val="20"/>
              </w:rPr>
            </w:pPr>
            <w:r w:rsidRPr="00BB6C19">
              <w:rPr>
                <w:sz w:val="20"/>
                <w:szCs w:val="20"/>
              </w:rPr>
              <w:t>Attelages</w:t>
            </w:r>
          </w:p>
        </w:tc>
        <w:tc>
          <w:tcPr>
            <w:tcW w:w="1091" w:type="dxa"/>
            <w:tcBorders>
              <w:top w:val="dashSmallGap" w:sz="4" w:space="0" w:color="auto"/>
              <w:right w:val="dashSmallGap" w:sz="4" w:space="0" w:color="auto"/>
            </w:tcBorders>
            <w:shd w:val="clear" w:color="auto" w:fill="auto"/>
            <w:noWrap/>
            <w:vAlign w:val="center"/>
          </w:tcPr>
          <w:p w14:paraId="6D6B8941" w14:textId="77777777" w:rsidR="000152C6" w:rsidRPr="0082362D" w:rsidRDefault="000152C6" w:rsidP="00C73F91">
            <w:pPr>
              <w:jc w:val="center"/>
              <w:rPr>
                <w:rFonts w:ascii="Angsana New" w:hAnsi="Angsana New" w:cs="Angsana New"/>
              </w:rPr>
            </w:pPr>
          </w:p>
        </w:tc>
        <w:tc>
          <w:tcPr>
            <w:tcW w:w="424" w:type="dxa"/>
            <w:tcBorders>
              <w:top w:val="dashSmallGap" w:sz="4" w:space="0" w:color="auto"/>
              <w:left w:val="dashSmallGap" w:sz="4" w:space="0" w:color="auto"/>
              <w:bottom w:val="dashSmallGap" w:sz="4" w:space="0" w:color="auto"/>
              <w:right w:val="dashSmallGap" w:sz="4" w:space="0" w:color="auto"/>
            </w:tcBorders>
            <w:shd w:val="clear" w:color="auto" w:fill="auto"/>
            <w:noWrap/>
            <w:vAlign w:val="center"/>
          </w:tcPr>
          <w:p w14:paraId="517D7E65" w14:textId="77777777" w:rsidR="000152C6" w:rsidRPr="0082362D" w:rsidRDefault="000152C6" w:rsidP="00C73F91">
            <w:pPr>
              <w:jc w:val="center"/>
              <w:rPr>
                <w:rFonts w:ascii="Angsana New" w:hAnsi="Angsana New" w:cs="Angsana New"/>
              </w:rPr>
            </w:pPr>
          </w:p>
        </w:tc>
        <w:tc>
          <w:tcPr>
            <w:tcW w:w="605" w:type="dxa"/>
            <w:tcBorders>
              <w:left w:val="dashSmallGap" w:sz="4" w:space="0" w:color="auto"/>
            </w:tcBorders>
            <w:shd w:val="clear" w:color="auto" w:fill="E6E6E6"/>
            <w:noWrap/>
            <w:vAlign w:val="center"/>
          </w:tcPr>
          <w:p w14:paraId="5666C53A" w14:textId="77777777" w:rsidR="000152C6" w:rsidRPr="0082362D" w:rsidRDefault="000152C6" w:rsidP="00C73F91">
            <w:pPr>
              <w:jc w:val="center"/>
              <w:rPr>
                <w:rFonts w:ascii="Angsana New" w:hAnsi="Angsana New" w:cs="Angsana New"/>
              </w:rPr>
            </w:pPr>
          </w:p>
        </w:tc>
        <w:tc>
          <w:tcPr>
            <w:tcW w:w="931" w:type="dxa"/>
            <w:shd w:val="clear" w:color="auto" w:fill="E6E6E6"/>
            <w:noWrap/>
            <w:vAlign w:val="center"/>
          </w:tcPr>
          <w:p w14:paraId="3FA9286C" w14:textId="77777777" w:rsidR="000152C6" w:rsidRPr="0082362D" w:rsidRDefault="000152C6" w:rsidP="00C73F91">
            <w:pPr>
              <w:jc w:val="center"/>
              <w:rPr>
                <w:rFonts w:ascii="Angsana New" w:hAnsi="Angsana New" w:cs="Angsana New"/>
              </w:rPr>
            </w:pPr>
          </w:p>
        </w:tc>
        <w:tc>
          <w:tcPr>
            <w:tcW w:w="205" w:type="dxa"/>
            <w:shd w:val="clear" w:color="auto" w:fill="E6E6E6"/>
            <w:noWrap/>
            <w:vAlign w:val="center"/>
          </w:tcPr>
          <w:p w14:paraId="578095B8" w14:textId="77777777" w:rsidR="000152C6" w:rsidRPr="0082362D" w:rsidRDefault="000152C6" w:rsidP="00C73F91">
            <w:pPr>
              <w:jc w:val="center"/>
              <w:rPr>
                <w:rFonts w:ascii="Angsana New" w:hAnsi="Angsana New" w:cs="Angsana New"/>
              </w:rPr>
            </w:pPr>
          </w:p>
        </w:tc>
        <w:tc>
          <w:tcPr>
            <w:tcW w:w="1194" w:type="dxa"/>
            <w:shd w:val="clear" w:color="auto" w:fill="E6E6E6"/>
            <w:noWrap/>
            <w:vAlign w:val="center"/>
          </w:tcPr>
          <w:p w14:paraId="7AFC8F8D" w14:textId="77777777" w:rsidR="000152C6" w:rsidRPr="0082362D" w:rsidRDefault="000152C6" w:rsidP="00C73F91">
            <w:pPr>
              <w:jc w:val="center"/>
              <w:rPr>
                <w:rFonts w:ascii="Angsana New" w:hAnsi="Angsana New" w:cs="Angsana New"/>
              </w:rPr>
            </w:pPr>
          </w:p>
        </w:tc>
        <w:tc>
          <w:tcPr>
            <w:tcW w:w="1295" w:type="dxa"/>
            <w:shd w:val="clear" w:color="auto" w:fill="E6E6E6"/>
            <w:noWrap/>
            <w:vAlign w:val="center"/>
          </w:tcPr>
          <w:p w14:paraId="461C2103" w14:textId="77777777" w:rsidR="000152C6" w:rsidRPr="0082362D" w:rsidRDefault="000152C6" w:rsidP="00C73F91">
            <w:pPr>
              <w:jc w:val="center"/>
              <w:rPr>
                <w:rFonts w:ascii="Angsana New" w:hAnsi="Angsana New" w:cs="Angsana New"/>
              </w:rPr>
            </w:pPr>
          </w:p>
        </w:tc>
        <w:tc>
          <w:tcPr>
            <w:tcW w:w="1325" w:type="dxa"/>
            <w:shd w:val="clear" w:color="auto" w:fill="E6E6E6"/>
            <w:noWrap/>
            <w:vAlign w:val="center"/>
          </w:tcPr>
          <w:p w14:paraId="402B559E" w14:textId="77777777" w:rsidR="000152C6" w:rsidRPr="0082362D" w:rsidRDefault="000152C6" w:rsidP="00C73F91">
            <w:pPr>
              <w:jc w:val="center"/>
              <w:rPr>
                <w:rFonts w:ascii="Angsana New" w:hAnsi="Angsana New" w:cs="Angsana New"/>
              </w:rPr>
            </w:pPr>
          </w:p>
        </w:tc>
        <w:tc>
          <w:tcPr>
            <w:tcW w:w="1080" w:type="dxa"/>
            <w:shd w:val="clear" w:color="auto" w:fill="E6E6E6"/>
            <w:noWrap/>
            <w:vAlign w:val="center"/>
          </w:tcPr>
          <w:p w14:paraId="59806CF5" w14:textId="77777777" w:rsidR="000152C6" w:rsidRPr="0082362D" w:rsidRDefault="000152C6" w:rsidP="00C73F91">
            <w:pPr>
              <w:jc w:val="center"/>
              <w:rPr>
                <w:rFonts w:ascii="Angsana New" w:hAnsi="Angsana New" w:cs="Angsana New"/>
              </w:rPr>
            </w:pPr>
          </w:p>
        </w:tc>
        <w:tc>
          <w:tcPr>
            <w:tcW w:w="970" w:type="dxa"/>
            <w:shd w:val="clear" w:color="auto" w:fill="E6E6E6"/>
            <w:noWrap/>
            <w:vAlign w:val="center"/>
          </w:tcPr>
          <w:p w14:paraId="2EE0D5B0" w14:textId="77777777" w:rsidR="000152C6" w:rsidRPr="0082362D" w:rsidRDefault="000152C6" w:rsidP="00C73F91">
            <w:pPr>
              <w:jc w:val="center"/>
              <w:rPr>
                <w:rFonts w:ascii="Angsana New" w:hAnsi="Angsana New" w:cs="Angsana New"/>
              </w:rPr>
            </w:pPr>
          </w:p>
        </w:tc>
        <w:tc>
          <w:tcPr>
            <w:tcW w:w="436" w:type="dxa"/>
            <w:shd w:val="clear" w:color="auto" w:fill="E6E6E6"/>
            <w:noWrap/>
            <w:vAlign w:val="center"/>
          </w:tcPr>
          <w:p w14:paraId="02727CE2" w14:textId="77777777" w:rsidR="000152C6" w:rsidRPr="0082362D" w:rsidRDefault="000152C6" w:rsidP="00C73F91">
            <w:pPr>
              <w:jc w:val="center"/>
              <w:rPr>
                <w:rFonts w:ascii="Angsana New" w:hAnsi="Angsana New" w:cs="Angsana New"/>
              </w:rPr>
            </w:pPr>
          </w:p>
        </w:tc>
        <w:tc>
          <w:tcPr>
            <w:tcW w:w="436" w:type="dxa"/>
            <w:shd w:val="clear" w:color="auto" w:fill="E6E6E6"/>
            <w:noWrap/>
            <w:vAlign w:val="center"/>
          </w:tcPr>
          <w:p w14:paraId="7D2DA990" w14:textId="77777777" w:rsidR="000152C6" w:rsidRPr="0082362D" w:rsidRDefault="000152C6" w:rsidP="00C73F91">
            <w:pPr>
              <w:jc w:val="center"/>
              <w:rPr>
                <w:rFonts w:ascii="Angsana New" w:hAnsi="Angsana New" w:cs="Angsana New"/>
              </w:rPr>
            </w:pPr>
          </w:p>
        </w:tc>
        <w:tc>
          <w:tcPr>
            <w:tcW w:w="436" w:type="dxa"/>
            <w:shd w:val="clear" w:color="auto" w:fill="E6E6E6"/>
            <w:noWrap/>
            <w:vAlign w:val="center"/>
          </w:tcPr>
          <w:p w14:paraId="5BCEF3BF" w14:textId="77777777" w:rsidR="000152C6" w:rsidRPr="0082362D" w:rsidRDefault="000152C6" w:rsidP="00C73F91">
            <w:pPr>
              <w:jc w:val="center"/>
              <w:rPr>
                <w:rFonts w:ascii="Angsana New" w:hAnsi="Angsana New" w:cs="Angsana New"/>
              </w:rPr>
            </w:pPr>
          </w:p>
        </w:tc>
        <w:tc>
          <w:tcPr>
            <w:tcW w:w="436" w:type="dxa"/>
            <w:shd w:val="clear" w:color="auto" w:fill="E6E6E6"/>
            <w:noWrap/>
            <w:vAlign w:val="center"/>
          </w:tcPr>
          <w:p w14:paraId="2D69CFAA" w14:textId="77777777" w:rsidR="000152C6" w:rsidRPr="0082362D" w:rsidRDefault="000152C6" w:rsidP="00C73F91">
            <w:pPr>
              <w:jc w:val="center"/>
              <w:rPr>
                <w:rFonts w:ascii="Angsana New" w:hAnsi="Angsana New" w:cs="Angsana New"/>
              </w:rPr>
            </w:pPr>
          </w:p>
        </w:tc>
        <w:tc>
          <w:tcPr>
            <w:tcW w:w="998" w:type="dxa"/>
            <w:shd w:val="clear" w:color="auto" w:fill="E6E6E6"/>
            <w:vAlign w:val="center"/>
          </w:tcPr>
          <w:p w14:paraId="4F50681A" w14:textId="77777777" w:rsidR="000152C6" w:rsidRPr="0082362D" w:rsidRDefault="000152C6" w:rsidP="00C73F91">
            <w:pPr>
              <w:jc w:val="center"/>
              <w:rPr>
                <w:rFonts w:ascii="Angsana New" w:hAnsi="Angsana New" w:cs="Angsana New"/>
              </w:rPr>
            </w:pPr>
          </w:p>
        </w:tc>
        <w:tc>
          <w:tcPr>
            <w:tcW w:w="363" w:type="dxa"/>
            <w:vMerge/>
            <w:shd w:val="clear" w:color="auto" w:fill="E6E6E6"/>
            <w:vAlign w:val="center"/>
          </w:tcPr>
          <w:p w14:paraId="5AB681E3" w14:textId="77777777" w:rsidR="000152C6" w:rsidRPr="007D37C6" w:rsidRDefault="000152C6" w:rsidP="00C73F91">
            <w:pPr>
              <w:jc w:val="center"/>
            </w:pPr>
          </w:p>
        </w:tc>
      </w:tr>
      <w:tr w:rsidR="000152C6" w:rsidRPr="007D37C6" w14:paraId="58CA277B" w14:textId="77777777" w:rsidTr="00C73F91">
        <w:trPr>
          <w:cantSplit/>
          <w:jc w:val="center"/>
        </w:trPr>
        <w:tc>
          <w:tcPr>
            <w:tcW w:w="435" w:type="dxa"/>
            <w:vMerge/>
            <w:shd w:val="clear" w:color="auto" w:fill="auto"/>
            <w:textDirection w:val="btLr"/>
            <w:vAlign w:val="center"/>
          </w:tcPr>
          <w:p w14:paraId="29AEE210" w14:textId="77777777" w:rsidR="000152C6" w:rsidRPr="007D37C6" w:rsidRDefault="000152C6" w:rsidP="00C73F91">
            <w:pPr>
              <w:ind w:left="-525" w:right="113"/>
              <w:jc w:val="center"/>
            </w:pPr>
          </w:p>
        </w:tc>
        <w:tc>
          <w:tcPr>
            <w:tcW w:w="1406" w:type="dxa"/>
            <w:shd w:val="clear" w:color="auto" w:fill="auto"/>
            <w:noWrap/>
            <w:vAlign w:val="center"/>
          </w:tcPr>
          <w:p w14:paraId="3523596D" w14:textId="77777777" w:rsidR="000152C6" w:rsidRDefault="000152C6" w:rsidP="00C73F91">
            <w:pPr>
              <w:jc w:val="center"/>
              <w:rPr>
                <w:sz w:val="20"/>
                <w:szCs w:val="20"/>
              </w:rPr>
            </w:pPr>
            <w:r w:rsidRPr="00BB6C19">
              <w:rPr>
                <w:sz w:val="20"/>
                <w:szCs w:val="20"/>
              </w:rPr>
              <w:t xml:space="preserve">Figures </w:t>
            </w:r>
          </w:p>
          <w:p w14:paraId="282A8DBB" w14:textId="77777777" w:rsidR="000152C6" w:rsidRPr="00BB6C19" w:rsidRDefault="000152C6" w:rsidP="00C73F91">
            <w:pPr>
              <w:jc w:val="center"/>
              <w:rPr>
                <w:sz w:val="20"/>
                <w:szCs w:val="20"/>
              </w:rPr>
            </w:pPr>
            <w:r w:rsidRPr="00BB6C19">
              <w:rPr>
                <w:sz w:val="20"/>
                <w:szCs w:val="20"/>
              </w:rPr>
              <w:t>géométriques</w:t>
            </w:r>
          </w:p>
        </w:tc>
        <w:tc>
          <w:tcPr>
            <w:tcW w:w="1091" w:type="dxa"/>
            <w:shd w:val="clear" w:color="auto" w:fill="auto"/>
            <w:noWrap/>
            <w:vAlign w:val="center"/>
          </w:tcPr>
          <w:p w14:paraId="038BFE54" w14:textId="77777777" w:rsidR="000152C6" w:rsidRPr="0082362D" w:rsidRDefault="000152C6" w:rsidP="00C73F91">
            <w:pPr>
              <w:jc w:val="center"/>
              <w:rPr>
                <w:rFonts w:ascii="Angsana New" w:hAnsi="Angsana New" w:cs="Angsana New"/>
              </w:rPr>
            </w:pPr>
          </w:p>
        </w:tc>
        <w:tc>
          <w:tcPr>
            <w:tcW w:w="424" w:type="dxa"/>
            <w:tcBorders>
              <w:top w:val="dashSmallGap" w:sz="4" w:space="0" w:color="auto"/>
            </w:tcBorders>
            <w:shd w:val="clear" w:color="auto" w:fill="auto"/>
            <w:noWrap/>
            <w:vAlign w:val="center"/>
          </w:tcPr>
          <w:p w14:paraId="2CA88341" w14:textId="77777777" w:rsidR="000152C6" w:rsidRPr="0082362D" w:rsidRDefault="000152C6" w:rsidP="00C73F91">
            <w:pPr>
              <w:jc w:val="center"/>
              <w:rPr>
                <w:rFonts w:ascii="Angsana New" w:hAnsi="Angsana New" w:cs="Angsana New"/>
              </w:rPr>
            </w:pPr>
          </w:p>
        </w:tc>
        <w:tc>
          <w:tcPr>
            <w:tcW w:w="605" w:type="dxa"/>
            <w:shd w:val="clear" w:color="auto" w:fill="auto"/>
            <w:noWrap/>
            <w:vAlign w:val="center"/>
          </w:tcPr>
          <w:p w14:paraId="57C02AEE" w14:textId="77777777" w:rsidR="000152C6" w:rsidRPr="0082362D" w:rsidRDefault="000152C6" w:rsidP="00C73F91">
            <w:pPr>
              <w:jc w:val="center"/>
              <w:rPr>
                <w:rFonts w:ascii="Angsana New" w:hAnsi="Angsana New" w:cs="Angsana New"/>
              </w:rPr>
            </w:pPr>
          </w:p>
        </w:tc>
        <w:tc>
          <w:tcPr>
            <w:tcW w:w="931" w:type="dxa"/>
            <w:shd w:val="clear" w:color="auto" w:fill="E6E6E6"/>
            <w:noWrap/>
            <w:vAlign w:val="center"/>
          </w:tcPr>
          <w:p w14:paraId="023BCFE5" w14:textId="77777777" w:rsidR="000152C6" w:rsidRPr="0082362D" w:rsidRDefault="000152C6" w:rsidP="00C73F91">
            <w:pPr>
              <w:jc w:val="center"/>
              <w:rPr>
                <w:rFonts w:ascii="Angsana New" w:hAnsi="Angsana New" w:cs="Angsana New"/>
              </w:rPr>
            </w:pPr>
          </w:p>
        </w:tc>
        <w:tc>
          <w:tcPr>
            <w:tcW w:w="205" w:type="dxa"/>
            <w:shd w:val="clear" w:color="auto" w:fill="E6E6E6"/>
            <w:noWrap/>
            <w:vAlign w:val="center"/>
          </w:tcPr>
          <w:p w14:paraId="4BA33917" w14:textId="77777777" w:rsidR="000152C6" w:rsidRPr="0082362D" w:rsidRDefault="000152C6" w:rsidP="00C73F91">
            <w:pPr>
              <w:jc w:val="center"/>
              <w:rPr>
                <w:rFonts w:ascii="Angsana New" w:hAnsi="Angsana New" w:cs="Angsana New"/>
              </w:rPr>
            </w:pPr>
          </w:p>
        </w:tc>
        <w:tc>
          <w:tcPr>
            <w:tcW w:w="1194" w:type="dxa"/>
            <w:shd w:val="clear" w:color="auto" w:fill="E6E6E6"/>
            <w:noWrap/>
            <w:vAlign w:val="center"/>
          </w:tcPr>
          <w:p w14:paraId="4FD20A56" w14:textId="77777777" w:rsidR="000152C6" w:rsidRPr="0082362D" w:rsidRDefault="000152C6" w:rsidP="00C73F91">
            <w:pPr>
              <w:jc w:val="center"/>
              <w:rPr>
                <w:rFonts w:ascii="Angsana New" w:hAnsi="Angsana New" w:cs="Angsana New"/>
              </w:rPr>
            </w:pPr>
          </w:p>
        </w:tc>
        <w:tc>
          <w:tcPr>
            <w:tcW w:w="1295" w:type="dxa"/>
            <w:shd w:val="clear" w:color="auto" w:fill="E6E6E6"/>
            <w:noWrap/>
            <w:vAlign w:val="center"/>
          </w:tcPr>
          <w:p w14:paraId="47E37410" w14:textId="77777777" w:rsidR="000152C6" w:rsidRPr="0082362D" w:rsidRDefault="000152C6" w:rsidP="00C73F91">
            <w:pPr>
              <w:jc w:val="center"/>
              <w:rPr>
                <w:rFonts w:ascii="Angsana New" w:hAnsi="Angsana New" w:cs="Angsana New"/>
              </w:rPr>
            </w:pPr>
          </w:p>
        </w:tc>
        <w:tc>
          <w:tcPr>
            <w:tcW w:w="1325" w:type="dxa"/>
            <w:shd w:val="clear" w:color="auto" w:fill="E6E6E6"/>
            <w:noWrap/>
            <w:vAlign w:val="center"/>
          </w:tcPr>
          <w:p w14:paraId="7BE85616" w14:textId="77777777" w:rsidR="000152C6" w:rsidRPr="0082362D" w:rsidRDefault="000152C6" w:rsidP="00C73F91">
            <w:pPr>
              <w:jc w:val="center"/>
              <w:rPr>
                <w:rFonts w:ascii="Angsana New" w:hAnsi="Angsana New" w:cs="Angsana New"/>
              </w:rPr>
            </w:pPr>
          </w:p>
        </w:tc>
        <w:tc>
          <w:tcPr>
            <w:tcW w:w="1080" w:type="dxa"/>
            <w:shd w:val="clear" w:color="auto" w:fill="E6E6E6"/>
            <w:noWrap/>
            <w:vAlign w:val="center"/>
          </w:tcPr>
          <w:p w14:paraId="1B3B86C0" w14:textId="77777777" w:rsidR="000152C6" w:rsidRPr="0082362D" w:rsidRDefault="000152C6" w:rsidP="00C73F91">
            <w:pPr>
              <w:jc w:val="center"/>
              <w:rPr>
                <w:rFonts w:ascii="Angsana New" w:hAnsi="Angsana New" w:cs="Angsana New"/>
              </w:rPr>
            </w:pPr>
          </w:p>
        </w:tc>
        <w:tc>
          <w:tcPr>
            <w:tcW w:w="970" w:type="dxa"/>
            <w:shd w:val="clear" w:color="auto" w:fill="E6E6E6"/>
            <w:noWrap/>
            <w:vAlign w:val="center"/>
          </w:tcPr>
          <w:p w14:paraId="55AD37DC" w14:textId="77777777" w:rsidR="000152C6" w:rsidRPr="0082362D" w:rsidRDefault="000152C6" w:rsidP="00C73F91">
            <w:pPr>
              <w:jc w:val="center"/>
              <w:rPr>
                <w:rFonts w:ascii="Angsana New" w:hAnsi="Angsana New" w:cs="Angsana New"/>
              </w:rPr>
            </w:pPr>
          </w:p>
        </w:tc>
        <w:tc>
          <w:tcPr>
            <w:tcW w:w="436" w:type="dxa"/>
            <w:shd w:val="clear" w:color="auto" w:fill="E6E6E6"/>
            <w:noWrap/>
            <w:vAlign w:val="center"/>
          </w:tcPr>
          <w:p w14:paraId="7144D107" w14:textId="77777777" w:rsidR="000152C6" w:rsidRPr="0082362D" w:rsidRDefault="000152C6" w:rsidP="00C73F91">
            <w:pPr>
              <w:jc w:val="center"/>
              <w:rPr>
                <w:rFonts w:ascii="Angsana New" w:hAnsi="Angsana New" w:cs="Angsana New"/>
              </w:rPr>
            </w:pPr>
          </w:p>
        </w:tc>
        <w:tc>
          <w:tcPr>
            <w:tcW w:w="436" w:type="dxa"/>
            <w:shd w:val="clear" w:color="auto" w:fill="E6E6E6"/>
            <w:noWrap/>
            <w:vAlign w:val="center"/>
          </w:tcPr>
          <w:p w14:paraId="7813FF23" w14:textId="77777777" w:rsidR="000152C6" w:rsidRPr="0082362D" w:rsidRDefault="000152C6" w:rsidP="00C73F91">
            <w:pPr>
              <w:jc w:val="center"/>
              <w:rPr>
                <w:rFonts w:ascii="Angsana New" w:hAnsi="Angsana New" w:cs="Angsana New"/>
              </w:rPr>
            </w:pPr>
          </w:p>
        </w:tc>
        <w:tc>
          <w:tcPr>
            <w:tcW w:w="436" w:type="dxa"/>
            <w:shd w:val="clear" w:color="auto" w:fill="E6E6E6"/>
            <w:noWrap/>
            <w:vAlign w:val="center"/>
          </w:tcPr>
          <w:p w14:paraId="322FDCD3" w14:textId="77777777" w:rsidR="000152C6" w:rsidRPr="0082362D" w:rsidRDefault="000152C6" w:rsidP="00C73F91">
            <w:pPr>
              <w:jc w:val="center"/>
              <w:rPr>
                <w:rFonts w:ascii="Angsana New" w:hAnsi="Angsana New" w:cs="Angsana New"/>
              </w:rPr>
            </w:pPr>
          </w:p>
        </w:tc>
        <w:tc>
          <w:tcPr>
            <w:tcW w:w="436" w:type="dxa"/>
            <w:shd w:val="clear" w:color="auto" w:fill="E6E6E6"/>
            <w:noWrap/>
            <w:vAlign w:val="center"/>
          </w:tcPr>
          <w:p w14:paraId="71374EE9" w14:textId="77777777" w:rsidR="000152C6" w:rsidRPr="0082362D" w:rsidRDefault="000152C6" w:rsidP="00C73F91">
            <w:pPr>
              <w:jc w:val="center"/>
              <w:rPr>
                <w:rFonts w:ascii="Angsana New" w:hAnsi="Angsana New" w:cs="Angsana New"/>
              </w:rPr>
            </w:pPr>
          </w:p>
        </w:tc>
        <w:tc>
          <w:tcPr>
            <w:tcW w:w="998" w:type="dxa"/>
            <w:shd w:val="clear" w:color="auto" w:fill="E6E6E6"/>
            <w:vAlign w:val="center"/>
          </w:tcPr>
          <w:p w14:paraId="71DB2CB0" w14:textId="77777777" w:rsidR="000152C6" w:rsidRPr="0082362D" w:rsidRDefault="000152C6" w:rsidP="00C73F91">
            <w:pPr>
              <w:jc w:val="center"/>
              <w:rPr>
                <w:rFonts w:ascii="Angsana New" w:hAnsi="Angsana New" w:cs="Angsana New"/>
              </w:rPr>
            </w:pPr>
          </w:p>
        </w:tc>
        <w:tc>
          <w:tcPr>
            <w:tcW w:w="363" w:type="dxa"/>
            <w:vMerge/>
            <w:shd w:val="clear" w:color="auto" w:fill="E6E6E6"/>
            <w:vAlign w:val="center"/>
          </w:tcPr>
          <w:p w14:paraId="004E5972" w14:textId="77777777" w:rsidR="000152C6" w:rsidRPr="007D37C6" w:rsidRDefault="000152C6" w:rsidP="00C73F91">
            <w:pPr>
              <w:jc w:val="center"/>
            </w:pPr>
          </w:p>
        </w:tc>
      </w:tr>
      <w:tr w:rsidR="000152C6" w:rsidRPr="007D37C6" w14:paraId="407B99AF" w14:textId="77777777" w:rsidTr="00C73F91">
        <w:trPr>
          <w:cantSplit/>
          <w:jc w:val="center"/>
        </w:trPr>
        <w:tc>
          <w:tcPr>
            <w:tcW w:w="435" w:type="dxa"/>
            <w:vMerge/>
            <w:shd w:val="clear" w:color="auto" w:fill="auto"/>
            <w:textDirection w:val="btLr"/>
            <w:vAlign w:val="center"/>
          </w:tcPr>
          <w:p w14:paraId="5E5974F2" w14:textId="77777777" w:rsidR="000152C6" w:rsidRPr="007D37C6" w:rsidRDefault="000152C6" w:rsidP="00C73F91">
            <w:pPr>
              <w:ind w:left="-525" w:right="113"/>
              <w:jc w:val="center"/>
            </w:pPr>
          </w:p>
        </w:tc>
        <w:tc>
          <w:tcPr>
            <w:tcW w:w="1406" w:type="dxa"/>
            <w:shd w:val="clear" w:color="auto" w:fill="auto"/>
            <w:noWrap/>
            <w:vAlign w:val="center"/>
          </w:tcPr>
          <w:p w14:paraId="28E85948" w14:textId="77777777" w:rsidR="000152C6" w:rsidRPr="00BB6C19" w:rsidRDefault="000152C6" w:rsidP="00C73F91">
            <w:pPr>
              <w:jc w:val="center"/>
              <w:rPr>
                <w:sz w:val="20"/>
                <w:szCs w:val="20"/>
              </w:rPr>
            </w:pPr>
            <w:r w:rsidRPr="00BB6C19">
              <w:rPr>
                <w:sz w:val="20"/>
                <w:szCs w:val="20"/>
              </w:rPr>
              <w:t>Réticulés</w:t>
            </w:r>
          </w:p>
        </w:tc>
        <w:tc>
          <w:tcPr>
            <w:tcW w:w="1091" w:type="dxa"/>
            <w:shd w:val="clear" w:color="auto" w:fill="auto"/>
            <w:noWrap/>
            <w:vAlign w:val="center"/>
          </w:tcPr>
          <w:p w14:paraId="74B5F22D" w14:textId="77777777" w:rsidR="000152C6" w:rsidRPr="0082362D" w:rsidRDefault="000152C6" w:rsidP="00C73F91">
            <w:pPr>
              <w:jc w:val="center"/>
              <w:rPr>
                <w:rFonts w:ascii="Angsana New" w:hAnsi="Angsana New" w:cs="Angsana New"/>
              </w:rPr>
            </w:pPr>
          </w:p>
        </w:tc>
        <w:tc>
          <w:tcPr>
            <w:tcW w:w="424" w:type="dxa"/>
            <w:shd w:val="clear" w:color="auto" w:fill="auto"/>
            <w:noWrap/>
            <w:vAlign w:val="center"/>
          </w:tcPr>
          <w:p w14:paraId="03188C15" w14:textId="77777777" w:rsidR="000152C6" w:rsidRPr="0082362D" w:rsidRDefault="000152C6" w:rsidP="00C73F91">
            <w:pPr>
              <w:jc w:val="center"/>
              <w:rPr>
                <w:rFonts w:ascii="Angsana New" w:hAnsi="Angsana New" w:cs="Angsana New"/>
              </w:rPr>
            </w:pPr>
          </w:p>
        </w:tc>
        <w:tc>
          <w:tcPr>
            <w:tcW w:w="605" w:type="dxa"/>
            <w:shd w:val="clear" w:color="auto" w:fill="auto"/>
            <w:noWrap/>
            <w:vAlign w:val="center"/>
          </w:tcPr>
          <w:p w14:paraId="5FC2AC1D" w14:textId="77777777" w:rsidR="000152C6" w:rsidRPr="0082362D" w:rsidRDefault="000152C6" w:rsidP="00C73F91">
            <w:pPr>
              <w:jc w:val="center"/>
              <w:rPr>
                <w:rFonts w:ascii="Angsana New" w:hAnsi="Angsana New" w:cs="Angsana New"/>
              </w:rPr>
            </w:pPr>
          </w:p>
        </w:tc>
        <w:tc>
          <w:tcPr>
            <w:tcW w:w="931" w:type="dxa"/>
            <w:shd w:val="clear" w:color="auto" w:fill="auto"/>
            <w:noWrap/>
            <w:vAlign w:val="center"/>
          </w:tcPr>
          <w:p w14:paraId="4A51AE00" w14:textId="77777777" w:rsidR="000152C6" w:rsidRPr="0082362D" w:rsidRDefault="000152C6" w:rsidP="00C73F91">
            <w:pPr>
              <w:jc w:val="center"/>
              <w:rPr>
                <w:rFonts w:ascii="Angsana New" w:hAnsi="Angsana New" w:cs="Angsana New"/>
              </w:rPr>
            </w:pPr>
          </w:p>
        </w:tc>
        <w:tc>
          <w:tcPr>
            <w:tcW w:w="205" w:type="dxa"/>
            <w:shd w:val="clear" w:color="auto" w:fill="E6E6E6"/>
            <w:noWrap/>
            <w:vAlign w:val="center"/>
          </w:tcPr>
          <w:p w14:paraId="3A8D2232" w14:textId="77777777" w:rsidR="000152C6" w:rsidRPr="0082362D" w:rsidRDefault="000152C6" w:rsidP="00C73F91">
            <w:pPr>
              <w:jc w:val="center"/>
              <w:rPr>
                <w:rFonts w:ascii="Angsana New" w:hAnsi="Angsana New" w:cs="Angsana New"/>
              </w:rPr>
            </w:pPr>
          </w:p>
        </w:tc>
        <w:tc>
          <w:tcPr>
            <w:tcW w:w="1194" w:type="dxa"/>
            <w:shd w:val="clear" w:color="auto" w:fill="E6E6E6"/>
            <w:noWrap/>
            <w:vAlign w:val="center"/>
          </w:tcPr>
          <w:p w14:paraId="5365BD17" w14:textId="77777777" w:rsidR="000152C6" w:rsidRPr="0082362D" w:rsidRDefault="000152C6" w:rsidP="00C73F91">
            <w:pPr>
              <w:jc w:val="center"/>
              <w:rPr>
                <w:rFonts w:ascii="Angsana New" w:hAnsi="Angsana New" w:cs="Angsana New"/>
              </w:rPr>
            </w:pPr>
          </w:p>
        </w:tc>
        <w:tc>
          <w:tcPr>
            <w:tcW w:w="1295" w:type="dxa"/>
            <w:shd w:val="clear" w:color="auto" w:fill="E6E6E6"/>
            <w:noWrap/>
            <w:vAlign w:val="center"/>
          </w:tcPr>
          <w:p w14:paraId="01140EE6" w14:textId="77777777" w:rsidR="000152C6" w:rsidRPr="0082362D" w:rsidRDefault="000152C6" w:rsidP="00C73F91">
            <w:pPr>
              <w:jc w:val="center"/>
              <w:rPr>
                <w:rFonts w:ascii="Angsana New" w:hAnsi="Angsana New" w:cs="Angsana New"/>
              </w:rPr>
            </w:pPr>
          </w:p>
        </w:tc>
        <w:tc>
          <w:tcPr>
            <w:tcW w:w="1325" w:type="dxa"/>
            <w:shd w:val="clear" w:color="auto" w:fill="E6E6E6"/>
            <w:noWrap/>
            <w:vAlign w:val="center"/>
          </w:tcPr>
          <w:p w14:paraId="798C4479" w14:textId="77777777" w:rsidR="000152C6" w:rsidRPr="0082362D" w:rsidRDefault="000152C6" w:rsidP="00C73F91">
            <w:pPr>
              <w:jc w:val="center"/>
              <w:rPr>
                <w:rFonts w:ascii="Angsana New" w:hAnsi="Angsana New" w:cs="Angsana New"/>
              </w:rPr>
            </w:pPr>
          </w:p>
        </w:tc>
        <w:tc>
          <w:tcPr>
            <w:tcW w:w="1080" w:type="dxa"/>
            <w:shd w:val="clear" w:color="auto" w:fill="E6E6E6"/>
            <w:noWrap/>
            <w:vAlign w:val="center"/>
          </w:tcPr>
          <w:p w14:paraId="152BDBA2" w14:textId="77777777" w:rsidR="000152C6" w:rsidRPr="0082362D" w:rsidRDefault="000152C6" w:rsidP="00C73F91">
            <w:pPr>
              <w:jc w:val="center"/>
              <w:rPr>
                <w:rFonts w:ascii="Angsana New" w:hAnsi="Angsana New" w:cs="Angsana New"/>
              </w:rPr>
            </w:pPr>
          </w:p>
        </w:tc>
        <w:tc>
          <w:tcPr>
            <w:tcW w:w="970" w:type="dxa"/>
            <w:shd w:val="clear" w:color="auto" w:fill="E6E6E6"/>
            <w:noWrap/>
            <w:vAlign w:val="center"/>
          </w:tcPr>
          <w:p w14:paraId="4E9596AA" w14:textId="77777777" w:rsidR="000152C6" w:rsidRPr="0082362D" w:rsidRDefault="000152C6" w:rsidP="00C73F91">
            <w:pPr>
              <w:jc w:val="center"/>
              <w:rPr>
                <w:rFonts w:ascii="Angsana New" w:hAnsi="Angsana New" w:cs="Angsana New"/>
              </w:rPr>
            </w:pPr>
          </w:p>
        </w:tc>
        <w:tc>
          <w:tcPr>
            <w:tcW w:w="436" w:type="dxa"/>
            <w:shd w:val="clear" w:color="auto" w:fill="E6E6E6"/>
            <w:noWrap/>
            <w:vAlign w:val="center"/>
          </w:tcPr>
          <w:p w14:paraId="5BC1D62B" w14:textId="77777777" w:rsidR="000152C6" w:rsidRPr="0082362D" w:rsidRDefault="000152C6" w:rsidP="00C73F91">
            <w:pPr>
              <w:jc w:val="center"/>
              <w:rPr>
                <w:rFonts w:ascii="Angsana New" w:hAnsi="Angsana New" w:cs="Angsana New"/>
              </w:rPr>
            </w:pPr>
          </w:p>
        </w:tc>
        <w:tc>
          <w:tcPr>
            <w:tcW w:w="436" w:type="dxa"/>
            <w:shd w:val="clear" w:color="auto" w:fill="E6E6E6"/>
            <w:noWrap/>
            <w:vAlign w:val="center"/>
          </w:tcPr>
          <w:p w14:paraId="3642045E" w14:textId="77777777" w:rsidR="000152C6" w:rsidRPr="0082362D" w:rsidRDefault="000152C6" w:rsidP="00C73F91">
            <w:pPr>
              <w:jc w:val="center"/>
              <w:rPr>
                <w:rFonts w:ascii="Angsana New" w:hAnsi="Angsana New" w:cs="Angsana New"/>
              </w:rPr>
            </w:pPr>
          </w:p>
        </w:tc>
        <w:tc>
          <w:tcPr>
            <w:tcW w:w="436" w:type="dxa"/>
            <w:shd w:val="clear" w:color="auto" w:fill="E6E6E6"/>
            <w:noWrap/>
            <w:vAlign w:val="center"/>
          </w:tcPr>
          <w:p w14:paraId="1DAE4E56" w14:textId="77777777" w:rsidR="000152C6" w:rsidRPr="0082362D" w:rsidRDefault="000152C6" w:rsidP="00C73F91">
            <w:pPr>
              <w:jc w:val="center"/>
              <w:rPr>
                <w:rFonts w:ascii="Angsana New" w:hAnsi="Angsana New" w:cs="Angsana New"/>
              </w:rPr>
            </w:pPr>
          </w:p>
        </w:tc>
        <w:tc>
          <w:tcPr>
            <w:tcW w:w="436" w:type="dxa"/>
            <w:shd w:val="clear" w:color="auto" w:fill="E6E6E6"/>
            <w:noWrap/>
            <w:vAlign w:val="center"/>
          </w:tcPr>
          <w:p w14:paraId="42FFF7F5" w14:textId="77777777" w:rsidR="000152C6" w:rsidRPr="0082362D" w:rsidRDefault="000152C6" w:rsidP="00C73F91">
            <w:pPr>
              <w:jc w:val="center"/>
              <w:rPr>
                <w:rFonts w:ascii="Angsana New" w:hAnsi="Angsana New" w:cs="Angsana New"/>
              </w:rPr>
            </w:pPr>
          </w:p>
        </w:tc>
        <w:tc>
          <w:tcPr>
            <w:tcW w:w="998" w:type="dxa"/>
            <w:shd w:val="clear" w:color="auto" w:fill="E6E6E6"/>
            <w:vAlign w:val="center"/>
          </w:tcPr>
          <w:p w14:paraId="70D84D1D" w14:textId="77777777" w:rsidR="000152C6" w:rsidRPr="0082362D" w:rsidRDefault="000152C6" w:rsidP="00C73F91">
            <w:pPr>
              <w:jc w:val="center"/>
              <w:rPr>
                <w:rFonts w:ascii="Angsana New" w:hAnsi="Angsana New" w:cs="Angsana New"/>
              </w:rPr>
            </w:pPr>
          </w:p>
        </w:tc>
        <w:tc>
          <w:tcPr>
            <w:tcW w:w="363" w:type="dxa"/>
            <w:vMerge/>
            <w:shd w:val="clear" w:color="auto" w:fill="E6E6E6"/>
            <w:vAlign w:val="center"/>
          </w:tcPr>
          <w:p w14:paraId="35134CF1" w14:textId="77777777" w:rsidR="000152C6" w:rsidRPr="007D37C6" w:rsidRDefault="000152C6" w:rsidP="00C73F91">
            <w:pPr>
              <w:jc w:val="center"/>
            </w:pPr>
          </w:p>
        </w:tc>
      </w:tr>
      <w:tr w:rsidR="000152C6" w:rsidRPr="007D37C6" w14:paraId="4B1E794E" w14:textId="77777777" w:rsidTr="00C73F91">
        <w:trPr>
          <w:cantSplit/>
          <w:jc w:val="center"/>
        </w:trPr>
        <w:tc>
          <w:tcPr>
            <w:tcW w:w="435" w:type="dxa"/>
            <w:vMerge/>
            <w:shd w:val="clear" w:color="auto" w:fill="auto"/>
            <w:textDirection w:val="btLr"/>
            <w:vAlign w:val="center"/>
          </w:tcPr>
          <w:p w14:paraId="60C3AA23" w14:textId="77777777" w:rsidR="000152C6" w:rsidRPr="007D37C6" w:rsidRDefault="000152C6" w:rsidP="00C73F91">
            <w:pPr>
              <w:ind w:left="-525" w:right="113"/>
              <w:jc w:val="center"/>
            </w:pPr>
          </w:p>
        </w:tc>
        <w:tc>
          <w:tcPr>
            <w:tcW w:w="1406" w:type="dxa"/>
            <w:shd w:val="clear" w:color="auto" w:fill="auto"/>
            <w:noWrap/>
            <w:vAlign w:val="center"/>
          </w:tcPr>
          <w:p w14:paraId="4D62D934" w14:textId="77777777" w:rsidR="000152C6" w:rsidRPr="00BB6C19" w:rsidRDefault="00000000" w:rsidP="00C73F91">
            <w:pPr>
              <w:jc w:val="center"/>
              <w:rPr>
                <w:sz w:val="20"/>
                <w:szCs w:val="20"/>
              </w:rPr>
            </w:pPr>
            <w:hyperlink r:id="rId13637" w:anchor="Typ_Bego_Topographies" w:history="1">
              <w:r w:rsidR="000152C6" w:rsidRPr="00BB6C19">
                <w:rPr>
                  <w:rStyle w:val="Hyperlink"/>
                  <w:sz w:val="20"/>
                  <w:szCs w:val="20"/>
                </w:rPr>
                <w:t>Topographies</w:t>
              </w:r>
            </w:hyperlink>
          </w:p>
        </w:tc>
        <w:tc>
          <w:tcPr>
            <w:tcW w:w="1091" w:type="dxa"/>
            <w:shd w:val="clear" w:color="auto" w:fill="auto"/>
            <w:noWrap/>
            <w:vAlign w:val="center"/>
          </w:tcPr>
          <w:p w14:paraId="64338D95" w14:textId="77777777" w:rsidR="000152C6" w:rsidRPr="0082362D" w:rsidRDefault="000152C6" w:rsidP="00C73F91">
            <w:pPr>
              <w:jc w:val="center"/>
              <w:rPr>
                <w:rFonts w:ascii="Angsana New" w:hAnsi="Angsana New" w:cs="Angsana New"/>
              </w:rPr>
            </w:pPr>
          </w:p>
        </w:tc>
        <w:tc>
          <w:tcPr>
            <w:tcW w:w="424" w:type="dxa"/>
            <w:shd w:val="clear" w:color="auto" w:fill="auto"/>
            <w:noWrap/>
            <w:vAlign w:val="center"/>
          </w:tcPr>
          <w:p w14:paraId="28CB8A56" w14:textId="77777777" w:rsidR="000152C6" w:rsidRPr="0082362D" w:rsidRDefault="000152C6" w:rsidP="00C73F91">
            <w:pPr>
              <w:jc w:val="center"/>
              <w:rPr>
                <w:rFonts w:ascii="Angsana New" w:hAnsi="Angsana New" w:cs="Angsana New"/>
              </w:rPr>
            </w:pPr>
          </w:p>
        </w:tc>
        <w:tc>
          <w:tcPr>
            <w:tcW w:w="605" w:type="dxa"/>
            <w:shd w:val="clear" w:color="auto" w:fill="auto"/>
            <w:noWrap/>
            <w:vAlign w:val="center"/>
          </w:tcPr>
          <w:p w14:paraId="2386CCBA" w14:textId="77777777" w:rsidR="000152C6" w:rsidRPr="0082362D" w:rsidRDefault="000152C6" w:rsidP="00C73F91">
            <w:pPr>
              <w:jc w:val="center"/>
              <w:rPr>
                <w:rFonts w:ascii="Angsana New" w:hAnsi="Angsana New" w:cs="Angsana New"/>
              </w:rPr>
            </w:pPr>
          </w:p>
        </w:tc>
        <w:tc>
          <w:tcPr>
            <w:tcW w:w="931" w:type="dxa"/>
            <w:shd w:val="clear" w:color="auto" w:fill="auto"/>
            <w:noWrap/>
            <w:vAlign w:val="center"/>
          </w:tcPr>
          <w:p w14:paraId="0568B9FD" w14:textId="77777777" w:rsidR="000152C6" w:rsidRPr="0082362D" w:rsidRDefault="000152C6" w:rsidP="00C73F91">
            <w:pPr>
              <w:jc w:val="center"/>
              <w:rPr>
                <w:rFonts w:ascii="Angsana New" w:hAnsi="Angsana New" w:cs="Angsana New"/>
              </w:rPr>
            </w:pPr>
          </w:p>
        </w:tc>
        <w:tc>
          <w:tcPr>
            <w:tcW w:w="205" w:type="dxa"/>
            <w:shd w:val="clear" w:color="auto" w:fill="auto"/>
            <w:noWrap/>
            <w:vAlign w:val="center"/>
          </w:tcPr>
          <w:p w14:paraId="1DB3DE27" w14:textId="77777777" w:rsidR="000152C6" w:rsidRPr="0082362D" w:rsidRDefault="000152C6" w:rsidP="00C73F91">
            <w:pPr>
              <w:jc w:val="center"/>
              <w:rPr>
                <w:rFonts w:ascii="Angsana New" w:hAnsi="Angsana New" w:cs="Angsana New"/>
              </w:rPr>
            </w:pPr>
          </w:p>
        </w:tc>
        <w:tc>
          <w:tcPr>
            <w:tcW w:w="1194" w:type="dxa"/>
            <w:shd w:val="clear" w:color="auto" w:fill="E6E6E6"/>
            <w:noWrap/>
            <w:vAlign w:val="center"/>
          </w:tcPr>
          <w:p w14:paraId="185E3D56" w14:textId="77777777" w:rsidR="000152C6" w:rsidRPr="0082362D" w:rsidRDefault="000152C6" w:rsidP="00C73F91">
            <w:pPr>
              <w:jc w:val="center"/>
              <w:rPr>
                <w:rFonts w:ascii="Angsana New" w:hAnsi="Angsana New" w:cs="Angsana New"/>
              </w:rPr>
            </w:pPr>
          </w:p>
        </w:tc>
        <w:tc>
          <w:tcPr>
            <w:tcW w:w="1295" w:type="dxa"/>
            <w:shd w:val="clear" w:color="auto" w:fill="E6E6E6"/>
            <w:noWrap/>
            <w:vAlign w:val="center"/>
          </w:tcPr>
          <w:p w14:paraId="7263C470" w14:textId="77777777" w:rsidR="000152C6" w:rsidRPr="0082362D" w:rsidRDefault="000152C6" w:rsidP="00C73F91">
            <w:pPr>
              <w:jc w:val="center"/>
              <w:rPr>
                <w:rFonts w:ascii="Angsana New" w:hAnsi="Angsana New" w:cs="Angsana New"/>
              </w:rPr>
            </w:pPr>
          </w:p>
        </w:tc>
        <w:tc>
          <w:tcPr>
            <w:tcW w:w="1325" w:type="dxa"/>
            <w:shd w:val="clear" w:color="auto" w:fill="E6E6E6"/>
            <w:noWrap/>
            <w:vAlign w:val="center"/>
          </w:tcPr>
          <w:p w14:paraId="7873DF5D" w14:textId="77777777" w:rsidR="000152C6" w:rsidRPr="0082362D" w:rsidRDefault="000152C6" w:rsidP="00C73F91">
            <w:pPr>
              <w:jc w:val="center"/>
              <w:rPr>
                <w:rFonts w:ascii="Angsana New" w:hAnsi="Angsana New" w:cs="Angsana New"/>
              </w:rPr>
            </w:pPr>
          </w:p>
        </w:tc>
        <w:tc>
          <w:tcPr>
            <w:tcW w:w="1080" w:type="dxa"/>
            <w:shd w:val="clear" w:color="auto" w:fill="E6E6E6"/>
            <w:noWrap/>
            <w:vAlign w:val="center"/>
          </w:tcPr>
          <w:p w14:paraId="104CFB88" w14:textId="77777777" w:rsidR="000152C6" w:rsidRPr="0082362D" w:rsidRDefault="000152C6" w:rsidP="00C73F91">
            <w:pPr>
              <w:jc w:val="center"/>
              <w:rPr>
                <w:rFonts w:ascii="Angsana New" w:hAnsi="Angsana New" w:cs="Angsana New"/>
              </w:rPr>
            </w:pPr>
          </w:p>
        </w:tc>
        <w:tc>
          <w:tcPr>
            <w:tcW w:w="970" w:type="dxa"/>
            <w:shd w:val="clear" w:color="auto" w:fill="E6E6E6"/>
            <w:noWrap/>
            <w:vAlign w:val="center"/>
          </w:tcPr>
          <w:p w14:paraId="745A56E9" w14:textId="77777777" w:rsidR="000152C6" w:rsidRPr="0082362D" w:rsidRDefault="000152C6" w:rsidP="00C73F91">
            <w:pPr>
              <w:jc w:val="center"/>
              <w:rPr>
                <w:rFonts w:ascii="Angsana New" w:hAnsi="Angsana New" w:cs="Angsana New"/>
              </w:rPr>
            </w:pPr>
          </w:p>
        </w:tc>
        <w:tc>
          <w:tcPr>
            <w:tcW w:w="436" w:type="dxa"/>
            <w:shd w:val="clear" w:color="auto" w:fill="E6E6E6"/>
            <w:noWrap/>
            <w:vAlign w:val="center"/>
          </w:tcPr>
          <w:p w14:paraId="48C525ED" w14:textId="77777777" w:rsidR="000152C6" w:rsidRPr="0082362D" w:rsidRDefault="000152C6" w:rsidP="00C73F91">
            <w:pPr>
              <w:jc w:val="center"/>
              <w:rPr>
                <w:rFonts w:ascii="Angsana New" w:hAnsi="Angsana New" w:cs="Angsana New"/>
              </w:rPr>
            </w:pPr>
          </w:p>
        </w:tc>
        <w:tc>
          <w:tcPr>
            <w:tcW w:w="436" w:type="dxa"/>
            <w:shd w:val="clear" w:color="auto" w:fill="E6E6E6"/>
            <w:noWrap/>
            <w:vAlign w:val="center"/>
          </w:tcPr>
          <w:p w14:paraId="4E4CC38C" w14:textId="77777777" w:rsidR="000152C6" w:rsidRPr="0082362D" w:rsidRDefault="000152C6" w:rsidP="00C73F91">
            <w:pPr>
              <w:jc w:val="center"/>
              <w:rPr>
                <w:rFonts w:ascii="Angsana New" w:hAnsi="Angsana New" w:cs="Angsana New"/>
              </w:rPr>
            </w:pPr>
          </w:p>
        </w:tc>
        <w:tc>
          <w:tcPr>
            <w:tcW w:w="436" w:type="dxa"/>
            <w:shd w:val="clear" w:color="auto" w:fill="E6E6E6"/>
            <w:noWrap/>
            <w:vAlign w:val="center"/>
          </w:tcPr>
          <w:p w14:paraId="71F6B284" w14:textId="77777777" w:rsidR="000152C6" w:rsidRPr="0082362D" w:rsidRDefault="000152C6" w:rsidP="00C73F91">
            <w:pPr>
              <w:jc w:val="center"/>
              <w:rPr>
                <w:rFonts w:ascii="Angsana New" w:hAnsi="Angsana New" w:cs="Angsana New"/>
              </w:rPr>
            </w:pPr>
          </w:p>
        </w:tc>
        <w:tc>
          <w:tcPr>
            <w:tcW w:w="436" w:type="dxa"/>
            <w:shd w:val="clear" w:color="auto" w:fill="E6E6E6"/>
            <w:noWrap/>
            <w:vAlign w:val="center"/>
          </w:tcPr>
          <w:p w14:paraId="202B57EF" w14:textId="77777777" w:rsidR="000152C6" w:rsidRPr="0082362D" w:rsidRDefault="000152C6" w:rsidP="00C73F91">
            <w:pPr>
              <w:jc w:val="center"/>
              <w:rPr>
                <w:rFonts w:ascii="Angsana New" w:hAnsi="Angsana New" w:cs="Angsana New"/>
              </w:rPr>
            </w:pPr>
          </w:p>
        </w:tc>
        <w:tc>
          <w:tcPr>
            <w:tcW w:w="998" w:type="dxa"/>
            <w:shd w:val="clear" w:color="auto" w:fill="E6E6E6"/>
            <w:vAlign w:val="center"/>
          </w:tcPr>
          <w:p w14:paraId="39D9278B" w14:textId="77777777" w:rsidR="000152C6" w:rsidRPr="0082362D" w:rsidRDefault="000152C6" w:rsidP="00C73F91">
            <w:pPr>
              <w:jc w:val="center"/>
              <w:rPr>
                <w:rFonts w:ascii="Angsana New" w:hAnsi="Angsana New" w:cs="Angsana New"/>
              </w:rPr>
            </w:pPr>
          </w:p>
        </w:tc>
        <w:tc>
          <w:tcPr>
            <w:tcW w:w="363" w:type="dxa"/>
            <w:vMerge/>
            <w:shd w:val="clear" w:color="auto" w:fill="E6E6E6"/>
            <w:vAlign w:val="center"/>
          </w:tcPr>
          <w:p w14:paraId="5ACED06B" w14:textId="77777777" w:rsidR="000152C6" w:rsidRPr="007D37C6" w:rsidRDefault="000152C6" w:rsidP="00C73F91">
            <w:pPr>
              <w:jc w:val="center"/>
            </w:pPr>
          </w:p>
        </w:tc>
      </w:tr>
      <w:tr w:rsidR="000152C6" w:rsidRPr="007D37C6" w14:paraId="1761D0A7" w14:textId="77777777" w:rsidTr="00C73F91">
        <w:trPr>
          <w:cantSplit/>
          <w:jc w:val="center"/>
        </w:trPr>
        <w:tc>
          <w:tcPr>
            <w:tcW w:w="435" w:type="dxa"/>
            <w:vMerge/>
            <w:shd w:val="clear" w:color="auto" w:fill="auto"/>
            <w:textDirection w:val="btLr"/>
            <w:vAlign w:val="center"/>
          </w:tcPr>
          <w:p w14:paraId="6B207668" w14:textId="77777777" w:rsidR="000152C6" w:rsidRPr="007D37C6" w:rsidRDefault="000152C6" w:rsidP="00C73F91">
            <w:pPr>
              <w:ind w:left="-525" w:right="113"/>
              <w:jc w:val="center"/>
            </w:pPr>
          </w:p>
        </w:tc>
        <w:tc>
          <w:tcPr>
            <w:tcW w:w="1406" w:type="dxa"/>
            <w:shd w:val="clear" w:color="auto" w:fill="auto"/>
            <w:noWrap/>
            <w:vAlign w:val="center"/>
          </w:tcPr>
          <w:p w14:paraId="576B6226" w14:textId="77777777" w:rsidR="000152C6" w:rsidRPr="00BB6C19" w:rsidRDefault="00000000" w:rsidP="00C73F91">
            <w:pPr>
              <w:jc w:val="center"/>
              <w:rPr>
                <w:sz w:val="20"/>
                <w:szCs w:val="20"/>
              </w:rPr>
            </w:pPr>
            <w:hyperlink r:id="rId13638" w:anchor="Typ_Bego_Figures_Franges" w:history="1">
              <w:r w:rsidR="000152C6" w:rsidRPr="00BB6C19">
                <w:rPr>
                  <w:rStyle w:val="Hyperlink"/>
                  <w:sz w:val="20"/>
                  <w:szCs w:val="20"/>
                </w:rPr>
                <w:t>Figures à Franges</w:t>
              </w:r>
            </w:hyperlink>
          </w:p>
        </w:tc>
        <w:tc>
          <w:tcPr>
            <w:tcW w:w="1091" w:type="dxa"/>
            <w:shd w:val="clear" w:color="auto" w:fill="auto"/>
            <w:noWrap/>
            <w:vAlign w:val="center"/>
          </w:tcPr>
          <w:p w14:paraId="4DA13B13" w14:textId="77777777" w:rsidR="000152C6" w:rsidRPr="0082362D" w:rsidRDefault="000152C6" w:rsidP="00C73F91">
            <w:pPr>
              <w:jc w:val="center"/>
              <w:rPr>
                <w:rFonts w:ascii="Angsana New" w:hAnsi="Angsana New" w:cs="Angsana New"/>
              </w:rPr>
            </w:pPr>
          </w:p>
        </w:tc>
        <w:tc>
          <w:tcPr>
            <w:tcW w:w="424" w:type="dxa"/>
            <w:shd w:val="clear" w:color="auto" w:fill="auto"/>
            <w:noWrap/>
            <w:vAlign w:val="center"/>
          </w:tcPr>
          <w:p w14:paraId="3D6417A0" w14:textId="77777777" w:rsidR="000152C6" w:rsidRPr="0082362D" w:rsidRDefault="000152C6" w:rsidP="00C73F91">
            <w:pPr>
              <w:jc w:val="center"/>
              <w:rPr>
                <w:rFonts w:ascii="Angsana New" w:hAnsi="Angsana New" w:cs="Angsana New"/>
              </w:rPr>
            </w:pPr>
          </w:p>
        </w:tc>
        <w:tc>
          <w:tcPr>
            <w:tcW w:w="605" w:type="dxa"/>
            <w:shd w:val="clear" w:color="auto" w:fill="auto"/>
            <w:noWrap/>
            <w:vAlign w:val="center"/>
          </w:tcPr>
          <w:p w14:paraId="43EB3928" w14:textId="77777777" w:rsidR="000152C6" w:rsidRPr="0082362D" w:rsidRDefault="000152C6" w:rsidP="00C73F91">
            <w:pPr>
              <w:jc w:val="center"/>
              <w:rPr>
                <w:rFonts w:ascii="Angsana New" w:hAnsi="Angsana New" w:cs="Angsana New"/>
              </w:rPr>
            </w:pPr>
          </w:p>
        </w:tc>
        <w:tc>
          <w:tcPr>
            <w:tcW w:w="931" w:type="dxa"/>
            <w:shd w:val="clear" w:color="auto" w:fill="auto"/>
            <w:noWrap/>
            <w:vAlign w:val="center"/>
          </w:tcPr>
          <w:p w14:paraId="31FC79D1" w14:textId="77777777" w:rsidR="000152C6" w:rsidRPr="0082362D" w:rsidRDefault="000152C6" w:rsidP="00C73F91">
            <w:pPr>
              <w:jc w:val="center"/>
              <w:rPr>
                <w:rFonts w:ascii="Angsana New" w:hAnsi="Angsana New" w:cs="Angsana New"/>
              </w:rPr>
            </w:pPr>
          </w:p>
        </w:tc>
        <w:tc>
          <w:tcPr>
            <w:tcW w:w="205" w:type="dxa"/>
            <w:shd w:val="clear" w:color="auto" w:fill="auto"/>
            <w:noWrap/>
            <w:vAlign w:val="center"/>
          </w:tcPr>
          <w:p w14:paraId="3DDA08F0" w14:textId="77777777" w:rsidR="000152C6" w:rsidRPr="0082362D" w:rsidRDefault="000152C6" w:rsidP="00C73F91">
            <w:pPr>
              <w:jc w:val="center"/>
              <w:rPr>
                <w:rFonts w:ascii="Angsana New" w:hAnsi="Angsana New" w:cs="Angsana New"/>
              </w:rPr>
            </w:pPr>
          </w:p>
        </w:tc>
        <w:tc>
          <w:tcPr>
            <w:tcW w:w="1194" w:type="dxa"/>
            <w:shd w:val="clear" w:color="auto" w:fill="auto"/>
            <w:noWrap/>
            <w:vAlign w:val="center"/>
          </w:tcPr>
          <w:p w14:paraId="7095B9FF" w14:textId="77777777" w:rsidR="000152C6" w:rsidRPr="0082362D" w:rsidRDefault="000152C6" w:rsidP="00C73F91">
            <w:pPr>
              <w:jc w:val="center"/>
              <w:rPr>
                <w:rFonts w:ascii="Angsana New" w:hAnsi="Angsana New" w:cs="Angsana New"/>
              </w:rPr>
            </w:pPr>
          </w:p>
        </w:tc>
        <w:tc>
          <w:tcPr>
            <w:tcW w:w="1295" w:type="dxa"/>
            <w:shd w:val="clear" w:color="auto" w:fill="E6E6E6"/>
            <w:noWrap/>
            <w:vAlign w:val="center"/>
          </w:tcPr>
          <w:p w14:paraId="3B0D7189" w14:textId="77777777" w:rsidR="000152C6" w:rsidRPr="0082362D" w:rsidRDefault="000152C6" w:rsidP="00C73F91">
            <w:pPr>
              <w:jc w:val="center"/>
              <w:rPr>
                <w:rFonts w:ascii="Angsana New" w:hAnsi="Angsana New" w:cs="Angsana New"/>
              </w:rPr>
            </w:pPr>
          </w:p>
        </w:tc>
        <w:tc>
          <w:tcPr>
            <w:tcW w:w="1325" w:type="dxa"/>
            <w:shd w:val="clear" w:color="auto" w:fill="E6E6E6"/>
            <w:noWrap/>
            <w:vAlign w:val="center"/>
          </w:tcPr>
          <w:p w14:paraId="0DC95F07" w14:textId="77777777" w:rsidR="000152C6" w:rsidRPr="0082362D" w:rsidRDefault="000152C6" w:rsidP="00C73F91">
            <w:pPr>
              <w:jc w:val="center"/>
              <w:rPr>
                <w:rFonts w:ascii="Angsana New" w:hAnsi="Angsana New" w:cs="Angsana New"/>
              </w:rPr>
            </w:pPr>
          </w:p>
        </w:tc>
        <w:tc>
          <w:tcPr>
            <w:tcW w:w="1080" w:type="dxa"/>
            <w:shd w:val="clear" w:color="auto" w:fill="E6E6E6"/>
            <w:noWrap/>
            <w:vAlign w:val="center"/>
          </w:tcPr>
          <w:p w14:paraId="014F433F" w14:textId="77777777" w:rsidR="000152C6" w:rsidRPr="0082362D" w:rsidRDefault="000152C6" w:rsidP="00C73F91">
            <w:pPr>
              <w:jc w:val="center"/>
              <w:rPr>
                <w:rFonts w:ascii="Angsana New" w:hAnsi="Angsana New" w:cs="Angsana New"/>
              </w:rPr>
            </w:pPr>
          </w:p>
        </w:tc>
        <w:tc>
          <w:tcPr>
            <w:tcW w:w="970" w:type="dxa"/>
            <w:shd w:val="clear" w:color="auto" w:fill="E6E6E6"/>
            <w:noWrap/>
            <w:vAlign w:val="center"/>
          </w:tcPr>
          <w:p w14:paraId="58D38819" w14:textId="77777777" w:rsidR="000152C6" w:rsidRPr="0082362D" w:rsidRDefault="000152C6" w:rsidP="00C73F91">
            <w:pPr>
              <w:jc w:val="center"/>
              <w:rPr>
                <w:rFonts w:ascii="Angsana New" w:hAnsi="Angsana New" w:cs="Angsana New"/>
              </w:rPr>
            </w:pPr>
          </w:p>
        </w:tc>
        <w:tc>
          <w:tcPr>
            <w:tcW w:w="436" w:type="dxa"/>
            <w:shd w:val="clear" w:color="auto" w:fill="E6E6E6"/>
            <w:noWrap/>
            <w:vAlign w:val="center"/>
          </w:tcPr>
          <w:p w14:paraId="46191A79" w14:textId="77777777" w:rsidR="000152C6" w:rsidRPr="0082362D" w:rsidRDefault="000152C6" w:rsidP="00C73F91">
            <w:pPr>
              <w:jc w:val="center"/>
              <w:rPr>
                <w:rFonts w:ascii="Angsana New" w:hAnsi="Angsana New" w:cs="Angsana New"/>
              </w:rPr>
            </w:pPr>
          </w:p>
        </w:tc>
        <w:tc>
          <w:tcPr>
            <w:tcW w:w="436" w:type="dxa"/>
            <w:shd w:val="clear" w:color="auto" w:fill="E6E6E6"/>
            <w:noWrap/>
            <w:vAlign w:val="center"/>
          </w:tcPr>
          <w:p w14:paraId="4C196EC5" w14:textId="77777777" w:rsidR="000152C6" w:rsidRPr="0082362D" w:rsidRDefault="000152C6" w:rsidP="00C73F91">
            <w:pPr>
              <w:jc w:val="center"/>
              <w:rPr>
                <w:rFonts w:ascii="Angsana New" w:hAnsi="Angsana New" w:cs="Angsana New"/>
              </w:rPr>
            </w:pPr>
          </w:p>
        </w:tc>
        <w:tc>
          <w:tcPr>
            <w:tcW w:w="436" w:type="dxa"/>
            <w:shd w:val="clear" w:color="auto" w:fill="E6E6E6"/>
            <w:noWrap/>
            <w:vAlign w:val="center"/>
          </w:tcPr>
          <w:p w14:paraId="06BB5B1B" w14:textId="77777777" w:rsidR="000152C6" w:rsidRPr="0082362D" w:rsidRDefault="000152C6" w:rsidP="00C73F91">
            <w:pPr>
              <w:jc w:val="center"/>
              <w:rPr>
                <w:rFonts w:ascii="Angsana New" w:hAnsi="Angsana New" w:cs="Angsana New"/>
              </w:rPr>
            </w:pPr>
          </w:p>
        </w:tc>
        <w:tc>
          <w:tcPr>
            <w:tcW w:w="436" w:type="dxa"/>
            <w:shd w:val="clear" w:color="auto" w:fill="E6E6E6"/>
            <w:noWrap/>
            <w:vAlign w:val="center"/>
          </w:tcPr>
          <w:p w14:paraId="5CA2BE9F" w14:textId="77777777" w:rsidR="000152C6" w:rsidRPr="0082362D" w:rsidRDefault="000152C6" w:rsidP="00C73F91">
            <w:pPr>
              <w:jc w:val="center"/>
              <w:rPr>
                <w:rFonts w:ascii="Angsana New" w:hAnsi="Angsana New" w:cs="Angsana New"/>
              </w:rPr>
            </w:pPr>
          </w:p>
        </w:tc>
        <w:tc>
          <w:tcPr>
            <w:tcW w:w="998" w:type="dxa"/>
            <w:shd w:val="clear" w:color="auto" w:fill="E6E6E6"/>
            <w:vAlign w:val="center"/>
          </w:tcPr>
          <w:p w14:paraId="6A77D338" w14:textId="77777777" w:rsidR="000152C6" w:rsidRPr="0082362D" w:rsidRDefault="000152C6" w:rsidP="00C73F91">
            <w:pPr>
              <w:jc w:val="center"/>
              <w:rPr>
                <w:rFonts w:ascii="Angsana New" w:hAnsi="Angsana New" w:cs="Angsana New"/>
              </w:rPr>
            </w:pPr>
          </w:p>
        </w:tc>
        <w:tc>
          <w:tcPr>
            <w:tcW w:w="363" w:type="dxa"/>
            <w:vMerge/>
            <w:shd w:val="clear" w:color="auto" w:fill="E6E6E6"/>
            <w:vAlign w:val="center"/>
          </w:tcPr>
          <w:p w14:paraId="11EEF60B" w14:textId="77777777" w:rsidR="000152C6" w:rsidRPr="007D37C6" w:rsidRDefault="000152C6" w:rsidP="00C73F91">
            <w:pPr>
              <w:jc w:val="center"/>
            </w:pPr>
          </w:p>
        </w:tc>
      </w:tr>
      <w:tr w:rsidR="000152C6" w:rsidRPr="007D37C6" w14:paraId="4D5D4F06" w14:textId="77777777" w:rsidTr="00C73F91">
        <w:trPr>
          <w:cantSplit/>
          <w:jc w:val="center"/>
        </w:trPr>
        <w:tc>
          <w:tcPr>
            <w:tcW w:w="435" w:type="dxa"/>
            <w:vMerge/>
            <w:shd w:val="clear" w:color="auto" w:fill="auto"/>
            <w:textDirection w:val="btLr"/>
            <w:vAlign w:val="center"/>
          </w:tcPr>
          <w:p w14:paraId="1E8E432E" w14:textId="77777777" w:rsidR="000152C6" w:rsidRPr="007D37C6" w:rsidRDefault="000152C6" w:rsidP="00C73F91">
            <w:pPr>
              <w:ind w:left="-525" w:right="113"/>
              <w:jc w:val="center"/>
            </w:pPr>
          </w:p>
        </w:tc>
        <w:tc>
          <w:tcPr>
            <w:tcW w:w="1406" w:type="dxa"/>
            <w:shd w:val="clear" w:color="auto" w:fill="auto"/>
            <w:noWrap/>
            <w:vAlign w:val="center"/>
          </w:tcPr>
          <w:p w14:paraId="52B3EB24" w14:textId="77777777" w:rsidR="000152C6" w:rsidRPr="00BB6C19" w:rsidRDefault="00000000" w:rsidP="00C73F91">
            <w:pPr>
              <w:jc w:val="center"/>
              <w:rPr>
                <w:sz w:val="20"/>
                <w:szCs w:val="20"/>
              </w:rPr>
            </w:pPr>
            <w:hyperlink r:id="rId13639" w:anchor="Typ_Bego_Peaux" w:history="1">
              <w:r w:rsidR="000152C6" w:rsidRPr="00BB6C19">
                <w:rPr>
                  <w:rStyle w:val="Hyperlink"/>
                  <w:sz w:val="20"/>
                  <w:szCs w:val="20"/>
                </w:rPr>
                <w:t>Peaux</w:t>
              </w:r>
            </w:hyperlink>
          </w:p>
        </w:tc>
        <w:tc>
          <w:tcPr>
            <w:tcW w:w="1091" w:type="dxa"/>
            <w:shd w:val="clear" w:color="auto" w:fill="auto"/>
            <w:noWrap/>
            <w:vAlign w:val="center"/>
          </w:tcPr>
          <w:p w14:paraId="5B509D17" w14:textId="77777777" w:rsidR="000152C6" w:rsidRPr="0082362D" w:rsidRDefault="000152C6" w:rsidP="00C73F91">
            <w:pPr>
              <w:jc w:val="center"/>
              <w:rPr>
                <w:rFonts w:ascii="Angsana New" w:hAnsi="Angsana New" w:cs="Angsana New"/>
              </w:rPr>
            </w:pPr>
          </w:p>
        </w:tc>
        <w:tc>
          <w:tcPr>
            <w:tcW w:w="424" w:type="dxa"/>
            <w:shd w:val="clear" w:color="auto" w:fill="auto"/>
            <w:noWrap/>
            <w:vAlign w:val="center"/>
          </w:tcPr>
          <w:p w14:paraId="3EA77377" w14:textId="77777777" w:rsidR="000152C6" w:rsidRPr="0082362D" w:rsidRDefault="000152C6" w:rsidP="00C73F91">
            <w:pPr>
              <w:jc w:val="center"/>
              <w:rPr>
                <w:rFonts w:ascii="Angsana New" w:hAnsi="Angsana New" w:cs="Angsana New"/>
              </w:rPr>
            </w:pPr>
          </w:p>
        </w:tc>
        <w:tc>
          <w:tcPr>
            <w:tcW w:w="605" w:type="dxa"/>
            <w:shd w:val="clear" w:color="auto" w:fill="auto"/>
            <w:noWrap/>
            <w:vAlign w:val="center"/>
          </w:tcPr>
          <w:p w14:paraId="39057C97" w14:textId="77777777" w:rsidR="000152C6" w:rsidRPr="0082362D" w:rsidRDefault="000152C6" w:rsidP="00C73F91">
            <w:pPr>
              <w:jc w:val="center"/>
              <w:rPr>
                <w:rFonts w:ascii="Angsana New" w:hAnsi="Angsana New" w:cs="Angsana New"/>
              </w:rPr>
            </w:pPr>
          </w:p>
        </w:tc>
        <w:tc>
          <w:tcPr>
            <w:tcW w:w="931" w:type="dxa"/>
            <w:shd w:val="clear" w:color="auto" w:fill="auto"/>
            <w:noWrap/>
            <w:vAlign w:val="center"/>
          </w:tcPr>
          <w:p w14:paraId="228976F6" w14:textId="77777777" w:rsidR="000152C6" w:rsidRPr="0082362D" w:rsidRDefault="000152C6" w:rsidP="00C73F91">
            <w:pPr>
              <w:jc w:val="center"/>
              <w:rPr>
                <w:rFonts w:ascii="Angsana New" w:hAnsi="Angsana New" w:cs="Angsana New"/>
              </w:rPr>
            </w:pPr>
          </w:p>
        </w:tc>
        <w:tc>
          <w:tcPr>
            <w:tcW w:w="205" w:type="dxa"/>
            <w:shd w:val="clear" w:color="auto" w:fill="auto"/>
            <w:noWrap/>
            <w:vAlign w:val="center"/>
          </w:tcPr>
          <w:p w14:paraId="0EA5877F" w14:textId="77777777" w:rsidR="000152C6" w:rsidRPr="0082362D" w:rsidRDefault="000152C6" w:rsidP="00C73F91">
            <w:pPr>
              <w:jc w:val="center"/>
              <w:rPr>
                <w:rFonts w:ascii="Angsana New" w:hAnsi="Angsana New" w:cs="Angsana New"/>
              </w:rPr>
            </w:pPr>
          </w:p>
        </w:tc>
        <w:tc>
          <w:tcPr>
            <w:tcW w:w="1194" w:type="dxa"/>
            <w:shd w:val="clear" w:color="auto" w:fill="auto"/>
            <w:noWrap/>
            <w:vAlign w:val="center"/>
          </w:tcPr>
          <w:p w14:paraId="7F4BDB97" w14:textId="77777777" w:rsidR="000152C6" w:rsidRPr="0082362D" w:rsidRDefault="000152C6" w:rsidP="00C73F91">
            <w:pPr>
              <w:jc w:val="center"/>
              <w:rPr>
                <w:rFonts w:ascii="Angsana New" w:hAnsi="Angsana New" w:cs="Angsana New"/>
              </w:rPr>
            </w:pPr>
          </w:p>
        </w:tc>
        <w:tc>
          <w:tcPr>
            <w:tcW w:w="1295" w:type="dxa"/>
            <w:shd w:val="clear" w:color="auto" w:fill="auto"/>
            <w:noWrap/>
            <w:vAlign w:val="center"/>
          </w:tcPr>
          <w:p w14:paraId="1C342280" w14:textId="77777777" w:rsidR="000152C6" w:rsidRPr="0082362D" w:rsidRDefault="000152C6" w:rsidP="00C73F91">
            <w:pPr>
              <w:jc w:val="center"/>
              <w:rPr>
                <w:rFonts w:ascii="Angsana New" w:hAnsi="Angsana New" w:cs="Angsana New"/>
              </w:rPr>
            </w:pPr>
          </w:p>
        </w:tc>
        <w:tc>
          <w:tcPr>
            <w:tcW w:w="1325" w:type="dxa"/>
            <w:shd w:val="clear" w:color="auto" w:fill="E6E6E6"/>
            <w:noWrap/>
            <w:vAlign w:val="center"/>
          </w:tcPr>
          <w:p w14:paraId="171C38AF" w14:textId="77777777" w:rsidR="000152C6" w:rsidRPr="0082362D" w:rsidRDefault="000152C6" w:rsidP="00C73F91">
            <w:pPr>
              <w:jc w:val="center"/>
              <w:rPr>
                <w:rFonts w:ascii="Angsana New" w:hAnsi="Angsana New" w:cs="Angsana New"/>
              </w:rPr>
            </w:pPr>
          </w:p>
        </w:tc>
        <w:tc>
          <w:tcPr>
            <w:tcW w:w="1080" w:type="dxa"/>
            <w:shd w:val="clear" w:color="auto" w:fill="E6E6E6"/>
            <w:noWrap/>
            <w:vAlign w:val="center"/>
          </w:tcPr>
          <w:p w14:paraId="30B73D2F" w14:textId="77777777" w:rsidR="000152C6" w:rsidRPr="0082362D" w:rsidRDefault="000152C6" w:rsidP="00C73F91">
            <w:pPr>
              <w:jc w:val="center"/>
              <w:rPr>
                <w:rFonts w:ascii="Angsana New" w:hAnsi="Angsana New" w:cs="Angsana New"/>
              </w:rPr>
            </w:pPr>
          </w:p>
        </w:tc>
        <w:tc>
          <w:tcPr>
            <w:tcW w:w="970" w:type="dxa"/>
            <w:shd w:val="clear" w:color="auto" w:fill="E6E6E6"/>
            <w:noWrap/>
            <w:vAlign w:val="center"/>
          </w:tcPr>
          <w:p w14:paraId="00B302FA" w14:textId="77777777" w:rsidR="000152C6" w:rsidRPr="0082362D" w:rsidRDefault="000152C6" w:rsidP="00C73F91">
            <w:pPr>
              <w:jc w:val="center"/>
              <w:rPr>
                <w:rFonts w:ascii="Angsana New" w:hAnsi="Angsana New" w:cs="Angsana New"/>
              </w:rPr>
            </w:pPr>
          </w:p>
        </w:tc>
        <w:tc>
          <w:tcPr>
            <w:tcW w:w="436" w:type="dxa"/>
            <w:shd w:val="clear" w:color="auto" w:fill="E6E6E6"/>
            <w:noWrap/>
            <w:vAlign w:val="center"/>
          </w:tcPr>
          <w:p w14:paraId="6E85EE8F" w14:textId="77777777" w:rsidR="000152C6" w:rsidRPr="0082362D" w:rsidRDefault="000152C6" w:rsidP="00C73F91">
            <w:pPr>
              <w:jc w:val="center"/>
              <w:rPr>
                <w:rFonts w:ascii="Angsana New" w:hAnsi="Angsana New" w:cs="Angsana New"/>
              </w:rPr>
            </w:pPr>
          </w:p>
        </w:tc>
        <w:tc>
          <w:tcPr>
            <w:tcW w:w="436" w:type="dxa"/>
            <w:shd w:val="clear" w:color="auto" w:fill="E6E6E6"/>
            <w:noWrap/>
            <w:vAlign w:val="center"/>
          </w:tcPr>
          <w:p w14:paraId="231DD791" w14:textId="77777777" w:rsidR="000152C6" w:rsidRPr="0082362D" w:rsidRDefault="000152C6" w:rsidP="00C73F91">
            <w:pPr>
              <w:jc w:val="center"/>
              <w:rPr>
                <w:rFonts w:ascii="Angsana New" w:hAnsi="Angsana New" w:cs="Angsana New"/>
              </w:rPr>
            </w:pPr>
          </w:p>
        </w:tc>
        <w:tc>
          <w:tcPr>
            <w:tcW w:w="436" w:type="dxa"/>
            <w:shd w:val="clear" w:color="auto" w:fill="E6E6E6"/>
            <w:noWrap/>
            <w:vAlign w:val="center"/>
          </w:tcPr>
          <w:p w14:paraId="4AE39F2E" w14:textId="77777777" w:rsidR="000152C6" w:rsidRPr="0082362D" w:rsidRDefault="000152C6" w:rsidP="00C73F91">
            <w:pPr>
              <w:jc w:val="center"/>
              <w:rPr>
                <w:rFonts w:ascii="Angsana New" w:hAnsi="Angsana New" w:cs="Angsana New"/>
              </w:rPr>
            </w:pPr>
          </w:p>
        </w:tc>
        <w:tc>
          <w:tcPr>
            <w:tcW w:w="436" w:type="dxa"/>
            <w:shd w:val="clear" w:color="auto" w:fill="E6E6E6"/>
            <w:noWrap/>
            <w:vAlign w:val="center"/>
          </w:tcPr>
          <w:p w14:paraId="195E88D2" w14:textId="77777777" w:rsidR="000152C6" w:rsidRPr="0082362D" w:rsidRDefault="000152C6" w:rsidP="00C73F91">
            <w:pPr>
              <w:jc w:val="center"/>
              <w:rPr>
                <w:rFonts w:ascii="Angsana New" w:hAnsi="Angsana New" w:cs="Angsana New"/>
              </w:rPr>
            </w:pPr>
          </w:p>
        </w:tc>
        <w:tc>
          <w:tcPr>
            <w:tcW w:w="998" w:type="dxa"/>
            <w:shd w:val="clear" w:color="auto" w:fill="E6E6E6"/>
            <w:vAlign w:val="center"/>
          </w:tcPr>
          <w:p w14:paraId="5AB3A359" w14:textId="77777777" w:rsidR="000152C6" w:rsidRPr="0082362D" w:rsidRDefault="000152C6" w:rsidP="00C73F91">
            <w:pPr>
              <w:jc w:val="center"/>
              <w:rPr>
                <w:rFonts w:ascii="Angsana New" w:hAnsi="Angsana New" w:cs="Angsana New"/>
              </w:rPr>
            </w:pPr>
          </w:p>
        </w:tc>
        <w:tc>
          <w:tcPr>
            <w:tcW w:w="363" w:type="dxa"/>
            <w:vMerge/>
            <w:shd w:val="clear" w:color="auto" w:fill="E6E6E6"/>
            <w:vAlign w:val="center"/>
          </w:tcPr>
          <w:p w14:paraId="388E7CFA" w14:textId="77777777" w:rsidR="000152C6" w:rsidRPr="007D37C6" w:rsidRDefault="000152C6" w:rsidP="00C73F91">
            <w:pPr>
              <w:jc w:val="center"/>
            </w:pPr>
          </w:p>
        </w:tc>
      </w:tr>
      <w:tr w:rsidR="000152C6" w:rsidRPr="007D37C6" w14:paraId="64DF7C54" w14:textId="77777777" w:rsidTr="00C73F91">
        <w:trPr>
          <w:cantSplit/>
          <w:jc w:val="center"/>
        </w:trPr>
        <w:tc>
          <w:tcPr>
            <w:tcW w:w="435" w:type="dxa"/>
            <w:vMerge/>
            <w:shd w:val="clear" w:color="auto" w:fill="auto"/>
            <w:textDirection w:val="btLr"/>
            <w:vAlign w:val="center"/>
          </w:tcPr>
          <w:p w14:paraId="0FAD689B" w14:textId="77777777" w:rsidR="000152C6" w:rsidRPr="007D37C6" w:rsidRDefault="000152C6" w:rsidP="00C73F91">
            <w:pPr>
              <w:ind w:left="-525" w:right="113"/>
              <w:jc w:val="center"/>
            </w:pPr>
          </w:p>
        </w:tc>
        <w:tc>
          <w:tcPr>
            <w:tcW w:w="1406" w:type="dxa"/>
            <w:shd w:val="clear" w:color="auto" w:fill="auto"/>
            <w:noWrap/>
            <w:vAlign w:val="center"/>
          </w:tcPr>
          <w:p w14:paraId="0A92CA78" w14:textId="1082FCEC" w:rsidR="000152C6" w:rsidRPr="00BB6C19" w:rsidRDefault="00000000" w:rsidP="00C73F91">
            <w:pPr>
              <w:jc w:val="center"/>
              <w:rPr>
                <w:sz w:val="20"/>
                <w:szCs w:val="20"/>
              </w:rPr>
            </w:pPr>
            <w:hyperlink r:id="rId13640" w:anchor="Typ_Bego_Plages" w:history="1">
              <w:r w:rsidR="000152C6" w:rsidRPr="00F339D4">
                <w:rPr>
                  <w:rStyle w:val="Hyperlink"/>
                  <w:sz w:val="20"/>
                  <w:szCs w:val="20"/>
                </w:rPr>
                <w:t>Plages</w:t>
              </w:r>
            </w:hyperlink>
          </w:p>
        </w:tc>
        <w:tc>
          <w:tcPr>
            <w:tcW w:w="1091" w:type="dxa"/>
            <w:shd w:val="clear" w:color="auto" w:fill="auto"/>
            <w:noWrap/>
            <w:vAlign w:val="center"/>
          </w:tcPr>
          <w:p w14:paraId="3C6E0DFF" w14:textId="77777777" w:rsidR="000152C6" w:rsidRPr="0082362D" w:rsidRDefault="000152C6" w:rsidP="00C73F91">
            <w:pPr>
              <w:jc w:val="center"/>
              <w:rPr>
                <w:rFonts w:ascii="Angsana New" w:hAnsi="Angsana New" w:cs="Angsana New"/>
              </w:rPr>
            </w:pPr>
          </w:p>
        </w:tc>
        <w:tc>
          <w:tcPr>
            <w:tcW w:w="424" w:type="dxa"/>
            <w:shd w:val="clear" w:color="auto" w:fill="auto"/>
            <w:noWrap/>
            <w:vAlign w:val="center"/>
          </w:tcPr>
          <w:p w14:paraId="651BD683" w14:textId="77777777" w:rsidR="000152C6" w:rsidRPr="0082362D" w:rsidRDefault="000152C6" w:rsidP="00C73F91">
            <w:pPr>
              <w:jc w:val="center"/>
              <w:rPr>
                <w:rFonts w:ascii="Angsana New" w:hAnsi="Angsana New" w:cs="Angsana New"/>
              </w:rPr>
            </w:pPr>
          </w:p>
        </w:tc>
        <w:tc>
          <w:tcPr>
            <w:tcW w:w="605" w:type="dxa"/>
            <w:shd w:val="clear" w:color="auto" w:fill="auto"/>
            <w:noWrap/>
            <w:vAlign w:val="center"/>
          </w:tcPr>
          <w:p w14:paraId="7801487D" w14:textId="77777777" w:rsidR="000152C6" w:rsidRPr="0082362D" w:rsidRDefault="000152C6" w:rsidP="00C73F91">
            <w:pPr>
              <w:jc w:val="center"/>
              <w:rPr>
                <w:rFonts w:ascii="Angsana New" w:hAnsi="Angsana New" w:cs="Angsana New"/>
              </w:rPr>
            </w:pPr>
          </w:p>
        </w:tc>
        <w:tc>
          <w:tcPr>
            <w:tcW w:w="931" w:type="dxa"/>
            <w:shd w:val="clear" w:color="auto" w:fill="auto"/>
            <w:noWrap/>
            <w:vAlign w:val="center"/>
          </w:tcPr>
          <w:p w14:paraId="6446C8A3" w14:textId="77777777" w:rsidR="000152C6" w:rsidRPr="0082362D" w:rsidRDefault="000152C6" w:rsidP="00C73F91">
            <w:pPr>
              <w:jc w:val="center"/>
              <w:rPr>
                <w:rFonts w:ascii="Angsana New" w:hAnsi="Angsana New" w:cs="Angsana New"/>
              </w:rPr>
            </w:pPr>
          </w:p>
        </w:tc>
        <w:tc>
          <w:tcPr>
            <w:tcW w:w="205" w:type="dxa"/>
            <w:shd w:val="clear" w:color="auto" w:fill="auto"/>
            <w:noWrap/>
            <w:vAlign w:val="center"/>
          </w:tcPr>
          <w:p w14:paraId="0A8BFE58" w14:textId="77777777" w:rsidR="000152C6" w:rsidRPr="0082362D" w:rsidRDefault="000152C6" w:rsidP="00C73F91">
            <w:pPr>
              <w:jc w:val="center"/>
              <w:rPr>
                <w:rFonts w:ascii="Angsana New" w:hAnsi="Angsana New" w:cs="Angsana New"/>
              </w:rPr>
            </w:pPr>
          </w:p>
        </w:tc>
        <w:tc>
          <w:tcPr>
            <w:tcW w:w="1194" w:type="dxa"/>
            <w:shd w:val="clear" w:color="auto" w:fill="auto"/>
            <w:noWrap/>
            <w:vAlign w:val="center"/>
          </w:tcPr>
          <w:p w14:paraId="37A92360" w14:textId="77777777" w:rsidR="000152C6" w:rsidRPr="0082362D" w:rsidRDefault="000152C6" w:rsidP="00C73F91">
            <w:pPr>
              <w:jc w:val="center"/>
              <w:rPr>
                <w:rFonts w:ascii="Angsana New" w:hAnsi="Angsana New" w:cs="Angsana New"/>
              </w:rPr>
            </w:pPr>
          </w:p>
        </w:tc>
        <w:tc>
          <w:tcPr>
            <w:tcW w:w="1295" w:type="dxa"/>
            <w:shd w:val="clear" w:color="auto" w:fill="auto"/>
            <w:noWrap/>
            <w:vAlign w:val="center"/>
          </w:tcPr>
          <w:p w14:paraId="6EBEF68F" w14:textId="77777777" w:rsidR="000152C6" w:rsidRPr="0082362D" w:rsidRDefault="000152C6" w:rsidP="00C73F91">
            <w:pPr>
              <w:jc w:val="center"/>
              <w:rPr>
                <w:rFonts w:ascii="Angsana New" w:hAnsi="Angsana New" w:cs="Angsana New"/>
              </w:rPr>
            </w:pPr>
          </w:p>
        </w:tc>
        <w:tc>
          <w:tcPr>
            <w:tcW w:w="1325" w:type="dxa"/>
            <w:shd w:val="clear" w:color="auto" w:fill="auto"/>
            <w:noWrap/>
            <w:vAlign w:val="center"/>
          </w:tcPr>
          <w:p w14:paraId="2F05C03D" w14:textId="77777777" w:rsidR="000152C6" w:rsidRPr="0082362D" w:rsidRDefault="000152C6" w:rsidP="00C73F91">
            <w:pPr>
              <w:jc w:val="center"/>
              <w:rPr>
                <w:rFonts w:ascii="Angsana New" w:hAnsi="Angsana New" w:cs="Angsana New"/>
              </w:rPr>
            </w:pPr>
          </w:p>
        </w:tc>
        <w:tc>
          <w:tcPr>
            <w:tcW w:w="1080" w:type="dxa"/>
            <w:shd w:val="clear" w:color="auto" w:fill="E6E6E6"/>
            <w:noWrap/>
            <w:vAlign w:val="center"/>
          </w:tcPr>
          <w:p w14:paraId="0AACBA68" w14:textId="77777777" w:rsidR="000152C6" w:rsidRPr="0082362D" w:rsidRDefault="000152C6" w:rsidP="00C73F91">
            <w:pPr>
              <w:jc w:val="center"/>
              <w:rPr>
                <w:rFonts w:ascii="Angsana New" w:hAnsi="Angsana New" w:cs="Angsana New"/>
              </w:rPr>
            </w:pPr>
          </w:p>
        </w:tc>
        <w:tc>
          <w:tcPr>
            <w:tcW w:w="970" w:type="dxa"/>
            <w:shd w:val="clear" w:color="auto" w:fill="E6E6E6"/>
            <w:noWrap/>
            <w:vAlign w:val="center"/>
          </w:tcPr>
          <w:p w14:paraId="1F77DDE2" w14:textId="77777777" w:rsidR="000152C6" w:rsidRPr="0082362D" w:rsidRDefault="000152C6" w:rsidP="00C73F91">
            <w:pPr>
              <w:jc w:val="center"/>
              <w:rPr>
                <w:rFonts w:ascii="Angsana New" w:hAnsi="Angsana New" w:cs="Angsana New"/>
              </w:rPr>
            </w:pPr>
          </w:p>
        </w:tc>
        <w:tc>
          <w:tcPr>
            <w:tcW w:w="436" w:type="dxa"/>
            <w:shd w:val="clear" w:color="auto" w:fill="E6E6E6"/>
            <w:noWrap/>
            <w:vAlign w:val="center"/>
          </w:tcPr>
          <w:p w14:paraId="5487E01F" w14:textId="77777777" w:rsidR="000152C6" w:rsidRPr="0082362D" w:rsidRDefault="000152C6" w:rsidP="00C73F91">
            <w:pPr>
              <w:jc w:val="center"/>
              <w:rPr>
                <w:rFonts w:ascii="Angsana New" w:hAnsi="Angsana New" w:cs="Angsana New"/>
              </w:rPr>
            </w:pPr>
          </w:p>
        </w:tc>
        <w:tc>
          <w:tcPr>
            <w:tcW w:w="436" w:type="dxa"/>
            <w:shd w:val="clear" w:color="auto" w:fill="E6E6E6"/>
            <w:noWrap/>
            <w:vAlign w:val="center"/>
          </w:tcPr>
          <w:p w14:paraId="7BADE7DD" w14:textId="77777777" w:rsidR="000152C6" w:rsidRPr="0082362D" w:rsidRDefault="000152C6" w:rsidP="00C73F91">
            <w:pPr>
              <w:jc w:val="center"/>
              <w:rPr>
                <w:rFonts w:ascii="Angsana New" w:hAnsi="Angsana New" w:cs="Angsana New"/>
              </w:rPr>
            </w:pPr>
          </w:p>
        </w:tc>
        <w:tc>
          <w:tcPr>
            <w:tcW w:w="436" w:type="dxa"/>
            <w:shd w:val="clear" w:color="auto" w:fill="E6E6E6"/>
            <w:noWrap/>
            <w:vAlign w:val="center"/>
          </w:tcPr>
          <w:p w14:paraId="59A50AFC" w14:textId="77777777" w:rsidR="000152C6" w:rsidRPr="0082362D" w:rsidRDefault="000152C6" w:rsidP="00C73F91">
            <w:pPr>
              <w:jc w:val="center"/>
              <w:rPr>
                <w:rFonts w:ascii="Angsana New" w:hAnsi="Angsana New" w:cs="Angsana New"/>
              </w:rPr>
            </w:pPr>
          </w:p>
        </w:tc>
        <w:tc>
          <w:tcPr>
            <w:tcW w:w="436" w:type="dxa"/>
            <w:shd w:val="clear" w:color="auto" w:fill="E6E6E6"/>
            <w:noWrap/>
            <w:vAlign w:val="center"/>
          </w:tcPr>
          <w:p w14:paraId="2BA34F92" w14:textId="77777777" w:rsidR="000152C6" w:rsidRPr="0082362D" w:rsidRDefault="000152C6" w:rsidP="00C73F91">
            <w:pPr>
              <w:jc w:val="center"/>
              <w:rPr>
                <w:rFonts w:ascii="Angsana New" w:hAnsi="Angsana New" w:cs="Angsana New"/>
              </w:rPr>
            </w:pPr>
          </w:p>
        </w:tc>
        <w:tc>
          <w:tcPr>
            <w:tcW w:w="998" w:type="dxa"/>
            <w:shd w:val="clear" w:color="auto" w:fill="E6E6E6"/>
            <w:vAlign w:val="center"/>
          </w:tcPr>
          <w:p w14:paraId="33306EB4" w14:textId="77777777" w:rsidR="000152C6" w:rsidRPr="0082362D" w:rsidRDefault="000152C6" w:rsidP="00C73F91">
            <w:pPr>
              <w:jc w:val="center"/>
              <w:rPr>
                <w:rFonts w:ascii="Angsana New" w:hAnsi="Angsana New" w:cs="Angsana New"/>
              </w:rPr>
            </w:pPr>
          </w:p>
        </w:tc>
        <w:tc>
          <w:tcPr>
            <w:tcW w:w="363" w:type="dxa"/>
            <w:vMerge/>
            <w:shd w:val="clear" w:color="auto" w:fill="E6E6E6"/>
            <w:vAlign w:val="center"/>
          </w:tcPr>
          <w:p w14:paraId="6413C0FC" w14:textId="77777777" w:rsidR="000152C6" w:rsidRPr="007D37C6" w:rsidRDefault="000152C6" w:rsidP="00C73F91">
            <w:pPr>
              <w:jc w:val="center"/>
            </w:pPr>
          </w:p>
        </w:tc>
      </w:tr>
      <w:tr w:rsidR="000152C6" w:rsidRPr="008B002C" w14:paraId="3806414A" w14:textId="77777777" w:rsidTr="00C73F91">
        <w:trPr>
          <w:cantSplit/>
          <w:jc w:val="center"/>
        </w:trPr>
        <w:tc>
          <w:tcPr>
            <w:tcW w:w="435" w:type="dxa"/>
            <w:vMerge/>
            <w:shd w:val="clear" w:color="auto" w:fill="auto"/>
            <w:textDirection w:val="btLr"/>
            <w:vAlign w:val="center"/>
          </w:tcPr>
          <w:p w14:paraId="6CB19B39" w14:textId="77777777" w:rsidR="000152C6" w:rsidRPr="007D37C6" w:rsidRDefault="000152C6" w:rsidP="00C73F91">
            <w:pPr>
              <w:ind w:left="-525" w:right="113"/>
              <w:jc w:val="center"/>
            </w:pPr>
          </w:p>
        </w:tc>
        <w:tc>
          <w:tcPr>
            <w:tcW w:w="1406" w:type="dxa"/>
            <w:shd w:val="clear" w:color="auto" w:fill="auto"/>
            <w:noWrap/>
            <w:vAlign w:val="center"/>
          </w:tcPr>
          <w:p w14:paraId="749CCB72" w14:textId="77777777" w:rsidR="000152C6" w:rsidRPr="00BB6C19" w:rsidRDefault="000152C6" w:rsidP="00C73F91">
            <w:pPr>
              <w:jc w:val="center"/>
              <w:rPr>
                <w:sz w:val="20"/>
                <w:szCs w:val="20"/>
              </w:rPr>
            </w:pPr>
            <w:r w:rsidRPr="00BB6C19">
              <w:rPr>
                <w:sz w:val="20"/>
                <w:szCs w:val="20"/>
              </w:rPr>
              <w:t>Poignards</w:t>
            </w:r>
          </w:p>
        </w:tc>
        <w:tc>
          <w:tcPr>
            <w:tcW w:w="1091" w:type="dxa"/>
            <w:shd w:val="clear" w:color="auto" w:fill="auto"/>
            <w:noWrap/>
            <w:vAlign w:val="center"/>
          </w:tcPr>
          <w:p w14:paraId="3E35CA6D" w14:textId="77777777" w:rsidR="000152C6" w:rsidRPr="0082362D" w:rsidRDefault="000152C6" w:rsidP="00C73F91">
            <w:pPr>
              <w:jc w:val="center"/>
              <w:rPr>
                <w:rFonts w:ascii="Angsana New" w:hAnsi="Angsana New" w:cs="Angsana New"/>
              </w:rPr>
            </w:pPr>
          </w:p>
        </w:tc>
        <w:tc>
          <w:tcPr>
            <w:tcW w:w="424" w:type="dxa"/>
            <w:shd w:val="clear" w:color="auto" w:fill="auto"/>
            <w:noWrap/>
            <w:vAlign w:val="center"/>
          </w:tcPr>
          <w:p w14:paraId="30A394BC" w14:textId="77777777" w:rsidR="000152C6" w:rsidRPr="0082362D" w:rsidRDefault="000152C6" w:rsidP="00C73F91">
            <w:pPr>
              <w:jc w:val="center"/>
              <w:rPr>
                <w:rFonts w:ascii="Angsana New" w:hAnsi="Angsana New" w:cs="Angsana New"/>
              </w:rPr>
            </w:pPr>
          </w:p>
        </w:tc>
        <w:tc>
          <w:tcPr>
            <w:tcW w:w="605" w:type="dxa"/>
            <w:shd w:val="clear" w:color="auto" w:fill="auto"/>
            <w:noWrap/>
            <w:vAlign w:val="center"/>
          </w:tcPr>
          <w:p w14:paraId="0E8DC1AC" w14:textId="77777777" w:rsidR="000152C6" w:rsidRPr="0082362D" w:rsidRDefault="000152C6" w:rsidP="00C73F91">
            <w:pPr>
              <w:jc w:val="center"/>
              <w:rPr>
                <w:rFonts w:ascii="Angsana New" w:hAnsi="Angsana New" w:cs="Angsana New"/>
              </w:rPr>
            </w:pPr>
          </w:p>
        </w:tc>
        <w:tc>
          <w:tcPr>
            <w:tcW w:w="931" w:type="dxa"/>
            <w:shd w:val="clear" w:color="auto" w:fill="auto"/>
            <w:noWrap/>
            <w:vAlign w:val="center"/>
          </w:tcPr>
          <w:p w14:paraId="6F4BA0FF" w14:textId="77777777" w:rsidR="000152C6" w:rsidRPr="0032190F" w:rsidRDefault="000152C6" w:rsidP="00C73F91">
            <w:pPr>
              <w:rPr>
                <w:rFonts w:ascii="Angsana New" w:hAnsi="Angsana New" w:cs="Angsana New"/>
                <w:lang w:val="fr-FR"/>
              </w:rPr>
            </w:pPr>
            <w:r w:rsidRPr="0032190F">
              <w:rPr>
                <w:rFonts w:ascii="Angsana New" w:hAnsi="Angsana New" w:cs="Angsana New"/>
                <w:lang w:val="fr-FR"/>
              </w:rPr>
              <w:t>rarement placés dans une même association (Serres 2001)</w:t>
            </w:r>
          </w:p>
        </w:tc>
        <w:tc>
          <w:tcPr>
            <w:tcW w:w="205" w:type="dxa"/>
            <w:shd w:val="clear" w:color="auto" w:fill="auto"/>
            <w:noWrap/>
            <w:vAlign w:val="center"/>
          </w:tcPr>
          <w:p w14:paraId="436C5BB6" w14:textId="77777777" w:rsidR="000152C6" w:rsidRPr="0032190F" w:rsidRDefault="000152C6" w:rsidP="00C73F91">
            <w:pPr>
              <w:jc w:val="center"/>
              <w:rPr>
                <w:rFonts w:ascii="Angsana New" w:hAnsi="Angsana New" w:cs="Angsana New"/>
                <w:lang w:val="fr-FR"/>
              </w:rPr>
            </w:pPr>
          </w:p>
        </w:tc>
        <w:tc>
          <w:tcPr>
            <w:tcW w:w="1194" w:type="dxa"/>
            <w:shd w:val="clear" w:color="auto" w:fill="auto"/>
            <w:noWrap/>
            <w:vAlign w:val="center"/>
          </w:tcPr>
          <w:p w14:paraId="2F071F5F" w14:textId="77777777" w:rsidR="000152C6" w:rsidRPr="0032190F" w:rsidRDefault="000152C6" w:rsidP="00C73F91">
            <w:pPr>
              <w:jc w:val="center"/>
              <w:rPr>
                <w:rFonts w:ascii="Angsana New" w:hAnsi="Angsana New" w:cs="Angsana New"/>
                <w:lang w:val="fr-FR"/>
              </w:rPr>
            </w:pPr>
          </w:p>
        </w:tc>
        <w:tc>
          <w:tcPr>
            <w:tcW w:w="1295" w:type="dxa"/>
            <w:shd w:val="clear" w:color="auto" w:fill="auto"/>
            <w:noWrap/>
            <w:vAlign w:val="center"/>
          </w:tcPr>
          <w:p w14:paraId="3F4B5993" w14:textId="77777777" w:rsidR="000152C6" w:rsidRPr="0032190F" w:rsidRDefault="000152C6" w:rsidP="00C73F91">
            <w:pPr>
              <w:jc w:val="center"/>
              <w:rPr>
                <w:rFonts w:ascii="Angsana New" w:hAnsi="Angsana New" w:cs="Angsana New"/>
                <w:lang w:val="fr-FR"/>
              </w:rPr>
            </w:pPr>
          </w:p>
        </w:tc>
        <w:tc>
          <w:tcPr>
            <w:tcW w:w="1325" w:type="dxa"/>
            <w:shd w:val="clear" w:color="auto" w:fill="auto"/>
            <w:noWrap/>
            <w:vAlign w:val="center"/>
          </w:tcPr>
          <w:p w14:paraId="48B842FB" w14:textId="77777777" w:rsidR="000152C6" w:rsidRPr="0032190F" w:rsidRDefault="000152C6" w:rsidP="00C73F91">
            <w:pPr>
              <w:jc w:val="center"/>
              <w:rPr>
                <w:rFonts w:ascii="Angsana New" w:hAnsi="Angsana New" w:cs="Angsana New"/>
                <w:lang w:val="fr-FR"/>
              </w:rPr>
            </w:pPr>
          </w:p>
        </w:tc>
        <w:tc>
          <w:tcPr>
            <w:tcW w:w="1080" w:type="dxa"/>
            <w:shd w:val="clear" w:color="auto" w:fill="auto"/>
            <w:noWrap/>
            <w:vAlign w:val="center"/>
          </w:tcPr>
          <w:p w14:paraId="5FEE6435" w14:textId="77777777" w:rsidR="000152C6" w:rsidRPr="0032190F" w:rsidRDefault="000152C6" w:rsidP="00C73F91">
            <w:pPr>
              <w:jc w:val="center"/>
              <w:rPr>
                <w:rFonts w:ascii="Angsana New" w:hAnsi="Angsana New" w:cs="Angsana New"/>
                <w:lang w:val="fr-FR"/>
              </w:rPr>
            </w:pPr>
          </w:p>
        </w:tc>
        <w:tc>
          <w:tcPr>
            <w:tcW w:w="970" w:type="dxa"/>
            <w:shd w:val="clear" w:color="auto" w:fill="E6E6E6"/>
            <w:noWrap/>
            <w:vAlign w:val="center"/>
          </w:tcPr>
          <w:p w14:paraId="57873AF7" w14:textId="77777777" w:rsidR="000152C6" w:rsidRPr="0032190F" w:rsidRDefault="000152C6" w:rsidP="00C73F91">
            <w:pPr>
              <w:jc w:val="center"/>
              <w:rPr>
                <w:rFonts w:ascii="Angsana New" w:hAnsi="Angsana New" w:cs="Angsana New"/>
                <w:lang w:val="fr-FR"/>
              </w:rPr>
            </w:pPr>
          </w:p>
        </w:tc>
        <w:tc>
          <w:tcPr>
            <w:tcW w:w="436" w:type="dxa"/>
            <w:shd w:val="clear" w:color="auto" w:fill="E6E6E6"/>
            <w:noWrap/>
            <w:vAlign w:val="center"/>
          </w:tcPr>
          <w:p w14:paraId="79EDFD47" w14:textId="77777777" w:rsidR="000152C6" w:rsidRPr="0032190F" w:rsidRDefault="000152C6" w:rsidP="00C73F91">
            <w:pPr>
              <w:jc w:val="center"/>
              <w:rPr>
                <w:rFonts w:ascii="Angsana New" w:hAnsi="Angsana New" w:cs="Angsana New"/>
                <w:lang w:val="fr-FR"/>
              </w:rPr>
            </w:pPr>
          </w:p>
        </w:tc>
        <w:tc>
          <w:tcPr>
            <w:tcW w:w="436" w:type="dxa"/>
            <w:shd w:val="clear" w:color="auto" w:fill="E6E6E6"/>
            <w:noWrap/>
            <w:vAlign w:val="center"/>
          </w:tcPr>
          <w:p w14:paraId="3A1A8E0C" w14:textId="77777777" w:rsidR="000152C6" w:rsidRPr="0032190F" w:rsidRDefault="000152C6" w:rsidP="00C73F91">
            <w:pPr>
              <w:jc w:val="center"/>
              <w:rPr>
                <w:rFonts w:ascii="Angsana New" w:hAnsi="Angsana New" w:cs="Angsana New"/>
                <w:lang w:val="fr-FR"/>
              </w:rPr>
            </w:pPr>
          </w:p>
        </w:tc>
        <w:tc>
          <w:tcPr>
            <w:tcW w:w="436" w:type="dxa"/>
            <w:shd w:val="clear" w:color="auto" w:fill="E6E6E6"/>
            <w:noWrap/>
            <w:vAlign w:val="center"/>
          </w:tcPr>
          <w:p w14:paraId="27C82293" w14:textId="77777777" w:rsidR="000152C6" w:rsidRPr="0032190F" w:rsidRDefault="000152C6" w:rsidP="00C73F91">
            <w:pPr>
              <w:jc w:val="center"/>
              <w:rPr>
                <w:rFonts w:ascii="Angsana New" w:hAnsi="Angsana New" w:cs="Angsana New"/>
                <w:lang w:val="fr-FR"/>
              </w:rPr>
            </w:pPr>
          </w:p>
        </w:tc>
        <w:tc>
          <w:tcPr>
            <w:tcW w:w="436" w:type="dxa"/>
            <w:shd w:val="clear" w:color="auto" w:fill="E6E6E6"/>
            <w:noWrap/>
            <w:vAlign w:val="center"/>
          </w:tcPr>
          <w:p w14:paraId="43E32E6E" w14:textId="77777777" w:rsidR="000152C6" w:rsidRPr="0032190F" w:rsidRDefault="000152C6" w:rsidP="00C73F91">
            <w:pPr>
              <w:jc w:val="center"/>
              <w:rPr>
                <w:rFonts w:ascii="Angsana New" w:hAnsi="Angsana New" w:cs="Angsana New"/>
                <w:lang w:val="fr-FR"/>
              </w:rPr>
            </w:pPr>
          </w:p>
        </w:tc>
        <w:tc>
          <w:tcPr>
            <w:tcW w:w="998" w:type="dxa"/>
            <w:shd w:val="clear" w:color="auto" w:fill="E6E6E6"/>
            <w:vAlign w:val="center"/>
          </w:tcPr>
          <w:p w14:paraId="7D79014E" w14:textId="77777777" w:rsidR="000152C6" w:rsidRPr="0032190F" w:rsidRDefault="000152C6" w:rsidP="00C73F91">
            <w:pPr>
              <w:jc w:val="center"/>
              <w:rPr>
                <w:rFonts w:ascii="Angsana New" w:hAnsi="Angsana New" w:cs="Angsana New"/>
                <w:lang w:val="fr-FR"/>
              </w:rPr>
            </w:pPr>
          </w:p>
        </w:tc>
        <w:tc>
          <w:tcPr>
            <w:tcW w:w="363" w:type="dxa"/>
            <w:vMerge/>
            <w:shd w:val="clear" w:color="auto" w:fill="E6E6E6"/>
            <w:vAlign w:val="center"/>
          </w:tcPr>
          <w:p w14:paraId="26341B41" w14:textId="77777777" w:rsidR="000152C6" w:rsidRPr="0032190F" w:rsidRDefault="000152C6" w:rsidP="00C73F91">
            <w:pPr>
              <w:jc w:val="center"/>
              <w:rPr>
                <w:lang w:val="fr-FR"/>
              </w:rPr>
            </w:pPr>
          </w:p>
        </w:tc>
      </w:tr>
      <w:tr w:rsidR="000152C6" w:rsidRPr="008B002C" w14:paraId="02518487" w14:textId="77777777" w:rsidTr="00C73F91">
        <w:trPr>
          <w:cantSplit/>
          <w:jc w:val="center"/>
        </w:trPr>
        <w:tc>
          <w:tcPr>
            <w:tcW w:w="435" w:type="dxa"/>
            <w:vMerge/>
            <w:shd w:val="clear" w:color="auto" w:fill="auto"/>
            <w:textDirection w:val="btLr"/>
            <w:vAlign w:val="center"/>
          </w:tcPr>
          <w:p w14:paraId="630381F5" w14:textId="77777777" w:rsidR="000152C6" w:rsidRPr="0032190F" w:rsidRDefault="000152C6" w:rsidP="00C73F91">
            <w:pPr>
              <w:ind w:left="-525" w:right="113"/>
              <w:jc w:val="center"/>
              <w:rPr>
                <w:lang w:val="fr-FR"/>
              </w:rPr>
            </w:pPr>
          </w:p>
        </w:tc>
        <w:tc>
          <w:tcPr>
            <w:tcW w:w="1406" w:type="dxa"/>
            <w:shd w:val="clear" w:color="auto" w:fill="auto"/>
            <w:noWrap/>
            <w:vAlign w:val="center"/>
          </w:tcPr>
          <w:p w14:paraId="189D7830" w14:textId="77777777" w:rsidR="000152C6" w:rsidRPr="00BB6C19" w:rsidRDefault="000152C6" w:rsidP="00C73F91">
            <w:pPr>
              <w:jc w:val="center"/>
              <w:rPr>
                <w:sz w:val="20"/>
                <w:szCs w:val="20"/>
              </w:rPr>
            </w:pPr>
            <w:r w:rsidRPr="00BB6C19">
              <w:rPr>
                <w:sz w:val="20"/>
                <w:szCs w:val="20"/>
              </w:rPr>
              <w:t>Hallebardes</w:t>
            </w:r>
          </w:p>
        </w:tc>
        <w:tc>
          <w:tcPr>
            <w:tcW w:w="1091" w:type="dxa"/>
            <w:shd w:val="clear" w:color="auto" w:fill="auto"/>
            <w:noWrap/>
            <w:vAlign w:val="center"/>
          </w:tcPr>
          <w:p w14:paraId="6C18774B" w14:textId="77777777" w:rsidR="000152C6" w:rsidRPr="0082362D" w:rsidRDefault="000152C6" w:rsidP="00C73F91">
            <w:pPr>
              <w:jc w:val="center"/>
              <w:rPr>
                <w:rFonts w:ascii="Angsana New" w:hAnsi="Angsana New" w:cs="Angsana New"/>
              </w:rPr>
            </w:pPr>
          </w:p>
        </w:tc>
        <w:tc>
          <w:tcPr>
            <w:tcW w:w="424" w:type="dxa"/>
            <w:shd w:val="clear" w:color="auto" w:fill="auto"/>
            <w:noWrap/>
            <w:vAlign w:val="center"/>
          </w:tcPr>
          <w:p w14:paraId="01A55862" w14:textId="77777777" w:rsidR="000152C6" w:rsidRPr="0082362D" w:rsidRDefault="000152C6" w:rsidP="00C73F91">
            <w:pPr>
              <w:jc w:val="center"/>
              <w:rPr>
                <w:rFonts w:ascii="Angsana New" w:hAnsi="Angsana New" w:cs="Angsana New"/>
              </w:rPr>
            </w:pPr>
          </w:p>
        </w:tc>
        <w:tc>
          <w:tcPr>
            <w:tcW w:w="605" w:type="dxa"/>
            <w:shd w:val="clear" w:color="auto" w:fill="auto"/>
            <w:noWrap/>
            <w:vAlign w:val="center"/>
          </w:tcPr>
          <w:p w14:paraId="3F3C5CE0" w14:textId="77777777" w:rsidR="000152C6" w:rsidRPr="0082362D" w:rsidRDefault="000152C6" w:rsidP="00C73F91">
            <w:pPr>
              <w:jc w:val="center"/>
              <w:rPr>
                <w:rFonts w:ascii="Angsana New" w:hAnsi="Angsana New" w:cs="Angsana New"/>
              </w:rPr>
            </w:pPr>
          </w:p>
        </w:tc>
        <w:tc>
          <w:tcPr>
            <w:tcW w:w="931" w:type="dxa"/>
            <w:shd w:val="clear" w:color="auto" w:fill="auto"/>
            <w:noWrap/>
            <w:vAlign w:val="center"/>
          </w:tcPr>
          <w:p w14:paraId="09C3DCD7" w14:textId="77777777" w:rsidR="000152C6" w:rsidRPr="0032190F" w:rsidRDefault="000152C6" w:rsidP="00C73F91">
            <w:pPr>
              <w:jc w:val="center"/>
              <w:rPr>
                <w:rFonts w:ascii="Angsana New" w:hAnsi="Angsana New" w:cs="Angsana New"/>
                <w:lang w:val="fr-FR"/>
              </w:rPr>
            </w:pPr>
            <w:r w:rsidRPr="0032190F">
              <w:rPr>
                <w:rFonts w:ascii="Angsana New" w:hAnsi="Angsana New" w:cs="Angsana New"/>
                <w:lang w:val="fr-FR"/>
              </w:rPr>
              <w:t>rarement placés dans une même association (Serres 2001)</w:t>
            </w:r>
          </w:p>
        </w:tc>
        <w:tc>
          <w:tcPr>
            <w:tcW w:w="205" w:type="dxa"/>
            <w:shd w:val="clear" w:color="auto" w:fill="auto"/>
            <w:noWrap/>
            <w:vAlign w:val="center"/>
          </w:tcPr>
          <w:p w14:paraId="39FBCC6B" w14:textId="77777777" w:rsidR="000152C6" w:rsidRPr="0032190F" w:rsidRDefault="000152C6" w:rsidP="00C73F91">
            <w:pPr>
              <w:jc w:val="center"/>
              <w:rPr>
                <w:rFonts w:ascii="Angsana New" w:hAnsi="Angsana New" w:cs="Angsana New"/>
                <w:lang w:val="fr-FR"/>
              </w:rPr>
            </w:pPr>
          </w:p>
        </w:tc>
        <w:tc>
          <w:tcPr>
            <w:tcW w:w="1194" w:type="dxa"/>
            <w:shd w:val="clear" w:color="auto" w:fill="auto"/>
            <w:noWrap/>
            <w:vAlign w:val="center"/>
          </w:tcPr>
          <w:p w14:paraId="0BDDF413" w14:textId="77777777" w:rsidR="000152C6" w:rsidRPr="0032190F" w:rsidRDefault="000152C6" w:rsidP="00C73F91">
            <w:pPr>
              <w:jc w:val="center"/>
              <w:rPr>
                <w:rFonts w:ascii="Angsana New" w:hAnsi="Angsana New" w:cs="Angsana New"/>
                <w:lang w:val="fr-FR"/>
              </w:rPr>
            </w:pPr>
          </w:p>
        </w:tc>
        <w:tc>
          <w:tcPr>
            <w:tcW w:w="1295" w:type="dxa"/>
            <w:shd w:val="clear" w:color="auto" w:fill="auto"/>
            <w:noWrap/>
            <w:vAlign w:val="center"/>
          </w:tcPr>
          <w:p w14:paraId="5CE93027" w14:textId="77777777" w:rsidR="000152C6" w:rsidRPr="0032190F" w:rsidRDefault="000152C6" w:rsidP="00C73F91">
            <w:pPr>
              <w:jc w:val="center"/>
              <w:rPr>
                <w:rFonts w:ascii="Angsana New" w:hAnsi="Angsana New" w:cs="Angsana New"/>
                <w:lang w:val="fr-FR"/>
              </w:rPr>
            </w:pPr>
          </w:p>
        </w:tc>
        <w:tc>
          <w:tcPr>
            <w:tcW w:w="1325" w:type="dxa"/>
            <w:shd w:val="clear" w:color="auto" w:fill="auto"/>
            <w:noWrap/>
            <w:vAlign w:val="center"/>
          </w:tcPr>
          <w:p w14:paraId="78E92B4C" w14:textId="77777777" w:rsidR="000152C6" w:rsidRPr="0032190F" w:rsidRDefault="000152C6" w:rsidP="00C73F91">
            <w:pPr>
              <w:jc w:val="center"/>
              <w:rPr>
                <w:rFonts w:ascii="Angsana New" w:hAnsi="Angsana New" w:cs="Angsana New"/>
                <w:lang w:val="fr-FR"/>
              </w:rPr>
            </w:pPr>
          </w:p>
        </w:tc>
        <w:tc>
          <w:tcPr>
            <w:tcW w:w="1080" w:type="dxa"/>
            <w:shd w:val="clear" w:color="auto" w:fill="auto"/>
            <w:noWrap/>
            <w:vAlign w:val="center"/>
          </w:tcPr>
          <w:p w14:paraId="242EE85D" w14:textId="77777777" w:rsidR="000152C6" w:rsidRPr="0032190F" w:rsidRDefault="000152C6" w:rsidP="00C73F91">
            <w:pPr>
              <w:jc w:val="center"/>
              <w:rPr>
                <w:rFonts w:ascii="Angsana New" w:hAnsi="Angsana New" w:cs="Angsana New"/>
                <w:lang w:val="fr-FR"/>
              </w:rPr>
            </w:pPr>
          </w:p>
        </w:tc>
        <w:tc>
          <w:tcPr>
            <w:tcW w:w="970" w:type="dxa"/>
            <w:shd w:val="clear" w:color="auto" w:fill="auto"/>
            <w:noWrap/>
            <w:vAlign w:val="center"/>
          </w:tcPr>
          <w:p w14:paraId="3695050A" w14:textId="77777777" w:rsidR="000152C6" w:rsidRPr="0032190F" w:rsidRDefault="000152C6" w:rsidP="00C73F91">
            <w:pPr>
              <w:jc w:val="center"/>
              <w:rPr>
                <w:rFonts w:ascii="Angsana New" w:hAnsi="Angsana New" w:cs="Angsana New"/>
                <w:lang w:val="fr-FR"/>
              </w:rPr>
            </w:pPr>
          </w:p>
        </w:tc>
        <w:tc>
          <w:tcPr>
            <w:tcW w:w="436" w:type="dxa"/>
            <w:shd w:val="clear" w:color="auto" w:fill="E6E6E6"/>
            <w:noWrap/>
            <w:vAlign w:val="center"/>
          </w:tcPr>
          <w:p w14:paraId="0DEF0E87" w14:textId="77777777" w:rsidR="000152C6" w:rsidRPr="0032190F" w:rsidRDefault="000152C6" w:rsidP="00C73F91">
            <w:pPr>
              <w:jc w:val="center"/>
              <w:rPr>
                <w:rFonts w:ascii="Angsana New" w:hAnsi="Angsana New" w:cs="Angsana New"/>
                <w:lang w:val="fr-FR"/>
              </w:rPr>
            </w:pPr>
          </w:p>
        </w:tc>
        <w:tc>
          <w:tcPr>
            <w:tcW w:w="436" w:type="dxa"/>
            <w:shd w:val="clear" w:color="auto" w:fill="E6E6E6"/>
            <w:noWrap/>
            <w:vAlign w:val="center"/>
          </w:tcPr>
          <w:p w14:paraId="270D05DF" w14:textId="77777777" w:rsidR="000152C6" w:rsidRPr="0032190F" w:rsidRDefault="000152C6" w:rsidP="00C73F91">
            <w:pPr>
              <w:jc w:val="center"/>
              <w:rPr>
                <w:rFonts w:ascii="Angsana New" w:hAnsi="Angsana New" w:cs="Angsana New"/>
                <w:lang w:val="fr-FR"/>
              </w:rPr>
            </w:pPr>
          </w:p>
        </w:tc>
        <w:tc>
          <w:tcPr>
            <w:tcW w:w="436" w:type="dxa"/>
            <w:shd w:val="clear" w:color="auto" w:fill="E6E6E6"/>
            <w:noWrap/>
            <w:vAlign w:val="center"/>
          </w:tcPr>
          <w:p w14:paraId="39A6F1A9" w14:textId="77777777" w:rsidR="000152C6" w:rsidRPr="0032190F" w:rsidRDefault="000152C6" w:rsidP="00C73F91">
            <w:pPr>
              <w:jc w:val="center"/>
              <w:rPr>
                <w:rFonts w:ascii="Angsana New" w:hAnsi="Angsana New" w:cs="Angsana New"/>
                <w:lang w:val="fr-FR"/>
              </w:rPr>
            </w:pPr>
          </w:p>
        </w:tc>
        <w:tc>
          <w:tcPr>
            <w:tcW w:w="436" w:type="dxa"/>
            <w:shd w:val="clear" w:color="auto" w:fill="E6E6E6"/>
            <w:noWrap/>
            <w:vAlign w:val="center"/>
          </w:tcPr>
          <w:p w14:paraId="5491BC55" w14:textId="77777777" w:rsidR="000152C6" w:rsidRPr="0032190F" w:rsidRDefault="000152C6" w:rsidP="00C73F91">
            <w:pPr>
              <w:jc w:val="center"/>
              <w:rPr>
                <w:rFonts w:ascii="Angsana New" w:hAnsi="Angsana New" w:cs="Angsana New"/>
                <w:lang w:val="fr-FR"/>
              </w:rPr>
            </w:pPr>
          </w:p>
        </w:tc>
        <w:tc>
          <w:tcPr>
            <w:tcW w:w="998" w:type="dxa"/>
            <w:shd w:val="clear" w:color="auto" w:fill="E6E6E6"/>
            <w:vAlign w:val="center"/>
          </w:tcPr>
          <w:p w14:paraId="75F2DDD8" w14:textId="77777777" w:rsidR="000152C6" w:rsidRPr="0032190F" w:rsidRDefault="000152C6" w:rsidP="00C73F91">
            <w:pPr>
              <w:jc w:val="center"/>
              <w:rPr>
                <w:rFonts w:ascii="Angsana New" w:hAnsi="Angsana New" w:cs="Angsana New"/>
                <w:lang w:val="fr-FR"/>
              </w:rPr>
            </w:pPr>
          </w:p>
        </w:tc>
        <w:tc>
          <w:tcPr>
            <w:tcW w:w="363" w:type="dxa"/>
            <w:vMerge/>
            <w:shd w:val="clear" w:color="auto" w:fill="E6E6E6"/>
            <w:vAlign w:val="center"/>
          </w:tcPr>
          <w:p w14:paraId="0135A6ED" w14:textId="77777777" w:rsidR="000152C6" w:rsidRPr="0032190F" w:rsidRDefault="000152C6" w:rsidP="00C73F91">
            <w:pPr>
              <w:jc w:val="center"/>
              <w:rPr>
                <w:lang w:val="fr-FR"/>
              </w:rPr>
            </w:pPr>
          </w:p>
        </w:tc>
      </w:tr>
      <w:tr w:rsidR="000152C6" w:rsidRPr="007D37C6" w14:paraId="243D658A" w14:textId="77777777" w:rsidTr="00C73F91">
        <w:trPr>
          <w:cantSplit/>
          <w:jc w:val="center"/>
        </w:trPr>
        <w:tc>
          <w:tcPr>
            <w:tcW w:w="435" w:type="dxa"/>
            <w:vMerge/>
            <w:shd w:val="clear" w:color="auto" w:fill="auto"/>
            <w:textDirection w:val="btLr"/>
            <w:vAlign w:val="center"/>
          </w:tcPr>
          <w:p w14:paraId="0C55EBE4" w14:textId="77777777" w:rsidR="000152C6" w:rsidRPr="0032190F" w:rsidRDefault="000152C6" w:rsidP="00C73F91">
            <w:pPr>
              <w:ind w:left="-525" w:right="113"/>
              <w:jc w:val="center"/>
              <w:rPr>
                <w:lang w:val="fr-FR"/>
              </w:rPr>
            </w:pPr>
          </w:p>
        </w:tc>
        <w:tc>
          <w:tcPr>
            <w:tcW w:w="1406" w:type="dxa"/>
            <w:shd w:val="clear" w:color="auto" w:fill="auto"/>
            <w:noWrap/>
            <w:vAlign w:val="center"/>
          </w:tcPr>
          <w:p w14:paraId="57473552" w14:textId="77777777" w:rsidR="000152C6" w:rsidRPr="00BB6C19" w:rsidRDefault="000152C6" w:rsidP="00C73F91">
            <w:pPr>
              <w:jc w:val="center"/>
              <w:rPr>
                <w:sz w:val="20"/>
                <w:szCs w:val="20"/>
              </w:rPr>
            </w:pPr>
            <w:r w:rsidRPr="00BB6C19">
              <w:rPr>
                <w:sz w:val="20"/>
                <w:szCs w:val="20"/>
              </w:rPr>
              <w:t>Haches</w:t>
            </w:r>
          </w:p>
        </w:tc>
        <w:tc>
          <w:tcPr>
            <w:tcW w:w="1091" w:type="dxa"/>
            <w:shd w:val="clear" w:color="auto" w:fill="auto"/>
            <w:noWrap/>
            <w:vAlign w:val="center"/>
          </w:tcPr>
          <w:p w14:paraId="61D571C9" w14:textId="77777777" w:rsidR="000152C6" w:rsidRPr="0082362D" w:rsidRDefault="000152C6" w:rsidP="00C73F91">
            <w:pPr>
              <w:jc w:val="center"/>
              <w:rPr>
                <w:rFonts w:ascii="Angsana New" w:hAnsi="Angsana New" w:cs="Angsana New"/>
              </w:rPr>
            </w:pPr>
          </w:p>
        </w:tc>
        <w:tc>
          <w:tcPr>
            <w:tcW w:w="424" w:type="dxa"/>
            <w:shd w:val="clear" w:color="auto" w:fill="auto"/>
            <w:noWrap/>
            <w:vAlign w:val="center"/>
          </w:tcPr>
          <w:p w14:paraId="547B1B70" w14:textId="77777777" w:rsidR="000152C6" w:rsidRPr="0082362D" w:rsidRDefault="000152C6" w:rsidP="00C73F91">
            <w:pPr>
              <w:jc w:val="center"/>
              <w:rPr>
                <w:rFonts w:ascii="Angsana New" w:hAnsi="Angsana New" w:cs="Angsana New"/>
              </w:rPr>
            </w:pPr>
          </w:p>
        </w:tc>
        <w:tc>
          <w:tcPr>
            <w:tcW w:w="605" w:type="dxa"/>
            <w:shd w:val="clear" w:color="auto" w:fill="auto"/>
            <w:noWrap/>
            <w:vAlign w:val="center"/>
          </w:tcPr>
          <w:p w14:paraId="11D8755A" w14:textId="77777777" w:rsidR="000152C6" w:rsidRPr="0082362D" w:rsidRDefault="000152C6" w:rsidP="00C73F91">
            <w:pPr>
              <w:jc w:val="center"/>
              <w:rPr>
                <w:rFonts w:ascii="Angsana New" w:hAnsi="Angsana New" w:cs="Angsana New"/>
              </w:rPr>
            </w:pPr>
          </w:p>
        </w:tc>
        <w:tc>
          <w:tcPr>
            <w:tcW w:w="931" w:type="dxa"/>
            <w:shd w:val="clear" w:color="auto" w:fill="auto"/>
            <w:noWrap/>
            <w:vAlign w:val="center"/>
          </w:tcPr>
          <w:p w14:paraId="381AB31F" w14:textId="77777777" w:rsidR="000152C6" w:rsidRPr="0082362D" w:rsidRDefault="000152C6" w:rsidP="00C73F91">
            <w:pPr>
              <w:jc w:val="center"/>
              <w:rPr>
                <w:rFonts w:ascii="Angsana New" w:hAnsi="Angsana New" w:cs="Angsana New"/>
              </w:rPr>
            </w:pPr>
          </w:p>
        </w:tc>
        <w:tc>
          <w:tcPr>
            <w:tcW w:w="205" w:type="dxa"/>
            <w:shd w:val="clear" w:color="auto" w:fill="auto"/>
            <w:noWrap/>
            <w:vAlign w:val="center"/>
          </w:tcPr>
          <w:p w14:paraId="7356734A" w14:textId="77777777" w:rsidR="000152C6" w:rsidRPr="0082362D" w:rsidRDefault="000152C6" w:rsidP="00C73F91">
            <w:pPr>
              <w:jc w:val="center"/>
              <w:rPr>
                <w:rFonts w:ascii="Angsana New" w:hAnsi="Angsana New" w:cs="Angsana New"/>
              </w:rPr>
            </w:pPr>
          </w:p>
        </w:tc>
        <w:tc>
          <w:tcPr>
            <w:tcW w:w="1194" w:type="dxa"/>
            <w:shd w:val="clear" w:color="auto" w:fill="auto"/>
            <w:noWrap/>
            <w:vAlign w:val="center"/>
          </w:tcPr>
          <w:p w14:paraId="5691E594" w14:textId="77777777" w:rsidR="000152C6" w:rsidRPr="0082362D" w:rsidRDefault="000152C6" w:rsidP="00C73F91">
            <w:pPr>
              <w:jc w:val="center"/>
              <w:rPr>
                <w:rFonts w:ascii="Angsana New" w:hAnsi="Angsana New" w:cs="Angsana New"/>
              </w:rPr>
            </w:pPr>
          </w:p>
        </w:tc>
        <w:tc>
          <w:tcPr>
            <w:tcW w:w="1295" w:type="dxa"/>
            <w:shd w:val="clear" w:color="auto" w:fill="auto"/>
            <w:noWrap/>
            <w:vAlign w:val="center"/>
          </w:tcPr>
          <w:p w14:paraId="362136CF" w14:textId="77777777" w:rsidR="000152C6" w:rsidRPr="0082362D" w:rsidRDefault="000152C6" w:rsidP="00C73F91">
            <w:pPr>
              <w:jc w:val="center"/>
              <w:rPr>
                <w:rFonts w:ascii="Angsana New" w:hAnsi="Angsana New" w:cs="Angsana New"/>
              </w:rPr>
            </w:pPr>
          </w:p>
        </w:tc>
        <w:tc>
          <w:tcPr>
            <w:tcW w:w="1325" w:type="dxa"/>
            <w:shd w:val="clear" w:color="auto" w:fill="auto"/>
            <w:noWrap/>
            <w:vAlign w:val="center"/>
          </w:tcPr>
          <w:p w14:paraId="33406716" w14:textId="77777777" w:rsidR="000152C6" w:rsidRPr="0082362D" w:rsidRDefault="000152C6" w:rsidP="00C73F91">
            <w:pPr>
              <w:jc w:val="center"/>
              <w:rPr>
                <w:rFonts w:ascii="Angsana New" w:hAnsi="Angsana New" w:cs="Angsana New"/>
              </w:rPr>
            </w:pPr>
          </w:p>
        </w:tc>
        <w:tc>
          <w:tcPr>
            <w:tcW w:w="1080" w:type="dxa"/>
            <w:shd w:val="clear" w:color="auto" w:fill="auto"/>
            <w:noWrap/>
            <w:vAlign w:val="center"/>
          </w:tcPr>
          <w:p w14:paraId="48BF8032" w14:textId="77777777" w:rsidR="000152C6" w:rsidRPr="0082362D" w:rsidRDefault="000152C6" w:rsidP="00C73F91">
            <w:pPr>
              <w:jc w:val="center"/>
              <w:rPr>
                <w:rFonts w:ascii="Angsana New" w:hAnsi="Angsana New" w:cs="Angsana New"/>
              </w:rPr>
            </w:pPr>
          </w:p>
        </w:tc>
        <w:tc>
          <w:tcPr>
            <w:tcW w:w="970" w:type="dxa"/>
            <w:shd w:val="clear" w:color="auto" w:fill="auto"/>
            <w:noWrap/>
            <w:vAlign w:val="center"/>
          </w:tcPr>
          <w:p w14:paraId="75A5E9C2" w14:textId="77777777" w:rsidR="000152C6" w:rsidRPr="0082362D" w:rsidRDefault="000152C6" w:rsidP="00C73F91">
            <w:pPr>
              <w:jc w:val="center"/>
              <w:rPr>
                <w:rFonts w:ascii="Angsana New" w:hAnsi="Angsana New" w:cs="Angsana New"/>
              </w:rPr>
            </w:pPr>
          </w:p>
        </w:tc>
        <w:tc>
          <w:tcPr>
            <w:tcW w:w="436" w:type="dxa"/>
            <w:shd w:val="clear" w:color="auto" w:fill="auto"/>
            <w:noWrap/>
            <w:vAlign w:val="center"/>
          </w:tcPr>
          <w:p w14:paraId="7905B162" w14:textId="77777777" w:rsidR="000152C6" w:rsidRPr="0082362D" w:rsidRDefault="000152C6" w:rsidP="00C73F91">
            <w:pPr>
              <w:jc w:val="center"/>
              <w:rPr>
                <w:rFonts w:ascii="Angsana New" w:hAnsi="Angsana New" w:cs="Angsana New"/>
              </w:rPr>
            </w:pPr>
          </w:p>
        </w:tc>
        <w:tc>
          <w:tcPr>
            <w:tcW w:w="436" w:type="dxa"/>
            <w:shd w:val="clear" w:color="auto" w:fill="E6E6E6"/>
            <w:noWrap/>
            <w:vAlign w:val="center"/>
          </w:tcPr>
          <w:p w14:paraId="6A72EAD2" w14:textId="77777777" w:rsidR="000152C6" w:rsidRPr="0082362D" w:rsidRDefault="000152C6" w:rsidP="00C73F91">
            <w:pPr>
              <w:jc w:val="center"/>
              <w:rPr>
                <w:rFonts w:ascii="Angsana New" w:hAnsi="Angsana New" w:cs="Angsana New"/>
              </w:rPr>
            </w:pPr>
          </w:p>
        </w:tc>
        <w:tc>
          <w:tcPr>
            <w:tcW w:w="436" w:type="dxa"/>
            <w:shd w:val="clear" w:color="auto" w:fill="E6E6E6"/>
            <w:noWrap/>
            <w:vAlign w:val="center"/>
          </w:tcPr>
          <w:p w14:paraId="55A75B9F" w14:textId="77777777" w:rsidR="000152C6" w:rsidRPr="0082362D" w:rsidRDefault="000152C6" w:rsidP="00C73F91">
            <w:pPr>
              <w:jc w:val="center"/>
              <w:rPr>
                <w:rFonts w:ascii="Angsana New" w:hAnsi="Angsana New" w:cs="Angsana New"/>
              </w:rPr>
            </w:pPr>
          </w:p>
        </w:tc>
        <w:tc>
          <w:tcPr>
            <w:tcW w:w="436" w:type="dxa"/>
            <w:shd w:val="clear" w:color="auto" w:fill="E6E6E6"/>
            <w:noWrap/>
            <w:vAlign w:val="center"/>
          </w:tcPr>
          <w:p w14:paraId="1072BABB" w14:textId="77777777" w:rsidR="000152C6" w:rsidRPr="0082362D" w:rsidRDefault="000152C6" w:rsidP="00C73F91">
            <w:pPr>
              <w:jc w:val="center"/>
              <w:rPr>
                <w:rFonts w:ascii="Angsana New" w:hAnsi="Angsana New" w:cs="Angsana New"/>
              </w:rPr>
            </w:pPr>
          </w:p>
        </w:tc>
        <w:tc>
          <w:tcPr>
            <w:tcW w:w="998" w:type="dxa"/>
            <w:shd w:val="clear" w:color="auto" w:fill="E6E6E6"/>
            <w:vAlign w:val="center"/>
          </w:tcPr>
          <w:p w14:paraId="1C7254DA" w14:textId="77777777" w:rsidR="000152C6" w:rsidRPr="0082362D" w:rsidRDefault="000152C6" w:rsidP="00C73F91">
            <w:pPr>
              <w:jc w:val="center"/>
              <w:rPr>
                <w:rFonts w:ascii="Angsana New" w:hAnsi="Angsana New" w:cs="Angsana New"/>
              </w:rPr>
            </w:pPr>
          </w:p>
        </w:tc>
        <w:tc>
          <w:tcPr>
            <w:tcW w:w="363" w:type="dxa"/>
            <w:vMerge/>
            <w:shd w:val="clear" w:color="auto" w:fill="E6E6E6"/>
            <w:vAlign w:val="center"/>
          </w:tcPr>
          <w:p w14:paraId="692DFC85" w14:textId="77777777" w:rsidR="000152C6" w:rsidRPr="007D37C6" w:rsidRDefault="000152C6" w:rsidP="00C73F91">
            <w:pPr>
              <w:jc w:val="center"/>
            </w:pPr>
          </w:p>
        </w:tc>
      </w:tr>
      <w:tr w:rsidR="000152C6" w:rsidRPr="007D37C6" w14:paraId="15FC25F9" w14:textId="77777777" w:rsidTr="00C73F91">
        <w:trPr>
          <w:cantSplit/>
          <w:jc w:val="center"/>
        </w:trPr>
        <w:tc>
          <w:tcPr>
            <w:tcW w:w="435" w:type="dxa"/>
            <w:vMerge/>
            <w:shd w:val="clear" w:color="auto" w:fill="auto"/>
            <w:textDirection w:val="btLr"/>
            <w:vAlign w:val="center"/>
          </w:tcPr>
          <w:p w14:paraId="626D3633" w14:textId="77777777" w:rsidR="000152C6" w:rsidRPr="007D37C6" w:rsidRDefault="000152C6" w:rsidP="00C73F91">
            <w:pPr>
              <w:ind w:left="-525" w:right="113"/>
              <w:jc w:val="center"/>
            </w:pPr>
          </w:p>
        </w:tc>
        <w:tc>
          <w:tcPr>
            <w:tcW w:w="1406" w:type="dxa"/>
            <w:shd w:val="clear" w:color="auto" w:fill="auto"/>
            <w:noWrap/>
            <w:vAlign w:val="center"/>
          </w:tcPr>
          <w:p w14:paraId="12C51EEB" w14:textId="77777777" w:rsidR="000152C6" w:rsidRPr="00BB6C19" w:rsidRDefault="000152C6" w:rsidP="00C73F91">
            <w:pPr>
              <w:jc w:val="center"/>
              <w:rPr>
                <w:sz w:val="20"/>
                <w:szCs w:val="20"/>
              </w:rPr>
            </w:pPr>
            <w:r w:rsidRPr="00BB6C19">
              <w:rPr>
                <w:sz w:val="20"/>
                <w:szCs w:val="20"/>
              </w:rPr>
              <w:t>Personnages</w:t>
            </w:r>
          </w:p>
        </w:tc>
        <w:tc>
          <w:tcPr>
            <w:tcW w:w="1091" w:type="dxa"/>
            <w:shd w:val="clear" w:color="auto" w:fill="auto"/>
            <w:noWrap/>
            <w:vAlign w:val="center"/>
          </w:tcPr>
          <w:p w14:paraId="2F3FCF6D" w14:textId="77777777" w:rsidR="000152C6" w:rsidRPr="0082362D" w:rsidRDefault="000152C6" w:rsidP="00C73F91">
            <w:pPr>
              <w:jc w:val="center"/>
              <w:rPr>
                <w:rFonts w:ascii="Angsana New" w:hAnsi="Angsana New" w:cs="Angsana New"/>
              </w:rPr>
            </w:pPr>
          </w:p>
        </w:tc>
        <w:tc>
          <w:tcPr>
            <w:tcW w:w="424" w:type="dxa"/>
            <w:shd w:val="clear" w:color="auto" w:fill="auto"/>
            <w:noWrap/>
            <w:vAlign w:val="center"/>
          </w:tcPr>
          <w:p w14:paraId="3E0548F6" w14:textId="77777777" w:rsidR="000152C6" w:rsidRPr="0082362D" w:rsidRDefault="000152C6" w:rsidP="00C73F91">
            <w:pPr>
              <w:jc w:val="center"/>
              <w:rPr>
                <w:rFonts w:ascii="Angsana New" w:hAnsi="Angsana New" w:cs="Angsana New"/>
              </w:rPr>
            </w:pPr>
          </w:p>
        </w:tc>
        <w:tc>
          <w:tcPr>
            <w:tcW w:w="605" w:type="dxa"/>
            <w:shd w:val="clear" w:color="auto" w:fill="auto"/>
            <w:noWrap/>
            <w:vAlign w:val="center"/>
          </w:tcPr>
          <w:p w14:paraId="6BCCE054" w14:textId="77777777" w:rsidR="000152C6" w:rsidRPr="0082362D" w:rsidRDefault="000152C6" w:rsidP="00C73F91">
            <w:pPr>
              <w:jc w:val="center"/>
              <w:rPr>
                <w:rFonts w:ascii="Angsana New" w:hAnsi="Angsana New" w:cs="Angsana New"/>
              </w:rPr>
            </w:pPr>
          </w:p>
        </w:tc>
        <w:tc>
          <w:tcPr>
            <w:tcW w:w="931" w:type="dxa"/>
            <w:shd w:val="clear" w:color="auto" w:fill="auto"/>
            <w:noWrap/>
            <w:vAlign w:val="center"/>
          </w:tcPr>
          <w:p w14:paraId="2DC6E3FD" w14:textId="77777777" w:rsidR="000152C6" w:rsidRPr="0082362D" w:rsidRDefault="000152C6" w:rsidP="00C73F91">
            <w:pPr>
              <w:jc w:val="center"/>
              <w:rPr>
                <w:rFonts w:ascii="Angsana New" w:hAnsi="Angsana New" w:cs="Angsana New"/>
              </w:rPr>
            </w:pPr>
          </w:p>
        </w:tc>
        <w:tc>
          <w:tcPr>
            <w:tcW w:w="205" w:type="dxa"/>
            <w:shd w:val="clear" w:color="auto" w:fill="auto"/>
            <w:noWrap/>
            <w:vAlign w:val="center"/>
          </w:tcPr>
          <w:p w14:paraId="422522EC" w14:textId="77777777" w:rsidR="000152C6" w:rsidRPr="0082362D" w:rsidRDefault="000152C6" w:rsidP="00C73F91">
            <w:pPr>
              <w:jc w:val="center"/>
              <w:rPr>
                <w:rFonts w:ascii="Angsana New" w:hAnsi="Angsana New" w:cs="Angsana New"/>
              </w:rPr>
            </w:pPr>
          </w:p>
        </w:tc>
        <w:tc>
          <w:tcPr>
            <w:tcW w:w="1194" w:type="dxa"/>
            <w:shd w:val="clear" w:color="auto" w:fill="auto"/>
            <w:noWrap/>
            <w:vAlign w:val="center"/>
          </w:tcPr>
          <w:p w14:paraId="25B9928D" w14:textId="77777777" w:rsidR="000152C6" w:rsidRPr="0082362D" w:rsidRDefault="000152C6" w:rsidP="00C73F91">
            <w:pPr>
              <w:jc w:val="center"/>
              <w:rPr>
                <w:rFonts w:ascii="Angsana New" w:hAnsi="Angsana New" w:cs="Angsana New"/>
              </w:rPr>
            </w:pPr>
          </w:p>
        </w:tc>
        <w:tc>
          <w:tcPr>
            <w:tcW w:w="1295" w:type="dxa"/>
            <w:shd w:val="clear" w:color="auto" w:fill="auto"/>
            <w:noWrap/>
            <w:vAlign w:val="center"/>
          </w:tcPr>
          <w:p w14:paraId="5B37E464" w14:textId="77777777" w:rsidR="000152C6" w:rsidRPr="0082362D" w:rsidRDefault="000152C6" w:rsidP="00C73F91">
            <w:pPr>
              <w:jc w:val="center"/>
              <w:rPr>
                <w:rFonts w:ascii="Angsana New" w:hAnsi="Angsana New" w:cs="Angsana New"/>
              </w:rPr>
            </w:pPr>
          </w:p>
        </w:tc>
        <w:tc>
          <w:tcPr>
            <w:tcW w:w="1325" w:type="dxa"/>
            <w:shd w:val="clear" w:color="auto" w:fill="auto"/>
            <w:noWrap/>
            <w:vAlign w:val="center"/>
          </w:tcPr>
          <w:p w14:paraId="0A41C0E0" w14:textId="77777777" w:rsidR="000152C6" w:rsidRPr="0082362D" w:rsidRDefault="000152C6" w:rsidP="00C73F91">
            <w:pPr>
              <w:jc w:val="center"/>
              <w:rPr>
                <w:rFonts w:ascii="Angsana New" w:hAnsi="Angsana New" w:cs="Angsana New"/>
              </w:rPr>
            </w:pPr>
          </w:p>
        </w:tc>
        <w:tc>
          <w:tcPr>
            <w:tcW w:w="1080" w:type="dxa"/>
            <w:shd w:val="clear" w:color="auto" w:fill="auto"/>
            <w:noWrap/>
            <w:vAlign w:val="center"/>
          </w:tcPr>
          <w:p w14:paraId="1790FE1C" w14:textId="77777777" w:rsidR="000152C6" w:rsidRPr="0082362D" w:rsidRDefault="000152C6" w:rsidP="00C73F91">
            <w:pPr>
              <w:jc w:val="center"/>
              <w:rPr>
                <w:rFonts w:ascii="Angsana New" w:hAnsi="Angsana New" w:cs="Angsana New"/>
              </w:rPr>
            </w:pPr>
          </w:p>
        </w:tc>
        <w:tc>
          <w:tcPr>
            <w:tcW w:w="970" w:type="dxa"/>
            <w:shd w:val="clear" w:color="auto" w:fill="auto"/>
            <w:noWrap/>
            <w:vAlign w:val="center"/>
          </w:tcPr>
          <w:p w14:paraId="30713C82" w14:textId="77777777" w:rsidR="000152C6" w:rsidRPr="0082362D" w:rsidRDefault="000152C6" w:rsidP="00C73F91">
            <w:pPr>
              <w:jc w:val="center"/>
              <w:rPr>
                <w:rFonts w:ascii="Angsana New" w:hAnsi="Angsana New" w:cs="Angsana New"/>
              </w:rPr>
            </w:pPr>
          </w:p>
        </w:tc>
        <w:tc>
          <w:tcPr>
            <w:tcW w:w="436" w:type="dxa"/>
            <w:shd w:val="clear" w:color="auto" w:fill="auto"/>
            <w:noWrap/>
            <w:vAlign w:val="center"/>
          </w:tcPr>
          <w:p w14:paraId="032B13E2" w14:textId="77777777" w:rsidR="000152C6" w:rsidRPr="0082362D" w:rsidRDefault="000152C6" w:rsidP="00C73F91">
            <w:pPr>
              <w:jc w:val="center"/>
              <w:rPr>
                <w:rFonts w:ascii="Angsana New" w:hAnsi="Angsana New" w:cs="Angsana New"/>
              </w:rPr>
            </w:pPr>
          </w:p>
        </w:tc>
        <w:tc>
          <w:tcPr>
            <w:tcW w:w="436" w:type="dxa"/>
            <w:shd w:val="clear" w:color="auto" w:fill="auto"/>
            <w:noWrap/>
            <w:vAlign w:val="center"/>
          </w:tcPr>
          <w:p w14:paraId="26A6719C" w14:textId="77777777" w:rsidR="000152C6" w:rsidRPr="0082362D" w:rsidRDefault="000152C6" w:rsidP="00C73F91">
            <w:pPr>
              <w:jc w:val="center"/>
              <w:rPr>
                <w:rFonts w:ascii="Angsana New" w:hAnsi="Angsana New" w:cs="Angsana New"/>
              </w:rPr>
            </w:pPr>
          </w:p>
        </w:tc>
        <w:tc>
          <w:tcPr>
            <w:tcW w:w="436" w:type="dxa"/>
            <w:shd w:val="clear" w:color="auto" w:fill="E6E6E6"/>
            <w:noWrap/>
            <w:vAlign w:val="center"/>
          </w:tcPr>
          <w:p w14:paraId="5A614377" w14:textId="77777777" w:rsidR="000152C6" w:rsidRPr="0082362D" w:rsidRDefault="000152C6" w:rsidP="00C73F91">
            <w:pPr>
              <w:jc w:val="center"/>
              <w:rPr>
                <w:rFonts w:ascii="Angsana New" w:hAnsi="Angsana New" w:cs="Angsana New"/>
              </w:rPr>
            </w:pPr>
          </w:p>
        </w:tc>
        <w:tc>
          <w:tcPr>
            <w:tcW w:w="436" w:type="dxa"/>
            <w:shd w:val="clear" w:color="auto" w:fill="E6E6E6"/>
            <w:noWrap/>
            <w:vAlign w:val="center"/>
          </w:tcPr>
          <w:p w14:paraId="60661C3F" w14:textId="77777777" w:rsidR="000152C6" w:rsidRPr="0082362D" w:rsidRDefault="000152C6" w:rsidP="00C73F91">
            <w:pPr>
              <w:jc w:val="center"/>
              <w:rPr>
                <w:rFonts w:ascii="Angsana New" w:hAnsi="Angsana New" w:cs="Angsana New"/>
              </w:rPr>
            </w:pPr>
          </w:p>
        </w:tc>
        <w:tc>
          <w:tcPr>
            <w:tcW w:w="998" w:type="dxa"/>
            <w:shd w:val="clear" w:color="auto" w:fill="E6E6E6"/>
            <w:vAlign w:val="center"/>
          </w:tcPr>
          <w:p w14:paraId="48568BEE" w14:textId="77777777" w:rsidR="000152C6" w:rsidRPr="0082362D" w:rsidRDefault="000152C6" w:rsidP="00C73F91">
            <w:pPr>
              <w:jc w:val="center"/>
              <w:rPr>
                <w:rFonts w:ascii="Angsana New" w:hAnsi="Angsana New" w:cs="Angsana New"/>
              </w:rPr>
            </w:pPr>
          </w:p>
        </w:tc>
        <w:tc>
          <w:tcPr>
            <w:tcW w:w="363" w:type="dxa"/>
            <w:vMerge/>
            <w:shd w:val="clear" w:color="auto" w:fill="E6E6E6"/>
            <w:vAlign w:val="center"/>
          </w:tcPr>
          <w:p w14:paraId="3B430AA5" w14:textId="77777777" w:rsidR="000152C6" w:rsidRPr="007D37C6" w:rsidRDefault="000152C6" w:rsidP="00C73F91">
            <w:pPr>
              <w:jc w:val="center"/>
            </w:pPr>
          </w:p>
        </w:tc>
      </w:tr>
      <w:tr w:rsidR="000152C6" w:rsidRPr="007D37C6" w14:paraId="65FC707A" w14:textId="77777777" w:rsidTr="00C73F91">
        <w:trPr>
          <w:cantSplit/>
          <w:jc w:val="center"/>
        </w:trPr>
        <w:tc>
          <w:tcPr>
            <w:tcW w:w="435" w:type="dxa"/>
            <w:vMerge/>
            <w:shd w:val="clear" w:color="auto" w:fill="auto"/>
            <w:textDirection w:val="btLr"/>
            <w:vAlign w:val="center"/>
          </w:tcPr>
          <w:p w14:paraId="0549869F" w14:textId="77777777" w:rsidR="000152C6" w:rsidRPr="007D37C6" w:rsidRDefault="000152C6" w:rsidP="00C73F91">
            <w:pPr>
              <w:ind w:left="-525" w:right="113"/>
              <w:jc w:val="center"/>
            </w:pPr>
          </w:p>
        </w:tc>
        <w:tc>
          <w:tcPr>
            <w:tcW w:w="1406" w:type="dxa"/>
            <w:shd w:val="clear" w:color="auto" w:fill="auto"/>
            <w:noWrap/>
            <w:vAlign w:val="center"/>
          </w:tcPr>
          <w:p w14:paraId="70BE27F9" w14:textId="77777777" w:rsidR="000152C6" w:rsidRPr="00BB6C19" w:rsidRDefault="000152C6" w:rsidP="00C73F91">
            <w:pPr>
              <w:jc w:val="center"/>
              <w:rPr>
                <w:sz w:val="20"/>
                <w:szCs w:val="20"/>
              </w:rPr>
            </w:pPr>
            <w:r w:rsidRPr="00BB6C19">
              <w:rPr>
                <w:sz w:val="20"/>
                <w:szCs w:val="20"/>
              </w:rPr>
              <w:t>Orants</w:t>
            </w:r>
          </w:p>
        </w:tc>
        <w:tc>
          <w:tcPr>
            <w:tcW w:w="1091" w:type="dxa"/>
            <w:shd w:val="clear" w:color="auto" w:fill="auto"/>
            <w:noWrap/>
            <w:vAlign w:val="center"/>
          </w:tcPr>
          <w:p w14:paraId="4A106DB9" w14:textId="77777777" w:rsidR="000152C6" w:rsidRPr="0082362D" w:rsidRDefault="000152C6" w:rsidP="00C73F91">
            <w:pPr>
              <w:jc w:val="center"/>
              <w:rPr>
                <w:rFonts w:ascii="Angsana New" w:hAnsi="Angsana New" w:cs="Angsana New"/>
              </w:rPr>
            </w:pPr>
          </w:p>
        </w:tc>
        <w:tc>
          <w:tcPr>
            <w:tcW w:w="424" w:type="dxa"/>
            <w:shd w:val="clear" w:color="auto" w:fill="auto"/>
            <w:noWrap/>
            <w:vAlign w:val="center"/>
          </w:tcPr>
          <w:p w14:paraId="734E2C31" w14:textId="77777777" w:rsidR="000152C6" w:rsidRPr="0082362D" w:rsidRDefault="000152C6" w:rsidP="00C73F91">
            <w:pPr>
              <w:jc w:val="center"/>
              <w:rPr>
                <w:rFonts w:ascii="Angsana New" w:hAnsi="Angsana New" w:cs="Angsana New"/>
              </w:rPr>
            </w:pPr>
          </w:p>
        </w:tc>
        <w:tc>
          <w:tcPr>
            <w:tcW w:w="605" w:type="dxa"/>
            <w:shd w:val="clear" w:color="auto" w:fill="auto"/>
            <w:noWrap/>
            <w:vAlign w:val="center"/>
          </w:tcPr>
          <w:p w14:paraId="190259C6" w14:textId="77777777" w:rsidR="000152C6" w:rsidRPr="0082362D" w:rsidRDefault="000152C6" w:rsidP="00C73F91">
            <w:pPr>
              <w:jc w:val="center"/>
              <w:rPr>
                <w:rFonts w:ascii="Angsana New" w:hAnsi="Angsana New" w:cs="Angsana New"/>
              </w:rPr>
            </w:pPr>
          </w:p>
        </w:tc>
        <w:tc>
          <w:tcPr>
            <w:tcW w:w="931" w:type="dxa"/>
            <w:shd w:val="clear" w:color="auto" w:fill="auto"/>
            <w:noWrap/>
            <w:vAlign w:val="center"/>
          </w:tcPr>
          <w:p w14:paraId="0A3AD215" w14:textId="77777777" w:rsidR="000152C6" w:rsidRPr="0082362D" w:rsidRDefault="000152C6" w:rsidP="00C73F91">
            <w:pPr>
              <w:jc w:val="center"/>
              <w:rPr>
                <w:rFonts w:ascii="Angsana New" w:hAnsi="Angsana New" w:cs="Angsana New"/>
              </w:rPr>
            </w:pPr>
          </w:p>
        </w:tc>
        <w:tc>
          <w:tcPr>
            <w:tcW w:w="205" w:type="dxa"/>
            <w:shd w:val="clear" w:color="auto" w:fill="auto"/>
            <w:noWrap/>
            <w:vAlign w:val="center"/>
          </w:tcPr>
          <w:p w14:paraId="0D9A183E" w14:textId="77777777" w:rsidR="000152C6" w:rsidRPr="0082362D" w:rsidRDefault="000152C6" w:rsidP="00C73F91">
            <w:pPr>
              <w:jc w:val="center"/>
              <w:rPr>
                <w:rFonts w:ascii="Angsana New" w:hAnsi="Angsana New" w:cs="Angsana New"/>
              </w:rPr>
            </w:pPr>
          </w:p>
        </w:tc>
        <w:tc>
          <w:tcPr>
            <w:tcW w:w="1194" w:type="dxa"/>
            <w:shd w:val="clear" w:color="auto" w:fill="auto"/>
            <w:noWrap/>
            <w:vAlign w:val="center"/>
          </w:tcPr>
          <w:p w14:paraId="6BA0C73B" w14:textId="77777777" w:rsidR="000152C6" w:rsidRPr="0082362D" w:rsidRDefault="000152C6" w:rsidP="00C73F91">
            <w:pPr>
              <w:jc w:val="center"/>
              <w:rPr>
                <w:rFonts w:ascii="Angsana New" w:hAnsi="Angsana New" w:cs="Angsana New"/>
              </w:rPr>
            </w:pPr>
          </w:p>
        </w:tc>
        <w:tc>
          <w:tcPr>
            <w:tcW w:w="1295" w:type="dxa"/>
            <w:shd w:val="clear" w:color="auto" w:fill="auto"/>
            <w:noWrap/>
            <w:vAlign w:val="center"/>
          </w:tcPr>
          <w:p w14:paraId="120811EE" w14:textId="77777777" w:rsidR="000152C6" w:rsidRPr="0082362D" w:rsidRDefault="000152C6" w:rsidP="00C73F91">
            <w:pPr>
              <w:jc w:val="center"/>
              <w:rPr>
                <w:rFonts w:ascii="Angsana New" w:hAnsi="Angsana New" w:cs="Angsana New"/>
              </w:rPr>
            </w:pPr>
          </w:p>
        </w:tc>
        <w:tc>
          <w:tcPr>
            <w:tcW w:w="1325" w:type="dxa"/>
            <w:shd w:val="clear" w:color="auto" w:fill="auto"/>
            <w:noWrap/>
            <w:vAlign w:val="center"/>
          </w:tcPr>
          <w:p w14:paraId="5AA495BA" w14:textId="77777777" w:rsidR="000152C6" w:rsidRPr="0082362D" w:rsidRDefault="000152C6" w:rsidP="00C73F91">
            <w:pPr>
              <w:jc w:val="center"/>
              <w:rPr>
                <w:rFonts w:ascii="Angsana New" w:hAnsi="Angsana New" w:cs="Angsana New"/>
              </w:rPr>
            </w:pPr>
          </w:p>
        </w:tc>
        <w:tc>
          <w:tcPr>
            <w:tcW w:w="1080" w:type="dxa"/>
            <w:shd w:val="clear" w:color="auto" w:fill="auto"/>
            <w:noWrap/>
            <w:vAlign w:val="center"/>
          </w:tcPr>
          <w:p w14:paraId="7710D83C" w14:textId="77777777" w:rsidR="000152C6" w:rsidRPr="0082362D" w:rsidRDefault="000152C6" w:rsidP="00C73F91">
            <w:pPr>
              <w:jc w:val="center"/>
              <w:rPr>
                <w:rFonts w:ascii="Angsana New" w:hAnsi="Angsana New" w:cs="Angsana New"/>
              </w:rPr>
            </w:pPr>
          </w:p>
        </w:tc>
        <w:tc>
          <w:tcPr>
            <w:tcW w:w="970" w:type="dxa"/>
            <w:shd w:val="clear" w:color="auto" w:fill="auto"/>
            <w:noWrap/>
            <w:vAlign w:val="center"/>
          </w:tcPr>
          <w:p w14:paraId="5C446391" w14:textId="77777777" w:rsidR="000152C6" w:rsidRPr="0082362D" w:rsidRDefault="000152C6" w:rsidP="00C73F91">
            <w:pPr>
              <w:jc w:val="center"/>
              <w:rPr>
                <w:rFonts w:ascii="Angsana New" w:hAnsi="Angsana New" w:cs="Angsana New"/>
              </w:rPr>
            </w:pPr>
          </w:p>
        </w:tc>
        <w:tc>
          <w:tcPr>
            <w:tcW w:w="436" w:type="dxa"/>
            <w:shd w:val="clear" w:color="auto" w:fill="auto"/>
            <w:noWrap/>
            <w:vAlign w:val="center"/>
          </w:tcPr>
          <w:p w14:paraId="46AC8F90" w14:textId="77777777" w:rsidR="000152C6" w:rsidRPr="0082362D" w:rsidRDefault="000152C6" w:rsidP="00C73F91">
            <w:pPr>
              <w:jc w:val="center"/>
              <w:rPr>
                <w:rFonts w:ascii="Angsana New" w:hAnsi="Angsana New" w:cs="Angsana New"/>
              </w:rPr>
            </w:pPr>
          </w:p>
        </w:tc>
        <w:tc>
          <w:tcPr>
            <w:tcW w:w="436" w:type="dxa"/>
            <w:shd w:val="clear" w:color="auto" w:fill="auto"/>
            <w:noWrap/>
            <w:vAlign w:val="center"/>
          </w:tcPr>
          <w:p w14:paraId="650C51A4" w14:textId="77777777" w:rsidR="000152C6" w:rsidRPr="0082362D" w:rsidRDefault="000152C6" w:rsidP="00C73F91">
            <w:pPr>
              <w:jc w:val="center"/>
              <w:rPr>
                <w:rFonts w:ascii="Angsana New" w:hAnsi="Angsana New" w:cs="Angsana New"/>
              </w:rPr>
            </w:pPr>
          </w:p>
        </w:tc>
        <w:tc>
          <w:tcPr>
            <w:tcW w:w="436" w:type="dxa"/>
            <w:shd w:val="clear" w:color="auto" w:fill="auto"/>
            <w:noWrap/>
            <w:vAlign w:val="center"/>
          </w:tcPr>
          <w:p w14:paraId="24A4E19D" w14:textId="77777777" w:rsidR="000152C6" w:rsidRPr="0082362D" w:rsidRDefault="000152C6" w:rsidP="00C73F91">
            <w:pPr>
              <w:jc w:val="center"/>
              <w:rPr>
                <w:rFonts w:ascii="Angsana New" w:hAnsi="Angsana New" w:cs="Angsana New"/>
              </w:rPr>
            </w:pPr>
          </w:p>
        </w:tc>
        <w:tc>
          <w:tcPr>
            <w:tcW w:w="436" w:type="dxa"/>
            <w:shd w:val="clear" w:color="auto" w:fill="E6E6E6"/>
            <w:noWrap/>
            <w:vAlign w:val="center"/>
          </w:tcPr>
          <w:p w14:paraId="64700020" w14:textId="77777777" w:rsidR="000152C6" w:rsidRPr="0082362D" w:rsidRDefault="000152C6" w:rsidP="00C73F91">
            <w:pPr>
              <w:jc w:val="center"/>
              <w:rPr>
                <w:rFonts w:ascii="Angsana New" w:hAnsi="Angsana New" w:cs="Angsana New"/>
              </w:rPr>
            </w:pPr>
          </w:p>
        </w:tc>
        <w:tc>
          <w:tcPr>
            <w:tcW w:w="998" w:type="dxa"/>
            <w:shd w:val="clear" w:color="auto" w:fill="E6E6E6"/>
            <w:vAlign w:val="center"/>
          </w:tcPr>
          <w:p w14:paraId="37C1BF64" w14:textId="77777777" w:rsidR="000152C6" w:rsidRPr="0082362D" w:rsidRDefault="000152C6" w:rsidP="00C73F91">
            <w:pPr>
              <w:jc w:val="center"/>
              <w:rPr>
                <w:rFonts w:ascii="Angsana New" w:hAnsi="Angsana New" w:cs="Angsana New"/>
              </w:rPr>
            </w:pPr>
          </w:p>
        </w:tc>
        <w:tc>
          <w:tcPr>
            <w:tcW w:w="363" w:type="dxa"/>
            <w:vMerge/>
            <w:shd w:val="clear" w:color="auto" w:fill="E6E6E6"/>
            <w:vAlign w:val="center"/>
          </w:tcPr>
          <w:p w14:paraId="1ED82B28" w14:textId="77777777" w:rsidR="000152C6" w:rsidRPr="007D37C6" w:rsidRDefault="000152C6" w:rsidP="00C73F91">
            <w:pPr>
              <w:jc w:val="center"/>
            </w:pPr>
          </w:p>
        </w:tc>
      </w:tr>
      <w:tr w:rsidR="000152C6" w:rsidRPr="007D37C6" w14:paraId="4133BC25" w14:textId="77777777" w:rsidTr="00C73F91">
        <w:trPr>
          <w:cantSplit/>
          <w:jc w:val="center"/>
        </w:trPr>
        <w:tc>
          <w:tcPr>
            <w:tcW w:w="435" w:type="dxa"/>
            <w:vMerge/>
            <w:shd w:val="clear" w:color="auto" w:fill="auto"/>
            <w:textDirection w:val="btLr"/>
            <w:vAlign w:val="center"/>
          </w:tcPr>
          <w:p w14:paraId="2073D515" w14:textId="77777777" w:rsidR="000152C6" w:rsidRPr="007D37C6" w:rsidRDefault="000152C6" w:rsidP="00C73F91">
            <w:pPr>
              <w:ind w:left="-525" w:right="113"/>
              <w:jc w:val="center"/>
            </w:pPr>
          </w:p>
        </w:tc>
        <w:tc>
          <w:tcPr>
            <w:tcW w:w="1406" w:type="dxa"/>
            <w:shd w:val="clear" w:color="auto" w:fill="auto"/>
            <w:noWrap/>
            <w:vAlign w:val="center"/>
          </w:tcPr>
          <w:p w14:paraId="16C25B87" w14:textId="77777777" w:rsidR="000152C6" w:rsidRPr="00BB6C19" w:rsidRDefault="000152C6" w:rsidP="00C73F91">
            <w:pPr>
              <w:jc w:val="center"/>
              <w:rPr>
                <w:sz w:val="20"/>
                <w:szCs w:val="20"/>
              </w:rPr>
            </w:pPr>
            <w:r w:rsidRPr="00BB6C19">
              <w:rPr>
                <w:sz w:val="20"/>
                <w:szCs w:val="20"/>
              </w:rPr>
              <w:t>Cornif. Anthro.</w:t>
            </w:r>
          </w:p>
        </w:tc>
        <w:tc>
          <w:tcPr>
            <w:tcW w:w="1091" w:type="dxa"/>
            <w:shd w:val="clear" w:color="auto" w:fill="auto"/>
            <w:noWrap/>
            <w:vAlign w:val="center"/>
          </w:tcPr>
          <w:p w14:paraId="393DF5CD" w14:textId="77777777" w:rsidR="000152C6" w:rsidRPr="0082362D" w:rsidRDefault="000152C6" w:rsidP="00C73F91">
            <w:pPr>
              <w:jc w:val="center"/>
              <w:rPr>
                <w:rFonts w:ascii="Angsana New" w:hAnsi="Angsana New" w:cs="Angsana New"/>
              </w:rPr>
            </w:pPr>
          </w:p>
        </w:tc>
        <w:tc>
          <w:tcPr>
            <w:tcW w:w="424" w:type="dxa"/>
            <w:shd w:val="clear" w:color="auto" w:fill="auto"/>
            <w:noWrap/>
            <w:vAlign w:val="center"/>
          </w:tcPr>
          <w:p w14:paraId="190B9650" w14:textId="77777777" w:rsidR="000152C6" w:rsidRPr="0082362D" w:rsidRDefault="000152C6" w:rsidP="00C73F91">
            <w:pPr>
              <w:jc w:val="center"/>
              <w:rPr>
                <w:rFonts w:ascii="Angsana New" w:hAnsi="Angsana New" w:cs="Angsana New"/>
              </w:rPr>
            </w:pPr>
          </w:p>
        </w:tc>
        <w:tc>
          <w:tcPr>
            <w:tcW w:w="605" w:type="dxa"/>
            <w:shd w:val="clear" w:color="auto" w:fill="auto"/>
            <w:noWrap/>
            <w:vAlign w:val="center"/>
          </w:tcPr>
          <w:p w14:paraId="6C92308F" w14:textId="77777777" w:rsidR="000152C6" w:rsidRPr="0082362D" w:rsidRDefault="000152C6" w:rsidP="00C73F91">
            <w:pPr>
              <w:jc w:val="center"/>
              <w:rPr>
                <w:rFonts w:ascii="Angsana New" w:hAnsi="Angsana New" w:cs="Angsana New"/>
              </w:rPr>
            </w:pPr>
          </w:p>
        </w:tc>
        <w:tc>
          <w:tcPr>
            <w:tcW w:w="931" w:type="dxa"/>
            <w:shd w:val="clear" w:color="auto" w:fill="auto"/>
            <w:noWrap/>
            <w:vAlign w:val="center"/>
          </w:tcPr>
          <w:p w14:paraId="3F5DD250" w14:textId="77777777" w:rsidR="000152C6" w:rsidRPr="0082362D" w:rsidRDefault="000152C6" w:rsidP="00C73F91">
            <w:pPr>
              <w:jc w:val="center"/>
              <w:rPr>
                <w:rFonts w:ascii="Angsana New" w:hAnsi="Angsana New" w:cs="Angsana New"/>
              </w:rPr>
            </w:pPr>
          </w:p>
        </w:tc>
        <w:tc>
          <w:tcPr>
            <w:tcW w:w="205" w:type="dxa"/>
            <w:shd w:val="clear" w:color="auto" w:fill="auto"/>
            <w:noWrap/>
            <w:vAlign w:val="center"/>
          </w:tcPr>
          <w:p w14:paraId="0D5A245A" w14:textId="77777777" w:rsidR="000152C6" w:rsidRPr="0082362D" w:rsidRDefault="000152C6" w:rsidP="00C73F91">
            <w:pPr>
              <w:jc w:val="center"/>
              <w:rPr>
                <w:rFonts w:ascii="Angsana New" w:hAnsi="Angsana New" w:cs="Angsana New"/>
              </w:rPr>
            </w:pPr>
          </w:p>
        </w:tc>
        <w:tc>
          <w:tcPr>
            <w:tcW w:w="1194" w:type="dxa"/>
            <w:shd w:val="clear" w:color="auto" w:fill="auto"/>
            <w:noWrap/>
            <w:vAlign w:val="center"/>
          </w:tcPr>
          <w:p w14:paraId="563149A4" w14:textId="77777777" w:rsidR="000152C6" w:rsidRPr="0082362D" w:rsidRDefault="000152C6" w:rsidP="00C73F91">
            <w:pPr>
              <w:jc w:val="center"/>
              <w:rPr>
                <w:rFonts w:ascii="Angsana New" w:hAnsi="Angsana New" w:cs="Angsana New"/>
              </w:rPr>
            </w:pPr>
          </w:p>
        </w:tc>
        <w:tc>
          <w:tcPr>
            <w:tcW w:w="1295" w:type="dxa"/>
            <w:shd w:val="clear" w:color="auto" w:fill="auto"/>
            <w:noWrap/>
            <w:vAlign w:val="center"/>
          </w:tcPr>
          <w:p w14:paraId="3BE2F437" w14:textId="77777777" w:rsidR="000152C6" w:rsidRPr="0082362D" w:rsidRDefault="000152C6" w:rsidP="00C73F91">
            <w:pPr>
              <w:jc w:val="center"/>
              <w:rPr>
                <w:rFonts w:ascii="Angsana New" w:hAnsi="Angsana New" w:cs="Angsana New"/>
              </w:rPr>
            </w:pPr>
          </w:p>
        </w:tc>
        <w:tc>
          <w:tcPr>
            <w:tcW w:w="1325" w:type="dxa"/>
            <w:shd w:val="clear" w:color="auto" w:fill="auto"/>
            <w:noWrap/>
            <w:vAlign w:val="center"/>
          </w:tcPr>
          <w:p w14:paraId="0CBFC171" w14:textId="77777777" w:rsidR="000152C6" w:rsidRPr="0082362D" w:rsidRDefault="000152C6" w:rsidP="00C73F91">
            <w:pPr>
              <w:jc w:val="center"/>
              <w:rPr>
                <w:rFonts w:ascii="Angsana New" w:hAnsi="Angsana New" w:cs="Angsana New"/>
              </w:rPr>
            </w:pPr>
          </w:p>
        </w:tc>
        <w:tc>
          <w:tcPr>
            <w:tcW w:w="1080" w:type="dxa"/>
            <w:shd w:val="clear" w:color="auto" w:fill="auto"/>
            <w:noWrap/>
            <w:vAlign w:val="center"/>
          </w:tcPr>
          <w:p w14:paraId="336CCF43" w14:textId="77777777" w:rsidR="000152C6" w:rsidRPr="0082362D" w:rsidRDefault="000152C6" w:rsidP="00C73F91">
            <w:pPr>
              <w:jc w:val="center"/>
              <w:rPr>
                <w:rFonts w:ascii="Angsana New" w:hAnsi="Angsana New" w:cs="Angsana New"/>
              </w:rPr>
            </w:pPr>
          </w:p>
        </w:tc>
        <w:tc>
          <w:tcPr>
            <w:tcW w:w="970" w:type="dxa"/>
            <w:shd w:val="clear" w:color="auto" w:fill="auto"/>
            <w:noWrap/>
            <w:vAlign w:val="center"/>
          </w:tcPr>
          <w:p w14:paraId="7058148E" w14:textId="77777777" w:rsidR="000152C6" w:rsidRPr="0082362D" w:rsidRDefault="000152C6" w:rsidP="00C73F91">
            <w:pPr>
              <w:jc w:val="center"/>
              <w:rPr>
                <w:rFonts w:ascii="Angsana New" w:hAnsi="Angsana New" w:cs="Angsana New"/>
              </w:rPr>
            </w:pPr>
          </w:p>
        </w:tc>
        <w:tc>
          <w:tcPr>
            <w:tcW w:w="436" w:type="dxa"/>
            <w:shd w:val="clear" w:color="auto" w:fill="auto"/>
            <w:noWrap/>
            <w:vAlign w:val="center"/>
          </w:tcPr>
          <w:p w14:paraId="7E1975E8" w14:textId="77777777" w:rsidR="000152C6" w:rsidRPr="0082362D" w:rsidRDefault="000152C6" w:rsidP="00C73F91">
            <w:pPr>
              <w:jc w:val="center"/>
              <w:rPr>
                <w:rFonts w:ascii="Angsana New" w:hAnsi="Angsana New" w:cs="Angsana New"/>
              </w:rPr>
            </w:pPr>
          </w:p>
        </w:tc>
        <w:tc>
          <w:tcPr>
            <w:tcW w:w="436" w:type="dxa"/>
            <w:shd w:val="clear" w:color="auto" w:fill="auto"/>
            <w:noWrap/>
            <w:vAlign w:val="center"/>
          </w:tcPr>
          <w:p w14:paraId="31CD3BE5" w14:textId="77777777" w:rsidR="000152C6" w:rsidRPr="0082362D" w:rsidRDefault="000152C6" w:rsidP="00C73F91">
            <w:pPr>
              <w:jc w:val="center"/>
              <w:rPr>
                <w:rFonts w:ascii="Angsana New" w:hAnsi="Angsana New" w:cs="Angsana New"/>
              </w:rPr>
            </w:pPr>
          </w:p>
        </w:tc>
        <w:tc>
          <w:tcPr>
            <w:tcW w:w="436" w:type="dxa"/>
            <w:shd w:val="clear" w:color="auto" w:fill="auto"/>
            <w:noWrap/>
            <w:vAlign w:val="center"/>
          </w:tcPr>
          <w:p w14:paraId="297F8859" w14:textId="77777777" w:rsidR="000152C6" w:rsidRPr="0082362D" w:rsidRDefault="000152C6" w:rsidP="00C73F91">
            <w:pPr>
              <w:jc w:val="center"/>
              <w:rPr>
                <w:rFonts w:ascii="Angsana New" w:hAnsi="Angsana New" w:cs="Angsana New"/>
              </w:rPr>
            </w:pPr>
          </w:p>
        </w:tc>
        <w:tc>
          <w:tcPr>
            <w:tcW w:w="436" w:type="dxa"/>
            <w:shd w:val="clear" w:color="auto" w:fill="auto"/>
            <w:noWrap/>
            <w:vAlign w:val="center"/>
          </w:tcPr>
          <w:p w14:paraId="1C9E951A" w14:textId="77777777" w:rsidR="000152C6" w:rsidRPr="0082362D" w:rsidRDefault="000152C6" w:rsidP="00C73F91">
            <w:pPr>
              <w:jc w:val="center"/>
              <w:rPr>
                <w:rFonts w:ascii="Angsana New" w:hAnsi="Angsana New" w:cs="Angsana New"/>
              </w:rPr>
            </w:pPr>
          </w:p>
        </w:tc>
        <w:tc>
          <w:tcPr>
            <w:tcW w:w="998" w:type="dxa"/>
            <w:shd w:val="clear" w:color="auto" w:fill="E6E6E6"/>
            <w:vAlign w:val="center"/>
          </w:tcPr>
          <w:p w14:paraId="0ACAC6F6" w14:textId="77777777" w:rsidR="000152C6" w:rsidRPr="0082362D" w:rsidRDefault="000152C6" w:rsidP="00C73F91">
            <w:pPr>
              <w:jc w:val="center"/>
              <w:rPr>
                <w:rFonts w:ascii="Angsana New" w:hAnsi="Angsana New" w:cs="Angsana New"/>
              </w:rPr>
            </w:pPr>
          </w:p>
        </w:tc>
        <w:tc>
          <w:tcPr>
            <w:tcW w:w="363" w:type="dxa"/>
            <w:vMerge/>
            <w:shd w:val="clear" w:color="auto" w:fill="E6E6E6"/>
            <w:vAlign w:val="center"/>
          </w:tcPr>
          <w:p w14:paraId="203F8DE8" w14:textId="77777777" w:rsidR="000152C6" w:rsidRPr="007D37C6" w:rsidRDefault="000152C6" w:rsidP="00C73F91">
            <w:pPr>
              <w:jc w:val="center"/>
            </w:pPr>
          </w:p>
        </w:tc>
      </w:tr>
      <w:tr w:rsidR="000152C6" w:rsidRPr="007D37C6" w14:paraId="281D8CB7" w14:textId="77777777" w:rsidTr="00C73F91">
        <w:trPr>
          <w:cantSplit/>
          <w:jc w:val="center"/>
        </w:trPr>
        <w:tc>
          <w:tcPr>
            <w:tcW w:w="435" w:type="dxa"/>
            <w:vMerge/>
            <w:shd w:val="clear" w:color="auto" w:fill="auto"/>
            <w:textDirection w:val="btLr"/>
            <w:vAlign w:val="center"/>
          </w:tcPr>
          <w:p w14:paraId="78C5C07D" w14:textId="77777777" w:rsidR="000152C6" w:rsidRPr="007D37C6" w:rsidRDefault="000152C6" w:rsidP="00C73F91">
            <w:pPr>
              <w:ind w:left="-525" w:right="113"/>
              <w:jc w:val="center"/>
            </w:pPr>
          </w:p>
        </w:tc>
        <w:tc>
          <w:tcPr>
            <w:tcW w:w="1406" w:type="dxa"/>
            <w:shd w:val="clear" w:color="auto" w:fill="auto"/>
            <w:noWrap/>
            <w:vAlign w:val="center"/>
          </w:tcPr>
          <w:p w14:paraId="55766E93" w14:textId="77777777" w:rsidR="000152C6" w:rsidRDefault="000152C6" w:rsidP="00C73F91">
            <w:pPr>
              <w:jc w:val="center"/>
              <w:rPr>
                <w:sz w:val="20"/>
                <w:szCs w:val="20"/>
              </w:rPr>
            </w:pPr>
            <w:r w:rsidRPr="00BB6C19">
              <w:rPr>
                <w:sz w:val="20"/>
                <w:szCs w:val="20"/>
              </w:rPr>
              <w:t xml:space="preserve">Grands </w:t>
            </w:r>
          </w:p>
          <w:p w14:paraId="3B7CDE49" w14:textId="77777777" w:rsidR="000152C6" w:rsidRPr="00BB6C19" w:rsidRDefault="000152C6" w:rsidP="00C73F91">
            <w:pPr>
              <w:jc w:val="center"/>
              <w:rPr>
                <w:sz w:val="20"/>
                <w:szCs w:val="20"/>
              </w:rPr>
            </w:pPr>
            <w:r w:rsidRPr="00BB6C19">
              <w:rPr>
                <w:sz w:val="20"/>
                <w:szCs w:val="20"/>
              </w:rPr>
              <w:t>Anthropomorphes</w:t>
            </w:r>
          </w:p>
        </w:tc>
        <w:tc>
          <w:tcPr>
            <w:tcW w:w="1091" w:type="dxa"/>
            <w:shd w:val="clear" w:color="auto" w:fill="auto"/>
            <w:noWrap/>
            <w:vAlign w:val="center"/>
          </w:tcPr>
          <w:p w14:paraId="40686B0A" w14:textId="77777777" w:rsidR="000152C6" w:rsidRPr="0082362D" w:rsidRDefault="000152C6" w:rsidP="00C73F91">
            <w:pPr>
              <w:jc w:val="center"/>
              <w:rPr>
                <w:rFonts w:ascii="Angsana New" w:hAnsi="Angsana New" w:cs="Angsana New"/>
              </w:rPr>
            </w:pPr>
          </w:p>
        </w:tc>
        <w:tc>
          <w:tcPr>
            <w:tcW w:w="424" w:type="dxa"/>
            <w:shd w:val="clear" w:color="auto" w:fill="auto"/>
            <w:noWrap/>
            <w:vAlign w:val="center"/>
          </w:tcPr>
          <w:p w14:paraId="00DF3448" w14:textId="77777777" w:rsidR="000152C6" w:rsidRPr="0082362D" w:rsidRDefault="000152C6" w:rsidP="00C73F91">
            <w:pPr>
              <w:jc w:val="center"/>
              <w:rPr>
                <w:rFonts w:ascii="Angsana New" w:hAnsi="Angsana New" w:cs="Angsana New"/>
              </w:rPr>
            </w:pPr>
          </w:p>
        </w:tc>
        <w:tc>
          <w:tcPr>
            <w:tcW w:w="605" w:type="dxa"/>
            <w:shd w:val="clear" w:color="auto" w:fill="auto"/>
            <w:noWrap/>
            <w:vAlign w:val="center"/>
          </w:tcPr>
          <w:p w14:paraId="0DE552E0" w14:textId="77777777" w:rsidR="000152C6" w:rsidRPr="0082362D" w:rsidRDefault="000152C6" w:rsidP="00C73F91">
            <w:pPr>
              <w:jc w:val="center"/>
              <w:rPr>
                <w:rFonts w:ascii="Angsana New" w:hAnsi="Angsana New" w:cs="Angsana New"/>
              </w:rPr>
            </w:pPr>
          </w:p>
        </w:tc>
        <w:tc>
          <w:tcPr>
            <w:tcW w:w="931" w:type="dxa"/>
            <w:shd w:val="clear" w:color="auto" w:fill="auto"/>
            <w:noWrap/>
            <w:vAlign w:val="center"/>
          </w:tcPr>
          <w:p w14:paraId="31A90F01" w14:textId="77777777" w:rsidR="000152C6" w:rsidRPr="0082362D" w:rsidRDefault="000152C6" w:rsidP="00C73F91">
            <w:pPr>
              <w:jc w:val="center"/>
              <w:rPr>
                <w:rFonts w:ascii="Angsana New" w:hAnsi="Angsana New" w:cs="Angsana New"/>
              </w:rPr>
            </w:pPr>
          </w:p>
        </w:tc>
        <w:tc>
          <w:tcPr>
            <w:tcW w:w="205" w:type="dxa"/>
            <w:shd w:val="clear" w:color="auto" w:fill="auto"/>
            <w:noWrap/>
            <w:vAlign w:val="center"/>
          </w:tcPr>
          <w:p w14:paraId="3DB15E1C" w14:textId="77777777" w:rsidR="000152C6" w:rsidRPr="0082362D" w:rsidRDefault="000152C6" w:rsidP="00C73F91">
            <w:pPr>
              <w:jc w:val="center"/>
              <w:rPr>
                <w:rFonts w:ascii="Angsana New" w:hAnsi="Angsana New" w:cs="Angsana New"/>
              </w:rPr>
            </w:pPr>
          </w:p>
        </w:tc>
        <w:tc>
          <w:tcPr>
            <w:tcW w:w="1194" w:type="dxa"/>
            <w:shd w:val="clear" w:color="auto" w:fill="auto"/>
            <w:noWrap/>
            <w:vAlign w:val="center"/>
          </w:tcPr>
          <w:p w14:paraId="587437F7" w14:textId="77777777" w:rsidR="000152C6" w:rsidRPr="0082362D" w:rsidRDefault="000152C6" w:rsidP="00C73F91">
            <w:pPr>
              <w:jc w:val="center"/>
              <w:rPr>
                <w:rFonts w:ascii="Angsana New" w:hAnsi="Angsana New" w:cs="Angsana New"/>
              </w:rPr>
            </w:pPr>
          </w:p>
        </w:tc>
        <w:tc>
          <w:tcPr>
            <w:tcW w:w="1295" w:type="dxa"/>
            <w:shd w:val="clear" w:color="auto" w:fill="auto"/>
            <w:noWrap/>
            <w:vAlign w:val="center"/>
          </w:tcPr>
          <w:p w14:paraId="7D93F484" w14:textId="77777777" w:rsidR="000152C6" w:rsidRPr="0082362D" w:rsidRDefault="000152C6" w:rsidP="00C73F91">
            <w:pPr>
              <w:jc w:val="center"/>
              <w:rPr>
                <w:rFonts w:ascii="Angsana New" w:hAnsi="Angsana New" w:cs="Angsana New"/>
              </w:rPr>
            </w:pPr>
          </w:p>
        </w:tc>
        <w:tc>
          <w:tcPr>
            <w:tcW w:w="1325" w:type="dxa"/>
            <w:shd w:val="clear" w:color="auto" w:fill="auto"/>
            <w:noWrap/>
            <w:vAlign w:val="center"/>
          </w:tcPr>
          <w:p w14:paraId="30185A79" w14:textId="77777777" w:rsidR="000152C6" w:rsidRPr="0082362D" w:rsidRDefault="000152C6" w:rsidP="00C73F91">
            <w:pPr>
              <w:jc w:val="center"/>
              <w:rPr>
                <w:rFonts w:ascii="Angsana New" w:hAnsi="Angsana New" w:cs="Angsana New"/>
              </w:rPr>
            </w:pPr>
          </w:p>
        </w:tc>
        <w:tc>
          <w:tcPr>
            <w:tcW w:w="1080" w:type="dxa"/>
            <w:shd w:val="clear" w:color="auto" w:fill="auto"/>
            <w:noWrap/>
            <w:vAlign w:val="center"/>
          </w:tcPr>
          <w:p w14:paraId="3153AACD" w14:textId="77777777" w:rsidR="000152C6" w:rsidRPr="0082362D" w:rsidRDefault="000152C6" w:rsidP="00C73F91">
            <w:pPr>
              <w:jc w:val="center"/>
              <w:rPr>
                <w:rFonts w:ascii="Angsana New" w:hAnsi="Angsana New" w:cs="Angsana New"/>
              </w:rPr>
            </w:pPr>
          </w:p>
        </w:tc>
        <w:tc>
          <w:tcPr>
            <w:tcW w:w="970" w:type="dxa"/>
            <w:shd w:val="clear" w:color="auto" w:fill="auto"/>
            <w:noWrap/>
            <w:vAlign w:val="center"/>
          </w:tcPr>
          <w:p w14:paraId="71CC41F4" w14:textId="77777777" w:rsidR="000152C6" w:rsidRPr="0082362D" w:rsidRDefault="000152C6" w:rsidP="00C73F91">
            <w:pPr>
              <w:jc w:val="center"/>
              <w:rPr>
                <w:rFonts w:ascii="Angsana New" w:hAnsi="Angsana New" w:cs="Angsana New"/>
              </w:rPr>
            </w:pPr>
          </w:p>
        </w:tc>
        <w:tc>
          <w:tcPr>
            <w:tcW w:w="436" w:type="dxa"/>
            <w:shd w:val="clear" w:color="auto" w:fill="auto"/>
            <w:noWrap/>
            <w:vAlign w:val="center"/>
          </w:tcPr>
          <w:p w14:paraId="440B126B" w14:textId="77777777" w:rsidR="000152C6" w:rsidRPr="0082362D" w:rsidRDefault="000152C6" w:rsidP="00C73F91">
            <w:pPr>
              <w:jc w:val="center"/>
              <w:rPr>
                <w:rFonts w:ascii="Angsana New" w:hAnsi="Angsana New" w:cs="Angsana New"/>
              </w:rPr>
            </w:pPr>
          </w:p>
        </w:tc>
        <w:tc>
          <w:tcPr>
            <w:tcW w:w="436" w:type="dxa"/>
            <w:shd w:val="clear" w:color="auto" w:fill="auto"/>
            <w:noWrap/>
            <w:vAlign w:val="center"/>
          </w:tcPr>
          <w:p w14:paraId="77CE788C" w14:textId="77777777" w:rsidR="000152C6" w:rsidRPr="0082362D" w:rsidRDefault="000152C6" w:rsidP="00C73F91">
            <w:pPr>
              <w:jc w:val="center"/>
              <w:rPr>
                <w:rFonts w:ascii="Angsana New" w:hAnsi="Angsana New" w:cs="Angsana New"/>
              </w:rPr>
            </w:pPr>
          </w:p>
        </w:tc>
        <w:tc>
          <w:tcPr>
            <w:tcW w:w="436" w:type="dxa"/>
            <w:shd w:val="clear" w:color="auto" w:fill="auto"/>
            <w:noWrap/>
            <w:vAlign w:val="center"/>
          </w:tcPr>
          <w:p w14:paraId="46F37F5B" w14:textId="77777777" w:rsidR="000152C6" w:rsidRPr="0082362D" w:rsidRDefault="000152C6" w:rsidP="00C73F91">
            <w:pPr>
              <w:jc w:val="center"/>
              <w:rPr>
                <w:rFonts w:ascii="Angsana New" w:hAnsi="Angsana New" w:cs="Angsana New"/>
              </w:rPr>
            </w:pPr>
          </w:p>
        </w:tc>
        <w:tc>
          <w:tcPr>
            <w:tcW w:w="436" w:type="dxa"/>
            <w:shd w:val="clear" w:color="auto" w:fill="auto"/>
            <w:noWrap/>
            <w:vAlign w:val="center"/>
          </w:tcPr>
          <w:p w14:paraId="0669A080" w14:textId="77777777" w:rsidR="000152C6" w:rsidRPr="0082362D" w:rsidRDefault="000152C6" w:rsidP="00C73F91">
            <w:pPr>
              <w:jc w:val="center"/>
              <w:rPr>
                <w:rFonts w:ascii="Angsana New" w:hAnsi="Angsana New" w:cs="Angsana New"/>
              </w:rPr>
            </w:pPr>
          </w:p>
        </w:tc>
        <w:tc>
          <w:tcPr>
            <w:tcW w:w="998" w:type="dxa"/>
            <w:vAlign w:val="center"/>
          </w:tcPr>
          <w:p w14:paraId="1D3F0B32" w14:textId="77777777" w:rsidR="000152C6" w:rsidRPr="0082362D" w:rsidRDefault="000152C6" w:rsidP="00C73F91">
            <w:pPr>
              <w:jc w:val="center"/>
              <w:rPr>
                <w:rFonts w:ascii="Angsana New" w:hAnsi="Angsana New" w:cs="Angsana New"/>
              </w:rPr>
            </w:pPr>
          </w:p>
        </w:tc>
        <w:tc>
          <w:tcPr>
            <w:tcW w:w="363" w:type="dxa"/>
            <w:vMerge/>
            <w:shd w:val="clear" w:color="auto" w:fill="E6E6E6"/>
            <w:vAlign w:val="center"/>
          </w:tcPr>
          <w:p w14:paraId="169D3597" w14:textId="77777777" w:rsidR="000152C6" w:rsidRPr="007D37C6" w:rsidRDefault="000152C6" w:rsidP="00C73F91">
            <w:pPr>
              <w:jc w:val="center"/>
            </w:pPr>
          </w:p>
        </w:tc>
      </w:tr>
      <w:tr w:rsidR="000152C6" w:rsidRPr="007D37C6" w14:paraId="493F9275" w14:textId="77777777" w:rsidTr="00C73F91">
        <w:trPr>
          <w:cantSplit/>
          <w:jc w:val="center"/>
        </w:trPr>
        <w:tc>
          <w:tcPr>
            <w:tcW w:w="435" w:type="dxa"/>
            <w:shd w:val="clear" w:color="auto" w:fill="auto"/>
            <w:textDirection w:val="btLr"/>
            <w:vAlign w:val="center"/>
          </w:tcPr>
          <w:p w14:paraId="10AC1E6D" w14:textId="77777777" w:rsidR="000152C6" w:rsidRPr="007D37C6" w:rsidRDefault="000152C6" w:rsidP="00C73F91">
            <w:pPr>
              <w:ind w:left="-525" w:right="113"/>
              <w:jc w:val="center"/>
            </w:pPr>
          </w:p>
        </w:tc>
        <w:tc>
          <w:tcPr>
            <w:tcW w:w="1406" w:type="dxa"/>
            <w:shd w:val="clear" w:color="auto" w:fill="auto"/>
            <w:noWrap/>
            <w:vAlign w:val="center"/>
          </w:tcPr>
          <w:p w14:paraId="3617FC30" w14:textId="77777777" w:rsidR="000152C6" w:rsidRPr="00BB6C19" w:rsidRDefault="000152C6" w:rsidP="00C73F91">
            <w:pPr>
              <w:jc w:val="center"/>
              <w:rPr>
                <w:sz w:val="20"/>
                <w:szCs w:val="20"/>
              </w:rPr>
            </w:pPr>
          </w:p>
        </w:tc>
        <w:tc>
          <w:tcPr>
            <w:tcW w:w="11862" w:type="dxa"/>
            <w:gridSpan w:val="15"/>
            <w:shd w:val="clear" w:color="auto" w:fill="auto"/>
            <w:noWrap/>
            <w:vAlign w:val="center"/>
          </w:tcPr>
          <w:p w14:paraId="513286F1" w14:textId="77777777" w:rsidR="000152C6" w:rsidRPr="007D37C6" w:rsidRDefault="000152C6" w:rsidP="00C73F91">
            <w:pPr>
              <w:jc w:val="center"/>
            </w:pPr>
          </w:p>
        </w:tc>
        <w:tc>
          <w:tcPr>
            <w:tcW w:w="363" w:type="dxa"/>
            <w:vAlign w:val="center"/>
          </w:tcPr>
          <w:p w14:paraId="1A6FACA9" w14:textId="77777777" w:rsidR="000152C6" w:rsidRPr="007D37C6" w:rsidRDefault="000152C6" w:rsidP="00C73F91">
            <w:pPr>
              <w:jc w:val="center"/>
            </w:pPr>
          </w:p>
        </w:tc>
      </w:tr>
    </w:tbl>
    <w:p w14:paraId="26E25BC9" w14:textId="77777777" w:rsidR="000152C6" w:rsidRDefault="000152C6" w:rsidP="000152C6">
      <w:pPr>
        <w:sectPr w:rsidR="000152C6" w:rsidSect="00777ADC">
          <w:pgSz w:w="16838" w:h="11906" w:orient="landscape"/>
          <w:pgMar w:top="1151" w:right="1418" w:bottom="1151" w:left="1418" w:header="709" w:footer="709" w:gutter="0"/>
          <w:cols w:space="708"/>
          <w:docGrid w:linePitch="360"/>
        </w:sectPr>
      </w:pPr>
    </w:p>
    <w:p w14:paraId="54E7FA38" w14:textId="77777777" w:rsidR="000152C6" w:rsidRPr="008F1007" w:rsidRDefault="000152C6" w:rsidP="000152C6"/>
    <w:p w14:paraId="62772C21" w14:textId="61B1B0F6" w:rsidR="000152C6" w:rsidRDefault="00C271A9" w:rsidP="000152C6">
      <w:pPr>
        <w:pStyle w:val="Heading3"/>
        <w:numPr>
          <w:ilvl w:val="2"/>
          <w:numId w:val="0"/>
        </w:numPr>
        <w:tabs>
          <w:tab w:val="num" w:pos="1800"/>
        </w:tabs>
        <w:spacing w:before="240" w:after="60" w:line="240" w:lineRule="auto"/>
        <w:ind w:left="1440"/>
      </w:pPr>
      <w:bookmarkStart w:id="5461" w:name="Sit_Bego_chron"/>
      <w:r>
        <w:t>c</w:t>
      </w:r>
      <w:r w:rsidR="000152C6">
        <w:t>hronologie</w:t>
      </w:r>
    </w:p>
    <w:bookmarkEnd w:id="5461"/>
    <w:p w14:paraId="303BFEF8" w14:textId="77777777" w:rsidR="00C8123C" w:rsidRDefault="00C8123C" w:rsidP="00C8123C">
      <w:pPr>
        <w:rPr>
          <w:lang w:val="fr-FR" w:eastAsia="fr-FR"/>
        </w:rPr>
      </w:pPr>
    </w:p>
    <w:p w14:paraId="10F30F97" w14:textId="03D79E56" w:rsidR="00C8123C" w:rsidRPr="00C8123C" w:rsidRDefault="00000000" w:rsidP="00C8123C">
      <w:pPr>
        <w:rPr>
          <w:lang w:val="fr-FR" w:eastAsia="fr-FR"/>
        </w:rPr>
      </w:pPr>
      <w:hyperlink r:id="rId13641" w:anchor="Sit_Bego_chron_rel" w:history="1">
        <w:r w:rsidR="00C8123C" w:rsidRPr="00C8123C">
          <w:rPr>
            <w:rStyle w:val="Hyperlink"/>
            <w:lang w:val="fr-FR" w:eastAsia="fr-FR"/>
          </w:rPr>
          <w:t>relative</w:t>
        </w:r>
      </w:hyperlink>
      <w:r w:rsidR="00C8123C">
        <w:rPr>
          <w:lang w:val="fr-FR" w:eastAsia="fr-FR"/>
        </w:rPr>
        <w:t xml:space="preserve"> et </w:t>
      </w:r>
      <w:hyperlink r:id="rId13642" w:anchor="Sit_Bego_chron_abs" w:history="1">
        <w:r w:rsidR="00C8123C" w:rsidRPr="00C8123C">
          <w:rPr>
            <w:rStyle w:val="Hyperlink"/>
            <w:lang w:val="fr-FR" w:eastAsia="fr-FR"/>
          </w:rPr>
          <w:t>absolue</w:t>
        </w:r>
      </w:hyperlink>
    </w:p>
    <w:p w14:paraId="10E4DC83" w14:textId="331B1EE6" w:rsidR="000152C6" w:rsidRDefault="00463495" w:rsidP="000152C6">
      <w:pPr>
        <w:pStyle w:val="Heading4"/>
        <w:numPr>
          <w:ilvl w:val="3"/>
          <w:numId w:val="0"/>
        </w:numPr>
        <w:tabs>
          <w:tab w:val="num" w:pos="2520"/>
        </w:tabs>
        <w:spacing w:before="240" w:after="60"/>
        <w:ind w:left="2160"/>
      </w:pPr>
      <w:bookmarkStart w:id="5462" w:name="Sit_Bego_chron_rel"/>
      <w:r>
        <w:t>c</w:t>
      </w:r>
      <w:r w:rsidR="000152C6">
        <w:t>hronologie relative</w:t>
      </w:r>
    </w:p>
    <w:bookmarkEnd w:id="5462"/>
    <w:p w14:paraId="080AF7A5" w14:textId="3D6DFE49" w:rsidR="00FF6B76" w:rsidRPr="00A44DA3" w:rsidRDefault="00FF6B76" w:rsidP="00FF6B76">
      <w:pPr>
        <w:rPr>
          <w:sz w:val="20"/>
          <w:lang w:val="fr-FR" w:eastAsia="fr-FR"/>
        </w:rPr>
      </w:pPr>
      <w:r w:rsidRPr="00A44DA3">
        <w:rPr>
          <w:sz w:val="20"/>
          <w:lang w:val="fr-FR" w:eastAsia="fr-FR"/>
        </w:rPr>
        <w:t>superpositions</w:t>
      </w:r>
      <w:r w:rsidR="00A44DA3" w:rsidRPr="00A44DA3">
        <w:rPr>
          <w:sz w:val="20"/>
          <w:lang w:val="fr-FR" w:eastAsia="fr-FR"/>
        </w:rPr>
        <w:t xml:space="preserve">, ≠ </w:t>
      </w:r>
      <w:hyperlink r:id="rId13643" w:anchor="Sit_Bego_chron_abs" w:history="1">
        <w:r w:rsidR="00A44DA3" w:rsidRPr="00A44DA3">
          <w:rPr>
            <w:rStyle w:val="Hyperlink"/>
            <w:sz w:val="20"/>
            <w:lang w:val="fr-FR" w:eastAsia="fr-FR"/>
          </w:rPr>
          <w:t>absolue</w:t>
        </w:r>
      </w:hyperlink>
      <w:r w:rsidR="00A44DA3" w:rsidRPr="00A44DA3">
        <w:rPr>
          <w:sz w:val="20"/>
          <w:lang w:val="fr-FR" w:eastAsia="fr-FR"/>
        </w:rPr>
        <w:t xml:space="preserve"> </w:t>
      </w:r>
    </w:p>
    <w:p w14:paraId="36EC3DFF" w14:textId="77777777" w:rsidR="000152C6" w:rsidRDefault="000152C6" w:rsidP="000152C6"/>
    <w:p w14:paraId="472114E1" w14:textId="45A99E03" w:rsidR="00C15DC7" w:rsidRDefault="00C15DC7" w:rsidP="000152C6">
      <w:r>
        <w:rPr>
          <w:lang w:val="fr-FR"/>
        </w:rPr>
        <w:t xml:space="preserve">Certaines </w:t>
      </w:r>
      <w:hyperlink r:id="rId13644" w:anchor="Ana_Chrono_Superpositions" w:history="1">
        <w:r w:rsidRPr="00871D02">
          <w:rPr>
            <w:rStyle w:val="Hyperlink"/>
            <w:lang w:val="fr-FR"/>
          </w:rPr>
          <w:t>superpositions</w:t>
        </w:r>
      </w:hyperlink>
      <w:r>
        <w:rPr>
          <w:lang w:val="fr-FR"/>
        </w:rPr>
        <w:t>.</w:t>
      </w:r>
    </w:p>
    <w:p w14:paraId="14E8E519" w14:textId="77777777" w:rsidR="00C15DC7" w:rsidRDefault="00C15DC7" w:rsidP="000152C6"/>
    <w:p w14:paraId="18C53AB5" w14:textId="176BE16F" w:rsidR="000152C6" w:rsidRDefault="00000000" w:rsidP="00FF6B76">
      <w:pPr>
        <w:jc w:val="both"/>
        <w:rPr>
          <w:lang w:val="fr-FR"/>
        </w:rPr>
      </w:pPr>
      <w:hyperlink r:id="rId13645" w:anchor="Aut_Bicknell" w:history="1">
        <w:r w:rsidR="009D627A" w:rsidRPr="00AE78AA">
          <w:rPr>
            <w:rStyle w:val="Hyperlink"/>
            <w:lang w:val="fr-FR"/>
          </w:rPr>
          <w:t>Bicknell</w:t>
        </w:r>
      </w:hyperlink>
      <w:r w:rsidR="009D627A" w:rsidRPr="009D627A">
        <w:rPr>
          <w:rStyle w:val="Hyperlink"/>
          <w:color w:val="auto"/>
          <w:u w:val="none"/>
          <w:lang w:val="fr-FR"/>
        </w:rPr>
        <w:t xml:space="preserve"> </w:t>
      </w:r>
      <w:r w:rsidR="000152C6" w:rsidRPr="0032190F">
        <w:rPr>
          <w:lang w:val="fr-FR"/>
        </w:rPr>
        <w:t xml:space="preserve">ne fait état que d’un exemple de superposition de gravures (BIB 420 p. 77). Pour </w:t>
      </w:r>
      <w:hyperlink r:id="rId13646" w:anchor="Aut_Chippindale" w:history="1">
        <w:r w:rsidR="00463495" w:rsidRPr="00463495">
          <w:rPr>
            <w:rStyle w:val="Hyperlink"/>
            <w:lang w:val="fr-FR"/>
          </w:rPr>
          <w:t>Chippindale</w:t>
        </w:r>
      </w:hyperlink>
      <w:r w:rsidR="000152C6" w:rsidRPr="0032190F">
        <w:rPr>
          <w:lang w:val="fr-FR"/>
        </w:rPr>
        <w:t>, sans une analyse individuelle des caractéristiques morphologiques des cupules impliquées dans des superpositions et, nécessairement un bon état de conservation de la roche, il n’est pas possible de faire des inférences sur la chronologie relative des gravures, particulièrement à Fontanalba (Chippindale 1988 p. 87)</w:t>
      </w:r>
    </w:p>
    <w:p w14:paraId="3878862E" w14:textId="77777777" w:rsidR="00FF6B76" w:rsidRDefault="00FF6B76" w:rsidP="00FF6B76">
      <w:pPr>
        <w:jc w:val="both"/>
        <w:rPr>
          <w:lang w:val="fr-FR"/>
        </w:rPr>
      </w:pPr>
    </w:p>
    <w:p w14:paraId="278A9781" w14:textId="6352E6EA" w:rsidR="00FF6B76" w:rsidRDefault="00000000" w:rsidP="00FF6B76">
      <w:pPr>
        <w:jc w:val="both"/>
        <w:rPr>
          <w:lang w:val="fr-FR"/>
        </w:rPr>
      </w:pPr>
      <w:hyperlink r:id="rId13647" w:anchor="Ana_Chrono_Superpositions" w:history="1">
        <w:r w:rsidR="00FF6B76" w:rsidRPr="00FF6B76">
          <w:rPr>
            <w:rStyle w:val="Hyperlink"/>
            <w:lang w:val="fr-FR"/>
          </w:rPr>
          <w:t>superpositions</w:t>
        </w:r>
      </w:hyperlink>
    </w:p>
    <w:p w14:paraId="0421FFA8" w14:textId="77777777" w:rsidR="00FF6B76" w:rsidRDefault="00FF6B76" w:rsidP="000152C6">
      <w:pPr>
        <w:jc w:val="both"/>
        <w:rPr>
          <w:lang w:val="fr-FR"/>
        </w:rPr>
      </w:pPr>
    </w:p>
    <w:p w14:paraId="2D56A396" w14:textId="77777777" w:rsidR="00FF6B76" w:rsidRPr="0032190F" w:rsidRDefault="00FF6B76" w:rsidP="000152C6">
      <w:pPr>
        <w:jc w:val="both"/>
        <w:rPr>
          <w:lang w:val="fr-FR"/>
        </w:rPr>
      </w:pPr>
    </w:p>
    <w:p w14:paraId="6169F09E" w14:textId="0ED37A27" w:rsidR="000152C6" w:rsidRPr="0032190F" w:rsidRDefault="00EC6E67" w:rsidP="00647EA0">
      <w:pPr>
        <w:pStyle w:val="Heading5"/>
      </w:pPr>
      <w:bookmarkStart w:id="5463" w:name="Ana_Chrono_Superpositions"/>
      <w:r>
        <w:t>s</w:t>
      </w:r>
      <w:r w:rsidR="000152C6" w:rsidRPr="0032190F">
        <w:t>uperpositions</w:t>
      </w:r>
    </w:p>
    <w:bookmarkEnd w:id="5463"/>
    <w:p w14:paraId="3840C673" w14:textId="77777777" w:rsidR="000152C6" w:rsidRPr="0032190F" w:rsidRDefault="000152C6" w:rsidP="000152C6">
      <w:pPr>
        <w:rPr>
          <w:lang w:val="fr-FR"/>
        </w:rPr>
      </w:pPr>
    </w:p>
    <w:p w14:paraId="2809F695" w14:textId="51BA39D7" w:rsidR="000152C6" w:rsidRDefault="000152C6" w:rsidP="000152C6">
      <w:pPr>
        <w:jc w:val="both"/>
        <w:rPr>
          <w:lang w:val="fr-FR"/>
        </w:rPr>
      </w:pPr>
      <w:r w:rsidRPr="0032190F">
        <w:rPr>
          <w:lang w:val="fr-FR"/>
        </w:rPr>
        <w:t>L’étude stratigraphique des thèmes attribue à chacun type de gravure une vie unimodale (voir xxx) … Il est régulièrement admis que les techniques de gravures sont caractéristiques d’une période (</w:t>
      </w:r>
      <w:r w:rsidR="006421B2">
        <w:rPr>
          <w:lang w:val="fr-FR"/>
        </w:rPr>
        <w:t xml:space="preserve">C. </w:t>
      </w:r>
      <w:r w:rsidRPr="0032190F">
        <w:rPr>
          <w:lang w:val="fr-FR"/>
        </w:rPr>
        <w:t>Conti, …).</w:t>
      </w:r>
    </w:p>
    <w:p w14:paraId="21456C93" w14:textId="5F383E03" w:rsidR="00871D02" w:rsidRPr="0032190F" w:rsidRDefault="00871D02" w:rsidP="000152C6">
      <w:pPr>
        <w:jc w:val="both"/>
        <w:rPr>
          <w:lang w:val="fr-FR"/>
        </w:rPr>
      </w:pPr>
      <w:r>
        <w:rPr>
          <w:lang w:val="fr-FR"/>
        </w:rPr>
        <w:t xml:space="preserve">Gravures </w:t>
      </w:r>
      <w:hyperlink r:id="rId13648" w:anchor="Ana_Chrono_Superpositions_piq" w:history="1">
        <w:r w:rsidRPr="00871D02">
          <w:rPr>
            <w:rStyle w:val="Hyperlink"/>
            <w:lang w:val="fr-FR"/>
          </w:rPr>
          <w:t>piquetées</w:t>
        </w:r>
      </w:hyperlink>
      <w:r>
        <w:rPr>
          <w:sz w:val="20"/>
          <w:lang w:val="fr-FR"/>
        </w:rPr>
        <w:t xml:space="preserve"> </w:t>
      </w:r>
      <w:r>
        <w:rPr>
          <w:lang w:val="fr-FR"/>
        </w:rPr>
        <w:t xml:space="preserve">et </w:t>
      </w:r>
      <w:hyperlink r:id="rId13649" w:anchor="Ana_Chrono_Superpositions_inc" w:history="1">
        <w:r w:rsidRPr="00905632">
          <w:rPr>
            <w:rStyle w:val="Hyperlink"/>
            <w:lang w:val="fr-FR"/>
          </w:rPr>
          <w:t>incisées</w:t>
        </w:r>
      </w:hyperlink>
    </w:p>
    <w:p w14:paraId="7F6310F3" w14:textId="31ABCC2C" w:rsidR="000152C6" w:rsidRPr="0032190F" w:rsidRDefault="00405E8B" w:rsidP="000152C6">
      <w:pPr>
        <w:pStyle w:val="Heading6"/>
      </w:pPr>
      <w:r>
        <w:t>s</w:t>
      </w:r>
      <w:r w:rsidR="000152C6" w:rsidRPr="0032190F">
        <w:t>uperposition des thèmes</w:t>
      </w:r>
    </w:p>
    <w:p w14:paraId="168E3A68" w14:textId="77777777" w:rsidR="000152C6" w:rsidRPr="0032190F" w:rsidRDefault="000152C6" w:rsidP="000152C6">
      <w:pPr>
        <w:rPr>
          <w:lang w:val="fr-FR"/>
        </w:rPr>
      </w:pPr>
    </w:p>
    <w:p w14:paraId="696372A2" w14:textId="26C47B65" w:rsidR="000152C6" w:rsidRPr="0032190F" w:rsidRDefault="000152C6" w:rsidP="000152C6">
      <w:pPr>
        <w:jc w:val="both"/>
        <w:rPr>
          <w:lang w:val="fr-FR"/>
        </w:rPr>
      </w:pPr>
      <w:r w:rsidRPr="0032190F">
        <w:rPr>
          <w:lang w:val="fr-FR"/>
        </w:rPr>
        <w:t xml:space="preserve">Pour </w:t>
      </w:r>
      <w:hyperlink r:id="rId13650" w:anchor="Aut_Chippindale" w:history="1">
        <w:r w:rsidR="00463495" w:rsidRPr="00463495">
          <w:rPr>
            <w:rStyle w:val="Hyperlink"/>
            <w:lang w:val="fr-FR"/>
          </w:rPr>
          <w:t>Chippindale</w:t>
        </w:r>
      </w:hyperlink>
      <w:r w:rsidRPr="0032190F">
        <w:rPr>
          <w:lang w:val="fr-FR"/>
        </w:rPr>
        <w:t>, sans une analyse individuelle des caractéristiques morphologiques des cupules impliquées dans des superpositions et, nécessairement un bon état de conservation de la roche, il n’est pas possible de faire des inférences sur la chronologie relative des gravures, particulièrement à Fontanalba (Chippindale 1988 p. 87).</w:t>
      </w:r>
    </w:p>
    <w:p w14:paraId="27319C4D" w14:textId="231DF60F" w:rsidR="000152C6" w:rsidRPr="0032190F" w:rsidRDefault="000152C6" w:rsidP="000152C6">
      <w:pPr>
        <w:jc w:val="both"/>
        <w:rPr>
          <w:lang w:val="fr-FR"/>
        </w:rPr>
      </w:pPr>
      <w:r w:rsidRPr="0032190F">
        <w:rPr>
          <w:lang w:val="fr-FR"/>
        </w:rPr>
        <w:br/>
        <w:t xml:space="preserve">Quant elles ont servis (Lumley et alii 1995, Saulieu 2001, Arcà 2009), les superpositions ont « dit » des choses différentes quand elles n’éatient pas contradictoires. Voir par exemple la </w:t>
      </w:r>
      <w:hyperlink r:id="rId13651" w:anchor="Desc_ZIVGIIR11A" w:history="1">
        <w:r w:rsidRPr="0032190F">
          <w:rPr>
            <w:rStyle w:val="Hyperlink"/>
            <w:i/>
            <w:lang w:val="fr-FR"/>
          </w:rPr>
          <w:t>Roche du Faux Sorcier</w:t>
        </w:r>
      </w:hyperlink>
      <w:r w:rsidRPr="0032190F">
        <w:rPr>
          <w:lang w:val="fr-FR"/>
        </w:rPr>
        <w:t xml:space="preserve">, </w:t>
      </w:r>
      <w:hyperlink r:id="rId13652" w:anchor="Desc_ZIVGIIIR16D" w:history="1">
        <w:r w:rsidRPr="0032190F">
          <w:rPr>
            <w:rStyle w:val="Hyperlink"/>
            <w:lang w:val="fr-FR"/>
          </w:rPr>
          <w:t>HBZZ</w:t>
        </w:r>
      </w:hyperlink>
      <w:r w:rsidRPr="0032190F">
        <w:rPr>
          <w:lang w:val="fr-FR"/>
        </w:rPr>
        <w:t xml:space="preserve"> ou le </w:t>
      </w:r>
      <w:hyperlink w:anchor="Desc_ZVIIGIR8" w:history="1">
        <w:r w:rsidRPr="0032190F">
          <w:rPr>
            <w:rStyle w:val="Hyperlink"/>
            <w:lang w:val="fr-FR"/>
          </w:rPr>
          <w:t>Chef de Tribu</w:t>
        </w:r>
      </w:hyperlink>
      <w:r w:rsidRPr="0032190F">
        <w:rPr>
          <w:lang w:val="fr-FR"/>
        </w:rPr>
        <w:t xml:space="preserve"> (SS BIB).</w:t>
      </w:r>
    </w:p>
    <w:p w14:paraId="3545FB95" w14:textId="77777777" w:rsidR="000152C6" w:rsidRPr="0032190F" w:rsidRDefault="000152C6" w:rsidP="000152C6">
      <w:pPr>
        <w:jc w:val="both"/>
        <w:rPr>
          <w:lang w:val="fr-FR"/>
        </w:rPr>
        <w:sectPr w:rsidR="000152C6" w:rsidRPr="0032190F" w:rsidSect="00777ADC">
          <w:pgSz w:w="11906" w:h="16838"/>
          <w:pgMar w:top="1417" w:right="1152" w:bottom="1417" w:left="1152" w:header="708" w:footer="708" w:gutter="0"/>
          <w:cols w:space="708"/>
          <w:docGrid w:linePitch="360"/>
        </w:sectPr>
      </w:pPr>
    </w:p>
    <w:p w14:paraId="58D15327" w14:textId="5C9BC4B9" w:rsidR="000152C6" w:rsidRPr="0032190F" w:rsidRDefault="000152C6" w:rsidP="000152C6">
      <w:pPr>
        <w:jc w:val="both"/>
        <w:rPr>
          <w:lang w:val="fr-FR"/>
        </w:rPr>
      </w:pPr>
      <w:r w:rsidRPr="0032190F">
        <w:rPr>
          <w:lang w:val="fr-FR"/>
        </w:rPr>
        <w:lastRenderedPageBreak/>
        <w:t xml:space="preserve">Des </w:t>
      </w:r>
      <w:bookmarkStart w:id="5464" w:name="Ana_Chrono_Superpositions_piq"/>
      <w:r w:rsidRPr="0032190F">
        <w:rPr>
          <w:lang w:val="fr-FR"/>
        </w:rPr>
        <w:t xml:space="preserve">superpositions </w:t>
      </w:r>
      <w:r w:rsidR="00871D02">
        <w:rPr>
          <w:lang w:val="fr-FR"/>
        </w:rPr>
        <w:t xml:space="preserve">de gravures </w:t>
      </w:r>
      <w:hyperlink r:id="rId13653" w:anchor="Desc_grav_piq" w:history="1">
        <w:r w:rsidR="00871D02" w:rsidRPr="00871D02">
          <w:rPr>
            <w:rStyle w:val="Hyperlink"/>
            <w:lang w:val="fr-FR"/>
          </w:rPr>
          <w:t>piquetées</w:t>
        </w:r>
      </w:hyperlink>
      <w:r w:rsidR="00871D02">
        <w:rPr>
          <w:sz w:val="20"/>
          <w:lang w:val="fr-FR"/>
        </w:rPr>
        <w:t xml:space="preserve"> </w:t>
      </w:r>
      <w:bookmarkEnd w:id="5464"/>
      <w:r w:rsidRPr="0032190F">
        <w:rPr>
          <w:lang w:val="fr-FR"/>
        </w:rPr>
        <w:t>ont été remarquées sur ces différentes roches :</w:t>
      </w:r>
    </w:p>
    <w:p w14:paraId="716FD8B4" w14:textId="77777777" w:rsidR="000152C6" w:rsidRPr="0032190F" w:rsidRDefault="000152C6" w:rsidP="000152C6">
      <w:pPr>
        <w:jc w:val="both"/>
        <w:rPr>
          <w:lang w:val="fr-FR"/>
        </w:rPr>
      </w:pPr>
    </w:p>
    <w:tbl>
      <w:tblPr>
        <w:tblW w:w="14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35"/>
        <w:gridCol w:w="1406"/>
        <w:gridCol w:w="1091"/>
        <w:gridCol w:w="721"/>
        <w:gridCol w:w="1015"/>
        <w:gridCol w:w="931"/>
        <w:gridCol w:w="365"/>
        <w:gridCol w:w="1194"/>
        <w:gridCol w:w="1295"/>
        <w:gridCol w:w="1325"/>
        <w:gridCol w:w="1080"/>
        <w:gridCol w:w="970"/>
        <w:gridCol w:w="436"/>
        <w:gridCol w:w="436"/>
        <w:gridCol w:w="436"/>
        <w:gridCol w:w="436"/>
        <w:gridCol w:w="998"/>
        <w:gridCol w:w="363"/>
      </w:tblGrid>
      <w:tr w:rsidR="000152C6" w:rsidRPr="00AA1060" w14:paraId="59E75286" w14:textId="77777777" w:rsidTr="00871D02">
        <w:trPr>
          <w:trHeight w:val="359"/>
          <w:jc w:val="center"/>
        </w:trPr>
        <w:tc>
          <w:tcPr>
            <w:tcW w:w="435" w:type="dxa"/>
            <w:tcBorders>
              <w:top w:val="nil"/>
              <w:left w:val="nil"/>
              <w:bottom w:val="nil"/>
              <w:right w:val="nil"/>
            </w:tcBorders>
            <w:vAlign w:val="center"/>
          </w:tcPr>
          <w:p w14:paraId="6AD973EA" w14:textId="77777777" w:rsidR="000152C6" w:rsidRPr="0032190F" w:rsidRDefault="000152C6" w:rsidP="00C73F91">
            <w:pPr>
              <w:ind w:left="-525"/>
              <w:jc w:val="center"/>
              <w:rPr>
                <w:sz w:val="20"/>
                <w:szCs w:val="20"/>
                <w:lang w:val="fr-FR"/>
              </w:rPr>
            </w:pPr>
          </w:p>
        </w:tc>
        <w:tc>
          <w:tcPr>
            <w:tcW w:w="1406" w:type="dxa"/>
            <w:tcBorders>
              <w:top w:val="nil"/>
              <w:left w:val="nil"/>
              <w:bottom w:val="nil"/>
            </w:tcBorders>
            <w:shd w:val="clear" w:color="auto" w:fill="auto"/>
            <w:noWrap/>
            <w:vAlign w:val="center"/>
          </w:tcPr>
          <w:p w14:paraId="3340C208" w14:textId="77777777" w:rsidR="000152C6" w:rsidRPr="0032190F" w:rsidRDefault="000152C6" w:rsidP="00C73F91">
            <w:pPr>
              <w:jc w:val="center"/>
              <w:rPr>
                <w:sz w:val="20"/>
                <w:szCs w:val="20"/>
                <w:lang w:val="fr-FR"/>
              </w:rPr>
            </w:pPr>
          </w:p>
        </w:tc>
        <w:tc>
          <w:tcPr>
            <w:tcW w:w="12729" w:type="dxa"/>
            <w:gridSpan w:val="15"/>
            <w:tcBorders>
              <w:bottom w:val="single" w:sz="4" w:space="0" w:color="auto"/>
            </w:tcBorders>
            <w:shd w:val="clear" w:color="auto" w:fill="E6E6E6"/>
            <w:noWrap/>
            <w:vAlign w:val="center"/>
          </w:tcPr>
          <w:p w14:paraId="566087A5" w14:textId="77777777" w:rsidR="000152C6" w:rsidRPr="00AA1060" w:rsidRDefault="000152C6" w:rsidP="00C73F91">
            <w:pPr>
              <w:jc w:val="center"/>
              <w:rPr>
                <w:sz w:val="20"/>
                <w:szCs w:val="20"/>
              </w:rPr>
            </w:pPr>
            <w:r w:rsidRPr="00AA1060">
              <w:rPr>
                <w:sz w:val="20"/>
                <w:szCs w:val="20"/>
              </w:rPr>
              <w:t>Thème 2</w:t>
            </w:r>
          </w:p>
        </w:tc>
        <w:tc>
          <w:tcPr>
            <w:tcW w:w="363" w:type="dxa"/>
            <w:shd w:val="clear" w:color="auto" w:fill="E6E6E6"/>
            <w:textDirection w:val="btLr"/>
            <w:vAlign w:val="center"/>
          </w:tcPr>
          <w:p w14:paraId="50409D82" w14:textId="77777777" w:rsidR="000152C6" w:rsidRPr="00AA1060" w:rsidRDefault="000152C6" w:rsidP="00C73F91">
            <w:pPr>
              <w:jc w:val="center"/>
              <w:rPr>
                <w:sz w:val="20"/>
                <w:szCs w:val="20"/>
              </w:rPr>
            </w:pPr>
          </w:p>
        </w:tc>
      </w:tr>
      <w:tr w:rsidR="000152C6" w:rsidRPr="00AA1060" w14:paraId="37B22D04" w14:textId="77777777" w:rsidTr="00871D02">
        <w:trPr>
          <w:trHeight w:val="1796"/>
          <w:jc w:val="center"/>
        </w:trPr>
        <w:tc>
          <w:tcPr>
            <w:tcW w:w="435" w:type="dxa"/>
            <w:tcBorders>
              <w:top w:val="nil"/>
              <w:left w:val="nil"/>
              <w:right w:val="nil"/>
            </w:tcBorders>
            <w:vAlign w:val="center"/>
          </w:tcPr>
          <w:p w14:paraId="1A55D7C4" w14:textId="77777777" w:rsidR="000152C6" w:rsidRPr="00AA1060" w:rsidRDefault="000152C6" w:rsidP="00C73F91">
            <w:pPr>
              <w:ind w:left="-525"/>
              <w:jc w:val="center"/>
              <w:rPr>
                <w:sz w:val="20"/>
                <w:szCs w:val="20"/>
              </w:rPr>
            </w:pPr>
          </w:p>
        </w:tc>
        <w:tc>
          <w:tcPr>
            <w:tcW w:w="1406" w:type="dxa"/>
            <w:tcBorders>
              <w:top w:val="nil"/>
              <w:left w:val="nil"/>
            </w:tcBorders>
            <w:shd w:val="clear" w:color="auto" w:fill="auto"/>
            <w:noWrap/>
            <w:vAlign w:val="center"/>
          </w:tcPr>
          <w:p w14:paraId="6A43420F" w14:textId="77777777" w:rsidR="000152C6" w:rsidRPr="00AA1060" w:rsidRDefault="000152C6" w:rsidP="00C73F91">
            <w:pPr>
              <w:jc w:val="center"/>
              <w:rPr>
                <w:sz w:val="20"/>
                <w:szCs w:val="20"/>
              </w:rPr>
            </w:pPr>
          </w:p>
        </w:tc>
        <w:tc>
          <w:tcPr>
            <w:tcW w:w="1091" w:type="dxa"/>
            <w:tcBorders>
              <w:bottom w:val="single" w:sz="4" w:space="0" w:color="auto"/>
            </w:tcBorders>
            <w:shd w:val="clear" w:color="auto" w:fill="E6E6E6"/>
            <w:noWrap/>
            <w:textDirection w:val="btLr"/>
            <w:vAlign w:val="center"/>
          </w:tcPr>
          <w:p w14:paraId="314A1AB5" w14:textId="77777777" w:rsidR="000152C6" w:rsidRPr="00AA1060" w:rsidRDefault="000152C6" w:rsidP="00C73F91">
            <w:pPr>
              <w:jc w:val="center"/>
              <w:rPr>
                <w:sz w:val="20"/>
                <w:szCs w:val="20"/>
              </w:rPr>
            </w:pPr>
            <w:r w:rsidRPr="00AA1060">
              <w:rPr>
                <w:sz w:val="20"/>
                <w:szCs w:val="20"/>
              </w:rPr>
              <w:t>Corniformes</w:t>
            </w:r>
          </w:p>
        </w:tc>
        <w:tc>
          <w:tcPr>
            <w:tcW w:w="721" w:type="dxa"/>
            <w:tcBorders>
              <w:bottom w:val="single" w:sz="4" w:space="0" w:color="auto"/>
            </w:tcBorders>
            <w:shd w:val="clear" w:color="auto" w:fill="E6E6E6"/>
            <w:noWrap/>
            <w:textDirection w:val="btLr"/>
            <w:vAlign w:val="center"/>
          </w:tcPr>
          <w:p w14:paraId="02EF62C1" w14:textId="77777777" w:rsidR="000152C6" w:rsidRPr="00AA1060" w:rsidRDefault="000152C6" w:rsidP="00C73F91">
            <w:pPr>
              <w:jc w:val="center"/>
              <w:rPr>
                <w:sz w:val="20"/>
                <w:szCs w:val="20"/>
              </w:rPr>
            </w:pPr>
            <w:r w:rsidRPr="00AA1060">
              <w:rPr>
                <w:sz w:val="20"/>
                <w:szCs w:val="20"/>
              </w:rPr>
              <w:t>Attelages</w:t>
            </w:r>
          </w:p>
        </w:tc>
        <w:tc>
          <w:tcPr>
            <w:tcW w:w="1015" w:type="dxa"/>
            <w:shd w:val="clear" w:color="auto" w:fill="E6E6E6"/>
            <w:noWrap/>
            <w:textDirection w:val="btLr"/>
            <w:vAlign w:val="center"/>
          </w:tcPr>
          <w:p w14:paraId="34AC4727" w14:textId="77777777" w:rsidR="000152C6" w:rsidRPr="00AA1060" w:rsidRDefault="000152C6" w:rsidP="00C73F91">
            <w:pPr>
              <w:jc w:val="center"/>
              <w:rPr>
                <w:sz w:val="20"/>
                <w:szCs w:val="20"/>
              </w:rPr>
            </w:pPr>
            <w:r w:rsidRPr="00AA1060">
              <w:rPr>
                <w:sz w:val="20"/>
                <w:szCs w:val="20"/>
              </w:rPr>
              <w:t>Figures géométriques</w:t>
            </w:r>
          </w:p>
        </w:tc>
        <w:tc>
          <w:tcPr>
            <w:tcW w:w="931" w:type="dxa"/>
            <w:shd w:val="clear" w:color="auto" w:fill="E6E6E6"/>
            <w:noWrap/>
            <w:textDirection w:val="btLr"/>
            <w:vAlign w:val="center"/>
          </w:tcPr>
          <w:p w14:paraId="5032701F" w14:textId="77777777" w:rsidR="000152C6" w:rsidRPr="00AA1060" w:rsidRDefault="000152C6" w:rsidP="00C73F91">
            <w:pPr>
              <w:jc w:val="center"/>
              <w:rPr>
                <w:sz w:val="20"/>
                <w:szCs w:val="20"/>
              </w:rPr>
            </w:pPr>
            <w:r w:rsidRPr="00AA1060">
              <w:rPr>
                <w:sz w:val="20"/>
                <w:szCs w:val="20"/>
              </w:rPr>
              <w:t>Réticulés</w:t>
            </w:r>
          </w:p>
        </w:tc>
        <w:tc>
          <w:tcPr>
            <w:tcW w:w="365" w:type="dxa"/>
            <w:shd w:val="clear" w:color="auto" w:fill="E6E6E6"/>
            <w:noWrap/>
            <w:textDirection w:val="btLr"/>
            <w:vAlign w:val="center"/>
          </w:tcPr>
          <w:p w14:paraId="3A0434A5" w14:textId="77777777" w:rsidR="000152C6" w:rsidRPr="00AA1060" w:rsidRDefault="000152C6" w:rsidP="00C73F91">
            <w:pPr>
              <w:jc w:val="center"/>
              <w:rPr>
                <w:sz w:val="20"/>
                <w:szCs w:val="20"/>
              </w:rPr>
            </w:pPr>
            <w:r w:rsidRPr="00AA1060">
              <w:rPr>
                <w:sz w:val="20"/>
                <w:szCs w:val="20"/>
              </w:rPr>
              <w:t>Topographies</w:t>
            </w:r>
          </w:p>
        </w:tc>
        <w:tc>
          <w:tcPr>
            <w:tcW w:w="1194" w:type="dxa"/>
            <w:shd w:val="clear" w:color="auto" w:fill="E6E6E6"/>
            <w:noWrap/>
            <w:textDirection w:val="btLr"/>
            <w:vAlign w:val="center"/>
          </w:tcPr>
          <w:p w14:paraId="4E64808C" w14:textId="77777777" w:rsidR="000152C6" w:rsidRPr="00AA1060" w:rsidRDefault="000152C6" w:rsidP="00C73F91">
            <w:pPr>
              <w:jc w:val="center"/>
              <w:rPr>
                <w:sz w:val="20"/>
                <w:szCs w:val="20"/>
              </w:rPr>
            </w:pPr>
            <w:r w:rsidRPr="00AA1060">
              <w:rPr>
                <w:sz w:val="20"/>
                <w:szCs w:val="20"/>
              </w:rPr>
              <w:t>Figures à Franges</w:t>
            </w:r>
          </w:p>
        </w:tc>
        <w:tc>
          <w:tcPr>
            <w:tcW w:w="1295" w:type="dxa"/>
            <w:shd w:val="clear" w:color="auto" w:fill="E6E6E6"/>
            <w:noWrap/>
            <w:textDirection w:val="btLr"/>
            <w:vAlign w:val="center"/>
          </w:tcPr>
          <w:p w14:paraId="00A45633" w14:textId="77777777" w:rsidR="000152C6" w:rsidRPr="00AA1060" w:rsidRDefault="000152C6" w:rsidP="00C73F91">
            <w:pPr>
              <w:jc w:val="center"/>
              <w:rPr>
                <w:sz w:val="20"/>
                <w:szCs w:val="20"/>
              </w:rPr>
            </w:pPr>
            <w:r w:rsidRPr="00AA1060">
              <w:rPr>
                <w:sz w:val="20"/>
                <w:szCs w:val="20"/>
              </w:rPr>
              <w:t>Peaux</w:t>
            </w:r>
          </w:p>
        </w:tc>
        <w:tc>
          <w:tcPr>
            <w:tcW w:w="1325" w:type="dxa"/>
            <w:shd w:val="clear" w:color="auto" w:fill="E6E6E6"/>
            <w:noWrap/>
            <w:textDirection w:val="btLr"/>
            <w:vAlign w:val="center"/>
          </w:tcPr>
          <w:p w14:paraId="3B8BA61D" w14:textId="77777777" w:rsidR="000152C6" w:rsidRPr="00AA1060" w:rsidRDefault="000152C6" w:rsidP="00C73F91">
            <w:pPr>
              <w:jc w:val="center"/>
              <w:rPr>
                <w:sz w:val="20"/>
                <w:szCs w:val="20"/>
              </w:rPr>
            </w:pPr>
            <w:r w:rsidRPr="00AA1060">
              <w:rPr>
                <w:sz w:val="20"/>
                <w:szCs w:val="20"/>
              </w:rPr>
              <w:t>Plages</w:t>
            </w:r>
          </w:p>
        </w:tc>
        <w:tc>
          <w:tcPr>
            <w:tcW w:w="1080" w:type="dxa"/>
            <w:shd w:val="clear" w:color="auto" w:fill="E6E6E6"/>
            <w:noWrap/>
            <w:textDirection w:val="btLr"/>
            <w:vAlign w:val="center"/>
          </w:tcPr>
          <w:p w14:paraId="77707A3A" w14:textId="77777777" w:rsidR="000152C6" w:rsidRPr="00AA1060" w:rsidRDefault="000152C6" w:rsidP="00C73F91">
            <w:pPr>
              <w:jc w:val="center"/>
              <w:rPr>
                <w:sz w:val="20"/>
                <w:szCs w:val="20"/>
              </w:rPr>
            </w:pPr>
            <w:r w:rsidRPr="00AA1060">
              <w:rPr>
                <w:sz w:val="20"/>
                <w:szCs w:val="20"/>
              </w:rPr>
              <w:t>Poignards</w:t>
            </w:r>
          </w:p>
        </w:tc>
        <w:tc>
          <w:tcPr>
            <w:tcW w:w="970" w:type="dxa"/>
            <w:shd w:val="clear" w:color="auto" w:fill="E6E6E6"/>
            <w:noWrap/>
            <w:textDirection w:val="btLr"/>
            <w:vAlign w:val="center"/>
          </w:tcPr>
          <w:p w14:paraId="310E0A9E" w14:textId="77777777" w:rsidR="000152C6" w:rsidRPr="00AA1060" w:rsidRDefault="000152C6" w:rsidP="00C73F91">
            <w:pPr>
              <w:jc w:val="center"/>
              <w:rPr>
                <w:sz w:val="20"/>
                <w:szCs w:val="20"/>
              </w:rPr>
            </w:pPr>
            <w:r w:rsidRPr="00AA1060">
              <w:rPr>
                <w:sz w:val="20"/>
                <w:szCs w:val="20"/>
              </w:rPr>
              <w:t>Hallebardes</w:t>
            </w:r>
          </w:p>
        </w:tc>
        <w:tc>
          <w:tcPr>
            <w:tcW w:w="436" w:type="dxa"/>
            <w:shd w:val="clear" w:color="auto" w:fill="E6E6E6"/>
            <w:noWrap/>
            <w:textDirection w:val="btLr"/>
            <w:vAlign w:val="center"/>
          </w:tcPr>
          <w:p w14:paraId="02BA1982" w14:textId="77777777" w:rsidR="000152C6" w:rsidRPr="00AA1060" w:rsidRDefault="000152C6" w:rsidP="00C73F91">
            <w:pPr>
              <w:jc w:val="center"/>
              <w:rPr>
                <w:sz w:val="20"/>
                <w:szCs w:val="20"/>
              </w:rPr>
            </w:pPr>
            <w:r w:rsidRPr="00AA1060">
              <w:rPr>
                <w:sz w:val="20"/>
                <w:szCs w:val="20"/>
              </w:rPr>
              <w:t>Haches</w:t>
            </w:r>
          </w:p>
        </w:tc>
        <w:tc>
          <w:tcPr>
            <w:tcW w:w="436" w:type="dxa"/>
            <w:shd w:val="clear" w:color="auto" w:fill="E6E6E6"/>
            <w:noWrap/>
            <w:textDirection w:val="btLr"/>
            <w:vAlign w:val="center"/>
          </w:tcPr>
          <w:p w14:paraId="387135FE" w14:textId="77777777" w:rsidR="000152C6" w:rsidRPr="00AA1060" w:rsidRDefault="000152C6" w:rsidP="00C73F91">
            <w:pPr>
              <w:jc w:val="center"/>
              <w:rPr>
                <w:sz w:val="20"/>
                <w:szCs w:val="20"/>
              </w:rPr>
            </w:pPr>
            <w:r w:rsidRPr="00AA1060">
              <w:rPr>
                <w:sz w:val="20"/>
                <w:szCs w:val="20"/>
              </w:rPr>
              <w:t>Personnages</w:t>
            </w:r>
          </w:p>
        </w:tc>
        <w:tc>
          <w:tcPr>
            <w:tcW w:w="436" w:type="dxa"/>
            <w:shd w:val="clear" w:color="auto" w:fill="E6E6E6"/>
            <w:noWrap/>
            <w:textDirection w:val="btLr"/>
            <w:vAlign w:val="center"/>
          </w:tcPr>
          <w:p w14:paraId="6A3119BB" w14:textId="77777777" w:rsidR="000152C6" w:rsidRPr="00AA1060" w:rsidRDefault="000152C6" w:rsidP="00C73F91">
            <w:pPr>
              <w:jc w:val="center"/>
              <w:rPr>
                <w:sz w:val="20"/>
                <w:szCs w:val="20"/>
              </w:rPr>
            </w:pPr>
            <w:r w:rsidRPr="00AA1060">
              <w:rPr>
                <w:sz w:val="20"/>
                <w:szCs w:val="20"/>
              </w:rPr>
              <w:t>Orants</w:t>
            </w:r>
          </w:p>
        </w:tc>
        <w:tc>
          <w:tcPr>
            <w:tcW w:w="436" w:type="dxa"/>
            <w:shd w:val="clear" w:color="auto" w:fill="E6E6E6"/>
            <w:noWrap/>
            <w:textDirection w:val="btLr"/>
            <w:vAlign w:val="center"/>
          </w:tcPr>
          <w:p w14:paraId="78B4FE36" w14:textId="77777777" w:rsidR="000152C6" w:rsidRPr="00AA1060" w:rsidRDefault="000152C6" w:rsidP="00C73F91">
            <w:pPr>
              <w:jc w:val="center"/>
              <w:rPr>
                <w:sz w:val="20"/>
                <w:szCs w:val="20"/>
              </w:rPr>
            </w:pPr>
            <w:r w:rsidRPr="00AA1060">
              <w:rPr>
                <w:sz w:val="20"/>
                <w:szCs w:val="20"/>
              </w:rPr>
              <w:t>Cornif. Anthropo.</w:t>
            </w:r>
          </w:p>
        </w:tc>
        <w:tc>
          <w:tcPr>
            <w:tcW w:w="998" w:type="dxa"/>
            <w:shd w:val="clear" w:color="auto" w:fill="E6E6E6"/>
            <w:textDirection w:val="btLr"/>
            <w:vAlign w:val="center"/>
          </w:tcPr>
          <w:p w14:paraId="5289514E" w14:textId="77777777" w:rsidR="000152C6" w:rsidRPr="00AA1060" w:rsidRDefault="000152C6" w:rsidP="00C73F91">
            <w:pPr>
              <w:jc w:val="center"/>
              <w:rPr>
                <w:sz w:val="20"/>
                <w:szCs w:val="20"/>
              </w:rPr>
            </w:pPr>
            <w:r w:rsidRPr="00AA1060">
              <w:rPr>
                <w:sz w:val="20"/>
                <w:szCs w:val="20"/>
              </w:rPr>
              <w:t>Grands Anthropomorphes</w:t>
            </w:r>
          </w:p>
        </w:tc>
        <w:tc>
          <w:tcPr>
            <w:tcW w:w="363" w:type="dxa"/>
            <w:tcBorders>
              <w:bottom w:val="single" w:sz="4" w:space="0" w:color="auto"/>
            </w:tcBorders>
            <w:shd w:val="clear" w:color="auto" w:fill="E6E6E6"/>
            <w:textDirection w:val="btLr"/>
            <w:vAlign w:val="center"/>
          </w:tcPr>
          <w:p w14:paraId="7901088E" w14:textId="77777777" w:rsidR="000152C6" w:rsidRPr="00AA1060" w:rsidRDefault="000152C6" w:rsidP="00C73F91">
            <w:pPr>
              <w:jc w:val="center"/>
              <w:rPr>
                <w:sz w:val="20"/>
                <w:szCs w:val="20"/>
              </w:rPr>
            </w:pPr>
          </w:p>
        </w:tc>
      </w:tr>
      <w:tr w:rsidR="000152C6" w:rsidRPr="00AA1060" w14:paraId="19DA934A" w14:textId="77777777" w:rsidTr="00C73F91">
        <w:trPr>
          <w:cantSplit/>
          <w:jc w:val="center"/>
        </w:trPr>
        <w:tc>
          <w:tcPr>
            <w:tcW w:w="435" w:type="dxa"/>
            <w:vMerge w:val="restart"/>
            <w:shd w:val="clear" w:color="auto" w:fill="auto"/>
            <w:textDirection w:val="btLr"/>
            <w:vAlign w:val="center"/>
          </w:tcPr>
          <w:p w14:paraId="4975CEFD" w14:textId="77777777" w:rsidR="000152C6" w:rsidRPr="00AA1060" w:rsidRDefault="000152C6" w:rsidP="00C73F91">
            <w:pPr>
              <w:ind w:left="-525" w:right="113"/>
              <w:jc w:val="center"/>
              <w:rPr>
                <w:sz w:val="20"/>
                <w:szCs w:val="20"/>
              </w:rPr>
            </w:pPr>
            <w:r w:rsidRPr="00AA1060">
              <w:rPr>
                <w:sz w:val="20"/>
                <w:szCs w:val="20"/>
              </w:rPr>
              <w:t>Thème 1</w:t>
            </w:r>
          </w:p>
        </w:tc>
        <w:tc>
          <w:tcPr>
            <w:tcW w:w="1406" w:type="dxa"/>
            <w:tcBorders>
              <w:right w:val="single" w:sz="4" w:space="0" w:color="auto"/>
            </w:tcBorders>
            <w:shd w:val="clear" w:color="auto" w:fill="auto"/>
            <w:noWrap/>
            <w:vAlign w:val="center"/>
          </w:tcPr>
          <w:p w14:paraId="4792A643" w14:textId="77777777" w:rsidR="000152C6" w:rsidRPr="00AA1060" w:rsidRDefault="00000000" w:rsidP="00C73F91">
            <w:pPr>
              <w:jc w:val="center"/>
              <w:rPr>
                <w:sz w:val="20"/>
                <w:szCs w:val="20"/>
              </w:rPr>
            </w:pPr>
            <w:hyperlink r:id="rId13654" w:anchor="Typ_Bego_Corniformes" w:history="1">
              <w:r w:rsidR="000152C6" w:rsidRPr="00AA1060">
                <w:rPr>
                  <w:rStyle w:val="Hyperlink"/>
                  <w:sz w:val="20"/>
                  <w:szCs w:val="20"/>
                </w:rPr>
                <w:t>Corniformes</w:t>
              </w:r>
            </w:hyperlink>
          </w:p>
        </w:tc>
        <w:tc>
          <w:tcPr>
            <w:tcW w:w="10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00136D3" w14:textId="76BD9C50" w:rsidR="000152C6" w:rsidRPr="00AA1060" w:rsidRDefault="00000000" w:rsidP="00C73F91">
            <w:pPr>
              <w:jc w:val="center"/>
              <w:rPr>
                <w:rFonts w:ascii="Angsana New" w:hAnsi="Angsana New" w:cs="Angsana New"/>
                <w:sz w:val="20"/>
                <w:szCs w:val="20"/>
              </w:rPr>
            </w:pPr>
            <w:hyperlink r:id="rId13655" w:anchor="Desc_ZIVGIIIR7E" w:history="1">
              <w:r w:rsidR="000152C6" w:rsidRPr="00AA1060">
                <w:rPr>
                  <w:rStyle w:val="Hyperlink"/>
                  <w:rFonts w:ascii="Angsana New" w:hAnsi="Angsana New" w:cs="Angsana New"/>
                  <w:sz w:val="20"/>
                  <w:szCs w:val="20"/>
                </w:rPr>
                <w:t>ZIVGIIIR7E</w:t>
              </w:r>
            </w:hyperlink>
          </w:p>
        </w:tc>
        <w:tc>
          <w:tcPr>
            <w:tcW w:w="721" w:type="dxa"/>
            <w:tcBorders>
              <w:top w:val="single" w:sz="4" w:space="0" w:color="auto"/>
              <w:left w:val="single" w:sz="4" w:space="0" w:color="auto"/>
              <w:bottom w:val="single" w:sz="4" w:space="0" w:color="auto"/>
            </w:tcBorders>
            <w:shd w:val="clear" w:color="auto" w:fill="E6E6E6"/>
            <w:noWrap/>
            <w:vAlign w:val="center"/>
          </w:tcPr>
          <w:p w14:paraId="29A1185E" w14:textId="1FB70FF8" w:rsidR="000152C6" w:rsidRPr="00AA1060" w:rsidRDefault="00000000" w:rsidP="00C73F91">
            <w:pPr>
              <w:jc w:val="center"/>
              <w:rPr>
                <w:rFonts w:ascii="Angsana New" w:hAnsi="Angsana New" w:cs="Angsana New"/>
                <w:sz w:val="20"/>
                <w:szCs w:val="20"/>
              </w:rPr>
            </w:pPr>
            <w:hyperlink r:id="rId13656" w:anchor="Desc_ZVGIIR10" w:history="1">
              <w:r w:rsidR="000152C6" w:rsidRPr="00AA1060">
                <w:rPr>
                  <w:rStyle w:val="Hyperlink"/>
                  <w:rFonts w:ascii="Angsana New" w:hAnsi="Angsana New" w:cs="Angsana New"/>
                  <w:sz w:val="20"/>
                  <w:szCs w:val="20"/>
                </w:rPr>
                <w:t>ZVGIIR10</w:t>
              </w:r>
            </w:hyperlink>
          </w:p>
        </w:tc>
        <w:tc>
          <w:tcPr>
            <w:tcW w:w="1015" w:type="dxa"/>
            <w:shd w:val="clear" w:color="auto" w:fill="E6E6E6"/>
            <w:noWrap/>
            <w:vAlign w:val="center"/>
          </w:tcPr>
          <w:p w14:paraId="24308E37" w14:textId="230F387E" w:rsidR="000152C6" w:rsidRPr="00AA1060" w:rsidRDefault="00000000" w:rsidP="00C73F91">
            <w:pPr>
              <w:jc w:val="center"/>
              <w:rPr>
                <w:rFonts w:ascii="Angsana New" w:hAnsi="Angsana New" w:cs="Angsana New"/>
                <w:sz w:val="20"/>
                <w:szCs w:val="20"/>
              </w:rPr>
            </w:pPr>
            <w:hyperlink r:id="rId13657" w:anchor="Desc_ZIGIR1" w:history="1">
              <w:r w:rsidR="000152C6" w:rsidRPr="00AA1060">
                <w:rPr>
                  <w:rStyle w:val="Hyperlink"/>
                  <w:rFonts w:ascii="Angsana New" w:hAnsi="Angsana New" w:cs="Angsana New"/>
                  <w:sz w:val="20"/>
                  <w:szCs w:val="20"/>
                </w:rPr>
                <w:t>ZIGIR1</w:t>
              </w:r>
            </w:hyperlink>
          </w:p>
          <w:p w14:paraId="75CC9311" w14:textId="434505CC" w:rsidR="000152C6" w:rsidRPr="00AA1060" w:rsidRDefault="00000000" w:rsidP="00C73F91">
            <w:pPr>
              <w:jc w:val="center"/>
              <w:rPr>
                <w:rFonts w:ascii="Angsana New" w:hAnsi="Angsana New" w:cs="Angsana New"/>
                <w:sz w:val="20"/>
                <w:szCs w:val="20"/>
              </w:rPr>
            </w:pPr>
            <w:hyperlink r:id="rId13658" w:anchor="Desc_ZXVIIIGIR67beta" w:history="1">
              <w:r w:rsidR="000152C6" w:rsidRPr="00AA1060">
                <w:rPr>
                  <w:rStyle w:val="Hyperlink"/>
                  <w:rFonts w:ascii="Angsana New" w:hAnsi="Angsana New" w:cs="Angsana New"/>
                  <w:sz w:val="20"/>
                  <w:szCs w:val="20"/>
                </w:rPr>
                <w:t>ZXVIIIGIR67@b</w:t>
              </w:r>
            </w:hyperlink>
          </w:p>
        </w:tc>
        <w:tc>
          <w:tcPr>
            <w:tcW w:w="931" w:type="dxa"/>
            <w:shd w:val="clear" w:color="auto" w:fill="E6E6E6"/>
            <w:noWrap/>
            <w:vAlign w:val="center"/>
          </w:tcPr>
          <w:p w14:paraId="4432F121" w14:textId="55473726" w:rsidR="000152C6" w:rsidRPr="00AA1060" w:rsidRDefault="00000000" w:rsidP="00C73F91">
            <w:pPr>
              <w:jc w:val="center"/>
              <w:rPr>
                <w:rFonts w:ascii="Angsana New" w:hAnsi="Angsana New" w:cs="Angsana New"/>
                <w:sz w:val="20"/>
                <w:szCs w:val="20"/>
              </w:rPr>
            </w:pPr>
            <w:hyperlink r:id="rId13659" w:anchor="Desc_ZXIG0R1_d" w:history="1">
              <w:r w:rsidR="000152C6" w:rsidRPr="00AA1060">
                <w:rPr>
                  <w:rStyle w:val="Hyperlink"/>
                  <w:rFonts w:ascii="Angsana New" w:hAnsi="Angsana New" w:cs="Angsana New"/>
                  <w:sz w:val="20"/>
                  <w:szCs w:val="20"/>
                </w:rPr>
                <w:t>ZXIG0R1</w:t>
              </w:r>
            </w:hyperlink>
          </w:p>
        </w:tc>
        <w:tc>
          <w:tcPr>
            <w:tcW w:w="365" w:type="dxa"/>
            <w:shd w:val="clear" w:color="auto" w:fill="E6E6E6"/>
            <w:noWrap/>
            <w:vAlign w:val="center"/>
          </w:tcPr>
          <w:p w14:paraId="715965DD" w14:textId="77777777" w:rsidR="000152C6" w:rsidRPr="00AA1060" w:rsidRDefault="000152C6" w:rsidP="00C73F91">
            <w:pPr>
              <w:jc w:val="center"/>
              <w:rPr>
                <w:rFonts w:ascii="Angsana New" w:hAnsi="Angsana New" w:cs="Angsana New"/>
                <w:sz w:val="20"/>
                <w:szCs w:val="20"/>
              </w:rPr>
            </w:pPr>
          </w:p>
        </w:tc>
        <w:tc>
          <w:tcPr>
            <w:tcW w:w="1194" w:type="dxa"/>
            <w:shd w:val="clear" w:color="auto" w:fill="E6E6E6"/>
            <w:noWrap/>
            <w:vAlign w:val="center"/>
          </w:tcPr>
          <w:p w14:paraId="0DA5B830" w14:textId="1587FB52" w:rsidR="000152C6" w:rsidRPr="00AA1060" w:rsidRDefault="00000000" w:rsidP="00C73F91">
            <w:pPr>
              <w:jc w:val="center"/>
              <w:rPr>
                <w:rFonts w:ascii="Angsana New" w:hAnsi="Angsana New" w:cs="Angsana New"/>
                <w:sz w:val="20"/>
                <w:szCs w:val="20"/>
              </w:rPr>
            </w:pPr>
            <w:hyperlink r:id="rId13660" w:anchor="Desc_ZIIGIR9" w:history="1">
              <w:r w:rsidR="000152C6" w:rsidRPr="00AA1060">
                <w:rPr>
                  <w:rStyle w:val="Hyperlink"/>
                  <w:rFonts w:ascii="Angsana New" w:hAnsi="Angsana New" w:cs="Angsana New"/>
                  <w:sz w:val="20"/>
                  <w:szCs w:val="20"/>
                </w:rPr>
                <w:t>ZIIGIR9</w:t>
              </w:r>
            </w:hyperlink>
            <w:r w:rsidR="000152C6" w:rsidRPr="00AA1060">
              <w:rPr>
                <w:rFonts w:ascii="Angsana New" w:hAnsi="Angsana New" w:cs="Angsana New"/>
                <w:sz w:val="20"/>
                <w:szCs w:val="20"/>
              </w:rPr>
              <w:t xml:space="preserve"> (x2)</w:t>
            </w:r>
          </w:p>
          <w:p w14:paraId="2997C84E" w14:textId="34774AB4" w:rsidR="000152C6" w:rsidRPr="00AA1060" w:rsidRDefault="00000000" w:rsidP="00C73F91">
            <w:pPr>
              <w:jc w:val="center"/>
              <w:rPr>
                <w:rFonts w:ascii="Angsana New" w:hAnsi="Angsana New" w:cs="Angsana New"/>
                <w:sz w:val="20"/>
                <w:szCs w:val="20"/>
              </w:rPr>
            </w:pPr>
            <w:hyperlink r:id="rId13661" w:anchor="Desc_ZIGIR4B" w:history="1">
              <w:r w:rsidR="000152C6" w:rsidRPr="00AA1060">
                <w:rPr>
                  <w:rStyle w:val="Hyperlink"/>
                  <w:rFonts w:ascii="Angsana New" w:hAnsi="Angsana New" w:cs="Angsana New"/>
                  <w:sz w:val="20"/>
                  <w:szCs w:val="20"/>
                </w:rPr>
                <w:t>ZIGIR4B</w:t>
              </w:r>
            </w:hyperlink>
          </w:p>
        </w:tc>
        <w:tc>
          <w:tcPr>
            <w:tcW w:w="1295" w:type="dxa"/>
            <w:shd w:val="clear" w:color="auto" w:fill="E6E6E6"/>
            <w:noWrap/>
            <w:vAlign w:val="center"/>
          </w:tcPr>
          <w:p w14:paraId="3EEC1B06" w14:textId="77777777" w:rsidR="000152C6" w:rsidRPr="00AA1060" w:rsidRDefault="000152C6" w:rsidP="00C73F91">
            <w:pPr>
              <w:jc w:val="center"/>
              <w:rPr>
                <w:rFonts w:ascii="Angsana New" w:hAnsi="Angsana New" w:cs="Angsana New"/>
                <w:sz w:val="20"/>
                <w:szCs w:val="20"/>
              </w:rPr>
            </w:pPr>
          </w:p>
        </w:tc>
        <w:tc>
          <w:tcPr>
            <w:tcW w:w="1325" w:type="dxa"/>
            <w:shd w:val="clear" w:color="auto" w:fill="E6E6E6"/>
            <w:noWrap/>
            <w:vAlign w:val="center"/>
          </w:tcPr>
          <w:p w14:paraId="02D581FC" w14:textId="3B07D809" w:rsidR="000152C6" w:rsidRPr="00AA1060" w:rsidRDefault="00000000" w:rsidP="00C73F91">
            <w:pPr>
              <w:jc w:val="center"/>
              <w:rPr>
                <w:rFonts w:ascii="Angsana New" w:hAnsi="Angsana New" w:cs="Angsana New"/>
                <w:sz w:val="20"/>
                <w:szCs w:val="20"/>
              </w:rPr>
            </w:pPr>
            <w:hyperlink r:id="rId13662" w:anchor="Desc_ZXIXGIVR23gamma" w:history="1">
              <w:r w:rsidR="000152C6" w:rsidRPr="00AA1060">
                <w:rPr>
                  <w:rStyle w:val="Hyperlink"/>
                  <w:rFonts w:ascii="Angsana New" w:hAnsi="Angsana New" w:cs="Angsana New"/>
                  <w:sz w:val="20"/>
                  <w:szCs w:val="20"/>
                </w:rPr>
                <w:t>ZXIXGIVR23@c</w:t>
              </w:r>
            </w:hyperlink>
          </w:p>
          <w:p w14:paraId="53E85AFD" w14:textId="1CA4DBFD" w:rsidR="000152C6" w:rsidRPr="00AA1060" w:rsidRDefault="00000000" w:rsidP="00C73F91">
            <w:pPr>
              <w:jc w:val="center"/>
              <w:rPr>
                <w:rFonts w:ascii="Angsana New" w:hAnsi="Angsana New" w:cs="Angsana New"/>
                <w:sz w:val="20"/>
                <w:szCs w:val="20"/>
              </w:rPr>
            </w:pPr>
            <w:hyperlink r:id="rId13663" w:anchor="Desc_ZIIIGIR4" w:history="1">
              <w:r w:rsidR="000152C6" w:rsidRPr="00AA1060">
                <w:rPr>
                  <w:rStyle w:val="Hyperlink"/>
                  <w:rFonts w:ascii="Angsana New" w:hAnsi="Angsana New" w:cs="Angsana New"/>
                  <w:sz w:val="20"/>
                  <w:szCs w:val="20"/>
                </w:rPr>
                <w:t>ZIIIGIR4</w:t>
              </w:r>
            </w:hyperlink>
          </w:p>
        </w:tc>
        <w:tc>
          <w:tcPr>
            <w:tcW w:w="1080" w:type="dxa"/>
            <w:shd w:val="clear" w:color="auto" w:fill="E6E6E6"/>
            <w:noWrap/>
            <w:vAlign w:val="center"/>
          </w:tcPr>
          <w:p w14:paraId="13F78FD4" w14:textId="324A1BF6" w:rsidR="000152C6" w:rsidRPr="00AA1060" w:rsidRDefault="00000000" w:rsidP="00C73F91">
            <w:pPr>
              <w:jc w:val="center"/>
              <w:rPr>
                <w:rFonts w:ascii="Angsana New" w:hAnsi="Angsana New" w:cs="Angsana New"/>
                <w:sz w:val="20"/>
                <w:szCs w:val="20"/>
              </w:rPr>
            </w:pPr>
            <w:hyperlink r:id="rId13664" w:anchor="Desc_ZIVGIVR14C" w:history="1">
              <w:r w:rsidR="000152C6" w:rsidRPr="00AA1060">
                <w:rPr>
                  <w:rStyle w:val="Hyperlink"/>
                  <w:rFonts w:ascii="Angsana New" w:hAnsi="Angsana New" w:cs="Angsana New"/>
                  <w:sz w:val="20"/>
                  <w:szCs w:val="20"/>
                </w:rPr>
                <w:t>ZIVGIVR14C</w:t>
              </w:r>
            </w:hyperlink>
            <w:r w:rsidR="000152C6" w:rsidRPr="00AA1060">
              <w:rPr>
                <w:rFonts w:ascii="Angsana New" w:hAnsi="Angsana New" w:cs="Angsana New"/>
                <w:sz w:val="20"/>
                <w:szCs w:val="20"/>
              </w:rPr>
              <w:t>*</w:t>
            </w:r>
          </w:p>
        </w:tc>
        <w:tc>
          <w:tcPr>
            <w:tcW w:w="970" w:type="dxa"/>
            <w:shd w:val="clear" w:color="auto" w:fill="E6E6E6"/>
            <w:noWrap/>
            <w:vAlign w:val="center"/>
          </w:tcPr>
          <w:p w14:paraId="1B55826C" w14:textId="04F7D80C" w:rsidR="000152C6" w:rsidRPr="00AA1060" w:rsidRDefault="00000000" w:rsidP="00C73F91">
            <w:pPr>
              <w:jc w:val="center"/>
              <w:rPr>
                <w:rFonts w:ascii="Angsana New" w:hAnsi="Angsana New" w:cs="Angsana New"/>
                <w:sz w:val="20"/>
                <w:szCs w:val="20"/>
              </w:rPr>
            </w:pPr>
            <w:hyperlink r:id="rId13665" w:anchor="Desc_ZIGIR4beta" w:history="1">
              <w:r w:rsidR="000152C6" w:rsidRPr="00AA1060">
                <w:rPr>
                  <w:rStyle w:val="Hyperlink"/>
                  <w:rFonts w:ascii="Angsana New" w:hAnsi="Angsana New" w:cs="Angsana New"/>
                  <w:sz w:val="20"/>
                  <w:szCs w:val="20"/>
                </w:rPr>
                <w:t>ZIGIR4@b</w:t>
              </w:r>
            </w:hyperlink>
          </w:p>
        </w:tc>
        <w:tc>
          <w:tcPr>
            <w:tcW w:w="436" w:type="dxa"/>
            <w:shd w:val="clear" w:color="auto" w:fill="E6E6E6"/>
            <w:noWrap/>
            <w:vAlign w:val="center"/>
          </w:tcPr>
          <w:p w14:paraId="3A792ADF" w14:textId="77777777" w:rsidR="000152C6" w:rsidRPr="00AA1060" w:rsidRDefault="000152C6" w:rsidP="00C73F91">
            <w:pPr>
              <w:jc w:val="center"/>
              <w:rPr>
                <w:rFonts w:ascii="Angsana New" w:hAnsi="Angsana New" w:cs="Angsana New"/>
                <w:sz w:val="20"/>
                <w:szCs w:val="20"/>
              </w:rPr>
            </w:pPr>
          </w:p>
        </w:tc>
        <w:tc>
          <w:tcPr>
            <w:tcW w:w="436" w:type="dxa"/>
            <w:shd w:val="clear" w:color="auto" w:fill="E6E6E6"/>
            <w:noWrap/>
            <w:vAlign w:val="center"/>
          </w:tcPr>
          <w:p w14:paraId="556E8B58" w14:textId="77777777" w:rsidR="000152C6" w:rsidRPr="00AA1060" w:rsidRDefault="000152C6" w:rsidP="00C73F91">
            <w:pPr>
              <w:jc w:val="center"/>
              <w:rPr>
                <w:rFonts w:ascii="Angsana New" w:hAnsi="Angsana New" w:cs="Angsana New"/>
                <w:sz w:val="20"/>
                <w:szCs w:val="20"/>
              </w:rPr>
            </w:pPr>
          </w:p>
        </w:tc>
        <w:tc>
          <w:tcPr>
            <w:tcW w:w="436" w:type="dxa"/>
            <w:shd w:val="clear" w:color="auto" w:fill="E6E6E6"/>
            <w:noWrap/>
            <w:vAlign w:val="center"/>
          </w:tcPr>
          <w:p w14:paraId="0CE4A31C" w14:textId="77777777" w:rsidR="000152C6" w:rsidRPr="00AA1060" w:rsidRDefault="000152C6" w:rsidP="00C73F91">
            <w:pPr>
              <w:jc w:val="center"/>
              <w:rPr>
                <w:rFonts w:ascii="Angsana New" w:hAnsi="Angsana New" w:cs="Angsana New"/>
                <w:sz w:val="20"/>
                <w:szCs w:val="20"/>
              </w:rPr>
            </w:pPr>
          </w:p>
        </w:tc>
        <w:tc>
          <w:tcPr>
            <w:tcW w:w="436" w:type="dxa"/>
            <w:shd w:val="clear" w:color="auto" w:fill="E6E6E6"/>
            <w:noWrap/>
            <w:vAlign w:val="center"/>
          </w:tcPr>
          <w:p w14:paraId="3A52317A" w14:textId="77777777" w:rsidR="000152C6" w:rsidRPr="00AA1060" w:rsidRDefault="000152C6" w:rsidP="00C73F91">
            <w:pPr>
              <w:jc w:val="center"/>
              <w:rPr>
                <w:rFonts w:ascii="Angsana New" w:hAnsi="Angsana New" w:cs="Angsana New"/>
                <w:sz w:val="20"/>
                <w:szCs w:val="20"/>
              </w:rPr>
            </w:pPr>
          </w:p>
        </w:tc>
        <w:tc>
          <w:tcPr>
            <w:tcW w:w="998" w:type="dxa"/>
            <w:shd w:val="clear" w:color="auto" w:fill="E6E6E6"/>
            <w:vAlign w:val="center"/>
          </w:tcPr>
          <w:p w14:paraId="7E40FA05" w14:textId="77777777" w:rsidR="000152C6" w:rsidRPr="00AA1060" w:rsidRDefault="000152C6" w:rsidP="00C73F91">
            <w:pPr>
              <w:jc w:val="center"/>
              <w:rPr>
                <w:rFonts w:ascii="Angsana New" w:hAnsi="Angsana New" w:cs="Angsana New"/>
                <w:sz w:val="20"/>
                <w:szCs w:val="20"/>
              </w:rPr>
            </w:pPr>
          </w:p>
        </w:tc>
        <w:tc>
          <w:tcPr>
            <w:tcW w:w="363" w:type="dxa"/>
            <w:vMerge w:val="restart"/>
            <w:shd w:val="clear" w:color="auto" w:fill="E6E6E6"/>
            <w:textDirection w:val="tbRl"/>
            <w:vAlign w:val="center"/>
          </w:tcPr>
          <w:p w14:paraId="1DC496D1" w14:textId="77777777" w:rsidR="000152C6" w:rsidRPr="00AA1060" w:rsidRDefault="000152C6" w:rsidP="00C73F91">
            <w:pPr>
              <w:ind w:left="113" w:right="113"/>
              <w:jc w:val="center"/>
              <w:rPr>
                <w:sz w:val="20"/>
                <w:szCs w:val="20"/>
              </w:rPr>
            </w:pPr>
            <w:r w:rsidRPr="00AA1060">
              <w:rPr>
                <w:sz w:val="20"/>
                <w:szCs w:val="20"/>
              </w:rPr>
              <w:t>Thème 1 sur Thème 2</w:t>
            </w:r>
          </w:p>
        </w:tc>
      </w:tr>
      <w:tr w:rsidR="000152C6" w:rsidRPr="00AA1060" w14:paraId="1FBF6F98" w14:textId="77777777" w:rsidTr="00C73F91">
        <w:trPr>
          <w:cantSplit/>
          <w:jc w:val="center"/>
        </w:trPr>
        <w:tc>
          <w:tcPr>
            <w:tcW w:w="435" w:type="dxa"/>
            <w:vMerge/>
            <w:shd w:val="clear" w:color="auto" w:fill="auto"/>
            <w:textDirection w:val="btLr"/>
            <w:vAlign w:val="center"/>
          </w:tcPr>
          <w:p w14:paraId="71513CAC" w14:textId="77777777" w:rsidR="000152C6" w:rsidRPr="00AA1060" w:rsidRDefault="000152C6" w:rsidP="00C73F91">
            <w:pPr>
              <w:ind w:left="-525" w:right="113"/>
              <w:jc w:val="center"/>
              <w:rPr>
                <w:sz w:val="20"/>
                <w:szCs w:val="20"/>
              </w:rPr>
            </w:pPr>
          </w:p>
        </w:tc>
        <w:tc>
          <w:tcPr>
            <w:tcW w:w="1406" w:type="dxa"/>
            <w:shd w:val="clear" w:color="auto" w:fill="auto"/>
            <w:noWrap/>
            <w:vAlign w:val="center"/>
          </w:tcPr>
          <w:p w14:paraId="54917491" w14:textId="77777777" w:rsidR="000152C6" w:rsidRPr="00AA1060" w:rsidRDefault="000152C6" w:rsidP="00C73F91">
            <w:pPr>
              <w:jc w:val="center"/>
              <w:rPr>
                <w:sz w:val="20"/>
                <w:szCs w:val="20"/>
              </w:rPr>
            </w:pPr>
            <w:r w:rsidRPr="00AA1060">
              <w:rPr>
                <w:sz w:val="20"/>
                <w:szCs w:val="20"/>
              </w:rPr>
              <w:t>Attelages</w:t>
            </w:r>
          </w:p>
        </w:tc>
        <w:tc>
          <w:tcPr>
            <w:tcW w:w="1091" w:type="dxa"/>
            <w:tcBorders>
              <w:top w:val="single" w:sz="4" w:space="0" w:color="auto"/>
              <w:bottom w:val="single" w:sz="4" w:space="0" w:color="auto"/>
              <w:right w:val="single" w:sz="4" w:space="0" w:color="auto"/>
            </w:tcBorders>
            <w:shd w:val="clear" w:color="auto" w:fill="auto"/>
            <w:noWrap/>
            <w:vAlign w:val="center"/>
          </w:tcPr>
          <w:p w14:paraId="6B31AFAC" w14:textId="77777777" w:rsidR="000152C6" w:rsidRPr="00AA1060" w:rsidRDefault="000152C6" w:rsidP="00C73F91">
            <w:pPr>
              <w:jc w:val="center"/>
              <w:rPr>
                <w:rFonts w:ascii="Angsana New" w:hAnsi="Angsana New" w:cs="Angsana New"/>
                <w:sz w:val="20"/>
                <w:szCs w:val="20"/>
              </w:rPr>
            </w:pPr>
          </w:p>
        </w:tc>
        <w:tc>
          <w:tcPr>
            <w:tcW w:w="72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2D40E2" w14:textId="77777777" w:rsidR="000152C6" w:rsidRPr="00AA1060" w:rsidRDefault="000152C6" w:rsidP="00C73F91">
            <w:pPr>
              <w:jc w:val="center"/>
              <w:rPr>
                <w:rFonts w:ascii="Angsana New" w:hAnsi="Angsana New" w:cs="Angsana New"/>
                <w:sz w:val="20"/>
                <w:szCs w:val="20"/>
              </w:rPr>
            </w:pPr>
          </w:p>
        </w:tc>
        <w:tc>
          <w:tcPr>
            <w:tcW w:w="1015" w:type="dxa"/>
            <w:tcBorders>
              <w:left w:val="single" w:sz="4" w:space="0" w:color="auto"/>
            </w:tcBorders>
            <w:shd w:val="clear" w:color="auto" w:fill="E6E6E6"/>
            <w:noWrap/>
            <w:vAlign w:val="center"/>
          </w:tcPr>
          <w:p w14:paraId="1F1F116B" w14:textId="77777777" w:rsidR="000152C6" w:rsidRPr="00AA1060" w:rsidRDefault="000152C6" w:rsidP="00C73F91">
            <w:pPr>
              <w:jc w:val="center"/>
              <w:rPr>
                <w:rFonts w:ascii="Angsana New" w:hAnsi="Angsana New" w:cs="Angsana New"/>
                <w:sz w:val="20"/>
                <w:szCs w:val="20"/>
              </w:rPr>
            </w:pPr>
          </w:p>
        </w:tc>
        <w:tc>
          <w:tcPr>
            <w:tcW w:w="931" w:type="dxa"/>
            <w:shd w:val="clear" w:color="auto" w:fill="E6E6E6"/>
            <w:noWrap/>
            <w:vAlign w:val="center"/>
          </w:tcPr>
          <w:p w14:paraId="05EBFE55" w14:textId="77777777" w:rsidR="000152C6" w:rsidRPr="00AA1060" w:rsidRDefault="000152C6" w:rsidP="00C73F91">
            <w:pPr>
              <w:jc w:val="center"/>
              <w:rPr>
                <w:rFonts w:ascii="Angsana New" w:hAnsi="Angsana New" w:cs="Angsana New"/>
                <w:sz w:val="20"/>
                <w:szCs w:val="20"/>
              </w:rPr>
            </w:pPr>
          </w:p>
        </w:tc>
        <w:tc>
          <w:tcPr>
            <w:tcW w:w="365" w:type="dxa"/>
            <w:shd w:val="clear" w:color="auto" w:fill="E6E6E6"/>
            <w:noWrap/>
            <w:vAlign w:val="center"/>
          </w:tcPr>
          <w:p w14:paraId="4988A8CB" w14:textId="77777777" w:rsidR="000152C6" w:rsidRPr="00AA1060" w:rsidRDefault="000152C6" w:rsidP="00C73F91">
            <w:pPr>
              <w:jc w:val="center"/>
              <w:rPr>
                <w:rFonts w:ascii="Angsana New" w:hAnsi="Angsana New" w:cs="Angsana New"/>
                <w:sz w:val="20"/>
                <w:szCs w:val="20"/>
              </w:rPr>
            </w:pPr>
          </w:p>
        </w:tc>
        <w:tc>
          <w:tcPr>
            <w:tcW w:w="1194" w:type="dxa"/>
            <w:shd w:val="clear" w:color="auto" w:fill="E6E6E6"/>
            <w:noWrap/>
            <w:vAlign w:val="center"/>
          </w:tcPr>
          <w:p w14:paraId="1AC04A24" w14:textId="77777777" w:rsidR="000152C6" w:rsidRPr="00AA1060" w:rsidRDefault="000152C6" w:rsidP="00C73F91">
            <w:pPr>
              <w:jc w:val="center"/>
              <w:rPr>
                <w:rFonts w:ascii="Angsana New" w:hAnsi="Angsana New" w:cs="Angsana New"/>
                <w:sz w:val="20"/>
                <w:szCs w:val="20"/>
              </w:rPr>
            </w:pPr>
          </w:p>
        </w:tc>
        <w:tc>
          <w:tcPr>
            <w:tcW w:w="1295" w:type="dxa"/>
            <w:shd w:val="clear" w:color="auto" w:fill="E6E6E6"/>
            <w:noWrap/>
            <w:vAlign w:val="center"/>
          </w:tcPr>
          <w:p w14:paraId="5DE90B1D" w14:textId="48E563BB" w:rsidR="000152C6" w:rsidRPr="00AA1060" w:rsidRDefault="00000000" w:rsidP="00C73F91">
            <w:pPr>
              <w:jc w:val="center"/>
              <w:rPr>
                <w:rFonts w:ascii="Angsana New" w:hAnsi="Angsana New" w:cs="Angsana New"/>
                <w:sz w:val="20"/>
                <w:szCs w:val="20"/>
              </w:rPr>
            </w:pPr>
            <w:hyperlink r:id="rId13666" w:anchor="Desc_ZXVIIGIIR60alpha" w:history="1">
              <w:r w:rsidR="000152C6" w:rsidRPr="00AA1060">
                <w:rPr>
                  <w:rStyle w:val="Hyperlink"/>
                  <w:rFonts w:ascii="Angsana New" w:hAnsi="Angsana New" w:cs="Angsana New"/>
                  <w:sz w:val="20"/>
                  <w:szCs w:val="20"/>
                </w:rPr>
                <w:t>ZXVIIGIIR60@a</w:t>
              </w:r>
            </w:hyperlink>
          </w:p>
        </w:tc>
        <w:tc>
          <w:tcPr>
            <w:tcW w:w="1325" w:type="dxa"/>
            <w:shd w:val="clear" w:color="auto" w:fill="E6E6E6"/>
            <w:noWrap/>
            <w:vAlign w:val="center"/>
          </w:tcPr>
          <w:p w14:paraId="505C2EAD" w14:textId="3D87D85C" w:rsidR="000152C6" w:rsidRPr="00AA1060" w:rsidRDefault="00000000" w:rsidP="00C73F91">
            <w:pPr>
              <w:jc w:val="center"/>
              <w:rPr>
                <w:rFonts w:ascii="Angsana New" w:hAnsi="Angsana New" w:cs="Angsana New"/>
                <w:sz w:val="20"/>
                <w:szCs w:val="20"/>
              </w:rPr>
            </w:pPr>
            <w:hyperlink r:id="rId13667" w:anchor="Desc_ZXIXGIVR21alpha" w:history="1">
              <w:r w:rsidR="000152C6" w:rsidRPr="00AA1060">
                <w:rPr>
                  <w:rStyle w:val="Hyperlink"/>
                  <w:rFonts w:ascii="Angsana New" w:hAnsi="Angsana New" w:cs="Angsana New"/>
                  <w:sz w:val="20"/>
                  <w:szCs w:val="20"/>
                </w:rPr>
                <w:t>ZXIXGIVR21@a</w:t>
              </w:r>
            </w:hyperlink>
          </w:p>
        </w:tc>
        <w:tc>
          <w:tcPr>
            <w:tcW w:w="1080" w:type="dxa"/>
            <w:shd w:val="clear" w:color="auto" w:fill="E6E6E6"/>
            <w:noWrap/>
            <w:vAlign w:val="center"/>
          </w:tcPr>
          <w:p w14:paraId="7B778633" w14:textId="77777777" w:rsidR="000152C6" w:rsidRPr="00AA1060" w:rsidRDefault="000152C6" w:rsidP="00C73F91">
            <w:pPr>
              <w:jc w:val="center"/>
              <w:rPr>
                <w:rFonts w:ascii="Angsana New" w:hAnsi="Angsana New" w:cs="Angsana New"/>
                <w:sz w:val="20"/>
                <w:szCs w:val="20"/>
              </w:rPr>
            </w:pPr>
          </w:p>
        </w:tc>
        <w:tc>
          <w:tcPr>
            <w:tcW w:w="970" w:type="dxa"/>
            <w:shd w:val="clear" w:color="auto" w:fill="E6E6E6"/>
            <w:noWrap/>
            <w:vAlign w:val="center"/>
          </w:tcPr>
          <w:p w14:paraId="33644D30" w14:textId="77777777" w:rsidR="000152C6" w:rsidRPr="00AA1060" w:rsidRDefault="000152C6" w:rsidP="00C73F91">
            <w:pPr>
              <w:jc w:val="center"/>
              <w:rPr>
                <w:rFonts w:ascii="Angsana New" w:hAnsi="Angsana New" w:cs="Angsana New"/>
                <w:sz w:val="20"/>
                <w:szCs w:val="20"/>
              </w:rPr>
            </w:pPr>
          </w:p>
        </w:tc>
        <w:tc>
          <w:tcPr>
            <w:tcW w:w="436" w:type="dxa"/>
            <w:shd w:val="clear" w:color="auto" w:fill="E6E6E6"/>
            <w:noWrap/>
            <w:vAlign w:val="center"/>
          </w:tcPr>
          <w:p w14:paraId="29F1EB41" w14:textId="77777777" w:rsidR="000152C6" w:rsidRPr="00AA1060" w:rsidRDefault="000152C6" w:rsidP="00C73F91">
            <w:pPr>
              <w:jc w:val="center"/>
              <w:rPr>
                <w:rFonts w:ascii="Angsana New" w:hAnsi="Angsana New" w:cs="Angsana New"/>
                <w:sz w:val="20"/>
                <w:szCs w:val="20"/>
              </w:rPr>
            </w:pPr>
          </w:p>
        </w:tc>
        <w:tc>
          <w:tcPr>
            <w:tcW w:w="436" w:type="dxa"/>
            <w:shd w:val="clear" w:color="auto" w:fill="E6E6E6"/>
            <w:noWrap/>
            <w:vAlign w:val="center"/>
          </w:tcPr>
          <w:p w14:paraId="40DAD4A9" w14:textId="77777777" w:rsidR="000152C6" w:rsidRPr="00AA1060" w:rsidRDefault="000152C6" w:rsidP="00C73F91">
            <w:pPr>
              <w:jc w:val="center"/>
              <w:rPr>
                <w:rFonts w:ascii="Angsana New" w:hAnsi="Angsana New" w:cs="Angsana New"/>
                <w:sz w:val="20"/>
                <w:szCs w:val="20"/>
              </w:rPr>
            </w:pPr>
          </w:p>
        </w:tc>
        <w:tc>
          <w:tcPr>
            <w:tcW w:w="436" w:type="dxa"/>
            <w:shd w:val="clear" w:color="auto" w:fill="E6E6E6"/>
            <w:noWrap/>
            <w:vAlign w:val="center"/>
          </w:tcPr>
          <w:p w14:paraId="261D2C24" w14:textId="77777777" w:rsidR="000152C6" w:rsidRPr="00AA1060" w:rsidRDefault="000152C6" w:rsidP="00C73F91">
            <w:pPr>
              <w:jc w:val="center"/>
              <w:rPr>
                <w:rFonts w:ascii="Angsana New" w:hAnsi="Angsana New" w:cs="Angsana New"/>
                <w:sz w:val="20"/>
                <w:szCs w:val="20"/>
              </w:rPr>
            </w:pPr>
          </w:p>
        </w:tc>
        <w:tc>
          <w:tcPr>
            <w:tcW w:w="436" w:type="dxa"/>
            <w:shd w:val="clear" w:color="auto" w:fill="E6E6E6"/>
            <w:noWrap/>
            <w:vAlign w:val="center"/>
          </w:tcPr>
          <w:p w14:paraId="48332543" w14:textId="77777777" w:rsidR="000152C6" w:rsidRPr="00AA1060" w:rsidRDefault="000152C6" w:rsidP="00C73F91">
            <w:pPr>
              <w:jc w:val="center"/>
              <w:rPr>
                <w:rFonts w:ascii="Angsana New" w:hAnsi="Angsana New" w:cs="Angsana New"/>
                <w:sz w:val="20"/>
                <w:szCs w:val="20"/>
              </w:rPr>
            </w:pPr>
          </w:p>
        </w:tc>
        <w:tc>
          <w:tcPr>
            <w:tcW w:w="998" w:type="dxa"/>
            <w:shd w:val="clear" w:color="auto" w:fill="E6E6E6"/>
            <w:vAlign w:val="center"/>
          </w:tcPr>
          <w:p w14:paraId="6D29606A" w14:textId="77777777" w:rsidR="000152C6" w:rsidRPr="00AA1060" w:rsidRDefault="000152C6" w:rsidP="00C73F91">
            <w:pPr>
              <w:jc w:val="center"/>
              <w:rPr>
                <w:rFonts w:ascii="Angsana New" w:hAnsi="Angsana New" w:cs="Angsana New"/>
                <w:sz w:val="20"/>
                <w:szCs w:val="20"/>
              </w:rPr>
            </w:pPr>
          </w:p>
        </w:tc>
        <w:tc>
          <w:tcPr>
            <w:tcW w:w="363" w:type="dxa"/>
            <w:vMerge/>
            <w:shd w:val="clear" w:color="auto" w:fill="E6E6E6"/>
            <w:vAlign w:val="center"/>
          </w:tcPr>
          <w:p w14:paraId="6764C3FB" w14:textId="77777777" w:rsidR="000152C6" w:rsidRPr="00AA1060" w:rsidRDefault="000152C6" w:rsidP="00C73F91">
            <w:pPr>
              <w:jc w:val="center"/>
              <w:rPr>
                <w:sz w:val="20"/>
                <w:szCs w:val="20"/>
              </w:rPr>
            </w:pPr>
          </w:p>
        </w:tc>
      </w:tr>
      <w:tr w:rsidR="000152C6" w:rsidRPr="00AA1060" w14:paraId="4E5FCEE7" w14:textId="77777777" w:rsidTr="00C73F91">
        <w:trPr>
          <w:cantSplit/>
          <w:jc w:val="center"/>
        </w:trPr>
        <w:tc>
          <w:tcPr>
            <w:tcW w:w="435" w:type="dxa"/>
            <w:vMerge/>
            <w:shd w:val="clear" w:color="auto" w:fill="auto"/>
            <w:textDirection w:val="btLr"/>
            <w:vAlign w:val="center"/>
          </w:tcPr>
          <w:p w14:paraId="0E28D3EB" w14:textId="77777777" w:rsidR="000152C6" w:rsidRPr="00AA1060" w:rsidRDefault="000152C6" w:rsidP="00C73F91">
            <w:pPr>
              <w:ind w:left="-525" w:right="113"/>
              <w:jc w:val="center"/>
              <w:rPr>
                <w:sz w:val="20"/>
                <w:szCs w:val="20"/>
              </w:rPr>
            </w:pPr>
          </w:p>
        </w:tc>
        <w:tc>
          <w:tcPr>
            <w:tcW w:w="1406" w:type="dxa"/>
            <w:shd w:val="clear" w:color="auto" w:fill="auto"/>
            <w:noWrap/>
            <w:vAlign w:val="center"/>
          </w:tcPr>
          <w:p w14:paraId="4F568C9A" w14:textId="77777777" w:rsidR="000152C6" w:rsidRPr="00AA1060" w:rsidRDefault="000152C6" w:rsidP="00C73F91">
            <w:pPr>
              <w:jc w:val="center"/>
              <w:rPr>
                <w:sz w:val="20"/>
                <w:szCs w:val="20"/>
              </w:rPr>
            </w:pPr>
            <w:r w:rsidRPr="00AA1060">
              <w:rPr>
                <w:sz w:val="20"/>
                <w:szCs w:val="20"/>
              </w:rPr>
              <w:t xml:space="preserve">Figures </w:t>
            </w:r>
          </w:p>
          <w:p w14:paraId="465CCC8E" w14:textId="77777777" w:rsidR="000152C6" w:rsidRPr="00AA1060" w:rsidRDefault="000152C6" w:rsidP="00C73F91">
            <w:pPr>
              <w:jc w:val="center"/>
              <w:rPr>
                <w:sz w:val="20"/>
                <w:szCs w:val="20"/>
              </w:rPr>
            </w:pPr>
            <w:r w:rsidRPr="00AA1060">
              <w:rPr>
                <w:sz w:val="20"/>
                <w:szCs w:val="20"/>
              </w:rPr>
              <w:t>géométriques</w:t>
            </w:r>
          </w:p>
        </w:tc>
        <w:tc>
          <w:tcPr>
            <w:tcW w:w="1091" w:type="dxa"/>
            <w:tcBorders>
              <w:top w:val="single" w:sz="4" w:space="0" w:color="auto"/>
            </w:tcBorders>
            <w:shd w:val="clear" w:color="auto" w:fill="auto"/>
            <w:noWrap/>
            <w:vAlign w:val="center"/>
          </w:tcPr>
          <w:p w14:paraId="712050E7" w14:textId="77777777" w:rsidR="000152C6" w:rsidRPr="00AA1060" w:rsidRDefault="000152C6" w:rsidP="00C73F91">
            <w:pPr>
              <w:jc w:val="center"/>
              <w:rPr>
                <w:rFonts w:ascii="Angsana New" w:hAnsi="Angsana New" w:cs="Angsana New"/>
                <w:sz w:val="20"/>
                <w:szCs w:val="20"/>
              </w:rPr>
            </w:pPr>
            <w:r w:rsidRPr="00AA1060">
              <w:rPr>
                <w:rFonts w:ascii="Angsana New" w:hAnsi="Angsana New" w:cs="Angsana New"/>
                <w:sz w:val="20"/>
                <w:szCs w:val="20"/>
              </w:rPr>
              <w:t>ZXVIIIGIR67@b</w:t>
            </w:r>
          </w:p>
        </w:tc>
        <w:tc>
          <w:tcPr>
            <w:tcW w:w="721" w:type="dxa"/>
            <w:tcBorders>
              <w:top w:val="single" w:sz="4" w:space="0" w:color="auto"/>
            </w:tcBorders>
            <w:shd w:val="clear" w:color="auto" w:fill="auto"/>
            <w:noWrap/>
            <w:vAlign w:val="center"/>
          </w:tcPr>
          <w:p w14:paraId="7FCCAEA4" w14:textId="77777777" w:rsidR="000152C6" w:rsidRPr="00AA1060" w:rsidRDefault="000152C6" w:rsidP="00C73F91">
            <w:pPr>
              <w:jc w:val="center"/>
              <w:rPr>
                <w:rFonts w:ascii="Angsana New" w:hAnsi="Angsana New" w:cs="Angsana New"/>
                <w:sz w:val="20"/>
                <w:szCs w:val="20"/>
              </w:rPr>
            </w:pPr>
          </w:p>
        </w:tc>
        <w:tc>
          <w:tcPr>
            <w:tcW w:w="1015" w:type="dxa"/>
            <w:shd w:val="clear" w:color="auto" w:fill="auto"/>
            <w:noWrap/>
            <w:vAlign w:val="center"/>
          </w:tcPr>
          <w:p w14:paraId="6A54CC2D" w14:textId="77777777" w:rsidR="000152C6" w:rsidRPr="00AA1060" w:rsidRDefault="000152C6" w:rsidP="00C73F91">
            <w:pPr>
              <w:jc w:val="center"/>
              <w:rPr>
                <w:rFonts w:ascii="Angsana New" w:hAnsi="Angsana New" w:cs="Angsana New"/>
                <w:sz w:val="20"/>
                <w:szCs w:val="20"/>
              </w:rPr>
            </w:pPr>
          </w:p>
        </w:tc>
        <w:tc>
          <w:tcPr>
            <w:tcW w:w="931" w:type="dxa"/>
            <w:shd w:val="clear" w:color="auto" w:fill="E6E6E6"/>
            <w:noWrap/>
            <w:vAlign w:val="center"/>
          </w:tcPr>
          <w:p w14:paraId="5229CB44" w14:textId="77777777" w:rsidR="000152C6" w:rsidRPr="00AA1060" w:rsidRDefault="000152C6" w:rsidP="00C73F91">
            <w:pPr>
              <w:jc w:val="center"/>
              <w:rPr>
                <w:rFonts w:ascii="Angsana New" w:hAnsi="Angsana New" w:cs="Angsana New"/>
                <w:sz w:val="20"/>
                <w:szCs w:val="20"/>
              </w:rPr>
            </w:pPr>
          </w:p>
        </w:tc>
        <w:tc>
          <w:tcPr>
            <w:tcW w:w="365" w:type="dxa"/>
            <w:shd w:val="clear" w:color="auto" w:fill="E6E6E6"/>
            <w:noWrap/>
            <w:vAlign w:val="center"/>
          </w:tcPr>
          <w:p w14:paraId="2867BF47" w14:textId="77777777" w:rsidR="000152C6" w:rsidRPr="00AA1060" w:rsidRDefault="000152C6" w:rsidP="00C73F91">
            <w:pPr>
              <w:jc w:val="center"/>
              <w:rPr>
                <w:rFonts w:ascii="Angsana New" w:hAnsi="Angsana New" w:cs="Angsana New"/>
                <w:sz w:val="20"/>
                <w:szCs w:val="20"/>
              </w:rPr>
            </w:pPr>
          </w:p>
        </w:tc>
        <w:tc>
          <w:tcPr>
            <w:tcW w:w="1194" w:type="dxa"/>
            <w:shd w:val="clear" w:color="auto" w:fill="E6E6E6"/>
            <w:noWrap/>
            <w:vAlign w:val="center"/>
          </w:tcPr>
          <w:p w14:paraId="2F21DCE3" w14:textId="77777777" w:rsidR="000152C6" w:rsidRPr="00AA1060" w:rsidRDefault="000152C6" w:rsidP="00C73F91">
            <w:pPr>
              <w:jc w:val="center"/>
              <w:rPr>
                <w:rFonts w:ascii="Angsana New" w:hAnsi="Angsana New" w:cs="Angsana New"/>
                <w:sz w:val="20"/>
                <w:szCs w:val="20"/>
              </w:rPr>
            </w:pPr>
          </w:p>
        </w:tc>
        <w:tc>
          <w:tcPr>
            <w:tcW w:w="1295" w:type="dxa"/>
            <w:shd w:val="clear" w:color="auto" w:fill="E6E6E6"/>
            <w:noWrap/>
            <w:vAlign w:val="center"/>
          </w:tcPr>
          <w:p w14:paraId="4123BEFD" w14:textId="77777777" w:rsidR="000152C6" w:rsidRPr="00AA1060" w:rsidRDefault="000152C6" w:rsidP="00C73F91">
            <w:pPr>
              <w:jc w:val="center"/>
              <w:rPr>
                <w:rFonts w:ascii="Angsana New" w:hAnsi="Angsana New" w:cs="Angsana New"/>
                <w:sz w:val="20"/>
                <w:szCs w:val="20"/>
              </w:rPr>
            </w:pPr>
          </w:p>
        </w:tc>
        <w:tc>
          <w:tcPr>
            <w:tcW w:w="1325" w:type="dxa"/>
            <w:shd w:val="clear" w:color="auto" w:fill="E6E6E6"/>
            <w:noWrap/>
            <w:vAlign w:val="center"/>
          </w:tcPr>
          <w:p w14:paraId="1362D78A" w14:textId="77777777" w:rsidR="000152C6" w:rsidRPr="00AA1060" w:rsidRDefault="000152C6" w:rsidP="00C73F91">
            <w:pPr>
              <w:jc w:val="center"/>
              <w:rPr>
                <w:rFonts w:ascii="Angsana New" w:hAnsi="Angsana New" w:cs="Angsana New"/>
                <w:sz w:val="20"/>
                <w:szCs w:val="20"/>
              </w:rPr>
            </w:pPr>
          </w:p>
        </w:tc>
        <w:tc>
          <w:tcPr>
            <w:tcW w:w="1080" w:type="dxa"/>
            <w:shd w:val="clear" w:color="auto" w:fill="E6E6E6"/>
            <w:noWrap/>
            <w:vAlign w:val="center"/>
          </w:tcPr>
          <w:p w14:paraId="51F384A0" w14:textId="77777777" w:rsidR="000152C6" w:rsidRPr="00AA1060" w:rsidRDefault="000152C6" w:rsidP="00C73F91">
            <w:pPr>
              <w:jc w:val="center"/>
              <w:rPr>
                <w:rFonts w:ascii="Angsana New" w:hAnsi="Angsana New" w:cs="Angsana New"/>
                <w:sz w:val="20"/>
                <w:szCs w:val="20"/>
              </w:rPr>
            </w:pPr>
          </w:p>
        </w:tc>
        <w:tc>
          <w:tcPr>
            <w:tcW w:w="970" w:type="dxa"/>
            <w:shd w:val="clear" w:color="auto" w:fill="E6E6E6"/>
            <w:noWrap/>
            <w:vAlign w:val="center"/>
          </w:tcPr>
          <w:p w14:paraId="0633D082" w14:textId="3C8050F0" w:rsidR="000152C6" w:rsidRPr="00AA1060" w:rsidRDefault="00000000" w:rsidP="00C73F91">
            <w:pPr>
              <w:jc w:val="center"/>
              <w:rPr>
                <w:rFonts w:ascii="Angsana New" w:hAnsi="Angsana New" w:cs="Angsana New"/>
                <w:sz w:val="20"/>
                <w:szCs w:val="20"/>
              </w:rPr>
            </w:pPr>
            <w:hyperlink r:id="rId13668" w:anchor="Desc_ZIXGIIIR6" w:history="1">
              <w:r w:rsidR="000152C6" w:rsidRPr="00AA1060">
                <w:rPr>
                  <w:rStyle w:val="Hyperlink"/>
                  <w:rFonts w:ascii="Angsana New" w:hAnsi="Angsana New" w:cs="Angsana New"/>
                  <w:sz w:val="20"/>
                  <w:szCs w:val="20"/>
                </w:rPr>
                <w:t>ZIXGIIIR6</w:t>
              </w:r>
            </w:hyperlink>
          </w:p>
        </w:tc>
        <w:tc>
          <w:tcPr>
            <w:tcW w:w="436" w:type="dxa"/>
            <w:shd w:val="clear" w:color="auto" w:fill="E6E6E6"/>
            <w:noWrap/>
            <w:vAlign w:val="center"/>
          </w:tcPr>
          <w:p w14:paraId="0CD2D1AA" w14:textId="77777777" w:rsidR="000152C6" w:rsidRPr="00AA1060" w:rsidRDefault="000152C6" w:rsidP="00C73F91">
            <w:pPr>
              <w:jc w:val="center"/>
              <w:rPr>
                <w:rFonts w:ascii="Angsana New" w:hAnsi="Angsana New" w:cs="Angsana New"/>
                <w:sz w:val="20"/>
                <w:szCs w:val="20"/>
              </w:rPr>
            </w:pPr>
          </w:p>
        </w:tc>
        <w:tc>
          <w:tcPr>
            <w:tcW w:w="436" w:type="dxa"/>
            <w:shd w:val="clear" w:color="auto" w:fill="E6E6E6"/>
            <w:noWrap/>
            <w:vAlign w:val="center"/>
          </w:tcPr>
          <w:p w14:paraId="0EC21059" w14:textId="77777777" w:rsidR="000152C6" w:rsidRPr="00AA1060" w:rsidRDefault="000152C6" w:rsidP="00C73F91">
            <w:pPr>
              <w:jc w:val="center"/>
              <w:rPr>
                <w:rFonts w:ascii="Angsana New" w:hAnsi="Angsana New" w:cs="Angsana New"/>
                <w:sz w:val="20"/>
                <w:szCs w:val="20"/>
              </w:rPr>
            </w:pPr>
          </w:p>
        </w:tc>
        <w:tc>
          <w:tcPr>
            <w:tcW w:w="436" w:type="dxa"/>
            <w:shd w:val="clear" w:color="auto" w:fill="E6E6E6"/>
            <w:noWrap/>
            <w:vAlign w:val="center"/>
          </w:tcPr>
          <w:p w14:paraId="45F9D28A" w14:textId="77777777" w:rsidR="000152C6" w:rsidRPr="00AA1060" w:rsidRDefault="000152C6" w:rsidP="00C73F91">
            <w:pPr>
              <w:jc w:val="center"/>
              <w:rPr>
                <w:rFonts w:ascii="Angsana New" w:hAnsi="Angsana New" w:cs="Angsana New"/>
                <w:sz w:val="20"/>
                <w:szCs w:val="20"/>
              </w:rPr>
            </w:pPr>
          </w:p>
        </w:tc>
        <w:tc>
          <w:tcPr>
            <w:tcW w:w="436" w:type="dxa"/>
            <w:shd w:val="clear" w:color="auto" w:fill="E6E6E6"/>
            <w:noWrap/>
            <w:vAlign w:val="center"/>
          </w:tcPr>
          <w:p w14:paraId="1C0ED86B" w14:textId="77777777" w:rsidR="000152C6" w:rsidRPr="00AA1060" w:rsidRDefault="000152C6" w:rsidP="00C73F91">
            <w:pPr>
              <w:jc w:val="center"/>
              <w:rPr>
                <w:rFonts w:ascii="Angsana New" w:hAnsi="Angsana New" w:cs="Angsana New"/>
                <w:sz w:val="20"/>
                <w:szCs w:val="20"/>
              </w:rPr>
            </w:pPr>
          </w:p>
        </w:tc>
        <w:tc>
          <w:tcPr>
            <w:tcW w:w="998" w:type="dxa"/>
            <w:shd w:val="clear" w:color="auto" w:fill="E6E6E6"/>
            <w:vAlign w:val="center"/>
          </w:tcPr>
          <w:p w14:paraId="00914403" w14:textId="77777777" w:rsidR="000152C6" w:rsidRPr="00AA1060" w:rsidRDefault="000152C6" w:rsidP="00C73F91">
            <w:pPr>
              <w:jc w:val="center"/>
              <w:rPr>
                <w:rFonts w:ascii="Angsana New" w:hAnsi="Angsana New" w:cs="Angsana New"/>
                <w:sz w:val="20"/>
                <w:szCs w:val="20"/>
              </w:rPr>
            </w:pPr>
          </w:p>
        </w:tc>
        <w:tc>
          <w:tcPr>
            <w:tcW w:w="363" w:type="dxa"/>
            <w:vMerge/>
            <w:shd w:val="clear" w:color="auto" w:fill="E6E6E6"/>
            <w:vAlign w:val="center"/>
          </w:tcPr>
          <w:p w14:paraId="5FEAD0F9" w14:textId="77777777" w:rsidR="000152C6" w:rsidRPr="00AA1060" w:rsidRDefault="000152C6" w:rsidP="00C73F91">
            <w:pPr>
              <w:jc w:val="center"/>
              <w:rPr>
                <w:sz w:val="20"/>
                <w:szCs w:val="20"/>
              </w:rPr>
            </w:pPr>
          </w:p>
        </w:tc>
      </w:tr>
      <w:tr w:rsidR="000152C6" w:rsidRPr="00AA1060" w14:paraId="18A82D80" w14:textId="77777777" w:rsidTr="00C73F91">
        <w:trPr>
          <w:cantSplit/>
          <w:jc w:val="center"/>
        </w:trPr>
        <w:tc>
          <w:tcPr>
            <w:tcW w:w="435" w:type="dxa"/>
            <w:vMerge/>
            <w:shd w:val="clear" w:color="auto" w:fill="auto"/>
            <w:textDirection w:val="btLr"/>
            <w:vAlign w:val="center"/>
          </w:tcPr>
          <w:p w14:paraId="4C914F2E" w14:textId="77777777" w:rsidR="000152C6" w:rsidRPr="00AA1060" w:rsidRDefault="000152C6" w:rsidP="00C73F91">
            <w:pPr>
              <w:ind w:left="-525" w:right="113"/>
              <w:jc w:val="center"/>
              <w:rPr>
                <w:sz w:val="20"/>
                <w:szCs w:val="20"/>
              </w:rPr>
            </w:pPr>
          </w:p>
        </w:tc>
        <w:tc>
          <w:tcPr>
            <w:tcW w:w="1406" w:type="dxa"/>
            <w:shd w:val="clear" w:color="auto" w:fill="auto"/>
            <w:noWrap/>
            <w:vAlign w:val="center"/>
          </w:tcPr>
          <w:p w14:paraId="7D977AB0" w14:textId="77777777" w:rsidR="000152C6" w:rsidRPr="00AA1060" w:rsidRDefault="000152C6" w:rsidP="00C73F91">
            <w:pPr>
              <w:jc w:val="center"/>
              <w:rPr>
                <w:sz w:val="20"/>
                <w:szCs w:val="20"/>
              </w:rPr>
            </w:pPr>
            <w:r w:rsidRPr="00AA1060">
              <w:rPr>
                <w:sz w:val="20"/>
                <w:szCs w:val="20"/>
              </w:rPr>
              <w:t>Réticulés</w:t>
            </w:r>
          </w:p>
        </w:tc>
        <w:tc>
          <w:tcPr>
            <w:tcW w:w="1091" w:type="dxa"/>
            <w:shd w:val="clear" w:color="auto" w:fill="auto"/>
            <w:noWrap/>
            <w:vAlign w:val="center"/>
          </w:tcPr>
          <w:p w14:paraId="374AB01E" w14:textId="77777777" w:rsidR="000152C6" w:rsidRPr="00AA1060" w:rsidRDefault="000152C6" w:rsidP="00C73F91">
            <w:pPr>
              <w:jc w:val="center"/>
              <w:rPr>
                <w:rFonts w:ascii="Angsana New" w:hAnsi="Angsana New" w:cs="Angsana New"/>
                <w:sz w:val="20"/>
                <w:szCs w:val="20"/>
              </w:rPr>
            </w:pPr>
          </w:p>
        </w:tc>
        <w:tc>
          <w:tcPr>
            <w:tcW w:w="721" w:type="dxa"/>
            <w:shd w:val="clear" w:color="auto" w:fill="auto"/>
            <w:noWrap/>
            <w:vAlign w:val="center"/>
          </w:tcPr>
          <w:p w14:paraId="4753443E" w14:textId="77777777" w:rsidR="000152C6" w:rsidRPr="00AA1060" w:rsidRDefault="000152C6" w:rsidP="00C73F91">
            <w:pPr>
              <w:jc w:val="center"/>
              <w:rPr>
                <w:rFonts w:ascii="Angsana New" w:hAnsi="Angsana New" w:cs="Angsana New"/>
                <w:sz w:val="20"/>
                <w:szCs w:val="20"/>
              </w:rPr>
            </w:pPr>
          </w:p>
        </w:tc>
        <w:tc>
          <w:tcPr>
            <w:tcW w:w="1015" w:type="dxa"/>
            <w:shd w:val="clear" w:color="auto" w:fill="auto"/>
            <w:noWrap/>
            <w:vAlign w:val="center"/>
          </w:tcPr>
          <w:p w14:paraId="606DD417" w14:textId="77777777" w:rsidR="000152C6" w:rsidRPr="00AA1060" w:rsidRDefault="000152C6" w:rsidP="00C73F91">
            <w:pPr>
              <w:jc w:val="center"/>
              <w:rPr>
                <w:rFonts w:ascii="Angsana New" w:hAnsi="Angsana New" w:cs="Angsana New"/>
                <w:sz w:val="20"/>
                <w:szCs w:val="20"/>
              </w:rPr>
            </w:pPr>
          </w:p>
        </w:tc>
        <w:tc>
          <w:tcPr>
            <w:tcW w:w="931" w:type="dxa"/>
            <w:shd w:val="clear" w:color="auto" w:fill="auto"/>
            <w:noWrap/>
            <w:vAlign w:val="center"/>
          </w:tcPr>
          <w:p w14:paraId="706E60D3" w14:textId="77777777" w:rsidR="000152C6" w:rsidRPr="00AA1060" w:rsidRDefault="000152C6" w:rsidP="00C73F91">
            <w:pPr>
              <w:jc w:val="center"/>
              <w:rPr>
                <w:rFonts w:ascii="Angsana New" w:hAnsi="Angsana New" w:cs="Angsana New"/>
                <w:sz w:val="20"/>
                <w:szCs w:val="20"/>
              </w:rPr>
            </w:pPr>
          </w:p>
        </w:tc>
        <w:tc>
          <w:tcPr>
            <w:tcW w:w="365" w:type="dxa"/>
            <w:shd w:val="clear" w:color="auto" w:fill="E6E6E6"/>
            <w:noWrap/>
            <w:vAlign w:val="center"/>
          </w:tcPr>
          <w:p w14:paraId="55858320" w14:textId="77777777" w:rsidR="000152C6" w:rsidRPr="00AA1060" w:rsidRDefault="000152C6" w:rsidP="00C73F91">
            <w:pPr>
              <w:jc w:val="center"/>
              <w:rPr>
                <w:rFonts w:ascii="Angsana New" w:hAnsi="Angsana New" w:cs="Angsana New"/>
                <w:sz w:val="20"/>
                <w:szCs w:val="20"/>
              </w:rPr>
            </w:pPr>
          </w:p>
        </w:tc>
        <w:tc>
          <w:tcPr>
            <w:tcW w:w="1194" w:type="dxa"/>
            <w:shd w:val="clear" w:color="auto" w:fill="E6E6E6"/>
            <w:noWrap/>
            <w:vAlign w:val="center"/>
          </w:tcPr>
          <w:p w14:paraId="7E0441DB" w14:textId="77777777" w:rsidR="000152C6" w:rsidRPr="00AA1060" w:rsidRDefault="000152C6" w:rsidP="00C73F91">
            <w:pPr>
              <w:jc w:val="center"/>
              <w:rPr>
                <w:rFonts w:ascii="Angsana New" w:hAnsi="Angsana New" w:cs="Angsana New"/>
                <w:sz w:val="20"/>
                <w:szCs w:val="20"/>
              </w:rPr>
            </w:pPr>
          </w:p>
        </w:tc>
        <w:tc>
          <w:tcPr>
            <w:tcW w:w="1295" w:type="dxa"/>
            <w:shd w:val="clear" w:color="auto" w:fill="E6E6E6"/>
            <w:noWrap/>
            <w:vAlign w:val="center"/>
          </w:tcPr>
          <w:p w14:paraId="045F6998" w14:textId="77777777" w:rsidR="000152C6" w:rsidRPr="00AA1060" w:rsidRDefault="000152C6" w:rsidP="00C73F91">
            <w:pPr>
              <w:jc w:val="center"/>
              <w:rPr>
                <w:rFonts w:ascii="Angsana New" w:hAnsi="Angsana New" w:cs="Angsana New"/>
                <w:sz w:val="20"/>
                <w:szCs w:val="20"/>
              </w:rPr>
            </w:pPr>
          </w:p>
        </w:tc>
        <w:tc>
          <w:tcPr>
            <w:tcW w:w="1325" w:type="dxa"/>
            <w:shd w:val="clear" w:color="auto" w:fill="E6E6E6"/>
            <w:noWrap/>
            <w:vAlign w:val="center"/>
          </w:tcPr>
          <w:p w14:paraId="5B62A995" w14:textId="77777777" w:rsidR="000152C6" w:rsidRPr="00AA1060" w:rsidRDefault="000152C6" w:rsidP="00C73F91">
            <w:pPr>
              <w:jc w:val="center"/>
              <w:rPr>
                <w:rFonts w:ascii="Angsana New" w:hAnsi="Angsana New" w:cs="Angsana New"/>
                <w:sz w:val="20"/>
                <w:szCs w:val="20"/>
              </w:rPr>
            </w:pPr>
          </w:p>
        </w:tc>
        <w:tc>
          <w:tcPr>
            <w:tcW w:w="1080" w:type="dxa"/>
            <w:shd w:val="clear" w:color="auto" w:fill="E6E6E6"/>
            <w:noWrap/>
            <w:vAlign w:val="center"/>
          </w:tcPr>
          <w:p w14:paraId="7310B043" w14:textId="77777777" w:rsidR="000152C6" w:rsidRPr="00AA1060" w:rsidRDefault="000152C6" w:rsidP="00C73F91">
            <w:pPr>
              <w:jc w:val="center"/>
              <w:rPr>
                <w:rFonts w:ascii="Angsana New" w:hAnsi="Angsana New" w:cs="Angsana New"/>
                <w:sz w:val="20"/>
                <w:szCs w:val="20"/>
              </w:rPr>
            </w:pPr>
          </w:p>
        </w:tc>
        <w:tc>
          <w:tcPr>
            <w:tcW w:w="970" w:type="dxa"/>
            <w:shd w:val="clear" w:color="auto" w:fill="E6E6E6"/>
            <w:noWrap/>
            <w:vAlign w:val="center"/>
          </w:tcPr>
          <w:p w14:paraId="6246F333" w14:textId="77777777" w:rsidR="000152C6" w:rsidRPr="00AA1060" w:rsidRDefault="000152C6" w:rsidP="00C73F91">
            <w:pPr>
              <w:jc w:val="center"/>
              <w:rPr>
                <w:rFonts w:ascii="Angsana New" w:hAnsi="Angsana New" w:cs="Angsana New"/>
                <w:sz w:val="20"/>
                <w:szCs w:val="20"/>
              </w:rPr>
            </w:pPr>
          </w:p>
        </w:tc>
        <w:tc>
          <w:tcPr>
            <w:tcW w:w="436" w:type="dxa"/>
            <w:shd w:val="clear" w:color="auto" w:fill="E6E6E6"/>
            <w:noWrap/>
            <w:vAlign w:val="center"/>
          </w:tcPr>
          <w:p w14:paraId="56ECC4EA" w14:textId="77777777" w:rsidR="000152C6" w:rsidRPr="00AA1060" w:rsidRDefault="000152C6" w:rsidP="00C73F91">
            <w:pPr>
              <w:jc w:val="center"/>
              <w:rPr>
                <w:rFonts w:ascii="Angsana New" w:hAnsi="Angsana New" w:cs="Angsana New"/>
                <w:sz w:val="20"/>
                <w:szCs w:val="20"/>
              </w:rPr>
            </w:pPr>
          </w:p>
        </w:tc>
        <w:tc>
          <w:tcPr>
            <w:tcW w:w="436" w:type="dxa"/>
            <w:shd w:val="clear" w:color="auto" w:fill="E6E6E6"/>
            <w:noWrap/>
            <w:vAlign w:val="center"/>
          </w:tcPr>
          <w:p w14:paraId="544B3998" w14:textId="77777777" w:rsidR="000152C6" w:rsidRPr="00AA1060" w:rsidRDefault="000152C6" w:rsidP="00C73F91">
            <w:pPr>
              <w:jc w:val="center"/>
              <w:rPr>
                <w:rFonts w:ascii="Angsana New" w:hAnsi="Angsana New" w:cs="Angsana New"/>
                <w:sz w:val="20"/>
                <w:szCs w:val="20"/>
              </w:rPr>
            </w:pPr>
          </w:p>
        </w:tc>
        <w:tc>
          <w:tcPr>
            <w:tcW w:w="436" w:type="dxa"/>
            <w:shd w:val="clear" w:color="auto" w:fill="E6E6E6"/>
            <w:noWrap/>
            <w:vAlign w:val="center"/>
          </w:tcPr>
          <w:p w14:paraId="64ED6E55" w14:textId="77777777" w:rsidR="000152C6" w:rsidRPr="00AA1060" w:rsidRDefault="000152C6" w:rsidP="00C73F91">
            <w:pPr>
              <w:jc w:val="center"/>
              <w:rPr>
                <w:rFonts w:ascii="Angsana New" w:hAnsi="Angsana New" w:cs="Angsana New"/>
                <w:sz w:val="20"/>
                <w:szCs w:val="20"/>
              </w:rPr>
            </w:pPr>
          </w:p>
        </w:tc>
        <w:tc>
          <w:tcPr>
            <w:tcW w:w="436" w:type="dxa"/>
            <w:shd w:val="clear" w:color="auto" w:fill="E6E6E6"/>
            <w:noWrap/>
            <w:vAlign w:val="center"/>
          </w:tcPr>
          <w:p w14:paraId="03AEA539" w14:textId="77777777" w:rsidR="000152C6" w:rsidRPr="00AA1060" w:rsidRDefault="000152C6" w:rsidP="00C73F91">
            <w:pPr>
              <w:jc w:val="center"/>
              <w:rPr>
                <w:rFonts w:ascii="Angsana New" w:hAnsi="Angsana New" w:cs="Angsana New"/>
                <w:sz w:val="20"/>
                <w:szCs w:val="20"/>
              </w:rPr>
            </w:pPr>
          </w:p>
        </w:tc>
        <w:tc>
          <w:tcPr>
            <w:tcW w:w="998" w:type="dxa"/>
            <w:shd w:val="clear" w:color="auto" w:fill="E6E6E6"/>
            <w:vAlign w:val="center"/>
          </w:tcPr>
          <w:p w14:paraId="5E053639" w14:textId="77777777" w:rsidR="000152C6" w:rsidRPr="00AA1060" w:rsidRDefault="000152C6" w:rsidP="00C73F91">
            <w:pPr>
              <w:jc w:val="center"/>
              <w:rPr>
                <w:rFonts w:ascii="Angsana New" w:hAnsi="Angsana New" w:cs="Angsana New"/>
                <w:sz w:val="20"/>
                <w:szCs w:val="20"/>
              </w:rPr>
            </w:pPr>
          </w:p>
        </w:tc>
        <w:tc>
          <w:tcPr>
            <w:tcW w:w="363" w:type="dxa"/>
            <w:vMerge/>
            <w:shd w:val="clear" w:color="auto" w:fill="E6E6E6"/>
            <w:vAlign w:val="center"/>
          </w:tcPr>
          <w:p w14:paraId="08FE2398" w14:textId="77777777" w:rsidR="000152C6" w:rsidRPr="00AA1060" w:rsidRDefault="000152C6" w:rsidP="00C73F91">
            <w:pPr>
              <w:jc w:val="center"/>
              <w:rPr>
                <w:sz w:val="20"/>
                <w:szCs w:val="20"/>
              </w:rPr>
            </w:pPr>
          </w:p>
        </w:tc>
      </w:tr>
      <w:tr w:rsidR="000152C6" w:rsidRPr="00AA1060" w14:paraId="1DF8806D" w14:textId="77777777" w:rsidTr="00C73F91">
        <w:trPr>
          <w:cantSplit/>
          <w:jc w:val="center"/>
        </w:trPr>
        <w:tc>
          <w:tcPr>
            <w:tcW w:w="435" w:type="dxa"/>
            <w:vMerge/>
            <w:shd w:val="clear" w:color="auto" w:fill="auto"/>
            <w:textDirection w:val="btLr"/>
            <w:vAlign w:val="center"/>
          </w:tcPr>
          <w:p w14:paraId="06E65295" w14:textId="77777777" w:rsidR="000152C6" w:rsidRPr="00AA1060" w:rsidRDefault="000152C6" w:rsidP="00C73F91">
            <w:pPr>
              <w:ind w:left="-525" w:right="113"/>
              <w:jc w:val="center"/>
              <w:rPr>
                <w:sz w:val="20"/>
                <w:szCs w:val="20"/>
              </w:rPr>
            </w:pPr>
          </w:p>
        </w:tc>
        <w:tc>
          <w:tcPr>
            <w:tcW w:w="1406" w:type="dxa"/>
            <w:shd w:val="clear" w:color="auto" w:fill="auto"/>
            <w:noWrap/>
            <w:vAlign w:val="center"/>
          </w:tcPr>
          <w:p w14:paraId="4CFAD1C1" w14:textId="77777777" w:rsidR="000152C6" w:rsidRPr="00AA1060" w:rsidRDefault="00000000" w:rsidP="00C73F91">
            <w:pPr>
              <w:jc w:val="center"/>
              <w:rPr>
                <w:sz w:val="20"/>
                <w:szCs w:val="20"/>
              </w:rPr>
            </w:pPr>
            <w:hyperlink r:id="rId13669" w:anchor="Typ_Bego_Topographies" w:history="1">
              <w:r w:rsidR="000152C6" w:rsidRPr="00AA1060">
                <w:rPr>
                  <w:rStyle w:val="Hyperlink"/>
                  <w:sz w:val="20"/>
                  <w:szCs w:val="20"/>
                </w:rPr>
                <w:t>Topographies</w:t>
              </w:r>
            </w:hyperlink>
          </w:p>
        </w:tc>
        <w:tc>
          <w:tcPr>
            <w:tcW w:w="1091" w:type="dxa"/>
            <w:shd w:val="clear" w:color="auto" w:fill="auto"/>
            <w:noWrap/>
            <w:vAlign w:val="center"/>
          </w:tcPr>
          <w:p w14:paraId="4D4DB8B9" w14:textId="77777777" w:rsidR="000152C6" w:rsidRPr="00AA1060" w:rsidRDefault="000152C6" w:rsidP="00C73F91">
            <w:pPr>
              <w:jc w:val="center"/>
              <w:rPr>
                <w:rFonts w:ascii="Angsana New" w:hAnsi="Angsana New" w:cs="Angsana New"/>
                <w:sz w:val="20"/>
                <w:szCs w:val="20"/>
              </w:rPr>
            </w:pPr>
          </w:p>
        </w:tc>
        <w:tc>
          <w:tcPr>
            <w:tcW w:w="721" w:type="dxa"/>
            <w:shd w:val="clear" w:color="auto" w:fill="auto"/>
            <w:noWrap/>
            <w:vAlign w:val="center"/>
          </w:tcPr>
          <w:p w14:paraId="39B4625B" w14:textId="77777777" w:rsidR="000152C6" w:rsidRPr="00AA1060" w:rsidRDefault="000152C6" w:rsidP="00C73F91">
            <w:pPr>
              <w:jc w:val="center"/>
              <w:rPr>
                <w:rFonts w:ascii="Angsana New" w:hAnsi="Angsana New" w:cs="Angsana New"/>
                <w:sz w:val="20"/>
                <w:szCs w:val="20"/>
              </w:rPr>
            </w:pPr>
          </w:p>
        </w:tc>
        <w:tc>
          <w:tcPr>
            <w:tcW w:w="1015" w:type="dxa"/>
            <w:shd w:val="clear" w:color="auto" w:fill="auto"/>
            <w:noWrap/>
            <w:vAlign w:val="center"/>
          </w:tcPr>
          <w:p w14:paraId="582E0C08" w14:textId="77777777" w:rsidR="000152C6" w:rsidRPr="00AA1060" w:rsidRDefault="000152C6" w:rsidP="00C73F91">
            <w:pPr>
              <w:jc w:val="center"/>
              <w:rPr>
                <w:rFonts w:ascii="Angsana New" w:hAnsi="Angsana New" w:cs="Angsana New"/>
                <w:sz w:val="20"/>
                <w:szCs w:val="20"/>
              </w:rPr>
            </w:pPr>
          </w:p>
        </w:tc>
        <w:tc>
          <w:tcPr>
            <w:tcW w:w="931" w:type="dxa"/>
            <w:shd w:val="clear" w:color="auto" w:fill="auto"/>
            <w:noWrap/>
            <w:vAlign w:val="center"/>
          </w:tcPr>
          <w:p w14:paraId="799079FA" w14:textId="77777777" w:rsidR="000152C6" w:rsidRPr="00AA1060" w:rsidRDefault="000152C6" w:rsidP="00C73F91">
            <w:pPr>
              <w:jc w:val="center"/>
              <w:rPr>
                <w:rFonts w:ascii="Angsana New" w:hAnsi="Angsana New" w:cs="Angsana New"/>
                <w:sz w:val="20"/>
                <w:szCs w:val="20"/>
              </w:rPr>
            </w:pPr>
          </w:p>
        </w:tc>
        <w:tc>
          <w:tcPr>
            <w:tcW w:w="365" w:type="dxa"/>
            <w:shd w:val="clear" w:color="auto" w:fill="auto"/>
            <w:noWrap/>
            <w:vAlign w:val="center"/>
          </w:tcPr>
          <w:p w14:paraId="36A45B51" w14:textId="77777777" w:rsidR="000152C6" w:rsidRPr="00AA1060" w:rsidRDefault="000152C6" w:rsidP="00C73F91">
            <w:pPr>
              <w:jc w:val="center"/>
              <w:rPr>
                <w:rFonts w:ascii="Angsana New" w:hAnsi="Angsana New" w:cs="Angsana New"/>
                <w:sz w:val="20"/>
                <w:szCs w:val="20"/>
              </w:rPr>
            </w:pPr>
          </w:p>
        </w:tc>
        <w:tc>
          <w:tcPr>
            <w:tcW w:w="1194" w:type="dxa"/>
            <w:shd w:val="clear" w:color="auto" w:fill="E6E6E6"/>
            <w:noWrap/>
            <w:vAlign w:val="center"/>
          </w:tcPr>
          <w:p w14:paraId="5A4FF0B1" w14:textId="77777777" w:rsidR="000152C6" w:rsidRPr="00AA1060" w:rsidRDefault="000152C6" w:rsidP="00C73F91">
            <w:pPr>
              <w:jc w:val="center"/>
              <w:rPr>
                <w:rFonts w:ascii="Angsana New" w:hAnsi="Angsana New" w:cs="Angsana New"/>
                <w:sz w:val="20"/>
                <w:szCs w:val="20"/>
              </w:rPr>
            </w:pPr>
          </w:p>
        </w:tc>
        <w:tc>
          <w:tcPr>
            <w:tcW w:w="1295" w:type="dxa"/>
            <w:shd w:val="clear" w:color="auto" w:fill="E6E6E6"/>
            <w:noWrap/>
            <w:vAlign w:val="center"/>
          </w:tcPr>
          <w:p w14:paraId="47D18DF7" w14:textId="77777777" w:rsidR="000152C6" w:rsidRPr="00AA1060" w:rsidRDefault="000152C6" w:rsidP="00C73F91">
            <w:pPr>
              <w:jc w:val="center"/>
              <w:rPr>
                <w:rFonts w:ascii="Angsana New" w:hAnsi="Angsana New" w:cs="Angsana New"/>
                <w:sz w:val="20"/>
                <w:szCs w:val="20"/>
              </w:rPr>
            </w:pPr>
          </w:p>
        </w:tc>
        <w:tc>
          <w:tcPr>
            <w:tcW w:w="1325" w:type="dxa"/>
            <w:shd w:val="clear" w:color="auto" w:fill="E6E6E6"/>
            <w:noWrap/>
            <w:vAlign w:val="center"/>
          </w:tcPr>
          <w:p w14:paraId="4D402A80" w14:textId="77777777" w:rsidR="000152C6" w:rsidRPr="00AA1060" w:rsidRDefault="000152C6" w:rsidP="00C73F91">
            <w:pPr>
              <w:jc w:val="center"/>
              <w:rPr>
                <w:rFonts w:ascii="Angsana New" w:hAnsi="Angsana New" w:cs="Angsana New"/>
                <w:sz w:val="20"/>
                <w:szCs w:val="20"/>
              </w:rPr>
            </w:pPr>
          </w:p>
        </w:tc>
        <w:tc>
          <w:tcPr>
            <w:tcW w:w="1080" w:type="dxa"/>
            <w:shd w:val="clear" w:color="auto" w:fill="E6E6E6"/>
            <w:noWrap/>
            <w:vAlign w:val="center"/>
          </w:tcPr>
          <w:p w14:paraId="31AB4E50" w14:textId="77777777" w:rsidR="000152C6" w:rsidRPr="00AA1060" w:rsidRDefault="000152C6" w:rsidP="00C73F91">
            <w:pPr>
              <w:jc w:val="center"/>
              <w:rPr>
                <w:rFonts w:ascii="Angsana New" w:hAnsi="Angsana New" w:cs="Angsana New"/>
                <w:sz w:val="20"/>
                <w:szCs w:val="20"/>
              </w:rPr>
            </w:pPr>
          </w:p>
        </w:tc>
        <w:tc>
          <w:tcPr>
            <w:tcW w:w="970" w:type="dxa"/>
            <w:shd w:val="clear" w:color="auto" w:fill="E6E6E6"/>
            <w:noWrap/>
            <w:vAlign w:val="center"/>
          </w:tcPr>
          <w:p w14:paraId="13E8166D" w14:textId="77777777" w:rsidR="000152C6" w:rsidRPr="00AA1060" w:rsidRDefault="000152C6" w:rsidP="00C73F91">
            <w:pPr>
              <w:jc w:val="center"/>
              <w:rPr>
                <w:rFonts w:ascii="Angsana New" w:hAnsi="Angsana New" w:cs="Angsana New"/>
                <w:sz w:val="20"/>
                <w:szCs w:val="20"/>
              </w:rPr>
            </w:pPr>
          </w:p>
        </w:tc>
        <w:tc>
          <w:tcPr>
            <w:tcW w:w="436" w:type="dxa"/>
            <w:shd w:val="clear" w:color="auto" w:fill="E6E6E6"/>
            <w:noWrap/>
            <w:vAlign w:val="center"/>
          </w:tcPr>
          <w:p w14:paraId="49B11263" w14:textId="77777777" w:rsidR="000152C6" w:rsidRPr="00AA1060" w:rsidRDefault="000152C6" w:rsidP="00C73F91">
            <w:pPr>
              <w:jc w:val="center"/>
              <w:rPr>
                <w:rFonts w:ascii="Angsana New" w:hAnsi="Angsana New" w:cs="Angsana New"/>
                <w:sz w:val="20"/>
                <w:szCs w:val="20"/>
              </w:rPr>
            </w:pPr>
          </w:p>
        </w:tc>
        <w:tc>
          <w:tcPr>
            <w:tcW w:w="436" w:type="dxa"/>
            <w:shd w:val="clear" w:color="auto" w:fill="E6E6E6"/>
            <w:noWrap/>
            <w:vAlign w:val="center"/>
          </w:tcPr>
          <w:p w14:paraId="291B420C" w14:textId="77777777" w:rsidR="000152C6" w:rsidRPr="00AA1060" w:rsidRDefault="000152C6" w:rsidP="00C73F91">
            <w:pPr>
              <w:jc w:val="center"/>
              <w:rPr>
                <w:rFonts w:ascii="Angsana New" w:hAnsi="Angsana New" w:cs="Angsana New"/>
                <w:sz w:val="20"/>
                <w:szCs w:val="20"/>
              </w:rPr>
            </w:pPr>
          </w:p>
        </w:tc>
        <w:tc>
          <w:tcPr>
            <w:tcW w:w="436" w:type="dxa"/>
            <w:shd w:val="clear" w:color="auto" w:fill="E6E6E6"/>
            <w:noWrap/>
            <w:vAlign w:val="center"/>
          </w:tcPr>
          <w:p w14:paraId="15C19749" w14:textId="77777777" w:rsidR="000152C6" w:rsidRPr="00AA1060" w:rsidRDefault="000152C6" w:rsidP="00C73F91">
            <w:pPr>
              <w:jc w:val="center"/>
              <w:rPr>
                <w:rFonts w:ascii="Angsana New" w:hAnsi="Angsana New" w:cs="Angsana New"/>
                <w:sz w:val="20"/>
                <w:szCs w:val="20"/>
              </w:rPr>
            </w:pPr>
          </w:p>
        </w:tc>
        <w:tc>
          <w:tcPr>
            <w:tcW w:w="436" w:type="dxa"/>
            <w:shd w:val="clear" w:color="auto" w:fill="E6E6E6"/>
            <w:noWrap/>
            <w:vAlign w:val="center"/>
          </w:tcPr>
          <w:p w14:paraId="3ED58597" w14:textId="77777777" w:rsidR="000152C6" w:rsidRPr="00AA1060" w:rsidRDefault="000152C6" w:rsidP="00C73F91">
            <w:pPr>
              <w:jc w:val="center"/>
              <w:rPr>
                <w:rFonts w:ascii="Angsana New" w:hAnsi="Angsana New" w:cs="Angsana New"/>
                <w:sz w:val="20"/>
                <w:szCs w:val="20"/>
              </w:rPr>
            </w:pPr>
          </w:p>
        </w:tc>
        <w:tc>
          <w:tcPr>
            <w:tcW w:w="998" w:type="dxa"/>
            <w:shd w:val="clear" w:color="auto" w:fill="E6E6E6"/>
            <w:vAlign w:val="center"/>
          </w:tcPr>
          <w:p w14:paraId="2072C2EE" w14:textId="77777777" w:rsidR="000152C6" w:rsidRPr="00AA1060" w:rsidRDefault="000152C6" w:rsidP="00C73F91">
            <w:pPr>
              <w:jc w:val="center"/>
              <w:rPr>
                <w:rFonts w:ascii="Angsana New" w:hAnsi="Angsana New" w:cs="Angsana New"/>
                <w:sz w:val="20"/>
                <w:szCs w:val="20"/>
              </w:rPr>
            </w:pPr>
          </w:p>
        </w:tc>
        <w:tc>
          <w:tcPr>
            <w:tcW w:w="363" w:type="dxa"/>
            <w:vMerge/>
            <w:shd w:val="clear" w:color="auto" w:fill="E6E6E6"/>
            <w:vAlign w:val="center"/>
          </w:tcPr>
          <w:p w14:paraId="6DACEC77" w14:textId="77777777" w:rsidR="000152C6" w:rsidRPr="00AA1060" w:rsidRDefault="000152C6" w:rsidP="00C73F91">
            <w:pPr>
              <w:jc w:val="center"/>
              <w:rPr>
                <w:sz w:val="20"/>
                <w:szCs w:val="20"/>
              </w:rPr>
            </w:pPr>
          </w:p>
        </w:tc>
      </w:tr>
      <w:tr w:rsidR="000152C6" w:rsidRPr="00AA1060" w14:paraId="0F8DAC74" w14:textId="77777777" w:rsidTr="00C73F91">
        <w:trPr>
          <w:cantSplit/>
          <w:jc w:val="center"/>
        </w:trPr>
        <w:tc>
          <w:tcPr>
            <w:tcW w:w="435" w:type="dxa"/>
            <w:vMerge/>
            <w:shd w:val="clear" w:color="auto" w:fill="auto"/>
            <w:textDirection w:val="btLr"/>
            <w:vAlign w:val="center"/>
          </w:tcPr>
          <w:p w14:paraId="61639E5A" w14:textId="77777777" w:rsidR="000152C6" w:rsidRPr="00AA1060" w:rsidRDefault="000152C6" w:rsidP="00C73F91">
            <w:pPr>
              <w:ind w:left="-525" w:right="113"/>
              <w:jc w:val="center"/>
              <w:rPr>
                <w:sz w:val="20"/>
                <w:szCs w:val="20"/>
              </w:rPr>
            </w:pPr>
          </w:p>
        </w:tc>
        <w:tc>
          <w:tcPr>
            <w:tcW w:w="1406" w:type="dxa"/>
            <w:shd w:val="clear" w:color="auto" w:fill="auto"/>
            <w:noWrap/>
            <w:vAlign w:val="center"/>
          </w:tcPr>
          <w:p w14:paraId="45BECAD8" w14:textId="77777777" w:rsidR="000152C6" w:rsidRPr="00AA1060" w:rsidRDefault="00000000" w:rsidP="00C73F91">
            <w:pPr>
              <w:jc w:val="center"/>
              <w:rPr>
                <w:sz w:val="20"/>
                <w:szCs w:val="20"/>
              </w:rPr>
            </w:pPr>
            <w:hyperlink r:id="rId13670" w:anchor="Typ_Bego_Figures_Franges" w:history="1">
              <w:r w:rsidR="000152C6" w:rsidRPr="00AA1060">
                <w:rPr>
                  <w:rStyle w:val="Hyperlink"/>
                  <w:sz w:val="20"/>
                  <w:szCs w:val="20"/>
                </w:rPr>
                <w:t>Figures à Franges</w:t>
              </w:r>
            </w:hyperlink>
          </w:p>
        </w:tc>
        <w:tc>
          <w:tcPr>
            <w:tcW w:w="1091" w:type="dxa"/>
            <w:shd w:val="clear" w:color="auto" w:fill="auto"/>
            <w:noWrap/>
            <w:vAlign w:val="center"/>
          </w:tcPr>
          <w:p w14:paraId="4378ACBE" w14:textId="77777777" w:rsidR="000152C6" w:rsidRPr="00AA1060" w:rsidRDefault="000152C6" w:rsidP="00C73F91">
            <w:pPr>
              <w:jc w:val="center"/>
              <w:rPr>
                <w:rFonts w:ascii="Angsana New" w:hAnsi="Angsana New" w:cs="Angsana New"/>
                <w:sz w:val="20"/>
                <w:szCs w:val="20"/>
              </w:rPr>
            </w:pPr>
          </w:p>
        </w:tc>
        <w:tc>
          <w:tcPr>
            <w:tcW w:w="721" w:type="dxa"/>
            <w:shd w:val="clear" w:color="auto" w:fill="auto"/>
            <w:noWrap/>
            <w:vAlign w:val="center"/>
          </w:tcPr>
          <w:p w14:paraId="0787BA90" w14:textId="77777777" w:rsidR="000152C6" w:rsidRPr="00AA1060" w:rsidRDefault="000152C6" w:rsidP="00C73F91">
            <w:pPr>
              <w:jc w:val="center"/>
              <w:rPr>
                <w:rFonts w:ascii="Angsana New" w:hAnsi="Angsana New" w:cs="Angsana New"/>
                <w:sz w:val="20"/>
                <w:szCs w:val="20"/>
              </w:rPr>
            </w:pPr>
          </w:p>
        </w:tc>
        <w:tc>
          <w:tcPr>
            <w:tcW w:w="1015" w:type="dxa"/>
            <w:shd w:val="clear" w:color="auto" w:fill="auto"/>
            <w:noWrap/>
            <w:vAlign w:val="center"/>
          </w:tcPr>
          <w:p w14:paraId="7D0CC900" w14:textId="77777777" w:rsidR="000152C6" w:rsidRPr="00AA1060" w:rsidRDefault="000152C6" w:rsidP="00C73F91">
            <w:pPr>
              <w:jc w:val="center"/>
              <w:rPr>
                <w:rFonts w:ascii="Angsana New" w:hAnsi="Angsana New" w:cs="Angsana New"/>
                <w:sz w:val="20"/>
                <w:szCs w:val="20"/>
              </w:rPr>
            </w:pPr>
          </w:p>
        </w:tc>
        <w:tc>
          <w:tcPr>
            <w:tcW w:w="931" w:type="dxa"/>
            <w:shd w:val="clear" w:color="auto" w:fill="auto"/>
            <w:noWrap/>
            <w:vAlign w:val="center"/>
          </w:tcPr>
          <w:p w14:paraId="6E880905" w14:textId="77777777" w:rsidR="000152C6" w:rsidRPr="00AA1060" w:rsidRDefault="000152C6" w:rsidP="00C73F91">
            <w:pPr>
              <w:jc w:val="center"/>
              <w:rPr>
                <w:rFonts w:ascii="Angsana New" w:hAnsi="Angsana New" w:cs="Angsana New"/>
                <w:sz w:val="20"/>
                <w:szCs w:val="20"/>
              </w:rPr>
            </w:pPr>
          </w:p>
        </w:tc>
        <w:tc>
          <w:tcPr>
            <w:tcW w:w="365" w:type="dxa"/>
            <w:shd w:val="clear" w:color="auto" w:fill="auto"/>
            <w:noWrap/>
            <w:vAlign w:val="center"/>
          </w:tcPr>
          <w:p w14:paraId="73CF071D" w14:textId="77777777" w:rsidR="000152C6" w:rsidRPr="00AA1060" w:rsidRDefault="000152C6" w:rsidP="00C73F91">
            <w:pPr>
              <w:jc w:val="center"/>
              <w:rPr>
                <w:rFonts w:ascii="Angsana New" w:hAnsi="Angsana New" w:cs="Angsana New"/>
                <w:sz w:val="20"/>
                <w:szCs w:val="20"/>
              </w:rPr>
            </w:pPr>
          </w:p>
        </w:tc>
        <w:tc>
          <w:tcPr>
            <w:tcW w:w="1194" w:type="dxa"/>
            <w:shd w:val="clear" w:color="auto" w:fill="auto"/>
            <w:noWrap/>
            <w:vAlign w:val="center"/>
          </w:tcPr>
          <w:p w14:paraId="6850DEF1" w14:textId="77777777" w:rsidR="000152C6" w:rsidRPr="00AA1060" w:rsidRDefault="000152C6" w:rsidP="00C73F91">
            <w:pPr>
              <w:jc w:val="center"/>
              <w:rPr>
                <w:rFonts w:ascii="Angsana New" w:hAnsi="Angsana New" w:cs="Angsana New"/>
                <w:sz w:val="20"/>
                <w:szCs w:val="20"/>
              </w:rPr>
            </w:pPr>
          </w:p>
        </w:tc>
        <w:tc>
          <w:tcPr>
            <w:tcW w:w="1295" w:type="dxa"/>
            <w:shd w:val="clear" w:color="auto" w:fill="E6E6E6"/>
            <w:noWrap/>
            <w:vAlign w:val="center"/>
          </w:tcPr>
          <w:p w14:paraId="0185A3B0" w14:textId="77777777" w:rsidR="000152C6" w:rsidRPr="00AA1060" w:rsidRDefault="000152C6" w:rsidP="00C73F91">
            <w:pPr>
              <w:jc w:val="center"/>
              <w:rPr>
                <w:rFonts w:ascii="Angsana New" w:hAnsi="Angsana New" w:cs="Angsana New"/>
                <w:sz w:val="20"/>
                <w:szCs w:val="20"/>
              </w:rPr>
            </w:pPr>
          </w:p>
        </w:tc>
        <w:tc>
          <w:tcPr>
            <w:tcW w:w="1325" w:type="dxa"/>
            <w:shd w:val="clear" w:color="auto" w:fill="E6E6E6"/>
            <w:noWrap/>
            <w:vAlign w:val="center"/>
          </w:tcPr>
          <w:p w14:paraId="7EE54C22" w14:textId="77777777" w:rsidR="000152C6" w:rsidRPr="00AA1060" w:rsidRDefault="000152C6" w:rsidP="00C73F91">
            <w:pPr>
              <w:jc w:val="center"/>
              <w:rPr>
                <w:rFonts w:ascii="Angsana New" w:hAnsi="Angsana New" w:cs="Angsana New"/>
                <w:sz w:val="20"/>
                <w:szCs w:val="20"/>
              </w:rPr>
            </w:pPr>
          </w:p>
        </w:tc>
        <w:tc>
          <w:tcPr>
            <w:tcW w:w="1080" w:type="dxa"/>
            <w:shd w:val="clear" w:color="auto" w:fill="E6E6E6"/>
            <w:noWrap/>
            <w:vAlign w:val="center"/>
          </w:tcPr>
          <w:p w14:paraId="3DA6B335" w14:textId="77777777" w:rsidR="000152C6" w:rsidRPr="00AA1060" w:rsidRDefault="000152C6" w:rsidP="00C73F91">
            <w:pPr>
              <w:jc w:val="center"/>
              <w:rPr>
                <w:rFonts w:ascii="Angsana New" w:hAnsi="Angsana New" w:cs="Angsana New"/>
                <w:sz w:val="20"/>
                <w:szCs w:val="20"/>
              </w:rPr>
            </w:pPr>
          </w:p>
        </w:tc>
        <w:tc>
          <w:tcPr>
            <w:tcW w:w="970" w:type="dxa"/>
            <w:shd w:val="clear" w:color="auto" w:fill="E6E6E6"/>
            <w:noWrap/>
            <w:vAlign w:val="center"/>
          </w:tcPr>
          <w:p w14:paraId="3F35CB33" w14:textId="77777777" w:rsidR="000152C6" w:rsidRPr="00AA1060" w:rsidRDefault="000152C6" w:rsidP="00C73F91">
            <w:pPr>
              <w:jc w:val="center"/>
              <w:rPr>
                <w:rFonts w:ascii="Angsana New" w:hAnsi="Angsana New" w:cs="Angsana New"/>
                <w:sz w:val="20"/>
                <w:szCs w:val="20"/>
              </w:rPr>
            </w:pPr>
          </w:p>
        </w:tc>
        <w:tc>
          <w:tcPr>
            <w:tcW w:w="436" w:type="dxa"/>
            <w:shd w:val="clear" w:color="auto" w:fill="E6E6E6"/>
            <w:noWrap/>
            <w:vAlign w:val="center"/>
          </w:tcPr>
          <w:p w14:paraId="0DC1404B" w14:textId="77777777" w:rsidR="000152C6" w:rsidRPr="00AA1060" w:rsidRDefault="000152C6" w:rsidP="00C73F91">
            <w:pPr>
              <w:jc w:val="center"/>
              <w:rPr>
                <w:rFonts w:ascii="Angsana New" w:hAnsi="Angsana New" w:cs="Angsana New"/>
                <w:sz w:val="20"/>
                <w:szCs w:val="20"/>
              </w:rPr>
            </w:pPr>
          </w:p>
        </w:tc>
        <w:tc>
          <w:tcPr>
            <w:tcW w:w="436" w:type="dxa"/>
            <w:shd w:val="clear" w:color="auto" w:fill="E6E6E6"/>
            <w:noWrap/>
            <w:vAlign w:val="center"/>
          </w:tcPr>
          <w:p w14:paraId="49CC2BC7" w14:textId="77777777" w:rsidR="000152C6" w:rsidRPr="00AA1060" w:rsidRDefault="000152C6" w:rsidP="00C73F91">
            <w:pPr>
              <w:jc w:val="center"/>
              <w:rPr>
                <w:rFonts w:ascii="Angsana New" w:hAnsi="Angsana New" w:cs="Angsana New"/>
                <w:sz w:val="20"/>
                <w:szCs w:val="20"/>
              </w:rPr>
            </w:pPr>
          </w:p>
        </w:tc>
        <w:tc>
          <w:tcPr>
            <w:tcW w:w="436" w:type="dxa"/>
            <w:shd w:val="clear" w:color="auto" w:fill="E6E6E6"/>
            <w:noWrap/>
            <w:vAlign w:val="center"/>
          </w:tcPr>
          <w:p w14:paraId="38B8436A" w14:textId="77777777" w:rsidR="000152C6" w:rsidRPr="00AA1060" w:rsidRDefault="000152C6" w:rsidP="00C73F91">
            <w:pPr>
              <w:jc w:val="center"/>
              <w:rPr>
                <w:rFonts w:ascii="Angsana New" w:hAnsi="Angsana New" w:cs="Angsana New"/>
                <w:sz w:val="20"/>
                <w:szCs w:val="20"/>
              </w:rPr>
            </w:pPr>
          </w:p>
        </w:tc>
        <w:tc>
          <w:tcPr>
            <w:tcW w:w="436" w:type="dxa"/>
            <w:shd w:val="clear" w:color="auto" w:fill="E6E6E6"/>
            <w:noWrap/>
            <w:vAlign w:val="center"/>
          </w:tcPr>
          <w:p w14:paraId="0FFF1659" w14:textId="77777777" w:rsidR="000152C6" w:rsidRPr="00AA1060" w:rsidRDefault="000152C6" w:rsidP="00C73F91">
            <w:pPr>
              <w:jc w:val="center"/>
              <w:rPr>
                <w:rFonts w:ascii="Angsana New" w:hAnsi="Angsana New" w:cs="Angsana New"/>
                <w:sz w:val="20"/>
                <w:szCs w:val="20"/>
              </w:rPr>
            </w:pPr>
          </w:p>
        </w:tc>
        <w:tc>
          <w:tcPr>
            <w:tcW w:w="998" w:type="dxa"/>
            <w:shd w:val="clear" w:color="auto" w:fill="E6E6E6"/>
            <w:vAlign w:val="center"/>
          </w:tcPr>
          <w:p w14:paraId="480909D5" w14:textId="77777777" w:rsidR="000152C6" w:rsidRPr="00AA1060" w:rsidRDefault="000152C6" w:rsidP="00C73F91">
            <w:pPr>
              <w:jc w:val="center"/>
              <w:rPr>
                <w:rFonts w:ascii="Angsana New" w:hAnsi="Angsana New" w:cs="Angsana New"/>
                <w:sz w:val="20"/>
                <w:szCs w:val="20"/>
              </w:rPr>
            </w:pPr>
          </w:p>
        </w:tc>
        <w:tc>
          <w:tcPr>
            <w:tcW w:w="363" w:type="dxa"/>
            <w:vMerge/>
            <w:shd w:val="clear" w:color="auto" w:fill="E6E6E6"/>
            <w:vAlign w:val="center"/>
          </w:tcPr>
          <w:p w14:paraId="1DCAFE62" w14:textId="77777777" w:rsidR="000152C6" w:rsidRPr="00AA1060" w:rsidRDefault="000152C6" w:rsidP="00C73F91">
            <w:pPr>
              <w:jc w:val="center"/>
              <w:rPr>
                <w:sz w:val="20"/>
                <w:szCs w:val="20"/>
              </w:rPr>
            </w:pPr>
          </w:p>
        </w:tc>
      </w:tr>
      <w:tr w:rsidR="000152C6" w:rsidRPr="00AA1060" w14:paraId="5AA63B72" w14:textId="77777777" w:rsidTr="00C73F91">
        <w:trPr>
          <w:cantSplit/>
          <w:jc w:val="center"/>
        </w:trPr>
        <w:tc>
          <w:tcPr>
            <w:tcW w:w="435" w:type="dxa"/>
            <w:vMerge/>
            <w:shd w:val="clear" w:color="auto" w:fill="auto"/>
            <w:textDirection w:val="btLr"/>
            <w:vAlign w:val="center"/>
          </w:tcPr>
          <w:p w14:paraId="491D901E" w14:textId="77777777" w:rsidR="000152C6" w:rsidRPr="00AA1060" w:rsidRDefault="000152C6" w:rsidP="00C73F91">
            <w:pPr>
              <w:ind w:left="-525" w:right="113"/>
              <w:jc w:val="center"/>
              <w:rPr>
                <w:sz w:val="20"/>
                <w:szCs w:val="20"/>
              </w:rPr>
            </w:pPr>
          </w:p>
        </w:tc>
        <w:tc>
          <w:tcPr>
            <w:tcW w:w="1406" w:type="dxa"/>
            <w:shd w:val="clear" w:color="auto" w:fill="auto"/>
            <w:noWrap/>
            <w:vAlign w:val="center"/>
          </w:tcPr>
          <w:p w14:paraId="0E2EAEA9" w14:textId="77777777" w:rsidR="000152C6" w:rsidRPr="00AA1060" w:rsidRDefault="00000000" w:rsidP="00C73F91">
            <w:pPr>
              <w:jc w:val="center"/>
              <w:rPr>
                <w:sz w:val="20"/>
                <w:szCs w:val="20"/>
              </w:rPr>
            </w:pPr>
            <w:hyperlink r:id="rId13671" w:anchor="Typ_Bego_Peaux" w:history="1">
              <w:r w:rsidR="000152C6" w:rsidRPr="00AA1060">
                <w:rPr>
                  <w:rStyle w:val="Hyperlink"/>
                  <w:sz w:val="20"/>
                  <w:szCs w:val="20"/>
                </w:rPr>
                <w:t>Peaux</w:t>
              </w:r>
            </w:hyperlink>
          </w:p>
        </w:tc>
        <w:tc>
          <w:tcPr>
            <w:tcW w:w="1091" w:type="dxa"/>
            <w:shd w:val="clear" w:color="auto" w:fill="auto"/>
            <w:noWrap/>
            <w:vAlign w:val="center"/>
          </w:tcPr>
          <w:p w14:paraId="2FEF421E" w14:textId="77777777" w:rsidR="000152C6" w:rsidRPr="00AA1060" w:rsidRDefault="000152C6" w:rsidP="00C73F91">
            <w:pPr>
              <w:jc w:val="center"/>
              <w:rPr>
                <w:rFonts w:ascii="Angsana New" w:hAnsi="Angsana New" w:cs="Angsana New"/>
                <w:sz w:val="20"/>
                <w:szCs w:val="20"/>
              </w:rPr>
            </w:pPr>
          </w:p>
        </w:tc>
        <w:tc>
          <w:tcPr>
            <w:tcW w:w="721" w:type="dxa"/>
            <w:shd w:val="clear" w:color="auto" w:fill="auto"/>
            <w:noWrap/>
            <w:vAlign w:val="center"/>
          </w:tcPr>
          <w:p w14:paraId="08C83FA2" w14:textId="77777777" w:rsidR="000152C6" w:rsidRPr="00AA1060" w:rsidRDefault="000152C6" w:rsidP="00C73F91">
            <w:pPr>
              <w:jc w:val="center"/>
              <w:rPr>
                <w:rFonts w:ascii="Angsana New" w:hAnsi="Angsana New" w:cs="Angsana New"/>
                <w:sz w:val="20"/>
                <w:szCs w:val="20"/>
              </w:rPr>
            </w:pPr>
          </w:p>
        </w:tc>
        <w:tc>
          <w:tcPr>
            <w:tcW w:w="1015" w:type="dxa"/>
            <w:shd w:val="clear" w:color="auto" w:fill="auto"/>
            <w:noWrap/>
            <w:vAlign w:val="center"/>
          </w:tcPr>
          <w:p w14:paraId="053DEF50" w14:textId="77777777" w:rsidR="000152C6" w:rsidRPr="00AA1060" w:rsidRDefault="000152C6" w:rsidP="00C73F91">
            <w:pPr>
              <w:jc w:val="center"/>
              <w:rPr>
                <w:rFonts w:ascii="Angsana New" w:hAnsi="Angsana New" w:cs="Angsana New"/>
                <w:sz w:val="20"/>
                <w:szCs w:val="20"/>
              </w:rPr>
            </w:pPr>
          </w:p>
        </w:tc>
        <w:tc>
          <w:tcPr>
            <w:tcW w:w="931" w:type="dxa"/>
            <w:shd w:val="clear" w:color="auto" w:fill="auto"/>
            <w:noWrap/>
            <w:vAlign w:val="center"/>
          </w:tcPr>
          <w:p w14:paraId="34129226" w14:textId="77777777" w:rsidR="000152C6" w:rsidRPr="00AA1060" w:rsidRDefault="000152C6" w:rsidP="00C73F91">
            <w:pPr>
              <w:jc w:val="center"/>
              <w:rPr>
                <w:rFonts w:ascii="Angsana New" w:hAnsi="Angsana New" w:cs="Angsana New"/>
                <w:sz w:val="20"/>
                <w:szCs w:val="20"/>
              </w:rPr>
            </w:pPr>
          </w:p>
        </w:tc>
        <w:tc>
          <w:tcPr>
            <w:tcW w:w="365" w:type="dxa"/>
            <w:shd w:val="clear" w:color="auto" w:fill="auto"/>
            <w:noWrap/>
            <w:vAlign w:val="center"/>
          </w:tcPr>
          <w:p w14:paraId="477D9D96" w14:textId="77777777" w:rsidR="000152C6" w:rsidRPr="00AA1060" w:rsidRDefault="000152C6" w:rsidP="00C73F91">
            <w:pPr>
              <w:jc w:val="center"/>
              <w:rPr>
                <w:rFonts w:ascii="Angsana New" w:hAnsi="Angsana New" w:cs="Angsana New"/>
                <w:sz w:val="20"/>
                <w:szCs w:val="20"/>
              </w:rPr>
            </w:pPr>
          </w:p>
        </w:tc>
        <w:tc>
          <w:tcPr>
            <w:tcW w:w="1194" w:type="dxa"/>
            <w:shd w:val="clear" w:color="auto" w:fill="auto"/>
            <w:noWrap/>
            <w:vAlign w:val="center"/>
          </w:tcPr>
          <w:p w14:paraId="39135EE8" w14:textId="77777777" w:rsidR="000152C6" w:rsidRPr="00AA1060" w:rsidRDefault="000152C6" w:rsidP="00C73F91">
            <w:pPr>
              <w:jc w:val="center"/>
              <w:rPr>
                <w:rFonts w:ascii="Angsana New" w:hAnsi="Angsana New" w:cs="Angsana New"/>
                <w:sz w:val="20"/>
                <w:szCs w:val="20"/>
              </w:rPr>
            </w:pPr>
          </w:p>
        </w:tc>
        <w:tc>
          <w:tcPr>
            <w:tcW w:w="1295" w:type="dxa"/>
            <w:shd w:val="clear" w:color="auto" w:fill="auto"/>
            <w:noWrap/>
            <w:vAlign w:val="center"/>
          </w:tcPr>
          <w:p w14:paraId="372CB4D6" w14:textId="77777777" w:rsidR="000152C6" w:rsidRPr="00AA1060" w:rsidRDefault="000152C6" w:rsidP="00C73F91">
            <w:pPr>
              <w:jc w:val="center"/>
              <w:rPr>
                <w:rFonts w:ascii="Angsana New" w:hAnsi="Angsana New" w:cs="Angsana New"/>
                <w:sz w:val="20"/>
                <w:szCs w:val="20"/>
              </w:rPr>
            </w:pPr>
          </w:p>
        </w:tc>
        <w:tc>
          <w:tcPr>
            <w:tcW w:w="1325" w:type="dxa"/>
            <w:shd w:val="clear" w:color="auto" w:fill="E6E6E6"/>
            <w:noWrap/>
            <w:vAlign w:val="center"/>
          </w:tcPr>
          <w:p w14:paraId="49224551" w14:textId="77777777" w:rsidR="000152C6" w:rsidRPr="00AA1060" w:rsidRDefault="000152C6" w:rsidP="00C73F91">
            <w:pPr>
              <w:jc w:val="center"/>
              <w:rPr>
                <w:rFonts w:ascii="Angsana New" w:hAnsi="Angsana New" w:cs="Angsana New"/>
                <w:sz w:val="20"/>
                <w:szCs w:val="20"/>
              </w:rPr>
            </w:pPr>
          </w:p>
        </w:tc>
        <w:tc>
          <w:tcPr>
            <w:tcW w:w="1080" w:type="dxa"/>
            <w:shd w:val="clear" w:color="auto" w:fill="E6E6E6"/>
            <w:noWrap/>
            <w:vAlign w:val="center"/>
          </w:tcPr>
          <w:p w14:paraId="42CA0A85" w14:textId="77777777" w:rsidR="000152C6" w:rsidRPr="00AA1060" w:rsidRDefault="000152C6" w:rsidP="00C73F91">
            <w:pPr>
              <w:jc w:val="center"/>
              <w:rPr>
                <w:rFonts w:ascii="Angsana New" w:hAnsi="Angsana New" w:cs="Angsana New"/>
                <w:sz w:val="20"/>
                <w:szCs w:val="20"/>
              </w:rPr>
            </w:pPr>
          </w:p>
        </w:tc>
        <w:tc>
          <w:tcPr>
            <w:tcW w:w="970" w:type="dxa"/>
            <w:shd w:val="clear" w:color="auto" w:fill="E6E6E6"/>
            <w:noWrap/>
            <w:vAlign w:val="center"/>
          </w:tcPr>
          <w:p w14:paraId="5C025ED7" w14:textId="77777777" w:rsidR="000152C6" w:rsidRPr="00AA1060" w:rsidRDefault="000152C6" w:rsidP="00C73F91">
            <w:pPr>
              <w:jc w:val="center"/>
              <w:rPr>
                <w:rFonts w:ascii="Angsana New" w:hAnsi="Angsana New" w:cs="Angsana New"/>
                <w:sz w:val="20"/>
                <w:szCs w:val="20"/>
              </w:rPr>
            </w:pPr>
          </w:p>
        </w:tc>
        <w:tc>
          <w:tcPr>
            <w:tcW w:w="436" w:type="dxa"/>
            <w:shd w:val="clear" w:color="auto" w:fill="E6E6E6"/>
            <w:noWrap/>
            <w:vAlign w:val="center"/>
          </w:tcPr>
          <w:p w14:paraId="61FD45BB" w14:textId="77777777" w:rsidR="000152C6" w:rsidRPr="00AA1060" w:rsidRDefault="000152C6" w:rsidP="00C73F91">
            <w:pPr>
              <w:jc w:val="center"/>
              <w:rPr>
                <w:rFonts w:ascii="Angsana New" w:hAnsi="Angsana New" w:cs="Angsana New"/>
                <w:sz w:val="20"/>
                <w:szCs w:val="20"/>
              </w:rPr>
            </w:pPr>
          </w:p>
        </w:tc>
        <w:tc>
          <w:tcPr>
            <w:tcW w:w="436" w:type="dxa"/>
            <w:shd w:val="clear" w:color="auto" w:fill="E6E6E6"/>
            <w:noWrap/>
            <w:vAlign w:val="center"/>
          </w:tcPr>
          <w:p w14:paraId="4C68F8CA" w14:textId="77777777" w:rsidR="000152C6" w:rsidRPr="00AA1060" w:rsidRDefault="000152C6" w:rsidP="00C73F91">
            <w:pPr>
              <w:jc w:val="center"/>
              <w:rPr>
                <w:rFonts w:ascii="Angsana New" w:hAnsi="Angsana New" w:cs="Angsana New"/>
                <w:sz w:val="20"/>
                <w:szCs w:val="20"/>
              </w:rPr>
            </w:pPr>
          </w:p>
        </w:tc>
        <w:tc>
          <w:tcPr>
            <w:tcW w:w="436" w:type="dxa"/>
            <w:shd w:val="clear" w:color="auto" w:fill="E6E6E6"/>
            <w:noWrap/>
            <w:vAlign w:val="center"/>
          </w:tcPr>
          <w:p w14:paraId="721D3FC3" w14:textId="77777777" w:rsidR="000152C6" w:rsidRPr="00AA1060" w:rsidRDefault="000152C6" w:rsidP="00C73F91">
            <w:pPr>
              <w:jc w:val="center"/>
              <w:rPr>
                <w:rFonts w:ascii="Angsana New" w:hAnsi="Angsana New" w:cs="Angsana New"/>
                <w:sz w:val="20"/>
                <w:szCs w:val="20"/>
              </w:rPr>
            </w:pPr>
          </w:p>
        </w:tc>
        <w:tc>
          <w:tcPr>
            <w:tcW w:w="436" w:type="dxa"/>
            <w:shd w:val="clear" w:color="auto" w:fill="E6E6E6"/>
            <w:noWrap/>
            <w:vAlign w:val="center"/>
          </w:tcPr>
          <w:p w14:paraId="672408A2" w14:textId="77777777" w:rsidR="000152C6" w:rsidRPr="00AA1060" w:rsidRDefault="000152C6" w:rsidP="00C73F91">
            <w:pPr>
              <w:jc w:val="center"/>
              <w:rPr>
                <w:rFonts w:ascii="Angsana New" w:hAnsi="Angsana New" w:cs="Angsana New"/>
                <w:sz w:val="20"/>
                <w:szCs w:val="20"/>
              </w:rPr>
            </w:pPr>
          </w:p>
        </w:tc>
        <w:tc>
          <w:tcPr>
            <w:tcW w:w="998" w:type="dxa"/>
            <w:shd w:val="clear" w:color="auto" w:fill="E6E6E6"/>
            <w:vAlign w:val="center"/>
          </w:tcPr>
          <w:p w14:paraId="6C6C2529" w14:textId="77777777" w:rsidR="000152C6" w:rsidRPr="00AA1060" w:rsidRDefault="000152C6" w:rsidP="00C73F91">
            <w:pPr>
              <w:jc w:val="center"/>
              <w:rPr>
                <w:rFonts w:ascii="Angsana New" w:hAnsi="Angsana New" w:cs="Angsana New"/>
                <w:sz w:val="20"/>
                <w:szCs w:val="20"/>
              </w:rPr>
            </w:pPr>
          </w:p>
        </w:tc>
        <w:tc>
          <w:tcPr>
            <w:tcW w:w="363" w:type="dxa"/>
            <w:vMerge/>
            <w:shd w:val="clear" w:color="auto" w:fill="E6E6E6"/>
            <w:vAlign w:val="center"/>
          </w:tcPr>
          <w:p w14:paraId="0BDA8ED5" w14:textId="77777777" w:rsidR="000152C6" w:rsidRPr="00AA1060" w:rsidRDefault="000152C6" w:rsidP="00C73F91">
            <w:pPr>
              <w:jc w:val="center"/>
              <w:rPr>
                <w:sz w:val="20"/>
                <w:szCs w:val="20"/>
              </w:rPr>
            </w:pPr>
          </w:p>
        </w:tc>
      </w:tr>
      <w:tr w:rsidR="000152C6" w:rsidRPr="00AA1060" w14:paraId="5FC285BE" w14:textId="77777777" w:rsidTr="00C73F91">
        <w:trPr>
          <w:cantSplit/>
          <w:jc w:val="center"/>
        </w:trPr>
        <w:tc>
          <w:tcPr>
            <w:tcW w:w="435" w:type="dxa"/>
            <w:vMerge/>
            <w:shd w:val="clear" w:color="auto" w:fill="auto"/>
            <w:textDirection w:val="btLr"/>
            <w:vAlign w:val="center"/>
          </w:tcPr>
          <w:p w14:paraId="36437BDA" w14:textId="77777777" w:rsidR="000152C6" w:rsidRPr="00AA1060" w:rsidRDefault="000152C6" w:rsidP="00C73F91">
            <w:pPr>
              <w:ind w:left="-525" w:right="113"/>
              <w:jc w:val="center"/>
              <w:rPr>
                <w:sz w:val="20"/>
                <w:szCs w:val="20"/>
              </w:rPr>
            </w:pPr>
          </w:p>
        </w:tc>
        <w:tc>
          <w:tcPr>
            <w:tcW w:w="1406" w:type="dxa"/>
            <w:shd w:val="clear" w:color="auto" w:fill="auto"/>
            <w:noWrap/>
            <w:vAlign w:val="center"/>
          </w:tcPr>
          <w:p w14:paraId="55F32233" w14:textId="6D1B77A8" w:rsidR="000152C6" w:rsidRPr="00AA1060" w:rsidRDefault="00000000" w:rsidP="00C73F91">
            <w:pPr>
              <w:jc w:val="center"/>
              <w:rPr>
                <w:sz w:val="20"/>
                <w:szCs w:val="20"/>
              </w:rPr>
            </w:pPr>
            <w:hyperlink r:id="rId13672" w:anchor="Typ_Bego_Plages" w:history="1">
              <w:r w:rsidR="000152C6" w:rsidRPr="00AA1060">
                <w:rPr>
                  <w:rStyle w:val="Hyperlink"/>
                  <w:sz w:val="20"/>
                  <w:szCs w:val="20"/>
                </w:rPr>
                <w:t>Plages</w:t>
              </w:r>
            </w:hyperlink>
          </w:p>
        </w:tc>
        <w:tc>
          <w:tcPr>
            <w:tcW w:w="1091" w:type="dxa"/>
            <w:shd w:val="clear" w:color="auto" w:fill="auto"/>
            <w:noWrap/>
            <w:vAlign w:val="center"/>
          </w:tcPr>
          <w:p w14:paraId="6B73EDB8" w14:textId="77777777" w:rsidR="000152C6" w:rsidRPr="00AA1060" w:rsidRDefault="000152C6" w:rsidP="00C73F91">
            <w:pPr>
              <w:jc w:val="center"/>
              <w:rPr>
                <w:rFonts w:ascii="Angsana New" w:hAnsi="Angsana New" w:cs="Angsana New"/>
                <w:sz w:val="20"/>
                <w:szCs w:val="20"/>
              </w:rPr>
            </w:pPr>
          </w:p>
        </w:tc>
        <w:tc>
          <w:tcPr>
            <w:tcW w:w="721" w:type="dxa"/>
            <w:shd w:val="clear" w:color="auto" w:fill="auto"/>
            <w:noWrap/>
            <w:vAlign w:val="center"/>
          </w:tcPr>
          <w:p w14:paraId="59739AF6" w14:textId="77777777" w:rsidR="000152C6" w:rsidRPr="00AA1060" w:rsidRDefault="000152C6" w:rsidP="00C73F91">
            <w:pPr>
              <w:jc w:val="center"/>
              <w:rPr>
                <w:rFonts w:ascii="Angsana New" w:hAnsi="Angsana New" w:cs="Angsana New"/>
                <w:sz w:val="20"/>
                <w:szCs w:val="20"/>
              </w:rPr>
            </w:pPr>
          </w:p>
        </w:tc>
        <w:tc>
          <w:tcPr>
            <w:tcW w:w="1015" w:type="dxa"/>
            <w:shd w:val="clear" w:color="auto" w:fill="auto"/>
            <w:noWrap/>
            <w:vAlign w:val="center"/>
          </w:tcPr>
          <w:p w14:paraId="430CB798" w14:textId="77777777" w:rsidR="000152C6" w:rsidRPr="00AA1060" w:rsidRDefault="000152C6" w:rsidP="00C73F91">
            <w:pPr>
              <w:jc w:val="center"/>
              <w:rPr>
                <w:rFonts w:ascii="Angsana New" w:hAnsi="Angsana New" w:cs="Angsana New"/>
                <w:sz w:val="20"/>
                <w:szCs w:val="20"/>
              </w:rPr>
            </w:pPr>
          </w:p>
        </w:tc>
        <w:tc>
          <w:tcPr>
            <w:tcW w:w="931" w:type="dxa"/>
            <w:shd w:val="clear" w:color="auto" w:fill="auto"/>
            <w:noWrap/>
            <w:vAlign w:val="center"/>
          </w:tcPr>
          <w:p w14:paraId="59EC0F18" w14:textId="77777777" w:rsidR="000152C6" w:rsidRPr="00AA1060" w:rsidRDefault="000152C6" w:rsidP="00C73F91">
            <w:pPr>
              <w:jc w:val="center"/>
              <w:rPr>
                <w:rFonts w:ascii="Angsana New" w:hAnsi="Angsana New" w:cs="Angsana New"/>
                <w:sz w:val="20"/>
                <w:szCs w:val="20"/>
              </w:rPr>
            </w:pPr>
          </w:p>
        </w:tc>
        <w:tc>
          <w:tcPr>
            <w:tcW w:w="365" w:type="dxa"/>
            <w:shd w:val="clear" w:color="auto" w:fill="auto"/>
            <w:noWrap/>
            <w:vAlign w:val="center"/>
          </w:tcPr>
          <w:p w14:paraId="500BF37E" w14:textId="77777777" w:rsidR="000152C6" w:rsidRPr="00AA1060" w:rsidRDefault="000152C6" w:rsidP="00C73F91">
            <w:pPr>
              <w:jc w:val="center"/>
              <w:rPr>
                <w:rFonts w:ascii="Angsana New" w:hAnsi="Angsana New" w:cs="Angsana New"/>
                <w:sz w:val="20"/>
                <w:szCs w:val="20"/>
              </w:rPr>
            </w:pPr>
          </w:p>
        </w:tc>
        <w:tc>
          <w:tcPr>
            <w:tcW w:w="1194" w:type="dxa"/>
            <w:shd w:val="clear" w:color="auto" w:fill="auto"/>
            <w:noWrap/>
            <w:vAlign w:val="center"/>
          </w:tcPr>
          <w:p w14:paraId="75891890" w14:textId="77777777" w:rsidR="000152C6" w:rsidRPr="00AA1060" w:rsidRDefault="000152C6" w:rsidP="00C73F91">
            <w:pPr>
              <w:jc w:val="center"/>
              <w:rPr>
                <w:rFonts w:ascii="Angsana New" w:hAnsi="Angsana New" w:cs="Angsana New"/>
                <w:sz w:val="20"/>
                <w:szCs w:val="20"/>
              </w:rPr>
            </w:pPr>
          </w:p>
        </w:tc>
        <w:tc>
          <w:tcPr>
            <w:tcW w:w="1295" w:type="dxa"/>
            <w:shd w:val="clear" w:color="auto" w:fill="auto"/>
            <w:noWrap/>
            <w:vAlign w:val="center"/>
          </w:tcPr>
          <w:p w14:paraId="27804CD1" w14:textId="77777777" w:rsidR="000152C6" w:rsidRPr="00AA1060" w:rsidRDefault="000152C6" w:rsidP="00C73F91">
            <w:pPr>
              <w:jc w:val="center"/>
              <w:rPr>
                <w:rFonts w:ascii="Angsana New" w:hAnsi="Angsana New" w:cs="Angsana New"/>
                <w:sz w:val="20"/>
                <w:szCs w:val="20"/>
              </w:rPr>
            </w:pPr>
          </w:p>
        </w:tc>
        <w:tc>
          <w:tcPr>
            <w:tcW w:w="1325" w:type="dxa"/>
            <w:shd w:val="clear" w:color="auto" w:fill="auto"/>
            <w:noWrap/>
            <w:vAlign w:val="center"/>
          </w:tcPr>
          <w:p w14:paraId="000FB530" w14:textId="77777777" w:rsidR="000152C6" w:rsidRPr="00AA1060" w:rsidRDefault="000152C6" w:rsidP="00C73F91">
            <w:pPr>
              <w:jc w:val="center"/>
              <w:rPr>
                <w:rFonts w:ascii="Angsana New" w:hAnsi="Angsana New" w:cs="Angsana New"/>
                <w:sz w:val="20"/>
                <w:szCs w:val="20"/>
              </w:rPr>
            </w:pPr>
          </w:p>
        </w:tc>
        <w:tc>
          <w:tcPr>
            <w:tcW w:w="1080" w:type="dxa"/>
            <w:shd w:val="clear" w:color="auto" w:fill="E6E6E6"/>
            <w:noWrap/>
            <w:vAlign w:val="center"/>
          </w:tcPr>
          <w:p w14:paraId="75A69BF2" w14:textId="77777777" w:rsidR="000152C6" w:rsidRPr="00AA1060" w:rsidRDefault="000152C6" w:rsidP="00C73F91">
            <w:pPr>
              <w:jc w:val="center"/>
              <w:rPr>
                <w:rFonts w:ascii="Angsana New" w:hAnsi="Angsana New" w:cs="Angsana New"/>
                <w:sz w:val="20"/>
                <w:szCs w:val="20"/>
              </w:rPr>
            </w:pPr>
          </w:p>
        </w:tc>
        <w:tc>
          <w:tcPr>
            <w:tcW w:w="970" w:type="dxa"/>
            <w:shd w:val="clear" w:color="auto" w:fill="E6E6E6"/>
            <w:noWrap/>
            <w:vAlign w:val="center"/>
          </w:tcPr>
          <w:p w14:paraId="13B984E2" w14:textId="77777777" w:rsidR="000152C6" w:rsidRPr="00AA1060" w:rsidRDefault="000152C6" w:rsidP="00C73F91">
            <w:pPr>
              <w:jc w:val="center"/>
              <w:rPr>
                <w:rFonts w:ascii="Angsana New" w:hAnsi="Angsana New" w:cs="Angsana New"/>
                <w:sz w:val="20"/>
                <w:szCs w:val="20"/>
              </w:rPr>
            </w:pPr>
          </w:p>
        </w:tc>
        <w:tc>
          <w:tcPr>
            <w:tcW w:w="436" w:type="dxa"/>
            <w:shd w:val="clear" w:color="auto" w:fill="E6E6E6"/>
            <w:noWrap/>
            <w:vAlign w:val="center"/>
          </w:tcPr>
          <w:p w14:paraId="4F2B9DDA" w14:textId="77777777" w:rsidR="000152C6" w:rsidRPr="00AA1060" w:rsidRDefault="000152C6" w:rsidP="00C73F91">
            <w:pPr>
              <w:jc w:val="center"/>
              <w:rPr>
                <w:rFonts w:ascii="Angsana New" w:hAnsi="Angsana New" w:cs="Angsana New"/>
                <w:sz w:val="20"/>
                <w:szCs w:val="20"/>
              </w:rPr>
            </w:pPr>
          </w:p>
        </w:tc>
        <w:tc>
          <w:tcPr>
            <w:tcW w:w="436" w:type="dxa"/>
            <w:shd w:val="clear" w:color="auto" w:fill="E6E6E6"/>
            <w:noWrap/>
            <w:vAlign w:val="center"/>
          </w:tcPr>
          <w:p w14:paraId="5753A689" w14:textId="77777777" w:rsidR="000152C6" w:rsidRPr="00AA1060" w:rsidRDefault="000152C6" w:rsidP="00C73F91">
            <w:pPr>
              <w:jc w:val="center"/>
              <w:rPr>
                <w:rFonts w:ascii="Angsana New" w:hAnsi="Angsana New" w:cs="Angsana New"/>
                <w:sz w:val="20"/>
                <w:szCs w:val="20"/>
              </w:rPr>
            </w:pPr>
          </w:p>
        </w:tc>
        <w:tc>
          <w:tcPr>
            <w:tcW w:w="436" w:type="dxa"/>
            <w:shd w:val="clear" w:color="auto" w:fill="E6E6E6"/>
            <w:noWrap/>
            <w:vAlign w:val="center"/>
          </w:tcPr>
          <w:p w14:paraId="3F28B6A7" w14:textId="77777777" w:rsidR="000152C6" w:rsidRPr="00AA1060" w:rsidRDefault="000152C6" w:rsidP="00C73F91">
            <w:pPr>
              <w:jc w:val="center"/>
              <w:rPr>
                <w:rFonts w:ascii="Angsana New" w:hAnsi="Angsana New" w:cs="Angsana New"/>
                <w:sz w:val="20"/>
                <w:szCs w:val="20"/>
              </w:rPr>
            </w:pPr>
          </w:p>
        </w:tc>
        <w:tc>
          <w:tcPr>
            <w:tcW w:w="436" w:type="dxa"/>
            <w:shd w:val="clear" w:color="auto" w:fill="E6E6E6"/>
            <w:noWrap/>
            <w:vAlign w:val="center"/>
          </w:tcPr>
          <w:p w14:paraId="17F3F931" w14:textId="77777777" w:rsidR="000152C6" w:rsidRPr="00AA1060" w:rsidRDefault="000152C6" w:rsidP="00C73F91">
            <w:pPr>
              <w:jc w:val="center"/>
              <w:rPr>
                <w:rFonts w:ascii="Angsana New" w:hAnsi="Angsana New" w:cs="Angsana New"/>
                <w:sz w:val="20"/>
                <w:szCs w:val="20"/>
              </w:rPr>
            </w:pPr>
          </w:p>
        </w:tc>
        <w:tc>
          <w:tcPr>
            <w:tcW w:w="998" w:type="dxa"/>
            <w:shd w:val="clear" w:color="auto" w:fill="E6E6E6"/>
            <w:vAlign w:val="center"/>
          </w:tcPr>
          <w:p w14:paraId="05AB7C16" w14:textId="77777777" w:rsidR="000152C6" w:rsidRPr="00AA1060" w:rsidRDefault="000152C6" w:rsidP="00C73F91">
            <w:pPr>
              <w:jc w:val="center"/>
              <w:rPr>
                <w:rFonts w:ascii="Angsana New" w:hAnsi="Angsana New" w:cs="Angsana New"/>
                <w:sz w:val="20"/>
                <w:szCs w:val="20"/>
              </w:rPr>
            </w:pPr>
          </w:p>
        </w:tc>
        <w:tc>
          <w:tcPr>
            <w:tcW w:w="363" w:type="dxa"/>
            <w:vMerge/>
            <w:shd w:val="clear" w:color="auto" w:fill="E6E6E6"/>
            <w:vAlign w:val="center"/>
          </w:tcPr>
          <w:p w14:paraId="1EC3FCB6" w14:textId="77777777" w:rsidR="000152C6" w:rsidRPr="00AA1060" w:rsidRDefault="000152C6" w:rsidP="00C73F91">
            <w:pPr>
              <w:jc w:val="center"/>
              <w:rPr>
                <w:sz w:val="20"/>
                <w:szCs w:val="20"/>
              </w:rPr>
            </w:pPr>
          </w:p>
        </w:tc>
      </w:tr>
      <w:tr w:rsidR="000152C6" w:rsidRPr="00AA1060" w14:paraId="34F23E6F" w14:textId="77777777" w:rsidTr="00C73F91">
        <w:trPr>
          <w:cantSplit/>
          <w:jc w:val="center"/>
        </w:trPr>
        <w:tc>
          <w:tcPr>
            <w:tcW w:w="435" w:type="dxa"/>
            <w:vMerge/>
            <w:shd w:val="clear" w:color="auto" w:fill="auto"/>
            <w:textDirection w:val="btLr"/>
            <w:vAlign w:val="center"/>
          </w:tcPr>
          <w:p w14:paraId="4491A9A2" w14:textId="77777777" w:rsidR="000152C6" w:rsidRPr="00AA1060" w:rsidRDefault="000152C6" w:rsidP="00C73F91">
            <w:pPr>
              <w:ind w:left="-525" w:right="113"/>
              <w:jc w:val="center"/>
              <w:rPr>
                <w:sz w:val="20"/>
                <w:szCs w:val="20"/>
              </w:rPr>
            </w:pPr>
          </w:p>
        </w:tc>
        <w:tc>
          <w:tcPr>
            <w:tcW w:w="1406" w:type="dxa"/>
            <w:shd w:val="clear" w:color="auto" w:fill="auto"/>
            <w:noWrap/>
            <w:vAlign w:val="center"/>
          </w:tcPr>
          <w:p w14:paraId="23257D00" w14:textId="77777777" w:rsidR="000152C6" w:rsidRPr="00AA1060" w:rsidRDefault="000152C6" w:rsidP="00C73F91">
            <w:pPr>
              <w:jc w:val="center"/>
              <w:rPr>
                <w:sz w:val="20"/>
                <w:szCs w:val="20"/>
              </w:rPr>
            </w:pPr>
            <w:r w:rsidRPr="00AA1060">
              <w:rPr>
                <w:sz w:val="20"/>
                <w:szCs w:val="20"/>
              </w:rPr>
              <w:t>Poignards</w:t>
            </w:r>
          </w:p>
        </w:tc>
        <w:tc>
          <w:tcPr>
            <w:tcW w:w="1091" w:type="dxa"/>
            <w:shd w:val="clear" w:color="auto" w:fill="auto"/>
            <w:noWrap/>
            <w:vAlign w:val="center"/>
          </w:tcPr>
          <w:p w14:paraId="703937F9" w14:textId="61546246" w:rsidR="000152C6" w:rsidRPr="00AA1060" w:rsidRDefault="00000000" w:rsidP="00C73F91">
            <w:pPr>
              <w:jc w:val="center"/>
              <w:rPr>
                <w:rFonts w:ascii="Angsana New" w:hAnsi="Angsana New" w:cs="Angsana New"/>
                <w:sz w:val="20"/>
                <w:szCs w:val="20"/>
              </w:rPr>
            </w:pPr>
            <w:hyperlink r:id="rId13673" w:anchor="Desc_ZXIG0R1_d" w:history="1">
              <w:r w:rsidR="000152C6" w:rsidRPr="00AA1060">
                <w:rPr>
                  <w:rStyle w:val="Hyperlink"/>
                  <w:rFonts w:ascii="Angsana New" w:hAnsi="Angsana New" w:cs="Angsana New"/>
                  <w:sz w:val="20"/>
                  <w:szCs w:val="20"/>
                </w:rPr>
                <w:t>ZXIG0R1</w:t>
              </w:r>
            </w:hyperlink>
          </w:p>
          <w:p w14:paraId="5E253687" w14:textId="03DBCC1A" w:rsidR="000152C6" w:rsidRPr="00AA1060" w:rsidRDefault="00000000" w:rsidP="00C73F91">
            <w:pPr>
              <w:jc w:val="center"/>
              <w:rPr>
                <w:rFonts w:ascii="Angsana New" w:hAnsi="Angsana New" w:cs="Angsana New"/>
                <w:sz w:val="20"/>
                <w:szCs w:val="20"/>
              </w:rPr>
            </w:pPr>
            <w:hyperlink r:id="rId13674" w:anchor="Desc_ZXIIGVR1alpha" w:history="1">
              <w:r w:rsidR="000152C6" w:rsidRPr="00AA1060">
                <w:rPr>
                  <w:rStyle w:val="Hyperlink"/>
                  <w:rFonts w:ascii="Angsana New" w:hAnsi="Angsana New" w:cs="Angsana New"/>
                  <w:sz w:val="20"/>
                  <w:szCs w:val="20"/>
                </w:rPr>
                <w:t>ZXIIGVR1@a</w:t>
              </w:r>
            </w:hyperlink>
          </w:p>
        </w:tc>
        <w:tc>
          <w:tcPr>
            <w:tcW w:w="721" w:type="dxa"/>
            <w:shd w:val="clear" w:color="auto" w:fill="auto"/>
            <w:noWrap/>
            <w:vAlign w:val="center"/>
          </w:tcPr>
          <w:p w14:paraId="54A9C89C" w14:textId="77777777" w:rsidR="000152C6" w:rsidRPr="00AA1060" w:rsidRDefault="000152C6" w:rsidP="00C73F91">
            <w:pPr>
              <w:jc w:val="center"/>
              <w:rPr>
                <w:rFonts w:ascii="Angsana New" w:hAnsi="Angsana New" w:cs="Angsana New"/>
                <w:sz w:val="20"/>
                <w:szCs w:val="20"/>
              </w:rPr>
            </w:pPr>
          </w:p>
        </w:tc>
        <w:tc>
          <w:tcPr>
            <w:tcW w:w="1015" w:type="dxa"/>
            <w:shd w:val="clear" w:color="auto" w:fill="auto"/>
            <w:noWrap/>
            <w:vAlign w:val="center"/>
          </w:tcPr>
          <w:p w14:paraId="1081F446" w14:textId="77777777" w:rsidR="000152C6" w:rsidRPr="00AA1060" w:rsidRDefault="000152C6" w:rsidP="00C73F91">
            <w:pPr>
              <w:jc w:val="center"/>
              <w:rPr>
                <w:rFonts w:ascii="Angsana New" w:hAnsi="Angsana New" w:cs="Angsana New"/>
                <w:sz w:val="20"/>
                <w:szCs w:val="20"/>
              </w:rPr>
            </w:pPr>
          </w:p>
        </w:tc>
        <w:tc>
          <w:tcPr>
            <w:tcW w:w="931" w:type="dxa"/>
            <w:shd w:val="clear" w:color="auto" w:fill="auto"/>
            <w:noWrap/>
            <w:vAlign w:val="center"/>
          </w:tcPr>
          <w:p w14:paraId="6484CE9C" w14:textId="46168F87" w:rsidR="000152C6" w:rsidRPr="00AA1060" w:rsidRDefault="00000000" w:rsidP="00C73F91">
            <w:pPr>
              <w:jc w:val="center"/>
              <w:rPr>
                <w:rFonts w:ascii="Angsana New" w:hAnsi="Angsana New" w:cs="Angsana New"/>
                <w:sz w:val="20"/>
                <w:szCs w:val="20"/>
              </w:rPr>
            </w:pPr>
            <w:hyperlink r:id="rId13675" w:anchor="Desc_ZIIIGIIR7" w:history="1">
              <w:r w:rsidR="000152C6" w:rsidRPr="00AA1060">
                <w:rPr>
                  <w:rStyle w:val="Hyperlink"/>
                  <w:rFonts w:ascii="Angsana New" w:hAnsi="Angsana New" w:cs="Angsana New"/>
                  <w:sz w:val="20"/>
                  <w:szCs w:val="20"/>
                </w:rPr>
                <w:t>ZIIIGIIR7</w:t>
              </w:r>
            </w:hyperlink>
          </w:p>
          <w:p w14:paraId="55F724D1" w14:textId="5B7857A6" w:rsidR="000152C6" w:rsidRPr="00AA1060" w:rsidRDefault="00000000" w:rsidP="00C73F91">
            <w:pPr>
              <w:jc w:val="center"/>
              <w:rPr>
                <w:rFonts w:ascii="Angsana New" w:hAnsi="Angsana New" w:cs="Angsana New"/>
                <w:sz w:val="20"/>
                <w:szCs w:val="20"/>
              </w:rPr>
            </w:pPr>
            <w:hyperlink r:id="rId13676" w:anchor="Desc_ZIVGIIR11A" w:history="1">
              <w:r w:rsidR="000152C6" w:rsidRPr="00AA1060">
                <w:rPr>
                  <w:rStyle w:val="Hyperlink"/>
                  <w:rFonts w:ascii="Angsana New" w:hAnsi="Angsana New" w:cs="Angsana New"/>
                  <w:sz w:val="20"/>
                  <w:szCs w:val="20"/>
                </w:rPr>
                <w:t>ZIVGIIR11A</w:t>
              </w:r>
            </w:hyperlink>
          </w:p>
          <w:p w14:paraId="054C4038" w14:textId="21EA1704" w:rsidR="000152C6" w:rsidRPr="00AA1060" w:rsidRDefault="00000000" w:rsidP="00C73F91">
            <w:pPr>
              <w:jc w:val="center"/>
              <w:rPr>
                <w:rFonts w:ascii="Angsana New" w:hAnsi="Angsana New" w:cs="Angsana New"/>
                <w:sz w:val="20"/>
                <w:szCs w:val="20"/>
              </w:rPr>
            </w:pPr>
            <w:hyperlink r:id="rId13677" w:anchor="Desc_ZXIG0R1_d" w:history="1">
              <w:r w:rsidR="000152C6" w:rsidRPr="00AA1060">
                <w:rPr>
                  <w:rStyle w:val="Hyperlink"/>
                  <w:rFonts w:ascii="Angsana New" w:hAnsi="Angsana New" w:cs="Angsana New"/>
                  <w:sz w:val="20"/>
                  <w:szCs w:val="20"/>
                </w:rPr>
                <w:t>ZXIG0R1</w:t>
              </w:r>
            </w:hyperlink>
          </w:p>
          <w:p w14:paraId="59485319" w14:textId="2609C398" w:rsidR="000152C6" w:rsidRPr="00AA1060" w:rsidRDefault="00000000" w:rsidP="00C73F91">
            <w:pPr>
              <w:jc w:val="center"/>
              <w:rPr>
                <w:rFonts w:ascii="Angsana New" w:hAnsi="Angsana New" w:cs="Angsana New"/>
                <w:sz w:val="20"/>
                <w:szCs w:val="20"/>
              </w:rPr>
            </w:pPr>
            <w:hyperlink r:id="rId13678" w:anchor="Desc_ZVIIIGVIIR2" w:history="1">
              <w:r w:rsidR="000152C6" w:rsidRPr="00AA1060">
                <w:rPr>
                  <w:rStyle w:val="Hyperlink"/>
                  <w:rFonts w:ascii="Angsana New" w:hAnsi="Angsana New" w:cs="Angsana New"/>
                  <w:sz w:val="20"/>
                  <w:szCs w:val="20"/>
                </w:rPr>
                <w:t>ZVIIIGVIIR2</w:t>
              </w:r>
            </w:hyperlink>
          </w:p>
          <w:p w14:paraId="46A8CD1C" w14:textId="77777777" w:rsidR="000152C6" w:rsidRPr="00AA1060" w:rsidRDefault="000152C6" w:rsidP="00C73F91">
            <w:pPr>
              <w:jc w:val="center"/>
              <w:rPr>
                <w:rFonts w:ascii="Angsana New" w:hAnsi="Angsana New" w:cs="Angsana New"/>
                <w:sz w:val="20"/>
                <w:szCs w:val="20"/>
              </w:rPr>
            </w:pPr>
            <w:r w:rsidRPr="00AA1060">
              <w:rPr>
                <w:rFonts w:ascii="Angsana New" w:hAnsi="Angsana New" w:cs="Angsana New"/>
                <w:sz w:val="20"/>
                <w:szCs w:val="20"/>
              </w:rPr>
              <w:t>ZIXGIIR1</w:t>
            </w:r>
          </w:p>
        </w:tc>
        <w:tc>
          <w:tcPr>
            <w:tcW w:w="365" w:type="dxa"/>
            <w:shd w:val="clear" w:color="auto" w:fill="auto"/>
            <w:noWrap/>
            <w:vAlign w:val="center"/>
          </w:tcPr>
          <w:p w14:paraId="54D17BA5" w14:textId="77777777" w:rsidR="000152C6" w:rsidRPr="00C50B8E" w:rsidRDefault="000152C6" w:rsidP="00C73F91">
            <w:pPr>
              <w:jc w:val="center"/>
              <w:rPr>
                <w:rFonts w:ascii="Angsana New" w:hAnsi="Angsana New" w:cs="Angsana New"/>
                <w:sz w:val="20"/>
                <w:szCs w:val="20"/>
              </w:rPr>
            </w:pPr>
            <w:r w:rsidRPr="00C50B8E">
              <w:rPr>
                <w:rFonts w:ascii="Angsana New" w:hAnsi="Angsana New" w:cs="Angsana New"/>
                <w:sz w:val="20"/>
                <w:szCs w:val="20"/>
              </w:rPr>
              <w:t xml:space="preserve">ZXVII.GII.R 17 </w:t>
            </w:r>
            <w:r w:rsidRPr="00C50B8E">
              <w:rPr>
                <w:sz w:val="20"/>
                <w:szCs w:val="20"/>
              </w:rPr>
              <w:t>α</w:t>
            </w:r>
          </w:p>
        </w:tc>
        <w:tc>
          <w:tcPr>
            <w:tcW w:w="1194" w:type="dxa"/>
            <w:shd w:val="clear" w:color="auto" w:fill="auto"/>
            <w:noWrap/>
            <w:vAlign w:val="center"/>
          </w:tcPr>
          <w:p w14:paraId="038145EE" w14:textId="77777777" w:rsidR="000152C6" w:rsidRPr="00AA1060" w:rsidRDefault="000152C6" w:rsidP="00C73F91">
            <w:pPr>
              <w:jc w:val="center"/>
              <w:rPr>
                <w:rFonts w:ascii="Angsana New" w:hAnsi="Angsana New" w:cs="Angsana New"/>
                <w:sz w:val="20"/>
                <w:szCs w:val="20"/>
              </w:rPr>
            </w:pPr>
          </w:p>
        </w:tc>
        <w:tc>
          <w:tcPr>
            <w:tcW w:w="1295" w:type="dxa"/>
            <w:shd w:val="clear" w:color="auto" w:fill="auto"/>
            <w:noWrap/>
            <w:vAlign w:val="center"/>
          </w:tcPr>
          <w:p w14:paraId="11647EE6" w14:textId="77777777" w:rsidR="000152C6" w:rsidRPr="00AA1060" w:rsidRDefault="000152C6" w:rsidP="00C73F91">
            <w:pPr>
              <w:jc w:val="center"/>
              <w:rPr>
                <w:rFonts w:ascii="Angsana New" w:hAnsi="Angsana New" w:cs="Angsana New"/>
                <w:sz w:val="20"/>
                <w:szCs w:val="20"/>
              </w:rPr>
            </w:pPr>
          </w:p>
        </w:tc>
        <w:tc>
          <w:tcPr>
            <w:tcW w:w="1325" w:type="dxa"/>
            <w:shd w:val="clear" w:color="auto" w:fill="auto"/>
            <w:noWrap/>
            <w:vAlign w:val="center"/>
          </w:tcPr>
          <w:p w14:paraId="57650350" w14:textId="0D221D7B" w:rsidR="000152C6" w:rsidRPr="00AA1060" w:rsidRDefault="00000000" w:rsidP="00C73F91">
            <w:pPr>
              <w:jc w:val="center"/>
              <w:rPr>
                <w:rFonts w:ascii="Angsana New" w:hAnsi="Angsana New" w:cs="Angsana New"/>
                <w:sz w:val="20"/>
                <w:szCs w:val="20"/>
              </w:rPr>
            </w:pPr>
            <w:hyperlink r:id="rId13679" w:anchor="Desc_ZIIIGIR4" w:history="1">
              <w:r w:rsidR="000152C6" w:rsidRPr="00AA1060">
                <w:rPr>
                  <w:rStyle w:val="Hyperlink"/>
                  <w:rFonts w:ascii="Angsana New" w:hAnsi="Angsana New" w:cs="Angsana New"/>
                  <w:sz w:val="20"/>
                  <w:szCs w:val="20"/>
                </w:rPr>
                <w:t>ZIIIGIR4</w:t>
              </w:r>
            </w:hyperlink>
          </w:p>
          <w:p w14:paraId="593CF205" w14:textId="542CCD50" w:rsidR="000152C6" w:rsidRPr="00AA1060" w:rsidRDefault="00000000" w:rsidP="00C73F91">
            <w:pPr>
              <w:jc w:val="center"/>
              <w:rPr>
                <w:rFonts w:ascii="Angsana New" w:hAnsi="Angsana New" w:cs="Angsana New"/>
                <w:sz w:val="20"/>
                <w:szCs w:val="20"/>
              </w:rPr>
            </w:pPr>
            <w:hyperlink r:id="rId13680" w:anchor="Desc_ZXIIGIR16A" w:history="1">
              <w:r w:rsidR="000152C6" w:rsidRPr="00AA1060">
                <w:rPr>
                  <w:rStyle w:val="Hyperlink"/>
                  <w:rFonts w:ascii="Angsana New" w:hAnsi="Angsana New" w:cs="Angsana New"/>
                  <w:sz w:val="20"/>
                  <w:szCs w:val="20"/>
                </w:rPr>
                <w:t>ZXIIGIR16A</w:t>
              </w:r>
            </w:hyperlink>
          </w:p>
          <w:p w14:paraId="121DA17B" w14:textId="6D0DEC5F" w:rsidR="000152C6" w:rsidRPr="00AA1060" w:rsidRDefault="00000000" w:rsidP="00C73F91">
            <w:pPr>
              <w:jc w:val="center"/>
              <w:rPr>
                <w:rFonts w:ascii="Angsana New" w:hAnsi="Angsana New" w:cs="Angsana New"/>
                <w:sz w:val="20"/>
                <w:szCs w:val="20"/>
              </w:rPr>
            </w:pPr>
            <w:hyperlink r:id="rId13681" w:anchor="Desc_ZXIXGIVR23gamma" w:history="1">
              <w:r w:rsidR="000152C6" w:rsidRPr="00AA1060">
                <w:rPr>
                  <w:rStyle w:val="Hyperlink"/>
                  <w:rFonts w:ascii="Angsana New" w:hAnsi="Angsana New" w:cs="Angsana New"/>
                  <w:sz w:val="20"/>
                  <w:szCs w:val="20"/>
                </w:rPr>
                <w:t>ZXIXGIVR23@c</w:t>
              </w:r>
            </w:hyperlink>
          </w:p>
        </w:tc>
        <w:tc>
          <w:tcPr>
            <w:tcW w:w="1080" w:type="dxa"/>
            <w:shd w:val="clear" w:color="auto" w:fill="auto"/>
            <w:noWrap/>
            <w:vAlign w:val="center"/>
          </w:tcPr>
          <w:p w14:paraId="15C8A23C" w14:textId="2852C46E" w:rsidR="000152C6" w:rsidRPr="00AA1060" w:rsidRDefault="00000000" w:rsidP="00C73F91">
            <w:pPr>
              <w:jc w:val="center"/>
              <w:rPr>
                <w:rFonts w:ascii="Angsana New" w:hAnsi="Angsana New" w:cs="Angsana New"/>
                <w:sz w:val="20"/>
                <w:szCs w:val="20"/>
              </w:rPr>
            </w:pPr>
            <w:hyperlink r:id="rId13682" w:anchor="Desc_ZXVIIIGIR50alpha" w:history="1">
              <w:r w:rsidR="000152C6" w:rsidRPr="00AA1060">
                <w:rPr>
                  <w:rStyle w:val="Hyperlink"/>
                  <w:rFonts w:ascii="Angsana New" w:hAnsi="Angsana New" w:cs="Angsana New"/>
                  <w:sz w:val="20"/>
                  <w:szCs w:val="20"/>
                </w:rPr>
                <w:t>ZXVIIIGIR50@a</w:t>
              </w:r>
            </w:hyperlink>
          </w:p>
          <w:p w14:paraId="4D049443" w14:textId="746883EB" w:rsidR="000152C6" w:rsidRPr="00AA1060" w:rsidRDefault="00000000" w:rsidP="00C73F91">
            <w:pPr>
              <w:jc w:val="center"/>
              <w:rPr>
                <w:rFonts w:ascii="Angsana New" w:hAnsi="Angsana New" w:cs="Angsana New"/>
                <w:sz w:val="20"/>
                <w:szCs w:val="20"/>
              </w:rPr>
            </w:pPr>
            <w:hyperlink r:id="rId13683" w:anchor="Desc_ZXIG0R1_d" w:history="1">
              <w:r w:rsidR="000152C6" w:rsidRPr="00AA1060">
                <w:rPr>
                  <w:rStyle w:val="Hyperlink"/>
                  <w:rFonts w:ascii="Angsana New" w:hAnsi="Angsana New" w:cs="Angsana New"/>
                  <w:sz w:val="20"/>
                  <w:szCs w:val="20"/>
                </w:rPr>
                <w:t>ZXIG0R1-ED</w:t>
              </w:r>
            </w:hyperlink>
          </w:p>
        </w:tc>
        <w:tc>
          <w:tcPr>
            <w:tcW w:w="970" w:type="dxa"/>
            <w:shd w:val="clear" w:color="auto" w:fill="E6E6E6"/>
            <w:noWrap/>
            <w:vAlign w:val="center"/>
          </w:tcPr>
          <w:p w14:paraId="43B8BE95" w14:textId="77777777" w:rsidR="000152C6" w:rsidRPr="00AA1060" w:rsidRDefault="000152C6" w:rsidP="00C73F91">
            <w:pPr>
              <w:jc w:val="center"/>
              <w:rPr>
                <w:rFonts w:ascii="Angsana New" w:hAnsi="Angsana New" w:cs="Angsana New"/>
                <w:sz w:val="20"/>
                <w:szCs w:val="20"/>
              </w:rPr>
            </w:pPr>
          </w:p>
        </w:tc>
        <w:tc>
          <w:tcPr>
            <w:tcW w:w="436" w:type="dxa"/>
            <w:shd w:val="clear" w:color="auto" w:fill="E6E6E6"/>
            <w:noWrap/>
            <w:vAlign w:val="center"/>
          </w:tcPr>
          <w:p w14:paraId="217437B7" w14:textId="77777777" w:rsidR="000152C6" w:rsidRPr="00AA1060" w:rsidRDefault="000152C6" w:rsidP="00C73F91">
            <w:pPr>
              <w:jc w:val="center"/>
              <w:rPr>
                <w:rFonts w:ascii="Angsana New" w:hAnsi="Angsana New" w:cs="Angsana New"/>
                <w:sz w:val="20"/>
                <w:szCs w:val="20"/>
              </w:rPr>
            </w:pPr>
          </w:p>
        </w:tc>
        <w:tc>
          <w:tcPr>
            <w:tcW w:w="436" w:type="dxa"/>
            <w:shd w:val="clear" w:color="auto" w:fill="E6E6E6"/>
            <w:noWrap/>
            <w:vAlign w:val="center"/>
          </w:tcPr>
          <w:p w14:paraId="028A3C4E" w14:textId="77777777" w:rsidR="000152C6" w:rsidRPr="00AA1060" w:rsidRDefault="000152C6" w:rsidP="00C73F91">
            <w:pPr>
              <w:jc w:val="center"/>
              <w:rPr>
                <w:rFonts w:ascii="Angsana New" w:hAnsi="Angsana New" w:cs="Angsana New"/>
                <w:sz w:val="20"/>
                <w:szCs w:val="20"/>
              </w:rPr>
            </w:pPr>
          </w:p>
        </w:tc>
        <w:tc>
          <w:tcPr>
            <w:tcW w:w="436" w:type="dxa"/>
            <w:shd w:val="clear" w:color="auto" w:fill="E6E6E6"/>
            <w:noWrap/>
            <w:vAlign w:val="center"/>
          </w:tcPr>
          <w:p w14:paraId="0C382121" w14:textId="77777777" w:rsidR="000152C6" w:rsidRPr="00AA1060" w:rsidRDefault="000152C6" w:rsidP="00C73F91">
            <w:pPr>
              <w:jc w:val="center"/>
              <w:rPr>
                <w:rFonts w:ascii="Angsana New" w:hAnsi="Angsana New" w:cs="Angsana New"/>
                <w:sz w:val="20"/>
                <w:szCs w:val="20"/>
              </w:rPr>
            </w:pPr>
          </w:p>
        </w:tc>
        <w:tc>
          <w:tcPr>
            <w:tcW w:w="436" w:type="dxa"/>
            <w:shd w:val="clear" w:color="auto" w:fill="E6E6E6"/>
            <w:noWrap/>
            <w:vAlign w:val="center"/>
          </w:tcPr>
          <w:p w14:paraId="605BA995" w14:textId="77777777" w:rsidR="000152C6" w:rsidRPr="00AA1060" w:rsidRDefault="000152C6" w:rsidP="00C73F91">
            <w:pPr>
              <w:jc w:val="center"/>
              <w:rPr>
                <w:rFonts w:ascii="Angsana New" w:hAnsi="Angsana New" w:cs="Angsana New"/>
                <w:sz w:val="20"/>
                <w:szCs w:val="20"/>
              </w:rPr>
            </w:pPr>
          </w:p>
        </w:tc>
        <w:tc>
          <w:tcPr>
            <w:tcW w:w="998" w:type="dxa"/>
            <w:shd w:val="clear" w:color="auto" w:fill="E6E6E6"/>
            <w:vAlign w:val="center"/>
          </w:tcPr>
          <w:p w14:paraId="3785AB9C" w14:textId="77777777" w:rsidR="000152C6" w:rsidRPr="00AA1060" w:rsidRDefault="000152C6" w:rsidP="00C73F91">
            <w:pPr>
              <w:jc w:val="center"/>
              <w:rPr>
                <w:rFonts w:ascii="Angsana New" w:hAnsi="Angsana New" w:cs="Angsana New"/>
                <w:sz w:val="20"/>
                <w:szCs w:val="20"/>
              </w:rPr>
            </w:pPr>
          </w:p>
        </w:tc>
        <w:tc>
          <w:tcPr>
            <w:tcW w:w="363" w:type="dxa"/>
            <w:vMerge/>
            <w:shd w:val="clear" w:color="auto" w:fill="E6E6E6"/>
            <w:vAlign w:val="center"/>
          </w:tcPr>
          <w:p w14:paraId="1E155F35" w14:textId="77777777" w:rsidR="000152C6" w:rsidRPr="00AA1060" w:rsidRDefault="000152C6" w:rsidP="00C73F91">
            <w:pPr>
              <w:jc w:val="center"/>
              <w:rPr>
                <w:sz w:val="20"/>
                <w:szCs w:val="20"/>
              </w:rPr>
            </w:pPr>
          </w:p>
        </w:tc>
      </w:tr>
      <w:tr w:rsidR="000152C6" w:rsidRPr="00AA1060" w14:paraId="009D176F" w14:textId="77777777" w:rsidTr="00C73F91">
        <w:trPr>
          <w:cantSplit/>
          <w:jc w:val="center"/>
        </w:trPr>
        <w:tc>
          <w:tcPr>
            <w:tcW w:w="435" w:type="dxa"/>
            <w:vMerge/>
            <w:shd w:val="clear" w:color="auto" w:fill="auto"/>
            <w:textDirection w:val="btLr"/>
            <w:vAlign w:val="center"/>
          </w:tcPr>
          <w:p w14:paraId="4C51FB6B" w14:textId="77777777" w:rsidR="000152C6" w:rsidRPr="00AA1060" w:rsidRDefault="000152C6" w:rsidP="00C73F91">
            <w:pPr>
              <w:ind w:left="-525" w:right="113"/>
              <w:jc w:val="center"/>
              <w:rPr>
                <w:sz w:val="20"/>
                <w:szCs w:val="20"/>
              </w:rPr>
            </w:pPr>
          </w:p>
        </w:tc>
        <w:tc>
          <w:tcPr>
            <w:tcW w:w="1406" w:type="dxa"/>
            <w:shd w:val="clear" w:color="auto" w:fill="auto"/>
            <w:noWrap/>
            <w:vAlign w:val="center"/>
          </w:tcPr>
          <w:p w14:paraId="00272293" w14:textId="77777777" w:rsidR="000152C6" w:rsidRPr="00AA1060" w:rsidRDefault="000152C6" w:rsidP="00C73F91">
            <w:pPr>
              <w:jc w:val="center"/>
              <w:rPr>
                <w:sz w:val="20"/>
                <w:szCs w:val="20"/>
              </w:rPr>
            </w:pPr>
            <w:r w:rsidRPr="00AA1060">
              <w:rPr>
                <w:sz w:val="20"/>
                <w:szCs w:val="20"/>
              </w:rPr>
              <w:t>Hallebardes</w:t>
            </w:r>
          </w:p>
        </w:tc>
        <w:tc>
          <w:tcPr>
            <w:tcW w:w="1091" w:type="dxa"/>
            <w:shd w:val="clear" w:color="auto" w:fill="auto"/>
            <w:noWrap/>
            <w:vAlign w:val="center"/>
          </w:tcPr>
          <w:p w14:paraId="786607B0" w14:textId="4F3116F7" w:rsidR="000152C6" w:rsidRPr="00AA1060" w:rsidRDefault="00000000" w:rsidP="00C73F91">
            <w:pPr>
              <w:jc w:val="center"/>
              <w:rPr>
                <w:rFonts w:ascii="Angsana New" w:hAnsi="Angsana New" w:cs="Angsana New"/>
                <w:sz w:val="20"/>
                <w:szCs w:val="20"/>
              </w:rPr>
            </w:pPr>
            <w:hyperlink r:id="rId13684" w:anchor="Desc_ZIVGIIR13A" w:history="1">
              <w:r w:rsidR="000152C6" w:rsidRPr="00AA1060">
                <w:rPr>
                  <w:rStyle w:val="Hyperlink"/>
                  <w:rFonts w:ascii="Angsana New" w:hAnsi="Angsana New" w:cs="Angsana New"/>
                  <w:sz w:val="20"/>
                  <w:szCs w:val="20"/>
                </w:rPr>
                <w:t>ZIVGIIR13A</w:t>
              </w:r>
            </w:hyperlink>
          </w:p>
        </w:tc>
        <w:tc>
          <w:tcPr>
            <w:tcW w:w="721" w:type="dxa"/>
            <w:shd w:val="clear" w:color="auto" w:fill="auto"/>
            <w:noWrap/>
            <w:vAlign w:val="center"/>
          </w:tcPr>
          <w:p w14:paraId="7D41E42B" w14:textId="77777777" w:rsidR="000152C6" w:rsidRPr="00AA1060" w:rsidRDefault="000152C6" w:rsidP="00C73F91">
            <w:pPr>
              <w:jc w:val="center"/>
              <w:rPr>
                <w:rFonts w:ascii="Angsana New" w:hAnsi="Angsana New" w:cs="Angsana New"/>
                <w:sz w:val="20"/>
                <w:szCs w:val="20"/>
              </w:rPr>
            </w:pPr>
          </w:p>
        </w:tc>
        <w:tc>
          <w:tcPr>
            <w:tcW w:w="1015" w:type="dxa"/>
            <w:shd w:val="clear" w:color="auto" w:fill="auto"/>
            <w:noWrap/>
            <w:vAlign w:val="center"/>
          </w:tcPr>
          <w:p w14:paraId="63DB5029" w14:textId="77777777" w:rsidR="000152C6" w:rsidRPr="00AA1060" w:rsidRDefault="000152C6" w:rsidP="00C73F91">
            <w:pPr>
              <w:jc w:val="center"/>
              <w:rPr>
                <w:rFonts w:ascii="Angsana New" w:hAnsi="Angsana New" w:cs="Angsana New"/>
                <w:sz w:val="20"/>
                <w:szCs w:val="20"/>
              </w:rPr>
            </w:pPr>
          </w:p>
        </w:tc>
        <w:tc>
          <w:tcPr>
            <w:tcW w:w="931" w:type="dxa"/>
            <w:shd w:val="clear" w:color="auto" w:fill="auto"/>
            <w:noWrap/>
            <w:vAlign w:val="center"/>
          </w:tcPr>
          <w:p w14:paraId="6F9F2F8D" w14:textId="77777777" w:rsidR="000152C6" w:rsidRPr="00AA1060" w:rsidRDefault="000152C6" w:rsidP="00C73F91">
            <w:pPr>
              <w:jc w:val="center"/>
              <w:rPr>
                <w:rFonts w:ascii="Angsana New" w:hAnsi="Angsana New" w:cs="Angsana New"/>
                <w:sz w:val="20"/>
                <w:szCs w:val="20"/>
              </w:rPr>
            </w:pPr>
          </w:p>
        </w:tc>
        <w:tc>
          <w:tcPr>
            <w:tcW w:w="365" w:type="dxa"/>
            <w:shd w:val="clear" w:color="auto" w:fill="auto"/>
            <w:noWrap/>
            <w:vAlign w:val="center"/>
          </w:tcPr>
          <w:p w14:paraId="48F01B53" w14:textId="77777777" w:rsidR="000152C6" w:rsidRPr="00AA1060" w:rsidRDefault="000152C6" w:rsidP="00C73F91">
            <w:pPr>
              <w:jc w:val="center"/>
              <w:rPr>
                <w:rFonts w:ascii="Angsana New" w:hAnsi="Angsana New" w:cs="Angsana New"/>
                <w:sz w:val="20"/>
                <w:szCs w:val="20"/>
              </w:rPr>
            </w:pPr>
          </w:p>
        </w:tc>
        <w:tc>
          <w:tcPr>
            <w:tcW w:w="1194" w:type="dxa"/>
            <w:shd w:val="clear" w:color="auto" w:fill="auto"/>
            <w:noWrap/>
            <w:vAlign w:val="center"/>
          </w:tcPr>
          <w:p w14:paraId="3E551698" w14:textId="77777777" w:rsidR="000152C6" w:rsidRPr="00AA1060" w:rsidRDefault="000152C6" w:rsidP="00C73F91">
            <w:pPr>
              <w:jc w:val="center"/>
              <w:rPr>
                <w:rFonts w:ascii="Angsana New" w:hAnsi="Angsana New" w:cs="Angsana New"/>
                <w:sz w:val="20"/>
                <w:szCs w:val="20"/>
              </w:rPr>
            </w:pPr>
          </w:p>
        </w:tc>
        <w:tc>
          <w:tcPr>
            <w:tcW w:w="1295" w:type="dxa"/>
            <w:shd w:val="clear" w:color="auto" w:fill="auto"/>
            <w:noWrap/>
            <w:vAlign w:val="center"/>
          </w:tcPr>
          <w:p w14:paraId="61509E15" w14:textId="77777777" w:rsidR="000152C6" w:rsidRPr="00AA1060" w:rsidRDefault="000152C6" w:rsidP="00C73F91">
            <w:pPr>
              <w:jc w:val="center"/>
              <w:rPr>
                <w:rFonts w:ascii="Angsana New" w:hAnsi="Angsana New" w:cs="Angsana New"/>
                <w:sz w:val="20"/>
                <w:szCs w:val="20"/>
              </w:rPr>
            </w:pPr>
          </w:p>
        </w:tc>
        <w:tc>
          <w:tcPr>
            <w:tcW w:w="1325" w:type="dxa"/>
            <w:shd w:val="clear" w:color="auto" w:fill="auto"/>
            <w:noWrap/>
            <w:vAlign w:val="center"/>
          </w:tcPr>
          <w:p w14:paraId="6CCD75CD" w14:textId="77777777" w:rsidR="000152C6" w:rsidRPr="00AA1060" w:rsidRDefault="000152C6" w:rsidP="00C73F91">
            <w:pPr>
              <w:jc w:val="center"/>
              <w:rPr>
                <w:rFonts w:ascii="Angsana New" w:hAnsi="Angsana New" w:cs="Angsana New"/>
                <w:sz w:val="20"/>
                <w:szCs w:val="20"/>
              </w:rPr>
            </w:pPr>
          </w:p>
        </w:tc>
        <w:tc>
          <w:tcPr>
            <w:tcW w:w="1080" w:type="dxa"/>
            <w:shd w:val="clear" w:color="auto" w:fill="auto"/>
            <w:noWrap/>
            <w:vAlign w:val="center"/>
          </w:tcPr>
          <w:p w14:paraId="212D2213" w14:textId="77777777" w:rsidR="000152C6" w:rsidRPr="00AA1060" w:rsidRDefault="000152C6" w:rsidP="00C73F91">
            <w:pPr>
              <w:jc w:val="center"/>
              <w:rPr>
                <w:rFonts w:ascii="Angsana New" w:hAnsi="Angsana New" w:cs="Angsana New"/>
                <w:sz w:val="20"/>
                <w:szCs w:val="20"/>
              </w:rPr>
            </w:pPr>
          </w:p>
        </w:tc>
        <w:tc>
          <w:tcPr>
            <w:tcW w:w="970" w:type="dxa"/>
            <w:shd w:val="clear" w:color="auto" w:fill="auto"/>
            <w:noWrap/>
            <w:vAlign w:val="center"/>
          </w:tcPr>
          <w:p w14:paraId="5B80FC41" w14:textId="77777777" w:rsidR="000152C6" w:rsidRPr="00AA1060" w:rsidRDefault="000152C6" w:rsidP="00C73F91">
            <w:pPr>
              <w:jc w:val="center"/>
              <w:rPr>
                <w:rFonts w:ascii="Angsana New" w:hAnsi="Angsana New" w:cs="Angsana New"/>
                <w:sz w:val="20"/>
                <w:szCs w:val="20"/>
              </w:rPr>
            </w:pPr>
          </w:p>
        </w:tc>
        <w:tc>
          <w:tcPr>
            <w:tcW w:w="436" w:type="dxa"/>
            <w:shd w:val="clear" w:color="auto" w:fill="E6E6E6"/>
            <w:noWrap/>
            <w:vAlign w:val="center"/>
          </w:tcPr>
          <w:p w14:paraId="7E5A4325" w14:textId="77777777" w:rsidR="000152C6" w:rsidRPr="00AA1060" w:rsidRDefault="000152C6" w:rsidP="00C73F91">
            <w:pPr>
              <w:jc w:val="center"/>
              <w:rPr>
                <w:rFonts w:ascii="Angsana New" w:hAnsi="Angsana New" w:cs="Angsana New"/>
                <w:sz w:val="20"/>
                <w:szCs w:val="20"/>
              </w:rPr>
            </w:pPr>
          </w:p>
        </w:tc>
        <w:tc>
          <w:tcPr>
            <w:tcW w:w="436" w:type="dxa"/>
            <w:shd w:val="clear" w:color="auto" w:fill="E6E6E6"/>
            <w:noWrap/>
            <w:vAlign w:val="center"/>
          </w:tcPr>
          <w:p w14:paraId="67CED41B" w14:textId="77777777" w:rsidR="000152C6" w:rsidRPr="00AA1060" w:rsidRDefault="000152C6" w:rsidP="00C73F91">
            <w:pPr>
              <w:jc w:val="center"/>
              <w:rPr>
                <w:rFonts w:ascii="Angsana New" w:hAnsi="Angsana New" w:cs="Angsana New"/>
                <w:sz w:val="20"/>
                <w:szCs w:val="20"/>
              </w:rPr>
            </w:pPr>
          </w:p>
        </w:tc>
        <w:tc>
          <w:tcPr>
            <w:tcW w:w="436" w:type="dxa"/>
            <w:shd w:val="clear" w:color="auto" w:fill="E6E6E6"/>
            <w:noWrap/>
            <w:vAlign w:val="center"/>
          </w:tcPr>
          <w:p w14:paraId="04ABFEC8" w14:textId="77777777" w:rsidR="000152C6" w:rsidRPr="00AA1060" w:rsidRDefault="000152C6" w:rsidP="00C73F91">
            <w:pPr>
              <w:jc w:val="center"/>
              <w:rPr>
                <w:rFonts w:ascii="Angsana New" w:hAnsi="Angsana New" w:cs="Angsana New"/>
                <w:sz w:val="20"/>
                <w:szCs w:val="20"/>
              </w:rPr>
            </w:pPr>
          </w:p>
        </w:tc>
        <w:tc>
          <w:tcPr>
            <w:tcW w:w="436" w:type="dxa"/>
            <w:shd w:val="clear" w:color="auto" w:fill="E6E6E6"/>
            <w:noWrap/>
            <w:vAlign w:val="center"/>
          </w:tcPr>
          <w:p w14:paraId="5559F281" w14:textId="77777777" w:rsidR="000152C6" w:rsidRPr="00AA1060" w:rsidRDefault="000152C6" w:rsidP="00C73F91">
            <w:pPr>
              <w:jc w:val="center"/>
              <w:rPr>
                <w:rFonts w:ascii="Angsana New" w:hAnsi="Angsana New" w:cs="Angsana New"/>
                <w:sz w:val="20"/>
                <w:szCs w:val="20"/>
              </w:rPr>
            </w:pPr>
          </w:p>
        </w:tc>
        <w:tc>
          <w:tcPr>
            <w:tcW w:w="998" w:type="dxa"/>
            <w:shd w:val="clear" w:color="auto" w:fill="E6E6E6"/>
            <w:vAlign w:val="center"/>
          </w:tcPr>
          <w:p w14:paraId="76B93360" w14:textId="77777777" w:rsidR="000152C6" w:rsidRPr="00AA1060" w:rsidRDefault="000152C6" w:rsidP="00C73F91">
            <w:pPr>
              <w:jc w:val="center"/>
              <w:rPr>
                <w:rFonts w:ascii="Angsana New" w:hAnsi="Angsana New" w:cs="Angsana New"/>
                <w:sz w:val="20"/>
                <w:szCs w:val="20"/>
              </w:rPr>
            </w:pPr>
          </w:p>
        </w:tc>
        <w:tc>
          <w:tcPr>
            <w:tcW w:w="363" w:type="dxa"/>
            <w:vMerge/>
            <w:shd w:val="clear" w:color="auto" w:fill="E6E6E6"/>
            <w:vAlign w:val="center"/>
          </w:tcPr>
          <w:p w14:paraId="39F4D506" w14:textId="77777777" w:rsidR="000152C6" w:rsidRPr="00AA1060" w:rsidRDefault="000152C6" w:rsidP="00C73F91">
            <w:pPr>
              <w:jc w:val="center"/>
              <w:rPr>
                <w:sz w:val="20"/>
                <w:szCs w:val="20"/>
              </w:rPr>
            </w:pPr>
          </w:p>
        </w:tc>
      </w:tr>
      <w:tr w:rsidR="000152C6" w:rsidRPr="00AA1060" w14:paraId="6EB2B993" w14:textId="77777777" w:rsidTr="00C73F91">
        <w:trPr>
          <w:cantSplit/>
          <w:jc w:val="center"/>
        </w:trPr>
        <w:tc>
          <w:tcPr>
            <w:tcW w:w="435" w:type="dxa"/>
            <w:vMerge/>
            <w:shd w:val="clear" w:color="auto" w:fill="auto"/>
            <w:textDirection w:val="btLr"/>
            <w:vAlign w:val="center"/>
          </w:tcPr>
          <w:p w14:paraId="25989F0B" w14:textId="77777777" w:rsidR="000152C6" w:rsidRPr="00AA1060" w:rsidRDefault="000152C6" w:rsidP="00C73F91">
            <w:pPr>
              <w:ind w:left="-525" w:right="113"/>
              <w:jc w:val="center"/>
              <w:rPr>
                <w:sz w:val="20"/>
                <w:szCs w:val="20"/>
              </w:rPr>
            </w:pPr>
          </w:p>
        </w:tc>
        <w:tc>
          <w:tcPr>
            <w:tcW w:w="1406" w:type="dxa"/>
            <w:shd w:val="clear" w:color="auto" w:fill="auto"/>
            <w:noWrap/>
            <w:vAlign w:val="center"/>
          </w:tcPr>
          <w:p w14:paraId="6B1A38CB" w14:textId="77777777" w:rsidR="000152C6" w:rsidRPr="00AA1060" w:rsidRDefault="000152C6" w:rsidP="00C73F91">
            <w:pPr>
              <w:jc w:val="center"/>
              <w:rPr>
                <w:sz w:val="20"/>
                <w:szCs w:val="20"/>
              </w:rPr>
            </w:pPr>
            <w:r w:rsidRPr="00AA1060">
              <w:rPr>
                <w:sz w:val="20"/>
                <w:szCs w:val="20"/>
              </w:rPr>
              <w:t>Haches</w:t>
            </w:r>
          </w:p>
        </w:tc>
        <w:tc>
          <w:tcPr>
            <w:tcW w:w="1091" w:type="dxa"/>
            <w:shd w:val="clear" w:color="auto" w:fill="auto"/>
            <w:noWrap/>
            <w:vAlign w:val="center"/>
          </w:tcPr>
          <w:p w14:paraId="6801BA3E" w14:textId="77777777" w:rsidR="000152C6" w:rsidRPr="00AA1060" w:rsidRDefault="000152C6" w:rsidP="00C73F91">
            <w:pPr>
              <w:jc w:val="center"/>
              <w:rPr>
                <w:rFonts w:ascii="Angsana New" w:hAnsi="Angsana New" w:cs="Angsana New"/>
                <w:sz w:val="20"/>
                <w:szCs w:val="20"/>
              </w:rPr>
            </w:pPr>
          </w:p>
        </w:tc>
        <w:tc>
          <w:tcPr>
            <w:tcW w:w="721" w:type="dxa"/>
            <w:shd w:val="clear" w:color="auto" w:fill="auto"/>
            <w:noWrap/>
            <w:vAlign w:val="center"/>
          </w:tcPr>
          <w:p w14:paraId="2552D3BC" w14:textId="77777777" w:rsidR="000152C6" w:rsidRPr="00AA1060" w:rsidRDefault="000152C6" w:rsidP="00C73F91">
            <w:pPr>
              <w:jc w:val="center"/>
              <w:rPr>
                <w:rFonts w:ascii="Angsana New" w:hAnsi="Angsana New" w:cs="Angsana New"/>
                <w:sz w:val="20"/>
                <w:szCs w:val="20"/>
              </w:rPr>
            </w:pPr>
          </w:p>
        </w:tc>
        <w:tc>
          <w:tcPr>
            <w:tcW w:w="1015" w:type="dxa"/>
            <w:shd w:val="clear" w:color="auto" w:fill="auto"/>
            <w:noWrap/>
            <w:vAlign w:val="center"/>
          </w:tcPr>
          <w:p w14:paraId="7591ACC2" w14:textId="77777777" w:rsidR="000152C6" w:rsidRPr="00AA1060" w:rsidRDefault="000152C6" w:rsidP="00C73F91">
            <w:pPr>
              <w:jc w:val="center"/>
              <w:rPr>
                <w:rFonts w:ascii="Angsana New" w:hAnsi="Angsana New" w:cs="Angsana New"/>
                <w:sz w:val="20"/>
                <w:szCs w:val="20"/>
              </w:rPr>
            </w:pPr>
          </w:p>
        </w:tc>
        <w:tc>
          <w:tcPr>
            <w:tcW w:w="931" w:type="dxa"/>
            <w:shd w:val="clear" w:color="auto" w:fill="auto"/>
            <w:noWrap/>
            <w:vAlign w:val="center"/>
          </w:tcPr>
          <w:p w14:paraId="709D8A08" w14:textId="77777777" w:rsidR="000152C6" w:rsidRPr="00AA1060" w:rsidRDefault="000152C6" w:rsidP="00C73F91">
            <w:pPr>
              <w:jc w:val="center"/>
              <w:rPr>
                <w:rFonts w:ascii="Angsana New" w:hAnsi="Angsana New" w:cs="Angsana New"/>
                <w:sz w:val="20"/>
                <w:szCs w:val="20"/>
              </w:rPr>
            </w:pPr>
          </w:p>
        </w:tc>
        <w:tc>
          <w:tcPr>
            <w:tcW w:w="365" w:type="dxa"/>
            <w:shd w:val="clear" w:color="auto" w:fill="auto"/>
            <w:noWrap/>
            <w:vAlign w:val="center"/>
          </w:tcPr>
          <w:p w14:paraId="66C542F9" w14:textId="77777777" w:rsidR="000152C6" w:rsidRPr="00AA1060" w:rsidRDefault="000152C6" w:rsidP="00C73F91">
            <w:pPr>
              <w:jc w:val="center"/>
              <w:rPr>
                <w:rFonts w:ascii="Angsana New" w:hAnsi="Angsana New" w:cs="Angsana New"/>
                <w:sz w:val="20"/>
                <w:szCs w:val="20"/>
              </w:rPr>
            </w:pPr>
          </w:p>
        </w:tc>
        <w:tc>
          <w:tcPr>
            <w:tcW w:w="1194" w:type="dxa"/>
            <w:shd w:val="clear" w:color="auto" w:fill="auto"/>
            <w:noWrap/>
            <w:vAlign w:val="center"/>
          </w:tcPr>
          <w:p w14:paraId="38A74437" w14:textId="77777777" w:rsidR="000152C6" w:rsidRPr="00AA1060" w:rsidRDefault="000152C6" w:rsidP="00C73F91">
            <w:pPr>
              <w:jc w:val="center"/>
              <w:rPr>
                <w:rFonts w:ascii="Angsana New" w:hAnsi="Angsana New" w:cs="Angsana New"/>
                <w:sz w:val="20"/>
                <w:szCs w:val="20"/>
              </w:rPr>
            </w:pPr>
          </w:p>
        </w:tc>
        <w:tc>
          <w:tcPr>
            <w:tcW w:w="1295" w:type="dxa"/>
            <w:shd w:val="clear" w:color="auto" w:fill="auto"/>
            <w:noWrap/>
            <w:vAlign w:val="center"/>
          </w:tcPr>
          <w:p w14:paraId="03F0D231" w14:textId="77777777" w:rsidR="000152C6" w:rsidRPr="00AA1060" w:rsidRDefault="000152C6" w:rsidP="00C73F91">
            <w:pPr>
              <w:jc w:val="center"/>
              <w:rPr>
                <w:rFonts w:ascii="Angsana New" w:hAnsi="Angsana New" w:cs="Angsana New"/>
                <w:sz w:val="20"/>
                <w:szCs w:val="20"/>
              </w:rPr>
            </w:pPr>
          </w:p>
        </w:tc>
        <w:tc>
          <w:tcPr>
            <w:tcW w:w="1325" w:type="dxa"/>
            <w:shd w:val="clear" w:color="auto" w:fill="auto"/>
            <w:noWrap/>
            <w:vAlign w:val="center"/>
          </w:tcPr>
          <w:p w14:paraId="48BC5DF8" w14:textId="77777777" w:rsidR="000152C6" w:rsidRPr="00AA1060" w:rsidRDefault="000152C6" w:rsidP="00C73F91">
            <w:pPr>
              <w:jc w:val="center"/>
              <w:rPr>
                <w:rFonts w:ascii="Angsana New" w:hAnsi="Angsana New" w:cs="Angsana New"/>
                <w:sz w:val="20"/>
                <w:szCs w:val="20"/>
              </w:rPr>
            </w:pPr>
          </w:p>
        </w:tc>
        <w:tc>
          <w:tcPr>
            <w:tcW w:w="1080" w:type="dxa"/>
            <w:shd w:val="clear" w:color="auto" w:fill="auto"/>
            <w:noWrap/>
            <w:vAlign w:val="center"/>
          </w:tcPr>
          <w:p w14:paraId="7D6DC776" w14:textId="77777777" w:rsidR="000152C6" w:rsidRPr="00AA1060" w:rsidRDefault="000152C6" w:rsidP="00C73F91">
            <w:pPr>
              <w:jc w:val="center"/>
              <w:rPr>
                <w:rFonts w:ascii="Angsana New" w:hAnsi="Angsana New" w:cs="Angsana New"/>
                <w:sz w:val="20"/>
                <w:szCs w:val="20"/>
              </w:rPr>
            </w:pPr>
          </w:p>
        </w:tc>
        <w:tc>
          <w:tcPr>
            <w:tcW w:w="970" w:type="dxa"/>
            <w:shd w:val="clear" w:color="auto" w:fill="auto"/>
            <w:noWrap/>
            <w:vAlign w:val="center"/>
          </w:tcPr>
          <w:p w14:paraId="7789E7EF" w14:textId="77777777" w:rsidR="000152C6" w:rsidRPr="00AA1060" w:rsidRDefault="000152C6" w:rsidP="00C73F91">
            <w:pPr>
              <w:jc w:val="center"/>
              <w:rPr>
                <w:rFonts w:ascii="Angsana New" w:hAnsi="Angsana New" w:cs="Angsana New"/>
                <w:sz w:val="20"/>
                <w:szCs w:val="20"/>
              </w:rPr>
            </w:pPr>
          </w:p>
        </w:tc>
        <w:tc>
          <w:tcPr>
            <w:tcW w:w="436" w:type="dxa"/>
            <w:shd w:val="clear" w:color="auto" w:fill="auto"/>
            <w:noWrap/>
            <w:vAlign w:val="center"/>
          </w:tcPr>
          <w:p w14:paraId="0093B596" w14:textId="77777777" w:rsidR="000152C6" w:rsidRPr="00AA1060" w:rsidRDefault="000152C6" w:rsidP="00C73F91">
            <w:pPr>
              <w:jc w:val="center"/>
              <w:rPr>
                <w:rFonts w:ascii="Angsana New" w:hAnsi="Angsana New" w:cs="Angsana New"/>
                <w:sz w:val="20"/>
                <w:szCs w:val="20"/>
              </w:rPr>
            </w:pPr>
          </w:p>
        </w:tc>
        <w:tc>
          <w:tcPr>
            <w:tcW w:w="436" w:type="dxa"/>
            <w:shd w:val="clear" w:color="auto" w:fill="E6E6E6"/>
            <w:noWrap/>
            <w:vAlign w:val="center"/>
          </w:tcPr>
          <w:p w14:paraId="3DA9F56A" w14:textId="77777777" w:rsidR="000152C6" w:rsidRPr="00AA1060" w:rsidRDefault="000152C6" w:rsidP="00C73F91">
            <w:pPr>
              <w:jc w:val="center"/>
              <w:rPr>
                <w:rFonts w:ascii="Angsana New" w:hAnsi="Angsana New" w:cs="Angsana New"/>
                <w:sz w:val="20"/>
                <w:szCs w:val="20"/>
              </w:rPr>
            </w:pPr>
          </w:p>
        </w:tc>
        <w:tc>
          <w:tcPr>
            <w:tcW w:w="436" w:type="dxa"/>
            <w:shd w:val="clear" w:color="auto" w:fill="E6E6E6"/>
            <w:noWrap/>
            <w:vAlign w:val="center"/>
          </w:tcPr>
          <w:p w14:paraId="3C38A6A5" w14:textId="77777777" w:rsidR="000152C6" w:rsidRPr="00AA1060" w:rsidRDefault="000152C6" w:rsidP="00C73F91">
            <w:pPr>
              <w:jc w:val="center"/>
              <w:rPr>
                <w:rFonts w:ascii="Angsana New" w:hAnsi="Angsana New" w:cs="Angsana New"/>
                <w:sz w:val="20"/>
                <w:szCs w:val="20"/>
              </w:rPr>
            </w:pPr>
          </w:p>
        </w:tc>
        <w:tc>
          <w:tcPr>
            <w:tcW w:w="436" w:type="dxa"/>
            <w:shd w:val="clear" w:color="auto" w:fill="E6E6E6"/>
            <w:noWrap/>
            <w:vAlign w:val="center"/>
          </w:tcPr>
          <w:p w14:paraId="645DE3A7" w14:textId="77777777" w:rsidR="000152C6" w:rsidRPr="00AA1060" w:rsidRDefault="000152C6" w:rsidP="00C73F91">
            <w:pPr>
              <w:jc w:val="center"/>
              <w:rPr>
                <w:rFonts w:ascii="Angsana New" w:hAnsi="Angsana New" w:cs="Angsana New"/>
                <w:sz w:val="20"/>
                <w:szCs w:val="20"/>
              </w:rPr>
            </w:pPr>
          </w:p>
        </w:tc>
        <w:tc>
          <w:tcPr>
            <w:tcW w:w="998" w:type="dxa"/>
            <w:shd w:val="clear" w:color="auto" w:fill="E6E6E6"/>
            <w:vAlign w:val="center"/>
          </w:tcPr>
          <w:p w14:paraId="00F36419" w14:textId="77777777" w:rsidR="000152C6" w:rsidRPr="00AA1060" w:rsidRDefault="000152C6" w:rsidP="00C73F91">
            <w:pPr>
              <w:jc w:val="center"/>
              <w:rPr>
                <w:rFonts w:ascii="Angsana New" w:hAnsi="Angsana New" w:cs="Angsana New"/>
                <w:sz w:val="20"/>
                <w:szCs w:val="20"/>
              </w:rPr>
            </w:pPr>
          </w:p>
        </w:tc>
        <w:tc>
          <w:tcPr>
            <w:tcW w:w="363" w:type="dxa"/>
            <w:vMerge/>
            <w:shd w:val="clear" w:color="auto" w:fill="E6E6E6"/>
            <w:vAlign w:val="center"/>
          </w:tcPr>
          <w:p w14:paraId="1453D22D" w14:textId="77777777" w:rsidR="000152C6" w:rsidRPr="00AA1060" w:rsidRDefault="000152C6" w:rsidP="00C73F91">
            <w:pPr>
              <w:jc w:val="center"/>
              <w:rPr>
                <w:sz w:val="20"/>
                <w:szCs w:val="20"/>
              </w:rPr>
            </w:pPr>
          </w:p>
        </w:tc>
      </w:tr>
      <w:tr w:rsidR="000152C6" w:rsidRPr="00AA1060" w14:paraId="34129FF8" w14:textId="77777777" w:rsidTr="00C73F91">
        <w:trPr>
          <w:cantSplit/>
          <w:jc w:val="center"/>
        </w:trPr>
        <w:tc>
          <w:tcPr>
            <w:tcW w:w="435" w:type="dxa"/>
            <w:vMerge/>
            <w:shd w:val="clear" w:color="auto" w:fill="auto"/>
            <w:textDirection w:val="btLr"/>
            <w:vAlign w:val="center"/>
          </w:tcPr>
          <w:p w14:paraId="59862EB4" w14:textId="77777777" w:rsidR="000152C6" w:rsidRPr="00AA1060" w:rsidRDefault="000152C6" w:rsidP="00C73F91">
            <w:pPr>
              <w:ind w:left="-525" w:right="113"/>
              <w:jc w:val="center"/>
              <w:rPr>
                <w:sz w:val="20"/>
                <w:szCs w:val="20"/>
              </w:rPr>
            </w:pPr>
          </w:p>
        </w:tc>
        <w:tc>
          <w:tcPr>
            <w:tcW w:w="1406" w:type="dxa"/>
            <w:shd w:val="clear" w:color="auto" w:fill="auto"/>
            <w:noWrap/>
            <w:vAlign w:val="center"/>
          </w:tcPr>
          <w:p w14:paraId="0BBAA003" w14:textId="77777777" w:rsidR="000152C6" w:rsidRPr="00AA1060" w:rsidRDefault="000152C6" w:rsidP="00C73F91">
            <w:pPr>
              <w:jc w:val="center"/>
              <w:rPr>
                <w:sz w:val="20"/>
                <w:szCs w:val="20"/>
              </w:rPr>
            </w:pPr>
            <w:r w:rsidRPr="00AA1060">
              <w:rPr>
                <w:sz w:val="20"/>
                <w:szCs w:val="20"/>
              </w:rPr>
              <w:t>Personnages</w:t>
            </w:r>
          </w:p>
        </w:tc>
        <w:tc>
          <w:tcPr>
            <w:tcW w:w="1091" w:type="dxa"/>
            <w:shd w:val="clear" w:color="auto" w:fill="auto"/>
            <w:noWrap/>
            <w:vAlign w:val="center"/>
          </w:tcPr>
          <w:p w14:paraId="119946CB" w14:textId="77777777" w:rsidR="000152C6" w:rsidRPr="00AA1060" w:rsidRDefault="000152C6" w:rsidP="00C73F91">
            <w:pPr>
              <w:jc w:val="center"/>
              <w:rPr>
                <w:rFonts w:ascii="Angsana New" w:hAnsi="Angsana New" w:cs="Angsana New"/>
                <w:sz w:val="20"/>
                <w:szCs w:val="20"/>
              </w:rPr>
            </w:pPr>
          </w:p>
        </w:tc>
        <w:tc>
          <w:tcPr>
            <w:tcW w:w="721" w:type="dxa"/>
            <w:shd w:val="clear" w:color="auto" w:fill="auto"/>
            <w:noWrap/>
            <w:vAlign w:val="center"/>
          </w:tcPr>
          <w:p w14:paraId="403D99F6" w14:textId="77777777" w:rsidR="000152C6" w:rsidRPr="00AA1060" w:rsidRDefault="000152C6" w:rsidP="00C73F91">
            <w:pPr>
              <w:jc w:val="center"/>
              <w:rPr>
                <w:rFonts w:ascii="Angsana New" w:hAnsi="Angsana New" w:cs="Angsana New"/>
                <w:sz w:val="20"/>
                <w:szCs w:val="20"/>
              </w:rPr>
            </w:pPr>
          </w:p>
        </w:tc>
        <w:tc>
          <w:tcPr>
            <w:tcW w:w="1015" w:type="dxa"/>
            <w:shd w:val="clear" w:color="auto" w:fill="auto"/>
            <w:noWrap/>
            <w:vAlign w:val="center"/>
          </w:tcPr>
          <w:p w14:paraId="16483F65" w14:textId="77777777" w:rsidR="000152C6" w:rsidRPr="00AA1060" w:rsidRDefault="000152C6" w:rsidP="00C73F91">
            <w:pPr>
              <w:jc w:val="center"/>
              <w:rPr>
                <w:rFonts w:ascii="Angsana New" w:hAnsi="Angsana New" w:cs="Angsana New"/>
                <w:sz w:val="20"/>
                <w:szCs w:val="20"/>
              </w:rPr>
            </w:pPr>
          </w:p>
        </w:tc>
        <w:tc>
          <w:tcPr>
            <w:tcW w:w="931" w:type="dxa"/>
            <w:shd w:val="clear" w:color="auto" w:fill="auto"/>
            <w:noWrap/>
            <w:vAlign w:val="center"/>
          </w:tcPr>
          <w:p w14:paraId="6CB4D50A" w14:textId="77777777" w:rsidR="000152C6" w:rsidRPr="00AA1060" w:rsidRDefault="000152C6" w:rsidP="00C73F91">
            <w:pPr>
              <w:jc w:val="center"/>
              <w:rPr>
                <w:rFonts w:ascii="Angsana New" w:hAnsi="Angsana New" w:cs="Angsana New"/>
                <w:sz w:val="20"/>
                <w:szCs w:val="20"/>
              </w:rPr>
            </w:pPr>
          </w:p>
        </w:tc>
        <w:tc>
          <w:tcPr>
            <w:tcW w:w="365" w:type="dxa"/>
            <w:shd w:val="clear" w:color="auto" w:fill="auto"/>
            <w:noWrap/>
            <w:vAlign w:val="center"/>
          </w:tcPr>
          <w:p w14:paraId="705DC82E" w14:textId="77777777" w:rsidR="000152C6" w:rsidRPr="00AA1060" w:rsidRDefault="000152C6" w:rsidP="00C73F91">
            <w:pPr>
              <w:jc w:val="center"/>
              <w:rPr>
                <w:rFonts w:ascii="Angsana New" w:hAnsi="Angsana New" w:cs="Angsana New"/>
                <w:sz w:val="20"/>
                <w:szCs w:val="20"/>
              </w:rPr>
            </w:pPr>
          </w:p>
        </w:tc>
        <w:tc>
          <w:tcPr>
            <w:tcW w:w="1194" w:type="dxa"/>
            <w:shd w:val="clear" w:color="auto" w:fill="auto"/>
            <w:noWrap/>
            <w:vAlign w:val="center"/>
          </w:tcPr>
          <w:p w14:paraId="58D58E1C" w14:textId="77777777" w:rsidR="000152C6" w:rsidRPr="00AA1060" w:rsidRDefault="000152C6" w:rsidP="00C73F91">
            <w:pPr>
              <w:jc w:val="center"/>
              <w:rPr>
                <w:rFonts w:ascii="Angsana New" w:hAnsi="Angsana New" w:cs="Angsana New"/>
                <w:sz w:val="20"/>
                <w:szCs w:val="20"/>
              </w:rPr>
            </w:pPr>
          </w:p>
        </w:tc>
        <w:tc>
          <w:tcPr>
            <w:tcW w:w="1295" w:type="dxa"/>
            <w:shd w:val="clear" w:color="auto" w:fill="auto"/>
            <w:noWrap/>
            <w:vAlign w:val="center"/>
          </w:tcPr>
          <w:p w14:paraId="13B9BCB0" w14:textId="77777777" w:rsidR="000152C6" w:rsidRPr="00AA1060" w:rsidRDefault="000152C6" w:rsidP="00C73F91">
            <w:pPr>
              <w:jc w:val="center"/>
              <w:rPr>
                <w:rFonts w:ascii="Angsana New" w:hAnsi="Angsana New" w:cs="Angsana New"/>
                <w:sz w:val="20"/>
                <w:szCs w:val="20"/>
              </w:rPr>
            </w:pPr>
          </w:p>
        </w:tc>
        <w:tc>
          <w:tcPr>
            <w:tcW w:w="1325" w:type="dxa"/>
            <w:shd w:val="clear" w:color="auto" w:fill="auto"/>
            <w:noWrap/>
            <w:vAlign w:val="center"/>
          </w:tcPr>
          <w:p w14:paraId="578870B8" w14:textId="77777777" w:rsidR="000152C6" w:rsidRPr="00AA1060" w:rsidRDefault="000152C6" w:rsidP="00C73F91">
            <w:pPr>
              <w:jc w:val="center"/>
              <w:rPr>
                <w:rFonts w:ascii="Angsana New" w:hAnsi="Angsana New" w:cs="Angsana New"/>
                <w:sz w:val="20"/>
                <w:szCs w:val="20"/>
              </w:rPr>
            </w:pPr>
          </w:p>
        </w:tc>
        <w:tc>
          <w:tcPr>
            <w:tcW w:w="1080" w:type="dxa"/>
            <w:shd w:val="clear" w:color="auto" w:fill="auto"/>
            <w:noWrap/>
            <w:vAlign w:val="center"/>
          </w:tcPr>
          <w:p w14:paraId="2859394F" w14:textId="77777777" w:rsidR="000152C6" w:rsidRPr="00AA1060" w:rsidRDefault="000152C6" w:rsidP="00C73F91">
            <w:pPr>
              <w:jc w:val="center"/>
              <w:rPr>
                <w:rFonts w:ascii="Angsana New" w:hAnsi="Angsana New" w:cs="Angsana New"/>
                <w:sz w:val="20"/>
                <w:szCs w:val="20"/>
              </w:rPr>
            </w:pPr>
          </w:p>
        </w:tc>
        <w:tc>
          <w:tcPr>
            <w:tcW w:w="970" w:type="dxa"/>
            <w:shd w:val="clear" w:color="auto" w:fill="auto"/>
            <w:noWrap/>
            <w:vAlign w:val="center"/>
          </w:tcPr>
          <w:p w14:paraId="01F845D9" w14:textId="77777777" w:rsidR="000152C6" w:rsidRPr="00AA1060" w:rsidRDefault="000152C6" w:rsidP="00C73F91">
            <w:pPr>
              <w:jc w:val="center"/>
              <w:rPr>
                <w:rFonts w:ascii="Angsana New" w:hAnsi="Angsana New" w:cs="Angsana New"/>
                <w:sz w:val="20"/>
                <w:szCs w:val="20"/>
              </w:rPr>
            </w:pPr>
          </w:p>
        </w:tc>
        <w:tc>
          <w:tcPr>
            <w:tcW w:w="436" w:type="dxa"/>
            <w:shd w:val="clear" w:color="auto" w:fill="auto"/>
            <w:noWrap/>
            <w:vAlign w:val="center"/>
          </w:tcPr>
          <w:p w14:paraId="2C9C4783" w14:textId="77777777" w:rsidR="000152C6" w:rsidRPr="00AA1060" w:rsidRDefault="000152C6" w:rsidP="00C73F91">
            <w:pPr>
              <w:jc w:val="center"/>
              <w:rPr>
                <w:rFonts w:ascii="Angsana New" w:hAnsi="Angsana New" w:cs="Angsana New"/>
                <w:sz w:val="20"/>
                <w:szCs w:val="20"/>
              </w:rPr>
            </w:pPr>
          </w:p>
        </w:tc>
        <w:tc>
          <w:tcPr>
            <w:tcW w:w="436" w:type="dxa"/>
            <w:shd w:val="clear" w:color="auto" w:fill="auto"/>
            <w:noWrap/>
            <w:vAlign w:val="center"/>
          </w:tcPr>
          <w:p w14:paraId="0270307B" w14:textId="77777777" w:rsidR="000152C6" w:rsidRPr="00AA1060" w:rsidRDefault="000152C6" w:rsidP="00C73F91">
            <w:pPr>
              <w:jc w:val="center"/>
              <w:rPr>
                <w:rFonts w:ascii="Angsana New" w:hAnsi="Angsana New" w:cs="Angsana New"/>
                <w:sz w:val="20"/>
                <w:szCs w:val="20"/>
              </w:rPr>
            </w:pPr>
          </w:p>
        </w:tc>
        <w:tc>
          <w:tcPr>
            <w:tcW w:w="436" w:type="dxa"/>
            <w:shd w:val="clear" w:color="auto" w:fill="E6E6E6"/>
            <w:noWrap/>
            <w:vAlign w:val="center"/>
          </w:tcPr>
          <w:p w14:paraId="25009888" w14:textId="77777777" w:rsidR="000152C6" w:rsidRPr="00AA1060" w:rsidRDefault="000152C6" w:rsidP="00C73F91">
            <w:pPr>
              <w:jc w:val="center"/>
              <w:rPr>
                <w:rFonts w:ascii="Angsana New" w:hAnsi="Angsana New" w:cs="Angsana New"/>
                <w:sz w:val="20"/>
                <w:szCs w:val="20"/>
              </w:rPr>
            </w:pPr>
          </w:p>
        </w:tc>
        <w:tc>
          <w:tcPr>
            <w:tcW w:w="436" w:type="dxa"/>
            <w:shd w:val="clear" w:color="auto" w:fill="E6E6E6"/>
            <w:noWrap/>
            <w:vAlign w:val="center"/>
          </w:tcPr>
          <w:p w14:paraId="22E85594" w14:textId="77777777" w:rsidR="000152C6" w:rsidRPr="00AA1060" w:rsidRDefault="000152C6" w:rsidP="00C73F91">
            <w:pPr>
              <w:jc w:val="center"/>
              <w:rPr>
                <w:rFonts w:ascii="Angsana New" w:hAnsi="Angsana New" w:cs="Angsana New"/>
                <w:sz w:val="20"/>
                <w:szCs w:val="20"/>
              </w:rPr>
            </w:pPr>
          </w:p>
        </w:tc>
        <w:tc>
          <w:tcPr>
            <w:tcW w:w="998" w:type="dxa"/>
            <w:shd w:val="clear" w:color="auto" w:fill="E6E6E6"/>
            <w:vAlign w:val="center"/>
          </w:tcPr>
          <w:p w14:paraId="4627D3C6" w14:textId="77777777" w:rsidR="000152C6" w:rsidRPr="00AA1060" w:rsidRDefault="000152C6" w:rsidP="00C73F91">
            <w:pPr>
              <w:jc w:val="center"/>
              <w:rPr>
                <w:rFonts w:ascii="Angsana New" w:hAnsi="Angsana New" w:cs="Angsana New"/>
                <w:sz w:val="20"/>
                <w:szCs w:val="20"/>
              </w:rPr>
            </w:pPr>
          </w:p>
        </w:tc>
        <w:tc>
          <w:tcPr>
            <w:tcW w:w="363" w:type="dxa"/>
            <w:vMerge/>
            <w:shd w:val="clear" w:color="auto" w:fill="E6E6E6"/>
            <w:vAlign w:val="center"/>
          </w:tcPr>
          <w:p w14:paraId="00F437F0" w14:textId="77777777" w:rsidR="000152C6" w:rsidRPr="00AA1060" w:rsidRDefault="000152C6" w:rsidP="00C73F91">
            <w:pPr>
              <w:jc w:val="center"/>
              <w:rPr>
                <w:sz w:val="20"/>
                <w:szCs w:val="20"/>
              </w:rPr>
            </w:pPr>
          </w:p>
        </w:tc>
      </w:tr>
      <w:tr w:rsidR="000152C6" w:rsidRPr="00AA1060" w14:paraId="3518B3D0" w14:textId="77777777" w:rsidTr="00C73F91">
        <w:trPr>
          <w:cantSplit/>
          <w:jc w:val="center"/>
        </w:trPr>
        <w:tc>
          <w:tcPr>
            <w:tcW w:w="435" w:type="dxa"/>
            <w:vMerge/>
            <w:shd w:val="clear" w:color="auto" w:fill="auto"/>
            <w:textDirection w:val="btLr"/>
            <w:vAlign w:val="center"/>
          </w:tcPr>
          <w:p w14:paraId="498FC642" w14:textId="77777777" w:rsidR="000152C6" w:rsidRPr="00AA1060" w:rsidRDefault="000152C6" w:rsidP="00C73F91">
            <w:pPr>
              <w:ind w:left="-525" w:right="113"/>
              <w:jc w:val="center"/>
              <w:rPr>
                <w:sz w:val="20"/>
                <w:szCs w:val="20"/>
              </w:rPr>
            </w:pPr>
          </w:p>
        </w:tc>
        <w:tc>
          <w:tcPr>
            <w:tcW w:w="1406" w:type="dxa"/>
            <w:shd w:val="clear" w:color="auto" w:fill="auto"/>
            <w:noWrap/>
            <w:vAlign w:val="center"/>
          </w:tcPr>
          <w:p w14:paraId="2BB5BD2A" w14:textId="77777777" w:rsidR="000152C6" w:rsidRPr="00AA1060" w:rsidRDefault="000152C6" w:rsidP="00C73F91">
            <w:pPr>
              <w:jc w:val="center"/>
              <w:rPr>
                <w:sz w:val="20"/>
                <w:szCs w:val="20"/>
              </w:rPr>
            </w:pPr>
            <w:r w:rsidRPr="00AA1060">
              <w:rPr>
                <w:sz w:val="20"/>
                <w:szCs w:val="20"/>
              </w:rPr>
              <w:t>Orants</w:t>
            </w:r>
          </w:p>
        </w:tc>
        <w:tc>
          <w:tcPr>
            <w:tcW w:w="1091" w:type="dxa"/>
            <w:shd w:val="clear" w:color="auto" w:fill="auto"/>
            <w:noWrap/>
            <w:vAlign w:val="center"/>
          </w:tcPr>
          <w:p w14:paraId="7626B4B1" w14:textId="77777777" w:rsidR="000152C6" w:rsidRPr="00AA1060" w:rsidRDefault="000152C6" w:rsidP="00C73F91">
            <w:pPr>
              <w:jc w:val="center"/>
              <w:rPr>
                <w:rFonts w:ascii="Angsana New" w:hAnsi="Angsana New" w:cs="Angsana New"/>
                <w:sz w:val="20"/>
                <w:szCs w:val="20"/>
              </w:rPr>
            </w:pPr>
          </w:p>
        </w:tc>
        <w:tc>
          <w:tcPr>
            <w:tcW w:w="721" w:type="dxa"/>
            <w:shd w:val="clear" w:color="auto" w:fill="auto"/>
            <w:noWrap/>
            <w:vAlign w:val="center"/>
          </w:tcPr>
          <w:p w14:paraId="45EEF298" w14:textId="77777777" w:rsidR="000152C6" w:rsidRPr="00AA1060" w:rsidRDefault="000152C6" w:rsidP="00C73F91">
            <w:pPr>
              <w:jc w:val="center"/>
              <w:rPr>
                <w:rFonts w:ascii="Angsana New" w:hAnsi="Angsana New" w:cs="Angsana New"/>
                <w:sz w:val="20"/>
                <w:szCs w:val="20"/>
              </w:rPr>
            </w:pPr>
          </w:p>
        </w:tc>
        <w:tc>
          <w:tcPr>
            <w:tcW w:w="1015" w:type="dxa"/>
            <w:shd w:val="clear" w:color="auto" w:fill="auto"/>
            <w:noWrap/>
            <w:vAlign w:val="center"/>
          </w:tcPr>
          <w:p w14:paraId="7ADD9AA4" w14:textId="77777777" w:rsidR="000152C6" w:rsidRPr="00AA1060" w:rsidRDefault="000152C6" w:rsidP="00C73F91">
            <w:pPr>
              <w:jc w:val="center"/>
              <w:rPr>
                <w:rFonts w:ascii="Angsana New" w:hAnsi="Angsana New" w:cs="Angsana New"/>
                <w:sz w:val="20"/>
                <w:szCs w:val="20"/>
              </w:rPr>
            </w:pPr>
          </w:p>
        </w:tc>
        <w:tc>
          <w:tcPr>
            <w:tcW w:w="931" w:type="dxa"/>
            <w:shd w:val="clear" w:color="auto" w:fill="auto"/>
            <w:noWrap/>
            <w:vAlign w:val="center"/>
          </w:tcPr>
          <w:p w14:paraId="22827539" w14:textId="77777777" w:rsidR="000152C6" w:rsidRPr="00AA1060" w:rsidRDefault="000152C6" w:rsidP="00C73F91">
            <w:pPr>
              <w:jc w:val="center"/>
              <w:rPr>
                <w:rFonts w:ascii="Angsana New" w:hAnsi="Angsana New" w:cs="Angsana New"/>
                <w:sz w:val="20"/>
                <w:szCs w:val="20"/>
              </w:rPr>
            </w:pPr>
          </w:p>
        </w:tc>
        <w:tc>
          <w:tcPr>
            <w:tcW w:w="365" w:type="dxa"/>
            <w:shd w:val="clear" w:color="auto" w:fill="auto"/>
            <w:noWrap/>
            <w:vAlign w:val="center"/>
          </w:tcPr>
          <w:p w14:paraId="01D7D810" w14:textId="77777777" w:rsidR="000152C6" w:rsidRPr="00AA1060" w:rsidRDefault="000152C6" w:rsidP="00C73F91">
            <w:pPr>
              <w:jc w:val="center"/>
              <w:rPr>
                <w:rFonts w:ascii="Angsana New" w:hAnsi="Angsana New" w:cs="Angsana New"/>
                <w:sz w:val="20"/>
                <w:szCs w:val="20"/>
              </w:rPr>
            </w:pPr>
          </w:p>
        </w:tc>
        <w:tc>
          <w:tcPr>
            <w:tcW w:w="1194" w:type="dxa"/>
            <w:shd w:val="clear" w:color="auto" w:fill="auto"/>
            <w:noWrap/>
            <w:vAlign w:val="center"/>
          </w:tcPr>
          <w:p w14:paraId="508894CF" w14:textId="77777777" w:rsidR="000152C6" w:rsidRPr="00AA1060" w:rsidRDefault="000152C6" w:rsidP="00C73F91">
            <w:pPr>
              <w:jc w:val="center"/>
              <w:rPr>
                <w:rFonts w:ascii="Angsana New" w:hAnsi="Angsana New" w:cs="Angsana New"/>
                <w:sz w:val="20"/>
                <w:szCs w:val="20"/>
              </w:rPr>
            </w:pPr>
          </w:p>
        </w:tc>
        <w:tc>
          <w:tcPr>
            <w:tcW w:w="1295" w:type="dxa"/>
            <w:shd w:val="clear" w:color="auto" w:fill="auto"/>
            <w:noWrap/>
            <w:vAlign w:val="center"/>
          </w:tcPr>
          <w:p w14:paraId="22C1AF7B" w14:textId="77777777" w:rsidR="000152C6" w:rsidRPr="00AA1060" w:rsidRDefault="000152C6" w:rsidP="00C73F91">
            <w:pPr>
              <w:jc w:val="center"/>
              <w:rPr>
                <w:rFonts w:ascii="Angsana New" w:hAnsi="Angsana New" w:cs="Angsana New"/>
                <w:sz w:val="20"/>
                <w:szCs w:val="20"/>
              </w:rPr>
            </w:pPr>
          </w:p>
        </w:tc>
        <w:tc>
          <w:tcPr>
            <w:tcW w:w="1325" w:type="dxa"/>
            <w:shd w:val="clear" w:color="auto" w:fill="auto"/>
            <w:noWrap/>
            <w:vAlign w:val="center"/>
          </w:tcPr>
          <w:p w14:paraId="7B75C9D6" w14:textId="77777777" w:rsidR="000152C6" w:rsidRPr="00AA1060" w:rsidRDefault="000152C6" w:rsidP="00C73F91">
            <w:pPr>
              <w:jc w:val="center"/>
              <w:rPr>
                <w:rFonts w:ascii="Angsana New" w:hAnsi="Angsana New" w:cs="Angsana New"/>
                <w:sz w:val="20"/>
                <w:szCs w:val="20"/>
              </w:rPr>
            </w:pPr>
          </w:p>
        </w:tc>
        <w:tc>
          <w:tcPr>
            <w:tcW w:w="1080" w:type="dxa"/>
            <w:shd w:val="clear" w:color="auto" w:fill="auto"/>
            <w:noWrap/>
            <w:vAlign w:val="center"/>
          </w:tcPr>
          <w:p w14:paraId="70CD13DF" w14:textId="76C09282" w:rsidR="000152C6" w:rsidRPr="00AA1060" w:rsidRDefault="00000000" w:rsidP="00C73F91">
            <w:pPr>
              <w:jc w:val="center"/>
              <w:rPr>
                <w:rFonts w:ascii="Angsana New" w:hAnsi="Angsana New" w:cs="Angsana New"/>
                <w:sz w:val="20"/>
                <w:szCs w:val="20"/>
              </w:rPr>
            </w:pPr>
            <w:hyperlink r:id="rId13685" w:anchor="Desc_ZIXGIR5" w:history="1">
              <w:r w:rsidR="000152C6" w:rsidRPr="00AA1060">
                <w:rPr>
                  <w:rStyle w:val="Hyperlink"/>
                  <w:rFonts w:ascii="Angsana New" w:hAnsi="Angsana New" w:cs="Angsana New"/>
                  <w:sz w:val="20"/>
                  <w:szCs w:val="20"/>
                </w:rPr>
                <w:t>ZIXGIR5</w:t>
              </w:r>
            </w:hyperlink>
          </w:p>
        </w:tc>
        <w:tc>
          <w:tcPr>
            <w:tcW w:w="970" w:type="dxa"/>
            <w:shd w:val="clear" w:color="auto" w:fill="auto"/>
            <w:noWrap/>
            <w:vAlign w:val="center"/>
          </w:tcPr>
          <w:p w14:paraId="0680390B" w14:textId="77777777" w:rsidR="000152C6" w:rsidRPr="00AA1060" w:rsidRDefault="000152C6" w:rsidP="00C73F91">
            <w:pPr>
              <w:jc w:val="center"/>
              <w:rPr>
                <w:rFonts w:ascii="Angsana New" w:hAnsi="Angsana New" w:cs="Angsana New"/>
                <w:sz w:val="20"/>
                <w:szCs w:val="20"/>
              </w:rPr>
            </w:pPr>
          </w:p>
        </w:tc>
        <w:tc>
          <w:tcPr>
            <w:tcW w:w="436" w:type="dxa"/>
            <w:shd w:val="clear" w:color="auto" w:fill="auto"/>
            <w:noWrap/>
            <w:vAlign w:val="center"/>
          </w:tcPr>
          <w:p w14:paraId="0019052F" w14:textId="77777777" w:rsidR="000152C6" w:rsidRPr="00AA1060" w:rsidRDefault="000152C6" w:rsidP="00C73F91">
            <w:pPr>
              <w:jc w:val="center"/>
              <w:rPr>
                <w:rFonts w:ascii="Angsana New" w:hAnsi="Angsana New" w:cs="Angsana New"/>
                <w:sz w:val="20"/>
                <w:szCs w:val="20"/>
              </w:rPr>
            </w:pPr>
          </w:p>
        </w:tc>
        <w:tc>
          <w:tcPr>
            <w:tcW w:w="436" w:type="dxa"/>
            <w:shd w:val="clear" w:color="auto" w:fill="auto"/>
            <w:noWrap/>
            <w:vAlign w:val="center"/>
          </w:tcPr>
          <w:p w14:paraId="5AE899AA" w14:textId="77777777" w:rsidR="000152C6" w:rsidRPr="00AA1060" w:rsidRDefault="000152C6" w:rsidP="00C73F91">
            <w:pPr>
              <w:jc w:val="center"/>
              <w:rPr>
                <w:rFonts w:ascii="Angsana New" w:hAnsi="Angsana New" w:cs="Angsana New"/>
                <w:sz w:val="20"/>
                <w:szCs w:val="20"/>
              </w:rPr>
            </w:pPr>
          </w:p>
        </w:tc>
        <w:tc>
          <w:tcPr>
            <w:tcW w:w="436" w:type="dxa"/>
            <w:shd w:val="clear" w:color="auto" w:fill="auto"/>
            <w:noWrap/>
            <w:vAlign w:val="center"/>
          </w:tcPr>
          <w:p w14:paraId="285BF470" w14:textId="77777777" w:rsidR="000152C6" w:rsidRPr="00AA1060" w:rsidRDefault="000152C6" w:rsidP="00C73F91">
            <w:pPr>
              <w:jc w:val="center"/>
              <w:rPr>
                <w:rFonts w:ascii="Angsana New" w:hAnsi="Angsana New" w:cs="Angsana New"/>
                <w:sz w:val="20"/>
                <w:szCs w:val="20"/>
              </w:rPr>
            </w:pPr>
          </w:p>
        </w:tc>
        <w:tc>
          <w:tcPr>
            <w:tcW w:w="436" w:type="dxa"/>
            <w:shd w:val="clear" w:color="auto" w:fill="E6E6E6"/>
            <w:noWrap/>
            <w:vAlign w:val="center"/>
          </w:tcPr>
          <w:p w14:paraId="6ABD4074" w14:textId="77777777" w:rsidR="000152C6" w:rsidRPr="00AA1060" w:rsidRDefault="000152C6" w:rsidP="00C73F91">
            <w:pPr>
              <w:jc w:val="center"/>
              <w:rPr>
                <w:rFonts w:ascii="Angsana New" w:hAnsi="Angsana New" w:cs="Angsana New"/>
                <w:sz w:val="20"/>
                <w:szCs w:val="20"/>
              </w:rPr>
            </w:pPr>
          </w:p>
        </w:tc>
        <w:tc>
          <w:tcPr>
            <w:tcW w:w="998" w:type="dxa"/>
            <w:shd w:val="clear" w:color="auto" w:fill="E6E6E6"/>
            <w:vAlign w:val="center"/>
          </w:tcPr>
          <w:p w14:paraId="795EA530" w14:textId="77777777" w:rsidR="000152C6" w:rsidRPr="00AA1060" w:rsidRDefault="000152C6" w:rsidP="00C73F91">
            <w:pPr>
              <w:jc w:val="center"/>
              <w:rPr>
                <w:rFonts w:ascii="Angsana New" w:hAnsi="Angsana New" w:cs="Angsana New"/>
                <w:sz w:val="20"/>
                <w:szCs w:val="20"/>
              </w:rPr>
            </w:pPr>
          </w:p>
        </w:tc>
        <w:tc>
          <w:tcPr>
            <w:tcW w:w="363" w:type="dxa"/>
            <w:vMerge/>
            <w:shd w:val="clear" w:color="auto" w:fill="E6E6E6"/>
            <w:vAlign w:val="center"/>
          </w:tcPr>
          <w:p w14:paraId="3EF416BA" w14:textId="77777777" w:rsidR="000152C6" w:rsidRPr="00AA1060" w:rsidRDefault="000152C6" w:rsidP="00C73F91">
            <w:pPr>
              <w:jc w:val="center"/>
              <w:rPr>
                <w:sz w:val="20"/>
                <w:szCs w:val="20"/>
              </w:rPr>
            </w:pPr>
          </w:p>
        </w:tc>
      </w:tr>
      <w:tr w:rsidR="000152C6" w:rsidRPr="00AA1060" w14:paraId="1D8AA3A9" w14:textId="77777777" w:rsidTr="00C73F91">
        <w:trPr>
          <w:cantSplit/>
          <w:jc w:val="center"/>
        </w:trPr>
        <w:tc>
          <w:tcPr>
            <w:tcW w:w="435" w:type="dxa"/>
            <w:vMerge/>
            <w:shd w:val="clear" w:color="auto" w:fill="auto"/>
            <w:textDirection w:val="btLr"/>
            <w:vAlign w:val="center"/>
          </w:tcPr>
          <w:p w14:paraId="0FB70F07" w14:textId="77777777" w:rsidR="000152C6" w:rsidRPr="00AA1060" w:rsidRDefault="000152C6" w:rsidP="00C73F91">
            <w:pPr>
              <w:ind w:left="-525" w:right="113"/>
              <w:jc w:val="center"/>
              <w:rPr>
                <w:sz w:val="20"/>
                <w:szCs w:val="20"/>
              </w:rPr>
            </w:pPr>
          </w:p>
        </w:tc>
        <w:tc>
          <w:tcPr>
            <w:tcW w:w="1406" w:type="dxa"/>
            <w:shd w:val="clear" w:color="auto" w:fill="auto"/>
            <w:noWrap/>
            <w:vAlign w:val="center"/>
          </w:tcPr>
          <w:p w14:paraId="7CC8388F" w14:textId="77777777" w:rsidR="000152C6" w:rsidRPr="00AA1060" w:rsidRDefault="000152C6" w:rsidP="00C73F91">
            <w:pPr>
              <w:jc w:val="center"/>
              <w:rPr>
                <w:sz w:val="20"/>
                <w:szCs w:val="20"/>
              </w:rPr>
            </w:pPr>
            <w:r w:rsidRPr="00AA1060">
              <w:rPr>
                <w:sz w:val="20"/>
                <w:szCs w:val="20"/>
              </w:rPr>
              <w:t>Cornif. Anthrop.</w:t>
            </w:r>
          </w:p>
        </w:tc>
        <w:tc>
          <w:tcPr>
            <w:tcW w:w="1091" w:type="dxa"/>
            <w:shd w:val="clear" w:color="auto" w:fill="auto"/>
            <w:noWrap/>
            <w:vAlign w:val="center"/>
          </w:tcPr>
          <w:p w14:paraId="282ECEEB" w14:textId="77777777" w:rsidR="000152C6" w:rsidRPr="00AA1060" w:rsidRDefault="000152C6" w:rsidP="00C73F91">
            <w:pPr>
              <w:jc w:val="center"/>
              <w:rPr>
                <w:rFonts w:ascii="Angsana New" w:hAnsi="Angsana New" w:cs="Angsana New"/>
                <w:sz w:val="20"/>
                <w:szCs w:val="20"/>
              </w:rPr>
            </w:pPr>
          </w:p>
        </w:tc>
        <w:tc>
          <w:tcPr>
            <w:tcW w:w="721" w:type="dxa"/>
            <w:shd w:val="clear" w:color="auto" w:fill="auto"/>
            <w:noWrap/>
            <w:vAlign w:val="center"/>
          </w:tcPr>
          <w:p w14:paraId="26C4E8B6" w14:textId="77777777" w:rsidR="000152C6" w:rsidRPr="00AA1060" w:rsidRDefault="000152C6" w:rsidP="00C73F91">
            <w:pPr>
              <w:jc w:val="center"/>
              <w:rPr>
                <w:rFonts w:ascii="Angsana New" w:hAnsi="Angsana New" w:cs="Angsana New"/>
                <w:sz w:val="20"/>
                <w:szCs w:val="20"/>
              </w:rPr>
            </w:pPr>
          </w:p>
        </w:tc>
        <w:tc>
          <w:tcPr>
            <w:tcW w:w="1015" w:type="dxa"/>
            <w:shd w:val="clear" w:color="auto" w:fill="auto"/>
            <w:noWrap/>
            <w:vAlign w:val="center"/>
          </w:tcPr>
          <w:p w14:paraId="6B2051B3" w14:textId="77777777" w:rsidR="000152C6" w:rsidRPr="00AA1060" w:rsidRDefault="000152C6" w:rsidP="00C73F91">
            <w:pPr>
              <w:jc w:val="center"/>
              <w:rPr>
                <w:rFonts w:ascii="Angsana New" w:hAnsi="Angsana New" w:cs="Angsana New"/>
                <w:sz w:val="20"/>
                <w:szCs w:val="20"/>
              </w:rPr>
            </w:pPr>
          </w:p>
        </w:tc>
        <w:tc>
          <w:tcPr>
            <w:tcW w:w="931" w:type="dxa"/>
            <w:shd w:val="clear" w:color="auto" w:fill="auto"/>
            <w:noWrap/>
            <w:vAlign w:val="center"/>
          </w:tcPr>
          <w:p w14:paraId="51EB3A16" w14:textId="250A573F" w:rsidR="000152C6" w:rsidRPr="00AA1060" w:rsidRDefault="00000000" w:rsidP="00C73F91">
            <w:pPr>
              <w:jc w:val="center"/>
              <w:rPr>
                <w:rFonts w:ascii="Angsana New" w:hAnsi="Angsana New" w:cs="Angsana New"/>
                <w:sz w:val="20"/>
                <w:szCs w:val="20"/>
              </w:rPr>
            </w:pPr>
            <w:hyperlink r:id="rId13686" w:anchor="Desc_ZIVGIIR11A" w:history="1">
              <w:r w:rsidR="000152C6" w:rsidRPr="00AA1060">
                <w:rPr>
                  <w:rStyle w:val="Hyperlink"/>
                  <w:rFonts w:ascii="Angsana New" w:hAnsi="Angsana New" w:cs="Angsana New"/>
                  <w:sz w:val="20"/>
                  <w:szCs w:val="20"/>
                </w:rPr>
                <w:t>ZIVGIIR11A</w:t>
              </w:r>
            </w:hyperlink>
          </w:p>
        </w:tc>
        <w:tc>
          <w:tcPr>
            <w:tcW w:w="365" w:type="dxa"/>
            <w:shd w:val="clear" w:color="auto" w:fill="auto"/>
            <w:noWrap/>
            <w:vAlign w:val="center"/>
          </w:tcPr>
          <w:p w14:paraId="482033C9" w14:textId="77777777" w:rsidR="000152C6" w:rsidRPr="00AA1060" w:rsidRDefault="000152C6" w:rsidP="00C73F91">
            <w:pPr>
              <w:jc w:val="center"/>
              <w:rPr>
                <w:rFonts w:ascii="Angsana New" w:hAnsi="Angsana New" w:cs="Angsana New"/>
                <w:sz w:val="20"/>
                <w:szCs w:val="20"/>
              </w:rPr>
            </w:pPr>
          </w:p>
        </w:tc>
        <w:tc>
          <w:tcPr>
            <w:tcW w:w="1194" w:type="dxa"/>
            <w:shd w:val="clear" w:color="auto" w:fill="auto"/>
            <w:noWrap/>
            <w:vAlign w:val="center"/>
          </w:tcPr>
          <w:p w14:paraId="166F7F0A" w14:textId="77777777" w:rsidR="000152C6" w:rsidRPr="00AA1060" w:rsidRDefault="000152C6" w:rsidP="00C73F91">
            <w:pPr>
              <w:jc w:val="center"/>
              <w:rPr>
                <w:rFonts w:ascii="Angsana New" w:hAnsi="Angsana New" w:cs="Angsana New"/>
                <w:sz w:val="20"/>
                <w:szCs w:val="20"/>
              </w:rPr>
            </w:pPr>
          </w:p>
        </w:tc>
        <w:tc>
          <w:tcPr>
            <w:tcW w:w="1295" w:type="dxa"/>
            <w:shd w:val="clear" w:color="auto" w:fill="auto"/>
            <w:noWrap/>
            <w:vAlign w:val="center"/>
          </w:tcPr>
          <w:p w14:paraId="4E694E04" w14:textId="77777777" w:rsidR="000152C6" w:rsidRPr="00AA1060" w:rsidRDefault="000152C6" w:rsidP="00C73F91">
            <w:pPr>
              <w:jc w:val="center"/>
              <w:rPr>
                <w:rFonts w:ascii="Angsana New" w:hAnsi="Angsana New" w:cs="Angsana New"/>
                <w:sz w:val="20"/>
                <w:szCs w:val="20"/>
              </w:rPr>
            </w:pPr>
          </w:p>
        </w:tc>
        <w:tc>
          <w:tcPr>
            <w:tcW w:w="1325" w:type="dxa"/>
            <w:shd w:val="clear" w:color="auto" w:fill="auto"/>
            <w:noWrap/>
            <w:vAlign w:val="center"/>
          </w:tcPr>
          <w:p w14:paraId="38E2CFD0" w14:textId="77777777" w:rsidR="000152C6" w:rsidRPr="00AA1060" w:rsidRDefault="000152C6" w:rsidP="00C73F91">
            <w:pPr>
              <w:jc w:val="center"/>
              <w:rPr>
                <w:rFonts w:ascii="Angsana New" w:hAnsi="Angsana New" w:cs="Angsana New"/>
                <w:sz w:val="20"/>
                <w:szCs w:val="20"/>
              </w:rPr>
            </w:pPr>
          </w:p>
        </w:tc>
        <w:tc>
          <w:tcPr>
            <w:tcW w:w="1080" w:type="dxa"/>
            <w:shd w:val="clear" w:color="auto" w:fill="auto"/>
            <w:noWrap/>
            <w:vAlign w:val="center"/>
          </w:tcPr>
          <w:p w14:paraId="704B28AA" w14:textId="77777777" w:rsidR="000152C6" w:rsidRPr="00AA1060" w:rsidRDefault="000152C6" w:rsidP="00C73F91">
            <w:pPr>
              <w:jc w:val="center"/>
              <w:rPr>
                <w:rFonts w:ascii="Angsana New" w:hAnsi="Angsana New" w:cs="Angsana New"/>
                <w:sz w:val="20"/>
                <w:szCs w:val="20"/>
              </w:rPr>
            </w:pPr>
          </w:p>
        </w:tc>
        <w:tc>
          <w:tcPr>
            <w:tcW w:w="970" w:type="dxa"/>
            <w:shd w:val="clear" w:color="auto" w:fill="auto"/>
            <w:noWrap/>
            <w:vAlign w:val="center"/>
          </w:tcPr>
          <w:p w14:paraId="0E63F440" w14:textId="77777777" w:rsidR="000152C6" w:rsidRPr="00AA1060" w:rsidRDefault="000152C6" w:rsidP="00C73F91">
            <w:pPr>
              <w:jc w:val="center"/>
              <w:rPr>
                <w:rFonts w:ascii="Angsana New" w:hAnsi="Angsana New" w:cs="Angsana New"/>
                <w:sz w:val="20"/>
                <w:szCs w:val="20"/>
              </w:rPr>
            </w:pPr>
          </w:p>
        </w:tc>
        <w:tc>
          <w:tcPr>
            <w:tcW w:w="436" w:type="dxa"/>
            <w:shd w:val="clear" w:color="auto" w:fill="auto"/>
            <w:noWrap/>
            <w:vAlign w:val="center"/>
          </w:tcPr>
          <w:p w14:paraId="2B9E03B5" w14:textId="77777777" w:rsidR="000152C6" w:rsidRPr="00AA1060" w:rsidRDefault="000152C6" w:rsidP="00C73F91">
            <w:pPr>
              <w:jc w:val="center"/>
              <w:rPr>
                <w:rFonts w:ascii="Angsana New" w:hAnsi="Angsana New" w:cs="Angsana New"/>
                <w:sz w:val="20"/>
                <w:szCs w:val="20"/>
              </w:rPr>
            </w:pPr>
          </w:p>
        </w:tc>
        <w:tc>
          <w:tcPr>
            <w:tcW w:w="436" w:type="dxa"/>
            <w:shd w:val="clear" w:color="auto" w:fill="auto"/>
            <w:noWrap/>
            <w:vAlign w:val="center"/>
          </w:tcPr>
          <w:p w14:paraId="68010307" w14:textId="77777777" w:rsidR="000152C6" w:rsidRPr="00AA1060" w:rsidRDefault="000152C6" w:rsidP="00C73F91">
            <w:pPr>
              <w:jc w:val="center"/>
              <w:rPr>
                <w:rFonts w:ascii="Angsana New" w:hAnsi="Angsana New" w:cs="Angsana New"/>
                <w:sz w:val="20"/>
                <w:szCs w:val="20"/>
              </w:rPr>
            </w:pPr>
          </w:p>
        </w:tc>
        <w:tc>
          <w:tcPr>
            <w:tcW w:w="436" w:type="dxa"/>
            <w:shd w:val="clear" w:color="auto" w:fill="auto"/>
            <w:noWrap/>
            <w:vAlign w:val="center"/>
          </w:tcPr>
          <w:p w14:paraId="09DE204D" w14:textId="77777777" w:rsidR="000152C6" w:rsidRPr="00AA1060" w:rsidRDefault="000152C6" w:rsidP="00C73F91">
            <w:pPr>
              <w:jc w:val="center"/>
              <w:rPr>
                <w:rFonts w:ascii="Angsana New" w:hAnsi="Angsana New" w:cs="Angsana New"/>
                <w:sz w:val="20"/>
                <w:szCs w:val="20"/>
              </w:rPr>
            </w:pPr>
          </w:p>
        </w:tc>
        <w:tc>
          <w:tcPr>
            <w:tcW w:w="436" w:type="dxa"/>
            <w:shd w:val="clear" w:color="auto" w:fill="auto"/>
            <w:noWrap/>
            <w:vAlign w:val="center"/>
          </w:tcPr>
          <w:p w14:paraId="2989EE02" w14:textId="77777777" w:rsidR="000152C6" w:rsidRPr="00AA1060" w:rsidRDefault="000152C6" w:rsidP="00C73F91">
            <w:pPr>
              <w:jc w:val="center"/>
              <w:rPr>
                <w:rFonts w:ascii="Angsana New" w:hAnsi="Angsana New" w:cs="Angsana New"/>
                <w:sz w:val="20"/>
                <w:szCs w:val="20"/>
              </w:rPr>
            </w:pPr>
          </w:p>
        </w:tc>
        <w:tc>
          <w:tcPr>
            <w:tcW w:w="998" w:type="dxa"/>
            <w:shd w:val="clear" w:color="auto" w:fill="E6E6E6"/>
            <w:vAlign w:val="center"/>
          </w:tcPr>
          <w:p w14:paraId="2B7C99DF" w14:textId="77777777" w:rsidR="000152C6" w:rsidRPr="00AA1060" w:rsidRDefault="000152C6" w:rsidP="00C73F91">
            <w:pPr>
              <w:jc w:val="center"/>
              <w:rPr>
                <w:rFonts w:ascii="Angsana New" w:hAnsi="Angsana New" w:cs="Angsana New"/>
                <w:sz w:val="20"/>
                <w:szCs w:val="20"/>
              </w:rPr>
            </w:pPr>
          </w:p>
        </w:tc>
        <w:tc>
          <w:tcPr>
            <w:tcW w:w="363" w:type="dxa"/>
            <w:vMerge/>
            <w:shd w:val="clear" w:color="auto" w:fill="E6E6E6"/>
            <w:vAlign w:val="center"/>
          </w:tcPr>
          <w:p w14:paraId="6627BD00" w14:textId="77777777" w:rsidR="000152C6" w:rsidRPr="00AA1060" w:rsidRDefault="000152C6" w:rsidP="00C73F91">
            <w:pPr>
              <w:jc w:val="center"/>
              <w:rPr>
                <w:sz w:val="20"/>
                <w:szCs w:val="20"/>
              </w:rPr>
            </w:pPr>
          </w:p>
        </w:tc>
      </w:tr>
      <w:tr w:rsidR="000152C6" w:rsidRPr="00AA1060" w14:paraId="6605935D" w14:textId="77777777" w:rsidTr="00C73F91">
        <w:trPr>
          <w:cantSplit/>
          <w:jc w:val="center"/>
        </w:trPr>
        <w:tc>
          <w:tcPr>
            <w:tcW w:w="435" w:type="dxa"/>
            <w:vMerge/>
            <w:shd w:val="clear" w:color="auto" w:fill="auto"/>
            <w:textDirection w:val="btLr"/>
            <w:vAlign w:val="center"/>
          </w:tcPr>
          <w:p w14:paraId="6AB54B21" w14:textId="77777777" w:rsidR="000152C6" w:rsidRPr="00AA1060" w:rsidRDefault="000152C6" w:rsidP="00C73F91">
            <w:pPr>
              <w:ind w:left="-525" w:right="113"/>
              <w:jc w:val="center"/>
              <w:rPr>
                <w:sz w:val="20"/>
                <w:szCs w:val="20"/>
              </w:rPr>
            </w:pPr>
          </w:p>
        </w:tc>
        <w:tc>
          <w:tcPr>
            <w:tcW w:w="1406" w:type="dxa"/>
            <w:shd w:val="clear" w:color="auto" w:fill="auto"/>
            <w:noWrap/>
            <w:vAlign w:val="center"/>
          </w:tcPr>
          <w:p w14:paraId="48102ECB" w14:textId="77777777" w:rsidR="000152C6" w:rsidRPr="00AA1060" w:rsidRDefault="000152C6" w:rsidP="00C73F91">
            <w:pPr>
              <w:jc w:val="center"/>
              <w:rPr>
                <w:sz w:val="20"/>
                <w:szCs w:val="20"/>
              </w:rPr>
            </w:pPr>
            <w:r w:rsidRPr="00AA1060">
              <w:rPr>
                <w:sz w:val="20"/>
                <w:szCs w:val="20"/>
              </w:rPr>
              <w:t xml:space="preserve">Grands </w:t>
            </w:r>
          </w:p>
          <w:p w14:paraId="2FDFFA9D" w14:textId="77777777" w:rsidR="000152C6" w:rsidRPr="00AA1060" w:rsidRDefault="000152C6" w:rsidP="00C73F91">
            <w:pPr>
              <w:jc w:val="center"/>
              <w:rPr>
                <w:sz w:val="20"/>
                <w:szCs w:val="20"/>
              </w:rPr>
            </w:pPr>
            <w:r w:rsidRPr="00AA1060">
              <w:rPr>
                <w:sz w:val="20"/>
                <w:szCs w:val="20"/>
              </w:rPr>
              <w:t>Anthropop.</w:t>
            </w:r>
          </w:p>
        </w:tc>
        <w:tc>
          <w:tcPr>
            <w:tcW w:w="1091" w:type="dxa"/>
            <w:shd w:val="clear" w:color="auto" w:fill="auto"/>
            <w:noWrap/>
            <w:vAlign w:val="center"/>
          </w:tcPr>
          <w:p w14:paraId="3E9E1CD8" w14:textId="77777777" w:rsidR="000152C6" w:rsidRPr="00AA1060" w:rsidRDefault="000152C6" w:rsidP="00C73F91">
            <w:pPr>
              <w:jc w:val="center"/>
              <w:rPr>
                <w:rFonts w:ascii="Angsana New" w:hAnsi="Angsana New" w:cs="Angsana New"/>
                <w:sz w:val="20"/>
                <w:szCs w:val="20"/>
              </w:rPr>
            </w:pPr>
          </w:p>
        </w:tc>
        <w:tc>
          <w:tcPr>
            <w:tcW w:w="721" w:type="dxa"/>
            <w:shd w:val="clear" w:color="auto" w:fill="auto"/>
            <w:noWrap/>
            <w:vAlign w:val="center"/>
          </w:tcPr>
          <w:p w14:paraId="52C57311" w14:textId="77777777" w:rsidR="000152C6" w:rsidRPr="00AA1060" w:rsidRDefault="000152C6" w:rsidP="00C73F91">
            <w:pPr>
              <w:jc w:val="center"/>
              <w:rPr>
                <w:rFonts w:ascii="Angsana New" w:hAnsi="Angsana New" w:cs="Angsana New"/>
                <w:sz w:val="20"/>
                <w:szCs w:val="20"/>
              </w:rPr>
            </w:pPr>
          </w:p>
        </w:tc>
        <w:tc>
          <w:tcPr>
            <w:tcW w:w="1015" w:type="dxa"/>
            <w:shd w:val="clear" w:color="auto" w:fill="auto"/>
            <w:noWrap/>
            <w:vAlign w:val="center"/>
          </w:tcPr>
          <w:p w14:paraId="7BDC42E4" w14:textId="77777777" w:rsidR="000152C6" w:rsidRPr="00AA1060" w:rsidRDefault="000152C6" w:rsidP="00C73F91">
            <w:pPr>
              <w:jc w:val="center"/>
              <w:rPr>
                <w:rFonts w:ascii="Angsana New" w:hAnsi="Angsana New" w:cs="Angsana New"/>
                <w:sz w:val="20"/>
                <w:szCs w:val="20"/>
              </w:rPr>
            </w:pPr>
          </w:p>
        </w:tc>
        <w:tc>
          <w:tcPr>
            <w:tcW w:w="931" w:type="dxa"/>
            <w:shd w:val="clear" w:color="auto" w:fill="auto"/>
            <w:noWrap/>
            <w:vAlign w:val="center"/>
          </w:tcPr>
          <w:p w14:paraId="4BFF1E5D" w14:textId="6252CEAE" w:rsidR="000152C6" w:rsidRPr="00AA1060" w:rsidRDefault="00000000" w:rsidP="00C73F91">
            <w:pPr>
              <w:jc w:val="center"/>
              <w:rPr>
                <w:rFonts w:ascii="Angsana New" w:hAnsi="Angsana New" w:cs="Angsana New"/>
                <w:sz w:val="20"/>
                <w:szCs w:val="20"/>
              </w:rPr>
            </w:pPr>
            <w:hyperlink r:id="rId13687" w:anchor="Desc_ZIVGIIIR16D" w:history="1">
              <w:r w:rsidR="000152C6" w:rsidRPr="00AA1060">
                <w:rPr>
                  <w:rStyle w:val="Hyperlink"/>
                  <w:rFonts w:ascii="Angsana New" w:hAnsi="Angsana New" w:cs="Angsana New"/>
                  <w:sz w:val="20"/>
                  <w:szCs w:val="20"/>
                </w:rPr>
                <w:t>ZIVGIIIR16D</w:t>
              </w:r>
            </w:hyperlink>
          </w:p>
        </w:tc>
        <w:tc>
          <w:tcPr>
            <w:tcW w:w="365" w:type="dxa"/>
            <w:shd w:val="clear" w:color="auto" w:fill="auto"/>
            <w:noWrap/>
            <w:vAlign w:val="center"/>
          </w:tcPr>
          <w:p w14:paraId="153CA13E" w14:textId="77777777" w:rsidR="000152C6" w:rsidRPr="00AA1060" w:rsidRDefault="000152C6" w:rsidP="00C73F91">
            <w:pPr>
              <w:jc w:val="center"/>
              <w:rPr>
                <w:rFonts w:ascii="Angsana New" w:hAnsi="Angsana New" w:cs="Angsana New"/>
                <w:sz w:val="20"/>
                <w:szCs w:val="20"/>
              </w:rPr>
            </w:pPr>
          </w:p>
        </w:tc>
        <w:tc>
          <w:tcPr>
            <w:tcW w:w="1194" w:type="dxa"/>
            <w:shd w:val="clear" w:color="auto" w:fill="auto"/>
            <w:noWrap/>
            <w:vAlign w:val="center"/>
          </w:tcPr>
          <w:p w14:paraId="520277A0" w14:textId="77777777" w:rsidR="000152C6" w:rsidRPr="00AA1060" w:rsidRDefault="000152C6" w:rsidP="00C73F91">
            <w:pPr>
              <w:jc w:val="center"/>
              <w:rPr>
                <w:rFonts w:ascii="Angsana New" w:hAnsi="Angsana New" w:cs="Angsana New"/>
                <w:sz w:val="20"/>
                <w:szCs w:val="20"/>
              </w:rPr>
            </w:pPr>
          </w:p>
        </w:tc>
        <w:tc>
          <w:tcPr>
            <w:tcW w:w="1295" w:type="dxa"/>
            <w:shd w:val="clear" w:color="auto" w:fill="auto"/>
            <w:noWrap/>
            <w:vAlign w:val="center"/>
          </w:tcPr>
          <w:p w14:paraId="43B4267E" w14:textId="77777777" w:rsidR="000152C6" w:rsidRPr="00AA1060" w:rsidRDefault="000152C6" w:rsidP="00C73F91">
            <w:pPr>
              <w:jc w:val="center"/>
              <w:rPr>
                <w:rFonts w:ascii="Angsana New" w:hAnsi="Angsana New" w:cs="Angsana New"/>
                <w:sz w:val="20"/>
                <w:szCs w:val="20"/>
              </w:rPr>
            </w:pPr>
          </w:p>
        </w:tc>
        <w:tc>
          <w:tcPr>
            <w:tcW w:w="1325" w:type="dxa"/>
            <w:shd w:val="clear" w:color="auto" w:fill="auto"/>
            <w:noWrap/>
            <w:vAlign w:val="center"/>
          </w:tcPr>
          <w:p w14:paraId="713582CB" w14:textId="77777777" w:rsidR="000152C6" w:rsidRPr="00AA1060" w:rsidRDefault="000152C6" w:rsidP="00C73F91">
            <w:pPr>
              <w:jc w:val="center"/>
              <w:rPr>
                <w:rFonts w:ascii="Angsana New" w:hAnsi="Angsana New" w:cs="Angsana New"/>
                <w:sz w:val="20"/>
                <w:szCs w:val="20"/>
              </w:rPr>
            </w:pPr>
          </w:p>
        </w:tc>
        <w:tc>
          <w:tcPr>
            <w:tcW w:w="1080" w:type="dxa"/>
            <w:shd w:val="clear" w:color="auto" w:fill="auto"/>
            <w:noWrap/>
            <w:vAlign w:val="center"/>
          </w:tcPr>
          <w:p w14:paraId="2CE7897A" w14:textId="77777777" w:rsidR="000152C6" w:rsidRPr="00AA1060" w:rsidRDefault="000152C6" w:rsidP="00C73F91">
            <w:pPr>
              <w:jc w:val="center"/>
              <w:rPr>
                <w:rFonts w:ascii="Angsana New" w:hAnsi="Angsana New" w:cs="Angsana New"/>
                <w:sz w:val="20"/>
                <w:szCs w:val="20"/>
              </w:rPr>
            </w:pPr>
          </w:p>
        </w:tc>
        <w:tc>
          <w:tcPr>
            <w:tcW w:w="970" w:type="dxa"/>
            <w:shd w:val="clear" w:color="auto" w:fill="auto"/>
            <w:noWrap/>
            <w:vAlign w:val="center"/>
          </w:tcPr>
          <w:p w14:paraId="4991DE2B" w14:textId="77777777" w:rsidR="000152C6" w:rsidRPr="00AA1060" w:rsidRDefault="000152C6" w:rsidP="00C73F91">
            <w:pPr>
              <w:jc w:val="center"/>
              <w:rPr>
                <w:rFonts w:ascii="Angsana New" w:hAnsi="Angsana New" w:cs="Angsana New"/>
                <w:sz w:val="20"/>
                <w:szCs w:val="20"/>
              </w:rPr>
            </w:pPr>
          </w:p>
        </w:tc>
        <w:tc>
          <w:tcPr>
            <w:tcW w:w="436" w:type="dxa"/>
            <w:shd w:val="clear" w:color="auto" w:fill="auto"/>
            <w:noWrap/>
            <w:vAlign w:val="center"/>
          </w:tcPr>
          <w:p w14:paraId="7C04F115" w14:textId="77777777" w:rsidR="000152C6" w:rsidRPr="00AA1060" w:rsidRDefault="000152C6" w:rsidP="00C73F91">
            <w:pPr>
              <w:jc w:val="center"/>
              <w:rPr>
                <w:rFonts w:ascii="Angsana New" w:hAnsi="Angsana New" w:cs="Angsana New"/>
                <w:sz w:val="20"/>
                <w:szCs w:val="20"/>
              </w:rPr>
            </w:pPr>
          </w:p>
        </w:tc>
        <w:tc>
          <w:tcPr>
            <w:tcW w:w="436" w:type="dxa"/>
            <w:shd w:val="clear" w:color="auto" w:fill="auto"/>
            <w:noWrap/>
            <w:vAlign w:val="center"/>
          </w:tcPr>
          <w:p w14:paraId="64A1AE2F" w14:textId="77777777" w:rsidR="000152C6" w:rsidRPr="00AA1060" w:rsidRDefault="000152C6" w:rsidP="00C73F91">
            <w:pPr>
              <w:jc w:val="center"/>
              <w:rPr>
                <w:rFonts w:ascii="Angsana New" w:hAnsi="Angsana New" w:cs="Angsana New"/>
                <w:sz w:val="20"/>
                <w:szCs w:val="20"/>
              </w:rPr>
            </w:pPr>
          </w:p>
        </w:tc>
        <w:tc>
          <w:tcPr>
            <w:tcW w:w="436" w:type="dxa"/>
            <w:shd w:val="clear" w:color="auto" w:fill="auto"/>
            <w:noWrap/>
            <w:vAlign w:val="center"/>
          </w:tcPr>
          <w:p w14:paraId="29A42F25" w14:textId="77777777" w:rsidR="000152C6" w:rsidRPr="00AA1060" w:rsidRDefault="000152C6" w:rsidP="00C73F91">
            <w:pPr>
              <w:jc w:val="center"/>
              <w:rPr>
                <w:rFonts w:ascii="Angsana New" w:hAnsi="Angsana New" w:cs="Angsana New"/>
                <w:sz w:val="20"/>
                <w:szCs w:val="20"/>
              </w:rPr>
            </w:pPr>
          </w:p>
        </w:tc>
        <w:tc>
          <w:tcPr>
            <w:tcW w:w="436" w:type="dxa"/>
            <w:shd w:val="clear" w:color="auto" w:fill="auto"/>
            <w:noWrap/>
            <w:vAlign w:val="center"/>
          </w:tcPr>
          <w:p w14:paraId="1AB171C4" w14:textId="77777777" w:rsidR="000152C6" w:rsidRPr="00AA1060" w:rsidRDefault="000152C6" w:rsidP="00C73F91">
            <w:pPr>
              <w:jc w:val="center"/>
              <w:rPr>
                <w:rFonts w:ascii="Angsana New" w:hAnsi="Angsana New" w:cs="Angsana New"/>
                <w:sz w:val="20"/>
                <w:szCs w:val="20"/>
              </w:rPr>
            </w:pPr>
          </w:p>
        </w:tc>
        <w:tc>
          <w:tcPr>
            <w:tcW w:w="998" w:type="dxa"/>
            <w:vAlign w:val="center"/>
          </w:tcPr>
          <w:p w14:paraId="24661F15" w14:textId="77777777" w:rsidR="000152C6" w:rsidRPr="00AA1060" w:rsidRDefault="000152C6" w:rsidP="00C73F91">
            <w:pPr>
              <w:jc w:val="center"/>
              <w:rPr>
                <w:rFonts w:ascii="Angsana New" w:hAnsi="Angsana New" w:cs="Angsana New"/>
                <w:sz w:val="20"/>
                <w:szCs w:val="20"/>
              </w:rPr>
            </w:pPr>
          </w:p>
        </w:tc>
        <w:tc>
          <w:tcPr>
            <w:tcW w:w="363" w:type="dxa"/>
            <w:vMerge/>
            <w:shd w:val="clear" w:color="auto" w:fill="E6E6E6"/>
            <w:vAlign w:val="center"/>
          </w:tcPr>
          <w:p w14:paraId="7CC328EA" w14:textId="77777777" w:rsidR="000152C6" w:rsidRPr="00AA1060" w:rsidRDefault="000152C6" w:rsidP="00C73F91">
            <w:pPr>
              <w:jc w:val="center"/>
              <w:rPr>
                <w:sz w:val="20"/>
                <w:szCs w:val="20"/>
              </w:rPr>
            </w:pPr>
          </w:p>
        </w:tc>
      </w:tr>
      <w:tr w:rsidR="000152C6" w:rsidRPr="00AA1060" w14:paraId="708363BA" w14:textId="77777777" w:rsidTr="00C73F91">
        <w:trPr>
          <w:cantSplit/>
          <w:jc w:val="center"/>
        </w:trPr>
        <w:tc>
          <w:tcPr>
            <w:tcW w:w="14570" w:type="dxa"/>
            <w:gridSpan w:val="17"/>
            <w:shd w:val="clear" w:color="auto" w:fill="auto"/>
            <w:vAlign w:val="center"/>
          </w:tcPr>
          <w:p w14:paraId="7EF34873" w14:textId="77777777" w:rsidR="000152C6" w:rsidRPr="00AA1060" w:rsidRDefault="000152C6" w:rsidP="00C73F91">
            <w:pPr>
              <w:jc w:val="center"/>
              <w:rPr>
                <w:sz w:val="20"/>
                <w:szCs w:val="20"/>
              </w:rPr>
            </w:pPr>
            <w:r w:rsidRPr="00AA1060">
              <w:rPr>
                <w:sz w:val="20"/>
                <w:szCs w:val="20"/>
              </w:rPr>
              <w:t>Thème 1 sur Thème 2</w:t>
            </w:r>
          </w:p>
        </w:tc>
        <w:tc>
          <w:tcPr>
            <w:tcW w:w="363" w:type="dxa"/>
            <w:vAlign w:val="center"/>
          </w:tcPr>
          <w:p w14:paraId="562F52AC" w14:textId="77777777" w:rsidR="000152C6" w:rsidRPr="00AA1060" w:rsidRDefault="000152C6" w:rsidP="00C73F91">
            <w:pPr>
              <w:jc w:val="center"/>
              <w:rPr>
                <w:sz w:val="20"/>
                <w:szCs w:val="20"/>
              </w:rPr>
            </w:pPr>
          </w:p>
        </w:tc>
      </w:tr>
    </w:tbl>
    <w:p w14:paraId="7B95CF34" w14:textId="77777777" w:rsidR="000152C6" w:rsidRDefault="000152C6" w:rsidP="000152C6">
      <w:pPr>
        <w:jc w:val="both"/>
      </w:pPr>
      <w:r>
        <w:t>* repiquetage possible</w:t>
      </w:r>
    </w:p>
    <w:p w14:paraId="3D3AE8D0" w14:textId="77777777" w:rsidR="000152C6" w:rsidRDefault="000152C6" w:rsidP="000152C6">
      <w:pPr>
        <w:jc w:val="both"/>
      </w:pPr>
    </w:p>
    <w:p w14:paraId="18025532" w14:textId="704F840C" w:rsidR="00871D02" w:rsidRPr="0032190F" w:rsidRDefault="00871D02" w:rsidP="00871D02">
      <w:pPr>
        <w:jc w:val="both"/>
        <w:rPr>
          <w:lang w:val="fr-FR"/>
        </w:rPr>
      </w:pPr>
      <w:r w:rsidRPr="0032190F">
        <w:rPr>
          <w:lang w:val="fr-FR"/>
        </w:rPr>
        <w:lastRenderedPageBreak/>
        <w:t xml:space="preserve">Des </w:t>
      </w:r>
      <w:bookmarkStart w:id="5465" w:name="Ana_Chrono_Superpositions_inc"/>
      <w:r w:rsidRPr="0032190F">
        <w:rPr>
          <w:lang w:val="fr-FR"/>
        </w:rPr>
        <w:t xml:space="preserve">superpositions </w:t>
      </w:r>
      <w:r>
        <w:rPr>
          <w:lang w:val="fr-FR"/>
        </w:rPr>
        <w:t xml:space="preserve">de gravures </w:t>
      </w:r>
      <w:hyperlink r:id="rId13688" w:anchor="Ana_Technologie_Lineaire" w:history="1">
        <w:r w:rsidRPr="00871D02">
          <w:rPr>
            <w:rStyle w:val="Hyperlink"/>
            <w:lang w:val="fr-FR"/>
          </w:rPr>
          <w:t>incisées</w:t>
        </w:r>
      </w:hyperlink>
      <w:r w:rsidRPr="00871D02">
        <w:rPr>
          <w:lang w:val="fr-FR"/>
        </w:rPr>
        <w:t xml:space="preserve"> </w:t>
      </w:r>
      <w:bookmarkEnd w:id="5465"/>
      <w:r w:rsidRPr="0032190F">
        <w:rPr>
          <w:lang w:val="fr-FR"/>
        </w:rPr>
        <w:t>ont été remarquées sur ces différentes roches :</w:t>
      </w:r>
    </w:p>
    <w:p w14:paraId="2C8B2CA4" w14:textId="77777777" w:rsidR="00871D02" w:rsidRPr="0032190F" w:rsidRDefault="00871D02" w:rsidP="00871D02">
      <w:pPr>
        <w:jc w:val="both"/>
        <w:rPr>
          <w:lang w:val="fr-FR"/>
        </w:rPr>
      </w:pPr>
    </w:p>
    <w:tbl>
      <w:tblPr>
        <w:tblW w:w="14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35"/>
        <w:gridCol w:w="1406"/>
        <w:gridCol w:w="1091"/>
        <w:gridCol w:w="721"/>
        <w:gridCol w:w="1015"/>
        <w:gridCol w:w="931"/>
        <w:gridCol w:w="365"/>
        <w:gridCol w:w="1194"/>
        <w:gridCol w:w="1295"/>
        <w:gridCol w:w="1325"/>
        <w:gridCol w:w="1080"/>
        <w:gridCol w:w="970"/>
        <w:gridCol w:w="436"/>
        <w:gridCol w:w="436"/>
        <w:gridCol w:w="436"/>
        <w:gridCol w:w="436"/>
        <w:gridCol w:w="998"/>
        <w:gridCol w:w="363"/>
      </w:tblGrid>
      <w:tr w:rsidR="00871D02" w:rsidRPr="00AA1060" w14:paraId="2DE1575E" w14:textId="77777777" w:rsidTr="00871D02">
        <w:trPr>
          <w:trHeight w:val="359"/>
          <w:jc w:val="center"/>
        </w:trPr>
        <w:tc>
          <w:tcPr>
            <w:tcW w:w="435" w:type="dxa"/>
            <w:tcBorders>
              <w:top w:val="nil"/>
              <w:left w:val="nil"/>
              <w:bottom w:val="nil"/>
              <w:right w:val="nil"/>
            </w:tcBorders>
            <w:vAlign w:val="center"/>
          </w:tcPr>
          <w:p w14:paraId="723C625F" w14:textId="77777777" w:rsidR="00871D02" w:rsidRPr="0032190F" w:rsidRDefault="00871D02" w:rsidP="00871D02">
            <w:pPr>
              <w:ind w:left="-525"/>
              <w:jc w:val="center"/>
              <w:rPr>
                <w:sz w:val="20"/>
                <w:szCs w:val="20"/>
                <w:lang w:val="fr-FR"/>
              </w:rPr>
            </w:pPr>
          </w:p>
        </w:tc>
        <w:tc>
          <w:tcPr>
            <w:tcW w:w="1406" w:type="dxa"/>
            <w:tcBorders>
              <w:top w:val="nil"/>
              <w:left w:val="nil"/>
              <w:bottom w:val="nil"/>
            </w:tcBorders>
            <w:shd w:val="clear" w:color="auto" w:fill="auto"/>
            <w:noWrap/>
            <w:vAlign w:val="center"/>
          </w:tcPr>
          <w:p w14:paraId="1196CBB4" w14:textId="77777777" w:rsidR="00871D02" w:rsidRPr="0032190F" w:rsidRDefault="00871D02" w:rsidP="00871D02">
            <w:pPr>
              <w:jc w:val="center"/>
              <w:rPr>
                <w:sz w:val="20"/>
                <w:szCs w:val="20"/>
                <w:lang w:val="fr-FR"/>
              </w:rPr>
            </w:pPr>
          </w:p>
        </w:tc>
        <w:tc>
          <w:tcPr>
            <w:tcW w:w="12729" w:type="dxa"/>
            <w:gridSpan w:val="15"/>
            <w:tcBorders>
              <w:bottom w:val="single" w:sz="4" w:space="0" w:color="auto"/>
            </w:tcBorders>
            <w:shd w:val="clear" w:color="auto" w:fill="E6E6E6"/>
            <w:noWrap/>
            <w:vAlign w:val="center"/>
          </w:tcPr>
          <w:p w14:paraId="61116F29" w14:textId="77777777" w:rsidR="00871D02" w:rsidRPr="00AA1060" w:rsidRDefault="00871D02" w:rsidP="00871D02">
            <w:pPr>
              <w:jc w:val="center"/>
              <w:rPr>
                <w:sz w:val="20"/>
                <w:szCs w:val="20"/>
              </w:rPr>
            </w:pPr>
            <w:r w:rsidRPr="00AA1060">
              <w:rPr>
                <w:sz w:val="20"/>
                <w:szCs w:val="20"/>
              </w:rPr>
              <w:t>Thème 2</w:t>
            </w:r>
          </w:p>
        </w:tc>
        <w:tc>
          <w:tcPr>
            <w:tcW w:w="363" w:type="dxa"/>
            <w:shd w:val="clear" w:color="auto" w:fill="E6E6E6"/>
            <w:textDirection w:val="btLr"/>
            <w:vAlign w:val="center"/>
          </w:tcPr>
          <w:p w14:paraId="74E26FA1" w14:textId="77777777" w:rsidR="00871D02" w:rsidRPr="00AA1060" w:rsidRDefault="00871D02" w:rsidP="00871D02">
            <w:pPr>
              <w:jc w:val="center"/>
              <w:rPr>
                <w:sz w:val="20"/>
                <w:szCs w:val="20"/>
              </w:rPr>
            </w:pPr>
          </w:p>
        </w:tc>
      </w:tr>
      <w:tr w:rsidR="00871D02" w:rsidRPr="00AA1060" w14:paraId="6583723B" w14:textId="77777777" w:rsidTr="00871D02">
        <w:trPr>
          <w:trHeight w:val="1796"/>
          <w:jc w:val="center"/>
        </w:trPr>
        <w:tc>
          <w:tcPr>
            <w:tcW w:w="435" w:type="dxa"/>
            <w:tcBorders>
              <w:top w:val="nil"/>
              <w:left w:val="nil"/>
              <w:right w:val="nil"/>
            </w:tcBorders>
            <w:vAlign w:val="center"/>
          </w:tcPr>
          <w:p w14:paraId="38E18FEF" w14:textId="77777777" w:rsidR="00871D02" w:rsidRPr="00AA1060" w:rsidRDefault="00871D02" w:rsidP="00871D02">
            <w:pPr>
              <w:ind w:left="-525"/>
              <w:jc w:val="center"/>
              <w:rPr>
                <w:sz w:val="20"/>
                <w:szCs w:val="20"/>
              </w:rPr>
            </w:pPr>
          </w:p>
        </w:tc>
        <w:tc>
          <w:tcPr>
            <w:tcW w:w="1406" w:type="dxa"/>
            <w:tcBorders>
              <w:top w:val="nil"/>
              <w:left w:val="nil"/>
            </w:tcBorders>
            <w:shd w:val="clear" w:color="auto" w:fill="auto"/>
            <w:noWrap/>
            <w:vAlign w:val="center"/>
          </w:tcPr>
          <w:p w14:paraId="405B950C" w14:textId="77777777" w:rsidR="00871D02" w:rsidRPr="00AA1060" w:rsidRDefault="00871D02" w:rsidP="00871D02">
            <w:pPr>
              <w:jc w:val="center"/>
              <w:rPr>
                <w:sz w:val="20"/>
                <w:szCs w:val="20"/>
              </w:rPr>
            </w:pPr>
          </w:p>
        </w:tc>
        <w:tc>
          <w:tcPr>
            <w:tcW w:w="1091" w:type="dxa"/>
            <w:tcBorders>
              <w:bottom w:val="single" w:sz="4" w:space="0" w:color="auto"/>
            </w:tcBorders>
            <w:shd w:val="clear" w:color="auto" w:fill="E6E6E6"/>
            <w:noWrap/>
            <w:textDirection w:val="btLr"/>
            <w:vAlign w:val="center"/>
          </w:tcPr>
          <w:p w14:paraId="1471C34E" w14:textId="77777777" w:rsidR="00871D02" w:rsidRPr="00AA1060" w:rsidRDefault="00871D02" w:rsidP="00871D02">
            <w:pPr>
              <w:jc w:val="center"/>
              <w:rPr>
                <w:sz w:val="20"/>
                <w:szCs w:val="20"/>
              </w:rPr>
            </w:pPr>
            <w:r>
              <w:rPr>
                <w:sz w:val="20"/>
                <w:szCs w:val="20"/>
              </w:rPr>
              <w:t>zigzags</w:t>
            </w:r>
          </w:p>
        </w:tc>
        <w:tc>
          <w:tcPr>
            <w:tcW w:w="721" w:type="dxa"/>
            <w:tcBorders>
              <w:bottom w:val="single" w:sz="4" w:space="0" w:color="auto"/>
            </w:tcBorders>
            <w:shd w:val="clear" w:color="auto" w:fill="E6E6E6"/>
            <w:noWrap/>
            <w:textDirection w:val="btLr"/>
            <w:vAlign w:val="center"/>
          </w:tcPr>
          <w:p w14:paraId="6B5E47EC" w14:textId="77777777" w:rsidR="00871D02" w:rsidRPr="00AA1060" w:rsidRDefault="00871D02" w:rsidP="00871D02">
            <w:pPr>
              <w:jc w:val="center"/>
              <w:rPr>
                <w:sz w:val="20"/>
                <w:szCs w:val="20"/>
              </w:rPr>
            </w:pPr>
            <w:r>
              <w:rPr>
                <w:sz w:val="20"/>
                <w:szCs w:val="20"/>
              </w:rPr>
              <w:t>arboriformes</w:t>
            </w:r>
          </w:p>
        </w:tc>
        <w:tc>
          <w:tcPr>
            <w:tcW w:w="1015" w:type="dxa"/>
            <w:shd w:val="clear" w:color="auto" w:fill="E6E6E6"/>
            <w:noWrap/>
            <w:textDirection w:val="btLr"/>
            <w:vAlign w:val="center"/>
          </w:tcPr>
          <w:p w14:paraId="1AFA189B" w14:textId="77777777" w:rsidR="00871D02" w:rsidRPr="00AA1060" w:rsidRDefault="00871D02" w:rsidP="00871D02">
            <w:pPr>
              <w:jc w:val="center"/>
              <w:rPr>
                <w:sz w:val="20"/>
                <w:szCs w:val="20"/>
              </w:rPr>
            </w:pPr>
          </w:p>
        </w:tc>
        <w:tc>
          <w:tcPr>
            <w:tcW w:w="931" w:type="dxa"/>
            <w:shd w:val="clear" w:color="auto" w:fill="E6E6E6"/>
            <w:noWrap/>
            <w:textDirection w:val="btLr"/>
            <w:vAlign w:val="center"/>
          </w:tcPr>
          <w:p w14:paraId="078EAD22" w14:textId="77777777" w:rsidR="00871D02" w:rsidRPr="00AA1060" w:rsidRDefault="00871D02" w:rsidP="00871D02">
            <w:pPr>
              <w:jc w:val="center"/>
              <w:rPr>
                <w:sz w:val="20"/>
                <w:szCs w:val="20"/>
              </w:rPr>
            </w:pPr>
          </w:p>
        </w:tc>
        <w:tc>
          <w:tcPr>
            <w:tcW w:w="365" w:type="dxa"/>
            <w:shd w:val="clear" w:color="auto" w:fill="E6E6E6"/>
            <w:noWrap/>
            <w:textDirection w:val="btLr"/>
            <w:vAlign w:val="center"/>
          </w:tcPr>
          <w:p w14:paraId="07949505" w14:textId="77777777" w:rsidR="00871D02" w:rsidRPr="00AA1060" w:rsidRDefault="00871D02" w:rsidP="00871D02">
            <w:pPr>
              <w:jc w:val="center"/>
              <w:rPr>
                <w:sz w:val="20"/>
                <w:szCs w:val="20"/>
              </w:rPr>
            </w:pPr>
          </w:p>
        </w:tc>
        <w:tc>
          <w:tcPr>
            <w:tcW w:w="1194" w:type="dxa"/>
            <w:shd w:val="clear" w:color="auto" w:fill="E6E6E6"/>
            <w:noWrap/>
            <w:textDirection w:val="btLr"/>
            <w:vAlign w:val="center"/>
          </w:tcPr>
          <w:p w14:paraId="6A25A5F9" w14:textId="77777777" w:rsidR="00871D02" w:rsidRPr="00AA1060" w:rsidRDefault="00871D02" w:rsidP="00871D02">
            <w:pPr>
              <w:jc w:val="center"/>
              <w:rPr>
                <w:sz w:val="20"/>
                <w:szCs w:val="20"/>
              </w:rPr>
            </w:pPr>
          </w:p>
        </w:tc>
        <w:tc>
          <w:tcPr>
            <w:tcW w:w="1295" w:type="dxa"/>
            <w:shd w:val="clear" w:color="auto" w:fill="E6E6E6"/>
            <w:noWrap/>
            <w:textDirection w:val="btLr"/>
            <w:vAlign w:val="center"/>
          </w:tcPr>
          <w:p w14:paraId="415D3466" w14:textId="77777777" w:rsidR="00871D02" w:rsidRPr="00AA1060" w:rsidRDefault="00871D02" w:rsidP="00871D02">
            <w:pPr>
              <w:jc w:val="center"/>
              <w:rPr>
                <w:sz w:val="20"/>
                <w:szCs w:val="20"/>
              </w:rPr>
            </w:pPr>
          </w:p>
        </w:tc>
        <w:tc>
          <w:tcPr>
            <w:tcW w:w="1325" w:type="dxa"/>
            <w:shd w:val="clear" w:color="auto" w:fill="E6E6E6"/>
            <w:noWrap/>
            <w:textDirection w:val="btLr"/>
            <w:vAlign w:val="center"/>
          </w:tcPr>
          <w:p w14:paraId="2FAFF8F5" w14:textId="77777777" w:rsidR="00871D02" w:rsidRPr="00AA1060" w:rsidRDefault="00871D02" w:rsidP="00871D02">
            <w:pPr>
              <w:jc w:val="center"/>
              <w:rPr>
                <w:sz w:val="20"/>
                <w:szCs w:val="20"/>
              </w:rPr>
            </w:pPr>
          </w:p>
        </w:tc>
        <w:tc>
          <w:tcPr>
            <w:tcW w:w="1080" w:type="dxa"/>
            <w:shd w:val="clear" w:color="auto" w:fill="E6E6E6"/>
            <w:noWrap/>
            <w:textDirection w:val="btLr"/>
            <w:vAlign w:val="center"/>
          </w:tcPr>
          <w:p w14:paraId="0CEEA8EC" w14:textId="77777777" w:rsidR="00871D02" w:rsidRPr="00AA1060" w:rsidRDefault="00871D02" w:rsidP="00871D02">
            <w:pPr>
              <w:jc w:val="center"/>
              <w:rPr>
                <w:sz w:val="20"/>
                <w:szCs w:val="20"/>
              </w:rPr>
            </w:pPr>
          </w:p>
        </w:tc>
        <w:tc>
          <w:tcPr>
            <w:tcW w:w="970" w:type="dxa"/>
            <w:shd w:val="clear" w:color="auto" w:fill="E6E6E6"/>
            <w:noWrap/>
            <w:textDirection w:val="btLr"/>
            <w:vAlign w:val="center"/>
          </w:tcPr>
          <w:p w14:paraId="3AD31803" w14:textId="77777777" w:rsidR="00871D02" w:rsidRPr="00AA1060" w:rsidRDefault="00871D02" w:rsidP="00871D02">
            <w:pPr>
              <w:jc w:val="center"/>
              <w:rPr>
                <w:sz w:val="20"/>
                <w:szCs w:val="20"/>
              </w:rPr>
            </w:pPr>
          </w:p>
        </w:tc>
        <w:tc>
          <w:tcPr>
            <w:tcW w:w="436" w:type="dxa"/>
            <w:shd w:val="clear" w:color="auto" w:fill="E6E6E6"/>
            <w:noWrap/>
            <w:textDirection w:val="btLr"/>
            <w:vAlign w:val="center"/>
          </w:tcPr>
          <w:p w14:paraId="4F4D005C" w14:textId="77777777" w:rsidR="00871D02" w:rsidRPr="00AA1060" w:rsidRDefault="00871D02" w:rsidP="00871D02">
            <w:pPr>
              <w:jc w:val="center"/>
              <w:rPr>
                <w:sz w:val="20"/>
                <w:szCs w:val="20"/>
              </w:rPr>
            </w:pPr>
          </w:p>
        </w:tc>
        <w:tc>
          <w:tcPr>
            <w:tcW w:w="436" w:type="dxa"/>
            <w:shd w:val="clear" w:color="auto" w:fill="E6E6E6"/>
            <w:noWrap/>
            <w:textDirection w:val="btLr"/>
            <w:vAlign w:val="center"/>
          </w:tcPr>
          <w:p w14:paraId="58139805" w14:textId="77777777" w:rsidR="00871D02" w:rsidRPr="00AA1060" w:rsidRDefault="00871D02" w:rsidP="00871D02">
            <w:pPr>
              <w:jc w:val="center"/>
              <w:rPr>
                <w:sz w:val="20"/>
                <w:szCs w:val="20"/>
              </w:rPr>
            </w:pPr>
          </w:p>
        </w:tc>
        <w:tc>
          <w:tcPr>
            <w:tcW w:w="436" w:type="dxa"/>
            <w:shd w:val="clear" w:color="auto" w:fill="E6E6E6"/>
            <w:noWrap/>
            <w:textDirection w:val="btLr"/>
            <w:vAlign w:val="center"/>
          </w:tcPr>
          <w:p w14:paraId="02BBE66A" w14:textId="77777777" w:rsidR="00871D02" w:rsidRPr="00AA1060" w:rsidRDefault="00871D02" w:rsidP="00871D02">
            <w:pPr>
              <w:jc w:val="center"/>
              <w:rPr>
                <w:sz w:val="20"/>
                <w:szCs w:val="20"/>
              </w:rPr>
            </w:pPr>
          </w:p>
        </w:tc>
        <w:tc>
          <w:tcPr>
            <w:tcW w:w="436" w:type="dxa"/>
            <w:shd w:val="clear" w:color="auto" w:fill="E6E6E6"/>
            <w:noWrap/>
            <w:textDirection w:val="btLr"/>
            <w:vAlign w:val="center"/>
          </w:tcPr>
          <w:p w14:paraId="7D8327E0" w14:textId="77777777" w:rsidR="00871D02" w:rsidRPr="00AA1060" w:rsidRDefault="00871D02" w:rsidP="00871D02">
            <w:pPr>
              <w:jc w:val="center"/>
              <w:rPr>
                <w:sz w:val="20"/>
                <w:szCs w:val="20"/>
              </w:rPr>
            </w:pPr>
          </w:p>
        </w:tc>
        <w:tc>
          <w:tcPr>
            <w:tcW w:w="998" w:type="dxa"/>
            <w:shd w:val="clear" w:color="auto" w:fill="E6E6E6"/>
            <w:textDirection w:val="btLr"/>
            <w:vAlign w:val="center"/>
          </w:tcPr>
          <w:p w14:paraId="2B9DC57F" w14:textId="77777777" w:rsidR="00871D02" w:rsidRPr="00AA1060" w:rsidRDefault="00871D02" w:rsidP="00871D02">
            <w:pPr>
              <w:jc w:val="center"/>
              <w:rPr>
                <w:sz w:val="20"/>
                <w:szCs w:val="20"/>
              </w:rPr>
            </w:pPr>
          </w:p>
        </w:tc>
        <w:tc>
          <w:tcPr>
            <w:tcW w:w="363" w:type="dxa"/>
            <w:tcBorders>
              <w:bottom w:val="single" w:sz="4" w:space="0" w:color="auto"/>
            </w:tcBorders>
            <w:shd w:val="clear" w:color="auto" w:fill="E6E6E6"/>
            <w:textDirection w:val="btLr"/>
            <w:vAlign w:val="center"/>
          </w:tcPr>
          <w:p w14:paraId="5EAE7320" w14:textId="77777777" w:rsidR="00871D02" w:rsidRPr="00AA1060" w:rsidRDefault="00871D02" w:rsidP="00871D02">
            <w:pPr>
              <w:jc w:val="center"/>
              <w:rPr>
                <w:sz w:val="20"/>
                <w:szCs w:val="20"/>
              </w:rPr>
            </w:pPr>
          </w:p>
        </w:tc>
      </w:tr>
      <w:tr w:rsidR="00871D02" w:rsidRPr="00AA1060" w14:paraId="69061BC7" w14:textId="77777777" w:rsidTr="00871D02">
        <w:trPr>
          <w:cantSplit/>
          <w:jc w:val="center"/>
        </w:trPr>
        <w:tc>
          <w:tcPr>
            <w:tcW w:w="435" w:type="dxa"/>
            <w:vMerge w:val="restart"/>
            <w:shd w:val="clear" w:color="auto" w:fill="auto"/>
            <w:textDirection w:val="btLr"/>
            <w:vAlign w:val="center"/>
          </w:tcPr>
          <w:p w14:paraId="7EC238F1" w14:textId="77777777" w:rsidR="00871D02" w:rsidRPr="00AA1060" w:rsidRDefault="00871D02" w:rsidP="00871D02">
            <w:pPr>
              <w:ind w:left="-525" w:right="113"/>
              <w:jc w:val="center"/>
              <w:rPr>
                <w:sz w:val="20"/>
                <w:szCs w:val="20"/>
              </w:rPr>
            </w:pPr>
            <w:r w:rsidRPr="00AA1060">
              <w:rPr>
                <w:sz w:val="20"/>
                <w:szCs w:val="20"/>
              </w:rPr>
              <w:t>Thème 1</w:t>
            </w:r>
          </w:p>
        </w:tc>
        <w:tc>
          <w:tcPr>
            <w:tcW w:w="1406" w:type="dxa"/>
            <w:tcBorders>
              <w:right w:val="single" w:sz="4" w:space="0" w:color="auto"/>
            </w:tcBorders>
            <w:shd w:val="clear" w:color="auto" w:fill="auto"/>
            <w:noWrap/>
            <w:vAlign w:val="center"/>
          </w:tcPr>
          <w:p w14:paraId="7C0F6AE3" w14:textId="77777777" w:rsidR="00871D02" w:rsidRPr="00AA1060" w:rsidRDefault="00871D02" w:rsidP="00871D02">
            <w:pPr>
              <w:jc w:val="center"/>
              <w:rPr>
                <w:sz w:val="20"/>
                <w:szCs w:val="20"/>
              </w:rPr>
            </w:pPr>
            <w:r>
              <w:rPr>
                <w:sz w:val="20"/>
                <w:szCs w:val="20"/>
              </w:rPr>
              <w:t>zigzags</w:t>
            </w:r>
          </w:p>
        </w:tc>
        <w:tc>
          <w:tcPr>
            <w:tcW w:w="10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68471AF" w14:textId="77777777" w:rsidR="00871D02" w:rsidRPr="00AA1060" w:rsidRDefault="00871D02" w:rsidP="00871D02">
            <w:pPr>
              <w:jc w:val="center"/>
              <w:rPr>
                <w:rFonts w:ascii="Angsana New" w:hAnsi="Angsana New" w:cs="Angsana New"/>
                <w:sz w:val="20"/>
                <w:szCs w:val="20"/>
              </w:rPr>
            </w:pPr>
          </w:p>
        </w:tc>
        <w:tc>
          <w:tcPr>
            <w:tcW w:w="721" w:type="dxa"/>
            <w:tcBorders>
              <w:top w:val="single" w:sz="4" w:space="0" w:color="auto"/>
              <w:left w:val="single" w:sz="4" w:space="0" w:color="auto"/>
              <w:bottom w:val="single" w:sz="4" w:space="0" w:color="auto"/>
            </w:tcBorders>
            <w:shd w:val="clear" w:color="auto" w:fill="E6E6E6"/>
            <w:noWrap/>
            <w:vAlign w:val="center"/>
          </w:tcPr>
          <w:p w14:paraId="520A4414" w14:textId="77777777" w:rsidR="00871D02" w:rsidRPr="00AA1060" w:rsidRDefault="00871D02" w:rsidP="00871D02">
            <w:pPr>
              <w:jc w:val="center"/>
              <w:rPr>
                <w:rFonts w:ascii="Angsana New" w:hAnsi="Angsana New" w:cs="Angsana New"/>
                <w:sz w:val="20"/>
                <w:szCs w:val="20"/>
              </w:rPr>
            </w:pPr>
          </w:p>
        </w:tc>
        <w:tc>
          <w:tcPr>
            <w:tcW w:w="1015" w:type="dxa"/>
            <w:shd w:val="clear" w:color="auto" w:fill="E6E6E6"/>
            <w:noWrap/>
            <w:vAlign w:val="center"/>
          </w:tcPr>
          <w:p w14:paraId="6EE296B1" w14:textId="77777777" w:rsidR="00871D02" w:rsidRPr="00AA1060" w:rsidRDefault="00871D02" w:rsidP="00871D02">
            <w:pPr>
              <w:jc w:val="center"/>
              <w:rPr>
                <w:rFonts w:ascii="Angsana New" w:hAnsi="Angsana New" w:cs="Angsana New"/>
                <w:sz w:val="20"/>
                <w:szCs w:val="20"/>
              </w:rPr>
            </w:pPr>
          </w:p>
        </w:tc>
        <w:tc>
          <w:tcPr>
            <w:tcW w:w="931" w:type="dxa"/>
            <w:shd w:val="clear" w:color="auto" w:fill="E6E6E6"/>
            <w:noWrap/>
            <w:vAlign w:val="center"/>
          </w:tcPr>
          <w:p w14:paraId="05BC05EE" w14:textId="77777777" w:rsidR="00871D02" w:rsidRPr="00AA1060" w:rsidRDefault="00871D02" w:rsidP="00871D02">
            <w:pPr>
              <w:jc w:val="center"/>
              <w:rPr>
                <w:rFonts w:ascii="Angsana New" w:hAnsi="Angsana New" w:cs="Angsana New"/>
                <w:sz w:val="20"/>
                <w:szCs w:val="20"/>
              </w:rPr>
            </w:pPr>
          </w:p>
        </w:tc>
        <w:tc>
          <w:tcPr>
            <w:tcW w:w="365" w:type="dxa"/>
            <w:shd w:val="clear" w:color="auto" w:fill="E6E6E6"/>
            <w:noWrap/>
            <w:vAlign w:val="center"/>
          </w:tcPr>
          <w:p w14:paraId="193C383B" w14:textId="77777777" w:rsidR="00871D02" w:rsidRPr="00AA1060" w:rsidRDefault="00871D02" w:rsidP="00871D02">
            <w:pPr>
              <w:jc w:val="center"/>
              <w:rPr>
                <w:rFonts w:ascii="Angsana New" w:hAnsi="Angsana New" w:cs="Angsana New"/>
                <w:sz w:val="20"/>
                <w:szCs w:val="20"/>
              </w:rPr>
            </w:pPr>
          </w:p>
        </w:tc>
        <w:tc>
          <w:tcPr>
            <w:tcW w:w="1194" w:type="dxa"/>
            <w:shd w:val="clear" w:color="auto" w:fill="E6E6E6"/>
            <w:noWrap/>
            <w:vAlign w:val="center"/>
          </w:tcPr>
          <w:p w14:paraId="3645EED3" w14:textId="77777777" w:rsidR="00871D02" w:rsidRPr="00AA1060" w:rsidRDefault="00871D02" w:rsidP="00871D02">
            <w:pPr>
              <w:jc w:val="center"/>
              <w:rPr>
                <w:rFonts w:ascii="Angsana New" w:hAnsi="Angsana New" w:cs="Angsana New"/>
                <w:sz w:val="20"/>
                <w:szCs w:val="20"/>
              </w:rPr>
            </w:pPr>
          </w:p>
        </w:tc>
        <w:tc>
          <w:tcPr>
            <w:tcW w:w="1295" w:type="dxa"/>
            <w:shd w:val="clear" w:color="auto" w:fill="E6E6E6"/>
            <w:noWrap/>
            <w:vAlign w:val="center"/>
          </w:tcPr>
          <w:p w14:paraId="33E7E1C1" w14:textId="77777777" w:rsidR="00871D02" w:rsidRPr="00AA1060" w:rsidRDefault="00871D02" w:rsidP="00871D02">
            <w:pPr>
              <w:jc w:val="center"/>
              <w:rPr>
                <w:rFonts w:ascii="Angsana New" w:hAnsi="Angsana New" w:cs="Angsana New"/>
                <w:sz w:val="20"/>
                <w:szCs w:val="20"/>
              </w:rPr>
            </w:pPr>
          </w:p>
        </w:tc>
        <w:tc>
          <w:tcPr>
            <w:tcW w:w="1325" w:type="dxa"/>
            <w:shd w:val="clear" w:color="auto" w:fill="E6E6E6"/>
            <w:noWrap/>
            <w:vAlign w:val="center"/>
          </w:tcPr>
          <w:p w14:paraId="61CC7F6E" w14:textId="77777777" w:rsidR="00871D02" w:rsidRPr="00AA1060" w:rsidRDefault="00871D02" w:rsidP="00871D02">
            <w:pPr>
              <w:jc w:val="center"/>
              <w:rPr>
                <w:rFonts w:ascii="Angsana New" w:hAnsi="Angsana New" w:cs="Angsana New"/>
                <w:sz w:val="20"/>
                <w:szCs w:val="20"/>
              </w:rPr>
            </w:pPr>
          </w:p>
        </w:tc>
        <w:tc>
          <w:tcPr>
            <w:tcW w:w="1080" w:type="dxa"/>
            <w:shd w:val="clear" w:color="auto" w:fill="E6E6E6"/>
            <w:noWrap/>
            <w:vAlign w:val="center"/>
          </w:tcPr>
          <w:p w14:paraId="7D418263" w14:textId="77777777" w:rsidR="00871D02" w:rsidRPr="00AA1060" w:rsidRDefault="00871D02" w:rsidP="00871D02">
            <w:pPr>
              <w:jc w:val="center"/>
              <w:rPr>
                <w:rFonts w:ascii="Angsana New" w:hAnsi="Angsana New" w:cs="Angsana New"/>
                <w:sz w:val="20"/>
                <w:szCs w:val="20"/>
              </w:rPr>
            </w:pPr>
          </w:p>
        </w:tc>
        <w:tc>
          <w:tcPr>
            <w:tcW w:w="970" w:type="dxa"/>
            <w:shd w:val="clear" w:color="auto" w:fill="E6E6E6"/>
            <w:noWrap/>
            <w:vAlign w:val="center"/>
          </w:tcPr>
          <w:p w14:paraId="55341197" w14:textId="77777777" w:rsidR="00871D02" w:rsidRPr="00AA1060" w:rsidRDefault="00871D02" w:rsidP="00871D02">
            <w:pPr>
              <w:jc w:val="center"/>
              <w:rPr>
                <w:rFonts w:ascii="Angsana New" w:hAnsi="Angsana New" w:cs="Angsana New"/>
                <w:sz w:val="20"/>
                <w:szCs w:val="20"/>
              </w:rPr>
            </w:pPr>
          </w:p>
        </w:tc>
        <w:tc>
          <w:tcPr>
            <w:tcW w:w="436" w:type="dxa"/>
            <w:shd w:val="clear" w:color="auto" w:fill="E6E6E6"/>
            <w:noWrap/>
            <w:vAlign w:val="center"/>
          </w:tcPr>
          <w:p w14:paraId="4993B0FC" w14:textId="77777777" w:rsidR="00871D02" w:rsidRPr="00AA1060" w:rsidRDefault="00871D02" w:rsidP="00871D02">
            <w:pPr>
              <w:jc w:val="center"/>
              <w:rPr>
                <w:rFonts w:ascii="Angsana New" w:hAnsi="Angsana New" w:cs="Angsana New"/>
                <w:sz w:val="20"/>
                <w:szCs w:val="20"/>
              </w:rPr>
            </w:pPr>
          </w:p>
        </w:tc>
        <w:tc>
          <w:tcPr>
            <w:tcW w:w="436" w:type="dxa"/>
            <w:shd w:val="clear" w:color="auto" w:fill="E6E6E6"/>
            <w:noWrap/>
            <w:vAlign w:val="center"/>
          </w:tcPr>
          <w:p w14:paraId="41F9994D" w14:textId="77777777" w:rsidR="00871D02" w:rsidRPr="00AA1060" w:rsidRDefault="00871D02" w:rsidP="00871D02">
            <w:pPr>
              <w:jc w:val="center"/>
              <w:rPr>
                <w:rFonts w:ascii="Angsana New" w:hAnsi="Angsana New" w:cs="Angsana New"/>
                <w:sz w:val="20"/>
                <w:szCs w:val="20"/>
              </w:rPr>
            </w:pPr>
          </w:p>
        </w:tc>
        <w:tc>
          <w:tcPr>
            <w:tcW w:w="436" w:type="dxa"/>
            <w:shd w:val="clear" w:color="auto" w:fill="E6E6E6"/>
            <w:noWrap/>
            <w:vAlign w:val="center"/>
          </w:tcPr>
          <w:p w14:paraId="1F7AEC14" w14:textId="77777777" w:rsidR="00871D02" w:rsidRPr="00AA1060" w:rsidRDefault="00871D02" w:rsidP="00871D02">
            <w:pPr>
              <w:jc w:val="center"/>
              <w:rPr>
                <w:rFonts w:ascii="Angsana New" w:hAnsi="Angsana New" w:cs="Angsana New"/>
                <w:sz w:val="20"/>
                <w:szCs w:val="20"/>
              </w:rPr>
            </w:pPr>
          </w:p>
        </w:tc>
        <w:tc>
          <w:tcPr>
            <w:tcW w:w="436" w:type="dxa"/>
            <w:shd w:val="clear" w:color="auto" w:fill="E6E6E6"/>
            <w:noWrap/>
            <w:vAlign w:val="center"/>
          </w:tcPr>
          <w:p w14:paraId="49BF6B38" w14:textId="77777777" w:rsidR="00871D02" w:rsidRPr="00AA1060" w:rsidRDefault="00871D02" w:rsidP="00871D02">
            <w:pPr>
              <w:jc w:val="center"/>
              <w:rPr>
                <w:rFonts w:ascii="Angsana New" w:hAnsi="Angsana New" w:cs="Angsana New"/>
                <w:sz w:val="20"/>
                <w:szCs w:val="20"/>
              </w:rPr>
            </w:pPr>
          </w:p>
        </w:tc>
        <w:tc>
          <w:tcPr>
            <w:tcW w:w="998" w:type="dxa"/>
            <w:shd w:val="clear" w:color="auto" w:fill="E6E6E6"/>
            <w:vAlign w:val="center"/>
          </w:tcPr>
          <w:p w14:paraId="4F8126C6" w14:textId="77777777" w:rsidR="00871D02" w:rsidRPr="00AA1060" w:rsidRDefault="00871D02" w:rsidP="00871D02">
            <w:pPr>
              <w:jc w:val="center"/>
              <w:rPr>
                <w:rFonts w:ascii="Angsana New" w:hAnsi="Angsana New" w:cs="Angsana New"/>
                <w:sz w:val="20"/>
                <w:szCs w:val="20"/>
              </w:rPr>
            </w:pPr>
          </w:p>
        </w:tc>
        <w:tc>
          <w:tcPr>
            <w:tcW w:w="363" w:type="dxa"/>
            <w:vMerge w:val="restart"/>
            <w:shd w:val="clear" w:color="auto" w:fill="E6E6E6"/>
            <w:textDirection w:val="tbRl"/>
            <w:vAlign w:val="center"/>
          </w:tcPr>
          <w:p w14:paraId="28B95532" w14:textId="77777777" w:rsidR="00871D02" w:rsidRPr="00AA1060" w:rsidRDefault="00871D02" w:rsidP="00871D02">
            <w:pPr>
              <w:ind w:left="113" w:right="113"/>
              <w:jc w:val="center"/>
              <w:rPr>
                <w:sz w:val="20"/>
                <w:szCs w:val="20"/>
              </w:rPr>
            </w:pPr>
            <w:r w:rsidRPr="00AA1060">
              <w:rPr>
                <w:sz w:val="20"/>
                <w:szCs w:val="20"/>
              </w:rPr>
              <w:t>Thème 1 sur Thème 2</w:t>
            </w:r>
          </w:p>
        </w:tc>
      </w:tr>
      <w:tr w:rsidR="00871D02" w:rsidRPr="00AA1060" w14:paraId="3DD0F682" w14:textId="77777777" w:rsidTr="00871D02">
        <w:trPr>
          <w:cantSplit/>
          <w:jc w:val="center"/>
        </w:trPr>
        <w:tc>
          <w:tcPr>
            <w:tcW w:w="435" w:type="dxa"/>
            <w:vMerge/>
            <w:shd w:val="clear" w:color="auto" w:fill="auto"/>
            <w:textDirection w:val="btLr"/>
            <w:vAlign w:val="center"/>
          </w:tcPr>
          <w:p w14:paraId="2A649F79" w14:textId="77777777" w:rsidR="00871D02" w:rsidRPr="00AA1060" w:rsidRDefault="00871D02" w:rsidP="00871D02">
            <w:pPr>
              <w:ind w:left="-525" w:right="113"/>
              <w:jc w:val="center"/>
              <w:rPr>
                <w:sz w:val="20"/>
                <w:szCs w:val="20"/>
              </w:rPr>
            </w:pPr>
          </w:p>
        </w:tc>
        <w:tc>
          <w:tcPr>
            <w:tcW w:w="1406" w:type="dxa"/>
            <w:shd w:val="clear" w:color="auto" w:fill="auto"/>
            <w:noWrap/>
            <w:vAlign w:val="center"/>
          </w:tcPr>
          <w:p w14:paraId="7146BA4C" w14:textId="77777777" w:rsidR="00871D02" w:rsidRPr="00AA1060" w:rsidRDefault="00871D02" w:rsidP="00871D02">
            <w:pPr>
              <w:jc w:val="center"/>
              <w:rPr>
                <w:sz w:val="20"/>
                <w:szCs w:val="20"/>
              </w:rPr>
            </w:pPr>
            <w:r>
              <w:rPr>
                <w:sz w:val="20"/>
                <w:szCs w:val="20"/>
              </w:rPr>
              <w:t>arboriformes</w:t>
            </w:r>
          </w:p>
        </w:tc>
        <w:tc>
          <w:tcPr>
            <w:tcW w:w="1091" w:type="dxa"/>
            <w:tcBorders>
              <w:top w:val="single" w:sz="4" w:space="0" w:color="auto"/>
              <w:bottom w:val="single" w:sz="4" w:space="0" w:color="auto"/>
              <w:right w:val="single" w:sz="4" w:space="0" w:color="auto"/>
            </w:tcBorders>
            <w:shd w:val="clear" w:color="auto" w:fill="auto"/>
            <w:noWrap/>
            <w:vAlign w:val="center"/>
          </w:tcPr>
          <w:p w14:paraId="4165F18B" w14:textId="77777777" w:rsidR="00871D02" w:rsidRPr="00AA1060" w:rsidRDefault="00871D02" w:rsidP="00871D02">
            <w:pPr>
              <w:jc w:val="center"/>
              <w:rPr>
                <w:rFonts w:ascii="Angsana New" w:hAnsi="Angsana New" w:cs="Angsana New"/>
                <w:sz w:val="20"/>
                <w:szCs w:val="20"/>
              </w:rPr>
            </w:pPr>
          </w:p>
        </w:tc>
        <w:tc>
          <w:tcPr>
            <w:tcW w:w="72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EF025C1" w14:textId="77777777" w:rsidR="00871D02" w:rsidRPr="00AA1060" w:rsidRDefault="00871D02" w:rsidP="00871D02">
            <w:pPr>
              <w:jc w:val="center"/>
              <w:rPr>
                <w:rFonts w:ascii="Angsana New" w:hAnsi="Angsana New" w:cs="Angsana New"/>
                <w:sz w:val="20"/>
                <w:szCs w:val="20"/>
              </w:rPr>
            </w:pPr>
          </w:p>
        </w:tc>
        <w:tc>
          <w:tcPr>
            <w:tcW w:w="1015" w:type="dxa"/>
            <w:tcBorders>
              <w:left w:val="single" w:sz="4" w:space="0" w:color="auto"/>
            </w:tcBorders>
            <w:shd w:val="clear" w:color="auto" w:fill="E6E6E6"/>
            <w:noWrap/>
            <w:vAlign w:val="center"/>
          </w:tcPr>
          <w:p w14:paraId="5DE54929" w14:textId="77777777" w:rsidR="00871D02" w:rsidRPr="00AA1060" w:rsidRDefault="00871D02" w:rsidP="00871D02">
            <w:pPr>
              <w:jc w:val="center"/>
              <w:rPr>
                <w:rFonts w:ascii="Angsana New" w:hAnsi="Angsana New" w:cs="Angsana New"/>
                <w:sz w:val="20"/>
                <w:szCs w:val="20"/>
              </w:rPr>
            </w:pPr>
          </w:p>
        </w:tc>
        <w:tc>
          <w:tcPr>
            <w:tcW w:w="931" w:type="dxa"/>
            <w:shd w:val="clear" w:color="auto" w:fill="E6E6E6"/>
            <w:noWrap/>
            <w:vAlign w:val="center"/>
          </w:tcPr>
          <w:p w14:paraId="40348109" w14:textId="77777777" w:rsidR="00871D02" w:rsidRPr="00AA1060" w:rsidRDefault="00871D02" w:rsidP="00871D02">
            <w:pPr>
              <w:jc w:val="center"/>
              <w:rPr>
                <w:rFonts w:ascii="Angsana New" w:hAnsi="Angsana New" w:cs="Angsana New"/>
                <w:sz w:val="20"/>
                <w:szCs w:val="20"/>
              </w:rPr>
            </w:pPr>
          </w:p>
        </w:tc>
        <w:tc>
          <w:tcPr>
            <w:tcW w:w="365" w:type="dxa"/>
            <w:shd w:val="clear" w:color="auto" w:fill="E6E6E6"/>
            <w:noWrap/>
            <w:vAlign w:val="center"/>
          </w:tcPr>
          <w:p w14:paraId="394719A0" w14:textId="77777777" w:rsidR="00871D02" w:rsidRPr="00AA1060" w:rsidRDefault="00871D02" w:rsidP="00871D02">
            <w:pPr>
              <w:jc w:val="center"/>
              <w:rPr>
                <w:rFonts w:ascii="Angsana New" w:hAnsi="Angsana New" w:cs="Angsana New"/>
                <w:sz w:val="20"/>
                <w:szCs w:val="20"/>
              </w:rPr>
            </w:pPr>
          </w:p>
        </w:tc>
        <w:tc>
          <w:tcPr>
            <w:tcW w:w="1194" w:type="dxa"/>
            <w:shd w:val="clear" w:color="auto" w:fill="E6E6E6"/>
            <w:noWrap/>
            <w:vAlign w:val="center"/>
          </w:tcPr>
          <w:p w14:paraId="77AEE36B" w14:textId="77777777" w:rsidR="00871D02" w:rsidRPr="00AA1060" w:rsidRDefault="00871D02" w:rsidP="00871D02">
            <w:pPr>
              <w:jc w:val="center"/>
              <w:rPr>
                <w:rFonts w:ascii="Angsana New" w:hAnsi="Angsana New" w:cs="Angsana New"/>
                <w:sz w:val="20"/>
                <w:szCs w:val="20"/>
              </w:rPr>
            </w:pPr>
          </w:p>
        </w:tc>
        <w:tc>
          <w:tcPr>
            <w:tcW w:w="1295" w:type="dxa"/>
            <w:shd w:val="clear" w:color="auto" w:fill="E6E6E6"/>
            <w:noWrap/>
            <w:vAlign w:val="center"/>
          </w:tcPr>
          <w:p w14:paraId="0B5766FA" w14:textId="77777777" w:rsidR="00871D02" w:rsidRPr="00AA1060" w:rsidRDefault="00871D02" w:rsidP="00871D02">
            <w:pPr>
              <w:jc w:val="center"/>
              <w:rPr>
                <w:rFonts w:ascii="Angsana New" w:hAnsi="Angsana New" w:cs="Angsana New"/>
                <w:sz w:val="20"/>
                <w:szCs w:val="20"/>
              </w:rPr>
            </w:pPr>
          </w:p>
        </w:tc>
        <w:tc>
          <w:tcPr>
            <w:tcW w:w="1325" w:type="dxa"/>
            <w:shd w:val="clear" w:color="auto" w:fill="E6E6E6"/>
            <w:noWrap/>
            <w:vAlign w:val="center"/>
          </w:tcPr>
          <w:p w14:paraId="331635E6" w14:textId="77777777" w:rsidR="00871D02" w:rsidRPr="00AA1060" w:rsidRDefault="00871D02" w:rsidP="00871D02">
            <w:pPr>
              <w:jc w:val="center"/>
              <w:rPr>
                <w:rFonts w:ascii="Angsana New" w:hAnsi="Angsana New" w:cs="Angsana New"/>
                <w:sz w:val="20"/>
                <w:szCs w:val="20"/>
              </w:rPr>
            </w:pPr>
          </w:p>
        </w:tc>
        <w:tc>
          <w:tcPr>
            <w:tcW w:w="1080" w:type="dxa"/>
            <w:shd w:val="clear" w:color="auto" w:fill="E6E6E6"/>
            <w:noWrap/>
            <w:vAlign w:val="center"/>
          </w:tcPr>
          <w:p w14:paraId="761E916B" w14:textId="77777777" w:rsidR="00871D02" w:rsidRPr="00AA1060" w:rsidRDefault="00871D02" w:rsidP="00871D02">
            <w:pPr>
              <w:jc w:val="center"/>
              <w:rPr>
                <w:rFonts w:ascii="Angsana New" w:hAnsi="Angsana New" w:cs="Angsana New"/>
                <w:sz w:val="20"/>
                <w:szCs w:val="20"/>
              </w:rPr>
            </w:pPr>
          </w:p>
        </w:tc>
        <w:tc>
          <w:tcPr>
            <w:tcW w:w="970" w:type="dxa"/>
            <w:shd w:val="clear" w:color="auto" w:fill="E6E6E6"/>
            <w:noWrap/>
            <w:vAlign w:val="center"/>
          </w:tcPr>
          <w:p w14:paraId="0DBDA00C" w14:textId="77777777" w:rsidR="00871D02" w:rsidRPr="00AA1060" w:rsidRDefault="00871D02" w:rsidP="00871D02">
            <w:pPr>
              <w:jc w:val="center"/>
              <w:rPr>
                <w:rFonts w:ascii="Angsana New" w:hAnsi="Angsana New" w:cs="Angsana New"/>
                <w:sz w:val="20"/>
                <w:szCs w:val="20"/>
              </w:rPr>
            </w:pPr>
          </w:p>
        </w:tc>
        <w:tc>
          <w:tcPr>
            <w:tcW w:w="436" w:type="dxa"/>
            <w:shd w:val="clear" w:color="auto" w:fill="E6E6E6"/>
            <w:noWrap/>
            <w:vAlign w:val="center"/>
          </w:tcPr>
          <w:p w14:paraId="3EB1AEAC" w14:textId="77777777" w:rsidR="00871D02" w:rsidRPr="00AA1060" w:rsidRDefault="00871D02" w:rsidP="00871D02">
            <w:pPr>
              <w:jc w:val="center"/>
              <w:rPr>
                <w:rFonts w:ascii="Angsana New" w:hAnsi="Angsana New" w:cs="Angsana New"/>
                <w:sz w:val="20"/>
                <w:szCs w:val="20"/>
              </w:rPr>
            </w:pPr>
          </w:p>
        </w:tc>
        <w:tc>
          <w:tcPr>
            <w:tcW w:w="436" w:type="dxa"/>
            <w:shd w:val="clear" w:color="auto" w:fill="E6E6E6"/>
            <w:noWrap/>
            <w:vAlign w:val="center"/>
          </w:tcPr>
          <w:p w14:paraId="4186CCCF" w14:textId="77777777" w:rsidR="00871D02" w:rsidRPr="00AA1060" w:rsidRDefault="00871D02" w:rsidP="00871D02">
            <w:pPr>
              <w:jc w:val="center"/>
              <w:rPr>
                <w:rFonts w:ascii="Angsana New" w:hAnsi="Angsana New" w:cs="Angsana New"/>
                <w:sz w:val="20"/>
                <w:szCs w:val="20"/>
              </w:rPr>
            </w:pPr>
          </w:p>
        </w:tc>
        <w:tc>
          <w:tcPr>
            <w:tcW w:w="436" w:type="dxa"/>
            <w:shd w:val="clear" w:color="auto" w:fill="E6E6E6"/>
            <w:noWrap/>
            <w:vAlign w:val="center"/>
          </w:tcPr>
          <w:p w14:paraId="6B6BF03F" w14:textId="77777777" w:rsidR="00871D02" w:rsidRPr="00AA1060" w:rsidRDefault="00871D02" w:rsidP="00871D02">
            <w:pPr>
              <w:jc w:val="center"/>
              <w:rPr>
                <w:rFonts w:ascii="Angsana New" w:hAnsi="Angsana New" w:cs="Angsana New"/>
                <w:sz w:val="20"/>
                <w:szCs w:val="20"/>
              </w:rPr>
            </w:pPr>
          </w:p>
        </w:tc>
        <w:tc>
          <w:tcPr>
            <w:tcW w:w="436" w:type="dxa"/>
            <w:shd w:val="clear" w:color="auto" w:fill="E6E6E6"/>
            <w:noWrap/>
            <w:vAlign w:val="center"/>
          </w:tcPr>
          <w:p w14:paraId="26EC92EE" w14:textId="77777777" w:rsidR="00871D02" w:rsidRPr="00AA1060" w:rsidRDefault="00871D02" w:rsidP="00871D02">
            <w:pPr>
              <w:jc w:val="center"/>
              <w:rPr>
                <w:rFonts w:ascii="Angsana New" w:hAnsi="Angsana New" w:cs="Angsana New"/>
                <w:sz w:val="20"/>
                <w:szCs w:val="20"/>
              </w:rPr>
            </w:pPr>
          </w:p>
        </w:tc>
        <w:tc>
          <w:tcPr>
            <w:tcW w:w="998" w:type="dxa"/>
            <w:shd w:val="clear" w:color="auto" w:fill="E6E6E6"/>
            <w:vAlign w:val="center"/>
          </w:tcPr>
          <w:p w14:paraId="5CCD799E" w14:textId="77777777" w:rsidR="00871D02" w:rsidRPr="00AA1060" w:rsidRDefault="00871D02" w:rsidP="00871D02">
            <w:pPr>
              <w:jc w:val="center"/>
              <w:rPr>
                <w:rFonts w:ascii="Angsana New" w:hAnsi="Angsana New" w:cs="Angsana New"/>
                <w:sz w:val="20"/>
                <w:szCs w:val="20"/>
              </w:rPr>
            </w:pPr>
          </w:p>
        </w:tc>
        <w:tc>
          <w:tcPr>
            <w:tcW w:w="363" w:type="dxa"/>
            <w:vMerge/>
            <w:shd w:val="clear" w:color="auto" w:fill="E6E6E6"/>
            <w:vAlign w:val="center"/>
          </w:tcPr>
          <w:p w14:paraId="51BF9556" w14:textId="77777777" w:rsidR="00871D02" w:rsidRPr="00AA1060" w:rsidRDefault="00871D02" w:rsidP="00871D02">
            <w:pPr>
              <w:jc w:val="center"/>
              <w:rPr>
                <w:sz w:val="20"/>
                <w:szCs w:val="20"/>
              </w:rPr>
            </w:pPr>
          </w:p>
        </w:tc>
      </w:tr>
      <w:tr w:rsidR="00871D02" w:rsidRPr="00AA1060" w14:paraId="293B69A2" w14:textId="77777777" w:rsidTr="00871D02">
        <w:trPr>
          <w:cantSplit/>
          <w:jc w:val="center"/>
        </w:trPr>
        <w:tc>
          <w:tcPr>
            <w:tcW w:w="435" w:type="dxa"/>
            <w:vMerge/>
            <w:shd w:val="clear" w:color="auto" w:fill="auto"/>
            <w:textDirection w:val="btLr"/>
            <w:vAlign w:val="center"/>
          </w:tcPr>
          <w:p w14:paraId="148DB325" w14:textId="77777777" w:rsidR="00871D02" w:rsidRPr="00AA1060" w:rsidRDefault="00871D02" w:rsidP="00871D02">
            <w:pPr>
              <w:ind w:left="-525" w:right="113"/>
              <w:jc w:val="center"/>
              <w:rPr>
                <w:sz w:val="20"/>
                <w:szCs w:val="20"/>
              </w:rPr>
            </w:pPr>
          </w:p>
        </w:tc>
        <w:tc>
          <w:tcPr>
            <w:tcW w:w="1406" w:type="dxa"/>
            <w:shd w:val="clear" w:color="auto" w:fill="auto"/>
            <w:noWrap/>
            <w:vAlign w:val="center"/>
          </w:tcPr>
          <w:p w14:paraId="1B1E44B9" w14:textId="77777777" w:rsidR="00871D02" w:rsidRPr="00AA1060" w:rsidRDefault="00871D02" w:rsidP="00871D02">
            <w:pPr>
              <w:jc w:val="center"/>
              <w:rPr>
                <w:sz w:val="20"/>
                <w:szCs w:val="20"/>
              </w:rPr>
            </w:pPr>
          </w:p>
        </w:tc>
        <w:tc>
          <w:tcPr>
            <w:tcW w:w="1091" w:type="dxa"/>
            <w:tcBorders>
              <w:top w:val="single" w:sz="4" w:space="0" w:color="auto"/>
            </w:tcBorders>
            <w:shd w:val="clear" w:color="auto" w:fill="auto"/>
            <w:noWrap/>
            <w:vAlign w:val="center"/>
          </w:tcPr>
          <w:p w14:paraId="733F1C1C" w14:textId="77777777" w:rsidR="00871D02" w:rsidRPr="00AA1060" w:rsidRDefault="00871D02" w:rsidP="00871D02">
            <w:pPr>
              <w:jc w:val="center"/>
              <w:rPr>
                <w:rFonts w:ascii="Angsana New" w:hAnsi="Angsana New" w:cs="Angsana New"/>
                <w:sz w:val="20"/>
                <w:szCs w:val="20"/>
              </w:rPr>
            </w:pPr>
          </w:p>
        </w:tc>
        <w:tc>
          <w:tcPr>
            <w:tcW w:w="721" w:type="dxa"/>
            <w:tcBorders>
              <w:top w:val="single" w:sz="4" w:space="0" w:color="auto"/>
            </w:tcBorders>
            <w:shd w:val="clear" w:color="auto" w:fill="auto"/>
            <w:noWrap/>
            <w:vAlign w:val="center"/>
          </w:tcPr>
          <w:p w14:paraId="57265322" w14:textId="77777777" w:rsidR="00871D02" w:rsidRPr="00AA1060" w:rsidRDefault="00871D02" w:rsidP="00871D02">
            <w:pPr>
              <w:jc w:val="center"/>
              <w:rPr>
                <w:rFonts w:ascii="Angsana New" w:hAnsi="Angsana New" w:cs="Angsana New"/>
                <w:sz w:val="20"/>
                <w:szCs w:val="20"/>
              </w:rPr>
            </w:pPr>
          </w:p>
        </w:tc>
        <w:tc>
          <w:tcPr>
            <w:tcW w:w="1015" w:type="dxa"/>
            <w:shd w:val="clear" w:color="auto" w:fill="auto"/>
            <w:noWrap/>
            <w:vAlign w:val="center"/>
          </w:tcPr>
          <w:p w14:paraId="74502E05" w14:textId="77777777" w:rsidR="00871D02" w:rsidRPr="00AA1060" w:rsidRDefault="00871D02" w:rsidP="00871D02">
            <w:pPr>
              <w:jc w:val="center"/>
              <w:rPr>
                <w:rFonts w:ascii="Angsana New" w:hAnsi="Angsana New" w:cs="Angsana New"/>
                <w:sz w:val="20"/>
                <w:szCs w:val="20"/>
              </w:rPr>
            </w:pPr>
          </w:p>
        </w:tc>
        <w:tc>
          <w:tcPr>
            <w:tcW w:w="931" w:type="dxa"/>
            <w:shd w:val="clear" w:color="auto" w:fill="E6E6E6"/>
            <w:noWrap/>
            <w:vAlign w:val="center"/>
          </w:tcPr>
          <w:p w14:paraId="43025A85" w14:textId="77777777" w:rsidR="00871D02" w:rsidRPr="00AA1060" w:rsidRDefault="00871D02" w:rsidP="00871D02">
            <w:pPr>
              <w:jc w:val="center"/>
              <w:rPr>
                <w:rFonts w:ascii="Angsana New" w:hAnsi="Angsana New" w:cs="Angsana New"/>
                <w:sz w:val="20"/>
                <w:szCs w:val="20"/>
              </w:rPr>
            </w:pPr>
          </w:p>
        </w:tc>
        <w:tc>
          <w:tcPr>
            <w:tcW w:w="365" w:type="dxa"/>
            <w:shd w:val="clear" w:color="auto" w:fill="E6E6E6"/>
            <w:noWrap/>
            <w:vAlign w:val="center"/>
          </w:tcPr>
          <w:p w14:paraId="4C577EF3" w14:textId="77777777" w:rsidR="00871D02" w:rsidRPr="00AA1060" w:rsidRDefault="00871D02" w:rsidP="00871D02">
            <w:pPr>
              <w:jc w:val="center"/>
              <w:rPr>
                <w:rFonts w:ascii="Angsana New" w:hAnsi="Angsana New" w:cs="Angsana New"/>
                <w:sz w:val="20"/>
                <w:szCs w:val="20"/>
              </w:rPr>
            </w:pPr>
          </w:p>
        </w:tc>
        <w:tc>
          <w:tcPr>
            <w:tcW w:w="1194" w:type="dxa"/>
            <w:shd w:val="clear" w:color="auto" w:fill="E6E6E6"/>
            <w:noWrap/>
            <w:vAlign w:val="center"/>
          </w:tcPr>
          <w:p w14:paraId="53AE19ED" w14:textId="77777777" w:rsidR="00871D02" w:rsidRPr="00AA1060" w:rsidRDefault="00871D02" w:rsidP="00871D02">
            <w:pPr>
              <w:jc w:val="center"/>
              <w:rPr>
                <w:rFonts w:ascii="Angsana New" w:hAnsi="Angsana New" w:cs="Angsana New"/>
                <w:sz w:val="20"/>
                <w:szCs w:val="20"/>
              </w:rPr>
            </w:pPr>
          </w:p>
        </w:tc>
        <w:tc>
          <w:tcPr>
            <w:tcW w:w="1295" w:type="dxa"/>
            <w:shd w:val="clear" w:color="auto" w:fill="E6E6E6"/>
            <w:noWrap/>
            <w:vAlign w:val="center"/>
          </w:tcPr>
          <w:p w14:paraId="59257748" w14:textId="77777777" w:rsidR="00871D02" w:rsidRPr="00AA1060" w:rsidRDefault="00871D02" w:rsidP="00871D02">
            <w:pPr>
              <w:jc w:val="center"/>
              <w:rPr>
                <w:rFonts w:ascii="Angsana New" w:hAnsi="Angsana New" w:cs="Angsana New"/>
                <w:sz w:val="20"/>
                <w:szCs w:val="20"/>
              </w:rPr>
            </w:pPr>
          </w:p>
        </w:tc>
        <w:tc>
          <w:tcPr>
            <w:tcW w:w="1325" w:type="dxa"/>
            <w:shd w:val="clear" w:color="auto" w:fill="E6E6E6"/>
            <w:noWrap/>
            <w:vAlign w:val="center"/>
          </w:tcPr>
          <w:p w14:paraId="0D5DEB5D" w14:textId="77777777" w:rsidR="00871D02" w:rsidRPr="00AA1060" w:rsidRDefault="00871D02" w:rsidP="00871D02">
            <w:pPr>
              <w:jc w:val="center"/>
              <w:rPr>
                <w:rFonts w:ascii="Angsana New" w:hAnsi="Angsana New" w:cs="Angsana New"/>
                <w:sz w:val="20"/>
                <w:szCs w:val="20"/>
              </w:rPr>
            </w:pPr>
          </w:p>
        </w:tc>
        <w:tc>
          <w:tcPr>
            <w:tcW w:w="1080" w:type="dxa"/>
            <w:shd w:val="clear" w:color="auto" w:fill="E6E6E6"/>
            <w:noWrap/>
            <w:vAlign w:val="center"/>
          </w:tcPr>
          <w:p w14:paraId="671AF8F8" w14:textId="77777777" w:rsidR="00871D02" w:rsidRPr="00AA1060" w:rsidRDefault="00871D02" w:rsidP="00871D02">
            <w:pPr>
              <w:jc w:val="center"/>
              <w:rPr>
                <w:rFonts w:ascii="Angsana New" w:hAnsi="Angsana New" w:cs="Angsana New"/>
                <w:sz w:val="20"/>
                <w:szCs w:val="20"/>
              </w:rPr>
            </w:pPr>
          </w:p>
        </w:tc>
        <w:tc>
          <w:tcPr>
            <w:tcW w:w="970" w:type="dxa"/>
            <w:shd w:val="clear" w:color="auto" w:fill="E6E6E6"/>
            <w:noWrap/>
            <w:vAlign w:val="center"/>
          </w:tcPr>
          <w:p w14:paraId="10CE260D" w14:textId="77777777" w:rsidR="00871D02" w:rsidRPr="00AA1060" w:rsidRDefault="00871D02" w:rsidP="00871D02">
            <w:pPr>
              <w:jc w:val="center"/>
              <w:rPr>
                <w:rFonts w:ascii="Angsana New" w:hAnsi="Angsana New" w:cs="Angsana New"/>
                <w:sz w:val="20"/>
                <w:szCs w:val="20"/>
              </w:rPr>
            </w:pPr>
          </w:p>
        </w:tc>
        <w:tc>
          <w:tcPr>
            <w:tcW w:w="436" w:type="dxa"/>
            <w:shd w:val="clear" w:color="auto" w:fill="E6E6E6"/>
            <w:noWrap/>
            <w:vAlign w:val="center"/>
          </w:tcPr>
          <w:p w14:paraId="4F968009" w14:textId="77777777" w:rsidR="00871D02" w:rsidRPr="00AA1060" w:rsidRDefault="00871D02" w:rsidP="00871D02">
            <w:pPr>
              <w:jc w:val="center"/>
              <w:rPr>
                <w:rFonts w:ascii="Angsana New" w:hAnsi="Angsana New" w:cs="Angsana New"/>
                <w:sz w:val="20"/>
                <w:szCs w:val="20"/>
              </w:rPr>
            </w:pPr>
          </w:p>
        </w:tc>
        <w:tc>
          <w:tcPr>
            <w:tcW w:w="436" w:type="dxa"/>
            <w:shd w:val="clear" w:color="auto" w:fill="E6E6E6"/>
            <w:noWrap/>
            <w:vAlign w:val="center"/>
          </w:tcPr>
          <w:p w14:paraId="5BBAC5C4" w14:textId="77777777" w:rsidR="00871D02" w:rsidRPr="00AA1060" w:rsidRDefault="00871D02" w:rsidP="00871D02">
            <w:pPr>
              <w:jc w:val="center"/>
              <w:rPr>
                <w:rFonts w:ascii="Angsana New" w:hAnsi="Angsana New" w:cs="Angsana New"/>
                <w:sz w:val="20"/>
                <w:szCs w:val="20"/>
              </w:rPr>
            </w:pPr>
          </w:p>
        </w:tc>
        <w:tc>
          <w:tcPr>
            <w:tcW w:w="436" w:type="dxa"/>
            <w:shd w:val="clear" w:color="auto" w:fill="E6E6E6"/>
            <w:noWrap/>
            <w:vAlign w:val="center"/>
          </w:tcPr>
          <w:p w14:paraId="2741CAA5" w14:textId="77777777" w:rsidR="00871D02" w:rsidRPr="00AA1060" w:rsidRDefault="00871D02" w:rsidP="00871D02">
            <w:pPr>
              <w:jc w:val="center"/>
              <w:rPr>
                <w:rFonts w:ascii="Angsana New" w:hAnsi="Angsana New" w:cs="Angsana New"/>
                <w:sz w:val="20"/>
                <w:szCs w:val="20"/>
              </w:rPr>
            </w:pPr>
          </w:p>
        </w:tc>
        <w:tc>
          <w:tcPr>
            <w:tcW w:w="436" w:type="dxa"/>
            <w:shd w:val="clear" w:color="auto" w:fill="E6E6E6"/>
            <w:noWrap/>
            <w:vAlign w:val="center"/>
          </w:tcPr>
          <w:p w14:paraId="2207D8A3" w14:textId="77777777" w:rsidR="00871D02" w:rsidRPr="00AA1060" w:rsidRDefault="00871D02" w:rsidP="00871D02">
            <w:pPr>
              <w:jc w:val="center"/>
              <w:rPr>
                <w:rFonts w:ascii="Angsana New" w:hAnsi="Angsana New" w:cs="Angsana New"/>
                <w:sz w:val="20"/>
                <w:szCs w:val="20"/>
              </w:rPr>
            </w:pPr>
          </w:p>
        </w:tc>
        <w:tc>
          <w:tcPr>
            <w:tcW w:w="998" w:type="dxa"/>
            <w:shd w:val="clear" w:color="auto" w:fill="E6E6E6"/>
            <w:vAlign w:val="center"/>
          </w:tcPr>
          <w:p w14:paraId="220E9DA3" w14:textId="77777777" w:rsidR="00871D02" w:rsidRPr="00AA1060" w:rsidRDefault="00871D02" w:rsidP="00871D02">
            <w:pPr>
              <w:jc w:val="center"/>
              <w:rPr>
                <w:rFonts w:ascii="Angsana New" w:hAnsi="Angsana New" w:cs="Angsana New"/>
                <w:sz w:val="20"/>
                <w:szCs w:val="20"/>
              </w:rPr>
            </w:pPr>
          </w:p>
        </w:tc>
        <w:tc>
          <w:tcPr>
            <w:tcW w:w="363" w:type="dxa"/>
            <w:vMerge/>
            <w:shd w:val="clear" w:color="auto" w:fill="E6E6E6"/>
            <w:vAlign w:val="center"/>
          </w:tcPr>
          <w:p w14:paraId="25C24770" w14:textId="77777777" w:rsidR="00871D02" w:rsidRPr="00AA1060" w:rsidRDefault="00871D02" w:rsidP="00871D02">
            <w:pPr>
              <w:jc w:val="center"/>
              <w:rPr>
                <w:sz w:val="20"/>
                <w:szCs w:val="20"/>
              </w:rPr>
            </w:pPr>
          </w:p>
        </w:tc>
      </w:tr>
      <w:tr w:rsidR="00871D02" w:rsidRPr="00AA1060" w14:paraId="0CAAB1FE" w14:textId="77777777" w:rsidTr="00871D02">
        <w:trPr>
          <w:cantSplit/>
          <w:jc w:val="center"/>
        </w:trPr>
        <w:tc>
          <w:tcPr>
            <w:tcW w:w="435" w:type="dxa"/>
            <w:vMerge/>
            <w:shd w:val="clear" w:color="auto" w:fill="auto"/>
            <w:textDirection w:val="btLr"/>
            <w:vAlign w:val="center"/>
          </w:tcPr>
          <w:p w14:paraId="67502C70" w14:textId="77777777" w:rsidR="00871D02" w:rsidRPr="00AA1060" w:rsidRDefault="00871D02" w:rsidP="00871D02">
            <w:pPr>
              <w:ind w:left="-525" w:right="113"/>
              <w:jc w:val="center"/>
              <w:rPr>
                <w:sz w:val="20"/>
                <w:szCs w:val="20"/>
              </w:rPr>
            </w:pPr>
          </w:p>
        </w:tc>
        <w:tc>
          <w:tcPr>
            <w:tcW w:w="1406" w:type="dxa"/>
            <w:shd w:val="clear" w:color="auto" w:fill="auto"/>
            <w:noWrap/>
            <w:vAlign w:val="center"/>
          </w:tcPr>
          <w:p w14:paraId="09C5B48F" w14:textId="77777777" w:rsidR="00871D02" w:rsidRPr="00AA1060" w:rsidRDefault="00871D02" w:rsidP="00871D02">
            <w:pPr>
              <w:jc w:val="center"/>
              <w:rPr>
                <w:sz w:val="20"/>
                <w:szCs w:val="20"/>
              </w:rPr>
            </w:pPr>
          </w:p>
        </w:tc>
        <w:tc>
          <w:tcPr>
            <w:tcW w:w="1091" w:type="dxa"/>
            <w:shd w:val="clear" w:color="auto" w:fill="auto"/>
            <w:noWrap/>
            <w:vAlign w:val="center"/>
          </w:tcPr>
          <w:p w14:paraId="00AC8CB2" w14:textId="77777777" w:rsidR="00871D02" w:rsidRPr="00AA1060" w:rsidRDefault="00871D02" w:rsidP="00871D02">
            <w:pPr>
              <w:jc w:val="center"/>
              <w:rPr>
                <w:rFonts w:ascii="Angsana New" w:hAnsi="Angsana New" w:cs="Angsana New"/>
                <w:sz w:val="20"/>
                <w:szCs w:val="20"/>
              </w:rPr>
            </w:pPr>
          </w:p>
        </w:tc>
        <w:tc>
          <w:tcPr>
            <w:tcW w:w="721" w:type="dxa"/>
            <w:shd w:val="clear" w:color="auto" w:fill="auto"/>
            <w:noWrap/>
            <w:vAlign w:val="center"/>
          </w:tcPr>
          <w:p w14:paraId="769E4BB9" w14:textId="77777777" w:rsidR="00871D02" w:rsidRPr="00AA1060" w:rsidRDefault="00871D02" w:rsidP="00871D02">
            <w:pPr>
              <w:jc w:val="center"/>
              <w:rPr>
                <w:rFonts w:ascii="Angsana New" w:hAnsi="Angsana New" w:cs="Angsana New"/>
                <w:sz w:val="20"/>
                <w:szCs w:val="20"/>
              </w:rPr>
            </w:pPr>
          </w:p>
        </w:tc>
        <w:tc>
          <w:tcPr>
            <w:tcW w:w="1015" w:type="dxa"/>
            <w:shd w:val="clear" w:color="auto" w:fill="auto"/>
            <w:noWrap/>
            <w:vAlign w:val="center"/>
          </w:tcPr>
          <w:p w14:paraId="31CBE7DA" w14:textId="77777777" w:rsidR="00871D02" w:rsidRPr="00AA1060" w:rsidRDefault="00871D02" w:rsidP="00871D02">
            <w:pPr>
              <w:jc w:val="center"/>
              <w:rPr>
                <w:rFonts w:ascii="Angsana New" w:hAnsi="Angsana New" w:cs="Angsana New"/>
                <w:sz w:val="20"/>
                <w:szCs w:val="20"/>
              </w:rPr>
            </w:pPr>
          </w:p>
        </w:tc>
        <w:tc>
          <w:tcPr>
            <w:tcW w:w="931" w:type="dxa"/>
            <w:shd w:val="clear" w:color="auto" w:fill="auto"/>
            <w:noWrap/>
            <w:vAlign w:val="center"/>
          </w:tcPr>
          <w:p w14:paraId="768A6DEF" w14:textId="77777777" w:rsidR="00871D02" w:rsidRPr="00AA1060" w:rsidRDefault="00871D02" w:rsidP="00871D02">
            <w:pPr>
              <w:jc w:val="center"/>
              <w:rPr>
                <w:rFonts w:ascii="Angsana New" w:hAnsi="Angsana New" w:cs="Angsana New"/>
                <w:sz w:val="20"/>
                <w:szCs w:val="20"/>
              </w:rPr>
            </w:pPr>
          </w:p>
        </w:tc>
        <w:tc>
          <w:tcPr>
            <w:tcW w:w="365" w:type="dxa"/>
            <w:shd w:val="clear" w:color="auto" w:fill="E6E6E6"/>
            <w:noWrap/>
            <w:vAlign w:val="center"/>
          </w:tcPr>
          <w:p w14:paraId="37A85E90" w14:textId="77777777" w:rsidR="00871D02" w:rsidRPr="00AA1060" w:rsidRDefault="00871D02" w:rsidP="00871D02">
            <w:pPr>
              <w:jc w:val="center"/>
              <w:rPr>
                <w:rFonts w:ascii="Angsana New" w:hAnsi="Angsana New" w:cs="Angsana New"/>
                <w:sz w:val="20"/>
                <w:szCs w:val="20"/>
              </w:rPr>
            </w:pPr>
          </w:p>
        </w:tc>
        <w:tc>
          <w:tcPr>
            <w:tcW w:w="1194" w:type="dxa"/>
            <w:shd w:val="clear" w:color="auto" w:fill="E6E6E6"/>
            <w:noWrap/>
            <w:vAlign w:val="center"/>
          </w:tcPr>
          <w:p w14:paraId="51409427" w14:textId="77777777" w:rsidR="00871D02" w:rsidRPr="00AA1060" w:rsidRDefault="00871D02" w:rsidP="00871D02">
            <w:pPr>
              <w:jc w:val="center"/>
              <w:rPr>
                <w:rFonts w:ascii="Angsana New" w:hAnsi="Angsana New" w:cs="Angsana New"/>
                <w:sz w:val="20"/>
                <w:szCs w:val="20"/>
              </w:rPr>
            </w:pPr>
          </w:p>
        </w:tc>
        <w:tc>
          <w:tcPr>
            <w:tcW w:w="1295" w:type="dxa"/>
            <w:shd w:val="clear" w:color="auto" w:fill="E6E6E6"/>
            <w:noWrap/>
            <w:vAlign w:val="center"/>
          </w:tcPr>
          <w:p w14:paraId="35806DD7" w14:textId="77777777" w:rsidR="00871D02" w:rsidRPr="00AA1060" w:rsidRDefault="00871D02" w:rsidP="00871D02">
            <w:pPr>
              <w:jc w:val="center"/>
              <w:rPr>
                <w:rFonts w:ascii="Angsana New" w:hAnsi="Angsana New" w:cs="Angsana New"/>
                <w:sz w:val="20"/>
                <w:szCs w:val="20"/>
              </w:rPr>
            </w:pPr>
          </w:p>
        </w:tc>
        <w:tc>
          <w:tcPr>
            <w:tcW w:w="1325" w:type="dxa"/>
            <w:shd w:val="clear" w:color="auto" w:fill="E6E6E6"/>
            <w:noWrap/>
            <w:vAlign w:val="center"/>
          </w:tcPr>
          <w:p w14:paraId="1B02AA7F" w14:textId="77777777" w:rsidR="00871D02" w:rsidRPr="00AA1060" w:rsidRDefault="00871D02" w:rsidP="00871D02">
            <w:pPr>
              <w:jc w:val="center"/>
              <w:rPr>
                <w:rFonts w:ascii="Angsana New" w:hAnsi="Angsana New" w:cs="Angsana New"/>
                <w:sz w:val="20"/>
                <w:szCs w:val="20"/>
              </w:rPr>
            </w:pPr>
          </w:p>
        </w:tc>
        <w:tc>
          <w:tcPr>
            <w:tcW w:w="1080" w:type="dxa"/>
            <w:shd w:val="clear" w:color="auto" w:fill="E6E6E6"/>
            <w:noWrap/>
            <w:vAlign w:val="center"/>
          </w:tcPr>
          <w:p w14:paraId="5053985C" w14:textId="77777777" w:rsidR="00871D02" w:rsidRPr="00AA1060" w:rsidRDefault="00871D02" w:rsidP="00871D02">
            <w:pPr>
              <w:jc w:val="center"/>
              <w:rPr>
                <w:rFonts w:ascii="Angsana New" w:hAnsi="Angsana New" w:cs="Angsana New"/>
                <w:sz w:val="20"/>
                <w:szCs w:val="20"/>
              </w:rPr>
            </w:pPr>
          </w:p>
        </w:tc>
        <w:tc>
          <w:tcPr>
            <w:tcW w:w="970" w:type="dxa"/>
            <w:shd w:val="clear" w:color="auto" w:fill="E6E6E6"/>
            <w:noWrap/>
            <w:vAlign w:val="center"/>
          </w:tcPr>
          <w:p w14:paraId="3208F38A" w14:textId="77777777" w:rsidR="00871D02" w:rsidRPr="00AA1060" w:rsidRDefault="00871D02" w:rsidP="00871D02">
            <w:pPr>
              <w:jc w:val="center"/>
              <w:rPr>
                <w:rFonts w:ascii="Angsana New" w:hAnsi="Angsana New" w:cs="Angsana New"/>
                <w:sz w:val="20"/>
                <w:szCs w:val="20"/>
              </w:rPr>
            </w:pPr>
          </w:p>
        </w:tc>
        <w:tc>
          <w:tcPr>
            <w:tcW w:w="436" w:type="dxa"/>
            <w:shd w:val="clear" w:color="auto" w:fill="E6E6E6"/>
            <w:noWrap/>
            <w:vAlign w:val="center"/>
          </w:tcPr>
          <w:p w14:paraId="1C73C11D" w14:textId="77777777" w:rsidR="00871D02" w:rsidRPr="00AA1060" w:rsidRDefault="00871D02" w:rsidP="00871D02">
            <w:pPr>
              <w:jc w:val="center"/>
              <w:rPr>
                <w:rFonts w:ascii="Angsana New" w:hAnsi="Angsana New" w:cs="Angsana New"/>
                <w:sz w:val="20"/>
                <w:szCs w:val="20"/>
              </w:rPr>
            </w:pPr>
          </w:p>
        </w:tc>
        <w:tc>
          <w:tcPr>
            <w:tcW w:w="436" w:type="dxa"/>
            <w:shd w:val="clear" w:color="auto" w:fill="E6E6E6"/>
            <w:noWrap/>
            <w:vAlign w:val="center"/>
          </w:tcPr>
          <w:p w14:paraId="1FC4300E" w14:textId="77777777" w:rsidR="00871D02" w:rsidRPr="00AA1060" w:rsidRDefault="00871D02" w:rsidP="00871D02">
            <w:pPr>
              <w:jc w:val="center"/>
              <w:rPr>
                <w:rFonts w:ascii="Angsana New" w:hAnsi="Angsana New" w:cs="Angsana New"/>
                <w:sz w:val="20"/>
                <w:szCs w:val="20"/>
              </w:rPr>
            </w:pPr>
          </w:p>
        </w:tc>
        <w:tc>
          <w:tcPr>
            <w:tcW w:w="436" w:type="dxa"/>
            <w:shd w:val="clear" w:color="auto" w:fill="E6E6E6"/>
            <w:noWrap/>
            <w:vAlign w:val="center"/>
          </w:tcPr>
          <w:p w14:paraId="44745D9B" w14:textId="77777777" w:rsidR="00871D02" w:rsidRPr="00AA1060" w:rsidRDefault="00871D02" w:rsidP="00871D02">
            <w:pPr>
              <w:jc w:val="center"/>
              <w:rPr>
                <w:rFonts w:ascii="Angsana New" w:hAnsi="Angsana New" w:cs="Angsana New"/>
                <w:sz w:val="20"/>
                <w:szCs w:val="20"/>
              </w:rPr>
            </w:pPr>
          </w:p>
        </w:tc>
        <w:tc>
          <w:tcPr>
            <w:tcW w:w="436" w:type="dxa"/>
            <w:shd w:val="clear" w:color="auto" w:fill="E6E6E6"/>
            <w:noWrap/>
            <w:vAlign w:val="center"/>
          </w:tcPr>
          <w:p w14:paraId="3F37D8F4" w14:textId="77777777" w:rsidR="00871D02" w:rsidRPr="00AA1060" w:rsidRDefault="00871D02" w:rsidP="00871D02">
            <w:pPr>
              <w:jc w:val="center"/>
              <w:rPr>
                <w:rFonts w:ascii="Angsana New" w:hAnsi="Angsana New" w:cs="Angsana New"/>
                <w:sz w:val="20"/>
                <w:szCs w:val="20"/>
              </w:rPr>
            </w:pPr>
          </w:p>
        </w:tc>
        <w:tc>
          <w:tcPr>
            <w:tcW w:w="998" w:type="dxa"/>
            <w:shd w:val="clear" w:color="auto" w:fill="E6E6E6"/>
            <w:vAlign w:val="center"/>
          </w:tcPr>
          <w:p w14:paraId="5C8AD3B8" w14:textId="77777777" w:rsidR="00871D02" w:rsidRPr="00AA1060" w:rsidRDefault="00871D02" w:rsidP="00871D02">
            <w:pPr>
              <w:jc w:val="center"/>
              <w:rPr>
                <w:rFonts w:ascii="Angsana New" w:hAnsi="Angsana New" w:cs="Angsana New"/>
                <w:sz w:val="20"/>
                <w:szCs w:val="20"/>
              </w:rPr>
            </w:pPr>
          </w:p>
        </w:tc>
        <w:tc>
          <w:tcPr>
            <w:tcW w:w="363" w:type="dxa"/>
            <w:vMerge/>
            <w:shd w:val="clear" w:color="auto" w:fill="E6E6E6"/>
            <w:vAlign w:val="center"/>
          </w:tcPr>
          <w:p w14:paraId="54E913D5" w14:textId="77777777" w:rsidR="00871D02" w:rsidRPr="00AA1060" w:rsidRDefault="00871D02" w:rsidP="00871D02">
            <w:pPr>
              <w:jc w:val="center"/>
              <w:rPr>
                <w:sz w:val="20"/>
                <w:szCs w:val="20"/>
              </w:rPr>
            </w:pPr>
          </w:p>
        </w:tc>
      </w:tr>
      <w:tr w:rsidR="00871D02" w:rsidRPr="00AA1060" w14:paraId="4755B808" w14:textId="77777777" w:rsidTr="00871D02">
        <w:trPr>
          <w:cantSplit/>
          <w:jc w:val="center"/>
        </w:trPr>
        <w:tc>
          <w:tcPr>
            <w:tcW w:w="435" w:type="dxa"/>
            <w:vMerge/>
            <w:shd w:val="clear" w:color="auto" w:fill="auto"/>
            <w:textDirection w:val="btLr"/>
            <w:vAlign w:val="center"/>
          </w:tcPr>
          <w:p w14:paraId="0B7B0810" w14:textId="77777777" w:rsidR="00871D02" w:rsidRPr="00AA1060" w:rsidRDefault="00871D02" w:rsidP="00871D02">
            <w:pPr>
              <w:ind w:left="-525" w:right="113"/>
              <w:jc w:val="center"/>
              <w:rPr>
                <w:sz w:val="20"/>
                <w:szCs w:val="20"/>
              </w:rPr>
            </w:pPr>
          </w:p>
        </w:tc>
        <w:tc>
          <w:tcPr>
            <w:tcW w:w="1406" w:type="dxa"/>
            <w:shd w:val="clear" w:color="auto" w:fill="auto"/>
            <w:noWrap/>
            <w:vAlign w:val="center"/>
          </w:tcPr>
          <w:p w14:paraId="09F0F66D" w14:textId="77777777" w:rsidR="00871D02" w:rsidRPr="00AA1060" w:rsidRDefault="00871D02" w:rsidP="00871D02">
            <w:pPr>
              <w:jc w:val="center"/>
              <w:rPr>
                <w:sz w:val="20"/>
                <w:szCs w:val="20"/>
              </w:rPr>
            </w:pPr>
          </w:p>
        </w:tc>
        <w:tc>
          <w:tcPr>
            <w:tcW w:w="1091" w:type="dxa"/>
            <w:shd w:val="clear" w:color="auto" w:fill="auto"/>
            <w:noWrap/>
            <w:vAlign w:val="center"/>
          </w:tcPr>
          <w:p w14:paraId="7C2A784E" w14:textId="77777777" w:rsidR="00871D02" w:rsidRPr="00AA1060" w:rsidRDefault="00871D02" w:rsidP="00871D02">
            <w:pPr>
              <w:jc w:val="center"/>
              <w:rPr>
                <w:rFonts w:ascii="Angsana New" w:hAnsi="Angsana New" w:cs="Angsana New"/>
                <w:sz w:val="20"/>
                <w:szCs w:val="20"/>
              </w:rPr>
            </w:pPr>
          </w:p>
        </w:tc>
        <w:tc>
          <w:tcPr>
            <w:tcW w:w="721" w:type="dxa"/>
            <w:shd w:val="clear" w:color="auto" w:fill="auto"/>
            <w:noWrap/>
            <w:vAlign w:val="center"/>
          </w:tcPr>
          <w:p w14:paraId="045637D5" w14:textId="77777777" w:rsidR="00871D02" w:rsidRPr="00AA1060" w:rsidRDefault="00871D02" w:rsidP="00871D02">
            <w:pPr>
              <w:jc w:val="center"/>
              <w:rPr>
                <w:rFonts w:ascii="Angsana New" w:hAnsi="Angsana New" w:cs="Angsana New"/>
                <w:sz w:val="20"/>
                <w:szCs w:val="20"/>
              </w:rPr>
            </w:pPr>
          </w:p>
        </w:tc>
        <w:tc>
          <w:tcPr>
            <w:tcW w:w="1015" w:type="dxa"/>
            <w:shd w:val="clear" w:color="auto" w:fill="auto"/>
            <w:noWrap/>
            <w:vAlign w:val="center"/>
          </w:tcPr>
          <w:p w14:paraId="7AA8A4A4" w14:textId="77777777" w:rsidR="00871D02" w:rsidRPr="00AA1060" w:rsidRDefault="00871D02" w:rsidP="00871D02">
            <w:pPr>
              <w:jc w:val="center"/>
              <w:rPr>
                <w:rFonts w:ascii="Angsana New" w:hAnsi="Angsana New" w:cs="Angsana New"/>
                <w:sz w:val="20"/>
                <w:szCs w:val="20"/>
              </w:rPr>
            </w:pPr>
          </w:p>
        </w:tc>
        <w:tc>
          <w:tcPr>
            <w:tcW w:w="931" w:type="dxa"/>
            <w:shd w:val="clear" w:color="auto" w:fill="auto"/>
            <w:noWrap/>
            <w:vAlign w:val="center"/>
          </w:tcPr>
          <w:p w14:paraId="32C1259C" w14:textId="77777777" w:rsidR="00871D02" w:rsidRPr="00AA1060" w:rsidRDefault="00871D02" w:rsidP="00871D02">
            <w:pPr>
              <w:jc w:val="center"/>
              <w:rPr>
                <w:rFonts w:ascii="Angsana New" w:hAnsi="Angsana New" w:cs="Angsana New"/>
                <w:sz w:val="20"/>
                <w:szCs w:val="20"/>
              </w:rPr>
            </w:pPr>
          </w:p>
        </w:tc>
        <w:tc>
          <w:tcPr>
            <w:tcW w:w="365" w:type="dxa"/>
            <w:shd w:val="clear" w:color="auto" w:fill="auto"/>
            <w:noWrap/>
            <w:vAlign w:val="center"/>
          </w:tcPr>
          <w:p w14:paraId="36CC993B" w14:textId="77777777" w:rsidR="00871D02" w:rsidRPr="00AA1060" w:rsidRDefault="00871D02" w:rsidP="00871D02">
            <w:pPr>
              <w:jc w:val="center"/>
              <w:rPr>
                <w:rFonts w:ascii="Angsana New" w:hAnsi="Angsana New" w:cs="Angsana New"/>
                <w:sz w:val="20"/>
                <w:szCs w:val="20"/>
              </w:rPr>
            </w:pPr>
          </w:p>
        </w:tc>
        <w:tc>
          <w:tcPr>
            <w:tcW w:w="1194" w:type="dxa"/>
            <w:shd w:val="clear" w:color="auto" w:fill="E6E6E6"/>
            <w:noWrap/>
            <w:vAlign w:val="center"/>
          </w:tcPr>
          <w:p w14:paraId="621F31D1" w14:textId="77777777" w:rsidR="00871D02" w:rsidRPr="00AA1060" w:rsidRDefault="00871D02" w:rsidP="00871D02">
            <w:pPr>
              <w:jc w:val="center"/>
              <w:rPr>
                <w:rFonts w:ascii="Angsana New" w:hAnsi="Angsana New" w:cs="Angsana New"/>
                <w:sz w:val="20"/>
                <w:szCs w:val="20"/>
              </w:rPr>
            </w:pPr>
          </w:p>
        </w:tc>
        <w:tc>
          <w:tcPr>
            <w:tcW w:w="1295" w:type="dxa"/>
            <w:shd w:val="clear" w:color="auto" w:fill="E6E6E6"/>
            <w:noWrap/>
            <w:vAlign w:val="center"/>
          </w:tcPr>
          <w:p w14:paraId="61C70068" w14:textId="77777777" w:rsidR="00871D02" w:rsidRPr="00AA1060" w:rsidRDefault="00871D02" w:rsidP="00871D02">
            <w:pPr>
              <w:jc w:val="center"/>
              <w:rPr>
                <w:rFonts w:ascii="Angsana New" w:hAnsi="Angsana New" w:cs="Angsana New"/>
                <w:sz w:val="20"/>
                <w:szCs w:val="20"/>
              </w:rPr>
            </w:pPr>
          </w:p>
        </w:tc>
        <w:tc>
          <w:tcPr>
            <w:tcW w:w="1325" w:type="dxa"/>
            <w:shd w:val="clear" w:color="auto" w:fill="E6E6E6"/>
            <w:noWrap/>
            <w:vAlign w:val="center"/>
          </w:tcPr>
          <w:p w14:paraId="2A677BAF" w14:textId="77777777" w:rsidR="00871D02" w:rsidRPr="00AA1060" w:rsidRDefault="00871D02" w:rsidP="00871D02">
            <w:pPr>
              <w:jc w:val="center"/>
              <w:rPr>
                <w:rFonts w:ascii="Angsana New" w:hAnsi="Angsana New" w:cs="Angsana New"/>
                <w:sz w:val="20"/>
                <w:szCs w:val="20"/>
              </w:rPr>
            </w:pPr>
          </w:p>
        </w:tc>
        <w:tc>
          <w:tcPr>
            <w:tcW w:w="1080" w:type="dxa"/>
            <w:shd w:val="clear" w:color="auto" w:fill="E6E6E6"/>
            <w:noWrap/>
            <w:vAlign w:val="center"/>
          </w:tcPr>
          <w:p w14:paraId="5F00C39C" w14:textId="77777777" w:rsidR="00871D02" w:rsidRPr="00AA1060" w:rsidRDefault="00871D02" w:rsidP="00871D02">
            <w:pPr>
              <w:jc w:val="center"/>
              <w:rPr>
                <w:rFonts w:ascii="Angsana New" w:hAnsi="Angsana New" w:cs="Angsana New"/>
                <w:sz w:val="20"/>
                <w:szCs w:val="20"/>
              </w:rPr>
            </w:pPr>
          </w:p>
        </w:tc>
        <w:tc>
          <w:tcPr>
            <w:tcW w:w="970" w:type="dxa"/>
            <w:shd w:val="clear" w:color="auto" w:fill="E6E6E6"/>
            <w:noWrap/>
            <w:vAlign w:val="center"/>
          </w:tcPr>
          <w:p w14:paraId="3B5D2C1C" w14:textId="77777777" w:rsidR="00871D02" w:rsidRPr="00AA1060" w:rsidRDefault="00871D02" w:rsidP="00871D02">
            <w:pPr>
              <w:jc w:val="center"/>
              <w:rPr>
                <w:rFonts w:ascii="Angsana New" w:hAnsi="Angsana New" w:cs="Angsana New"/>
                <w:sz w:val="20"/>
                <w:szCs w:val="20"/>
              </w:rPr>
            </w:pPr>
          </w:p>
        </w:tc>
        <w:tc>
          <w:tcPr>
            <w:tcW w:w="436" w:type="dxa"/>
            <w:shd w:val="clear" w:color="auto" w:fill="E6E6E6"/>
            <w:noWrap/>
            <w:vAlign w:val="center"/>
          </w:tcPr>
          <w:p w14:paraId="0072125B" w14:textId="77777777" w:rsidR="00871D02" w:rsidRPr="00AA1060" w:rsidRDefault="00871D02" w:rsidP="00871D02">
            <w:pPr>
              <w:jc w:val="center"/>
              <w:rPr>
                <w:rFonts w:ascii="Angsana New" w:hAnsi="Angsana New" w:cs="Angsana New"/>
                <w:sz w:val="20"/>
                <w:szCs w:val="20"/>
              </w:rPr>
            </w:pPr>
          </w:p>
        </w:tc>
        <w:tc>
          <w:tcPr>
            <w:tcW w:w="436" w:type="dxa"/>
            <w:shd w:val="clear" w:color="auto" w:fill="E6E6E6"/>
            <w:noWrap/>
            <w:vAlign w:val="center"/>
          </w:tcPr>
          <w:p w14:paraId="3336DAEA" w14:textId="77777777" w:rsidR="00871D02" w:rsidRPr="00AA1060" w:rsidRDefault="00871D02" w:rsidP="00871D02">
            <w:pPr>
              <w:jc w:val="center"/>
              <w:rPr>
                <w:rFonts w:ascii="Angsana New" w:hAnsi="Angsana New" w:cs="Angsana New"/>
                <w:sz w:val="20"/>
                <w:szCs w:val="20"/>
              </w:rPr>
            </w:pPr>
          </w:p>
        </w:tc>
        <w:tc>
          <w:tcPr>
            <w:tcW w:w="436" w:type="dxa"/>
            <w:shd w:val="clear" w:color="auto" w:fill="E6E6E6"/>
            <w:noWrap/>
            <w:vAlign w:val="center"/>
          </w:tcPr>
          <w:p w14:paraId="5A792324" w14:textId="77777777" w:rsidR="00871D02" w:rsidRPr="00AA1060" w:rsidRDefault="00871D02" w:rsidP="00871D02">
            <w:pPr>
              <w:jc w:val="center"/>
              <w:rPr>
                <w:rFonts w:ascii="Angsana New" w:hAnsi="Angsana New" w:cs="Angsana New"/>
                <w:sz w:val="20"/>
                <w:szCs w:val="20"/>
              </w:rPr>
            </w:pPr>
          </w:p>
        </w:tc>
        <w:tc>
          <w:tcPr>
            <w:tcW w:w="436" w:type="dxa"/>
            <w:shd w:val="clear" w:color="auto" w:fill="E6E6E6"/>
            <w:noWrap/>
            <w:vAlign w:val="center"/>
          </w:tcPr>
          <w:p w14:paraId="74460324" w14:textId="77777777" w:rsidR="00871D02" w:rsidRPr="00AA1060" w:rsidRDefault="00871D02" w:rsidP="00871D02">
            <w:pPr>
              <w:jc w:val="center"/>
              <w:rPr>
                <w:rFonts w:ascii="Angsana New" w:hAnsi="Angsana New" w:cs="Angsana New"/>
                <w:sz w:val="20"/>
                <w:szCs w:val="20"/>
              </w:rPr>
            </w:pPr>
          </w:p>
        </w:tc>
        <w:tc>
          <w:tcPr>
            <w:tcW w:w="998" w:type="dxa"/>
            <w:shd w:val="clear" w:color="auto" w:fill="E6E6E6"/>
            <w:vAlign w:val="center"/>
          </w:tcPr>
          <w:p w14:paraId="3CF3632E" w14:textId="77777777" w:rsidR="00871D02" w:rsidRPr="00AA1060" w:rsidRDefault="00871D02" w:rsidP="00871D02">
            <w:pPr>
              <w:jc w:val="center"/>
              <w:rPr>
                <w:rFonts w:ascii="Angsana New" w:hAnsi="Angsana New" w:cs="Angsana New"/>
                <w:sz w:val="20"/>
                <w:szCs w:val="20"/>
              </w:rPr>
            </w:pPr>
          </w:p>
        </w:tc>
        <w:tc>
          <w:tcPr>
            <w:tcW w:w="363" w:type="dxa"/>
            <w:vMerge/>
            <w:shd w:val="clear" w:color="auto" w:fill="E6E6E6"/>
            <w:vAlign w:val="center"/>
          </w:tcPr>
          <w:p w14:paraId="6030B327" w14:textId="77777777" w:rsidR="00871D02" w:rsidRPr="00AA1060" w:rsidRDefault="00871D02" w:rsidP="00871D02">
            <w:pPr>
              <w:jc w:val="center"/>
              <w:rPr>
                <w:sz w:val="20"/>
                <w:szCs w:val="20"/>
              </w:rPr>
            </w:pPr>
          </w:p>
        </w:tc>
      </w:tr>
      <w:tr w:rsidR="00871D02" w:rsidRPr="00AA1060" w14:paraId="0A0D2061" w14:textId="77777777" w:rsidTr="00871D02">
        <w:trPr>
          <w:cantSplit/>
          <w:jc w:val="center"/>
        </w:trPr>
        <w:tc>
          <w:tcPr>
            <w:tcW w:w="435" w:type="dxa"/>
            <w:vMerge/>
            <w:shd w:val="clear" w:color="auto" w:fill="auto"/>
            <w:textDirection w:val="btLr"/>
            <w:vAlign w:val="center"/>
          </w:tcPr>
          <w:p w14:paraId="3E81F514" w14:textId="77777777" w:rsidR="00871D02" w:rsidRPr="00AA1060" w:rsidRDefault="00871D02" w:rsidP="00871D02">
            <w:pPr>
              <w:ind w:left="-525" w:right="113"/>
              <w:jc w:val="center"/>
              <w:rPr>
                <w:sz w:val="20"/>
                <w:szCs w:val="20"/>
              </w:rPr>
            </w:pPr>
          </w:p>
        </w:tc>
        <w:tc>
          <w:tcPr>
            <w:tcW w:w="1406" w:type="dxa"/>
            <w:shd w:val="clear" w:color="auto" w:fill="auto"/>
            <w:noWrap/>
            <w:vAlign w:val="center"/>
          </w:tcPr>
          <w:p w14:paraId="1AA3E8DE" w14:textId="77777777" w:rsidR="00871D02" w:rsidRPr="00AA1060" w:rsidRDefault="00871D02" w:rsidP="00871D02">
            <w:pPr>
              <w:jc w:val="center"/>
              <w:rPr>
                <w:sz w:val="20"/>
                <w:szCs w:val="20"/>
              </w:rPr>
            </w:pPr>
          </w:p>
        </w:tc>
        <w:tc>
          <w:tcPr>
            <w:tcW w:w="1091" w:type="dxa"/>
            <w:shd w:val="clear" w:color="auto" w:fill="auto"/>
            <w:noWrap/>
            <w:vAlign w:val="center"/>
          </w:tcPr>
          <w:p w14:paraId="1D295601" w14:textId="77777777" w:rsidR="00871D02" w:rsidRPr="00AA1060" w:rsidRDefault="00871D02" w:rsidP="00871D02">
            <w:pPr>
              <w:jc w:val="center"/>
              <w:rPr>
                <w:rFonts w:ascii="Angsana New" w:hAnsi="Angsana New" w:cs="Angsana New"/>
                <w:sz w:val="20"/>
                <w:szCs w:val="20"/>
              </w:rPr>
            </w:pPr>
          </w:p>
        </w:tc>
        <w:tc>
          <w:tcPr>
            <w:tcW w:w="721" w:type="dxa"/>
            <w:shd w:val="clear" w:color="auto" w:fill="auto"/>
            <w:noWrap/>
            <w:vAlign w:val="center"/>
          </w:tcPr>
          <w:p w14:paraId="55D53788" w14:textId="77777777" w:rsidR="00871D02" w:rsidRPr="00AA1060" w:rsidRDefault="00871D02" w:rsidP="00871D02">
            <w:pPr>
              <w:jc w:val="center"/>
              <w:rPr>
                <w:rFonts w:ascii="Angsana New" w:hAnsi="Angsana New" w:cs="Angsana New"/>
                <w:sz w:val="20"/>
                <w:szCs w:val="20"/>
              </w:rPr>
            </w:pPr>
          </w:p>
        </w:tc>
        <w:tc>
          <w:tcPr>
            <w:tcW w:w="1015" w:type="dxa"/>
            <w:shd w:val="clear" w:color="auto" w:fill="auto"/>
            <w:noWrap/>
            <w:vAlign w:val="center"/>
          </w:tcPr>
          <w:p w14:paraId="6FC04E12" w14:textId="77777777" w:rsidR="00871D02" w:rsidRPr="00AA1060" w:rsidRDefault="00871D02" w:rsidP="00871D02">
            <w:pPr>
              <w:jc w:val="center"/>
              <w:rPr>
                <w:rFonts w:ascii="Angsana New" w:hAnsi="Angsana New" w:cs="Angsana New"/>
                <w:sz w:val="20"/>
                <w:szCs w:val="20"/>
              </w:rPr>
            </w:pPr>
          </w:p>
        </w:tc>
        <w:tc>
          <w:tcPr>
            <w:tcW w:w="931" w:type="dxa"/>
            <w:shd w:val="clear" w:color="auto" w:fill="auto"/>
            <w:noWrap/>
            <w:vAlign w:val="center"/>
          </w:tcPr>
          <w:p w14:paraId="3F7FF76F" w14:textId="77777777" w:rsidR="00871D02" w:rsidRPr="00AA1060" w:rsidRDefault="00871D02" w:rsidP="00871D02">
            <w:pPr>
              <w:jc w:val="center"/>
              <w:rPr>
                <w:rFonts w:ascii="Angsana New" w:hAnsi="Angsana New" w:cs="Angsana New"/>
                <w:sz w:val="20"/>
                <w:szCs w:val="20"/>
              </w:rPr>
            </w:pPr>
          </w:p>
        </w:tc>
        <w:tc>
          <w:tcPr>
            <w:tcW w:w="365" w:type="dxa"/>
            <w:shd w:val="clear" w:color="auto" w:fill="auto"/>
            <w:noWrap/>
            <w:vAlign w:val="center"/>
          </w:tcPr>
          <w:p w14:paraId="2B443092" w14:textId="77777777" w:rsidR="00871D02" w:rsidRPr="00AA1060" w:rsidRDefault="00871D02" w:rsidP="00871D02">
            <w:pPr>
              <w:jc w:val="center"/>
              <w:rPr>
                <w:rFonts w:ascii="Angsana New" w:hAnsi="Angsana New" w:cs="Angsana New"/>
                <w:sz w:val="20"/>
                <w:szCs w:val="20"/>
              </w:rPr>
            </w:pPr>
          </w:p>
        </w:tc>
        <w:tc>
          <w:tcPr>
            <w:tcW w:w="1194" w:type="dxa"/>
            <w:shd w:val="clear" w:color="auto" w:fill="auto"/>
            <w:noWrap/>
            <w:vAlign w:val="center"/>
          </w:tcPr>
          <w:p w14:paraId="7208234F" w14:textId="77777777" w:rsidR="00871D02" w:rsidRPr="00AA1060" w:rsidRDefault="00871D02" w:rsidP="00871D02">
            <w:pPr>
              <w:jc w:val="center"/>
              <w:rPr>
                <w:rFonts w:ascii="Angsana New" w:hAnsi="Angsana New" w:cs="Angsana New"/>
                <w:sz w:val="20"/>
                <w:szCs w:val="20"/>
              </w:rPr>
            </w:pPr>
          </w:p>
        </w:tc>
        <w:tc>
          <w:tcPr>
            <w:tcW w:w="1295" w:type="dxa"/>
            <w:shd w:val="clear" w:color="auto" w:fill="E6E6E6"/>
            <w:noWrap/>
            <w:vAlign w:val="center"/>
          </w:tcPr>
          <w:p w14:paraId="3D3F7879" w14:textId="77777777" w:rsidR="00871D02" w:rsidRPr="00AA1060" w:rsidRDefault="00871D02" w:rsidP="00871D02">
            <w:pPr>
              <w:jc w:val="center"/>
              <w:rPr>
                <w:rFonts w:ascii="Angsana New" w:hAnsi="Angsana New" w:cs="Angsana New"/>
                <w:sz w:val="20"/>
                <w:szCs w:val="20"/>
              </w:rPr>
            </w:pPr>
          </w:p>
        </w:tc>
        <w:tc>
          <w:tcPr>
            <w:tcW w:w="1325" w:type="dxa"/>
            <w:shd w:val="clear" w:color="auto" w:fill="E6E6E6"/>
            <w:noWrap/>
            <w:vAlign w:val="center"/>
          </w:tcPr>
          <w:p w14:paraId="46FD8DA7" w14:textId="77777777" w:rsidR="00871D02" w:rsidRPr="00AA1060" w:rsidRDefault="00871D02" w:rsidP="00871D02">
            <w:pPr>
              <w:jc w:val="center"/>
              <w:rPr>
                <w:rFonts w:ascii="Angsana New" w:hAnsi="Angsana New" w:cs="Angsana New"/>
                <w:sz w:val="20"/>
                <w:szCs w:val="20"/>
              </w:rPr>
            </w:pPr>
          </w:p>
        </w:tc>
        <w:tc>
          <w:tcPr>
            <w:tcW w:w="1080" w:type="dxa"/>
            <w:shd w:val="clear" w:color="auto" w:fill="E6E6E6"/>
            <w:noWrap/>
            <w:vAlign w:val="center"/>
          </w:tcPr>
          <w:p w14:paraId="08301564" w14:textId="77777777" w:rsidR="00871D02" w:rsidRPr="00AA1060" w:rsidRDefault="00871D02" w:rsidP="00871D02">
            <w:pPr>
              <w:jc w:val="center"/>
              <w:rPr>
                <w:rFonts w:ascii="Angsana New" w:hAnsi="Angsana New" w:cs="Angsana New"/>
                <w:sz w:val="20"/>
                <w:szCs w:val="20"/>
              </w:rPr>
            </w:pPr>
          </w:p>
        </w:tc>
        <w:tc>
          <w:tcPr>
            <w:tcW w:w="970" w:type="dxa"/>
            <w:shd w:val="clear" w:color="auto" w:fill="E6E6E6"/>
            <w:noWrap/>
            <w:vAlign w:val="center"/>
          </w:tcPr>
          <w:p w14:paraId="37B14903" w14:textId="77777777" w:rsidR="00871D02" w:rsidRPr="00AA1060" w:rsidRDefault="00871D02" w:rsidP="00871D02">
            <w:pPr>
              <w:jc w:val="center"/>
              <w:rPr>
                <w:rFonts w:ascii="Angsana New" w:hAnsi="Angsana New" w:cs="Angsana New"/>
                <w:sz w:val="20"/>
                <w:szCs w:val="20"/>
              </w:rPr>
            </w:pPr>
          </w:p>
        </w:tc>
        <w:tc>
          <w:tcPr>
            <w:tcW w:w="436" w:type="dxa"/>
            <w:shd w:val="clear" w:color="auto" w:fill="E6E6E6"/>
            <w:noWrap/>
            <w:vAlign w:val="center"/>
          </w:tcPr>
          <w:p w14:paraId="274ACDF6" w14:textId="77777777" w:rsidR="00871D02" w:rsidRPr="00AA1060" w:rsidRDefault="00871D02" w:rsidP="00871D02">
            <w:pPr>
              <w:jc w:val="center"/>
              <w:rPr>
                <w:rFonts w:ascii="Angsana New" w:hAnsi="Angsana New" w:cs="Angsana New"/>
                <w:sz w:val="20"/>
                <w:szCs w:val="20"/>
              </w:rPr>
            </w:pPr>
          </w:p>
        </w:tc>
        <w:tc>
          <w:tcPr>
            <w:tcW w:w="436" w:type="dxa"/>
            <w:shd w:val="clear" w:color="auto" w:fill="E6E6E6"/>
            <w:noWrap/>
            <w:vAlign w:val="center"/>
          </w:tcPr>
          <w:p w14:paraId="7BCC0FFC" w14:textId="77777777" w:rsidR="00871D02" w:rsidRPr="00AA1060" w:rsidRDefault="00871D02" w:rsidP="00871D02">
            <w:pPr>
              <w:jc w:val="center"/>
              <w:rPr>
                <w:rFonts w:ascii="Angsana New" w:hAnsi="Angsana New" w:cs="Angsana New"/>
                <w:sz w:val="20"/>
                <w:szCs w:val="20"/>
              </w:rPr>
            </w:pPr>
          </w:p>
        </w:tc>
        <w:tc>
          <w:tcPr>
            <w:tcW w:w="436" w:type="dxa"/>
            <w:shd w:val="clear" w:color="auto" w:fill="E6E6E6"/>
            <w:noWrap/>
            <w:vAlign w:val="center"/>
          </w:tcPr>
          <w:p w14:paraId="5E8E2A89" w14:textId="77777777" w:rsidR="00871D02" w:rsidRPr="00AA1060" w:rsidRDefault="00871D02" w:rsidP="00871D02">
            <w:pPr>
              <w:jc w:val="center"/>
              <w:rPr>
                <w:rFonts w:ascii="Angsana New" w:hAnsi="Angsana New" w:cs="Angsana New"/>
                <w:sz w:val="20"/>
                <w:szCs w:val="20"/>
              </w:rPr>
            </w:pPr>
          </w:p>
        </w:tc>
        <w:tc>
          <w:tcPr>
            <w:tcW w:w="436" w:type="dxa"/>
            <w:shd w:val="clear" w:color="auto" w:fill="E6E6E6"/>
            <w:noWrap/>
            <w:vAlign w:val="center"/>
          </w:tcPr>
          <w:p w14:paraId="0F02AA81" w14:textId="77777777" w:rsidR="00871D02" w:rsidRPr="00AA1060" w:rsidRDefault="00871D02" w:rsidP="00871D02">
            <w:pPr>
              <w:jc w:val="center"/>
              <w:rPr>
                <w:rFonts w:ascii="Angsana New" w:hAnsi="Angsana New" w:cs="Angsana New"/>
                <w:sz w:val="20"/>
                <w:szCs w:val="20"/>
              </w:rPr>
            </w:pPr>
          </w:p>
        </w:tc>
        <w:tc>
          <w:tcPr>
            <w:tcW w:w="998" w:type="dxa"/>
            <w:shd w:val="clear" w:color="auto" w:fill="E6E6E6"/>
            <w:vAlign w:val="center"/>
          </w:tcPr>
          <w:p w14:paraId="7453DD71" w14:textId="77777777" w:rsidR="00871D02" w:rsidRPr="00AA1060" w:rsidRDefault="00871D02" w:rsidP="00871D02">
            <w:pPr>
              <w:jc w:val="center"/>
              <w:rPr>
                <w:rFonts w:ascii="Angsana New" w:hAnsi="Angsana New" w:cs="Angsana New"/>
                <w:sz w:val="20"/>
                <w:szCs w:val="20"/>
              </w:rPr>
            </w:pPr>
          </w:p>
        </w:tc>
        <w:tc>
          <w:tcPr>
            <w:tcW w:w="363" w:type="dxa"/>
            <w:vMerge/>
            <w:shd w:val="clear" w:color="auto" w:fill="E6E6E6"/>
            <w:vAlign w:val="center"/>
          </w:tcPr>
          <w:p w14:paraId="50633C4C" w14:textId="77777777" w:rsidR="00871D02" w:rsidRPr="00AA1060" w:rsidRDefault="00871D02" w:rsidP="00871D02">
            <w:pPr>
              <w:jc w:val="center"/>
              <w:rPr>
                <w:sz w:val="20"/>
                <w:szCs w:val="20"/>
              </w:rPr>
            </w:pPr>
          </w:p>
        </w:tc>
      </w:tr>
      <w:tr w:rsidR="00871D02" w:rsidRPr="00AA1060" w14:paraId="7C896E25" w14:textId="77777777" w:rsidTr="00871D02">
        <w:trPr>
          <w:cantSplit/>
          <w:jc w:val="center"/>
        </w:trPr>
        <w:tc>
          <w:tcPr>
            <w:tcW w:w="435" w:type="dxa"/>
            <w:vMerge/>
            <w:shd w:val="clear" w:color="auto" w:fill="auto"/>
            <w:textDirection w:val="btLr"/>
            <w:vAlign w:val="center"/>
          </w:tcPr>
          <w:p w14:paraId="349FEAE0" w14:textId="77777777" w:rsidR="00871D02" w:rsidRPr="00AA1060" w:rsidRDefault="00871D02" w:rsidP="00871D02">
            <w:pPr>
              <w:ind w:left="-525" w:right="113"/>
              <w:jc w:val="center"/>
              <w:rPr>
                <w:sz w:val="20"/>
                <w:szCs w:val="20"/>
              </w:rPr>
            </w:pPr>
          </w:p>
        </w:tc>
        <w:tc>
          <w:tcPr>
            <w:tcW w:w="1406" w:type="dxa"/>
            <w:shd w:val="clear" w:color="auto" w:fill="auto"/>
            <w:noWrap/>
            <w:vAlign w:val="center"/>
          </w:tcPr>
          <w:p w14:paraId="760271B5" w14:textId="77777777" w:rsidR="00871D02" w:rsidRPr="00AA1060" w:rsidRDefault="00871D02" w:rsidP="00871D02">
            <w:pPr>
              <w:jc w:val="center"/>
              <w:rPr>
                <w:sz w:val="20"/>
                <w:szCs w:val="20"/>
              </w:rPr>
            </w:pPr>
          </w:p>
        </w:tc>
        <w:tc>
          <w:tcPr>
            <w:tcW w:w="1091" w:type="dxa"/>
            <w:shd w:val="clear" w:color="auto" w:fill="auto"/>
            <w:noWrap/>
            <w:vAlign w:val="center"/>
          </w:tcPr>
          <w:p w14:paraId="56D120E4" w14:textId="77777777" w:rsidR="00871D02" w:rsidRPr="00AA1060" w:rsidRDefault="00871D02" w:rsidP="00871D02">
            <w:pPr>
              <w:jc w:val="center"/>
              <w:rPr>
                <w:rFonts w:ascii="Angsana New" w:hAnsi="Angsana New" w:cs="Angsana New"/>
                <w:sz w:val="20"/>
                <w:szCs w:val="20"/>
              </w:rPr>
            </w:pPr>
          </w:p>
        </w:tc>
        <w:tc>
          <w:tcPr>
            <w:tcW w:w="721" w:type="dxa"/>
            <w:shd w:val="clear" w:color="auto" w:fill="auto"/>
            <w:noWrap/>
            <w:vAlign w:val="center"/>
          </w:tcPr>
          <w:p w14:paraId="2FE7B9A6" w14:textId="77777777" w:rsidR="00871D02" w:rsidRPr="00AA1060" w:rsidRDefault="00871D02" w:rsidP="00871D02">
            <w:pPr>
              <w:jc w:val="center"/>
              <w:rPr>
                <w:rFonts w:ascii="Angsana New" w:hAnsi="Angsana New" w:cs="Angsana New"/>
                <w:sz w:val="20"/>
                <w:szCs w:val="20"/>
              </w:rPr>
            </w:pPr>
          </w:p>
        </w:tc>
        <w:tc>
          <w:tcPr>
            <w:tcW w:w="1015" w:type="dxa"/>
            <w:shd w:val="clear" w:color="auto" w:fill="auto"/>
            <w:noWrap/>
            <w:vAlign w:val="center"/>
          </w:tcPr>
          <w:p w14:paraId="67C9E194" w14:textId="77777777" w:rsidR="00871D02" w:rsidRPr="00AA1060" w:rsidRDefault="00871D02" w:rsidP="00871D02">
            <w:pPr>
              <w:jc w:val="center"/>
              <w:rPr>
                <w:rFonts w:ascii="Angsana New" w:hAnsi="Angsana New" w:cs="Angsana New"/>
                <w:sz w:val="20"/>
                <w:szCs w:val="20"/>
              </w:rPr>
            </w:pPr>
          </w:p>
        </w:tc>
        <w:tc>
          <w:tcPr>
            <w:tcW w:w="931" w:type="dxa"/>
            <w:shd w:val="clear" w:color="auto" w:fill="auto"/>
            <w:noWrap/>
            <w:vAlign w:val="center"/>
          </w:tcPr>
          <w:p w14:paraId="46DFE785" w14:textId="77777777" w:rsidR="00871D02" w:rsidRPr="00AA1060" w:rsidRDefault="00871D02" w:rsidP="00871D02">
            <w:pPr>
              <w:jc w:val="center"/>
              <w:rPr>
                <w:rFonts w:ascii="Angsana New" w:hAnsi="Angsana New" w:cs="Angsana New"/>
                <w:sz w:val="20"/>
                <w:szCs w:val="20"/>
              </w:rPr>
            </w:pPr>
          </w:p>
        </w:tc>
        <w:tc>
          <w:tcPr>
            <w:tcW w:w="365" w:type="dxa"/>
            <w:shd w:val="clear" w:color="auto" w:fill="auto"/>
            <w:noWrap/>
            <w:vAlign w:val="center"/>
          </w:tcPr>
          <w:p w14:paraId="16C1C3B8" w14:textId="77777777" w:rsidR="00871D02" w:rsidRPr="00AA1060" w:rsidRDefault="00871D02" w:rsidP="00871D02">
            <w:pPr>
              <w:jc w:val="center"/>
              <w:rPr>
                <w:rFonts w:ascii="Angsana New" w:hAnsi="Angsana New" w:cs="Angsana New"/>
                <w:sz w:val="20"/>
                <w:szCs w:val="20"/>
              </w:rPr>
            </w:pPr>
          </w:p>
        </w:tc>
        <w:tc>
          <w:tcPr>
            <w:tcW w:w="1194" w:type="dxa"/>
            <w:shd w:val="clear" w:color="auto" w:fill="auto"/>
            <w:noWrap/>
            <w:vAlign w:val="center"/>
          </w:tcPr>
          <w:p w14:paraId="227E1AA0" w14:textId="77777777" w:rsidR="00871D02" w:rsidRPr="00AA1060" w:rsidRDefault="00871D02" w:rsidP="00871D02">
            <w:pPr>
              <w:jc w:val="center"/>
              <w:rPr>
                <w:rFonts w:ascii="Angsana New" w:hAnsi="Angsana New" w:cs="Angsana New"/>
                <w:sz w:val="20"/>
                <w:szCs w:val="20"/>
              </w:rPr>
            </w:pPr>
          </w:p>
        </w:tc>
        <w:tc>
          <w:tcPr>
            <w:tcW w:w="1295" w:type="dxa"/>
            <w:shd w:val="clear" w:color="auto" w:fill="auto"/>
            <w:noWrap/>
            <w:vAlign w:val="center"/>
          </w:tcPr>
          <w:p w14:paraId="5AD0291E" w14:textId="77777777" w:rsidR="00871D02" w:rsidRPr="00AA1060" w:rsidRDefault="00871D02" w:rsidP="00871D02">
            <w:pPr>
              <w:jc w:val="center"/>
              <w:rPr>
                <w:rFonts w:ascii="Angsana New" w:hAnsi="Angsana New" w:cs="Angsana New"/>
                <w:sz w:val="20"/>
                <w:szCs w:val="20"/>
              </w:rPr>
            </w:pPr>
          </w:p>
        </w:tc>
        <w:tc>
          <w:tcPr>
            <w:tcW w:w="1325" w:type="dxa"/>
            <w:shd w:val="clear" w:color="auto" w:fill="E6E6E6"/>
            <w:noWrap/>
            <w:vAlign w:val="center"/>
          </w:tcPr>
          <w:p w14:paraId="7EC63830" w14:textId="77777777" w:rsidR="00871D02" w:rsidRPr="00AA1060" w:rsidRDefault="00871D02" w:rsidP="00871D02">
            <w:pPr>
              <w:jc w:val="center"/>
              <w:rPr>
                <w:rFonts w:ascii="Angsana New" w:hAnsi="Angsana New" w:cs="Angsana New"/>
                <w:sz w:val="20"/>
                <w:szCs w:val="20"/>
              </w:rPr>
            </w:pPr>
          </w:p>
        </w:tc>
        <w:tc>
          <w:tcPr>
            <w:tcW w:w="1080" w:type="dxa"/>
            <w:shd w:val="clear" w:color="auto" w:fill="E6E6E6"/>
            <w:noWrap/>
            <w:vAlign w:val="center"/>
          </w:tcPr>
          <w:p w14:paraId="156696E8" w14:textId="77777777" w:rsidR="00871D02" w:rsidRPr="00AA1060" w:rsidRDefault="00871D02" w:rsidP="00871D02">
            <w:pPr>
              <w:jc w:val="center"/>
              <w:rPr>
                <w:rFonts w:ascii="Angsana New" w:hAnsi="Angsana New" w:cs="Angsana New"/>
                <w:sz w:val="20"/>
                <w:szCs w:val="20"/>
              </w:rPr>
            </w:pPr>
          </w:p>
        </w:tc>
        <w:tc>
          <w:tcPr>
            <w:tcW w:w="970" w:type="dxa"/>
            <w:shd w:val="clear" w:color="auto" w:fill="E6E6E6"/>
            <w:noWrap/>
            <w:vAlign w:val="center"/>
          </w:tcPr>
          <w:p w14:paraId="1BB7F35D" w14:textId="77777777" w:rsidR="00871D02" w:rsidRPr="00AA1060" w:rsidRDefault="00871D02" w:rsidP="00871D02">
            <w:pPr>
              <w:jc w:val="center"/>
              <w:rPr>
                <w:rFonts w:ascii="Angsana New" w:hAnsi="Angsana New" w:cs="Angsana New"/>
                <w:sz w:val="20"/>
                <w:szCs w:val="20"/>
              </w:rPr>
            </w:pPr>
          </w:p>
        </w:tc>
        <w:tc>
          <w:tcPr>
            <w:tcW w:w="436" w:type="dxa"/>
            <w:shd w:val="clear" w:color="auto" w:fill="E6E6E6"/>
            <w:noWrap/>
            <w:vAlign w:val="center"/>
          </w:tcPr>
          <w:p w14:paraId="7AFFE949" w14:textId="77777777" w:rsidR="00871D02" w:rsidRPr="00AA1060" w:rsidRDefault="00871D02" w:rsidP="00871D02">
            <w:pPr>
              <w:jc w:val="center"/>
              <w:rPr>
                <w:rFonts w:ascii="Angsana New" w:hAnsi="Angsana New" w:cs="Angsana New"/>
                <w:sz w:val="20"/>
                <w:szCs w:val="20"/>
              </w:rPr>
            </w:pPr>
          </w:p>
        </w:tc>
        <w:tc>
          <w:tcPr>
            <w:tcW w:w="436" w:type="dxa"/>
            <w:shd w:val="clear" w:color="auto" w:fill="E6E6E6"/>
            <w:noWrap/>
            <w:vAlign w:val="center"/>
          </w:tcPr>
          <w:p w14:paraId="46A57FB1" w14:textId="77777777" w:rsidR="00871D02" w:rsidRPr="00AA1060" w:rsidRDefault="00871D02" w:rsidP="00871D02">
            <w:pPr>
              <w:jc w:val="center"/>
              <w:rPr>
                <w:rFonts w:ascii="Angsana New" w:hAnsi="Angsana New" w:cs="Angsana New"/>
                <w:sz w:val="20"/>
                <w:szCs w:val="20"/>
              </w:rPr>
            </w:pPr>
          </w:p>
        </w:tc>
        <w:tc>
          <w:tcPr>
            <w:tcW w:w="436" w:type="dxa"/>
            <w:shd w:val="clear" w:color="auto" w:fill="E6E6E6"/>
            <w:noWrap/>
            <w:vAlign w:val="center"/>
          </w:tcPr>
          <w:p w14:paraId="562091F9" w14:textId="77777777" w:rsidR="00871D02" w:rsidRPr="00AA1060" w:rsidRDefault="00871D02" w:rsidP="00871D02">
            <w:pPr>
              <w:jc w:val="center"/>
              <w:rPr>
                <w:rFonts w:ascii="Angsana New" w:hAnsi="Angsana New" w:cs="Angsana New"/>
                <w:sz w:val="20"/>
                <w:szCs w:val="20"/>
              </w:rPr>
            </w:pPr>
          </w:p>
        </w:tc>
        <w:tc>
          <w:tcPr>
            <w:tcW w:w="436" w:type="dxa"/>
            <w:shd w:val="clear" w:color="auto" w:fill="E6E6E6"/>
            <w:noWrap/>
            <w:vAlign w:val="center"/>
          </w:tcPr>
          <w:p w14:paraId="3A8CF425" w14:textId="77777777" w:rsidR="00871D02" w:rsidRPr="00AA1060" w:rsidRDefault="00871D02" w:rsidP="00871D02">
            <w:pPr>
              <w:jc w:val="center"/>
              <w:rPr>
                <w:rFonts w:ascii="Angsana New" w:hAnsi="Angsana New" w:cs="Angsana New"/>
                <w:sz w:val="20"/>
                <w:szCs w:val="20"/>
              </w:rPr>
            </w:pPr>
          </w:p>
        </w:tc>
        <w:tc>
          <w:tcPr>
            <w:tcW w:w="998" w:type="dxa"/>
            <w:shd w:val="clear" w:color="auto" w:fill="E6E6E6"/>
            <w:vAlign w:val="center"/>
          </w:tcPr>
          <w:p w14:paraId="4C7EFE7E" w14:textId="77777777" w:rsidR="00871D02" w:rsidRPr="00AA1060" w:rsidRDefault="00871D02" w:rsidP="00871D02">
            <w:pPr>
              <w:jc w:val="center"/>
              <w:rPr>
                <w:rFonts w:ascii="Angsana New" w:hAnsi="Angsana New" w:cs="Angsana New"/>
                <w:sz w:val="20"/>
                <w:szCs w:val="20"/>
              </w:rPr>
            </w:pPr>
          </w:p>
        </w:tc>
        <w:tc>
          <w:tcPr>
            <w:tcW w:w="363" w:type="dxa"/>
            <w:vMerge/>
            <w:shd w:val="clear" w:color="auto" w:fill="E6E6E6"/>
            <w:vAlign w:val="center"/>
          </w:tcPr>
          <w:p w14:paraId="3EF5F374" w14:textId="77777777" w:rsidR="00871D02" w:rsidRPr="00AA1060" w:rsidRDefault="00871D02" w:rsidP="00871D02">
            <w:pPr>
              <w:jc w:val="center"/>
              <w:rPr>
                <w:sz w:val="20"/>
                <w:szCs w:val="20"/>
              </w:rPr>
            </w:pPr>
          </w:p>
        </w:tc>
      </w:tr>
      <w:tr w:rsidR="00871D02" w:rsidRPr="00AA1060" w14:paraId="037E9725" w14:textId="77777777" w:rsidTr="00871D02">
        <w:trPr>
          <w:cantSplit/>
          <w:jc w:val="center"/>
        </w:trPr>
        <w:tc>
          <w:tcPr>
            <w:tcW w:w="435" w:type="dxa"/>
            <w:vMerge/>
            <w:shd w:val="clear" w:color="auto" w:fill="auto"/>
            <w:textDirection w:val="btLr"/>
            <w:vAlign w:val="center"/>
          </w:tcPr>
          <w:p w14:paraId="3F538CCF" w14:textId="77777777" w:rsidR="00871D02" w:rsidRPr="00AA1060" w:rsidRDefault="00871D02" w:rsidP="00871D02">
            <w:pPr>
              <w:ind w:left="-525" w:right="113"/>
              <w:jc w:val="center"/>
              <w:rPr>
                <w:sz w:val="20"/>
                <w:szCs w:val="20"/>
              </w:rPr>
            </w:pPr>
          </w:p>
        </w:tc>
        <w:tc>
          <w:tcPr>
            <w:tcW w:w="1406" w:type="dxa"/>
            <w:shd w:val="clear" w:color="auto" w:fill="auto"/>
            <w:noWrap/>
            <w:vAlign w:val="center"/>
          </w:tcPr>
          <w:p w14:paraId="034DB559" w14:textId="77777777" w:rsidR="00871D02" w:rsidRPr="00AA1060" w:rsidRDefault="00871D02" w:rsidP="00871D02">
            <w:pPr>
              <w:jc w:val="center"/>
              <w:rPr>
                <w:sz w:val="20"/>
                <w:szCs w:val="20"/>
              </w:rPr>
            </w:pPr>
          </w:p>
        </w:tc>
        <w:tc>
          <w:tcPr>
            <w:tcW w:w="1091" w:type="dxa"/>
            <w:shd w:val="clear" w:color="auto" w:fill="auto"/>
            <w:noWrap/>
            <w:vAlign w:val="center"/>
          </w:tcPr>
          <w:p w14:paraId="5732CA22" w14:textId="77777777" w:rsidR="00871D02" w:rsidRPr="00AA1060" w:rsidRDefault="00871D02" w:rsidP="00871D02">
            <w:pPr>
              <w:jc w:val="center"/>
              <w:rPr>
                <w:rFonts w:ascii="Angsana New" w:hAnsi="Angsana New" w:cs="Angsana New"/>
                <w:sz w:val="20"/>
                <w:szCs w:val="20"/>
              </w:rPr>
            </w:pPr>
          </w:p>
        </w:tc>
        <w:tc>
          <w:tcPr>
            <w:tcW w:w="721" w:type="dxa"/>
            <w:shd w:val="clear" w:color="auto" w:fill="auto"/>
            <w:noWrap/>
            <w:vAlign w:val="center"/>
          </w:tcPr>
          <w:p w14:paraId="52815A09" w14:textId="77777777" w:rsidR="00871D02" w:rsidRPr="00AA1060" w:rsidRDefault="00871D02" w:rsidP="00871D02">
            <w:pPr>
              <w:jc w:val="center"/>
              <w:rPr>
                <w:rFonts w:ascii="Angsana New" w:hAnsi="Angsana New" w:cs="Angsana New"/>
                <w:sz w:val="20"/>
                <w:szCs w:val="20"/>
              </w:rPr>
            </w:pPr>
          </w:p>
        </w:tc>
        <w:tc>
          <w:tcPr>
            <w:tcW w:w="1015" w:type="dxa"/>
            <w:shd w:val="clear" w:color="auto" w:fill="auto"/>
            <w:noWrap/>
            <w:vAlign w:val="center"/>
          </w:tcPr>
          <w:p w14:paraId="4767FA63" w14:textId="77777777" w:rsidR="00871D02" w:rsidRPr="00AA1060" w:rsidRDefault="00871D02" w:rsidP="00871D02">
            <w:pPr>
              <w:jc w:val="center"/>
              <w:rPr>
                <w:rFonts w:ascii="Angsana New" w:hAnsi="Angsana New" w:cs="Angsana New"/>
                <w:sz w:val="20"/>
                <w:szCs w:val="20"/>
              </w:rPr>
            </w:pPr>
          </w:p>
        </w:tc>
        <w:tc>
          <w:tcPr>
            <w:tcW w:w="931" w:type="dxa"/>
            <w:shd w:val="clear" w:color="auto" w:fill="auto"/>
            <w:noWrap/>
            <w:vAlign w:val="center"/>
          </w:tcPr>
          <w:p w14:paraId="7AFD901D" w14:textId="77777777" w:rsidR="00871D02" w:rsidRPr="00AA1060" w:rsidRDefault="00871D02" w:rsidP="00871D02">
            <w:pPr>
              <w:jc w:val="center"/>
              <w:rPr>
                <w:rFonts w:ascii="Angsana New" w:hAnsi="Angsana New" w:cs="Angsana New"/>
                <w:sz w:val="20"/>
                <w:szCs w:val="20"/>
              </w:rPr>
            </w:pPr>
          </w:p>
        </w:tc>
        <w:tc>
          <w:tcPr>
            <w:tcW w:w="365" w:type="dxa"/>
            <w:shd w:val="clear" w:color="auto" w:fill="auto"/>
            <w:noWrap/>
            <w:vAlign w:val="center"/>
          </w:tcPr>
          <w:p w14:paraId="6C8E94CE" w14:textId="77777777" w:rsidR="00871D02" w:rsidRPr="00AA1060" w:rsidRDefault="00871D02" w:rsidP="00871D02">
            <w:pPr>
              <w:jc w:val="center"/>
              <w:rPr>
                <w:rFonts w:ascii="Angsana New" w:hAnsi="Angsana New" w:cs="Angsana New"/>
                <w:sz w:val="20"/>
                <w:szCs w:val="20"/>
              </w:rPr>
            </w:pPr>
          </w:p>
        </w:tc>
        <w:tc>
          <w:tcPr>
            <w:tcW w:w="1194" w:type="dxa"/>
            <w:shd w:val="clear" w:color="auto" w:fill="auto"/>
            <w:noWrap/>
            <w:vAlign w:val="center"/>
          </w:tcPr>
          <w:p w14:paraId="34EF8ECF" w14:textId="77777777" w:rsidR="00871D02" w:rsidRPr="00AA1060" w:rsidRDefault="00871D02" w:rsidP="00871D02">
            <w:pPr>
              <w:jc w:val="center"/>
              <w:rPr>
                <w:rFonts w:ascii="Angsana New" w:hAnsi="Angsana New" w:cs="Angsana New"/>
                <w:sz w:val="20"/>
                <w:szCs w:val="20"/>
              </w:rPr>
            </w:pPr>
          </w:p>
        </w:tc>
        <w:tc>
          <w:tcPr>
            <w:tcW w:w="1295" w:type="dxa"/>
            <w:shd w:val="clear" w:color="auto" w:fill="auto"/>
            <w:noWrap/>
            <w:vAlign w:val="center"/>
          </w:tcPr>
          <w:p w14:paraId="65466B4C" w14:textId="77777777" w:rsidR="00871D02" w:rsidRPr="00AA1060" w:rsidRDefault="00871D02" w:rsidP="00871D02">
            <w:pPr>
              <w:jc w:val="center"/>
              <w:rPr>
                <w:rFonts w:ascii="Angsana New" w:hAnsi="Angsana New" w:cs="Angsana New"/>
                <w:sz w:val="20"/>
                <w:szCs w:val="20"/>
              </w:rPr>
            </w:pPr>
          </w:p>
        </w:tc>
        <w:tc>
          <w:tcPr>
            <w:tcW w:w="1325" w:type="dxa"/>
            <w:shd w:val="clear" w:color="auto" w:fill="auto"/>
            <w:noWrap/>
            <w:vAlign w:val="center"/>
          </w:tcPr>
          <w:p w14:paraId="598F231E" w14:textId="77777777" w:rsidR="00871D02" w:rsidRPr="00AA1060" w:rsidRDefault="00871D02" w:rsidP="00871D02">
            <w:pPr>
              <w:jc w:val="center"/>
              <w:rPr>
                <w:rFonts w:ascii="Angsana New" w:hAnsi="Angsana New" w:cs="Angsana New"/>
                <w:sz w:val="20"/>
                <w:szCs w:val="20"/>
              </w:rPr>
            </w:pPr>
          </w:p>
        </w:tc>
        <w:tc>
          <w:tcPr>
            <w:tcW w:w="1080" w:type="dxa"/>
            <w:shd w:val="clear" w:color="auto" w:fill="E6E6E6"/>
            <w:noWrap/>
            <w:vAlign w:val="center"/>
          </w:tcPr>
          <w:p w14:paraId="63430DF0" w14:textId="77777777" w:rsidR="00871D02" w:rsidRPr="00AA1060" w:rsidRDefault="00871D02" w:rsidP="00871D02">
            <w:pPr>
              <w:jc w:val="center"/>
              <w:rPr>
                <w:rFonts w:ascii="Angsana New" w:hAnsi="Angsana New" w:cs="Angsana New"/>
                <w:sz w:val="20"/>
                <w:szCs w:val="20"/>
              </w:rPr>
            </w:pPr>
          </w:p>
        </w:tc>
        <w:tc>
          <w:tcPr>
            <w:tcW w:w="970" w:type="dxa"/>
            <w:shd w:val="clear" w:color="auto" w:fill="E6E6E6"/>
            <w:noWrap/>
            <w:vAlign w:val="center"/>
          </w:tcPr>
          <w:p w14:paraId="1E7A9A70" w14:textId="77777777" w:rsidR="00871D02" w:rsidRPr="00AA1060" w:rsidRDefault="00871D02" w:rsidP="00871D02">
            <w:pPr>
              <w:jc w:val="center"/>
              <w:rPr>
                <w:rFonts w:ascii="Angsana New" w:hAnsi="Angsana New" w:cs="Angsana New"/>
                <w:sz w:val="20"/>
                <w:szCs w:val="20"/>
              </w:rPr>
            </w:pPr>
          </w:p>
        </w:tc>
        <w:tc>
          <w:tcPr>
            <w:tcW w:w="436" w:type="dxa"/>
            <w:shd w:val="clear" w:color="auto" w:fill="E6E6E6"/>
            <w:noWrap/>
            <w:vAlign w:val="center"/>
          </w:tcPr>
          <w:p w14:paraId="608383E4" w14:textId="77777777" w:rsidR="00871D02" w:rsidRPr="00AA1060" w:rsidRDefault="00871D02" w:rsidP="00871D02">
            <w:pPr>
              <w:jc w:val="center"/>
              <w:rPr>
                <w:rFonts w:ascii="Angsana New" w:hAnsi="Angsana New" w:cs="Angsana New"/>
                <w:sz w:val="20"/>
                <w:szCs w:val="20"/>
              </w:rPr>
            </w:pPr>
          </w:p>
        </w:tc>
        <w:tc>
          <w:tcPr>
            <w:tcW w:w="436" w:type="dxa"/>
            <w:shd w:val="clear" w:color="auto" w:fill="E6E6E6"/>
            <w:noWrap/>
            <w:vAlign w:val="center"/>
          </w:tcPr>
          <w:p w14:paraId="3067AD6D" w14:textId="77777777" w:rsidR="00871D02" w:rsidRPr="00AA1060" w:rsidRDefault="00871D02" w:rsidP="00871D02">
            <w:pPr>
              <w:jc w:val="center"/>
              <w:rPr>
                <w:rFonts w:ascii="Angsana New" w:hAnsi="Angsana New" w:cs="Angsana New"/>
                <w:sz w:val="20"/>
                <w:szCs w:val="20"/>
              </w:rPr>
            </w:pPr>
          </w:p>
        </w:tc>
        <w:tc>
          <w:tcPr>
            <w:tcW w:w="436" w:type="dxa"/>
            <w:shd w:val="clear" w:color="auto" w:fill="E6E6E6"/>
            <w:noWrap/>
            <w:vAlign w:val="center"/>
          </w:tcPr>
          <w:p w14:paraId="14750225" w14:textId="77777777" w:rsidR="00871D02" w:rsidRPr="00AA1060" w:rsidRDefault="00871D02" w:rsidP="00871D02">
            <w:pPr>
              <w:jc w:val="center"/>
              <w:rPr>
                <w:rFonts w:ascii="Angsana New" w:hAnsi="Angsana New" w:cs="Angsana New"/>
                <w:sz w:val="20"/>
                <w:szCs w:val="20"/>
              </w:rPr>
            </w:pPr>
          </w:p>
        </w:tc>
        <w:tc>
          <w:tcPr>
            <w:tcW w:w="436" w:type="dxa"/>
            <w:shd w:val="clear" w:color="auto" w:fill="E6E6E6"/>
            <w:noWrap/>
            <w:vAlign w:val="center"/>
          </w:tcPr>
          <w:p w14:paraId="67E00D38" w14:textId="77777777" w:rsidR="00871D02" w:rsidRPr="00AA1060" w:rsidRDefault="00871D02" w:rsidP="00871D02">
            <w:pPr>
              <w:jc w:val="center"/>
              <w:rPr>
                <w:rFonts w:ascii="Angsana New" w:hAnsi="Angsana New" w:cs="Angsana New"/>
                <w:sz w:val="20"/>
                <w:szCs w:val="20"/>
              </w:rPr>
            </w:pPr>
          </w:p>
        </w:tc>
        <w:tc>
          <w:tcPr>
            <w:tcW w:w="998" w:type="dxa"/>
            <w:shd w:val="clear" w:color="auto" w:fill="E6E6E6"/>
            <w:vAlign w:val="center"/>
          </w:tcPr>
          <w:p w14:paraId="19681E00" w14:textId="77777777" w:rsidR="00871D02" w:rsidRPr="00AA1060" w:rsidRDefault="00871D02" w:rsidP="00871D02">
            <w:pPr>
              <w:jc w:val="center"/>
              <w:rPr>
                <w:rFonts w:ascii="Angsana New" w:hAnsi="Angsana New" w:cs="Angsana New"/>
                <w:sz w:val="20"/>
                <w:szCs w:val="20"/>
              </w:rPr>
            </w:pPr>
          </w:p>
        </w:tc>
        <w:tc>
          <w:tcPr>
            <w:tcW w:w="363" w:type="dxa"/>
            <w:vMerge/>
            <w:shd w:val="clear" w:color="auto" w:fill="E6E6E6"/>
            <w:vAlign w:val="center"/>
          </w:tcPr>
          <w:p w14:paraId="4A5394C1" w14:textId="77777777" w:rsidR="00871D02" w:rsidRPr="00AA1060" w:rsidRDefault="00871D02" w:rsidP="00871D02">
            <w:pPr>
              <w:jc w:val="center"/>
              <w:rPr>
                <w:sz w:val="20"/>
                <w:szCs w:val="20"/>
              </w:rPr>
            </w:pPr>
          </w:p>
        </w:tc>
      </w:tr>
      <w:tr w:rsidR="00871D02" w:rsidRPr="00AA1060" w14:paraId="462DFB0B" w14:textId="77777777" w:rsidTr="00871D02">
        <w:trPr>
          <w:cantSplit/>
          <w:jc w:val="center"/>
        </w:trPr>
        <w:tc>
          <w:tcPr>
            <w:tcW w:w="435" w:type="dxa"/>
            <w:vMerge/>
            <w:shd w:val="clear" w:color="auto" w:fill="auto"/>
            <w:textDirection w:val="btLr"/>
            <w:vAlign w:val="center"/>
          </w:tcPr>
          <w:p w14:paraId="2A79108E" w14:textId="77777777" w:rsidR="00871D02" w:rsidRPr="00AA1060" w:rsidRDefault="00871D02" w:rsidP="00871D02">
            <w:pPr>
              <w:ind w:left="-525" w:right="113"/>
              <w:jc w:val="center"/>
              <w:rPr>
                <w:sz w:val="20"/>
                <w:szCs w:val="20"/>
              </w:rPr>
            </w:pPr>
          </w:p>
        </w:tc>
        <w:tc>
          <w:tcPr>
            <w:tcW w:w="1406" w:type="dxa"/>
            <w:shd w:val="clear" w:color="auto" w:fill="auto"/>
            <w:noWrap/>
            <w:vAlign w:val="center"/>
          </w:tcPr>
          <w:p w14:paraId="017CCE36" w14:textId="77777777" w:rsidR="00871D02" w:rsidRPr="00AA1060" w:rsidRDefault="00871D02" w:rsidP="00871D02">
            <w:pPr>
              <w:jc w:val="center"/>
              <w:rPr>
                <w:sz w:val="20"/>
                <w:szCs w:val="20"/>
              </w:rPr>
            </w:pPr>
          </w:p>
        </w:tc>
        <w:tc>
          <w:tcPr>
            <w:tcW w:w="1091" w:type="dxa"/>
            <w:shd w:val="clear" w:color="auto" w:fill="auto"/>
            <w:noWrap/>
            <w:vAlign w:val="center"/>
          </w:tcPr>
          <w:p w14:paraId="2BFFB10E" w14:textId="77777777" w:rsidR="00871D02" w:rsidRPr="00AA1060" w:rsidRDefault="00871D02" w:rsidP="00871D02">
            <w:pPr>
              <w:jc w:val="center"/>
              <w:rPr>
                <w:rFonts w:ascii="Angsana New" w:hAnsi="Angsana New" w:cs="Angsana New"/>
                <w:sz w:val="20"/>
                <w:szCs w:val="20"/>
              </w:rPr>
            </w:pPr>
          </w:p>
        </w:tc>
        <w:tc>
          <w:tcPr>
            <w:tcW w:w="721" w:type="dxa"/>
            <w:shd w:val="clear" w:color="auto" w:fill="auto"/>
            <w:noWrap/>
            <w:vAlign w:val="center"/>
          </w:tcPr>
          <w:p w14:paraId="0B382BD9" w14:textId="77777777" w:rsidR="00871D02" w:rsidRPr="00AA1060" w:rsidRDefault="00871D02" w:rsidP="00871D02">
            <w:pPr>
              <w:jc w:val="center"/>
              <w:rPr>
                <w:rFonts w:ascii="Angsana New" w:hAnsi="Angsana New" w:cs="Angsana New"/>
                <w:sz w:val="20"/>
                <w:szCs w:val="20"/>
              </w:rPr>
            </w:pPr>
          </w:p>
        </w:tc>
        <w:tc>
          <w:tcPr>
            <w:tcW w:w="1015" w:type="dxa"/>
            <w:shd w:val="clear" w:color="auto" w:fill="auto"/>
            <w:noWrap/>
            <w:vAlign w:val="center"/>
          </w:tcPr>
          <w:p w14:paraId="04F6E6EF" w14:textId="77777777" w:rsidR="00871D02" w:rsidRPr="00AA1060" w:rsidRDefault="00871D02" w:rsidP="00871D02">
            <w:pPr>
              <w:jc w:val="center"/>
              <w:rPr>
                <w:rFonts w:ascii="Angsana New" w:hAnsi="Angsana New" w:cs="Angsana New"/>
                <w:sz w:val="20"/>
                <w:szCs w:val="20"/>
              </w:rPr>
            </w:pPr>
          </w:p>
        </w:tc>
        <w:tc>
          <w:tcPr>
            <w:tcW w:w="931" w:type="dxa"/>
            <w:shd w:val="clear" w:color="auto" w:fill="auto"/>
            <w:noWrap/>
            <w:vAlign w:val="center"/>
          </w:tcPr>
          <w:p w14:paraId="0F061869" w14:textId="77777777" w:rsidR="00871D02" w:rsidRPr="00AA1060" w:rsidRDefault="00871D02" w:rsidP="00871D02">
            <w:pPr>
              <w:jc w:val="center"/>
              <w:rPr>
                <w:rFonts w:ascii="Angsana New" w:hAnsi="Angsana New" w:cs="Angsana New"/>
                <w:sz w:val="20"/>
                <w:szCs w:val="20"/>
              </w:rPr>
            </w:pPr>
          </w:p>
        </w:tc>
        <w:tc>
          <w:tcPr>
            <w:tcW w:w="365" w:type="dxa"/>
            <w:shd w:val="clear" w:color="auto" w:fill="auto"/>
            <w:noWrap/>
            <w:vAlign w:val="center"/>
          </w:tcPr>
          <w:p w14:paraId="77E32B1A" w14:textId="77777777" w:rsidR="00871D02" w:rsidRPr="00C50B8E" w:rsidRDefault="00871D02" w:rsidP="00871D02">
            <w:pPr>
              <w:jc w:val="center"/>
              <w:rPr>
                <w:rFonts w:ascii="Angsana New" w:hAnsi="Angsana New" w:cs="Angsana New"/>
                <w:sz w:val="20"/>
                <w:szCs w:val="20"/>
              </w:rPr>
            </w:pPr>
          </w:p>
        </w:tc>
        <w:tc>
          <w:tcPr>
            <w:tcW w:w="1194" w:type="dxa"/>
            <w:shd w:val="clear" w:color="auto" w:fill="auto"/>
            <w:noWrap/>
            <w:vAlign w:val="center"/>
          </w:tcPr>
          <w:p w14:paraId="60F97A6B" w14:textId="77777777" w:rsidR="00871D02" w:rsidRPr="00AA1060" w:rsidRDefault="00871D02" w:rsidP="00871D02">
            <w:pPr>
              <w:jc w:val="center"/>
              <w:rPr>
                <w:rFonts w:ascii="Angsana New" w:hAnsi="Angsana New" w:cs="Angsana New"/>
                <w:sz w:val="20"/>
                <w:szCs w:val="20"/>
              </w:rPr>
            </w:pPr>
          </w:p>
        </w:tc>
        <w:tc>
          <w:tcPr>
            <w:tcW w:w="1295" w:type="dxa"/>
            <w:shd w:val="clear" w:color="auto" w:fill="auto"/>
            <w:noWrap/>
            <w:vAlign w:val="center"/>
          </w:tcPr>
          <w:p w14:paraId="5DDA47BE" w14:textId="77777777" w:rsidR="00871D02" w:rsidRPr="00AA1060" w:rsidRDefault="00871D02" w:rsidP="00871D02">
            <w:pPr>
              <w:jc w:val="center"/>
              <w:rPr>
                <w:rFonts w:ascii="Angsana New" w:hAnsi="Angsana New" w:cs="Angsana New"/>
                <w:sz w:val="20"/>
                <w:szCs w:val="20"/>
              </w:rPr>
            </w:pPr>
          </w:p>
        </w:tc>
        <w:tc>
          <w:tcPr>
            <w:tcW w:w="1325" w:type="dxa"/>
            <w:shd w:val="clear" w:color="auto" w:fill="auto"/>
            <w:noWrap/>
            <w:vAlign w:val="center"/>
          </w:tcPr>
          <w:p w14:paraId="19FF1AF1" w14:textId="77777777" w:rsidR="00871D02" w:rsidRPr="00AA1060" w:rsidRDefault="00871D02" w:rsidP="00871D02">
            <w:pPr>
              <w:jc w:val="center"/>
              <w:rPr>
                <w:rFonts w:ascii="Angsana New" w:hAnsi="Angsana New" w:cs="Angsana New"/>
                <w:sz w:val="20"/>
                <w:szCs w:val="20"/>
              </w:rPr>
            </w:pPr>
          </w:p>
        </w:tc>
        <w:tc>
          <w:tcPr>
            <w:tcW w:w="1080" w:type="dxa"/>
            <w:shd w:val="clear" w:color="auto" w:fill="auto"/>
            <w:noWrap/>
            <w:vAlign w:val="center"/>
          </w:tcPr>
          <w:p w14:paraId="6AB95E00" w14:textId="77777777" w:rsidR="00871D02" w:rsidRPr="00AA1060" w:rsidRDefault="00871D02" w:rsidP="00871D02">
            <w:pPr>
              <w:jc w:val="center"/>
              <w:rPr>
                <w:rFonts w:ascii="Angsana New" w:hAnsi="Angsana New" w:cs="Angsana New"/>
                <w:sz w:val="20"/>
                <w:szCs w:val="20"/>
              </w:rPr>
            </w:pPr>
          </w:p>
        </w:tc>
        <w:tc>
          <w:tcPr>
            <w:tcW w:w="970" w:type="dxa"/>
            <w:shd w:val="clear" w:color="auto" w:fill="E6E6E6"/>
            <w:noWrap/>
            <w:vAlign w:val="center"/>
          </w:tcPr>
          <w:p w14:paraId="645806A8" w14:textId="77777777" w:rsidR="00871D02" w:rsidRPr="00AA1060" w:rsidRDefault="00871D02" w:rsidP="00871D02">
            <w:pPr>
              <w:jc w:val="center"/>
              <w:rPr>
                <w:rFonts w:ascii="Angsana New" w:hAnsi="Angsana New" w:cs="Angsana New"/>
                <w:sz w:val="20"/>
                <w:szCs w:val="20"/>
              </w:rPr>
            </w:pPr>
          </w:p>
        </w:tc>
        <w:tc>
          <w:tcPr>
            <w:tcW w:w="436" w:type="dxa"/>
            <w:shd w:val="clear" w:color="auto" w:fill="E6E6E6"/>
            <w:noWrap/>
            <w:vAlign w:val="center"/>
          </w:tcPr>
          <w:p w14:paraId="20044103" w14:textId="77777777" w:rsidR="00871D02" w:rsidRPr="00AA1060" w:rsidRDefault="00871D02" w:rsidP="00871D02">
            <w:pPr>
              <w:jc w:val="center"/>
              <w:rPr>
                <w:rFonts w:ascii="Angsana New" w:hAnsi="Angsana New" w:cs="Angsana New"/>
                <w:sz w:val="20"/>
                <w:szCs w:val="20"/>
              </w:rPr>
            </w:pPr>
          </w:p>
        </w:tc>
        <w:tc>
          <w:tcPr>
            <w:tcW w:w="436" w:type="dxa"/>
            <w:shd w:val="clear" w:color="auto" w:fill="E6E6E6"/>
            <w:noWrap/>
            <w:vAlign w:val="center"/>
          </w:tcPr>
          <w:p w14:paraId="5E3ECBBB" w14:textId="77777777" w:rsidR="00871D02" w:rsidRPr="00AA1060" w:rsidRDefault="00871D02" w:rsidP="00871D02">
            <w:pPr>
              <w:jc w:val="center"/>
              <w:rPr>
                <w:rFonts w:ascii="Angsana New" w:hAnsi="Angsana New" w:cs="Angsana New"/>
                <w:sz w:val="20"/>
                <w:szCs w:val="20"/>
              </w:rPr>
            </w:pPr>
          </w:p>
        </w:tc>
        <w:tc>
          <w:tcPr>
            <w:tcW w:w="436" w:type="dxa"/>
            <w:shd w:val="clear" w:color="auto" w:fill="E6E6E6"/>
            <w:noWrap/>
            <w:vAlign w:val="center"/>
          </w:tcPr>
          <w:p w14:paraId="2A1AB541" w14:textId="77777777" w:rsidR="00871D02" w:rsidRPr="00AA1060" w:rsidRDefault="00871D02" w:rsidP="00871D02">
            <w:pPr>
              <w:jc w:val="center"/>
              <w:rPr>
                <w:rFonts w:ascii="Angsana New" w:hAnsi="Angsana New" w:cs="Angsana New"/>
                <w:sz w:val="20"/>
                <w:szCs w:val="20"/>
              </w:rPr>
            </w:pPr>
          </w:p>
        </w:tc>
        <w:tc>
          <w:tcPr>
            <w:tcW w:w="436" w:type="dxa"/>
            <w:shd w:val="clear" w:color="auto" w:fill="E6E6E6"/>
            <w:noWrap/>
            <w:vAlign w:val="center"/>
          </w:tcPr>
          <w:p w14:paraId="5DA83CCD" w14:textId="77777777" w:rsidR="00871D02" w:rsidRPr="00AA1060" w:rsidRDefault="00871D02" w:rsidP="00871D02">
            <w:pPr>
              <w:jc w:val="center"/>
              <w:rPr>
                <w:rFonts w:ascii="Angsana New" w:hAnsi="Angsana New" w:cs="Angsana New"/>
                <w:sz w:val="20"/>
                <w:szCs w:val="20"/>
              </w:rPr>
            </w:pPr>
          </w:p>
        </w:tc>
        <w:tc>
          <w:tcPr>
            <w:tcW w:w="998" w:type="dxa"/>
            <w:shd w:val="clear" w:color="auto" w:fill="E6E6E6"/>
            <w:vAlign w:val="center"/>
          </w:tcPr>
          <w:p w14:paraId="1A317B89" w14:textId="77777777" w:rsidR="00871D02" w:rsidRPr="00AA1060" w:rsidRDefault="00871D02" w:rsidP="00871D02">
            <w:pPr>
              <w:jc w:val="center"/>
              <w:rPr>
                <w:rFonts w:ascii="Angsana New" w:hAnsi="Angsana New" w:cs="Angsana New"/>
                <w:sz w:val="20"/>
                <w:szCs w:val="20"/>
              </w:rPr>
            </w:pPr>
          </w:p>
        </w:tc>
        <w:tc>
          <w:tcPr>
            <w:tcW w:w="363" w:type="dxa"/>
            <w:vMerge/>
            <w:shd w:val="clear" w:color="auto" w:fill="E6E6E6"/>
            <w:vAlign w:val="center"/>
          </w:tcPr>
          <w:p w14:paraId="775D024B" w14:textId="77777777" w:rsidR="00871D02" w:rsidRPr="00AA1060" w:rsidRDefault="00871D02" w:rsidP="00871D02">
            <w:pPr>
              <w:jc w:val="center"/>
              <w:rPr>
                <w:sz w:val="20"/>
                <w:szCs w:val="20"/>
              </w:rPr>
            </w:pPr>
          </w:p>
        </w:tc>
      </w:tr>
      <w:tr w:rsidR="00871D02" w:rsidRPr="00AA1060" w14:paraId="570EB89B" w14:textId="77777777" w:rsidTr="00871D02">
        <w:trPr>
          <w:cantSplit/>
          <w:jc w:val="center"/>
        </w:trPr>
        <w:tc>
          <w:tcPr>
            <w:tcW w:w="435" w:type="dxa"/>
            <w:vMerge/>
            <w:shd w:val="clear" w:color="auto" w:fill="auto"/>
            <w:textDirection w:val="btLr"/>
            <w:vAlign w:val="center"/>
          </w:tcPr>
          <w:p w14:paraId="6D04C250" w14:textId="77777777" w:rsidR="00871D02" w:rsidRPr="00AA1060" w:rsidRDefault="00871D02" w:rsidP="00871D02">
            <w:pPr>
              <w:ind w:left="-525" w:right="113"/>
              <w:jc w:val="center"/>
              <w:rPr>
                <w:sz w:val="20"/>
                <w:szCs w:val="20"/>
              </w:rPr>
            </w:pPr>
          </w:p>
        </w:tc>
        <w:tc>
          <w:tcPr>
            <w:tcW w:w="1406" w:type="dxa"/>
            <w:shd w:val="clear" w:color="auto" w:fill="auto"/>
            <w:noWrap/>
            <w:vAlign w:val="center"/>
          </w:tcPr>
          <w:p w14:paraId="6A9F77C9" w14:textId="77777777" w:rsidR="00871D02" w:rsidRPr="00AA1060" w:rsidRDefault="00871D02" w:rsidP="00871D02">
            <w:pPr>
              <w:jc w:val="center"/>
              <w:rPr>
                <w:sz w:val="20"/>
                <w:szCs w:val="20"/>
              </w:rPr>
            </w:pPr>
          </w:p>
        </w:tc>
        <w:tc>
          <w:tcPr>
            <w:tcW w:w="1091" w:type="dxa"/>
            <w:shd w:val="clear" w:color="auto" w:fill="auto"/>
            <w:noWrap/>
            <w:vAlign w:val="center"/>
          </w:tcPr>
          <w:p w14:paraId="02C35CA0" w14:textId="77777777" w:rsidR="00871D02" w:rsidRPr="00AA1060" w:rsidRDefault="00871D02" w:rsidP="00871D02">
            <w:pPr>
              <w:jc w:val="center"/>
              <w:rPr>
                <w:rFonts w:ascii="Angsana New" w:hAnsi="Angsana New" w:cs="Angsana New"/>
                <w:sz w:val="20"/>
                <w:szCs w:val="20"/>
              </w:rPr>
            </w:pPr>
          </w:p>
        </w:tc>
        <w:tc>
          <w:tcPr>
            <w:tcW w:w="721" w:type="dxa"/>
            <w:shd w:val="clear" w:color="auto" w:fill="auto"/>
            <w:noWrap/>
            <w:vAlign w:val="center"/>
          </w:tcPr>
          <w:p w14:paraId="1BC50A3E" w14:textId="77777777" w:rsidR="00871D02" w:rsidRPr="00AA1060" w:rsidRDefault="00871D02" w:rsidP="00871D02">
            <w:pPr>
              <w:jc w:val="center"/>
              <w:rPr>
                <w:rFonts w:ascii="Angsana New" w:hAnsi="Angsana New" w:cs="Angsana New"/>
                <w:sz w:val="20"/>
                <w:szCs w:val="20"/>
              </w:rPr>
            </w:pPr>
          </w:p>
        </w:tc>
        <w:tc>
          <w:tcPr>
            <w:tcW w:w="1015" w:type="dxa"/>
            <w:shd w:val="clear" w:color="auto" w:fill="auto"/>
            <w:noWrap/>
            <w:vAlign w:val="center"/>
          </w:tcPr>
          <w:p w14:paraId="7126B521" w14:textId="77777777" w:rsidR="00871D02" w:rsidRPr="00AA1060" w:rsidRDefault="00871D02" w:rsidP="00871D02">
            <w:pPr>
              <w:jc w:val="center"/>
              <w:rPr>
                <w:rFonts w:ascii="Angsana New" w:hAnsi="Angsana New" w:cs="Angsana New"/>
                <w:sz w:val="20"/>
                <w:szCs w:val="20"/>
              </w:rPr>
            </w:pPr>
          </w:p>
        </w:tc>
        <w:tc>
          <w:tcPr>
            <w:tcW w:w="931" w:type="dxa"/>
            <w:shd w:val="clear" w:color="auto" w:fill="auto"/>
            <w:noWrap/>
            <w:vAlign w:val="center"/>
          </w:tcPr>
          <w:p w14:paraId="74FFA434" w14:textId="77777777" w:rsidR="00871D02" w:rsidRPr="00AA1060" w:rsidRDefault="00871D02" w:rsidP="00871D02">
            <w:pPr>
              <w:jc w:val="center"/>
              <w:rPr>
                <w:rFonts w:ascii="Angsana New" w:hAnsi="Angsana New" w:cs="Angsana New"/>
                <w:sz w:val="20"/>
                <w:szCs w:val="20"/>
              </w:rPr>
            </w:pPr>
          </w:p>
        </w:tc>
        <w:tc>
          <w:tcPr>
            <w:tcW w:w="365" w:type="dxa"/>
            <w:shd w:val="clear" w:color="auto" w:fill="auto"/>
            <w:noWrap/>
            <w:vAlign w:val="center"/>
          </w:tcPr>
          <w:p w14:paraId="0E4B4A6B" w14:textId="77777777" w:rsidR="00871D02" w:rsidRPr="00AA1060" w:rsidRDefault="00871D02" w:rsidP="00871D02">
            <w:pPr>
              <w:jc w:val="center"/>
              <w:rPr>
                <w:rFonts w:ascii="Angsana New" w:hAnsi="Angsana New" w:cs="Angsana New"/>
                <w:sz w:val="20"/>
                <w:szCs w:val="20"/>
              </w:rPr>
            </w:pPr>
          </w:p>
        </w:tc>
        <w:tc>
          <w:tcPr>
            <w:tcW w:w="1194" w:type="dxa"/>
            <w:shd w:val="clear" w:color="auto" w:fill="auto"/>
            <w:noWrap/>
            <w:vAlign w:val="center"/>
          </w:tcPr>
          <w:p w14:paraId="79729128" w14:textId="77777777" w:rsidR="00871D02" w:rsidRPr="00AA1060" w:rsidRDefault="00871D02" w:rsidP="00871D02">
            <w:pPr>
              <w:jc w:val="center"/>
              <w:rPr>
                <w:rFonts w:ascii="Angsana New" w:hAnsi="Angsana New" w:cs="Angsana New"/>
                <w:sz w:val="20"/>
                <w:szCs w:val="20"/>
              </w:rPr>
            </w:pPr>
          </w:p>
        </w:tc>
        <w:tc>
          <w:tcPr>
            <w:tcW w:w="1295" w:type="dxa"/>
            <w:shd w:val="clear" w:color="auto" w:fill="auto"/>
            <w:noWrap/>
            <w:vAlign w:val="center"/>
          </w:tcPr>
          <w:p w14:paraId="3B37A4C4" w14:textId="77777777" w:rsidR="00871D02" w:rsidRPr="00AA1060" w:rsidRDefault="00871D02" w:rsidP="00871D02">
            <w:pPr>
              <w:jc w:val="center"/>
              <w:rPr>
                <w:rFonts w:ascii="Angsana New" w:hAnsi="Angsana New" w:cs="Angsana New"/>
                <w:sz w:val="20"/>
                <w:szCs w:val="20"/>
              </w:rPr>
            </w:pPr>
          </w:p>
        </w:tc>
        <w:tc>
          <w:tcPr>
            <w:tcW w:w="1325" w:type="dxa"/>
            <w:shd w:val="clear" w:color="auto" w:fill="auto"/>
            <w:noWrap/>
            <w:vAlign w:val="center"/>
          </w:tcPr>
          <w:p w14:paraId="60B8C925" w14:textId="77777777" w:rsidR="00871D02" w:rsidRPr="00AA1060" w:rsidRDefault="00871D02" w:rsidP="00871D02">
            <w:pPr>
              <w:jc w:val="center"/>
              <w:rPr>
                <w:rFonts w:ascii="Angsana New" w:hAnsi="Angsana New" w:cs="Angsana New"/>
                <w:sz w:val="20"/>
                <w:szCs w:val="20"/>
              </w:rPr>
            </w:pPr>
          </w:p>
        </w:tc>
        <w:tc>
          <w:tcPr>
            <w:tcW w:w="1080" w:type="dxa"/>
            <w:shd w:val="clear" w:color="auto" w:fill="auto"/>
            <w:noWrap/>
            <w:vAlign w:val="center"/>
          </w:tcPr>
          <w:p w14:paraId="2C097765" w14:textId="77777777" w:rsidR="00871D02" w:rsidRPr="00AA1060" w:rsidRDefault="00871D02" w:rsidP="00871D02">
            <w:pPr>
              <w:jc w:val="center"/>
              <w:rPr>
                <w:rFonts w:ascii="Angsana New" w:hAnsi="Angsana New" w:cs="Angsana New"/>
                <w:sz w:val="20"/>
                <w:szCs w:val="20"/>
              </w:rPr>
            </w:pPr>
          </w:p>
        </w:tc>
        <w:tc>
          <w:tcPr>
            <w:tcW w:w="970" w:type="dxa"/>
            <w:shd w:val="clear" w:color="auto" w:fill="auto"/>
            <w:noWrap/>
            <w:vAlign w:val="center"/>
          </w:tcPr>
          <w:p w14:paraId="02362733" w14:textId="77777777" w:rsidR="00871D02" w:rsidRPr="00AA1060" w:rsidRDefault="00871D02" w:rsidP="00871D02">
            <w:pPr>
              <w:jc w:val="center"/>
              <w:rPr>
                <w:rFonts w:ascii="Angsana New" w:hAnsi="Angsana New" w:cs="Angsana New"/>
                <w:sz w:val="20"/>
                <w:szCs w:val="20"/>
              </w:rPr>
            </w:pPr>
          </w:p>
        </w:tc>
        <w:tc>
          <w:tcPr>
            <w:tcW w:w="436" w:type="dxa"/>
            <w:shd w:val="clear" w:color="auto" w:fill="E6E6E6"/>
            <w:noWrap/>
            <w:vAlign w:val="center"/>
          </w:tcPr>
          <w:p w14:paraId="728A8A45" w14:textId="77777777" w:rsidR="00871D02" w:rsidRPr="00AA1060" w:rsidRDefault="00871D02" w:rsidP="00871D02">
            <w:pPr>
              <w:jc w:val="center"/>
              <w:rPr>
                <w:rFonts w:ascii="Angsana New" w:hAnsi="Angsana New" w:cs="Angsana New"/>
                <w:sz w:val="20"/>
                <w:szCs w:val="20"/>
              </w:rPr>
            </w:pPr>
          </w:p>
        </w:tc>
        <w:tc>
          <w:tcPr>
            <w:tcW w:w="436" w:type="dxa"/>
            <w:shd w:val="clear" w:color="auto" w:fill="E6E6E6"/>
            <w:noWrap/>
            <w:vAlign w:val="center"/>
          </w:tcPr>
          <w:p w14:paraId="47E7627E" w14:textId="77777777" w:rsidR="00871D02" w:rsidRPr="00AA1060" w:rsidRDefault="00871D02" w:rsidP="00871D02">
            <w:pPr>
              <w:jc w:val="center"/>
              <w:rPr>
                <w:rFonts w:ascii="Angsana New" w:hAnsi="Angsana New" w:cs="Angsana New"/>
                <w:sz w:val="20"/>
                <w:szCs w:val="20"/>
              </w:rPr>
            </w:pPr>
          </w:p>
        </w:tc>
        <w:tc>
          <w:tcPr>
            <w:tcW w:w="436" w:type="dxa"/>
            <w:shd w:val="clear" w:color="auto" w:fill="E6E6E6"/>
            <w:noWrap/>
            <w:vAlign w:val="center"/>
          </w:tcPr>
          <w:p w14:paraId="12BA5C0F" w14:textId="77777777" w:rsidR="00871D02" w:rsidRPr="00AA1060" w:rsidRDefault="00871D02" w:rsidP="00871D02">
            <w:pPr>
              <w:jc w:val="center"/>
              <w:rPr>
                <w:rFonts w:ascii="Angsana New" w:hAnsi="Angsana New" w:cs="Angsana New"/>
                <w:sz w:val="20"/>
                <w:szCs w:val="20"/>
              </w:rPr>
            </w:pPr>
          </w:p>
        </w:tc>
        <w:tc>
          <w:tcPr>
            <w:tcW w:w="436" w:type="dxa"/>
            <w:shd w:val="clear" w:color="auto" w:fill="E6E6E6"/>
            <w:noWrap/>
            <w:vAlign w:val="center"/>
          </w:tcPr>
          <w:p w14:paraId="126A6E97" w14:textId="77777777" w:rsidR="00871D02" w:rsidRPr="00AA1060" w:rsidRDefault="00871D02" w:rsidP="00871D02">
            <w:pPr>
              <w:jc w:val="center"/>
              <w:rPr>
                <w:rFonts w:ascii="Angsana New" w:hAnsi="Angsana New" w:cs="Angsana New"/>
                <w:sz w:val="20"/>
                <w:szCs w:val="20"/>
              </w:rPr>
            </w:pPr>
          </w:p>
        </w:tc>
        <w:tc>
          <w:tcPr>
            <w:tcW w:w="998" w:type="dxa"/>
            <w:shd w:val="clear" w:color="auto" w:fill="E6E6E6"/>
            <w:vAlign w:val="center"/>
          </w:tcPr>
          <w:p w14:paraId="182140BE" w14:textId="77777777" w:rsidR="00871D02" w:rsidRPr="00AA1060" w:rsidRDefault="00871D02" w:rsidP="00871D02">
            <w:pPr>
              <w:jc w:val="center"/>
              <w:rPr>
                <w:rFonts w:ascii="Angsana New" w:hAnsi="Angsana New" w:cs="Angsana New"/>
                <w:sz w:val="20"/>
                <w:szCs w:val="20"/>
              </w:rPr>
            </w:pPr>
          </w:p>
        </w:tc>
        <w:tc>
          <w:tcPr>
            <w:tcW w:w="363" w:type="dxa"/>
            <w:vMerge/>
            <w:shd w:val="clear" w:color="auto" w:fill="E6E6E6"/>
            <w:vAlign w:val="center"/>
          </w:tcPr>
          <w:p w14:paraId="4EBD811B" w14:textId="77777777" w:rsidR="00871D02" w:rsidRPr="00AA1060" w:rsidRDefault="00871D02" w:rsidP="00871D02">
            <w:pPr>
              <w:jc w:val="center"/>
              <w:rPr>
                <w:sz w:val="20"/>
                <w:szCs w:val="20"/>
              </w:rPr>
            </w:pPr>
          </w:p>
        </w:tc>
      </w:tr>
      <w:tr w:rsidR="00871D02" w:rsidRPr="00AA1060" w14:paraId="72A70D7C" w14:textId="77777777" w:rsidTr="00871D02">
        <w:trPr>
          <w:cantSplit/>
          <w:jc w:val="center"/>
        </w:trPr>
        <w:tc>
          <w:tcPr>
            <w:tcW w:w="435" w:type="dxa"/>
            <w:vMerge/>
            <w:shd w:val="clear" w:color="auto" w:fill="auto"/>
            <w:textDirection w:val="btLr"/>
            <w:vAlign w:val="center"/>
          </w:tcPr>
          <w:p w14:paraId="6ACCFD4E" w14:textId="77777777" w:rsidR="00871D02" w:rsidRPr="00AA1060" w:rsidRDefault="00871D02" w:rsidP="00871D02">
            <w:pPr>
              <w:ind w:left="-525" w:right="113"/>
              <w:jc w:val="center"/>
              <w:rPr>
                <w:sz w:val="20"/>
                <w:szCs w:val="20"/>
              </w:rPr>
            </w:pPr>
          </w:p>
        </w:tc>
        <w:tc>
          <w:tcPr>
            <w:tcW w:w="1406" w:type="dxa"/>
            <w:shd w:val="clear" w:color="auto" w:fill="auto"/>
            <w:noWrap/>
            <w:vAlign w:val="center"/>
          </w:tcPr>
          <w:p w14:paraId="551E81DC" w14:textId="77777777" w:rsidR="00871D02" w:rsidRPr="00AA1060" w:rsidRDefault="00871D02" w:rsidP="00871D02">
            <w:pPr>
              <w:jc w:val="center"/>
              <w:rPr>
                <w:sz w:val="20"/>
                <w:szCs w:val="20"/>
              </w:rPr>
            </w:pPr>
          </w:p>
        </w:tc>
        <w:tc>
          <w:tcPr>
            <w:tcW w:w="1091" w:type="dxa"/>
            <w:shd w:val="clear" w:color="auto" w:fill="auto"/>
            <w:noWrap/>
            <w:vAlign w:val="center"/>
          </w:tcPr>
          <w:p w14:paraId="0E68BDC0" w14:textId="77777777" w:rsidR="00871D02" w:rsidRPr="00AA1060" w:rsidRDefault="00871D02" w:rsidP="00871D02">
            <w:pPr>
              <w:jc w:val="center"/>
              <w:rPr>
                <w:rFonts w:ascii="Angsana New" w:hAnsi="Angsana New" w:cs="Angsana New"/>
                <w:sz w:val="20"/>
                <w:szCs w:val="20"/>
              </w:rPr>
            </w:pPr>
          </w:p>
        </w:tc>
        <w:tc>
          <w:tcPr>
            <w:tcW w:w="721" w:type="dxa"/>
            <w:shd w:val="clear" w:color="auto" w:fill="auto"/>
            <w:noWrap/>
            <w:vAlign w:val="center"/>
          </w:tcPr>
          <w:p w14:paraId="634426A5" w14:textId="77777777" w:rsidR="00871D02" w:rsidRPr="00AA1060" w:rsidRDefault="00871D02" w:rsidP="00871D02">
            <w:pPr>
              <w:jc w:val="center"/>
              <w:rPr>
                <w:rFonts w:ascii="Angsana New" w:hAnsi="Angsana New" w:cs="Angsana New"/>
                <w:sz w:val="20"/>
                <w:szCs w:val="20"/>
              </w:rPr>
            </w:pPr>
          </w:p>
        </w:tc>
        <w:tc>
          <w:tcPr>
            <w:tcW w:w="1015" w:type="dxa"/>
            <w:shd w:val="clear" w:color="auto" w:fill="auto"/>
            <w:noWrap/>
            <w:vAlign w:val="center"/>
          </w:tcPr>
          <w:p w14:paraId="488B751D" w14:textId="77777777" w:rsidR="00871D02" w:rsidRPr="00AA1060" w:rsidRDefault="00871D02" w:rsidP="00871D02">
            <w:pPr>
              <w:jc w:val="center"/>
              <w:rPr>
                <w:rFonts w:ascii="Angsana New" w:hAnsi="Angsana New" w:cs="Angsana New"/>
                <w:sz w:val="20"/>
                <w:szCs w:val="20"/>
              </w:rPr>
            </w:pPr>
          </w:p>
        </w:tc>
        <w:tc>
          <w:tcPr>
            <w:tcW w:w="931" w:type="dxa"/>
            <w:shd w:val="clear" w:color="auto" w:fill="auto"/>
            <w:noWrap/>
            <w:vAlign w:val="center"/>
          </w:tcPr>
          <w:p w14:paraId="2918A5F7" w14:textId="77777777" w:rsidR="00871D02" w:rsidRPr="00AA1060" w:rsidRDefault="00871D02" w:rsidP="00871D02">
            <w:pPr>
              <w:jc w:val="center"/>
              <w:rPr>
                <w:rFonts w:ascii="Angsana New" w:hAnsi="Angsana New" w:cs="Angsana New"/>
                <w:sz w:val="20"/>
                <w:szCs w:val="20"/>
              </w:rPr>
            </w:pPr>
          </w:p>
        </w:tc>
        <w:tc>
          <w:tcPr>
            <w:tcW w:w="365" w:type="dxa"/>
            <w:shd w:val="clear" w:color="auto" w:fill="auto"/>
            <w:noWrap/>
            <w:vAlign w:val="center"/>
          </w:tcPr>
          <w:p w14:paraId="31A3B2B3" w14:textId="77777777" w:rsidR="00871D02" w:rsidRPr="00AA1060" w:rsidRDefault="00871D02" w:rsidP="00871D02">
            <w:pPr>
              <w:jc w:val="center"/>
              <w:rPr>
                <w:rFonts w:ascii="Angsana New" w:hAnsi="Angsana New" w:cs="Angsana New"/>
                <w:sz w:val="20"/>
                <w:szCs w:val="20"/>
              </w:rPr>
            </w:pPr>
          </w:p>
        </w:tc>
        <w:tc>
          <w:tcPr>
            <w:tcW w:w="1194" w:type="dxa"/>
            <w:shd w:val="clear" w:color="auto" w:fill="auto"/>
            <w:noWrap/>
            <w:vAlign w:val="center"/>
          </w:tcPr>
          <w:p w14:paraId="700B38D1" w14:textId="77777777" w:rsidR="00871D02" w:rsidRPr="00AA1060" w:rsidRDefault="00871D02" w:rsidP="00871D02">
            <w:pPr>
              <w:jc w:val="center"/>
              <w:rPr>
                <w:rFonts w:ascii="Angsana New" w:hAnsi="Angsana New" w:cs="Angsana New"/>
                <w:sz w:val="20"/>
                <w:szCs w:val="20"/>
              </w:rPr>
            </w:pPr>
          </w:p>
        </w:tc>
        <w:tc>
          <w:tcPr>
            <w:tcW w:w="1295" w:type="dxa"/>
            <w:shd w:val="clear" w:color="auto" w:fill="auto"/>
            <w:noWrap/>
            <w:vAlign w:val="center"/>
          </w:tcPr>
          <w:p w14:paraId="798FA82D" w14:textId="77777777" w:rsidR="00871D02" w:rsidRPr="00AA1060" w:rsidRDefault="00871D02" w:rsidP="00871D02">
            <w:pPr>
              <w:jc w:val="center"/>
              <w:rPr>
                <w:rFonts w:ascii="Angsana New" w:hAnsi="Angsana New" w:cs="Angsana New"/>
                <w:sz w:val="20"/>
                <w:szCs w:val="20"/>
              </w:rPr>
            </w:pPr>
          </w:p>
        </w:tc>
        <w:tc>
          <w:tcPr>
            <w:tcW w:w="1325" w:type="dxa"/>
            <w:shd w:val="clear" w:color="auto" w:fill="auto"/>
            <w:noWrap/>
            <w:vAlign w:val="center"/>
          </w:tcPr>
          <w:p w14:paraId="1733C91A" w14:textId="77777777" w:rsidR="00871D02" w:rsidRPr="00AA1060" w:rsidRDefault="00871D02" w:rsidP="00871D02">
            <w:pPr>
              <w:jc w:val="center"/>
              <w:rPr>
                <w:rFonts w:ascii="Angsana New" w:hAnsi="Angsana New" w:cs="Angsana New"/>
                <w:sz w:val="20"/>
                <w:szCs w:val="20"/>
              </w:rPr>
            </w:pPr>
          </w:p>
        </w:tc>
        <w:tc>
          <w:tcPr>
            <w:tcW w:w="1080" w:type="dxa"/>
            <w:shd w:val="clear" w:color="auto" w:fill="auto"/>
            <w:noWrap/>
            <w:vAlign w:val="center"/>
          </w:tcPr>
          <w:p w14:paraId="38B69C93" w14:textId="77777777" w:rsidR="00871D02" w:rsidRPr="00AA1060" w:rsidRDefault="00871D02" w:rsidP="00871D02">
            <w:pPr>
              <w:jc w:val="center"/>
              <w:rPr>
                <w:rFonts w:ascii="Angsana New" w:hAnsi="Angsana New" w:cs="Angsana New"/>
                <w:sz w:val="20"/>
                <w:szCs w:val="20"/>
              </w:rPr>
            </w:pPr>
          </w:p>
        </w:tc>
        <w:tc>
          <w:tcPr>
            <w:tcW w:w="970" w:type="dxa"/>
            <w:shd w:val="clear" w:color="auto" w:fill="auto"/>
            <w:noWrap/>
            <w:vAlign w:val="center"/>
          </w:tcPr>
          <w:p w14:paraId="50A17ABC" w14:textId="77777777" w:rsidR="00871D02" w:rsidRPr="00AA1060" w:rsidRDefault="00871D02" w:rsidP="00871D02">
            <w:pPr>
              <w:jc w:val="center"/>
              <w:rPr>
                <w:rFonts w:ascii="Angsana New" w:hAnsi="Angsana New" w:cs="Angsana New"/>
                <w:sz w:val="20"/>
                <w:szCs w:val="20"/>
              </w:rPr>
            </w:pPr>
          </w:p>
        </w:tc>
        <w:tc>
          <w:tcPr>
            <w:tcW w:w="436" w:type="dxa"/>
            <w:shd w:val="clear" w:color="auto" w:fill="auto"/>
            <w:noWrap/>
            <w:vAlign w:val="center"/>
          </w:tcPr>
          <w:p w14:paraId="5DEE5523" w14:textId="77777777" w:rsidR="00871D02" w:rsidRPr="00AA1060" w:rsidRDefault="00871D02" w:rsidP="00871D02">
            <w:pPr>
              <w:jc w:val="center"/>
              <w:rPr>
                <w:rFonts w:ascii="Angsana New" w:hAnsi="Angsana New" w:cs="Angsana New"/>
                <w:sz w:val="20"/>
                <w:szCs w:val="20"/>
              </w:rPr>
            </w:pPr>
          </w:p>
        </w:tc>
        <w:tc>
          <w:tcPr>
            <w:tcW w:w="436" w:type="dxa"/>
            <w:shd w:val="clear" w:color="auto" w:fill="E6E6E6"/>
            <w:noWrap/>
            <w:vAlign w:val="center"/>
          </w:tcPr>
          <w:p w14:paraId="1B450D90" w14:textId="77777777" w:rsidR="00871D02" w:rsidRPr="00AA1060" w:rsidRDefault="00871D02" w:rsidP="00871D02">
            <w:pPr>
              <w:jc w:val="center"/>
              <w:rPr>
                <w:rFonts w:ascii="Angsana New" w:hAnsi="Angsana New" w:cs="Angsana New"/>
                <w:sz w:val="20"/>
                <w:szCs w:val="20"/>
              </w:rPr>
            </w:pPr>
          </w:p>
        </w:tc>
        <w:tc>
          <w:tcPr>
            <w:tcW w:w="436" w:type="dxa"/>
            <w:shd w:val="clear" w:color="auto" w:fill="E6E6E6"/>
            <w:noWrap/>
            <w:vAlign w:val="center"/>
          </w:tcPr>
          <w:p w14:paraId="43260BBA" w14:textId="77777777" w:rsidR="00871D02" w:rsidRPr="00AA1060" w:rsidRDefault="00871D02" w:rsidP="00871D02">
            <w:pPr>
              <w:jc w:val="center"/>
              <w:rPr>
                <w:rFonts w:ascii="Angsana New" w:hAnsi="Angsana New" w:cs="Angsana New"/>
                <w:sz w:val="20"/>
                <w:szCs w:val="20"/>
              </w:rPr>
            </w:pPr>
          </w:p>
        </w:tc>
        <w:tc>
          <w:tcPr>
            <w:tcW w:w="436" w:type="dxa"/>
            <w:shd w:val="clear" w:color="auto" w:fill="E6E6E6"/>
            <w:noWrap/>
            <w:vAlign w:val="center"/>
          </w:tcPr>
          <w:p w14:paraId="259CC42D" w14:textId="77777777" w:rsidR="00871D02" w:rsidRPr="00AA1060" w:rsidRDefault="00871D02" w:rsidP="00871D02">
            <w:pPr>
              <w:jc w:val="center"/>
              <w:rPr>
                <w:rFonts w:ascii="Angsana New" w:hAnsi="Angsana New" w:cs="Angsana New"/>
                <w:sz w:val="20"/>
                <w:szCs w:val="20"/>
              </w:rPr>
            </w:pPr>
          </w:p>
        </w:tc>
        <w:tc>
          <w:tcPr>
            <w:tcW w:w="998" w:type="dxa"/>
            <w:shd w:val="clear" w:color="auto" w:fill="E6E6E6"/>
            <w:vAlign w:val="center"/>
          </w:tcPr>
          <w:p w14:paraId="0A1EB184" w14:textId="77777777" w:rsidR="00871D02" w:rsidRPr="00AA1060" w:rsidRDefault="00871D02" w:rsidP="00871D02">
            <w:pPr>
              <w:jc w:val="center"/>
              <w:rPr>
                <w:rFonts w:ascii="Angsana New" w:hAnsi="Angsana New" w:cs="Angsana New"/>
                <w:sz w:val="20"/>
                <w:szCs w:val="20"/>
              </w:rPr>
            </w:pPr>
          </w:p>
        </w:tc>
        <w:tc>
          <w:tcPr>
            <w:tcW w:w="363" w:type="dxa"/>
            <w:vMerge/>
            <w:shd w:val="clear" w:color="auto" w:fill="E6E6E6"/>
            <w:vAlign w:val="center"/>
          </w:tcPr>
          <w:p w14:paraId="568CCD26" w14:textId="77777777" w:rsidR="00871D02" w:rsidRPr="00AA1060" w:rsidRDefault="00871D02" w:rsidP="00871D02">
            <w:pPr>
              <w:jc w:val="center"/>
              <w:rPr>
                <w:sz w:val="20"/>
                <w:szCs w:val="20"/>
              </w:rPr>
            </w:pPr>
          </w:p>
        </w:tc>
      </w:tr>
      <w:tr w:rsidR="00871D02" w:rsidRPr="00AA1060" w14:paraId="4DEBDDC8" w14:textId="77777777" w:rsidTr="00871D02">
        <w:trPr>
          <w:cantSplit/>
          <w:jc w:val="center"/>
        </w:trPr>
        <w:tc>
          <w:tcPr>
            <w:tcW w:w="435" w:type="dxa"/>
            <w:vMerge/>
            <w:shd w:val="clear" w:color="auto" w:fill="auto"/>
            <w:textDirection w:val="btLr"/>
            <w:vAlign w:val="center"/>
          </w:tcPr>
          <w:p w14:paraId="0DBD305B" w14:textId="77777777" w:rsidR="00871D02" w:rsidRPr="00AA1060" w:rsidRDefault="00871D02" w:rsidP="00871D02">
            <w:pPr>
              <w:ind w:left="-525" w:right="113"/>
              <w:jc w:val="center"/>
              <w:rPr>
                <w:sz w:val="20"/>
                <w:szCs w:val="20"/>
              </w:rPr>
            </w:pPr>
          </w:p>
        </w:tc>
        <w:tc>
          <w:tcPr>
            <w:tcW w:w="1406" w:type="dxa"/>
            <w:shd w:val="clear" w:color="auto" w:fill="auto"/>
            <w:noWrap/>
            <w:vAlign w:val="center"/>
          </w:tcPr>
          <w:p w14:paraId="2DF4D286" w14:textId="77777777" w:rsidR="00871D02" w:rsidRPr="00AA1060" w:rsidRDefault="00871D02" w:rsidP="00871D02">
            <w:pPr>
              <w:jc w:val="center"/>
              <w:rPr>
                <w:sz w:val="20"/>
                <w:szCs w:val="20"/>
              </w:rPr>
            </w:pPr>
          </w:p>
        </w:tc>
        <w:tc>
          <w:tcPr>
            <w:tcW w:w="1091" w:type="dxa"/>
            <w:shd w:val="clear" w:color="auto" w:fill="auto"/>
            <w:noWrap/>
            <w:vAlign w:val="center"/>
          </w:tcPr>
          <w:p w14:paraId="243D32C0" w14:textId="77777777" w:rsidR="00871D02" w:rsidRPr="00AA1060" w:rsidRDefault="00871D02" w:rsidP="00871D02">
            <w:pPr>
              <w:jc w:val="center"/>
              <w:rPr>
                <w:rFonts w:ascii="Angsana New" w:hAnsi="Angsana New" w:cs="Angsana New"/>
                <w:sz w:val="20"/>
                <w:szCs w:val="20"/>
              </w:rPr>
            </w:pPr>
          </w:p>
        </w:tc>
        <w:tc>
          <w:tcPr>
            <w:tcW w:w="721" w:type="dxa"/>
            <w:shd w:val="clear" w:color="auto" w:fill="auto"/>
            <w:noWrap/>
            <w:vAlign w:val="center"/>
          </w:tcPr>
          <w:p w14:paraId="5AD0C1F2" w14:textId="77777777" w:rsidR="00871D02" w:rsidRPr="00AA1060" w:rsidRDefault="00871D02" w:rsidP="00871D02">
            <w:pPr>
              <w:jc w:val="center"/>
              <w:rPr>
                <w:rFonts w:ascii="Angsana New" w:hAnsi="Angsana New" w:cs="Angsana New"/>
                <w:sz w:val="20"/>
                <w:szCs w:val="20"/>
              </w:rPr>
            </w:pPr>
          </w:p>
        </w:tc>
        <w:tc>
          <w:tcPr>
            <w:tcW w:w="1015" w:type="dxa"/>
            <w:shd w:val="clear" w:color="auto" w:fill="auto"/>
            <w:noWrap/>
            <w:vAlign w:val="center"/>
          </w:tcPr>
          <w:p w14:paraId="15AD44B9" w14:textId="77777777" w:rsidR="00871D02" w:rsidRPr="00AA1060" w:rsidRDefault="00871D02" w:rsidP="00871D02">
            <w:pPr>
              <w:jc w:val="center"/>
              <w:rPr>
                <w:rFonts w:ascii="Angsana New" w:hAnsi="Angsana New" w:cs="Angsana New"/>
                <w:sz w:val="20"/>
                <w:szCs w:val="20"/>
              </w:rPr>
            </w:pPr>
          </w:p>
        </w:tc>
        <w:tc>
          <w:tcPr>
            <w:tcW w:w="931" w:type="dxa"/>
            <w:shd w:val="clear" w:color="auto" w:fill="auto"/>
            <w:noWrap/>
            <w:vAlign w:val="center"/>
          </w:tcPr>
          <w:p w14:paraId="33321E96" w14:textId="77777777" w:rsidR="00871D02" w:rsidRPr="00AA1060" w:rsidRDefault="00871D02" w:rsidP="00871D02">
            <w:pPr>
              <w:jc w:val="center"/>
              <w:rPr>
                <w:rFonts w:ascii="Angsana New" w:hAnsi="Angsana New" w:cs="Angsana New"/>
                <w:sz w:val="20"/>
                <w:szCs w:val="20"/>
              </w:rPr>
            </w:pPr>
          </w:p>
        </w:tc>
        <w:tc>
          <w:tcPr>
            <w:tcW w:w="365" w:type="dxa"/>
            <w:shd w:val="clear" w:color="auto" w:fill="auto"/>
            <w:noWrap/>
            <w:vAlign w:val="center"/>
          </w:tcPr>
          <w:p w14:paraId="24CC2EDF" w14:textId="77777777" w:rsidR="00871D02" w:rsidRPr="00AA1060" w:rsidRDefault="00871D02" w:rsidP="00871D02">
            <w:pPr>
              <w:jc w:val="center"/>
              <w:rPr>
                <w:rFonts w:ascii="Angsana New" w:hAnsi="Angsana New" w:cs="Angsana New"/>
                <w:sz w:val="20"/>
                <w:szCs w:val="20"/>
              </w:rPr>
            </w:pPr>
          </w:p>
        </w:tc>
        <w:tc>
          <w:tcPr>
            <w:tcW w:w="1194" w:type="dxa"/>
            <w:shd w:val="clear" w:color="auto" w:fill="auto"/>
            <w:noWrap/>
            <w:vAlign w:val="center"/>
          </w:tcPr>
          <w:p w14:paraId="482ED456" w14:textId="77777777" w:rsidR="00871D02" w:rsidRPr="00AA1060" w:rsidRDefault="00871D02" w:rsidP="00871D02">
            <w:pPr>
              <w:jc w:val="center"/>
              <w:rPr>
                <w:rFonts w:ascii="Angsana New" w:hAnsi="Angsana New" w:cs="Angsana New"/>
                <w:sz w:val="20"/>
                <w:szCs w:val="20"/>
              </w:rPr>
            </w:pPr>
          </w:p>
        </w:tc>
        <w:tc>
          <w:tcPr>
            <w:tcW w:w="1295" w:type="dxa"/>
            <w:shd w:val="clear" w:color="auto" w:fill="auto"/>
            <w:noWrap/>
            <w:vAlign w:val="center"/>
          </w:tcPr>
          <w:p w14:paraId="4794D157" w14:textId="77777777" w:rsidR="00871D02" w:rsidRPr="00AA1060" w:rsidRDefault="00871D02" w:rsidP="00871D02">
            <w:pPr>
              <w:jc w:val="center"/>
              <w:rPr>
                <w:rFonts w:ascii="Angsana New" w:hAnsi="Angsana New" w:cs="Angsana New"/>
                <w:sz w:val="20"/>
                <w:szCs w:val="20"/>
              </w:rPr>
            </w:pPr>
          </w:p>
        </w:tc>
        <w:tc>
          <w:tcPr>
            <w:tcW w:w="1325" w:type="dxa"/>
            <w:shd w:val="clear" w:color="auto" w:fill="auto"/>
            <w:noWrap/>
            <w:vAlign w:val="center"/>
          </w:tcPr>
          <w:p w14:paraId="332FD83D" w14:textId="77777777" w:rsidR="00871D02" w:rsidRPr="00AA1060" w:rsidRDefault="00871D02" w:rsidP="00871D02">
            <w:pPr>
              <w:jc w:val="center"/>
              <w:rPr>
                <w:rFonts w:ascii="Angsana New" w:hAnsi="Angsana New" w:cs="Angsana New"/>
                <w:sz w:val="20"/>
                <w:szCs w:val="20"/>
              </w:rPr>
            </w:pPr>
          </w:p>
        </w:tc>
        <w:tc>
          <w:tcPr>
            <w:tcW w:w="1080" w:type="dxa"/>
            <w:shd w:val="clear" w:color="auto" w:fill="auto"/>
            <w:noWrap/>
            <w:vAlign w:val="center"/>
          </w:tcPr>
          <w:p w14:paraId="4D8769A3" w14:textId="77777777" w:rsidR="00871D02" w:rsidRPr="00AA1060" w:rsidRDefault="00871D02" w:rsidP="00871D02">
            <w:pPr>
              <w:jc w:val="center"/>
              <w:rPr>
                <w:rFonts w:ascii="Angsana New" w:hAnsi="Angsana New" w:cs="Angsana New"/>
                <w:sz w:val="20"/>
                <w:szCs w:val="20"/>
              </w:rPr>
            </w:pPr>
          </w:p>
        </w:tc>
        <w:tc>
          <w:tcPr>
            <w:tcW w:w="970" w:type="dxa"/>
            <w:shd w:val="clear" w:color="auto" w:fill="auto"/>
            <w:noWrap/>
            <w:vAlign w:val="center"/>
          </w:tcPr>
          <w:p w14:paraId="5EEC6502" w14:textId="77777777" w:rsidR="00871D02" w:rsidRPr="00AA1060" w:rsidRDefault="00871D02" w:rsidP="00871D02">
            <w:pPr>
              <w:jc w:val="center"/>
              <w:rPr>
                <w:rFonts w:ascii="Angsana New" w:hAnsi="Angsana New" w:cs="Angsana New"/>
                <w:sz w:val="20"/>
                <w:szCs w:val="20"/>
              </w:rPr>
            </w:pPr>
          </w:p>
        </w:tc>
        <w:tc>
          <w:tcPr>
            <w:tcW w:w="436" w:type="dxa"/>
            <w:shd w:val="clear" w:color="auto" w:fill="auto"/>
            <w:noWrap/>
            <w:vAlign w:val="center"/>
          </w:tcPr>
          <w:p w14:paraId="2DEBF2EA" w14:textId="77777777" w:rsidR="00871D02" w:rsidRPr="00AA1060" w:rsidRDefault="00871D02" w:rsidP="00871D02">
            <w:pPr>
              <w:jc w:val="center"/>
              <w:rPr>
                <w:rFonts w:ascii="Angsana New" w:hAnsi="Angsana New" w:cs="Angsana New"/>
                <w:sz w:val="20"/>
                <w:szCs w:val="20"/>
              </w:rPr>
            </w:pPr>
          </w:p>
        </w:tc>
        <w:tc>
          <w:tcPr>
            <w:tcW w:w="436" w:type="dxa"/>
            <w:shd w:val="clear" w:color="auto" w:fill="auto"/>
            <w:noWrap/>
            <w:vAlign w:val="center"/>
          </w:tcPr>
          <w:p w14:paraId="4FD2D825" w14:textId="77777777" w:rsidR="00871D02" w:rsidRPr="00AA1060" w:rsidRDefault="00871D02" w:rsidP="00871D02">
            <w:pPr>
              <w:jc w:val="center"/>
              <w:rPr>
                <w:rFonts w:ascii="Angsana New" w:hAnsi="Angsana New" w:cs="Angsana New"/>
                <w:sz w:val="20"/>
                <w:szCs w:val="20"/>
              </w:rPr>
            </w:pPr>
          </w:p>
        </w:tc>
        <w:tc>
          <w:tcPr>
            <w:tcW w:w="436" w:type="dxa"/>
            <w:shd w:val="clear" w:color="auto" w:fill="E6E6E6"/>
            <w:noWrap/>
            <w:vAlign w:val="center"/>
          </w:tcPr>
          <w:p w14:paraId="66BAD4D0" w14:textId="77777777" w:rsidR="00871D02" w:rsidRPr="00AA1060" w:rsidRDefault="00871D02" w:rsidP="00871D02">
            <w:pPr>
              <w:jc w:val="center"/>
              <w:rPr>
                <w:rFonts w:ascii="Angsana New" w:hAnsi="Angsana New" w:cs="Angsana New"/>
                <w:sz w:val="20"/>
                <w:szCs w:val="20"/>
              </w:rPr>
            </w:pPr>
          </w:p>
        </w:tc>
        <w:tc>
          <w:tcPr>
            <w:tcW w:w="436" w:type="dxa"/>
            <w:shd w:val="clear" w:color="auto" w:fill="E6E6E6"/>
            <w:noWrap/>
            <w:vAlign w:val="center"/>
          </w:tcPr>
          <w:p w14:paraId="28831372" w14:textId="77777777" w:rsidR="00871D02" w:rsidRPr="00AA1060" w:rsidRDefault="00871D02" w:rsidP="00871D02">
            <w:pPr>
              <w:jc w:val="center"/>
              <w:rPr>
                <w:rFonts w:ascii="Angsana New" w:hAnsi="Angsana New" w:cs="Angsana New"/>
                <w:sz w:val="20"/>
                <w:szCs w:val="20"/>
              </w:rPr>
            </w:pPr>
          </w:p>
        </w:tc>
        <w:tc>
          <w:tcPr>
            <w:tcW w:w="998" w:type="dxa"/>
            <w:shd w:val="clear" w:color="auto" w:fill="E6E6E6"/>
            <w:vAlign w:val="center"/>
          </w:tcPr>
          <w:p w14:paraId="478DB4C3" w14:textId="77777777" w:rsidR="00871D02" w:rsidRPr="00AA1060" w:rsidRDefault="00871D02" w:rsidP="00871D02">
            <w:pPr>
              <w:jc w:val="center"/>
              <w:rPr>
                <w:rFonts w:ascii="Angsana New" w:hAnsi="Angsana New" w:cs="Angsana New"/>
                <w:sz w:val="20"/>
                <w:szCs w:val="20"/>
              </w:rPr>
            </w:pPr>
          </w:p>
        </w:tc>
        <w:tc>
          <w:tcPr>
            <w:tcW w:w="363" w:type="dxa"/>
            <w:vMerge/>
            <w:shd w:val="clear" w:color="auto" w:fill="E6E6E6"/>
            <w:vAlign w:val="center"/>
          </w:tcPr>
          <w:p w14:paraId="225C6719" w14:textId="77777777" w:rsidR="00871D02" w:rsidRPr="00AA1060" w:rsidRDefault="00871D02" w:rsidP="00871D02">
            <w:pPr>
              <w:jc w:val="center"/>
              <w:rPr>
                <w:sz w:val="20"/>
                <w:szCs w:val="20"/>
              </w:rPr>
            </w:pPr>
          </w:p>
        </w:tc>
      </w:tr>
      <w:tr w:rsidR="00871D02" w:rsidRPr="00AA1060" w14:paraId="28B45DC2" w14:textId="77777777" w:rsidTr="00871D02">
        <w:trPr>
          <w:cantSplit/>
          <w:jc w:val="center"/>
        </w:trPr>
        <w:tc>
          <w:tcPr>
            <w:tcW w:w="435" w:type="dxa"/>
            <w:vMerge/>
            <w:shd w:val="clear" w:color="auto" w:fill="auto"/>
            <w:textDirection w:val="btLr"/>
            <w:vAlign w:val="center"/>
          </w:tcPr>
          <w:p w14:paraId="6CA8283B" w14:textId="77777777" w:rsidR="00871D02" w:rsidRPr="00AA1060" w:rsidRDefault="00871D02" w:rsidP="00871D02">
            <w:pPr>
              <w:ind w:left="-525" w:right="113"/>
              <w:jc w:val="center"/>
              <w:rPr>
                <w:sz w:val="20"/>
                <w:szCs w:val="20"/>
              </w:rPr>
            </w:pPr>
          </w:p>
        </w:tc>
        <w:tc>
          <w:tcPr>
            <w:tcW w:w="1406" w:type="dxa"/>
            <w:shd w:val="clear" w:color="auto" w:fill="auto"/>
            <w:noWrap/>
            <w:vAlign w:val="center"/>
          </w:tcPr>
          <w:p w14:paraId="0A1C52D4" w14:textId="77777777" w:rsidR="00871D02" w:rsidRPr="00AA1060" w:rsidRDefault="00871D02" w:rsidP="00871D02">
            <w:pPr>
              <w:jc w:val="center"/>
              <w:rPr>
                <w:sz w:val="20"/>
                <w:szCs w:val="20"/>
              </w:rPr>
            </w:pPr>
          </w:p>
        </w:tc>
        <w:tc>
          <w:tcPr>
            <w:tcW w:w="1091" w:type="dxa"/>
            <w:shd w:val="clear" w:color="auto" w:fill="auto"/>
            <w:noWrap/>
            <w:vAlign w:val="center"/>
          </w:tcPr>
          <w:p w14:paraId="7BA23800" w14:textId="77777777" w:rsidR="00871D02" w:rsidRPr="00AA1060" w:rsidRDefault="00871D02" w:rsidP="00871D02">
            <w:pPr>
              <w:jc w:val="center"/>
              <w:rPr>
                <w:rFonts w:ascii="Angsana New" w:hAnsi="Angsana New" w:cs="Angsana New"/>
                <w:sz w:val="20"/>
                <w:szCs w:val="20"/>
              </w:rPr>
            </w:pPr>
          </w:p>
        </w:tc>
        <w:tc>
          <w:tcPr>
            <w:tcW w:w="721" w:type="dxa"/>
            <w:shd w:val="clear" w:color="auto" w:fill="auto"/>
            <w:noWrap/>
            <w:vAlign w:val="center"/>
          </w:tcPr>
          <w:p w14:paraId="194B3F8E" w14:textId="77777777" w:rsidR="00871D02" w:rsidRPr="00AA1060" w:rsidRDefault="00871D02" w:rsidP="00871D02">
            <w:pPr>
              <w:jc w:val="center"/>
              <w:rPr>
                <w:rFonts w:ascii="Angsana New" w:hAnsi="Angsana New" w:cs="Angsana New"/>
                <w:sz w:val="20"/>
                <w:szCs w:val="20"/>
              </w:rPr>
            </w:pPr>
          </w:p>
        </w:tc>
        <w:tc>
          <w:tcPr>
            <w:tcW w:w="1015" w:type="dxa"/>
            <w:shd w:val="clear" w:color="auto" w:fill="auto"/>
            <w:noWrap/>
            <w:vAlign w:val="center"/>
          </w:tcPr>
          <w:p w14:paraId="76D1DF42" w14:textId="77777777" w:rsidR="00871D02" w:rsidRPr="00AA1060" w:rsidRDefault="00871D02" w:rsidP="00871D02">
            <w:pPr>
              <w:jc w:val="center"/>
              <w:rPr>
                <w:rFonts w:ascii="Angsana New" w:hAnsi="Angsana New" w:cs="Angsana New"/>
                <w:sz w:val="20"/>
                <w:szCs w:val="20"/>
              </w:rPr>
            </w:pPr>
          </w:p>
        </w:tc>
        <w:tc>
          <w:tcPr>
            <w:tcW w:w="931" w:type="dxa"/>
            <w:shd w:val="clear" w:color="auto" w:fill="auto"/>
            <w:noWrap/>
            <w:vAlign w:val="center"/>
          </w:tcPr>
          <w:p w14:paraId="6C6EDB6A" w14:textId="77777777" w:rsidR="00871D02" w:rsidRPr="00AA1060" w:rsidRDefault="00871D02" w:rsidP="00871D02">
            <w:pPr>
              <w:jc w:val="center"/>
              <w:rPr>
                <w:rFonts w:ascii="Angsana New" w:hAnsi="Angsana New" w:cs="Angsana New"/>
                <w:sz w:val="20"/>
                <w:szCs w:val="20"/>
              </w:rPr>
            </w:pPr>
          </w:p>
        </w:tc>
        <w:tc>
          <w:tcPr>
            <w:tcW w:w="365" w:type="dxa"/>
            <w:shd w:val="clear" w:color="auto" w:fill="auto"/>
            <w:noWrap/>
            <w:vAlign w:val="center"/>
          </w:tcPr>
          <w:p w14:paraId="73E455D5" w14:textId="77777777" w:rsidR="00871D02" w:rsidRPr="00AA1060" w:rsidRDefault="00871D02" w:rsidP="00871D02">
            <w:pPr>
              <w:jc w:val="center"/>
              <w:rPr>
                <w:rFonts w:ascii="Angsana New" w:hAnsi="Angsana New" w:cs="Angsana New"/>
                <w:sz w:val="20"/>
                <w:szCs w:val="20"/>
              </w:rPr>
            </w:pPr>
          </w:p>
        </w:tc>
        <w:tc>
          <w:tcPr>
            <w:tcW w:w="1194" w:type="dxa"/>
            <w:shd w:val="clear" w:color="auto" w:fill="auto"/>
            <w:noWrap/>
            <w:vAlign w:val="center"/>
          </w:tcPr>
          <w:p w14:paraId="19BDD4FA" w14:textId="77777777" w:rsidR="00871D02" w:rsidRPr="00AA1060" w:rsidRDefault="00871D02" w:rsidP="00871D02">
            <w:pPr>
              <w:jc w:val="center"/>
              <w:rPr>
                <w:rFonts w:ascii="Angsana New" w:hAnsi="Angsana New" w:cs="Angsana New"/>
                <w:sz w:val="20"/>
                <w:szCs w:val="20"/>
              </w:rPr>
            </w:pPr>
          </w:p>
        </w:tc>
        <w:tc>
          <w:tcPr>
            <w:tcW w:w="1295" w:type="dxa"/>
            <w:shd w:val="clear" w:color="auto" w:fill="auto"/>
            <w:noWrap/>
            <w:vAlign w:val="center"/>
          </w:tcPr>
          <w:p w14:paraId="22A03365" w14:textId="77777777" w:rsidR="00871D02" w:rsidRPr="00AA1060" w:rsidRDefault="00871D02" w:rsidP="00871D02">
            <w:pPr>
              <w:jc w:val="center"/>
              <w:rPr>
                <w:rFonts w:ascii="Angsana New" w:hAnsi="Angsana New" w:cs="Angsana New"/>
                <w:sz w:val="20"/>
                <w:szCs w:val="20"/>
              </w:rPr>
            </w:pPr>
          </w:p>
        </w:tc>
        <w:tc>
          <w:tcPr>
            <w:tcW w:w="1325" w:type="dxa"/>
            <w:shd w:val="clear" w:color="auto" w:fill="auto"/>
            <w:noWrap/>
            <w:vAlign w:val="center"/>
          </w:tcPr>
          <w:p w14:paraId="76E0627C" w14:textId="77777777" w:rsidR="00871D02" w:rsidRPr="00AA1060" w:rsidRDefault="00871D02" w:rsidP="00871D02">
            <w:pPr>
              <w:jc w:val="center"/>
              <w:rPr>
                <w:rFonts w:ascii="Angsana New" w:hAnsi="Angsana New" w:cs="Angsana New"/>
                <w:sz w:val="20"/>
                <w:szCs w:val="20"/>
              </w:rPr>
            </w:pPr>
          </w:p>
        </w:tc>
        <w:tc>
          <w:tcPr>
            <w:tcW w:w="1080" w:type="dxa"/>
            <w:shd w:val="clear" w:color="auto" w:fill="auto"/>
            <w:noWrap/>
            <w:vAlign w:val="center"/>
          </w:tcPr>
          <w:p w14:paraId="192F231D" w14:textId="77777777" w:rsidR="00871D02" w:rsidRPr="00AA1060" w:rsidRDefault="00871D02" w:rsidP="00871D02">
            <w:pPr>
              <w:jc w:val="center"/>
              <w:rPr>
                <w:rFonts w:ascii="Angsana New" w:hAnsi="Angsana New" w:cs="Angsana New"/>
                <w:sz w:val="20"/>
                <w:szCs w:val="20"/>
              </w:rPr>
            </w:pPr>
          </w:p>
        </w:tc>
        <w:tc>
          <w:tcPr>
            <w:tcW w:w="970" w:type="dxa"/>
            <w:shd w:val="clear" w:color="auto" w:fill="auto"/>
            <w:noWrap/>
            <w:vAlign w:val="center"/>
          </w:tcPr>
          <w:p w14:paraId="4062D0F3" w14:textId="77777777" w:rsidR="00871D02" w:rsidRPr="00AA1060" w:rsidRDefault="00871D02" w:rsidP="00871D02">
            <w:pPr>
              <w:jc w:val="center"/>
              <w:rPr>
                <w:rFonts w:ascii="Angsana New" w:hAnsi="Angsana New" w:cs="Angsana New"/>
                <w:sz w:val="20"/>
                <w:szCs w:val="20"/>
              </w:rPr>
            </w:pPr>
          </w:p>
        </w:tc>
        <w:tc>
          <w:tcPr>
            <w:tcW w:w="436" w:type="dxa"/>
            <w:shd w:val="clear" w:color="auto" w:fill="auto"/>
            <w:noWrap/>
            <w:vAlign w:val="center"/>
          </w:tcPr>
          <w:p w14:paraId="29F6C3B5" w14:textId="77777777" w:rsidR="00871D02" w:rsidRPr="00AA1060" w:rsidRDefault="00871D02" w:rsidP="00871D02">
            <w:pPr>
              <w:jc w:val="center"/>
              <w:rPr>
                <w:rFonts w:ascii="Angsana New" w:hAnsi="Angsana New" w:cs="Angsana New"/>
                <w:sz w:val="20"/>
                <w:szCs w:val="20"/>
              </w:rPr>
            </w:pPr>
          </w:p>
        </w:tc>
        <w:tc>
          <w:tcPr>
            <w:tcW w:w="436" w:type="dxa"/>
            <w:shd w:val="clear" w:color="auto" w:fill="auto"/>
            <w:noWrap/>
            <w:vAlign w:val="center"/>
          </w:tcPr>
          <w:p w14:paraId="7ABED0E4" w14:textId="77777777" w:rsidR="00871D02" w:rsidRPr="00AA1060" w:rsidRDefault="00871D02" w:rsidP="00871D02">
            <w:pPr>
              <w:jc w:val="center"/>
              <w:rPr>
                <w:rFonts w:ascii="Angsana New" w:hAnsi="Angsana New" w:cs="Angsana New"/>
                <w:sz w:val="20"/>
                <w:szCs w:val="20"/>
              </w:rPr>
            </w:pPr>
          </w:p>
        </w:tc>
        <w:tc>
          <w:tcPr>
            <w:tcW w:w="436" w:type="dxa"/>
            <w:shd w:val="clear" w:color="auto" w:fill="auto"/>
            <w:noWrap/>
            <w:vAlign w:val="center"/>
          </w:tcPr>
          <w:p w14:paraId="0560A861" w14:textId="77777777" w:rsidR="00871D02" w:rsidRPr="00AA1060" w:rsidRDefault="00871D02" w:rsidP="00871D02">
            <w:pPr>
              <w:jc w:val="center"/>
              <w:rPr>
                <w:rFonts w:ascii="Angsana New" w:hAnsi="Angsana New" w:cs="Angsana New"/>
                <w:sz w:val="20"/>
                <w:szCs w:val="20"/>
              </w:rPr>
            </w:pPr>
          </w:p>
        </w:tc>
        <w:tc>
          <w:tcPr>
            <w:tcW w:w="436" w:type="dxa"/>
            <w:shd w:val="clear" w:color="auto" w:fill="E6E6E6"/>
            <w:noWrap/>
            <w:vAlign w:val="center"/>
          </w:tcPr>
          <w:p w14:paraId="682833EE" w14:textId="77777777" w:rsidR="00871D02" w:rsidRPr="00AA1060" w:rsidRDefault="00871D02" w:rsidP="00871D02">
            <w:pPr>
              <w:jc w:val="center"/>
              <w:rPr>
                <w:rFonts w:ascii="Angsana New" w:hAnsi="Angsana New" w:cs="Angsana New"/>
                <w:sz w:val="20"/>
                <w:szCs w:val="20"/>
              </w:rPr>
            </w:pPr>
          </w:p>
        </w:tc>
        <w:tc>
          <w:tcPr>
            <w:tcW w:w="998" w:type="dxa"/>
            <w:shd w:val="clear" w:color="auto" w:fill="E6E6E6"/>
            <w:vAlign w:val="center"/>
          </w:tcPr>
          <w:p w14:paraId="695D0F1E" w14:textId="77777777" w:rsidR="00871D02" w:rsidRPr="00AA1060" w:rsidRDefault="00871D02" w:rsidP="00871D02">
            <w:pPr>
              <w:jc w:val="center"/>
              <w:rPr>
                <w:rFonts w:ascii="Angsana New" w:hAnsi="Angsana New" w:cs="Angsana New"/>
                <w:sz w:val="20"/>
                <w:szCs w:val="20"/>
              </w:rPr>
            </w:pPr>
          </w:p>
        </w:tc>
        <w:tc>
          <w:tcPr>
            <w:tcW w:w="363" w:type="dxa"/>
            <w:vMerge/>
            <w:shd w:val="clear" w:color="auto" w:fill="E6E6E6"/>
            <w:vAlign w:val="center"/>
          </w:tcPr>
          <w:p w14:paraId="3219F40D" w14:textId="77777777" w:rsidR="00871D02" w:rsidRPr="00AA1060" w:rsidRDefault="00871D02" w:rsidP="00871D02">
            <w:pPr>
              <w:jc w:val="center"/>
              <w:rPr>
                <w:sz w:val="20"/>
                <w:szCs w:val="20"/>
              </w:rPr>
            </w:pPr>
          </w:p>
        </w:tc>
      </w:tr>
      <w:tr w:rsidR="00871D02" w:rsidRPr="00AA1060" w14:paraId="64913994" w14:textId="77777777" w:rsidTr="00871D02">
        <w:trPr>
          <w:cantSplit/>
          <w:jc w:val="center"/>
        </w:trPr>
        <w:tc>
          <w:tcPr>
            <w:tcW w:w="435" w:type="dxa"/>
            <w:vMerge/>
            <w:shd w:val="clear" w:color="auto" w:fill="auto"/>
            <w:textDirection w:val="btLr"/>
            <w:vAlign w:val="center"/>
          </w:tcPr>
          <w:p w14:paraId="2A7D9672" w14:textId="77777777" w:rsidR="00871D02" w:rsidRPr="00AA1060" w:rsidRDefault="00871D02" w:rsidP="00871D02">
            <w:pPr>
              <w:ind w:left="-525" w:right="113"/>
              <w:jc w:val="center"/>
              <w:rPr>
                <w:sz w:val="20"/>
                <w:szCs w:val="20"/>
              </w:rPr>
            </w:pPr>
          </w:p>
        </w:tc>
        <w:tc>
          <w:tcPr>
            <w:tcW w:w="1406" w:type="dxa"/>
            <w:shd w:val="clear" w:color="auto" w:fill="auto"/>
            <w:noWrap/>
            <w:vAlign w:val="center"/>
          </w:tcPr>
          <w:p w14:paraId="2F016B62" w14:textId="77777777" w:rsidR="00871D02" w:rsidRPr="00AA1060" w:rsidRDefault="00871D02" w:rsidP="00871D02">
            <w:pPr>
              <w:jc w:val="center"/>
              <w:rPr>
                <w:sz w:val="20"/>
                <w:szCs w:val="20"/>
              </w:rPr>
            </w:pPr>
          </w:p>
        </w:tc>
        <w:tc>
          <w:tcPr>
            <w:tcW w:w="1091" w:type="dxa"/>
            <w:shd w:val="clear" w:color="auto" w:fill="auto"/>
            <w:noWrap/>
            <w:vAlign w:val="center"/>
          </w:tcPr>
          <w:p w14:paraId="64814B84" w14:textId="77777777" w:rsidR="00871D02" w:rsidRPr="00AA1060" w:rsidRDefault="00871D02" w:rsidP="00871D02">
            <w:pPr>
              <w:jc w:val="center"/>
              <w:rPr>
                <w:rFonts w:ascii="Angsana New" w:hAnsi="Angsana New" w:cs="Angsana New"/>
                <w:sz w:val="20"/>
                <w:szCs w:val="20"/>
              </w:rPr>
            </w:pPr>
          </w:p>
        </w:tc>
        <w:tc>
          <w:tcPr>
            <w:tcW w:w="721" w:type="dxa"/>
            <w:shd w:val="clear" w:color="auto" w:fill="auto"/>
            <w:noWrap/>
            <w:vAlign w:val="center"/>
          </w:tcPr>
          <w:p w14:paraId="4F3AFAA4" w14:textId="77777777" w:rsidR="00871D02" w:rsidRPr="00AA1060" w:rsidRDefault="00871D02" w:rsidP="00871D02">
            <w:pPr>
              <w:jc w:val="center"/>
              <w:rPr>
                <w:rFonts w:ascii="Angsana New" w:hAnsi="Angsana New" w:cs="Angsana New"/>
                <w:sz w:val="20"/>
                <w:szCs w:val="20"/>
              </w:rPr>
            </w:pPr>
          </w:p>
        </w:tc>
        <w:tc>
          <w:tcPr>
            <w:tcW w:w="1015" w:type="dxa"/>
            <w:shd w:val="clear" w:color="auto" w:fill="auto"/>
            <w:noWrap/>
            <w:vAlign w:val="center"/>
          </w:tcPr>
          <w:p w14:paraId="24AE50CD" w14:textId="77777777" w:rsidR="00871D02" w:rsidRPr="00AA1060" w:rsidRDefault="00871D02" w:rsidP="00871D02">
            <w:pPr>
              <w:jc w:val="center"/>
              <w:rPr>
                <w:rFonts w:ascii="Angsana New" w:hAnsi="Angsana New" w:cs="Angsana New"/>
                <w:sz w:val="20"/>
                <w:szCs w:val="20"/>
              </w:rPr>
            </w:pPr>
          </w:p>
        </w:tc>
        <w:tc>
          <w:tcPr>
            <w:tcW w:w="931" w:type="dxa"/>
            <w:shd w:val="clear" w:color="auto" w:fill="auto"/>
            <w:noWrap/>
            <w:vAlign w:val="center"/>
          </w:tcPr>
          <w:p w14:paraId="4E5E9F8A" w14:textId="77777777" w:rsidR="00871D02" w:rsidRPr="00AA1060" w:rsidRDefault="00871D02" w:rsidP="00871D02">
            <w:pPr>
              <w:jc w:val="center"/>
              <w:rPr>
                <w:rFonts w:ascii="Angsana New" w:hAnsi="Angsana New" w:cs="Angsana New"/>
                <w:sz w:val="20"/>
                <w:szCs w:val="20"/>
              </w:rPr>
            </w:pPr>
          </w:p>
        </w:tc>
        <w:tc>
          <w:tcPr>
            <w:tcW w:w="365" w:type="dxa"/>
            <w:shd w:val="clear" w:color="auto" w:fill="auto"/>
            <w:noWrap/>
            <w:vAlign w:val="center"/>
          </w:tcPr>
          <w:p w14:paraId="1F1B4D86" w14:textId="77777777" w:rsidR="00871D02" w:rsidRPr="00AA1060" w:rsidRDefault="00871D02" w:rsidP="00871D02">
            <w:pPr>
              <w:jc w:val="center"/>
              <w:rPr>
                <w:rFonts w:ascii="Angsana New" w:hAnsi="Angsana New" w:cs="Angsana New"/>
                <w:sz w:val="20"/>
                <w:szCs w:val="20"/>
              </w:rPr>
            </w:pPr>
          </w:p>
        </w:tc>
        <w:tc>
          <w:tcPr>
            <w:tcW w:w="1194" w:type="dxa"/>
            <w:shd w:val="clear" w:color="auto" w:fill="auto"/>
            <w:noWrap/>
            <w:vAlign w:val="center"/>
          </w:tcPr>
          <w:p w14:paraId="7579BFBB" w14:textId="77777777" w:rsidR="00871D02" w:rsidRPr="00AA1060" w:rsidRDefault="00871D02" w:rsidP="00871D02">
            <w:pPr>
              <w:jc w:val="center"/>
              <w:rPr>
                <w:rFonts w:ascii="Angsana New" w:hAnsi="Angsana New" w:cs="Angsana New"/>
                <w:sz w:val="20"/>
                <w:szCs w:val="20"/>
              </w:rPr>
            </w:pPr>
          </w:p>
        </w:tc>
        <w:tc>
          <w:tcPr>
            <w:tcW w:w="1295" w:type="dxa"/>
            <w:shd w:val="clear" w:color="auto" w:fill="auto"/>
            <w:noWrap/>
            <w:vAlign w:val="center"/>
          </w:tcPr>
          <w:p w14:paraId="5ABD4FA9" w14:textId="77777777" w:rsidR="00871D02" w:rsidRPr="00AA1060" w:rsidRDefault="00871D02" w:rsidP="00871D02">
            <w:pPr>
              <w:jc w:val="center"/>
              <w:rPr>
                <w:rFonts w:ascii="Angsana New" w:hAnsi="Angsana New" w:cs="Angsana New"/>
                <w:sz w:val="20"/>
                <w:szCs w:val="20"/>
              </w:rPr>
            </w:pPr>
          </w:p>
        </w:tc>
        <w:tc>
          <w:tcPr>
            <w:tcW w:w="1325" w:type="dxa"/>
            <w:shd w:val="clear" w:color="auto" w:fill="auto"/>
            <w:noWrap/>
            <w:vAlign w:val="center"/>
          </w:tcPr>
          <w:p w14:paraId="2BA5E16F" w14:textId="77777777" w:rsidR="00871D02" w:rsidRPr="00AA1060" w:rsidRDefault="00871D02" w:rsidP="00871D02">
            <w:pPr>
              <w:jc w:val="center"/>
              <w:rPr>
                <w:rFonts w:ascii="Angsana New" w:hAnsi="Angsana New" w:cs="Angsana New"/>
                <w:sz w:val="20"/>
                <w:szCs w:val="20"/>
              </w:rPr>
            </w:pPr>
          </w:p>
        </w:tc>
        <w:tc>
          <w:tcPr>
            <w:tcW w:w="1080" w:type="dxa"/>
            <w:shd w:val="clear" w:color="auto" w:fill="auto"/>
            <w:noWrap/>
            <w:vAlign w:val="center"/>
          </w:tcPr>
          <w:p w14:paraId="15C62D67" w14:textId="77777777" w:rsidR="00871D02" w:rsidRPr="00AA1060" w:rsidRDefault="00871D02" w:rsidP="00871D02">
            <w:pPr>
              <w:jc w:val="center"/>
              <w:rPr>
                <w:rFonts w:ascii="Angsana New" w:hAnsi="Angsana New" w:cs="Angsana New"/>
                <w:sz w:val="20"/>
                <w:szCs w:val="20"/>
              </w:rPr>
            </w:pPr>
          </w:p>
        </w:tc>
        <w:tc>
          <w:tcPr>
            <w:tcW w:w="970" w:type="dxa"/>
            <w:shd w:val="clear" w:color="auto" w:fill="auto"/>
            <w:noWrap/>
            <w:vAlign w:val="center"/>
          </w:tcPr>
          <w:p w14:paraId="6EC8863B" w14:textId="77777777" w:rsidR="00871D02" w:rsidRPr="00AA1060" w:rsidRDefault="00871D02" w:rsidP="00871D02">
            <w:pPr>
              <w:jc w:val="center"/>
              <w:rPr>
                <w:rFonts w:ascii="Angsana New" w:hAnsi="Angsana New" w:cs="Angsana New"/>
                <w:sz w:val="20"/>
                <w:szCs w:val="20"/>
              </w:rPr>
            </w:pPr>
          </w:p>
        </w:tc>
        <w:tc>
          <w:tcPr>
            <w:tcW w:w="436" w:type="dxa"/>
            <w:shd w:val="clear" w:color="auto" w:fill="auto"/>
            <w:noWrap/>
            <w:vAlign w:val="center"/>
          </w:tcPr>
          <w:p w14:paraId="1DD28005" w14:textId="77777777" w:rsidR="00871D02" w:rsidRPr="00AA1060" w:rsidRDefault="00871D02" w:rsidP="00871D02">
            <w:pPr>
              <w:jc w:val="center"/>
              <w:rPr>
                <w:rFonts w:ascii="Angsana New" w:hAnsi="Angsana New" w:cs="Angsana New"/>
                <w:sz w:val="20"/>
                <w:szCs w:val="20"/>
              </w:rPr>
            </w:pPr>
          </w:p>
        </w:tc>
        <w:tc>
          <w:tcPr>
            <w:tcW w:w="436" w:type="dxa"/>
            <w:shd w:val="clear" w:color="auto" w:fill="auto"/>
            <w:noWrap/>
            <w:vAlign w:val="center"/>
          </w:tcPr>
          <w:p w14:paraId="2F85F996" w14:textId="77777777" w:rsidR="00871D02" w:rsidRPr="00AA1060" w:rsidRDefault="00871D02" w:rsidP="00871D02">
            <w:pPr>
              <w:jc w:val="center"/>
              <w:rPr>
                <w:rFonts w:ascii="Angsana New" w:hAnsi="Angsana New" w:cs="Angsana New"/>
                <w:sz w:val="20"/>
                <w:szCs w:val="20"/>
              </w:rPr>
            </w:pPr>
          </w:p>
        </w:tc>
        <w:tc>
          <w:tcPr>
            <w:tcW w:w="436" w:type="dxa"/>
            <w:shd w:val="clear" w:color="auto" w:fill="auto"/>
            <w:noWrap/>
            <w:vAlign w:val="center"/>
          </w:tcPr>
          <w:p w14:paraId="41C4CB0E" w14:textId="77777777" w:rsidR="00871D02" w:rsidRPr="00AA1060" w:rsidRDefault="00871D02" w:rsidP="00871D02">
            <w:pPr>
              <w:jc w:val="center"/>
              <w:rPr>
                <w:rFonts w:ascii="Angsana New" w:hAnsi="Angsana New" w:cs="Angsana New"/>
                <w:sz w:val="20"/>
                <w:szCs w:val="20"/>
              </w:rPr>
            </w:pPr>
          </w:p>
        </w:tc>
        <w:tc>
          <w:tcPr>
            <w:tcW w:w="436" w:type="dxa"/>
            <w:shd w:val="clear" w:color="auto" w:fill="auto"/>
            <w:noWrap/>
            <w:vAlign w:val="center"/>
          </w:tcPr>
          <w:p w14:paraId="35AEB094" w14:textId="77777777" w:rsidR="00871D02" w:rsidRPr="00AA1060" w:rsidRDefault="00871D02" w:rsidP="00871D02">
            <w:pPr>
              <w:jc w:val="center"/>
              <w:rPr>
                <w:rFonts w:ascii="Angsana New" w:hAnsi="Angsana New" w:cs="Angsana New"/>
                <w:sz w:val="20"/>
                <w:szCs w:val="20"/>
              </w:rPr>
            </w:pPr>
          </w:p>
        </w:tc>
        <w:tc>
          <w:tcPr>
            <w:tcW w:w="998" w:type="dxa"/>
            <w:shd w:val="clear" w:color="auto" w:fill="E6E6E6"/>
            <w:vAlign w:val="center"/>
          </w:tcPr>
          <w:p w14:paraId="09B8E51A" w14:textId="77777777" w:rsidR="00871D02" w:rsidRPr="00AA1060" w:rsidRDefault="00871D02" w:rsidP="00871D02">
            <w:pPr>
              <w:jc w:val="center"/>
              <w:rPr>
                <w:rFonts w:ascii="Angsana New" w:hAnsi="Angsana New" w:cs="Angsana New"/>
                <w:sz w:val="20"/>
                <w:szCs w:val="20"/>
              </w:rPr>
            </w:pPr>
          </w:p>
        </w:tc>
        <w:tc>
          <w:tcPr>
            <w:tcW w:w="363" w:type="dxa"/>
            <w:vMerge/>
            <w:shd w:val="clear" w:color="auto" w:fill="E6E6E6"/>
            <w:vAlign w:val="center"/>
          </w:tcPr>
          <w:p w14:paraId="1539C6ED" w14:textId="77777777" w:rsidR="00871D02" w:rsidRPr="00AA1060" w:rsidRDefault="00871D02" w:rsidP="00871D02">
            <w:pPr>
              <w:jc w:val="center"/>
              <w:rPr>
                <w:sz w:val="20"/>
                <w:szCs w:val="20"/>
              </w:rPr>
            </w:pPr>
          </w:p>
        </w:tc>
      </w:tr>
      <w:tr w:rsidR="00871D02" w:rsidRPr="00AA1060" w14:paraId="11664400" w14:textId="77777777" w:rsidTr="00871D02">
        <w:trPr>
          <w:cantSplit/>
          <w:jc w:val="center"/>
        </w:trPr>
        <w:tc>
          <w:tcPr>
            <w:tcW w:w="435" w:type="dxa"/>
            <w:vMerge/>
            <w:shd w:val="clear" w:color="auto" w:fill="auto"/>
            <w:textDirection w:val="btLr"/>
            <w:vAlign w:val="center"/>
          </w:tcPr>
          <w:p w14:paraId="325AC78C" w14:textId="77777777" w:rsidR="00871D02" w:rsidRPr="00AA1060" w:rsidRDefault="00871D02" w:rsidP="00871D02">
            <w:pPr>
              <w:ind w:left="-525" w:right="113"/>
              <w:jc w:val="center"/>
              <w:rPr>
                <w:sz w:val="20"/>
                <w:szCs w:val="20"/>
              </w:rPr>
            </w:pPr>
          </w:p>
        </w:tc>
        <w:tc>
          <w:tcPr>
            <w:tcW w:w="1406" w:type="dxa"/>
            <w:shd w:val="clear" w:color="auto" w:fill="auto"/>
            <w:noWrap/>
            <w:vAlign w:val="center"/>
          </w:tcPr>
          <w:p w14:paraId="5FA60519" w14:textId="77777777" w:rsidR="00871D02" w:rsidRPr="00AA1060" w:rsidRDefault="00871D02" w:rsidP="00871D02">
            <w:pPr>
              <w:jc w:val="center"/>
              <w:rPr>
                <w:sz w:val="20"/>
                <w:szCs w:val="20"/>
              </w:rPr>
            </w:pPr>
          </w:p>
        </w:tc>
        <w:tc>
          <w:tcPr>
            <w:tcW w:w="1091" w:type="dxa"/>
            <w:shd w:val="clear" w:color="auto" w:fill="auto"/>
            <w:noWrap/>
            <w:vAlign w:val="center"/>
          </w:tcPr>
          <w:p w14:paraId="7F1E759B" w14:textId="77777777" w:rsidR="00871D02" w:rsidRPr="00AA1060" w:rsidRDefault="00871D02" w:rsidP="00871D02">
            <w:pPr>
              <w:jc w:val="center"/>
              <w:rPr>
                <w:rFonts w:ascii="Angsana New" w:hAnsi="Angsana New" w:cs="Angsana New"/>
                <w:sz w:val="20"/>
                <w:szCs w:val="20"/>
              </w:rPr>
            </w:pPr>
          </w:p>
        </w:tc>
        <w:tc>
          <w:tcPr>
            <w:tcW w:w="721" w:type="dxa"/>
            <w:shd w:val="clear" w:color="auto" w:fill="auto"/>
            <w:noWrap/>
            <w:vAlign w:val="center"/>
          </w:tcPr>
          <w:p w14:paraId="4E92C03B" w14:textId="77777777" w:rsidR="00871D02" w:rsidRPr="00AA1060" w:rsidRDefault="00871D02" w:rsidP="00871D02">
            <w:pPr>
              <w:jc w:val="center"/>
              <w:rPr>
                <w:rFonts w:ascii="Angsana New" w:hAnsi="Angsana New" w:cs="Angsana New"/>
                <w:sz w:val="20"/>
                <w:szCs w:val="20"/>
              </w:rPr>
            </w:pPr>
          </w:p>
        </w:tc>
        <w:tc>
          <w:tcPr>
            <w:tcW w:w="1015" w:type="dxa"/>
            <w:shd w:val="clear" w:color="auto" w:fill="auto"/>
            <w:noWrap/>
            <w:vAlign w:val="center"/>
          </w:tcPr>
          <w:p w14:paraId="6EE57A43" w14:textId="77777777" w:rsidR="00871D02" w:rsidRPr="00AA1060" w:rsidRDefault="00871D02" w:rsidP="00871D02">
            <w:pPr>
              <w:jc w:val="center"/>
              <w:rPr>
                <w:rFonts w:ascii="Angsana New" w:hAnsi="Angsana New" w:cs="Angsana New"/>
                <w:sz w:val="20"/>
                <w:szCs w:val="20"/>
              </w:rPr>
            </w:pPr>
          </w:p>
        </w:tc>
        <w:tc>
          <w:tcPr>
            <w:tcW w:w="931" w:type="dxa"/>
            <w:shd w:val="clear" w:color="auto" w:fill="auto"/>
            <w:noWrap/>
            <w:vAlign w:val="center"/>
          </w:tcPr>
          <w:p w14:paraId="74904C94" w14:textId="77777777" w:rsidR="00871D02" w:rsidRPr="00AA1060" w:rsidRDefault="00871D02" w:rsidP="00871D02">
            <w:pPr>
              <w:jc w:val="center"/>
              <w:rPr>
                <w:rFonts w:ascii="Angsana New" w:hAnsi="Angsana New" w:cs="Angsana New"/>
                <w:sz w:val="20"/>
                <w:szCs w:val="20"/>
              </w:rPr>
            </w:pPr>
          </w:p>
        </w:tc>
        <w:tc>
          <w:tcPr>
            <w:tcW w:w="365" w:type="dxa"/>
            <w:shd w:val="clear" w:color="auto" w:fill="auto"/>
            <w:noWrap/>
            <w:vAlign w:val="center"/>
          </w:tcPr>
          <w:p w14:paraId="5ED6CDDD" w14:textId="77777777" w:rsidR="00871D02" w:rsidRPr="00AA1060" w:rsidRDefault="00871D02" w:rsidP="00871D02">
            <w:pPr>
              <w:jc w:val="center"/>
              <w:rPr>
                <w:rFonts w:ascii="Angsana New" w:hAnsi="Angsana New" w:cs="Angsana New"/>
                <w:sz w:val="20"/>
                <w:szCs w:val="20"/>
              </w:rPr>
            </w:pPr>
          </w:p>
        </w:tc>
        <w:tc>
          <w:tcPr>
            <w:tcW w:w="1194" w:type="dxa"/>
            <w:shd w:val="clear" w:color="auto" w:fill="auto"/>
            <w:noWrap/>
            <w:vAlign w:val="center"/>
          </w:tcPr>
          <w:p w14:paraId="71A47A1D" w14:textId="77777777" w:rsidR="00871D02" w:rsidRPr="00AA1060" w:rsidRDefault="00871D02" w:rsidP="00871D02">
            <w:pPr>
              <w:jc w:val="center"/>
              <w:rPr>
                <w:rFonts w:ascii="Angsana New" w:hAnsi="Angsana New" w:cs="Angsana New"/>
                <w:sz w:val="20"/>
                <w:szCs w:val="20"/>
              </w:rPr>
            </w:pPr>
          </w:p>
        </w:tc>
        <w:tc>
          <w:tcPr>
            <w:tcW w:w="1295" w:type="dxa"/>
            <w:shd w:val="clear" w:color="auto" w:fill="auto"/>
            <w:noWrap/>
            <w:vAlign w:val="center"/>
          </w:tcPr>
          <w:p w14:paraId="4DED9AC7" w14:textId="77777777" w:rsidR="00871D02" w:rsidRPr="00AA1060" w:rsidRDefault="00871D02" w:rsidP="00871D02">
            <w:pPr>
              <w:jc w:val="center"/>
              <w:rPr>
                <w:rFonts w:ascii="Angsana New" w:hAnsi="Angsana New" w:cs="Angsana New"/>
                <w:sz w:val="20"/>
                <w:szCs w:val="20"/>
              </w:rPr>
            </w:pPr>
          </w:p>
        </w:tc>
        <w:tc>
          <w:tcPr>
            <w:tcW w:w="1325" w:type="dxa"/>
            <w:shd w:val="clear" w:color="auto" w:fill="auto"/>
            <w:noWrap/>
            <w:vAlign w:val="center"/>
          </w:tcPr>
          <w:p w14:paraId="2F57A208" w14:textId="77777777" w:rsidR="00871D02" w:rsidRPr="00AA1060" w:rsidRDefault="00871D02" w:rsidP="00871D02">
            <w:pPr>
              <w:jc w:val="center"/>
              <w:rPr>
                <w:rFonts w:ascii="Angsana New" w:hAnsi="Angsana New" w:cs="Angsana New"/>
                <w:sz w:val="20"/>
                <w:szCs w:val="20"/>
              </w:rPr>
            </w:pPr>
          </w:p>
        </w:tc>
        <w:tc>
          <w:tcPr>
            <w:tcW w:w="1080" w:type="dxa"/>
            <w:shd w:val="clear" w:color="auto" w:fill="auto"/>
            <w:noWrap/>
            <w:vAlign w:val="center"/>
          </w:tcPr>
          <w:p w14:paraId="4FEFC94C" w14:textId="77777777" w:rsidR="00871D02" w:rsidRPr="00AA1060" w:rsidRDefault="00871D02" w:rsidP="00871D02">
            <w:pPr>
              <w:jc w:val="center"/>
              <w:rPr>
                <w:rFonts w:ascii="Angsana New" w:hAnsi="Angsana New" w:cs="Angsana New"/>
                <w:sz w:val="20"/>
                <w:szCs w:val="20"/>
              </w:rPr>
            </w:pPr>
          </w:p>
        </w:tc>
        <w:tc>
          <w:tcPr>
            <w:tcW w:w="970" w:type="dxa"/>
            <w:shd w:val="clear" w:color="auto" w:fill="auto"/>
            <w:noWrap/>
            <w:vAlign w:val="center"/>
          </w:tcPr>
          <w:p w14:paraId="3D0A51E2" w14:textId="77777777" w:rsidR="00871D02" w:rsidRPr="00AA1060" w:rsidRDefault="00871D02" w:rsidP="00871D02">
            <w:pPr>
              <w:jc w:val="center"/>
              <w:rPr>
                <w:rFonts w:ascii="Angsana New" w:hAnsi="Angsana New" w:cs="Angsana New"/>
                <w:sz w:val="20"/>
                <w:szCs w:val="20"/>
              </w:rPr>
            </w:pPr>
          </w:p>
        </w:tc>
        <w:tc>
          <w:tcPr>
            <w:tcW w:w="436" w:type="dxa"/>
            <w:shd w:val="clear" w:color="auto" w:fill="auto"/>
            <w:noWrap/>
            <w:vAlign w:val="center"/>
          </w:tcPr>
          <w:p w14:paraId="4FF42CCF" w14:textId="77777777" w:rsidR="00871D02" w:rsidRPr="00AA1060" w:rsidRDefault="00871D02" w:rsidP="00871D02">
            <w:pPr>
              <w:jc w:val="center"/>
              <w:rPr>
                <w:rFonts w:ascii="Angsana New" w:hAnsi="Angsana New" w:cs="Angsana New"/>
                <w:sz w:val="20"/>
                <w:szCs w:val="20"/>
              </w:rPr>
            </w:pPr>
          </w:p>
        </w:tc>
        <w:tc>
          <w:tcPr>
            <w:tcW w:w="436" w:type="dxa"/>
            <w:shd w:val="clear" w:color="auto" w:fill="auto"/>
            <w:noWrap/>
            <w:vAlign w:val="center"/>
          </w:tcPr>
          <w:p w14:paraId="6567D5A4" w14:textId="77777777" w:rsidR="00871D02" w:rsidRPr="00AA1060" w:rsidRDefault="00871D02" w:rsidP="00871D02">
            <w:pPr>
              <w:jc w:val="center"/>
              <w:rPr>
                <w:rFonts w:ascii="Angsana New" w:hAnsi="Angsana New" w:cs="Angsana New"/>
                <w:sz w:val="20"/>
                <w:szCs w:val="20"/>
              </w:rPr>
            </w:pPr>
          </w:p>
        </w:tc>
        <w:tc>
          <w:tcPr>
            <w:tcW w:w="436" w:type="dxa"/>
            <w:shd w:val="clear" w:color="auto" w:fill="auto"/>
            <w:noWrap/>
            <w:vAlign w:val="center"/>
          </w:tcPr>
          <w:p w14:paraId="5B7BE99D" w14:textId="77777777" w:rsidR="00871D02" w:rsidRPr="00AA1060" w:rsidRDefault="00871D02" w:rsidP="00871D02">
            <w:pPr>
              <w:jc w:val="center"/>
              <w:rPr>
                <w:rFonts w:ascii="Angsana New" w:hAnsi="Angsana New" w:cs="Angsana New"/>
                <w:sz w:val="20"/>
                <w:szCs w:val="20"/>
              </w:rPr>
            </w:pPr>
          </w:p>
        </w:tc>
        <w:tc>
          <w:tcPr>
            <w:tcW w:w="436" w:type="dxa"/>
            <w:shd w:val="clear" w:color="auto" w:fill="auto"/>
            <w:noWrap/>
            <w:vAlign w:val="center"/>
          </w:tcPr>
          <w:p w14:paraId="3BBE2199" w14:textId="77777777" w:rsidR="00871D02" w:rsidRPr="00AA1060" w:rsidRDefault="00871D02" w:rsidP="00871D02">
            <w:pPr>
              <w:jc w:val="center"/>
              <w:rPr>
                <w:rFonts w:ascii="Angsana New" w:hAnsi="Angsana New" w:cs="Angsana New"/>
                <w:sz w:val="20"/>
                <w:szCs w:val="20"/>
              </w:rPr>
            </w:pPr>
          </w:p>
        </w:tc>
        <w:tc>
          <w:tcPr>
            <w:tcW w:w="998" w:type="dxa"/>
            <w:vAlign w:val="center"/>
          </w:tcPr>
          <w:p w14:paraId="081BC433" w14:textId="77777777" w:rsidR="00871D02" w:rsidRPr="00AA1060" w:rsidRDefault="00871D02" w:rsidP="00871D02">
            <w:pPr>
              <w:jc w:val="center"/>
              <w:rPr>
                <w:rFonts w:ascii="Angsana New" w:hAnsi="Angsana New" w:cs="Angsana New"/>
                <w:sz w:val="20"/>
                <w:szCs w:val="20"/>
              </w:rPr>
            </w:pPr>
          </w:p>
        </w:tc>
        <w:tc>
          <w:tcPr>
            <w:tcW w:w="363" w:type="dxa"/>
            <w:vMerge/>
            <w:shd w:val="clear" w:color="auto" w:fill="E6E6E6"/>
            <w:vAlign w:val="center"/>
          </w:tcPr>
          <w:p w14:paraId="2C42954C" w14:textId="77777777" w:rsidR="00871D02" w:rsidRPr="00AA1060" w:rsidRDefault="00871D02" w:rsidP="00871D02">
            <w:pPr>
              <w:jc w:val="center"/>
              <w:rPr>
                <w:sz w:val="20"/>
                <w:szCs w:val="20"/>
              </w:rPr>
            </w:pPr>
          </w:p>
        </w:tc>
      </w:tr>
      <w:tr w:rsidR="00871D02" w:rsidRPr="00AA1060" w14:paraId="57855445" w14:textId="77777777" w:rsidTr="00871D02">
        <w:trPr>
          <w:cantSplit/>
          <w:jc w:val="center"/>
        </w:trPr>
        <w:tc>
          <w:tcPr>
            <w:tcW w:w="14570" w:type="dxa"/>
            <w:gridSpan w:val="17"/>
            <w:shd w:val="clear" w:color="auto" w:fill="auto"/>
            <w:vAlign w:val="center"/>
          </w:tcPr>
          <w:p w14:paraId="1B4B811B" w14:textId="77777777" w:rsidR="00871D02" w:rsidRPr="00AA1060" w:rsidRDefault="00871D02" w:rsidP="00871D02">
            <w:pPr>
              <w:jc w:val="center"/>
              <w:rPr>
                <w:sz w:val="20"/>
                <w:szCs w:val="20"/>
              </w:rPr>
            </w:pPr>
            <w:r w:rsidRPr="00AA1060">
              <w:rPr>
                <w:sz w:val="20"/>
                <w:szCs w:val="20"/>
              </w:rPr>
              <w:t>Thème 1 sur Thème 2</w:t>
            </w:r>
          </w:p>
        </w:tc>
        <w:tc>
          <w:tcPr>
            <w:tcW w:w="363" w:type="dxa"/>
            <w:vAlign w:val="center"/>
          </w:tcPr>
          <w:p w14:paraId="3AA498C3" w14:textId="77777777" w:rsidR="00871D02" w:rsidRPr="00AA1060" w:rsidRDefault="00871D02" w:rsidP="00871D02">
            <w:pPr>
              <w:jc w:val="center"/>
              <w:rPr>
                <w:sz w:val="20"/>
                <w:szCs w:val="20"/>
              </w:rPr>
            </w:pPr>
          </w:p>
        </w:tc>
      </w:tr>
    </w:tbl>
    <w:p w14:paraId="30FEB655" w14:textId="77777777" w:rsidR="00871D02" w:rsidRDefault="00871D02" w:rsidP="00871D02">
      <w:pPr>
        <w:jc w:val="both"/>
      </w:pPr>
      <w:r>
        <w:t>* repiquetage possible</w:t>
      </w:r>
    </w:p>
    <w:p w14:paraId="36A5977F" w14:textId="77777777" w:rsidR="00871D02" w:rsidRDefault="00871D02" w:rsidP="000152C6">
      <w:pPr>
        <w:jc w:val="both"/>
        <w:sectPr w:rsidR="00871D02" w:rsidSect="00777ADC">
          <w:pgSz w:w="16838" w:h="11906" w:orient="landscape"/>
          <w:pgMar w:top="540" w:right="1418" w:bottom="899" w:left="1418" w:header="709" w:footer="709" w:gutter="0"/>
          <w:cols w:space="708"/>
          <w:docGrid w:linePitch="360"/>
        </w:sectPr>
      </w:pPr>
    </w:p>
    <w:p w14:paraId="09B1BAF5" w14:textId="692D082F" w:rsidR="000152C6" w:rsidRDefault="00405E8B" w:rsidP="000152C6">
      <w:pPr>
        <w:pStyle w:val="Heading6"/>
      </w:pPr>
      <w:bookmarkStart w:id="5466" w:name="Ana_Chrono_Superpositions_mix"/>
      <w:r>
        <w:lastRenderedPageBreak/>
        <w:t>s</w:t>
      </w:r>
      <w:r w:rsidR="000152C6">
        <w:t>uperpositions des techniques</w:t>
      </w:r>
    </w:p>
    <w:bookmarkEnd w:id="5466"/>
    <w:p w14:paraId="025DF7FD" w14:textId="77777777" w:rsidR="000152C6" w:rsidRPr="00871D02" w:rsidRDefault="000152C6" w:rsidP="000152C6">
      <w:pPr>
        <w:jc w:val="both"/>
        <w:rPr>
          <w:lang w:val="fr-FR"/>
        </w:rPr>
      </w:pPr>
    </w:p>
    <w:p w14:paraId="69FF541D" w14:textId="5ABE8923" w:rsidR="000152C6" w:rsidRPr="0032190F" w:rsidRDefault="00000000" w:rsidP="000152C6">
      <w:pPr>
        <w:rPr>
          <w:lang w:val="fr-FR"/>
        </w:rPr>
      </w:pPr>
      <w:hyperlink r:id="rId13689" w:anchor="Aut_Conti" w:history="1">
        <w:r w:rsidR="00EC6E67" w:rsidRPr="00EC6E67">
          <w:rPr>
            <w:rStyle w:val="Hyperlink"/>
            <w:lang w:val="fr-FR"/>
          </w:rPr>
          <w:t>Conti</w:t>
        </w:r>
      </w:hyperlink>
      <w:r w:rsidR="00EC6E67" w:rsidRPr="0032190F">
        <w:rPr>
          <w:lang w:val="fr-FR"/>
        </w:rPr>
        <w:t xml:space="preserve"> </w:t>
      </w:r>
      <w:r w:rsidR="000152C6" w:rsidRPr="0032190F">
        <w:rPr>
          <w:lang w:val="fr-FR"/>
        </w:rPr>
        <w:t>est le premier à proposer pour les gravures une chronologie des styles technologiques :</w:t>
      </w:r>
    </w:p>
    <w:p w14:paraId="034AC704" w14:textId="77777777" w:rsidR="000152C6" w:rsidRPr="0032190F" w:rsidRDefault="000152C6" w:rsidP="000152C6">
      <w:pPr>
        <w:rPr>
          <w:lang w:val="fr-F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247"/>
        <w:gridCol w:w="3247"/>
        <w:gridCol w:w="3248"/>
      </w:tblGrid>
      <w:tr w:rsidR="000152C6" w:rsidRPr="00BD71D9" w14:paraId="13253D8A" w14:textId="77777777" w:rsidTr="00C73F91">
        <w:tc>
          <w:tcPr>
            <w:tcW w:w="3247" w:type="dxa"/>
            <w:vAlign w:val="center"/>
          </w:tcPr>
          <w:p w14:paraId="66C18CD6" w14:textId="77777777" w:rsidR="000152C6" w:rsidRPr="00BD71D9" w:rsidRDefault="000152C6" w:rsidP="00C73F91">
            <w:pPr>
              <w:jc w:val="center"/>
              <w:rPr>
                <w:sz w:val="20"/>
                <w:szCs w:val="20"/>
              </w:rPr>
            </w:pPr>
            <w:r w:rsidRPr="00BD71D9">
              <w:rPr>
                <w:sz w:val="20"/>
                <w:szCs w:val="20"/>
              </w:rPr>
              <w:t>+ ancien</w:t>
            </w:r>
          </w:p>
        </w:tc>
        <w:tc>
          <w:tcPr>
            <w:tcW w:w="3247" w:type="dxa"/>
            <w:vAlign w:val="center"/>
          </w:tcPr>
          <w:p w14:paraId="2A44EA47" w14:textId="75E63FD1" w:rsidR="000152C6" w:rsidRPr="00BD71D9" w:rsidRDefault="000152C6" w:rsidP="00C73F91">
            <w:pPr>
              <w:jc w:val="center"/>
              <w:rPr>
                <w:sz w:val="20"/>
                <w:szCs w:val="20"/>
              </w:rPr>
            </w:pPr>
            <w:r w:rsidRPr="00BD71D9">
              <w:rPr>
                <w:sz w:val="20"/>
                <w:szCs w:val="20"/>
              </w:rPr>
              <w:t>Bronze</w:t>
            </w:r>
          </w:p>
        </w:tc>
        <w:tc>
          <w:tcPr>
            <w:tcW w:w="3248" w:type="dxa"/>
            <w:vAlign w:val="center"/>
          </w:tcPr>
          <w:p w14:paraId="30DC6BED" w14:textId="1D2B2AB8" w:rsidR="000152C6" w:rsidRPr="00BD71D9" w:rsidRDefault="000152C6" w:rsidP="00C73F91">
            <w:pPr>
              <w:jc w:val="center"/>
              <w:rPr>
                <w:sz w:val="20"/>
                <w:szCs w:val="20"/>
              </w:rPr>
            </w:pPr>
            <w:r w:rsidRPr="00BD71D9">
              <w:rPr>
                <w:sz w:val="20"/>
                <w:szCs w:val="20"/>
              </w:rPr>
              <w:t>Fer</w:t>
            </w:r>
          </w:p>
        </w:tc>
      </w:tr>
      <w:tr w:rsidR="000152C6" w:rsidRPr="00FE706B" w14:paraId="08465997" w14:textId="77777777" w:rsidTr="00C73F91">
        <w:tc>
          <w:tcPr>
            <w:tcW w:w="3247" w:type="dxa"/>
            <w:vAlign w:val="center"/>
          </w:tcPr>
          <w:p w14:paraId="16B693D4" w14:textId="77777777" w:rsidR="000152C6" w:rsidRPr="0032190F" w:rsidRDefault="000152C6" w:rsidP="00C73F91">
            <w:pPr>
              <w:jc w:val="center"/>
              <w:rPr>
                <w:sz w:val="20"/>
                <w:szCs w:val="20"/>
                <w:lang w:val="fr-FR"/>
              </w:rPr>
            </w:pPr>
            <w:r w:rsidRPr="0032190F">
              <w:rPr>
                <w:sz w:val="20"/>
                <w:szCs w:val="20"/>
                <w:lang w:val="fr-FR"/>
              </w:rPr>
              <w:t>Incisions, pointillé plus raide et plus grossier réalisé avec des instruments en pierre</w:t>
            </w:r>
          </w:p>
        </w:tc>
        <w:tc>
          <w:tcPr>
            <w:tcW w:w="3247" w:type="dxa"/>
            <w:vAlign w:val="center"/>
          </w:tcPr>
          <w:p w14:paraId="7551E46F" w14:textId="77777777" w:rsidR="000152C6" w:rsidRPr="0032190F" w:rsidRDefault="000152C6" w:rsidP="00C73F91">
            <w:pPr>
              <w:jc w:val="center"/>
              <w:rPr>
                <w:sz w:val="20"/>
                <w:szCs w:val="20"/>
                <w:lang w:val="fr-FR"/>
              </w:rPr>
            </w:pPr>
            <w:r w:rsidRPr="0032190F">
              <w:rPr>
                <w:sz w:val="20"/>
                <w:szCs w:val="20"/>
                <w:lang w:val="fr-FR"/>
              </w:rPr>
              <w:t>Rotation d’une pointe métallique après tracé du contour de la figure, l’intérieur étant à points plus gros</w:t>
            </w:r>
          </w:p>
        </w:tc>
        <w:tc>
          <w:tcPr>
            <w:tcW w:w="3248" w:type="dxa"/>
            <w:vAlign w:val="center"/>
          </w:tcPr>
          <w:p w14:paraId="61B56DE8" w14:textId="77777777" w:rsidR="000152C6" w:rsidRPr="0032190F" w:rsidRDefault="000152C6" w:rsidP="00C73F91">
            <w:pPr>
              <w:jc w:val="center"/>
              <w:rPr>
                <w:sz w:val="20"/>
                <w:szCs w:val="20"/>
                <w:lang w:val="fr-FR"/>
              </w:rPr>
            </w:pPr>
            <w:r w:rsidRPr="0032190F">
              <w:rPr>
                <w:sz w:val="20"/>
                <w:szCs w:val="20"/>
                <w:lang w:val="fr-FR"/>
              </w:rPr>
              <w:t>Pointillé plus dense et plus fin étant obtenu avec une pointe métallique d’un millimètre seulement</w:t>
            </w:r>
          </w:p>
        </w:tc>
      </w:tr>
    </w:tbl>
    <w:p w14:paraId="0DE7B672" w14:textId="77777777" w:rsidR="000152C6" w:rsidRPr="0032190F" w:rsidRDefault="000152C6" w:rsidP="000152C6">
      <w:pPr>
        <w:rPr>
          <w:lang w:val="fr-FR"/>
        </w:rPr>
      </w:pPr>
      <w:r w:rsidRPr="0032190F">
        <w:rPr>
          <w:lang w:val="fr-FR"/>
        </w:rPr>
        <w:t>(Conti 1939 p. 24 et suiv.)</w:t>
      </w:r>
    </w:p>
    <w:p w14:paraId="0D4EFCEC" w14:textId="77777777" w:rsidR="000152C6" w:rsidRPr="0032190F" w:rsidRDefault="000152C6" w:rsidP="000152C6">
      <w:pPr>
        <w:rPr>
          <w:lang w:val="fr-FR"/>
        </w:rPr>
      </w:pPr>
    </w:p>
    <w:p w14:paraId="2A49A47B" w14:textId="52A4B21F" w:rsidR="000152C6" w:rsidRPr="0032190F" w:rsidRDefault="000152C6" w:rsidP="000152C6">
      <w:pPr>
        <w:jc w:val="both"/>
        <w:rPr>
          <w:lang w:val="fr-FR"/>
        </w:rPr>
      </w:pPr>
      <w:r w:rsidRPr="0032190F">
        <w:rPr>
          <w:lang w:val="fr-FR"/>
        </w:rPr>
        <w:t xml:space="preserve">Une période </w:t>
      </w:r>
      <w:hyperlink r:id="rId13690" w:anchor="Ana_Technologie_Lineaire_PreM" w:history="1">
        <w:r w:rsidR="00B70DDD" w:rsidRPr="00B70DDD">
          <w:rPr>
            <w:rStyle w:val="Hyperlink"/>
            <w:lang w:val="fr-FR"/>
          </w:rPr>
          <w:t>Pré-Merveilles</w:t>
        </w:r>
      </w:hyperlink>
      <w:r w:rsidRPr="0032190F">
        <w:rPr>
          <w:lang w:val="fr-FR"/>
        </w:rPr>
        <w:t xml:space="preserve"> </w:t>
      </w:r>
      <w:r w:rsidR="00B70DDD">
        <w:rPr>
          <w:lang w:val="fr-FR"/>
        </w:rPr>
        <w:t xml:space="preserve">précéderait </w:t>
      </w:r>
      <w:r w:rsidRPr="0032190F">
        <w:rPr>
          <w:lang w:val="fr-FR"/>
        </w:rPr>
        <w:t xml:space="preserve">(BIB 886 p. 24 et suiv.) </w:t>
      </w:r>
    </w:p>
    <w:p w14:paraId="6637C5BE" w14:textId="03870D5D" w:rsidR="000152C6" w:rsidRPr="00905632" w:rsidRDefault="000152C6" w:rsidP="000152C6">
      <w:pPr>
        <w:jc w:val="both"/>
        <w:rPr>
          <w:lang w:val="fr-FR"/>
        </w:rPr>
      </w:pPr>
      <w:r w:rsidRPr="0032190F">
        <w:rPr>
          <w:lang w:val="fr-FR"/>
        </w:rPr>
        <w:t xml:space="preserve">Pour </w:t>
      </w:r>
      <w:hyperlink r:id="rId13691" w:anchor="Aut_Isetti" w:history="1">
        <w:r w:rsidR="00411078" w:rsidRPr="00411078">
          <w:rPr>
            <w:rStyle w:val="Hyperlink"/>
            <w:lang w:val="fr-FR"/>
          </w:rPr>
          <w:t>Isetti</w:t>
        </w:r>
      </w:hyperlink>
      <w:r w:rsidR="00411078" w:rsidRPr="0032190F">
        <w:rPr>
          <w:lang w:val="fr-FR"/>
        </w:rPr>
        <w:t xml:space="preserve"> </w:t>
      </w:r>
      <w:r w:rsidRPr="0032190F">
        <w:rPr>
          <w:lang w:val="fr-FR"/>
        </w:rPr>
        <w:t>(1958), dans la zone des ciappes canalisés, il existe au moins une comparaison d’</w:t>
      </w:r>
      <w:r w:rsidR="00C705A5">
        <w:rPr>
          <w:lang w:val="fr-FR"/>
        </w:rPr>
        <w:t xml:space="preserve"> </w:t>
      </w:r>
      <w:hyperlink r:id="rId13692" w:anchor="Typ_Bego_xHisto_Arboriformes" w:history="1">
        <w:r w:rsidR="00C705A5" w:rsidRPr="00C35EA7">
          <w:rPr>
            <w:rStyle w:val="Hyperlink"/>
            <w:lang w:val="fr-FR"/>
          </w:rPr>
          <w:t>arboriforme</w:t>
        </w:r>
      </w:hyperlink>
      <w:r w:rsidR="00C705A5" w:rsidRPr="0032190F">
        <w:rPr>
          <w:lang w:val="fr-FR"/>
        </w:rPr>
        <w:t xml:space="preserve"> </w:t>
      </w:r>
      <w:r w:rsidRPr="0032190F">
        <w:rPr>
          <w:lang w:val="fr-FR"/>
        </w:rPr>
        <w:t>sous (</w:t>
      </w:r>
      <w:r w:rsidRPr="0032190F">
        <w:rPr>
          <w:i/>
          <w:lang w:val="fr-FR"/>
        </w:rPr>
        <w:t>sottoposta</w:t>
      </w:r>
      <w:r w:rsidRPr="0032190F">
        <w:rPr>
          <w:lang w:val="fr-FR"/>
        </w:rPr>
        <w:t>) à un corniforme</w:t>
      </w:r>
      <w:r w:rsidR="00367280">
        <w:rPr>
          <w:lang w:val="fr-FR"/>
        </w:rPr>
        <w:t xml:space="preserve"> </w:t>
      </w:r>
      <w:r w:rsidR="00367280" w:rsidRPr="0032190F">
        <w:rPr>
          <w:lang w:val="fr-FR"/>
        </w:rPr>
        <w:t xml:space="preserve">(BIB 1372 p. 209) </w:t>
      </w:r>
      <w:hyperlink r:id="rId13693" w:anchor="Desc_ZVIIIGVIIR12" w:history="1">
        <w:r w:rsidR="00367280" w:rsidRPr="006754D7">
          <w:rPr>
            <w:rStyle w:val="Hyperlink"/>
            <w:i/>
            <w:lang w:val="fr-FR"/>
          </w:rPr>
          <w:t>Dalle en pente</w:t>
        </w:r>
      </w:hyperlink>
      <w:r w:rsidR="00367280" w:rsidRPr="0032190F">
        <w:rPr>
          <w:lang w:val="fr-FR"/>
        </w:rPr>
        <w:t xml:space="preserve"> (SS BIB)</w:t>
      </w:r>
      <w:r w:rsidRPr="0032190F">
        <w:rPr>
          <w:lang w:val="fr-FR"/>
        </w:rPr>
        <w:t xml:space="preserve">. De même que dans l’Arpette, un arboriforme est sous un ensemble de cupules éparses, patinées et de technique similaire à des gravures situées sur la même roche (BIB 1372 p. 209) </w:t>
      </w:r>
    </w:p>
    <w:p w14:paraId="04A9F9AC" w14:textId="77777777" w:rsidR="00367280" w:rsidRPr="0032190F" w:rsidRDefault="00367280" w:rsidP="000152C6">
      <w:pPr>
        <w:jc w:val="both"/>
        <w:rPr>
          <w:lang w:val="fr-FR"/>
        </w:rPr>
      </w:pPr>
    </w:p>
    <w:p w14:paraId="07DBE154" w14:textId="3BF821C6" w:rsidR="000152C6" w:rsidRPr="0032190F" w:rsidRDefault="000152C6" w:rsidP="000152C6">
      <w:pPr>
        <w:jc w:val="both"/>
        <w:rPr>
          <w:lang w:val="fr-FR"/>
        </w:rPr>
      </w:pPr>
      <w:r w:rsidRPr="0032190F">
        <w:rPr>
          <w:lang w:val="fr-FR"/>
        </w:rPr>
        <w:t xml:space="preserve">La </w:t>
      </w:r>
      <w:hyperlink r:id="rId13694" w:anchor="Desc_ZXIXGIVR21alpha" w:history="1">
        <w:r w:rsidRPr="0032190F">
          <w:rPr>
            <w:rStyle w:val="Hyperlink"/>
            <w:i/>
            <w:lang w:val="fr-FR"/>
          </w:rPr>
          <w:t>Roche des 300</w:t>
        </w:r>
      </w:hyperlink>
      <w:r w:rsidRPr="0032190F">
        <w:rPr>
          <w:lang w:val="fr-FR"/>
        </w:rPr>
        <w:t xml:space="preserve"> montre la superposition de cupules sur des traits incisés (SS BIB)</w:t>
      </w:r>
    </w:p>
    <w:p w14:paraId="74AA1180" w14:textId="77777777" w:rsidR="00367280" w:rsidRPr="0032190F" w:rsidRDefault="00367280" w:rsidP="000152C6">
      <w:pPr>
        <w:jc w:val="both"/>
        <w:rPr>
          <w:lang w:val="fr-FR"/>
        </w:rPr>
      </w:pPr>
    </w:p>
    <w:p w14:paraId="3B6E4261" w14:textId="77777777" w:rsidR="000C624D" w:rsidRPr="0032190F" w:rsidRDefault="000C624D" w:rsidP="000152C6">
      <w:pPr>
        <w:jc w:val="both"/>
        <w:rPr>
          <w:lang w:val="fr-FR"/>
        </w:rPr>
      </w:pPr>
      <w:r w:rsidRPr="0032190F">
        <w:rPr>
          <w:lang w:val="fr-FR"/>
        </w:rPr>
        <w:t>Il est rare que la gravure d’un berger abime ou recouvre une gravure plus ancienne (N. Magnardi com. pers.)</w:t>
      </w:r>
    </w:p>
    <w:p w14:paraId="0FF545DA" w14:textId="77777777" w:rsidR="000152C6" w:rsidRDefault="000152C6" w:rsidP="000152C6">
      <w:pPr>
        <w:jc w:val="both"/>
        <w:rPr>
          <w:lang w:val="fr-FR"/>
        </w:rPr>
      </w:pPr>
    </w:p>
    <w:p w14:paraId="4F858207" w14:textId="447A026F" w:rsidR="00367280" w:rsidRPr="0032190F" w:rsidRDefault="00367280" w:rsidP="00367280">
      <w:pPr>
        <w:jc w:val="both"/>
        <w:rPr>
          <w:lang w:val="fr-FR"/>
        </w:rPr>
      </w:pPr>
      <w:r w:rsidRPr="0032190F">
        <w:rPr>
          <w:lang w:val="fr-FR"/>
        </w:rPr>
        <w:t xml:space="preserve">voir </w:t>
      </w:r>
      <w:hyperlink r:id="rId13695" w:anchor="Desc_ZVIGIR2gamma" w:history="1">
        <w:r w:rsidRPr="0032190F">
          <w:rPr>
            <w:rStyle w:val="Hyperlink"/>
            <w:i/>
            <w:lang w:val="fr-FR"/>
          </w:rPr>
          <w:t>Paroi A</w:t>
        </w:r>
      </w:hyperlink>
      <w:r w:rsidRPr="0032190F">
        <w:rPr>
          <w:lang w:val="fr-FR"/>
        </w:rPr>
        <w:t xml:space="preserve">, </w:t>
      </w:r>
      <w:hyperlink r:id="rId13696" w:anchor="Desc_ZVIIGIR17_s" w:history="1">
        <w:r w:rsidRPr="00871D02">
          <w:rPr>
            <w:rStyle w:val="Hyperlink"/>
            <w:i/>
            <w:lang w:val="fr-FR"/>
          </w:rPr>
          <w:t>Paroi B</w:t>
        </w:r>
      </w:hyperlink>
      <w:r>
        <w:rPr>
          <w:lang w:val="fr-FR"/>
        </w:rPr>
        <w:t xml:space="preserve">, </w:t>
      </w:r>
      <w:hyperlink r:id="rId13697" w:anchor="Desc_ZXIG0R1_d" w:history="1">
        <w:r w:rsidRPr="0032190F">
          <w:rPr>
            <w:rStyle w:val="Hyperlink"/>
            <w:i/>
            <w:lang w:val="fr-FR"/>
          </w:rPr>
          <w:t>Autel</w:t>
        </w:r>
      </w:hyperlink>
      <w:r>
        <w:rPr>
          <w:lang w:val="fr-FR"/>
        </w:rPr>
        <w:t xml:space="preserve">, </w:t>
      </w:r>
      <w:hyperlink r:id="rId13698" w:anchor="Desc_ZVIIIGVIIR12" w:history="1">
        <w:r w:rsidRPr="006754D7">
          <w:rPr>
            <w:rStyle w:val="Hyperlink"/>
            <w:i/>
            <w:lang w:val="fr-FR"/>
          </w:rPr>
          <w:t>Dalle en pente</w:t>
        </w:r>
      </w:hyperlink>
      <w:r w:rsidRPr="00367280">
        <w:rPr>
          <w:lang w:val="fr-FR"/>
        </w:rPr>
        <w:t xml:space="preserve">, </w:t>
      </w:r>
      <w:hyperlink r:id="rId13699" w:anchor="Desc_ZXIXGIVR76beta" w:history="1">
        <w:r w:rsidRPr="00367280">
          <w:rPr>
            <w:rStyle w:val="Hyperlink"/>
            <w:lang w:val="fr-FR"/>
          </w:rPr>
          <w:t>ZXIXGIVR76</w:t>
        </w:r>
        <w:r>
          <w:rPr>
            <w:rStyle w:val="Hyperlink"/>
            <w:lang w:val="fr-FR"/>
          </w:rPr>
          <w:t>@b</w:t>
        </w:r>
      </w:hyperlink>
      <w:r w:rsidR="00310E1C">
        <w:rPr>
          <w:lang w:val="fr-FR"/>
        </w:rPr>
        <w:t>,</w:t>
      </w:r>
      <w:r w:rsidR="00310E1C" w:rsidRPr="00310E1C">
        <w:rPr>
          <w:sz w:val="22"/>
          <w:szCs w:val="22"/>
          <w:lang w:val="fr-FR" w:eastAsia="en-GB"/>
        </w:rPr>
        <w:t xml:space="preserve"> </w:t>
      </w:r>
      <w:hyperlink r:id="rId13700" w:anchor="Desc_ZVIIIGVIIIR6" w:history="1">
        <w:r w:rsidR="00310E1C" w:rsidRPr="00310E1C">
          <w:rPr>
            <w:rStyle w:val="Hyperlink"/>
            <w:sz w:val="22"/>
            <w:szCs w:val="22"/>
            <w:lang w:val="fr-FR" w:eastAsia="en-GB"/>
          </w:rPr>
          <w:t>ZVIIIGVIIIR6</w:t>
        </w:r>
      </w:hyperlink>
      <w:r w:rsidRPr="0032190F">
        <w:rPr>
          <w:lang w:val="fr-FR"/>
        </w:rPr>
        <w:t xml:space="preserve"> (SS BIB)</w:t>
      </w:r>
    </w:p>
    <w:p w14:paraId="4FDA2B79" w14:textId="77777777" w:rsidR="00367280" w:rsidRPr="0032190F" w:rsidRDefault="00367280" w:rsidP="000152C6">
      <w:pPr>
        <w:jc w:val="both"/>
        <w:rPr>
          <w:lang w:val="fr-FR"/>
        </w:rPr>
      </w:pPr>
    </w:p>
    <w:p w14:paraId="7FC28E21" w14:textId="32655725" w:rsidR="000152C6" w:rsidRPr="0032190F" w:rsidRDefault="00405E8B" w:rsidP="00647EA0">
      <w:pPr>
        <w:pStyle w:val="Heading5"/>
      </w:pPr>
      <w:r>
        <w:t>c</w:t>
      </w:r>
      <w:r w:rsidR="000152C6" w:rsidRPr="0032190F">
        <w:t>hronologie relatives des thèmes gravés</w:t>
      </w:r>
    </w:p>
    <w:p w14:paraId="65D38BA3" w14:textId="77777777" w:rsidR="000152C6" w:rsidRPr="0032190F" w:rsidRDefault="000152C6" w:rsidP="000152C6">
      <w:pPr>
        <w:jc w:val="both"/>
        <w:rPr>
          <w:lang w:val="fr-FR"/>
        </w:rPr>
        <w:sectPr w:rsidR="000152C6" w:rsidRPr="0032190F" w:rsidSect="00777ADC">
          <w:pgSz w:w="11906" w:h="16838"/>
          <w:pgMar w:top="1417" w:right="1152" w:bottom="1417" w:left="1152" w:header="708" w:footer="708" w:gutter="0"/>
          <w:cols w:space="708"/>
          <w:docGrid w:linePitch="360"/>
        </w:sectPr>
      </w:pPr>
    </w:p>
    <w:p w14:paraId="7FA0CB98" w14:textId="77777777" w:rsidR="000152C6" w:rsidRPr="0032190F" w:rsidRDefault="000152C6" w:rsidP="000152C6">
      <w:pPr>
        <w:jc w:val="both"/>
        <w:rPr>
          <w:lang w:val="fr-FR"/>
        </w:rPr>
      </w:pPr>
    </w:p>
    <w:p w14:paraId="56AF8F30" w14:textId="75B93109" w:rsidR="000152C6" w:rsidRPr="0032190F" w:rsidRDefault="00405E8B" w:rsidP="000152C6">
      <w:pPr>
        <w:pStyle w:val="Heading6"/>
      </w:pPr>
      <w:bookmarkStart w:id="5467" w:name="Ana_Chrono_Transitions"/>
      <w:r>
        <w:t>t</w:t>
      </w:r>
      <w:r w:rsidR="000152C6" w:rsidRPr="0032190F">
        <w:t>ransitions, fusions et évolutions</w:t>
      </w:r>
    </w:p>
    <w:bookmarkEnd w:id="5467"/>
    <w:p w14:paraId="2814FFC7" w14:textId="77777777" w:rsidR="000152C6" w:rsidRPr="0032190F" w:rsidRDefault="000152C6" w:rsidP="000152C6">
      <w:pPr>
        <w:rPr>
          <w:lang w:val="fr-FR"/>
        </w:rPr>
      </w:pPr>
    </w:p>
    <w:p w14:paraId="48A538E1" w14:textId="77777777" w:rsidR="000152C6" w:rsidRPr="0032190F" w:rsidRDefault="000152C6" w:rsidP="000152C6">
      <w:pPr>
        <w:rPr>
          <w:lang w:val="fr-FR"/>
        </w:rPr>
      </w:pPr>
      <w:r w:rsidRPr="0032190F">
        <w:rPr>
          <w:lang w:val="fr-FR"/>
        </w:rPr>
        <w:t>Thèmes pour lesquels on été remarqué des transitions ou évolutions ou des fusions:</w:t>
      </w:r>
    </w:p>
    <w:p w14:paraId="0583E370" w14:textId="77777777" w:rsidR="000152C6" w:rsidRPr="0032190F" w:rsidRDefault="000152C6" w:rsidP="000152C6">
      <w:pPr>
        <w:rPr>
          <w:lang w:val="fr-FR"/>
        </w:rPr>
      </w:pPr>
    </w:p>
    <w:tbl>
      <w:tblPr>
        <w:tblW w:w="7340" w:type="dxa"/>
        <w:jc w:val="center"/>
        <w:tblCellMar>
          <w:left w:w="70" w:type="dxa"/>
          <w:right w:w="70" w:type="dxa"/>
        </w:tblCellMar>
        <w:tblLook w:val="0000" w:firstRow="0" w:lastRow="0" w:firstColumn="0" w:lastColumn="0" w:noHBand="0" w:noVBand="0"/>
      </w:tblPr>
      <w:tblGrid>
        <w:gridCol w:w="2240"/>
        <w:gridCol w:w="1292"/>
        <w:gridCol w:w="383"/>
        <w:gridCol w:w="383"/>
        <w:gridCol w:w="383"/>
        <w:gridCol w:w="383"/>
        <w:gridCol w:w="383"/>
        <w:gridCol w:w="383"/>
        <w:gridCol w:w="383"/>
        <w:gridCol w:w="383"/>
        <w:gridCol w:w="383"/>
        <w:gridCol w:w="383"/>
        <w:gridCol w:w="383"/>
        <w:gridCol w:w="383"/>
        <w:gridCol w:w="383"/>
        <w:gridCol w:w="383"/>
      </w:tblGrid>
      <w:tr w:rsidR="000152C6" w14:paraId="7DB6B657" w14:textId="77777777" w:rsidTr="00BC5A4D">
        <w:trPr>
          <w:trHeight w:val="2235"/>
          <w:jc w:val="center"/>
        </w:trPr>
        <w:tc>
          <w:tcPr>
            <w:tcW w:w="22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FB8EF0B" w14:textId="77777777" w:rsidR="000152C6" w:rsidRPr="0032190F" w:rsidRDefault="000152C6" w:rsidP="00BC5A4D">
            <w:pPr>
              <w:jc w:val="center"/>
              <w:rPr>
                <w:sz w:val="20"/>
                <w:szCs w:val="20"/>
                <w:lang w:val="fr-FR"/>
              </w:rPr>
            </w:pPr>
          </w:p>
        </w:tc>
        <w:tc>
          <w:tcPr>
            <w:tcW w:w="340" w:type="dxa"/>
            <w:tcBorders>
              <w:top w:val="single" w:sz="4" w:space="0" w:color="auto"/>
              <w:left w:val="nil"/>
              <w:bottom w:val="single" w:sz="4" w:space="0" w:color="auto"/>
              <w:right w:val="single" w:sz="4" w:space="0" w:color="auto"/>
            </w:tcBorders>
            <w:shd w:val="clear" w:color="auto" w:fill="auto"/>
            <w:noWrap/>
            <w:textDirection w:val="btLr"/>
            <w:vAlign w:val="center"/>
          </w:tcPr>
          <w:p w14:paraId="64B74B0A" w14:textId="77777777" w:rsidR="000152C6" w:rsidRDefault="000152C6" w:rsidP="00BC5A4D">
            <w:pPr>
              <w:jc w:val="center"/>
              <w:rPr>
                <w:sz w:val="20"/>
                <w:szCs w:val="20"/>
              </w:rPr>
            </w:pPr>
            <w:r>
              <w:rPr>
                <w:sz w:val="20"/>
                <w:szCs w:val="20"/>
              </w:rPr>
              <w:t>Corniformes</w:t>
            </w:r>
          </w:p>
        </w:tc>
        <w:tc>
          <w:tcPr>
            <w:tcW w:w="340" w:type="dxa"/>
            <w:tcBorders>
              <w:top w:val="single" w:sz="4" w:space="0" w:color="auto"/>
              <w:left w:val="nil"/>
              <w:bottom w:val="single" w:sz="4" w:space="0" w:color="auto"/>
              <w:right w:val="single" w:sz="4" w:space="0" w:color="auto"/>
            </w:tcBorders>
            <w:shd w:val="clear" w:color="auto" w:fill="auto"/>
            <w:noWrap/>
            <w:textDirection w:val="btLr"/>
            <w:vAlign w:val="center"/>
          </w:tcPr>
          <w:p w14:paraId="66C6BADD" w14:textId="77777777" w:rsidR="000152C6" w:rsidRDefault="000152C6" w:rsidP="00BC5A4D">
            <w:pPr>
              <w:jc w:val="center"/>
              <w:rPr>
                <w:sz w:val="20"/>
                <w:szCs w:val="20"/>
              </w:rPr>
            </w:pPr>
            <w:r>
              <w:rPr>
                <w:sz w:val="20"/>
                <w:szCs w:val="20"/>
              </w:rPr>
              <w:t>Attelages</w:t>
            </w:r>
          </w:p>
        </w:tc>
        <w:tc>
          <w:tcPr>
            <w:tcW w:w="340" w:type="dxa"/>
            <w:tcBorders>
              <w:top w:val="single" w:sz="4" w:space="0" w:color="auto"/>
              <w:left w:val="nil"/>
              <w:bottom w:val="single" w:sz="4" w:space="0" w:color="auto"/>
              <w:right w:val="single" w:sz="4" w:space="0" w:color="auto"/>
            </w:tcBorders>
            <w:shd w:val="clear" w:color="auto" w:fill="auto"/>
            <w:noWrap/>
            <w:textDirection w:val="btLr"/>
            <w:vAlign w:val="center"/>
          </w:tcPr>
          <w:p w14:paraId="70FB9044" w14:textId="77777777" w:rsidR="000152C6" w:rsidRDefault="000152C6" w:rsidP="00BC5A4D">
            <w:pPr>
              <w:jc w:val="center"/>
              <w:rPr>
                <w:sz w:val="20"/>
                <w:szCs w:val="20"/>
              </w:rPr>
            </w:pPr>
            <w:r>
              <w:rPr>
                <w:sz w:val="20"/>
                <w:szCs w:val="20"/>
              </w:rPr>
              <w:t>Figures géométriques</w:t>
            </w:r>
          </w:p>
        </w:tc>
        <w:tc>
          <w:tcPr>
            <w:tcW w:w="340" w:type="dxa"/>
            <w:tcBorders>
              <w:top w:val="single" w:sz="4" w:space="0" w:color="auto"/>
              <w:left w:val="nil"/>
              <w:bottom w:val="single" w:sz="4" w:space="0" w:color="auto"/>
              <w:right w:val="single" w:sz="4" w:space="0" w:color="auto"/>
            </w:tcBorders>
            <w:shd w:val="clear" w:color="auto" w:fill="auto"/>
            <w:noWrap/>
            <w:textDirection w:val="btLr"/>
            <w:vAlign w:val="center"/>
          </w:tcPr>
          <w:p w14:paraId="7DDA74B0" w14:textId="77777777" w:rsidR="000152C6" w:rsidRDefault="000152C6" w:rsidP="00BC5A4D">
            <w:pPr>
              <w:jc w:val="center"/>
              <w:rPr>
                <w:sz w:val="20"/>
                <w:szCs w:val="20"/>
              </w:rPr>
            </w:pPr>
            <w:r>
              <w:rPr>
                <w:sz w:val="20"/>
                <w:szCs w:val="20"/>
              </w:rPr>
              <w:t>Réticulés</w:t>
            </w:r>
          </w:p>
        </w:tc>
        <w:tc>
          <w:tcPr>
            <w:tcW w:w="340" w:type="dxa"/>
            <w:tcBorders>
              <w:top w:val="single" w:sz="4" w:space="0" w:color="auto"/>
              <w:left w:val="nil"/>
              <w:bottom w:val="single" w:sz="4" w:space="0" w:color="auto"/>
              <w:right w:val="single" w:sz="4" w:space="0" w:color="auto"/>
            </w:tcBorders>
            <w:shd w:val="clear" w:color="auto" w:fill="auto"/>
            <w:noWrap/>
            <w:textDirection w:val="btLr"/>
            <w:vAlign w:val="center"/>
          </w:tcPr>
          <w:p w14:paraId="40BB8B09" w14:textId="77777777" w:rsidR="000152C6" w:rsidRDefault="000152C6" w:rsidP="00BC5A4D">
            <w:pPr>
              <w:jc w:val="center"/>
              <w:rPr>
                <w:sz w:val="20"/>
                <w:szCs w:val="20"/>
              </w:rPr>
            </w:pPr>
            <w:r>
              <w:rPr>
                <w:sz w:val="20"/>
                <w:szCs w:val="20"/>
              </w:rPr>
              <w:t>Topographies</w:t>
            </w:r>
          </w:p>
        </w:tc>
        <w:tc>
          <w:tcPr>
            <w:tcW w:w="340" w:type="dxa"/>
            <w:tcBorders>
              <w:top w:val="single" w:sz="4" w:space="0" w:color="auto"/>
              <w:left w:val="nil"/>
              <w:bottom w:val="single" w:sz="4" w:space="0" w:color="auto"/>
              <w:right w:val="single" w:sz="4" w:space="0" w:color="auto"/>
            </w:tcBorders>
            <w:shd w:val="clear" w:color="auto" w:fill="auto"/>
            <w:noWrap/>
            <w:textDirection w:val="btLr"/>
            <w:vAlign w:val="center"/>
          </w:tcPr>
          <w:p w14:paraId="75D19EED" w14:textId="77777777" w:rsidR="000152C6" w:rsidRDefault="000152C6" w:rsidP="00BC5A4D">
            <w:pPr>
              <w:jc w:val="center"/>
              <w:rPr>
                <w:sz w:val="20"/>
                <w:szCs w:val="20"/>
              </w:rPr>
            </w:pPr>
            <w:r>
              <w:rPr>
                <w:sz w:val="20"/>
                <w:szCs w:val="20"/>
              </w:rPr>
              <w:t>Figures à Franges</w:t>
            </w:r>
          </w:p>
        </w:tc>
        <w:tc>
          <w:tcPr>
            <w:tcW w:w="340" w:type="dxa"/>
            <w:tcBorders>
              <w:top w:val="single" w:sz="4" w:space="0" w:color="auto"/>
              <w:left w:val="nil"/>
              <w:bottom w:val="single" w:sz="4" w:space="0" w:color="auto"/>
              <w:right w:val="single" w:sz="4" w:space="0" w:color="auto"/>
            </w:tcBorders>
            <w:shd w:val="clear" w:color="auto" w:fill="auto"/>
            <w:noWrap/>
            <w:textDirection w:val="btLr"/>
            <w:vAlign w:val="center"/>
          </w:tcPr>
          <w:p w14:paraId="05CACEF4" w14:textId="77777777" w:rsidR="000152C6" w:rsidRDefault="000152C6" w:rsidP="00BC5A4D">
            <w:pPr>
              <w:jc w:val="center"/>
              <w:rPr>
                <w:sz w:val="20"/>
                <w:szCs w:val="20"/>
              </w:rPr>
            </w:pPr>
            <w:r>
              <w:rPr>
                <w:sz w:val="20"/>
                <w:szCs w:val="20"/>
              </w:rPr>
              <w:t>Peaux</w:t>
            </w:r>
          </w:p>
        </w:tc>
        <w:tc>
          <w:tcPr>
            <w:tcW w:w="340" w:type="dxa"/>
            <w:tcBorders>
              <w:top w:val="single" w:sz="4" w:space="0" w:color="auto"/>
              <w:left w:val="nil"/>
              <w:bottom w:val="single" w:sz="4" w:space="0" w:color="auto"/>
              <w:right w:val="single" w:sz="4" w:space="0" w:color="auto"/>
            </w:tcBorders>
            <w:shd w:val="clear" w:color="auto" w:fill="auto"/>
            <w:noWrap/>
            <w:textDirection w:val="btLr"/>
            <w:vAlign w:val="center"/>
          </w:tcPr>
          <w:p w14:paraId="50722CFF" w14:textId="77777777" w:rsidR="000152C6" w:rsidRDefault="000152C6" w:rsidP="00BC5A4D">
            <w:pPr>
              <w:jc w:val="center"/>
              <w:rPr>
                <w:sz w:val="20"/>
                <w:szCs w:val="20"/>
              </w:rPr>
            </w:pPr>
            <w:r>
              <w:rPr>
                <w:sz w:val="20"/>
                <w:szCs w:val="20"/>
              </w:rPr>
              <w:t>Plages</w:t>
            </w:r>
          </w:p>
        </w:tc>
        <w:tc>
          <w:tcPr>
            <w:tcW w:w="340" w:type="dxa"/>
            <w:tcBorders>
              <w:top w:val="single" w:sz="4" w:space="0" w:color="auto"/>
              <w:left w:val="nil"/>
              <w:bottom w:val="single" w:sz="4" w:space="0" w:color="auto"/>
              <w:right w:val="single" w:sz="4" w:space="0" w:color="auto"/>
            </w:tcBorders>
            <w:shd w:val="clear" w:color="auto" w:fill="auto"/>
            <w:noWrap/>
            <w:textDirection w:val="btLr"/>
            <w:vAlign w:val="center"/>
          </w:tcPr>
          <w:p w14:paraId="473521FB" w14:textId="77777777" w:rsidR="000152C6" w:rsidRDefault="000152C6" w:rsidP="00BC5A4D">
            <w:pPr>
              <w:jc w:val="center"/>
              <w:rPr>
                <w:sz w:val="20"/>
                <w:szCs w:val="20"/>
              </w:rPr>
            </w:pPr>
            <w:r>
              <w:rPr>
                <w:sz w:val="20"/>
                <w:szCs w:val="20"/>
              </w:rPr>
              <w:t>Poignards</w:t>
            </w:r>
          </w:p>
        </w:tc>
        <w:tc>
          <w:tcPr>
            <w:tcW w:w="340" w:type="dxa"/>
            <w:tcBorders>
              <w:top w:val="single" w:sz="4" w:space="0" w:color="auto"/>
              <w:left w:val="nil"/>
              <w:bottom w:val="single" w:sz="4" w:space="0" w:color="auto"/>
              <w:right w:val="single" w:sz="4" w:space="0" w:color="auto"/>
            </w:tcBorders>
            <w:shd w:val="clear" w:color="auto" w:fill="auto"/>
            <w:noWrap/>
            <w:textDirection w:val="btLr"/>
            <w:vAlign w:val="center"/>
          </w:tcPr>
          <w:p w14:paraId="5C6570E0" w14:textId="77777777" w:rsidR="000152C6" w:rsidRDefault="000152C6" w:rsidP="00BC5A4D">
            <w:pPr>
              <w:jc w:val="center"/>
              <w:rPr>
                <w:sz w:val="20"/>
                <w:szCs w:val="20"/>
              </w:rPr>
            </w:pPr>
            <w:r>
              <w:rPr>
                <w:sz w:val="20"/>
                <w:szCs w:val="20"/>
              </w:rPr>
              <w:t>Hallebardes</w:t>
            </w:r>
          </w:p>
        </w:tc>
        <w:tc>
          <w:tcPr>
            <w:tcW w:w="340" w:type="dxa"/>
            <w:tcBorders>
              <w:top w:val="single" w:sz="4" w:space="0" w:color="auto"/>
              <w:left w:val="nil"/>
              <w:bottom w:val="single" w:sz="4" w:space="0" w:color="auto"/>
              <w:right w:val="single" w:sz="4" w:space="0" w:color="auto"/>
            </w:tcBorders>
            <w:shd w:val="clear" w:color="auto" w:fill="auto"/>
            <w:noWrap/>
            <w:textDirection w:val="btLr"/>
            <w:vAlign w:val="center"/>
          </w:tcPr>
          <w:p w14:paraId="3AA82149" w14:textId="77777777" w:rsidR="000152C6" w:rsidRDefault="000152C6" w:rsidP="00BC5A4D">
            <w:pPr>
              <w:jc w:val="center"/>
              <w:rPr>
                <w:sz w:val="20"/>
                <w:szCs w:val="20"/>
              </w:rPr>
            </w:pPr>
            <w:r>
              <w:rPr>
                <w:sz w:val="20"/>
                <w:szCs w:val="20"/>
              </w:rPr>
              <w:t>Haches</w:t>
            </w:r>
          </w:p>
        </w:tc>
        <w:tc>
          <w:tcPr>
            <w:tcW w:w="340" w:type="dxa"/>
            <w:tcBorders>
              <w:top w:val="single" w:sz="4" w:space="0" w:color="auto"/>
              <w:left w:val="nil"/>
              <w:bottom w:val="single" w:sz="4" w:space="0" w:color="auto"/>
              <w:right w:val="single" w:sz="4" w:space="0" w:color="auto"/>
            </w:tcBorders>
            <w:shd w:val="clear" w:color="auto" w:fill="auto"/>
            <w:noWrap/>
            <w:textDirection w:val="btLr"/>
            <w:vAlign w:val="center"/>
          </w:tcPr>
          <w:p w14:paraId="5F11B42D" w14:textId="77777777" w:rsidR="000152C6" w:rsidRDefault="000152C6" w:rsidP="00BC5A4D">
            <w:pPr>
              <w:jc w:val="center"/>
              <w:rPr>
                <w:sz w:val="20"/>
                <w:szCs w:val="20"/>
              </w:rPr>
            </w:pPr>
            <w:r>
              <w:rPr>
                <w:sz w:val="20"/>
                <w:szCs w:val="20"/>
              </w:rPr>
              <w:t>Personnages</w:t>
            </w:r>
          </w:p>
        </w:tc>
        <w:tc>
          <w:tcPr>
            <w:tcW w:w="340" w:type="dxa"/>
            <w:tcBorders>
              <w:top w:val="single" w:sz="4" w:space="0" w:color="auto"/>
              <w:left w:val="nil"/>
              <w:bottom w:val="single" w:sz="4" w:space="0" w:color="auto"/>
              <w:right w:val="single" w:sz="4" w:space="0" w:color="auto"/>
            </w:tcBorders>
            <w:shd w:val="clear" w:color="auto" w:fill="auto"/>
            <w:noWrap/>
            <w:textDirection w:val="btLr"/>
            <w:vAlign w:val="center"/>
          </w:tcPr>
          <w:p w14:paraId="453A0733" w14:textId="77777777" w:rsidR="000152C6" w:rsidRDefault="000152C6" w:rsidP="00BC5A4D">
            <w:pPr>
              <w:jc w:val="center"/>
              <w:rPr>
                <w:sz w:val="20"/>
                <w:szCs w:val="20"/>
              </w:rPr>
            </w:pPr>
            <w:r>
              <w:rPr>
                <w:sz w:val="20"/>
                <w:szCs w:val="20"/>
              </w:rPr>
              <w:t>Orants</w:t>
            </w:r>
          </w:p>
        </w:tc>
        <w:tc>
          <w:tcPr>
            <w:tcW w:w="340" w:type="dxa"/>
            <w:tcBorders>
              <w:top w:val="single" w:sz="4" w:space="0" w:color="auto"/>
              <w:left w:val="nil"/>
              <w:bottom w:val="single" w:sz="4" w:space="0" w:color="auto"/>
              <w:right w:val="single" w:sz="4" w:space="0" w:color="auto"/>
            </w:tcBorders>
            <w:shd w:val="clear" w:color="auto" w:fill="auto"/>
            <w:noWrap/>
            <w:textDirection w:val="btLr"/>
            <w:vAlign w:val="center"/>
          </w:tcPr>
          <w:p w14:paraId="5E331C19" w14:textId="77777777" w:rsidR="000152C6" w:rsidRDefault="000152C6" w:rsidP="00BC5A4D">
            <w:pPr>
              <w:jc w:val="center"/>
              <w:rPr>
                <w:sz w:val="20"/>
                <w:szCs w:val="20"/>
              </w:rPr>
            </w:pPr>
            <w:r>
              <w:rPr>
                <w:sz w:val="20"/>
                <w:szCs w:val="20"/>
              </w:rPr>
              <w:t>Cornif. Anthropo.</w:t>
            </w:r>
          </w:p>
        </w:tc>
        <w:tc>
          <w:tcPr>
            <w:tcW w:w="340" w:type="dxa"/>
            <w:tcBorders>
              <w:top w:val="single" w:sz="4" w:space="0" w:color="auto"/>
              <w:left w:val="nil"/>
              <w:bottom w:val="single" w:sz="4" w:space="0" w:color="auto"/>
              <w:right w:val="single" w:sz="4" w:space="0" w:color="auto"/>
            </w:tcBorders>
            <w:shd w:val="clear" w:color="auto" w:fill="auto"/>
            <w:noWrap/>
            <w:textDirection w:val="btLr"/>
            <w:vAlign w:val="center"/>
          </w:tcPr>
          <w:p w14:paraId="69C9CC7D" w14:textId="77777777" w:rsidR="000152C6" w:rsidRDefault="000152C6" w:rsidP="00BC5A4D">
            <w:pPr>
              <w:jc w:val="center"/>
              <w:rPr>
                <w:sz w:val="20"/>
                <w:szCs w:val="20"/>
              </w:rPr>
            </w:pPr>
            <w:r>
              <w:rPr>
                <w:sz w:val="20"/>
                <w:szCs w:val="20"/>
              </w:rPr>
              <w:t>Grands Anthropomorphes</w:t>
            </w:r>
          </w:p>
        </w:tc>
      </w:tr>
      <w:tr w:rsidR="000152C6" w14:paraId="501002C1" w14:textId="77777777" w:rsidTr="00BC5A4D">
        <w:trPr>
          <w:trHeight w:val="255"/>
          <w:jc w:val="center"/>
        </w:trPr>
        <w:tc>
          <w:tcPr>
            <w:tcW w:w="2240" w:type="dxa"/>
            <w:tcBorders>
              <w:top w:val="nil"/>
              <w:left w:val="single" w:sz="4" w:space="0" w:color="auto"/>
              <w:bottom w:val="single" w:sz="4" w:space="0" w:color="auto"/>
              <w:right w:val="single" w:sz="4" w:space="0" w:color="auto"/>
            </w:tcBorders>
            <w:shd w:val="clear" w:color="auto" w:fill="auto"/>
            <w:noWrap/>
            <w:vAlign w:val="center"/>
          </w:tcPr>
          <w:p w14:paraId="657E2D20" w14:textId="405BDC41" w:rsidR="000152C6" w:rsidRDefault="00000000" w:rsidP="00BC5A4D">
            <w:pPr>
              <w:jc w:val="center"/>
              <w:rPr>
                <w:sz w:val="20"/>
                <w:szCs w:val="20"/>
              </w:rPr>
            </w:pPr>
            <w:hyperlink r:id="rId13701" w:anchor="Typ_Bego_Corniformes" w:history="1">
              <w:r w:rsidR="000152C6" w:rsidRPr="00472AB2">
                <w:rPr>
                  <w:rStyle w:val="Hyperlink"/>
                  <w:sz w:val="20"/>
                  <w:szCs w:val="20"/>
                </w:rPr>
                <w:t>Corniformes</w:t>
              </w:r>
            </w:hyperlink>
          </w:p>
        </w:tc>
        <w:tc>
          <w:tcPr>
            <w:tcW w:w="340" w:type="dxa"/>
            <w:tcBorders>
              <w:top w:val="nil"/>
              <w:left w:val="nil"/>
              <w:bottom w:val="single" w:sz="4" w:space="0" w:color="auto"/>
              <w:right w:val="single" w:sz="4" w:space="0" w:color="auto"/>
            </w:tcBorders>
            <w:shd w:val="clear" w:color="auto" w:fill="auto"/>
            <w:noWrap/>
            <w:vAlign w:val="center"/>
          </w:tcPr>
          <w:p w14:paraId="349618D7"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7D43BF60"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2B11CCD3"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64EB735F"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37B5F09C"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59DC5621"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74E1186F"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7A736277"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37957115"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7B200439"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164EF77F"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6E796F1E"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43A8C3A4"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3C663A3A"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38D4A022" w14:textId="77777777" w:rsidR="000152C6" w:rsidRPr="00C6446F" w:rsidRDefault="000152C6" w:rsidP="00BC5A4D">
            <w:pPr>
              <w:jc w:val="center"/>
              <w:rPr>
                <w:sz w:val="20"/>
                <w:szCs w:val="20"/>
                <w:highlight w:val="lightGray"/>
              </w:rPr>
            </w:pPr>
            <w:r w:rsidRPr="00C6446F">
              <w:rPr>
                <w:sz w:val="20"/>
                <w:szCs w:val="20"/>
                <w:highlight w:val="lightGray"/>
              </w:rPr>
              <w:t>-</w:t>
            </w:r>
          </w:p>
        </w:tc>
      </w:tr>
      <w:tr w:rsidR="000152C6" w14:paraId="7BFA9147" w14:textId="77777777" w:rsidTr="00BC5A4D">
        <w:trPr>
          <w:trHeight w:val="255"/>
          <w:jc w:val="center"/>
        </w:trPr>
        <w:tc>
          <w:tcPr>
            <w:tcW w:w="2240" w:type="dxa"/>
            <w:tcBorders>
              <w:top w:val="nil"/>
              <w:left w:val="single" w:sz="4" w:space="0" w:color="auto"/>
              <w:bottom w:val="single" w:sz="4" w:space="0" w:color="auto"/>
              <w:right w:val="single" w:sz="4" w:space="0" w:color="auto"/>
            </w:tcBorders>
            <w:shd w:val="clear" w:color="auto" w:fill="auto"/>
            <w:noWrap/>
            <w:vAlign w:val="center"/>
          </w:tcPr>
          <w:p w14:paraId="11468E1E" w14:textId="77777777" w:rsidR="000152C6" w:rsidRDefault="000152C6" w:rsidP="00BC5A4D">
            <w:pPr>
              <w:jc w:val="center"/>
              <w:rPr>
                <w:sz w:val="20"/>
                <w:szCs w:val="20"/>
              </w:rPr>
            </w:pPr>
            <w:r>
              <w:rPr>
                <w:sz w:val="20"/>
                <w:szCs w:val="20"/>
              </w:rPr>
              <w:t>Attelages</w:t>
            </w:r>
          </w:p>
        </w:tc>
        <w:tc>
          <w:tcPr>
            <w:tcW w:w="340" w:type="dxa"/>
            <w:tcBorders>
              <w:top w:val="nil"/>
              <w:left w:val="nil"/>
              <w:bottom w:val="single" w:sz="4" w:space="0" w:color="auto"/>
              <w:right w:val="single" w:sz="4" w:space="0" w:color="auto"/>
            </w:tcBorders>
            <w:shd w:val="clear" w:color="auto" w:fill="auto"/>
            <w:noWrap/>
            <w:vAlign w:val="center"/>
          </w:tcPr>
          <w:p w14:paraId="5AC6CCDE" w14:textId="77777777" w:rsidR="000152C6" w:rsidRDefault="000152C6" w:rsidP="00BC5A4D">
            <w:pPr>
              <w:jc w:val="center"/>
              <w:rPr>
                <w:sz w:val="20"/>
                <w:szCs w:val="20"/>
              </w:rPr>
            </w:pPr>
            <w:r>
              <w:rPr>
                <w:sz w:val="20"/>
                <w:szCs w:val="20"/>
              </w:rPr>
              <w:t>O</w:t>
            </w:r>
          </w:p>
        </w:tc>
        <w:tc>
          <w:tcPr>
            <w:tcW w:w="340" w:type="dxa"/>
            <w:tcBorders>
              <w:top w:val="nil"/>
              <w:left w:val="nil"/>
              <w:bottom w:val="single" w:sz="4" w:space="0" w:color="auto"/>
              <w:right w:val="single" w:sz="4" w:space="0" w:color="auto"/>
            </w:tcBorders>
            <w:shd w:val="clear" w:color="auto" w:fill="auto"/>
            <w:noWrap/>
            <w:vAlign w:val="center"/>
          </w:tcPr>
          <w:p w14:paraId="17AE54CA"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15F791B1"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559CF1A4"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00EEFF37"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6BC1A444"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7EC7A2E3"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4BC0D048"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3F0330B3"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787014FF"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7EE26FE5"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4FEBAEBC"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1F9B3698"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208A25F6"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6EDEFF71" w14:textId="77777777" w:rsidR="000152C6" w:rsidRPr="00C6446F" w:rsidRDefault="000152C6" w:rsidP="00BC5A4D">
            <w:pPr>
              <w:jc w:val="center"/>
              <w:rPr>
                <w:sz w:val="20"/>
                <w:szCs w:val="20"/>
                <w:highlight w:val="lightGray"/>
              </w:rPr>
            </w:pPr>
            <w:r w:rsidRPr="00C6446F">
              <w:rPr>
                <w:sz w:val="20"/>
                <w:szCs w:val="20"/>
                <w:highlight w:val="lightGray"/>
              </w:rPr>
              <w:t>-</w:t>
            </w:r>
          </w:p>
        </w:tc>
      </w:tr>
      <w:tr w:rsidR="000152C6" w14:paraId="191D365C" w14:textId="77777777" w:rsidTr="00BC5A4D">
        <w:trPr>
          <w:trHeight w:val="255"/>
          <w:jc w:val="center"/>
        </w:trPr>
        <w:tc>
          <w:tcPr>
            <w:tcW w:w="2240" w:type="dxa"/>
            <w:tcBorders>
              <w:top w:val="nil"/>
              <w:left w:val="single" w:sz="4" w:space="0" w:color="auto"/>
              <w:bottom w:val="single" w:sz="4" w:space="0" w:color="auto"/>
              <w:right w:val="single" w:sz="4" w:space="0" w:color="auto"/>
            </w:tcBorders>
            <w:shd w:val="clear" w:color="auto" w:fill="auto"/>
            <w:noWrap/>
            <w:vAlign w:val="center"/>
          </w:tcPr>
          <w:p w14:paraId="56A43B1D" w14:textId="77777777" w:rsidR="000152C6" w:rsidRDefault="000152C6" w:rsidP="00BC5A4D">
            <w:pPr>
              <w:jc w:val="center"/>
              <w:rPr>
                <w:sz w:val="20"/>
                <w:szCs w:val="20"/>
              </w:rPr>
            </w:pPr>
            <w:r>
              <w:rPr>
                <w:sz w:val="20"/>
                <w:szCs w:val="20"/>
              </w:rPr>
              <w:t>Figures géométriques</w:t>
            </w:r>
          </w:p>
        </w:tc>
        <w:tc>
          <w:tcPr>
            <w:tcW w:w="340" w:type="dxa"/>
            <w:tcBorders>
              <w:top w:val="nil"/>
              <w:left w:val="nil"/>
              <w:bottom w:val="single" w:sz="4" w:space="0" w:color="auto"/>
              <w:right w:val="single" w:sz="4" w:space="0" w:color="auto"/>
            </w:tcBorders>
            <w:shd w:val="clear" w:color="auto" w:fill="auto"/>
            <w:noWrap/>
            <w:vAlign w:val="center"/>
          </w:tcPr>
          <w:p w14:paraId="757CBE25"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4D977FE3"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4811F76A"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744D7013"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59D18F8C"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577CD76F"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6B61948A"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198C5C75"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38C3C4C1"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495FE832"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7F5B95F6"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7794E95D"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26C97D50"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1AD92887"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17F47AF1" w14:textId="77777777" w:rsidR="000152C6" w:rsidRPr="00C6446F" w:rsidRDefault="000152C6" w:rsidP="00BC5A4D">
            <w:pPr>
              <w:jc w:val="center"/>
              <w:rPr>
                <w:sz w:val="20"/>
                <w:szCs w:val="20"/>
                <w:highlight w:val="lightGray"/>
              </w:rPr>
            </w:pPr>
            <w:r w:rsidRPr="00C6446F">
              <w:rPr>
                <w:sz w:val="20"/>
                <w:szCs w:val="20"/>
                <w:highlight w:val="lightGray"/>
              </w:rPr>
              <w:t>-</w:t>
            </w:r>
          </w:p>
        </w:tc>
      </w:tr>
      <w:tr w:rsidR="000152C6" w14:paraId="4AF210E2" w14:textId="77777777" w:rsidTr="00BC5A4D">
        <w:trPr>
          <w:trHeight w:val="255"/>
          <w:jc w:val="center"/>
        </w:trPr>
        <w:tc>
          <w:tcPr>
            <w:tcW w:w="2240" w:type="dxa"/>
            <w:tcBorders>
              <w:top w:val="nil"/>
              <w:left w:val="single" w:sz="4" w:space="0" w:color="auto"/>
              <w:bottom w:val="single" w:sz="4" w:space="0" w:color="auto"/>
              <w:right w:val="single" w:sz="4" w:space="0" w:color="auto"/>
            </w:tcBorders>
            <w:shd w:val="clear" w:color="auto" w:fill="auto"/>
            <w:noWrap/>
            <w:vAlign w:val="center"/>
          </w:tcPr>
          <w:p w14:paraId="10BB33DA" w14:textId="77777777" w:rsidR="000152C6" w:rsidRDefault="000152C6" w:rsidP="00BC5A4D">
            <w:pPr>
              <w:jc w:val="center"/>
              <w:rPr>
                <w:sz w:val="20"/>
                <w:szCs w:val="20"/>
              </w:rPr>
            </w:pPr>
            <w:r>
              <w:rPr>
                <w:sz w:val="20"/>
                <w:szCs w:val="20"/>
              </w:rPr>
              <w:t>Réticulés</w:t>
            </w:r>
          </w:p>
        </w:tc>
        <w:tc>
          <w:tcPr>
            <w:tcW w:w="340" w:type="dxa"/>
            <w:tcBorders>
              <w:top w:val="nil"/>
              <w:left w:val="nil"/>
              <w:bottom w:val="single" w:sz="4" w:space="0" w:color="auto"/>
              <w:right w:val="single" w:sz="4" w:space="0" w:color="auto"/>
            </w:tcBorders>
            <w:shd w:val="clear" w:color="auto" w:fill="auto"/>
            <w:noWrap/>
            <w:vAlign w:val="center"/>
          </w:tcPr>
          <w:p w14:paraId="78C0F028" w14:textId="369134AC" w:rsidR="000152C6" w:rsidRPr="00716EB1" w:rsidRDefault="00000000" w:rsidP="00BC5A4D">
            <w:pPr>
              <w:jc w:val="center"/>
              <w:rPr>
                <w:sz w:val="16"/>
                <w:szCs w:val="16"/>
              </w:rPr>
            </w:pPr>
            <w:hyperlink r:id="rId13702" w:anchor="Desc_ZIVGIIIR23A" w:history="1">
              <w:r w:rsidR="000152C6" w:rsidRPr="00716EB1">
                <w:rPr>
                  <w:rStyle w:val="Hyperlink"/>
                  <w:sz w:val="16"/>
                  <w:szCs w:val="16"/>
                </w:rPr>
                <w:t>ZIVGIIIR23A</w:t>
              </w:r>
            </w:hyperlink>
          </w:p>
          <w:p w14:paraId="1CCA370E" w14:textId="20A61B46" w:rsidR="000152C6" w:rsidRPr="00716EB1" w:rsidRDefault="00000000" w:rsidP="00BC5A4D">
            <w:pPr>
              <w:jc w:val="center"/>
              <w:rPr>
                <w:sz w:val="16"/>
                <w:szCs w:val="16"/>
              </w:rPr>
            </w:pPr>
            <w:hyperlink r:id="rId13703" w:anchor="Desc_ZXVIIGIIR56delta" w:history="1">
              <w:r w:rsidR="000152C6" w:rsidRPr="00716EB1">
                <w:rPr>
                  <w:rStyle w:val="Hyperlink"/>
                  <w:sz w:val="16"/>
                  <w:szCs w:val="16"/>
                </w:rPr>
                <w:t>ZXVIIGIIR56@d</w:t>
              </w:r>
            </w:hyperlink>
          </w:p>
          <w:p w14:paraId="14AEC5C4" w14:textId="2BB3BB85" w:rsidR="000152C6" w:rsidRPr="00716EB1" w:rsidRDefault="00000000" w:rsidP="00BC5A4D">
            <w:pPr>
              <w:jc w:val="center"/>
              <w:rPr>
                <w:sz w:val="16"/>
                <w:szCs w:val="16"/>
              </w:rPr>
            </w:pPr>
            <w:hyperlink r:id="rId13704" w:anchor="Desc_ZIVGIIIR15C" w:history="1">
              <w:r w:rsidR="000152C6" w:rsidRPr="00716EB1">
                <w:rPr>
                  <w:rStyle w:val="Hyperlink"/>
                  <w:sz w:val="16"/>
                  <w:szCs w:val="16"/>
                </w:rPr>
                <w:t>ZIVGIIIR15C</w:t>
              </w:r>
            </w:hyperlink>
          </w:p>
          <w:p w14:paraId="0FE5B417" w14:textId="4427D4E5" w:rsidR="000152C6" w:rsidRDefault="00000000" w:rsidP="00BC5A4D">
            <w:pPr>
              <w:jc w:val="center"/>
              <w:rPr>
                <w:sz w:val="20"/>
                <w:szCs w:val="20"/>
              </w:rPr>
            </w:pPr>
            <w:hyperlink r:id="rId13705" w:anchor="Desc_ZVIIIGIIIR32" w:history="1">
              <w:r w:rsidR="000152C6" w:rsidRPr="00716EB1">
                <w:rPr>
                  <w:rStyle w:val="Hyperlink"/>
                  <w:sz w:val="16"/>
                  <w:szCs w:val="16"/>
                </w:rPr>
                <w:t>ZVIIIGIIIR3(2)</w:t>
              </w:r>
            </w:hyperlink>
          </w:p>
        </w:tc>
        <w:tc>
          <w:tcPr>
            <w:tcW w:w="340" w:type="dxa"/>
            <w:tcBorders>
              <w:top w:val="nil"/>
              <w:left w:val="nil"/>
              <w:bottom w:val="single" w:sz="4" w:space="0" w:color="auto"/>
              <w:right w:val="single" w:sz="4" w:space="0" w:color="auto"/>
            </w:tcBorders>
            <w:shd w:val="clear" w:color="auto" w:fill="auto"/>
            <w:noWrap/>
            <w:vAlign w:val="center"/>
          </w:tcPr>
          <w:p w14:paraId="7A3A9F8F"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36081C8C"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703BFA67"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48022F90"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16E781C1"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4A6985CE"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4D3F0E9F"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0720BAFD"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0DB22B7E"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073B415E"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0747564B"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56C635FD"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0D121456"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09A2F087" w14:textId="77777777" w:rsidR="000152C6" w:rsidRPr="00C6446F" w:rsidRDefault="000152C6" w:rsidP="00BC5A4D">
            <w:pPr>
              <w:jc w:val="center"/>
              <w:rPr>
                <w:sz w:val="20"/>
                <w:szCs w:val="20"/>
                <w:highlight w:val="lightGray"/>
              </w:rPr>
            </w:pPr>
            <w:r w:rsidRPr="00C6446F">
              <w:rPr>
                <w:sz w:val="20"/>
                <w:szCs w:val="20"/>
                <w:highlight w:val="lightGray"/>
              </w:rPr>
              <w:t>-</w:t>
            </w:r>
          </w:p>
        </w:tc>
      </w:tr>
      <w:tr w:rsidR="000152C6" w14:paraId="1FB3CE10" w14:textId="77777777" w:rsidTr="00BC5A4D">
        <w:trPr>
          <w:trHeight w:val="255"/>
          <w:jc w:val="center"/>
        </w:trPr>
        <w:tc>
          <w:tcPr>
            <w:tcW w:w="2240" w:type="dxa"/>
            <w:tcBorders>
              <w:top w:val="nil"/>
              <w:left w:val="single" w:sz="4" w:space="0" w:color="auto"/>
              <w:bottom w:val="single" w:sz="4" w:space="0" w:color="auto"/>
              <w:right w:val="single" w:sz="4" w:space="0" w:color="auto"/>
            </w:tcBorders>
            <w:shd w:val="clear" w:color="auto" w:fill="auto"/>
            <w:noWrap/>
            <w:vAlign w:val="center"/>
          </w:tcPr>
          <w:p w14:paraId="437E7D87" w14:textId="1DC29962" w:rsidR="000152C6" w:rsidRDefault="00000000" w:rsidP="00BC5A4D">
            <w:pPr>
              <w:jc w:val="center"/>
              <w:rPr>
                <w:sz w:val="20"/>
                <w:szCs w:val="20"/>
              </w:rPr>
            </w:pPr>
            <w:hyperlink r:id="rId13706" w:anchor="Typ_Bego_Topographies" w:history="1">
              <w:r w:rsidR="000152C6" w:rsidRPr="00472AB2">
                <w:rPr>
                  <w:rStyle w:val="Hyperlink"/>
                  <w:sz w:val="20"/>
                  <w:szCs w:val="20"/>
                </w:rPr>
                <w:t>Topographies</w:t>
              </w:r>
            </w:hyperlink>
          </w:p>
        </w:tc>
        <w:tc>
          <w:tcPr>
            <w:tcW w:w="340" w:type="dxa"/>
            <w:tcBorders>
              <w:top w:val="nil"/>
              <w:left w:val="nil"/>
              <w:bottom w:val="single" w:sz="4" w:space="0" w:color="auto"/>
              <w:right w:val="single" w:sz="4" w:space="0" w:color="auto"/>
            </w:tcBorders>
            <w:shd w:val="clear" w:color="auto" w:fill="auto"/>
            <w:noWrap/>
            <w:vAlign w:val="center"/>
          </w:tcPr>
          <w:p w14:paraId="66A26C32"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001DB74C"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0F0D9F20"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189E512A" w14:textId="77777777" w:rsidR="000152C6" w:rsidRDefault="000152C6" w:rsidP="00BC5A4D">
            <w:pPr>
              <w:jc w:val="center"/>
              <w:rPr>
                <w:sz w:val="20"/>
                <w:szCs w:val="20"/>
              </w:rPr>
            </w:pPr>
            <w:r>
              <w:rPr>
                <w:sz w:val="20"/>
                <w:szCs w:val="20"/>
              </w:rPr>
              <w:t>O</w:t>
            </w:r>
          </w:p>
        </w:tc>
        <w:tc>
          <w:tcPr>
            <w:tcW w:w="340" w:type="dxa"/>
            <w:tcBorders>
              <w:top w:val="nil"/>
              <w:left w:val="nil"/>
              <w:bottom w:val="single" w:sz="4" w:space="0" w:color="auto"/>
              <w:right w:val="single" w:sz="4" w:space="0" w:color="auto"/>
            </w:tcBorders>
            <w:shd w:val="clear" w:color="auto" w:fill="auto"/>
            <w:noWrap/>
            <w:vAlign w:val="center"/>
          </w:tcPr>
          <w:p w14:paraId="0C9C857E"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6BB9F883"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587F9F66"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3312E7FE"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775AD03D"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71F3B39C"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2D3E66D4"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4DFB8FEF"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46CD9126"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57464A07"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3E92C59C" w14:textId="77777777" w:rsidR="000152C6" w:rsidRPr="00C6446F" w:rsidRDefault="000152C6" w:rsidP="00BC5A4D">
            <w:pPr>
              <w:jc w:val="center"/>
              <w:rPr>
                <w:sz w:val="20"/>
                <w:szCs w:val="20"/>
                <w:highlight w:val="lightGray"/>
              </w:rPr>
            </w:pPr>
            <w:r w:rsidRPr="00C6446F">
              <w:rPr>
                <w:sz w:val="20"/>
                <w:szCs w:val="20"/>
                <w:highlight w:val="lightGray"/>
              </w:rPr>
              <w:t>-</w:t>
            </w:r>
          </w:p>
        </w:tc>
      </w:tr>
      <w:tr w:rsidR="000152C6" w14:paraId="4DBA3AC9" w14:textId="77777777" w:rsidTr="00BC5A4D">
        <w:trPr>
          <w:trHeight w:val="255"/>
          <w:jc w:val="center"/>
        </w:trPr>
        <w:tc>
          <w:tcPr>
            <w:tcW w:w="2240" w:type="dxa"/>
            <w:tcBorders>
              <w:top w:val="nil"/>
              <w:left w:val="single" w:sz="4" w:space="0" w:color="auto"/>
              <w:bottom w:val="single" w:sz="4" w:space="0" w:color="auto"/>
              <w:right w:val="single" w:sz="4" w:space="0" w:color="auto"/>
            </w:tcBorders>
            <w:shd w:val="clear" w:color="auto" w:fill="auto"/>
            <w:noWrap/>
            <w:vAlign w:val="center"/>
          </w:tcPr>
          <w:p w14:paraId="4FF4EDDD" w14:textId="0ED1D5A2" w:rsidR="000152C6" w:rsidRDefault="00000000" w:rsidP="00BC5A4D">
            <w:pPr>
              <w:jc w:val="center"/>
              <w:rPr>
                <w:sz w:val="20"/>
                <w:szCs w:val="20"/>
              </w:rPr>
            </w:pPr>
            <w:hyperlink r:id="rId13707" w:anchor="Typ_Bego_Figures_Franges" w:history="1">
              <w:r w:rsidR="000152C6" w:rsidRPr="005F43BC">
                <w:rPr>
                  <w:rStyle w:val="Hyperlink"/>
                  <w:sz w:val="20"/>
                  <w:szCs w:val="20"/>
                </w:rPr>
                <w:t>Figures à Franges</w:t>
              </w:r>
            </w:hyperlink>
          </w:p>
        </w:tc>
        <w:tc>
          <w:tcPr>
            <w:tcW w:w="340" w:type="dxa"/>
            <w:tcBorders>
              <w:top w:val="nil"/>
              <w:left w:val="nil"/>
              <w:bottom w:val="single" w:sz="4" w:space="0" w:color="auto"/>
              <w:right w:val="single" w:sz="4" w:space="0" w:color="auto"/>
            </w:tcBorders>
            <w:shd w:val="clear" w:color="auto" w:fill="auto"/>
            <w:noWrap/>
            <w:vAlign w:val="center"/>
          </w:tcPr>
          <w:p w14:paraId="02561E04"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3CCA340E"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343BC432"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73E28B1A"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54FF5596"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6283401E" w14:textId="77777777" w:rsidR="000152C6" w:rsidRDefault="000152C6" w:rsidP="00BC5A4D">
            <w:pPr>
              <w:jc w:val="center"/>
              <w:rPr>
                <w:sz w:val="20"/>
                <w:szCs w:val="20"/>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603FBCED"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083FBDDF"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1063CB76"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5F81313A"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7A4A6338"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12CD63CB"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6C7A0D61"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216029A4"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012A4589" w14:textId="77777777" w:rsidR="000152C6" w:rsidRPr="00C6446F" w:rsidRDefault="000152C6" w:rsidP="00BC5A4D">
            <w:pPr>
              <w:jc w:val="center"/>
              <w:rPr>
                <w:sz w:val="20"/>
                <w:szCs w:val="20"/>
                <w:highlight w:val="lightGray"/>
              </w:rPr>
            </w:pPr>
            <w:r w:rsidRPr="00C6446F">
              <w:rPr>
                <w:sz w:val="20"/>
                <w:szCs w:val="20"/>
                <w:highlight w:val="lightGray"/>
              </w:rPr>
              <w:t>-</w:t>
            </w:r>
          </w:p>
        </w:tc>
      </w:tr>
      <w:tr w:rsidR="000152C6" w14:paraId="0F63E27D" w14:textId="77777777" w:rsidTr="00BC5A4D">
        <w:trPr>
          <w:trHeight w:val="255"/>
          <w:jc w:val="center"/>
        </w:trPr>
        <w:tc>
          <w:tcPr>
            <w:tcW w:w="2240" w:type="dxa"/>
            <w:tcBorders>
              <w:top w:val="nil"/>
              <w:left w:val="single" w:sz="4" w:space="0" w:color="auto"/>
              <w:bottom w:val="single" w:sz="4" w:space="0" w:color="auto"/>
              <w:right w:val="single" w:sz="4" w:space="0" w:color="auto"/>
            </w:tcBorders>
            <w:shd w:val="clear" w:color="auto" w:fill="auto"/>
            <w:noWrap/>
            <w:vAlign w:val="center"/>
          </w:tcPr>
          <w:p w14:paraId="7C6E1CB0" w14:textId="73C95760" w:rsidR="000152C6" w:rsidRDefault="00000000" w:rsidP="00BC5A4D">
            <w:pPr>
              <w:jc w:val="center"/>
              <w:rPr>
                <w:sz w:val="20"/>
                <w:szCs w:val="20"/>
              </w:rPr>
            </w:pPr>
            <w:hyperlink r:id="rId13708" w:anchor="Typ_Bego_Peaux" w:history="1">
              <w:r w:rsidR="000152C6" w:rsidRPr="00472AB2">
                <w:rPr>
                  <w:rStyle w:val="Hyperlink"/>
                  <w:sz w:val="20"/>
                  <w:szCs w:val="20"/>
                </w:rPr>
                <w:t>Peaux</w:t>
              </w:r>
            </w:hyperlink>
          </w:p>
        </w:tc>
        <w:tc>
          <w:tcPr>
            <w:tcW w:w="340" w:type="dxa"/>
            <w:tcBorders>
              <w:top w:val="nil"/>
              <w:left w:val="nil"/>
              <w:bottom w:val="single" w:sz="4" w:space="0" w:color="auto"/>
              <w:right w:val="single" w:sz="4" w:space="0" w:color="auto"/>
            </w:tcBorders>
            <w:shd w:val="clear" w:color="auto" w:fill="auto"/>
            <w:noWrap/>
            <w:vAlign w:val="center"/>
          </w:tcPr>
          <w:p w14:paraId="274F9848" w14:textId="77777777" w:rsidR="000152C6" w:rsidRDefault="000152C6" w:rsidP="00BC5A4D">
            <w:pPr>
              <w:jc w:val="center"/>
              <w:rPr>
                <w:sz w:val="20"/>
                <w:szCs w:val="20"/>
              </w:rPr>
            </w:pPr>
            <w:r>
              <w:rPr>
                <w:sz w:val="20"/>
                <w:szCs w:val="20"/>
              </w:rPr>
              <w:t>O</w:t>
            </w:r>
          </w:p>
        </w:tc>
        <w:tc>
          <w:tcPr>
            <w:tcW w:w="340" w:type="dxa"/>
            <w:tcBorders>
              <w:top w:val="nil"/>
              <w:left w:val="nil"/>
              <w:bottom w:val="single" w:sz="4" w:space="0" w:color="auto"/>
              <w:right w:val="single" w:sz="4" w:space="0" w:color="auto"/>
            </w:tcBorders>
            <w:shd w:val="clear" w:color="auto" w:fill="auto"/>
            <w:noWrap/>
            <w:vAlign w:val="center"/>
          </w:tcPr>
          <w:p w14:paraId="3391BDE0"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792E0B4B"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7674430A"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653CCE24" w14:textId="77777777" w:rsidR="000152C6" w:rsidRDefault="000152C6" w:rsidP="00BC5A4D">
            <w:pPr>
              <w:jc w:val="center"/>
              <w:rPr>
                <w:sz w:val="20"/>
                <w:szCs w:val="20"/>
              </w:rPr>
            </w:pPr>
            <w:r>
              <w:rPr>
                <w:sz w:val="20"/>
                <w:szCs w:val="20"/>
              </w:rPr>
              <w:t>O</w:t>
            </w:r>
          </w:p>
        </w:tc>
        <w:tc>
          <w:tcPr>
            <w:tcW w:w="340" w:type="dxa"/>
            <w:tcBorders>
              <w:top w:val="nil"/>
              <w:left w:val="nil"/>
              <w:bottom w:val="single" w:sz="4" w:space="0" w:color="auto"/>
              <w:right w:val="single" w:sz="4" w:space="0" w:color="auto"/>
            </w:tcBorders>
            <w:shd w:val="clear" w:color="auto" w:fill="auto"/>
            <w:noWrap/>
            <w:vAlign w:val="center"/>
          </w:tcPr>
          <w:p w14:paraId="68BD307D"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3CFA1D74"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6248B026"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199A86D0"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58328758"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257F1423"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17343C0A"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49EFFD63"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16D889D2"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0C2C0260" w14:textId="77777777" w:rsidR="000152C6" w:rsidRPr="00C6446F" w:rsidRDefault="000152C6" w:rsidP="00BC5A4D">
            <w:pPr>
              <w:jc w:val="center"/>
              <w:rPr>
                <w:sz w:val="20"/>
                <w:szCs w:val="20"/>
                <w:highlight w:val="lightGray"/>
              </w:rPr>
            </w:pPr>
            <w:r w:rsidRPr="00C6446F">
              <w:rPr>
                <w:sz w:val="20"/>
                <w:szCs w:val="20"/>
                <w:highlight w:val="lightGray"/>
              </w:rPr>
              <w:t>-</w:t>
            </w:r>
          </w:p>
        </w:tc>
      </w:tr>
      <w:tr w:rsidR="000152C6" w14:paraId="718B8477" w14:textId="77777777" w:rsidTr="00BC5A4D">
        <w:trPr>
          <w:trHeight w:val="255"/>
          <w:jc w:val="center"/>
        </w:trPr>
        <w:tc>
          <w:tcPr>
            <w:tcW w:w="2240" w:type="dxa"/>
            <w:tcBorders>
              <w:top w:val="nil"/>
              <w:left w:val="single" w:sz="4" w:space="0" w:color="auto"/>
              <w:bottom w:val="single" w:sz="4" w:space="0" w:color="auto"/>
              <w:right w:val="single" w:sz="4" w:space="0" w:color="auto"/>
            </w:tcBorders>
            <w:shd w:val="clear" w:color="auto" w:fill="auto"/>
            <w:noWrap/>
            <w:vAlign w:val="center"/>
          </w:tcPr>
          <w:p w14:paraId="05F47F13" w14:textId="77777777" w:rsidR="000152C6" w:rsidRDefault="000152C6" w:rsidP="00BC5A4D">
            <w:pPr>
              <w:jc w:val="center"/>
              <w:rPr>
                <w:sz w:val="20"/>
                <w:szCs w:val="20"/>
              </w:rPr>
            </w:pPr>
            <w:r>
              <w:rPr>
                <w:sz w:val="20"/>
                <w:szCs w:val="20"/>
              </w:rPr>
              <w:t>Plages</w:t>
            </w:r>
          </w:p>
        </w:tc>
        <w:tc>
          <w:tcPr>
            <w:tcW w:w="340" w:type="dxa"/>
            <w:tcBorders>
              <w:top w:val="nil"/>
              <w:left w:val="nil"/>
              <w:bottom w:val="single" w:sz="4" w:space="0" w:color="auto"/>
              <w:right w:val="single" w:sz="4" w:space="0" w:color="auto"/>
            </w:tcBorders>
            <w:shd w:val="clear" w:color="auto" w:fill="auto"/>
            <w:noWrap/>
            <w:vAlign w:val="center"/>
          </w:tcPr>
          <w:p w14:paraId="0FBBAF15"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2E386E6E"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45F13579"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519D2FAF"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163B266B" w14:textId="77777777" w:rsidR="000152C6" w:rsidRDefault="000152C6" w:rsidP="00BC5A4D">
            <w:pPr>
              <w:jc w:val="center"/>
              <w:rPr>
                <w:sz w:val="20"/>
                <w:szCs w:val="20"/>
              </w:rPr>
            </w:pPr>
            <w:r>
              <w:rPr>
                <w:sz w:val="20"/>
                <w:szCs w:val="20"/>
              </w:rPr>
              <w:t>O</w:t>
            </w:r>
          </w:p>
        </w:tc>
        <w:tc>
          <w:tcPr>
            <w:tcW w:w="340" w:type="dxa"/>
            <w:tcBorders>
              <w:top w:val="nil"/>
              <w:left w:val="nil"/>
              <w:bottom w:val="single" w:sz="4" w:space="0" w:color="auto"/>
              <w:right w:val="single" w:sz="4" w:space="0" w:color="auto"/>
            </w:tcBorders>
            <w:shd w:val="clear" w:color="auto" w:fill="auto"/>
            <w:noWrap/>
            <w:vAlign w:val="center"/>
          </w:tcPr>
          <w:p w14:paraId="763D822D"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30B7F81A" w14:textId="77777777" w:rsidR="000152C6" w:rsidRDefault="000152C6" w:rsidP="00BC5A4D">
            <w:pPr>
              <w:jc w:val="center"/>
              <w:rPr>
                <w:sz w:val="20"/>
                <w:szCs w:val="20"/>
              </w:rPr>
            </w:pPr>
            <w:r>
              <w:rPr>
                <w:sz w:val="20"/>
                <w:szCs w:val="20"/>
              </w:rPr>
              <w:t>O</w:t>
            </w:r>
          </w:p>
        </w:tc>
        <w:tc>
          <w:tcPr>
            <w:tcW w:w="340" w:type="dxa"/>
            <w:tcBorders>
              <w:top w:val="nil"/>
              <w:left w:val="nil"/>
              <w:bottom w:val="single" w:sz="4" w:space="0" w:color="auto"/>
              <w:right w:val="single" w:sz="4" w:space="0" w:color="auto"/>
            </w:tcBorders>
            <w:shd w:val="clear" w:color="auto" w:fill="auto"/>
            <w:noWrap/>
            <w:vAlign w:val="center"/>
          </w:tcPr>
          <w:p w14:paraId="1CB5CBBF" w14:textId="77777777" w:rsidR="000152C6" w:rsidRDefault="000152C6" w:rsidP="00BC5A4D">
            <w:pPr>
              <w:jc w:val="center"/>
              <w:rPr>
                <w:sz w:val="20"/>
                <w:szCs w:val="20"/>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0556311D"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56A6C707"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572E38CC"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2345E179"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4AE79FFF"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32F1C697"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005C573E" w14:textId="77777777" w:rsidR="000152C6" w:rsidRPr="00C6446F" w:rsidRDefault="000152C6" w:rsidP="00BC5A4D">
            <w:pPr>
              <w:jc w:val="center"/>
              <w:rPr>
                <w:sz w:val="20"/>
                <w:szCs w:val="20"/>
                <w:highlight w:val="lightGray"/>
              </w:rPr>
            </w:pPr>
            <w:r w:rsidRPr="00C6446F">
              <w:rPr>
                <w:sz w:val="20"/>
                <w:szCs w:val="20"/>
                <w:highlight w:val="lightGray"/>
              </w:rPr>
              <w:t>-</w:t>
            </w:r>
          </w:p>
        </w:tc>
      </w:tr>
      <w:tr w:rsidR="000152C6" w14:paraId="337C9DCE" w14:textId="77777777" w:rsidTr="00BC5A4D">
        <w:trPr>
          <w:trHeight w:val="255"/>
          <w:jc w:val="center"/>
        </w:trPr>
        <w:tc>
          <w:tcPr>
            <w:tcW w:w="2240" w:type="dxa"/>
            <w:tcBorders>
              <w:top w:val="nil"/>
              <w:left w:val="single" w:sz="4" w:space="0" w:color="auto"/>
              <w:bottom w:val="single" w:sz="4" w:space="0" w:color="auto"/>
              <w:right w:val="single" w:sz="4" w:space="0" w:color="auto"/>
            </w:tcBorders>
            <w:shd w:val="clear" w:color="auto" w:fill="auto"/>
            <w:noWrap/>
            <w:vAlign w:val="center"/>
          </w:tcPr>
          <w:p w14:paraId="1065CA1D" w14:textId="77777777" w:rsidR="000152C6" w:rsidRDefault="000152C6" w:rsidP="00BC5A4D">
            <w:pPr>
              <w:jc w:val="center"/>
              <w:rPr>
                <w:sz w:val="20"/>
                <w:szCs w:val="20"/>
              </w:rPr>
            </w:pPr>
            <w:r>
              <w:rPr>
                <w:sz w:val="20"/>
                <w:szCs w:val="20"/>
              </w:rPr>
              <w:t>Poignards</w:t>
            </w:r>
          </w:p>
        </w:tc>
        <w:tc>
          <w:tcPr>
            <w:tcW w:w="340" w:type="dxa"/>
            <w:tcBorders>
              <w:top w:val="nil"/>
              <w:left w:val="nil"/>
              <w:bottom w:val="single" w:sz="4" w:space="0" w:color="auto"/>
              <w:right w:val="single" w:sz="4" w:space="0" w:color="auto"/>
            </w:tcBorders>
            <w:shd w:val="clear" w:color="auto" w:fill="auto"/>
            <w:noWrap/>
            <w:vAlign w:val="center"/>
          </w:tcPr>
          <w:p w14:paraId="2C076638"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32E94836"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3A841F9A"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79BD2491"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6830D5C5"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3485D397"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0D130659"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2DE74A8B"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1D23718B"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73C79A10"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4B6E5D56"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63FF7A17"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5AFBB9FE"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061B25DC"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5A882191" w14:textId="77777777" w:rsidR="000152C6" w:rsidRPr="00C6446F" w:rsidRDefault="000152C6" w:rsidP="00BC5A4D">
            <w:pPr>
              <w:jc w:val="center"/>
              <w:rPr>
                <w:sz w:val="20"/>
                <w:szCs w:val="20"/>
                <w:highlight w:val="lightGray"/>
              </w:rPr>
            </w:pPr>
            <w:r w:rsidRPr="00C6446F">
              <w:rPr>
                <w:sz w:val="20"/>
                <w:szCs w:val="20"/>
                <w:highlight w:val="lightGray"/>
              </w:rPr>
              <w:t>-</w:t>
            </w:r>
          </w:p>
        </w:tc>
      </w:tr>
      <w:tr w:rsidR="000152C6" w14:paraId="234D84CA" w14:textId="77777777" w:rsidTr="00BC5A4D">
        <w:trPr>
          <w:trHeight w:val="255"/>
          <w:jc w:val="center"/>
        </w:trPr>
        <w:tc>
          <w:tcPr>
            <w:tcW w:w="2240" w:type="dxa"/>
            <w:tcBorders>
              <w:top w:val="nil"/>
              <w:left w:val="single" w:sz="4" w:space="0" w:color="auto"/>
              <w:bottom w:val="single" w:sz="4" w:space="0" w:color="auto"/>
              <w:right w:val="single" w:sz="4" w:space="0" w:color="auto"/>
            </w:tcBorders>
            <w:shd w:val="clear" w:color="auto" w:fill="auto"/>
            <w:noWrap/>
            <w:vAlign w:val="center"/>
          </w:tcPr>
          <w:p w14:paraId="4EBEB16A" w14:textId="77777777" w:rsidR="000152C6" w:rsidRDefault="000152C6" w:rsidP="00BC5A4D">
            <w:pPr>
              <w:jc w:val="center"/>
              <w:rPr>
                <w:sz w:val="20"/>
                <w:szCs w:val="20"/>
              </w:rPr>
            </w:pPr>
            <w:r>
              <w:rPr>
                <w:sz w:val="20"/>
                <w:szCs w:val="20"/>
              </w:rPr>
              <w:t>Hallebardes</w:t>
            </w:r>
          </w:p>
        </w:tc>
        <w:tc>
          <w:tcPr>
            <w:tcW w:w="340" w:type="dxa"/>
            <w:tcBorders>
              <w:top w:val="nil"/>
              <w:left w:val="nil"/>
              <w:bottom w:val="single" w:sz="4" w:space="0" w:color="auto"/>
              <w:right w:val="single" w:sz="4" w:space="0" w:color="auto"/>
            </w:tcBorders>
            <w:shd w:val="clear" w:color="auto" w:fill="auto"/>
            <w:noWrap/>
            <w:vAlign w:val="center"/>
          </w:tcPr>
          <w:p w14:paraId="04A91796"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65FA946E"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591D2FFA"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4FC678DD"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0C179778"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001AA0A1"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1890DF49"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08D2C01A"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1820595B"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2C10AEAA" w14:textId="77777777" w:rsidR="000152C6" w:rsidRDefault="000152C6" w:rsidP="00BC5A4D">
            <w:pPr>
              <w:jc w:val="center"/>
              <w:rPr>
                <w:sz w:val="20"/>
                <w:szCs w:val="20"/>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17097B0B"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61C22564"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702169B5"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4CE132AC"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7661DC4E" w14:textId="77777777" w:rsidR="000152C6" w:rsidRPr="00C6446F" w:rsidRDefault="000152C6" w:rsidP="00BC5A4D">
            <w:pPr>
              <w:jc w:val="center"/>
              <w:rPr>
                <w:sz w:val="20"/>
                <w:szCs w:val="20"/>
                <w:highlight w:val="lightGray"/>
              </w:rPr>
            </w:pPr>
            <w:r w:rsidRPr="00C6446F">
              <w:rPr>
                <w:sz w:val="20"/>
                <w:szCs w:val="20"/>
                <w:highlight w:val="lightGray"/>
              </w:rPr>
              <w:t>-</w:t>
            </w:r>
          </w:p>
        </w:tc>
      </w:tr>
      <w:tr w:rsidR="000152C6" w14:paraId="1C3F6AB5" w14:textId="77777777" w:rsidTr="00BC5A4D">
        <w:trPr>
          <w:trHeight w:val="255"/>
          <w:jc w:val="center"/>
        </w:trPr>
        <w:tc>
          <w:tcPr>
            <w:tcW w:w="2240" w:type="dxa"/>
            <w:tcBorders>
              <w:top w:val="nil"/>
              <w:left w:val="single" w:sz="4" w:space="0" w:color="auto"/>
              <w:bottom w:val="single" w:sz="4" w:space="0" w:color="auto"/>
              <w:right w:val="single" w:sz="4" w:space="0" w:color="auto"/>
            </w:tcBorders>
            <w:shd w:val="clear" w:color="auto" w:fill="auto"/>
            <w:noWrap/>
            <w:vAlign w:val="center"/>
          </w:tcPr>
          <w:p w14:paraId="6FEBF4F3" w14:textId="77777777" w:rsidR="000152C6" w:rsidRDefault="000152C6" w:rsidP="00BC5A4D">
            <w:pPr>
              <w:jc w:val="center"/>
              <w:rPr>
                <w:sz w:val="20"/>
                <w:szCs w:val="20"/>
              </w:rPr>
            </w:pPr>
            <w:r>
              <w:rPr>
                <w:sz w:val="20"/>
                <w:szCs w:val="20"/>
              </w:rPr>
              <w:t>Haches</w:t>
            </w:r>
          </w:p>
        </w:tc>
        <w:tc>
          <w:tcPr>
            <w:tcW w:w="340" w:type="dxa"/>
            <w:tcBorders>
              <w:top w:val="nil"/>
              <w:left w:val="nil"/>
              <w:bottom w:val="single" w:sz="4" w:space="0" w:color="auto"/>
              <w:right w:val="single" w:sz="4" w:space="0" w:color="auto"/>
            </w:tcBorders>
            <w:shd w:val="clear" w:color="auto" w:fill="auto"/>
            <w:noWrap/>
            <w:vAlign w:val="center"/>
          </w:tcPr>
          <w:p w14:paraId="4A20F7A0"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6DC89DF2"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4460518A"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3E24E217"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280266B9"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7F2B7CED"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4264995E"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285C7BFF"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7F0DBF19"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4D691DA3"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54A2E449"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081C97D8"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4BF9EC58"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4DECD29F"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1158F1C2" w14:textId="77777777" w:rsidR="000152C6" w:rsidRPr="00C6446F" w:rsidRDefault="000152C6" w:rsidP="00BC5A4D">
            <w:pPr>
              <w:jc w:val="center"/>
              <w:rPr>
                <w:sz w:val="20"/>
                <w:szCs w:val="20"/>
                <w:highlight w:val="lightGray"/>
              </w:rPr>
            </w:pPr>
            <w:r w:rsidRPr="00C6446F">
              <w:rPr>
                <w:sz w:val="20"/>
                <w:szCs w:val="20"/>
                <w:highlight w:val="lightGray"/>
              </w:rPr>
              <w:t>-</w:t>
            </w:r>
          </w:p>
        </w:tc>
      </w:tr>
      <w:tr w:rsidR="000152C6" w14:paraId="6B22EDB4" w14:textId="77777777" w:rsidTr="00BC5A4D">
        <w:trPr>
          <w:trHeight w:val="255"/>
          <w:jc w:val="center"/>
        </w:trPr>
        <w:tc>
          <w:tcPr>
            <w:tcW w:w="2240" w:type="dxa"/>
            <w:tcBorders>
              <w:top w:val="nil"/>
              <w:left w:val="single" w:sz="4" w:space="0" w:color="auto"/>
              <w:bottom w:val="single" w:sz="4" w:space="0" w:color="auto"/>
              <w:right w:val="single" w:sz="4" w:space="0" w:color="auto"/>
            </w:tcBorders>
            <w:shd w:val="clear" w:color="auto" w:fill="auto"/>
            <w:noWrap/>
            <w:vAlign w:val="center"/>
          </w:tcPr>
          <w:p w14:paraId="47ED6351" w14:textId="77777777" w:rsidR="000152C6" w:rsidRDefault="000152C6" w:rsidP="00BC5A4D">
            <w:pPr>
              <w:jc w:val="center"/>
              <w:rPr>
                <w:sz w:val="20"/>
                <w:szCs w:val="20"/>
              </w:rPr>
            </w:pPr>
            <w:r>
              <w:rPr>
                <w:sz w:val="20"/>
                <w:szCs w:val="20"/>
              </w:rPr>
              <w:t>Personnages</w:t>
            </w:r>
          </w:p>
        </w:tc>
        <w:tc>
          <w:tcPr>
            <w:tcW w:w="340" w:type="dxa"/>
            <w:tcBorders>
              <w:top w:val="nil"/>
              <w:left w:val="nil"/>
              <w:bottom w:val="single" w:sz="4" w:space="0" w:color="auto"/>
              <w:right w:val="single" w:sz="4" w:space="0" w:color="auto"/>
            </w:tcBorders>
            <w:shd w:val="clear" w:color="auto" w:fill="auto"/>
            <w:noWrap/>
            <w:vAlign w:val="center"/>
          </w:tcPr>
          <w:p w14:paraId="7907F1CA"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40D3CAA5"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1811E3F3"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0162AA1D"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4124BCED"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3970B840"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345940A0"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5F10F7A4"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28F92D4A"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7A4B3A22"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33022AC8"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752FFB04" w14:textId="77777777" w:rsidR="000152C6" w:rsidRDefault="000152C6" w:rsidP="00BC5A4D">
            <w:pPr>
              <w:jc w:val="center"/>
              <w:rPr>
                <w:sz w:val="20"/>
                <w:szCs w:val="20"/>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4CBDC9C7"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27F2C4EA"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277914E2" w14:textId="77777777" w:rsidR="000152C6" w:rsidRPr="00C6446F" w:rsidRDefault="000152C6" w:rsidP="00BC5A4D">
            <w:pPr>
              <w:jc w:val="center"/>
              <w:rPr>
                <w:sz w:val="20"/>
                <w:szCs w:val="20"/>
                <w:highlight w:val="lightGray"/>
              </w:rPr>
            </w:pPr>
            <w:r w:rsidRPr="00C6446F">
              <w:rPr>
                <w:sz w:val="20"/>
                <w:szCs w:val="20"/>
                <w:highlight w:val="lightGray"/>
              </w:rPr>
              <w:t>-</w:t>
            </w:r>
          </w:p>
        </w:tc>
      </w:tr>
      <w:tr w:rsidR="000152C6" w14:paraId="08F8634A" w14:textId="77777777" w:rsidTr="00BC5A4D">
        <w:trPr>
          <w:trHeight w:val="255"/>
          <w:jc w:val="center"/>
        </w:trPr>
        <w:tc>
          <w:tcPr>
            <w:tcW w:w="2240" w:type="dxa"/>
            <w:tcBorders>
              <w:top w:val="nil"/>
              <w:left w:val="single" w:sz="4" w:space="0" w:color="auto"/>
              <w:bottom w:val="single" w:sz="4" w:space="0" w:color="auto"/>
              <w:right w:val="single" w:sz="4" w:space="0" w:color="auto"/>
            </w:tcBorders>
            <w:shd w:val="clear" w:color="auto" w:fill="auto"/>
            <w:noWrap/>
            <w:vAlign w:val="center"/>
          </w:tcPr>
          <w:p w14:paraId="3605F6CC" w14:textId="3C66FEE7" w:rsidR="000152C6" w:rsidRDefault="00000000" w:rsidP="00BC5A4D">
            <w:pPr>
              <w:jc w:val="center"/>
              <w:rPr>
                <w:sz w:val="20"/>
                <w:szCs w:val="20"/>
              </w:rPr>
            </w:pPr>
            <w:hyperlink r:id="rId13709" w:anchor="Typ_Bego_Anthrop_Hb2" w:history="1">
              <w:r w:rsidR="000152C6" w:rsidRPr="00C6446F">
                <w:rPr>
                  <w:rStyle w:val="Hyperlink"/>
                  <w:sz w:val="20"/>
                  <w:szCs w:val="20"/>
                </w:rPr>
                <w:t>Orants</w:t>
              </w:r>
            </w:hyperlink>
          </w:p>
        </w:tc>
        <w:tc>
          <w:tcPr>
            <w:tcW w:w="340" w:type="dxa"/>
            <w:tcBorders>
              <w:top w:val="nil"/>
              <w:left w:val="nil"/>
              <w:bottom w:val="single" w:sz="4" w:space="0" w:color="auto"/>
              <w:right w:val="single" w:sz="4" w:space="0" w:color="auto"/>
            </w:tcBorders>
            <w:shd w:val="clear" w:color="auto" w:fill="auto"/>
            <w:noWrap/>
            <w:vAlign w:val="center"/>
          </w:tcPr>
          <w:p w14:paraId="1DD9B2DF" w14:textId="77777777" w:rsidR="000152C6" w:rsidRDefault="000152C6" w:rsidP="00BC5A4D">
            <w:pPr>
              <w:jc w:val="center"/>
              <w:rPr>
                <w:sz w:val="20"/>
                <w:szCs w:val="20"/>
              </w:rPr>
            </w:pPr>
            <w:r>
              <w:rPr>
                <w:sz w:val="20"/>
                <w:szCs w:val="20"/>
              </w:rPr>
              <w:t>O</w:t>
            </w:r>
          </w:p>
        </w:tc>
        <w:tc>
          <w:tcPr>
            <w:tcW w:w="340" w:type="dxa"/>
            <w:tcBorders>
              <w:top w:val="nil"/>
              <w:left w:val="nil"/>
              <w:bottom w:val="single" w:sz="4" w:space="0" w:color="auto"/>
              <w:right w:val="single" w:sz="4" w:space="0" w:color="auto"/>
            </w:tcBorders>
            <w:shd w:val="clear" w:color="auto" w:fill="auto"/>
            <w:noWrap/>
            <w:vAlign w:val="center"/>
          </w:tcPr>
          <w:p w14:paraId="43AFE8C8"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4E821D58"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70AC86E4"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25BFD570"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4B6BDFDC"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0477E147"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060A18EB"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4C6AA4B8"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323E0D46"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118FF586"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5ACAC6E8"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303D9916"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46269C8F"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5251034C" w14:textId="77777777" w:rsidR="000152C6" w:rsidRPr="00C6446F" w:rsidRDefault="000152C6" w:rsidP="00BC5A4D">
            <w:pPr>
              <w:jc w:val="center"/>
              <w:rPr>
                <w:sz w:val="20"/>
                <w:szCs w:val="20"/>
                <w:highlight w:val="lightGray"/>
              </w:rPr>
            </w:pPr>
            <w:r w:rsidRPr="00C6446F">
              <w:rPr>
                <w:sz w:val="20"/>
                <w:szCs w:val="20"/>
                <w:highlight w:val="lightGray"/>
              </w:rPr>
              <w:t>-</w:t>
            </w:r>
          </w:p>
        </w:tc>
      </w:tr>
      <w:tr w:rsidR="000152C6" w14:paraId="6C563534" w14:textId="77777777" w:rsidTr="00BC5A4D">
        <w:trPr>
          <w:trHeight w:val="255"/>
          <w:jc w:val="center"/>
        </w:trPr>
        <w:tc>
          <w:tcPr>
            <w:tcW w:w="2240" w:type="dxa"/>
            <w:tcBorders>
              <w:top w:val="nil"/>
              <w:left w:val="single" w:sz="4" w:space="0" w:color="auto"/>
              <w:bottom w:val="single" w:sz="4" w:space="0" w:color="auto"/>
              <w:right w:val="single" w:sz="4" w:space="0" w:color="auto"/>
            </w:tcBorders>
            <w:shd w:val="clear" w:color="auto" w:fill="auto"/>
            <w:noWrap/>
            <w:vAlign w:val="center"/>
          </w:tcPr>
          <w:p w14:paraId="3C05B7D8" w14:textId="77777777" w:rsidR="000152C6" w:rsidRDefault="000152C6" w:rsidP="00BC5A4D">
            <w:pPr>
              <w:jc w:val="center"/>
              <w:rPr>
                <w:sz w:val="20"/>
                <w:szCs w:val="20"/>
              </w:rPr>
            </w:pPr>
            <w:r>
              <w:rPr>
                <w:sz w:val="20"/>
                <w:szCs w:val="20"/>
              </w:rPr>
              <w:t>Cornif. Anthro.</w:t>
            </w:r>
          </w:p>
        </w:tc>
        <w:tc>
          <w:tcPr>
            <w:tcW w:w="340" w:type="dxa"/>
            <w:tcBorders>
              <w:top w:val="nil"/>
              <w:left w:val="nil"/>
              <w:bottom w:val="single" w:sz="4" w:space="0" w:color="auto"/>
              <w:right w:val="single" w:sz="4" w:space="0" w:color="auto"/>
            </w:tcBorders>
            <w:shd w:val="clear" w:color="auto" w:fill="auto"/>
            <w:noWrap/>
            <w:vAlign w:val="center"/>
          </w:tcPr>
          <w:p w14:paraId="426AA885" w14:textId="77777777" w:rsidR="000152C6" w:rsidRDefault="000152C6" w:rsidP="00BC5A4D">
            <w:pPr>
              <w:jc w:val="center"/>
              <w:rPr>
                <w:sz w:val="20"/>
                <w:szCs w:val="20"/>
              </w:rPr>
            </w:pPr>
            <w:r>
              <w:rPr>
                <w:sz w:val="20"/>
                <w:szCs w:val="20"/>
              </w:rPr>
              <w:t>O</w:t>
            </w:r>
          </w:p>
        </w:tc>
        <w:tc>
          <w:tcPr>
            <w:tcW w:w="340" w:type="dxa"/>
            <w:tcBorders>
              <w:top w:val="nil"/>
              <w:left w:val="nil"/>
              <w:bottom w:val="single" w:sz="4" w:space="0" w:color="auto"/>
              <w:right w:val="single" w:sz="4" w:space="0" w:color="auto"/>
            </w:tcBorders>
            <w:shd w:val="clear" w:color="auto" w:fill="auto"/>
            <w:noWrap/>
            <w:vAlign w:val="center"/>
          </w:tcPr>
          <w:p w14:paraId="10CFC1FF"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0D5218A6"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218856F2"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067C5610"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6AFE569D"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3A4DA4B8"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4FB4FF09"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6DA8CE17"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7FF72FAE"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48ED12A2"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49F0A465"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2FDFA4D6"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31C38008" w14:textId="77777777" w:rsidR="000152C6" w:rsidRPr="00C6446F" w:rsidRDefault="000152C6" w:rsidP="00BC5A4D">
            <w:pPr>
              <w:jc w:val="center"/>
              <w:rPr>
                <w:sz w:val="20"/>
                <w:szCs w:val="20"/>
                <w:highlight w:val="lightGray"/>
              </w:rPr>
            </w:pPr>
            <w:r w:rsidRPr="00C6446F">
              <w:rPr>
                <w:sz w:val="20"/>
                <w:szCs w:val="20"/>
                <w:highlight w:val="lightGray"/>
              </w:rPr>
              <w:t>-</w:t>
            </w:r>
          </w:p>
        </w:tc>
        <w:tc>
          <w:tcPr>
            <w:tcW w:w="340" w:type="dxa"/>
            <w:tcBorders>
              <w:top w:val="nil"/>
              <w:left w:val="nil"/>
              <w:bottom w:val="single" w:sz="4" w:space="0" w:color="auto"/>
              <w:right w:val="single" w:sz="4" w:space="0" w:color="auto"/>
            </w:tcBorders>
            <w:shd w:val="clear" w:color="auto" w:fill="auto"/>
            <w:noWrap/>
            <w:vAlign w:val="center"/>
          </w:tcPr>
          <w:p w14:paraId="34138807" w14:textId="77777777" w:rsidR="000152C6" w:rsidRPr="00C6446F" w:rsidRDefault="000152C6" w:rsidP="00BC5A4D">
            <w:pPr>
              <w:jc w:val="center"/>
              <w:rPr>
                <w:sz w:val="20"/>
                <w:szCs w:val="20"/>
                <w:highlight w:val="lightGray"/>
              </w:rPr>
            </w:pPr>
            <w:r w:rsidRPr="00C6446F">
              <w:rPr>
                <w:sz w:val="20"/>
                <w:szCs w:val="20"/>
                <w:highlight w:val="lightGray"/>
              </w:rPr>
              <w:t>-</w:t>
            </w:r>
          </w:p>
        </w:tc>
      </w:tr>
      <w:tr w:rsidR="000152C6" w14:paraId="787A0651" w14:textId="77777777" w:rsidTr="00BC5A4D">
        <w:trPr>
          <w:trHeight w:val="255"/>
          <w:jc w:val="center"/>
        </w:trPr>
        <w:tc>
          <w:tcPr>
            <w:tcW w:w="2240" w:type="dxa"/>
            <w:tcBorders>
              <w:top w:val="nil"/>
              <w:left w:val="single" w:sz="4" w:space="0" w:color="auto"/>
              <w:bottom w:val="single" w:sz="4" w:space="0" w:color="auto"/>
              <w:right w:val="single" w:sz="4" w:space="0" w:color="auto"/>
            </w:tcBorders>
            <w:shd w:val="clear" w:color="auto" w:fill="auto"/>
            <w:noWrap/>
            <w:vAlign w:val="center"/>
          </w:tcPr>
          <w:p w14:paraId="424402BA" w14:textId="77777777" w:rsidR="000152C6" w:rsidRDefault="000152C6" w:rsidP="00BC5A4D">
            <w:pPr>
              <w:jc w:val="center"/>
              <w:rPr>
                <w:sz w:val="20"/>
                <w:szCs w:val="20"/>
              </w:rPr>
            </w:pPr>
            <w:r>
              <w:rPr>
                <w:sz w:val="20"/>
                <w:szCs w:val="20"/>
              </w:rPr>
              <w:t>Grands Anthropomorphes</w:t>
            </w:r>
          </w:p>
        </w:tc>
        <w:tc>
          <w:tcPr>
            <w:tcW w:w="340" w:type="dxa"/>
            <w:tcBorders>
              <w:top w:val="nil"/>
              <w:left w:val="nil"/>
              <w:bottom w:val="single" w:sz="4" w:space="0" w:color="auto"/>
              <w:right w:val="single" w:sz="4" w:space="0" w:color="auto"/>
            </w:tcBorders>
            <w:shd w:val="clear" w:color="auto" w:fill="auto"/>
            <w:noWrap/>
            <w:vAlign w:val="center"/>
          </w:tcPr>
          <w:p w14:paraId="462976B5"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3FBBCF20"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2305E282"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33CF4D93"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32DFCAA8"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4E6E6918"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7CC2A44B"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5225C4A3"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0DF57091"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1BEC2BDE"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4E5B982C"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2AE9B67D"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630A9F77"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29949211" w14:textId="77777777" w:rsidR="000152C6" w:rsidRDefault="000152C6" w:rsidP="00BC5A4D">
            <w:pPr>
              <w:jc w:val="center"/>
              <w:rPr>
                <w:sz w:val="20"/>
                <w:szCs w:val="20"/>
              </w:rPr>
            </w:pPr>
          </w:p>
        </w:tc>
        <w:tc>
          <w:tcPr>
            <w:tcW w:w="340" w:type="dxa"/>
            <w:tcBorders>
              <w:top w:val="nil"/>
              <w:left w:val="nil"/>
              <w:bottom w:val="single" w:sz="4" w:space="0" w:color="auto"/>
              <w:right w:val="single" w:sz="4" w:space="0" w:color="auto"/>
            </w:tcBorders>
            <w:shd w:val="clear" w:color="auto" w:fill="auto"/>
            <w:noWrap/>
            <w:vAlign w:val="center"/>
          </w:tcPr>
          <w:p w14:paraId="43B456FD" w14:textId="77777777" w:rsidR="000152C6" w:rsidRPr="00C6446F" w:rsidRDefault="000152C6" w:rsidP="00BC5A4D">
            <w:pPr>
              <w:jc w:val="center"/>
              <w:rPr>
                <w:sz w:val="20"/>
                <w:szCs w:val="20"/>
                <w:highlight w:val="lightGray"/>
              </w:rPr>
            </w:pPr>
            <w:r w:rsidRPr="00C6446F">
              <w:rPr>
                <w:sz w:val="20"/>
                <w:szCs w:val="20"/>
                <w:highlight w:val="lightGray"/>
              </w:rPr>
              <w:t>-</w:t>
            </w:r>
          </w:p>
        </w:tc>
      </w:tr>
    </w:tbl>
    <w:p w14:paraId="7C514C88" w14:textId="77777777" w:rsidR="000152C6" w:rsidRDefault="000152C6" w:rsidP="000152C6">
      <w:pPr>
        <w:sectPr w:rsidR="000152C6" w:rsidSect="00777ADC">
          <w:pgSz w:w="16838" w:h="11906" w:orient="landscape"/>
          <w:pgMar w:top="1151" w:right="1418" w:bottom="1151" w:left="1418" w:header="709" w:footer="709" w:gutter="0"/>
          <w:cols w:space="708"/>
          <w:docGrid w:linePitch="360"/>
        </w:sectPr>
      </w:pPr>
    </w:p>
    <w:p w14:paraId="3C5F40AA" w14:textId="77777777" w:rsidR="000152C6" w:rsidRPr="00BC5A4D" w:rsidRDefault="000152C6" w:rsidP="000152C6">
      <w:pPr>
        <w:rPr>
          <w:lang w:val="fr-FR"/>
        </w:rPr>
      </w:pPr>
    </w:p>
    <w:p w14:paraId="1A1A5C42" w14:textId="17A6454E" w:rsidR="000152C6" w:rsidRDefault="00405E8B" w:rsidP="00647EA0">
      <w:pPr>
        <w:pStyle w:val="Heading5"/>
      </w:pPr>
      <w:bookmarkStart w:id="5468" w:name="Ana_Geochronologie"/>
      <w:r>
        <w:t>g</w:t>
      </w:r>
      <w:r w:rsidR="000152C6">
        <w:t>éochronologie</w:t>
      </w:r>
    </w:p>
    <w:bookmarkEnd w:id="5468"/>
    <w:p w14:paraId="00521883" w14:textId="77777777" w:rsidR="000152C6" w:rsidRPr="00C15DC7" w:rsidRDefault="000152C6" w:rsidP="000152C6">
      <w:pPr>
        <w:rPr>
          <w:lang w:val="fr-FR"/>
        </w:rPr>
      </w:pPr>
    </w:p>
    <w:p w14:paraId="0469BBE3" w14:textId="77777777" w:rsidR="00ED51AD" w:rsidRPr="0032190F" w:rsidRDefault="00ED51AD" w:rsidP="00ED51AD">
      <w:pPr>
        <w:jc w:val="both"/>
        <w:rPr>
          <w:lang w:val="fr-FR"/>
        </w:rPr>
      </w:pPr>
      <w:r w:rsidRPr="0032190F">
        <w:rPr>
          <w:lang w:val="fr-FR"/>
        </w:rPr>
        <w:t xml:space="preserve">Selon </w:t>
      </w:r>
      <w:hyperlink r:id="rId13710" w:anchor="Aut_Bicknell" w:history="1">
        <w:r w:rsidRPr="00AE78AA">
          <w:rPr>
            <w:rStyle w:val="Hyperlink"/>
            <w:lang w:val="fr-FR"/>
          </w:rPr>
          <w:t>Bicknell</w:t>
        </w:r>
      </w:hyperlink>
      <w:r w:rsidRPr="009D627A">
        <w:rPr>
          <w:rStyle w:val="Hyperlink"/>
          <w:color w:val="auto"/>
          <w:u w:val="none"/>
          <w:lang w:val="fr-FR"/>
        </w:rPr>
        <w:t xml:space="preserve"> </w:t>
      </w:r>
      <w:r w:rsidRPr="0032190F">
        <w:rPr>
          <w:lang w:val="fr-FR"/>
        </w:rPr>
        <w:t>les plus anciennes se trouvent près des Lacs Longs (voir une des + anciennes) et du Lac Vert (BIB 420 p. 82)</w:t>
      </w:r>
      <w:r>
        <w:rPr>
          <w:lang w:val="fr-FR"/>
        </w:rPr>
        <w:t>.</w:t>
      </w:r>
    </w:p>
    <w:p w14:paraId="34DC59B1" w14:textId="77777777" w:rsidR="00ED51AD" w:rsidRPr="00ED51AD" w:rsidRDefault="00ED51AD" w:rsidP="000152C6">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70"/>
        <w:gridCol w:w="2237"/>
        <w:gridCol w:w="2198"/>
      </w:tblGrid>
      <w:tr w:rsidR="000152C6" w:rsidRPr="00BD71D9" w14:paraId="33E11A42" w14:textId="77777777" w:rsidTr="00C73F91">
        <w:trPr>
          <w:jc w:val="center"/>
        </w:trPr>
        <w:tc>
          <w:tcPr>
            <w:tcW w:w="0" w:type="auto"/>
            <w:vAlign w:val="center"/>
          </w:tcPr>
          <w:p w14:paraId="68830678" w14:textId="77777777" w:rsidR="000152C6" w:rsidRPr="00BD71D9" w:rsidRDefault="000152C6" w:rsidP="00C73F91">
            <w:pPr>
              <w:jc w:val="center"/>
              <w:rPr>
                <w:b/>
              </w:rPr>
            </w:pPr>
            <w:r w:rsidRPr="00BD71D9">
              <w:rPr>
                <w:b/>
              </w:rPr>
              <w:t>Auteur</w:t>
            </w:r>
          </w:p>
        </w:tc>
        <w:tc>
          <w:tcPr>
            <w:tcW w:w="0" w:type="auto"/>
            <w:vAlign w:val="center"/>
          </w:tcPr>
          <w:p w14:paraId="059C223C" w14:textId="77777777" w:rsidR="000152C6" w:rsidRPr="00BD71D9" w:rsidRDefault="000152C6" w:rsidP="00C73F91">
            <w:pPr>
              <w:jc w:val="center"/>
              <w:rPr>
                <w:b/>
              </w:rPr>
            </w:pPr>
            <w:r w:rsidRPr="00BD71D9">
              <w:rPr>
                <w:b/>
              </w:rPr>
              <w:t>Unité géographique</w:t>
            </w:r>
          </w:p>
        </w:tc>
        <w:tc>
          <w:tcPr>
            <w:tcW w:w="0" w:type="auto"/>
            <w:vAlign w:val="center"/>
          </w:tcPr>
          <w:p w14:paraId="51DA043B" w14:textId="77777777" w:rsidR="000152C6" w:rsidRPr="00BD71D9" w:rsidRDefault="000152C6" w:rsidP="00C73F91">
            <w:pPr>
              <w:jc w:val="center"/>
              <w:rPr>
                <w:b/>
              </w:rPr>
            </w:pPr>
            <w:r w:rsidRPr="00BD71D9">
              <w:rPr>
                <w:b/>
              </w:rPr>
              <w:t>Datation</w:t>
            </w:r>
          </w:p>
        </w:tc>
      </w:tr>
      <w:tr w:rsidR="000152C6" w14:paraId="1E873B9B" w14:textId="77777777" w:rsidTr="00C73F91">
        <w:trPr>
          <w:jc w:val="center"/>
        </w:trPr>
        <w:tc>
          <w:tcPr>
            <w:tcW w:w="0" w:type="auto"/>
            <w:vAlign w:val="center"/>
          </w:tcPr>
          <w:p w14:paraId="5DB9331C" w14:textId="77777777" w:rsidR="000152C6" w:rsidRDefault="000152C6" w:rsidP="00C73F91">
            <w:pPr>
              <w:jc w:val="center"/>
            </w:pPr>
            <w:r>
              <w:t>Saulieu 2001</w:t>
            </w:r>
          </w:p>
        </w:tc>
        <w:tc>
          <w:tcPr>
            <w:tcW w:w="0" w:type="auto"/>
            <w:vAlign w:val="center"/>
          </w:tcPr>
          <w:p w14:paraId="24EAB0E9" w14:textId="4B9E135A" w:rsidR="000152C6" w:rsidRDefault="00000000" w:rsidP="00C73F91">
            <w:pPr>
              <w:jc w:val="center"/>
            </w:pPr>
            <w:hyperlink r:id="rId13711" w:anchor="Desc_UG_Zone_Lacs" w:history="1">
              <w:r w:rsidR="000152C6" w:rsidRPr="007B4602">
                <w:rPr>
                  <w:rStyle w:val="Hyperlink"/>
                </w:rPr>
                <w:t>région des Lacs</w:t>
              </w:r>
            </w:hyperlink>
          </w:p>
        </w:tc>
        <w:tc>
          <w:tcPr>
            <w:tcW w:w="0" w:type="auto"/>
            <w:vAlign w:val="center"/>
          </w:tcPr>
          <w:p w14:paraId="5A919829" w14:textId="77777777" w:rsidR="000152C6" w:rsidRDefault="000152C6" w:rsidP="00C73F91">
            <w:pPr>
              <w:jc w:val="center"/>
            </w:pPr>
            <w:r>
              <w:t>Pas plus ancien</w:t>
            </w:r>
          </w:p>
        </w:tc>
      </w:tr>
      <w:tr w:rsidR="000152C6" w14:paraId="7814512A" w14:textId="77777777" w:rsidTr="00C73F91">
        <w:trPr>
          <w:jc w:val="center"/>
        </w:trPr>
        <w:tc>
          <w:tcPr>
            <w:tcW w:w="0" w:type="auto"/>
            <w:vAlign w:val="center"/>
          </w:tcPr>
          <w:p w14:paraId="45067390" w14:textId="77777777" w:rsidR="000152C6" w:rsidRDefault="000152C6" w:rsidP="00C73F91">
            <w:pPr>
              <w:jc w:val="center"/>
            </w:pPr>
            <w:r>
              <w:t>Serres 2001</w:t>
            </w:r>
          </w:p>
        </w:tc>
        <w:tc>
          <w:tcPr>
            <w:tcW w:w="0" w:type="auto"/>
            <w:vMerge w:val="restart"/>
            <w:vAlign w:val="center"/>
          </w:tcPr>
          <w:p w14:paraId="238C3561" w14:textId="649CDD7A" w:rsidR="000152C6" w:rsidRDefault="00000000" w:rsidP="00C73F91">
            <w:pPr>
              <w:jc w:val="center"/>
            </w:pPr>
            <w:hyperlink r:id="rId13712" w:anchor="Desc_UG_Zone_Lacs" w:history="1">
              <w:r w:rsidR="000152C6" w:rsidRPr="007B4602">
                <w:rPr>
                  <w:rStyle w:val="Hyperlink"/>
                </w:rPr>
                <w:t>région des Lacs</w:t>
              </w:r>
            </w:hyperlink>
          </w:p>
        </w:tc>
        <w:tc>
          <w:tcPr>
            <w:tcW w:w="0" w:type="auto"/>
            <w:vMerge w:val="restart"/>
            <w:vAlign w:val="center"/>
          </w:tcPr>
          <w:p w14:paraId="54E88A73" w14:textId="77777777" w:rsidR="000152C6" w:rsidRDefault="000152C6" w:rsidP="00C73F91">
            <w:pPr>
              <w:jc w:val="center"/>
            </w:pPr>
            <w:r>
              <w:t>Une des + anciennes</w:t>
            </w:r>
          </w:p>
        </w:tc>
      </w:tr>
      <w:tr w:rsidR="000152C6" w14:paraId="207B9369" w14:textId="77777777" w:rsidTr="00C73F91">
        <w:trPr>
          <w:jc w:val="center"/>
        </w:trPr>
        <w:tc>
          <w:tcPr>
            <w:tcW w:w="0" w:type="auto"/>
            <w:vAlign w:val="center"/>
          </w:tcPr>
          <w:p w14:paraId="3E7AADF8" w14:textId="77777777" w:rsidR="000152C6" w:rsidRDefault="000152C6" w:rsidP="00C73F91">
            <w:pPr>
              <w:jc w:val="center"/>
            </w:pPr>
            <w:r>
              <w:t>Bicknell 1913</w:t>
            </w:r>
          </w:p>
        </w:tc>
        <w:tc>
          <w:tcPr>
            <w:tcW w:w="0" w:type="auto"/>
            <w:vMerge/>
            <w:vAlign w:val="center"/>
          </w:tcPr>
          <w:p w14:paraId="0370EAB9" w14:textId="77777777" w:rsidR="000152C6" w:rsidRDefault="000152C6" w:rsidP="00C73F91">
            <w:pPr>
              <w:jc w:val="center"/>
            </w:pPr>
          </w:p>
        </w:tc>
        <w:tc>
          <w:tcPr>
            <w:tcW w:w="0" w:type="auto"/>
            <w:vMerge/>
            <w:vAlign w:val="center"/>
          </w:tcPr>
          <w:p w14:paraId="1DE976B4" w14:textId="77777777" w:rsidR="000152C6" w:rsidRDefault="000152C6" w:rsidP="00C73F91">
            <w:pPr>
              <w:jc w:val="center"/>
            </w:pPr>
          </w:p>
        </w:tc>
      </w:tr>
    </w:tbl>
    <w:p w14:paraId="3FD2E994" w14:textId="77777777" w:rsidR="000152C6" w:rsidRDefault="000152C6" w:rsidP="000152C6"/>
    <w:p w14:paraId="7A4F6290" w14:textId="77777777" w:rsidR="00265D5E" w:rsidRPr="00265D5E" w:rsidRDefault="00265D5E" w:rsidP="000152C6">
      <w:pPr>
        <w:rPr>
          <w:lang w:val="fr-FR"/>
        </w:rPr>
      </w:pPr>
    </w:p>
    <w:p w14:paraId="1957A2B8" w14:textId="5F3A0C9B" w:rsidR="000152C6" w:rsidRPr="0032190F" w:rsidRDefault="00405E8B" w:rsidP="000152C6">
      <w:pPr>
        <w:pStyle w:val="Heading6"/>
      </w:pPr>
      <w:r>
        <w:t>é</w:t>
      </w:r>
      <w:r w:rsidR="000152C6" w:rsidRPr="0032190F">
        <w:t>volution du site entre Les Merveilles et Fontanalba</w:t>
      </w:r>
    </w:p>
    <w:p w14:paraId="520A190D" w14:textId="77777777" w:rsidR="000152C6" w:rsidRPr="0032190F" w:rsidRDefault="000152C6" w:rsidP="000152C6">
      <w:pPr>
        <w:rPr>
          <w:lang w:val="fr-FR"/>
        </w:rPr>
      </w:pPr>
    </w:p>
    <w:p w14:paraId="686FE801" w14:textId="0EE7F69C" w:rsidR="000152C6" w:rsidRPr="0032190F" w:rsidRDefault="00265D5E" w:rsidP="00265D5E">
      <w:pPr>
        <w:jc w:val="both"/>
        <w:rPr>
          <w:lang w:val="fr-FR"/>
        </w:rPr>
      </w:pPr>
      <w:r w:rsidRPr="0032190F">
        <w:rPr>
          <w:lang w:val="fr-FR"/>
        </w:rPr>
        <w:t xml:space="preserve">Pour Barfield et </w:t>
      </w:r>
      <w:hyperlink r:id="rId13713" w:anchor="Aut_Chippindale" w:history="1">
        <w:r w:rsidRPr="00463495">
          <w:rPr>
            <w:rStyle w:val="Hyperlink"/>
            <w:lang w:val="fr-FR"/>
          </w:rPr>
          <w:t>Chippindale</w:t>
        </w:r>
      </w:hyperlink>
      <w:r w:rsidRPr="0032190F">
        <w:rPr>
          <w:lang w:val="fr-FR"/>
        </w:rPr>
        <w:t xml:space="preserve"> il est possible que deux groupes aient réalisés conjointement les gravures (BIB 366 p. 11).</w:t>
      </w:r>
      <w:r>
        <w:rPr>
          <w:lang w:val="fr-FR"/>
        </w:rPr>
        <w:t xml:space="preserve"> </w:t>
      </w:r>
      <w:r w:rsidR="000152C6" w:rsidRPr="0032190F">
        <w:rPr>
          <w:lang w:val="fr-FR"/>
        </w:rPr>
        <w:t>Plusieurs auteurs ont remarqués les différences qui existent entre les 2 principaux secteurs : Les Merveilles et Fontanalba :</w:t>
      </w:r>
    </w:p>
    <w:p w14:paraId="282457DD" w14:textId="77777777" w:rsidR="000152C6" w:rsidRPr="0032190F" w:rsidRDefault="000152C6" w:rsidP="000152C6">
      <w:pPr>
        <w:rPr>
          <w:lang w:val="fr-FR"/>
        </w:rPr>
      </w:pPr>
    </w:p>
    <w:tbl>
      <w:tblPr>
        <w:tblW w:w="814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2"/>
        <w:gridCol w:w="4805"/>
        <w:gridCol w:w="849"/>
        <w:gridCol w:w="1620"/>
      </w:tblGrid>
      <w:tr w:rsidR="000152C6" w:rsidRPr="00BD71D9" w14:paraId="0CFE529A" w14:textId="77777777" w:rsidTr="00C73F91">
        <w:trPr>
          <w:jc w:val="center"/>
        </w:trPr>
        <w:tc>
          <w:tcPr>
            <w:tcW w:w="872" w:type="dxa"/>
            <w:vAlign w:val="center"/>
          </w:tcPr>
          <w:p w14:paraId="154B8989" w14:textId="77777777" w:rsidR="000152C6" w:rsidRPr="00BD71D9" w:rsidRDefault="000152C6" w:rsidP="00C73F91">
            <w:pPr>
              <w:jc w:val="center"/>
              <w:rPr>
                <w:b/>
                <w:sz w:val="20"/>
                <w:szCs w:val="20"/>
              </w:rPr>
            </w:pPr>
            <w:r w:rsidRPr="00BD71D9">
              <w:rPr>
                <w:b/>
                <w:sz w:val="20"/>
                <w:szCs w:val="20"/>
              </w:rPr>
              <w:t xml:space="preserve">+ </w:t>
            </w:r>
          </w:p>
          <w:p w14:paraId="0DE814DB" w14:textId="77777777" w:rsidR="000152C6" w:rsidRPr="00BD71D9" w:rsidRDefault="000152C6" w:rsidP="00C73F91">
            <w:pPr>
              <w:jc w:val="center"/>
              <w:rPr>
                <w:b/>
                <w:sz w:val="20"/>
                <w:szCs w:val="20"/>
              </w:rPr>
            </w:pPr>
            <w:r w:rsidRPr="00BD71D9">
              <w:rPr>
                <w:b/>
                <w:sz w:val="20"/>
                <w:szCs w:val="20"/>
              </w:rPr>
              <w:t>ancien</w:t>
            </w:r>
          </w:p>
        </w:tc>
        <w:tc>
          <w:tcPr>
            <w:tcW w:w="4805" w:type="dxa"/>
            <w:vAlign w:val="center"/>
          </w:tcPr>
          <w:p w14:paraId="1B74BEFF" w14:textId="77777777" w:rsidR="000152C6" w:rsidRPr="00BD71D9" w:rsidRDefault="000152C6" w:rsidP="00C73F91">
            <w:pPr>
              <w:jc w:val="center"/>
              <w:rPr>
                <w:b/>
                <w:sz w:val="20"/>
                <w:szCs w:val="20"/>
              </w:rPr>
            </w:pPr>
            <w:r w:rsidRPr="00BD71D9">
              <w:rPr>
                <w:b/>
                <w:sz w:val="20"/>
                <w:szCs w:val="20"/>
              </w:rPr>
              <w:sym w:font="Wingdings" w:char="F0F3"/>
            </w:r>
          </w:p>
        </w:tc>
        <w:tc>
          <w:tcPr>
            <w:tcW w:w="849" w:type="dxa"/>
            <w:vAlign w:val="center"/>
          </w:tcPr>
          <w:p w14:paraId="68D00145" w14:textId="77777777" w:rsidR="000152C6" w:rsidRPr="00BD71D9" w:rsidRDefault="000152C6" w:rsidP="00C73F91">
            <w:pPr>
              <w:jc w:val="center"/>
              <w:rPr>
                <w:b/>
                <w:sz w:val="20"/>
                <w:szCs w:val="20"/>
              </w:rPr>
            </w:pPr>
            <w:r w:rsidRPr="00BD71D9">
              <w:rPr>
                <w:b/>
                <w:sz w:val="20"/>
                <w:szCs w:val="20"/>
              </w:rPr>
              <w:t xml:space="preserve">+ </w:t>
            </w:r>
          </w:p>
          <w:p w14:paraId="0ECD9C98" w14:textId="77777777" w:rsidR="000152C6" w:rsidRPr="00BD71D9" w:rsidRDefault="000152C6" w:rsidP="00C73F91">
            <w:pPr>
              <w:jc w:val="center"/>
              <w:rPr>
                <w:b/>
                <w:sz w:val="20"/>
                <w:szCs w:val="20"/>
              </w:rPr>
            </w:pPr>
            <w:r w:rsidRPr="00BD71D9">
              <w:rPr>
                <w:b/>
                <w:sz w:val="20"/>
                <w:szCs w:val="20"/>
              </w:rPr>
              <w:t>récent</w:t>
            </w:r>
          </w:p>
        </w:tc>
        <w:tc>
          <w:tcPr>
            <w:tcW w:w="1620" w:type="dxa"/>
            <w:vAlign w:val="center"/>
          </w:tcPr>
          <w:p w14:paraId="00FD359C" w14:textId="77777777" w:rsidR="000152C6" w:rsidRPr="00BD71D9" w:rsidRDefault="000152C6" w:rsidP="00C73F91">
            <w:pPr>
              <w:jc w:val="center"/>
              <w:rPr>
                <w:b/>
                <w:sz w:val="20"/>
                <w:szCs w:val="20"/>
              </w:rPr>
            </w:pPr>
            <w:r w:rsidRPr="00BD71D9">
              <w:rPr>
                <w:b/>
                <w:sz w:val="20"/>
                <w:szCs w:val="20"/>
              </w:rPr>
              <w:t>BIB</w:t>
            </w:r>
          </w:p>
        </w:tc>
      </w:tr>
      <w:tr w:rsidR="000152C6" w14:paraId="42F63261" w14:textId="77777777" w:rsidTr="00C73F91">
        <w:trPr>
          <w:jc w:val="center"/>
        </w:trPr>
        <w:tc>
          <w:tcPr>
            <w:tcW w:w="872" w:type="dxa"/>
            <w:vAlign w:val="center"/>
          </w:tcPr>
          <w:p w14:paraId="13B3A8E1" w14:textId="77777777" w:rsidR="000152C6" w:rsidRDefault="000152C6" w:rsidP="00C73F91">
            <w:pPr>
              <w:jc w:val="center"/>
            </w:pPr>
            <w:r>
              <w:t>M</w:t>
            </w:r>
          </w:p>
        </w:tc>
        <w:tc>
          <w:tcPr>
            <w:tcW w:w="4805" w:type="dxa"/>
            <w:vAlign w:val="center"/>
          </w:tcPr>
          <w:p w14:paraId="6E6270ED" w14:textId="77777777" w:rsidR="000152C6" w:rsidRPr="0032190F" w:rsidRDefault="000152C6" w:rsidP="00C73F91">
            <w:pPr>
              <w:jc w:val="both"/>
              <w:rPr>
                <w:sz w:val="20"/>
                <w:szCs w:val="20"/>
                <w:lang w:val="fr-FR"/>
              </w:rPr>
            </w:pPr>
            <w:r w:rsidRPr="0032190F">
              <w:rPr>
                <w:sz w:val="20"/>
                <w:szCs w:val="20"/>
                <w:lang w:val="fr-FR"/>
              </w:rPr>
              <w:t>« changement de registre de symbolisme de la gravure » et « l’affaiblissement de la valeur du symbole  conduit d’avantage à coller à la réalité »</w:t>
            </w:r>
          </w:p>
        </w:tc>
        <w:tc>
          <w:tcPr>
            <w:tcW w:w="849" w:type="dxa"/>
            <w:vAlign w:val="center"/>
          </w:tcPr>
          <w:p w14:paraId="51932A99" w14:textId="77777777" w:rsidR="000152C6" w:rsidRDefault="000152C6" w:rsidP="00C73F91">
            <w:pPr>
              <w:jc w:val="center"/>
            </w:pPr>
            <w:r>
              <w:t>F</w:t>
            </w:r>
          </w:p>
        </w:tc>
        <w:tc>
          <w:tcPr>
            <w:tcW w:w="1620" w:type="dxa"/>
            <w:vAlign w:val="center"/>
          </w:tcPr>
          <w:p w14:paraId="15D6006F" w14:textId="77777777" w:rsidR="000152C6" w:rsidRDefault="000152C6" w:rsidP="00C73F91">
            <w:pPr>
              <w:jc w:val="center"/>
              <w:rPr>
                <w:sz w:val="20"/>
                <w:szCs w:val="20"/>
              </w:rPr>
            </w:pPr>
            <w:r w:rsidRPr="00BD71D9">
              <w:rPr>
                <w:sz w:val="20"/>
                <w:szCs w:val="20"/>
              </w:rPr>
              <w:t xml:space="preserve">Pelligrini </w:t>
            </w:r>
          </w:p>
          <w:p w14:paraId="4DDB556D" w14:textId="77777777" w:rsidR="000152C6" w:rsidRPr="00BD71D9" w:rsidRDefault="000152C6" w:rsidP="00C73F91">
            <w:pPr>
              <w:jc w:val="center"/>
              <w:rPr>
                <w:sz w:val="20"/>
                <w:szCs w:val="20"/>
              </w:rPr>
            </w:pPr>
            <w:r w:rsidRPr="00BD71D9">
              <w:rPr>
                <w:sz w:val="20"/>
                <w:szCs w:val="20"/>
              </w:rPr>
              <w:t>1998-1999</w:t>
            </w:r>
          </w:p>
          <w:p w14:paraId="72690BCA" w14:textId="77777777" w:rsidR="000152C6" w:rsidRPr="00BD71D9" w:rsidRDefault="000152C6" w:rsidP="00C73F91">
            <w:pPr>
              <w:jc w:val="center"/>
              <w:rPr>
                <w:sz w:val="20"/>
                <w:szCs w:val="20"/>
              </w:rPr>
            </w:pPr>
            <w:r w:rsidRPr="00BD71D9">
              <w:rPr>
                <w:sz w:val="20"/>
                <w:szCs w:val="20"/>
              </w:rPr>
              <w:t xml:space="preserve"> p. 19</w:t>
            </w:r>
          </w:p>
        </w:tc>
      </w:tr>
      <w:tr w:rsidR="000152C6" w14:paraId="29739582" w14:textId="77777777" w:rsidTr="00C73F91">
        <w:trPr>
          <w:jc w:val="center"/>
        </w:trPr>
        <w:tc>
          <w:tcPr>
            <w:tcW w:w="872" w:type="dxa"/>
            <w:vAlign w:val="center"/>
          </w:tcPr>
          <w:p w14:paraId="79F77F96" w14:textId="77777777" w:rsidR="000152C6" w:rsidRDefault="000152C6" w:rsidP="00C73F91">
            <w:pPr>
              <w:jc w:val="center"/>
            </w:pPr>
            <w:r>
              <w:t>F</w:t>
            </w:r>
          </w:p>
        </w:tc>
        <w:tc>
          <w:tcPr>
            <w:tcW w:w="4805" w:type="dxa"/>
            <w:vAlign w:val="center"/>
          </w:tcPr>
          <w:p w14:paraId="26E6A138" w14:textId="77777777" w:rsidR="000152C6" w:rsidRPr="0032190F" w:rsidRDefault="000152C6" w:rsidP="00C73F91">
            <w:pPr>
              <w:jc w:val="both"/>
              <w:rPr>
                <w:sz w:val="20"/>
                <w:szCs w:val="20"/>
                <w:lang w:val="fr-FR"/>
              </w:rPr>
            </w:pPr>
            <w:r w:rsidRPr="0032190F">
              <w:rPr>
                <w:sz w:val="20"/>
                <w:szCs w:val="20"/>
                <w:lang w:val="fr-FR"/>
              </w:rPr>
              <w:t>« F : Chalcolithique avant  le milieu du  IIIe millénaire » / Interruption / « M : figures + schématiques, augmentation des représentations d’armes, thématique solaire nouvelle »</w:t>
            </w:r>
          </w:p>
        </w:tc>
        <w:tc>
          <w:tcPr>
            <w:tcW w:w="849" w:type="dxa"/>
            <w:vAlign w:val="center"/>
          </w:tcPr>
          <w:p w14:paraId="78C3A168" w14:textId="77777777" w:rsidR="000152C6" w:rsidRDefault="000152C6" w:rsidP="00C73F91">
            <w:pPr>
              <w:jc w:val="center"/>
            </w:pPr>
            <w:r>
              <w:t>M</w:t>
            </w:r>
          </w:p>
        </w:tc>
        <w:tc>
          <w:tcPr>
            <w:tcW w:w="1620" w:type="dxa"/>
            <w:vAlign w:val="center"/>
          </w:tcPr>
          <w:p w14:paraId="0413F83D" w14:textId="77777777" w:rsidR="000152C6" w:rsidRPr="00BD71D9" w:rsidRDefault="000152C6" w:rsidP="00C73F91">
            <w:pPr>
              <w:jc w:val="center"/>
              <w:rPr>
                <w:sz w:val="20"/>
                <w:szCs w:val="20"/>
              </w:rPr>
            </w:pPr>
            <w:r w:rsidRPr="00BD71D9">
              <w:rPr>
                <w:sz w:val="20"/>
                <w:szCs w:val="20"/>
              </w:rPr>
              <w:t>Saulieu de 2001,</w:t>
            </w:r>
          </w:p>
          <w:p w14:paraId="0D26ED8B" w14:textId="77777777" w:rsidR="000152C6" w:rsidRPr="00BD71D9" w:rsidRDefault="000152C6" w:rsidP="00C73F91">
            <w:pPr>
              <w:jc w:val="center"/>
              <w:rPr>
                <w:sz w:val="20"/>
                <w:szCs w:val="20"/>
              </w:rPr>
            </w:pPr>
            <w:r w:rsidRPr="00BD71D9">
              <w:rPr>
                <w:sz w:val="20"/>
                <w:szCs w:val="20"/>
              </w:rPr>
              <w:t>p. 384</w:t>
            </w:r>
          </w:p>
        </w:tc>
      </w:tr>
      <w:tr w:rsidR="000152C6" w14:paraId="04BEDAD8" w14:textId="77777777" w:rsidTr="00C73F91">
        <w:trPr>
          <w:jc w:val="center"/>
        </w:trPr>
        <w:tc>
          <w:tcPr>
            <w:tcW w:w="872" w:type="dxa"/>
            <w:vAlign w:val="center"/>
          </w:tcPr>
          <w:p w14:paraId="523B75EA" w14:textId="77777777" w:rsidR="000152C6" w:rsidRDefault="000152C6" w:rsidP="00C73F91">
            <w:pPr>
              <w:jc w:val="center"/>
            </w:pPr>
            <w:r>
              <w:t>F</w:t>
            </w:r>
          </w:p>
        </w:tc>
        <w:tc>
          <w:tcPr>
            <w:tcW w:w="4805" w:type="dxa"/>
            <w:vAlign w:val="center"/>
          </w:tcPr>
          <w:p w14:paraId="4E277C1B" w14:textId="77777777" w:rsidR="000152C6" w:rsidRPr="0032190F" w:rsidRDefault="000152C6" w:rsidP="00C73F91">
            <w:pPr>
              <w:jc w:val="both"/>
              <w:rPr>
                <w:sz w:val="20"/>
                <w:szCs w:val="20"/>
                <w:lang w:val="fr-FR"/>
              </w:rPr>
            </w:pPr>
            <w:r w:rsidRPr="0032190F">
              <w:rPr>
                <w:sz w:val="20"/>
                <w:szCs w:val="20"/>
                <w:lang w:val="fr-FR"/>
              </w:rPr>
              <w:t>« Les armes gravées du secteur de F ont tendance à être antérieures aux armes gravées des M et de l’Arpette »</w:t>
            </w:r>
          </w:p>
        </w:tc>
        <w:tc>
          <w:tcPr>
            <w:tcW w:w="849" w:type="dxa"/>
            <w:vAlign w:val="center"/>
          </w:tcPr>
          <w:p w14:paraId="5BD0F970" w14:textId="77777777" w:rsidR="000152C6" w:rsidRDefault="000152C6" w:rsidP="00C73F91">
            <w:pPr>
              <w:jc w:val="center"/>
            </w:pPr>
            <w:r>
              <w:t>M</w:t>
            </w:r>
          </w:p>
        </w:tc>
        <w:tc>
          <w:tcPr>
            <w:tcW w:w="1620" w:type="dxa"/>
            <w:vAlign w:val="center"/>
          </w:tcPr>
          <w:p w14:paraId="7AFE3186" w14:textId="77777777" w:rsidR="000152C6" w:rsidRPr="00BD71D9" w:rsidRDefault="000152C6" w:rsidP="00C73F91">
            <w:pPr>
              <w:jc w:val="center"/>
              <w:rPr>
                <w:sz w:val="20"/>
                <w:szCs w:val="20"/>
              </w:rPr>
            </w:pPr>
            <w:r w:rsidRPr="00BD71D9">
              <w:rPr>
                <w:sz w:val="20"/>
                <w:szCs w:val="20"/>
              </w:rPr>
              <w:t>Serres 2001 p. 307</w:t>
            </w:r>
          </w:p>
        </w:tc>
      </w:tr>
      <w:tr w:rsidR="000152C6" w14:paraId="3176D598" w14:textId="77777777" w:rsidTr="00C73F91">
        <w:trPr>
          <w:jc w:val="center"/>
        </w:trPr>
        <w:tc>
          <w:tcPr>
            <w:tcW w:w="872" w:type="dxa"/>
            <w:vAlign w:val="center"/>
          </w:tcPr>
          <w:p w14:paraId="28DE3902" w14:textId="77777777" w:rsidR="000152C6" w:rsidRDefault="000152C6" w:rsidP="00C73F91">
            <w:pPr>
              <w:jc w:val="center"/>
            </w:pPr>
            <w:r>
              <w:t>F</w:t>
            </w:r>
          </w:p>
        </w:tc>
        <w:tc>
          <w:tcPr>
            <w:tcW w:w="4805" w:type="dxa"/>
            <w:vAlign w:val="center"/>
          </w:tcPr>
          <w:p w14:paraId="703DBF77" w14:textId="77777777" w:rsidR="000152C6" w:rsidRPr="0032190F" w:rsidRDefault="000152C6" w:rsidP="00C73F91">
            <w:pPr>
              <w:jc w:val="both"/>
              <w:rPr>
                <w:sz w:val="20"/>
                <w:szCs w:val="20"/>
                <w:lang w:val="fr-FR"/>
              </w:rPr>
            </w:pPr>
            <w:r w:rsidRPr="0032190F">
              <w:rPr>
                <w:sz w:val="20"/>
                <w:szCs w:val="20"/>
                <w:lang w:val="fr-FR"/>
              </w:rPr>
              <w:t>« plusieurs phases de structuration</w:t>
            </w:r>
          </w:p>
          <w:p w14:paraId="0BE72BD9" w14:textId="75497EDB" w:rsidR="000152C6" w:rsidRPr="0032190F" w:rsidRDefault="000152C6" w:rsidP="00C73F91">
            <w:pPr>
              <w:jc w:val="both"/>
              <w:rPr>
                <w:sz w:val="20"/>
                <w:szCs w:val="20"/>
                <w:lang w:val="fr-FR"/>
              </w:rPr>
            </w:pPr>
            <w:r w:rsidRPr="0032190F">
              <w:rPr>
                <w:sz w:val="20"/>
                <w:szCs w:val="20"/>
                <w:lang w:val="fr-FR"/>
              </w:rPr>
              <w:t>des formes [</w:t>
            </w:r>
            <w:hyperlink r:id="rId13714" w:anchor="Cul_Art_TAC_T_t_planimet_agr" w:history="1">
              <w:r w:rsidR="000D1F77" w:rsidRPr="000D1F77">
                <w:rPr>
                  <w:rStyle w:val="Hyperlink"/>
                  <w:sz w:val="20"/>
                  <w:lang w:val="fr-FR"/>
                </w:rPr>
                <w:t>planimétrie agraire</w:t>
              </w:r>
            </w:hyperlink>
            <w:r w:rsidRPr="0032190F">
              <w:rPr>
                <w:sz w:val="20"/>
                <w:szCs w:val="20"/>
                <w:lang w:val="fr-FR"/>
              </w:rPr>
              <w:t>], avec une évolution sensible</w:t>
            </w:r>
            <w:r w:rsidR="000D1F77">
              <w:rPr>
                <w:sz w:val="20"/>
                <w:szCs w:val="20"/>
                <w:lang w:val="fr-FR"/>
              </w:rPr>
              <w:t xml:space="preserve"> </w:t>
            </w:r>
            <w:r w:rsidRPr="0032190F">
              <w:rPr>
                <w:sz w:val="20"/>
                <w:szCs w:val="20"/>
                <w:lang w:val="fr-FR"/>
              </w:rPr>
              <w:t>vers la géométrie orthogonale »</w:t>
            </w:r>
          </w:p>
        </w:tc>
        <w:tc>
          <w:tcPr>
            <w:tcW w:w="849" w:type="dxa"/>
            <w:vAlign w:val="center"/>
          </w:tcPr>
          <w:p w14:paraId="3E89E1CC" w14:textId="77777777" w:rsidR="000152C6" w:rsidRDefault="000152C6" w:rsidP="00C73F91">
            <w:pPr>
              <w:jc w:val="center"/>
            </w:pPr>
            <w:r>
              <w:t>M</w:t>
            </w:r>
          </w:p>
        </w:tc>
        <w:tc>
          <w:tcPr>
            <w:tcW w:w="1620" w:type="dxa"/>
            <w:vAlign w:val="center"/>
          </w:tcPr>
          <w:p w14:paraId="4AA83144" w14:textId="77777777" w:rsidR="000152C6" w:rsidRPr="00BD71D9" w:rsidRDefault="000152C6" w:rsidP="00C73F91">
            <w:pPr>
              <w:jc w:val="center"/>
              <w:rPr>
                <w:sz w:val="20"/>
                <w:szCs w:val="20"/>
              </w:rPr>
            </w:pPr>
            <w:r w:rsidRPr="00BD71D9">
              <w:rPr>
                <w:sz w:val="20"/>
                <w:szCs w:val="20"/>
              </w:rPr>
              <w:t>Chouquer 2005, p. 31</w:t>
            </w:r>
          </w:p>
        </w:tc>
      </w:tr>
      <w:tr w:rsidR="000152C6" w14:paraId="5FC2C932" w14:textId="77777777" w:rsidTr="00C73F91">
        <w:trPr>
          <w:jc w:val="center"/>
        </w:trPr>
        <w:tc>
          <w:tcPr>
            <w:tcW w:w="872" w:type="dxa"/>
            <w:vAlign w:val="center"/>
          </w:tcPr>
          <w:p w14:paraId="36ED0488" w14:textId="77777777" w:rsidR="000152C6" w:rsidRDefault="000152C6" w:rsidP="00C73F91">
            <w:pPr>
              <w:jc w:val="center"/>
            </w:pPr>
            <w:r>
              <w:t>F</w:t>
            </w:r>
          </w:p>
        </w:tc>
        <w:tc>
          <w:tcPr>
            <w:tcW w:w="4805" w:type="dxa"/>
            <w:vAlign w:val="center"/>
          </w:tcPr>
          <w:p w14:paraId="3DD3A6DB" w14:textId="77777777" w:rsidR="000152C6" w:rsidRPr="0032190F" w:rsidRDefault="000152C6" w:rsidP="00C73F91">
            <w:pPr>
              <w:jc w:val="both"/>
              <w:rPr>
                <w:sz w:val="20"/>
                <w:szCs w:val="20"/>
                <w:lang w:val="fr-FR"/>
              </w:rPr>
            </w:pPr>
            <w:r w:rsidRPr="0032190F">
              <w:rPr>
                <w:sz w:val="20"/>
                <w:szCs w:val="20"/>
                <w:lang w:val="fr-FR"/>
              </w:rPr>
              <w:t>« les gravures du secteur de F, moins schématiques que celles du secteur de M, représentant des poignards généralement à lame triangulaire courte et à base toujours rectiligne, seraient les plus anciennes (...) En revanche, les gravures du secteur des Merveilles, plus schématiques, avec des poignards à lame triangulaire allongée relativement plus nombreux, où apparaissent quelques lames de poignards à base convexe, seraient un peu plus récentes. »</w:t>
            </w:r>
          </w:p>
        </w:tc>
        <w:tc>
          <w:tcPr>
            <w:tcW w:w="849" w:type="dxa"/>
            <w:vAlign w:val="center"/>
          </w:tcPr>
          <w:p w14:paraId="7BB4E40A" w14:textId="77777777" w:rsidR="000152C6" w:rsidRDefault="000152C6" w:rsidP="00C73F91">
            <w:pPr>
              <w:jc w:val="center"/>
            </w:pPr>
            <w:r>
              <w:t>M</w:t>
            </w:r>
          </w:p>
        </w:tc>
        <w:tc>
          <w:tcPr>
            <w:tcW w:w="1620" w:type="dxa"/>
            <w:vAlign w:val="center"/>
          </w:tcPr>
          <w:p w14:paraId="659D5495" w14:textId="77777777" w:rsidR="000152C6" w:rsidRPr="00BD71D9" w:rsidRDefault="000152C6" w:rsidP="00C73F91">
            <w:pPr>
              <w:jc w:val="center"/>
              <w:rPr>
                <w:sz w:val="20"/>
                <w:szCs w:val="20"/>
              </w:rPr>
            </w:pPr>
            <w:r w:rsidRPr="00BD71D9">
              <w:rPr>
                <w:sz w:val="20"/>
                <w:szCs w:val="20"/>
              </w:rPr>
              <w:t>Lumley, Echassoux 2001 p. 17</w:t>
            </w:r>
          </w:p>
        </w:tc>
      </w:tr>
    </w:tbl>
    <w:p w14:paraId="4EAD60AD" w14:textId="77777777" w:rsidR="000152C6" w:rsidRDefault="000152C6" w:rsidP="000152C6">
      <w:pPr>
        <w:jc w:val="both"/>
      </w:pPr>
      <w:r>
        <w:t>F : Fontanalba, M :Merveilles</w:t>
      </w:r>
    </w:p>
    <w:p w14:paraId="6C629AB2" w14:textId="77777777" w:rsidR="000152C6" w:rsidRDefault="000152C6" w:rsidP="000152C6"/>
    <w:p w14:paraId="1DD5944E" w14:textId="766AB3BA" w:rsidR="000152C6" w:rsidRPr="0032190F" w:rsidRDefault="000152C6" w:rsidP="000152C6">
      <w:pPr>
        <w:jc w:val="both"/>
        <w:rPr>
          <w:lang w:val="fr-FR"/>
        </w:rPr>
      </w:pPr>
      <w:r w:rsidRPr="0032190F">
        <w:rPr>
          <w:lang w:val="fr-FR"/>
        </w:rPr>
        <w:t xml:space="preserve">Pour Saulieu, l’apparition du </w:t>
      </w:r>
      <w:hyperlink r:id="rId13715" w:anchor="Cul_Art_Rupestre" w:history="1">
        <w:r w:rsidRPr="0032190F">
          <w:rPr>
            <w:rStyle w:val="Hyperlink"/>
            <w:lang w:val="fr-FR"/>
          </w:rPr>
          <w:t>mégalithisme ostentatoire</w:t>
        </w:r>
      </w:hyperlink>
      <w:r w:rsidRPr="0032190F">
        <w:rPr>
          <w:lang w:val="fr-FR"/>
        </w:rPr>
        <w:t xml:space="preserve"> avec les représentations du poignard de type Remedello 2 marquerait une interruption entre les gravures de Fontanalba et des Merveilles (BIB 413 p. 384)</w:t>
      </w:r>
    </w:p>
    <w:p w14:paraId="25A72EB5" w14:textId="045550FA" w:rsidR="000152C6" w:rsidRPr="0032190F" w:rsidRDefault="00AA7ACB" w:rsidP="000152C6">
      <w:pPr>
        <w:pStyle w:val="Heading4"/>
        <w:numPr>
          <w:ilvl w:val="3"/>
          <w:numId w:val="0"/>
        </w:numPr>
        <w:tabs>
          <w:tab w:val="num" w:pos="2520"/>
        </w:tabs>
        <w:spacing w:before="240" w:after="60"/>
        <w:ind w:left="2160"/>
      </w:pPr>
      <w:bookmarkStart w:id="5469" w:name="Sit_Bego_chron_abs"/>
      <w:r>
        <w:t>c</w:t>
      </w:r>
      <w:r w:rsidR="000152C6" w:rsidRPr="0032190F">
        <w:t>hronologie absolue</w:t>
      </w:r>
    </w:p>
    <w:bookmarkEnd w:id="5469"/>
    <w:p w14:paraId="19B79C57" w14:textId="2ADE0C4B" w:rsidR="000152C6" w:rsidRPr="00F5536A" w:rsidRDefault="00F5536A" w:rsidP="000152C6">
      <w:pPr>
        <w:rPr>
          <w:sz w:val="20"/>
          <w:lang w:val="fr-FR"/>
        </w:rPr>
      </w:pPr>
      <w:r w:rsidRPr="00F5536A">
        <w:rPr>
          <w:sz w:val="20"/>
          <w:lang w:val="fr-FR"/>
        </w:rPr>
        <w:t>attribution chrono-culturelle</w:t>
      </w:r>
      <w:r w:rsidR="00A44DA3">
        <w:rPr>
          <w:sz w:val="20"/>
          <w:lang w:val="fr-FR"/>
        </w:rPr>
        <w:t xml:space="preserve">, </w:t>
      </w:r>
      <w:r w:rsidR="00A44DA3" w:rsidRPr="00A44DA3">
        <w:rPr>
          <w:sz w:val="20"/>
          <w:lang w:val="fr-FR" w:eastAsia="fr-FR"/>
        </w:rPr>
        <w:t xml:space="preserve">≠ </w:t>
      </w:r>
      <w:hyperlink r:id="rId13716" w:anchor="Sit_Bego_chron_rel" w:history="1">
        <w:r w:rsidR="00A44DA3" w:rsidRPr="00A44DA3">
          <w:rPr>
            <w:rStyle w:val="Hyperlink"/>
            <w:sz w:val="20"/>
            <w:lang w:val="fr-FR" w:eastAsia="fr-FR"/>
          </w:rPr>
          <w:t>relative</w:t>
        </w:r>
      </w:hyperlink>
    </w:p>
    <w:p w14:paraId="6A18036A" w14:textId="77777777" w:rsidR="00F5536A" w:rsidRDefault="00F5536A" w:rsidP="000152C6">
      <w:pPr>
        <w:rPr>
          <w:lang w:val="fr-FR"/>
        </w:rPr>
      </w:pPr>
    </w:p>
    <w:p w14:paraId="445FB4B4" w14:textId="77777777" w:rsidR="000873BF" w:rsidRPr="0032190F" w:rsidRDefault="00000000" w:rsidP="000873BF">
      <w:pPr>
        <w:jc w:val="both"/>
        <w:rPr>
          <w:lang w:val="fr-FR"/>
        </w:rPr>
      </w:pPr>
      <w:hyperlink r:id="rId13717" w:anchor="Aut_Riviere_Emile" w:history="1">
        <w:r w:rsidR="000873BF" w:rsidRPr="00BD6A48">
          <w:rPr>
            <w:rStyle w:val="Hyperlink"/>
            <w:lang w:val="fr-FR"/>
          </w:rPr>
          <w:t>Rivière</w:t>
        </w:r>
      </w:hyperlink>
      <w:r w:rsidR="000873BF">
        <w:rPr>
          <w:lang w:val="fr-FR"/>
        </w:rPr>
        <w:t xml:space="preserve"> </w:t>
      </w:r>
      <w:r w:rsidR="000873BF" w:rsidRPr="0032190F">
        <w:rPr>
          <w:lang w:val="fr-FR"/>
        </w:rPr>
        <w:t xml:space="preserve">propose une relation de parenté entre ces gravures et celles de la province de Soûs dans le sud du Maroc (BIB 885 p. 1). </w:t>
      </w:r>
    </w:p>
    <w:p w14:paraId="26A434D5" w14:textId="77777777" w:rsidR="000873BF" w:rsidRPr="0032190F" w:rsidRDefault="000873BF" w:rsidP="000873BF">
      <w:pPr>
        <w:jc w:val="both"/>
        <w:rPr>
          <w:lang w:val="fr-FR"/>
        </w:rPr>
      </w:pPr>
      <w:r w:rsidRPr="0032190F">
        <w:rPr>
          <w:lang w:val="fr-FR"/>
        </w:rPr>
        <w:lastRenderedPageBreak/>
        <w:t xml:space="preserve">Pour </w:t>
      </w:r>
      <w:hyperlink r:id="rId13718" w:anchor="Aut_Bicknell" w:history="1">
        <w:r w:rsidRPr="00AE78AA">
          <w:rPr>
            <w:rStyle w:val="Hyperlink"/>
            <w:lang w:val="fr-FR"/>
          </w:rPr>
          <w:t>Bicknell</w:t>
        </w:r>
      </w:hyperlink>
      <w:r>
        <w:rPr>
          <w:rStyle w:val="Hyperlink"/>
          <w:lang w:val="fr-FR"/>
        </w:rPr>
        <w:t>:</w:t>
      </w:r>
      <w:r w:rsidRPr="0032190F">
        <w:rPr>
          <w:lang w:val="fr-FR"/>
        </w:rPr>
        <w:t xml:space="preserve"> « S’il n’y avait cet argument irréfutable des armes, nous aurions pensé qu’ils [les graveurs] venaient des plaines italiennes plutôt que de la côte. Les passages de la vallée de la Roya ou de la Vésubie auraient été beaucoup plus diffciles que la vallée de la Vermenagna (BIB 420 p. 82). Il lui apparait également que si les graveurs venaient de la Gordolasque avec leur troupeau il n’aurait jamais passé le col de l’Arpette (BIB 420 p. 82).</w:t>
      </w:r>
      <w:r>
        <w:rPr>
          <w:lang w:val="fr-FR"/>
        </w:rPr>
        <w:t xml:space="preserve"> </w:t>
      </w:r>
      <w:r w:rsidRPr="0032190F">
        <w:rPr>
          <w:lang w:val="fr-FR"/>
        </w:rPr>
        <w:t>Bicknell propose que différentes peuplades, chacune dans un secteur, ont gravé en même temps leur quotidien  (BIB 420 p. 67)</w:t>
      </w:r>
    </w:p>
    <w:p w14:paraId="048BA83F" w14:textId="77777777" w:rsidR="000873BF" w:rsidRPr="0032190F" w:rsidRDefault="000873BF" w:rsidP="000873BF">
      <w:pPr>
        <w:jc w:val="both"/>
        <w:rPr>
          <w:lang w:val="fr-FR"/>
        </w:rPr>
      </w:pPr>
      <w:r w:rsidRPr="0032190F">
        <w:rPr>
          <w:lang w:val="fr-FR"/>
        </w:rPr>
        <w:t xml:space="preserve">Pour </w:t>
      </w:r>
      <w:hyperlink r:id="rId13719" w:anchor="Aut_Lamboglia" w:history="1">
        <w:r w:rsidRPr="00BB6137">
          <w:rPr>
            <w:rStyle w:val="Hyperlink"/>
            <w:lang w:val="fr-FR"/>
          </w:rPr>
          <w:t>Lamboglia</w:t>
        </w:r>
      </w:hyperlink>
      <w:r>
        <w:rPr>
          <w:lang w:val="fr-FR"/>
        </w:rPr>
        <w:t xml:space="preserve"> </w:t>
      </w:r>
      <w:r w:rsidRPr="0032190F">
        <w:rPr>
          <w:lang w:val="fr-FR"/>
        </w:rPr>
        <w:t>il ne peut s’agir de graveurs indo-européens</w:t>
      </w:r>
      <w:r>
        <w:rPr>
          <w:lang w:val="fr-FR"/>
        </w:rPr>
        <w:t xml:space="preserve"> [IE]</w:t>
      </w:r>
      <w:r w:rsidRPr="0032190F">
        <w:rPr>
          <w:lang w:val="fr-FR"/>
        </w:rPr>
        <w:t>, les éléments purement méditerranéens (tauromorphes) étant les plus nombreux (BIB 1247 p. 17).</w:t>
      </w:r>
    </w:p>
    <w:p w14:paraId="285CD0B4" w14:textId="757EC8F7" w:rsidR="00C8123C" w:rsidRDefault="00C8123C" w:rsidP="000D5E9E">
      <w:pPr>
        <w:pStyle w:val="Heading5"/>
      </w:pPr>
      <w:bookmarkStart w:id="5470" w:name="Sit_Bego_chron_abs_per"/>
      <w:r>
        <w:t>périodes</w:t>
      </w:r>
    </w:p>
    <w:bookmarkEnd w:id="5470"/>
    <w:p w14:paraId="793A9600" w14:textId="77777777" w:rsidR="00C8123C" w:rsidRDefault="00C8123C" w:rsidP="000152C6">
      <w:pPr>
        <w:jc w:val="both"/>
        <w:rPr>
          <w:lang w:val="fr-FR"/>
        </w:rPr>
      </w:pPr>
    </w:p>
    <w:p w14:paraId="6870E833" w14:textId="69F46166" w:rsidR="00533292" w:rsidRDefault="00533292" w:rsidP="000152C6">
      <w:pPr>
        <w:jc w:val="both"/>
        <w:rPr>
          <w:lang w:val="fr-FR"/>
        </w:rPr>
      </w:pPr>
      <w:r>
        <w:rPr>
          <w:lang w:val="fr-FR"/>
        </w:rPr>
        <w:t xml:space="preserve">S'appuie sur le </w:t>
      </w:r>
      <w:hyperlink r:id="rId13720" w:anchor="Sit_Bego_mob" w:history="1">
        <w:r w:rsidRPr="00533292">
          <w:rPr>
            <w:rStyle w:val="Hyperlink"/>
            <w:lang w:val="fr-FR"/>
          </w:rPr>
          <w:t>mobilier archéologique</w:t>
        </w:r>
      </w:hyperlink>
      <w:r>
        <w:rPr>
          <w:lang w:val="fr-FR"/>
        </w:rPr>
        <w:t>, etc.</w:t>
      </w:r>
    </w:p>
    <w:p w14:paraId="7D010719" w14:textId="394F1121" w:rsidR="00C15DC7" w:rsidRPr="0032190F" w:rsidRDefault="00C15DC7" w:rsidP="00C15DC7">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39"/>
        <w:gridCol w:w="1727"/>
        <w:gridCol w:w="923"/>
        <w:gridCol w:w="1536"/>
        <w:gridCol w:w="1906"/>
        <w:gridCol w:w="7"/>
        <w:gridCol w:w="2122"/>
      </w:tblGrid>
      <w:tr w:rsidR="000873BF" w:rsidRPr="0092429B" w14:paraId="1E2FC07F" w14:textId="7DF83763" w:rsidTr="000873BF">
        <w:trPr>
          <w:jc w:val="center"/>
        </w:trPr>
        <w:tc>
          <w:tcPr>
            <w:tcW w:w="7338" w:type="dxa"/>
            <w:gridSpan w:val="6"/>
            <w:vAlign w:val="center"/>
          </w:tcPr>
          <w:p w14:paraId="43E75EE1" w14:textId="6497E0EA" w:rsidR="000873BF" w:rsidRDefault="000873BF" w:rsidP="0088753A">
            <w:pPr>
              <w:jc w:val="center"/>
            </w:pPr>
            <w:r>
              <w:t>local</w:t>
            </w:r>
          </w:p>
        </w:tc>
        <w:tc>
          <w:tcPr>
            <w:tcW w:w="2122" w:type="dxa"/>
          </w:tcPr>
          <w:p w14:paraId="3671D79D" w14:textId="51F2F170" w:rsidR="000873BF" w:rsidRDefault="000873BF" w:rsidP="0088753A">
            <w:pPr>
              <w:jc w:val="center"/>
            </w:pPr>
            <w:r>
              <w:t>régional</w:t>
            </w:r>
          </w:p>
        </w:tc>
      </w:tr>
      <w:tr w:rsidR="000873BF" w:rsidRPr="0092429B" w14:paraId="31866BB1" w14:textId="4869653F" w:rsidTr="000873BF">
        <w:trPr>
          <w:jc w:val="center"/>
        </w:trPr>
        <w:tc>
          <w:tcPr>
            <w:tcW w:w="3889" w:type="dxa"/>
            <w:gridSpan w:val="3"/>
            <w:vAlign w:val="center"/>
          </w:tcPr>
          <w:p w14:paraId="02D310C4" w14:textId="5B8B2A85" w:rsidR="000873BF" w:rsidRDefault="00000000" w:rsidP="0088753A">
            <w:pPr>
              <w:jc w:val="center"/>
            </w:pPr>
            <w:hyperlink r:id="rId13721" w:anchor="Sit_Bego_mob" w:history="1">
              <w:r w:rsidR="000873BF" w:rsidRPr="00533292">
                <w:rPr>
                  <w:rStyle w:val="Hyperlink"/>
                  <w:lang w:val="fr-FR"/>
                </w:rPr>
                <w:t>mobilier archéologique</w:t>
              </w:r>
            </w:hyperlink>
          </w:p>
        </w:tc>
        <w:tc>
          <w:tcPr>
            <w:tcW w:w="3442" w:type="dxa"/>
            <w:gridSpan w:val="2"/>
            <w:vAlign w:val="center"/>
          </w:tcPr>
          <w:p w14:paraId="7636DB42" w14:textId="3066EDA9" w:rsidR="000873BF" w:rsidRDefault="00000000" w:rsidP="0088753A">
            <w:pPr>
              <w:jc w:val="center"/>
            </w:pPr>
            <w:hyperlink r:id="rId13722" w:anchor="Ana_Environnement" w:history="1">
              <w:r w:rsidR="000873BF" w:rsidRPr="00C01B7D">
                <w:rPr>
                  <w:rStyle w:val="Hyperlink"/>
                  <w:lang w:val="fr-FR"/>
                </w:rPr>
                <w:t>indices d'anthropisation</w:t>
              </w:r>
            </w:hyperlink>
          </w:p>
        </w:tc>
        <w:tc>
          <w:tcPr>
            <w:tcW w:w="2129" w:type="dxa"/>
            <w:gridSpan w:val="2"/>
          </w:tcPr>
          <w:p w14:paraId="0E5DF91B" w14:textId="77777777" w:rsidR="000873BF" w:rsidRDefault="000873BF" w:rsidP="0088753A">
            <w:pPr>
              <w:jc w:val="center"/>
            </w:pPr>
          </w:p>
        </w:tc>
      </w:tr>
      <w:tr w:rsidR="000873BF" w:rsidRPr="0092429B" w14:paraId="65C18430" w14:textId="462A44C5" w:rsidTr="000873BF">
        <w:trPr>
          <w:jc w:val="center"/>
        </w:trPr>
        <w:tc>
          <w:tcPr>
            <w:tcW w:w="1239" w:type="dxa"/>
            <w:vAlign w:val="center"/>
          </w:tcPr>
          <w:p w14:paraId="52CC813D" w14:textId="62CBC9B3" w:rsidR="000873BF" w:rsidRDefault="000873BF" w:rsidP="000873BF">
            <w:r>
              <w:t>MES</w:t>
            </w:r>
          </w:p>
        </w:tc>
        <w:tc>
          <w:tcPr>
            <w:tcW w:w="1727" w:type="dxa"/>
            <w:shd w:val="clear" w:color="auto" w:fill="auto"/>
            <w:vAlign w:val="center"/>
          </w:tcPr>
          <w:p w14:paraId="0A86DC94" w14:textId="77777777" w:rsidR="000873BF" w:rsidRDefault="000873BF" w:rsidP="000873BF"/>
        </w:tc>
        <w:tc>
          <w:tcPr>
            <w:tcW w:w="923" w:type="dxa"/>
          </w:tcPr>
          <w:p w14:paraId="72C8BDF4" w14:textId="77777777" w:rsidR="000873BF" w:rsidRDefault="000873BF" w:rsidP="000873BF">
            <w:pPr>
              <w:jc w:val="center"/>
            </w:pPr>
          </w:p>
        </w:tc>
        <w:tc>
          <w:tcPr>
            <w:tcW w:w="1536" w:type="dxa"/>
            <w:vAlign w:val="center"/>
          </w:tcPr>
          <w:p w14:paraId="1A2C2F95" w14:textId="3F05C3B3" w:rsidR="000873BF" w:rsidRDefault="00000000" w:rsidP="000873BF">
            <w:pPr>
              <w:jc w:val="center"/>
            </w:pPr>
            <w:hyperlink r:id="rId13723" w:anchor="Ana_envir_per_Prebor" w:history="1">
              <w:r w:rsidR="000873BF" w:rsidRPr="0092429B">
                <w:rPr>
                  <w:rStyle w:val="Hyperlink"/>
                  <w:lang w:val="fr-FR"/>
                </w:rPr>
                <w:t>Préboréal</w:t>
              </w:r>
            </w:hyperlink>
          </w:p>
        </w:tc>
        <w:tc>
          <w:tcPr>
            <w:tcW w:w="1906" w:type="dxa"/>
            <w:shd w:val="clear" w:color="auto" w:fill="auto"/>
          </w:tcPr>
          <w:p w14:paraId="2C2A1702" w14:textId="5B31848A" w:rsidR="000873BF" w:rsidRDefault="00000000" w:rsidP="000873BF">
            <w:pPr>
              <w:jc w:val="both"/>
            </w:pPr>
            <w:hyperlink r:id="rId13724" w:anchor="Sit_Long_Inferieur" w:history="1">
              <w:r w:rsidR="000873BF" w:rsidRPr="007F1D50">
                <w:rPr>
                  <w:rStyle w:val="Hyperlink"/>
                  <w:lang w:val="fr-FR"/>
                </w:rPr>
                <w:t>L</w:t>
              </w:r>
              <w:r w:rsidR="000873BF" w:rsidRPr="007F1D50">
                <w:rPr>
                  <w:rStyle w:val="Hyperlink"/>
                </w:rPr>
                <w:t>LI</w:t>
              </w:r>
            </w:hyperlink>
          </w:p>
        </w:tc>
        <w:tc>
          <w:tcPr>
            <w:tcW w:w="2129" w:type="dxa"/>
            <w:gridSpan w:val="2"/>
          </w:tcPr>
          <w:p w14:paraId="5E9D09BD" w14:textId="77777777" w:rsidR="000873BF" w:rsidRDefault="000873BF" w:rsidP="000873BF">
            <w:pPr>
              <w:jc w:val="both"/>
            </w:pPr>
          </w:p>
        </w:tc>
      </w:tr>
      <w:tr w:rsidR="000873BF" w14:paraId="7A499896" w14:textId="498B7F23" w:rsidTr="000873BF">
        <w:trPr>
          <w:jc w:val="center"/>
        </w:trPr>
        <w:tc>
          <w:tcPr>
            <w:tcW w:w="1239" w:type="dxa"/>
            <w:vAlign w:val="center"/>
          </w:tcPr>
          <w:p w14:paraId="61C4173F" w14:textId="77777777" w:rsidR="000873BF" w:rsidRDefault="000873BF" w:rsidP="000873BF"/>
        </w:tc>
        <w:tc>
          <w:tcPr>
            <w:tcW w:w="1727" w:type="dxa"/>
            <w:shd w:val="clear" w:color="auto" w:fill="auto"/>
            <w:vAlign w:val="center"/>
          </w:tcPr>
          <w:p w14:paraId="05F01392" w14:textId="062F5B09" w:rsidR="000873BF" w:rsidRDefault="000873BF" w:rsidP="000873BF"/>
        </w:tc>
        <w:tc>
          <w:tcPr>
            <w:tcW w:w="923" w:type="dxa"/>
          </w:tcPr>
          <w:p w14:paraId="662B70F3" w14:textId="77777777" w:rsidR="000873BF" w:rsidRDefault="000873BF" w:rsidP="000873BF">
            <w:pPr>
              <w:jc w:val="center"/>
            </w:pPr>
          </w:p>
        </w:tc>
        <w:tc>
          <w:tcPr>
            <w:tcW w:w="1536" w:type="dxa"/>
            <w:vAlign w:val="center"/>
          </w:tcPr>
          <w:p w14:paraId="2B98FADD" w14:textId="618AD6DE" w:rsidR="000873BF" w:rsidRDefault="000873BF" w:rsidP="000873BF">
            <w:pPr>
              <w:jc w:val="center"/>
            </w:pPr>
            <w:r>
              <w:t>…</w:t>
            </w:r>
          </w:p>
        </w:tc>
        <w:tc>
          <w:tcPr>
            <w:tcW w:w="1906" w:type="dxa"/>
            <w:shd w:val="clear" w:color="auto" w:fill="auto"/>
          </w:tcPr>
          <w:p w14:paraId="26DCA8EF" w14:textId="77777777" w:rsidR="000873BF" w:rsidRPr="007F1D50" w:rsidRDefault="000873BF" w:rsidP="000873BF">
            <w:pPr>
              <w:jc w:val="both"/>
            </w:pPr>
          </w:p>
        </w:tc>
        <w:tc>
          <w:tcPr>
            <w:tcW w:w="2129" w:type="dxa"/>
            <w:gridSpan w:val="2"/>
          </w:tcPr>
          <w:p w14:paraId="079935A3" w14:textId="77777777" w:rsidR="000873BF" w:rsidRPr="007F1D50" w:rsidRDefault="000873BF" w:rsidP="000873BF">
            <w:pPr>
              <w:jc w:val="both"/>
            </w:pPr>
          </w:p>
        </w:tc>
      </w:tr>
      <w:tr w:rsidR="000873BF" w14:paraId="56362B1D" w14:textId="1BAB727A" w:rsidTr="000873BF">
        <w:trPr>
          <w:jc w:val="center"/>
        </w:trPr>
        <w:tc>
          <w:tcPr>
            <w:tcW w:w="1239" w:type="dxa"/>
            <w:vAlign w:val="center"/>
          </w:tcPr>
          <w:p w14:paraId="774A8765" w14:textId="04C598E5" w:rsidR="000873BF" w:rsidRDefault="000873BF" w:rsidP="000873BF">
            <w:r>
              <w:t>NA</w:t>
            </w:r>
          </w:p>
        </w:tc>
        <w:tc>
          <w:tcPr>
            <w:tcW w:w="1727" w:type="dxa"/>
            <w:shd w:val="clear" w:color="auto" w:fill="auto"/>
            <w:vAlign w:val="center"/>
          </w:tcPr>
          <w:p w14:paraId="746FA26F" w14:textId="3ABCC7D2" w:rsidR="000873BF" w:rsidRDefault="000873BF" w:rsidP="000873BF">
            <w:r>
              <w:t>Cardial</w:t>
            </w:r>
          </w:p>
        </w:tc>
        <w:tc>
          <w:tcPr>
            <w:tcW w:w="923" w:type="dxa"/>
          </w:tcPr>
          <w:p w14:paraId="79B7648C" w14:textId="77777777" w:rsidR="000873BF" w:rsidRDefault="000873BF" w:rsidP="000873BF">
            <w:pPr>
              <w:jc w:val="center"/>
            </w:pPr>
          </w:p>
        </w:tc>
        <w:tc>
          <w:tcPr>
            <w:tcW w:w="1536" w:type="dxa"/>
            <w:vMerge w:val="restart"/>
            <w:vAlign w:val="center"/>
          </w:tcPr>
          <w:p w14:paraId="0B99422D" w14:textId="1892E827" w:rsidR="000873BF" w:rsidRDefault="00000000" w:rsidP="000873BF">
            <w:pPr>
              <w:jc w:val="center"/>
            </w:pPr>
            <w:hyperlink r:id="rId13725" w:anchor="Ana_envir_per_Atlant" w:history="1">
              <w:r w:rsidR="000873BF" w:rsidRPr="00207E0D">
                <w:rPr>
                  <w:rStyle w:val="Hyperlink"/>
                  <w:lang w:val="fr-FR"/>
                </w:rPr>
                <w:t>Atlantique</w:t>
              </w:r>
            </w:hyperlink>
          </w:p>
        </w:tc>
        <w:tc>
          <w:tcPr>
            <w:tcW w:w="1906" w:type="dxa"/>
            <w:shd w:val="clear" w:color="auto" w:fill="auto"/>
          </w:tcPr>
          <w:p w14:paraId="118C80CE" w14:textId="337744FF" w:rsidR="000873BF" w:rsidRPr="007F1D50" w:rsidRDefault="00000000" w:rsidP="000873BF">
            <w:pPr>
              <w:jc w:val="both"/>
            </w:pPr>
            <w:hyperlink r:id="rId13726" w:anchor="Sit_Grenouilles_paleoenv_et3" w:history="1">
              <w:r w:rsidR="000873BF" w:rsidRPr="007F1D50">
                <w:rPr>
                  <w:rStyle w:val="Hyperlink"/>
                </w:rPr>
                <w:t>LG</w:t>
              </w:r>
            </w:hyperlink>
          </w:p>
        </w:tc>
        <w:tc>
          <w:tcPr>
            <w:tcW w:w="2129" w:type="dxa"/>
            <w:gridSpan w:val="2"/>
          </w:tcPr>
          <w:p w14:paraId="1B537802" w14:textId="77777777" w:rsidR="000873BF" w:rsidRDefault="000873BF" w:rsidP="000873BF">
            <w:pPr>
              <w:jc w:val="both"/>
            </w:pPr>
          </w:p>
        </w:tc>
      </w:tr>
      <w:tr w:rsidR="000873BF" w:rsidRPr="00A310EF" w14:paraId="41762B19" w14:textId="6C2F955A" w:rsidTr="000873BF">
        <w:trPr>
          <w:jc w:val="center"/>
        </w:trPr>
        <w:tc>
          <w:tcPr>
            <w:tcW w:w="1239" w:type="dxa"/>
            <w:vMerge w:val="restart"/>
            <w:vAlign w:val="center"/>
          </w:tcPr>
          <w:p w14:paraId="0A46547F" w14:textId="29017F03" w:rsidR="000873BF" w:rsidRDefault="000873BF" w:rsidP="000873BF">
            <w:r>
              <w:t>NM</w:t>
            </w:r>
          </w:p>
        </w:tc>
        <w:tc>
          <w:tcPr>
            <w:tcW w:w="1727" w:type="dxa"/>
            <w:shd w:val="clear" w:color="auto" w:fill="auto"/>
            <w:vAlign w:val="center"/>
          </w:tcPr>
          <w:p w14:paraId="7720CDED" w14:textId="0139322B" w:rsidR="000873BF" w:rsidRDefault="000873BF" w:rsidP="000873BF">
            <w:r>
              <w:t>VBQ</w:t>
            </w:r>
          </w:p>
        </w:tc>
        <w:tc>
          <w:tcPr>
            <w:tcW w:w="923" w:type="dxa"/>
          </w:tcPr>
          <w:p w14:paraId="4088E77F" w14:textId="77777777" w:rsidR="000873BF" w:rsidRDefault="000873BF" w:rsidP="000873BF">
            <w:pPr>
              <w:jc w:val="center"/>
            </w:pPr>
          </w:p>
        </w:tc>
        <w:tc>
          <w:tcPr>
            <w:tcW w:w="1536" w:type="dxa"/>
            <w:vMerge/>
            <w:vAlign w:val="center"/>
          </w:tcPr>
          <w:p w14:paraId="5F25CA47" w14:textId="0DAACA02" w:rsidR="000873BF" w:rsidRDefault="000873BF" w:rsidP="000873BF">
            <w:pPr>
              <w:jc w:val="center"/>
            </w:pPr>
          </w:p>
        </w:tc>
        <w:tc>
          <w:tcPr>
            <w:tcW w:w="1906" w:type="dxa"/>
            <w:shd w:val="clear" w:color="auto" w:fill="auto"/>
          </w:tcPr>
          <w:p w14:paraId="47CDE926" w14:textId="65280C7D" w:rsidR="000873BF" w:rsidRPr="007F1D50" w:rsidRDefault="00000000" w:rsidP="000873BF">
            <w:pPr>
              <w:jc w:val="both"/>
              <w:rPr>
                <w:lang w:val="fr-FR"/>
              </w:rPr>
            </w:pPr>
            <w:hyperlink r:id="rId13727" w:anchor="Sit_Long_Inferieur" w:history="1">
              <w:r w:rsidR="000873BF" w:rsidRPr="007F1D50">
                <w:rPr>
                  <w:rStyle w:val="Hyperlink"/>
                  <w:lang w:val="fr-FR"/>
                </w:rPr>
                <w:t>L</w:t>
              </w:r>
              <w:r w:rsidR="000873BF" w:rsidRPr="007F1D50">
                <w:rPr>
                  <w:rStyle w:val="Hyperlink"/>
                </w:rPr>
                <w:t>LI</w:t>
              </w:r>
            </w:hyperlink>
            <w:r w:rsidR="000873BF" w:rsidRPr="007F1D50">
              <w:rPr>
                <w:lang w:val="fr-FR"/>
              </w:rPr>
              <w:t xml:space="preserve">, </w:t>
            </w:r>
            <w:hyperlink r:id="rId13728" w:anchor="Sit_Diable_Lacs" w:history="1">
              <w:r w:rsidR="000873BF" w:rsidRPr="007F1D50">
                <w:rPr>
                  <w:rStyle w:val="Hyperlink"/>
                  <w:lang w:val="fr-FR"/>
                </w:rPr>
                <w:t>L</w:t>
              </w:r>
              <w:r w:rsidR="000873BF" w:rsidRPr="007F1D50">
                <w:rPr>
                  <w:rStyle w:val="Hyperlink"/>
                </w:rPr>
                <w:t>D</w:t>
              </w:r>
            </w:hyperlink>
            <w:r w:rsidR="000873BF" w:rsidRPr="007F1D50">
              <w:rPr>
                <w:rStyle w:val="Hyperlink"/>
                <w:lang w:val="fr-FR"/>
              </w:rPr>
              <w:t>,</w:t>
            </w:r>
          </w:p>
        </w:tc>
        <w:tc>
          <w:tcPr>
            <w:tcW w:w="2129" w:type="dxa"/>
            <w:gridSpan w:val="2"/>
          </w:tcPr>
          <w:p w14:paraId="78819979" w14:textId="77777777" w:rsidR="000873BF" w:rsidRDefault="000873BF" w:rsidP="000873BF">
            <w:pPr>
              <w:jc w:val="both"/>
            </w:pPr>
          </w:p>
        </w:tc>
      </w:tr>
      <w:tr w:rsidR="000873BF" w14:paraId="395D3C93" w14:textId="1EE9B9DC" w:rsidTr="000873BF">
        <w:trPr>
          <w:jc w:val="center"/>
        </w:trPr>
        <w:tc>
          <w:tcPr>
            <w:tcW w:w="1239" w:type="dxa"/>
            <w:vMerge/>
            <w:vAlign w:val="center"/>
          </w:tcPr>
          <w:p w14:paraId="53E2F022" w14:textId="77777777" w:rsidR="000873BF" w:rsidRPr="00C15DC7" w:rsidRDefault="000873BF" w:rsidP="000873BF">
            <w:pPr>
              <w:rPr>
                <w:lang w:val="fr-FR"/>
              </w:rPr>
            </w:pPr>
          </w:p>
        </w:tc>
        <w:tc>
          <w:tcPr>
            <w:tcW w:w="1727" w:type="dxa"/>
            <w:vMerge w:val="restart"/>
            <w:shd w:val="clear" w:color="auto" w:fill="auto"/>
            <w:vAlign w:val="center"/>
          </w:tcPr>
          <w:p w14:paraId="6D60452E" w14:textId="47243A72" w:rsidR="000873BF" w:rsidRDefault="000873BF" w:rsidP="000873BF">
            <w:r>
              <w:t xml:space="preserve">Chasséen </w:t>
            </w:r>
          </w:p>
        </w:tc>
        <w:tc>
          <w:tcPr>
            <w:tcW w:w="923" w:type="dxa"/>
          </w:tcPr>
          <w:p w14:paraId="214AF385" w14:textId="310ACC16" w:rsidR="000873BF" w:rsidRDefault="000873BF" w:rsidP="000873BF">
            <w:pPr>
              <w:jc w:val="center"/>
            </w:pPr>
          </w:p>
        </w:tc>
        <w:tc>
          <w:tcPr>
            <w:tcW w:w="1536" w:type="dxa"/>
            <w:vMerge/>
            <w:vAlign w:val="center"/>
          </w:tcPr>
          <w:p w14:paraId="536CE7E4" w14:textId="6683A57D" w:rsidR="000873BF" w:rsidRDefault="000873BF" w:rsidP="000873BF">
            <w:pPr>
              <w:jc w:val="center"/>
            </w:pPr>
          </w:p>
        </w:tc>
        <w:tc>
          <w:tcPr>
            <w:tcW w:w="1906" w:type="dxa"/>
            <w:shd w:val="clear" w:color="auto" w:fill="auto"/>
          </w:tcPr>
          <w:p w14:paraId="140906F9" w14:textId="2950F3F5" w:rsidR="000873BF" w:rsidRPr="007F1D50" w:rsidRDefault="00000000" w:rsidP="000873BF">
            <w:pPr>
              <w:jc w:val="both"/>
            </w:pPr>
            <w:hyperlink r:id="rId13729" w:anchor="Sit_Grenouilles_paleoenv_et3" w:history="1">
              <w:r w:rsidR="000873BF" w:rsidRPr="007F1D50">
                <w:rPr>
                  <w:rStyle w:val="Hyperlink"/>
                </w:rPr>
                <w:t>LG</w:t>
              </w:r>
            </w:hyperlink>
          </w:p>
        </w:tc>
        <w:tc>
          <w:tcPr>
            <w:tcW w:w="2129" w:type="dxa"/>
            <w:gridSpan w:val="2"/>
          </w:tcPr>
          <w:p w14:paraId="078BECFD" w14:textId="77777777" w:rsidR="000873BF" w:rsidRDefault="000873BF" w:rsidP="000873BF">
            <w:pPr>
              <w:jc w:val="both"/>
            </w:pPr>
          </w:p>
        </w:tc>
      </w:tr>
      <w:tr w:rsidR="000873BF" w14:paraId="3179D00F" w14:textId="1E0F6501" w:rsidTr="000873BF">
        <w:trPr>
          <w:jc w:val="center"/>
        </w:trPr>
        <w:tc>
          <w:tcPr>
            <w:tcW w:w="1239" w:type="dxa"/>
            <w:vMerge/>
            <w:vAlign w:val="center"/>
          </w:tcPr>
          <w:p w14:paraId="11A471D5" w14:textId="77777777" w:rsidR="000873BF" w:rsidRDefault="000873BF" w:rsidP="000873BF"/>
        </w:tc>
        <w:tc>
          <w:tcPr>
            <w:tcW w:w="1727" w:type="dxa"/>
            <w:vMerge/>
            <w:shd w:val="clear" w:color="auto" w:fill="auto"/>
            <w:vAlign w:val="center"/>
          </w:tcPr>
          <w:p w14:paraId="48E99D22" w14:textId="442319E0" w:rsidR="000873BF" w:rsidRDefault="000873BF" w:rsidP="000873BF"/>
        </w:tc>
        <w:tc>
          <w:tcPr>
            <w:tcW w:w="923" w:type="dxa"/>
          </w:tcPr>
          <w:p w14:paraId="453DF100" w14:textId="064425E3" w:rsidR="000873BF" w:rsidRDefault="000873BF" w:rsidP="000873BF">
            <w:pPr>
              <w:jc w:val="center"/>
            </w:pPr>
            <w:r>
              <w:t>récent</w:t>
            </w:r>
          </w:p>
        </w:tc>
        <w:tc>
          <w:tcPr>
            <w:tcW w:w="1536" w:type="dxa"/>
            <w:vMerge/>
            <w:vAlign w:val="center"/>
          </w:tcPr>
          <w:p w14:paraId="74536A0F" w14:textId="7386E11F" w:rsidR="000873BF" w:rsidRDefault="000873BF" w:rsidP="000873BF">
            <w:pPr>
              <w:jc w:val="center"/>
            </w:pPr>
          </w:p>
        </w:tc>
        <w:tc>
          <w:tcPr>
            <w:tcW w:w="1906" w:type="dxa"/>
            <w:shd w:val="clear" w:color="auto" w:fill="auto"/>
          </w:tcPr>
          <w:p w14:paraId="3F18B237" w14:textId="2765920F" w:rsidR="000873BF" w:rsidRPr="007F1D50" w:rsidRDefault="00000000" w:rsidP="000873BF">
            <w:pPr>
              <w:jc w:val="both"/>
            </w:pPr>
            <w:hyperlink r:id="rId13730" w:anchor="Sit_Grenouilles_paleoenv_et1" w:history="1">
              <w:r w:rsidR="000873BF" w:rsidRPr="007F1D50">
                <w:rPr>
                  <w:rStyle w:val="Hyperlink"/>
                </w:rPr>
                <w:t>LG</w:t>
              </w:r>
            </w:hyperlink>
          </w:p>
        </w:tc>
        <w:tc>
          <w:tcPr>
            <w:tcW w:w="2129" w:type="dxa"/>
            <w:gridSpan w:val="2"/>
          </w:tcPr>
          <w:p w14:paraId="4FA28897" w14:textId="77777777" w:rsidR="000873BF" w:rsidRDefault="000873BF" w:rsidP="000873BF">
            <w:pPr>
              <w:jc w:val="both"/>
            </w:pPr>
          </w:p>
        </w:tc>
      </w:tr>
      <w:tr w:rsidR="000873BF" w14:paraId="7EE0D241" w14:textId="295EEFA9" w:rsidTr="000873BF">
        <w:trPr>
          <w:jc w:val="center"/>
        </w:trPr>
        <w:tc>
          <w:tcPr>
            <w:tcW w:w="1239" w:type="dxa"/>
            <w:vAlign w:val="center"/>
          </w:tcPr>
          <w:p w14:paraId="10A81E47" w14:textId="5B2EA444" w:rsidR="000873BF" w:rsidRDefault="000873BF" w:rsidP="000873BF"/>
        </w:tc>
        <w:tc>
          <w:tcPr>
            <w:tcW w:w="6099" w:type="dxa"/>
            <w:gridSpan w:val="5"/>
            <w:shd w:val="clear" w:color="auto" w:fill="D9D9D9" w:themeFill="background1" w:themeFillShade="D9"/>
            <w:vAlign w:val="center"/>
          </w:tcPr>
          <w:p w14:paraId="06B8E975" w14:textId="12A5EBC0" w:rsidR="000873BF" w:rsidRPr="007F1D50" w:rsidRDefault="00000000" w:rsidP="000873BF">
            <w:pPr>
              <w:jc w:val="center"/>
            </w:pPr>
            <w:hyperlink r:id="rId13731" w:anchor="Text_Piora_II" w:history="1">
              <w:r w:rsidR="000873BF" w:rsidRPr="007F1D50">
                <w:rPr>
                  <w:rStyle w:val="Hyperlink"/>
                </w:rPr>
                <w:t>Piora II</w:t>
              </w:r>
            </w:hyperlink>
          </w:p>
        </w:tc>
        <w:tc>
          <w:tcPr>
            <w:tcW w:w="2122" w:type="dxa"/>
            <w:shd w:val="clear" w:color="auto" w:fill="D9D9D9" w:themeFill="background1" w:themeFillShade="D9"/>
          </w:tcPr>
          <w:p w14:paraId="3A1CE1F7" w14:textId="77777777" w:rsidR="000873BF" w:rsidRDefault="000873BF" w:rsidP="000873BF">
            <w:pPr>
              <w:jc w:val="center"/>
            </w:pPr>
          </w:p>
        </w:tc>
      </w:tr>
      <w:tr w:rsidR="000873BF" w14:paraId="3CB39E07" w14:textId="011583B8" w:rsidTr="000873BF">
        <w:trPr>
          <w:jc w:val="center"/>
        </w:trPr>
        <w:tc>
          <w:tcPr>
            <w:tcW w:w="1239" w:type="dxa"/>
            <w:vAlign w:val="center"/>
          </w:tcPr>
          <w:p w14:paraId="518A67CD" w14:textId="62789877" w:rsidR="000873BF" w:rsidRDefault="000873BF" w:rsidP="000873BF">
            <w:r>
              <w:t>NR</w:t>
            </w:r>
          </w:p>
        </w:tc>
        <w:tc>
          <w:tcPr>
            <w:tcW w:w="1727" w:type="dxa"/>
            <w:shd w:val="clear" w:color="auto" w:fill="auto"/>
            <w:vAlign w:val="center"/>
          </w:tcPr>
          <w:p w14:paraId="45BCF871" w14:textId="77777777" w:rsidR="000873BF" w:rsidRDefault="000873BF" w:rsidP="000873BF"/>
        </w:tc>
        <w:tc>
          <w:tcPr>
            <w:tcW w:w="923" w:type="dxa"/>
          </w:tcPr>
          <w:p w14:paraId="7D93E023" w14:textId="77777777" w:rsidR="000873BF" w:rsidRDefault="000873BF" w:rsidP="000873BF">
            <w:pPr>
              <w:jc w:val="center"/>
            </w:pPr>
          </w:p>
        </w:tc>
        <w:tc>
          <w:tcPr>
            <w:tcW w:w="1536" w:type="dxa"/>
            <w:vMerge w:val="restart"/>
            <w:vAlign w:val="center"/>
          </w:tcPr>
          <w:p w14:paraId="2D0A9DCB" w14:textId="477DF754" w:rsidR="000873BF" w:rsidRDefault="00000000" w:rsidP="000873BF">
            <w:pPr>
              <w:jc w:val="center"/>
            </w:pPr>
            <w:hyperlink r:id="rId13732" w:anchor="Ana_envir_per_Subbor" w:history="1">
              <w:r w:rsidR="000873BF" w:rsidRPr="00207E0D">
                <w:rPr>
                  <w:rStyle w:val="Hyperlink"/>
                  <w:lang w:val="fr-FR"/>
                </w:rPr>
                <w:t>Subboréal</w:t>
              </w:r>
            </w:hyperlink>
          </w:p>
        </w:tc>
        <w:tc>
          <w:tcPr>
            <w:tcW w:w="1906" w:type="dxa"/>
            <w:shd w:val="clear" w:color="auto" w:fill="auto"/>
          </w:tcPr>
          <w:p w14:paraId="0B5450FD" w14:textId="77777777" w:rsidR="000873BF" w:rsidRPr="007F1D50" w:rsidRDefault="000873BF" w:rsidP="000873BF">
            <w:pPr>
              <w:jc w:val="both"/>
            </w:pPr>
          </w:p>
        </w:tc>
        <w:tc>
          <w:tcPr>
            <w:tcW w:w="2129" w:type="dxa"/>
            <w:gridSpan w:val="2"/>
          </w:tcPr>
          <w:p w14:paraId="316AEC28" w14:textId="77777777" w:rsidR="000873BF" w:rsidRPr="007F1D50" w:rsidRDefault="000873BF" w:rsidP="000873BF">
            <w:pPr>
              <w:jc w:val="both"/>
            </w:pPr>
          </w:p>
        </w:tc>
      </w:tr>
      <w:tr w:rsidR="000873BF" w14:paraId="44270D12" w14:textId="6DF28ADA" w:rsidTr="000873BF">
        <w:trPr>
          <w:jc w:val="center"/>
        </w:trPr>
        <w:tc>
          <w:tcPr>
            <w:tcW w:w="1239" w:type="dxa"/>
            <w:vMerge w:val="restart"/>
            <w:vAlign w:val="center"/>
          </w:tcPr>
          <w:p w14:paraId="315F702A" w14:textId="42A452B4" w:rsidR="000873BF" w:rsidRDefault="00000000" w:rsidP="000873BF">
            <w:hyperlink r:id="rId13733" w:anchor="Sit_Bego_chron_abs_per_NF" w:history="1">
              <w:r w:rsidR="000873BF" w:rsidRPr="00C15DC7">
                <w:rPr>
                  <w:rStyle w:val="Hyperlink"/>
                </w:rPr>
                <w:t>NF</w:t>
              </w:r>
            </w:hyperlink>
          </w:p>
        </w:tc>
        <w:tc>
          <w:tcPr>
            <w:tcW w:w="1727" w:type="dxa"/>
            <w:shd w:val="clear" w:color="auto" w:fill="auto"/>
            <w:vAlign w:val="center"/>
          </w:tcPr>
          <w:p w14:paraId="2F67B749" w14:textId="007E3F58" w:rsidR="000873BF" w:rsidRDefault="00000000" w:rsidP="000873BF">
            <w:hyperlink r:id="rId13734" w:anchor="Sit_Bego_chron_abs_per_Chalco" w:history="1">
              <w:r w:rsidR="000873BF" w:rsidRPr="00C15DC7">
                <w:rPr>
                  <w:rStyle w:val="Hyperlink"/>
                </w:rPr>
                <w:t>Chalcolithique</w:t>
              </w:r>
            </w:hyperlink>
          </w:p>
        </w:tc>
        <w:tc>
          <w:tcPr>
            <w:tcW w:w="923" w:type="dxa"/>
          </w:tcPr>
          <w:p w14:paraId="38EF41EA" w14:textId="77777777" w:rsidR="000873BF" w:rsidRDefault="000873BF" w:rsidP="000873BF">
            <w:pPr>
              <w:jc w:val="center"/>
            </w:pPr>
          </w:p>
        </w:tc>
        <w:tc>
          <w:tcPr>
            <w:tcW w:w="1536" w:type="dxa"/>
            <w:vMerge/>
            <w:vAlign w:val="center"/>
          </w:tcPr>
          <w:p w14:paraId="4DC0720B" w14:textId="1BB2C80A" w:rsidR="000873BF" w:rsidRDefault="000873BF" w:rsidP="000873BF">
            <w:pPr>
              <w:jc w:val="center"/>
            </w:pPr>
          </w:p>
        </w:tc>
        <w:tc>
          <w:tcPr>
            <w:tcW w:w="1906" w:type="dxa"/>
            <w:shd w:val="clear" w:color="auto" w:fill="auto"/>
          </w:tcPr>
          <w:p w14:paraId="6AE3E723" w14:textId="77777777" w:rsidR="000873BF" w:rsidRPr="007F1D50" w:rsidRDefault="000873BF" w:rsidP="000873BF">
            <w:pPr>
              <w:jc w:val="both"/>
            </w:pPr>
          </w:p>
        </w:tc>
        <w:tc>
          <w:tcPr>
            <w:tcW w:w="2129" w:type="dxa"/>
            <w:gridSpan w:val="2"/>
          </w:tcPr>
          <w:p w14:paraId="0CC5CE1D" w14:textId="77777777" w:rsidR="000873BF" w:rsidRPr="007F1D50" w:rsidRDefault="000873BF" w:rsidP="000873BF">
            <w:pPr>
              <w:jc w:val="both"/>
            </w:pPr>
          </w:p>
        </w:tc>
      </w:tr>
      <w:tr w:rsidR="000873BF" w:rsidRPr="00A310EF" w14:paraId="0C976753" w14:textId="1B80E29D" w:rsidTr="000873BF">
        <w:trPr>
          <w:jc w:val="center"/>
        </w:trPr>
        <w:tc>
          <w:tcPr>
            <w:tcW w:w="1239" w:type="dxa"/>
            <w:vMerge/>
            <w:vAlign w:val="center"/>
          </w:tcPr>
          <w:p w14:paraId="1186B8BE" w14:textId="77777777" w:rsidR="000873BF" w:rsidRDefault="000873BF" w:rsidP="000873BF"/>
        </w:tc>
        <w:tc>
          <w:tcPr>
            <w:tcW w:w="1727" w:type="dxa"/>
            <w:shd w:val="clear" w:color="auto" w:fill="auto"/>
            <w:vAlign w:val="center"/>
          </w:tcPr>
          <w:p w14:paraId="292D3FFC" w14:textId="355ED10D" w:rsidR="000873BF" w:rsidRDefault="000873BF" w:rsidP="000873BF">
            <w:r>
              <w:t>Campaniforme</w:t>
            </w:r>
          </w:p>
        </w:tc>
        <w:tc>
          <w:tcPr>
            <w:tcW w:w="923" w:type="dxa"/>
          </w:tcPr>
          <w:p w14:paraId="47FC7539" w14:textId="77777777" w:rsidR="000873BF" w:rsidRDefault="000873BF" w:rsidP="000873BF">
            <w:pPr>
              <w:jc w:val="center"/>
            </w:pPr>
          </w:p>
        </w:tc>
        <w:tc>
          <w:tcPr>
            <w:tcW w:w="1536" w:type="dxa"/>
            <w:vMerge/>
            <w:vAlign w:val="center"/>
          </w:tcPr>
          <w:p w14:paraId="3B29DAE8" w14:textId="00C6E7DB" w:rsidR="000873BF" w:rsidRDefault="000873BF" w:rsidP="000873BF">
            <w:pPr>
              <w:jc w:val="center"/>
            </w:pPr>
          </w:p>
        </w:tc>
        <w:tc>
          <w:tcPr>
            <w:tcW w:w="1906" w:type="dxa"/>
            <w:shd w:val="clear" w:color="auto" w:fill="auto"/>
          </w:tcPr>
          <w:p w14:paraId="4FBFCFE5" w14:textId="406262BB" w:rsidR="000873BF" w:rsidRPr="007F1D50" w:rsidRDefault="00000000" w:rsidP="000873BF">
            <w:pPr>
              <w:jc w:val="both"/>
              <w:rPr>
                <w:lang w:val="fr-FR"/>
              </w:rPr>
            </w:pPr>
            <w:hyperlink r:id="rId13735" w:anchor="Sit_Long_Inferieur_env_per_Subbor" w:history="1">
              <w:r w:rsidR="000873BF" w:rsidRPr="007F1D50">
                <w:rPr>
                  <w:rStyle w:val="Hyperlink"/>
                  <w:lang w:val="fr-FR"/>
                </w:rPr>
                <w:t>LLI</w:t>
              </w:r>
            </w:hyperlink>
            <w:r w:rsidR="000873BF" w:rsidRPr="007F1D50">
              <w:rPr>
                <w:lang w:val="fr-FR"/>
              </w:rPr>
              <w:t xml:space="preserve">, </w:t>
            </w:r>
            <w:hyperlink r:id="rId13736" w:anchor="Sit_Bego_spat_col_Sabion_env" w:history="1">
              <w:r w:rsidR="000873BF" w:rsidRPr="007F1D50">
                <w:rPr>
                  <w:rStyle w:val="Hyperlink"/>
                  <w:lang w:val="fr-FR"/>
                </w:rPr>
                <w:t>C</w:t>
              </w:r>
              <w:r w:rsidR="000873BF" w:rsidRPr="007F1D50">
                <w:rPr>
                  <w:rStyle w:val="Hyperlink"/>
                </w:rPr>
                <w:t>d</w:t>
              </w:r>
              <w:r w:rsidR="000873BF" w:rsidRPr="007F1D50">
                <w:rPr>
                  <w:rStyle w:val="Hyperlink"/>
                  <w:lang w:val="fr-FR"/>
                </w:rPr>
                <w:t>S</w:t>
              </w:r>
            </w:hyperlink>
            <w:r w:rsidR="000873BF" w:rsidRPr="007F1D50">
              <w:rPr>
                <w:rStyle w:val="Hyperlink"/>
                <w:lang w:val="fr-FR"/>
              </w:rPr>
              <w:t xml:space="preserve">, </w:t>
            </w:r>
            <w:hyperlink r:id="rId13737" w:anchor="Sit_Grenouilles_paleoenv_et3" w:history="1">
              <w:r w:rsidR="000873BF" w:rsidRPr="007F1D50">
                <w:rPr>
                  <w:rStyle w:val="Hyperlink"/>
                  <w:lang w:val="fr-FR"/>
                </w:rPr>
                <w:t>LG</w:t>
              </w:r>
            </w:hyperlink>
          </w:p>
        </w:tc>
        <w:tc>
          <w:tcPr>
            <w:tcW w:w="2129" w:type="dxa"/>
            <w:gridSpan w:val="2"/>
          </w:tcPr>
          <w:p w14:paraId="3A825DBA" w14:textId="77777777" w:rsidR="000873BF" w:rsidRDefault="000873BF" w:rsidP="000873BF">
            <w:pPr>
              <w:jc w:val="both"/>
            </w:pPr>
          </w:p>
        </w:tc>
      </w:tr>
      <w:tr w:rsidR="000873BF" w:rsidRPr="00C15DC7" w14:paraId="0647D9DE" w14:textId="3652875B" w:rsidTr="000873BF">
        <w:trPr>
          <w:jc w:val="center"/>
        </w:trPr>
        <w:tc>
          <w:tcPr>
            <w:tcW w:w="1239" w:type="dxa"/>
            <w:vMerge w:val="restart"/>
            <w:vAlign w:val="center"/>
          </w:tcPr>
          <w:p w14:paraId="15050224" w14:textId="34C3CF34" w:rsidR="000873BF" w:rsidRDefault="00000000" w:rsidP="000873BF">
            <w:hyperlink r:id="rId13738" w:anchor="Sit_Bego_chron_abs_per_Bz" w:history="1">
              <w:r w:rsidR="000873BF" w:rsidRPr="000D5E9E">
                <w:rPr>
                  <w:rStyle w:val="Hyperlink"/>
                  <w:lang w:val="fr-FR"/>
                </w:rPr>
                <w:t>Bronze</w:t>
              </w:r>
            </w:hyperlink>
          </w:p>
        </w:tc>
        <w:tc>
          <w:tcPr>
            <w:tcW w:w="1727" w:type="dxa"/>
            <w:vMerge w:val="restart"/>
            <w:shd w:val="clear" w:color="auto" w:fill="auto"/>
            <w:vAlign w:val="center"/>
          </w:tcPr>
          <w:p w14:paraId="5E721014" w14:textId="172F36B6" w:rsidR="000873BF" w:rsidRDefault="00000000" w:rsidP="000873BF">
            <w:hyperlink r:id="rId13739" w:anchor="Sit_Bego_chron_abs_per_BzA" w:history="1">
              <w:r w:rsidR="000873BF" w:rsidRPr="00C15DC7">
                <w:rPr>
                  <w:rStyle w:val="Hyperlink"/>
                </w:rPr>
                <w:t>BA</w:t>
              </w:r>
            </w:hyperlink>
          </w:p>
        </w:tc>
        <w:tc>
          <w:tcPr>
            <w:tcW w:w="923" w:type="dxa"/>
          </w:tcPr>
          <w:p w14:paraId="58DFB23F" w14:textId="5E362729" w:rsidR="000873BF" w:rsidRDefault="00163B5A" w:rsidP="000873BF">
            <w:pPr>
              <w:jc w:val="center"/>
            </w:pPr>
            <w:r>
              <w:t>1</w:t>
            </w:r>
          </w:p>
        </w:tc>
        <w:tc>
          <w:tcPr>
            <w:tcW w:w="1536" w:type="dxa"/>
            <w:vMerge/>
            <w:vAlign w:val="center"/>
          </w:tcPr>
          <w:p w14:paraId="18C5F2B5" w14:textId="093A0463" w:rsidR="000873BF" w:rsidRDefault="000873BF" w:rsidP="000873BF">
            <w:pPr>
              <w:jc w:val="center"/>
            </w:pPr>
          </w:p>
        </w:tc>
        <w:tc>
          <w:tcPr>
            <w:tcW w:w="1906" w:type="dxa"/>
            <w:shd w:val="clear" w:color="auto" w:fill="auto"/>
          </w:tcPr>
          <w:p w14:paraId="7CFCB8BB" w14:textId="7772A1C6" w:rsidR="000873BF" w:rsidRPr="007F1D50" w:rsidRDefault="00000000" w:rsidP="000873BF">
            <w:pPr>
              <w:jc w:val="both"/>
              <w:rPr>
                <w:lang w:val="fr-FR"/>
              </w:rPr>
            </w:pPr>
            <w:hyperlink r:id="rId13740" w:anchor="Sit_Long_Inferieur_env_per_Subbor" w:history="1">
              <w:r w:rsidR="000873BF" w:rsidRPr="007F1D50">
                <w:rPr>
                  <w:rStyle w:val="Hyperlink"/>
                  <w:lang w:val="fr-FR"/>
                </w:rPr>
                <w:t>LLI</w:t>
              </w:r>
            </w:hyperlink>
            <w:r w:rsidR="000873BF" w:rsidRPr="007F1D50">
              <w:rPr>
                <w:lang w:val="fr-FR"/>
              </w:rPr>
              <w:t xml:space="preserve">, </w:t>
            </w:r>
            <w:hyperlink r:id="rId13741" w:anchor="Sit_Bego_spat_col_Sabion_env" w:history="1">
              <w:r w:rsidR="000873BF" w:rsidRPr="007F1D50">
                <w:rPr>
                  <w:rStyle w:val="Hyperlink"/>
                  <w:lang w:val="fr-FR"/>
                </w:rPr>
                <w:t>C</w:t>
              </w:r>
              <w:r w:rsidR="000873BF" w:rsidRPr="007F1D50">
                <w:rPr>
                  <w:rStyle w:val="Hyperlink"/>
                </w:rPr>
                <w:t>d</w:t>
              </w:r>
              <w:r w:rsidR="000873BF" w:rsidRPr="007F1D50">
                <w:rPr>
                  <w:rStyle w:val="Hyperlink"/>
                  <w:lang w:val="fr-FR"/>
                </w:rPr>
                <w:t>S</w:t>
              </w:r>
            </w:hyperlink>
            <w:r w:rsidR="000873BF" w:rsidRPr="007F1D50">
              <w:rPr>
                <w:rStyle w:val="Hyperlink"/>
                <w:lang w:val="fr-FR"/>
              </w:rPr>
              <w:t xml:space="preserve">, </w:t>
            </w:r>
            <w:hyperlink r:id="rId13742" w:anchor="Sit_Grenouilles_paleoenv_et3" w:history="1">
              <w:r w:rsidR="000873BF" w:rsidRPr="007F1D50">
                <w:rPr>
                  <w:rStyle w:val="Hyperlink"/>
                  <w:lang w:val="fr-FR"/>
                </w:rPr>
                <w:t>LG</w:t>
              </w:r>
            </w:hyperlink>
          </w:p>
        </w:tc>
        <w:tc>
          <w:tcPr>
            <w:tcW w:w="2129" w:type="dxa"/>
            <w:gridSpan w:val="2"/>
            <w:vMerge w:val="restart"/>
          </w:tcPr>
          <w:p w14:paraId="171F7F49" w14:textId="716F23B3" w:rsidR="000873BF" w:rsidRDefault="00000000" w:rsidP="000873BF">
            <w:pPr>
              <w:jc w:val="both"/>
            </w:pPr>
            <w:hyperlink r:id="rId13743" w:anchor="Cul_BA_loc_MedOcc_Midi_loc_ProvOr" w:history="1">
              <w:r w:rsidR="000873BF" w:rsidRPr="005422F3">
                <w:rPr>
                  <w:rStyle w:val="Hyperlink"/>
                </w:rPr>
                <w:t>Provence orientale</w:t>
              </w:r>
            </w:hyperlink>
          </w:p>
        </w:tc>
      </w:tr>
      <w:tr w:rsidR="000873BF" w:rsidRPr="00C15DC7" w14:paraId="1E478B70" w14:textId="2E62C31A" w:rsidTr="000873BF">
        <w:trPr>
          <w:jc w:val="center"/>
        </w:trPr>
        <w:tc>
          <w:tcPr>
            <w:tcW w:w="1239" w:type="dxa"/>
            <w:vMerge/>
            <w:vAlign w:val="center"/>
          </w:tcPr>
          <w:p w14:paraId="55173BF1" w14:textId="77777777" w:rsidR="000873BF" w:rsidRPr="00C15DC7" w:rsidRDefault="000873BF" w:rsidP="000873BF">
            <w:pPr>
              <w:rPr>
                <w:lang w:val="fr-FR"/>
              </w:rPr>
            </w:pPr>
          </w:p>
        </w:tc>
        <w:tc>
          <w:tcPr>
            <w:tcW w:w="1727" w:type="dxa"/>
            <w:vMerge/>
            <w:shd w:val="clear" w:color="auto" w:fill="auto"/>
            <w:vAlign w:val="center"/>
          </w:tcPr>
          <w:p w14:paraId="40976846" w14:textId="7C2FE954" w:rsidR="000873BF" w:rsidRPr="00C15DC7" w:rsidRDefault="000873BF" w:rsidP="000873BF">
            <w:pPr>
              <w:rPr>
                <w:lang w:val="fr-FR"/>
              </w:rPr>
            </w:pPr>
          </w:p>
        </w:tc>
        <w:tc>
          <w:tcPr>
            <w:tcW w:w="923" w:type="dxa"/>
          </w:tcPr>
          <w:p w14:paraId="0B881D8D" w14:textId="5331D381" w:rsidR="000873BF" w:rsidRDefault="00163B5A" w:rsidP="000873BF">
            <w:pPr>
              <w:jc w:val="center"/>
            </w:pPr>
            <w:r>
              <w:t>2</w:t>
            </w:r>
          </w:p>
        </w:tc>
        <w:tc>
          <w:tcPr>
            <w:tcW w:w="1536" w:type="dxa"/>
            <w:vMerge/>
            <w:vAlign w:val="center"/>
          </w:tcPr>
          <w:p w14:paraId="7FE24EB6" w14:textId="1AB36131" w:rsidR="000873BF" w:rsidRDefault="000873BF" w:rsidP="000873BF">
            <w:pPr>
              <w:jc w:val="center"/>
            </w:pPr>
          </w:p>
        </w:tc>
        <w:tc>
          <w:tcPr>
            <w:tcW w:w="1906" w:type="dxa"/>
            <w:shd w:val="clear" w:color="auto" w:fill="auto"/>
          </w:tcPr>
          <w:p w14:paraId="27F28791" w14:textId="5770B51A" w:rsidR="000873BF" w:rsidRPr="007F1D50" w:rsidRDefault="00000000" w:rsidP="000873BF">
            <w:pPr>
              <w:jc w:val="both"/>
              <w:rPr>
                <w:lang w:val="fr-FR"/>
              </w:rPr>
            </w:pPr>
            <w:hyperlink r:id="rId13744" w:anchor="Sit_Long_Inferieur_env_per_Subbor" w:history="1">
              <w:r w:rsidR="000873BF" w:rsidRPr="007F1D50">
                <w:rPr>
                  <w:rStyle w:val="Hyperlink"/>
                  <w:lang w:val="fr-FR"/>
                </w:rPr>
                <w:t>LLI</w:t>
              </w:r>
            </w:hyperlink>
            <w:r w:rsidR="000873BF" w:rsidRPr="007F1D50">
              <w:rPr>
                <w:lang w:val="fr-FR"/>
              </w:rPr>
              <w:t xml:space="preserve">, </w:t>
            </w:r>
            <w:hyperlink r:id="rId13745" w:anchor="Sit_Bego_spat_col_Sabion_env" w:history="1">
              <w:r w:rsidR="000873BF" w:rsidRPr="007F1D50">
                <w:rPr>
                  <w:rStyle w:val="Hyperlink"/>
                  <w:lang w:val="fr-FR"/>
                </w:rPr>
                <w:t>C</w:t>
              </w:r>
              <w:r w:rsidR="000873BF" w:rsidRPr="007F1D50">
                <w:rPr>
                  <w:rStyle w:val="Hyperlink"/>
                </w:rPr>
                <w:t>d</w:t>
              </w:r>
              <w:r w:rsidR="000873BF" w:rsidRPr="007F1D50">
                <w:rPr>
                  <w:rStyle w:val="Hyperlink"/>
                  <w:lang w:val="fr-FR"/>
                </w:rPr>
                <w:t>S</w:t>
              </w:r>
            </w:hyperlink>
            <w:r w:rsidR="000873BF" w:rsidRPr="007F1D50">
              <w:rPr>
                <w:rStyle w:val="Hyperlink"/>
                <w:lang w:val="fr-FR"/>
              </w:rPr>
              <w:t xml:space="preserve">, </w:t>
            </w:r>
            <w:hyperlink r:id="rId13746" w:anchor="Sit_Grenouilles_paleoenv_et3" w:history="1">
              <w:r w:rsidR="000873BF" w:rsidRPr="007F1D50">
                <w:rPr>
                  <w:rStyle w:val="Hyperlink"/>
                  <w:lang w:val="fr-FR"/>
                </w:rPr>
                <w:t>LG</w:t>
              </w:r>
            </w:hyperlink>
          </w:p>
        </w:tc>
        <w:tc>
          <w:tcPr>
            <w:tcW w:w="2129" w:type="dxa"/>
            <w:gridSpan w:val="2"/>
            <w:vMerge/>
          </w:tcPr>
          <w:p w14:paraId="1DE37D09" w14:textId="77777777" w:rsidR="000873BF" w:rsidRDefault="000873BF" w:rsidP="000873BF">
            <w:pPr>
              <w:jc w:val="both"/>
            </w:pPr>
          </w:p>
        </w:tc>
      </w:tr>
      <w:tr w:rsidR="000873BF" w14:paraId="5475D2B4" w14:textId="3B408BC6" w:rsidTr="000873BF">
        <w:trPr>
          <w:jc w:val="center"/>
        </w:trPr>
        <w:tc>
          <w:tcPr>
            <w:tcW w:w="1239" w:type="dxa"/>
            <w:vMerge/>
            <w:vAlign w:val="center"/>
          </w:tcPr>
          <w:p w14:paraId="7F38E5E6" w14:textId="77777777" w:rsidR="000873BF" w:rsidRPr="00C15DC7" w:rsidRDefault="000873BF" w:rsidP="000873BF">
            <w:pPr>
              <w:rPr>
                <w:lang w:val="fr-FR"/>
              </w:rPr>
            </w:pPr>
          </w:p>
        </w:tc>
        <w:tc>
          <w:tcPr>
            <w:tcW w:w="6099" w:type="dxa"/>
            <w:gridSpan w:val="5"/>
            <w:shd w:val="clear" w:color="auto" w:fill="D9D9D9" w:themeFill="background1" w:themeFillShade="D9"/>
            <w:vAlign w:val="center"/>
          </w:tcPr>
          <w:p w14:paraId="14B3E571" w14:textId="25038D78" w:rsidR="000873BF" w:rsidRPr="007F1D50" w:rsidRDefault="00000000" w:rsidP="000873BF">
            <w:pPr>
              <w:jc w:val="center"/>
            </w:pPr>
            <w:hyperlink r:id="rId13747" w:anchor="Text_Lobben" w:history="1">
              <w:r w:rsidR="000873BF" w:rsidRPr="007F1D50">
                <w:rPr>
                  <w:rStyle w:val="Hyperlink"/>
                </w:rPr>
                <w:t>Löbben</w:t>
              </w:r>
            </w:hyperlink>
          </w:p>
        </w:tc>
        <w:tc>
          <w:tcPr>
            <w:tcW w:w="2122" w:type="dxa"/>
            <w:shd w:val="clear" w:color="auto" w:fill="D9D9D9" w:themeFill="background1" w:themeFillShade="D9"/>
          </w:tcPr>
          <w:p w14:paraId="363F0C0A" w14:textId="77777777" w:rsidR="000873BF" w:rsidRDefault="000873BF" w:rsidP="000873BF">
            <w:pPr>
              <w:jc w:val="center"/>
            </w:pPr>
          </w:p>
        </w:tc>
      </w:tr>
      <w:tr w:rsidR="000873BF" w14:paraId="31844AD0" w14:textId="2BBD9EB2" w:rsidTr="000873BF">
        <w:trPr>
          <w:jc w:val="center"/>
        </w:trPr>
        <w:tc>
          <w:tcPr>
            <w:tcW w:w="1239" w:type="dxa"/>
            <w:vMerge/>
            <w:vAlign w:val="center"/>
          </w:tcPr>
          <w:p w14:paraId="3D4A45C2" w14:textId="77777777" w:rsidR="000873BF" w:rsidRPr="00C15DC7" w:rsidRDefault="000873BF" w:rsidP="000873BF">
            <w:pPr>
              <w:rPr>
                <w:lang w:val="fr-FR"/>
              </w:rPr>
            </w:pPr>
          </w:p>
        </w:tc>
        <w:tc>
          <w:tcPr>
            <w:tcW w:w="1727" w:type="dxa"/>
            <w:shd w:val="clear" w:color="auto" w:fill="auto"/>
            <w:vAlign w:val="center"/>
          </w:tcPr>
          <w:p w14:paraId="27639A8B" w14:textId="7CD1B443" w:rsidR="000873BF" w:rsidRDefault="00000000" w:rsidP="000873BF">
            <w:hyperlink r:id="rId13748" w:anchor="Sit_Bego_chron_abs_per_BzM" w:history="1">
              <w:r w:rsidR="000873BF" w:rsidRPr="00616B81">
                <w:rPr>
                  <w:rStyle w:val="Hyperlink"/>
                </w:rPr>
                <w:t>BM</w:t>
              </w:r>
            </w:hyperlink>
            <w:r w:rsidR="000873BF">
              <w:t>-BR</w:t>
            </w:r>
          </w:p>
        </w:tc>
        <w:tc>
          <w:tcPr>
            <w:tcW w:w="923" w:type="dxa"/>
          </w:tcPr>
          <w:p w14:paraId="332C9399" w14:textId="77777777" w:rsidR="000873BF" w:rsidRDefault="000873BF" w:rsidP="000873BF">
            <w:pPr>
              <w:jc w:val="center"/>
            </w:pPr>
          </w:p>
        </w:tc>
        <w:tc>
          <w:tcPr>
            <w:tcW w:w="1536" w:type="dxa"/>
            <w:vMerge w:val="restart"/>
            <w:vAlign w:val="center"/>
          </w:tcPr>
          <w:p w14:paraId="50272AE6" w14:textId="53F8093A" w:rsidR="000873BF" w:rsidRDefault="00000000" w:rsidP="000873BF">
            <w:pPr>
              <w:jc w:val="center"/>
            </w:pPr>
            <w:hyperlink r:id="rId13749" w:anchor="Ana_envir_per_Subbor" w:history="1">
              <w:r w:rsidR="000873BF" w:rsidRPr="00207E0D">
                <w:rPr>
                  <w:rStyle w:val="Hyperlink"/>
                  <w:lang w:val="fr-FR"/>
                </w:rPr>
                <w:t>Subboréal</w:t>
              </w:r>
            </w:hyperlink>
          </w:p>
        </w:tc>
        <w:tc>
          <w:tcPr>
            <w:tcW w:w="1906" w:type="dxa"/>
            <w:shd w:val="clear" w:color="auto" w:fill="auto"/>
          </w:tcPr>
          <w:p w14:paraId="09A59CFD" w14:textId="55D82FB6" w:rsidR="000873BF" w:rsidRPr="007F1D50" w:rsidRDefault="00000000" w:rsidP="000873BF">
            <w:pPr>
              <w:jc w:val="both"/>
            </w:pPr>
            <w:hyperlink r:id="rId13750" w:anchor="Sit_Grenouilles_paleoenv_et3" w:history="1">
              <w:r w:rsidR="000873BF" w:rsidRPr="007F1D50">
                <w:rPr>
                  <w:rStyle w:val="Hyperlink"/>
                </w:rPr>
                <w:t>LG</w:t>
              </w:r>
            </w:hyperlink>
          </w:p>
        </w:tc>
        <w:tc>
          <w:tcPr>
            <w:tcW w:w="2129" w:type="dxa"/>
            <w:gridSpan w:val="2"/>
          </w:tcPr>
          <w:p w14:paraId="247DDBF2" w14:textId="77777777" w:rsidR="000873BF" w:rsidRDefault="000873BF" w:rsidP="000873BF">
            <w:pPr>
              <w:jc w:val="both"/>
            </w:pPr>
          </w:p>
        </w:tc>
      </w:tr>
      <w:tr w:rsidR="000873BF" w14:paraId="54D67059" w14:textId="0B6B9F1F" w:rsidTr="000873BF">
        <w:trPr>
          <w:jc w:val="center"/>
        </w:trPr>
        <w:tc>
          <w:tcPr>
            <w:tcW w:w="1239" w:type="dxa"/>
            <w:vMerge/>
            <w:vAlign w:val="center"/>
          </w:tcPr>
          <w:p w14:paraId="1ED3FE2C" w14:textId="77777777" w:rsidR="000873BF" w:rsidRDefault="000873BF" w:rsidP="000873BF"/>
        </w:tc>
        <w:tc>
          <w:tcPr>
            <w:tcW w:w="1727" w:type="dxa"/>
            <w:shd w:val="clear" w:color="auto" w:fill="auto"/>
            <w:vAlign w:val="center"/>
          </w:tcPr>
          <w:p w14:paraId="530C35E1" w14:textId="2BAE1E60" w:rsidR="000873BF" w:rsidRDefault="00000000" w:rsidP="000873BF">
            <w:hyperlink r:id="rId13751" w:anchor="Sit_Bego_chron_abs_per_BzF" w:history="1">
              <w:r w:rsidR="000873BF" w:rsidRPr="00616B81">
                <w:rPr>
                  <w:rStyle w:val="Hyperlink"/>
                </w:rPr>
                <w:t>BF</w:t>
              </w:r>
            </w:hyperlink>
          </w:p>
        </w:tc>
        <w:tc>
          <w:tcPr>
            <w:tcW w:w="923" w:type="dxa"/>
          </w:tcPr>
          <w:p w14:paraId="167BD427" w14:textId="77777777" w:rsidR="000873BF" w:rsidRDefault="000873BF" w:rsidP="000873BF">
            <w:pPr>
              <w:jc w:val="center"/>
            </w:pPr>
          </w:p>
        </w:tc>
        <w:tc>
          <w:tcPr>
            <w:tcW w:w="1536" w:type="dxa"/>
            <w:vMerge/>
            <w:vAlign w:val="center"/>
          </w:tcPr>
          <w:p w14:paraId="73B6D6C7" w14:textId="77777777" w:rsidR="000873BF" w:rsidRDefault="000873BF" w:rsidP="000873BF">
            <w:pPr>
              <w:jc w:val="center"/>
            </w:pPr>
          </w:p>
        </w:tc>
        <w:tc>
          <w:tcPr>
            <w:tcW w:w="1906" w:type="dxa"/>
            <w:shd w:val="clear" w:color="auto" w:fill="auto"/>
          </w:tcPr>
          <w:p w14:paraId="485A8CC0" w14:textId="77777777" w:rsidR="000873BF" w:rsidRPr="007F1D50" w:rsidRDefault="000873BF" w:rsidP="000873BF">
            <w:pPr>
              <w:jc w:val="both"/>
            </w:pPr>
          </w:p>
        </w:tc>
        <w:tc>
          <w:tcPr>
            <w:tcW w:w="2129" w:type="dxa"/>
            <w:gridSpan w:val="2"/>
          </w:tcPr>
          <w:p w14:paraId="3AC41153" w14:textId="77777777" w:rsidR="000873BF" w:rsidRPr="007F1D50" w:rsidRDefault="000873BF" w:rsidP="000873BF">
            <w:pPr>
              <w:jc w:val="both"/>
            </w:pPr>
          </w:p>
        </w:tc>
      </w:tr>
      <w:tr w:rsidR="000873BF" w:rsidRPr="00A310EF" w14:paraId="0AF874F8" w14:textId="0ED96550" w:rsidTr="000873BF">
        <w:trPr>
          <w:jc w:val="center"/>
        </w:trPr>
        <w:tc>
          <w:tcPr>
            <w:tcW w:w="1239" w:type="dxa"/>
            <w:vAlign w:val="center"/>
          </w:tcPr>
          <w:p w14:paraId="217B7C01" w14:textId="64E72F30" w:rsidR="000873BF" w:rsidRDefault="000873BF" w:rsidP="000873BF"/>
        </w:tc>
        <w:bookmarkStart w:id="5471" w:name="_Hlk137148899"/>
        <w:tc>
          <w:tcPr>
            <w:tcW w:w="6099" w:type="dxa"/>
            <w:gridSpan w:val="5"/>
            <w:shd w:val="clear" w:color="auto" w:fill="D9D9D9" w:themeFill="background1" w:themeFillShade="D9"/>
            <w:vAlign w:val="center"/>
          </w:tcPr>
          <w:p w14:paraId="7BDDE71E" w14:textId="29D38186" w:rsidR="000873BF" w:rsidRPr="007F1D50" w:rsidRDefault="000873BF" w:rsidP="000873BF">
            <w:pPr>
              <w:jc w:val="center"/>
              <w:rPr>
                <w:lang w:val="fr-FR"/>
              </w:rPr>
            </w:pPr>
            <w:r w:rsidRPr="007F1D50">
              <w:fldChar w:fldCharType="begin"/>
            </w:r>
            <w:r w:rsidRPr="007F1D50">
              <w:rPr>
                <w:lang w:val="fr-FR"/>
              </w:rPr>
              <w:instrText>HYPERLINK "file:///C:\\Users\\Thomas%20Huet\\Desktop\\Documentation%20archéologique%20liée%20à%20la%20thèse\\Environnement.docx" \l "Text_Goschenen"</w:instrText>
            </w:r>
            <w:r w:rsidRPr="007F1D50">
              <w:fldChar w:fldCharType="separate"/>
            </w:r>
            <w:r w:rsidRPr="007F1D50">
              <w:rPr>
                <w:rStyle w:val="Hyperlink"/>
                <w:lang w:val="fr-FR"/>
              </w:rPr>
              <w:t>Göschenen 1</w:t>
            </w:r>
            <w:r w:rsidRPr="007F1D50">
              <w:rPr>
                <w:rStyle w:val="Hyperlink"/>
                <w:lang w:val="fr-FR"/>
              </w:rPr>
              <w:fldChar w:fldCharType="end"/>
            </w:r>
            <w:bookmarkEnd w:id="5471"/>
          </w:p>
        </w:tc>
        <w:tc>
          <w:tcPr>
            <w:tcW w:w="2122" w:type="dxa"/>
            <w:shd w:val="clear" w:color="auto" w:fill="D9D9D9" w:themeFill="background1" w:themeFillShade="D9"/>
          </w:tcPr>
          <w:p w14:paraId="45105E77" w14:textId="77777777" w:rsidR="000873BF" w:rsidRPr="007F1D50" w:rsidRDefault="000873BF" w:rsidP="000873BF">
            <w:pPr>
              <w:jc w:val="center"/>
            </w:pPr>
          </w:p>
        </w:tc>
      </w:tr>
      <w:tr w:rsidR="000873BF" w:rsidRPr="00A310EF" w14:paraId="005B3999" w14:textId="2004E21C" w:rsidTr="000873BF">
        <w:trPr>
          <w:jc w:val="center"/>
        </w:trPr>
        <w:tc>
          <w:tcPr>
            <w:tcW w:w="1239" w:type="dxa"/>
            <w:vAlign w:val="center"/>
          </w:tcPr>
          <w:p w14:paraId="39D75237" w14:textId="5B8EB8CF" w:rsidR="000873BF" w:rsidRDefault="00000000" w:rsidP="000873BF">
            <w:hyperlink r:id="rId13752" w:anchor="Sit_Bego_chron_abs_per_Fer" w:history="1">
              <w:r w:rsidR="000873BF" w:rsidRPr="00C15DC7">
                <w:rPr>
                  <w:rStyle w:val="Hyperlink"/>
                </w:rPr>
                <w:t>Fer</w:t>
              </w:r>
            </w:hyperlink>
          </w:p>
        </w:tc>
        <w:tc>
          <w:tcPr>
            <w:tcW w:w="1727" w:type="dxa"/>
            <w:shd w:val="clear" w:color="auto" w:fill="auto"/>
            <w:vAlign w:val="center"/>
          </w:tcPr>
          <w:p w14:paraId="1479E592" w14:textId="77777777" w:rsidR="000873BF" w:rsidRDefault="000873BF" w:rsidP="000873BF"/>
        </w:tc>
        <w:tc>
          <w:tcPr>
            <w:tcW w:w="923" w:type="dxa"/>
          </w:tcPr>
          <w:p w14:paraId="2368C07F" w14:textId="77777777" w:rsidR="000873BF" w:rsidRDefault="000873BF" w:rsidP="000873BF">
            <w:pPr>
              <w:jc w:val="center"/>
            </w:pPr>
          </w:p>
        </w:tc>
        <w:tc>
          <w:tcPr>
            <w:tcW w:w="1536" w:type="dxa"/>
            <w:vAlign w:val="center"/>
          </w:tcPr>
          <w:p w14:paraId="04AD934B" w14:textId="23B9E27E" w:rsidR="000873BF" w:rsidRDefault="00000000" w:rsidP="000873BF">
            <w:pPr>
              <w:jc w:val="center"/>
            </w:pPr>
            <w:hyperlink r:id="rId13753" w:anchor="Ana_envir_per_Subatl" w:history="1">
              <w:r w:rsidR="000873BF" w:rsidRPr="00F215C9">
                <w:rPr>
                  <w:rStyle w:val="Hyperlink"/>
                </w:rPr>
                <w:t>Subatlantique</w:t>
              </w:r>
            </w:hyperlink>
          </w:p>
        </w:tc>
        <w:tc>
          <w:tcPr>
            <w:tcW w:w="1906" w:type="dxa"/>
            <w:shd w:val="clear" w:color="auto" w:fill="auto"/>
          </w:tcPr>
          <w:p w14:paraId="11F85ED8" w14:textId="7FBAD90F" w:rsidR="000873BF" w:rsidRPr="007F1D50" w:rsidRDefault="00000000" w:rsidP="000873BF">
            <w:pPr>
              <w:jc w:val="both"/>
              <w:rPr>
                <w:lang w:val="fr-FR"/>
              </w:rPr>
            </w:pPr>
            <w:hyperlink r:id="rId13754" w:anchor="Sit_Long_Inferieur_env_per_Subatl" w:history="1">
              <w:r w:rsidR="000873BF" w:rsidRPr="007F1D50">
                <w:rPr>
                  <w:rStyle w:val="Hyperlink"/>
                  <w:lang w:val="fr-FR"/>
                </w:rPr>
                <w:t>LLI</w:t>
              </w:r>
            </w:hyperlink>
            <w:r w:rsidR="000873BF" w:rsidRPr="007F1D50">
              <w:rPr>
                <w:lang w:val="fr-FR"/>
              </w:rPr>
              <w:t xml:space="preserve">, </w:t>
            </w:r>
            <w:hyperlink r:id="rId13755" w:anchor="Sit_Long_Supérieur_env_ZP_E" w:history="1">
              <w:r w:rsidR="000873BF" w:rsidRPr="007F1D50">
                <w:rPr>
                  <w:rStyle w:val="Hyperlink"/>
                  <w:lang w:val="fr-FR"/>
                </w:rPr>
                <w:t>LLS</w:t>
              </w:r>
            </w:hyperlink>
            <w:r w:rsidR="000873BF" w:rsidRPr="007F1D50">
              <w:rPr>
                <w:lang w:val="fr-FR"/>
              </w:rPr>
              <w:t xml:space="preserve">, </w:t>
            </w:r>
            <w:hyperlink r:id="rId13756" w:anchor="Sit_Mouton_env_Subatl" w:history="1">
              <w:r w:rsidR="000873BF" w:rsidRPr="007F1D50">
                <w:rPr>
                  <w:rStyle w:val="Hyperlink"/>
                  <w:lang w:val="fr-FR"/>
                </w:rPr>
                <w:t>LM</w:t>
              </w:r>
            </w:hyperlink>
            <w:r w:rsidR="000873BF" w:rsidRPr="007F1D50">
              <w:rPr>
                <w:lang w:val="fr-FR"/>
              </w:rPr>
              <w:t xml:space="preserve">, </w:t>
            </w:r>
            <w:hyperlink r:id="rId13757" w:anchor="Sit_Vei_Bouc_env_Subatl" w:history="1">
              <w:r w:rsidR="000873BF">
                <w:rPr>
                  <w:rStyle w:val="Hyperlink"/>
                  <w:lang w:val="fr-FR"/>
                </w:rPr>
                <w:t>L</w:t>
              </w:r>
              <w:r w:rsidR="000873BF">
                <w:rPr>
                  <w:rStyle w:val="Hyperlink"/>
                </w:rPr>
                <w:t>VB</w:t>
              </w:r>
            </w:hyperlink>
          </w:p>
        </w:tc>
        <w:tc>
          <w:tcPr>
            <w:tcW w:w="2129" w:type="dxa"/>
            <w:gridSpan w:val="2"/>
          </w:tcPr>
          <w:p w14:paraId="76630EB5" w14:textId="77777777" w:rsidR="000873BF" w:rsidRDefault="000873BF" w:rsidP="000873BF">
            <w:pPr>
              <w:jc w:val="both"/>
            </w:pPr>
          </w:p>
        </w:tc>
      </w:tr>
    </w:tbl>
    <w:p w14:paraId="7F7881D7" w14:textId="77777777" w:rsidR="00C15DC7" w:rsidRPr="0032190F" w:rsidRDefault="00C15DC7" w:rsidP="00C15DC7">
      <w:pPr>
        <w:jc w:val="both"/>
        <w:rPr>
          <w:lang w:val="fr-FR"/>
        </w:rPr>
      </w:pPr>
      <w:r w:rsidRPr="0032190F">
        <w:rPr>
          <w:lang w:val="fr-FR"/>
        </w:rPr>
        <w:t>(SS BIB)</w:t>
      </w:r>
    </w:p>
    <w:p w14:paraId="46F9C68B" w14:textId="77777777" w:rsidR="00C15DC7" w:rsidRDefault="00C15DC7" w:rsidP="000152C6">
      <w:pPr>
        <w:jc w:val="both"/>
        <w:rPr>
          <w:lang w:val="fr-FR"/>
        </w:rPr>
      </w:pPr>
    </w:p>
    <w:p w14:paraId="2D2F8FF6" w14:textId="6524D488" w:rsidR="008D5FBE" w:rsidRDefault="008D5FBE" w:rsidP="000152C6">
      <w:pPr>
        <w:jc w:val="both"/>
        <w:rPr>
          <w:lang w:val="fr-FR"/>
        </w:rPr>
      </w:pPr>
      <w:r>
        <w:rPr>
          <w:lang w:val="fr-FR"/>
        </w:rPr>
        <w:t xml:space="preserve">v. </w:t>
      </w:r>
      <w:hyperlink r:id="rId13758" w:anchor="Sit_Bego_fin_piq" w:history="1">
        <w:r w:rsidRPr="00C15DC7">
          <w:rPr>
            <w:rStyle w:val="Hyperlink"/>
            <w:lang w:val="fr-FR"/>
          </w:rPr>
          <w:t>abandon de la tradition piquetée</w:t>
        </w:r>
      </w:hyperlink>
    </w:p>
    <w:p w14:paraId="33A974BF" w14:textId="77777777" w:rsidR="000D5E9E" w:rsidRDefault="000D5E9E" w:rsidP="000152C6">
      <w:pPr>
        <w:jc w:val="both"/>
        <w:rPr>
          <w:lang w:val="fr-FR"/>
        </w:rPr>
      </w:pPr>
    </w:p>
    <w:p w14:paraId="3834D989" w14:textId="77777777" w:rsidR="000D5E9E" w:rsidRDefault="000D5E9E" w:rsidP="000D5E9E">
      <w:pPr>
        <w:pStyle w:val="Heading6"/>
      </w:pPr>
      <w:r w:rsidRPr="000D5E9E">
        <w:t>MES</w:t>
      </w:r>
    </w:p>
    <w:p w14:paraId="15DBFEA8" w14:textId="77777777" w:rsidR="000D5E9E" w:rsidRPr="000D5E9E" w:rsidRDefault="000D5E9E" w:rsidP="000D5E9E">
      <w:pPr>
        <w:jc w:val="both"/>
        <w:rPr>
          <w:lang w:val="fr-FR"/>
        </w:rPr>
      </w:pPr>
    </w:p>
    <w:p w14:paraId="5E8A3F4C" w14:textId="77777777" w:rsidR="000D5E9E" w:rsidRDefault="000D5E9E" w:rsidP="000D5E9E">
      <w:pPr>
        <w:pStyle w:val="Heading6"/>
      </w:pPr>
      <w:r w:rsidRPr="000D5E9E">
        <w:t>NA</w:t>
      </w:r>
    </w:p>
    <w:p w14:paraId="2C690627" w14:textId="77777777" w:rsidR="000D5E9E" w:rsidRDefault="000D5E9E" w:rsidP="000D5E9E">
      <w:pPr>
        <w:jc w:val="both"/>
        <w:rPr>
          <w:lang w:val="fr-FR"/>
        </w:rPr>
      </w:pPr>
    </w:p>
    <w:p w14:paraId="0890226A" w14:textId="54AC985E" w:rsidR="0038347A" w:rsidRDefault="0038347A" w:rsidP="0038347A">
      <w:pPr>
        <w:pStyle w:val="Heading7"/>
        <w:rPr>
          <w:lang w:val="fr-FR"/>
        </w:rPr>
      </w:pPr>
      <w:bookmarkStart w:id="5472" w:name="Sit_Bego_chron_abs_per_Cardial"/>
      <w:r>
        <w:rPr>
          <w:lang w:val="fr-FR"/>
        </w:rPr>
        <w:t>Cardial</w:t>
      </w:r>
    </w:p>
    <w:bookmarkEnd w:id="5472"/>
    <w:p w14:paraId="443C3A8E" w14:textId="559F336D" w:rsidR="0038347A" w:rsidRDefault="0038347A" w:rsidP="000D5E9E">
      <w:pPr>
        <w:jc w:val="both"/>
        <w:rPr>
          <w:rStyle w:val="Hyperlink"/>
          <w:sz w:val="20"/>
          <w:lang w:val="fr-FR"/>
        </w:rPr>
      </w:pPr>
      <w:r w:rsidRPr="0038347A">
        <w:fldChar w:fldCharType="begin"/>
      </w:r>
      <w:r w:rsidRPr="00BE00C4">
        <w:rPr>
          <w:sz w:val="20"/>
          <w:lang w:val="fr-FR"/>
        </w:rPr>
        <w:instrText>HYPERLINK "file:///C:\\Users\\Thomas%20Huet\\Desktop\\Documentation%20archéologique%20liée%20à%20la%20thèse\\Cultures.docx" \l "Cul_Cardial_Midi_France"</w:instrText>
      </w:r>
      <w:r w:rsidRPr="0038347A">
        <w:fldChar w:fldCharType="separate"/>
      </w:r>
      <w:r w:rsidRPr="0038347A">
        <w:rPr>
          <w:rStyle w:val="Hyperlink"/>
          <w:sz w:val="20"/>
          <w:lang w:val="fr-FR"/>
        </w:rPr>
        <w:t>Cardial</w:t>
      </w:r>
      <w:r w:rsidRPr="0038347A">
        <w:rPr>
          <w:rStyle w:val="Hyperlink"/>
          <w:sz w:val="20"/>
          <w:lang w:val="fr-FR"/>
        </w:rPr>
        <w:fldChar w:fldCharType="end"/>
      </w:r>
    </w:p>
    <w:p w14:paraId="181E6675" w14:textId="77777777" w:rsidR="0038347A" w:rsidRPr="0038347A" w:rsidRDefault="0038347A" w:rsidP="000D5E9E">
      <w:pPr>
        <w:jc w:val="both"/>
        <w:rPr>
          <w:sz w:val="20"/>
          <w:lang w:val="fr-FR"/>
        </w:rPr>
      </w:pPr>
    </w:p>
    <w:p w14:paraId="78AB4157" w14:textId="77777777" w:rsidR="000D5E9E" w:rsidRDefault="000D5E9E" w:rsidP="000D5E9E">
      <w:pPr>
        <w:pStyle w:val="Heading6"/>
      </w:pPr>
      <w:r w:rsidRPr="000D5E9E">
        <w:t>NM</w:t>
      </w:r>
    </w:p>
    <w:p w14:paraId="15534A80" w14:textId="77777777" w:rsidR="000D5E9E" w:rsidRPr="000D5E9E" w:rsidRDefault="000D5E9E" w:rsidP="000D5E9E">
      <w:pPr>
        <w:jc w:val="both"/>
        <w:rPr>
          <w:lang w:val="fr-FR"/>
        </w:rPr>
      </w:pPr>
    </w:p>
    <w:p w14:paraId="5CF694AC" w14:textId="77777777" w:rsidR="000D5E9E" w:rsidRDefault="000D5E9E" w:rsidP="000D5E9E">
      <w:pPr>
        <w:pStyle w:val="Heading6"/>
      </w:pPr>
      <w:bookmarkStart w:id="5473" w:name="Sit_Bego_chron_abs_per_NF"/>
      <w:r w:rsidRPr="000D5E9E">
        <w:lastRenderedPageBreak/>
        <w:t>NF</w:t>
      </w:r>
    </w:p>
    <w:bookmarkEnd w:id="5473"/>
    <w:p w14:paraId="26C3567F" w14:textId="77777777" w:rsidR="000D5E9E" w:rsidRDefault="000D5E9E" w:rsidP="000D5E9E">
      <w:pPr>
        <w:jc w:val="both"/>
        <w:rPr>
          <w:lang w:val="fr-FR"/>
        </w:rPr>
      </w:pPr>
    </w:p>
    <w:p w14:paraId="4A7E0DE6" w14:textId="07B8C663" w:rsidR="00C15DC7" w:rsidRDefault="00C15DC7" w:rsidP="00C15DC7">
      <w:pPr>
        <w:pStyle w:val="Heading7"/>
        <w:rPr>
          <w:lang w:val="fr-FR"/>
        </w:rPr>
      </w:pPr>
      <w:bookmarkStart w:id="5474" w:name="Sit_Bego_chron_abs_per_Chalco"/>
      <w:r>
        <w:rPr>
          <w:lang w:val="fr-FR"/>
        </w:rPr>
        <w:t>Chalcolithique</w:t>
      </w:r>
    </w:p>
    <w:bookmarkEnd w:id="5474"/>
    <w:p w14:paraId="41C6B86B" w14:textId="77777777" w:rsidR="00C15DC7" w:rsidRDefault="00C15DC7" w:rsidP="000D5E9E">
      <w:pPr>
        <w:jc w:val="both"/>
        <w:rPr>
          <w:lang w:val="fr-FR"/>
        </w:rPr>
      </w:pPr>
    </w:p>
    <w:p w14:paraId="448914A3" w14:textId="0838E521" w:rsidR="00C15DC7" w:rsidRDefault="00C15DC7" w:rsidP="00C15DC7">
      <w:pPr>
        <w:pStyle w:val="Heading7"/>
        <w:rPr>
          <w:lang w:val="fr-FR"/>
        </w:rPr>
      </w:pPr>
      <w:r>
        <w:rPr>
          <w:lang w:val="fr-FR"/>
        </w:rPr>
        <w:t>Campaniforme</w:t>
      </w:r>
    </w:p>
    <w:p w14:paraId="5F1E8C46" w14:textId="77777777" w:rsidR="00C15DC7" w:rsidRDefault="00C15DC7" w:rsidP="000D5E9E">
      <w:pPr>
        <w:jc w:val="both"/>
        <w:rPr>
          <w:lang w:val="fr-FR"/>
        </w:rPr>
      </w:pPr>
    </w:p>
    <w:p w14:paraId="2D97A9E6" w14:textId="7854664E" w:rsidR="000D5E9E" w:rsidRDefault="000D5E9E" w:rsidP="000D5E9E">
      <w:pPr>
        <w:pStyle w:val="Heading6"/>
      </w:pPr>
      <w:bookmarkStart w:id="5475" w:name="Sit_Bego_chron_abs_per_Bz"/>
      <w:r>
        <w:t>Bronze</w:t>
      </w:r>
    </w:p>
    <w:bookmarkEnd w:id="5475"/>
    <w:p w14:paraId="1569E5C2" w14:textId="314B0809" w:rsidR="000D5E9E" w:rsidRPr="000D5E9E" w:rsidRDefault="000D5E9E" w:rsidP="000D5E9E">
      <w:pPr>
        <w:rPr>
          <w:sz w:val="20"/>
          <w:lang w:val="fr-FR"/>
        </w:rPr>
      </w:pPr>
      <w:r w:rsidRPr="000D5E9E">
        <w:rPr>
          <w:sz w:val="20"/>
          <w:lang w:eastAsia="en-GB"/>
        </w:rPr>
        <w:fldChar w:fldCharType="begin"/>
      </w:r>
      <w:r w:rsidRPr="000D5E9E">
        <w:rPr>
          <w:sz w:val="20"/>
          <w:lang w:val="fr-FR" w:eastAsia="en-GB"/>
        </w:rPr>
        <w:instrText>HYPERLINK "C:\\Users\\Thomas Huet\\Desktop\\Documentation archéologique liée à la thèse\\Cultures.docx" \l "Cul_Bronze_g_MeditOcc_France_Prov"</w:instrText>
      </w:r>
      <w:r w:rsidRPr="000D5E9E">
        <w:rPr>
          <w:sz w:val="20"/>
          <w:lang w:eastAsia="en-GB"/>
        </w:rPr>
      </w:r>
      <w:r w:rsidRPr="000D5E9E">
        <w:rPr>
          <w:sz w:val="20"/>
          <w:lang w:eastAsia="en-GB"/>
        </w:rPr>
        <w:fldChar w:fldCharType="separate"/>
      </w:r>
      <w:r w:rsidRPr="000D5E9E">
        <w:rPr>
          <w:rStyle w:val="Hyperlink"/>
          <w:sz w:val="20"/>
          <w:lang w:val="fr-FR" w:eastAsia="en-GB"/>
        </w:rPr>
        <w:t>Bronze</w:t>
      </w:r>
      <w:r w:rsidRPr="000D5E9E">
        <w:rPr>
          <w:sz w:val="20"/>
          <w:lang w:eastAsia="en-GB"/>
        </w:rPr>
        <w:fldChar w:fldCharType="end"/>
      </w:r>
    </w:p>
    <w:p w14:paraId="170527BE" w14:textId="77777777" w:rsidR="000D5E9E" w:rsidRDefault="000D5E9E" w:rsidP="000D5E9E">
      <w:pPr>
        <w:rPr>
          <w:lang w:val="fr-FR"/>
        </w:rPr>
      </w:pPr>
    </w:p>
    <w:p w14:paraId="762C944C" w14:textId="3A2EB3E6" w:rsidR="00ED51AD" w:rsidRDefault="00ED51AD" w:rsidP="00ED51AD">
      <w:pPr>
        <w:jc w:val="both"/>
        <w:rPr>
          <w:lang w:val="fr-FR"/>
        </w:rPr>
      </w:pPr>
      <w:r w:rsidRPr="0032190F">
        <w:rPr>
          <w:lang w:val="fr-FR"/>
        </w:rPr>
        <w:t xml:space="preserve">Pour </w:t>
      </w:r>
      <w:hyperlink r:id="rId13759" w:anchor="Aut_Riviere_Emile" w:history="1">
        <w:r w:rsidRPr="00BD6A48">
          <w:rPr>
            <w:rStyle w:val="Hyperlink"/>
            <w:lang w:val="fr-FR"/>
          </w:rPr>
          <w:t>Rivière</w:t>
        </w:r>
      </w:hyperlink>
      <w:r>
        <w:rPr>
          <w:lang w:val="fr-FR"/>
        </w:rPr>
        <w:t xml:space="preserve"> </w:t>
      </w:r>
      <w:r w:rsidRPr="0032190F">
        <w:rPr>
          <w:lang w:val="fr-FR"/>
        </w:rPr>
        <w:t xml:space="preserve">ces gravures, par comparaison des représentations d’armes, sont datables du Bronze (BIB 885 p. 2). </w:t>
      </w:r>
      <w:hyperlink r:id="rId13760" w:anchor="Aut_Bicknell" w:history="1">
        <w:r w:rsidRPr="00AE78AA">
          <w:rPr>
            <w:rStyle w:val="Hyperlink"/>
            <w:lang w:val="fr-FR"/>
          </w:rPr>
          <w:t>Bicknell</w:t>
        </w:r>
      </w:hyperlink>
      <w:r w:rsidRPr="009D627A">
        <w:rPr>
          <w:rStyle w:val="Hyperlink"/>
          <w:color w:val="auto"/>
          <w:u w:val="none"/>
          <w:lang w:val="fr-FR"/>
        </w:rPr>
        <w:t xml:space="preserve"> </w:t>
      </w:r>
      <w:r w:rsidRPr="0032190F">
        <w:rPr>
          <w:lang w:val="fr-FR"/>
        </w:rPr>
        <w:t>propose qu’une partie des gravures est attribuable à des populations agricoles et dateraient du début du Bronze (BIB 420 p. 81), ce qui, compte-tenu des connaissances de son époque (</w:t>
      </w:r>
      <w:hyperlink r:id="rId13761" w:anchor="Aut_Evans" w:history="1">
        <w:r w:rsidR="00F75D90" w:rsidRPr="00C41469">
          <w:rPr>
            <w:rStyle w:val="Hyperlink"/>
            <w:szCs w:val="20"/>
            <w:lang w:val="fr-FR"/>
          </w:rPr>
          <w:t>Evans</w:t>
        </w:r>
      </w:hyperlink>
      <w:r w:rsidR="00F75D90" w:rsidRPr="00C41469">
        <w:rPr>
          <w:szCs w:val="20"/>
          <w:lang w:val="fr-FR"/>
        </w:rPr>
        <w:t xml:space="preserve"> </w:t>
      </w:r>
      <w:r w:rsidRPr="0032190F">
        <w:rPr>
          <w:lang w:val="fr-FR"/>
        </w:rPr>
        <w:t xml:space="preserve">1897) est une bonne datation. </w:t>
      </w:r>
      <w:hyperlink r:id="rId13762" w:anchor="Aut_Lamboglia" w:history="1">
        <w:r w:rsidRPr="00BB6137">
          <w:rPr>
            <w:rStyle w:val="Hyperlink"/>
            <w:lang w:val="fr-FR"/>
          </w:rPr>
          <w:t>Lamboglia</w:t>
        </w:r>
      </w:hyperlink>
      <w:r>
        <w:rPr>
          <w:lang w:val="fr-FR"/>
        </w:rPr>
        <w:t xml:space="preserve"> </w:t>
      </w:r>
      <w:r w:rsidRPr="0032190F">
        <w:rPr>
          <w:lang w:val="fr-FR"/>
        </w:rPr>
        <w:t>attribue -de part la forme des poignards, la présence de hallebardes, etc.- ces gravures aux Ligures du Bronze (BIB 1247 p. 13)</w:t>
      </w:r>
      <w:r w:rsidRPr="00ED51AD">
        <w:rPr>
          <w:lang w:val="fr-FR"/>
        </w:rPr>
        <w:t xml:space="preserve"> </w:t>
      </w:r>
      <w:r w:rsidRPr="0032190F">
        <w:rPr>
          <w:lang w:val="fr-FR"/>
        </w:rPr>
        <w:t>Synchrone du II</w:t>
      </w:r>
      <w:r w:rsidRPr="0032190F">
        <w:rPr>
          <w:vertAlign w:val="superscript"/>
          <w:lang w:val="fr-FR"/>
        </w:rPr>
        <w:t>e</w:t>
      </w:r>
      <w:r w:rsidRPr="0032190F">
        <w:rPr>
          <w:lang w:val="fr-FR"/>
        </w:rPr>
        <w:t xml:space="preserve"> millénaire pour ce qui concerne les gravures d’armes (Chenorkian 1988 p. 255).</w:t>
      </w:r>
    </w:p>
    <w:p w14:paraId="6924E0D4" w14:textId="77777777" w:rsidR="0088753A" w:rsidRDefault="0088753A" w:rsidP="00ED51AD">
      <w:pPr>
        <w:jc w:val="both"/>
        <w:rPr>
          <w:lang w:val="fr-FR"/>
        </w:rPr>
      </w:pPr>
    </w:p>
    <w:p w14:paraId="3D8F33AD" w14:textId="3CD50B8F" w:rsidR="0088753A" w:rsidRDefault="0088753A" w:rsidP="00ED51AD">
      <w:pPr>
        <w:jc w:val="both"/>
        <w:rPr>
          <w:lang w:val="fr-FR"/>
        </w:rPr>
      </w:pPr>
      <w:r>
        <w:rPr>
          <w:lang w:val="fr-FR"/>
        </w:rPr>
        <w:t xml:space="preserve">v. </w:t>
      </w:r>
      <w:hyperlink r:id="rId13763" w:anchor="Ana_Interpret_depot" w:history="1">
        <w:r w:rsidRPr="0088753A">
          <w:rPr>
            <w:rStyle w:val="Hyperlink"/>
            <w:lang w:val="fr-FR"/>
          </w:rPr>
          <w:t>dépôts</w:t>
        </w:r>
      </w:hyperlink>
    </w:p>
    <w:p w14:paraId="520DE942" w14:textId="77777777" w:rsidR="0088753A" w:rsidRDefault="0088753A" w:rsidP="00ED51AD">
      <w:pPr>
        <w:jc w:val="both"/>
        <w:rPr>
          <w:lang w:val="fr-FR"/>
        </w:rPr>
      </w:pPr>
    </w:p>
    <w:p w14:paraId="06B1299B" w14:textId="7BA4CEB2" w:rsidR="0088753A" w:rsidRPr="0032190F" w:rsidRDefault="0088753A" w:rsidP="00ED51AD">
      <w:pPr>
        <w:jc w:val="both"/>
        <w:rPr>
          <w:lang w:val="fr-FR"/>
        </w:rPr>
      </w:pPr>
      <w:r w:rsidRPr="0088753A">
        <w:rPr>
          <w:lang w:val="fr-FR"/>
        </w:rPr>
        <w:t>"Le 2e millénaire avant notre ère (3000-4000 cal BP) a été une période de profonds bouleversements dans l'utilisation de la montagne, avec des périodes d'activité en dents de scie qui ont abouti à un paysage et un système agricole complètement nouveaux au cours du 1er millénaire (à partir de 3000 cal BP)"</w:t>
      </w:r>
      <w:r>
        <w:rPr>
          <w:lang w:val="fr-FR"/>
        </w:rPr>
        <w:t xml:space="preserve"> (B. Vannière com. pers.)</w:t>
      </w:r>
    </w:p>
    <w:p w14:paraId="2689C0BA" w14:textId="06E5638D" w:rsidR="00ED51AD" w:rsidRDefault="00F47A19" w:rsidP="00F47A19">
      <w:pPr>
        <w:jc w:val="both"/>
        <w:rPr>
          <w:lang w:val="fr-FR"/>
        </w:rPr>
      </w:pPr>
      <w:r w:rsidRPr="00F47A19">
        <w:rPr>
          <w:lang w:val="fr-FR"/>
        </w:rPr>
        <w:t>"l’âge du Bronze ça bouge beaucoup niveau climat"</w:t>
      </w:r>
      <w:r>
        <w:rPr>
          <w:lang w:val="fr-FR"/>
        </w:rPr>
        <w:t xml:space="preserve"> (C. Delhon com. pers.)</w:t>
      </w:r>
    </w:p>
    <w:p w14:paraId="39900245" w14:textId="60A59F23" w:rsidR="00D56139" w:rsidRPr="007B0228" w:rsidRDefault="007B0228" w:rsidP="000D5E9E">
      <w:pPr>
        <w:rPr>
          <w:rStyle w:val="Hyperlink"/>
          <w:color w:val="000000"/>
          <w:u w:val="none"/>
          <w:lang w:val="fr-FR"/>
        </w:rPr>
      </w:pPr>
      <w:r>
        <w:rPr>
          <w:rStyle w:val="Hyperlink"/>
          <w:color w:val="000000"/>
          <w:u w:val="none"/>
          <w:lang w:val="fr-FR"/>
        </w:rPr>
        <w:t>"</w:t>
      </w:r>
      <w:r w:rsidRPr="007B0228">
        <w:rPr>
          <w:rStyle w:val="Hyperlink"/>
          <w:color w:val="000000"/>
          <w:u w:val="none"/>
          <w:lang w:val="fr-FR"/>
        </w:rPr>
        <w:t>l’age du Bronze a été un tournant dans l’emprise humaine de beaucoup d'environnements en Europe, les Alpes incluses</w:t>
      </w:r>
      <w:r>
        <w:rPr>
          <w:rStyle w:val="Hyperlink"/>
          <w:color w:val="000000"/>
          <w:u w:val="none"/>
          <w:lang w:val="fr-FR"/>
        </w:rPr>
        <w:t xml:space="preserve">" </w:t>
      </w:r>
      <w:r>
        <w:rPr>
          <w:lang w:val="fr-FR"/>
        </w:rPr>
        <w:t>(W. Finsinger com. pers.)</w:t>
      </w:r>
    </w:p>
    <w:p w14:paraId="633C6F7D" w14:textId="54D6879A" w:rsidR="00D56139" w:rsidRPr="00F47A19" w:rsidRDefault="00000000" w:rsidP="000D5E9E">
      <w:pPr>
        <w:rPr>
          <w:rStyle w:val="Hyperlink"/>
          <w:color w:val="000000"/>
          <w:u w:val="none"/>
          <w:lang w:val="fr-FR"/>
        </w:rPr>
      </w:pPr>
      <w:hyperlink r:id="rId13764" w:anchor="Sit_Bego_mob_per_Bz" w:history="1">
        <w:r w:rsidR="00D56139" w:rsidRPr="00D56139">
          <w:rPr>
            <w:rStyle w:val="Hyperlink"/>
            <w:lang w:val="fr-FR"/>
          </w:rPr>
          <w:t>matériel archéologique</w:t>
        </w:r>
      </w:hyperlink>
      <w:r w:rsidR="00F47A19">
        <w:rPr>
          <w:rStyle w:val="Hyperlink"/>
          <w:color w:val="000000"/>
          <w:u w:val="none"/>
          <w:lang w:val="fr-FR"/>
        </w:rPr>
        <w:t xml:space="preserve">, </w:t>
      </w:r>
      <w:hyperlink r:id="rId13765" w:anchor="Ana_envir_per_Subbor_mil" w:history="1">
        <w:r w:rsidR="00F47A19" w:rsidRPr="00F47A19">
          <w:rPr>
            <w:rStyle w:val="Hyperlink"/>
            <w:lang w:val="fr-FR"/>
          </w:rPr>
          <w:t>Subboréal (milieu)</w:t>
        </w:r>
      </w:hyperlink>
    </w:p>
    <w:p w14:paraId="38576116" w14:textId="77777777" w:rsidR="00D56139" w:rsidRPr="000D5E9E" w:rsidRDefault="00D56139" w:rsidP="000D5E9E">
      <w:pPr>
        <w:rPr>
          <w:lang w:val="fr-FR"/>
        </w:rPr>
      </w:pPr>
    </w:p>
    <w:p w14:paraId="7AB2843D" w14:textId="77777777" w:rsidR="000D5E9E" w:rsidRPr="00C15DC7" w:rsidRDefault="000D5E9E" w:rsidP="000D5E9E">
      <w:pPr>
        <w:pStyle w:val="Heading7"/>
        <w:rPr>
          <w:lang w:val="fr-FR"/>
        </w:rPr>
      </w:pPr>
      <w:bookmarkStart w:id="5476" w:name="Sit_Bego_chron_abs_per_BzA"/>
      <w:r w:rsidRPr="00C15DC7">
        <w:rPr>
          <w:lang w:val="fr-FR"/>
        </w:rPr>
        <w:t>BA</w:t>
      </w:r>
    </w:p>
    <w:bookmarkEnd w:id="5476"/>
    <w:p w14:paraId="00AAAFC4" w14:textId="77777777" w:rsidR="000D5E9E" w:rsidRPr="00C15DC7" w:rsidRDefault="000D5E9E" w:rsidP="000D5E9E">
      <w:pPr>
        <w:jc w:val="both"/>
        <w:rPr>
          <w:lang w:val="fr-FR"/>
        </w:rPr>
      </w:pPr>
    </w:p>
    <w:p w14:paraId="2D881EBC" w14:textId="77777777" w:rsidR="000D5E9E" w:rsidRPr="00C15DC7" w:rsidRDefault="000D5E9E" w:rsidP="000D5E9E">
      <w:pPr>
        <w:pStyle w:val="Heading7"/>
        <w:rPr>
          <w:lang w:val="fr-FR"/>
        </w:rPr>
      </w:pPr>
      <w:bookmarkStart w:id="5477" w:name="Sit_Bego_chron_abs_per_BzM"/>
      <w:r w:rsidRPr="00C15DC7">
        <w:rPr>
          <w:lang w:val="fr-FR"/>
        </w:rPr>
        <w:t>BM</w:t>
      </w:r>
      <w:bookmarkEnd w:id="5477"/>
      <w:r w:rsidRPr="00C15DC7">
        <w:rPr>
          <w:lang w:val="fr-FR"/>
        </w:rPr>
        <w:t>/BR</w:t>
      </w:r>
    </w:p>
    <w:p w14:paraId="4FA2D4CB" w14:textId="77777777" w:rsidR="000D5E9E" w:rsidRDefault="000D5E9E" w:rsidP="000D5E9E">
      <w:pPr>
        <w:jc w:val="both"/>
        <w:rPr>
          <w:lang w:val="fr-FR"/>
        </w:rPr>
      </w:pPr>
    </w:p>
    <w:p w14:paraId="7A6194DE" w14:textId="631E25BC" w:rsidR="00616B81" w:rsidRDefault="00616B81" w:rsidP="00616B81">
      <w:pPr>
        <w:pStyle w:val="Heading7"/>
        <w:rPr>
          <w:lang w:val="fr-FR"/>
        </w:rPr>
      </w:pPr>
      <w:bookmarkStart w:id="5478" w:name="Sit_Bego_chron_abs_per_BzF"/>
      <w:r>
        <w:rPr>
          <w:lang w:val="fr-FR"/>
        </w:rPr>
        <w:t>BF</w:t>
      </w:r>
    </w:p>
    <w:bookmarkEnd w:id="5478"/>
    <w:p w14:paraId="41E44857" w14:textId="77777777" w:rsidR="00616B81" w:rsidRPr="00C15DC7" w:rsidRDefault="00616B81" w:rsidP="000D5E9E">
      <w:pPr>
        <w:jc w:val="both"/>
        <w:rPr>
          <w:lang w:val="fr-FR"/>
        </w:rPr>
      </w:pPr>
    </w:p>
    <w:p w14:paraId="375D391F" w14:textId="5A0FCE77" w:rsidR="00C8123C" w:rsidRPr="00C15DC7" w:rsidRDefault="000D5E9E" w:rsidP="000D5E9E">
      <w:pPr>
        <w:pStyle w:val="Heading6"/>
      </w:pPr>
      <w:bookmarkStart w:id="5479" w:name="Sit_Bego_chron_abs_per_Fer"/>
      <w:r w:rsidRPr="00C15DC7">
        <w:t>Fer</w:t>
      </w:r>
    </w:p>
    <w:bookmarkEnd w:id="5479"/>
    <w:p w14:paraId="4F3DC3A6" w14:textId="77777777" w:rsidR="000D5E9E" w:rsidRPr="00C15DC7" w:rsidRDefault="000D5E9E" w:rsidP="000D5E9E">
      <w:pPr>
        <w:jc w:val="both"/>
        <w:rPr>
          <w:lang w:val="fr-FR"/>
        </w:rPr>
      </w:pPr>
    </w:p>
    <w:p w14:paraId="6B5675B2" w14:textId="77777777" w:rsidR="00A44DA3" w:rsidRDefault="00A44DA3" w:rsidP="00A44DA3">
      <w:pPr>
        <w:pStyle w:val="Heading5"/>
      </w:pPr>
      <w:r>
        <w:t>durée</w:t>
      </w:r>
    </w:p>
    <w:p w14:paraId="6EEE2DCA" w14:textId="77777777" w:rsidR="00A44DA3" w:rsidRDefault="00A44DA3" w:rsidP="00A44DA3">
      <w:pPr>
        <w:rPr>
          <w:lang w:val="fr-FR"/>
        </w:rPr>
      </w:pPr>
    </w:p>
    <w:p w14:paraId="425F8F9A" w14:textId="77777777" w:rsidR="00A44DA3" w:rsidRPr="0032190F" w:rsidRDefault="00A44DA3" w:rsidP="00A44DA3">
      <w:pPr>
        <w:jc w:val="both"/>
        <w:rPr>
          <w:lang w:val="fr-FR"/>
        </w:rPr>
      </w:pPr>
      <w:r w:rsidRPr="0032190F">
        <w:rPr>
          <w:lang w:val="fr-FR"/>
        </w:rPr>
        <w:t>Les 40</w:t>
      </w:r>
      <w:r>
        <w:rPr>
          <w:lang w:val="fr-FR"/>
        </w:rPr>
        <w:t>,</w:t>
      </w:r>
      <w:r w:rsidRPr="0032190F">
        <w:rPr>
          <w:lang w:val="fr-FR"/>
        </w:rPr>
        <w:t xml:space="preserve">000 gravures ont pu être gravées en 400 ans à raison d’une gravure par jour pendant les 3 mois de l’année où le site est accessible (BIB 413 p. 291). </w:t>
      </w:r>
      <w:hyperlink r:id="rId13766" w:anchor="Aut_Bicknell" w:history="1">
        <w:r w:rsidRPr="00AE78AA">
          <w:rPr>
            <w:rStyle w:val="Hyperlink"/>
            <w:lang w:val="fr-FR"/>
          </w:rPr>
          <w:t>Bicknell</w:t>
        </w:r>
      </w:hyperlink>
      <w:r w:rsidRPr="009D627A">
        <w:rPr>
          <w:rStyle w:val="Hyperlink"/>
          <w:color w:val="auto"/>
          <w:u w:val="none"/>
          <w:lang w:val="fr-FR"/>
        </w:rPr>
        <w:t xml:space="preserve"> </w:t>
      </w:r>
      <w:r w:rsidRPr="0032190F">
        <w:rPr>
          <w:lang w:val="fr-FR"/>
        </w:rPr>
        <w:t>(</w:t>
      </w:r>
      <w:r>
        <w:rPr>
          <w:lang w:val="fr-FR"/>
        </w:rPr>
        <w:t xml:space="preserve">BIB </w:t>
      </w:r>
      <w:r w:rsidRPr="0032190F">
        <w:rPr>
          <w:lang w:val="fr-FR"/>
        </w:rPr>
        <w:t>420 p. 84), Magail (2001) et Saulieu (2001) ont fait tour à tour des estimations sur le nombre de gravures réalisées chaque saison et le nombre d’années pendant lesquelles les groupes d’hommes revenaient (SS BIB).</w:t>
      </w:r>
    </w:p>
    <w:p w14:paraId="080CBA5F" w14:textId="77777777" w:rsidR="00A44DA3" w:rsidRPr="00A44DA3" w:rsidRDefault="00A44DA3" w:rsidP="000D5E9E">
      <w:pPr>
        <w:jc w:val="both"/>
        <w:rPr>
          <w:lang w:val="fr-FR"/>
        </w:rPr>
      </w:pPr>
    </w:p>
    <w:p w14:paraId="2903FE7E" w14:textId="27F9C795" w:rsidR="00A44DA3" w:rsidRDefault="00A44DA3" w:rsidP="00A44DA3">
      <w:pPr>
        <w:pStyle w:val="Heading5"/>
      </w:pPr>
      <w:r>
        <w:lastRenderedPageBreak/>
        <w:t>auteurs</w:t>
      </w:r>
    </w:p>
    <w:p w14:paraId="70E3AD76" w14:textId="77777777" w:rsidR="00A44DA3" w:rsidRDefault="00A44DA3" w:rsidP="00A44DA3">
      <w:pPr>
        <w:rPr>
          <w:lang w:val="fr-FR"/>
        </w:rPr>
      </w:pPr>
    </w:p>
    <w:p w14:paraId="0E8E7BDD" w14:textId="77777777" w:rsidR="00A44DA3" w:rsidRDefault="00A44DA3" w:rsidP="00A44DA3">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2"/>
        <w:gridCol w:w="2450"/>
        <w:gridCol w:w="2343"/>
      </w:tblGrid>
      <w:tr w:rsidR="00A44DA3" w:rsidRPr="00F5536A" w14:paraId="6C62C18B" w14:textId="77777777" w:rsidTr="00954CE0">
        <w:trPr>
          <w:jc w:val="center"/>
        </w:trPr>
        <w:tc>
          <w:tcPr>
            <w:tcW w:w="3172" w:type="dxa"/>
            <w:shd w:val="clear" w:color="auto" w:fill="auto"/>
            <w:vAlign w:val="center"/>
          </w:tcPr>
          <w:p w14:paraId="0B328483" w14:textId="77777777" w:rsidR="00A44DA3" w:rsidRPr="00F5536A" w:rsidRDefault="00A44DA3" w:rsidP="00954CE0">
            <w:pPr>
              <w:rPr>
                <w:sz w:val="20"/>
                <w:lang w:val="fr-FR"/>
              </w:rPr>
            </w:pPr>
            <w:r w:rsidRPr="00F5536A">
              <w:rPr>
                <w:sz w:val="20"/>
                <w:lang w:val="fr-FR"/>
              </w:rPr>
              <w:t>()</w:t>
            </w:r>
          </w:p>
        </w:tc>
        <w:tc>
          <w:tcPr>
            <w:tcW w:w="2450" w:type="dxa"/>
            <w:shd w:val="clear" w:color="auto" w:fill="auto"/>
          </w:tcPr>
          <w:p w14:paraId="2C12440C" w14:textId="77777777" w:rsidR="00A44DA3" w:rsidRPr="00F5536A" w:rsidRDefault="00A44DA3" w:rsidP="00954CE0">
            <w:pPr>
              <w:jc w:val="both"/>
              <w:rPr>
                <w:sz w:val="20"/>
              </w:rPr>
            </w:pPr>
            <w:r w:rsidRPr="00F5536A">
              <w:rPr>
                <w:sz w:val="20"/>
              </w:rPr>
              <w:t>attributions proposées</w:t>
            </w:r>
          </w:p>
        </w:tc>
        <w:tc>
          <w:tcPr>
            <w:tcW w:w="2343" w:type="dxa"/>
            <w:shd w:val="clear" w:color="auto" w:fill="auto"/>
          </w:tcPr>
          <w:p w14:paraId="53C94B83" w14:textId="77777777" w:rsidR="00A44DA3" w:rsidRPr="00F5536A" w:rsidRDefault="00A44DA3" w:rsidP="00954CE0">
            <w:pPr>
              <w:jc w:val="both"/>
              <w:rPr>
                <w:sz w:val="20"/>
              </w:rPr>
            </w:pPr>
            <w:r w:rsidRPr="00F5536A">
              <w:rPr>
                <w:sz w:val="20"/>
              </w:rPr>
              <w:t>datations proposées</w:t>
            </w:r>
          </w:p>
        </w:tc>
      </w:tr>
      <w:tr w:rsidR="00A44DA3" w:rsidRPr="00F5536A" w14:paraId="0EA71A73" w14:textId="77777777" w:rsidTr="00954CE0">
        <w:trPr>
          <w:jc w:val="center"/>
        </w:trPr>
        <w:tc>
          <w:tcPr>
            <w:tcW w:w="3172" w:type="dxa"/>
            <w:shd w:val="clear" w:color="auto" w:fill="auto"/>
            <w:vAlign w:val="center"/>
          </w:tcPr>
          <w:p w14:paraId="23A7F359" w14:textId="77777777" w:rsidR="00A44DA3" w:rsidRPr="00F5536A" w:rsidRDefault="00A44DA3" w:rsidP="00954CE0">
            <w:pPr>
              <w:rPr>
                <w:sz w:val="20"/>
                <w:lang w:val="fr-FR"/>
              </w:rPr>
            </w:pPr>
            <w:r w:rsidRPr="00F5536A">
              <w:rPr>
                <w:sz w:val="20"/>
                <w:lang w:val="fr-FR"/>
              </w:rPr>
              <w:t>Barocelli et al. 1939</w:t>
            </w:r>
          </w:p>
        </w:tc>
        <w:tc>
          <w:tcPr>
            <w:tcW w:w="2450" w:type="dxa"/>
            <w:shd w:val="clear" w:color="auto" w:fill="auto"/>
          </w:tcPr>
          <w:p w14:paraId="7D2F6EED" w14:textId="12C46D6C" w:rsidR="00A44DA3" w:rsidRPr="00F5536A" w:rsidRDefault="00A44DA3" w:rsidP="00954CE0">
            <w:pPr>
              <w:jc w:val="both"/>
              <w:rPr>
                <w:sz w:val="20"/>
              </w:rPr>
            </w:pPr>
            <w:r w:rsidRPr="00F5536A">
              <w:rPr>
                <w:sz w:val="20"/>
              </w:rPr>
              <w:t xml:space="preserve">Chalco - </w:t>
            </w:r>
            <w:hyperlink r:id="rId13767" w:anchor="Sit_Bego_chron_abs_per_Bz" w:history="1">
              <w:r>
                <w:rPr>
                  <w:rStyle w:val="Hyperlink"/>
                  <w:lang w:val="fr-FR"/>
                </w:rPr>
                <w:t>Bz</w:t>
              </w:r>
            </w:hyperlink>
          </w:p>
        </w:tc>
        <w:tc>
          <w:tcPr>
            <w:tcW w:w="2343" w:type="dxa"/>
            <w:shd w:val="clear" w:color="auto" w:fill="auto"/>
          </w:tcPr>
          <w:p w14:paraId="1FBF72E2" w14:textId="77777777" w:rsidR="00A44DA3" w:rsidRPr="00F5536A" w:rsidRDefault="00A44DA3" w:rsidP="00954CE0">
            <w:pPr>
              <w:jc w:val="both"/>
              <w:rPr>
                <w:sz w:val="20"/>
              </w:rPr>
            </w:pPr>
          </w:p>
        </w:tc>
      </w:tr>
      <w:tr w:rsidR="00A44DA3" w:rsidRPr="00F5536A" w14:paraId="0D3ADA8E" w14:textId="77777777" w:rsidTr="00954CE0">
        <w:trPr>
          <w:jc w:val="center"/>
        </w:trPr>
        <w:tc>
          <w:tcPr>
            <w:tcW w:w="3172" w:type="dxa"/>
            <w:shd w:val="clear" w:color="auto" w:fill="auto"/>
            <w:vAlign w:val="center"/>
          </w:tcPr>
          <w:p w14:paraId="3BAE7928" w14:textId="77777777" w:rsidR="00A44DA3" w:rsidRPr="00F5536A" w:rsidRDefault="00A44DA3" w:rsidP="00954CE0">
            <w:pPr>
              <w:rPr>
                <w:sz w:val="20"/>
                <w:lang w:val="fr-FR"/>
              </w:rPr>
            </w:pPr>
            <w:r w:rsidRPr="00F5536A">
              <w:rPr>
                <w:sz w:val="20"/>
                <w:lang w:val="fr-FR"/>
              </w:rPr>
              <w:t>Conti 1940</w:t>
            </w:r>
          </w:p>
        </w:tc>
        <w:tc>
          <w:tcPr>
            <w:tcW w:w="2450" w:type="dxa"/>
            <w:shd w:val="clear" w:color="auto" w:fill="auto"/>
          </w:tcPr>
          <w:p w14:paraId="2F6AC308" w14:textId="77777777" w:rsidR="00A44DA3" w:rsidRPr="00F5536A" w:rsidRDefault="00A44DA3" w:rsidP="00954CE0">
            <w:pPr>
              <w:jc w:val="both"/>
              <w:rPr>
                <w:sz w:val="20"/>
              </w:rPr>
            </w:pPr>
            <w:r w:rsidRPr="00F5536A">
              <w:rPr>
                <w:sz w:val="20"/>
              </w:rPr>
              <w:t>Chalco - Bz</w:t>
            </w:r>
          </w:p>
        </w:tc>
        <w:tc>
          <w:tcPr>
            <w:tcW w:w="2343" w:type="dxa"/>
            <w:shd w:val="clear" w:color="auto" w:fill="auto"/>
          </w:tcPr>
          <w:p w14:paraId="2DC8D908" w14:textId="77777777" w:rsidR="00A44DA3" w:rsidRPr="00F5536A" w:rsidRDefault="00A44DA3" w:rsidP="00954CE0">
            <w:pPr>
              <w:jc w:val="both"/>
              <w:rPr>
                <w:sz w:val="20"/>
              </w:rPr>
            </w:pPr>
          </w:p>
        </w:tc>
      </w:tr>
      <w:tr w:rsidR="00A44DA3" w:rsidRPr="00F5536A" w14:paraId="2149B136" w14:textId="77777777" w:rsidTr="00954CE0">
        <w:trPr>
          <w:jc w:val="center"/>
        </w:trPr>
        <w:tc>
          <w:tcPr>
            <w:tcW w:w="3172" w:type="dxa"/>
            <w:shd w:val="clear" w:color="auto" w:fill="auto"/>
            <w:vAlign w:val="center"/>
          </w:tcPr>
          <w:p w14:paraId="25DF3A7A" w14:textId="77777777" w:rsidR="00A44DA3" w:rsidRPr="00F5536A" w:rsidRDefault="00A44DA3" w:rsidP="00954CE0">
            <w:pPr>
              <w:rPr>
                <w:sz w:val="20"/>
                <w:lang w:val="fr-FR"/>
              </w:rPr>
            </w:pPr>
            <w:r w:rsidRPr="00F5536A">
              <w:rPr>
                <w:sz w:val="20"/>
                <w:lang w:val="fr-FR"/>
              </w:rPr>
              <w:t>Lamboglia 1947</w:t>
            </w:r>
          </w:p>
        </w:tc>
        <w:tc>
          <w:tcPr>
            <w:tcW w:w="2450" w:type="dxa"/>
            <w:shd w:val="clear" w:color="auto" w:fill="auto"/>
          </w:tcPr>
          <w:p w14:paraId="7FD31955" w14:textId="77777777" w:rsidR="00A44DA3" w:rsidRPr="00F5536A" w:rsidRDefault="00A44DA3" w:rsidP="00954CE0">
            <w:pPr>
              <w:jc w:val="both"/>
              <w:rPr>
                <w:sz w:val="20"/>
              </w:rPr>
            </w:pPr>
            <w:r w:rsidRPr="00F5536A">
              <w:rPr>
                <w:sz w:val="20"/>
              </w:rPr>
              <w:t>BA</w:t>
            </w:r>
          </w:p>
        </w:tc>
        <w:tc>
          <w:tcPr>
            <w:tcW w:w="2343" w:type="dxa"/>
            <w:shd w:val="clear" w:color="auto" w:fill="auto"/>
          </w:tcPr>
          <w:p w14:paraId="607FC8DD" w14:textId="77777777" w:rsidR="00A44DA3" w:rsidRPr="00F5536A" w:rsidRDefault="00A44DA3" w:rsidP="00954CE0">
            <w:pPr>
              <w:jc w:val="both"/>
              <w:rPr>
                <w:sz w:val="20"/>
              </w:rPr>
            </w:pPr>
          </w:p>
        </w:tc>
      </w:tr>
      <w:tr w:rsidR="00A44DA3" w:rsidRPr="00F5536A" w14:paraId="681CB8F4" w14:textId="77777777" w:rsidTr="00954CE0">
        <w:trPr>
          <w:jc w:val="center"/>
        </w:trPr>
        <w:tc>
          <w:tcPr>
            <w:tcW w:w="3172" w:type="dxa"/>
            <w:shd w:val="clear" w:color="auto" w:fill="auto"/>
            <w:vAlign w:val="center"/>
          </w:tcPr>
          <w:p w14:paraId="23201FD0" w14:textId="77777777" w:rsidR="00A44DA3" w:rsidRPr="00F5536A" w:rsidRDefault="00A44DA3" w:rsidP="00954CE0">
            <w:pPr>
              <w:rPr>
                <w:sz w:val="20"/>
                <w:lang w:val="fr-FR"/>
              </w:rPr>
            </w:pPr>
            <w:r w:rsidRPr="00F5536A">
              <w:rPr>
                <w:sz w:val="20"/>
                <w:lang w:val="fr-FR"/>
              </w:rPr>
              <w:t>Louis 1952</w:t>
            </w:r>
          </w:p>
        </w:tc>
        <w:tc>
          <w:tcPr>
            <w:tcW w:w="2450" w:type="dxa"/>
            <w:shd w:val="clear" w:color="auto" w:fill="auto"/>
          </w:tcPr>
          <w:p w14:paraId="22713512" w14:textId="77777777" w:rsidR="00A44DA3" w:rsidRPr="00F5536A" w:rsidRDefault="00A44DA3" w:rsidP="00954CE0">
            <w:pPr>
              <w:jc w:val="both"/>
              <w:rPr>
                <w:sz w:val="20"/>
              </w:rPr>
            </w:pPr>
            <w:r w:rsidRPr="00F5536A">
              <w:rPr>
                <w:sz w:val="20"/>
              </w:rPr>
              <w:t>B</w:t>
            </w:r>
          </w:p>
        </w:tc>
        <w:tc>
          <w:tcPr>
            <w:tcW w:w="2343" w:type="dxa"/>
            <w:shd w:val="clear" w:color="auto" w:fill="auto"/>
          </w:tcPr>
          <w:p w14:paraId="6C0DCA74" w14:textId="77777777" w:rsidR="00A44DA3" w:rsidRPr="00F5536A" w:rsidRDefault="00A44DA3" w:rsidP="00954CE0">
            <w:pPr>
              <w:jc w:val="both"/>
              <w:rPr>
                <w:sz w:val="20"/>
              </w:rPr>
            </w:pPr>
          </w:p>
        </w:tc>
      </w:tr>
      <w:tr w:rsidR="00A44DA3" w:rsidRPr="00F5536A" w14:paraId="3D9C72A8" w14:textId="77777777" w:rsidTr="00954CE0">
        <w:trPr>
          <w:jc w:val="center"/>
        </w:trPr>
        <w:tc>
          <w:tcPr>
            <w:tcW w:w="3172" w:type="dxa"/>
            <w:shd w:val="clear" w:color="auto" w:fill="auto"/>
            <w:vAlign w:val="center"/>
          </w:tcPr>
          <w:p w14:paraId="30F04960" w14:textId="77777777" w:rsidR="00A44DA3" w:rsidRPr="00F5536A" w:rsidRDefault="00A44DA3" w:rsidP="00954CE0">
            <w:pPr>
              <w:rPr>
                <w:sz w:val="20"/>
                <w:lang w:val="fr-FR"/>
              </w:rPr>
            </w:pPr>
            <w:r w:rsidRPr="00F5536A">
              <w:rPr>
                <w:sz w:val="20"/>
                <w:lang w:val="fr-FR"/>
              </w:rPr>
              <w:t>Anati 1959</w:t>
            </w:r>
          </w:p>
        </w:tc>
        <w:tc>
          <w:tcPr>
            <w:tcW w:w="2450" w:type="dxa"/>
            <w:shd w:val="clear" w:color="auto" w:fill="auto"/>
          </w:tcPr>
          <w:p w14:paraId="0D3BAE76" w14:textId="77777777" w:rsidR="00A44DA3" w:rsidRPr="00F5536A" w:rsidRDefault="00A44DA3" w:rsidP="00954CE0">
            <w:pPr>
              <w:jc w:val="both"/>
              <w:rPr>
                <w:sz w:val="20"/>
              </w:rPr>
            </w:pPr>
          </w:p>
        </w:tc>
        <w:tc>
          <w:tcPr>
            <w:tcW w:w="2343" w:type="dxa"/>
            <w:shd w:val="clear" w:color="auto" w:fill="auto"/>
          </w:tcPr>
          <w:p w14:paraId="45A09C64" w14:textId="77777777" w:rsidR="00A44DA3" w:rsidRPr="00F5536A" w:rsidRDefault="00A44DA3" w:rsidP="00954CE0">
            <w:pPr>
              <w:jc w:val="both"/>
              <w:rPr>
                <w:sz w:val="20"/>
              </w:rPr>
            </w:pPr>
          </w:p>
        </w:tc>
      </w:tr>
      <w:tr w:rsidR="00A44DA3" w:rsidRPr="00F5536A" w14:paraId="6C4BBB6B" w14:textId="77777777" w:rsidTr="00954CE0">
        <w:trPr>
          <w:jc w:val="center"/>
        </w:trPr>
        <w:tc>
          <w:tcPr>
            <w:tcW w:w="3172" w:type="dxa"/>
            <w:shd w:val="clear" w:color="auto" w:fill="auto"/>
            <w:vAlign w:val="center"/>
          </w:tcPr>
          <w:p w14:paraId="35E77810" w14:textId="77777777" w:rsidR="00A44DA3" w:rsidRPr="00F5536A" w:rsidRDefault="00A44DA3" w:rsidP="00954CE0">
            <w:pPr>
              <w:rPr>
                <w:sz w:val="20"/>
                <w:lang w:val="fr-FR"/>
              </w:rPr>
            </w:pPr>
            <w:r w:rsidRPr="00F5536A">
              <w:rPr>
                <w:sz w:val="20"/>
                <w:lang w:val="fr-FR"/>
              </w:rPr>
              <w:t>Blain et Paquier 1980</w:t>
            </w:r>
          </w:p>
        </w:tc>
        <w:tc>
          <w:tcPr>
            <w:tcW w:w="2450" w:type="dxa"/>
            <w:shd w:val="clear" w:color="auto" w:fill="auto"/>
          </w:tcPr>
          <w:p w14:paraId="0BF5E046" w14:textId="77777777" w:rsidR="00A44DA3" w:rsidRPr="00F5536A" w:rsidRDefault="00A44DA3" w:rsidP="00954CE0">
            <w:pPr>
              <w:jc w:val="both"/>
              <w:rPr>
                <w:sz w:val="20"/>
              </w:rPr>
            </w:pPr>
          </w:p>
        </w:tc>
        <w:tc>
          <w:tcPr>
            <w:tcW w:w="2343" w:type="dxa"/>
            <w:shd w:val="clear" w:color="auto" w:fill="auto"/>
          </w:tcPr>
          <w:p w14:paraId="72A98477" w14:textId="77777777" w:rsidR="00A44DA3" w:rsidRPr="00F5536A" w:rsidRDefault="00A44DA3" w:rsidP="00954CE0">
            <w:pPr>
              <w:jc w:val="both"/>
              <w:rPr>
                <w:sz w:val="20"/>
              </w:rPr>
            </w:pPr>
          </w:p>
        </w:tc>
      </w:tr>
      <w:tr w:rsidR="00A44DA3" w:rsidRPr="00F5536A" w14:paraId="6C688334" w14:textId="77777777" w:rsidTr="00954CE0">
        <w:trPr>
          <w:jc w:val="center"/>
        </w:trPr>
        <w:tc>
          <w:tcPr>
            <w:tcW w:w="3172" w:type="dxa"/>
            <w:shd w:val="clear" w:color="auto" w:fill="auto"/>
            <w:vAlign w:val="center"/>
          </w:tcPr>
          <w:p w14:paraId="3061F12E" w14:textId="77777777" w:rsidR="00A44DA3" w:rsidRPr="00F5536A" w:rsidRDefault="00A44DA3" w:rsidP="00954CE0">
            <w:pPr>
              <w:rPr>
                <w:sz w:val="20"/>
              </w:rPr>
            </w:pPr>
            <w:r w:rsidRPr="00F5536A">
              <w:rPr>
                <w:sz w:val="20"/>
                <w:lang w:val="fr-FR"/>
              </w:rPr>
              <w:t xml:space="preserve">Lumley </w:t>
            </w:r>
            <w:r w:rsidRPr="00F5536A">
              <w:rPr>
                <w:i/>
                <w:sz w:val="20"/>
                <w:lang w:val="fr-FR"/>
              </w:rPr>
              <w:t>et al.</w:t>
            </w:r>
            <w:r w:rsidRPr="00F5536A">
              <w:rPr>
                <w:sz w:val="20"/>
              </w:rPr>
              <w:t>1976</w:t>
            </w:r>
          </w:p>
        </w:tc>
        <w:tc>
          <w:tcPr>
            <w:tcW w:w="2450" w:type="dxa"/>
            <w:shd w:val="clear" w:color="auto" w:fill="auto"/>
          </w:tcPr>
          <w:p w14:paraId="386E4E8C" w14:textId="77777777" w:rsidR="00A44DA3" w:rsidRPr="00F5536A" w:rsidRDefault="00A44DA3" w:rsidP="00954CE0">
            <w:pPr>
              <w:jc w:val="both"/>
              <w:rPr>
                <w:sz w:val="20"/>
              </w:rPr>
            </w:pPr>
            <w:r w:rsidRPr="00F5536A">
              <w:rPr>
                <w:sz w:val="20"/>
              </w:rPr>
              <w:t>BA</w:t>
            </w:r>
          </w:p>
        </w:tc>
        <w:tc>
          <w:tcPr>
            <w:tcW w:w="2343" w:type="dxa"/>
            <w:shd w:val="clear" w:color="auto" w:fill="auto"/>
          </w:tcPr>
          <w:p w14:paraId="7AC82CB8" w14:textId="77777777" w:rsidR="00A44DA3" w:rsidRPr="00F5536A" w:rsidRDefault="00A44DA3" w:rsidP="00954CE0">
            <w:pPr>
              <w:jc w:val="both"/>
              <w:rPr>
                <w:sz w:val="20"/>
              </w:rPr>
            </w:pPr>
          </w:p>
        </w:tc>
      </w:tr>
      <w:tr w:rsidR="00A44DA3" w:rsidRPr="00F5536A" w14:paraId="150CC4CB" w14:textId="77777777" w:rsidTr="00954CE0">
        <w:trPr>
          <w:jc w:val="center"/>
        </w:trPr>
        <w:tc>
          <w:tcPr>
            <w:tcW w:w="3172" w:type="dxa"/>
            <w:shd w:val="clear" w:color="auto" w:fill="auto"/>
            <w:vAlign w:val="center"/>
          </w:tcPr>
          <w:p w14:paraId="007E658B" w14:textId="77777777" w:rsidR="00A44DA3" w:rsidRPr="00F5536A" w:rsidRDefault="00A44DA3" w:rsidP="00954CE0">
            <w:pPr>
              <w:rPr>
                <w:sz w:val="20"/>
                <w:lang w:val="fr-FR"/>
              </w:rPr>
            </w:pPr>
            <w:r w:rsidRPr="00F5536A">
              <w:rPr>
                <w:sz w:val="20"/>
                <w:lang w:val="fr-FR"/>
              </w:rPr>
              <w:t>Chippindale 1988</w:t>
            </w:r>
          </w:p>
        </w:tc>
        <w:tc>
          <w:tcPr>
            <w:tcW w:w="2450" w:type="dxa"/>
            <w:shd w:val="clear" w:color="auto" w:fill="auto"/>
          </w:tcPr>
          <w:p w14:paraId="0C0A3E85" w14:textId="77777777" w:rsidR="00A44DA3" w:rsidRPr="00F5536A" w:rsidRDefault="00A44DA3" w:rsidP="00954CE0">
            <w:pPr>
              <w:jc w:val="both"/>
              <w:rPr>
                <w:sz w:val="20"/>
              </w:rPr>
            </w:pPr>
          </w:p>
        </w:tc>
        <w:tc>
          <w:tcPr>
            <w:tcW w:w="2343" w:type="dxa"/>
            <w:shd w:val="clear" w:color="auto" w:fill="auto"/>
          </w:tcPr>
          <w:p w14:paraId="000D3090" w14:textId="77777777" w:rsidR="00A44DA3" w:rsidRPr="00F5536A" w:rsidRDefault="00A44DA3" w:rsidP="00954CE0">
            <w:pPr>
              <w:jc w:val="both"/>
              <w:rPr>
                <w:sz w:val="20"/>
              </w:rPr>
            </w:pPr>
          </w:p>
        </w:tc>
      </w:tr>
      <w:tr w:rsidR="00A44DA3" w:rsidRPr="00F5536A" w14:paraId="3B8C31AD" w14:textId="77777777" w:rsidTr="00954CE0">
        <w:trPr>
          <w:jc w:val="center"/>
        </w:trPr>
        <w:tc>
          <w:tcPr>
            <w:tcW w:w="3172" w:type="dxa"/>
            <w:shd w:val="clear" w:color="auto" w:fill="auto"/>
            <w:vAlign w:val="center"/>
          </w:tcPr>
          <w:p w14:paraId="25E64B9F" w14:textId="77777777" w:rsidR="00A44DA3" w:rsidRPr="00F5536A" w:rsidRDefault="00A44DA3" w:rsidP="00954CE0">
            <w:pPr>
              <w:rPr>
                <w:sz w:val="20"/>
                <w:lang w:val="fr-FR"/>
              </w:rPr>
            </w:pPr>
            <w:r w:rsidRPr="00F5536A">
              <w:rPr>
                <w:sz w:val="20"/>
                <w:lang w:val="fr-FR"/>
              </w:rPr>
              <w:t>Arc</w:t>
            </w:r>
          </w:p>
        </w:tc>
        <w:tc>
          <w:tcPr>
            <w:tcW w:w="2450" w:type="dxa"/>
            <w:shd w:val="clear" w:color="auto" w:fill="auto"/>
          </w:tcPr>
          <w:p w14:paraId="0EEFCE2A" w14:textId="77777777" w:rsidR="00A44DA3" w:rsidRPr="00F5536A" w:rsidRDefault="00A44DA3" w:rsidP="00954CE0">
            <w:pPr>
              <w:jc w:val="both"/>
              <w:rPr>
                <w:sz w:val="20"/>
              </w:rPr>
            </w:pPr>
          </w:p>
        </w:tc>
        <w:tc>
          <w:tcPr>
            <w:tcW w:w="2343" w:type="dxa"/>
            <w:shd w:val="clear" w:color="auto" w:fill="auto"/>
          </w:tcPr>
          <w:p w14:paraId="20C4DE2D" w14:textId="77777777" w:rsidR="00A44DA3" w:rsidRPr="00F5536A" w:rsidRDefault="00A44DA3" w:rsidP="00954CE0">
            <w:pPr>
              <w:jc w:val="both"/>
              <w:rPr>
                <w:sz w:val="20"/>
              </w:rPr>
            </w:pPr>
          </w:p>
        </w:tc>
      </w:tr>
      <w:tr w:rsidR="00A44DA3" w:rsidRPr="00F5536A" w14:paraId="35EBE544" w14:textId="77777777" w:rsidTr="00954CE0">
        <w:trPr>
          <w:jc w:val="center"/>
        </w:trPr>
        <w:tc>
          <w:tcPr>
            <w:tcW w:w="3172" w:type="dxa"/>
            <w:shd w:val="clear" w:color="auto" w:fill="auto"/>
            <w:vAlign w:val="center"/>
          </w:tcPr>
          <w:p w14:paraId="0C5A7EB6" w14:textId="77777777" w:rsidR="00A44DA3" w:rsidRPr="00F5536A" w:rsidRDefault="00A44DA3" w:rsidP="00954CE0">
            <w:pPr>
              <w:rPr>
                <w:sz w:val="20"/>
              </w:rPr>
            </w:pPr>
            <w:r w:rsidRPr="00F5536A">
              <w:rPr>
                <w:sz w:val="20"/>
                <w:lang w:val="fr-FR"/>
              </w:rPr>
              <w:t xml:space="preserve">Lumley </w:t>
            </w:r>
            <w:r w:rsidRPr="00F5536A">
              <w:rPr>
                <w:i/>
                <w:sz w:val="20"/>
                <w:lang w:val="fr-FR"/>
              </w:rPr>
              <w:t>et al.</w:t>
            </w:r>
            <w:r w:rsidRPr="00F5536A">
              <w:rPr>
                <w:sz w:val="20"/>
              </w:rPr>
              <w:t>1995</w:t>
            </w:r>
          </w:p>
        </w:tc>
        <w:tc>
          <w:tcPr>
            <w:tcW w:w="2450" w:type="dxa"/>
            <w:shd w:val="clear" w:color="auto" w:fill="auto"/>
          </w:tcPr>
          <w:p w14:paraId="06BBBCD3" w14:textId="77777777" w:rsidR="00A44DA3" w:rsidRPr="00F5536A" w:rsidRDefault="00A44DA3" w:rsidP="00954CE0">
            <w:pPr>
              <w:jc w:val="both"/>
              <w:rPr>
                <w:sz w:val="20"/>
              </w:rPr>
            </w:pPr>
            <w:r w:rsidRPr="00F5536A">
              <w:rPr>
                <w:sz w:val="20"/>
              </w:rPr>
              <w:t>BA - Campaniforme</w:t>
            </w:r>
          </w:p>
        </w:tc>
        <w:tc>
          <w:tcPr>
            <w:tcW w:w="2343" w:type="dxa"/>
            <w:shd w:val="clear" w:color="auto" w:fill="auto"/>
          </w:tcPr>
          <w:p w14:paraId="6B47A0AC" w14:textId="77777777" w:rsidR="00A44DA3" w:rsidRPr="00F5536A" w:rsidRDefault="00A44DA3" w:rsidP="00954CE0">
            <w:pPr>
              <w:jc w:val="both"/>
              <w:rPr>
                <w:sz w:val="20"/>
              </w:rPr>
            </w:pPr>
            <w:r w:rsidRPr="00F5536A">
              <w:rPr>
                <w:sz w:val="20"/>
              </w:rPr>
              <w:t>2500-1700 (fig. 215)</w:t>
            </w:r>
          </w:p>
        </w:tc>
      </w:tr>
      <w:tr w:rsidR="00A44DA3" w:rsidRPr="00F5536A" w14:paraId="3FCC7860" w14:textId="77777777" w:rsidTr="00954CE0">
        <w:trPr>
          <w:jc w:val="center"/>
        </w:trPr>
        <w:tc>
          <w:tcPr>
            <w:tcW w:w="3172" w:type="dxa"/>
            <w:shd w:val="clear" w:color="auto" w:fill="auto"/>
            <w:vAlign w:val="center"/>
          </w:tcPr>
          <w:p w14:paraId="35C72211" w14:textId="77777777" w:rsidR="00A44DA3" w:rsidRPr="00F5536A" w:rsidRDefault="00A44DA3" w:rsidP="00954CE0">
            <w:pPr>
              <w:rPr>
                <w:sz w:val="20"/>
                <w:lang w:val="fr-FR"/>
              </w:rPr>
            </w:pPr>
            <w:r w:rsidRPr="00F5536A">
              <w:rPr>
                <w:sz w:val="20"/>
                <w:lang w:val="fr-FR"/>
              </w:rPr>
              <w:t xml:space="preserve">Lumley </w:t>
            </w:r>
            <w:r w:rsidRPr="00F5536A">
              <w:rPr>
                <w:i/>
                <w:sz w:val="20"/>
                <w:lang w:val="fr-FR"/>
              </w:rPr>
              <w:t>et al.</w:t>
            </w:r>
            <w:r w:rsidRPr="00F5536A">
              <w:rPr>
                <w:sz w:val="20"/>
                <w:lang w:val="fr-FR"/>
              </w:rPr>
              <w:t>2000, 2003a</w:t>
            </w:r>
            <w:r>
              <w:rPr>
                <w:sz w:val="20"/>
                <w:lang w:val="fr-FR"/>
              </w:rPr>
              <w:t xml:space="preserve">, </w:t>
            </w:r>
            <w:r w:rsidRPr="00F5536A">
              <w:rPr>
                <w:sz w:val="20"/>
                <w:lang w:val="fr-FR"/>
              </w:rPr>
              <w:t>et 2003b</w:t>
            </w:r>
          </w:p>
        </w:tc>
        <w:tc>
          <w:tcPr>
            <w:tcW w:w="2450" w:type="dxa"/>
            <w:shd w:val="clear" w:color="auto" w:fill="auto"/>
          </w:tcPr>
          <w:p w14:paraId="3372C124" w14:textId="77777777" w:rsidR="00A44DA3" w:rsidRPr="00F5536A" w:rsidRDefault="00A44DA3" w:rsidP="00954CE0">
            <w:pPr>
              <w:jc w:val="both"/>
              <w:rPr>
                <w:sz w:val="20"/>
              </w:rPr>
            </w:pPr>
            <w:r w:rsidRPr="00F5536A">
              <w:rPr>
                <w:sz w:val="20"/>
              </w:rPr>
              <w:t>BA - NR</w:t>
            </w:r>
          </w:p>
        </w:tc>
        <w:tc>
          <w:tcPr>
            <w:tcW w:w="2343" w:type="dxa"/>
            <w:shd w:val="clear" w:color="auto" w:fill="auto"/>
          </w:tcPr>
          <w:p w14:paraId="5468492F" w14:textId="77777777" w:rsidR="00A44DA3" w:rsidRPr="00F5536A" w:rsidRDefault="00A44DA3" w:rsidP="00954CE0">
            <w:pPr>
              <w:jc w:val="both"/>
              <w:rPr>
                <w:sz w:val="20"/>
              </w:rPr>
            </w:pPr>
          </w:p>
        </w:tc>
      </w:tr>
      <w:tr w:rsidR="00A44DA3" w:rsidRPr="00F5536A" w14:paraId="16564AF5" w14:textId="77777777" w:rsidTr="00954CE0">
        <w:trPr>
          <w:jc w:val="center"/>
        </w:trPr>
        <w:tc>
          <w:tcPr>
            <w:tcW w:w="3172" w:type="dxa"/>
            <w:shd w:val="clear" w:color="auto" w:fill="auto"/>
            <w:vAlign w:val="center"/>
          </w:tcPr>
          <w:p w14:paraId="2232CEB9" w14:textId="77777777" w:rsidR="00A44DA3" w:rsidRPr="00F5536A" w:rsidRDefault="00A44DA3" w:rsidP="00954CE0">
            <w:pPr>
              <w:rPr>
                <w:sz w:val="20"/>
              </w:rPr>
            </w:pPr>
            <w:r w:rsidRPr="00F5536A">
              <w:rPr>
                <w:sz w:val="20"/>
                <w:lang w:val="fr-FR"/>
              </w:rPr>
              <w:t xml:space="preserve">Lumley </w:t>
            </w:r>
            <w:r w:rsidRPr="00F5536A">
              <w:rPr>
                <w:i/>
                <w:sz w:val="20"/>
                <w:lang w:val="fr-FR"/>
              </w:rPr>
              <w:t>et al.</w:t>
            </w:r>
            <w:r w:rsidRPr="00F5536A">
              <w:rPr>
                <w:sz w:val="20"/>
              </w:rPr>
              <w:t>2011</w:t>
            </w:r>
          </w:p>
        </w:tc>
        <w:tc>
          <w:tcPr>
            <w:tcW w:w="2450" w:type="dxa"/>
            <w:shd w:val="clear" w:color="auto" w:fill="auto"/>
          </w:tcPr>
          <w:p w14:paraId="12314C80" w14:textId="77777777" w:rsidR="00A44DA3" w:rsidRPr="00F5536A" w:rsidRDefault="00A44DA3" w:rsidP="00954CE0">
            <w:pPr>
              <w:jc w:val="both"/>
              <w:rPr>
                <w:sz w:val="20"/>
              </w:rPr>
            </w:pPr>
            <w:r w:rsidRPr="00F5536A">
              <w:rPr>
                <w:sz w:val="20"/>
              </w:rPr>
              <w:t>BA - NR</w:t>
            </w:r>
          </w:p>
        </w:tc>
        <w:tc>
          <w:tcPr>
            <w:tcW w:w="2343" w:type="dxa"/>
            <w:shd w:val="clear" w:color="auto" w:fill="auto"/>
          </w:tcPr>
          <w:p w14:paraId="0850944F" w14:textId="77777777" w:rsidR="00A44DA3" w:rsidRPr="00F5536A" w:rsidRDefault="00A44DA3" w:rsidP="00954CE0">
            <w:pPr>
              <w:jc w:val="both"/>
              <w:rPr>
                <w:sz w:val="20"/>
              </w:rPr>
            </w:pPr>
            <w:r w:rsidRPr="00F5536A">
              <w:rPr>
                <w:sz w:val="20"/>
              </w:rPr>
              <w:t>3300-1800 (fig. 5)</w:t>
            </w:r>
          </w:p>
        </w:tc>
      </w:tr>
    </w:tbl>
    <w:p w14:paraId="07864B96" w14:textId="77777777" w:rsidR="00A44DA3" w:rsidRDefault="00A44DA3" w:rsidP="00A44DA3">
      <w:pPr>
        <w:jc w:val="both"/>
      </w:pPr>
      <w:r>
        <w:t xml:space="preserve"> (Arcà 2009).</w:t>
      </w:r>
    </w:p>
    <w:p w14:paraId="50600436" w14:textId="77777777" w:rsidR="00A44DA3" w:rsidRPr="00A44DA3" w:rsidRDefault="00A44DA3" w:rsidP="00A44DA3">
      <w:pPr>
        <w:rPr>
          <w:lang w:val="fr-FR"/>
        </w:rPr>
      </w:pPr>
    </w:p>
    <w:p w14:paraId="6EECCA99" w14:textId="77777777" w:rsidR="00A44DA3" w:rsidRDefault="00A44DA3" w:rsidP="00A44DA3">
      <w:pPr>
        <w:rPr>
          <w:lang w:val="fr-FR"/>
        </w:rPr>
      </w:pPr>
    </w:p>
    <w:p w14:paraId="68C6828B" w14:textId="3FD3C118" w:rsidR="00A44DA3" w:rsidRDefault="00A44DA3" w:rsidP="00A44DA3">
      <w:pPr>
        <w:pStyle w:val="Heading6"/>
      </w:pPr>
      <w:r>
        <w:t>Conti</w:t>
      </w:r>
    </w:p>
    <w:p w14:paraId="54ACFCC4" w14:textId="77777777" w:rsidR="00A44DA3" w:rsidRPr="00A44DA3" w:rsidRDefault="00A44DA3" w:rsidP="00A44DA3">
      <w:pPr>
        <w:rPr>
          <w:lang w:val="fr-FR"/>
        </w:rPr>
      </w:pPr>
    </w:p>
    <w:p w14:paraId="1946E225" w14:textId="77777777" w:rsidR="00A44DA3" w:rsidRPr="0032190F" w:rsidRDefault="00A44DA3" w:rsidP="00A44DA3">
      <w:pPr>
        <w:rPr>
          <w:lang w:val="fr-FR"/>
        </w:rPr>
      </w:pPr>
      <w:r w:rsidRPr="0032190F">
        <w:rPr>
          <w:lang w:val="fr-FR"/>
        </w:rPr>
        <w:t xml:space="preserve">Pour </w:t>
      </w:r>
      <w:hyperlink r:id="rId13768" w:anchor="Aut_Conti" w:history="1">
        <w:r w:rsidRPr="00EC6E67">
          <w:rPr>
            <w:rStyle w:val="Hyperlink"/>
            <w:lang w:val="fr-FR"/>
          </w:rPr>
          <w:t>Conti</w:t>
        </w:r>
      </w:hyperlink>
      <w:r w:rsidRPr="0032190F">
        <w:rPr>
          <w:lang w:val="fr-FR"/>
        </w:rPr>
        <w:t xml:space="preserve"> (1948) il existe 2 séries de gravures :</w:t>
      </w:r>
    </w:p>
    <w:p w14:paraId="4F5E6C06" w14:textId="77777777" w:rsidR="00A44DA3" w:rsidRPr="0032190F" w:rsidRDefault="00A44DA3" w:rsidP="00A44DA3">
      <w:pPr>
        <w:rPr>
          <w:lang w:val="fr-FR"/>
        </w:rPr>
      </w:pPr>
    </w:p>
    <w:tbl>
      <w:tblPr>
        <w:tblW w:w="78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58"/>
        <w:gridCol w:w="4147"/>
      </w:tblGrid>
      <w:tr w:rsidR="00A44DA3" w:rsidRPr="00B70DDD" w14:paraId="2F3173E6" w14:textId="77777777" w:rsidTr="00E2339F">
        <w:trPr>
          <w:jc w:val="center"/>
        </w:trPr>
        <w:tc>
          <w:tcPr>
            <w:tcW w:w="3658" w:type="dxa"/>
            <w:vMerge w:val="restart"/>
          </w:tcPr>
          <w:p w14:paraId="74630010" w14:textId="77777777" w:rsidR="00A44DA3" w:rsidRPr="00B70DDD" w:rsidRDefault="00A44DA3" w:rsidP="00E2339F">
            <w:pPr>
              <w:jc w:val="center"/>
              <w:rPr>
                <w:bCs/>
                <w:sz w:val="20"/>
                <w:lang w:val="fr-FR"/>
              </w:rPr>
            </w:pPr>
            <w:r w:rsidRPr="00B70DDD">
              <w:rPr>
                <w:bCs/>
                <w:sz w:val="20"/>
                <w:szCs w:val="20"/>
                <w:lang w:val="fr-FR"/>
              </w:rPr>
              <w:t>I - Anciennes, dites « </w:t>
            </w:r>
            <w:hyperlink r:id="rId13769" w:anchor="Ana_Technologie_Lineaire_PreM" w:history="1">
              <w:r w:rsidRPr="00B70DDD">
                <w:rPr>
                  <w:rStyle w:val="Hyperlink"/>
                  <w:lang w:val="fr-FR"/>
                </w:rPr>
                <w:t>Pré-Merveilles</w:t>
              </w:r>
            </w:hyperlink>
            <w:r>
              <w:rPr>
                <w:lang w:val="fr-FR"/>
              </w:rPr>
              <w:t xml:space="preserve"> </w:t>
            </w:r>
            <w:r w:rsidRPr="00B70DDD">
              <w:rPr>
                <w:bCs/>
                <w:sz w:val="20"/>
                <w:szCs w:val="20"/>
                <w:lang w:val="fr-FR"/>
              </w:rPr>
              <w:t>»</w:t>
            </w:r>
          </w:p>
        </w:tc>
        <w:tc>
          <w:tcPr>
            <w:tcW w:w="4147" w:type="dxa"/>
          </w:tcPr>
          <w:p w14:paraId="15065682" w14:textId="77777777" w:rsidR="00A44DA3" w:rsidRPr="00B70DDD" w:rsidRDefault="00A44DA3" w:rsidP="00E2339F">
            <w:pPr>
              <w:jc w:val="center"/>
              <w:rPr>
                <w:bCs/>
                <w:sz w:val="20"/>
              </w:rPr>
            </w:pPr>
            <w:r w:rsidRPr="00B70DDD">
              <w:rPr>
                <w:bCs/>
                <w:sz w:val="20"/>
                <w:szCs w:val="20"/>
              </w:rPr>
              <w:t>II - récentes</w:t>
            </w:r>
          </w:p>
        </w:tc>
      </w:tr>
      <w:tr w:rsidR="00A44DA3" w:rsidRPr="00FE706B" w14:paraId="240B0E95" w14:textId="77777777" w:rsidTr="00E2339F">
        <w:trPr>
          <w:jc w:val="center"/>
        </w:trPr>
        <w:tc>
          <w:tcPr>
            <w:tcW w:w="3658" w:type="dxa"/>
            <w:vMerge/>
            <w:vAlign w:val="center"/>
          </w:tcPr>
          <w:p w14:paraId="1737FAA6" w14:textId="77777777" w:rsidR="00A44DA3" w:rsidRPr="0032190F" w:rsidRDefault="00A44DA3" w:rsidP="00E2339F">
            <w:pPr>
              <w:jc w:val="center"/>
              <w:rPr>
                <w:sz w:val="20"/>
                <w:szCs w:val="20"/>
                <w:lang w:val="fr-FR"/>
              </w:rPr>
            </w:pPr>
          </w:p>
        </w:tc>
        <w:tc>
          <w:tcPr>
            <w:tcW w:w="4147" w:type="dxa"/>
            <w:vAlign w:val="center"/>
          </w:tcPr>
          <w:p w14:paraId="59977FB4" w14:textId="77777777" w:rsidR="00A44DA3" w:rsidRPr="0032190F" w:rsidRDefault="00A44DA3" w:rsidP="00E2339F">
            <w:pPr>
              <w:jc w:val="center"/>
              <w:rPr>
                <w:sz w:val="20"/>
                <w:szCs w:val="20"/>
                <w:lang w:val="fr-FR"/>
              </w:rPr>
            </w:pPr>
            <w:r w:rsidRPr="0032190F">
              <w:rPr>
                <w:sz w:val="20"/>
                <w:szCs w:val="20"/>
                <w:lang w:val="fr-FR"/>
              </w:rPr>
              <w:t>piquetés : petits poignards à lame triangulaire de l’Enéolithique ou du début de l’âge du Bronze</w:t>
            </w:r>
          </w:p>
        </w:tc>
      </w:tr>
    </w:tbl>
    <w:p w14:paraId="573B3D13" w14:textId="77777777" w:rsidR="00A44DA3" w:rsidRPr="0032190F" w:rsidRDefault="00A44DA3" w:rsidP="00A44DA3">
      <w:pPr>
        <w:rPr>
          <w:lang w:val="fr-FR"/>
        </w:rPr>
      </w:pPr>
      <w:r w:rsidRPr="0032190F">
        <w:rPr>
          <w:lang w:val="fr-FR"/>
        </w:rPr>
        <w:t>(BIB 886 p. 49 et 1245 p. 6)</w:t>
      </w:r>
    </w:p>
    <w:p w14:paraId="16A2DEAB" w14:textId="77777777" w:rsidR="00A44DA3" w:rsidRPr="0032190F" w:rsidRDefault="00A44DA3" w:rsidP="00A44DA3">
      <w:pPr>
        <w:rPr>
          <w:lang w:val="fr-FR"/>
        </w:rPr>
      </w:pPr>
    </w:p>
    <w:p w14:paraId="0144F4A8" w14:textId="77777777" w:rsidR="00A44DA3" w:rsidRPr="0032190F" w:rsidRDefault="00A44DA3" w:rsidP="00A44DA3">
      <w:pPr>
        <w:jc w:val="both"/>
        <w:rPr>
          <w:lang w:val="fr-FR"/>
        </w:rPr>
      </w:pPr>
    </w:p>
    <w:p w14:paraId="4D6A7CCA" w14:textId="77777777" w:rsidR="00A44DA3" w:rsidRPr="0032190F" w:rsidRDefault="00A44DA3" w:rsidP="00A44DA3">
      <w:pPr>
        <w:jc w:val="both"/>
        <w:rPr>
          <w:lang w:val="fr-FR"/>
        </w:rPr>
      </w:pPr>
      <w:r w:rsidRPr="0032190F">
        <w:rPr>
          <w:lang w:val="fr-FR"/>
        </w:rPr>
        <w:t xml:space="preserve">Pour </w:t>
      </w:r>
      <w:hyperlink r:id="rId13770" w:anchor="Aut_Conti" w:history="1">
        <w:r w:rsidRPr="00EC6E67">
          <w:rPr>
            <w:rStyle w:val="Hyperlink"/>
            <w:lang w:val="fr-FR"/>
          </w:rPr>
          <w:t>Conti</w:t>
        </w:r>
      </w:hyperlink>
      <w:r w:rsidRPr="0032190F">
        <w:rPr>
          <w:lang w:val="fr-FR"/>
        </w:rPr>
        <w:t xml:space="preserve"> (1972), il existe cinq cycles de gravures</w:t>
      </w:r>
    </w:p>
    <w:p w14:paraId="09422E39" w14:textId="77777777" w:rsidR="00A44DA3" w:rsidRPr="0032190F" w:rsidRDefault="00A44DA3" w:rsidP="00A44DA3">
      <w:pPr>
        <w:jc w:val="both"/>
        <w:rPr>
          <w:lang w:val="fr-F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8"/>
        <w:gridCol w:w="1948"/>
        <w:gridCol w:w="1948"/>
        <w:gridCol w:w="1949"/>
        <w:gridCol w:w="1949"/>
      </w:tblGrid>
      <w:tr w:rsidR="00A44DA3" w:rsidRPr="00BD71D9" w14:paraId="376093AD" w14:textId="77777777" w:rsidTr="00E2339F">
        <w:tc>
          <w:tcPr>
            <w:tcW w:w="1948" w:type="dxa"/>
            <w:vAlign w:val="center"/>
          </w:tcPr>
          <w:p w14:paraId="4AF401AB" w14:textId="77777777" w:rsidR="00A44DA3" w:rsidRPr="00BD71D9" w:rsidRDefault="00A44DA3" w:rsidP="00E2339F">
            <w:pPr>
              <w:jc w:val="center"/>
              <w:rPr>
                <w:b/>
                <w:sz w:val="20"/>
                <w:szCs w:val="20"/>
              </w:rPr>
            </w:pPr>
            <w:r w:rsidRPr="00BD71D9">
              <w:rPr>
                <w:b/>
                <w:sz w:val="20"/>
                <w:szCs w:val="20"/>
              </w:rPr>
              <w:t>I</w:t>
            </w:r>
          </w:p>
        </w:tc>
        <w:tc>
          <w:tcPr>
            <w:tcW w:w="1948" w:type="dxa"/>
            <w:vAlign w:val="center"/>
          </w:tcPr>
          <w:p w14:paraId="0DF0E979" w14:textId="77777777" w:rsidR="00A44DA3" w:rsidRPr="00BD71D9" w:rsidRDefault="00A44DA3" w:rsidP="00E2339F">
            <w:pPr>
              <w:jc w:val="center"/>
              <w:rPr>
                <w:b/>
                <w:sz w:val="20"/>
                <w:szCs w:val="20"/>
              </w:rPr>
            </w:pPr>
            <w:r w:rsidRPr="00BD71D9">
              <w:rPr>
                <w:b/>
                <w:sz w:val="20"/>
                <w:szCs w:val="20"/>
              </w:rPr>
              <w:t>II</w:t>
            </w:r>
          </w:p>
        </w:tc>
        <w:tc>
          <w:tcPr>
            <w:tcW w:w="1948" w:type="dxa"/>
            <w:vAlign w:val="center"/>
          </w:tcPr>
          <w:p w14:paraId="6E396D18" w14:textId="77777777" w:rsidR="00A44DA3" w:rsidRPr="00BD71D9" w:rsidRDefault="00A44DA3" w:rsidP="00E2339F">
            <w:pPr>
              <w:jc w:val="center"/>
              <w:rPr>
                <w:b/>
                <w:sz w:val="20"/>
                <w:szCs w:val="20"/>
              </w:rPr>
            </w:pPr>
            <w:r w:rsidRPr="00BD71D9">
              <w:rPr>
                <w:b/>
                <w:sz w:val="20"/>
                <w:szCs w:val="20"/>
              </w:rPr>
              <w:t>III</w:t>
            </w:r>
          </w:p>
        </w:tc>
        <w:tc>
          <w:tcPr>
            <w:tcW w:w="1949" w:type="dxa"/>
            <w:vAlign w:val="center"/>
          </w:tcPr>
          <w:p w14:paraId="2C1B1D05" w14:textId="77777777" w:rsidR="00A44DA3" w:rsidRPr="00BD71D9" w:rsidRDefault="00A44DA3" w:rsidP="00E2339F">
            <w:pPr>
              <w:jc w:val="center"/>
              <w:rPr>
                <w:b/>
                <w:sz w:val="20"/>
                <w:szCs w:val="20"/>
              </w:rPr>
            </w:pPr>
            <w:r w:rsidRPr="00BD71D9">
              <w:rPr>
                <w:b/>
                <w:sz w:val="20"/>
                <w:szCs w:val="20"/>
              </w:rPr>
              <w:t>IV</w:t>
            </w:r>
          </w:p>
        </w:tc>
        <w:tc>
          <w:tcPr>
            <w:tcW w:w="1949" w:type="dxa"/>
            <w:vAlign w:val="center"/>
          </w:tcPr>
          <w:p w14:paraId="2735007D" w14:textId="77777777" w:rsidR="00A44DA3" w:rsidRPr="00BD71D9" w:rsidRDefault="00A44DA3" w:rsidP="00E2339F">
            <w:pPr>
              <w:jc w:val="center"/>
              <w:rPr>
                <w:b/>
                <w:sz w:val="20"/>
                <w:szCs w:val="20"/>
              </w:rPr>
            </w:pPr>
            <w:r w:rsidRPr="00BD71D9">
              <w:rPr>
                <w:b/>
                <w:sz w:val="20"/>
                <w:szCs w:val="20"/>
              </w:rPr>
              <w:t>V</w:t>
            </w:r>
          </w:p>
        </w:tc>
      </w:tr>
      <w:tr w:rsidR="00A44DA3" w:rsidRPr="00BD71D9" w14:paraId="7F11D853" w14:textId="77777777" w:rsidTr="00E2339F">
        <w:tc>
          <w:tcPr>
            <w:tcW w:w="1948" w:type="dxa"/>
            <w:vAlign w:val="center"/>
          </w:tcPr>
          <w:p w14:paraId="0F0E2CA4" w14:textId="77777777" w:rsidR="00A44DA3" w:rsidRPr="00BD71D9" w:rsidRDefault="00A44DA3" w:rsidP="00E2339F">
            <w:pPr>
              <w:jc w:val="center"/>
              <w:rPr>
                <w:sz w:val="20"/>
                <w:szCs w:val="20"/>
              </w:rPr>
            </w:pPr>
            <w:r w:rsidRPr="00BD71D9">
              <w:rPr>
                <w:sz w:val="20"/>
                <w:szCs w:val="20"/>
              </w:rPr>
              <w:t>Mésolithique</w:t>
            </w:r>
          </w:p>
        </w:tc>
        <w:tc>
          <w:tcPr>
            <w:tcW w:w="1948" w:type="dxa"/>
            <w:vAlign w:val="center"/>
          </w:tcPr>
          <w:p w14:paraId="2DD34C6C" w14:textId="77777777" w:rsidR="00A44DA3" w:rsidRPr="00BD71D9" w:rsidRDefault="00A44DA3" w:rsidP="00E2339F">
            <w:pPr>
              <w:jc w:val="center"/>
              <w:rPr>
                <w:sz w:val="20"/>
                <w:szCs w:val="20"/>
              </w:rPr>
            </w:pPr>
            <w:r w:rsidRPr="00BD71D9">
              <w:rPr>
                <w:sz w:val="20"/>
                <w:szCs w:val="20"/>
              </w:rPr>
              <w:t>Néo-Enéolithique</w:t>
            </w:r>
          </w:p>
        </w:tc>
        <w:tc>
          <w:tcPr>
            <w:tcW w:w="1948" w:type="dxa"/>
            <w:vAlign w:val="center"/>
          </w:tcPr>
          <w:p w14:paraId="1E279198" w14:textId="77777777" w:rsidR="00A44DA3" w:rsidRPr="0032190F" w:rsidRDefault="00A44DA3" w:rsidP="00E2339F">
            <w:pPr>
              <w:jc w:val="center"/>
              <w:rPr>
                <w:sz w:val="20"/>
                <w:szCs w:val="20"/>
                <w:lang w:val="fr-FR"/>
              </w:rPr>
            </w:pPr>
            <w:r>
              <w:rPr>
                <w:sz w:val="20"/>
                <w:szCs w:val="20"/>
                <w:lang w:val="fr-FR"/>
              </w:rPr>
              <w:t>Bronze et Fer</w:t>
            </w:r>
          </w:p>
        </w:tc>
        <w:tc>
          <w:tcPr>
            <w:tcW w:w="1949" w:type="dxa"/>
            <w:vAlign w:val="center"/>
          </w:tcPr>
          <w:p w14:paraId="6F093D32" w14:textId="77777777" w:rsidR="00A44DA3" w:rsidRPr="00BD71D9" w:rsidRDefault="00A44DA3" w:rsidP="00E2339F">
            <w:pPr>
              <w:jc w:val="center"/>
              <w:rPr>
                <w:sz w:val="20"/>
                <w:szCs w:val="20"/>
              </w:rPr>
            </w:pPr>
            <w:r w:rsidRPr="00BD71D9">
              <w:rPr>
                <w:sz w:val="20"/>
                <w:szCs w:val="20"/>
              </w:rPr>
              <w:t>Dernier âge du Fer</w:t>
            </w:r>
          </w:p>
        </w:tc>
        <w:tc>
          <w:tcPr>
            <w:tcW w:w="1949" w:type="dxa"/>
            <w:vAlign w:val="center"/>
          </w:tcPr>
          <w:p w14:paraId="507DA438" w14:textId="77777777" w:rsidR="00A44DA3" w:rsidRPr="00BD71D9" w:rsidRDefault="00A44DA3" w:rsidP="00E2339F">
            <w:pPr>
              <w:jc w:val="center"/>
              <w:rPr>
                <w:sz w:val="20"/>
                <w:szCs w:val="20"/>
              </w:rPr>
            </w:pPr>
            <w:r w:rsidRPr="00BD71D9">
              <w:rPr>
                <w:sz w:val="20"/>
                <w:szCs w:val="20"/>
              </w:rPr>
              <w:t>Romain et Médieval</w:t>
            </w:r>
          </w:p>
        </w:tc>
      </w:tr>
      <w:tr w:rsidR="00A44DA3" w:rsidRPr="00FE706B" w14:paraId="22674B81" w14:textId="77777777" w:rsidTr="00E2339F">
        <w:tc>
          <w:tcPr>
            <w:tcW w:w="1948" w:type="dxa"/>
            <w:vAlign w:val="center"/>
          </w:tcPr>
          <w:p w14:paraId="6AA4DC24" w14:textId="77777777" w:rsidR="00A44DA3" w:rsidRPr="00BD71D9" w:rsidRDefault="00A44DA3" w:rsidP="00E2339F">
            <w:pPr>
              <w:jc w:val="center"/>
              <w:rPr>
                <w:i/>
                <w:sz w:val="20"/>
                <w:szCs w:val="20"/>
              </w:rPr>
            </w:pPr>
            <w:r w:rsidRPr="00BD71D9">
              <w:rPr>
                <w:i/>
                <w:sz w:val="20"/>
                <w:szCs w:val="20"/>
              </w:rPr>
              <w:t>cf supra</w:t>
            </w:r>
          </w:p>
        </w:tc>
        <w:tc>
          <w:tcPr>
            <w:tcW w:w="1948" w:type="dxa"/>
            <w:vAlign w:val="center"/>
          </w:tcPr>
          <w:p w14:paraId="519E31CF" w14:textId="77777777" w:rsidR="00A44DA3" w:rsidRPr="0032190F" w:rsidRDefault="00A44DA3" w:rsidP="00E2339F">
            <w:pPr>
              <w:jc w:val="center"/>
              <w:rPr>
                <w:sz w:val="20"/>
                <w:szCs w:val="20"/>
                <w:lang w:val="fr-FR"/>
              </w:rPr>
            </w:pPr>
            <w:r w:rsidRPr="0032190F">
              <w:rPr>
                <w:sz w:val="20"/>
                <w:szCs w:val="20"/>
                <w:lang w:val="fr-FR"/>
              </w:rPr>
              <w:t>Lames lithiques, signes cornus taurins</w:t>
            </w:r>
          </w:p>
        </w:tc>
        <w:tc>
          <w:tcPr>
            <w:tcW w:w="1948" w:type="dxa"/>
            <w:vAlign w:val="center"/>
          </w:tcPr>
          <w:p w14:paraId="3CE9BF25" w14:textId="77777777" w:rsidR="00A44DA3" w:rsidRPr="0032190F" w:rsidRDefault="00A44DA3" w:rsidP="00E2339F">
            <w:pPr>
              <w:jc w:val="center"/>
              <w:rPr>
                <w:sz w:val="20"/>
                <w:szCs w:val="20"/>
                <w:lang w:val="fr-FR"/>
              </w:rPr>
            </w:pPr>
            <w:r w:rsidRPr="0032190F">
              <w:rPr>
                <w:sz w:val="20"/>
                <w:szCs w:val="20"/>
                <w:lang w:val="fr-FR"/>
              </w:rPr>
              <w:t>Armes métalliques, poignards, outils agricoles, personnages,...</w:t>
            </w:r>
          </w:p>
        </w:tc>
        <w:tc>
          <w:tcPr>
            <w:tcW w:w="1949" w:type="dxa"/>
            <w:vAlign w:val="center"/>
          </w:tcPr>
          <w:p w14:paraId="6E56CC53" w14:textId="77777777" w:rsidR="00A44DA3" w:rsidRPr="0032190F" w:rsidRDefault="00A44DA3" w:rsidP="00E2339F">
            <w:pPr>
              <w:jc w:val="center"/>
              <w:rPr>
                <w:sz w:val="20"/>
                <w:szCs w:val="20"/>
                <w:lang w:val="fr-FR"/>
              </w:rPr>
            </w:pPr>
            <w:r w:rsidRPr="0032190F">
              <w:rPr>
                <w:sz w:val="20"/>
                <w:szCs w:val="20"/>
                <w:lang w:val="fr-FR"/>
              </w:rPr>
              <w:t>Lettres pseudo-alphabétiques, rares signes cornus et humain mal gravés,...</w:t>
            </w:r>
          </w:p>
        </w:tc>
        <w:tc>
          <w:tcPr>
            <w:tcW w:w="1949" w:type="dxa"/>
            <w:vAlign w:val="center"/>
          </w:tcPr>
          <w:p w14:paraId="12E97CD9" w14:textId="77777777" w:rsidR="00A44DA3" w:rsidRPr="0032190F" w:rsidRDefault="00A44DA3" w:rsidP="00E2339F">
            <w:pPr>
              <w:jc w:val="center"/>
              <w:rPr>
                <w:sz w:val="20"/>
                <w:szCs w:val="20"/>
                <w:lang w:val="fr-FR"/>
              </w:rPr>
            </w:pPr>
            <w:r w:rsidRPr="0032190F">
              <w:rPr>
                <w:sz w:val="20"/>
                <w:szCs w:val="20"/>
                <w:lang w:val="fr-FR"/>
              </w:rPr>
              <w:t>Mains, bateaux, silhouettes, textes de bergers....</w:t>
            </w:r>
          </w:p>
        </w:tc>
      </w:tr>
    </w:tbl>
    <w:p w14:paraId="6FC84FF4" w14:textId="77777777" w:rsidR="00A44DA3" w:rsidRDefault="00A44DA3" w:rsidP="00A44DA3">
      <w:pPr>
        <w:jc w:val="both"/>
        <w:rPr>
          <w:lang w:val="fr-FR"/>
        </w:rPr>
      </w:pPr>
      <w:r w:rsidRPr="0032190F">
        <w:rPr>
          <w:lang w:val="fr-FR"/>
        </w:rPr>
        <w:t>(in BIB 917 p. 272)</w:t>
      </w:r>
    </w:p>
    <w:p w14:paraId="564C9DEE" w14:textId="77777777" w:rsidR="00A44DA3" w:rsidRDefault="00A44DA3" w:rsidP="00A44DA3">
      <w:pPr>
        <w:jc w:val="both"/>
        <w:rPr>
          <w:lang w:val="fr-FR"/>
        </w:rPr>
      </w:pPr>
    </w:p>
    <w:p w14:paraId="31D4E8C2" w14:textId="2AC2524F" w:rsidR="00A44DA3" w:rsidRDefault="00A44DA3" w:rsidP="00A44DA3">
      <w:pPr>
        <w:pStyle w:val="Heading6"/>
      </w:pPr>
      <w:r>
        <w:t>Blain et Paquier</w:t>
      </w:r>
    </w:p>
    <w:p w14:paraId="25AB25C6" w14:textId="77777777" w:rsidR="00A44DA3" w:rsidRPr="0032190F" w:rsidRDefault="00A44DA3" w:rsidP="00A44DA3">
      <w:pPr>
        <w:jc w:val="both"/>
        <w:rPr>
          <w:lang w:val="fr-FR"/>
        </w:rPr>
      </w:pPr>
    </w:p>
    <w:p w14:paraId="6D4A5CAE" w14:textId="77777777" w:rsidR="00A44DA3" w:rsidRDefault="00A44DA3" w:rsidP="00A44DA3">
      <w:pPr>
        <w:jc w:val="both"/>
      </w:pPr>
      <w:r w:rsidRPr="0032190F">
        <w:rPr>
          <w:lang w:val="fr-FR"/>
        </w:rPr>
        <w:t xml:space="preserve">A. Blain et Y. Paquier avaient proposé une chronologie relative des thèmes gravés du Bego en s’appuyant sur les superpositions mais leur démonstration reste, à notre avis, peu convaincante (Blain, Paquier 1976 p. 112 </w:t>
      </w:r>
      <w:r w:rsidRPr="0032190F">
        <w:rPr>
          <w:i/>
          <w:lang w:val="fr-FR"/>
        </w:rPr>
        <w:t>sq.</w:t>
      </w:r>
      <w:r w:rsidRPr="0032190F">
        <w:rPr>
          <w:lang w:val="fr-FR"/>
        </w:rPr>
        <w:t xml:space="preserve">). Les superpositions qui servent à établir la chronologie relative des thèmes gravées ne sont pas identifiées. Par ailleurs, les auteurs rattachent tout un ensemble de gravures (Attelages, Réticulés, Topographies, Peaux, Orants, Corniformes Anthropomorphisés, etc.) à la seule transformation de corniformes (tous types confondus) identifiés comme les gravures les plus anciennes. Les gravures d’armes sont rattachées à un autre </w:t>
      </w:r>
      <w:r w:rsidRPr="0032190F">
        <w:rPr>
          <w:i/>
          <w:lang w:val="fr-FR"/>
        </w:rPr>
        <w:t>phylum</w:t>
      </w:r>
      <w:r w:rsidRPr="0032190F">
        <w:rPr>
          <w:lang w:val="fr-FR"/>
        </w:rPr>
        <w:t xml:space="preserve"> symbolique qui débuterait peu avant les Attelages. La principale critique que l’on peut faire à cette périodisation est la suivante : le piquetage des éléments composant un attelage (joug, timon, araire, etc.) est très rarement reconnu différent de celui des corniformes de cet attelage. Autrement dit, il est probable </w:t>
      </w:r>
      <w:r w:rsidRPr="0032190F">
        <w:rPr>
          <w:lang w:val="fr-FR"/>
        </w:rPr>
        <w:lastRenderedPageBreak/>
        <w:t xml:space="preserve">que les élements de l’attelage et les corniformes de cet attelage soient contemporains, contrairement à ce que suggèrent les auteurs (Blain, Paquier 1976). </w:t>
      </w:r>
      <w:r>
        <w:t>Pour Blain et Paquier :</w:t>
      </w:r>
    </w:p>
    <w:p w14:paraId="58D27F90" w14:textId="77777777" w:rsidR="00A44DA3" w:rsidRDefault="00A44DA3" w:rsidP="00A44DA3">
      <w:pPr>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8"/>
        <w:gridCol w:w="1948"/>
        <w:gridCol w:w="1948"/>
      </w:tblGrid>
      <w:tr w:rsidR="00A44DA3" w:rsidRPr="00BD71D9" w14:paraId="783FF940" w14:textId="77777777" w:rsidTr="00E2339F">
        <w:trPr>
          <w:jc w:val="center"/>
        </w:trPr>
        <w:tc>
          <w:tcPr>
            <w:tcW w:w="1948" w:type="dxa"/>
            <w:vAlign w:val="center"/>
          </w:tcPr>
          <w:p w14:paraId="1E749700" w14:textId="77777777" w:rsidR="00A44DA3" w:rsidRPr="00BD71D9" w:rsidRDefault="00A44DA3" w:rsidP="00E2339F">
            <w:pPr>
              <w:jc w:val="center"/>
              <w:rPr>
                <w:b/>
                <w:sz w:val="20"/>
                <w:szCs w:val="20"/>
              </w:rPr>
            </w:pPr>
            <w:r w:rsidRPr="00BD71D9">
              <w:rPr>
                <w:b/>
                <w:sz w:val="20"/>
                <w:szCs w:val="20"/>
              </w:rPr>
              <w:t>Bego 1</w:t>
            </w:r>
          </w:p>
        </w:tc>
        <w:tc>
          <w:tcPr>
            <w:tcW w:w="1948" w:type="dxa"/>
            <w:vAlign w:val="center"/>
          </w:tcPr>
          <w:p w14:paraId="79D18CC0" w14:textId="77777777" w:rsidR="00A44DA3" w:rsidRPr="00BD71D9" w:rsidRDefault="00A44DA3" w:rsidP="00E2339F">
            <w:pPr>
              <w:jc w:val="center"/>
              <w:rPr>
                <w:b/>
                <w:sz w:val="20"/>
                <w:szCs w:val="20"/>
              </w:rPr>
            </w:pPr>
            <w:r w:rsidRPr="00BD71D9">
              <w:rPr>
                <w:b/>
                <w:sz w:val="20"/>
                <w:szCs w:val="20"/>
              </w:rPr>
              <w:t>Bego 2</w:t>
            </w:r>
          </w:p>
        </w:tc>
        <w:tc>
          <w:tcPr>
            <w:tcW w:w="1948" w:type="dxa"/>
            <w:vAlign w:val="center"/>
          </w:tcPr>
          <w:p w14:paraId="771192F7" w14:textId="77777777" w:rsidR="00A44DA3" w:rsidRPr="00BD71D9" w:rsidRDefault="00A44DA3" w:rsidP="00E2339F">
            <w:pPr>
              <w:jc w:val="center"/>
              <w:rPr>
                <w:b/>
                <w:sz w:val="20"/>
                <w:szCs w:val="20"/>
              </w:rPr>
            </w:pPr>
            <w:r w:rsidRPr="00BD71D9">
              <w:rPr>
                <w:b/>
                <w:sz w:val="20"/>
                <w:szCs w:val="20"/>
              </w:rPr>
              <w:t>Bego 3</w:t>
            </w:r>
          </w:p>
        </w:tc>
      </w:tr>
      <w:tr w:rsidR="00A44DA3" w:rsidRPr="00BD71D9" w14:paraId="7BC56011" w14:textId="77777777" w:rsidTr="00E2339F">
        <w:trPr>
          <w:jc w:val="center"/>
        </w:trPr>
        <w:tc>
          <w:tcPr>
            <w:tcW w:w="1948" w:type="dxa"/>
            <w:vAlign w:val="center"/>
          </w:tcPr>
          <w:p w14:paraId="4949FF44" w14:textId="77777777" w:rsidR="00A44DA3" w:rsidRPr="00BD71D9" w:rsidRDefault="00A44DA3" w:rsidP="00E2339F">
            <w:pPr>
              <w:jc w:val="center"/>
              <w:rPr>
                <w:sz w:val="20"/>
                <w:szCs w:val="20"/>
              </w:rPr>
            </w:pPr>
            <w:r w:rsidRPr="00BD71D9">
              <w:rPr>
                <w:sz w:val="20"/>
                <w:szCs w:val="20"/>
              </w:rPr>
              <w:t>Equivalent IIB-IIC du Valcamonica</w:t>
            </w:r>
          </w:p>
        </w:tc>
        <w:tc>
          <w:tcPr>
            <w:tcW w:w="1948" w:type="dxa"/>
            <w:vAlign w:val="center"/>
          </w:tcPr>
          <w:p w14:paraId="36D2A6A6" w14:textId="77777777" w:rsidR="00A44DA3" w:rsidRPr="00566234" w:rsidRDefault="00A44DA3" w:rsidP="00E2339F">
            <w:pPr>
              <w:jc w:val="center"/>
              <w:rPr>
                <w:sz w:val="20"/>
                <w:szCs w:val="20"/>
                <w:lang w:val="es-ES"/>
              </w:rPr>
            </w:pPr>
            <w:r w:rsidRPr="00566234">
              <w:rPr>
                <w:sz w:val="20"/>
                <w:szCs w:val="20"/>
                <w:lang w:val="es-ES"/>
              </w:rPr>
              <w:t>Equivalent IIIA1-IIIA3 du Valcamonica</w:t>
            </w:r>
          </w:p>
        </w:tc>
        <w:tc>
          <w:tcPr>
            <w:tcW w:w="1948" w:type="dxa"/>
            <w:vAlign w:val="center"/>
          </w:tcPr>
          <w:p w14:paraId="4A500B11" w14:textId="77777777" w:rsidR="00A44DA3" w:rsidRPr="00BD71D9" w:rsidRDefault="00A44DA3" w:rsidP="00E2339F">
            <w:pPr>
              <w:jc w:val="center"/>
              <w:rPr>
                <w:sz w:val="20"/>
                <w:szCs w:val="20"/>
              </w:rPr>
            </w:pPr>
            <w:r w:rsidRPr="00BD71D9">
              <w:rPr>
                <w:sz w:val="20"/>
                <w:szCs w:val="20"/>
              </w:rPr>
              <w:t>Equivalent IIIB-IIIC du Valcamonica</w:t>
            </w:r>
          </w:p>
        </w:tc>
      </w:tr>
    </w:tbl>
    <w:p w14:paraId="5E0364A9" w14:textId="77777777" w:rsidR="00A44DA3" w:rsidRPr="0032190F" w:rsidRDefault="00A44DA3" w:rsidP="00A44DA3">
      <w:pPr>
        <w:jc w:val="both"/>
        <w:rPr>
          <w:lang w:val="fr-FR"/>
        </w:rPr>
      </w:pPr>
      <w:r w:rsidRPr="0032190F">
        <w:rPr>
          <w:lang w:val="fr-FR"/>
        </w:rPr>
        <w:t xml:space="preserve">(Blain et Paquier </w:t>
      </w:r>
      <w:smartTag w:uri="urn:schemas-microsoft-com:office:smarttags" w:element="metricconverter">
        <w:smartTagPr>
          <w:attr w:name="ProductID" w:val="1980 in"/>
        </w:smartTagPr>
        <w:r w:rsidRPr="0032190F">
          <w:rPr>
            <w:lang w:val="fr-FR"/>
          </w:rPr>
          <w:t>1980 in</w:t>
        </w:r>
      </w:smartTag>
      <w:r w:rsidRPr="0032190F">
        <w:rPr>
          <w:lang w:val="fr-FR"/>
        </w:rPr>
        <w:t xml:space="preserve"> BIB 917 p. 277)</w:t>
      </w:r>
    </w:p>
    <w:p w14:paraId="4339843B" w14:textId="77777777" w:rsidR="00A44DA3" w:rsidRPr="0032190F" w:rsidRDefault="00A44DA3" w:rsidP="00A44DA3">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10"/>
        <w:gridCol w:w="910"/>
        <w:gridCol w:w="2236"/>
        <w:gridCol w:w="1330"/>
        <w:gridCol w:w="1602"/>
        <w:gridCol w:w="1363"/>
        <w:gridCol w:w="1467"/>
      </w:tblGrid>
      <w:tr w:rsidR="00A44DA3" w:rsidRPr="00BD71D9" w14:paraId="6528DC9C" w14:textId="77777777" w:rsidTr="00E2339F">
        <w:trPr>
          <w:jc w:val="center"/>
        </w:trPr>
        <w:tc>
          <w:tcPr>
            <w:tcW w:w="0" w:type="auto"/>
            <w:gridSpan w:val="7"/>
          </w:tcPr>
          <w:p w14:paraId="1092A74D" w14:textId="77777777" w:rsidR="00A44DA3" w:rsidRPr="00BD71D9" w:rsidRDefault="00A44DA3" w:rsidP="00E2339F">
            <w:pPr>
              <w:jc w:val="center"/>
              <w:rPr>
                <w:b/>
                <w:sz w:val="20"/>
                <w:szCs w:val="20"/>
              </w:rPr>
            </w:pPr>
            <w:r w:rsidRPr="00BD71D9">
              <w:rPr>
                <w:b/>
                <w:sz w:val="20"/>
                <w:szCs w:val="20"/>
              </w:rPr>
              <w:t xml:space="preserve">+ ancien </w:t>
            </w:r>
            <w:r w:rsidRPr="00BD71D9">
              <w:rPr>
                <w:b/>
                <w:sz w:val="20"/>
                <w:szCs w:val="20"/>
              </w:rPr>
              <w:sym w:font="Wingdings" w:char="F0E0"/>
            </w:r>
            <w:r w:rsidRPr="00BD71D9">
              <w:rPr>
                <w:b/>
                <w:sz w:val="20"/>
                <w:szCs w:val="20"/>
              </w:rPr>
              <w:t xml:space="preserve"> + récent</w:t>
            </w:r>
          </w:p>
        </w:tc>
      </w:tr>
      <w:tr w:rsidR="00A44DA3" w:rsidRPr="00BD71D9" w14:paraId="0CF16B9A" w14:textId="77777777" w:rsidTr="00E2339F">
        <w:trPr>
          <w:jc w:val="center"/>
        </w:trPr>
        <w:tc>
          <w:tcPr>
            <w:tcW w:w="0" w:type="auto"/>
            <w:gridSpan w:val="2"/>
            <w:tcBorders>
              <w:bottom w:val="single" w:sz="4" w:space="0" w:color="auto"/>
            </w:tcBorders>
          </w:tcPr>
          <w:p w14:paraId="6BA429E1" w14:textId="77777777" w:rsidR="00A44DA3" w:rsidRPr="00BD71D9" w:rsidRDefault="00A44DA3" w:rsidP="00E2339F">
            <w:pPr>
              <w:jc w:val="center"/>
              <w:rPr>
                <w:b/>
                <w:sz w:val="20"/>
                <w:szCs w:val="20"/>
              </w:rPr>
            </w:pPr>
            <w:r w:rsidRPr="00BD71D9">
              <w:rPr>
                <w:b/>
                <w:sz w:val="20"/>
                <w:szCs w:val="20"/>
              </w:rPr>
              <w:t xml:space="preserve">Thème et comparaisons </w:t>
            </w:r>
          </w:p>
          <w:p w14:paraId="13E79B72" w14:textId="77777777" w:rsidR="00A44DA3" w:rsidRPr="00BD71D9" w:rsidRDefault="00A44DA3" w:rsidP="00E2339F">
            <w:pPr>
              <w:jc w:val="center"/>
              <w:rPr>
                <w:b/>
                <w:sz w:val="20"/>
                <w:szCs w:val="20"/>
              </w:rPr>
            </w:pPr>
            <w:r w:rsidRPr="00BD71D9">
              <w:rPr>
                <w:b/>
                <w:sz w:val="20"/>
                <w:szCs w:val="20"/>
              </w:rPr>
              <w:t>proposées</w:t>
            </w:r>
          </w:p>
        </w:tc>
        <w:tc>
          <w:tcPr>
            <w:tcW w:w="0" w:type="auto"/>
            <w:gridSpan w:val="2"/>
            <w:tcBorders>
              <w:bottom w:val="single" w:sz="4" w:space="0" w:color="auto"/>
            </w:tcBorders>
            <w:vAlign w:val="center"/>
          </w:tcPr>
          <w:p w14:paraId="37431DE3" w14:textId="77777777" w:rsidR="00A44DA3" w:rsidRPr="00BD71D9" w:rsidRDefault="00A44DA3" w:rsidP="00E2339F">
            <w:pPr>
              <w:jc w:val="center"/>
              <w:rPr>
                <w:b/>
                <w:sz w:val="20"/>
                <w:szCs w:val="20"/>
              </w:rPr>
            </w:pPr>
            <w:r w:rsidRPr="00BD71D9">
              <w:rPr>
                <w:b/>
                <w:sz w:val="20"/>
                <w:szCs w:val="20"/>
              </w:rPr>
              <w:t xml:space="preserve">Thème et comparaisons </w:t>
            </w:r>
          </w:p>
          <w:p w14:paraId="24DE4D28" w14:textId="77777777" w:rsidR="00A44DA3" w:rsidRPr="00BD71D9" w:rsidRDefault="00A44DA3" w:rsidP="00E2339F">
            <w:pPr>
              <w:jc w:val="center"/>
              <w:rPr>
                <w:b/>
                <w:sz w:val="20"/>
                <w:szCs w:val="20"/>
              </w:rPr>
            </w:pPr>
            <w:r w:rsidRPr="00BD71D9">
              <w:rPr>
                <w:b/>
                <w:sz w:val="20"/>
                <w:szCs w:val="20"/>
              </w:rPr>
              <w:t>proposées</w:t>
            </w:r>
          </w:p>
        </w:tc>
        <w:tc>
          <w:tcPr>
            <w:tcW w:w="0" w:type="auto"/>
            <w:gridSpan w:val="2"/>
            <w:tcBorders>
              <w:bottom w:val="single" w:sz="4" w:space="0" w:color="auto"/>
            </w:tcBorders>
            <w:vAlign w:val="center"/>
          </w:tcPr>
          <w:p w14:paraId="7F42BA24" w14:textId="77777777" w:rsidR="00A44DA3" w:rsidRPr="00BD71D9" w:rsidRDefault="00A44DA3" w:rsidP="00E2339F">
            <w:pPr>
              <w:jc w:val="center"/>
              <w:rPr>
                <w:b/>
                <w:sz w:val="20"/>
                <w:szCs w:val="20"/>
              </w:rPr>
            </w:pPr>
            <w:r w:rsidRPr="00BD71D9">
              <w:rPr>
                <w:b/>
                <w:sz w:val="20"/>
                <w:szCs w:val="20"/>
              </w:rPr>
              <w:t xml:space="preserve">Thème et comparaisons </w:t>
            </w:r>
          </w:p>
          <w:p w14:paraId="3DEBE346" w14:textId="77777777" w:rsidR="00A44DA3" w:rsidRPr="00BD71D9" w:rsidRDefault="00A44DA3" w:rsidP="00E2339F">
            <w:pPr>
              <w:jc w:val="center"/>
              <w:rPr>
                <w:b/>
                <w:sz w:val="20"/>
                <w:szCs w:val="20"/>
              </w:rPr>
            </w:pPr>
            <w:r w:rsidRPr="00BD71D9">
              <w:rPr>
                <w:b/>
                <w:sz w:val="20"/>
                <w:szCs w:val="20"/>
              </w:rPr>
              <w:t>proposées</w:t>
            </w:r>
          </w:p>
        </w:tc>
        <w:tc>
          <w:tcPr>
            <w:tcW w:w="0" w:type="auto"/>
            <w:tcBorders>
              <w:bottom w:val="single" w:sz="4" w:space="0" w:color="auto"/>
            </w:tcBorders>
            <w:vAlign w:val="center"/>
          </w:tcPr>
          <w:p w14:paraId="1D7AD95C" w14:textId="77777777" w:rsidR="00A44DA3" w:rsidRPr="00BD71D9" w:rsidRDefault="00A44DA3" w:rsidP="00E2339F">
            <w:pPr>
              <w:jc w:val="center"/>
              <w:rPr>
                <w:b/>
                <w:sz w:val="20"/>
                <w:szCs w:val="20"/>
              </w:rPr>
            </w:pPr>
            <w:r w:rsidRPr="00BD71D9">
              <w:rPr>
                <w:b/>
                <w:sz w:val="20"/>
                <w:szCs w:val="20"/>
              </w:rPr>
              <w:t>Bibliographie</w:t>
            </w:r>
          </w:p>
        </w:tc>
      </w:tr>
      <w:tr w:rsidR="00A44DA3" w:rsidRPr="00BD71D9" w14:paraId="1F5C916E" w14:textId="77777777" w:rsidTr="00E2339F">
        <w:trPr>
          <w:jc w:val="center"/>
        </w:trPr>
        <w:tc>
          <w:tcPr>
            <w:tcW w:w="0" w:type="auto"/>
            <w:tcBorders>
              <w:bottom w:val="double" w:sz="4" w:space="0" w:color="auto"/>
            </w:tcBorders>
          </w:tcPr>
          <w:p w14:paraId="24B9A9DF" w14:textId="77777777" w:rsidR="00A44DA3" w:rsidRPr="00BD71D9" w:rsidRDefault="00A44DA3" w:rsidP="00E2339F">
            <w:pPr>
              <w:jc w:val="center"/>
              <w:rPr>
                <w:sz w:val="20"/>
                <w:szCs w:val="20"/>
              </w:rPr>
            </w:pPr>
          </w:p>
        </w:tc>
        <w:tc>
          <w:tcPr>
            <w:tcW w:w="0" w:type="auto"/>
            <w:tcBorders>
              <w:bottom w:val="double" w:sz="4" w:space="0" w:color="auto"/>
            </w:tcBorders>
            <w:vAlign w:val="center"/>
          </w:tcPr>
          <w:p w14:paraId="01B688F6" w14:textId="77777777" w:rsidR="00A44DA3" w:rsidRPr="00BD71D9" w:rsidRDefault="00A44DA3" w:rsidP="00E2339F">
            <w:pPr>
              <w:jc w:val="center"/>
              <w:rPr>
                <w:sz w:val="20"/>
                <w:szCs w:val="20"/>
              </w:rPr>
            </w:pPr>
          </w:p>
        </w:tc>
        <w:tc>
          <w:tcPr>
            <w:tcW w:w="0" w:type="auto"/>
            <w:tcBorders>
              <w:bottom w:val="double" w:sz="4" w:space="0" w:color="auto"/>
            </w:tcBorders>
            <w:vAlign w:val="center"/>
          </w:tcPr>
          <w:p w14:paraId="52B0FAA4" w14:textId="77777777" w:rsidR="00A44DA3" w:rsidRPr="00BD71D9" w:rsidRDefault="00A44DA3" w:rsidP="00E2339F">
            <w:pPr>
              <w:jc w:val="center"/>
              <w:rPr>
                <w:sz w:val="20"/>
                <w:szCs w:val="20"/>
              </w:rPr>
            </w:pPr>
            <w:r w:rsidRPr="00BD71D9">
              <w:rPr>
                <w:sz w:val="20"/>
                <w:szCs w:val="20"/>
              </w:rPr>
              <w:t xml:space="preserve">corniformes </w:t>
            </w:r>
          </w:p>
          <w:p w14:paraId="6A8C4509" w14:textId="77777777" w:rsidR="00A44DA3" w:rsidRPr="00BD71D9" w:rsidRDefault="00A44DA3" w:rsidP="00E2339F">
            <w:pPr>
              <w:jc w:val="center"/>
              <w:rPr>
                <w:sz w:val="20"/>
                <w:szCs w:val="20"/>
              </w:rPr>
            </w:pPr>
            <w:r w:rsidRPr="00BD71D9">
              <w:rPr>
                <w:sz w:val="20"/>
                <w:szCs w:val="20"/>
              </w:rPr>
              <w:t>schématiques</w:t>
            </w:r>
          </w:p>
        </w:tc>
        <w:tc>
          <w:tcPr>
            <w:tcW w:w="0" w:type="auto"/>
            <w:tcBorders>
              <w:bottom w:val="double" w:sz="4" w:space="0" w:color="auto"/>
            </w:tcBorders>
            <w:vAlign w:val="center"/>
          </w:tcPr>
          <w:p w14:paraId="22416AD9" w14:textId="77777777" w:rsidR="00A44DA3" w:rsidRPr="00BD71D9" w:rsidRDefault="00A44DA3" w:rsidP="00E2339F">
            <w:pPr>
              <w:jc w:val="center"/>
              <w:rPr>
                <w:sz w:val="20"/>
                <w:szCs w:val="20"/>
              </w:rPr>
            </w:pPr>
            <w:r w:rsidRPr="00BD71D9">
              <w:rPr>
                <w:sz w:val="20"/>
                <w:szCs w:val="20"/>
              </w:rPr>
              <w:t>Warburg</w:t>
            </w:r>
          </w:p>
        </w:tc>
        <w:tc>
          <w:tcPr>
            <w:tcW w:w="0" w:type="auto"/>
            <w:tcBorders>
              <w:bottom w:val="double" w:sz="4" w:space="0" w:color="auto"/>
            </w:tcBorders>
            <w:vAlign w:val="center"/>
          </w:tcPr>
          <w:p w14:paraId="42ACD4FB" w14:textId="77777777" w:rsidR="00A44DA3" w:rsidRPr="00BD71D9" w:rsidRDefault="00A44DA3" w:rsidP="00E2339F">
            <w:pPr>
              <w:jc w:val="center"/>
              <w:rPr>
                <w:sz w:val="20"/>
                <w:szCs w:val="20"/>
              </w:rPr>
            </w:pPr>
            <w:r w:rsidRPr="00BD71D9">
              <w:rPr>
                <w:sz w:val="20"/>
                <w:szCs w:val="20"/>
              </w:rPr>
              <w:t>poignards</w:t>
            </w:r>
          </w:p>
          <w:p w14:paraId="7B738C54" w14:textId="77777777" w:rsidR="00A44DA3" w:rsidRPr="00BD71D9" w:rsidRDefault="00A44DA3" w:rsidP="00E2339F">
            <w:pPr>
              <w:jc w:val="center"/>
              <w:rPr>
                <w:sz w:val="20"/>
                <w:szCs w:val="20"/>
              </w:rPr>
            </w:pPr>
            <w:r w:rsidRPr="00BD71D9">
              <w:rPr>
                <w:sz w:val="20"/>
                <w:szCs w:val="20"/>
              </w:rPr>
              <w:t>Remedello 2</w:t>
            </w:r>
          </w:p>
        </w:tc>
        <w:tc>
          <w:tcPr>
            <w:tcW w:w="0" w:type="auto"/>
            <w:tcBorders>
              <w:bottom w:val="double" w:sz="4" w:space="0" w:color="auto"/>
            </w:tcBorders>
            <w:vAlign w:val="center"/>
          </w:tcPr>
          <w:p w14:paraId="1ADB68FB" w14:textId="77777777" w:rsidR="00A44DA3" w:rsidRPr="00BD71D9" w:rsidRDefault="00A44DA3" w:rsidP="00E2339F">
            <w:pPr>
              <w:jc w:val="center"/>
              <w:rPr>
                <w:sz w:val="20"/>
                <w:szCs w:val="20"/>
              </w:rPr>
            </w:pPr>
            <w:r w:rsidRPr="00BD71D9">
              <w:rPr>
                <w:sz w:val="20"/>
                <w:szCs w:val="20"/>
              </w:rPr>
              <w:t>Remedello-Sotto</w:t>
            </w:r>
          </w:p>
        </w:tc>
        <w:tc>
          <w:tcPr>
            <w:tcW w:w="0" w:type="auto"/>
            <w:tcBorders>
              <w:bottom w:val="double" w:sz="4" w:space="0" w:color="auto"/>
            </w:tcBorders>
            <w:vAlign w:val="center"/>
          </w:tcPr>
          <w:p w14:paraId="6E571F66" w14:textId="77777777" w:rsidR="00A44DA3" w:rsidRPr="00BD71D9" w:rsidRDefault="00A44DA3" w:rsidP="00E2339F">
            <w:pPr>
              <w:jc w:val="center"/>
              <w:rPr>
                <w:sz w:val="20"/>
                <w:szCs w:val="20"/>
              </w:rPr>
            </w:pPr>
            <w:r w:rsidRPr="00BD71D9">
              <w:rPr>
                <w:sz w:val="20"/>
                <w:szCs w:val="20"/>
              </w:rPr>
              <w:t>BIB 97 p. 27</w:t>
            </w:r>
          </w:p>
        </w:tc>
      </w:tr>
      <w:tr w:rsidR="00A44DA3" w:rsidRPr="00BD71D9" w14:paraId="056CCF74" w14:textId="77777777" w:rsidTr="00E2339F">
        <w:trPr>
          <w:jc w:val="center"/>
        </w:trPr>
        <w:tc>
          <w:tcPr>
            <w:tcW w:w="0" w:type="auto"/>
            <w:tcBorders>
              <w:top w:val="double" w:sz="4" w:space="0" w:color="auto"/>
              <w:bottom w:val="double" w:sz="4" w:space="0" w:color="auto"/>
            </w:tcBorders>
          </w:tcPr>
          <w:p w14:paraId="3D43E8BA" w14:textId="77777777" w:rsidR="00A44DA3" w:rsidRPr="00BD71D9" w:rsidRDefault="00A44DA3" w:rsidP="00E2339F">
            <w:pPr>
              <w:jc w:val="center"/>
              <w:rPr>
                <w:sz w:val="20"/>
                <w:szCs w:val="20"/>
              </w:rPr>
            </w:pPr>
          </w:p>
        </w:tc>
        <w:tc>
          <w:tcPr>
            <w:tcW w:w="0" w:type="auto"/>
            <w:tcBorders>
              <w:top w:val="double" w:sz="4" w:space="0" w:color="auto"/>
              <w:bottom w:val="double" w:sz="4" w:space="0" w:color="auto"/>
            </w:tcBorders>
            <w:vAlign w:val="center"/>
          </w:tcPr>
          <w:p w14:paraId="7143F126" w14:textId="77777777" w:rsidR="00A44DA3" w:rsidRPr="00BD71D9" w:rsidRDefault="00A44DA3" w:rsidP="00E2339F">
            <w:pPr>
              <w:jc w:val="center"/>
              <w:rPr>
                <w:sz w:val="20"/>
                <w:szCs w:val="20"/>
              </w:rPr>
            </w:pPr>
          </w:p>
        </w:tc>
        <w:tc>
          <w:tcPr>
            <w:tcW w:w="0" w:type="auto"/>
            <w:tcBorders>
              <w:top w:val="double" w:sz="4" w:space="0" w:color="auto"/>
              <w:bottom w:val="double" w:sz="4" w:space="0" w:color="auto"/>
            </w:tcBorders>
            <w:vAlign w:val="center"/>
          </w:tcPr>
          <w:p w14:paraId="568726E1" w14:textId="77777777" w:rsidR="00A44DA3" w:rsidRPr="00BD71D9" w:rsidRDefault="00A44DA3" w:rsidP="00E2339F">
            <w:pPr>
              <w:jc w:val="center"/>
              <w:rPr>
                <w:sz w:val="20"/>
                <w:szCs w:val="20"/>
              </w:rPr>
            </w:pPr>
            <w:r w:rsidRPr="00BD71D9">
              <w:rPr>
                <w:sz w:val="20"/>
                <w:szCs w:val="20"/>
              </w:rPr>
              <w:t>corniformes</w:t>
            </w:r>
          </w:p>
          <w:p w14:paraId="19EB6B1E" w14:textId="77777777" w:rsidR="00A44DA3" w:rsidRPr="00BD71D9" w:rsidRDefault="00A44DA3" w:rsidP="00E2339F">
            <w:pPr>
              <w:jc w:val="center"/>
              <w:rPr>
                <w:sz w:val="20"/>
                <w:szCs w:val="20"/>
              </w:rPr>
            </w:pPr>
            <w:r w:rsidRPr="00BD71D9">
              <w:rPr>
                <w:sz w:val="20"/>
                <w:szCs w:val="20"/>
              </w:rPr>
              <w:t>schématiques</w:t>
            </w:r>
          </w:p>
        </w:tc>
        <w:tc>
          <w:tcPr>
            <w:tcW w:w="0" w:type="auto"/>
            <w:tcBorders>
              <w:top w:val="double" w:sz="4" w:space="0" w:color="auto"/>
              <w:bottom w:val="double" w:sz="4" w:space="0" w:color="auto"/>
            </w:tcBorders>
            <w:vAlign w:val="center"/>
          </w:tcPr>
          <w:p w14:paraId="77792E85" w14:textId="77777777" w:rsidR="00A44DA3" w:rsidRPr="00BD71D9" w:rsidRDefault="00A44DA3" w:rsidP="00E2339F">
            <w:pPr>
              <w:jc w:val="center"/>
              <w:rPr>
                <w:sz w:val="20"/>
                <w:szCs w:val="20"/>
              </w:rPr>
            </w:pPr>
          </w:p>
        </w:tc>
        <w:tc>
          <w:tcPr>
            <w:tcW w:w="0" w:type="auto"/>
            <w:tcBorders>
              <w:top w:val="double" w:sz="4" w:space="0" w:color="auto"/>
              <w:bottom w:val="double" w:sz="4" w:space="0" w:color="auto"/>
            </w:tcBorders>
            <w:vAlign w:val="center"/>
          </w:tcPr>
          <w:p w14:paraId="7EFA8F3C" w14:textId="77777777" w:rsidR="00A44DA3" w:rsidRPr="00BD71D9" w:rsidRDefault="00A44DA3" w:rsidP="00E2339F">
            <w:pPr>
              <w:jc w:val="center"/>
              <w:rPr>
                <w:sz w:val="20"/>
                <w:szCs w:val="20"/>
              </w:rPr>
            </w:pPr>
            <w:r w:rsidRPr="00BD71D9">
              <w:rPr>
                <w:sz w:val="20"/>
                <w:szCs w:val="20"/>
              </w:rPr>
              <w:t>corniformes</w:t>
            </w:r>
          </w:p>
          <w:p w14:paraId="6D55F8CA" w14:textId="77777777" w:rsidR="00A44DA3" w:rsidRPr="00BD71D9" w:rsidRDefault="00A44DA3" w:rsidP="00E2339F">
            <w:pPr>
              <w:jc w:val="center"/>
              <w:rPr>
                <w:sz w:val="20"/>
                <w:szCs w:val="20"/>
              </w:rPr>
            </w:pPr>
            <w:r w:rsidRPr="00BD71D9">
              <w:rPr>
                <w:sz w:val="20"/>
                <w:szCs w:val="20"/>
              </w:rPr>
              <w:t>naturaliste</w:t>
            </w:r>
          </w:p>
        </w:tc>
        <w:tc>
          <w:tcPr>
            <w:tcW w:w="0" w:type="auto"/>
            <w:tcBorders>
              <w:top w:val="double" w:sz="4" w:space="0" w:color="auto"/>
              <w:bottom w:val="double" w:sz="4" w:space="0" w:color="auto"/>
            </w:tcBorders>
            <w:vAlign w:val="center"/>
          </w:tcPr>
          <w:p w14:paraId="1636514D" w14:textId="77777777" w:rsidR="00A44DA3" w:rsidRPr="00BD71D9" w:rsidRDefault="00A44DA3" w:rsidP="00E2339F">
            <w:pPr>
              <w:jc w:val="center"/>
              <w:rPr>
                <w:sz w:val="20"/>
                <w:szCs w:val="20"/>
              </w:rPr>
            </w:pPr>
          </w:p>
        </w:tc>
        <w:tc>
          <w:tcPr>
            <w:tcW w:w="0" w:type="auto"/>
            <w:tcBorders>
              <w:top w:val="double" w:sz="4" w:space="0" w:color="auto"/>
              <w:bottom w:val="double" w:sz="4" w:space="0" w:color="auto"/>
            </w:tcBorders>
            <w:vAlign w:val="center"/>
          </w:tcPr>
          <w:p w14:paraId="3CD9AA73" w14:textId="77777777" w:rsidR="00A44DA3" w:rsidRPr="00BD71D9" w:rsidRDefault="00A44DA3" w:rsidP="00E2339F">
            <w:pPr>
              <w:jc w:val="center"/>
              <w:rPr>
                <w:sz w:val="20"/>
                <w:szCs w:val="20"/>
              </w:rPr>
            </w:pPr>
            <w:r w:rsidRPr="00BD71D9">
              <w:rPr>
                <w:sz w:val="20"/>
                <w:szCs w:val="20"/>
              </w:rPr>
              <w:t>BIB 886 p. 48</w:t>
            </w:r>
          </w:p>
        </w:tc>
      </w:tr>
      <w:tr w:rsidR="00A44DA3" w:rsidRPr="00BD71D9" w14:paraId="20639FEA" w14:textId="77777777" w:rsidTr="00E2339F">
        <w:trPr>
          <w:jc w:val="center"/>
        </w:trPr>
        <w:tc>
          <w:tcPr>
            <w:tcW w:w="0" w:type="auto"/>
            <w:tcBorders>
              <w:top w:val="double" w:sz="4" w:space="0" w:color="auto"/>
              <w:bottom w:val="double" w:sz="4" w:space="0" w:color="auto"/>
            </w:tcBorders>
          </w:tcPr>
          <w:p w14:paraId="3A5F482B" w14:textId="77777777" w:rsidR="00A44DA3" w:rsidRPr="00BD71D9" w:rsidRDefault="00A44DA3" w:rsidP="00E2339F">
            <w:pPr>
              <w:jc w:val="center"/>
              <w:rPr>
                <w:sz w:val="20"/>
                <w:szCs w:val="20"/>
              </w:rPr>
            </w:pPr>
          </w:p>
        </w:tc>
        <w:tc>
          <w:tcPr>
            <w:tcW w:w="0" w:type="auto"/>
            <w:tcBorders>
              <w:top w:val="double" w:sz="4" w:space="0" w:color="auto"/>
              <w:bottom w:val="double" w:sz="4" w:space="0" w:color="auto"/>
            </w:tcBorders>
            <w:vAlign w:val="center"/>
          </w:tcPr>
          <w:p w14:paraId="746067D8" w14:textId="77777777" w:rsidR="00A44DA3" w:rsidRPr="00BD71D9" w:rsidRDefault="00A44DA3" w:rsidP="00E2339F">
            <w:pPr>
              <w:jc w:val="center"/>
              <w:rPr>
                <w:sz w:val="20"/>
                <w:szCs w:val="20"/>
              </w:rPr>
            </w:pPr>
          </w:p>
        </w:tc>
        <w:tc>
          <w:tcPr>
            <w:tcW w:w="0" w:type="auto"/>
            <w:tcBorders>
              <w:top w:val="double" w:sz="4" w:space="0" w:color="auto"/>
              <w:bottom w:val="double" w:sz="4" w:space="0" w:color="auto"/>
            </w:tcBorders>
            <w:vAlign w:val="center"/>
          </w:tcPr>
          <w:p w14:paraId="317CBB96" w14:textId="77777777" w:rsidR="00A44DA3" w:rsidRPr="00BD71D9" w:rsidRDefault="00A44DA3" w:rsidP="00E2339F">
            <w:pPr>
              <w:jc w:val="center"/>
              <w:rPr>
                <w:sz w:val="20"/>
                <w:szCs w:val="20"/>
              </w:rPr>
            </w:pPr>
            <w:r w:rsidRPr="00BD71D9">
              <w:rPr>
                <w:sz w:val="20"/>
                <w:szCs w:val="20"/>
              </w:rPr>
              <w:t>corniformes type</w:t>
            </w:r>
          </w:p>
          <w:p w14:paraId="1935358C" w14:textId="77777777" w:rsidR="00A44DA3" w:rsidRPr="00BD71D9" w:rsidRDefault="00A44DA3" w:rsidP="00E2339F">
            <w:pPr>
              <w:jc w:val="center"/>
              <w:rPr>
                <w:sz w:val="20"/>
                <w:szCs w:val="20"/>
              </w:rPr>
            </w:pPr>
            <w:r w:rsidRPr="00BD71D9">
              <w:rPr>
                <w:sz w:val="20"/>
                <w:szCs w:val="20"/>
              </w:rPr>
              <w:t>Fontanalba</w:t>
            </w:r>
          </w:p>
        </w:tc>
        <w:tc>
          <w:tcPr>
            <w:tcW w:w="0" w:type="auto"/>
            <w:tcBorders>
              <w:top w:val="double" w:sz="4" w:space="0" w:color="auto"/>
              <w:bottom w:val="double" w:sz="4" w:space="0" w:color="auto"/>
            </w:tcBorders>
            <w:vAlign w:val="center"/>
          </w:tcPr>
          <w:p w14:paraId="2953FD59" w14:textId="77777777" w:rsidR="00A44DA3" w:rsidRPr="00BD71D9" w:rsidRDefault="00A44DA3" w:rsidP="00E2339F">
            <w:pPr>
              <w:jc w:val="center"/>
              <w:rPr>
                <w:sz w:val="20"/>
                <w:szCs w:val="20"/>
              </w:rPr>
            </w:pPr>
          </w:p>
        </w:tc>
        <w:tc>
          <w:tcPr>
            <w:tcW w:w="0" w:type="auto"/>
            <w:tcBorders>
              <w:top w:val="double" w:sz="4" w:space="0" w:color="auto"/>
              <w:bottom w:val="double" w:sz="4" w:space="0" w:color="auto"/>
            </w:tcBorders>
            <w:vAlign w:val="center"/>
          </w:tcPr>
          <w:p w14:paraId="162B0FBC" w14:textId="77777777" w:rsidR="00A44DA3" w:rsidRPr="00BD71D9" w:rsidRDefault="00A44DA3" w:rsidP="00E2339F">
            <w:pPr>
              <w:jc w:val="center"/>
              <w:rPr>
                <w:sz w:val="20"/>
                <w:szCs w:val="20"/>
              </w:rPr>
            </w:pPr>
            <w:r w:rsidRPr="00BD71D9">
              <w:rPr>
                <w:sz w:val="20"/>
                <w:szCs w:val="20"/>
              </w:rPr>
              <w:t>Peaux ou planimétries</w:t>
            </w:r>
          </w:p>
        </w:tc>
        <w:tc>
          <w:tcPr>
            <w:tcW w:w="0" w:type="auto"/>
            <w:tcBorders>
              <w:top w:val="double" w:sz="4" w:space="0" w:color="auto"/>
              <w:bottom w:val="double" w:sz="4" w:space="0" w:color="auto"/>
            </w:tcBorders>
            <w:vAlign w:val="center"/>
          </w:tcPr>
          <w:p w14:paraId="0D074EF4" w14:textId="77777777" w:rsidR="00A44DA3" w:rsidRPr="00BD71D9" w:rsidRDefault="00A44DA3" w:rsidP="00E2339F">
            <w:pPr>
              <w:jc w:val="center"/>
              <w:rPr>
                <w:sz w:val="20"/>
                <w:szCs w:val="20"/>
              </w:rPr>
            </w:pPr>
          </w:p>
        </w:tc>
        <w:tc>
          <w:tcPr>
            <w:tcW w:w="0" w:type="auto"/>
            <w:tcBorders>
              <w:top w:val="double" w:sz="4" w:space="0" w:color="auto"/>
              <w:bottom w:val="double" w:sz="4" w:space="0" w:color="auto"/>
            </w:tcBorders>
            <w:vAlign w:val="center"/>
          </w:tcPr>
          <w:p w14:paraId="6C6CAE32" w14:textId="77777777" w:rsidR="00A44DA3" w:rsidRPr="00BD71D9" w:rsidRDefault="00A44DA3" w:rsidP="00E2339F">
            <w:pPr>
              <w:jc w:val="center"/>
              <w:rPr>
                <w:sz w:val="20"/>
                <w:szCs w:val="20"/>
              </w:rPr>
            </w:pPr>
            <w:r w:rsidRPr="00BD71D9">
              <w:rPr>
                <w:sz w:val="20"/>
                <w:szCs w:val="20"/>
              </w:rPr>
              <w:t>BIB 1355 p. 53</w:t>
            </w:r>
          </w:p>
        </w:tc>
      </w:tr>
      <w:tr w:rsidR="00A44DA3" w:rsidRPr="00BD71D9" w14:paraId="1EAACE95" w14:textId="77777777" w:rsidTr="00E2339F">
        <w:trPr>
          <w:jc w:val="center"/>
        </w:trPr>
        <w:tc>
          <w:tcPr>
            <w:tcW w:w="0" w:type="auto"/>
            <w:tcBorders>
              <w:top w:val="double" w:sz="4" w:space="0" w:color="auto"/>
              <w:bottom w:val="double" w:sz="4" w:space="0" w:color="auto"/>
            </w:tcBorders>
          </w:tcPr>
          <w:p w14:paraId="28FA8F47" w14:textId="77777777" w:rsidR="00A44DA3" w:rsidRPr="00BD71D9" w:rsidRDefault="00A44DA3" w:rsidP="00E2339F">
            <w:pPr>
              <w:jc w:val="center"/>
              <w:rPr>
                <w:sz w:val="20"/>
                <w:szCs w:val="20"/>
              </w:rPr>
            </w:pPr>
          </w:p>
        </w:tc>
        <w:tc>
          <w:tcPr>
            <w:tcW w:w="0" w:type="auto"/>
            <w:tcBorders>
              <w:top w:val="double" w:sz="4" w:space="0" w:color="auto"/>
              <w:bottom w:val="double" w:sz="4" w:space="0" w:color="auto"/>
            </w:tcBorders>
            <w:vAlign w:val="center"/>
          </w:tcPr>
          <w:p w14:paraId="2F576445" w14:textId="77777777" w:rsidR="00A44DA3" w:rsidRPr="00BD71D9" w:rsidRDefault="00A44DA3" w:rsidP="00E2339F">
            <w:pPr>
              <w:jc w:val="center"/>
              <w:rPr>
                <w:sz w:val="20"/>
                <w:szCs w:val="20"/>
              </w:rPr>
            </w:pPr>
          </w:p>
        </w:tc>
        <w:tc>
          <w:tcPr>
            <w:tcW w:w="0" w:type="auto"/>
            <w:tcBorders>
              <w:top w:val="double" w:sz="4" w:space="0" w:color="auto"/>
              <w:bottom w:val="double" w:sz="4" w:space="0" w:color="auto"/>
            </w:tcBorders>
            <w:vAlign w:val="center"/>
          </w:tcPr>
          <w:p w14:paraId="46AE7DDD" w14:textId="77777777" w:rsidR="00A44DA3" w:rsidRPr="00BD71D9" w:rsidRDefault="00A44DA3" w:rsidP="00E2339F">
            <w:pPr>
              <w:jc w:val="center"/>
              <w:rPr>
                <w:sz w:val="20"/>
                <w:szCs w:val="20"/>
              </w:rPr>
            </w:pPr>
            <w:r w:rsidRPr="00BD71D9">
              <w:rPr>
                <w:sz w:val="20"/>
                <w:szCs w:val="20"/>
              </w:rPr>
              <w:t>Hallebardes // Réticulés (Merveilles)</w:t>
            </w:r>
          </w:p>
        </w:tc>
        <w:tc>
          <w:tcPr>
            <w:tcW w:w="0" w:type="auto"/>
            <w:tcBorders>
              <w:top w:val="double" w:sz="4" w:space="0" w:color="auto"/>
              <w:bottom w:val="double" w:sz="4" w:space="0" w:color="auto"/>
            </w:tcBorders>
            <w:vAlign w:val="center"/>
          </w:tcPr>
          <w:p w14:paraId="2F1F561C" w14:textId="77777777" w:rsidR="00A44DA3" w:rsidRPr="00BD71D9" w:rsidRDefault="00A44DA3" w:rsidP="00E2339F">
            <w:pPr>
              <w:jc w:val="center"/>
              <w:rPr>
                <w:sz w:val="20"/>
                <w:szCs w:val="20"/>
              </w:rPr>
            </w:pPr>
          </w:p>
        </w:tc>
        <w:tc>
          <w:tcPr>
            <w:tcW w:w="0" w:type="auto"/>
            <w:tcBorders>
              <w:top w:val="double" w:sz="4" w:space="0" w:color="auto"/>
              <w:bottom w:val="double" w:sz="4" w:space="0" w:color="auto"/>
            </w:tcBorders>
            <w:vAlign w:val="center"/>
          </w:tcPr>
          <w:p w14:paraId="60374D4E" w14:textId="77777777" w:rsidR="00A44DA3" w:rsidRPr="00BD71D9" w:rsidRDefault="00A44DA3" w:rsidP="00E2339F">
            <w:pPr>
              <w:jc w:val="center"/>
              <w:rPr>
                <w:sz w:val="20"/>
                <w:szCs w:val="20"/>
              </w:rPr>
            </w:pPr>
          </w:p>
        </w:tc>
        <w:tc>
          <w:tcPr>
            <w:tcW w:w="0" w:type="auto"/>
            <w:tcBorders>
              <w:top w:val="double" w:sz="4" w:space="0" w:color="auto"/>
              <w:bottom w:val="double" w:sz="4" w:space="0" w:color="auto"/>
            </w:tcBorders>
            <w:vAlign w:val="center"/>
          </w:tcPr>
          <w:p w14:paraId="449DA112" w14:textId="77777777" w:rsidR="00A44DA3" w:rsidRPr="00BD71D9" w:rsidRDefault="00A44DA3" w:rsidP="00E2339F">
            <w:pPr>
              <w:jc w:val="center"/>
              <w:rPr>
                <w:sz w:val="20"/>
                <w:szCs w:val="20"/>
              </w:rPr>
            </w:pPr>
          </w:p>
        </w:tc>
        <w:tc>
          <w:tcPr>
            <w:tcW w:w="0" w:type="auto"/>
            <w:tcBorders>
              <w:top w:val="double" w:sz="4" w:space="0" w:color="auto"/>
              <w:bottom w:val="double" w:sz="4" w:space="0" w:color="auto"/>
            </w:tcBorders>
            <w:vAlign w:val="center"/>
          </w:tcPr>
          <w:p w14:paraId="6E39136A" w14:textId="77777777" w:rsidR="00A44DA3" w:rsidRPr="00BD71D9" w:rsidRDefault="00A44DA3" w:rsidP="00E2339F">
            <w:pPr>
              <w:jc w:val="center"/>
              <w:rPr>
                <w:sz w:val="20"/>
                <w:szCs w:val="20"/>
              </w:rPr>
            </w:pPr>
            <w:r w:rsidRPr="00BD71D9">
              <w:rPr>
                <w:sz w:val="20"/>
                <w:szCs w:val="20"/>
              </w:rPr>
              <w:t>BIB 413 p. 166</w:t>
            </w:r>
          </w:p>
        </w:tc>
      </w:tr>
      <w:tr w:rsidR="00A44DA3" w:rsidRPr="00BD71D9" w14:paraId="63B3DA2E" w14:textId="77777777" w:rsidTr="00E2339F">
        <w:trPr>
          <w:jc w:val="center"/>
        </w:trPr>
        <w:tc>
          <w:tcPr>
            <w:tcW w:w="0" w:type="auto"/>
            <w:tcBorders>
              <w:top w:val="double" w:sz="4" w:space="0" w:color="auto"/>
            </w:tcBorders>
          </w:tcPr>
          <w:p w14:paraId="19C3F463" w14:textId="77777777" w:rsidR="00A44DA3" w:rsidRPr="00BD71D9" w:rsidRDefault="00A44DA3" w:rsidP="00E2339F">
            <w:pPr>
              <w:jc w:val="center"/>
              <w:rPr>
                <w:sz w:val="20"/>
                <w:szCs w:val="20"/>
              </w:rPr>
            </w:pPr>
          </w:p>
        </w:tc>
        <w:tc>
          <w:tcPr>
            <w:tcW w:w="0" w:type="auto"/>
            <w:tcBorders>
              <w:top w:val="double" w:sz="4" w:space="0" w:color="auto"/>
            </w:tcBorders>
            <w:vAlign w:val="center"/>
          </w:tcPr>
          <w:p w14:paraId="0D832DAB" w14:textId="77777777" w:rsidR="00A44DA3" w:rsidRPr="00BD71D9" w:rsidRDefault="00A44DA3" w:rsidP="00E2339F">
            <w:pPr>
              <w:jc w:val="center"/>
              <w:rPr>
                <w:sz w:val="20"/>
                <w:szCs w:val="20"/>
              </w:rPr>
            </w:pPr>
          </w:p>
        </w:tc>
        <w:tc>
          <w:tcPr>
            <w:tcW w:w="0" w:type="auto"/>
            <w:tcBorders>
              <w:top w:val="double" w:sz="4" w:space="0" w:color="auto"/>
            </w:tcBorders>
            <w:vAlign w:val="center"/>
          </w:tcPr>
          <w:p w14:paraId="7C7BB955" w14:textId="77777777" w:rsidR="00A44DA3" w:rsidRPr="00BD71D9" w:rsidRDefault="00A44DA3" w:rsidP="00E2339F">
            <w:pPr>
              <w:jc w:val="center"/>
              <w:rPr>
                <w:sz w:val="20"/>
                <w:szCs w:val="20"/>
              </w:rPr>
            </w:pPr>
            <w:r w:rsidRPr="00BD71D9">
              <w:rPr>
                <w:sz w:val="20"/>
                <w:szCs w:val="20"/>
              </w:rPr>
              <w:t>armes</w:t>
            </w:r>
          </w:p>
        </w:tc>
        <w:tc>
          <w:tcPr>
            <w:tcW w:w="0" w:type="auto"/>
            <w:tcBorders>
              <w:top w:val="double" w:sz="4" w:space="0" w:color="auto"/>
            </w:tcBorders>
            <w:vAlign w:val="center"/>
          </w:tcPr>
          <w:p w14:paraId="3181E545" w14:textId="77777777" w:rsidR="00A44DA3" w:rsidRPr="00BD71D9" w:rsidRDefault="00A44DA3" w:rsidP="00E2339F">
            <w:pPr>
              <w:jc w:val="center"/>
              <w:rPr>
                <w:sz w:val="20"/>
                <w:szCs w:val="20"/>
              </w:rPr>
            </w:pPr>
            <w:r w:rsidRPr="00BD71D9">
              <w:rPr>
                <w:sz w:val="20"/>
                <w:szCs w:val="20"/>
              </w:rPr>
              <w:t>Enéolithique/</w:t>
            </w:r>
          </w:p>
          <w:p w14:paraId="5F45576A" w14:textId="77777777" w:rsidR="00A44DA3" w:rsidRPr="00BD71D9" w:rsidRDefault="00A44DA3" w:rsidP="00E2339F">
            <w:pPr>
              <w:jc w:val="center"/>
              <w:rPr>
                <w:sz w:val="20"/>
                <w:szCs w:val="20"/>
              </w:rPr>
            </w:pPr>
            <w:r w:rsidRPr="00BD71D9">
              <w:rPr>
                <w:sz w:val="20"/>
                <w:szCs w:val="20"/>
              </w:rPr>
              <w:t>Bronze ancien</w:t>
            </w:r>
          </w:p>
        </w:tc>
        <w:tc>
          <w:tcPr>
            <w:tcW w:w="0" w:type="auto"/>
            <w:tcBorders>
              <w:top w:val="double" w:sz="4" w:space="0" w:color="auto"/>
            </w:tcBorders>
            <w:vAlign w:val="center"/>
          </w:tcPr>
          <w:p w14:paraId="02376510" w14:textId="77777777" w:rsidR="00A44DA3" w:rsidRPr="00BD71D9" w:rsidRDefault="00A44DA3" w:rsidP="00E2339F">
            <w:pPr>
              <w:jc w:val="center"/>
              <w:rPr>
                <w:sz w:val="20"/>
                <w:szCs w:val="20"/>
              </w:rPr>
            </w:pPr>
            <w:r w:rsidRPr="00BD71D9">
              <w:rPr>
                <w:sz w:val="20"/>
                <w:szCs w:val="20"/>
              </w:rPr>
              <w:t>corniformes et</w:t>
            </w:r>
          </w:p>
          <w:p w14:paraId="222CCB57" w14:textId="77777777" w:rsidR="00A44DA3" w:rsidRPr="00BD71D9" w:rsidRDefault="00A44DA3" w:rsidP="00E2339F">
            <w:pPr>
              <w:jc w:val="center"/>
              <w:rPr>
                <w:sz w:val="20"/>
                <w:szCs w:val="20"/>
              </w:rPr>
            </w:pPr>
            <w:r w:rsidRPr="00BD71D9">
              <w:rPr>
                <w:sz w:val="20"/>
                <w:szCs w:val="20"/>
              </w:rPr>
              <w:t>attelages</w:t>
            </w:r>
          </w:p>
        </w:tc>
        <w:tc>
          <w:tcPr>
            <w:tcW w:w="0" w:type="auto"/>
            <w:tcBorders>
              <w:top w:val="double" w:sz="4" w:space="0" w:color="auto"/>
            </w:tcBorders>
            <w:vAlign w:val="center"/>
          </w:tcPr>
          <w:p w14:paraId="2B8188BF" w14:textId="77777777" w:rsidR="00A44DA3" w:rsidRPr="00BD71D9" w:rsidRDefault="00A44DA3" w:rsidP="00E2339F">
            <w:pPr>
              <w:jc w:val="center"/>
              <w:rPr>
                <w:sz w:val="20"/>
                <w:szCs w:val="20"/>
              </w:rPr>
            </w:pPr>
          </w:p>
        </w:tc>
        <w:tc>
          <w:tcPr>
            <w:tcW w:w="0" w:type="auto"/>
            <w:tcBorders>
              <w:top w:val="double" w:sz="4" w:space="0" w:color="auto"/>
            </w:tcBorders>
            <w:vAlign w:val="center"/>
          </w:tcPr>
          <w:p w14:paraId="2367E473" w14:textId="77777777" w:rsidR="00A44DA3" w:rsidRPr="00BD71D9" w:rsidRDefault="00A44DA3" w:rsidP="00E2339F">
            <w:pPr>
              <w:jc w:val="center"/>
              <w:rPr>
                <w:sz w:val="20"/>
                <w:szCs w:val="20"/>
              </w:rPr>
            </w:pPr>
            <w:r w:rsidRPr="00BD71D9">
              <w:rPr>
                <w:sz w:val="20"/>
                <w:szCs w:val="20"/>
              </w:rPr>
              <w:t>BIB 1307 p. 310</w:t>
            </w:r>
          </w:p>
        </w:tc>
      </w:tr>
    </w:tbl>
    <w:p w14:paraId="05C5FEB7" w14:textId="77777777" w:rsidR="00A44DA3" w:rsidRPr="0032190F" w:rsidRDefault="00A44DA3" w:rsidP="00A44DA3">
      <w:pPr>
        <w:rPr>
          <w:sz w:val="20"/>
          <w:szCs w:val="20"/>
          <w:lang w:val="fr-FR"/>
        </w:rPr>
      </w:pPr>
      <w:r w:rsidRPr="0032190F">
        <w:rPr>
          <w:sz w:val="20"/>
          <w:szCs w:val="20"/>
          <w:lang w:val="fr-FR"/>
        </w:rPr>
        <w:t>(note : ce tableau ne se lit qu’horizontalement, les lignes sont indépendantes entres elles)</w:t>
      </w:r>
    </w:p>
    <w:p w14:paraId="17C96A74" w14:textId="77777777" w:rsidR="00A44DA3" w:rsidRPr="0032190F" w:rsidRDefault="00A44DA3" w:rsidP="00A44DA3">
      <w:pPr>
        <w:rPr>
          <w:lang w:val="fr-FR"/>
        </w:rPr>
      </w:pPr>
    </w:p>
    <w:p w14:paraId="52CC0385" w14:textId="7834CF64" w:rsidR="00A44DA3" w:rsidRDefault="00A44DA3" w:rsidP="00A44DA3">
      <w:pPr>
        <w:pStyle w:val="Heading6"/>
      </w:pPr>
      <w:r>
        <w:t>Serres</w:t>
      </w:r>
    </w:p>
    <w:p w14:paraId="35216463" w14:textId="77777777" w:rsidR="00A44DA3" w:rsidRPr="00A44DA3" w:rsidRDefault="00A44DA3" w:rsidP="00A44DA3">
      <w:pPr>
        <w:rPr>
          <w:lang w:val="fr-FR"/>
        </w:rPr>
      </w:pPr>
    </w:p>
    <w:p w14:paraId="2CB9119D" w14:textId="77777777" w:rsidR="000152C6" w:rsidRPr="0032190F" w:rsidRDefault="000152C6" w:rsidP="000152C6">
      <w:pPr>
        <w:jc w:val="both"/>
        <w:rPr>
          <w:lang w:val="fr-FR"/>
        </w:rPr>
      </w:pPr>
      <w:r w:rsidRPr="0032190F">
        <w:rPr>
          <w:lang w:val="fr-FR"/>
        </w:rPr>
        <w:t xml:space="preserve">Dans sa partie </w:t>
      </w:r>
      <w:r w:rsidRPr="0032190F">
        <w:rPr>
          <w:i/>
          <w:lang w:val="fr-FR"/>
        </w:rPr>
        <w:t>Comparaison typologique des armes gravées de la région du mont Bego</w:t>
      </w:r>
      <w:r w:rsidRPr="0032190F">
        <w:rPr>
          <w:lang w:val="fr-FR"/>
        </w:rPr>
        <w:t xml:space="preserve"> (2001 p. 294 et sq.), T. Serres rapproche des objets archéologiques de gravures d’armes du Bego (fig. 99, 100, 101). Ces figures sont reprises quasi à l’identique par A. Gueguen / A. Marro 2003 (p. 45, fig. 14) sans aucune citation. T. Serres va ensuite ordonner chronologiquement ces gravures du « Néolithique » (jusqu’à -2800), au « Chalcolithique » (-2800 / -2200) à « l’âge du Bronze ancien » (-2800 / -1800) (Serres 2001 tab. 197 et fig. 106). Il commet des erreurs importantes :</w:t>
      </w:r>
    </w:p>
    <w:p w14:paraId="52E5772C" w14:textId="77777777" w:rsidR="000152C6" w:rsidRPr="0032190F" w:rsidRDefault="000152C6" w:rsidP="000152C6">
      <w:pPr>
        <w:ind w:left="450"/>
        <w:jc w:val="both"/>
        <w:rPr>
          <w:lang w:val="fr-FR"/>
        </w:rPr>
      </w:pPr>
      <w:r w:rsidRPr="0032190F">
        <w:rPr>
          <w:lang w:val="fr-FR"/>
        </w:rPr>
        <w:t>-l’un 2 des poignards de Charavines (sans pommeau) est attribué au « Néolithique », soit avant -2800 selon le découpage chronologique adopté même de l’auteur (fig. 106)</w:t>
      </w:r>
    </w:p>
    <w:p w14:paraId="4819A33B" w14:textId="77777777" w:rsidR="000152C6" w:rsidRPr="0032190F" w:rsidRDefault="000152C6" w:rsidP="000152C6">
      <w:pPr>
        <w:ind w:left="450"/>
        <w:jc w:val="both"/>
        <w:rPr>
          <w:lang w:val="fr-FR"/>
        </w:rPr>
      </w:pPr>
      <w:r w:rsidRPr="0032190F">
        <w:rPr>
          <w:lang w:val="fr-FR"/>
        </w:rPr>
        <w:t>-la hache de Similaun est attribuée au « Chalcolithique » bien que sa datation (ca 3250 cal BC) la situe, selon la définition même de l’auteur au « Néolithique » (fig. 106).</w:t>
      </w:r>
    </w:p>
    <w:p w14:paraId="1A97FCE1" w14:textId="77777777" w:rsidR="000152C6" w:rsidRDefault="000152C6" w:rsidP="000152C6">
      <w:pPr>
        <w:ind w:left="450"/>
        <w:jc w:val="both"/>
        <w:rPr>
          <w:lang w:val="fr-FR"/>
        </w:rPr>
      </w:pPr>
      <w:r w:rsidRPr="0032190F">
        <w:rPr>
          <w:lang w:val="fr-FR"/>
        </w:rPr>
        <w:t>-la lame de la hallebarde de Villafranca Veronese est attribuée au « Bonze ancien » (fig 106).</w:t>
      </w:r>
    </w:p>
    <w:p w14:paraId="580E0B9F" w14:textId="77777777" w:rsidR="0092429B" w:rsidRDefault="0092429B" w:rsidP="000152C6">
      <w:pPr>
        <w:ind w:left="450"/>
        <w:jc w:val="both"/>
        <w:rPr>
          <w:lang w:val="fr-FR"/>
        </w:rPr>
      </w:pPr>
    </w:p>
    <w:p w14:paraId="1EA3A91F" w14:textId="12F2473C" w:rsidR="0092429B" w:rsidRDefault="0092429B" w:rsidP="0092429B">
      <w:pPr>
        <w:jc w:val="both"/>
        <w:rPr>
          <w:lang w:val="fr-FR"/>
        </w:rPr>
      </w:pPr>
      <w:r w:rsidRPr="0032190F">
        <w:rPr>
          <w:lang w:val="fr-FR"/>
        </w:rPr>
        <w:t xml:space="preserve">L’absence de représentation textiles chevronnées ou à damier triangulaire (comme au </w:t>
      </w:r>
      <w:hyperlink r:id="rId13771" w:anchor="Sit_Petit_Chasseur" w:history="1">
        <w:r w:rsidRPr="0032190F">
          <w:rPr>
            <w:rStyle w:val="Hyperlink"/>
            <w:lang w:val="fr-FR"/>
          </w:rPr>
          <w:t>Petit-Chasseur</w:t>
        </w:r>
      </w:hyperlink>
      <w:r w:rsidRPr="0032190F">
        <w:rPr>
          <w:lang w:val="fr-FR"/>
        </w:rPr>
        <w:t xml:space="preserve">) sur les principaux anthropomorphes laisse penser </w:t>
      </w:r>
      <w:r>
        <w:rPr>
          <w:lang w:val="fr-FR"/>
        </w:rPr>
        <w:t>que les gravures</w:t>
      </w:r>
      <w:r w:rsidRPr="0032190F">
        <w:rPr>
          <w:lang w:val="fr-FR"/>
        </w:rPr>
        <w:t xml:space="preserve"> ont été réalisés avant le Campaniforme (SS BIB)</w:t>
      </w:r>
    </w:p>
    <w:p w14:paraId="6F863699" w14:textId="77777777" w:rsidR="00A44DA3" w:rsidRPr="0032190F" w:rsidRDefault="00A44DA3" w:rsidP="0092429B">
      <w:pPr>
        <w:jc w:val="both"/>
        <w:rPr>
          <w:lang w:val="fr-FR"/>
        </w:rPr>
      </w:pPr>
    </w:p>
    <w:p w14:paraId="009D4F44" w14:textId="77777777" w:rsidR="00FF2589" w:rsidRDefault="00FF2589" w:rsidP="000152C6">
      <w:pPr>
        <w:jc w:val="both"/>
        <w:rPr>
          <w:lang w:val="fr-FR"/>
        </w:rPr>
      </w:pPr>
    </w:p>
    <w:p w14:paraId="6736E747" w14:textId="118AA4E0" w:rsidR="000152C6" w:rsidRPr="0032190F" w:rsidRDefault="00C271A9" w:rsidP="000152C6">
      <w:pPr>
        <w:pStyle w:val="Heading3"/>
        <w:numPr>
          <w:ilvl w:val="2"/>
          <w:numId w:val="0"/>
        </w:numPr>
        <w:tabs>
          <w:tab w:val="num" w:pos="1800"/>
        </w:tabs>
        <w:spacing w:before="240" w:after="60" w:line="240" w:lineRule="auto"/>
        <w:ind w:left="1440"/>
      </w:pPr>
      <w:bookmarkStart w:id="5480" w:name="Ana_Interpret"/>
      <w:r>
        <w:t>i</w:t>
      </w:r>
      <w:r w:rsidR="000152C6" w:rsidRPr="0032190F">
        <w:t>nterprétation</w:t>
      </w:r>
    </w:p>
    <w:bookmarkEnd w:id="5480"/>
    <w:p w14:paraId="40537A17" w14:textId="77777777" w:rsidR="000152C6" w:rsidRDefault="000152C6" w:rsidP="000152C6">
      <w:pPr>
        <w:rPr>
          <w:lang w:val="fr-FR"/>
        </w:rPr>
      </w:pPr>
    </w:p>
    <w:p w14:paraId="30B9CD24" w14:textId="77777777" w:rsidR="00265D5E" w:rsidRDefault="00265D5E" w:rsidP="000152C6">
      <w:pPr>
        <w:rPr>
          <w:lang w:val="fr-FR"/>
        </w:rPr>
      </w:pPr>
    </w:p>
    <w:p w14:paraId="03600C5E" w14:textId="291EFDDC" w:rsidR="00265D5E" w:rsidRDefault="00265D5E" w:rsidP="00265D5E">
      <w:pPr>
        <w:pStyle w:val="Heading4"/>
      </w:pPr>
      <w:r>
        <w:t>méthode</w:t>
      </w:r>
    </w:p>
    <w:p w14:paraId="6EE774B8" w14:textId="77777777" w:rsidR="00265D5E" w:rsidRPr="0032190F" w:rsidRDefault="00265D5E" w:rsidP="000152C6">
      <w:pPr>
        <w:rPr>
          <w:lang w:val="fr-FR"/>
        </w:rPr>
      </w:pPr>
    </w:p>
    <w:p w14:paraId="5D7FA264" w14:textId="71DE337E" w:rsidR="000152C6" w:rsidRPr="0032190F" w:rsidRDefault="000152C6" w:rsidP="000152C6">
      <w:pPr>
        <w:jc w:val="both"/>
        <w:rPr>
          <w:lang w:val="fr-FR"/>
        </w:rPr>
      </w:pPr>
      <w:r w:rsidRPr="0032190F">
        <w:rPr>
          <w:lang w:val="fr-FR"/>
        </w:rPr>
        <w:lastRenderedPageBreak/>
        <w:t xml:space="preserve">Ce que </w:t>
      </w:r>
      <w:hyperlink r:id="rId13772" w:anchor="Aut_Chippindale" w:history="1">
        <w:r w:rsidR="00463495" w:rsidRPr="00463495">
          <w:rPr>
            <w:rStyle w:val="Hyperlink"/>
            <w:lang w:val="fr-FR"/>
          </w:rPr>
          <w:t>Chippindale</w:t>
        </w:r>
      </w:hyperlink>
      <w:r w:rsidR="00463495" w:rsidRPr="00463495">
        <w:rPr>
          <w:rStyle w:val="Hyperlink"/>
          <w:color w:val="auto"/>
          <w:u w:val="none"/>
          <w:lang w:val="fr-FR"/>
        </w:rPr>
        <w:t xml:space="preserve"> </w:t>
      </w:r>
      <w:r w:rsidRPr="0032190F">
        <w:rPr>
          <w:lang w:val="fr-FR"/>
        </w:rPr>
        <w:t>met en avant en parlant de la casuistique liée à la méthode hypothético-déductive sur la sacralité supposée du mont Bego :</w:t>
      </w:r>
    </w:p>
    <w:p w14:paraId="0485AE99" w14:textId="77777777" w:rsidR="000152C6" w:rsidRPr="0032190F" w:rsidRDefault="000152C6" w:rsidP="000152C6">
      <w:pPr>
        <w:ind w:left="454"/>
        <w:rPr>
          <w:lang w:val="fr-FR"/>
        </w:rPr>
      </w:pPr>
      <w:r w:rsidRPr="0032190F">
        <w:rPr>
          <w:lang w:val="fr-FR"/>
        </w:rPr>
        <w:t>- « La montagne est un sanctuaire, un lieu sacré. La distance des gravures avec le sommet montre la déférence des graveurs face au sommet. Leur distribution confirme l’interprétation religieuse »</w:t>
      </w:r>
    </w:p>
    <w:p w14:paraId="1787D603" w14:textId="77777777" w:rsidR="000152C6" w:rsidRPr="0032190F" w:rsidRDefault="000152C6" w:rsidP="000152C6">
      <w:pPr>
        <w:rPr>
          <w:lang w:val="fr-FR"/>
        </w:rPr>
      </w:pPr>
      <w:r w:rsidRPr="0032190F">
        <w:rPr>
          <w:lang w:val="fr-FR"/>
        </w:rPr>
        <w:t>Et, a contrario :</w:t>
      </w:r>
    </w:p>
    <w:p w14:paraId="5129EDEE" w14:textId="77777777" w:rsidR="000152C6" w:rsidRPr="0032190F" w:rsidRDefault="000152C6" w:rsidP="000152C6">
      <w:pPr>
        <w:ind w:left="454"/>
        <w:rPr>
          <w:lang w:val="fr-FR"/>
        </w:rPr>
      </w:pPr>
      <w:r w:rsidRPr="0032190F">
        <w:rPr>
          <w:lang w:val="fr-FR"/>
        </w:rPr>
        <w:t xml:space="preserve">- « La montagne n’est pas sacralisée. La distance des gravures avec le sommet le démontre. Leur distribution confirme leur caractère séculaire » </w:t>
      </w:r>
    </w:p>
    <w:p w14:paraId="5099B02E" w14:textId="55EFB8E4" w:rsidR="000152C6" w:rsidRPr="0032190F" w:rsidRDefault="000152C6" w:rsidP="000152C6">
      <w:pPr>
        <w:rPr>
          <w:lang w:val="fr-FR"/>
        </w:rPr>
      </w:pPr>
      <w:r w:rsidRPr="0032190F">
        <w:rPr>
          <w:lang w:val="fr-FR"/>
        </w:rPr>
        <w:t>(1988 p. 265).</w:t>
      </w:r>
    </w:p>
    <w:p w14:paraId="3308C40E" w14:textId="77777777" w:rsidR="000152C6" w:rsidRPr="0032190F" w:rsidRDefault="000152C6" w:rsidP="000152C6">
      <w:pPr>
        <w:rPr>
          <w:lang w:val="fr-FR"/>
        </w:rPr>
      </w:pPr>
    </w:p>
    <w:p w14:paraId="725623C6" w14:textId="728D2923" w:rsidR="000152C6" w:rsidRPr="0032190F" w:rsidRDefault="000152C6" w:rsidP="000152C6">
      <w:pPr>
        <w:rPr>
          <w:lang w:val="fr-FR"/>
        </w:rPr>
      </w:pPr>
      <w:r w:rsidRPr="0032190F">
        <w:rPr>
          <w:lang w:val="fr-FR"/>
        </w:rPr>
        <w:t xml:space="preserve">Un bon exemple de différences méthodologiques est à trouver sur la roche </w:t>
      </w:r>
      <w:hyperlink r:id="rId13773" w:anchor="Desc_ZXVIIIGIIR77epsilon" w:history="1">
        <w:r w:rsidRPr="0032190F">
          <w:rPr>
            <w:rStyle w:val="Hyperlink"/>
            <w:lang w:val="fr-FR"/>
          </w:rPr>
          <w:t>ZXVIIIGIIR77@e</w:t>
        </w:r>
      </w:hyperlink>
      <w:r w:rsidRPr="0032190F">
        <w:rPr>
          <w:lang w:val="fr-FR"/>
        </w:rPr>
        <w:t xml:space="preserve"> (SS BIB)</w:t>
      </w:r>
    </w:p>
    <w:p w14:paraId="6DA76933" w14:textId="481CA5AB" w:rsidR="000152C6" w:rsidRDefault="000152C6" w:rsidP="000152C6">
      <w:pPr>
        <w:jc w:val="both"/>
        <w:rPr>
          <w:lang w:val="fr-FR"/>
        </w:rPr>
      </w:pPr>
      <w:r w:rsidRPr="0032190F">
        <w:rPr>
          <w:lang w:val="fr-FR"/>
        </w:rPr>
        <w:t>Pour Dufrenne (2005), l’unique méthode dont on dispose pour l’origine et la finalité des gravures est celle du comparatisme(BIB 1355 p. 49). Il écrit : « J’ai déjà démontré que la lecture des gravures du site du mont Bégo ne pouvait se faire qu’à travers un symbolisme religieux dont l’inspiration des images est puisé dans l’environnement quotidien des graveurs » (Dufrenne 2009).</w:t>
      </w:r>
    </w:p>
    <w:p w14:paraId="0E0C6D70" w14:textId="0DCF0CC6" w:rsidR="003910F7" w:rsidRDefault="003910F7" w:rsidP="000152C6">
      <w:pPr>
        <w:jc w:val="both"/>
        <w:rPr>
          <w:lang w:val="fr-FR"/>
        </w:rPr>
      </w:pPr>
    </w:p>
    <w:p w14:paraId="6194B38A" w14:textId="7038BE2C" w:rsidR="00265D5E" w:rsidRDefault="00265D5E" w:rsidP="00265D5E">
      <w:pPr>
        <w:pStyle w:val="Heading4"/>
      </w:pPr>
      <w:r>
        <w:t>hypothèses</w:t>
      </w:r>
    </w:p>
    <w:p w14:paraId="085DF8A8" w14:textId="77777777" w:rsidR="00265D5E" w:rsidRDefault="00265D5E" w:rsidP="00265D5E">
      <w:pPr>
        <w:rPr>
          <w:lang w:val="fr-FR" w:eastAsia="fr-FR"/>
        </w:rPr>
      </w:pPr>
    </w:p>
    <w:bookmarkStart w:id="5481" w:name="_Hlk161565558"/>
    <w:p w14:paraId="2E4FA06E" w14:textId="18598F83" w:rsidR="000568BC" w:rsidRDefault="000568BC" w:rsidP="00265D5E">
      <w:pPr>
        <w:rPr>
          <w:lang w:val="fr-FR" w:eastAsia="fr-FR"/>
        </w:rPr>
      </w:pPr>
      <w:r>
        <w:rPr>
          <w:lang w:val="fr-FR" w:eastAsia="fr-FR"/>
        </w:rPr>
        <w:fldChar w:fldCharType="begin"/>
      </w:r>
      <w:r>
        <w:rPr>
          <w:lang w:val="fr-FR" w:eastAsia="fr-FR"/>
        </w:rPr>
        <w:instrText>HYPERLINK "Sites.docx" \l "Ana_Interpret_pastoral"</w:instrText>
      </w:r>
      <w:r>
        <w:rPr>
          <w:lang w:val="fr-FR" w:eastAsia="fr-FR"/>
        </w:rPr>
      </w:r>
      <w:r>
        <w:rPr>
          <w:lang w:val="fr-FR" w:eastAsia="fr-FR"/>
        </w:rPr>
        <w:fldChar w:fldCharType="separate"/>
      </w:r>
      <w:r w:rsidRPr="000568BC">
        <w:rPr>
          <w:rStyle w:val="Hyperlink"/>
          <w:lang w:val="fr-FR" w:eastAsia="fr-FR"/>
        </w:rPr>
        <w:t>pastorale</w:t>
      </w:r>
      <w:r>
        <w:rPr>
          <w:lang w:val="fr-FR" w:eastAsia="fr-FR"/>
        </w:rPr>
        <w:fldChar w:fldCharType="end"/>
      </w:r>
    </w:p>
    <w:bookmarkEnd w:id="5481"/>
    <w:p w14:paraId="72A43310" w14:textId="77777777" w:rsidR="000568BC" w:rsidRPr="00265D5E" w:rsidRDefault="000568BC" w:rsidP="00265D5E">
      <w:pPr>
        <w:rPr>
          <w:lang w:val="fr-FR" w:eastAsia="fr-FR"/>
        </w:rPr>
      </w:pPr>
    </w:p>
    <w:p w14:paraId="4A7BB68C" w14:textId="0BDBFDF5" w:rsidR="000152C6" w:rsidRPr="0032190F" w:rsidRDefault="00DC460B" w:rsidP="00265D5E">
      <w:pPr>
        <w:pStyle w:val="Heading5"/>
      </w:pPr>
      <w:bookmarkStart w:id="5482" w:name="Ana_Interpret_proroalpha"/>
      <w:r>
        <w:t>p</w:t>
      </w:r>
      <w:r w:rsidR="000152C6" w:rsidRPr="0032190F">
        <w:t>roto-alphabétique</w:t>
      </w:r>
    </w:p>
    <w:bookmarkEnd w:id="5482"/>
    <w:p w14:paraId="0716FDCB" w14:textId="62AE0943" w:rsidR="000152C6" w:rsidRPr="00DC460B" w:rsidRDefault="00DC460B" w:rsidP="000152C6">
      <w:pPr>
        <w:rPr>
          <w:sz w:val="20"/>
          <w:lang w:val="fr-FR"/>
        </w:rPr>
      </w:pPr>
      <w:r w:rsidRPr="00DC460B">
        <w:rPr>
          <w:sz w:val="20"/>
          <w:lang w:val="fr-FR"/>
        </w:rPr>
        <w:t>proto-écriture</w:t>
      </w:r>
    </w:p>
    <w:p w14:paraId="1CCC3F88" w14:textId="77777777" w:rsidR="00DC460B" w:rsidRPr="0032190F" w:rsidRDefault="00DC460B" w:rsidP="000152C6">
      <w:pPr>
        <w:rPr>
          <w:lang w:val="fr-FR"/>
        </w:rPr>
      </w:pPr>
    </w:p>
    <w:p w14:paraId="1812FB90" w14:textId="06C95125" w:rsidR="000152C6" w:rsidRPr="009771D6" w:rsidRDefault="000152C6" w:rsidP="009771D6">
      <w:pPr>
        <w:rPr>
          <w:lang w:val="fr-FR"/>
        </w:rPr>
      </w:pPr>
      <w:r w:rsidRPr="0032190F">
        <w:rPr>
          <w:lang w:val="fr-FR"/>
        </w:rPr>
        <w:t>L’hypothèse proto-alphabétique</w:t>
      </w:r>
      <w:r w:rsidR="00DC460B">
        <w:rPr>
          <w:lang w:val="fr-FR"/>
        </w:rPr>
        <w:t xml:space="preserve"> </w:t>
      </w:r>
      <w:r w:rsidR="009771D6">
        <w:rPr>
          <w:lang w:val="fr-FR"/>
        </w:rPr>
        <w:t>[</w:t>
      </w:r>
      <w:hyperlink r:id="rId13774" w:anchor="Cul_Ecriture_ProtoEcr" w:history="1">
        <w:r w:rsidR="009771D6" w:rsidRPr="009771D6">
          <w:rPr>
            <w:rStyle w:val="Hyperlink"/>
            <w:lang w:val="fr-FR"/>
          </w:rPr>
          <w:t>proto-écriture</w:t>
        </w:r>
      </w:hyperlink>
      <w:r w:rsidR="009771D6" w:rsidRPr="009771D6">
        <w:rPr>
          <w:lang w:val="fr-FR"/>
        </w:rPr>
        <w:t xml:space="preserve">] </w:t>
      </w:r>
      <w:r w:rsidRPr="0032190F">
        <w:rPr>
          <w:lang w:val="fr-FR"/>
        </w:rPr>
        <w:t>nécessite comme prémisses à son adoptation la reconnaissance d’</w:t>
      </w:r>
      <w:hyperlink r:id="rId13775" w:anchor="Asso_" w:history="1">
        <w:r w:rsidRPr="0032190F">
          <w:rPr>
            <w:rStyle w:val="Hyperlink"/>
            <w:lang w:val="fr-FR"/>
          </w:rPr>
          <w:t>associations volontaires</w:t>
        </w:r>
      </w:hyperlink>
      <w:r w:rsidRPr="0032190F">
        <w:rPr>
          <w:lang w:val="fr-FR"/>
        </w:rPr>
        <w:t xml:space="preserve"> de signes gravés (SS BIB).</w:t>
      </w:r>
    </w:p>
    <w:p w14:paraId="2B497A3D" w14:textId="77777777" w:rsidR="000152C6" w:rsidRPr="0032190F" w:rsidRDefault="000152C6" w:rsidP="000152C6">
      <w:pPr>
        <w:jc w:val="both"/>
        <w:rPr>
          <w:lang w:val="fr-FR"/>
        </w:rPr>
      </w:pPr>
    </w:p>
    <w:p w14:paraId="3CE32F1B" w14:textId="77777777" w:rsidR="000152C6" w:rsidRPr="0032190F" w:rsidRDefault="000152C6" w:rsidP="000152C6">
      <w:pPr>
        <w:rPr>
          <w:lang w:val="fr-FR"/>
        </w:rPr>
      </w:pPr>
      <w:r w:rsidRPr="0032190F">
        <w:rPr>
          <w:lang w:val="fr-FR"/>
        </w:rPr>
        <w:t>Pour E. Fodéré (1821), les gravures du mont Bego s’apparentent à l’écriture punique (in Lumley et al. 2003a p. 627).</w:t>
      </w:r>
    </w:p>
    <w:p w14:paraId="7292FA71" w14:textId="66532409" w:rsidR="000152C6" w:rsidRPr="0032190F" w:rsidRDefault="00000000" w:rsidP="000152C6">
      <w:pPr>
        <w:jc w:val="both"/>
        <w:rPr>
          <w:lang w:val="fr-FR"/>
        </w:rPr>
      </w:pPr>
      <w:hyperlink r:id="rId13776" w:anchor="Aut_Moggridge" w:history="1">
        <w:r w:rsidR="00C03505" w:rsidRPr="00C03505">
          <w:rPr>
            <w:rStyle w:val="Hyperlink"/>
            <w:lang w:val="fr-FR"/>
          </w:rPr>
          <w:t>M</w:t>
        </w:r>
        <w:r w:rsidR="00C03505">
          <w:rPr>
            <w:rStyle w:val="Hyperlink"/>
            <w:lang w:val="fr-FR"/>
          </w:rPr>
          <w:t>. M</w:t>
        </w:r>
        <w:r w:rsidR="00C03505" w:rsidRPr="00C03505">
          <w:rPr>
            <w:rStyle w:val="Hyperlink"/>
            <w:lang w:val="fr-FR"/>
          </w:rPr>
          <w:t>oggridge</w:t>
        </w:r>
      </w:hyperlink>
      <w:r w:rsidR="00C03505" w:rsidRPr="0032190F">
        <w:rPr>
          <w:lang w:val="fr-FR"/>
        </w:rPr>
        <w:t xml:space="preserve"> </w:t>
      </w:r>
      <w:r w:rsidR="000152C6" w:rsidRPr="0032190F">
        <w:rPr>
          <w:lang w:val="fr-FR"/>
        </w:rPr>
        <w:t>(1868), qui avait perçu des associations répétées et des combinaisons différentes (</w:t>
      </w:r>
      <w:r w:rsidR="000152C6" w:rsidRPr="0032190F">
        <w:rPr>
          <w:i/>
          <w:lang w:val="fr-FR"/>
        </w:rPr>
        <w:t>figures are frequently repeated and in different combinations</w:t>
      </w:r>
      <w:r w:rsidR="000152C6" w:rsidRPr="0032190F">
        <w:rPr>
          <w:lang w:val="fr-FR"/>
        </w:rPr>
        <w:t>), les rattachent également à une forme d’écriture hiéroglyphique mais pas à une écriture au sens commun du terme (</w:t>
      </w:r>
      <w:r w:rsidR="000152C6" w:rsidRPr="0032190F">
        <w:rPr>
          <w:i/>
          <w:lang w:val="fr-FR"/>
        </w:rPr>
        <w:t>no writing, in the common acceptation of the word</w:t>
      </w:r>
      <w:r w:rsidR="000152C6" w:rsidRPr="0032190F">
        <w:rPr>
          <w:lang w:val="fr-FR"/>
        </w:rPr>
        <w:t>) (in Lumley et al. 2003a p. 627).</w:t>
      </w:r>
    </w:p>
    <w:p w14:paraId="0B9EC6E0" w14:textId="28EB06A2" w:rsidR="000152C6" w:rsidRPr="0032190F" w:rsidRDefault="00000000" w:rsidP="000152C6">
      <w:pPr>
        <w:jc w:val="both"/>
        <w:rPr>
          <w:lang w:val="fr-FR"/>
        </w:rPr>
      </w:pPr>
      <w:hyperlink r:id="rId13777" w:anchor="Aut_Riviere_Emile" w:history="1">
        <w:r w:rsidR="00BD6A48" w:rsidRPr="00BD6A48">
          <w:rPr>
            <w:rStyle w:val="Hyperlink"/>
            <w:lang w:val="fr-FR"/>
          </w:rPr>
          <w:t>É</w:t>
        </w:r>
        <w:r w:rsidR="00BD6A48">
          <w:rPr>
            <w:rStyle w:val="Hyperlink"/>
            <w:lang w:val="fr-FR"/>
          </w:rPr>
          <w:t xml:space="preserve">. </w:t>
        </w:r>
        <w:r w:rsidR="00BD6A48" w:rsidRPr="00BD6A48">
          <w:rPr>
            <w:rStyle w:val="Hyperlink"/>
            <w:lang w:val="fr-FR"/>
          </w:rPr>
          <w:t>Rivière</w:t>
        </w:r>
      </w:hyperlink>
      <w:r w:rsidR="00BD6A48">
        <w:rPr>
          <w:lang w:val="fr-FR"/>
        </w:rPr>
        <w:t xml:space="preserve"> </w:t>
      </w:r>
      <w:r w:rsidR="000152C6" w:rsidRPr="0032190F">
        <w:rPr>
          <w:lang w:val="fr-FR"/>
        </w:rPr>
        <w:t>parle des gravures du Val d’Enfer comme de bien de signes « hiéroglyphiques ou symboliques » mais écrit également que leur « clef est actuellement inconnue » (Rivière 1878 p. 790).</w:t>
      </w:r>
    </w:p>
    <w:p w14:paraId="654042BC" w14:textId="49BFE7C0" w:rsidR="000152C6" w:rsidRPr="0032190F" w:rsidRDefault="00000000" w:rsidP="000152C6">
      <w:pPr>
        <w:jc w:val="both"/>
        <w:rPr>
          <w:lang w:val="fr-FR"/>
        </w:rPr>
      </w:pPr>
      <w:hyperlink r:id="rId13778" w:anchor="Aut_Conti" w:history="1">
        <w:r w:rsidR="00EC6E67" w:rsidRPr="00EC6E67">
          <w:rPr>
            <w:rStyle w:val="Hyperlink"/>
            <w:lang w:val="fr-FR"/>
          </w:rPr>
          <w:t>C. Conti</w:t>
        </w:r>
      </w:hyperlink>
      <w:r w:rsidR="00EC6E67" w:rsidRPr="0032190F">
        <w:rPr>
          <w:lang w:val="fr-FR"/>
        </w:rPr>
        <w:t xml:space="preserve"> </w:t>
      </w:r>
      <w:r w:rsidR="000152C6" w:rsidRPr="0032190F">
        <w:rPr>
          <w:lang w:val="fr-FR"/>
        </w:rPr>
        <w:t xml:space="preserve">publie une figure faisant correspondre les gravures du Bego a des lettres d’un alphabet primitif (Conti 1971 fig. 7 pl. XI). </w:t>
      </w:r>
    </w:p>
    <w:p w14:paraId="6D4D0B73" w14:textId="77777777" w:rsidR="000152C6" w:rsidRPr="0032190F" w:rsidRDefault="000152C6" w:rsidP="000152C6">
      <w:pPr>
        <w:jc w:val="both"/>
        <w:rPr>
          <w:lang w:val="fr-FR"/>
        </w:rPr>
      </w:pPr>
      <w:r w:rsidRPr="0032190F">
        <w:rPr>
          <w:lang w:val="fr-FR"/>
        </w:rPr>
        <w:t>Proto-alphabétique (BIB 256 ( ?) p. 18). « [...] l’ensemble des gravures du mont Bego est un récit cosmogonique indo-européen. » (Yves Coppens, préface à Masson 1993, p. 2).</w:t>
      </w:r>
    </w:p>
    <w:p w14:paraId="3FBD1CDC" w14:textId="335081B9" w:rsidR="000152C6" w:rsidRPr="0032190F" w:rsidRDefault="000152C6" w:rsidP="000152C6">
      <w:pPr>
        <w:jc w:val="both"/>
        <w:rPr>
          <w:lang w:val="fr-FR"/>
        </w:rPr>
      </w:pPr>
      <w:r w:rsidRPr="0032190F">
        <w:rPr>
          <w:lang w:val="fr-FR"/>
        </w:rPr>
        <w:t xml:space="preserve">Dès 1994, H. de Lumley, A. Echassoux et T. Serres comparaient certaines gravures à des signes appartenant au Linéaire A du Minoen moyen daté de 2200-1600 av. J.-C. (Lumley et al. 1994 p. 89, 140 et fig. 52). Ces mêmes auteurs (1997) comparent les zigzags portés par les Personnages aux signes hiéroglyphiques, au </w:t>
      </w:r>
      <w:hyperlink r:id="rId13779" w:anchor="Cul_Ecriture_ProtoSin" w:history="1">
        <w:r w:rsidR="00F22C48" w:rsidRPr="00F22C48">
          <w:rPr>
            <w:rStyle w:val="Hyperlink"/>
            <w:lang w:val="fr-FR"/>
          </w:rPr>
          <w:t>proto-sinaïque</w:t>
        </w:r>
      </w:hyperlink>
      <w:r w:rsidRPr="0032190F">
        <w:rPr>
          <w:lang w:val="fr-FR"/>
        </w:rPr>
        <w:t xml:space="preserve">, au cananéen classique, au phénicien, au crétois et à d’autres écritures du Bassin méditerranéen. </w:t>
      </w:r>
    </w:p>
    <w:p w14:paraId="5508F4EB" w14:textId="77777777" w:rsidR="000152C6" w:rsidRPr="0032190F" w:rsidRDefault="000152C6" w:rsidP="000152C6">
      <w:pPr>
        <w:jc w:val="both"/>
        <w:rPr>
          <w:lang w:val="fr-FR"/>
        </w:rPr>
      </w:pPr>
      <w:r w:rsidRPr="0032190F">
        <w:rPr>
          <w:lang w:val="fr-FR"/>
        </w:rPr>
        <w:t>En 2003, Lumley et al. écrivent : « A chaque époque de sa fréquentation protohistorique, le mont Bego ne fut peut-être pas gravé par tout un peuple instruit à l’écriture telle que nous l’entendons, mais certainement par des scribes, des initiés, des prêtres peut-être, capables de transcrire sur la roche les idées fondamentales de leur groupe » (Lumley et al. 2003a p. 629).</w:t>
      </w:r>
    </w:p>
    <w:p w14:paraId="53A8C2C5" w14:textId="77777777" w:rsidR="000152C6" w:rsidRPr="0032190F" w:rsidRDefault="000152C6" w:rsidP="000152C6">
      <w:pPr>
        <w:jc w:val="both"/>
        <w:rPr>
          <w:lang w:val="fr-FR"/>
        </w:rPr>
      </w:pPr>
      <w:r w:rsidRPr="0032190F">
        <w:rPr>
          <w:lang w:val="fr-FR"/>
        </w:rPr>
        <w:lastRenderedPageBreak/>
        <w:t xml:space="preserve">En 2011, H. de Lumley et A. Echassoux écriront à propos des gravures mont Bego que ce sont « avec les inscriptions pictographiques de la région de Sumer dès 3300 ans av. J.-C. ou les inscriptions hiéroglyphique égyptiennes de la vallée du Nil dès 3200 av. J.-C., les plus anciennes formes d’écritures de l’histoire de l’humanité » (BIB 1450 p. 11). « Isolés ou le plus souvent inscrits selon des associations significatives, des constructions, des séquences récurrentes ou des compositions, ils correspondent en quelque sorte à une proto-écriture ou plutôt à un </w:t>
      </w:r>
      <w:r w:rsidRPr="0032190F">
        <w:rPr>
          <w:rFonts w:ascii="Arial" w:hAnsi="Arial" w:cs="Arial"/>
          <w:lang w:val="fr-FR"/>
        </w:rPr>
        <w:t>“</w:t>
      </w:r>
      <w:r w:rsidRPr="0032190F">
        <w:rPr>
          <w:i/>
          <w:lang w:val="fr-FR"/>
        </w:rPr>
        <w:t>avant-courrier de l’écriture</w:t>
      </w:r>
      <w:r w:rsidRPr="0032190F">
        <w:rPr>
          <w:rFonts w:ascii="Arial" w:hAnsi="Arial" w:cs="Arial"/>
          <w:lang w:val="fr-FR"/>
        </w:rPr>
        <w:t>”</w:t>
      </w:r>
      <w:r w:rsidRPr="0032190F">
        <w:rPr>
          <w:lang w:val="fr-FR"/>
        </w:rPr>
        <w:t xml:space="preserve"> selon la désignation de I. J. Gelb, un théoricien et historien de l’écriture (I.J. Gelb, 1973) » (BIB 1450 p. 36). Toujours selon ces auteurs, les gravures, « correspondent à un système de proto-écriture idéographique qui n’est probablement pas sans lien avec bien des écritures du bassin méditerranéen oriental et qui est en relation avec le bruit de fond de la pensée méditerranéenne »  (BIB 1450 p. 36).</w:t>
      </w:r>
    </w:p>
    <w:p w14:paraId="0C44F2E2" w14:textId="5A5F1970" w:rsidR="000152C6" w:rsidRPr="0032190F" w:rsidRDefault="000152C6" w:rsidP="00265D5E">
      <w:pPr>
        <w:pStyle w:val="Heading5"/>
      </w:pPr>
      <w:r w:rsidRPr="0032190F">
        <w:t>astronomique</w:t>
      </w:r>
    </w:p>
    <w:p w14:paraId="4C26907B" w14:textId="77777777" w:rsidR="000152C6" w:rsidRPr="0032190F" w:rsidRDefault="000152C6" w:rsidP="000152C6">
      <w:pPr>
        <w:rPr>
          <w:lang w:val="fr-FR"/>
        </w:rPr>
      </w:pPr>
    </w:p>
    <w:p w14:paraId="7E81AA5A" w14:textId="77777777" w:rsidR="000152C6" w:rsidRPr="0032190F" w:rsidRDefault="000152C6" w:rsidP="000152C6">
      <w:pPr>
        <w:jc w:val="both"/>
        <w:rPr>
          <w:lang w:val="fr-FR"/>
        </w:rPr>
      </w:pPr>
      <w:r w:rsidRPr="0032190F">
        <w:rPr>
          <w:lang w:val="fr-FR"/>
        </w:rPr>
        <w:t>Paul Verdier, s’appuyant également sur la toponymie, voit dans le site archéologique un ensemble géographiquement « orienté », ce qui constitue la première nécessité d’un temple au sens étymologique  (BIB 1366).</w:t>
      </w:r>
    </w:p>
    <w:p w14:paraId="4F713F92" w14:textId="1B1EF01C" w:rsidR="000152C6" w:rsidRPr="0032190F" w:rsidRDefault="000152C6" w:rsidP="000152C6">
      <w:pPr>
        <w:jc w:val="both"/>
        <w:rPr>
          <w:lang w:val="fr-FR"/>
        </w:rPr>
      </w:pPr>
      <w:r w:rsidRPr="0032190F">
        <w:rPr>
          <w:lang w:val="fr-FR"/>
        </w:rPr>
        <w:t xml:space="preserve">C. Jègues en s’appuyant sur quelques roches dont </w:t>
      </w:r>
      <w:hyperlink r:id="rId13780" w:anchor="Desc_ZIVGIIIR16D" w:history="1">
        <w:r w:rsidRPr="0032190F">
          <w:rPr>
            <w:rStyle w:val="Hyperlink"/>
            <w:lang w:val="fr-FR"/>
          </w:rPr>
          <w:t>HBZZ</w:t>
        </w:r>
      </w:hyperlink>
      <w:r w:rsidRPr="0032190F">
        <w:rPr>
          <w:lang w:val="fr-FR"/>
        </w:rPr>
        <w:t xml:space="preserve">, </w:t>
      </w:r>
      <w:hyperlink r:id="rId13781" w:anchor="Desc_ZXIG0R1" w:history="1">
        <w:r w:rsidRPr="0032190F">
          <w:rPr>
            <w:rStyle w:val="Hyperlink"/>
            <w:i/>
            <w:lang w:val="fr-FR"/>
          </w:rPr>
          <w:t>l’Autel</w:t>
        </w:r>
      </w:hyperlink>
      <w:r w:rsidRPr="0032190F">
        <w:rPr>
          <w:lang w:val="fr-FR"/>
        </w:rPr>
        <w:t xml:space="preserve">, le </w:t>
      </w:r>
      <w:hyperlink r:id="rId13782" w:anchor="Desc_ZVIIGIR8" w:history="1">
        <w:r w:rsidRPr="0032190F">
          <w:rPr>
            <w:rStyle w:val="Hyperlink"/>
            <w:i/>
            <w:lang w:val="fr-FR"/>
          </w:rPr>
          <w:t>Chef de Tribu</w:t>
        </w:r>
      </w:hyperlink>
      <w:r w:rsidRPr="0032190F">
        <w:rPr>
          <w:lang w:val="fr-FR"/>
        </w:rPr>
        <w:t xml:space="preserve"> et la </w:t>
      </w:r>
      <w:hyperlink r:id="rId13783" w:anchor="Desc_ZVIGIIR7A" w:history="1">
        <w:r w:rsidRPr="0032190F">
          <w:rPr>
            <w:rStyle w:val="Hyperlink"/>
            <w:i/>
            <w:lang w:val="fr-FR"/>
          </w:rPr>
          <w:t>Roche de la Rouelle</w:t>
        </w:r>
      </w:hyperlink>
      <w:r w:rsidRPr="0032190F">
        <w:rPr>
          <w:lang w:val="fr-FR"/>
        </w:rPr>
        <w:t>, pense pouvoir dater précisément la réalisation de certaines roches commémoratives d’éphémérides (BIB 1363). Selon elle, la vallée des Merveilles est nord-sud (BIB 1363 p. 300, 375), ce qu’elle n’est pas (SS BIB).</w:t>
      </w:r>
    </w:p>
    <w:p w14:paraId="46A0AE10" w14:textId="77777777" w:rsidR="000152C6" w:rsidRPr="0032190F" w:rsidRDefault="000152C6" w:rsidP="000152C6">
      <w:pPr>
        <w:jc w:val="both"/>
        <w:rPr>
          <w:lang w:val="fr-FR"/>
        </w:rPr>
      </w:pPr>
      <w:r w:rsidRPr="0032190F">
        <w:rPr>
          <w:lang w:val="fr-FR"/>
        </w:rPr>
        <w:t>L’ethno-astronome intitule un chapitre : «  Alignement de la Roche de l’Autel, du Chef de Tribu et de la Rouelle » et écrit qu’ « Il existe un lien entre la roche de « l’Autel », le « Chef de Tribu » et la « Rouelle ». Elles sont dans le même alignement nord-sud (BIB 1363 p. 488) :</w:t>
      </w:r>
    </w:p>
    <w:p w14:paraId="1D42767A" w14:textId="211C6C07" w:rsidR="000152C6" w:rsidRPr="0032190F" w:rsidRDefault="000152C6" w:rsidP="000152C6">
      <w:pPr>
        <w:jc w:val="both"/>
        <w:rPr>
          <w:lang w:val="fr-FR"/>
        </w:rPr>
      </w:pPr>
      <w:r w:rsidRPr="0032190F">
        <w:rPr>
          <w:lang w:val="fr-FR"/>
        </w:rPr>
        <w:tab/>
        <w:t xml:space="preserve">- alignement nord-sud entre le bloc erratique de l’Autel et la </w:t>
      </w:r>
      <w:hyperlink r:id="rId13784" w:anchor="Sit_Lacs_Cime" w:history="1">
        <w:r w:rsidRPr="0032190F">
          <w:rPr>
            <w:rStyle w:val="Hyperlink"/>
            <w:lang w:val="fr-FR"/>
          </w:rPr>
          <w:t>cime des Lacs</w:t>
        </w:r>
      </w:hyperlink>
      <w:r w:rsidRPr="0032190F">
        <w:rPr>
          <w:lang w:val="fr-FR"/>
        </w:rPr>
        <w:t>(BIB 1363 p. 377)</w:t>
      </w:r>
    </w:p>
    <w:p w14:paraId="19C7F7EB" w14:textId="77777777" w:rsidR="000152C6" w:rsidRPr="0032190F" w:rsidRDefault="000152C6" w:rsidP="000152C6">
      <w:pPr>
        <w:ind w:left="454"/>
        <w:jc w:val="both"/>
        <w:rPr>
          <w:lang w:val="fr-FR"/>
        </w:rPr>
      </w:pPr>
      <w:r w:rsidRPr="0032190F">
        <w:rPr>
          <w:lang w:val="fr-FR"/>
        </w:rPr>
        <w:t>- pour aller de la Stèle du chef de Tribu au bloc erratique de l’Autel : « suivre la polaire » (BIB 1363 p. 417).</w:t>
      </w:r>
    </w:p>
    <w:p w14:paraId="277EC4CB" w14:textId="77777777" w:rsidR="000152C6" w:rsidRPr="0032190F" w:rsidRDefault="000152C6" w:rsidP="000152C6">
      <w:pPr>
        <w:jc w:val="both"/>
        <w:rPr>
          <w:lang w:val="fr-FR"/>
        </w:rPr>
      </w:pPr>
      <w:r w:rsidRPr="0032190F">
        <w:rPr>
          <w:lang w:val="fr-FR"/>
        </w:rPr>
        <w:t xml:space="preserve">Primo, l’alignement des trois roches n’existe pas, secondo leur cone n’est pas nord-sud (SS BIB). </w:t>
      </w:r>
    </w:p>
    <w:p w14:paraId="45507218" w14:textId="77777777" w:rsidR="000152C6" w:rsidRPr="0032190F" w:rsidRDefault="000152C6" w:rsidP="000152C6">
      <w:pPr>
        <w:jc w:val="both"/>
        <w:rPr>
          <w:lang w:val="fr-FR"/>
        </w:rPr>
      </w:pPr>
      <w:r w:rsidRPr="0032190F">
        <w:rPr>
          <w:lang w:val="fr-FR"/>
        </w:rPr>
        <w:t>De ses observations (</w:t>
      </w:r>
      <w:r w:rsidRPr="0032190F">
        <w:rPr>
          <w:i/>
          <w:lang w:val="fr-FR"/>
        </w:rPr>
        <w:t>Chef de Tribu</w:t>
      </w:r>
      <w:r w:rsidRPr="0032190F">
        <w:rPr>
          <w:lang w:val="fr-FR"/>
        </w:rPr>
        <w:t xml:space="preserve">, </w:t>
      </w:r>
      <w:r w:rsidRPr="0032190F">
        <w:rPr>
          <w:i/>
          <w:lang w:val="fr-FR"/>
        </w:rPr>
        <w:t>Autel</w:t>
      </w:r>
      <w:r w:rsidRPr="0032190F">
        <w:rPr>
          <w:lang w:val="fr-FR"/>
        </w:rPr>
        <w:t xml:space="preserve">, </w:t>
      </w:r>
      <w:r w:rsidRPr="0032190F">
        <w:rPr>
          <w:i/>
          <w:lang w:val="fr-FR"/>
        </w:rPr>
        <w:t>Rouelle</w:t>
      </w:r>
      <w:r w:rsidRPr="0032190F">
        <w:rPr>
          <w:lang w:val="fr-FR"/>
        </w:rPr>
        <w:t>, etc.), C. Jègues fait l’hypothèse que « le méridien était calculé » (BIB 1363 p. 488). Elle écrit plus tard que « Des coordonnées telles que le méridien, l’équateure céleste, le point vernal, l’écliptique, le pôle céleste, la hauteur des astres étaient repérées, utilisées en ce lieu [la vallée] » (BIB 1454 p. 57). Elle avoue qu’ « il [lui] semblait tout d’abord impensable de trouver une trace de connaissance du méridien, à cette époque de l’âge du Bronze ancien. Les textes anciens des Sumériens parlaient des parallèles, de l’équateur, du pôle nord, mais ne faisaient aucune allusion aux méridiens » (BIB 1454 p. 375)</w:t>
      </w:r>
    </w:p>
    <w:p w14:paraId="3A35CE19" w14:textId="3576258D" w:rsidR="000152C6" w:rsidRPr="0032190F" w:rsidRDefault="000152C6" w:rsidP="000152C6">
      <w:pPr>
        <w:rPr>
          <w:lang w:val="fr-FR"/>
        </w:rPr>
      </w:pPr>
      <w:r w:rsidRPr="0032190F">
        <w:rPr>
          <w:lang w:val="fr-FR"/>
        </w:rPr>
        <w:t xml:space="preserve">J. Magail pense avoir retrouvé un calendrier dans la roche </w:t>
      </w:r>
      <w:hyperlink r:id="rId13785" w:anchor="Desc_ZIVGIIR19" w:history="1">
        <w:r w:rsidRPr="0032190F">
          <w:rPr>
            <w:rStyle w:val="Hyperlink"/>
            <w:i/>
            <w:lang w:val="fr-FR"/>
          </w:rPr>
          <w:t>Roche du corniforme aux cornes bifides et des quatre paires de corniformes</w:t>
        </w:r>
      </w:hyperlink>
      <w:r w:rsidRPr="0032190F">
        <w:rPr>
          <w:lang w:val="fr-FR"/>
        </w:rPr>
        <w:t xml:space="preserve">et une date « calendaire » indiqué par les gravures de poignards sur la </w:t>
      </w:r>
      <w:hyperlink r:id="rId13786" w:anchor="Desc_ZIXGIIR4" w:history="1">
        <w:r w:rsidRPr="0032190F">
          <w:rPr>
            <w:rStyle w:val="Hyperlink"/>
            <w:i/>
            <w:lang w:val="fr-FR"/>
          </w:rPr>
          <w:t>Roche de la Danseuse</w:t>
        </w:r>
      </w:hyperlink>
      <w:r w:rsidRPr="0032190F">
        <w:rPr>
          <w:lang w:val="fr-FR"/>
        </w:rPr>
        <w:t>.</w:t>
      </w:r>
    </w:p>
    <w:p w14:paraId="3D306495" w14:textId="58F19CF1" w:rsidR="000152C6" w:rsidRPr="0032190F" w:rsidRDefault="000152C6" w:rsidP="000152C6">
      <w:pPr>
        <w:jc w:val="both"/>
        <w:rPr>
          <w:lang w:val="fr-FR"/>
        </w:rPr>
      </w:pPr>
      <w:r w:rsidRPr="0032190F">
        <w:rPr>
          <w:lang w:val="fr-FR"/>
        </w:rPr>
        <w:t>Plus généralement, C. Jègues (</w:t>
      </w:r>
      <w:hyperlink r:id="rId13787" w:anchor="Desc_ZVIIGIR8" w:history="1">
        <w:r w:rsidRPr="0032190F">
          <w:rPr>
            <w:rStyle w:val="Hyperlink"/>
            <w:i/>
            <w:lang w:val="fr-FR"/>
          </w:rPr>
          <w:t>Chef de Tribu</w:t>
        </w:r>
      </w:hyperlink>
      <w:r w:rsidRPr="0032190F">
        <w:rPr>
          <w:lang w:val="fr-FR"/>
        </w:rPr>
        <w:t>,</w:t>
      </w:r>
      <w:hyperlink r:id="rId13788" w:anchor="Desc_ZIVGIIIR16D" w:history="1">
        <w:r w:rsidRPr="0032190F">
          <w:rPr>
            <w:rStyle w:val="Hyperlink"/>
            <w:lang w:val="fr-FR"/>
          </w:rPr>
          <w:t>HBZZ</w:t>
        </w:r>
      </w:hyperlink>
      <w:r w:rsidRPr="0032190F">
        <w:rPr>
          <w:lang w:val="fr-FR"/>
        </w:rPr>
        <w:t>) et J. Magail (</w:t>
      </w:r>
      <w:hyperlink r:id="rId13789" w:anchor="Desc_ZIVGIIR19" w:history="1">
        <w:r w:rsidRPr="0032190F">
          <w:rPr>
            <w:rStyle w:val="Hyperlink"/>
            <w:i/>
            <w:lang w:val="fr-FR"/>
          </w:rPr>
          <w:t xml:space="preserve">Roche du corniforme aux cornes bifides et des quatre paires de </w:t>
        </w:r>
        <w:r w:rsidRPr="0032190F">
          <w:rPr>
            <w:rStyle w:val="Hyperlink"/>
            <w:lang w:val="fr-FR"/>
          </w:rPr>
          <w:t>corniformes</w:t>
        </w:r>
      </w:hyperlink>
      <w:r w:rsidRPr="0032190F">
        <w:rPr>
          <w:lang w:val="fr-FR"/>
        </w:rPr>
        <w:t>) proposent tous deux que des aménagements ont été réalisés sur les roches (SS BIB). Pour ces mêmes roches, l’idée de placer un gnomon sur le haut de la roches est commune au deux chercheurs (SS BIB)</w:t>
      </w:r>
    </w:p>
    <w:p w14:paraId="048F7742" w14:textId="2D01FCDA" w:rsidR="000152C6" w:rsidRPr="0032190F" w:rsidRDefault="009D6D33" w:rsidP="00265D5E">
      <w:pPr>
        <w:pStyle w:val="Heading5"/>
      </w:pPr>
      <w:r>
        <w:t>r</w:t>
      </w:r>
      <w:r w:rsidR="000152C6" w:rsidRPr="0032190F">
        <w:t>eligieux</w:t>
      </w:r>
    </w:p>
    <w:p w14:paraId="0EDECB43" w14:textId="77777777" w:rsidR="000152C6" w:rsidRPr="0032190F" w:rsidRDefault="000152C6" w:rsidP="000152C6">
      <w:pPr>
        <w:rPr>
          <w:lang w:val="fr-FR"/>
        </w:rPr>
      </w:pPr>
    </w:p>
    <w:p w14:paraId="14288A3B" w14:textId="404E0FB0" w:rsidR="000152C6" w:rsidRPr="0032190F" w:rsidRDefault="000152C6" w:rsidP="000152C6">
      <w:pPr>
        <w:jc w:val="both"/>
        <w:rPr>
          <w:lang w:val="fr-FR"/>
        </w:rPr>
      </w:pPr>
      <w:r w:rsidRPr="0032190F">
        <w:rPr>
          <w:lang w:val="fr-FR"/>
        </w:rPr>
        <w:t xml:space="preserve">Pour E. Blanc (1878), les sculpteurs (sic) auraient été impressionés par l’aspect divin de la montagne et des orages (rapporté par </w:t>
      </w:r>
      <w:hyperlink r:id="rId13790" w:anchor="Aut_Bicknell" w:history="1">
        <w:r w:rsidR="00AA7ACB" w:rsidRPr="00AE78AA">
          <w:rPr>
            <w:rStyle w:val="Hyperlink"/>
            <w:lang w:val="fr-FR"/>
          </w:rPr>
          <w:t>Bicknell</w:t>
        </w:r>
      </w:hyperlink>
      <w:r w:rsidR="00AA7ACB">
        <w:rPr>
          <w:rStyle w:val="Hyperlink"/>
          <w:color w:val="auto"/>
          <w:u w:val="none"/>
          <w:lang w:val="fr-FR"/>
        </w:rPr>
        <w:t xml:space="preserve">, </w:t>
      </w:r>
      <w:r w:rsidRPr="0032190F">
        <w:rPr>
          <w:lang w:val="fr-FR"/>
        </w:rPr>
        <w:t>1913 p. 85). De même, pour Bicknell il s’agit du culte du mont Bego du fait de sa silhouette massive et triangulaire, son caractère orageux (BIB 420 p. 85).</w:t>
      </w:r>
    </w:p>
    <w:p w14:paraId="724BB872" w14:textId="0DBC9A46" w:rsidR="000152C6" w:rsidRPr="0038356E" w:rsidRDefault="000152C6" w:rsidP="000152C6">
      <w:pPr>
        <w:jc w:val="both"/>
        <w:rPr>
          <w:lang w:val="it-IT"/>
        </w:rPr>
      </w:pPr>
      <w:r w:rsidRPr="0032190F">
        <w:rPr>
          <w:lang w:val="fr-FR"/>
        </w:rPr>
        <w:lastRenderedPageBreak/>
        <w:t xml:space="preserve">Culte taurin et de la montagne, des armes et du Soleil (Conti 1939) (BIB 1246 p. 17). </w:t>
      </w:r>
      <w:r w:rsidRPr="0038356E">
        <w:rPr>
          <w:lang w:val="it-IT"/>
        </w:rPr>
        <w:t>Pour Conti (1940) « Divinisation de la montagne » (BIB 1245 p. 3)</w:t>
      </w:r>
      <w:r>
        <w:rPr>
          <w:lang w:val="it-IT"/>
        </w:rPr>
        <w:t xml:space="preserve">. </w:t>
      </w:r>
      <w:hyperlink r:id="rId13791" w:anchor="Aut_Conti" w:history="1">
        <w:r w:rsidR="00EC6E67" w:rsidRPr="00EC6E67">
          <w:rPr>
            <w:rStyle w:val="Hyperlink"/>
            <w:lang w:val="fr-FR"/>
          </w:rPr>
          <w:t>Conti</w:t>
        </w:r>
      </w:hyperlink>
      <w:r w:rsidR="00EC6E67" w:rsidRPr="0032190F">
        <w:rPr>
          <w:lang w:val="fr-FR"/>
        </w:rPr>
        <w:t xml:space="preserve"> </w:t>
      </w:r>
      <w:r w:rsidRPr="0038356E">
        <w:rPr>
          <w:lang w:val="it-IT"/>
        </w:rPr>
        <w:t>interpréte certaines structures comme des édifices religieux : « </w:t>
      </w:r>
      <w:r w:rsidRPr="0038356E">
        <w:rPr>
          <w:i/>
          <w:lang w:val="it-IT"/>
        </w:rPr>
        <w:t>Nella conca dei Laghi Lunghi furono rivelate teorie di muretti a secco, tipo « allée », probabili luoghi di riunioni per funzioni religiose</w:t>
      </w:r>
      <w:r w:rsidRPr="0038356E">
        <w:rPr>
          <w:lang w:val="it-IT"/>
        </w:rPr>
        <w:t> » (BIB 1245 p. 7)</w:t>
      </w:r>
    </w:p>
    <w:p w14:paraId="5DEFE466" w14:textId="77777777" w:rsidR="000152C6" w:rsidRPr="0038356E" w:rsidRDefault="000152C6" w:rsidP="000152C6">
      <w:pPr>
        <w:jc w:val="both"/>
        <w:rPr>
          <w:lang w:val="it-IT"/>
        </w:rPr>
      </w:pPr>
      <w:r w:rsidRPr="0032190F">
        <w:rPr>
          <w:lang w:val="fr-FR"/>
        </w:rPr>
        <w:t xml:space="preserve">Barocelli (1939) fait des rapprochements pour certaines roches avec le monde égéen et nugharique (BIB 1246 p. 17). </w:t>
      </w:r>
    </w:p>
    <w:p w14:paraId="571A07FA" w14:textId="77777777" w:rsidR="000152C6" w:rsidRPr="0038356E" w:rsidRDefault="000152C6" w:rsidP="000152C6">
      <w:pPr>
        <w:jc w:val="both"/>
        <w:rPr>
          <w:lang w:val="it-IT"/>
        </w:rPr>
      </w:pPr>
      <w:r w:rsidRPr="0038356E">
        <w:rPr>
          <w:lang w:val="it-IT"/>
        </w:rPr>
        <w:t xml:space="preserve">Pour </w:t>
      </w:r>
      <w:r>
        <w:rPr>
          <w:lang w:val="it-IT"/>
        </w:rPr>
        <w:t xml:space="preserve">G. </w:t>
      </w:r>
      <w:r w:rsidRPr="0038356E">
        <w:rPr>
          <w:lang w:val="it-IT"/>
        </w:rPr>
        <w:t>Marro (1947) : « </w:t>
      </w:r>
      <w:r w:rsidRPr="0038356E">
        <w:rPr>
          <w:i/>
          <w:lang w:val="it-IT"/>
        </w:rPr>
        <w:t>conveniamo pertanto che quel primitivo sia stato condotto a stabilire quale grande santuario il Monte Bego in grazio della effetiva notevole frequenza della caduta del fulmine</w:t>
      </w:r>
      <w:r w:rsidRPr="0038356E">
        <w:rPr>
          <w:lang w:val="it-IT"/>
        </w:rPr>
        <w:t> » (in BIB 917 p. 266)</w:t>
      </w:r>
    </w:p>
    <w:p w14:paraId="1CB0E361" w14:textId="17771FE9" w:rsidR="000152C6" w:rsidRPr="0032190F" w:rsidRDefault="000152C6" w:rsidP="000152C6">
      <w:pPr>
        <w:jc w:val="both"/>
        <w:rPr>
          <w:lang w:val="fr-FR"/>
        </w:rPr>
      </w:pPr>
      <w:r w:rsidRPr="0032190F">
        <w:rPr>
          <w:lang w:val="fr-FR"/>
        </w:rPr>
        <w:t xml:space="preserve">Pour </w:t>
      </w:r>
      <w:hyperlink r:id="rId13792" w:anchor="Aut_Lamboglia" w:history="1">
        <w:r w:rsidR="00FE2E58" w:rsidRPr="00BB6137">
          <w:rPr>
            <w:rStyle w:val="Hyperlink"/>
            <w:lang w:val="fr-FR"/>
          </w:rPr>
          <w:t>Lamboglia</w:t>
        </w:r>
      </w:hyperlink>
      <w:r w:rsidR="00FE2E58" w:rsidRPr="0032190F">
        <w:rPr>
          <w:lang w:val="fr-FR"/>
        </w:rPr>
        <w:t xml:space="preserve"> </w:t>
      </w:r>
      <w:r w:rsidRPr="0032190F">
        <w:rPr>
          <w:lang w:val="fr-FR"/>
        </w:rPr>
        <w:t>(1939) les gravures sont des offrandes symboliques (BIB 1248 p. 35). Pour le même auteur (Lamboglia 1947), l’interprétation, qu’il pense admise par tous, est que ces gravures ont une signification religieuse. Il s’agit d’un culte topique, ritualisé, tel que ceux adressé aux montagnes peut-être ici lié aux orages. Dispersées autour du Bego, elles s’assimilent aux dépôts votifs qui ont lieux dès l’Enéolithique, qui auront leur apogée au cours de l’âge du Bronze et qui se poursuivront durant le premier âge du Fer  (BIB 1247 p. 9 et suiv.).</w:t>
      </w:r>
    </w:p>
    <w:p w14:paraId="490FC6BF" w14:textId="77777777" w:rsidR="000152C6" w:rsidRPr="0032190F" w:rsidRDefault="000152C6" w:rsidP="000152C6">
      <w:pPr>
        <w:jc w:val="both"/>
        <w:rPr>
          <w:lang w:val="fr-FR"/>
        </w:rPr>
      </w:pPr>
      <w:r w:rsidRPr="0032190F">
        <w:rPr>
          <w:lang w:val="fr-FR"/>
        </w:rPr>
        <w:t>« Ce culte était rendu et symbolisé sous une image tauriforme, car une bonne moitié des gravures observées représentent des cornes de taureau » (Lamboglia 1947 p. 640).</w:t>
      </w:r>
    </w:p>
    <w:p w14:paraId="7D48644D" w14:textId="77777777" w:rsidR="000152C6" w:rsidRPr="0032190F" w:rsidRDefault="000152C6" w:rsidP="000152C6">
      <w:pPr>
        <w:jc w:val="both"/>
        <w:rPr>
          <w:lang w:val="fr-FR"/>
        </w:rPr>
      </w:pPr>
      <w:r w:rsidRPr="0032190F">
        <w:rPr>
          <w:lang w:val="fr-FR"/>
        </w:rPr>
        <w:t>E. Masson intitule son chapitre de fin d’ouvrage « Restitution du chemin processionnel » (Masson 1993 p. 119), en 12 étapes/stations :</w:t>
      </w:r>
    </w:p>
    <w:p w14:paraId="5D3CD2C9" w14:textId="77777777" w:rsidR="000152C6" w:rsidRPr="0032190F" w:rsidRDefault="000152C6" w:rsidP="000152C6">
      <w:pPr>
        <w:ind w:left="540"/>
        <w:jc w:val="both"/>
        <w:rPr>
          <w:lang w:val="fr-FR"/>
        </w:rPr>
      </w:pPr>
      <w:r w:rsidRPr="0032190F">
        <w:rPr>
          <w:lang w:val="fr-FR"/>
        </w:rPr>
        <w:t>1. Départ qui « ne pouvait être ailleurs que sur le petit plateau entre le lac long supérieur, le c Fourca et le lac Mouton » (Masson 1993 p. 119)</w:t>
      </w:r>
    </w:p>
    <w:p w14:paraId="016F49C2" w14:textId="4582CF11" w:rsidR="000152C6" w:rsidRPr="0032190F" w:rsidRDefault="000152C6" w:rsidP="000152C6">
      <w:pPr>
        <w:ind w:left="540"/>
        <w:jc w:val="both"/>
        <w:rPr>
          <w:lang w:val="fr-FR"/>
        </w:rPr>
      </w:pPr>
      <w:r w:rsidRPr="0032190F">
        <w:rPr>
          <w:lang w:val="fr-FR"/>
        </w:rPr>
        <w:t>2. Les initiés « maitres des cérémonies » devaient alors emprunter le chemin jusqu’au grand poignard (</w:t>
      </w:r>
      <w:hyperlink r:id="rId13793" w:anchor="Desc_ZIIIGIR7" w:history="1">
        <w:r w:rsidRPr="0032190F">
          <w:rPr>
            <w:rStyle w:val="Hyperlink"/>
            <w:i/>
            <w:lang w:val="fr-FR"/>
          </w:rPr>
          <w:t>Roche du grand poignard</w:t>
        </w:r>
      </w:hyperlink>
      <w:r w:rsidRPr="0032190F">
        <w:rPr>
          <w:lang w:val="fr-FR"/>
        </w:rPr>
        <w:t>), pour les « pélerins » un sentier qui longe le massif triangulaire en direction de l’Arpette. On notera que E. Masson avait avec clairvoyance prédit que des « prospections attentives (...) devraient révéler d’une manière ou d’une autre, quelques traces matérielles d’un culte et des rites associés à celui-ci » (Masson 1993 p. 120). La découverte de « stylos néolithiques » (cf. BSR 20**) lui a donné raison (toujours d’après elle) (SS BIB).</w:t>
      </w:r>
    </w:p>
    <w:p w14:paraId="256D37B3" w14:textId="3E2D1A70" w:rsidR="000152C6" w:rsidRPr="0032190F" w:rsidRDefault="000152C6" w:rsidP="000152C6">
      <w:pPr>
        <w:ind w:left="540"/>
        <w:jc w:val="both"/>
        <w:rPr>
          <w:lang w:val="fr-FR"/>
        </w:rPr>
      </w:pPr>
      <w:r w:rsidRPr="0032190F">
        <w:rPr>
          <w:lang w:val="fr-FR"/>
        </w:rPr>
        <w:t>3. La présence d’une « hache-indicatrice » (</w:t>
      </w:r>
      <w:hyperlink r:id="rId13794" w:anchor="Desc_ZIVGVR14alpha" w:history="1">
        <w:r w:rsidRPr="0032190F">
          <w:rPr>
            <w:rStyle w:val="Hyperlink"/>
            <w:i/>
            <w:lang w:val="fr-FR"/>
          </w:rPr>
          <w:t>Roche de la hache contestable</w:t>
        </w:r>
      </w:hyperlink>
      <w:r w:rsidRPr="0032190F">
        <w:rPr>
          <w:i/>
          <w:lang w:val="fr-FR"/>
        </w:rPr>
        <w:t>)</w:t>
      </w:r>
      <w:r w:rsidRPr="0032190F">
        <w:rPr>
          <w:lang w:val="fr-FR"/>
        </w:rPr>
        <w:t xml:space="preserve"> permet de rejoindre, vers l’est, le Pic des Merveilles (Masson 1993 p. 121 et pl. 7).</w:t>
      </w:r>
    </w:p>
    <w:p w14:paraId="69FE858C" w14:textId="4ED7D2A0" w:rsidR="000152C6" w:rsidRPr="0032190F" w:rsidRDefault="000152C6" w:rsidP="000152C6">
      <w:pPr>
        <w:ind w:left="540"/>
        <w:jc w:val="both"/>
        <w:rPr>
          <w:lang w:val="fr-FR"/>
        </w:rPr>
      </w:pPr>
      <w:r w:rsidRPr="0032190F">
        <w:rPr>
          <w:lang w:val="fr-FR"/>
        </w:rPr>
        <w:t xml:space="preserve">4. </w:t>
      </w:r>
      <w:hyperlink r:id="rId13795" w:anchor="Desc_ZIVGVR13C" w:history="1">
        <w:r w:rsidRPr="0032190F">
          <w:rPr>
            <w:rStyle w:val="Hyperlink"/>
            <w:lang w:val="fr-FR"/>
          </w:rPr>
          <w:t>ZIVGVR13C fig. 6</w:t>
        </w:r>
      </w:hyperlink>
      <w:r w:rsidRPr="0032190F">
        <w:rPr>
          <w:lang w:val="fr-FR"/>
        </w:rPr>
        <w:t> : il s’agit cette fois d’une « réplique-miniature (17 x 13) du visage géant du massif triangulaire de la cime des Lacs.</w:t>
      </w:r>
    </w:p>
    <w:p w14:paraId="6456480D" w14:textId="2BBF977B" w:rsidR="000152C6" w:rsidRPr="0032190F" w:rsidRDefault="000152C6" w:rsidP="000152C6">
      <w:pPr>
        <w:ind w:left="540"/>
        <w:jc w:val="both"/>
        <w:rPr>
          <w:lang w:val="fr-FR"/>
        </w:rPr>
      </w:pPr>
      <w:r w:rsidRPr="0032190F">
        <w:rPr>
          <w:lang w:val="fr-FR"/>
        </w:rPr>
        <w:t xml:space="preserve">5. C’est la </w:t>
      </w:r>
      <w:hyperlink r:id="rId13796" w:anchor="Desc_ZIVGIIIR19C" w:history="1">
        <w:r w:rsidRPr="0032190F">
          <w:rPr>
            <w:rStyle w:val="Hyperlink"/>
            <w:i/>
            <w:lang w:val="fr-FR"/>
          </w:rPr>
          <w:t>Roche de l’attelage aux quatre corniformes à corps linéaires</w:t>
        </w:r>
      </w:hyperlink>
      <w:r w:rsidRPr="0032190F">
        <w:rPr>
          <w:lang w:val="fr-FR"/>
        </w:rPr>
        <w:t>.</w:t>
      </w:r>
    </w:p>
    <w:p w14:paraId="5D170A5D" w14:textId="31837C70" w:rsidR="000152C6" w:rsidRPr="0032190F" w:rsidRDefault="000152C6" w:rsidP="000152C6">
      <w:pPr>
        <w:ind w:left="540"/>
        <w:jc w:val="both"/>
        <w:rPr>
          <w:lang w:val="fr-FR"/>
        </w:rPr>
      </w:pPr>
      <w:r w:rsidRPr="0032190F">
        <w:rPr>
          <w:lang w:val="fr-FR"/>
        </w:rPr>
        <w:t xml:space="preserve">6. </w:t>
      </w:r>
      <w:hyperlink r:id="rId13797" w:anchor="Desc_ZIVGIIIR16D" w:history="1">
        <w:r w:rsidRPr="0032190F">
          <w:rPr>
            <w:rStyle w:val="Hyperlink"/>
            <w:lang w:val="fr-FR"/>
          </w:rPr>
          <w:t>HBZZ</w:t>
        </w:r>
      </w:hyperlink>
      <w:r w:rsidRPr="0032190F">
        <w:rPr>
          <w:lang w:val="fr-FR"/>
        </w:rPr>
        <w:t>(Stèle I)</w:t>
      </w:r>
    </w:p>
    <w:p w14:paraId="57F58459" w14:textId="24DFAEF0" w:rsidR="000152C6" w:rsidRPr="0032190F" w:rsidRDefault="000152C6" w:rsidP="000152C6">
      <w:pPr>
        <w:ind w:left="540"/>
        <w:jc w:val="both"/>
        <w:rPr>
          <w:lang w:val="fr-FR"/>
        </w:rPr>
      </w:pPr>
      <w:r w:rsidRPr="0032190F">
        <w:rPr>
          <w:lang w:val="fr-FR"/>
        </w:rPr>
        <w:t xml:space="preserve">7. </w:t>
      </w:r>
      <w:hyperlink r:id="rId13798" w:anchor="Desc_ZVIIIGIIR34" w:history="1">
        <w:r w:rsidRPr="0032190F">
          <w:rPr>
            <w:rStyle w:val="Hyperlink"/>
            <w:i/>
            <w:lang w:val="fr-FR"/>
          </w:rPr>
          <w:t>Roche du Sorcier</w:t>
        </w:r>
      </w:hyperlink>
      <w:r w:rsidRPr="0032190F">
        <w:rPr>
          <w:lang w:val="fr-FR"/>
        </w:rPr>
        <w:t xml:space="preserve"> (Stèle II)</w:t>
      </w:r>
    </w:p>
    <w:p w14:paraId="00E34020" w14:textId="4151A8F4" w:rsidR="000152C6" w:rsidRPr="0032190F" w:rsidRDefault="000152C6" w:rsidP="000152C6">
      <w:pPr>
        <w:ind w:left="540"/>
        <w:jc w:val="both"/>
        <w:rPr>
          <w:lang w:val="fr-FR"/>
        </w:rPr>
      </w:pPr>
      <w:r w:rsidRPr="0032190F">
        <w:rPr>
          <w:lang w:val="fr-FR"/>
        </w:rPr>
        <w:t xml:space="preserve">8. </w:t>
      </w:r>
      <w:hyperlink r:id="rId13799" w:anchor="Desc_ZVIIGIR8" w:history="1">
        <w:r w:rsidRPr="0032190F">
          <w:rPr>
            <w:rStyle w:val="Hyperlink"/>
            <w:i/>
            <w:lang w:val="fr-FR"/>
          </w:rPr>
          <w:t>Chef de Tribu</w:t>
        </w:r>
      </w:hyperlink>
      <w:r w:rsidRPr="0032190F">
        <w:rPr>
          <w:lang w:val="fr-FR"/>
        </w:rPr>
        <w:t xml:space="preserve"> (Stèle III)</w:t>
      </w:r>
    </w:p>
    <w:p w14:paraId="291FAD6B" w14:textId="35FF8068" w:rsidR="000152C6" w:rsidRPr="0032190F" w:rsidRDefault="000152C6" w:rsidP="000152C6">
      <w:pPr>
        <w:ind w:left="540"/>
        <w:jc w:val="both"/>
        <w:rPr>
          <w:lang w:val="fr-FR"/>
        </w:rPr>
      </w:pPr>
      <w:r w:rsidRPr="0032190F">
        <w:rPr>
          <w:lang w:val="fr-FR"/>
        </w:rPr>
        <w:t xml:space="preserve">9. </w:t>
      </w:r>
      <w:hyperlink r:id="rId13800" w:anchor="Desc_ZVIIGIR5A" w:history="1">
        <w:r w:rsidRPr="0032190F">
          <w:rPr>
            <w:rStyle w:val="Hyperlink"/>
            <w:i/>
            <w:lang w:val="fr-FR"/>
          </w:rPr>
          <w:t>Roche du Danseur</w:t>
        </w:r>
      </w:hyperlink>
    </w:p>
    <w:p w14:paraId="3F4CB8A4" w14:textId="073C33FF" w:rsidR="000152C6" w:rsidRPr="0032190F" w:rsidRDefault="000152C6" w:rsidP="000152C6">
      <w:pPr>
        <w:ind w:left="540"/>
        <w:jc w:val="both"/>
        <w:rPr>
          <w:lang w:val="fr-FR"/>
        </w:rPr>
      </w:pPr>
      <w:r w:rsidRPr="0032190F">
        <w:rPr>
          <w:lang w:val="fr-FR"/>
        </w:rPr>
        <w:t xml:space="preserve">10. </w:t>
      </w:r>
      <w:hyperlink r:id="rId13801" w:anchor="Desc_ZVIIGIR4" w:history="1">
        <w:r w:rsidRPr="0032190F">
          <w:rPr>
            <w:rStyle w:val="Hyperlink"/>
            <w:lang w:val="fr-FR"/>
          </w:rPr>
          <w:t>Christ</w:t>
        </w:r>
      </w:hyperlink>
    </w:p>
    <w:p w14:paraId="7D543797" w14:textId="258203FD" w:rsidR="000152C6" w:rsidRPr="0032190F" w:rsidRDefault="000152C6" w:rsidP="000152C6">
      <w:pPr>
        <w:ind w:left="540"/>
        <w:jc w:val="both"/>
        <w:rPr>
          <w:lang w:val="fr-FR"/>
        </w:rPr>
      </w:pPr>
      <w:r w:rsidRPr="0032190F">
        <w:rPr>
          <w:lang w:val="fr-FR"/>
        </w:rPr>
        <w:t xml:space="preserve">11. </w:t>
      </w:r>
      <w:hyperlink r:id="rId13802" w:anchor="Desc_ZIXGIIR4" w:history="1">
        <w:r w:rsidRPr="0032190F">
          <w:rPr>
            <w:rStyle w:val="Hyperlink"/>
            <w:lang w:val="fr-FR"/>
          </w:rPr>
          <w:t>Danseuse</w:t>
        </w:r>
      </w:hyperlink>
    </w:p>
    <w:p w14:paraId="22E59371" w14:textId="47237EA1" w:rsidR="000152C6" w:rsidRPr="0032190F" w:rsidRDefault="000152C6" w:rsidP="000152C6">
      <w:pPr>
        <w:ind w:left="540"/>
        <w:jc w:val="both"/>
        <w:rPr>
          <w:lang w:val="fr-FR"/>
        </w:rPr>
      </w:pPr>
      <w:r w:rsidRPr="0032190F">
        <w:rPr>
          <w:lang w:val="fr-FR"/>
        </w:rPr>
        <w:t xml:space="preserve">12. Retour vers le point de départ en passant par la </w:t>
      </w:r>
      <w:hyperlink r:id="rId13803" w:anchor="Desc_ZVGIIR3" w:history="1">
        <w:r w:rsidRPr="0032190F">
          <w:rPr>
            <w:rStyle w:val="Hyperlink"/>
            <w:i/>
            <w:lang w:val="fr-FR"/>
          </w:rPr>
          <w:t>Roche du Soleil</w:t>
        </w:r>
      </w:hyperlink>
      <w:r w:rsidRPr="0032190F">
        <w:rPr>
          <w:lang w:val="fr-FR"/>
        </w:rPr>
        <w:t xml:space="preserve">, la </w:t>
      </w:r>
      <w:hyperlink r:id="rId13804" w:anchor="Desc_ZVIGIR5A" w:history="1">
        <w:r w:rsidRPr="0032190F">
          <w:rPr>
            <w:rStyle w:val="Hyperlink"/>
            <w:i/>
            <w:lang w:val="fr-FR"/>
          </w:rPr>
          <w:t>Roche Vandalisée</w:t>
        </w:r>
      </w:hyperlink>
      <w:r w:rsidRPr="0032190F">
        <w:rPr>
          <w:i/>
          <w:lang w:val="fr-FR"/>
        </w:rPr>
        <w:t xml:space="preserve">, </w:t>
      </w:r>
      <w:hyperlink r:id="rId13805" w:anchor="Desc_ZVGIIR10" w:history="1">
        <w:r w:rsidRPr="0032190F">
          <w:rPr>
            <w:rStyle w:val="Hyperlink"/>
            <w:i/>
            <w:lang w:val="fr-FR"/>
          </w:rPr>
          <w:t>Dalle surélevée</w:t>
        </w:r>
      </w:hyperlink>
      <w:r w:rsidRPr="0032190F">
        <w:rPr>
          <w:lang w:val="fr-FR"/>
        </w:rPr>
        <w:t>.</w:t>
      </w:r>
    </w:p>
    <w:p w14:paraId="5C562BFE" w14:textId="77777777" w:rsidR="000152C6" w:rsidRPr="0032190F" w:rsidRDefault="000152C6" w:rsidP="000152C6">
      <w:pPr>
        <w:ind w:left="540"/>
        <w:jc w:val="both"/>
        <w:rPr>
          <w:lang w:val="fr-FR"/>
        </w:rPr>
      </w:pPr>
    </w:p>
    <w:p w14:paraId="70E29639" w14:textId="77777777" w:rsidR="000152C6" w:rsidRPr="0032190F" w:rsidRDefault="000152C6" w:rsidP="000152C6">
      <w:pPr>
        <w:jc w:val="both"/>
        <w:rPr>
          <w:lang w:val="fr-FR"/>
        </w:rPr>
      </w:pPr>
      <w:r w:rsidRPr="0032190F">
        <w:rPr>
          <w:lang w:val="fr-FR"/>
        </w:rPr>
        <w:t>Pour E. Masson : « Les thèmes et ces douzes arrêts s’apparentent, [lui] semble-t-il, les uns aux autres et s’enchainent avec un ordre rigoureux » (Masson 1993 p. 142).</w:t>
      </w:r>
    </w:p>
    <w:p w14:paraId="3FA9F893" w14:textId="77777777" w:rsidR="000152C6" w:rsidRPr="0032190F" w:rsidRDefault="000152C6" w:rsidP="000152C6">
      <w:pPr>
        <w:jc w:val="both"/>
        <w:rPr>
          <w:lang w:val="fr-FR"/>
        </w:rPr>
      </w:pPr>
      <w:r w:rsidRPr="0032190F">
        <w:rPr>
          <w:lang w:val="fr-FR"/>
        </w:rPr>
        <w:t>Pour Priuli (1983), « Montagne sacrée (...) sanctuaire de la Préhistoire (...) Prêtre artistique initié »</w:t>
      </w:r>
    </w:p>
    <w:p w14:paraId="76B20095" w14:textId="77777777" w:rsidR="000152C6" w:rsidRPr="0032190F" w:rsidRDefault="000152C6" w:rsidP="000152C6">
      <w:pPr>
        <w:jc w:val="both"/>
        <w:rPr>
          <w:lang w:val="fr-FR"/>
        </w:rPr>
      </w:pPr>
      <w:r w:rsidRPr="0032190F">
        <w:rPr>
          <w:lang w:val="fr-FR"/>
        </w:rPr>
        <w:t xml:space="preserve">Pour Lumley « Montagne sacrée » (Lumley, Fonvielle, Abelanet 1976 p. 114, Lumley 1984 p. 613 </w:t>
      </w:r>
      <w:r w:rsidRPr="0032190F">
        <w:rPr>
          <w:i/>
          <w:lang w:val="fr-FR"/>
        </w:rPr>
        <w:t>sq.</w:t>
      </w:r>
      <w:r w:rsidRPr="0032190F">
        <w:rPr>
          <w:lang w:val="fr-FR"/>
        </w:rPr>
        <w:t xml:space="preserve"> ; Lumley 1991 ; Lumley </w:t>
      </w:r>
      <w:r w:rsidRPr="0032190F">
        <w:rPr>
          <w:i/>
          <w:lang w:val="fr-FR"/>
        </w:rPr>
        <w:t>et al.</w:t>
      </w:r>
      <w:r w:rsidRPr="0032190F">
        <w:rPr>
          <w:lang w:val="fr-FR"/>
        </w:rPr>
        <w:t xml:space="preserve"> 1995 ; Lumley </w:t>
      </w:r>
      <w:r w:rsidRPr="0032190F">
        <w:rPr>
          <w:i/>
          <w:lang w:val="fr-FR"/>
        </w:rPr>
        <w:t>et al.</w:t>
      </w:r>
      <w:r w:rsidRPr="0032190F">
        <w:rPr>
          <w:lang w:val="fr-FR"/>
        </w:rPr>
        <w:t xml:space="preserve"> 2003a, 2003b). </w:t>
      </w:r>
    </w:p>
    <w:p w14:paraId="25CD4486" w14:textId="77777777" w:rsidR="000152C6" w:rsidRPr="0032190F" w:rsidRDefault="000152C6" w:rsidP="000152C6">
      <w:pPr>
        <w:jc w:val="both"/>
        <w:rPr>
          <w:lang w:val="fr-FR"/>
        </w:rPr>
      </w:pPr>
    </w:p>
    <w:p w14:paraId="4ECA8DD7" w14:textId="105516EA" w:rsidR="000152C6" w:rsidRPr="0032190F" w:rsidRDefault="000152C6" w:rsidP="000152C6">
      <w:pPr>
        <w:jc w:val="both"/>
        <w:rPr>
          <w:lang w:val="fr-FR"/>
        </w:rPr>
      </w:pPr>
      <w:r w:rsidRPr="0032190F">
        <w:rPr>
          <w:lang w:val="fr-FR"/>
        </w:rPr>
        <w:lastRenderedPageBreak/>
        <w:t xml:space="preserve">R. Dufrenne différentie entre l’aspect fonctionnel d’une gravure (un motif corniforme représente un élément du bétail) et l’aspect symbolique, rituel ou mythologique dont relève certaines associations ou détails insolites (BIB 1355 p. 49) voir </w:t>
      </w:r>
      <w:hyperlink r:id="rId13806" w:anchor="Desc_ZIVGIIIR16D" w:history="1">
        <w:r w:rsidRPr="0032190F">
          <w:rPr>
            <w:rStyle w:val="Hyperlink"/>
            <w:lang w:val="fr-FR"/>
          </w:rPr>
          <w:t>HBZZ</w:t>
        </w:r>
      </w:hyperlink>
      <w:r w:rsidRPr="0032190F">
        <w:rPr>
          <w:lang w:val="fr-FR"/>
        </w:rPr>
        <w:t>.</w:t>
      </w:r>
    </w:p>
    <w:p w14:paraId="4BB03DAF" w14:textId="77777777" w:rsidR="000152C6" w:rsidRPr="0032190F" w:rsidRDefault="000152C6" w:rsidP="000152C6">
      <w:pPr>
        <w:jc w:val="both"/>
        <w:rPr>
          <w:lang w:val="fr-FR"/>
        </w:rPr>
      </w:pPr>
      <w:r w:rsidRPr="0032190F">
        <w:rPr>
          <w:lang w:val="fr-FR"/>
        </w:rPr>
        <w:t>Pour Saulieu (2001): « caractère cosmogonique mais également lieu d’initiation, de commémorations » pour Saulieu 2001 (BIB 413 p. 388).</w:t>
      </w:r>
    </w:p>
    <w:p w14:paraId="433B2E7A" w14:textId="77777777" w:rsidR="000152C6" w:rsidRPr="0032190F" w:rsidRDefault="000152C6" w:rsidP="000152C6">
      <w:pPr>
        <w:jc w:val="both"/>
        <w:rPr>
          <w:lang w:val="fr-FR"/>
        </w:rPr>
      </w:pPr>
      <w:r w:rsidRPr="0032190F">
        <w:rPr>
          <w:lang w:val="fr-FR"/>
        </w:rPr>
        <w:t>Pour Pelligrini (2001) : « sanctuaire consacré à un culte lié au bovin » (BIB 1353 p. 83).</w:t>
      </w:r>
    </w:p>
    <w:p w14:paraId="5072D83C" w14:textId="77777777" w:rsidR="000152C6" w:rsidRPr="0032190F" w:rsidRDefault="000152C6" w:rsidP="000152C6">
      <w:pPr>
        <w:jc w:val="both"/>
        <w:rPr>
          <w:lang w:val="fr-FR"/>
        </w:rPr>
      </w:pPr>
      <w:r w:rsidRPr="0032190F">
        <w:rPr>
          <w:lang w:val="fr-FR"/>
        </w:rPr>
        <w:t>Pour Lumley et Echassoux, « le mont Bego constituait un lieu de rassemblement pour les prêtres qui venaient y vénérer leurs dieux et y graver des inscriptions propitiatoires pour que les divinités du ciel viennent féconder la terre » (BIB 1450 p. 11)</w:t>
      </w:r>
    </w:p>
    <w:p w14:paraId="60DE4E6F" w14:textId="77777777" w:rsidR="000152C6" w:rsidRPr="0032190F" w:rsidRDefault="000152C6" w:rsidP="000152C6">
      <w:pPr>
        <w:jc w:val="both"/>
        <w:rPr>
          <w:lang w:val="fr-FR"/>
        </w:rPr>
      </w:pPr>
    </w:p>
    <w:p w14:paraId="4B73F3F5" w14:textId="5C1AC420" w:rsidR="000152C6" w:rsidRPr="0032190F" w:rsidRDefault="000152C6" w:rsidP="000152C6">
      <w:pPr>
        <w:jc w:val="both"/>
        <w:rPr>
          <w:lang w:val="fr-FR"/>
        </w:rPr>
      </w:pPr>
      <w:r w:rsidRPr="0032190F">
        <w:rPr>
          <w:lang w:val="fr-FR"/>
        </w:rPr>
        <w:t xml:space="preserve">Pour </w:t>
      </w:r>
      <w:hyperlink r:id="rId13807" w:anchor="Aut_Isetti" w:history="1">
        <w:r w:rsidR="00411078" w:rsidRPr="00411078">
          <w:rPr>
            <w:rStyle w:val="Hyperlink"/>
            <w:lang w:val="fr-FR"/>
          </w:rPr>
          <w:t>G. Isetti</w:t>
        </w:r>
      </w:hyperlink>
      <w:r w:rsidRPr="0032190F">
        <w:rPr>
          <w:lang w:val="fr-FR"/>
        </w:rPr>
        <w:t xml:space="preserve">: si les gravures traduisent à l’évidence un phénomène religieux, il faut mentionner aussi la fréquentation encore actuelle de ces zones par les bergers, les divisions des zones d’alpage par des personnes venues de différents lieux (Isetti 1959 p. 124). Pour </w:t>
      </w:r>
      <w:hyperlink r:id="rId13808" w:anchor="Aut_Issel" w:history="1">
        <w:r w:rsidR="00A2428C" w:rsidRPr="00A2428C">
          <w:rPr>
            <w:rStyle w:val="Hyperlink"/>
            <w:lang w:val="fr-FR"/>
          </w:rPr>
          <w:t>A. Issel</w:t>
        </w:r>
      </w:hyperlink>
      <w:r w:rsidRPr="0032190F">
        <w:rPr>
          <w:lang w:val="fr-FR"/>
        </w:rPr>
        <w:t xml:space="preserve">, ces gravures ont pu être des offrandes à une divinité habitant ces lieux, l’enregistrement de fait notables (événements, limites foncières, contrats) (BIB ?). </w:t>
      </w:r>
    </w:p>
    <w:p w14:paraId="3A62CC9B" w14:textId="77777777" w:rsidR="000152C6" w:rsidRPr="0032190F" w:rsidRDefault="000152C6" w:rsidP="000152C6">
      <w:pPr>
        <w:jc w:val="both"/>
        <w:rPr>
          <w:lang w:val="fr-FR"/>
        </w:rPr>
      </w:pPr>
    </w:p>
    <w:p w14:paraId="7B501E89" w14:textId="30355390" w:rsidR="000152C6" w:rsidRDefault="000152C6" w:rsidP="00265D5E">
      <w:pPr>
        <w:pStyle w:val="Heading5"/>
      </w:pPr>
      <w:bookmarkStart w:id="5483" w:name="Ana_Interpret_pastoral"/>
      <w:r>
        <w:t>pastoral</w:t>
      </w:r>
    </w:p>
    <w:bookmarkEnd w:id="5483"/>
    <w:p w14:paraId="4BB071DE" w14:textId="025D3CB0" w:rsidR="000152C6" w:rsidRPr="009D6D33" w:rsidRDefault="009D6D33" w:rsidP="000152C6">
      <w:pPr>
        <w:jc w:val="both"/>
        <w:rPr>
          <w:sz w:val="20"/>
        </w:rPr>
      </w:pPr>
      <w:r w:rsidRPr="009D6D33">
        <w:rPr>
          <w:sz w:val="20"/>
        </w:rPr>
        <w:t>angle pastoral</w:t>
      </w:r>
    </w:p>
    <w:p w14:paraId="3B1F05FB" w14:textId="77777777" w:rsidR="009D6D33" w:rsidRDefault="009D6D33" w:rsidP="000152C6">
      <w:pPr>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09"/>
      </w:tblGrid>
      <w:tr w:rsidR="000152C6" w:rsidRPr="00BD71D9" w14:paraId="54A31C90" w14:textId="77777777" w:rsidTr="00C73F91">
        <w:trPr>
          <w:jc w:val="center"/>
        </w:trPr>
        <w:tc>
          <w:tcPr>
            <w:tcW w:w="0" w:type="auto"/>
            <w:vAlign w:val="center"/>
          </w:tcPr>
          <w:p w14:paraId="4B0D347A" w14:textId="77777777" w:rsidR="000152C6" w:rsidRPr="00BD71D9" w:rsidRDefault="000152C6" w:rsidP="00C73F91">
            <w:pPr>
              <w:jc w:val="center"/>
              <w:rPr>
                <w:b/>
              </w:rPr>
            </w:pPr>
            <w:r w:rsidRPr="00BD71D9">
              <w:rPr>
                <w:b/>
              </w:rPr>
              <w:t>Passe-temps de berger</w:t>
            </w:r>
          </w:p>
        </w:tc>
      </w:tr>
      <w:tr w:rsidR="000152C6" w14:paraId="34190F07" w14:textId="77777777" w:rsidTr="00C73F91">
        <w:trPr>
          <w:jc w:val="center"/>
        </w:trPr>
        <w:tc>
          <w:tcPr>
            <w:tcW w:w="0" w:type="auto"/>
            <w:vAlign w:val="center"/>
          </w:tcPr>
          <w:p w14:paraId="108B9DE7" w14:textId="7B5C7802" w:rsidR="000152C6" w:rsidRDefault="00000000" w:rsidP="00C73F91">
            <w:pPr>
              <w:jc w:val="center"/>
            </w:pPr>
            <w:hyperlink r:id="rId13809" w:anchor="Aut_Clugnet" w:history="1">
              <w:hyperlink r:id="rId13810" w:anchor="Aut_Clugnet" w:history="1">
                <w:r w:rsidR="00AE78AA" w:rsidRPr="00C03505">
                  <w:rPr>
                    <w:rStyle w:val="Hyperlink"/>
                    <w:lang w:val="fr-FR"/>
                  </w:rPr>
                  <w:t>Clugnet</w:t>
                </w:r>
              </w:hyperlink>
            </w:hyperlink>
            <w:r w:rsidR="000152C6">
              <w:t xml:space="preserve">, Gioffredo, </w:t>
            </w:r>
          </w:p>
          <w:p w14:paraId="5735555F" w14:textId="509A7678" w:rsidR="000152C6" w:rsidRDefault="000152C6" w:rsidP="00C73F91">
            <w:pPr>
              <w:jc w:val="center"/>
            </w:pPr>
            <w:r>
              <w:t xml:space="preserve">Mordillet, </w:t>
            </w:r>
            <w:hyperlink r:id="rId13811" w:anchor="Aut_Chippindale" w:history="1">
              <w:r w:rsidR="00463495" w:rsidRPr="00BE1A50">
                <w:rPr>
                  <w:rStyle w:val="Hyperlink"/>
                  <w:lang w:val="en-GB"/>
                </w:rPr>
                <w:t>Chippindale</w:t>
              </w:r>
            </w:hyperlink>
          </w:p>
        </w:tc>
      </w:tr>
    </w:tbl>
    <w:p w14:paraId="40626080" w14:textId="77777777" w:rsidR="000152C6" w:rsidRDefault="000152C6" w:rsidP="000152C6">
      <w:pPr>
        <w:jc w:val="both"/>
      </w:pPr>
    </w:p>
    <w:p w14:paraId="191CE9FD" w14:textId="26D306D3" w:rsidR="000152C6" w:rsidRPr="0032190F" w:rsidRDefault="00C03505" w:rsidP="000152C6">
      <w:pPr>
        <w:jc w:val="both"/>
        <w:rPr>
          <w:lang w:val="fr-FR"/>
        </w:rPr>
      </w:pPr>
      <w:r>
        <w:rPr>
          <w:lang w:val="fr-FR"/>
        </w:rPr>
        <w:t>P</w:t>
      </w:r>
      <w:r w:rsidRPr="0032190F">
        <w:rPr>
          <w:lang w:val="fr-FR"/>
        </w:rPr>
        <w:t xml:space="preserve">our </w:t>
      </w:r>
      <w:hyperlink r:id="rId13812" w:anchor="Aut_Clugnet" w:history="1">
        <w:hyperlink r:id="rId13813" w:anchor="Aut_Clugnet" w:history="1">
          <w:r w:rsidR="00AE78AA" w:rsidRPr="00C03505">
            <w:rPr>
              <w:rStyle w:val="Hyperlink"/>
              <w:lang w:val="fr-FR"/>
            </w:rPr>
            <w:t>Clugnet</w:t>
          </w:r>
        </w:hyperlink>
      </w:hyperlink>
      <w:r>
        <w:rPr>
          <w:lang w:val="fr-FR"/>
        </w:rPr>
        <w:t>, l</w:t>
      </w:r>
      <w:r w:rsidR="000152C6" w:rsidRPr="0032190F">
        <w:rPr>
          <w:lang w:val="fr-FR"/>
        </w:rPr>
        <w:t>’hétérogénéité, la dispersion des gravures et l’absence de figuration humaines, montre que l’on n’a pas à faire à une forme d’écriture symbolique qui puisse consigner quelques événements importants. La raisons de ces gravures n’est pas a chercher dans quelque culte trop important mais plutôt dans l’occupation journalière de bergers venus en alpage (BIB 1241 p. 384, 385).</w:t>
      </w:r>
    </w:p>
    <w:p w14:paraId="05496070" w14:textId="3EAA5030" w:rsidR="000152C6" w:rsidRPr="0032190F" w:rsidRDefault="000152C6" w:rsidP="000152C6">
      <w:pPr>
        <w:jc w:val="both"/>
        <w:rPr>
          <w:lang w:val="fr-FR"/>
        </w:rPr>
      </w:pPr>
      <w:r w:rsidRPr="0032190F">
        <w:rPr>
          <w:lang w:val="fr-FR"/>
        </w:rPr>
        <w:t xml:space="preserve">Symptomatique de l’importance du pastoralisme : les milliers de </w:t>
      </w:r>
      <w:hyperlink r:id="rId13814" w:anchor="Cul_Art_lex_graffiti" w:history="1">
        <w:r w:rsidR="000568BC" w:rsidRPr="009F2B4E">
          <w:rPr>
            <w:rStyle w:val="Hyperlink"/>
            <w:lang w:val="fr-FR"/>
          </w:rPr>
          <w:t>graffiti</w:t>
        </w:r>
      </w:hyperlink>
      <w:r w:rsidR="000568BC" w:rsidRPr="000568BC">
        <w:rPr>
          <w:lang w:val="fr-FR"/>
        </w:rPr>
        <w:t xml:space="preserve"> </w:t>
      </w:r>
      <w:r w:rsidRPr="0032190F">
        <w:rPr>
          <w:lang w:val="fr-FR"/>
        </w:rPr>
        <w:t xml:space="preserve">tracés entre </w:t>
      </w:r>
      <w:r w:rsidR="000568BC">
        <w:rPr>
          <w:lang w:val="fr-FR"/>
        </w:rPr>
        <w:t>le</w:t>
      </w:r>
      <w:r w:rsidRPr="0032190F">
        <w:rPr>
          <w:lang w:val="fr-FR"/>
        </w:rPr>
        <w:t xml:space="preserve"> Cuivre et le </w:t>
      </w:r>
      <w:r w:rsidR="00463495">
        <w:rPr>
          <w:lang w:val="fr-FR"/>
        </w:rPr>
        <w:t>BA</w:t>
      </w:r>
      <w:r w:rsidRPr="0032190F">
        <w:rPr>
          <w:lang w:val="fr-FR"/>
        </w:rPr>
        <w:t xml:space="preserve"> au mont Bego, une espèce de « sanctuaire » des bergers, ou plus simplement, un lieu de convergence de beaucoup de </w:t>
      </w:r>
      <w:hyperlink r:id="rId13815" w:anchor="Cul_Neo__domestic_elevag_transhu" w:history="1">
        <w:r w:rsidR="004F64F8" w:rsidRPr="0032190F">
          <w:rPr>
            <w:rStyle w:val="Hyperlink"/>
            <w:lang w:val="fr-FR"/>
          </w:rPr>
          <w:t>transhumance</w:t>
        </w:r>
      </w:hyperlink>
      <w:r w:rsidR="004F64F8" w:rsidRPr="0032190F">
        <w:rPr>
          <w:lang w:val="fr-FR"/>
        </w:rPr>
        <w:t xml:space="preserve"> </w:t>
      </w:r>
      <w:r w:rsidRPr="0032190F">
        <w:rPr>
          <w:lang w:val="fr-FR"/>
        </w:rPr>
        <w:t>estivales (BIB 599 p. 157(BIB 603)).</w:t>
      </w:r>
    </w:p>
    <w:p w14:paraId="6B054DC6" w14:textId="08B987C6" w:rsidR="000152C6" w:rsidRPr="0032190F" w:rsidRDefault="000152C6" w:rsidP="000152C6">
      <w:pPr>
        <w:jc w:val="both"/>
        <w:rPr>
          <w:lang w:val="fr-FR"/>
        </w:rPr>
      </w:pPr>
      <w:r w:rsidRPr="0032190F">
        <w:rPr>
          <w:lang w:val="fr-FR"/>
        </w:rPr>
        <w:t xml:space="preserve">Pour </w:t>
      </w:r>
      <w:hyperlink r:id="rId13816" w:anchor="Aut_Chippindale" w:history="1">
        <w:r w:rsidR="00463495" w:rsidRPr="00463495">
          <w:rPr>
            <w:rStyle w:val="Hyperlink"/>
            <w:lang w:val="fr-FR"/>
          </w:rPr>
          <w:t>Chippindale</w:t>
        </w:r>
      </w:hyperlink>
      <w:r w:rsidRPr="0032190F">
        <w:rPr>
          <w:lang w:val="fr-FR"/>
        </w:rPr>
        <w:t>, la présence des gravures référerait plus probablement à des bergers qu’à des « passeurs de cols » (</w:t>
      </w:r>
      <w:r w:rsidRPr="0032190F">
        <w:rPr>
          <w:i/>
          <w:lang w:val="fr-FR"/>
        </w:rPr>
        <w:t>travellers crossing the Bégo region</w:t>
      </w:r>
      <w:r w:rsidRPr="0032190F">
        <w:rPr>
          <w:lang w:val="fr-FR"/>
        </w:rPr>
        <w:t>) ou à des « pélérins » (</w:t>
      </w:r>
      <w:r w:rsidRPr="0032190F">
        <w:rPr>
          <w:i/>
          <w:lang w:val="fr-FR"/>
        </w:rPr>
        <w:t>pilgrimage to the holy mountain</w:t>
      </w:r>
      <w:r w:rsidRPr="0032190F">
        <w:rPr>
          <w:lang w:val="fr-FR"/>
        </w:rPr>
        <w:t>) (Chippindale 1988 p. 264). Pour C. Chippindale, ni le balisage des routes, ni l’aspect religieux ne sont les meilleurs candidats à l’explication des gravures. L’hypothèse agro-pastorale (</w:t>
      </w:r>
      <w:r w:rsidRPr="0032190F">
        <w:rPr>
          <w:i/>
          <w:lang w:val="fr-FR"/>
        </w:rPr>
        <w:t>sherpherds or cowherds</w:t>
      </w:r>
      <w:r w:rsidRPr="0032190F">
        <w:rPr>
          <w:lang w:val="fr-FR"/>
        </w:rPr>
        <w:t>), faisant concorder pour la zone IV des Merveilles, l’aire de Skin Hill et des 300, roches « gravables » et pelouses, semble la plus vraisemblable (Chippindale 1988 p. 264).</w:t>
      </w:r>
    </w:p>
    <w:p w14:paraId="4585A1C3" w14:textId="77777777" w:rsidR="000152C6" w:rsidRPr="0032190F" w:rsidRDefault="000152C6" w:rsidP="000152C6">
      <w:pPr>
        <w:jc w:val="both"/>
        <w:rPr>
          <w:lang w:val="fr-FR"/>
        </w:rPr>
      </w:pPr>
      <w:r w:rsidRPr="0032190F">
        <w:rPr>
          <w:lang w:val="fr-FR"/>
        </w:rPr>
        <w:t>Pour Barral et Simone: « Panneaux indicateurs » (1991) .</w:t>
      </w:r>
    </w:p>
    <w:p w14:paraId="329B80FE" w14:textId="77777777" w:rsidR="000152C6" w:rsidRPr="0032190F" w:rsidRDefault="000152C6" w:rsidP="000152C6">
      <w:pPr>
        <w:jc w:val="both"/>
        <w:rPr>
          <w:lang w:val="fr-FR"/>
        </w:rPr>
      </w:pPr>
    </w:p>
    <w:p w14:paraId="12B0713C" w14:textId="77777777" w:rsidR="000152C6" w:rsidRPr="0032190F" w:rsidRDefault="000152C6" w:rsidP="000152C6">
      <w:pPr>
        <w:jc w:val="both"/>
        <w:rPr>
          <w:lang w:val="fr-FR"/>
        </w:rPr>
      </w:pPr>
      <w:r w:rsidRPr="0032190F">
        <w:rPr>
          <w:lang w:val="fr-FR"/>
        </w:rPr>
        <w:t>Certains chemins pastoraux, empruntés aujourd’hui, ont pu l’être pour le dernier siècle :</w:t>
      </w:r>
    </w:p>
    <w:p w14:paraId="15F4BFED" w14:textId="77777777" w:rsidR="000152C6" w:rsidRPr="0032190F" w:rsidRDefault="000152C6" w:rsidP="000152C6">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83"/>
      </w:tblGrid>
      <w:tr w:rsidR="000152C6" w14:paraId="11BEB96F" w14:textId="77777777" w:rsidTr="00C73F91">
        <w:trPr>
          <w:jc w:val="center"/>
        </w:trPr>
        <w:tc>
          <w:tcPr>
            <w:tcW w:w="0" w:type="auto"/>
          </w:tcPr>
          <w:p w14:paraId="69739241" w14:textId="77777777" w:rsidR="000152C6" w:rsidRDefault="000152C6" w:rsidP="00C73F91">
            <w:pPr>
              <w:jc w:val="both"/>
            </w:pPr>
            <w:r>
              <w:t>« Maro Battista 2 août 1928 »</w:t>
            </w:r>
          </w:p>
        </w:tc>
      </w:tr>
      <w:tr w:rsidR="000152C6" w14:paraId="134451F8" w14:textId="77777777" w:rsidTr="00C73F91">
        <w:trPr>
          <w:jc w:val="center"/>
        </w:trPr>
        <w:tc>
          <w:tcPr>
            <w:tcW w:w="0" w:type="auto"/>
          </w:tcPr>
          <w:p w14:paraId="5CDC876D" w14:textId="2F45AA88" w:rsidR="000152C6" w:rsidRDefault="00000000" w:rsidP="00C73F91">
            <w:pPr>
              <w:jc w:val="both"/>
            </w:pPr>
            <w:hyperlink r:id="rId13817" w:anchor="Desc_ZXGIIR2alpha" w:history="1">
              <w:r w:rsidR="000152C6" w:rsidRPr="001D4ABF">
                <w:rPr>
                  <w:rStyle w:val="Hyperlink"/>
                </w:rPr>
                <w:t>ZXGIIR2@a</w:t>
              </w:r>
            </w:hyperlink>
          </w:p>
        </w:tc>
      </w:tr>
      <w:tr w:rsidR="000152C6" w14:paraId="6179007A" w14:textId="77777777" w:rsidTr="00C73F91">
        <w:trPr>
          <w:jc w:val="center"/>
        </w:trPr>
        <w:tc>
          <w:tcPr>
            <w:tcW w:w="0" w:type="auto"/>
          </w:tcPr>
          <w:p w14:paraId="3F0943C0" w14:textId="759C02B3" w:rsidR="000152C6" w:rsidRDefault="00000000" w:rsidP="00C73F91">
            <w:pPr>
              <w:jc w:val="both"/>
            </w:pPr>
            <w:hyperlink r:id="rId13818" w:anchor="Desc_ZXGIIR3B" w:history="1">
              <w:r w:rsidR="000152C6" w:rsidRPr="001D4ABF">
                <w:rPr>
                  <w:rStyle w:val="Hyperlink"/>
                </w:rPr>
                <w:t>ZXGIIR3B</w:t>
              </w:r>
            </w:hyperlink>
          </w:p>
        </w:tc>
      </w:tr>
      <w:tr w:rsidR="000152C6" w14:paraId="75D33DFF" w14:textId="77777777" w:rsidTr="00C73F91">
        <w:trPr>
          <w:jc w:val="center"/>
        </w:trPr>
        <w:tc>
          <w:tcPr>
            <w:tcW w:w="0" w:type="auto"/>
          </w:tcPr>
          <w:p w14:paraId="7A143F74" w14:textId="1C6948EE" w:rsidR="000152C6" w:rsidRDefault="00000000" w:rsidP="00C73F91">
            <w:pPr>
              <w:jc w:val="both"/>
            </w:pPr>
            <w:hyperlink r:id="rId13819" w:anchor="Desc_ZXGIIR8beta" w:history="1">
              <w:r w:rsidR="000152C6" w:rsidRPr="001D4ABF">
                <w:rPr>
                  <w:rStyle w:val="Hyperlink"/>
                </w:rPr>
                <w:t>ZXGIIR8@b</w:t>
              </w:r>
            </w:hyperlink>
          </w:p>
        </w:tc>
      </w:tr>
    </w:tbl>
    <w:p w14:paraId="43FE5F64" w14:textId="77777777" w:rsidR="000152C6" w:rsidRDefault="000152C6" w:rsidP="000152C6">
      <w:pPr>
        <w:jc w:val="both"/>
        <w:rPr>
          <w:lang w:val="fr-FR"/>
        </w:rPr>
      </w:pPr>
      <w:r w:rsidRPr="00AE0A9B">
        <w:rPr>
          <w:lang w:val="fr-FR"/>
        </w:rPr>
        <w:t>(Giusto-Magnardi 1999)</w:t>
      </w:r>
    </w:p>
    <w:p w14:paraId="6CD35D91" w14:textId="77777777" w:rsidR="009D6D33" w:rsidRDefault="009D6D33" w:rsidP="000152C6">
      <w:pPr>
        <w:jc w:val="both"/>
        <w:rPr>
          <w:lang w:val="fr-FR"/>
        </w:rPr>
      </w:pPr>
    </w:p>
    <w:p w14:paraId="7B256D2D" w14:textId="65DA40FF" w:rsidR="009D6D33" w:rsidRPr="00AE0A9B" w:rsidRDefault="009D6D33" w:rsidP="00265D5E">
      <w:pPr>
        <w:pStyle w:val="Heading5"/>
      </w:pPr>
      <w:bookmarkStart w:id="5484" w:name="Ana_Interpret_depot"/>
      <w:r w:rsidRPr="00AE0A9B">
        <w:lastRenderedPageBreak/>
        <w:t>dépôts</w:t>
      </w:r>
    </w:p>
    <w:bookmarkEnd w:id="5484"/>
    <w:p w14:paraId="109E4DA2" w14:textId="4E193048" w:rsidR="000152C6" w:rsidRPr="009D6D33" w:rsidRDefault="009D6D33" w:rsidP="009D6D33">
      <w:pPr>
        <w:rPr>
          <w:sz w:val="20"/>
          <w:lang w:val="fr-FR"/>
        </w:rPr>
      </w:pPr>
      <w:r>
        <w:rPr>
          <w:sz w:val="20"/>
          <w:lang w:val="fr-FR"/>
        </w:rPr>
        <w:fldChar w:fldCharType="begin"/>
      </w:r>
      <w:r>
        <w:rPr>
          <w:sz w:val="20"/>
          <w:lang w:val="fr-FR"/>
        </w:rPr>
        <w:instrText xml:space="preserve"> HYPERLINK "Cultures.docx" \l "Cul_Depots_inter_substit" </w:instrText>
      </w:r>
      <w:r>
        <w:rPr>
          <w:sz w:val="20"/>
          <w:lang w:val="fr-FR"/>
        </w:rPr>
      </w:r>
      <w:r>
        <w:rPr>
          <w:sz w:val="20"/>
          <w:lang w:val="fr-FR"/>
        </w:rPr>
        <w:fldChar w:fldCharType="separate"/>
      </w:r>
      <w:r w:rsidRPr="009D6D33">
        <w:rPr>
          <w:rStyle w:val="Hyperlink"/>
          <w:sz w:val="20"/>
          <w:lang w:val="fr-FR"/>
        </w:rPr>
        <w:t>dépôts</w:t>
      </w:r>
      <w:r>
        <w:rPr>
          <w:sz w:val="20"/>
          <w:lang w:val="fr-FR"/>
        </w:rPr>
        <w:fldChar w:fldCharType="end"/>
      </w:r>
    </w:p>
    <w:p w14:paraId="2414EC36" w14:textId="77777777" w:rsidR="000152C6" w:rsidRDefault="000152C6" w:rsidP="000152C6">
      <w:pPr>
        <w:rPr>
          <w:lang w:val="fr-FR"/>
        </w:rPr>
      </w:pPr>
    </w:p>
    <w:p w14:paraId="3552E741" w14:textId="77777777" w:rsidR="002A1833" w:rsidRPr="0032190F" w:rsidRDefault="002A1833" w:rsidP="002A1833">
      <w:pPr>
        <w:jc w:val="both"/>
        <w:rPr>
          <w:lang w:val="fr-FR"/>
        </w:rPr>
      </w:pPr>
      <w:r w:rsidRPr="0032190F">
        <w:rPr>
          <w:lang w:val="fr-FR"/>
        </w:rPr>
        <w:t>Les gravures d’armes seraient des sortes de dépôts symboliques tels qu’ils sont connus au Bronze ancien (BIB 413 p. 386)</w:t>
      </w:r>
    </w:p>
    <w:p w14:paraId="693D5A6A" w14:textId="77777777" w:rsidR="0088753A" w:rsidRPr="00F715F3" w:rsidRDefault="000152C6" w:rsidP="0088753A">
      <w:pPr>
        <w:rPr>
          <w:rStyle w:val="Hyperlink"/>
          <w:color w:val="000000"/>
          <w:u w:val="none"/>
          <w:lang w:val="fr-FR"/>
        </w:rPr>
      </w:pPr>
      <w:r w:rsidRPr="0032190F">
        <w:rPr>
          <w:lang w:val="fr-FR"/>
        </w:rPr>
        <w:t>Pour les phénomènes de concentrations d’armes sur les dalles naturelles, Fossati (1997) propose d’y reconnaître des dépôts votifs se substituant à des dépôts réels (BIB 877 p. 79)</w:t>
      </w:r>
      <w:r w:rsidR="000D5E9E">
        <w:rPr>
          <w:lang w:val="fr-FR"/>
        </w:rPr>
        <w:t xml:space="preserve"> comme ceux du </w:t>
      </w:r>
      <w:hyperlink r:id="rId13820" w:anchor="Sit_Bego_chron_abs_per_Bz" w:history="1">
        <w:r w:rsidR="000D5E9E" w:rsidRPr="000D5E9E">
          <w:rPr>
            <w:rStyle w:val="Hyperlink"/>
            <w:lang w:val="fr-FR"/>
          </w:rPr>
          <w:t>Bronze</w:t>
        </w:r>
      </w:hyperlink>
      <w:r w:rsidR="0088753A">
        <w:rPr>
          <w:rStyle w:val="Hyperlink"/>
          <w:color w:val="000000"/>
          <w:u w:val="none"/>
          <w:lang w:val="fr-FR"/>
        </w:rPr>
        <w:t xml:space="preserve">. </w:t>
      </w:r>
      <w:r w:rsidR="0088753A" w:rsidRPr="000D5E9E">
        <w:rPr>
          <w:lang w:val="fr-FR"/>
        </w:rPr>
        <w:t xml:space="preserve">peuvent être rapprochées des </w:t>
      </w:r>
      <w:hyperlink r:id="rId13821" w:anchor="Ana_Interpret_depot" w:history="1">
        <w:r w:rsidR="0088753A" w:rsidRPr="000D5E9E">
          <w:rPr>
            <w:rStyle w:val="Hyperlink"/>
            <w:lang w:val="fr-FR"/>
          </w:rPr>
          <w:t>dépôts</w:t>
        </w:r>
      </w:hyperlink>
      <w:r w:rsidR="0088753A" w:rsidRPr="00F715F3">
        <w:rPr>
          <w:rStyle w:val="Hyperlink"/>
          <w:color w:val="000000"/>
          <w:u w:val="none"/>
          <w:lang w:val="fr-FR"/>
        </w:rPr>
        <w:t xml:space="preserve"> </w:t>
      </w:r>
      <w:r w:rsidR="0088753A">
        <w:rPr>
          <w:rStyle w:val="Hyperlink"/>
          <w:color w:val="000000"/>
          <w:u w:val="none"/>
          <w:lang w:val="fr-FR"/>
        </w:rPr>
        <w:t>(</w:t>
      </w:r>
      <w:hyperlink r:id="rId13822" w:anchor="Sit_Sollies_Pont" w:history="1">
        <w:r w:rsidR="0088753A" w:rsidRPr="0032190F">
          <w:rPr>
            <w:rStyle w:val="Hyperlink"/>
            <w:lang w:val="fr-FR"/>
          </w:rPr>
          <w:t>Ruscats</w:t>
        </w:r>
      </w:hyperlink>
      <w:r w:rsidR="0088753A">
        <w:rPr>
          <w:rStyle w:val="Hyperlink"/>
          <w:color w:val="000000"/>
          <w:u w:val="none"/>
          <w:lang w:val="fr-FR"/>
        </w:rPr>
        <w:t xml:space="preserve">, </w:t>
      </w:r>
      <w:hyperlink r:id="rId13823" w:anchor="Sit_Tarbules" w:history="1">
        <w:r w:rsidR="0088753A" w:rsidRPr="0032190F">
          <w:rPr>
            <w:rStyle w:val="Hyperlink"/>
            <w:lang w:val="fr-FR"/>
          </w:rPr>
          <w:t>Tarbules</w:t>
        </w:r>
      </w:hyperlink>
      <w:r w:rsidR="0088753A">
        <w:rPr>
          <w:rStyle w:val="Hyperlink"/>
          <w:color w:val="000000"/>
          <w:u w:val="none"/>
          <w:lang w:val="fr-FR"/>
        </w:rPr>
        <w:t>)</w:t>
      </w:r>
    </w:p>
    <w:p w14:paraId="2D99D8FB" w14:textId="77777777" w:rsidR="000152C6" w:rsidRPr="0032190F" w:rsidRDefault="000152C6" w:rsidP="000152C6">
      <w:pPr>
        <w:rPr>
          <w:lang w:val="fr-FR"/>
        </w:rPr>
      </w:pPr>
    </w:p>
    <w:p w14:paraId="0225D63A" w14:textId="0011A206" w:rsidR="000152C6" w:rsidRDefault="00D86345" w:rsidP="000152C6">
      <w:pPr>
        <w:rPr>
          <w:lang w:val="fr-FR"/>
        </w:rPr>
      </w:pPr>
      <w:r>
        <w:rPr>
          <w:lang w:val="fr-FR"/>
        </w:rPr>
        <w:t>v.</w:t>
      </w:r>
      <w:r w:rsidR="000152C6" w:rsidRPr="0032190F">
        <w:rPr>
          <w:lang w:val="fr-FR"/>
        </w:rPr>
        <w:t xml:space="preserve"> </w:t>
      </w:r>
      <w:hyperlink r:id="rId13824" w:anchor="Desc_ZXIG0R1___inter" w:history="1">
        <w:r w:rsidR="000152C6" w:rsidRPr="0032190F">
          <w:rPr>
            <w:rStyle w:val="Hyperlink"/>
            <w:i/>
            <w:lang w:val="fr-FR"/>
          </w:rPr>
          <w:t>Autel</w:t>
        </w:r>
      </w:hyperlink>
      <w:r w:rsidR="000152C6" w:rsidRPr="0032190F">
        <w:rPr>
          <w:lang w:val="fr-FR"/>
        </w:rPr>
        <w:t xml:space="preserve"> (SS BIB)</w:t>
      </w:r>
    </w:p>
    <w:p w14:paraId="45542F69" w14:textId="77777777" w:rsidR="00163B5A" w:rsidRDefault="00163B5A" w:rsidP="000152C6">
      <w:pPr>
        <w:rPr>
          <w:lang w:val="fr-FR"/>
        </w:rPr>
      </w:pPr>
    </w:p>
    <w:p w14:paraId="5A75D218" w14:textId="2754A9EC" w:rsidR="00163B5A" w:rsidRDefault="00163B5A" w:rsidP="00265D5E">
      <w:pPr>
        <w:pStyle w:val="Heading5"/>
      </w:pPr>
      <w:bookmarkStart w:id="5485" w:name="Ana_Interpret_metal"/>
      <w:r>
        <w:t>métal</w:t>
      </w:r>
    </w:p>
    <w:bookmarkEnd w:id="5485"/>
    <w:p w14:paraId="19A78C43" w14:textId="77777777" w:rsidR="00163B5A" w:rsidRDefault="00163B5A" w:rsidP="000152C6">
      <w:pPr>
        <w:rPr>
          <w:lang w:val="fr-FR"/>
        </w:rPr>
      </w:pPr>
    </w:p>
    <w:p w14:paraId="4651C8CB" w14:textId="77777777" w:rsidR="00163B5A" w:rsidRPr="0032190F" w:rsidRDefault="00163B5A" w:rsidP="00163B5A">
      <w:pPr>
        <w:jc w:val="both"/>
        <w:rPr>
          <w:lang w:val="fr-FR"/>
        </w:rPr>
      </w:pPr>
      <w:r w:rsidRPr="0032190F">
        <w:rPr>
          <w:lang w:val="fr-FR"/>
        </w:rPr>
        <w:t xml:space="preserve">Les prospections dans la région du mont Bego (Tende, Colle Rousse), et malgré la présence des mines de Vallauria, on montré la rareté du </w:t>
      </w:r>
      <w:hyperlink r:id="rId13825" w:anchor="Sit_Cuivre" w:history="1">
        <w:r w:rsidRPr="009A36BA">
          <w:rPr>
            <w:rStyle w:val="Hyperlink"/>
            <w:lang w:val="fr-FR"/>
          </w:rPr>
          <w:t>cuivre</w:t>
        </w:r>
      </w:hyperlink>
      <w:r w:rsidRPr="0032190F">
        <w:rPr>
          <w:lang w:val="fr-FR"/>
        </w:rPr>
        <w:t xml:space="preserve"> (SS BIB)</w:t>
      </w:r>
    </w:p>
    <w:p w14:paraId="207F14E8" w14:textId="569614EA" w:rsidR="00163B5A" w:rsidRDefault="00163B5A" w:rsidP="000152C6">
      <w:pPr>
        <w:rPr>
          <w:lang w:val="fr-FR"/>
        </w:rPr>
      </w:pPr>
      <w:r>
        <w:rPr>
          <w:lang w:val="fr-FR"/>
        </w:rPr>
        <w:t xml:space="preserve">v. </w:t>
      </w:r>
      <w:hyperlink r:id="rId13826" w:anchor="Sit_Bego_fin_piq_metal" w:history="1">
        <w:r w:rsidRPr="00163B5A">
          <w:rPr>
            <w:rStyle w:val="Hyperlink"/>
            <w:lang w:val="fr-FR"/>
          </w:rPr>
          <w:t>interprétations</w:t>
        </w:r>
      </w:hyperlink>
    </w:p>
    <w:p w14:paraId="6BA379C1" w14:textId="77777777" w:rsidR="00D86345" w:rsidRDefault="00D86345" w:rsidP="000152C6">
      <w:pPr>
        <w:rPr>
          <w:lang w:val="fr-FR"/>
        </w:rPr>
      </w:pPr>
    </w:p>
    <w:p w14:paraId="28DD6249" w14:textId="374F9DA8" w:rsidR="00D86345" w:rsidRPr="0032190F" w:rsidRDefault="00D86345" w:rsidP="00265D5E">
      <w:pPr>
        <w:pStyle w:val="Heading5"/>
      </w:pPr>
      <w:bookmarkStart w:id="5486" w:name="Ana_Interpret_otc"/>
      <w:r>
        <w:t>OTC</w:t>
      </w:r>
    </w:p>
    <w:bookmarkEnd w:id="5486"/>
    <w:p w14:paraId="009815AA" w14:textId="3202E858" w:rsidR="000152C6" w:rsidRPr="00C8123C" w:rsidRDefault="009D6D33" w:rsidP="00D86345">
      <w:pPr>
        <w:rPr>
          <w:sz w:val="20"/>
          <w:lang w:val="fr-FR"/>
        </w:rPr>
      </w:pPr>
      <w:r w:rsidRPr="00C8123C">
        <w:rPr>
          <w:sz w:val="20"/>
          <w:lang w:val="fr-FR"/>
        </w:rPr>
        <w:t>o</w:t>
      </w:r>
      <w:r w:rsidR="000152C6" w:rsidRPr="00C8123C">
        <w:rPr>
          <w:sz w:val="20"/>
          <w:lang w:val="fr-FR"/>
        </w:rPr>
        <w:t>ptimum thermique chalcolithique</w:t>
      </w:r>
    </w:p>
    <w:p w14:paraId="09EDFA9A" w14:textId="77777777" w:rsidR="000152C6" w:rsidRPr="0032190F" w:rsidRDefault="000152C6" w:rsidP="000152C6">
      <w:pPr>
        <w:jc w:val="both"/>
        <w:rPr>
          <w:lang w:val="fr-FR"/>
        </w:rPr>
      </w:pPr>
    </w:p>
    <w:p w14:paraId="09B3A44A" w14:textId="5ACFFA1A" w:rsidR="000152C6" w:rsidRPr="0032190F" w:rsidRDefault="000152C6" w:rsidP="000152C6">
      <w:pPr>
        <w:jc w:val="both"/>
        <w:rPr>
          <w:lang w:val="fr-FR"/>
        </w:rPr>
      </w:pPr>
      <w:r w:rsidRPr="0032190F">
        <w:rPr>
          <w:lang w:val="fr-FR"/>
        </w:rPr>
        <w:t>Barral et Simone (1991) ont proposé qu’une aridité s’installant notamment entre le Paillon et la Roya, vers 4000</w:t>
      </w:r>
      <w:r w:rsidR="009A0EA0">
        <w:rPr>
          <w:lang w:val="fr-FR"/>
        </w:rPr>
        <w:t xml:space="preserve"> BP</w:t>
      </w:r>
      <w:r w:rsidRPr="0032190F">
        <w:rPr>
          <w:lang w:val="fr-FR"/>
        </w:rPr>
        <w:t xml:space="preserve"> aurait obligé les agriculteurs et pasteurs a gagner les pâturages d’altitude pour y trouver herbe et eau (BIB 1110 p. 135). Aridité littorale (BIB 763).</w:t>
      </w:r>
    </w:p>
    <w:p w14:paraId="4BB26327" w14:textId="21BF6599" w:rsidR="000152C6" w:rsidRPr="0032190F" w:rsidRDefault="000152C6" w:rsidP="000152C6">
      <w:pPr>
        <w:jc w:val="both"/>
        <w:rPr>
          <w:lang w:val="fr-FR"/>
        </w:rPr>
      </w:pPr>
      <w:r w:rsidRPr="0032190F">
        <w:rPr>
          <w:lang w:val="fr-FR"/>
        </w:rPr>
        <w:t xml:space="preserve">Pour Lumley et Echassoux, la période de réalisation des gravures (3300-1800 cal BC) est centrée sur l’ « optimum thermique chalcolithique » (Lumley, Echassoux 2011). Ce dernier est l’aquivalent du </w:t>
      </w:r>
      <w:hyperlink r:id="rId13827" w:anchor="Ana_envir_per_SHCO" w:history="1">
        <w:r w:rsidR="00D86345" w:rsidRPr="00D86345">
          <w:rPr>
            <w:rStyle w:val="Hyperlink"/>
            <w:lang w:val="fr-FR"/>
          </w:rPr>
          <w:t>SHCO</w:t>
        </w:r>
      </w:hyperlink>
      <w:r w:rsidR="00D86345">
        <w:rPr>
          <w:lang w:val="fr-FR"/>
        </w:rPr>
        <w:t xml:space="preserve"> </w:t>
      </w:r>
      <w:r w:rsidRPr="0032190F">
        <w:rPr>
          <w:lang w:val="fr-FR"/>
        </w:rPr>
        <w:t>(SS BIB)</w:t>
      </w:r>
    </w:p>
    <w:p w14:paraId="1592B8D2" w14:textId="5011C031" w:rsidR="000152C6" w:rsidRPr="0032190F" w:rsidRDefault="009D6D33" w:rsidP="00265D5E">
      <w:pPr>
        <w:pStyle w:val="Heading5"/>
      </w:pPr>
      <w:r>
        <w:t>l</w:t>
      </w:r>
      <w:r w:rsidR="000152C6" w:rsidRPr="0032190F">
        <w:t>ieu initiatique</w:t>
      </w:r>
    </w:p>
    <w:p w14:paraId="38C9081D" w14:textId="54070558" w:rsidR="000152C6" w:rsidRPr="0032190F" w:rsidRDefault="000152C6" w:rsidP="000152C6">
      <w:pPr>
        <w:jc w:val="both"/>
        <w:rPr>
          <w:lang w:val="fr-FR"/>
        </w:rPr>
      </w:pPr>
      <w:r w:rsidRPr="0032190F">
        <w:rPr>
          <w:lang w:val="fr-FR"/>
        </w:rPr>
        <w:t xml:space="preserve">Pour </w:t>
      </w:r>
      <w:hyperlink r:id="rId13828" w:anchor="Aut_Chippindale" w:history="1">
        <w:r w:rsidR="00463495" w:rsidRPr="00463495">
          <w:rPr>
            <w:rStyle w:val="Hyperlink"/>
            <w:lang w:val="fr-FR"/>
          </w:rPr>
          <w:t>Chippindale</w:t>
        </w:r>
      </w:hyperlink>
      <w:r w:rsidR="00463495" w:rsidRPr="00463495">
        <w:rPr>
          <w:rStyle w:val="Hyperlink"/>
          <w:color w:val="auto"/>
          <w:u w:val="none"/>
          <w:lang w:val="fr-FR"/>
        </w:rPr>
        <w:t xml:space="preserve"> </w:t>
      </w:r>
      <w:r w:rsidRPr="0032190F">
        <w:rPr>
          <w:lang w:val="fr-FR"/>
        </w:rPr>
        <w:t xml:space="preserve">et Barfield l’ensemble des gravures renvoie à la symbolique masculine, poignards, hallebardes et hallebardiers, conducteur d’araire, les topographies en tant qu’elles sont des possessions liées à la force agricole décuplée par la possession de l’araire. Le cadre proposé de réalisation des gravures est celui du </w:t>
      </w:r>
      <w:r w:rsidRPr="0032190F">
        <w:rPr>
          <w:i/>
          <w:lang w:val="fr-FR"/>
        </w:rPr>
        <w:t>rite de passage,</w:t>
      </w:r>
      <w:r w:rsidRPr="0032190F">
        <w:rPr>
          <w:lang w:val="fr-FR"/>
        </w:rPr>
        <w:t xml:space="preserve"> par ailleurs et à une autre époque, proposé par De Marinis pour certaines gravures du </w:t>
      </w:r>
      <w:hyperlink r:id="rId13829" w:anchor="Sit_Valcamonica" w:history="1">
        <w:r w:rsidRPr="0032190F">
          <w:rPr>
            <w:rStyle w:val="Hyperlink"/>
            <w:lang w:val="fr-FR"/>
          </w:rPr>
          <w:t>Valcamonica</w:t>
        </w:r>
      </w:hyperlink>
      <w:r w:rsidRPr="0032190F">
        <w:rPr>
          <w:lang w:val="fr-FR"/>
        </w:rPr>
        <w:t xml:space="preserve"> attribuées à l’âge du Fer (BIB 366 p. 12, 13)</w:t>
      </w:r>
    </w:p>
    <w:p w14:paraId="13490061" w14:textId="77777777" w:rsidR="000152C6" w:rsidRPr="0032190F" w:rsidRDefault="000152C6" w:rsidP="000152C6">
      <w:pPr>
        <w:rPr>
          <w:lang w:val="fr-FR"/>
        </w:rPr>
      </w:pPr>
    </w:p>
    <w:p w14:paraId="72A0336C" w14:textId="77777777" w:rsidR="000152C6" w:rsidRPr="0032190F" w:rsidRDefault="000152C6" w:rsidP="000152C6">
      <w:pPr>
        <w:rPr>
          <w:lang w:val="fr-FR"/>
        </w:rPr>
      </w:pPr>
      <w:r w:rsidRPr="0032190F">
        <w:rPr>
          <w:lang w:val="fr-FR"/>
        </w:rPr>
        <w:t xml:space="preserve">« Le site des Merveilles [le Bego </w:t>
      </w:r>
      <w:r w:rsidRPr="0032190F">
        <w:rPr>
          <w:i/>
          <w:lang w:val="fr-FR"/>
        </w:rPr>
        <w:t>lato sensu</w:t>
      </w:r>
      <w:r w:rsidRPr="0032190F">
        <w:rPr>
          <w:lang w:val="fr-FR"/>
        </w:rPr>
        <w:t>] apparait donc comme un lieu destinné à des initiations de type confrérie ou société secrète, réservées à une élite : dignitaire, prêtres, chamans » (Dufrenne 1997 p. 199).</w:t>
      </w:r>
    </w:p>
    <w:p w14:paraId="06E19A31" w14:textId="3E02462F" w:rsidR="000152C6" w:rsidRPr="0032190F" w:rsidRDefault="00FE2E58" w:rsidP="00265D5E">
      <w:pPr>
        <w:pStyle w:val="Heading5"/>
      </w:pPr>
      <w:r>
        <w:t>a</w:t>
      </w:r>
      <w:r w:rsidR="000152C6" w:rsidRPr="0032190F">
        <w:t>rt discret</w:t>
      </w:r>
    </w:p>
    <w:p w14:paraId="48A149C6" w14:textId="2C64F03D" w:rsidR="000152C6" w:rsidRPr="0032190F" w:rsidRDefault="000152C6" w:rsidP="000152C6">
      <w:pPr>
        <w:jc w:val="both"/>
        <w:rPr>
          <w:lang w:val="fr-FR"/>
        </w:rPr>
      </w:pPr>
      <w:r w:rsidRPr="0032190F">
        <w:rPr>
          <w:lang w:val="fr-FR"/>
        </w:rPr>
        <w:t xml:space="preserve">G. de Saulieu, qui insiste sur le caractère discret de ces gravures, (en distinction chronologique d’un art ostentatoire) ne dit pas autre chose que </w:t>
      </w:r>
      <w:hyperlink r:id="rId13830" w:anchor="Aut_Lamboglia" w:history="1">
        <w:r w:rsidR="00FE2E58" w:rsidRPr="00BB6137">
          <w:rPr>
            <w:rStyle w:val="Hyperlink"/>
            <w:lang w:val="fr-FR"/>
          </w:rPr>
          <w:t>Lamboglia</w:t>
        </w:r>
      </w:hyperlink>
      <w:r w:rsidR="00FE2E58">
        <w:rPr>
          <w:lang w:val="fr-FR"/>
        </w:rPr>
        <w:t xml:space="preserve"> </w:t>
      </w:r>
      <w:r w:rsidRPr="0032190F">
        <w:rPr>
          <w:lang w:val="fr-FR"/>
        </w:rPr>
        <w:t xml:space="preserve">quand il écrit que ces gravures n’ont point le caractère d’une « expression purement spectaculaire » (BIB 1247 p. 9). </w:t>
      </w:r>
    </w:p>
    <w:p w14:paraId="6E980320" w14:textId="1E0E2898" w:rsidR="000152C6" w:rsidRPr="0032190F" w:rsidRDefault="00EC6E67" w:rsidP="00265D5E">
      <w:pPr>
        <w:pStyle w:val="Heading5"/>
      </w:pPr>
      <w:r>
        <w:t>c</w:t>
      </w:r>
      <w:r w:rsidR="000152C6" w:rsidRPr="0032190F">
        <w:t>orniformes et attelages</w:t>
      </w:r>
    </w:p>
    <w:p w14:paraId="58BCC66E" w14:textId="77777777" w:rsidR="000152C6" w:rsidRPr="0032190F" w:rsidRDefault="000152C6" w:rsidP="000152C6">
      <w:pPr>
        <w:rPr>
          <w:lang w:val="fr-FR"/>
        </w:rPr>
      </w:pPr>
    </w:p>
    <w:p w14:paraId="5D1541B3" w14:textId="6F57DB47" w:rsidR="000152C6" w:rsidRPr="0032190F" w:rsidRDefault="00000000" w:rsidP="000152C6">
      <w:pPr>
        <w:jc w:val="both"/>
        <w:rPr>
          <w:lang w:val="fr-FR"/>
        </w:rPr>
      </w:pPr>
      <w:hyperlink r:id="rId13831" w:anchor="Aut_Conti" w:history="1">
        <w:r w:rsidR="00EC6E67" w:rsidRPr="00EC6E67">
          <w:rPr>
            <w:rStyle w:val="Hyperlink"/>
            <w:lang w:val="fr-FR"/>
          </w:rPr>
          <w:t>Conti</w:t>
        </w:r>
      </w:hyperlink>
      <w:r w:rsidR="00EC6E67" w:rsidRPr="0032190F">
        <w:rPr>
          <w:lang w:val="fr-FR"/>
        </w:rPr>
        <w:t xml:space="preserve"> </w:t>
      </w:r>
      <w:r w:rsidR="000152C6" w:rsidRPr="0038356E">
        <w:rPr>
          <w:lang w:val="it-IT"/>
        </w:rPr>
        <w:t xml:space="preserve">(1948) ; </w:t>
      </w:r>
      <w:r w:rsidR="000152C6" w:rsidRPr="00EC6E67">
        <w:rPr>
          <w:i/>
          <w:iCs/>
          <w:lang w:val="it-IT"/>
        </w:rPr>
        <w:t>« e evidente che le genti che andavano lassie [bovide] partecipavano del patrimonio cultuale generale mediterraneo</w:t>
      </w:r>
      <w:r w:rsidR="000152C6" w:rsidRPr="0038356E">
        <w:rPr>
          <w:lang w:val="it-IT"/>
        </w:rPr>
        <w:t xml:space="preserve"> » (BIB 886 p. 49). </w:t>
      </w:r>
      <w:r w:rsidR="000152C6" w:rsidRPr="0032190F">
        <w:rPr>
          <w:lang w:val="fr-FR"/>
        </w:rPr>
        <w:t xml:space="preserve">Les bovidés de l’attelage étant soumis à l’homme,  Blain et Paquier (1976) pensent que les bovidés isolés, illustrant un « mythe fort » et </w:t>
      </w:r>
      <w:r w:rsidR="000152C6" w:rsidRPr="0032190F">
        <w:rPr>
          <w:lang w:val="fr-FR"/>
        </w:rPr>
        <w:lastRenderedPageBreak/>
        <w:t>attelages ne répondent pas aux mêmes mythes : « il semblerait que lorsqu’ils sont attelés, donc productifs, le complexe agriculture-fertilité devrait être évoqué » (BIB 905 p. 101).</w:t>
      </w:r>
    </w:p>
    <w:p w14:paraId="25D48CE5" w14:textId="18841E78" w:rsidR="000152C6" w:rsidRPr="0032190F" w:rsidRDefault="000152C6" w:rsidP="00D86345">
      <w:pPr>
        <w:jc w:val="both"/>
        <w:rPr>
          <w:lang w:val="fr-FR"/>
        </w:rPr>
      </w:pPr>
      <w:r w:rsidRPr="0032190F">
        <w:rPr>
          <w:lang w:val="fr-FR"/>
        </w:rPr>
        <w:t>Les scènes d’arature sont vue comme des scènes rituelles du fait qu’au Bego on ne plante rien et que rien ne pousse Pelligrini (2001) (BIB 1353 p. 83), Serres (2001),…</w:t>
      </w:r>
    </w:p>
    <w:p w14:paraId="662DF0ED" w14:textId="77777777" w:rsidR="000152C6" w:rsidRPr="0032190F" w:rsidRDefault="000152C6" w:rsidP="00265D5E">
      <w:pPr>
        <w:pStyle w:val="Heading5"/>
      </w:pPr>
      <w:r w:rsidRPr="0032190F">
        <w:t>système de comptage</w:t>
      </w:r>
    </w:p>
    <w:p w14:paraId="0B8095BC" w14:textId="77777777" w:rsidR="000152C6" w:rsidRPr="0032190F" w:rsidRDefault="000152C6" w:rsidP="000152C6">
      <w:pPr>
        <w:jc w:val="both"/>
        <w:rPr>
          <w:lang w:val="fr-FR"/>
        </w:rPr>
      </w:pPr>
    </w:p>
    <w:p w14:paraId="5EFCF468" w14:textId="77777777" w:rsidR="000152C6" w:rsidRPr="0032190F" w:rsidRDefault="000152C6" w:rsidP="000152C6">
      <w:pPr>
        <w:jc w:val="both"/>
        <w:rPr>
          <w:lang w:val="fr-FR"/>
        </w:rPr>
      </w:pPr>
      <w:r w:rsidRPr="0032190F">
        <w:rPr>
          <w:lang w:val="fr-FR"/>
        </w:rPr>
        <w:t>Blain et Paquier (1976) relève une gravure de Fontanalba qui évoque un système de comptage : « Un rectangle subdivisé est inscrit dans un cercle. Autour du réticulé, les parties libres sont gravées de bovidés géométriques » le nombre de damier de la figure réticulée est identique à celui des corniformes (BIB 905 p. 106). Réticulés et corniformes expriment une idée quantitative (BIB 905 p. 106)</w:t>
      </w:r>
    </w:p>
    <w:p w14:paraId="293932F1" w14:textId="1D937009" w:rsidR="000152C6" w:rsidRPr="0032190F" w:rsidRDefault="00000000" w:rsidP="000152C6">
      <w:pPr>
        <w:jc w:val="both"/>
        <w:rPr>
          <w:lang w:val="fr-FR"/>
        </w:rPr>
      </w:pPr>
      <w:hyperlink r:id="rId13832" w:anchor="Aut_Bicknell" w:history="1">
        <w:r w:rsidR="00AA7ACB" w:rsidRPr="00AE78AA">
          <w:rPr>
            <w:rStyle w:val="Hyperlink"/>
            <w:lang w:val="fr-FR"/>
          </w:rPr>
          <w:t>C. Bicknell</w:t>
        </w:r>
      </w:hyperlink>
      <w:r w:rsidR="00AA7ACB" w:rsidRPr="009D627A">
        <w:rPr>
          <w:rStyle w:val="Hyperlink"/>
          <w:color w:val="auto"/>
          <w:u w:val="none"/>
          <w:lang w:val="fr-FR"/>
        </w:rPr>
        <w:t xml:space="preserve"> </w:t>
      </w:r>
      <w:r w:rsidR="000152C6" w:rsidRPr="0032190F">
        <w:rPr>
          <w:lang w:val="fr-FR"/>
        </w:rPr>
        <w:t xml:space="preserve">évoque également le caractère comptable de certaines gravures telles celles de </w:t>
      </w:r>
      <w:hyperlink r:id="rId13833" w:anchor="Desc_ZXIXGIR9beta" w:history="1">
        <w:r w:rsidR="000152C6" w:rsidRPr="0032190F">
          <w:rPr>
            <w:rStyle w:val="Hyperlink"/>
            <w:i/>
            <w:lang w:val="fr-FR"/>
          </w:rPr>
          <w:t>l’Echelle du Paradis</w:t>
        </w:r>
      </w:hyperlink>
      <w:r w:rsidR="000152C6" w:rsidRPr="0032190F">
        <w:rPr>
          <w:lang w:val="fr-FR"/>
        </w:rPr>
        <w:t xml:space="preserve"> (BIB 420 p. 66 planche XXI)</w:t>
      </w:r>
    </w:p>
    <w:p w14:paraId="12641661" w14:textId="3A6CC4A9" w:rsidR="000152C6" w:rsidRPr="0032190F" w:rsidRDefault="00000000" w:rsidP="000152C6">
      <w:pPr>
        <w:jc w:val="both"/>
        <w:rPr>
          <w:lang w:val="fr-FR"/>
        </w:rPr>
      </w:pPr>
      <w:hyperlink r:id="rId13834" w:anchor="Aut_Issel" w:history="1">
        <w:r w:rsidR="00A2428C" w:rsidRPr="00A2428C">
          <w:rPr>
            <w:rStyle w:val="Hyperlink"/>
            <w:lang w:val="fr-FR"/>
          </w:rPr>
          <w:t>A. Issel</w:t>
        </w:r>
      </w:hyperlink>
      <w:r w:rsidR="00A2428C" w:rsidRPr="0032190F">
        <w:rPr>
          <w:lang w:val="fr-FR"/>
        </w:rPr>
        <w:t xml:space="preserve"> </w:t>
      </w:r>
      <w:r w:rsidR="000152C6" w:rsidRPr="0032190F">
        <w:rPr>
          <w:lang w:val="fr-FR"/>
        </w:rPr>
        <w:t>(1901) parlant d’un corniforme ayant une croix entre les cornes évoque un système de comptage comme la croix équivaut à dix en chinois (sic) (</w:t>
      </w:r>
      <w:r w:rsidR="000152C6" w:rsidRPr="0032190F">
        <w:rPr>
          <w:i/>
          <w:lang w:val="fr-FR"/>
        </w:rPr>
        <w:t>dovrebbe indicare un capo di dieci anni</w:t>
      </w:r>
      <w:r w:rsidR="000152C6" w:rsidRPr="0032190F">
        <w:rPr>
          <w:lang w:val="fr-FR"/>
        </w:rPr>
        <w:t>) (BIB 1249 p. 233)</w:t>
      </w:r>
    </w:p>
    <w:p w14:paraId="24BB3E03" w14:textId="77777777" w:rsidR="000152C6" w:rsidRPr="0032190F" w:rsidRDefault="000152C6" w:rsidP="000152C6">
      <w:pPr>
        <w:jc w:val="both"/>
        <w:rPr>
          <w:lang w:val="fr-FR"/>
        </w:rPr>
      </w:pPr>
      <w:r w:rsidRPr="0032190F">
        <w:rPr>
          <w:lang w:val="fr-FR"/>
        </w:rPr>
        <w:t>Dufrenne observe : « (...) on constate que le nombre 7 intervient à plusieurs reprises dans la composition de certains motifs, ce qui dénote l’importance que les graveurs donnaient à ce nombre » (Dufrenne 1997 p. 96).</w:t>
      </w:r>
    </w:p>
    <w:p w14:paraId="3E46CA76" w14:textId="2F2D63EB" w:rsidR="000152C6" w:rsidRPr="0032190F" w:rsidRDefault="00D86345" w:rsidP="00265D5E">
      <w:pPr>
        <w:pStyle w:val="Heading5"/>
      </w:pPr>
      <w:r>
        <w:t>a</w:t>
      </w:r>
      <w:r w:rsidR="000152C6" w:rsidRPr="0032190F">
        <w:t>lignements de roches</w:t>
      </w:r>
    </w:p>
    <w:p w14:paraId="3CD1F4BF" w14:textId="77777777" w:rsidR="000152C6" w:rsidRPr="0032190F" w:rsidRDefault="000152C6" w:rsidP="000152C6">
      <w:pPr>
        <w:rPr>
          <w:lang w:val="fr-FR"/>
        </w:rPr>
      </w:pPr>
    </w:p>
    <w:p w14:paraId="5DA72218" w14:textId="5A7B3A5A" w:rsidR="000152C6" w:rsidRPr="0032190F" w:rsidRDefault="000152C6" w:rsidP="000152C6">
      <w:pPr>
        <w:jc w:val="both"/>
        <w:rPr>
          <w:lang w:val="fr-FR"/>
        </w:rPr>
      </w:pPr>
      <w:r w:rsidRPr="0032190F">
        <w:rPr>
          <w:lang w:val="fr-FR"/>
        </w:rPr>
        <w:t>E. Masson intitule un chapitre « Axe des trois stèles principales » en évoquant « </w:t>
      </w:r>
      <w:hyperlink r:id="rId13835" w:anchor="Desc_ZIVGIIIR16D" w:history="1">
        <w:r w:rsidRPr="0032190F">
          <w:rPr>
            <w:rStyle w:val="Hyperlink"/>
            <w:lang w:val="fr-FR"/>
          </w:rPr>
          <w:t>l’Anthropomorphe aux bras en zigzag</w:t>
        </w:r>
      </w:hyperlink>
      <w:r w:rsidRPr="0032190F">
        <w:rPr>
          <w:lang w:val="fr-FR"/>
        </w:rPr>
        <w:t> » (Stèle I), le « </w:t>
      </w:r>
      <w:hyperlink r:id="rId13836" w:anchor="Desc_ZVIIIGIIR34" w:history="1">
        <w:r w:rsidRPr="0032190F">
          <w:rPr>
            <w:rStyle w:val="Hyperlink"/>
            <w:lang w:val="fr-FR"/>
          </w:rPr>
          <w:t>Sorcier </w:t>
        </w:r>
      </w:hyperlink>
      <w:r w:rsidRPr="0032190F">
        <w:rPr>
          <w:lang w:val="fr-FR"/>
        </w:rPr>
        <w:t>» (Stèle II) et le « </w:t>
      </w:r>
      <w:hyperlink r:id="rId13837" w:anchor="Desc_ZVIIGIR8" w:history="1">
        <w:r w:rsidRPr="0032190F">
          <w:rPr>
            <w:rStyle w:val="Hyperlink"/>
            <w:lang w:val="fr-FR"/>
          </w:rPr>
          <w:t>Chef de Tribu</w:t>
        </w:r>
      </w:hyperlink>
      <w:r w:rsidRPr="0032190F">
        <w:rPr>
          <w:lang w:val="fr-FR"/>
        </w:rPr>
        <w:t> » (Stèle III) (Masson 1993 p. 93 et sq.). Selon elle il existerait « un axe ou un "pivot" constitué par les trois stèles principales (...) », « (...) situés sur trois paliers à trois niveaux d’altitude, ces supports donnent l’impression de se situer dans un alignement et une distance l’un de l’autre proportionnelle à l’altitude » (Masson 1993 p. 93 et sq.). Elle relève également « la présence d’une draille reliant naturellement les 3 stèles (...) » (Masson 1993 p. 110).Avec cet alignement et cette narration E. Masson suppose qu’il existe « une narration qui se suit d’une stèle à l’autre » (Masson 1993 p. 95). C’est une partie de son « chemin processionel » (Masson 1993 pl. 1 p. 119).</w:t>
      </w:r>
    </w:p>
    <w:p w14:paraId="6FD3E355" w14:textId="77777777" w:rsidR="000152C6" w:rsidRPr="0032190F" w:rsidRDefault="000152C6" w:rsidP="000152C6">
      <w:pPr>
        <w:jc w:val="both"/>
        <w:rPr>
          <w:lang w:val="fr-FR"/>
        </w:rPr>
      </w:pPr>
      <w:r w:rsidRPr="0032190F">
        <w:rPr>
          <w:lang w:val="fr-FR"/>
        </w:rPr>
        <w:t>Pour Dufrenne, les « 3 gravures de la vallée des Merveilles [qui] ont particulièrement attiré l’attention des chercheurs », le Chef de Tribu, le Sorcier et HBZZ, « (...) sont pratiquement en alignement » (Dufrenne 1997). Ce que ne montre pas la projection spatiale de leur position GPS (SS BIB).</w:t>
      </w:r>
    </w:p>
    <w:p w14:paraId="2EC5344F" w14:textId="77777777" w:rsidR="000152C6" w:rsidRPr="0032190F" w:rsidRDefault="000152C6" w:rsidP="000152C6">
      <w:pPr>
        <w:jc w:val="both"/>
        <w:rPr>
          <w:lang w:val="fr-FR"/>
        </w:rPr>
      </w:pPr>
      <w:r w:rsidRPr="0032190F">
        <w:rPr>
          <w:lang w:val="fr-FR"/>
        </w:rPr>
        <w:t>C. Jègues-Wolkiewiez, dans une « visée » astronomique avait aussi parlé d’alignement (voir Angle astronomique) (Jègues 1997).</w:t>
      </w:r>
    </w:p>
    <w:p w14:paraId="5E747B10" w14:textId="62BE0D8D" w:rsidR="000152C6" w:rsidRDefault="00C271A9" w:rsidP="000152C6">
      <w:pPr>
        <w:pStyle w:val="Heading3"/>
        <w:numPr>
          <w:ilvl w:val="2"/>
          <w:numId w:val="0"/>
        </w:numPr>
        <w:tabs>
          <w:tab w:val="num" w:pos="1800"/>
        </w:tabs>
        <w:spacing w:before="240" w:after="60" w:line="240" w:lineRule="auto"/>
        <w:ind w:left="1440"/>
      </w:pPr>
      <w:bookmarkStart w:id="5487" w:name="Sit_Bego_fin_piq"/>
      <w:r>
        <w:t>f</w:t>
      </w:r>
      <w:r w:rsidR="000152C6" w:rsidRPr="0032190F">
        <w:t>in des gravures piquetées</w:t>
      </w:r>
    </w:p>
    <w:bookmarkEnd w:id="5487"/>
    <w:p w14:paraId="301AB3FD" w14:textId="0B65538D" w:rsidR="00D3089A" w:rsidRPr="00D3089A" w:rsidRDefault="00D3089A" w:rsidP="00D3089A">
      <w:pPr>
        <w:rPr>
          <w:sz w:val="20"/>
          <w:lang w:val="fr-FR" w:eastAsia="fr-FR"/>
        </w:rPr>
      </w:pPr>
      <w:r w:rsidRPr="006B542E">
        <w:rPr>
          <w:sz w:val="20"/>
          <w:lang w:val="fr-FR"/>
        </w:rPr>
        <w:t>abandon du site</w:t>
      </w:r>
    </w:p>
    <w:p w14:paraId="35A1EFC7" w14:textId="77777777" w:rsidR="000152C6" w:rsidRDefault="000152C6" w:rsidP="000152C6">
      <w:pPr>
        <w:rPr>
          <w:lang w:val="fr-FR"/>
        </w:rPr>
      </w:pPr>
    </w:p>
    <w:p w14:paraId="32A61875" w14:textId="77777777" w:rsidR="00997D31" w:rsidRDefault="00997D31" w:rsidP="000152C6">
      <w:pPr>
        <w:rPr>
          <w:lang w:val="fr-FR"/>
        </w:rPr>
      </w:pPr>
    </w:p>
    <w:p w14:paraId="15D1EEB3" w14:textId="5D762B4C" w:rsidR="00997D31" w:rsidRDefault="00000000" w:rsidP="000152C6">
      <w:pPr>
        <w:rPr>
          <w:lang w:val="fr-FR"/>
        </w:rPr>
      </w:pPr>
      <w:hyperlink r:id="rId13838" w:anchor="Sit_Bego_fin_piq_clim" w:history="1">
        <w:r w:rsidR="00997D31" w:rsidRPr="00997D31">
          <w:rPr>
            <w:rStyle w:val="Hyperlink"/>
            <w:lang w:val="fr-FR"/>
          </w:rPr>
          <w:t>climat</w:t>
        </w:r>
      </w:hyperlink>
      <w:r w:rsidR="00997D31">
        <w:rPr>
          <w:lang w:val="fr-FR"/>
        </w:rPr>
        <w:t xml:space="preserve">, </w:t>
      </w:r>
      <w:hyperlink r:id="rId13839" w:anchor="Sit_Bego_fin_piq_metal" w:history="1">
        <w:r w:rsidR="00997D31" w:rsidRPr="00997D31">
          <w:rPr>
            <w:rStyle w:val="Hyperlink"/>
            <w:lang w:val="fr-FR"/>
          </w:rPr>
          <w:t>métallurgie</w:t>
        </w:r>
      </w:hyperlink>
      <w:r w:rsidR="00997D31">
        <w:rPr>
          <w:lang w:val="fr-FR"/>
        </w:rPr>
        <w:t>, etc.</w:t>
      </w:r>
    </w:p>
    <w:p w14:paraId="0A4542E0" w14:textId="77777777" w:rsidR="00997D31" w:rsidRDefault="00997D31" w:rsidP="000152C6">
      <w:pPr>
        <w:rPr>
          <w:lang w:val="fr-FR"/>
        </w:rPr>
      </w:pPr>
    </w:p>
    <w:p w14:paraId="4329BB24" w14:textId="77777777" w:rsidR="00997D31" w:rsidRPr="0032190F" w:rsidRDefault="00997D31" w:rsidP="000152C6">
      <w:pPr>
        <w:rPr>
          <w:lang w:val="fr-FR"/>
        </w:rPr>
      </w:pPr>
    </w:p>
    <w:p w14:paraId="20786C67" w14:textId="17968860" w:rsidR="00892C12" w:rsidRPr="0032190F" w:rsidRDefault="00C271A9" w:rsidP="00892C12">
      <w:pPr>
        <w:pStyle w:val="Heading4"/>
      </w:pPr>
      <w:bookmarkStart w:id="5488" w:name="Sit_Bego_fin_piq_clim"/>
      <w:r>
        <w:t>c</w:t>
      </w:r>
      <w:r w:rsidR="00892C12" w:rsidRPr="0032190F">
        <w:t>limat</w:t>
      </w:r>
    </w:p>
    <w:bookmarkEnd w:id="5488"/>
    <w:p w14:paraId="70F14605" w14:textId="77777777" w:rsidR="00F215C9" w:rsidRDefault="00F215C9" w:rsidP="000152C6">
      <w:pPr>
        <w:rPr>
          <w:lang w:val="fr-FR"/>
        </w:rPr>
      </w:pPr>
    </w:p>
    <w:p w14:paraId="5E0DA619" w14:textId="77777777" w:rsidR="00265D5E" w:rsidRDefault="00265D5E" w:rsidP="000152C6">
      <w:pPr>
        <w:rPr>
          <w:lang w:val="fr-FR"/>
        </w:rPr>
      </w:pPr>
    </w:p>
    <w:p w14:paraId="2E575A00" w14:textId="4BA40B9C" w:rsidR="00265D5E" w:rsidRDefault="00265D5E" w:rsidP="000152C6">
      <w:pPr>
        <w:rPr>
          <w:lang w:val="fr-FR"/>
        </w:rPr>
      </w:pPr>
      <w:r>
        <w:rPr>
          <w:lang w:val="fr-FR"/>
        </w:rPr>
        <w:t xml:space="preserve">v. </w:t>
      </w:r>
      <w:hyperlink r:id="rId13840" w:anchor="Ana_Interpret_otc" w:history="1">
        <w:r w:rsidRPr="00265D5E">
          <w:rPr>
            <w:rStyle w:val="Hyperlink"/>
            <w:lang w:val="fr-FR"/>
          </w:rPr>
          <w:t>OTC</w:t>
        </w:r>
      </w:hyperlink>
    </w:p>
    <w:p w14:paraId="18F16545" w14:textId="268D1159" w:rsidR="00F215C9" w:rsidRDefault="00F215C9" w:rsidP="00F215C9">
      <w:pPr>
        <w:pStyle w:val="Heading5"/>
      </w:pPr>
      <w:r>
        <w:lastRenderedPageBreak/>
        <w:t>BA</w:t>
      </w:r>
    </w:p>
    <w:p w14:paraId="06F2EB37" w14:textId="3BD92A63" w:rsidR="00F215C9" w:rsidRPr="007B0228" w:rsidRDefault="00000000" w:rsidP="000152C6">
      <w:pPr>
        <w:rPr>
          <w:rStyle w:val="Hyperlink"/>
          <w:sz w:val="20"/>
          <w:lang w:val="fr-FR"/>
        </w:rPr>
      </w:pPr>
      <w:hyperlink r:id="rId13841" w:anchor="Sit_Bego_chron_abs_per_BzA" w:history="1">
        <w:r w:rsidR="007B0228" w:rsidRPr="007B0228">
          <w:rPr>
            <w:rStyle w:val="Hyperlink"/>
            <w:sz w:val="20"/>
            <w:lang w:val="fr-FR"/>
          </w:rPr>
          <w:t>Bronze</w:t>
        </w:r>
      </w:hyperlink>
    </w:p>
    <w:p w14:paraId="648629C4" w14:textId="77777777" w:rsidR="007B0228" w:rsidRDefault="007B0228" w:rsidP="000152C6">
      <w:pPr>
        <w:rPr>
          <w:lang w:val="fr-FR"/>
        </w:rPr>
      </w:pPr>
    </w:p>
    <w:p w14:paraId="46E36D5B" w14:textId="3A93E8CA" w:rsidR="00892C12" w:rsidRDefault="00F215C9" w:rsidP="00F315A8">
      <w:pPr>
        <w:jc w:val="both"/>
        <w:rPr>
          <w:lang w:val="fr-FR"/>
        </w:rPr>
      </w:pPr>
      <w:r w:rsidRPr="0032190F">
        <w:rPr>
          <w:lang w:val="fr-FR"/>
        </w:rPr>
        <w:t>Un épisode plus froid vers 4100/3950 cal BP</w:t>
      </w:r>
      <w:r w:rsidR="00163B5A">
        <w:rPr>
          <w:lang w:val="fr-FR"/>
        </w:rPr>
        <w:t xml:space="preserve"> [</w:t>
      </w:r>
      <w:hyperlink r:id="rId13842" w:anchor="Text_4200BP_Event" w:history="1">
        <w:r w:rsidR="00163B5A" w:rsidRPr="002F4F89">
          <w:rPr>
            <w:rStyle w:val="Hyperlink"/>
            <w:lang w:val="fr-FR"/>
          </w:rPr>
          <w:t>4200 event</w:t>
        </w:r>
      </w:hyperlink>
      <w:r w:rsidR="00163B5A" w:rsidRPr="00163B5A">
        <w:rPr>
          <w:rStyle w:val="Hyperlink"/>
          <w:color w:val="000000"/>
          <w:u w:val="none"/>
          <w:lang w:val="fr-FR"/>
        </w:rPr>
        <w:t>]</w:t>
      </w:r>
      <w:r w:rsidRPr="0032190F">
        <w:rPr>
          <w:lang w:val="fr-FR"/>
        </w:rPr>
        <w:t xml:space="preserve"> (2150/2000 calBC) en Méditerranée centrale et occidentale (Magny com. pers.) pourrait avoir été la principale raison de l’abandon du site (BIB 238 p.201 et BIB 375) et plus généralement de celle des sites d’altitude d’art rupestre (BIB 238 p. 201).</w:t>
      </w:r>
    </w:p>
    <w:p w14:paraId="6CFE1592" w14:textId="7D8397BD" w:rsidR="00F215C9" w:rsidRDefault="00F215C9" w:rsidP="00F215C9">
      <w:pPr>
        <w:pStyle w:val="Heading5"/>
      </w:pPr>
      <w:bookmarkStart w:id="5489" w:name="Sit_Bego_fin_piq_clim_BF"/>
      <w:r>
        <w:t>BF</w:t>
      </w:r>
    </w:p>
    <w:bookmarkEnd w:id="5489"/>
    <w:p w14:paraId="7D54B97B" w14:textId="77777777" w:rsidR="00F215C9" w:rsidRPr="0032190F" w:rsidRDefault="00F215C9" w:rsidP="000152C6">
      <w:pPr>
        <w:rPr>
          <w:lang w:val="fr-FR"/>
        </w:rPr>
      </w:pPr>
    </w:p>
    <w:p w14:paraId="4B5CF5BD" w14:textId="1C4C1B1E" w:rsidR="00975D6C" w:rsidRDefault="000152C6" w:rsidP="000152C6">
      <w:pPr>
        <w:jc w:val="both"/>
        <w:rPr>
          <w:lang w:val="fr-FR"/>
        </w:rPr>
      </w:pPr>
      <w:r w:rsidRPr="0032190F">
        <w:rPr>
          <w:lang w:val="fr-FR"/>
        </w:rPr>
        <w:t>Dans les Alpes liguro-provençales (</w:t>
      </w:r>
      <w:r w:rsidR="00F8679A">
        <w:rPr>
          <w:lang w:val="fr-FR"/>
        </w:rPr>
        <w:t>BIB 374</w:t>
      </w:r>
      <w:r w:rsidRPr="0032190F">
        <w:rPr>
          <w:lang w:val="fr-FR"/>
        </w:rPr>
        <w:t xml:space="preserve">) et autrichiennes (Borel et </w:t>
      </w:r>
      <w:r w:rsidRPr="0032190F">
        <w:rPr>
          <w:i/>
          <w:lang w:val="fr-FR"/>
        </w:rPr>
        <w:t>al.</w:t>
      </w:r>
      <w:r w:rsidRPr="0032190F">
        <w:rPr>
          <w:lang w:val="fr-FR"/>
        </w:rPr>
        <w:t xml:space="preserve"> 1984), on relève les témoins d’une déterrioration climatique à la </w:t>
      </w:r>
      <w:hyperlink r:id="rId13843" w:anchor="Ana_envir_per_Subbor_fin" w:history="1">
        <w:r w:rsidRPr="00F215C9">
          <w:rPr>
            <w:rStyle w:val="Hyperlink"/>
            <w:lang w:val="fr-FR"/>
          </w:rPr>
          <w:t xml:space="preserve">fin du </w:t>
        </w:r>
        <w:r w:rsidR="00975D6C" w:rsidRPr="00F215C9">
          <w:rPr>
            <w:rStyle w:val="Hyperlink"/>
            <w:lang w:val="fr-FR"/>
          </w:rPr>
          <w:t>Subboréal</w:t>
        </w:r>
      </w:hyperlink>
      <w:r w:rsidR="00975D6C">
        <w:rPr>
          <w:lang w:val="fr-FR"/>
        </w:rPr>
        <w:t>. D</w:t>
      </w:r>
      <w:r w:rsidR="00975D6C" w:rsidRPr="0032190F">
        <w:rPr>
          <w:lang w:val="fr-FR"/>
        </w:rPr>
        <w:t>égradation du milieu végétal</w:t>
      </w:r>
      <w:r w:rsidR="00975D6C">
        <w:rPr>
          <w:lang w:val="fr-FR"/>
        </w:rPr>
        <w:t>:</w:t>
      </w:r>
    </w:p>
    <w:p w14:paraId="2A0DBB0C" w14:textId="77777777" w:rsidR="00975D6C" w:rsidRDefault="00975D6C" w:rsidP="000152C6">
      <w:pPr>
        <w:jc w:val="both"/>
        <w:rPr>
          <w:lang w:val="fr-FR"/>
        </w:rPr>
      </w:pPr>
    </w:p>
    <w:tbl>
      <w:tblPr>
        <w:tblStyle w:val="TableGrid"/>
        <w:tblW w:w="0" w:type="auto"/>
        <w:jc w:val="center"/>
        <w:tblLook w:val="04A0" w:firstRow="1" w:lastRow="0" w:firstColumn="1" w:lastColumn="0" w:noHBand="0" w:noVBand="1"/>
      </w:tblPr>
      <w:tblGrid>
        <w:gridCol w:w="1403"/>
        <w:gridCol w:w="5587"/>
      </w:tblGrid>
      <w:tr w:rsidR="00975D6C" w:rsidRPr="00FE706B" w14:paraId="172F58B3" w14:textId="77777777" w:rsidTr="00975D6C">
        <w:trPr>
          <w:jc w:val="center"/>
        </w:trPr>
        <w:tc>
          <w:tcPr>
            <w:tcW w:w="1403" w:type="dxa"/>
          </w:tcPr>
          <w:p w14:paraId="233186B6" w14:textId="7494A4BB" w:rsidR="00975D6C" w:rsidRDefault="00975D6C" w:rsidP="000152C6">
            <w:pPr>
              <w:jc w:val="both"/>
              <w:rPr>
                <w:lang w:val="fr-FR"/>
              </w:rPr>
            </w:pPr>
            <w:r>
              <w:rPr>
                <w:lang w:val="fr-FR"/>
              </w:rPr>
              <w:t>Merveilles</w:t>
            </w:r>
          </w:p>
        </w:tc>
        <w:tc>
          <w:tcPr>
            <w:tcW w:w="5587" w:type="dxa"/>
          </w:tcPr>
          <w:p w14:paraId="3E09C09F" w14:textId="195B217F" w:rsidR="00975D6C" w:rsidRDefault="00975D6C" w:rsidP="000152C6">
            <w:pPr>
              <w:jc w:val="both"/>
              <w:rPr>
                <w:lang w:val="fr-FR"/>
              </w:rPr>
            </w:pPr>
            <w:r w:rsidRPr="0032190F">
              <w:rPr>
                <w:lang w:val="fr-FR"/>
              </w:rPr>
              <w:t xml:space="preserve">autour du </w:t>
            </w:r>
            <w:hyperlink r:id="rId13844" w:anchor="Sit_Mouton" w:history="1">
              <w:r w:rsidRPr="007F1D50">
                <w:rPr>
                  <w:rStyle w:val="Hyperlink"/>
                  <w:lang w:val="fr-FR"/>
                </w:rPr>
                <w:t>LM</w:t>
              </w:r>
            </w:hyperlink>
            <w:r w:rsidRPr="00975D6C">
              <w:rPr>
                <w:rStyle w:val="Hyperlink"/>
                <w:color w:val="000000"/>
                <w:u w:val="none"/>
                <w:lang w:val="fr-FR"/>
              </w:rPr>
              <w:t xml:space="preserve"> </w:t>
            </w:r>
            <w:r w:rsidRPr="0032190F">
              <w:rPr>
                <w:lang w:val="fr-FR"/>
              </w:rPr>
              <w:t>vers 3000 ± 160 BP</w:t>
            </w:r>
            <w:r>
              <w:rPr>
                <w:lang w:val="fr-FR"/>
              </w:rPr>
              <w:t xml:space="preserve"> </w:t>
            </w:r>
            <w:r w:rsidRPr="0032190F">
              <w:rPr>
                <w:lang w:val="fr-FR"/>
              </w:rPr>
              <w:t>(De Beaulieu 1977)</w:t>
            </w:r>
          </w:p>
        </w:tc>
      </w:tr>
      <w:tr w:rsidR="00975D6C" w14:paraId="4D7D4709" w14:textId="77777777" w:rsidTr="00975D6C">
        <w:trPr>
          <w:jc w:val="center"/>
        </w:trPr>
        <w:tc>
          <w:tcPr>
            <w:tcW w:w="1403" w:type="dxa"/>
          </w:tcPr>
          <w:p w14:paraId="0E6A82B4" w14:textId="4574B1E3" w:rsidR="00975D6C" w:rsidRDefault="00975D6C" w:rsidP="000152C6">
            <w:pPr>
              <w:jc w:val="both"/>
              <w:rPr>
                <w:lang w:val="fr-FR"/>
              </w:rPr>
            </w:pPr>
            <w:r>
              <w:rPr>
                <w:lang w:val="fr-FR"/>
              </w:rPr>
              <w:t>Fontanalba</w:t>
            </w:r>
          </w:p>
        </w:tc>
        <w:tc>
          <w:tcPr>
            <w:tcW w:w="5587" w:type="dxa"/>
          </w:tcPr>
          <w:p w14:paraId="2724E54B" w14:textId="770221FD" w:rsidR="00975D6C" w:rsidRDefault="00000000" w:rsidP="000152C6">
            <w:pPr>
              <w:jc w:val="both"/>
              <w:rPr>
                <w:lang w:val="fr-FR"/>
              </w:rPr>
            </w:pPr>
            <w:hyperlink r:id="rId13845" w:anchor="Desc_ZXVIIIGIR70gamma" w:history="1">
              <w:r w:rsidR="00975D6C">
                <w:rPr>
                  <w:rStyle w:val="Hyperlink"/>
                  <w:i/>
                  <w:lang w:val="fr-FR"/>
                </w:rPr>
                <w:t>AnthroCo</w:t>
              </w:r>
            </w:hyperlink>
            <w:r w:rsidR="00975D6C">
              <w:t xml:space="preserve">, </w:t>
            </w:r>
            <w:hyperlink r:id="rId13846" w:anchor="Sit_Jumeaux_env_contrebas" w:history="1">
              <w:r w:rsidR="00975D6C" w:rsidRPr="00975D6C">
                <w:rPr>
                  <w:rStyle w:val="Hyperlink"/>
                  <w:lang w:val="fr-FR"/>
                </w:rPr>
                <w:t>LJF</w:t>
              </w:r>
            </w:hyperlink>
            <w:r w:rsidR="00975D6C">
              <w:rPr>
                <w:lang w:val="fr-FR"/>
              </w:rPr>
              <w:t xml:space="preserve"> </w:t>
            </w:r>
            <w:r w:rsidR="00975D6C" w:rsidRPr="0032190F">
              <w:rPr>
                <w:lang w:val="fr-FR"/>
              </w:rPr>
              <w:t>(Kharbouch 1996)</w:t>
            </w:r>
          </w:p>
        </w:tc>
      </w:tr>
    </w:tbl>
    <w:p w14:paraId="2D71A9C6" w14:textId="77777777" w:rsidR="00975D6C" w:rsidRDefault="00975D6C" w:rsidP="00975D6C">
      <w:pPr>
        <w:jc w:val="both"/>
        <w:rPr>
          <w:lang w:val="fr-FR"/>
        </w:rPr>
      </w:pPr>
    </w:p>
    <w:p w14:paraId="418548DF" w14:textId="7C8AE898" w:rsidR="000152C6" w:rsidRPr="0032190F" w:rsidRDefault="00975D6C" w:rsidP="00975D6C">
      <w:pPr>
        <w:jc w:val="both"/>
        <w:rPr>
          <w:lang w:val="fr-FR"/>
        </w:rPr>
      </w:pPr>
      <w:r>
        <w:rPr>
          <w:lang w:val="fr-FR"/>
        </w:rPr>
        <w:t>E</w:t>
      </w:r>
      <w:r w:rsidR="000152C6" w:rsidRPr="0032190F">
        <w:rPr>
          <w:lang w:val="fr-FR"/>
        </w:rPr>
        <w:t xml:space="preserve">nneigement du sud du Plateau des Conques jusqu’au Subboréal (Bégin 1990 p. 99, De Lumley et </w:t>
      </w:r>
      <w:r w:rsidR="000152C6" w:rsidRPr="0032190F">
        <w:rPr>
          <w:i/>
          <w:lang w:val="fr-FR"/>
        </w:rPr>
        <w:t>al.</w:t>
      </w:r>
      <w:r w:rsidR="000152C6" w:rsidRPr="0032190F">
        <w:rPr>
          <w:lang w:val="fr-FR"/>
        </w:rPr>
        <w:t xml:space="preserve"> 2003)</w:t>
      </w:r>
    </w:p>
    <w:p w14:paraId="31496BF4" w14:textId="77777777" w:rsidR="000152C6" w:rsidRPr="0032190F" w:rsidRDefault="000152C6" w:rsidP="000152C6">
      <w:pPr>
        <w:jc w:val="both"/>
        <w:rPr>
          <w:lang w:val="fr-FR"/>
        </w:rPr>
      </w:pPr>
    </w:p>
    <w:p w14:paraId="68BF3A6B" w14:textId="730BA871" w:rsidR="000152C6" w:rsidRPr="0032190F" w:rsidRDefault="000152C6" w:rsidP="000152C6">
      <w:pPr>
        <w:jc w:val="both"/>
        <w:rPr>
          <w:lang w:val="fr-FR"/>
        </w:rPr>
      </w:pPr>
      <w:r w:rsidRPr="0032190F">
        <w:rPr>
          <w:lang w:val="fr-FR"/>
        </w:rPr>
        <w:t>Si les relations sociétés/environnement sont complexes, en milieu montagnard force est de constater qu’en moyenne et haute montagne il existe un synchronisme entre certaines phases d’expansion ou de declin des sociétés agro-pastorales avec des épisodes de réchauffement ou de dégradation climatiques (BIB 615 p. 285 (BIB 402 et 622 et 623 et 624 et 625 et 626 et 627 et 628)).</w:t>
      </w:r>
    </w:p>
    <w:p w14:paraId="0B30FF5A" w14:textId="29A8E9AB" w:rsidR="000152C6" w:rsidRPr="0032190F" w:rsidRDefault="000152C6" w:rsidP="000152C6">
      <w:pPr>
        <w:jc w:val="both"/>
        <w:rPr>
          <w:lang w:val="fr-FR"/>
        </w:rPr>
      </w:pPr>
      <w:r w:rsidRPr="0032190F">
        <w:rPr>
          <w:lang w:val="fr-FR"/>
        </w:rPr>
        <w:t>Enfin, quant à la situation du climat, on peut remarquer</w:t>
      </w:r>
      <w:r w:rsidR="00B95DE1">
        <w:rPr>
          <w:lang w:val="fr-FR"/>
        </w:rPr>
        <w:t xml:space="preserve"> </w:t>
      </w:r>
      <w:r w:rsidRPr="0032190F">
        <w:rPr>
          <w:lang w:val="fr-FR"/>
        </w:rPr>
        <w:t>que la fin des gravures piquetées préhistoriques</w:t>
      </w:r>
      <w:r w:rsidR="00F315A8">
        <w:rPr>
          <w:lang w:val="fr-FR"/>
        </w:rPr>
        <w:t xml:space="preserve"> </w:t>
      </w:r>
      <w:r w:rsidRPr="0032190F">
        <w:rPr>
          <w:lang w:val="fr-FR"/>
        </w:rPr>
        <w:t>et protohistoriques au Bego bien correspond</w:t>
      </w:r>
      <w:r w:rsidR="00B95DE1">
        <w:rPr>
          <w:lang w:val="fr-FR"/>
        </w:rPr>
        <w:t xml:space="preserve"> </w:t>
      </w:r>
      <w:r w:rsidRPr="0032190F">
        <w:rPr>
          <w:lang w:val="fr-FR"/>
        </w:rPr>
        <w:t xml:space="preserve">à l’épisode froid de </w:t>
      </w:r>
      <w:hyperlink r:id="rId13847" w:anchor="Text_Lobben" w:history="1">
        <w:r w:rsidRPr="0032190F">
          <w:rPr>
            <w:rStyle w:val="Hyperlink"/>
            <w:lang w:val="fr-FR"/>
          </w:rPr>
          <w:t>Löbben</w:t>
        </w:r>
      </w:hyperlink>
      <w:r w:rsidRPr="0032190F">
        <w:rPr>
          <w:lang w:val="fr-FR"/>
        </w:rPr>
        <w:t>, remontant au troisième</w:t>
      </w:r>
      <w:r w:rsidR="00B95DE1">
        <w:rPr>
          <w:lang w:val="fr-FR"/>
        </w:rPr>
        <w:t xml:space="preserve"> </w:t>
      </w:r>
      <w:r w:rsidRPr="0032190F">
        <w:rPr>
          <w:lang w:val="fr-FR"/>
        </w:rPr>
        <w:t xml:space="preserve">quart du </w:t>
      </w:r>
      <w:r w:rsidR="00B95DE1">
        <w:rPr>
          <w:lang w:val="fr-FR"/>
        </w:rPr>
        <w:t>2e</w:t>
      </w:r>
      <w:r w:rsidRPr="0032190F">
        <w:rPr>
          <w:lang w:val="fr-FR"/>
        </w:rPr>
        <w:t xml:space="preserve"> millénaire </w:t>
      </w:r>
      <w:r w:rsidR="00B95DE1">
        <w:rPr>
          <w:lang w:val="fr-FR"/>
        </w:rPr>
        <w:t xml:space="preserve">BC </w:t>
      </w:r>
      <w:r w:rsidRPr="0032190F">
        <w:rPr>
          <w:lang w:val="fr-FR"/>
        </w:rPr>
        <w:t xml:space="preserve">et débuté à la fin du </w:t>
      </w:r>
      <w:r w:rsidR="00B95DE1">
        <w:rPr>
          <w:lang w:val="fr-FR"/>
        </w:rPr>
        <w:t>3e</w:t>
      </w:r>
      <w:r w:rsidRPr="0032190F">
        <w:rPr>
          <w:lang w:val="fr-FR"/>
        </w:rPr>
        <w:t xml:space="preserve"> millénaire (BIB 917 p. 298) ;</w:t>
      </w:r>
    </w:p>
    <w:p w14:paraId="71C0E96C" w14:textId="738140BD" w:rsidR="000152C6" w:rsidRPr="0032190F" w:rsidRDefault="000152C6" w:rsidP="000152C6">
      <w:pPr>
        <w:rPr>
          <w:lang w:val="fr-FR"/>
        </w:rPr>
      </w:pPr>
      <w:r w:rsidRPr="0032190F">
        <w:rPr>
          <w:lang w:val="fr-FR"/>
        </w:rPr>
        <w:t>Considérant seulement les gravures</w:t>
      </w:r>
      <w:r w:rsidR="00D3089A">
        <w:rPr>
          <w:lang w:val="fr-FR"/>
        </w:rPr>
        <w:t xml:space="preserve"> </w:t>
      </w:r>
      <w:r w:rsidRPr="0032190F">
        <w:rPr>
          <w:lang w:val="fr-FR"/>
        </w:rPr>
        <w:t xml:space="preserve">piquetées, plusieurs éléments placent la fin de leur réalisation avant la seconde phase du </w:t>
      </w:r>
      <w:r w:rsidR="00D3089A">
        <w:rPr>
          <w:lang w:val="fr-FR"/>
        </w:rPr>
        <w:t>BA</w:t>
      </w:r>
      <w:r w:rsidRPr="0032190F">
        <w:rPr>
          <w:lang w:val="fr-FR"/>
        </w:rPr>
        <w:t> :</w:t>
      </w:r>
    </w:p>
    <w:p w14:paraId="10C7CA40" w14:textId="10DC6E54" w:rsidR="000152C6" w:rsidRPr="0032190F" w:rsidRDefault="000152C6" w:rsidP="000152C6">
      <w:pPr>
        <w:ind w:firstLine="454"/>
        <w:rPr>
          <w:lang w:val="fr-FR"/>
        </w:rPr>
      </w:pPr>
      <w:r w:rsidRPr="0032190F">
        <w:rPr>
          <w:lang w:val="fr-FR"/>
        </w:rPr>
        <w:t>-</w:t>
      </w:r>
      <w:r w:rsidR="00D3089A">
        <w:rPr>
          <w:lang w:val="fr-FR"/>
        </w:rPr>
        <w:t xml:space="preserve"> </w:t>
      </w:r>
      <w:r w:rsidRPr="0032190F">
        <w:rPr>
          <w:lang w:val="fr-FR"/>
        </w:rPr>
        <w:t>variabilité des emanchement pour les poignards.</w:t>
      </w:r>
    </w:p>
    <w:p w14:paraId="5BA6B005" w14:textId="2CC5671F" w:rsidR="000152C6" w:rsidRPr="0032190F" w:rsidRDefault="000152C6" w:rsidP="000152C6">
      <w:pPr>
        <w:ind w:left="454"/>
        <w:rPr>
          <w:lang w:val="fr-FR"/>
        </w:rPr>
      </w:pPr>
      <w:r w:rsidRPr="0032190F">
        <w:rPr>
          <w:lang w:val="fr-FR"/>
        </w:rPr>
        <w:t>-</w:t>
      </w:r>
      <w:r w:rsidR="00D3089A">
        <w:rPr>
          <w:lang w:val="fr-FR"/>
        </w:rPr>
        <w:t xml:space="preserve"> </w:t>
      </w:r>
      <w:r w:rsidRPr="0032190F">
        <w:rPr>
          <w:lang w:val="fr-FR"/>
        </w:rPr>
        <w:t xml:space="preserve">absence de base de lame convexe (elles sont plutôt rhomboïdales) comme à </w:t>
      </w:r>
      <w:hyperlink r:id="rId13848" w:anchor="Sizz_Trevisio" w:history="1">
        <w:r w:rsidRPr="0032190F">
          <w:rPr>
            <w:rStyle w:val="Hyperlink"/>
            <w:lang w:val="fr-FR"/>
          </w:rPr>
          <w:t>Trevisio</w:t>
        </w:r>
      </w:hyperlink>
      <w:r w:rsidRPr="0032190F">
        <w:rPr>
          <w:lang w:val="fr-FR"/>
        </w:rPr>
        <w:t xml:space="preserve"> (Arcà 2009)</w:t>
      </w:r>
    </w:p>
    <w:p w14:paraId="24BBA78E" w14:textId="63A05F5B" w:rsidR="000152C6" w:rsidRPr="00C26C69" w:rsidRDefault="000152C6" w:rsidP="000152C6">
      <w:pPr>
        <w:ind w:firstLine="454"/>
        <w:rPr>
          <w:i/>
          <w:iCs/>
          <w:lang w:val="fr-FR"/>
        </w:rPr>
      </w:pPr>
      <w:r w:rsidRPr="0032190F">
        <w:rPr>
          <w:lang w:val="fr-FR"/>
        </w:rPr>
        <w:t>-</w:t>
      </w:r>
      <w:r w:rsidR="00D3089A">
        <w:rPr>
          <w:lang w:val="fr-FR"/>
        </w:rPr>
        <w:t xml:space="preserve"> </w:t>
      </w:r>
      <w:r w:rsidRPr="0032190F">
        <w:rPr>
          <w:lang w:val="fr-FR"/>
        </w:rPr>
        <w:t xml:space="preserve">absence de hache des </w:t>
      </w:r>
      <w:hyperlink r:id="rId13849" w:anchor="Typ_Roseaux" w:history="1">
        <w:r w:rsidRPr="00C26C69">
          <w:rPr>
            <w:rStyle w:val="Hyperlink"/>
            <w:lang w:val="fr-FR"/>
          </w:rPr>
          <w:t>Roseaux</w:t>
        </w:r>
      </w:hyperlink>
      <w:r w:rsidRPr="0032190F">
        <w:rPr>
          <w:lang w:val="fr-FR"/>
        </w:rPr>
        <w:t xml:space="preserve"> </w:t>
      </w:r>
      <w:r w:rsidR="00C26C69">
        <w:rPr>
          <w:lang w:val="fr-FR"/>
        </w:rPr>
        <w:t xml:space="preserve">postérieur au BA2 (SS BIB) </w:t>
      </w:r>
      <w:r w:rsidRPr="00C26C69">
        <w:rPr>
          <w:i/>
          <w:iCs/>
          <w:lang w:val="fr-FR"/>
        </w:rPr>
        <w:t>caractérisant le BA 2 (Arcà 2009)</w:t>
      </w:r>
    </w:p>
    <w:p w14:paraId="4E17B01A" w14:textId="6E1BFCAB" w:rsidR="000152C6" w:rsidRPr="0032190F" w:rsidRDefault="000152C6" w:rsidP="000152C6">
      <w:pPr>
        <w:ind w:firstLine="454"/>
        <w:rPr>
          <w:lang w:val="fr-FR"/>
        </w:rPr>
      </w:pPr>
      <w:r w:rsidRPr="0032190F">
        <w:rPr>
          <w:lang w:val="fr-FR"/>
        </w:rPr>
        <w:t>-</w:t>
      </w:r>
      <w:r w:rsidR="00D3089A">
        <w:rPr>
          <w:lang w:val="fr-FR"/>
        </w:rPr>
        <w:t xml:space="preserve"> </w:t>
      </w:r>
      <w:r w:rsidRPr="0032190F">
        <w:rPr>
          <w:lang w:val="fr-FR"/>
        </w:rPr>
        <w:t>absence de lances (qui appraraitron</w:t>
      </w:r>
      <w:r w:rsidR="00F315A8">
        <w:rPr>
          <w:lang w:val="fr-FR"/>
        </w:rPr>
        <w:t>t</w:t>
      </w:r>
      <w:r w:rsidRPr="0032190F">
        <w:rPr>
          <w:lang w:val="fr-FR"/>
        </w:rPr>
        <w:t xml:space="preserve"> au cours du </w:t>
      </w:r>
      <w:hyperlink r:id="rId13850" w:anchor="Cul_Bronze_Moyen" w:history="1">
        <w:r w:rsidRPr="0032190F">
          <w:rPr>
            <w:rStyle w:val="Hyperlink"/>
            <w:lang w:val="fr-FR"/>
          </w:rPr>
          <w:t>B</w:t>
        </w:r>
        <w:r w:rsidR="00DE55E6">
          <w:rPr>
            <w:rStyle w:val="Hyperlink"/>
            <w:lang w:val="fr-FR"/>
          </w:rPr>
          <w:t>M</w:t>
        </w:r>
      </w:hyperlink>
      <w:r w:rsidRPr="0032190F">
        <w:rPr>
          <w:lang w:val="fr-FR"/>
        </w:rPr>
        <w:t>)</w:t>
      </w:r>
    </w:p>
    <w:p w14:paraId="7DCBB427" w14:textId="30F5E7F8" w:rsidR="000152C6" w:rsidRPr="0032190F" w:rsidRDefault="000152C6" w:rsidP="000152C6">
      <w:pPr>
        <w:ind w:firstLine="454"/>
        <w:rPr>
          <w:lang w:val="fr-FR"/>
        </w:rPr>
      </w:pPr>
      <w:r w:rsidRPr="0032190F">
        <w:rPr>
          <w:lang w:val="fr-FR"/>
        </w:rPr>
        <w:t>-</w:t>
      </w:r>
      <w:r w:rsidR="00D3089A">
        <w:rPr>
          <w:lang w:val="fr-FR"/>
        </w:rPr>
        <w:t xml:space="preserve"> </w:t>
      </w:r>
      <w:r w:rsidRPr="0032190F">
        <w:rPr>
          <w:lang w:val="fr-FR"/>
        </w:rPr>
        <w:t>absence d’</w:t>
      </w:r>
      <w:r w:rsidR="00D3089A">
        <w:rPr>
          <w:lang w:val="fr-FR"/>
        </w:rPr>
        <w:t xml:space="preserve"> </w:t>
      </w:r>
      <w:r w:rsidRPr="0032190F">
        <w:rPr>
          <w:lang w:val="fr-FR"/>
        </w:rPr>
        <w:t>épées (</w:t>
      </w:r>
      <w:r w:rsidR="008B0D01">
        <w:rPr>
          <w:lang w:val="fr-FR"/>
        </w:rPr>
        <w:t xml:space="preserve">ex: </w:t>
      </w:r>
      <w:hyperlink r:id="rId13851" w:anchor="Sit_Rouviere" w:history="1">
        <w:r w:rsidR="008B0D01" w:rsidRPr="008B0D01">
          <w:rPr>
            <w:rStyle w:val="Hyperlink"/>
            <w:lang w:val="fr-FR"/>
          </w:rPr>
          <w:t>La Rouvière</w:t>
        </w:r>
      </w:hyperlink>
      <w:r w:rsidR="008B0D01">
        <w:rPr>
          <w:lang w:val="fr-FR"/>
        </w:rPr>
        <w:t xml:space="preserve">, </w:t>
      </w:r>
      <w:r w:rsidRPr="0032190F">
        <w:rPr>
          <w:lang w:val="fr-FR"/>
        </w:rPr>
        <w:t xml:space="preserve">qui appraraitrons au cours du </w:t>
      </w:r>
      <w:hyperlink r:id="rId13852" w:anchor="Cul_Bronze_Moyen" w:history="1">
        <w:r w:rsidR="00DE55E6" w:rsidRPr="0032190F">
          <w:rPr>
            <w:rStyle w:val="Hyperlink"/>
            <w:lang w:val="fr-FR"/>
          </w:rPr>
          <w:t>B</w:t>
        </w:r>
        <w:r w:rsidR="00DE55E6">
          <w:rPr>
            <w:rStyle w:val="Hyperlink"/>
            <w:lang w:val="fr-FR"/>
          </w:rPr>
          <w:t>M</w:t>
        </w:r>
      </w:hyperlink>
      <w:r w:rsidRPr="0032190F">
        <w:rPr>
          <w:lang w:val="fr-FR"/>
        </w:rPr>
        <w:t>)</w:t>
      </w:r>
    </w:p>
    <w:p w14:paraId="0ACB2CCA" w14:textId="77777777" w:rsidR="000152C6" w:rsidRPr="0032190F" w:rsidRDefault="000152C6" w:rsidP="000152C6">
      <w:pPr>
        <w:rPr>
          <w:lang w:val="fr-FR"/>
        </w:rPr>
      </w:pPr>
      <w:r w:rsidRPr="0032190F">
        <w:rPr>
          <w:lang w:val="fr-FR"/>
        </w:rPr>
        <w:t>(SS BIB)</w:t>
      </w:r>
    </w:p>
    <w:p w14:paraId="2F81F529" w14:textId="77777777" w:rsidR="00892C12" w:rsidRPr="0032190F" w:rsidRDefault="00892C12" w:rsidP="000152C6">
      <w:pPr>
        <w:rPr>
          <w:lang w:val="fr-FR"/>
        </w:rPr>
      </w:pPr>
    </w:p>
    <w:p w14:paraId="27A6ED14" w14:textId="7C28F864" w:rsidR="00892C12" w:rsidRPr="0032190F" w:rsidRDefault="00D3089A" w:rsidP="00892C12">
      <w:pPr>
        <w:pStyle w:val="Heading4"/>
      </w:pPr>
      <w:bookmarkStart w:id="5490" w:name="Sit_Bego_fin_piq_metal"/>
      <w:r>
        <w:t>m</w:t>
      </w:r>
      <w:r w:rsidR="00892C12" w:rsidRPr="0032190F">
        <w:t>étallurgie</w:t>
      </w:r>
    </w:p>
    <w:bookmarkEnd w:id="5490"/>
    <w:p w14:paraId="641F4EE1" w14:textId="77777777" w:rsidR="00997D31" w:rsidRPr="00997D31" w:rsidRDefault="00997D31" w:rsidP="000152C6">
      <w:pPr>
        <w:rPr>
          <w:sz w:val="20"/>
          <w:lang w:val="fr-FR"/>
        </w:rPr>
      </w:pPr>
      <w:r w:rsidRPr="00997D31">
        <w:rPr>
          <w:sz w:val="20"/>
          <w:lang w:val="fr-FR"/>
        </w:rPr>
        <w:t>changement de technique de gravures</w:t>
      </w:r>
    </w:p>
    <w:p w14:paraId="49E1E12C" w14:textId="5D28FD57" w:rsidR="00892C12" w:rsidRPr="0032190F" w:rsidRDefault="00997D31" w:rsidP="000152C6">
      <w:pPr>
        <w:rPr>
          <w:lang w:val="fr-FR"/>
        </w:rPr>
      </w:pPr>
      <w:r>
        <w:rPr>
          <w:lang w:val="fr-FR"/>
        </w:rPr>
        <w:br/>
      </w:r>
      <w:hyperlink r:id="rId13853" w:anchor="Cul_Proto_Art__Schema_Lineaire" w:history="1">
        <w:r w:rsidRPr="00997D31">
          <w:rPr>
            <w:rStyle w:val="Hyperlink"/>
            <w:lang w:val="fr-FR"/>
          </w:rPr>
          <w:t>ASL</w:t>
        </w:r>
      </w:hyperlink>
      <w:r>
        <w:rPr>
          <w:lang w:val="fr-FR"/>
        </w:rPr>
        <w:t xml:space="preserve"> (SS BIB)</w:t>
      </w:r>
      <w:r w:rsidR="00163B5A">
        <w:rPr>
          <w:lang w:val="fr-FR"/>
        </w:rPr>
        <w:t xml:space="preserve"> ressources </w:t>
      </w:r>
      <w:hyperlink r:id="rId13854" w:anchor="Ana_Interpret_metal" w:history="1">
        <w:r w:rsidR="00163B5A" w:rsidRPr="00163B5A">
          <w:rPr>
            <w:rStyle w:val="Hyperlink"/>
            <w:lang w:val="fr-FR"/>
          </w:rPr>
          <w:t>locales</w:t>
        </w:r>
      </w:hyperlink>
    </w:p>
    <w:p w14:paraId="798824B4" w14:textId="16660BF7" w:rsidR="00892C12" w:rsidRDefault="00892C12" w:rsidP="000152C6">
      <w:pPr>
        <w:rPr>
          <w:lang w:val="fr-FR"/>
        </w:rPr>
      </w:pPr>
      <w:r w:rsidRPr="0032190F">
        <w:rPr>
          <w:lang w:val="fr-FR"/>
        </w:rPr>
        <w:t>Le phénomène constaté dans ces derniers sites (</w:t>
      </w:r>
      <w:hyperlink w:anchor="Sit_Cabrières" w:history="1">
        <w:r w:rsidRPr="0032190F">
          <w:rPr>
            <w:rStyle w:val="Hyperlink"/>
            <w:lang w:val="fr-FR"/>
          </w:rPr>
          <w:t>Cabrières</w:t>
        </w:r>
      </w:hyperlink>
      <w:r w:rsidRPr="0032190F">
        <w:rPr>
          <w:lang w:val="fr-FR"/>
        </w:rPr>
        <w:t xml:space="preserve">, </w:t>
      </w:r>
      <w:hyperlink w:anchor="Sit_Rudna_Gava" w:history="1">
        <w:r w:rsidRPr="0032190F">
          <w:rPr>
            <w:rStyle w:val="Hyperlink"/>
            <w:lang w:val="fr-FR"/>
          </w:rPr>
          <w:t>Rudna Glava</w:t>
        </w:r>
      </w:hyperlink>
      <w:r w:rsidRPr="0032190F">
        <w:rPr>
          <w:lang w:val="fr-FR"/>
        </w:rPr>
        <w:t xml:space="preserve">, </w:t>
      </w:r>
      <w:hyperlink w:anchor="Sit_Ai_Bunar" w:history="1">
        <w:r w:rsidRPr="0032190F">
          <w:rPr>
            <w:rStyle w:val="Hyperlink"/>
            <w:lang w:val="fr-FR"/>
          </w:rPr>
          <w:t>Aï Bunar</w:t>
        </w:r>
      </w:hyperlink>
      <w:r w:rsidRPr="0032190F">
        <w:rPr>
          <w:lang w:val="fr-FR"/>
        </w:rPr>
        <w:t xml:space="preserve">…) </w:t>
      </w:r>
      <w:bookmarkStart w:id="5491" w:name="_Hlk140774789"/>
      <w:r w:rsidRPr="0032190F">
        <w:rPr>
          <w:lang w:val="fr-FR"/>
        </w:rPr>
        <w:t>d’une baisse importante de la production métallique</w:t>
      </w:r>
      <w:bookmarkEnd w:id="5491"/>
      <w:r w:rsidRPr="0032190F">
        <w:rPr>
          <w:lang w:val="fr-FR"/>
        </w:rPr>
        <w:t xml:space="preserve"> an début du </w:t>
      </w:r>
      <w:hyperlink r:id="rId13855" w:anchor="Cul_Bronze_Ancien" w:history="1">
        <w:r w:rsidRPr="0032190F">
          <w:rPr>
            <w:rStyle w:val="Hyperlink"/>
            <w:lang w:val="fr-FR"/>
          </w:rPr>
          <w:t>B</w:t>
        </w:r>
        <w:r w:rsidR="00D3089A">
          <w:rPr>
            <w:rStyle w:val="Hyperlink"/>
            <w:lang w:val="fr-FR"/>
          </w:rPr>
          <w:t>A</w:t>
        </w:r>
      </w:hyperlink>
      <w:r w:rsidRPr="0032190F">
        <w:rPr>
          <w:lang w:val="fr-FR"/>
        </w:rPr>
        <w:t xml:space="preserve">, entre 2000 et 1600 av. J.-C., est-il à mettre en relation avec une baisse de la fréquentation du site du mont Bego ? (BIB 99 p. 32). </w:t>
      </w:r>
    </w:p>
    <w:p w14:paraId="2517FCCC" w14:textId="77777777" w:rsidR="00327B67" w:rsidRDefault="00327B67" w:rsidP="000152C6">
      <w:pPr>
        <w:rPr>
          <w:lang w:val="fr-FR"/>
        </w:rPr>
      </w:pPr>
    </w:p>
    <w:p w14:paraId="44413C62" w14:textId="4281C7C2" w:rsidR="00327B67" w:rsidRPr="0032190F" w:rsidRDefault="00327B67" w:rsidP="000152C6">
      <w:pPr>
        <w:rPr>
          <w:lang w:val="fr-FR"/>
        </w:rPr>
      </w:pPr>
      <w:r>
        <w:rPr>
          <w:lang w:val="fr-FR"/>
        </w:rPr>
        <w:t xml:space="preserve">v. </w:t>
      </w:r>
      <w:hyperlink r:id="rId13856" w:anchor="Cul_Chalco_geo_Midi_cu_rsrc_ProvOr" w:history="1">
        <w:r w:rsidR="009F6481" w:rsidRPr="009F6481">
          <w:rPr>
            <w:rStyle w:val="Hyperlink"/>
            <w:lang w:val="fr-FR"/>
          </w:rPr>
          <w:t>ressources cuprifères</w:t>
        </w:r>
      </w:hyperlink>
      <w:r w:rsidR="009F6481">
        <w:rPr>
          <w:lang w:val="fr-FR"/>
        </w:rPr>
        <w:t xml:space="preserve">, </w:t>
      </w:r>
      <w:hyperlink r:id="rId13857" w:anchor="Sit_Saint_Veran" w:history="1">
        <w:r w:rsidRPr="00327B67">
          <w:rPr>
            <w:rStyle w:val="Hyperlink"/>
            <w:lang w:val="fr-FR"/>
          </w:rPr>
          <w:t>Saint-Veran</w:t>
        </w:r>
      </w:hyperlink>
    </w:p>
    <w:p w14:paraId="76F517C8" w14:textId="77777777" w:rsidR="00892C12" w:rsidRPr="0032190F" w:rsidRDefault="00892C12" w:rsidP="000152C6">
      <w:pPr>
        <w:rPr>
          <w:lang w:val="fr-FR"/>
        </w:rPr>
      </w:pPr>
    </w:p>
    <w:p w14:paraId="339E4061" w14:textId="6936C39B" w:rsidR="00892C12" w:rsidRPr="0032190F" w:rsidRDefault="00FE2E58" w:rsidP="00892C12">
      <w:pPr>
        <w:pStyle w:val="Heading4"/>
      </w:pPr>
      <w:r>
        <w:t>i</w:t>
      </w:r>
      <w:r w:rsidR="00892C12" w:rsidRPr="0032190F">
        <w:t>nvasion</w:t>
      </w:r>
    </w:p>
    <w:p w14:paraId="5918924B" w14:textId="77777777" w:rsidR="00892C12" w:rsidRPr="0032190F" w:rsidRDefault="00892C12" w:rsidP="000152C6">
      <w:pPr>
        <w:rPr>
          <w:lang w:val="fr-FR"/>
        </w:rPr>
      </w:pPr>
    </w:p>
    <w:p w14:paraId="0CE1B412" w14:textId="50611F79" w:rsidR="00892C12" w:rsidRPr="0032190F" w:rsidRDefault="00892C12" w:rsidP="000152C6">
      <w:pPr>
        <w:rPr>
          <w:lang w:val="fr-FR"/>
        </w:rPr>
      </w:pPr>
      <w:r w:rsidRPr="0032190F">
        <w:rPr>
          <w:lang w:val="fr-FR"/>
        </w:rPr>
        <w:lastRenderedPageBreak/>
        <w:t xml:space="preserve">Pour </w:t>
      </w:r>
      <w:hyperlink r:id="rId13858" w:anchor="Aut_Lamboglia" w:history="1">
        <w:r w:rsidR="00FE2E58" w:rsidRPr="00BB6137">
          <w:rPr>
            <w:rStyle w:val="Hyperlink"/>
            <w:lang w:val="fr-FR"/>
          </w:rPr>
          <w:t>Lamboglia</w:t>
        </w:r>
      </w:hyperlink>
      <w:r w:rsidRPr="0032190F">
        <w:rPr>
          <w:lang w:val="fr-FR"/>
        </w:rPr>
        <w:t>, l’interruption du culte du mont Bego, et celui afférent des gravures, est lié à l’indo-européanisation de la Ligurie (BIB 1247 p. 17)</w:t>
      </w:r>
    </w:p>
    <w:p w14:paraId="49C5DD92" w14:textId="77777777" w:rsidR="000152C6" w:rsidRPr="0032190F" w:rsidRDefault="000152C6" w:rsidP="000152C6">
      <w:pPr>
        <w:rPr>
          <w:lang w:val="fr-FR"/>
        </w:rPr>
      </w:pPr>
    </w:p>
    <w:p w14:paraId="030B137B" w14:textId="3976EEF0" w:rsidR="00892C12" w:rsidRDefault="00C271A9" w:rsidP="00C271A9">
      <w:pPr>
        <w:pStyle w:val="Heading2"/>
      </w:pPr>
      <w:r>
        <w:t>descriptions</w:t>
      </w:r>
    </w:p>
    <w:p w14:paraId="1F0535D1" w14:textId="77777777" w:rsidR="00C271A9" w:rsidRDefault="00C271A9" w:rsidP="00892C12">
      <w:pPr>
        <w:rPr>
          <w:lang w:val="es-ES"/>
        </w:rPr>
      </w:pPr>
    </w:p>
    <w:tbl>
      <w:tblPr>
        <w:tblW w:w="757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0"/>
        <w:gridCol w:w="5768"/>
      </w:tblGrid>
      <w:tr w:rsidR="00892C12" w:rsidRPr="00FE706B" w14:paraId="0CCD384C" w14:textId="77777777" w:rsidTr="00892C12">
        <w:trPr>
          <w:jc w:val="center"/>
        </w:trPr>
        <w:tc>
          <w:tcPr>
            <w:tcW w:w="1810" w:type="dxa"/>
            <w:shd w:val="clear" w:color="auto" w:fill="auto"/>
            <w:vAlign w:val="center"/>
          </w:tcPr>
          <w:p w14:paraId="5AF71299" w14:textId="77777777" w:rsidR="00892C12" w:rsidRPr="00892C12" w:rsidRDefault="00892C12" w:rsidP="00892C12">
            <w:pPr>
              <w:widowControl w:val="0"/>
              <w:overflowPunct w:val="0"/>
              <w:autoSpaceDE w:val="0"/>
              <w:autoSpaceDN w:val="0"/>
              <w:adjustRightInd w:val="0"/>
              <w:ind w:right="255"/>
              <w:jc w:val="center"/>
              <w:rPr>
                <w:color w:val="000000"/>
                <w:sz w:val="20"/>
                <w:szCs w:val="20"/>
              </w:rPr>
            </w:pPr>
            <w:r w:rsidRPr="00892C12">
              <w:rPr>
                <w:color w:val="000000"/>
                <w:sz w:val="20"/>
                <w:szCs w:val="20"/>
                <w:highlight w:val="yellow"/>
              </w:rPr>
              <w:t>NON PLACEE</w:t>
            </w:r>
          </w:p>
        </w:tc>
        <w:tc>
          <w:tcPr>
            <w:tcW w:w="5768" w:type="dxa"/>
            <w:shd w:val="clear" w:color="auto" w:fill="auto"/>
          </w:tcPr>
          <w:p w14:paraId="53916B46" w14:textId="77777777" w:rsidR="00892C12" w:rsidRPr="0032190F" w:rsidRDefault="00892C12" w:rsidP="00892C12">
            <w:pPr>
              <w:rPr>
                <w:sz w:val="20"/>
                <w:lang w:val="fr-FR"/>
              </w:rPr>
            </w:pPr>
            <w:r w:rsidRPr="0032190F">
              <w:rPr>
                <w:sz w:val="20"/>
                <w:lang w:val="fr-FR"/>
              </w:rPr>
              <w:t>Il s’agit des roches gravées de dates (entre 1800 et 1929) qui n’ont pas été placées dans le SIG, ni dans la BD</w:t>
            </w:r>
          </w:p>
        </w:tc>
      </w:tr>
      <w:tr w:rsidR="00892C12" w:rsidRPr="00FE706B" w14:paraId="3880A86C" w14:textId="77777777" w:rsidTr="00892C12">
        <w:trPr>
          <w:jc w:val="center"/>
        </w:trPr>
        <w:tc>
          <w:tcPr>
            <w:tcW w:w="1810" w:type="dxa"/>
            <w:shd w:val="clear" w:color="auto" w:fill="auto"/>
            <w:vAlign w:val="center"/>
          </w:tcPr>
          <w:p w14:paraId="37F5633F" w14:textId="77777777" w:rsidR="00892C12" w:rsidRPr="00892C12" w:rsidRDefault="00892C12" w:rsidP="00892C12">
            <w:pPr>
              <w:widowControl w:val="0"/>
              <w:overflowPunct w:val="0"/>
              <w:autoSpaceDE w:val="0"/>
              <w:autoSpaceDN w:val="0"/>
              <w:adjustRightInd w:val="0"/>
              <w:ind w:right="255"/>
              <w:jc w:val="center"/>
              <w:rPr>
                <w:color w:val="000000"/>
                <w:sz w:val="20"/>
                <w:szCs w:val="20"/>
                <w:highlight w:val="yellow"/>
              </w:rPr>
            </w:pPr>
            <w:r w:rsidRPr="00892C12">
              <w:rPr>
                <w:color w:val="000000"/>
                <w:sz w:val="20"/>
                <w:szCs w:val="20"/>
              </w:rPr>
              <w:t>PASTO</w:t>
            </w:r>
          </w:p>
        </w:tc>
        <w:tc>
          <w:tcPr>
            <w:tcW w:w="5768" w:type="dxa"/>
            <w:shd w:val="clear" w:color="auto" w:fill="auto"/>
          </w:tcPr>
          <w:p w14:paraId="5BED4519" w14:textId="77777777" w:rsidR="00892C12" w:rsidRPr="0032190F" w:rsidRDefault="00892C12" w:rsidP="00892C12">
            <w:pPr>
              <w:rPr>
                <w:sz w:val="20"/>
                <w:lang w:val="fr-FR"/>
              </w:rPr>
            </w:pPr>
            <w:r w:rsidRPr="0032190F">
              <w:rPr>
                <w:sz w:val="20"/>
                <w:lang w:val="fr-FR"/>
              </w:rPr>
              <w:t>Date gravées le même jour</w:t>
            </w:r>
          </w:p>
        </w:tc>
      </w:tr>
    </w:tbl>
    <w:p w14:paraId="3ACA16FE" w14:textId="77777777" w:rsidR="00892C12" w:rsidRPr="0032190F" w:rsidRDefault="00892C12" w:rsidP="00892C12">
      <w:pPr>
        <w:rPr>
          <w:lang w:val="fr-FR"/>
        </w:rPr>
      </w:pPr>
    </w:p>
    <w:p w14:paraId="75E0ED5B" w14:textId="183E5AD6" w:rsidR="000152C6" w:rsidRPr="00F64A9D" w:rsidRDefault="00C271A9" w:rsidP="000152C6">
      <w:pPr>
        <w:pStyle w:val="Heading3"/>
        <w:numPr>
          <w:ilvl w:val="2"/>
          <w:numId w:val="0"/>
        </w:numPr>
        <w:tabs>
          <w:tab w:val="num" w:pos="1800"/>
        </w:tabs>
        <w:spacing w:before="240" w:after="60" w:line="240" w:lineRule="auto"/>
        <w:ind w:left="1440"/>
      </w:pPr>
      <w:r>
        <w:t>g</w:t>
      </w:r>
      <w:r w:rsidR="000152C6" w:rsidRPr="00F64A9D">
        <w:t>ias</w:t>
      </w:r>
    </w:p>
    <w:p w14:paraId="50FEA927" w14:textId="5CEB1066" w:rsidR="00416812" w:rsidRPr="00F64A9D" w:rsidRDefault="00000000" w:rsidP="00416812">
      <w:pPr>
        <w:rPr>
          <w:lang w:val="fr-FR"/>
        </w:rPr>
      </w:pPr>
      <w:hyperlink r:id="rId13859" w:anchor="Sit_Ciari" w:history="1">
        <w:r w:rsidR="00416812" w:rsidRPr="00F64A9D">
          <w:rPr>
            <w:rStyle w:val="Hyperlink"/>
            <w:lang w:val="fr-FR"/>
          </w:rPr>
          <w:t>Ciari</w:t>
        </w:r>
      </w:hyperlink>
    </w:p>
    <w:p w14:paraId="54AC28FD" w14:textId="77777777" w:rsidR="000152C6" w:rsidRPr="0032190F" w:rsidRDefault="000152C6" w:rsidP="000152C6">
      <w:pPr>
        <w:rPr>
          <w:i/>
          <w:lang w:val="fr-FR"/>
        </w:rPr>
      </w:pPr>
    </w:p>
    <w:p w14:paraId="6BAD5A5C" w14:textId="77777777" w:rsidR="000152C6" w:rsidRPr="0032190F" w:rsidRDefault="000152C6" w:rsidP="000152C6">
      <w:pPr>
        <w:pStyle w:val="Heading4"/>
        <w:numPr>
          <w:ilvl w:val="3"/>
          <w:numId w:val="0"/>
        </w:numPr>
        <w:tabs>
          <w:tab w:val="num" w:pos="2520"/>
        </w:tabs>
        <w:spacing w:before="240" w:after="60"/>
        <w:ind w:left="2160"/>
      </w:pPr>
      <w:bookmarkStart w:id="5492" w:name="Sit_Soleil"/>
      <w:r w:rsidRPr="0032190F">
        <w:t>Gias du Soleil</w:t>
      </w:r>
    </w:p>
    <w:bookmarkEnd w:id="5492"/>
    <w:p w14:paraId="74705D33" w14:textId="77777777" w:rsidR="000152C6" w:rsidRPr="0032190F" w:rsidRDefault="000152C6" w:rsidP="000152C6">
      <w:pPr>
        <w:rPr>
          <w:lang w:val="fr-FR"/>
        </w:rPr>
      </w:pPr>
    </w:p>
    <w:p w14:paraId="15B46F62" w14:textId="422571D6" w:rsidR="000152C6" w:rsidRPr="0032190F" w:rsidRDefault="000152C6" w:rsidP="000152C6">
      <w:pPr>
        <w:rPr>
          <w:lang w:val="fr-FR"/>
        </w:rPr>
      </w:pPr>
      <w:r w:rsidRPr="0032190F">
        <w:rPr>
          <w:lang w:val="fr-FR"/>
        </w:rPr>
        <w:t xml:space="preserve">Le gias du Soleil (alti. </w:t>
      </w:r>
      <w:smartTag w:uri="urn:schemas-microsoft-com:office:smarttags" w:element="metricconverter">
        <w:smartTagPr>
          <w:attr w:name="ProductID" w:val="2170 m"/>
        </w:smartTagPr>
        <w:r w:rsidRPr="0032190F">
          <w:rPr>
            <w:lang w:val="fr-FR"/>
          </w:rPr>
          <w:t>2170 m</w:t>
        </w:r>
      </w:smartTag>
      <w:r w:rsidRPr="0032190F">
        <w:rPr>
          <w:lang w:val="fr-FR"/>
        </w:rPr>
        <w:t>) en zone V groupe II. Ce gias ressemble à l’</w:t>
      </w:r>
      <w:hyperlink r:id="rId13860" w:anchor="Sit_Lauzanier" w:history="1">
        <w:r w:rsidRPr="0032190F">
          <w:rPr>
            <w:rStyle w:val="Hyperlink"/>
            <w:lang w:val="fr-FR"/>
          </w:rPr>
          <w:t>abri de Lauzanier</w:t>
        </w:r>
      </w:hyperlink>
    </w:p>
    <w:p w14:paraId="4621ADD6" w14:textId="77777777" w:rsidR="000152C6" w:rsidRPr="0032190F" w:rsidRDefault="000152C6" w:rsidP="000152C6">
      <w:pPr>
        <w:pStyle w:val="Heading4"/>
        <w:numPr>
          <w:ilvl w:val="3"/>
          <w:numId w:val="0"/>
        </w:numPr>
        <w:tabs>
          <w:tab w:val="num" w:pos="2520"/>
        </w:tabs>
        <w:spacing w:before="240" w:after="60"/>
        <w:ind w:left="2160"/>
      </w:pPr>
      <w:bookmarkStart w:id="5493" w:name="Sit_Mouton_I_Gias"/>
      <w:r w:rsidRPr="0032190F">
        <w:t>Gias du lac Mouton I</w:t>
      </w:r>
    </w:p>
    <w:bookmarkEnd w:id="5493"/>
    <w:p w14:paraId="1516BD2B" w14:textId="77777777" w:rsidR="000152C6" w:rsidRPr="0032190F" w:rsidRDefault="000152C6" w:rsidP="000152C6">
      <w:pPr>
        <w:rPr>
          <w:lang w:val="fr-FR"/>
        </w:rPr>
      </w:pPr>
    </w:p>
    <w:p w14:paraId="2463C69B" w14:textId="4FD46E7B" w:rsidR="000152C6" w:rsidRPr="0032190F" w:rsidRDefault="000152C6" w:rsidP="000152C6">
      <w:pPr>
        <w:rPr>
          <w:lang w:val="fr-FR"/>
        </w:rPr>
      </w:pPr>
      <w:r w:rsidRPr="0032190F">
        <w:rPr>
          <w:lang w:val="fr-FR"/>
        </w:rPr>
        <w:t xml:space="preserve">Equivalent du gias Exigü. A livré du matériel attribué au </w:t>
      </w:r>
      <w:hyperlink r:id="rId13861" w:anchor="Cul_Chasseen" w:history="1">
        <w:r w:rsidRPr="0032190F">
          <w:rPr>
            <w:rStyle w:val="Hyperlink"/>
            <w:lang w:val="fr-FR"/>
          </w:rPr>
          <w:t>Chasséen</w:t>
        </w:r>
      </w:hyperlink>
      <w:r w:rsidRPr="0032190F">
        <w:rPr>
          <w:lang w:val="fr-FR"/>
        </w:rPr>
        <w:t xml:space="preserve"> récent dont des lamelles en silex </w:t>
      </w:r>
      <w:hyperlink r:id="rId13862" w:anchor="Sit_Mont_Ventoux_p_NeoMoy_Chass" w:history="1">
        <w:r w:rsidR="0077212E" w:rsidRPr="0077212E">
          <w:rPr>
            <w:rStyle w:val="Hyperlink"/>
            <w:lang w:val="fr-FR"/>
          </w:rPr>
          <w:t>blond bédoulien</w:t>
        </w:r>
      </w:hyperlink>
      <w:r w:rsidR="0077212E">
        <w:rPr>
          <w:lang w:val="fr-FR"/>
        </w:rPr>
        <w:t xml:space="preserve"> </w:t>
      </w:r>
      <w:r w:rsidRPr="0032190F">
        <w:rPr>
          <w:lang w:val="fr-FR"/>
        </w:rPr>
        <w:t>traitées thermiquement (BIB 1378).</w:t>
      </w:r>
    </w:p>
    <w:p w14:paraId="22C6F3B0" w14:textId="7633B2A7" w:rsidR="000152C6" w:rsidRPr="0032190F" w:rsidRDefault="000152C6" w:rsidP="000152C6">
      <w:pPr>
        <w:rPr>
          <w:lang w:val="fr-FR"/>
        </w:rPr>
      </w:pPr>
      <w:r w:rsidRPr="0032190F">
        <w:rPr>
          <w:lang w:val="fr-FR"/>
        </w:rPr>
        <w:br/>
        <w:t xml:space="preserve">A proximité du </w:t>
      </w:r>
      <w:hyperlink r:id="rId13863" w:anchor="Sit_Mouton" w:history="1">
        <w:r w:rsidRPr="0032190F">
          <w:rPr>
            <w:rStyle w:val="Hyperlink"/>
            <w:lang w:val="fr-FR"/>
          </w:rPr>
          <w:t>lac Mouton</w:t>
        </w:r>
      </w:hyperlink>
      <w:r w:rsidRPr="0032190F">
        <w:rPr>
          <w:lang w:val="fr-FR"/>
        </w:rPr>
        <w:t>.</w:t>
      </w:r>
    </w:p>
    <w:p w14:paraId="457F7670" w14:textId="77777777" w:rsidR="000152C6" w:rsidRPr="0032190F" w:rsidRDefault="000152C6" w:rsidP="000152C6">
      <w:pPr>
        <w:pStyle w:val="Heading4"/>
        <w:numPr>
          <w:ilvl w:val="3"/>
          <w:numId w:val="0"/>
        </w:numPr>
        <w:tabs>
          <w:tab w:val="num" w:pos="2520"/>
        </w:tabs>
        <w:spacing w:before="240" w:after="60"/>
        <w:ind w:left="2160"/>
      </w:pPr>
      <w:r w:rsidRPr="0032190F">
        <w:t xml:space="preserve">Gias des pêcheurs </w:t>
      </w:r>
    </w:p>
    <w:p w14:paraId="45EF75D0" w14:textId="77777777" w:rsidR="000152C6" w:rsidRPr="0032190F" w:rsidRDefault="000152C6" w:rsidP="000152C6">
      <w:pPr>
        <w:jc w:val="both"/>
        <w:rPr>
          <w:b/>
          <w:i/>
          <w:lang w:val="fr-FR"/>
        </w:rPr>
      </w:pPr>
    </w:p>
    <w:p w14:paraId="0E877F36" w14:textId="77777777" w:rsidR="000152C6" w:rsidRPr="0077212E" w:rsidRDefault="000152C6" w:rsidP="000152C6">
      <w:pPr>
        <w:pStyle w:val="Caption"/>
        <w:rPr>
          <w:b w:val="0"/>
          <w:lang w:val="fr-FR"/>
        </w:rPr>
      </w:pPr>
      <w:r w:rsidRPr="0032190F">
        <w:rPr>
          <w:lang w:val="fr-FR"/>
        </w:rPr>
        <w:tab/>
      </w:r>
      <w:r w:rsidRPr="0077212E">
        <w:rPr>
          <w:b w:val="0"/>
          <w:lang w:val="fr-FR"/>
        </w:rPr>
        <w:t>Les sondages dans les salles 1 et 2 de ce gias ont révélé une lame en silex et de la poterie chasséenne. C’est un bloc plurimétrique formant au nord un grand auvent complété par un muret de protection arrondi et intérieur au surplomb. De la terrasse la vue porte sur les lacs Fourca, Longs, le mont Bego, la vallée des Merveilles et le pic des Merveilles. Le sol de cette salle numéro 2 (</w:t>
      </w:r>
      <w:smartTag w:uri="urn:schemas-microsoft-com:office:smarttags" w:element="metricconverter">
        <w:smartTagPr>
          <w:attr w:name="ProductID" w:val="3 m"/>
        </w:smartTagPr>
        <w:r w:rsidRPr="0077212E">
          <w:rPr>
            <w:b w:val="0"/>
            <w:lang w:val="fr-FR"/>
          </w:rPr>
          <w:t>3 m</w:t>
        </w:r>
      </w:smartTag>
      <w:r w:rsidRPr="0077212E">
        <w:rPr>
          <w:b w:val="0"/>
          <w:lang w:val="fr-FR"/>
        </w:rPr>
        <w:t xml:space="preserve"> d’est en ouest par </w:t>
      </w:r>
      <w:smartTag w:uri="urn:schemas-microsoft-com:office:smarttags" w:element="metricconverter">
        <w:smartTagPr>
          <w:attr w:name="ProductID" w:val="2 m"/>
        </w:smartTagPr>
        <w:r w:rsidRPr="0077212E">
          <w:rPr>
            <w:b w:val="0"/>
            <w:lang w:val="fr-FR"/>
          </w:rPr>
          <w:t>2 m</w:t>
        </w:r>
      </w:smartTag>
      <w:r w:rsidRPr="0077212E">
        <w:rPr>
          <w:b w:val="0"/>
          <w:lang w:val="fr-FR"/>
        </w:rPr>
        <w:t>) étant un peu en dépression, la station courbée est possible.</w:t>
      </w:r>
    </w:p>
    <w:p w14:paraId="7F27FB80" w14:textId="77777777" w:rsidR="000152C6" w:rsidRPr="0077212E" w:rsidRDefault="000152C6" w:rsidP="000152C6">
      <w:pPr>
        <w:pStyle w:val="Caption"/>
        <w:rPr>
          <w:b w:val="0"/>
          <w:lang w:val="fr-FR"/>
        </w:rPr>
      </w:pPr>
      <w:r w:rsidRPr="0077212E">
        <w:rPr>
          <w:b w:val="0"/>
          <w:lang w:val="fr-FR"/>
        </w:rPr>
        <w:t xml:space="preserve">La salle 1 s'ouvre au sud sur une mare située en contrebas et la vue porte sur les crêtes du Scandail jusqu'au Chagiasse. Un muret arrondi déborde le surplomb. Le sol de la salle est terreux et le plafond se trouve au maximum à </w:t>
      </w:r>
      <w:smartTag w:uri="urn:schemas-microsoft-com:office:smarttags" w:element="metricconverter">
        <w:smartTagPr>
          <w:attr w:name="ProductID" w:val="1,2 m"/>
        </w:smartTagPr>
        <w:r w:rsidRPr="0077212E">
          <w:rPr>
            <w:b w:val="0"/>
            <w:lang w:val="fr-FR"/>
          </w:rPr>
          <w:t>1,2 m</w:t>
        </w:r>
      </w:smartTag>
      <w:r w:rsidRPr="0077212E">
        <w:rPr>
          <w:b w:val="0"/>
          <w:lang w:val="fr-FR"/>
        </w:rPr>
        <w:t xml:space="preserve"> du sol.</w:t>
      </w:r>
    </w:p>
    <w:p w14:paraId="3BE8693E" w14:textId="77777777" w:rsidR="000152C6" w:rsidRPr="0077212E" w:rsidRDefault="000152C6" w:rsidP="000152C6">
      <w:pPr>
        <w:pStyle w:val="Caption"/>
        <w:rPr>
          <w:b w:val="0"/>
          <w:lang w:val="fr-FR"/>
        </w:rPr>
      </w:pPr>
      <w:r w:rsidRPr="0077212E">
        <w:rPr>
          <w:b w:val="0"/>
          <w:lang w:val="fr-FR"/>
        </w:rPr>
        <w:t xml:space="preserve">Sous un autre bloc plurimétrique, à </w:t>
      </w:r>
      <w:smartTag w:uri="urn:schemas-microsoft-com:office:smarttags" w:element="metricconverter">
        <w:smartTagPr>
          <w:attr w:name="ProductID" w:val="2 m"/>
        </w:smartTagPr>
        <w:r w:rsidRPr="0077212E">
          <w:rPr>
            <w:b w:val="0"/>
            <w:lang w:val="fr-FR"/>
          </w:rPr>
          <w:t>2 m</w:t>
        </w:r>
      </w:smartTag>
      <w:r w:rsidRPr="0077212E">
        <w:rPr>
          <w:b w:val="0"/>
          <w:lang w:val="fr-FR"/>
        </w:rPr>
        <w:t xml:space="preserve"> à l’ouest de la salle 2, se trouvent des abris plus chaotiques et plus petits. Au sud, un replat d'environ 4m</w:t>
      </w:r>
      <w:r w:rsidRPr="0077212E">
        <w:rPr>
          <w:b w:val="0"/>
          <w:vertAlign w:val="superscript"/>
          <w:lang w:val="fr-FR"/>
        </w:rPr>
        <w:t>2</w:t>
      </w:r>
      <w:r w:rsidRPr="0077212E">
        <w:rPr>
          <w:b w:val="0"/>
          <w:lang w:val="fr-FR"/>
        </w:rPr>
        <w:t xml:space="preserve"> peut servir d'annexe et se prolonge vers l'ouest, sous le bloc, en s'abaissant. Une autre entrée se fait au nord-est pour une annexe plus grande. </w:t>
      </w:r>
    </w:p>
    <w:p w14:paraId="5E1A4038" w14:textId="77777777" w:rsidR="000152C6" w:rsidRPr="0077212E" w:rsidRDefault="000152C6" w:rsidP="000152C6">
      <w:pPr>
        <w:pStyle w:val="Caption"/>
        <w:rPr>
          <w:b w:val="0"/>
          <w:lang w:val="fr-FR"/>
        </w:rPr>
      </w:pPr>
      <w:r w:rsidRPr="0077212E">
        <w:rPr>
          <w:b w:val="0"/>
          <w:lang w:val="fr-FR"/>
        </w:rPr>
        <w:t>Un escalier est plus ou moins aménagé entre ces deux blocs de couverture. Il conduit de la pelouse située en contre bas de la salle 2 jusqu'à la terrasse de la salle 1.</w:t>
      </w:r>
    </w:p>
    <w:p w14:paraId="301E963C" w14:textId="77777777" w:rsidR="000152C6" w:rsidRPr="0077212E" w:rsidRDefault="000152C6" w:rsidP="000152C6">
      <w:pPr>
        <w:pStyle w:val="Caption"/>
        <w:rPr>
          <w:b w:val="0"/>
          <w:lang w:val="fr-FR"/>
        </w:rPr>
      </w:pPr>
      <w:r w:rsidRPr="0077212E">
        <w:rPr>
          <w:b w:val="0"/>
          <w:lang w:val="fr-FR"/>
        </w:rPr>
        <w:t>Depuis cette terrasse, aller vers l'ouest en suivant le bord sud du deuxième bloc. Un troisième rocher forme un auvent au sud-ouest. Remarquer la pelouse taillée en un large arrondi autour de l'auvent et consolidée par des blocs. En contournant le dernier abri par l'ouest et le nord, observer que l'espace entre les blocs 2 et 3 de couverture a été aménagé, probablement pour abriter du matériel sous l'arrière (à l'ouest) du bloc 2 et en resserre bien protégée sous les blocs 2 et 3. Une petite mare est de niveau à l'ouest avec le sol de la salle 3.</w:t>
      </w:r>
    </w:p>
    <w:p w14:paraId="2076593C" w14:textId="77777777" w:rsidR="000152C6" w:rsidRPr="0077212E" w:rsidRDefault="000152C6" w:rsidP="000152C6">
      <w:pPr>
        <w:pStyle w:val="Caption"/>
        <w:rPr>
          <w:b w:val="0"/>
          <w:lang w:val="fr-FR"/>
        </w:rPr>
      </w:pPr>
    </w:p>
    <w:p w14:paraId="774A19AD" w14:textId="77777777" w:rsidR="000152C6" w:rsidRPr="0077212E" w:rsidRDefault="000152C6" w:rsidP="000152C6">
      <w:pPr>
        <w:pStyle w:val="Caption"/>
        <w:rPr>
          <w:b w:val="0"/>
          <w:lang w:val="fr-FR"/>
        </w:rPr>
      </w:pPr>
      <w:r w:rsidRPr="0077212E">
        <w:rPr>
          <w:b w:val="0"/>
          <w:lang w:val="fr-FR"/>
        </w:rPr>
        <w:t>Cet ensemble d'abris est le point dominant du val d'Enfer. Du sommet des blocs la vue porte sur la vallée du Diable, la vallée des Merveilles et un certain nombre de lacs. Les salles et les terrasses semblent à l'abri du vent. Certainement utilisé par les militaires, il a pu temporairement être occupé par des chasseurs néolithiques.</w:t>
      </w:r>
    </w:p>
    <w:p w14:paraId="70C7FB9A" w14:textId="77777777" w:rsidR="000152C6" w:rsidRPr="0032190F" w:rsidRDefault="000152C6" w:rsidP="000152C6">
      <w:pPr>
        <w:jc w:val="both"/>
        <w:rPr>
          <w:i/>
          <w:lang w:val="fr-FR"/>
        </w:rPr>
      </w:pPr>
    </w:p>
    <w:p w14:paraId="430C4997" w14:textId="77777777" w:rsidR="000152C6" w:rsidRPr="0032190F" w:rsidRDefault="000152C6" w:rsidP="000152C6">
      <w:pPr>
        <w:jc w:val="both"/>
        <w:rPr>
          <w:rStyle w:val="Emphasis"/>
          <w:lang w:val="fr-FR"/>
        </w:rPr>
      </w:pPr>
      <w:r w:rsidRPr="0032190F">
        <w:rPr>
          <w:i/>
          <w:lang w:val="fr-FR"/>
        </w:rPr>
        <w:tab/>
      </w:r>
      <w:r w:rsidRPr="0032190F">
        <w:rPr>
          <w:rStyle w:val="Emphasis"/>
          <w:lang w:val="fr-FR"/>
        </w:rPr>
        <w:t>Rejoindre le GR situé à l'est et l’emprunter en direction du CAF jusqu’à l’étroite faille qui domine le lac Fourca ou rejoindre directement le long bourrelet rocheux est - ouest où se trouve cette faille.</w:t>
      </w:r>
    </w:p>
    <w:p w14:paraId="49700F6E" w14:textId="77777777" w:rsidR="000152C6" w:rsidRPr="0032190F" w:rsidRDefault="000152C6" w:rsidP="000152C6">
      <w:pPr>
        <w:jc w:val="both"/>
        <w:rPr>
          <w:rStyle w:val="Emphasis"/>
          <w:lang w:val="fr-FR"/>
        </w:rPr>
      </w:pPr>
      <w:r w:rsidRPr="0032190F">
        <w:rPr>
          <w:rStyle w:val="Emphasis"/>
          <w:lang w:val="fr-FR"/>
        </w:rPr>
        <w:t>Examiner la paroi sud du bourrelet à l’ouest de la faille.</w:t>
      </w:r>
    </w:p>
    <w:p w14:paraId="6B0CC62D" w14:textId="77777777" w:rsidR="000152C6" w:rsidRPr="0032190F" w:rsidRDefault="000152C6" w:rsidP="000152C6">
      <w:pPr>
        <w:rPr>
          <w:lang w:val="fr-FR"/>
        </w:rPr>
      </w:pPr>
    </w:p>
    <w:p w14:paraId="641B96AB" w14:textId="77777777" w:rsidR="000152C6" w:rsidRPr="0032190F" w:rsidRDefault="000152C6" w:rsidP="000152C6">
      <w:pPr>
        <w:rPr>
          <w:lang w:val="fr-FR"/>
        </w:rPr>
      </w:pPr>
    </w:p>
    <w:p w14:paraId="117014BC" w14:textId="77777777" w:rsidR="000152C6" w:rsidRPr="0032190F" w:rsidRDefault="000152C6" w:rsidP="000152C6">
      <w:pPr>
        <w:pStyle w:val="Heading4"/>
        <w:numPr>
          <w:ilvl w:val="3"/>
          <w:numId w:val="0"/>
        </w:numPr>
        <w:tabs>
          <w:tab w:val="num" w:pos="2520"/>
        </w:tabs>
        <w:spacing w:before="240" w:after="60"/>
        <w:ind w:left="2160"/>
      </w:pPr>
      <w:r w:rsidRPr="0032190F">
        <w:t>Gias de la Pietraia</w:t>
      </w:r>
    </w:p>
    <w:p w14:paraId="13D83862" w14:textId="77777777" w:rsidR="000152C6" w:rsidRPr="0032190F" w:rsidRDefault="000152C6" w:rsidP="000152C6">
      <w:pPr>
        <w:rPr>
          <w:lang w:val="fr-FR"/>
        </w:rPr>
      </w:pPr>
    </w:p>
    <w:p w14:paraId="68F7B109" w14:textId="77777777" w:rsidR="000152C6" w:rsidRDefault="000152C6" w:rsidP="000152C6">
      <w:pPr>
        <w:jc w:val="both"/>
        <w:rPr>
          <w:lang w:val="it-IT"/>
        </w:rPr>
      </w:pPr>
      <w:r w:rsidRPr="0032190F">
        <w:rPr>
          <w:lang w:val="fr-FR"/>
        </w:rPr>
        <w:t xml:space="preserve">Le gias de la Pietraia dans le secteur du Vei del Bouc a été sondé (BIB 934). </w:t>
      </w:r>
      <w:r w:rsidRPr="0038356E">
        <w:rPr>
          <w:lang w:val="it-IT"/>
        </w:rPr>
        <w:t>La fouille a montré « il carattere anche in età preistorica del gias come piccolo riparo a carattere stagionale, verosimilmente legato allo spostamento delle greggi sui pascoli alti o al transito verson il valico del Colle del vei del bouc. I pochi reperti ceramici rinvenuti non contrastano con il carattere di estrema provvisorietà dell’insediamento e mal si prestano a valutazioni crono-tipologiche. L’impronta digitale fortemente incavata con deformazione della parete interna è un elemento che ricorre nella ceramica comune dell’avanzato Eneolitico (o Calcolitico) con primi arrivi di ceramica campaniforme dal Mediterraneo (terzo quarto del III mill. a. c.) ; in termini di ipotesi preliminare è dunque a questa fase da riferire almeno uno dei momenti di utilizazzione del gias, significativemente in coincidenza con la cronologia proponibile per le incisioni sulla riva del lago » (Gambari et Mano 1995 p. 68).</w:t>
      </w:r>
    </w:p>
    <w:p w14:paraId="014F9145" w14:textId="77777777" w:rsidR="000152C6" w:rsidRPr="0032190F" w:rsidRDefault="000152C6" w:rsidP="000152C6">
      <w:pPr>
        <w:pStyle w:val="Heading4"/>
        <w:numPr>
          <w:ilvl w:val="3"/>
          <w:numId w:val="0"/>
        </w:numPr>
        <w:tabs>
          <w:tab w:val="num" w:pos="2520"/>
        </w:tabs>
        <w:spacing w:before="240" w:after="60"/>
        <w:ind w:left="2160"/>
      </w:pPr>
      <w:r w:rsidRPr="0032190F">
        <w:t>Gias del Bestagnou</w:t>
      </w:r>
    </w:p>
    <w:p w14:paraId="6484C63A" w14:textId="77777777" w:rsidR="000152C6" w:rsidRPr="0032190F" w:rsidRDefault="000152C6" w:rsidP="000152C6">
      <w:pPr>
        <w:jc w:val="both"/>
        <w:rPr>
          <w:i/>
          <w:lang w:val="fr-FR"/>
        </w:rPr>
      </w:pPr>
    </w:p>
    <w:p w14:paraId="54B587D2" w14:textId="77777777" w:rsidR="000152C6" w:rsidRPr="0032190F" w:rsidRDefault="000152C6" w:rsidP="000152C6">
      <w:pPr>
        <w:pStyle w:val="Caption"/>
        <w:rPr>
          <w:lang w:val="fr-FR"/>
        </w:rPr>
      </w:pPr>
      <w:r w:rsidRPr="0032190F">
        <w:rPr>
          <w:lang w:val="fr-FR"/>
        </w:rPr>
        <w:tab/>
        <w:t xml:space="preserve">L’entrée du gias est étroite, obstruée par de gros blocs et envahie par les déjections des brebis. Le sol est en forte pente vers l’est. L’abri est peu aménagé, actuellement il sert uniquement au bétail. Il comporte une pièce principale (gias 1) dont l’entrée est au nord et une pièce annexe (gias 2) dont l’entrée se trouve à </w:t>
      </w:r>
      <w:smartTag w:uri="urn:schemas-microsoft-com:office:smarttags" w:element="metricconverter">
        <w:smartTagPr>
          <w:attr w:name="ProductID" w:val="4 m"/>
        </w:smartTagPr>
        <w:r w:rsidRPr="0032190F">
          <w:rPr>
            <w:lang w:val="fr-FR"/>
          </w:rPr>
          <w:t>4 m</w:t>
        </w:r>
      </w:smartTag>
      <w:r w:rsidRPr="0032190F">
        <w:rPr>
          <w:lang w:val="fr-FR"/>
        </w:rPr>
        <w:t xml:space="preserve"> au sud de la première, au niveau de la roche 3</w:t>
      </w:r>
      <w:r w:rsidRPr="0074466A">
        <w:rPr>
          <w:rFonts w:ascii="Symbol" w:hAnsi="Symbol"/>
        </w:rPr>
        <w:t></w:t>
      </w:r>
      <w:r w:rsidRPr="0032190F">
        <w:rPr>
          <w:lang w:val="fr-FR"/>
        </w:rPr>
        <w:t>H. L’entrée se fait presque en rampant mais la salle est légèrement plus haute.</w:t>
      </w:r>
    </w:p>
    <w:p w14:paraId="5328660B" w14:textId="77777777" w:rsidR="000152C6" w:rsidRPr="0032190F" w:rsidRDefault="000152C6" w:rsidP="000152C6">
      <w:pPr>
        <w:pStyle w:val="Caption"/>
        <w:rPr>
          <w:lang w:val="fr-FR"/>
        </w:rPr>
      </w:pPr>
      <w:r w:rsidRPr="0032190F">
        <w:rPr>
          <w:lang w:val="fr-FR"/>
        </w:rPr>
        <w:t>Le gias, dans sa totalité comprend, outre l’abri sous bloc, un vaste enclos à traire, deux cabanes en pierres sèches de tailles différentes et une cave à fromage, agrandie en 1999 et transformée en appentis.</w:t>
      </w:r>
    </w:p>
    <w:p w14:paraId="4FDF9D45" w14:textId="77777777" w:rsidR="000152C6" w:rsidRPr="0032190F" w:rsidRDefault="000152C6" w:rsidP="000152C6">
      <w:pPr>
        <w:pStyle w:val="Caption"/>
        <w:rPr>
          <w:lang w:val="fr-FR"/>
        </w:rPr>
      </w:pPr>
    </w:p>
    <w:p w14:paraId="50A141C6" w14:textId="77777777" w:rsidR="000152C6" w:rsidRPr="0032190F" w:rsidRDefault="000152C6" w:rsidP="000152C6">
      <w:pPr>
        <w:pStyle w:val="Caption"/>
        <w:rPr>
          <w:lang w:val="fr-FR"/>
        </w:rPr>
      </w:pPr>
      <w:r w:rsidRPr="0032190F">
        <w:rPr>
          <w:lang w:val="fr-FR"/>
        </w:rPr>
        <w:t xml:space="preserve">Le Bestagnou est le seul ‘gias’ encore utilisé actuellement (1990-2004) puisqu’il n’y a plus qu’un troupeau aux Merveilles. </w:t>
      </w:r>
    </w:p>
    <w:p w14:paraId="55651D5F" w14:textId="77777777" w:rsidR="000152C6" w:rsidRPr="0032190F" w:rsidRDefault="000152C6" w:rsidP="000152C6">
      <w:pPr>
        <w:pStyle w:val="Caption"/>
        <w:rPr>
          <w:lang w:val="fr-FR"/>
        </w:rPr>
      </w:pPr>
      <w:r w:rsidRPr="0032190F">
        <w:rPr>
          <w:lang w:val="fr-FR"/>
        </w:rPr>
        <w:t>Son nom signifie lieu humide</w:t>
      </w:r>
    </w:p>
    <w:p w14:paraId="2324BA8D" w14:textId="77777777" w:rsidR="000152C6" w:rsidRPr="0032190F" w:rsidRDefault="000152C6" w:rsidP="000152C6">
      <w:pPr>
        <w:rPr>
          <w:lang w:val="fr-FR"/>
        </w:rPr>
      </w:pPr>
    </w:p>
    <w:p w14:paraId="5315826C" w14:textId="77777777" w:rsidR="000152C6" w:rsidRPr="0032190F" w:rsidRDefault="000152C6" w:rsidP="000152C6">
      <w:pPr>
        <w:rPr>
          <w:lang w:val="fr-FR"/>
        </w:rPr>
      </w:pPr>
      <w:r w:rsidRPr="0032190F">
        <w:rPr>
          <w:lang w:val="fr-FR"/>
        </w:rPr>
        <w:t>A proximité de la cabane de Pascal Bonneville.</w:t>
      </w:r>
    </w:p>
    <w:p w14:paraId="7B3942D8" w14:textId="77777777" w:rsidR="000152C6" w:rsidRPr="0038356E" w:rsidRDefault="000152C6" w:rsidP="000152C6">
      <w:pPr>
        <w:jc w:val="both"/>
        <w:rPr>
          <w:lang w:val="it-IT"/>
        </w:rPr>
      </w:pPr>
    </w:p>
    <w:p w14:paraId="5EC661F6" w14:textId="590E5938" w:rsidR="000152C6" w:rsidRPr="0032190F" w:rsidRDefault="00C271A9" w:rsidP="000152C6">
      <w:pPr>
        <w:pStyle w:val="Heading3"/>
        <w:numPr>
          <w:ilvl w:val="2"/>
          <w:numId w:val="0"/>
        </w:numPr>
        <w:tabs>
          <w:tab w:val="num" w:pos="1800"/>
        </w:tabs>
        <w:spacing w:before="240" w:after="60" w:line="240" w:lineRule="auto"/>
        <w:ind w:left="1440"/>
      </w:pPr>
      <w:bookmarkStart w:id="5494" w:name="Sit_Bego_spat_mont"/>
      <w:r>
        <w:t>s</w:t>
      </w:r>
      <w:r w:rsidR="000152C6" w:rsidRPr="0032190F">
        <w:t>ommets</w:t>
      </w:r>
    </w:p>
    <w:bookmarkEnd w:id="5494"/>
    <w:p w14:paraId="7BA90031" w14:textId="77777777" w:rsidR="000152C6" w:rsidRPr="0032190F" w:rsidRDefault="000152C6" w:rsidP="000152C6">
      <w:pPr>
        <w:pStyle w:val="Heading4"/>
        <w:numPr>
          <w:ilvl w:val="3"/>
          <w:numId w:val="0"/>
        </w:numPr>
        <w:tabs>
          <w:tab w:val="num" w:pos="2520"/>
        </w:tabs>
        <w:spacing w:before="240" w:after="60"/>
        <w:ind w:left="2160"/>
      </w:pPr>
      <w:r w:rsidRPr="0032190F">
        <w:t>Cime de Durmiose (</w:t>
      </w:r>
      <w:smartTag w:uri="urn:schemas-microsoft-com:office:smarttags" w:element="metricconverter">
        <w:smartTagPr>
          <w:attr w:name="ProductID" w:val="2438 m"/>
        </w:smartTagPr>
        <w:r w:rsidRPr="0032190F">
          <w:t>2438 m</w:t>
        </w:r>
      </w:smartTag>
      <w:r w:rsidRPr="0032190F">
        <w:t>)</w:t>
      </w:r>
    </w:p>
    <w:p w14:paraId="1D79523C" w14:textId="77777777" w:rsidR="000152C6" w:rsidRPr="0032190F" w:rsidRDefault="000152C6" w:rsidP="000152C6">
      <w:pPr>
        <w:rPr>
          <w:lang w:val="fr-FR"/>
        </w:rPr>
      </w:pPr>
    </w:p>
    <w:p w14:paraId="52549A24" w14:textId="77777777" w:rsidR="000152C6" w:rsidRPr="0032190F" w:rsidRDefault="000152C6" w:rsidP="000152C6">
      <w:pPr>
        <w:rPr>
          <w:lang w:val="fr-FR"/>
        </w:rPr>
      </w:pPr>
      <w:r w:rsidRPr="0032190F">
        <w:rPr>
          <w:lang w:val="fr-FR"/>
        </w:rPr>
        <w:t xml:space="preserve">En </w:t>
      </w:r>
      <w:hyperlink r:id="rId13864" w:anchor="Desc_ZII" w:history="1">
        <w:r w:rsidRPr="0032190F">
          <w:rPr>
            <w:rStyle w:val="Hyperlink"/>
            <w:lang w:val="fr-FR"/>
          </w:rPr>
          <w:t>zone II</w:t>
        </w:r>
      </w:hyperlink>
    </w:p>
    <w:p w14:paraId="12AA48D3" w14:textId="77777777" w:rsidR="000152C6" w:rsidRPr="0032190F" w:rsidRDefault="000152C6" w:rsidP="000152C6">
      <w:pPr>
        <w:rPr>
          <w:lang w:val="fr-FR"/>
        </w:rPr>
      </w:pPr>
    </w:p>
    <w:p w14:paraId="29B86FCA" w14:textId="77777777" w:rsidR="000152C6" w:rsidRPr="0032190F" w:rsidRDefault="000152C6" w:rsidP="000152C6">
      <w:pPr>
        <w:pStyle w:val="Heading4"/>
        <w:numPr>
          <w:ilvl w:val="3"/>
          <w:numId w:val="0"/>
        </w:numPr>
        <w:tabs>
          <w:tab w:val="num" w:pos="2520"/>
        </w:tabs>
        <w:spacing w:before="240" w:after="60"/>
        <w:ind w:left="2160"/>
      </w:pPr>
      <w:bookmarkStart w:id="5495" w:name="Sit_Lacs_Cime"/>
      <w:r w:rsidRPr="0032190F">
        <w:t>Cime des lacs</w:t>
      </w:r>
    </w:p>
    <w:bookmarkEnd w:id="5495"/>
    <w:p w14:paraId="23A56782" w14:textId="77777777" w:rsidR="000152C6" w:rsidRPr="0032190F" w:rsidRDefault="000152C6" w:rsidP="000152C6">
      <w:pPr>
        <w:rPr>
          <w:lang w:val="fr-FR"/>
        </w:rPr>
      </w:pPr>
    </w:p>
    <w:p w14:paraId="1B80B8E0" w14:textId="19D9E8EA" w:rsidR="000152C6" w:rsidRPr="0032190F" w:rsidRDefault="000152C6" w:rsidP="000152C6">
      <w:pPr>
        <w:rPr>
          <w:lang w:val="fr-FR"/>
        </w:rPr>
      </w:pPr>
      <w:r w:rsidRPr="0032190F">
        <w:rPr>
          <w:lang w:val="fr-FR"/>
        </w:rPr>
        <w:t xml:space="preserve">La cime a servi de repère à C. Jègues pour certains alignements et le tracé du « méridien » : au sud de la </w:t>
      </w:r>
      <w:hyperlink r:id="rId13865" w:anchor="Desc_ZVIGIIR7A" w:history="1">
        <w:r w:rsidRPr="0032190F">
          <w:rPr>
            <w:rStyle w:val="Hyperlink"/>
            <w:i/>
            <w:lang w:val="fr-FR"/>
          </w:rPr>
          <w:t>Roche de la Rouelle</w:t>
        </w:r>
      </w:hyperlink>
      <w:r w:rsidRPr="0032190F">
        <w:rPr>
          <w:lang w:val="fr-FR"/>
        </w:rPr>
        <w:t>, du Chef de Tribu, de l’Autel, etc. (SS BIB)</w:t>
      </w:r>
    </w:p>
    <w:p w14:paraId="34412A44" w14:textId="5E3889E9" w:rsidR="000152C6" w:rsidRPr="0032190F" w:rsidRDefault="000152C6" w:rsidP="000152C6">
      <w:pPr>
        <w:jc w:val="both"/>
        <w:rPr>
          <w:lang w:val="fr-FR"/>
        </w:rPr>
      </w:pPr>
      <w:r w:rsidRPr="0032190F">
        <w:rPr>
          <w:lang w:val="fr-FR"/>
        </w:rPr>
        <w:t xml:space="preserve">Pour E. Masson, le « massif triangulaire » de la cime des Lacs est « un visage géant » (Masson 1993 p. 120 pl. 4) dont le </w:t>
      </w:r>
      <w:hyperlink r:id="rId13866" w:anchor="Desc_ZVIIGIR4" w:history="1">
        <w:r w:rsidRPr="0032190F">
          <w:rPr>
            <w:rStyle w:val="Hyperlink"/>
            <w:i/>
            <w:lang w:val="fr-FR"/>
          </w:rPr>
          <w:t>Christ</w:t>
        </w:r>
      </w:hyperlink>
      <w:r w:rsidRPr="0032190F">
        <w:rPr>
          <w:lang w:val="fr-FR"/>
        </w:rPr>
        <w:t xml:space="preserve"> et la </w:t>
      </w:r>
      <w:hyperlink r:id="rId13867" w:anchor="Desc_ZIVGVR13C" w:history="1">
        <w:r w:rsidRPr="0032190F">
          <w:rPr>
            <w:rStyle w:val="Hyperlink"/>
            <w:lang w:val="fr-FR"/>
          </w:rPr>
          <w:t>ZIVGVR13C fig. 6</w:t>
        </w:r>
      </w:hyperlink>
      <w:r w:rsidRPr="0032190F">
        <w:rPr>
          <w:lang w:val="fr-FR"/>
        </w:rPr>
        <w:t> seraient une « réplique-miniature » (Masson 1993 p. 128).</w:t>
      </w:r>
    </w:p>
    <w:p w14:paraId="42FF31B8" w14:textId="77777777" w:rsidR="000152C6" w:rsidRPr="0032190F" w:rsidRDefault="000152C6" w:rsidP="000152C6">
      <w:pPr>
        <w:jc w:val="both"/>
        <w:rPr>
          <w:lang w:val="fr-FR"/>
        </w:rPr>
      </w:pPr>
    </w:p>
    <w:p w14:paraId="53233077" w14:textId="77777777" w:rsidR="000152C6" w:rsidRPr="0032190F" w:rsidRDefault="000152C6" w:rsidP="000152C6">
      <w:pPr>
        <w:pStyle w:val="Heading4"/>
        <w:numPr>
          <w:ilvl w:val="3"/>
          <w:numId w:val="0"/>
        </w:numPr>
        <w:tabs>
          <w:tab w:val="num" w:pos="2520"/>
        </w:tabs>
        <w:spacing w:before="240" w:after="60"/>
        <w:ind w:left="2160"/>
      </w:pPr>
      <w:bookmarkStart w:id="5496" w:name="Sit_Bego_spat_mont_Bego"/>
      <w:r w:rsidRPr="0032190F">
        <w:t>Mont Bego</w:t>
      </w:r>
    </w:p>
    <w:bookmarkEnd w:id="5496"/>
    <w:p w14:paraId="08073028" w14:textId="77777777" w:rsidR="000152C6" w:rsidRPr="0032190F" w:rsidRDefault="000152C6" w:rsidP="000152C6">
      <w:pPr>
        <w:jc w:val="both"/>
        <w:rPr>
          <w:lang w:val="fr-FR"/>
        </w:rPr>
      </w:pPr>
    </w:p>
    <w:p w14:paraId="16CF29BA" w14:textId="77777777" w:rsidR="000152C6" w:rsidRPr="0032190F" w:rsidRDefault="000152C6" w:rsidP="000152C6">
      <w:pPr>
        <w:jc w:val="both"/>
        <w:rPr>
          <w:lang w:val="fr-FR"/>
        </w:rPr>
      </w:pPr>
      <w:smartTag w:uri="urn:schemas-microsoft-com:office:smarttags" w:element="metricconverter">
        <w:smartTagPr>
          <w:attr w:name="ProductID" w:val="2872 m"/>
        </w:smartTagPr>
        <w:r w:rsidRPr="0032190F">
          <w:rPr>
            <w:lang w:val="fr-FR"/>
          </w:rPr>
          <w:t>2872 m</w:t>
        </w:r>
      </w:smartTag>
      <w:r w:rsidRPr="0032190F">
        <w:rPr>
          <w:lang w:val="fr-FR"/>
        </w:rPr>
        <w:t xml:space="preserve"> de haut (SS BIB)</w:t>
      </w:r>
    </w:p>
    <w:p w14:paraId="24808B14" w14:textId="77777777" w:rsidR="000152C6" w:rsidRPr="0032190F" w:rsidRDefault="000152C6" w:rsidP="000152C6">
      <w:pPr>
        <w:jc w:val="both"/>
        <w:rPr>
          <w:lang w:val="fr-FR"/>
        </w:rPr>
      </w:pPr>
    </w:p>
    <w:p w14:paraId="7264552E" w14:textId="77777777" w:rsidR="000152C6" w:rsidRPr="0032190F" w:rsidRDefault="000152C6" w:rsidP="000152C6">
      <w:pPr>
        <w:pStyle w:val="Heading4"/>
        <w:numPr>
          <w:ilvl w:val="3"/>
          <w:numId w:val="0"/>
        </w:numPr>
        <w:tabs>
          <w:tab w:val="num" w:pos="2520"/>
        </w:tabs>
        <w:spacing w:before="240" w:after="60"/>
        <w:ind w:left="2160"/>
      </w:pPr>
      <w:r w:rsidRPr="0032190F">
        <w:t>Pic des Merveilles</w:t>
      </w:r>
    </w:p>
    <w:p w14:paraId="0E24BA87" w14:textId="77777777" w:rsidR="000152C6" w:rsidRPr="0032190F" w:rsidRDefault="000152C6" w:rsidP="000152C6">
      <w:pPr>
        <w:rPr>
          <w:lang w:val="fr-FR"/>
        </w:rPr>
      </w:pPr>
      <w:smartTag w:uri="urn:schemas-microsoft-com:office:smarttags" w:element="metricconverter">
        <w:smartTagPr>
          <w:attr w:name="ProductID" w:val="2659 m"/>
        </w:smartTagPr>
        <w:r w:rsidRPr="0032190F">
          <w:rPr>
            <w:lang w:val="fr-FR"/>
          </w:rPr>
          <w:t>2659 m</w:t>
        </w:r>
      </w:smartTag>
      <w:r w:rsidRPr="0032190F">
        <w:rPr>
          <w:lang w:val="fr-FR"/>
        </w:rPr>
        <w:t xml:space="preserve"> (SS BIB)</w:t>
      </w:r>
    </w:p>
    <w:p w14:paraId="3214876A" w14:textId="77777777" w:rsidR="000152C6" w:rsidRPr="0032190F" w:rsidRDefault="000152C6" w:rsidP="000152C6">
      <w:pPr>
        <w:rPr>
          <w:lang w:val="fr-FR"/>
        </w:rPr>
      </w:pPr>
    </w:p>
    <w:p w14:paraId="589BB417" w14:textId="77777777" w:rsidR="000152C6" w:rsidRPr="006062CB" w:rsidRDefault="000152C6" w:rsidP="000152C6">
      <w:pPr>
        <w:pStyle w:val="Heading4"/>
        <w:numPr>
          <w:ilvl w:val="3"/>
          <w:numId w:val="0"/>
        </w:numPr>
        <w:tabs>
          <w:tab w:val="num" w:pos="2520"/>
        </w:tabs>
        <w:spacing w:before="240" w:after="60"/>
        <w:ind w:left="2160"/>
        <w:rPr>
          <w:lang w:val="en-US"/>
        </w:rPr>
      </w:pPr>
      <w:r w:rsidRPr="006062CB">
        <w:rPr>
          <w:lang w:val="en-US"/>
        </w:rPr>
        <w:t>Grand Capelet</w:t>
      </w:r>
    </w:p>
    <w:p w14:paraId="6858B43D" w14:textId="77777777" w:rsidR="000152C6" w:rsidRPr="000152C6" w:rsidRDefault="000152C6" w:rsidP="000152C6"/>
    <w:p w14:paraId="2E0778DB" w14:textId="77777777" w:rsidR="000152C6" w:rsidRPr="000152C6" w:rsidRDefault="000152C6" w:rsidP="000152C6">
      <w:smartTag w:uri="urn:schemas-microsoft-com:office:smarttags" w:element="metricconverter">
        <w:smartTagPr>
          <w:attr w:name="ProductID" w:val="2935 m"/>
        </w:smartTagPr>
        <w:r w:rsidRPr="000152C6">
          <w:t>2935 m</w:t>
        </w:r>
      </w:smartTag>
      <w:r w:rsidRPr="000152C6">
        <w:t xml:space="preserve"> (SS BIB)</w:t>
      </w:r>
    </w:p>
    <w:p w14:paraId="6FB4243A" w14:textId="053FF502" w:rsidR="000152C6" w:rsidRPr="0032190F" w:rsidRDefault="00C271A9" w:rsidP="000152C6">
      <w:pPr>
        <w:pStyle w:val="Heading3"/>
        <w:numPr>
          <w:ilvl w:val="2"/>
          <w:numId w:val="0"/>
        </w:numPr>
        <w:tabs>
          <w:tab w:val="num" w:pos="1800"/>
        </w:tabs>
        <w:spacing w:before="240" w:after="60" w:line="240" w:lineRule="auto"/>
        <w:ind w:left="1440"/>
      </w:pPr>
      <w:bookmarkStart w:id="5497" w:name="Sit_Bego_spat_col"/>
      <w:r>
        <w:t>c</w:t>
      </w:r>
      <w:r w:rsidR="000152C6" w:rsidRPr="0032190F">
        <w:t>ols</w:t>
      </w:r>
    </w:p>
    <w:bookmarkEnd w:id="5497"/>
    <w:p w14:paraId="6CDEA786" w14:textId="77777777" w:rsidR="000152C6" w:rsidRPr="0032190F" w:rsidRDefault="000152C6" w:rsidP="000152C6">
      <w:pPr>
        <w:pStyle w:val="Heading4"/>
        <w:numPr>
          <w:ilvl w:val="3"/>
          <w:numId w:val="0"/>
        </w:numPr>
        <w:tabs>
          <w:tab w:val="num" w:pos="2520"/>
        </w:tabs>
        <w:spacing w:before="240" w:after="60"/>
        <w:ind w:left="2160"/>
      </w:pPr>
      <w:r w:rsidRPr="0032190F">
        <w:t>Pas du Diable (</w:t>
      </w:r>
      <w:smartTag w:uri="urn:schemas-microsoft-com:office:smarttags" w:element="metricconverter">
        <w:smartTagPr>
          <w:attr w:name="ProductID" w:val="2450 m"/>
        </w:smartTagPr>
        <w:r w:rsidRPr="0032190F">
          <w:t>2450 m</w:t>
        </w:r>
      </w:smartTag>
      <w:r w:rsidRPr="0032190F">
        <w:t>)</w:t>
      </w:r>
    </w:p>
    <w:p w14:paraId="34CDB398" w14:textId="77777777" w:rsidR="000152C6" w:rsidRPr="0032190F" w:rsidRDefault="000152C6" w:rsidP="000152C6">
      <w:pPr>
        <w:rPr>
          <w:lang w:val="fr-FR"/>
        </w:rPr>
      </w:pPr>
    </w:p>
    <w:p w14:paraId="526FA80F" w14:textId="77777777" w:rsidR="000152C6" w:rsidRPr="0032190F" w:rsidRDefault="000152C6" w:rsidP="000152C6">
      <w:pPr>
        <w:rPr>
          <w:lang w:val="fr-FR"/>
        </w:rPr>
      </w:pPr>
      <w:r w:rsidRPr="0032190F">
        <w:rPr>
          <w:lang w:val="fr-FR"/>
        </w:rPr>
        <w:t xml:space="preserve">En </w:t>
      </w:r>
      <w:hyperlink r:id="rId13868" w:anchor="Desc_ZII" w:history="1">
        <w:r w:rsidRPr="0032190F">
          <w:rPr>
            <w:rStyle w:val="Hyperlink"/>
            <w:lang w:val="fr-FR"/>
          </w:rPr>
          <w:t>zone II</w:t>
        </w:r>
      </w:hyperlink>
    </w:p>
    <w:p w14:paraId="208F1920" w14:textId="77777777" w:rsidR="000152C6" w:rsidRPr="0032190F" w:rsidRDefault="000152C6" w:rsidP="000152C6">
      <w:pPr>
        <w:rPr>
          <w:lang w:val="fr-FR"/>
        </w:rPr>
      </w:pPr>
    </w:p>
    <w:p w14:paraId="2CC393A7" w14:textId="77777777" w:rsidR="000152C6" w:rsidRPr="0032190F" w:rsidRDefault="000152C6" w:rsidP="000152C6">
      <w:pPr>
        <w:pStyle w:val="Heading4"/>
        <w:numPr>
          <w:ilvl w:val="3"/>
          <w:numId w:val="0"/>
        </w:numPr>
        <w:tabs>
          <w:tab w:val="num" w:pos="2520"/>
        </w:tabs>
        <w:spacing w:before="240" w:after="60"/>
        <w:ind w:left="2160"/>
      </w:pPr>
      <w:r w:rsidRPr="0032190F">
        <w:t>Pas de l’Arpette</w:t>
      </w:r>
    </w:p>
    <w:p w14:paraId="66043BE4" w14:textId="77777777" w:rsidR="000152C6" w:rsidRPr="0032190F" w:rsidRDefault="000152C6" w:rsidP="000152C6">
      <w:pPr>
        <w:rPr>
          <w:lang w:val="fr-FR"/>
        </w:rPr>
      </w:pPr>
    </w:p>
    <w:p w14:paraId="4B7A8BF2" w14:textId="220C9D3D" w:rsidR="000152C6" w:rsidRPr="0032190F" w:rsidRDefault="000152C6" w:rsidP="000152C6">
      <w:pPr>
        <w:rPr>
          <w:lang w:val="fr-FR"/>
        </w:rPr>
      </w:pPr>
      <w:r w:rsidRPr="0032190F">
        <w:rPr>
          <w:lang w:val="fr-FR"/>
        </w:rPr>
        <w:t xml:space="preserve">Une hache bipenne [hache-marteau] en porfire aurait été retrouvé au pas de l’Arpette selon </w:t>
      </w:r>
      <w:hyperlink r:id="rId13869" w:anchor="Aut_Issel" w:history="1">
        <w:r w:rsidR="00A2428C" w:rsidRPr="00A2428C">
          <w:rPr>
            <w:rStyle w:val="Hyperlink"/>
            <w:lang w:val="fr-FR"/>
          </w:rPr>
          <w:t>A. Issel</w:t>
        </w:r>
      </w:hyperlink>
      <w:r w:rsidR="00A2428C" w:rsidRPr="0032190F">
        <w:rPr>
          <w:lang w:val="fr-FR"/>
        </w:rPr>
        <w:t xml:space="preserve"> </w:t>
      </w:r>
      <w:r w:rsidRPr="0032190F">
        <w:rPr>
          <w:lang w:val="fr-FR"/>
        </w:rPr>
        <w:t>(rapporté par Sacco (1938-1939) (BIB 585)</w:t>
      </w:r>
    </w:p>
    <w:p w14:paraId="37578EE4" w14:textId="77777777" w:rsidR="000152C6" w:rsidRPr="0032190F" w:rsidRDefault="000152C6" w:rsidP="000152C6">
      <w:pPr>
        <w:rPr>
          <w:lang w:val="fr-FR"/>
        </w:rPr>
      </w:pPr>
    </w:p>
    <w:p w14:paraId="3511A1B6" w14:textId="77777777" w:rsidR="000152C6" w:rsidRPr="0032190F" w:rsidRDefault="000152C6" w:rsidP="000152C6">
      <w:pPr>
        <w:pStyle w:val="Heading4"/>
        <w:numPr>
          <w:ilvl w:val="3"/>
          <w:numId w:val="0"/>
        </w:numPr>
        <w:tabs>
          <w:tab w:val="num" w:pos="2520"/>
        </w:tabs>
        <w:spacing w:before="240" w:after="60"/>
        <w:ind w:left="2160"/>
      </w:pPr>
      <w:r w:rsidRPr="0032190F">
        <w:t xml:space="preserve">Baisse de Peïrefique (ca </w:t>
      </w:r>
      <w:smartTag w:uri="urn:schemas-microsoft-com:office:smarttags" w:element="metricconverter">
        <w:smartTagPr>
          <w:attr w:name="ProductID" w:val="2035 m"/>
        </w:smartTagPr>
        <w:r w:rsidRPr="0032190F">
          <w:t>2035 m</w:t>
        </w:r>
      </w:smartTag>
      <w:r w:rsidRPr="0032190F">
        <w:t>)</w:t>
      </w:r>
    </w:p>
    <w:p w14:paraId="007597A4" w14:textId="77777777" w:rsidR="000152C6" w:rsidRPr="0032190F" w:rsidRDefault="000152C6" w:rsidP="000152C6">
      <w:pPr>
        <w:rPr>
          <w:lang w:val="fr-FR"/>
        </w:rPr>
      </w:pPr>
    </w:p>
    <w:p w14:paraId="3A471DDC" w14:textId="77777777" w:rsidR="000152C6" w:rsidRPr="0032190F" w:rsidRDefault="000152C6" w:rsidP="000152C6">
      <w:pPr>
        <w:rPr>
          <w:lang w:val="fr-FR"/>
        </w:rPr>
      </w:pPr>
      <w:r w:rsidRPr="0032190F">
        <w:rPr>
          <w:lang w:val="fr-FR"/>
        </w:rPr>
        <w:t>C’est l’un des accès naturel au secteur de Fontanalba via la vallon de Castérino depuis le col du Sabion (en longeant la pente) ou depuis la vallée de Vermenagna (SS BIB)</w:t>
      </w:r>
    </w:p>
    <w:p w14:paraId="55514C00" w14:textId="7D6A8AA1" w:rsidR="000152C6" w:rsidRPr="0032190F" w:rsidRDefault="00C271A9" w:rsidP="000152C6">
      <w:pPr>
        <w:pStyle w:val="Heading3"/>
        <w:numPr>
          <w:ilvl w:val="2"/>
          <w:numId w:val="0"/>
        </w:numPr>
        <w:tabs>
          <w:tab w:val="num" w:pos="1800"/>
        </w:tabs>
        <w:spacing w:before="240" w:after="60" w:line="240" w:lineRule="auto"/>
        <w:ind w:left="1440"/>
      </w:pPr>
      <w:r>
        <w:t>l</w:t>
      </w:r>
      <w:r w:rsidR="000152C6" w:rsidRPr="0032190F">
        <w:t>acs, torrents et tourbières</w:t>
      </w:r>
    </w:p>
    <w:p w14:paraId="03021419" w14:textId="71BF0C37" w:rsidR="009A0EA0" w:rsidRPr="009A0EA0" w:rsidRDefault="009A0EA0" w:rsidP="000152C6">
      <w:pPr>
        <w:rPr>
          <w:sz w:val="20"/>
          <w:lang w:val="fr-FR"/>
        </w:rPr>
      </w:pPr>
      <w:r w:rsidRPr="009A0EA0">
        <w:rPr>
          <w:sz w:val="20"/>
          <w:lang w:val="fr-FR"/>
        </w:rPr>
        <w:t>Haute-Roya</w:t>
      </w:r>
    </w:p>
    <w:p w14:paraId="321CE13F" w14:textId="77777777" w:rsidR="009A0EA0" w:rsidRDefault="009A0EA0" w:rsidP="000152C6">
      <w:pPr>
        <w:rPr>
          <w:lang w:val="fr-FR"/>
        </w:rPr>
      </w:pPr>
    </w:p>
    <w:p w14:paraId="0EBC16BC" w14:textId="01C9B477" w:rsidR="000152C6" w:rsidRPr="0032190F" w:rsidRDefault="000152C6" w:rsidP="000152C6">
      <w:pPr>
        <w:rPr>
          <w:lang w:val="fr-FR"/>
        </w:rPr>
      </w:pPr>
      <w:r w:rsidRPr="0032190F">
        <w:rPr>
          <w:lang w:val="fr-FR"/>
        </w:rPr>
        <w:t>Les lacs du site du Bego se sont mis en place au début de l’Holocène (i.e. Préboréal) (SS BIB).</w:t>
      </w:r>
    </w:p>
    <w:p w14:paraId="60C0EABC" w14:textId="77777777" w:rsidR="000152C6" w:rsidRPr="0032190F" w:rsidRDefault="000152C6" w:rsidP="000152C6">
      <w:pPr>
        <w:rPr>
          <w:lang w:val="fr-FR"/>
        </w:rPr>
      </w:pPr>
    </w:p>
    <w:p w14:paraId="63FA103A" w14:textId="77777777" w:rsidR="000152C6" w:rsidRPr="00C271A9" w:rsidRDefault="000152C6" w:rsidP="009A0EA0">
      <w:pPr>
        <w:autoSpaceDE w:val="0"/>
        <w:autoSpaceDN w:val="0"/>
        <w:adjustRightInd w:val="0"/>
        <w:jc w:val="both"/>
        <w:rPr>
          <w:lang w:val="fr-FR"/>
        </w:rPr>
      </w:pPr>
      <w:r w:rsidRPr="00C271A9">
        <w:rPr>
          <w:lang w:val="fr-FR"/>
        </w:rPr>
        <w:t>L’importance  de l’hydrologie dans la région du mont Bego a déjà été soulignée, tant au niveau hydrographique :la région du mont Bego étant le principal bassin versant de la Roya, que du point de vue archéologique dans une relation entre les gravures et l’importance des lacs et des rivières.</w:t>
      </w:r>
    </w:p>
    <w:p w14:paraId="0B4D6A6C" w14:textId="77777777" w:rsidR="000152C6" w:rsidRPr="00C271A9" w:rsidRDefault="000152C6" w:rsidP="009A0EA0">
      <w:pPr>
        <w:autoSpaceDE w:val="0"/>
        <w:autoSpaceDN w:val="0"/>
        <w:adjustRightInd w:val="0"/>
        <w:jc w:val="both"/>
        <w:rPr>
          <w:lang w:val="fr-FR"/>
        </w:rPr>
      </w:pPr>
      <w:r w:rsidRPr="00C271A9">
        <w:rPr>
          <w:lang w:val="fr-FR"/>
        </w:rPr>
        <w:t>Plusieurs hypothèses à ce sujet ont été faites :</w:t>
      </w:r>
    </w:p>
    <w:p w14:paraId="33F8738C" w14:textId="77777777" w:rsidR="000152C6" w:rsidRPr="00C271A9" w:rsidRDefault="000152C6" w:rsidP="009A0EA0">
      <w:pPr>
        <w:autoSpaceDE w:val="0"/>
        <w:autoSpaceDN w:val="0"/>
        <w:adjustRightInd w:val="0"/>
        <w:ind w:left="450"/>
        <w:jc w:val="both"/>
        <w:rPr>
          <w:lang w:val="fr-FR"/>
        </w:rPr>
      </w:pPr>
      <w:r w:rsidRPr="00C271A9">
        <w:rPr>
          <w:lang w:val="fr-FR"/>
        </w:rPr>
        <w:t>-La venue des premiers graveurs lors d’un épisode climatique, chaud et sec contraignant les bergers à gagner de l’altitude (Barral et Simone1988)</w:t>
      </w:r>
    </w:p>
    <w:p w14:paraId="5D75922E" w14:textId="77777777" w:rsidR="000152C6" w:rsidRPr="00C271A9" w:rsidRDefault="000152C6" w:rsidP="009A0EA0">
      <w:pPr>
        <w:autoSpaceDE w:val="0"/>
        <w:autoSpaceDN w:val="0"/>
        <w:adjustRightInd w:val="0"/>
        <w:ind w:left="450"/>
        <w:jc w:val="both"/>
        <w:rPr>
          <w:lang w:val="fr-FR"/>
        </w:rPr>
      </w:pPr>
      <w:r w:rsidRPr="00C271A9">
        <w:rPr>
          <w:lang w:val="fr-FR"/>
        </w:rPr>
        <w:t>-La figuration de petits personnages tenant des zigzags dans le secteur de Fontanalba, interprétés comme « faisant jaillir la source » (Lumley, Echassoux, Serres 1997)</w:t>
      </w:r>
    </w:p>
    <w:p w14:paraId="0275E421" w14:textId="77777777" w:rsidR="000152C6" w:rsidRPr="0032190F" w:rsidRDefault="000152C6" w:rsidP="000152C6">
      <w:pPr>
        <w:autoSpaceDE w:val="0"/>
        <w:autoSpaceDN w:val="0"/>
        <w:adjustRightInd w:val="0"/>
        <w:rPr>
          <w:rFonts w:ascii="Times-Roman" w:hAnsi="Times-Roman" w:cs="Times-Roman"/>
          <w:lang w:val="fr-FR"/>
        </w:rPr>
      </w:pPr>
    </w:p>
    <w:p w14:paraId="7FBD6B4D" w14:textId="57FD58EE" w:rsidR="000152C6" w:rsidRPr="00C271A9" w:rsidRDefault="000152C6" w:rsidP="000152C6">
      <w:pPr>
        <w:autoSpaceDE w:val="0"/>
        <w:autoSpaceDN w:val="0"/>
        <w:adjustRightInd w:val="0"/>
        <w:jc w:val="both"/>
        <w:rPr>
          <w:lang w:val="fr-FR"/>
        </w:rPr>
      </w:pPr>
      <w:r w:rsidRPr="00C271A9">
        <w:rPr>
          <w:lang w:val="fr-FR"/>
        </w:rPr>
        <w:t xml:space="preserve">Dans le </w:t>
      </w:r>
      <w:r w:rsidRPr="00C271A9">
        <w:rPr>
          <w:b/>
          <w:lang w:val="fr-FR"/>
        </w:rPr>
        <w:t>secteur des Merveilles</w:t>
      </w:r>
      <w:r w:rsidRPr="00C271A9">
        <w:rPr>
          <w:lang w:val="fr-FR"/>
        </w:rPr>
        <w:t>, Dans cette dernière, la partie sud du secteur des Merveilles (</w:t>
      </w:r>
      <w:hyperlink r:id="rId13870" w:anchor="Desc_UG_Zone_Lacs" w:history="1">
        <w:r w:rsidR="000F46A4" w:rsidRPr="0032190F">
          <w:rPr>
            <w:rStyle w:val="Hyperlink"/>
            <w:lang w:val="fr-FR"/>
          </w:rPr>
          <w:t>zone des Lacs</w:t>
        </w:r>
      </w:hyperlink>
      <w:r w:rsidRPr="00C271A9">
        <w:rPr>
          <w:lang w:val="fr-FR"/>
        </w:rPr>
        <w:t xml:space="preserve">), avec 11 lacs joue un rôle déterminant sur les fluctuations du niveau de la rivière et </w:t>
      </w:r>
      <w:r w:rsidRPr="00C271A9">
        <w:rPr>
          <w:i/>
          <w:iCs/>
          <w:lang w:val="fr-FR"/>
        </w:rPr>
        <w:t xml:space="preserve">a fortiori </w:t>
      </w:r>
      <w:r w:rsidRPr="00C271A9">
        <w:rPr>
          <w:lang w:val="fr-FR"/>
        </w:rPr>
        <w:t>pour l’activité humaine dans la vallée de la Roya (BIB 35 p. 18). Du lac Saorgine débouche le torrent de la Minière qui contourne le massif du mont Bego par le sud. Il emprunte le vallon de la Minière pour se jeter dans le lac des Meshes ou Mesces</w:t>
      </w:r>
      <w:r w:rsidRPr="00C271A9">
        <w:rPr>
          <w:rStyle w:val="FootnoteReference"/>
        </w:rPr>
        <w:footnoteReference w:id="1"/>
      </w:r>
      <w:r w:rsidRPr="00C271A9">
        <w:rPr>
          <w:lang w:val="fr-FR"/>
        </w:rPr>
        <w:t xml:space="preserve">. Du déversoir du lac sort le torrent de la </w:t>
      </w:r>
      <w:r w:rsidRPr="00C271A9">
        <w:rPr>
          <w:lang w:val="fr-FR"/>
        </w:rPr>
        <w:lastRenderedPageBreak/>
        <w:t xml:space="preserve">Bieugne qui tombe de manière abrupte pour rejoindre la Roya à la hauteur de Saint-Dalmas-de-Tende. Cette dernière prend sa source au pied du </w:t>
      </w:r>
      <w:hyperlink r:id="rId13871" w:anchor="Sit_Tende_Col" w:history="1">
        <w:r w:rsidR="00107A94" w:rsidRPr="00107A94">
          <w:rPr>
            <w:rStyle w:val="Hyperlink"/>
            <w:lang w:val="fr-FR"/>
          </w:rPr>
          <w:t>CdT</w:t>
        </w:r>
      </w:hyperlink>
      <w:r w:rsidR="00107A94">
        <w:rPr>
          <w:rStyle w:val="Hyperlink"/>
          <w:color w:val="000000"/>
          <w:u w:val="none"/>
          <w:lang w:val="fr-FR"/>
        </w:rPr>
        <w:t xml:space="preserve"> </w:t>
      </w:r>
      <w:r w:rsidRPr="00C271A9">
        <w:rPr>
          <w:lang w:val="fr-FR"/>
        </w:rPr>
        <w:t xml:space="preserve">et descend sur </w:t>
      </w:r>
      <w:smartTag w:uri="urn:schemas-microsoft-com:office:smarttags" w:element="metricconverter">
        <w:smartTagPr>
          <w:attr w:name="ProductID" w:val="45 kilom￨tres"/>
        </w:smartTagPr>
        <w:r w:rsidRPr="00C271A9">
          <w:rPr>
            <w:lang w:val="fr-FR"/>
          </w:rPr>
          <w:t>45 kilomètres</w:t>
        </w:r>
      </w:smartTag>
      <w:r w:rsidRPr="00C271A9">
        <w:rPr>
          <w:lang w:val="fr-FR"/>
        </w:rPr>
        <w:t xml:space="preserve"> pour se jeter dans la Méditerranée (BIB 35 p. 18).</w:t>
      </w:r>
    </w:p>
    <w:p w14:paraId="20CA5459" w14:textId="77777777" w:rsidR="000152C6" w:rsidRPr="0032190F" w:rsidRDefault="000152C6" w:rsidP="000152C6">
      <w:pPr>
        <w:rPr>
          <w:lang w:val="fr-FR"/>
        </w:rPr>
      </w:pPr>
    </w:p>
    <w:p w14:paraId="0D12AFFA" w14:textId="77777777" w:rsidR="000152C6" w:rsidRPr="0032190F" w:rsidRDefault="000152C6" w:rsidP="000152C6">
      <w:pPr>
        <w:jc w:val="both"/>
        <w:rPr>
          <w:lang w:val="fr-FR"/>
        </w:rPr>
      </w:pPr>
      <w:r w:rsidRPr="0032190F">
        <w:rPr>
          <w:lang w:val="fr-FR"/>
        </w:rPr>
        <w:t xml:space="preserve">Dans le </w:t>
      </w:r>
      <w:r w:rsidRPr="0032190F">
        <w:rPr>
          <w:b/>
          <w:lang w:val="fr-FR"/>
        </w:rPr>
        <w:t>secteur de Fontanalba</w:t>
      </w:r>
      <w:r w:rsidRPr="0032190F">
        <w:rPr>
          <w:lang w:val="fr-FR"/>
        </w:rPr>
        <w:t>, une reconnaissance de terrain en aout 1995, appuyée par une analyse géomorphologique des photos aériennes, a permis de localiser 6 sources d’émergence (côtes voisines de 2200m) en amont alimentant le lac Vert (2150m) d’où part le torrent de Fontanalba. Ces groupes se situent au point de convergence de fractures affectant les grès et pélites du Permien. En photo aérienne elles sont révélée par des tâches caractéristiques de tourbières qui se révèlent aussi comme de bons marqueurs des zones de sources en altitude (BIB 1053). Les 6 sources repérées partage une côte voisine de 2200m qui correspond à l’intersect. du profil topographique avec le sommet de la zone saturée des eaux souterraines dans la partie haute du Val. (BIB 1053).</w:t>
      </w:r>
    </w:p>
    <w:p w14:paraId="20F5D4E7" w14:textId="77777777" w:rsidR="000152C6" w:rsidRPr="0032190F" w:rsidRDefault="000152C6" w:rsidP="000152C6">
      <w:pPr>
        <w:jc w:val="both"/>
        <w:rPr>
          <w:lang w:val="fr-FR"/>
        </w:rPr>
      </w:pPr>
    </w:p>
    <w:p w14:paraId="11F5558C" w14:textId="77777777" w:rsidR="000152C6" w:rsidRPr="0032190F" w:rsidRDefault="000152C6" w:rsidP="000152C6">
      <w:pPr>
        <w:jc w:val="both"/>
        <w:rPr>
          <w:lang w:val="fr-FR"/>
        </w:rPr>
      </w:pPr>
      <w:r w:rsidRPr="0032190F">
        <w:rPr>
          <w:lang w:val="fr-FR"/>
        </w:rPr>
        <w:t xml:space="preserve">Les schistes du même âge sont impéméables. Les eaux souterraines s’infiltrent dans le réseau de microfracture et suivent aussi les plan de schistosité par capillarité, dans ce cas elles descendent en suivant le pendage des couches soit N135.Comme le lac Vert se situe sur une ligne de fracture (Valmasque-Minière), il est possible q’une partie des eaux souterraines soit drainée vers le Vallon de la Minière que la fracture V-M intersecte sous les roches de Valaura à une altitude de </w:t>
      </w:r>
      <w:smartTag w:uri="urn:schemas-microsoft-com:office:smarttags" w:element="metricconverter">
        <w:smartTagPr>
          <w:attr w:name="ProductID" w:val="1650 m"/>
        </w:smartTagPr>
        <w:r w:rsidRPr="0032190F">
          <w:rPr>
            <w:lang w:val="fr-FR"/>
          </w:rPr>
          <w:t>1650 m</w:t>
        </w:r>
      </w:smartTag>
      <w:r w:rsidRPr="0032190F">
        <w:rPr>
          <w:lang w:val="fr-FR"/>
        </w:rPr>
        <w:t xml:space="preserve"> (BIB 1053).</w:t>
      </w:r>
    </w:p>
    <w:p w14:paraId="0BDF951C" w14:textId="77777777" w:rsidR="000152C6" w:rsidRPr="0032190F" w:rsidRDefault="000152C6" w:rsidP="000152C6">
      <w:pPr>
        <w:rPr>
          <w:lang w:val="fr-FR"/>
        </w:rPr>
      </w:pPr>
    </w:p>
    <w:p w14:paraId="1B67FDF5" w14:textId="77777777" w:rsidR="000152C6" w:rsidRPr="0032190F" w:rsidRDefault="000152C6" w:rsidP="000152C6">
      <w:pPr>
        <w:pStyle w:val="Heading4"/>
        <w:numPr>
          <w:ilvl w:val="3"/>
          <w:numId w:val="0"/>
        </w:numPr>
        <w:tabs>
          <w:tab w:val="num" w:pos="2520"/>
        </w:tabs>
        <w:spacing w:before="240" w:after="60"/>
        <w:ind w:left="2160"/>
      </w:pPr>
      <w:r w:rsidRPr="0032190F">
        <w:t>Lac de l’Huile (2290m)</w:t>
      </w:r>
    </w:p>
    <w:p w14:paraId="7F866EFA" w14:textId="77777777" w:rsidR="000152C6" w:rsidRPr="0032190F" w:rsidRDefault="000152C6" w:rsidP="000152C6">
      <w:pPr>
        <w:rPr>
          <w:lang w:val="fr-FR"/>
        </w:rPr>
      </w:pPr>
      <w:r w:rsidRPr="0032190F">
        <w:rPr>
          <w:lang w:val="fr-FR"/>
        </w:rPr>
        <w:t>Profondément enchâssé dans un cirque glaciaire, dominé par la cime des Verairriers (2567m), du Trem et de la cime des Lacs (2510). L’exutoire du lac se fait en contrebas entre deux vallums (moraines)</w:t>
      </w:r>
    </w:p>
    <w:p w14:paraId="635C57E4" w14:textId="77777777" w:rsidR="000152C6" w:rsidRPr="0032190F" w:rsidRDefault="000152C6" w:rsidP="000152C6">
      <w:pPr>
        <w:pStyle w:val="Heading4"/>
        <w:numPr>
          <w:ilvl w:val="3"/>
          <w:numId w:val="0"/>
        </w:numPr>
        <w:tabs>
          <w:tab w:val="num" w:pos="2520"/>
        </w:tabs>
        <w:spacing w:before="240" w:after="60"/>
        <w:ind w:left="2160"/>
      </w:pPr>
      <w:bookmarkStart w:id="5498" w:name="Sit_Ciari_Tourbiere"/>
      <w:r w:rsidRPr="0032190F">
        <w:t>Tourbière du Ciari</w:t>
      </w:r>
      <w:bookmarkEnd w:id="5498"/>
    </w:p>
    <w:p w14:paraId="50BDD44D" w14:textId="77777777" w:rsidR="009722A6" w:rsidRDefault="009722A6" w:rsidP="000152C6">
      <w:pPr>
        <w:rPr>
          <w:lang w:val="fr-FR"/>
        </w:rPr>
      </w:pPr>
    </w:p>
    <w:p w14:paraId="68A4B565" w14:textId="37AFA6B9" w:rsidR="000152C6" w:rsidRPr="0032190F" w:rsidRDefault="000152C6" w:rsidP="000152C6">
      <w:pPr>
        <w:rPr>
          <w:lang w:val="fr-FR"/>
        </w:rPr>
      </w:pPr>
      <w:r w:rsidRPr="0032190F">
        <w:rPr>
          <w:lang w:val="fr-FR"/>
        </w:rPr>
        <w:t xml:space="preserve">La tourbière du Gias del Ciari est entre </w:t>
      </w:r>
      <w:r w:rsidR="00E70D30">
        <w:rPr>
          <w:lang w:val="fr-FR"/>
        </w:rPr>
        <w:t xml:space="preserve">le </w:t>
      </w:r>
      <w:hyperlink r:id="rId13872" w:anchor="Sit_Ciari" w:history="1">
        <w:r w:rsidR="00E70D30">
          <w:rPr>
            <w:rStyle w:val="Hyperlink"/>
            <w:lang w:val="fr-FR"/>
          </w:rPr>
          <w:t>GdC</w:t>
        </w:r>
      </w:hyperlink>
      <w:r w:rsidR="00E70D30" w:rsidRPr="0032190F">
        <w:rPr>
          <w:lang w:val="fr-FR"/>
        </w:rPr>
        <w:t xml:space="preserve"> </w:t>
      </w:r>
      <w:r w:rsidRPr="0032190F">
        <w:rPr>
          <w:lang w:val="fr-FR"/>
        </w:rPr>
        <w:t xml:space="preserve">et le </w:t>
      </w:r>
      <w:hyperlink r:id="rId13873" w:anchor="Sit_Long_Supérieur" w:history="1">
        <w:r w:rsidR="009722A6" w:rsidRPr="009722A6">
          <w:rPr>
            <w:rStyle w:val="Hyperlink"/>
            <w:lang w:val="fr-FR"/>
          </w:rPr>
          <w:t>LLS</w:t>
        </w:r>
      </w:hyperlink>
      <w:r w:rsidRPr="0032190F">
        <w:rPr>
          <w:lang w:val="fr-FR"/>
        </w:rPr>
        <w:t xml:space="preserve">. Un sondage de </w:t>
      </w:r>
      <w:smartTag w:uri="urn:schemas-microsoft-com:office:smarttags" w:element="metricconverter">
        <w:smartTagPr>
          <w:attr w:name="ProductID" w:val="2 m"/>
        </w:smartTagPr>
        <w:r w:rsidRPr="0032190F">
          <w:rPr>
            <w:lang w:val="fr-FR"/>
          </w:rPr>
          <w:t>2 m</w:t>
        </w:r>
      </w:smartTag>
      <w:r w:rsidRPr="0032190F">
        <w:rPr>
          <w:lang w:val="fr-FR"/>
        </w:rPr>
        <w:t xml:space="preserve"> de profondeur a été réalisé</w:t>
      </w:r>
    </w:p>
    <w:p w14:paraId="11CFCF4B" w14:textId="77777777" w:rsidR="000152C6" w:rsidRPr="0032190F" w:rsidRDefault="000152C6" w:rsidP="000152C6">
      <w:pPr>
        <w:rPr>
          <w:lang w:val="fr-FR"/>
        </w:rPr>
      </w:pPr>
    </w:p>
    <w:p w14:paraId="6C501D6D" w14:textId="2FCB4517" w:rsidR="000152C6" w:rsidRPr="0032190F" w:rsidRDefault="000152C6" w:rsidP="000152C6">
      <w:pPr>
        <w:jc w:val="both"/>
        <w:rPr>
          <w:lang w:val="fr-FR"/>
        </w:rPr>
      </w:pPr>
      <w:r w:rsidRPr="0032190F">
        <w:rPr>
          <w:lang w:val="fr-FR"/>
        </w:rPr>
        <w:t xml:space="preserve">Zone pollinique E (fin du </w:t>
      </w:r>
      <w:hyperlink r:id="rId13874" w:anchor="Text_Subboreal" w:history="1">
        <w:r w:rsidRPr="0032190F">
          <w:rPr>
            <w:rStyle w:val="Hyperlink"/>
            <w:lang w:val="fr-FR"/>
          </w:rPr>
          <w:t>Subboréal</w:t>
        </w:r>
      </w:hyperlink>
      <w:r w:rsidRPr="0032190F">
        <w:rPr>
          <w:lang w:val="fr-FR"/>
        </w:rPr>
        <w:t xml:space="preserve">): entre 0,5 et </w:t>
      </w:r>
      <w:smartTag w:uri="urn:schemas-microsoft-com:office:smarttags" w:element="metricconverter">
        <w:smartTagPr>
          <w:attr w:name="ProductID" w:val="0,36 m"/>
        </w:smartTagPr>
        <w:r w:rsidRPr="0032190F">
          <w:rPr>
            <w:lang w:val="fr-FR"/>
          </w:rPr>
          <w:t>0,36 m</w:t>
        </w:r>
      </w:smartTag>
      <w:r w:rsidRPr="0032190F">
        <w:rPr>
          <w:lang w:val="fr-FR"/>
        </w:rPr>
        <w:t xml:space="preserve">. </w:t>
      </w:r>
      <w:hyperlink r:id="rId13875" w:anchor="Eco_Betula" w:history="1">
        <w:r w:rsidRPr="0032190F">
          <w:rPr>
            <w:rStyle w:val="Hyperlink"/>
            <w:i/>
            <w:lang w:val="fr-FR"/>
          </w:rPr>
          <w:t>Betula</w:t>
        </w:r>
      </w:hyperlink>
      <w:r w:rsidRPr="0032190F">
        <w:rPr>
          <w:lang w:val="fr-FR"/>
        </w:rPr>
        <w:t xml:space="preserve"> et </w:t>
      </w:r>
      <w:r w:rsidRPr="0032190F">
        <w:rPr>
          <w:i/>
          <w:lang w:val="fr-FR"/>
        </w:rPr>
        <w:t>Corylus</w:t>
      </w:r>
      <w:r w:rsidRPr="0032190F">
        <w:rPr>
          <w:lang w:val="fr-FR"/>
        </w:rPr>
        <w:t xml:space="preserve"> chutent brutalement alors que </w:t>
      </w:r>
      <w:hyperlink r:id="rId13876" w:anchor="Eco_Artemisia" w:history="1">
        <w:r w:rsidRPr="0032190F">
          <w:rPr>
            <w:rStyle w:val="Hyperlink"/>
            <w:i/>
            <w:lang w:val="fr-FR"/>
          </w:rPr>
          <w:t>Artemisia</w:t>
        </w:r>
      </w:hyperlink>
      <w:r w:rsidRPr="0032190F">
        <w:rPr>
          <w:lang w:val="fr-FR"/>
        </w:rPr>
        <w:t xml:space="preserve">, </w:t>
      </w:r>
      <w:r w:rsidRPr="0032190F">
        <w:rPr>
          <w:i/>
          <w:lang w:val="fr-FR"/>
        </w:rPr>
        <w:t>Eicaceae</w:t>
      </w:r>
      <w:r w:rsidRPr="0032190F">
        <w:rPr>
          <w:lang w:val="fr-FR"/>
        </w:rPr>
        <w:t xml:space="preserve">, </w:t>
      </w:r>
      <w:r w:rsidRPr="0032190F">
        <w:rPr>
          <w:i/>
          <w:lang w:val="fr-FR"/>
        </w:rPr>
        <w:t>Urticaceae</w:t>
      </w:r>
      <w:r w:rsidRPr="0032190F">
        <w:rPr>
          <w:lang w:val="fr-FR"/>
        </w:rPr>
        <w:t xml:space="preserve">, </w:t>
      </w:r>
      <w:r w:rsidRPr="0032190F">
        <w:rPr>
          <w:i/>
          <w:lang w:val="fr-FR"/>
        </w:rPr>
        <w:t>Plantago</w:t>
      </w:r>
      <w:r w:rsidRPr="0032190F">
        <w:rPr>
          <w:lang w:val="fr-FR"/>
        </w:rPr>
        <w:t xml:space="preserve">, </w:t>
      </w:r>
      <w:r w:rsidRPr="0032190F">
        <w:rPr>
          <w:i/>
          <w:lang w:val="fr-FR"/>
        </w:rPr>
        <w:t>Olea</w:t>
      </w:r>
      <w:r w:rsidRPr="0032190F">
        <w:rPr>
          <w:lang w:val="fr-FR"/>
        </w:rPr>
        <w:t xml:space="preserve">, </w:t>
      </w:r>
      <w:r w:rsidRPr="0032190F">
        <w:rPr>
          <w:i/>
          <w:lang w:val="fr-FR"/>
        </w:rPr>
        <w:t>Quercus ilex</w:t>
      </w:r>
      <w:r w:rsidRPr="0032190F">
        <w:rPr>
          <w:lang w:val="fr-FR"/>
        </w:rPr>
        <w:t xml:space="preserve">, </w:t>
      </w:r>
      <w:hyperlink r:id="rId13877" w:anchor="Eco_Larix" w:history="1">
        <w:r w:rsidR="009722A6" w:rsidRPr="0032190F">
          <w:rPr>
            <w:rStyle w:val="Hyperlink"/>
            <w:i/>
            <w:lang w:val="fr-FR"/>
          </w:rPr>
          <w:t>Larix</w:t>
        </w:r>
      </w:hyperlink>
      <w:r w:rsidR="009722A6">
        <w:rPr>
          <w:rStyle w:val="Hyperlink"/>
          <w:i/>
          <w:lang w:val="fr-FR"/>
        </w:rPr>
        <w:t xml:space="preserve"> </w:t>
      </w:r>
      <w:r w:rsidRPr="0032190F">
        <w:rPr>
          <w:lang w:val="fr-FR"/>
        </w:rPr>
        <w:t xml:space="preserve">et surtout </w:t>
      </w:r>
      <w:r w:rsidRPr="0032190F">
        <w:rPr>
          <w:i/>
          <w:lang w:val="fr-FR"/>
        </w:rPr>
        <w:t>Picea</w:t>
      </w:r>
      <w:r w:rsidRPr="0032190F">
        <w:rPr>
          <w:lang w:val="fr-FR"/>
        </w:rPr>
        <w:t xml:space="preserve"> se sont légèrement développés (Vitis est représenté). Comme aucun taxon de </w:t>
      </w:r>
      <w:r w:rsidRPr="0032190F">
        <w:rPr>
          <w:i/>
          <w:lang w:val="fr-FR"/>
        </w:rPr>
        <w:t>Juglans</w:t>
      </w:r>
      <w:r w:rsidRPr="0032190F">
        <w:rPr>
          <w:lang w:val="fr-FR"/>
        </w:rPr>
        <w:t xml:space="preserve"> n’a été trouvé on n’attribue pas cette zone au </w:t>
      </w:r>
      <w:hyperlink r:id="rId13878" w:anchor="Ana_envir_per_Subatl" w:history="1">
        <w:r w:rsidRPr="009722A6">
          <w:rPr>
            <w:rStyle w:val="Hyperlink"/>
            <w:lang w:val="fr-FR"/>
          </w:rPr>
          <w:t>Subatlantique</w:t>
        </w:r>
      </w:hyperlink>
      <w:r w:rsidRPr="0032190F">
        <w:rPr>
          <w:lang w:val="fr-FR"/>
        </w:rPr>
        <w:t xml:space="preserve"> (BIB 238 p. 114)</w:t>
      </w:r>
    </w:p>
    <w:p w14:paraId="5885CCBE" w14:textId="6FAA9D61" w:rsidR="000152C6" w:rsidRPr="0032190F" w:rsidRDefault="000152C6" w:rsidP="000152C6">
      <w:pPr>
        <w:pStyle w:val="Heading4"/>
        <w:numPr>
          <w:ilvl w:val="3"/>
          <w:numId w:val="0"/>
        </w:numPr>
        <w:tabs>
          <w:tab w:val="num" w:pos="2520"/>
        </w:tabs>
        <w:spacing w:before="240" w:after="60"/>
        <w:ind w:left="2160"/>
      </w:pPr>
      <w:bookmarkStart w:id="5499" w:name="Sit_Long_Inferieur"/>
      <w:r w:rsidRPr="0032190F">
        <w:t>Lac Long Inférieur</w:t>
      </w:r>
      <w:bookmarkEnd w:id="5499"/>
    </w:p>
    <w:p w14:paraId="5E2041CA" w14:textId="77777777" w:rsidR="009722A6" w:rsidRDefault="009722A6" w:rsidP="009722A6">
      <w:pPr>
        <w:autoSpaceDE w:val="0"/>
        <w:autoSpaceDN w:val="0"/>
        <w:adjustRightInd w:val="0"/>
        <w:rPr>
          <w:sz w:val="20"/>
          <w:lang w:val="fr-FR"/>
        </w:rPr>
      </w:pPr>
      <w:r>
        <w:rPr>
          <w:sz w:val="20"/>
          <w:lang w:val="fr-FR"/>
        </w:rPr>
        <w:t>LLI</w:t>
      </w:r>
    </w:p>
    <w:p w14:paraId="5876B3A4" w14:textId="369DC877" w:rsidR="00BB1AE7" w:rsidRPr="00BB1AE7" w:rsidRDefault="00BB1AE7" w:rsidP="009722A6">
      <w:pPr>
        <w:autoSpaceDE w:val="0"/>
        <w:autoSpaceDN w:val="0"/>
        <w:adjustRightInd w:val="0"/>
        <w:rPr>
          <w:sz w:val="20"/>
          <w:lang w:val="fr-FR"/>
        </w:rPr>
      </w:pPr>
      <w:r w:rsidRPr="00BB1AE7">
        <w:rPr>
          <w:sz w:val="20"/>
          <w:lang w:val="fr-FR"/>
        </w:rPr>
        <w:t>2093 m</w:t>
      </w:r>
    </w:p>
    <w:p w14:paraId="2D9B57BF" w14:textId="77777777" w:rsidR="00BB1AE7" w:rsidRDefault="00BB1AE7" w:rsidP="000152C6">
      <w:pPr>
        <w:autoSpaceDE w:val="0"/>
        <w:autoSpaceDN w:val="0"/>
        <w:adjustRightInd w:val="0"/>
        <w:jc w:val="both"/>
        <w:rPr>
          <w:lang w:val="fr-FR"/>
        </w:rPr>
      </w:pPr>
    </w:p>
    <w:p w14:paraId="200C6F77" w14:textId="5B2D5123" w:rsidR="000152C6" w:rsidRPr="0032190F" w:rsidRDefault="000152C6" w:rsidP="000152C6">
      <w:pPr>
        <w:autoSpaceDE w:val="0"/>
        <w:autoSpaceDN w:val="0"/>
        <w:adjustRightInd w:val="0"/>
        <w:jc w:val="both"/>
        <w:rPr>
          <w:lang w:val="fr-FR"/>
        </w:rPr>
      </w:pPr>
      <w:r w:rsidRPr="0032190F">
        <w:rPr>
          <w:lang w:val="fr-FR"/>
        </w:rPr>
        <w:t xml:space="preserve">Situé dans l’étage subalpin et plus précisément dans la sous série mésophile des </w:t>
      </w:r>
      <w:r w:rsidRPr="0032190F">
        <w:rPr>
          <w:i/>
          <w:lang w:val="fr-FR"/>
        </w:rPr>
        <w:t>Pinus cembra</w:t>
      </w:r>
      <w:r w:rsidRPr="0032190F">
        <w:rPr>
          <w:lang w:val="fr-FR"/>
        </w:rPr>
        <w:t xml:space="preserve"> et </w:t>
      </w:r>
      <w:hyperlink r:id="rId13879" w:anchor="Eco_Larix" w:history="1">
        <w:r w:rsidR="009722A6" w:rsidRPr="0032190F">
          <w:rPr>
            <w:rStyle w:val="Hyperlink"/>
            <w:i/>
            <w:lang w:val="fr-FR"/>
          </w:rPr>
          <w:t>Larix</w:t>
        </w:r>
      </w:hyperlink>
      <w:r w:rsidR="009722A6" w:rsidRPr="009722A6">
        <w:rPr>
          <w:rStyle w:val="Hyperlink"/>
          <w:i/>
          <w:color w:val="000000"/>
          <w:u w:val="none"/>
          <w:lang w:val="fr-FR"/>
        </w:rPr>
        <w:t xml:space="preserve"> </w:t>
      </w:r>
      <w:r w:rsidRPr="0032190F">
        <w:rPr>
          <w:i/>
          <w:lang w:val="fr-FR"/>
        </w:rPr>
        <w:t>decidua</w:t>
      </w:r>
      <w:r w:rsidRPr="0032190F">
        <w:rPr>
          <w:lang w:val="fr-FR"/>
        </w:rPr>
        <w:t xml:space="preserve"> (BIB 289 p. 797), le lac Long Inférieur se situe à </w:t>
      </w:r>
      <w:smartTag w:uri="urn:schemas-microsoft-com:office:smarttags" w:element="metricconverter">
        <w:smartTagPr>
          <w:attr w:name="ProductID" w:val="2090 m"/>
        </w:smartTagPr>
        <w:r w:rsidRPr="0032190F">
          <w:rPr>
            <w:lang w:val="fr-FR"/>
          </w:rPr>
          <w:t>2090 m</w:t>
        </w:r>
      </w:smartTag>
      <w:r w:rsidRPr="0032190F">
        <w:rPr>
          <w:lang w:val="fr-FR"/>
        </w:rPr>
        <w:t xml:space="preserve"> d’altitude, à proximité des premières roches gravées de la région du </w:t>
      </w:r>
      <w:hyperlink w:anchor="Sit_Mont_Bego" w:history="1">
        <w:r w:rsidRPr="0032190F">
          <w:rPr>
            <w:rStyle w:val="Hyperlink"/>
            <w:lang w:val="fr-FR"/>
          </w:rPr>
          <w:t>mont Bego</w:t>
        </w:r>
      </w:hyperlink>
      <w:r w:rsidRPr="0032190F">
        <w:rPr>
          <w:lang w:val="fr-FR"/>
        </w:rPr>
        <w:t xml:space="preserve"> (zone I). </w:t>
      </w:r>
    </w:p>
    <w:p w14:paraId="181CE4ED" w14:textId="77777777" w:rsidR="000152C6" w:rsidRDefault="000152C6" w:rsidP="000152C6">
      <w:pPr>
        <w:autoSpaceDE w:val="0"/>
        <w:autoSpaceDN w:val="0"/>
        <w:adjustRightInd w:val="0"/>
        <w:jc w:val="both"/>
        <w:rPr>
          <w:lang w:val="fr-FR"/>
        </w:rPr>
      </w:pPr>
    </w:p>
    <w:p w14:paraId="4E16C475" w14:textId="0D30F225" w:rsidR="00BB1AE7" w:rsidRPr="0032190F" w:rsidRDefault="00000000" w:rsidP="000152C6">
      <w:pPr>
        <w:autoSpaceDE w:val="0"/>
        <w:autoSpaceDN w:val="0"/>
        <w:adjustRightInd w:val="0"/>
        <w:jc w:val="both"/>
        <w:rPr>
          <w:lang w:val="fr-FR"/>
        </w:rPr>
      </w:pPr>
      <w:hyperlink r:id="rId13880" w:anchor="Sit_Long_Inferieur_env" w:history="1">
        <w:r w:rsidR="00BB1AE7" w:rsidRPr="001700C9">
          <w:rPr>
            <w:rStyle w:val="Hyperlink"/>
            <w:lang w:val="fr-FR"/>
          </w:rPr>
          <w:t>études paléoenv</w:t>
        </w:r>
      </w:hyperlink>
    </w:p>
    <w:p w14:paraId="27871085" w14:textId="3A72008F" w:rsidR="000152C6" w:rsidRPr="0032190F" w:rsidRDefault="00BB1AE7" w:rsidP="00647EA0">
      <w:pPr>
        <w:pStyle w:val="Heading5"/>
      </w:pPr>
      <w:bookmarkStart w:id="5500" w:name="Sit_Long_Inferieur_env"/>
      <w:r>
        <w:t>s</w:t>
      </w:r>
      <w:r w:rsidR="000152C6" w:rsidRPr="0032190F">
        <w:t>ondages</w:t>
      </w:r>
    </w:p>
    <w:bookmarkEnd w:id="5500"/>
    <w:p w14:paraId="03918F8B" w14:textId="3263E062" w:rsidR="000152C6" w:rsidRPr="0032190F" w:rsidRDefault="000152C6" w:rsidP="000152C6">
      <w:pPr>
        <w:autoSpaceDE w:val="0"/>
        <w:autoSpaceDN w:val="0"/>
        <w:adjustRightInd w:val="0"/>
        <w:jc w:val="both"/>
        <w:rPr>
          <w:lang w:val="fr-FR"/>
        </w:rPr>
      </w:pPr>
      <w:r w:rsidRPr="0032190F">
        <w:rPr>
          <w:lang w:val="fr-FR"/>
        </w:rPr>
        <w:t xml:space="preserve">Des </w:t>
      </w:r>
      <w:hyperlink r:id="rId13881" w:anchor="Ana_Environnement" w:history="1">
        <w:r w:rsidRPr="0032190F">
          <w:rPr>
            <w:rStyle w:val="Hyperlink"/>
            <w:lang w:val="fr-FR"/>
          </w:rPr>
          <w:t>études palynologiques</w:t>
        </w:r>
      </w:hyperlink>
      <w:r w:rsidRPr="0032190F">
        <w:rPr>
          <w:lang w:val="fr-FR"/>
        </w:rPr>
        <w:t xml:space="preserve"> et entomologiques ainsi que plusieurs opérations de carottage y ont été menées :</w:t>
      </w:r>
    </w:p>
    <w:p w14:paraId="023C7714" w14:textId="34C46E6C" w:rsidR="000152C6" w:rsidRPr="009C0883" w:rsidRDefault="000152C6" w:rsidP="000152C6">
      <w:pPr>
        <w:autoSpaceDE w:val="0"/>
        <w:autoSpaceDN w:val="0"/>
        <w:adjustRightInd w:val="0"/>
        <w:rPr>
          <w:lang w:val="fr-FR"/>
        </w:rPr>
      </w:pPr>
      <w:r w:rsidRPr="009C0883">
        <w:rPr>
          <w:lang w:val="fr-FR"/>
        </w:rPr>
        <w:lastRenderedPageBreak/>
        <w:tab/>
        <w:t xml:space="preserve">-Dans les bas niveaux on trouve principalement des pollens non-arboréens (PNA), </w:t>
      </w:r>
      <w:r w:rsidRPr="009C0883">
        <w:rPr>
          <w:lang w:val="fr-FR"/>
        </w:rPr>
        <w:tab/>
        <w:t xml:space="preserve">principalement </w:t>
      </w:r>
      <w:r w:rsidRPr="009C0883">
        <w:rPr>
          <w:i/>
          <w:iCs/>
          <w:lang w:val="fr-FR"/>
        </w:rPr>
        <w:t xml:space="preserve">Artemisia </w:t>
      </w:r>
      <w:r w:rsidRPr="009C0883">
        <w:rPr>
          <w:lang w:val="fr-FR"/>
        </w:rPr>
        <w:t xml:space="preserve">et graminées correspondant au </w:t>
      </w:r>
      <w:hyperlink r:id="rId13882" w:anchor="Text_Dryas_I" w:history="1">
        <w:r w:rsidRPr="009C0883">
          <w:rPr>
            <w:rStyle w:val="Hyperlink"/>
            <w:lang w:val="fr-FR"/>
          </w:rPr>
          <w:t>Dryas ancien</w:t>
        </w:r>
      </w:hyperlink>
      <w:r w:rsidRPr="009C0883">
        <w:rPr>
          <w:lang w:val="fr-FR"/>
        </w:rPr>
        <w:t>.(BIB 291 p. 169).</w:t>
      </w:r>
    </w:p>
    <w:p w14:paraId="64B0FADA" w14:textId="77777777" w:rsidR="000152C6" w:rsidRPr="009C0883" w:rsidRDefault="000152C6" w:rsidP="000152C6">
      <w:pPr>
        <w:autoSpaceDE w:val="0"/>
        <w:autoSpaceDN w:val="0"/>
        <w:adjustRightInd w:val="0"/>
        <w:rPr>
          <w:lang w:val="fr-FR"/>
        </w:rPr>
      </w:pPr>
      <w:r w:rsidRPr="009C0883">
        <w:rPr>
          <w:lang w:val="fr-FR"/>
        </w:rPr>
        <w:tab/>
        <w:t xml:space="preserve">-Le niveau médian montre un accroissement du taux de </w:t>
      </w:r>
      <w:r w:rsidRPr="009C0883">
        <w:rPr>
          <w:i/>
          <w:iCs/>
          <w:lang w:val="fr-FR"/>
        </w:rPr>
        <w:t xml:space="preserve">Pinus </w:t>
      </w:r>
      <w:r w:rsidRPr="009C0883">
        <w:rPr>
          <w:lang w:val="fr-FR"/>
        </w:rPr>
        <w:t xml:space="preserve">qui correspond en toute  </w:t>
      </w:r>
      <w:r w:rsidRPr="009C0883">
        <w:rPr>
          <w:lang w:val="fr-FR"/>
        </w:rPr>
        <w:tab/>
        <w:t>vraisemblance au niveau Préboréal ou Alleröd-Bölling (BIB 291 p. 169).</w:t>
      </w:r>
    </w:p>
    <w:p w14:paraId="74946D10" w14:textId="77777777" w:rsidR="000152C6" w:rsidRPr="0032190F" w:rsidRDefault="000152C6" w:rsidP="000152C6">
      <w:pPr>
        <w:autoSpaceDE w:val="0"/>
        <w:autoSpaceDN w:val="0"/>
        <w:adjustRightInd w:val="0"/>
        <w:jc w:val="both"/>
        <w:rPr>
          <w:rFonts w:ascii="Times-Roman" w:hAnsi="Times-Roman" w:cs="Times-Roman"/>
          <w:lang w:val="fr-FR"/>
        </w:rPr>
      </w:pPr>
    </w:p>
    <w:p w14:paraId="7D28F6EB" w14:textId="77777777" w:rsidR="000152C6" w:rsidRDefault="000152C6" w:rsidP="000152C6">
      <w:pPr>
        <w:autoSpaceDE w:val="0"/>
        <w:autoSpaceDN w:val="0"/>
        <w:adjustRightInd w:val="0"/>
        <w:jc w:val="both"/>
        <w:rPr>
          <w:lang w:val="fr-FR"/>
        </w:rPr>
      </w:pPr>
      <w:r w:rsidRPr="009C0883">
        <w:rPr>
          <w:lang w:val="fr-FR"/>
        </w:rPr>
        <w:t>Une opération de carottage a été effectuée dans la partie sud du lac Long Inférieur pour mettre à jour des assemblages d’insectes. Quatre des huit profils effectués ont atteint la base de la séquence. Il a été possible de récolter 183 insectes dont la plus grande partie appartient à l’ordre des Coléoptères (87%). Seule la présence d’insectes steppiques durant l’interglaciaire Alleröd ne semblait pas correspondre aux conclusions sur la répartition des pollens. Une explication pourrait être trouvée dans le fait que les espèces végétales rencontrées viendraient d’un apport anthropique suivant l’ouverture du milieu (BIB 290 p. 58).Un sondage a été réalisé dans la tourbière du lac Long Inférieur pour l’étude des insectes :</w:t>
      </w:r>
    </w:p>
    <w:p w14:paraId="34DCD15C" w14:textId="77777777" w:rsidR="001700C9" w:rsidRDefault="001700C9" w:rsidP="000152C6">
      <w:pPr>
        <w:autoSpaceDE w:val="0"/>
        <w:autoSpaceDN w:val="0"/>
        <w:adjustRightInd w:val="0"/>
        <w:jc w:val="both"/>
        <w:rPr>
          <w:lang w:val="fr-FR"/>
        </w:rPr>
      </w:pPr>
    </w:p>
    <w:p w14:paraId="5CBD61DE" w14:textId="1E662F99" w:rsidR="001700C9" w:rsidRPr="009C0883" w:rsidRDefault="00000000" w:rsidP="000152C6">
      <w:pPr>
        <w:autoSpaceDE w:val="0"/>
        <w:autoSpaceDN w:val="0"/>
        <w:adjustRightInd w:val="0"/>
        <w:jc w:val="both"/>
        <w:rPr>
          <w:lang w:val="fr-FR"/>
        </w:rPr>
      </w:pPr>
      <w:hyperlink r:id="rId13883" w:anchor="Sit_Long_Inferieur_env_per_Atlant" w:history="1">
        <w:r w:rsidR="001700C9" w:rsidRPr="001700C9">
          <w:rPr>
            <w:rStyle w:val="Hyperlink"/>
            <w:lang w:val="fr-FR"/>
          </w:rPr>
          <w:t>Atlantique</w:t>
        </w:r>
      </w:hyperlink>
    </w:p>
    <w:p w14:paraId="27959C2B" w14:textId="77777777" w:rsidR="000152C6" w:rsidRPr="0032190F" w:rsidRDefault="000152C6" w:rsidP="000152C6">
      <w:pPr>
        <w:pStyle w:val="Heading6"/>
      </w:pPr>
      <w:bookmarkStart w:id="5501" w:name="Sit_Long_Inferieur_env_per_Atlant"/>
      <w:r w:rsidRPr="0032190F">
        <w:t>Atlantique</w:t>
      </w:r>
    </w:p>
    <w:bookmarkEnd w:id="5501"/>
    <w:p w14:paraId="07655DD8" w14:textId="51887626" w:rsidR="001700C9" w:rsidRPr="001700C9" w:rsidRDefault="001700C9" w:rsidP="000152C6">
      <w:pPr>
        <w:jc w:val="both"/>
        <w:rPr>
          <w:sz w:val="20"/>
          <w:lang w:val="fr-FR"/>
        </w:rPr>
      </w:pPr>
      <w:r w:rsidRPr="001700C9">
        <w:fldChar w:fldCharType="begin"/>
      </w:r>
      <w:r w:rsidRPr="005C24DA">
        <w:rPr>
          <w:sz w:val="20"/>
          <w:lang w:val="fr-FR"/>
        </w:rPr>
        <w:instrText>HYPERLINK "C:\\Users\\Thomas Huet\\Desktop\\Documentation archéologique liée à la thèse\\Sites.docx" \l "Ana_envir_per_Atlant"</w:instrText>
      </w:r>
      <w:r w:rsidRPr="001700C9">
        <w:fldChar w:fldCharType="separate"/>
      </w:r>
      <w:r w:rsidRPr="001700C9">
        <w:rPr>
          <w:rStyle w:val="Hyperlink"/>
          <w:sz w:val="20"/>
          <w:lang w:val="fr-FR"/>
        </w:rPr>
        <w:t>Atlantique</w:t>
      </w:r>
      <w:r w:rsidRPr="001700C9">
        <w:rPr>
          <w:rStyle w:val="Hyperlink"/>
          <w:sz w:val="20"/>
          <w:lang w:val="fr-FR"/>
        </w:rPr>
        <w:fldChar w:fldCharType="end"/>
      </w:r>
    </w:p>
    <w:p w14:paraId="329D245B" w14:textId="77777777" w:rsidR="001700C9" w:rsidRDefault="001700C9" w:rsidP="000152C6">
      <w:pPr>
        <w:jc w:val="both"/>
        <w:rPr>
          <w:lang w:val="fr-FR"/>
        </w:rPr>
      </w:pPr>
    </w:p>
    <w:p w14:paraId="3194EEC5" w14:textId="72017A2F" w:rsidR="000152C6" w:rsidRPr="009C0883" w:rsidRDefault="000152C6" w:rsidP="000152C6">
      <w:pPr>
        <w:jc w:val="both"/>
        <w:rPr>
          <w:lang w:val="fr-FR"/>
        </w:rPr>
      </w:pPr>
      <w:r w:rsidRPr="009C0883">
        <w:rPr>
          <w:lang w:val="fr-FR"/>
        </w:rPr>
        <w:t>Dans les sables argileux, la fréquence d’</w:t>
      </w:r>
      <w:r w:rsidRPr="009C0883">
        <w:rPr>
          <w:i/>
          <w:iCs/>
          <w:lang w:val="fr-FR"/>
        </w:rPr>
        <w:t xml:space="preserve">Artemisia </w:t>
      </w:r>
      <w:r w:rsidRPr="009C0883">
        <w:rPr>
          <w:lang w:val="fr-FR"/>
        </w:rPr>
        <w:t xml:space="preserve">et de </w:t>
      </w:r>
      <w:r w:rsidRPr="009C0883">
        <w:rPr>
          <w:i/>
          <w:iCs/>
          <w:lang w:val="fr-FR"/>
        </w:rPr>
        <w:t xml:space="preserve">Plantago </w:t>
      </w:r>
      <w:r w:rsidRPr="009C0883">
        <w:rPr>
          <w:lang w:val="fr-FR"/>
        </w:rPr>
        <w:t xml:space="preserve">ainsi que le début des </w:t>
      </w:r>
      <w:hyperlink r:id="rId13884" w:anchor="Eco_Ericaceae" w:history="1">
        <w:r w:rsidRPr="009C0883">
          <w:rPr>
            <w:rStyle w:val="Hyperlink"/>
            <w:lang w:val="fr-FR"/>
          </w:rPr>
          <w:t>Ericacées</w:t>
        </w:r>
      </w:hyperlink>
      <w:r w:rsidRPr="009C0883">
        <w:rPr>
          <w:lang w:val="fr-FR"/>
        </w:rPr>
        <w:t xml:space="preserve"> attestent d’une action humaine dans les environs du lac correspondant à l’optimum climatique de la phase Atlantique (BIB 291 p. 169). Au </w:t>
      </w:r>
      <w:r w:rsidR="009722A6">
        <w:rPr>
          <w:lang w:val="fr-FR"/>
        </w:rPr>
        <w:t>LLI</w:t>
      </w:r>
      <w:r w:rsidRPr="009C0883">
        <w:rPr>
          <w:lang w:val="fr-FR"/>
        </w:rPr>
        <w:t>, dans D 26, dans des niveaux daté de 5670 ± 170 BP</w:t>
      </w:r>
      <w:r w:rsidRPr="009C0883">
        <w:rPr>
          <w:i/>
          <w:lang w:val="fr-FR"/>
        </w:rPr>
        <w:t>[4945-4074, 2 s, OxCal]</w:t>
      </w:r>
      <w:r w:rsidRPr="009C0883">
        <w:rPr>
          <w:lang w:val="fr-FR"/>
        </w:rPr>
        <w:t xml:space="preserve">, sont indiquées quelques grains de pollen de céréales, associé à un léger accroissement des présences de </w:t>
      </w:r>
      <w:r w:rsidRPr="009C0883">
        <w:rPr>
          <w:i/>
          <w:lang w:val="fr-FR"/>
        </w:rPr>
        <w:t>Artemisia</w:t>
      </w:r>
      <w:r w:rsidRPr="009C0883">
        <w:rPr>
          <w:lang w:val="fr-FR"/>
        </w:rPr>
        <w:t>. Le signal est très discret mais l’on sait par ailleurs que la Vallée des Merveilles est dans les Alpes du sud un des rares sites de haute altitude où un abri sous roche néolithique a été identifié (BIB 274 p. 165).</w:t>
      </w:r>
    </w:p>
    <w:p w14:paraId="3998CA8B" w14:textId="77777777" w:rsidR="000152C6" w:rsidRPr="0032190F" w:rsidRDefault="000152C6" w:rsidP="000152C6">
      <w:pPr>
        <w:autoSpaceDE w:val="0"/>
        <w:autoSpaceDN w:val="0"/>
        <w:adjustRightInd w:val="0"/>
        <w:jc w:val="both"/>
        <w:rPr>
          <w:rFonts w:ascii="BookAntiqua" w:hAnsi="BookAntiqua" w:cs="BookAntiqua"/>
          <w:lang w:val="fr-FR"/>
        </w:rPr>
      </w:pPr>
    </w:p>
    <w:p w14:paraId="359EFB35" w14:textId="77777777" w:rsidR="000152C6" w:rsidRPr="00E11462" w:rsidRDefault="000152C6" w:rsidP="000152C6">
      <w:pPr>
        <w:autoSpaceDE w:val="0"/>
        <w:autoSpaceDN w:val="0"/>
        <w:adjustRightInd w:val="0"/>
        <w:jc w:val="both"/>
        <w:rPr>
          <w:lang w:val="fr-FR"/>
        </w:rPr>
      </w:pPr>
      <w:r w:rsidRPr="00E11462">
        <w:rPr>
          <w:lang w:val="fr-FR"/>
        </w:rPr>
        <w:t>Au lac Long Inférieur (</w:t>
      </w:r>
      <w:smartTag w:uri="urn:schemas-microsoft-com:office:smarttags" w:element="metricconverter">
        <w:smartTagPr>
          <w:attr w:name="ProductID" w:val="2.090 m"/>
        </w:smartTagPr>
        <w:r w:rsidRPr="00E11462">
          <w:rPr>
            <w:lang w:val="fr-FR"/>
          </w:rPr>
          <w:t>2.090 m</w:t>
        </w:r>
      </w:smartTag>
      <w:r w:rsidRPr="00E11462">
        <w:rPr>
          <w:lang w:val="fr-FR"/>
        </w:rPr>
        <w:t xml:space="preserve">) dans des niveaux datés de 5670±170 </w:t>
      </w:r>
      <w:r w:rsidRPr="00E11462">
        <w:rPr>
          <w:i/>
          <w:iCs/>
          <w:lang w:val="fr-FR"/>
        </w:rPr>
        <w:t xml:space="preserve">uncal. </w:t>
      </w:r>
      <w:r w:rsidRPr="00E11462">
        <w:rPr>
          <w:lang w:val="fr-FR"/>
        </w:rPr>
        <w:t>BP (4938-4074 cal. BC), sont indiqués quelques grains de pollen de céréales, associés à un léger accroissement des pourcentagesd’</w:t>
      </w:r>
      <w:r w:rsidRPr="00E11462">
        <w:rPr>
          <w:i/>
          <w:iCs/>
          <w:lang w:val="fr-FR"/>
        </w:rPr>
        <w:t xml:space="preserve">Artemisia </w:t>
      </w:r>
      <w:r w:rsidRPr="00E11462">
        <w:rPr>
          <w:lang w:val="fr-FR"/>
        </w:rPr>
        <w:t>(Beaulieu, 1977) (Court-Picon 2007 p. 51)</w:t>
      </w:r>
    </w:p>
    <w:p w14:paraId="2F17E963" w14:textId="77777777" w:rsidR="000152C6" w:rsidRPr="0032190F" w:rsidRDefault="000152C6" w:rsidP="000152C6">
      <w:pPr>
        <w:jc w:val="both"/>
        <w:rPr>
          <w:rFonts w:ascii="Times-Roman" w:hAnsi="Times-Roman" w:cs="Times-Roman"/>
          <w:i/>
          <w:lang w:val="fr-FR"/>
        </w:rPr>
      </w:pPr>
    </w:p>
    <w:p w14:paraId="4361393B" w14:textId="7B296764" w:rsidR="000152C6" w:rsidRPr="001700C9" w:rsidRDefault="000152C6" w:rsidP="000152C6">
      <w:pPr>
        <w:jc w:val="both"/>
        <w:rPr>
          <w:lang w:val="fr-FR"/>
        </w:rPr>
      </w:pPr>
      <w:r w:rsidRPr="00ED457D">
        <w:rPr>
          <w:i/>
          <w:lang w:val="fr-FR"/>
        </w:rPr>
        <w:t xml:space="preserve">L’apparition de pollens de céréales au milieu de la période </w:t>
      </w:r>
      <w:hyperlink r:id="rId13885" w:anchor="Text_Atlantique" w:history="1">
        <w:r w:rsidRPr="00ED457D">
          <w:rPr>
            <w:rStyle w:val="Hyperlink"/>
            <w:i/>
            <w:lang w:val="fr-FR"/>
          </w:rPr>
          <w:t>Atlantique</w:t>
        </w:r>
      </w:hyperlink>
      <w:r w:rsidRPr="00ED457D">
        <w:rPr>
          <w:i/>
          <w:lang w:val="fr-FR"/>
        </w:rPr>
        <w:t xml:space="preserve"> accompagné d’une augmentation des pollens d’</w:t>
      </w:r>
      <w:hyperlink r:id="rId13886" w:anchor="Eco_Artemisia" w:history="1">
        <w:r w:rsidRPr="00ED457D">
          <w:rPr>
            <w:rStyle w:val="Hyperlink"/>
            <w:i/>
            <w:iCs/>
            <w:lang w:val="fr-FR"/>
          </w:rPr>
          <w:t>Artemisia</w:t>
        </w:r>
      </w:hyperlink>
      <w:r w:rsidR="001700C9">
        <w:rPr>
          <w:rStyle w:val="Hyperlink"/>
          <w:i/>
          <w:iCs/>
          <w:lang w:val="fr-FR"/>
        </w:rPr>
        <w:t xml:space="preserve"> </w:t>
      </w:r>
      <w:r w:rsidRPr="00ED457D">
        <w:rPr>
          <w:i/>
          <w:lang w:val="fr-FR"/>
        </w:rPr>
        <w:t xml:space="preserve">et des Cynarocéphales indique certainement la présence d’une agriculture dans la vallée de la Minière dès 3 500 av. </w:t>
      </w:r>
      <w:r w:rsidRPr="001700C9">
        <w:rPr>
          <w:i/>
          <w:lang w:val="fr-FR"/>
        </w:rPr>
        <w:t>J.-C. (BIB 274 pp. 164-169 ?).</w:t>
      </w:r>
    </w:p>
    <w:p w14:paraId="03DD641B" w14:textId="77777777" w:rsidR="000152C6" w:rsidRPr="001700C9" w:rsidRDefault="000152C6" w:rsidP="000152C6">
      <w:pPr>
        <w:autoSpaceDE w:val="0"/>
        <w:autoSpaceDN w:val="0"/>
        <w:adjustRightInd w:val="0"/>
        <w:jc w:val="both"/>
        <w:rPr>
          <w:rFonts w:ascii="Times-Roman" w:hAnsi="Times-Roman" w:cs="Times-Roman"/>
          <w:lang w:val="fr-F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71"/>
        <w:gridCol w:w="801"/>
        <w:gridCol w:w="7046"/>
      </w:tblGrid>
      <w:tr w:rsidR="000152C6" w:rsidRPr="00FE706B" w14:paraId="17C29226" w14:textId="77777777" w:rsidTr="00C73F91">
        <w:tc>
          <w:tcPr>
            <w:tcW w:w="0" w:type="auto"/>
            <w:vAlign w:val="center"/>
          </w:tcPr>
          <w:p w14:paraId="5F5600DA" w14:textId="20C16D29" w:rsidR="000152C6" w:rsidRPr="00ED457D" w:rsidRDefault="000152C6" w:rsidP="00C73F91">
            <w:pPr>
              <w:autoSpaceDE w:val="0"/>
              <w:autoSpaceDN w:val="0"/>
              <w:adjustRightInd w:val="0"/>
              <w:jc w:val="center"/>
              <w:rPr>
                <w:szCs w:val="20"/>
                <w:lang w:val="fr-FR"/>
              </w:rPr>
            </w:pPr>
            <w:r w:rsidRPr="00ED457D">
              <w:rPr>
                <w:szCs w:val="20"/>
                <w:lang w:val="fr-FR"/>
              </w:rPr>
              <w:t xml:space="preserve">Unité faunistique D (en grande partie </w:t>
            </w:r>
            <w:hyperlink r:id="rId13887" w:anchor="Text_Atlantique" w:history="1">
              <w:r w:rsidRPr="00ED457D">
                <w:rPr>
                  <w:rStyle w:val="Hyperlink"/>
                  <w:szCs w:val="20"/>
                  <w:lang w:val="fr-FR"/>
                </w:rPr>
                <w:t>Atlantique</w:t>
              </w:r>
            </w:hyperlink>
            <w:r w:rsidRPr="00ED457D">
              <w:rPr>
                <w:szCs w:val="20"/>
                <w:lang w:val="fr-FR"/>
              </w:rPr>
              <w:t>)</w:t>
            </w:r>
          </w:p>
        </w:tc>
        <w:tc>
          <w:tcPr>
            <w:tcW w:w="0" w:type="auto"/>
            <w:vAlign w:val="center"/>
          </w:tcPr>
          <w:p w14:paraId="016B8902" w14:textId="77777777" w:rsidR="000152C6" w:rsidRPr="00ED457D" w:rsidRDefault="000152C6" w:rsidP="00C73F91">
            <w:pPr>
              <w:autoSpaceDE w:val="0"/>
              <w:autoSpaceDN w:val="0"/>
              <w:adjustRightInd w:val="0"/>
              <w:jc w:val="center"/>
              <w:rPr>
                <w:szCs w:val="20"/>
              </w:rPr>
            </w:pPr>
            <w:smartTag w:uri="urn:schemas-microsoft-com:office:smarttags" w:element="metricconverter">
              <w:smartTagPr>
                <w:attr w:name="ProductID" w:val="80 cm"/>
              </w:smartTagPr>
              <w:r w:rsidRPr="00ED457D">
                <w:rPr>
                  <w:szCs w:val="20"/>
                </w:rPr>
                <w:t>80 cm</w:t>
              </w:r>
            </w:smartTag>
            <w:r w:rsidRPr="00ED457D">
              <w:rPr>
                <w:szCs w:val="20"/>
              </w:rPr>
              <w:t xml:space="preserve"> et </w:t>
            </w:r>
            <w:smartTag w:uri="urn:schemas-microsoft-com:office:smarttags" w:element="metricconverter">
              <w:smartTagPr>
                <w:attr w:name="ProductID" w:val="330 cm"/>
              </w:smartTagPr>
              <w:r w:rsidRPr="00ED457D">
                <w:rPr>
                  <w:szCs w:val="20"/>
                </w:rPr>
                <w:t>330 cm</w:t>
              </w:r>
            </w:smartTag>
          </w:p>
        </w:tc>
        <w:tc>
          <w:tcPr>
            <w:tcW w:w="0" w:type="auto"/>
            <w:vAlign w:val="center"/>
          </w:tcPr>
          <w:p w14:paraId="1573D517" w14:textId="77777777" w:rsidR="000152C6" w:rsidRPr="00ED457D" w:rsidRDefault="000152C6" w:rsidP="00C73F91">
            <w:pPr>
              <w:autoSpaceDE w:val="0"/>
              <w:autoSpaceDN w:val="0"/>
              <w:adjustRightInd w:val="0"/>
              <w:jc w:val="both"/>
              <w:rPr>
                <w:szCs w:val="20"/>
                <w:lang w:val="fr-FR"/>
              </w:rPr>
            </w:pPr>
            <w:r w:rsidRPr="00ED457D">
              <w:rPr>
                <w:szCs w:val="20"/>
                <w:lang w:val="fr-FR"/>
              </w:rPr>
              <w:t xml:space="preserve">Dans la fin de la séquence, sans pour autant qu’il y ait un accroissement numérique des coléoptères coprophiles, on note l’apparition du scarabée </w:t>
            </w:r>
            <w:r w:rsidRPr="00ED457D">
              <w:rPr>
                <w:i/>
                <w:szCs w:val="20"/>
                <w:lang w:val="fr-FR"/>
              </w:rPr>
              <w:t>Onthophagus</w:t>
            </w:r>
            <w:r w:rsidRPr="00ED457D">
              <w:rPr>
                <w:szCs w:val="20"/>
                <w:lang w:val="fr-FR"/>
              </w:rPr>
              <w:t xml:space="preserve"> sp. (2 taxons entre </w:t>
            </w:r>
            <w:smartTag w:uri="urn:schemas-microsoft-com:office:smarttags" w:element="metricconverter">
              <w:smartTagPr>
                <w:attr w:name="ProductID" w:val="130 cm"/>
              </w:smartTagPr>
              <w:r w:rsidRPr="00ED457D">
                <w:rPr>
                  <w:szCs w:val="20"/>
                  <w:lang w:val="fr-FR"/>
                </w:rPr>
                <w:t>130 cm</w:t>
              </w:r>
            </w:smartTag>
            <w:r w:rsidRPr="00ED457D">
              <w:rPr>
                <w:szCs w:val="20"/>
                <w:lang w:val="fr-FR"/>
              </w:rPr>
              <w:t xml:space="preserve"> et </w:t>
            </w:r>
            <w:smartTag w:uri="urn:schemas-microsoft-com:office:smarttags" w:element="metricconverter">
              <w:smartTagPr>
                <w:attr w:name="ProductID" w:val="150 cm"/>
              </w:smartTagPr>
              <w:r w:rsidRPr="00ED457D">
                <w:rPr>
                  <w:szCs w:val="20"/>
                  <w:lang w:val="fr-FR"/>
                </w:rPr>
                <w:t>150 cm</w:t>
              </w:r>
            </w:smartTag>
            <w:r w:rsidRPr="00ED457D">
              <w:rPr>
                <w:szCs w:val="20"/>
                <w:lang w:val="fr-FR"/>
              </w:rPr>
              <w:t xml:space="preserve">) qui vit sur le fumier des herbivores (BIB 289 p. 808). Cette apparition peut être associée à la date </w:t>
            </w:r>
            <w:smartTag w:uri="urn:schemas-microsoft-com:office:smarttags" w:element="metricconverter">
              <w:smartTagPr>
                <w:attr w:name="ProductID" w:val="14C"/>
              </w:smartTagPr>
              <w:r w:rsidRPr="00ED457D">
                <w:rPr>
                  <w:szCs w:val="20"/>
                  <w:vertAlign w:val="superscript"/>
                  <w:lang w:val="fr-FR"/>
                </w:rPr>
                <w:t>14</w:t>
              </w:r>
              <w:r w:rsidRPr="00ED457D">
                <w:rPr>
                  <w:szCs w:val="20"/>
                  <w:lang w:val="fr-FR"/>
                </w:rPr>
                <w:t>C</w:t>
              </w:r>
            </w:smartTag>
            <w:r w:rsidRPr="00ED457D">
              <w:rPr>
                <w:szCs w:val="20"/>
                <w:lang w:val="fr-FR"/>
              </w:rPr>
              <w:t xml:space="preserve"> de 5678 ± 50 BP (AA 36512) (4 673-4 364 cal BC, 2 s) (BIB 289)</w:t>
            </w:r>
          </w:p>
        </w:tc>
      </w:tr>
    </w:tbl>
    <w:p w14:paraId="1E6D8307" w14:textId="77777777" w:rsidR="000152C6" w:rsidRPr="0032190F" w:rsidRDefault="000152C6" w:rsidP="000152C6">
      <w:pPr>
        <w:jc w:val="both"/>
        <w:rPr>
          <w:lang w:val="fr-FR"/>
        </w:rPr>
      </w:pPr>
    </w:p>
    <w:p w14:paraId="6A485CC0" w14:textId="115F349F" w:rsidR="000152C6" w:rsidRPr="0032190F" w:rsidRDefault="000152C6" w:rsidP="000152C6">
      <w:pPr>
        <w:jc w:val="both"/>
        <w:rPr>
          <w:lang w:val="fr-FR"/>
        </w:rPr>
      </w:pPr>
      <w:r w:rsidRPr="0032190F">
        <w:rPr>
          <w:lang w:val="fr-FR"/>
        </w:rPr>
        <w:t xml:space="preserve">La présence de pollinie de </w:t>
      </w:r>
      <w:hyperlink r:id="rId13888" w:anchor="Eco_Betula" w:history="1">
        <w:r w:rsidRPr="0032190F">
          <w:rPr>
            <w:rStyle w:val="Hyperlink"/>
            <w:i/>
            <w:lang w:val="fr-FR"/>
          </w:rPr>
          <w:t>Betula</w:t>
        </w:r>
      </w:hyperlink>
      <w:r w:rsidRPr="0032190F">
        <w:rPr>
          <w:lang w:val="fr-FR"/>
        </w:rPr>
        <w:t xml:space="preserve"> conforte l’arrivée de ce taxon jusqu’à au moins </w:t>
      </w:r>
      <w:smartTag w:uri="urn:schemas-microsoft-com:office:smarttags" w:element="metricconverter">
        <w:smartTagPr>
          <w:attr w:name="ProductID" w:val="2 111 m"/>
        </w:smartTagPr>
        <w:r w:rsidRPr="0032190F">
          <w:rPr>
            <w:lang w:val="fr-FR"/>
          </w:rPr>
          <w:t>2 111 m</w:t>
        </w:r>
      </w:smartTag>
      <w:r w:rsidRPr="0032190F">
        <w:rPr>
          <w:lang w:val="fr-FR"/>
        </w:rPr>
        <w:t xml:space="preserve"> au lac Long Supérieur durant l’Atlantique (BIB 314 p. 236 et 238)</w:t>
      </w:r>
    </w:p>
    <w:p w14:paraId="751B1298" w14:textId="0C1446C0" w:rsidR="000152C6" w:rsidRPr="00ED457D" w:rsidRDefault="000152C6" w:rsidP="000152C6">
      <w:pPr>
        <w:autoSpaceDE w:val="0"/>
        <w:autoSpaceDN w:val="0"/>
        <w:adjustRightInd w:val="0"/>
        <w:jc w:val="both"/>
        <w:rPr>
          <w:lang w:val="fr-FR"/>
        </w:rPr>
      </w:pPr>
      <w:r w:rsidRPr="00ED457D">
        <w:rPr>
          <w:lang w:val="fr-FR"/>
        </w:rPr>
        <w:t>Dès la fin de l’Atlantique, la régression d’</w:t>
      </w:r>
      <w:hyperlink r:id="rId13889" w:anchor="Eco_Abies" w:history="1">
        <w:r w:rsidRPr="00ED457D">
          <w:rPr>
            <w:rStyle w:val="Hyperlink"/>
            <w:i/>
            <w:lang w:val="fr-FR"/>
          </w:rPr>
          <w:t>Abies</w:t>
        </w:r>
      </w:hyperlink>
      <w:r w:rsidRPr="00ED457D">
        <w:rPr>
          <w:lang w:val="fr-FR"/>
        </w:rPr>
        <w:t xml:space="preserve"> est nette, alors que </w:t>
      </w:r>
      <w:hyperlink r:id="rId13890" w:anchor="Eco_Pinus" w:history="1">
        <w:r w:rsidRPr="00ED457D">
          <w:rPr>
            <w:rStyle w:val="Hyperlink"/>
            <w:i/>
            <w:lang w:val="fr-FR"/>
          </w:rPr>
          <w:t>Pinus</w:t>
        </w:r>
      </w:hyperlink>
      <w:r w:rsidRPr="00ED457D">
        <w:rPr>
          <w:lang w:val="fr-FR"/>
        </w:rPr>
        <w:t xml:space="preserve"> retrouve des taux équivalents à ceux du </w:t>
      </w:r>
      <w:hyperlink r:id="rId13891" w:anchor="Text_Boreal" w:history="1">
        <w:r w:rsidRPr="00ED457D">
          <w:rPr>
            <w:rStyle w:val="Hyperlink"/>
            <w:lang w:val="fr-FR"/>
          </w:rPr>
          <w:t>Boréal</w:t>
        </w:r>
      </w:hyperlink>
      <w:r w:rsidRPr="00ED457D">
        <w:rPr>
          <w:lang w:val="fr-FR"/>
        </w:rPr>
        <w:t xml:space="preserve">. L’augmentation discrète des taux de </w:t>
      </w:r>
      <w:hyperlink r:id="rId13892" w:anchor="Eco_Picea" w:history="1">
        <w:r w:rsidRPr="00ED457D">
          <w:rPr>
            <w:rStyle w:val="Hyperlink"/>
            <w:i/>
            <w:lang w:val="fr-FR"/>
          </w:rPr>
          <w:t>Picea</w:t>
        </w:r>
      </w:hyperlink>
      <w:r w:rsidRPr="00ED457D">
        <w:rPr>
          <w:lang w:val="fr-FR"/>
        </w:rPr>
        <w:t xml:space="preserve"> et </w:t>
      </w:r>
      <w:hyperlink r:id="rId13893" w:anchor="Eco_Fagus" w:history="1">
        <w:r w:rsidRPr="00ED457D">
          <w:rPr>
            <w:rStyle w:val="Hyperlink"/>
            <w:i/>
            <w:lang w:val="fr-FR"/>
          </w:rPr>
          <w:t>Fagus</w:t>
        </w:r>
      </w:hyperlink>
      <w:r w:rsidRPr="00ED457D">
        <w:rPr>
          <w:lang w:val="fr-FR"/>
        </w:rPr>
        <w:t xml:space="preserve"> manifeste une modification de la structure de la végétation (Beaulieu 1977 p. 165). </w:t>
      </w:r>
    </w:p>
    <w:p w14:paraId="2AA53579" w14:textId="77777777" w:rsidR="000152C6" w:rsidRPr="0032190F" w:rsidRDefault="000152C6" w:rsidP="000152C6">
      <w:pPr>
        <w:pStyle w:val="Heading6"/>
      </w:pPr>
      <w:bookmarkStart w:id="5502" w:name="Sit_Long_Inferieur_env_per_Subbor"/>
      <w:r w:rsidRPr="0032190F">
        <w:t>Subboréal</w:t>
      </w:r>
    </w:p>
    <w:bookmarkEnd w:id="5502"/>
    <w:p w14:paraId="1F013E4C" w14:textId="01FB45BF" w:rsidR="000152C6" w:rsidRPr="001700C9" w:rsidRDefault="001700C9" w:rsidP="000152C6">
      <w:pPr>
        <w:jc w:val="both"/>
        <w:rPr>
          <w:rStyle w:val="Hyperlink"/>
          <w:sz w:val="20"/>
          <w:lang w:val="fr-FR"/>
        </w:rPr>
      </w:pPr>
      <w:r w:rsidRPr="001700C9">
        <w:fldChar w:fldCharType="begin"/>
      </w:r>
      <w:r w:rsidRPr="005C24DA">
        <w:rPr>
          <w:sz w:val="20"/>
          <w:lang w:val="fr-FR"/>
        </w:rPr>
        <w:instrText>HYPERLINK "C:\\Users\\Thomas Huet\\Desktop\\Documentation archéologique liée à la thèse\\Sites.docx" \l "Ana_envir_per_Subbor"</w:instrText>
      </w:r>
      <w:r w:rsidRPr="001700C9">
        <w:fldChar w:fldCharType="separate"/>
      </w:r>
      <w:r w:rsidRPr="001700C9">
        <w:rPr>
          <w:rStyle w:val="Hyperlink"/>
          <w:sz w:val="20"/>
          <w:lang w:val="fr-FR"/>
        </w:rPr>
        <w:t>Subboréal</w:t>
      </w:r>
      <w:r w:rsidRPr="001700C9">
        <w:rPr>
          <w:rStyle w:val="Hyperlink"/>
          <w:sz w:val="20"/>
          <w:lang w:val="fr-FR"/>
        </w:rPr>
        <w:fldChar w:fldCharType="end"/>
      </w:r>
    </w:p>
    <w:p w14:paraId="2466602E" w14:textId="77777777" w:rsidR="001700C9" w:rsidRPr="0032190F" w:rsidRDefault="001700C9" w:rsidP="000152C6">
      <w:pPr>
        <w:jc w:val="both"/>
        <w:rPr>
          <w:lang w:val="fr-FR"/>
        </w:rPr>
      </w:pPr>
    </w:p>
    <w:p w14:paraId="0DBFAD33" w14:textId="77777777" w:rsidR="000152C6" w:rsidRPr="0032190F" w:rsidRDefault="000152C6" w:rsidP="000152C6">
      <w:pPr>
        <w:jc w:val="both"/>
        <w:rPr>
          <w:b/>
          <w:lang w:val="fr-FR"/>
        </w:rPr>
      </w:pPr>
      <w:r w:rsidRPr="0032190F">
        <w:rPr>
          <w:b/>
          <w:lang w:val="fr-FR"/>
        </w:rPr>
        <w:t>Subboréal (90-</w:t>
      </w:r>
      <w:smartTag w:uri="urn:schemas-microsoft-com:office:smarttags" w:element="metricconverter">
        <w:smartTagPr>
          <w:attr w:name="ProductID" w:val="45 cm"/>
        </w:smartTagPr>
        <w:r w:rsidRPr="0032190F">
          <w:rPr>
            <w:b/>
            <w:lang w:val="fr-FR"/>
          </w:rPr>
          <w:t>45 cm</w:t>
        </w:r>
      </w:smartTag>
      <w:r w:rsidRPr="0032190F">
        <w:rPr>
          <w:b/>
          <w:lang w:val="fr-FR"/>
        </w:rPr>
        <w:t>)</w:t>
      </w:r>
    </w:p>
    <w:p w14:paraId="0D642ADD" w14:textId="77777777" w:rsidR="000152C6" w:rsidRPr="0032190F" w:rsidRDefault="000152C6" w:rsidP="000152C6">
      <w:pPr>
        <w:jc w:val="both"/>
        <w:rPr>
          <w:lang w:val="fr-FR"/>
        </w:rPr>
      </w:pPr>
    </w:p>
    <w:p w14:paraId="56CD0FA4" w14:textId="77777777" w:rsidR="000152C6" w:rsidRPr="0032190F" w:rsidRDefault="000152C6" w:rsidP="000152C6">
      <w:pPr>
        <w:jc w:val="both"/>
        <w:rPr>
          <w:lang w:val="fr-FR"/>
        </w:rPr>
      </w:pPr>
      <w:r w:rsidRPr="0032190F">
        <w:rPr>
          <w:lang w:val="fr-FR"/>
        </w:rPr>
        <w:t xml:space="preserve">Au lac Long Inférieur les premiers grains de pollens de </w:t>
      </w:r>
      <w:r w:rsidRPr="0032190F">
        <w:rPr>
          <w:i/>
          <w:lang w:val="fr-FR"/>
        </w:rPr>
        <w:t>Fagus</w:t>
      </w:r>
      <w:r w:rsidRPr="0032190F">
        <w:rPr>
          <w:lang w:val="fr-FR"/>
        </w:rPr>
        <w:t xml:space="preserve"> et </w:t>
      </w:r>
      <w:r w:rsidRPr="0032190F">
        <w:rPr>
          <w:i/>
          <w:lang w:val="fr-FR"/>
        </w:rPr>
        <w:t>Picea</w:t>
      </w:r>
      <w:r w:rsidRPr="0032190F">
        <w:rPr>
          <w:lang w:val="fr-FR"/>
        </w:rPr>
        <w:t>marquent le début de cette période. Cet événement est encadré par les datages des niveaux 105-</w:t>
      </w:r>
      <w:smartTag w:uri="urn:schemas-microsoft-com:office:smarttags" w:element="metricconverter">
        <w:smartTagPr>
          <w:attr w:name="ProductID" w:val="100 cm"/>
        </w:smartTagPr>
        <w:r w:rsidRPr="0032190F">
          <w:rPr>
            <w:lang w:val="fr-FR"/>
          </w:rPr>
          <w:t>100 cm</w:t>
        </w:r>
      </w:smartTag>
      <w:r w:rsidRPr="0032190F">
        <w:rPr>
          <w:lang w:val="fr-FR"/>
        </w:rPr>
        <w:t xml:space="preserve"> (Ly 1241 : 5670 ± 170 BP) </w:t>
      </w:r>
      <w:r w:rsidRPr="0032190F">
        <w:rPr>
          <w:i/>
          <w:lang w:val="fr-FR"/>
        </w:rPr>
        <w:t>[4945-4074, 2 s, OxCal]</w:t>
      </w:r>
      <w:r w:rsidRPr="0032190F">
        <w:rPr>
          <w:lang w:val="fr-FR"/>
        </w:rPr>
        <w:t>et 80-</w:t>
      </w:r>
      <w:smartTag w:uri="urn:schemas-microsoft-com:office:smarttags" w:element="metricconverter">
        <w:smartTagPr>
          <w:attr w:name="ProductID" w:val="85 cm"/>
        </w:smartTagPr>
        <w:r w:rsidRPr="0032190F">
          <w:rPr>
            <w:lang w:val="fr-FR"/>
          </w:rPr>
          <w:t>85 cm</w:t>
        </w:r>
      </w:smartTag>
      <w:r w:rsidRPr="0032190F">
        <w:rPr>
          <w:lang w:val="fr-FR"/>
        </w:rPr>
        <w:t xml:space="preserve"> (Ly 1242 : 4770 ± 300 BP) </w:t>
      </w:r>
      <w:r w:rsidRPr="0032190F">
        <w:rPr>
          <w:i/>
          <w:lang w:val="fr-FR"/>
        </w:rPr>
        <w:t>[4322-2777, 2 s, OxCal]</w:t>
      </w:r>
      <w:r w:rsidRPr="0032190F">
        <w:rPr>
          <w:lang w:val="fr-FR"/>
        </w:rPr>
        <w:t>(Beaulieu 1977 p. 164).</w:t>
      </w:r>
    </w:p>
    <w:p w14:paraId="13DDD8A1" w14:textId="77777777" w:rsidR="000152C6" w:rsidRPr="0032190F" w:rsidRDefault="000152C6" w:rsidP="000152C6">
      <w:pPr>
        <w:jc w:val="both"/>
        <w:rPr>
          <w:lang w:val="fr-FR"/>
        </w:rPr>
      </w:pPr>
    </w:p>
    <w:p w14:paraId="40CC47FE" w14:textId="2BA92B0B" w:rsidR="000152C6" w:rsidRPr="0032190F" w:rsidRDefault="000152C6" w:rsidP="000152C6">
      <w:pPr>
        <w:jc w:val="both"/>
        <w:rPr>
          <w:lang w:val="fr-FR"/>
        </w:rPr>
      </w:pPr>
      <w:r w:rsidRPr="0032190F">
        <w:rPr>
          <w:lang w:val="fr-FR"/>
        </w:rPr>
        <w:t xml:space="preserve">En D 28, où la détermination de </w:t>
      </w:r>
      <w:hyperlink r:id="rId13894" w:anchor="Eco_Pinus" w:history="1">
        <w:r w:rsidRPr="0032190F">
          <w:rPr>
            <w:rStyle w:val="Hyperlink"/>
            <w:i/>
            <w:lang w:val="fr-FR"/>
          </w:rPr>
          <w:t>Pinus cembra</w:t>
        </w:r>
      </w:hyperlink>
      <w:r w:rsidRPr="0032190F">
        <w:rPr>
          <w:lang w:val="fr-FR"/>
        </w:rPr>
        <w:t xml:space="preserve"> a été réalisée, celui-ci jusqu’alors très rare, connaît une nette extension au début du Subboréal (Beaulieu 1977 p. 165).</w:t>
      </w:r>
    </w:p>
    <w:p w14:paraId="77F2BB41" w14:textId="77777777" w:rsidR="000152C6" w:rsidRPr="0032190F" w:rsidRDefault="000152C6" w:rsidP="000152C6">
      <w:pPr>
        <w:jc w:val="both"/>
        <w:rPr>
          <w:lang w:val="fr-FR"/>
        </w:rPr>
      </w:pPr>
    </w:p>
    <w:p w14:paraId="3606A09A" w14:textId="19E081B6" w:rsidR="000152C6" w:rsidRPr="0032190F" w:rsidRDefault="000152C6" w:rsidP="000152C6">
      <w:pPr>
        <w:jc w:val="both"/>
        <w:rPr>
          <w:lang w:val="fr-FR"/>
        </w:rPr>
      </w:pPr>
      <w:r w:rsidRPr="0032190F">
        <w:rPr>
          <w:lang w:val="fr-FR"/>
        </w:rPr>
        <w:t>L’accroissement d’</w:t>
      </w:r>
      <w:r w:rsidRPr="0032190F">
        <w:rPr>
          <w:i/>
          <w:lang w:val="fr-FR"/>
        </w:rPr>
        <w:t>Artemisia</w:t>
      </w:r>
      <w:r w:rsidR="00975D6C">
        <w:rPr>
          <w:i/>
          <w:lang w:val="fr-FR"/>
        </w:rPr>
        <w:t xml:space="preserve"> </w:t>
      </w:r>
      <w:r w:rsidRPr="0032190F">
        <w:rPr>
          <w:lang w:val="fr-FR"/>
        </w:rPr>
        <w:t xml:space="preserve">marquele début du Subboréal atteindra son pic au Subatlantique (BIB 289 p. 810). Le niveau </w:t>
      </w:r>
      <w:smartTag w:uri="urn:schemas-microsoft-com:office:smarttags" w:element="metricconverter">
        <w:smartTagPr>
          <w:attr w:name="ProductID" w:val="65 cm"/>
        </w:smartTagPr>
        <w:r w:rsidRPr="0032190F">
          <w:rPr>
            <w:lang w:val="fr-FR"/>
          </w:rPr>
          <w:t>65 cm</w:t>
        </w:r>
      </w:smartTag>
      <w:r w:rsidRPr="0032190F">
        <w:rPr>
          <w:lang w:val="fr-FR"/>
        </w:rPr>
        <w:t>, daté de 3740 ± 160 BP (60-</w:t>
      </w:r>
      <w:smartTag w:uri="urn:schemas-microsoft-com:office:smarttags" w:element="metricconverter">
        <w:smartTagPr>
          <w:attr w:name="ProductID" w:val="65 cm"/>
        </w:smartTagPr>
        <w:r w:rsidRPr="0032190F">
          <w:rPr>
            <w:lang w:val="fr-FR"/>
          </w:rPr>
          <w:t>65 cm</w:t>
        </w:r>
      </w:smartTag>
      <w:r w:rsidRPr="0032190F">
        <w:rPr>
          <w:lang w:val="fr-FR"/>
        </w:rPr>
        <w:t xml:space="preserve">, Ly 1243) </w:t>
      </w:r>
      <w:r w:rsidRPr="0032190F">
        <w:rPr>
          <w:i/>
          <w:lang w:val="fr-FR"/>
        </w:rPr>
        <w:t>[2581-1737, 2 s, OxCal]</w:t>
      </w:r>
      <w:r w:rsidRPr="0032190F">
        <w:rPr>
          <w:lang w:val="fr-FR"/>
        </w:rPr>
        <w:t xml:space="preserve"> est caractérisé par un accroissement des fréquences des Graminées et des </w:t>
      </w:r>
      <w:r w:rsidRPr="0032190F">
        <w:rPr>
          <w:i/>
          <w:lang w:val="fr-FR"/>
        </w:rPr>
        <w:t>Plantago</w:t>
      </w:r>
      <w:r w:rsidRPr="0032190F">
        <w:rPr>
          <w:lang w:val="fr-FR"/>
        </w:rPr>
        <w:t xml:space="preserve"> qui atteste du développement de pratiques pastorales à proximité du lac. Ce résultat est en bonne harmonie avec l’âge du Bronze ancien attribué aux plus vieilles gravures préhistoriques (BIB 316 p. 165)</w:t>
      </w:r>
    </w:p>
    <w:p w14:paraId="374C14AE" w14:textId="77777777" w:rsidR="000152C6" w:rsidRDefault="000152C6" w:rsidP="000152C6">
      <w:pPr>
        <w:jc w:val="both"/>
        <w:rPr>
          <w:lang w:val="fr-FR"/>
        </w:rPr>
      </w:pPr>
    </w:p>
    <w:p w14:paraId="1E1264FA" w14:textId="77777777" w:rsidR="00975D6C" w:rsidRPr="00ED457D" w:rsidRDefault="00975D6C" w:rsidP="00975D6C">
      <w:pPr>
        <w:autoSpaceDE w:val="0"/>
        <w:autoSpaceDN w:val="0"/>
        <w:adjustRightInd w:val="0"/>
        <w:rPr>
          <w:i/>
          <w:lang w:val="fr-FR"/>
        </w:rPr>
      </w:pPr>
      <w:r w:rsidRPr="00ED457D">
        <w:rPr>
          <w:i/>
          <w:lang w:val="fr-FR"/>
        </w:rPr>
        <w:t>L’impact humain est enregistré dans les pollens dès le Bronze ancien (BIB 317 p. 67, 68 fig. 3, BIB 316)</w:t>
      </w:r>
    </w:p>
    <w:p w14:paraId="4C1D60AB" w14:textId="77777777" w:rsidR="00975D6C" w:rsidRPr="0032190F" w:rsidRDefault="00975D6C" w:rsidP="000152C6">
      <w:pPr>
        <w:jc w:val="both"/>
        <w:rPr>
          <w:lang w:val="fr-FR"/>
        </w:rPr>
      </w:pPr>
    </w:p>
    <w:p w14:paraId="7CC21DCA" w14:textId="3DB94DC4" w:rsidR="000152C6" w:rsidRPr="00975D6C" w:rsidRDefault="000152C6" w:rsidP="000152C6">
      <w:pPr>
        <w:jc w:val="both"/>
        <w:rPr>
          <w:lang w:val="fr-FR"/>
        </w:rPr>
      </w:pPr>
      <w:r w:rsidRPr="00ED457D">
        <w:rPr>
          <w:i/>
          <w:lang w:val="fr-FR"/>
        </w:rPr>
        <w:t>Leur accroissement respectif (</w:t>
      </w:r>
      <w:hyperlink r:id="rId13895" w:anchor="Eco_Artemisia" w:history="1">
        <w:r w:rsidRPr="00ED457D">
          <w:rPr>
            <w:rStyle w:val="Hyperlink"/>
            <w:i/>
            <w:iCs/>
            <w:lang w:val="fr-FR"/>
          </w:rPr>
          <w:t>Artemisia</w:t>
        </w:r>
      </w:hyperlink>
      <w:r w:rsidRPr="00ED457D">
        <w:rPr>
          <w:i/>
          <w:lang w:val="fr-FR"/>
        </w:rPr>
        <w:t xml:space="preserve">et Cynarocéphales), visible à partir du milieu du </w:t>
      </w:r>
      <w:hyperlink r:id="rId13896" w:anchor="Text_Subboreal" w:history="1">
        <w:r w:rsidRPr="00ED457D">
          <w:rPr>
            <w:rStyle w:val="Hyperlink"/>
            <w:i/>
            <w:lang w:val="fr-FR"/>
          </w:rPr>
          <w:t>Subboréal</w:t>
        </w:r>
      </w:hyperlink>
      <w:r w:rsidRPr="00ED457D">
        <w:rPr>
          <w:i/>
          <w:lang w:val="fr-FR"/>
        </w:rPr>
        <w:t xml:space="preserve"> ainsi que celui des graminées et de </w:t>
      </w:r>
      <w:hyperlink r:id="rId13897" w:anchor="Eco_Plantago" w:history="1">
        <w:r w:rsidRPr="00ED457D">
          <w:rPr>
            <w:rStyle w:val="Hyperlink"/>
            <w:i/>
            <w:iCs/>
            <w:lang w:val="fr-FR"/>
          </w:rPr>
          <w:t>Plantago</w:t>
        </w:r>
      </w:hyperlink>
      <w:r w:rsidR="009722A6" w:rsidRPr="009722A6">
        <w:rPr>
          <w:rStyle w:val="Hyperlink"/>
          <w:i/>
          <w:iCs/>
          <w:color w:val="000000"/>
          <w:u w:val="none"/>
          <w:lang w:val="fr-FR"/>
        </w:rPr>
        <w:t xml:space="preserve"> </w:t>
      </w:r>
      <w:r w:rsidRPr="00ED457D">
        <w:rPr>
          <w:i/>
          <w:lang w:val="fr-FR"/>
        </w:rPr>
        <w:t xml:space="preserve">témoigne du développement des pratiques agro-pastorales à proximité du lac et d’une anthropisation croissante entre 2 500 et 700 av. </w:t>
      </w:r>
      <w:r w:rsidRPr="00975D6C">
        <w:rPr>
          <w:i/>
          <w:lang w:val="fr-FR"/>
        </w:rPr>
        <w:t>J.-C. (BIB 274 pp. 164-169 ?).</w:t>
      </w:r>
    </w:p>
    <w:p w14:paraId="3DFDD2A2" w14:textId="77777777" w:rsidR="000152C6" w:rsidRPr="00975D6C" w:rsidRDefault="000152C6" w:rsidP="000152C6">
      <w:pPr>
        <w:jc w:val="both"/>
        <w:rPr>
          <w:lang w:val="fr-F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8"/>
        <w:gridCol w:w="222"/>
        <w:gridCol w:w="7268"/>
      </w:tblGrid>
      <w:tr w:rsidR="000152C6" w:rsidRPr="00ED457D" w14:paraId="71315230" w14:textId="77777777" w:rsidTr="00C73F91">
        <w:tc>
          <w:tcPr>
            <w:tcW w:w="0" w:type="auto"/>
            <w:vAlign w:val="center"/>
          </w:tcPr>
          <w:p w14:paraId="4D865B41" w14:textId="02514332" w:rsidR="000152C6" w:rsidRPr="00ED457D" w:rsidRDefault="000152C6" w:rsidP="00C73F91">
            <w:pPr>
              <w:autoSpaceDE w:val="0"/>
              <w:autoSpaceDN w:val="0"/>
              <w:adjustRightInd w:val="0"/>
              <w:jc w:val="center"/>
              <w:rPr>
                <w:szCs w:val="20"/>
                <w:lang w:val="fr-FR"/>
              </w:rPr>
            </w:pPr>
            <w:r w:rsidRPr="00ED457D">
              <w:rPr>
                <w:szCs w:val="20"/>
                <w:lang w:val="fr-FR"/>
              </w:rPr>
              <w:t xml:space="preserve">Unité Faunistique E (milieu </w:t>
            </w:r>
            <w:hyperlink r:id="rId13898" w:anchor="Ana_envir_per_Subbor" w:history="1">
              <w:r w:rsidR="00975D6C" w:rsidRPr="00207E0D">
                <w:rPr>
                  <w:rStyle w:val="Hyperlink"/>
                  <w:lang w:val="fr-FR"/>
                </w:rPr>
                <w:t>Subboréal</w:t>
              </w:r>
            </w:hyperlink>
            <w:r w:rsidRPr="00ED457D">
              <w:rPr>
                <w:szCs w:val="20"/>
                <w:lang w:val="fr-FR"/>
              </w:rPr>
              <w:t>-milieu Subatlantique</w:t>
            </w:r>
          </w:p>
        </w:tc>
        <w:tc>
          <w:tcPr>
            <w:tcW w:w="0" w:type="auto"/>
            <w:vAlign w:val="center"/>
          </w:tcPr>
          <w:p w14:paraId="3667B49D" w14:textId="77777777" w:rsidR="000152C6" w:rsidRPr="00ED457D" w:rsidRDefault="000152C6" w:rsidP="00C73F91">
            <w:pPr>
              <w:autoSpaceDE w:val="0"/>
              <w:autoSpaceDN w:val="0"/>
              <w:adjustRightInd w:val="0"/>
              <w:jc w:val="center"/>
              <w:rPr>
                <w:szCs w:val="20"/>
                <w:lang w:val="fr-FR"/>
              </w:rPr>
            </w:pPr>
          </w:p>
        </w:tc>
        <w:tc>
          <w:tcPr>
            <w:tcW w:w="0" w:type="auto"/>
            <w:vAlign w:val="center"/>
          </w:tcPr>
          <w:p w14:paraId="4388C95F" w14:textId="2E39FEE5" w:rsidR="000152C6" w:rsidRPr="00ED457D" w:rsidRDefault="000152C6" w:rsidP="00C73F91">
            <w:pPr>
              <w:autoSpaceDE w:val="0"/>
              <w:autoSpaceDN w:val="0"/>
              <w:adjustRightInd w:val="0"/>
              <w:jc w:val="center"/>
              <w:rPr>
                <w:szCs w:val="20"/>
                <w:lang w:val="fr-FR"/>
              </w:rPr>
            </w:pPr>
            <w:r w:rsidRPr="00ED457D">
              <w:rPr>
                <w:szCs w:val="20"/>
                <w:lang w:val="fr-FR"/>
              </w:rPr>
              <w:t>le déclin des « </w:t>
            </w:r>
            <w:r w:rsidRPr="00ED457D">
              <w:rPr>
                <w:i/>
                <w:szCs w:val="20"/>
                <w:lang w:val="fr-FR"/>
              </w:rPr>
              <w:t>beetles</w:t>
            </w:r>
            <w:r w:rsidRPr="00ED457D">
              <w:rPr>
                <w:szCs w:val="20"/>
                <w:lang w:val="fr-FR"/>
              </w:rPr>
              <w:t xml:space="preserve"> » associé à la présence de troncs fossiles témoigne de l’action de l’homme dans la déforestation. La présence locale de grands mammifères doit pouvoir être reconnue dans l’accroissement des insectes coprophiles et coprophages, concurremment avec les coléoptères dépendant des plantes nitrophiles qui croissent sur un sol pâturé riche en matières nitriques et organiques. C’est deux catégories d’insectes sténotopiques sont enregistrées dans la séquence : le </w:t>
            </w:r>
            <w:hyperlink r:id="rId13899" w:anchor="Eco_Rumex" w:history="1">
              <w:r w:rsidRPr="00ED457D">
                <w:rPr>
                  <w:rStyle w:val="Hyperlink"/>
                  <w:i/>
                  <w:szCs w:val="20"/>
                  <w:lang w:val="fr-FR"/>
                </w:rPr>
                <w:t>Rumex</w:t>
              </w:r>
            </w:hyperlink>
            <w:r w:rsidRPr="00ED457D">
              <w:rPr>
                <w:szCs w:val="20"/>
                <w:lang w:val="fr-FR"/>
              </w:rPr>
              <w:t xml:space="preserve"> - dépendant Chrysomelidae </w:t>
            </w:r>
            <w:r w:rsidRPr="00ED457D">
              <w:rPr>
                <w:i/>
                <w:szCs w:val="20"/>
                <w:lang w:val="fr-FR"/>
              </w:rPr>
              <w:t>Gastroidea viridula</w:t>
            </w:r>
            <w:r w:rsidRPr="00ED457D">
              <w:rPr>
                <w:szCs w:val="20"/>
                <w:lang w:val="fr-FR"/>
              </w:rPr>
              <w:t xml:space="preserve"> et l’</w:t>
            </w:r>
            <w:hyperlink r:id="rId13900" w:anchor="Eco_Urticacae" w:history="1">
              <w:r w:rsidRPr="00ED457D">
                <w:rPr>
                  <w:rStyle w:val="Hyperlink"/>
                  <w:i/>
                  <w:szCs w:val="20"/>
                  <w:lang w:val="fr-FR"/>
                </w:rPr>
                <w:t>Urtica</w:t>
              </w:r>
            </w:hyperlink>
            <w:r w:rsidRPr="00ED457D">
              <w:rPr>
                <w:szCs w:val="20"/>
                <w:lang w:val="fr-FR"/>
              </w:rPr>
              <w:t xml:space="preserve"> – dépendant Nitidulidae </w:t>
            </w:r>
            <w:r w:rsidRPr="00ED457D">
              <w:rPr>
                <w:i/>
                <w:szCs w:val="20"/>
                <w:lang w:val="fr-FR"/>
              </w:rPr>
              <w:t>Brachypterus glaber</w:t>
            </w:r>
          </w:p>
          <w:p w14:paraId="71A20F49" w14:textId="77777777" w:rsidR="000152C6" w:rsidRPr="00ED457D" w:rsidRDefault="000152C6" w:rsidP="00C73F91">
            <w:pPr>
              <w:autoSpaceDE w:val="0"/>
              <w:autoSpaceDN w:val="0"/>
              <w:adjustRightInd w:val="0"/>
              <w:jc w:val="center"/>
              <w:rPr>
                <w:szCs w:val="20"/>
              </w:rPr>
            </w:pPr>
            <w:r w:rsidRPr="00ED457D">
              <w:rPr>
                <w:szCs w:val="20"/>
              </w:rPr>
              <w:t>(BIB 289 p. 810)</w:t>
            </w:r>
          </w:p>
        </w:tc>
      </w:tr>
    </w:tbl>
    <w:p w14:paraId="76F4057A" w14:textId="77777777" w:rsidR="000152C6" w:rsidRDefault="000152C6" w:rsidP="000152C6">
      <w:pPr>
        <w:autoSpaceDE w:val="0"/>
        <w:autoSpaceDN w:val="0"/>
        <w:adjustRightInd w:val="0"/>
        <w:rPr>
          <w:lang w:val="fr-FR"/>
        </w:rPr>
      </w:pPr>
    </w:p>
    <w:p w14:paraId="31573C19" w14:textId="77777777" w:rsidR="00B84F9A" w:rsidRPr="005F4DF0" w:rsidRDefault="00B84F9A" w:rsidP="00B84F9A">
      <w:pPr>
        <w:pStyle w:val="Heading6"/>
      </w:pPr>
      <w:bookmarkStart w:id="5503" w:name="Sit_Long_Inferieur_env_per_Subatl"/>
      <w:r w:rsidRPr="005F4DF0">
        <w:t>Subatlantique</w:t>
      </w:r>
    </w:p>
    <w:bookmarkEnd w:id="5503"/>
    <w:p w14:paraId="30BBD7EC" w14:textId="77777777" w:rsidR="00B84F9A" w:rsidRPr="00ED457D" w:rsidRDefault="00B84F9A" w:rsidP="000152C6">
      <w:pPr>
        <w:autoSpaceDE w:val="0"/>
        <w:autoSpaceDN w:val="0"/>
        <w:adjustRightInd w:val="0"/>
        <w:rPr>
          <w:lang w:val="fr-FR"/>
        </w:rPr>
      </w:pPr>
    </w:p>
    <w:p w14:paraId="0A8322BE" w14:textId="3182E15B" w:rsidR="000152C6" w:rsidRPr="00ED457D" w:rsidRDefault="000152C6" w:rsidP="000152C6">
      <w:pPr>
        <w:autoSpaceDE w:val="0"/>
        <w:autoSpaceDN w:val="0"/>
        <w:adjustRightInd w:val="0"/>
        <w:jc w:val="both"/>
        <w:rPr>
          <w:lang w:val="fr-FR"/>
        </w:rPr>
      </w:pPr>
      <w:r w:rsidRPr="00ED457D">
        <w:rPr>
          <w:lang w:val="fr-FR"/>
        </w:rPr>
        <w:t xml:space="preserve">Pour la seconde partie du Subatlantique, malgré les présences de </w:t>
      </w:r>
      <w:hyperlink r:id="rId13901" w:anchor="Eco_Plantago" w:history="1">
        <w:r w:rsidR="009722A6" w:rsidRPr="00ED457D">
          <w:rPr>
            <w:rStyle w:val="Hyperlink"/>
            <w:i/>
            <w:iCs/>
            <w:lang w:val="fr-FR"/>
          </w:rPr>
          <w:t>Plantago</w:t>
        </w:r>
      </w:hyperlink>
      <w:r w:rsidR="009722A6" w:rsidRPr="009722A6">
        <w:rPr>
          <w:rStyle w:val="Hyperlink"/>
          <w:i/>
          <w:iCs/>
          <w:color w:val="000000"/>
          <w:u w:val="none"/>
          <w:lang w:val="fr-FR"/>
        </w:rPr>
        <w:t xml:space="preserve"> </w:t>
      </w:r>
      <w:r w:rsidRPr="00ED457D">
        <w:rPr>
          <w:lang w:val="fr-FR"/>
        </w:rPr>
        <w:t xml:space="preserve">et </w:t>
      </w:r>
      <w:r w:rsidRPr="00ED457D">
        <w:rPr>
          <w:i/>
          <w:lang w:val="fr-FR"/>
        </w:rPr>
        <w:t>Artemisia</w:t>
      </w:r>
      <w:r w:rsidRPr="00ED457D">
        <w:rPr>
          <w:lang w:val="fr-FR"/>
        </w:rPr>
        <w:t xml:space="preserve">, la faible présence des insectes coprophiles témoigne que les activités pastorales n’avaient plus lieu près de la tourbière mais plus bas (5% de </w:t>
      </w:r>
      <w:r w:rsidRPr="00ED457D">
        <w:rPr>
          <w:i/>
          <w:lang w:val="fr-FR"/>
        </w:rPr>
        <w:t>Cerealia</w:t>
      </w:r>
      <w:r w:rsidRPr="00ED457D">
        <w:rPr>
          <w:lang w:val="fr-FR"/>
        </w:rPr>
        <w:t>) (BIB 289 p. 810)</w:t>
      </w:r>
    </w:p>
    <w:p w14:paraId="63D88B98" w14:textId="77777777" w:rsidR="000152C6" w:rsidRPr="0032190F" w:rsidRDefault="000152C6" w:rsidP="000152C6">
      <w:pPr>
        <w:autoSpaceDE w:val="0"/>
        <w:autoSpaceDN w:val="0"/>
        <w:adjustRightInd w:val="0"/>
        <w:rPr>
          <w:rFonts w:ascii="Times-Roman" w:hAnsi="Times-Roman" w:cs="Times-Roman"/>
          <w:lang w:val="fr-FR"/>
        </w:rPr>
      </w:pPr>
    </w:p>
    <w:p w14:paraId="05702562" w14:textId="77777777" w:rsidR="000152C6" w:rsidRPr="0032190F" w:rsidRDefault="000152C6" w:rsidP="000152C6">
      <w:pPr>
        <w:jc w:val="both"/>
        <w:rPr>
          <w:bCs/>
          <w:lang w:val="fr-FR"/>
        </w:rPr>
      </w:pPr>
      <w:r w:rsidRPr="0032190F">
        <w:rPr>
          <w:bCs/>
          <w:lang w:val="fr-FR"/>
        </w:rPr>
        <w:t>Beaulieu et Goeury (2004, fig. 1) identifient des marqueurs d’anthropisation nets entre 2500 et 2000 cal BP (soit 500-0 av. J .-C.)</w:t>
      </w:r>
    </w:p>
    <w:p w14:paraId="3A56C7F1" w14:textId="77777777" w:rsidR="000152C6" w:rsidRPr="0032190F" w:rsidRDefault="000152C6" w:rsidP="000152C6">
      <w:pPr>
        <w:autoSpaceDE w:val="0"/>
        <w:autoSpaceDN w:val="0"/>
        <w:adjustRightInd w:val="0"/>
        <w:rPr>
          <w:rFonts w:ascii="Times-Roman" w:hAnsi="Times-Roman" w:cs="Times-Roman"/>
          <w:lang w:val="fr-FR"/>
        </w:rPr>
      </w:pPr>
    </w:p>
    <w:p w14:paraId="2E4129E4" w14:textId="77777777" w:rsidR="000152C6" w:rsidRPr="00911995" w:rsidRDefault="000152C6" w:rsidP="000152C6">
      <w:pPr>
        <w:autoSpaceDE w:val="0"/>
        <w:autoSpaceDN w:val="0"/>
        <w:adjustRightInd w:val="0"/>
        <w:jc w:val="both"/>
        <w:rPr>
          <w:lang w:val="fr-FR"/>
        </w:rPr>
      </w:pPr>
      <w:r w:rsidRPr="00911995">
        <w:rPr>
          <w:lang w:val="fr-FR"/>
        </w:rPr>
        <w:t>Différents sondages et des prélèvements ont corroboré les résultats obtenus pour le Lac long inférieur (BIB 291)</w:t>
      </w:r>
    </w:p>
    <w:p w14:paraId="14F0D24B" w14:textId="25B1C636" w:rsidR="000152C6" w:rsidRPr="0032190F" w:rsidRDefault="000152C6" w:rsidP="000152C6">
      <w:pPr>
        <w:pStyle w:val="Heading4"/>
        <w:numPr>
          <w:ilvl w:val="3"/>
          <w:numId w:val="0"/>
        </w:numPr>
        <w:tabs>
          <w:tab w:val="num" w:pos="2520"/>
        </w:tabs>
        <w:spacing w:before="240" w:after="60"/>
        <w:ind w:left="2160"/>
      </w:pPr>
      <w:bookmarkStart w:id="5504" w:name="Sit_Long_Supérieur"/>
      <w:r w:rsidRPr="0032190F">
        <w:lastRenderedPageBreak/>
        <w:t>Lac Long Supérieur</w:t>
      </w:r>
    </w:p>
    <w:bookmarkEnd w:id="5504"/>
    <w:p w14:paraId="75C03F24" w14:textId="300DCF6C" w:rsidR="000152C6" w:rsidRPr="001700C9" w:rsidRDefault="001700C9" w:rsidP="000152C6">
      <w:pPr>
        <w:rPr>
          <w:sz w:val="20"/>
          <w:lang w:val="fr-FR"/>
        </w:rPr>
      </w:pPr>
      <w:r w:rsidRPr="001700C9">
        <w:rPr>
          <w:sz w:val="20"/>
          <w:lang w:val="fr-FR"/>
        </w:rPr>
        <w:t>LLS</w:t>
      </w:r>
    </w:p>
    <w:p w14:paraId="2120DC23" w14:textId="77777777" w:rsidR="001700C9" w:rsidRPr="0032190F" w:rsidRDefault="001700C9" w:rsidP="000152C6">
      <w:pPr>
        <w:rPr>
          <w:lang w:val="fr-FR"/>
        </w:rPr>
      </w:pPr>
    </w:p>
    <w:p w14:paraId="6B43353F" w14:textId="47852263" w:rsidR="000152C6" w:rsidRPr="0032190F" w:rsidRDefault="000152C6" w:rsidP="000152C6">
      <w:pPr>
        <w:rPr>
          <w:lang w:val="fr-FR"/>
        </w:rPr>
      </w:pPr>
      <w:r w:rsidRPr="0032190F">
        <w:rPr>
          <w:lang w:val="fr-FR"/>
        </w:rPr>
        <w:t xml:space="preserve">Sis à </w:t>
      </w:r>
      <w:smartTag w:uri="urn:schemas-microsoft-com:office:smarttags" w:element="metricconverter">
        <w:smartTagPr>
          <w:attr w:name="ProductID" w:val="2111 m"/>
        </w:smartTagPr>
        <w:r w:rsidRPr="0032190F">
          <w:rPr>
            <w:lang w:val="fr-FR"/>
          </w:rPr>
          <w:t>2111 m</w:t>
        </w:r>
      </w:smartTag>
      <w:r w:rsidRPr="0032190F">
        <w:rPr>
          <w:lang w:val="fr-FR"/>
        </w:rPr>
        <w:t xml:space="preserve">, un sondage </w:t>
      </w:r>
      <w:hyperlink r:id="rId13902" w:anchor="Ana_Environnement" w:history="1">
        <w:r w:rsidRPr="0032190F">
          <w:rPr>
            <w:rStyle w:val="Hyperlink"/>
            <w:lang w:val="fr-FR"/>
          </w:rPr>
          <w:t>palynologique</w:t>
        </w:r>
      </w:hyperlink>
      <w:r w:rsidR="001700C9">
        <w:rPr>
          <w:rStyle w:val="Hyperlink"/>
          <w:lang w:val="fr-FR"/>
        </w:rPr>
        <w:t xml:space="preserve"> </w:t>
      </w:r>
      <w:r w:rsidRPr="0032190F">
        <w:rPr>
          <w:lang w:val="fr-FR"/>
        </w:rPr>
        <w:t xml:space="preserve">de </w:t>
      </w:r>
      <w:smartTag w:uri="urn:schemas-microsoft-com:office:smarttags" w:element="metricconverter">
        <w:smartTagPr>
          <w:attr w:name="ProductID" w:val="1,5 m"/>
        </w:smartTagPr>
        <w:r w:rsidRPr="0032190F">
          <w:rPr>
            <w:lang w:val="fr-FR"/>
          </w:rPr>
          <w:t>1,5 m</w:t>
        </w:r>
      </w:smartTag>
      <w:r w:rsidRPr="0032190F">
        <w:rPr>
          <w:lang w:val="fr-FR"/>
        </w:rPr>
        <w:t xml:space="preserve"> environ a été réalisé au Nord-est de celui-ci dans la tourbière mitoyenne avec </w:t>
      </w:r>
      <w:r w:rsidR="00E70D30" w:rsidRPr="00E70D30">
        <w:rPr>
          <w:lang w:val="fr-FR"/>
        </w:rPr>
        <w:t>GdC</w:t>
      </w:r>
      <w:r w:rsidRPr="0032190F">
        <w:rPr>
          <w:lang w:val="fr-FR"/>
        </w:rPr>
        <w:t xml:space="preserve"> </w:t>
      </w:r>
      <w:r w:rsidR="00E70D30">
        <w:rPr>
          <w:lang w:val="fr-FR"/>
        </w:rPr>
        <w:t>[</w:t>
      </w:r>
      <w:hyperlink r:id="rId13903" w:anchor="Sit_Ciari_Tourbiere" w:history="1">
        <w:r w:rsidR="00E70D30" w:rsidRPr="009722A6">
          <w:rPr>
            <w:rStyle w:val="Hyperlink"/>
            <w:lang w:val="fr-FR"/>
          </w:rPr>
          <w:t>Tourbière du GdC</w:t>
        </w:r>
      </w:hyperlink>
      <w:r w:rsidR="00E70D30">
        <w:rPr>
          <w:lang w:val="fr-FR"/>
        </w:rPr>
        <w:t xml:space="preserve">] </w:t>
      </w:r>
      <w:r w:rsidRPr="0032190F">
        <w:rPr>
          <w:lang w:val="fr-FR"/>
        </w:rPr>
        <w:t>(BIB 238 p. 84)</w:t>
      </w:r>
    </w:p>
    <w:p w14:paraId="0C5EA4C1" w14:textId="77777777" w:rsidR="000152C6" w:rsidRPr="0032190F" w:rsidRDefault="000152C6" w:rsidP="000152C6">
      <w:pPr>
        <w:rPr>
          <w:lang w:val="fr-F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77"/>
        <w:gridCol w:w="891"/>
        <w:gridCol w:w="7150"/>
      </w:tblGrid>
      <w:tr w:rsidR="000152C6" w:rsidRPr="00FE706B" w14:paraId="312184FF" w14:textId="77777777" w:rsidTr="00C73F91">
        <w:tc>
          <w:tcPr>
            <w:tcW w:w="0" w:type="auto"/>
            <w:vAlign w:val="center"/>
          </w:tcPr>
          <w:p w14:paraId="25E34520" w14:textId="09F20628" w:rsidR="000152C6" w:rsidRPr="0032190F" w:rsidRDefault="000152C6" w:rsidP="00C73F91">
            <w:pPr>
              <w:jc w:val="center"/>
              <w:rPr>
                <w:sz w:val="20"/>
                <w:szCs w:val="20"/>
                <w:lang w:val="fr-FR"/>
              </w:rPr>
            </w:pPr>
            <w:r w:rsidRPr="0032190F">
              <w:rPr>
                <w:sz w:val="20"/>
                <w:szCs w:val="20"/>
                <w:lang w:val="fr-FR"/>
              </w:rPr>
              <w:t xml:space="preserve">Zone pollinique D (début </w:t>
            </w:r>
            <w:hyperlink r:id="rId13904" w:anchor="Text_Subboreal" w:history="1">
              <w:r w:rsidRPr="0032190F">
                <w:rPr>
                  <w:rStyle w:val="Hyperlink"/>
                  <w:sz w:val="20"/>
                  <w:szCs w:val="20"/>
                  <w:lang w:val="fr-FR"/>
                </w:rPr>
                <w:t>Subboréal</w:t>
              </w:r>
            </w:hyperlink>
            <w:r w:rsidRPr="0032190F">
              <w:rPr>
                <w:sz w:val="20"/>
                <w:szCs w:val="20"/>
                <w:lang w:val="fr-FR"/>
              </w:rPr>
              <w:t>)</w:t>
            </w:r>
          </w:p>
        </w:tc>
        <w:tc>
          <w:tcPr>
            <w:tcW w:w="0" w:type="auto"/>
            <w:vAlign w:val="center"/>
          </w:tcPr>
          <w:p w14:paraId="1ADF9B45" w14:textId="77777777" w:rsidR="000152C6" w:rsidRPr="00BD71D9" w:rsidRDefault="000152C6" w:rsidP="00C73F91">
            <w:pPr>
              <w:jc w:val="center"/>
              <w:rPr>
                <w:sz w:val="20"/>
                <w:szCs w:val="20"/>
              </w:rPr>
            </w:pPr>
            <w:r w:rsidRPr="00BD71D9">
              <w:rPr>
                <w:sz w:val="20"/>
                <w:szCs w:val="20"/>
              </w:rPr>
              <w:t xml:space="preserve">entre </w:t>
            </w:r>
            <w:smartTag w:uri="urn:schemas-microsoft-com:office:smarttags" w:element="metricconverter">
              <w:smartTagPr>
                <w:attr w:name="ProductID" w:val="1,05 m"/>
              </w:smartTagPr>
              <w:r w:rsidRPr="00BD71D9">
                <w:rPr>
                  <w:sz w:val="20"/>
                  <w:szCs w:val="20"/>
                </w:rPr>
                <w:t>1,05 m</w:t>
              </w:r>
            </w:smartTag>
            <w:r w:rsidRPr="00BD71D9">
              <w:rPr>
                <w:sz w:val="20"/>
                <w:szCs w:val="20"/>
              </w:rPr>
              <w:t xml:space="preserve">et </w:t>
            </w:r>
            <w:smartTag w:uri="urn:schemas-microsoft-com:office:smarttags" w:element="metricconverter">
              <w:smartTagPr>
                <w:attr w:name="ProductID" w:val="0,90 cm"/>
              </w:smartTagPr>
              <w:r w:rsidRPr="00BD71D9">
                <w:rPr>
                  <w:sz w:val="20"/>
                  <w:szCs w:val="20"/>
                </w:rPr>
                <w:t>0,90 cm</w:t>
              </w:r>
            </w:smartTag>
          </w:p>
        </w:tc>
        <w:tc>
          <w:tcPr>
            <w:tcW w:w="0" w:type="auto"/>
            <w:vAlign w:val="center"/>
          </w:tcPr>
          <w:p w14:paraId="0F5453DA" w14:textId="77777777" w:rsidR="000152C6" w:rsidRPr="0032190F" w:rsidRDefault="000152C6" w:rsidP="00C73F91">
            <w:pPr>
              <w:jc w:val="center"/>
              <w:rPr>
                <w:sz w:val="20"/>
                <w:szCs w:val="20"/>
                <w:lang w:val="fr-FR"/>
              </w:rPr>
            </w:pPr>
            <w:r w:rsidRPr="0032190F">
              <w:rPr>
                <w:sz w:val="20"/>
                <w:szCs w:val="20"/>
                <w:lang w:val="fr-FR"/>
              </w:rPr>
              <w:t xml:space="preserve">des taxons de </w:t>
            </w:r>
            <w:r w:rsidRPr="0032190F">
              <w:rPr>
                <w:i/>
                <w:sz w:val="20"/>
                <w:szCs w:val="20"/>
                <w:lang w:val="fr-FR"/>
              </w:rPr>
              <w:t>Cerealia</w:t>
            </w:r>
            <w:r w:rsidRPr="0032190F">
              <w:rPr>
                <w:sz w:val="20"/>
                <w:szCs w:val="20"/>
                <w:lang w:val="fr-FR"/>
              </w:rPr>
              <w:t xml:space="preserve"> apparaissent vers la fin de la zone D (BIB 238 p. 94)</w:t>
            </w:r>
          </w:p>
        </w:tc>
      </w:tr>
      <w:tr w:rsidR="000152C6" w:rsidRPr="00FE706B" w14:paraId="295311CD" w14:textId="77777777" w:rsidTr="00C73F91">
        <w:tc>
          <w:tcPr>
            <w:tcW w:w="0" w:type="auto"/>
            <w:vAlign w:val="center"/>
          </w:tcPr>
          <w:p w14:paraId="6DF80A51" w14:textId="75B162B4" w:rsidR="000152C6" w:rsidRPr="00BD71D9" w:rsidRDefault="000152C6" w:rsidP="00C73F91">
            <w:pPr>
              <w:jc w:val="center"/>
              <w:rPr>
                <w:sz w:val="20"/>
                <w:szCs w:val="20"/>
              </w:rPr>
            </w:pPr>
            <w:bookmarkStart w:id="5505" w:name="Sit_Long_Supérieur_env_ZP_E"/>
            <w:r w:rsidRPr="00BD71D9">
              <w:rPr>
                <w:sz w:val="20"/>
                <w:szCs w:val="20"/>
              </w:rPr>
              <w:t xml:space="preserve">Zone E </w:t>
            </w:r>
            <w:bookmarkEnd w:id="5505"/>
            <w:r w:rsidRPr="00BD71D9">
              <w:rPr>
                <w:sz w:val="20"/>
                <w:szCs w:val="20"/>
              </w:rPr>
              <w:t>(</w:t>
            </w:r>
            <w:hyperlink r:id="rId13905" w:anchor="Text_Subatlantique" w:history="1">
              <w:r w:rsidRPr="00BD71D9">
                <w:rPr>
                  <w:rStyle w:val="Hyperlink"/>
                  <w:sz w:val="20"/>
                  <w:szCs w:val="20"/>
                </w:rPr>
                <w:t>Subatlantique</w:t>
              </w:r>
            </w:hyperlink>
            <w:r w:rsidRPr="00BD71D9">
              <w:rPr>
                <w:sz w:val="20"/>
                <w:szCs w:val="20"/>
              </w:rPr>
              <w:t>)</w:t>
            </w:r>
          </w:p>
        </w:tc>
        <w:tc>
          <w:tcPr>
            <w:tcW w:w="0" w:type="auto"/>
            <w:vAlign w:val="center"/>
          </w:tcPr>
          <w:p w14:paraId="5FB0C3E7" w14:textId="77777777" w:rsidR="000152C6" w:rsidRPr="00BD71D9" w:rsidRDefault="000152C6" w:rsidP="00C73F91">
            <w:pPr>
              <w:jc w:val="center"/>
              <w:rPr>
                <w:sz w:val="20"/>
                <w:szCs w:val="20"/>
              </w:rPr>
            </w:pPr>
            <w:r w:rsidRPr="00BD71D9">
              <w:rPr>
                <w:sz w:val="20"/>
                <w:szCs w:val="20"/>
              </w:rPr>
              <w:t xml:space="preserve">entre 0,90 et </w:t>
            </w:r>
            <w:smartTag w:uri="urn:schemas-microsoft-com:office:smarttags" w:element="metricconverter">
              <w:smartTagPr>
                <w:attr w:name="ProductID" w:val="0,60 m"/>
              </w:smartTagPr>
              <w:r w:rsidRPr="00BD71D9">
                <w:rPr>
                  <w:sz w:val="20"/>
                  <w:szCs w:val="20"/>
                </w:rPr>
                <w:t>0,60 m</w:t>
              </w:r>
            </w:smartTag>
          </w:p>
        </w:tc>
        <w:tc>
          <w:tcPr>
            <w:tcW w:w="0" w:type="auto"/>
            <w:vAlign w:val="center"/>
          </w:tcPr>
          <w:p w14:paraId="1B586623" w14:textId="3DD6D968" w:rsidR="000152C6" w:rsidRPr="0032190F" w:rsidRDefault="000152C6" w:rsidP="00C73F91">
            <w:pPr>
              <w:jc w:val="center"/>
              <w:rPr>
                <w:sz w:val="20"/>
                <w:szCs w:val="20"/>
                <w:lang w:val="fr-FR"/>
              </w:rPr>
            </w:pPr>
            <w:r w:rsidRPr="0032190F">
              <w:rPr>
                <w:sz w:val="20"/>
                <w:szCs w:val="20"/>
                <w:lang w:val="fr-FR"/>
              </w:rPr>
              <w:t xml:space="preserve">Le changement de lithologie avec la phase précédente (de la tourbe noire à la tourbe marron) et la baisse des concentrations de Filicales, accroissement de </w:t>
            </w:r>
            <w:hyperlink r:id="rId13906" w:anchor="Eco_Plantago" w:history="1">
              <w:r w:rsidR="0049128B" w:rsidRPr="0049128B">
                <w:rPr>
                  <w:rStyle w:val="Hyperlink"/>
                  <w:i/>
                  <w:iCs/>
                  <w:sz w:val="20"/>
                  <w:lang w:val="fr-FR"/>
                </w:rPr>
                <w:t>Plantago</w:t>
              </w:r>
            </w:hyperlink>
            <w:r w:rsidR="0049128B" w:rsidRPr="009722A6">
              <w:rPr>
                <w:rStyle w:val="Hyperlink"/>
                <w:i/>
                <w:iCs/>
                <w:color w:val="000000"/>
                <w:u w:val="none"/>
                <w:lang w:val="fr-FR"/>
              </w:rPr>
              <w:t xml:space="preserve"> </w:t>
            </w:r>
            <w:r w:rsidRPr="0032190F">
              <w:rPr>
                <w:sz w:val="20"/>
                <w:szCs w:val="20"/>
                <w:lang w:val="fr-FR"/>
              </w:rPr>
              <w:t xml:space="preserve">(4%) et de </w:t>
            </w:r>
            <w:r w:rsidRPr="0032190F">
              <w:rPr>
                <w:i/>
                <w:sz w:val="20"/>
                <w:szCs w:val="20"/>
                <w:lang w:val="fr-FR"/>
              </w:rPr>
              <w:t>Plantago lanceolata</w:t>
            </w:r>
            <w:r w:rsidRPr="0032190F">
              <w:rPr>
                <w:sz w:val="20"/>
                <w:szCs w:val="20"/>
                <w:lang w:val="fr-FR"/>
              </w:rPr>
              <w:t xml:space="preserve"> (jusqu’à 3%) et la chute d’</w:t>
            </w:r>
            <w:r w:rsidRPr="0032190F">
              <w:rPr>
                <w:i/>
                <w:sz w:val="20"/>
                <w:szCs w:val="20"/>
                <w:lang w:val="fr-FR"/>
              </w:rPr>
              <w:t>Abies</w:t>
            </w:r>
            <w:r w:rsidRPr="0032190F">
              <w:rPr>
                <w:sz w:val="20"/>
                <w:szCs w:val="20"/>
                <w:lang w:val="fr-FR"/>
              </w:rPr>
              <w:t xml:space="preserve"> plaide pour une détérioration du climat au début du Subatlantique. Par ailleurs, la présence de </w:t>
            </w:r>
            <w:r w:rsidRPr="0032190F">
              <w:rPr>
                <w:i/>
                <w:sz w:val="20"/>
                <w:szCs w:val="20"/>
                <w:lang w:val="fr-FR"/>
              </w:rPr>
              <w:t>Juglans</w:t>
            </w:r>
            <w:r w:rsidRPr="0032190F">
              <w:rPr>
                <w:sz w:val="20"/>
                <w:szCs w:val="20"/>
                <w:lang w:val="fr-FR"/>
              </w:rPr>
              <w:t xml:space="preserve">, </w:t>
            </w:r>
            <w:r w:rsidRPr="0032190F">
              <w:rPr>
                <w:i/>
                <w:sz w:val="20"/>
                <w:szCs w:val="20"/>
                <w:lang w:val="fr-FR"/>
              </w:rPr>
              <w:t>Castanea</w:t>
            </w:r>
            <w:r w:rsidRPr="0032190F">
              <w:rPr>
                <w:sz w:val="20"/>
                <w:szCs w:val="20"/>
                <w:lang w:val="fr-FR"/>
              </w:rPr>
              <w:t xml:space="preserve"> qui apparaît au début de cette zone montre une activité humaine à proximité (BIB 238 p. 95-105)</w:t>
            </w:r>
          </w:p>
        </w:tc>
      </w:tr>
    </w:tbl>
    <w:p w14:paraId="72DEAB14" w14:textId="77777777" w:rsidR="000152C6" w:rsidRDefault="000152C6" w:rsidP="000152C6">
      <w:pPr>
        <w:rPr>
          <w:lang w:val="fr-FR"/>
        </w:rPr>
      </w:pPr>
      <w:r w:rsidRPr="0032190F">
        <w:rPr>
          <w:lang w:val="fr-FR"/>
        </w:rPr>
        <w:t>(BIB 238)</w:t>
      </w:r>
    </w:p>
    <w:p w14:paraId="612EF173" w14:textId="77777777" w:rsidR="00E70D30" w:rsidRDefault="00E70D30" w:rsidP="000152C6">
      <w:pPr>
        <w:rPr>
          <w:lang w:val="fr-FR"/>
        </w:rPr>
      </w:pPr>
    </w:p>
    <w:p w14:paraId="36143E3A" w14:textId="77777777" w:rsidR="00E70D30" w:rsidRPr="0032190F" w:rsidRDefault="00E70D30" w:rsidP="000152C6">
      <w:pPr>
        <w:rPr>
          <w:lang w:val="fr-FR"/>
        </w:rPr>
      </w:pPr>
    </w:p>
    <w:p w14:paraId="635614A7" w14:textId="01F73F12" w:rsidR="000152C6" w:rsidRPr="0032190F" w:rsidRDefault="000152C6" w:rsidP="000152C6">
      <w:pPr>
        <w:pStyle w:val="Heading4"/>
        <w:numPr>
          <w:ilvl w:val="3"/>
          <w:numId w:val="0"/>
        </w:numPr>
        <w:tabs>
          <w:tab w:val="num" w:pos="2520"/>
        </w:tabs>
        <w:spacing w:before="240" w:after="60"/>
        <w:ind w:left="2160"/>
      </w:pPr>
      <w:bookmarkStart w:id="5506" w:name="Sit_Mouton"/>
      <w:r w:rsidRPr="0032190F">
        <w:t>Lac Mouton</w:t>
      </w:r>
    </w:p>
    <w:bookmarkEnd w:id="5506"/>
    <w:p w14:paraId="78632434" w14:textId="132D499F" w:rsidR="000152C6" w:rsidRPr="001700C9" w:rsidRDefault="001700C9" w:rsidP="000152C6">
      <w:pPr>
        <w:rPr>
          <w:sz w:val="20"/>
          <w:lang w:val="fr-FR"/>
        </w:rPr>
      </w:pPr>
      <w:r w:rsidRPr="001700C9">
        <w:rPr>
          <w:sz w:val="20"/>
          <w:lang w:val="fr-FR"/>
        </w:rPr>
        <w:t>LM</w:t>
      </w:r>
    </w:p>
    <w:p w14:paraId="073BC742" w14:textId="77777777" w:rsidR="001700C9" w:rsidRPr="0032190F" w:rsidRDefault="001700C9" w:rsidP="000152C6">
      <w:pPr>
        <w:rPr>
          <w:lang w:val="fr-FR"/>
        </w:rPr>
      </w:pPr>
    </w:p>
    <w:p w14:paraId="0E70E16B" w14:textId="257307B3" w:rsidR="000152C6" w:rsidRPr="0032190F" w:rsidRDefault="001700C9" w:rsidP="000152C6">
      <w:pPr>
        <w:jc w:val="both"/>
        <w:rPr>
          <w:lang w:val="fr-FR"/>
        </w:rPr>
      </w:pPr>
      <w:r>
        <w:rPr>
          <w:lang w:val="fr-FR"/>
        </w:rPr>
        <w:t xml:space="preserve">2175 m. </w:t>
      </w:r>
      <w:r w:rsidR="000152C6" w:rsidRPr="0032190F">
        <w:rPr>
          <w:lang w:val="fr-FR"/>
        </w:rPr>
        <w:t xml:space="preserve">Situé sur un replat structural sur le flan nord-est de la Cime des Lacs. Il est alimenté par un torrent venu du Pas de l’Arpette auquel s’est joint un torrent issu du lac de l’Huile. De son exutoire descend un torrent qui alimente en contrebas le </w:t>
      </w:r>
      <w:hyperlink r:id="rId13907" w:anchor="Sit_Long_Supérieur" w:history="1">
        <w:r w:rsidR="00E70D30" w:rsidRPr="009722A6">
          <w:rPr>
            <w:rStyle w:val="Hyperlink"/>
            <w:lang w:val="fr-FR"/>
          </w:rPr>
          <w:t>LLS</w:t>
        </w:r>
      </w:hyperlink>
      <w:r w:rsidR="00E70D30" w:rsidRPr="0032190F">
        <w:rPr>
          <w:lang w:val="fr-FR"/>
        </w:rPr>
        <w:t xml:space="preserve"> </w:t>
      </w:r>
      <w:r w:rsidR="000152C6" w:rsidRPr="0032190F">
        <w:rPr>
          <w:lang w:val="fr-FR"/>
        </w:rPr>
        <w:t>(SS BIB).</w:t>
      </w:r>
    </w:p>
    <w:p w14:paraId="1B848989" w14:textId="77777777" w:rsidR="000152C6" w:rsidRPr="0032190F" w:rsidRDefault="000152C6" w:rsidP="000152C6">
      <w:pPr>
        <w:rPr>
          <w:lang w:val="fr-FR"/>
        </w:rPr>
      </w:pPr>
    </w:p>
    <w:p w14:paraId="469D0112" w14:textId="1F01B815" w:rsidR="000152C6" w:rsidRPr="0032190F" w:rsidRDefault="000152C6" w:rsidP="000152C6">
      <w:pPr>
        <w:jc w:val="both"/>
        <w:rPr>
          <w:bCs/>
          <w:i/>
          <w:lang w:val="fr-FR"/>
        </w:rPr>
      </w:pPr>
      <w:r w:rsidRPr="0032190F">
        <w:rPr>
          <w:lang w:val="fr-FR"/>
        </w:rPr>
        <w:t xml:space="preserve">Durant le Subboréal, des sables argileux argileux sont présents corrélativement à une baisse de </w:t>
      </w:r>
      <w:r w:rsidRPr="0032190F">
        <w:rPr>
          <w:i/>
          <w:lang w:val="fr-FR"/>
        </w:rPr>
        <w:t>Abies</w:t>
      </w:r>
      <w:r w:rsidRPr="0032190F">
        <w:rPr>
          <w:lang w:val="fr-FR"/>
        </w:rPr>
        <w:t xml:space="preserve"> et </w:t>
      </w:r>
      <w:hyperlink r:id="rId13908" w:anchor="Eco_Larix" w:history="1">
        <w:r w:rsidR="009722A6" w:rsidRPr="0032190F">
          <w:rPr>
            <w:rStyle w:val="Hyperlink"/>
            <w:i/>
            <w:lang w:val="fr-FR"/>
          </w:rPr>
          <w:t>Larix</w:t>
        </w:r>
      </w:hyperlink>
      <w:r w:rsidR="009722A6" w:rsidRPr="009722A6">
        <w:rPr>
          <w:rStyle w:val="Hyperlink"/>
          <w:i/>
          <w:color w:val="000000"/>
          <w:u w:val="none"/>
          <w:lang w:val="fr-FR"/>
        </w:rPr>
        <w:t xml:space="preserve"> </w:t>
      </w:r>
      <w:r w:rsidRPr="0032190F">
        <w:rPr>
          <w:lang w:val="fr-FR"/>
        </w:rPr>
        <w:t xml:space="preserve">et au développement des </w:t>
      </w:r>
      <w:hyperlink r:id="rId13909" w:anchor="Eco_Caryophyllaceae" w:history="1">
        <w:r w:rsidRPr="0032190F">
          <w:rPr>
            <w:rStyle w:val="Hyperlink"/>
            <w:lang w:val="fr-FR"/>
          </w:rPr>
          <w:t>Caryophyllaceae</w:t>
        </w:r>
      </w:hyperlink>
      <w:r w:rsidRPr="0032190F">
        <w:rPr>
          <w:lang w:val="fr-FR"/>
        </w:rPr>
        <w:t xml:space="preserve"> et des </w:t>
      </w:r>
      <w:hyperlink r:id="rId13910" w:anchor="Eco_Chenopodiaceae" w:history="1">
        <w:r w:rsidRPr="0032190F">
          <w:rPr>
            <w:rStyle w:val="Hyperlink"/>
            <w:lang w:val="fr-FR"/>
          </w:rPr>
          <w:t>Chénopiacées</w:t>
        </w:r>
      </w:hyperlink>
      <w:r w:rsidRPr="0032190F">
        <w:rPr>
          <w:lang w:val="fr-FR"/>
        </w:rPr>
        <w:t xml:space="preserve">. Le bois de </w:t>
      </w:r>
      <w:r w:rsidRPr="0032190F">
        <w:rPr>
          <w:i/>
          <w:lang w:val="fr-FR"/>
        </w:rPr>
        <w:t>Larix</w:t>
      </w:r>
      <w:r w:rsidRPr="0032190F">
        <w:rPr>
          <w:lang w:val="fr-FR"/>
        </w:rPr>
        <w:t xml:space="preserve"> trouvé dans ce dépôt est daté de 3000 ± 160 BP (BIB 291 et 238 p. 200) </w:t>
      </w:r>
      <w:r w:rsidRPr="0032190F">
        <w:rPr>
          <w:i/>
          <w:lang w:val="fr-FR"/>
        </w:rPr>
        <w:t xml:space="preserve">CalPal : </w:t>
      </w:r>
      <w:r w:rsidRPr="0032190F">
        <w:rPr>
          <w:bCs/>
          <w:i/>
          <w:lang w:val="fr-FR"/>
        </w:rPr>
        <w:t>1218 ± 192</w:t>
      </w:r>
    </w:p>
    <w:p w14:paraId="103EE124" w14:textId="203EA777" w:rsidR="000152C6" w:rsidRPr="00E70D30" w:rsidRDefault="00E70D30" w:rsidP="000152C6">
      <w:pPr>
        <w:rPr>
          <w:bCs/>
          <w:iCs/>
          <w:lang w:val="fr-FR"/>
        </w:rPr>
      </w:pPr>
      <w:r>
        <w:rPr>
          <w:bCs/>
          <w:iCs/>
          <w:lang w:val="fr-FR"/>
        </w:rPr>
        <w:t>racine de Larix pour Claire Dehlon (com .pers.)</w:t>
      </w:r>
    </w:p>
    <w:p w14:paraId="20CEFF9C" w14:textId="30CD5B9D" w:rsidR="00B84F9A" w:rsidRDefault="00B84F9A" w:rsidP="00B84F9A">
      <w:pPr>
        <w:pStyle w:val="Heading5"/>
      </w:pPr>
      <w:bookmarkStart w:id="5507" w:name="Sit_Mouton_env_Subatl"/>
      <w:r>
        <w:t>Subatlantique</w:t>
      </w:r>
    </w:p>
    <w:bookmarkEnd w:id="5507"/>
    <w:p w14:paraId="2D3C56A3" w14:textId="77777777" w:rsidR="00B84F9A" w:rsidRPr="0032190F" w:rsidRDefault="00B84F9A" w:rsidP="000152C6">
      <w:pPr>
        <w:rPr>
          <w:bCs/>
          <w:i/>
          <w:lang w:val="fr-FR"/>
        </w:rPr>
      </w:pPr>
    </w:p>
    <w:p w14:paraId="574FCE23" w14:textId="77777777" w:rsidR="000152C6" w:rsidRPr="0032190F" w:rsidRDefault="000152C6" w:rsidP="000152C6">
      <w:pPr>
        <w:rPr>
          <w:bCs/>
          <w:lang w:val="fr-FR"/>
        </w:rPr>
      </w:pPr>
      <w:r w:rsidRPr="0032190F">
        <w:rPr>
          <w:bCs/>
          <w:lang w:val="fr-FR"/>
        </w:rPr>
        <w:t>Beaulieu et Goeury (2004, fig. 1) identifient des marqueurs d’anthropisation nets entre 2500 et 2000 cal BP (soit 500-0 av. J .-C.)</w:t>
      </w:r>
    </w:p>
    <w:p w14:paraId="2BA3E710" w14:textId="3BD9EFB6" w:rsidR="000152C6" w:rsidRPr="0032190F" w:rsidRDefault="000152C6" w:rsidP="000152C6">
      <w:pPr>
        <w:rPr>
          <w:lang w:val="fr-FR"/>
        </w:rPr>
      </w:pPr>
      <w:r w:rsidRPr="0032190F">
        <w:rPr>
          <w:lang w:val="fr-FR"/>
        </w:rPr>
        <w:br/>
        <w:t xml:space="preserve">A proximité du </w:t>
      </w:r>
      <w:hyperlink r:id="rId13911" w:anchor="Sit_Mouton_I_Gias" w:history="1">
        <w:r w:rsidRPr="0032190F">
          <w:rPr>
            <w:rStyle w:val="Hyperlink"/>
            <w:lang w:val="fr-FR"/>
          </w:rPr>
          <w:t xml:space="preserve">Gias </w:t>
        </w:r>
        <w:r w:rsidR="00B84F9A">
          <w:rPr>
            <w:rStyle w:val="Hyperlink"/>
            <w:lang w:val="fr-FR"/>
          </w:rPr>
          <w:t>1</w:t>
        </w:r>
        <w:r w:rsidRPr="0032190F">
          <w:rPr>
            <w:rStyle w:val="Hyperlink"/>
            <w:lang w:val="fr-FR"/>
          </w:rPr>
          <w:t xml:space="preserve"> du lac Mouton</w:t>
        </w:r>
      </w:hyperlink>
      <w:r w:rsidRPr="0032190F">
        <w:rPr>
          <w:lang w:val="fr-FR"/>
        </w:rPr>
        <w:t>.</w:t>
      </w:r>
    </w:p>
    <w:p w14:paraId="49E41C31" w14:textId="77777777" w:rsidR="000152C6" w:rsidRPr="0032190F" w:rsidRDefault="000152C6" w:rsidP="000152C6">
      <w:pPr>
        <w:rPr>
          <w:lang w:val="fr-FR"/>
        </w:rPr>
      </w:pPr>
    </w:p>
    <w:p w14:paraId="4F1A534D" w14:textId="77777777" w:rsidR="000152C6" w:rsidRPr="0032190F" w:rsidRDefault="000152C6" w:rsidP="000152C6">
      <w:pPr>
        <w:pStyle w:val="Heading4"/>
        <w:numPr>
          <w:ilvl w:val="3"/>
          <w:numId w:val="0"/>
        </w:numPr>
        <w:tabs>
          <w:tab w:val="num" w:pos="2520"/>
        </w:tabs>
        <w:spacing w:before="240" w:after="60"/>
        <w:ind w:left="2160"/>
      </w:pPr>
      <w:bookmarkStart w:id="5508" w:name="Sit_Fourca_Lac"/>
      <w:r w:rsidRPr="0032190F">
        <w:t>Lac Fourca (</w:t>
      </w:r>
      <w:smartTag w:uri="urn:schemas-microsoft-com:office:smarttags" w:element="metricconverter">
        <w:smartTagPr>
          <w:attr w:name="ProductID" w:val="2165 m"/>
        </w:smartTagPr>
        <w:r w:rsidRPr="0032190F">
          <w:t>2165 m</w:t>
        </w:r>
      </w:smartTag>
      <w:r w:rsidRPr="0032190F">
        <w:t>)</w:t>
      </w:r>
    </w:p>
    <w:bookmarkEnd w:id="5508"/>
    <w:p w14:paraId="3FFA8019" w14:textId="31CA712F" w:rsidR="00892C12" w:rsidRPr="0032190F" w:rsidRDefault="000152C6" w:rsidP="000152C6">
      <w:pPr>
        <w:rPr>
          <w:lang w:val="fr-FR"/>
        </w:rPr>
      </w:pPr>
      <w:r w:rsidRPr="0032190F">
        <w:rPr>
          <w:lang w:val="fr-FR"/>
        </w:rPr>
        <w:t xml:space="preserve">Une hache polie probablement d’origine alpine (voir </w:t>
      </w:r>
      <w:hyperlink r:id="rId13912" w:anchor="Sit_Pierres_Vertes" w:history="1">
        <w:r w:rsidRPr="0032190F">
          <w:rPr>
            <w:rStyle w:val="Hyperlink"/>
            <w:lang w:val="fr-FR"/>
          </w:rPr>
          <w:t>pierres vertes</w:t>
        </w:r>
      </w:hyperlink>
      <w:r w:rsidRPr="0032190F">
        <w:rPr>
          <w:lang w:val="fr-FR"/>
        </w:rPr>
        <w:t xml:space="preserve">) et attribuable au </w:t>
      </w:r>
      <w:hyperlink r:id="rId13913" w:anchor="Cul_Neo_Final" w:history="1">
        <w:r w:rsidRPr="0032190F">
          <w:rPr>
            <w:rStyle w:val="Hyperlink"/>
            <w:lang w:val="fr-FR"/>
          </w:rPr>
          <w:t>Néolithique final</w:t>
        </w:r>
      </w:hyperlink>
      <w:r w:rsidRPr="0032190F">
        <w:rPr>
          <w:lang w:val="fr-FR"/>
        </w:rPr>
        <w:t xml:space="preserve"> (Thirault com. pers.) a été retrouvée à proximité de ce lac. Elle présente des facettes de polissage. (Thirault com. pers.)</w:t>
      </w:r>
    </w:p>
    <w:p w14:paraId="081111BB" w14:textId="77777777" w:rsidR="000152C6" w:rsidRPr="0032190F" w:rsidRDefault="000152C6" w:rsidP="000152C6">
      <w:pPr>
        <w:pStyle w:val="Heading4"/>
        <w:numPr>
          <w:ilvl w:val="3"/>
          <w:numId w:val="0"/>
        </w:numPr>
        <w:tabs>
          <w:tab w:val="num" w:pos="2520"/>
        </w:tabs>
        <w:spacing w:before="240" w:after="60"/>
        <w:ind w:left="2160"/>
      </w:pPr>
      <w:bookmarkStart w:id="5509" w:name="Sit_Diable_Lacs"/>
      <w:r w:rsidRPr="0032190F">
        <w:t>Lacs du Diable (</w:t>
      </w:r>
      <w:smartTag w:uri="urn:schemas-microsoft-com:office:smarttags" w:element="metricconverter">
        <w:smartTagPr>
          <w:attr w:name="ProductID" w:val="2410 m"/>
        </w:smartTagPr>
        <w:r w:rsidRPr="0032190F">
          <w:t>2410 m</w:t>
        </w:r>
      </w:smartTag>
      <w:r w:rsidRPr="0032190F">
        <w:t>)</w:t>
      </w:r>
    </w:p>
    <w:bookmarkEnd w:id="5509"/>
    <w:p w14:paraId="11E1F3D3" w14:textId="77777777" w:rsidR="000152C6" w:rsidRPr="0032190F" w:rsidRDefault="000152C6" w:rsidP="000152C6">
      <w:pPr>
        <w:rPr>
          <w:lang w:val="fr-FR"/>
        </w:rPr>
      </w:pPr>
    </w:p>
    <w:p w14:paraId="2453A4AB" w14:textId="77777777" w:rsidR="000152C6" w:rsidRPr="0032190F" w:rsidRDefault="000152C6" w:rsidP="000152C6">
      <w:pPr>
        <w:rPr>
          <w:lang w:val="fr-FR"/>
        </w:rPr>
      </w:pPr>
      <w:r w:rsidRPr="0032190F">
        <w:rPr>
          <w:lang w:val="fr-FR"/>
        </w:rPr>
        <w:t>Sur le chemin allant de la vallée au Pas du Trem, deux lacs en vis-à-vis de part et d’autre du sentier.</w:t>
      </w:r>
    </w:p>
    <w:p w14:paraId="37E104BF" w14:textId="77777777" w:rsidR="000152C6" w:rsidRPr="0032190F" w:rsidRDefault="000152C6" w:rsidP="000152C6">
      <w:pPr>
        <w:autoSpaceDE w:val="0"/>
        <w:autoSpaceDN w:val="0"/>
        <w:adjustRightInd w:val="0"/>
        <w:jc w:val="both"/>
        <w:rPr>
          <w:lang w:val="fr-FR"/>
        </w:rPr>
      </w:pPr>
    </w:p>
    <w:p w14:paraId="4E7FD7F2" w14:textId="405F735B" w:rsidR="000152C6" w:rsidRPr="00F215C9" w:rsidRDefault="000152C6" w:rsidP="000152C6">
      <w:pPr>
        <w:autoSpaceDE w:val="0"/>
        <w:autoSpaceDN w:val="0"/>
        <w:adjustRightInd w:val="0"/>
        <w:jc w:val="both"/>
        <w:rPr>
          <w:lang w:val="fr-FR"/>
        </w:rPr>
      </w:pPr>
      <w:r w:rsidRPr="00F215C9">
        <w:rPr>
          <w:lang w:val="fr-FR"/>
        </w:rPr>
        <w:t xml:space="preserve">L’abondance de grains de pollen des herbacés au lac du Diable, indique l’existence de paysages ouverts. Durant cette période la forêt de sapin ne devait pas dépasser les </w:t>
      </w:r>
      <w:smartTag w:uri="urn:schemas-microsoft-com:office:smarttags" w:element="metricconverter">
        <w:smartTagPr>
          <w:attr w:name="ProductID" w:val="2400 m"/>
        </w:smartTagPr>
        <w:r w:rsidRPr="00F215C9">
          <w:rPr>
            <w:lang w:val="fr-FR"/>
          </w:rPr>
          <w:t>2400 m</w:t>
        </w:r>
      </w:smartTag>
      <w:r w:rsidRPr="00F215C9">
        <w:rPr>
          <w:lang w:val="fr-FR"/>
        </w:rPr>
        <w:t xml:space="preserve"> (BIB 238 et 314 p. 239). Un sondage effectué aux lacs du Diable, en zone II, confirme le réchauffement climatique </w:t>
      </w:r>
      <w:hyperlink r:id="rId13914" w:anchor="Text_Atlantique" w:history="1">
        <w:r w:rsidRPr="00F215C9">
          <w:rPr>
            <w:rStyle w:val="Hyperlink"/>
            <w:lang w:val="fr-FR"/>
          </w:rPr>
          <w:t>Atlantique</w:t>
        </w:r>
      </w:hyperlink>
      <w:r w:rsidRPr="00F215C9">
        <w:rPr>
          <w:lang w:val="fr-FR"/>
        </w:rPr>
        <w:t xml:space="preserve"> (5 510 ± 100 BP, Ly 732 ; CalPal : </w:t>
      </w:r>
      <w:r w:rsidRPr="00F215C9">
        <w:rPr>
          <w:bCs/>
          <w:lang w:val="fr-FR"/>
        </w:rPr>
        <w:t>4356 ± 98 calBC</w:t>
      </w:r>
      <w:r w:rsidRPr="00F215C9">
        <w:rPr>
          <w:lang w:val="fr-FR"/>
        </w:rPr>
        <w:t xml:space="preserve">) et montre à travers l’accroissement de </w:t>
      </w:r>
      <w:hyperlink r:id="rId13915" w:anchor="Eco_Plantago" w:history="1">
        <w:r w:rsidR="0049128B" w:rsidRPr="00ED457D">
          <w:rPr>
            <w:rStyle w:val="Hyperlink"/>
            <w:i/>
            <w:iCs/>
            <w:lang w:val="fr-FR"/>
          </w:rPr>
          <w:t>Plantago</w:t>
        </w:r>
      </w:hyperlink>
      <w:r w:rsidR="0049128B" w:rsidRPr="009722A6">
        <w:rPr>
          <w:rStyle w:val="Hyperlink"/>
          <w:i/>
          <w:iCs/>
          <w:color w:val="000000"/>
          <w:u w:val="none"/>
          <w:lang w:val="fr-FR"/>
        </w:rPr>
        <w:t xml:space="preserve"> </w:t>
      </w:r>
      <w:r w:rsidRPr="00F215C9">
        <w:rPr>
          <w:lang w:val="fr-FR"/>
        </w:rPr>
        <w:t>le signe d’une anthropisation progressive du milieu (BIB 316) :</w:t>
      </w:r>
    </w:p>
    <w:p w14:paraId="198C4079" w14:textId="77777777" w:rsidR="000152C6" w:rsidRDefault="000152C6" w:rsidP="000152C6">
      <w:pPr>
        <w:autoSpaceDE w:val="0"/>
        <w:autoSpaceDN w:val="0"/>
        <w:adjustRightInd w:val="0"/>
        <w:ind w:firstLine="454"/>
        <w:jc w:val="both"/>
        <w:rPr>
          <w:lang w:val="fr-FR"/>
        </w:rPr>
      </w:pPr>
      <w:r w:rsidRPr="00F215C9">
        <w:rPr>
          <w:lang w:val="fr-FR"/>
        </w:rPr>
        <w:t xml:space="preserve">-Le comportement des courbes de PNA peut être interprété comme reflétant l’histoire du remplacement d’une végétation alpine diversifiée (à </w:t>
      </w:r>
      <w:r w:rsidRPr="00F215C9">
        <w:rPr>
          <w:i/>
          <w:lang w:val="fr-FR"/>
        </w:rPr>
        <w:t>Gentiana</w:t>
      </w:r>
      <w:r w:rsidRPr="00F215C9">
        <w:rPr>
          <w:lang w:val="fr-FR"/>
        </w:rPr>
        <w:t xml:space="preserve">, Ombellifères, Caryophyllacées, Liguliflores, </w:t>
      </w:r>
      <w:r w:rsidRPr="00F215C9">
        <w:rPr>
          <w:i/>
          <w:lang w:val="fr-FR"/>
        </w:rPr>
        <w:t>Campanula</w:t>
      </w:r>
      <w:r w:rsidRPr="00F215C9">
        <w:rPr>
          <w:lang w:val="fr-FR"/>
        </w:rPr>
        <w:t>) par une pelouse plus pauvre à Plantago alpina. Il est clair que ce changement est d’origine anthropozoogène (BIB 316 p. 171)</w:t>
      </w:r>
    </w:p>
    <w:p w14:paraId="3AFCBBF3" w14:textId="77777777" w:rsidR="00F215C9" w:rsidRPr="0032190F" w:rsidRDefault="00F215C9" w:rsidP="00F215C9">
      <w:pPr>
        <w:pStyle w:val="Heading4"/>
        <w:numPr>
          <w:ilvl w:val="3"/>
          <w:numId w:val="0"/>
        </w:numPr>
        <w:tabs>
          <w:tab w:val="num" w:pos="2520"/>
        </w:tabs>
        <w:spacing w:before="240" w:after="60"/>
        <w:ind w:left="2160"/>
      </w:pPr>
      <w:bookmarkStart w:id="5510" w:name="Sit_Jumeaux"/>
      <w:r w:rsidRPr="0032190F">
        <w:t>Lac Jumeaux de Fontanalba (2212m)</w:t>
      </w:r>
    </w:p>
    <w:bookmarkEnd w:id="5510"/>
    <w:p w14:paraId="0EB8E20F" w14:textId="77777777" w:rsidR="00F215C9" w:rsidRPr="00F215C9" w:rsidRDefault="00F215C9" w:rsidP="000152C6">
      <w:pPr>
        <w:autoSpaceDE w:val="0"/>
        <w:autoSpaceDN w:val="0"/>
        <w:adjustRightInd w:val="0"/>
        <w:ind w:firstLine="454"/>
        <w:jc w:val="both"/>
        <w:rPr>
          <w:lang w:val="fr-FR"/>
        </w:rPr>
      </w:pPr>
    </w:p>
    <w:p w14:paraId="66273425" w14:textId="77777777" w:rsidR="000152C6" w:rsidRPr="0032190F" w:rsidRDefault="000152C6" w:rsidP="00647EA0">
      <w:pPr>
        <w:pStyle w:val="Heading5"/>
      </w:pPr>
      <w:bookmarkStart w:id="5511" w:name="Sit_Jumeaux_env_contrebas"/>
      <w:r w:rsidRPr="0032190F">
        <w:t>Coupe en contrebas des Lac Jumeaux</w:t>
      </w:r>
    </w:p>
    <w:bookmarkEnd w:id="5511"/>
    <w:p w14:paraId="09086442" w14:textId="77777777" w:rsidR="000152C6" w:rsidRPr="0032190F" w:rsidRDefault="000152C6" w:rsidP="000152C6">
      <w:pPr>
        <w:rPr>
          <w:lang w:val="fr-FR"/>
        </w:rPr>
      </w:pPr>
    </w:p>
    <w:p w14:paraId="21FAF246" w14:textId="77777777" w:rsidR="000152C6" w:rsidRPr="0032190F" w:rsidRDefault="000152C6" w:rsidP="000152C6">
      <w:pPr>
        <w:rPr>
          <w:lang w:val="fr-FR"/>
        </w:rPr>
      </w:pPr>
      <w:r w:rsidRPr="0032190F">
        <w:rPr>
          <w:lang w:val="fr-FR"/>
        </w:rPr>
        <w:t xml:space="preserve">A environ </w:t>
      </w:r>
      <w:smartTag w:uri="urn:schemas-microsoft-com:office:smarttags" w:element="metricconverter">
        <w:smartTagPr>
          <w:attr w:name="ProductID" w:val="2212 m"/>
        </w:smartTagPr>
        <w:r w:rsidRPr="0032190F">
          <w:rPr>
            <w:lang w:val="fr-FR"/>
          </w:rPr>
          <w:t>2212 m</w:t>
        </w:r>
      </w:smartTag>
      <w:r w:rsidRPr="0032190F">
        <w:rPr>
          <w:lang w:val="fr-FR"/>
        </w:rPr>
        <w:t xml:space="preserve">, à l’ouest des Lac Jumeaux, des prélèvements ont été effectués dans une coupe de </w:t>
      </w:r>
      <w:smartTag w:uri="urn:schemas-microsoft-com:office:smarttags" w:element="metricconverter">
        <w:smartTagPr>
          <w:attr w:name="ProductID" w:val="1,30 m"/>
        </w:smartTagPr>
        <w:r w:rsidRPr="0032190F">
          <w:rPr>
            <w:lang w:val="fr-FR"/>
          </w:rPr>
          <w:t>1,30 m</w:t>
        </w:r>
      </w:smartTag>
      <w:r w:rsidRPr="0032190F">
        <w:rPr>
          <w:lang w:val="fr-FR"/>
        </w:rPr>
        <w:t xml:space="preserve"> (BIB 238 p. 175)</w:t>
      </w:r>
    </w:p>
    <w:p w14:paraId="332D270B" w14:textId="77777777" w:rsidR="000152C6" w:rsidRPr="0032190F" w:rsidRDefault="000152C6" w:rsidP="000152C6">
      <w:pPr>
        <w:rPr>
          <w:lang w:val="fr-F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72"/>
        <w:gridCol w:w="1369"/>
        <w:gridCol w:w="450"/>
        <w:gridCol w:w="1139"/>
        <w:gridCol w:w="2142"/>
        <w:gridCol w:w="1983"/>
        <w:gridCol w:w="1363"/>
      </w:tblGrid>
      <w:tr w:rsidR="000152C6" w:rsidRPr="00BD71D9" w14:paraId="13DC67FC" w14:textId="77777777" w:rsidTr="00C73F91">
        <w:tc>
          <w:tcPr>
            <w:tcW w:w="1372" w:type="dxa"/>
            <w:vAlign w:val="center"/>
          </w:tcPr>
          <w:p w14:paraId="663FB300" w14:textId="77777777" w:rsidR="000152C6" w:rsidRPr="00BD71D9" w:rsidRDefault="000152C6" w:rsidP="00C73F91">
            <w:pPr>
              <w:jc w:val="center"/>
              <w:rPr>
                <w:sz w:val="20"/>
                <w:szCs w:val="20"/>
              </w:rPr>
            </w:pPr>
            <w:r w:rsidRPr="00BD71D9">
              <w:rPr>
                <w:sz w:val="20"/>
                <w:szCs w:val="20"/>
              </w:rPr>
              <w:t>Zone poll.</w:t>
            </w:r>
          </w:p>
        </w:tc>
        <w:tc>
          <w:tcPr>
            <w:tcW w:w="1369" w:type="dxa"/>
            <w:vAlign w:val="center"/>
          </w:tcPr>
          <w:p w14:paraId="34C2F752" w14:textId="77777777" w:rsidR="000152C6" w:rsidRPr="00BD71D9" w:rsidRDefault="000152C6" w:rsidP="00C73F91">
            <w:pPr>
              <w:jc w:val="center"/>
              <w:rPr>
                <w:sz w:val="20"/>
                <w:szCs w:val="20"/>
              </w:rPr>
            </w:pPr>
          </w:p>
        </w:tc>
        <w:tc>
          <w:tcPr>
            <w:tcW w:w="1589" w:type="dxa"/>
            <w:gridSpan w:val="2"/>
            <w:vAlign w:val="center"/>
          </w:tcPr>
          <w:p w14:paraId="3696C2FB" w14:textId="77777777" w:rsidR="000152C6" w:rsidRPr="00BD71D9" w:rsidRDefault="000152C6" w:rsidP="00C73F91">
            <w:pPr>
              <w:jc w:val="center"/>
              <w:rPr>
                <w:sz w:val="20"/>
                <w:szCs w:val="20"/>
              </w:rPr>
            </w:pPr>
            <w:r w:rsidRPr="00BD71D9">
              <w:rPr>
                <w:sz w:val="20"/>
                <w:szCs w:val="20"/>
              </w:rPr>
              <w:t>lithologie</w:t>
            </w:r>
          </w:p>
        </w:tc>
        <w:tc>
          <w:tcPr>
            <w:tcW w:w="2142" w:type="dxa"/>
            <w:vAlign w:val="center"/>
          </w:tcPr>
          <w:p w14:paraId="50C2E7E1" w14:textId="77777777" w:rsidR="000152C6" w:rsidRPr="00BD71D9" w:rsidRDefault="000152C6" w:rsidP="00C73F91">
            <w:pPr>
              <w:jc w:val="center"/>
              <w:rPr>
                <w:sz w:val="20"/>
                <w:szCs w:val="20"/>
              </w:rPr>
            </w:pPr>
          </w:p>
        </w:tc>
        <w:tc>
          <w:tcPr>
            <w:tcW w:w="1983" w:type="dxa"/>
            <w:vAlign w:val="center"/>
          </w:tcPr>
          <w:p w14:paraId="604694A1" w14:textId="77777777" w:rsidR="000152C6" w:rsidRPr="00BD71D9" w:rsidRDefault="000152C6" w:rsidP="00C73F91">
            <w:pPr>
              <w:jc w:val="center"/>
              <w:rPr>
                <w:sz w:val="20"/>
                <w:szCs w:val="20"/>
              </w:rPr>
            </w:pPr>
          </w:p>
        </w:tc>
        <w:tc>
          <w:tcPr>
            <w:tcW w:w="1363" w:type="dxa"/>
            <w:vAlign w:val="center"/>
          </w:tcPr>
          <w:p w14:paraId="0EC0C1ED" w14:textId="77777777" w:rsidR="000152C6" w:rsidRPr="00BD71D9" w:rsidRDefault="000152C6" w:rsidP="00C73F91">
            <w:pPr>
              <w:jc w:val="center"/>
              <w:rPr>
                <w:sz w:val="20"/>
                <w:szCs w:val="20"/>
              </w:rPr>
            </w:pPr>
          </w:p>
        </w:tc>
      </w:tr>
      <w:tr w:rsidR="000152C6" w:rsidRPr="00FE706B" w14:paraId="3E786D8C" w14:textId="77777777" w:rsidTr="00C73F91">
        <w:tc>
          <w:tcPr>
            <w:tcW w:w="1372" w:type="dxa"/>
            <w:vAlign w:val="center"/>
          </w:tcPr>
          <w:p w14:paraId="098DDB95" w14:textId="77777777" w:rsidR="000152C6" w:rsidRPr="00BD71D9" w:rsidRDefault="000152C6" w:rsidP="00C73F91">
            <w:pPr>
              <w:jc w:val="center"/>
              <w:rPr>
                <w:sz w:val="20"/>
                <w:szCs w:val="20"/>
              </w:rPr>
            </w:pPr>
            <w:r w:rsidRPr="00BD71D9">
              <w:rPr>
                <w:sz w:val="20"/>
                <w:szCs w:val="20"/>
              </w:rPr>
              <w:t>C</w:t>
            </w:r>
          </w:p>
        </w:tc>
        <w:tc>
          <w:tcPr>
            <w:tcW w:w="1369" w:type="dxa"/>
            <w:vAlign w:val="center"/>
          </w:tcPr>
          <w:p w14:paraId="222D9CFA" w14:textId="77777777" w:rsidR="000152C6" w:rsidRPr="00BD71D9" w:rsidRDefault="000152C6" w:rsidP="00C73F91">
            <w:pPr>
              <w:jc w:val="center"/>
              <w:rPr>
                <w:sz w:val="20"/>
                <w:szCs w:val="20"/>
              </w:rPr>
            </w:pPr>
          </w:p>
        </w:tc>
        <w:tc>
          <w:tcPr>
            <w:tcW w:w="1589" w:type="dxa"/>
            <w:gridSpan w:val="2"/>
            <w:vAlign w:val="center"/>
          </w:tcPr>
          <w:p w14:paraId="4AEBDEFD" w14:textId="77777777" w:rsidR="000152C6" w:rsidRPr="0032190F" w:rsidRDefault="000152C6" w:rsidP="00C73F91">
            <w:pPr>
              <w:jc w:val="center"/>
              <w:rPr>
                <w:sz w:val="20"/>
                <w:szCs w:val="20"/>
                <w:lang w:val="fr-FR"/>
              </w:rPr>
            </w:pPr>
            <w:r w:rsidRPr="0032190F">
              <w:rPr>
                <w:sz w:val="20"/>
                <w:szCs w:val="20"/>
                <w:lang w:val="fr-FR"/>
              </w:rPr>
              <w:t>sol brun avec deux couches charbonneuses</w:t>
            </w:r>
          </w:p>
        </w:tc>
        <w:tc>
          <w:tcPr>
            <w:tcW w:w="2142" w:type="dxa"/>
            <w:vAlign w:val="center"/>
          </w:tcPr>
          <w:p w14:paraId="55D66447" w14:textId="77777777" w:rsidR="000152C6" w:rsidRPr="0032190F" w:rsidRDefault="000152C6" w:rsidP="00C73F91">
            <w:pPr>
              <w:jc w:val="center"/>
              <w:rPr>
                <w:sz w:val="20"/>
                <w:szCs w:val="20"/>
                <w:lang w:val="fr-FR"/>
              </w:rPr>
            </w:pPr>
          </w:p>
        </w:tc>
        <w:tc>
          <w:tcPr>
            <w:tcW w:w="1983" w:type="dxa"/>
            <w:vAlign w:val="center"/>
          </w:tcPr>
          <w:p w14:paraId="1CD1E5DD" w14:textId="77777777" w:rsidR="000152C6" w:rsidRPr="0032190F" w:rsidRDefault="000152C6" w:rsidP="00C73F91">
            <w:pPr>
              <w:jc w:val="center"/>
              <w:rPr>
                <w:sz w:val="20"/>
                <w:szCs w:val="20"/>
                <w:lang w:val="fr-FR"/>
              </w:rPr>
            </w:pPr>
          </w:p>
        </w:tc>
        <w:tc>
          <w:tcPr>
            <w:tcW w:w="1363" w:type="dxa"/>
            <w:vAlign w:val="center"/>
          </w:tcPr>
          <w:p w14:paraId="3B6C229B" w14:textId="77777777" w:rsidR="000152C6" w:rsidRPr="0032190F" w:rsidRDefault="000152C6" w:rsidP="00C73F91">
            <w:pPr>
              <w:jc w:val="center"/>
              <w:rPr>
                <w:sz w:val="20"/>
                <w:szCs w:val="20"/>
                <w:lang w:val="fr-FR"/>
              </w:rPr>
            </w:pPr>
          </w:p>
        </w:tc>
      </w:tr>
      <w:tr w:rsidR="000152C6" w:rsidRPr="00BD71D9" w14:paraId="7706EBF0" w14:textId="77777777" w:rsidTr="00C73F91">
        <w:trPr>
          <w:trHeight w:val="126"/>
        </w:trPr>
        <w:tc>
          <w:tcPr>
            <w:tcW w:w="1372" w:type="dxa"/>
            <w:vMerge w:val="restart"/>
            <w:vAlign w:val="center"/>
          </w:tcPr>
          <w:p w14:paraId="2D0F7A83" w14:textId="77777777" w:rsidR="000152C6" w:rsidRPr="00BD71D9" w:rsidRDefault="000152C6" w:rsidP="00C73F91">
            <w:pPr>
              <w:jc w:val="center"/>
              <w:rPr>
                <w:sz w:val="20"/>
                <w:szCs w:val="20"/>
              </w:rPr>
            </w:pPr>
            <w:r w:rsidRPr="00BD71D9">
              <w:rPr>
                <w:sz w:val="20"/>
                <w:szCs w:val="20"/>
              </w:rPr>
              <w:t>B</w:t>
            </w:r>
          </w:p>
        </w:tc>
        <w:tc>
          <w:tcPr>
            <w:tcW w:w="1369" w:type="dxa"/>
            <w:vMerge w:val="restart"/>
            <w:vAlign w:val="center"/>
          </w:tcPr>
          <w:p w14:paraId="45DBC796" w14:textId="77777777" w:rsidR="000152C6" w:rsidRPr="00BD71D9" w:rsidRDefault="000152C6" w:rsidP="00C73F91">
            <w:pPr>
              <w:jc w:val="center"/>
              <w:rPr>
                <w:sz w:val="20"/>
                <w:szCs w:val="20"/>
              </w:rPr>
            </w:pPr>
            <w:r w:rsidRPr="00BD71D9">
              <w:rPr>
                <w:sz w:val="20"/>
                <w:szCs w:val="20"/>
              </w:rPr>
              <w:t>Fin du Subboréal</w:t>
            </w:r>
          </w:p>
        </w:tc>
        <w:tc>
          <w:tcPr>
            <w:tcW w:w="450" w:type="dxa"/>
            <w:vMerge w:val="restart"/>
            <w:vAlign w:val="center"/>
          </w:tcPr>
          <w:p w14:paraId="1B8490B9" w14:textId="77777777" w:rsidR="000152C6" w:rsidRPr="00BD71D9" w:rsidRDefault="000152C6" w:rsidP="00C73F91">
            <w:pPr>
              <w:jc w:val="center"/>
              <w:rPr>
                <w:sz w:val="20"/>
                <w:szCs w:val="20"/>
              </w:rPr>
            </w:pPr>
            <w:r w:rsidRPr="00BD71D9">
              <w:rPr>
                <w:sz w:val="20"/>
                <w:szCs w:val="20"/>
              </w:rPr>
              <w:t>B2</w:t>
            </w:r>
          </w:p>
        </w:tc>
        <w:tc>
          <w:tcPr>
            <w:tcW w:w="1139" w:type="dxa"/>
            <w:vAlign w:val="center"/>
          </w:tcPr>
          <w:p w14:paraId="47B0CAC5" w14:textId="77777777" w:rsidR="000152C6" w:rsidRPr="00BD71D9" w:rsidRDefault="000152C6" w:rsidP="00C73F91">
            <w:pPr>
              <w:jc w:val="center"/>
              <w:rPr>
                <w:sz w:val="20"/>
                <w:szCs w:val="20"/>
              </w:rPr>
            </w:pPr>
            <w:r w:rsidRPr="00BD71D9">
              <w:rPr>
                <w:sz w:val="20"/>
                <w:szCs w:val="20"/>
              </w:rPr>
              <w:t>couche à graviers</w:t>
            </w:r>
          </w:p>
        </w:tc>
        <w:tc>
          <w:tcPr>
            <w:tcW w:w="2142" w:type="dxa"/>
            <w:vMerge w:val="restart"/>
            <w:vAlign w:val="center"/>
          </w:tcPr>
          <w:p w14:paraId="645FBEEE" w14:textId="77777777" w:rsidR="000152C6" w:rsidRPr="00BD71D9" w:rsidRDefault="000152C6" w:rsidP="00C73F91">
            <w:pPr>
              <w:jc w:val="center"/>
              <w:rPr>
                <w:sz w:val="20"/>
                <w:szCs w:val="20"/>
              </w:rPr>
            </w:pPr>
            <w:r w:rsidRPr="00BD71D9">
              <w:rPr>
                <w:sz w:val="20"/>
                <w:szCs w:val="20"/>
              </w:rPr>
              <w:t>croissance des herbacées rudérales</w:t>
            </w:r>
          </w:p>
        </w:tc>
        <w:tc>
          <w:tcPr>
            <w:tcW w:w="1983" w:type="dxa"/>
            <w:vMerge w:val="restart"/>
            <w:vAlign w:val="center"/>
          </w:tcPr>
          <w:p w14:paraId="482CA8B8" w14:textId="77777777" w:rsidR="000152C6" w:rsidRPr="00BD71D9" w:rsidRDefault="000152C6" w:rsidP="00C73F91">
            <w:pPr>
              <w:jc w:val="center"/>
              <w:rPr>
                <w:sz w:val="20"/>
                <w:szCs w:val="20"/>
              </w:rPr>
            </w:pPr>
          </w:p>
        </w:tc>
        <w:tc>
          <w:tcPr>
            <w:tcW w:w="1363" w:type="dxa"/>
            <w:vMerge w:val="restart"/>
            <w:vAlign w:val="center"/>
          </w:tcPr>
          <w:p w14:paraId="74518923" w14:textId="77777777" w:rsidR="000152C6" w:rsidRPr="00BD71D9" w:rsidRDefault="000152C6" w:rsidP="00C73F91">
            <w:pPr>
              <w:jc w:val="center"/>
              <w:rPr>
                <w:sz w:val="20"/>
                <w:szCs w:val="20"/>
              </w:rPr>
            </w:pPr>
            <w:r w:rsidRPr="00BD71D9">
              <w:rPr>
                <w:sz w:val="20"/>
                <w:szCs w:val="20"/>
              </w:rPr>
              <w:t>BIB 238 p. 178-183</w:t>
            </w:r>
          </w:p>
        </w:tc>
      </w:tr>
      <w:tr w:rsidR="000152C6" w:rsidRPr="00BD71D9" w14:paraId="587AB0FD" w14:textId="77777777" w:rsidTr="00C73F91">
        <w:trPr>
          <w:trHeight w:val="125"/>
        </w:trPr>
        <w:tc>
          <w:tcPr>
            <w:tcW w:w="1372" w:type="dxa"/>
            <w:vMerge/>
            <w:vAlign w:val="center"/>
          </w:tcPr>
          <w:p w14:paraId="5F964980" w14:textId="77777777" w:rsidR="000152C6" w:rsidRPr="00BD71D9" w:rsidRDefault="000152C6" w:rsidP="00C73F91">
            <w:pPr>
              <w:jc w:val="center"/>
              <w:rPr>
                <w:sz w:val="20"/>
                <w:szCs w:val="20"/>
              </w:rPr>
            </w:pPr>
          </w:p>
        </w:tc>
        <w:tc>
          <w:tcPr>
            <w:tcW w:w="1369" w:type="dxa"/>
            <w:vMerge/>
            <w:vAlign w:val="center"/>
          </w:tcPr>
          <w:p w14:paraId="238EA252" w14:textId="77777777" w:rsidR="000152C6" w:rsidRPr="00BD71D9" w:rsidRDefault="000152C6" w:rsidP="00C73F91">
            <w:pPr>
              <w:jc w:val="center"/>
              <w:rPr>
                <w:sz w:val="20"/>
                <w:szCs w:val="20"/>
              </w:rPr>
            </w:pPr>
          </w:p>
        </w:tc>
        <w:tc>
          <w:tcPr>
            <w:tcW w:w="450" w:type="dxa"/>
            <w:vMerge/>
            <w:vAlign w:val="center"/>
          </w:tcPr>
          <w:p w14:paraId="31F5F011" w14:textId="77777777" w:rsidR="000152C6" w:rsidRPr="00BD71D9" w:rsidRDefault="000152C6" w:rsidP="00C73F91">
            <w:pPr>
              <w:jc w:val="center"/>
              <w:rPr>
                <w:sz w:val="20"/>
                <w:szCs w:val="20"/>
              </w:rPr>
            </w:pPr>
          </w:p>
        </w:tc>
        <w:tc>
          <w:tcPr>
            <w:tcW w:w="1139" w:type="dxa"/>
            <w:vAlign w:val="center"/>
          </w:tcPr>
          <w:p w14:paraId="43079291" w14:textId="77777777" w:rsidR="000152C6" w:rsidRPr="00BD71D9" w:rsidRDefault="000152C6" w:rsidP="00C73F91">
            <w:pPr>
              <w:jc w:val="center"/>
              <w:rPr>
                <w:sz w:val="20"/>
                <w:szCs w:val="20"/>
              </w:rPr>
            </w:pPr>
            <w:r w:rsidRPr="00BD71D9">
              <w:rPr>
                <w:sz w:val="20"/>
                <w:szCs w:val="20"/>
              </w:rPr>
              <w:t>couche linmoneuse</w:t>
            </w:r>
          </w:p>
        </w:tc>
        <w:tc>
          <w:tcPr>
            <w:tcW w:w="2142" w:type="dxa"/>
            <w:vMerge/>
            <w:vAlign w:val="center"/>
          </w:tcPr>
          <w:p w14:paraId="148EAF14" w14:textId="77777777" w:rsidR="000152C6" w:rsidRPr="00BD71D9" w:rsidRDefault="000152C6" w:rsidP="00C73F91">
            <w:pPr>
              <w:jc w:val="center"/>
              <w:rPr>
                <w:sz w:val="20"/>
                <w:szCs w:val="20"/>
              </w:rPr>
            </w:pPr>
          </w:p>
        </w:tc>
        <w:tc>
          <w:tcPr>
            <w:tcW w:w="1983" w:type="dxa"/>
            <w:vMerge/>
            <w:vAlign w:val="center"/>
          </w:tcPr>
          <w:p w14:paraId="40DF430B" w14:textId="77777777" w:rsidR="000152C6" w:rsidRPr="00BD71D9" w:rsidRDefault="000152C6" w:rsidP="00C73F91">
            <w:pPr>
              <w:jc w:val="center"/>
              <w:rPr>
                <w:sz w:val="20"/>
                <w:szCs w:val="20"/>
              </w:rPr>
            </w:pPr>
          </w:p>
        </w:tc>
        <w:tc>
          <w:tcPr>
            <w:tcW w:w="1363" w:type="dxa"/>
            <w:vMerge/>
            <w:vAlign w:val="center"/>
          </w:tcPr>
          <w:p w14:paraId="501BE05A" w14:textId="77777777" w:rsidR="000152C6" w:rsidRPr="00BD71D9" w:rsidRDefault="000152C6" w:rsidP="00C73F91">
            <w:pPr>
              <w:jc w:val="center"/>
              <w:rPr>
                <w:sz w:val="20"/>
                <w:szCs w:val="20"/>
              </w:rPr>
            </w:pPr>
          </w:p>
        </w:tc>
      </w:tr>
      <w:tr w:rsidR="000152C6" w:rsidRPr="00BD71D9" w14:paraId="6767FE86" w14:textId="77777777" w:rsidTr="00C73F91">
        <w:trPr>
          <w:trHeight w:val="461"/>
        </w:trPr>
        <w:tc>
          <w:tcPr>
            <w:tcW w:w="1372" w:type="dxa"/>
            <w:vMerge/>
            <w:vAlign w:val="center"/>
          </w:tcPr>
          <w:p w14:paraId="75E4C102" w14:textId="77777777" w:rsidR="000152C6" w:rsidRPr="00BD71D9" w:rsidRDefault="000152C6" w:rsidP="00C73F91">
            <w:pPr>
              <w:jc w:val="center"/>
              <w:rPr>
                <w:sz w:val="20"/>
                <w:szCs w:val="20"/>
              </w:rPr>
            </w:pPr>
          </w:p>
        </w:tc>
        <w:tc>
          <w:tcPr>
            <w:tcW w:w="1369" w:type="dxa"/>
            <w:vMerge/>
            <w:vAlign w:val="center"/>
          </w:tcPr>
          <w:p w14:paraId="63CD6788" w14:textId="77777777" w:rsidR="000152C6" w:rsidRPr="00BD71D9" w:rsidRDefault="000152C6" w:rsidP="00C73F91">
            <w:pPr>
              <w:jc w:val="center"/>
              <w:rPr>
                <w:sz w:val="20"/>
                <w:szCs w:val="20"/>
              </w:rPr>
            </w:pPr>
          </w:p>
        </w:tc>
        <w:tc>
          <w:tcPr>
            <w:tcW w:w="450" w:type="dxa"/>
            <w:vMerge w:val="restart"/>
            <w:vAlign w:val="center"/>
          </w:tcPr>
          <w:p w14:paraId="5A09A558" w14:textId="77777777" w:rsidR="000152C6" w:rsidRPr="00BD71D9" w:rsidRDefault="000152C6" w:rsidP="00C73F91">
            <w:pPr>
              <w:jc w:val="center"/>
              <w:rPr>
                <w:sz w:val="20"/>
                <w:szCs w:val="20"/>
              </w:rPr>
            </w:pPr>
            <w:r w:rsidRPr="00BD71D9">
              <w:rPr>
                <w:sz w:val="20"/>
                <w:szCs w:val="20"/>
              </w:rPr>
              <w:t>B1</w:t>
            </w:r>
          </w:p>
        </w:tc>
        <w:tc>
          <w:tcPr>
            <w:tcW w:w="1139" w:type="dxa"/>
            <w:vAlign w:val="center"/>
          </w:tcPr>
          <w:p w14:paraId="3F19121C" w14:textId="77777777" w:rsidR="000152C6" w:rsidRPr="00BD71D9" w:rsidRDefault="000152C6" w:rsidP="00C73F91">
            <w:pPr>
              <w:jc w:val="center"/>
              <w:rPr>
                <w:sz w:val="20"/>
                <w:szCs w:val="20"/>
              </w:rPr>
            </w:pPr>
            <w:r w:rsidRPr="00BD71D9">
              <w:rPr>
                <w:sz w:val="20"/>
                <w:szCs w:val="20"/>
              </w:rPr>
              <w:t xml:space="preserve">couche linmoneuse </w:t>
            </w:r>
          </w:p>
        </w:tc>
        <w:tc>
          <w:tcPr>
            <w:tcW w:w="2142" w:type="dxa"/>
            <w:vMerge/>
            <w:vAlign w:val="center"/>
          </w:tcPr>
          <w:p w14:paraId="3FD8A0A7" w14:textId="77777777" w:rsidR="000152C6" w:rsidRPr="00BD71D9" w:rsidRDefault="000152C6" w:rsidP="00C73F91">
            <w:pPr>
              <w:jc w:val="center"/>
              <w:rPr>
                <w:sz w:val="20"/>
                <w:szCs w:val="20"/>
              </w:rPr>
            </w:pPr>
          </w:p>
        </w:tc>
        <w:tc>
          <w:tcPr>
            <w:tcW w:w="1983" w:type="dxa"/>
            <w:vMerge/>
            <w:vAlign w:val="center"/>
          </w:tcPr>
          <w:p w14:paraId="7497F065" w14:textId="77777777" w:rsidR="000152C6" w:rsidRPr="00BD71D9" w:rsidRDefault="000152C6" w:rsidP="00C73F91">
            <w:pPr>
              <w:jc w:val="center"/>
              <w:rPr>
                <w:sz w:val="20"/>
                <w:szCs w:val="20"/>
              </w:rPr>
            </w:pPr>
          </w:p>
        </w:tc>
        <w:tc>
          <w:tcPr>
            <w:tcW w:w="1363" w:type="dxa"/>
            <w:vMerge/>
            <w:vAlign w:val="center"/>
          </w:tcPr>
          <w:p w14:paraId="03EE48B5" w14:textId="77777777" w:rsidR="000152C6" w:rsidRPr="00BD71D9" w:rsidRDefault="000152C6" w:rsidP="00C73F91">
            <w:pPr>
              <w:jc w:val="center"/>
              <w:rPr>
                <w:sz w:val="20"/>
                <w:szCs w:val="20"/>
              </w:rPr>
            </w:pPr>
          </w:p>
        </w:tc>
      </w:tr>
      <w:tr w:rsidR="000152C6" w:rsidRPr="00BD71D9" w14:paraId="62305BE9" w14:textId="77777777" w:rsidTr="00C73F91">
        <w:trPr>
          <w:trHeight w:val="460"/>
        </w:trPr>
        <w:tc>
          <w:tcPr>
            <w:tcW w:w="1372" w:type="dxa"/>
            <w:vMerge/>
            <w:vAlign w:val="center"/>
          </w:tcPr>
          <w:p w14:paraId="1B9C526B" w14:textId="77777777" w:rsidR="000152C6" w:rsidRPr="00BD71D9" w:rsidRDefault="000152C6" w:rsidP="00C73F91">
            <w:pPr>
              <w:jc w:val="center"/>
              <w:rPr>
                <w:sz w:val="20"/>
                <w:szCs w:val="20"/>
              </w:rPr>
            </w:pPr>
          </w:p>
        </w:tc>
        <w:tc>
          <w:tcPr>
            <w:tcW w:w="1369" w:type="dxa"/>
            <w:vMerge/>
            <w:vAlign w:val="center"/>
          </w:tcPr>
          <w:p w14:paraId="57129063" w14:textId="77777777" w:rsidR="000152C6" w:rsidRPr="00BD71D9" w:rsidRDefault="000152C6" w:rsidP="00C73F91">
            <w:pPr>
              <w:jc w:val="center"/>
              <w:rPr>
                <w:sz w:val="20"/>
                <w:szCs w:val="20"/>
              </w:rPr>
            </w:pPr>
          </w:p>
        </w:tc>
        <w:tc>
          <w:tcPr>
            <w:tcW w:w="450" w:type="dxa"/>
            <w:vMerge/>
            <w:vAlign w:val="center"/>
          </w:tcPr>
          <w:p w14:paraId="7E3A04AC" w14:textId="77777777" w:rsidR="000152C6" w:rsidRPr="00BD71D9" w:rsidRDefault="000152C6" w:rsidP="00C73F91">
            <w:pPr>
              <w:jc w:val="center"/>
              <w:rPr>
                <w:sz w:val="20"/>
                <w:szCs w:val="20"/>
              </w:rPr>
            </w:pPr>
          </w:p>
        </w:tc>
        <w:tc>
          <w:tcPr>
            <w:tcW w:w="1139" w:type="dxa"/>
            <w:vAlign w:val="center"/>
          </w:tcPr>
          <w:p w14:paraId="12D22B1B" w14:textId="77777777" w:rsidR="000152C6" w:rsidRPr="00BD71D9" w:rsidRDefault="000152C6" w:rsidP="00C73F91">
            <w:pPr>
              <w:jc w:val="center"/>
              <w:rPr>
                <w:sz w:val="20"/>
                <w:szCs w:val="20"/>
              </w:rPr>
            </w:pPr>
            <w:r w:rsidRPr="00BD71D9">
              <w:rPr>
                <w:sz w:val="20"/>
                <w:szCs w:val="20"/>
              </w:rPr>
              <w:t>couche à graviers</w:t>
            </w:r>
          </w:p>
        </w:tc>
        <w:tc>
          <w:tcPr>
            <w:tcW w:w="2142" w:type="dxa"/>
            <w:vMerge/>
            <w:vAlign w:val="center"/>
          </w:tcPr>
          <w:p w14:paraId="23CC5E96" w14:textId="77777777" w:rsidR="000152C6" w:rsidRPr="00BD71D9" w:rsidRDefault="000152C6" w:rsidP="00C73F91">
            <w:pPr>
              <w:jc w:val="center"/>
              <w:rPr>
                <w:sz w:val="20"/>
                <w:szCs w:val="20"/>
              </w:rPr>
            </w:pPr>
          </w:p>
        </w:tc>
        <w:tc>
          <w:tcPr>
            <w:tcW w:w="1983" w:type="dxa"/>
            <w:vMerge/>
            <w:vAlign w:val="center"/>
          </w:tcPr>
          <w:p w14:paraId="725567AC" w14:textId="77777777" w:rsidR="000152C6" w:rsidRPr="00BD71D9" w:rsidRDefault="000152C6" w:rsidP="00C73F91">
            <w:pPr>
              <w:jc w:val="center"/>
              <w:rPr>
                <w:sz w:val="20"/>
                <w:szCs w:val="20"/>
              </w:rPr>
            </w:pPr>
          </w:p>
        </w:tc>
        <w:tc>
          <w:tcPr>
            <w:tcW w:w="1363" w:type="dxa"/>
            <w:vMerge/>
            <w:vAlign w:val="center"/>
          </w:tcPr>
          <w:p w14:paraId="517720C1" w14:textId="77777777" w:rsidR="000152C6" w:rsidRPr="00BD71D9" w:rsidRDefault="000152C6" w:rsidP="00C73F91">
            <w:pPr>
              <w:jc w:val="center"/>
              <w:rPr>
                <w:sz w:val="20"/>
                <w:szCs w:val="20"/>
              </w:rPr>
            </w:pPr>
          </w:p>
        </w:tc>
      </w:tr>
      <w:tr w:rsidR="000152C6" w:rsidRPr="00BD71D9" w14:paraId="21CB2A19" w14:textId="77777777" w:rsidTr="00C73F91">
        <w:tc>
          <w:tcPr>
            <w:tcW w:w="1372" w:type="dxa"/>
            <w:vAlign w:val="center"/>
          </w:tcPr>
          <w:p w14:paraId="7442E4A4" w14:textId="77777777" w:rsidR="000152C6" w:rsidRPr="00BD71D9" w:rsidRDefault="000152C6" w:rsidP="00C73F91">
            <w:pPr>
              <w:jc w:val="center"/>
              <w:rPr>
                <w:sz w:val="20"/>
                <w:szCs w:val="20"/>
              </w:rPr>
            </w:pPr>
            <w:r w:rsidRPr="00BD71D9">
              <w:rPr>
                <w:sz w:val="20"/>
                <w:szCs w:val="20"/>
              </w:rPr>
              <w:t>A [?]</w:t>
            </w:r>
          </w:p>
        </w:tc>
        <w:tc>
          <w:tcPr>
            <w:tcW w:w="1369" w:type="dxa"/>
            <w:vAlign w:val="center"/>
          </w:tcPr>
          <w:p w14:paraId="454A501A" w14:textId="77777777" w:rsidR="000152C6" w:rsidRPr="00BD71D9" w:rsidRDefault="000152C6" w:rsidP="00C73F91">
            <w:pPr>
              <w:jc w:val="center"/>
              <w:rPr>
                <w:sz w:val="20"/>
                <w:szCs w:val="20"/>
              </w:rPr>
            </w:pPr>
            <w:r w:rsidRPr="00BD71D9">
              <w:rPr>
                <w:sz w:val="20"/>
                <w:szCs w:val="20"/>
              </w:rPr>
              <w:t>Subboréal</w:t>
            </w:r>
          </w:p>
        </w:tc>
        <w:tc>
          <w:tcPr>
            <w:tcW w:w="1589" w:type="dxa"/>
            <w:gridSpan w:val="2"/>
            <w:vAlign w:val="center"/>
          </w:tcPr>
          <w:p w14:paraId="4EEFDE45" w14:textId="77777777" w:rsidR="000152C6" w:rsidRPr="00BD71D9" w:rsidRDefault="000152C6" w:rsidP="00C73F91">
            <w:pPr>
              <w:jc w:val="center"/>
              <w:rPr>
                <w:sz w:val="20"/>
                <w:szCs w:val="20"/>
              </w:rPr>
            </w:pPr>
          </w:p>
        </w:tc>
        <w:tc>
          <w:tcPr>
            <w:tcW w:w="2142" w:type="dxa"/>
            <w:vAlign w:val="center"/>
          </w:tcPr>
          <w:p w14:paraId="632EDB53" w14:textId="63DB439D" w:rsidR="000152C6" w:rsidRPr="0032190F" w:rsidRDefault="000152C6" w:rsidP="00C73F91">
            <w:pPr>
              <w:jc w:val="center"/>
              <w:rPr>
                <w:sz w:val="20"/>
                <w:szCs w:val="20"/>
                <w:lang w:val="fr-FR"/>
              </w:rPr>
            </w:pPr>
            <w:r w:rsidRPr="0032190F">
              <w:rPr>
                <w:sz w:val="20"/>
                <w:szCs w:val="20"/>
                <w:lang w:val="fr-FR"/>
              </w:rPr>
              <w:t xml:space="preserve">En contrebas des lacs des Jumeaux, la présence de galets fluviatiles avant les sédiments attribués à la fin du Subboréal, est probablement contemporain la zone J du </w:t>
            </w:r>
            <w:hyperlink r:id="rId13916" w:anchor="Sit_Grenouilles" w:history="1">
              <w:r w:rsidR="00EA1C7A">
                <w:rPr>
                  <w:rStyle w:val="Hyperlink"/>
                  <w:sz w:val="20"/>
                  <w:szCs w:val="20"/>
                  <w:lang w:val="fr-FR"/>
                </w:rPr>
                <w:t>L</w:t>
              </w:r>
              <w:r w:rsidR="00EA1C7A" w:rsidRPr="00EA1C7A">
                <w:rPr>
                  <w:rStyle w:val="Hyperlink"/>
                  <w:lang w:val="fr-FR"/>
                </w:rPr>
                <w:t>dG</w:t>
              </w:r>
            </w:hyperlink>
          </w:p>
        </w:tc>
        <w:tc>
          <w:tcPr>
            <w:tcW w:w="1983" w:type="dxa"/>
            <w:vAlign w:val="center"/>
          </w:tcPr>
          <w:p w14:paraId="17A0EC53" w14:textId="77777777" w:rsidR="000152C6" w:rsidRPr="0032190F" w:rsidRDefault="000152C6" w:rsidP="00C73F91">
            <w:pPr>
              <w:jc w:val="center"/>
              <w:rPr>
                <w:sz w:val="20"/>
                <w:szCs w:val="20"/>
                <w:lang w:val="fr-FR"/>
              </w:rPr>
            </w:pPr>
            <w:r w:rsidRPr="0032190F">
              <w:rPr>
                <w:sz w:val="20"/>
                <w:szCs w:val="20"/>
                <w:lang w:val="fr-FR"/>
              </w:rPr>
              <w:t>La présence de galets est la preuve de l’existence d’un régime hydrodynamique à très grande énérgie.</w:t>
            </w:r>
          </w:p>
        </w:tc>
        <w:tc>
          <w:tcPr>
            <w:tcW w:w="1363" w:type="dxa"/>
            <w:vAlign w:val="center"/>
          </w:tcPr>
          <w:p w14:paraId="1396F895" w14:textId="77777777" w:rsidR="000152C6" w:rsidRPr="00BD71D9" w:rsidRDefault="000152C6" w:rsidP="00C73F91">
            <w:pPr>
              <w:jc w:val="center"/>
              <w:rPr>
                <w:sz w:val="20"/>
                <w:szCs w:val="20"/>
              </w:rPr>
            </w:pPr>
            <w:r w:rsidRPr="00BD71D9">
              <w:rPr>
                <w:sz w:val="20"/>
                <w:szCs w:val="20"/>
              </w:rPr>
              <w:t>BIB 238 p. 189</w:t>
            </w:r>
          </w:p>
        </w:tc>
      </w:tr>
    </w:tbl>
    <w:p w14:paraId="0A1ABCE1" w14:textId="77777777" w:rsidR="000152C6" w:rsidRDefault="000152C6" w:rsidP="000152C6"/>
    <w:p w14:paraId="3ECCB544" w14:textId="71099687" w:rsidR="000152C6" w:rsidRPr="0032190F" w:rsidRDefault="000152C6" w:rsidP="000152C6">
      <w:pPr>
        <w:rPr>
          <w:lang w:val="fr-FR"/>
        </w:rPr>
      </w:pPr>
      <w:r w:rsidRPr="0032190F">
        <w:rPr>
          <w:lang w:val="fr-FR"/>
        </w:rPr>
        <w:t xml:space="preserve">Zone B : Subdivisée entre B1 et B2. Augmentation des </w:t>
      </w:r>
      <w:hyperlink r:id="rId13917" w:anchor="Eco_Asteraceae" w:history="1">
        <w:r w:rsidRPr="0032190F">
          <w:rPr>
            <w:rStyle w:val="Hyperlink"/>
            <w:lang w:val="fr-FR"/>
          </w:rPr>
          <w:t>Astéracées</w:t>
        </w:r>
      </w:hyperlink>
      <w:r w:rsidRPr="0032190F">
        <w:rPr>
          <w:lang w:val="fr-FR"/>
        </w:rPr>
        <w:t xml:space="preserve"> (particulièrement </w:t>
      </w:r>
      <w:hyperlink r:id="rId13918" w:anchor="Eco_Artemisia" w:history="1">
        <w:r w:rsidRPr="0032190F">
          <w:rPr>
            <w:rStyle w:val="Hyperlink"/>
            <w:i/>
            <w:lang w:val="fr-FR"/>
          </w:rPr>
          <w:t>Artemisia</w:t>
        </w:r>
      </w:hyperlink>
      <w:r w:rsidRPr="0032190F">
        <w:rPr>
          <w:i/>
          <w:lang w:val="fr-FR"/>
        </w:rPr>
        <w:t>)</w:t>
      </w:r>
      <w:r w:rsidRPr="0032190F">
        <w:rPr>
          <w:lang w:val="fr-FR"/>
        </w:rPr>
        <w:t xml:space="preserve"> et des </w:t>
      </w:r>
      <w:hyperlink r:id="rId13919" w:anchor="Eco_Poaceae" w:history="1">
        <w:r w:rsidRPr="0032190F">
          <w:rPr>
            <w:rStyle w:val="Hyperlink"/>
            <w:lang w:val="fr-FR"/>
          </w:rPr>
          <w:t>Poaceae</w:t>
        </w:r>
      </w:hyperlink>
      <w:r w:rsidRPr="0032190F">
        <w:rPr>
          <w:lang w:val="fr-FR"/>
        </w:rPr>
        <w:t xml:space="preserve"> dès le début du sous-ensemble B2). Pour la fin du </w:t>
      </w:r>
      <w:hyperlink r:id="rId13920" w:anchor="Text_Subboreal" w:history="1">
        <w:r w:rsidRPr="0032190F">
          <w:rPr>
            <w:rStyle w:val="Hyperlink"/>
            <w:lang w:val="fr-FR"/>
          </w:rPr>
          <w:t>Subboréal</w:t>
        </w:r>
      </w:hyperlink>
      <w:r w:rsidRPr="0032190F">
        <w:rPr>
          <w:lang w:val="fr-FR"/>
        </w:rPr>
        <w:t xml:space="preserve">, B2 commence également une croissance des herbacées rudérales, pâtures et endroits piétinés et des </w:t>
      </w:r>
      <w:hyperlink r:id="rId13921" w:anchor="Eco_Megaphorbiae" w:history="1">
        <w:r w:rsidRPr="0032190F">
          <w:rPr>
            <w:rStyle w:val="Hyperlink"/>
            <w:lang w:val="fr-FR"/>
          </w:rPr>
          <w:t>Mégaphorbiées</w:t>
        </w:r>
      </w:hyperlink>
      <w:r w:rsidRPr="0032190F">
        <w:rPr>
          <w:lang w:val="fr-FR"/>
        </w:rPr>
        <w:t xml:space="preserve"> (BIB 238 p. 178-183) </w:t>
      </w:r>
    </w:p>
    <w:p w14:paraId="4E52CE04" w14:textId="77777777" w:rsidR="000152C6" w:rsidRPr="0032190F" w:rsidRDefault="000152C6" w:rsidP="000152C6">
      <w:pPr>
        <w:rPr>
          <w:lang w:val="fr-FR"/>
        </w:rPr>
      </w:pPr>
    </w:p>
    <w:p w14:paraId="59B640E6" w14:textId="792AD5B1" w:rsidR="000152C6" w:rsidRPr="0032190F" w:rsidRDefault="000152C6" w:rsidP="000152C6">
      <w:pPr>
        <w:jc w:val="both"/>
        <w:rPr>
          <w:lang w:val="fr-FR"/>
        </w:rPr>
      </w:pPr>
      <w:r w:rsidRPr="0032190F">
        <w:rPr>
          <w:lang w:val="fr-FR"/>
        </w:rPr>
        <w:t>Zone C (</w:t>
      </w:r>
      <w:hyperlink r:id="rId13922" w:anchor="Text_Subatlantique" w:history="1">
        <w:r w:rsidRPr="0032190F">
          <w:rPr>
            <w:rStyle w:val="Hyperlink"/>
            <w:lang w:val="fr-FR"/>
          </w:rPr>
          <w:t>Subatlantique</w:t>
        </w:r>
      </w:hyperlink>
      <w:r w:rsidRPr="0032190F">
        <w:rPr>
          <w:lang w:val="fr-FR"/>
        </w:rPr>
        <w:t xml:space="preserve">): Deux couches charbonneuses à </w:t>
      </w:r>
      <w:smartTag w:uri="urn:schemas-microsoft-com:office:smarttags" w:element="metricconverter">
        <w:smartTagPr>
          <w:attr w:name="ProductID" w:val="65 cm"/>
        </w:smartTagPr>
        <w:r w:rsidRPr="0032190F">
          <w:rPr>
            <w:lang w:val="fr-FR"/>
          </w:rPr>
          <w:t>65 cm</w:t>
        </w:r>
      </w:smartTag>
      <w:r w:rsidRPr="0032190F">
        <w:rPr>
          <w:lang w:val="fr-FR"/>
        </w:rPr>
        <w:t xml:space="preserve"> de profondeur (couche 6, ZC) témoignent d’incendies probablement lié à une action anthropique. L’essartage provoque un meilleur développement de certaines herbacées telles Poaceae, Apiaceae, Lamiaceae, </w:t>
      </w:r>
      <w:r w:rsidRPr="0032190F">
        <w:rPr>
          <w:i/>
          <w:lang w:val="fr-FR"/>
        </w:rPr>
        <w:t>Thalictrum</w:t>
      </w:r>
      <w:r w:rsidRPr="0032190F">
        <w:rPr>
          <w:lang w:val="fr-FR"/>
        </w:rPr>
        <w:t>. Les pollinies d’</w:t>
      </w:r>
      <w:hyperlink r:id="rId13923" w:anchor="Eco_Olea" w:history="1">
        <w:r w:rsidRPr="0032190F">
          <w:rPr>
            <w:rStyle w:val="Hyperlink"/>
            <w:i/>
            <w:lang w:val="fr-FR"/>
          </w:rPr>
          <w:t>Olea</w:t>
        </w:r>
      </w:hyperlink>
      <w:r w:rsidRPr="0032190F">
        <w:rPr>
          <w:lang w:val="fr-FR"/>
        </w:rPr>
        <w:t xml:space="preserve">, de </w:t>
      </w:r>
      <w:hyperlink r:id="rId13924" w:anchor="Eco_Juglans" w:history="1">
        <w:r w:rsidRPr="0032190F">
          <w:rPr>
            <w:rStyle w:val="Hyperlink"/>
            <w:i/>
            <w:lang w:val="fr-FR"/>
          </w:rPr>
          <w:t>Juglans</w:t>
        </w:r>
      </w:hyperlink>
      <w:r w:rsidRPr="0032190F">
        <w:rPr>
          <w:lang w:val="fr-FR"/>
        </w:rPr>
        <w:t xml:space="preserve">, de </w:t>
      </w:r>
      <w:hyperlink r:id="rId13925" w:anchor="Eco_Castanea" w:history="1">
        <w:r w:rsidRPr="0032190F">
          <w:rPr>
            <w:rStyle w:val="Hyperlink"/>
            <w:i/>
            <w:lang w:val="fr-FR"/>
          </w:rPr>
          <w:t>Castanea</w:t>
        </w:r>
      </w:hyperlink>
      <w:r w:rsidRPr="0032190F">
        <w:rPr>
          <w:lang w:val="fr-FR"/>
        </w:rPr>
        <w:t xml:space="preserve"> et des céréales montrent des cultures à des altitudes plus basses. (BIB 238 p. 186)</w:t>
      </w:r>
    </w:p>
    <w:p w14:paraId="6154ADDE" w14:textId="487AA1C8" w:rsidR="000147E9" w:rsidRDefault="000152C6" w:rsidP="000152C6">
      <w:pPr>
        <w:pStyle w:val="Heading4"/>
        <w:numPr>
          <w:ilvl w:val="3"/>
          <w:numId w:val="0"/>
        </w:numPr>
        <w:tabs>
          <w:tab w:val="num" w:pos="2520"/>
        </w:tabs>
        <w:spacing w:before="240" w:after="60"/>
        <w:ind w:left="2160"/>
      </w:pPr>
      <w:bookmarkStart w:id="5512" w:name="Sit_Grenouilles"/>
      <w:r w:rsidRPr="0032190F">
        <w:t xml:space="preserve">Lac des Grenouilles </w:t>
      </w:r>
      <w:bookmarkEnd w:id="5512"/>
    </w:p>
    <w:p w14:paraId="3FE4A267" w14:textId="10438E81" w:rsidR="000152C6" w:rsidRDefault="00EA1C7A" w:rsidP="000147E9">
      <w:pPr>
        <w:rPr>
          <w:sz w:val="20"/>
          <w:lang w:val="fr-FR"/>
        </w:rPr>
      </w:pPr>
      <w:r>
        <w:rPr>
          <w:sz w:val="20"/>
          <w:lang w:val="fr-FR"/>
        </w:rPr>
        <w:t xml:space="preserve">LdG, </w:t>
      </w:r>
      <w:r w:rsidR="000152C6" w:rsidRPr="000147E9">
        <w:rPr>
          <w:sz w:val="20"/>
          <w:lang w:val="fr-FR"/>
        </w:rPr>
        <w:t>lac de Fontanalba inférieur (1993m)</w:t>
      </w:r>
    </w:p>
    <w:p w14:paraId="5E08C78B" w14:textId="77777777" w:rsidR="00EA1C7A" w:rsidRDefault="00EA1C7A" w:rsidP="000147E9">
      <w:pPr>
        <w:rPr>
          <w:sz w:val="20"/>
          <w:lang w:val="fr-FR"/>
        </w:rPr>
      </w:pPr>
    </w:p>
    <w:p w14:paraId="41AB0AE0" w14:textId="77777777" w:rsidR="00EA1C7A" w:rsidRPr="00EA1C7A" w:rsidRDefault="00EA1C7A" w:rsidP="000147E9">
      <w:pPr>
        <w:rPr>
          <w:lang w:val="fr-FR"/>
        </w:rPr>
      </w:pPr>
    </w:p>
    <w:p w14:paraId="41372402" w14:textId="3260F7CE" w:rsidR="000152C6" w:rsidRPr="0032190F" w:rsidRDefault="000147E9" w:rsidP="00647EA0">
      <w:pPr>
        <w:pStyle w:val="Heading5"/>
      </w:pPr>
      <w:bookmarkStart w:id="5513" w:name="Sit_Grenouilles_arch"/>
      <w:r>
        <w:lastRenderedPageBreak/>
        <w:t>f</w:t>
      </w:r>
      <w:r w:rsidR="000152C6" w:rsidRPr="0032190F">
        <w:t>ouilles</w:t>
      </w:r>
    </w:p>
    <w:bookmarkEnd w:id="5513"/>
    <w:p w14:paraId="7BA89AD3" w14:textId="21FAE5C9" w:rsidR="00EA1C7A" w:rsidRPr="00EA1C7A" w:rsidRDefault="00EA1C7A" w:rsidP="000152C6">
      <w:pPr>
        <w:jc w:val="both"/>
        <w:rPr>
          <w:sz w:val="20"/>
          <w:lang w:val="fr-FR"/>
        </w:rPr>
      </w:pPr>
      <w:r w:rsidRPr="00EA1C7A">
        <w:rPr>
          <w:sz w:val="20"/>
          <w:lang w:val="fr-FR"/>
        </w:rPr>
        <w:t>TEN03 (BIB 3640)</w:t>
      </w:r>
    </w:p>
    <w:p w14:paraId="1C4D09C1" w14:textId="77777777" w:rsidR="00EA1C7A" w:rsidRDefault="00EA1C7A" w:rsidP="000152C6">
      <w:pPr>
        <w:jc w:val="both"/>
        <w:rPr>
          <w:lang w:val="fr-FR"/>
        </w:rPr>
      </w:pPr>
    </w:p>
    <w:p w14:paraId="7B6D2B5A" w14:textId="5091925B" w:rsidR="000152C6" w:rsidRPr="0032190F" w:rsidRDefault="000152C6" w:rsidP="000152C6">
      <w:pPr>
        <w:jc w:val="both"/>
        <w:rPr>
          <w:lang w:val="fr-FR"/>
        </w:rPr>
      </w:pPr>
      <w:r w:rsidRPr="0032190F">
        <w:rPr>
          <w:lang w:val="fr-FR"/>
        </w:rPr>
        <w:t xml:space="preserve">Au début des années 1990, à proximité immédiate du secteur de </w:t>
      </w:r>
      <w:hyperlink r:id="rId13926" w:anchor="Sit_Fontanalba" w:history="1">
        <w:r w:rsidRPr="0032190F">
          <w:rPr>
            <w:rStyle w:val="Hyperlink"/>
            <w:lang w:val="fr-FR"/>
          </w:rPr>
          <w:t>Fontanalba</w:t>
        </w:r>
      </w:hyperlink>
      <w:r w:rsidRPr="0032190F">
        <w:rPr>
          <w:lang w:val="fr-FR"/>
        </w:rPr>
        <w:t xml:space="preserve">, dans une section effectuée pour la réfection de la piste jeepable sous le lac des Grenouilles (ou lac de Fontanalba Inférieur), on trouve parmi les quelques 160 tessons, quelques fragments de bords (toujours avec </w:t>
      </w:r>
      <w:hyperlink r:id="rId13927" w:anchor="Cul_Cordon" w:history="1">
        <w:r w:rsidRPr="0032190F">
          <w:rPr>
            <w:rStyle w:val="Hyperlink"/>
            <w:lang w:val="fr-FR"/>
          </w:rPr>
          <w:t>cordon lisse</w:t>
        </w:r>
      </w:hyperlink>
      <w:r w:rsidRPr="0032190F">
        <w:rPr>
          <w:lang w:val="fr-FR"/>
        </w:rPr>
        <w:t xml:space="preserve"> appliqué), deux fonds plat légèrement débordant et deux anses en ruban. Ces objets ont été attribués à la fin du Chalcolithique et du </w:t>
      </w:r>
      <w:hyperlink r:id="rId13928" w:anchor="Cul_Bronze_Ancien" w:history="1">
        <w:r w:rsidR="00EA1C7A">
          <w:rPr>
            <w:rStyle w:val="Hyperlink"/>
            <w:lang w:val="fr-FR"/>
          </w:rPr>
          <w:t>BA</w:t>
        </w:r>
      </w:hyperlink>
      <w:r w:rsidRPr="0032190F">
        <w:rPr>
          <w:lang w:val="fr-FR"/>
        </w:rPr>
        <w:t xml:space="preserve"> (Sandrone, Magnardi, Machu 2007 p. 109). E. Masson signale en outre des tessons de campaniforme identifiés par Mohen (BIB 971 p. 155 (Masson 1995, cité par Lemercier 2002 p. 155). On y trouve également un fragment de </w:t>
      </w:r>
      <w:hyperlink r:id="rId13929" w:anchor="Sit_Quartz_hyalien" w:history="1">
        <w:r w:rsidR="00624E30" w:rsidRPr="00624E30">
          <w:rPr>
            <w:rStyle w:val="Hyperlink"/>
            <w:iCs/>
            <w:lang w:val="fr-FR"/>
          </w:rPr>
          <w:t>quartz hyalin</w:t>
        </w:r>
      </w:hyperlink>
      <w:r w:rsidRPr="0032190F">
        <w:rPr>
          <w:lang w:val="fr-FR"/>
        </w:rPr>
        <w:t xml:space="preserve">. Les scories signalées du côté du lac des Grenouilles sont en fait des nodules métallifères très fréquents dans cette région (Barge, Rourhis, Rostan 1998 p. 68). </w:t>
      </w:r>
    </w:p>
    <w:p w14:paraId="2625189A" w14:textId="77777777" w:rsidR="000152C6" w:rsidRPr="0032190F" w:rsidRDefault="000152C6" w:rsidP="000152C6">
      <w:pPr>
        <w:jc w:val="both"/>
        <w:rPr>
          <w:lang w:val="fr-FR"/>
        </w:rPr>
      </w:pPr>
      <w:r w:rsidRPr="0032190F">
        <w:rPr>
          <w:lang w:val="fr-FR"/>
        </w:rPr>
        <w:t>En fait les cordons ne semblent pas appliqués mais étirés (SS BIB). Les cordons lisses à section triangulaires ou arrondie, parois droites et lèvres aplaties peuvent être attribuées au Campaniforme récent (Binder, Lepère, Huet 2009).</w:t>
      </w:r>
    </w:p>
    <w:p w14:paraId="782D9DFD" w14:textId="77777777" w:rsidR="000152C6" w:rsidRDefault="000152C6" w:rsidP="000152C6">
      <w:pPr>
        <w:rPr>
          <w:lang w:val="fr-FR"/>
        </w:rPr>
      </w:pPr>
    </w:p>
    <w:p w14:paraId="1C9D96F8" w14:textId="5FCE8870" w:rsidR="000147E9" w:rsidRPr="0032190F" w:rsidRDefault="000147E9" w:rsidP="000147E9">
      <w:pPr>
        <w:pStyle w:val="Heading5"/>
      </w:pPr>
      <w:bookmarkStart w:id="5514" w:name="Sit_Grenouilles_paleoenv"/>
      <w:r>
        <w:t>paléoenv</w:t>
      </w:r>
    </w:p>
    <w:bookmarkEnd w:id="5514"/>
    <w:p w14:paraId="0912EF25" w14:textId="766F6F8E" w:rsidR="000152C6" w:rsidRPr="000D5E9E" w:rsidRDefault="000147E9" w:rsidP="000147E9">
      <w:pPr>
        <w:rPr>
          <w:sz w:val="20"/>
          <w:lang w:val="fr-FR"/>
        </w:rPr>
      </w:pPr>
      <w:r w:rsidRPr="000D5E9E">
        <w:rPr>
          <w:sz w:val="20"/>
          <w:lang w:val="fr-FR"/>
        </w:rPr>
        <w:t>s</w:t>
      </w:r>
      <w:r w:rsidR="000152C6" w:rsidRPr="000D5E9E">
        <w:rPr>
          <w:sz w:val="20"/>
          <w:lang w:val="fr-FR"/>
        </w:rPr>
        <w:t>ondages</w:t>
      </w:r>
      <w:r w:rsidRPr="000D5E9E">
        <w:rPr>
          <w:sz w:val="20"/>
          <w:lang w:val="fr-FR"/>
        </w:rPr>
        <w:t xml:space="preserve"> </w:t>
      </w:r>
      <w:r w:rsidR="000152C6" w:rsidRPr="000D5E9E">
        <w:rPr>
          <w:sz w:val="20"/>
          <w:lang w:val="fr-FR"/>
        </w:rPr>
        <w:t>paléoenvironnementaux</w:t>
      </w:r>
    </w:p>
    <w:p w14:paraId="366D1836" w14:textId="77777777" w:rsidR="000152C6" w:rsidRDefault="000152C6" w:rsidP="000152C6">
      <w:pPr>
        <w:rPr>
          <w:lang w:val="fr-FR"/>
        </w:rPr>
      </w:pPr>
    </w:p>
    <w:p w14:paraId="593898FF" w14:textId="50F72C82" w:rsidR="000147E9" w:rsidRDefault="00000000" w:rsidP="000152C6">
      <w:pPr>
        <w:rPr>
          <w:lang w:val="fr-FR"/>
        </w:rPr>
      </w:pPr>
      <w:hyperlink r:id="rId13930" w:anchor="Sit_Grenouilles_paleoenv_et3" w:history="1">
        <w:r w:rsidR="000147E9" w:rsidRPr="000147E9">
          <w:rPr>
            <w:rStyle w:val="Hyperlink"/>
            <w:lang w:val="fr-FR"/>
          </w:rPr>
          <w:t>étude 3</w:t>
        </w:r>
      </w:hyperlink>
    </w:p>
    <w:p w14:paraId="4D041325" w14:textId="744009A6" w:rsidR="000147E9" w:rsidRDefault="000147E9" w:rsidP="000147E9">
      <w:pPr>
        <w:pStyle w:val="Heading6"/>
      </w:pPr>
      <w:bookmarkStart w:id="5515" w:name="Sit_Grenouilles_paleoenv_et1"/>
      <w:r>
        <w:t>étude 1</w:t>
      </w:r>
    </w:p>
    <w:bookmarkEnd w:id="5515"/>
    <w:p w14:paraId="561D53E0" w14:textId="77777777" w:rsidR="000147E9" w:rsidRPr="0032190F" w:rsidRDefault="000147E9" w:rsidP="000152C6">
      <w:pPr>
        <w:rPr>
          <w:lang w:val="fr-FR"/>
        </w:rPr>
      </w:pPr>
    </w:p>
    <w:p w14:paraId="1246AB2F" w14:textId="6F80147F" w:rsidR="000152C6" w:rsidRPr="0032190F" w:rsidRDefault="000152C6" w:rsidP="000152C6">
      <w:pPr>
        <w:rPr>
          <w:lang w:val="fr-FR"/>
        </w:rPr>
      </w:pPr>
      <w:r w:rsidRPr="0032190F">
        <w:rPr>
          <w:lang w:val="fr-FR"/>
        </w:rPr>
        <w:t xml:space="preserve">Un sondage de </w:t>
      </w:r>
      <w:smartTag w:uri="urn:schemas-microsoft-com:office:smarttags" w:element="metricconverter">
        <w:smartTagPr>
          <w:attr w:name="ProductID" w:val="4,75 m"/>
        </w:smartTagPr>
        <w:r w:rsidRPr="0032190F">
          <w:rPr>
            <w:lang w:val="fr-FR"/>
          </w:rPr>
          <w:t>4,75 m</w:t>
        </w:r>
      </w:smartTag>
      <w:r w:rsidRPr="0032190F">
        <w:rPr>
          <w:lang w:val="fr-FR"/>
        </w:rPr>
        <w:t xml:space="preserve"> a été fait en bordure Nord du </w:t>
      </w:r>
      <w:hyperlink r:id="rId13931" w:anchor="Sit_Grenouilles" w:history="1">
        <w:r w:rsidR="003E7902">
          <w:rPr>
            <w:rStyle w:val="Hyperlink"/>
            <w:lang w:val="fr-FR"/>
          </w:rPr>
          <w:t>LG</w:t>
        </w:r>
      </w:hyperlink>
      <w:r w:rsidRPr="0032190F">
        <w:rPr>
          <w:lang w:val="fr-FR"/>
        </w:rPr>
        <w:t xml:space="preserve"> vers </w:t>
      </w:r>
      <w:smartTag w:uri="urn:schemas-microsoft-com:office:smarttags" w:element="metricconverter">
        <w:smartTagPr>
          <w:attr w:name="ProductID" w:val="1993 m"/>
        </w:smartTagPr>
        <w:r w:rsidRPr="0032190F">
          <w:rPr>
            <w:lang w:val="fr-FR"/>
          </w:rPr>
          <w:t>1993 m</w:t>
        </w:r>
      </w:smartTag>
      <w:r w:rsidRPr="0032190F">
        <w:rPr>
          <w:lang w:val="fr-FR"/>
        </w:rPr>
        <w:t xml:space="preserve"> (BIB 238 p. 134), </w:t>
      </w:r>
      <w:smartTag w:uri="urn:schemas-microsoft-com:office:smarttags" w:element="metricconverter">
        <w:smartTagPr>
          <w:attr w:name="ProductID" w:val="1994 m"/>
        </w:smartTagPr>
        <w:r w:rsidRPr="0032190F">
          <w:rPr>
            <w:lang w:val="fr-FR"/>
          </w:rPr>
          <w:t>1994 m</w:t>
        </w:r>
      </w:smartTag>
      <w:r w:rsidRPr="0032190F">
        <w:rPr>
          <w:lang w:val="fr-FR"/>
        </w:rPr>
        <w:t xml:space="preserve"> pour le lac (SS BIB)</w:t>
      </w:r>
    </w:p>
    <w:p w14:paraId="3C21DC34" w14:textId="77777777" w:rsidR="000152C6" w:rsidRPr="0032190F" w:rsidRDefault="000152C6" w:rsidP="000152C6">
      <w:pPr>
        <w:jc w:val="both"/>
        <w:rPr>
          <w:lang w:val="fr-F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33"/>
        <w:gridCol w:w="1281"/>
        <w:gridCol w:w="819"/>
        <w:gridCol w:w="1223"/>
        <w:gridCol w:w="1904"/>
        <w:gridCol w:w="1877"/>
        <w:gridCol w:w="891"/>
        <w:gridCol w:w="990"/>
      </w:tblGrid>
      <w:tr w:rsidR="000152C6" w:rsidRPr="000147E9" w14:paraId="3CE448DC" w14:textId="77777777" w:rsidTr="00C73F91">
        <w:tc>
          <w:tcPr>
            <w:tcW w:w="779" w:type="dxa"/>
            <w:vAlign w:val="center"/>
          </w:tcPr>
          <w:p w14:paraId="7A097E38" w14:textId="77777777" w:rsidR="000152C6" w:rsidRPr="000147E9" w:rsidRDefault="000152C6" w:rsidP="00C73F91">
            <w:pPr>
              <w:jc w:val="center"/>
              <w:rPr>
                <w:szCs w:val="20"/>
              </w:rPr>
            </w:pPr>
            <w:r w:rsidRPr="000147E9">
              <w:rPr>
                <w:szCs w:val="20"/>
              </w:rPr>
              <w:t>zone pollin.</w:t>
            </w:r>
          </w:p>
        </w:tc>
        <w:tc>
          <w:tcPr>
            <w:tcW w:w="1139" w:type="dxa"/>
            <w:vAlign w:val="center"/>
          </w:tcPr>
          <w:p w14:paraId="593C278C" w14:textId="77777777" w:rsidR="000152C6" w:rsidRPr="000147E9" w:rsidRDefault="000152C6" w:rsidP="00C73F91">
            <w:pPr>
              <w:jc w:val="center"/>
              <w:rPr>
                <w:szCs w:val="20"/>
              </w:rPr>
            </w:pPr>
            <w:r w:rsidRPr="000147E9">
              <w:rPr>
                <w:szCs w:val="20"/>
              </w:rPr>
              <w:t>chronozon.</w:t>
            </w:r>
          </w:p>
        </w:tc>
        <w:tc>
          <w:tcPr>
            <w:tcW w:w="876" w:type="dxa"/>
            <w:vAlign w:val="center"/>
          </w:tcPr>
          <w:p w14:paraId="73C613C7" w14:textId="77777777" w:rsidR="000152C6" w:rsidRPr="000147E9" w:rsidRDefault="000152C6" w:rsidP="00C73F91">
            <w:pPr>
              <w:jc w:val="center"/>
              <w:rPr>
                <w:szCs w:val="20"/>
              </w:rPr>
            </w:pPr>
            <w:r w:rsidRPr="000147E9">
              <w:rPr>
                <w:szCs w:val="20"/>
              </w:rPr>
              <w:t>prof.</w:t>
            </w:r>
          </w:p>
        </w:tc>
        <w:tc>
          <w:tcPr>
            <w:tcW w:w="1264" w:type="dxa"/>
            <w:vAlign w:val="center"/>
          </w:tcPr>
          <w:p w14:paraId="10F1A50B" w14:textId="77777777" w:rsidR="000152C6" w:rsidRPr="000147E9" w:rsidRDefault="000152C6" w:rsidP="00C73F91">
            <w:pPr>
              <w:jc w:val="center"/>
              <w:rPr>
                <w:szCs w:val="20"/>
              </w:rPr>
            </w:pPr>
            <w:r w:rsidRPr="000147E9">
              <w:rPr>
                <w:szCs w:val="20"/>
              </w:rPr>
              <w:t>lithologie</w:t>
            </w:r>
          </w:p>
        </w:tc>
        <w:tc>
          <w:tcPr>
            <w:tcW w:w="2013" w:type="dxa"/>
            <w:vAlign w:val="center"/>
          </w:tcPr>
          <w:p w14:paraId="21555244" w14:textId="77777777" w:rsidR="000152C6" w:rsidRPr="000147E9" w:rsidRDefault="000152C6" w:rsidP="00C73F91">
            <w:pPr>
              <w:jc w:val="center"/>
              <w:rPr>
                <w:szCs w:val="20"/>
              </w:rPr>
            </w:pPr>
            <w:r w:rsidRPr="000147E9">
              <w:rPr>
                <w:szCs w:val="20"/>
              </w:rPr>
              <w:t>palyno.</w:t>
            </w:r>
          </w:p>
        </w:tc>
        <w:tc>
          <w:tcPr>
            <w:tcW w:w="2033" w:type="dxa"/>
            <w:vAlign w:val="center"/>
          </w:tcPr>
          <w:p w14:paraId="6141C82D" w14:textId="77777777" w:rsidR="000152C6" w:rsidRPr="000147E9" w:rsidRDefault="000152C6" w:rsidP="00C73F91">
            <w:pPr>
              <w:jc w:val="center"/>
              <w:rPr>
                <w:szCs w:val="20"/>
              </w:rPr>
            </w:pPr>
            <w:r w:rsidRPr="000147E9">
              <w:rPr>
                <w:szCs w:val="20"/>
              </w:rPr>
              <w:t>interprét.</w:t>
            </w:r>
          </w:p>
        </w:tc>
        <w:tc>
          <w:tcPr>
            <w:tcW w:w="783" w:type="dxa"/>
            <w:vAlign w:val="center"/>
          </w:tcPr>
          <w:p w14:paraId="33A95F82" w14:textId="77777777" w:rsidR="000152C6" w:rsidRPr="000147E9" w:rsidRDefault="000152C6" w:rsidP="00C73F91">
            <w:pPr>
              <w:jc w:val="center"/>
              <w:rPr>
                <w:szCs w:val="20"/>
              </w:rPr>
            </w:pPr>
            <w:r w:rsidRPr="000147E9">
              <w:rPr>
                <w:szCs w:val="20"/>
              </w:rPr>
              <w:t>dat.</w:t>
            </w:r>
          </w:p>
        </w:tc>
        <w:tc>
          <w:tcPr>
            <w:tcW w:w="931" w:type="dxa"/>
            <w:vAlign w:val="center"/>
          </w:tcPr>
          <w:p w14:paraId="03C1CD0E" w14:textId="77777777" w:rsidR="000152C6" w:rsidRPr="000147E9" w:rsidRDefault="000152C6" w:rsidP="00C73F91">
            <w:pPr>
              <w:jc w:val="center"/>
              <w:rPr>
                <w:szCs w:val="20"/>
              </w:rPr>
            </w:pPr>
            <w:r w:rsidRPr="000147E9">
              <w:rPr>
                <w:szCs w:val="20"/>
              </w:rPr>
              <w:t>bib.</w:t>
            </w:r>
          </w:p>
        </w:tc>
      </w:tr>
      <w:tr w:rsidR="000152C6" w:rsidRPr="000147E9" w14:paraId="7E9ECF2A" w14:textId="77777777" w:rsidTr="00C73F91">
        <w:trPr>
          <w:trHeight w:val="409"/>
        </w:trPr>
        <w:tc>
          <w:tcPr>
            <w:tcW w:w="779" w:type="dxa"/>
            <w:vAlign w:val="center"/>
          </w:tcPr>
          <w:p w14:paraId="1CCBF14C" w14:textId="77777777" w:rsidR="000152C6" w:rsidRPr="000147E9" w:rsidRDefault="000152C6" w:rsidP="00C73F91">
            <w:pPr>
              <w:jc w:val="center"/>
              <w:rPr>
                <w:szCs w:val="20"/>
              </w:rPr>
            </w:pPr>
            <w:bookmarkStart w:id="5516" w:name="Sit_Grenouilles_paleoenv_et1_zpJ"/>
            <w:r w:rsidRPr="000147E9">
              <w:rPr>
                <w:szCs w:val="20"/>
              </w:rPr>
              <w:t>J</w:t>
            </w:r>
            <w:bookmarkEnd w:id="5516"/>
          </w:p>
        </w:tc>
        <w:tc>
          <w:tcPr>
            <w:tcW w:w="1139" w:type="dxa"/>
            <w:vAlign w:val="center"/>
          </w:tcPr>
          <w:p w14:paraId="56F4AE20" w14:textId="662FC165" w:rsidR="000152C6" w:rsidRPr="000147E9" w:rsidRDefault="000152C6" w:rsidP="00C73F91">
            <w:pPr>
              <w:jc w:val="center"/>
              <w:rPr>
                <w:szCs w:val="20"/>
              </w:rPr>
            </w:pPr>
            <w:r w:rsidRPr="000147E9">
              <w:rPr>
                <w:szCs w:val="20"/>
              </w:rPr>
              <w:t xml:space="preserve">deuxième moitié du </w:t>
            </w:r>
            <w:hyperlink r:id="rId13932" w:anchor="Ana_envir_per_Subbor" w:history="1">
              <w:r w:rsidR="000147E9" w:rsidRPr="00207E0D">
                <w:rPr>
                  <w:rStyle w:val="Hyperlink"/>
                  <w:lang w:val="fr-FR"/>
                </w:rPr>
                <w:t>Subboréal</w:t>
              </w:r>
            </w:hyperlink>
          </w:p>
        </w:tc>
        <w:tc>
          <w:tcPr>
            <w:tcW w:w="876" w:type="dxa"/>
            <w:vAlign w:val="center"/>
          </w:tcPr>
          <w:p w14:paraId="03C8E057" w14:textId="77777777" w:rsidR="000152C6" w:rsidRPr="000147E9" w:rsidRDefault="000152C6" w:rsidP="00C73F91">
            <w:pPr>
              <w:jc w:val="center"/>
              <w:rPr>
                <w:szCs w:val="20"/>
              </w:rPr>
            </w:pPr>
          </w:p>
        </w:tc>
        <w:tc>
          <w:tcPr>
            <w:tcW w:w="1264" w:type="dxa"/>
            <w:vAlign w:val="center"/>
          </w:tcPr>
          <w:p w14:paraId="4C530D7F" w14:textId="77777777" w:rsidR="000152C6" w:rsidRPr="000147E9" w:rsidRDefault="000152C6" w:rsidP="00C73F91">
            <w:pPr>
              <w:jc w:val="center"/>
              <w:rPr>
                <w:szCs w:val="20"/>
              </w:rPr>
            </w:pPr>
            <w:r w:rsidRPr="000147E9">
              <w:rPr>
                <w:szCs w:val="20"/>
              </w:rPr>
              <w:t>argile sableuse,</w:t>
            </w:r>
          </w:p>
          <w:p w14:paraId="29399B34" w14:textId="77777777" w:rsidR="000152C6" w:rsidRPr="000147E9" w:rsidRDefault="000152C6" w:rsidP="00C73F91">
            <w:pPr>
              <w:jc w:val="center"/>
              <w:rPr>
                <w:szCs w:val="20"/>
              </w:rPr>
            </w:pPr>
            <w:r w:rsidRPr="000147E9">
              <w:rPr>
                <w:szCs w:val="20"/>
              </w:rPr>
              <w:t>sédiments détritiques</w:t>
            </w:r>
          </w:p>
        </w:tc>
        <w:tc>
          <w:tcPr>
            <w:tcW w:w="2013" w:type="dxa"/>
            <w:vAlign w:val="center"/>
          </w:tcPr>
          <w:p w14:paraId="2203DA1B" w14:textId="77777777" w:rsidR="000152C6" w:rsidRPr="000147E9" w:rsidRDefault="000152C6" w:rsidP="00C73F91">
            <w:pPr>
              <w:jc w:val="center"/>
              <w:rPr>
                <w:szCs w:val="20"/>
              </w:rPr>
            </w:pPr>
          </w:p>
        </w:tc>
        <w:tc>
          <w:tcPr>
            <w:tcW w:w="2033" w:type="dxa"/>
            <w:vAlign w:val="center"/>
          </w:tcPr>
          <w:p w14:paraId="08D30AD7" w14:textId="506A00E1" w:rsidR="000152C6" w:rsidRPr="000147E9" w:rsidRDefault="000152C6" w:rsidP="00C73F91">
            <w:pPr>
              <w:jc w:val="center"/>
              <w:rPr>
                <w:szCs w:val="20"/>
                <w:lang w:val="fr-FR"/>
              </w:rPr>
            </w:pPr>
            <w:r w:rsidRPr="000147E9">
              <w:rPr>
                <w:szCs w:val="20"/>
                <w:lang w:val="fr-FR"/>
              </w:rPr>
              <w:t xml:space="preserve">En contrebas des </w:t>
            </w:r>
            <w:hyperlink r:id="rId13933" w:anchor="Sit_Jumeaux" w:history="1">
              <w:r w:rsidR="003E7902">
                <w:rPr>
                  <w:rStyle w:val="Hyperlink"/>
                  <w:szCs w:val="20"/>
                  <w:lang w:val="fr-FR"/>
                </w:rPr>
                <w:t>L</w:t>
              </w:r>
              <w:r w:rsidR="003E7902" w:rsidRPr="00A71971">
                <w:rPr>
                  <w:rStyle w:val="Hyperlink"/>
                  <w:lang w:val="fr-FR"/>
                </w:rPr>
                <w:t>J</w:t>
              </w:r>
            </w:hyperlink>
            <w:r w:rsidRPr="000147E9">
              <w:rPr>
                <w:szCs w:val="20"/>
                <w:lang w:val="fr-FR"/>
              </w:rPr>
              <w:t>, la présence de galets fluviatiles avant les sédiments attribués à la fin du Subboréal, est probablement contemporain de cette zone J</w:t>
            </w:r>
          </w:p>
        </w:tc>
        <w:tc>
          <w:tcPr>
            <w:tcW w:w="783" w:type="dxa"/>
            <w:vAlign w:val="center"/>
          </w:tcPr>
          <w:p w14:paraId="23538318" w14:textId="77777777" w:rsidR="000152C6" w:rsidRPr="000147E9" w:rsidRDefault="000152C6" w:rsidP="00C73F91">
            <w:pPr>
              <w:jc w:val="center"/>
              <w:rPr>
                <w:szCs w:val="20"/>
                <w:lang w:val="fr-FR"/>
              </w:rPr>
            </w:pPr>
          </w:p>
        </w:tc>
        <w:tc>
          <w:tcPr>
            <w:tcW w:w="931" w:type="dxa"/>
            <w:vAlign w:val="center"/>
          </w:tcPr>
          <w:p w14:paraId="55D8F0E8" w14:textId="77777777" w:rsidR="000152C6" w:rsidRPr="000147E9" w:rsidRDefault="000152C6" w:rsidP="00C73F91">
            <w:pPr>
              <w:jc w:val="center"/>
              <w:rPr>
                <w:szCs w:val="20"/>
              </w:rPr>
            </w:pPr>
            <w:r w:rsidRPr="000147E9">
              <w:rPr>
                <w:szCs w:val="20"/>
              </w:rPr>
              <w:t>BIB 238 p. 189</w:t>
            </w:r>
          </w:p>
        </w:tc>
      </w:tr>
      <w:tr w:rsidR="000152C6" w:rsidRPr="000147E9" w14:paraId="1BA59079" w14:textId="77777777" w:rsidTr="00C73F91">
        <w:tc>
          <w:tcPr>
            <w:tcW w:w="779" w:type="dxa"/>
            <w:vAlign w:val="center"/>
          </w:tcPr>
          <w:p w14:paraId="2D7E8B20" w14:textId="77777777" w:rsidR="000152C6" w:rsidRPr="000147E9" w:rsidRDefault="000152C6" w:rsidP="00C73F91">
            <w:pPr>
              <w:jc w:val="center"/>
              <w:rPr>
                <w:szCs w:val="20"/>
              </w:rPr>
            </w:pPr>
            <w:r w:rsidRPr="000147E9">
              <w:rPr>
                <w:szCs w:val="20"/>
              </w:rPr>
              <w:t>I</w:t>
            </w:r>
          </w:p>
        </w:tc>
        <w:tc>
          <w:tcPr>
            <w:tcW w:w="1139" w:type="dxa"/>
            <w:vAlign w:val="center"/>
          </w:tcPr>
          <w:p w14:paraId="6AAC10AE" w14:textId="77777777" w:rsidR="000152C6" w:rsidRPr="000147E9" w:rsidRDefault="000152C6" w:rsidP="00C73F91">
            <w:pPr>
              <w:jc w:val="center"/>
              <w:rPr>
                <w:szCs w:val="20"/>
              </w:rPr>
            </w:pPr>
          </w:p>
        </w:tc>
        <w:tc>
          <w:tcPr>
            <w:tcW w:w="876" w:type="dxa"/>
            <w:vAlign w:val="center"/>
          </w:tcPr>
          <w:p w14:paraId="6608DD0B" w14:textId="77777777" w:rsidR="000152C6" w:rsidRPr="000147E9" w:rsidRDefault="000152C6" w:rsidP="00C73F91">
            <w:pPr>
              <w:jc w:val="center"/>
              <w:rPr>
                <w:szCs w:val="20"/>
              </w:rPr>
            </w:pPr>
          </w:p>
        </w:tc>
        <w:tc>
          <w:tcPr>
            <w:tcW w:w="1264" w:type="dxa"/>
            <w:vAlign w:val="center"/>
          </w:tcPr>
          <w:p w14:paraId="7D14D62B" w14:textId="77777777" w:rsidR="000152C6" w:rsidRPr="000147E9" w:rsidRDefault="000152C6" w:rsidP="00C73F91">
            <w:pPr>
              <w:jc w:val="center"/>
              <w:rPr>
                <w:szCs w:val="20"/>
                <w:lang w:val="fr-FR"/>
              </w:rPr>
            </w:pPr>
            <w:r w:rsidRPr="000147E9">
              <w:rPr>
                <w:szCs w:val="20"/>
                <w:lang w:val="fr-FR"/>
              </w:rPr>
              <w:t>argile noire à macro-restes</w:t>
            </w:r>
          </w:p>
        </w:tc>
        <w:tc>
          <w:tcPr>
            <w:tcW w:w="2013" w:type="dxa"/>
            <w:vAlign w:val="center"/>
          </w:tcPr>
          <w:p w14:paraId="23693465" w14:textId="77777777" w:rsidR="000152C6" w:rsidRPr="000147E9" w:rsidRDefault="000152C6" w:rsidP="00C73F91">
            <w:pPr>
              <w:jc w:val="center"/>
              <w:rPr>
                <w:szCs w:val="20"/>
              </w:rPr>
            </w:pPr>
            <w:r w:rsidRPr="000147E9">
              <w:rPr>
                <w:szCs w:val="20"/>
              </w:rPr>
              <w:t>reprises des taxons arboréens</w:t>
            </w:r>
          </w:p>
        </w:tc>
        <w:tc>
          <w:tcPr>
            <w:tcW w:w="2033" w:type="dxa"/>
            <w:vAlign w:val="center"/>
          </w:tcPr>
          <w:p w14:paraId="160BDB70" w14:textId="77777777" w:rsidR="000152C6" w:rsidRPr="000147E9" w:rsidRDefault="000152C6" w:rsidP="00C73F91">
            <w:pPr>
              <w:jc w:val="center"/>
              <w:rPr>
                <w:szCs w:val="20"/>
              </w:rPr>
            </w:pPr>
          </w:p>
        </w:tc>
        <w:tc>
          <w:tcPr>
            <w:tcW w:w="783" w:type="dxa"/>
            <w:vAlign w:val="center"/>
          </w:tcPr>
          <w:p w14:paraId="5FEE1BDF" w14:textId="77777777" w:rsidR="000152C6" w:rsidRPr="000147E9" w:rsidRDefault="000152C6" w:rsidP="00C73F91">
            <w:pPr>
              <w:jc w:val="center"/>
              <w:rPr>
                <w:szCs w:val="20"/>
              </w:rPr>
            </w:pPr>
          </w:p>
        </w:tc>
        <w:tc>
          <w:tcPr>
            <w:tcW w:w="931" w:type="dxa"/>
            <w:vAlign w:val="center"/>
          </w:tcPr>
          <w:p w14:paraId="4CB01F17" w14:textId="77777777" w:rsidR="000152C6" w:rsidRPr="000147E9" w:rsidRDefault="000152C6" w:rsidP="00C73F91">
            <w:pPr>
              <w:jc w:val="center"/>
              <w:rPr>
                <w:szCs w:val="20"/>
              </w:rPr>
            </w:pPr>
          </w:p>
        </w:tc>
      </w:tr>
      <w:tr w:rsidR="000152C6" w:rsidRPr="000147E9" w14:paraId="0E85D461" w14:textId="77777777" w:rsidTr="00C73F91">
        <w:tc>
          <w:tcPr>
            <w:tcW w:w="779" w:type="dxa"/>
            <w:vAlign w:val="center"/>
          </w:tcPr>
          <w:p w14:paraId="39A420A3" w14:textId="77777777" w:rsidR="000152C6" w:rsidRPr="000147E9" w:rsidRDefault="000152C6" w:rsidP="00C73F91">
            <w:pPr>
              <w:jc w:val="center"/>
              <w:rPr>
                <w:szCs w:val="20"/>
              </w:rPr>
            </w:pPr>
            <w:r w:rsidRPr="000147E9">
              <w:rPr>
                <w:szCs w:val="20"/>
              </w:rPr>
              <w:t>H</w:t>
            </w:r>
          </w:p>
        </w:tc>
        <w:tc>
          <w:tcPr>
            <w:tcW w:w="1139" w:type="dxa"/>
            <w:vAlign w:val="center"/>
          </w:tcPr>
          <w:p w14:paraId="6884ED45" w14:textId="77777777" w:rsidR="000152C6" w:rsidRPr="000147E9" w:rsidRDefault="000152C6" w:rsidP="00C73F91">
            <w:pPr>
              <w:jc w:val="center"/>
              <w:rPr>
                <w:szCs w:val="20"/>
              </w:rPr>
            </w:pPr>
            <w:r w:rsidRPr="000147E9">
              <w:rPr>
                <w:szCs w:val="20"/>
              </w:rPr>
              <w:t>milieu du Subboréal</w:t>
            </w:r>
          </w:p>
        </w:tc>
        <w:tc>
          <w:tcPr>
            <w:tcW w:w="876" w:type="dxa"/>
            <w:vAlign w:val="center"/>
          </w:tcPr>
          <w:p w14:paraId="4E8F6B06" w14:textId="77777777" w:rsidR="000152C6" w:rsidRPr="000147E9" w:rsidRDefault="000152C6" w:rsidP="00C73F91">
            <w:pPr>
              <w:jc w:val="center"/>
              <w:rPr>
                <w:szCs w:val="20"/>
              </w:rPr>
            </w:pPr>
            <w:smartTag w:uri="urn:schemas-microsoft-com:office:smarttags" w:element="metricconverter">
              <w:smartTagPr>
                <w:attr w:name="ProductID" w:val="1,67 m"/>
              </w:smartTagPr>
              <w:r w:rsidRPr="000147E9">
                <w:rPr>
                  <w:szCs w:val="20"/>
                </w:rPr>
                <w:t>1,67 m</w:t>
              </w:r>
            </w:smartTag>
            <w:r w:rsidRPr="000147E9">
              <w:rPr>
                <w:szCs w:val="20"/>
              </w:rPr>
              <w:t xml:space="preserve"> et 1,47m</w:t>
            </w:r>
          </w:p>
        </w:tc>
        <w:tc>
          <w:tcPr>
            <w:tcW w:w="1264" w:type="dxa"/>
            <w:vAlign w:val="center"/>
          </w:tcPr>
          <w:p w14:paraId="6F09A1CA" w14:textId="77777777" w:rsidR="000152C6" w:rsidRPr="000147E9" w:rsidRDefault="000152C6" w:rsidP="00C73F91">
            <w:pPr>
              <w:jc w:val="center"/>
              <w:rPr>
                <w:szCs w:val="20"/>
                <w:lang w:val="fr-FR"/>
              </w:rPr>
            </w:pPr>
            <w:r w:rsidRPr="000147E9">
              <w:rPr>
                <w:szCs w:val="20"/>
                <w:lang w:val="fr-FR"/>
              </w:rPr>
              <w:t>argile noire à macro-restes</w:t>
            </w:r>
          </w:p>
        </w:tc>
        <w:tc>
          <w:tcPr>
            <w:tcW w:w="2013" w:type="dxa"/>
            <w:vAlign w:val="center"/>
          </w:tcPr>
          <w:p w14:paraId="5F90AFB4" w14:textId="77777777" w:rsidR="000152C6" w:rsidRPr="000147E9" w:rsidRDefault="000152C6" w:rsidP="00C73F91">
            <w:pPr>
              <w:jc w:val="center"/>
              <w:rPr>
                <w:szCs w:val="20"/>
              </w:rPr>
            </w:pPr>
            <w:r w:rsidRPr="000147E9">
              <w:rPr>
                <w:szCs w:val="20"/>
                <w:lang w:val="fr-FR"/>
              </w:rPr>
              <w:t xml:space="preserve">chute conjointe des pollens d’arbre (éclaircissement de la forêt) et développement </w:t>
            </w:r>
            <w:r w:rsidRPr="000147E9">
              <w:rPr>
                <w:szCs w:val="20"/>
                <w:lang w:val="fr-FR"/>
              </w:rPr>
              <w:lastRenderedPageBreak/>
              <w:t>des espèces herbeuses (</w:t>
            </w:r>
            <w:r w:rsidRPr="000147E9">
              <w:rPr>
                <w:i/>
                <w:szCs w:val="20"/>
                <w:lang w:val="fr-FR"/>
              </w:rPr>
              <w:t>Poaceae</w:t>
            </w:r>
            <w:r w:rsidRPr="000147E9">
              <w:rPr>
                <w:szCs w:val="20"/>
                <w:lang w:val="fr-FR"/>
              </w:rPr>
              <w:t xml:space="preserve">, </w:t>
            </w:r>
            <w:r w:rsidRPr="000147E9">
              <w:rPr>
                <w:i/>
                <w:szCs w:val="20"/>
                <w:lang w:val="fr-FR"/>
              </w:rPr>
              <w:t>Chenopodiaceae</w:t>
            </w:r>
            <w:r w:rsidRPr="000147E9">
              <w:rPr>
                <w:szCs w:val="20"/>
                <w:lang w:val="fr-FR"/>
              </w:rPr>
              <w:t xml:space="preserve">, </w:t>
            </w:r>
            <w:r w:rsidRPr="000147E9">
              <w:rPr>
                <w:i/>
                <w:szCs w:val="20"/>
                <w:lang w:val="fr-FR"/>
              </w:rPr>
              <w:t>Caryophyllaceae</w:t>
            </w:r>
            <w:r w:rsidRPr="000147E9">
              <w:rPr>
                <w:szCs w:val="20"/>
                <w:lang w:val="fr-FR"/>
              </w:rPr>
              <w:t xml:space="preserve">, </w:t>
            </w:r>
            <w:r w:rsidRPr="000147E9">
              <w:rPr>
                <w:i/>
                <w:szCs w:val="20"/>
                <w:lang w:val="fr-FR"/>
              </w:rPr>
              <w:t>Helianthenum</w:t>
            </w:r>
            <w:r w:rsidRPr="000147E9">
              <w:rPr>
                <w:szCs w:val="20"/>
                <w:lang w:val="fr-FR"/>
              </w:rPr>
              <w:t xml:space="preserve">, </w:t>
            </w:r>
            <w:r w:rsidRPr="000147E9">
              <w:rPr>
                <w:i/>
                <w:szCs w:val="20"/>
                <w:lang w:val="fr-FR"/>
              </w:rPr>
              <w:t>Rumex</w:t>
            </w:r>
            <w:r w:rsidRPr="000147E9">
              <w:rPr>
                <w:szCs w:val="20"/>
                <w:lang w:val="fr-FR"/>
              </w:rPr>
              <w:t xml:space="preserve">, </w:t>
            </w:r>
            <w:r w:rsidRPr="000147E9">
              <w:rPr>
                <w:i/>
                <w:szCs w:val="20"/>
                <w:lang w:val="fr-FR"/>
              </w:rPr>
              <w:t>Rosaceae</w:t>
            </w:r>
            <w:r w:rsidRPr="000147E9">
              <w:rPr>
                <w:szCs w:val="20"/>
                <w:lang w:val="fr-FR"/>
              </w:rPr>
              <w:t xml:space="preserve">). </w:t>
            </w:r>
            <w:r w:rsidRPr="000147E9">
              <w:rPr>
                <w:i/>
                <w:szCs w:val="20"/>
              </w:rPr>
              <w:t>Caprinus betulus</w:t>
            </w:r>
            <w:r w:rsidRPr="000147E9">
              <w:rPr>
                <w:szCs w:val="20"/>
              </w:rPr>
              <w:t xml:space="preserve"> et </w:t>
            </w:r>
            <w:r w:rsidRPr="000147E9">
              <w:rPr>
                <w:i/>
                <w:szCs w:val="20"/>
              </w:rPr>
              <w:t>Caprinus orientalis</w:t>
            </w:r>
            <w:r w:rsidRPr="000147E9">
              <w:rPr>
                <w:szCs w:val="20"/>
              </w:rPr>
              <w:t xml:space="preserve"> sont également présents</w:t>
            </w:r>
          </w:p>
        </w:tc>
        <w:tc>
          <w:tcPr>
            <w:tcW w:w="2033" w:type="dxa"/>
            <w:vAlign w:val="center"/>
          </w:tcPr>
          <w:p w14:paraId="4CB166D4" w14:textId="77777777" w:rsidR="000152C6" w:rsidRPr="000147E9" w:rsidRDefault="000152C6" w:rsidP="00C73F91">
            <w:pPr>
              <w:jc w:val="center"/>
              <w:rPr>
                <w:szCs w:val="20"/>
                <w:lang w:val="fr-FR"/>
              </w:rPr>
            </w:pPr>
            <w:r w:rsidRPr="000147E9">
              <w:rPr>
                <w:szCs w:val="20"/>
                <w:lang w:val="fr-FR"/>
              </w:rPr>
              <w:lastRenderedPageBreak/>
              <w:t xml:space="preserve">Les taux élevés de Chenopodiaceae (10%) indique probablement l’instalation </w:t>
            </w:r>
            <w:r w:rsidRPr="000147E9">
              <w:rPr>
                <w:szCs w:val="20"/>
                <w:lang w:val="fr-FR"/>
              </w:rPr>
              <w:lastRenderedPageBreak/>
              <w:t>d’une bergerie ou une zone de parcage à proximité du lac</w:t>
            </w:r>
          </w:p>
        </w:tc>
        <w:tc>
          <w:tcPr>
            <w:tcW w:w="783" w:type="dxa"/>
            <w:vAlign w:val="center"/>
          </w:tcPr>
          <w:p w14:paraId="4CC2B612" w14:textId="77777777" w:rsidR="000152C6" w:rsidRPr="000147E9" w:rsidRDefault="000152C6" w:rsidP="00C73F91">
            <w:pPr>
              <w:jc w:val="center"/>
              <w:rPr>
                <w:szCs w:val="20"/>
                <w:lang w:val="fr-FR"/>
              </w:rPr>
            </w:pPr>
          </w:p>
        </w:tc>
        <w:tc>
          <w:tcPr>
            <w:tcW w:w="931" w:type="dxa"/>
            <w:vAlign w:val="center"/>
          </w:tcPr>
          <w:p w14:paraId="64CFAF52" w14:textId="77777777" w:rsidR="000152C6" w:rsidRPr="000147E9" w:rsidRDefault="000152C6" w:rsidP="00C73F91">
            <w:pPr>
              <w:jc w:val="center"/>
              <w:rPr>
                <w:szCs w:val="20"/>
              </w:rPr>
            </w:pPr>
            <w:r w:rsidRPr="000147E9">
              <w:rPr>
                <w:szCs w:val="20"/>
              </w:rPr>
              <w:t>BIB 238 p. 143,144</w:t>
            </w:r>
          </w:p>
        </w:tc>
      </w:tr>
      <w:tr w:rsidR="000152C6" w:rsidRPr="00FE706B" w14:paraId="705F3206" w14:textId="77777777" w:rsidTr="00C73F91">
        <w:tc>
          <w:tcPr>
            <w:tcW w:w="779" w:type="dxa"/>
            <w:vAlign w:val="center"/>
          </w:tcPr>
          <w:p w14:paraId="3F313CD1" w14:textId="77777777" w:rsidR="000152C6" w:rsidRPr="000147E9" w:rsidRDefault="000152C6" w:rsidP="00C73F91">
            <w:pPr>
              <w:jc w:val="center"/>
              <w:rPr>
                <w:szCs w:val="20"/>
              </w:rPr>
            </w:pPr>
            <w:r w:rsidRPr="000147E9">
              <w:rPr>
                <w:szCs w:val="20"/>
              </w:rPr>
              <w:t>G</w:t>
            </w:r>
          </w:p>
        </w:tc>
        <w:tc>
          <w:tcPr>
            <w:tcW w:w="1139" w:type="dxa"/>
            <w:vAlign w:val="center"/>
          </w:tcPr>
          <w:p w14:paraId="5EF704E0" w14:textId="2E03592F" w:rsidR="000152C6" w:rsidRPr="000147E9" w:rsidRDefault="000152C6" w:rsidP="00C73F91">
            <w:pPr>
              <w:jc w:val="center"/>
              <w:rPr>
                <w:szCs w:val="20"/>
              </w:rPr>
            </w:pPr>
            <w:r w:rsidRPr="000147E9">
              <w:rPr>
                <w:szCs w:val="20"/>
              </w:rPr>
              <w:t xml:space="preserve">début </w:t>
            </w:r>
            <w:hyperlink r:id="rId13934" w:anchor="Text_Subboreal" w:history="1">
              <w:r w:rsidRPr="000147E9">
                <w:rPr>
                  <w:rStyle w:val="Hyperlink"/>
                  <w:szCs w:val="20"/>
                </w:rPr>
                <w:t>Subboréal</w:t>
              </w:r>
            </w:hyperlink>
          </w:p>
        </w:tc>
        <w:tc>
          <w:tcPr>
            <w:tcW w:w="876" w:type="dxa"/>
            <w:vAlign w:val="center"/>
          </w:tcPr>
          <w:p w14:paraId="4582F53E" w14:textId="77777777" w:rsidR="000152C6" w:rsidRPr="000147E9" w:rsidRDefault="000152C6" w:rsidP="00C73F91">
            <w:pPr>
              <w:jc w:val="center"/>
              <w:rPr>
                <w:szCs w:val="20"/>
              </w:rPr>
            </w:pPr>
            <w:smartTag w:uri="urn:schemas-microsoft-com:office:smarttags" w:element="metricconverter">
              <w:smartTagPr>
                <w:attr w:name="ProductID" w:val="1,76 m"/>
              </w:smartTagPr>
              <w:r w:rsidRPr="000147E9">
                <w:rPr>
                  <w:szCs w:val="20"/>
                </w:rPr>
                <w:t>1,76 m</w:t>
              </w:r>
            </w:smartTag>
            <w:r w:rsidRPr="000147E9">
              <w:rPr>
                <w:szCs w:val="20"/>
              </w:rPr>
              <w:t xml:space="preserve"> et 1,67m</w:t>
            </w:r>
          </w:p>
        </w:tc>
        <w:tc>
          <w:tcPr>
            <w:tcW w:w="1264" w:type="dxa"/>
            <w:vAlign w:val="center"/>
          </w:tcPr>
          <w:p w14:paraId="4C072CA1" w14:textId="77777777" w:rsidR="000152C6" w:rsidRPr="000147E9" w:rsidRDefault="000152C6" w:rsidP="00C73F91">
            <w:pPr>
              <w:jc w:val="center"/>
              <w:rPr>
                <w:szCs w:val="20"/>
                <w:lang w:val="fr-FR"/>
              </w:rPr>
            </w:pPr>
            <w:r w:rsidRPr="000147E9">
              <w:rPr>
                <w:szCs w:val="20"/>
                <w:lang w:val="fr-FR"/>
              </w:rPr>
              <w:t>argile noire à macro-restes</w:t>
            </w:r>
          </w:p>
        </w:tc>
        <w:tc>
          <w:tcPr>
            <w:tcW w:w="2013" w:type="dxa"/>
            <w:vAlign w:val="center"/>
          </w:tcPr>
          <w:p w14:paraId="4A4805E9" w14:textId="25A04245" w:rsidR="000152C6" w:rsidRPr="000147E9" w:rsidRDefault="000152C6" w:rsidP="00C73F91">
            <w:pPr>
              <w:jc w:val="center"/>
              <w:rPr>
                <w:szCs w:val="20"/>
                <w:lang w:val="fr-FR"/>
              </w:rPr>
            </w:pPr>
            <w:r w:rsidRPr="000147E9">
              <w:rPr>
                <w:szCs w:val="20"/>
                <w:lang w:val="fr-FR"/>
              </w:rPr>
              <w:t xml:space="preserve">accroissement de </w:t>
            </w:r>
            <w:hyperlink r:id="rId13935" w:anchor="Eco_Quercus" w:history="1">
              <w:r w:rsidRPr="000147E9">
                <w:rPr>
                  <w:rStyle w:val="Hyperlink"/>
                  <w:i/>
                  <w:szCs w:val="20"/>
                  <w:lang w:val="fr-FR"/>
                </w:rPr>
                <w:t>Quercus ilex</w:t>
              </w:r>
            </w:hyperlink>
            <w:r w:rsidRPr="000147E9">
              <w:rPr>
                <w:szCs w:val="20"/>
                <w:lang w:val="fr-FR"/>
              </w:rPr>
              <w:t xml:space="preserve">, Picea et de </w:t>
            </w:r>
            <w:hyperlink r:id="rId13936" w:anchor="Eco_Fagus" w:history="1">
              <w:r w:rsidRPr="000147E9">
                <w:rPr>
                  <w:rStyle w:val="Hyperlink"/>
                  <w:i/>
                  <w:szCs w:val="20"/>
                  <w:lang w:val="fr-FR"/>
                </w:rPr>
                <w:t>Fagus</w:t>
              </w:r>
            </w:hyperlink>
            <w:r w:rsidRPr="000147E9">
              <w:rPr>
                <w:szCs w:val="20"/>
                <w:lang w:val="fr-FR"/>
              </w:rPr>
              <w:t xml:space="preserve"> pour les arbres et de </w:t>
            </w:r>
            <w:hyperlink r:id="rId13937" w:anchor="Eco_Rumex" w:history="1">
              <w:r w:rsidRPr="000147E9">
                <w:rPr>
                  <w:rStyle w:val="Hyperlink"/>
                  <w:i/>
                  <w:szCs w:val="20"/>
                  <w:lang w:val="fr-FR"/>
                </w:rPr>
                <w:t>Rumex</w:t>
              </w:r>
            </w:hyperlink>
            <w:r w:rsidRPr="000147E9">
              <w:rPr>
                <w:szCs w:val="20"/>
                <w:lang w:val="fr-FR"/>
              </w:rPr>
              <w:t xml:space="preserve"> pour les herbes</w:t>
            </w:r>
          </w:p>
        </w:tc>
        <w:tc>
          <w:tcPr>
            <w:tcW w:w="2033" w:type="dxa"/>
            <w:vAlign w:val="center"/>
          </w:tcPr>
          <w:p w14:paraId="4817AB4A" w14:textId="04DAAF5F" w:rsidR="000152C6" w:rsidRPr="000147E9" w:rsidRDefault="000152C6" w:rsidP="00C73F91">
            <w:pPr>
              <w:jc w:val="center"/>
              <w:rPr>
                <w:szCs w:val="20"/>
                <w:lang w:val="fr-FR"/>
              </w:rPr>
            </w:pPr>
            <w:r w:rsidRPr="000147E9">
              <w:rPr>
                <w:szCs w:val="20"/>
                <w:lang w:val="fr-FR"/>
              </w:rPr>
              <w:t xml:space="preserve">Une action anthropozoogène est sans doute responsable de l’acroissement des NAP, notamment pour </w:t>
            </w:r>
            <w:r w:rsidRPr="000147E9">
              <w:rPr>
                <w:szCs w:val="20"/>
                <w:lang w:val="fr-FR"/>
              </w:rPr>
              <w:tab/>
              <w:t xml:space="preserve">les </w:t>
            </w:r>
            <w:r w:rsidRPr="000147E9">
              <w:rPr>
                <w:i/>
                <w:szCs w:val="20"/>
                <w:lang w:val="fr-FR"/>
              </w:rPr>
              <w:t>Chenopodiaceae</w:t>
            </w:r>
            <w:r w:rsidRPr="000147E9">
              <w:rPr>
                <w:szCs w:val="20"/>
                <w:lang w:val="fr-FR"/>
              </w:rPr>
              <w:t xml:space="preserve">, les </w:t>
            </w:r>
            <w:hyperlink r:id="rId13938" w:anchor="Eco_Poaceae" w:history="1">
              <w:r w:rsidRPr="000147E9">
                <w:rPr>
                  <w:rStyle w:val="Hyperlink"/>
                  <w:i/>
                  <w:szCs w:val="20"/>
                  <w:lang w:val="fr-FR"/>
                </w:rPr>
                <w:t>Poaceae</w:t>
              </w:r>
            </w:hyperlink>
            <w:r w:rsidRPr="000147E9">
              <w:rPr>
                <w:szCs w:val="20"/>
                <w:lang w:val="fr-FR"/>
              </w:rPr>
              <w:t xml:space="preserve">, les </w:t>
            </w:r>
            <w:r w:rsidRPr="000147E9">
              <w:rPr>
                <w:i/>
                <w:szCs w:val="20"/>
                <w:lang w:val="fr-FR"/>
              </w:rPr>
              <w:t>Caryphyllaceae</w:t>
            </w:r>
            <w:r w:rsidRPr="000147E9">
              <w:rPr>
                <w:szCs w:val="20"/>
                <w:lang w:val="fr-FR"/>
              </w:rPr>
              <w:t xml:space="preserve"> et Helianthemum au moment même où la forêt se dégrade partiellement</w:t>
            </w:r>
          </w:p>
        </w:tc>
        <w:tc>
          <w:tcPr>
            <w:tcW w:w="783" w:type="dxa"/>
            <w:vAlign w:val="center"/>
          </w:tcPr>
          <w:p w14:paraId="4F130216" w14:textId="77777777" w:rsidR="000152C6" w:rsidRPr="000147E9" w:rsidRDefault="000152C6" w:rsidP="00C73F91">
            <w:pPr>
              <w:jc w:val="center"/>
              <w:rPr>
                <w:szCs w:val="20"/>
              </w:rPr>
            </w:pPr>
            <w:r w:rsidRPr="000147E9">
              <w:rPr>
                <w:szCs w:val="20"/>
              </w:rPr>
              <w:t>4700 ± 60 BP (Gif 10371) 3635-3366, 2 s, OxCal</w:t>
            </w:r>
          </w:p>
        </w:tc>
        <w:tc>
          <w:tcPr>
            <w:tcW w:w="931" w:type="dxa"/>
            <w:vAlign w:val="center"/>
          </w:tcPr>
          <w:p w14:paraId="2743D56B" w14:textId="77777777" w:rsidR="000152C6" w:rsidRPr="000147E9" w:rsidRDefault="000152C6" w:rsidP="00C73F91">
            <w:pPr>
              <w:jc w:val="center"/>
              <w:rPr>
                <w:szCs w:val="20"/>
                <w:lang w:val="fr-FR"/>
              </w:rPr>
            </w:pPr>
            <w:r w:rsidRPr="000147E9">
              <w:rPr>
                <w:szCs w:val="20"/>
                <w:lang w:val="fr-FR"/>
              </w:rPr>
              <w:t>BIB 238 p. 142  et BIB 238 p. 199</w:t>
            </w:r>
          </w:p>
        </w:tc>
      </w:tr>
      <w:tr w:rsidR="000152C6" w:rsidRPr="00FE706B" w14:paraId="5BA74E31" w14:textId="77777777" w:rsidTr="00C73F91">
        <w:tc>
          <w:tcPr>
            <w:tcW w:w="779" w:type="dxa"/>
            <w:vAlign w:val="center"/>
          </w:tcPr>
          <w:p w14:paraId="0F0F0D50" w14:textId="77777777" w:rsidR="000152C6" w:rsidRPr="000147E9" w:rsidRDefault="000152C6" w:rsidP="00C73F91">
            <w:pPr>
              <w:jc w:val="center"/>
              <w:rPr>
                <w:szCs w:val="20"/>
              </w:rPr>
            </w:pPr>
            <w:r w:rsidRPr="000147E9">
              <w:rPr>
                <w:szCs w:val="20"/>
              </w:rPr>
              <w:t>F</w:t>
            </w:r>
          </w:p>
        </w:tc>
        <w:tc>
          <w:tcPr>
            <w:tcW w:w="1139" w:type="dxa"/>
            <w:vAlign w:val="center"/>
          </w:tcPr>
          <w:p w14:paraId="4F7E76BA" w14:textId="77777777" w:rsidR="000152C6" w:rsidRPr="000147E9" w:rsidRDefault="000152C6" w:rsidP="00C73F91">
            <w:pPr>
              <w:jc w:val="center"/>
              <w:rPr>
                <w:szCs w:val="20"/>
              </w:rPr>
            </w:pPr>
          </w:p>
        </w:tc>
        <w:tc>
          <w:tcPr>
            <w:tcW w:w="876" w:type="dxa"/>
            <w:vAlign w:val="center"/>
          </w:tcPr>
          <w:p w14:paraId="419D8E0B" w14:textId="77777777" w:rsidR="000152C6" w:rsidRPr="000147E9" w:rsidRDefault="000152C6" w:rsidP="00C73F91">
            <w:pPr>
              <w:jc w:val="center"/>
              <w:rPr>
                <w:szCs w:val="20"/>
              </w:rPr>
            </w:pPr>
          </w:p>
        </w:tc>
        <w:tc>
          <w:tcPr>
            <w:tcW w:w="1264" w:type="dxa"/>
            <w:vAlign w:val="center"/>
          </w:tcPr>
          <w:p w14:paraId="545F18FB" w14:textId="77777777" w:rsidR="000152C6" w:rsidRPr="000147E9" w:rsidRDefault="000152C6" w:rsidP="00C73F91">
            <w:pPr>
              <w:jc w:val="center"/>
              <w:rPr>
                <w:szCs w:val="20"/>
                <w:lang w:val="fr-FR"/>
              </w:rPr>
            </w:pPr>
            <w:r w:rsidRPr="000147E9">
              <w:rPr>
                <w:szCs w:val="20"/>
                <w:lang w:val="fr-FR"/>
              </w:rPr>
              <w:t>argile noire à macro-restes</w:t>
            </w:r>
          </w:p>
        </w:tc>
        <w:tc>
          <w:tcPr>
            <w:tcW w:w="2013" w:type="dxa"/>
            <w:vAlign w:val="center"/>
          </w:tcPr>
          <w:p w14:paraId="5F4E3EFB" w14:textId="77777777" w:rsidR="000152C6" w:rsidRPr="000147E9" w:rsidRDefault="000152C6" w:rsidP="00C73F91">
            <w:pPr>
              <w:jc w:val="center"/>
              <w:rPr>
                <w:szCs w:val="20"/>
                <w:lang w:val="fr-FR"/>
              </w:rPr>
            </w:pPr>
          </w:p>
        </w:tc>
        <w:tc>
          <w:tcPr>
            <w:tcW w:w="2033" w:type="dxa"/>
            <w:vAlign w:val="center"/>
          </w:tcPr>
          <w:p w14:paraId="57D30F4E" w14:textId="77777777" w:rsidR="000152C6" w:rsidRPr="000147E9" w:rsidRDefault="000152C6" w:rsidP="00C73F91">
            <w:pPr>
              <w:jc w:val="center"/>
              <w:rPr>
                <w:szCs w:val="20"/>
                <w:lang w:val="fr-FR"/>
              </w:rPr>
            </w:pPr>
          </w:p>
        </w:tc>
        <w:tc>
          <w:tcPr>
            <w:tcW w:w="783" w:type="dxa"/>
            <w:vAlign w:val="center"/>
          </w:tcPr>
          <w:p w14:paraId="56FF014C" w14:textId="77777777" w:rsidR="000152C6" w:rsidRPr="000147E9" w:rsidRDefault="000152C6" w:rsidP="00C73F91">
            <w:pPr>
              <w:jc w:val="center"/>
              <w:rPr>
                <w:szCs w:val="20"/>
                <w:lang w:val="fr-FR"/>
              </w:rPr>
            </w:pPr>
          </w:p>
        </w:tc>
        <w:tc>
          <w:tcPr>
            <w:tcW w:w="931" w:type="dxa"/>
            <w:vAlign w:val="center"/>
          </w:tcPr>
          <w:p w14:paraId="0FE191E9" w14:textId="77777777" w:rsidR="000152C6" w:rsidRPr="000147E9" w:rsidRDefault="000152C6" w:rsidP="00C73F91">
            <w:pPr>
              <w:jc w:val="center"/>
              <w:rPr>
                <w:szCs w:val="20"/>
                <w:lang w:val="fr-FR"/>
              </w:rPr>
            </w:pPr>
          </w:p>
        </w:tc>
      </w:tr>
      <w:tr w:rsidR="000152C6" w:rsidRPr="000147E9" w14:paraId="7A340A2C" w14:textId="77777777" w:rsidTr="00C73F91">
        <w:tc>
          <w:tcPr>
            <w:tcW w:w="779" w:type="dxa"/>
            <w:vAlign w:val="center"/>
          </w:tcPr>
          <w:p w14:paraId="3C6F90A2" w14:textId="77777777" w:rsidR="000152C6" w:rsidRPr="000147E9" w:rsidRDefault="000152C6" w:rsidP="00C73F91">
            <w:pPr>
              <w:jc w:val="center"/>
              <w:rPr>
                <w:szCs w:val="20"/>
              </w:rPr>
            </w:pPr>
            <w:r w:rsidRPr="000147E9">
              <w:rPr>
                <w:szCs w:val="20"/>
              </w:rPr>
              <w:t>E</w:t>
            </w:r>
          </w:p>
        </w:tc>
        <w:tc>
          <w:tcPr>
            <w:tcW w:w="1139" w:type="dxa"/>
            <w:vAlign w:val="center"/>
          </w:tcPr>
          <w:p w14:paraId="1F0C60BC" w14:textId="77777777" w:rsidR="000152C6" w:rsidRPr="000147E9" w:rsidRDefault="000152C6" w:rsidP="00C73F91">
            <w:pPr>
              <w:jc w:val="center"/>
              <w:rPr>
                <w:szCs w:val="20"/>
              </w:rPr>
            </w:pPr>
            <w:r w:rsidRPr="000147E9">
              <w:rPr>
                <w:szCs w:val="20"/>
              </w:rPr>
              <w:t>début Atlantique</w:t>
            </w:r>
          </w:p>
        </w:tc>
        <w:tc>
          <w:tcPr>
            <w:tcW w:w="876" w:type="dxa"/>
            <w:vAlign w:val="center"/>
          </w:tcPr>
          <w:p w14:paraId="38E7C385" w14:textId="77777777" w:rsidR="000152C6" w:rsidRPr="000147E9" w:rsidRDefault="000152C6" w:rsidP="00C73F91">
            <w:pPr>
              <w:jc w:val="center"/>
              <w:rPr>
                <w:szCs w:val="20"/>
              </w:rPr>
            </w:pPr>
            <w:smartTag w:uri="urn:schemas-microsoft-com:office:smarttags" w:element="metricconverter">
              <w:smartTagPr>
                <w:attr w:name="ProductID" w:val="2,19 m"/>
              </w:smartTagPr>
              <w:r w:rsidRPr="000147E9">
                <w:rPr>
                  <w:szCs w:val="20"/>
                </w:rPr>
                <w:t>2,19 m</w:t>
              </w:r>
            </w:smartTag>
            <w:r w:rsidRPr="000147E9">
              <w:rPr>
                <w:szCs w:val="20"/>
              </w:rPr>
              <w:t xml:space="preserve"> à </w:t>
            </w:r>
            <w:smartTag w:uri="urn:schemas-microsoft-com:office:smarttags" w:element="metricconverter">
              <w:smartTagPr>
                <w:attr w:name="ProductID" w:val="1,94 m"/>
              </w:smartTagPr>
              <w:r w:rsidRPr="000147E9">
                <w:rPr>
                  <w:szCs w:val="20"/>
                </w:rPr>
                <w:t>1,94 m</w:t>
              </w:r>
            </w:smartTag>
          </w:p>
        </w:tc>
        <w:tc>
          <w:tcPr>
            <w:tcW w:w="1264" w:type="dxa"/>
            <w:vAlign w:val="center"/>
          </w:tcPr>
          <w:p w14:paraId="2E449A23" w14:textId="77777777" w:rsidR="000152C6" w:rsidRPr="000147E9" w:rsidRDefault="000152C6" w:rsidP="00C73F91">
            <w:pPr>
              <w:jc w:val="center"/>
              <w:rPr>
                <w:szCs w:val="20"/>
              </w:rPr>
            </w:pPr>
            <w:r w:rsidRPr="000147E9">
              <w:rPr>
                <w:szCs w:val="20"/>
              </w:rPr>
              <w:t>argile grise</w:t>
            </w:r>
          </w:p>
        </w:tc>
        <w:tc>
          <w:tcPr>
            <w:tcW w:w="2013" w:type="dxa"/>
            <w:vAlign w:val="center"/>
          </w:tcPr>
          <w:p w14:paraId="18D9FBDF" w14:textId="31B8641C" w:rsidR="000152C6" w:rsidRPr="0049128B" w:rsidRDefault="000152C6" w:rsidP="00C73F91">
            <w:pPr>
              <w:jc w:val="center"/>
              <w:rPr>
                <w:szCs w:val="20"/>
                <w:lang w:val="fr-FR"/>
              </w:rPr>
            </w:pPr>
            <w:r w:rsidRPr="000147E9">
              <w:rPr>
                <w:szCs w:val="20"/>
                <w:lang w:val="fr-FR"/>
              </w:rPr>
              <w:t xml:space="preserve">apparition du </w:t>
            </w:r>
            <w:r w:rsidRPr="000147E9">
              <w:rPr>
                <w:i/>
                <w:szCs w:val="20"/>
                <w:lang w:val="fr-FR"/>
              </w:rPr>
              <w:t>Pin cembro</w:t>
            </w:r>
            <w:r w:rsidRPr="000147E9">
              <w:rPr>
                <w:szCs w:val="20"/>
                <w:lang w:val="fr-FR"/>
              </w:rPr>
              <w:t xml:space="preserve">, début de l’augmentation de </w:t>
            </w:r>
            <w:hyperlink r:id="rId13939" w:anchor="Eco_Plantago" w:history="1">
              <w:r w:rsidR="0049128B" w:rsidRPr="00ED457D">
                <w:rPr>
                  <w:rStyle w:val="Hyperlink"/>
                  <w:i/>
                  <w:iCs/>
                  <w:lang w:val="fr-FR"/>
                </w:rPr>
                <w:t>Plantago</w:t>
              </w:r>
            </w:hyperlink>
            <w:r w:rsidR="0049128B" w:rsidRPr="009722A6">
              <w:rPr>
                <w:rStyle w:val="Hyperlink"/>
                <w:i/>
                <w:iCs/>
                <w:color w:val="000000"/>
                <w:u w:val="none"/>
                <w:lang w:val="fr-FR"/>
              </w:rPr>
              <w:t xml:space="preserve"> </w:t>
            </w:r>
            <w:r w:rsidRPr="000147E9">
              <w:rPr>
                <w:i/>
                <w:szCs w:val="20"/>
                <w:lang w:val="fr-FR"/>
              </w:rPr>
              <w:t xml:space="preserve">lanceolata. </w:t>
            </w:r>
            <w:r w:rsidRPr="0049128B">
              <w:rPr>
                <w:iCs/>
                <w:szCs w:val="20"/>
                <w:lang w:val="fr-FR"/>
              </w:rPr>
              <w:t>Dé</w:t>
            </w:r>
            <w:r w:rsidRPr="0049128B">
              <w:rPr>
                <w:szCs w:val="20"/>
                <w:lang w:val="fr-FR"/>
              </w:rPr>
              <w:t xml:space="preserve">veloppement conjoint d’ </w:t>
            </w:r>
            <w:r w:rsidRPr="0049128B">
              <w:rPr>
                <w:i/>
                <w:szCs w:val="20"/>
                <w:lang w:val="fr-FR"/>
              </w:rPr>
              <w:t>Abies</w:t>
            </w:r>
            <w:r w:rsidRPr="0049128B">
              <w:rPr>
                <w:szCs w:val="20"/>
                <w:lang w:val="fr-FR"/>
              </w:rPr>
              <w:t xml:space="preserve">, </w:t>
            </w:r>
            <w:hyperlink r:id="rId13940" w:anchor="Eco_Larix" w:history="1">
              <w:r w:rsidR="009722A6" w:rsidRPr="0032190F">
                <w:rPr>
                  <w:rStyle w:val="Hyperlink"/>
                  <w:i/>
                  <w:lang w:val="fr-FR"/>
                </w:rPr>
                <w:t>Larix</w:t>
              </w:r>
            </w:hyperlink>
            <w:r w:rsidRPr="0049128B">
              <w:rPr>
                <w:szCs w:val="20"/>
                <w:lang w:val="fr-FR"/>
              </w:rPr>
              <w:t xml:space="preserve">, </w:t>
            </w:r>
            <w:r w:rsidRPr="0049128B">
              <w:rPr>
                <w:i/>
                <w:szCs w:val="20"/>
                <w:lang w:val="fr-FR"/>
              </w:rPr>
              <w:t>Fraxinus</w:t>
            </w:r>
            <w:r w:rsidRPr="0049128B">
              <w:rPr>
                <w:szCs w:val="20"/>
                <w:lang w:val="fr-FR"/>
              </w:rPr>
              <w:t xml:space="preserve"> et </w:t>
            </w:r>
            <w:r w:rsidRPr="0049128B">
              <w:rPr>
                <w:i/>
                <w:szCs w:val="20"/>
                <w:lang w:val="fr-FR"/>
              </w:rPr>
              <w:t>Acer</w:t>
            </w:r>
          </w:p>
        </w:tc>
        <w:tc>
          <w:tcPr>
            <w:tcW w:w="2033" w:type="dxa"/>
            <w:vAlign w:val="center"/>
          </w:tcPr>
          <w:p w14:paraId="7DA0549A" w14:textId="77777777" w:rsidR="000152C6" w:rsidRPr="000147E9" w:rsidRDefault="000152C6" w:rsidP="00C73F91">
            <w:pPr>
              <w:jc w:val="center"/>
              <w:rPr>
                <w:szCs w:val="20"/>
                <w:lang w:val="fr-FR"/>
              </w:rPr>
            </w:pPr>
            <w:r w:rsidRPr="000147E9">
              <w:rPr>
                <w:szCs w:val="20"/>
                <w:lang w:val="fr-FR"/>
              </w:rPr>
              <w:t>transformation progressive de la végétation vers une étape + humide et + fertile</w:t>
            </w:r>
          </w:p>
        </w:tc>
        <w:tc>
          <w:tcPr>
            <w:tcW w:w="783" w:type="dxa"/>
            <w:vAlign w:val="center"/>
          </w:tcPr>
          <w:p w14:paraId="0ADA99CD" w14:textId="77777777" w:rsidR="000152C6" w:rsidRPr="000147E9" w:rsidRDefault="000152C6" w:rsidP="00C73F91">
            <w:pPr>
              <w:jc w:val="center"/>
              <w:rPr>
                <w:szCs w:val="20"/>
                <w:lang w:val="fr-FR"/>
              </w:rPr>
            </w:pPr>
          </w:p>
        </w:tc>
        <w:tc>
          <w:tcPr>
            <w:tcW w:w="931" w:type="dxa"/>
            <w:vAlign w:val="center"/>
          </w:tcPr>
          <w:p w14:paraId="7F4AF8B4" w14:textId="77777777" w:rsidR="000152C6" w:rsidRPr="000147E9" w:rsidRDefault="000152C6" w:rsidP="00C73F91">
            <w:pPr>
              <w:jc w:val="center"/>
              <w:rPr>
                <w:szCs w:val="20"/>
              </w:rPr>
            </w:pPr>
            <w:r w:rsidRPr="000147E9">
              <w:rPr>
                <w:szCs w:val="20"/>
              </w:rPr>
              <w:t>BIB 238 p. 141</w:t>
            </w:r>
          </w:p>
        </w:tc>
      </w:tr>
    </w:tbl>
    <w:p w14:paraId="397732B2" w14:textId="77777777" w:rsidR="000152C6" w:rsidRDefault="000152C6" w:rsidP="000152C6"/>
    <w:p w14:paraId="2CE0A21E" w14:textId="581B19D0" w:rsidR="000152C6" w:rsidRPr="0032190F" w:rsidRDefault="000152C6" w:rsidP="000152C6">
      <w:pPr>
        <w:rPr>
          <w:lang w:val="fr-FR"/>
        </w:rPr>
      </w:pPr>
      <w:r w:rsidRPr="0032190F">
        <w:rPr>
          <w:lang w:val="fr-FR"/>
        </w:rPr>
        <w:t xml:space="preserve">La présence de pollinie de </w:t>
      </w:r>
      <w:hyperlink r:id="rId13941" w:anchor="Eco_Betula" w:history="1">
        <w:r w:rsidRPr="0032190F">
          <w:rPr>
            <w:rStyle w:val="Hyperlink"/>
            <w:i/>
            <w:lang w:val="fr-FR"/>
          </w:rPr>
          <w:t>Betula</w:t>
        </w:r>
      </w:hyperlink>
      <w:r w:rsidRPr="0032190F">
        <w:rPr>
          <w:lang w:val="fr-FR"/>
        </w:rPr>
        <w:t xml:space="preserve"> conforte l’arrivée de ce taxon jusqu’à au moins </w:t>
      </w:r>
      <w:smartTag w:uri="urn:schemas-microsoft-com:office:smarttags" w:element="metricconverter">
        <w:smartTagPr>
          <w:attr w:name="ProductID" w:val="2ﾠ000 m"/>
        </w:smartTagPr>
        <w:r w:rsidRPr="0032190F">
          <w:rPr>
            <w:lang w:val="fr-FR"/>
          </w:rPr>
          <w:t>2 000 m</w:t>
        </w:r>
      </w:smartTag>
      <w:r w:rsidRPr="0032190F">
        <w:rPr>
          <w:lang w:val="fr-FR"/>
        </w:rPr>
        <w:t xml:space="preserve"> au lac des Grenouilles durant le </w:t>
      </w:r>
      <w:hyperlink r:id="rId13942" w:anchor="Text_Preboreal" w:history="1">
        <w:r w:rsidRPr="0032190F">
          <w:rPr>
            <w:rStyle w:val="Hyperlink"/>
            <w:lang w:val="fr-FR"/>
          </w:rPr>
          <w:t>Préboréal</w:t>
        </w:r>
      </w:hyperlink>
      <w:r w:rsidRPr="0032190F">
        <w:rPr>
          <w:lang w:val="fr-FR"/>
        </w:rPr>
        <w:t xml:space="preserve"> (BIB 314 p. 236 et 238).</w:t>
      </w:r>
    </w:p>
    <w:p w14:paraId="40B82F5E" w14:textId="09E541BE" w:rsidR="000152C6" w:rsidRPr="0032190F" w:rsidRDefault="000152C6" w:rsidP="000152C6">
      <w:pPr>
        <w:jc w:val="both"/>
        <w:rPr>
          <w:lang w:val="fr-FR"/>
        </w:rPr>
      </w:pPr>
      <w:r w:rsidRPr="0032190F">
        <w:rPr>
          <w:lang w:val="fr-FR"/>
        </w:rPr>
        <w:t>Le changement de sédimentation (argile noire à macrorestes vers argile grises sableuses) entre les zones I et J ainsi que la chute des pollens d’arbres locaux (</w:t>
      </w:r>
      <w:hyperlink r:id="rId13943" w:anchor="Eco_Pinus" w:history="1">
        <w:r w:rsidRPr="0032190F">
          <w:rPr>
            <w:rStyle w:val="Hyperlink"/>
            <w:i/>
            <w:lang w:val="fr-FR"/>
          </w:rPr>
          <w:t>Pinus haploxylon</w:t>
        </w:r>
      </w:hyperlink>
      <w:r w:rsidRPr="0032190F">
        <w:rPr>
          <w:lang w:val="fr-FR"/>
        </w:rPr>
        <w:t>) et plus éloignés (</w:t>
      </w:r>
      <w:hyperlink r:id="rId13944" w:anchor="Eco_Quercus_ilex" w:history="1">
        <w:r w:rsidRPr="0032190F">
          <w:rPr>
            <w:rStyle w:val="Hyperlink"/>
            <w:i/>
            <w:lang w:val="fr-FR"/>
          </w:rPr>
          <w:t>Quercus ilex</w:t>
        </w:r>
      </w:hyperlink>
      <w:r w:rsidRPr="0032190F">
        <w:rPr>
          <w:lang w:val="fr-FR"/>
        </w:rPr>
        <w:t xml:space="preserve">, </w:t>
      </w:r>
      <w:hyperlink r:id="rId13945" w:anchor="Eco_Acer" w:history="1">
        <w:r w:rsidRPr="0032190F">
          <w:rPr>
            <w:rStyle w:val="Hyperlink"/>
            <w:i/>
            <w:lang w:val="fr-FR"/>
          </w:rPr>
          <w:t>Acer</w:t>
        </w:r>
      </w:hyperlink>
      <w:r w:rsidRPr="0032190F">
        <w:rPr>
          <w:lang w:val="fr-FR"/>
        </w:rPr>
        <w:t xml:space="preserve">), le développement des </w:t>
      </w:r>
      <w:r w:rsidRPr="0032190F">
        <w:rPr>
          <w:i/>
          <w:lang w:val="fr-FR"/>
        </w:rPr>
        <w:t>Caryophyllaceae</w:t>
      </w:r>
      <w:r w:rsidRPr="0032190F">
        <w:rPr>
          <w:lang w:val="fr-FR"/>
        </w:rPr>
        <w:t xml:space="preserve">, des </w:t>
      </w:r>
      <w:hyperlink r:id="rId13946" w:anchor="Eco_Asteraceae" w:history="1">
        <w:r w:rsidRPr="0032190F">
          <w:rPr>
            <w:rStyle w:val="Hyperlink"/>
            <w:i/>
            <w:lang w:val="fr-FR"/>
          </w:rPr>
          <w:t>Asteraceae</w:t>
        </w:r>
      </w:hyperlink>
      <w:r w:rsidRPr="0032190F">
        <w:rPr>
          <w:lang w:val="fr-FR"/>
        </w:rPr>
        <w:t xml:space="preserve"> type échinulé et de </w:t>
      </w:r>
      <w:hyperlink r:id="rId13947" w:anchor="Eco_Plantago" w:history="1">
        <w:r w:rsidRPr="0032190F">
          <w:rPr>
            <w:rStyle w:val="Hyperlink"/>
            <w:i/>
            <w:lang w:val="fr-FR"/>
          </w:rPr>
          <w:t>Plantago</w:t>
        </w:r>
      </w:hyperlink>
      <w:r w:rsidR="0049128B" w:rsidRPr="0049128B">
        <w:rPr>
          <w:rStyle w:val="Hyperlink"/>
          <w:i/>
          <w:color w:val="000000"/>
          <w:u w:val="none"/>
          <w:lang w:val="fr-FR"/>
        </w:rPr>
        <w:t xml:space="preserve"> </w:t>
      </w:r>
      <w:r w:rsidRPr="0032190F">
        <w:rPr>
          <w:lang w:val="fr-FR"/>
        </w:rPr>
        <w:t xml:space="preserve">indique probablement une dégradation due au climat plutôt qu’à l’homme (BIB 238 p. 200). Voir Episode I du </w:t>
      </w:r>
      <w:hyperlink r:id="rId13948" w:anchor="Sit_Petit_Lac" w:history="1">
        <w:r w:rsidRPr="0032190F">
          <w:rPr>
            <w:rStyle w:val="Hyperlink"/>
            <w:lang w:val="fr-FR"/>
          </w:rPr>
          <w:t>lac Petit</w:t>
        </w:r>
      </w:hyperlink>
      <w:r w:rsidRPr="0032190F">
        <w:rPr>
          <w:lang w:val="fr-FR"/>
        </w:rPr>
        <w:t xml:space="preserve"> (SS BIB)</w:t>
      </w:r>
    </w:p>
    <w:p w14:paraId="74FDF426" w14:textId="7C42201B" w:rsidR="000152C6" w:rsidRPr="0032190F" w:rsidRDefault="00000000" w:rsidP="000152C6">
      <w:pPr>
        <w:jc w:val="both"/>
        <w:rPr>
          <w:lang w:val="fr-FR"/>
        </w:rPr>
      </w:pPr>
      <w:hyperlink r:id="rId13949" w:anchor="Eco_Quercus" w:history="1">
        <w:r w:rsidR="000152C6" w:rsidRPr="0032190F">
          <w:rPr>
            <w:rStyle w:val="Hyperlink"/>
            <w:i/>
            <w:lang w:val="fr-FR"/>
          </w:rPr>
          <w:t>Quercus ilex</w:t>
        </w:r>
      </w:hyperlink>
      <w:r w:rsidR="000152C6" w:rsidRPr="0032190F">
        <w:rPr>
          <w:lang w:val="fr-FR"/>
        </w:rPr>
        <w:t xml:space="preserve"> qui n’a jamais pu atteindre les ca. </w:t>
      </w:r>
      <w:smartTag w:uri="urn:schemas-microsoft-com:office:smarttags" w:element="metricconverter">
        <w:smartTagPr>
          <w:attr w:name="ProductID" w:val="2000 m"/>
        </w:smartTagPr>
        <w:r w:rsidR="000152C6" w:rsidRPr="0032190F">
          <w:rPr>
            <w:lang w:val="fr-FR"/>
          </w:rPr>
          <w:t>2000 m</w:t>
        </w:r>
      </w:smartTag>
      <w:r w:rsidR="000152C6" w:rsidRPr="0032190F">
        <w:rPr>
          <w:lang w:val="fr-FR"/>
        </w:rPr>
        <w:t xml:space="preserve"> d’altitude a donc disparu plus bas et signe probablement l’existence d’un phénomène généralisé. Le léger dévellopement des taxons pouvant contenir des espèces xérophytiques (</w:t>
      </w:r>
      <w:r w:rsidR="000152C6" w:rsidRPr="0032190F">
        <w:rPr>
          <w:i/>
          <w:lang w:val="fr-FR"/>
        </w:rPr>
        <w:t>Caryophyllaceae</w:t>
      </w:r>
      <w:r w:rsidR="000152C6" w:rsidRPr="0032190F">
        <w:rPr>
          <w:lang w:val="fr-FR"/>
        </w:rPr>
        <w:t xml:space="preserve"> et </w:t>
      </w:r>
      <w:r w:rsidR="000152C6" w:rsidRPr="0032190F">
        <w:rPr>
          <w:i/>
          <w:lang w:val="fr-FR"/>
        </w:rPr>
        <w:t>Asteraceae</w:t>
      </w:r>
      <w:r w:rsidR="000152C6" w:rsidRPr="0032190F">
        <w:rPr>
          <w:lang w:val="fr-FR"/>
        </w:rPr>
        <w:t xml:space="preserve"> type échinulé, </w:t>
      </w:r>
      <w:r w:rsidR="000152C6" w:rsidRPr="0032190F">
        <w:rPr>
          <w:i/>
          <w:lang w:val="fr-FR"/>
        </w:rPr>
        <w:t>Plantago</w:t>
      </w:r>
      <w:r w:rsidR="000152C6" w:rsidRPr="0032190F">
        <w:rPr>
          <w:lang w:val="fr-FR"/>
        </w:rPr>
        <w:t>) peuvent être le résultat d’un assèchement du climat (BIB 238 p. 200). Probablement avant la fin du Subboréal, les galets fluviatiles indiquent un régime hydrodynamique très puissant (BIB 238 p. 200).</w:t>
      </w:r>
    </w:p>
    <w:p w14:paraId="4D8C4F30" w14:textId="77777777" w:rsidR="000152C6" w:rsidRPr="0032190F" w:rsidRDefault="000152C6" w:rsidP="000152C6">
      <w:pPr>
        <w:jc w:val="both"/>
        <w:rPr>
          <w:lang w:val="fr-FR"/>
        </w:rPr>
      </w:pPr>
    </w:p>
    <w:p w14:paraId="1AC6C82B" w14:textId="77777777" w:rsidR="000152C6" w:rsidRDefault="000152C6" w:rsidP="000152C6">
      <w:pPr>
        <w:autoSpaceDE w:val="0"/>
        <w:autoSpaceDN w:val="0"/>
        <w:adjustRightInd w:val="0"/>
        <w:jc w:val="both"/>
        <w:rPr>
          <w:lang w:val="fr-FR"/>
        </w:rPr>
      </w:pPr>
      <w:r w:rsidRPr="007425EF">
        <w:rPr>
          <w:lang w:val="fr-FR"/>
        </w:rPr>
        <w:t xml:space="preserve">Résumé par M. Court-Picon : « Dans la région du Mont Bégo, au lac des Grenouilles à presque </w:t>
      </w:r>
      <w:smartTag w:uri="urn:schemas-microsoft-com:office:smarttags" w:element="metricconverter">
        <w:smartTagPr>
          <w:attr w:name="ProductID" w:val="2.000 m"/>
        </w:smartTagPr>
        <w:r w:rsidRPr="007425EF">
          <w:rPr>
            <w:lang w:val="fr-FR"/>
          </w:rPr>
          <w:t>2.000 m</w:t>
        </w:r>
      </w:smartTag>
      <w:r w:rsidRPr="007425EF">
        <w:rPr>
          <w:lang w:val="fr-FR"/>
        </w:rPr>
        <w:t xml:space="preserve"> d’altitude, Kharbouch (1996, 2000) observe un bref événement d’ouverture du couvert forestier aux alentours du lac mais aussi aux altitudes inférieures (</w:t>
      </w:r>
      <w:r w:rsidRPr="007425EF">
        <w:rPr>
          <w:i/>
          <w:iCs/>
          <w:lang w:val="fr-FR"/>
        </w:rPr>
        <w:t xml:space="preserve">Abies </w:t>
      </w:r>
      <w:r w:rsidRPr="007425EF">
        <w:rPr>
          <w:lang w:val="fr-FR"/>
        </w:rPr>
        <w:t xml:space="preserve">et </w:t>
      </w:r>
      <w:r w:rsidRPr="007425EF">
        <w:rPr>
          <w:i/>
          <w:iCs/>
          <w:lang w:val="fr-FR"/>
        </w:rPr>
        <w:t>Quercus</w:t>
      </w:r>
      <w:r w:rsidRPr="007425EF">
        <w:rPr>
          <w:lang w:val="fr-FR"/>
        </w:rPr>
        <w:t>), accompagné d’une poussée d’herbacées nitrophiles et rudérales, indiquant clairement l’apparition des premières fréquentations pastorales dans la vallée de Fontanalba. Aucune datation ne permet de situer de façon précise cet événement, mais il est possible de l’attribuer au tournant du 4</w:t>
      </w:r>
      <w:r w:rsidRPr="007425EF">
        <w:rPr>
          <w:vertAlign w:val="superscript"/>
          <w:lang w:val="fr-FR"/>
        </w:rPr>
        <w:t>e</w:t>
      </w:r>
      <w:r w:rsidRPr="007425EF">
        <w:rPr>
          <w:lang w:val="fr-FR"/>
        </w:rPr>
        <w:t xml:space="preserve"> au 3</w:t>
      </w:r>
      <w:r w:rsidRPr="007425EF">
        <w:rPr>
          <w:vertAlign w:val="superscript"/>
          <w:lang w:val="fr-FR"/>
        </w:rPr>
        <w:t>e</w:t>
      </w:r>
      <w:r w:rsidRPr="007425EF">
        <w:rPr>
          <w:lang w:val="fr-FR"/>
        </w:rPr>
        <w:t xml:space="preserve"> millénaire avant J.-C., au début du Néolithique Final, grâce à plusieurs repères chronologiques encadrant ces premiers signaux d’anthropisation (Court-Picon 2007 p. 53) ».</w:t>
      </w:r>
    </w:p>
    <w:p w14:paraId="59CDA001" w14:textId="77777777" w:rsidR="000147E9" w:rsidRDefault="000147E9" w:rsidP="000152C6">
      <w:pPr>
        <w:autoSpaceDE w:val="0"/>
        <w:autoSpaceDN w:val="0"/>
        <w:adjustRightInd w:val="0"/>
        <w:jc w:val="both"/>
        <w:rPr>
          <w:lang w:val="fr-FR"/>
        </w:rPr>
      </w:pPr>
    </w:p>
    <w:p w14:paraId="1100DE4E" w14:textId="5CCBD1B0" w:rsidR="000147E9" w:rsidRPr="007425EF" w:rsidRDefault="000147E9" w:rsidP="000147E9">
      <w:pPr>
        <w:pStyle w:val="Heading6"/>
      </w:pPr>
      <w:r>
        <w:t>étude 2</w:t>
      </w:r>
    </w:p>
    <w:p w14:paraId="56F9EA65" w14:textId="77777777" w:rsidR="000152C6" w:rsidRPr="000147E9" w:rsidRDefault="000152C6" w:rsidP="000152C6">
      <w:pPr>
        <w:widowControl w:val="0"/>
        <w:tabs>
          <w:tab w:val="left" w:pos="566"/>
          <w:tab w:val="left" w:pos="3401"/>
          <w:tab w:val="left" w:pos="4705"/>
        </w:tabs>
        <w:autoSpaceDE w:val="0"/>
        <w:autoSpaceDN w:val="0"/>
        <w:adjustRightInd w:val="0"/>
        <w:spacing w:before="60"/>
        <w:rPr>
          <w:lang w:val="fr-FR"/>
        </w:rPr>
      </w:pPr>
      <w:r w:rsidRPr="000147E9">
        <w:rPr>
          <w:lang w:val="fr-FR"/>
        </w:rPr>
        <w:tab/>
      </w:r>
      <w:r w:rsidRPr="000147E9">
        <w:rPr>
          <w:lang w:val="fr-FR"/>
        </w:rPr>
        <w:tab/>
      </w:r>
      <w:r w:rsidRPr="000147E9">
        <w:rPr>
          <w:lang w:val="fr-FR"/>
        </w:rPr>
        <w:tab/>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39"/>
        <w:gridCol w:w="1623"/>
        <w:gridCol w:w="1323"/>
        <w:gridCol w:w="1577"/>
      </w:tblGrid>
      <w:tr w:rsidR="000152C6" w:rsidRPr="000147E9" w14:paraId="05D425D8" w14:textId="77777777" w:rsidTr="000147E9">
        <w:trPr>
          <w:jc w:val="center"/>
        </w:trPr>
        <w:tc>
          <w:tcPr>
            <w:tcW w:w="439" w:type="dxa"/>
          </w:tcPr>
          <w:p w14:paraId="4CA1F730" w14:textId="77777777" w:rsidR="000152C6" w:rsidRPr="000147E9" w:rsidRDefault="000152C6" w:rsidP="00C73F91">
            <w:pPr>
              <w:widowControl w:val="0"/>
              <w:tabs>
                <w:tab w:val="left" w:pos="566"/>
                <w:tab w:val="left" w:pos="3401"/>
                <w:tab w:val="left" w:pos="4705"/>
              </w:tabs>
              <w:autoSpaceDE w:val="0"/>
              <w:autoSpaceDN w:val="0"/>
              <w:adjustRightInd w:val="0"/>
              <w:spacing w:before="60"/>
              <w:rPr>
                <w:i/>
                <w:iCs/>
                <w:color w:val="000000"/>
                <w:szCs w:val="22"/>
                <w:lang w:val="fr-FR"/>
              </w:rPr>
            </w:pPr>
          </w:p>
        </w:tc>
        <w:tc>
          <w:tcPr>
            <w:tcW w:w="1623" w:type="dxa"/>
          </w:tcPr>
          <w:p w14:paraId="7273445E" w14:textId="06E94408" w:rsidR="000152C6" w:rsidRPr="000147E9" w:rsidRDefault="000152C6" w:rsidP="000147E9">
            <w:pPr>
              <w:widowControl w:val="0"/>
              <w:tabs>
                <w:tab w:val="left" w:pos="566"/>
                <w:tab w:val="left" w:pos="3401"/>
                <w:tab w:val="left" w:pos="4705"/>
              </w:tabs>
              <w:autoSpaceDE w:val="0"/>
              <w:autoSpaceDN w:val="0"/>
              <w:adjustRightInd w:val="0"/>
              <w:spacing w:before="60"/>
              <w:rPr>
                <w:color w:val="000000"/>
                <w:szCs w:val="20"/>
              </w:rPr>
            </w:pPr>
            <w:r w:rsidRPr="000147E9">
              <w:rPr>
                <w:i/>
                <w:iCs/>
                <w:color w:val="000000"/>
                <w:szCs w:val="22"/>
              </w:rPr>
              <w:t>Sample name</w:t>
            </w:r>
          </w:p>
        </w:tc>
        <w:tc>
          <w:tcPr>
            <w:tcW w:w="1323" w:type="dxa"/>
          </w:tcPr>
          <w:p w14:paraId="4B12C076" w14:textId="77777777" w:rsidR="000152C6" w:rsidRPr="000147E9" w:rsidRDefault="000152C6" w:rsidP="00C73F91">
            <w:pPr>
              <w:widowControl w:val="0"/>
              <w:tabs>
                <w:tab w:val="left" w:pos="566"/>
                <w:tab w:val="left" w:pos="3401"/>
                <w:tab w:val="left" w:pos="4705"/>
              </w:tabs>
              <w:autoSpaceDE w:val="0"/>
              <w:autoSpaceDN w:val="0"/>
              <w:adjustRightInd w:val="0"/>
              <w:spacing w:before="60"/>
              <w:rPr>
                <w:color w:val="000000"/>
                <w:szCs w:val="20"/>
              </w:rPr>
            </w:pPr>
            <w:r w:rsidRPr="000147E9">
              <w:rPr>
                <w:i/>
                <w:iCs/>
                <w:color w:val="000000"/>
                <w:szCs w:val="22"/>
              </w:rPr>
              <w:t>Lab. no.</w:t>
            </w:r>
          </w:p>
        </w:tc>
        <w:tc>
          <w:tcPr>
            <w:tcW w:w="1577" w:type="dxa"/>
          </w:tcPr>
          <w:p w14:paraId="296E4184" w14:textId="77777777" w:rsidR="000152C6" w:rsidRPr="000147E9" w:rsidRDefault="000152C6" w:rsidP="00C73F91">
            <w:pPr>
              <w:widowControl w:val="0"/>
              <w:tabs>
                <w:tab w:val="left" w:pos="566"/>
                <w:tab w:val="left" w:pos="3401"/>
                <w:tab w:val="left" w:pos="4705"/>
              </w:tabs>
              <w:autoSpaceDE w:val="0"/>
              <w:autoSpaceDN w:val="0"/>
              <w:adjustRightInd w:val="0"/>
              <w:spacing w:before="60"/>
              <w:rPr>
                <w:color w:val="000000"/>
                <w:szCs w:val="20"/>
              </w:rPr>
            </w:pPr>
            <w:r w:rsidRPr="000147E9">
              <w:rPr>
                <w:i/>
                <w:iCs/>
                <w:color w:val="000000"/>
                <w:szCs w:val="22"/>
              </w:rPr>
              <w:t xml:space="preserve">Age </w:t>
            </w:r>
            <w:smartTag w:uri="urn:schemas-microsoft-com:office:smarttags" w:element="metricconverter">
              <w:smartTagPr>
                <w:attr w:name="ProductID" w:val="14C"/>
              </w:smartTagPr>
              <w:r w:rsidRPr="000147E9">
                <w:rPr>
                  <w:i/>
                  <w:iCs/>
                  <w:color w:val="000000"/>
                  <w:szCs w:val="22"/>
                </w:rPr>
                <w:t>14C</w:t>
              </w:r>
            </w:smartTag>
          </w:p>
        </w:tc>
      </w:tr>
      <w:tr w:rsidR="000152C6" w:rsidRPr="000147E9" w14:paraId="2CEF02F7" w14:textId="77777777" w:rsidTr="000147E9">
        <w:trPr>
          <w:jc w:val="center"/>
        </w:trPr>
        <w:tc>
          <w:tcPr>
            <w:tcW w:w="439" w:type="dxa"/>
          </w:tcPr>
          <w:p w14:paraId="36BC8E7C" w14:textId="77777777" w:rsidR="000152C6" w:rsidRPr="000147E9" w:rsidRDefault="000152C6" w:rsidP="00C73F91">
            <w:pPr>
              <w:widowControl w:val="0"/>
              <w:tabs>
                <w:tab w:val="left" w:pos="566"/>
                <w:tab w:val="left" w:pos="3401"/>
                <w:tab w:val="left" w:pos="4705"/>
              </w:tabs>
              <w:autoSpaceDE w:val="0"/>
              <w:autoSpaceDN w:val="0"/>
              <w:adjustRightInd w:val="0"/>
              <w:spacing w:before="60"/>
              <w:rPr>
                <w:color w:val="000000"/>
                <w:szCs w:val="20"/>
              </w:rPr>
            </w:pPr>
            <w:r w:rsidRPr="000147E9">
              <w:rPr>
                <w:color w:val="000000"/>
                <w:szCs w:val="20"/>
              </w:rPr>
              <w:t>1</w:t>
            </w:r>
          </w:p>
        </w:tc>
        <w:tc>
          <w:tcPr>
            <w:tcW w:w="1623" w:type="dxa"/>
          </w:tcPr>
          <w:p w14:paraId="7AB2FBAB" w14:textId="77777777" w:rsidR="000152C6" w:rsidRPr="000147E9" w:rsidRDefault="000152C6" w:rsidP="00C73F91">
            <w:pPr>
              <w:widowControl w:val="0"/>
              <w:tabs>
                <w:tab w:val="left" w:pos="566"/>
                <w:tab w:val="left" w:pos="3401"/>
                <w:tab w:val="left" w:pos="4705"/>
              </w:tabs>
              <w:autoSpaceDE w:val="0"/>
              <w:autoSpaceDN w:val="0"/>
              <w:adjustRightInd w:val="0"/>
              <w:spacing w:before="60"/>
              <w:rPr>
                <w:color w:val="000000"/>
                <w:szCs w:val="25"/>
              </w:rPr>
            </w:pPr>
            <w:r w:rsidRPr="000147E9">
              <w:rPr>
                <w:color w:val="000000"/>
                <w:szCs w:val="20"/>
              </w:rPr>
              <w:t>MS1-125</w:t>
            </w:r>
          </w:p>
        </w:tc>
        <w:tc>
          <w:tcPr>
            <w:tcW w:w="1323" w:type="dxa"/>
          </w:tcPr>
          <w:p w14:paraId="3F6DBA0B" w14:textId="77777777" w:rsidR="000152C6" w:rsidRPr="000147E9" w:rsidRDefault="000152C6" w:rsidP="00C73F91">
            <w:pPr>
              <w:widowControl w:val="0"/>
              <w:tabs>
                <w:tab w:val="left" w:pos="566"/>
                <w:tab w:val="left" w:pos="3401"/>
                <w:tab w:val="left" w:pos="4705"/>
              </w:tabs>
              <w:autoSpaceDE w:val="0"/>
              <w:autoSpaceDN w:val="0"/>
              <w:adjustRightInd w:val="0"/>
              <w:spacing w:before="60"/>
              <w:rPr>
                <w:color w:val="000000"/>
                <w:szCs w:val="25"/>
              </w:rPr>
            </w:pPr>
            <w:r w:rsidRPr="000147E9">
              <w:rPr>
                <w:color w:val="000000"/>
                <w:szCs w:val="20"/>
              </w:rPr>
              <w:t>Poz-51224</w:t>
            </w:r>
          </w:p>
        </w:tc>
        <w:tc>
          <w:tcPr>
            <w:tcW w:w="1577" w:type="dxa"/>
          </w:tcPr>
          <w:p w14:paraId="6F8719A0" w14:textId="77777777" w:rsidR="000152C6" w:rsidRPr="000147E9" w:rsidRDefault="000152C6" w:rsidP="00C73F91">
            <w:pPr>
              <w:widowControl w:val="0"/>
              <w:tabs>
                <w:tab w:val="left" w:pos="566"/>
                <w:tab w:val="left" w:pos="3401"/>
                <w:tab w:val="left" w:pos="4705"/>
              </w:tabs>
              <w:autoSpaceDE w:val="0"/>
              <w:autoSpaceDN w:val="0"/>
              <w:adjustRightInd w:val="0"/>
              <w:spacing w:before="60"/>
              <w:rPr>
                <w:color w:val="000000"/>
                <w:szCs w:val="25"/>
              </w:rPr>
            </w:pPr>
            <w:r w:rsidRPr="000147E9">
              <w:rPr>
                <w:color w:val="000000"/>
                <w:szCs w:val="20"/>
              </w:rPr>
              <w:t>1245 ± 30 BP</w:t>
            </w:r>
          </w:p>
        </w:tc>
      </w:tr>
      <w:tr w:rsidR="000152C6" w:rsidRPr="000147E9" w14:paraId="285F64F3" w14:textId="77777777" w:rsidTr="000147E9">
        <w:trPr>
          <w:jc w:val="center"/>
        </w:trPr>
        <w:tc>
          <w:tcPr>
            <w:tcW w:w="439" w:type="dxa"/>
          </w:tcPr>
          <w:p w14:paraId="685190AD" w14:textId="77777777" w:rsidR="000152C6" w:rsidRPr="000147E9" w:rsidRDefault="000152C6" w:rsidP="00C73F91">
            <w:pPr>
              <w:widowControl w:val="0"/>
              <w:tabs>
                <w:tab w:val="left" w:pos="566"/>
                <w:tab w:val="left" w:pos="3401"/>
                <w:tab w:val="left" w:pos="4705"/>
              </w:tabs>
              <w:autoSpaceDE w:val="0"/>
              <w:autoSpaceDN w:val="0"/>
              <w:adjustRightInd w:val="0"/>
              <w:spacing w:before="60"/>
              <w:rPr>
                <w:color w:val="000000"/>
                <w:szCs w:val="20"/>
              </w:rPr>
            </w:pPr>
            <w:r w:rsidRPr="000147E9">
              <w:rPr>
                <w:color w:val="000000"/>
                <w:szCs w:val="20"/>
              </w:rPr>
              <w:t>2</w:t>
            </w:r>
          </w:p>
        </w:tc>
        <w:tc>
          <w:tcPr>
            <w:tcW w:w="1623" w:type="dxa"/>
          </w:tcPr>
          <w:p w14:paraId="1C28199D" w14:textId="77777777" w:rsidR="000152C6" w:rsidRPr="000147E9" w:rsidRDefault="000152C6" w:rsidP="00C73F91">
            <w:pPr>
              <w:widowControl w:val="0"/>
              <w:tabs>
                <w:tab w:val="left" w:pos="566"/>
                <w:tab w:val="left" w:pos="3401"/>
                <w:tab w:val="left" w:pos="4705"/>
              </w:tabs>
              <w:autoSpaceDE w:val="0"/>
              <w:autoSpaceDN w:val="0"/>
              <w:adjustRightInd w:val="0"/>
              <w:spacing w:before="60"/>
              <w:rPr>
                <w:color w:val="000000"/>
                <w:szCs w:val="25"/>
              </w:rPr>
            </w:pPr>
            <w:r w:rsidRPr="000147E9">
              <w:rPr>
                <w:color w:val="000000"/>
                <w:szCs w:val="20"/>
              </w:rPr>
              <w:t>MS1-171</w:t>
            </w:r>
          </w:p>
        </w:tc>
        <w:tc>
          <w:tcPr>
            <w:tcW w:w="1323" w:type="dxa"/>
          </w:tcPr>
          <w:p w14:paraId="496B4A91" w14:textId="77777777" w:rsidR="000152C6" w:rsidRPr="000147E9" w:rsidRDefault="000152C6" w:rsidP="00C73F91">
            <w:pPr>
              <w:widowControl w:val="0"/>
              <w:tabs>
                <w:tab w:val="left" w:pos="566"/>
                <w:tab w:val="left" w:pos="3401"/>
                <w:tab w:val="left" w:pos="4705"/>
              </w:tabs>
              <w:autoSpaceDE w:val="0"/>
              <w:autoSpaceDN w:val="0"/>
              <w:adjustRightInd w:val="0"/>
              <w:spacing w:before="60"/>
              <w:rPr>
                <w:color w:val="000000"/>
                <w:szCs w:val="25"/>
              </w:rPr>
            </w:pPr>
            <w:r w:rsidRPr="000147E9">
              <w:rPr>
                <w:color w:val="000000"/>
                <w:szCs w:val="20"/>
              </w:rPr>
              <w:t>Poz-51226</w:t>
            </w:r>
          </w:p>
        </w:tc>
        <w:tc>
          <w:tcPr>
            <w:tcW w:w="1577" w:type="dxa"/>
          </w:tcPr>
          <w:p w14:paraId="34186ECC" w14:textId="77777777" w:rsidR="000152C6" w:rsidRPr="000147E9" w:rsidRDefault="000152C6" w:rsidP="00C73F91">
            <w:pPr>
              <w:widowControl w:val="0"/>
              <w:tabs>
                <w:tab w:val="left" w:pos="566"/>
                <w:tab w:val="left" w:pos="3401"/>
                <w:tab w:val="left" w:pos="4705"/>
              </w:tabs>
              <w:autoSpaceDE w:val="0"/>
              <w:autoSpaceDN w:val="0"/>
              <w:adjustRightInd w:val="0"/>
              <w:spacing w:before="60"/>
              <w:rPr>
                <w:color w:val="000000"/>
                <w:szCs w:val="25"/>
              </w:rPr>
            </w:pPr>
            <w:r w:rsidRPr="000147E9">
              <w:rPr>
                <w:color w:val="000000"/>
                <w:szCs w:val="20"/>
              </w:rPr>
              <w:t>3130 ± 40 BP</w:t>
            </w:r>
          </w:p>
        </w:tc>
      </w:tr>
      <w:tr w:rsidR="000152C6" w:rsidRPr="000147E9" w14:paraId="4E030C1F" w14:textId="77777777" w:rsidTr="000147E9">
        <w:trPr>
          <w:jc w:val="center"/>
        </w:trPr>
        <w:tc>
          <w:tcPr>
            <w:tcW w:w="439" w:type="dxa"/>
          </w:tcPr>
          <w:p w14:paraId="6EB073C6" w14:textId="77777777" w:rsidR="000152C6" w:rsidRPr="000147E9" w:rsidRDefault="000152C6" w:rsidP="00C73F91">
            <w:pPr>
              <w:widowControl w:val="0"/>
              <w:tabs>
                <w:tab w:val="left" w:pos="566"/>
                <w:tab w:val="left" w:pos="3401"/>
                <w:tab w:val="left" w:pos="4705"/>
              </w:tabs>
              <w:autoSpaceDE w:val="0"/>
              <w:autoSpaceDN w:val="0"/>
              <w:adjustRightInd w:val="0"/>
              <w:spacing w:before="60"/>
              <w:rPr>
                <w:color w:val="000000"/>
                <w:szCs w:val="20"/>
              </w:rPr>
            </w:pPr>
            <w:r w:rsidRPr="000147E9">
              <w:rPr>
                <w:color w:val="000000"/>
                <w:szCs w:val="20"/>
              </w:rPr>
              <w:t>3</w:t>
            </w:r>
          </w:p>
        </w:tc>
        <w:tc>
          <w:tcPr>
            <w:tcW w:w="1623" w:type="dxa"/>
          </w:tcPr>
          <w:p w14:paraId="0256674C" w14:textId="77777777" w:rsidR="000152C6" w:rsidRPr="000147E9" w:rsidRDefault="000152C6" w:rsidP="00C73F91">
            <w:pPr>
              <w:widowControl w:val="0"/>
              <w:tabs>
                <w:tab w:val="left" w:pos="566"/>
                <w:tab w:val="left" w:pos="3401"/>
                <w:tab w:val="left" w:pos="4705"/>
              </w:tabs>
              <w:autoSpaceDE w:val="0"/>
              <w:autoSpaceDN w:val="0"/>
              <w:adjustRightInd w:val="0"/>
              <w:spacing w:before="60"/>
              <w:rPr>
                <w:color w:val="000000"/>
                <w:szCs w:val="25"/>
              </w:rPr>
            </w:pPr>
            <w:r w:rsidRPr="000147E9">
              <w:rPr>
                <w:color w:val="000000"/>
                <w:szCs w:val="20"/>
              </w:rPr>
              <w:t>MS3-180</w:t>
            </w:r>
          </w:p>
        </w:tc>
        <w:tc>
          <w:tcPr>
            <w:tcW w:w="1323" w:type="dxa"/>
          </w:tcPr>
          <w:p w14:paraId="47C58588" w14:textId="77777777" w:rsidR="000152C6" w:rsidRPr="000147E9" w:rsidRDefault="000152C6" w:rsidP="00C73F91">
            <w:pPr>
              <w:widowControl w:val="0"/>
              <w:tabs>
                <w:tab w:val="left" w:pos="566"/>
                <w:tab w:val="left" w:pos="3401"/>
                <w:tab w:val="left" w:pos="4705"/>
              </w:tabs>
              <w:autoSpaceDE w:val="0"/>
              <w:autoSpaceDN w:val="0"/>
              <w:adjustRightInd w:val="0"/>
              <w:spacing w:before="60"/>
              <w:rPr>
                <w:color w:val="000000"/>
                <w:szCs w:val="25"/>
              </w:rPr>
            </w:pPr>
            <w:r w:rsidRPr="000147E9">
              <w:rPr>
                <w:color w:val="000000"/>
                <w:szCs w:val="20"/>
              </w:rPr>
              <w:t>Poz-51231</w:t>
            </w:r>
          </w:p>
        </w:tc>
        <w:tc>
          <w:tcPr>
            <w:tcW w:w="1577" w:type="dxa"/>
          </w:tcPr>
          <w:p w14:paraId="7FA091B7" w14:textId="77777777" w:rsidR="000152C6" w:rsidRPr="000147E9" w:rsidRDefault="000152C6" w:rsidP="00C73F91">
            <w:pPr>
              <w:widowControl w:val="0"/>
              <w:tabs>
                <w:tab w:val="left" w:pos="566"/>
                <w:tab w:val="left" w:pos="3401"/>
                <w:tab w:val="left" w:pos="4705"/>
              </w:tabs>
              <w:autoSpaceDE w:val="0"/>
              <w:autoSpaceDN w:val="0"/>
              <w:adjustRightInd w:val="0"/>
              <w:spacing w:before="60"/>
              <w:rPr>
                <w:color w:val="000000"/>
                <w:szCs w:val="25"/>
              </w:rPr>
            </w:pPr>
            <w:r w:rsidRPr="000147E9">
              <w:rPr>
                <w:color w:val="000000"/>
                <w:szCs w:val="20"/>
              </w:rPr>
              <w:t>3290 ± 40 BP</w:t>
            </w:r>
          </w:p>
        </w:tc>
      </w:tr>
      <w:tr w:rsidR="000152C6" w:rsidRPr="000147E9" w14:paraId="1E008090" w14:textId="77777777" w:rsidTr="000147E9">
        <w:trPr>
          <w:jc w:val="center"/>
        </w:trPr>
        <w:tc>
          <w:tcPr>
            <w:tcW w:w="439" w:type="dxa"/>
          </w:tcPr>
          <w:p w14:paraId="65F4D7CD" w14:textId="77777777" w:rsidR="000152C6" w:rsidRPr="000147E9" w:rsidRDefault="000152C6" w:rsidP="00C73F91">
            <w:pPr>
              <w:widowControl w:val="0"/>
              <w:tabs>
                <w:tab w:val="left" w:pos="566"/>
                <w:tab w:val="left" w:pos="3401"/>
                <w:tab w:val="left" w:pos="4705"/>
              </w:tabs>
              <w:autoSpaceDE w:val="0"/>
              <w:autoSpaceDN w:val="0"/>
              <w:adjustRightInd w:val="0"/>
              <w:spacing w:before="60"/>
              <w:rPr>
                <w:color w:val="000000"/>
                <w:szCs w:val="20"/>
              </w:rPr>
            </w:pPr>
            <w:r w:rsidRPr="000147E9">
              <w:rPr>
                <w:color w:val="000000"/>
                <w:szCs w:val="20"/>
              </w:rPr>
              <w:t>4</w:t>
            </w:r>
          </w:p>
        </w:tc>
        <w:tc>
          <w:tcPr>
            <w:tcW w:w="1623" w:type="dxa"/>
          </w:tcPr>
          <w:p w14:paraId="7D07CBCE" w14:textId="77777777" w:rsidR="000152C6" w:rsidRPr="000147E9" w:rsidRDefault="000152C6" w:rsidP="00C73F91">
            <w:pPr>
              <w:widowControl w:val="0"/>
              <w:tabs>
                <w:tab w:val="left" w:pos="566"/>
                <w:tab w:val="left" w:pos="3401"/>
                <w:tab w:val="left" w:pos="4705"/>
              </w:tabs>
              <w:autoSpaceDE w:val="0"/>
              <w:autoSpaceDN w:val="0"/>
              <w:adjustRightInd w:val="0"/>
              <w:spacing w:before="60"/>
              <w:rPr>
                <w:color w:val="000000"/>
                <w:szCs w:val="20"/>
              </w:rPr>
            </w:pPr>
            <w:r w:rsidRPr="000147E9">
              <w:rPr>
                <w:color w:val="000000"/>
                <w:szCs w:val="20"/>
              </w:rPr>
              <w:t>MS1-237</w:t>
            </w:r>
          </w:p>
        </w:tc>
        <w:tc>
          <w:tcPr>
            <w:tcW w:w="1323" w:type="dxa"/>
          </w:tcPr>
          <w:p w14:paraId="2F22931A" w14:textId="77777777" w:rsidR="000152C6" w:rsidRPr="000147E9" w:rsidRDefault="000152C6" w:rsidP="00C73F91">
            <w:pPr>
              <w:widowControl w:val="0"/>
              <w:tabs>
                <w:tab w:val="left" w:pos="566"/>
                <w:tab w:val="left" w:pos="3401"/>
                <w:tab w:val="left" w:pos="4705"/>
              </w:tabs>
              <w:autoSpaceDE w:val="0"/>
              <w:autoSpaceDN w:val="0"/>
              <w:adjustRightInd w:val="0"/>
              <w:spacing w:before="60"/>
              <w:rPr>
                <w:color w:val="000000"/>
                <w:szCs w:val="20"/>
              </w:rPr>
            </w:pPr>
            <w:r w:rsidRPr="000147E9">
              <w:rPr>
                <w:color w:val="000000"/>
                <w:szCs w:val="20"/>
              </w:rPr>
              <w:t>Poz-51227</w:t>
            </w:r>
          </w:p>
        </w:tc>
        <w:tc>
          <w:tcPr>
            <w:tcW w:w="1577" w:type="dxa"/>
          </w:tcPr>
          <w:p w14:paraId="5C720A42" w14:textId="77777777" w:rsidR="000152C6" w:rsidRPr="000147E9" w:rsidRDefault="000152C6" w:rsidP="00C73F91">
            <w:pPr>
              <w:widowControl w:val="0"/>
              <w:tabs>
                <w:tab w:val="left" w:pos="566"/>
                <w:tab w:val="left" w:pos="3401"/>
                <w:tab w:val="left" w:pos="4705"/>
              </w:tabs>
              <w:autoSpaceDE w:val="0"/>
              <w:autoSpaceDN w:val="0"/>
              <w:adjustRightInd w:val="0"/>
              <w:spacing w:before="60"/>
              <w:rPr>
                <w:color w:val="000000"/>
                <w:szCs w:val="20"/>
              </w:rPr>
            </w:pPr>
            <w:r w:rsidRPr="000147E9">
              <w:rPr>
                <w:color w:val="000000"/>
                <w:szCs w:val="20"/>
              </w:rPr>
              <w:t>4705 ± 35 BP</w:t>
            </w:r>
          </w:p>
        </w:tc>
      </w:tr>
      <w:tr w:rsidR="000152C6" w:rsidRPr="000147E9" w14:paraId="31B33B7B" w14:textId="77777777" w:rsidTr="000147E9">
        <w:trPr>
          <w:jc w:val="center"/>
        </w:trPr>
        <w:tc>
          <w:tcPr>
            <w:tcW w:w="439" w:type="dxa"/>
          </w:tcPr>
          <w:p w14:paraId="1450CE16" w14:textId="77777777" w:rsidR="000152C6" w:rsidRPr="000147E9" w:rsidRDefault="000152C6" w:rsidP="00C73F91">
            <w:pPr>
              <w:widowControl w:val="0"/>
              <w:tabs>
                <w:tab w:val="left" w:pos="566"/>
                <w:tab w:val="left" w:pos="3401"/>
                <w:tab w:val="left" w:pos="4705"/>
              </w:tabs>
              <w:autoSpaceDE w:val="0"/>
              <w:autoSpaceDN w:val="0"/>
              <w:adjustRightInd w:val="0"/>
              <w:spacing w:before="60"/>
              <w:rPr>
                <w:color w:val="000000"/>
                <w:szCs w:val="20"/>
              </w:rPr>
            </w:pPr>
            <w:r w:rsidRPr="000147E9">
              <w:rPr>
                <w:color w:val="000000"/>
                <w:szCs w:val="20"/>
              </w:rPr>
              <w:t>5</w:t>
            </w:r>
          </w:p>
        </w:tc>
        <w:tc>
          <w:tcPr>
            <w:tcW w:w="1623" w:type="dxa"/>
          </w:tcPr>
          <w:p w14:paraId="7AFED730" w14:textId="77777777" w:rsidR="000152C6" w:rsidRPr="000147E9" w:rsidRDefault="000152C6" w:rsidP="00C73F91">
            <w:pPr>
              <w:widowControl w:val="0"/>
              <w:tabs>
                <w:tab w:val="left" w:pos="566"/>
                <w:tab w:val="left" w:pos="3401"/>
                <w:tab w:val="left" w:pos="4705"/>
              </w:tabs>
              <w:autoSpaceDE w:val="0"/>
              <w:autoSpaceDN w:val="0"/>
              <w:adjustRightInd w:val="0"/>
              <w:spacing w:before="60"/>
              <w:rPr>
                <w:color w:val="000000"/>
                <w:szCs w:val="20"/>
              </w:rPr>
            </w:pPr>
            <w:r w:rsidRPr="000147E9">
              <w:rPr>
                <w:color w:val="000000"/>
                <w:szCs w:val="20"/>
              </w:rPr>
              <w:t>MS1-272</w:t>
            </w:r>
          </w:p>
        </w:tc>
        <w:tc>
          <w:tcPr>
            <w:tcW w:w="1323" w:type="dxa"/>
          </w:tcPr>
          <w:p w14:paraId="1D924B4B" w14:textId="77777777" w:rsidR="000152C6" w:rsidRPr="000147E9" w:rsidRDefault="000152C6" w:rsidP="00C73F91">
            <w:pPr>
              <w:widowControl w:val="0"/>
              <w:tabs>
                <w:tab w:val="left" w:pos="566"/>
                <w:tab w:val="left" w:pos="3401"/>
                <w:tab w:val="left" w:pos="4705"/>
              </w:tabs>
              <w:autoSpaceDE w:val="0"/>
              <w:autoSpaceDN w:val="0"/>
              <w:adjustRightInd w:val="0"/>
              <w:spacing w:before="60"/>
              <w:rPr>
                <w:color w:val="000000"/>
                <w:szCs w:val="20"/>
              </w:rPr>
            </w:pPr>
            <w:r w:rsidRPr="000147E9">
              <w:rPr>
                <w:color w:val="000000"/>
                <w:szCs w:val="20"/>
              </w:rPr>
              <w:t>Poz-51228</w:t>
            </w:r>
          </w:p>
        </w:tc>
        <w:tc>
          <w:tcPr>
            <w:tcW w:w="1577" w:type="dxa"/>
          </w:tcPr>
          <w:p w14:paraId="105F43A8" w14:textId="77777777" w:rsidR="000152C6" w:rsidRPr="000147E9" w:rsidRDefault="000152C6" w:rsidP="00C73F91">
            <w:pPr>
              <w:widowControl w:val="0"/>
              <w:tabs>
                <w:tab w:val="left" w:pos="566"/>
                <w:tab w:val="left" w:pos="3401"/>
                <w:tab w:val="left" w:pos="4705"/>
              </w:tabs>
              <w:autoSpaceDE w:val="0"/>
              <w:autoSpaceDN w:val="0"/>
              <w:adjustRightInd w:val="0"/>
              <w:spacing w:before="60"/>
              <w:rPr>
                <w:color w:val="000000"/>
                <w:szCs w:val="20"/>
              </w:rPr>
            </w:pPr>
            <w:r w:rsidRPr="000147E9">
              <w:rPr>
                <w:color w:val="000000"/>
                <w:szCs w:val="20"/>
              </w:rPr>
              <w:t>5040 ± 40 BP</w:t>
            </w:r>
          </w:p>
        </w:tc>
      </w:tr>
      <w:tr w:rsidR="000152C6" w:rsidRPr="000147E9" w14:paraId="36948A45" w14:textId="77777777" w:rsidTr="000147E9">
        <w:trPr>
          <w:jc w:val="center"/>
        </w:trPr>
        <w:tc>
          <w:tcPr>
            <w:tcW w:w="439" w:type="dxa"/>
          </w:tcPr>
          <w:p w14:paraId="43FDA10B" w14:textId="77777777" w:rsidR="000152C6" w:rsidRPr="000147E9" w:rsidRDefault="000152C6" w:rsidP="00C73F91">
            <w:pPr>
              <w:widowControl w:val="0"/>
              <w:tabs>
                <w:tab w:val="left" w:pos="566"/>
                <w:tab w:val="left" w:pos="3401"/>
                <w:tab w:val="left" w:pos="4705"/>
              </w:tabs>
              <w:autoSpaceDE w:val="0"/>
              <w:autoSpaceDN w:val="0"/>
              <w:adjustRightInd w:val="0"/>
              <w:spacing w:before="60"/>
              <w:rPr>
                <w:color w:val="000000"/>
                <w:szCs w:val="20"/>
              </w:rPr>
            </w:pPr>
            <w:r w:rsidRPr="000147E9">
              <w:rPr>
                <w:color w:val="000000"/>
                <w:szCs w:val="20"/>
              </w:rPr>
              <w:t>6</w:t>
            </w:r>
          </w:p>
        </w:tc>
        <w:tc>
          <w:tcPr>
            <w:tcW w:w="1623" w:type="dxa"/>
          </w:tcPr>
          <w:p w14:paraId="74180825" w14:textId="77777777" w:rsidR="000152C6" w:rsidRPr="000147E9" w:rsidRDefault="000152C6" w:rsidP="00C73F91">
            <w:pPr>
              <w:widowControl w:val="0"/>
              <w:tabs>
                <w:tab w:val="left" w:pos="566"/>
                <w:tab w:val="left" w:pos="3401"/>
                <w:tab w:val="left" w:pos="4705"/>
              </w:tabs>
              <w:autoSpaceDE w:val="0"/>
              <w:autoSpaceDN w:val="0"/>
              <w:adjustRightInd w:val="0"/>
              <w:spacing w:before="60"/>
              <w:rPr>
                <w:color w:val="000000"/>
                <w:szCs w:val="20"/>
              </w:rPr>
            </w:pPr>
            <w:r w:rsidRPr="000147E9">
              <w:rPr>
                <w:color w:val="000000"/>
                <w:szCs w:val="20"/>
              </w:rPr>
              <w:t>MS1-304</w:t>
            </w:r>
          </w:p>
        </w:tc>
        <w:tc>
          <w:tcPr>
            <w:tcW w:w="1323" w:type="dxa"/>
          </w:tcPr>
          <w:p w14:paraId="58FD7BE2" w14:textId="77777777" w:rsidR="000152C6" w:rsidRPr="000147E9" w:rsidRDefault="000152C6" w:rsidP="00C73F91">
            <w:pPr>
              <w:widowControl w:val="0"/>
              <w:tabs>
                <w:tab w:val="left" w:pos="566"/>
                <w:tab w:val="left" w:pos="3401"/>
                <w:tab w:val="left" w:pos="4705"/>
              </w:tabs>
              <w:autoSpaceDE w:val="0"/>
              <w:autoSpaceDN w:val="0"/>
              <w:adjustRightInd w:val="0"/>
              <w:spacing w:before="60"/>
              <w:rPr>
                <w:color w:val="000000"/>
                <w:szCs w:val="20"/>
              </w:rPr>
            </w:pPr>
            <w:r w:rsidRPr="000147E9">
              <w:rPr>
                <w:color w:val="000000"/>
                <w:szCs w:val="20"/>
              </w:rPr>
              <w:t>Poz-51229</w:t>
            </w:r>
          </w:p>
        </w:tc>
        <w:tc>
          <w:tcPr>
            <w:tcW w:w="1577" w:type="dxa"/>
          </w:tcPr>
          <w:p w14:paraId="0F868477" w14:textId="77777777" w:rsidR="000152C6" w:rsidRPr="000147E9" w:rsidRDefault="000152C6" w:rsidP="00C73F91">
            <w:pPr>
              <w:widowControl w:val="0"/>
              <w:tabs>
                <w:tab w:val="left" w:pos="566"/>
                <w:tab w:val="left" w:pos="3401"/>
                <w:tab w:val="left" w:pos="4705"/>
              </w:tabs>
              <w:autoSpaceDE w:val="0"/>
              <w:autoSpaceDN w:val="0"/>
              <w:adjustRightInd w:val="0"/>
              <w:spacing w:before="60"/>
              <w:rPr>
                <w:color w:val="000000"/>
                <w:szCs w:val="20"/>
              </w:rPr>
            </w:pPr>
            <w:r w:rsidRPr="000147E9">
              <w:rPr>
                <w:color w:val="000000"/>
                <w:szCs w:val="20"/>
              </w:rPr>
              <w:t>5970 ± 40 BP</w:t>
            </w:r>
          </w:p>
        </w:tc>
      </w:tr>
      <w:tr w:rsidR="000152C6" w:rsidRPr="000147E9" w14:paraId="3548766C" w14:textId="77777777" w:rsidTr="000147E9">
        <w:trPr>
          <w:jc w:val="center"/>
        </w:trPr>
        <w:tc>
          <w:tcPr>
            <w:tcW w:w="439" w:type="dxa"/>
          </w:tcPr>
          <w:p w14:paraId="7B894604" w14:textId="77777777" w:rsidR="000152C6" w:rsidRPr="000147E9" w:rsidRDefault="000152C6" w:rsidP="00C73F91">
            <w:pPr>
              <w:widowControl w:val="0"/>
              <w:tabs>
                <w:tab w:val="left" w:pos="566"/>
                <w:tab w:val="left" w:pos="3401"/>
                <w:tab w:val="left" w:pos="4705"/>
              </w:tabs>
              <w:autoSpaceDE w:val="0"/>
              <w:autoSpaceDN w:val="0"/>
              <w:adjustRightInd w:val="0"/>
              <w:spacing w:before="60"/>
              <w:rPr>
                <w:color w:val="000000"/>
                <w:szCs w:val="20"/>
              </w:rPr>
            </w:pPr>
            <w:r w:rsidRPr="000147E9">
              <w:rPr>
                <w:color w:val="000000"/>
                <w:szCs w:val="20"/>
              </w:rPr>
              <w:t>7</w:t>
            </w:r>
          </w:p>
        </w:tc>
        <w:tc>
          <w:tcPr>
            <w:tcW w:w="1623" w:type="dxa"/>
          </w:tcPr>
          <w:p w14:paraId="5C4FF632" w14:textId="77777777" w:rsidR="000152C6" w:rsidRPr="000147E9" w:rsidRDefault="000152C6" w:rsidP="00C73F91">
            <w:pPr>
              <w:widowControl w:val="0"/>
              <w:tabs>
                <w:tab w:val="left" w:pos="566"/>
                <w:tab w:val="left" w:pos="3401"/>
                <w:tab w:val="left" w:pos="4705"/>
              </w:tabs>
              <w:autoSpaceDE w:val="0"/>
              <w:autoSpaceDN w:val="0"/>
              <w:adjustRightInd w:val="0"/>
              <w:spacing w:before="60"/>
              <w:rPr>
                <w:color w:val="000000"/>
                <w:szCs w:val="20"/>
              </w:rPr>
            </w:pPr>
            <w:r w:rsidRPr="000147E9">
              <w:rPr>
                <w:color w:val="000000"/>
                <w:szCs w:val="20"/>
              </w:rPr>
              <w:t>MS1-384</w:t>
            </w:r>
          </w:p>
        </w:tc>
        <w:tc>
          <w:tcPr>
            <w:tcW w:w="1323" w:type="dxa"/>
          </w:tcPr>
          <w:p w14:paraId="02A4C7FD" w14:textId="77777777" w:rsidR="000152C6" w:rsidRPr="000147E9" w:rsidRDefault="000152C6" w:rsidP="00C73F91">
            <w:pPr>
              <w:widowControl w:val="0"/>
              <w:tabs>
                <w:tab w:val="left" w:pos="566"/>
                <w:tab w:val="left" w:pos="3401"/>
                <w:tab w:val="left" w:pos="4705"/>
              </w:tabs>
              <w:autoSpaceDE w:val="0"/>
              <w:autoSpaceDN w:val="0"/>
              <w:adjustRightInd w:val="0"/>
              <w:spacing w:before="60"/>
              <w:rPr>
                <w:color w:val="000000"/>
                <w:szCs w:val="20"/>
              </w:rPr>
            </w:pPr>
            <w:r w:rsidRPr="000147E9">
              <w:rPr>
                <w:color w:val="000000"/>
                <w:szCs w:val="20"/>
              </w:rPr>
              <w:t>Poz-51230</w:t>
            </w:r>
          </w:p>
        </w:tc>
        <w:tc>
          <w:tcPr>
            <w:tcW w:w="1577" w:type="dxa"/>
          </w:tcPr>
          <w:p w14:paraId="0698F700" w14:textId="77777777" w:rsidR="000152C6" w:rsidRPr="000147E9" w:rsidRDefault="000152C6" w:rsidP="00C73F91">
            <w:pPr>
              <w:widowControl w:val="0"/>
              <w:tabs>
                <w:tab w:val="left" w:pos="566"/>
                <w:tab w:val="left" w:pos="3401"/>
                <w:tab w:val="left" w:pos="4705"/>
              </w:tabs>
              <w:autoSpaceDE w:val="0"/>
              <w:autoSpaceDN w:val="0"/>
              <w:adjustRightInd w:val="0"/>
              <w:spacing w:before="60"/>
              <w:rPr>
                <w:color w:val="000000"/>
                <w:szCs w:val="20"/>
              </w:rPr>
            </w:pPr>
            <w:r w:rsidRPr="000147E9">
              <w:rPr>
                <w:color w:val="000000"/>
                <w:szCs w:val="20"/>
              </w:rPr>
              <w:t>8870 ± 50 BP</w:t>
            </w:r>
          </w:p>
        </w:tc>
      </w:tr>
    </w:tbl>
    <w:p w14:paraId="37F3D947" w14:textId="77777777" w:rsidR="000152C6" w:rsidRDefault="000152C6" w:rsidP="000152C6">
      <w:pPr>
        <w:autoSpaceDE w:val="0"/>
        <w:autoSpaceDN w:val="0"/>
        <w:adjustRightInd w:val="0"/>
        <w:jc w:val="both"/>
      </w:pPr>
      <w:r w:rsidRPr="000147E9">
        <w:t>(Michel Magny 2012)</w:t>
      </w:r>
    </w:p>
    <w:p w14:paraId="274427C5" w14:textId="77777777" w:rsidR="00E70D30" w:rsidRDefault="00E70D30" w:rsidP="000152C6">
      <w:pPr>
        <w:autoSpaceDE w:val="0"/>
        <w:autoSpaceDN w:val="0"/>
        <w:adjustRightInd w:val="0"/>
        <w:jc w:val="both"/>
      </w:pPr>
    </w:p>
    <w:p w14:paraId="3DEF7580" w14:textId="1889A137" w:rsidR="003E7902" w:rsidRDefault="003E7902" w:rsidP="000152C6">
      <w:pPr>
        <w:autoSpaceDE w:val="0"/>
        <w:autoSpaceDN w:val="0"/>
        <w:adjustRightInd w:val="0"/>
        <w:jc w:val="both"/>
      </w:pPr>
      <w:r>
        <w:t>Au LG:</w:t>
      </w:r>
    </w:p>
    <w:p w14:paraId="5C4378C6" w14:textId="549ADA22" w:rsidR="00E70D30" w:rsidRDefault="00E70D30" w:rsidP="00E70D30">
      <w:pPr>
        <w:autoSpaceDE w:val="0"/>
        <w:autoSpaceDN w:val="0"/>
        <w:adjustRightInd w:val="0"/>
        <w:jc w:val="both"/>
        <w:rPr>
          <w:lang w:val="fr-FR"/>
        </w:rPr>
      </w:pPr>
      <w:r w:rsidRPr="003E7902">
        <w:rPr>
          <w:lang w:val="fr-FR"/>
        </w:rPr>
        <w:t xml:space="preserve">- une courte phase d'incendies entre 7600 et 7300 cal BP </w:t>
      </w:r>
      <w:r w:rsidR="003E7902">
        <w:rPr>
          <w:lang w:val="fr-FR"/>
        </w:rPr>
        <w:t xml:space="preserve">[5650-5350 calBC] </w:t>
      </w:r>
      <w:r w:rsidRPr="003E7902">
        <w:rPr>
          <w:lang w:val="fr-FR"/>
        </w:rPr>
        <w:t>(occupation Néo ?)</w:t>
      </w:r>
    </w:p>
    <w:p w14:paraId="17877A41" w14:textId="2E4EEC8F" w:rsidR="003E7902" w:rsidRPr="003E7902" w:rsidRDefault="003E7902" w:rsidP="00E70D30">
      <w:pPr>
        <w:autoSpaceDE w:val="0"/>
        <w:autoSpaceDN w:val="0"/>
        <w:adjustRightInd w:val="0"/>
        <w:jc w:val="both"/>
        <w:rPr>
          <w:lang w:val="fr-FR"/>
        </w:rPr>
      </w:pPr>
      <w:r w:rsidRPr="003E7902">
        <w:rPr>
          <w:lang w:val="fr-FR"/>
        </w:rPr>
        <w:t>- un faible signal pollinique de l'ouverture du milieu et d'activités humaines (pastoralisme ?) à partir de ~5500 cal BP</w:t>
      </w:r>
      <w:r>
        <w:rPr>
          <w:lang w:val="fr-FR"/>
        </w:rPr>
        <w:t xml:space="preserve"> [3550 calBC]</w:t>
      </w:r>
    </w:p>
    <w:p w14:paraId="15921636" w14:textId="70A1E053" w:rsidR="00E70D30" w:rsidRPr="003E7902" w:rsidRDefault="00E70D30" w:rsidP="00E70D30">
      <w:pPr>
        <w:autoSpaceDE w:val="0"/>
        <w:autoSpaceDN w:val="0"/>
        <w:adjustRightInd w:val="0"/>
        <w:jc w:val="both"/>
        <w:rPr>
          <w:lang w:val="fr-FR"/>
        </w:rPr>
      </w:pPr>
      <w:r w:rsidRPr="003E7902">
        <w:rPr>
          <w:lang w:val="fr-FR"/>
        </w:rPr>
        <w:t xml:space="preserve">- une légère augmentation de l'indice des feux de forêt entre ~3700 et 4000 cal BP </w:t>
      </w:r>
      <w:r w:rsidR="003E7902">
        <w:rPr>
          <w:lang w:val="fr-FR"/>
        </w:rPr>
        <w:t xml:space="preserve">[2050-1750 calBC] </w:t>
      </w:r>
      <w:r w:rsidRPr="003E7902">
        <w:rPr>
          <w:lang w:val="fr-FR"/>
        </w:rPr>
        <w:t>puis des incendies répétés à partir de ~3300 cal BP</w:t>
      </w:r>
      <w:r w:rsidR="003E7902">
        <w:rPr>
          <w:lang w:val="fr-FR"/>
        </w:rPr>
        <w:t xml:space="preserve"> [1350 cal BC]</w:t>
      </w:r>
    </w:p>
    <w:p w14:paraId="3C218A59" w14:textId="0FEA342D" w:rsidR="00E70D30" w:rsidRPr="003E7902" w:rsidRDefault="00E70D30" w:rsidP="00E70D30">
      <w:pPr>
        <w:autoSpaceDE w:val="0"/>
        <w:autoSpaceDN w:val="0"/>
        <w:adjustRightInd w:val="0"/>
        <w:jc w:val="both"/>
        <w:rPr>
          <w:lang w:val="fr-FR"/>
        </w:rPr>
      </w:pPr>
      <w:r w:rsidRPr="003E7902">
        <w:rPr>
          <w:lang w:val="fr-FR"/>
        </w:rPr>
        <w:t>- une augmentation des dépôts de crue dans le lac à partir de ~3500 cal BP</w:t>
      </w:r>
      <w:r w:rsidR="003E7902">
        <w:rPr>
          <w:lang w:val="fr-FR"/>
        </w:rPr>
        <w:t xml:space="preserve"> [1550 cal BC]</w:t>
      </w:r>
    </w:p>
    <w:p w14:paraId="7DA15AB9" w14:textId="74F961FA" w:rsidR="00E70D30" w:rsidRPr="003E7902" w:rsidRDefault="00E70D30" w:rsidP="00E70D30">
      <w:pPr>
        <w:autoSpaceDE w:val="0"/>
        <w:autoSpaceDN w:val="0"/>
        <w:adjustRightInd w:val="0"/>
        <w:jc w:val="both"/>
        <w:rPr>
          <w:lang w:val="fr-FR"/>
        </w:rPr>
      </w:pPr>
      <w:r w:rsidRPr="003E7902">
        <w:rPr>
          <w:lang w:val="fr-FR"/>
        </w:rPr>
        <w:t>- un signe plus clair d'activité agricole à partir de ~3000 cal BP</w:t>
      </w:r>
      <w:r w:rsidR="003E7902">
        <w:rPr>
          <w:lang w:val="fr-FR"/>
        </w:rPr>
        <w:t xml:space="preserve"> [1050 cal BC]</w:t>
      </w:r>
      <w:r w:rsidRPr="003E7902">
        <w:rPr>
          <w:lang w:val="fr-FR"/>
        </w:rPr>
        <w:t>.</w:t>
      </w:r>
    </w:p>
    <w:p w14:paraId="7D2BCF3E" w14:textId="15C13CCD" w:rsidR="00E70D30" w:rsidRPr="003E7902" w:rsidRDefault="00E70D30" w:rsidP="00E70D30">
      <w:pPr>
        <w:autoSpaceDE w:val="0"/>
        <w:autoSpaceDN w:val="0"/>
        <w:adjustRightInd w:val="0"/>
        <w:jc w:val="both"/>
        <w:rPr>
          <w:lang w:val="fr-FR"/>
        </w:rPr>
      </w:pPr>
      <w:r w:rsidRPr="003E7902">
        <w:rPr>
          <w:lang w:val="fr-FR"/>
        </w:rPr>
        <w:t>(BIB B. Vannière com. pers.)</w:t>
      </w:r>
    </w:p>
    <w:p w14:paraId="667AFBBC" w14:textId="77777777" w:rsidR="000147E9" w:rsidRPr="003E7902" w:rsidRDefault="000147E9" w:rsidP="000152C6">
      <w:pPr>
        <w:autoSpaceDE w:val="0"/>
        <w:autoSpaceDN w:val="0"/>
        <w:adjustRightInd w:val="0"/>
        <w:jc w:val="both"/>
        <w:rPr>
          <w:lang w:val="fr-FR"/>
        </w:rPr>
      </w:pPr>
    </w:p>
    <w:p w14:paraId="6255745D" w14:textId="4B1FED74" w:rsidR="000147E9" w:rsidRDefault="000147E9" w:rsidP="000147E9">
      <w:pPr>
        <w:pStyle w:val="Heading6"/>
      </w:pPr>
      <w:bookmarkStart w:id="5517" w:name="Sit_Grenouilles_paleoenv_et3"/>
      <w:r>
        <w:t>étude 3</w:t>
      </w:r>
    </w:p>
    <w:bookmarkEnd w:id="5517"/>
    <w:p w14:paraId="4740AFFA" w14:textId="77777777" w:rsidR="000147E9" w:rsidRPr="00352E71" w:rsidRDefault="000147E9" w:rsidP="000152C6">
      <w:pPr>
        <w:autoSpaceDE w:val="0"/>
        <w:autoSpaceDN w:val="0"/>
        <w:adjustRightInd w:val="0"/>
        <w:jc w:val="both"/>
        <w:rPr>
          <w:lang w:val="fr-FR"/>
        </w:rPr>
      </w:pPr>
    </w:p>
    <w:p w14:paraId="6E751009" w14:textId="22ABB029" w:rsidR="000147E9" w:rsidRPr="00352E71" w:rsidRDefault="00000000" w:rsidP="000147E9">
      <w:pPr>
        <w:rPr>
          <w:lang w:val="fr-FR"/>
        </w:rPr>
      </w:pPr>
      <w:hyperlink w:anchor="Ana_Environnement" w:history="1">
        <w:r w:rsidR="006D57EA" w:rsidRPr="0032190F">
          <w:rPr>
            <w:rStyle w:val="Hyperlink"/>
            <w:lang w:val="fr-FR"/>
          </w:rPr>
          <w:t>étude palynologique</w:t>
        </w:r>
      </w:hyperlink>
      <w:r w:rsidR="006D57EA" w:rsidRPr="006D57EA">
        <w:rPr>
          <w:rStyle w:val="Hyperlink"/>
          <w:color w:val="000000"/>
          <w:u w:val="none"/>
          <w:lang w:val="fr-FR"/>
        </w:rPr>
        <w:t xml:space="preserve">. </w:t>
      </w:r>
      <w:r w:rsidR="000147E9" w:rsidRPr="00352E71">
        <w:rPr>
          <w:lang w:val="fr-FR"/>
        </w:rPr>
        <w:t>3 phases d'occupation des sols</w:t>
      </w:r>
      <w:r w:rsidR="00352E71" w:rsidRPr="00352E71">
        <w:rPr>
          <w:lang w:val="fr-FR"/>
        </w:rPr>
        <w:t>, c-a-d anthropisation du milieu + marqueurs de presence matériel archéologique (1, 2 et 3)</w:t>
      </w:r>
      <w:r w:rsidR="000147E9" w:rsidRPr="00352E71">
        <w:rPr>
          <w:lang w:val="fr-FR"/>
        </w:rPr>
        <w:t xml:space="preserve">: </w:t>
      </w:r>
    </w:p>
    <w:p w14:paraId="1BF5194A" w14:textId="77777777" w:rsidR="000147E9" w:rsidRPr="00352E71" w:rsidRDefault="000147E9" w:rsidP="000147E9">
      <w:pPr>
        <w:rPr>
          <w:lang w:val="fr-FR"/>
        </w:rPr>
      </w:pPr>
    </w:p>
    <w:tbl>
      <w:tblPr>
        <w:tblStyle w:val="TableGrid"/>
        <w:tblW w:w="0" w:type="auto"/>
        <w:jc w:val="center"/>
        <w:tblLook w:val="04A0" w:firstRow="1" w:lastRow="0" w:firstColumn="1" w:lastColumn="0" w:noHBand="0" w:noVBand="1"/>
      </w:tblPr>
      <w:tblGrid>
        <w:gridCol w:w="429"/>
        <w:gridCol w:w="1382"/>
        <w:gridCol w:w="609"/>
        <w:gridCol w:w="1536"/>
        <w:gridCol w:w="1501"/>
        <w:gridCol w:w="4361"/>
      </w:tblGrid>
      <w:tr w:rsidR="00FE0F3E" w:rsidRPr="00BC59FE" w14:paraId="466171FC" w14:textId="77777777" w:rsidTr="00FE0F3E">
        <w:trPr>
          <w:jc w:val="center"/>
        </w:trPr>
        <w:tc>
          <w:tcPr>
            <w:tcW w:w="429" w:type="dxa"/>
          </w:tcPr>
          <w:p w14:paraId="39827D47" w14:textId="77777777" w:rsidR="00FE0F3E" w:rsidRPr="00352E71" w:rsidRDefault="00FE0F3E" w:rsidP="00352E71">
            <w:pPr>
              <w:jc w:val="center"/>
              <w:rPr>
                <w:lang w:val="fr-FR"/>
              </w:rPr>
            </w:pPr>
          </w:p>
        </w:tc>
        <w:tc>
          <w:tcPr>
            <w:tcW w:w="1991" w:type="dxa"/>
            <w:gridSpan w:val="2"/>
          </w:tcPr>
          <w:p w14:paraId="38F5E094" w14:textId="44D5290D" w:rsidR="00FE0F3E" w:rsidRDefault="00FE0F3E" w:rsidP="00352E71">
            <w:pPr>
              <w:jc w:val="center"/>
              <w:rPr>
                <w:lang w:val="en-GB"/>
              </w:rPr>
            </w:pPr>
            <w:r>
              <w:rPr>
                <w:lang w:val="en-GB"/>
              </w:rPr>
              <w:t>BC</w:t>
            </w:r>
          </w:p>
        </w:tc>
        <w:tc>
          <w:tcPr>
            <w:tcW w:w="3037" w:type="dxa"/>
            <w:gridSpan w:val="2"/>
          </w:tcPr>
          <w:p w14:paraId="1EE0286A" w14:textId="653E80B6" w:rsidR="00FE0F3E" w:rsidRPr="00BC59FE" w:rsidRDefault="00FE0F3E" w:rsidP="00352E71">
            <w:pPr>
              <w:jc w:val="center"/>
              <w:rPr>
                <w:lang w:val="fr-FR"/>
              </w:rPr>
            </w:pPr>
            <w:r>
              <w:rPr>
                <w:lang w:val="en-GB"/>
              </w:rPr>
              <w:t>cal BP*</w:t>
            </w:r>
          </w:p>
        </w:tc>
        <w:tc>
          <w:tcPr>
            <w:tcW w:w="4361" w:type="dxa"/>
          </w:tcPr>
          <w:p w14:paraId="6AFB510E" w14:textId="37A4EF66" w:rsidR="00FE0F3E" w:rsidRPr="00BC59FE" w:rsidRDefault="00FE0F3E" w:rsidP="00352E71">
            <w:pPr>
              <w:jc w:val="center"/>
              <w:rPr>
                <w:lang w:val="fr-FR"/>
              </w:rPr>
            </w:pPr>
            <w:r w:rsidRPr="00BC59FE">
              <w:rPr>
                <w:lang w:val="fr-FR"/>
              </w:rPr>
              <w:t>notes (en cal BP)</w:t>
            </w:r>
            <w:r w:rsidR="00D12DF1">
              <w:rPr>
                <w:lang w:val="fr-FR"/>
              </w:rPr>
              <w:t>*</w:t>
            </w:r>
          </w:p>
        </w:tc>
      </w:tr>
      <w:tr w:rsidR="00352E71" w14:paraId="2CF6BA31" w14:textId="77777777" w:rsidTr="00FE0F3E">
        <w:trPr>
          <w:jc w:val="center"/>
        </w:trPr>
        <w:tc>
          <w:tcPr>
            <w:tcW w:w="429" w:type="dxa"/>
          </w:tcPr>
          <w:p w14:paraId="2EB6B502" w14:textId="3B3A0CF9" w:rsidR="00352E71" w:rsidRPr="00BC59FE" w:rsidRDefault="00352E71" w:rsidP="000147E9">
            <w:pPr>
              <w:rPr>
                <w:lang w:val="en-GB"/>
              </w:rPr>
            </w:pPr>
            <w:r>
              <w:rPr>
                <w:lang w:val="en-GB"/>
              </w:rPr>
              <w:t>1</w:t>
            </w:r>
          </w:p>
        </w:tc>
        <w:tc>
          <w:tcPr>
            <w:tcW w:w="1382" w:type="dxa"/>
          </w:tcPr>
          <w:p w14:paraId="2CB61385" w14:textId="41ED0541" w:rsidR="00352E71" w:rsidRPr="00BC59FE" w:rsidRDefault="00352E71" w:rsidP="000147E9">
            <w:pPr>
              <w:rPr>
                <w:lang w:val="en-GB"/>
              </w:rPr>
            </w:pPr>
            <w:r>
              <w:rPr>
                <w:lang w:val="en-GB"/>
              </w:rPr>
              <w:t>5,500-5,200</w:t>
            </w:r>
          </w:p>
        </w:tc>
        <w:tc>
          <w:tcPr>
            <w:tcW w:w="609" w:type="dxa"/>
          </w:tcPr>
          <w:p w14:paraId="083503EB" w14:textId="77777777" w:rsidR="00352E71" w:rsidRPr="00BC59FE" w:rsidRDefault="00352E71" w:rsidP="000147E9">
            <w:pPr>
              <w:rPr>
                <w:lang w:val="en-GB"/>
              </w:rPr>
            </w:pPr>
          </w:p>
        </w:tc>
        <w:tc>
          <w:tcPr>
            <w:tcW w:w="1536" w:type="dxa"/>
          </w:tcPr>
          <w:p w14:paraId="7F37869A" w14:textId="4BB5601D" w:rsidR="00352E71" w:rsidRPr="00BC59FE" w:rsidRDefault="00352E71" w:rsidP="000147E9">
            <w:pPr>
              <w:rPr>
                <w:lang w:val="en-GB"/>
              </w:rPr>
            </w:pPr>
            <w:r w:rsidRPr="00BC59FE">
              <w:rPr>
                <w:lang w:val="en-GB"/>
              </w:rPr>
              <w:t>7,450–7,150</w:t>
            </w:r>
          </w:p>
        </w:tc>
        <w:tc>
          <w:tcPr>
            <w:tcW w:w="1501" w:type="dxa"/>
          </w:tcPr>
          <w:p w14:paraId="46F215F1" w14:textId="77777777" w:rsidR="00352E71" w:rsidRPr="00352E71" w:rsidRDefault="00352E71" w:rsidP="000147E9">
            <w:pPr>
              <w:rPr>
                <w:i/>
                <w:iCs/>
                <w:lang w:val="en-GB"/>
              </w:rPr>
            </w:pPr>
          </w:p>
        </w:tc>
        <w:tc>
          <w:tcPr>
            <w:tcW w:w="4361" w:type="dxa"/>
          </w:tcPr>
          <w:p w14:paraId="1033C419" w14:textId="1E6AF036" w:rsidR="00352E71" w:rsidRDefault="00000000" w:rsidP="000147E9">
            <w:pPr>
              <w:rPr>
                <w:lang w:val="en-GB"/>
              </w:rPr>
            </w:pPr>
            <w:hyperlink r:id="rId13950" w:anchor="Eco_Urticacae" w:history="1">
              <w:r w:rsidR="006D57EA" w:rsidRPr="00ED457D">
                <w:rPr>
                  <w:rStyle w:val="Hyperlink"/>
                  <w:i/>
                  <w:szCs w:val="20"/>
                  <w:lang w:val="fr-FR"/>
                </w:rPr>
                <w:t>Urtica</w:t>
              </w:r>
            </w:hyperlink>
            <w:r w:rsidR="006D57EA" w:rsidRPr="00ED457D">
              <w:rPr>
                <w:szCs w:val="20"/>
                <w:lang w:val="fr-FR"/>
              </w:rPr>
              <w:t xml:space="preserve"> </w:t>
            </w:r>
            <w:r w:rsidR="00352E71">
              <w:rPr>
                <w:lang w:val="en-GB"/>
              </w:rPr>
              <w:t xml:space="preserve">et </w:t>
            </w:r>
            <w:hyperlink r:id="rId13951" w:anchor="Eco_Sporormiella" w:history="1">
              <w:r w:rsidR="00352E71" w:rsidRPr="009722A6">
                <w:rPr>
                  <w:rStyle w:val="Hyperlink"/>
                  <w:i/>
                  <w:iCs/>
                  <w:lang w:val="en-GB"/>
                </w:rPr>
                <w:t>Sporormiella</w:t>
              </w:r>
            </w:hyperlink>
            <w:r w:rsidR="00352E71">
              <w:rPr>
                <w:lang w:val="en-GB"/>
              </w:rPr>
              <w:t xml:space="preserve"> ↑</w:t>
            </w:r>
          </w:p>
        </w:tc>
      </w:tr>
      <w:tr w:rsidR="00352E71" w14:paraId="5CB23D1F" w14:textId="77777777" w:rsidTr="00FE0F3E">
        <w:trPr>
          <w:jc w:val="center"/>
        </w:trPr>
        <w:tc>
          <w:tcPr>
            <w:tcW w:w="429" w:type="dxa"/>
            <w:vMerge w:val="restart"/>
          </w:tcPr>
          <w:p w14:paraId="7EBF360D" w14:textId="3D107058" w:rsidR="00352E71" w:rsidRPr="00BC59FE" w:rsidRDefault="00352E71" w:rsidP="000147E9">
            <w:pPr>
              <w:rPr>
                <w:lang w:val="en-GB"/>
              </w:rPr>
            </w:pPr>
            <w:r>
              <w:rPr>
                <w:lang w:val="en-GB"/>
              </w:rPr>
              <w:t>2</w:t>
            </w:r>
          </w:p>
        </w:tc>
        <w:tc>
          <w:tcPr>
            <w:tcW w:w="1991" w:type="dxa"/>
            <w:gridSpan w:val="2"/>
          </w:tcPr>
          <w:p w14:paraId="689B0559" w14:textId="67524B1B" w:rsidR="00352E71" w:rsidRPr="00BC59FE" w:rsidRDefault="00352E71" w:rsidP="000147E9">
            <w:pPr>
              <w:rPr>
                <w:lang w:val="en-GB"/>
              </w:rPr>
            </w:pPr>
            <w:r>
              <w:rPr>
                <w:lang w:val="en-GB"/>
              </w:rPr>
              <w:t>4,250-3,950</w:t>
            </w:r>
          </w:p>
        </w:tc>
        <w:tc>
          <w:tcPr>
            <w:tcW w:w="3037" w:type="dxa"/>
            <w:gridSpan w:val="2"/>
          </w:tcPr>
          <w:p w14:paraId="59C9BE7F" w14:textId="2D742E40" w:rsidR="00352E71" w:rsidRDefault="00352E71" w:rsidP="000147E9">
            <w:pPr>
              <w:rPr>
                <w:lang w:val="en-GB"/>
              </w:rPr>
            </w:pPr>
            <w:r w:rsidRPr="00BC59FE">
              <w:rPr>
                <w:lang w:val="en-GB"/>
              </w:rPr>
              <w:t>6,200–4,900</w:t>
            </w:r>
          </w:p>
        </w:tc>
        <w:tc>
          <w:tcPr>
            <w:tcW w:w="4361" w:type="dxa"/>
          </w:tcPr>
          <w:p w14:paraId="45154985" w14:textId="50409CBC" w:rsidR="00352E71" w:rsidRDefault="00352E71" w:rsidP="000147E9">
            <w:pPr>
              <w:rPr>
                <w:lang w:val="en-GB"/>
              </w:rPr>
            </w:pPr>
          </w:p>
        </w:tc>
      </w:tr>
      <w:tr w:rsidR="00352E71" w:rsidRPr="00FE706B" w14:paraId="399FB9D1" w14:textId="77777777" w:rsidTr="00FE0F3E">
        <w:trPr>
          <w:jc w:val="center"/>
        </w:trPr>
        <w:tc>
          <w:tcPr>
            <w:tcW w:w="429" w:type="dxa"/>
            <w:vMerge/>
          </w:tcPr>
          <w:p w14:paraId="4B67F519" w14:textId="77777777" w:rsidR="00352E71" w:rsidRDefault="00352E71" w:rsidP="000147E9">
            <w:pPr>
              <w:rPr>
                <w:lang w:val="en-GB"/>
              </w:rPr>
            </w:pPr>
          </w:p>
        </w:tc>
        <w:tc>
          <w:tcPr>
            <w:tcW w:w="1382" w:type="dxa"/>
          </w:tcPr>
          <w:p w14:paraId="6E3292CD" w14:textId="5B1825C5" w:rsidR="00352E71" w:rsidRDefault="00352E71" w:rsidP="000147E9">
            <w:pPr>
              <w:rPr>
                <w:lang w:val="en-GB"/>
              </w:rPr>
            </w:pPr>
            <w:r>
              <w:rPr>
                <w:lang w:val="en-GB"/>
              </w:rPr>
              <w:t>4,250-3,350</w:t>
            </w:r>
          </w:p>
        </w:tc>
        <w:tc>
          <w:tcPr>
            <w:tcW w:w="609" w:type="dxa"/>
          </w:tcPr>
          <w:p w14:paraId="2ACA90DC" w14:textId="77777777" w:rsidR="00352E71" w:rsidRPr="00BC59FE" w:rsidRDefault="00352E71" w:rsidP="000147E9">
            <w:pPr>
              <w:rPr>
                <w:lang w:val="en-GB"/>
              </w:rPr>
            </w:pPr>
          </w:p>
        </w:tc>
        <w:tc>
          <w:tcPr>
            <w:tcW w:w="1536" w:type="dxa"/>
          </w:tcPr>
          <w:p w14:paraId="2536B0B2" w14:textId="1E292058" w:rsidR="00352E71" w:rsidRPr="00BC59FE" w:rsidRDefault="00352E71" w:rsidP="000147E9">
            <w:pPr>
              <w:rPr>
                <w:lang w:val="en-GB"/>
              </w:rPr>
            </w:pPr>
          </w:p>
        </w:tc>
        <w:tc>
          <w:tcPr>
            <w:tcW w:w="1501" w:type="dxa"/>
          </w:tcPr>
          <w:p w14:paraId="68348150" w14:textId="63D12E73" w:rsidR="00352E71" w:rsidRDefault="00352E71" w:rsidP="000147E9">
            <w:pPr>
              <w:rPr>
                <w:lang w:val="en-GB"/>
              </w:rPr>
            </w:pPr>
            <w:r>
              <w:rPr>
                <w:lang w:val="en-GB"/>
              </w:rPr>
              <w:t>6,200-5,500</w:t>
            </w:r>
          </w:p>
        </w:tc>
        <w:tc>
          <w:tcPr>
            <w:tcW w:w="4361" w:type="dxa"/>
          </w:tcPr>
          <w:p w14:paraId="3E2557A2" w14:textId="3DA50803" w:rsidR="00352E71" w:rsidRPr="00352E71" w:rsidRDefault="00352E71" w:rsidP="000147E9">
            <w:pPr>
              <w:rPr>
                <w:lang w:val="fr-FR"/>
              </w:rPr>
            </w:pPr>
            <w:r w:rsidRPr="00352E71">
              <w:rPr>
                <w:i/>
                <w:iCs/>
                <w:lang w:val="fr-FR"/>
              </w:rPr>
              <w:t>Urtica</w:t>
            </w:r>
            <w:r w:rsidRPr="00352E71">
              <w:rPr>
                <w:lang w:val="fr-FR"/>
              </w:rPr>
              <w:t xml:space="preserve"> et </w:t>
            </w:r>
            <w:r w:rsidRPr="00352E71">
              <w:rPr>
                <w:i/>
                <w:iCs/>
                <w:lang w:val="fr-FR"/>
              </w:rPr>
              <w:t>Sporormiella</w:t>
            </w:r>
            <w:r w:rsidRPr="00352E71">
              <w:rPr>
                <w:lang w:val="fr-FR"/>
              </w:rPr>
              <w:t xml:space="preserve"> ↑ et </w:t>
            </w:r>
            <w:r w:rsidRPr="00352E71">
              <w:rPr>
                <w:i/>
                <w:iCs/>
                <w:lang w:val="fr-FR"/>
              </w:rPr>
              <w:t>Cerealia</w:t>
            </w:r>
          </w:p>
        </w:tc>
      </w:tr>
      <w:tr w:rsidR="00352E71" w:rsidRPr="00352E71" w14:paraId="3FE58686" w14:textId="77777777" w:rsidTr="00FE0F3E">
        <w:trPr>
          <w:jc w:val="center"/>
        </w:trPr>
        <w:tc>
          <w:tcPr>
            <w:tcW w:w="429" w:type="dxa"/>
          </w:tcPr>
          <w:p w14:paraId="17F4632F" w14:textId="15258ADF" w:rsidR="00352E71" w:rsidRDefault="00352E71" w:rsidP="000147E9">
            <w:pPr>
              <w:rPr>
                <w:lang w:val="en-GB"/>
              </w:rPr>
            </w:pPr>
            <w:r>
              <w:rPr>
                <w:lang w:val="en-GB"/>
              </w:rPr>
              <w:t>-</w:t>
            </w:r>
          </w:p>
        </w:tc>
        <w:tc>
          <w:tcPr>
            <w:tcW w:w="1382" w:type="dxa"/>
          </w:tcPr>
          <w:p w14:paraId="158DC3CA" w14:textId="3AD21592" w:rsidR="00352E71" w:rsidRDefault="00352E71" w:rsidP="000147E9">
            <w:pPr>
              <w:rPr>
                <w:lang w:val="en-GB"/>
              </w:rPr>
            </w:pPr>
            <w:r>
              <w:rPr>
                <w:lang w:val="en-GB"/>
              </w:rPr>
              <w:t>3,350-2,350</w:t>
            </w:r>
          </w:p>
        </w:tc>
        <w:tc>
          <w:tcPr>
            <w:tcW w:w="609" w:type="dxa"/>
          </w:tcPr>
          <w:p w14:paraId="7A9CDB52" w14:textId="77777777" w:rsidR="00352E71" w:rsidRPr="00BC59FE" w:rsidRDefault="00352E71" w:rsidP="000147E9">
            <w:pPr>
              <w:rPr>
                <w:lang w:val="en-GB"/>
              </w:rPr>
            </w:pPr>
          </w:p>
        </w:tc>
        <w:tc>
          <w:tcPr>
            <w:tcW w:w="1536" w:type="dxa"/>
          </w:tcPr>
          <w:p w14:paraId="6E96C8CE" w14:textId="77777777" w:rsidR="00352E71" w:rsidRPr="00BC59FE" w:rsidRDefault="00352E71" w:rsidP="000147E9">
            <w:pPr>
              <w:rPr>
                <w:lang w:val="en-GB"/>
              </w:rPr>
            </w:pPr>
          </w:p>
        </w:tc>
        <w:tc>
          <w:tcPr>
            <w:tcW w:w="1501" w:type="dxa"/>
          </w:tcPr>
          <w:p w14:paraId="29A275F5" w14:textId="3EE87E58" w:rsidR="00352E71" w:rsidRPr="00BC59FE" w:rsidRDefault="00352E71" w:rsidP="000147E9">
            <w:pPr>
              <w:rPr>
                <w:i/>
                <w:iCs/>
                <w:lang w:val="en-GB"/>
              </w:rPr>
            </w:pPr>
            <w:r>
              <w:rPr>
                <w:lang w:val="en-GB"/>
              </w:rPr>
              <w:t>5,500-4,300</w:t>
            </w:r>
          </w:p>
        </w:tc>
        <w:tc>
          <w:tcPr>
            <w:tcW w:w="4361" w:type="dxa"/>
          </w:tcPr>
          <w:p w14:paraId="5893F9DD" w14:textId="7B784474" w:rsidR="00352E71" w:rsidRPr="00352E71" w:rsidRDefault="00352E71" w:rsidP="000147E9">
            <w:pPr>
              <w:rPr>
                <w:i/>
                <w:iCs/>
                <w:lang w:val="fr-FR"/>
              </w:rPr>
            </w:pPr>
            <w:r w:rsidRPr="00352E71">
              <w:rPr>
                <w:i/>
                <w:iCs/>
                <w:lang w:val="fr-FR"/>
              </w:rPr>
              <w:t>Urtica</w:t>
            </w:r>
            <w:r w:rsidRPr="00352E71">
              <w:rPr>
                <w:lang w:val="fr-FR"/>
              </w:rPr>
              <w:t xml:space="preserve"> ↑</w:t>
            </w:r>
          </w:p>
        </w:tc>
      </w:tr>
      <w:tr w:rsidR="00352E71" w:rsidRPr="00FE706B" w14:paraId="797C5B89" w14:textId="77777777" w:rsidTr="00FE0F3E">
        <w:trPr>
          <w:jc w:val="center"/>
        </w:trPr>
        <w:tc>
          <w:tcPr>
            <w:tcW w:w="429" w:type="dxa"/>
          </w:tcPr>
          <w:p w14:paraId="200B2B89" w14:textId="3AB2B4A3" w:rsidR="00352E71" w:rsidRPr="00BC59FE" w:rsidRDefault="00352E71" w:rsidP="000147E9">
            <w:pPr>
              <w:rPr>
                <w:lang w:val="en-GB"/>
              </w:rPr>
            </w:pPr>
            <w:r>
              <w:rPr>
                <w:lang w:val="en-GB"/>
              </w:rPr>
              <w:t>3</w:t>
            </w:r>
          </w:p>
        </w:tc>
        <w:tc>
          <w:tcPr>
            <w:tcW w:w="1382" w:type="dxa"/>
          </w:tcPr>
          <w:p w14:paraId="0D548960" w14:textId="10F5A2C2" w:rsidR="00352E71" w:rsidRPr="00BC59FE" w:rsidRDefault="00352E71" w:rsidP="000147E9">
            <w:pPr>
              <w:rPr>
                <w:lang w:val="en-GB"/>
              </w:rPr>
            </w:pPr>
            <w:r>
              <w:rPr>
                <w:lang w:val="en-GB"/>
              </w:rPr>
              <w:t>2,300-1,750</w:t>
            </w:r>
          </w:p>
        </w:tc>
        <w:tc>
          <w:tcPr>
            <w:tcW w:w="609" w:type="dxa"/>
          </w:tcPr>
          <w:p w14:paraId="592AF5CF" w14:textId="77777777" w:rsidR="00352E71" w:rsidRPr="00BC59FE" w:rsidRDefault="00352E71" w:rsidP="000147E9">
            <w:pPr>
              <w:rPr>
                <w:lang w:val="en-GB"/>
              </w:rPr>
            </w:pPr>
          </w:p>
        </w:tc>
        <w:tc>
          <w:tcPr>
            <w:tcW w:w="1536" w:type="dxa"/>
          </w:tcPr>
          <w:p w14:paraId="6AC524AD" w14:textId="382406F0" w:rsidR="00352E71" w:rsidRPr="00BC59FE" w:rsidRDefault="00352E71" w:rsidP="000147E9">
            <w:pPr>
              <w:rPr>
                <w:lang w:val="en-GB"/>
              </w:rPr>
            </w:pPr>
            <w:r w:rsidRPr="00BC59FE">
              <w:rPr>
                <w:lang w:val="en-GB"/>
              </w:rPr>
              <w:t>4,250–3,700</w:t>
            </w:r>
          </w:p>
        </w:tc>
        <w:tc>
          <w:tcPr>
            <w:tcW w:w="1501" w:type="dxa"/>
          </w:tcPr>
          <w:p w14:paraId="7835A227" w14:textId="77777777" w:rsidR="00352E71" w:rsidRPr="00BC59FE" w:rsidRDefault="00352E71" w:rsidP="000147E9">
            <w:pPr>
              <w:rPr>
                <w:i/>
                <w:iCs/>
                <w:lang w:val="en-GB"/>
              </w:rPr>
            </w:pPr>
          </w:p>
        </w:tc>
        <w:tc>
          <w:tcPr>
            <w:tcW w:w="4361" w:type="dxa"/>
          </w:tcPr>
          <w:p w14:paraId="281CF1FE" w14:textId="2BE2DD0F" w:rsidR="00352E71" w:rsidRPr="00352E71" w:rsidRDefault="00000000" w:rsidP="000147E9">
            <w:pPr>
              <w:rPr>
                <w:lang w:val="fr-FR"/>
              </w:rPr>
            </w:pPr>
            <w:hyperlink r:id="rId13952" w:anchor="Eco_Larix" w:history="1">
              <w:r w:rsidR="009722A6" w:rsidRPr="0032190F">
                <w:rPr>
                  <w:rStyle w:val="Hyperlink"/>
                  <w:i/>
                  <w:lang w:val="fr-FR"/>
                </w:rPr>
                <w:t>Larix</w:t>
              </w:r>
            </w:hyperlink>
            <w:r w:rsidR="009722A6" w:rsidRPr="009722A6">
              <w:rPr>
                <w:rStyle w:val="Hyperlink"/>
                <w:i/>
                <w:color w:val="000000"/>
                <w:u w:val="none"/>
                <w:lang w:val="fr-FR"/>
              </w:rPr>
              <w:t xml:space="preserve"> </w:t>
            </w:r>
            <w:r w:rsidR="00352E71" w:rsidRPr="00352E71">
              <w:rPr>
                <w:i/>
                <w:iCs/>
                <w:lang w:val="fr-FR"/>
              </w:rPr>
              <w:t>Decidua</w:t>
            </w:r>
            <w:r w:rsidR="00352E71" w:rsidRPr="00352E71">
              <w:rPr>
                <w:lang w:val="fr-FR"/>
              </w:rPr>
              <w:t xml:space="preserve"> ↑ vers 4,000 ; </w:t>
            </w:r>
            <w:r w:rsidR="00352E71" w:rsidRPr="00352E71">
              <w:rPr>
                <w:i/>
                <w:iCs/>
                <w:lang w:val="fr-FR"/>
              </w:rPr>
              <w:t>Urtica</w:t>
            </w:r>
            <w:r w:rsidR="00352E71" w:rsidRPr="00352E71">
              <w:rPr>
                <w:lang w:val="fr-FR"/>
              </w:rPr>
              <w:t xml:space="preserve"> et </w:t>
            </w:r>
            <w:r w:rsidR="00352E71" w:rsidRPr="00352E71">
              <w:rPr>
                <w:i/>
                <w:iCs/>
                <w:lang w:val="fr-FR"/>
              </w:rPr>
              <w:t>Sporormiella</w:t>
            </w:r>
            <w:r w:rsidR="00352E71" w:rsidRPr="00352E71">
              <w:rPr>
                <w:lang w:val="fr-FR"/>
              </w:rPr>
              <w:t xml:space="preserve"> ↑ et </w:t>
            </w:r>
            <w:r w:rsidR="00352E71" w:rsidRPr="00352E71">
              <w:rPr>
                <w:i/>
                <w:iCs/>
                <w:lang w:val="fr-FR"/>
              </w:rPr>
              <w:t>Cerealia</w:t>
            </w:r>
          </w:p>
        </w:tc>
      </w:tr>
    </w:tbl>
    <w:p w14:paraId="32D094CD" w14:textId="77777777" w:rsidR="000147E9" w:rsidRPr="000147E9" w:rsidRDefault="000147E9" w:rsidP="000147E9">
      <w:pPr>
        <w:rPr>
          <w:lang w:val="fr-FR"/>
        </w:rPr>
      </w:pPr>
      <w:r w:rsidRPr="000147E9">
        <w:rPr>
          <w:lang w:val="fr-FR"/>
        </w:rPr>
        <w:t>*: BIB 3643</w:t>
      </w:r>
    </w:p>
    <w:p w14:paraId="1B615BD9" w14:textId="77777777" w:rsidR="000147E9" w:rsidRDefault="000147E9" w:rsidP="000152C6">
      <w:pPr>
        <w:autoSpaceDE w:val="0"/>
        <w:autoSpaceDN w:val="0"/>
        <w:adjustRightInd w:val="0"/>
        <w:jc w:val="both"/>
        <w:rPr>
          <w:lang w:val="fr-FR"/>
        </w:rPr>
      </w:pPr>
    </w:p>
    <w:tbl>
      <w:tblPr>
        <w:tblStyle w:val="TableGrid"/>
        <w:tblW w:w="0" w:type="auto"/>
        <w:jc w:val="center"/>
        <w:tblLook w:val="04A0" w:firstRow="1" w:lastRow="0" w:firstColumn="1" w:lastColumn="0" w:noHBand="0" w:noVBand="1"/>
      </w:tblPr>
      <w:tblGrid>
        <w:gridCol w:w="1016"/>
        <w:gridCol w:w="1616"/>
      </w:tblGrid>
      <w:tr w:rsidR="000147E9" w14:paraId="690A2F23" w14:textId="77777777" w:rsidTr="00B46221">
        <w:trPr>
          <w:jc w:val="center"/>
        </w:trPr>
        <w:tc>
          <w:tcPr>
            <w:tcW w:w="1016" w:type="dxa"/>
          </w:tcPr>
          <w:p w14:paraId="0EC9B7F6" w14:textId="77777777" w:rsidR="000147E9" w:rsidRDefault="000147E9" w:rsidP="000152C6">
            <w:pPr>
              <w:autoSpaceDE w:val="0"/>
              <w:autoSpaceDN w:val="0"/>
              <w:adjustRightInd w:val="0"/>
              <w:jc w:val="both"/>
              <w:rPr>
                <w:lang w:val="fr-FR"/>
              </w:rPr>
            </w:pPr>
          </w:p>
        </w:tc>
        <w:tc>
          <w:tcPr>
            <w:tcW w:w="1616" w:type="dxa"/>
          </w:tcPr>
          <w:p w14:paraId="6BA30BD7" w14:textId="1C00811A" w:rsidR="000147E9" w:rsidRDefault="000147E9" w:rsidP="000152C6">
            <w:pPr>
              <w:autoSpaceDE w:val="0"/>
              <w:autoSpaceDN w:val="0"/>
              <w:adjustRightInd w:val="0"/>
              <w:jc w:val="both"/>
              <w:rPr>
                <w:lang w:val="fr-FR"/>
              </w:rPr>
            </w:pPr>
            <w:r>
              <w:rPr>
                <w:lang w:val="en-GB"/>
              </w:rPr>
              <w:t>cal BP*</w:t>
            </w:r>
          </w:p>
        </w:tc>
      </w:tr>
      <w:tr w:rsidR="000147E9" w14:paraId="1E3449FC" w14:textId="77777777" w:rsidTr="00B46221">
        <w:trPr>
          <w:jc w:val="center"/>
        </w:trPr>
        <w:tc>
          <w:tcPr>
            <w:tcW w:w="1016" w:type="dxa"/>
          </w:tcPr>
          <w:p w14:paraId="6EC4273E" w14:textId="3D1A5CB7" w:rsidR="000147E9" w:rsidRDefault="000147E9" w:rsidP="000152C6">
            <w:pPr>
              <w:autoSpaceDE w:val="0"/>
              <w:autoSpaceDN w:val="0"/>
              <w:adjustRightInd w:val="0"/>
              <w:jc w:val="both"/>
              <w:rPr>
                <w:lang w:val="fr-FR"/>
              </w:rPr>
            </w:pPr>
            <w:r>
              <w:rPr>
                <w:lang w:val="fr-FR"/>
              </w:rPr>
              <w:t>Gren-1</w:t>
            </w:r>
          </w:p>
        </w:tc>
        <w:tc>
          <w:tcPr>
            <w:tcW w:w="1616" w:type="dxa"/>
          </w:tcPr>
          <w:p w14:paraId="7622556E" w14:textId="6E3FBDD5" w:rsidR="000147E9" w:rsidRDefault="000147E9" w:rsidP="000152C6">
            <w:pPr>
              <w:autoSpaceDE w:val="0"/>
              <w:autoSpaceDN w:val="0"/>
              <w:adjustRightInd w:val="0"/>
              <w:jc w:val="both"/>
              <w:rPr>
                <w:lang w:val="en-GB"/>
              </w:rPr>
            </w:pPr>
            <w:r>
              <w:rPr>
                <w:lang w:val="en-GB"/>
              </w:rPr>
              <w:t>&gt; 10,700</w:t>
            </w:r>
          </w:p>
        </w:tc>
      </w:tr>
      <w:tr w:rsidR="000147E9" w14:paraId="1DC1B5D3" w14:textId="77777777" w:rsidTr="00B46221">
        <w:trPr>
          <w:jc w:val="center"/>
        </w:trPr>
        <w:tc>
          <w:tcPr>
            <w:tcW w:w="1016" w:type="dxa"/>
          </w:tcPr>
          <w:p w14:paraId="46BF519E" w14:textId="136343F7" w:rsidR="000147E9" w:rsidRDefault="000147E9" w:rsidP="000152C6">
            <w:pPr>
              <w:autoSpaceDE w:val="0"/>
              <w:autoSpaceDN w:val="0"/>
              <w:adjustRightInd w:val="0"/>
              <w:jc w:val="both"/>
              <w:rPr>
                <w:lang w:val="fr-FR"/>
              </w:rPr>
            </w:pPr>
            <w:r>
              <w:rPr>
                <w:lang w:val="fr-FR"/>
              </w:rPr>
              <w:t>Gren-2</w:t>
            </w:r>
          </w:p>
        </w:tc>
        <w:tc>
          <w:tcPr>
            <w:tcW w:w="1616" w:type="dxa"/>
          </w:tcPr>
          <w:p w14:paraId="34AAF690" w14:textId="14AAAD1F" w:rsidR="000147E9" w:rsidRDefault="000147E9" w:rsidP="000152C6">
            <w:pPr>
              <w:autoSpaceDE w:val="0"/>
              <w:autoSpaceDN w:val="0"/>
              <w:adjustRightInd w:val="0"/>
              <w:jc w:val="both"/>
              <w:rPr>
                <w:lang w:val="fr-FR"/>
              </w:rPr>
            </w:pPr>
            <w:r>
              <w:rPr>
                <w:lang w:val="fr-FR"/>
              </w:rPr>
              <w:t>10,700-</w:t>
            </w:r>
            <w:r w:rsidRPr="000147E9">
              <w:rPr>
                <w:lang w:val="fr-FR"/>
              </w:rPr>
              <w:t>7,450</w:t>
            </w:r>
          </w:p>
        </w:tc>
      </w:tr>
      <w:tr w:rsidR="000147E9" w14:paraId="13C453F1" w14:textId="77777777" w:rsidTr="00B46221">
        <w:trPr>
          <w:trHeight w:val="89"/>
          <w:jc w:val="center"/>
        </w:trPr>
        <w:tc>
          <w:tcPr>
            <w:tcW w:w="1016" w:type="dxa"/>
          </w:tcPr>
          <w:p w14:paraId="2B692C61" w14:textId="25E47AA2" w:rsidR="000147E9" w:rsidRDefault="000147E9" w:rsidP="000147E9">
            <w:pPr>
              <w:autoSpaceDE w:val="0"/>
              <w:autoSpaceDN w:val="0"/>
              <w:adjustRightInd w:val="0"/>
              <w:jc w:val="both"/>
              <w:rPr>
                <w:lang w:val="fr-FR"/>
              </w:rPr>
            </w:pPr>
            <w:r>
              <w:rPr>
                <w:lang w:val="fr-FR"/>
              </w:rPr>
              <w:t>Gren-3</w:t>
            </w:r>
          </w:p>
        </w:tc>
        <w:tc>
          <w:tcPr>
            <w:tcW w:w="1616" w:type="dxa"/>
          </w:tcPr>
          <w:p w14:paraId="7CD85F13" w14:textId="5520D039" w:rsidR="000147E9" w:rsidRDefault="000147E9" w:rsidP="000147E9">
            <w:pPr>
              <w:autoSpaceDE w:val="0"/>
              <w:autoSpaceDN w:val="0"/>
              <w:adjustRightInd w:val="0"/>
              <w:jc w:val="both"/>
              <w:rPr>
                <w:lang w:val="fr-FR"/>
              </w:rPr>
            </w:pPr>
            <w:r w:rsidRPr="000147E9">
              <w:rPr>
                <w:lang w:val="fr-FR"/>
              </w:rPr>
              <w:t>7,450</w:t>
            </w:r>
            <w:r>
              <w:rPr>
                <w:lang w:val="fr-FR"/>
              </w:rPr>
              <w:t>-</w:t>
            </w:r>
            <w:r w:rsidRPr="000147E9">
              <w:rPr>
                <w:lang w:val="fr-FR"/>
              </w:rPr>
              <w:t>4,700</w:t>
            </w:r>
          </w:p>
        </w:tc>
      </w:tr>
    </w:tbl>
    <w:p w14:paraId="754CBBFD" w14:textId="77777777" w:rsidR="000147E9" w:rsidRPr="000147E9" w:rsidRDefault="000147E9" w:rsidP="000147E9">
      <w:pPr>
        <w:rPr>
          <w:lang w:val="fr-FR"/>
        </w:rPr>
      </w:pPr>
      <w:r w:rsidRPr="000147E9">
        <w:rPr>
          <w:lang w:val="fr-FR"/>
        </w:rPr>
        <w:t>*: BIB 3643</w:t>
      </w:r>
    </w:p>
    <w:p w14:paraId="16FBAEB7" w14:textId="77777777" w:rsidR="000147E9" w:rsidRPr="000147E9" w:rsidRDefault="000147E9" w:rsidP="000152C6">
      <w:pPr>
        <w:autoSpaceDE w:val="0"/>
        <w:autoSpaceDN w:val="0"/>
        <w:adjustRightInd w:val="0"/>
        <w:jc w:val="both"/>
        <w:rPr>
          <w:lang w:val="fr-FR"/>
        </w:rPr>
      </w:pPr>
    </w:p>
    <w:p w14:paraId="20E35166" w14:textId="77777777" w:rsidR="000152C6" w:rsidRDefault="000152C6" w:rsidP="000152C6">
      <w:pPr>
        <w:pStyle w:val="Heading4"/>
        <w:numPr>
          <w:ilvl w:val="3"/>
          <w:numId w:val="0"/>
        </w:numPr>
        <w:tabs>
          <w:tab w:val="num" w:pos="2520"/>
        </w:tabs>
        <w:spacing w:before="240" w:after="60"/>
        <w:ind w:left="2160"/>
      </w:pPr>
      <w:bookmarkStart w:id="5518" w:name="Sit_Vei_Bouc"/>
      <w:r>
        <w:t>Lac du Vei del Bouc</w:t>
      </w:r>
    </w:p>
    <w:bookmarkEnd w:id="5518"/>
    <w:p w14:paraId="4BB674B2" w14:textId="0CEBF2C7" w:rsidR="000152C6" w:rsidRDefault="00D93C1A" w:rsidP="000152C6">
      <w:pPr>
        <w:jc w:val="both"/>
        <w:rPr>
          <w:lang w:val="fr-FR"/>
        </w:rPr>
      </w:pPr>
      <w:r>
        <w:rPr>
          <w:lang w:val="fr-FR"/>
        </w:rPr>
        <w:t>VdB</w:t>
      </w:r>
    </w:p>
    <w:p w14:paraId="2DC4500F" w14:textId="77777777" w:rsidR="00D93C1A" w:rsidRPr="000147E9" w:rsidRDefault="00D93C1A" w:rsidP="000152C6">
      <w:pPr>
        <w:jc w:val="both"/>
        <w:rPr>
          <w:lang w:val="fr-FR"/>
        </w:rPr>
      </w:pPr>
    </w:p>
    <w:p w14:paraId="31A7A4CF" w14:textId="79C2AE1D" w:rsidR="000152C6" w:rsidRPr="0032190F" w:rsidRDefault="000152C6" w:rsidP="000152C6">
      <w:pPr>
        <w:jc w:val="both"/>
        <w:rPr>
          <w:lang w:val="fr-FR"/>
        </w:rPr>
      </w:pPr>
      <w:r w:rsidRPr="0032190F">
        <w:rPr>
          <w:lang w:val="fr-FR"/>
        </w:rPr>
        <w:t>Le Lac du Vei del Bouc (</w:t>
      </w:r>
      <w:smartTag w:uri="urn:schemas-microsoft-com:office:smarttags" w:element="metricconverter">
        <w:smartTagPr>
          <w:attr w:name="ProductID" w:val="2054 m"/>
        </w:smartTagPr>
        <w:r w:rsidRPr="0032190F">
          <w:rPr>
            <w:lang w:val="fr-FR"/>
          </w:rPr>
          <w:t>2054 m</w:t>
        </w:r>
      </w:smartTag>
      <w:r w:rsidRPr="0032190F">
        <w:rPr>
          <w:lang w:val="fr-FR"/>
        </w:rPr>
        <w:t xml:space="preserve">.s.n.m) dans le bassin versant du Gesso et de la rivière d’Entraque (BIB 1218) a fait l’objet d’une </w:t>
      </w:r>
      <w:hyperlink w:anchor="Ana_Environnement" w:history="1">
        <w:r w:rsidRPr="0032190F">
          <w:rPr>
            <w:rStyle w:val="Hyperlink"/>
            <w:lang w:val="fr-FR"/>
          </w:rPr>
          <w:t>étude palynologique</w:t>
        </w:r>
      </w:hyperlink>
      <w:r w:rsidRPr="0032190F">
        <w:rPr>
          <w:lang w:val="fr-FR"/>
        </w:rPr>
        <w:t xml:space="preserve"> (SS BIB). Deux carottages y ont été effectués par W. Fissinger (SS BIB). L’impact de l’homme sur la végétation alpine est démontré depuis le Subboréal par l’augmentation de quelques types de pollen spécifiques et des spores coprophiles utilisés comme indicateurs de l’activité pastorale (BIB 1218 p. 223). Pour ce secteur, 2 principales phases de déforestation ont été mises en évidence au début du </w:t>
      </w:r>
      <w:hyperlink r:id="rId13953" w:anchor="Tab_Subboreal" w:history="1">
        <w:r w:rsidRPr="0032190F">
          <w:rPr>
            <w:rStyle w:val="Hyperlink"/>
            <w:lang w:val="fr-FR"/>
          </w:rPr>
          <w:t>Subboréal</w:t>
        </w:r>
      </w:hyperlink>
      <w:r w:rsidRPr="0032190F">
        <w:rPr>
          <w:lang w:val="fr-FR"/>
        </w:rPr>
        <w:t xml:space="preserve"> et au début du Subatlantique (BIB 1218 p. 232)</w:t>
      </w:r>
    </w:p>
    <w:p w14:paraId="076A725E" w14:textId="77777777" w:rsidR="000152C6" w:rsidRPr="0032190F" w:rsidRDefault="000152C6" w:rsidP="000152C6">
      <w:pPr>
        <w:jc w:val="both"/>
        <w:rPr>
          <w:i/>
          <w:lang w:val="fr-FR"/>
        </w:rPr>
      </w:pPr>
    </w:p>
    <w:p w14:paraId="19B23979" w14:textId="77777777" w:rsidR="000152C6" w:rsidRPr="0032190F" w:rsidRDefault="000152C6" w:rsidP="000152C6">
      <w:pPr>
        <w:rPr>
          <w:b/>
          <w:lang w:val="fr-FR"/>
        </w:rPr>
      </w:pPr>
      <w:r w:rsidRPr="0032190F">
        <w:rPr>
          <w:b/>
          <w:lang w:val="fr-FR"/>
        </w:rPr>
        <w:t>VB-5 | 170-</w:t>
      </w:r>
      <w:smartTag w:uri="urn:schemas-microsoft-com:office:smarttags" w:element="metricconverter">
        <w:smartTagPr>
          <w:attr w:name="ProductID" w:val="110 cm"/>
        </w:smartTagPr>
        <w:r w:rsidRPr="0032190F">
          <w:rPr>
            <w:b/>
            <w:lang w:val="fr-FR"/>
          </w:rPr>
          <w:t>110 cm</w:t>
        </w:r>
      </w:smartTag>
      <w:r w:rsidRPr="0032190F">
        <w:rPr>
          <w:b/>
          <w:lang w:val="fr-FR"/>
        </w:rPr>
        <w:t xml:space="preserve"> | Atlantique</w:t>
      </w:r>
    </w:p>
    <w:p w14:paraId="655388B5" w14:textId="07093F18" w:rsidR="000152C6" w:rsidRPr="0032190F" w:rsidRDefault="000152C6" w:rsidP="000152C6">
      <w:pPr>
        <w:rPr>
          <w:lang w:val="fr-FR"/>
        </w:rPr>
      </w:pPr>
      <w:r w:rsidRPr="0032190F">
        <w:rPr>
          <w:lang w:val="fr-FR"/>
        </w:rPr>
        <w:t xml:space="preserve">La transition VB-4 (Préboréal et Boréal) / VB-5 est datée par </w:t>
      </w:r>
      <w:smartTag w:uri="urn:schemas-microsoft-com:office:smarttags" w:element="metricconverter">
        <w:smartTagPr>
          <w:attr w:name="ProductID" w:val="14C"/>
        </w:smartTagPr>
        <w:r w:rsidRPr="0032190F">
          <w:rPr>
            <w:lang w:val="fr-FR"/>
          </w:rPr>
          <w:t>14C</w:t>
        </w:r>
      </w:smartTag>
      <w:r w:rsidRPr="0032190F">
        <w:rPr>
          <w:lang w:val="fr-FR"/>
        </w:rPr>
        <w:t xml:space="preserve"> sur un morceau de </w:t>
      </w:r>
      <w:r w:rsidRPr="0032190F">
        <w:rPr>
          <w:i/>
          <w:lang w:val="fr-FR"/>
        </w:rPr>
        <w:t>Salix</w:t>
      </w:r>
      <w:r w:rsidRPr="0032190F">
        <w:rPr>
          <w:lang w:val="fr-FR"/>
        </w:rPr>
        <w:t xml:space="preserve"> de 7525 ± 90 BP et marque le début de l’extension de </w:t>
      </w:r>
      <w:hyperlink r:id="rId13954" w:anchor="Eco_Abies" w:history="1">
        <w:r w:rsidRPr="0032190F">
          <w:rPr>
            <w:rStyle w:val="Hyperlink"/>
            <w:i/>
            <w:lang w:val="fr-FR"/>
          </w:rPr>
          <w:t>Abies</w:t>
        </w:r>
      </w:hyperlink>
      <w:r w:rsidRPr="0032190F">
        <w:rPr>
          <w:lang w:val="fr-FR"/>
        </w:rPr>
        <w:t xml:space="preserve">, phénomène connu dans les Alpes (BIB 1218 p. 230). </w:t>
      </w:r>
    </w:p>
    <w:p w14:paraId="50B078F8" w14:textId="77777777" w:rsidR="000152C6" w:rsidRPr="0032190F" w:rsidRDefault="000152C6" w:rsidP="000152C6">
      <w:pPr>
        <w:rPr>
          <w:lang w:val="fr-FR"/>
        </w:rPr>
      </w:pPr>
    </w:p>
    <w:p w14:paraId="1D1DAD8B" w14:textId="77777777" w:rsidR="000152C6" w:rsidRPr="0032190F" w:rsidRDefault="000152C6" w:rsidP="000152C6">
      <w:pPr>
        <w:rPr>
          <w:lang w:val="fr-FR"/>
        </w:rPr>
      </w:pPr>
      <w:r w:rsidRPr="0032190F">
        <w:rPr>
          <w:lang w:val="fr-FR"/>
        </w:rPr>
        <w:t xml:space="preserve">A la fin de cette zone, </w:t>
      </w:r>
      <w:r w:rsidRPr="0032190F">
        <w:rPr>
          <w:i/>
          <w:lang w:val="fr-FR"/>
        </w:rPr>
        <w:t>Pinus cembra</w:t>
      </w:r>
      <w:r w:rsidRPr="0032190F">
        <w:rPr>
          <w:lang w:val="fr-FR"/>
        </w:rPr>
        <w:t xml:space="preserve">, </w:t>
      </w:r>
      <w:r w:rsidRPr="0032190F">
        <w:rPr>
          <w:i/>
          <w:lang w:val="fr-FR"/>
        </w:rPr>
        <w:t>Betula</w:t>
      </w:r>
      <w:r w:rsidRPr="0032190F">
        <w:rPr>
          <w:lang w:val="fr-FR"/>
        </w:rPr>
        <w:t xml:space="preserve">, </w:t>
      </w:r>
      <w:r w:rsidRPr="0032190F">
        <w:rPr>
          <w:i/>
          <w:lang w:val="fr-FR"/>
        </w:rPr>
        <w:t>Alnus viridis</w:t>
      </w:r>
      <w:r w:rsidRPr="0032190F">
        <w:rPr>
          <w:lang w:val="fr-FR"/>
        </w:rPr>
        <w:t xml:space="preserve">, forment de regroupements lâches et la majorité des pollens d’arbres (Abies, Quercus, Tilia, …) proviennent des zones plus basses (BIB 1218 p. 231) </w:t>
      </w:r>
    </w:p>
    <w:p w14:paraId="1697731B" w14:textId="77777777" w:rsidR="000152C6" w:rsidRPr="0032190F" w:rsidRDefault="000152C6" w:rsidP="000152C6">
      <w:pPr>
        <w:rPr>
          <w:lang w:val="fr-FR"/>
        </w:rPr>
      </w:pPr>
    </w:p>
    <w:p w14:paraId="4B27A2D5" w14:textId="77777777" w:rsidR="000152C6" w:rsidRPr="0032190F" w:rsidRDefault="000152C6" w:rsidP="000152C6">
      <w:pPr>
        <w:rPr>
          <w:b/>
          <w:lang w:val="fr-FR"/>
        </w:rPr>
      </w:pPr>
      <w:r w:rsidRPr="0032190F">
        <w:rPr>
          <w:b/>
          <w:lang w:val="fr-FR"/>
        </w:rPr>
        <w:t>VB-6 | 110-</w:t>
      </w:r>
      <w:smartTag w:uri="urn:schemas-microsoft-com:office:smarttags" w:element="metricconverter">
        <w:smartTagPr>
          <w:attr w:name="ProductID" w:val="78 cm"/>
        </w:smartTagPr>
        <w:r w:rsidRPr="0032190F">
          <w:rPr>
            <w:b/>
            <w:lang w:val="fr-FR"/>
          </w:rPr>
          <w:t>78 cm</w:t>
        </w:r>
      </w:smartTag>
      <w:r w:rsidRPr="0032190F">
        <w:rPr>
          <w:b/>
          <w:lang w:val="fr-FR"/>
        </w:rPr>
        <w:t xml:space="preserve"> | Subboréal</w:t>
      </w:r>
    </w:p>
    <w:p w14:paraId="4A9E9EEB" w14:textId="4B63E06A" w:rsidR="000152C6" w:rsidRPr="0032190F" w:rsidRDefault="000152C6" w:rsidP="000152C6">
      <w:pPr>
        <w:jc w:val="both"/>
        <w:rPr>
          <w:lang w:val="fr-FR"/>
        </w:rPr>
      </w:pPr>
      <w:r w:rsidRPr="0032190F">
        <w:rPr>
          <w:i/>
          <w:lang w:val="fr-FR"/>
        </w:rPr>
        <w:t>Immigration</w:t>
      </w:r>
      <w:r w:rsidRPr="0032190F">
        <w:rPr>
          <w:lang w:val="fr-FR"/>
        </w:rPr>
        <w:t xml:space="preserve"> de  </w:t>
      </w:r>
      <w:hyperlink r:id="rId13955" w:anchor="Eco_Picea" w:history="1">
        <w:r w:rsidRPr="0032190F">
          <w:rPr>
            <w:rStyle w:val="Hyperlink"/>
            <w:i/>
            <w:lang w:val="fr-FR"/>
          </w:rPr>
          <w:t>Picea</w:t>
        </w:r>
      </w:hyperlink>
      <w:r w:rsidRPr="0032190F">
        <w:rPr>
          <w:lang w:val="fr-FR"/>
        </w:rPr>
        <w:t xml:space="preserve">, </w:t>
      </w:r>
      <w:r w:rsidRPr="0032190F">
        <w:rPr>
          <w:i/>
          <w:lang w:val="fr-FR"/>
        </w:rPr>
        <w:t>Fagus</w:t>
      </w:r>
      <w:r w:rsidRPr="0032190F">
        <w:rPr>
          <w:lang w:val="fr-FR"/>
        </w:rPr>
        <w:t xml:space="preserve">, </w:t>
      </w:r>
      <w:hyperlink r:id="rId13956" w:anchor="Eco_Alnus" w:history="1">
        <w:r w:rsidRPr="0032190F">
          <w:rPr>
            <w:rStyle w:val="Hyperlink"/>
            <w:i/>
            <w:lang w:val="fr-FR"/>
          </w:rPr>
          <w:t>Alnus viridis</w:t>
        </w:r>
      </w:hyperlink>
      <w:r w:rsidRPr="0032190F">
        <w:rPr>
          <w:i/>
          <w:lang w:val="fr-FR"/>
        </w:rPr>
        <w:t xml:space="preserve">. </w:t>
      </w:r>
      <w:r w:rsidRPr="0032190F">
        <w:rPr>
          <w:lang w:val="fr-FR"/>
        </w:rPr>
        <w:t xml:space="preserve">Décroissance des AP de 80% à 40%. Marqueurs de paturage : </w:t>
      </w:r>
      <w:r w:rsidRPr="0032190F">
        <w:rPr>
          <w:i/>
          <w:lang w:val="fr-FR"/>
        </w:rPr>
        <w:t>Ligusticum mutellina</w:t>
      </w:r>
      <w:r w:rsidRPr="0032190F">
        <w:rPr>
          <w:lang w:val="fr-FR"/>
        </w:rPr>
        <w:t xml:space="preserve">, </w:t>
      </w:r>
      <w:r w:rsidRPr="0032190F">
        <w:rPr>
          <w:i/>
          <w:lang w:val="fr-FR"/>
        </w:rPr>
        <w:t>Polygonum</w:t>
      </w:r>
      <w:r w:rsidRPr="0032190F">
        <w:rPr>
          <w:lang w:val="fr-FR"/>
        </w:rPr>
        <w:t xml:space="preserve">, </w:t>
      </w:r>
      <w:hyperlink r:id="rId13957" w:anchor="Eco_Plantago" w:history="1">
        <w:r w:rsidRPr="0032190F">
          <w:rPr>
            <w:rStyle w:val="Hyperlink"/>
            <w:i/>
            <w:lang w:val="fr-FR"/>
          </w:rPr>
          <w:t>Plantago lanceolata</w:t>
        </w:r>
      </w:hyperlink>
      <w:r w:rsidRPr="0032190F">
        <w:rPr>
          <w:lang w:val="fr-FR"/>
        </w:rPr>
        <w:t xml:space="preserve">, </w:t>
      </w:r>
      <w:hyperlink r:id="rId13958" w:anchor="Eco_Rumex" w:history="1">
        <w:r w:rsidRPr="0032190F">
          <w:rPr>
            <w:rStyle w:val="Hyperlink"/>
            <w:i/>
            <w:lang w:val="fr-FR"/>
          </w:rPr>
          <w:t>Rumex acetosa</w:t>
        </w:r>
      </w:hyperlink>
      <w:r w:rsidRPr="0032190F">
        <w:rPr>
          <w:lang w:val="fr-FR"/>
        </w:rPr>
        <w:t>-type, …Les indices de déforestation et de patûrage débutent avec le début du Subboréal (VB-6). Le peu (</w:t>
      </w:r>
      <w:r w:rsidRPr="0032190F">
        <w:rPr>
          <w:i/>
          <w:lang w:val="fr-FR"/>
        </w:rPr>
        <w:t>sparse</w:t>
      </w:r>
      <w:r w:rsidRPr="0032190F">
        <w:rPr>
          <w:lang w:val="fr-FR"/>
        </w:rPr>
        <w:t xml:space="preserve">) d’éléments ligneux suggère une forte activité de déforestation (BIB 1218 p. 230 et fig. 4).Dès le début de cette zone, le lac est colonisé par </w:t>
      </w:r>
      <w:r w:rsidRPr="0032190F">
        <w:rPr>
          <w:i/>
          <w:lang w:val="fr-FR"/>
        </w:rPr>
        <w:t>Sparganium</w:t>
      </w:r>
      <w:r w:rsidRPr="0032190F">
        <w:rPr>
          <w:lang w:val="fr-FR"/>
        </w:rPr>
        <w:t xml:space="preserve"> qui indique des conditions oligotrophiques (BIB 1218 p. 230). </w:t>
      </w:r>
      <w:r w:rsidRPr="0032190F">
        <w:rPr>
          <w:i/>
          <w:lang w:val="fr-FR"/>
        </w:rPr>
        <w:t>Picea</w:t>
      </w:r>
      <w:r w:rsidRPr="0032190F">
        <w:rPr>
          <w:lang w:val="fr-FR"/>
        </w:rPr>
        <w:t xml:space="preserve"> et </w:t>
      </w:r>
      <w:r w:rsidRPr="0032190F">
        <w:rPr>
          <w:i/>
          <w:lang w:val="fr-FR"/>
        </w:rPr>
        <w:t>Plantago</w:t>
      </w:r>
      <w:r w:rsidRPr="0032190F">
        <w:rPr>
          <w:lang w:val="fr-FR"/>
        </w:rPr>
        <w:t xml:space="preserve"> se développent parallèlement (com. pers. C. Delhon).</w:t>
      </w:r>
    </w:p>
    <w:p w14:paraId="42437988" w14:textId="77777777" w:rsidR="000152C6" w:rsidRPr="0032190F" w:rsidRDefault="000152C6" w:rsidP="000152C6">
      <w:pPr>
        <w:jc w:val="both"/>
        <w:rPr>
          <w:lang w:val="fr-FR"/>
        </w:rPr>
      </w:pPr>
    </w:p>
    <w:p w14:paraId="319A4048" w14:textId="57AC9208" w:rsidR="000152C6" w:rsidRPr="0032190F" w:rsidRDefault="000152C6" w:rsidP="000152C6">
      <w:pPr>
        <w:jc w:val="both"/>
        <w:rPr>
          <w:lang w:val="fr-FR"/>
        </w:rPr>
      </w:pPr>
      <w:r w:rsidRPr="0032190F">
        <w:rPr>
          <w:i/>
          <w:lang w:val="fr-FR"/>
        </w:rPr>
        <w:t>Une étude palynologique menée par Fissinger en brodure du lac du Vei del Bouc montre que les indices de paturages débutent au cours de l’</w:t>
      </w:r>
      <w:hyperlink r:id="rId13959" w:anchor="Text_Atlantique" w:history="1">
        <w:r w:rsidRPr="0032190F">
          <w:rPr>
            <w:rStyle w:val="Hyperlink"/>
            <w:i/>
            <w:lang w:val="fr-FR"/>
          </w:rPr>
          <w:t>Atlantique</w:t>
        </w:r>
      </w:hyperlink>
      <w:r w:rsidRPr="0032190F">
        <w:rPr>
          <w:i/>
          <w:lang w:val="fr-FR"/>
        </w:rPr>
        <w:t xml:space="preserve"> (VB-5) et s’accroissent fortement au cours du </w:t>
      </w:r>
      <w:hyperlink r:id="rId13960" w:anchor="Text_Subboreal" w:history="1">
        <w:r w:rsidRPr="0032190F">
          <w:rPr>
            <w:rStyle w:val="Hyperlink"/>
            <w:i/>
            <w:lang w:val="fr-FR"/>
          </w:rPr>
          <w:t>Subboréal</w:t>
        </w:r>
      </w:hyperlink>
      <w:r w:rsidRPr="0032190F">
        <w:rPr>
          <w:i/>
          <w:lang w:val="fr-FR"/>
        </w:rPr>
        <w:t xml:space="preserve"> (VB-6) (poster Fissinger 2000). La présence de spores de champignons coprophiles confirme ces observations (poster Fissinger 2000)</w:t>
      </w:r>
      <w:r w:rsidRPr="0032190F">
        <w:rPr>
          <w:lang w:val="fr-FR"/>
        </w:rPr>
        <w:t>.</w:t>
      </w:r>
    </w:p>
    <w:p w14:paraId="05A0D6E3" w14:textId="77777777" w:rsidR="000152C6" w:rsidRPr="0032190F" w:rsidRDefault="000152C6" w:rsidP="000152C6">
      <w:pPr>
        <w:jc w:val="both"/>
        <w:rPr>
          <w:lang w:val="fr-FR"/>
        </w:rPr>
      </w:pPr>
    </w:p>
    <w:p w14:paraId="066075F2" w14:textId="1CED0A67" w:rsidR="000152C6" w:rsidRPr="00B84F9A" w:rsidRDefault="000152C6" w:rsidP="000152C6">
      <w:pPr>
        <w:autoSpaceDE w:val="0"/>
        <w:autoSpaceDN w:val="0"/>
        <w:adjustRightInd w:val="0"/>
        <w:jc w:val="both"/>
        <w:rPr>
          <w:lang w:val="fr-FR"/>
        </w:rPr>
      </w:pPr>
      <w:r w:rsidRPr="00B84F9A">
        <w:rPr>
          <w:lang w:val="fr-FR"/>
        </w:rPr>
        <w:t>Résumé par Court-Picon : « Sur le versant italien, au Lago del Vei del Bouc (</w:t>
      </w:r>
      <w:smartTag w:uri="urn:schemas-microsoft-com:office:smarttags" w:element="metricconverter">
        <w:smartTagPr>
          <w:attr w:name="ProductID" w:val="2.054 m"/>
        </w:smartTagPr>
        <w:r w:rsidRPr="00B84F9A">
          <w:rPr>
            <w:lang w:val="fr-FR"/>
          </w:rPr>
          <w:t>2.054 m</w:t>
        </w:r>
      </w:smartTag>
      <w:r w:rsidRPr="00B84F9A">
        <w:rPr>
          <w:lang w:val="fr-FR"/>
        </w:rPr>
        <w:t xml:space="preserve">), les premières traces d’occupation sont également enregistrées précocément, dès le début du Subboréal au cours du Néolithique Moyen, avec un recul progressif du pin et du sapin parallèle à la mise en </w:t>
      </w:r>
      <w:r w:rsidRPr="00B84F9A">
        <w:rPr>
          <w:lang w:val="fr-FR"/>
        </w:rPr>
        <w:lastRenderedPageBreak/>
        <w:t>place d’une végétation de pelouses pâturées (</w:t>
      </w:r>
      <w:r w:rsidRPr="00B84F9A">
        <w:rPr>
          <w:i/>
          <w:iCs/>
          <w:lang w:val="fr-FR"/>
        </w:rPr>
        <w:t>Veratrum</w:t>
      </w:r>
      <w:r w:rsidRPr="00B84F9A">
        <w:rPr>
          <w:lang w:val="fr-FR"/>
        </w:rPr>
        <w:t xml:space="preserve">, </w:t>
      </w:r>
      <w:hyperlink r:id="rId13961" w:anchor="Eco_Plantago" w:history="1">
        <w:r w:rsidR="0049128B" w:rsidRPr="00ED457D">
          <w:rPr>
            <w:rStyle w:val="Hyperlink"/>
            <w:i/>
            <w:iCs/>
            <w:lang w:val="fr-FR"/>
          </w:rPr>
          <w:t>Plantago</w:t>
        </w:r>
      </w:hyperlink>
      <w:r w:rsidRPr="00B84F9A">
        <w:rPr>
          <w:lang w:val="fr-FR"/>
        </w:rPr>
        <w:t xml:space="preserve">, </w:t>
      </w:r>
      <w:r w:rsidRPr="00B84F9A">
        <w:rPr>
          <w:i/>
          <w:iCs/>
          <w:lang w:val="fr-FR"/>
        </w:rPr>
        <w:t>Rumex</w:t>
      </w:r>
      <w:r w:rsidRPr="00B84F9A">
        <w:rPr>
          <w:lang w:val="fr-FR"/>
        </w:rPr>
        <w:t xml:space="preserve">, </w:t>
      </w:r>
      <w:r w:rsidRPr="00B84F9A">
        <w:rPr>
          <w:i/>
          <w:iCs/>
          <w:lang w:val="fr-FR"/>
        </w:rPr>
        <w:t>Silene</w:t>
      </w:r>
      <w:r w:rsidRPr="00B84F9A">
        <w:rPr>
          <w:lang w:val="fr-FR"/>
        </w:rPr>
        <w:t xml:space="preserve">, </w:t>
      </w:r>
      <w:r w:rsidRPr="00B84F9A">
        <w:rPr>
          <w:i/>
          <w:iCs/>
          <w:lang w:val="fr-FR"/>
        </w:rPr>
        <w:t>Polygonum</w:t>
      </w:r>
      <w:r w:rsidRPr="00B84F9A">
        <w:rPr>
          <w:lang w:val="fr-FR"/>
        </w:rPr>
        <w:t>) et de fourrés à aulne vert (Finsinger, 2001) (Court-Picon 2007 p. 53) »</w:t>
      </w:r>
    </w:p>
    <w:p w14:paraId="3D997039" w14:textId="77777777" w:rsidR="000152C6" w:rsidRPr="0032190F" w:rsidRDefault="000152C6" w:rsidP="000152C6">
      <w:pPr>
        <w:jc w:val="both"/>
        <w:rPr>
          <w:lang w:val="fr-FR"/>
        </w:rPr>
      </w:pPr>
    </w:p>
    <w:p w14:paraId="42731419" w14:textId="77777777" w:rsidR="000152C6" w:rsidRPr="0032190F" w:rsidRDefault="000152C6" w:rsidP="000152C6">
      <w:pPr>
        <w:jc w:val="both"/>
        <w:rPr>
          <w:i/>
          <w:lang w:val="fr-FR"/>
        </w:rPr>
      </w:pPr>
    </w:p>
    <w:p w14:paraId="53D6D14E" w14:textId="77777777" w:rsidR="000152C6" w:rsidRPr="0032190F" w:rsidRDefault="000152C6" w:rsidP="000152C6">
      <w:pPr>
        <w:rPr>
          <w:b/>
          <w:lang w:val="fr-FR"/>
        </w:rPr>
      </w:pPr>
      <w:r w:rsidRPr="0032190F">
        <w:rPr>
          <w:b/>
          <w:lang w:val="fr-FR"/>
        </w:rPr>
        <w:t>VB-7 | 82-</w:t>
      </w:r>
      <w:smartTag w:uri="urn:schemas-microsoft-com:office:smarttags" w:element="metricconverter">
        <w:smartTagPr>
          <w:attr w:name="ProductID" w:val="52 cm"/>
        </w:smartTagPr>
        <w:r w:rsidRPr="0032190F">
          <w:rPr>
            <w:b/>
            <w:lang w:val="fr-FR"/>
          </w:rPr>
          <w:t>52 cm</w:t>
        </w:r>
      </w:smartTag>
      <w:r w:rsidRPr="0032190F">
        <w:rPr>
          <w:b/>
          <w:lang w:val="fr-FR"/>
        </w:rPr>
        <w:t xml:space="preserve"> | début du </w:t>
      </w:r>
      <w:bookmarkStart w:id="5519" w:name="Sit_Vei_Bouc_env_Subatl"/>
      <w:r w:rsidRPr="0032190F">
        <w:rPr>
          <w:b/>
          <w:lang w:val="fr-FR"/>
        </w:rPr>
        <w:t>Subatlantique</w:t>
      </w:r>
      <w:bookmarkEnd w:id="5519"/>
    </w:p>
    <w:p w14:paraId="4B83D218" w14:textId="77777777" w:rsidR="00B84F9A" w:rsidRDefault="00B84F9A" w:rsidP="000152C6">
      <w:pPr>
        <w:jc w:val="both"/>
        <w:rPr>
          <w:lang w:val="fr-FR"/>
        </w:rPr>
      </w:pPr>
    </w:p>
    <w:p w14:paraId="73288F73" w14:textId="7AA949DE" w:rsidR="000152C6" w:rsidRPr="0032190F" w:rsidRDefault="000152C6" w:rsidP="000152C6">
      <w:pPr>
        <w:jc w:val="both"/>
        <w:rPr>
          <w:lang w:val="fr-FR"/>
        </w:rPr>
      </w:pPr>
      <w:r w:rsidRPr="0032190F">
        <w:rPr>
          <w:lang w:val="fr-FR"/>
        </w:rPr>
        <w:t xml:space="preserve">Augmentation des indices de paturage, signes d’une déforestation accentuée par rapport à celle de VB-6. La présence de </w:t>
      </w:r>
      <w:r w:rsidRPr="0032190F">
        <w:rPr>
          <w:i/>
          <w:lang w:val="fr-FR"/>
        </w:rPr>
        <w:t>Centaurea nigra</w:t>
      </w:r>
      <w:r w:rsidRPr="0032190F">
        <w:rPr>
          <w:lang w:val="fr-FR"/>
        </w:rPr>
        <w:t xml:space="preserve">-type et de </w:t>
      </w:r>
      <w:r w:rsidRPr="0032190F">
        <w:rPr>
          <w:i/>
          <w:lang w:val="fr-FR"/>
        </w:rPr>
        <w:t>Centaurea jacea</w:t>
      </w:r>
      <w:r w:rsidRPr="0032190F">
        <w:rPr>
          <w:lang w:val="fr-FR"/>
        </w:rPr>
        <w:t xml:space="preserve">, deux apophytes caractérisant la présence de terre arable ainsi que des spores de </w:t>
      </w:r>
      <w:r w:rsidRPr="0032190F">
        <w:rPr>
          <w:i/>
          <w:lang w:val="fr-FR"/>
        </w:rPr>
        <w:t>Sporomiella</w:t>
      </w:r>
      <w:r w:rsidRPr="0032190F">
        <w:rPr>
          <w:lang w:val="fr-FR"/>
        </w:rPr>
        <w:t>-type associés aux champignons coprophile poussant sur les déjections et la présence d’une couche de sable à la base de cette zone pollinique suggèrent, tous trois, une activité pastorale intensive (BIB 1218 p. 230, 231)</w:t>
      </w:r>
    </w:p>
    <w:p w14:paraId="7614211D" w14:textId="77777777" w:rsidR="000152C6" w:rsidRPr="0032190F" w:rsidRDefault="000152C6" w:rsidP="000152C6">
      <w:pPr>
        <w:jc w:val="both"/>
        <w:rPr>
          <w:lang w:val="fr-FR"/>
        </w:rPr>
      </w:pPr>
    </w:p>
    <w:p w14:paraId="7D475CED" w14:textId="2FF84407" w:rsidR="000152C6" w:rsidRPr="0032190F" w:rsidRDefault="00C271A9" w:rsidP="000152C6">
      <w:pPr>
        <w:pStyle w:val="Heading3"/>
        <w:numPr>
          <w:ilvl w:val="2"/>
          <w:numId w:val="0"/>
        </w:numPr>
        <w:tabs>
          <w:tab w:val="num" w:pos="1800"/>
        </w:tabs>
        <w:spacing w:before="240" w:after="60" w:line="240" w:lineRule="auto"/>
        <w:ind w:left="1440"/>
      </w:pPr>
      <w:r>
        <w:t>s</w:t>
      </w:r>
      <w:r w:rsidR="000152C6" w:rsidRPr="0032190F">
        <w:t>entiers</w:t>
      </w:r>
    </w:p>
    <w:p w14:paraId="35C4F8FE" w14:textId="77777777" w:rsidR="000152C6" w:rsidRPr="0032190F" w:rsidRDefault="000152C6" w:rsidP="000152C6">
      <w:pPr>
        <w:pStyle w:val="Heading4"/>
        <w:numPr>
          <w:ilvl w:val="3"/>
          <w:numId w:val="0"/>
        </w:numPr>
        <w:tabs>
          <w:tab w:val="num" w:pos="2520"/>
        </w:tabs>
        <w:spacing w:before="240" w:after="60"/>
        <w:ind w:left="2160"/>
      </w:pPr>
      <w:r w:rsidRPr="0032190F">
        <w:t>Sentier des bergers </w:t>
      </w:r>
    </w:p>
    <w:p w14:paraId="6090FCB7" w14:textId="77777777" w:rsidR="000152C6" w:rsidRPr="0032190F" w:rsidRDefault="000152C6" w:rsidP="000152C6">
      <w:pPr>
        <w:rPr>
          <w:lang w:val="fr-FR"/>
        </w:rPr>
      </w:pPr>
    </w:p>
    <w:p w14:paraId="353BED85" w14:textId="77777777" w:rsidR="000152C6" w:rsidRPr="0032190F" w:rsidRDefault="000152C6" w:rsidP="000152C6">
      <w:pPr>
        <w:jc w:val="both"/>
        <w:rPr>
          <w:lang w:val="fr-FR"/>
        </w:rPr>
      </w:pPr>
      <w:r w:rsidRPr="0032190F">
        <w:rPr>
          <w:lang w:val="fr-FR"/>
        </w:rPr>
        <w:t>Joint la piste jeepable. Passe devant la maison de Pascal (8</w:t>
      </w:r>
      <w:r>
        <w:t>γ</w:t>
      </w:r>
      <w:r w:rsidRPr="0032190F">
        <w:rPr>
          <w:lang w:val="fr-FR"/>
        </w:rPr>
        <w:t xml:space="preserve"> et 8</w:t>
      </w:r>
      <w:r>
        <w:t>Δ</w:t>
      </w:r>
      <w:r w:rsidRPr="0032190F">
        <w:rPr>
          <w:lang w:val="fr-FR"/>
        </w:rPr>
        <w:t>), devant le gias del Ciari (ZI.GII.R.11). Proche du Gias des sources. Suit les flancs du Bego. Proche du Gias de la truite. Longe le barrage. Passe devant le Gias de la Batterie. R19 et R20.</w:t>
      </w:r>
      <w:r w:rsidRPr="0032190F">
        <w:rPr>
          <w:color w:val="0000FF"/>
          <w:lang w:val="fr-FR"/>
        </w:rPr>
        <w:t>Il part de la digue du lac Long supérieur, suit la rive gauche du lac Long inférieur puis serpente vers le sud-est et rejoint la piste ‘jeepable’ à l’ouest de la cabane de Sassi.</w:t>
      </w:r>
    </w:p>
    <w:p w14:paraId="5713D684" w14:textId="77777777" w:rsidR="000152C6" w:rsidRPr="0032190F" w:rsidRDefault="000152C6" w:rsidP="000152C6">
      <w:pPr>
        <w:rPr>
          <w:lang w:val="fr-FR"/>
        </w:rPr>
      </w:pPr>
    </w:p>
    <w:p w14:paraId="2F195F92" w14:textId="2E7BFE23" w:rsidR="000152C6" w:rsidRPr="0032190F" w:rsidRDefault="00C271A9" w:rsidP="000152C6">
      <w:pPr>
        <w:pStyle w:val="Heading3"/>
        <w:numPr>
          <w:ilvl w:val="2"/>
          <w:numId w:val="0"/>
        </w:numPr>
        <w:tabs>
          <w:tab w:val="num" w:pos="1800"/>
        </w:tabs>
        <w:spacing w:before="240" w:after="60" w:line="240" w:lineRule="auto"/>
        <w:ind w:left="1440"/>
      </w:pPr>
      <w:r>
        <w:t>s</w:t>
      </w:r>
      <w:r w:rsidR="000152C6" w:rsidRPr="0032190F">
        <w:t>tructures modernes</w:t>
      </w:r>
    </w:p>
    <w:p w14:paraId="7B7420CD" w14:textId="77777777" w:rsidR="000152C6" w:rsidRPr="0032190F" w:rsidRDefault="000152C6" w:rsidP="000152C6">
      <w:pPr>
        <w:pStyle w:val="Heading4"/>
        <w:numPr>
          <w:ilvl w:val="3"/>
          <w:numId w:val="0"/>
        </w:numPr>
        <w:tabs>
          <w:tab w:val="num" w:pos="2520"/>
        </w:tabs>
        <w:spacing w:before="240" w:after="60"/>
        <w:ind w:left="2160"/>
      </w:pPr>
      <w:r w:rsidRPr="0032190F">
        <w:t>Refuge des Savants</w:t>
      </w:r>
    </w:p>
    <w:p w14:paraId="311B6497" w14:textId="77777777" w:rsidR="000152C6" w:rsidRPr="0032190F" w:rsidRDefault="000152C6" w:rsidP="000152C6">
      <w:pPr>
        <w:rPr>
          <w:lang w:val="fr-FR"/>
        </w:rPr>
      </w:pPr>
    </w:p>
    <w:p w14:paraId="02EEC21C" w14:textId="77777777" w:rsidR="000152C6" w:rsidRPr="0032190F" w:rsidRDefault="000152C6" w:rsidP="000152C6">
      <w:pPr>
        <w:rPr>
          <w:lang w:val="fr-FR"/>
        </w:rPr>
      </w:pPr>
      <w:r w:rsidRPr="0032190F">
        <w:rPr>
          <w:lang w:val="fr-FR"/>
        </w:rPr>
        <w:t>Construit en 1923 par la Surintendance (BIB 917 p. 271).</w:t>
      </w:r>
    </w:p>
    <w:p w14:paraId="1C996A11" w14:textId="2C367E7C" w:rsidR="000152C6" w:rsidRPr="0032190F" w:rsidRDefault="00C271A9" w:rsidP="000152C6">
      <w:pPr>
        <w:pStyle w:val="Heading3"/>
        <w:numPr>
          <w:ilvl w:val="2"/>
          <w:numId w:val="0"/>
        </w:numPr>
        <w:tabs>
          <w:tab w:val="num" w:pos="1800"/>
        </w:tabs>
        <w:spacing w:before="240" w:after="60" w:line="240" w:lineRule="auto"/>
        <w:ind w:left="1440"/>
      </w:pPr>
      <w:r>
        <w:t>u</w:t>
      </w:r>
      <w:r w:rsidR="000152C6" w:rsidRPr="0032190F">
        <w:t>nités géographiques</w:t>
      </w:r>
    </w:p>
    <w:p w14:paraId="4486C301" w14:textId="77777777" w:rsidR="000152C6" w:rsidRPr="0032190F" w:rsidRDefault="000152C6" w:rsidP="000152C6">
      <w:pPr>
        <w:rPr>
          <w:lang w:val="fr-FR"/>
        </w:rPr>
      </w:pPr>
    </w:p>
    <w:p w14:paraId="00F3CA05" w14:textId="77777777" w:rsidR="000152C6" w:rsidRPr="0032190F" w:rsidRDefault="000152C6" w:rsidP="000152C6">
      <w:pPr>
        <w:pStyle w:val="Heading4"/>
        <w:numPr>
          <w:ilvl w:val="3"/>
          <w:numId w:val="0"/>
        </w:numPr>
        <w:tabs>
          <w:tab w:val="num" w:pos="2520"/>
        </w:tabs>
        <w:spacing w:before="240" w:after="60"/>
        <w:ind w:left="2160"/>
      </w:pPr>
      <w:bookmarkStart w:id="5520" w:name="Desc_UG_Zone_Lacs"/>
      <w:r w:rsidRPr="0032190F">
        <w:t>Zone des Lacs</w:t>
      </w:r>
    </w:p>
    <w:bookmarkEnd w:id="5520"/>
    <w:p w14:paraId="2399CE53" w14:textId="77777777" w:rsidR="000152C6" w:rsidRPr="0032190F" w:rsidRDefault="000152C6" w:rsidP="000152C6">
      <w:pPr>
        <w:rPr>
          <w:lang w:val="fr-FR"/>
        </w:rPr>
      </w:pPr>
    </w:p>
    <w:p w14:paraId="5E8D1BF2" w14:textId="77777777" w:rsidR="000152C6" w:rsidRPr="0032190F" w:rsidRDefault="000152C6" w:rsidP="000152C6">
      <w:pPr>
        <w:rPr>
          <w:lang w:val="fr-FR"/>
        </w:rPr>
      </w:pPr>
      <w:r w:rsidRPr="0032190F">
        <w:rPr>
          <w:lang w:val="fr-FR"/>
        </w:rPr>
        <w:t>A été définie (entre autres) par Huet 2006 comme la zone regroupant les zones I, II, III et V (SS BIB)</w:t>
      </w:r>
    </w:p>
    <w:p w14:paraId="6675F76E" w14:textId="06D4893B" w:rsidR="000152C6" w:rsidRPr="0032190F" w:rsidRDefault="00D3089A" w:rsidP="00647EA0">
      <w:pPr>
        <w:pStyle w:val="Heading5"/>
      </w:pPr>
      <w:r>
        <w:t>e</w:t>
      </w:r>
      <w:r w:rsidR="000152C6" w:rsidRPr="0032190F">
        <w:t>xtension</w:t>
      </w:r>
    </w:p>
    <w:p w14:paraId="56A21751" w14:textId="77777777" w:rsidR="000152C6" w:rsidRPr="0032190F" w:rsidRDefault="000152C6" w:rsidP="000152C6">
      <w:pPr>
        <w:rPr>
          <w:lang w:val="fr-FR"/>
        </w:rPr>
      </w:pPr>
    </w:p>
    <w:p w14:paraId="23656EE5" w14:textId="77777777" w:rsidR="000152C6" w:rsidRPr="0032190F" w:rsidRDefault="000152C6" w:rsidP="000152C6">
      <w:pPr>
        <w:jc w:val="both"/>
        <w:rPr>
          <w:lang w:val="fr-FR"/>
        </w:rPr>
      </w:pPr>
      <w:r w:rsidRPr="0032190F">
        <w:rPr>
          <w:lang w:val="fr-FR"/>
        </w:rPr>
        <w:t>Située au sud-est du secteur des Merveilles, la plus grande partie de la zone des lacs est une vaste auge glaciaire d’environ 4 km2 qui comprend les zones archéologiques ZI, ZII et ZV. Elle est fermée au nord par le massif du mont Bego et au sud par la ligne de crête passant par le mont du Bec Roux (</w:t>
      </w:r>
      <w:smartTag w:uri="urn:schemas-microsoft-com:office:smarttags" w:element="metricconverter">
        <w:smartTagPr>
          <w:attr w:name="ProductID" w:val="2 368 m"/>
        </w:smartTagPr>
        <w:r w:rsidRPr="0032190F">
          <w:rPr>
            <w:lang w:val="fr-FR"/>
          </w:rPr>
          <w:t>2 368 m</w:t>
        </w:r>
      </w:smartTag>
      <w:r w:rsidRPr="0032190F">
        <w:rPr>
          <w:lang w:val="fr-FR"/>
        </w:rPr>
        <w:t>) et la cime du Diable (</w:t>
      </w:r>
      <w:smartTag w:uri="urn:schemas-microsoft-com:office:smarttags" w:element="metricconverter">
        <w:smartTagPr>
          <w:attr w:name="ProductID" w:val="2 685 m"/>
        </w:smartTagPr>
        <w:r w:rsidRPr="0032190F">
          <w:rPr>
            <w:lang w:val="fr-FR"/>
          </w:rPr>
          <w:t>2 685 m</w:t>
        </w:r>
      </w:smartTag>
      <w:r w:rsidRPr="0032190F">
        <w:rPr>
          <w:lang w:val="fr-FR"/>
        </w:rPr>
        <w:t>). Dans le prolongement ouest de cette zone, se trouve la zone III qui est circonscrite à l’ouest par la ligne de crêtes d’axe nord-sud passant au sud par la cime du Diable, le mont des Verrairiers (</w:t>
      </w:r>
      <w:smartTag w:uri="urn:schemas-microsoft-com:office:smarttags" w:element="metricconverter">
        <w:smartTagPr>
          <w:attr w:name="ProductID" w:val="2 567 m"/>
        </w:smartTagPr>
        <w:r w:rsidRPr="0032190F">
          <w:rPr>
            <w:lang w:val="fr-FR"/>
          </w:rPr>
          <w:t>2 567 m</w:t>
        </w:r>
      </w:smartTag>
      <w:r w:rsidRPr="0032190F">
        <w:rPr>
          <w:lang w:val="fr-FR"/>
        </w:rPr>
        <w:t>) et le pas de l’Arpette au nord.</w:t>
      </w:r>
    </w:p>
    <w:p w14:paraId="055C1353" w14:textId="77777777" w:rsidR="000152C6" w:rsidRPr="0032190F" w:rsidRDefault="000152C6" w:rsidP="00647EA0">
      <w:pPr>
        <w:pStyle w:val="Heading5"/>
      </w:pPr>
      <w:r w:rsidRPr="0032190F">
        <w:t>Principaux éléments géographiques</w:t>
      </w:r>
    </w:p>
    <w:p w14:paraId="385DF93F" w14:textId="77777777" w:rsidR="000152C6" w:rsidRPr="0032190F" w:rsidRDefault="000152C6" w:rsidP="000152C6">
      <w:pPr>
        <w:rPr>
          <w:lang w:val="fr-FR"/>
        </w:rPr>
      </w:pPr>
    </w:p>
    <w:p w14:paraId="082FB22B" w14:textId="77777777" w:rsidR="000152C6" w:rsidRPr="0032190F" w:rsidRDefault="000152C6" w:rsidP="000152C6">
      <w:pPr>
        <w:jc w:val="both"/>
        <w:rPr>
          <w:lang w:val="fr-FR"/>
        </w:rPr>
      </w:pPr>
      <w:r w:rsidRPr="0032190F">
        <w:rPr>
          <w:lang w:val="fr-FR"/>
        </w:rPr>
        <w:lastRenderedPageBreak/>
        <w:t>Les onze lacs que cette zone abrite sont étagés sur différents cirques glaciaires mis en place par l’action des glaciers. Par ordre de taille, on y trouve : le lac Long Supérieur, le lac de la Moute, le lac Fourca, le lac Carbon, le lac Long Inférieur, le lac Saorgine, le lac de l’Huile, le lac du Trem, le lac Mouton, les lacs du Diable (Carte 2). Certains ont récemment été aménagés (lac Long  Supérieur, lac de la Moute, lac Fourca) (BIB 35 p. 13)</w:t>
      </w:r>
    </w:p>
    <w:p w14:paraId="28D2CBA7" w14:textId="77777777" w:rsidR="000152C6" w:rsidRPr="0032190F" w:rsidRDefault="000152C6" w:rsidP="000152C6">
      <w:pPr>
        <w:jc w:val="both"/>
        <w:rPr>
          <w:lang w:val="fr-FR"/>
        </w:rPr>
      </w:pPr>
    </w:p>
    <w:p w14:paraId="39DB89B4" w14:textId="77777777" w:rsidR="000152C6" w:rsidRPr="0032190F" w:rsidRDefault="000152C6" w:rsidP="00647EA0">
      <w:pPr>
        <w:pStyle w:val="Heading5"/>
      </w:pPr>
      <w:r w:rsidRPr="0032190F">
        <w:t>Thématiques caractéristiques</w:t>
      </w:r>
    </w:p>
    <w:p w14:paraId="363E9588" w14:textId="77777777" w:rsidR="000152C6" w:rsidRPr="0032190F" w:rsidRDefault="000152C6" w:rsidP="000152C6">
      <w:pPr>
        <w:rPr>
          <w:lang w:val="fr-FR"/>
        </w:rPr>
      </w:pPr>
    </w:p>
    <w:p w14:paraId="19FB65C4" w14:textId="0652DBC4" w:rsidR="000152C6" w:rsidRPr="0032190F" w:rsidRDefault="00000000" w:rsidP="000152C6">
      <w:pPr>
        <w:rPr>
          <w:lang w:val="fr-FR"/>
        </w:rPr>
      </w:pPr>
      <w:hyperlink r:id="rId13962" w:anchor="Typ_Bego_Figures_Franges" w:history="1">
        <w:r w:rsidR="000152C6" w:rsidRPr="0032190F">
          <w:rPr>
            <w:rStyle w:val="Hyperlink"/>
            <w:lang w:val="fr-FR"/>
          </w:rPr>
          <w:t>Réticulés à appendices et à cases</w:t>
        </w:r>
      </w:hyperlink>
      <w:r w:rsidR="000152C6" w:rsidRPr="0032190F">
        <w:rPr>
          <w:lang w:val="fr-FR"/>
        </w:rPr>
        <w:t>et corniformes à corps en barre (Saulieu 2001 p. 256)</w:t>
      </w:r>
    </w:p>
    <w:p w14:paraId="5C7BBE22" w14:textId="77777777" w:rsidR="000152C6" w:rsidRPr="0032190F" w:rsidRDefault="000152C6" w:rsidP="000152C6">
      <w:pPr>
        <w:rPr>
          <w:lang w:val="fr-FR"/>
        </w:rPr>
      </w:pPr>
    </w:p>
    <w:p w14:paraId="123A0575" w14:textId="27590774" w:rsidR="000152C6" w:rsidRPr="0032190F" w:rsidRDefault="000152C6" w:rsidP="000152C6">
      <w:pPr>
        <w:rPr>
          <w:lang w:val="fr-FR"/>
        </w:rPr>
      </w:pPr>
      <w:r w:rsidRPr="0032190F">
        <w:rPr>
          <w:lang w:val="fr-FR"/>
        </w:rPr>
        <w:t>Un phénomène semblable de concentration thématique est observable sur « </w:t>
      </w:r>
      <w:hyperlink r:id="rId13963" w:anchor="Desc_UG_Skin_Hill" w:history="1">
        <w:r w:rsidRPr="0032190F">
          <w:rPr>
            <w:rStyle w:val="Hyperlink"/>
            <w:lang w:val="fr-FR"/>
          </w:rPr>
          <w:t>Skin Hill </w:t>
        </w:r>
      </w:hyperlink>
      <w:r w:rsidRPr="0032190F">
        <w:rPr>
          <w:lang w:val="fr-FR"/>
        </w:rPr>
        <w:t xml:space="preserve">» et concerne les figures interprétées comme des </w:t>
      </w:r>
      <w:hyperlink r:id="rId13964" w:anchor="Typ_Bego_Peaux" w:history="1">
        <w:r w:rsidRPr="0032190F">
          <w:rPr>
            <w:rStyle w:val="Hyperlink"/>
            <w:lang w:val="fr-FR"/>
          </w:rPr>
          <w:t>Peaux</w:t>
        </w:r>
      </w:hyperlink>
      <w:r w:rsidRPr="0032190F">
        <w:rPr>
          <w:lang w:val="fr-FR"/>
        </w:rPr>
        <w:t xml:space="preserve"> par </w:t>
      </w:r>
      <w:hyperlink r:id="rId13965" w:anchor="Aut_Bicknell" w:history="1">
        <w:r w:rsidR="00AA7ACB" w:rsidRPr="00AE78AA">
          <w:rPr>
            <w:rStyle w:val="Hyperlink"/>
            <w:lang w:val="fr-FR"/>
          </w:rPr>
          <w:t>C. Bicknell</w:t>
        </w:r>
      </w:hyperlink>
      <w:r w:rsidR="00AA7ACB" w:rsidRPr="009D627A">
        <w:rPr>
          <w:rStyle w:val="Hyperlink"/>
          <w:color w:val="auto"/>
          <w:u w:val="none"/>
          <w:lang w:val="fr-FR"/>
        </w:rPr>
        <w:t xml:space="preserve"> </w:t>
      </w:r>
      <w:r w:rsidRPr="0032190F">
        <w:rPr>
          <w:lang w:val="fr-FR"/>
        </w:rPr>
        <w:t>(Isetti 1959 p. 113)</w:t>
      </w:r>
    </w:p>
    <w:p w14:paraId="56F00A95" w14:textId="77777777" w:rsidR="000152C6" w:rsidRPr="0032190F" w:rsidRDefault="000152C6" w:rsidP="000152C6">
      <w:pPr>
        <w:rPr>
          <w:lang w:val="fr-FR"/>
        </w:rPr>
      </w:pPr>
    </w:p>
    <w:p w14:paraId="51D2CEFE" w14:textId="77777777" w:rsidR="000152C6" w:rsidRPr="0032190F" w:rsidRDefault="000152C6" w:rsidP="00647EA0">
      <w:pPr>
        <w:pStyle w:val="Heading5"/>
      </w:pPr>
      <w:r w:rsidRPr="0032190F">
        <w:t>Attribution chronologique</w:t>
      </w:r>
    </w:p>
    <w:p w14:paraId="1F5BD073" w14:textId="77777777" w:rsidR="000152C6" w:rsidRPr="0032190F" w:rsidRDefault="000152C6" w:rsidP="000152C6">
      <w:pPr>
        <w:rPr>
          <w:lang w:val="fr-FR"/>
        </w:rPr>
      </w:pPr>
    </w:p>
    <w:p w14:paraId="20588E04" w14:textId="74B3F14D" w:rsidR="000152C6" w:rsidRPr="0032190F" w:rsidRDefault="000152C6" w:rsidP="000152C6">
      <w:pPr>
        <w:rPr>
          <w:lang w:val="fr-FR"/>
        </w:rPr>
      </w:pPr>
      <w:r w:rsidRPr="0032190F">
        <w:rPr>
          <w:lang w:val="fr-FR"/>
        </w:rPr>
        <w:t xml:space="preserve">Pour O. Romain, les gravures de corniformes que l’on retrouve dans les zones I et II sont par leur schématisme a rapprocher des représentations présentes à </w:t>
      </w:r>
      <w:hyperlink r:id="rId13966" w:anchor="Sit_Wartburg" w:history="1">
        <w:r w:rsidRPr="0032190F">
          <w:rPr>
            <w:rStyle w:val="Hyperlink"/>
            <w:lang w:val="fr-FR"/>
          </w:rPr>
          <w:t>Warburg</w:t>
        </w:r>
      </w:hyperlink>
      <w:r w:rsidRPr="0032190F">
        <w:rPr>
          <w:lang w:val="fr-FR"/>
        </w:rPr>
        <w:t xml:space="preserve"> et pourraient être attribuée au Néolithique final (sic) (Romain 1991 p. 208).</w:t>
      </w:r>
    </w:p>
    <w:p w14:paraId="004CF8D0" w14:textId="77777777" w:rsidR="000152C6" w:rsidRPr="0032190F" w:rsidRDefault="000152C6" w:rsidP="000152C6">
      <w:pPr>
        <w:rPr>
          <w:lang w:val="fr-FR"/>
        </w:rPr>
      </w:pPr>
    </w:p>
    <w:p w14:paraId="23F1F05F" w14:textId="66CF12A7" w:rsidR="000152C6" w:rsidRPr="0032190F" w:rsidRDefault="000152C6" w:rsidP="000152C6">
      <w:pPr>
        <w:jc w:val="both"/>
        <w:rPr>
          <w:lang w:val="fr-FR"/>
        </w:rPr>
      </w:pPr>
      <w:r w:rsidRPr="0032190F">
        <w:rPr>
          <w:lang w:val="fr-FR"/>
        </w:rPr>
        <w:t xml:space="preserve">Pour Saulieu, le fait que l’on retrouve des </w:t>
      </w:r>
      <w:hyperlink r:id="rId13967" w:anchor="Typ_Bego_Corniformes" w:history="1">
        <w:r w:rsidRPr="0032190F">
          <w:rPr>
            <w:rStyle w:val="Hyperlink"/>
            <w:lang w:val="fr-FR"/>
          </w:rPr>
          <w:t>corniformes</w:t>
        </w:r>
      </w:hyperlink>
      <w:r w:rsidRPr="0032190F">
        <w:rPr>
          <w:lang w:val="fr-FR"/>
        </w:rPr>
        <w:t xml:space="preserve"> à corps en barre superposé à des corniformes d’une typologie différente (voir notamment </w:t>
      </w:r>
      <w:hyperlink r:id="rId13968" w:anchor="Desc_ZIVGIIIR7E" w:history="1">
        <w:r w:rsidRPr="0032190F">
          <w:rPr>
            <w:rStyle w:val="Hyperlink"/>
            <w:lang w:val="fr-FR"/>
          </w:rPr>
          <w:t>ZIVGIIIR7E</w:t>
        </w:r>
      </w:hyperlink>
      <w:r w:rsidRPr="0032190F">
        <w:rPr>
          <w:lang w:val="fr-FR"/>
        </w:rPr>
        <w:t xml:space="preserve">) montre que les corniformes au corps en barre ne sont pas les plus anciens et que la </w:t>
      </w:r>
      <w:hyperlink r:id="rId13969" w:anchor="Desc_UG_Zone_Lacs" w:history="1">
        <w:r w:rsidRPr="0032190F">
          <w:rPr>
            <w:rStyle w:val="Hyperlink"/>
            <w:lang w:val="fr-FR"/>
          </w:rPr>
          <w:t>région des Lacs</w:t>
        </w:r>
      </w:hyperlink>
      <w:r w:rsidRPr="0032190F">
        <w:rPr>
          <w:lang w:val="fr-FR"/>
        </w:rPr>
        <w:t xml:space="preserve">, où ils se regroupent associés à des </w:t>
      </w:r>
      <w:hyperlink r:id="rId13970" w:anchor="Typ_Bego_Figures_Franges" w:history="1">
        <w:r w:rsidRPr="0032190F">
          <w:rPr>
            <w:rStyle w:val="Hyperlink"/>
            <w:lang w:val="fr-FR"/>
          </w:rPr>
          <w:t>Figures à Franges</w:t>
        </w:r>
      </w:hyperlink>
      <w:r w:rsidRPr="0032190F">
        <w:rPr>
          <w:lang w:val="fr-FR"/>
        </w:rPr>
        <w:t>, n’est probablement la plus ancienne (Saulieu 2001 p. 256)</w:t>
      </w:r>
    </w:p>
    <w:p w14:paraId="139F37D2" w14:textId="2C373F9C" w:rsidR="000152C6" w:rsidRPr="0032190F" w:rsidRDefault="000152C6" w:rsidP="000152C6">
      <w:pPr>
        <w:jc w:val="both"/>
        <w:rPr>
          <w:lang w:val="fr-FR"/>
        </w:rPr>
      </w:pPr>
      <w:r w:rsidRPr="0032190F">
        <w:rPr>
          <w:lang w:val="fr-FR"/>
        </w:rPr>
        <w:t xml:space="preserve">Au contraire, l’étude de la </w:t>
      </w:r>
      <w:hyperlink r:id="rId13971" w:anchor="Ana_Chrono_Superpositions" w:history="1">
        <w:r w:rsidRPr="0032190F">
          <w:rPr>
            <w:rStyle w:val="Hyperlink"/>
            <w:lang w:val="fr-FR"/>
          </w:rPr>
          <w:t>superposition</w:t>
        </w:r>
      </w:hyperlink>
      <w:r w:rsidRPr="0032190F">
        <w:rPr>
          <w:lang w:val="fr-FR"/>
        </w:rPr>
        <w:t xml:space="preserve"> sur </w:t>
      </w:r>
      <w:hyperlink r:id="rId13972" w:anchor="Desc_ZIGIR4B" w:history="1">
        <w:r w:rsidRPr="0032190F">
          <w:rPr>
            <w:rStyle w:val="Hyperlink"/>
            <w:lang w:val="fr-FR"/>
          </w:rPr>
          <w:t>ZIGIR4B</w:t>
        </w:r>
      </w:hyperlink>
      <w:r w:rsidRPr="0032190F">
        <w:rPr>
          <w:lang w:val="fr-FR"/>
        </w:rPr>
        <w:t xml:space="preserve"> et l’attribution des gravures de poignards de la région des Lacs au Chalcolithique moyen font proposer à Serres que les Figures à Franges, grandes plages et cercles pourraient être les premières représentations sacrées de la région du mont Bego (Serres 2001 p. 435)</w:t>
      </w:r>
    </w:p>
    <w:p w14:paraId="5E2D23D7" w14:textId="77777777" w:rsidR="000152C6" w:rsidRPr="0032190F" w:rsidRDefault="000152C6" w:rsidP="000152C6">
      <w:pPr>
        <w:pStyle w:val="Heading4"/>
        <w:numPr>
          <w:ilvl w:val="3"/>
          <w:numId w:val="0"/>
        </w:numPr>
        <w:tabs>
          <w:tab w:val="num" w:pos="2520"/>
        </w:tabs>
        <w:spacing w:before="240" w:after="60"/>
        <w:ind w:left="2160"/>
      </w:pPr>
      <w:bookmarkStart w:id="5521" w:name="Desc_UG_Skin_Hill"/>
      <w:r w:rsidRPr="0032190F">
        <w:t>Skin Hill</w:t>
      </w:r>
    </w:p>
    <w:bookmarkEnd w:id="5521"/>
    <w:p w14:paraId="04C4E3EC" w14:textId="77777777" w:rsidR="000152C6" w:rsidRPr="0032190F" w:rsidRDefault="000152C6" w:rsidP="000152C6">
      <w:pPr>
        <w:rPr>
          <w:lang w:val="fr-FR"/>
        </w:rPr>
      </w:pPr>
    </w:p>
    <w:p w14:paraId="10688F08" w14:textId="40A8F008" w:rsidR="000152C6" w:rsidRPr="0032190F" w:rsidRDefault="000152C6" w:rsidP="000152C6">
      <w:pPr>
        <w:rPr>
          <w:lang w:val="fr-FR"/>
        </w:rPr>
      </w:pPr>
      <w:r w:rsidRPr="0032190F">
        <w:rPr>
          <w:lang w:val="fr-FR"/>
        </w:rPr>
        <w:t xml:space="preserve">Nommée comme telle par </w:t>
      </w:r>
      <w:hyperlink r:id="rId13973" w:anchor="Aut_Bicknell" w:history="1">
        <w:r w:rsidR="00AA7ACB" w:rsidRPr="00AE78AA">
          <w:rPr>
            <w:rStyle w:val="Hyperlink"/>
            <w:lang w:val="fr-FR"/>
          </w:rPr>
          <w:t>C. Bicknell</w:t>
        </w:r>
      </w:hyperlink>
      <w:r w:rsidRPr="0032190F">
        <w:rPr>
          <w:lang w:val="fr-FR"/>
        </w:rPr>
        <w:t xml:space="preserve"> (BIB 420 p. 95) car la première roche de cet ensemble en remontant depuis le « vallon marécageux » porte des figures de peaux (BIB 420 p. 95)</w:t>
      </w:r>
    </w:p>
    <w:p w14:paraId="1643E586" w14:textId="77777777" w:rsidR="000152C6" w:rsidRPr="0032190F" w:rsidRDefault="000152C6" w:rsidP="000152C6">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45"/>
        <w:gridCol w:w="1645"/>
        <w:gridCol w:w="222"/>
      </w:tblGrid>
      <w:tr w:rsidR="000152C6" w:rsidRPr="00BD71D9" w14:paraId="4B44971B" w14:textId="77777777" w:rsidTr="00C73F91">
        <w:trPr>
          <w:jc w:val="center"/>
        </w:trPr>
        <w:tc>
          <w:tcPr>
            <w:tcW w:w="0" w:type="auto"/>
            <w:gridSpan w:val="3"/>
          </w:tcPr>
          <w:p w14:paraId="45C90153" w14:textId="77777777" w:rsidR="000152C6" w:rsidRPr="00BD71D9" w:rsidRDefault="000152C6" w:rsidP="00C73F91">
            <w:pPr>
              <w:jc w:val="center"/>
              <w:rPr>
                <w:b/>
                <w:sz w:val="20"/>
                <w:szCs w:val="20"/>
              </w:rPr>
            </w:pPr>
            <w:r w:rsidRPr="00BD71D9">
              <w:rPr>
                <w:b/>
                <w:sz w:val="20"/>
                <w:szCs w:val="20"/>
              </w:rPr>
              <w:t>Skin Hill</w:t>
            </w:r>
          </w:p>
        </w:tc>
      </w:tr>
      <w:tr w:rsidR="000152C6" w:rsidRPr="00BD71D9" w14:paraId="641E7BD6" w14:textId="77777777" w:rsidTr="00C73F91">
        <w:trPr>
          <w:jc w:val="center"/>
        </w:trPr>
        <w:tc>
          <w:tcPr>
            <w:tcW w:w="0" w:type="auto"/>
          </w:tcPr>
          <w:p w14:paraId="2165CB5D" w14:textId="38C0E74E" w:rsidR="000152C6" w:rsidRPr="00BD71D9" w:rsidRDefault="00000000" w:rsidP="00C73F91">
            <w:pPr>
              <w:rPr>
                <w:sz w:val="20"/>
                <w:szCs w:val="20"/>
              </w:rPr>
            </w:pPr>
            <w:hyperlink r:id="rId13974" w:anchor="Desc_ZXVIIGIIR64alpha" w:history="1">
              <w:r w:rsidR="000152C6" w:rsidRPr="00BD71D9">
                <w:rPr>
                  <w:rStyle w:val="Hyperlink"/>
                  <w:sz w:val="20"/>
                  <w:szCs w:val="20"/>
                </w:rPr>
                <w:t>ZXVIIGIIR64@a</w:t>
              </w:r>
            </w:hyperlink>
          </w:p>
        </w:tc>
        <w:tc>
          <w:tcPr>
            <w:tcW w:w="0" w:type="auto"/>
          </w:tcPr>
          <w:p w14:paraId="59377F7B" w14:textId="6559228C" w:rsidR="000152C6" w:rsidRPr="00BD71D9" w:rsidRDefault="00000000" w:rsidP="00C73F91">
            <w:pPr>
              <w:rPr>
                <w:sz w:val="20"/>
                <w:szCs w:val="20"/>
              </w:rPr>
            </w:pPr>
            <w:hyperlink r:id="rId13975" w:anchor="Desc_ZXVIIGIIR59gamma" w:history="1">
              <w:r w:rsidR="000152C6" w:rsidRPr="00BD71D9">
                <w:rPr>
                  <w:rStyle w:val="Hyperlink"/>
                  <w:sz w:val="20"/>
                  <w:szCs w:val="20"/>
                </w:rPr>
                <w:t>ZXVIIGIIR59@c</w:t>
              </w:r>
            </w:hyperlink>
          </w:p>
        </w:tc>
        <w:tc>
          <w:tcPr>
            <w:tcW w:w="0" w:type="auto"/>
          </w:tcPr>
          <w:p w14:paraId="41228393" w14:textId="77777777" w:rsidR="000152C6" w:rsidRPr="00BD71D9" w:rsidRDefault="000152C6" w:rsidP="00C73F91">
            <w:pPr>
              <w:rPr>
                <w:sz w:val="20"/>
                <w:szCs w:val="20"/>
              </w:rPr>
            </w:pPr>
          </w:p>
        </w:tc>
      </w:tr>
      <w:tr w:rsidR="000152C6" w:rsidRPr="00BD71D9" w14:paraId="547DD887" w14:textId="77777777" w:rsidTr="00C73F91">
        <w:trPr>
          <w:jc w:val="center"/>
        </w:trPr>
        <w:tc>
          <w:tcPr>
            <w:tcW w:w="0" w:type="auto"/>
          </w:tcPr>
          <w:p w14:paraId="0081ADFE" w14:textId="3887F13D" w:rsidR="000152C6" w:rsidRPr="00BD71D9" w:rsidRDefault="00000000" w:rsidP="00C73F91">
            <w:pPr>
              <w:rPr>
                <w:sz w:val="20"/>
                <w:szCs w:val="20"/>
              </w:rPr>
            </w:pPr>
            <w:hyperlink r:id="rId13976" w:anchor="Desc_ZXVIIGIIR69alpha" w:history="1">
              <w:r w:rsidR="000152C6" w:rsidRPr="00BD71D9">
                <w:rPr>
                  <w:rStyle w:val="Hyperlink"/>
                  <w:sz w:val="20"/>
                  <w:szCs w:val="20"/>
                </w:rPr>
                <w:t>ZXVIIGIIR69@a</w:t>
              </w:r>
            </w:hyperlink>
          </w:p>
        </w:tc>
        <w:tc>
          <w:tcPr>
            <w:tcW w:w="0" w:type="auto"/>
          </w:tcPr>
          <w:p w14:paraId="09FC964F" w14:textId="77777777" w:rsidR="000152C6" w:rsidRPr="00BD71D9" w:rsidRDefault="000152C6" w:rsidP="00C73F91">
            <w:pPr>
              <w:rPr>
                <w:sz w:val="20"/>
                <w:szCs w:val="20"/>
              </w:rPr>
            </w:pPr>
          </w:p>
        </w:tc>
        <w:tc>
          <w:tcPr>
            <w:tcW w:w="0" w:type="auto"/>
          </w:tcPr>
          <w:p w14:paraId="3A1F0E8C" w14:textId="77777777" w:rsidR="000152C6" w:rsidRPr="00BD71D9" w:rsidRDefault="000152C6" w:rsidP="00C73F91">
            <w:pPr>
              <w:rPr>
                <w:sz w:val="20"/>
                <w:szCs w:val="20"/>
              </w:rPr>
            </w:pPr>
          </w:p>
        </w:tc>
      </w:tr>
    </w:tbl>
    <w:p w14:paraId="7AE89618" w14:textId="77777777" w:rsidR="000152C6" w:rsidRDefault="000152C6" w:rsidP="000152C6"/>
    <w:p w14:paraId="47D31BDE" w14:textId="77777777" w:rsidR="000152C6" w:rsidRDefault="000152C6" w:rsidP="00647EA0">
      <w:pPr>
        <w:pStyle w:val="Heading5"/>
      </w:pPr>
      <w:r>
        <w:t>Extension</w:t>
      </w:r>
    </w:p>
    <w:p w14:paraId="08E0E4F3" w14:textId="77777777" w:rsidR="000152C6" w:rsidRPr="0032190F" w:rsidRDefault="000152C6" w:rsidP="000152C6">
      <w:pPr>
        <w:rPr>
          <w:lang w:val="fr-FR"/>
        </w:rPr>
      </w:pPr>
      <w:r w:rsidRPr="0032190F">
        <w:rPr>
          <w:lang w:val="fr-FR"/>
        </w:rPr>
        <w:t xml:space="preserve">Située au-dessus du « vallon marécageux » (BIB 420 p. 95) dans la partie nord-orientale des </w:t>
      </w:r>
      <w:r w:rsidRPr="0032190F">
        <w:rPr>
          <w:i/>
          <w:lang w:val="fr-FR"/>
        </w:rPr>
        <w:t>ciappes</w:t>
      </w:r>
      <w:r w:rsidRPr="0032190F">
        <w:rPr>
          <w:lang w:val="fr-FR"/>
        </w:rPr>
        <w:t xml:space="preserve"> de Fontanalba (SS BIB)</w:t>
      </w:r>
    </w:p>
    <w:p w14:paraId="36BBF4D3" w14:textId="77777777" w:rsidR="000152C6" w:rsidRPr="0032190F" w:rsidRDefault="000152C6" w:rsidP="00647EA0">
      <w:pPr>
        <w:pStyle w:val="Heading5"/>
      </w:pPr>
      <w:r w:rsidRPr="0032190F">
        <w:t>Principaux éléments géographiques</w:t>
      </w:r>
    </w:p>
    <w:p w14:paraId="63AC257B" w14:textId="77777777" w:rsidR="000152C6" w:rsidRPr="0032190F" w:rsidRDefault="000152C6" w:rsidP="00647EA0">
      <w:pPr>
        <w:pStyle w:val="Heading5"/>
      </w:pPr>
      <w:r w:rsidRPr="0032190F">
        <w:t>Thématiques caractéristiques</w:t>
      </w:r>
    </w:p>
    <w:p w14:paraId="5E26CFED" w14:textId="77777777" w:rsidR="000152C6" w:rsidRPr="0032190F" w:rsidRDefault="000152C6" w:rsidP="000152C6">
      <w:pPr>
        <w:rPr>
          <w:lang w:val="fr-FR"/>
        </w:rPr>
      </w:pPr>
    </w:p>
    <w:p w14:paraId="120394B0" w14:textId="2D18D359" w:rsidR="000152C6" w:rsidRPr="0032190F" w:rsidRDefault="000152C6" w:rsidP="000152C6">
      <w:pPr>
        <w:rPr>
          <w:lang w:val="fr-FR"/>
        </w:rPr>
      </w:pPr>
      <w:r w:rsidRPr="0032190F">
        <w:rPr>
          <w:lang w:val="fr-FR"/>
        </w:rPr>
        <w:t xml:space="preserve">Beaucoup de </w:t>
      </w:r>
      <w:hyperlink r:id="rId13977" w:anchor="Typ_Bego_Peaux" w:history="1">
        <w:r w:rsidRPr="0032190F">
          <w:rPr>
            <w:rStyle w:val="Hyperlink"/>
            <w:lang w:val="fr-FR"/>
          </w:rPr>
          <w:t>peaux</w:t>
        </w:r>
      </w:hyperlink>
      <w:r w:rsidRPr="0032190F">
        <w:rPr>
          <w:lang w:val="fr-FR"/>
        </w:rPr>
        <w:t xml:space="preserve"> (BIB 420 p. 95).</w:t>
      </w:r>
    </w:p>
    <w:p w14:paraId="2E6BD265" w14:textId="77777777" w:rsidR="000152C6" w:rsidRPr="0032190F" w:rsidRDefault="000152C6" w:rsidP="000152C6">
      <w:pPr>
        <w:rPr>
          <w:lang w:val="fr-FR"/>
        </w:rPr>
      </w:pPr>
    </w:p>
    <w:p w14:paraId="797337D7" w14:textId="018FE664" w:rsidR="000152C6" w:rsidRPr="0032190F" w:rsidRDefault="000152C6" w:rsidP="000152C6">
      <w:pPr>
        <w:rPr>
          <w:lang w:val="fr-FR"/>
        </w:rPr>
      </w:pPr>
      <w:r w:rsidRPr="0032190F">
        <w:rPr>
          <w:lang w:val="fr-FR"/>
        </w:rPr>
        <w:lastRenderedPageBreak/>
        <w:t xml:space="preserve">Un phénomène semblable de concentration thématique est observable dans la zone des lacs des Merveilles et concerne les </w:t>
      </w:r>
      <w:hyperlink r:id="rId13978" w:anchor="Typ_Bego_Figures_Franges" w:history="1">
        <w:r w:rsidRPr="0032190F">
          <w:rPr>
            <w:rStyle w:val="Hyperlink"/>
            <w:lang w:val="fr-FR"/>
          </w:rPr>
          <w:t>figures dites à franges</w:t>
        </w:r>
      </w:hyperlink>
      <w:r w:rsidRPr="0032190F">
        <w:rPr>
          <w:lang w:val="fr-FR"/>
        </w:rPr>
        <w:t xml:space="preserve"> (ISETTI 1959 p. 113) voir </w:t>
      </w:r>
      <w:hyperlink r:id="rId13979" w:anchor="Desc_UG_Zone_Lacs" w:history="1">
        <w:r w:rsidRPr="0032190F">
          <w:rPr>
            <w:rStyle w:val="Hyperlink"/>
            <w:lang w:val="fr-FR"/>
          </w:rPr>
          <w:t>Zone des lacs</w:t>
        </w:r>
      </w:hyperlink>
    </w:p>
    <w:p w14:paraId="54323A6D" w14:textId="77777777" w:rsidR="000152C6" w:rsidRPr="0032190F" w:rsidRDefault="000152C6" w:rsidP="000152C6">
      <w:pPr>
        <w:rPr>
          <w:lang w:val="fr-FR"/>
        </w:rPr>
      </w:pPr>
    </w:p>
    <w:p w14:paraId="25F8433D" w14:textId="77777777" w:rsidR="000152C6" w:rsidRPr="0032190F" w:rsidRDefault="000152C6" w:rsidP="000152C6">
      <w:pPr>
        <w:pStyle w:val="Heading4"/>
        <w:numPr>
          <w:ilvl w:val="3"/>
          <w:numId w:val="0"/>
        </w:numPr>
        <w:tabs>
          <w:tab w:val="num" w:pos="2520"/>
        </w:tabs>
        <w:spacing w:before="240" w:after="60"/>
        <w:ind w:left="2160"/>
      </w:pPr>
      <w:bookmarkStart w:id="5522" w:name="Desc_UG_Surface_Lisse_Superieure"/>
      <w:r w:rsidRPr="0032190F">
        <w:t>Surface Lisse Supérieure</w:t>
      </w:r>
    </w:p>
    <w:bookmarkEnd w:id="5522"/>
    <w:p w14:paraId="40383441" w14:textId="77777777" w:rsidR="000152C6" w:rsidRPr="0032190F" w:rsidRDefault="000152C6" w:rsidP="000152C6">
      <w:pPr>
        <w:rPr>
          <w:lang w:val="fr-FR"/>
        </w:rPr>
      </w:pPr>
    </w:p>
    <w:p w14:paraId="47398B30" w14:textId="136756FC" w:rsidR="000152C6" w:rsidRPr="0032190F" w:rsidRDefault="000152C6" w:rsidP="000152C6">
      <w:pPr>
        <w:rPr>
          <w:lang w:val="fr-FR"/>
        </w:rPr>
      </w:pPr>
      <w:r w:rsidRPr="0032190F">
        <w:rPr>
          <w:lang w:val="fr-FR"/>
        </w:rPr>
        <w:t xml:space="preserve">La Surface Lisse Supérieure de </w:t>
      </w:r>
      <w:hyperlink r:id="rId13980" w:anchor="Aut_Bicknell" w:history="1">
        <w:r w:rsidR="00AA7ACB" w:rsidRPr="00AE78AA">
          <w:rPr>
            <w:rStyle w:val="Hyperlink"/>
            <w:lang w:val="fr-FR"/>
          </w:rPr>
          <w:t>C. Bicknell</w:t>
        </w:r>
      </w:hyperlink>
      <w:r w:rsidR="00AA7ACB" w:rsidRPr="009D627A">
        <w:rPr>
          <w:rStyle w:val="Hyperlink"/>
          <w:color w:val="auto"/>
          <w:u w:val="none"/>
          <w:lang w:val="fr-FR"/>
        </w:rPr>
        <w:t xml:space="preserve"> </w:t>
      </w:r>
      <w:r w:rsidRPr="0032190F">
        <w:rPr>
          <w:lang w:val="fr-FR"/>
        </w:rPr>
        <w:t>comprend (entre autre ?) les roches ZXVIIIGIIR14@a, ZXVIIIGIIR14@b et ZXVIIIGIIR14@c (BIB 420 pl. XIII 26, pl.  XIV 1, pl. XIII 25, pl. XXXII 32)</w:t>
      </w:r>
    </w:p>
    <w:p w14:paraId="059D87A8" w14:textId="77777777" w:rsidR="000152C6" w:rsidRPr="0032190F" w:rsidRDefault="000152C6" w:rsidP="000152C6">
      <w:pPr>
        <w:pStyle w:val="Heading4"/>
        <w:numPr>
          <w:ilvl w:val="3"/>
          <w:numId w:val="0"/>
        </w:numPr>
        <w:tabs>
          <w:tab w:val="num" w:pos="2520"/>
        </w:tabs>
        <w:spacing w:before="240" w:after="60"/>
        <w:ind w:left="2160"/>
      </w:pPr>
      <w:bookmarkStart w:id="5523" w:name="Sit_Conques"/>
      <w:r w:rsidRPr="0032190F">
        <w:t>Plateau des Conques (ca. 2420-</w:t>
      </w:r>
      <w:smartTag w:uri="urn:schemas-microsoft-com:office:smarttags" w:element="metricconverter">
        <w:smartTagPr>
          <w:attr w:name="ProductID" w:val="2500 m"/>
        </w:smartTagPr>
        <w:r w:rsidRPr="0032190F">
          <w:t>2500 m</w:t>
        </w:r>
      </w:smartTag>
      <w:r w:rsidRPr="0032190F">
        <w:t>)</w:t>
      </w:r>
    </w:p>
    <w:bookmarkEnd w:id="5523"/>
    <w:p w14:paraId="0769FBFF" w14:textId="77777777" w:rsidR="000152C6" w:rsidRPr="0032190F" w:rsidRDefault="000152C6" w:rsidP="000152C6">
      <w:pPr>
        <w:jc w:val="both"/>
        <w:rPr>
          <w:lang w:val="fr-FR"/>
        </w:rPr>
      </w:pPr>
    </w:p>
    <w:p w14:paraId="07F50F73" w14:textId="77777777" w:rsidR="000152C6" w:rsidRPr="0032190F" w:rsidRDefault="000152C6" w:rsidP="000152C6">
      <w:pPr>
        <w:jc w:val="both"/>
        <w:rPr>
          <w:lang w:val="fr-FR"/>
        </w:rPr>
      </w:pPr>
      <w:r w:rsidRPr="0032190F">
        <w:rPr>
          <w:lang w:val="fr-FR"/>
        </w:rPr>
        <w:t xml:space="preserve">L’étude géologique a montré l’eneigement du Plateau des Conques (niveau de la neige permanente à </w:t>
      </w:r>
      <w:smartTag w:uri="urn:schemas-microsoft-com:office:smarttags" w:element="metricconverter">
        <w:smartTagPr>
          <w:attr w:name="ProductID" w:val="2725 m"/>
        </w:smartTagPr>
        <w:r w:rsidRPr="0032190F">
          <w:rPr>
            <w:lang w:val="fr-FR"/>
          </w:rPr>
          <w:t>2725 m</w:t>
        </w:r>
      </w:smartTag>
      <w:r w:rsidRPr="0032190F">
        <w:rPr>
          <w:lang w:val="fr-FR"/>
        </w:rPr>
        <w:t xml:space="preserve">) pendant une période qui pourrait être attribué au Subboréal. Ceci expliquerai que les grès fins de cette zone n’ait pas été choisis pour les gravures alors que d’autres plus grossiers ont été gravés (BIB 373) </w:t>
      </w:r>
    </w:p>
    <w:p w14:paraId="5F5E6FE3" w14:textId="77777777" w:rsidR="000152C6" w:rsidRPr="0032190F" w:rsidRDefault="000152C6" w:rsidP="000152C6">
      <w:pPr>
        <w:jc w:val="both"/>
        <w:rPr>
          <w:lang w:val="fr-FR"/>
        </w:rPr>
      </w:pPr>
    </w:p>
    <w:p w14:paraId="44F751BF" w14:textId="77777777" w:rsidR="000152C6" w:rsidRPr="0032190F" w:rsidRDefault="000152C6" w:rsidP="000152C6">
      <w:pPr>
        <w:pStyle w:val="Heading4"/>
        <w:numPr>
          <w:ilvl w:val="3"/>
          <w:numId w:val="0"/>
        </w:numPr>
        <w:tabs>
          <w:tab w:val="num" w:pos="2520"/>
        </w:tabs>
        <w:spacing w:before="240" w:after="60"/>
        <w:ind w:left="2160"/>
      </w:pPr>
      <w:r w:rsidRPr="0032190F">
        <w:t>Terrasse des Hallebardiers</w:t>
      </w:r>
    </w:p>
    <w:p w14:paraId="5F07F702" w14:textId="77777777" w:rsidR="000152C6" w:rsidRPr="0032190F" w:rsidRDefault="000152C6" w:rsidP="000152C6">
      <w:pPr>
        <w:rPr>
          <w:lang w:val="fr-FR"/>
        </w:rPr>
      </w:pPr>
    </w:p>
    <w:p w14:paraId="4F9BF3C6" w14:textId="77777777" w:rsidR="000152C6" w:rsidRPr="0032190F" w:rsidRDefault="000152C6" w:rsidP="000152C6">
      <w:pPr>
        <w:pStyle w:val="Heading4"/>
        <w:numPr>
          <w:ilvl w:val="3"/>
          <w:numId w:val="0"/>
        </w:numPr>
        <w:tabs>
          <w:tab w:val="num" w:pos="2520"/>
        </w:tabs>
        <w:spacing w:before="240" w:after="60"/>
        <w:ind w:left="2160"/>
      </w:pPr>
      <w:r w:rsidRPr="0032190F">
        <w:t>Ciappes de Fontanalba</w:t>
      </w:r>
    </w:p>
    <w:p w14:paraId="2CE3C9EC" w14:textId="77777777" w:rsidR="000152C6" w:rsidRPr="0032190F" w:rsidRDefault="000152C6" w:rsidP="000152C6">
      <w:pPr>
        <w:jc w:val="both"/>
        <w:rPr>
          <w:lang w:val="fr-FR"/>
        </w:rPr>
      </w:pPr>
    </w:p>
    <w:p w14:paraId="39C63827" w14:textId="77777777" w:rsidR="000152C6" w:rsidRPr="0032190F" w:rsidRDefault="000152C6" w:rsidP="000152C6">
      <w:pPr>
        <w:rPr>
          <w:lang w:val="fr-FR"/>
        </w:rPr>
      </w:pPr>
    </w:p>
    <w:p w14:paraId="04650CB5" w14:textId="77777777" w:rsidR="000152C6" w:rsidRPr="0032190F" w:rsidRDefault="000152C6" w:rsidP="000152C6">
      <w:pPr>
        <w:pStyle w:val="Heading2"/>
        <w:numPr>
          <w:ilvl w:val="1"/>
          <w:numId w:val="0"/>
        </w:numPr>
        <w:tabs>
          <w:tab w:val="num" w:pos="1080"/>
        </w:tabs>
        <w:spacing w:before="240" w:after="60"/>
        <w:ind w:left="720"/>
        <w:jc w:val="both"/>
      </w:pPr>
      <w:bookmarkStart w:id="5524" w:name="Sit_Bego_g_M"/>
      <w:r w:rsidRPr="0032190F">
        <w:t>Merveilles</w:t>
      </w:r>
    </w:p>
    <w:bookmarkEnd w:id="5524"/>
    <w:p w14:paraId="33A53BBE" w14:textId="77777777" w:rsidR="000152C6" w:rsidRPr="0032190F" w:rsidRDefault="000152C6" w:rsidP="000152C6">
      <w:pPr>
        <w:rPr>
          <w:lang w:val="fr-FR"/>
        </w:rPr>
      </w:pPr>
    </w:p>
    <w:p w14:paraId="64F1C682" w14:textId="77777777" w:rsidR="000152C6" w:rsidRPr="0032190F" w:rsidRDefault="000152C6" w:rsidP="00060B02">
      <w:pPr>
        <w:jc w:val="both"/>
        <w:rPr>
          <w:lang w:val="fr-FR"/>
        </w:rPr>
      </w:pPr>
      <w:r w:rsidRPr="0032190F">
        <w:rPr>
          <w:lang w:val="fr-FR"/>
        </w:rPr>
        <w:t>Le secteur des Merveilles</w:t>
      </w:r>
      <w:r w:rsidR="00060B02" w:rsidRPr="0032190F">
        <w:rPr>
          <w:lang w:val="fr-FR"/>
        </w:rPr>
        <w:t xml:space="preserve"> </w:t>
      </w:r>
      <w:r w:rsidRPr="0032190F">
        <w:rPr>
          <w:lang w:val="fr-FR"/>
        </w:rPr>
        <w:t xml:space="preserve">est l’un des deux principaux secteurs archéologique du mont Bego. Situé au Sud et à l’Ouest du mont Bego, sur trois ensembles géographiques : le val de l’Enfer, le Val de l’Arpette et  la vallée des Merveilles. </w:t>
      </w:r>
    </w:p>
    <w:p w14:paraId="2A5944F1" w14:textId="77777777" w:rsidR="000152C6" w:rsidRPr="0032190F" w:rsidRDefault="000152C6" w:rsidP="00060B02">
      <w:pPr>
        <w:jc w:val="both"/>
        <w:rPr>
          <w:lang w:val="fr-FR"/>
        </w:rPr>
      </w:pPr>
      <w:r w:rsidRPr="0032190F">
        <w:rPr>
          <w:lang w:val="fr-FR"/>
        </w:rPr>
        <w:t xml:space="preserve">Avec plus de 2000 roches gravées, c’est le plus important. La division du site en différents secteurs a été mise en œuvre par Carlo Conti en 1939. Secteur des Merveilles </w:t>
      </w:r>
      <w:smartTag w:uri="urn:schemas-microsoft-com:office:smarttags" w:element="metricconverter">
        <w:smartTagPr>
          <w:attr w:name="ProductID" w:val="650 ha"/>
        </w:smartTagPr>
        <w:r w:rsidRPr="0032190F">
          <w:rPr>
            <w:lang w:val="fr-FR"/>
          </w:rPr>
          <w:t>650 ha</w:t>
        </w:r>
        <w:r w:rsidR="00060B02" w:rsidRPr="0032190F">
          <w:rPr>
            <w:lang w:val="fr-FR"/>
          </w:rPr>
          <w:t xml:space="preserve"> (BIB ?)</w:t>
        </w:r>
      </w:smartTag>
    </w:p>
    <w:p w14:paraId="3DB6919D" w14:textId="77777777" w:rsidR="00060B02" w:rsidRPr="0032190F" w:rsidRDefault="00060B02" w:rsidP="00060B02">
      <w:pPr>
        <w:jc w:val="both"/>
        <w:rPr>
          <w:lang w:val="fr-FR"/>
        </w:rPr>
      </w:pPr>
      <w:r w:rsidRPr="0032190F">
        <w:rPr>
          <w:lang w:val="fr-FR"/>
        </w:rPr>
        <w:t>La vallée des Merveilles est une appellation donnée au XVIIe siècle par un érudit, mais pour les tendasques ce pâturage s’appelle l’enfer. Cet alpage communal  est fréquenté à partir du XVIe siècle environ. Il est réservé aux troupeaux malades puis aux bergers pauvres des deux communes limitrophes ; Tende et Saorge. On y recense des gravures de 1836 à 1966 environ (130 ans) de jeunes bergers locaux gardant le troupeau familial (N. Magnardi com. pers.).</w:t>
      </w:r>
    </w:p>
    <w:p w14:paraId="1FFD197E" w14:textId="77777777" w:rsidR="000152C6" w:rsidRPr="0032190F" w:rsidRDefault="000152C6" w:rsidP="000152C6">
      <w:pPr>
        <w:rPr>
          <w:lang w:val="fr-FR"/>
        </w:rPr>
      </w:pPr>
    </w:p>
    <w:p w14:paraId="4BC7A800" w14:textId="5B9FB79C" w:rsidR="00B0507C" w:rsidRPr="0032190F" w:rsidRDefault="00000000" w:rsidP="00B0507C">
      <w:pPr>
        <w:jc w:val="both"/>
        <w:rPr>
          <w:lang w:val="fr-FR"/>
        </w:rPr>
      </w:pPr>
      <w:hyperlink r:id="rId13981" w:anchor="Desc_UG_Zone_Lacs" w:history="1">
        <w:r w:rsidR="00B0507C" w:rsidRPr="0032190F">
          <w:rPr>
            <w:rStyle w:val="Hyperlink"/>
            <w:lang w:val="fr-FR"/>
          </w:rPr>
          <w:t>Zone des Lacs</w:t>
        </w:r>
      </w:hyperlink>
    </w:p>
    <w:p w14:paraId="4584EECD" w14:textId="77777777" w:rsidR="00B0507C" w:rsidRPr="0032190F" w:rsidRDefault="00B0507C" w:rsidP="000152C6">
      <w:pPr>
        <w:rPr>
          <w:lang w:val="fr-FR"/>
        </w:rPr>
      </w:pPr>
    </w:p>
    <w:p w14:paraId="17CA1068" w14:textId="77777777" w:rsidR="00B0507C" w:rsidRPr="0032190F" w:rsidRDefault="00B0507C" w:rsidP="000152C6">
      <w:pPr>
        <w:rPr>
          <w:lang w:val="fr-FR"/>
        </w:rPr>
      </w:pPr>
    </w:p>
    <w:p w14:paraId="3DE428C5" w14:textId="77777777" w:rsidR="000152C6" w:rsidRPr="0032190F" w:rsidRDefault="000152C6" w:rsidP="000152C6">
      <w:pPr>
        <w:rPr>
          <w:lang w:val="fr-FR"/>
        </w:rPr>
      </w:pPr>
      <w:r w:rsidRPr="0032190F">
        <w:rPr>
          <w:lang w:val="fr-FR"/>
        </w:rPr>
        <w:t xml:space="preserve">Dans ce secteur du </w:t>
      </w:r>
      <w:hyperlink w:anchor="Sit_Mont_Bego" w:history="1">
        <w:r w:rsidRPr="0032190F">
          <w:rPr>
            <w:rStyle w:val="Hyperlink"/>
            <w:lang w:val="fr-FR"/>
          </w:rPr>
          <w:t>mont Bego</w:t>
        </w:r>
      </w:hyperlink>
      <w:r w:rsidRPr="0032190F">
        <w:rPr>
          <w:lang w:val="fr-FR"/>
        </w:rPr>
        <w:t>, plusieurs sont ensembles ont été étudiés :</w:t>
      </w:r>
    </w:p>
    <w:p w14:paraId="74FCCFE0" w14:textId="77777777" w:rsidR="000152C6" w:rsidRPr="0032190F" w:rsidRDefault="000152C6" w:rsidP="000152C6">
      <w:pPr>
        <w:ind w:firstLine="709"/>
        <w:jc w:val="both"/>
        <w:rPr>
          <w:lang w:val="fr-FR"/>
        </w:rPr>
      </w:pPr>
      <w:r w:rsidRPr="0032190F">
        <w:rPr>
          <w:lang w:val="fr-FR"/>
        </w:rPr>
        <w:t xml:space="preserve">-le </w:t>
      </w:r>
      <w:hyperlink w:anchor="Sit_Ciari" w:history="1">
        <w:r w:rsidRPr="0032190F">
          <w:rPr>
            <w:rStyle w:val="Hyperlink"/>
            <w:lang w:val="fr-FR"/>
          </w:rPr>
          <w:t>gias du Ciari</w:t>
        </w:r>
      </w:hyperlink>
      <w:r w:rsidRPr="0032190F">
        <w:rPr>
          <w:lang w:val="fr-FR"/>
        </w:rPr>
        <w:t>, un habitat de berger</w:t>
      </w:r>
    </w:p>
    <w:p w14:paraId="21BFBB10" w14:textId="77777777" w:rsidR="000152C6" w:rsidRPr="0032190F" w:rsidRDefault="000152C6" w:rsidP="000152C6">
      <w:pPr>
        <w:rPr>
          <w:lang w:val="fr-FR"/>
        </w:rPr>
      </w:pPr>
      <w:r w:rsidRPr="0032190F">
        <w:rPr>
          <w:lang w:val="fr-FR"/>
        </w:rPr>
        <w:tab/>
        <w:t xml:space="preserve">-la tourbière du </w:t>
      </w:r>
      <w:hyperlink w:anchor="Sit_Long_Inferieur" w:history="1">
        <w:r w:rsidRPr="0032190F">
          <w:rPr>
            <w:rStyle w:val="Hyperlink"/>
            <w:lang w:val="fr-FR"/>
          </w:rPr>
          <w:t>lac Long Inférieur</w:t>
        </w:r>
      </w:hyperlink>
    </w:p>
    <w:p w14:paraId="537823DC" w14:textId="77777777" w:rsidR="000152C6" w:rsidRPr="0032190F" w:rsidRDefault="000152C6" w:rsidP="000152C6">
      <w:pPr>
        <w:rPr>
          <w:lang w:val="fr-FR"/>
        </w:rPr>
      </w:pPr>
      <w:r w:rsidRPr="0032190F">
        <w:rPr>
          <w:lang w:val="fr-FR"/>
        </w:rPr>
        <w:tab/>
        <w:t>-toubière du lac Long Supérieur</w:t>
      </w:r>
    </w:p>
    <w:p w14:paraId="4304A0F6" w14:textId="77777777" w:rsidR="000152C6" w:rsidRPr="0032190F" w:rsidRDefault="000152C6" w:rsidP="000152C6">
      <w:pPr>
        <w:rPr>
          <w:lang w:val="fr-FR"/>
        </w:rPr>
      </w:pPr>
      <w:r w:rsidRPr="0032190F">
        <w:rPr>
          <w:lang w:val="fr-FR"/>
        </w:rPr>
        <w:tab/>
        <w:t>-le lac Fourca</w:t>
      </w:r>
    </w:p>
    <w:p w14:paraId="239FE8BE" w14:textId="77777777" w:rsidR="000152C6" w:rsidRPr="0032190F" w:rsidRDefault="000152C6" w:rsidP="000152C6">
      <w:pPr>
        <w:rPr>
          <w:lang w:val="fr-FR"/>
        </w:rPr>
      </w:pPr>
    </w:p>
    <w:p w14:paraId="48B07FAA" w14:textId="77777777" w:rsidR="000152C6" w:rsidRPr="0032190F" w:rsidRDefault="000152C6" w:rsidP="000152C6">
      <w:pPr>
        <w:pStyle w:val="Heading3"/>
        <w:numPr>
          <w:ilvl w:val="2"/>
          <w:numId w:val="0"/>
        </w:numPr>
        <w:tabs>
          <w:tab w:val="num" w:pos="1800"/>
        </w:tabs>
        <w:spacing w:before="240" w:after="60" w:line="240" w:lineRule="auto"/>
        <w:ind w:left="1440"/>
      </w:pPr>
      <w:r w:rsidRPr="0032190F">
        <w:t>ZONE 0</w:t>
      </w:r>
    </w:p>
    <w:p w14:paraId="361E70E7" w14:textId="77777777" w:rsidR="000152C6" w:rsidRPr="0032190F" w:rsidRDefault="000152C6" w:rsidP="000152C6">
      <w:pPr>
        <w:rPr>
          <w:lang w:val="fr-FR"/>
        </w:rPr>
      </w:pPr>
    </w:p>
    <w:p w14:paraId="48DE2715" w14:textId="77777777" w:rsidR="000152C6" w:rsidRPr="0032190F" w:rsidRDefault="000152C6" w:rsidP="000152C6">
      <w:pPr>
        <w:jc w:val="both"/>
        <w:rPr>
          <w:lang w:val="fr-FR"/>
        </w:rPr>
      </w:pPr>
      <w:r w:rsidRPr="0032190F">
        <w:rPr>
          <w:lang w:val="fr-FR"/>
        </w:rPr>
        <w:lastRenderedPageBreak/>
        <w:t>La zone 0 est la plus orientale du secteur des Merveilles. Elle débute dans le val d’Enfer.</w:t>
      </w:r>
    </w:p>
    <w:p w14:paraId="0D8E3051" w14:textId="77777777" w:rsidR="000152C6" w:rsidRPr="0032190F" w:rsidRDefault="000152C6" w:rsidP="000152C6">
      <w:pPr>
        <w:rPr>
          <w:lang w:val="fr-FR"/>
        </w:rPr>
      </w:pPr>
    </w:p>
    <w:p w14:paraId="22E0452E" w14:textId="77777777" w:rsidR="000152C6" w:rsidRPr="0032190F" w:rsidRDefault="000152C6" w:rsidP="000152C6">
      <w:pPr>
        <w:jc w:val="both"/>
        <w:rPr>
          <w:sz w:val="20"/>
          <w:szCs w:val="20"/>
          <w:lang w:val="fr-FR"/>
        </w:rPr>
      </w:pPr>
      <w:r w:rsidRPr="0032190F">
        <w:rPr>
          <w:sz w:val="20"/>
          <w:szCs w:val="20"/>
          <w:lang w:val="fr-FR"/>
        </w:rPr>
        <w:t>En 1987 et 1989, la découverte de nouvelles roches en dehors et à l’est des limites de la ZI, dans le vallon de l’Enfer et à proximité du lac Jugale, a nécessité la création d’une nouvelle zone : la zone 0 (Bégin 1990 p. 118-121). Le gias des Peintures a été inclus dans cette zone.</w:t>
      </w:r>
    </w:p>
    <w:p w14:paraId="10CAC091" w14:textId="77777777" w:rsidR="000152C6" w:rsidRPr="0032190F" w:rsidRDefault="000152C6" w:rsidP="000152C6">
      <w:pPr>
        <w:jc w:val="both"/>
        <w:rPr>
          <w:lang w:val="fr-FR"/>
        </w:rPr>
      </w:pPr>
    </w:p>
    <w:p w14:paraId="4D4A3FC2" w14:textId="77777777" w:rsidR="000152C6" w:rsidRPr="0032190F" w:rsidRDefault="000152C6" w:rsidP="000152C6">
      <w:pPr>
        <w:ind w:firstLine="397"/>
        <w:jc w:val="both"/>
        <w:rPr>
          <w:lang w:val="fr-FR"/>
        </w:rPr>
      </w:pPr>
      <w:r w:rsidRPr="0032190F">
        <w:rPr>
          <w:lang w:val="fr-FR"/>
        </w:rPr>
        <w:t>A</w:t>
      </w:r>
      <w:r w:rsidRPr="0032190F">
        <w:rPr>
          <w:b/>
          <w:lang w:val="fr-FR"/>
        </w:rPr>
        <w:t xml:space="preserve"> l’est</w:t>
      </w:r>
      <w:r w:rsidRPr="0032190F">
        <w:rPr>
          <w:lang w:val="fr-FR"/>
        </w:rPr>
        <w:t>, la limite correspond au torrent de la Colle Rousse (Bégin 1990 p. 121) ou au sentier de Colla Rossa (Lumley et al. 1995 p. 42)</w:t>
      </w:r>
      <w:r>
        <w:rPr>
          <w:rStyle w:val="FootnoteReference"/>
        </w:rPr>
        <w:footnoteReference w:id="2"/>
      </w:r>
      <w:r w:rsidRPr="0032190F">
        <w:rPr>
          <w:lang w:val="fr-FR"/>
        </w:rPr>
        <w:t>. Au</w:t>
      </w:r>
      <w:r w:rsidRPr="0032190F">
        <w:rPr>
          <w:b/>
          <w:lang w:val="fr-FR"/>
        </w:rPr>
        <w:t xml:space="preserve"> nord</w:t>
      </w:r>
      <w:r w:rsidRPr="0032190F">
        <w:rPr>
          <w:lang w:val="fr-FR"/>
        </w:rPr>
        <w:t xml:space="preserve">, la limite un temps restée au niveau du torrent du val d’Enfer (Bégin 1990 p. 121, Lumley et al. 1995 p. 42) a été augmentée d’une frange de terrain d’environ </w:t>
      </w:r>
      <w:smartTag w:uri="urn:schemas-microsoft-com:office:smarttags" w:element="metricconverter">
        <w:smartTagPr>
          <w:attr w:name="ProductID" w:val="200 m"/>
        </w:smartTagPr>
        <w:r w:rsidRPr="0032190F">
          <w:rPr>
            <w:lang w:val="fr-FR"/>
          </w:rPr>
          <w:t>200 m</w:t>
        </w:r>
      </w:smartTag>
      <w:r w:rsidRPr="0032190F">
        <w:rPr>
          <w:lang w:val="fr-FR"/>
        </w:rPr>
        <w:t xml:space="preserve"> en rive gauche pour correspondre avec l’extension de la zone I au gias del Crépée</w:t>
      </w:r>
      <w:r>
        <w:rPr>
          <w:rStyle w:val="FootnoteReference"/>
        </w:rPr>
        <w:footnoteReference w:id="3"/>
      </w:r>
      <w:r w:rsidRPr="0032190F">
        <w:rPr>
          <w:lang w:val="fr-FR"/>
        </w:rPr>
        <w:t xml:space="preserve"> situé lui aussi sur cette rive (Lumley et al. 2003a p. 9 fig. 1 ; Lumley et al. 2003b p. 8 fig. 1). A</w:t>
      </w:r>
      <w:r w:rsidRPr="0032190F">
        <w:rPr>
          <w:b/>
          <w:lang w:val="fr-FR"/>
        </w:rPr>
        <w:t xml:space="preserve"> l’ouest</w:t>
      </w:r>
      <w:r w:rsidRPr="0032190F">
        <w:rPr>
          <w:lang w:val="fr-FR"/>
        </w:rPr>
        <w:t xml:space="preserve">, après avoir suivi le torrent sur quelques </w:t>
      </w:r>
      <w:smartTag w:uri="urn:schemas-microsoft-com:office:smarttags" w:element="metricconverter">
        <w:smartTagPr>
          <w:attr w:name="ProductID" w:val="200 m"/>
        </w:smartTagPr>
        <w:r w:rsidRPr="0032190F">
          <w:rPr>
            <w:lang w:val="fr-FR"/>
          </w:rPr>
          <w:t>200 m</w:t>
        </w:r>
      </w:smartTag>
      <w:r w:rsidRPr="0032190F">
        <w:rPr>
          <w:lang w:val="fr-FR"/>
        </w:rPr>
        <w:t>, la limite oblique vers le mont du Bec Roux</w:t>
      </w:r>
      <w:r>
        <w:rPr>
          <w:rStyle w:val="FootnoteReference"/>
        </w:rPr>
        <w:footnoteReference w:id="4"/>
      </w:r>
      <w:r w:rsidRPr="0032190F">
        <w:rPr>
          <w:lang w:val="fr-FR"/>
        </w:rPr>
        <w:t>. La limite de zone se poursuit en suivant la ligne de crête jusqu’à la cime Escandail. Au</w:t>
      </w:r>
      <w:r w:rsidRPr="0032190F">
        <w:rPr>
          <w:b/>
          <w:lang w:val="fr-FR"/>
        </w:rPr>
        <w:t xml:space="preserve"> sud</w:t>
      </w:r>
      <w:r w:rsidRPr="0032190F">
        <w:rPr>
          <w:lang w:val="fr-FR"/>
        </w:rPr>
        <w:t xml:space="preserve"> la limite débute à la cime Escandail, passe par la cote </w:t>
      </w:r>
      <w:smartTag w:uri="urn:schemas-microsoft-com:office:smarttags" w:element="metricconverter">
        <w:smartTagPr>
          <w:attr w:name="ProductID" w:val="2268 m"/>
        </w:smartTagPr>
        <w:r w:rsidRPr="0032190F">
          <w:rPr>
            <w:lang w:val="fr-FR"/>
          </w:rPr>
          <w:t>2268 m</w:t>
        </w:r>
      </w:smartTag>
      <w:r w:rsidRPr="0032190F">
        <w:rPr>
          <w:lang w:val="fr-FR"/>
        </w:rPr>
        <w:t>, le pas de Jugale et rejoint le sud du lac du même nom.</w:t>
      </w:r>
    </w:p>
    <w:p w14:paraId="347CE173" w14:textId="77777777" w:rsidR="000152C6" w:rsidRPr="0032190F" w:rsidRDefault="000152C6" w:rsidP="000152C6">
      <w:pPr>
        <w:jc w:val="both"/>
        <w:rPr>
          <w:lang w:val="fr-FR"/>
        </w:rPr>
      </w:pPr>
    </w:p>
    <w:p w14:paraId="35E1C8CD" w14:textId="77777777" w:rsidR="000152C6" w:rsidRPr="0032190F" w:rsidRDefault="000152C6" w:rsidP="000152C6">
      <w:pPr>
        <w:jc w:val="both"/>
        <w:rPr>
          <w:lang w:val="fr-FR"/>
        </w:rPr>
      </w:pPr>
      <w:r w:rsidRPr="0032190F">
        <w:rPr>
          <w:lang w:val="fr-FR"/>
        </w:rPr>
        <w:t xml:space="preserve">La zone 0 est divisée en deux groupes (Bégin 1990 p. 118-121 ; Lumley et al. 1995 p. 42). Le </w:t>
      </w:r>
      <w:r w:rsidRPr="0032190F">
        <w:rPr>
          <w:b/>
          <w:lang w:val="fr-FR"/>
        </w:rPr>
        <w:t>groupe I</w:t>
      </w:r>
      <w:r w:rsidRPr="0032190F">
        <w:rPr>
          <w:lang w:val="fr-FR"/>
        </w:rPr>
        <w:t xml:space="preserve"> correspond à la partie qui s’étend dans le val d’Enfer et qui remonte jusqu’au mont du Bec Roux et au pas de Colle Rousse. Le </w:t>
      </w:r>
      <w:r w:rsidRPr="0032190F">
        <w:rPr>
          <w:b/>
          <w:lang w:val="fr-FR"/>
        </w:rPr>
        <w:t>groupe II</w:t>
      </w:r>
      <w:r w:rsidRPr="0032190F">
        <w:rPr>
          <w:lang w:val="fr-FR"/>
        </w:rPr>
        <w:t xml:space="preserve"> correspond à l’amphithéâtre circonscrit par la ligne de crête qui va de la cime Escandail au mont du Bec Roux en comprenant le lac du Bec Roux et le lac Jugale (en limite sud).</w:t>
      </w:r>
    </w:p>
    <w:p w14:paraId="31E13A03" w14:textId="77777777" w:rsidR="000152C6" w:rsidRPr="0032190F" w:rsidRDefault="000152C6" w:rsidP="000152C6">
      <w:pPr>
        <w:rPr>
          <w:lang w:val="fr-FR"/>
        </w:rPr>
      </w:pPr>
      <w:r w:rsidRPr="0032190F">
        <w:rPr>
          <w:lang w:val="fr-FR"/>
        </w:rPr>
        <w:t xml:space="preserve">En 1987  roches gravées signalées au lac Jugale (Romain 1991). </w:t>
      </w:r>
      <w:r w:rsidRPr="0032190F">
        <w:rPr>
          <w:i/>
          <w:lang w:val="fr-FR"/>
        </w:rPr>
        <w:t>En 1989 la découverte de nouvelles gravures dans la zone du lac Jugale explique la création d’une nouvelle zone (BIB 1351)</w:t>
      </w:r>
      <w:r w:rsidRPr="0032190F">
        <w:rPr>
          <w:lang w:val="fr-FR"/>
        </w:rPr>
        <w:t>Durant l’été 1987 une roche gravée a été découverte dans la moraine de Colla Rossa dans ce qui sera le Z0GI. En 1989 de nouvelles gravures sont découvertes à proximité des lacs Jugale dans le futur Z0GII (Bégin 1990 p. 121).</w:t>
      </w:r>
    </w:p>
    <w:p w14:paraId="287B6141" w14:textId="77777777" w:rsidR="000152C6" w:rsidRPr="0032190F" w:rsidRDefault="000152C6" w:rsidP="000152C6">
      <w:pPr>
        <w:rPr>
          <w:i/>
          <w:lang w:val="fr-FR"/>
        </w:rPr>
      </w:pPr>
      <w:r w:rsidRPr="0032190F">
        <w:rPr>
          <w:i/>
          <w:lang w:val="fr-FR"/>
        </w:rPr>
        <w:t>En 1987 le groupe I de la Z0 a été individualisé, en 1989 le groupe II de la Z0 a été individualisé (J. Bégin com. pers.)</w:t>
      </w:r>
    </w:p>
    <w:p w14:paraId="204EBE20" w14:textId="77777777" w:rsidR="000152C6" w:rsidRDefault="000152C6" w:rsidP="000152C6">
      <w:pPr>
        <w:pStyle w:val="Heading4"/>
        <w:numPr>
          <w:ilvl w:val="3"/>
          <w:numId w:val="0"/>
        </w:numPr>
        <w:tabs>
          <w:tab w:val="num" w:pos="2520"/>
        </w:tabs>
        <w:spacing w:before="240" w:after="60"/>
        <w:ind w:left="2160"/>
      </w:pPr>
      <w:r>
        <w:t>Synthèse</w:t>
      </w:r>
    </w:p>
    <w:p w14:paraId="07E09E5B" w14:textId="77777777" w:rsidR="000152C6" w:rsidRDefault="000152C6" w:rsidP="000152C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2"/>
        <w:gridCol w:w="1602"/>
        <w:gridCol w:w="1316"/>
        <w:gridCol w:w="1494"/>
        <w:gridCol w:w="1359"/>
        <w:gridCol w:w="1231"/>
        <w:gridCol w:w="1494"/>
      </w:tblGrid>
      <w:tr w:rsidR="000152C6" w14:paraId="6E19BB91" w14:textId="77777777" w:rsidTr="00C73F91">
        <w:tc>
          <w:tcPr>
            <w:tcW w:w="1322" w:type="dxa"/>
            <w:vAlign w:val="center"/>
          </w:tcPr>
          <w:p w14:paraId="4F27BC89" w14:textId="77777777" w:rsidR="000152C6" w:rsidRPr="00BD71D9" w:rsidRDefault="000152C6" w:rsidP="00C73F91">
            <w:pPr>
              <w:jc w:val="center"/>
              <w:rPr>
                <w:b/>
              </w:rPr>
            </w:pPr>
            <w:r w:rsidRPr="00BD71D9">
              <w:rPr>
                <w:b/>
              </w:rPr>
              <w:t>Z0</w:t>
            </w:r>
          </w:p>
        </w:tc>
        <w:tc>
          <w:tcPr>
            <w:tcW w:w="1602" w:type="dxa"/>
            <w:vAlign w:val="center"/>
          </w:tcPr>
          <w:p w14:paraId="4278A571" w14:textId="77777777" w:rsidR="000152C6" w:rsidRPr="002B6431" w:rsidRDefault="000152C6" w:rsidP="00C73F91">
            <w:pPr>
              <w:jc w:val="center"/>
            </w:pPr>
            <w:r>
              <w:t>Superficie (m</w:t>
            </w:r>
            <w:r w:rsidRPr="00BD71D9">
              <w:rPr>
                <w:vertAlign w:val="superscript"/>
              </w:rPr>
              <w:t>2</w:t>
            </w:r>
            <w:r>
              <w:t>)</w:t>
            </w:r>
          </w:p>
        </w:tc>
        <w:tc>
          <w:tcPr>
            <w:tcW w:w="1316" w:type="dxa"/>
            <w:vAlign w:val="center"/>
          </w:tcPr>
          <w:p w14:paraId="296FB971" w14:textId="77777777" w:rsidR="000152C6" w:rsidRPr="0032190F" w:rsidRDefault="000152C6" w:rsidP="00C73F91">
            <w:pPr>
              <w:jc w:val="center"/>
              <w:rPr>
                <w:lang w:val="fr-FR"/>
              </w:rPr>
            </w:pPr>
            <w:r w:rsidRPr="0032190F">
              <w:rPr>
                <w:lang w:val="fr-FR"/>
              </w:rPr>
              <w:t>Altitude de la roche la plus basse</w:t>
            </w:r>
          </w:p>
        </w:tc>
        <w:tc>
          <w:tcPr>
            <w:tcW w:w="1494" w:type="dxa"/>
            <w:vAlign w:val="center"/>
          </w:tcPr>
          <w:p w14:paraId="3E29F247" w14:textId="77777777" w:rsidR="000152C6" w:rsidRPr="0032190F" w:rsidRDefault="000152C6" w:rsidP="00C73F91">
            <w:pPr>
              <w:jc w:val="center"/>
              <w:rPr>
                <w:lang w:val="fr-FR"/>
              </w:rPr>
            </w:pPr>
            <w:r w:rsidRPr="0032190F">
              <w:rPr>
                <w:lang w:val="fr-FR"/>
              </w:rPr>
              <w:t>Altitude de la roche la plus haute</w:t>
            </w:r>
          </w:p>
        </w:tc>
        <w:tc>
          <w:tcPr>
            <w:tcW w:w="1359" w:type="dxa"/>
            <w:vAlign w:val="center"/>
          </w:tcPr>
          <w:p w14:paraId="6A40598B" w14:textId="77777777" w:rsidR="000152C6" w:rsidRDefault="000152C6" w:rsidP="00C73F91">
            <w:pPr>
              <w:jc w:val="center"/>
            </w:pPr>
            <w:r>
              <w:t>Nb de roches (BD)</w:t>
            </w:r>
          </w:p>
        </w:tc>
        <w:tc>
          <w:tcPr>
            <w:tcW w:w="1231" w:type="dxa"/>
            <w:vAlign w:val="center"/>
          </w:tcPr>
          <w:p w14:paraId="41B81BD6" w14:textId="77777777" w:rsidR="000152C6" w:rsidRDefault="000152C6" w:rsidP="00C73F91">
            <w:pPr>
              <w:jc w:val="center"/>
            </w:pPr>
            <w:r>
              <w:t>Nb de faces</w:t>
            </w:r>
          </w:p>
          <w:p w14:paraId="4F10C1A0" w14:textId="77777777" w:rsidR="000152C6" w:rsidRDefault="000152C6" w:rsidP="00C73F91">
            <w:pPr>
              <w:jc w:val="center"/>
            </w:pPr>
            <w:r>
              <w:t>(BD)</w:t>
            </w:r>
          </w:p>
        </w:tc>
        <w:tc>
          <w:tcPr>
            <w:tcW w:w="1494" w:type="dxa"/>
            <w:vAlign w:val="center"/>
          </w:tcPr>
          <w:p w14:paraId="50E0EBA5" w14:textId="77777777" w:rsidR="000152C6" w:rsidRDefault="000152C6" w:rsidP="00C73F91">
            <w:pPr>
              <w:jc w:val="center"/>
            </w:pPr>
            <w:r>
              <w:t>Nb de gravures</w:t>
            </w:r>
          </w:p>
          <w:p w14:paraId="5FBCEE95" w14:textId="77777777" w:rsidR="000152C6" w:rsidRDefault="000152C6" w:rsidP="00C73F91">
            <w:pPr>
              <w:jc w:val="center"/>
            </w:pPr>
            <w:r>
              <w:t>(BD)</w:t>
            </w:r>
          </w:p>
        </w:tc>
      </w:tr>
      <w:tr w:rsidR="000152C6" w:rsidRPr="00BD71D9" w14:paraId="1585E8C6" w14:textId="77777777" w:rsidTr="00C73F91">
        <w:tc>
          <w:tcPr>
            <w:tcW w:w="1322" w:type="dxa"/>
            <w:vAlign w:val="center"/>
          </w:tcPr>
          <w:p w14:paraId="6C3DAA07" w14:textId="77777777" w:rsidR="000152C6" w:rsidRDefault="000152C6" w:rsidP="00C73F91">
            <w:pPr>
              <w:jc w:val="center"/>
            </w:pPr>
          </w:p>
        </w:tc>
        <w:tc>
          <w:tcPr>
            <w:tcW w:w="1602" w:type="dxa"/>
            <w:vAlign w:val="center"/>
          </w:tcPr>
          <w:p w14:paraId="14B0AE3B" w14:textId="77777777" w:rsidR="000152C6" w:rsidRPr="00BD71D9" w:rsidRDefault="000152C6" w:rsidP="00C73F91">
            <w:pPr>
              <w:jc w:val="center"/>
              <w:rPr>
                <w:lang w:val="en-GB"/>
              </w:rPr>
            </w:pPr>
          </w:p>
        </w:tc>
        <w:tc>
          <w:tcPr>
            <w:tcW w:w="1316" w:type="dxa"/>
            <w:vAlign w:val="center"/>
          </w:tcPr>
          <w:p w14:paraId="5918BF42" w14:textId="77777777" w:rsidR="000152C6" w:rsidRPr="00BD71D9" w:rsidRDefault="000152C6" w:rsidP="00C73F91">
            <w:pPr>
              <w:jc w:val="center"/>
              <w:rPr>
                <w:lang w:val="en-GB"/>
              </w:rPr>
            </w:pPr>
          </w:p>
        </w:tc>
        <w:tc>
          <w:tcPr>
            <w:tcW w:w="1494" w:type="dxa"/>
            <w:vAlign w:val="center"/>
          </w:tcPr>
          <w:p w14:paraId="256E3F2A" w14:textId="77777777" w:rsidR="000152C6" w:rsidRPr="00BD71D9" w:rsidRDefault="000152C6" w:rsidP="00C73F91">
            <w:pPr>
              <w:jc w:val="center"/>
              <w:rPr>
                <w:lang w:val="en-GB"/>
              </w:rPr>
            </w:pPr>
          </w:p>
        </w:tc>
        <w:tc>
          <w:tcPr>
            <w:tcW w:w="1359" w:type="dxa"/>
            <w:vAlign w:val="center"/>
          </w:tcPr>
          <w:p w14:paraId="1179EF39" w14:textId="77777777" w:rsidR="000152C6" w:rsidRPr="00BD71D9" w:rsidRDefault="000152C6" w:rsidP="00C73F91">
            <w:pPr>
              <w:jc w:val="center"/>
              <w:rPr>
                <w:lang w:val="en-GB"/>
              </w:rPr>
            </w:pPr>
          </w:p>
        </w:tc>
        <w:tc>
          <w:tcPr>
            <w:tcW w:w="1231" w:type="dxa"/>
            <w:vAlign w:val="center"/>
          </w:tcPr>
          <w:p w14:paraId="0DDB23B2" w14:textId="77777777" w:rsidR="000152C6" w:rsidRPr="00BD71D9" w:rsidRDefault="000152C6" w:rsidP="00C73F91">
            <w:pPr>
              <w:jc w:val="center"/>
              <w:rPr>
                <w:lang w:val="en-GB"/>
              </w:rPr>
            </w:pPr>
          </w:p>
        </w:tc>
        <w:tc>
          <w:tcPr>
            <w:tcW w:w="1494" w:type="dxa"/>
            <w:vAlign w:val="center"/>
          </w:tcPr>
          <w:p w14:paraId="2AF509CE" w14:textId="77777777" w:rsidR="000152C6" w:rsidRPr="00BD71D9" w:rsidRDefault="000152C6" w:rsidP="00C73F91">
            <w:pPr>
              <w:jc w:val="center"/>
              <w:rPr>
                <w:lang w:val="en-GB"/>
              </w:rPr>
            </w:pPr>
          </w:p>
        </w:tc>
      </w:tr>
      <w:tr w:rsidR="000152C6" w14:paraId="1C3FD4A2" w14:textId="77777777" w:rsidTr="00C73F91">
        <w:tc>
          <w:tcPr>
            <w:tcW w:w="1322" w:type="dxa"/>
            <w:vAlign w:val="center"/>
          </w:tcPr>
          <w:p w14:paraId="4D3FAB9A" w14:textId="77777777" w:rsidR="000152C6" w:rsidRDefault="000152C6" w:rsidP="00C73F91">
            <w:pPr>
              <w:jc w:val="center"/>
            </w:pPr>
          </w:p>
        </w:tc>
        <w:tc>
          <w:tcPr>
            <w:tcW w:w="1602" w:type="dxa"/>
            <w:vAlign w:val="center"/>
          </w:tcPr>
          <w:p w14:paraId="1EA70B37" w14:textId="77777777" w:rsidR="000152C6" w:rsidRPr="00DA555A" w:rsidRDefault="000152C6" w:rsidP="00C73F91">
            <w:pPr>
              <w:jc w:val="center"/>
            </w:pPr>
          </w:p>
        </w:tc>
        <w:tc>
          <w:tcPr>
            <w:tcW w:w="1316" w:type="dxa"/>
            <w:vAlign w:val="center"/>
          </w:tcPr>
          <w:p w14:paraId="0965EF69" w14:textId="77777777" w:rsidR="000152C6" w:rsidRDefault="000152C6" w:rsidP="00C73F91">
            <w:pPr>
              <w:jc w:val="center"/>
            </w:pPr>
          </w:p>
        </w:tc>
        <w:tc>
          <w:tcPr>
            <w:tcW w:w="1494" w:type="dxa"/>
            <w:vAlign w:val="center"/>
          </w:tcPr>
          <w:p w14:paraId="269E4BFD" w14:textId="77777777" w:rsidR="000152C6" w:rsidRDefault="000152C6" w:rsidP="00C73F91">
            <w:pPr>
              <w:jc w:val="center"/>
            </w:pPr>
          </w:p>
        </w:tc>
        <w:tc>
          <w:tcPr>
            <w:tcW w:w="1359" w:type="dxa"/>
            <w:vAlign w:val="center"/>
          </w:tcPr>
          <w:p w14:paraId="21D5EF45" w14:textId="77777777" w:rsidR="000152C6" w:rsidRDefault="000152C6" w:rsidP="00C73F91">
            <w:pPr>
              <w:jc w:val="center"/>
            </w:pPr>
          </w:p>
        </w:tc>
        <w:tc>
          <w:tcPr>
            <w:tcW w:w="1231" w:type="dxa"/>
            <w:vAlign w:val="center"/>
          </w:tcPr>
          <w:p w14:paraId="2748F30C" w14:textId="77777777" w:rsidR="000152C6" w:rsidRDefault="000152C6" w:rsidP="00C73F91">
            <w:pPr>
              <w:jc w:val="center"/>
            </w:pPr>
          </w:p>
        </w:tc>
        <w:tc>
          <w:tcPr>
            <w:tcW w:w="1494" w:type="dxa"/>
            <w:vAlign w:val="center"/>
          </w:tcPr>
          <w:p w14:paraId="34A0EA0D" w14:textId="77777777" w:rsidR="000152C6" w:rsidRDefault="000152C6" w:rsidP="00C73F91">
            <w:pPr>
              <w:jc w:val="center"/>
            </w:pPr>
          </w:p>
        </w:tc>
      </w:tr>
      <w:tr w:rsidR="000152C6" w14:paraId="048AB9FC" w14:textId="77777777" w:rsidTr="00C73F91">
        <w:tc>
          <w:tcPr>
            <w:tcW w:w="1322" w:type="dxa"/>
            <w:vAlign w:val="center"/>
          </w:tcPr>
          <w:p w14:paraId="57CD1182" w14:textId="77777777" w:rsidR="000152C6" w:rsidRDefault="000152C6" w:rsidP="00C73F91">
            <w:pPr>
              <w:jc w:val="center"/>
            </w:pPr>
          </w:p>
        </w:tc>
        <w:tc>
          <w:tcPr>
            <w:tcW w:w="1602" w:type="dxa"/>
            <w:vAlign w:val="center"/>
          </w:tcPr>
          <w:p w14:paraId="71258D14" w14:textId="77777777" w:rsidR="000152C6" w:rsidRPr="00DA555A" w:rsidRDefault="000152C6" w:rsidP="00C73F91">
            <w:pPr>
              <w:jc w:val="center"/>
            </w:pPr>
          </w:p>
        </w:tc>
        <w:tc>
          <w:tcPr>
            <w:tcW w:w="1316" w:type="dxa"/>
            <w:vAlign w:val="center"/>
          </w:tcPr>
          <w:p w14:paraId="48A224D6" w14:textId="77777777" w:rsidR="000152C6" w:rsidRDefault="000152C6" w:rsidP="00C73F91">
            <w:pPr>
              <w:jc w:val="center"/>
            </w:pPr>
          </w:p>
        </w:tc>
        <w:tc>
          <w:tcPr>
            <w:tcW w:w="1494" w:type="dxa"/>
            <w:vAlign w:val="center"/>
          </w:tcPr>
          <w:p w14:paraId="0F6C073A" w14:textId="77777777" w:rsidR="000152C6" w:rsidRDefault="000152C6" w:rsidP="00C73F91">
            <w:pPr>
              <w:jc w:val="center"/>
            </w:pPr>
          </w:p>
        </w:tc>
        <w:tc>
          <w:tcPr>
            <w:tcW w:w="1359" w:type="dxa"/>
            <w:vAlign w:val="center"/>
          </w:tcPr>
          <w:p w14:paraId="3E5DFB9C" w14:textId="77777777" w:rsidR="000152C6" w:rsidRDefault="000152C6" w:rsidP="00C73F91">
            <w:pPr>
              <w:jc w:val="center"/>
            </w:pPr>
          </w:p>
        </w:tc>
        <w:tc>
          <w:tcPr>
            <w:tcW w:w="1231" w:type="dxa"/>
            <w:vAlign w:val="center"/>
          </w:tcPr>
          <w:p w14:paraId="368A6AB6" w14:textId="77777777" w:rsidR="000152C6" w:rsidRDefault="000152C6" w:rsidP="00C73F91">
            <w:pPr>
              <w:jc w:val="center"/>
            </w:pPr>
          </w:p>
        </w:tc>
        <w:tc>
          <w:tcPr>
            <w:tcW w:w="1494" w:type="dxa"/>
            <w:vAlign w:val="center"/>
          </w:tcPr>
          <w:p w14:paraId="772C9630" w14:textId="77777777" w:rsidR="000152C6" w:rsidRDefault="000152C6" w:rsidP="00C73F91">
            <w:pPr>
              <w:jc w:val="center"/>
            </w:pPr>
          </w:p>
        </w:tc>
      </w:tr>
      <w:tr w:rsidR="000152C6" w14:paraId="30900EE7" w14:textId="77777777" w:rsidTr="00C73F91">
        <w:tc>
          <w:tcPr>
            <w:tcW w:w="1322" w:type="dxa"/>
            <w:vAlign w:val="center"/>
          </w:tcPr>
          <w:p w14:paraId="590DA67A" w14:textId="77777777" w:rsidR="000152C6" w:rsidRDefault="000152C6" w:rsidP="00C73F91">
            <w:pPr>
              <w:jc w:val="center"/>
            </w:pPr>
          </w:p>
        </w:tc>
        <w:tc>
          <w:tcPr>
            <w:tcW w:w="1602" w:type="dxa"/>
            <w:vAlign w:val="center"/>
          </w:tcPr>
          <w:p w14:paraId="7BB87D6B" w14:textId="77777777" w:rsidR="000152C6" w:rsidRPr="00DA555A" w:rsidRDefault="000152C6" w:rsidP="00C73F91">
            <w:pPr>
              <w:jc w:val="center"/>
            </w:pPr>
          </w:p>
        </w:tc>
        <w:tc>
          <w:tcPr>
            <w:tcW w:w="1316" w:type="dxa"/>
            <w:vAlign w:val="center"/>
          </w:tcPr>
          <w:p w14:paraId="6FB06FAC" w14:textId="77777777" w:rsidR="000152C6" w:rsidRDefault="000152C6" w:rsidP="00C73F91">
            <w:pPr>
              <w:jc w:val="center"/>
            </w:pPr>
          </w:p>
        </w:tc>
        <w:tc>
          <w:tcPr>
            <w:tcW w:w="1494" w:type="dxa"/>
            <w:vAlign w:val="center"/>
          </w:tcPr>
          <w:p w14:paraId="5EB918C9" w14:textId="77777777" w:rsidR="000152C6" w:rsidRDefault="000152C6" w:rsidP="00C73F91">
            <w:pPr>
              <w:jc w:val="center"/>
            </w:pPr>
          </w:p>
        </w:tc>
        <w:tc>
          <w:tcPr>
            <w:tcW w:w="1359" w:type="dxa"/>
            <w:vAlign w:val="center"/>
          </w:tcPr>
          <w:p w14:paraId="7DF8C83C" w14:textId="77777777" w:rsidR="000152C6" w:rsidRDefault="000152C6" w:rsidP="00C73F91">
            <w:pPr>
              <w:jc w:val="center"/>
            </w:pPr>
          </w:p>
        </w:tc>
        <w:tc>
          <w:tcPr>
            <w:tcW w:w="1231" w:type="dxa"/>
            <w:vAlign w:val="center"/>
          </w:tcPr>
          <w:p w14:paraId="4C26913E" w14:textId="77777777" w:rsidR="000152C6" w:rsidRDefault="000152C6" w:rsidP="00C73F91">
            <w:pPr>
              <w:jc w:val="center"/>
            </w:pPr>
          </w:p>
        </w:tc>
        <w:tc>
          <w:tcPr>
            <w:tcW w:w="1494" w:type="dxa"/>
            <w:vAlign w:val="center"/>
          </w:tcPr>
          <w:p w14:paraId="7E9EE3A4" w14:textId="77777777" w:rsidR="000152C6" w:rsidRDefault="000152C6" w:rsidP="00C73F91">
            <w:pPr>
              <w:jc w:val="center"/>
            </w:pPr>
          </w:p>
        </w:tc>
      </w:tr>
    </w:tbl>
    <w:p w14:paraId="2198855E" w14:textId="77777777" w:rsidR="000152C6" w:rsidRPr="00484319" w:rsidRDefault="000152C6" w:rsidP="000152C6">
      <w:pPr>
        <w:jc w:val="both"/>
      </w:pPr>
    </w:p>
    <w:p w14:paraId="73412BA1" w14:textId="77777777" w:rsidR="000152C6" w:rsidRDefault="000152C6" w:rsidP="000152C6">
      <w:pPr>
        <w:pStyle w:val="Heading3"/>
        <w:numPr>
          <w:ilvl w:val="2"/>
          <w:numId w:val="0"/>
        </w:numPr>
        <w:tabs>
          <w:tab w:val="num" w:pos="1800"/>
        </w:tabs>
        <w:spacing w:before="240" w:after="60" w:line="240" w:lineRule="auto"/>
        <w:ind w:left="1440"/>
      </w:pPr>
      <w:bookmarkStart w:id="5525" w:name="Desc_ZI"/>
      <w:r>
        <w:t>ZONE I</w:t>
      </w:r>
    </w:p>
    <w:bookmarkEnd w:id="5525"/>
    <w:p w14:paraId="2633C071" w14:textId="77777777" w:rsidR="000152C6" w:rsidRDefault="000152C6" w:rsidP="000152C6"/>
    <w:p w14:paraId="2A6A79C2" w14:textId="5B6C3FDA" w:rsidR="000152C6" w:rsidRPr="0032190F" w:rsidRDefault="000152C6" w:rsidP="000152C6">
      <w:pPr>
        <w:rPr>
          <w:lang w:val="fr-FR"/>
        </w:rPr>
      </w:pPr>
      <w:r w:rsidRPr="0032190F">
        <w:rPr>
          <w:lang w:val="fr-FR"/>
        </w:rPr>
        <w:t xml:space="preserve">Dans la </w:t>
      </w:r>
      <w:hyperlink r:id="rId13982" w:anchor="Desc_UG_Zone_Lacs" w:history="1">
        <w:r w:rsidRPr="0032190F">
          <w:rPr>
            <w:rStyle w:val="Hyperlink"/>
            <w:lang w:val="fr-FR"/>
          </w:rPr>
          <w:t>Zone des lacs</w:t>
        </w:r>
      </w:hyperlink>
      <w:r w:rsidRPr="0032190F">
        <w:rPr>
          <w:lang w:val="fr-FR"/>
        </w:rPr>
        <w:t>…</w:t>
      </w:r>
    </w:p>
    <w:p w14:paraId="51CDBE9F" w14:textId="77777777" w:rsidR="000152C6" w:rsidRPr="0032190F" w:rsidRDefault="000152C6" w:rsidP="000152C6">
      <w:pPr>
        <w:jc w:val="both"/>
        <w:rPr>
          <w:lang w:val="fr-FR"/>
        </w:rPr>
      </w:pPr>
      <w:r w:rsidRPr="0032190F">
        <w:rPr>
          <w:lang w:val="fr-FR"/>
        </w:rPr>
        <w:t>Cette zone s’étend entre les pentes méridionales du mont Bego et la rive gauche des lacs Longs.</w:t>
      </w:r>
    </w:p>
    <w:p w14:paraId="5D16CDF9" w14:textId="2A545CDD" w:rsidR="000152C6" w:rsidRPr="0032190F" w:rsidRDefault="00000000" w:rsidP="000152C6">
      <w:pPr>
        <w:jc w:val="both"/>
        <w:rPr>
          <w:sz w:val="20"/>
          <w:szCs w:val="20"/>
          <w:lang w:val="fr-FR"/>
        </w:rPr>
      </w:pPr>
      <w:hyperlink r:id="rId13983" w:anchor="Aut_Bicknell" w:history="1">
        <w:r w:rsidR="00AA7ACB" w:rsidRPr="00AE78AA">
          <w:rPr>
            <w:rStyle w:val="Hyperlink"/>
            <w:lang w:val="fr-FR"/>
          </w:rPr>
          <w:t>C. Bicknell</w:t>
        </w:r>
      </w:hyperlink>
      <w:r w:rsidR="00AA7ACB" w:rsidRPr="009D627A">
        <w:rPr>
          <w:rStyle w:val="Hyperlink"/>
          <w:color w:val="auto"/>
          <w:u w:val="none"/>
          <w:lang w:val="fr-FR"/>
        </w:rPr>
        <w:t xml:space="preserve"> </w:t>
      </w:r>
      <w:r w:rsidR="000152C6" w:rsidRPr="0032190F">
        <w:rPr>
          <w:sz w:val="20"/>
          <w:szCs w:val="20"/>
          <w:lang w:val="fr-FR"/>
        </w:rPr>
        <w:t xml:space="preserve">envisage, dans le chapitre </w:t>
      </w:r>
      <w:r w:rsidR="000152C6" w:rsidRPr="0032190F">
        <w:rPr>
          <w:i/>
          <w:sz w:val="20"/>
          <w:szCs w:val="20"/>
          <w:lang w:val="fr-FR"/>
        </w:rPr>
        <w:t xml:space="preserve">La rive gauche des Lacs Longs </w:t>
      </w:r>
      <w:r w:rsidR="000152C6" w:rsidRPr="0032190F">
        <w:rPr>
          <w:sz w:val="20"/>
          <w:szCs w:val="20"/>
          <w:lang w:val="fr-FR"/>
        </w:rPr>
        <w:t xml:space="preserve">(chap. IX par. 1), que cette partie du site puisse avoir une unité géographique en décrivant un regroupement d’une cinquantaine de gravures aux cornes semblables (Corniformes de l’actuel groupe I) et, plus loin, dans le haut, un second regroupement comprenant essentiellement des formes géométriques (actuel groupe II) (Bicknell 1913 p. 115). </w:t>
      </w:r>
    </w:p>
    <w:p w14:paraId="4EE8BF18" w14:textId="77777777" w:rsidR="000152C6" w:rsidRPr="0032190F" w:rsidRDefault="000152C6" w:rsidP="000152C6">
      <w:pPr>
        <w:jc w:val="both"/>
        <w:rPr>
          <w:sz w:val="20"/>
          <w:szCs w:val="20"/>
          <w:lang w:val="fr-FR"/>
        </w:rPr>
      </w:pPr>
      <w:r w:rsidRPr="0032190F">
        <w:rPr>
          <w:sz w:val="20"/>
          <w:szCs w:val="20"/>
          <w:lang w:val="fr-FR"/>
        </w:rPr>
        <w:t xml:space="preserve">C. Conti la décrit comme la zone des premières gravures protohistoriques visibles en s’engageant sur les pentes méridionales du Bego à partir du Val d’Enfer (Barocelli et al. 1939 p. 14). </w:t>
      </w:r>
    </w:p>
    <w:p w14:paraId="51F7DC4D" w14:textId="77777777" w:rsidR="000152C6" w:rsidRPr="0032190F" w:rsidRDefault="000152C6" w:rsidP="000152C6">
      <w:pPr>
        <w:jc w:val="both"/>
        <w:rPr>
          <w:lang w:val="fr-FR"/>
        </w:rPr>
      </w:pPr>
    </w:p>
    <w:p w14:paraId="2CCB54FC" w14:textId="77777777" w:rsidR="000152C6" w:rsidRPr="0032190F" w:rsidRDefault="000152C6" w:rsidP="000152C6">
      <w:pPr>
        <w:jc w:val="both"/>
        <w:rPr>
          <w:lang w:val="fr-FR"/>
        </w:rPr>
      </w:pPr>
      <w:r w:rsidRPr="0032190F">
        <w:rPr>
          <w:lang w:val="fr-FR"/>
        </w:rPr>
        <w:t xml:space="preserve">Dans le quart </w:t>
      </w:r>
      <w:r w:rsidRPr="0032190F">
        <w:rPr>
          <w:b/>
          <w:lang w:val="fr-FR"/>
        </w:rPr>
        <w:t>nord-est</w:t>
      </w:r>
      <w:r w:rsidRPr="0032190F">
        <w:rPr>
          <w:lang w:val="fr-FR"/>
        </w:rPr>
        <w:t xml:space="preserve">, la limite entre la zone I et la zone 0 se situe au niveau de l’extrémité et de l’éboulis du gias del Crépée. La limite </w:t>
      </w:r>
      <w:r w:rsidRPr="0032190F">
        <w:rPr>
          <w:b/>
          <w:lang w:val="fr-FR"/>
        </w:rPr>
        <w:t>est</w:t>
      </w:r>
      <w:r w:rsidRPr="0032190F">
        <w:rPr>
          <w:lang w:val="fr-FR"/>
        </w:rPr>
        <w:t xml:space="preserve"> rejoint le torrent du Val d’Enfer et reprend les contours définis pour la limite ouest de la zone 0, jusqu’à la piste carrossable. La limite </w:t>
      </w:r>
      <w:r w:rsidRPr="0032190F">
        <w:rPr>
          <w:b/>
          <w:lang w:val="fr-FR"/>
        </w:rPr>
        <w:t>sud</w:t>
      </w:r>
      <w:r w:rsidRPr="0032190F">
        <w:rPr>
          <w:lang w:val="fr-FR"/>
        </w:rPr>
        <w:t>, plus évidente, suit la piste carrossable jusqu'au début du barrage et continue en rive gauche du lac Long supérieur. A l’</w:t>
      </w:r>
      <w:r w:rsidRPr="0032190F">
        <w:rPr>
          <w:b/>
          <w:lang w:val="fr-FR"/>
        </w:rPr>
        <w:t>ouest</w:t>
      </w:r>
      <w:r w:rsidRPr="0032190F">
        <w:rPr>
          <w:lang w:val="fr-FR"/>
        </w:rPr>
        <w:t xml:space="preserve"> la limite suit la rive gauche du le torrent des Merveilles jusqu’au Plan d’Alice puis une rupture de pente entre le Plan et le mamelon terminant les barres rocheuses avant de remonter vers le nord. Nous sommes ici à la limite avec la zone IX groupe I. La limite revient vers l’ouest à la cote d’environ </w:t>
      </w:r>
      <w:smartTag w:uri="urn:schemas-microsoft-com:office:smarttags" w:element="metricconverter">
        <w:smartTagPr>
          <w:attr w:name="ProductID" w:val="2250 m"/>
        </w:smartTagPr>
        <w:r w:rsidRPr="0032190F">
          <w:rPr>
            <w:lang w:val="fr-FR"/>
          </w:rPr>
          <w:t>2250 m</w:t>
        </w:r>
      </w:smartTag>
      <w:r w:rsidRPr="0032190F">
        <w:rPr>
          <w:lang w:val="fr-FR"/>
        </w:rPr>
        <w:t xml:space="preserve"> avant de suivre les escarpements rocheux d’orientation nord-ouest – sud-est qui descendent du Bego et forment la limite avec la zone X groupe I. Au </w:t>
      </w:r>
      <w:r w:rsidRPr="0032190F">
        <w:rPr>
          <w:b/>
          <w:lang w:val="fr-FR"/>
        </w:rPr>
        <w:t>nord</w:t>
      </w:r>
      <w:r w:rsidRPr="0032190F">
        <w:rPr>
          <w:lang w:val="fr-FR"/>
        </w:rPr>
        <w:t xml:space="preserve">, la zone comprend les pelouses qui montent vers le mont Bego entre deux escarpements rocheux. La séparation, sur quelques </w:t>
      </w:r>
      <w:smartTag w:uri="urn:schemas-microsoft-com:office:smarttags" w:element="metricconverter">
        <w:smartTagPr>
          <w:attr w:name="ProductID" w:val="125 m"/>
        </w:smartTagPr>
        <w:r w:rsidRPr="0032190F">
          <w:rPr>
            <w:lang w:val="fr-FR"/>
          </w:rPr>
          <w:t>125 m</w:t>
        </w:r>
      </w:smartTag>
      <w:r w:rsidRPr="0032190F">
        <w:rPr>
          <w:lang w:val="fr-FR"/>
        </w:rPr>
        <w:t xml:space="preserve">, est matérialisée par un ru qui descend vers le sud-ouest. C’est ensuite une seconde série d’escarpements parallèles à ceux de la limite ouest qui clôturent la zone au nord-est. Vers </w:t>
      </w:r>
      <w:smartTag w:uri="urn:schemas-microsoft-com:office:smarttags" w:element="metricconverter">
        <w:smartTagPr>
          <w:attr w:name="ProductID" w:val="2350 m"/>
        </w:smartTagPr>
        <w:r w:rsidRPr="0032190F">
          <w:rPr>
            <w:lang w:val="fr-FR"/>
          </w:rPr>
          <w:t>2350 m</w:t>
        </w:r>
      </w:smartTag>
      <w:r w:rsidRPr="0032190F">
        <w:rPr>
          <w:lang w:val="fr-FR"/>
        </w:rPr>
        <w:t>, ces escarpements changent d’orientation pour se poursuivre vers l’est.</w:t>
      </w:r>
    </w:p>
    <w:p w14:paraId="0F880750" w14:textId="77777777" w:rsidR="000152C6" w:rsidRPr="0032190F" w:rsidRDefault="000152C6" w:rsidP="000152C6">
      <w:pPr>
        <w:jc w:val="both"/>
        <w:rPr>
          <w:lang w:val="fr-FR"/>
        </w:rPr>
      </w:pPr>
    </w:p>
    <w:p w14:paraId="708D51A4" w14:textId="77777777" w:rsidR="000152C6" w:rsidRPr="0032190F" w:rsidRDefault="000152C6" w:rsidP="000152C6">
      <w:pPr>
        <w:jc w:val="both"/>
        <w:rPr>
          <w:lang w:val="fr-FR"/>
        </w:rPr>
      </w:pPr>
      <w:r w:rsidRPr="0032190F">
        <w:rPr>
          <w:lang w:val="fr-FR"/>
        </w:rPr>
        <w:t xml:space="preserve">Jusqu’en 1995 cette zone ne comportait que deux groupes (Bégin 1990 p. 122, Lumley et al. 1995 p. 42) contre quatre à l’heure actuelle (Huet 2006). Le </w:t>
      </w:r>
      <w:r w:rsidRPr="0032190F">
        <w:rPr>
          <w:b/>
          <w:lang w:val="fr-FR"/>
        </w:rPr>
        <w:t>groupe I</w:t>
      </w:r>
      <w:r w:rsidRPr="0032190F">
        <w:rPr>
          <w:lang w:val="fr-FR"/>
        </w:rPr>
        <w:t xml:space="preserve"> est situé au pied du mont Bego et au sud du replat des roches protohistoriques du groupe IV. Il est limité à l’ouest par le barrage puis par un ru descendant jusqu’au lac Long Supérieur. Le </w:t>
      </w:r>
      <w:r w:rsidRPr="0032190F">
        <w:rPr>
          <w:b/>
          <w:lang w:val="fr-FR"/>
        </w:rPr>
        <w:t>groupe II</w:t>
      </w:r>
      <w:r w:rsidRPr="0032190F">
        <w:rPr>
          <w:lang w:val="fr-FR"/>
        </w:rPr>
        <w:t xml:space="preserve"> correspond au nord du lac Long Supérieur dont une partie est formée par une barre rocheuse. L’espace compris entre cette barre et le flanc du Bego forme un replat. Ce groupe est limité à l’est par le ru limitrophe avec le groupe I et au nord par une ligne de cote </w:t>
      </w:r>
      <w:smartTag w:uri="urn:schemas-microsoft-com:office:smarttags" w:element="metricconverter">
        <w:smartTagPr>
          <w:attr w:name="ProductID" w:val="2330 m"/>
        </w:smartTagPr>
        <w:r w:rsidRPr="0032190F">
          <w:rPr>
            <w:lang w:val="fr-FR"/>
          </w:rPr>
          <w:t>2330 m</w:t>
        </w:r>
      </w:smartTag>
      <w:r w:rsidRPr="0032190F">
        <w:rPr>
          <w:lang w:val="fr-FR"/>
        </w:rPr>
        <w:t xml:space="preserve"> orientée est-ouest. Le </w:t>
      </w:r>
      <w:r w:rsidRPr="0032190F">
        <w:rPr>
          <w:b/>
          <w:lang w:val="fr-FR"/>
        </w:rPr>
        <w:t>groupe III</w:t>
      </w:r>
      <w:r w:rsidRPr="0032190F">
        <w:rPr>
          <w:lang w:val="fr-FR"/>
        </w:rPr>
        <w:t xml:space="preserve"> correspond à la montée vers le mont Bego, au-delà de la cote de </w:t>
      </w:r>
      <w:smartTag w:uri="urn:schemas-microsoft-com:office:smarttags" w:element="metricconverter">
        <w:smartTagPr>
          <w:attr w:name="ProductID" w:val="2330 m"/>
        </w:smartTagPr>
        <w:r w:rsidRPr="0032190F">
          <w:rPr>
            <w:lang w:val="fr-FR"/>
          </w:rPr>
          <w:t>2330 m</w:t>
        </w:r>
      </w:smartTag>
      <w:r w:rsidRPr="0032190F">
        <w:rPr>
          <w:lang w:val="fr-FR"/>
        </w:rPr>
        <w:t xml:space="preserve"> et débute quelques </w:t>
      </w:r>
      <w:smartTag w:uri="urn:schemas-microsoft-com:office:smarttags" w:element="metricconverter">
        <w:smartTagPr>
          <w:attr w:name="ProductID" w:val="50 m"/>
        </w:smartTagPr>
        <w:r w:rsidRPr="0032190F">
          <w:rPr>
            <w:lang w:val="fr-FR"/>
          </w:rPr>
          <w:t>50 m</w:t>
        </w:r>
      </w:smartTag>
      <w:r w:rsidRPr="0032190F">
        <w:rPr>
          <w:lang w:val="fr-FR"/>
        </w:rPr>
        <w:t xml:space="preserve"> sous le gias de l’Éboulis. Le </w:t>
      </w:r>
      <w:r w:rsidRPr="0032190F">
        <w:rPr>
          <w:b/>
          <w:lang w:val="fr-FR"/>
        </w:rPr>
        <w:t>groupe IV</w:t>
      </w:r>
      <w:r w:rsidRPr="0032190F">
        <w:rPr>
          <w:lang w:val="fr-FR"/>
        </w:rPr>
        <w:t xml:space="preserve"> est situé sur un replat au-dessus de la cote </w:t>
      </w:r>
      <w:smartTag w:uri="urn:schemas-microsoft-com:office:smarttags" w:element="metricconverter">
        <w:smartTagPr>
          <w:attr w:name="ProductID" w:val="2120 m"/>
        </w:smartTagPr>
        <w:smartTag w:uri="urn:schemas-microsoft-com:office:smarttags" w:element="metricconverter">
          <w:smartTagPr>
            <w:attr w:name="ProductID" w:val="2120 m"/>
          </w:smartTagPr>
          <w:r w:rsidRPr="0032190F">
            <w:rPr>
              <w:lang w:val="fr-FR"/>
            </w:rPr>
            <w:t>2120 m</w:t>
          </w:r>
        </w:smartTag>
        <w:r w:rsidRPr="0032190F">
          <w:rPr>
            <w:lang w:val="fr-FR"/>
          </w:rPr>
          <w:t xml:space="preserve">, </w:t>
        </w:r>
      </w:smartTag>
      <w:r w:rsidRPr="0032190F">
        <w:rPr>
          <w:lang w:val="fr-FR"/>
        </w:rPr>
        <w:t>en surplomb du groupe I.</w:t>
      </w:r>
    </w:p>
    <w:p w14:paraId="7881E8A7" w14:textId="77777777" w:rsidR="000152C6" w:rsidRPr="0032190F" w:rsidRDefault="000152C6" w:rsidP="000152C6">
      <w:pPr>
        <w:jc w:val="both"/>
        <w:rPr>
          <w:lang w:val="fr-FR"/>
        </w:rPr>
      </w:pPr>
    </w:p>
    <w:p w14:paraId="2AC7340C" w14:textId="71D49E4D" w:rsidR="000152C6" w:rsidRPr="0032190F" w:rsidRDefault="000152C6" w:rsidP="000152C6">
      <w:pPr>
        <w:jc w:val="both"/>
        <w:rPr>
          <w:lang w:val="fr-FR"/>
        </w:rPr>
      </w:pPr>
      <w:r w:rsidRPr="0032190F">
        <w:rPr>
          <w:lang w:val="fr-FR"/>
        </w:rPr>
        <w:t xml:space="preserve">La première scission de la zone en deux groupes a paru évidente à plusieurs chercheurs : </w:t>
      </w:r>
      <w:hyperlink r:id="rId13984" w:anchor="Aut_Bicknell" w:history="1">
        <w:r w:rsidR="00AA7ACB" w:rsidRPr="00AE78AA">
          <w:rPr>
            <w:rStyle w:val="Hyperlink"/>
            <w:lang w:val="fr-FR"/>
          </w:rPr>
          <w:t>C. Bicknell</w:t>
        </w:r>
      </w:hyperlink>
      <w:r w:rsidRPr="0032190F">
        <w:rPr>
          <w:lang w:val="fr-FR"/>
        </w:rPr>
        <w:t xml:space="preserve"> l’a suggéré dans sa description et C. Conti a défini deux groupes. Pour J. Bégin, la partition est-ouest de la zone est nette du fait que l’on retrouve les gravures de part et d’autre d’une ligne d’éboulis et de tourbières (Bégin 1990 p. 123).</w:t>
      </w:r>
    </w:p>
    <w:p w14:paraId="3724810F" w14:textId="77777777" w:rsidR="000152C6" w:rsidRPr="0032190F" w:rsidRDefault="000152C6" w:rsidP="000152C6">
      <w:pPr>
        <w:rPr>
          <w:lang w:val="fr-FR"/>
        </w:rPr>
      </w:pPr>
    </w:p>
    <w:p w14:paraId="0E77E7FB" w14:textId="77777777" w:rsidR="000152C6" w:rsidRPr="0032190F" w:rsidRDefault="000152C6" w:rsidP="000152C6">
      <w:pPr>
        <w:rPr>
          <w:lang w:val="fr-FR"/>
        </w:rPr>
      </w:pPr>
    </w:p>
    <w:p w14:paraId="290B3F42" w14:textId="77777777" w:rsidR="000152C6" w:rsidRPr="0032190F" w:rsidRDefault="000152C6" w:rsidP="000152C6">
      <w:pPr>
        <w:pStyle w:val="Heading4"/>
        <w:numPr>
          <w:ilvl w:val="3"/>
          <w:numId w:val="0"/>
        </w:numPr>
        <w:tabs>
          <w:tab w:val="num" w:pos="2520"/>
        </w:tabs>
        <w:spacing w:before="240" w:after="60"/>
        <w:ind w:left="2160"/>
      </w:pPr>
      <w:r w:rsidRPr="0032190F">
        <w:t>Géomorphologie</w:t>
      </w:r>
    </w:p>
    <w:p w14:paraId="2F868DDC" w14:textId="77777777" w:rsidR="000152C6" w:rsidRPr="0032190F" w:rsidRDefault="000152C6" w:rsidP="000152C6">
      <w:pPr>
        <w:jc w:val="both"/>
        <w:rPr>
          <w:lang w:val="fr-FR"/>
        </w:rPr>
      </w:pPr>
    </w:p>
    <w:p w14:paraId="57FD0451" w14:textId="77777777" w:rsidR="000152C6" w:rsidRPr="0032190F" w:rsidRDefault="000152C6" w:rsidP="000152C6">
      <w:pPr>
        <w:jc w:val="both"/>
        <w:rPr>
          <w:lang w:val="fr-FR"/>
        </w:rPr>
      </w:pPr>
      <w:r w:rsidRPr="0032190F">
        <w:rPr>
          <w:lang w:val="fr-FR"/>
        </w:rPr>
        <w:t>Etablie dans les grès fin très schistosés lie de vin foncé et violets du Permien, la zone I est façonnée par la confluence des trois langues glaciaires venues de la vallée du Diable (sud-ouest), de la vallée de l'Arpette (ouest) et de la vallée des Merveilles (nord-ouest). Il en résulte une large vallée en forme de U au centre de laquelle s'étendent les principaux lacs qui suivent le réseau hydrographique : le lac Long Supérieur, le lac Long Inférieur et le lac Saorgine. En rive gauche des ces lacs, les nombreuses tourbières présentes sont autant de témoins de petites étendues d'eau aujourd'hui disparues (BIB 1347)</w:t>
      </w:r>
    </w:p>
    <w:p w14:paraId="209B77A3" w14:textId="77777777" w:rsidR="000152C6" w:rsidRPr="0032190F" w:rsidRDefault="000152C6" w:rsidP="000152C6">
      <w:pPr>
        <w:pStyle w:val="Heading4"/>
        <w:numPr>
          <w:ilvl w:val="3"/>
          <w:numId w:val="0"/>
        </w:numPr>
        <w:tabs>
          <w:tab w:val="num" w:pos="2520"/>
        </w:tabs>
        <w:spacing w:before="240" w:after="60"/>
        <w:ind w:left="2160"/>
      </w:pPr>
      <w:r w:rsidRPr="0032190F">
        <w:t>Extension géographique</w:t>
      </w:r>
    </w:p>
    <w:p w14:paraId="07496463" w14:textId="77777777" w:rsidR="000152C6" w:rsidRPr="0032190F" w:rsidRDefault="000152C6" w:rsidP="000152C6">
      <w:pPr>
        <w:rPr>
          <w:lang w:val="fr-FR"/>
        </w:rPr>
      </w:pPr>
    </w:p>
    <w:p w14:paraId="259CD7F9" w14:textId="77777777" w:rsidR="000152C6" w:rsidRPr="0032190F" w:rsidRDefault="000152C6" w:rsidP="000152C6">
      <w:pPr>
        <w:rPr>
          <w:lang w:val="fr-FR"/>
        </w:rPr>
      </w:pPr>
      <w:r w:rsidRPr="0032190F">
        <w:rPr>
          <w:lang w:val="fr-FR"/>
        </w:rPr>
        <w:lastRenderedPageBreak/>
        <w:t xml:space="preserve">L’Est de la zone I comprend les RGP les plus basses (ZI.GI.R1@a) du secteur des Merveilles immédiatement après la montée du vallon de l’Inferno.  Celles-ci sont principalement établies sur l’affleurement rocheux qui forme le verrou-barre derrière lequel s’alignent les lacs longs. Au Nord, la zone I remonte sur les flancs méridionaux du mont Bego. Une langue herbeuse comprise entre deux barres orientée NE-SO remonte jusqu’à la quotte de </w:t>
      </w:r>
      <w:smartTag w:uri="urn:schemas-microsoft-com:office:smarttags" w:element="metricconverter">
        <w:smartTagPr>
          <w:attr w:name="ProductID" w:val="2620 m"/>
        </w:smartTagPr>
        <w:r w:rsidRPr="0032190F">
          <w:rPr>
            <w:lang w:val="fr-FR"/>
          </w:rPr>
          <w:t>2620 m</w:t>
        </w:r>
      </w:smartTag>
      <w:r w:rsidRPr="0032190F">
        <w:rPr>
          <w:lang w:val="fr-FR"/>
        </w:rPr>
        <w:t xml:space="preserve"> environ mais ne comprend plus de roches gravées. En fait, les plus hautes de cette zone sont situées dans un replat herbeux et à moins d’une centaine de mètre au nord-ouest du Gias de l’éboulis (ZI.GIII.R1@a pour la plus haute du groupe et de la zone). A l’ouest, la limite de la zone I est marquée par le torrent des Merveilles. Au Sud, finalement, c’est la piste empruntée par les Jeep qui forme la limite.</w:t>
      </w:r>
    </w:p>
    <w:p w14:paraId="0D16332B" w14:textId="617E503D" w:rsidR="000152C6" w:rsidRPr="0032190F" w:rsidRDefault="00AA7ACB" w:rsidP="000152C6">
      <w:pPr>
        <w:pStyle w:val="Heading4"/>
        <w:numPr>
          <w:ilvl w:val="3"/>
          <w:numId w:val="0"/>
        </w:numPr>
        <w:tabs>
          <w:tab w:val="num" w:pos="2520"/>
        </w:tabs>
        <w:spacing w:before="240" w:after="60"/>
        <w:ind w:left="2160"/>
      </w:pPr>
      <w:r>
        <w:t>h</w:t>
      </w:r>
      <w:r w:rsidR="000152C6" w:rsidRPr="0032190F">
        <w:t>istorique</w:t>
      </w:r>
    </w:p>
    <w:p w14:paraId="27B5A594" w14:textId="77777777" w:rsidR="000152C6" w:rsidRPr="0032190F" w:rsidRDefault="000152C6" w:rsidP="000152C6">
      <w:pPr>
        <w:rPr>
          <w:lang w:val="fr-FR"/>
        </w:rPr>
      </w:pPr>
    </w:p>
    <w:p w14:paraId="7E9DF800" w14:textId="4E723547" w:rsidR="000152C6" w:rsidRPr="0032190F" w:rsidRDefault="00000000" w:rsidP="000152C6">
      <w:pPr>
        <w:rPr>
          <w:lang w:val="fr-FR"/>
        </w:rPr>
      </w:pPr>
      <w:hyperlink r:id="rId13985" w:anchor="Aut_Bicknell" w:history="1">
        <w:r w:rsidR="00AA7ACB" w:rsidRPr="00AE78AA">
          <w:rPr>
            <w:rStyle w:val="Hyperlink"/>
            <w:lang w:val="fr-FR"/>
          </w:rPr>
          <w:t>C. Bicknell</w:t>
        </w:r>
      </w:hyperlink>
      <w:r w:rsidR="00AA7ACB" w:rsidRPr="009D627A">
        <w:rPr>
          <w:rStyle w:val="Hyperlink"/>
          <w:color w:val="auto"/>
          <w:u w:val="none"/>
          <w:lang w:val="fr-FR"/>
        </w:rPr>
        <w:t xml:space="preserve"> </w:t>
      </w:r>
      <w:r w:rsidR="000152C6" w:rsidRPr="0032190F">
        <w:rPr>
          <w:lang w:val="fr-FR"/>
        </w:rPr>
        <w:t xml:space="preserve">décrit la région de </w:t>
      </w:r>
      <w:r w:rsidR="000152C6" w:rsidRPr="0032190F">
        <w:rPr>
          <w:i/>
          <w:lang w:val="fr-FR"/>
        </w:rPr>
        <w:t>La rive gauche des Lacs Longs</w:t>
      </w:r>
      <w:r w:rsidR="000152C6" w:rsidRPr="0032190F">
        <w:rPr>
          <w:lang w:val="fr-FR"/>
        </w:rPr>
        <w:t xml:space="preserve"> comme débutant au Val d’Enfer et s’engageant sur les pentes méridionales du Bego (BIB 420 p. 114, 115). Il évoque un premier groupe (actuel groupe I) d’une cinquantaine de gravures aux cornes semblables et, plus loin et vers le haut un autre regroupement comprenant essentiellement des formes géométriques (groupe II) (BIB 420 p. 115).</w:t>
      </w:r>
    </w:p>
    <w:p w14:paraId="0D402505" w14:textId="77777777" w:rsidR="000152C6" w:rsidRPr="0032190F" w:rsidRDefault="000152C6" w:rsidP="000152C6">
      <w:pPr>
        <w:rPr>
          <w:lang w:val="fr-FR"/>
        </w:rPr>
      </w:pPr>
      <w:r w:rsidRPr="0032190F">
        <w:rPr>
          <w:lang w:val="fr-FR"/>
        </w:rPr>
        <w:t>C’est la zone où l’on retrouve les premières GP selon Conti qui y il dénombre environ 500 gravures (BIB 1246 p. 14)</w:t>
      </w:r>
    </w:p>
    <w:p w14:paraId="70D8DE98" w14:textId="77777777" w:rsidR="000152C6" w:rsidRPr="0032190F" w:rsidRDefault="000152C6" w:rsidP="000152C6">
      <w:pPr>
        <w:rPr>
          <w:lang w:val="fr-FR"/>
        </w:rPr>
      </w:pPr>
      <w:r w:rsidRPr="0032190F">
        <w:rPr>
          <w:lang w:val="fr-FR"/>
        </w:rPr>
        <w:t xml:space="preserve">En 1995, cette zone ne comporte que 2 groupes (BIB 215 p. 42). </w:t>
      </w:r>
    </w:p>
    <w:p w14:paraId="4AE06CBF" w14:textId="77777777" w:rsidR="000152C6" w:rsidRPr="0032190F" w:rsidRDefault="000152C6" w:rsidP="000152C6">
      <w:pPr>
        <w:rPr>
          <w:lang w:val="fr-FR"/>
        </w:rPr>
      </w:pPr>
      <w:r w:rsidRPr="0032190F">
        <w:rPr>
          <w:lang w:val="fr-FR"/>
        </w:rPr>
        <w:t xml:space="preserve">A l’heure actuelle elle en comporte 4. </w:t>
      </w:r>
    </w:p>
    <w:p w14:paraId="1EB8BB39" w14:textId="77777777" w:rsidR="000152C6" w:rsidRDefault="000152C6" w:rsidP="000152C6">
      <w:pPr>
        <w:pStyle w:val="Heading4"/>
        <w:numPr>
          <w:ilvl w:val="3"/>
          <w:numId w:val="0"/>
        </w:numPr>
        <w:tabs>
          <w:tab w:val="num" w:pos="2520"/>
        </w:tabs>
        <w:spacing w:before="240" w:after="60"/>
        <w:ind w:left="2160"/>
      </w:pPr>
      <w:r>
        <w:t>Synthèse</w:t>
      </w:r>
    </w:p>
    <w:p w14:paraId="2FF33966" w14:textId="77777777" w:rsidR="000152C6" w:rsidRDefault="000152C6" w:rsidP="000152C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2"/>
        <w:gridCol w:w="1602"/>
        <w:gridCol w:w="1316"/>
        <w:gridCol w:w="1494"/>
        <w:gridCol w:w="1359"/>
        <w:gridCol w:w="1231"/>
        <w:gridCol w:w="1494"/>
      </w:tblGrid>
      <w:tr w:rsidR="000152C6" w14:paraId="447EF37C" w14:textId="77777777" w:rsidTr="00C73F91">
        <w:tc>
          <w:tcPr>
            <w:tcW w:w="1322" w:type="dxa"/>
            <w:vAlign w:val="center"/>
          </w:tcPr>
          <w:p w14:paraId="20EDC0AB" w14:textId="77777777" w:rsidR="000152C6" w:rsidRPr="00BD71D9" w:rsidRDefault="000152C6" w:rsidP="00C73F91">
            <w:pPr>
              <w:jc w:val="center"/>
              <w:rPr>
                <w:b/>
              </w:rPr>
            </w:pPr>
            <w:r w:rsidRPr="00BD71D9">
              <w:rPr>
                <w:b/>
              </w:rPr>
              <w:t>ZI</w:t>
            </w:r>
          </w:p>
        </w:tc>
        <w:tc>
          <w:tcPr>
            <w:tcW w:w="1602" w:type="dxa"/>
            <w:vAlign w:val="center"/>
          </w:tcPr>
          <w:p w14:paraId="5C0525F4" w14:textId="77777777" w:rsidR="000152C6" w:rsidRPr="002B6431" w:rsidRDefault="000152C6" w:rsidP="00C73F91">
            <w:pPr>
              <w:jc w:val="center"/>
            </w:pPr>
            <w:r>
              <w:t>Superficie (m</w:t>
            </w:r>
            <w:r w:rsidRPr="00BD71D9">
              <w:rPr>
                <w:vertAlign w:val="superscript"/>
              </w:rPr>
              <w:t>2</w:t>
            </w:r>
            <w:r>
              <w:t>)</w:t>
            </w:r>
          </w:p>
        </w:tc>
        <w:tc>
          <w:tcPr>
            <w:tcW w:w="1316" w:type="dxa"/>
            <w:vAlign w:val="center"/>
          </w:tcPr>
          <w:p w14:paraId="4C8DE692" w14:textId="77777777" w:rsidR="000152C6" w:rsidRPr="0032190F" w:rsidRDefault="000152C6" w:rsidP="00C73F91">
            <w:pPr>
              <w:jc w:val="center"/>
              <w:rPr>
                <w:lang w:val="fr-FR"/>
              </w:rPr>
            </w:pPr>
            <w:r w:rsidRPr="0032190F">
              <w:rPr>
                <w:lang w:val="fr-FR"/>
              </w:rPr>
              <w:t>Altitude de la roche la plus basse</w:t>
            </w:r>
          </w:p>
        </w:tc>
        <w:tc>
          <w:tcPr>
            <w:tcW w:w="1494" w:type="dxa"/>
            <w:vAlign w:val="center"/>
          </w:tcPr>
          <w:p w14:paraId="7AD33C36" w14:textId="77777777" w:rsidR="000152C6" w:rsidRPr="0032190F" w:rsidRDefault="000152C6" w:rsidP="00C73F91">
            <w:pPr>
              <w:jc w:val="center"/>
              <w:rPr>
                <w:lang w:val="fr-FR"/>
              </w:rPr>
            </w:pPr>
            <w:r w:rsidRPr="0032190F">
              <w:rPr>
                <w:lang w:val="fr-FR"/>
              </w:rPr>
              <w:t>Altitude de la roche la plus haute</w:t>
            </w:r>
          </w:p>
        </w:tc>
        <w:tc>
          <w:tcPr>
            <w:tcW w:w="1359" w:type="dxa"/>
            <w:vAlign w:val="center"/>
          </w:tcPr>
          <w:p w14:paraId="14B9E745" w14:textId="77777777" w:rsidR="000152C6" w:rsidRDefault="000152C6" w:rsidP="00C73F91">
            <w:pPr>
              <w:jc w:val="center"/>
            </w:pPr>
            <w:r>
              <w:t>Nb de roches (BD)</w:t>
            </w:r>
          </w:p>
        </w:tc>
        <w:tc>
          <w:tcPr>
            <w:tcW w:w="1231" w:type="dxa"/>
            <w:vAlign w:val="center"/>
          </w:tcPr>
          <w:p w14:paraId="3AE9FB16" w14:textId="77777777" w:rsidR="000152C6" w:rsidRDefault="000152C6" w:rsidP="00C73F91">
            <w:pPr>
              <w:jc w:val="center"/>
            </w:pPr>
            <w:r>
              <w:t>Nb de faces</w:t>
            </w:r>
          </w:p>
          <w:p w14:paraId="3D525D99" w14:textId="77777777" w:rsidR="000152C6" w:rsidRDefault="000152C6" w:rsidP="00C73F91">
            <w:pPr>
              <w:jc w:val="center"/>
            </w:pPr>
            <w:r>
              <w:t>(BD)</w:t>
            </w:r>
          </w:p>
        </w:tc>
        <w:tc>
          <w:tcPr>
            <w:tcW w:w="1494" w:type="dxa"/>
            <w:vAlign w:val="center"/>
          </w:tcPr>
          <w:p w14:paraId="1BDD91EC" w14:textId="77777777" w:rsidR="000152C6" w:rsidRDefault="000152C6" w:rsidP="00C73F91">
            <w:pPr>
              <w:jc w:val="center"/>
            </w:pPr>
            <w:r>
              <w:t>Nb de gravures</w:t>
            </w:r>
          </w:p>
          <w:p w14:paraId="1E33CE52" w14:textId="77777777" w:rsidR="000152C6" w:rsidRDefault="000152C6" w:rsidP="00C73F91">
            <w:pPr>
              <w:jc w:val="center"/>
            </w:pPr>
            <w:r>
              <w:t>(BD)</w:t>
            </w:r>
          </w:p>
        </w:tc>
      </w:tr>
      <w:tr w:rsidR="000152C6" w:rsidRPr="00BD71D9" w14:paraId="2BFEADFF" w14:textId="77777777" w:rsidTr="00C73F91">
        <w:tc>
          <w:tcPr>
            <w:tcW w:w="1322" w:type="dxa"/>
            <w:vAlign w:val="center"/>
          </w:tcPr>
          <w:p w14:paraId="554FB1C4" w14:textId="77777777" w:rsidR="000152C6" w:rsidRDefault="000152C6" w:rsidP="00C73F91">
            <w:pPr>
              <w:jc w:val="center"/>
            </w:pPr>
            <w:r>
              <w:t>Groupe I</w:t>
            </w:r>
          </w:p>
        </w:tc>
        <w:tc>
          <w:tcPr>
            <w:tcW w:w="1602" w:type="dxa"/>
            <w:vAlign w:val="center"/>
          </w:tcPr>
          <w:p w14:paraId="6D637E3F" w14:textId="77777777" w:rsidR="000152C6" w:rsidRPr="00BD71D9" w:rsidRDefault="000152C6" w:rsidP="00C73F91">
            <w:pPr>
              <w:jc w:val="center"/>
              <w:rPr>
                <w:lang w:val="en-GB"/>
              </w:rPr>
            </w:pPr>
            <w:r w:rsidRPr="00BD71D9">
              <w:rPr>
                <w:lang w:val="en-GB"/>
              </w:rPr>
              <w:t>329 586</w:t>
            </w:r>
          </w:p>
        </w:tc>
        <w:tc>
          <w:tcPr>
            <w:tcW w:w="1316" w:type="dxa"/>
            <w:vAlign w:val="center"/>
          </w:tcPr>
          <w:p w14:paraId="1CEF331F" w14:textId="77777777" w:rsidR="000152C6" w:rsidRPr="00BD71D9" w:rsidRDefault="000152C6" w:rsidP="00C73F91">
            <w:pPr>
              <w:jc w:val="center"/>
              <w:rPr>
                <w:lang w:val="en-GB"/>
              </w:rPr>
            </w:pPr>
            <w:smartTag w:uri="urn:schemas-microsoft-com:office:smarttags" w:element="metricconverter">
              <w:smartTagPr>
                <w:attr w:name="ProductID" w:val="2036 m"/>
              </w:smartTagPr>
              <w:r w:rsidRPr="00BD71D9">
                <w:rPr>
                  <w:lang w:val="en-GB"/>
                </w:rPr>
                <w:t>2036 m</w:t>
              </w:r>
            </w:smartTag>
            <w:r w:rsidRPr="00BD71D9">
              <w:rPr>
                <w:lang w:val="en-GB"/>
              </w:rPr>
              <w:t xml:space="preserve"> (1@a)</w:t>
            </w:r>
          </w:p>
        </w:tc>
        <w:tc>
          <w:tcPr>
            <w:tcW w:w="1494" w:type="dxa"/>
            <w:vAlign w:val="center"/>
          </w:tcPr>
          <w:p w14:paraId="1F88E609" w14:textId="77777777" w:rsidR="000152C6" w:rsidRPr="00BD71D9" w:rsidRDefault="000152C6" w:rsidP="00C73F91">
            <w:pPr>
              <w:jc w:val="center"/>
              <w:rPr>
                <w:lang w:val="en-GB"/>
              </w:rPr>
            </w:pPr>
            <w:smartTag w:uri="urn:schemas-microsoft-com:office:smarttags" w:element="metricconverter">
              <w:smartTagPr>
                <w:attr w:name="ProductID" w:val="2139 m"/>
              </w:smartTagPr>
              <w:r w:rsidRPr="00BD71D9">
                <w:rPr>
                  <w:lang w:val="en-GB"/>
                </w:rPr>
                <w:t>2139 m</w:t>
              </w:r>
            </w:smartTag>
            <w:r w:rsidRPr="00BD71D9">
              <w:rPr>
                <w:lang w:val="en-GB"/>
              </w:rPr>
              <w:t xml:space="preserve"> (13@a)</w:t>
            </w:r>
          </w:p>
        </w:tc>
        <w:tc>
          <w:tcPr>
            <w:tcW w:w="1359" w:type="dxa"/>
            <w:vAlign w:val="center"/>
          </w:tcPr>
          <w:p w14:paraId="61ED9C78" w14:textId="77777777" w:rsidR="000152C6" w:rsidRPr="00BD71D9" w:rsidRDefault="000152C6" w:rsidP="00C73F91">
            <w:pPr>
              <w:jc w:val="center"/>
              <w:rPr>
                <w:lang w:val="en-GB"/>
              </w:rPr>
            </w:pPr>
            <w:r w:rsidRPr="00BD71D9">
              <w:rPr>
                <w:lang w:val="en-GB"/>
              </w:rPr>
              <w:t>81</w:t>
            </w:r>
          </w:p>
        </w:tc>
        <w:tc>
          <w:tcPr>
            <w:tcW w:w="1231" w:type="dxa"/>
            <w:vAlign w:val="center"/>
          </w:tcPr>
          <w:p w14:paraId="73988015" w14:textId="77777777" w:rsidR="000152C6" w:rsidRPr="00BD71D9" w:rsidRDefault="000152C6" w:rsidP="00C73F91">
            <w:pPr>
              <w:jc w:val="center"/>
              <w:rPr>
                <w:lang w:val="en-GB"/>
              </w:rPr>
            </w:pPr>
            <w:r w:rsidRPr="00BD71D9">
              <w:rPr>
                <w:lang w:val="en-GB"/>
              </w:rPr>
              <w:t>145</w:t>
            </w:r>
          </w:p>
        </w:tc>
        <w:tc>
          <w:tcPr>
            <w:tcW w:w="1494" w:type="dxa"/>
            <w:vAlign w:val="center"/>
          </w:tcPr>
          <w:p w14:paraId="3C769353" w14:textId="77777777" w:rsidR="000152C6" w:rsidRPr="00BD71D9" w:rsidRDefault="000152C6" w:rsidP="00C73F91">
            <w:pPr>
              <w:jc w:val="center"/>
              <w:rPr>
                <w:lang w:val="en-GB"/>
              </w:rPr>
            </w:pPr>
            <w:r w:rsidRPr="00BD71D9">
              <w:rPr>
                <w:lang w:val="en-GB"/>
              </w:rPr>
              <w:t>1516</w:t>
            </w:r>
          </w:p>
        </w:tc>
      </w:tr>
      <w:tr w:rsidR="000152C6" w14:paraId="7DA4CC74" w14:textId="77777777" w:rsidTr="00C73F91">
        <w:tc>
          <w:tcPr>
            <w:tcW w:w="1322" w:type="dxa"/>
            <w:vAlign w:val="center"/>
          </w:tcPr>
          <w:p w14:paraId="6465D71E" w14:textId="77777777" w:rsidR="000152C6" w:rsidRDefault="000152C6" w:rsidP="00C73F91">
            <w:pPr>
              <w:jc w:val="center"/>
            </w:pPr>
            <w:r>
              <w:t>Groupe II</w:t>
            </w:r>
          </w:p>
        </w:tc>
        <w:tc>
          <w:tcPr>
            <w:tcW w:w="1602" w:type="dxa"/>
            <w:vAlign w:val="center"/>
          </w:tcPr>
          <w:p w14:paraId="31FA7EAE" w14:textId="77777777" w:rsidR="000152C6" w:rsidRPr="00DA555A" w:rsidRDefault="000152C6" w:rsidP="00C73F91">
            <w:pPr>
              <w:jc w:val="center"/>
            </w:pPr>
            <w:r w:rsidRPr="00DA555A">
              <w:t>300894</w:t>
            </w:r>
          </w:p>
        </w:tc>
        <w:tc>
          <w:tcPr>
            <w:tcW w:w="1316" w:type="dxa"/>
            <w:vAlign w:val="center"/>
          </w:tcPr>
          <w:p w14:paraId="71DA9873" w14:textId="77777777" w:rsidR="000152C6" w:rsidRDefault="000152C6" w:rsidP="00C73F91">
            <w:pPr>
              <w:jc w:val="center"/>
            </w:pPr>
            <w:smartTag w:uri="urn:schemas-microsoft-com:office:smarttags" w:element="metricconverter">
              <w:smartTagPr>
                <w:attr w:name="ProductID" w:val="2141 m"/>
              </w:smartTagPr>
              <w:r>
                <w:t>2141 m</w:t>
              </w:r>
            </w:smartTag>
            <w:r>
              <w:t xml:space="preserve"> (11@a)</w:t>
            </w:r>
          </w:p>
        </w:tc>
        <w:tc>
          <w:tcPr>
            <w:tcW w:w="1494" w:type="dxa"/>
            <w:vAlign w:val="center"/>
          </w:tcPr>
          <w:p w14:paraId="6A17594E" w14:textId="77777777" w:rsidR="000152C6" w:rsidRDefault="000152C6" w:rsidP="00C73F91">
            <w:pPr>
              <w:jc w:val="center"/>
            </w:pPr>
            <w:smartTag w:uri="urn:schemas-microsoft-com:office:smarttags" w:element="metricconverter">
              <w:smartTagPr>
                <w:attr w:name="ProductID" w:val="2306 m"/>
              </w:smartTagPr>
              <w:r>
                <w:t>2306 m</w:t>
              </w:r>
            </w:smartTag>
            <w:r>
              <w:t xml:space="preserve"> (10@c)</w:t>
            </w:r>
          </w:p>
        </w:tc>
        <w:tc>
          <w:tcPr>
            <w:tcW w:w="1359" w:type="dxa"/>
            <w:vAlign w:val="center"/>
          </w:tcPr>
          <w:p w14:paraId="1CC9E3F9" w14:textId="77777777" w:rsidR="000152C6" w:rsidRDefault="000152C6" w:rsidP="00C73F91">
            <w:pPr>
              <w:jc w:val="center"/>
            </w:pPr>
            <w:r>
              <w:t>55</w:t>
            </w:r>
          </w:p>
        </w:tc>
        <w:tc>
          <w:tcPr>
            <w:tcW w:w="1231" w:type="dxa"/>
            <w:vAlign w:val="center"/>
          </w:tcPr>
          <w:p w14:paraId="083B8ABF" w14:textId="77777777" w:rsidR="000152C6" w:rsidRDefault="000152C6" w:rsidP="00C73F91">
            <w:pPr>
              <w:jc w:val="center"/>
            </w:pPr>
            <w:r>
              <w:t>90</w:t>
            </w:r>
          </w:p>
        </w:tc>
        <w:tc>
          <w:tcPr>
            <w:tcW w:w="1494" w:type="dxa"/>
            <w:vAlign w:val="center"/>
          </w:tcPr>
          <w:p w14:paraId="6F467935" w14:textId="77777777" w:rsidR="000152C6" w:rsidRDefault="000152C6" w:rsidP="00C73F91">
            <w:pPr>
              <w:jc w:val="center"/>
            </w:pPr>
            <w:r>
              <w:t>726</w:t>
            </w:r>
          </w:p>
        </w:tc>
      </w:tr>
      <w:tr w:rsidR="000152C6" w14:paraId="635633FF" w14:textId="77777777" w:rsidTr="00C73F91">
        <w:tc>
          <w:tcPr>
            <w:tcW w:w="1322" w:type="dxa"/>
            <w:vAlign w:val="center"/>
          </w:tcPr>
          <w:p w14:paraId="3644750E" w14:textId="77777777" w:rsidR="000152C6" w:rsidRDefault="000152C6" w:rsidP="00C73F91">
            <w:pPr>
              <w:jc w:val="center"/>
            </w:pPr>
            <w:r>
              <w:t>Groupe III</w:t>
            </w:r>
          </w:p>
        </w:tc>
        <w:tc>
          <w:tcPr>
            <w:tcW w:w="1602" w:type="dxa"/>
            <w:vAlign w:val="center"/>
          </w:tcPr>
          <w:p w14:paraId="7B4B57C0" w14:textId="77777777" w:rsidR="000152C6" w:rsidRPr="00DA555A" w:rsidRDefault="000152C6" w:rsidP="00C73F91">
            <w:pPr>
              <w:jc w:val="center"/>
            </w:pPr>
            <w:r w:rsidRPr="00DA555A">
              <w:t>139</w:t>
            </w:r>
            <w:r>
              <w:t> </w:t>
            </w:r>
            <w:r w:rsidRPr="00DA555A">
              <w:t>414</w:t>
            </w:r>
          </w:p>
        </w:tc>
        <w:tc>
          <w:tcPr>
            <w:tcW w:w="1316" w:type="dxa"/>
            <w:vAlign w:val="center"/>
          </w:tcPr>
          <w:p w14:paraId="14724D66" w14:textId="77777777" w:rsidR="000152C6" w:rsidRDefault="000152C6" w:rsidP="00C73F91">
            <w:pPr>
              <w:jc w:val="center"/>
            </w:pPr>
            <w:smartTag w:uri="urn:schemas-microsoft-com:office:smarttags" w:element="metricconverter">
              <w:smartTagPr>
                <w:attr w:name="ProductID" w:val="2380 m"/>
              </w:smartTagPr>
              <w:r>
                <w:t>2380 m</w:t>
              </w:r>
            </w:smartTag>
            <w:r>
              <w:t xml:space="preserve"> (4@a)</w:t>
            </w:r>
          </w:p>
        </w:tc>
        <w:tc>
          <w:tcPr>
            <w:tcW w:w="1494" w:type="dxa"/>
            <w:vAlign w:val="center"/>
          </w:tcPr>
          <w:p w14:paraId="00100438" w14:textId="77777777" w:rsidR="000152C6" w:rsidRDefault="000152C6" w:rsidP="00C73F91">
            <w:pPr>
              <w:jc w:val="center"/>
            </w:pPr>
            <w:smartTag w:uri="urn:schemas-microsoft-com:office:smarttags" w:element="metricconverter">
              <w:smartTagPr>
                <w:attr w:name="ProductID" w:val="2409 m"/>
              </w:smartTagPr>
              <w:r>
                <w:t>2409 m</w:t>
              </w:r>
            </w:smartTag>
            <w:r>
              <w:t xml:space="preserve"> (1@a)</w:t>
            </w:r>
          </w:p>
        </w:tc>
        <w:tc>
          <w:tcPr>
            <w:tcW w:w="1359" w:type="dxa"/>
            <w:vAlign w:val="center"/>
          </w:tcPr>
          <w:p w14:paraId="017E9ABC" w14:textId="77777777" w:rsidR="000152C6" w:rsidRDefault="000152C6" w:rsidP="00C73F91">
            <w:pPr>
              <w:jc w:val="center"/>
            </w:pPr>
            <w:r>
              <w:t>10</w:t>
            </w:r>
          </w:p>
        </w:tc>
        <w:tc>
          <w:tcPr>
            <w:tcW w:w="1231" w:type="dxa"/>
            <w:vAlign w:val="center"/>
          </w:tcPr>
          <w:p w14:paraId="7102CF39" w14:textId="77777777" w:rsidR="000152C6" w:rsidRDefault="000152C6" w:rsidP="00C73F91">
            <w:pPr>
              <w:jc w:val="center"/>
            </w:pPr>
            <w:r>
              <w:t>10</w:t>
            </w:r>
          </w:p>
        </w:tc>
        <w:tc>
          <w:tcPr>
            <w:tcW w:w="1494" w:type="dxa"/>
            <w:vAlign w:val="center"/>
          </w:tcPr>
          <w:p w14:paraId="13D4BCA8" w14:textId="77777777" w:rsidR="000152C6" w:rsidRDefault="000152C6" w:rsidP="00C73F91">
            <w:pPr>
              <w:jc w:val="center"/>
            </w:pPr>
            <w:r>
              <w:t>106</w:t>
            </w:r>
          </w:p>
        </w:tc>
      </w:tr>
      <w:tr w:rsidR="000152C6" w14:paraId="0EF2E2C4" w14:textId="77777777" w:rsidTr="00C73F91">
        <w:tc>
          <w:tcPr>
            <w:tcW w:w="1322" w:type="dxa"/>
            <w:vAlign w:val="center"/>
          </w:tcPr>
          <w:p w14:paraId="7D15BBF6" w14:textId="77777777" w:rsidR="000152C6" w:rsidRDefault="000152C6" w:rsidP="00C73F91">
            <w:pPr>
              <w:jc w:val="center"/>
            </w:pPr>
            <w:r>
              <w:t>Groupe IV</w:t>
            </w:r>
          </w:p>
        </w:tc>
        <w:tc>
          <w:tcPr>
            <w:tcW w:w="1602" w:type="dxa"/>
            <w:vAlign w:val="center"/>
          </w:tcPr>
          <w:p w14:paraId="45D8D603" w14:textId="77777777" w:rsidR="000152C6" w:rsidRPr="00DA555A" w:rsidRDefault="000152C6" w:rsidP="00C73F91">
            <w:pPr>
              <w:jc w:val="center"/>
            </w:pPr>
            <w:r w:rsidRPr="00DA555A">
              <w:t>209101</w:t>
            </w:r>
          </w:p>
        </w:tc>
        <w:tc>
          <w:tcPr>
            <w:tcW w:w="1316" w:type="dxa"/>
            <w:vAlign w:val="center"/>
          </w:tcPr>
          <w:p w14:paraId="2A96FE7E" w14:textId="77777777" w:rsidR="000152C6" w:rsidRDefault="000152C6" w:rsidP="00C73F91">
            <w:pPr>
              <w:jc w:val="center"/>
            </w:pPr>
            <w:smartTag w:uri="urn:schemas-microsoft-com:office:smarttags" w:element="metricconverter">
              <w:smartTagPr>
                <w:attr w:name="ProductID" w:val="2125 m"/>
              </w:smartTagPr>
              <w:r>
                <w:t>2125 m</w:t>
              </w:r>
            </w:smartTag>
            <w:r>
              <w:t xml:space="preserve"> (6@a)</w:t>
            </w:r>
          </w:p>
        </w:tc>
        <w:tc>
          <w:tcPr>
            <w:tcW w:w="1494" w:type="dxa"/>
            <w:vAlign w:val="center"/>
          </w:tcPr>
          <w:p w14:paraId="7DADF399" w14:textId="77777777" w:rsidR="000152C6" w:rsidRDefault="000152C6" w:rsidP="00C73F91">
            <w:pPr>
              <w:jc w:val="center"/>
            </w:pPr>
            <w:smartTag w:uri="urn:schemas-microsoft-com:office:smarttags" w:element="metricconverter">
              <w:smartTagPr>
                <w:attr w:name="ProductID" w:val="2139 m"/>
              </w:smartTagPr>
              <w:r>
                <w:t>2139 m</w:t>
              </w:r>
            </w:smartTag>
            <w:r>
              <w:t xml:space="preserve"> (2@a)</w:t>
            </w:r>
          </w:p>
        </w:tc>
        <w:tc>
          <w:tcPr>
            <w:tcW w:w="1359" w:type="dxa"/>
            <w:vAlign w:val="center"/>
          </w:tcPr>
          <w:p w14:paraId="15672DE5" w14:textId="77777777" w:rsidR="000152C6" w:rsidRDefault="000152C6" w:rsidP="00C73F91">
            <w:pPr>
              <w:jc w:val="center"/>
            </w:pPr>
            <w:r>
              <w:t>7</w:t>
            </w:r>
          </w:p>
        </w:tc>
        <w:tc>
          <w:tcPr>
            <w:tcW w:w="1231" w:type="dxa"/>
            <w:vAlign w:val="center"/>
          </w:tcPr>
          <w:p w14:paraId="325860AA" w14:textId="77777777" w:rsidR="000152C6" w:rsidRDefault="000152C6" w:rsidP="00C73F91">
            <w:pPr>
              <w:jc w:val="center"/>
            </w:pPr>
            <w:r>
              <w:t>7</w:t>
            </w:r>
          </w:p>
        </w:tc>
        <w:tc>
          <w:tcPr>
            <w:tcW w:w="1494" w:type="dxa"/>
            <w:vAlign w:val="center"/>
          </w:tcPr>
          <w:p w14:paraId="038135A0" w14:textId="77777777" w:rsidR="000152C6" w:rsidRDefault="000152C6" w:rsidP="00C73F91">
            <w:pPr>
              <w:jc w:val="center"/>
            </w:pPr>
            <w:r>
              <w:t>14</w:t>
            </w:r>
          </w:p>
        </w:tc>
      </w:tr>
    </w:tbl>
    <w:p w14:paraId="16F2300E" w14:textId="77777777" w:rsidR="000152C6" w:rsidRDefault="000152C6" w:rsidP="000152C6"/>
    <w:p w14:paraId="642A3B10" w14:textId="77777777" w:rsidR="000152C6" w:rsidRDefault="000152C6" w:rsidP="000152C6">
      <w:pPr>
        <w:pStyle w:val="Heading4"/>
        <w:numPr>
          <w:ilvl w:val="3"/>
          <w:numId w:val="0"/>
        </w:numPr>
        <w:tabs>
          <w:tab w:val="num" w:pos="2520"/>
        </w:tabs>
        <w:spacing w:before="240" w:after="60"/>
        <w:ind w:left="2160"/>
      </w:pPr>
      <w:r>
        <w:t>Thématiques caractéristiques</w:t>
      </w:r>
    </w:p>
    <w:p w14:paraId="4328B492" w14:textId="77777777" w:rsidR="000152C6" w:rsidRDefault="000152C6" w:rsidP="000152C6"/>
    <w:p w14:paraId="0BA42420" w14:textId="77777777" w:rsidR="000152C6" w:rsidRPr="0032190F" w:rsidRDefault="000152C6" w:rsidP="000152C6">
      <w:pPr>
        <w:rPr>
          <w:lang w:val="fr-FR"/>
        </w:rPr>
      </w:pPr>
      <w:r w:rsidRPr="0032190F">
        <w:rPr>
          <w:lang w:val="fr-FR"/>
        </w:rPr>
        <w:t>Des cornus aux cornes identiques dans le bas et en rive gauche des Lacs Longs et un regroupement de figures géométriques dans les barres (BIB 420 p. 115)</w:t>
      </w:r>
    </w:p>
    <w:p w14:paraId="330AA65C" w14:textId="025DEBAB" w:rsidR="000152C6" w:rsidRPr="0032190F" w:rsidRDefault="000152C6" w:rsidP="000152C6">
      <w:pPr>
        <w:rPr>
          <w:lang w:val="fr-FR"/>
        </w:rPr>
      </w:pPr>
      <w:r w:rsidRPr="0032190F">
        <w:rPr>
          <w:lang w:val="fr-FR"/>
        </w:rPr>
        <w:t xml:space="preserve">Une concentration importante de </w:t>
      </w:r>
      <w:hyperlink r:id="rId13986" w:anchor="Typ_Bego_Reticules_Simples" w:history="1">
        <w:r w:rsidRPr="0032190F">
          <w:rPr>
            <w:rStyle w:val="Hyperlink"/>
            <w:lang w:val="fr-FR"/>
          </w:rPr>
          <w:t>réticulés</w:t>
        </w:r>
      </w:hyperlink>
      <w:r w:rsidRPr="0032190F">
        <w:rPr>
          <w:lang w:val="fr-FR"/>
        </w:rPr>
        <w:t xml:space="preserve"> se trouve autour du replat de la corniche surplombant le Refuge du Ministère de l’Education nationale (actuel Refuge des Savants) (BIB 1246 p. 14). Cette concentration correspond pour partie au groupe II de la zone I (SS BIB)</w:t>
      </w:r>
    </w:p>
    <w:p w14:paraId="3A9CDCE2" w14:textId="77777777" w:rsidR="000152C6" w:rsidRPr="0032190F" w:rsidRDefault="000152C6" w:rsidP="000152C6">
      <w:pPr>
        <w:rPr>
          <w:lang w:val="fr-FR"/>
        </w:rPr>
      </w:pPr>
    </w:p>
    <w:p w14:paraId="2ED28C31" w14:textId="77777777" w:rsidR="000152C6" w:rsidRPr="00832840" w:rsidRDefault="000152C6" w:rsidP="000152C6">
      <w:pPr>
        <w:rPr>
          <w:b/>
          <w:color w:val="000000" w:themeColor="text1"/>
          <w:lang w:val="fr-FR"/>
        </w:rPr>
      </w:pPr>
      <w:r w:rsidRPr="00832840">
        <w:rPr>
          <w:b/>
          <w:color w:val="000000" w:themeColor="text1"/>
          <w:lang w:val="fr-FR"/>
        </w:rPr>
        <w:t>Généralités</w:t>
      </w:r>
    </w:p>
    <w:p w14:paraId="5E58EF38" w14:textId="77777777" w:rsidR="000152C6" w:rsidRPr="00832840" w:rsidRDefault="000152C6" w:rsidP="000152C6">
      <w:pPr>
        <w:jc w:val="both"/>
        <w:rPr>
          <w:color w:val="000000" w:themeColor="text1"/>
          <w:lang w:val="fr-FR"/>
        </w:rPr>
      </w:pPr>
    </w:p>
    <w:p w14:paraId="14DE12C2" w14:textId="77777777" w:rsidR="000152C6" w:rsidRPr="00832840" w:rsidRDefault="000152C6" w:rsidP="000152C6">
      <w:pPr>
        <w:jc w:val="both"/>
        <w:rPr>
          <w:color w:val="000000" w:themeColor="text1"/>
          <w:lang w:val="fr-FR"/>
        </w:rPr>
      </w:pPr>
      <w:r w:rsidRPr="00832840">
        <w:rPr>
          <w:color w:val="000000" w:themeColor="text1"/>
          <w:lang w:val="fr-FR"/>
        </w:rPr>
        <w:tab/>
        <w:t xml:space="preserve">Cette zone contient quatre groupes situées sur le flanc sud du mont Bego et au nord des lacs Longs et du torrent de la Minière. Les groupes I et II sont beaucoup plus riches en gravures que les groupes III et IV, situés plus en altitude ou sur de fortes pentes. Ces deux derniers groupes </w:t>
      </w:r>
      <w:r w:rsidRPr="00832840">
        <w:rPr>
          <w:color w:val="000000" w:themeColor="text1"/>
          <w:lang w:val="fr-FR"/>
        </w:rPr>
        <w:lastRenderedPageBreak/>
        <w:t>occupent de grandes surfaces qui s’étendent jusqu’aux crêtes du massif, mais les surfaces contenant les roches gravées (une dizaine dans chacun d'eux) sont limitées à un replat ou à quelques petits paliers.</w:t>
      </w:r>
    </w:p>
    <w:p w14:paraId="26826708" w14:textId="77777777" w:rsidR="000152C6" w:rsidRPr="00832840" w:rsidRDefault="000152C6" w:rsidP="000152C6">
      <w:pPr>
        <w:jc w:val="both"/>
        <w:rPr>
          <w:color w:val="000000" w:themeColor="text1"/>
          <w:lang w:val="fr-FR"/>
        </w:rPr>
      </w:pPr>
      <w:r w:rsidRPr="00832840">
        <w:rPr>
          <w:color w:val="000000" w:themeColor="text1"/>
          <w:lang w:val="fr-FR"/>
        </w:rPr>
        <w:t xml:space="preserve">Les groupes I et II se suivent d’est en ouest et présentent des faciès différents. </w:t>
      </w:r>
    </w:p>
    <w:p w14:paraId="73B76D7A" w14:textId="77777777" w:rsidR="000152C6" w:rsidRPr="00832840" w:rsidRDefault="000152C6" w:rsidP="000152C6">
      <w:pPr>
        <w:jc w:val="both"/>
        <w:rPr>
          <w:color w:val="000000" w:themeColor="text1"/>
          <w:lang w:val="fr-FR"/>
        </w:rPr>
      </w:pPr>
      <w:r w:rsidRPr="00832840">
        <w:rPr>
          <w:color w:val="000000" w:themeColor="text1"/>
          <w:lang w:val="fr-FR"/>
        </w:rPr>
        <w:t xml:space="preserve">  - Etiré d’est en ouest, le groupe I s’étend entre la piste et le bas des pentes du Bego. Le premier tiers situé à l’est, plutôt pastoral, contient des ‘gias’ et des roches gravées par les bergers, le tiers suivant, en forte pente vers l’est, comprend de nombreux petits mamelons étirés d’est en ouest, présentant des surfaces rouge sombre couvertes de corniformes. L’ouest du groupe est un plateau entourant le lac Long Inférieur où la qualité des roches est variable : sur les grès fins et colorés les gravures protohistoriques et pastorales sont encore courantes, sur les grès grossiers apparaissent en grand nombre des ‘gravures militaires’ (piquetées avec force et dont les textes sont différents de ceux des bergers), conséquence de l’établissement d’un régiment d’artillerie de montagne et de chasseurs alpins à la fin du XIX° siècle et jusqu’aux années 1930.</w:t>
      </w:r>
    </w:p>
    <w:p w14:paraId="5EEFDDC6" w14:textId="77777777" w:rsidR="000152C6" w:rsidRPr="00832840" w:rsidRDefault="000152C6" w:rsidP="000152C6">
      <w:pPr>
        <w:jc w:val="both"/>
        <w:rPr>
          <w:color w:val="000000" w:themeColor="text1"/>
          <w:lang w:val="fr-FR"/>
        </w:rPr>
      </w:pPr>
      <w:r w:rsidRPr="00832840">
        <w:rPr>
          <w:color w:val="000000" w:themeColor="text1"/>
          <w:lang w:val="fr-FR"/>
        </w:rPr>
        <w:t xml:space="preserve">  - Le groupe II est situé à l’extrémité ouest du bas du flanc sud du Bego . Le support est toujours du grès fin rouge sombre de la série de l’Enfer et se présente sous forme de parois et d’affleurements à flanc de pente. Les gravures sont particulièrement riches en réticulés (près de 60% des gravures figuratives protohistoriques du groupe).</w:t>
      </w:r>
    </w:p>
    <w:p w14:paraId="331BE9E5" w14:textId="77777777" w:rsidR="000152C6" w:rsidRPr="00832840" w:rsidRDefault="000152C6" w:rsidP="000152C6">
      <w:pPr>
        <w:jc w:val="both"/>
        <w:rPr>
          <w:color w:val="000000" w:themeColor="text1"/>
          <w:lang w:val="fr-FR"/>
        </w:rPr>
      </w:pPr>
    </w:p>
    <w:p w14:paraId="50E8BE6C" w14:textId="57237FC7" w:rsidR="000152C6" w:rsidRPr="00832840" w:rsidRDefault="000152C6" w:rsidP="000152C6">
      <w:pPr>
        <w:jc w:val="both"/>
        <w:rPr>
          <w:color w:val="000000" w:themeColor="text1"/>
          <w:lang w:val="fr-FR"/>
        </w:rPr>
      </w:pPr>
      <w:r w:rsidRPr="00832840">
        <w:rPr>
          <w:color w:val="000000" w:themeColor="text1"/>
          <w:lang w:val="fr-FR"/>
        </w:rPr>
        <w:tab/>
        <w:t xml:space="preserve">Les points forts de cette zone sont, outre l’existence de fortifications et de 200 inscriptions militaires qui font le pendant de celles du groupe I de la zone II, la présence du grand ‘gias’ del Ciari et de nombreux autres ‘gias’, certains encore utilisés dans les années 1950, la prédominance des corniformes de petite taille à corps rectangulaire étroit, une concentration locale en réticulés et une certaine abondance de </w:t>
      </w:r>
      <w:hyperlink r:id="rId13987" w:anchor="Typ_Bego_Figures_Franges" w:history="1">
        <w:r w:rsidR="00832840">
          <w:rPr>
            <w:rStyle w:val="Hyperlink"/>
            <w:szCs w:val="20"/>
            <w:lang w:val="fr-FR"/>
          </w:rPr>
          <w:t>F</w:t>
        </w:r>
        <w:r w:rsidR="00832840" w:rsidRPr="00832840">
          <w:rPr>
            <w:rStyle w:val="Hyperlink"/>
            <w:szCs w:val="20"/>
            <w:lang w:val="fr-FR"/>
          </w:rPr>
          <w:t>igures à franges</w:t>
        </w:r>
      </w:hyperlink>
      <w:r w:rsidR="00832840" w:rsidRPr="00832840">
        <w:rPr>
          <w:lang w:val="fr-FR"/>
        </w:rPr>
        <w:t xml:space="preserve"> </w:t>
      </w:r>
      <w:r w:rsidRPr="00832840">
        <w:rPr>
          <w:color w:val="000000" w:themeColor="text1"/>
          <w:lang w:val="fr-FR"/>
        </w:rPr>
        <w:t>parmi les figures géométriques.</w:t>
      </w:r>
    </w:p>
    <w:p w14:paraId="0BDE12F9" w14:textId="77777777" w:rsidR="000152C6" w:rsidRPr="00832840" w:rsidRDefault="000152C6" w:rsidP="000152C6">
      <w:pPr>
        <w:jc w:val="both"/>
        <w:rPr>
          <w:color w:val="000000" w:themeColor="text1"/>
          <w:lang w:val="fr-FR"/>
        </w:rPr>
      </w:pPr>
    </w:p>
    <w:p w14:paraId="618A96D9" w14:textId="77777777" w:rsidR="000152C6" w:rsidRPr="00832840" w:rsidRDefault="000152C6" w:rsidP="000152C6">
      <w:pPr>
        <w:jc w:val="both"/>
        <w:rPr>
          <w:color w:val="000000" w:themeColor="text1"/>
          <w:lang w:val="fr-FR"/>
        </w:rPr>
      </w:pPr>
    </w:p>
    <w:p w14:paraId="1CC9EC1C" w14:textId="77777777" w:rsidR="000152C6" w:rsidRPr="00832840" w:rsidRDefault="000152C6" w:rsidP="000152C6">
      <w:pPr>
        <w:rPr>
          <w:b/>
          <w:color w:val="000000" w:themeColor="text1"/>
          <w:lang w:val="fr-FR"/>
        </w:rPr>
      </w:pPr>
      <w:r w:rsidRPr="00832840">
        <w:rPr>
          <w:b/>
          <w:color w:val="000000" w:themeColor="text1"/>
          <w:lang w:val="fr-FR"/>
        </w:rPr>
        <w:t>Limites</w:t>
      </w:r>
    </w:p>
    <w:p w14:paraId="0973A985" w14:textId="77777777" w:rsidR="000152C6" w:rsidRPr="00832840" w:rsidRDefault="000152C6" w:rsidP="000152C6">
      <w:pPr>
        <w:jc w:val="both"/>
        <w:rPr>
          <w:b/>
          <w:color w:val="000000" w:themeColor="text1"/>
          <w:lang w:val="fr-FR"/>
        </w:rPr>
      </w:pPr>
    </w:p>
    <w:p w14:paraId="353B0166" w14:textId="77777777" w:rsidR="000152C6" w:rsidRPr="00832840" w:rsidRDefault="000152C6" w:rsidP="000152C6">
      <w:pPr>
        <w:jc w:val="both"/>
        <w:rPr>
          <w:color w:val="000000" w:themeColor="text1"/>
          <w:lang w:val="fr-FR"/>
        </w:rPr>
      </w:pPr>
      <w:r w:rsidRPr="00832840">
        <w:rPr>
          <w:color w:val="000000" w:themeColor="text1"/>
          <w:lang w:val="fr-FR"/>
        </w:rPr>
        <w:tab/>
        <w:t>Au nord, ce sont les crêtes d’orientation  est - ouest du Bego  et du mamelon situé au sud du sommet. Au nord-est de cette ligne se trouve la zone XIII de Vallaurette et, au nord-nord-ouest, le sommet du Bego  est incorporé au groupe III de la zone XI.</w:t>
      </w:r>
    </w:p>
    <w:p w14:paraId="33B174BB" w14:textId="77777777" w:rsidR="000152C6" w:rsidRPr="00832840" w:rsidRDefault="000152C6" w:rsidP="000152C6">
      <w:pPr>
        <w:jc w:val="both"/>
        <w:rPr>
          <w:color w:val="000000" w:themeColor="text1"/>
          <w:lang w:val="fr-FR"/>
        </w:rPr>
      </w:pPr>
      <w:r w:rsidRPr="00832840">
        <w:rPr>
          <w:color w:val="000000" w:themeColor="text1"/>
          <w:lang w:val="fr-FR"/>
        </w:rPr>
        <w:tab/>
        <w:t>Au nord-ouest, la frontière est un ravin situé sur le flanc ouest du Bego  puis le bord nord d’un mamelon jusqu’au torrent des Merveilles et, à l'ouest, le torrent jusqu’à son embouchure dans le lac Long Supérieur. De l’autre côté de cette limite se trouvent successivement, d’est en ouest le groupe II de la zone X, le groupe I de la zone IX et le groupe I de la zone V.</w:t>
      </w:r>
    </w:p>
    <w:p w14:paraId="39D7F922" w14:textId="77777777" w:rsidR="000152C6" w:rsidRPr="00832840" w:rsidRDefault="000152C6" w:rsidP="000152C6">
      <w:pPr>
        <w:jc w:val="both"/>
        <w:rPr>
          <w:color w:val="000000" w:themeColor="text1"/>
          <w:lang w:val="fr-FR"/>
        </w:rPr>
      </w:pPr>
      <w:r w:rsidRPr="00832840">
        <w:rPr>
          <w:color w:val="000000" w:themeColor="text1"/>
          <w:lang w:val="fr-FR"/>
        </w:rPr>
        <w:tab/>
        <w:t>Au sud, ce sont la rive gauche du lac Long supérieur, la digue puis la piste ‘jeepable’ jusqu’à l’embranchement du raccourci du val d’Enfer. De l’autre côté du lac et de la piste se trouve le groupe I de la zone II, puis, entre le premier pont du cirque de l’Enfer (pont de l'est) et le raccourci du val d’Enfer, le groupe II de la zone 0.</w:t>
      </w:r>
    </w:p>
    <w:p w14:paraId="2D7D66F8" w14:textId="77777777" w:rsidR="000152C6" w:rsidRPr="00832840" w:rsidRDefault="000152C6" w:rsidP="000152C6">
      <w:pPr>
        <w:jc w:val="both"/>
        <w:rPr>
          <w:color w:val="000000" w:themeColor="text1"/>
          <w:lang w:val="fr-FR"/>
        </w:rPr>
      </w:pPr>
      <w:r w:rsidRPr="00832840">
        <w:rPr>
          <w:color w:val="000000" w:themeColor="text1"/>
          <w:lang w:val="fr-FR"/>
        </w:rPr>
        <w:tab/>
        <w:t>A l’est c’est une ligne nord -sud qui passe à l’est de l’éboulis contenant le ‘gias’ Crépée, se poursuit jusqu’au torrent, le traverse et continue jusqu’au raccourci du val d’Enfer. La limite suit alors ce sentier jusqu’à la piste qui matérialise la limite sud. Plus à l’est, se trouve le groupe I de la zone 0.</w:t>
      </w:r>
    </w:p>
    <w:p w14:paraId="3EE3F4DC" w14:textId="77777777" w:rsidR="000152C6" w:rsidRPr="00832840" w:rsidRDefault="000152C6" w:rsidP="000152C6">
      <w:pPr>
        <w:jc w:val="both"/>
        <w:rPr>
          <w:color w:val="000000" w:themeColor="text1"/>
          <w:lang w:val="fr-FR"/>
        </w:rPr>
      </w:pPr>
    </w:p>
    <w:p w14:paraId="4A3581AD" w14:textId="77777777" w:rsidR="000152C6" w:rsidRPr="00832840" w:rsidRDefault="000152C6" w:rsidP="000152C6">
      <w:pPr>
        <w:jc w:val="both"/>
        <w:rPr>
          <w:color w:val="000000" w:themeColor="text1"/>
          <w:lang w:val="fr-FR"/>
        </w:rPr>
      </w:pPr>
    </w:p>
    <w:p w14:paraId="01BC96F4" w14:textId="77777777" w:rsidR="000152C6" w:rsidRPr="00832840" w:rsidRDefault="000152C6" w:rsidP="000152C6">
      <w:pPr>
        <w:rPr>
          <w:b/>
          <w:color w:val="000000" w:themeColor="text1"/>
          <w:lang w:val="fr-FR"/>
        </w:rPr>
      </w:pPr>
      <w:r w:rsidRPr="00832840">
        <w:rPr>
          <w:b/>
          <w:color w:val="000000" w:themeColor="text1"/>
          <w:lang w:val="fr-FR"/>
        </w:rPr>
        <w:t>Accès</w:t>
      </w:r>
    </w:p>
    <w:p w14:paraId="3AF7BE98" w14:textId="77777777" w:rsidR="000152C6" w:rsidRPr="00832840" w:rsidRDefault="000152C6" w:rsidP="000152C6">
      <w:pPr>
        <w:jc w:val="both"/>
        <w:rPr>
          <w:b/>
          <w:color w:val="000000" w:themeColor="text1"/>
          <w:lang w:val="fr-FR"/>
        </w:rPr>
      </w:pPr>
    </w:p>
    <w:p w14:paraId="4D57B0A7" w14:textId="77777777" w:rsidR="000152C6" w:rsidRPr="00832840" w:rsidRDefault="000152C6" w:rsidP="000152C6">
      <w:pPr>
        <w:jc w:val="both"/>
        <w:rPr>
          <w:color w:val="000000" w:themeColor="text1"/>
          <w:lang w:val="fr-FR"/>
        </w:rPr>
      </w:pPr>
      <w:r w:rsidRPr="00832840">
        <w:rPr>
          <w:color w:val="000000" w:themeColor="text1"/>
          <w:lang w:val="fr-FR"/>
        </w:rPr>
        <w:tab/>
        <w:t>La zone est atteinte très facilement par la piste qui vient des Mesces.</w:t>
      </w:r>
    </w:p>
    <w:p w14:paraId="3820C292" w14:textId="77777777" w:rsidR="000152C6" w:rsidRPr="0032190F" w:rsidRDefault="000152C6" w:rsidP="000152C6">
      <w:pPr>
        <w:rPr>
          <w:lang w:val="fr-FR"/>
        </w:rPr>
      </w:pPr>
    </w:p>
    <w:p w14:paraId="5BD534F4" w14:textId="77777777" w:rsidR="000152C6" w:rsidRPr="0032190F" w:rsidRDefault="000152C6" w:rsidP="000152C6">
      <w:pPr>
        <w:pStyle w:val="Heading4"/>
        <w:numPr>
          <w:ilvl w:val="3"/>
          <w:numId w:val="0"/>
        </w:numPr>
        <w:tabs>
          <w:tab w:val="num" w:pos="2520"/>
        </w:tabs>
        <w:spacing w:before="240" w:after="60"/>
        <w:ind w:left="2160"/>
      </w:pPr>
      <w:r w:rsidRPr="0032190F">
        <w:lastRenderedPageBreak/>
        <w:t>ZIGI</w:t>
      </w:r>
    </w:p>
    <w:p w14:paraId="1D5D4D49" w14:textId="77777777" w:rsidR="000152C6" w:rsidRPr="0032190F" w:rsidRDefault="000152C6" w:rsidP="000152C6">
      <w:pPr>
        <w:rPr>
          <w:b/>
          <w:sz w:val="20"/>
          <w:szCs w:val="20"/>
          <w:lang w:val="fr-FR"/>
        </w:rPr>
      </w:pPr>
      <w:r w:rsidRPr="0032190F">
        <w:rPr>
          <w:b/>
          <w:sz w:val="20"/>
          <w:szCs w:val="20"/>
          <w:lang w:val="fr-FR"/>
        </w:rPr>
        <w:t>Généralités</w:t>
      </w:r>
    </w:p>
    <w:p w14:paraId="1F6A986D" w14:textId="77777777" w:rsidR="000152C6" w:rsidRPr="0032190F" w:rsidRDefault="000152C6" w:rsidP="000152C6">
      <w:pPr>
        <w:jc w:val="both"/>
        <w:rPr>
          <w:sz w:val="20"/>
          <w:szCs w:val="20"/>
          <w:lang w:val="fr-FR"/>
        </w:rPr>
      </w:pPr>
    </w:p>
    <w:p w14:paraId="57665C32" w14:textId="77777777" w:rsidR="000152C6" w:rsidRPr="0032190F" w:rsidRDefault="000152C6" w:rsidP="000152C6">
      <w:pPr>
        <w:jc w:val="both"/>
        <w:rPr>
          <w:i/>
          <w:sz w:val="20"/>
          <w:szCs w:val="20"/>
          <w:lang w:val="fr-FR"/>
        </w:rPr>
      </w:pPr>
      <w:r w:rsidRPr="0032190F">
        <w:rPr>
          <w:sz w:val="20"/>
          <w:szCs w:val="20"/>
          <w:lang w:val="fr-FR"/>
        </w:rPr>
        <w:tab/>
      </w:r>
      <w:r w:rsidRPr="0032190F">
        <w:rPr>
          <w:i/>
          <w:sz w:val="20"/>
          <w:szCs w:val="20"/>
          <w:lang w:val="fr-FR"/>
        </w:rPr>
        <w:t xml:space="preserve">C’est une bande herbeuse située entre le raccourci du val d’Enfer puis la piste et les pentes du Bego . Les roches sont pour la plupart de longs affleurements de grès fin couleur lie-de-vin présentant un pendage de 20° est. Les gravures sont essentiellement des corniformes exécutés avec soin. Il faut noter la rareté des armes et des réticulés à cases mais les réticulés à franges ont quelques représentants. Seules exceptions dans le haut du groupe : deux roches proches ne portent que des réticulés à cases ou des cercles (roches 6 et 8). </w:t>
      </w:r>
    </w:p>
    <w:p w14:paraId="0CEBD8C3" w14:textId="77777777" w:rsidR="000152C6" w:rsidRPr="0032190F" w:rsidRDefault="000152C6" w:rsidP="000152C6">
      <w:pPr>
        <w:jc w:val="both"/>
        <w:rPr>
          <w:i/>
          <w:sz w:val="20"/>
          <w:szCs w:val="20"/>
          <w:lang w:val="fr-FR"/>
        </w:rPr>
      </w:pPr>
      <w:r w:rsidRPr="0032190F">
        <w:rPr>
          <w:i/>
          <w:sz w:val="20"/>
          <w:szCs w:val="20"/>
          <w:lang w:val="fr-FR"/>
        </w:rPr>
        <w:t xml:space="preserve">Les gravures, le plus souvent, ne sont visibles qu’en incidence rasante, le soir ou le matin. Pour aider à la reconnaissance des roches nous signalons une </w:t>
      </w:r>
      <w:r w:rsidRPr="0032190F">
        <w:rPr>
          <w:b/>
          <w:i/>
          <w:sz w:val="20"/>
          <w:szCs w:val="20"/>
          <w:lang w:val="fr-FR"/>
        </w:rPr>
        <w:t>numérotation, adoptée par erreur en 1981</w:t>
      </w:r>
      <w:r w:rsidRPr="0032190F">
        <w:rPr>
          <w:i/>
          <w:sz w:val="20"/>
          <w:szCs w:val="20"/>
          <w:lang w:val="fr-FR"/>
        </w:rPr>
        <w:t xml:space="preserve"> (car la numérotation de Conti, datant des années 30, était peu visible et n'avait pas été repérée) et gravée en général clairement. Ce numéro est souligné dans le texte car c’est parfois le seul indice de l’existence de pétroglyphes sur la roche.</w:t>
      </w:r>
    </w:p>
    <w:p w14:paraId="4EE76836" w14:textId="77777777" w:rsidR="000152C6" w:rsidRPr="0032190F" w:rsidRDefault="000152C6" w:rsidP="000152C6">
      <w:pPr>
        <w:jc w:val="both"/>
        <w:rPr>
          <w:i/>
          <w:sz w:val="20"/>
          <w:szCs w:val="20"/>
          <w:lang w:val="fr-FR"/>
        </w:rPr>
      </w:pPr>
    </w:p>
    <w:p w14:paraId="1E95C260" w14:textId="77777777" w:rsidR="000152C6" w:rsidRPr="0032190F" w:rsidRDefault="000152C6" w:rsidP="000152C6">
      <w:pPr>
        <w:jc w:val="both"/>
        <w:rPr>
          <w:i/>
          <w:sz w:val="20"/>
          <w:szCs w:val="20"/>
          <w:lang w:val="fr-FR"/>
        </w:rPr>
      </w:pPr>
      <w:r w:rsidRPr="0032190F">
        <w:rPr>
          <w:i/>
          <w:sz w:val="20"/>
          <w:szCs w:val="20"/>
          <w:lang w:val="fr-FR"/>
        </w:rPr>
        <w:t>Quelques repères topographiques utilisés ne figurent pas sur les cartes:</w:t>
      </w:r>
    </w:p>
    <w:p w14:paraId="724E9FC9" w14:textId="77777777" w:rsidR="000152C6" w:rsidRPr="0032190F" w:rsidRDefault="000152C6" w:rsidP="000152C6">
      <w:pPr>
        <w:jc w:val="both"/>
        <w:rPr>
          <w:i/>
          <w:sz w:val="20"/>
          <w:szCs w:val="20"/>
          <w:lang w:val="fr-FR"/>
        </w:rPr>
      </w:pPr>
      <w:r w:rsidRPr="0032190F">
        <w:rPr>
          <w:i/>
          <w:sz w:val="20"/>
          <w:szCs w:val="20"/>
          <w:lang w:val="fr-FR"/>
        </w:rPr>
        <w:tab/>
        <w:t>- le ‘sentier des bergers’ : il part de la digue du lac Long supérieur, suit la rive gauche du lac Long inférieur puis serpente vers le sud-est et rejoint la piste ‘jeepable’ à l’ouest de la cabane de Sassi.</w:t>
      </w:r>
    </w:p>
    <w:p w14:paraId="4D54C3BA" w14:textId="77777777" w:rsidR="000152C6" w:rsidRPr="0032190F" w:rsidRDefault="000152C6" w:rsidP="000152C6">
      <w:pPr>
        <w:jc w:val="both"/>
        <w:rPr>
          <w:i/>
          <w:sz w:val="20"/>
          <w:szCs w:val="20"/>
          <w:lang w:val="fr-FR"/>
        </w:rPr>
      </w:pPr>
      <w:r w:rsidRPr="0032190F">
        <w:rPr>
          <w:i/>
          <w:sz w:val="20"/>
          <w:szCs w:val="20"/>
          <w:lang w:val="fr-FR"/>
        </w:rPr>
        <w:tab/>
        <w:t>- le sentier de Vallaurette, disparu des cartes récentes et au balisage détruit, rejoint le sentier de la baisse de Vallaurette. C'est le plus court chemin pour aller des Merveilles à Fontanalbe. Il est signalé par des cairns.</w:t>
      </w:r>
    </w:p>
    <w:p w14:paraId="47E58B04" w14:textId="77777777" w:rsidR="000152C6" w:rsidRPr="0032190F" w:rsidRDefault="000152C6" w:rsidP="000152C6">
      <w:pPr>
        <w:jc w:val="both"/>
        <w:rPr>
          <w:i/>
          <w:sz w:val="20"/>
          <w:szCs w:val="20"/>
          <w:lang w:val="fr-FR"/>
        </w:rPr>
      </w:pPr>
      <w:r w:rsidRPr="0032190F">
        <w:rPr>
          <w:i/>
          <w:sz w:val="20"/>
          <w:szCs w:val="20"/>
          <w:lang w:val="fr-FR"/>
        </w:rPr>
        <w:tab/>
        <w:t xml:space="preserve">- les cabanes de bergers : celle de Sassi, la plus grande et située à l’ouest des autres, construite en parpaings couvert de crépis, possède une vraie porte et une fenêtre ; la cabane de Pascal, en pierres sèches et couverte de tôles ondulées, est associée à d’autres constructions en pierres, cabanes et enclos (elle se trouve plus au nord, au pied des pentes du Bego) ; la cabane de Pierrin, en pierres sèches et tôles, se situe sur la rive gauche du torrent, en contrebas du premier pont quand on monte aux Merveilles (pont de l'est). </w:t>
      </w:r>
    </w:p>
    <w:p w14:paraId="4C12E721" w14:textId="77777777" w:rsidR="000152C6" w:rsidRPr="0032190F" w:rsidRDefault="000152C6" w:rsidP="000152C6">
      <w:pPr>
        <w:jc w:val="both"/>
        <w:rPr>
          <w:i/>
          <w:sz w:val="20"/>
          <w:szCs w:val="20"/>
          <w:lang w:val="fr-FR"/>
        </w:rPr>
      </w:pPr>
      <w:r w:rsidRPr="0032190F">
        <w:rPr>
          <w:i/>
          <w:sz w:val="20"/>
          <w:szCs w:val="20"/>
          <w:lang w:val="fr-FR"/>
        </w:rPr>
        <w:tab/>
        <w:t>- les sommets, cime des Lacs et sa paroi détachée, pic des Merveilles, Capelet, figurent sur les cartes et ils ont une forme particulière et constante depuis l’ensemble de la zone I.</w:t>
      </w:r>
    </w:p>
    <w:p w14:paraId="0C39AC31" w14:textId="77777777" w:rsidR="000152C6" w:rsidRPr="0032190F" w:rsidRDefault="000152C6" w:rsidP="000152C6">
      <w:pPr>
        <w:jc w:val="both"/>
        <w:rPr>
          <w:i/>
          <w:sz w:val="20"/>
          <w:szCs w:val="20"/>
          <w:lang w:val="fr-FR"/>
        </w:rPr>
      </w:pPr>
    </w:p>
    <w:p w14:paraId="1B8F870E" w14:textId="77777777" w:rsidR="000152C6" w:rsidRPr="0032190F" w:rsidRDefault="000152C6" w:rsidP="000152C6">
      <w:pPr>
        <w:jc w:val="both"/>
        <w:rPr>
          <w:i/>
          <w:sz w:val="20"/>
          <w:szCs w:val="20"/>
          <w:lang w:val="fr-FR"/>
        </w:rPr>
      </w:pPr>
      <w:r w:rsidRPr="0032190F">
        <w:rPr>
          <w:i/>
          <w:sz w:val="20"/>
          <w:szCs w:val="20"/>
          <w:lang w:val="fr-FR"/>
        </w:rPr>
        <w:tab/>
        <w:t>Peu de roches sont célèbres dans ce groupe, les roches 2</w:t>
      </w:r>
      <w:r w:rsidRPr="00901D43">
        <w:rPr>
          <w:rFonts w:ascii="Symbol" w:hAnsi="Symbol"/>
          <w:i/>
          <w:sz w:val="20"/>
          <w:szCs w:val="20"/>
        </w:rPr>
        <w:t></w:t>
      </w:r>
      <w:r w:rsidRPr="0032190F">
        <w:rPr>
          <w:i/>
          <w:sz w:val="20"/>
          <w:szCs w:val="20"/>
          <w:lang w:val="fr-FR"/>
        </w:rPr>
        <w:t>, 3</w:t>
      </w:r>
      <w:r w:rsidRPr="00901D43">
        <w:rPr>
          <w:rFonts w:ascii="Symbol" w:hAnsi="Symbol"/>
          <w:i/>
          <w:sz w:val="20"/>
          <w:szCs w:val="20"/>
        </w:rPr>
        <w:t></w:t>
      </w:r>
      <w:r w:rsidRPr="0032190F">
        <w:rPr>
          <w:i/>
          <w:sz w:val="20"/>
          <w:szCs w:val="20"/>
          <w:lang w:val="fr-FR"/>
        </w:rPr>
        <w:t xml:space="preserve"> et 3</w:t>
      </w:r>
      <w:r w:rsidRPr="00901D43">
        <w:rPr>
          <w:rFonts w:ascii="Symbol" w:hAnsi="Symbol"/>
          <w:i/>
          <w:sz w:val="20"/>
          <w:szCs w:val="20"/>
        </w:rPr>
        <w:t></w:t>
      </w:r>
      <w:r w:rsidRPr="0032190F">
        <w:rPr>
          <w:i/>
          <w:sz w:val="20"/>
          <w:szCs w:val="20"/>
          <w:lang w:val="fr-FR"/>
        </w:rPr>
        <w:t xml:space="preserve"> sont remarquables car elles portent de longues suites de corniformes dans des gouttières rouge sombre. La roche 4 </w:t>
      </w:r>
      <w:r w:rsidRPr="00901D43">
        <w:rPr>
          <w:rFonts w:ascii="Symbol" w:hAnsi="Symbol"/>
          <w:i/>
          <w:sz w:val="20"/>
          <w:szCs w:val="20"/>
        </w:rPr>
        <w:t></w:t>
      </w:r>
      <w:r w:rsidRPr="0032190F">
        <w:rPr>
          <w:i/>
          <w:sz w:val="20"/>
          <w:szCs w:val="20"/>
          <w:lang w:val="fr-FR"/>
        </w:rPr>
        <w:t xml:space="preserve"> présente un certain nombre d’armes chalcolithiques.</w:t>
      </w:r>
    </w:p>
    <w:p w14:paraId="6C3CE0DA" w14:textId="77777777" w:rsidR="000152C6" w:rsidRPr="0032190F" w:rsidRDefault="000152C6" w:rsidP="000152C6">
      <w:pPr>
        <w:jc w:val="both"/>
        <w:rPr>
          <w:color w:val="0000FF"/>
          <w:lang w:val="fr-FR"/>
        </w:rPr>
      </w:pPr>
    </w:p>
    <w:p w14:paraId="768AF0F2" w14:textId="77777777" w:rsidR="000152C6" w:rsidRPr="0032190F" w:rsidRDefault="000152C6" w:rsidP="000152C6">
      <w:pPr>
        <w:jc w:val="both"/>
        <w:rPr>
          <w:color w:val="0000FF"/>
          <w:lang w:val="fr-FR"/>
        </w:rPr>
      </w:pPr>
    </w:p>
    <w:p w14:paraId="4B4A6787" w14:textId="77777777" w:rsidR="000152C6" w:rsidRPr="0032190F" w:rsidRDefault="000152C6" w:rsidP="000152C6">
      <w:pPr>
        <w:rPr>
          <w:b/>
          <w:i/>
          <w:sz w:val="20"/>
          <w:szCs w:val="20"/>
          <w:lang w:val="fr-FR"/>
        </w:rPr>
      </w:pPr>
      <w:r w:rsidRPr="0032190F">
        <w:rPr>
          <w:b/>
          <w:i/>
          <w:sz w:val="20"/>
          <w:szCs w:val="20"/>
          <w:lang w:val="fr-FR"/>
        </w:rPr>
        <w:t>Limites</w:t>
      </w:r>
    </w:p>
    <w:p w14:paraId="00728A60" w14:textId="77777777" w:rsidR="000152C6" w:rsidRPr="0032190F" w:rsidRDefault="000152C6" w:rsidP="000152C6">
      <w:pPr>
        <w:jc w:val="both"/>
        <w:rPr>
          <w:b/>
          <w:i/>
          <w:sz w:val="20"/>
          <w:szCs w:val="20"/>
          <w:lang w:val="fr-FR"/>
        </w:rPr>
      </w:pPr>
    </w:p>
    <w:p w14:paraId="453340AB" w14:textId="77777777" w:rsidR="000152C6" w:rsidRPr="0032190F" w:rsidRDefault="000152C6" w:rsidP="000152C6">
      <w:pPr>
        <w:jc w:val="both"/>
        <w:rPr>
          <w:i/>
          <w:sz w:val="20"/>
          <w:szCs w:val="20"/>
          <w:lang w:val="fr-FR"/>
        </w:rPr>
      </w:pPr>
      <w:r w:rsidRPr="0032190F">
        <w:rPr>
          <w:i/>
          <w:sz w:val="20"/>
          <w:szCs w:val="20"/>
          <w:lang w:val="fr-FR"/>
        </w:rPr>
        <w:t>Au sud et à l’est ce sont celles de la partie est de la zone I</w:t>
      </w:r>
    </w:p>
    <w:p w14:paraId="5A44B803" w14:textId="77777777" w:rsidR="000152C6" w:rsidRPr="0032190F" w:rsidRDefault="000152C6" w:rsidP="000152C6">
      <w:pPr>
        <w:jc w:val="both"/>
        <w:rPr>
          <w:i/>
          <w:sz w:val="20"/>
          <w:szCs w:val="20"/>
          <w:lang w:val="fr-FR"/>
        </w:rPr>
      </w:pPr>
      <w:r w:rsidRPr="0032190F">
        <w:rPr>
          <w:i/>
          <w:sz w:val="20"/>
          <w:szCs w:val="20"/>
          <w:lang w:val="fr-FR"/>
        </w:rPr>
        <w:tab/>
        <w:t>- La limite sud est la piste ‘jeepable’ du raccourci du val d’Enfer jusqu’au barrage du lac Long Supérieur. Au sud-est se trouve le groupe II de la zone 0 et au sud le groupe I de la zone II</w:t>
      </w:r>
    </w:p>
    <w:p w14:paraId="195432DE" w14:textId="77777777" w:rsidR="000152C6" w:rsidRPr="0032190F" w:rsidRDefault="000152C6" w:rsidP="000152C6">
      <w:pPr>
        <w:jc w:val="both"/>
        <w:rPr>
          <w:i/>
          <w:sz w:val="20"/>
          <w:szCs w:val="20"/>
          <w:lang w:val="fr-FR"/>
        </w:rPr>
      </w:pPr>
      <w:r w:rsidRPr="0032190F">
        <w:rPr>
          <w:i/>
          <w:sz w:val="20"/>
          <w:szCs w:val="20"/>
          <w:lang w:val="fr-FR"/>
        </w:rPr>
        <w:tab/>
        <w:t>- La limite ouest est la digue, orientée du sud au nord, puis son prolongement sur une trentaine de mètres jusqu’au premier replat de la pente du Bego. Plus à l’ouest se trouvent le groupe II de la zone I au nord du lac et le groupe I de la zone II au sud du lac.</w:t>
      </w:r>
    </w:p>
    <w:p w14:paraId="4E303814" w14:textId="77777777" w:rsidR="000152C6" w:rsidRPr="0032190F" w:rsidRDefault="000152C6" w:rsidP="000152C6">
      <w:pPr>
        <w:jc w:val="both"/>
        <w:rPr>
          <w:i/>
          <w:sz w:val="20"/>
          <w:szCs w:val="20"/>
          <w:lang w:val="fr-FR"/>
        </w:rPr>
      </w:pPr>
      <w:r w:rsidRPr="0032190F">
        <w:rPr>
          <w:i/>
          <w:sz w:val="20"/>
          <w:szCs w:val="20"/>
          <w:lang w:val="fr-FR"/>
        </w:rPr>
        <w:tab/>
        <w:t>- La limite nord est le bord de ce replat et son prolongement vers l’est, à une trentaine de mètres en dénivelé au-dessus de la base de la pente du Bego. Sur le replat et au-dessus se trouve le groupe IV de la zone I</w:t>
      </w:r>
    </w:p>
    <w:p w14:paraId="2AE43168" w14:textId="77777777" w:rsidR="000152C6" w:rsidRPr="0032190F" w:rsidRDefault="000152C6" w:rsidP="000152C6">
      <w:pPr>
        <w:jc w:val="both"/>
        <w:rPr>
          <w:b/>
          <w:i/>
          <w:sz w:val="20"/>
          <w:szCs w:val="20"/>
          <w:lang w:val="fr-FR"/>
        </w:rPr>
      </w:pPr>
      <w:r w:rsidRPr="0032190F">
        <w:rPr>
          <w:i/>
          <w:sz w:val="20"/>
          <w:szCs w:val="20"/>
          <w:lang w:val="fr-FR"/>
        </w:rPr>
        <w:tab/>
        <w:t>- La limite est suit le raccourci du val d’Enfer jusqu’à ses premier lacets à la descente puis oblique vers le nord pour traverser le torrent, rejoint le chemin de Vallaurette au niveau du ‘gias’ Crépée et poursuit jusqu’à la limite nord. Plus à l’est se trouve le groupe I de la zone 0.</w:t>
      </w:r>
    </w:p>
    <w:p w14:paraId="0F4829F7" w14:textId="77777777" w:rsidR="000152C6" w:rsidRPr="0032190F" w:rsidRDefault="000152C6" w:rsidP="000152C6">
      <w:pPr>
        <w:jc w:val="both"/>
        <w:rPr>
          <w:b/>
          <w:i/>
          <w:sz w:val="20"/>
          <w:szCs w:val="20"/>
          <w:lang w:val="fr-FR"/>
        </w:rPr>
      </w:pPr>
    </w:p>
    <w:p w14:paraId="5E7EB1A2" w14:textId="77777777" w:rsidR="000152C6" w:rsidRPr="0032190F" w:rsidRDefault="000152C6" w:rsidP="000152C6">
      <w:pPr>
        <w:jc w:val="both"/>
        <w:rPr>
          <w:b/>
          <w:i/>
          <w:sz w:val="20"/>
          <w:szCs w:val="20"/>
          <w:lang w:val="fr-FR"/>
        </w:rPr>
      </w:pPr>
    </w:p>
    <w:p w14:paraId="3D7189F0" w14:textId="77777777" w:rsidR="000152C6" w:rsidRPr="0032190F" w:rsidRDefault="000152C6" w:rsidP="000152C6">
      <w:pPr>
        <w:jc w:val="both"/>
        <w:rPr>
          <w:b/>
          <w:i/>
          <w:sz w:val="20"/>
          <w:szCs w:val="20"/>
          <w:lang w:val="fr-FR"/>
        </w:rPr>
      </w:pPr>
      <w:r w:rsidRPr="0032190F">
        <w:rPr>
          <w:b/>
          <w:i/>
          <w:sz w:val="20"/>
          <w:szCs w:val="20"/>
          <w:lang w:val="fr-FR"/>
        </w:rPr>
        <w:t>Accès et cheminement roche par roche.</w:t>
      </w:r>
    </w:p>
    <w:p w14:paraId="47C5A037" w14:textId="77777777" w:rsidR="000152C6" w:rsidRPr="0032190F" w:rsidRDefault="000152C6" w:rsidP="000152C6">
      <w:pPr>
        <w:rPr>
          <w:b/>
          <w:i/>
          <w:sz w:val="20"/>
          <w:szCs w:val="20"/>
          <w:lang w:val="fr-FR"/>
        </w:rPr>
      </w:pPr>
    </w:p>
    <w:p w14:paraId="03A04AA1" w14:textId="77777777" w:rsidR="000152C6" w:rsidRPr="0032190F" w:rsidRDefault="000152C6" w:rsidP="000152C6">
      <w:pPr>
        <w:jc w:val="both"/>
        <w:rPr>
          <w:i/>
          <w:sz w:val="20"/>
          <w:szCs w:val="20"/>
          <w:lang w:val="fr-FR"/>
        </w:rPr>
      </w:pPr>
      <w:r w:rsidRPr="0032190F">
        <w:rPr>
          <w:b/>
          <w:i/>
          <w:sz w:val="20"/>
          <w:szCs w:val="20"/>
          <w:lang w:val="fr-FR"/>
        </w:rPr>
        <w:tab/>
      </w:r>
      <w:r w:rsidRPr="0032190F">
        <w:rPr>
          <w:i/>
          <w:sz w:val="20"/>
          <w:szCs w:val="20"/>
          <w:lang w:val="fr-FR"/>
        </w:rPr>
        <w:t>Le bas du groupe I de la zone I est directement accessible par la piste jeepable : la roche 1 est à proximité du premier pont, à l’entrée du cirque de l’Enfer, intersection des limites nord et est du groupe I de la zone II, mais aussi point de rencontre avec la zone 0 groupe II. La suite des roches se situe au nord de la piste, de part et d’autre du torrent qui est issu du lac Saorgine et descend vers la Minière.</w:t>
      </w:r>
    </w:p>
    <w:p w14:paraId="375BC480" w14:textId="77777777" w:rsidR="000152C6" w:rsidRPr="0032190F" w:rsidRDefault="000152C6" w:rsidP="000152C6">
      <w:pPr>
        <w:jc w:val="both"/>
        <w:rPr>
          <w:i/>
          <w:sz w:val="20"/>
          <w:szCs w:val="20"/>
          <w:lang w:val="fr-FR"/>
        </w:rPr>
      </w:pPr>
    </w:p>
    <w:p w14:paraId="568E3D50" w14:textId="77777777" w:rsidR="000152C6" w:rsidRPr="0032190F" w:rsidRDefault="000152C6" w:rsidP="000152C6">
      <w:pPr>
        <w:jc w:val="both"/>
        <w:rPr>
          <w:i/>
          <w:sz w:val="20"/>
          <w:szCs w:val="20"/>
          <w:lang w:val="fr-FR"/>
        </w:rPr>
      </w:pPr>
      <w:r w:rsidRPr="0032190F">
        <w:rPr>
          <w:i/>
          <w:sz w:val="20"/>
          <w:szCs w:val="20"/>
          <w:lang w:val="fr-FR"/>
        </w:rPr>
        <w:tab/>
        <w:t>Repérer, près du pont, un bloc de grès violet et gris, couvert de lichens sur sa face nord, situé sur le côté sud de la piste (à gauche quand on monte). Il présente une pointe à l’est. Partir de ce bloc et traverser la piste vers le nord-nord-est puis marcher sept mètres dans l’herbe jusqu’à un affleurement blanc et rouge sombre, peu élevé.</w:t>
      </w:r>
    </w:p>
    <w:p w14:paraId="29D30599" w14:textId="77777777" w:rsidR="000152C6" w:rsidRPr="0032190F" w:rsidRDefault="000152C6" w:rsidP="000152C6">
      <w:pPr>
        <w:rPr>
          <w:lang w:val="fr-FR"/>
        </w:rPr>
      </w:pPr>
    </w:p>
    <w:p w14:paraId="1F8A88C3" w14:textId="77777777" w:rsidR="000152C6" w:rsidRPr="0032190F" w:rsidRDefault="000152C6" w:rsidP="00647EA0">
      <w:pPr>
        <w:pStyle w:val="Heading5"/>
      </w:pPr>
      <w:bookmarkStart w:id="5526" w:name="Desc_ZIGIR1"/>
      <w:r w:rsidRPr="0032190F">
        <w:t>ZIGIR1</w:t>
      </w:r>
    </w:p>
    <w:bookmarkEnd w:id="5526"/>
    <w:p w14:paraId="20AD73F0" w14:textId="77777777" w:rsidR="000152C6" w:rsidRPr="0032190F" w:rsidRDefault="000152C6" w:rsidP="000152C6">
      <w:pPr>
        <w:jc w:val="right"/>
        <w:rPr>
          <w:b/>
          <w:i/>
          <w:sz w:val="20"/>
          <w:szCs w:val="20"/>
          <w:lang w:val="fr-FR"/>
        </w:rPr>
      </w:pPr>
      <w:r w:rsidRPr="0032190F">
        <w:rPr>
          <w:b/>
          <w:i/>
          <w:sz w:val="20"/>
          <w:szCs w:val="20"/>
          <w:lang w:val="fr-FR"/>
        </w:rPr>
        <w:lastRenderedPageBreak/>
        <w:t>Roche de la borne géodésique</w:t>
      </w:r>
    </w:p>
    <w:p w14:paraId="39458286" w14:textId="77777777" w:rsidR="000152C6" w:rsidRPr="0032190F" w:rsidRDefault="000152C6" w:rsidP="000152C6">
      <w:pPr>
        <w:rPr>
          <w:lang w:val="fr-FR"/>
        </w:rPr>
      </w:pPr>
    </w:p>
    <w:p w14:paraId="3AAD1B55" w14:textId="4E92FC65" w:rsidR="000152C6" w:rsidRPr="0032190F" w:rsidRDefault="00000000" w:rsidP="000152C6">
      <w:pPr>
        <w:rPr>
          <w:lang w:val="fr-FR"/>
        </w:rPr>
      </w:pPr>
      <w:hyperlink r:id="rId13988" w:anchor="Typ_Bego_Figures_Franges" w:history="1">
        <w:r w:rsidR="000152C6" w:rsidRPr="0032190F">
          <w:rPr>
            <w:rStyle w:val="Hyperlink"/>
            <w:lang w:val="fr-FR"/>
          </w:rPr>
          <w:t>Figures à Franges</w:t>
        </w:r>
      </w:hyperlink>
      <w:r w:rsidR="000152C6" w:rsidRPr="0032190F">
        <w:rPr>
          <w:lang w:val="fr-FR"/>
        </w:rPr>
        <w:t xml:space="preserve"> (SS BIB)</w:t>
      </w:r>
    </w:p>
    <w:p w14:paraId="1DFE5EC1" w14:textId="77777777" w:rsidR="000152C6" w:rsidRPr="0032190F" w:rsidRDefault="000152C6" w:rsidP="000152C6">
      <w:pPr>
        <w:rPr>
          <w:lang w:val="fr-FR"/>
        </w:rPr>
      </w:pPr>
    </w:p>
    <w:p w14:paraId="4285C18B" w14:textId="3980B1E6" w:rsidR="000152C6" w:rsidRPr="0032190F" w:rsidRDefault="000152C6" w:rsidP="000152C6">
      <w:pPr>
        <w:rPr>
          <w:lang w:val="fr-FR"/>
        </w:rPr>
      </w:pPr>
      <w:r w:rsidRPr="0032190F">
        <w:rPr>
          <w:lang w:val="fr-FR"/>
        </w:rPr>
        <w:t xml:space="preserve">Une </w:t>
      </w:r>
      <w:hyperlink r:id="rId13989" w:anchor="Ana_Chrono_Superpositions" w:history="1">
        <w:r w:rsidRPr="0032190F">
          <w:rPr>
            <w:rStyle w:val="Hyperlink"/>
            <w:lang w:val="fr-FR"/>
          </w:rPr>
          <w:t>superposition</w:t>
        </w:r>
      </w:hyperlink>
      <w:r w:rsidRPr="0032190F">
        <w:rPr>
          <w:lang w:val="fr-FR"/>
        </w:rPr>
        <w:t xml:space="preserve"> d’un Corniforme à cornes recourbées sur un Cercle (SS BIB)</w:t>
      </w:r>
    </w:p>
    <w:p w14:paraId="205ECA83" w14:textId="77777777" w:rsidR="000152C6" w:rsidRPr="0032190F" w:rsidRDefault="000152C6" w:rsidP="000152C6">
      <w:pPr>
        <w:rPr>
          <w:lang w:val="fr-FR"/>
        </w:rPr>
      </w:pPr>
    </w:p>
    <w:p w14:paraId="6F8BD556" w14:textId="77777777" w:rsidR="000152C6" w:rsidRPr="0032190F" w:rsidRDefault="000152C6" w:rsidP="000152C6">
      <w:pPr>
        <w:jc w:val="both"/>
        <w:rPr>
          <w:i/>
          <w:sz w:val="20"/>
          <w:szCs w:val="20"/>
          <w:lang w:val="fr-FR"/>
        </w:rPr>
      </w:pPr>
      <w:r w:rsidRPr="0032190F">
        <w:rPr>
          <w:i/>
          <w:sz w:val="20"/>
          <w:szCs w:val="20"/>
          <w:lang w:val="fr-FR"/>
        </w:rPr>
        <w:tab/>
        <w:t xml:space="preserve">Le socle, en pente douce depuis le sol, s’élève au nord en mamelon, présentant une face de fort pendage sud, haute de </w:t>
      </w:r>
      <w:smartTag w:uri="urn:schemas-microsoft-com:office:smarttags" w:element="metricconverter">
        <w:smartTagPr>
          <w:attr w:name="ProductID" w:val="1,5 m"/>
        </w:smartTagPr>
        <w:r w:rsidRPr="0032190F">
          <w:rPr>
            <w:i/>
            <w:sz w:val="20"/>
            <w:szCs w:val="20"/>
            <w:lang w:val="fr-FR"/>
          </w:rPr>
          <w:t>1,5 m</w:t>
        </w:r>
      </w:smartTag>
      <w:r w:rsidRPr="0032190F">
        <w:rPr>
          <w:i/>
          <w:sz w:val="20"/>
          <w:szCs w:val="20"/>
          <w:lang w:val="fr-FR"/>
        </w:rPr>
        <w:t xml:space="preserve"> et couverte en partie de grès fin couleur lie de vin. La base présente une large passée rouge foncé, de schiste très feuilleté, s’étirant du nord-est au sud-ouest. D’abord en légère pente vers le sud-ouest, elle se bombe et s’incline fortement vers le nord-est sur </w:t>
      </w:r>
      <w:smartTag w:uri="urn:schemas-microsoft-com:office:smarttags" w:element="metricconverter">
        <w:smartTagPr>
          <w:attr w:name="ProductID" w:val="4 m"/>
        </w:smartTagPr>
        <w:r w:rsidRPr="0032190F">
          <w:rPr>
            <w:i/>
            <w:sz w:val="20"/>
            <w:szCs w:val="20"/>
            <w:lang w:val="fr-FR"/>
          </w:rPr>
          <w:t>4 m</w:t>
        </w:r>
      </w:smartTag>
      <w:r w:rsidRPr="0032190F">
        <w:rPr>
          <w:i/>
          <w:sz w:val="20"/>
          <w:szCs w:val="20"/>
          <w:lang w:val="fr-FR"/>
        </w:rPr>
        <w:t xml:space="preserve">. L’érosion a amplifié l’aspect schistosé et la roche donne l’impression d'avoir été labourée par les chenilles d’un char. La roche porte lisiblement l’inscription </w:t>
      </w:r>
      <w:r w:rsidRPr="0032190F">
        <w:rPr>
          <w:i/>
          <w:sz w:val="20"/>
          <w:szCs w:val="20"/>
          <w:u w:val="single"/>
          <w:lang w:val="fr-FR"/>
        </w:rPr>
        <w:t>ZI R3</w:t>
      </w:r>
      <w:r w:rsidRPr="00E54A2D">
        <w:rPr>
          <w:rFonts w:ascii="Symbol" w:hAnsi="Symbol"/>
          <w:i/>
          <w:sz w:val="20"/>
          <w:szCs w:val="20"/>
          <w:u w:val="single"/>
        </w:rPr>
        <w:t></w:t>
      </w:r>
      <w:r w:rsidRPr="0032190F">
        <w:rPr>
          <w:i/>
          <w:sz w:val="20"/>
          <w:szCs w:val="20"/>
          <w:lang w:val="fr-FR"/>
        </w:rPr>
        <w:t xml:space="preserve"> sur la gauche, presque au ras de l’herbe.</w:t>
      </w:r>
    </w:p>
    <w:p w14:paraId="62842499" w14:textId="467C5BD2" w:rsidR="000152C6" w:rsidRPr="0032190F" w:rsidRDefault="000152C6" w:rsidP="000152C6">
      <w:pPr>
        <w:jc w:val="both"/>
        <w:rPr>
          <w:i/>
          <w:sz w:val="20"/>
          <w:szCs w:val="20"/>
          <w:lang w:val="fr-FR"/>
        </w:rPr>
      </w:pPr>
      <w:r w:rsidRPr="0032190F">
        <w:rPr>
          <w:i/>
          <w:sz w:val="20"/>
          <w:szCs w:val="20"/>
          <w:lang w:val="fr-FR"/>
        </w:rPr>
        <w:t xml:space="preserve">Les gravures, peu nettes, semblent des plages et des corniformes ‘ fantômes’. La plupart des gravures sont sur la surface de pendage 20° sud-ouest. Ce sont 3 corniformes superposés, 2 plages, des morceaux de courbes et des réticulés, dont un présente une </w:t>
      </w:r>
      <w:hyperlink r:id="rId13990" w:anchor="Cul_Art_TAC_T_t_ceinture" w:history="1">
        <w:r w:rsidR="00683577" w:rsidRPr="00683577">
          <w:rPr>
            <w:rStyle w:val="Hyperlink"/>
            <w:i/>
            <w:sz w:val="20"/>
            <w:lang w:val="fr-FR"/>
          </w:rPr>
          <w:t>ceinture</w:t>
        </w:r>
      </w:hyperlink>
      <w:r w:rsidRPr="0032190F">
        <w:rPr>
          <w:i/>
          <w:sz w:val="20"/>
          <w:szCs w:val="20"/>
          <w:lang w:val="fr-FR"/>
        </w:rPr>
        <w:t>, prolongée par un double appendice, et des franges qui atteignent le bas de la roche.</w:t>
      </w:r>
    </w:p>
    <w:p w14:paraId="027CF234" w14:textId="77777777" w:rsidR="000152C6" w:rsidRPr="0032190F" w:rsidRDefault="000152C6" w:rsidP="000152C6">
      <w:pPr>
        <w:jc w:val="both"/>
        <w:rPr>
          <w:i/>
          <w:sz w:val="20"/>
          <w:szCs w:val="20"/>
          <w:lang w:val="fr-FR"/>
        </w:rPr>
      </w:pPr>
      <w:r w:rsidRPr="0032190F">
        <w:rPr>
          <w:i/>
          <w:sz w:val="20"/>
          <w:szCs w:val="20"/>
          <w:lang w:val="fr-FR"/>
        </w:rPr>
        <w:t>La grande surface de pendage nord-est paraît porter du piquetage mais les formes sont indiscernables.</w:t>
      </w:r>
    </w:p>
    <w:p w14:paraId="0E646898" w14:textId="77777777" w:rsidR="000152C6" w:rsidRPr="0032190F" w:rsidRDefault="000152C6" w:rsidP="000152C6">
      <w:pPr>
        <w:jc w:val="both"/>
        <w:rPr>
          <w:i/>
          <w:sz w:val="20"/>
          <w:szCs w:val="20"/>
          <w:lang w:val="fr-FR"/>
        </w:rPr>
      </w:pPr>
      <w:r w:rsidRPr="0032190F">
        <w:rPr>
          <w:i/>
          <w:sz w:val="20"/>
          <w:szCs w:val="20"/>
          <w:lang w:val="fr-FR"/>
        </w:rPr>
        <w:t xml:space="preserve">Au ras de l’herbe se trouvent des gravures historiques : un </w:t>
      </w:r>
      <w:r w:rsidRPr="0032190F">
        <w:rPr>
          <w:b/>
          <w:i/>
          <w:sz w:val="20"/>
          <w:szCs w:val="20"/>
          <w:lang w:val="fr-FR"/>
        </w:rPr>
        <w:t>blason et une croix</w:t>
      </w:r>
      <w:r w:rsidRPr="0032190F">
        <w:rPr>
          <w:i/>
          <w:sz w:val="20"/>
          <w:szCs w:val="20"/>
          <w:lang w:val="fr-FR"/>
        </w:rPr>
        <w:t>.</w:t>
      </w:r>
    </w:p>
    <w:p w14:paraId="3D0D4F6F" w14:textId="77777777" w:rsidR="000152C6" w:rsidRPr="0032190F" w:rsidRDefault="000152C6" w:rsidP="000152C6">
      <w:pPr>
        <w:rPr>
          <w:lang w:val="fr-FR"/>
        </w:rPr>
      </w:pPr>
    </w:p>
    <w:p w14:paraId="42AD395B" w14:textId="77777777" w:rsidR="000152C6" w:rsidRPr="0032190F" w:rsidRDefault="000152C6" w:rsidP="00647EA0">
      <w:pPr>
        <w:pStyle w:val="Heading5"/>
      </w:pPr>
      <w:bookmarkStart w:id="5527" w:name="Desc_ZIGIR1alpha"/>
      <w:r w:rsidRPr="0032190F">
        <w:t>ZIGIR1@a</w:t>
      </w:r>
    </w:p>
    <w:bookmarkEnd w:id="5527"/>
    <w:p w14:paraId="0A7E1E58" w14:textId="77777777" w:rsidR="000152C6" w:rsidRPr="0032190F" w:rsidRDefault="000152C6" w:rsidP="000152C6">
      <w:pPr>
        <w:jc w:val="right"/>
        <w:rPr>
          <w:i/>
          <w:sz w:val="20"/>
          <w:szCs w:val="20"/>
          <w:lang w:val="fr-FR"/>
        </w:rPr>
      </w:pPr>
      <w:r w:rsidRPr="0032190F">
        <w:rPr>
          <w:b/>
          <w:i/>
          <w:sz w:val="20"/>
          <w:szCs w:val="20"/>
          <w:lang w:val="fr-FR"/>
        </w:rPr>
        <w:t>Roche du zigzag de la zone I</w:t>
      </w:r>
    </w:p>
    <w:p w14:paraId="235ED7FC" w14:textId="77777777" w:rsidR="000152C6" w:rsidRPr="0032190F" w:rsidRDefault="000152C6" w:rsidP="000152C6">
      <w:pPr>
        <w:jc w:val="both"/>
        <w:rPr>
          <w:i/>
          <w:sz w:val="20"/>
          <w:szCs w:val="20"/>
          <w:lang w:val="fr-FR"/>
        </w:rPr>
      </w:pPr>
    </w:p>
    <w:p w14:paraId="08909300" w14:textId="77777777" w:rsidR="000152C6" w:rsidRPr="0032190F" w:rsidRDefault="000152C6" w:rsidP="000152C6">
      <w:pPr>
        <w:jc w:val="both"/>
        <w:rPr>
          <w:lang w:val="fr-FR"/>
        </w:rPr>
      </w:pPr>
      <w:r w:rsidRPr="0032190F">
        <w:rPr>
          <w:lang w:val="fr-FR"/>
        </w:rPr>
        <w:t>C’est la 8</w:t>
      </w:r>
      <w:r w:rsidRPr="0032190F">
        <w:rPr>
          <w:vertAlign w:val="superscript"/>
          <w:lang w:val="fr-FR"/>
        </w:rPr>
        <w:t>e</w:t>
      </w:r>
      <w:r w:rsidRPr="0032190F">
        <w:rPr>
          <w:lang w:val="fr-FR"/>
        </w:rPr>
        <w:t xml:space="preserve"> roche la plus gravées de la zone (SS BIB)</w:t>
      </w:r>
    </w:p>
    <w:p w14:paraId="2D64202C" w14:textId="77777777" w:rsidR="000152C6" w:rsidRPr="0032190F" w:rsidRDefault="000152C6" w:rsidP="000152C6">
      <w:pPr>
        <w:jc w:val="both"/>
        <w:rPr>
          <w:i/>
          <w:sz w:val="20"/>
          <w:szCs w:val="20"/>
          <w:lang w:val="fr-FR"/>
        </w:rPr>
      </w:pPr>
    </w:p>
    <w:p w14:paraId="75330229" w14:textId="2B480404" w:rsidR="000152C6" w:rsidRPr="0032190F" w:rsidRDefault="000152C6" w:rsidP="000152C6">
      <w:pPr>
        <w:jc w:val="both"/>
        <w:rPr>
          <w:i/>
          <w:sz w:val="20"/>
          <w:szCs w:val="20"/>
          <w:lang w:val="fr-FR"/>
        </w:rPr>
      </w:pPr>
      <w:r w:rsidRPr="0032190F">
        <w:rPr>
          <w:i/>
          <w:sz w:val="20"/>
          <w:szCs w:val="20"/>
          <w:lang w:val="fr-FR"/>
        </w:rPr>
        <w:tab/>
        <w:t>Le numéro de roche ZI GI R1</w:t>
      </w:r>
      <w:r w:rsidRPr="00D97C70">
        <w:rPr>
          <w:rFonts w:ascii="Symbol" w:hAnsi="Symbol"/>
          <w:i/>
          <w:sz w:val="20"/>
          <w:szCs w:val="20"/>
        </w:rPr>
        <w:t></w:t>
      </w:r>
      <w:r w:rsidRPr="0032190F">
        <w:rPr>
          <w:i/>
          <w:sz w:val="20"/>
          <w:szCs w:val="20"/>
          <w:lang w:val="fr-FR"/>
        </w:rPr>
        <w:t xml:space="preserve"> est visible au milieu du premier palier de la face supérieure (</w:t>
      </w:r>
      <w:smartTag w:uri="urn:schemas-microsoft-com:office:smarttags" w:element="metricconverter">
        <w:smartTagPr>
          <w:attr w:name="ProductID" w:val="8,0 m"/>
        </w:smartTagPr>
        <w:r w:rsidRPr="0032190F">
          <w:rPr>
            <w:i/>
            <w:sz w:val="20"/>
            <w:szCs w:val="20"/>
            <w:lang w:val="fr-FR"/>
          </w:rPr>
          <w:t>8,0 m</w:t>
        </w:r>
      </w:smartTag>
      <w:r w:rsidRPr="0032190F">
        <w:rPr>
          <w:i/>
          <w:sz w:val="20"/>
          <w:szCs w:val="20"/>
          <w:lang w:val="fr-FR"/>
        </w:rPr>
        <w:t xml:space="preserve"> d’est en ouest par </w:t>
      </w:r>
      <w:smartTag w:uri="urn:schemas-microsoft-com:office:smarttags" w:element="metricconverter">
        <w:smartTagPr>
          <w:attr w:name="ProductID" w:val="2,5 m"/>
        </w:smartTagPr>
        <w:r w:rsidRPr="0032190F">
          <w:rPr>
            <w:i/>
            <w:sz w:val="20"/>
            <w:szCs w:val="20"/>
            <w:lang w:val="fr-FR"/>
          </w:rPr>
          <w:t>2,5 m</w:t>
        </w:r>
      </w:smartTag>
      <w:r w:rsidRPr="0032190F">
        <w:rPr>
          <w:i/>
          <w:sz w:val="20"/>
          <w:szCs w:val="20"/>
          <w:lang w:val="fr-FR"/>
        </w:rPr>
        <w:t xml:space="preserve">, pendage variant entre 40° et 20° est), au sud d’un décrochement haut de </w:t>
      </w:r>
      <w:smartTag w:uri="urn:schemas-microsoft-com:office:smarttags" w:element="metricconverter">
        <w:smartTagPr>
          <w:attr w:name="ProductID" w:val="0,4 m"/>
        </w:smartTagPr>
        <w:r w:rsidRPr="0032190F">
          <w:rPr>
            <w:i/>
            <w:sz w:val="20"/>
            <w:szCs w:val="20"/>
            <w:lang w:val="fr-FR"/>
          </w:rPr>
          <w:t>0,4 m</w:t>
        </w:r>
      </w:smartTag>
      <w:r w:rsidRPr="0032190F">
        <w:rPr>
          <w:i/>
          <w:sz w:val="20"/>
          <w:szCs w:val="20"/>
          <w:lang w:val="fr-FR"/>
        </w:rPr>
        <w:t xml:space="preserve"> qui traverse la roche sur toute sa longueur. Les gravures sont invisibles sans soleil ou avec trop d’éclairage. L’affleurement est un schiste gréseux de couleur lie-de-vin. Il est constitué de langues rocheuses parallèles, en décrochement les unes par rapport aux autres. La moitié sud, rouge sombre, est de texture plus fine que la partie nord, composée partiellement de grès blanc. Dans de bonnes conditions un zigzag et 33 </w:t>
      </w:r>
      <w:hyperlink r:id="rId13991" w:anchor="Typ_Bego_Corniformes" w:history="1">
        <w:r w:rsidRPr="0032190F">
          <w:rPr>
            <w:rStyle w:val="Hyperlink"/>
            <w:i/>
            <w:sz w:val="20"/>
            <w:szCs w:val="20"/>
            <w:lang w:val="fr-FR"/>
          </w:rPr>
          <w:t>corniformes</w:t>
        </w:r>
      </w:hyperlink>
      <w:r w:rsidRPr="0032190F">
        <w:rPr>
          <w:i/>
          <w:sz w:val="20"/>
          <w:szCs w:val="20"/>
          <w:lang w:val="fr-FR"/>
        </w:rPr>
        <w:t xml:space="preserve"> se devinent. L’un d’eux est visible sur la gouttière du sud-est, un autre, très usé, sur la marche supérieure, trois autres sont gravés sur le dessus de ce ressaut et d’autres encore près d’une fissure. Le zigzag se trouve sur le bas du rebord sud, au coin d’un décrochement nord - sud et d’un autre orienté d’est en ouest ; il se trouve aussi au nord d’un bloc gris coincé contre l’affleurement. </w:t>
      </w:r>
    </w:p>
    <w:p w14:paraId="40E6D85B" w14:textId="77777777" w:rsidR="000152C6" w:rsidRPr="0032190F" w:rsidRDefault="000152C6" w:rsidP="000152C6">
      <w:pPr>
        <w:jc w:val="both"/>
        <w:rPr>
          <w:i/>
          <w:sz w:val="20"/>
          <w:szCs w:val="20"/>
          <w:lang w:val="fr-FR"/>
        </w:rPr>
      </w:pPr>
      <w:r w:rsidRPr="0032190F">
        <w:rPr>
          <w:i/>
          <w:sz w:val="20"/>
          <w:szCs w:val="20"/>
          <w:lang w:val="fr-FR"/>
        </w:rPr>
        <w:t xml:space="preserve">Le numéro et les lettres </w:t>
      </w:r>
      <w:r w:rsidRPr="0032190F">
        <w:rPr>
          <w:b/>
          <w:i/>
          <w:sz w:val="20"/>
          <w:szCs w:val="20"/>
          <w:lang w:val="fr-FR"/>
        </w:rPr>
        <w:t>AMGE</w:t>
      </w:r>
      <w:r w:rsidRPr="0032190F">
        <w:rPr>
          <w:i/>
          <w:sz w:val="20"/>
          <w:szCs w:val="20"/>
          <w:lang w:val="fr-FR"/>
        </w:rPr>
        <w:t xml:space="preserve"> sont inscrits sur la face la plus riche en gravures. Sur la marche du bas, au sud-est, rien n’a été observé, mais il est possible que dans des conditions d’éclairage très favorables on puisse y découvrir des gravures.  </w:t>
      </w:r>
    </w:p>
    <w:p w14:paraId="7306DF77" w14:textId="77777777" w:rsidR="000152C6" w:rsidRPr="0032190F" w:rsidRDefault="000152C6" w:rsidP="000152C6">
      <w:pPr>
        <w:jc w:val="both"/>
        <w:rPr>
          <w:i/>
          <w:sz w:val="20"/>
          <w:szCs w:val="20"/>
          <w:lang w:val="fr-FR"/>
        </w:rPr>
      </w:pPr>
    </w:p>
    <w:p w14:paraId="69B7D236" w14:textId="77777777" w:rsidR="000152C6" w:rsidRPr="0032190F" w:rsidRDefault="000152C6" w:rsidP="00647EA0">
      <w:pPr>
        <w:pStyle w:val="Heading5"/>
      </w:pPr>
      <w:bookmarkStart w:id="5528" w:name="Desc_ZIGIR2alpha"/>
      <w:r w:rsidRPr="0032190F">
        <w:t>ZIGIR2@a</w:t>
      </w:r>
    </w:p>
    <w:bookmarkEnd w:id="5528"/>
    <w:p w14:paraId="4C0856BB" w14:textId="77777777" w:rsidR="000152C6" w:rsidRPr="0032190F" w:rsidRDefault="000152C6" w:rsidP="000152C6">
      <w:pPr>
        <w:rPr>
          <w:sz w:val="20"/>
          <w:szCs w:val="20"/>
          <w:lang w:val="fr-FR"/>
        </w:rPr>
      </w:pPr>
    </w:p>
    <w:p w14:paraId="76F41A19" w14:textId="77777777" w:rsidR="000152C6" w:rsidRPr="0032190F" w:rsidRDefault="000152C6" w:rsidP="000152C6">
      <w:pPr>
        <w:jc w:val="right"/>
        <w:rPr>
          <w:b/>
          <w:sz w:val="20"/>
          <w:szCs w:val="20"/>
          <w:lang w:val="fr-FR"/>
        </w:rPr>
      </w:pPr>
      <w:r w:rsidRPr="0032190F">
        <w:rPr>
          <w:b/>
          <w:sz w:val="20"/>
          <w:szCs w:val="20"/>
          <w:lang w:val="fr-FR"/>
        </w:rPr>
        <w:t>Roche de l'anthropomorphe dans la gouttière</w:t>
      </w:r>
    </w:p>
    <w:p w14:paraId="0D9A2CF1" w14:textId="77777777" w:rsidR="000152C6" w:rsidRPr="0032190F" w:rsidRDefault="000152C6" w:rsidP="000152C6">
      <w:pPr>
        <w:jc w:val="both"/>
        <w:rPr>
          <w:i/>
          <w:sz w:val="20"/>
          <w:szCs w:val="20"/>
          <w:lang w:val="fr-FR"/>
        </w:rPr>
      </w:pPr>
    </w:p>
    <w:p w14:paraId="6EBAD6C4" w14:textId="77777777" w:rsidR="000152C6" w:rsidRPr="0032190F" w:rsidRDefault="000152C6" w:rsidP="000152C6">
      <w:pPr>
        <w:jc w:val="both"/>
        <w:rPr>
          <w:i/>
          <w:sz w:val="20"/>
          <w:szCs w:val="20"/>
          <w:lang w:val="fr-FR"/>
        </w:rPr>
      </w:pPr>
      <w:r w:rsidRPr="0032190F">
        <w:rPr>
          <w:i/>
          <w:sz w:val="20"/>
          <w:szCs w:val="20"/>
          <w:lang w:val="fr-FR"/>
        </w:rPr>
        <w:tab/>
        <w:t xml:space="preserve">La partie supérieure du mamelon, composée de grès fin, plus ou moins schistosé, couleur lie-de-vin, est creusée en large gouttière.. </w:t>
      </w:r>
    </w:p>
    <w:p w14:paraId="10CE0668" w14:textId="77777777" w:rsidR="000152C6" w:rsidRPr="0032190F" w:rsidRDefault="000152C6" w:rsidP="000152C6">
      <w:pPr>
        <w:jc w:val="both"/>
        <w:rPr>
          <w:i/>
          <w:sz w:val="20"/>
          <w:szCs w:val="20"/>
          <w:lang w:val="fr-FR"/>
        </w:rPr>
      </w:pPr>
      <w:r w:rsidRPr="0032190F">
        <w:rPr>
          <w:i/>
          <w:sz w:val="20"/>
          <w:szCs w:val="20"/>
          <w:lang w:val="fr-FR"/>
        </w:rPr>
        <w:t xml:space="preserve">La </w:t>
      </w:r>
      <w:r w:rsidRPr="0032190F">
        <w:rPr>
          <w:b/>
          <w:i/>
          <w:sz w:val="20"/>
          <w:szCs w:val="20"/>
          <w:lang w:val="fr-FR"/>
        </w:rPr>
        <w:t>face a</w:t>
      </w:r>
      <w:r w:rsidRPr="0032190F">
        <w:rPr>
          <w:i/>
          <w:sz w:val="20"/>
          <w:szCs w:val="20"/>
          <w:lang w:val="fr-FR"/>
        </w:rPr>
        <w:t xml:space="preserve"> est située sur le flanc nord de la gouttière (</w:t>
      </w:r>
      <w:smartTag w:uri="urn:schemas-microsoft-com:office:smarttags" w:element="metricconverter">
        <w:smartTagPr>
          <w:attr w:name="ProductID" w:val="1,2 m"/>
        </w:smartTagPr>
        <w:r w:rsidRPr="0032190F">
          <w:rPr>
            <w:i/>
            <w:sz w:val="20"/>
            <w:szCs w:val="20"/>
            <w:lang w:val="fr-FR"/>
          </w:rPr>
          <w:t>1,2 m</w:t>
        </w:r>
      </w:smartTag>
      <w:r w:rsidRPr="0032190F">
        <w:rPr>
          <w:i/>
          <w:sz w:val="20"/>
          <w:szCs w:val="20"/>
          <w:lang w:val="fr-FR"/>
        </w:rPr>
        <w:t xml:space="preserve"> par </w:t>
      </w:r>
      <w:smartTag w:uri="urn:schemas-microsoft-com:office:smarttags" w:element="metricconverter">
        <w:smartTagPr>
          <w:attr w:name="ProductID" w:val="1,6 m"/>
        </w:smartTagPr>
        <w:r w:rsidRPr="0032190F">
          <w:rPr>
            <w:i/>
            <w:sz w:val="20"/>
            <w:szCs w:val="20"/>
            <w:lang w:val="fr-FR"/>
          </w:rPr>
          <w:t>1,6 m</w:t>
        </w:r>
      </w:smartTag>
      <w:r w:rsidRPr="0032190F">
        <w:rPr>
          <w:i/>
          <w:sz w:val="20"/>
          <w:szCs w:val="20"/>
          <w:lang w:val="fr-FR"/>
        </w:rPr>
        <w:t xml:space="preserve">, pendage 30° sud-est), entre deux failles est - ouest. Une quinzaine de corniformes y sont à peu près alignés du nord-est au sud-ouest avec leurs cornes dirigées vers le nord. </w:t>
      </w:r>
    </w:p>
    <w:p w14:paraId="4AD87828" w14:textId="77777777" w:rsidR="000152C6" w:rsidRPr="0032190F" w:rsidRDefault="000152C6" w:rsidP="000152C6">
      <w:pPr>
        <w:jc w:val="both"/>
        <w:rPr>
          <w:i/>
          <w:sz w:val="20"/>
          <w:szCs w:val="20"/>
          <w:lang w:val="fr-FR"/>
        </w:rPr>
      </w:pPr>
      <w:r w:rsidRPr="0032190F">
        <w:rPr>
          <w:i/>
          <w:sz w:val="20"/>
          <w:szCs w:val="20"/>
          <w:lang w:val="fr-FR"/>
        </w:rPr>
        <w:t xml:space="preserve">A </w:t>
      </w:r>
      <w:smartTag w:uri="urn:schemas-microsoft-com:office:smarttags" w:element="metricconverter">
        <w:smartTagPr>
          <w:attr w:name="ProductID" w:val="1,5 m"/>
        </w:smartTagPr>
        <w:r w:rsidRPr="0032190F">
          <w:rPr>
            <w:i/>
            <w:sz w:val="20"/>
            <w:szCs w:val="20"/>
            <w:lang w:val="fr-FR"/>
          </w:rPr>
          <w:t>1,5 m</w:t>
        </w:r>
      </w:smartTag>
      <w:r w:rsidRPr="0032190F">
        <w:rPr>
          <w:i/>
          <w:sz w:val="20"/>
          <w:szCs w:val="20"/>
          <w:lang w:val="fr-FR"/>
        </w:rPr>
        <w:t xml:space="preserve"> à l’ouest, c’est à dire plus haut, la </w:t>
      </w:r>
      <w:r w:rsidRPr="0032190F">
        <w:rPr>
          <w:b/>
          <w:i/>
          <w:sz w:val="20"/>
          <w:szCs w:val="20"/>
          <w:lang w:val="fr-FR"/>
        </w:rPr>
        <w:t>face c</w:t>
      </w:r>
      <w:r w:rsidRPr="0032190F">
        <w:rPr>
          <w:i/>
          <w:sz w:val="20"/>
          <w:szCs w:val="20"/>
          <w:lang w:val="fr-FR"/>
        </w:rPr>
        <w:t xml:space="preserve"> se trouve sur le fond  d’une autre gouttière qui rejoint la première. C’est une surface de pendage 5° nord-est qui présente une dizaine de corniformes en file, toujours du nord-est au sud-ouest, dont les cornes sont pour la plupart tournées vers l’ouest ; deux d’entre eux sont opposés par le corps. Le numéro</w:t>
      </w:r>
      <w:r w:rsidRPr="0032190F">
        <w:rPr>
          <w:i/>
          <w:sz w:val="20"/>
          <w:szCs w:val="20"/>
          <w:u w:val="single"/>
          <w:lang w:val="fr-FR"/>
        </w:rPr>
        <w:t xml:space="preserve"> ZIR4</w:t>
      </w:r>
      <w:r w:rsidRPr="00751255">
        <w:rPr>
          <w:rFonts w:ascii="Symbol" w:hAnsi="Symbol"/>
          <w:i/>
          <w:sz w:val="20"/>
          <w:szCs w:val="20"/>
          <w:u w:val="single"/>
        </w:rPr>
        <w:t></w:t>
      </w:r>
      <w:r w:rsidRPr="0032190F">
        <w:rPr>
          <w:i/>
          <w:sz w:val="20"/>
          <w:szCs w:val="20"/>
          <w:lang w:val="fr-FR"/>
        </w:rPr>
        <w:t xml:space="preserve"> est inscrit au nord-est de la face, sous une large fissure est-ouest emplie de joubarbe, mais il est presque effacé.</w:t>
      </w:r>
    </w:p>
    <w:p w14:paraId="6D866F18" w14:textId="77777777" w:rsidR="000152C6" w:rsidRPr="0032190F" w:rsidRDefault="000152C6" w:rsidP="000152C6">
      <w:pPr>
        <w:jc w:val="both"/>
        <w:rPr>
          <w:i/>
          <w:sz w:val="20"/>
          <w:szCs w:val="20"/>
          <w:lang w:val="fr-FR"/>
        </w:rPr>
      </w:pPr>
      <w:r w:rsidRPr="0032190F">
        <w:rPr>
          <w:i/>
          <w:sz w:val="20"/>
          <w:szCs w:val="20"/>
          <w:lang w:val="fr-FR"/>
        </w:rPr>
        <w:t xml:space="preserve">La </w:t>
      </w:r>
      <w:r w:rsidRPr="0032190F">
        <w:rPr>
          <w:b/>
          <w:i/>
          <w:sz w:val="20"/>
          <w:szCs w:val="20"/>
          <w:lang w:val="fr-FR"/>
        </w:rPr>
        <w:t>face e</w:t>
      </w:r>
      <w:r w:rsidRPr="0032190F">
        <w:rPr>
          <w:i/>
          <w:sz w:val="20"/>
          <w:szCs w:val="20"/>
          <w:lang w:val="fr-FR"/>
        </w:rPr>
        <w:t>, horizontale, est située au sud de la face c. Elle porte un attelage peu net.</w:t>
      </w:r>
    </w:p>
    <w:p w14:paraId="5960E062" w14:textId="77777777" w:rsidR="000152C6" w:rsidRPr="0032190F" w:rsidRDefault="000152C6" w:rsidP="000152C6">
      <w:pPr>
        <w:jc w:val="both"/>
        <w:rPr>
          <w:i/>
          <w:sz w:val="20"/>
          <w:szCs w:val="20"/>
          <w:lang w:val="fr-FR"/>
        </w:rPr>
      </w:pPr>
      <w:r w:rsidRPr="0032190F">
        <w:rPr>
          <w:i/>
          <w:sz w:val="20"/>
          <w:szCs w:val="20"/>
          <w:lang w:val="fr-FR"/>
        </w:rPr>
        <w:t xml:space="preserve">La </w:t>
      </w:r>
      <w:r w:rsidRPr="0032190F">
        <w:rPr>
          <w:b/>
          <w:i/>
          <w:sz w:val="20"/>
          <w:szCs w:val="20"/>
          <w:lang w:val="fr-FR"/>
        </w:rPr>
        <w:t>face b</w:t>
      </w:r>
      <w:r w:rsidRPr="0032190F">
        <w:rPr>
          <w:i/>
          <w:sz w:val="20"/>
          <w:szCs w:val="20"/>
          <w:lang w:val="fr-FR"/>
        </w:rPr>
        <w:t xml:space="preserve"> se trouve à </w:t>
      </w:r>
      <w:smartTag w:uri="urn:schemas-microsoft-com:office:smarttags" w:element="metricconverter">
        <w:smartTagPr>
          <w:attr w:name="ProductID" w:val="2 m"/>
        </w:smartTagPr>
        <w:r w:rsidRPr="0032190F">
          <w:rPr>
            <w:i/>
            <w:sz w:val="20"/>
            <w:szCs w:val="20"/>
            <w:lang w:val="fr-FR"/>
          </w:rPr>
          <w:t>2 m</w:t>
        </w:r>
      </w:smartTag>
      <w:r w:rsidRPr="0032190F">
        <w:rPr>
          <w:i/>
          <w:sz w:val="20"/>
          <w:szCs w:val="20"/>
          <w:lang w:val="fr-FR"/>
        </w:rPr>
        <w:t xml:space="preserve"> du sol, au bas du flanc sud de la roche, dans une large fissure ouverte en V. C’est une petite surface rugueuse (</w:t>
      </w:r>
      <w:smartTag w:uri="urn:schemas-microsoft-com:office:smarttags" w:element="metricconverter">
        <w:smartTagPr>
          <w:attr w:name="ProductID" w:val="0,1 m"/>
        </w:smartTagPr>
        <w:r w:rsidRPr="0032190F">
          <w:rPr>
            <w:i/>
            <w:sz w:val="20"/>
            <w:szCs w:val="20"/>
            <w:lang w:val="fr-FR"/>
          </w:rPr>
          <w:t>0,1 m</w:t>
        </w:r>
      </w:smartTag>
      <w:r w:rsidRPr="0032190F">
        <w:rPr>
          <w:i/>
          <w:sz w:val="20"/>
          <w:szCs w:val="20"/>
          <w:lang w:val="fr-FR"/>
        </w:rPr>
        <w:t xml:space="preserve"> de haut, </w:t>
      </w:r>
      <w:smartTag w:uri="urn:schemas-microsoft-com:office:smarttags" w:element="metricconverter">
        <w:smartTagPr>
          <w:attr w:name="ProductID" w:val="0,7 m"/>
        </w:smartTagPr>
        <w:r w:rsidRPr="0032190F">
          <w:rPr>
            <w:i/>
            <w:sz w:val="20"/>
            <w:szCs w:val="20"/>
            <w:lang w:val="fr-FR"/>
          </w:rPr>
          <w:t>0,7 m</w:t>
        </w:r>
      </w:smartTag>
      <w:r w:rsidRPr="0032190F">
        <w:rPr>
          <w:i/>
          <w:sz w:val="20"/>
          <w:szCs w:val="20"/>
          <w:lang w:val="fr-FR"/>
        </w:rPr>
        <w:t xml:space="preserve"> de large, pendage 50° est) présentant une plage.</w:t>
      </w:r>
    </w:p>
    <w:p w14:paraId="748CE265" w14:textId="77777777" w:rsidR="000152C6" w:rsidRPr="0032190F" w:rsidRDefault="000152C6" w:rsidP="000152C6">
      <w:pPr>
        <w:jc w:val="both"/>
        <w:rPr>
          <w:i/>
          <w:sz w:val="20"/>
          <w:szCs w:val="20"/>
          <w:lang w:val="fr-FR"/>
        </w:rPr>
      </w:pPr>
      <w:r w:rsidRPr="0032190F">
        <w:rPr>
          <w:i/>
          <w:sz w:val="20"/>
          <w:szCs w:val="20"/>
          <w:lang w:val="fr-FR"/>
        </w:rPr>
        <w:t xml:space="preserve">La </w:t>
      </w:r>
      <w:r w:rsidRPr="0032190F">
        <w:rPr>
          <w:b/>
          <w:i/>
          <w:sz w:val="20"/>
          <w:szCs w:val="20"/>
          <w:lang w:val="fr-FR"/>
        </w:rPr>
        <w:t>face d</w:t>
      </w:r>
      <w:r w:rsidRPr="0032190F">
        <w:rPr>
          <w:i/>
          <w:sz w:val="20"/>
          <w:szCs w:val="20"/>
          <w:lang w:val="fr-FR"/>
        </w:rPr>
        <w:t xml:space="preserve"> , de pendage 5° est, forme le côté nord du haut de la gouttière.</w:t>
      </w:r>
    </w:p>
    <w:p w14:paraId="5BD631E1" w14:textId="77777777" w:rsidR="000152C6" w:rsidRPr="0032190F" w:rsidRDefault="000152C6" w:rsidP="000152C6">
      <w:pPr>
        <w:jc w:val="both"/>
        <w:rPr>
          <w:i/>
          <w:sz w:val="20"/>
          <w:szCs w:val="20"/>
          <w:lang w:val="fr-FR"/>
        </w:rPr>
      </w:pPr>
    </w:p>
    <w:p w14:paraId="434461E0" w14:textId="10715455" w:rsidR="000152C6" w:rsidRPr="0032190F" w:rsidRDefault="000152C6" w:rsidP="000152C6">
      <w:pPr>
        <w:rPr>
          <w:lang w:val="fr-FR"/>
        </w:rPr>
      </w:pPr>
      <w:r w:rsidRPr="0032190F">
        <w:rPr>
          <w:lang w:val="fr-FR"/>
        </w:rPr>
        <w:lastRenderedPageBreak/>
        <w:t xml:space="preserve">Les Corniformes C2 trouvent de bonnes comparaisons avec la dalle gravée de </w:t>
      </w:r>
      <w:hyperlink r:id="rId13992" w:anchor="Sit_Wartburg" w:history="1">
        <w:r w:rsidRPr="0032190F">
          <w:rPr>
            <w:rStyle w:val="Hyperlink"/>
            <w:lang w:val="fr-FR"/>
          </w:rPr>
          <w:t>Wartburg</w:t>
        </w:r>
      </w:hyperlink>
      <w:r w:rsidRPr="0032190F">
        <w:rPr>
          <w:lang w:val="fr-FR"/>
        </w:rPr>
        <w:t xml:space="preserve"> (SS BIB). Peut-être déjà évoquées par O. Romain (1991)</w:t>
      </w:r>
    </w:p>
    <w:p w14:paraId="316B9FC0" w14:textId="77777777" w:rsidR="000152C6" w:rsidRPr="0032190F" w:rsidRDefault="000152C6" w:rsidP="000152C6">
      <w:pPr>
        <w:rPr>
          <w:lang w:val="fr-FR"/>
        </w:rPr>
      </w:pPr>
    </w:p>
    <w:p w14:paraId="08DC4645" w14:textId="77777777" w:rsidR="000152C6" w:rsidRPr="0032190F" w:rsidRDefault="000152C6" w:rsidP="00647EA0">
      <w:pPr>
        <w:pStyle w:val="Heading5"/>
      </w:pPr>
      <w:r w:rsidRPr="0032190F">
        <w:t>ZIGIR6@c</w:t>
      </w:r>
    </w:p>
    <w:p w14:paraId="05807D6B" w14:textId="77777777" w:rsidR="000152C6" w:rsidRPr="0032190F" w:rsidRDefault="000152C6" w:rsidP="000152C6">
      <w:pPr>
        <w:rPr>
          <w:lang w:val="fr-FR"/>
        </w:rPr>
      </w:pPr>
    </w:p>
    <w:p w14:paraId="2D5815C3" w14:textId="77777777" w:rsidR="000152C6" w:rsidRPr="0032190F" w:rsidRDefault="000152C6" w:rsidP="000152C6">
      <w:pPr>
        <w:jc w:val="right"/>
        <w:rPr>
          <w:b/>
          <w:i/>
          <w:sz w:val="20"/>
          <w:szCs w:val="20"/>
          <w:lang w:val="fr-FR"/>
        </w:rPr>
      </w:pPr>
      <w:r w:rsidRPr="0032190F">
        <w:rPr>
          <w:b/>
          <w:i/>
          <w:sz w:val="20"/>
          <w:szCs w:val="20"/>
          <w:lang w:val="fr-FR"/>
        </w:rPr>
        <w:t>Roche prismatique</w:t>
      </w:r>
    </w:p>
    <w:p w14:paraId="2747B3E8" w14:textId="77777777" w:rsidR="000152C6" w:rsidRPr="0032190F" w:rsidRDefault="000152C6" w:rsidP="000152C6">
      <w:pPr>
        <w:rPr>
          <w:lang w:val="fr-FR"/>
        </w:rPr>
      </w:pPr>
    </w:p>
    <w:p w14:paraId="04CD8B80" w14:textId="61CDB68D" w:rsidR="000152C6" w:rsidRPr="0032190F" w:rsidRDefault="00000000" w:rsidP="000152C6">
      <w:pPr>
        <w:rPr>
          <w:lang w:val="fr-FR"/>
        </w:rPr>
      </w:pPr>
      <w:hyperlink r:id="rId13993" w:anchor="Typ_Bego_Figures_Franges" w:history="1">
        <w:r w:rsidR="000152C6" w:rsidRPr="0032190F">
          <w:rPr>
            <w:rStyle w:val="Hyperlink"/>
            <w:lang w:val="fr-FR"/>
          </w:rPr>
          <w:t>Figures à Franges</w:t>
        </w:r>
      </w:hyperlink>
      <w:r w:rsidR="000152C6" w:rsidRPr="0032190F">
        <w:rPr>
          <w:lang w:val="fr-FR"/>
        </w:rPr>
        <w:t xml:space="preserve"> (SS BIB)</w:t>
      </w:r>
    </w:p>
    <w:p w14:paraId="5C6D5429" w14:textId="77777777" w:rsidR="000152C6" w:rsidRPr="0032190F" w:rsidRDefault="000152C6" w:rsidP="000152C6">
      <w:pPr>
        <w:rPr>
          <w:lang w:val="fr-FR"/>
        </w:rPr>
      </w:pPr>
    </w:p>
    <w:p w14:paraId="69429E9B" w14:textId="77777777" w:rsidR="000152C6" w:rsidRPr="0032190F" w:rsidRDefault="000152C6" w:rsidP="000152C6">
      <w:pPr>
        <w:jc w:val="both"/>
        <w:rPr>
          <w:i/>
          <w:sz w:val="20"/>
          <w:szCs w:val="20"/>
          <w:u w:val="single"/>
          <w:lang w:val="fr-FR"/>
        </w:rPr>
      </w:pPr>
      <w:r w:rsidRPr="0032190F">
        <w:rPr>
          <w:i/>
          <w:sz w:val="20"/>
          <w:szCs w:val="20"/>
          <w:lang w:val="fr-FR"/>
        </w:rPr>
        <w:tab/>
        <w:t xml:space="preserve">La </w:t>
      </w:r>
      <w:r w:rsidRPr="0032190F">
        <w:rPr>
          <w:b/>
          <w:i/>
          <w:sz w:val="20"/>
          <w:szCs w:val="20"/>
          <w:lang w:val="fr-FR"/>
        </w:rPr>
        <w:t>face b</w:t>
      </w:r>
      <w:r w:rsidRPr="0032190F">
        <w:rPr>
          <w:i/>
          <w:sz w:val="20"/>
          <w:szCs w:val="20"/>
          <w:lang w:val="fr-FR"/>
        </w:rPr>
        <w:t xml:space="preserve"> et la </w:t>
      </w:r>
      <w:r w:rsidRPr="0032190F">
        <w:rPr>
          <w:b/>
          <w:i/>
          <w:sz w:val="20"/>
          <w:szCs w:val="20"/>
          <w:lang w:val="fr-FR"/>
        </w:rPr>
        <w:t>face a,</w:t>
      </w:r>
      <w:r w:rsidRPr="0032190F">
        <w:rPr>
          <w:i/>
          <w:sz w:val="20"/>
          <w:szCs w:val="20"/>
          <w:lang w:val="fr-FR"/>
        </w:rPr>
        <w:t xml:space="preserve"> respectivement verticales est et ouest, sont recouverte d’une légère patine brune et portent des gravures d’assez mauvaise facture. La face b présente un décrochement de </w:t>
      </w:r>
      <w:smartTag w:uri="urn:schemas-microsoft-com:office:smarttags" w:element="metricconverter">
        <w:smartTagPr>
          <w:attr w:name="ProductID" w:val="0,1 m"/>
        </w:smartTagPr>
        <w:r w:rsidRPr="0032190F">
          <w:rPr>
            <w:i/>
            <w:sz w:val="20"/>
            <w:szCs w:val="20"/>
            <w:lang w:val="fr-FR"/>
          </w:rPr>
          <w:t>0,1 m</w:t>
        </w:r>
      </w:smartTag>
      <w:r w:rsidRPr="0032190F">
        <w:rPr>
          <w:i/>
          <w:sz w:val="20"/>
          <w:szCs w:val="20"/>
          <w:lang w:val="fr-FR"/>
        </w:rPr>
        <w:t xml:space="preserve"> partiellement couvert de quartz. La face a, triangulaire (</w:t>
      </w:r>
      <w:smartTag w:uri="urn:schemas-microsoft-com:office:smarttags" w:element="metricconverter">
        <w:smartTagPr>
          <w:attr w:name="ProductID" w:val="1,0 m"/>
        </w:smartTagPr>
        <w:r w:rsidRPr="0032190F">
          <w:rPr>
            <w:i/>
            <w:sz w:val="20"/>
            <w:szCs w:val="20"/>
            <w:lang w:val="fr-FR"/>
          </w:rPr>
          <w:t>1,0 m</w:t>
        </w:r>
      </w:smartTag>
      <w:r w:rsidRPr="0032190F">
        <w:rPr>
          <w:i/>
          <w:sz w:val="20"/>
          <w:szCs w:val="20"/>
          <w:lang w:val="fr-FR"/>
        </w:rPr>
        <w:t xml:space="preserve"> du nord au sud, </w:t>
      </w:r>
      <w:smartTag w:uri="urn:schemas-microsoft-com:office:smarttags" w:element="metricconverter">
        <w:smartTagPr>
          <w:attr w:name="ProductID" w:val="0,6 m"/>
        </w:smartTagPr>
        <w:r w:rsidRPr="0032190F">
          <w:rPr>
            <w:i/>
            <w:sz w:val="20"/>
            <w:szCs w:val="20"/>
            <w:lang w:val="fr-FR"/>
          </w:rPr>
          <w:t>0,6 m</w:t>
        </w:r>
      </w:smartTag>
      <w:r w:rsidRPr="0032190F">
        <w:rPr>
          <w:i/>
          <w:sz w:val="20"/>
          <w:szCs w:val="20"/>
          <w:lang w:val="fr-FR"/>
        </w:rPr>
        <w:t xml:space="preserve"> de haut) porte le numéro</w:t>
      </w:r>
      <w:r w:rsidRPr="0032190F">
        <w:rPr>
          <w:i/>
          <w:sz w:val="20"/>
          <w:szCs w:val="20"/>
          <w:u w:val="single"/>
          <w:lang w:val="fr-FR"/>
        </w:rPr>
        <w:t xml:space="preserve"> ZI R22</w:t>
      </w:r>
      <w:r w:rsidRPr="0065018A">
        <w:rPr>
          <w:rFonts w:ascii="Symbol" w:hAnsi="Symbol"/>
          <w:i/>
          <w:sz w:val="20"/>
          <w:szCs w:val="20"/>
          <w:u w:val="single"/>
        </w:rPr>
        <w:t></w:t>
      </w:r>
      <w:r w:rsidRPr="0032190F">
        <w:rPr>
          <w:i/>
          <w:sz w:val="20"/>
          <w:szCs w:val="20"/>
          <w:u w:val="single"/>
          <w:lang w:val="fr-FR"/>
        </w:rPr>
        <w:t>..</w:t>
      </w:r>
    </w:p>
    <w:p w14:paraId="3BCB87DC" w14:textId="77777777" w:rsidR="000152C6" w:rsidRPr="0032190F" w:rsidRDefault="000152C6" w:rsidP="00647EA0">
      <w:pPr>
        <w:pStyle w:val="Heading5"/>
      </w:pPr>
      <w:r w:rsidRPr="0032190F">
        <w:t>ZIGIR10</w:t>
      </w:r>
    </w:p>
    <w:p w14:paraId="0A27DDD0" w14:textId="77777777" w:rsidR="000152C6" w:rsidRPr="0032190F" w:rsidRDefault="000152C6" w:rsidP="000152C6">
      <w:pPr>
        <w:jc w:val="right"/>
        <w:rPr>
          <w:b/>
          <w:i/>
          <w:sz w:val="20"/>
          <w:szCs w:val="20"/>
          <w:lang w:val="fr-FR"/>
        </w:rPr>
      </w:pPr>
      <w:r w:rsidRPr="0032190F">
        <w:rPr>
          <w:b/>
          <w:i/>
          <w:sz w:val="20"/>
          <w:szCs w:val="20"/>
          <w:lang w:val="fr-FR"/>
        </w:rPr>
        <w:t>Roche aux vingt-huit corniformes</w:t>
      </w:r>
    </w:p>
    <w:p w14:paraId="367534B4" w14:textId="77777777" w:rsidR="000152C6" w:rsidRPr="0032190F" w:rsidRDefault="000152C6" w:rsidP="000152C6">
      <w:pPr>
        <w:jc w:val="both"/>
        <w:rPr>
          <w:lang w:val="fr-FR"/>
        </w:rPr>
      </w:pPr>
      <w:r w:rsidRPr="0032190F">
        <w:rPr>
          <w:lang w:val="fr-FR"/>
        </w:rPr>
        <w:t>C’est la 10</w:t>
      </w:r>
      <w:r w:rsidRPr="0032190F">
        <w:rPr>
          <w:vertAlign w:val="superscript"/>
          <w:lang w:val="fr-FR"/>
        </w:rPr>
        <w:t>e</w:t>
      </w:r>
      <w:r w:rsidRPr="0032190F">
        <w:rPr>
          <w:lang w:val="fr-FR"/>
        </w:rPr>
        <w:t xml:space="preserve"> roche la plus gravées de la zone (SS BIB)</w:t>
      </w:r>
    </w:p>
    <w:p w14:paraId="4973A373" w14:textId="77777777" w:rsidR="000152C6" w:rsidRPr="0032190F" w:rsidRDefault="000152C6" w:rsidP="000152C6">
      <w:pPr>
        <w:jc w:val="both"/>
        <w:rPr>
          <w:sz w:val="20"/>
          <w:szCs w:val="20"/>
          <w:lang w:val="fr-FR"/>
        </w:rPr>
      </w:pPr>
    </w:p>
    <w:p w14:paraId="7452463F" w14:textId="5C03F169" w:rsidR="000152C6" w:rsidRPr="0032190F" w:rsidRDefault="000152C6" w:rsidP="000152C6">
      <w:pPr>
        <w:jc w:val="both"/>
        <w:rPr>
          <w:i/>
          <w:sz w:val="20"/>
          <w:szCs w:val="20"/>
          <w:lang w:val="fr-FR"/>
        </w:rPr>
      </w:pPr>
      <w:r w:rsidRPr="0032190F">
        <w:rPr>
          <w:sz w:val="20"/>
          <w:szCs w:val="20"/>
          <w:lang w:val="fr-FR"/>
        </w:rPr>
        <w:tab/>
      </w:r>
      <w:r w:rsidRPr="0032190F">
        <w:rPr>
          <w:i/>
          <w:sz w:val="20"/>
          <w:szCs w:val="20"/>
          <w:lang w:val="fr-FR"/>
        </w:rPr>
        <w:t>C’est une paroi de grès fin rouge sombre et de pendage 65° sud-est (</w:t>
      </w:r>
      <w:r w:rsidRPr="0032190F">
        <w:rPr>
          <w:b/>
          <w:i/>
          <w:sz w:val="20"/>
          <w:szCs w:val="20"/>
          <w:lang w:val="fr-FR"/>
        </w:rPr>
        <w:t>face a</w:t>
      </w:r>
      <w:r w:rsidRPr="0032190F">
        <w:rPr>
          <w:i/>
          <w:sz w:val="20"/>
          <w:szCs w:val="20"/>
          <w:lang w:val="fr-FR"/>
        </w:rPr>
        <w:t xml:space="preserve">). Elle présente, jusqu'au ras du sol, de nombreux </w:t>
      </w:r>
      <w:hyperlink r:id="rId13994" w:anchor="Typ_Bego_Corniformes" w:history="1">
        <w:r w:rsidRPr="0032190F">
          <w:rPr>
            <w:rStyle w:val="Hyperlink"/>
            <w:i/>
            <w:sz w:val="20"/>
            <w:szCs w:val="20"/>
            <w:lang w:val="fr-FR"/>
          </w:rPr>
          <w:t>corniformes</w:t>
        </w:r>
      </w:hyperlink>
      <w:r w:rsidRPr="0032190F">
        <w:rPr>
          <w:i/>
          <w:sz w:val="20"/>
          <w:szCs w:val="20"/>
          <w:lang w:val="fr-FR"/>
        </w:rPr>
        <w:t xml:space="preserve">éclatés par le gel. Au sud, un numéro est très lisible </w:t>
      </w:r>
      <w:r w:rsidRPr="0032190F">
        <w:rPr>
          <w:i/>
          <w:sz w:val="20"/>
          <w:szCs w:val="20"/>
          <w:u w:val="single"/>
          <w:lang w:val="fr-FR"/>
        </w:rPr>
        <w:t>ZI R20</w:t>
      </w:r>
      <w:r w:rsidRPr="0032190F">
        <w:rPr>
          <w:i/>
          <w:sz w:val="20"/>
          <w:szCs w:val="20"/>
          <w:lang w:val="fr-FR"/>
        </w:rPr>
        <w:t>, complété par GI R10 et par le C de Conti. Une inscription burinée profondément est encore plus claire Albert Vitorio C61.</w:t>
      </w:r>
    </w:p>
    <w:p w14:paraId="135DC611" w14:textId="77777777" w:rsidR="000152C6" w:rsidRPr="0032190F" w:rsidRDefault="000152C6" w:rsidP="000152C6">
      <w:pPr>
        <w:jc w:val="both"/>
        <w:rPr>
          <w:i/>
          <w:sz w:val="20"/>
          <w:szCs w:val="20"/>
          <w:lang w:val="fr-FR"/>
        </w:rPr>
      </w:pPr>
      <w:r w:rsidRPr="0032190F">
        <w:rPr>
          <w:i/>
          <w:sz w:val="20"/>
          <w:szCs w:val="20"/>
          <w:lang w:val="fr-FR"/>
        </w:rPr>
        <w:t>Sur le dessus très érodé de la paroi,</w:t>
      </w:r>
      <w:r w:rsidRPr="0032190F">
        <w:rPr>
          <w:b/>
          <w:i/>
          <w:sz w:val="20"/>
          <w:szCs w:val="20"/>
          <w:lang w:val="fr-FR"/>
        </w:rPr>
        <w:t xml:space="preserve"> face b,</w:t>
      </w:r>
      <w:r w:rsidRPr="0032190F">
        <w:rPr>
          <w:i/>
          <w:sz w:val="20"/>
          <w:szCs w:val="20"/>
          <w:lang w:val="fr-FR"/>
        </w:rPr>
        <w:t xml:space="preserve"> de pendage 10° ouest, sont gravées des plages.</w:t>
      </w:r>
    </w:p>
    <w:p w14:paraId="0F84324D" w14:textId="77777777" w:rsidR="000152C6" w:rsidRPr="0032190F" w:rsidRDefault="000152C6" w:rsidP="000152C6">
      <w:pPr>
        <w:jc w:val="both"/>
        <w:rPr>
          <w:i/>
          <w:sz w:val="20"/>
          <w:szCs w:val="20"/>
          <w:lang w:val="fr-FR"/>
        </w:rPr>
      </w:pPr>
      <w:r w:rsidRPr="0032190F">
        <w:rPr>
          <w:i/>
          <w:sz w:val="20"/>
          <w:szCs w:val="20"/>
          <w:lang w:val="fr-FR"/>
        </w:rPr>
        <w:t xml:space="preserve">Dans le bas du couloir, au ras du sol, la </w:t>
      </w:r>
      <w:r w:rsidRPr="0032190F">
        <w:rPr>
          <w:b/>
          <w:i/>
          <w:sz w:val="20"/>
          <w:szCs w:val="20"/>
          <w:lang w:val="fr-FR"/>
        </w:rPr>
        <w:t>face c</w:t>
      </w:r>
      <w:r w:rsidRPr="0032190F">
        <w:rPr>
          <w:i/>
          <w:sz w:val="20"/>
          <w:szCs w:val="20"/>
          <w:lang w:val="fr-FR"/>
        </w:rPr>
        <w:t xml:space="preserve"> est une petite surface triangulaire (</w:t>
      </w:r>
      <w:smartTag w:uri="urn:schemas-microsoft-com:office:smarttags" w:element="metricconverter">
        <w:smartTagPr>
          <w:attr w:name="ProductID" w:val="0,3 m"/>
        </w:smartTagPr>
        <w:r w:rsidRPr="0032190F">
          <w:rPr>
            <w:i/>
            <w:sz w:val="20"/>
            <w:szCs w:val="20"/>
            <w:lang w:val="fr-FR"/>
          </w:rPr>
          <w:t>0,3 m</w:t>
        </w:r>
      </w:smartTag>
      <w:r w:rsidRPr="0032190F">
        <w:rPr>
          <w:i/>
          <w:sz w:val="20"/>
          <w:szCs w:val="20"/>
          <w:lang w:val="fr-FR"/>
        </w:rPr>
        <w:t xml:space="preserve"> par </w:t>
      </w:r>
      <w:smartTag w:uri="urn:schemas-microsoft-com:office:smarttags" w:element="metricconverter">
        <w:smartTagPr>
          <w:attr w:name="ProductID" w:val="0,2 m"/>
        </w:smartTagPr>
        <w:r w:rsidRPr="0032190F">
          <w:rPr>
            <w:i/>
            <w:sz w:val="20"/>
            <w:szCs w:val="20"/>
            <w:lang w:val="fr-FR"/>
          </w:rPr>
          <w:t>0,2 m</w:t>
        </w:r>
      </w:smartTag>
      <w:r w:rsidRPr="0032190F">
        <w:rPr>
          <w:i/>
          <w:sz w:val="20"/>
          <w:szCs w:val="20"/>
          <w:lang w:val="fr-FR"/>
        </w:rPr>
        <w:t>, de pendage 60° sud) avec un trou rempli de mousse. Elle présente un corniforme aux cornes en V, composé de petites cupules</w:t>
      </w:r>
    </w:p>
    <w:p w14:paraId="5D8A6952" w14:textId="77777777" w:rsidR="000152C6" w:rsidRPr="0032190F" w:rsidRDefault="000152C6" w:rsidP="000152C6">
      <w:pPr>
        <w:rPr>
          <w:lang w:val="fr-FR"/>
        </w:rPr>
      </w:pPr>
    </w:p>
    <w:p w14:paraId="21F75538" w14:textId="77777777" w:rsidR="000152C6" w:rsidRPr="0032190F" w:rsidRDefault="000152C6" w:rsidP="00647EA0">
      <w:pPr>
        <w:pStyle w:val="Heading5"/>
      </w:pPr>
      <w:r w:rsidRPr="0032190F">
        <w:t>ZIGIR11</w:t>
      </w:r>
    </w:p>
    <w:p w14:paraId="288D046F" w14:textId="77777777" w:rsidR="000152C6" w:rsidRPr="0032190F" w:rsidRDefault="000152C6" w:rsidP="000152C6">
      <w:pPr>
        <w:jc w:val="right"/>
        <w:rPr>
          <w:b/>
          <w:i/>
          <w:sz w:val="20"/>
          <w:szCs w:val="20"/>
          <w:lang w:val="fr-FR"/>
        </w:rPr>
      </w:pPr>
      <w:r w:rsidRPr="0032190F">
        <w:rPr>
          <w:b/>
          <w:i/>
          <w:sz w:val="20"/>
          <w:szCs w:val="20"/>
          <w:lang w:val="fr-FR"/>
        </w:rPr>
        <w:t>Roche au nuage de grosses cupules</w:t>
      </w:r>
    </w:p>
    <w:p w14:paraId="44EFEDEA" w14:textId="77777777" w:rsidR="000152C6" w:rsidRPr="0032190F" w:rsidRDefault="000152C6" w:rsidP="000152C6">
      <w:pPr>
        <w:rPr>
          <w:lang w:val="fr-FR"/>
        </w:rPr>
      </w:pPr>
    </w:p>
    <w:p w14:paraId="438710CF" w14:textId="4C47FB32" w:rsidR="000152C6" w:rsidRPr="0032190F" w:rsidRDefault="00000000" w:rsidP="000152C6">
      <w:pPr>
        <w:rPr>
          <w:lang w:val="fr-FR"/>
        </w:rPr>
      </w:pPr>
      <w:hyperlink r:id="rId13995" w:anchor="Typ_Bego_Figures_Franges" w:history="1">
        <w:r w:rsidR="000152C6" w:rsidRPr="0032190F">
          <w:rPr>
            <w:rStyle w:val="Hyperlink"/>
            <w:lang w:val="fr-FR"/>
          </w:rPr>
          <w:t>Figure à Franges</w:t>
        </w:r>
      </w:hyperlink>
      <w:r w:rsidR="000152C6" w:rsidRPr="0032190F">
        <w:rPr>
          <w:lang w:val="fr-FR"/>
        </w:rPr>
        <w:t xml:space="preserve"> (SS BIB)</w:t>
      </w:r>
    </w:p>
    <w:p w14:paraId="2F9CB722" w14:textId="77777777" w:rsidR="000152C6" w:rsidRPr="0032190F" w:rsidRDefault="000152C6" w:rsidP="000152C6">
      <w:pPr>
        <w:rPr>
          <w:lang w:val="fr-FR"/>
        </w:rPr>
      </w:pPr>
    </w:p>
    <w:p w14:paraId="2A2A5657" w14:textId="77777777" w:rsidR="000152C6" w:rsidRPr="0032190F" w:rsidRDefault="000152C6" w:rsidP="000152C6">
      <w:pPr>
        <w:jc w:val="both"/>
        <w:rPr>
          <w:i/>
          <w:sz w:val="20"/>
          <w:szCs w:val="20"/>
          <w:lang w:val="fr-FR"/>
        </w:rPr>
      </w:pPr>
      <w:r w:rsidRPr="0032190F">
        <w:rPr>
          <w:b/>
          <w:i/>
          <w:sz w:val="20"/>
          <w:szCs w:val="20"/>
          <w:lang w:val="fr-FR"/>
        </w:rPr>
        <w:tab/>
      </w:r>
      <w:r w:rsidRPr="0032190F">
        <w:rPr>
          <w:i/>
          <w:sz w:val="20"/>
          <w:szCs w:val="20"/>
          <w:lang w:val="fr-FR"/>
        </w:rPr>
        <w:t xml:space="preserve">C’est une paroi semblable à celle de la roche 10 mais de moins bonne qualité, qui présente plusieurs décrochements importants. Les gravures de la </w:t>
      </w:r>
      <w:r w:rsidRPr="0032190F">
        <w:rPr>
          <w:b/>
          <w:i/>
          <w:sz w:val="20"/>
          <w:szCs w:val="20"/>
          <w:lang w:val="fr-FR"/>
        </w:rPr>
        <w:t>face a</w:t>
      </w:r>
      <w:r w:rsidRPr="0032190F">
        <w:rPr>
          <w:i/>
          <w:sz w:val="20"/>
          <w:szCs w:val="20"/>
          <w:lang w:val="fr-FR"/>
        </w:rPr>
        <w:t xml:space="preserve"> (pendage 45° sud dans le bas de la roche), un cercle, un réticulé avec des appendices et deux corniformes, sont peu distinctes. Le numéro</w:t>
      </w:r>
      <w:r w:rsidRPr="0032190F">
        <w:rPr>
          <w:i/>
          <w:sz w:val="20"/>
          <w:szCs w:val="20"/>
          <w:u w:val="single"/>
          <w:lang w:val="fr-FR"/>
        </w:rPr>
        <w:t xml:space="preserve"> ZI R18</w:t>
      </w:r>
      <w:r w:rsidRPr="0032190F">
        <w:rPr>
          <w:i/>
          <w:sz w:val="20"/>
          <w:szCs w:val="20"/>
          <w:lang w:val="fr-FR"/>
        </w:rPr>
        <w:t xml:space="preserve"> , écrit au ras du grès blanc et complété par GI R11, se trouve sur le bord ouest et le bas de la face semble entièrement cupulé (grosses cupules disposées côte à côte). </w:t>
      </w:r>
    </w:p>
    <w:p w14:paraId="353F09EB" w14:textId="77777777" w:rsidR="000152C6" w:rsidRPr="0032190F" w:rsidRDefault="000152C6" w:rsidP="000152C6">
      <w:pPr>
        <w:jc w:val="both"/>
        <w:rPr>
          <w:i/>
          <w:sz w:val="20"/>
          <w:szCs w:val="20"/>
          <w:lang w:val="fr-FR"/>
        </w:rPr>
      </w:pPr>
      <w:r w:rsidRPr="0032190F">
        <w:rPr>
          <w:i/>
          <w:sz w:val="20"/>
          <w:szCs w:val="20"/>
          <w:lang w:val="fr-FR"/>
        </w:rPr>
        <w:t>La</w:t>
      </w:r>
      <w:r w:rsidRPr="0032190F">
        <w:rPr>
          <w:b/>
          <w:i/>
          <w:sz w:val="20"/>
          <w:szCs w:val="20"/>
          <w:lang w:val="fr-FR"/>
        </w:rPr>
        <w:t xml:space="preserve"> face b</w:t>
      </w:r>
      <w:r w:rsidRPr="0032190F">
        <w:rPr>
          <w:i/>
          <w:sz w:val="20"/>
          <w:szCs w:val="20"/>
          <w:lang w:val="fr-FR"/>
        </w:rPr>
        <w:t xml:space="preserve">, plane et de pendage 65° sud-est porte des plages de grandes cupules peu serrées. L’inscription militaire </w:t>
      </w:r>
      <w:r w:rsidRPr="0032190F">
        <w:rPr>
          <w:i/>
          <w:caps/>
          <w:sz w:val="20"/>
          <w:szCs w:val="20"/>
          <w:lang w:val="fr-FR"/>
        </w:rPr>
        <w:t>Giottide Bruzzone</w:t>
      </w:r>
      <w:r w:rsidRPr="0032190F">
        <w:rPr>
          <w:i/>
          <w:sz w:val="20"/>
          <w:szCs w:val="20"/>
          <w:lang w:val="fr-FR"/>
        </w:rPr>
        <w:t>, accompagnée d’une croix, permet d'identifier la roche.</w:t>
      </w:r>
    </w:p>
    <w:p w14:paraId="4E6C4CB2" w14:textId="77777777" w:rsidR="000152C6" w:rsidRPr="0032190F" w:rsidRDefault="000152C6" w:rsidP="000152C6">
      <w:pPr>
        <w:jc w:val="both"/>
        <w:rPr>
          <w:i/>
          <w:sz w:val="20"/>
          <w:szCs w:val="20"/>
          <w:lang w:val="fr-FR"/>
        </w:rPr>
      </w:pPr>
      <w:r w:rsidRPr="0032190F">
        <w:rPr>
          <w:i/>
          <w:sz w:val="20"/>
          <w:szCs w:val="20"/>
          <w:lang w:val="fr-FR"/>
        </w:rPr>
        <w:t xml:space="preserve">Le dessus de l’affleurement, </w:t>
      </w:r>
      <w:r w:rsidRPr="0032190F">
        <w:rPr>
          <w:b/>
          <w:i/>
          <w:sz w:val="20"/>
          <w:szCs w:val="20"/>
          <w:lang w:val="fr-FR"/>
        </w:rPr>
        <w:t>face c,</w:t>
      </w:r>
      <w:r w:rsidRPr="0032190F">
        <w:rPr>
          <w:i/>
          <w:sz w:val="20"/>
          <w:szCs w:val="20"/>
          <w:lang w:val="fr-FR"/>
        </w:rPr>
        <w:t xml:space="preserve"> porte aussi des plages.</w:t>
      </w:r>
    </w:p>
    <w:p w14:paraId="2BC717B7" w14:textId="77777777" w:rsidR="000152C6" w:rsidRPr="0032190F" w:rsidRDefault="000152C6" w:rsidP="000152C6">
      <w:pPr>
        <w:jc w:val="both"/>
        <w:rPr>
          <w:i/>
          <w:sz w:val="20"/>
          <w:szCs w:val="20"/>
          <w:lang w:val="fr-FR"/>
        </w:rPr>
      </w:pPr>
    </w:p>
    <w:p w14:paraId="0FE59329" w14:textId="77777777" w:rsidR="000152C6" w:rsidRPr="0032190F" w:rsidRDefault="000152C6" w:rsidP="00647EA0">
      <w:pPr>
        <w:pStyle w:val="Heading5"/>
      </w:pPr>
      <w:bookmarkStart w:id="5529" w:name="Desc_ZIGIR11alpha"/>
      <w:r w:rsidRPr="0032190F">
        <w:t>ZIGIR11@a</w:t>
      </w:r>
    </w:p>
    <w:bookmarkEnd w:id="5529"/>
    <w:p w14:paraId="754B50E7" w14:textId="77777777" w:rsidR="000152C6" w:rsidRPr="0032190F" w:rsidRDefault="000152C6" w:rsidP="000152C6">
      <w:pPr>
        <w:jc w:val="right"/>
        <w:rPr>
          <w:b/>
          <w:i/>
          <w:sz w:val="20"/>
          <w:szCs w:val="20"/>
          <w:lang w:val="fr-FR"/>
        </w:rPr>
      </w:pPr>
      <w:r w:rsidRPr="0032190F">
        <w:rPr>
          <w:b/>
          <w:i/>
          <w:sz w:val="20"/>
          <w:szCs w:val="20"/>
          <w:lang w:val="fr-FR"/>
        </w:rPr>
        <w:t>Roche du réticulé à franges sur grès orange</w:t>
      </w:r>
    </w:p>
    <w:p w14:paraId="656B92EB" w14:textId="19F4061E" w:rsidR="000152C6" w:rsidRPr="0032190F" w:rsidRDefault="00000000" w:rsidP="000152C6">
      <w:pPr>
        <w:rPr>
          <w:lang w:val="fr-FR"/>
        </w:rPr>
      </w:pPr>
      <w:hyperlink r:id="rId13996" w:anchor="Typ_Bego_Figures_Franges" w:history="1">
        <w:r w:rsidR="000152C6" w:rsidRPr="0032190F">
          <w:rPr>
            <w:rStyle w:val="Hyperlink"/>
            <w:lang w:val="fr-FR"/>
          </w:rPr>
          <w:t>Figure à Franges</w:t>
        </w:r>
      </w:hyperlink>
      <w:r w:rsidR="000152C6" w:rsidRPr="0032190F">
        <w:rPr>
          <w:lang w:val="fr-FR"/>
        </w:rPr>
        <w:t xml:space="preserve"> (SS BIB)</w:t>
      </w:r>
    </w:p>
    <w:p w14:paraId="6AF03BE0" w14:textId="77777777" w:rsidR="000152C6" w:rsidRPr="0032190F" w:rsidRDefault="000152C6" w:rsidP="000152C6">
      <w:pPr>
        <w:jc w:val="both"/>
        <w:rPr>
          <w:sz w:val="20"/>
          <w:szCs w:val="20"/>
          <w:lang w:val="fr-FR"/>
        </w:rPr>
      </w:pPr>
    </w:p>
    <w:p w14:paraId="1D35FFE8" w14:textId="77777777" w:rsidR="000152C6" w:rsidRPr="0032190F" w:rsidRDefault="000152C6" w:rsidP="000152C6">
      <w:pPr>
        <w:jc w:val="both"/>
        <w:rPr>
          <w:i/>
          <w:sz w:val="20"/>
          <w:szCs w:val="20"/>
          <w:lang w:val="fr-FR"/>
        </w:rPr>
      </w:pPr>
      <w:r w:rsidRPr="0032190F">
        <w:rPr>
          <w:sz w:val="20"/>
          <w:szCs w:val="20"/>
          <w:lang w:val="fr-FR"/>
        </w:rPr>
        <w:tab/>
      </w:r>
      <w:r w:rsidRPr="0032190F">
        <w:rPr>
          <w:i/>
          <w:sz w:val="20"/>
          <w:szCs w:val="20"/>
          <w:lang w:val="fr-FR"/>
        </w:rPr>
        <w:t xml:space="preserve">C’est un grès gris-vert couvert de patine orange et à surface rugueuse. Il porte, au ras du sol, sur sa face de pendage 35° sud, deux réticulés dont un avec des  franges et le numéro </w:t>
      </w:r>
      <w:r w:rsidRPr="0032190F">
        <w:rPr>
          <w:i/>
          <w:sz w:val="20"/>
          <w:szCs w:val="20"/>
          <w:u w:val="single"/>
          <w:lang w:val="fr-FR"/>
        </w:rPr>
        <w:t>ZI R16</w:t>
      </w:r>
      <w:r w:rsidRPr="00D87BDC">
        <w:rPr>
          <w:rFonts w:ascii="Symbol" w:hAnsi="Symbol"/>
          <w:i/>
          <w:sz w:val="20"/>
          <w:szCs w:val="20"/>
          <w:u w:val="single"/>
        </w:rPr>
        <w:t></w:t>
      </w:r>
      <w:r w:rsidRPr="0032190F">
        <w:rPr>
          <w:i/>
          <w:sz w:val="20"/>
          <w:szCs w:val="20"/>
          <w:lang w:val="fr-FR"/>
        </w:rPr>
        <w:t>. Ces inscriptions ne sont pas toujours nettes.</w:t>
      </w:r>
    </w:p>
    <w:p w14:paraId="3BA720C0" w14:textId="77777777" w:rsidR="000152C6" w:rsidRPr="0032190F" w:rsidRDefault="000152C6" w:rsidP="00647EA0">
      <w:pPr>
        <w:pStyle w:val="Heading5"/>
      </w:pPr>
      <w:bookmarkStart w:id="5530" w:name="Desc_ZIGIR12"/>
      <w:r w:rsidRPr="0032190F">
        <w:t>ZIGIR12</w:t>
      </w:r>
    </w:p>
    <w:bookmarkEnd w:id="5530"/>
    <w:p w14:paraId="15A04BCE" w14:textId="77777777" w:rsidR="000152C6" w:rsidRPr="0032190F" w:rsidRDefault="000152C6" w:rsidP="000152C6">
      <w:pPr>
        <w:jc w:val="right"/>
        <w:rPr>
          <w:b/>
          <w:i/>
          <w:sz w:val="20"/>
          <w:szCs w:val="20"/>
          <w:lang w:val="fr-FR"/>
        </w:rPr>
      </w:pPr>
      <w:r w:rsidRPr="0032190F">
        <w:rPr>
          <w:b/>
          <w:i/>
          <w:sz w:val="20"/>
          <w:szCs w:val="20"/>
          <w:lang w:val="fr-FR"/>
        </w:rPr>
        <w:t>Roche des cent corniformes</w:t>
      </w:r>
    </w:p>
    <w:p w14:paraId="4188E073" w14:textId="77777777" w:rsidR="000152C6" w:rsidRPr="0032190F" w:rsidRDefault="000152C6" w:rsidP="000152C6">
      <w:pPr>
        <w:jc w:val="both"/>
        <w:rPr>
          <w:lang w:val="fr-FR"/>
        </w:rPr>
      </w:pPr>
    </w:p>
    <w:p w14:paraId="3B17619C" w14:textId="7BB442C0" w:rsidR="000152C6" w:rsidRPr="0032190F" w:rsidRDefault="000152C6" w:rsidP="000152C6">
      <w:pPr>
        <w:jc w:val="both"/>
        <w:rPr>
          <w:lang w:val="fr-FR"/>
        </w:rPr>
      </w:pPr>
      <w:r w:rsidRPr="0032190F">
        <w:rPr>
          <w:lang w:val="fr-FR"/>
        </w:rPr>
        <w:t>C’est la 5</w:t>
      </w:r>
      <w:r w:rsidRPr="0032190F">
        <w:rPr>
          <w:vertAlign w:val="superscript"/>
          <w:lang w:val="fr-FR"/>
        </w:rPr>
        <w:t>e</w:t>
      </w:r>
      <w:r w:rsidRPr="0032190F">
        <w:rPr>
          <w:lang w:val="fr-FR"/>
        </w:rPr>
        <w:t xml:space="preserve"> roche la plus gravées de la zone (SS BIB). En comptant les corniformes isolés, attelés on compte 92 figures de </w:t>
      </w:r>
      <w:hyperlink r:id="rId13997" w:anchor="Typ_Bego_Corniformes" w:history="1">
        <w:r w:rsidRPr="0032190F">
          <w:rPr>
            <w:rStyle w:val="Hyperlink"/>
            <w:lang w:val="fr-FR"/>
          </w:rPr>
          <w:t>cornus</w:t>
        </w:r>
      </w:hyperlink>
      <w:r w:rsidRPr="0032190F">
        <w:rPr>
          <w:lang w:val="fr-FR"/>
        </w:rPr>
        <w:t xml:space="preserve"> (BD Mica 8/04/2010)</w:t>
      </w:r>
    </w:p>
    <w:p w14:paraId="0B08829B" w14:textId="77777777" w:rsidR="000152C6" w:rsidRPr="0032190F" w:rsidRDefault="000152C6" w:rsidP="000152C6">
      <w:pPr>
        <w:jc w:val="both"/>
        <w:rPr>
          <w:sz w:val="20"/>
          <w:szCs w:val="20"/>
          <w:lang w:val="fr-FR"/>
        </w:rPr>
      </w:pPr>
    </w:p>
    <w:p w14:paraId="60871B1F" w14:textId="77777777" w:rsidR="000152C6" w:rsidRPr="0032190F" w:rsidRDefault="000152C6" w:rsidP="000152C6">
      <w:pPr>
        <w:jc w:val="both"/>
        <w:rPr>
          <w:i/>
          <w:sz w:val="20"/>
          <w:szCs w:val="20"/>
          <w:lang w:val="fr-FR"/>
        </w:rPr>
      </w:pPr>
      <w:r w:rsidRPr="0032190F">
        <w:rPr>
          <w:sz w:val="20"/>
          <w:szCs w:val="20"/>
          <w:lang w:val="fr-FR"/>
        </w:rPr>
        <w:lastRenderedPageBreak/>
        <w:tab/>
      </w:r>
      <w:r w:rsidRPr="0032190F">
        <w:rPr>
          <w:i/>
          <w:sz w:val="20"/>
          <w:szCs w:val="20"/>
          <w:lang w:val="fr-FR"/>
        </w:rPr>
        <w:t xml:space="preserve">Le numéro </w:t>
      </w:r>
      <w:r w:rsidRPr="0032190F">
        <w:rPr>
          <w:i/>
          <w:sz w:val="20"/>
          <w:szCs w:val="20"/>
          <w:u w:val="single"/>
          <w:lang w:val="fr-FR"/>
        </w:rPr>
        <w:t>ZI R19</w:t>
      </w:r>
      <w:r w:rsidRPr="0032190F">
        <w:rPr>
          <w:i/>
          <w:sz w:val="20"/>
          <w:szCs w:val="20"/>
          <w:lang w:val="fr-FR"/>
        </w:rPr>
        <w:t xml:space="preserve"> est gravé sur le bas de la roche en pente douce (</w:t>
      </w:r>
      <w:r w:rsidRPr="0032190F">
        <w:rPr>
          <w:b/>
          <w:i/>
          <w:sz w:val="20"/>
          <w:szCs w:val="20"/>
          <w:lang w:val="fr-FR"/>
        </w:rPr>
        <w:t>face a</w:t>
      </w:r>
      <w:r w:rsidRPr="0032190F">
        <w:rPr>
          <w:i/>
          <w:sz w:val="20"/>
          <w:szCs w:val="20"/>
          <w:lang w:val="fr-FR"/>
        </w:rPr>
        <w:t>, de pendage 30° sud). Par dessus, est écrit beaucoup plus finement GI RI ??. La partie est, à droite, forme des paliers arrondis (leur pente est le plus souvent dirigée vers le sud) sur lesquels sont soigneusement gravés une centaine de corniformes très usés, emmêlés et de forme et taille très semblables. La partie ouest de la roche, feuilletée verticalement, est déchiquetée mais présente des petites surfaces lisses sur les bords de ces éclats. Les surfaces gravées s’étendent en bordure du plateau supérieur et, à l’ouest, sur le haut de ce mamelon. La dernière face repérée est la</w:t>
      </w:r>
      <w:r w:rsidRPr="0032190F">
        <w:rPr>
          <w:b/>
          <w:i/>
          <w:sz w:val="20"/>
          <w:szCs w:val="20"/>
          <w:lang w:val="fr-FR"/>
        </w:rPr>
        <w:t xml:space="preserve"> face g</w:t>
      </w:r>
      <w:r w:rsidRPr="0032190F">
        <w:rPr>
          <w:i/>
          <w:sz w:val="20"/>
          <w:szCs w:val="20"/>
          <w:lang w:val="fr-FR"/>
        </w:rPr>
        <w:t xml:space="preserve"> de pendage 25° est. En général toutes ces faces sont d’un rouge sombre intense et lumineux.</w:t>
      </w:r>
    </w:p>
    <w:p w14:paraId="3A28518C" w14:textId="77777777" w:rsidR="000152C6" w:rsidRPr="0032190F" w:rsidRDefault="000152C6" w:rsidP="000152C6">
      <w:pPr>
        <w:rPr>
          <w:lang w:val="fr-FR"/>
        </w:rPr>
      </w:pPr>
    </w:p>
    <w:p w14:paraId="37CD472B" w14:textId="77777777" w:rsidR="000152C6" w:rsidRPr="0032190F" w:rsidRDefault="000152C6" w:rsidP="00647EA0">
      <w:pPr>
        <w:pStyle w:val="Heading5"/>
      </w:pPr>
      <w:bookmarkStart w:id="5531" w:name="Desc_ZIGIR2beta"/>
      <w:r w:rsidRPr="0032190F">
        <w:t>ZIGIR2@b</w:t>
      </w:r>
    </w:p>
    <w:bookmarkEnd w:id="5531"/>
    <w:p w14:paraId="59301842" w14:textId="77777777" w:rsidR="000152C6" w:rsidRPr="0032190F" w:rsidRDefault="000152C6" w:rsidP="000152C6">
      <w:pPr>
        <w:jc w:val="right"/>
        <w:rPr>
          <w:b/>
          <w:i/>
          <w:sz w:val="20"/>
          <w:szCs w:val="20"/>
          <w:lang w:val="fr-FR"/>
        </w:rPr>
      </w:pPr>
      <w:r w:rsidRPr="0032190F">
        <w:rPr>
          <w:b/>
          <w:i/>
          <w:sz w:val="20"/>
          <w:szCs w:val="20"/>
          <w:lang w:val="fr-FR"/>
        </w:rPr>
        <w:t>Roche des deux gouttières</w:t>
      </w:r>
    </w:p>
    <w:p w14:paraId="251F7B70" w14:textId="77777777" w:rsidR="000152C6" w:rsidRPr="0032190F" w:rsidRDefault="000152C6" w:rsidP="000152C6">
      <w:pPr>
        <w:jc w:val="both"/>
        <w:rPr>
          <w:lang w:val="fr-FR"/>
        </w:rPr>
      </w:pPr>
      <w:r w:rsidRPr="0032190F">
        <w:rPr>
          <w:lang w:val="fr-FR"/>
        </w:rPr>
        <w:t>C’est la 7</w:t>
      </w:r>
      <w:r w:rsidRPr="0032190F">
        <w:rPr>
          <w:vertAlign w:val="superscript"/>
          <w:lang w:val="fr-FR"/>
        </w:rPr>
        <w:t>e</w:t>
      </w:r>
      <w:r w:rsidRPr="0032190F">
        <w:rPr>
          <w:lang w:val="fr-FR"/>
        </w:rPr>
        <w:t xml:space="preserve"> roche la plus gravées de la zone (SS BIB)</w:t>
      </w:r>
    </w:p>
    <w:p w14:paraId="43CF3AE6" w14:textId="77777777" w:rsidR="000152C6" w:rsidRPr="0032190F" w:rsidRDefault="000152C6" w:rsidP="000152C6">
      <w:pPr>
        <w:jc w:val="both"/>
        <w:rPr>
          <w:i/>
          <w:sz w:val="20"/>
          <w:szCs w:val="20"/>
          <w:lang w:val="fr-FR"/>
        </w:rPr>
      </w:pPr>
    </w:p>
    <w:p w14:paraId="001360C7" w14:textId="5AF54ACA" w:rsidR="000152C6" w:rsidRPr="0032190F" w:rsidRDefault="000152C6" w:rsidP="000152C6">
      <w:pPr>
        <w:jc w:val="both"/>
        <w:rPr>
          <w:i/>
          <w:sz w:val="20"/>
          <w:szCs w:val="20"/>
          <w:lang w:val="fr-FR"/>
        </w:rPr>
      </w:pPr>
      <w:r w:rsidRPr="0032190F">
        <w:rPr>
          <w:i/>
          <w:sz w:val="20"/>
          <w:szCs w:val="20"/>
          <w:lang w:val="fr-FR"/>
        </w:rPr>
        <w:tab/>
        <w:t xml:space="preserve">La roche est marquée du numéro </w:t>
      </w:r>
      <w:r w:rsidRPr="0032190F">
        <w:rPr>
          <w:i/>
          <w:sz w:val="20"/>
          <w:szCs w:val="20"/>
          <w:u w:val="single"/>
          <w:lang w:val="fr-FR"/>
        </w:rPr>
        <w:t>ZI R5</w:t>
      </w:r>
      <w:r w:rsidRPr="00D97C70">
        <w:rPr>
          <w:rFonts w:ascii="Symbol" w:hAnsi="Symbol"/>
          <w:i/>
          <w:sz w:val="20"/>
          <w:szCs w:val="20"/>
          <w:u w:val="single"/>
        </w:rPr>
        <w:t></w:t>
      </w:r>
      <w:r w:rsidRPr="0032190F">
        <w:rPr>
          <w:i/>
          <w:sz w:val="20"/>
          <w:szCs w:val="20"/>
          <w:lang w:val="fr-FR"/>
        </w:rPr>
        <w:t xml:space="preserve">  dans le haut de la surface gravée. Cette surface de grès fin rouge sombre (</w:t>
      </w:r>
      <w:smartTag w:uri="urn:schemas-microsoft-com:office:smarttags" w:element="metricconverter">
        <w:smartTagPr>
          <w:attr w:name="ProductID" w:val="3,0 m"/>
        </w:smartTagPr>
        <w:r w:rsidRPr="0032190F">
          <w:rPr>
            <w:i/>
            <w:sz w:val="20"/>
            <w:szCs w:val="20"/>
            <w:lang w:val="fr-FR"/>
          </w:rPr>
          <w:t>3,0 m</w:t>
        </w:r>
      </w:smartTag>
      <w:r w:rsidRPr="0032190F">
        <w:rPr>
          <w:i/>
          <w:sz w:val="20"/>
          <w:szCs w:val="20"/>
          <w:lang w:val="fr-FR"/>
        </w:rPr>
        <w:t xml:space="preserve">, d'est en ouest, par </w:t>
      </w:r>
      <w:smartTag w:uri="urn:schemas-microsoft-com:office:smarttags" w:element="metricconverter">
        <w:smartTagPr>
          <w:attr w:name="ProductID" w:val="2,7 m"/>
        </w:smartTagPr>
        <w:r w:rsidRPr="0032190F">
          <w:rPr>
            <w:i/>
            <w:sz w:val="20"/>
            <w:szCs w:val="20"/>
            <w:lang w:val="fr-FR"/>
          </w:rPr>
          <w:t>2,7 m</w:t>
        </w:r>
      </w:smartTag>
      <w:r w:rsidRPr="0032190F">
        <w:rPr>
          <w:i/>
          <w:sz w:val="20"/>
          <w:szCs w:val="20"/>
          <w:lang w:val="fr-FR"/>
        </w:rPr>
        <w:t xml:space="preserve">, pendage 30° est), </w:t>
      </w:r>
      <w:r w:rsidRPr="0032190F">
        <w:rPr>
          <w:b/>
          <w:i/>
          <w:sz w:val="20"/>
          <w:szCs w:val="20"/>
          <w:lang w:val="fr-FR"/>
        </w:rPr>
        <w:t>face a</w:t>
      </w:r>
      <w:r w:rsidRPr="0032190F">
        <w:rPr>
          <w:i/>
          <w:sz w:val="20"/>
          <w:szCs w:val="20"/>
          <w:lang w:val="fr-FR"/>
        </w:rPr>
        <w:t xml:space="preserve">, est une passée colorée entre deux strates de grès blanc. Elle porte de nombreuses gravures pour la plupart invisibles sans une observation très attentive. Comme sur les roches précédentes ce sont en majorité des </w:t>
      </w:r>
      <w:hyperlink r:id="rId13998" w:anchor="Asso_Cornif_Alignés" w:history="1">
        <w:r w:rsidRPr="0032190F">
          <w:rPr>
            <w:rStyle w:val="Hyperlink"/>
            <w:i/>
            <w:sz w:val="20"/>
            <w:szCs w:val="20"/>
            <w:lang w:val="fr-FR"/>
          </w:rPr>
          <w:t>corniformes alignés</w:t>
        </w:r>
      </w:hyperlink>
      <w:r w:rsidRPr="0032190F">
        <w:rPr>
          <w:i/>
          <w:sz w:val="20"/>
          <w:szCs w:val="20"/>
          <w:lang w:val="fr-FR"/>
        </w:rPr>
        <w:t xml:space="preserve"> ou en file selon la pente ou le relief. Ces figures sont cependant plus variées en forme et certaines ont des corps rectangulaires épais. Mais les corniformes de petite taille, à corps linéaires et cornes fines à deux segments perpendiculaires, sont toujours présents, mais difficiles à visualiser quand ils sont usés et mélangés aux stries glaciaires d’orientations identiques. Le plaisir est grand à découvrir ces figures délicates.</w:t>
      </w:r>
    </w:p>
    <w:p w14:paraId="02744FE5" w14:textId="77777777" w:rsidR="000152C6" w:rsidRPr="0032190F" w:rsidRDefault="000152C6" w:rsidP="000152C6">
      <w:pPr>
        <w:jc w:val="both"/>
        <w:rPr>
          <w:i/>
          <w:sz w:val="20"/>
          <w:szCs w:val="20"/>
          <w:lang w:val="fr-FR"/>
        </w:rPr>
      </w:pPr>
      <w:r w:rsidRPr="0032190F">
        <w:rPr>
          <w:i/>
          <w:sz w:val="20"/>
          <w:szCs w:val="20"/>
          <w:lang w:val="fr-FR"/>
        </w:rPr>
        <w:t>On notera que, sur le bord nord de la roche (</w:t>
      </w:r>
      <w:r w:rsidRPr="0032190F">
        <w:rPr>
          <w:b/>
          <w:i/>
          <w:sz w:val="20"/>
          <w:szCs w:val="20"/>
          <w:lang w:val="fr-FR"/>
        </w:rPr>
        <w:t>face b</w:t>
      </w:r>
      <w:r w:rsidRPr="0032190F">
        <w:rPr>
          <w:i/>
          <w:sz w:val="20"/>
          <w:szCs w:val="20"/>
          <w:lang w:val="fr-FR"/>
        </w:rPr>
        <w:t>), se trouve un cornu disposé perpendiculairement à la gouttière.</w:t>
      </w:r>
    </w:p>
    <w:p w14:paraId="4329AE01" w14:textId="77777777" w:rsidR="000152C6" w:rsidRPr="0032190F" w:rsidRDefault="000152C6" w:rsidP="000152C6">
      <w:pPr>
        <w:rPr>
          <w:lang w:val="fr-FR"/>
        </w:rPr>
      </w:pPr>
    </w:p>
    <w:p w14:paraId="31052B22" w14:textId="77777777" w:rsidR="000152C6" w:rsidRPr="0032190F" w:rsidRDefault="000152C6" w:rsidP="00647EA0">
      <w:pPr>
        <w:pStyle w:val="Heading5"/>
      </w:pPr>
      <w:bookmarkStart w:id="5532" w:name="Desc_ZIGIR3"/>
      <w:r w:rsidRPr="0032190F">
        <w:t>ZIGIR3</w:t>
      </w:r>
    </w:p>
    <w:bookmarkEnd w:id="5532"/>
    <w:p w14:paraId="2E5485A7" w14:textId="77777777" w:rsidR="000152C6" w:rsidRPr="0032190F" w:rsidRDefault="000152C6" w:rsidP="000152C6">
      <w:pPr>
        <w:jc w:val="right"/>
        <w:rPr>
          <w:b/>
          <w:i/>
          <w:sz w:val="20"/>
          <w:szCs w:val="20"/>
          <w:lang w:val="fr-FR"/>
        </w:rPr>
      </w:pPr>
      <w:r w:rsidRPr="0032190F">
        <w:rPr>
          <w:b/>
          <w:i/>
          <w:sz w:val="20"/>
          <w:szCs w:val="20"/>
          <w:lang w:val="fr-FR"/>
        </w:rPr>
        <w:t>Roche aux onze faces gravées</w:t>
      </w:r>
    </w:p>
    <w:p w14:paraId="7B982A63" w14:textId="77777777" w:rsidR="000152C6" w:rsidRPr="0032190F" w:rsidRDefault="000152C6" w:rsidP="000152C6">
      <w:pPr>
        <w:jc w:val="right"/>
        <w:rPr>
          <w:b/>
          <w:i/>
          <w:sz w:val="20"/>
          <w:szCs w:val="20"/>
          <w:lang w:val="fr-FR"/>
        </w:rPr>
      </w:pPr>
    </w:p>
    <w:p w14:paraId="179F0630" w14:textId="77777777" w:rsidR="000152C6" w:rsidRPr="0032190F" w:rsidRDefault="000152C6" w:rsidP="000152C6">
      <w:pPr>
        <w:jc w:val="both"/>
        <w:rPr>
          <w:lang w:val="fr-FR"/>
        </w:rPr>
      </w:pPr>
      <w:r w:rsidRPr="0032190F">
        <w:rPr>
          <w:lang w:val="fr-FR"/>
        </w:rPr>
        <w:t>C’est la 9</w:t>
      </w:r>
      <w:r w:rsidRPr="0032190F">
        <w:rPr>
          <w:vertAlign w:val="superscript"/>
          <w:lang w:val="fr-FR"/>
        </w:rPr>
        <w:t>e</w:t>
      </w:r>
      <w:r w:rsidRPr="0032190F">
        <w:rPr>
          <w:lang w:val="fr-FR"/>
        </w:rPr>
        <w:t xml:space="preserve"> roche la plus gravées de la zone (SS BIB)</w:t>
      </w:r>
    </w:p>
    <w:p w14:paraId="4ABD1A68" w14:textId="77777777" w:rsidR="000152C6" w:rsidRPr="0032190F" w:rsidRDefault="000152C6" w:rsidP="000152C6">
      <w:pPr>
        <w:jc w:val="both"/>
        <w:rPr>
          <w:lang w:val="fr-FR"/>
        </w:rPr>
      </w:pPr>
    </w:p>
    <w:p w14:paraId="53AADFBF" w14:textId="77777777" w:rsidR="000152C6" w:rsidRPr="0032190F" w:rsidRDefault="000152C6" w:rsidP="000152C6">
      <w:pPr>
        <w:jc w:val="both"/>
        <w:rPr>
          <w:lang w:val="fr-FR"/>
        </w:rPr>
      </w:pPr>
      <w:r w:rsidRPr="0032190F">
        <w:rPr>
          <w:lang w:val="fr-FR"/>
        </w:rPr>
        <w:t>L’Attelage 15 à un mancheron inversé (comme ZIIIGIIR4@b) (SS BIB)</w:t>
      </w:r>
    </w:p>
    <w:p w14:paraId="5D5685AA" w14:textId="77777777" w:rsidR="000152C6" w:rsidRPr="0032190F" w:rsidRDefault="000152C6" w:rsidP="000152C6">
      <w:pPr>
        <w:jc w:val="both"/>
        <w:rPr>
          <w:b/>
          <w:i/>
          <w:sz w:val="20"/>
          <w:szCs w:val="20"/>
          <w:lang w:val="fr-FR"/>
        </w:rPr>
      </w:pPr>
    </w:p>
    <w:p w14:paraId="5B52BE72" w14:textId="77777777" w:rsidR="000152C6" w:rsidRPr="0032190F" w:rsidRDefault="000152C6" w:rsidP="000152C6">
      <w:pPr>
        <w:jc w:val="both"/>
        <w:rPr>
          <w:i/>
          <w:sz w:val="20"/>
          <w:szCs w:val="20"/>
          <w:lang w:val="fr-FR"/>
        </w:rPr>
      </w:pPr>
      <w:r w:rsidRPr="0032190F">
        <w:rPr>
          <w:i/>
          <w:sz w:val="20"/>
          <w:szCs w:val="20"/>
          <w:lang w:val="fr-FR"/>
        </w:rPr>
        <w:t>L’ensemble de la roche 3 couvre de grandes surfaces bombées de grès assez fin, plus ou moins lisses et de teinte rouge sombre mais intense.</w:t>
      </w:r>
    </w:p>
    <w:p w14:paraId="106106A4" w14:textId="77777777" w:rsidR="000152C6" w:rsidRPr="0032190F" w:rsidRDefault="000152C6" w:rsidP="000152C6">
      <w:pPr>
        <w:jc w:val="both"/>
        <w:rPr>
          <w:i/>
          <w:sz w:val="20"/>
          <w:szCs w:val="20"/>
          <w:lang w:val="fr-FR"/>
        </w:rPr>
      </w:pPr>
      <w:r w:rsidRPr="0032190F">
        <w:rPr>
          <w:i/>
          <w:sz w:val="20"/>
          <w:szCs w:val="20"/>
          <w:lang w:val="fr-FR"/>
        </w:rPr>
        <w:t>La première face atteinte, en venant de la roche 2</w:t>
      </w:r>
      <w:r w:rsidRPr="00D97C70">
        <w:rPr>
          <w:rFonts w:ascii="Symbol" w:hAnsi="Symbol"/>
          <w:i/>
          <w:sz w:val="20"/>
          <w:szCs w:val="20"/>
        </w:rPr>
        <w:t></w:t>
      </w:r>
      <w:r w:rsidRPr="0032190F">
        <w:rPr>
          <w:i/>
          <w:sz w:val="20"/>
          <w:szCs w:val="20"/>
          <w:lang w:val="fr-FR"/>
        </w:rPr>
        <w:t xml:space="preserve">, est la </w:t>
      </w:r>
      <w:r w:rsidRPr="0032190F">
        <w:rPr>
          <w:b/>
          <w:i/>
          <w:sz w:val="20"/>
          <w:szCs w:val="20"/>
          <w:lang w:val="fr-FR"/>
        </w:rPr>
        <w:t>face j</w:t>
      </w:r>
      <w:r w:rsidRPr="0032190F">
        <w:rPr>
          <w:i/>
          <w:sz w:val="20"/>
          <w:szCs w:val="20"/>
          <w:lang w:val="fr-FR"/>
        </w:rPr>
        <w:t xml:space="preserve">, située à la pointe sud-est de la roche (elle présente un pendage de 40° est) et à droite (au nord) ou la </w:t>
      </w:r>
      <w:r w:rsidRPr="0032190F">
        <w:rPr>
          <w:b/>
          <w:i/>
          <w:sz w:val="20"/>
          <w:szCs w:val="20"/>
          <w:lang w:val="fr-FR"/>
        </w:rPr>
        <w:t>face b</w:t>
      </w:r>
      <w:r w:rsidRPr="0032190F">
        <w:rPr>
          <w:i/>
          <w:sz w:val="20"/>
          <w:szCs w:val="20"/>
          <w:lang w:val="fr-FR"/>
        </w:rPr>
        <w:t xml:space="preserve"> (de pendage 40° sud), au sud. Il s’y trouve une multitude de corniformes, particulièrement fins sur la face située au sud. Tous ont leurs cornes tournées vers le haut de la roche.</w:t>
      </w:r>
    </w:p>
    <w:p w14:paraId="75487247" w14:textId="77777777" w:rsidR="000152C6" w:rsidRPr="0032190F" w:rsidRDefault="000152C6" w:rsidP="000152C6">
      <w:pPr>
        <w:jc w:val="both"/>
        <w:rPr>
          <w:i/>
          <w:sz w:val="20"/>
          <w:szCs w:val="20"/>
          <w:lang w:val="fr-FR"/>
        </w:rPr>
      </w:pPr>
      <w:r w:rsidRPr="0032190F">
        <w:rPr>
          <w:i/>
          <w:sz w:val="20"/>
          <w:szCs w:val="20"/>
          <w:lang w:val="fr-FR"/>
        </w:rPr>
        <w:t xml:space="preserve">La </w:t>
      </w:r>
      <w:r w:rsidRPr="0032190F">
        <w:rPr>
          <w:b/>
          <w:i/>
          <w:sz w:val="20"/>
          <w:szCs w:val="20"/>
          <w:lang w:val="fr-FR"/>
        </w:rPr>
        <w:t>face a</w:t>
      </w:r>
      <w:r w:rsidRPr="0032190F">
        <w:rPr>
          <w:i/>
          <w:sz w:val="20"/>
          <w:szCs w:val="20"/>
          <w:lang w:val="fr-FR"/>
        </w:rPr>
        <w:t xml:space="preserve"> se trouve sur le dessus de la roche, de pendage 20° est, noirci par des écoulements d’eau. Un bloc gris s’est éboulé sur cette face où se lit clairement le numéro </w:t>
      </w:r>
      <w:r w:rsidRPr="0032190F">
        <w:rPr>
          <w:i/>
          <w:sz w:val="20"/>
          <w:szCs w:val="20"/>
          <w:u w:val="single"/>
          <w:lang w:val="fr-FR"/>
        </w:rPr>
        <w:t>ZI R9</w:t>
      </w:r>
      <w:r w:rsidRPr="00D97C70">
        <w:rPr>
          <w:rFonts w:ascii="Symbol" w:hAnsi="Symbol"/>
          <w:i/>
          <w:sz w:val="20"/>
          <w:szCs w:val="20"/>
          <w:u w:val="single"/>
        </w:rPr>
        <w:t></w:t>
      </w:r>
      <w:r w:rsidRPr="0032190F">
        <w:rPr>
          <w:i/>
          <w:sz w:val="20"/>
          <w:szCs w:val="20"/>
          <w:lang w:val="fr-FR"/>
        </w:rPr>
        <w:t xml:space="preserve">. Trois corniformes sont inscrits les uns dans les autres, à </w:t>
      </w:r>
      <w:smartTag w:uri="urn:schemas-microsoft-com:office:smarttags" w:element="metricconverter">
        <w:smartTagPr>
          <w:attr w:name="ProductID" w:val="0,5 m"/>
        </w:smartTagPr>
        <w:r w:rsidRPr="0032190F">
          <w:rPr>
            <w:i/>
            <w:sz w:val="20"/>
            <w:szCs w:val="20"/>
            <w:lang w:val="fr-FR"/>
          </w:rPr>
          <w:t>0,5 m</w:t>
        </w:r>
      </w:smartTag>
      <w:r w:rsidRPr="0032190F">
        <w:rPr>
          <w:i/>
          <w:sz w:val="20"/>
          <w:szCs w:val="20"/>
          <w:lang w:val="fr-FR"/>
        </w:rPr>
        <w:t xml:space="preserve"> à l’est du bloc et à </w:t>
      </w:r>
      <w:smartTag w:uri="urn:schemas-microsoft-com:office:smarttags" w:element="metricconverter">
        <w:smartTagPr>
          <w:attr w:name="ProductID" w:val="0,4 m"/>
        </w:smartTagPr>
        <w:r w:rsidRPr="0032190F">
          <w:rPr>
            <w:i/>
            <w:sz w:val="20"/>
            <w:szCs w:val="20"/>
            <w:lang w:val="fr-FR"/>
          </w:rPr>
          <w:t>0,4 m</w:t>
        </w:r>
      </w:smartTag>
      <w:r w:rsidRPr="0032190F">
        <w:rPr>
          <w:i/>
          <w:sz w:val="20"/>
          <w:szCs w:val="20"/>
          <w:lang w:val="fr-FR"/>
        </w:rPr>
        <w:t xml:space="preserve"> au nord du numéro. D’autres figures peuvent être devinées.</w:t>
      </w:r>
    </w:p>
    <w:p w14:paraId="7755108A" w14:textId="77777777" w:rsidR="000152C6" w:rsidRPr="0032190F" w:rsidRDefault="000152C6" w:rsidP="000152C6">
      <w:pPr>
        <w:jc w:val="both"/>
        <w:rPr>
          <w:i/>
          <w:sz w:val="20"/>
          <w:szCs w:val="20"/>
          <w:lang w:val="fr-FR"/>
        </w:rPr>
      </w:pPr>
      <w:r w:rsidRPr="0032190F">
        <w:rPr>
          <w:i/>
          <w:sz w:val="20"/>
          <w:szCs w:val="20"/>
          <w:lang w:val="fr-FR"/>
        </w:rPr>
        <w:t>La</w:t>
      </w:r>
      <w:r w:rsidRPr="0032190F">
        <w:rPr>
          <w:b/>
          <w:i/>
          <w:sz w:val="20"/>
          <w:szCs w:val="20"/>
          <w:lang w:val="fr-FR"/>
        </w:rPr>
        <w:t xml:space="preserve"> face c</w:t>
      </w:r>
      <w:r w:rsidRPr="0032190F">
        <w:rPr>
          <w:i/>
          <w:sz w:val="20"/>
          <w:szCs w:val="20"/>
          <w:lang w:val="fr-FR"/>
        </w:rPr>
        <w:t xml:space="preserve"> se trouve sur le flanc sud qui présente un pendage de 50° sud-est après une faille nord-ouest - sud-est. On y voit de grandes plages de forme indécise et de nombreux corniformes.</w:t>
      </w:r>
    </w:p>
    <w:p w14:paraId="15687CFD" w14:textId="77777777" w:rsidR="000152C6" w:rsidRPr="0032190F" w:rsidRDefault="000152C6" w:rsidP="000152C6">
      <w:pPr>
        <w:jc w:val="both"/>
        <w:rPr>
          <w:i/>
          <w:sz w:val="20"/>
          <w:szCs w:val="20"/>
          <w:lang w:val="fr-FR"/>
        </w:rPr>
      </w:pPr>
      <w:r w:rsidRPr="0032190F">
        <w:rPr>
          <w:i/>
          <w:sz w:val="20"/>
          <w:szCs w:val="20"/>
          <w:lang w:val="fr-FR"/>
        </w:rPr>
        <w:t xml:space="preserve">La </w:t>
      </w:r>
      <w:r w:rsidRPr="0032190F">
        <w:rPr>
          <w:b/>
          <w:i/>
          <w:sz w:val="20"/>
          <w:szCs w:val="20"/>
          <w:lang w:val="fr-FR"/>
        </w:rPr>
        <w:t>face i</w:t>
      </w:r>
      <w:r w:rsidRPr="0032190F">
        <w:rPr>
          <w:i/>
          <w:sz w:val="20"/>
          <w:szCs w:val="20"/>
          <w:lang w:val="fr-FR"/>
        </w:rPr>
        <w:t>, de pendage 65° est se trouve au-dessus des faces c et a.</w:t>
      </w:r>
    </w:p>
    <w:p w14:paraId="648FBD51" w14:textId="77777777" w:rsidR="000152C6" w:rsidRPr="0032190F" w:rsidRDefault="000152C6" w:rsidP="000152C6">
      <w:pPr>
        <w:jc w:val="both"/>
        <w:rPr>
          <w:i/>
          <w:sz w:val="20"/>
          <w:szCs w:val="20"/>
          <w:lang w:val="fr-FR"/>
        </w:rPr>
      </w:pPr>
      <w:r w:rsidRPr="0032190F">
        <w:rPr>
          <w:i/>
          <w:sz w:val="20"/>
          <w:szCs w:val="20"/>
          <w:lang w:val="fr-FR"/>
        </w:rPr>
        <w:t>La</w:t>
      </w:r>
      <w:r w:rsidRPr="0032190F">
        <w:rPr>
          <w:b/>
          <w:i/>
          <w:sz w:val="20"/>
          <w:szCs w:val="20"/>
          <w:lang w:val="fr-FR"/>
        </w:rPr>
        <w:t xml:space="preserve"> face d</w:t>
      </w:r>
      <w:r w:rsidRPr="0032190F">
        <w:rPr>
          <w:i/>
          <w:sz w:val="20"/>
          <w:szCs w:val="20"/>
          <w:lang w:val="fr-FR"/>
        </w:rPr>
        <w:t xml:space="preserve">, de pendage 40° sud-est, se trouve </w:t>
      </w:r>
      <w:smartTag w:uri="urn:schemas-microsoft-com:office:smarttags" w:element="metricconverter">
        <w:smartTagPr>
          <w:attr w:name="ProductID" w:val="10 m"/>
        </w:smartTagPr>
        <w:r w:rsidRPr="0032190F">
          <w:rPr>
            <w:i/>
            <w:sz w:val="20"/>
            <w:szCs w:val="20"/>
            <w:lang w:val="fr-FR"/>
          </w:rPr>
          <w:t>10 m</w:t>
        </w:r>
      </w:smartTag>
      <w:r w:rsidRPr="0032190F">
        <w:rPr>
          <w:i/>
          <w:sz w:val="20"/>
          <w:szCs w:val="20"/>
          <w:lang w:val="fr-FR"/>
        </w:rPr>
        <w:t xml:space="preserve"> plus à l’ouest, sur le flanc sud du promontoire, après une trouée herbeuse qui conduit à la roche 4. Elle forme une 'verrue' de </w:t>
      </w:r>
      <w:smartTag w:uri="urn:schemas-microsoft-com:office:smarttags" w:element="metricconverter">
        <w:smartTagPr>
          <w:attr w:name="ProductID" w:val="2 m"/>
        </w:smartTagPr>
        <w:r w:rsidRPr="0032190F">
          <w:rPr>
            <w:i/>
            <w:sz w:val="20"/>
            <w:szCs w:val="20"/>
            <w:lang w:val="fr-FR"/>
          </w:rPr>
          <w:t>2 m</w:t>
        </w:r>
      </w:smartTag>
      <w:r w:rsidRPr="0032190F">
        <w:rPr>
          <w:i/>
          <w:sz w:val="20"/>
          <w:szCs w:val="20"/>
          <w:lang w:val="fr-FR"/>
        </w:rPr>
        <w:t xml:space="preserve"> par </w:t>
      </w:r>
      <w:smartTag w:uri="urn:schemas-microsoft-com:office:smarttags" w:element="metricconverter">
        <w:smartTagPr>
          <w:attr w:name="ProductID" w:val="2 m"/>
        </w:smartTagPr>
        <w:r w:rsidRPr="0032190F">
          <w:rPr>
            <w:i/>
            <w:sz w:val="20"/>
            <w:szCs w:val="20"/>
            <w:lang w:val="fr-FR"/>
          </w:rPr>
          <w:t>2 m</w:t>
        </w:r>
      </w:smartTag>
      <w:r w:rsidRPr="0032190F">
        <w:rPr>
          <w:i/>
          <w:sz w:val="20"/>
          <w:szCs w:val="20"/>
          <w:lang w:val="fr-FR"/>
        </w:rPr>
        <w:t xml:space="preserve"> au pied du mamelon. Le numéro </w:t>
      </w:r>
      <w:r w:rsidRPr="0032190F">
        <w:rPr>
          <w:i/>
          <w:sz w:val="20"/>
          <w:szCs w:val="20"/>
          <w:u w:val="single"/>
          <w:lang w:val="fr-FR"/>
        </w:rPr>
        <w:t>ZI R9</w:t>
      </w:r>
      <w:r w:rsidRPr="00D97C70">
        <w:rPr>
          <w:rFonts w:ascii="Symbol" w:hAnsi="Symbol"/>
          <w:i/>
          <w:sz w:val="20"/>
          <w:szCs w:val="20"/>
          <w:u w:val="single"/>
        </w:rPr>
        <w:t></w:t>
      </w:r>
      <w:r w:rsidRPr="00D97C70">
        <w:rPr>
          <w:rFonts w:ascii="Symbol" w:hAnsi="Symbol"/>
          <w:i/>
          <w:sz w:val="20"/>
          <w:szCs w:val="20"/>
        </w:rPr>
        <w:t></w:t>
      </w:r>
      <w:r w:rsidRPr="0032190F">
        <w:rPr>
          <w:i/>
          <w:sz w:val="20"/>
          <w:szCs w:val="20"/>
          <w:lang w:val="fr-FR"/>
        </w:rPr>
        <w:t xml:space="preserve"> est inscrit au sud-est, au ras de l’herbe, près d’un petit bloc violet.</w:t>
      </w:r>
    </w:p>
    <w:p w14:paraId="795EAA3C" w14:textId="77777777" w:rsidR="000152C6" w:rsidRPr="0032190F" w:rsidRDefault="000152C6" w:rsidP="000152C6">
      <w:pPr>
        <w:jc w:val="both"/>
        <w:rPr>
          <w:i/>
          <w:sz w:val="20"/>
          <w:szCs w:val="20"/>
          <w:lang w:val="fr-FR"/>
        </w:rPr>
      </w:pPr>
      <w:r w:rsidRPr="0032190F">
        <w:rPr>
          <w:i/>
          <w:sz w:val="20"/>
          <w:szCs w:val="20"/>
          <w:lang w:val="fr-FR"/>
        </w:rPr>
        <w:t xml:space="preserve">La </w:t>
      </w:r>
      <w:r w:rsidRPr="0032190F">
        <w:rPr>
          <w:b/>
          <w:i/>
          <w:sz w:val="20"/>
          <w:szCs w:val="20"/>
          <w:lang w:val="fr-FR"/>
        </w:rPr>
        <w:t>face e</w:t>
      </w:r>
      <w:r w:rsidRPr="0032190F">
        <w:rPr>
          <w:i/>
          <w:sz w:val="20"/>
          <w:szCs w:val="20"/>
          <w:lang w:val="fr-FR"/>
        </w:rPr>
        <w:t xml:space="preserve"> est une grande surface presque verticale mais en léger arrondi, dirigée en moyenne vers le sud-est </w:t>
      </w:r>
      <w:r w:rsidRPr="0032190F">
        <w:rPr>
          <w:i/>
          <w:sz w:val="20"/>
          <w:szCs w:val="20"/>
          <w:lang w:val="fr-FR"/>
        </w:rPr>
        <w:br/>
        <w:t>(</w:t>
      </w:r>
      <w:smartTag w:uri="urn:schemas-microsoft-com:office:smarttags" w:element="metricconverter">
        <w:smartTagPr>
          <w:attr w:name="ProductID" w:val="6 m"/>
        </w:smartTagPr>
        <w:r w:rsidRPr="0032190F">
          <w:rPr>
            <w:i/>
            <w:sz w:val="20"/>
            <w:szCs w:val="20"/>
            <w:lang w:val="fr-FR"/>
          </w:rPr>
          <w:t>6 m</w:t>
        </w:r>
      </w:smartTag>
      <w:r w:rsidRPr="0032190F">
        <w:rPr>
          <w:i/>
          <w:sz w:val="20"/>
          <w:szCs w:val="20"/>
          <w:lang w:val="fr-FR"/>
        </w:rPr>
        <w:t xml:space="preserve"> de large, </w:t>
      </w:r>
      <w:smartTag w:uri="urn:schemas-microsoft-com:office:smarttags" w:element="metricconverter">
        <w:smartTagPr>
          <w:attr w:name="ProductID" w:val="2 m"/>
        </w:smartTagPr>
        <w:r w:rsidRPr="0032190F">
          <w:rPr>
            <w:i/>
            <w:sz w:val="20"/>
            <w:szCs w:val="20"/>
            <w:lang w:val="fr-FR"/>
          </w:rPr>
          <w:t>2 m</w:t>
        </w:r>
      </w:smartTag>
      <w:r w:rsidRPr="0032190F">
        <w:rPr>
          <w:i/>
          <w:sz w:val="20"/>
          <w:szCs w:val="20"/>
          <w:lang w:val="fr-FR"/>
        </w:rPr>
        <w:t xml:space="preserve"> de haut). Trois corniformes y sont mal exécutés, un à droite, un à gauche et le dernier au centre, sur trois panneaux séparés par de grandes fissures.</w:t>
      </w:r>
    </w:p>
    <w:p w14:paraId="3FB5A985" w14:textId="77777777" w:rsidR="000152C6" w:rsidRPr="0032190F" w:rsidRDefault="000152C6" w:rsidP="000152C6">
      <w:pPr>
        <w:jc w:val="both"/>
        <w:rPr>
          <w:i/>
          <w:sz w:val="20"/>
          <w:szCs w:val="20"/>
          <w:lang w:val="fr-FR"/>
        </w:rPr>
      </w:pPr>
      <w:r w:rsidRPr="0032190F">
        <w:rPr>
          <w:i/>
          <w:sz w:val="20"/>
          <w:szCs w:val="20"/>
          <w:lang w:val="fr-FR"/>
        </w:rPr>
        <w:t xml:space="preserve">Les autres faces sont sur le dessus de la face e. Il s’agit d’un grand palier de pendage moyen 20° est. Il est accessible à l’extrémité ouest de la face e. Pour trouver la </w:t>
      </w:r>
      <w:r w:rsidRPr="0032190F">
        <w:rPr>
          <w:b/>
          <w:i/>
          <w:sz w:val="20"/>
          <w:szCs w:val="20"/>
          <w:lang w:val="fr-FR"/>
        </w:rPr>
        <w:t>face f</w:t>
      </w:r>
      <w:r w:rsidRPr="0032190F">
        <w:rPr>
          <w:i/>
          <w:sz w:val="20"/>
          <w:szCs w:val="20"/>
          <w:lang w:val="fr-FR"/>
        </w:rPr>
        <w:t xml:space="preserve">, traverser le palier vers le nord, afin d’atteindre une paroi verticale haute de </w:t>
      </w:r>
      <w:smartTag w:uri="urn:schemas-microsoft-com:office:smarttags" w:element="metricconverter">
        <w:smartTagPr>
          <w:attr w:name="ProductID" w:val="3 m"/>
        </w:smartTagPr>
        <w:r w:rsidRPr="0032190F">
          <w:rPr>
            <w:i/>
            <w:sz w:val="20"/>
            <w:szCs w:val="20"/>
            <w:lang w:val="fr-FR"/>
          </w:rPr>
          <w:t>3 m</w:t>
        </w:r>
      </w:smartTag>
      <w:r w:rsidRPr="0032190F">
        <w:rPr>
          <w:i/>
          <w:sz w:val="20"/>
          <w:szCs w:val="20"/>
          <w:lang w:val="fr-FR"/>
        </w:rPr>
        <w:t>. La face f est dans l’arrondi, au pied de cette paroi : c’est une surface triangulaire (</w:t>
      </w:r>
      <w:smartTag w:uri="urn:schemas-microsoft-com:office:smarttags" w:element="metricconverter">
        <w:smartTagPr>
          <w:attr w:name="ProductID" w:val="0,9 m"/>
        </w:smartTagPr>
        <w:r w:rsidRPr="0032190F">
          <w:rPr>
            <w:i/>
            <w:sz w:val="20"/>
            <w:szCs w:val="20"/>
            <w:lang w:val="fr-FR"/>
          </w:rPr>
          <w:t>0,9 m</w:t>
        </w:r>
      </w:smartTag>
      <w:r w:rsidRPr="0032190F">
        <w:rPr>
          <w:i/>
          <w:sz w:val="20"/>
          <w:szCs w:val="20"/>
          <w:lang w:val="fr-FR"/>
        </w:rPr>
        <w:t xml:space="preserve"> par </w:t>
      </w:r>
      <w:smartTag w:uri="urn:schemas-microsoft-com:office:smarttags" w:element="metricconverter">
        <w:smartTagPr>
          <w:attr w:name="ProductID" w:val="0,4 m"/>
        </w:smartTagPr>
        <w:r w:rsidRPr="0032190F">
          <w:rPr>
            <w:i/>
            <w:sz w:val="20"/>
            <w:szCs w:val="20"/>
            <w:lang w:val="fr-FR"/>
          </w:rPr>
          <w:t>0,4 m</w:t>
        </w:r>
      </w:smartTag>
      <w:r w:rsidRPr="0032190F">
        <w:rPr>
          <w:i/>
          <w:sz w:val="20"/>
          <w:szCs w:val="20"/>
          <w:lang w:val="fr-FR"/>
        </w:rPr>
        <w:t xml:space="preserve">, pendage 35° sud), entourée de fissures herbeuses et présentant un corniforme assez grossier. Le numéro </w:t>
      </w:r>
      <w:r w:rsidRPr="0032190F">
        <w:rPr>
          <w:i/>
          <w:sz w:val="20"/>
          <w:szCs w:val="20"/>
          <w:u w:val="single"/>
          <w:lang w:val="fr-FR"/>
        </w:rPr>
        <w:t>ZI R9</w:t>
      </w:r>
      <w:r w:rsidRPr="00D97C70">
        <w:rPr>
          <w:rFonts w:ascii="Symbol" w:hAnsi="Symbol"/>
          <w:i/>
          <w:sz w:val="20"/>
          <w:szCs w:val="20"/>
          <w:u w:val="single"/>
        </w:rPr>
        <w:t></w:t>
      </w:r>
      <w:r w:rsidRPr="0032190F">
        <w:rPr>
          <w:i/>
          <w:sz w:val="20"/>
          <w:szCs w:val="20"/>
          <w:lang w:val="fr-FR"/>
        </w:rPr>
        <w:t xml:space="preserve"> y est inscrit. </w:t>
      </w:r>
    </w:p>
    <w:p w14:paraId="3735388C" w14:textId="51970570" w:rsidR="000152C6" w:rsidRPr="0032190F" w:rsidRDefault="000152C6" w:rsidP="000152C6">
      <w:pPr>
        <w:jc w:val="both"/>
        <w:rPr>
          <w:i/>
          <w:sz w:val="20"/>
          <w:szCs w:val="20"/>
          <w:lang w:val="fr-FR"/>
        </w:rPr>
      </w:pPr>
      <w:r w:rsidRPr="0032190F">
        <w:rPr>
          <w:i/>
          <w:sz w:val="20"/>
          <w:szCs w:val="20"/>
          <w:lang w:val="fr-FR"/>
        </w:rPr>
        <w:t>La</w:t>
      </w:r>
      <w:r w:rsidRPr="0032190F">
        <w:rPr>
          <w:b/>
          <w:i/>
          <w:sz w:val="20"/>
          <w:szCs w:val="20"/>
          <w:lang w:val="fr-FR"/>
        </w:rPr>
        <w:t xml:space="preserve"> face h</w:t>
      </w:r>
      <w:r w:rsidRPr="0032190F">
        <w:rPr>
          <w:i/>
          <w:sz w:val="20"/>
          <w:szCs w:val="20"/>
          <w:lang w:val="fr-FR"/>
        </w:rPr>
        <w:t xml:space="preserve"> est le bord sud de cette plate-forme : une grande plage de grandes cupules se trouve dans une gouttière est - ouest, de pendage 30° est, au nord d’un grand éclat triangulaire. De l’autre côté de cet éclat, sur le rebord arrondi, se trouve un réticulé divisé en deux cases. A </w:t>
      </w:r>
      <w:smartTag w:uri="urn:schemas-microsoft-com:office:smarttags" w:element="metricconverter">
        <w:smartTagPr>
          <w:attr w:name="ProductID" w:val="0,2 m"/>
        </w:smartTagPr>
        <w:r w:rsidRPr="0032190F">
          <w:rPr>
            <w:i/>
            <w:sz w:val="20"/>
            <w:szCs w:val="20"/>
            <w:lang w:val="fr-FR"/>
          </w:rPr>
          <w:t>0,2 m</w:t>
        </w:r>
      </w:smartTag>
      <w:r w:rsidRPr="0032190F">
        <w:rPr>
          <w:i/>
          <w:sz w:val="20"/>
          <w:szCs w:val="20"/>
          <w:lang w:val="fr-FR"/>
        </w:rPr>
        <w:t xml:space="preserve"> à l’ouest de l’éclat se devine un corniforme à cornes refermées en cercle et une courbe fermée portant un petit appendice. En principe, avec un bon éclairage ce sont trois </w:t>
      </w:r>
      <w:hyperlink r:id="rId13999" w:anchor="Typ_Bego_Figures_Franges" w:history="1">
        <w:r w:rsidRPr="0032190F">
          <w:rPr>
            <w:rStyle w:val="Hyperlink"/>
            <w:i/>
            <w:sz w:val="20"/>
            <w:szCs w:val="20"/>
            <w:lang w:val="fr-FR"/>
          </w:rPr>
          <w:t>figures à franges</w:t>
        </w:r>
      </w:hyperlink>
      <w:r w:rsidRPr="0032190F">
        <w:rPr>
          <w:i/>
          <w:sz w:val="20"/>
          <w:szCs w:val="20"/>
          <w:lang w:val="fr-FR"/>
        </w:rPr>
        <w:t>.</w:t>
      </w:r>
    </w:p>
    <w:p w14:paraId="0FC7158C" w14:textId="77777777" w:rsidR="000152C6" w:rsidRPr="0032190F" w:rsidRDefault="000152C6" w:rsidP="000152C6">
      <w:pPr>
        <w:jc w:val="both"/>
        <w:rPr>
          <w:i/>
          <w:sz w:val="20"/>
          <w:szCs w:val="20"/>
          <w:lang w:val="fr-FR"/>
        </w:rPr>
      </w:pPr>
      <w:r w:rsidRPr="0032190F">
        <w:rPr>
          <w:i/>
          <w:sz w:val="20"/>
          <w:szCs w:val="20"/>
          <w:lang w:val="fr-FR"/>
        </w:rPr>
        <w:lastRenderedPageBreak/>
        <w:t>La</w:t>
      </w:r>
      <w:r w:rsidRPr="0032190F">
        <w:rPr>
          <w:b/>
          <w:i/>
          <w:sz w:val="20"/>
          <w:szCs w:val="20"/>
          <w:lang w:val="fr-FR"/>
        </w:rPr>
        <w:t xml:space="preserve"> face g</w:t>
      </w:r>
      <w:r w:rsidRPr="0032190F">
        <w:rPr>
          <w:i/>
          <w:sz w:val="20"/>
          <w:szCs w:val="20"/>
          <w:lang w:val="fr-FR"/>
        </w:rPr>
        <w:t xml:space="preserve"> se trouve dans le coin nord-ouest du palier, en limite de la paroi verticale. Sur une surface de pendage 15° est se distinguent des courbes fermées disposées en file, qui sont probablement des corniformes emboîtés. Une plage très érodée se trouve sur un petit bloc découpé par le gel</w:t>
      </w:r>
    </w:p>
    <w:p w14:paraId="639268A9" w14:textId="77777777" w:rsidR="000152C6" w:rsidRPr="0032190F" w:rsidRDefault="000152C6" w:rsidP="000152C6">
      <w:pPr>
        <w:jc w:val="both"/>
        <w:rPr>
          <w:i/>
          <w:sz w:val="20"/>
          <w:szCs w:val="20"/>
          <w:lang w:val="fr-FR"/>
        </w:rPr>
      </w:pPr>
      <w:r w:rsidRPr="0032190F">
        <w:rPr>
          <w:i/>
          <w:sz w:val="20"/>
          <w:szCs w:val="20"/>
          <w:lang w:val="fr-FR"/>
        </w:rPr>
        <w:t xml:space="preserve"> La </w:t>
      </w:r>
      <w:r w:rsidRPr="0032190F">
        <w:rPr>
          <w:b/>
          <w:i/>
          <w:sz w:val="20"/>
          <w:szCs w:val="20"/>
          <w:lang w:val="fr-FR"/>
        </w:rPr>
        <w:t>face k</w:t>
      </w:r>
      <w:r w:rsidRPr="0032190F">
        <w:rPr>
          <w:i/>
          <w:sz w:val="20"/>
          <w:szCs w:val="20"/>
          <w:lang w:val="fr-FR"/>
        </w:rPr>
        <w:t>, de pendage 80° sud, lui est contiguë. Elle porte deux corniformes de réalisation grossière.</w:t>
      </w:r>
    </w:p>
    <w:p w14:paraId="02C5FC35" w14:textId="77777777" w:rsidR="000152C6" w:rsidRPr="0032190F" w:rsidRDefault="000152C6" w:rsidP="00647EA0">
      <w:pPr>
        <w:pStyle w:val="Heading5"/>
      </w:pPr>
      <w:bookmarkStart w:id="5533" w:name="Desc_ZIGIR3beta"/>
      <w:r w:rsidRPr="0032190F">
        <w:t>ZIGIR3@b</w:t>
      </w:r>
    </w:p>
    <w:bookmarkEnd w:id="5533"/>
    <w:p w14:paraId="00692472" w14:textId="77777777" w:rsidR="000152C6" w:rsidRPr="0032190F" w:rsidRDefault="000152C6" w:rsidP="000152C6">
      <w:pPr>
        <w:jc w:val="right"/>
        <w:rPr>
          <w:b/>
          <w:i/>
          <w:sz w:val="20"/>
          <w:szCs w:val="20"/>
          <w:lang w:val="fr-FR"/>
        </w:rPr>
      </w:pPr>
      <w:r w:rsidRPr="0032190F">
        <w:rPr>
          <w:b/>
          <w:i/>
          <w:sz w:val="20"/>
          <w:szCs w:val="20"/>
          <w:lang w:val="fr-FR"/>
        </w:rPr>
        <w:t>Roche surmontée d’un gros bloc</w:t>
      </w:r>
    </w:p>
    <w:p w14:paraId="5CA7DCD1" w14:textId="1A1C6E51" w:rsidR="000152C6" w:rsidRPr="0032190F" w:rsidRDefault="000152C6" w:rsidP="000152C6">
      <w:pPr>
        <w:jc w:val="both"/>
        <w:rPr>
          <w:lang w:val="fr-FR"/>
        </w:rPr>
      </w:pPr>
      <w:r w:rsidRPr="0032190F">
        <w:rPr>
          <w:lang w:val="fr-FR"/>
        </w:rPr>
        <w:t>C’est la 2</w:t>
      </w:r>
      <w:r w:rsidRPr="0032190F">
        <w:rPr>
          <w:vertAlign w:val="superscript"/>
          <w:lang w:val="fr-FR"/>
        </w:rPr>
        <w:t>e</w:t>
      </w:r>
      <w:r w:rsidRPr="0032190F">
        <w:rPr>
          <w:lang w:val="fr-FR"/>
        </w:rPr>
        <w:t xml:space="preserve"> roche la plus gravées de la zone.</w:t>
      </w:r>
      <w:hyperlink r:id="rId14000" w:anchor="Asso_Cornif_Alignés" w:history="1">
        <w:r w:rsidRPr="0032190F">
          <w:rPr>
            <w:rStyle w:val="Hyperlink"/>
            <w:lang w:val="fr-FR"/>
          </w:rPr>
          <w:t>Alignement de corniformes</w:t>
        </w:r>
      </w:hyperlink>
      <w:r w:rsidRPr="0032190F">
        <w:rPr>
          <w:lang w:val="fr-FR"/>
        </w:rPr>
        <w:t xml:space="preserve"> (SS BIB).</w:t>
      </w:r>
    </w:p>
    <w:p w14:paraId="2ECF1FA1" w14:textId="77777777" w:rsidR="000152C6" w:rsidRPr="0032190F" w:rsidRDefault="000152C6" w:rsidP="000152C6">
      <w:pPr>
        <w:jc w:val="both"/>
        <w:rPr>
          <w:i/>
          <w:sz w:val="20"/>
          <w:szCs w:val="20"/>
          <w:lang w:val="fr-FR"/>
        </w:rPr>
      </w:pPr>
    </w:p>
    <w:p w14:paraId="5AFD27AC" w14:textId="61105F4D" w:rsidR="000152C6" w:rsidRPr="0032190F" w:rsidRDefault="000152C6" w:rsidP="000152C6">
      <w:pPr>
        <w:jc w:val="both"/>
        <w:rPr>
          <w:i/>
          <w:sz w:val="20"/>
          <w:szCs w:val="20"/>
          <w:lang w:val="fr-FR"/>
        </w:rPr>
      </w:pPr>
      <w:r w:rsidRPr="0032190F">
        <w:rPr>
          <w:i/>
          <w:sz w:val="20"/>
          <w:szCs w:val="20"/>
          <w:lang w:val="fr-FR"/>
        </w:rPr>
        <w:t xml:space="preserve">Ce mamelon est lui aussi étiré d’ouest en est et en pente vers l’est de 40°. Il est dominé par un bloc couvert de lichens noirs et calé par des pierres. Le mamelon présente de nombreuses cuvettes et gouttières lisses couvertes de gravures très usées. Le numéro </w:t>
      </w:r>
      <w:r w:rsidRPr="0032190F">
        <w:rPr>
          <w:i/>
          <w:sz w:val="20"/>
          <w:szCs w:val="20"/>
          <w:u w:val="single"/>
          <w:lang w:val="fr-FR"/>
        </w:rPr>
        <w:t>ZIR7</w:t>
      </w:r>
      <w:r w:rsidRPr="00901D43">
        <w:rPr>
          <w:rFonts w:ascii="Symbol" w:hAnsi="Symbol"/>
          <w:i/>
          <w:sz w:val="20"/>
          <w:szCs w:val="20"/>
          <w:u w:val="single"/>
        </w:rPr>
        <w:t></w:t>
      </w:r>
      <w:r w:rsidRPr="0032190F">
        <w:rPr>
          <w:i/>
          <w:sz w:val="20"/>
          <w:szCs w:val="20"/>
          <w:lang w:val="fr-FR"/>
        </w:rPr>
        <w:t xml:space="preserve">  est gravé peu nettement. Cette roche est très semblable à la roche 3</w:t>
      </w:r>
      <w:r w:rsidRPr="00901D43">
        <w:rPr>
          <w:rFonts w:ascii="Symbol" w:hAnsi="Symbol"/>
          <w:i/>
          <w:sz w:val="20"/>
          <w:szCs w:val="20"/>
        </w:rPr>
        <w:t></w:t>
      </w:r>
      <w:r w:rsidRPr="0032190F">
        <w:rPr>
          <w:i/>
          <w:sz w:val="20"/>
          <w:szCs w:val="20"/>
          <w:lang w:val="fr-FR"/>
        </w:rPr>
        <w:t xml:space="preserve"> : sur plusieurs mètres, des </w:t>
      </w:r>
      <w:hyperlink r:id="rId14001" w:anchor="Typ_Bego_Corniformes" w:history="1">
        <w:r w:rsidRPr="0032190F">
          <w:rPr>
            <w:rStyle w:val="Hyperlink"/>
            <w:i/>
            <w:sz w:val="20"/>
            <w:szCs w:val="20"/>
            <w:lang w:val="fr-FR"/>
          </w:rPr>
          <w:t>corniformes</w:t>
        </w:r>
      </w:hyperlink>
      <w:r w:rsidRPr="0032190F">
        <w:rPr>
          <w:i/>
          <w:sz w:val="20"/>
          <w:szCs w:val="20"/>
          <w:lang w:val="fr-FR"/>
        </w:rPr>
        <w:t xml:space="preserve">s’étagent dans des gouttières ou des cuvettes. Ils sont cependant moins alignés et sur le replat du somme, ils  forment des petits amas accolés à de grandes plages rectangulaires. </w:t>
      </w:r>
    </w:p>
    <w:p w14:paraId="3CE7D690" w14:textId="77777777" w:rsidR="000152C6" w:rsidRPr="0032190F" w:rsidRDefault="000152C6" w:rsidP="000152C6">
      <w:pPr>
        <w:jc w:val="both"/>
        <w:rPr>
          <w:i/>
          <w:sz w:val="20"/>
          <w:szCs w:val="20"/>
          <w:lang w:val="fr-FR"/>
        </w:rPr>
      </w:pPr>
    </w:p>
    <w:p w14:paraId="251F2D6D" w14:textId="77777777" w:rsidR="000152C6" w:rsidRPr="0032190F" w:rsidRDefault="000152C6" w:rsidP="000152C6">
      <w:pPr>
        <w:jc w:val="both"/>
        <w:rPr>
          <w:i/>
          <w:sz w:val="20"/>
          <w:szCs w:val="20"/>
          <w:lang w:val="fr-FR"/>
        </w:rPr>
      </w:pPr>
      <w:r w:rsidRPr="0032190F">
        <w:rPr>
          <w:i/>
          <w:sz w:val="20"/>
          <w:szCs w:val="20"/>
          <w:lang w:val="fr-FR"/>
        </w:rPr>
        <w:t xml:space="preserve">Cette grande roche a été divisée en plusieurs carrés. Le </w:t>
      </w:r>
      <w:r w:rsidRPr="0032190F">
        <w:rPr>
          <w:b/>
          <w:i/>
          <w:sz w:val="20"/>
          <w:szCs w:val="20"/>
          <w:lang w:val="fr-FR"/>
        </w:rPr>
        <w:t>carré1</w:t>
      </w:r>
      <w:r w:rsidRPr="0032190F">
        <w:rPr>
          <w:i/>
          <w:sz w:val="20"/>
          <w:szCs w:val="20"/>
          <w:lang w:val="fr-FR"/>
        </w:rPr>
        <w:t xml:space="preserve">, de pendage 10° est, se trouve dans le haut, sous le bloc en équilibre. Le </w:t>
      </w:r>
      <w:r w:rsidRPr="0032190F">
        <w:rPr>
          <w:b/>
          <w:i/>
          <w:sz w:val="20"/>
          <w:szCs w:val="20"/>
          <w:lang w:val="fr-FR"/>
        </w:rPr>
        <w:t>carré 2</w:t>
      </w:r>
      <w:r w:rsidRPr="0032190F">
        <w:rPr>
          <w:i/>
          <w:sz w:val="20"/>
          <w:szCs w:val="20"/>
          <w:lang w:val="fr-FR"/>
        </w:rPr>
        <w:t xml:space="preserve"> est situé au sud-ouest, il est formé d’une cuvette au sud et de la surface adjacente plus un décrochement de </w:t>
      </w:r>
      <w:smartTag w:uri="urn:schemas-microsoft-com:office:smarttags" w:element="metricconverter">
        <w:smartTagPr>
          <w:attr w:name="ProductID" w:val="0,15 m"/>
        </w:smartTagPr>
        <w:r w:rsidRPr="0032190F">
          <w:rPr>
            <w:i/>
            <w:sz w:val="20"/>
            <w:szCs w:val="20"/>
            <w:lang w:val="fr-FR"/>
          </w:rPr>
          <w:t>0,15 m</w:t>
        </w:r>
      </w:smartTag>
      <w:r w:rsidRPr="0032190F">
        <w:rPr>
          <w:i/>
          <w:sz w:val="20"/>
          <w:szCs w:val="20"/>
          <w:lang w:val="fr-FR"/>
        </w:rPr>
        <w:t xml:space="preserve"> au nord, où la surface est beaucoup plus rugueuse (pendage 40° est). Le </w:t>
      </w:r>
      <w:r w:rsidRPr="0032190F">
        <w:rPr>
          <w:b/>
          <w:i/>
          <w:sz w:val="20"/>
          <w:szCs w:val="20"/>
          <w:lang w:val="fr-FR"/>
        </w:rPr>
        <w:t>carré 4</w:t>
      </w:r>
      <w:r w:rsidRPr="0032190F">
        <w:rPr>
          <w:i/>
          <w:sz w:val="20"/>
          <w:szCs w:val="20"/>
          <w:lang w:val="fr-FR"/>
        </w:rPr>
        <w:t xml:space="preserve"> se trouve dans le bas de la roche et plonge dans l’herbe au niveau de gros blocs (pendage 45° est). Le </w:t>
      </w:r>
      <w:r w:rsidRPr="0032190F">
        <w:rPr>
          <w:b/>
          <w:i/>
          <w:sz w:val="20"/>
          <w:szCs w:val="20"/>
          <w:lang w:val="fr-FR"/>
        </w:rPr>
        <w:t>carré 3</w:t>
      </w:r>
      <w:r w:rsidRPr="0032190F">
        <w:rPr>
          <w:i/>
          <w:sz w:val="20"/>
          <w:szCs w:val="20"/>
          <w:lang w:val="fr-FR"/>
        </w:rPr>
        <w:t xml:space="preserve"> est très riche, c’est une belle surface lisse de pendage 40° est, accessible depuis le carré 4.</w:t>
      </w:r>
    </w:p>
    <w:p w14:paraId="381E83A4" w14:textId="77777777" w:rsidR="000152C6" w:rsidRPr="0032190F" w:rsidRDefault="000152C6" w:rsidP="000152C6">
      <w:pPr>
        <w:jc w:val="both"/>
        <w:rPr>
          <w:i/>
          <w:sz w:val="20"/>
          <w:szCs w:val="20"/>
          <w:lang w:val="fr-FR"/>
        </w:rPr>
      </w:pPr>
      <w:r w:rsidRPr="0032190F">
        <w:rPr>
          <w:i/>
          <w:sz w:val="20"/>
          <w:szCs w:val="20"/>
          <w:lang w:val="fr-FR"/>
        </w:rPr>
        <w:t>Il existe deux autres carrés, 5 et 6 que nous n’avons pas identifiés</w:t>
      </w:r>
    </w:p>
    <w:p w14:paraId="05AD0AA4" w14:textId="77777777" w:rsidR="000152C6" w:rsidRPr="0032190F" w:rsidRDefault="000152C6" w:rsidP="000152C6">
      <w:pPr>
        <w:rPr>
          <w:lang w:val="fr-FR"/>
        </w:rPr>
      </w:pPr>
    </w:p>
    <w:p w14:paraId="5A7DE3CF" w14:textId="77777777" w:rsidR="000152C6" w:rsidRPr="0032190F" w:rsidRDefault="000152C6" w:rsidP="00647EA0">
      <w:pPr>
        <w:pStyle w:val="Heading5"/>
      </w:pPr>
      <w:bookmarkStart w:id="5534" w:name="Desc_ZIGIR3gamma"/>
      <w:r w:rsidRPr="0032190F">
        <w:t>ZIGIR3@c</w:t>
      </w:r>
    </w:p>
    <w:bookmarkEnd w:id="5534"/>
    <w:p w14:paraId="2A9958D0" w14:textId="77777777" w:rsidR="000152C6" w:rsidRPr="0032190F" w:rsidRDefault="000152C6" w:rsidP="000152C6">
      <w:pPr>
        <w:jc w:val="right"/>
        <w:rPr>
          <w:b/>
          <w:i/>
          <w:sz w:val="20"/>
          <w:szCs w:val="20"/>
          <w:lang w:val="fr-FR"/>
        </w:rPr>
      </w:pPr>
      <w:r w:rsidRPr="0032190F">
        <w:rPr>
          <w:b/>
          <w:i/>
          <w:sz w:val="20"/>
          <w:szCs w:val="20"/>
          <w:lang w:val="fr-FR"/>
        </w:rPr>
        <w:t>Roche aux files de corniformes</w:t>
      </w:r>
    </w:p>
    <w:p w14:paraId="57F0EA85" w14:textId="77777777" w:rsidR="000152C6" w:rsidRPr="0032190F" w:rsidRDefault="000152C6" w:rsidP="000152C6">
      <w:pPr>
        <w:jc w:val="both"/>
        <w:rPr>
          <w:lang w:val="fr-FR"/>
        </w:rPr>
      </w:pPr>
    </w:p>
    <w:p w14:paraId="5061CAAE" w14:textId="0284A844" w:rsidR="000152C6" w:rsidRPr="0032190F" w:rsidRDefault="000152C6" w:rsidP="000152C6">
      <w:pPr>
        <w:jc w:val="both"/>
        <w:rPr>
          <w:lang w:val="fr-FR"/>
        </w:rPr>
      </w:pPr>
      <w:r w:rsidRPr="0032190F">
        <w:rPr>
          <w:lang w:val="fr-FR"/>
        </w:rPr>
        <w:t>C’est la 6</w:t>
      </w:r>
      <w:r w:rsidRPr="0032190F">
        <w:rPr>
          <w:vertAlign w:val="superscript"/>
          <w:lang w:val="fr-FR"/>
        </w:rPr>
        <w:t>e</w:t>
      </w:r>
      <w:r w:rsidRPr="0032190F">
        <w:rPr>
          <w:lang w:val="fr-FR"/>
        </w:rPr>
        <w:t xml:space="preserve"> roche la plus gravées de la zone.</w:t>
      </w:r>
      <w:hyperlink r:id="rId14002" w:anchor="Asso_Cornif_Alignés" w:history="1">
        <w:r w:rsidRPr="0032190F">
          <w:rPr>
            <w:rStyle w:val="Hyperlink"/>
            <w:lang w:val="fr-FR"/>
          </w:rPr>
          <w:t>Alignement de corniformes</w:t>
        </w:r>
      </w:hyperlink>
      <w:r w:rsidRPr="0032190F">
        <w:rPr>
          <w:lang w:val="fr-FR"/>
        </w:rPr>
        <w:t xml:space="preserve"> (SS BIB).</w:t>
      </w:r>
    </w:p>
    <w:p w14:paraId="52A9514C" w14:textId="77777777" w:rsidR="000152C6" w:rsidRPr="0032190F" w:rsidRDefault="000152C6" w:rsidP="000152C6">
      <w:pPr>
        <w:jc w:val="both"/>
        <w:rPr>
          <w:i/>
          <w:sz w:val="20"/>
          <w:szCs w:val="20"/>
          <w:lang w:val="fr-FR"/>
        </w:rPr>
      </w:pPr>
    </w:p>
    <w:p w14:paraId="44A0B384" w14:textId="77777777" w:rsidR="000152C6" w:rsidRPr="0032190F" w:rsidRDefault="000152C6" w:rsidP="000152C6">
      <w:pPr>
        <w:jc w:val="both"/>
        <w:rPr>
          <w:i/>
          <w:sz w:val="20"/>
          <w:szCs w:val="20"/>
          <w:lang w:val="fr-FR"/>
        </w:rPr>
      </w:pPr>
    </w:p>
    <w:p w14:paraId="64139FCD" w14:textId="77777777" w:rsidR="000152C6" w:rsidRPr="0032190F" w:rsidRDefault="000152C6" w:rsidP="000152C6">
      <w:pPr>
        <w:jc w:val="both"/>
        <w:rPr>
          <w:i/>
          <w:sz w:val="20"/>
          <w:szCs w:val="20"/>
          <w:lang w:val="fr-FR"/>
        </w:rPr>
      </w:pPr>
      <w:r w:rsidRPr="0032190F">
        <w:rPr>
          <w:i/>
          <w:sz w:val="20"/>
          <w:szCs w:val="20"/>
          <w:lang w:val="fr-FR"/>
        </w:rPr>
        <w:tab/>
        <w:t>Cette longue roche de grès rouge et blanc est gravée dans des gouttières très lisses striées de filons de quartz. Le pendage moyen des surfaces gravées est d’environ 30° est. Un important bloc de brèche grise repose sur le sommet. Dans le bas de la roche, un peu au-dessus du palier où nous avons abouti, d’innombrables corniformes se suivent en file sur cinq mètres, dans des gouttières rouge sombre encadrées de filons de quartz (</w:t>
      </w:r>
      <w:r w:rsidRPr="0032190F">
        <w:rPr>
          <w:b/>
          <w:i/>
          <w:sz w:val="20"/>
          <w:szCs w:val="20"/>
          <w:lang w:val="fr-FR"/>
        </w:rPr>
        <w:t>face b</w:t>
      </w:r>
      <w:r w:rsidRPr="0032190F">
        <w:rPr>
          <w:i/>
          <w:sz w:val="20"/>
          <w:szCs w:val="20"/>
          <w:lang w:val="fr-FR"/>
        </w:rPr>
        <w:t>). Vers le sommet, autour d’une cuvette où la pente est moins forte (</w:t>
      </w:r>
      <w:r w:rsidRPr="0032190F">
        <w:rPr>
          <w:b/>
          <w:i/>
          <w:sz w:val="20"/>
          <w:szCs w:val="20"/>
          <w:lang w:val="fr-FR"/>
        </w:rPr>
        <w:t>face a</w:t>
      </w:r>
      <w:r w:rsidRPr="0032190F">
        <w:rPr>
          <w:i/>
          <w:sz w:val="20"/>
          <w:szCs w:val="20"/>
          <w:lang w:val="fr-FR"/>
        </w:rPr>
        <w:t>), quelques corniformes sont plus ou moins emmêlés.</w:t>
      </w:r>
    </w:p>
    <w:p w14:paraId="5FE654EF" w14:textId="77777777" w:rsidR="000152C6" w:rsidRPr="0032190F" w:rsidRDefault="000152C6" w:rsidP="000152C6">
      <w:pPr>
        <w:jc w:val="both"/>
        <w:rPr>
          <w:i/>
          <w:sz w:val="20"/>
          <w:szCs w:val="20"/>
          <w:lang w:val="fr-FR"/>
        </w:rPr>
      </w:pPr>
      <w:r w:rsidRPr="0032190F">
        <w:rPr>
          <w:i/>
          <w:sz w:val="20"/>
          <w:szCs w:val="20"/>
          <w:lang w:val="fr-FR"/>
        </w:rPr>
        <w:t xml:space="preserve">Il n’y a que des corniformes, tous de forme semblable : corps plus ou moins linéaire, cornes à deux segments perpendiculaires, à angulations assez nettes et dirigées vers le haut de la roche (ouest). Les numéros inscrits sur la roche sont </w:t>
      </w:r>
      <w:r w:rsidRPr="0032190F">
        <w:rPr>
          <w:i/>
          <w:sz w:val="20"/>
          <w:szCs w:val="20"/>
          <w:u w:val="single"/>
          <w:lang w:val="fr-FR"/>
        </w:rPr>
        <w:t>R8, R8</w:t>
      </w:r>
      <w:r w:rsidRPr="00D97C70">
        <w:rPr>
          <w:rFonts w:ascii="Symbol" w:hAnsi="Symbol"/>
          <w:i/>
          <w:sz w:val="20"/>
          <w:szCs w:val="20"/>
          <w:u w:val="single"/>
        </w:rPr>
        <w:t></w:t>
      </w:r>
      <w:r w:rsidRPr="0032190F">
        <w:rPr>
          <w:i/>
          <w:sz w:val="20"/>
          <w:szCs w:val="20"/>
          <w:u w:val="single"/>
          <w:lang w:val="fr-FR"/>
        </w:rPr>
        <w:t>1, R8</w:t>
      </w:r>
      <w:r w:rsidRPr="00D97C70">
        <w:rPr>
          <w:rFonts w:ascii="Symbol" w:hAnsi="Symbol"/>
          <w:i/>
          <w:sz w:val="20"/>
          <w:szCs w:val="20"/>
          <w:u w:val="single"/>
        </w:rPr>
        <w:t></w:t>
      </w:r>
      <w:r w:rsidRPr="0032190F">
        <w:rPr>
          <w:i/>
          <w:sz w:val="20"/>
          <w:szCs w:val="20"/>
          <w:u w:val="single"/>
          <w:lang w:val="fr-FR"/>
        </w:rPr>
        <w:t>2</w:t>
      </w:r>
      <w:r w:rsidRPr="0032190F">
        <w:rPr>
          <w:i/>
          <w:sz w:val="20"/>
          <w:szCs w:val="20"/>
          <w:lang w:val="fr-FR"/>
        </w:rPr>
        <w:t>.</w:t>
      </w:r>
    </w:p>
    <w:p w14:paraId="22555062" w14:textId="77777777" w:rsidR="000152C6" w:rsidRPr="0032190F" w:rsidRDefault="00832840" w:rsidP="00647EA0">
      <w:pPr>
        <w:pStyle w:val="Heading5"/>
      </w:pPr>
      <w:bookmarkStart w:id="5535" w:name="Desc_ZIGIR4B"/>
      <w:r>
        <w:t>ZIGIR4B</w:t>
      </w:r>
    </w:p>
    <w:bookmarkEnd w:id="5535"/>
    <w:p w14:paraId="3DF9873C" w14:textId="77777777" w:rsidR="000152C6" w:rsidRPr="0032190F" w:rsidRDefault="000152C6" w:rsidP="000152C6">
      <w:pPr>
        <w:jc w:val="right"/>
        <w:rPr>
          <w:b/>
          <w:i/>
          <w:sz w:val="20"/>
          <w:szCs w:val="20"/>
          <w:lang w:val="fr-FR"/>
        </w:rPr>
      </w:pPr>
      <w:r w:rsidRPr="0032190F">
        <w:rPr>
          <w:b/>
          <w:i/>
          <w:sz w:val="20"/>
          <w:szCs w:val="20"/>
          <w:lang w:val="fr-FR"/>
        </w:rPr>
        <w:t>Roche rouge</w:t>
      </w:r>
    </w:p>
    <w:p w14:paraId="28C5D527" w14:textId="77777777" w:rsidR="000152C6" w:rsidRPr="0032190F" w:rsidRDefault="000152C6" w:rsidP="000152C6">
      <w:pPr>
        <w:jc w:val="both"/>
        <w:rPr>
          <w:lang w:val="fr-FR"/>
        </w:rPr>
      </w:pPr>
    </w:p>
    <w:p w14:paraId="488EF02A" w14:textId="77777777" w:rsidR="000152C6" w:rsidRPr="0032190F" w:rsidRDefault="000152C6" w:rsidP="000152C6">
      <w:pPr>
        <w:jc w:val="both"/>
        <w:rPr>
          <w:lang w:val="fr-FR"/>
        </w:rPr>
      </w:pPr>
      <w:r w:rsidRPr="0032190F">
        <w:rPr>
          <w:lang w:val="fr-FR"/>
        </w:rPr>
        <w:t>C’est la 3</w:t>
      </w:r>
      <w:r w:rsidRPr="0032190F">
        <w:rPr>
          <w:vertAlign w:val="superscript"/>
          <w:lang w:val="fr-FR"/>
        </w:rPr>
        <w:t>e</w:t>
      </w:r>
      <w:r w:rsidRPr="0032190F">
        <w:rPr>
          <w:lang w:val="fr-FR"/>
        </w:rPr>
        <w:t xml:space="preserve"> roche la plus gravées de la zone (SS BIB)</w:t>
      </w:r>
    </w:p>
    <w:p w14:paraId="2EA06189" w14:textId="77777777" w:rsidR="000152C6" w:rsidRPr="0032190F" w:rsidRDefault="000152C6" w:rsidP="000152C6">
      <w:pPr>
        <w:jc w:val="both"/>
        <w:rPr>
          <w:lang w:val="fr-FR"/>
        </w:rPr>
      </w:pPr>
    </w:p>
    <w:p w14:paraId="59CA9C49" w14:textId="67A1E149" w:rsidR="000152C6" w:rsidRPr="0032190F" w:rsidRDefault="000152C6" w:rsidP="000152C6">
      <w:pPr>
        <w:jc w:val="both"/>
        <w:rPr>
          <w:lang w:val="fr-FR"/>
        </w:rPr>
      </w:pPr>
      <w:r w:rsidRPr="0032190F">
        <w:rPr>
          <w:lang w:val="fr-FR"/>
        </w:rPr>
        <w:t xml:space="preserve">Un corniforme à corps rectangulaire et cornes à deux segments perpendiculaires se </w:t>
      </w:r>
      <w:hyperlink r:id="rId14003" w:anchor="Ana_Chrono_Superpositions" w:history="1">
        <w:r w:rsidRPr="0032190F">
          <w:rPr>
            <w:rStyle w:val="Hyperlink"/>
            <w:lang w:val="fr-FR"/>
          </w:rPr>
          <w:t>superpose</w:t>
        </w:r>
      </w:hyperlink>
      <w:r w:rsidRPr="0032190F">
        <w:rPr>
          <w:lang w:val="fr-FR"/>
        </w:rPr>
        <w:t xml:space="preserve"> à un cercle entourant une Figure à Franges (SS BIB).</w:t>
      </w:r>
    </w:p>
    <w:p w14:paraId="4CDA7C5A" w14:textId="77777777" w:rsidR="000152C6" w:rsidRPr="0032190F" w:rsidRDefault="000152C6" w:rsidP="000152C6">
      <w:pPr>
        <w:jc w:val="both"/>
        <w:rPr>
          <w:lang w:val="fr-FR"/>
        </w:rPr>
      </w:pPr>
    </w:p>
    <w:p w14:paraId="74E16EBF" w14:textId="52390B75" w:rsidR="000152C6" w:rsidRPr="0032190F" w:rsidRDefault="000152C6" w:rsidP="000152C6">
      <w:pPr>
        <w:jc w:val="both"/>
        <w:rPr>
          <w:lang w:val="fr-FR"/>
        </w:rPr>
      </w:pPr>
      <w:r w:rsidRPr="0032190F">
        <w:rPr>
          <w:lang w:val="fr-FR"/>
        </w:rPr>
        <w:t>L’étude de la superposition des signes [ZIGIR4] révèle que la figure géométrique à appendices (</w:t>
      </w:r>
      <w:hyperlink r:id="rId14004" w:anchor="Typ_Bego_Figures_Franges" w:history="1">
        <w:r w:rsidRPr="0032190F">
          <w:rPr>
            <w:rStyle w:val="Hyperlink"/>
            <w:lang w:val="fr-FR"/>
          </w:rPr>
          <w:t>Figure à Franges</w:t>
        </w:r>
      </w:hyperlink>
      <w:r w:rsidRPr="0032190F">
        <w:rPr>
          <w:lang w:val="fr-FR"/>
        </w:rPr>
        <w:t xml:space="preserve">) est contemporaine de la grande plage rectangulaire et du cercle. Toutes les représentations différentes de ces deux thèmes chevauchent les </w:t>
      </w:r>
      <w:hyperlink r:id="rId14005" w:anchor="Typ_Bego_Figures_Franges" w:history="1">
        <w:r w:rsidR="00832840">
          <w:rPr>
            <w:rStyle w:val="Hyperlink"/>
            <w:szCs w:val="20"/>
            <w:lang w:val="fr-FR"/>
          </w:rPr>
          <w:t>F</w:t>
        </w:r>
        <w:r w:rsidR="00832840" w:rsidRPr="00832840">
          <w:rPr>
            <w:rStyle w:val="Hyperlink"/>
            <w:szCs w:val="20"/>
            <w:lang w:val="fr-FR"/>
          </w:rPr>
          <w:t>igures à franges</w:t>
        </w:r>
      </w:hyperlink>
      <w:r w:rsidR="00832840" w:rsidRPr="00832840">
        <w:rPr>
          <w:lang w:val="fr-FR"/>
        </w:rPr>
        <w:t xml:space="preserve"> </w:t>
      </w:r>
      <w:r w:rsidRPr="0032190F">
        <w:rPr>
          <w:lang w:val="fr-FR"/>
        </w:rPr>
        <w:t>et sont donc postérieures (Serres 2001 p. 435)</w:t>
      </w:r>
    </w:p>
    <w:p w14:paraId="07627E5D" w14:textId="77777777" w:rsidR="000152C6" w:rsidRPr="0032190F" w:rsidRDefault="000152C6" w:rsidP="000152C6">
      <w:pPr>
        <w:jc w:val="both"/>
        <w:rPr>
          <w:lang w:val="fr-FR"/>
        </w:rPr>
      </w:pPr>
    </w:p>
    <w:p w14:paraId="68967BB1" w14:textId="77777777" w:rsidR="000152C6" w:rsidRPr="0032190F" w:rsidRDefault="000152C6" w:rsidP="000152C6">
      <w:pPr>
        <w:jc w:val="both"/>
        <w:rPr>
          <w:lang w:val="fr-FR"/>
        </w:rPr>
      </w:pPr>
      <w:r w:rsidRPr="0032190F">
        <w:rPr>
          <w:lang w:val="fr-FR"/>
        </w:rPr>
        <w:t>Le(s) corniforme(s) de style A superpose(nt) les Figures à Franges de styles B et C  (Serres 2001 p. 435)</w:t>
      </w:r>
    </w:p>
    <w:p w14:paraId="70142132" w14:textId="77777777" w:rsidR="000152C6" w:rsidRPr="0032190F" w:rsidRDefault="000152C6" w:rsidP="000152C6">
      <w:pPr>
        <w:jc w:val="both"/>
        <w:rPr>
          <w:lang w:val="fr-FR"/>
        </w:rPr>
      </w:pPr>
    </w:p>
    <w:p w14:paraId="4F4A6A95" w14:textId="77777777" w:rsidR="000152C6" w:rsidRPr="0032190F" w:rsidRDefault="000152C6" w:rsidP="000152C6">
      <w:pPr>
        <w:jc w:val="both"/>
        <w:rPr>
          <w:lang w:val="fr-FR"/>
        </w:rPr>
      </w:pPr>
    </w:p>
    <w:p w14:paraId="74E7B3DC" w14:textId="77777777" w:rsidR="000152C6" w:rsidRPr="0032190F" w:rsidRDefault="000152C6" w:rsidP="000152C6">
      <w:pPr>
        <w:jc w:val="both"/>
        <w:rPr>
          <w:lang w:val="fr-FR"/>
        </w:rPr>
      </w:pPr>
      <w:r w:rsidRPr="0032190F">
        <w:rPr>
          <w:lang w:val="fr-FR"/>
        </w:rPr>
        <w:lastRenderedPageBreak/>
        <w:t>Il y a trois grands cercles disposés sur le registre inférieur de cette roche (SS BIB)</w:t>
      </w:r>
    </w:p>
    <w:p w14:paraId="77EC080A" w14:textId="77777777" w:rsidR="000152C6" w:rsidRPr="0032190F" w:rsidRDefault="000152C6" w:rsidP="000152C6">
      <w:pPr>
        <w:jc w:val="right"/>
        <w:rPr>
          <w:b/>
          <w:i/>
          <w:sz w:val="20"/>
          <w:szCs w:val="20"/>
          <w:lang w:val="fr-FR"/>
        </w:rPr>
      </w:pPr>
    </w:p>
    <w:p w14:paraId="34FD510F" w14:textId="77777777" w:rsidR="000152C6" w:rsidRPr="0032190F" w:rsidRDefault="000152C6" w:rsidP="000152C6">
      <w:pPr>
        <w:ind w:firstLine="720"/>
        <w:jc w:val="both"/>
        <w:rPr>
          <w:i/>
          <w:sz w:val="20"/>
          <w:szCs w:val="20"/>
          <w:lang w:val="fr-FR"/>
        </w:rPr>
      </w:pPr>
      <w:r w:rsidRPr="0032190F">
        <w:rPr>
          <w:i/>
          <w:sz w:val="20"/>
          <w:szCs w:val="20"/>
          <w:lang w:val="fr-FR"/>
        </w:rPr>
        <w:t xml:space="preserve">Plus au sud, au milieu de la face de pendage 20°, le C de Conti est écrit d’est en ouest. La face de pendage 50° sud-est  porte le C de Conti et le numéro </w:t>
      </w:r>
      <w:r w:rsidRPr="0032190F">
        <w:rPr>
          <w:i/>
          <w:sz w:val="20"/>
          <w:szCs w:val="20"/>
          <w:u w:val="single"/>
          <w:lang w:val="fr-FR"/>
        </w:rPr>
        <w:t>ZI R10</w:t>
      </w:r>
      <w:r w:rsidRPr="0032190F">
        <w:rPr>
          <w:i/>
          <w:sz w:val="20"/>
          <w:szCs w:val="20"/>
          <w:lang w:val="fr-FR"/>
        </w:rPr>
        <w:t>, corrigé en ZI GI</w:t>
      </w:r>
      <w:r w:rsidRPr="0032190F">
        <w:rPr>
          <w:b/>
          <w:i/>
          <w:sz w:val="20"/>
          <w:szCs w:val="20"/>
          <w:lang w:val="fr-FR"/>
        </w:rPr>
        <w:t xml:space="preserve"> R4B</w:t>
      </w:r>
      <w:r w:rsidRPr="0032190F">
        <w:rPr>
          <w:i/>
          <w:sz w:val="20"/>
          <w:szCs w:val="20"/>
          <w:lang w:val="fr-FR"/>
        </w:rPr>
        <w:t>. En plus des gravures protohistoriques elle présente l’inscription GALLIZZIA</w:t>
      </w:r>
    </w:p>
    <w:p w14:paraId="751B75CD" w14:textId="77777777" w:rsidR="000152C6" w:rsidRPr="0032190F" w:rsidRDefault="000152C6" w:rsidP="000152C6">
      <w:pPr>
        <w:jc w:val="both"/>
        <w:rPr>
          <w:lang w:val="fr-FR"/>
        </w:rPr>
      </w:pPr>
    </w:p>
    <w:p w14:paraId="39833302" w14:textId="77777777" w:rsidR="000152C6" w:rsidRPr="0032190F" w:rsidRDefault="000152C6" w:rsidP="00647EA0">
      <w:pPr>
        <w:pStyle w:val="Heading5"/>
      </w:pPr>
      <w:bookmarkStart w:id="5536" w:name="Desc_ZIGIR4beta"/>
      <w:r w:rsidRPr="0032190F">
        <w:t>ZIGIR4@b</w:t>
      </w:r>
    </w:p>
    <w:bookmarkEnd w:id="5536"/>
    <w:p w14:paraId="79489F2D" w14:textId="77777777" w:rsidR="000152C6" w:rsidRPr="0032190F" w:rsidRDefault="000152C6" w:rsidP="000152C6">
      <w:pPr>
        <w:jc w:val="right"/>
        <w:rPr>
          <w:b/>
          <w:i/>
          <w:sz w:val="20"/>
          <w:szCs w:val="20"/>
          <w:lang w:val="fr-FR"/>
        </w:rPr>
      </w:pPr>
      <w:r w:rsidRPr="0032190F">
        <w:rPr>
          <w:b/>
          <w:i/>
          <w:sz w:val="20"/>
          <w:szCs w:val="20"/>
          <w:lang w:val="fr-FR"/>
        </w:rPr>
        <w:t>Roche des deux haches</w:t>
      </w:r>
    </w:p>
    <w:p w14:paraId="720F7E2D" w14:textId="77777777" w:rsidR="000152C6" w:rsidRPr="0032190F" w:rsidRDefault="000152C6" w:rsidP="000152C6">
      <w:pPr>
        <w:jc w:val="both"/>
        <w:rPr>
          <w:lang w:val="fr-FR"/>
        </w:rPr>
      </w:pPr>
    </w:p>
    <w:p w14:paraId="576875DD" w14:textId="77777777" w:rsidR="000152C6" w:rsidRPr="0032190F" w:rsidRDefault="000152C6" w:rsidP="000152C6">
      <w:pPr>
        <w:jc w:val="both"/>
        <w:rPr>
          <w:lang w:val="fr-FR"/>
        </w:rPr>
      </w:pPr>
      <w:r w:rsidRPr="0032190F">
        <w:rPr>
          <w:lang w:val="fr-FR"/>
        </w:rPr>
        <w:t>C’est la 11</w:t>
      </w:r>
      <w:r w:rsidRPr="0032190F">
        <w:rPr>
          <w:vertAlign w:val="superscript"/>
          <w:lang w:val="fr-FR"/>
        </w:rPr>
        <w:t>e</w:t>
      </w:r>
      <w:r w:rsidRPr="0032190F">
        <w:rPr>
          <w:lang w:val="fr-FR"/>
        </w:rPr>
        <w:t xml:space="preserve"> roche la plus gravées de la zone (SS BIB)</w:t>
      </w:r>
    </w:p>
    <w:p w14:paraId="5D7E8051" w14:textId="77777777" w:rsidR="000152C6" w:rsidRPr="0032190F" w:rsidRDefault="000152C6" w:rsidP="000152C6">
      <w:pPr>
        <w:jc w:val="both"/>
        <w:rPr>
          <w:lang w:val="fr-FR"/>
        </w:rPr>
      </w:pPr>
    </w:p>
    <w:p w14:paraId="590D85E1" w14:textId="777822C0" w:rsidR="000152C6" w:rsidRPr="0032190F" w:rsidRDefault="000152C6" w:rsidP="000152C6">
      <w:pPr>
        <w:jc w:val="both"/>
        <w:rPr>
          <w:lang w:val="fr-FR"/>
        </w:rPr>
      </w:pPr>
      <w:r w:rsidRPr="0032190F">
        <w:rPr>
          <w:lang w:val="fr-FR"/>
        </w:rPr>
        <w:t xml:space="preserve">Cette roche comporte une représentation de </w:t>
      </w:r>
      <w:hyperlink r:id="rId14006" w:anchor="Typ_Bego_Hallebardes" w:history="1">
        <w:r w:rsidRPr="0032190F">
          <w:rPr>
            <w:rStyle w:val="Hyperlink"/>
            <w:lang w:val="fr-FR"/>
          </w:rPr>
          <w:t>hallebarde</w:t>
        </w:r>
      </w:hyperlink>
      <w:r w:rsidRPr="0032190F">
        <w:rPr>
          <w:lang w:val="fr-FR"/>
        </w:rPr>
        <w:t xml:space="preserve"> de type </w:t>
      </w:r>
      <w:hyperlink r:id="rId14007" w:anchor="Sit_Villafranca_Veronese" w:history="1">
        <w:r w:rsidRPr="0032190F">
          <w:rPr>
            <w:rStyle w:val="Hyperlink"/>
            <w:lang w:val="fr-FR"/>
          </w:rPr>
          <w:t>Villafranca</w:t>
        </w:r>
      </w:hyperlink>
      <w:r w:rsidRPr="0032190F">
        <w:rPr>
          <w:lang w:val="fr-FR"/>
        </w:rPr>
        <w:t>(fig. 4) et une représentation de hache de type Similaun (fig. 8) (SS BIB). Il est possible que le relevé de la gravure de la hache ne soit pas correct au niveau de la lame (SS BIB)</w:t>
      </w:r>
    </w:p>
    <w:p w14:paraId="76D5FC80" w14:textId="77777777" w:rsidR="000152C6" w:rsidRPr="0032190F" w:rsidRDefault="000152C6" w:rsidP="000152C6">
      <w:pPr>
        <w:jc w:val="both"/>
        <w:rPr>
          <w:lang w:val="fr-FR"/>
        </w:rPr>
      </w:pPr>
    </w:p>
    <w:p w14:paraId="0A44ACB2" w14:textId="249EDD02" w:rsidR="000152C6" w:rsidRPr="0032190F" w:rsidRDefault="000152C6" w:rsidP="000152C6">
      <w:pPr>
        <w:jc w:val="both"/>
        <w:rPr>
          <w:lang w:val="fr-FR"/>
        </w:rPr>
      </w:pPr>
      <w:r w:rsidRPr="0032190F">
        <w:rPr>
          <w:lang w:val="fr-FR"/>
        </w:rPr>
        <w:t xml:space="preserve">G. de Saulieu estime que la hallebarde est fusionnée avec le corniforme (fig. 4b) est s’appuie sur cette observation pour faire l’hypothèse que dans le secteur des Merveilles, hallebardes et corniformes sont contemporains (BIB 413 p. 166). Cependant, les derniers relevés montrent qu’il s’agit plus certainement d’une </w:t>
      </w:r>
      <w:hyperlink r:id="rId14008" w:anchor="Ana_Chrono_Superpositions" w:history="1">
        <w:r w:rsidRPr="0032190F">
          <w:rPr>
            <w:rStyle w:val="Hyperlink"/>
            <w:lang w:val="fr-FR"/>
          </w:rPr>
          <w:t>superposition</w:t>
        </w:r>
      </w:hyperlink>
      <w:r w:rsidRPr="0032190F">
        <w:rPr>
          <w:lang w:val="fr-FR"/>
        </w:rPr>
        <w:t xml:space="preserve"> d’un corniforme sur la lame de la hallebarde (SS BIB)</w:t>
      </w:r>
    </w:p>
    <w:p w14:paraId="07A1D540" w14:textId="77777777" w:rsidR="000152C6" w:rsidRPr="0032190F" w:rsidRDefault="000152C6" w:rsidP="000152C6">
      <w:pPr>
        <w:jc w:val="both"/>
        <w:rPr>
          <w:lang w:val="fr-FR"/>
        </w:rPr>
      </w:pPr>
      <w:r w:rsidRPr="0032190F">
        <w:rPr>
          <w:lang w:val="fr-FR"/>
        </w:rPr>
        <w:t>Toutefois, le relevé du Corniforme (corps arrondi) rend mal compte de sa typologie (visible sur photo (SS BIB)</w:t>
      </w:r>
    </w:p>
    <w:p w14:paraId="667EAEA5" w14:textId="77777777" w:rsidR="000152C6" w:rsidRPr="0032190F" w:rsidRDefault="000152C6" w:rsidP="000152C6">
      <w:pPr>
        <w:jc w:val="both"/>
        <w:rPr>
          <w:lang w:val="fr-FR"/>
        </w:rPr>
      </w:pPr>
    </w:p>
    <w:p w14:paraId="24FEEB33" w14:textId="77777777" w:rsidR="000152C6" w:rsidRPr="0032190F" w:rsidRDefault="000152C6" w:rsidP="000152C6">
      <w:pPr>
        <w:jc w:val="both"/>
        <w:rPr>
          <w:i/>
          <w:sz w:val="20"/>
          <w:szCs w:val="20"/>
          <w:lang w:val="fr-FR"/>
        </w:rPr>
      </w:pPr>
      <w:r w:rsidRPr="0032190F">
        <w:rPr>
          <w:i/>
          <w:sz w:val="20"/>
          <w:szCs w:val="20"/>
          <w:lang w:val="fr-FR"/>
        </w:rPr>
        <w:tab/>
        <w:t>Les gravures sont réparties sur la face supérieure (</w:t>
      </w:r>
      <w:smartTag w:uri="urn:schemas-microsoft-com:office:smarttags" w:element="metricconverter">
        <w:smartTagPr>
          <w:attr w:name="ProductID" w:val="4,0 m"/>
        </w:smartTagPr>
        <w:r w:rsidRPr="0032190F">
          <w:rPr>
            <w:i/>
            <w:sz w:val="20"/>
            <w:szCs w:val="20"/>
            <w:lang w:val="fr-FR"/>
          </w:rPr>
          <w:t>4,0 m</w:t>
        </w:r>
      </w:smartTag>
      <w:r w:rsidRPr="0032190F">
        <w:rPr>
          <w:i/>
          <w:sz w:val="20"/>
          <w:szCs w:val="20"/>
          <w:lang w:val="fr-FR"/>
        </w:rPr>
        <w:t xml:space="preserve"> par </w:t>
      </w:r>
      <w:smartTag w:uri="urn:schemas-microsoft-com:office:smarttags" w:element="metricconverter">
        <w:smartTagPr>
          <w:attr w:name="ProductID" w:val="1,5 m"/>
        </w:smartTagPr>
        <w:r w:rsidRPr="0032190F">
          <w:rPr>
            <w:i/>
            <w:sz w:val="20"/>
            <w:szCs w:val="20"/>
            <w:lang w:val="fr-FR"/>
          </w:rPr>
          <w:t>1,5 m</w:t>
        </w:r>
      </w:smartTag>
      <w:r w:rsidRPr="0032190F">
        <w:rPr>
          <w:i/>
          <w:sz w:val="20"/>
          <w:szCs w:val="20"/>
          <w:lang w:val="fr-FR"/>
        </w:rPr>
        <w:t>, pendage 30° sud-ouest) relativement plate et lisse de ce bloc tabulaire de grès fin schistosé. Cette face est au ras du sol à l’ouest et elle est parcourue de fissures nord - sud. Sa couleur est violette avec des taches blanches au sud. Les gravures peu profondes, éparpillées sur toute la surface, sont à voir le matin. On y trouve naturellement des corniformes mais aussi des poignards et deux hallebardes (ou haches, semblables à celles de Similaun) dont une est agrémentée de cornes.</w:t>
      </w:r>
    </w:p>
    <w:p w14:paraId="6291D5A6" w14:textId="77777777" w:rsidR="000152C6" w:rsidRPr="0032190F" w:rsidRDefault="000152C6" w:rsidP="000152C6">
      <w:pPr>
        <w:jc w:val="both"/>
        <w:rPr>
          <w:lang w:val="fr-FR"/>
        </w:rPr>
      </w:pPr>
    </w:p>
    <w:p w14:paraId="0FBE1E25" w14:textId="77777777" w:rsidR="000152C6" w:rsidRPr="0032190F" w:rsidRDefault="000152C6" w:rsidP="00647EA0">
      <w:pPr>
        <w:pStyle w:val="Heading5"/>
      </w:pPr>
      <w:bookmarkStart w:id="5537" w:name="Desc_ZIGIR5"/>
      <w:r w:rsidRPr="0032190F">
        <w:t>ZIGIR5</w:t>
      </w:r>
    </w:p>
    <w:bookmarkEnd w:id="5537"/>
    <w:p w14:paraId="0B9726F2" w14:textId="77777777" w:rsidR="000152C6" w:rsidRPr="0032190F" w:rsidRDefault="000152C6" w:rsidP="000152C6">
      <w:pPr>
        <w:jc w:val="right"/>
        <w:rPr>
          <w:b/>
          <w:i/>
          <w:sz w:val="20"/>
          <w:szCs w:val="20"/>
          <w:lang w:val="fr-FR"/>
        </w:rPr>
      </w:pPr>
      <w:r w:rsidRPr="0032190F">
        <w:rPr>
          <w:b/>
          <w:i/>
          <w:sz w:val="20"/>
          <w:szCs w:val="20"/>
          <w:lang w:val="fr-FR"/>
        </w:rPr>
        <w:t>Roche des six plages</w:t>
      </w:r>
    </w:p>
    <w:p w14:paraId="40BDB98D" w14:textId="5A8258B3" w:rsidR="000152C6" w:rsidRPr="0032190F" w:rsidRDefault="000152C6" w:rsidP="000152C6">
      <w:pPr>
        <w:rPr>
          <w:lang w:val="fr-FR"/>
        </w:rPr>
      </w:pPr>
      <w:r w:rsidRPr="0032190F">
        <w:rPr>
          <w:lang w:val="fr-FR"/>
        </w:rPr>
        <w:t xml:space="preserve">Pour nous, de manière exemplaire : la relation </w:t>
      </w:r>
      <w:hyperlink r:id="rId14009" w:anchor="Typ_Bego_Figures_Franges" w:history="1">
        <w:r w:rsidRPr="0032190F">
          <w:rPr>
            <w:rStyle w:val="Hyperlink"/>
            <w:lang w:val="fr-FR"/>
          </w:rPr>
          <w:t>Figure à Franges</w:t>
        </w:r>
      </w:hyperlink>
      <w:r w:rsidRPr="0032190F">
        <w:rPr>
          <w:lang w:val="fr-FR"/>
        </w:rPr>
        <w:t xml:space="preserve"> surmontant une grande </w:t>
      </w:r>
      <w:hyperlink r:id="rId14010" w:anchor="Typ_Bego_Plages_Rectangulaires" w:history="1">
        <w:r w:rsidRPr="0032190F">
          <w:rPr>
            <w:rStyle w:val="Hyperlink"/>
            <w:lang w:val="fr-FR"/>
          </w:rPr>
          <w:t>plage régulière</w:t>
        </w:r>
      </w:hyperlink>
      <w:r w:rsidRPr="0032190F">
        <w:rPr>
          <w:lang w:val="fr-FR"/>
        </w:rPr>
        <w:t xml:space="preserve"> (contrainte entre un décrochement et le bord de la roche) (SS BIB)</w:t>
      </w:r>
    </w:p>
    <w:p w14:paraId="4984336F" w14:textId="77777777" w:rsidR="000152C6" w:rsidRPr="0032190F" w:rsidRDefault="000152C6" w:rsidP="000152C6">
      <w:pPr>
        <w:jc w:val="both"/>
        <w:rPr>
          <w:i/>
          <w:sz w:val="20"/>
          <w:szCs w:val="20"/>
          <w:lang w:val="fr-FR"/>
        </w:rPr>
      </w:pPr>
    </w:p>
    <w:p w14:paraId="6FB601A9" w14:textId="799B8D09" w:rsidR="000152C6" w:rsidRPr="0032190F" w:rsidRDefault="000152C6" w:rsidP="000152C6">
      <w:pPr>
        <w:jc w:val="both"/>
        <w:rPr>
          <w:i/>
          <w:sz w:val="20"/>
          <w:szCs w:val="20"/>
          <w:lang w:val="fr-FR"/>
        </w:rPr>
      </w:pPr>
      <w:r w:rsidRPr="0032190F">
        <w:rPr>
          <w:i/>
          <w:sz w:val="20"/>
          <w:szCs w:val="20"/>
          <w:lang w:val="fr-FR"/>
        </w:rPr>
        <w:tab/>
        <w:t>C’est un affleurement de couleur rouge sombre, présentant, à son extrémité est, une grande marche en pente. Ce palier lisse (</w:t>
      </w:r>
      <w:smartTag w:uri="urn:schemas-microsoft-com:office:smarttags" w:element="metricconverter">
        <w:smartTagPr>
          <w:attr w:name="ProductID" w:val="2,0 m"/>
        </w:smartTagPr>
        <w:r w:rsidRPr="0032190F">
          <w:rPr>
            <w:i/>
            <w:sz w:val="20"/>
            <w:szCs w:val="20"/>
            <w:lang w:val="fr-FR"/>
          </w:rPr>
          <w:t>2,0 m</w:t>
        </w:r>
      </w:smartTag>
      <w:r w:rsidRPr="0032190F">
        <w:rPr>
          <w:i/>
          <w:sz w:val="20"/>
          <w:szCs w:val="20"/>
          <w:lang w:val="fr-FR"/>
        </w:rPr>
        <w:t xml:space="preserve"> par </w:t>
      </w:r>
      <w:smartTag w:uri="urn:schemas-microsoft-com:office:smarttags" w:element="metricconverter">
        <w:smartTagPr>
          <w:attr w:name="ProductID" w:val="0,6 m"/>
        </w:smartTagPr>
        <w:r w:rsidRPr="0032190F">
          <w:rPr>
            <w:i/>
            <w:sz w:val="20"/>
            <w:szCs w:val="20"/>
            <w:lang w:val="fr-FR"/>
          </w:rPr>
          <w:t>0,6 m</w:t>
        </w:r>
      </w:smartTag>
      <w:r w:rsidRPr="0032190F">
        <w:rPr>
          <w:i/>
          <w:sz w:val="20"/>
          <w:szCs w:val="20"/>
          <w:lang w:val="fr-FR"/>
        </w:rPr>
        <w:t>, pendage 25° est), qui compose la</w:t>
      </w:r>
      <w:r w:rsidRPr="0032190F">
        <w:rPr>
          <w:b/>
          <w:i/>
          <w:sz w:val="20"/>
          <w:szCs w:val="20"/>
          <w:lang w:val="fr-FR"/>
        </w:rPr>
        <w:t xml:space="preserve"> face c</w:t>
      </w:r>
      <w:r w:rsidRPr="0032190F">
        <w:rPr>
          <w:i/>
          <w:sz w:val="20"/>
          <w:szCs w:val="20"/>
          <w:lang w:val="fr-FR"/>
        </w:rPr>
        <w:t xml:space="preserve">, est gravé d’un </w:t>
      </w:r>
      <w:hyperlink r:id="rId14011" w:anchor="Typ_Bego_Figures_Franges" w:history="1">
        <w:r w:rsidRPr="0032190F">
          <w:rPr>
            <w:rStyle w:val="Hyperlink"/>
            <w:i/>
            <w:sz w:val="20"/>
            <w:szCs w:val="20"/>
            <w:lang w:val="fr-FR"/>
          </w:rPr>
          <w:t>réticulé à franges</w:t>
        </w:r>
      </w:hyperlink>
      <w:r w:rsidRPr="0032190F">
        <w:rPr>
          <w:i/>
          <w:sz w:val="20"/>
          <w:szCs w:val="20"/>
          <w:lang w:val="fr-FR"/>
        </w:rPr>
        <w:t xml:space="preserve">et d’une plage en forme de poignard sur le bord est qui est fracturé et se trouve à </w:t>
      </w:r>
      <w:smartTag w:uri="urn:schemas-microsoft-com:office:smarttags" w:element="metricconverter">
        <w:smartTagPr>
          <w:attr w:name="ProductID" w:val="0,8 m"/>
        </w:smartTagPr>
        <w:r w:rsidRPr="0032190F">
          <w:rPr>
            <w:i/>
            <w:sz w:val="20"/>
            <w:szCs w:val="20"/>
            <w:lang w:val="fr-FR"/>
          </w:rPr>
          <w:t>0,8 m</w:t>
        </w:r>
      </w:smartTag>
      <w:r w:rsidRPr="0032190F">
        <w:rPr>
          <w:i/>
          <w:sz w:val="20"/>
          <w:szCs w:val="20"/>
          <w:lang w:val="fr-FR"/>
        </w:rPr>
        <w:t xml:space="preserve"> du sol. Le numéro</w:t>
      </w:r>
      <w:r w:rsidRPr="0032190F">
        <w:rPr>
          <w:i/>
          <w:sz w:val="20"/>
          <w:szCs w:val="20"/>
          <w:u w:val="single"/>
          <w:lang w:val="fr-FR"/>
        </w:rPr>
        <w:t xml:space="preserve"> ZIR12</w:t>
      </w:r>
      <w:r w:rsidRPr="00D74ED0">
        <w:rPr>
          <w:rFonts w:ascii="Symbol" w:hAnsi="Symbol"/>
          <w:i/>
          <w:sz w:val="20"/>
          <w:szCs w:val="20"/>
          <w:u w:val="single"/>
        </w:rPr>
        <w:t></w:t>
      </w:r>
      <w:r w:rsidRPr="0032190F">
        <w:rPr>
          <w:i/>
          <w:sz w:val="20"/>
          <w:szCs w:val="20"/>
          <w:lang w:val="fr-FR"/>
        </w:rPr>
        <w:t xml:space="preserve"> y est aussi inscrit. La moitié nord-ouest du palier est formée de grès blanc et s’abaisse au ras du sol. La</w:t>
      </w:r>
      <w:r w:rsidRPr="0032190F">
        <w:rPr>
          <w:b/>
          <w:i/>
          <w:sz w:val="20"/>
          <w:szCs w:val="20"/>
          <w:lang w:val="fr-FR"/>
        </w:rPr>
        <w:t xml:space="preserve"> face a</w:t>
      </w:r>
      <w:r w:rsidRPr="0032190F">
        <w:rPr>
          <w:i/>
          <w:sz w:val="20"/>
          <w:szCs w:val="20"/>
          <w:lang w:val="fr-FR"/>
        </w:rPr>
        <w:t>, de pendage 55° est, est gravée, au ras du sol, de plages triangulaires et aussi, dans un décrochement de deux corniformes, composant un attelage partiellement enterré. La</w:t>
      </w:r>
      <w:r w:rsidRPr="0032190F">
        <w:rPr>
          <w:b/>
          <w:i/>
          <w:sz w:val="20"/>
          <w:szCs w:val="20"/>
          <w:lang w:val="fr-FR"/>
        </w:rPr>
        <w:t xml:space="preserve"> face b</w:t>
      </w:r>
      <w:r w:rsidRPr="0032190F">
        <w:rPr>
          <w:i/>
          <w:sz w:val="20"/>
          <w:szCs w:val="20"/>
          <w:lang w:val="fr-FR"/>
        </w:rPr>
        <w:t>, située au-dessus de la face c, de pendage 40° est, présente une plage.</w:t>
      </w:r>
    </w:p>
    <w:p w14:paraId="346AB684" w14:textId="77777777" w:rsidR="000152C6" w:rsidRPr="0032190F" w:rsidRDefault="000152C6" w:rsidP="000152C6">
      <w:pPr>
        <w:jc w:val="both"/>
        <w:rPr>
          <w:i/>
          <w:sz w:val="20"/>
          <w:szCs w:val="20"/>
          <w:lang w:val="fr-FR"/>
        </w:rPr>
      </w:pPr>
      <w:r w:rsidRPr="0032190F">
        <w:rPr>
          <w:i/>
          <w:sz w:val="20"/>
          <w:szCs w:val="20"/>
          <w:lang w:val="fr-FR"/>
        </w:rPr>
        <w:t xml:space="preserve">Sur la face de pendage sud-est, repérer un texte historique, probablement militaire : </w:t>
      </w:r>
      <w:r w:rsidRPr="0032190F">
        <w:rPr>
          <w:b/>
          <w:i/>
          <w:sz w:val="20"/>
          <w:szCs w:val="20"/>
          <w:lang w:val="fr-FR"/>
        </w:rPr>
        <w:t>Luciano 1902</w:t>
      </w:r>
      <w:r w:rsidRPr="0032190F">
        <w:rPr>
          <w:i/>
          <w:sz w:val="20"/>
          <w:szCs w:val="20"/>
          <w:lang w:val="fr-FR"/>
        </w:rPr>
        <w:t xml:space="preserve"> et les lettres </w:t>
      </w:r>
      <w:r w:rsidRPr="0032190F">
        <w:rPr>
          <w:b/>
          <w:i/>
          <w:sz w:val="20"/>
          <w:szCs w:val="20"/>
          <w:lang w:val="fr-FR"/>
        </w:rPr>
        <w:t>LUTA</w:t>
      </w:r>
      <w:r w:rsidRPr="0032190F">
        <w:rPr>
          <w:i/>
          <w:sz w:val="20"/>
          <w:szCs w:val="20"/>
          <w:lang w:val="fr-FR"/>
        </w:rPr>
        <w:t xml:space="preserve"> à travers du piquetage protohistorique.</w:t>
      </w:r>
    </w:p>
    <w:p w14:paraId="7CE8C52F" w14:textId="77777777" w:rsidR="000152C6" w:rsidRPr="0032190F" w:rsidRDefault="000152C6" w:rsidP="000152C6">
      <w:pPr>
        <w:jc w:val="both"/>
        <w:rPr>
          <w:lang w:val="fr-FR"/>
        </w:rPr>
      </w:pPr>
    </w:p>
    <w:p w14:paraId="08E1971C" w14:textId="77777777" w:rsidR="000152C6" w:rsidRPr="0032190F" w:rsidRDefault="000152C6" w:rsidP="00647EA0">
      <w:pPr>
        <w:pStyle w:val="Heading5"/>
      </w:pPr>
      <w:bookmarkStart w:id="5538" w:name="Desc_ZIGIR6"/>
      <w:r w:rsidRPr="0032190F">
        <w:t>ZIGIR6</w:t>
      </w:r>
    </w:p>
    <w:bookmarkEnd w:id="5538"/>
    <w:p w14:paraId="516ECA8A" w14:textId="77777777" w:rsidR="000152C6" w:rsidRPr="0032190F" w:rsidRDefault="000152C6" w:rsidP="000152C6">
      <w:pPr>
        <w:jc w:val="right"/>
        <w:rPr>
          <w:b/>
          <w:i/>
          <w:sz w:val="20"/>
          <w:szCs w:val="20"/>
          <w:lang w:val="fr-FR"/>
        </w:rPr>
      </w:pPr>
      <w:r w:rsidRPr="0032190F">
        <w:rPr>
          <w:b/>
          <w:i/>
          <w:sz w:val="20"/>
          <w:szCs w:val="20"/>
          <w:lang w:val="fr-FR"/>
        </w:rPr>
        <w:t>Roche du « gias » de la Batterie</w:t>
      </w:r>
    </w:p>
    <w:p w14:paraId="225CE0E8" w14:textId="77777777" w:rsidR="000152C6" w:rsidRPr="0032190F" w:rsidRDefault="000152C6" w:rsidP="000152C6">
      <w:pPr>
        <w:jc w:val="right"/>
        <w:rPr>
          <w:b/>
          <w:i/>
          <w:sz w:val="20"/>
          <w:szCs w:val="20"/>
          <w:lang w:val="fr-FR"/>
        </w:rPr>
      </w:pPr>
    </w:p>
    <w:p w14:paraId="602CF6C7" w14:textId="6883957F" w:rsidR="000152C6" w:rsidRPr="0032190F" w:rsidRDefault="000152C6" w:rsidP="000152C6">
      <w:pPr>
        <w:rPr>
          <w:lang w:val="fr-FR"/>
        </w:rPr>
      </w:pPr>
      <w:r w:rsidRPr="0032190F">
        <w:rPr>
          <w:lang w:val="fr-FR"/>
        </w:rPr>
        <w:t xml:space="preserve">Nombreuses </w:t>
      </w:r>
      <w:hyperlink r:id="rId14012" w:anchor="Typ_Bego_Figures_Franges" w:history="1">
        <w:r w:rsidRPr="0032190F">
          <w:rPr>
            <w:rStyle w:val="Hyperlink"/>
            <w:lang w:val="fr-FR"/>
          </w:rPr>
          <w:t>Figures à Franges</w:t>
        </w:r>
      </w:hyperlink>
      <w:r w:rsidRPr="0032190F">
        <w:rPr>
          <w:lang w:val="fr-FR"/>
        </w:rPr>
        <w:t xml:space="preserve"> (SS BIB)</w:t>
      </w:r>
    </w:p>
    <w:p w14:paraId="3804099C" w14:textId="77777777" w:rsidR="000152C6" w:rsidRPr="0032190F" w:rsidRDefault="000152C6" w:rsidP="000152C6">
      <w:pPr>
        <w:jc w:val="both"/>
        <w:rPr>
          <w:i/>
          <w:sz w:val="20"/>
          <w:szCs w:val="20"/>
          <w:lang w:val="fr-FR"/>
        </w:rPr>
      </w:pPr>
    </w:p>
    <w:p w14:paraId="0DF16CEF" w14:textId="77777777" w:rsidR="000152C6" w:rsidRPr="0032190F" w:rsidRDefault="000152C6" w:rsidP="000152C6">
      <w:pPr>
        <w:jc w:val="both"/>
        <w:rPr>
          <w:i/>
          <w:sz w:val="20"/>
          <w:szCs w:val="20"/>
          <w:lang w:val="fr-FR"/>
        </w:rPr>
      </w:pPr>
      <w:r w:rsidRPr="0032190F">
        <w:rPr>
          <w:i/>
          <w:sz w:val="20"/>
          <w:szCs w:val="20"/>
          <w:lang w:val="fr-FR"/>
        </w:rPr>
        <w:tab/>
        <w:t>C’est un bloc de schiste vert patiné en orange. Seule une partie de la face de pendage 60° nord-est, assez plate et lisse, est gravée (</w:t>
      </w:r>
      <w:smartTag w:uri="urn:schemas-microsoft-com:office:smarttags" w:element="metricconverter">
        <w:smartTagPr>
          <w:attr w:name="ProductID" w:val="0,5 m"/>
        </w:smartTagPr>
        <w:r w:rsidRPr="0032190F">
          <w:rPr>
            <w:i/>
            <w:sz w:val="20"/>
            <w:szCs w:val="20"/>
            <w:lang w:val="fr-FR"/>
          </w:rPr>
          <w:t>0,5 m</w:t>
        </w:r>
      </w:smartTag>
      <w:r w:rsidRPr="0032190F">
        <w:rPr>
          <w:i/>
          <w:sz w:val="20"/>
          <w:szCs w:val="20"/>
          <w:lang w:val="fr-FR"/>
        </w:rPr>
        <w:t xml:space="preserve"> par </w:t>
      </w:r>
      <w:smartTag w:uri="urn:schemas-microsoft-com:office:smarttags" w:element="metricconverter">
        <w:smartTagPr>
          <w:attr w:name="ProductID" w:val="1,5 m"/>
        </w:smartTagPr>
        <w:r w:rsidRPr="0032190F">
          <w:rPr>
            <w:i/>
            <w:sz w:val="20"/>
            <w:szCs w:val="20"/>
            <w:lang w:val="fr-FR"/>
          </w:rPr>
          <w:t>1,5 m</w:t>
        </w:r>
      </w:smartTag>
      <w:r w:rsidRPr="0032190F">
        <w:rPr>
          <w:i/>
          <w:sz w:val="20"/>
          <w:szCs w:val="20"/>
          <w:lang w:val="fr-FR"/>
        </w:rPr>
        <w:t xml:space="preserve">, y compris des surfaces ridulées et de nombreux trous dus à la dissolution de nodules de carbonates). Les gravures érodées, remplies de lichens et pour certaines enfouies dans le sol, sont presque toutes des réticulés. Le C de Conti est écrit près de l’arête sud-est et le numéro, </w:t>
      </w:r>
      <w:r w:rsidRPr="0032190F">
        <w:rPr>
          <w:i/>
          <w:sz w:val="20"/>
          <w:szCs w:val="20"/>
          <w:u w:val="single"/>
          <w:lang w:val="fr-FR"/>
        </w:rPr>
        <w:t>ZI R15</w:t>
      </w:r>
      <w:r w:rsidRPr="0032190F">
        <w:rPr>
          <w:i/>
          <w:sz w:val="20"/>
          <w:szCs w:val="20"/>
          <w:lang w:val="fr-FR"/>
        </w:rPr>
        <w:t xml:space="preserve">, se trouve sous un surplomb, à </w:t>
      </w:r>
      <w:smartTag w:uri="urn:schemas-microsoft-com:office:smarttags" w:element="metricconverter">
        <w:smartTagPr>
          <w:attr w:name="ProductID" w:val="1 m"/>
        </w:smartTagPr>
        <w:r w:rsidRPr="0032190F">
          <w:rPr>
            <w:i/>
            <w:sz w:val="20"/>
            <w:szCs w:val="20"/>
            <w:lang w:val="fr-FR"/>
          </w:rPr>
          <w:t>1 m</w:t>
        </w:r>
      </w:smartTag>
      <w:r w:rsidRPr="0032190F">
        <w:rPr>
          <w:i/>
          <w:sz w:val="20"/>
          <w:szCs w:val="20"/>
          <w:lang w:val="fr-FR"/>
        </w:rPr>
        <w:t xml:space="preserve"> de cette même arête.</w:t>
      </w:r>
    </w:p>
    <w:p w14:paraId="01ECB657" w14:textId="77777777" w:rsidR="000152C6" w:rsidRPr="0032190F" w:rsidRDefault="000152C6" w:rsidP="000152C6">
      <w:pPr>
        <w:jc w:val="both"/>
        <w:rPr>
          <w:i/>
          <w:sz w:val="20"/>
          <w:szCs w:val="20"/>
          <w:lang w:val="fr-FR"/>
        </w:rPr>
      </w:pPr>
    </w:p>
    <w:p w14:paraId="711BCCD8" w14:textId="77777777" w:rsidR="000152C6" w:rsidRPr="0032190F" w:rsidRDefault="000152C6" w:rsidP="00647EA0">
      <w:pPr>
        <w:pStyle w:val="Heading5"/>
      </w:pPr>
      <w:bookmarkStart w:id="5539" w:name="Desc_ZIGIR7beta"/>
      <w:r w:rsidRPr="0032190F">
        <w:t>ZIGIR7@b</w:t>
      </w:r>
    </w:p>
    <w:bookmarkEnd w:id="5539"/>
    <w:p w14:paraId="528E5EE0" w14:textId="77777777" w:rsidR="000152C6" w:rsidRPr="0032190F" w:rsidRDefault="000152C6" w:rsidP="000152C6">
      <w:pPr>
        <w:jc w:val="right"/>
        <w:rPr>
          <w:b/>
          <w:i/>
          <w:sz w:val="20"/>
          <w:szCs w:val="20"/>
          <w:lang w:val="fr-FR"/>
        </w:rPr>
      </w:pPr>
      <w:r w:rsidRPr="0032190F">
        <w:rPr>
          <w:b/>
          <w:i/>
          <w:sz w:val="20"/>
          <w:szCs w:val="20"/>
          <w:lang w:val="fr-FR"/>
        </w:rPr>
        <w:t>Roche aux lichens</w:t>
      </w:r>
    </w:p>
    <w:p w14:paraId="3ADA9137" w14:textId="77777777" w:rsidR="000152C6" w:rsidRPr="0032190F" w:rsidRDefault="000152C6" w:rsidP="000152C6">
      <w:pPr>
        <w:jc w:val="both"/>
        <w:rPr>
          <w:i/>
          <w:sz w:val="20"/>
          <w:szCs w:val="20"/>
          <w:lang w:val="fr-FR"/>
        </w:rPr>
      </w:pPr>
    </w:p>
    <w:p w14:paraId="6E01BCA6" w14:textId="77777777" w:rsidR="000152C6" w:rsidRPr="0032190F" w:rsidRDefault="000152C6" w:rsidP="000152C6">
      <w:pPr>
        <w:jc w:val="both"/>
        <w:rPr>
          <w:i/>
          <w:sz w:val="20"/>
          <w:szCs w:val="20"/>
          <w:lang w:val="fr-FR"/>
        </w:rPr>
      </w:pPr>
      <w:r w:rsidRPr="0032190F">
        <w:rPr>
          <w:i/>
          <w:sz w:val="20"/>
          <w:szCs w:val="20"/>
          <w:lang w:val="fr-FR"/>
        </w:rPr>
        <w:tab/>
        <w:t>Ce grand bloc de grès fin gris-vert, très schistosé, est complètement disloqué. A l’ouest il s’est effondré  et, à l’est, le morceau resté en place est faillé horizontalement et verticalement. Examiner sa face de pendage 80° sud (</w:t>
      </w:r>
      <w:smartTag w:uri="urn:schemas-microsoft-com:office:smarttags" w:element="metricconverter">
        <w:smartTagPr>
          <w:attr w:name="ProductID" w:val="3,2 m"/>
        </w:smartTagPr>
        <w:r w:rsidRPr="0032190F">
          <w:rPr>
            <w:i/>
            <w:sz w:val="20"/>
            <w:szCs w:val="20"/>
            <w:lang w:val="fr-FR"/>
          </w:rPr>
          <w:t>3,2 m</w:t>
        </w:r>
      </w:smartTag>
      <w:r w:rsidRPr="0032190F">
        <w:rPr>
          <w:i/>
          <w:sz w:val="20"/>
          <w:szCs w:val="20"/>
          <w:lang w:val="fr-FR"/>
        </w:rPr>
        <w:t xml:space="preserve"> par </w:t>
      </w:r>
      <w:smartTag w:uri="urn:schemas-microsoft-com:office:smarttags" w:element="metricconverter">
        <w:smartTagPr>
          <w:attr w:name="ProductID" w:val="2,0 m"/>
        </w:smartTagPr>
        <w:r w:rsidRPr="0032190F">
          <w:rPr>
            <w:i/>
            <w:sz w:val="20"/>
            <w:szCs w:val="20"/>
            <w:lang w:val="fr-FR"/>
          </w:rPr>
          <w:t>2,0 m</w:t>
        </w:r>
      </w:smartTag>
      <w:r w:rsidRPr="0032190F">
        <w:rPr>
          <w:i/>
          <w:sz w:val="20"/>
          <w:szCs w:val="20"/>
          <w:lang w:val="fr-FR"/>
        </w:rPr>
        <w:t>), à l’est d’une faille presque verticale qui la traverse du haut en bas et sous une faille horizontale. On distingue un corniforme, composé de minuscules cupules, et qui est peut-être dû aux lichens. D’autres ‘gravures’ ? ? du même type sont discernables.</w:t>
      </w:r>
    </w:p>
    <w:p w14:paraId="53AF2C0E" w14:textId="77777777" w:rsidR="000152C6" w:rsidRPr="0032190F" w:rsidRDefault="000152C6" w:rsidP="000152C6">
      <w:pPr>
        <w:jc w:val="both"/>
        <w:rPr>
          <w:i/>
          <w:sz w:val="20"/>
          <w:szCs w:val="20"/>
          <w:lang w:val="fr-FR"/>
        </w:rPr>
      </w:pPr>
      <w:r w:rsidRPr="0032190F">
        <w:rPr>
          <w:i/>
          <w:sz w:val="20"/>
          <w:szCs w:val="20"/>
          <w:lang w:val="fr-FR"/>
        </w:rPr>
        <w:t>Au ras de son arête presque verticale du sud-ouest, repérer une encoche. Celle-ci présente une surface de pendage 70° nord (</w:t>
      </w:r>
      <w:smartTag w:uri="urn:schemas-microsoft-com:office:smarttags" w:element="metricconverter">
        <w:smartTagPr>
          <w:attr w:name="ProductID" w:val="0,3 m"/>
        </w:smartTagPr>
        <w:r w:rsidRPr="0032190F">
          <w:rPr>
            <w:i/>
            <w:sz w:val="20"/>
            <w:szCs w:val="20"/>
            <w:lang w:val="fr-FR"/>
          </w:rPr>
          <w:t>0,3 m</w:t>
        </w:r>
      </w:smartTag>
      <w:r w:rsidRPr="0032190F">
        <w:rPr>
          <w:i/>
          <w:sz w:val="20"/>
          <w:szCs w:val="20"/>
          <w:lang w:val="fr-FR"/>
        </w:rPr>
        <w:t xml:space="preserve"> par </w:t>
      </w:r>
      <w:smartTag w:uri="urn:schemas-microsoft-com:office:smarttags" w:element="metricconverter">
        <w:smartTagPr>
          <w:attr w:name="ProductID" w:val="0,3 m"/>
        </w:smartTagPr>
        <w:r w:rsidRPr="0032190F">
          <w:rPr>
            <w:i/>
            <w:sz w:val="20"/>
            <w:szCs w:val="20"/>
            <w:lang w:val="fr-FR"/>
          </w:rPr>
          <w:t>0,3 m</w:t>
        </w:r>
      </w:smartTag>
      <w:r w:rsidRPr="0032190F">
        <w:rPr>
          <w:i/>
          <w:sz w:val="20"/>
          <w:szCs w:val="20"/>
          <w:lang w:val="fr-FR"/>
        </w:rPr>
        <w:t xml:space="preserve">), divisée par une fissure. A gauche de cette dernière se trouve un </w:t>
      </w:r>
      <w:bookmarkStart w:id="5540" w:name="Typ_Bego_xHisto_Corniformes"/>
      <w:r w:rsidRPr="0032190F">
        <w:rPr>
          <w:i/>
          <w:sz w:val="20"/>
          <w:szCs w:val="20"/>
          <w:lang w:val="fr-FR"/>
        </w:rPr>
        <w:t>corniforme non patiné</w:t>
      </w:r>
      <w:bookmarkEnd w:id="5540"/>
      <w:r w:rsidRPr="0032190F">
        <w:rPr>
          <w:i/>
          <w:sz w:val="20"/>
          <w:szCs w:val="20"/>
          <w:lang w:val="fr-FR"/>
        </w:rPr>
        <w:t>, plus à droite un autre corniforme (non protohistorique) et une croix, tous deux burinés, ainsi que l’inscription LP W 1917.</w:t>
      </w:r>
    </w:p>
    <w:p w14:paraId="023A09C1" w14:textId="0C248245" w:rsidR="000152C6" w:rsidRPr="0032190F" w:rsidRDefault="000152C6" w:rsidP="000152C6">
      <w:pPr>
        <w:rPr>
          <w:lang w:val="fr-FR"/>
        </w:rPr>
      </w:pPr>
      <w:r w:rsidRPr="0032190F">
        <w:rPr>
          <w:lang w:val="fr-FR"/>
        </w:rPr>
        <w:br/>
        <w:t xml:space="preserve">La description est de 2008, actuellement on dénombre 4 </w:t>
      </w:r>
      <w:hyperlink r:id="rId14013" w:anchor="Typ_Bego_Figures_Franges" w:history="1">
        <w:r w:rsidRPr="0032190F">
          <w:rPr>
            <w:rStyle w:val="Hyperlink"/>
            <w:lang w:val="fr-FR"/>
          </w:rPr>
          <w:t>Figures à Franges</w:t>
        </w:r>
      </w:hyperlink>
      <w:r w:rsidRPr="0032190F">
        <w:rPr>
          <w:lang w:val="fr-FR"/>
        </w:rPr>
        <w:t xml:space="preserve"> (SS BIB). </w:t>
      </w:r>
    </w:p>
    <w:p w14:paraId="0794DD79" w14:textId="77777777" w:rsidR="000152C6" w:rsidRPr="0032190F" w:rsidRDefault="000152C6" w:rsidP="000152C6">
      <w:pPr>
        <w:pStyle w:val="Heading4"/>
        <w:numPr>
          <w:ilvl w:val="3"/>
          <w:numId w:val="0"/>
        </w:numPr>
        <w:tabs>
          <w:tab w:val="num" w:pos="2520"/>
        </w:tabs>
        <w:spacing w:before="240" w:after="60"/>
        <w:ind w:left="2160"/>
      </w:pPr>
      <w:r w:rsidRPr="0032190F">
        <w:t>ZIGII</w:t>
      </w:r>
    </w:p>
    <w:p w14:paraId="750132D0" w14:textId="77777777" w:rsidR="000152C6" w:rsidRPr="0032190F" w:rsidRDefault="000152C6" w:rsidP="00647EA0">
      <w:pPr>
        <w:pStyle w:val="Heading5"/>
      </w:pPr>
      <w:bookmarkStart w:id="5541" w:name="Desc_ZIGIIR4gamma"/>
      <w:r w:rsidRPr="0032190F">
        <w:t>ZIGIIR4@c</w:t>
      </w:r>
    </w:p>
    <w:bookmarkEnd w:id="5541"/>
    <w:p w14:paraId="4A074DD0" w14:textId="77777777" w:rsidR="000152C6" w:rsidRPr="0032190F" w:rsidRDefault="000152C6" w:rsidP="000152C6">
      <w:pPr>
        <w:rPr>
          <w:lang w:val="fr-FR"/>
        </w:rPr>
      </w:pPr>
    </w:p>
    <w:p w14:paraId="154103A6" w14:textId="585A5FC4" w:rsidR="000152C6" w:rsidRPr="0032190F" w:rsidRDefault="000152C6" w:rsidP="000152C6">
      <w:pPr>
        <w:rPr>
          <w:lang w:val="fr-FR"/>
        </w:rPr>
      </w:pPr>
      <w:r w:rsidRPr="0032190F">
        <w:rPr>
          <w:lang w:val="fr-FR"/>
        </w:rPr>
        <w:t xml:space="preserve">Ce schiste vert présente un </w:t>
      </w:r>
      <w:hyperlink r:id="rId14014" w:anchor="Typ_Bego_Reticules_Simples" w:history="1">
        <w:r w:rsidRPr="0032190F">
          <w:rPr>
            <w:rStyle w:val="Hyperlink"/>
            <w:lang w:val="fr-FR"/>
          </w:rPr>
          <w:t>Réticulé</w:t>
        </w:r>
      </w:hyperlink>
      <w:r w:rsidRPr="0032190F">
        <w:rPr>
          <w:lang w:val="fr-FR"/>
        </w:rPr>
        <w:t xml:space="preserve"> sous un trou naturel ressemblant à </w:t>
      </w:r>
      <w:hyperlink r:id="rId14015" w:anchor="Sizz_Luine_10C" w:history="1">
        <w:r w:rsidRPr="0032190F">
          <w:rPr>
            <w:rStyle w:val="Hyperlink"/>
            <w:lang w:val="fr-FR"/>
          </w:rPr>
          <w:t>Luine r. 10C</w:t>
        </w:r>
      </w:hyperlink>
      <w:r w:rsidRPr="0032190F">
        <w:rPr>
          <w:lang w:val="fr-FR"/>
        </w:rPr>
        <w:t xml:space="preserve"> (SS BIB)</w:t>
      </w:r>
    </w:p>
    <w:p w14:paraId="7A35BE09" w14:textId="77777777" w:rsidR="000152C6" w:rsidRPr="0032190F" w:rsidRDefault="000152C6" w:rsidP="000152C6">
      <w:pPr>
        <w:rPr>
          <w:lang w:val="fr-FR"/>
        </w:rPr>
      </w:pPr>
    </w:p>
    <w:p w14:paraId="7AC84B17" w14:textId="77777777" w:rsidR="000152C6" w:rsidRPr="0032190F" w:rsidRDefault="000152C6" w:rsidP="00647EA0">
      <w:pPr>
        <w:pStyle w:val="Heading5"/>
      </w:pPr>
      <w:r w:rsidRPr="0032190F">
        <w:t>ZIGIIR3</w:t>
      </w:r>
    </w:p>
    <w:p w14:paraId="70F599E1" w14:textId="77777777" w:rsidR="000152C6" w:rsidRPr="0032190F" w:rsidRDefault="000152C6" w:rsidP="000152C6">
      <w:pPr>
        <w:jc w:val="right"/>
        <w:rPr>
          <w:b/>
          <w:i/>
          <w:sz w:val="20"/>
          <w:szCs w:val="20"/>
          <w:lang w:val="fr-FR"/>
        </w:rPr>
      </w:pPr>
      <w:r w:rsidRPr="0032190F">
        <w:rPr>
          <w:b/>
          <w:i/>
          <w:sz w:val="20"/>
          <w:szCs w:val="20"/>
          <w:lang w:val="fr-FR"/>
        </w:rPr>
        <w:t>Roche à l’éclat disparu</w:t>
      </w:r>
    </w:p>
    <w:p w14:paraId="191D3591" w14:textId="77777777" w:rsidR="000152C6" w:rsidRPr="0032190F" w:rsidRDefault="000152C6" w:rsidP="000152C6">
      <w:pPr>
        <w:jc w:val="both"/>
        <w:rPr>
          <w:b/>
          <w:i/>
          <w:sz w:val="20"/>
          <w:szCs w:val="20"/>
          <w:lang w:val="fr-FR"/>
        </w:rPr>
      </w:pPr>
    </w:p>
    <w:p w14:paraId="109CB3A7" w14:textId="77777777" w:rsidR="000152C6" w:rsidRPr="0032190F" w:rsidRDefault="000152C6" w:rsidP="000152C6">
      <w:pPr>
        <w:jc w:val="both"/>
        <w:rPr>
          <w:lang w:val="fr-FR"/>
        </w:rPr>
      </w:pPr>
      <w:r w:rsidRPr="0032190F">
        <w:rPr>
          <w:lang w:val="fr-FR"/>
        </w:rPr>
        <w:t>C’est la 1</w:t>
      </w:r>
      <w:r w:rsidRPr="0032190F">
        <w:rPr>
          <w:vertAlign w:val="superscript"/>
          <w:lang w:val="fr-FR"/>
        </w:rPr>
        <w:t>e</w:t>
      </w:r>
      <w:r w:rsidRPr="0032190F">
        <w:rPr>
          <w:lang w:val="fr-FR"/>
        </w:rPr>
        <w:t xml:space="preserve"> roche la plus gravées de la zone (SS BIB)</w:t>
      </w:r>
    </w:p>
    <w:p w14:paraId="66A4B514" w14:textId="77777777" w:rsidR="000152C6" w:rsidRPr="0032190F" w:rsidRDefault="000152C6" w:rsidP="000152C6">
      <w:pPr>
        <w:jc w:val="both"/>
        <w:rPr>
          <w:b/>
          <w:i/>
          <w:sz w:val="20"/>
          <w:szCs w:val="20"/>
          <w:lang w:val="fr-FR"/>
        </w:rPr>
      </w:pPr>
    </w:p>
    <w:p w14:paraId="57C3AEEF" w14:textId="29208441" w:rsidR="000152C6" w:rsidRPr="0032190F" w:rsidRDefault="000152C6" w:rsidP="000152C6">
      <w:pPr>
        <w:jc w:val="both"/>
        <w:rPr>
          <w:i/>
          <w:sz w:val="20"/>
          <w:szCs w:val="20"/>
          <w:lang w:val="fr-FR"/>
        </w:rPr>
      </w:pPr>
      <w:r w:rsidRPr="0032190F">
        <w:rPr>
          <w:b/>
          <w:i/>
          <w:sz w:val="20"/>
          <w:szCs w:val="20"/>
          <w:lang w:val="fr-FR"/>
        </w:rPr>
        <w:tab/>
      </w:r>
      <w:r w:rsidRPr="0032190F">
        <w:rPr>
          <w:i/>
          <w:sz w:val="20"/>
          <w:szCs w:val="20"/>
          <w:lang w:val="fr-FR"/>
        </w:rPr>
        <w:t xml:space="preserve">Sa </w:t>
      </w:r>
      <w:r w:rsidRPr="0032190F">
        <w:rPr>
          <w:b/>
          <w:i/>
          <w:sz w:val="20"/>
          <w:szCs w:val="20"/>
          <w:lang w:val="fr-FR"/>
        </w:rPr>
        <w:t>face a</w:t>
      </w:r>
      <w:r w:rsidRPr="0032190F">
        <w:rPr>
          <w:i/>
          <w:sz w:val="20"/>
          <w:szCs w:val="20"/>
          <w:lang w:val="fr-FR"/>
        </w:rPr>
        <w:t xml:space="preserve"> de pendage 25° nord-ouest porte une cinquantaine de gravures dont de nombreux </w:t>
      </w:r>
      <w:hyperlink r:id="rId14016" w:anchor="Typ_Bego_Reticules_Simples" w:history="1">
        <w:r w:rsidRPr="0032190F">
          <w:rPr>
            <w:rStyle w:val="Hyperlink"/>
            <w:i/>
            <w:sz w:val="20"/>
            <w:szCs w:val="20"/>
            <w:lang w:val="fr-FR"/>
          </w:rPr>
          <w:t>réticulés</w:t>
        </w:r>
      </w:hyperlink>
      <w:r w:rsidRPr="0032190F">
        <w:rPr>
          <w:i/>
          <w:sz w:val="20"/>
          <w:szCs w:val="20"/>
          <w:lang w:val="fr-FR"/>
        </w:rPr>
        <w:t xml:space="preserve">. Certaines sont apparues lors du dégagement des pierres du muret éboulé : bas de réticulé, autres figures entières, C de Conti sur le côté sud et un petit personnage historique buriné. La face sud-est porte des gravures sur deux décrochements : la </w:t>
      </w:r>
      <w:r w:rsidRPr="0032190F">
        <w:rPr>
          <w:b/>
          <w:i/>
          <w:sz w:val="20"/>
          <w:szCs w:val="20"/>
          <w:lang w:val="fr-FR"/>
        </w:rPr>
        <w:t>face b</w:t>
      </w:r>
      <w:r w:rsidRPr="0032190F">
        <w:rPr>
          <w:i/>
          <w:sz w:val="20"/>
          <w:szCs w:val="20"/>
          <w:lang w:val="fr-FR"/>
        </w:rPr>
        <w:t xml:space="preserve">, de pendage 60° sud-est, qui présente des réticulés entremêlés et la </w:t>
      </w:r>
      <w:r w:rsidRPr="0032190F">
        <w:rPr>
          <w:b/>
          <w:i/>
          <w:sz w:val="20"/>
          <w:szCs w:val="20"/>
          <w:lang w:val="fr-FR"/>
        </w:rPr>
        <w:t>face c</w:t>
      </w:r>
      <w:r w:rsidRPr="0032190F">
        <w:rPr>
          <w:i/>
          <w:sz w:val="20"/>
          <w:szCs w:val="20"/>
          <w:lang w:val="fr-FR"/>
        </w:rPr>
        <w:t>, verticale sud, qui porte quelques plages de cupules éparses et le nom Carle (qui a utilisé le C de Conti). Le numéro ZI GII R3 est écrit au-dessus de Carle.</w:t>
      </w:r>
    </w:p>
    <w:p w14:paraId="091AEB88" w14:textId="77777777" w:rsidR="000152C6" w:rsidRPr="0032190F" w:rsidRDefault="000152C6" w:rsidP="000152C6">
      <w:pPr>
        <w:jc w:val="both"/>
        <w:rPr>
          <w:i/>
          <w:sz w:val="20"/>
          <w:szCs w:val="20"/>
          <w:lang w:val="fr-FR"/>
        </w:rPr>
      </w:pPr>
      <w:r w:rsidRPr="0032190F">
        <w:rPr>
          <w:i/>
          <w:sz w:val="20"/>
          <w:szCs w:val="20"/>
          <w:lang w:val="fr-FR"/>
        </w:rPr>
        <w:t xml:space="preserve">D’après le corpus de C. Conti, un éclat gravé de la face b se trouvait à </w:t>
      </w:r>
      <w:smartTag w:uri="urn:schemas-microsoft-com:office:smarttags" w:element="metricconverter">
        <w:smartTagPr>
          <w:attr w:name="ProductID" w:val="1 m"/>
        </w:smartTagPr>
        <w:r w:rsidRPr="0032190F">
          <w:rPr>
            <w:i/>
            <w:sz w:val="20"/>
            <w:szCs w:val="20"/>
            <w:lang w:val="fr-FR"/>
          </w:rPr>
          <w:t>1 m</w:t>
        </w:r>
      </w:smartTag>
      <w:r w:rsidRPr="0032190F">
        <w:rPr>
          <w:i/>
          <w:sz w:val="20"/>
          <w:szCs w:val="20"/>
          <w:lang w:val="fr-FR"/>
        </w:rPr>
        <w:t xml:space="preserve"> dans l’herbe (si on se réfère à la photo réalisée en 1967 et au texte du Corpus). Cet éclat, assez important a complètement disparu aujourd’hui, et n’a laissé qu’un trou dans l’herbe.</w:t>
      </w:r>
    </w:p>
    <w:p w14:paraId="68CA78AD" w14:textId="77777777" w:rsidR="000152C6" w:rsidRPr="0032190F" w:rsidRDefault="000152C6" w:rsidP="000152C6">
      <w:pPr>
        <w:jc w:val="both"/>
        <w:rPr>
          <w:i/>
          <w:sz w:val="20"/>
          <w:szCs w:val="20"/>
          <w:lang w:val="fr-FR"/>
        </w:rPr>
      </w:pPr>
    </w:p>
    <w:p w14:paraId="3A846E7F" w14:textId="77777777" w:rsidR="000152C6" w:rsidRPr="0032190F" w:rsidRDefault="000152C6" w:rsidP="00647EA0">
      <w:pPr>
        <w:pStyle w:val="Heading5"/>
      </w:pPr>
      <w:bookmarkStart w:id="5542" w:name="Desc_ZIGIIR7"/>
      <w:r w:rsidRPr="0032190F">
        <w:t>ZIGIIR7</w:t>
      </w:r>
    </w:p>
    <w:bookmarkEnd w:id="5542"/>
    <w:p w14:paraId="058FDC53" w14:textId="77777777" w:rsidR="000152C6" w:rsidRPr="0032190F" w:rsidRDefault="000152C6" w:rsidP="000152C6">
      <w:pPr>
        <w:jc w:val="right"/>
        <w:rPr>
          <w:b/>
          <w:sz w:val="20"/>
          <w:szCs w:val="20"/>
          <w:lang w:val="fr-FR"/>
        </w:rPr>
      </w:pPr>
      <w:r w:rsidRPr="0032190F">
        <w:rPr>
          <w:b/>
          <w:sz w:val="20"/>
          <w:szCs w:val="20"/>
          <w:lang w:val="fr-FR"/>
        </w:rPr>
        <w:t>Roche au réticulé sinueux</w:t>
      </w:r>
    </w:p>
    <w:p w14:paraId="7B041BFD" w14:textId="77777777" w:rsidR="000152C6" w:rsidRPr="0032190F" w:rsidRDefault="000152C6" w:rsidP="000152C6">
      <w:pPr>
        <w:jc w:val="both"/>
        <w:rPr>
          <w:b/>
          <w:i/>
          <w:lang w:val="fr-FR"/>
        </w:rPr>
      </w:pPr>
    </w:p>
    <w:p w14:paraId="67B2AFD2" w14:textId="77777777" w:rsidR="000152C6" w:rsidRPr="0032190F" w:rsidRDefault="000152C6" w:rsidP="000152C6">
      <w:pPr>
        <w:jc w:val="both"/>
        <w:rPr>
          <w:b/>
          <w:i/>
          <w:sz w:val="20"/>
          <w:lang w:val="fr-FR"/>
        </w:rPr>
      </w:pPr>
      <w:r w:rsidRPr="0032190F">
        <w:rPr>
          <w:b/>
          <w:i/>
          <w:lang w:val="fr-FR"/>
        </w:rPr>
        <w:tab/>
      </w:r>
      <w:r w:rsidRPr="0032190F">
        <w:rPr>
          <w:i/>
          <w:sz w:val="20"/>
          <w:lang w:val="fr-FR"/>
        </w:rPr>
        <w:t>Quatre faces portent des C de Conti. Elles sont en général inclinées vers le sud. Les gravures, très usées sont sensibles à l’éclairage et leur relevé est délicat.</w:t>
      </w:r>
    </w:p>
    <w:p w14:paraId="4D0FEF51" w14:textId="77777777" w:rsidR="000152C6" w:rsidRPr="0032190F" w:rsidRDefault="000152C6" w:rsidP="000152C6">
      <w:pPr>
        <w:jc w:val="both"/>
        <w:rPr>
          <w:i/>
          <w:sz w:val="20"/>
          <w:lang w:val="fr-FR"/>
        </w:rPr>
      </w:pPr>
      <w:r w:rsidRPr="0032190F">
        <w:rPr>
          <w:i/>
          <w:sz w:val="20"/>
          <w:lang w:val="fr-FR"/>
        </w:rPr>
        <w:t>La</w:t>
      </w:r>
      <w:r w:rsidRPr="0032190F">
        <w:rPr>
          <w:b/>
          <w:i/>
          <w:sz w:val="20"/>
          <w:lang w:val="fr-FR"/>
        </w:rPr>
        <w:t xml:space="preserve"> face a</w:t>
      </w:r>
      <w:r w:rsidRPr="0032190F">
        <w:rPr>
          <w:i/>
          <w:sz w:val="20"/>
          <w:lang w:val="fr-FR"/>
        </w:rPr>
        <w:t>, de pendage 50° sud, peu au-dessus du sol, est située à l’extrémité est de la roche. Elle porte le numéro à droite et un C en haut, à la limite de la face b, ainsi qu’un corniforme et un poignard</w:t>
      </w:r>
    </w:p>
    <w:p w14:paraId="775CE312" w14:textId="77777777" w:rsidR="000152C6" w:rsidRPr="0032190F" w:rsidRDefault="000152C6" w:rsidP="000152C6">
      <w:pPr>
        <w:jc w:val="both"/>
        <w:rPr>
          <w:i/>
          <w:sz w:val="20"/>
          <w:lang w:val="fr-FR"/>
        </w:rPr>
      </w:pPr>
      <w:r w:rsidRPr="0032190F">
        <w:rPr>
          <w:i/>
          <w:sz w:val="20"/>
          <w:lang w:val="fr-FR"/>
        </w:rPr>
        <w:t>La</w:t>
      </w:r>
      <w:r w:rsidRPr="0032190F">
        <w:rPr>
          <w:b/>
          <w:i/>
          <w:sz w:val="20"/>
          <w:lang w:val="fr-FR"/>
        </w:rPr>
        <w:t xml:space="preserve"> face b</w:t>
      </w:r>
      <w:r w:rsidRPr="0032190F">
        <w:rPr>
          <w:i/>
          <w:sz w:val="20"/>
          <w:lang w:val="fr-FR"/>
        </w:rPr>
        <w:t xml:space="preserve"> (pendage 80° ouest), elle aussi près du sol, lui est adjacente. Les gravures sont des barres.</w:t>
      </w:r>
    </w:p>
    <w:p w14:paraId="418011EA" w14:textId="77777777" w:rsidR="000152C6" w:rsidRPr="0032190F" w:rsidRDefault="000152C6" w:rsidP="000152C6">
      <w:pPr>
        <w:jc w:val="both"/>
        <w:rPr>
          <w:i/>
          <w:sz w:val="20"/>
          <w:lang w:val="fr-FR"/>
        </w:rPr>
      </w:pPr>
      <w:r w:rsidRPr="0032190F">
        <w:rPr>
          <w:i/>
          <w:sz w:val="20"/>
          <w:lang w:val="fr-FR"/>
        </w:rPr>
        <w:t xml:space="preserve">Les faces c, d, e et f sont au centre de la roche. La </w:t>
      </w:r>
      <w:r w:rsidRPr="0032190F">
        <w:rPr>
          <w:b/>
          <w:i/>
          <w:sz w:val="20"/>
          <w:lang w:val="fr-FR"/>
        </w:rPr>
        <w:t>face f</w:t>
      </w:r>
      <w:r w:rsidRPr="0032190F">
        <w:rPr>
          <w:i/>
          <w:sz w:val="20"/>
          <w:lang w:val="fr-FR"/>
        </w:rPr>
        <w:t xml:space="preserve"> est au ras du sol.</w:t>
      </w:r>
    </w:p>
    <w:p w14:paraId="693C18E5" w14:textId="77777777" w:rsidR="000152C6" w:rsidRPr="0032190F" w:rsidRDefault="000152C6" w:rsidP="000152C6">
      <w:pPr>
        <w:jc w:val="both"/>
        <w:rPr>
          <w:i/>
          <w:sz w:val="20"/>
          <w:lang w:val="fr-FR"/>
        </w:rPr>
      </w:pPr>
      <w:r w:rsidRPr="0032190F">
        <w:rPr>
          <w:i/>
          <w:sz w:val="20"/>
          <w:lang w:val="fr-FR"/>
        </w:rPr>
        <w:t xml:space="preserve">La </w:t>
      </w:r>
      <w:r w:rsidRPr="0032190F">
        <w:rPr>
          <w:b/>
          <w:i/>
          <w:sz w:val="20"/>
          <w:lang w:val="fr-FR"/>
        </w:rPr>
        <w:t>face c</w:t>
      </w:r>
      <w:r w:rsidRPr="0032190F">
        <w:rPr>
          <w:i/>
          <w:sz w:val="20"/>
          <w:lang w:val="fr-FR"/>
        </w:rPr>
        <w:t xml:space="preserve">, de pendage 35° sud-est, gravée d’un réticulé très complexe (plusieurs réticulés divisés en cases et une plage rectangulaire sont reliés par des courbes), est la plus élevée. Dans sa partie supérieure elle porte le C de Conti et les numéros </w:t>
      </w:r>
      <w:r w:rsidRPr="0032190F">
        <w:rPr>
          <w:i/>
          <w:sz w:val="20"/>
          <w:u w:val="single"/>
          <w:lang w:val="fr-FR"/>
        </w:rPr>
        <w:t>ZIX R13</w:t>
      </w:r>
      <w:r w:rsidRPr="0032190F">
        <w:rPr>
          <w:i/>
          <w:sz w:val="20"/>
          <w:lang w:val="fr-FR"/>
        </w:rPr>
        <w:t xml:space="preserve"> et </w:t>
      </w:r>
      <w:r w:rsidRPr="0032190F">
        <w:rPr>
          <w:i/>
          <w:sz w:val="20"/>
          <w:u w:val="single"/>
          <w:lang w:val="fr-FR"/>
        </w:rPr>
        <w:t>ZI GII R7</w:t>
      </w:r>
      <w:r w:rsidRPr="0009197B">
        <w:rPr>
          <w:rFonts w:ascii="Symbol" w:hAnsi="Symbol"/>
          <w:i/>
          <w:sz w:val="20"/>
          <w:u w:val="single"/>
        </w:rPr>
        <w:t></w:t>
      </w:r>
      <w:r w:rsidRPr="0032190F">
        <w:rPr>
          <w:i/>
          <w:sz w:val="20"/>
          <w:lang w:val="fr-FR"/>
        </w:rPr>
        <w:t xml:space="preserve">.. Les faces d et e sont en dessous. </w:t>
      </w:r>
    </w:p>
    <w:p w14:paraId="4193EFB2" w14:textId="77777777" w:rsidR="000152C6" w:rsidRPr="0032190F" w:rsidRDefault="000152C6" w:rsidP="000152C6">
      <w:pPr>
        <w:jc w:val="both"/>
        <w:rPr>
          <w:i/>
          <w:sz w:val="20"/>
          <w:lang w:val="fr-FR"/>
        </w:rPr>
      </w:pPr>
      <w:r w:rsidRPr="0032190F">
        <w:rPr>
          <w:i/>
          <w:sz w:val="20"/>
          <w:lang w:val="fr-FR"/>
        </w:rPr>
        <w:t xml:space="preserve">La </w:t>
      </w:r>
      <w:r w:rsidRPr="0032190F">
        <w:rPr>
          <w:b/>
          <w:i/>
          <w:sz w:val="20"/>
          <w:lang w:val="fr-FR"/>
        </w:rPr>
        <w:t>face d</w:t>
      </w:r>
      <w:r w:rsidRPr="0032190F">
        <w:rPr>
          <w:i/>
          <w:sz w:val="20"/>
          <w:lang w:val="fr-FR"/>
        </w:rPr>
        <w:t xml:space="preserve"> à l’ouest, de pendage 25° est, présente le numéro </w:t>
      </w:r>
      <w:r w:rsidRPr="0032190F">
        <w:rPr>
          <w:i/>
          <w:sz w:val="20"/>
          <w:u w:val="single"/>
          <w:lang w:val="fr-FR"/>
        </w:rPr>
        <w:t>ZIX R13</w:t>
      </w:r>
      <w:r w:rsidRPr="0032190F">
        <w:rPr>
          <w:i/>
          <w:sz w:val="20"/>
          <w:lang w:val="fr-FR"/>
        </w:rPr>
        <w:t xml:space="preserve"> et, au-dessus d’un décrochement </w:t>
      </w:r>
      <w:r w:rsidRPr="0032190F">
        <w:rPr>
          <w:i/>
          <w:sz w:val="20"/>
          <w:u w:val="single"/>
          <w:lang w:val="fr-FR"/>
        </w:rPr>
        <w:t>ZI GII R7</w:t>
      </w:r>
      <w:r w:rsidRPr="0009197B">
        <w:rPr>
          <w:rFonts w:ascii="Symbol" w:hAnsi="Symbol"/>
          <w:i/>
          <w:sz w:val="20"/>
          <w:u w:val="single"/>
        </w:rPr>
        <w:t></w:t>
      </w:r>
      <w:r w:rsidRPr="0009197B">
        <w:rPr>
          <w:rFonts w:ascii="Symbol" w:hAnsi="Symbol"/>
          <w:i/>
          <w:sz w:val="20"/>
        </w:rPr>
        <w:t></w:t>
      </w:r>
      <w:r w:rsidRPr="0032190F">
        <w:rPr>
          <w:i/>
          <w:sz w:val="20"/>
          <w:lang w:val="fr-FR"/>
        </w:rPr>
        <w:t xml:space="preserve"> La</w:t>
      </w:r>
      <w:r w:rsidRPr="0032190F">
        <w:rPr>
          <w:b/>
          <w:i/>
          <w:sz w:val="20"/>
          <w:lang w:val="fr-FR"/>
        </w:rPr>
        <w:t xml:space="preserve"> face e</w:t>
      </w:r>
      <w:r w:rsidRPr="0032190F">
        <w:rPr>
          <w:i/>
          <w:sz w:val="20"/>
          <w:lang w:val="fr-FR"/>
        </w:rPr>
        <w:t>, à l'est, de pendage 30° est, elle aussi, porte le C de Conti.</w:t>
      </w:r>
    </w:p>
    <w:p w14:paraId="635F45B8" w14:textId="77777777" w:rsidR="000152C6" w:rsidRPr="0032190F" w:rsidRDefault="000152C6" w:rsidP="000152C6">
      <w:pPr>
        <w:jc w:val="both"/>
        <w:rPr>
          <w:i/>
          <w:sz w:val="20"/>
          <w:lang w:val="fr-FR"/>
        </w:rPr>
      </w:pPr>
      <w:r w:rsidRPr="0032190F">
        <w:rPr>
          <w:i/>
          <w:sz w:val="20"/>
          <w:lang w:val="fr-FR"/>
        </w:rPr>
        <w:t xml:space="preserve">La </w:t>
      </w:r>
      <w:r w:rsidRPr="0032190F">
        <w:rPr>
          <w:b/>
          <w:i/>
          <w:sz w:val="20"/>
          <w:lang w:val="fr-FR"/>
        </w:rPr>
        <w:t>face h</w:t>
      </w:r>
      <w:r w:rsidRPr="0032190F">
        <w:rPr>
          <w:i/>
          <w:sz w:val="20"/>
          <w:lang w:val="fr-FR"/>
        </w:rPr>
        <w:t xml:space="preserve">, de pendage 30° sud, est un épaulement situé de l’autre côté d’un décrochement par rapport à la face c, et contiguë à la face i. La </w:t>
      </w:r>
      <w:r w:rsidRPr="0032190F">
        <w:rPr>
          <w:b/>
          <w:i/>
          <w:sz w:val="20"/>
          <w:lang w:val="fr-FR"/>
        </w:rPr>
        <w:t>face i</w:t>
      </w:r>
      <w:r w:rsidRPr="0032190F">
        <w:rPr>
          <w:i/>
          <w:sz w:val="20"/>
          <w:lang w:val="fr-FR"/>
        </w:rPr>
        <w:t xml:space="preserve">, verticale sud-est est à l’ouest et plus haut sur la roche. </w:t>
      </w:r>
    </w:p>
    <w:p w14:paraId="59029DAD" w14:textId="77777777" w:rsidR="000152C6" w:rsidRPr="0032190F" w:rsidRDefault="000152C6" w:rsidP="000152C6">
      <w:pPr>
        <w:jc w:val="both"/>
        <w:rPr>
          <w:i/>
          <w:sz w:val="20"/>
          <w:lang w:val="fr-FR"/>
        </w:rPr>
      </w:pPr>
      <w:r w:rsidRPr="0032190F">
        <w:rPr>
          <w:i/>
          <w:sz w:val="20"/>
          <w:lang w:val="fr-FR"/>
        </w:rPr>
        <w:t xml:space="preserve">La </w:t>
      </w:r>
      <w:r w:rsidRPr="0032190F">
        <w:rPr>
          <w:b/>
          <w:i/>
          <w:sz w:val="20"/>
          <w:lang w:val="fr-FR"/>
        </w:rPr>
        <w:t>face g</w:t>
      </w:r>
      <w:r w:rsidRPr="0032190F">
        <w:rPr>
          <w:i/>
          <w:sz w:val="20"/>
          <w:lang w:val="fr-FR"/>
        </w:rPr>
        <w:t xml:space="preserve">, de pendage 35° sud, est à l’ouest des faces d et f. Elle porte le C de Conti et le numéro </w:t>
      </w:r>
      <w:r w:rsidRPr="0032190F">
        <w:rPr>
          <w:i/>
          <w:sz w:val="20"/>
          <w:u w:val="single"/>
          <w:lang w:val="fr-FR"/>
        </w:rPr>
        <w:t>7</w:t>
      </w:r>
      <w:r w:rsidRPr="0009197B">
        <w:rPr>
          <w:rFonts w:ascii="Symbol" w:hAnsi="Symbol"/>
          <w:i/>
          <w:sz w:val="20"/>
          <w:u w:val="single"/>
        </w:rPr>
        <w:t></w:t>
      </w:r>
      <w:r w:rsidRPr="0032190F">
        <w:rPr>
          <w:i/>
          <w:sz w:val="20"/>
          <w:lang w:val="fr-FR"/>
        </w:rPr>
        <w:t xml:space="preserve">  raturé</w:t>
      </w:r>
    </w:p>
    <w:p w14:paraId="5467DD06" w14:textId="77777777" w:rsidR="000152C6" w:rsidRPr="0032190F" w:rsidRDefault="000152C6" w:rsidP="000152C6">
      <w:pPr>
        <w:jc w:val="both"/>
        <w:rPr>
          <w:i/>
          <w:sz w:val="20"/>
          <w:lang w:val="fr-FR"/>
        </w:rPr>
      </w:pPr>
      <w:r w:rsidRPr="0032190F">
        <w:rPr>
          <w:i/>
          <w:sz w:val="20"/>
          <w:lang w:val="fr-FR"/>
        </w:rPr>
        <w:lastRenderedPageBreak/>
        <w:t>Les faces d, e, g, h, et i portent des réticulés divisés en cases, plus ou moins complets et en général peu nets car très usés.</w:t>
      </w:r>
    </w:p>
    <w:p w14:paraId="2F970D97" w14:textId="77777777" w:rsidR="000152C6" w:rsidRPr="0032190F" w:rsidRDefault="000152C6" w:rsidP="000152C6">
      <w:pPr>
        <w:jc w:val="both"/>
        <w:rPr>
          <w:i/>
          <w:sz w:val="20"/>
          <w:lang w:val="fr-FR"/>
        </w:rPr>
      </w:pPr>
    </w:p>
    <w:p w14:paraId="50F12E99" w14:textId="77777777" w:rsidR="000152C6" w:rsidRPr="0032190F" w:rsidRDefault="000152C6" w:rsidP="000152C6">
      <w:pPr>
        <w:jc w:val="both"/>
        <w:rPr>
          <w:i/>
          <w:sz w:val="20"/>
          <w:lang w:val="fr-FR"/>
        </w:rPr>
      </w:pPr>
      <w:r w:rsidRPr="0032190F">
        <w:rPr>
          <w:i/>
          <w:sz w:val="20"/>
          <w:lang w:val="fr-FR"/>
        </w:rPr>
        <w:tab/>
      </w:r>
      <w:r w:rsidRPr="0032190F">
        <w:rPr>
          <w:sz w:val="20"/>
          <w:lang w:val="fr-FR"/>
        </w:rPr>
        <w:t>Aller à l’extrémité ouest de la plate-forme qui est fermée au nord-ouest par une paroi presque verticale.</w:t>
      </w:r>
    </w:p>
    <w:p w14:paraId="4F958E21" w14:textId="77777777" w:rsidR="000152C6" w:rsidRPr="0032190F" w:rsidRDefault="000152C6" w:rsidP="000152C6">
      <w:pPr>
        <w:jc w:val="both"/>
        <w:rPr>
          <w:sz w:val="20"/>
          <w:szCs w:val="20"/>
          <w:lang w:val="fr-FR"/>
        </w:rPr>
      </w:pPr>
    </w:p>
    <w:p w14:paraId="377A6D11" w14:textId="77777777" w:rsidR="000152C6" w:rsidRPr="0032190F" w:rsidRDefault="000152C6" w:rsidP="00647EA0">
      <w:pPr>
        <w:pStyle w:val="Heading5"/>
      </w:pPr>
      <w:bookmarkStart w:id="5543" w:name="Desc_ZIGIIR11"/>
      <w:r w:rsidRPr="0032190F">
        <w:t>ZIGIIR11</w:t>
      </w:r>
    </w:p>
    <w:bookmarkEnd w:id="5543"/>
    <w:p w14:paraId="6EB70049" w14:textId="77777777" w:rsidR="000152C6" w:rsidRPr="0032190F" w:rsidRDefault="000152C6" w:rsidP="000152C6">
      <w:pPr>
        <w:jc w:val="right"/>
        <w:rPr>
          <w:b/>
          <w:sz w:val="20"/>
          <w:szCs w:val="20"/>
          <w:lang w:val="fr-FR"/>
        </w:rPr>
      </w:pPr>
      <w:r w:rsidRPr="0032190F">
        <w:rPr>
          <w:b/>
          <w:sz w:val="20"/>
          <w:szCs w:val="20"/>
          <w:lang w:val="fr-FR"/>
        </w:rPr>
        <w:t>Roche du "Gias" del Ciari</w:t>
      </w:r>
    </w:p>
    <w:p w14:paraId="7D92EBEC" w14:textId="77777777" w:rsidR="000152C6" w:rsidRPr="0032190F" w:rsidRDefault="000152C6" w:rsidP="000152C6">
      <w:pPr>
        <w:jc w:val="both"/>
        <w:rPr>
          <w:i/>
          <w:sz w:val="20"/>
          <w:szCs w:val="20"/>
          <w:lang w:val="fr-FR"/>
        </w:rPr>
      </w:pPr>
    </w:p>
    <w:p w14:paraId="0871C33C" w14:textId="77777777" w:rsidR="000152C6" w:rsidRPr="0032190F" w:rsidRDefault="000152C6" w:rsidP="000152C6">
      <w:pPr>
        <w:jc w:val="both"/>
        <w:rPr>
          <w:i/>
          <w:sz w:val="20"/>
          <w:szCs w:val="20"/>
          <w:lang w:val="fr-FR"/>
        </w:rPr>
      </w:pPr>
      <w:r w:rsidRPr="0032190F">
        <w:rPr>
          <w:i/>
          <w:sz w:val="20"/>
          <w:szCs w:val="20"/>
          <w:lang w:val="fr-FR"/>
        </w:rPr>
        <w:t>C'est la paroi verticale sud-est, une surface de grès fin violet recouvrant du grès jaunâtre, située à gauche de l’entrée. Elle est gravée de 7 corniformes abîmés (passages à la craie et repiquetage possible) et de 3 plages.Il se trouve encore des corniformes sur une paroi de grès rose qui prolonge la précédente.</w:t>
      </w:r>
    </w:p>
    <w:p w14:paraId="0F5B8A13" w14:textId="77777777" w:rsidR="000152C6" w:rsidRPr="0032190F" w:rsidRDefault="000152C6" w:rsidP="000152C6">
      <w:pPr>
        <w:rPr>
          <w:lang w:val="fr-FR"/>
        </w:rPr>
      </w:pPr>
    </w:p>
    <w:p w14:paraId="45CCB3FF" w14:textId="267F3DAD" w:rsidR="000152C6" w:rsidRPr="0032190F" w:rsidRDefault="000152C6" w:rsidP="000152C6">
      <w:pPr>
        <w:rPr>
          <w:lang w:val="fr-FR"/>
        </w:rPr>
      </w:pPr>
      <w:r w:rsidRPr="0032190F">
        <w:rPr>
          <w:lang w:val="fr-FR"/>
        </w:rPr>
        <w:t xml:space="preserve">Elle appartient au </w:t>
      </w:r>
      <w:hyperlink r:id="rId14017" w:anchor="Sit_Ciari" w:history="1">
        <w:r w:rsidRPr="0032190F">
          <w:rPr>
            <w:rStyle w:val="Hyperlink"/>
            <w:lang w:val="fr-FR"/>
          </w:rPr>
          <w:t>gias du Ciari</w:t>
        </w:r>
      </w:hyperlink>
      <w:r w:rsidRPr="0032190F">
        <w:rPr>
          <w:lang w:val="fr-FR"/>
        </w:rPr>
        <w:t xml:space="preserve"> (SS BIB)</w:t>
      </w:r>
    </w:p>
    <w:p w14:paraId="59222736" w14:textId="77777777" w:rsidR="000152C6" w:rsidRPr="0032190F" w:rsidRDefault="000152C6" w:rsidP="000152C6">
      <w:pPr>
        <w:rPr>
          <w:lang w:val="fr-FR"/>
        </w:rPr>
      </w:pPr>
    </w:p>
    <w:p w14:paraId="0E4719D6" w14:textId="77777777" w:rsidR="000152C6" w:rsidRPr="0032190F" w:rsidRDefault="000152C6" w:rsidP="00647EA0">
      <w:pPr>
        <w:pStyle w:val="Heading5"/>
      </w:pPr>
      <w:bookmarkStart w:id="5544" w:name="Desc_ZIGIIR11gamma"/>
      <w:r w:rsidRPr="0032190F">
        <w:t>ZIGIIR11@c</w:t>
      </w:r>
    </w:p>
    <w:bookmarkEnd w:id="5544"/>
    <w:p w14:paraId="58B6EAB3" w14:textId="77777777" w:rsidR="000152C6" w:rsidRPr="0032190F" w:rsidRDefault="000152C6" w:rsidP="000152C6">
      <w:pPr>
        <w:jc w:val="right"/>
        <w:rPr>
          <w:b/>
          <w:sz w:val="20"/>
          <w:szCs w:val="20"/>
          <w:lang w:val="fr-FR"/>
        </w:rPr>
      </w:pPr>
      <w:r w:rsidRPr="0032190F">
        <w:rPr>
          <w:b/>
          <w:sz w:val="20"/>
          <w:szCs w:val="20"/>
          <w:lang w:val="fr-FR"/>
        </w:rPr>
        <w:t>Roche de l’entrée du "gias" del Ciari</w:t>
      </w:r>
    </w:p>
    <w:p w14:paraId="7C56CB8F" w14:textId="77777777" w:rsidR="000152C6" w:rsidRPr="0032190F" w:rsidRDefault="000152C6" w:rsidP="000152C6">
      <w:pPr>
        <w:jc w:val="both"/>
        <w:rPr>
          <w:i/>
          <w:sz w:val="20"/>
          <w:szCs w:val="20"/>
          <w:lang w:val="fr-FR"/>
        </w:rPr>
      </w:pPr>
    </w:p>
    <w:p w14:paraId="28CC3ACA" w14:textId="77777777" w:rsidR="000152C6" w:rsidRPr="0032190F" w:rsidRDefault="000152C6" w:rsidP="000152C6">
      <w:pPr>
        <w:jc w:val="both"/>
        <w:rPr>
          <w:i/>
          <w:sz w:val="20"/>
          <w:szCs w:val="20"/>
          <w:lang w:val="fr-FR"/>
        </w:rPr>
      </w:pPr>
      <w:r w:rsidRPr="0032190F">
        <w:rPr>
          <w:i/>
          <w:sz w:val="20"/>
          <w:szCs w:val="20"/>
          <w:lang w:val="fr-FR"/>
        </w:rPr>
        <w:t>C’est un affleurement de schiste vert situé au sol, à l’entrée du ‘gias’. Il porte des plages de petites cupules éparses sur sa face supérieure (</w:t>
      </w:r>
      <w:smartTag w:uri="urn:schemas-microsoft-com:office:smarttags" w:element="metricconverter">
        <w:smartTagPr>
          <w:attr w:name="ProductID" w:val="1,7 m"/>
        </w:smartTagPr>
        <w:r w:rsidRPr="0032190F">
          <w:rPr>
            <w:i/>
            <w:sz w:val="20"/>
            <w:szCs w:val="20"/>
            <w:lang w:val="fr-FR"/>
          </w:rPr>
          <w:t>1,7 m</w:t>
        </w:r>
      </w:smartTag>
      <w:r w:rsidRPr="0032190F">
        <w:rPr>
          <w:i/>
          <w:sz w:val="20"/>
          <w:szCs w:val="20"/>
          <w:lang w:val="fr-FR"/>
        </w:rPr>
        <w:t xml:space="preserve"> par </w:t>
      </w:r>
      <w:smartTag w:uri="urn:schemas-microsoft-com:office:smarttags" w:element="metricconverter">
        <w:smartTagPr>
          <w:attr w:name="ProductID" w:val="1,1 m"/>
        </w:smartTagPr>
        <w:r w:rsidRPr="0032190F">
          <w:rPr>
            <w:i/>
            <w:sz w:val="20"/>
            <w:szCs w:val="20"/>
            <w:lang w:val="fr-FR"/>
          </w:rPr>
          <w:t>1,1 m</w:t>
        </w:r>
      </w:smartTag>
      <w:r w:rsidRPr="0032190F">
        <w:rPr>
          <w:i/>
          <w:sz w:val="20"/>
          <w:szCs w:val="20"/>
          <w:lang w:val="fr-FR"/>
        </w:rPr>
        <w:t>, pendage 20° nord-est).</w:t>
      </w:r>
    </w:p>
    <w:p w14:paraId="3DF82B61" w14:textId="77777777" w:rsidR="000152C6" w:rsidRPr="0032190F" w:rsidRDefault="000152C6" w:rsidP="000152C6">
      <w:pPr>
        <w:jc w:val="both"/>
        <w:rPr>
          <w:i/>
          <w:sz w:val="20"/>
          <w:szCs w:val="20"/>
          <w:lang w:val="fr-FR"/>
        </w:rPr>
      </w:pPr>
    </w:p>
    <w:p w14:paraId="74A4F377" w14:textId="1378942A" w:rsidR="000152C6" w:rsidRPr="0032190F" w:rsidRDefault="000152C6" w:rsidP="000152C6">
      <w:pPr>
        <w:rPr>
          <w:lang w:val="fr-FR"/>
        </w:rPr>
      </w:pPr>
      <w:r w:rsidRPr="0032190F">
        <w:rPr>
          <w:lang w:val="fr-FR"/>
        </w:rPr>
        <w:t xml:space="preserve">Elle appartient au </w:t>
      </w:r>
      <w:hyperlink r:id="rId14018" w:anchor="Sit_Ciari" w:history="1">
        <w:r w:rsidRPr="0032190F">
          <w:rPr>
            <w:rStyle w:val="Hyperlink"/>
            <w:lang w:val="fr-FR"/>
          </w:rPr>
          <w:t>gias du Ciari</w:t>
        </w:r>
      </w:hyperlink>
      <w:r w:rsidRPr="0032190F">
        <w:rPr>
          <w:lang w:val="fr-FR"/>
        </w:rPr>
        <w:t xml:space="preserve"> (SS BIB). D’après les plans dressés par L. Mano et T. Serres (août 1995) et le cette dalle gravée se situe </w:t>
      </w:r>
    </w:p>
    <w:p w14:paraId="771D0427" w14:textId="77777777" w:rsidR="000152C6" w:rsidRPr="0032190F" w:rsidRDefault="000152C6" w:rsidP="000152C6">
      <w:pPr>
        <w:rPr>
          <w:lang w:val="fr-FR"/>
        </w:rPr>
      </w:pPr>
    </w:p>
    <w:p w14:paraId="2F3549F9" w14:textId="77777777" w:rsidR="000152C6" w:rsidRPr="00A13245" w:rsidRDefault="000152C6" w:rsidP="00647EA0">
      <w:pPr>
        <w:pStyle w:val="Heading5"/>
        <w:rPr>
          <w:lang w:val="es-ES"/>
        </w:rPr>
      </w:pPr>
      <w:bookmarkStart w:id="5545" w:name="Desc_ZIGIIR11beta"/>
      <w:r w:rsidRPr="00A13245">
        <w:rPr>
          <w:lang w:val="es-ES"/>
        </w:rPr>
        <w:t>ZIGIIR11@b</w:t>
      </w:r>
    </w:p>
    <w:bookmarkEnd w:id="5545"/>
    <w:p w14:paraId="2A63AE66" w14:textId="77777777" w:rsidR="000152C6" w:rsidRPr="00566234" w:rsidRDefault="000152C6" w:rsidP="000152C6">
      <w:pPr>
        <w:jc w:val="right"/>
        <w:rPr>
          <w:b/>
          <w:sz w:val="20"/>
          <w:szCs w:val="20"/>
          <w:lang w:val="es-ES"/>
        </w:rPr>
      </w:pPr>
      <w:r w:rsidRPr="00566234">
        <w:rPr>
          <w:b/>
          <w:sz w:val="20"/>
          <w:szCs w:val="20"/>
          <w:lang w:val="es-ES"/>
        </w:rPr>
        <w:t>Roche de Livio Mano</w:t>
      </w:r>
    </w:p>
    <w:p w14:paraId="4D2649D5" w14:textId="77777777" w:rsidR="000152C6" w:rsidRPr="0032190F" w:rsidRDefault="000152C6" w:rsidP="000152C6">
      <w:pPr>
        <w:jc w:val="right"/>
        <w:rPr>
          <w:b/>
          <w:sz w:val="20"/>
          <w:szCs w:val="20"/>
          <w:lang w:val="fr-FR"/>
        </w:rPr>
      </w:pPr>
      <w:r w:rsidRPr="0032190F">
        <w:rPr>
          <w:b/>
          <w:sz w:val="20"/>
          <w:szCs w:val="20"/>
          <w:lang w:val="fr-FR"/>
        </w:rPr>
        <w:t>Roche aux corniformes entrecroisés (plan)</w:t>
      </w:r>
    </w:p>
    <w:p w14:paraId="50EB54DB" w14:textId="77777777" w:rsidR="000152C6" w:rsidRPr="0032190F" w:rsidRDefault="000152C6" w:rsidP="000152C6">
      <w:pPr>
        <w:rPr>
          <w:lang w:val="fr-FR"/>
        </w:rPr>
      </w:pPr>
    </w:p>
    <w:p w14:paraId="6F2345A6" w14:textId="77777777" w:rsidR="000152C6" w:rsidRPr="0032190F" w:rsidRDefault="000152C6" w:rsidP="000152C6">
      <w:pPr>
        <w:jc w:val="both"/>
        <w:rPr>
          <w:i/>
          <w:sz w:val="20"/>
          <w:szCs w:val="20"/>
          <w:lang w:val="fr-FR"/>
        </w:rPr>
      </w:pPr>
      <w:r w:rsidRPr="0032190F">
        <w:rPr>
          <w:i/>
          <w:sz w:val="20"/>
          <w:szCs w:val="20"/>
          <w:lang w:val="fr-FR"/>
        </w:rPr>
        <w:tab/>
        <w:t>C'est une dalle lisse de grès gris sans patine. La face supérieure, de pendage 30° sud porte une cinquantaine de figures. L’éclairage de cette roche est en général mauvais. Le soleil ne peut être qu’au sud ou au sud-ouest, donc haut dans le ciel car le ‘gias’ del Ciari obture le ciel à l’est et au sud-est. Les figures sont enchevêtrées et mêlées à de l’érosion.</w:t>
      </w:r>
    </w:p>
    <w:p w14:paraId="3733E751" w14:textId="49CD3459" w:rsidR="000152C6" w:rsidRDefault="007107DE" w:rsidP="000152C6">
      <w:pPr>
        <w:rPr>
          <w:lang w:val="fr-FR"/>
        </w:rPr>
      </w:pPr>
      <w:r>
        <w:rPr>
          <w:lang w:val="fr-FR"/>
        </w:rPr>
        <w:t xml:space="preserve">≡ </w:t>
      </w:r>
      <w:hyperlink r:id="rId14019" w:anchor="Sit_Ciari_spat_C3" w:history="1">
        <w:r w:rsidRPr="00E326B9">
          <w:rPr>
            <w:rStyle w:val="Hyperlink"/>
            <w:lang w:val="fr-FR"/>
          </w:rPr>
          <w:t>Ciari 3</w:t>
        </w:r>
      </w:hyperlink>
    </w:p>
    <w:p w14:paraId="5D3DEB8F" w14:textId="77777777" w:rsidR="007107DE" w:rsidRDefault="007107DE" w:rsidP="000152C6">
      <w:pPr>
        <w:rPr>
          <w:lang w:val="fr-FR"/>
        </w:rPr>
      </w:pPr>
    </w:p>
    <w:p w14:paraId="2B82C4B0" w14:textId="77777777" w:rsidR="007107DE" w:rsidRPr="0032190F" w:rsidRDefault="007107DE" w:rsidP="000152C6">
      <w:pPr>
        <w:rPr>
          <w:lang w:val="fr-FR"/>
        </w:rPr>
      </w:pPr>
    </w:p>
    <w:p w14:paraId="52C05174" w14:textId="5AE80911" w:rsidR="000152C6" w:rsidRPr="0032190F" w:rsidRDefault="00000000" w:rsidP="000152C6">
      <w:pPr>
        <w:jc w:val="both"/>
        <w:rPr>
          <w:lang w:val="fr-FR"/>
        </w:rPr>
      </w:pPr>
      <w:hyperlink r:id="rId14020" w:anchor="Typ_Bego_Poignards" w:history="1">
        <w:r w:rsidR="000152C6" w:rsidRPr="0032190F">
          <w:rPr>
            <w:rStyle w:val="Hyperlink"/>
            <w:lang w:val="fr-FR"/>
          </w:rPr>
          <w:t>Poignard</w:t>
        </w:r>
      </w:hyperlink>
      <w:r w:rsidR="000152C6" w:rsidRPr="0032190F">
        <w:rPr>
          <w:lang w:val="fr-FR"/>
        </w:rPr>
        <w:t xml:space="preserve"> avec un cercle à la base de la lame et poignard avec </w:t>
      </w:r>
      <w:hyperlink r:id="rId14021" w:anchor="Typ_Bego_Poignards_c_garde_debord" w:history="1">
        <w:r w:rsidR="002A1833" w:rsidRPr="002A1833">
          <w:rPr>
            <w:rStyle w:val="Hyperlink"/>
            <w:lang w:val="fr-FR"/>
          </w:rPr>
          <w:t>garde débordante</w:t>
        </w:r>
      </w:hyperlink>
      <w:r w:rsidR="000152C6" w:rsidRPr="0032190F">
        <w:rPr>
          <w:lang w:val="fr-FR"/>
        </w:rPr>
        <w:t xml:space="preserve"> (SS BIB). C’est la 4</w:t>
      </w:r>
      <w:r w:rsidR="000152C6" w:rsidRPr="0032190F">
        <w:rPr>
          <w:vertAlign w:val="superscript"/>
          <w:lang w:val="fr-FR"/>
        </w:rPr>
        <w:t>e</w:t>
      </w:r>
      <w:r w:rsidR="000152C6" w:rsidRPr="0032190F">
        <w:rPr>
          <w:lang w:val="fr-FR"/>
        </w:rPr>
        <w:t xml:space="preserve"> roche la plus gravées de la zone</w:t>
      </w:r>
      <w:r w:rsidR="002A1833">
        <w:rPr>
          <w:lang w:val="fr-FR"/>
        </w:rPr>
        <w:t xml:space="preserve"> </w:t>
      </w:r>
      <w:r w:rsidR="000152C6" w:rsidRPr="0032190F">
        <w:rPr>
          <w:lang w:val="fr-FR"/>
        </w:rPr>
        <w:t xml:space="preserve">et la surface gravable la plus attrayante à proximité du gias du Ciari. Elle est couverte par une dalle naturelle formant un abri naturel (Gias n° 3 du </w:t>
      </w:r>
      <w:hyperlink r:id="rId14022" w:anchor="Sit_Ciari" w:history="1">
        <w:r w:rsidR="000152C6" w:rsidRPr="007107DE">
          <w:rPr>
            <w:rStyle w:val="Hyperlink"/>
            <w:lang w:val="fr-FR"/>
          </w:rPr>
          <w:t>Ciari</w:t>
        </w:r>
      </w:hyperlink>
      <w:r w:rsidR="000152C6" w:rsidRPr="0032190F">
        <w:rPr>
          <w:lang w:val="fr-FR"/>
        </w:rPr>
        <w:t>) (SS BIB)</w:t>
      </w:r>
    </w:p>
    <w:p w14:paraId="3701ADDA" w14:textId="77777777" w:rsidR="000152C6" w:rsidRPr="0032190F" w:rsidRDefault="000152C6" w:rsidP="000152C6">
      <w:pPr>
        <w:rPr>
          <w:lang w:val="fr-FR"/>
        </w:rPr>
      </w:pPr>
    </w:p>
    <w:p w14:paraId="56774E73" w14:textId="77777777" w:rsidR="000152C6" w:rsidRPr="0032190F" w:rsidRDefault="000152C6" w:rsidP="000152C6">
      <w:pPr>
        <w:pStyle w:val="Heading4"/>
        <w:numPr>
          <w:ilvl w:val="3"/>
          <w:numId w:val="0"/>
        </w:numPr>
        <w:tabs>
          <w:tab w:val="num" w:pos="2520"/>
        </w:tabs>
        <w:spacing w:before="240" w:after="60"/>
        <w:ind w:left="2160"/>
      </w:pPr>
      <w:r w:rsidRPr="0032190F">
        <w:t>ZIGIII</w:t>
      </w:r>
    </w:p>
    <w:p w14:paraId="3A096BD8" w14:textId="77777777" w:rsidR="000152C6" w:rsidRPr="0032190F" w:rsidRDefault="000152C6" w:rsidP="000152C6">
      <w:pPr>
        <w:jc w:val="both"/>
        <w:rPr>
          <w:b/>
          <w:sz w:val="20"/>
          <w:szCs w:val="20"/>
          <w:lang w:val="fr-FR"/>
        </w:rPr>
      </w:pPr>
      <w:r w:rsidRPr="0032190F">
        <w:rPr>
          <w:b/>
          <w:sz w:val="20"/>
          <w:szCs w:val="20"/>
          <w:lang w:val="fr-FR"/>
        </w:rPr>
        <w:t>Généralités</w:t>
      </w:r>
    </w:p>
    <w:p w14:paraId="167AFDAF" w14:textId="77777777" w:rsidR="000152C6" w:rsidRPr="0032190F" w:rsidRDefault="000152C6" w:rsidP="000152C6">
      <w:pPr>
        <w:jc w:val="both"/>
        <w:rPr>
          <w:b/>
          <w:sz w:val="20"/>
          <w:szCs w:val="20"/>
          <w:lang w:val="fr-FR"/>
        </w:rPr>
      </w:pPr>
    </w:p>
    <w:p w14:paraId="0762EF9B" w14:textId="77777777" w:rsidR="000152C6" w:rsidRPr="0032190F" w:rsidRDefault="000152C6" w:rsidP="000152C6">
      <w:pPr>
        <w:jc w:val="both"/>
        <w:rPr>
          <w:sz w:val="20"/>
          <w:szCs w:val="20"/>
          <w:lang w:val="fr-FR"/>
        </w:rPr>
      </w:pPr>
      <w:r w:rsidRPr="0032190F">
        <w:rPr>
          <w:sz w:val="20"/>
          <w:szCs w:val="20"/>
          <w:lang w:val="fr-FR"/>
        </w:rPr>
        <w:tab/>
        <w:t xml:space="preserve">C’est le groupe le plus élevé en altitude (aux alentours de </w:t>
      </w:r>
      <w:smartTag w:uri="urn:schemas-microsoft-com:office:smarttags" w:element="metricconverter">
        <w:smartTagPr>
          <w:attr w:name="ProductID" w:val="2 370 m"/>
        </w:smartTagPr>
        <w:r w:rsidRPr="0032190F">
          <w:rPr>
            <w:sz w:val="20"/>
            <w:szCs w:val="20"/>
            <w:lang w:val="fr-FR"/>
          </w:rPr>
          <w:t>2 370 m</w:t>
        </w:r>
      </w:smartTag>
      <w:r w:rsidRPr="0032190F">
        <w:rPr>
          <w:sz w:val="20"/>
          <w:szCs w:val="20"/>
          <w:lang w:val="fr-FR"/>
        </w:rPr>
        <w:t>) de la zone I. Il s’étend sur un replat partiellement couvert d’éboulis où sont concentrées les roches gravées actuellement connues. Les gravures sont essentiellement des corniformes, rassemblés en frise. Quelques constructions militaires, deux roches historiques et un grand gias complètent son inventaire.</w:t>
      </w:r>
    </w:p>
    <w:p w14:paraId="798EB64B" w14:textId="77777777" w:rsidR="000152C6" w:rsidRPr="0032190F" w:rsidRDefault="000152C6" w:rsidP="000152C6">
      <w:pPr>
        <w:jc w:val="both"/>
        <w:rPr>
          <w:b/>
          <w:sz w:val="20"/>
          <w:szCs w:val="20"/>
          <w:lang w:val="fr-FR"/>
        </w:rPr>
      </w:pPr>
    </w:p>
    <w:p w14:paraId="72F442CB" w14:textId="77777777" w:rsidR="000152C6" w:rsidRPr="0032190F" w:rsidRDefault="000152C6" w:rsidP="000152C6">
      <w:pPr>
        <w:jc w:val="both"/>
        <w:rPr>
          <w:b/>
          <w:sz w:val="20"/>
          <w:szCs w:val="20"/>
          <w:lang w:val="fr-FR"/>
        </w:rPr>
      </w:pPr>
      <w:r w:rsidRPr="0032190F">
        <w:rPr>
          <w:b/>
          <w:sz w:val="20"/>
          <w:szCs w:val="20"/>
          <w:lang w:val="fr-FR"/>
        </w:rPr>
        <w:t>Limites</w:t>
      </w:r>
    </w:p>
    <w:p w14:paraId="1FB36726" w14:textId="77777777" w:rsidR="000152C6" w:rsidRPr="0032190F" w:rsidRDefault="000152C6" w:rsidP="000152C6">
      <w:pPr>
        <w:jc w:val="both"/>
        <w:rPr>
          <w:b/>
          <w:sz w:val="20"/>
          <w:szCs w:val="20"/>
          <w:lang w:val="fr-FR"/>
        </w:rPr>
      </w:pPr>
    </w:p>
    <w:p w14:paraId="4088EAF5" w14:textId="77777777" w:rsidR="000152C6" w:rsidRPr="0032190F" w:rsidRDefault="000152C6" w:rsidP="000152C6">
      <w:pPr>
        <w:jc w:val="both"/>
        <w:rPr>
          <w:sz w:val="20"/>
          <w:szCs w:val="20"/>
          <w:lang w:val="fr-FR"/>
        </w:rPr>
      </w:pPr>
      <w:r w:rsidRPr="0032190F">
        <w:rPr>
          <w:b/>
          <w:sz w:val="20"/>
          <w:szCs w:val="20"/>
          <w:lang w:val="fr-FR"/>
        </w:rPr>
        <w:tab/>
      </w:r>
      <w:r w:rsidRPr="0032190F">
        <w:rPr>
          <w:sz w:val="20"/>
          <w:szCs w:val="20"/>
          <w:lang w:val="fr-FR"/>
        </w:rPr>
        <w:t xml:space="preserve">Au sud, le groupe s’arrête au sentier du Bego dans la pelouse face au nord. En dessous du sentier, se trouve le groupe II de la zone I, </w:t>
      </w:r>
    </w:p>
    <w:p w14:paraId="5FAA7DC9" w14:textId="77777777" w:rsidR="000152C6" w:rsidRPr="0032190F" w:rsidRDefault="000152C6" w:rsidP="000152C6">
      <w:pPr>
        <w:jc w:val="both"/>
        <w:rPr>
          <w:sz w:val="20"/>
          <w:szCs w:val="20"/>
          <w:lang w:val="fr-FR"/>
        </w:rPr>
      </w:pPr>
      <w:r w:rsidRPr="0032190F">
        <w:rPr>
          <w:sz w:val="20"/>
          <w:szCs w:val="20"/>
          <w:lang w:val="fr-FR"/>
        </w:rPr>
        <w:tab/>
        <w:t>A l’ouest, la limite est la prolongation du sentier vers la vallée des Merveilles sur le flanc ouest du Bego .Sous le sentier se trouve le groupe II de la zone I.</w:t>
      </w:r>
    </w:p>
    <w:p w14:paraId="2AA87E7C" w14:textId="77777777" w:rsidR="000152C6" w:rsidRPr="0032190F" w:rsidRDefault="000152C6" w:rsidP="000152C6">
      <w:pPr>
        <w:jc w:val="both"/>
        <w:rPr>
          <w:sz w:val="20"/>
          <w:szCs w:val="20"/>
          <w:lang w:val="fr-FR"/>
        </w:rPr>
      </w:pPr>
      <w:r w:rsidRPr="0032190F">
        <w:rPr>
          <w:sz w:val="20"/>
          <w:szCs w:val="20"/>
          <w:lang w:val="fr-FR"/>
        </w:rPr>
        <w:lastRenderedPageBreak/>
        <w:tab/>
        <w:t>Au nord, le groupe III s’arrête à un ravin qui descend des crêtes du Bego et détermine, en dessous du sentier, la frontière nord du groupe II de la zone I. Au nord de ce ravin se trouve la zone X groupe II. La limite se prolonge en englobant l'épaulement sud du sommet. On considère le sommet lui-même comme étant en zone XI groupe III.</w:t>
      </w:r>
    </w:p>
    <w:p w14:paraId="1D091532" w14:textId="77777777" w:rsidR="000152C6" w:rsidRPr="0032190F" w:rsidRDefault="000152C6" w:rsidP="000152C6">
      <w:pPr>
        <w:jc w:val="both"/>
        <w:rPr>
          <w:sz w:val="20"/>
          <w:szCs w:val="20"/>
          <w:lang w:val="fr-FR"/>
        </w:rPr>
      </w:pPr>
      <w:r w:rsidRPr="0032190F">
        <w:rPr>
          <w:sz w:val="20"/>
          <w:szCs w:val="20"/>
          <w:lang w:val="fr-FR"/>
        </w:rPr>
        <w:tab/>
        <w:t>A l’est, le groupe III se prolonge jusqu’à la limite est de la pelouse du Bego. De l’autre côté se trouvent les groupes I et IV de la zone I.</w:t>
      </w:r>
    </w:p>
    <w:p w14:paraId="007ED0D9" w14:textId="77777777" w:rsidR="000152C6" w:rsidRPr="0032190F" w:rsidRDefault="000152C6" w:rsidP="000152C6">
      <w:pPr>
        <w:jc w:val="both"/>
        <w:rPr>
          <w:b/>
          <w:sz w:val="20"/>
          <w:szCs w:val="20"/>
          <w:lang w:val="fr-FR"/>
        </w:rPr>
      </w:pPr>
      <w:r w:rsidRPr="0032190F">
        <w:rPr>
          <w:sz w:val="20"/>
          <w:szCs w:val="20"/>
          <w:lang w:val="fr-FR"/>
        </w:rPr>
        <w:tab/>
        <w:t>La limite supérieure du groupe, à l’ouest et au nord, s’étend presque jusqu’au sommet du Bego et englobe le grand mamelon sud et le versant sud des pentes herbeuses qui en descendent.</w:t>
      </w:r>
    </w:p>
    <w:p w14:paraId="1C1EB25B" w14:textId="77777777" w:rsidR="000152C6" w:rsidRPr="0032190F" w:rsidRDefault="000152C6" w:rsidP="000152C6">
      <w:pPr>
        <w:jc w:val="both"/>
        <w:rPr>
          <w:b/>
          <w:sz w:val="20"/>
          <w:szCs w:val="20"/>
          <w:lang w:val="fr-FR"/>
        </w:rPr>
      </w:pPr>
    </w:p>
    <w:p w14:paraId="60AD1643" w14:textId="77777777" w:rsidR="000152C6" w:rsidRPr="0032190F" w:rsidRDefault="000152C6" w:rsidP="000152C6">
      <w:pPr>
        <w:jc w:val="both"/>
        <w:rPr>
          <w:b/>
          <w:sz w:val="20"/>
          <w:szCs w:val="20"/>
          <w:lang w:val="fr-FR"/>
        </w:rPr>
      </w:pPr>
      <w:r w:rsidRPr="0032190F">
        <w:rPr>
          <w:b/>
          <w:sz w:val="20"/>
          <w:szCs w:val="20"/>
          <w:lang w:val="fr-FR"/>
        </w:rPr>
        <w:t>Accès et cheminement roche par roche</w:t>
      </w:r>
    </w:p>
    <w:p w14:paraId="6B3BFF70" w14:textId="77777777" w:rsidR="000152C6" w:rsidRPr="0032190F" w:rsidRDefault="000152C6" w:rsidP="000152C6">
      <w:pPr>
        <w:jc w:val="both"/>
        <w:rPr>
          <w:b/>
          <w:sz w:val="20"/>
          <w:szCs w:val="20"/>
          <w:lang w:val="fr-FR"/>
        </w:rPr>
      </w:pPr>
    </w:p>
    <w:p w14:paraId="77C34DD7" w14:textId="77777777" w:rsidR="000152C6" w:rsidRPr="0032190F" w:rsidRDefault="000152C6" w:rsidP="000152C6">
      <w:pPr>
        <w:jc w:val="both"/>
        <w:rPr>
          <w:sz w:val="20"/>
          <w:szCs w:val="20"/>
          <w:lang w:val="fr-FR"/>
        </w:rPr>
      </w:pPr>
      <w:r w:rsidRPr="0032190F">
        <w:rPr>
          <w:sz w:val="20"/>
          <w:szCs w:val="20"/>
          <w:lang w:val="fr-FR"/>
        </w:rPr>
        <w:tab/>
        <w:t xml:space="preserve">Suivre le sentier qui conduit au Bego à travers la pelouse qui domine le lac Long Supérieur. Il est plus facile et moins fatiguant de visiter le groupe III à la suite du groupe II qui est sur le trajet, plutôt que de franchir </w:t>
      </w:r>
      <w:smartTag w:uri="urn:schemas-microsoft-com:office:smarttags" w:element="metricconverter">
        <w:smartTagPr>
          <w:attr w:name="ProductID" w:val="300 m￨tres"/>
        </w:smartTagPr>
        <w:r w:rsidRPr="0032190F">
          <w:rPr>
            <w:sz w:val="20"/>
            <w:szCs w:val="20"/>
            <w:lang w:val="fr-FR"/>
          </w:rPr>
          <w:t>300 mètres</w:t>
        </w:r>
      </w:smartTag>
      <w:r w:rsidRPr="0032190F">
        <w:rPr>
          <w:sz w:val="20"/>
          <w:szCs w:val="20"/>
          <w:lang w:val="fr-FR"/>
        </w:rPr>
        <w:t xml:space="preserve"> de dénivelé depuis la rive du lac Long Supérieur afin de connaître 12 roches et un gias.</w:t>
      </w:r>
    </w:p>
    <w:p w14:paraId="1A8E2F83" w14:textId="77777777" w:rsidR="000152C6" w:rsidRPr="0032190F" w:rsidRDefault="000152C6" w:rsidP="000152C6">
      <w:pPr>
        <w:jc w:val="both"/>
        <w:rPr>
          <w:sz w:val="20"/>
          <w:szCs w:val="20"/>
          <w:lang w:val="fr-FR"/>
        </w:rPr>
      </w:pPr>
      <w:r w:rsidRPr="0032190F">
        <w:rPr>
          <w:sz w:val="20"/>
          <w:szCs w:val="20"/>
          <w:lang w:val="fr-FR"/>
        </w:rPr>
        <w:t>Monter en suivant le sentier qui effectue certains virages en limite des barres. Remarquer un massif rocheux, rouge sombre et en surplomb sous lequel passe le sentier. Le virage suivant est très serré (roches 10</w:t>
      </w:r>
      <w:r w:rsidRPr="005671A2">
        <w:rPr>
          <w:rFonts w:ascii="Symbol" w:hAnsi="Symbol"/>
          <w:sz w:val="20"/>
          <w:szCs w:val="20"/>
        </w:rPr>
        <w:t></w:t>
      </w:r>
      <w:r w:rsidRPr="0032190F">
        <w:rPr>
          <w:sz w:val="20"/>
          <w:szCs w:val="20"/>
          <w:lang w:val="fr-FR"/>
        </w:rPr>
        <w:t xml:space="preserve">, </w:t>
      </w:r>
      <w:r w:rsidRPr="005671A2">
        <w:rPr>
          <w:rFonts w:ascii="Symbol" w:hAnsi="Symbol"/>
          <w:sz w:val="20"/>
          <w:szCs w:val="20"/>
        </w:rPr>
        <w:t></w:t>
      </w:r>
      <w:r w:rsidRPr="0032190F">
        <w:rPr>
          <w:sz w:val="20"/>
          <w:szCs w:val="20"/>
          <w:lang w:val="fr-FR"/>
        </w:rPr>
        <w:t xml:space="preserve">, </w:t>
      </w:r>
      <w:r w:rsidRPr="005671A2">
        <w:rPr>
          <w:rFonts w:ascii="Symbol" w:hAnsi="Symbol"/>
          <w:sz w:val="20"/>
          <w:szCs w:val="20"/>
        </w:rPr>
        <w:t></w:t>
      </w:r>
      <w:r w:rsidRPr="0032190F">
        <w:rPr>
          <w:sz w:val="20"/>
          <w:szCs w:val="20"/>
          <w:lang w:val="fr-FR"/>
        </w:rPr>
        <w:t xml:space="preserve"> du groupe II) et la pente devient plus raide à travers les barres. Sur quelques mètres le sentier, qui file vers l’ouest-nord-ouest, frôle l’à pic. Remarquer un très grand bloc de grès blanc. A son niveau le sentier bifurque : une voie monte vers la droite et l’autre (elle passe sur la gauche du bloc blanc mais est peu nette à son début) continue à flanc de pente et se prolonge, à travers la zone X, sur le flanc ouest du Bego jusqu’à la roche de l’Autel.</w:t>
      </w:r>
    </w:p>
    <w:p w14:paraId="5BC1788C" w14:textId="77777777" w:rsidR="000152C6" w:rsidRPr="0032190F" w:rsidRDefault="000152C6" w:rsidP="000152C6">
      <w:pPr>
        <w:jc w:val="both"/>
        <w:rPr>
          <w:sz w:val="20"/>
          <w:szCs w:val="20"/>
          <w:lang w:val="fr-FR"/>
        </w:rPr>
      </w:pPr>
    </w:p>
    <w:p w14:paraId="283A8966" w14:textId="77777777" w:rsidR="000152C6" w:rsidRPr="0032190F" w:rsidRDefault="000152C6" w:rsidP="000152C6">
      <w:pPr>
        <w:ind w:firstLine="720"/>
        <w:jc w:val="both"/>
        <w:rPr>
          <w:b/>
          <w:sz w:val="20"/>
          <w:szCs w:val="20"/>
          <w:lang w:val="fr-FR"/>
        </w:rPr>
      </w:pPr>
      <w:r w:rsidRPr="0032190F">
        <w:rPr>
          <w:sz w:val="20"/>
          <w:szCs w:val="20"/>
          <w:lang w:val="fr-FR"/>
        </w:rPr>
        <w:t>Ce grand bloc, situé entre les deux branches du sentier, mais au-dessus du sentier qui mène à la roche de l’Autel est situé dans le groupe III. Il occupe d’autre part une position privilégiée sur l’arête des versants sud et ouest du Bego. La vue est complètement dégagée vers le sud-est (vallon de la Minière, lac Saorgine, piste, lac Long Inférieur) et le sud (lacs Fourca et Carbon ainsi que les crêtes qui entourent le lac Carbon). Tous ces sites comportent des installations militaires. D’autre part, en se déplaçant un peu vers l’ouest il est possible d’observer les flancs de la cime des Lacs, eux aussi fortifiés. Ce bloc ‘abri’ consiste en une grande face verticale est, aménagé par un muret au sud. Il est enregistré dans le groupe II mais devrait être considéré en groupe III.</w:t>
      </w:r>
    </w:p>
    <w:p w14:paraId="68B5CF2A" w14:textId="77777777" w:rsidR="000152C6" w:rsidRPr="0032190F" w:rsidRDefault="000152C6" w:rsidP="000152C6">
      <w:pPr>
        <w:jc w:val="both"/>
        <w:rPr>
          <w:sz w:val="20"/>
          <w:szCs w:val="20"/>
          <w:lang w:val="fr-FR"/>
        </w:rPr>
      </w:pPr>
    </w:p>
    <w:p w14:paraId="21D9788B" w14:textId="77777777" w:rsidR="000152C6" w:rsidRPr="0032190F" w:rsidRDefault="000152C6" w:rsidP="000152C6">
      <w:pPr>
        <w:jc w:val="both"/>
        <w:rPr>
          <w:sz w:val="20"/>
          <w:szCs w:val="20"/>
          <w:lang w:val="fr-FR"/>
        </w:rPr>
      </w:pPr>
      <w:r w:rsidRPr="0032190F">
        <w:rPr>
          <w:sz w:val="20"/>
          <w:szCs w:val="20"/>
          <w:lang w:val="fr-FR"/>
        </w:rPr>
        <w:tab/>
        <w:t xml:space="preserve">Emprunter la voie de droite, vers le nord-nord-est, qui mène au sommet du mont Bego et monter </w:t>
      </w:r>
      <w:smartTag w:uri="urn:schemas-microsoft-com:office:smarttags" w:element="metricconverter">
        <w:smartTagPr>
          <w:attr w:name="ProductID" w:val="250 m"/>
        </w:smartTagPr>
        <w:r w:rsidRPr="0032190F">
          <w:rPr>
            <w:sz w:val="20"/>
            <w:szCs w:val="20"/>
            <w:lang w:val="fr-FR"/>
          </w:rPr>
          <w:t>250 m</w:t>
        </w:r>
      </w:smartTag>
      <w:r w:rsidRPr="0032190F">
        <w:rPr>
          <w:sz w:val="20"/>
          <w:szCs w:val="20"/>
          <w:lang w:val="fr-FR"/>
        </w:rPr>
        <w:t xml:space="preserve"> pour atteindre un vaste replat, de faible pendage vers l’est, encombré de blocs et d’affleurements rouge sombre. </w:t>
      </w:r>
    </w:p>
    <w:p w14:paraId="2EF230C2" w14:textId="77777777" w:rsidR="000152C6" w:rsidRPr="0032190F" w:rsidRDefault="000152C6" w:rsidP="000152C6">
      <w:pPr>
        <w:jc w:val="both"/>
        <w:rPr>
          <w:sz w:val="20"/>
          <w:szCs w:val="20"/>
          <w:lang w:val="fr-FR"/>
        </w:rPr>
      </w:pPr>
    </w:p>
    <w:p w14:paraId="1C45482A" w14:textId="77777777" w:rsidR="000152C6" w:rsidRPr="0032190F" w:rsidRDefault="000152C6" w:rsidP="000152C6">
      <w:pPr>
        <w:jc w:val="both"/>
        <w:rPr>
          <w:b/>
          <w:sz w:val="20"/>
          <w:szCs w:val="20"/>
          <w:lang w:val="fr-FR"/>
        </w:rPr>
      </w:pPr>
      <w:r w:rsidRPr="0032190F">
        <w:rPr>
          <w:sz w:val="20"/>
          <w:szCs w:val="20"/>
          <w:lang w:val="fr-FR"/>
        </w:rPr>
        <w:tab/>
        <w:t>En cours de route, repérer sur la gauche du sentier (à l’ouest) des rochers sombres, bordés à l’est et sur leur partie supérieure de lichens jaunes. A leur niveau, quitter le sentier et aller vers l’est (à droite) pour s’introduire dans un mamelon où se trouve une structure militairedu groupe III.</w:t>
      </w:r>
    </w:p>
    <w:p w14:paraId="28EE23E3" w14:textId="77777777" w:rsidR="000152C6" w:rsidRPr="0032190F" w:rsidRDefault="000152C6" w:rsidP="000152C6">
      <w:pPr>
        <w:jc w:val="both"/>
        <w:rPr>
          <w:sz w:val="20"/>
          <w:szCs w:val="20"/>
          <w:lang w:val="fr-FR"/>
        </w:rPr>
      </w:pPr>
    </w:p>
    <w:p w14:paraId="52E390E2" w14:textId="77777777" w:rsidR="000152C6" w:rsidRPr="0032190F" w:rsidRDefault="000152C6" w:rsidP="000152C6">
      <w:pPr>
        <w:jc w:val="both"/>
        <w:rPr>
          <w:sz w:val="20"/>
          <w:szCs w:val="20"/>
          <w:lang w:val="fr-FR"/>
        </w:rPr>
      </w:pPr>
      <w:r w:rsidRPr="0032190F">
        <w:rPr>
          <w:sz w:val="20"/>
          <w:szCs w:val="20"/>
          <w:lang w:val="fr-FR"/>
        </w:rPr>
        <w:tab/>
        <w:t xml:space="preserve">Une fois le replat atteint, le sentier sinue vers l’ouest et, dans le haut du palier, repart définitivement vers le nord. Depuis la pointe du dernier virage, où le sentier file au nord, marcher </w:t>
      </w:r>
      <w:smartTag w:uri="urn:schemas-microsoft-com:office:smarttags" w:element="metricconverter">
        <w:smartTagPr>
          <w:attr w:name="ProductID" w:val="9 m"/>
        </w:smartTagPr>
        <w:r w:rsidRPr="0032190F">
          <w:rPr>
            <w:sz w:val="20"/>
            <w:szCs w:val="20"/>
            <w:lang w:val="fr-FR"/>
          </w:rPr>
          <w:t>9 m</w:t>
        </w:r>
      </w:smartTag>
      <w:r w:rsidRPr="0032190F">
        <w:rPr>
          <w:sz w:val="20"/>
          <w:szCs w:val="20"/>
          <w:lang w:val="fr-FR"/>
        </w:rPr>
        <w:t xml:space="preserve"> vers le sud pour se trouver sur un affleurement rouge et blanc, bordé à l’ouest par une petite falaise rouge et à l’est par une petite face verticale portant du quartz. Parcourir environ soixante dix mètres depuis le début du palier.</w:t>
      </w:r>
    </w:p>
    <w:p w14:paraId="7F3A0AA2" w14:textId="77777777" w:rsidR="000152C6" w:rsidRPr="0032190F" w:rsidRDefault="000152C6" w:rsidP="000152C6">
      <w:pPr>
        <w:rPr>
          <w:lang w:val="fr-FR"/>
        </w:rPr>
      </w:pPr>
    </w:p>
    <w:p w14:paraId="70B6F590" w14:textId="77777777" w:rsidR="000152C6" w:rsidRPr="0032190F" w:rsidRDefault="000152C6" w:rsidP="000152C6">
      <w:pPr>
        <w:pStyle w:val="Heading4"/>
        <w:numPr>
          <w:ilvl w:val="3"/>
          <w:numId w:val="0"/>
        </w:numPr>
        <w:tabs>
          <w:tab w:val="num" w:pos="2520"/>
        </w:tabs>
        <w:spacing w:before="240" w:after="60"/>
        <w:ind w:left="2160"/>
      </w:pPr>
      <w:r w:rsidRPr="0032190F">
        <w:t>ZIGIV</w:t>
      </w:r>
    </w:p>
    <w:p w14:paraId="35F79A50" w14:textId="77777777" w:rsidR="000152C6" w:rsidRPr="0032190F" w:rsidRDefault="000152C6" w:rsidP="000152C6">
      <w:pPr>
        <w:rPr>
          <w:lang w:val="fr-FR"/>
        </w:rPr>
      </w:pPr>
    </w:p>
    <w:p w14:paraId="76E7B26C" w14:textId="77777777" w:rsidR="000152C6" w:rsidRPr="0032190F" w:rsidRDefault="000152C6" w:rsidP="000152C6">
      <w:pPr>
        <w:jc w:val="both"/>
        <w:rPr>
          <w:b/>
          <w:sz w:val="20"/>
          <w:szCs w:val="20"/>
          <w:lang w:val="fr-FR"/>
        </w:rPr>
      </w:pPr>
      <w:r w:rsidRPr="0032190F">
        <w:rPr>
          <w:b/>
          <w:sz w:val="20"/>
          <w:szCs w:val="20"/>
          <w:lang w:val="fr-FR"/>
        </w:rPr>
        <w:t>Généralités</w:t>
      </w:r>
    </w:p>
    <w:p w14:paraId="31B4BE64" w14:textId="77777777" w:rsidR="000152C6" w:rsidRPr="0032190F" w:rsidRDefault="000152C6" w:rsidP="000152C6">
      <w:pPr>
        <w:jc w:val="both"/>
        <w:rPr>
          <w:b/>
          <w:sz w:val="20"/>
          <w:szCs w:val="20"/>
          <w:lang w:val="fr-FR"/>
        </w:rPr>
      </w:pPr>
    </w:p>
    <w:p w14:paraId="7DF8BE31" w14:textId="77777777" w:rsidR="000152C6" w:rsidRPr="0032190F" w:rsidRDefault="000152C6" w:rsidP="000152C6">
      <w:pPr>
        <w:jc w:val="both"/>
        <w:rPr>
          <w:b/>
          <w:sz w:val="20"/>
          <w:szCs w:val="20"/>
          <w:lang w:val="fr-FR"/>
        </w:rPr>
      </w:pPr>
      <w:r w:rsidRPr="0032190F">
        <w:rPr>
          <w:b/>
          <w:sz w:val="20"/>
          <w:szCs w:val="20"/>
          <w:lang w:val="fr-FR"/>
        </w:rPr>
        <w:tab/>
      </w:r>
      <w:r w:rsidRPr="0032190F">
        <w:rPr>
          <w:sz w:val="20"/>
          <w:szCs w:val="20"/>
          <w:lang w:val="fr-FR"/>
        </w:rPr>
        <w:t xml:space="preserve">Les roches gravées, actuellement connues, sont rassemblées sur une petite surface (à peine cinquante mètres d'est en ouest par cinquante mètres du nord au sud) du flanc sud du Bego, au-dessus de la zone d’habitation des bergers. La partie basse du groupe a servi de pacage nocturne aux troupeaux. Le groupe couvre des pentes assez raides comprenant un peu de pelouse et beaucoup d’éboulis, où de nombreux gros blocs ont été aménagés par les bergers et/ou les militaires. Les gravures protohistoriques, très usées et peu nombreuses comportent </w:t>
      </w:r>
      <w:r w:rsidRPr="0032190F">
        <w:rPr>
          <w:b/>
          <w:sz w:val="20"/>
          <w:szCs w:val="20"/>
          <w:lang w:val="fr-FR"/>
        </w:rPr>
        <w:t>plusieursréticulés à frangesbien que toute trace d'eau soit absente</w:t>
      </w:r>
      <w:r w:rsidRPr="0032190F">
        <w:rPr>
          <w:sz w:val="20"/>
          <w:szCs w:val="20"/>
          <w:lang w:val="fr-FR"/>
        </w:rPr>
        <w:t>.</w:t>
      </w:r>
    </w:p>
    <w:p w14:paraId="4AA56306" w14:textId="77777777" w:rsidR="000152C6" w:rsidRPr="0032190F" w:rsidRDefault="000152C6" w:rsidP="000152C6">
      <w:pPr>
        <w:jc w:val="both"/>
        <w:rPr>
          <w:b/>
          <w:sz w:val="20"/>
          <w:szCs w:val="20"/>
          <w:lang w:val="fr-FR"/>
        </w:rPr>
      </w:pPr>
    </w:p>
    <w:p w14:paraId="45D4B585" w14:textId="77777777" w:rsidR="000152C6" w:rsidRPr="0032190F" w:rsidRDefault="000152C6" w:rsidP="000152C6">
      <w:pPr>
        <w:rPr>
          <w:b/>
          <w:sz w:val="20"/>
          <w:szCs w:val="20"/>
          <w:lang w:val="fr-FR"/>
        </w:rPr>
      </w:pPr>
      <w:r w:rsidRPr="0032190F">
        <w:rPr>
          <w:b/>
          <w:sz w:val="20"/>
          <w:szCs w:val="20"/>
          <w:lang w:val="fr-FR"/>
        </w:rPr>
        <w:t>Limites</w:t>
      </w:r>
    </w:p>
    <w:p w14:paraId="0C448F14" w14:textId="77777777" w:rsidR="000152C6" w:rsidRPr="0032190F" w:rsidRDefault="000152C6" w:rsidP="000152C6">
      <w:pPr>
        <w:jc w:val="both"/>
        <w:rPr>
          <w:b/>
          <w:sz w:val="20"/>
          <w:szCs w:val="20"/>
          <w:lang w:val="fr-FR"/>
        </w:rPr>
      </w:pPr>
    </w:p>
    <w:p w14:paraId="3D31AAFD" w14:textId="77777777" w:rsidR="000152C6" w:rsidRPr="0032190F" w:rsidRDefault="000152C6" w:rsidP="000152C6">
      <w:pPr>
        <w:jc w:val="both"/>
        <w:rPr>
          <w:sz w:val="20"/>
          <w:szCs w:val="20"/>
          <w:lang w:val="fr-FR"/>
        </w:rPr>
      </w:pPr>
      <w:r w:rsidRPr="0032190F">
        <w:rPr>
          <w:b/>
          <w:sz w:val="20"/>
          <w:szCs w:val="20"/>
          <w:lang w:val="fr-FR"/>
        </w:rPr>
        <w:tab/>
      </w:r>
      <w:r w:rsidRPr="0032190F">
        <w:rPr>
          <w:sz w:val="20"/>
          <w:szCs w:val="20"/>
          <w:lang w:val="fr-FR"/>
        </w:rPr>
        <w:t>A l’est, c’est une ligne fictive nord - sud, située à la limite est de l’éboulis qui contient le gias Crépée dans sa partie inférieure. Plus à l’est se trouve le groupe I de la zone 0.</w:t>
      </w:r>
    </w:p>
    <w:p w14:paraId="357972A5" w14:textId="77777777" w:rsidR="000152C6" w:rsidRPr="0032190F" w:rsidRDefault="000152C6" w:rsidP="000152C6">
      <w:pPr>
        <w:jc w:val="both"/>
        <w:rPr>
          <w:sz w:val="20"/>
          <w:szCs w:val="20"/>
          <w:lang w:val="fr-FR"/>
        </w:rPr>
      </w:pPr>
      <w:r w:rsidRPr="0032190F">
        <w:rPr>
          <w:sz w:val="20"/>
          <w:szCs w:val="20"/>
          <w:lang w:val="fr-FR"/>
        </w:rPr>
        <w:tab/>
        <w:t>Au nord c’est la crête qui joint le mamelon sud du Bego à Vallauria, entre les limites est et ouest du groupe IV. De l'autre côté de cette crête se trouve la zone XIII de Vallaurette.</w:t>
      </w:r>
    </w:p>
    <w:p w14:paraId="0F2FE967" w14:textId="77777777" w:rsidR="000152C6" w:rsidRPr="0032190F" w:rsidRDefault="000152C6" w:rsidP="000152C6">
      <w:pPr>
        <w:jc w:val="both"/>
        <w:rPr>
          <w:sz w:val="20"/>
          <w:szCs w:val="20"/>
          <w:lang w:val="fr-FR"/>
        </w:rPr>
      </w:pPr>
      <w:r w:rsidRPr="0032190F">
        <w:rPr>
          <w:sz w:val="20"/>
          <w:szCs w:val="20"/>
          <w:lang w:val="fr-FR"/>
        </w:rPr>
        <w:lastRenderedPageBreak/>
        <w:tab/>
        <w:t>A l’ouest, le groupe IV s’arrête à la pelouse du Bego, occupée par le groupe II dans sa partie inférieure et le groupe III pour les surfaces situées au-dessus du sentier.</w:t>
      </w:r>
    </w:p>
    <w:p w14:paraId="3C19D681" w14:textId="77777777" w:rsidR="000152C6" w:rsidRPr="0032190F" w:rsidRDefault="000152C6" w:rsidP="000152C6">
      <w:pPr>
        <w:jc w:val="both"/>
        <w:rPr>
          <w:b/>
          <w:sz w:val="20"/>
          <w:szCs w:val="20"/>
          <w:lang w:val="fr-FR"/>
        </w:rPr>
      </w:pPr>
      <w:r w:rsidRPr="0032190F">
        <w:rPr>
          <w:sz w:val="20"/>
          <w:szCs w:val="20"/>
          <w:lang w:val="fr-FR"/>
        </w:rPr>
        <w:tab/>
        <w:t>Au sud, c’est le premier palier important au-dessus de la tourbière du lac Long Inférieur et sa prolongation, à niveau constant, sur le flanc sud du Bego, jusqu’à la limite est. En dessous se trouve le groupe I de la zone I.</w:t>
      </w:r>
    </w:p>
    <w:p w14:paraId="4646F4A5" w14:textId="77777777" w:rsidR="000152C6" w:rsidRPr="0032190F" w:rsidRDefault="000152C6" w:rsidP="000152C6">
      <w:pPr>
        <w:jc w:val="both"/>
        <w:rPr>
          <w:sz w:val="20"/>
          <w:szCs w:val="20"/>
          <w:lang w:val="fr-FR"/>
        </w:rPr>
      </w:pPr>
    </w:p>
    <w:p w14:paraId="2B24395B" w14:textId="77777777" w:rsidR="000152C6" w:rsidRPr="0032190F" w:rsidRDefault="000152C6" w:rsidP="000152C6">
      <w:pPr>
        <w:rPr>
          <w:b/>
          <w:sz w:val="20"/>
          <w:szCs w:val="20"/>
          <w:lang w:val="fr-FR"/>
        </w:rPr>
      </w:pPr>
      <w:r w:rsidRPr="0032190F">
        <w:rPr>
          <w:b/>
          <w:sz w:val="20"/>
          <w:szCs w:val="20"/>
          <w:lang w:val="fr-FR"/>
        </w:rPr>
        <w:t>Accès et cheminement roche par roche</w:t>
      </w:r>
    </w:p>
    <w:p w14:paraId="27B9229D" w14:textId="77777777" w:rsidR="000152C6" w:rsidRPr="0032190F" w:rsidRDefault="000152C6" w:rsidP="000152C6">
      <w:pPr>
        <w:jc w:val="both"/>
        <w:rPr>
          <w:sz w:val="20"/>
          <w:szCs w:val="20"/>
          <w:lang w:val="fr-FR"/>
        </w:rPr>
      </w:pPr>
    </w:p>
    <w:p w14:paraId="0471B09D" w14:textId="77777777" w:rsidR="000152C6" w:rsidRPr="0032190F" w:rsidRDefault="000152C6" w:rsidP="000152C6">
      <w:pPr>
        <w:jc w:val="both"/>
        <w:rPr>
          <w:sz w:val="20"/>
          <w:szCs w:val="20"/>
          <w:lang w:val="fr-FR"/>
        </w:rPr>
      </w:pPr>
      <w:r w:rsidRPr="0032190F">
        <w:rPr>
          <w:sz w:val="20"/>
          <w:szCs w:val="20"/>
          <w:lang w:val="fr-FR"/>
        </w:rPr>
        <w:tab/>
        <w:t>Le plus pratique est de l’atteindre en redescendant du GIII car le palier du groupe IV n'est facilement accessible que depuis la pelouse du Bego.</w:t>
      </w:r>
    </w:p>
    <w:p w14:paraId="189126C4" w14:textId="77777777" w:rsidR="000152C6" w:rsidRPr="0032190F" w:rsidRDefault="000152C6" w:rsidP="000152C6">
      <w:pPr>
        <w:jc w:val="both"/>
        <w:rPr>
          <w:sz w:val="20"/>
          <w:szCs w:val="20"/>
          <w:lang w:val="fr-FR"/>
        </w:rPr>
      </w:pPr>
    </w:p>
    <w:p w14:paraId="1388FBBB" w14:textId="77777777" w:rsidR="000152C6" w:rsidRPr="0032190F" w:rsidRDefault="000152C6" w:rsidP="000152C6">
      <w:pPr>
        <w:jc w:val="both"/>
        <w:rPr>
          <w:sz w:val="20"/>
          <w:szCs w:val="20"/>
          <w:lang w:val="fr-FR"/>
        </w:rPr>
      </w:pPr>
      <w:r w:rsidRPr="0032190F">
        <w:rPr>
          <w:sz w:val="20"/>
          <w:szCs w:val="20"/>
          <w:lang w:val="fr-FR"/>
        </w:rPr>
        <w:tab/>
        <w:t>On peut aussi faire un détour pendant la visite du GI, au niveau des roches 3. Ce groupe IV est en effet situé dans les éboulis et les pentes raides qui dominent les habitations actuelles des bergers, en particulier celle de Pascal. Il faudra remonter le grand cône d’éboulis, situé à l’est de cette cabane, puis explorer une série de petites terrasses et vires qui dominent cet éboulis mais ne sont pas toutes accessibles directement.</w:t>
      </w:r>
    </w:p>
    <w:p w14:paraId="092DF633" w14:textId="77777777" w:rsidR="000152C6" w:rsidRPr="0032190F" w:rsidRDefault="000152C6" w:rsidP="000152C6">
      <w:pPr>
        <w:jc w:val="both"/>
        <w:rPr>
          <w:sz w:val="20"/>
          <w:szCs w:val="20"/>
          <w:lang w:val="fr-FR"/>
        </w:rPr>
      </w:pPr>
    </w:p>
    <w:p w14:paraId="434ABE05" w14:textId="77777777" w:rsidR="000152C6" w:rsidRPr="0032190F" w:rsidRDefault="000152C6" w:rsidP="000152C6">
      <w:pPr>
        <w:jc w:val="both"/>
        <w:rPr>
          <w:sz w:val="20"/>
          <w:szCs w:val="20"/>
          <w:lang w:val="fr-FR"/>
        </w:rPr>
      </w:pPr>
      <w:r w:rsidRPr="0032190F">
        <w:rPr>
          <w:sz w:val="20"/>
          <w:szCs w:val="20"/>
          <w:lang w:val="fr-FR"/>
        </w:rPr>
        <w:tab/>
        <w:t xml:space="preserve">A partir du sentier qui traverse la pelouse du Bego, rejoindre un lacet dont la pointe est dirigée vers l’est. En dessous une série de virages serrés conduisent à l’est de la digue, mais au fur et à mesure que la pente décroît, le chemin est de moins en moins net. </w:t>
      </w:r>
    </w:p>
    <w:p w14:paraId="2568A833" w14:textId="77777777" w:rsidR="000152C6" w:rsidRPr="0032190F" w:rsidRDefault="000152C6" w:rsidP="000152C6">
      <w:pPr>
        <w:jc w:val="both"/>
        <w:rPr>
          <w:sz w:val="20"/>
          <w:szCs w:val="20"/>
          <w:lang w:val="fr-FR"/>
        </w:rPr>
      </w:pPr>
      <w:r w:rsidRPr="0032190F">
        <w:rPr>
          <w:sz w:val="20"/>
          <w:szCs w:val="20"/>
          <w:lang w:val="fr-FR"/>
        </w:rPr>
        <w:t>Au niveau de ce virage, une sente reste à peu près de niveau et suit des barres. Utiliser ce chemin sur cinquante mètres et repérer un mélèze qui nous domine, accroché dans la falaise. Marcher encore trente mètres pour trouver, sur la droite, une pelouse entre les rochers du bord du palier. Elle contient un muret avec une meurtrière au ras du vide. Au sud du palier un rebord de grès blanc, non continu, se termine en falaises abruptes. Descendre nettement quand on aura atteint deux blocs violets situés à cinquante mètres du muret et à l’entrée d’un large couloir mi herbe, mi roches. Au bout de quinze mètres (au bas du couloir) suivre à flanc de pente le haut du palier atteint et repérer quelques blocs grisâtres. Examiner un affleurement violet  terne avec des lichens jaunes situé à gauche, au-dessus d’un bloc de grès blanc.</w:t>
      </w:r>
    </w:p>
    <w:p w14:paraId="3B0972F6" w14:textId="77777777" w:rsidR="000152C6" w:rsidRPr="0032190F" w:rsidRDefault="000152C6" w:rsidP="000152C6">
      <w:pPr>
        <w:jc w:val="both"/>
        <w:rPr>
          <w:sz w:val="20"/>
          <w:szCs w:val="20"/>
          <w:lang w:val="fr-FR"/>
        </w:rPr>
      </w:pPr>
    </w:p>
    <w:p w14:paraId="748C1750" w14:textId="77777777" w:rsidR="000152C6" w:rsidRPr="0032190F" w:rsidRDefault="000152C6" w:rsidP="00647EA0">
      <w:pPr>
        <w:pStyle w:val="Heading5"/>
      </w:pPr>
      <w:r w:rsidRPr="0032190F">
        <w:t>ZIGIVR1@a</w:t>
      </w:r>
    </w:p>
    <w:p w14:paraId="3D6750FF" w14:textId="77777777" w:rsidR="000152C6" w:rsidRPr="0032190F" w:rsidRDefault="000152C6" w:rsidP="000152C6">
      <w:pPr>
        <w:jc w:val="right"/>
        <w:rPr>
          <w:b/>
          <w:i/>
          <w:sz w:val="20"/>
          <w:szCs w:val="20"/>
          <w:lang w:val="fr-FR"/>
        </w:rPr>
      </w:pPr>
      <w:r w:rsidRPr="0032190F">
        <w:rPr>
          <w:b/>
          <w:i/>
          <w:sz w:val="20"/>
          <w:szCs w:val="20"/>
          <w:lang w:val="fr-FR"/>
        </w:rPr>
        <w:t>Roche du réticulé à franges simple</w:t>
      </w:r>
    </w:p>
    <w:p w14:paraId="3F9B2712" w14:textId="77777777" w:rsidR="000152C6" w:rsidRPr="0032190F" w:rsidRDefault="000152C6" w:rsidP="000152C6">
      <w:pPr>
        <w:rPr>
          <w:lang w:val="fr-FR"/>
        </w:rPr>
      </w:pPr>
    </w:p>
    <w:p w14:paraId="3E36AE9D" w14:textId="2A2E6476" w:rsidR="000152C6" w:rsidRPr="0032190F" w:rsidRDefault="00000000" w:rsidP="000152C6">
      <w:pPr>
        <w:rPr>
          <w:lang w:val="fr-FR"/>
        </w:rPr>
      </w:pPr>
      <w:hyperlink r:id="rId14023" w:anchor="Typ_Bego_Figures_Franges" w:history="1">
        <w:r w:rsidR="000152C6" w:rsidRPr="0032190F">
          <w:rPr>
            <w:rStyle w:val="Hyperlink"/>
            <w:lang w:val="fr-FR"/>
          </w:rPr>
          <w:t>Figure à Franges</w:t>
        </w:r>
      </w:hyperlink>
      <w:r w:rsidR="000152C6" w:rsidRPr="0032190F">
        <w:rPr>
          <w:lang w:val="fr-FR"/>
        </w:rPr>
        <w:t xml:space="preserve"> (SS BIB)</w:t>
      </w:r>
    </w:p>
    <w:p w14:paraId="52D5850A" w14:textId="77777777" w:rsidR="000152C6" w:rsidRPr="0032190F" w:rsidRDefault="000152C6" w:rsidP="000152C6">
      <w:pPr>
        <w:rPr>
          <w:lang w:val="fr-FR"/>
        </w:rPr>
      </w:pPr>
    </w:p>
    <w:p w14:paraId="645DBFD3" w14:textId="77777777" w:rsidR="000152C6" w:rsidRPr="0032190F" w:rsidRDefault="000152C6" w:rsidP="000152C6">
      <w:pPr>
        <w:jc w:val="both"/>
        <w:rPr>
          <w:i/>
          <w:sz w:val="20"/>
          <w:szCs w:val="20"/>
          <w:lang w:val="fr-FR"/>
        </w:rPr>
      </w:pPr>
      <w:r w:rsidRPr="0032190F">
        <w:rPr>
          <w:i/>
          <w:sz w:val="20"/>
          <w:szCs w:val="20"/>
          <w:lang w:val="fr-FR"/>
        </w:rPr>
        <w:tab/>
        <w:t xml:space="preserve">C’est un grès violet à face supérieure presque horizontale, ni plate ni lisse, de couleur rose sale, située entre un petit bloc blanc portant du quartz sur sa face verticale est (0,3m de haut par </w:t>
      </w:r>
      <w:smartTag w:uri="urn:schemas-microsoft-com:office:smarttags" w:element="metricconverter">
        <w:smartTagPr>
          <w:attr w:name="ProductID" w:val="0,8 m"/>
        </w:smartTagPr>
        <w:r w:rsidRPr="0032190F">
          <w:rPr>
            <w:i/>
            <w:sz w:val="20"/>
            <w:szCs w:val="20"/>
            <w:lang w:val="fr-FR"/>
          </w:rPr>
          <w:t>0,8 m</w:t>
        </w:r>
      </w:smartTag>
      <w:r w:rsidRPr="0032190F">
        <w:rPr>
          <w:i/>
          <w:sz w:val="20"/>
          <w:szCs w:val="20"/>
          <w:lang w:val="fr-FR"/>
        </w:rPr>
        <w:t xml:space="preserve"> du nord au sud) et un bloc presque plat, beaucoup plus grand, dont la face supérieure présente un pendage de 45° sud-est.</w:t>
      </w:r>
    </w:p>
    <w:p w14:paraId="7B94F0C5" w14:textId="77777777" w:rsidR="000152C6" w:rsidRPr="0032190F" w:rsidRDefault="000152C6" w:rsidP="000152C6">
      <w:pPr>
        <w:jc w:val="both"/>
        <w:rPr>
          <w:i/>
          <w:sz w:val="20"/>
          <w:szCs w:val="20"/>
          <w:lang w:val="fr-FR"/>
        </w:rPr>
      </w:pPr>
      <w:r w:rsidRPr="0032190F">
        <w:rPr>
          <w:i/>
          <w:sz w:val="20"/>
          <w:szCs w:val="20"/>
          <w:lang w:val="fr-FR"/>
        </w:rPr>
        <w:t xml:space="preserve">La face gravée, légèrement creusée, est de pendage 45° sud. La gravure, peu visible et se confondant avec l’érosion, est un réticulé, portant probablement des frange, envahi de lichens gris vert et placé à </w:t>
      </w:r>
      <w:smartTag w:uri="urn:schemas-microsoft-com:office:smarttags" w:element="metricconverter">
        <w:smartTagPr>
          <w:attr w:name="ProductID" w:val="0,5 m"/>
        </w:smartTagPr>
        <w:r w:rsidRPr="0032190F">
          <w:rPr>
            <w:i/>
            <w:sz w:val="20"/>
            <w:szCs w:val="20"/>
            <w:lang w:val="fr-FR"/>
          </w:rPr>
          <w:t>0,5 m</w:t>
        </w:r>
      </w:smartTag>
      <w:r w:rsidRPr="0032190F">
        <w:rPr>
          <w:i/>
          <w:sz w:val="20"/>
          <w:szCs w:val="20"/>
          <w:lang w:val="fr-FR"/>
        </w:rPr>
        <w:t xml:space="preserve"> du grand bloc inférieur</w:t>
      </w:r>
    </w:p>
    <w:p w14:paraId="1BE59DB8" w14:textId="77777777" w:rsidR="000152C6" w:rsidRPr="0032190F" w:rsidRDefault="000152C6" w:rsidP="000152C6">
      <w:pPr>
        <w:rPr>
          <w:lang w:val="fr-FR"/>
        </w:rPr>
      </w:pPr>
    </w:p>
    <w:p w14:paraId="52E061E7" w14:textId="77777777" w:rsidR="000152C6" w:rsidRPr="0032190F" w:rsidRDefault="000152C6" w:rsidP="00647EA0">
      <w:pPr>
        <w:pStyle w:val="Heading5"/>
      </w:pPr>
      <w:r w:rsidRPr="0032190F">
        <w:t>ZIGIVR2@a</w:t>
      </w:r>
    </w:p>
    <w:p w14:paraId="0518AE64" w14:textId="77777777" w:rsidR="000152C6" w:rsidRPr="0032190F" w:rsidRDefault="000152C6" w:rsidP="000152C6">
      <w:pPr>
        <w:jc w:val="right"/>
        <w:rPr>
          <w:b/>
          <w:i/>
          <w:sz w:val="20"/>
          <w:szCs w:val="20"/>
          <w:lang w:val="fr-FR"/>
        </w:rPr>
      </w:pPr>
      <w:r w:rsidRPr="0032190F">
        <w:rPr>
          <w:b/>
          <w:i/>
          <w:sz w:val="20"/>
          <w:szCs w:val="20"/>
          <w:lang w:val="fr-FR"/>
        </w:rPr>
        <w:t>Roche du réticulé à franges complexe</w:t>
      </w:r>
    </w:p>
    <w:p w14:paraId="1EE6F325" w14:textId="77777777" w:rsidR="000152C6" w:rsidRPr="0032190F" w:rsidRDefault="000152C6" w:rsidP="000152C6">
      <w:pPr>
        <w:jc w:val="both"/>
        <w:rPr>
          <w:i/>
          <w:sz w:val="20"/>
          <w:szCs w:val="20"/>
          <w:lang w:val="fr-FR"/>
        </w:rPr>
      </w:pPr>
    </w:p>
    <w:p w14:paraId="1D0A8A7D" w14:textId="4522BC57" w:rsidR="000152C6" w:rsidRPr="0032190F" w:rsidRDefault="00000000" w:rsidP="000152C6">
      <w:pPr>
        <w:rPr>
          <w:lang w:val="fr-FR"/>
        </w:rPr>
      </w:pPr>
      <w:hyperlink r:id="rId14024" w:anchor="Typ_Bego_Figures_Franges" w:history="1">
        <w:r w:rsidR="000152C6" w:rsidRPr="0032190F">
          <w:rPr>
            <w:rStyle w:val="Hyperlink"/>
            <w:lang w:val="fr-FR"/>
          </w:rPr>
          <w:t>Figure à Franges</w:t>
        </w:r>
      </w:hyperlink>
      <w:r w:rsidR="000152C6" w:rsidRPr="0032190F">
        <w:rPr>
          <w:lang w:val="fr-FR"/>
        </w:rPr>
        <w:t xml:space="preserve"> (SS BIB)</w:t>
      </w:r>
    </w:p>
    <w:p w14:paraId="386FB228" w14:textId="77777777" w:rsidR="000152C6" w:rsidRPr="0032190F" w:rsidRDefault="000152C6" w:rsidP="000152C6">
      <w:pPr>
        <w:jc w:val="both"/>
        <w:rPr>
          <w:i/>
          <w:sz w:val="20"/>
          <w:szCs w:val="20"/>
          <w:lang w:val="fr-FR"/>
        </w:rPr>
      </w:pPr>
    </w:p>
    <w:p w14:paraId="30126CB8" w14:textId="77777777" w:rsidR="000152C6" w:rsidRPr="0032190F" w:rsidRDefault="000152C6" w:rsidP="000152C6">
      <w:pPr>
        <w:jc w:val="both"/>
        <w:rPr>
          <w:i/>
          <w:sz w:val="20"/>
          <w:szCs w:val="20"/>
          <w:lang w:val="fr-FR"/>
        </w:rPr>
      </w:pPr>
      <w:r w:rsidRPr="0032190F">
        <w:rPr>
          <w:i/>
          <w:sz w:val="20"/>
          <w:szCs w:val="20"/>
          <w:lang w:val="fr-FR"/>
        </w:rPr>
        <w:tab/>
        <w:t xml:space="preserve">Repérer, à </w:t>
      </w:r>
      <w:smartTag w:uri="urn:schemas-microsoft-com:office:smarttags" w:element="metricconverter">
        <w:smartTagPr>
          <w:attr w:name="ProductID" w:val="0,3 m"/>
        </w:smartTagPr>
        <w:r w:rsidRPr="0032190F">
          <w:rPr>
            <w:i/>
            <w:sz w:val="20"/>
            <w:szCs w:val="20"/>
            <w:lang w:val="fr-FR"/>
          </w:rPr>
          <w:t>0,3 m</w:t>
        </w:r>
      </w:smartTag>
      <w:r w:rsidRPr="0032190F">
        <w:rPr>
          <w:i/>
          <w:sz w:val="20"/>
          <w:szCs w:val="20"/>
          <w:lang w:val="fr-FR"/>
        </w:rPr>
        <w:t xml:space="preserve"> du sol, encadré de lichens jaunes et de fissures nord-ouest - sud-est noircies de mousses, du piquetage sur une surface très ondulée (</w:t>
      </w:r>
      <w:smartTag w:uri="urn:schemas-microsoft-com:office:smarttags" w:element="metricconverter">
        <w:smartTagPr>
          <w:attr w:name="ProductID" w:val="0,4 m"/>
        </w:smartTagPr>
        <w:r w:rsidRPr="0032190F">
          <w:rPr>
            <w:i/>
            <w:sz w:val="20"/>
            <w:szCs w:val="20"/>
            <w:lang w:val="fr-FR"/>
          </w:rPr>
          <w:t>0,4 m</w:t>
        </w:r>
      </w:smartTag>
      <w:r w:rsidRPr="0032190F">
        <w:rPr>
          <w:i/>
          <w:sz w:val="20"/>
          <w:szCs w:val="20"/>
          <w:lang w:val="fr-FR"/>
        </w:rPr>
        <w:t xml:space="preserve"> par </w:t>
      </w:r>
      <w:smartTag w:uri="urn:schemas-microsoft-com:office:smarttags" w:element="metricconverter">
        <w:smartTagPr>
          <w:attr w:name="ProductID" w:val="0,3 m"/>
        </w:smartTagPr>
        <w:r w:rsidRPr="0032190F">
          <w:rPr>
            <w:i/>
            <w:sz w:val="20"/>
            <w:szCs w:val="20"/>
            <w:lang w:val="fr-FR"/>
          </w:rPr>
          <w:t>0,3 m</w:t>
        </w:r>
      </w:smartTag>
      <w:r w:rsidRPr="0032190F">
        <w:rPr>
          <w:i/>
          <w:sz w:val="20"/>
          <w:szCs w:val="20"/>
          <w:lang w:val="fr-FR"/>
        </w:rPr>
        <w:t>, pendage 50° sud-est). Cela semble être un réticulé accompagné de demi-cercles concentriques et muni d’appendices vers l’ouest.</w:t>
      </w:r>
    </w:p>
    <w:p w14:paraId="4DE18D8F" w14:textId="77777777" w:rsidR="000152C6" w:rsidRPr="0032190F" w:rsidRDefault="000152C6" w:rsidP="000152C6">
      <w:pPr>
        <w:jc w:val="both"/>
        <w:rPr>
          <w:i/>
          <w:sz w:val="20"/>
          <w:szCs w:val="20"/>
          <w:lang w:val="fr-FR"/>
        </w:rPr>
      </w:pPr>
    </w:p>
    <w:p w14:paraId="6100820F" w14:textId="77777777" w:rsidR="000152C6" w:rsidRPr="0032190F" w:rsidRDefault="000152C6" w:rsidP="000152C6">
      <w:pPr>
        <w:jc w:val="both"/>
        <w:rPr>
          <w:i/>
          <w:sz w:val="20"/>
          <w:szCs w:val="20"/>
          <w:lang w:val="fr-FR"/>
        </w:rPr>
      </w:pPr>
    </w:p>
    <w:p w14:paraId="6B8A74DB" w14:textId="77777777" w:rsidR="000152C6" w:rsidRPr="0032190F" w:rsidRDefault="000152C6" w:rsidP="000152C6">
      <w:pPr>
        <w:pStyle w:val="Heading3"/>
        <w:numPr>
          <w:ilvl w:val="2"/>
          <w:numId w:val="0"/>
        </w:numPr>
        <w:tabs>
          <w:tab w:val="num" w:pos="1800"/>
        </w:tabs>
        <w:spacing w:before="240" w:after="60" w:line="240" w:lineRule="auto"/>
        <w:ind w:left="1440"/>
      </w:pPr>
      <w:r w:rsidRPr="0032190F">
        <w:t>ZONE II</w:t>
      </w:r>
    </w:p>
    <w:p w14:paraId="39B1D59E" w14:textId="77777777" w:rsidR="000152C6" w:rsidRPr="0032190F" w:rsidRDefault="000152C6" w:rsidP="000152C6">
      <w:pPr>
        <w:rPr>
          <w:lang w:val="fr-FR"/>
        </w:rPr>
      </w:pPr>
    </w:p>
    <w:p w14:paraId="765CE324" w14:textId="4170B1EE" w:rsidR="000152C6" w:rsidRPr="0032190F" w:rsidRDefault="000152C6" w:rsidP="000152C6">
      <w:pPr>
        <w:rPr>
          <w:lang w:val="fr-FR"/>
        </w:rPr>
      </w:pPr>
      <w:r w:rsidRPr="0032190F">
        <w:rPr>
          <w:lang w:val="fr-FR"/>
        </w:rPr>
        <w:t xml:space="preserve">ZII grès fins schistosés rouges dans le nord de la zone, plus rose au sud. Dans la </w:t>
      </w:r>
      <w:hyperlink r:id="rId14025" w:anchor="Desc_UG_Zone_Lacs" w:history="1">
        <w:r w:rsidRPr="0032190F">
          <w:rPr>
            <w:rStyle w:val="Hyperlink"/>
            <w:lang w:val="fr-FR"/>
          </w:rPr>
          <w:t>Zone des lacs</w:t>
        </w:r>
      </w:hyperlink>
      <w:r w:rsidRPr="0032190F">
        <w:rPr>
          <w:lang w:val="fr-FR"/>
        </w:rPr>
        <w:t>…</w:t>
      </w:r>
    </w:p>
    <w:p w14:paraId="6482C6A0" w14:textId="77777777" w:rsidR="000152C6" w:rsidRPr="0032190F" w:rsidRDefault="000152C6" w:rsidP="000152C6">
      <w:pPr>
        <w:jc w:val="both"/>
        <w:rPr>
          <w:lang w:val="fr-FR"/>
        </w:rPr>
      </w:pPr>
      <w:r w:rsidRPr="0032190F">
        <w:rPr>
          <w:lang w:val="fr-FR"/>
        </w:rPr>
        <w:t xml:space="preserve">Cette vaste zone correspond à la vallée du Diable. C’est la plus méridionale du site. </w:t>
      </w:r>
    </w:p>
    <w:p w14:paraId="080ACD5B" w14:textId="370898FC" w:rsidR="000152C6" w:rsidRPr="0032190F" w:rsidRDefault="000152C6" w:rsidP="000152C6">
      <w:pPr>
        <w:jc w:val="both"/>
        <w:rPr>
          <w:sz w:val="20"/>
          <w:szCs w:val="20"/>
          <w:lang w:val="fr-FR"/>
        </w:rPr>
      </w:pPr>
      <w:r w:rsidRPr="0032190F">
        <w:rPr>
          <w:sz w:val="20"/>
          <w:szCs w:val="20"/>
          <w:lang w:val="fr-FR"/>
        </w:rPr>
        <w:t xml:space="preserve">Dans </w:t>
      </w:r>
      <w:r w:rsidRPr="0032190F">
        <w:rPr>
          <w:i/>
          <w:sz w:val="20"/>
          <w:szCs w:val="20"/>
          <w:lang w:val="fr-FR"/>
        </w:rPr>
        <w:t>La rive droite des Lacs Longs</w:t>
      </w:r>
      <w:r w:rsidRPr="0032190F">
        <w:rPr>
          <w:sz w:val="20"/>
          <w:szCs w:val="20"/>
          <w:lang w:val="fr-FR"/>
        </w:rPr>
        <w:t xml:space="preserve">, (chap. XIII par. 13), </w:t>
      </w:r>
      <w:hyperlink r:id="rId14026" w:anchor="Aut_Bicknell" w:history="1">
        <w:r w:rsidR="00AA7ACB" w:rsidRPr="00AE78AA">
          <w:rPr>
            <w:rStyle w:val="Hyperlink"/>
            <w:lang w:val="fr-FR"/>
          </w:rPr>
          <w:t>C. Bicknell</w:t>
        </w:r>
      </w:hyperlink>
      <w:r w:rsidR="00AA7ACB" w:rsidRPr="009D627A">
        <w:rPr>
          <w:rStyle w:val="Hyperlink"/>
          <w:color w:val="auto"/>
          <w:u w:val="none"/>
          <w:lang w:val="fr-FR"/>
        </w:rPr>
        <w:t xml:space="preserve"> </w:t>
      </w:r>
      <w:r w:rsidRPr="0032190F">
        <w:rPr>
          <w:sz w:val="20"/>
          <w:szCs w:val="20"/>
          <w:lang w:val="fr-FR"/>
        </w:rPr>
        <w:t xml:space="preserve">arrivant depuis le vallon de la Minière repère un regroupement de gravures à l’approche du lac Fourca et en mentionne également quelques autres à proximité immédiate du lac (Bicknell 1913 p. 126). Pour le reste de la zone, jusqu’aux environs de la cime du Diable, il ne </w:t>
      </w:r>
      <w:r w:rsidRPr="0032190F">
        <w:rPr>
          <w:sz w:val="20"/>
          <w:szCs w:val="20"/>
          <w:lang w:val="fr-FR"/>
        </w:rPr>
        <w:lastRenderedPageBreak/>
        <w:t>mentionne que quelques roches gravées mais précise n’avoir que partiellement exploré ces paysages (</w:t>
      </w:r>
      <w:r w:rsidRPr="0032190F">
        <w:rPr>
          <w:i/>
          <w:sz w:val="20"/>
          <w:szCs w:val="20"/>
          <w:lang w:val="fr-FR"/>
        </w:rPr>
        <w:t>Les régions du Lac Carbon et des Lacs du Trem</w:t>
      </w:r>
      <w:r w:rsidRPr="0032190F">
        <w:rPr>
          <w:sz w:val="20"/>
          <w:szCs w:val="20"/>
          <w:lang w:val="fr-FR"/>
        </w:rPr>
        <w:t>, chap. IX par. 14).</w:t>
      </w:r>
    </w:p>
    <w:p w14:paraId="2174DEBF" w14:textId="77777777" w:rsidR="000152C6" w:rsidRPr="0032190F" w:rsidRDefault="000152C6" w:rsidP="000152C6">
      <w:pPr>
        <w:jc w:val="both"/>
        <w:rPr>
          <w:sz w:val="20"/>
          <w:szCs w:val="20"/>
          <w:lang w:val="fr-FR"/>
        </w:rPr>
      </w:pPr>
      <w:r w:rsidRPr="0032190F">
        <w:rPr>
          <w:sz w:val="20"/>
          <w:szCs w:val="20"/>
          <w:lang w:val="fr-FR"/>
        </w:rPr>
        <w:t xml:space="preserve">C. Conti définit la zone II comme étant la zone de mamelons s’étendant entre le lac Long Supérieur et le lac Fourca et comprenant les environs des lacs Carbon, du Trem et de la Moute (Barocelli et al. 1939 p. 14). </w:t>
      </w:r>
    </w:p>
    <w:p w14:paraId="1B921231" w14:textId="77777777" w:rsidR="000152C6" w:rsidRPr="0032190F" w:rsidRDefault="000152C6" w:rsidP="000152C6">
      <w:pPr>
        <w:ind w:firstLine="397"/>
        <w:jc w:val="both"/>
        <w:rPr>
          <w:lang w:val="fr-FR"/>
        </w:rPr>
      </w:pPr>
    </w:p>
    <w:p w14:paraId="4DD09C3F" w14:textId="77777777" w:rsidR="000152C6" w:rsidRPr="0032190F" w:rsidRDefault="000152C6" w:rsidP="000152C6">
      <w:pPr>
        <w:jc w:val="both"/>
        <w:rPr>
          <w:lang w:val="fr-FR"/>
        </w:rPr>
      </w:pPr>
      <w:r w:rsidRPr="0032190F">
        <w:rPr>
          <w:lang w:val="fr-FR"/>
        </w:rPr>
        <w:t xml:space="preserve">Dans sa partie la plus orientale, la limite </w:t>
      </w:r>
      <w:r w:rsidRPr="0032190F">
        <w:rPr>
          <w:b/>
          <w:lang w:val="fr-FR"/>
        </w:rPr>
        <w:t>nord</w:t>
      </w:r>
      <w:r w:rsidRPr="0032190F">
        <w:rPr>
          <w:lang w:val="fr-FR"/>
        </w:rPr>
        <w:t xml:space="preserve"> correspond à la piste carrossable. Plus à l’ouest cette limite suit le bord sud du lac Long Supérieur. Au </w:t>
      </w:r>
      <w:r w:rsidRPr="0032190F">
        <w:rPr>
          <w:b/>
          <w:lang w:val="fr-FR"/>
        </w:rPr>
        <w:t>sud</w:t>
      </w:r>
      <w:r w:rsidRPr="0032190F">
        <w:rPr>
          <w:lang w:val="fr-FR"/>
        </w:rPr>
        <w:t>, la limite correspond à une ligne de crêtes est-ouest entre le mont du Bec Roux et la cime du Diable. A l’</w:t>
      </w:r>
      <w:r w:rsidRPr="0032190F">
        <w:rPr>
          <w:b/>
          <w:lang w:val="fr-FR"/>
        </w:rPr>
        <w:t>est</w:t>
      </w:r>
      <w:r w:rsidRPr="0032190F">
        <w:rPr>
          <w:lang w:val="fr-FR"/>
        </w:rPr>
        <w:t xml:space="preserve">, c’est la ligne débutant au pic du Diable, passant par le pas et la cime du Trem qui rejoint la cime des Lacs et la sépare de la zone III. La limite descend des contreforts de la cime des Lacs, suit la limite méridionale du grand éboulis de la cime des Lacs jusqu’à la rive droite du lac Mouton. Elle rejoint ensuite la rive du lac Long Supérieur en suivant une ligne parallèle au torrent du lac Mouton mais située entre 10 et </w:t>
      </w:r>
      <w:smartTag w:uri="urn:schemas-microsoft-com:office:smarttags" w:element="metricconverter">
        <w:smartTagPr>
          <w:attr w:name="ProductID" w:val="40 m"/>
        </w:smartTagPr>
        <w:r w:rsidRPr="0032190F">
          <w:rPr>
            <w:lang w:val="fr-FR"/>
          </w:rPr>
          <w:t>40 m</w:t>
        </w:r>
      </w:smartTag>
      <w:r w:rsidRPr="0032190F">
        <w:rPr>
          <w:lang w:val="fr-FR"/>
        </w:rPr>
        <w:t xml:space="preserve"> à l’est de ce dernier</w:t>
      </w:r>
      <w:r>
        <w:rPr>
          <w:rStyle w:val="FootnoteReference"/>
        </w:rPr>
        <w:footnoteReference w:id="5"/>
      </w:r>
      <w:r w:rsidRPr="0032190F">
        <w:rPr>
          <w:lang w:val="fr-FR"/>
        </w:rPr>
        <w:t>. A l’</w:t>
      </w:r>
      <w:r w:rsidRPr="0032190F">
        <w:rPr>
          <w:b/>
          <w:lang w:val="fr-FR"/>
        </w:rPr>
        <w:t>ouest</w:t>
      </w:r>
      <w:r w:rsidRPr="0032190F">
        <w:rPr>
          <w:lang w:val="fr-FR"/>
        </w:rPr>
        <w:t>, la limite est une ligne approximativement nord-sud joignant la piste carrossable au mont du Bec Roux.</w:t>
      </w:r>
    </w:p>
    <w:p w14:paraId="5706EA70" w14:textId="77777777" w:rsidR="000152C6" w:rsidRPr="0032190F" w:rsidRDefault="000152C6" w:rsidP="000152C6">
      <w:pPr>
        <w:jc w:val="both"/>
        <w:rPr>
          <w:lang w:val="fr-FR"/>
        </w:rPr>
      </w:pPr>
    </w:p>
    <w:p w14:paraId="3F5CA474" w14:textId="77777777" w:rsidR="000152C6" w:rsidRPr="0032190F" w:rsidRDefault="000152C6" w:rsidP="000152C6">
      <w:pPr>
        <w:jc w:val="both"/>
        <w:rPr>
          <w:lang w:val="fr-FR"/>
        </w:rPr>
      </w:pPr>
      <w:r w:rsidRPr="0032190F">
        <w:rPr>
          <w:lang w:val="fr-FR"/>
        </w:rPr>
        <w:t xml:space="preserve">Cette zone, comprend trois groupes (Bégin 1990 p. 122, 123, Lumley et al. 1995 p. 42). Au sud, la limite séparant le </w:t>
      </w:r>
      <w:r w:rsidRPr="0032190F">
        <w:rPr>
          <w:b/>
          <w:lang w:val="fr-FR"/>
        </w:rPr>
        <w:t>groupe I</w:t>
      </w:r>
      <w:r w:rsidRPr="0032190F">
        <w:rPr>
          <w:lang w:val="fr-FR"/>
        </w:rPr>
        <w:t xml:space="preserve"> du groupe II est formée par une ligne est-ouest passant à une dizaine de mètres au sud du Gias de la paroi. En rejoignant le torrent du Trem, la limite devient celle qui sépare le groupe I du groupe III. Elle se prolonge avec la rive sud du lac Fourca puis le bas de l’affleurement de cote </w:t>
      </w:r>
      <w:smartTag w:uri="urn:schemas-microsoft-com:office:smarttags" w:element="metricconverter">
        <w:smartTagPr>
          <w:attr w:name="ProductID" w:val="2247 m"/>
        </w:smartTagPr>
        <w:r w:rsidRPr="0032190F">
          <w:rPr>
            <w:lang w:val="fr-FR"/>
          </w:rPr>
          <w:t>2247 m</w:t>
        </w:r>
      </w:smartTag>
      <w:r w:rsidRPr="0032190F">
        <w:rPr>
          <w:lang w:val="fr-FR"/>
        </w:rPr>
        <w:t xml:space="preserve">. La limite du groupe I se poursuit vers le sud avant d’obliquer à angle droit vers l’est jusqu’aux rives d’une grande mare située au nord du lac du Carbon, la contourne par le nord, se poursuit vers l’est avant d’obliquer vers le mont Escandail. Le </w:t>
      </w:r>
      <w:r w:rsidRPr="0032190F">
        <w:rPr>
          <w:b/>
          <w:lang w:val="fr-FR"/>
        </w:rPr>
        <w:t>groupe II</w:t>
      </w:r>
      <w:r w:rsidRPr="0032190F">
        <w:rPr>
          <w:lang w:val="fr-FR"/>
        </w:rPr>
        <w:t xml:space="preserve"> occupe le versant ouest de la vallée. Il est séparé du groupe III à l’est par la ligne composée du torrent du Trem, de la rive droite du Trem, du torrent de la Moute et d’un ru alimentant ce dernier. Le </w:t>
      </w:r>
      <w:r w:rsidRPr="0032190F">
        <w:rPr>
          <w:b/>
          <w:lang w:val="fr-FR"/>
        </w:rPr>
        <w:t>groupe III</w:t>
      </w:r>
      <w:r w:rsidRPr="0032190F">
        <w:rPr>
          <w:lang w:val="fr-FR"/>
        </w:rPr>
        <w:t>est situé à l’est de cette ligne et comprend les alentours du lac Carbon.</w:t>
      </w:r>
    </w:p>
    <w:p w14:paraId="601DC0D8" w14:textId="77777777" w:rsidR="000152C6" w:rsidRPr="0032190F" w:rsidRDefault="000152C6" w:rsidP="000152C6">
      <w:pPr>
        <w:rPr>
          <w:lang w:val="fr-FR"/>
        </w:rPr>
      </w:pPr>
    </w:p>
    <w:p w14:paraId="707BFBFA" w14:textId="77777777" w:rsidR="000152C6" w:rsidRPr="0032190F" w:rsidRDefault="000152C6" w:rsidP="000152C6">
      <w:pPr>
        <w:pStyle w:val="Heading4"/>
        <w:numPr>
          <w:ilvl w:val="3"/>
          <w:numId w:val="0"/>
        </w:numPr>
        <w:tabs>
          <w:tab w:val="num" w:pos="2520"/>
        </w:tabs>
        <w:spacing w:before="240" w:after="60"/>
        <w:ind w:left="2160"/>
      </w:pPr>
      <w:r w:rsidRPr="0032190F">
        <w:t>Géomorphologie</w:t>
      </w:r>
    </w:p>
    <w:p w14:paraId="5F7E9A08" w14:textId="77777777" w:rsidR="000152C6" w:rsidRPr="0032190F" w:rsidRDefault="000152C6" w:rsidP="000152C6">
      <w:pPr>
        <w:rPr>
          <w:lang w:val="fr-FR"/>
        </w:rPr>
      </w:pPr>
    </w:p>
    <w:p w14:paraId="16E81A9F" w14:textId="77777777" w:rsidR="000152C6" w:rsidRPr="0032190F" w:rsidRDefault="000152C6" w:rsidP="000152C6">
      <w:pPr>
        <w:rPr>
          <w:lang w:val="fr-FR"/>
        </w:rPr>
      </w:pPr>
      <w:r w:rsidRPr="0032190F">
        <w:rPr>
          <w:lang w:val="fr-FR"/>
        </w:rPr>
        <w:t xml:space="preserve">La zone II, orientée nord-est/sud-ouest, s'étire de long de la vallée du Diable et correspond à l'enfilade de trois lacs : lac Fourca, lac du Trem et lac de la Moute. Elle débute au niveau de la rive sud du lac Long Supérieur, à </w:t>
      </w:r>
      <w:smartTag w:uri="urn:schemas-microsoft-com:office:smarttags" w:element="metricconverter">
        <w:smartTagPr>
          <w:attr w:name="ProductID" w:val="2100 m"/>
        </w:smartTagPr>
        <w:r w:rsidRPr="0032190F">
          <w:rPr>
            <w:lang w:val="fr-FR"/>
          </w:rPr>
          <w:t>2100 m</w:t>
        </w:r>
      </w:smartTag>
      <w:r w:rsidRPr="0032190F">
        <w:rPr>
          <w:lang w:val="fr-FR"/>
        </w:rPr>
        <w:t xml:space="preserve"> d'altitude, et se termine en amont du lac de la Moute, au pied du pas du Diable, à </w:t>
      </w:r>
      <w:smartTag w:uri="urn:schemas-microsoft-com:office:smarttags" w:element="metricconverter">
        <w:smartTagPr>
          <w:attr w:name="ProductID" w:val="2350 m"/>
        </w:smartTagPr>
        <w:r w:rsidRPr="0032190F">
          <w:rPr>
            <w:lang w:val="fr-FR"/>
          </w:rPr>
          <w:t>2350 m</w:t>
        </w:r>
      </w:smartTag>
      <w:r w:rsidRPr="0032190F">
        <w:rPr>
          <w:lang w:val="fr-FR"/>
        </w:rPr>
        <w:t xml:space="preserve"> d'altitude. Sa limite nord-ouest longe l'alignement des glaciers rocheux, au pied de la cime des Lacs, et sa limite sud-est s'arrête au niveau des derniers moutonnements situés sur la rive droite du lac Carbon.</w:t>
      </w:r>
    </w:p>
    <w:p w14:paraId="615206F3" w14:textId="77777777" w:rsidR="000152C6" w:rsidRPr="0032190F" w:rsidRDefault="000152C6" w:rsidP="000152C6">
      <w:pPr>
        <w:pStyle w:val="Heading4"/>
        <w:numPr>
          <w:ilvl w:val="3"/>
          <w:numId w:val="0"/>
        </w:numPr>
        <w:tabs>
          <w:tab w:val="num" w:pos="2520"/>
        </w:tabs>
        <w:spacing w:before="240" w:after="60"/>
        <w:ind w:left="2160"/>
      </w:pPr>
      <w:r w:rsidRPr="0032190F">
        <w:t>Extension géographique</w:t>
      </w:r>
    </w:p>
    <w:p w14:paraId="22E1732B" w14:textId="77777777" w:rsidR="000152C6" w:rsidRPr="0032190F" w:rsidRDefault="000152C6" w:rsidP="000152C6">
      <w:pPr>
        <w:rPr>
          <w:lang w:val="fr-FR"/>
        </w:rPr>
      </w:pPr>
    </w:p>
    <w:p w14:paraId="3E0BF8C3" w14:textId="77777777" w:rsidR="000152C6" w:rsidRPr="0032190F" w:rsidRDefault="000152C6" w:rsidP="000152C6">
      <w:pPr>
        <w:rPr>
          <w:lang w:val="fr-FR"/>
        </w:rPr>
      </w:pPr>
      <w:r w:rsidRPr="0032190F">
        <w:rPr>
          <w:lang w:val="fr-FR"/>
        </w:rPr>
        <w:t>La limite Nord correspond à la piste ‘jeepable’. Au sud, la limite correspond dans un premier temps à une ligne de quotte approximative 2110-</w:t>
      </w:r>
      <w:smartTag w:uri="urn:schemas-microsoft-com:office:smarttags" w:element="metricconverter">
        <w:smartTagPr>
          <w:attr w:name="ProductID" w:val="2220 m"/>
        </w:smartTagPr>
        <w:r w:rsidRPr="0032190F">
          <w:rPr>
            <w:lang w:val="fr-FR"/>
          </w:rPr>
          <w:t>2220 m</w:t>
        </w:r>
      </w:smartTag>
      <w:r w:rsidRPr="0032190F">
        <w:rPr>
          <w:lang w:val="fr-FR"/>
        </w:rPr>
        <w:t xml:space="preserve"> (partie est) qui part du milieu de la tourbière sous le Saorgine pour rejoindre la cime de Durmiose, de Chagiasse, du mont Macruera et de la cime du Diable. Cette  ligne de crête d’orientation est-ouest comprend deux pas (ou cols). D’est en ouest : le pas des Déserteurs, et le pas du Diable. De la cime du Diable, la limite occidentale de la zone II passe par le pas du Trem et rejoint la cime des Lacs. </w:t>
      </w:r>
    </w:p>
    <w:p w14:paraId="6C5316E5" w14:textId="09CA443C" w:rsidR="000152C6" w:rsidRPr="0032190F" w:rsidRDefault="00AA7ACB" w:rsidP="000152C6">
      <w:pPr>
        <w:pStyle w:val="Heading4"/>
        <w:numPr>
          <w:ilvl w:val="3"/>
          <w:numId w:val="0"/>
        </w:numPr>
        <w:tabs>
          <w:tab w:val="num" w:pos="2520"/>
        </w:tabs>
        <w:spacing w:before="240" w:after="60"/>
        <w:ind w:left="2160"/>
      </w:pPr>
      <w:r>
        <w:lastRenderedPageBreak/>
        <w:t>h</w:t>
      </w:r>
      <w:r w:rsidR="000152C6" w:rsidRPr="0032190F">
        <w:t>istorique</w:t>
      </w:r>
    </w:p>
    <w:p w14:paraId="4AA24906" w14:textId="76F79ACC" w:rsidR="000152C6" w:rsidRPr="0032190F" w:rsidRDefault="000152C6" w:rsidP="000152C6">
      <w:pPr>
        <w:rPr>
          <w:lang w:val="fr-FR"/>
        </w:rPr>
      </w:pPr>
      <w:r w:rsidRPr="0032190F">
        <w:rPr>
          <w:lang w:val="fr-FR"/>
        </w:rPr>
        <w:t xml:space="preserve">Dans </w:t>
      </w:r>
      <w:r w:rsidRPr="0032190F">
        <w:rPr>
          <w:i/>
          <w:lang w:val="fr-FR"/>
        </w:rPr>
        <w:t>La rive droite des Lacs Longs</w:t>
      </w:r>
      <w:r w:rsidRPr="0032190F">
        <w:rPr>
          <w:lang w:val="fr-FR"/>
        </w:rPr>
        <w:t xml:space="preserve"> (chap. IX par. 13), </w:t>
      </w:r>
      <w:hyperlink r:id="rId14027" w:anchor="Aut_Bicknell" w:history="1">
        <w:r w:rsidR="00AA7ACB" w:rsidRPr="00AE78AA">
          <w:rPr>
            <w:rStyle w:val="Hyperlink"/>
            <w:lang w:val="fr-FR"/>
          </w:rPr>
          <w:t>C. Bicknell</w:t>
        </w:r>
      </w:hyperlink>
      <w:r w:rsidRPr="0032190F">
        <w:rPr>
          <w:lang w:val="fr-FR"/>
        </w:rPr>
        <w:t>, arrivant du vallon de la Minière, dénombre 80 à 90 gravures à l’approche du lac Fourca et mentionne également d’autres gravures situées à proximité immédiate de ce lac (BIB 420 p. 126). Pour le reste de la zone, jusqu’aux environs de la cime du Diable, seules certaines roches sont mentionnées. Bicknell précise qu’il n’a que partiellement exploré ces paysages (</w:t>
      </w:r>
      <w:r w:rsidRPr="0032190F">
        <w:rPr>
          <w:i/>
          <w:lang w:val="fr-FR"/>
        </w:rPr>
        <w:t>Les régions du Lac Carbon et des Lacs du Trem</w:t>
      </w:r>
      <w:r w:rsidRPr="0032190F">
        <w:rPr>
          <w:lang w:val="fr-FR"/>
        </w:rPr>
        <w:t>, chap. IX par. 14)</w:t>
      </w:r>
    </w:p>
    <w:p w14:paraId="4ED85281" w14:textId="77777777" w:rsidR="000152C6" w:rsidRPr="0032190F" w:rsidRDefault="000152C6" w:rsidP="000152C6">
      <w:pPr>
        <w:rPr>
          <w:lang w:val="fr-FR"/>
        </w:rPr>
      </w:pPr>
      <w:r w:rsidRPr="0032190F">
        <w:rPr>
          <w:lang w:val="fr-FR"/>
        </w:rPr>
        <w:t xml:space="preserve">Conti la définit comme étant la zone de mamelons s’étendant entre le lac Long Supérieur et le lac Fourca et comprenant les environs des lacs Carbone, du Trem et de la Moute (BIB 1246 p. 14). </w:t>
      </w:r>
    </w:p>
    <w:p w14:paraId="5BE20B35" w14:textId="77777777" w:rsidR="000152C6" w:rsidRDefault="000152C6" w:rsidP="000152C6">
      <w:pPr>
        <w:pStyle w:val="Heading4"/>
        <w:numPr>
          <w:ilvl w:val="3"/>
          <w:numId w:val="0"/>
        </w:numPr>
        <w:tabs>
          <w:tab w:val="num" w:pos="2520"/>
        </w:tabs>
        <w:spacing w:before="240" w:after="60"/>
        <w:ind w:left="2160"/>
      </w:pPr>
      <w:r>
        <w:t>Synthèse</w:t>
      </w:r>
    </w:p>
    <w:p w14:paraId="09D4E31F" w14:textId="77777777" w:rsidR="000152C6" w:rsidRDefault="000152C6" w:rsidP="000152C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2"/>
        <w:gridCol w:w="1602"/>
        <w:gridCol w:w="1316"/>
        <w:gridCol w:w="1494"/>
        <w:gridCol w:w="1359"/>
        <w:gridCol w:w="1231"/>
        <w:gridCol w:w="1494"/>
      </w:tblGrid>
      <w:tr w:rsidR="000152C6" w14:paraId="2BFD16BC" w14:textId="77777777" w:rsidTr="00C73F91">
        <w:tc>
          <w:tcPr>
            <w:tcW w:w="1322" w:type="dxa"/>
            <w:vAlign w:val="center"/>
          </w:tcPr>
          <w:p w14:paraId="4719E132" w14:textId="77777777" w:rsidR="000152C6" w:rsidRPr="00BD71D9" w:rsidRDefault="000152C6" w:rsidP="00C73F91">
            <w:pPr>
              <w:jc w:val="center"/>
              <w:rPr>
                <w:b/>
              </w:rPr>
            </w:pPr>
            <w:r w:rsidRPr="00BD71D9">
              <w:rPr>
                <w:b/>
              </w:rPr>
              <w:t>Z</w:t>
            </w:r>
          </w:p>
        </w:tc>
        <w:tc>
          <w:tcPr>
            <w:tcW w:w="1602" w:type="dxa"/>
            <w:vAlign w:val="center"/>
          </w:tcPr>
          <w:p w14:paraId="46E11933" w14:textId="77777777" w:rsidR="000152C6" w:rsidRPr="002B6431" w:rsidRDefault="000152C6" w:rsidP="00C73F91">
            <w:pPr>
              <w:jc w:val="center"/>
            </w:pPr>
            <w:r>
              <w:t>Superficie (m</w:t>
            </w:r>
            <w:r w:rsidRPr="00BD71D9">
              <w:rPr>
                <w:vertAlign w:val="superscript"/>
              </w:rPr>
              <w:t>2</w:t>
            </w:r>
            <w:r>
              <w:t>)</w:t>
            </w:r>
          </w:p>
        </w:tc>
        <w:tc>
          <w:tcPr>
            <w:tcW w:w="1316" w:type="dxa"/>
            <w:vAlign w:val="center"/>
          </w:tcPr>
          <w:p w14:paraId="449091CB" w14:textId="77777777" w:rsidR="000152C6" w:rsidRPr="0032190F" w:rsidRDefault="000152C6" w:rsidP="00C73F91">
            <w:pPr>
              <w:jc w:val="center"/>
              <w:rPr>
                <w:lang w:val="fr-FR"/>
              </w:rPr>
            </w:pPr>
            <w:r w:rsidRPr="0032190F">
              <w:rPr>
                <w:lang w:val="fr-FR"/>
              </w:rPr>
              <w:t>Altitude de la roche la plus basse</w:t>
            </w:r>
          </w:p>
        </w:tc>
        <w:tc>
          <w:tcPr>
            <w:tcW w:w="1494" w:type="dxa"/>
            <w:vAlign w:val="center"/>
          </w:tcPr>
          <w:p w14:paraId="7935F188" w14:textId="77777777" w:rsidR="000152C6" w:rsidRPr="0032190F" w:rsidRDefault="000152C6" w:rsidP="00C73F91">
            <w:pPr>
              <w:jc w:val="center"/>
              <w:rPr>
                <w:lang w:val="fr-FR"/>
              </w:rPr>
            </w:pPr>
            <w:r w:rsidRPr="0032190F">
              <w:rPr>
                <w:lang w:val="fr-FR"/>
              </w:rPr>
              <w:t>Altitude de la roche la plus haute</w:t>
            </w:r>
          </w:p>
        </w:tc>
        <w:tc>
          <w:tcPr>
            <w:tcW w:w="1359" w:type="dxa"/>
            <w:vAlign w:val="center"/>
          </w:tcPr>
          <w:p w14:paraId="257FF7FA" w14:textId="77777777" w:rsidR="000152C6" w:rsidRDefault="000152C6" w:rsidP="00C73F91">
            <w:pPr>
              <w:jc w:val="center"/>
            </w:pPr>
            <w:r>
              <w:t>Nb de roches (BD)</w:t>
            </w:r>
          </w:p>
        </w:tc>
        <w:tc>
          <w:tcPr>
            <w:tcW w:w="1231" w:type="dxa"/>
            <w:vAlign w:val="center"/>
          </w:tcPr>
          <w:p w14:paraId="3958F82E" w14:textId="77777777" w:rsidR="000152C6" w:rsidRDefault="000152C6" w:rsidP="00C73F91">
            <w:pPr>
              <w:jc w:val="center"/>
            </w:pPr>
            <w:r>
              <w:t>Nb de faces</w:t>
            </w:r>
          </w:p>
          <w:p w14:paraId="2535C5B1" w14:textId="77777777" w:rsidR="000152C6" w:rsidRDefault="000152C6" w:rsidP="00C73F91">
            <w:pPr>
              <w:jc w:val="center"/>
            </w:pPr>
            <w:r>
              <w:t>(BD)</w:t>
            </w:r>
          </w:p>
        </w:tc>
        <w:tc>
          <w:tcPr>
            <w:tcW w:w="1494" w:type="dxa"/>
            <w:vAlign w:val="center"/>
          </w:tcPr>
          <w:p w14:paraId="1AEDEDFF" w14:textId="77777777" w:rsidR="000152C6" w:rsidRDefault="000152C6" w:rsidP="00C73F91">
            <w:pPr>
              <w:jc w:val="center"/>
            </w:pPr>
            <w:r>
              <w:t>Nb de gravures</w:t>
            </w:r>
          </w:p>
          <w:p w14:paraId="34D0092F" w14:textId="77777777" w:rsidR="000152C6" w:rsidRDefault="000152C6" w:rsidP="00C73F91">
            <w:pPr>
              <w:jc w:val="center"/>
            </w:pPr>
            <w:r>
              <w:t>(BD)</w:t>
            </w:r>
          </w:p>
        </w:tc>
      </w:tr>
      <w:tr w:rsidR="000152C6" w:rsidRPr="00BD71D9" w14:paraId="3F13DB59" w14:textId="77777777" w:rsidTr="00C73F91">
        <w:tc>
          <w:tcPr>
            <w:tcW w:w="1322" w:type="dxa"/>
            <w:vAlign w:val="center"/>
          </w:tcPr>
          <w:p w14:paraId="275DE8CA" w14:textId="77777777" w:rsidR="000152C6" w:rsidRDefault="000152C6" w:rsidP="00C73F91">
            <w:pPr>
              <w:jc w:val="center"/>
            </w:pPr>
            <w:r>
              <w:t>Groupe I</w:t>
            </w:r>
          </w:p>
        </w:tc>
        <w:tc>
          <w:tcPr>
            <w:tcW w:w="1602" w:type="dxa"/>
            <w:vAlign w:val="center"/>
          </w:tcPr>
          <w:p w14:paraId="58B85397" w14:textId="77777777" w:rsidR="000152C6" w:rsidRPr="00BD71D9" w:rsidRDefault="000152C6" w:rsidP="00C73F91">
            <w:pPr>
              <w:jc w:val="center"/>
              <w:rPr>
                <w:lang w:val="en-GB"/>
              </w:rPr>
            </w:pPr>
            <w:r w:rsidRPr="00BD71D9">
              <w:rPr>
                <w:lang w:val="en-GB"/>
              </w:rPr>
              <w:t>941 944</w:t>
            </w:r>
          </w:p>
        </w:tc>
        <w:tc>
          <w:tcPr>
            <w:tcW w:w="1316" w:type="dxa"/>
            <w:vAlign w:val="center"/>
          </w:tcPr>
          <w:p w14:paraId="326BA943" w14:textId="77777777" w:rsidR="000152C6" w:rsidRPr="00BD71D9" w:rsidRDefault="000152C6" w:rsidP="00C73F91">
            <w:pPr>
              <w:jc w:val="center"/>
              <w:rPr>
                <w:lang w:val="en-GB"/>
              </w:rPr>
            </w:pPr>
            <w:smartTag w:uri="urn:schemas-microsoft-com:office:smarttags" w:element="metricconverter">
              <w:smartTagPr>
                <w:attr w:name="ProductID" w:val="2092 m"/>
              </w:smartTagPr>
              <w:r w:rsidRPr="00BD71D9">
                <w:rPr>
                  <w:lang w:val="en-GB"/>
                </w:rPr>
                <w:t>2092 m</w:t>
              </w:r>
            </w:smartTag>
            <w:r w:rsidRPr="00BD71D9">
              <w:rPr>
                <w:lang w:val="en-GB"/>
              </w:rPr>
              <w:t xml:space="preserve"> (1@c)</w:t>
            </w:r>
          </w:p>
        </w:tc>
        <w:tc>
          <w:tcPr>
            <w:tcW w:w="1494" w:type="dxa"/>
            <w:vAlign w:val="center"/>
          </w:tcPr>
          <w:p w14:paraId="67494E46" w14:textId="77777777" w:rsidR="000152C6" w:rsidRPr="00BD71D9" w:rsidRDefault="000152C6" w:rsidP="00C73F91">
            <w:pPr>
              <w:jc w:val="center"/>
              <w:rPr>
                <w:lang w:val="en-GB"/>
              </w:rPr>
            </w:pPr>
            <w:smartTag w:uri="urn:schemas-microsoft-com:office:smarttags" w:element="metricconverter">
              <w:smartTagPr>
                <w:attr w:name="ProductID" w:val="2331 m"/>
              </w:smartTagPr>
              <w:r w:rsidRPr="00BD71D9">
                <w:rPr>
                  <w:lang w:val="en-GB"/>
                </w:rPr>
                <w:t>2331 m</w:t>
              </w:r>
            </w:smartTag>
            <w:r w:rsidRPr="00BD71D9">
              <w:rPr>
                <w:lang w:val="en-GB"/>
              </w:rPr>
              <w:t xml:space="preserve"> (20@x)</w:t>
            </w:r>
          </w:p>
        </w:tc>
        <w:tc>
          <w:tcPr>
            <w:tcW w:w="1359" w:type="dxa"/>
            <w:vAlign w:val="center"/>
          </w:tcPr>
          <w:p w14:paraId="024CB298" w14:textId="77777777" w:rsidR="000152C6" w:rsidRPr="00BD71D9" w:rsidRDefault="000152C6" w:rsidP="00C73F91">
            <w:pPr>
              <w:jc w:val="center"/>
              <w:rPr>
                <w:lang w:val="en-GB"/>
              </w:rPr>
            </w:pPr>
            <w:r w:rsidRPr="00BD71D9">
              <w:rPr>
                <w:lang w:val="en-GB"/>
              </w:rPr>
              <w:t>108</w:t>
            </w:r>
          </w:p>
        </w:tc>
        <w:tc>
          <w:tcPr>
            <w:tcW w:w="1231" w:type="dxa"/>
            <w:vAlign w:val="center"/>
          </w:tcPr>
          <w:p w14:paraId="536C188E" w14:textId="77777777" w:rsidR="000152C6" w:rsidRPr="00BD71D9" w:rsidRDefault="000152C6" w:rsidP="00C73F91">
            <w:pPr>
              <w:jc w:val="center"/>
              <w:rPr>
                <w:lang w:val="en-GB"/>
              </w:rPr>
            </w:pPr>
            <w:r w:rsidRPr="00BD71D9">
              <w:rPr>
                <w:lang w:val="en-GB"/>
              </w:rPr>
              <w:t>126</w:t>
            </w:r>
          </w:p>
        </w:tc>
        <w:tc>
          <w:tcPr>
            <w:tcW w:w="1494" w:type="dxa"/>
            <w:vAlign w:val="center"/>
          </w:tcPr>
          <w:p w14:paraId="74F6E749" w14:textId="77777777" w:rsidR="000152C6" w:rsidRPr="00BD71D9" w:rsidRDefault="000152C6" w:rsidP="00C73F91">
            <w:pPr>
              <w:jc w:val="center"/>
              <w:rPr>
                <w:lang w:val="en-GB"/>
              </w:rPr>
            </w:pPr>
            <w:r w:rsidRPr="00BD71D9">
              <w:rPr>
                <w:lang w:val="en-GB"/>
              </w:rPr>
              <w:t>1315</w:t>
            </w:r>
          </w:p>
        </w:tc>
      </w:tr>
      <w:tr w:rsidR="000152C6" w14:paraId="2591C38A" w14:textId="77777777" w:rsidTr="00C73F91">
        <w:tc>
          <w:tcPr>
            <w:tcW w:w="1322" w:type="dxa"/>
            <w:vAlign w:val="center"/>
          </w:tcPr>
          <w:p w14:paraId="77D2BAAC" w14:textId="77777777" w:rsidR="000152C6" w:rsidRDefault="000152C6" w:rsidP="00C73F91">
            <w:pPr>
              <w:jc w:val="center"/>
            </w:pPr>
            <w:r>
              <w:t>Groupe II</w:t>
            </w:r>
          </w:p>
        </w:tc>
        <w:tc>
          <w:tcPr>
            <w:tcW w:w="1602" w:type="dxa"/>
            <w:vAlign w:val="center"/>
          </w:tcPr>
          <w:p w14:paraId="6A50546A" w14:textId="77777777" w:rsidR="000152C6" w:rsidRPr="009E5D8D" w:rsidRDefault="000152C6" w:rsidP="00C73F91">
            <w:pPr>
              <w:jc w:val="center"/>
            </w:pPr>
            <w:r w:rsidRPr="009E5D8D">
              <w:t>535885</w:t>
            </w:r>
          </w:p>
        </w:tc>
        <w:tc>
          <w:tcPr>
            <w:tcW w:w="1316" w:type="dxa"/>
            <w:vAlign w:val="center"/>
          </w:tcPr>
          <w:p w14:paraId="26C35122" w14:textId="77777777" w:rsidR="000152C6" w:rsidRDefault="000152C6" w:rsidP="00C73F91">
            <w:pPr>
              <w:jc w:val="center"/>
            </w:pPr>
            <w:smartTag w:uri="urn:schemas-microsoft-com:office:smarttags" w:element="metricconverter">
              <w:smartTagPr>
                <w:attr w:name="ProductID" w:val="2262 m"/>
              </w:smartTagPr>
              <w:r>
                <w:t>2262 m</w:t>
              </w:r>
            </w:smartTag>
          </w:p>
          <w:p w14:paraId="2E0C4B09" w14:textId="77777777" w:rsidR="000152C6" w:rsidRDefault="000152C6" w:rsidP="00C73F91">
            <w:pPr>
              <w:jc w:val="center"/>
            </w:pPr>
            <w:r>
              <w:t>(1@a)</w:t>
            </w:r>
          </w:p>
        </w:tc>
        <w:tc>
          <w:tcPr>
            <w:tcW w:w="1494" w:type="dxa"/>
            <w:vAlign w:val="center"/>
          </w:tcPr>
          <w:p w14:paraId="28A76F43" w14:textId="77777777" w:rsidR="000152C6" w:rsidRDefault="000152C6" w:rsidP="00C73F91">
            <w:pPr>
              <w:jc w:val="center"/>
            </w:pPr>
            <w:smartTag w:uri="urn:schemas-microsoft-com:office:smarttags" w:element="metricconverter">
              <w:smartTagPr>
                <w:attr w:name="ProductID" w:val="2374 m"/>
              </w:smartTagPr>
              <w:r>
                <w:t>2374 m</w:t>
              </w:r>
            </w:smartTag>
            <w:r>
              <w:t xml:space="preserve"> (13@p)</w:t>
            </w:r>
          </w:p>
        </w:tc>
        <w:tc>
          <w:tcPr>
            <w:tcW w:w="1359" w:type="dxa"/>
            <w:vAlign w:val="center"/>
          </w:tcPr>
          <w:p w14:paraId="3A6432C2" w14:textId="77777777" w:rsidR="000152C6" w:rsidRDefault="000152C6" w:rsidP="00C73F91">
            <w:pPr>
              <w:jc w:val="center"/>
            </w:pPr>
            <w:r>
              <w:t>55</w:t>
            </w:r>
          </w:p>
        </w:tc>
        <w:tc>
          <w:tcPr>
            <w:tcW w:w="1231" w:type="dxa"/>
            <w:vAlign w:val="center"/>
          </w:tcPr>
          <w:p w14:paraId="30FC1904" w14:textId="77777777" w:rsidR="000152C6" w:rsidRDefault="000152C6" w:rsidP="00C73F91">
            <w:pPr>
              <w:jc w:val="center"/>
            </w:pPr>
            <w:r>
              <w:t>58</w:t>
            </w:r>
          </w:p>
        </w:tc>
        <w:tc>
          <w:tcPr>
            <w:tcW w:w="1494" w:type="dxa"/>
            <w:vAlign w:val="center"/>
          </w:tcPr>
          <w:p w14:paraId="52586E71" w14:textId="77777777" w:rsidR="000152C6" w:rsidRDefault="000152C6" w:rsidP="00C73F91">
            <w:pPr>
              <w:jc w:val="center"/>
            </w:pPr>
            <w:r>
              <w:t>253</w:t>
            </w:r>
          </w:p>
        </w:tc>
      </w:tr>
      <w:tr w:rsidR="000152C6" w14:paraId="6787D96E" w14:textId="77777777" w:rsidTr="00C73F91">
        <w:tc>
          <w:tcPr>
            <w:tcW w:w="1322" w:type="dxa"/>
            <w:vAlign w:val="center"/>
          </w:tcPr>
          <w:p w14:paraId="64073A7B" w14:textId="77777777" w:rsidR="000152C6" w:rsidRDefault="000152C6" w:rsidP="00C73F91">
            <w:pPr>
              <w:jc w:val="center"/>
            </w:pPr>
            <w:r>
              <w:t>Groupe III</w:t>
            </w:r>
          </w:p>
        </w:tc>
        <w:tc>
          <w:tcPr>
            <w:tcW w:w="1602" w:type="dxa"/>
            <w:vAlign w:val="center"/>
          </w:tcPr>
          <w:p w14:paraId="045B671D" w14:textId="77777777" w:rsidR="000152C6" w:rsidRPr="009E5D8D" w:rsidRDefault="000152C6" w:rsidP="00C73F91">
            <w:pPr>
              <w:jc w:val="center"/>
            </w:pPr>
            <w:r w:rsidRPr="009E5D8D">
              <w:t>1221130</w:t>
            </w:r>
          </w:p>
        </w:tc>
        <w:tc>
          <w:tcPr>
            <w:tcW w:w="1316" w:type="dxa"/>
            <w:vAlign w:val="center"/>
          </w:tcPr>
          <w:p w14:paraId="418F82A0" w14:textId="77777777" w:rsidR="000152C6" w:rsidRDefault="000152C6" w:rsidP="00C73F91">
            <w:pPr>
              <w:jc w:val="center"/>
            </w:pPr>
            <w:smartTag w:uri="urn:schemas-microsoft-com:office:smarttags" w:element="metricconverter">
              <w:smartTagPr>
                <w:attr w:name="ProductID" w:val="2200 m"/>
              </w:smartTagPr>
              <w:r>
                <w:t>2200 m</w:t>
              </w:r>
            </w:smartTag>
            <w:r>
              <w:t xml:space="preserve"> (10@a)</w:t>
            </w:r>
          </w:p>
        </w:tc>
        <w:tc>
          <w:tcPr>
            <w:tcW w:w="1494" w:type="dxa"/>
            <w:vAlign w:val="center"/>
          </w:tcPr>
          <w:p w14:paraId="39930BB8" w14:textId="77777777" w:rsidR="000152C6" w:rsidRDefault="000152C6" w:rsidP="00C73F91">
            <w:pPr>
              <w:jc w:val="center"/>
            </w:pPr>
            <w:smartTag w:uri="urn:schemas-microsoft-com:office:smarttags" w:element="metricconverter">
              <w:smartTagPr>
                <w:attr w:name="ProductID" w:val="2324 m"/>
              </w:smartTagPr>
              <w:r>
                <w:t>2324 m</w:t>
              </w:r>
            </w:smartTag>
            <w:r>
              <w:t xml:space="preserve"> (2)</w:t>
            </w:r>
          </w:p>
        </w:tc>
        <w:tc>
          <w:tcPr>
            <w:tcW w:w="1359" w:type="dxa"/>
            <w:vAlign w:val="center"/>
          </w:tcPr>
          <w:p w14:paraId="59355248" w14:textId="77777777" w:rsidR="000152C6" w:rsidRDefault="000152C6" w:rsidP="00C73F91">
            <w:pPr>
              <w:jc w:val="center"/>
            </w:pPr>
            <w:r>
              <w:t>40</w:t>
            </w:r>
          </w:p>
        </w:tc>
        <w:tc>
          <w:tcPr>
            <w:tcW w:w="1231" w:type="dxa"/>
            <w:vAlign w:val="center"/>
          </w:tcPr>
          <w:p w14:paraId="6DA27616" w14:textId="77777777" w:rsidR="000152C6" w:rsidRDefault="000152C6" w:rsidP="00C73F91">
            <w:pPr>
              <w:jc w:val="center"/>
            </w:pPr>
            <w:r>
              <w:t>47</w:t>
            </w:r>
          </w:p>
        </w:tc>
        <w:tc>
          <w:tcPr>
            <w:tcW w:w="1494" w:type="dxa"/>
            <w:vAlign w:val="center"/>
          </w:tcPr>
          <w:p w14:paraId="0C991358" w14:textId="77777777" w:rsidR="000152C6" w:rsidRDefault="000152C6" w:rsidP="00C73F91">
            <w:pPr>
              <w:jc w:val="center"/>
            </w:pPr>
            <w:r>
              <w:t>274</w:t>
            </w:r>
          </w:p>
        </w:tc>
      </w:tr>
    </w:tbl>
    <w:p w14:paraId="61AD2F38" w14:textId="77777777" w:rsidR="000152C6" w:rsidRDefault="000152C6" w:rsidP="000152C6"/>
    <w:p w14:paraId="4BF96484" w14:textId="545D824C" w:rsidR="000152C6" w:rsidRDefault="00AA7ACB" w:rsidP="000152C6">
      <w:pPr>
        <w:pStyle w:val="Heading4"/>
        <w:numPr>
          <w:ilvl w:val="3"/>
          <w:numId w:val="0"/>
        </w:numPr>
        <w:tabs>
          <w:tab w:val="num" w:pos="2520"/>
        </w:tabs>
        <w:spacing w:before="240" w:after="60"/>
        <w:ind w:left="2160"/>
      </w:pPr>
      <w:r>
        <w:t>t</w:t>
      </w:r>
      <w:r w:rsidR="000152C6">
        <w:t>hématiques caractéristiques</w:t>
      </w:r>
    </w:p>
    <w:p w14:paraId="3991E861" w14:textId="77777777" w:rsidR="000152C6" w:rsidRDefault="000152C6" w:rsidP="000152C6"/>
    <w:p w14:paraId="2D8CB592" w14:textId="7DAB14BE" w:rsidR="000152C6" w:rsidRPr="0032190F" w:rsidRDefault="00000000" w:rsidP="000152C6">
      <w:pPr>
        <w:rPr>
          <w:lang w:val="fr-FR"/>
        </w:rPr>
      </w:pPr>
      <w:hyperlink r:id="rId14028" w:anchor="Aut_Bicknell" w:history="1">
        <w:r w:rsidR="00AA7ACB" w:rsidRPr="00AE78AA">
          <w:rPr>
            <w:rStyle w:val="Hyperlink"/>
            <w:lang w:val="fr-FR"/>
          </w:rPr>
          <w:t>C. Bicknell</w:t>
        </w:r>
      </w:hyperlink>
      <w:r w:rsidR="00AA7ACB" w:rsidRPr="009D627A">
        <w:rPr>
          <w:rStyle w:val="Hyperlink"/>
          <w:color w:val="auto"/>
          <w:u w:val="none"/>
          <w:lang w:val="fr-FR"/>
        </w:rPr>
        <w:t xml:space="preserve"> </w:t>
      </w:r>
      <w:r w:rsidR="000152C6" w:rsidRPr="0032190F">
        <w:rPr>
          <w:lang w:val="fr-FR"/>
        </w:rPr>
        <w:t>mentionne à proximité du lac Fourca des représentations dont il ne peut donner aucune explication mais qu’il rapproche de certaines vues près du lac des Merveilles (BIB 420 p. 126). Des représentations d</w:t>
      </w:r>
      <w:r w:rsidR="000152C6" w:rsidRPr="0032190F">
        <w:rPr>
          <w:i/>
          <w:lang w:val="fr-FR"/>
        </w:rPr>
        <w:t>’hyperanthropomorphes</w:t>
      </w:r>
      <w:r w:rsidR="000152C6" w:rsidRPr="0032190F">
        <w:rPr>
          <w:lang w:val="fr-FR"/>
        </w:rPr>
        <w:t xml:space="preserve"> (</w:t>
      </w:r>
      <w:hyperlink r:id="rId14029" w:anchor="Typ_Bego_Figures_Franges" w:history="1">
        <w:r w:rsidR="000152C6" w:rsidRPr="0032190F">
          <w:rPr>
            <w:rStyle w:val="Hyperlink"/>
            <w:lang w:val="fr-FR"/>
          </w:rPr>
          <w:t>figure à franges</w:t>
        </w:r>
      </w:hyperlink>
      <w:r w:rsidR="000152C6" w:rsidRPr="0032190F">
        <w:rPr>
          <w:lang w:val="fr-FR"/>
        </w:rPr>
        <w:t>) (BIB 1246 p. 15)</w:t>
      </w:r>
    </w:p>
    <w:p w14:paraId="0A1E5DD6" w14:textId="77777777" w:rsidR="000152C6" w:rsidRPr="0032190F" w:rsidRDefault="000152C6" w:rsidP="000152C6">
      <w:pPr>
        <w:rPr>
          <w:b/>
          <w:sz w:val="20"/>
          <w:szCs w:val="20"/>
          <w:lang w:val="fr-FR"/>
        </w:rPr>
      </w:pPr>
    </w:p>
    <w:p w14:paraId="4A028C45" w14:textId="77777777" w:rsidR="000152C6" w:rsidRPr="0032190F" w:rsidRDefault="000152C6" w:rsidP="000152C6">
      <w:pPr>
        <w:rPr>
          <w:b/>
          <w:sz w:val="20"/>
          <w:szCs w:val="20"/>
          <w:lang w:val="fr-FR"/>
        </w:rPr>
      </w:pPr>
      <w:r w:rsidRPr="0032190F">
        <w:rPr>
          <w:b/>
          <w:sz w:val="20"/>
          <w:szCs w:val="20"/>
          <w:lang w:val="fr-FR"/>
        </w:rPr>
        <w:t>Généralités</w:t>
      </w:r>
    </w:p>
    <w:p w14:paraId="5ECC0F60" w14:textId="77777777" w:rsidR="000152C6" w:rsidRPr="0032190F" w:rsidRDefault="000152C6" w:rsidP="000152C6">
      <w:pPr>
        <w:rPr>
          <w:b/>
          <w:sz w:val="20"/>
          <w:szCs w:val="20"/>
          <w:lang w:val="fr-FR"/>
        </w:rPr>
      </w:pPr>
    </w:p>
    <w:p w14:paraId="5576CDAF" w14:textId="77777777" w:rsidR="000152C6" w:rsidRPr="0032190F" w:rsidRDefault="000152C6" w:rsidP="000152C6">
      <w:pPr>
        <w:jc w:val="both"/>
        <w:rPr>
          <w:sz w:val="20"/>
          <w:szCs w:val="20"/>
          <w:lang w:val="fr-FR"/>
        </w:rPr>
      </w:pPr>
      <w:r w:rsidRPr="0032190F">
        <w:rPr>
          <w:b/>
          <w:sz w:val="20"/>
          <w:szCs w:val="20"/>
          <w:lang w:val="fr-FR"/>
        </w:rPr>
        <w:tab/>
      </w:r>
      <w:r w:rsidRPr="0032190F">
        <w:rPr>
          <w:sz w:val="20"/>
          <w:szCs w:val="20"/>
          <w:lang w:val="fr-FR"/>
        </w:rPr>
        <w:t xml:space="preserve">C’est la zone des lacs. Elle longe les rives nord des lacs Longs et contient les lacs Saorgine, Fourca, Carbon, Mouton, Trem et de la Moute, ainsi que les deux petits lacs du Diable et de nombreuses mares, souvent pérennes. Elle est aussi caractérisée par des mamelons est - ouest, beaucoup plus importants en largeur, longueur et altitude que ceux que l’on trouve dans le groupe I de la zone I. Les affleurements font partie des séries de l’Enfer et sont des grès plus ou moins grossiers de teinte évoluant du rose au rouge sombre, plus ou moins violacé. </w:t>
      </w:r>
    </w:p>
    <w:p w14:paraId="49BD9D6C" w14:textId="77777777" w:rsidR="000152C6" w:rsidRPr="0032190F" w:rsidRDefault="000152C6" w:rsidP="000152C6">
      <w:pPr>
        <w:jc w:val="both"/>
        <w:rPr>
          <w:sz w:val="20"/>
          <w:szCs w:val="20"/>
          <w:lang w:val="fr-FR"/>
        </w:rPr>
      </w:pPr>
    </w:p>
    <w:p w14:paraId="0A4D12D4" w14:textId="22C925F6" w:rsidR="000152C6" w:rsidRPr="0032190F" w:rsidRDefault="000152C6" w:rsidP="000152C6">
      <w:pPr>
        <w:jc w:val="both"/>
        <w:rPr>
          <w:sz w:val="20"/>
          <w:szCs w:val="20"/>
          <w:lang w:val="fr-FR"/>
        </w:rPr>
      </w:pPr>
      <w:r w:rsidRPr="0032190F">
        <w:rPr>
          <w:sz w:val="20"/>
          <w:szCs w:val="20"/>
          <w:lang w:val="fr-FR"/>
        </w:rPr>
        <w:tab/>
        <w:t xml:space="preserve">Les gravures sont assez variées et comportent un pourcentage important d’armes, en particulier dans le groupe III, entre les lacs Carbon et de la Moute. Les </w:t>
      </w:r>
      <w:hyperlink r:id="rId14030" w:anchor="Typ_Bego_Figures_Franges" w:history="1">
        <w:r w:rsidR="00832840">
          <w:rPr>
            <w:rStyle w:val="Hyperlink"/>
            <w:szCs w:val="20"/>
            <w:lang w:val="fr-FR"/>
          </w:rPr>
          <w:t>F</w:t>
        </w:r>
        <w:r w:rsidR="00832840" w:rsidRPr="00832840">
          <w:rPr>
            <w:rStyle w:val="Hyperlink"/>
            <w:szCs w:val="20"/>
            <w:lang w:val="fr-FR"/>
          </w:rPr>
          <w:t>igures à franges</w:t>
        </w:r>
      </w:hyperlink>
      <w:r w:rsidR="00832840" w:rsidRPr="00832840">
        <w:rPr>
          <w:lang w:val="fr-FR"/>
        </w:rPr>
        <w:t xml:space="preserve"> </w:t>
      </w:r>
      <w:r w:rsidRPr="0032190F">
        <w:rPr>
          <w:sz w:val="20"/>
          <w:szCs w:val="20"/>
          <w:lang w:val="fr-FR"/>
        </w:rPr>
        <w:t>sont nombreuses, dans le groupe III et dans le groupe I, entre le lac Long Supérieur et le lac Fourca. Les réticulés sont peu nombreux, ils sont surtout présents sous forme de cercles dans le groupe II, à l’ouest du lac de la Moute.</w:t>
      </w:r>
    </w:p>
    <w:p w14:paraId="49D7F348" w14:textId="77777777" w:rsidR="000152C6" w:rsidRPr="0032190F" w:rsidRDefault="000152C6" w:rsidP="000152C6">
      <w:pPr>
        <w:jc w:val="both"/>
        <w:rPr>
          <w:sz w:val="20"/>
          <w:szCs w:val="20"/>
          <w:lang w:val="fr-FR"/>
        </w:rPr>
      </w:pPr>
      <w:r w:rsidRPr="0032190F">
        <w:rPr>
          <w:sz w:val="20"/>
          <w:szCs w:val="20"/>
          <w:lang w:val="fr-FR"/>
        </w:rPr>
        <w:tab/>
      </w:r>
    </w:p>
    <w:p w14:paraId="7C9CE7B2" w14:textId="77777777" w:rsidR="000152C6" w:rsidRPr="0032190F" w:rsidRDefault="000152C6" w:rsidP="000152C6">
      <w:pPr>
        <w:jc w:val="both"/>
        <w:rPr>
          <w:b/>
          <w:sz w:val="20"/>
          <w:szCs w:val="20"/>
          <w:lang w:val="fr-FR"/>
        </w:rPr>
      </w:pPr>
      <w:r w:rsidRPr="0032190F">
        <w:rPr>
          <w:sz w:val="20"/>
          <w:szCs w:val="20"/>
          <w:lang w:val="fr-FR"/>
        </w:rPr>
        <w:tab/>
        <w:t>C’est une zone de pâturage du fait de l’existence de pentes et de couloirs herbeux le long des mamelons et  une zone de circulation grâce à la présence de cols à sa limite sud. Le principal sentier, le GR 52 qui vient de Menton, emprunte au sud-ouest le pas du Diable et conduit vers le nord au lac Long Supérieur puis à la baisse de Valmasque. Plus à l’ouest, le pas du Trem donne accès au vallon de la Gordolasque et au sud se trouve le pas des Déserteurs. La zone II est longée au nord par la piste qui conduit au lac des Mesces et cesse au refuge du club alpin des Merveilles. Elle est traversée par de nombreux sentiers très anciens parfois repris et aménagés par l’armée. Un sentier part du lac Saorgine, il conduit au lac Fourca et propose un embranchement vers le lac Carbon  et les crêtes de Durmiose au sud, à travers de nombreux aménagements de l’armée italienne. Un sentier militaire intermittent conduit du sud du lac de la Moute au pas des Déserteurs. Un sentier pastoral conduit du lac Fourca au lac du Trem et un autre, plus touristique, conduit des petits lacs du Diable (d’où il se sépare du GR 52) au pas du Trem (où il rejoint le sentier des Verrairiers, voir la zone III) et à la cime du Diable.</w:t>
      </w:r>
    </w:p>
    <w:p w14:paraId="2A719000" w14:textId="77777777" w:rsidR="000152C6" w:rsidRPr="0032190F" w:rsidRDefault="000152C6" w:rsidP="000152C6">
      <w:pPr>
        <w:jc w:val="both"/>
        <w:rPr>
          <w:sz w:val="20"/>
          <w:szCs w:val="20"/>
          <w:lang w:val="fr-FR"/>
        </w:rPr>
      </w:pPr>
    </w:p>
    <w:p w14:paraId="61AE1F0C" w14:textId="77777777" w:rsidR="000152C6" w:rsidRPr="0032190F" w:rsidRDefault="000152C6" w:rsidP="000152C6">
      <w:pPr>
        <w:rPr>
          <w:b/>
          <w:sz w:val="20"/>
          <w:szCs w:val="20"/>
          <w:lang w:val="fr-FR"/>
        </w:rPr>
      </w:pPr>
      <w:r w:rsidRPr="0032190F">
        <w:rPr>
          <w:b/>
          <w:sz w:val="20"/>
          <w:szCs w:val="20"/>
          <w:lang w:val="fr-FR"/>
        </w:rPr>
        <w:lastRenderedPageBreak/>
        <w:t>Limites</w:t>
      </w:r>
    </w:p>
    <w:p w14:paraId="6FEA0166" w14:textId="77777777" w:rsidR="000152C6" w:rsidRPr="0032190F" w:rsidRDefault="000152C6" w:rsidP="000152C6">
      <w:pPr>
        <w:jc w:val="both"/>
        <w:rPr>
          <w:sz w:val="20"/>
          <w:szCs w:val="20"/>
          <w:lang w:val="fr-FR"/>
        </w:rPr>
      </w:pPr>
    </w:p>
    <w:p w14:paraId="7F44916C" w14:textId="77777777" w:rsidR="000152C6" w:rsidRPr="0032190F" w:rsidRDefault="000152C6" w:rsidP="000152C6">
      <w:pPr>
        <w:jc w:val="both"/>
        <w:rPr>
          <w:sz w:val="20"/>
          <w:szCs w:val="20"/>
          <w:lang w:val="fr-FR"/>
        </w:rPr>
      </w:pPr>
      <w:r w:rsidRPr="0032190F">
        <w:rPr>
          <w:sz w:val="20"/>
          <w:szCs w:val="20"/>
          <w:lang w:val="fr-FR"/>
        </w:rPr>
        <w:tab/>
        <w:t>Au nord, ce sont : vers l’est, la piste et , plus à l’ouest, la rive sud du lac Long Supérieur, le torrent issu du lac Mouton et le sentier qui mène au pas de l’Arpette sur une cinquantaine de mètres. Au nord de cette limite se trouvent les groupes I et II de la zone I, puis les groupes I et III de la zone V</w:t>
      </w:r>
    </w:p>
    <w:p w14:paraId="048BE7AE" w14:textId="77777777" w:rsidR="000152C6" w:rsidRPr="0032190F" w:rsidRDefault="000152C6" w:rsidP="000152C6">
      <w:pPr>
        <w:jc w:val="both"/>
        <w:rPr>
          <w:sz w:val="20"/>
          <w:szCs w:val="20"/>
          <w:lang w:val="fr-FR"/>
        </w:rPr>
      </w:pPr>
      <w:r w:rsidRPr="0032190F">
        <w:rPr>
          <w:sz w:val="20"/>
          <w:szCs w:val="20"/>
          <w:lang w:val="fr-FR"/>
        </w:rPr>
        <w:tab/>
        <w:t>A l’ouest, ce sont : la rive ouest du lac Mouton, les pentes nord, est et sud de la cime des Lacs et leur prolongement jusqu’au Trem, le pas du Trem et la cime du Diable. De l’autre côté de cette limite se trouvent les groupe I et II de la zone III puis le vallon de Gordolasque.</w:t>
      </w:r>
    </w:p>
    <w:p w14:paraId="0643B30A" w14:textId="77777777" w:rsidR="000152C6" w:rsidRPr="0032190F" w:rsidRDefault="000152C6" w:rsidP="000152C6">
      <w:pPr>
        <w:jc w:val="both"/>
        <w:rPr>
          <w:sz w:val="20"/>
          <w:szCs w:val="20"/>
          <w:lang w:val="fr-FR"/>
        </w:rPr>
      </w:pPr>
      <w:r w:rsidRPr="0032190F">
        <w:rPr>
          <w:sz w:val="20"/>
          <w:szCs w:val="20"/>
          <w:lang w:val="fr-FR"/>
        </w:rPr>
        <w:tab/>
        <w:t>Au sud ce sont les crêtes qui s’enchaînent du pas du Diable au Scandail : mont Macruère, cime de Chagiasse, cime de Durmiose. De l’autre côté de ces crêtes se trouve le plateau de la Ceva et plus loin l’Authion et le Caïros.</w:t>
      </w:r>
    </w:p>
    <w:p w14:paraId="6E383C47" w14:textId="77777777" w:rsidR="000152C6" w:rsidRPr="0032190F" w:rsidRDefault="000152C6" w:rsidP="000152C6">
      <w:pPr>
        <w:jc w:val="both"/>
        <w:rPr>
          <w:sz w:val="20"/>
          <w:szCs w:val="20"/>
          <w:lang w:val="fr-FR"/>
        </w:rPr>
      </w:pPr>
      <w:r w:rsidRPr="0032190F">
        <w:rPr>
          <w:sz w:val="20"/>
          <w:szCs w:val="20"/>
          <w:lang w:val="fr-FR"/>
        </w:rPr>
        <w:tab/>
        <w:t>A l’est c’est le pied des crêtes allant de la cime du Scandail au mont du Bec Roux et le torrent issu du lac Saorgine jusqu’à la piste. A l’est de cette limite se trouve le groupe II de la zone 0.</w:t>
      </w:r>
    </w:p>
    <w:p w14:paraId="7E6D7217" w14:textId="77777777" w:rsidR="000152C6" w:rsidRPr="0032190F" w:rsidRDefault="000152C6" w:rsidP="000152C6">
      <w:pPr>
        <w:jc w:val="both"/>
        <w:rPr>
          <w:sz w:val="20"/>
          <w:szCs w:val="20"/>
          <w:lang w:val="fr-FR"/>
        </w:rPr>
      </w:pPr>
    </w:p>
    <w:p w14:paraId="47BED7C3" w14:textId="77777777" w:rsidR="000152C6" w:rsidRPr="0032190F" w:rsidRDefault="000152C6" w:rsidP="000152C6">
      <w:pPr>
        <w:rPr>
          <w:b/>
          <w:sz w:val="20"/>
          <w:szCs w:val="20"/>
          <w:lang w:val="fr-FR"/>
        </w:rPr>
      </w:pPr>
      <w:r w:rsidRPr="0032190F">
        <w:rPr>
          <w:b/>
          <w:sz w:val="20"/>
          <w:szCs w:val="20"/>
          <w:lang w:val="fr-FR"/>
        </w:rPr>
        <w:t>Accés</w:t>
      </w:r>
    </w:p>
    <w:p w14:paraId="7F6833F8" w14:textId="77777777" w:rsidR="000152C6" w:rsidRPr="0032190F" w:rsidRDefault="000152C6" w:rsidP="000152C6">
      <w:pPr>
        <w:rPr>
          <w:b/>
          <w:sz w:val="20"/>
          <w:szCs w:val="20"/>
          <w:lang w:val="fr-FR"/>
        </w:rPr>
      </w:pPr>
    </w:p>
    <w:p w14:paraId="5B9EB305" w14:textId="77777777" w:rsidR="000152C6" w:rsidRPr="0032190F" w:rsidRDefault="000152C6" w:rsidP="000152C6">
      <w:pPr>
        <w:jc w:val="both"/>
        <w:rPr>
          <w:sz w:val="20"/>
          <w:szCs w:val="20"/>
          <w:lang w:val="fr-FR"/>
        </w:rPr>
      </w:pPr>
      <w:r w:rsidRPr="0032190F">
        <w:rPr>
          <w:b/>
          <w:sz w:val="20"/>
          <w:szCs w:val="20"/>
          <w:lang w:val="fr-FR"/>
        </w:rPr>
        <w:tab/>
      </w:r>
      <w:r w:rsidRPr="0032190F">
        <w:rPr>
          <w:sz w:val="20"/>
          <w:szCs w:val="20"/>
          <w:lang w:val="fr-FR"/>
        </w:rPr>
        <w:t>Le bas du groupe I de la zone II est directement accessible par la piste jeepable. Il débute juste après le premier pont (en montant sur la piste), intersection des limites nord et est du groupe I de la zone II, mais aussi point de rencontre de la zone 0 groupe II et zone I groupe I.</w:t>
      </w:r>
    </w:p>
    <w:p w14:paraId="72469F74" w14:textId="77777777" w:rsidR="000152C6" w:rsidRPr="0032190F" w:rsidRDefault="000152C6" w:rsidP="000152C6">
      <w:pPr>
        <w:rPr>
          <w:lang w:val="fr-FR"/>
        </w:rPr>
      </w:pPr>
    </w:p>
    <w:p w14:paraId="1A6020C6" w14:textId="77777777" w:rsidR="000152C6" w:rsidRPr="0032190F" w:rsidRDefault="000152C6" w:rsidP="000152C6">
      <w:pPr>
        <w:pStyle w:val="Heading4"/>
        <w:numPr>
          <w:ilvl w:val="3"/>
          <w:numId w:val="0"/>
        </w:numPr>
        <w:tabs>
          <w:tab w:val="num" w:pos="2520"/>
        </w:tabs>
        <w:spacing w:before="240" w:after="60"/>
        <w:ind w:left="2160"/>
      </w:pPr>
      <w:r w:rsidRPr="0032190F">
        <w:t>ZIIGI</w:t>
      </w:r>
    </w:p>
    <w:p w14:paraId="74D61AAD" w14:textId="77777777" w:rsidR="000152C6" w:rsidRPr="0032190F" w:rsidRDefault="000152C6" w:rsidP="000152C6">
      <w:pPr>
        <w:rPr>
          <w:lang w:val="fr-FR"/>
        </w:rPr>
      </w:pPr>
    </w:p>
    <w:p w14:paraId="54CA5B61" w14:textId="77777777" w:rsidR="000152C6" w:rsidRPr="0032190F" w:rsidRDefault="000152C6" w:rsidP="000152C6">
      <w:pPr>
        <w:jc w:val="both"/>
        <w:rPr>
          <w:b/>
          <w:szCs w:val="20"/>
          <w:lang w:val="fr-FR"/>
        </w:rPr>
      </w:pPr>
      <w:r w:rsidRPr="0032190F">
        <w:rPr>
          <w:sz w:val="20"/>
          <w:szCs w:val="20"/>
          <w:lang w:val="fr-FR"/>
        </w:rPr>
        <w:t>Ce groupe occupe une surface, assez homogène en relief, située entre le lac Mouton à l'ouest, le lac Long Supérieur au nord, le lac Saorgine à l'est, le lac Fourca au sud et le lac du Trem au sud-ouest. Il s'agit de plateaux étagés entre les différents lacs, reliés par de grands épaulements, rocheux ou herbeux, toujours étirés vers l'est, séparés par des couloirs plus ou moins profonds, parfois remplis d'éboulis. A l'est, la zone se prolonge par une surface un peu tourbeuse limitée par le torrent issu du lac Saorgine et la piste et, au sud-ouest, elle s’achève par un éboulis coincé entre le pied de la cime des Lacs et le torrent, issu du lac du Trem, qui alimente le lac Fourca.</w:t>
      </w:r>
    </w:p>
    <w:p w14:paraId="72206DE1" w14:textId="77777777" w:rsidR="000152C6" w:rsidRPr="0032190F" w:rsidRDefault="000152C6" w:rsidP="000152C6">
      <w:pPr>
        <w:jc w:val="both"/>
        <w:rPr>
          <w:szCs w:val="20"/>
          <w:lang w:val="fr-FR"/>
        </w:rPr>
      </w:pPr>
    </w:p>
    <w:p w14:paraId="6124422E" w14:textId="77777777" w:rsidR="000152C6" w:rsidRPr="0032190F" w:rsidRDefault="000152C6" w:rsidP="000152C6">
      <w:pPr>
        <w:jc w:val="both"/>
        <w:rPr>
          <w:sz w:val="20"/>
          <w:szCs w:val="20"/>
          <w:lang w:val="fr-FR"/>
        </w:rPr>
      </w:pPr>
      <w:r w:rsidRPr="0032190F">
        <w:rPr>
          <w:sz w:val="20"/>
          <w:szCs w:val="20"/>
          <w:lang w:val="fr-FR"/>
        </w:rPr>
        <w:tab/>
        <w:t>L'exploration ne nous a pas permis de retrouver toutes les roches de Conti (en particulier la R2), mais nous a procuré un certain nombre d'informations :</w:t>
      </w:r>
    </w:p>
    <w:p w14:paraId="470BB8D9" w14:textId="77777777" w:rsidR="000152C6" w:rsidRPr="0032190F" w:rsidRDefault="000152C6" w:rsidP="000152C6">
      <w:pPr>
        <w:jc w:val="both"/>
        <w:rPr>
          <w:sz w:val="20"/>
          <w:szCs w:val="20"/>
          <w:lang w:val="fr-FR"/>
        </w:rPr>
      </w:pPr>
      <w:r w:rsidRPr="0032190F">
        <w:rPr>
          <w:sz w:val="20"/>
          <w:szCs w:val="20"/>
          <w:lang w:val="fr-FR"/>
        </w:rPr>
        <w:tab/>
        <w:t>Le support, en général du grès schisteux de couleur rouge sombre et très usé, prédispose à des gravures très sensibles à l'éclairage et peu visibles la plupart du temps, comme c'est aussi le cas dans le groupe I de la zone I.</w:t>
      </w:r>
    </w:p>
    <w:p w14:paraId="27BF4A61" w14:textId="77777777" w:rsidR="000152C6" w:rsidRPr="0032190F" w:rsidRDefault="000152C6" w:rsidP="000152C6">
      <w:pPr>
        <w:jc w:val="both"/>
        <w:rPr>
          <w:sz w:val="20"/>
          <w:szCs w:val="20"/>
          <w:lang w:val="fr-FR"/>
        </w:rPr>
      </w:pPr>
      <w:r w:rsidRPr="0032190F">
        <w:rPr>
          <w:sz w:val="20"/>
          <w:szCs w:val="20"/>
          <w:lang w:val="fr-FR"/>
        </w:rPr>
        <w:tab/>
        <w:t>Entre le lac Saorgine et le lac Fourca se trouvent plusieurs promontoires rosâtres séparés par des couloirs parfois herbeux. Les faces dirigées vers le nord sont en général de couleur grisâtre, de surface grumeleuse et couvertes de lichens. Les faces dirigées vers le sud sont plus lisses et de couleur rouge, d'une teinte parfois intense mais les gravures y sont rares.</w:t>
      </w:r>
    </w:p>
    <w:p w14:paraId="70953424" w14:textId="77777777" w:rsidR="000152C6" w:rsidRPr="0032190F" w:rsidRDefault="000152C6" w:rsidP="000152C6">
      <w:pPr>
        <w:jc w:val="both"/>
        <w:rPr>
          <w:sz w:val="20"/>
          <w:szCs w:val="20"/>
          <w:lang w:val="fr-FR"/>
        </w:rPr>
      </w:pPr>
      <w:r w:rsidRPr="0032190F">
        <w:rPr>
          <w:sz w:val="20"/>
          <w:szCs w:val="20"/>
          <w:lang w:val="fr-FR"/>
        </w:rPr>
        <w:tab/>
        <w:t>Au nord, à l 'ouest et surtout au sud-ouest du lac Saorgine on rencontre de nombreux murets de pierres (ouvrages militaires et maisons des ouvriers engagés pour la construction des barrages au cours des années 1920) et de gros blocs entassés formant des abris plus ou moins aménagés.</w:t>
      </w:r>
    </w:p>
    <w:p w14:paraId="26FE3F2B" w14:textId="77777777" w:rsidR="000152C6" w:rsidRPr="0032190F" w:rsidRDefault="000152C6" w:rsidP="000152C6">
      <w:pPr>
        <w:jc w:val="both"/>
        <w:rPr>
          <w:sz w:val="20"/>
          <w:szCs w:val="20"/>
          <w:lang w:val="fr-FR"/>
        </w:rPr>
      </w:pPr>
    </w:p>
    <w:p w14:paraId="02CA124B" w14:textId="77777777" w:rsidR="000152C6" w:rsidRPr="0032190F" w:rsidRDefault="000152C6" w:rsidP="000152C6">
      <w:pPr>
        <w:jc w:val="both"/>
        <w:rPr>
          <w:rFonts w:ascii="Symbol" w:hAnsi="Symbol"/>
          <w:sz w:val="20"/>
          <w:szCs w:val="20"/>
          <w:lang w:val="fr-FR"/>
        </w:rPr>
      </w:pPr>
      <w:r w:rsidRPr="005671A2">
        <w:rPr>
          <w:rFonts w:ascii="Symbol" w:hAnsi="Symbol"/>
          <w:sz w:val="20"/>
          <w:szCs w:val="20"/>
        </w:rPr>
        <w:t></w:t>
      </w:r>
      <w:r w:rsidRPr="005671A2">
        <w:rPr>
          <w:rFonts w:ascii="Symbol" w:hAnsi="Symbol"/>
          <w:sz w:val="20"/>
          <w:szCs w:val="20"/>
        </w:rPr>
        <w:t></w:t>
      </w:r>
    </w:p>
    <w:p w14:paraId="1D2C672B" w14:textId="77777777" w:rsidR="000152C6" w:rsidRPr="0032190F" w:rsidRDefault="000152C6" w:rsidP="000152C6">
      <w:pPr>
        <w:jc w:val="both"/>
        <w:rPr>
          <w:b/>
          <w:sz w:val="20"/>
          <w:szCs w:val="20"/>
          <w:lang w:val="fr-FR"/>
        </w:rPr>
      </w:pPr>
    </w:p>
    <w:p w14:paraId="4B7E9EA3" w14:textId="77777777" w:rsidR="000152C6" w:rsidRPr="0032190F" w:rsidRDefault="000152C6" w:rsidP="000152C6">
      <w:pPr>
        <w:rPr>
          <w:b/>
          <w:bCs/>
          <w:sz w:val="20"/>
          <w:lang w:val="fr-FR"/>
        </w:rPr>
      </w:pPr>
      <w:r w:rsidRPr="0032190F">
        <w:rPr>
          <w:b/>
          <w:bCs/>
          <w:sz w:val="20"/>
          <w:lang w:val="fr-FR"/>
        </w:rPr>
        <w:t>Limites</w:t>
      </w:r>
    </w:p>
    <w:p w14:paraId="53989EAB" w14:textId="77777777" w:rsidR="000152C6" w:rsidRPr="0032190F" w:rsidRDefault="000152C6" w:rsidP="000152C6">
      <w:pPr>
        <w:jc w:val="both"/>
        <w:rPr>
          <w:b/>
          <w:sz w:val="20"/>
          <w:szCs w:val="20"/>
          <w:lang w:val="fr-FR"/>
        </w:rPr>
      </w:pPr>
    </w:p>
    <w:p w14:paraId="210BDC97" w14:textId="77777777" w:rsidR="000152C6" w:rsidRPr="0032190F" w:rsidRDefault="000152C6" w:rsidP="000152C6">
      <w:pPr>
        <w:jc w:val="both"/>
        <w:rPr>
          <w:sz w:val="20"/>
          <w:szCs w:val="20"/>
          <w:lang w:val="fr-FR"/>
        </w:rPr>
      </w:pPr>
      <w:r w:rsidRPr="0032190F">
        <w:rPr>
          <w:sz w:val="20"/>
          <w:szCs w:val="20"/>
          <w:lang w:val="fr-FR"/>
        </w:rPr>
        <w:tab/>
        <w:t>- La limite sud est l'important mamelon rocheux situé au sud du lac Fourca puis une ligne fictive est -  ouest qui le prolonge vers l'est jusqu'au pied du mont du Bec Roux. Au sud de ce mamelon et de cette ligne se trouve le groupe III de la zone II. A l'ouest du mamelon une autre ligne fictive est - ouest le prolonge vers l'ouest, traverse le torrent qui descend du lac du Trem vers le lac Fourca et se poursuit jusqu'au flanc est de la cime des Lacs. Au sud de cette ligne se trouve le groupe II de la zone II.</w:t>
      </w:r>
    </w:p>
    <w:p w14:paraId="5F1A57DB" w14:textId="77777777" w:rsidR="000152C6" w:rsidRPr="0032190F" w:rsidRDefault="000152C6" w:rsidP="000152C6">
      <w:pPr>
        <w:jc w:val="both"/>
        <w:rPr>
          <w:sz w:val="20"/>
          <w:szCs w:val="20"/>
          <w:lang w:val="fr-FR"/>
        </w:rPr>
      </w:pPr>
      <w:r w:rsidRPr="0032190F">
        <w:rPr>
          <w:sz w:val="20"/>
          <w:szCs w:val="20"/>
          <w:lang w:val="fr-FR"/>
        </w:rPr>
        <w:tab/>
        <w:t>- La limite ouest sépare le groupe I de la zone II du groupe I de la zone III. C'est d’abord une ligne presque  nord - sud, tangente à la rive ouest du lac Mouton, qui relie le sentier de l'Arpette au pied de la paroi nord de la cime des lacs ; elle longe ensuite le pied de cette paroi en allant vers l’est puis vers le sud. Les paliers de la cime des Lacs plus facilement accessibles depuis son pied sont attribués au groupe I de la zone II ; ceux accessibles depuis les flancs de la montagne sont répertoriés dans le groupe I de la zone III.</w:t>
      </w:r>
    </w:p>
    <w:p w14:paraId="10A965F2" w14:textId="77777777" w:rsidR="000152C6" w:rsidRPr="0032190F" w:rsidRDefault="000152C6" w:rsidP="000152C6">
      <w:pPr>
        <w:jc w:val="both"/>
        <w:rPr>
          <w:sz w:val="20"/>
          <w:szCs w:val="20"/>
          <w:lang w:val="fr-FR"/>
        </w:rPr>
      </w:pPr>
      <w:r w:rsidRPr="0032190F">
        <w:rPr>
          <w:sz w:val="20"/>
          <w:szCs w:val="20"/>
          <w:lang w:val="fr-FR"/>
        </w:rPr>
        <w:tab/>
        <w:t xml:space="preserve">- La limite nord-ouest sépare d’abord le groupe I de la zone II du groupe III de la zone V. Dirigée plus ou moins d’est en ouest, elle est matérialisée par le sentier de l'Arpette sur une cinquantaine de mètres. Elle sépare ensuite le groupe I de la zone II du groupe I de la zone V. Elle est matérialisée par le GR52, entre la bifurcation avec le sentier </w:t>
      </w:r>
      <w:r w:rsidRPr="0032190F">
        <w:rPr>
          <w:sz w:val="20"/>
          <w:szCs w:val="20"/>
          <w:lang w:val="fr-FR"/>
        </w:rPr>
        <w:lastRenderedPageBreak/>
        <w:t xml:space="preserve">de l'Arpette à l'ouest et l'intersection avec le torrent issu du lac Mouton qui se jette dans le lac Long Supérieur, puis par ce même torrent jusqu'au lac où l'on rencontre la limite nord de la zone II. </w:t>
      </w:r>
    </w:p>
    <w:p w14:paraId="4DB8B248" w14:textId="77777777" w:rsidR="000152C6" w:rsidRPr="0032190F" w:rsidRDefault="000152C6" w:rsidP="000152C6">
      <w:pPr>
        <w:jc w:val="both"/>
        <w:rPr>
          <w:sz w:val="20"/>
          <w:szCs w:val="20"/>
          <w:lang w:val="fr-FR"/>
        </w:rPr>
      </w:pPr>
      <w:r w:rsidRPr="0032190F">
        <w:rPr>
          <w:sz w:val="20"/>
          <w:szCs w:val="20"/>
          <w:lang w:val="fr-FR"/>
        </w:rPr>
        <w:tab/>
        <w:t>- La limite nord est la rive droite de ce lac à l’ouest puis, vers l’est, à partir du barrage du lac Long Supérieur, c'est la piste, construite par un entrepreneur tendasque à la fin des années 1940 et peu susceptible de transformations. Au nord de cette piste se trouve le groupe I de la zone I et, sur la rive gauche du lac, le groupe II de la même zone.</w:t>
      </w:r>
    </w:p>
    <w:p w14:paraId="419C44EE" w14:textId="77777777" w:rsidR="000152C6" w:rsidRPr="0032190F" w:rsidRDefault="000152C6" w:rsidP="000152C6">
      <w:pPr>
        <w:jc w:val="both"/>
        <w:rPr>
          <w:b/>
          <w:sz w:val="20"/>
          <w:szCs w:val="20"/>
          <w:lang w:val="fr-FR"/>
        </w:rPr>
      </w:pPr>
      <w:r w:rsidRPr="0032190F">
        <w:rPr>
          <w:sz w:val="20"/>
          <w:szCs w:val="20"/>
          <w:lang w:val="fr-FR"/>
        </w:rPr>
        <w:tab/>
        <w:t>- La limite est serpente du sud au nord dans les éboulis situés au pied du mont du Bec Roux, depuis la frontière sud jusqu'au torrent issu du lac Saorgine et se confond avec lui jusqu'à croiser la piste. A l'est de cette limite se trouve le groupe II de la zone 0.</w:t>
      </w:r>
    </w:p>
    <w:p w14:paraId="230D30F6" w14:textId="77777777" w:rsidR="000152C6" w:rsidRPr="0032190F" w:rsidRDefault="000152C6" w:rsidP="000152C6">
      <w:pPr>
        <w:jc w:val="both"/>
        <w:rPr>
          <w:b/>
          <w:sz w:val="20"/>
          <w:szCs w:val="20"/>
          <w:lang w:val="fr-FR"/>
        </w:rPr>
      </w:pPr>
    </w:p>
    <w:p w14:paraId="4C1C0051" w14:textId="77777777" w:rsidR="000152C6" w:rsidRPr="0032190F" w:rsidRDefault="000152C6" w:rsidP="000152C6">
      <w:pPr>
        <w:rPr>
          <w:b/>
          <w:bCs/>
          <w:sz w:val="20"/>
          <w:lang w:val="fr-FR"/>
        </w:rPr>
      </w:pPr>
      <w:r w:rsidRPr="0032190F">
        <w:rPr>
          <w:b/>
          <w:bCs/>
          <w:sz w:val="20"/>
          <w:lang w:val="fr-FR"/>
        </w:rPr>
        <w:t>Roches remarquables</w:t>
      </w:r>
    </w:p>
    <w:p w14:paraId="6945110B" w14:textId="77777777" w:rsidR="000152C6" w:rsidRPr="0032190F" w:rsidRDefault="000152C6" w:rsidP="000152C6">
      <w:pPr>
        <w:jc w:val="both"/>
        <w:rPr>
          <w:b/>
          <w:sz w:val="20"/>
          <w:szCs w:val="20"/>
          <w:lang w:val="fr-FR"/>
        </w:rPr>
      </w:pPr>
    </w:p>
    <w:p w14:paraId="19ABC93C" w14:textId="77777777" w:rsidR="000152C6" w:rsidRPr="0032190F" w:rsidRDefault="000152C6" w:rsidP="000152C6">
      <w:pPr>
        <w:jc w:val="both"/>
        <w:rPr>
          <w:b/>
          <w:sz w:val="20"/>
          <w:szCs w:val="20"/>
          <w:lang w:val="fr-FR"/>
        </w:rPr>
      </w:pPr>
      <w:r w:rsidRPr="0032190F">
        <w:rPr>
          <w:b/>
          <w:sz w:val="20"/>
          <w:szCs w:val="20"/>
          <w:lang w:val="fr-FR"/>
        </w:rPr>
        <w:tab/>
      </w:r>
      <w:r w:rsidRPr="0032190F">
        <w:rPr>
          <w:sz w:val="20"/>
          <w:szCs w:val="20"/>
          <w:lang w:val="fr-FR"/>
        </w:rPr>
        <w:t>La roche la plus connue est la Roche 3 qui porte des réticulés à franges. Elle est située sur la rive nord du lac Fourca. Deux autres roches ont une histoire intéressante : elles ont été relevées par C. Conti lors de travaux sur le barrage puis, ont été de nouveau noyées dans le lac Fourca (la construction du barrage était effective avant les travaux de C. Conti). Elles ont été répertoriées quand ce lac a été vidé pour réparer la digue, l’une est située un peu à l’ouest de ‘l’île’ et l’autre près de la rive, au nord-ouest du lac. Elles portent essentiellement de grandes plages. A la place du lac existait une pelouse ovale dont le fond était occupé par une mare et traversée par deux ruisseaux. Plusieurs mamelons peu hauts encerclaient le petit plan d'eau. Ils comportent de nombreux filons de quartz couverts de chlorite et présentant parfois de beaux cristaux. On remarque aussi de gros troncs de mélèzes.</w:t>
      </w:r>
    </w:p>
    <w:p w14:paraId="6E53CE66" w14:textId="77777777" w:rsidR="000152C6" w:rsidRPr="0032190F" w:rsidRDefault="000152C6" w:rsidP="000152C6">
      <w:pPr>
        <w:jc w:val="both"/>
        <w:rPr>
          <w:b/>
          <w:sz w:val="20"/>
          <w:szCs w:val="20"/>
          <w:lang w:val="fr-FR"/>
        </w:rPr>
      </w:pPr>
    </w:p>
    <w:p w14:paraId="20220376" w14:textId="77777777" w:rsidR="000152C6" w:rsidRPr="0032190F" w:rsidRDefault="000152C6" w:rsidP="000152C6">
      <w:pPr>
        <w:rPr>
          <w:b/>
          <w:bCs/>
          <w:sz w:val="20"/>
          <w:lang w:val="fr-FR"/>
        </w:rPr>
      </w:pPr>
      <w:r w:rsidRPr="0032190F">
        <w:rPr>
          <w:b/>
          <w:bCs/>
          <w:sz w:val="20"/>
          <w:lang w:val="fr-FR"/>
        </w:rPr>
        <w:t>Accès et Cheminement roche par roche.</w:t>
      </w:r>
    </w:p>
    <w:p w14:paraId="53EB88A1" w14:textId="77777777" w:rsidR="000152C6" w:rsidRPr="0032190F" w:rsidRDefault="000152C6" w:rsidP="000152C6">
      <w:pPr>
        <w:jc w:val="both"/>
        <w:rPr>
          <w:b/>
          <w:sz w:val="20"/>
          <w:szCs w:val="20"/>
          <w:lang w:val="fr-FR"/>
        </w:rPr>
      </w:pPr>
    </w:p>
    <w:p w14:paraId="0DE55C43" w14:textId="77777777" w:rsidR="000152C6" w:rsidRPr="0032190F" w:rsidRDefault="000152C6" w:rsidP="000152C6">
      <w:pPr>
        <w:rPr>
          <w:lang w:val="fr-FR"/>
        </w:rPr>
      </w:pPr>
      <w:r w:rsidRPr="0032190F">
        <w:rPr>
          <w:sz w:val="20"/>
          <w:szCs w:val="20"/>
          <w:lang w:val="fr-FR"/>
        </w:rPr>
        <w:tab/>
        <w:t>Partir du premier pont à l'entrée du cirque de l'Enfer, suivre la piste sur cent mètres vers l'ouest puis, à l'entrée d'une courbe, s'engager sur la gauche (sud) dans un raccourci à travers une pelouse marécageuse. Ne pas remonter sur la piste mais partir sur la gauche pour explorer un large goulet qui monte vers l 'ouest, rempli de blocs et bordé au nord par une paroi rouge violacé, découpée en 3 parties par de larges failles. Dans sa partie supérieure, ce couloir est bordé au sud par un mamelon rocheux dominé par un mélèze. Dépasser la première faille, large de deux mètres puis examiner la paroi face au sud située immédiatement à l’ouest.</w:t>
      </w:r>
    </w:p>
    <w:p w14:paraId="33112CAA" w14:textId="77777777" w:rsidR="000152C6" w:rsidRPr="0032190F" w:rsidRDefault="000152C6" w:rsidP="00647EA0">
      <w:pPr>
        <w:pStyle w:val="Heading5"/>
      </w:pPr>
      <w:bookmarkStart w:id="5546" w:name="Desc_ZIIGIR3"/>
      <w:r w:rsidRPr="0032190F">
        <w:t>ZIIGIR3</w:t>
      </w:r>
    </w:p>
    <w:bookmarkEnd w:id="5546"/>
    <w:p w14:paraId="34EB43AF" w14:textId="77777777" w:rsidR="000152C6" w:rsidRPr="0032190F" w:rsidRDefault="000152C6" w:rsidP="000152C6">
      <w:pPr>
        <w:jc w:val="right"/>
        <w:rPr>
          <w:b/>
          <w:bCs/>
          <w:i/>
          <w:sz w:val="20"/>
          <w:szCs w:val="20"/>
          <w:lang w:val="fr-FR"/>
        </w:rPr>
      </w:pPr>
      <w:r w:rsidRPr="0032190F">
        <w:rPr>
          <w:b/>
          <w:bCs/>
          <w:i/>
          <w:sz w:val="20"/>
          <w:szCs w:val="20"/>
          <w:lang w:val="fr-FR"/>
        </w:rPr>
        <w:t>Roche des réticulés anthropomorphisés (musée)</w:t>
      </w:r>
    </w:p>
    <w:p w14:paraId="409066D1" w14:textId="77777777" w:rsidR="000152C6" w:rsidRPr="0032190F" w:rsidRDefault="000152C6" w:rsidP="000152C6">
      <w:pPr>
        <w:jc w:val="both"/>
        <w:rPr>
          <w:i/>
          <w:sz w:val="20"/>
          <w:szCs w:val="20"/>
          <w:lang w:val="fr-FR"/>
        </w:rPr>
      </w:pPr>
    </w:p>
    <w:p w14:paraId="7EC53C62" w14:textId="40B32C5B" w:rsidR="000152C6" w:rsidRPr="0032190F" w:rsidRDefault="00000000" w:rsidP="000152C6">
      <w:pPr>
        <w:rPr>
          <w:lang w:val="fr-FR"/>
        </w:rPr>
      </w:pPr>
      <w:hyperlink r:id="rId14031" w:anchor="Typ_Bego_Figures_Franges" w:history="1">
        <w:r w:rsidR="000152C6" w:rsidRPr="0032190F">
          <w:rPr>
            <w:rStyle w:val="Hyperlink"/>
            <w:lang w:val="fr-FR"/>
          </w:rPr>
          <w:t>Figure à Franges</w:t>
        </w:r>
      </w:hyperlink>
      <w:r w:rsidR="000152C6" w:rsidRPr="0032190F">
        <w:rPr>
          <w:lang w:val="fr-FR"/>
        </w:rPr>
        <w:t xml:space="preserve"> (SS BIB)</w:t>
      </w:r>
    </w:p>
    <w:p w14:paraId="6FAA8159" w14:textId="77777777" w:rsidR="000152C6" w:rsidRPr="0032190F" w:rsidRDefault="000152C6" w:rsidP="000152C6">
      <w:pPr>
        <w:rPr>
          <w:lang w:val="fr-FR"/>
        </w:rPr>
      </w:pPr>
    </w:p>
    <w:p w14:paraId="7B311602" w14:textId="77777777" w:rsidR="000152C6" w:rsidRPr="0032190F" w:rsidRDefault="000152C6" w:rsidP="000152C6">
      <w:pPr>
        <w:jc w:val="both"/>
        <w:rPr>
          <w:i/>
          <w:sz w:val="20"/>
          <w:szCs w:val="20"/>
          <w:lang w:val="fr-FR"/>
        </w:rPr>
      </w:pPr>
      <w:r w:rsidRPr="0032190F">
        <w:rPr>
          <w:i/>
          <w:sz w:val="20"/>
          <w:szCs w:val="20"/>
          <w:lang w:val="fr-FR"/>
        </w:rPr>
        <w:tab/>
        <w:t xml:space="preserve">Examiner le haut de la paroi face à l'est, presque au sommet du mamelon qui borde à droite (à l’ouest) le couloir d’accès au lac. Une surface de grès violet assez lisse, </w:t>
      </w:r>
      <w:r w:rsidRPr="0032190F">
        <w:rPr>
          <w:b/>
          <w:i/>
          <w:sz w:val="20"/>
          <w:szCs w:val="20"/>
          <w:lang w:val="fr-FR"/>
        </w:rPr>
        <w:t>face b</w:t>
      </w:r>
      <w:r w:rsidRPr="0032190F">
        <w:rPr>
          <w:i/>
          <w:sz w:val="20"/>
          <w:szCs w:val="20"/>
          <w:lang w:val="fr-FR"/>
        </w:rPr>
        <w:t xml:space="preserve">,( ancienne roche R1a, </w:t>
      </w:r>
      <w:smartTag w:uri="urn:schemas-microsoft-com:office:smarttags" w:element="metricconverter">
        <w:smartTagPr>
          <w:attr w:name="ProductID" w:val="0,3 m"/>
        </w:smartTagPr>
        <w:r w:rsidRPr="0032190F">
          <w:rPr>
            <w:i/>
            <w:sz w:val="20"/>
            <w:szCs w:val="20"/>
            <w:lang w:val="fr-FR"/>
          </w:rPr>
          <w:t>0,3 m</w:t>
        </w:r>
      </w:smartTag>
      <w:r w:rsidRPr="0032190F">
        <w:rPr>
          <w:i/>
          <w:sz w:val="20"/>
          <w:szCs w:val="20"/>
          <w:lang w:val="fr-FR"/>
        </w:rPr>
        <w:t xml:space="preserve"> par </w:t>
      </w:r>
      <w:smartTag w:uri="urn:schemas-microsoft-com:office:smarttags" w:element="metricconverter">
        <w:smartTagPr>
          <w:attr w:name="ProductID" w:val="0,4 m"/>
        </w:smartTagPr>
        <w:r w:rsidRPr="0032190F">
          <w:rPr>
            <w:i/>
            <w:sz w:val="20"/>
            <w:szCs w:val="20"/>
            <w:lang w:val="fr-FR"/>
          </w:rPr>
          <w:t>0,4 m</w:t>
        </w:r>
      </w:smartTag>
      <w:r w:rsidRPr="0032190F">
        <w:rPr>
          <w:i/>
          <w:sz w:val="20"/>
          <w:szCs w:val="20"/>
          <w:lang w:val="fr-FR"/>
        </w:rPr>
        <w:t xml:space="preserve">, pendage 70° sud) porte un petit c et une plage triangulaire au milieu d'éclats. Le reste de la face est érodé. Se rapprocher du lac et examiner la surface qui plonge sur sa rive. La roche est constituée de grès rouge sombre, mais de ton soutenu. </w:t>
      </w:r>
    </w:p>
    <w:p w14:paraId="25265379" w14:textId="77777777" w:rsidR="000152C6" w:rsidRPr="0032190F" w:rsidRDefault="000152C6" w:rsidP="000152C6">
      <w:pPr>
        <w:jc w:val="both"/>
        <w:rPr>
          <w:i/>
          <w:sz w:val="20"/>
          <w:szCs w:val="20"/>
          <w:lang w:val="fr-FR"/>
        </w:rPr>
      </w:pPr>
      <w:r w:rsidRPr="0032190F">
        <w:rPr>
          <w:i/>
          <w:sz w:val="20"/>
          <w:szCs w:val="20"/>
          <w:lang w:val="fr-FR"/>
        </w:rPr>
        <w:tab/>
        <w:t xml:space="preserve">La </w:t>
      </w:r>
      <w:r w:rsidRPr="0032190F">
        <w:rPr>
          <w:b/>
          <w:i/>
          <w:sz w:val="20"/>
          <w:szCs w:val="20"/>
          <w:lang w:val="fr-FR"/>
        </w:rPr>
        <w:t>face a</w:t>
      </w:r>
      <w:r w:rsidRPr="0032190F">
        <w:rPr>
          <w:i/>
          <w:sz w:val="20"/>
          <w:szCs w:val="20"/>
          <w:lang w:val="fr-FR"/>
        </w:rPr>
        <w:t xml:space="preserve">, de pendage 35° sud, présente de nombreuses gravures dont plusieurs réticulés à franges, mieux visibles entre 10 H et midi ou le soir pour les gravures situées dans le bas de la roche. </w:t>
      </w:r>
    </w:p>
    <w:p w14:paraId="4A5D0F77" w14:textId="77777777" w:rsidR="000152C6" w:rsidRPr="0032190F" w:rsidRDefault="000152C6" w:rsidP="000152C6">
      <w:pPr>
        <w:jc w:val="both"/>
        <w:rPr>
          <w:i/>
          <w:sz w:val="20"/>
          <w:szCs w:val="20"/>
          <w:lang w:val="fr-FR"/>
        </w:rPr>
      </w:pPr>
      <w:r w:rsidRPr="0032190F">
        <w:rPr>
          <w:i/>
          <w:sz w:val="20"/>
          <w:szCs w:val="20"/>
          <w:lang w:val="fr-FR"/>
        </w:rPr>
        <w:t xml:space="preserve">Dans le haut de la face, se distinguent un corniforme et une grande plage piquetée et plus bas le plus grand des réticulés qui mesure </w:t>
      </w:r>
      <w:smartTag w:uri="urn:schemas-microsoft-com:office:smarttags" w:element="metricconverter">
        <w:smartTagPr>
          <w:attr w:name="ProductID" w:val="0,35 m"/>
        </w:smartTagPr>
        <w:r w:rsidRPr="0032190F">
          <w:rPr>
            <w:i/>
            <w:sz w:val="20"/>
            <w:szCs w:val="20"/>
            <w:lang w:val="fr-FR"/>
          </w:rPr>
          <w:t>0,35 m</w:t>
        </w:r>
      </w:smartTag>
      <w:r w:rsidRPr="0032190F">
        <w:rPr>
          <w:i/>
          <w:sz w:val="20"/>
          <w:szCs w:val="20"/>
          <w:lang w:val="fr-FR"/>
        </w:rPr>
        <w:t xml:space="preserve"> par </w:t>
      </w:r>
      <w:smartTag w:uri="urn:schemas-microsoft-com:office:smarttags" w:element="metricconverter">
        <w:smartTagPr>
          <w:attr w:name="ProductID" w:val="0,12 m"/>
        </w:smartTagPr>
        <w:r w:rsidRPr="0032190F">
          <w:rPr>
            <w:i/>
            <w:sz w:val="20"/>
            <w:szCs w:val="20"/>
            <w:lang w:val="fr-FR"/>
          </w:rPr>
          <w:t>0,12 m</w:t>
        </w:r>
      </w:smartTag>
      <w:r w:rsidRPr="0032190F">
        <w:rPr>
          <w:i/>
          <w:sz w:val="20"/>
          <w:szCs w:val="20"/>
          <w:lang w:val="fr-FR"/>
        </w:rPr>
        <w:t xml:space="preserve">. Plus à droite un troupeau de corniformes domine une grande plage. On remarque d'autres plages dont une, dans le haut de la face porte des appendices. </w:t>
      </w:r>
    </w:p>
    <w:p w14:paraId="6F271F25" w14:textId="77777777" w:rsidR="000152C6" w:rsidRPr="0032190F" w:rsidRDefault="000152C6" w:rsidP="000152C6">
      <w:pPr>
        <w:jc w:val="both"/>
        <w:rPr>
          <w:i/>
          <w:sz w:val="20"/>
          <w:szCs w:val="20"/>
          <w:lang w:val="fr-FR"/>
        </w:rPr>
      </w:pPr>
      <w:r w:rsidRPr="0032190F">
        <w:rPr>
          <w:i/>
          <w:sz w:val="20"/>
          <w:szCs w:val="20"/>
          <w:lang w:val="fr-FR"/>
        </w:rPr>
        <w:t>Dans le bas de la roche se trouvent des corniformes et un grand carré aux coins supérieurs tronqués. Le soir se distinguent deux autres réticulés à franges, un petit, mal gravé, et le dernie,r au centre du bas de la roche (</w:t>
      </w:r>
      <w:smartTag w:uri="urn:schemas-microsoft-com:office:smarttags" w:element="metricconverter">
        <w:smartTagPr>
          <w:attr w:name="ProductID" w:val="0,2 m"/>
        </w:smartTagPr>
        <w:r w:rsidRPr="0032190F">
          <w:rPr>
            <w:i/>
            <w:sz w:val="20"/>
            <w:szCs w:val="20"/>
            <w:lang w:val="fr-FR"/>
          </w:rPr>
          <w:t>0,2 m</w:t>
        </w:r>
      </w:smartTag>
      <w:r w:rsidRPr="0032190F">
        <w:rPr>
          <w:i/>
          <w:sz w:val="20"/>
          <w:szCs w:val="20"/>
          <w:lang w:val="fr-FR"/>
        </w:rPr>
        <w:t xml:space="preserve"> par </w:t>
      </w:r>
      <w:smartTag w:uri="urn:schemas-microsoft-com:office:smarttags" w:element="metricconverter">
        <w:smartTagPr>
          <w:attr w:name="ProductID" w:val="0,2 m"/>
        </w:smartTagPr>
        <w:r w:rsidRPr="0032190F">
          <w:rPr>
            <w:i/>
            <w:sz w:val="20"/>
            <w:szCs w:val="20"/>
            <w:lang w:val="fr-FR"/>
          </w:rPr>
          <w:t>0,2 m</w:t>
        </w:r>
      </w:smartTag>
      <w:r w:rsidRPr="0032190F">
        <w:rPr>
          <w:i/>
          <w:sz w:val="20"/>
          <w:szCs w:val="20"/>
          <w:lang w:val="fr-FR"/>
        </w:rPr>
        <w:t xml:space="preserve">). </w:t>
      </w:r>
    </w:p>
    <w:p w14:paraId="4AE2C341" w14:textId="77777777" w:rsidR="000152C6" w:rsidRPr="0032190F" w:rsidRDefault="000152C6" w:rsidP="000152C6">
      <w:pPr>
        <w:jc w:val="both"/>
        <w:rPr>
          <w:i/>
          <w:sz w:val="20"/>
          <w:szCs w:val="20"/>
          <w:lang w:val="fr-FR"/>
        </w:rPr>
      </w:pPr>
      <w:r w:rsidRPr="0032190F">
        <w:rPr>
          <w:i/>
          <w:sz w:val="20"/>
          <w:szCs w:val="20"/>
          <w:lang w:val="fr-FR"/>
        </w:rPr>
        <w:tab/>
        <w:t xml:space="preserve">A l'ouest et en haut de la roche, la </w:t>
      </w:r>
      <w:r w:rsidRPr="0032190F">
        <w:rPr>
          <w:b/>
          <w:i/>
          <w:sz w:val="20"/>
          <w:szCs w:val="20"/>
          <w:lang w:val="fr-FR"/>
        </w:rPr>
        <w:t>face c</w:t>
      </w:r>
      <w:r w:rsidRPr="0032190F">
        <w:rPr>
          <w:i/>
          <w:sz w:val="20"/>
          <w:szCs w:val="20"/>
          <w:lang w:val="fr-FR"/>
        </w:rPr>
        <w:t xml:space="preserve"> (</w:t>
      </w:r>
      <w:smartTag w:uri="urn:schemas-microsoft-com:office:smarttags" w:element="metricconverter">
        <w:smartTagPr>
          <w:attr w:name="ProductID" w:val="1,2 m"/>
        </w:smartTagPr>
        <w:r w:rsidRPr="0032190F">
          <w:rPr>
            <w:i/>
            <w:sz w:val="20"/>
            <w:szCs w:val="20"/>
            <w:lang w:val="fr-FR"/>
          </w:rPr>
          <w:t>1,2 m</w:t>
        </w:r>
      </w:smartTag>
      <w:r w:rsidRPr="0032190F">
        <w:rPr>
          <w:i/>
          <w:sz w:val="20"/>
          <w:szCs w:val="20"/>
          <w:lang w:val="fr-FR"/>
        </w:rPr>
        <w:t xml:space="preserve"> par </w:t>
      </w:r>
      <w:smartTag w:uri="urn:schemas-microsoft-com:office:smarttags" w:element="metricconverter">
        <w:smartTagPr>
          <w:attr w:name="ProductID" w:val="0,8 m"/>
        </w:smartTagPr>
        <w:r w:rsidRPr="0032190F">
          <w:rPr>
            <w:i/>
            <w:sz w:val="20"/>
            <w:szCs w:val="20"/>
            <w:lang w:val="fr-FR"/>
          </w:rPr>
          <w:t>0,8 m</w:t>
        </w:r>
      </w:smartTag>
      <w:r w:rsidRPr="0032190F">
        <w:rPr>
          <w:i/>
          <w:sz w:val="20"/>
          <w:szCs w:val="20"/>
          <w:lang w:val="fr-FR"/>
        </w:rPr>
        <w:t xml:space="preserve"> du nord au sud, pendage 30° sud-est) présente quelques grandes cupules rondes.</w:t>
      </w:r>
    </w:p>
    <w:p w14:paraId="78697558" w14:textId="77777777" w:rsidR="000152C6" w:rsidRPr="0032190F" w:rsidRDefault="000152C6" w:rsidP="000152C6">
      <w:pPr>
        <w:jc w:val="both"/>
        <w:rPr>
          <w:i/>
          <w:sz w:val="20"/>
          <w:szCs w:val="20"/>
          <w:lang w:val="fr-FR"/>
        </w:rPr>
      </w:pPr>
      <w:r w:rsidRPr="0032190F">
        <w:rPr>
          <w:i/>
          <w:sz w:val="20"/>
          <w:szCs w:val="20"/>
          <w:lang w:val="fr-FR"/>
        </w:rPr>
        <w:t>La roche a aussi inspiré des bergers dont Maro Batista, qui a inscrit la date 1922 . Le C de Conti est apposé en plusieurs endroits, ainsi que des numéros, R3 et ZII GI R1</w:t>
      </w:r>
    </w:p>
    <w:p w14:paraId="00C79DEB" w14:textId="77777777" w:rsidR="000152C6" w:rsidRPr="0032190F" w:rsidRDefault="000152C6" w:rsidP="000152C6">
      <w:pPr>
        <w:rPr>
          <w:lang w:val="fr-FR"/>
        </w:rPr>
      </w:pPr>
    </w:p>
    <w:p w14:paraId="0501F80C" w14:textId="77777777" w:rsidR="000152C6" w:rsidRPr="0032190F" w:rsidRDefault="000152C6" w:rsidP="00647EA0">
      <w:pPr>
        <w:pStyle w:val="Heading5"/>
      </w:pPr>
      <w:r w:rsidRPr="0032190F">
        <w:t>ZIIGIR3@b</w:t>
      </w:r>
    </w:p>
    <w:p w14:paraId="37959643" w14:textId="77777777" w:rsidR="000152C6" w:rsidRPr="0032190F" w:rsidRDefault="000152C6" w:rsidP="000152C6">
      <w:pPr>
        <w:jc w:val="right"/>
        <w:rPr>
          <w:b/>
          <w:sz w:val="20"/>
          <w:szCs w:val="20"/>
          <w:lang w:val="fr-FR"/>
        </w:rPr>
      </w:pPr>
      <w:r w:rsidRPr="0032190F">
        <w:rPr>
          <w:b/>
          <w:sz w:val="20"/>
          <w:szCs w:val="20"/>
          <w:lang w:val="fr-FR"/>
        </w:rPr>
        <w:t xml:space="preserve">Roche aux deux couples réticulé-corniforme </w:t>
      </w:r>
    </w:p>
    <w:p w14:paraId="00B26CA2" w14:textId="77777777" w:rsidR="000152C6" w:rsidRPr="0032190F" w:rsidRDefault="000152C6" w:rsidP="000152C6">
      <w:pPr>
        <w:jc w:val="both"/>
        <w:rPr>
          <w:i/>
          <w:sz w:val="20"/>
          <w:szCs w:val="20"/>
          <w:lang w:val="fr-FR"/>
        </w:rPr>
      </w:pPr>
    </w:p>
    <w:p w14:paraId="57FE205F" w14:textId="3CD232D3" w:rsidR="000152C6" w:rsidRPr="0032190F" w:rsidRDefault="00000000" w:rsidP="000152C6">
      <w:pPr>
        <w:rPr>
          <w:lang w:val="fr-FR"/>
        </w:rPr>
      </w:pPr>
      <w:hyperlink r:id="rId14032" w:anchor="Typ_Bego_Figures_Franges" w:history="1">
        <w:r w:rsidR="000152C6" w:rsidRPr="0032190F">
          <w:rPr>
            <w:rStyle w:val="Hyperlink"/>
            <w:lang w:val="fr-FR"/>
          </w:rPr>
          <w:t>Figures à Franges</w:t>
        </w:r>
      </w:hyperlink>
      <w:r w:rsidR="000152C6" w:rsidRPr="0032190F">
        <w:rPr>
          <w:lang w:val="fr-FR"/>
        </w:rPr>
        <w:t xml:space="preserve"> (SS BIB)</w:t>
      </w:r>
    </w:p>
    <w:p w14:paraId="4B2CCC15" w14:textId="77777777" w:rsidR="000152C6" w:rsidRPr="0032190F" w:rsidRDefault="000152C6" w:rsidP="000152C6">
      <w:pPr>
        <w:jc w:val="both"/>
        <w:rPr>
          <w:i/>
          <w:sz w:val="20"/>
          <w:szCs w:val="20"/>
          <w:lang w:val="fr-FR"/>
        </w:rPr>
      </w:pPr>
    </w:p>
    <w:p w14:paraId="109E1254" w14:textId="77777777" w:rsidR="000152C6" w:rsidRPr="0032190F" w:rsidRDefault="000152C6" w:rsidP="000152C6">
      <w:pPr>
        <w:jc w:val="both"/>
        <w:rPr>
          <w:i/>
          <w:sz w:val="20"/>
          <w:szCs w:val="20"/>
          <w:lang w:val="fr-FR"/>
        </w:rPr>
      </w:pPr>
      <w:r w:rsidRPr="0032190F">
        <w:rPr>
          <w:i/>
          <w:sz w:val="20"/>
          <w:szCs w:val="20"/>
          <w:lang w:val="fr-FR"/>
        </w:rPr>
        <w:tab/>
        <w:t xml:space="preserve">C'est cette paroi de grès, très longue face rouge de pendage 65° sud. Le motif des gravures est une association réticulé anthropomorphisé et corniforme. Ce motif est répété deux fois. Le premier motif est à </w:t>
      </w:r>
      <w:smartTag w:uri="urn:schemas-microsoft-com:office:smarttags" w:element="metricconverter">
        <w:smartTagPr>
          <w:attr w:name="ProductID" w:val="2,5 m"/>
        </w:smartTagPr>
        <w:r w:rsidRPr="0032190F">
          <w:rPr>
            <w:i/>
            <w:sz w:val="20"/>
            <w:szCs w:val="20"/>
            <w:lang w:val="fr-FR"/>
          </w:rPr>
          <w:t>2,5 m</w:t>
        </w:r>
      </w:smartTag>
      <w:r w:rsidRPr="0032190F">
        <w:rPr>
          <w:i/>
          <w:sz w:val="20"/>
          <w:szCs w:val="20"/>
          <w:lang w:val="fr-FR"/>
        </w:rPr>
        <w:t xml:space="preserve"> à droite d'une </w:t>
      </w:r>
      <w:r w:rsidRPr="0032190F">
        <w:rPr>
          <w:i/>
          <w:sz w:val="20"/>
          <w:szCs w:val="20"/>
          <w:lang w:val="fr-FR"/>
        </w:rPr>
        <w:lastRenderedPageBreak/>
        <w:t xml:space="preserve">grande initiale, G, et à </w:t>
      </w:r>
      <w:smartTag w:uri="urn:schemas-microsoft-com:office:smarttags" w:element="metricconverter">
        <w:smartTagPr>
          <w:attr w:name="ProductID" w:val="0,5 m"/>
        </w:smartTagPr>
        <w:r w:rsidRPr="0032190F">
          <w:rPr>
            <w:i/>
            <w:sz w:val="20"/>
            <w:szCs w:val="20"/>
            <w:lang w:val="fr-FR"/>
          </w:rPr>
          <w:t>0,5 m</w:t>
        </w:r>
      </w:smartTag>
      <w:r w:rsidRPr="0032190F">
        <w:rPr>
          <w:i/>
          <w:sz w:val="20"/>
          <w:szCs w:val="20"/>
          <w:lang w:val="fr-FR"/>
        </w:rPr>
        <w:t xml:space="preserve"> du sol, à l'aplomb d'un pieu métallique pour barbelés enfoncé dans le sol jusqu'à la garde sur le bord est d'un cercle de pierres. Le second motif est gravé </w:t>
      </w:r>
      <w:smartTag w:uri="urn:schemas-microsoft-com:office:smarttags" w:element="metricconverter">
        <w:smartTagPr>
          <w:attr w:name="ProductID" w:val="1,5 m"/>
        </w:smartTagPr>
        <w:r w:rsidRPr="0032190F">
          <w:rPr>
            <w:i/>
            <w:sz w:val="20"/>
            <w:szCs w:val="20"/>
            <w:lang w:val="fr-FR"/>
          </w:rPr>
          <w:t>1,5 m</w:t>
        </w:r>
      </w:smartTag>
      <w:r w:rsidRPr="0032190F">
        <w:rPr>
          <w:i/>
          <w:sz w:val="20"/>
          <w:szCs w:val="20"/>
          <w:lang w:val="fr-FR"/>
        </w:rPr>
        <w:t xml:space="preserve"> à l'est. Les gravures, en particulier les corniformes, sont peu visibles car la patine est devenue très rugueuse et elle est partiellement envahie par des lichens. Sur la même paroi et à cinq mètres  à  l’ouest lire G  et CAMEPA (non répertorié)</w:t>
      </w:r>
    </w:p>
    <w:p w14:paraId="1B31EC0C" w14:textId="77777777" w:rsidR="000152C6" w:rsidRPr="0032190F" w:rsidRDefault="000152C6" w:rsidP="000152C6">
      <w:pPr>
        <w:jc w:val="both"/>
        <w:rPr>
          <w:lang w:val="fr-FR"/>
        </w:rPr>
      </w:pPr>
    </w:p>
    <w:p w14:paraId="65393F6E" w14:textId="77777777" w:rsidR="000152C6" w:rsidRPr="0032190F" w:rsidRDefault="000152C6" w:rsidP="00647EA0">
      <w:pPr>
        <w:pStyle w:val="Heading5"/>
      </w:pPr>
      <w:bookmarkStart w:id="5547" w:name="Desc_ZIIGIR4"/>
      <w:r w:rsidRPr="0032190F">
        <w:t>ZIIGIR4</w:t>
      </w:r>
    </w:p>
    <w:p w14:paraId="60434C34" w14:textId="77777777" w:rsidR="000152C6" w:rsidRPr="0032190F" w:rsidRDefault="000152C6" w:rsidP="000152C6">
      <w:pPr>
        <w:jc w:val="right"/>
        <w:rPr>
          <w:b/>
          <w:sz w:val="20"/>
          <w:szCs w:val="20"/>
          <w:lang w:val="fr-FR"/>
        </w:rPr>
      </w:pPr>
      <w:r w:rsidRPr="0032190F">
        <w:rPr>
          <w:b/>
          <w:sz w:val="20"/>
          <w:szCs w:val="20"/>
          <w:lang w:val="fr-FR"/>
        </w:rPr>
        <w:t>Roche au grand troupeau de corniformes</w:t>
      </w:r>
    </w:p>
    <w:bookmarkEnd w:id="5547"/>
    <w:p w14:paraId="10CF60A7" w14:textId="77777777" w:rsidR="000152C6" w:rsidRPr="0032190F" w:rsidRDefault="000152C6" w:rsidP="000152C6">
      <w:pPr>
        <w:jc w:val="both"/>
        <w:rPr>
          <w:lang w:val="fr-FR"/>
        </w:rPr>
      </w:pPr>
    </w:p>
    <w:p w14:paraId="7EBBA082" w14:textId="1CE5BA0E" w:rsidR="000152C6" w:rsidRPr="0032190F" w:rsidRDefault="000152C6" w:rsidP="000152C6">
      <w:pPr>
        <w:jc w:val="both"/>
        <w:rPr>
          <w:lang w:val="fr-FR"/>
        </w:rPr>
      </w:pPr>
      <w:r w:rsidRPr="0032190F">
        <w:rPr>
          <w:lang w:val="fr-FR"/>
        </w:rPr>
        <w:t xml:space="preserve">Figurée sur cette roche ; une </w:t>
      </w:r>
      <w:hyperlink r:id="rId14033" w:anchor="Typ_Bego_Haches" w:history="1">
        <w:r w:rsidRPr="0032190F">
          <w:rPr>
            <w:rStyle w:val="Hyperlink"/>
            <w:lang w:val="fr-FR"/>
          </w:rPr>
          <w:t>hache</w:t>
        </w:r>
      </w:hyperlink>
      <w:r w:rsidRPr="0032190F">
        <w:rPr>
          <w:lang w:val="fr-FR"/>
        </w:rPr>
        <w:t xml:space="preserve"> bipenne (fig. 9) à long manche qui peut être comparée avec les haches de </w:t>
      </w:r>
      <w:hyperlink r:id="rId14034" w:anchor="Sit_Yvonand" w:history="1">
        <w:r w:rsidRPr="0032190F">
          <w:rPr>
            <w:rStyle w:val="Hyperlink"/>
            <w:lang w:val="fr-FR"/>
          </w:rPr>
          <w:t>Yvonand</w:t>
        </w:r>
      </w:hyperlink>
      <w:r w:rsidRPr="0032190F">
        <w:rPr>
          <w:lang w:val="fr-FR"/>
        </w:rPr>
        <w:t xml:space="preserve"> et de Cham-Elsen (SS BIB)</w:t>
      </w:r>
    </w:p>
    <w:p w14:paraId="7F09A41E" w14:textId="77777777" w:rsidR="000152C6" w:rsidRPr="0032190F" w:rsidRDefault="000152C6" w:rsidP="000152C6">
      <w:pPr>
        <w:jc w:val="both"/>
        <w:rPr>
          <w:lang w:val="fr-FR"/>
        </w:rPr>
      </w:pPr>
    </w:p>
    <w:p w14:paraId="2FEA0DB5" w14:textId="77777777" w:rsidR="000152C6" w:rsidRPr="0032190F" w:rsidRDefault="000152C6" w:rsidP="00647EA0">
      <w:pPr>
        <w:pStyle w:val="Heading5"/>
      </w:pPr>
      <w:bookmarkStart w:id="5548" w:name="Desc_ZIIGIR4beta"/>
      <w:r w:rsidRPr="0032190F">
        <w:t>ZIIGIR4@b</w:t>
      </w:r>
    </w:p>
    <w:bookmarkEnd w:id="5548"/>
    <w:p w14:paraId="411CA781" w14:textId="77777777" w:rsidR="000152C6" w:rsidRPr="0032190F" w:rsidRDefault="000152C6" w:rsidP="000152C6">
      <w:pPr>
        <w:jc w:val="right"/>
        <w:rPr>
          <w:b/>
          <w:bCs/>
          <w:i/>
          <w:sz w:val="20"/>
          <w:szCs w:val="20"/>
          <w:lang w:val="fr-FR"/>
        </w:rPr>
      </w:pPr>
      <w:r w:rsidRPr="0032190F">
        <w:rPr>
          <w:b/>
          <w:bCs/>
          <w:i/>
          <w:sz w:val="20"/>
          <w:szCs w:val="20"/>
          <w:lang w:val="fr-FR"/>
        </w:rPr>
        <w:t>Roche à l’écriture ouvragée</w:t>
      </w:r>
    </w:p>
    <w:p w14:paraId="0352D609" w14:textId="77777777" w:rsidR="000152C6" w:rsidRPr="0032190F" w:rsidRDefault="000152C6" w:rsidP="000152C6">
      <w:pPr>
        <w:rPr>
          <w:lang w:val="fr-FR"/>
        </w:rPr>
      </w:pPr>
    </w:p>
    <w:p w14:paraId="1BE9C667" w14:textId="3DE38530" w:rsidR="000152C6" w:rsidRPr="0032190F" w:rsidRDefault="00000000" w:rsidP="000152C6">
      <w:pPr>
        <w:rPr>
          <w:lang w:val="fr-FR"/>
        </w:rPr>
      </w:pPr>
      <w:hyperlink r:id="rId14035" w:anchor="Typ_Bego_Figures_Franges" w:history="1">
        <w:r w:rsidR="000152C6" w:rsidRPr="0032190F">
          <w:rPr>
            <w:rStyle w:val="Hyperlink"/>
            <w:lang w:val="fr-FR"/>
          </w:rPr>
          <w:t>Figure à Franges</w:t>
        </w:r>
      </w:hyperlink>
      <w:r w:rsidR="000152C6" w:rsidRPr="0032190F">
        <w:rPr>
          <w:lang w:val="fr-FR"/>
        </w:rPr>
        <w:t xml:space="preserve"> (SS BIB)</w:t>
      </w:r>
    </w:p>
    <w:p w14:paraId="726D1A8F" w14:textId="77777777" w:rsidR="000152C6" w:rsidRPr="0032190F" w:rsidRDefault="000152C6" w:rsidP="000152C6">
      <w:pPr>
        <w:rPr>
          <w:lang w:val="fr-FR"/>
        </w:rPr>
      </w:pPr>
    </w:p>
    <w:p w14:paraId="5EA0D92F" w14:textId="4D78779F" w:rsidR="000152C6" w:rsidRPr="0032190F" w:rsidRDefault="000152C6" w:rsidP="000152C6">
      <w:pPr>
        <w:jc w:val="both"/>
        <w:rPr>
          <w:i/>
          <w:sz w:val="20"/>
          <w:szCs w:val="20"/>
          <w:lang w:val="fr-FR"/>
        </w:rPr>
      </w:pPr>
      <w:r w:rsidRPr="0032190F">
        <w:rPr>
          <w:i/>
          <w:sz w:val="20"/>
          <w:szCs w:val="20"/>
          <w:lang w:val="fr-FR"/>
        </w:rPr>
        <w:tab/>
        <w:t xml:space="preserve">C’est la première roche à flanc de pente, face au sud. Il faut marcher sur sa partie inférieure. Le numéro </w:t>
      </w:r>
      <w:r w:rsidRPr="0032190F">
        <w:rPr>
          <w:i/>
          <w:sz w:val="20"/>
          <w:szCs w:val="20"/>
          <w:u w:val="single"/>
          <w:lang w:val="fr-FR"/>
        </w:rPr>
        <w:t>ZII GI R3</w:t>
      </w:r>
      <w:r w:rsidRPr="0032190F">
        <w:rPr>
          <w:i/>
          <w:sz w:val="20"/>
          <w:szCs w:val="20"/>
          <w:lang w:val="fr-FR"/>
        </w:rPr>
        <w:t xml:space="preserve"> est assez  lisiblement inscrit à </w:t>
      </w:r>
      <w:smartTag w:uri="urn:schemas-microsoft-com:office:smarttags" w:element="metricconverter">
        <w:smartTagPr>
          <w:attr w:name="ProductID" w:val="0,4 m"/>
        </w:smartTagPr>
        <w:r w:rsidRPr="0032190F">
          <w:rPr>
            <w:i/>
            <w:sz w:val="20"/>
            <w:szCs w:val="20"/>
            <w:lang w:val="fr-FR"/>
          </w:rPr>
          <w:t>0,4 m</w:t>
        </w:r>
      </w:smartTag>
      <w:r w:rsidRPr="0032190F">
        <w:rPr>
          <w:i/>
          <w:sz w:val="20"/>
          <w:szCs w:val="20"/>
          <w:lang w:val="fr-FR"/>
        </w:rPr>
        <w:t xml:space="preserve"> du bord est de la roche, sous une fissure et à mi hauteur, si on part du sol près du lac (</w:t>
      </w:r>
      <w:smartTag w:uri="urn:schemas-microsoft-com:office:smarttags" w:element="metricconverter">
        <w:smartTagPr>
          <w:attr w:name="ProductID" w:val="1,8 m"/>
        </w:smartTagPr>
        <w:r w:rsidRPr="0032190F">
          <w:rPr>
            <w:i/>
            <w:sz w:val="20"/>
            <w:szCs w:val="20"/>
            <w:lang w:val="fr-FR"/>
          </w:rPr>
          <w:t>1,8 m</w:t>
        </w:r>
      </w:smartTag>
      <w:r w:rsidRPr="0032190F">
        <w:rPr>
          <w:i/>
          <w:sz w:val="20"/>
          <w:szCs w:val="20"/>
          <w:lang w:val="fr-FR"/>
        </w:rPr>
        <w:t xml:space="preserve">). Ce mamelon de schiste gréseux comporte deux surfaces gravée de signes protohistoriques, de textes historiques, de </w:t>
      </w:r>
      <w:hyperlink r:id="rId14036" w:anchor="Cul_Art_lex_graffiti" w:history="1">
        <w:r w:rsidR="000568BC" w:rsidRPr="000568BC">
          <w:rPr>
            <w:rStyle w:val="Hyperlink"/>
            <w:i/>
            <w:iCs/>
            <w:sz w:val="20"/>
            <w:lang w:val="fr-FR"/>
          </w:rPr>
          <w:t>graffiti</w:t>
        </w:r>
      </w:hyperlink>
      <w:r w:rsidR="000568BC" w:rsidRPr="000568BC">
        <w:rPr>
          <w:lang w:val="fr-FR"/>
        </w:rPr>
        <w:t xml:space="preserve"> </w:t>
      </w:r>
      <w:r w:rsidRPr="0032190F">
        <w:rPr>
          <w:i/>
          <w:sz w:val="20"/>
          <w:szCs w:val="20"/>
          <w:lang w:val="fr-FR"/>
        </w:rPr>
        <w:t>et de rayures. Remarquer ‘Marro 1928 battista borni’ en écriture travaillée. A droite (</w:t>
      </w:r>
      <w:r w:rsidRPr="0032190F">
        <w:rPr>
          <w:b/>
          <w:i/>
          <w:sz w:val="20"/>
          <w:szCs w:val="20"/>
          <w:lang w:val="fr-FR"/>
        </w:rPr>
        <w:t>face b</w:t>
      </w:r>
      <w:r w:rsidRPr="0032190F">
        <w:rPr>
          <w:i/>
          <w:sz w:val="20"/>
          <w:szCs w:val="20"/>
          <w:lang w:val="fr-FR"/>
        </w:rPr>
        <w:t xml:space="preserve"> de pendage 50° sud), près du numéro, de la patine a subsisté et présente une plage, puis un corniforme. Plus haut et au nord-ouest (</w:t>
      </w:r>
      <w:r w:rsidRPr="0032190F">
        <w:rPr>
          <w:b/>
          <w:i/>
          <w:sz w:val="20"/>
          <w:szCs w:val="20"/>
          <w:lang w:val="fr-FR"/>
        </w:rPr>
        <w:t>face a</w:t>
      </w:r>
      <w:r w:rsidRPr="0032190F">
        <w:rPr>
          <w:i/>
          <w:sz w:val="20"/>
          <w:szCs w:val="20"/>
          <w:lang w:val="fr-FR"/>
        </w:rPr>
        <w:t xml:space="preserve">) où le pendage est de 60° sud, un réticulé à franges est très peu visible. Il faut le chercher à </w:t>
      </w:r>
      <w:smartTag w:uri="urn:schemas-microsoft-com:office:smarttags" w:element="metricconverter">
        <w:smartTagPr>
          <w:attr w:name="ProductID" w:val="1,3 m"/>
        </w:smartTagPr>
        <w:r w:rsidRPr="0032190F">
          <w:rPr>
            <w:i/>
            <w:sz w:val="20"/>
            <w:szCs w:val="20"/>
            <w:lang w:val="fr-FR"/>
          </w:rPr>
          <w:t>1,3 m</w:t>
        </w:r>
      </w:smartTag>
      <w:r w:rsidRPr="0032190F">
        <w:rPr>
          <w:i/>
          <w:sz w:val="20"/>
          <w:szCs w:val="20"/>
          <w:lang w:val="fr-FR"/>
        </w:rPr>
        <w:t xml:space="preserve"> sous une grande inscription de 1972 (elle est visible en grimpant sur la roche), le long d’une faille large de </w:t>
      </w:r>
      <w:smartTag w:uri="urn:schemas-microsoft-com:office:smarttags" w:element="metricconverter">
        <w:smartTagPr>
          <w:attr w:name="ProductID" w:val="0,3 m"/>
        </w:smartTagPr>
        <w:r w:rsidRPr="0032190F">
          <w:rPr>
            <w:i/>
            <w:sz w:val="20"/>
            <w:szCs w:val="20"/>
            <w:lang w:val="fr-FR"/>
          </w:rPr>
          <w:t>0,3 m</w:t>
        </w:r>
      </w:smartTag>
      <w:r w:rsidRPr="0032190F">
        <w:rPr>
          <w:i/>
          <w:sz w:val="20"/>
          <w:szCs w:val="20"/>
          <w:lang w:val="fr-FR"/>
        </w:rPr>
        <w:t xml:space="preserve"> et à gauche d’un grand trou). </w:t>
      </w:r>
    </w:p>
    <w:p w14:paraId="5BB8B604" w14:textId="77777777" w:rsidR="000152C6" w:rsidRPr="0032190F" w:rsidRDefault="000152C6" w:rsidP="000152C6">
      <w:pPr>
        <w:jc w:val="both"/>
        <w:rPr>
          <w:i/>
          <w:sz w:val="20"/>
          <w:szCs w:val="20"/>
          <w:lang w:val="fr-FR"/>
        </w:rPr>
      </w:pPr>
    </w:p>
    <w:p w14:paraId="582B9E67" w14:textId="77777777" w:rsidR="000152C6" w:rsidRPr="0032190F" w:rsidRDefault="000152C6" w:rsidP="00647EA0">
      <w:pPr>
        <w:pStyle w:val="Heading5"/>
      </w:pPr>
      <w:bookmarkStart w:id="5549" w:name="Desc_ZIIGIR6"/>
      <w:r w:rsidRPr="0032190F">
        <w:t>ZIIGIR6</w:t>
      </w:r>
    </w:p>
    <w:bookmarkEnd w:id="5549"/>
    <w:p w14:paraId="1C68C54A" w14:textId="77777777" w:rsidR="000152C6" w:rsidRPr="0032190F" w:rsidRDefault="000152C6" w:rsidP="000152C6">
      <w:pPr>
        <w:jc w:val="right"/>
        <w:rPr>
          <w:b/>
          <w:sz w:val="20"/>
          <w:szCs w:val="20"/>
          <w:lang w:val="fr-FR"/>
        </w:rPr>
      </w:pPr>
      <w:r w:rsidRPr="0032190F">
        <w:rPr>
          <w:b/>
          <w:sz w:val="20"/>
          <w:szCs w:val="20"/>
          <w:lang w:val="fr-FR"/>
        </w:rPr>
        <w:t>Roche triple</w:t>
      </w:r>
    </w:p>
    <w:p w14:paraId="7A6562A0" w14:textId="77777777" w:rsidR="000152C6" w:rsidRPr="0032190F" w:rsidRDefault="000152C6" w:rsidP="000152C6">
      <w:pPr>
        <w:jc w:val="both"/>
        <w:rPr>
          <w:i/>
          <w:sz w:val="20"/>
          <w:szCs w:val="20"/>
          <w:lang w:val="fr-FR"/>
        </w:rPr>
      </w:pPr>
    </w:p>
    <w:p w14:paraId="1E857D8D" w14:textId="77777777" w:rsidR="000152C6" w:rsidRPr="0032190F" w:rsidRDefault="000152C6" w:rsidP="000152C6">
      <w:pPr>
        <w:jc w:val="both"/>
        <w:rPr>
          <w:i/>
          <w:sz w:val="20"/>
          <w:szCs w:val="20"/>
          <w:lang w:val="fr-FR"/>
        </w:rPr>
      </w:pPr>
      <w:r w:rsidRPr="0032190F">
        <w:rPr>
          <w:i/>
          <w:sz w:val="20"/>
          <w:szCs w:val="20"/>
          <w:lang w:val="fr-FR"/>
        </w:rPr>
        <w:tab/>
        <w:t xml:space="preserve">Cette roche de schiste gréseux lie-de-vin présente 3 faces gravées. C’est aussi la première roche gravée du groupe où un numéro de Conti est bien visible (mais est-ce le sien réellement ?) Le C est gravé discrètement au milieu de la face b. Le numéro </w:t>
      </w:r>
      <w:r w:rsidRPr="0032190F">
        <w:rPr>
          <w:i/>
          <w:sz w:val="20"/>
          <w:szCs w:val="20"/>
          <w:u w:val="single"/>
          <w:lang w:val="fr-FR"/>
        </w:rPr>
        <w:t>ZII GI R5</w:t>
      </w:r>
      <w:r w:rsidRPr="0032190F">
        <w:rPr>
          <w:i/>
          <w:sz w:val="20"/>
          <w:szCs w:val="20"/>
          <w:lang w:val="fr-FR"/>
        </w:rPr>
        <w:t xml:space="preserve"> est inscrit près de l’arête nord - sud de l’ouest.</w:t>
      </w:r>
    </w:p>
    <w:p w14:paraId="022E5395" w14:textId="77777777" w:rsidR="000152C6" w:rsidRPr="0032190F" w:rsidRDefault="000152C6" w:rsidP="000152C6">
      <w:pPr>
        <w:jc w:val="both"/>
        <w:rPr>
          <w:i/>
          <w:sz w:val="20"/>
          <w:szCs w:val="20"/>
          <w:lang w:val="fr-FR"/>
        </w:rPr>
      </w:pPr>
      <w:r w:rsidRPr="0032190F">
        <w:rPr>
          <w:i/>
          <w:sz w:val="20"/>
          <w:szCs w:val="20"/>
          <w:lang w:val="fr-FR"/>
        </w:rPr>
        <w:t xml:space="preserve">La </w:t>
      </w:r>
      <w:r w:rsidRPr="0032190F">
        <w:rPr>
          <w:b/>
          <w:i/>
          <w:sz w:val="20"/>
          <w:szCs w:val="20"/>
          <w:lang w:val="fr-FR"/>
        </w:rPr>
        <w:t>face b</w:t>
      </w:r>
      <w:r w:rsidRPr="0032190F">
        <w:rPr>
          <w:i/>
          <w:sz w:val="20"/>
          <w:szCs w:val="20"/>
          <w:lang w:val="fr-FR"/>
        </w:rPr>
        <w:t xml:space="preserve"> (</w:t>
      </w:r>
      <w:smartTag w:uri="urn:schemas-microsoft-com:office:smarttags" w:element="metricconverter">
        <w:smartTagPr>
          <w:attr w:name="ProductID" w:val="2 m"/>
        </w:smartTagPr>
        <w:r w:rsidRPr="0032190F">
          <w:rPr>
            <w:i/>
            <w:sz w:val="20"/>
            <w:szCs w:val="20"/>
            <w:lang w:val="fr-FR"/>
          </w:rPr>
          <w:t>2 m</w:t>
        </w:r>
      </w:smartTag>
      <w:r w:rsidRPr="0032190F">
        <w:rPr>
          <w:i/>
          <w:sz w:val="20"/>
          <w:szCs w:val="20"/>
          <w:lang w:val="fr-FR"/>
        </w:rPr>
        <w:t xml:space="preserve"> par </w:t>
      </w:r>
      <w:smartTag w:uri="urn:schemas-microsoft-com:office:smarttags" w:element="metricconverter">
        <w:smartTagPr>
          <w:attr w:name="ProductID" w:val="2 m"/>
        </w:smartTagPr>
        <w:r w:rsidRPr="0032190F">
          <w:rPr>
            <w:i/>
            <w:sz w:val="20"/>
            <w:szCs w:val="20"/>
            <w:lang w:val="fr-FR"/>
          </w:rPr>
          <w:t>2 m</w:t>
        </w:r>
      </w:smartTag>
      <w:r w:rsidRPr="0032190F">
        <w:rPr>
          <w:i/>
          <w:sz w:val="20"/>
          <w:szCs w:val="20"/>
          <w:lang w:val="fr-FR"/>
        </w:rPr>
        <w:t>, pendage 30° sud-est et anciennement appelée roche 5) présente deux hallebardes, trois corniformes dont deux, très blancs. L’un  a été repiqueté (cupules allongées) sur une gravure protohistorique dont il ne subsiste qu’une corne et quelques cupules au bas du corps, l’autre présente des cupules rondes, petites régulières et côte à côte mais semble récent. Tous les corniformes ont des cornes en lyre. Il y a aussi un attelage, des plages, tous piquetés assez finement mais dont parfois les cupules sont profondes. Des textes historiques figurent : la date 1942 avec deux noms : S Tell et S Modina, burinés très profondément et blancs ; des inscriptions pastorales, Marro Battista 1922 (dans le bas de la partie centrale), Guido Giuseppe li 11 luglio 1935 (à l’ouest); l’inscription militaire Cl (en cursive) 1914.W.</w:t>
      </w:r>
    </w:p>
    <w:p w14:paraId="464927F0" w14:textId="77777777" w:rsidR="000152C6" w:rsidRPr="0032190F" w:rsidRDefault="000152C6" w:rsidP="000152C6">
      <w:pPr>
        <w:jc w:val="both"/>
        <w:rPr>
          <w:i/>
          <w:sz w:val="20"/>
          <w:szCs w:val="20"/>
          <w:lang w:val="fr-FR"/>
        </w:rPr>
      </w:pPr>
      <w:r w:rsidRPr="0032190F">
        <w:rPr>
          <w:i/>
          <w:sz w:val="20"/>
          <w:szCs w:val="20"/>
          <w:lang w:val="fr-FR"/>
        </w:rPr>
        <w:t xml:space="preserve">La </w:t>
      </w:r>
      <w:r w:rsidRPr="0032190F">
        <w:rPr>
          <w:b/>
          <w:i/>
          <w:sz w:val="20"/>
          <w:szCs w:val="20"/>
          <w:lang w:val="fr-FR"/>
        </w:rPr>
        <w:t>face c</w:t>
      </w:r>
      <w:r w:rsidRPr="0032190F">
        <w:rPr>
          <w:i/>
          <w:sz w:val="20"/>
          <w:szCs w:val="20"/>
          <w:lang w:val="fr-FR"/>
        </w:rPr>
        <w:t xml:space="preserve"> est située à côté, un peu plus haut et à l’ouest, sous l’inscription R (ou A) PAGNANELL(I?). De pendage 50° sud-est elle porte une grand plage de grosses cupules (</w:t>
      </w:r>
      <w:smartTag w:uri="urn:schemas-microsoft-com:office:smarttags" w:element="metricconverter">
        <w:smartTagPr>
          <w:attr w:name="ProductID" w:val="0,13 m"/>
        </w:smartTagPr>
        <w:r w:rsidRPr="0032190F">
          <w:rPr>
            <w:i/>
            <w:sz w:val="20"/>
            <w:szCs w:val="20"/>
            <w:lang w:val="fr-FR"/>
          </w:rPr>
          <w:t>0,13 m</w:t>
        </w:r>
      </w:smartTag>
      <w:r w:rsidRPr="0032190F">
        <w:rPr>
          <w:i/>
          <w:sz w:val="20"/>
          <w:szCs w:val="20"/>
          <w:lang w:val="fr-FR"/>
        </w:rPr>
        <w:t xml:space="preserve"> par </w:t>
      </w:r>
      <w:smartTag w:uri="urn:schemas-microsoft-com:office:smarttags" w:element="metricconverter">
        <w:smartTagPr>
          <w:attr w:name="ProductID" w:val="0,14 m"/>
        </w:smartTagPr>
        <w:r w:rsidRPr="0032190F">
          <w:rPr>
            <w:i/>
            <w:sz w:val="20"/>
            <w:szCs w:val="20"/>
            <w:lang w:val="fr-FR"/>
          </w:rPr>
          <w:t>0,14 m</w:t>
        </w:r>
      </w:smartTag>
      <w:r w:rsidRPr="0032190F">
        <w:rPr>
          <w:i/>
          <w:sz w:val="20"/>
          <w:szCs w:val="20"/>
          <w:lang w:val="fr-FR"/>
        </w:rPr>
        <w:t xml:space="preserve">) le long d’une fissure. Dans l’est du haut de la face se remarquent un petit c et le numéro </w:t>
      </w:r>
      <w:r w:rsidRPr="0032190F">
        <w:rPr>
          <w:i/>
          <w:sz w:val="20"/>
          <w:szCs w:val="20"/>
          <w:u w:val="single"/>
          <w:lang w:val="fr-FR"/>
        </w:rPr>
        <w:t>ZII GI R5A</w:t>
      </w:r>
      <w:r w:rsidRPr="0032190F">
        <w:rPr>
          <w:i/>
          <w:sz w:val="20"/>
          <w:szCs w:val="20"/>
          <w:lang w:val="fr-FR"/>
        </w:rPr>
        <w:t>.</w:t>
      </w:r>
    </w:p>
    <w:p w14:paraId="7F8DED7D" w14:textId="77777777" w:rsidR="000152C6" w:rsidRPr="0032190F" w:rsidRDefault="000152C6" w:rsidP="000152C6">
      <w:pPr>
        <w:jc w:val="both"/>
        <w:rPr>
          <w:i/>
          <w:sz w:val="20"/>
          <w:szCs w:val="20"/>
          <w:lang w:val="fr-FR"/>
        </w:rPr>
      </w:pPr>
      <w:r w:rsidRPr="0032190F">
        <w:rPr>
          <w:i/>
          <w:sz w:val="20"/>
          <w:szCs w:val="20"/>
          <w:lang w:val="fr-FR"/>
        </w:rPr>
        <w:t xml:space="preserve">La </w:t>
      </w:r>
      <w:r w:rsidRPr="0032190F">
        <w:rPr>
          <w:b/>
          <w:i/>
          <w:sz w:val="20"/>
          <w:szCs w:val="20"/>
          <w:lang w:val="fr-FR"/>
        </w:rPr>
        <w:t>face a</w:t>
      </w:r>
      <w:r w:rsidRPr="0032190F">
        <w:rPr>
          <w:i/>
          <w:sz w:val="20"/>
          <w:szCs w:val="20"/>
          <w:lang w:val="fr-FR"/>
        </w:rPr>
        <w:t xml:space="preserve"> se trouve à </w:t>
      </w:r>
      <w:smartTag w:uri="urn:schemas-microsoft-com:office:smarttags" w:element="metricconverter">
        <w:smartTagPr>
          <w:attr w:name="ProductID" w:val="5 m"/>
        </w:smartTagPr>
        <w:r w:rsidRPr="0032190F">
          <w:rPr>
            <w:i/>
            <w:sz w:val="20"/>
            <w:szCs w:val="20"/>
            <w:lang w:val="fr-FR"/>
          </w:rPr>
          <w:t>5 m</w:t>
        </w:r>
      </w:smartTag>
      <w:r w:rsidRPr="0032190F">
        <w:rPr>
          <w:i/>
          <w:sz w:val="20"/>
          <w:szCs w:val="20"/>
          <w:lang w:val="fr-FR"/>
        </w:rPr>
        <w:t xml:space="preserve"> à l’ouest. Dans le bas de la paroi, le pendage est de 40° sud. On peut y voir un C, le numéro ZII GI R6, gravé près d’un attelage très peu net sauf un corniforme.</w:t>
      </w:r>
    </w:p>
    <w:p w14:paraId="02DCDA50" w14:textId="77777777" w:rsidR="000152C6" w:rsidRPr="0032190F" w:rsidRDefault="000152C6" w:rsidP="000152C6">
      <w:pPr>
        <w:jc w:val="both"/>
        <w:rPr>
          <w:i/>
          <w:sz w:val="20"/>
          <w:szCs w:val="20"/>
          <w:lang w:val="fr-FR"/>
        </w:rPr>
      </w:pPr>
    </w:p>
    <w:p w14:paraId="6DAFD2F3" w14:textId="76B6ABDB" w:rsidR="000152C6" w:rsidRPr="0032190F" w:rsidRDefault="000152C6" w:rsidP="000152C6">
      <w:pPr>
        <w:rPr>
          <w:lang w:val="fr-FR"/>
        </w:rPr>
      </w:pPr>
      <w:r w:rsidRPr="0032190F">
        <w:rPr>
          <w:lang w:val="fr-FR"/>
        </w:rPr>
        <w:t xml:space="preserve">La </w:t>
      </w:r>
      <w:hyperlink r:id="rId14037" w:anchor="Typ_Bego_Hallebardes" w:history="1">
        <w:r w:rsidRPr="0032190F">
          <w:rPr>
            <w:rStyle w:val="Hyperlink"/>
            <w:lang w:val="fr-FR"/>
          </w:rPr>
          <w:t>Hallebarde</w:t>
        </w:r>
      </w:hyperlink>
      <w:r w:rsidRPr="0032190F">
        <w:rPr>
          <w:lang w:val="fr-FR"/>
        </w:rPr>
        <w:t xml:space="preserve"> 9 montre une surcupulation au niveau de la jonction lame/manche (SS BIB)</w:t>
      </w:r>
    </w:p>
    <w:p w14:paraId="0D3CB4B6" w14:textId="77777777" w:rsidR="000152C6" w:rsidRPr="0032190F" w:rsidRDefault="000152C6" w:rsidP="000152C6">
      <w:pPr>
        <w:rPr>
          <w:lang w:val="fr-FR"/>
        </w:rPr>
      </w:pPr>
    </w:p>
    <w:p w14:paraId="6CED5B0B" w14:textId="77777777" w:rsidR="000152C6" w:rsidRPr="0032190F" w:rsidRDefault="000152C6" w:rsidP="00647EA0">
      <w:pPr>
        <w:pStyle w:val="Heading5"/>
      </w:pPr>
      <w:bookmarkStart w:id="5550" w:name="Desc_ZIIGIR9"/>
      <w:r w:rsidRPr="0032190F">
        <w:t>ZIIGIR9</w:t>
      </w:r>
    </w:p>
    <w:bookmarkEnd w:id="5550"/>
    <w:p w14:paraId="68CAA649" w14:textId="77777777" w:rsidR="000152C6" w:rsidRPr="0032190F" w:rsidRDefault="000152C6" w:rsidP="000152C6">
      <w:pPr>
        <w:jc w:val="right"/>
        <w:rPr>
          <w:b/>
          <w:sz w:val="20"/>
          <w:szCs w:val="20"/>
          <w:lang w:val="fr-FR"/>
        </w:rPr>
      </w:pPr>
      <w:r w:rsidRPr="0032190F">
        <w:rPr>
          <w:b/>
          <w:sz w:val="20"/>
          <w:szCs w:val="20"/>
          <w:lang w:val="fr-FR"/>
        </w:rPr>
        <w:t>Roche visible au soleil rasant</w:t>
      </w:r>
    </w:p>
    <w:p w14:paraId="415A30EF" w14:textId="77777777" w:rsidR="000152C6" w:rsidRPr="0032190F" w:rsidRDefault="000152C6" w:rsidP="000152C6">
      <w:pPr>
        <w:rPr>
          <w:lang w:val="fr-FR"/>
        </w:rPr>
      </w:pPr>
    </w:p>
    <w:p w14:paraId="3C1428AD" w14:textId="5ADC7659" w:rsidR="000152C6" w:rsidRPr="0032190F" w:rsidRDefault="000152C6" w:rsidP="000152C6">
      <w:pPr>
        <w:jc w:val="both"/>
        <w:rPr>
          <w:lang w:val="fr-FR"/>
        </w:rPr>
      </w:pPr>
      <w:r w:rsidRPr="0032190F">
        <w:rPr>
          <w:lang w:val="fr-FR"/>
        </w:rPr>
        <w:lastRenderedPageBreak/>
        <w:t xml:space="preserve">Cette roche de grès située sur le pourtour du lac Fourca montre les </w:t>
      </w:r>
      <w:hyperlink r:id="rId14038" w:anchor="Ana_Chrono_Superpositions" w:history="1">
        <w:r w:rsidRPr="0032190F">
          <w:rPr>
            <w:rStyle w:val="Hyperlink"/>
            <w:lang w:val="fr-FR"/>
          </w:rPr>
          <w:t>superpositions</w:t>
        </w:r>
      </w:hyperlink>
      <w:r w:rsidRPr="0032190F">
        <w:rPr>
          <w:lang w:val="fr-FR"/>
        </w:rPr>
        <w:t xml:space="preserve"> de deux corniformes sur une </w:t>
      </w:r>
      <w:hyperlink r:id="rId14039" w:anchor="Typ_Bego_Figures_Franges" w:history="1">
        <w:r w:rsidRPr="0032190F">
          <w:rPr>
            <w:rStyle w:val="Hyperlink"/>
            <w:lang w:val="fr-FR"/>
          </w:rPr>
          <w:t>Figures à Franges</w:t>
        </w:r>
      </w:hyperlink>
      <w:r w:rsidRPr="0032190F">
        <w:rPr>
          <w:lang w:val="fr-FR"/>
        </w:rPr>
        <w:t>(Serres 2001 p. 436, Saulieu 2001 p. 256). Serres remarque également que les cornus sont de style A (Serres 2001 p. 436).</w:t>
      </w:r>
    </w:p>
    <w:p w14:paraId="6C69453E" w14:textId="77777777" w:rsidR="000152C6" w:rsidRPr="0032190F" w:rsidRDefault="000152C6" w:rsidP="000152C6">
      <w:pPr>
        <w:rPr>
          <w:lang w:val="fr-FR"/>
        </w:rPr>
      </w:pPr>
    </w:p>
    <w:p w14:paraId="1D9257E8" w14:textId="77777777" w:rsidR="000152C6" w:rsidRPr="0032190F" w:rsidRDefault="000152C6" w:rsidP="000152C6">
      <w:pPr>
        <w:jc w:val="both"/>
        <w:rPr>
          <w:i/>
          <w:sz w:val="20"/>
          <w:szCs w:val="20"/>
          <w:lang w:val="fr-FR"/>
        </w:rPr>
      </w:pPr>
      <w:r w:rsidRPr="0032190F">
        <w:rPr>
          <w:i/>
          <w:sz w:val="20"/>
          <w:szCs w:val="20"/>
          <w:lang w:val="fr-FR"/>
        </w:rPr>
        <w:t xml:space="preserve">Cette roche de schiste gréseux violet présente 3 faces numérotées a, b, c. </w:t>
      </w:r>
    </w:p>
    <w:p w14:paraId="124326D7" w14:textId="77777777" w:rsidR="000152C6" w:rsidRPr="0032190F" w:rsidRDefault="000152C6" w:rsidP="000152C6">
      <w:pPr>
        <w:jc w:val="both"/>
        <w:rPr>
          <w:i/>
          <w:sz w:val="20"/>
          <w:szCs w:val="20"/>
          <w:lang w:val="fr-FR"/>
        </w:rPr>
      </w:pPr>
      <w:r w:rsidRPr="0032190F">
        <w:rPr>
          <w:i/>
          <w:sz w:val="20"/>
          <w:szCs w:val="20"/>
          <w:lang w:val="fr-FR"/>
        </w:rPr>
        <w:t xml:space="preserve">On repère d’abord la </w:t>
      </w:r>
      <w:r w:rsidRPr="0032190F">
        <w:rPr>
          <w:b/>
          <w:i/>
          <w:sz w:val="20"/>
          <w:szCs w:val="20"/>
          <w:lang w:val="fr-FR"/>
        </w:rPr>
        <w:t>facec</w:t>
      </w:r>
      <w:r w:rsidRPr="0032190F">
        <w:rPr>
          <w:i/>
          <w:sz w:val="20"/>
          <w:szCs w:val="20"/>
          <w:lang w:val="fr-FR"/>
        </w:rPr>
        <w:t xml:space="preserve"> de pendage 55° sud, gravée </w:t>
      </w:r>
      <w:r w:rsidRPr="0032190F">
        <w:rPr>
          <w:i/>
          <w:sz w:val="20"/>
          <w:szCs w:val="20"/>
          <w:u w:val="single"/>
          <w:lang w:val="fr-FR"/>
        </w:rPr>
        <w:t>ZII GI R8</w:t>
      </w:r>
      <w:r w:rsidRPr="0032190F">
        <w:rPr>
          <w:i/>
          <w:sz w:val="20"/>
          <w:szCs w:val="20"/>
          <w:lang w:val="fr-FR"/>
        </w:rPr>
        <w:t xml:space="preserve"> où seul un corniforme, en haut et à droite est parfois net. Un petit c est inscrit en haut de la face, au-dessus du corniforme, sur une petite surface délimitée par des décrochements..</w:t>
      </w:r>
    </w:p>
    <w:p w14:paraId="3535CB7D" w14:textId="77777777" w:rsidR="000152C6" w:rsidRPr="0032190F" w:rsidRDefault="000152C6" w:rsidP="000152C6">
      <w:pPr>
        <w:jc w:val="both"/>
        <w:rPr>
          <w:i/>
          <w:sz w:val="20"/>
          <w:szCs w:val="20"/>
          <w:lang w:val="fr-FR"/>
        </w:rPr>
      </w:pPr>
      <w:r w:rsidRPr="0032190F">
        <w:rPr>
          <w:i/>
          <w:sz w:val="20"/>
          <w:szCs w:val="20"/>
          <w:lang w:val="fr-FR"/>
        </w:rPr>
        <w:t xml:space="preserve">La </w:t>
      </w:r>
      <w:r w:rsidRPr="0032190F">
        <w:rPr>
          <w:b/>
          <w:i/>
          <w:sz w:val="20"/>
          <w:szCs w:val="20"/>
          <w:lang w:val="fr-FR"/>
        </w:rPr>
        <w:t>face a</w:t>
      </w:r>
      <w:r w:rsidRPr="0032190F">
        <w:rPr>
          <w:i/>
          <w:sz w:val="20"/>
          <w:szCs w:val="20"/>
          <w:lang w:val="fr-FR"/>
        </w:rPr>
        <w:t xml:space="preserve"> située entre les faces b et c, de pendage 60° sud, porte le numéro </w:t>
      </w:r>
      <w:r w:rsidRPr="0032190F">
        <w:rPr>
          <w:i/>
          <w:sz w:val="20"/>
          <w:szCs w:val="20"/>
          <w:u w:val="single"/>
          <w:lang w:val="fr-FR"/>
        </w:rPr>
        <w:t>ZII GI R8</w:t>
      </w:r>
      <w:r w:rsidRPr="00687D66">
        <w:rPr>
          <w:rFonts w:ascii="Symbol" w:hAnsi="Symbol"/>
          <w:i/>
          <w:sz w:val="20"/>
          <w:szCs w:val="20"/>
          <w:u w:val="single"/>
        </w:rPr>
        <w:t></w:t>
      </w:r>
      <w:r w:rsidRPr="0032190F">
        <w:rPr>
          <w:i/>
          <w:sz w:val="20"/>
          <w:szCs w:val="20"/>
          <w:lang w:val="fr-FR"/>
        </w:rPr>
        <w:t xml:space="preserve">  au ras du sol, sous des myrtilles. Les gravures sont invisibles avant la fin de l’après-midi car la surface est grumeleuse et l’érosion est peu discernable des cupules éclatées. Il faut deviner en haut, à droite d’une large fissure, un corniforme épais et un réticulé et, en bas et à gauche, à la limite de la face b, 3 corniformes emboîtés.</w:t>
      </w:r>
    </w:p>
    <w:p w14:paraId="6BCC5BE4" w14:textId="77777777" w:rsidR="000152C6" w:rsidRPr="0032190F" w:rsidRDefault="000152C6" w:rsidP="000152C6">
      <w:pPr>
        <w:rPr>
          <w:i/>
          <w:sz w:val="20"/>
          <w:szCs w:val="20"/>
          <w:lang w:val="fr-FR"/>
        </w:rPr>
      </w:pPr>
      <w:r w:rsidRPr="0032190F">
        <w:rPr>
          <w:i/>
          <w:sz w:val="20"/>
          <w:szCs w:val="20"/>
          <w:lang w:val="fr-FR"/>
        </w:rPr>
        <w:t xml:space="preserve">La </w:t>
      </w:r>
      <w:r w:rsidRPr="0032190F">
        <w:rPr>
          <w:b/>
          <w:i/>
          <w:sz w:val="20"/>
          <w:szCs w:val="20"/>
          <w:lang w:val="fr-FR"/>
        </w:rPr>
        <w:t>face b</w:t>
      </w:r>
      <w:r w:rsidRPr="0032190F">
        <w:rPr>
          <w:i/>
          <w:sz w:val="20"/>
          <w:szCs w:val="20"/>
          <w:lang w:val="fr-FR"/>
        </w:rPr>
        <w:t xml:space="preserve"> de pendage 50° sud-est est située à </w:t>
      </w:r>
      <w:smartTag w:uri="urn:schemas-microsoft-com:office:smarttags" w:element="metricconverter">
        <w:smartTagPr>
          <w:attr w:name="ProductID" w:val="3 m"/>
        </w:smartTagPr>
        <w:r w:rsidRPr="0032190F">
          <w:rPr>
            <w:i/>
            <w:sz w:val="20"/>
            <w:szCs w:val="20"/>
            <w:lang w:val="fr-FR"/>
          </w:rPr>
          <w:t>3 m</w:t>
        </w:r>
      </w:smartTag>
      <w:r w:rsidRPr="0032190F">
        <w:rPr>
          <w:i/>
          <w:sz w:val="20"/>
          <w:szCs w:val="20"/>
          <w:lang w:val="fr-FR"/>
        </w:rPr>
        <w:t xml:space="preserve"> à l'ouest de la face c. Elle porte le numéro </w:t>
      </w:r>
      <w:r w:rsidRPr="0032190F">
        <w:rPr>
          <w:i/>
          <w:sz w:val="20"/>
          <w:szCs w:val="20"/>
          <w:u w:val="single"/>
          <w:lang w:val="fr-FR"/>
        </w:rPr>
        <w:t>ZII GI R8b</w:t>
      </w:r>
      <w:r w:rsidRPr="0032190F">
        <w:rPr>
          <w:i/>
          <w:sz w:val="20"/>
          <w:szCs w:val="20"/>
          <w:lang w:val="fr-FR"/>
        </w:rPr>
        <w:t xml:space="preserve"> avec un C de Conti, sous un décrochement, près de l’arête de l’ouest. Sa surface est grumeleuse ou entièrement piquetée dans le bas. On distingue plusieurs réticulés à frange, des cercles, des corniformes, présents seulement à partir de 14 ou 15 H en plein été.</w:t>
      </w:r>
    </w:p>
    <w:p w14:paraId="19EE1FBC" w14:textId="77777777" w:rsidR="000152C6" w:rsidRPr="0032190F" w:rsidRDefault="000152C6" w:rsidP="000152C6">
      <w:pPr>
        <w:rPr>
          <w:i/>
          <w:sz w:val="20"/>
          <w:szCs w:val="20"/>
          <w:lang w:val="fr-FR"/>
        </w:rPr>
      </w:pPr>
    </w:p>
    <w:p w14:paraId="5F4423F8" w14:textId="77777777" w:rsidR="000152C6" w:rsidRPr="0032190F" w:rsidRDefault="000152C6" w:rsidP="00647EA0">
      <w:pPr>
        <w:pStyle w:val="Heading5"/>
      </w:pPr>
      <w:r w:rsidRPr="0032190F">
        <w:t>ZIIGIR9@a</w:t>
      </w:r>
    </w:p>
    <w:p w14:paraId="5424D588" w14:textId="77777777" w:rsidR="000152C6" w:rsidRPr="0032190F" w:rsidRDefault="000152C6" w:rsidP="000152C6">
      <w:pPr>
        <w:jc w:val="right"/>
        <w:rPr>
          <w:b/>
          <w:sz w:val="20"/>
          <w:szCs w:val="20"/>
          <w:lang w:val="fr-FR"/>
        </w:rPr>
      </w:pPr>
      <w:r w:rsidRPr="0032190F">
        <w:rPr>
          <w:b/>
          <w:sz w:val="20"/>
          <w:szCs w:val="20"/>
          <w:lang w:val="fr-FR"/>
        </w:rPr>
        <w:t>Roche au ras du lac Fourca</w:t>
      </w:r>
    </w:p>
    <w:p w14:paraId="2420A696" w14:textId="77777777" w:rsidR="000152C6" w:rsidRPr="0032190F" w:rsidRDefault="000152C6" w:rsidP="000152C6">
      <w:pPr>
        <w:jc w:val="both"/>
        <w:rPr>
          <w:i/>
          <w:lang w:val="fr-FR"/>
        </w:rPr>
      </w:pPr>
    </w:p>
    <w:p w14:paraId="13A39CB7" w14:textId="77777777" w:rsidR="000152C6" w:rsidRPr="0032190F" w:rsidRDefault="000152C6" w:rsidP="000152C6">
      <w:pPr>
        <w:jc w:val="both"/>
        <w:rPr>
          <w:i/>
          <w:sz w:val="20"/>
          <w:szCs w:val="20"/>
          <w:lang w:val="fr-FR"/>
        </w:rPr>
      </w:pPr>
      <w:r w:rsidRPr="0032190F">
        <w:rPr>
          <w:i/>
          <w:sz w:val="20"/>
          <w:szCs w:val="20"/>
          <w:lang w:val="fr-FR"/>
        </w:rPr>
        <w:tab/>
        <w:t>Ce bloc est cassé d’est en ouest sur son bord sud. La face supérieure (</w:t>
      </w:r>
      <w:smartTag w:uri="urn:schemas-microsoft-com:office:smarttags" w:element="metricconverter">
        <w:smartTagPr>
          <w:attr w:name="ProductID" w:val="4,5 m"/>
        </w:smartTagPr>
        <w:r w:rsidRPr="0032190F">
          <w:rPr>
            <w:i/>
            <w:sz w:val="20"/>
            <w:szCs w:val="20"/>
            <w:lang w:val="fr-FR"/>
          </w:rPr>
          <w:t>4,5 m</w:t>
        </w:r>
      </w:smartTag>
      <w:r w:rsidRPr="0032190F">
        <w:rPr>
          <w:i/>
          <w:sz w:val="20"/>
          <w:szCs w:val="20"/>
          <w:lang w:val="fr-FR"/>
        </w:rPr>
        <w:t xml:space="preserve"> d’est en ouest par </w:t>
      </w:r>
      <w:smartTag w:uri="urn:schemas-microsoft-com:office:smarttags" w:element="metricconverter">
        <w:smartTagPr>
          <w:attr w:name="ProductID" w:val="2,5 m"/>
        </w:smartTagPr>
        <w:r w:rsidRPr="0032190F">
          <w:rPr>
            <w:i/>
            <w:sz w:val="20"/>
            <w:szCs w:val="20"/>
            <w:lang w:val="fr-FR"/>
          </w:rPr>
          <w:t>2,5 m</w:t>
        </w:r>
      </w:smartTag>
      <w:r w:rsidRPr="0032190F">
        <w:rPr>
          <w:i/>
          <w:sz w:val="20"/>
          <w:szCs w:val="20"/>
          <w:lang w:val="fr-FR"/>
        </w:rPr>
        <w:t>) légèrement bombée, irrégulière et rugueuse, présente des enclaves claires et des inclusions de cailloux blancs au centre de l’arête nord-ouest - sud-est. La surface, de pendage 20° sud-ouest, est traversée de décrochements à l’ouest. La partie est, horizontale ou de léger pendage nord-est jusqu’à la fracture du sud, porte de gros trous. Avec un éclairage rasant, se discernent de grandes plages (</w:t>
      </w:r>
      <w:smartTag w:uri="urn:schemas-microsoft-com:office:smarttags" w:element="metricconverter">
        <w:smartTagPr>
          <w:attr w:name="ProductID" w:val="0,4 m"/>
        </w:smartTagPr>
        <w:r w:rsidRPr="0032190F">
          <w:rPr>
            <w:i/>
            <w:sz w:val="20"/>
            <w:szCs w:val="20"/>
            <w:lang w:val="fr-FR"/>
          </w:rPr>
          <w:t>0,4 m</w:t>
        </w:r>
      </w:smartTag>
      <w:r w:rsidRPr="0032190F">
        <w:rPr>
          <w:i/>
          <w:sz w:val="20"/>
          <w:szCs w:val="20"/>
          <w:lang w:val="fr-FR"/>
        </w:rPr>
        <w:t xml:space="preserve"> par </w:t>
      </w:r>
      <w:smartTag w:uri="urn:schemas-microsoft-com:office:smarttags" w:element="metricconverter">
        <w:smartTagPr>
          <w:attr w:name="ProductID" w:val="0,4 m"/>
        </w:smartTagPr>
        <w:r w:rsidRPr="0032190F">
          <w:rPr>
            <w:i/>
            <w:sz w:val="20"/>
            <w:szCs w:val="20"/>
            <w:lang w:val="fr-FR"/>
          </w:rPr>
          <w:t>0,4 m</w:t>
        </w:r>
      </w:smartTag>
      <w:r w:rsidRPr="0032190F">
        <w:rPr>
          <w:i/>
          <w:sz w:val="20"/>
          <w:szCs w:val="20"/>
          <w:lang w:val="fr-FR"/>
        </w:rPr>
        <w:t>) de grosses cupules.</w:t>
      </w:r>
    </w:p>
    <w:p w14:paraId="06BFD241" w14:textId="77777777" w:rsidR="000152C6" w:rsidRPr="0032190F" w:rsidRDefault="000152C6" w:rsidP="000152C6">
      <w:pPr>
        <w:rPr>
          <w:i/>
          <w:sz w:val="20"/>
          <w:szCs w:val="20"/>
          <w:lang w:val="fr-FR"/>
        </w:rPr>
      </w:pPr>
    </w:p>
    <w:p w14:paraId="07F1BCD1" w14:textId="3816E50C" w:rsidR="000152C6" w:rsidRPr="0032190F" w:rsidRDefault="000152C6" w:rsidP="000152C6">
      <w:pPr>
        <w:rPr>
          <w:lang w:val="fr-FR"/>
        </w:rPr>
      </w:pPr>
      <w:r w:rsidRPr="0032190F">
        <w:rPr>
          <w:lang w:val="fr-FR"/>
        </w:rPr>
        <w:t xml:space="preserve">une </w:t>
      </w:r>
      <w:hyperlink r:id="rId14040" w:anchor="Typ_Bego_Figures_Franges" w:history="1">
        <w:r w:rsidRPr="0032190F">
          <w:rPr>
            <w:rStyle w:val="Hyperlink"/>
            <w:lang w:val="fr-FR"/>
          </w:rPr>
          <w:t>Figures à Franges</w:t>
        </w:r>
      </w:hyperlink>
    </w:p>
    <w:p w14:paraId="5FE5500D" w14:textId="77777777" w:rsidR="000152C6" w:rsidRPr="0032190F" w:rsidRDefault="000152C6" w:rsidP="00647EA0">
      <w:pPr>
        <w:pStyle w:val="Heading5"/>
      </w:pPr>
      <w:r w:rsidRPr="0032190F">
        <w:t>ZIIGIR11@a</w:t>
      </w:r>
    </w:p>
    <w:p w14:paraId="7B3CF06A" w14:textId="77777777" w:rsidR="000152C6" w:rsidRPr="0032190F" w:rsidRDefault="000152C6" w:rsidP="000152C6">
      <w:pPr>
        <w:jc w:val="right"/>
        <w:rPr>
          <w:b/>
          <w:bCs/>
          <w:i/>
          <w:sz w:val="20"/>
          <w:szCs w:val="20"/>
          <w:lang w:val="fr-FR"/>
        </w:rPr>
      </w:pPr>
      <w:r w:rsidRPr="0032190F">
        <w:rPr>
          <w:b/>
          <w:bCs/>
          <w:i/>
          <w:sz w:val="20"/>
          <w:szCs w:val="20"/>
          <w:lang w:val="fr-FR"/>
        </w:rPr>
        <w:t>Roche aux deux fourches</w:t>
      </w:r>
    </w:p>
    <w:p w14:paraId="6BE00FB6" w14:textId="77777777" w:rsidR="000152C6" w:rsidRPr="0032190F" w:rsidRDefault="000152C6" w:rsidP="000152C6">
      <w:pPr>
        <w:jc w:val="both"/>
        <w:rPr>
          <w:i/>
          <w:sz w:val="20"/>
          <w:szCs w:val="20"/>
          <w:lang w:val="fr-FR"/>
        </w:rPr>
      </w:pPr>
    </w:p>
    <w:p w14:paraId="0DC7A70A" w14:textId="70D387A6" w:rsidR="000152C6" w:rsidRPr="0032190F" w:rsidRDefault="00000000" w:rsidP="000152C6">
      <w:pPr>
        <w:rPr>
          <w:lang w:val="fr-FR"/>
        </w:rPr>
      </w:pPr>
      <w:hyperlink r:id="rId14041" w:anchor="Typ_Bego_Figures_Franges" w:history="1">
        <w:r w:rsidR="000152C6" w:rsidRPr="0032190F">
          <w:rPr>
            <w:rStyle w:val="Hyperlink"/>
            <w:lang w:val="fr-FR"/>
          </w:rPr>
          <w:t>Figure à Franges</w:t>
        </w:r>
      </w:hyperlink>
      <w:r w:rsidR="000152C6" w:rsidRPr="0032190F">
        <w:rPr>
          <w:lang w:val="fr-FR"/>
        </w:rPr>
        <w:t xml:space="preserve"> (SS BIB)</w:t>
      </w:r>
    </w:p>
    <w:p w14:paraId="3F5FF017" w14:textId="77777777" w:rsidR="000152C6" w:rsidRPr="0032190F" w:rsidRDefault="000152C6" w:rsidP="000152C6">
      <w:pPr>
        <w:jc w:val="both"/>
        <w:rPr>
          <w:i/>
          <w:sz w:val="20"/>
          <w:szCs w:val="20"/>
          <w:lang w:val="fr-FR"/>
        </w:rPr>
      </w:pPr>
    </w:p>
    <w:p w14:paraId="5E8A8ACE" w14:textId="77777777" w:rsidR="000152C6" w:rsidRPr="0032190F" w:rsidRDefault="000152C6" w:rsidP="000152C6">
      <w:pPr>
        <w:jc w:val="both"/>
        <w:rPr>
          <w:i/>
          <w:sz w:val="20"/>
          <w:szCs w:val="20"/>
          <w:lang w:val="fr-FR"/>
        </w:rPr>
      </w:pPr>
      <w:r w:rsidRPr="0032190F">
        <w:rPr>
          <w:i/>
          <w:sz w:val="20"/>
          <w:szCs w:val="20"/>
          <w:lang w:val="fr-FR"/>
        </w:rPr>
        <w:tab/>
        <w:t xml:space="preserve">C’est la paroi de pendage 55° sud-est de ce promontoire de schiste gréseux violacé. Elle présente, dans le haut de la face, </w:t>
      </w:r>
      <w:smartTag w:uri="urn:schemas-microsoft-com:office:smarttags" w:element="metricconverter">
        <w:smartTagPr>
          <w:attr w:name="ProductID" w:val="0.3 m"/>
        </w:smartTagPr>
        <w:r w:rsidRPr="0032190F">
          <w:rPr>
            <w:i/>
            <w:sz w:val="20"/>
            <w:szCs w:val="20"/>
            <w:lang w:val="fr-FR"/>
          </w:rPr>
          <w:t>0.3 m</w:t>
        </w:r>
      </w:smartTag>
      <w:r w:rsidRPr="0032190F">
        <w:rPr>
          <w:i/>
          <w:sz w:val="20"/>
          <w:szCs w:val="20"/>
          <w:lang w:val="fr-FR"/>
        </w:rPr>
        <w:t xml:space="preserve"> sous un replat, un réticulé à franges sous le numéro ZII GI R11</w:t>
      </w:r>
      <w:r w:rsidRPr="00B613EB">
        <w:rPr>
          <w:rFonts w:ascii="Symbol" w:hAnsi="Symbol"/>
          <w:i/>
          <w:sz w:val="20"/>
          <w:szCs w:val="20"/>
        </w:rPr>
        <w:t></w:t>
      </w:r>
      <w:r w:rsidRPr="0032190F">
        <w:rPr>
          <w:i/>
          <w:sz w:val="20"/>
          <w:szCs w:val="20"/>
          <w:lang w:val="fr-FR"/>
        </w:rPr>
        <w:t xml:space="preserve"> qui est peu visible et au-dessus d'une grande encoche (</w:t>
      </w:r>
      <w:smartTag w:uri="urn:schemas-microsoft-com:office:smarttags" w:element="metricconverter">
        <w:smartTagPr>
          <w:attr w:name="ProductID" w:val="0,8 m"/>
        </w:smartTagPr>
        <w:r w:rsidRPr="0032190F">
          <w:rPr>
            <w:i/>
            <w:sz w:val="20"/>
            <w:szCs w:val="20"/>
            <w:lang w:val="fr-FR"/>
          </w:rPr>
          <w:t>0,8 m</w:t>
        </w:r>
      </w:smartTag>
      <w:r w:rsidRPr="0032190F">
        <w:rPr>
          <w:i/>
          <w:sz w:val="20"/>
          <w:szCs w:val="20"/>
          <w:lang w:val="fr-FR"/>
        </w:rPr>
        <w:t xml:space="preserve"> par </w:t>
      </w:r>
      <w:smartTag w:uri="urn:schemas-microsoft-com:office:smarttags" w:element="metricconverter">
        <w:smartTagPr>
          <w:attr w:name="ProductID" w:val="0,5 m"/>
        </w:smartTagPr>
        <w:r w:rsidRPr="0032190F">
          <w:rPr>
            <w:i/>
            <w:sz w:val="20"/>
            <w:szCs w:val="20"/>
            <w:lang w:val="fr-FR"/>
          </w:rPr>
          <w:t>0,5 m</w:t>
        </w:r>
      </w:smartTag>
      <w:r w:rsidRPr="0032190F">
        <w:rPr>
          <w:i/>
          <w:sz w:val="20"/>
          <w:szCs w:val="20"/>
          <w:lang w:val="fr-FR"/>
        </w:rPr>
        <w:t>).</w:t>
      </w:r>
    </w:p>
    <w:p w14:paraId="03FBE29F" w14:textId="77777777" w:rsidR="000152C6" w:rsidRPr="0032190F" w:rsidRDefault="000152C6" w:rsidP="000152C6">
      <w:pPr>
        <w:jc w:val="both"/>
        <w:rPr>
          <w:i/>
          <w:sz w:val="20"/>
          <w:szCs w:val="20"/>
          <w:lang w:val="fr-FR"/>
        </w:rPr>
      </w:pPr>
    </w:p>
    <w:p w14:paraId="7131A2CF" w14:textId="77777777" w:rsidR="000152C6" w:rsidRPr="0032190F" w:rsidRDefault="000152C6" w:rsidP="00647EA0">
      <w:pPr>
        <w:pStyle w:val="Heading5"/>
      </w:pPr>
      <w:bookmarkStart w:id="5551" w:name="Desc_ZIIGIR13alpha"/>
      <w:r w:rsidRPr="0032190F">
        <w:t>ZIIGIR13@a</w:t>
      </w:r>
    </w:p>
    <w:bookmarkEnd w:id="5551"/>
    <w:p w14:paraId="183FD01E" w14:textId="77777777" w:rsidR="000152C6" w:rsidRPr="0032190F" w:rsidRDefault="000152C6" w:rsidP="000152C6">
      <w:pPr>
        <w:jc w:val="right"/>
        <w:rPr>
          <w:b/>
          <w:i/>
          <w:sz w:val="20"/>
          <w:lang w:val="fr-FR"/>
        </w:rPr>
      </w:pPr>
      <w:r w:rsidRPr="0032190F">
        <w:rPr>
          <w:b/>
          <w:i/>
          <w:sz w:val="20"/>
          <w:lang w:val="fr-FR"/>
        </w:rPr>
        <w:t>Roche blanche au sud</w:t>
      </w:r>
    </w:p>
    <w:p w14:paraId="631FDE8C" w14:textId="77777777" w:rsidR="000152C6" w:rsidRPr="0032190F" w:rsidRDefault="000152C6" w:rsidP="000152C6">
      <w:pPr>
        <w:jc w:val="both"/>
        <w:rPr>
          <w:sz w:val="20"/>
          <w:lang w:val="fr-FR"/>
        </w:rPr>
      </w:pPr>
    </w:p>
    <w:p w14:paraId="58A97DEB" w14:textId="77777777" w:rsidR="000152C6" w:rsidRPr="0032190F" w:rsidRDefault="000152C6" w:rsidP="000152C6">
      <w:pPr>
        <w:jc w:val="both"/>
        <w:rPr>
          <w:sz w:val="20"/>
          <w:lang w:val="fr-FR"/>
        </w:rPr>
      </w:pPr>
      <w:r w:rsidRPr="0032190F">
        <w:rPr>
          <w:sz w:val="20"/>
          <w:lang w:val="fr-FR"/>
        </w:rPr>
        <w:t xml:space="preserve">Faire </w:t>
      </w:r>
      <w:smartTag w:uri="urn:schemas-microsoft-com:office:smarttags" w:element="metricconverter">
        <w:smartTagPr>
          <w:attr w:name="ProductID" w:val="3 m"/>
        </w:smartTagPr>
        <w:r w:rsidRPr="0032190F">
          <w:rPr>
            <w:sz w:val="20"/>
            <w:lang w:val="fr-FR"/>
          </w:rPr>
          <w:t>3 m</w:t>
        </w:r>
      </w:smartTag>
      <w:r w:rsidRPr="0032190F">
        <w:rPr>
          <w:sz w:val="20"/>
          <w:lang w:val="fr-FR"/>
        </w:rPr>
        <w:t xml:space="preserve"> vers l'ouest (en direction d’un bloc de forme bizarre, haut de </w:t>
      </w:r>
      <w:smartTag w:uri="urn:schemas-microsoft-com:office:smarttags" w:element="metricconverter">
        <w:smartTagPr>
          <w:attr w:name="ProductID" w:val="4 m"/>
        </w:smartTagPr>
        <w:r w:rsidRPr="0032190F">
          <w:rPr>
            <w:sz w:val="20"/>
            <w:lang w:val="fr-FR"/>
          </w:rPr>
          <w:t>4 m</w:t>
        </w:r>
      </w:smartTag>
      <w:r w:rsidRPr="0032190F">
        <w:rPr>
          <w:sz w:val="20"/>
          <w:lang w:val="fr-FR"/>
        </w:rPr>
        <w:t>, couvert de lichens et de teinte rose au sud-est) pour se trouver à gauche de 2 blocs de grès blanchâtre recouverts partiellement de quartz. Regarder au sud du bloc le plus au sud.</w:t>
      </w:r>
    </w:p>
    <w:p w14:paraId="79509123" w14:textId="77777777" w:rsidR="000152C6" w:rsidRPr="0032190F" w:rsidRDefault="000152C6" w:rsidP="000152C6">
      <w:pPr>
        <w:rPr>
          <w:lang w:val="fr-FR"/>
        </w:rPr>
      </w:pPr>
    </w:p>
    <w:p w14:paraId="22DCD3B8" w14:textId="3F94C44F" w:rsidR="000152C6" w:rsidRPr="0032190F" w:rsidRDefault="00000000" w:rsidP="000152C6">
      <w:pPr>
        <w:rPr>
          <w:lang w:val="fr-FR"/>
        </w:rPr>
      </w:pPr>
      <w:hyperlink r:id="rId14042" w:anchor="Typ_Bego_Figures_Franges" w:history="1">
        <w:r w:rsidR="000152C6" w:rsidRPr="0032190F">
          <w:rPr>
            <w:rStyle w:val="Hyperlink"/>
            <w:lang w:val="fr-FR"/>
          </w:rPr>
          <w:t>Figure à Franges</w:t>
        </w:r>
      </w:hyperlink>
      <w:r w:rsidR="000152C6" w:rsidRPr="0032190F">
        <w:rPr>
          <w:lang w:val="fr-FR"/>
        </w:rPr>
        <w:t xml:space="preserve"> (SS BIB)</w:t>
      </w:r>
    </w:p>
    <w:p w14:paraId="0CB2F1D2" w14:textId="77777777" w:rsidR="000152C6" w:rsidRPr="0032190F" w:rsidRDefault="000152C6" w:rsidP="00647EA0">
      <w:pPr>
        <w:pStyle w:val="Heading5"/>
      </w:pPr>
      <w:bookmarkStart w:id="5552" w:name="Desc_ZIIGIR20"/>
      <w:r w:rsidRPr="0032190F">
        <w:t>ZIIGIR20</w:t>
      </w:r>
      <w:bookmarkEnd w:id="5552"/>
    </w:p>
    <w:p w14:paraId="47F3ACB4" w14:textId="77777777" w:rsidR="000152C6" w:rsidRPr="0032190F" w:rsidRDefault="000152C6" w:rsidP="000152C6">
      <w:pPr>
        <w:jc w:val="right"/>
        <w:rPr>
          <w:b/>
          <w:sz w:val="20"/>
          <w:szCs w:val="20"/>
          <w:lang w:val="fr-FR"/>
        </w:rPr>
      </w:pPr>
      <w:r w:rsidRPr="0032190F">
        <w:rPr>
          <w:b/>
          <w:sz w:val="20"/>
          <w:szCs w:val="20"/>
          <w:lang w:val="fr-FR"/>
        </w:rPr>
        <w:t>Roche aux nombreux décrochements</w:t>
      </w:r>
    </w:p>
    <w:p w14:paraId="6A353DB2" w14:textId="77777777" w:rsidR="000152C6" w:rsidRPr="0032190F" w:rsidRDefault="000152C6" w:rsidP="000152C6">
      <w:pPr>
        <w:jc w:val="right"/>
        <w:rPr>
          <w:sz w:val="20"/>
          <w:szCs w:val="20"/>
          <w:lang w:val="fr-FR"/>
        </w:rPr>
      </w:pPr>
      <w:r w:rsidRPr="0032190F">
        <w:rPr>
          <w:sz w:val="20"/>
          <w:szCs w:val="20"/>
          <w:lang w:val="fr-FR"/>
        </w:rPr>
        <w:t>ou</w:t>
      </w:r>
    </w:p>
    <w:p w14:paraId="178CBA5F" w14:textId="77777777" w:rsidR="000152C6" w:rsidRPr="0032190F" w:rsidRDefault="000152C6" w:rsidP="000152C6">
      <w:pPr>
        <w:jc w:val="right"/>
        <w:rPr>
          <w:b/>
          <w:sz w:val="20"/>
          <w:szCs w:val="20"/>
          <w:lang w:val="fr-FR"/>
        </w:rPr>
      </w:pPr>
      <w:r w:rsidRPr="0032190F">
        <w:rPr>
          <w:b/>
          <w:sz w:val="20"/>
          <w:szCs w:val="20"/>
          <w:lang w:val="fr-FR"/>
        </w:rPr>
        <w:t>Roche aux deux poignards et à la hallebarde</w:t>
      </w:r>
    </w:p>
    <w:p w14:paraId="0CD686C9" w14:textId="77777777" w:rsidR="000152C6" w:rsidRPr="0032190F" w:rsidRDefault="000152C6" w:rsidP="000152C6">
      <w:pPr>
        <w:jc w:val="right"/>
        <w:rPr>
          <w:i/>
          <w:sz w:val="20"/>
          <w:szCs w:val="20"/>
          <w:lang w:val="fr-FR"/>
        </w:rPr>
      </w:pPr>
    </w:p>
    <w:p w14:paraId="1CFD904F" w14:textId="77777777" w:rsidR="000152C6" w:rsidRPr="0032190F" w:rsidRDefault="000152C6" w:rsidP="000152C6">
      <w:pPr>
        <w:jc w:val="both"/>
        <w:rPr>
          <w:sz w:val="20"/>
          <w:szCs w:val="20"/>
          <w:lang w:val="fr-FR"/>
        </w:rPr>
      </w:pPr>
      <w:r w:rsidRPr="0032190F">
        <w:rPr>
          <w:i/>
          <w:sz w:val="20"/>
          <w:szCs w:val="20"/>
          <w:lang w:val="fr-FR"/>
        </w:rPr>
        <w:t xml:space="preserve">C’est un affleurement de schiste gréseux violet dont la face supérieure présente de nombreux décrochements et changements de pente. La </w:t>
      </w:r>
      <w:r w:rsidRPr="0032190F">
        <w:rPr>
          <w:b/>
          <w:i/>
          <w:sz w:val="20"/>
          <w:szCs w:val="20"/>
          <w:lang w:val="fr-FR"/>
        </w:rPr>
        <w:t>face b</w:t>
      </w:r>
      <w:r w:rsidRPr="0032190F">
        <w:rPr>
          <w:i/>
          <w:sz w:val="20"/>
          <w:szCs w:val="20"/>
          <w:lang w:val="fr-FR"/>
        </w:rPr>
        <w:t>, située au ras du sol (</w:t>
      </w:r>
      <w:smartTag w:uri="urn:schemas-microsoft-com:office:smarttags" w:element="metricconverter">
        <w:smartTagPr>
          <w:attr w:name="ProductID" w:val="1,7 m"/>
        </w:smartTagPr>
        <w:r w:rsidRPr="0032190F">
          <w:rPr>
            <w:i/>
            <w:sz w:val="20"/>
            <w:szCs w:val="20"/>
            <w:lang w:val="fr-FR"/>
          </w:rPr>
          <w:t>1,7 m</w:t>
        </w:r>
      </w:smartTag>
      <w:r w:rsidRPr="0032190F">
        <w:rPr>
          <w:i/>
          <w:sz w:val="20"/>
          <w:szCs w:val="20"/>
          <w:lang w:val="fr-FR"/>
        </w:rPr>
        <w:t xml:space="preserve"> par </w:t>
      </w:r>
      <w:smartTag w:uri="urn:schemas-microsoft-com:office:smarttags" w:element="metricconverter">
        <w:smartTagPr>
          <w:attr w:name="ProductID" w:val="1,7 m"/>
        </w:smartTagPr>
        <w:r w:rsidRPr="0032190F">
          <w:rPr>
            <w:i/>
            <w:sz w:val="20"/>
            <w:szCs w:val="20"/>
            <w:lang w:val="fr-FR"/>
          </w:rPr>
          <w:t>1,7 m</w:t>
        </w:r>
      </w:smartTag>
      <w:r w:rsidRPr="0032190F">
        <w:rPr>
          <w:i/>
          <w:sz w:val="20"/>
          <w:szCs w:val="20"/>
          <w:lang w:val="fr-FR"/>
        </w:rPr>
        <w:t xml:space="preserve">, pendage moyen de 15° est), fissurée et rugueuse, porte des plages et des corniformes enchevêtrés très érodés. A un mètre à l’ouest, la </w:t>
      </w:r>
      <w:r w:rsidRPr="0032190F">
        <w:rPr>
          <w:b/>
          <w:i/>
          <w:sz w:val="20"/>
          <w:szCs w:val="20"/>
          <w:lang w:val="fr-FR"/>
        </w:rPr>
        <w:t>face a</w:t>
      </w:r>
      <w:r w:rsidRPr="0032190F">
        <w:rPr>
          <w:i/>
          <w:sz w:val="20"/>
          <w:szCs w:val="20"/>
          <w:lang w:val="fr-FR"/>
        </w:rPr>
        <w:t xml:space="preserve"> (</w:t>
      </w:r>
      <w:smartTag w:uri="urn:schemas-microsoft-com:office:smarttags" w:element="metricconverter">
        <w:smartTagPr>
          <w:attr w:name="ProductID" w:val="0,6 m"/>
        </w:smartTagPr>
        <w:r w:rsidRPr="0032190F">
          <w:rPr>
            <w:i/>
            <w:sz w:val="20"/>
            <w:szCs w:val="20"/>
            <w:lang w:val="fr-FR"/>
          </w:rPr>
          <w:t>0,6 m</w:t>
        </w:r>
      </w:smartTag>
      <w:r w:rsidRPr="0032190F">
        <w:rPr>
          <w:i/>
          <w:sz w:val="20"/>
          <w:szCs w:val="20"/>
          <w:lang w:val="fr-FR"/>
        </w:rPr>
        <w:t xml:space="preserve"> par </w:t>
      </w:r>
      <w:smartTag w:uri="urn:schemas-microsoft-com:office:smarttags" w:element="metricconverter">
        <w:smartTagPr>
          <w:attr w:name="ProductID" w:val="0,6 m"/>
        </w:smartTagPr>
        <w:r w:rsidRPr="0032190F">
          <w:rPr>
            <w:i/>
            <w:sz w:val="20"/>
            <w:szCs w:val="20"/>
            <w:lang w:val="fr-FR"/>
          </w:rPr>
          <w:t>0,6 m</w:t>
        </w:r>
      </w:smartTag>
      <w:r w:rsidRPr="0032190F">
        <w:rPr>
          <w:i/>
          <w:sz w:val="20"/>
          <w:szCs w:val="20"/>
          <w:lang w:val="fr-FR"/>
        </w:rPr>
        <w:t xml:space="preserve">, </w:t>
      </w:r>
      <w:r w:rsidRPr="0032190F">
        <w:rPr>
          <w:i/>
          <w:sz w:val="20"/>
          <w:szCs w:val="20"/>
          <w:lang w:val="fr-FR"/>
        </w:rPr>
        <w:lastRenderedPageBreak/>
        <w:t xml:space="preserve">horizontale) légèrement surélevée présente deux plages triangulaires dont une doit être un poignard et de nombreuses autres figures peu lisibles en général. Deux numéros sont inscrits </w:t>
      </w:r>
      <w:r w:rsidRPr="0032190F">
        <w:rPr>
          <w:i/>
          <w:sz w:val="20"/>
          <w:szCs w:val="20"/>
          <w:u w:val="single"/>
          <w:lang w:val="fr-FR"/>
        </w:rPr>
        <w:t>ZII GI R38</w:t>
      </w:r>
      <w:r w:rsidRPr="00071EA7">
        <w:rPr>
          <w:rFonts w:ascii="Symbol" w:hAnsi="Symbol"/>
          <w:i/>
          <w:sz w:val="20"/>
          <w:szCs w:val="20"/>
          <w:u w:val="single"/>
        </w:rPr>
        <w:t></w:t>
      </w:r>
      <w:r w:rsidRPr="0032190F">
        <w:rPr>
          <w:i/>
          <w:sz w:val="20"/>
          <w:szCs w:val="20"/>
          <w:lang w:val="fr-FR"/>
        </w:rPr>
        <w:t xml:space="preserve">  et, au sud de la roche, entre l’herbe et une fissure se terminant à l’ouest par un éclat triangulaire, </w:t>
      </w:r>
      <w:r w:rsidRPr="0032190F">
        <w:rPr>
          <w:i/>
          <w:sz w:val="20"/>
          <w:szCs w:val="20"/>
          <w:u w:val="single"/>
          <w:lang w:val="fr-FR"/>
        </w:rPr>
        <w:t>CR1</w:t>
      </w:r>
      <w:r w:rsidRPr="0032190F">
        <w:rPr>
          <w:i/>
          <w:sz w:val="20"/>
          <w:szCs w:val="20"/>
          <w:lang w:val="fr-FR"/>
        </w:rPr>
        <w:t xml:space="preserve"> (numéro peut-être inscrit par Conti lors de ses premières explorations).</w:t>
      </w:r>
    </w:p>
    <w:p w14:paraId="4695DE85" w14:textId="77777777" w:rsidR="000152C6" w:rsidRPr="0032190F" w:rsidRDefault="000152C6" w:rsidP="000152C6">
      <w:pPr>
        <w:jc w:val="both"/>
        <w:rPr>
          <w:sz w:val="20"/>
          <w:szCs w:val="20"/>
          <w:lang w:val="fr-FR"/>
        </w:rPr>
      </w:pPr>
    </w:p>
    <w:p w14:paraId="7E867A84" w14:textId="77777777" w:rsidR="000152C6" w:rsidRPr="0032190F" w:rsidRDefault="000152C6" w:rsidP="00647EA0">
      <w:pPr>
        <w:pStyle w:val="Heading5"/>
      </w:pPr>
      <w:bookmarkStart w:id="5553" w:name="Desc_ZIIGIR21alpha"/>
      <w:r w:rsidRPr="0032190F">
        <w:t>ZIIGIR21@a</w:t>
      </w:r>
    </w:p>
    <w:bookmarkEnd w:id="5553"/>
    <w:p w14:paraId="081710DE" w14:textId="539C26E6" w:rsidR="000152C6" w:rsidRPr="0032190F" w:rsidRDefault="00911743" w:rsidP="000152C6">
      <w:pPr>
        <w:rPr>
          <w:lang w:val="fr-FR"/>
        </w:rPr>
      </w:pPr>
      <w:r>
        <w:fldChar w:fldCharType="begin"/>
      </w:r>
      <w:r w:rsidR="00E30F13" w:rsidRPr="006F6A73">
        <w:rPr>
          <w:lang w:val="fr-FR"/>
        </w:rPr>
        <w:instrText>HYPERLINK "C:\\Users\\Thomas Huet\\Desktop\\Documentation archéologique liée à la thèse\\Sites.docx" \l "Typ_Bego_Figures_Franges"</w:instrText>
      </w:r>
      <w:r>
        <w:fldChar w:fldCharType="separate"/>
      </w:r>
      <w:r w:rsidR="000152C6" w:rsidRPr="0032190F">
        <w:rPr>
          <w:rStyle w:val="Hyperlink"/>
          <w:lang w:val="fr-FR"/>
        </w:rPr>
        <w:t>Figure à Franges</w:t>
      </w:r>
      <w:r>
        <w:fldChar w:fldCharType="end"/>
      </w:r>
      <w:r w:rsidR="000152C6" w:rsidRPr="0032190F">
        <w:rPr>
          <w:lang w:val="fr-FR"/>
        </w:rPr>
        <w:t xml:space="preserve"> (SS BIB)</w:t>
      </w:r>
    </w:p>
    <w:p w14:paraId="77EED250" w14:textId="77777777" w:rsidR="000152C6" w:rsidRPr="0032190F" w:rsidRDefault="000152C6" w:rsidP="000152C6">
      <w:pPr>
        <w:rPr>
          <w:lang w:val="fr-FR"/>
        </w:rPr>
      </w:pPr>
    </w:p>
    <w:p w14:paraId="200733B6" w14:textId="77777777" w:rsidR="000152C6" w:rsidRPr="0032190F" w:rsidRDefault="000152C6" w:rsidP="00647EA0">
      <w:pPr>
        <w:pStyle w:val="Heading5"/>
      </w:pPr>
      <w:r w:rsidRPr="0032190F">
        <w:t>ZIIGIR23@a</w:t>
      </w:r>
    </w:p>
    <w:p w14:paraId="4F578F47" w14:textId="77777777" w:rsidR="000152C6" w:rsidRPr="0032190F" w:rsidRDefault="000152C6" w:rsidP="000152C6">
      <w:pPr>
        <w:jc w:val="right"/>
        <w:rPr>
          <w:b/>
          <w:bCs/>
          <w:i/>
          <w:iCs/>
          <w:sz w:val="20"/>
          <w:szCs w:val="20"/>
          <w:lang w:val="fr-FR"/>
        </w:rPr>
      </w:pPr>
      <w:r w:rsidRPr="0032190F">
        <w:rPr>
          <w:b/>
          <w:bCs/>
          <w:i/>
          <w:iCs/>
          <w:sz w:val="20"/>
          <w:szCs w:val="20"/>
          <w:lang w:val="fr-FR"/>
        </w:rPr>
        <w:t>Roche à la face concave</w:t>
      </w:r>
    </w:p>
    <w:p w14:paraId="6D207F8A" w14:textId="77777777" w:rsidR="000152C6" w:rsidRPr="0032190F" w:rsidRDefault="000152C6" w:rsidP="000152C6">
      <w:pPr>
        <w:jc w:val="both"/>
        <w:rPr>
          <w:b/>
          <w:i/>
          <w:sz w:val="20"/>
          <w:szCs w:val="20"/>
          <w:lang w:val="fr-FR"/>
        </w:rPr>
      </w:pPr>
    </w:p>
    <w:p w14:paraId="12C9CECA" w14:textId="3990A2D7" w:rsidR="000152C6" w:rsidRPr="0032190F" w:rsidRDefault="00000000" w:rsidP="000152C6">
      <w:pPr>
        <w:rPr>
          <w:lang w:val="fr-FR"/>
        </w:rPr>
      </w:pPr>
      <w:hyperlink r:id="rId14043" w:anchor="Typ_Bego_Figures_Franges" w:history="1">
        <w:r w:rsidR="000152C6" w:rsidRPr="0032190F">
          <w:rPr>
            <w:rStyle w:val="Hyperlink"/>
            <w:lang w:val="fr-FR"/>
          </w:rPr>
          <w:t>Figure à Franges</w:t>
        </w:r>
      </w:hyperlink>
      <w:r w:rsidR="000152C6" w:rsidRPr="0032190F">
        <w:rPr>
          <w:lang w:val="fr-FR"/>
        </w:rPr>
        <w:t xml:space="preserve"> (SS BIB)</w:t>
      </w:r>
    </w:p>
    <w:p w14:paraId="630EE662" w14:textId="77777777" w:rsidR="000152C6" w:rsidRPr="0032190F" w:rsidRDefault="000152C6" w:rsidP="000152C6">
      <w:pPr>
        <w:jc w:val="both"/>
        <w:rPr>
          <w:b/>
          <w:i/>
          <w:sz w:val="20"/>
          <w:szCs w:val="20"/>
          <w:lang w:val="fr-FR"/>
        </w:rPr>
      </w:pPr>
    </w:p>
    <w:p w14:paraId="4DA936FC" w14:textId="77777777" w:rsidR="000152C6" w:rsidRPr="0032190F" w:rsidRDefault="000152C6" w:rsidP="000152C6">
      <w:pPr>
        <w:jc w:val="both"/>
        <w:rPr>
          <w:i/>
          <w:sz w:val="20"/>
          <w:szCs w:val="20"/>
          <w:lang w:val="fr-FR"/>
        </w:rPr>
      </w:pPr>
      <w:r w:rsidRPr="0032190F">
        <w:rPr>
          <w:i/>
          <w:sz w:val="20"/>
          <w:szCs w:val="20"/>
          <w:lang w:val="fr-FR"/>
        </w:rPr>
        <w:tab/>
        <w:t>C’est un bloc de grès assez grossier, de teinte brun rouge sombre. Examiner sa face de pendage 80° sud (</w:t>
      </w:r>
      <w:smartTag w:uri="urn:schemas-microsoft-com:office:smarttags" w:element="metricconverter">
        <w:smartTagPr>
          <w:attr w:name="ProductID" w:val="2,5 m"/>
        </w:smartTagPr>
        <w:r w:rsidRPr="0032190F">
          <w:rPr>
            <w:i/>
            <w:sz w:val="20"/>
            <w:szCs w:val="20"/>
            <w:lang w:val="fr-FR"/>
          </w:rPr>
          <w:t>2,5 m</w:t>
        </w:r>
      </w:smartTag>
      <w:r w:rsidRPr="0032190F">
        <w:rPr>
          <w:i/>
          <w:sz w:val="20"/>
          <w:szCs w:val="20"/>
          <w:lang w:val="fr-FR"/>
        </w:rPr>
        <w:t xml:space="preserve"> par </w:t>
      </w:r>
      <w:smartTag w:uri="urn:schemas-microsoft-com:office:smarttags" w:element="metricconverter">
        <w:smartTagPr>
          <w:attr w:name="ProductID" w:val="1,2 m"/>
        </w:smartTagPr>
        <w:r w:rsidRPr="0032190F">
          <w:rPr>
            <w:i/>
            <w:sz w:val="20"/>
            <w:szCs w:val="20"/>
            <w:lang w:val="fr-FR"/>
          </w:rPr>
          <w:t>1,2 m</w:t>
        </w:r>
      </w:smartTag>
      <w:r w:rsidRPr="0032190F">
        <w:rPr>
          <w:i/>
          <w:sz w:val="20"/>
          <w:szCs w:val="20"/>
          <w:lang w:val="fr-FR"/>
        </w:rPr>
        <w:t xml:space="preserve"> de haut), légèrement concave et présentant des traînées claires.Avec un éclairage rasant, il est possible dediscerner des corniformes et des plages. A gauche, une grande plage se trouve dans le bas de la face et deux petites dans le haut, sur une surface ovale cernée de fissures et en décrochement. Au centre et au ras du sol, un réticulé à franges est surmonté par des corniformes. </w:t>
      </w:r>
    </w:p>
    <w:p w14:paraId="6FAF4546" w14:textId="77777777" w:rsidR="000152C6" w:rsidRPr="0032190F" w:rsidRDefault="000152C6" w:rsidP="000152C6">
      <w:pPr>
        <w:rPr>
          <w:lang w:val="fr-FR"/>
        </w:rPr>
      </w:pPr>
    </w:p>
    <w:p w14:paraId="32018591" w14:textId="77777777" w:rsidR="000152C6" w:rsidRPr="0032190F" w:rsidRDefault="000152C6" w:rsidP="00647EA0">
      <w:pPr>
        <w:pStyle w:val="Heading5"/>
      </w:pPr>
      <w:r w:rsidRPr="0032190F">
        <w:t>ZIIGIR13@a</w:t>
      </w:r>
    </w:p>
    <w:p w14:paraId="7F6DDE51" w14:textId="77777777" w:rsidR="000152C6" w:rsidRPr="0032190F" w:rsidRDefault="000152C6" w:rsidP="000152C6">
      <w:pPr>
        <w:jc w:val="right"/>
        <w:rPr>
          <w:b/>
          <w:bCs/>
          <w:i/>
          <w:sz w:val="20"/>
          <w:szCs w:val="20"/>
          <w:lang w:val="fr-FR"/>
        </w:rPr>
      </w:pPr>
      <w:r w:rsidRPr="0032190F">
        <w:rPr>
          <w:b/>
          <w:bCs/>
          <w:i/>
          <w:sz w:val="20"/>
          <w:szCs w:val="20"/>
          <w:lang w:val="fr-FR"/>
        </w:rPr>
        <w:t>Roche blanche au sud</w:t>
      </w:r>
    </w:p>
    <w:p w14:paraId="34F6D70B" w14:textId="77777777" w:rsidR="000152C6" w:rsidRPr="0032190F" w:rsidRDefault="000152C6" w:rsidP="000152C6">
      <w:pPr>
        <w:jc w:val="both"/>
        <w:rPr>
          <w:i/>
          <w:sz w:val="20"/>
          <w:szCs w:val="20"/>
          <w:lang w:val="fr-FR"/>
        </w:rPr>
      </w:pPr>
    </w:p>
    <w:p w14:paraId="7CA48028" w14:textId="36C9653B" w:rsidR="000152C6" w:rsidRPr="0032190F" w:rsidRDefault="00000000" w:rsidP="000152C6">
      <w:pPr>
        <w:rPr>
          <w:lang w:val="fr-FR"/>
        </w:rPr>
      </w:pPr>
      <w:hyperlink r:id="rId14044" w:anchor="Typ_Bego_Figures_Franges" w:history="1">
        <w:r w:rsidR="000152C6" w:rsidRPr="0032190F">
          <w:rPr>
            <w:rStyle w:val="Hyperlink"/>
            <w:lang w:val="fr-FR"/>
          </w:rPr>
          <w:t>Figures à Franges</w:t>
        </w:r>
      </w:hyperlink>
      <w:r w:rsidR="000152C6" w:rsidRPr="0032190F">
        <w:rPr>
          <w:lang w:val="fr-FR"/>
        </w:rPr>
        <w:t xml:space="preserve"> (SS BIB)</w:t>
      </w:r>
    </w:p>
    <w:p w14:paraId="4DD58374" w14:textId="77777777" w:rsidR="000152C6" w:rsidRPr="0032190F" w:rsidRDefault="000152C6" w:rsidP="000152C6">
      <w:pPr>
        <w:jc w:val="both"/>
        <w:rPr>
          <w:i/>
          <w:sz w:val="20"/>
          <w:szCs w:val="20"/>
          <w:lang w:val="fr-FR"/>
        </w:rPr>
      </w:pPr>
    </w:p>
    <w:p w14:paraId="1320DBF9" w14:textId="77777777" w:rsidR="000152C6" w:rsidRPr="0032190F" w:rsidRDefault="000152C6" w:rsidP="000152C6">
      <w:pPr>
        <w:jc w:val="both"/>
        <w:rPr>
          <w:i/>
          <w:sz w:val="20"/>
          <w:szCs w:val="20"/>
          <w:lang w:val="fr-FR"/>
        </w:rPr>
      </w:pPr>
      <w:r w:rsidRPr="0032190F">
        <w:rPr>
          <w:i/>
          <w:sz w:val="20"/>
          <w:szCs w:val="20"/>
          <w:lang w:val="fr-FR"/>
        </w:rPr>
        <w:tab/>
        <w:t xml:space="preserve">C’est un grès violet présentant une tache blanche dans sa partie sud. Il porte clairement le numéro </w:t>
      </w:r>
      <w:r w:rsidRPr="0032190F">
        <w:rPr>
          <w:i/>
          <w:sz w:val="20"/>
          <w:szCs w:val="20"/>
          <w:u w:val="single"/>
          <w:lang w:val="fr-FR"/>
        </w:rPr>
        <w:t>ZII GI R20</w:t>
      </w:r>
      <w:r w:rsidRPr="0071135D">
        <w:rPr>
          <w:rFonts w:ascii="Symbol" w:hAnsi="Symbol"/>
          <w:i/>
          <w:sz w:val="20"/>
          <w:szCs w:val="20"/>
          <w:u w:val="single"/>
        </w:rPr>
        <w:t></w:t>
      </w:r>
      <w:r w:rsidRPr="0032190F">
        <w:rPr>
          <w:i/>
          <w:sz w:val="20"/>
          <w:szCs w:val="20"/>
          <w:lang w:val="fr-FR"/>
        </w:rPr>
        <w:t xml:space="preserve">  sur sa face de pendage 60° est. Celle-ci, bien que rugueuse et érodée, présente 4 corniformes et 5 réticulés avec des appendices. Ils sont piquetés grossièrement et peu nets. A voir en juillet, vers 14H45 (ou en août à 15H 45) avec du soleil !!</w:t>
      </w:r>
    </w:p>
    <w:p w14:paraId="6EA3A955" w14:textId="77777777" w:rsidR="000152C6" w:rsidRPr="0032190F" w:rsidRDefault="000152C6" w:rsidP="000152C6">
      <w:pPr>
        <w:rPr>
          <w:lang w:val="fr-FR"/>
        </w:rPr>
      </w:pPr>
    </w:p>
    <w:p w14:paraId="17A425D5" w14:textId="77777777" w:rsidR="000152C6" w:rsidRPr="0032190F" w:rsidRDefault="000152C6" w:rsidP="000152C6">
      <w:pPr>
        <w:pStyle w:val="Heading4"/>
        <w:numPr>
          <w:ilvl w:val="3"/>
          <w:numId w:val="0"/>
        </w:numPr>
        <w:tabs>
          <w:tab w:val="num" w:pos="2520"/>
        </w:tabs>
        <w:spacing w:before="240" w:after="60"/>
        <w:ind w:left="2160"/>
      </w:pPr>
      <w:r w:rsidRPr="0032190F">
        <w:t>ZIIGII</w:t>
      </w:r>
    </w:p>
    <w:p w14:paraId="0F4C0AEA" w14:textId="77777777" w:rsidR="000152C6" w:rsidRPr="0032190F" w:rsidRDefault="000152C6" w:rsidP="000152C6">
      <w:pPr>
        <w:rPr>
          <w:b/>
          <w:bCs/>
          <w:sz w:val="20"/>
          <w:lang w:val="fr-FR"/>
        </w:rPr>
      </w:pPr>
      <w:r w:rsidRPr="0032190F">
        <w:rPr>
          <w:b/>
          <w:bCs/>
          <w:sz w:val="20"/>
          <w:lang w:val="fr-FR"/>
        </w:rPr>
        <w:t>Généralités</w:t>
      </w:r>
    </w:p>
    <w:p w14:paraId="734B5EC3" w14:textId="77777777" w:rsidR="000152C6" w:rsidRPr="0032190F" w:rsidRDefault="000152C6" w:rsidP="000152C6">
      <w:pPr>
        <w:jc w:val="both"/>
        <w:rPr>
          <w:b/>
          <w:sz w:val="20"/>
          <w:szCs w:val="20"/>
          <w:lang w:val="fr-FR"/>
        </w:rPr>
      </w:pPr>
    </w:p>
    <w:p w14:paraId="2D7F620A" w14:textId="77777777" w:rsidR="000152C6" w:rsidRPr="0032190F" w:rsidRDefault="000152C6" w:rsidP="000152C6">
      <w:pPr>
        <w:jc w:val="both"/>
        <w:rPr>
          <w:b/>
          <w:sz w:val="20"/>
          <w:szCs w:val="20"/>
          <w:lang w:val="fr-FR"/>
        </w:rPr>
      </w:pPr>
      <w:r w:rsidRPr="0032190F">
        <w:rPr>
          <w:b/>
          <w:sz w:val="20"/>
          <w:szCs w:val="20"/>
          <w:lang w:val="fr-FR"/>
        </w:rPr>
        <w:tab/>
      </w:r>
      <w:r w:rsidRPr="0032190F">
        <w:rPr>
          <w:sz w:val="20"/>
          <w:szCs w:val="20"/>
          <w:lang w:val="fr-FR"/>
        </w:rPr>
        <w:t>Ce groupe couvre une très grande surface située sur la rive gauche des lacs de la Moute et du Trem et s’étendant jusqu’aux crêtes de la cime des Lacs, du Diable et du Macruère. Elle est composée de nombreux éboulis, de vastes moraines, de pentes raides, de couloirs encombrés de blocs et de grandes plates formes à l’herbe rase. Le support des gravures est assez varié, affleurements, parois et blocs épars, la plupart constitués de grès violet. Le nombre de surface gravées est assez restreint au vu de la surface couverte et ces surfaces sont en général pauvres en gravures. La plus belle roche, R6</w:t>
      </w:r>
      <w:r w:rsidRPr="00D70E57">
        <w:rPr>
          <w:rFonts w:ascii="Symbol" w:hAnsi="Symbol"/>
          <w:sz w:val="20"/>
          <w:szCs w:val="20"/>
        </w:rPr>
        <w:t></w:t>
      </w:r>
      <w:r w:rsidRPr="0032190F">
        <w:rPr>
          <w:sz w:val="20"/>
          <w:szCs w:val="20"/>
          <w:lang w:val="fr-FR"/>
        </w:rPr>
        <w:t>, est complètement dissimulée dans une moraine. Les motifs paraissent plus variés que dans le groupe 1 mais comportent en majorité des corniformes. Il y a en fait plus d'armes et beaucoup moins de réticulés à franges.</w:t>
      </w:r>
    </w:p>
    <w:p w14:paraId="0AE0F593" w14:textId="77777777" w:rsidR="000152C6" w:rsidRPr="0032190F" w:rsidRDefault="000152C6" w:rsidP="000152C6">
      <w:pPr>
        <w:jc w:val="both"/>
        <w:rPr>
          <w:sz w:val="20"/>
          <w:szCs w:val="20"/>
          <w:lang w:val="fr-FR"/>
        </w:rPr>
      </w:pPr>
    </w:p>
    <w:p w14:paraId="7339B701" w14:textId="77777777" w:rsidR="000152C6" w:rsidRPr="0032190F" w:rsidRDefault="000152C6" w:rsidP="000152C6">
      <w:pPr>
        <w:jc w:val="both"/>
        <w:rPr>
          <w:sz w:val="20"/>
          <w:szCs w:val="20"/>
          <w:lang w:val="fr-FR"/>
        </w:rPr>
      </w:pPr>
    </w:p>
    <w:p w14:paraId="082EA0D2" w14:textId="77777777" w:rsidR="000152C6" w:rsidRPr="0032190F" w:rsidRDefault="000152C6" w:rsidP="000152C6">
      <w:pPr>
        <w:rPr>
          <w:b/>
          <w:bCs/>
          <w:sz w:val="20"/>
          <w:lang w:val="fr-FR"/>
        </w:rPr>
      </w:pPr>
      <w:r w:rsidRPr="0032190F">
        <w:rPr>
          <w:b/>
          <w:bCs/>
          <w:sz w:val="20"/>
          <w:lang w:val="fr-FR"/>
        </w:rPr>
        <w:t>Limites</w:t>
      </w:r>
    </w:p>
    <w:p w14:paraId="7FDC4AB6" w14:textId="77777777" w:rsidR="000152C6" w:rsidRPr="0032190F" w:rsidRDefault="000152C6" w:rsidP="000152C6">
      <w:pPr>
        <w:jc w:val="both"/>
        <w:rPr>
          <w:b/>
          <w:sz w:val="20"/>
          <w:szCs w:val="20"/>
          <w:lang w:val="fr-FR"/>
        </w:rPr>
      </w:pPr>
    </w:p>
    <w:p w14:paraId="412B31B0" w14:textId="77777777" w:rsidR="000152C6" w:rsidRPr="0032190F" w:rsidRDefault="000152C6" w:rsidP="000152C6">
      <w:pPr>
        <w:jc w:val="both"/>
        <w:rPr>
          <w:sz w:val="20"/>
          <w:szCs w:val="20"/>
          <w:lang w:val="fr-FR"/>
        </w:rPr>
      </w:pPr>
      <w:r w:rsidRPr="0032190F">
        <w:rPr>
          <w:sz w:val="20"/>
          <w:szCs w:val="20"/>
          <w:lang w:val="fr-FR"/>
        </w:rPr>
        <w:tab/>
        <w:t>Au nord, la limite avec le groupe II est assez courte. C’est une ligne est - ouest qui va du torrent du Trem, presque à son départ du lac du Trem, au nord du replat des premières roches, puis grimpe en biais vers le sud-ouest sur les pentes de la cime des Lacs jusqu’aux crêtes, laissant en groupe I le vallon de la roche 20</w:t>
      </w:r>
      <w:r w:rsidRPr="00D70E57">
        <w:rPr>
          <w:rFonts w:ascii="Symbol" w:hAnsi="Symbol"/>
          <w:sz w:val="20"/>
          <w:szCs w:val="20"/>
        </w:rPr>
        <w:t></w:t>
      </w:r>
      <w:r w:rsidRPr="0032190F">
        <w:rPr>
          <w:sz w:val="20"/>
          <w:szCs w:val="20"/>
          <w:lang w:val="fr-FR"/>
        </w:rPr>
        <w:t>. Ces crêtes est - ouest relient la cime du Trem à la cime des Lacs et séparent le groupe II de la zone II des groupes II et I de la zone III.</w:t>
      </w:r>
    </w:p>
    <w:p w14:paraId="311DF34C" w14:textId="77777777" w:rsidR="000152C6" w:rsidRPr="0032190F" w:rsidRDefault="000152C6" w:rsidP="000152C6">
      <w:pPr>
        <w:jc w:val="both"/>
        <w:rPr>
          <w:sz w:val="20"/>
          <w:szCs w:val="20"/>
          <w:lang w:val="fr-FR"/>
        </w:rPr>
      </w:pPr>
      <w:r w:rsidRPr="0032190F">
        <w:rPr>
          <w:sz w:val="20"/>
          <w:szCs w:val="20"/>
          <w:lang w:val="fr-FR"/>
        </w:rPr>
        <w:tab/>
        <w:t>A l’est, la limite est la rive gauche du torrent du Trem, du lac du Trem, du déversoir de la Moute vers le Trem, du lac de la Moute (rive gauche du lac naturel), puis la rive sud de ce lac jusqu’à l’éboulis du pas des déserteurs et enfin, le rebord est de cet éboulis jusqu’au pas. A l’est de cette limite se trouve le groupe III de la zone II</w:t>
      </w:r>
    </w:p>
    <w:p w14:paraId="650B7396" w14:textId="77777777" w:rsidR="000152C6" w:rsidRPr="0032190F" w:rsidRDefault="000152C6" w:rsidP="000152C6">
      <w:pPr>
        <w:jc w:val="both"/>
        <w:rPr>
          <w:sz w:val="20"/>
          <w:szCs w:val="20"/>
          <w:lang w:val="fr-FR"/>
        </w:rPr>
      </w:pPr>
      <w:r w:rsidRPr="0032190F">
        <w:rPr>
          <w:sz w:val="20"/>
          <w:szCs w:val="20"/>
          <w:lang w:val="fr-FR"/>
        </w:rPr>
        <w:lastRenderedPageBreak/>
        <w:tab/>
        <w:t>Au sud le groupe a les limites de la zone II qui sont aussi les limites sud du secteur des Merveilles. Ce sont le pas des Déserteurs, les crêtes du Macruère, le pas du Diable et les crêtes est - ouest qui mènent à la cime du Diable. De l’autre côté se trouve l’Authion.</w:t>
      </w:r>
    </w:p>
    <w:p w14:paraId="035E3E8D" w14:textId="77777777" w:rsidR="000152C6" w:rsidRPr="0032190F" w:rsidRDefault="000152C6" w:rsidP="000152C6">
      <w:pPr>
        <w:jc w:val="both"/>
        <w:rPr>
          <w:sz w:val="20"/>
          <w:szCs w:val="20"/>
          <w:lang w:val="fr-FR"/>
        </w:rPr>
      </w:pPr>
      <w:r w:rsidRPr="0032190F">
        <w:rPr>
          <w:sz w:val="20"/>
          <w:szCs w:val="20"/>
          <w:lang w:val="fr-FR"/>
        </w:rPr>
        <w:tab/>
        <w:t>A l’ouest la frontière va de la cime du Diable à la cime du Trem. Les crêtes présentent une orientation nord - sud et forment la frontière du secteur des Merveilles avec le vallon de Gordolasque, pour lequel il existe un passage au pas du Trem.</w:t>
      </w:r>
    </w:p>
    <w:p w14:paraId="519260C4" w14:textId="77777777" w:rsidR="000152C6" w:rsidRPr="0032190F" w:rsidRDefault="000152C6" w:rsidP="000152C6">
      <w:pPr>
        <w:jc w:val="both"/>
        <w:rPr>
          <w:sz w:val="20"/>
          <w:szCs w:val="20"/>
          <w:lang w:val="fr-FR"/>
        </w:rPr>
      </w:pPr>
      <w:r w:rsidRPr="0032190F">
        <w:rPr>
          <w:sz w:val="20"/>
          <w:szCs w:val="20"/>
          <w:lang w:val="fr-FR"/>
        </w:rPr>
        <w:tab/>
      </w:r>
    </w:p>
    <w:p w14:paraId="77972C39" w14:textId="77777777" w:rsidR="000152C6" w:rsidRPr="0032190F" w:rsidRDefault="000152C6" w:rsidP="000152C6">
      <w:pPr>
        <w:rPr>
          <w:b/>
          <w:bCs/>
          <w:sz w:val="20"/>
          <w:lang w:val="fr-FR"/>
        </w:rPr>
      </w:pPr>
      <w:r w:rsidRPr="0032190F">
        <w:rPr>
          <w:b/>
          <w:bCs/>
          <w:sz w:val="20"/>
          <w:lang w:val="fr-FR"/>
        </w:rPr>
        <w:t>Accés et cheminement roche par roche</w:t>
      </w:r>
    </w:p>
    <w:p w14:paraId="7D886B8F" w14:textId="77777777" w:rsidR="000152C6" w:rsidRPr="0032190F" w:rsidRDefault="000152C6" w:rsidP="000152C6">
      <w:pPr>
        <w:jc w:val="both"/>
        <w:rPr>
          <w:sz w:val="20"/>
          <w:szCs w:val="20"/>
          <w:lang w:val="fr-FR"/>
        </w:rPr>
      </w:pPr>
    </w:p>
    <w:p w14:paraId="759339AB" w14:textId="77777777" w:rsidR="000152C6" w:rsidRPr="0032190F" w:rsidRDefault="000152C6" w:rsidP="000152C6">
      <w:pPr>
        <w:jc w:val="both"/>
        <w:rPr>
          <w:rFonts w:ascii="Symbol" w:hAnsi="Symbol"/>
          <w:sz w:val="20"/>
          <w:szCs w:val="20"/>
          <w:lang w:val="fr-FR"/>
        </w:rPr>
      </w:pPr>
      <w:r w:rsidRPr="0032190F">
        <w:rPr>
          <w:sz w:val="20"/>
          <w:szCs w:val="20"/>
          <w:lang w:val="fr-FR"/>
        </w:rPr>
        <w:tab/>
        <w:t>Rejoindre le sentier qui longe le torrent issu du lac du Trem et le suivre vers le sud (ou descendre directement de la roche ZII GI R20</w:t>
      </w:r>
      <w:r w:rsidRPr="00D70E57">
        <w:rPr>
          <w:rFonts w:ascii="Symbol" w:hAnsi="Symbol"/>
          <w:sz w:val="20"/>
          <w:szCs w:val="20"/>
        </w:rPr>
        <w:t></w:t>
      </w:r>
      <w:r w:rsidRPr="0032190F">
        <w:rPr>
          <w:sz w:val="20"/>
          <w:szCs w:val="20"/>
          <w:lang w:val="fr-FR"/>
        </w:rPr>
        <w:t xml:space="preserve"> sur la roche 4 du groupe II)</w:t>
      </w:r>
      <w:r w:rsidRPr="00D70E57">
        <w:rPr>
          <w:rFonts w:ascii="Symbol" w:hAnsi="Symbol"/>
          <w:sz w:val="20"/>
          <w:szCs w:val="20"/>
        </w:rPr>
        <w:t></w:t>
      </w:r>
      <w:r w:rsidRPr="0032190F">
        <w:rPr>
          <w:sz w:val="20"/>
          <w:szCs w:val="20"/>
          <w:lang w:val="fr-FR"/>
        </w:rPr>
        <w:t xml:space="preserve"> Monter dans l’éboulis au-delà d’une bifurcation, qui traverse le torrent et longe la rive droite du lac du Trem avant de rejoindre le GR sous la digue du lac de la Moute. Le sentier n’est pas toujours net mais il conduit à une plate forme d’environ </w:t>
      </w:r>
      <w:smartTag w:uri="urn:schemas-microsoft-com:office:smarttags" w:element="metricconverter">
        <w:smartTagPr>
          <w:attr w:name="ProductID" w:val="300 m2"/>
        </w:smartTagPr>
        <w:r w:rsidRPr="0032190F">
          <w:rPr>
            <w:sz w:val="20"/>
            <w:szCs w:val="20"/>
            <w:lang w:val="fr-FR"/>
          </w:rPr>
          <w:t>300 m</w:t>
        </w:r>
        <w:r w:rsidRPr="0032190F">
          <w:rPr>
            <w:sz w:val="16"/>
            <w:szCs w:val="20"/>
            <w:vertAlign w:val="superscript"/>
            <w:lang w:val="fr-FR"/>
          </w:rPr>
          <w:t>2</w:t>
        </w:r>
      </w:smartTag>
      <w:r w:rsidRPr="0032190F">
        <w:rPr>
          <w:sz w:val="20"/>
          <w:szCs w:val="20"/>
          <w:lang w:val="fr-FR"/>
        </w:rPr>
        <w:t xml:space="preserve"> relativement herbeuse.</w:t>
      </w:r>
    </w:p>
    <w:p w14:paraId="2C18448A" w14:textId="77777777" w:rsidR="000152C6" w:rsidRPr="0032190F" w:rsidRDefault="000152C6" w:rsidP="000152C6">
      <w:pPr>
        <w:jc w:val="both"/>
        <w:rPr>
          <w:sz w:val="20"/>
          <w:szCs w:val="20"/>
          <w:lang w:val="fr-FR"/>
        </w:rPr>
      </w:pPr>
      <w:r w:rsidRPr="0032190F">
        <w:rPr>
          <w:sz w:val="20"/>
          <w:szCs w:val="20"/>
          <w:lang w:val="fr-FR"/>
        </w:rPr>
        <w:t xml:space="preserve">Se rendre, une fois sur le palier, à </w:t>
      </w:r>
      <w:smartTag w:uri="urn:schemas-microsoft-com:office:smarttags" w:element="metricconverter">
        <w:smartTagPr>
          <w:attr w:name="ProductID" w:val="25 m"/>
        </w:smartTagPr>
        <w:r w:rsidRPr="0032190F">
          <w:rPr>
            <w:sz w:val="20"/>
            <w:szCs w:val="20"/>
            <w:lang w:val="fr-FR"/>
          </w:rPr>
          <w:t>25 m</w:t>
        </w:r>
      </w:smartTag>
      <w:r w:rsidRPr="0032190F">
        <w:rPr>
          <w:sz w:val="20"/>
          <w:szCs w:val="20"/>
          <w:lang w:val="fr-FR"/>
        </w:rPr>
        <w:t xml:space="preserve"> au sud d’un grand bloc pointu qui domine l’éboulis.</w:t>
      </w:r>
    </w:p>
    <w:p w14:paraId="3A0A3FDE" w14:textId="77777777" w:rsidR="000152C6" w:rsidRPr="0032190F" w:rsidRDefault="000152C6" w:rsidP="000152C6">
      <w:pPr>
        <w:jc w:val="both"/>
        <w:rPr>
          <w:sz w:val="20"/>
          <w:szCs w:val="20"/>
          <w:lang w:val="fr-FR"/>
        </w:rPr>
      </w:pPr>
    </w:p>
    <w:p w14:paraId="36410A68" w14:textId="77777777" w:rsidR="000152C6" w:rsidRPr="0032190F" w:rsidRDefault="000152C6" w:rsidP="00647EA0">
      <w:pPr>
        <w:pStyle w:val="Heading5"/>
      </w:pPr>
      <w:bookmarkStart w:id="5554" w:name="Desc_ZIIGIIR6epsilon"/>
      <w:r w:rsidRPr="0032190F">
        <w:t>ZIIGIIR6@e</w:t>
      </w:r>
    </w:p>
    <w:bookmarkEnd w:id="5554"/>
    <w:p w14:paraId="7838FAB0" w14:textId="77777777" w:rsidR="000152C6" w:rsidRPr="0032190F" w:rsidRDefault="000152C6" w:rsidP="000152C6">
      <w:pPr>
        <w:jc w:val="right"/>
        <w:rPr>
          <w:b/>
          <w:sz w:val="20"/>
          <w:szCs w:val="20"/>
          <w:lang w:val="fr-FR"/>
        </w:rPr>
      </w:pPr>
      <w:r w:rsidRPr="0032190F">
        <w:rPr>
          <w:b/>
          <w:sz w:val="20"/>
          <w:szCs w:val="20"/>
          <w:lang w:val="fr-FR"/>
        </w:rPr>
        <w:t>Roche mythique</w:t>
      </w:r>
    </w:p>
    <w:p w14:paraId="3CF63A02" w14:textId="77777777" w:rsidR="000152C6" w:rsidRPr="0032190F" w:rsidRDefault="000152C6" w:rsidP="000152C6">
      <w:pPr>
        <w:jc w:val="both"/>
        <w:rPr>
          <w:i/>
          <w:sz w:val="20"/>
          <w:szCs w:val="20"/>
          <w:lang w:val="fr-FR"/>
        </w:rPr>
      </w:pPr>
    </w:p>
    <w:p w14:paraId="4D1C332C" w14:textId="77777777" w:rsidR="000152C6" w:rsidRPr="0032190F" w:rsidRDefault="000152C6" w:rsidP="000152C6">
      <w:pPr>
        <w:jc w:val="both"/>
        <w:rPr>
          <w:i/>
          <w:sz w:val="20"/>
          <w:szCs w:val="20"/>
          <w:lang w:val="fr-FR"/>
        </w:rPr>
      </w:pPr>
      <w:r w:rsidRPr="0032190F">
        <w:rPr>
          <w:i/>
          <w:sz w:val="20"/>
          <w:szCs w:val="20"/>
          <w:lang w:val="fr-FR"/>
        </w:rPr>
        <w:t>C’est la surface gravée la plus belle et la plus riche du groupe : un concentré de bégogrammes. Bien camouflée dans la moraine car entourée de blocs plus élevés et mal placée sur les plans au 1/1000, elle a résisté durant 20 ans à toute vérification ! Elle est gravée sur sa</w:t>
      </w:r>
      <w:r w:rsidRPr="0032190F">
        <w:rPr>
          <w:b/>
          <w:i/>
          <w:sz w:val="20"/>
          <w:szCs w:val="20"/>
          <w:lang w:val="fr-FR"/>
        </w:rPr>
        <w:t xml:space="preserve"> face a</w:t>
      </w:r>
      <w:r w:rsidRPr="0032190F">
        <w:rPr>
          <w:i/>
          <w:sz w:val="20"/>
          <w:szCs w:val="20"/>
          <w:lang w:val="fr-FR"/>
        </w:rPr>
        <w:t xml:space="preserve"> de pendage 60° sud-est (</w:t>
      </w:r>
      <w:smartTag w:uri="urn:schemas-microsoft-com:office:smarttags" w:element="metricconverter">
        <w:smartTagPr>
          <w:attr w:name="ProductID" w:val="1,0 m"/>
        </w:smartTagPr>
        <w:r w:rsidRPr="0032190F">
          <w:rPr>
            <w:i/>
            <w:sz w:val="20"/>
            <w:szCs w:val="20"/>
            <w:lang w:val="fr-FR"/>
          </w:rPr>
          <w:t>1,0 m</w:t>
        </w:r>
      </w:smartTag>
      <w:r w:rsidRPr="0032190F">
        <w:rPr>
          <w:i/>
          <w:sz w:val="20"/>
          <w:szCs w:val="20"/>
          <w:lang w:val="fr-FR"/>
        </w:rPr>
        <w:t xml:space="preserve"> par </w:t>
      </w:r>
      <w:smartTag w:uri="urn:schemas-microsoft-com:office:smarttags" w:element="metricconverter">
        <w:smartTagPr>
          <w:attr w:name="ProductID" w:val="0,8 m"/>
        </w:smartTagPr>
        <w:r w:rsidRPr="0032190F">
          <w:rPr>
            <w:i/>
            <w:sz w:val="20"/>
            <w:szCs w:val="20"/>
            <w:lang w:val="fr-FR"/>
          </w:rPr>
          <w:t>0,8 m</w:t>
        </w:r>
      </w:smartTag>
      <w:r w:rsidRPr="0032190F">
        <w:rPr>
          <w:i/>
          <w:sz w:val="20"/>
          <w:szCs w:val="20"/>
          <w:lang w:val="fr-FR"/>
        </w:rPr>
        <w:t>) de corniformes placés perpendiculairement, de 2 hallebardes (dont les lames présentent une nervure) disposées symétriquement par rapport à un ensemble de 3 corniformes superposés ou opposés par les cornes et d’un poignard associé à une hallebarde (motif rare). Dix-sept figures, dont seulement 3 plages et un signe indéterminé figurent sur moins de 1m</w:t>
      </w:r>
      <w:r w:rsidRPr="0032190F">
        <w:rPr>
          <w:sz w:val="20"/>
          <w:szCs w:val="20"/>
          <w:vertAlign w:val="superscript"/>
          <w:lang w:val="fr-FR"/>
        </w:rPr>
        <w:t>2</w:t>
      </w:r>
      <w:r w:rsidRPr="0032190F">
        <w:rPr>
          <w:i/>
          <w:sz w:val="20"/>
          <w:szCs w:val="20"/>
          <w:lang w:val="fr-FR"/>
        </w:rPr>
        <w:t>. Un numéro est inscrit :</w:t>
      </w:r>
      <w:r w:rsidRPr="0032190F">
        <w:rPr>
          <w:i/>
          <w:sz w:val="20"/>
          <w:szCs w:val="20"/>
          <w:u w:val="single"/>
          <w:lang w:val="fr-FR"/>
        </w:rPr>
        <w:t xml:space="preserve"> ZII GII R5</w:t>
      </w:r>
      <w:r w:rsidRPr="0042227B">
        <w:rPr>
          <w:rFonts w:ascii="Symbol" w:hAnsi="Symbol"/>
          <w:i/>
          <w:sz w:val="20"/>
          <w:szCs w:val="20"/>
          <w:u w:val="single"/>
        </w:rPr>
        <w:t></w:t>
      </w:r>
      <w:r w:rsidRPr="0032190F">
        <w:rPr>
          <w:i/>
          <w:sz w:val="20"/>
          <w:szCs w:val="20"/>
          <w:lang w:val="fr-FR"/>
        </w:rPr>
        <w:t xml:space="preserve"> ou </w:t>
      </w:r>
      <w:r w:rsidRPr="0042227B">
        <w:rPr>
          <w:rFonts w:ascii="Symbol" w:hAnsi="Symbol"/>
          <w:i/>
          <w:sz w:val="20"/>
          <w:szCs w:val="20"/>
        </w:rPr>
        <w:t></w:t>
      </w:r>
      <w:r w:rsidRPr="0032190F">
        <w:rPr>
          <w:i/>
          <w:sz w:val="20"/>
          <w:szCs w:val="20"/>
          <w:lang w:val="fr-FR"/>
        </w:rPr>
        <w:t xml:space="preserve">. </w:t>
      </w:r>
    </w:p>
    <w:p w14:paraId="4DE3EDA9" w14:textId="77777777" w:rsidR="000152C6" w:rsidRPr="0032190F" w:rsidRDefault="000152C6" w:rsidP="000152C6">
      <w:pPr>
        <w:jc w:val="both"/>
        <w:rPr>
          <w:sz w:val="20"/>
          <w:szCs w:val="20"/>
          <w:lang w:val="fr-FR"/>
        </w:rPr>
      </w:pPr>
      <w:r w:rsidRPr="0032190F">
        <w:rPr>
          <w:i/>
          <w:sz w:val="20"/>
          <w:szCs w:val="20"/>
          <w:lang w:val="fr-FR"/>
        </w:rPr>
        <w:t>Le côté ouest de la roche est faillé verticalement en donnant 3 petites lames dont deux sont gravées :</w:t>
      </w:r>
      <w:r w:rsidRPr="0032190F">
        <w:rPr>
          <w:b/>
          <w:i/>
          <w:sz w:val="20"/>
          <w:szCs w:val="20"/>
          <w:lang w:val="fr-FR"/>
        </w:rPr>
        <w:t xml:space="preserve"> face b</w:t>
      </w:r>
      <w:r w:rsidRPr="0032190F">
        <w:rPr>
          <w:i/>
          <w:sz w:val="20"/>
          <w:szCs w:val="20"/>
          <w:lang w:val="fr-FR"/>
        </w:rPr>
        <w:t xml:space="preserve"> de pendage 40° sud,</w:t>
      </w:r>
      <w:r w:rsidRPr="0032190F">
        <w:rPr>
          <w:b/>
          <w:i/>
          <w:sz w:val="20"/>
          <w:szCs w:val="20"/>
          <w:lang w:val="fr-FR"/>
        </w:rPr>
        <w:t xml:space="preserve"> face c</w:t>
      </w:r>
      <w:r w:rsidRPr="0032190F">
        <w:rPr>
          <w:i/>
          <w:sz w:val="20"/>
          <w:szCs w:val="20"/>
          <w:lang w:val="fr-FR"/>
        </w:rPr>
        <w:t xml:space="preserve"> de pendage 45° sud.</w:t>
      </w:r>
    </w:p>
    <w:p w14:paraId="3C213B98" w14:textId="77777777" w:rsidR="000152C6" w:rsidRPr="0032190F" w:rsidRDefault="000152C6" w:rsidP="00647EA0">
      <w:pPr>
        <w:pStyle w:val="Heading5"/>
      </w:pPr>
      <w:r w:rsidRPr="0032190F">
        <w:t>ZIIGIIR7A</w:t>
      </w:r>
    </w:p>
    <w:p w14:paraId="61F80FD5" w14:textId="77777777" w:rsidR="000152C6" w:rsidRPr="0032190F" w:rsidRDefault="000152C6" w:rsidP="000152C6">
      <w:pPr>
        <w:jc w:val="right"/>
        <w:rPr>
          <w:b/>
          <w:sz w:val="20"/>
          <w:szCs w:val="20"/>
          <w:lang w:val="fr-FR"/>
        </w:rPr>
      </w:pPr>
      <w:r w:rsidRPr="0032190F">
        <w:rPr>
          <w:b/>
          <w:sz w:val="20"/>
          <w:szCs w:val="20"/>
          <w:lang w:val="fr-FR"/>
        </w:rPr>
        <w:t>Roche aux pieds dans l’eau</w:t>
      </w:r>
    </w:p>
    <w:p w14:paraId="04844183" w14:textId="77777777" w:rsidR="000152C6" w:rsidRPr="0032190F" w:rsidRDefault="000152C6" w:rsidP="000152C6">
      <w:pPr>
        <w:jc w:val="both"/>
        <w:rPr>
          <w:b/>
          <w:lang w:val="fr-FR"/>
        </w:rPr>
      </w:pPr>
    </w:p>
    <w:p w14:paraId="60D1FDFA" w14:textId="77777777" w:rsidR="000152C6" w:rsidRPr="0032190F" w:rsidRDefault="000152C6" w:rsidP="000152C6">
      <w:pPr>
        <w:jc w:val="both"/>
        <w:rPr>
          <w:i/>
          <w:sz w:val="20"/>
          <w:szCs w:val="20"/>
          <w:lang w:val="fr-FR"/>
        </w:rPr>
      </w:pPr>
      <w:r w:rsidRPr="0032190F">
        <w:rPr>
          <w:i/>
          <w:lang w:val="fr-FR"/>
        </w:rPr>
        <w:tab/>
      </w:r>
      <w:r w:rsidRPr="0032190F">
        <w:rPr>
          <w:i/>
          <w:sz w:val="20"/>
          <w:szCs w:val="20"/>
          <w:lang w:val="fr-FR"/>
        </w:rPr>
        <w:t xml:space="preserve">C’est un bloc tabulaire de grès schisteux rouge sombre terne, haut de </w:t>
      </w:r>
      <w:smartTag w:uri="urn:schemas-microsoft-com:office:smarttags" w:element="metricconverter">
        <w:smartTagPr>
          <w:attr w:name="ProductID" w:val="0,5 m"/>
        </w:smartTagPr>
        <w:r w:rsidRPr="0032190F">
          <w:rPr>
            <w:i/>
            <w:sz w:val="20"/>
            <w:szCs w:val="20"/>
            <w:lang w:val="fr-FR"/>
          </w:rPr>
          <w:t>0,5 m</w:t>
        </w:r>
      </w:smartTag>
      <w:r w:rsidRPr="0032190F">
        <w:rPr>
          <w:i/>
          <w:sz w:val="20"/>
          <w:szCs w:val="20"/>
          <w:lang w:val="fr-FR"/>
        </w:rPr>
        <w:t>. Son extrémité sud, de grès fin couleur lie-de-vin, porte des taches beiges. La face supérieure (</w:t>
      </w:r>
      <w:smartTag w:uri="urn:schemas-microsoft-com:office:smarttags" w:element="metricconverter">
        <w:smartTagPr>
          <w:attr w:name="ProductID" w:val="4,5 m"/>
        </w:smartTagPr>
        <w:r w:rsidRPr="0032190F">
          <w:rPr>
            <w:i/>
            <w:sz w:val="20"/>
            <w:szCs w:val="20"/>
            <w:lang w:val="fr-FR"/>
          </w:rPr>
          <w:t>4,5 m</w:t>
        </w:r>
      </w:smartTag>
      <w:r w:rsidRPr="0032190F">
        <w:rPr>
          <w:i/>
          <w:sz w:val="20"/>
          <w:szCs w:val="20"/>
          <w:lang w:val="fr-FR"/>
        </w:rPr>
        <w:t xml:space="preserve"> par </w:t>
      </w:r>
      <w:smartTag w:uri="urn:schemas-microsoft-com:office:smarttags" w:element="metricconverter">
        <w:smartTagPr>
          <w:attr w:name="ProductID" w:val="1,8 m"/>
        </w:smartTagPr>
        <w:r w:rsidRPr="0032190F">
          <w:rPr>
            <w:i/>
            <w:sz w:val="20"/>
            <w:szCs w:val="20"/>
            <w:lang w:val="fr-FR"/>
          </w:rPr>
          <w:t>1,8 m</w:t>
        </w:r>
      </w:smartTag>
      <w:r w:rsidRPr="0032190F">
        <w:rPr>
          <w:i/>
          <w:sz w:val="20"/>
          <w:szCs w:val="20"/>
          <w:lang w:val="fr-FR"/>
        </w:rPr>
        <w:t xml:space="preserve">, pendage 20° sud-est) est assez plate malgré des décrochements. Elle est rugueuse, sauf sur une bande est - ouest, large de </w:t>
      </w:r>
      <w:smartTag w:uri="urn:schemas-microsoft-com:office:smarttags" w:element="metricconverter">
        <w:smartTagPr>
          <w:attr w:name="ProductID" w:val="0,2 m"/>
        </w:smartTagPr>
        <w:r w:rsidRPr="0032190F">
          <w:rPr>
            <w:i/>
            <w:sz w:val="20"/>
            <w:szCs w:val="20"/>
            <w:lang w:val="fr-FR"/>
          </w:rPr>
          <w:t>0,2 m</w:t>
        </w:r>
      </w:smartTag>
      <w:r w:rsidRPr="0032190F">
        <w:rPr>
          <w:i/>
          <w:sz w:val="20"/>
          <w:szCs w:val="20"/>
          <w:lang w:val="fr-FR"/>
        </w:rPr>
        <w:t xml:space="preserve">, qui traverse la roche de son coin sud-est supérieur jusqu’à l’arête inférieure. Là, sont gravés soigneusement 4 corniformes. Deux numéros sont inscrits </w:t>
      </w:r>
      <w:r w:rsidRPr="0032190F">
        <w:rPr>
          <w:i/>
          <w:sz w:val="20"/>
          <w:szCs w:val="20"/>
          <w:u w:val="single"/>
          <w:lang w:val="fr-FR"/>
        </w:rPr>
        <w:t>CR</w:t>
      </w:r>
      <w:r w:rsidRPr="0032190F">
        <w:rPr>
          <w:i/>
          <w:sz w:val="20"/>
          <w:szCs w:val="20"/>
          <w:lang w:val="fr-FR"/>
        </w:rPr>
        <w:t xml:space="preserve">1 et </w:t>
      </w:r>
      <w:r w:rsidRPr="0032190F">
        <w:rPr>
          <w:i/>
          <w:sz w:val="20"/>
          <w:szCs w:val="20"/>
          <w:u w:val="single"/>
          <w:lang w:val="fr-FR"/>
        </w:rPr>
        <w:t>ZII GII R6</w:t>
      </w:r>
      <w:r w:rsidRPr="007C031E">
        <w:rPr>
          <w:rFonts w:ascii="Symbol" w:hAnsi="Symbol"/>
          <w:i/>
          <w:sz w:val="20"/>
          <w:szCs w:val="20"/>
          <w:u w:val="single"/>
        </w:rPr>
        <w:t></w:t>
      </w:r>
      <w:r w:rsidRPr="0032190F">
        <w:rPr>
          <w:i/>
          <w:sz w:val="20"/>
          <w:szCs w:val="20"/>
          <w:lang w:val="fr-FR"/>
        </w:rPr>
        <w:t>, mais elle s’est aussi appelée R6</w:t>
      </w:r>
      <w:r w:rsidRPr="007C031E">
        <w:rPr>
          <w:rFonts w:ascii="Symbol" w:hAnsi="Symbol"/>
          <w:i/>
          <w:sz w:val="20"/>
          <w:szCs w:val="20"/>
        </w:rPr>
        <w:t></w:t>
      </w:r>
      <w:r w:rsidRPr="0032190F">
        <w:rPr>
          <w:i/>
          <w:sz w:val="20"/>
          <w:szCs w:val="20"/>
          <w:lang w:val="fr-FR"/>
        </w:rPr>
        <w:t xml:space="preserve"> .</w:t>
      </w:r>
    </w:p>
    <w:p w14:paraId="73095348" w14:textId="77777777" w:rsidR="000152C6" w:rsidRPr="0032190F" w:rsidRDefault="000152C6" w:rsidP="00647EA0">
      <w:pPr>
        <w:pStyle w:val="Heading5"/>
      </w:pPr>
      <w:bookmarkStart w:id="5555" w:name="Desc_ZIIGIIR8"/>
      <w:r w:rsidRPr="0032190F">
        <w:t>ZIIGIIR8</w:t>
      </w:r>
    </w:p>
    <w:bookmarkEnd w:id="5555"/>
    <w:p w14:paraId="47CCEDD6" w14:textId="77777777" w:rsidR="000152C6" w:rsidRPr="0032190F" w:rsidRDefault="000152C6" w:rsidP="000152C6">
      <w:pPr>
        <w:jc w:val="right"/>
        <w:rPr>
          <w:b/>
          <w:sz w:val="20"/>
          <w:szCs w:val="20"/>
          <w:lang w:val="fr-FR"/>
        </w:rPr>
      </w:pPr>
      <w:r w:rsidRPr="0032190F">
        <w:rPr>
          <w:b/>
          <w:sz w:val="20"/>
          <w:szCs w:val="20"/>
          <w:lang w:val="fr-FR"/>
        </w:rPr>
        <w:t>Roche à la bande de patine lisse</w:t>
      </w:r>
    </w:p>
    <w:p w14:paraId="1BCD0E2D" w14:textId="77777777" w:rsidR="000152C6" w:rsidRPr="0032190F" w:rsidRDefault="000152C6" w:rsidP="000152C6">
      <w:pPr>
        <w:jc w:val="both"/>
        <w:rPr>
          <w:b/>
          <w:lang w:val="fr-FR"/>
        </w:rPr>
      </w:pPr>
    </w:p>
    <w:p w14:paraId="24A58940" w14:textId="77777777" w:rsidR="000152C6" w:rsidRPr="0032190F" w:rsidRDefault="000152C6" w:rsidP="000152C6">
      <w:pPr>
        <w:jc w:val="both"/>
        <w:rPr>
          <w:i/>
          <w:sz w:val="20"/>
          <w:szCs w:val="20"/>
          <w:lang w:val="fr-FR"/>
        </w:rPr>
      </w:pPr>
      <w:r w:rsidRPr="0032190F">
        <w:rPr>
          <w:i/>
          <w:lang w:val="fr-FR"/>
        </w:rPr>
        <w:tab/>
      </w:r>
      <w:r w:rsidRPr="0032190F">
        <w:rPr>
          <w:i/>
          <w:sz w:val="20"/>
          <w:szCs w:val="20"/>
          <w:lang w:val="fr-FR"/>
        </w:rPr>
        <w:t xml:space="preserve">C’est un bloc tabulaire de grès fin violet, couvert de lichens jaunes et haut de </w:t>
      </w:r>
      <w:smartTag w:uri="urn:schemas-microsoft-com:office:smarttags" w:element="metricconverter">
        <w:smartTagPr>
          <w:attr w:name="ProductID" w:val="0,8 m"/>
        </w:smartTagPr>
        <w:r w:rsidRPr="0032190F">
          <w:rPr>
            <w:i/>
            <w:sz w:val="20"/>
            <w:szCs w:val="20"/>
            <w:lang w:val="fr-FR"/>
          </w:rPr>
          <w:t>0,8 m</w:t>
        </w:r>
      </w:smartTag>
      <w:r w:rsidRPr="0032190F">
        <w:rPr>
          <w:i/>
          <w:sz w:val="20"/>
          <w:szCs w:val="20"/>
          <w:lang w:val="fr-FR"/>
        </w:rPr>
        <w:t>. Sa face supérieuure (</w:t>
      </w:r>
      <w:smartTag w:uri="urn:schemas-microsoft-com:office:smarttags" w:element="metricconverter">
        <w:smartTagPr>
          <w:attr w:name="ProductID" w:val="2,2 m"/>
        </w:smartTagPr>
        <w:r w:rsidRPr="0032190F">
          <w:rPr>
            <w:i/>
            <w:sz w:val="20"/>
            <w:szCs w:val="20"/>
            <w:lang w:val="fr-FR"/>
          </w:rPr>
          <w:t>2,2 m</w:t>
        </w:r>
      </w:smartTag>
      <w:r w:rsidRPr="0032190F">
        <w:rPr>
          <w:i/>
          <w:sz w:val="20"/>
          <w:szCs w:val="20"/>
          <w:lang w:val="fr-FR"/>
        </w:rPr>
        <w:t xml:space="preserve"> par </w:t>
      </w:r>
      <w:smartTag w:uri="urn:schemas-microsoft-com:office:smarttags" w:element="metricconverter">
        <w:smartTagPr>
          <w:attr w:name="ProductID" w:val="1,2 m"/>
        </w:smartTagPr>
        <w:r w:rsidRPr="0032190F">
          <w:rPr>
            <w:i/>
            <w:sz w:val="20"/>
            <w:szCs w:val="20"/>
            <w:lang w:val="fr-FR"/>
          </w:rPr>
          <w:t>1,2 m</w:t>
        </w:r>
      </w:smartTag>
      <w:r w:rsidRPr="0032190F">
        <w:rPr>
          <w:i/>
          <w:sz w:val="20"/>
          <w:szCs w:val="20"/>
          <w:lang w:val="fr-FR"/>
        </w:rPr>
        <w:t>, pendage 10° sud) porte les numéros</w:t>
      </w:r>
      <w:r w:rsidRPr="0032190F">
        <w:rPr>
          <w:i/>
          <w:sz w:val="20"/>
          <w:szCs w:val="20"/>
          <w:u w:val="single"/>
          <w:lang w:val="fr-FR"/>
        </w:rPr>
        <w:t xml:space="preserve"> CR2</w:t>
      </w:r>
      <w:r w:rsidRPr="0032190F">
        <w:rPr>
          <w:i/>
          <w:sz w:val="20"/>
          <w:szCs w:val="20"/>
          <w:lang w:val="fr-FR"/>
        </w:rPr>
        <w:t xml:space="preserve"> et </w:t>
      </w:r>
      <w:r w:rsidRPr="0032190F">
        <w:rPr>
          <w:i/>
          <w:sz w:val="20"/>
          <w:szCs w:val="20"/>
          <w:u w:val="single"/>
          <w:lang w:val="fr-FR"/>
        </w:rPr>
        <w:t>ZII GII R7</w:t>
      </w:r>
      <w:r w:rsidRPr="007C031E">
        <w:rPr>
          <w:rFonts w:ascii="Symbol" w:hAnsi="Symbol"/>
          <w:i/>
          <w:sz w:val="20"/>
          <w:szCs w:val="20"/>
          <w:u w:val="single"/>
        </w:rPr>
        <w:t></w:t>
      </w:r>
      <w:r w:rsidRPr="0032190F">
        <w:rPr>
          <w:i/>
          <w:sz w:val="20"/>
          <w:szCs w:val="20"/>
          <w:lang w:val="fr-FR"/>
        </w:rPr>
        <w:t xml:space="preserve">. Les gravures sont sur une bande lisse, large de </w:t>
      </w:r>
      <w:smartTag w:uri="urn:schemas-microsoft-com:office:smarttags" w:element="metricconverter">
        <w:smartTagPr>
          <w:attr w:name="ProductID" w:val="0,15 m"/>
        </w:smartTagPr>
        <w:r w:rsidRPr="0032190F">
          <w:rPr>
            <w:i/>
            <w:sz w:val="20"/>
            <w:szCs w:val="20"/>
            <w:lang w:val="fr-FR"/>
          </w:rPr>
          <w:t>0,15 m</w:t>
        </w:r>
      </w:smartTag>
      <w:r w:rsidRPr="0032190F">
        <w:rPr>
          <w:i/>
          <w:sz w:val="20"/>
          <w:szCs w:val="20"/>
          <w:lang w:val="fr-FR"/>
        </w:rPr>
        <w:t xml:space="preserve"> qui suit l’arête nord. Au centre existe une plage et, vers l’est, se trouve un poignard avec un manche très étroit. Le reste est couvert de lichens.</w:t>
      </w:r>
    </w:p>
    <w:p w14:paraId="7D8F18DD" w14:textId="77777777" w:rsidR="000152C6" w:rsidRPr="0032190F" w:rsidRDefault="000152C6" w:rsidP="000152C6">
      <w:pPr>
        <w:jc w:val="both"/>
        <w:rPr>
          <w:i/>
          <w:lang w:val="fr-FR"/>
        </w:rPr>
      </w:pPr>
    </w:p>
    <w:p w14:paraId="75B9D476" w14:textId="77777777" w:rsidR="000152C6" w:rsidRPr="0032190F" w:rsidRDefault="000152C6" w:rsidP="000152C6">
      <w:pPr>
        <w:rPr>
          <w:lang w:val="fr-FR"/>
        </w:rPr>
      </w:pPr>
      <w:r w:rsidRPr="0032190F">
        <w:rPr>
          <w:lang w:val="fr-FR"/>
        </w:rPr>
        <w:t>Un poignard à pommeau semi-lunaire rapprochable des productions du Remedello 2 (SS BIB)</w:t>
      </w:r>
    </w:p>
    <w:p w14:paraId="7518AE92" w14:textId="77777777" w:rsidR="000152C6" w:rsidRPr="0032190F" w:rsidRDefault="000152C6" w:rsidP="000152C6">
      <w:pPr>
        <w:pStyle w:val="Heading4"/>
        <w:numPr>
          <w:ilvl w:val="3"/>
          <w:numId w:val="0"/>
        </w:numPr>
        <w:tabs>
          <w:tab w:val="num" w:pos="2520"/>
        </w:tabs>
        <w:spacing w:before="240" w:after="60"/>
        <w:ind w:left="2160"/>
      </w:pPr>
      <w:r w:rsidRPr="0032190F">
        <w:t>ZIIGIII</w:t>
      </w:r>
    </w:p>
    <w:p w14:paraId="4EEE130B" w14:textId="77777777" w:rsidR="000152C6" w:rsidRPr="0032190F" w:rsidRDefault="000152C6" w:rsidP="000152C6">
      <w:pPr>
        <w:rPr>
          <w:lang w:val="fr-FR"/>
        </w:rPr>
      </w:pPr>
    </w:p>
    <w:p w14:paraId="1E5D7E84" w14:textId="77777777" w:rsidR="000152C6" w:rsidRPr="0032190F" w:rsidRDefault="000152C6" w:rsidP="000152C6">
      <w:pPr>
        <w:rPr>
          <w:b/>
          <w:bCs/>
          <w:sz w:val="20"/>
          <w:lang w:val="fr-FR"/>
        </w:rPr>
      </w:pPr>
      <w:r w:rsidRPr="0032190F">
        <w:rPr>
          <w:b/>
          <w:bCs/>
          <w:sz w:val="20"/>
          <w:lang w:val="fr-FR"/>
        </w:rPr>
        <w:t>Généralités</w:t>
      </w:r>
    </w:p>
    <w:p w14:paraId="03CB488D" w14:textId="77777777" w:rsidR="000152C6" w:rsidRPr="0032190F" w:rsidRDefault="000152C6" w:rsidP="000152C6">
      <w:pPr>
        <w:jc w:val="both"/>
        <w:rPr>
          <w:sz w:val="22"/>
          <w:szCs w:val="20"/>
          <w:lang w:val="fr-FR"/>
        </w:rPr>
      </w:pPr>
    </w:p>
    <w:p w14:paraId="28AAFE59" w14:textId="77777777" w:rsidR="000152C6" w:rsidRPr="0032190F" w:rsidRDefault="000152C6" w:rsidP="000152C6">
      <w:pPr>
        <w:jc w:val="both"/>
        <w:rPr>
          <w:sz w:val="20"/>
          <w:szCs w:val="20"/>
          <w:lang w:val="fr-FR"/>
        </w:rPr>
      </w:pPr>
      <w:r w:rsidRPr="0032190F">
        <w:rPr>
          <w:sz w:val="20"/>
          <w:szCs w:val="20"/>
          <w:lang w:val="fr-FR"/>
        </w:rPr>
        <w:tab/>
        <w:t>Ce groupe s’étend du lac Fourca aux rives droites des lacs du Trem et de la Moute et englobe le lac Carbon. Les paysages y sont en général plus riants que dans le groupe II.</w:t>
      </w:r>
    </w:p>
    <w:p w14:paraId="42EC6DDB" w14:textId="77777777" w:rsidR="000152C6" w:rsidRPr="0032190F" w:rsidRDefault="000152C6" w:rsidP="000152C6">
      <w:pPr>
        <w:jc w:val="both"/>
        <w:rPr>
          <w:sz w:val="20"/>
          <w:szCs w:val="20"/>
          <w:lang w:val="fr-FR"/>
        </w:rPr>
      </w:pPr>
      <w:r w:rsidRPr="0032190F">
        <w:rPr>
          <w:sz w:val="20"/>
          <w:szCs w:val="20"/>
          <w:lang w:val="fr-FR"/>
        </w:rPr>
        <w:t xml:space="preserve">Comme dans le groupe II les roches sont souvent éloignées les unes des autres. Les plus belles se trouvent sur les pentes qui dominent le lac Carbon. Il s’agit d’épaulements est - ouest de grès rougeâtre assez fin, s’allongeant dans le sens de la pente et séparés par des couloirs herbeux. Il s’y trouve de très beaux ensembles d’armes et quelques réticulés </w:t>
      </w:r>
      <w:r w:rsidRPr="0032190F">
        <w:rPr>
          <w:sz w:val="20"/>
          <w:szCs w:val="20"/>
          <w:lang w:val="fr-FR"/>
        </w:rPr>
        <w:lastRenderedPageBreak/>
        <w:t>à franges. En dehors de ces pentes, le paysage est constitué de mamelons couverts de blocs et d’affleurements de grès fin rouge sombre et parfois faillés, donnant lieu à des couloirs herbeux. L’ensemble vallons entre mamelons et couloirs transversaux forme un labyrinthe, ce qui, ajouté à l’éloignement entre roches gravées et mauvaise lisibilité des gravures sur ces grès, rend problématique la recherche des pétroglyphes.</w:t>
      </w:r>
    </w:p>
    <w:p w14:paraId="033F3604" w14:textId="77777777" w:rsidR="000152C6" w:rsidRPr="0032190F" w:rsidRDefault="000152C6" w:rsidP="000152C6">
      <w:pPr>
        <w:jc w:val="both"/>
        <w:rPr>
          <w:sz w:val="20"/>
          <w:szCs w:val="20"/>
          <w:lang w:val="fr-FR"/>
        </w:rPr>
      </w:pPr>
      <w:r w:rsidRPr="0032190F">
        <w:rPr>
          <w:sz w:val="20"/>
          <w:szCs w:val="20"/>
          <w:lang w:val="fr-FR"/>
        </w:rPr>
        <w:t>Les moraines sont localisées à la limite est et au sud du groupe.</w:t>
      </w:r>
    </w:p>
    <w:p w14:paraId="2B07E78F" w14:textId="77777777" w:rsidR="000152C6" w:rsidRPr="0032190F" w:rsidRDefault="000152C6" w:rsidP="000152C6">
      <w:pPr>
        <w:jc w:val="both"/>
        <w:rPr>
          <w:sz w:val="20"/>
          <w:szCs w:val="20"/>
          <w:lang w:val="fr-FR"/>
        </w:rPr>
      </w:pPr>
      <w:r w:rsidRPr="0032190F">
        <w:rPr>
          <w:sz w:val="20"/>
          <w:szCs w:val="20"/>
          <w:lang w:val="fr-FR"/>
        </w:rPr>
        <w:tab/>
        <w:t>La gravure la plus célèbre de ce groupe se trouve sur la roche 3</w:t>
      </w:r>
      <w:r w:rsidRPr="00D70E57">
        <w:rPr>
          <w:rFonts w:ascii="Symbol" w:hAnsi="Symbol"/>
          <w:sz w:val="20"/>
          <w:szCs w:val="20"/>
        </w:rPr>
        <w:t></w:t>
      </w:r>
      <w:r w:rsidRPr="00D70E57">
        <w:rPr>
          <w:rFonts w:ascii="Symbol" w:hAnsi="Symbol"/>
          <w:sz w:val="20"/>
          <w:szCs w:val="20"/>
        </w:rPr>
        <w:t></w:t>
      </w:r>
      <w:r w:rsidRPr="0032190F">
        <w:rPr>
          <w:sz w:val="20"/>
          <w:szCs w:val="20"/>
          <w:lang w:val="fr-FR"/>
        </w:rPr>
        <w:t>et n’est pas protohistorique, c’est ‘l’éléphant’, gravé en ronde bosse au moyen de grandes cupules et utilisant le relief de la roche.</w:t>
      </w:r>
    </w:p>
    <w:p w14:paraId="694B23F4" w14:textId="77777777" w:rsidR="000152C6" w:rsidRPr="0032190F" w:rsidRDefault="000152C6" w:rsidP="000152C6">
      <w:pPr>
        <w:jc w:val="both"/>
        <w:rPr>
          <w:sz w:val="20"/>
          <w:szCs w:val="20"/>
          <w:lang w:val="fr-FR"/>
        </w:rPr>
      </w:pPr>
      <w:r w:rsidRPr="0032190F">
        <w:rPr>
          <w:sz w:val="20"/>
          <w:szCs w:val="20"/>
          <w:lang w:val="fr-FR"/>
        </w:rPr>
        <w:t>Dans l'ensemble, les motifs de ce groupe se différencient des groupes I et II par une abondance d'armes par rapport aux corniformes (dominant dans le groupe I), une recrudescence de réticulés à frange par rapport au groupe II mais sans atteindre la fréquence du groupe I et la quasi absence de cercles et réticulés. Un motif particulier, ressemblant à la "danseuse", se trouve au centre du groupe.</w:t>
      </w:r>
    </w:p>
    <w:p w14:paraId="02AF31AB" w14:textId="77777777" w:rsidR="000152C6" w:rsidRPr="0032190F" w:rsidRDefault="000152C6" w:rsidP="000152C6">
      <w:pPr>
        <w:jc w:val="both"/>
        <w:rPr>
          <w:sz w:val="20"/>
          <w:szCs w:val="20"/>
          <w:lang w:val="fr-FR"/>
        </w:rPr>
      </w:pPr>
      <w:r w:rsidRPr="0032190F">
        <w:rPr>
          <w:sz w:val="20"/>
          <w:szCs w:val="20"/>
          <w:lang w:val="fr-FR"/>
        </w:rPr>
        <w:tab/>
        <w:t>Signalons que de nombreuses fortifications sont aménagées autour du lac Carbon, au pas des Déserteurs et au pas du Diable.</w:t>
      </w:r>
    </w:p>
    <w:p w14:paraId="1611216D" w14:textId="77777777" w:rsidR="000152C6" w:rsidRPr="0032190F" w:rsidRDefault="000152C6" w:rsidP="000152C6">
      <w:pPr>
        <w:jc w:val="both"/>
        <w:rPr>
          <w:sz w:val="20"/>
          <w:szCs w:val="20"/>
          <w:lang w:val="fr-FR"/>
        </w:rPr>
      </w:pPr>
    </w:p>
    <w:p w14:paraId="2A3BFDD6" w14:textId="77777777" w:rsidR="000152C6" w:rsidRPr="0032190F" w:rsidRDefault="000152C6" w:rsidP="000152C6">
      <w:pPr>
        <w:rPr>
          <w:b/>
          <w:bCs/>
          <w:sz w:val="20"/>
          <w:lang w:val="fr-FR"/>
        </w:rPr>
      </w:pPr>
      <w:r w:rsidRPr="0032190F">
        <w:rPr>
          <w:b/>
          <w:bCs/>
          <w:sz w:val="20"/>
          <w:lang w:val="fr-FR"/>
        </w:rPr>
        <w:t>Limites</w:t>
      </w:r>
    </w:p>
    <w:p w14:paraId="5A85BDCD" w14:textId="77777777" w:rsidR="000152C6" w:rsidRPr="0032190F" w:rsidRDefault="000152C6" w:rsidP="000152C6">
      <w:pPr>
        <w:jc w:val="both"/>
        <w:rPr>
          <w:b/>
          <w:sz w:val="22"/>
          <w:szCs w:val="20"/>
          <w:lang w:val="fr-FR"/>
        </w:rPr>
      </w:pPr>
    </w:p>
    <w:p w14:paraId="57CF511D" w14:textId="77777777" w:rsidR="000152C6" w:rsidRPr="0032190F" w:rsidRDefault="000152C6" w:rsidP="000152C6">
      <w:pPr>
        <w:jc w:val="both"/>
        <w:rPr>
          <w:sz w:val="20"/>
          <w:szCs w:val="20"/>
          <w:lang w:val="fr-FR"/>
        </w:rPr>
      </w:pPr>
      <w:r w:rsidRPr="0032190F">
        <w:rPr>
          <w:b/>
          <w:sz w:val="20"/>
          <w:szCs w:val="20"/>
          <w:lang w:val="fr-FR"/>
        </w:rPr>
        <w:tab/>
      </w:r>
      <w:r w:rsidRPr="0032190F">
        <w:rPr>
          <w:sz w:val="20"/>
          <w:szCs w:val="20"/>
          <w:lang w:val="fr-FR"/>
        </w:rPr>
        <w:t>A l’est c'est le pied des crêtes nord - sud du mont du Bec Roux qui dominent le lac Carbon. Au-dessus des éboulis se trouve le groupe II de la zone 0.</w:t>
      </w:r>
    </w:p>
    <w:p w14:paraId="4767B81A" w14:textId="77777777" w:rsidR="000152C6" w:rsidRPr="0032190F" w:rsidRDefault="000152C6" w:rsidP="000152C6">
      <w:pPr>
        <w:jc w:val="both"/>
        <w:rPr>
          <w:sz w:val="20"/>
          <w:szCs w:val="20"/>
          <w:lang w:val="fr-FR"/>
        </w:rPr>
      </w:pPr>
      <w:r w:rsidRPr="0032190F">
        <w:rPr>
          <w:sz w:val="20"/>
          <w:szCs w:val="20"/>
          <w:lang w:val="fr-FR"/>
        </w:rPr>
        <w:tab/>
        <w:t>Au sud, comme dans le groupe II, la limite est celle du secteur des Merveilles : les crêtes est - ouest reliant les cimes du Scandail, de Durmiose et de Chagiasse jusqu’au pas des Déserteurs, qui est considéré comme étant entièrement dans le groupe II. Au sud se trouvent les pentes qui mènent à l’Authion</w:t>
      </w:r>
    </w:p>
    <w:p w14:paraId="710E8CDE" w14:textId="77777777" w:rsidR="000152C6" w:rsidRPr="0032190F" w:rsidRDefault="000152C6" w:rsidP="000152C6">
      <w:pPr>
        <w:jc w:val="both"/>
        <w:rPr>
          <w:sz w:val="20"/>
          <w:szCs w:val="20"/>
          <w:lang w:val="fr-FR"/>
        </w:rPr>
      </w:pPr>
      <w:r w:rsidRPr="0032190F">
        <w:rPr>
          <w:sz w:val="20"/>
          <w:szCs w:val="20"/>
          <w:lang w:val="fr-FR"/>
        </w:rPr>
        <w:tab/>
        <w:t>A l’ouest, c’est le rebord est de l’éboulis du pas des Déserteurs, puis la rive droite du lac de la Moute, de son déversoir, du lac du Trem et de l’amorce de son déversoir jusqu’au niveau de la crête d’un grand massif est - ouest qui domine directement le lac Fourca. A l’ouest de cette frontière se trouve le groupe II de la zone II.</w:t>
      </w:r>
    </w:p>
    <w:p w14:paraId="563F0F2B" w14:textId="77777777" w:rsidR="000152C6" w:rsidRPr="0032190F" w:rsidRDefault="000152C6" w:rsidP="000152C6">
      <w:pPr>
        <w:jc w:val="both"/>
        <w:rPr>
          <w:sz w:val="20"/>
          <w:szCs w:val="20"/>
          <w:lang w:val="fr-FR"/>
        </w:rPr>
      </w:pPr>
      <w:r w:rsidRPr="0032190F">
        <w:rPr>
          <w:sz w:val="20"/>
          <w:szCs w:val="20"/>
          <w:lang w:val="fr-FR"/>
        </w:rPr>
        <w:tab/>
        <w:t>Au nord, c’est la crête du massif situé au sud du lac Fourca et sa prolongation par des lignes fictives, d'une part vers l'est jusqu’à la crête du mont du bec Roux et, d'autre part, vers l’ouest jusqu’au torrent issu du lac du Trem. De l’autre côté de cette frontière se trouve le groupe I de la zone II.</w:t>
      </w:r>
    </w:p>
    <w:p w14:paraId="4C35BB76" w14:textId="77777777" w:rsidR="000152C6" w:rsidRPr="0032190F" w:rsidRDefault="000152C6" w:rsidP="000152C6">
      <w:pPr>
        <w:jc w:val="both"/>
        <w:rPr>
          <w:sz w:val="22"/>
          <w:szCs w:val="20"/>
          <w:lang w:val="fr-FR"/>
        </w:rPr>
      </w:pPr>
      <w:r w:rsidRPr="0032190F">
        <w:rPr>
          <w:sz w:val="20"/>
          <w:szCs w:val="20"/>
          <w:lang w:val="fr-FR"/>
        </w:rPr>
        <w:tab/>
      </w:r>
      <w:r w:rsidRPr="0032190F">
        <w:rPr>
          <w:sz w:val="20"/>
          <w:szCs w:val="20"/>
          <w:lang w:val="fr-FR"/>
        </w:rPr>
        <w:tab/>
      </w:r>
    </w:p>
    <w:p w14:paraId="44658BB6" w14:textId="77777777" w:rsidR="000152C6" w:rsidRPr="0032190F" w:rsidRDefault="000152C6" w:rsidP="000152C6">
      <w:pPr>
        <w:rPr>
          <w:b/>
          <w:bCs/>
          <w:sz w:val="20"/>
          <w:lang w:val="fr-FR"/>
        </w:rPr>
      </w:pPr>
      <w:r w:rsidRPr="0032190F">
        <w:rPr>
          <w:b/>
          <w:bCs/>
          <w:sz w:val="20"/>
          <w:lang w:val="fr-FR"/>
        </w:rPr>
        <w:t>Accès et cheminement roche par roche</w:t>
      </w:r>
    </w:p>
    <w:p w14:paraId="06ADA9E6" w14:textId="77777777" w:rsidR="000152C6" w:rsidRPr="0032190F" w:rsidRDefault="000152C6" w:rsidP="000152C6">
      <w:pPr>
        <w:jc w:val="both"/>
        <w:rPr>
          <w:sz w:val="20"/>
          <w:szCs w:val="20"/>
          <w:lang w:val="fr-FR"/>
        </w:rPr>
      </w:pPr>
    </w:p>
    <w:p w14:paraId="4F5B9BCB" w14:textId="77777777" w:rsidR="000152C6" w:rsidRPr="0032190F" w:rsidRDefault="000152C6" w:rsidP="000152C6">
      <w:pPr>
        <w:jc w:val="both"/>
        <w:rPr>
          <w:sz w:val="20"/>
          <w:szCs w:val="20"/>
          <w:lang w:val="fr-FR"/>
        </w:rPr>
      </w:pPr>
      <w:r w:rsidRPr="0032190F">
        <w:rPr>
          <w:sz w:val="20"/>
          <w:szCs w:val="20"/>
          <w:lang w:val="fr-FR"/>
        </w:rPr>
        <w:tab/>
        <w:t>Depuis le CAF, emprunter le GR en direction du sud (pas du Diable) et marcher jusqu’à l’extrémité est de la digue du lac de la Moute.</w:t>
      </w:r>
    </w:p>
    <w:p w14:paraId="0874A047" w14:textId="77777777" w:rsidR="000152C6" w:rsidRPr="0032190F" w:rsidRDefault="000152C6" w:rsidP="000152C6">
      <w:pPr>
        <w:jc w:val="both"/>
        <w:rPr>
          <w:sz w:val="20"/>
          <w:szCs w:val="20"/>
          <w:lang w:val="fr-FR"/>
        </w:rPr>
      </w:pPr>
      <w:r w:rsidRPr="0032190F">
        <w:rPr>
          <w:sz w:val="20"/>
          <w:szCs w:val="20"/>
          <w:lang w:val="fr-FR"/>
        </w:rPr>
        <w:tab/>
        <w:t xml:space="preserve">Repérer, au niveau de la digue une construction en pierre située à </w:t>
      </w:r>
      <w:smartTag w:uri="urn:schemas-microsoft-com:office:smarttags" w:element="metricconverter">
        <w:smartTagPr>
          <w:attr w:name="ProductID" w:val="2 m"/>
        </w:smartTagPr>
        <w:r w:rsidRPr="0032190F">
          <w:rPr>
            <w:sz w:val="20"/>
            <w:szCs w:val="20"/>
            <w:lang w:val="fr-FR"/>
          </w:rPr>
          <w:t>2 m</w:t>
        </w:r>
      </w:smartTag>
      <w:r w:rsidRPr="0032190F">
        <w:rPr>
          <w:sz w:val="20"/>
          <w:szCs w:val="20"/>
          <w:lang w:val="fr-FR"/>
        </w:rPr>
        <w:t xml:space="preserve"> à l'est de la sente piétinée par les pêcheurs. Ses coins sont assez bien réalisés et des portions de murs sont assez plates et verticales. Il s'agit peut-être d'une construction des ouvriers des digues, datant des années 1920. Il n'existe en fait que 2 murs, l'un est - ouest et l'autre nord - sud., appuyés contre une grande roche. L'espace intérieur est donc triangulaire avec une ouverture au nord, contre la roche, complétée par un court muret est - ouest.</w:t>
      </w:r>
    </w:p>
    <w:p w14:paraId="7D357BFC" w14:textId="77777777" w:rsidR="000152C6" w:rsidRPr="0032190F" w:rsidRDefault="000152C6" w:rsidP="000152C6">
      <w:pPr>
        <w:jc w:val="both"/>
        <w:rPr>
          <w:sz w:val="20"/>
          <w:szCs w:val="20"/>
          <w:lang w:val="fr-FR"/>
        </w:rPr>
      </w:pPr>
    </w:p>
    <w:p w14:paraId="07E27B98" w14:textId="77777777" w:rsidR="000152C6" w:rsidRPr="0032190F" w:rsidRDefault="000152C6" w:rsidP="000152C6">
      <w:pPr>
        <w:jc w:val="both"/>
        <w:rPr>
          <w:lang w:val="fr-FR"/>
        </w:rPr>
      </w:pPr>
      <w:r w:rsidRPr="0032190F">
        <w:rPr>
          <w:sz w:val="20"/>
          <w:szCs w:val="20"/>
          <w:lang w:val="fr-FR"/>
        </w:rPr>
        <w:tab/>
        <w:t xml:space="preserve">Monter vers le sud-est pour trouver, sur la gauche, deux couloirs qui convergent un peu plus haut. Emprunter l’un d’eux moins de </w:t>
      </w:r>
      <w:smartTag w:uri="urn:schemas-microsoft-com:office:smarttags" w:element="metricconverter">
        <w:smartTagPr>
          <w:attr w:name="ProductID" w:val="40 m"/>
        </w:smartTagPr>
        <w:r w:rsidRPr="0032190F">
          <w:rPr>
            <w:sz w:val="20"/>
            <w:szCs w:val="20"/>
            <w:lang w:val="fr-FR"/>
          </w:rPr>
          <w:t>40 m</w:t>
        </w:r>
      </w:smartTag>
      <w:r w:rsidRPr="0032190F">
        <w:rPr>
          <w:sz w:val="20"/>
          <w:szCs w:val="20"/>
          <w:lang w:val="fr-FR"/>
        </w:rPr>
        <w:t xml:space="preserve"> et remarquer à </w:t>
      </w:r>
      <w:smartTag w:uri="urn:schemas-microsoft-com:office:smarttags" w:element="metricconverter">
        <w:smartTagPr>
          <w:attr w:name="ProductID" w:val="10 m"/>
        </w:smartTagPr>
        <w:r w:rsidRPr="0032190F">
          <w:rPr>
            <w:sz w:val="20"/>
            <w:szCs w:val="20"/>
            <w:lang w:val="fr-FR"/>
          </w:rPr>
          <w:t>10 m</w:t>
        </w:r>
      </w:smartTag>
      <w:r w:rsidRPr="0032190F">
        <w:rPr>
          <w:sz w:val="20"/>
          <w:szCs w:val="20"/>
          <w:lang w:val="fr-FR"/>
        </w:rPr>
        <w:t xml:space="preserve"> en avant un bloc rosâtre de </w:t>
      </w:r>
      <w:smartTag w:uri="urn:schemas-microsoft-com:office:smarttags" w:element="metricconverter">
        <w:smartTagPr>
          <w:attr w:name="ProductID" w:val="3 m"/>
        </w:smartTagPr>
        <w:r w:rsidRPr="0032190F">
          <w:rPr>
            <w:sz w:val="20"/>
            <w:szCs w:val="20"/>
            <w:lang w:val="fr-FR"/>
          </w:rPr>
          <w:t>3 m</w:t>
        </w:r>
      </w:smartTag>
      <w:r w:rsidRPr="0032190F">
        <w:rPr>
          <w:sz w:val="20"/>
          <w:szCs w:val="20"/>
          <w:lang w:val="fr-FR"/>
        </w:rPr>
        <w:t xml:space="preserve"> de haut. Observer alors le flanc gauche du goulet (face au sud) où des blocs violets sont éboulés. A mi hauteur de la pente l’un d’eux présente une surface presque plane face à l’ouest</w:t>
      </w:r>
    </w:p>
    <w:p w14:paraId="16AC323D" w14:textId="77777777" w:rsidR="000152C6" w:rsidRPr="0032190F" w:rsidRDefault="000152C6" w:rsidP="00647EA0">
      <w:pPr>
        <w:pStyle w:val="Heading5"/>
      </w:pPr>
      <w:r w:rsidRPr="0032190F">
        <w:t>ZIIGIIIR1@b</w:t>
      </w:r>
    </w:p>
    <w:p w14:paraId="67101497" w14:textId="77777777" w:rsidR="000152C6" w:rsidRPr="0032190F" w:rsidRDefault="000152C6" w:rsidP="000152C6">
      <w:pPr>
        <w:jc w:val="right"/>
        <w:rPr>
          <w:b/>
          <w:bCs/>
          <w:sz w:val="20"/>
          <w:szCs w:val="20"/>
          <w:lang w:val="fr-FR"/>
        </w:rPr>
      </w:pPr>
      <w:r w:rsidRPr="0032190F">
        <w:rPr>
          <w:b/>
          <w:bCs/>
          <w:i/>
          <w:sz w:val="20"/>
          <w:szCs w:val="20"/>
          <w:lang w:val="fr-FR"/>
        </w:rPr>
        <w:t>Roche de la plage associée à la figure à franges</w:t>
      </w:r>
    </w:p>
    <w:p w14:paraId="6EF2DB2A" w14:textId="77777777" w:rsidR="000152C6" w:rsidRPr="0032190F" w:rsidRDefault="000152C6" w:rsidP="000152C6">
      <w:pPr>
        <w:jc w:val="both"/>
        <w:rPr>
          <w:b/>
          <w:sz w:val="20"/>
          <w:szCs w:val="20"/>
          <w:lang w:val="fr-FR"/>
        </w:rPr>
      </w:pPr>
    </w:p>
    <w:p w14:paraId="75CED330" w14:textId="3769A08C" w:rsidR="000152C6" w:rsidRPr="0032190F" w:rsidRDefault="00000000" w:rsidP="000152C6">
      <w:pPr>
        <w:rPr>
          <w:lang w:val="fr-FR"/>
        </w:rPr>
      </w:pPr>
      <w:hyperlink r:id="rId14045" w:anchor="Typ_Bego_Figures_Franges" w:history="1">
        <w:r w:rsidR="000152C6" w:rsidRPr="0032190F">
          <w:rPr>
            <w:rStyle w:val="Hyperlink"/>
            <w:lang w:val="fr-FR"/>
          </w:rPr>
          <w:t>Figures à Franges</w:t>
        </w:r>
      </w:hyperlink>
      <w:r w:rsidR="000152C6" w:rsidRPr="0032190F">
        <w:rPr>
          <w:lang w:val="fr-FR"/>
        </w:rPr>
        <w:t xml:space="preserve"> (SS BIB)</w:t>
      </w:r>
    </w:p>
    <w:p w14:paraId="1A88DF3C" w14:textId="77777777" w:rsidR="000152C6" w:rsidRPr="0032190F" w:rsidRDefault="000152C6" w:rsidP="000152C6">
      <w:pPr>
        <w:jc w:val="both"/>
        <w:rPr>
          <w:b/>
          <w:sz w:val="20"/>
          <w:szCs w:val="20"/>
          <w:lang w:val="fr-FR"/>
        </w:rPr>
      </w:pPr>
    </w:p>
    <w:p w14:paraId="0FE8D1F3" w14:textId="77777777" w:rsidR="000152C6" w:rsidRPr="0032190F" w:rsidRDefault="000152C6" w:rsidP="000152C6">
      <w:pPr>
        <w:jc w:val="both"/>
        <w:rPr>
          <w:b/>
          <w:sz w:val="20"/>
          <w:szCs w:val="20"/>
          <w:lang w:val="fr-FR"/>
        </w:rPr>
      </w:pPr>
      <w:r w:rsidRPr="0032190F">
        <w:rPr>
          <w:i/>
          <w:sz w:val="20"/>
          <w:szCs w:val="20"/>
          <w:lang w:val="fr-FR"/>
        </w:rPr>
        <w:tab/>
        <w:t xml:space="preserve">C’est un bloc arrondi de grès rouge sombre, détaché de la paroi sur la gauche (au nord) du couloir. La face de pendage 45° sud présente une plage et un réticulé à frange : du piquetage semble former un ovale avec des appendices et des franges. Un  numéro est inscrit en haut et à droite de la face : </w:t>
      </w:r>
      <w:r w:rsidRPr="0032190F">
        <w:rPr>
          <w:i/>
          <w:sz w:val="20"/>
          <w:szCs w:val="20"/>
          <w:u w:val="single"/>
          <w:lang w:val="fr-FR"/>
        </w:rPr>
        <w:t>ZII GIV R1</w:t>
      </w:r>
      <w:r w:rsidRPr="00057DFD">
        <w:rPr>
          <w:rFonts w:ascii="Symbol" w:hAnsi="Symbol"/>
          <w:i/>
          <w:sz w:val="20"/>
          <w:szCs w:val="20"/>
          <w:u w:val="single"/>
        </w:rPr>
        <w:t></w:t>
      </w:r>
      <w:r w:rsidRPr="0032190F">
        <w:rPr>
          <w:i/>
          <w:sz w:val="20"/>
          <w:szCs w:val="20"/>
          <w:lang w:val="fr-FR"/>
        </w:rPr>
        <w:t xml:space="preserve">. </w:t>
      </w:r>
    </w:p>
    <w:p w14:paraId="71CAFFE3" w14:textId="77777777" w:rsidR="000152C6" w:rsidRPr="0032190F" w:rsidRDefault="000152C6" w:rsidP="000152C6">
      <w:pPr>
        <w:rPr>
          <w:lang w:val="fr-FR"/>
        </w:rPr>
      </w:pPr>
    </w:p>
    <w:p w14:paraId="13C7928A" w14:textId="77777777" w:rsidR="000152C6" w:rsidRPr="0032190F" w:rsidRDefault="000152C6" w:rsidP="00647EA0">
      <w:pPr>
        <w:pStyle w:val="Heading5"/>
      </w:pPr>
      <w:bookmarkStart w:id="5556" w:name="Desc_ZIIGIIIR3"/>
      <w:r w:rsidRPr="0032190F">
        <w:t>ZIIGIIIR3</w:t>
      </w:r>
    </w:p>
    <w:bookmarkEnd w:id="5556"/>
    <w:p w14:paraId="6A4D8156" w14:textId="77777777" w:rsidR="000152C6" w:rsidRPr="0032190F" w:rsidRDefault="000152C6" w:rsidP="000152C6">
      <w:pPr>
        <w:jc w:val="right"/>
        <w:rPr>
          <w:b/>
          <w:bCs/>
          <w:sz w:val="20"/>
          <w:szCs w:val="20"/>
          <w:lang w:val="fr-FR"/>
        </w:rPr>
      </w:pPr>
      <w:r w:rsidRPr="0032190F">
        <w:rPr>
          <w:b/>
          <w:bCs/>
          <w:i/>
          <w:sz w:val="20"/>
          <w:szCs w:val="20"/>
          <w:lang w:val="fr-FR"/>
        </w:rPr>
        <w:t>Roche à la figure à franges et aux deux poignards</w:t>
      </w:r>
    </w:p>
    <w:p w14:paraId="3A67ABD7" w14:textId="77777777" w:rsidR="000152C6" w:rsidRPr="0032190F" w:rsidRDefault="000152C6" w:rsidP="000152C6">
      <w:pPr>
        <w:jc w:val="both"/>
        <w:rPr>
          <w:b/>
          <w:sz w:val="20"/>
          <w:szCs w:val="20"/>
          <w:lang w:val="fr-FR"/>
        </w:rPr>
      </w:pPr>
    </w:p>
    <w:p w14:paraId="36382AA7" w14:textId="562530D1" w:rsidR="000152C6" w:rsidRPr="0032190F" w:rsidRDefault="00000000" w:rsidP="000152C6">
      <w:pPr>
        <w:rPr>
          <w:lang w:val="fr-FR"/>
        </w:rPr>
      </w:pPr>
      <w:hyperlink r:id="rId14046" w:anchor="Typ_Bego_Figures_Franges" w:history="1">
        <w:r w:rsidR="000152C6" w:rsidRPr="0032190F">
          <w:rPr>
            <w:rStyle w:val="Hyperlink"/>
            <w:lang w:val="fr-FR"/>
          </w:rPr>
          <w:t>Figures à Franges</w:t>
        </w:r>
      </w:hyperlink>
      <w:r w:rsidR="000152C6" w:rsidRPr="0032190F">
        <w:rPr>
          <w:lang w:val="fr-FR"/>
        </w:rPr>
        <w:t xml:space="preserve"> scalariforme (SS BIB)</w:t>
      </w:r>
    </w:p>
    <w:p w14:paraId="23C91074" w14:textId="77777777" w:rsidR="000152C6" w:rsidRPr="0032190F" w:rsidRDefault="000152C6" w:rsidP="000152C6">
      <w:pPr>
        <w:jc w:val="both"/>
        <w:rPr>
          <w:b/>
          <w:sz w:val="20"/>
          <w:szCs w:val="20"/>
          <w:lang w:val="fr-FR"/>
        </w:rPr>
      </w:pPr>
    </w:p>
    <w:p w14:paraId="7388E610" w14:textId="77777777" w:rsidR="000152C6" w:rsidRPr="0032190F" w:rsidRDefault="000152C6" w:rsidP="000152C6">
      <w:pPr>
        <w:jc w:val="both"/>
        <w:rPr>
          <w:i/>
          <w:sz w:val="20"/>
          <w:szCs w:val="20"/>
          <w:lang w:val="fr-FR"/>
        </w:rPr>
      </w:pPr>
      <w:r w:rsidRPr="0032190F">
        <w:rPr>
          <w:i/>
          <w:sz w:val="20"/>
          <w:szCs w:val="20"/>
          <w:lang w:val="fr-FR"/>
        </w:rPr>
        <w:lastRenderedPageBreak/>
        <w:tab/>
        <w:t>La face supérieure de ce bloc (</w:t>
      </w:r>
      <w:smartTag w:uri="urn:schemas-microsoft-com:office:smarttags" w:element="metricconverter">
        <w:smartTagPr>
          <w:attr w:name="ProductID" w:val="2,5 m"/>
        </w:smartTagPr>
        <w:r w:rsidRPr="0032190F">
          <w:rPr>
            <w:i/>
            <w:sz w:val="20"/>
            <w:szCs w:val="20"/>
            <w:lang w:val="fr-FR"/>
          </w:rPr>
          <w:t>2,5 m</w:t>
        </w:r>
      </w:smartTag>
      <w:r w:rsidRPr="0032190F">
        <w:rPr>
          <w:i/>
          <w:sz w:val="20"/>
          <w:szCs w:val="20"/>
          <w:lang w:val="fr-FR"/>
        </w:rPr>
        <w:t xml:space="preserve"> par </w:t>
      </w:r>
      <w:smartTag w:uri="urn:schemas-microsoft-com:office:smarttags" w:element="metricconverter">
        <w:smartTagPr>
          <w:attr w:name="ProductID" w:val="1,5 m"/>
        </w:smartTagPr>
        <w:r w:rsidRPr="0032190F">
          <w:rPr>
            <w:i/>
            <w:sz w:val="20"/>
            <w:szCs w:val="20"/>
            <w:lang w:val="fr-FR"/>
          </w:rPr>
          <w:t>1,5 m</w:t>
        </w:r>
      </w:smartTag>
      <w:r w:rsidRPr="0032190F">
        <w:rPr>
          <w:i/>
          <w:sz w:val="20"/>
          <w:szCs w:val="20"/>
          <w:lang w:val="fr-FR"/>
        </w:rPr>
        <w:t>, pendage 20° nord) porte 2 poignards aux pointes dirigées vers le haut de la roche (direction du sommet du Chagiasse). Avec un éclairage favorable un réticulé à franges est distinct. Le numéro ZII GIV R1</w:t>
      </w:r>
      <w:r w:rsidRPr="00057DFD">
        <w:rPr>
          <w:rFonts w:ascii="Symbol" w:hAnsi="Symbol"/>
          <w:i/>
          <w:sz w:val="20"/>
          <w:szCs w:val="20"/>
        </w:rPr>
        <w:t></w:t>
      </w:r>
      <w:r w:rsidRPr="0032190F">
        <w:rPr>
          <w:i/>
          <w:sz w:val="20"/>
          <w:szCs w:val="20"/>
          <w:lang w:val="fr-FR"/>
        </w:rPr>
        <w:t xml:space="preserve"> est inscrit dans le bas de la roche ainsi que CR7.</w:t>
      </w:r>
    </w:p>
    <w:p w14:paraId="65EEEF4B" w14:textId="77777777" w:rsidR="000152C6" w:rsidRPr="0032190F" w:rsidRDefault="000152C6" w:rsidP="000152C6">
      <w:pPr>
        <w:jc w:val="both"/>
        <w:rPr>
          <w:i/>
          <w:sz w:val="20"/>
          <w:szCs w:val="20"/>
          <w:lang w:val="fr-FR"/>
        </w:rPr>
      </w:pPr>
    </w:p>
    <w:p w14:paraId="1A5EF746" w14:textId="77777777" w:rsidR="000152C6" w:rsidRPr="0032190F" w:rsidRDefault="000152C6" w:rsidP="00647EA0">
      <w:pPr>
        <w:pStyle w:val="Heading5"/>
      </w:pPr>
      <w:bookmarkStart w:id="5557" w:name="Desc_ZIIGIIIR3bis"/>
      <w:r w:rsidRPr="0032190F">
        <w:t>ZIIGIIIR3bis</w:t>
      </w:r>
    </w:p>
    <w:p w14:paraId="484108E7" w14:textId="77777777" w:rsidR="000152C6" w:rsidRPr="0032190F" w:rsidRDefault="000152C6" w:rsidP="000152C6">
      <w:pPr>
        <w:jc w:val="right"/>
        <w:rPr>
          <w:b/>
          <w:sz w:val="20"/>
          <w:szCs w:val="20"/>
          <w:lang w:val="fr-FR"/>
        </w:rPr>
      </w:pPr>
      <w:r w:rsidRPr="0032190F">
        <w:rPr>
          <w:b/>
          <w:sz w:val="20"/>
          <w:szCs w:val="20"/>
          <w:lang w:val="fr-FR"/>
        </w:rPr>
        <w:t>Roche du poignard sur l’éperon</w:t>
      </w:r>
    </w:p>
    <w:p w14:paraId="01FF62E8" w14:textId="77777777" w:rsidR="000152C6" w:rsidRPr="0032190F" w:rsidRDefault="000152C6" w:rsidP="000152C6">
      <w:pPr>
        <w:jc w:val="both"/>
        <w:rPr>
          <w:b/>
          <w:sz w:val="20"/>
          <w:szCs w:val="20"/>
          <w:lang w:val="fr-FR"/>
        </w:rPr>
      </w:pPr>
    </w:p>
    <w:p w14:paraId="3D8221B8" w14:textId="77777777" w:rsidR="000152C6" w:rsidRPr="0032190F" w:rsidRDefault="000152C6" w:rsidP="000152C6">
      <w:pPr>
        <w:jc w:val="both"/>
        <w:rPr>
          <w:i/>
          <w:sz w:val="20"/>
          <w:szCs w:val="20"/>
          <w:lang w:val="fr-FR"/>
        </w:rPr>
      </w:pPr>
      <w:r w:rsidRPr="0032190F">
        <w:rPr>
          <w:i/>
          <w:sz w:val="20"/>
          <w:szCs w:val="20"/>
          <w:lang w:val="fr-FR"/>
        </w:rPr>
        <w:tab/>
        <w:t xml:space="preserve">A l’extrémité de l’affleurement de gauche, repérer à </w:t>
      </w:r>
      <w:smartTag w:uri="urn:schemas-microsoft-com:office:smarttags" w:element="metricconverter">
        <w:smartTagPr>
          <w:attr w:name="ProductID" w:val="2 m"/>
        </w:smartTagPr>
        <w:r w:rsidRPr="0032190F">
          <w:rPr>
            <w:i/>
            <w:sz w:val="20"/>
            <w:szCs w:val="20"/>
            <w:lang w:val="fr-FR"/>
          </w:rPr>
          <w:t>2 m</w:t>
        </w:r>
      </w:smartTag>
      <w:r w:rsidRPr="0032190F">
        <w:rPr>
          <w:i/>
          <w:sz w:val="20"/>
          <w:szCs w:val="20"/>
          <w:lang w:val="fr-FR"/>
        </w:rPr>
        <w:t xml:space="preserve"> de haut, sur une paroi de grès violet et rugueux, à face creusée vers le sud, l’inscription de Conti : </w:t>
      </w:r>
      <w:r w:rsidRPr="0032190F">
        <w:rPr>
          <w:i/>
          <w:sz w:val="20"/>
          <w:szCs w:val="20"/>
          <w:u w:val="single"/>
          <w:lang w:val="fr-FR"/>
        </w:rPr>
        <w:t>CR6</w:t>
      </w:r>
      <w:r w:rsidRPr="0032190F">
        <w:rPr>
          <w:i/>
          <w:sz w:val="20"/>
          <w:szCs w:val="20"/>
          <w:lang w:val="fr-FR"/>
        </w:rPr>
        <w:t>. Elle signale un poignard (</w:t>
      </w:r>
      <w:smartTag w:uri="urn:schemas-microsoft-com:office:smarttags" w:element="metricconverter">
        <w:smartTagPr>
          <w:attr w:name="ProductID" w:val="0,17 m"/>
        </w:smartTagPr>
        <w:r w:rsidRPr="0032190F">
          <w:rPr>
            <w:i/>
            <w:sz w:val="20"/>
            <w:szCs w:val="20"/>
            <w:lang w:val="fr-FR"/>
          </w:rPr>
          <w:t>0,17 m</w:t>
        </w:r>
      </w:smartTag>
      <w:r w:rsidRPr="0032190F">
        <w:rPr>
          <w:i/>
          <w:sz w:val="20"/>
          <w:szCs w:val="20"/>
          <w:lang w:val="fr-FR"/>
        </w:rPr>
        <w:t xml:space="preserve"> par </w:t>
      </w:r>
      <w:smartTag w:uri="urn:schemas-microsoft-com:office:smarttags" w:element="metricconverter">
        <w:smartTagPr>
          <w:attr w:name="ProductID" w:val="0,08 m"/>
        </w:smartTagPr>
        <w:r w:rsidRPr="0032190F">
          <w:rPr>
            <w:i/>
            <w:sz w:val="20"/>
            <w:szCs w:val="20"/>
            <w:lang w:val="fr-FR"/>
          </w:rPr>
          <w:t>0,08 m</w:t>
        </w:r>
      </w:smartTag>
      <w:r w:rsidRPr="0032190F">
        <w:rPr>
          <w:i/>
          <w:sz w:val="20"/>
          <w:szCs w:val="20"/>
          <w:lang w:val="fr-FR"/>
        </w:rPr>
        <w:t>) au dessin net et régulier. Son manche est trapézoïdal, et sa lame triangulaire courte dirige sa pointe vers le nord. La gravure aux bords arrondis est peu profonde et les cupules sont indiscernables. La surface (</w:t>
      </w:r>
      <w:smartTag w:uri="urn:schemas-microsoft-com:office:smarttags" w:element="metricconverter">
        <w:smartTagPr>
          <w:attr w:name="ProductID" w:val="1,25 m"/>
        </w:smartTagPr>
        <w:r w:rsidRPr="0032190F">
          <w:rPr>
            <w:i/>
            <w:sz w:val="20"/>
            <w:szCs w:val="20"/>
            <w:lang w:val="fr-FR"/>
          </w:rPr>
          <w:t>1,25 m</w:t>
        </w:r>
      </w:smartTag>
      <w:r w:rsidRPr="0032190F">
        <w:rPr>
          <w:i/>
          <w:sz w:val="20"/>
          <w:szCs w:val="20"/>
          <w:lang w:val="fr-FR"/>
        </w:rPr>
        <w:t xml:space="preserve"> par </w:t>
      </w:r>
      <w:smartTag w:uri="urn:schemas-microsoft-com:office:smarttags" w:element="metricconverter">
        <w:smartTagPr>
          <w:attr w:name="ProductID" w:val="0,7 m"/>
        </w:smartTagPr>
        <w:r w:rsidRPr="0032190F">
          <w:rPr>
            <w:i/>
            <w:sz w:val="20"/>
            <w:szCs w:val="20"/>
            <w:lang w:val="fr-FR"/>
          </w:rPr>
          <w:t>0,7 m</w:t>
        </w:r>
      </w:smartTag>
      <w:r w:rsidRPr="0032190F">
        <w:rPr>
          <w:i/>
          <w:sz w:val="20"/>
          <w:szCs w:val="20"/>
          <w:lang w:val="fr-FR"/>
        </w:rPr>
        <w:t>) est de pendage 25° sud.</w:t>
      </w:r>
    </w:p>
    <w:p w14:paraId="4454559B" w14:textId="77777777" w:rsidR="000152C6" w:rsidRPr="0032190F" w:rsidRDefault="000152C6" w:rsidP="000152C6">
      <w:pPr>
        <w:jc w:val="both"/>
        <w:rPr>
          <w:i/>
          <w:sz w:val="20"/>
          <w:szCs w:val="20"/>
          <w:lang w:val="fr-FR"/>
        </w:rPr>
      </w:pPr>
    </w:p>
    <w:p w14:paraId="7264E9E8" w14:textId="77777777" w:rsidR="000152C6" w:rsidRPr="0032190F" w:rsidRDefault="000152C6" w:rsidP="00647EA0">
      <w:pPr>
        <w:pStyle w:val="Heading5"/>
      </w:pPr>
      <w:bookmarkStart w:id="5558" w:name="Desc_ZIIGIIIR3beta"/>
      <w:r w:rsidRPr="0032190F">
        <w:t>ZIIGIIIR3@b</w:t>
      </w:r>
    </w:p>
    <w:p w14:paraId="246E57E1" w14:textId="77777777" w:rsidR="000152C6" w:rsidRPr="0032190F" w:rsidRDefault="000152C6" w:rsidP="000152C6">
      <w:pPr>
        <w:jc w:val="right"/>
        <w:rPr>
          <w:b/>
          <w:sz w:val="20"/>
          <w:szCs w:val="20"/>
          <w:lang w:val="fr-FR"/>
        </w:rPr>
      </w:pPr>
      <w:r w:rsidRPr="0032190F">
        <w:rPr>
          <w:b/>
          <w:sz w:val="20"/>
          <w:szCs w:val="20"/>
          <w:lang w:val="fr-FR"/>
        </w:rPr>
        <w:t>Roche de l’éléphant</w:t>
      </w:r>
    </w:p>
    <w:p w14:paraId="382E0A1C" w14:textId="77777777" w:rsidR="000152C6" w:rsidRPr="0032190F" w:rsidRDefault="000152C6" w:rsidP="000152C6">
      <w:pPr>
        <w:jc w:val="both"/>
        <w:rPr>
          <w:b/>
          <w:sz w:val="20"/>
          <w:szCs w:val="20"/>
          <w:lang w:val="fr-FR"/>
        </w:rPr>
      </w:pPr>
    </w:p>
    <w:p w14:paraId="5946B6ED" w14:textId="77777777" w:rsidR="000152C6" w:rsidRPr="0032190F" w:rsidRDefault="000152C6" w:rsidP="000152C6">
      <w:pPr>
        <w:jc w:val="both"/>
        <w:rPr>
          <w:i/>
          <w:sz w:val="20"/>
          <w:szCs w:val="20"/>
          <w:lang w:val="fr-FR"/>
        </w:rPr>
      </w:pPr>
      <w:r w:rsidRPr="0032190F">
        <w:rPr>
          <w:i/>
          <w:sz w:val="20"/>
          <w:szCs w:val="20"/>
          <w:lang w:val="fr-FR"/>
        </w:rPr>
        <w:tab/>
        <w:t xml:space="preserve">C’est un affleurement de grès rouge sombre, situé presque au ras du sol et long de </w:t>
      </w:r>
      <w:smartTag w:uri="urn:schemas-microsoft-com:office:smarttags" w:element="metricconverter">
        <w:smartTagPr>
          <w:attr w:name="ProductID" w:val="10 m"/>
        </w:smartTagPr>
        <w:r w:rsidRPr="0032190F">
          <w:rPr>
            <w:i/>
            <w:sz w:val="20"/>
            <w:szCs w:val="20"/>
            <w:lang w:val="fr-FR"/>
          </w:rPr>
          <w:t>10 m</w:t>
        </w:r>
      </w:smartTag>
      <w:r w:rsidRPr="0032190F">
        <w:rPr>
          <w:i/>
          <w:sz w:val="20"/>
          <w:szCs w:val="20"/>
          <w:lang w:val="fr-FR"/>
        </w:rPr>
        <w:t xml:space="preserve"> d’est en ouest. Il est légèrement bombé et comporte des enclaves herbeuses au centre. Sur le bord sud le grès est plus grossier et de couleur blanche. Une autre portion de grès blanc comporte un filon de quartz large de </w:t>
      </w:r>
      <w:smartTag w:uri="urn:schemas-microsoft-com:office:smarttags" w:element="metricconverter">
        <w:smartTagPr>
          <w:attr w:name="ProductID" w:val="0,3 m"/>
        </w:smartTagPr>
        <w:r w:rsidRPr="0032190F">
          <w:rPr>
            <w:i/>
            <w:sz w:val="20"/>
            <w:szCs w:val="20"/>
            <w:lang w:val="fr-FR"/>
          </w:rPr>
          <w:t>0,3 m</w:t>
        </w:r>
      </w:smartTag>
      <w:r w:rsidRPr="0032190F">
        <w:rPr>
          <w:i/>
          <w:sz w:val="20"/>
          <w:szCs w:val="20"/>
          <w:lang w:val="fr-FR"/>
        </w:rPr>
        <w:t xml:space="preserve">. La face supérieure présente à l’est,  </w:t>
      </w:r>
      <w:r w:rsidRPr="0032190F">
        <w:rPr>
          <w:b/>
          <w:i/>
          <w:sz w:val="20"/>
          <w:szCs w:val="20"/>
          <w:lang w:val="fr-FR"/>
        </w:rPr>
        <w:t>face a</w:t>
      </w:r>
      <w:r w:rsidRPr="0032190F">
        <w:rPr>
          <w:i/>
          <w:sz w:val="20"/>
          <w:szCs w:val="20"/>
          <w:lang w:val="fr-FR"/>
        </w:rPr>
        <w:t xml:space="preserve">, de nombreuses gravures apocryphes, de style protohistorique mais aux cupules profondes et très régulières : poignard, hache, corniforme, réticulé et !!! drakkar. L’éléphant (à l’allure de mammouth) est d’une technique différente. Sur une surface de pendage 30° nord, </w:t>
      </w:r>
      <w:r w:rsidRPr="0032190F">
        <w:rPr>
          <w:b/>
          <w:i/>
          <w:sz w:val="20"/>
          <w:szCs w:val="20"/>
          <w:lang w:val="fr-FR"/>
        </w:rPr>
        <w:t>face b</w:t>
      </w:r>
      <w:r w:rsidRPr="0032190F">
        <w:rPr>
          <w:i/>
          <w:sz w:val="20"/>
          <w:szCs w:val="20"/>
          <w:lang w:val="fr-FR"/>
        </w:rPr>
        <w:t>, il occupe un relief de la roche et sa forme est soulignée par un contour piqueté, très large. Cette dernière gravure a peut-être alimenté la légende d’Hannibal traversant les Alpes au niveau de la vallée des Merveilles.</w:t>
      </w:r>
    </w:p>
    <w:p w14:paraId="08E48B60" w14:textId="77777777" w:rsidR="000152C6" w:rsidRPr="0032190F" w:rsidRDefault="000152C6" w:rsidP="000152C6">
      <w:pPr>
        <w:jc w:val="both"/>
        <w:rPr>
          <w:lang w:val="fr-FR"/>
        </w:rPr>
      </w:pPr>
      <w:r w:rsidRPr="0032190F">
        <w:rPr>
          <w:i/>
          <w:sz w:val="20"/>
          <w:szCs w:val="20"/>
          <w:lang w:val="fr-FR"/>
        </w:rPr>
        <w:t>Observer, à gauche de la hache, sur une surface horizontale et près de la bande de grès grossier blanc, une plage protohistorique de grandes cupules</w:t>
      </w:r>
      <w:r w:rsidRPr="0032190F">
        <w:rPr>
          <w:i/>
          <w:lang w:val="fr-FR"/>
        </w:rPr>
        <w:t>.</w:t>
      </w:r>
    </w:p>
    <w:p w14:paraId="42C39D38" w14:textId="77777777" w:rsidR="000152C6" w:rsidRPr="0032190F" w:rsidRDefault="000152C6" w:rsidP="000152C6">
      <w:pPr>
        <w:jc w:val="both"/>
        <w:rPr>
          <w:lang w:val="fr-FR"/>
        </w:rPr>
      </w:pPr>
    </w:p>
    <w:p w14:paraId="657341C9" w14:textId="77777777" w:rsidR="000152C6" w:rsidRPr="0032190F" w:rsidRDefault="000152C6" w:rsidP="00647EA0">
      <w:pPr>
        <w:pStyle w:val="Heading5"/>
      </w:pPr>
      <w:bookmarkStart w:id="5559" w:name="Desc_ZIIGIIIR5"/>
      <w:r w:rsidRPr="0032190F">
        <w:t>ZIIGIIIR5</w:t>
      </w:r>
    </w:p>
    <w:bookmarkEnd w:id="5559"/>
    <w:p w14:paraId="11AFB110" w14:textId="77777777" w:rsidR="000152C6" w:rsidRPr="0032190F" w:rsidRDefault="000152C6" w:rsidP="000152C6">
      <w:pPr>
        <w:jc w:val="right"/>
        <w:rPr>
          <w:b/>
          <w:sz w:val="20"/>
          <w:szCs w:val="20"/>
          <w:lang w:val="fr-FR"/>
        </w:rPr>
      </w:pPr>
      <w:r w:rsidRPr="0032190F">
        <w:rPr>
          <w:b/>
          <w:sz w:val="20"/>
          <w:szCs w:val="20"/>
          <w:lang w:val="fr-FR"/>
        </w:rPr>
        <w:t>Roche aux paires de poignards</w:t>
      </w:r>
    </w:p>
    <w:bookmarkEnd w:id="5557"/>
    <w:bookmarkEnd w:id="5558"/>
    <w:p w14:paraId="1C285BA7" w14:textId="77777777" w:rsidR="000152C6" w:rsidRPr="0032190F" w:rsidRDefault="000152C6" w:rsidP="000152C6">
      <w:pPr>
        <w:jc w:val="both"/>
        <w:rPr>
          <w:i/>
          <w:sz w:val="20"/>
          <w:szCs w:val="20"/>
          <w:lang w:val="fr-FR"/>
        </w:rPr>
      </w:pPr>
    </w:p>
    <w:p w14:paraId="5350C8EB" w14:textId="77777777" w:rsidR="000152C6" w:rsidRPr="0032190F" w:rsidRDefault="000152C6" w:rsidP="000152C6">
      <w:pPr>
        <w:jc w:val="both"/>
        <w:rPr>
          <w:sz w:val="20"/>
          <w:szCs w:val="20"/>
          <w:lang w:val="fr-FR"/>
        </w:rPr>
      </w:pPr>
      <w:r w:rsidRPr="0032190F">
        <w:rPr>
          <w:i/>
          <w:sz w:val="20"/>
          <w:szCs w:val="20"/>
          <w:lang w:val="fr-FR"/>
        </w:rPr>
        <w:t xml:space="preserve">C’est une paroi de pendage 35° sud, de grès rouge sombre avec des enclaves blanches, située sur la gauche du couloir. Sa surface, </w:t>
      </w:r>
      <w:r w:rsidRPr="0032190F">
        <w:rPr>
          <w:b/>
          <w:i/>
          <w:sz w:val="20"/>
          <w:szCs w:val="20"/>
          <w:lang w:val="fr-FR"/>
        </w:rPr>
        <w:t>face a</w:t>
      </w:r>
      <w:r w:rsidRPr="0032190F">
        <w:rPr>
          <w:i/>
          <w:sz w:val="20"/>
          <w:szCs w:val="20"/>
          <w:lang w:val="fr-FR"/>
        </w:rPr>
        <w:t>, plate et lisse (</w:t>
      </w:r>
      <w:smartTag w:uri="urn:schemas-microsoft-com:office:smarttags" w:element="metricconverter">
        <w:smartTagPr>
          <w:attr w:name="ProductID" w:val="3,0 m"/>
        </w:smartTagPr>
        <w:r w:rsidRPr="0032190F">
          <w:rPr>
            <w:i/>
            <w:sz w:val="20"/>
            <w:szCs w:val="20"/>
            <w:lang w:val="fr-FR"/>
          </w:rPr>
          <w:t>3,0 m</w:t>
        </w:r>
      </w:smartTag>
      <w:r w:rsidRPr="0032190F">
        <w:rPr>
          <w:i/>
          <w:sz w:val="20"/>
          <w:szCs w:val="20"/>
          <w:lang w:val="fr-FR"/>
        </w:rPr>
        <w:t xml:space="preserve"> par </w:t>
      </w:r>
      <w:smartTag w:uri="urn:schemas-microsoft-com:office:smarttags" w:element="metricconverter">
        <w:smartTagPr>
          <w:attr w:name="ProductID" w:val="1,5 m"/>
        </w:smartTagPr>
        <w:r w:rsidRPr="0032190F">
          <w:rPr>
            <w:i/>
            <w:sz w:val="20"/>
            <w:szCs w:val="20"/>
            <w:lang w:val="fr-FR"/>
          </w:rPr>
          <w:t>1,5 m</w:t>
        </w:r>
      </w:smartTag>
      <w:r w:rsidRPr="0032190F">
        <w:rPr>
          <w:i/>
          <w:sz w:val="20"/>
          <w:szCs w:val="20"/>
          <w:lang w:val="fr-FR"/>
        </w:rPr>
        <w:t xml:space="preserve">) est couverte de poignards et de lames ovales, disposées horizontalement et verticalement. Deux numéros sont inscrits : </w:t>
      </w:r>
      <w:r w:rsidRPr="0032190F">
        <w:rPr>
          <w:i/>
          <w:sz w:val="20"/>
          <w:szCs w:val="20"/>
          <w:u w:val="single"/>
          <w:lang w:val="fr-FR"/>
        </w:rPr>
        <w:t>CR5</w:t>
      </w:r>
      <w:r w:rsidRPr="0032190F">
        <w:rPr>
          <w:i/>
          <w:sz w:val="20"/>
          <w:szCs w:val="20"/>
          <w:lang w:val="fr-FR"/>
        </w:rPr>
        <w:t xml:space="preserve"> et </w:t>
      </w:r>
      <w:r w:rsidRPr="0032190F">
        <w:rPr>
          <w:i/>
          <w:sz w:val="20"/>
          <w:szCs w:val="20"/>
          <w:u w:val="single"/>
          <w:lang w:val="fr-FR"/>
        </w:rPr>
        <w:t>ZII GIV R2</w:t>
      </w:r>
      <w:r w:rsidRPr="0042227B">
        <w:rPr>
          <w:rFonts w:ascii="Symbol" w:hAnsi="Symbol"/>
          <w:i/>
          <w:sz w:val="20"/>
          <w:szCs w:val="20"/>
          <w:u w:val="single"/>
        </w:rPr>
        <w:t></w:t>
      </w:r>
      <w:r w:rsidRPr="0032190F">
        <w:rPr>
          <w:i/>
          <w:sz w:val="20"/>
          <w:szCs w:val="20"/>
          <w:lang w:val="fr-FR"/>
        </w:rPr>
        <w:t>. La surface immédiatement à l’ouest est bombée. La plupart des armes ont à proximité un homologue du même type. Signalons une lame triangulaire courte et large à manche rectangulaire et pommeau rectangulaire large ; un grand poignard (</w:t>
      </w:r>
      <w:smartTag w:uri="urn:schemas-microsoft-com:office:smarttags" w:element="metricconverter">
        <w:smartTagPr>
          <w:attr w:name="ProductID" w:val="0,3 m"/>
        </w:smartTagPr>
        <w:r w:rsidRPr="0032190F">
          <w:rPr>
            <w:i/>
            <w:sz w:val="20"/>
            <w:szCs w:val="20"/>
            <w:lang w:val="fr-FR"/>
          </w:rPr>
          <w:t>0,3 m</w:t>
        </w:r>
      </w:smartTag>
      <w:r w:rsidRPr="0032190F">
        <w:rPr>
          <w:i/>
          <w:sz w:val="20"/>
          <w:szCs w:val="20"/>
          <w:lang w:val="fr-FR"/>
        </w:rPr>
        <w:t>) à lame triangulaire et à pommeau trapézoïdal, une lame ovale avec 2 appendices d’un même côté. Le piquetage a un aspect moutonné (style B) mais il est assez fin et régulier.</w:t>
      </w:r>
    </w:p>
    <w:p w14:paraId="5D38C280" w14:textId="77777777" w:rsidR="000152C6" w:rsidRPr="0032190F" w:rsidRDefault="000152C6" w:rsidP="000152C6">
      <w:pPr>
        <w:jc w:val="both"/>
        <w:rPr>
          <w:sz w:val="20"/>
          <w:szCs w:val="20"/>
          <w:lang w:val="fr-FR"/>
        </w:rPr>
      </w:pPr>
      <w:r w:rsidRPr="0032190F">
        <w:rPr>
          <w:i/>
          <w:sz w:val="20"/>
          <w:szCs w:val="20"/>
          <w:lang w:val="fr-FR"/>
        </w:rPr>
        <w:t xml:space="preserve">La </w:t>
      </w:r>
      <w:r w:rsidRPr="0032190F">
        <w:rPr>
          <w:b/>
          <w:i/>
          <w:sz w:val="20"/>
          <w:szCs w:val="20"/>
          <w:lang w:val="fr-FR"/>
        </w:rPr>
        <w:t>face b</w:t>
      </w:r>
      <w:r w:rsidRPr="0032190F">
        <w:rPr>
          <w:i/>
          <w:sz w:val="20"/>
          <w:szCs w:val="20"/>
          <w:lang w:val="fr-FR"/>
        </w:rPr>
        <w:t xml:space="preserve"> présente une plage.</w:t>
      </w:r>
    </w:p>
    <w:p w14:paraId="658A8E40" w14:textId="77777777" w:rsidR="000152C6" w:rsidRPr="0032190F" w:rsidRDefault="000152C6" w:rsidP="000152C6">
      <w:pPr>
        <w:jc w:val="both"/>
        <w:rPr>
          <w:sz w:val="20"/>
          <w:szCs w:val="20"/>
          <w:lang w:val="fr-FR"/>
        </w:rPr>
      </w:pPr>
    </w:p>
    <w:p w14:paraId="0F8020B8" w14:textId="77777777" w:rsidR="000152C6" w:rsidRPr="0032190F" w:rsidRDefault="000152C6" w:rsidP="000152C6">
      <w:pPr>
        <w:jc w:val="both"/>
        <w:rPr>
          <w:lang w:val="fr-FR"/>
        </w:rPr>
      </w:pPr>
      <w:r w:rsidRPr="0032190F">
        <w:rPr>
          <w:lang w:val="fr-FR"/>
        </w:rPr>
        <w:t>Les morphologies (longues lames légèrement ovale, courtes lames triangulaires) et la distribution de ces gravures rappelle les offrandes des sépultures de Remedello-Sotto (SS BIB)</w:t>
      </w:r>
    </w:p>
    <w:p w14:paraId="4173E2CC" w14:textId="77777777" w:rsidR="000152C6" w:rsidRPr="0032190F" w:rsidRDefault="000152C6" w:rsidP="00647EA0">
      <w:pPr>
        <w:pStyle w:val="Heading5"/>
      </w:pPr>
      <w:r w:rsidRPr="0032190F">
        <w:t>ZIIGIIIR8A</w:t>
      </w:r>
    </w:p>
    <w:p w14:paraId="15D08F8B" w14:textId="77777777" w:rsidR="000152C6" w:rsidRPr="0032190F" w:rsidRDefault="000152C6" w:rsidP="000152C6">
      <w:pPr>
        <w:jc w:val="right"/>
        <w:rPr>
          <w:b/>
          <w:bCs/>
          <w:i/>
          <w:sz w:val="20"/>
          <w:szCs w:val="20"/>
          <w:lang w:val="fr-FR"/>
        </w:rPr>
      </w:pPr>
      <w:r w:rsidRPr="0032190F">
        <w:rPr>
          <w:b/>
          <w:bCs/>
          <w:i/>
          <w:sz w:val="20"/>
          <w:szCs w:val="20"/>
          <w:lang w:val="fr-FR"/>
        </w:rPr>
        <w:t>Rochede la figure à franges associée à un cercle</w:t>
      </w:r>
    </w:p>
    <w:p w14:paraId="7D1F7C64" w14:textId="77777777" w:rsidR="000152C6" w:rsidRPr="0032190F" w:rsidRDefault="000152C6" w:rsidP="000152C6">
      <w:pPr>
        <w:jc w:val="both"/>
        <w:rPr>
          <w:b/>
          <w:i/>
          <w:sz w:val="20"/>
          <w:szCs w:val="20"/>
          <w:lang w:val="fr-FR"/>
        </w:rPr>
      </w:pPr>
    </w:p>
    <w:p w14:paraId="3BF411AC" w14:textId="164F1CD9" w:rsidR="000152C6" w:rsidRPr="0032190F" w:rsidRDefault="00000000" w:rsidP="000152C6">
      <w:pPr>
        <w:rPr>
          <w:lang w:val="fr-FR"/>
        </w:rPr>
      </w:pPr>
      <w:hyperlink r:id="rId14047" w:anchor="Typ_Bego_Figures_Franges" w:history="1">
        <w:r w:rsidR="000152C6" w:rsidRPr="0032190F">
          <w:rPr>
            <w:rStyle w:val="Hyperlink"/>
            <w:lang w:val="fr-FR"/>
          </w:rPr>
          <w:t>Figures à Franges</w:t>
        </w:r>
      </w:hyperlink>
      <w:r w:rsidR="000152C6" w:rsidRPr="0032190F">
        <w:rPr>
          <w:lang w:val="fr-FR"/>
        </w:rPr>
        <w:t xml:space="preserve"> (SS BIB)</w:t>
      </w:r>
    </w:p>
    <w:p w14:paraId="1D56CB61" w14:textId="77777777" w:rsidR="000152C6" w:rsidRPr="0032190F" w:rsidRDefault="000152C6" w:rsidP="000152C6">
      <w:pPr>
        <w:jc w:val="both"/>
        <w:rPr>
          <w:b/>
          <w:i/>
          <w:sz w:val="20"/>
          <w:szCs w:val="20"/>
          <w:lang w:val="fr-FR"/>
        </w:rPr>
      </w:pPr>
    </w:p>
    <w:p w14:paraId="25C4FE30" w14:textId="77777777" w:rsidR="000152C6" w:rsidRPr="0032190F" w:rsidRDefault="000152C6" w:rsidP="000152C6">
      <w:pPr>
        <w:jc w:val="both"/>
        <w:rPr>
          <w:i/>
          <w:sz w:val="20"/>
          <w:szCs w:val="20"/>
          <w:lang w:val="fr-FR"/>
        </w:rPr>
      </w:pPr>
      <w:r w:rsidRPr="0032190F">
        <w:rPr>
          <w:b/>
          <w:i/>
          <w:sz w:val="20"/>
          <w:szCs w:val="20"/>
          <w:lang w:val="fr-FR"/>
        </w:rPr>
        <w:tab/>
      </w:r>
      <w:r w:rsidRPr="0032190F">
        <w:rPr>
          <w:i/>
          <w:sz w:val="20"/>
          <w:szCs w:val="20"/>
          <w:lang w:val="fr-FR"/>
        </w:rPr>
        <w:t>Cette face, de pendage 15° est, présente une figure à franges assez grande (</w:t>
      </w:r>
      <w:smartTag w:uri="urn:schemas-microsoft-com:office:smarttags" w:element="metricconverter">
        <w:smartTagPr>
          <w:attr w:name="ProductID" w:val="0,25 m"/>
        </w:smartTagPr>
        <w:r w:rsidRPr="0032190F">
          <w:rPr>
            <w:i/>
            <w:sz w:val="20"/>
            <w:szCs w:val="20"/>
            <w:lang w:val="fr-FR"/>
          </w:rPr>
          <w:t>0,25 m</w:t>
        </w:r>
      </w:smartTag>
      <w:r w:rsidRPr="0032190F">
        <w:rPr>
          <w:i/>
          <w:sz w:val="20"/>
          <w:szCs w:val="20"/>
          <w:lang w:val="fr-FR"/>
        </w:rPr>
        <w:t xml:space="preserve"> par </w:t>
      </w:r>
      <w:smartTag w:uri="urn:schemas-microsoft-com:office:smarttags" w:element="metricconverter">
        <w:smartTagPr>
          <w:attr w:name="ProductID" w:val="0,10 m"/>
        </w:smartTagPr>
        <w:r w:rsidRPr="0032190F">
          <w:rPr>
            <w:i/>
            <w:sz w:val="20"/>
            <w:szCs w:val="20"/>
            <w:lang w:val="fr-FR"/>
          </w:rPr>
          <w:t>0,10 m</w:t>
        </w:r>
      </w:smartTag>
      <w:r w:rsidRPr="0032190F">
        <w:rPr>
          <w:i/>
          <w:sz w:val="20"/>
          <w:szCs w:val="20"/>
          <w:lang w:val="fr-FR"/>
        </w:rPr>
        <w:t xml:space="preserve">) dont la netteté dépend de l’éclairage. Elle se trouve à </w:t>
      </w:r>
      <w:smartTag w:uri="urn:schemas-microsoft-com:office:smarttags" w:element="metricconverter">
        <w:smartTagPr>
          <w:attr w:name="ProductID" w:val="1,2 m"/>
        </w:smartTagPr>
        <w:r w:rsidRPr="0032190F">
          <w:rPr>
            <w:i/>
            <w:sz w:val="20"/>
            <w:szCs w:val="20"/>
            <w:lang w:val="fr-FR"/>
          </w:rPr>
          <w:t>1,2 m</w:t>
        </w:r>
      </w:smartTag>
      <w:r w:rsidRPr="0032190F">
        <w:rPr>
          <w:i/>
          <w:sz w:val="20"/>
          <w:szCs w:val="20"/>
          <w:lang w:val="fr-FR"/>
        </w:rPr>
        <w:t xml:space="preserve"> de l’herbe, à </w:t>
      </w:r>
      <w:smartTag w:uri="urn:schemas-microsoft-com:office:smarttags" w:element="metricconverter">
        <w:smartTagPr>
          <w:attr w:name="ProductID" w:val="0,4 m"/>
        </w:smartTagPr>
        <w:r w:rsidRPr="0032190F">
          <w:rPr>
            <w:i/>
            <w:sz w:val="20"/>
            <w:szCs w:val="20"/>
            <w:lang w:val="fr-FR"/>
          </w:rPr>
          <w:t>0,4 m</w:t>
        </w:r>
      </w:smartTag>
      <w:r w:rsidRPr="0032190F">
        <w:rPr>
          <w:i/>
          <w:sz w:val="20"/>
          <w:szCs w:val="20"/>
          <w:lang w:val="fr-FR"/>
        </w:rPr>
        <w:t xml:space="preserve"> du rebord vertical du nord et à l’est d’une grande fissure nord - sud. Le numéro </w:t>
      </w:r>
      <w:r w:rsidRPr="0032190F">
        <w:rPr>
          <w:i/>
          <w:sz w:val="20"/>
          <w:szCs w:val="20"/>
          <w:u w:val="single"/>
          <w:lang w:val="fr-FR"/>
        </w:rPr>
        <w:t>ZII GIV R7</w:t>
      </w:r>
      <w:r w:rsidRPr="00397B40">
        <w:rPr>
          <w:rFonts w:ascii="Symbol" w:hAnsi="Symbol"/>
          <w:i/>
          <w:sz w:val="20"/>
          <w:szCs w:val="20"/>
          <w:u w:val="single"/>
        </w:rPr>
        <w:t></w:t>
      </w:r>
      <w:r w:rsidRPr="0032190F">
        <w:rPr>
          <w:i/>
          <w:sz w:val="20"/>
          <w:szCs w:val="20"/>
          <w:lang w:val="fr-FR"/>
        </w:rPr>
        <w:t xml:space="preserve"> est inscrit à </w:t>
      </w:r>
      <w:smartTag w:uri="urn:schemas-microsoft-com:office:smarttags" w:element="metricconverter">
        <w:smartTagPr>
          <w:attr w:name="ProductID" w:val="0,1 m"/>
        </w:smartTagPr>
        <w:r w:rsidRPr="0032190F">
          <w:rPr>
            <w:i/>
            <w:sz w:val="20"/>
            <w:szCs w:val="20"/>
            <w:lang w:val="fr-FR"/>
          </w:rPr>
          <w:t>0,1 m</w:t>
        </w:r>
      </w:smartTag>
      <w:r w:rsidRPr="0032190F">
        <w:rPr>
          <w:i/>
          <w:sz w:val="20"/>
          <w:szCs w:val="20"/>
          <w:lang w:val="fr-FR"/>
        </w:rPr>
        <w:t xml:space="preserve"> au nord de la figure. Un petit c (de C. Conti) est écrit à </w:t>
      </w:r>
      <w:smartTag w:uri="urn:schemas-microsoft-com:office:smarttags" w:element="metricconverter">
        <w:smartTagPr>
          <w:attr w:name="ProductID" w:val="0,4 m"/>
        </w:smartTagPr>
        <w:r w:rsidRPr="0032190F">
          <w:rPr>
            <w:i/>
            <w:sz w:val="20"/>
            <w:szCs w:val="20"/>
            <w:lang w:val="fr-FR"/>
          </w:rPr>
          <w:t>0,4 m</w:t>
        </w:r>
      </w:smartTag>
      <w:r w:rsidRPr="0032190F">
        <w:rPr>
          <w:i/>
          <w:sz w:val="20"/>
          <w:szCs w:val="20"/>
          <w:lang w:val="fr-FR"/>
        </w:rPr>
        <w:t xml:space="preserve"> du rebord sud et à </w:t>
      </w:r>
      <w:smartTag w:uri="urn:schemas-microsoft-com:office:smarttags" w:element="metricconverter">
        <w:smartTagPr>
          <w:attr w:name="ProductID" w:val="0,2 m"/>
        </w:smartTagPr>
        <w:r w:rsidRPr="0032190F">
          <w:rPr>
            <w:i/>
            <w:sz w:val="20"/>
            <w:szCs w:val="20"/>
            <w:lang w:val="fr-FR"/>
          </w:rPr>
          <w:t>0,2 m</w:t>
        </w:r>
      </w:smartTag>
      <w:r w:rsidRPr="0032190F">
        <w:rPr>
          <w:i/>
          <w:sz w:val="20"/>
          <w:szCs w:val="20"/>
          <w:lang w:val="fr-FR"/>
        </w:rPr>
        <w:t xml:space="preserve"> à l’est de la grande fissure.</w:t>
      </w:r>
    </w:p>
    <w:p w14:paraId="115848E3" w14:textId="77777777" w:rsidR="000152C6" w:rsidRPr="0032190F" w:rsidRDefault="000152C6" w:rsidP="00647EA0">
      <w:pPr>
        <w:pStyle w:val="Heading5"/>
      </w:pPr>
      <w:bookmarkStart w:id="5560" w:name="Desc_ZIIGIIIR8"/>
      <w:r w:rsidRPr="0032190F">
        <w:t>ZIIGIIIR8</w:t>
      </w:r>
    </w:p>
    <w:bookmarkEnd w:id="5560"/>
    <w:p w14:paraId="02F0F0F4" w14:textId="77777777" w:rsidR="000152C6" w:rsidRPr="0032190F" w:rsidRDefault="000152C6" w:rsidP="000152C6">
      <w:pPr>
        <w:jc w:val="right"/>
        <w:rPr>
          <w:b/>
          <w:bCs/>
          <w:sz w:val="20"/>
          <w:szCs w:val="20"/>
          <w:lang w:val="fr-FR"/>
        </w:rPr>
      </w:pPr>
      <w:r w:rsidRPr="0032190F">
        <w:rPr>
          <w:b/>
          <w:bCs/>
          <w:i/>
          <w:sz w:val="20"/>
          <w:szCs w:val="20"/>
          <w:lang w:val="fr-FR"/>
        </w:rPr>
        <w:t>Roche aux onze hallebardes</w:t>
      </w:r>
    </w:p>
    <w:p w14:paraId="705874DD" w14:textId="77777777" w:rsidR="000152C6" w:rsidRPr="0032190F" w:rsidRDefault="000152C6" w:rsidP="000152C6">
      <w:pPr>
        <w:jc w:val="both"/>
        <w:rPr>
          <w:b/>
          <w:sz w:val="20"/>
          <w:szCs w:val="20"/>
          <w:lang w:val="fr-FR"/>
        </w:rPr>
      </w:pPr>
    </w:p>
    <w:p w14:paraId="0C883348" w14:textId="77777777" w:rsidR="000152C6" w:rsidRPr="0032190F" w:rsidRDefault="000152C6" w:rsidP="000152C6">
      <w:pPr>
        <w:jc w:val="both"/>
        <w:rPr>
          <w:sz w:val="20"/>
          <w:szCs w:val="20"/>
          <w:lang w:val="fr-FR"/>
        </w:rPr>
      </w:pPr>
      <w:r w:rsidRPr="0032190F">
        <w:rPr>
          <w:i/>
          <w:sz w:val="20"/>
          <w:szCs w:val="20"/>
          <w:lang w:val="fr-FR"/>
        </w:rPr>
        <w:lastRenderedPageBreak/>
        <w:t xml:space="preserve">Ce long mamelon (une cinquantaine de mètres) présente 8 faces gravées sur ses parois face au sud et sur sa crête. </w:t>
      </w:r>
    </w:p>
    <w:p w14:paraId="60241869" w14:textId="77777777" w:rsidR="000152C6" w:rsidRPr="0032190F" w:rsidRDefault="000152C6" w:rsidP="000152C6">
      <w:pPr>
        <w:pStyle w:val="Heading6"/>
      </w:pPr>
      <w:r w:rsidRPr="0032190F">
        <w:t>face h</w:t>
      </w:r>
    </w:p>
    <w:p w14:paraId="63C96A61" w14:textId="77777777" w:rsidR="000152C6" w:rsidRPr="0032190F" w:rsidRDefault="000152C6" w:rsidP="000152C6">
      <w:pPr>
        <w:jc w:val="both"/>
        <w:rPr>
          <w:sz w:val="20"/>
          <w:szCs w:val="20"/>
          <w:lang w:val="fr-FR"/>
        </w:rPr>
      </w:pPr>
    </w:p>
    <w:p w14:paraId="4102FD34" w14:textId="77777777" w:rsidR="000152C6" w:rsidRPr="0032190F" w:rsidRDefault="000152C6" w:rsidP="000152C6">
      <w:pPr>
        <w:jc w:val="both"/>
        <w:rPr>
          <w:sz w:val="20"/>
          <w:szCs w:val="20"/>
          <w:lang w:val="fr-FR"/>
        </w:rPr>
      </w:pPr>
      <w:r w:rsidRPr="0032190F">
        <w:rPr>
          <w:i/>
          <w:sz w:val="20"/>
          <w:szCs w:val="20"/>
          <w:lang w:val="fr-FR"/>
        </w:rPr>
        <w:t>La</w:t>
      </w:r>
      <w:r w:rsidRPr="0032190F">
        <w:rPr>
          <w:b/>
          <w:i/>
          <w:sz w:val="20"/>
          <w:szCs w:val="20"/>
          <w:lang w:val="fr-FR"/>
        </w:rPr>
        <w:t xml:space="preserve"> face h</w:t>
      </w:r>
      <w:r w:rsidRPr="0032190F">
        <w:rPr>
          <w:i/>
          <w:sz w:val="20"/>
          <w:szCs w:val="20"/>
          <w:lang w:val="fr-FR"/>
        </w:rPr>
        <w:t xml:space="preserve"> est la première rencontrée. De pendage 50° sud (</w:t>
      </w:r>
      <w:smartTag w:uri="urn:schemas-microsoft-com:office:smarttags" w:element="metricconverter">
        <w:smartTagPr>
          <w:attr w:name="ProductID" w:val="1,0 m"/>
        </w:smartTagPr>
        <w:r w:rsidRPr="0032190F">
          <w:rPr>
            <w:i/>
            <w:sz w:val="20"/>
            <w:szCs w:val="20"/>
            <w:lang w:val="fr-FR"/>
          </w:rPr>
          <w:t>1,0 m</w:t>
        </w:r>
      </w:smartTag>
      <w:r w:rsidRPr="0032190F">
        <w:rPr>
          <w:i/>
          <w:sz w:val="20"/>
          <w:szCs w:val="20"/>
          <w:lang w:val="fr-FR"/>
        </w:rPr>
        <w:t xml:space="preserve"> par </w:t>
      </w:r>
      <w:smartTag w:uri="urn:schemas-microsoft-com:office:smarttags" w:element="metricconverter">
        <w:smartTagPr>
          <w:attr w:name="ProductID" w:val="0,5 m"/>
        </w:smartTagPr>
        <w:r w:rsidRPr="0032190F">
          <w:rPr>
            <w:i/>
            <w:sz w:val="20"/>
            <w:szCs w:val="20"/>
            <w:lang w:val="fr-FR"/>
          </w:rPr>
          <w:t>0,5 m</w:t>
        </w:r>
      </w:smartTag>
      <w:r w:rsidRPr="0032190F">
        <w:rPr>
          <w:i/>
          <w:sz w:val="20"/>
          <w:szCs w:val="20"/>
          <w:lang w:val="fr-FR"/>
        </w:rPr>
        <w:t xml:space="preserve">), lie-de-vin et traversée de rayures roses dirigées d’est en ouest, elle porte les numéros CR3, </w:t>
      </w:r>
      <w:r w:rsidRPr="0032190F">
        <w:rPr>
          <w:i/>
          <w:sz w:val="20"/>
          <w:szCs w:val="20"/>
          <w:u w:val="single"/>
          <w:lang w:val="fr-FR"/>
        </w:rPr>
        <w:t>ZII GIV R5</w:t>
      </w:r>
      <w:r w:rsidRPr="006D6566">
        <w:rPr>
          <w:rFonts w:ascii="Symbol" w:hAnsi="Symbol"/>
          <w:i/>
          <w:sz w:val="20"/>
          <w:szCs w:val="20"/>
          <w:u w:val="single"/>
        </w:rPr>
        <w:t></w:t>
      </w:r>
      <w:r w:rsidRPr="0032190F">
        <w:rPr>
          <w:i/>
          <w:sz w:val="20"/>
          <w:szCs w:val="20"/>
          <w:lang w:val="fr-FR"/>
        </w:rPr>
        <w:t xml:space="preserve"> et </w:t>
      </w:r>
      <w:r w:rsidRPr="0032190F">
        <w:rPr>
          <w:i/>
          <w:sz w:val="20"/>
          <w:szCs w:val="20"/>
          <w:u w:val="single"/>
          <w:lang w:val="fr-FR"/>
        </w:rPr>
        <w:t>R8 face 6</w:t>
      </w:r>
      <w:r w:rsidRPr="0032190F">
        <w:rPr>
          <w:i/>
          <w:sz w:val="20"/>
          <w:szCs w:val="20"/>
          <w:lang w:val="fr-FR"/>
        </w:rPr>
        <w:t>. Des plages se trouvent autour des numéros et sur un décrochement situé à l’ouest. En écartant les fougères qui camouflent le bas de la face, un poignard et deux hallebardes emboîtées se révèlent (l’arme intérieure présente un poignard à l'autre bout du manche). Toutes les lames sont disposées parallèlement, leur forme est triangulaire, plus ou moins allongée, leur pointe est arrondie et dirigée vers le haut de la roche. Remarquer qu'elles présentent quatre rivets.</w:t>
      </w:r>
    </w:p>
    <w:p w14:paraId="2AB8984C" w14:textId="77777777" w:rsidR="000152C6" w:rsidRPr="0032190F" w:rsidRDefault="000152C6" w:rsidP="000152C6">
      <w:pPr>
        <w:jc w:val="both"/>
        <w:rPr>
          <w:sz w:val="20"/>
          <w:szCs w:val="20"/>
          <w:lang w:val="fr-FR"/>
        </w:rPr>
      </w:pPr>
    </w:p>
    <w:p w14:paraId="06B75E60" w14:textId="77777777" w:rsidR="000152C6" w:rsidRPr="0032190F" w:rsidRDefault="000152C6" w:rsidP="000152C6">
      <w:pPr>
        <w:rPr>
          <w:lang w:val="fr-FR"/>
        </w:rPr>
      </w:pPr>
      <w:r w:rsidRPr="0032190F">
        <w:rPr>
          <w:lang w:val="fr-FR"/>
        </w:rPr>
        <w:t>La Hallebarde</w:t>
      </w:r>
      <w:smartTag w:uri="urn:schemas-microsoft-com:office:smarttags" w:element="metricconverter">
        <w:smartTagPr>
          <w:attr w:name="ProductID" w:val="66 a"/>
        </w:smartTagPr>
        <w:r w:rsidRPr="0032190F">
          <w:rPr>
            <w:lang w:val="fr-FR"/>
          </w:rPr>
          <w:t>66 a</w:t>
        </w:r>
      </w:smartTag>
      <w:r w:rsidRPr="0032190F">
        <w:rPr>
          <w:lang w:val="fr-FR"/>
        </w:rPr>
        <w:t xml:space="preserve"> une plage (fig 67) à l’opposé de la lame [plage à l’autre extrémité du manche] (un Poignard selon FV) (SS BIB).</w:t>
      </w:r>
    </w:p>
    <w:p w14:paraId="43AC3648" w14:textId="629DBC08" w:rsidR="000152C6" w:rsidRPr="0032190F" w:rsidRDefault="000152C6" w:rsidP="000152C6">
      <w:pPr>
        <w:rPr>
          <w:lang w:val="fr-FR"/>
        </w:rPr>
      </w:pPr>
      <w:r w:rsidRPr="0032190F">
        <w:rPr>
          <w:lang w:val="fr-FR"/>
        </w:rPr>
        <w:t xml:space="preserve">Les Hallebardes fig. 65 et 66 peuvent être comparées à celle de </w:t>
      </w:r>
      <w:hyperlink r:id="rId14048" w:anchor="Sit_Poggio_Aquilone" w:history="1">
        <w:r w:rsidRPr="0032190F">
          <w:rPr>
            <w:rStyle w:val="Hyperlink"/>
            <w:lang w:val="fr-FR"/>
          </w:rPr>
          <w:t>Poggio Aquilone</w:t>
        </w:r>
      </w:hyperlink>
      <w:r w:rsidRPr="0032190F">
        <w:rPr>
          <w:lang w:val="fr-FR"/>
        </w:rPr>
        <w:t xml:space="preserve"> (SS BIB)</w:t>
      </w:r>
    </w:p>
    <w:p w14:paraId="40AB44D8" w14:textId="77777777" w:rsidR="000152C6" w:rsidRPr="0032190F" w:rsidRDefault="000152C6" w:rsidP="000152C6">
      <w:pPr>
        <w:jc w:val="both"/>
        <w:rPr>
          <w:i/>
          <w:sz w:val="20"/>
          <w:szCs w:val="20"/>
          <w:lang w:val="fr-FR"/>
        </w:rPr>
      </w:pPr>
    </w:p>
    <w:p w14:paraId="057CE066" w14:textId="77777777" w:rsidR="000152C6" w:rsidRPr="0032190F" w:rsidRDefault="000152C6" w:rsidP="000152C6">
      <w:pPr>
        <w:pStyle w:val="Heading6"/>
      </w:pPr>
      <w:r w:rsidRPr="0032190F">
        <w:t>face g</w:t>
      </w:r>
    </w:p>
    <w:p w14:paraId="22B958F0" w14:textId="77777777" w:rsidR="000152C6" w:rsidRPr="0032190F" w:rsidRDefault="000152C6" w:rsidP="000152C6">
      <w:pPr>
        <w:jc w:val="both"/>
        <w:rPr>
          <w:i/>
          <w:sz w:val="20"/>
          <w:szCs w:val="20"/>
          <w:lang w:val="fr-FR"/>
        </w:rPr>
      </w:pPr>
    </w:p>
    <w:p w14:paraId="3B95A549" w14:textId="345A4206" w:rsidR="000152C6" w:rsidRPr="0032190F" w:rsidRDefault="000152C6" w:rsidP="000152C6">
      <w:pPr>
        <w:jc w:val="both"/>
        <w:rPr>
          <w:i/>
          <w:sz w:val="20"/>
          <w:szCs w:val="20"/>
          <w:lang w:val="fr-FR"/>
        </w:rPr>
      </w:pPr>
      <w:r w:rsidRPr="0032190F">
        <w:rPr>
          <w:b/>
          <w:i/>
          <w:sz w:val="20"/>
          <w:szCs w:val="20"/>
          <w:lang w:val="fr-FR"/>
        </w:rPr>
        <w:t>La face g</w:t>
      </w:r>
      <w:r w:rsidRPr="0032190F">
        <w:rPr>
          <w:i/>
          <w:sz w:val="20"/>
          <w:szCs w:val="20"/>
          <w:lang w:val="fr-FR"/>
        </w:rPr>
        <w:t xml:space="preserve"> est sur le dessus de la roche, à </w:t>
      </w:r>
      <w:smartTag w:uri="urn:schemas-microsoft-com:office:smarttags" w:element="metricconverter">
        <w:smartTagPr>
          <w:attr w:name="ProductID" w:val="3 m"/>
        </w:smartTagPr>
        <w:r w:rsidRPr="0032190F">
          <w:rPr>
            <w:i/>
            <w:sz w:val="20"/>
            <w:szCs w:val="20"/>
            <w:lang w:val="fr-FR"/>
          </w:rPr>
          <w:t>3 m</w:t>
        </w:r>
      </w:smartTag>
      <w:r w:rsidRPr="0032190F">
        <w:rPr>
          <w:i/>
          <w:sz w:val="20"/>
          <w:szCs w:val="20"/>
          <w:lang w:val="fr-FR"/>
        </w:rPr>
        <w:t xml:space="preserve"> au nord. Dans un renfoncement se trouve une surface de pendage 60° sud (</w:t>
      </w:r>
      <w:smartTag w:uri="urn:schemas-microsoft-com:office:smarttags" w:element="metricconverter">
        <w:smartTagPr>
          <w:attr w:name="ProductID" w:val="1,0 m"/>
        </w:smartTagPr>
        <w:r w:rsidRPr="0032190F">
          <w:rPr>
            <w:i/>
            <w:sz w:val="20"/>
            <w:szCs w:val="20"/>
            <w:lang w:val="fr-FR"/>
          </w:rPr>
          <w:t>1,0 m</w:t>
        </w:r>
      </w:smartTag>
      <w:r w:rsidRPr="0032190F">
        <w:rPr>
          <w:i/>
          <w:sz w:val="20"/>
          <w:szCs w:val="20"/>
          <w:lang w:val="fr-FR"/>
        </w:rPr>
        <w:t xml:space="preserve"> de haut, </w:t>
      </w:r>
      <w:smartTag w:uri="urn:schemas-microsoft-com:office:smarttags" w:element="metricconverter">
        <w:smartTagPr>
          <w:attr w:name="ProductID" w:val="1,5 m"/>
        </w:smartTagPr>
        <w:r w:rsidRPr="0032190F">
          <w:rPr>
            <w:i/>
            <w:sz w:val="20"/>
            <w:szCs w:val="20"/>
            <w:lang w:val="fr-FR"/>
          </w:rPr>
          <w:t>1,5 m</w:t>
        </w:r>
      </w:smartTag>
      <w:r w:rsidRPr="0032190F">
        <w:rPr>
          <w:i/>
          <w:sz w:val="20"/>
          <w:szCs w:val="20"/>
          <w:lang w:val="fr-FR"/>
        </w:rPr>
        <w:t xml:space="preserve"> de large). Une </w:t>
      </w:r>
      <w:hyperlink r:id="rId14049" w:anchor="Typ_Bego_Hallebardes" w:history="1">
        <w:r w:rsidRPr="0032190F">
          <w:rPr>
            <w:rStyle w:val="Hyperlink"/>
            <w:i/>
            <w:sz w:val="20"/>
            <w:szCs w:val="20"/>
            <w:lang w:val="fr-FR"/>
          </w:rPr>
          <w:t>hallebarde</w:t>
        </w:r>
      </w:hyperlink>
      <w:r w:rsidRPr="0032190F">
        <w:rPr>
          <w:i/>
          <w:sz w:val="20"/>
          <w:szCs w:val="20"/>
          <w:lang w:val="fr-FR"/>
        </w:rPr>
        <w:t xml:space="preserve">, au manche dirigé d’est en ouest et à la pointe dirigée vers le nord, y est gravée ainsi que les numéros R3 et </w:t>
      </w:r>
      <w:r w:rsidRPr="0032190F">
        <w:rPr>
          <w:i/>
          <w:sz w:val="20"/>
          <w:szCs w:val="20"/>
          <w:u w:val="single"/>
          <w:lang w:val="fr-FR"/>
        </w:rPr>
        <w:t>ZII GIV R5</w:t>
      </w:r>
      <w:r w:rsidRPr="006D6566">
        <w:rPr>
          <w:rFonts w:ascii="Symbol" w:hAnsi="Symbol"/>
          <w:i/>
          <w:sz w:val="20"/>
          <w:szCs w:val="20"/>
          <w:u w:val="single"/>
        </w:rPr>
        <w:t></w:t>
      </w:r>
      <w:r w:rsidRPr="0032190F">
        <w:rPr>
          <w:i/>
          <w:sz w:val="20"/>
          <w:szCs w:val="20"/>
          <w:lang w:val="fr-FR"/>
        </w:rPr>
        <w:t xml:space="preserve"> et le C de Conti.</w:t>
      </w:r>
    </w:p>
    <w:p w14:paraId="76F2C0E6" w14:textId="77777777" w:rsidR="000152C6" w:rsidRPr="0032190F" w:rsidRDefault="000152C6" w:rsidP="000152C6">
      <w:pPr>
        <w:jc w:val="both"/>
        <w:rPr>
          <w:i/>
          <w:sz w:val="20"/>
          <w:szCs w:val="20"/>
          <w:lang w:val="fr-FR"/>
        </w:rPr>
      </w:pPr>
      <w:r w:rsidRPr="0032190F">
        <w:rPr>
          <w:i/>
          <w:sz w:val="20"/>
          <w:szCs w:val="20"/>
          <w:lang w:val="fr-FR"/>
        </w:rPr>
        <w:t xml:space="preserve">Redescendre au pied de la roche et la longer </w:t>
      </w:r>
      <w:smartTag w:uri="urn:schemas-microsoft-com:office:smarttags" w:element="metricconverter">
        <w:smartTagPr>
          <w:attr w:name="ProductID" w:val="10 m"/>
        </w:smartTagPr>
        <w:r w:rsidRPr="0032190F">
          <w:rPr>
            <w:i/>
            <w:sz w:val="20"/>
            <w:szCs w:val="20"/>
            <w:lang w:val="fr-FR"/>
          </w:rPr>
          <w:t>10 m</w:t>
        </w:r>
      </w:smartTag>
      <w:r w:rsidRPr="0032190F">
        <w:rPr>
          <w:i/>
          <w:sz w:val="20"/>
          <w:szCs w:val="20"/>
          <w:lang w:val="fr-FR"/>
        </w:rPr>
        <w:t xml:space="preserve"> vers l’ouest sans trouver de gravures sur cette surface érodée. Un nouvel affleurement débute au sud contre la roche 8. Au départ il n’y a que l’espace d’un pied entre les deux moutonnements puis l’écart grandit, se remplit d’herbe et forme un étroit goulet. Observer le prolongement de l’affleurement précédent dont la face sud est bombée.</w:t>
      </w:r>
    </w:p>
    <w:p w14:paraId="59DF4086" w14:textId="77777777" w:rsidR="000152C6" w:rsidRPr="0032190F" w:rsidRDefault="000152C6" w:rsidP="000152C6">
      <w:pPr>
        <w:jc w:val="both"/>
        <w:rPr>
          <w:i/>
          <w:sz w:val="20"/>
          <w:szCs w:val="20"/>
          <w:lang w:val="fr-FR"/>
        </w:rPr>
      </w:pPr>
    </w:p>
    <w:p w14:paraId="64BB3004" w14:textId="77777777" w:rsidR="000152C6" w:rsidRPr="0032190F" w:rsidRDefault="000152C6" w:rsidP="000152C6">
      <w:pPr>
        <w:pStyle w:val="Heading6"/>
      </w:pPr>
      <w:r w:rsidRPr="0032190F">
        <w:t>faces b, c, d</w:t>
      </w:r>
    </w:p>
    <w:p w14:paraId="7C2DF366" w14:textId="77777777" w:rsidR="000152C6" w:rsidRPr="0032190F" w:rsidRDefault="000152C6" w:rsidP="000152C6">
      <w:pPr>
        <w:jc w:val="both"/>
        <w:rPr>
          <w:i/>
          <w:sz w:val="20"/>
          <w:szCs w:val="20"/>
          <w:lang w:val="fr-FR"/>
        </w:rPr>
      </w:pPr>
    </w:p>
    <w:p w14:paraId="09DF8A1E" w14:textId="77777777" w:rsidR="000152C6" w:rsidRPr="0032190F" w:rsidRDefault="000152C6" w:rsidP="000152C6">
      <w:pPr>
        <w:jc w:val="both"/>
        <w:rPr>
          <w:sz w:val="20"/>
          <w:szCs w:val="20"/>
          <w:lang w:val="fr-FR"/>
        </w:rPr>
      </w:pPr>
      <w:r w:rsidRPr="0032190F">
        <w:rPr>
          <w:b/>
          <w:i/>
          <w:sz w:val="20"/>
          <w:szCs w:val="20"/>
          <w:lang w:val="fr-FR"/>
        </w:rPr>
        <w:t>Les faces b, c et d</w:t>
      </w:r>
      <w:r w:rsidRPr="0032190F">
        <w:rPr>
          <w:i/>
          <w:sz w:val="20"/>
          <w:szCs w:val="20"/>
          <w:lang w:val="fr-FR"/>
        </w:rPr>
        <w:t xml:space="preserve"> se succèdent sur </w:t>
      </w:r>
      <w:smartTag w:uri="urn:schemas-microsoft-com:office:smarttags" w:element="metricconverter">
        <w:smartTagPr>
          <w:attr w:name="ProductID" w:val="7 m"/>
        </w:smartTagPr>
        <w:r w:rsidRPr="0032190F">
          <w:rPr>
            <w:i/>
            <w:sz w:val="20"/>
            <w:szCs w:val="20"/>
            <w:lang w:val="fr-FR"/>
          </w:rPr>
          <w:t>7 m</w:t>
        </w:r>
      </w:smartTag>
      <w:r w:rsidRPr="0032190F">
        <w:rPr>
          <w:i/>
          <w:sz w:val="20"/>
          <w:szCs w:val="20"/>
          <w:lang w:val="fr-FR"/>
        </w:rPr>
        <w:t xml:space="preserve"> de long et </w:t>
      </w:r>
      <w:smartTag w:uri="urn:schemas-microsoft-com:office:smarttags" w:element="metricconverter">
        <w:smartTagPr>
          <w:attr w:name="ProductID" w:val="2 m"/>
        </w:smartTagPr>
        <w:r w:rsidRPr="0032190F">
          <w:rPr>
            <w:i/>
            <w:sz w:val="20"/>
            <w:szCs w:val="20"/>
            <w:lang w:val="fr-FR"/>
          </w:rPr>
          <w:t>2 m</w:t>
        </w:r>
      </w:smartTag>
      <w:r w:rsidRPr="0032190F">
        <w:rPr>
          <w:i/>
          <w:sz w:val="20"/>
          <w:szCs w:val="20"/>
          <w:lang w:val="fr-FR"/>
        </w:rPr>
        <w:t xml:space="preserve"> de haut avec un pendage moyen de 40° sud, séparées par des fissures nord - sud. Au milieu est inscrit CR3 et</w:t>
      </w:r>
      <w:r w:rsidRPr="0032190F">
        <w:rPr>
          <w:i/>
          <w:sz w:val="20"/>
          <w:szCs w:val="20"/>
          <w:u w:val="single"/>
          <w:lang w:val="fr-FR"/>
        </w:rPr>
        <w:t xml:space="preserve"> ZII GIV R5</w:t>
      </w:r>
      <w:r w:rsidRPr="006D6566">
        <w:rPr>
          <w:rFonts w:ascii="Symbol" w:hAnsi="Symbol"/>
          <w:i/>
          <w:sz w:val="20"/>
          <w:szCs w:val="20"/>
          <w:u w:val="single"/>
        </w:rPr>
        <w:t></w:t>
      </w:r>
      <w:r w:rsidRPr="006D6566">
        <w:rPr>
          <w:rFonts w:ascii="Symbol" w:hAnsi="Symbol"/>
          <w:i/>
          <w:sz w:val="20"/>
          <w:szCs w:val="20"/>
          <w:u w:val="single"/>
        </w:rPr>
        <w:t></w:t>
      </w:r>
      <w:r w:rsidRPr="0032190F">
        <w:rPr>
          <w:i/>
          <w:sz w:val="20"/>
          <w:szCs w:val="20"/>
          <w:lang w:val="fr-FR"/>
        </w:rPr>
        <w:t xml:space="preserve">  On est frappé par l’abondance de hallebardes à lame triangulaire, la plupart allongées d’est en ouest et présentant trois rivets. Elles sont entièrement piquetées ou seulement sur le contour avec des nervures centrales. Elles sont accompagnées de nombreux petits corniformes (</w:t>
      </w:r>
      <w:smartTag w:uri="urn:schemas-microsoft-com:office:smarttags" w:element="metricconverter">
        <w:smartTagPr>
          <w:attr w:name="ProductID" w:val="0,05 m"/>
        </w:smartTagPr>
        <w:r w:rsidRPr="0032190F">
          <w:rPr>
            <w:i/>
            <w:sz w:val="20"/>
            <w:szCs w:val="20"/>
            <w:lang w:val="fr-FR"/>
          </w:rPr>
          <w:t>0,05 m</w:t>
        </w:r>
      </w:smartTag>
      <w:r w:rsidRPr="0032190F">
        <w:rPr>
          <w:i/>
          <w:sz w:val="20"/>
          <w:szCs w:val="20"/>
          <w:lang w:val="fr-FR"/>
        </w:rPr>
        <w:t xml:space="preserve"> par </w:t>
      </w:r>
      <w:smartTag w:uri="urn:schemas-microsoft-com:office:smarttags" w:element="metricconverter">
        <w:smartTagPr>
          <w:attr w:name="ProductID" w:val="0,05 m"/>
        </w:smartTagPr>
        <w:r w:rsidRPr="0032190F">
          <w:rPr>
            <w:i/>
            <w:sz w:val="20"/>
            <w:szCs w:val="20"/>
            <w:lang w:val="fr-FR"/>
          </w:rPr>
          <w:t>0,05 m</w:t>
        </w:r>
      </w:smartTag>
      <w:r w:rsidRPr="0032190F">
        <w:rPr>
          <w:i/>
          <w:sz w:val="20"/>
          <w:szCs w:val="20"/>
          <w:lang w:val="fr-FR"/>
        </w:rPr>
        <w:t>). Des corniformes  plus grand sont emboîtés par deux ou trois.</w:t>
      </w:r>
    </w:p>
    <w:p w14:paraId="5FC25054" w14:textId="77777777" w:rsidR="000152C6" w:rsidRPr="0032190F" w:rsidRDefault="000152C6" w:rsidP="000152C6">
      <w:pPr>
        <w:jc w:val="both"/>
        <w:rPr>
          <w:sz w:val="20"/>
          <w:szCs w:val="20"/>
          <w:lang w:val="fr-FR"/>
        </w:rPr>
      </w:pPr>
    </w:p>
    <w:p w14:paraId="3C907F88" w14:textId="77777777" w:rsidR="000152C6" w:rsidRPr="0032190F" w:rsidRDefault="000152C6" w:rsidP="000152C6">
      <w:pPr>
        <w:rPr>
          <w:lang w:val="fr-FR"/>
        </w:rPr>
      </w:pPr>
      <w:r w:rsidRPr="0032190F">
        <w:rPr>
          <w:lang w:val="fr-FR"/>
        </w:rPr>
        <w:t>La Hallebarde 13 montre une surcupulation au niveau de l’enmanchement de la lame (SS BIB)</w:t>
      </w:r>
    </w:p>
    <w:p w14:paraId="0E795628" w14:textId="77777777" w:rsidR="000152C6" w:rsidRPr="0032190F" w:rsidRDefault="000152C6" w:rsidP="000152C6">
      <w:pPr>
        <w:jc w:val="both"/>
        <w:rPr>
          <w:i/>
          <w:sz w:val="20"/>
          <w:szCs w:val="20"/>
          <w:lang w:val="fr-FR"/>
        </w:rPr>
      </w:pPr>
    </w:p>
    <w:p w14:paraId="5FEAF686" w14:textId="77777777" w:rsidR="000152C6" w:rsidRPr="0032190F" w:rsidRDefault="000152C6" w:rsidP="000152C6">
      <w:pPr>
        <w:pStyle w:val="Heading6"/>
      </w:pPr>
      <w:r w:rsidRPr="0032190F">
        <w:t>face f</w:t>
      </w:r>
    </w:p>
    <w:p w14:paraId="54006325" w14:textId="77777777" w:rsidR="000152C6" w:rsidRPr="0032190F" w:rsidRDefault="000152C6" w:rsidP="000152C6">
      <w:pPr>
        <w:jc w:val="both"/>
        <w:rPr>
          <w:i/>
          <w:sz w:val="20"/>
          <w:szCs w:val="20"/>
          <w:lang w:val="fr-FR"/>
        </w:rPr>
      </w:pPr>
    </w:p>
    <w:p w14:paraId="2DE874EF" w14:textId="77777777" w:rsidR="000152C6" w:rsidRPr="0032190F" w:rsidRDefault="000152C6" w:rsidP="000152C6">
      <w:pPr>
        <w:jc w:val="both"/>
        <w:rPr>
          <w:i/>
          <w:sz w:val="20"/>
          <w:szCs w:val="20"/>
          <w:lang w:val="fr-FR"/>
        </w:rPr>
      </w:pPr>
      <w:r w:rsidRPr="0032190F">
        <w:rPr>
          <w:b/>
          <w:i/>
          <w:sz w:val="20"/>
          <w:szCs w:val="20"/>
          <w:lang w:val="fr-FR"/>
        </w:rPr>
        <w:t>La face f</w:t>
      </w:r>
      <w:r w:rsidRPr="0032190F">
        <w:rPr>
          <w:i/>
          <w:sz w:val="20"/>
          <w:szCs w:val="20"/>
          <w:lang w:val="fr-FR"/>
        </w:rPr>
        <w:t xml:space="preserve"> se trouve sur le dessus de l’affleurement. Elle présente quatre corniformes  séparés par des points. Trois sont presque de même forme et le numéro</w:t>
      </w:r>
      <w:r w:rsidRPr="0032190F">
        <w:rPr>
          <w:i/>
          <w:sz w:val="20"/>
          <w:szCs w:val="20"/>
          <w:u w:val="single"/>
          <w:lang w:val="fr-FR"/>
        </w:rPr>
        <w:t xml:space="preserve"> ZII GIV R5</w:t>
      </w:r>
      <w:r w:rsidRPr="006D6566">
        <w:rPr>
          <w:rFonts w:ascii="Symbol" w:hAnsi="Symbol"/>
          <w:i/>
          <w:sz w:val="20"/>
          <w:szCs w:val="20"/>
          <w:u w:val="single"/>
        </w:rPr>
        <w:t></w:t>
      </w:r>
      <w:r w:rsidRPr="0032190F">
        <w:rPr>
          <w:i/>
          <w:sz w:val="20"/>
          <w:szCs w:val="20"/>
          <w:lang w:val="fr-FR"/>
        </w:rPr>
        <w:t xml:space="preserve"> , peu visible, se trouve sous une fissure.</w:t>
      </w:r>
    </w:p>
    <w:p w14:paraId="49DABD48" w14:textId="77777777" w:rsidR="000152C6" w:rsidRPr="0032190F" w:rsidRDefault="000152C6" w:rsidP="000152C6">
      <w:pPr>
        <w:jc w:val="both"/>
        <w:rPr>
          <w:i/>
          <w:sz w:val="20"/>
          <w:szCs w:val="20"/>
          <w:lang w:val="fr-FR"/>
        </w:rPr>
      </w:pPr>
    </w:p>
    <w:p w14:paraId="679C3F6E" w14:textId="77777777" w:rsidR="000152C6" w:rsidRPr="0032190F" w:rsidRDefault="000152C6" w:rsidP="000152C6">
      <w:pPr>
        <w:pStyle w:val="Heading6"/>
      </w:pPr>
      <w:r w:rsidRPr="0032190F">
        <w:t>face e</w:t>
      </w:r>
    </w:p>
    <w:p w14:paraId="703A5BB7" w14:textId="77777777" w:rsidR="000152C6" w:rsidRPr="0032190F" w:rsidRDefault="000152C6" w:rsidP="000152C6">
      <w:pPr>
        <w:jc w:val="both"/>
        <w:rPr>
          <w:i/>
          <w:sz w:val="20"/>
          <w:szCs w:val="20"/>
          <w:lang w:val="fr-FR"/>
        </w:rPr>
      </w:pPr>
    </w:p>
    <w:p w14:paraId="09DD65E2" w14:textId="12F041FA" w:rsidR="000152C6" w:rsidRPr="0032190F" w:rsidRDefault="000152C6" w:rsidP="000152C6">
      <w:pPr>
        <w:jc w:val="both"/>
        <w:rPr>
          <w:i/>
          <w:sz w:val="20"/>
          <w:szCs w:val="20"/>
          <w:lang w:val="fr-FR"/>
        </w:rPr>
      </w:pPr>
      <w:r w:rsidRPr="0032190F">
        <w:rPr>
          <w:b/>
          <w:i/>
          <w:sz w:val="20"/>
          <w:szCs w:val="20"/>
          <w:lang w:val="fr-FR"/>
        </w:rPr>
        <w:t>La face e</w:t>
      </w:r>
      <w:r w:rsidRPr="0032190F">
        <w:rPr>
          <w:i/>
          <w:sz w:val="20"/>
          <w:szCs w:val="20"/>
          <w:lang w:val="fr-FR"/>
        </w:rPr>
        <w:t xml:space="preserve"> est plus à l’ouest, </w:t>
      </w:r>
      <w:smartTag w:uri="urn:schemas-microsoft-com:office:smarttags" w:element="metricconverter">
        <w:smartTagPr>
          <w:attr w:name="ProductID" w:val="2 m"/>
        </w:smartTagPr>
        <w:r w:rsidRPr="0032190F">
          <w:rPr>
            <w:i/>
            <w:sz w:val="20"/>
            <w:szCs w:val="20"/>
            <w:lang w:val="fr-FR"/>
          </w:rPr>
          <w:t>2 m</w:t>
        </w:r>
      </w:smartTag>
      <w:r w:rsidRPr="0032190F">
        <w:rPr>
          <w:i/>
          <w:sz w:val="20"/>
          <w:szCs w:val="20"/>
          <w:lang w:val="fr-FR"/>
        </w:rPr>
        <w:t xml:space="preserve"> après un bloc de grès lie-de-vin et rose qui barre le passage. Elle porte un </w:t>
      </w:r>
      <w:hyperlink r:id="rId14050" w:anchor="Typ_Bego_Figures_Franges" w:history="1">
        <w:r w:rsidRPr="0032190F">
          <w:rPr>
            <w:rStyle w:val="Hyperlink"/>
            <w:i/>
            <w:sz w:val="20"/>
            <w:szCs w:val="20"/>
            <w:lang w:val="fr-FR"/>
          </w:rPr>
          <w:t>réticulé à frange</w:t>
        </w:r>
      </w:hyperlink>
      <w:r w:rsidRPr="0032190F">
        <w:rPr>
          <w:i/>
          <w:sz w:val="20"/>
          <w:szCs w:val="20"/>
          <w:lang w:val="fr-FR"/>
        </w:rPr>
        <w:t xml:space="preserve">, gravé sous une série d’encoches triangulaires et une fissure herbeuse. Les numéros CR3 et </w:t>
      </w:r>
      <w:r w:rsidRPr="0032190F">
        <w:rPr>
          <w:i/>
          <w:sz w:val="20"/>
          <w:szCs w:val="20"/>
          <w:u w:val="single"/>
          <w:lang w:val="fr-FR"/>
        </w:rPr>
        <w:t>ZII GIV R5</w:t>
      </w:r>
      <w:r w:rsidRPr="006D6566">
        <w:rPr>
          <w:rFonts w:ascii="Symbol" w:hAnsi="Symbol"/>
          <w:i/>
          <w:sz w:val="20"/>
          <w:szCs w:val="20"/>
          <w:u w:val="single"/>
        </w:rPr>
        <w:t></w:t>
      </w:r>
      <w:r w:rsidRPr="0032190F">
        <w:rPr>
          <w:i/>
          <w:sz w:val="20"/>
          <w:szCs w:val="20"/>
          <w:lang w:val="fr-FR"/>
        </w:rPr>
        <w:t>sont inscrits sur la gauche (ouest). Au nord, l’affleurement est déchiqueté et présente d’épais filons de quartz.</w:t>
      </w:r>
    </w:p>
    <w:p w14:paraId="0D9A3FE2" w14:textId="77777777" w:rsidR="000152C6" w:rsidRPr="0032190F" w:rsidRDefault="000152C6" w:rsidP="000152C6">
      <w:pPr>
        <w:jc w:val="both"/>
        <w:rPr>
          <w:i/>
          <w:sz w:val="20"/>
          <w:szCs w:val="20"/>
          <w:lang w:val="fr-FR"/>
        </w:rPr>
      </w:pPr>
    </w:p>
    <w:p w14:paraId="71917E17" w14:textId="77777777" w:rsidR="000152C6" w:rsidRPr="0032190F" w:rsidRDefault="000152C6" w:rsidP="000152C6">
      <w:pPr>
        <w:pStyle w:val="Heading6"/>
      </w:pPr>
      <w:r w:rsidRPr="0032190F">
        <w:t>face a</w:t>
      </w:r>
    </w:p>
    <w:p w14:paraId="759F3303" w14:textId="77777777" w:rsidR="000152C6" w:rsidRPr="0032190F" w:rsidRDefault="000152C6" w:rsidP="000152C6">
      <w:pPr>
        <w:jc w:val="both"/>
        <w:rPr>
          <w:i/>
          <w:sz w:val="20"/>
          <w:szCs w:val="20"/>
          <w:lang w:val="fr-FR"/>
        </w:rPr>
      </w:pPr>
    </w:p>
    <w:p w14:paraId="7774E143" w14:textId="77777777" w:rsidR="000152C6" w:rsidRPr="0032190F" w:rsidRDefault="000152C6" w:rsidP="000152C6">
      <w:pPr>
        <w:jc w:val="both"/>
        <w:rPr>
          <w:i/>
          <w:sz w:val="20"/>
          <w:szCs w:val="20"/>
          <w:lang w:val="fr-FR"/>
        </w:rPr>
      </w:pPr>
      <w:r w:rsidRPr="0032190F">
        <w:rPr>
          <w:b/>
          <w:i/>
          <w:sz w:val="20"/>
          <w:szCs w:val="20"/>
          <w:lang w:val="fr-FR"/>
        </w:rPr>
        <w:t>La face a</w:t>
      </w:r>
      <w:r w:rsidRPr="0032190F">
        <w:rPr>
          <w:i/>
          <w:sz w:val="20"/>
          <w:szCs w:val="20"/>
          <w:lang w:val="fr-FR"/>
        </w:rPr>
        <w:t xml:space="preserve"> se trouve à moins de </w:t>
      </w:r>
      <w:smartTag w:uri="urn:schemas-microsoft-com:office:smarttags" w:element="metricconverter">
        <w:smartTagPr>
          <w:attr w:name="ProductID" w:val="1 m"/>
        </w:smartTagPr>
        <w:r w:rsidRPr="0032190F">
          <w:rPr>
            <w:i/>
            <w:sz w:val="20"/>
            <w:szCs w:val="20"/>
            <w:lang w:val="fr-FR"/>
          </w:rPr>
          <w:t>1 m</w:t>
        </w:r>
      </w:smartTag>
      <w:r w:rsidRPr="0032190F">
        <w:rPr>
          <w:i/>
          <w:sz w:val="20"/>
          <w:szCs w:val="20"/>
          <w:lang w:val="fr-FR"/>
        </w:rPr>
        <w:t xml:space="preserve"> à l'est du bloc. De pendage 40° sud, elle porte plusieurs petits corniformes.  </w:t>
      </w:r>
    </w:p>
    <w:p w14:paraId="59F2CC30" w14:textId="77777777" w:rsidR="000152C6" w:rsidRPr="0032190F" w:rsidRDefault="000152C6" w:rsidP="000152C6">
      <w:pPr>
        <w:pStyle w:val="Heading3"/>
        <w:numPr>
          <w:ilvl w:val="2"/>
          <w:numId w:val="0"/>
        </w:numPr>
        <w:tabs>
          <w:tab w:val="num" w:pos="1800"/>
        </w:tabs>
        <w:spacing w:before="240" w:after="60" w:line="240" w:lineRule="auto"/>
        <w:ind w:left="1440"/>
      </w:pPr>
      <w:bookmarkStart w:id="5561" w:name="Desc_ZIII"/>
      <w:bookmarkStart w:id="5562" w:name="Desc_ZII"/>
      <w:r w:rsidRPr="0032190F">
        <w:lastRenderedPageBreak/>
        <w:t>ZONE III</w:t>
      </w:r>
    </w:p>
    <w:bookmarkEnd w:id="5561"/>
    <w:p w14:paraId="52902939" w14:textId="77777777" w:rsidR="000152C6" w:rsidRPr="0032190F" w:rsidRDefault="000152C6" w:rsidP="000152C6">
      <w:pPr>
        <w:rPr>
          <w:lang w:val="fr-FR"/>
        </w:rPr>
      </w:pPr>
    </w:p>
    <w:p w14:paraId="7F8A5D19" w14:textId="77777777" w:rsidR="000152C6" w:rsidRPr="0032190F" w:rsidRDefault="000152C6" w:rsidP="000152C6">
      <w:pPr>
        <w:widowControl w:val="0"/>
        <w:overflowPunct w:val="0"/>
        <w:autoSpaceDE w:val="0"/>
        <w:autoSpaceDN w:val="0"/>
        <w:adjustRightInd w:val="0"/>
        <w:rPr>
          <w:b/>
          <w:color w:val="000000"/>
          <w:sz w:val="16"/>
          <w:szCs w:val="20"/>
          <w:lang w:val="fr-FR"/>
        </w:rPr>
      </w:pPr>
      <w:r w:rsidRPr="0032190F">
        <w:rPr>
          <w:b/>
          <w:color w:val="000000"/>
          <w:sz w:val="20"/>
          <w:szCs w:val="20"/>
          <w:lang w:val="fr-FR"/>
        </w:rPr>
        <w:t>Généralités</w:t>
      </w:r>
    </w:p>
    <w:p w14:paraId="7A228FC6"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p>
    <w:p w14:paraId="1AF29D56"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 xml:space="preserve">La zone III est très étendue mais, contrairement à la zone IV qui la jouxte au nord, elle est composée de nombreux pierriers. Elle est aussi relativement pauvre en gravures. </w:t>
      </w:r>
    </w:p>
    <w:p w14:paraId="688AB033"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 xml:space="preserve">Carlo CONTI l’a divisée en deux groupes. Le groupe I est situé sur le flanc nord de la cime des Lacs (occupé en grande partie par un éboulis). Le groupe II occupe les moraines et les crêtes qui entourent le lac de l'Huile, ainsi que les éboulis et les torrents qui en descendent. </w:t>
      </w:r>
    </w:p>
    <w:p w14:paraId="2B968B11"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 xml:space="preserve">Les affleurements y sont constitués en majorité de grès fin violet et les éboulis de grès mauve et blanc. </w:t>
      </w:r>
    </w:p>
    <w:p w14:paraId="4961CC4A"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47E706CD"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Bien que cet ensemble soit peu attrayant de prime abord (longues marches dans des pierriers parfois instables, crêtes loin des chemins fréquentés) et semble peu propice à la gravure (roches éloignées les unes des autres et de mauvaise qualité, sur lesquelles les gravures se voient mal), un cheminement attentif permet d'y trouver des oasis de calme et des gravures originales : grand poignard, réticulé anthropomorphe isolé.</w:t>
      </w:r>
    </w:p>
    <w:p w14:paraId="04FCD119" w14:textId="77777777" w:rsidR="000152C6" w:rsidRPr="0032190F" w:rsidRDefault="000152C6" w:rsidP="000152C6">
      <w:pPr>
        <w:rPr>
          <w:lang w:val="fr-FR"/>
        </w:rPr>
      </w:pPr>
    </w:p>
    <w:p w14:paraId="71EE71C3" w14:textId="77777777" w:rsidR="000152C6" w:rsidRPr="0032190F" w:rsidRDefault="000152C6" w:rsidP="000152C6">
      <w:pPr>
        <w:jc w:val="both"/>
        <w:rPr>
          <w:lang w:val="fr-FR"/>
        </w:rPr>
      </w:pPr>
      <w:r w:rsidRPr="0032190F">
        <w:rPr>
          <w:lang w:val="fr-FR"/>
        </w:rPr>
        <w:t>La zone III correspond au flanc nord de la cime des Lacs, au cirque du lac de l’Huile et au plateau qui surplombe ce dernier.</w:t>
      </w:r>
    </w:p>
    <w:p w14:paraId="638F4331" w14:textId="5375C4E2" w:rsidR="000152C6" w:rsidRPr="0032190F" w:rsidRDefault="00000000" w:rsidP="000152C6">
      <w:pPr>
        <w:jc w:val="both"/>
        <w:rPr>
          <w:sz w:val="20"/>
          <w:szCs w:val="20"/>
          <w:lang w:val="fr-FR"/>
        </w:rPr>
      </w:pPr>
      <w:hyperlink r:id="rId14051" w:anchor="Aut_Bicknell" w:history="1">
        <w:r w:rsidR="00AA7ACB" w:rsidRPr="00AE78AA">
          <w:rPr>
            <w:rStyle w:val="Hyperlink"/>
            <w:lang w:val="fr-FR"/>
          </w:rPr>
          <w:t>C. Bicknell</w:t>
        </w:r>
      </w:hyperlink>
      <w:r w:rsidR="00AA7ACB" w:rsidRPr="009D627A">
        <w:rPr>
          <w:rStyle w:val="Hyperlink"/>
          <w:color w:val="auto"/>
          <w:u w:val="none"/>
          <w:lang w:val="fr-FR"/>
        </w:rPr>
        <w:t xml:space="preserve"> </w:t>
      </w:r>
      <w:r w:rsidR="000152C6" w:rsidRPr="0032190F">
        <w:rPr>
          <w:sz w:val="20"/>
          <w:szCs w:val="20"/>
          <w:lang w:val="fr-FR"/>
        </w:rPr>
        <w:t xml:space="preserve">(Bicknell 1913 p. 125) ne semble avoir repéré que quelques roches dans le bas de cette zone. Il ne décrit formellement qu’une seule d’entres elles dans </w:t>
      </w:r>
      <w:r w:rsidR="000152C6" w:rsidRPr="0032190F">
        <w:rPr>
          <w:i/>
          <w:sz w:val="20"/>
          <w:szCs w:val="20"/>
          <w:lang w:val="fr-FR"/>
        </w:rPr>
        <w:t xml:space="preserve">Le Val de l’Arpette </w:t>
      </w:r>
      <w:r w:rsidR="000152C6" w:rsidRPr="0032190F">
        <w:rPr>
          <w:sz w:val="20"/>
          <w:szCs w:val="20"/>
          <w:lang w:val="fr-FR"/>
        </w:rPr>
        <w:t>(chap. IX par. 12)</w:t>
      </w:r>
      <w:r w:rsidR="000152C6" w:rsidRPr="00731268">
        <w:rPr>
          <w:rStyle w:val="FootnoteReference"/>
          <w:sz w:val="20"/>
          <w:szCs w:val="20"/>
        </w:rPr>
        <w:footnoteReference w:id="6"/>
      </w:r>
      <w:r w:rsidR="000152C6" w:rsidRPr="0032190F">
        <w:rPr>
          <w:sz w:val="20"/>
          <w:szCs w:val="20"/>
          <w:lang w:val="fr-FR"/>
        </w:rPr>
        <w:t>.</w:t>
      </w:r>
    </w:p>
    <w:p w14:paraId="0A11AAA9" w14:textId="77777777" w:rsidR="000152C6" w:rsidRPr="0032190F" w:rsidRDefault="000152C6" w:rsidP="000152C6">
      <w:pPr>
        <w:jc w:val="both"/>
        <w:rPr>
          <w:sz w:val="20"/>
          <w:szCs w:val="20"/>
          <w:lang w:val="fr-FR"/>
        </w:rPr>
      </w:pPr>
      <w:r w:rsidRPr="0032190F">
        <w:rPr>
          <w:sz w:val="20"/>
          <w:szCs w:val="20"/>
          <w:lang w:val="fr-FR"/>
        </w:rPr>
        <w:t xml:space="preserve">C. Conti, pour ce qui correspondrait actuellement au bas de la zone actuelle, définit la zone III comme l’aire comprenant les flancs nord-est de la cime des Lacs et les alentours du lac de l’Huile (Barocelli et al. 1939 p. 15, 16). </w:t>
      </w:r>
    </w:p>
    <w:p w14:paraId="62CCD289" w14:textId="77777777" w:rsidR="000152C6" w:rsidRPr="0032190F" w:rsidRDefault="000152C6" w:rsidP="000152C6">
      <w:pPr>
        <w:jc w:val="both"/>
        <w:rPr>
          <w:lang w:val="fr-FR"/>
        </w:rPr>
      </w:pPr>
    </w:p>
    <w:p w14:paraId="66B5B400" w14:textId="77777777" w:rsidR="000152C6" w:rsidRPr="0032190F" w:rsidRDefault="000152C6" w:rsidP="000152C6">
      <w:pPr>
        <w:jc w:val="both"/>
        <w:rPr>
          <w:lang w:val="fr-FR"/>
        </w:rPr>
      </w:pPr>
      <w:r w:rsidRPr="0032190F">
        <w:rPr>
          <w:lang w:val="fr-FR"/>
        </w:rPr>
        <w:t xml:space="preserve">Elle est délimitée au </w:t>
      </w:r>
      <w:r w:rsidRPr="0032190F">
        <w:rPr>
          <w:b/>
          <w:lang w:val="fr-FR"/>
        </w:rPr>
        <w:t>sud</w:t>
      </w:r>
      <w:r w:rsidRPr="0032190F">
        <w:rPr>
          <w:lang w:val="fr-FR"/>
        </w:rPr>
        <w:t xml:space="preserve"> et à l’</w:t>
      </w:r>
      <w:r w:rsidRPr="0032190F">
        <w:rPr>
          <w:b/>
          <w:lang w:val="fr-FR"/>
        </w:rPr>
        <w:t>est</w:t>
      </w:r>
      <w:r w:rsidRPr="0032190F">
        <w:rPr>
          <w:lang w:val="fr-FR"/>
        </w:rPr>
        <w:t xml:space="preserve"> par la zone II. Au </w:t>
      </w:r>
      <w:r w:rsidRPr="0032190F">
        <w:rPr>
          <w:b/>
          <w:lang w:val="fr-FR"/>
        </w:rPr>
        <w:t>nord</w:t>
      </w:r>
      <w:r w:rsidRPr="0032190F">
        <w:rPr>
          <w:lang w:val="fr-FR"/>
        </w:rPr>
        <w:t xml:space="preserve"> sa limite avec la zone V oscille entre le sentier et le torrent de l’Arpette</w:t>
      </w:r>
      <w:r>
        <w:rPr>
          <w:rStyle w:val="FootnoteReference"/>
        </w:rPr>
        <w:footnoteReference w:id="7"/>
      </w:r>
      <w:r w:rsidRPr="0032190F">
        <w:rPr>
          <w:lang w:val="fr-FR"/>
        </w:rPr>
        <w:t xml:space="preserve"> avant d’obliquer vers le sud-ouest en direction de la cime des Verrairiers. A l’</w:t>
      </w:r>
      <w:r w:rsidRPr="0032190F">
        <w:rPr>
          <w:b/>
          <w:lang w:val="fr-FR"/>
        </w:rPr>
        <w:t xml:space="preserve">ouest </w:t>
      </w:r>
      <w:r w:rsidRPr="0032190F">
        <w:rPr>
          <w:lang w:val="fr-FR"/>
        </w:rPr>
        <w:t>c’est la ligne de crêtes allant de la cime du Trem à la cime des Verrairiers qui la délimite.</w:t>
      </w:r>
    </w:p>
    <w:p w14:paraId="63C742DB" w14:textId="77777777" w:rsidR="000152C6" w:rsidRPr="0032190F" w:rsidRDefault="000152C6" w:rsidP="000152C6">
      <w:pPr>
        <w:jc w:val="both"/>
        <w:rPr>
          <w:lang w:val="fr-FR"/>
        </w:rPr>
      </w:pPr>
    </w:p>
    <w:p w14:paraId="6E5CCA1C" w14:textId="77777777" w:rsidR="000152C6" w:rsidRPr="0032190F" w:rsidRDefault="000152C6" w:rsidP="000152C6">
      <w:pPr>
        <w:jc w:val="both"/>
        <w:rPr>
          <w:lang w:val="fr-FR"/>
        </w:rPr>
      </w:pPr>
      <w:r w:rsidRPr="0032190F">
        <w:rPr>
          <w:lang w:val="fr-FR"/>
        </w:rPr>
        <w:t xml:space="preserve">Elle comporte deux groupes (Bégin 1990 p. 123-127, Lumley et al. 2003a). Le </w:t>
      </w:r>
      <w:r w:rsidRPr="0032190F">
        <w:rPr>
          <w:b/>
          <w:lang w:val="fr-FR"/>
        </w:rPr>
        <w:t>groupe I</w:t>
      </w:r>
      <w:r w:rsidRPr="0032190F">
        <w:rPr>
          <w:lang w:val="fr-FR"/>
        </w:rPr>
        <w:t xml:space="preserve"> correspond aux flancs nord et nord-est de la cime des Lacs jusqu’au bas des moraines. Le </w:t>
      </w:r>
      <w:r w:rsidRPr="0032190F">
        <w:rPr>
          <w:b/>
          <w:lang w:val="fr-FR"/>
        </w:rPr>
        <w:t>groupe II</w:t>
      </w:r>
      <w:r w:rsidRPr="0032190F">
        <w:rPr>
          <w:lang w:val="fr-FR"/>
        </w:rPr>
        <w:t xml:space="preserve"> correspond aux alentours du lac de l’Huile et au plateau le surplombant.</w:t>
      </w:r>
    </w:p>
    <w:p w14:paraId="78C28C5B" w14:textId="77777777" w:rsidR="000152C6" w:rsidRPr="0032190F" w:rsidRDefault="000152C6" w:rsidP="000152C6">
      <w:pPr>
        <w:rPr>
          <w:lang w:val="fr-FR"/>
        </w:rPr>
      </w:pPr>
    </w:p>
    <w:bookmarkEnd w:id="5562"/>
    <w:p w14:paraId="5A8F6662" w14:textId="77777777" w:rsidR="000152C6" w:rsidRPr="0032190F" w:rsidRDefault="000152C6" w:rsidP="000152C6">
      <w:pPr>
        <w:pStyle w:val="Heading4"/>
        <w:numPr>
          <w:ilvl w:val="3"/>
          <w:numId w:val="0"/>
        </w:numPr>
        <w:tabs>
          <w:tab w:val="num" w:pos="2520"/>
        </w:tabs>
        <w:spacing w:before="240" w:after="60"/>
        <w:ind w:left="2160"/>
      </w:pPr>
      <w:r w:rsidRPr="0032190F">
        <w:t>Géomorphologie</w:t>
      </w:r>
    </w:p>
    <w:p w14:paraId="4A57AA06" w14:textId="77777777" w:rsidR="000152C6" w:rsidRPr="0032190F" w:rsidRDefault="000152C6" w:rsidP="000152C6">
      <w:pPr>
        <w:rPr>
          <w:lang w:val="fr-FR"/>
        </w:rPr>
      </w:pPr>
    </w:p>
    <w:p w14:paraId="20227BA7" w14:textId="77777777" w:rsidR="000152C6" w:rsidRPr="0032190F" w:rsidRDefault="000152C6" w:rsidP="000152C6">
      <w:pPr>
        <w:rPr>
          <w:lang w:val="fr-FR"/>
        </w:rPr>
      </w:pPr>
      <w:r w:rsidRPr="0032190F">
        <w:rPr>
          <w:lang w:val="fr-FR"/>
        </w:rPr>
        <w:t xml:space="preserve">Cette zone présente un faciès glaciaire avec des éboulis de larges blocs d’arkose blanche et de moraines. </w:t>
      </w:r>
    </w:p>
    <w:p w14:paraId="65EE767B" w14:textId="77777777" w:rsidR="000152C6" w:rsidRPr="0032190F" w:rsidRDefault="000152C6" w:rsidP="000152C6">
      <w:pPr>
        <w:rPr>
          <w:lang w:val="fr-FR"/>
        </w:rPr>
      </w:pPr>
    </w:p>
    <w:p w14:paraId="08442B19" w14:textId="77777777" w:rsidR="000152C6" w:rsidRPr="0032190F" w:rsidRDefault="000152C6" w:rsidP="000152C6">
      <w:pPr>
        <w:pStyle w:val="Heading4"/>
        <w:numPr>
          <w:ilvl w:val="3"/>
          <w:numId w:val="0"/>
        </w:numPr>
        <w:tabs>
          <w:tab w:val="num" w:pos="2520"/>
        </w:tabs>
        <w:spacing w:before="240" w:after="60"/>
        <w:ind w:left="2160"/>
      </w:pPr>
      <w:r w:rsidRPr="0032190F">
        <w:t>Extension géographique</w:t>
      </w:r>
    </w:p>
    <w:p w14:paraId="3A360C77" w14:textId="77777777" w:rsidR="000152C6" w:rsidRPr="0032190F" w:rsidRDefault="000152C6" w:rsidP="000152C6">
      <w:pPr>
        <w:rPr>
          <w:lang w:val="fr-FR"/>
        </w:rPr>
      </w:pPr>
    </w:p>
    <w:p w14:paraId="4688F56A" w14:textId="77777777" w:rsidR="000152C6" w:rsidRPr="0032190F" w:rsidRDefault="000152C6" w:rsidP="000152C6">
      <w:pPr>
        <w:widowControl w:val="0"/>
        <w:overflowPunct w:val="0"/>
        <w:autoSpaceDE w:val="0"/>
        <w:autoSpaceDN w:val="0"/>
        <w:adjustRightInd w:val="0"/>
        <w:rPr>
          <w:b/>
          <w:color w:val="000000"/>
          <w:sz w:val="16"/>
          <w:szCs w:val="20"/>
          <w:lang w:val="fr-FR"/>
        </w:rPr>
      </w:pPr>
      <w:r w:rsidRPr="0032190F">
        <w:rPr>
          <w:b/>
          <w:color w:val="000000"/>
          <w:sz w:val="20"/>
          <w:szCs w:val="20"/>
          <w:lang w:val="fr-FR"/>
        </w:rPr>
        <w:t>Limites</w:t>
      </w:r>
    </w:p>
    <w:p w14:paraId="0F3BC897" w14:textId="77777777" w:rsidR="000152C6" w:rsidRPr="0032190F" w:rsidRDefault="000152C6" w:rsidP="000152C6">
      <w:pPr>
        <w:widowControl w:val="0"/>
        <w:overflowPunct w:val="0"/>
        <w:autoSpaceDE w:val="0"/>
        <w:autoSpaceDN w:val="0"/>
        <w:adjustRightInd w:val="0"/>
        <w:ind w:right="255"/>
        <w:jc w:val="both"/>
        <w:rPr>
          <w:rFonts w:ascii="Courier" w:hAnsi="Courier"/>
          <w:color w:val="000000"/>
          <w:szCs w:val="20"/>
          <w:lang w:val="fr-FR"/>
        </w:rPr>
      </w:pPr>
    </w:p>
    <w:p w14:paraId="038AFD9C"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 au nord, sauf exceptions, la limite de la zone est marquée par le sentier qui mène au pas de l'Arpette jusqu'aux grands lacets finaux, le sud des dernières boucles, jusqu'au pied des parois rocheuses, appartenant à la zone IV groupe VI. A la hauteur du lac de l'Huile, la limite suit le torrent venant de l'Arpette qui traverse le sentier et s'en écarte vers le nord. Au début du sentier, à hauteur d'un énorme bloc, coincé entre sentier et torrent, et sur une centaine de mètres, la zone V groupe III empiète sur la zone III groupe I jusqu'au torrent.</w:t>
      </w:r>
    </w:p>
    <w:p w14:paraId="062FF85B"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 à l’est, la limite se situe au niveau du bord  ouest du lac Mouton. C'est une ligne fictive nord - sud qui conduit du sentier de l’Arpette au pied de la paroi nord de la cime des Lacs pour rejoindre ensuite le haut de cette paroi et enfin des vallons à mi-hauteur de la face est de la cime des Lacs. La zone II groupe I et, plus au sud, la zone II groupe II se trouvent au pied des parois et dans certains vallons d’accès facile.</w:t>
      </w:r>
    </w:p>
    <w:p w14:paraId="795774C0"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 au sud, la frontière est matérialisée par des crêtes : celle de la cime des Lacs, puis toutes celles qui entourent le lac de l'Huile jusqu’à la cime du Trem. La zone II groupe II se trouve au sud, de l'autre côté des crêtes.</w:t>
      </w:r>
    </w:p>
    <w:p w14:paraId="2B26E4B5"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 à l’ouest, la limite de la zone emprunte le tracé des crêtes qui courent de la cime du Trem au pas de l’Arpette (situé en zone IV) en passant par le pas des Verrairiers. C'est aussi la limite sud-ouest du secteur des Merveilles. A l’ouest de ces crêtes, nous rejoignons le vallon de la Gordolasque.</w:t>
      </w:r>
    </w:p>
    <w:p w14:paraId="0E20D072" w14:textId="77777777" w:rsidR="000152C6" w:rsidRPr="0032190F" w:rsidRDefault="000152C6" w:rsidP="000152C6">
      <w:pPr>
        <w:rPr>
          <w:lang w:val="fr-FR"/>
        </w:rPr>
      </w:pPr>
    </w:p>
    <w:p w14:paraId="1BE94CFB"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603AE910"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color w:val="000000"/>
          <w:sz w:val="20"/>
          <w:szCs w:val="20"/>
          <w:lang w:val="fr-FR"/>
        </w:rPr>
        <w:t>Accès et distribution des groupes</w:t>
      </w:r>
    </w:p>
    <w:p w14:paraId="4F0BE746"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p>
    <w:p w14:paraId="16B447D1"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Le groupe I débute au lac Mouton, au pied nord de la cime des Lacs, tout près du GR52 et du sentier de l'Arpette, puis il couvre le flanc nord de la cime. On y accède donc par la piste qui conduit au refuge du Club Alpin Français (CAF) des Merveilles puis par le GR52.</w:t>
      </w:r>
    </w:p>
    <w:p w14:paraId="1D33D92C"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Le groupe II débute immédiatement à l'ouest du sentier menant à la cime des Lacs et s'étend vers l'ouest. Il longe d'abord le pied nord-ouest de la cime des Lacs, puis monte vers le lac de l'Huile, qu’il contourne par le nord, et se prolonge enfin en direction du pas des Verrairiers.</w:t>
      </w:r>
    </w:p>
    <w:p w14:paraId="691F21F5" w14:textId="77777777" w:rsidR="000152C6" w:rsidRPr="0032190F" w:rsidRDefault="000152C6" w:rsidP="000152C6">
      <w:pPr>
        <w:rPr>
          <w:lang w:val="fr-FR"/>
        </w:rPr>
      </w:pPr>
    </w:p>
    <w:p w14:paraId="6A669DF3" w14:textId="77777777" w:rsidR="000152C6" w:rsidRPr="0032190F" w:rsidRDefault="000152C6" w:rsidP="000152C6">
      <w:pPr>
        <w:rPr>
          <w:lang w:val="fr-FR"/>
        </w:rPr>
      </w:pPr>
    </w:p>
    <w:p w14:paraId="7DC66D55" w14:textId="77777777" w:rsidR="000152C6" w:rsidRPr="0032190F" w:rsidRDefault="000152C6" w:rsidP="000152C6">
      <w:pPr>
        <w:rPr>
          <w:lang w:val="fr-FR"/>
        </w:rPr>
      </w:pPr>
      <w:r w:rsidRPr="0032190F">
        <w:rPr>
          <w:lang w:val="fr-FR"/>
        </w:rPr>
        <w:t>La Zone III est circoncise entre les lignes de crête passant par le mont des Verrairiers (</w:t>
      </w:r>
      <w:smartTag w:uri="urn:schemas-microsoft-com:office:smarttags" w:element="metricconverter">
        <w:smartTagPr>
          <w:attr w:name="ProductID" w:val="2567 m"/>
        </w:smartTagPr>
        <w:r w:rsidRPr="0032190F">
          <w:rPr>
            <w:lang w:val="fr-FR"/>
          </w:rPr>
          <w:t>2567 m</w:t>
        </w:r>
      </w:smartTag>
      <w:r w:rsidRPr="0032190F">
        <w:rPr>
          <w:lang w:val="fr-FR"/>
        </w:rPr>
        <w:t>), le pas du Verrairiers (</w:t>
      </w:r>
      <w:smartTag w:uri="urn:schemas-microsoft-com:office:smarttags" w:element="metricconverter">
        <w:smartTagPr>
          <w:attr w:name="ProductID" w:val="2567 m"/>
        </w:smartTagPr>
        <w:r w:rsidRPr="0032190F">
          <w:rPr>
            <w:lang w:val="fr-FR"/>
          </w:rPr>
          <w:t>2567 m</w:t>
        </w:r>
      </w:smartTag>
      <w:r w:rsidRPr="0032190F">
        <w:rPr>
          <w:lang w:val="fr-FR"/>
        </w:rPr>
        <w:t>) et la cime du Trem (</w:t>
      </w:r>
      <w:smartTag w:uri="urn:schemas-microsoft-com:office:smarttags" w:element="metricconverter">
        <w:smartTagPr>
          <w:attr w:name="ProductID" w:val="2567 m"/>
        </w:smartTagPr>
        <w:r w:rsidRPr="0032190F">
          <w:rPr>
            <w:lang w:val="fr-FR"/>
          </w:rPr>
          <w:t>2567 m</w:t>
        </w:r>
      </w:smartTag>
      <w:r w:rsidRPr="0032190F">
        <w:rPr>
          <w:lang w:val="fr-FR"/>
        </w:rPr>
        <w:t>) dans sa bordure occidentale, par la cime du Trem et la cime des Lacs (</w:t>
      </w:r>
      <w:smartTag w:uri="urn:schemas-microsoft-com:office:smarttags" w:element="metricconverter">
        <w:smartTagPr>
          <w:attr w:name="ProductID" w:val="2540 m"/>
        </w:smartTagPr>
        <w:r w:rsidRPr="0032190F">
          <w:rPr>
            <w:lang w:val="fr-FR"/>
          </w:rPr>
          <w:t>2540 m</w:t>
        </w:r>
      </w:smartTag>
      <w:r w:rsidRPr="0032190F">
        <w:rPr>
          <w:lang w:val="fr-FR"/>
        </w:rPr>
        <w:t>) au sud, par la rive occidentale du lac Mouton à l’est et par le vallon de l’Arpette au nord.</w:t>
      </w:r>
    </w:p>
    <w:p w14:paraId="405D51F6" w14:textId="77777777" w:rsidR="000152C6" w:rsidRPr="0032190F" w:rsidRDefault="000152C6" w:rsidP="000152C6">
      <w:pPr>
        <w:rPr>
          <w:lang w:val="fr-FR"/>
        </w:rPr>
      </w:pPr>
      <w:r w:rsidRPr="0032190F">
        <w:rPr>
          <w:lang w:val="fr-FR"/>
        </w:rPr>
        <w:t>Depuis le sud, où il rejoint le sentier du pas du Diable (Zone 2), le sentier des Verrairiers conduit du pas du Trem (</w:t>
      </w:r>
      <w:smartTag w:uri="urn:schemas-microsoft-com:office:smarttags" w:element="metricconverter">
        <w:smartTagPr>
          <w:attr w:name="ProductID" w:val="2480 m"/>
        </w:smartTagPr>
        <w:r w:rsidRPr="0032190F">
          <w:rPr>
            <w:lang w:val="fr-FR"/>
          </w:rPr>
          <w:t>2480 m</w:t>
        </w:r>
      </w:smartTag>
      <w:r w:rsidRPr="0032190F">
        <w:rPr>
          <w:lang w:val="fr-FR"/>
        </w:rPr>
        <w:t>) à  celui de l’Arpette, se poursuit sur la crête des Merveilles et rejoint le pas de Conques (…) puis le Grand Capelet (…). Plus au nord il rejoint la baisse de Valmasque (…) et débouche sur la zone du même nom. La présence de plusieurs roches gravées à proximité du sentier fait penser qu’il a été emprunté assez tôt dans l’occupations du site (Lumley de, 2003, p. 14).</w:t>
      </w:r>
    </w:p>
    <w:p w14:paraId="571E1C6A" w14:textId="77777777" w:rsidR="000152C6" w:rsidRPr="0032190F" w:rsidRDefault="000152C6" w:rsidP="000152C6">
      <w:pPr>
        <w:rPr>
          <w:lang w:val="fr-FR"/>
        </w:rPr>
      </w:pPr>
    </w:p>
    <w:p w14:paraId="3934E460" w14:textId="77777777" w:rsidR="000152C6" w:rsidRPr="0032190F" w:rsidRDefault="000152C6" w:rsidP="000152C6">
      <w:pPr>
        <w:pStyle w:val="Heading4"/>
        <w:numPr>
          <w:ilvl w:val="3"/>
          <w:numId w:val="0"/>
        </w:numPr>
        <w:tabs>
          <w:tab w:val="num" w:pos="2520"/>
        </w:tabs>
        <w:spacing w:before="240" w:after="60"/>
        <w:ind w:left="2160"/>
      </w:pPr>
      <w:r w:rsidRPr="0032190F">
        <w:t>Historique</w:t>
      </w:r>
    </w:p>
    <w:p w14:paraId="3D2A16DC" w14:textId="77777777" w:rsidR="000152C6" w:rsidRPr="0032190F" w:rsidRDefault="000152C6" w:rsidP="000152C6">
      <w:pPr>
        <w:rPr>
          <w:lang w:val="fr-FR"/>
        </w:rPr>
      </w:pPr>
    </w:p>
    <w:p w14:paraId="12BBC38D" w14:textId="2210909C" w:rsidR="000152C6" w:rsidRPr="0032190F" w:rsidRDefault="000152C6" w:rsidP="000152C6">
      <w:pPr>
        <w:rPr>
          <w:lang w:val="fr-FR"/>
        </w:rPr>
      </w:pPr>
      <w:r w:rsidRPr="0032190F">
        <w:rPr>
          <w:lang w:val="fr-FR"/>
        </w:rPr>
        <w:t xml:space="preserve">Seules quelques roches ont été repérées par </w:t>
      </w:r>
      <w:hyperlink r:id="rId14052" w:anchor="Aut_Bicknell" w:history="1">
        <w:r w:rsidR="00AA7ACB" w:rsidRPr="00AE78AA">
          <w:rPr>
            <w:rStyle w:val="Hyperlink"/>
            <w:lang w:val="fr-FR"/>
          </w:rPr>
          <w:t>C. Bicknell</w:t>
        </w:r>
      </w:hyperlink>
      <w:r w:rsidR="00AA7ACB" w:rsidRPr="009D627A">
        <w:rPr>
          <w:rStyle w:val="Hyperlink"/>
          <w:color w:val="auto"/>
          <w:u w:val="none"/>
          <w:lang w:val="fr-FR"/>
        </w:rPr>
        <w:t xml:space="preserve"> </w:t>
      </w:r>
      <w:r w:rsidRPr="0032190F">
        <w:rPr>
          <w:lang w:val="fr-FR"/>
        </w:rPr>
        <w:t>dans le bas de cette zone (Bicknel 1913 p. 125)</w:t>
      </w:r>
    </w:p>
    <w:p w14:paraId="4849B297" w14:textId="77777777" w:rsidR="000152C6" w:rsidRPr="0032190F" w:rsidRDefault="000152C6" w:rsidP="000152C6">
      <w:pPr>
        <w:rPr>
          <w:lang w:val="fr-FR"/>
        </w:rPr>
      </w:pPr>
      <w:r w:rsidRPr="0032190F">
        <w:rPr>
          <w:lang w:val="fr-FR"/>
        </w:rPr>
        <w:t>Individualisée en premier par Conti qui la définit comme l’aire comprenant les flancs nord-est de la cime des Lacs et les alentours du lac de l’Huile qui y relève 510 (BIB 1246 p. 15, 16)</w:t>
      </w:r>
    </w:p>
    <w:p w14:paraId="4E5537CD" w14:textId="77777777" w:rsidR="000152C6" w:rsidRPr="0032190F" w:rsidRDefault="000152C6" w:rsidP="000152C6">
      <w:pPr>
        <w:rPr>
          <w:lang w:val="fr-FR"/>
        </w:rPr>
      </w:pPr>
    </w:p>
    <w:p w14:paraId="364A915C" w14:textId="77777777" w:rsidR="000152C6" w:rsidRPr="0032190F" w:rsidRDefault="000152C6" w:rsidP="000152C6">
      <w:pPr>
        <w:rPr>
          <w:lang w:val="fr-FR"/>
        </w:rPr>
      </w:pPr>
      <w:r w:rsidRPr="0032190F">
        <w:rPr>
          <w:lang w:val="fr-FR"/>
        </w:rPr>
        <w:t xml:space="preserve">La zone a été subdivisée en deux groupes (BIB 215 p. 44). Le premier est situé sur les pentes septentrionales des la cime des Lacs, limité au nord par la tourbières du lac Mouton </w:t>
      </w:r>
    </w:p>
    <w:p w14:paraId="65B740C0" w14:textId="77777777" w:rsidR="000152C6" w:rsidRPr="0032190F" w:rsidRDefault="000152C6" w:rsidP="000152C6">
      <w:pPr>
        <w:rPr>
          <w:lang w:val="fr-FR"/>
        </w:rPr>
      </w:pPr>
      <w:r w:rsidRPr="0032190F">
        <w:rPr>
          <w:lang w:val="fr-FR"/>
        </w:rPr>
        <w:t xml:space="preserve">Le second groupe, à l’ouest du premier, est </w:t>
      </w:r>
      <w:r w:rsidR="00683577">
        <w:rPr>
          <w:lang w:val="fr-FR"/>
        </w:rPr>
        <w:t>entouré</w:t>
      </w:r>
      <w:r w:rsidRPr="0032190F">
        <w:rPr>
          <w:lang w:val="fr-FR"/>
        </w:rPr>
        <w:t xml:space="preserve"> à l’ouest par la ligne de crête Trem-Verrairiers et au nord par le vallon de l’Arpette, et comprend la zone du lac de l’Huile (BIB 215 p. 44).</w:t>
      </w:r>
    </w:p>
    <w:p w14:paraId="423BE6C8" w14:textId="77777777" w:rsidR="000152C6" w:rsidRPr="0032190F" w:rsidRDefault="000152C6" w:rsidP="000152C6">
      <w:pPr>
        <w:rPr>
          <w:lang w:val="fr-FR"/>
        </w:rPr>
      </w:pPr>
    </w:p>
    <w:p w14:paraId="0F11691E" w14:textId="77777777" w:rsidR="000152C6" w:rsidRPr="0032190F" w:rsidRDefault="000152C6" w:rsidP="000152C6">
      <w:pPr>
        <w:pStyle w:val="Heading4"/>
        <w:numPr>
          <w:ilvl w:val="3"/>
          <w:numId w:val="0"/>
        </w:numPr>
        <w:tabs>
          <w:tab w:val="num" w:pos="2520"/>
        </w:tabs>
        <w:spacing w:before="240" w:after="60"/>
        <w:ind w:left="2160"/>
      </w:pPr>
      <w:r w:rsidRPr="0032190F">
        <w:t>Synthèse</w:t>
      </w:r>
    </w:p>
    <w:p w14:paraId="29FA4AF0" w14:textId="77777777" w:rsidR="000152C6" w:rsidRPr="0032190F" w:rsidRDefault="000152C6" w:rsidP="000152C6">
      <w:pPr>
        <w:rPr>
          <w:lang w:val="fr-FR"/>
        </w:rPr>
      </w:pPr>
    </w:p>
    <w:p w14:paraId="0219A505" w14:textId="77777777" w:rsidR="000152C6" w:rsidRPr="0032190F" w:rsidRDefault="000152C6" w:rsidP="000152C6">
      <w:pPr>
        <w:rPr>
          <w:lang w:val="fr-FR"/>
        </w:rPr>
      </w:pPr>
      <w:r w:rsidRPr="0032190F">
        <w:rPr>
          <w:lang w:val="fr-FR"/>
        </w:rPr>
        <w:lastRenderedPageBreak/>
        <w:t xml:space="preserve">130 roches gravées ont été repérées pour un total de 879 gravures (id. p. 8). Notons que 4 –portant le nombre à 134 roches gravées - n’ont été repérées que par Conti seulement. La  présence de régiments militaires durant les années 30 expliquerait la disparition de ces roches par leur réemploi dans la construction de casemates (id. p.45). </w:t>
      </w:r>
    </w:p>
    <w:p w14:paraId="2CDC5D66" w14:textId="77777777" w:rsidR="000152C6" w:rsidRPr="0032190F" w:rsidRDefault="000152C6" w:rsidP="000152C6">
      <w:pPr>
        <w:rPr>
          <w:lang w:val="fr-FR"/>
        </w:rPr>
      </w:pPr>
    </w:p>
    <w:p w14:paraId="1CF7EED2" w14:textId="77777777" w:rsidR="000152C6" w:rsidRPr="0032190F" w:rsidRDefault="000152C6" w:rsidP="000152C6">
      <w:pPr>
        <w:pStyle w:val="Heading4"/>
        <w:numPr>
          <w:ilvl w:val="3"/>
          <w:numId w:val="0"/>
        </w:numPr>
        <w:tabs>
          <w:tab w:val="num" w:pos="2520"/>
        </w:tabs>
        <w:spacing w:before="240" w:after="60"/>
        <w:ind w:left="2160"/>
      </w:pPr>
      <w:r w:rsidRPr="0032190F">
        <w:t>Thématiques caractéristiques</w:t>
      </w:r>
    </w:p>
    <w:p w14:paraId="6E91B3D2" w14:textId="77777777" w:rsidR="000152C6" w:rsidRPr="0032190F" w:rsidRDefault="000152C6" w:rsidP="000152C6">
      <w:pPr>
        <w:pStyle w:val="Heading4"/>
        <w:numPr>
          <w:ilvl w:val="3"/>
          <w:numId w:val="0"/>
        </w:numPr>
        <w:tabs>
          <w:tab w:val="num" w:pos="2520"/>
        </w:tabs>
        <w:spacing w:before="240" w:after="60"/>
        <w:ind w:left="2160"/>
      </w:pPr>
      <w:r w:rsidRPr="0032190F">
        <w:t>Répartition spatiale des thèmes</w:t>
      </w:r>
    </w:p>
    <w:p w14:paraId="66AC6EB5" w14:textId="77777777" w:rsidR="000152C6" w:rsidRPr="0032190F" w:rsidRDefault="000152C6" w:rsidP="000152C6">
      <w:pPr>
        <w:rPr>
          <w:lang w:val="fr-FR"/>
        </w:rPr>
      </w:pPr>
    </w:p>
    <w:p w14:paraId="001FF37E" w14:textId="77777777" w:rsidR="000152C6" w:rsidRPr="0032190F" w:rsidRDefault="000152C6" w:rsidP="000152C6">
      <w:pPr>
        <w:jc w:val="both"/>
        <w:rPr>
          <w:lang w:val="fr-FR"/>
        </w:rPr>
      </w:pPr>
      <w:r w:rsidRPr="0032190F">
        <w:rPr>
          <w:lang w:val="fr-FR"/>
        </w:rPr>
        <w:t>Selon Lumley et alii : « L’étude de la répartition spatiale des thèmes iconographiques en fonction de leur localisation géographique dans le site démontre que leur distribution n’est pas aléatoire mais correspond à une certaine organisation » (Lumley et alii 2003a p. 312)</w:t>
      </w:r>
    </w:p>
    <w:p w14:paraId="64CCE52A" w14:textId="77777777" w:rsidR="000152C6" w:rsidRPr="0032190F" w:rsidRDefault="000152C6" w:rsidP="000152C6">
      <w:pPr>
        <w:rPr>
          <w:lang w:val="fr-FR"/>
        </w:rPr>
      </w:pPr>
    </w:p>
    <w:p w14:paraId="23806589" w14:textId="5A3FA22C" w:rsidR="000152C6" w:rsidRPr="0032190F" w:rsidRDefault="000152C6" w:rsidP="000152C6">
      <w:pPr>
        <w:jc w:val="both"/>
        <w:rPr>
          <w:lang w:val="fr-FR"/>
        </w:rPr>
      </w:pPr>
      <w:r w:rsidRPr="0032190F">
        <w:rPr>
          <w:lang w:val="fr-FR"/>
        </w:rPr>
        <w:t>La</w:t>
      </w:r>
      <w:hyperlink r:id="rId14053" w:anchor="Répartition spatiale des thèmes gravés" w:history="1">
        <w:r w:rsidRPr="0032190F">
          <w:rPr>
            <w:rStyle w:val="Hyperlink"/>
            <w:lang w:val="fr-FR"/>
          </w:rPr>
          <w:t>répartition spatiale</w:t>
        </w:r>
      </w:hyperlink>
      <w:r w:rsidRPr="0032190F">
        <w:rPr>
          <w:lang w:val="fr-FR"/>
        </w:rPr>
        <w:t xml:space="preserve"> des </w:t>
      </w:r>
      <w:hyperlink r:id="rId14054" w:anchor="Typ_Bego_Reticules_Simples" w:history="1">
        <w:r w:rsidRPr="0032190F">
          <w:rPr>
            <w:rStyle w:val="Hyperlink"/>
            <w:lang w:val="fr-FR"/>
          </w:rPr>
          <w:t>réticulés</w:t>
        </w:r>
      </w:hyperlink>
      <w:r w:rsidRPr="0032190F">
        <w:rPr>
          <w:lang w:val="fr-FR"/>
        </w:rPr>
        <w:t xml:space="preserve"> et celle des </w:t>
      </w:r>
      <w:hyperlink r:id="rId14055" w:anchor="Typ_Bego_Poignards" w:history="1">
        <w:r w:rsidRPr="0032190F">
          <w:rPr>
            <w:rStyle w:val="Hyperlink"/>
            <w:lang w:val="fr-FR"/>
          </w:rPr>
          <w:t>poignards</w:t>
        </w:r>
      </w:hyperlink>
      <w:r w:rsidRPr="0032190F">
        <w:rPr>
          <w:lang w:val="fr-FR"/>
        </w:rPr>
        <w:t xml:space="preserve"> apparaissent dans la zone III diamétralement opposées. Les figures géométriques sont fréquentent à proximité des lacs, des rivières et des fonds de vallée, les poignards sont relativement plus abondants à proximité des crêtes (Lumley 2003a, p. 312). Le pourcentage des armes est de plus en plus élevé en allant vers les hauteurs alors que les corniformes et les </w:t>
      </w:r>
      <w:hyperlink r:id="rId14056" w:anchor="Typ_Bego_Plages_Rectangulaires" w:history="1">
        <w:r w:rsidRPr="0032190F">
          <w:rPr>
            <w:rStyle w:val="Hyperlink"/>
            <w:lang w:val="fr-FR"/>
          </w:rPr>
          <w:t>plages rectangulaires</w:t>
        </w:r>
      </w:hyperlink>
      <w:r w:rsidRPr="0032190F">
        <w:rPr>
          <w:lang w:val="fr-FR"/>
        </w:rPr>
        <w:t xml:space="preserve"> ou ovales sont plus fréquents aux altitudes basses (Lumley 2003a, p. 312). Dans la zone III, 6 réticulés (37,5% du total) se trouvent entre à proximité du sentier allant du lac Mouton au lac de l’Huile (Lumley de 2006, p. 315).</w:t>
      </w:r>
    </w:p>
    <w:p w14:paraId="0FC40281" w14:textId="77777777" w:rsidR="000152C6" w:rsidRPr="0032190F" w:rsidRDefault="000152C6" w:rsidP="000152C6">
      <w:pPr>
        <w:jc w:val="both"/>
        <w:rPr>
          <w:lang w:val="fr-FR"/>
        </w:rPr>
      </w:pPr>
      <w:r w:rsidRPr="0032190F">
        <w:rPr>
          <w:lang w:val="fr-FR"/>
        </w:rPr>
        <w:t>En zone III,  5 poignards (28,6%) se retrouvent dans la zone située entre le lac Mouton et l’éperon rocheux de la cime des Lacs alors que cette zone ne compte que 9,9% des roches gravées (Lumley de 2003a, p. 312).</w:t>
      </w:r>
    </w:p>
    <w:p w14:paraId="6DA0B825" w14:textId="77777777" w:rsidR="000152C6" w:rsidRPr="0032190F" w:rsidRDefault="000152C6" w:rsidP="000152C6">
      <w:pPr>
        <w:jc w:val="both"/>
        <w:rPr>
          <w:lang w:val="fr-FR"/>
        </w:rPr>
      </w:pPr>
    </w:p>
    <w:p w14:paraId="49C566DE"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p>
    <w:p w14:paraId="35081D34" w14:textId="77777777" w:rsidR="000152C6" w:rsidRPr="0032190F" w:rsidRDefault="000152C6" w:rsidP="000152C6">
      <w:pPr>
        <w:widowControl w:val="0"/>
        <w:tabs>
          <w:tab w:val="left" w:pos="709"/>
          <w:tab w:val="left" w:pos="5103"/>
        </w:tabs>
        <w:overflowPunct w:val="0"/>
        <w:autoSpaceDE w:val="0"/>
        <w:autoSpaceDN w:val="0"/>
        <w:adjustRightInd w:val="0"/>
        <w:ind w:right="255"/>
        <w:jc w:val="both"/>
        <w:rPr>
          <w:b/>
          <w:color w:val="000000"/>
          <w:sz w:val="20"/>
          <w:szCs w:val="20"/>
          <w:lang w:val="fr-FR"/>
        </w:rPr>
      </w:pPr>
      <w:r w:rsidRPr="0032190F">
        <w:rPr>
          <w:b/>
          <w:color w:val="000000"/>
          <w:sz w:val="20"/>
          <w:szCs w:val="20"/>
          <w:lang w:val="fr-FR"/>
        </w:rPr>
        <w:br w:type="page"/>
      </w:r>
    </w:p>
    <w:p w14:paraId="13552378"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443E6253"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284ED8AE" w14:textId="77777777" w:rsidR="000152C6" w:rsidRPr="0032190F" w:rsidRDefault="000152C6" w:rsidP="000152C6">
      <w:pPr>
        <w:widowControl w:val="0"/>
        <w:overflowPunct w:val="0"/>
        <w:autoSpaceDE w:val="0"/>
        <w:autoSpaceDN w:val="0"/>
        <w:adjustRightInd w:val="0"/>
        <w:rPr>
          <w:color w:val="000000"/>
          <w:szCs w:val="20"/>
          <w:lang w:val="fr-FR"/>
        </w:rPr>
      </w:pPr>
    </w:p>
    <w:p w14:paraId="73DB4C78" w14:textId="77777777" w:rsidR="000152C6" w:rsidRPr="0032190F" w:rsidRDefault="000152C6" w:rsidP="000152C6">
      <w:pPr>
        <w:jc w:val="both"/>
        <w:rPr>
          <w:lang w:val="fr-FR"/>
        </w:rPr>
      </w:pPr>
    </w:p>
    <w:p w14:paraId="3F119FD0" w14:textId="77777777" w:rsidR="000152C6" w:rsidRPr="0032190F" w:rsidRDefault="000152C6" w:rsidP="000152C6">
      <w:pPr>
        <w:pStyle w:val="Heading4"/>
        <w:numPr>
          <w:ilvl w:val="3"/>
          <w:numId w:val="0"/>
        </w:numPr>
        <w:tabs>
          <w:tab w:val="num" w:pos="2520"/>
        </w:tabs>
        <w:spacing w:before="240" w:after="60"/>
        <w:ind w:left="2160"/>
      </w:pPr>
      <w:r w:rsidRPr="0032190F">
        <w:t>ZIIIGI</w:t>
      </w:r>
    </w:p>
    <w:p w14:paraId="222CD118" w14:textId="77777777" w:rsidR="000152C6" w:rsidRPr="0032190F" w:rsidRDefault="000152C6" w:rsidP="000152C6">
      <w:pPr>
        <w:rPr>
          <w:lang w:val="fr-FR"/>
        </w:rPr>
      </w:pPr>
    </w:p>
    <w:p w14:paraId="2C5E5A17"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color w:val="000000"/>
          <w:sz w:val="20"/>
          <w:szCs w:val="20"/>
          <w:lang w:val="fr-FR"/>
        </w:rPr>
        <w:t>Description</w:t>
      </w:r>
    </w:p>
    <w:p w14:paraId="3AB2EC10"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p>
    <w:p w14:paraId="7D16F521"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Le groupe I de la zone III occupe le flanc nord de la cime des Lacs. Il est composé d’affleurements de grès pélitiques lie de vin à l'est et à l'ouest, tandis que le centre de la pente est occupé par un vaste éboulis. Un éboulis moins important occupe l'extrémité ouest de ce flanc. Des roches gravées se retrouvent assez haut sur la pente. A l'ouest, les gravures protohistoriques les plus en altitude (2 420 m) sont dans le raidillon final d'accès au sommet. Du côté est, elles sont au niveau de la rupture de pente vers le sud (2 306 m). Signalons un petit massif assez riche en gravures dans un goulet orienté vers le nord-est et souvent occupé par un névé. La gravure la plus célèbre de ce groupe I est un grand poignard, long de près d'un mètre, gravé sur la roche 7, un massif de grès violet de pendage nord-est, situé à l'ouest de l’éboulis central.</w:t>
      </w:r>
    </w:p>
    <w:p w14:paraId="74C6F297"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0F557196"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Le groupe I est aussi caractérisé par l'abondance de constructions militaires plus ou moins en ruine : petites casemates (</w:t>
      </w:r>
      <w:r w:rsidRPr="0032190F">
        <w:rPr>
          <w:b/>
          <w:color w:val="000000"/>
          <w:sz w:val="20"/>
          <w:szCs w:val="20"/>
          <w:lang w:val="fr-FR"/>
        </w:rPr>
        <w:t>C</w:t>
      </w:r>
      <w:r w:rsidRPr="0032190F">
        <w:rPr>
          <w:color w:val="000000"/>
          <w:sz w:val="20"/>
          <w:szCs w:val="20"/>
          <w:lang w:val="fr-FR"/>
        </w:rPr>
        <w:t>) servant à entreposer du matériel, postes de guet, terrasses (</w:t>
      </w:r>
      <w:r w:rsidRPr="0032190F">
        <w:rPr>
          <w:b/>
          <w:color w:val="000000"/>
          <w:sz w:val="20"/>
          <w:szCs w:val="20"/>
          <w:lang w:val="fr-FR"/>
        </w:rPr>
        <w:t>T</w:t>
      </w:r>
      <w:r w:rsidRPr="0032190F">
        <w:rPr>
          <w:color w:val="000000"/>
          <w:sz w:val="20"/>
          <w:szCs w:val="20"/>
          <w:lang w:val="fr-FR"/>
        </w:rPr>
        <w:t>) ayant très probablement servi à l'établissement de tentes de taille restreinte (2 m par 5 m en général), amorces de tunnel, sentiers reliant les différentes constructions. De nombreux objets d'origine militaire ont été retrouvés, balles, éclats d'obus, pieux pour fixer les barbelés, fil de fer et piquets ayant servi au montage de tentes, rouleaux de barbelés, boîtes de conserves (datées de 1935 à 1939) et quelques objets personnels (bague, boîte, etc). Les principaux sites aménagés militairement dans le groupe I sont l'éboulis au-dessus du lac Mouton et la pente herbeuse qui le borde à l'ouest, le sommet de la cime des Lacs, et deux éboulis situés en dessous du sommet de la cime, l'un à l'est et l'autre à l'ouest. Nous citerons un certain nombre de ces constructions au cours du cheminement en essayant de les regrouper. Il semble que de nombreux cantonnements et abris pour matériel étaient installés sur le flanc nord de la cime des Lacs et à son pied, les meurtrières ou postes de guet étant construits sur les crêtes ayant vue vers le sud, c'est à dire vers la frontière française de l'époque (avant 1947). Celà n'explique pas le nombre impressionnant de terrasses à proximité de la cime et sur le sommet lui-même (une vingtaine dans un lieu où il ne fait pas bon cantonner), ni les amorces de tunnel tournées vers le  nord et l'est (donc l'Italie) à moins qu'il ne s'agisse d'un essai de percement de la montagne comme cela a été fait au col de Sabbion.</w:t>
      </w:r>
    </w:p>
    <w:p w14:paraId="5BF33C2A"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1D580BB3"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color w:val="000000"/>
          <w:sz w:val="20"/>
          <w:szCs w:val="20"/>
          <w:lang w:val="fr-FR"/>
        </w:rPr>
        <w:t>Limites</w:t>
      </w:r>
    </w:p>
    <w:p w14:paraId="55C58FD8"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p>
    <w:p w14:paraId="172C25B1"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 à l'est, la zone III groupe I longe la zone II groupe I. Elle serpente approximativement de l'extrémité ouest du pied de la paroi formant le flanc nord-est de la cime des Lacs jusqu'au bord ouest du lac Mouton et rejoint le sentier de l’Arpette vers le nord. Plus au sud, les flancs de la cime des Lacs sont raides. Les roches de la zone III groupe I sont sur des paliers et des vallons suspendus et les roches de zone II groupe I sont au pied du massif ou dans des vallons facilement accessibles depuis le bas de la face est.</w:t>
      </w:r>
    </w:p>
    <w:p w14:paraId="13AEB113"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 au sud, la zone III groupe I longe la zone II groupe II. En pratique la frontière se confond avec la crête de la cime des Lacs car ses flancs sud sont constitués par des barres et des goulets d'avalanche peu praticables.</w:t>
      </w:r>
    </w:p>
    <w:p w14:paraId="2FCBDB1A"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 xml:space="preserve">- au nord, la zone III groupe I longe la zone V groupe III située de l'autre côté du sentier de l'Arpette qui matérialise la frontière entre les deux zones. </w:t>
      </w:r>
    </w:p>
    <w:p w14:paraId="3AA14CF0"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 à l'ouest, la zone III groupe I longe la Zone III groupe II. La frontière est une ligne fictive qui court du nord au sud et traverse la tourbière, du sentier de l'Arpette jusqu'au début du sentier de la cime des Lacs. Elle suit ce dernier pendant cent mètres, puis oblique selon une direction presque nord-est – sud-ouest jusqu'à la première paroi à l'ouest, remonte vers le sud le long de cette paroi et enfin file vers l'ouest par le premier couloir pour englober la face nord puis la face ouest (face très raide) de la cime des Lacs. Le bas des parois se trouve en zone III groupe II.</w:t>
      </w:r>
    </w:p>
    <w:p w14:paraId="59115A85"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09CA7729"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color w:val="000000"/>
          <w:sz w:val="20"/>
          <w:szCs w:val="20"/>
          <w:lang w:val="fr-FR"/>
        </w:rPr>
        <w:t>Accès et cheminement roche par roche</w:t>
      </w:r>
    </w:p>
    <w:p w14:paraId="374A2761"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p>
    <w:p w14:paraId="32D572A8"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 xml:space="preserve">Le groupe débute à proximité du lac Mouton, au pied de la cime des Lacs. </w:t>
      </w:r>
    </w:p>
    <w:p w14:paraId="419C5645"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25A67A99"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i/>
          <w:color w:val="000000"/>
          <w:sz w:val="20"/>
          <w:szCs w:val="20"/>
          <w:lang w:val="fr-FR"/>
        </w:rPr>
        <w:tab/>
        <w:t xml:space="preserve">Au départ du sentier de la cime des Lacs remarquer de nombreuses constructions en ruine : des restes de casemate (la plus proche est </w:t>
      </w:r>
      <w:r w:rsidRPr="0032190F">
        <w:rPr>
          <w:b/>
          <w:i/>
          <w:color w:val="000000"/>
          <w:sz w:val="20"/>
          <w:szCs w:val="20"/>
          <w:lang w:val="fr-FR"/>
        </w:rPr>
        <w:t>C1</w:t>
      </w:r>
      <w:r w:rsidRPr="0032190F">
        <w:rPr>
          <w:i/>
          <w:color w:val="000000"/>
          <w:sz w:val="20"/>
          <w:szCs w:val="20"/>
          <w:lang w:val="fr-FR"/>
        </w:rPr>
        <w:t xml:space="preserve"> du GII) sont accolés à une paroi nord, striée de filons de quartz ; à gauche (est) et au bas du sentier se découvre la terrasse </w:t>
      </w:r>
      <w:r w:rsidRPr="0032190F">
        <w:rPr>
          <w:b/>
          <w:i/>
          <w:color w:val="000000"/>
          <w:sz w:val="20"/>
          <w:szCs w:val="20"/>
          <w:lang w:val="fr-FR"/>
        </w:rPr>
        <w:t>T1</w:t>
      </w:r>
      <w:r w:rsidRPr="0032190F">
        <w:rPr>
          <w:i/>
          <w:color w:val="000000"/>
          <w:sz w:val="20"/>
          <w:szCs w:val="20"/>
          <w:lang w:val="fr-FR"/>
        </w:rPr>
        <w:t xml:space="preserve">, un long rectangle limité par des pierres et divisé en deux, où le sol, peu plat, est rempli de végétation mais a peut-être été empierré ; dix mètres au sud de C1 (GII) se trouve </w:t>
      </w:r>
      <w:r w:rsidRPr="0032190F">
        <w:rPr>
          <w:b/>
          <w:i/>
          <w:color w:val="000000"/>
          <w:sz w:val="20"/>
          <w:szCs w:val="20"/>
          <w:lang w:val="fr-FR"/>
        </w:rPr>
        <w:t>CA</w:t>
      </w:r>
      <w:r w:rsidRPr="0032190F">
        <w:rPr>
          <w:i/>
          <w:color w:val="000000"/>
          <w:sz w:val="20"/>
          <w:szCs w:val="20"/>
          <w:lang w:val="fr-FR"/>
        </w:rPr>
        <w:t xml:space="preserve"> (du </w:t>
      </w:r>
      <w:r w:rsidRPr="0032190F">
        <w:rPr>
          <w:i/>
          <w:color w:val="000000"/>
          <w:sz w:val="20"/>
          <w:szCs w:val="20"/>
          <w:lang w:val="fr-FR"/>
        </w:rPr>
        <w:lastRenderedPageBreak/>
        <w:t xml:space="preserve">GI), une très petite construction d'à peine 2 m sur 2 m. </w:t>
      </w:r>
    </w:p>
    <w:p w14:paraId="7EB9F7C6"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3F636FF9"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Emprunter le sentier qui mène au sommet de la cime des Lacs, jusqu'à se trouver à hauteur du plus grand des blocs situés au sud du lac Mouton et repérer deux blocs de schiste gréseux violet, érodés, partiellement enterrés de part et d'autre du sentier et au-dessous des premiers lacets .</w:t>
      </w:r>
    </w:p>
    <w:p w14:paraId="64CB85D6"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Repère</w:t>
      </w:r>
      <w:r w:rsidRPr="0032190F">
        <w:rPr>
          <w:color w:val="000000"/>
          <w:sz w:val="20"/>
          <w:szCs w:val="20"/>
          <w:lang w:val="fr-FR"/>
        </w:rPr>
        <w:t xml:space="preserve"> : on se trouve 7 m à l'ouest de murets en ruine (terrasse </w:t>
      </w:r>
      <w:r w:rsidRPr="0032190F">
        <w:rPr>
          <w:b/>
          <w:color w:val="000000"/>
          <w:sz w:val="20"/>
          <w:szCs w:val="20"/>
          <w:lang w:val="fr-FR"/>
        </w:rPr>
        <w:t>T1</w:t>
      </w:r>
      <w:r w:rsidRPr="0032190F">
        <w:rPr>
          <w:color w:val="000000"/>
          <w:sz w:val="20"/>
          <w:szCs w:val="20"/>
          <w:lang w:val="fr-FR"/>
        </w:rPr>
        <w:t>) et 3 m au sud d'un long bloc, caractérisé par des rayures nord – sud mauves et blanches et situé à droite (à l’ouest) du sentier.</w:t>
      </w:r>
    </w:p>
    <w:p w14:paraId="6EDA4F89"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482A3115"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p>
    <w:p w14:paraId="15A9C547"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Roche 1 C . zone III . groupe 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 xml:space="preserve">2 172,5 m </w:t>
      </w:r>
    </w:p>
    <w:p w14:paraId="2D01F5AF"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b/>
          <w:i/>
          <w:color w:val="000000"/>
          <w:sz w:val="20"/>
          <w:szCs w:val="20"/>
          <w:lang w:val="fr-FR"/>
        </w:rPr>
        <w:t>Roche du corniforme à cinq segments</w:t>
      </w:r>
    </w:p>
    <w:p w14:paraId="3F3AF997"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p>
    <w:p w14:paraId="5485E67A"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C'est une surface allongée du nord-est au sud-ouest (1,15 m par 0,35 m), de pendage 60° nord. On y voit, lisiblement écrit, le n° ZIII GI R6 et le C de Conti. Le numéro de Conti, ZIII GI R1C, est peu visible sous le C. Les gravures sont trois corniformes, composés de cupules fines mais disposées irrégulièrement. Les irrégularités sont accrues par des différences de texture et de couleur de la roche.</w:t>
      </w:r>
    </w:p>
    <w:p w14:paraId="2FE7C13F"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Repère</w:t>
      </w:r>
      <w:r w:rsidRPr="0032190F">
        <w:rPr>
          <w:color w:val="000000"/>
          <w:sz w:val="20"/>
          <w:szCs w:val="20"/>
          <w:lang w:val="fr-FR"/>
        </w:rPr>
        <w:t xml:space="preserve"> : on se trouve à environ 25 m à l'est des roches 4</w:t>
      </w:r>
      <w:r w:rsidRPr="00DA7B01">
        <w:rPr>
          <w:rFonts w:ascii="Symbol" w:hAnsi="Symbol"/>
          <w:color w:val="000000"/>
          <w:sz w:val="20"/>
          <w:szCs w:val="20"/>
        </w:rPr>
        <w:t></w:t>
      </w:r>
      <w:r w:rsidRPr="0032190F">
        <w:rPr>
          <w:color w:val="000000"/>
          <w:sz w:val="20"/>
          <w:szCs w:val="20"/>
          <w:lang w:val="fr-FR"/>
        </w:rPr>
        <w:t xml:space="preserve"> et 4</w:t>
      </w:r>
      <w:r w:rsidRPr="00DA7B01">
        <w:rPr>
          <w:rFonts w:ascii="Symbol" w:hAnsi="Symbol"/>
          <w:color w:val="000000"/>
          <w:sz w:val="20"/>
          <w:szCs w:val="20"/>
        </w:rPr>
        <w:t></w:t>
      </w:r>
      <w:r w:rsidRPr="0032190F">
        <w:rPr>
          <w:color w:val="000000"/>
          <w:sz w:val="20"/>
          <w:szCs w:val="20"/>
          <w:lang w:val="fr-FR"/>
        </w:rPr>
        <w:t>.</w:t>
      </w:r>
    </w:p>
    <w:p w14:paraId="68ED4914"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72197122"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Longer 6 m le bas de l’éboulis en direction du grand bloc (3 m de haut) qui se trouve au sud du lac Mouton. De grosses roches sont situées à la droite du bloc (à l’ouest). Deux mètres avant le niveau de la première roche, un bloc plat de grès blanc se trouve à nos pieds et, à ses côtés, deux blocs de grès mauve dont le plus grand porte des taches roses. Tous deux ont une face de pendage est.</w:t>
      </w:r>
    </w:p>
    <w:p w14:paraId="551622A1"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4D3B6F4D"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Roche 1 A . zone III . groupe 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172.5 m</w:t>
      </w:r>
    </w:p>
    <w:p w14:paraId="7C29BDA0"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b/>
          <w:i/>
          <w:color w:val="000000"/>
          <w:sz w:val="20"/>
          <w:szCs w:val="20"/>
          <w:lang w:val="fr-FR"/>
        </w:rPr>
        <w:t>Roche du pied de l’éboulis</w:t>
      </w:r>
    </w:p>
    <w:p w14:paraId="685CAF77"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p>
    <w:p w14:paraId="46C44A50"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A gauche, le plus petit bloc présente une face de pendage 30° est (1 m par 1 m) et porte le n° ZIII GI R7</w:t>
      </w:r>
      <w:r w:rsidRPr="00DA7B01">
        <w:rPr>
          <w:rFonts w:ascii="Symbol" w:hAnsi="Symbol"/>
          <w:i/>
          <w:color w:val="000000"/>
          <w:sz w:val="20"/>
          <w:szCs w:val="20"/>
        </w:rPr>
        <w:t></w:t>
      </w:r>
      <w:r w:rsidRPr="00DA7B01">
        <w:rPr>
          <w:rFonts w:ascii="Symbol" w:hAnsi="Symbol"/>
          <w:i/>
          <w:color w:val="000000"/>
          <w:sz w:val="20"/>
          <w:szCs w:val="20"/>
        </w:rPr>
        <w:t></w:t>
      </w:r>
      <w:r w:rsidRPr="0032190F">
        <w:rPr>
          <w:i/>
          <w:color w:val="000000"/>
          <w:sz w:val="20"/>
          <w:szCs w:val="20"/>
          <w:lang w:val="fr-FR"/>
        </w:rPr>
        <w:t xml:space="preserve"> inscrit près de son arête sud. Les gravures, difficilement visibles, sont tracées sur une petite surface plate (0,6 m par 0,25 m) située au ras de l'arête sud-ouest. Ce sont deux corniformes et une barre courbe,  piquetés finement.</w:t>
      </w:r>
    </w:p>
    <w:p w14:paraId="7363AFFB"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526336FB"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 xml:space="preserve">Aller 10 m au sud-est de la roche 1A pour trouver une roche située au nord du grand bloc et à 5 m environ de la rive ouest du lac Mouton. </w:t>
      </w:r>
    </w:p>
    <w:p w14:paraId="43410C55"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3182E7DB"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Roche 1 B . zone III . groupe I :</w:t>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t>2 172,5 m</w:t>
      </w:r>
    </w:p>
    <w:p w14:paraId="06058146"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b/>
          <w:i/>
          <w:color w:val="000000"/>
          <w:sz w:val="20"/>
          <w:szCs w:val="20"/>
          <w:lang w:val="fr-FR"/>
        </w:rPr>
        <w:t>Roche aux deux filons de quartz</w:t>
      </w:r>
    </w:p>
    <w:p w14:paraId="1C3CFD33"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p>
    <w:p w14:paraId="6ACA4BCA"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C'est un bloc de grès de couleur lie de vin clair avec une face triangulaire assez plate (1,2 m par 0,8 m) de pendage 30°nord-est. Il est possible de discerner un corniforme à cornes arrondies, tracé dans le haut de la face. Deux larges encoches de quartz sont plus nettement visibles sur l'arête de la face est et sont de bons repères pour identifier la roche. Aucun numéro n’est inscrit.</w:t>
      </w:r>
    </w:p>
    <w:p w14:paraId="6DCA8269"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0CF9E411"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 xml:space="preserve">Revenir vers l'ouest, au niveau de la roche 1A, et passer au sud des grosses roches citées précédemment. Derrière la deuxième roche se trouve un petit bloc violet au fond d’une dépression. </w:t>
      </w:r>
    </w:p>
    <w:p w14:paraId="69AF25A2"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Note</w:t>
      </w:r>
      <w:r w:rsidRPr="0032190F">
        <w:rPr>
          <w:color w:val="000000"/>
          <w:sz w:val="20"/>
          <w:szCs w:val="20"/>
          <w:lang w:val="fr-FR"/>
        </w:rPr>
        <w:t xml:space="preserve"> : Ce lieu est à visiter avant l’afflux de campeurs car il sert de poubelle et même pire.</w:t>
      </w:r>
    </w:p>
    <w:p w14:paraId="7F43A04C"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60698BC1"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color w:val="000000"/>
          <w:sz w:val="20"/>
          <w:szCs w:val="20"/>
          <w:lang w:val="fr-FR"/>
        </w:rPr>
        <w:t>Roche 1 D . zone III . groupe 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173,5 m</w:t>
      </w:r>
    </w:p>
    <w:p w14:paraId="4C23469A"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b/>
          <w:i/>
          <w:color w:val="000000"/>
          <w:sz w:val="20"/>
          <w:szCs w:val="20"/>
          <w:lang w:val="fr-FR"/>
        </w:rPr>
        <w:t>Roche des corniformes emboîtés</w:t>
      </w:r>
    </w:p>
    <w:p w14:paraId="00585379"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p>
    <w:p w14:paraId="5786EE0C"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La face supérieure (0,45 m par 0,60 m), de pendage 20° sud-est porte le n° ZIII GI R3 et le C mais le n° de Conti est illisible. Seul le Z est discernable à l'est, sous un corniforme à cornes fermées en cercle. La face est caractérisée par un décrochement important (environ 0,15 m). Le dessin et le piquetage sont assez irréguliers. On distingue quatre corniformes et peut-être une plage. Sur la face inférieure en décrochement, trois corniformes semblent emboîtés, mais il n'y en a que deux, le corniforme central n'est composé que de fissures bordées de coulées oranges</w:t>
      </w:r>
    </w:p>
    <w:p w14:paraId="6E6718D3"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04305669"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On peut voir, 2 m à l'est, une paroi verticale rouge où sont tracés un C de Conti et une flèche indiquant le sol mais pas de numéro. La base de cette paroi forme un petit abri où on peut se tenir accroupi. Le sol y est plat et propre.</w:t>
      </w:r>
    </w:p>
    <w:p w14:paraId="4D6FA215"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4EA9D259"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Roche 1 F . zone III . groupe 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174 m</w:t>
      </w:r>
    </w:p>
    <w:p w14:paraId="63F78E8D" w14:textId="77777777" w:rsidR="000152C6" w:rsidRPr="00DA7B01" w:rsidRDefault="000152C6" w:rsidP="000152C6">
      <w:pPr>
        <w:widowControl w:val="0"/>
        <w:numPr>
          <w:ilvl w:val="0"/>
          <w:numId w:val="8"/>
        </w:numPr>
        <w:tabs>
          <w:tab w:val="clear" w:pos="360"/>
        </w:tabs>
        <w:overflowPunct w:val="0"/>
        <w:autoSpaceDE w:val="0"/>
        <w:autoSpaceDN w:val="0"/>
        <w:adjustRightInd w:val="0"/>
        <w:ind w:left="0" w:right="255" w:firstLine="0"/>
        <w:jc w:val="both"/>
        <w:rPr>
          <w:rFonts w:ascii="Courier" w:hAnsi="Courier"/>
          <w:i/>
          <w:color w:val="000000"/>
          <w:sz w:val="20"/>
          <w:szCs w:val="20"/>
        </w:rPr>
      </w:pPr>
      <w:r w:rsidRPr="00DA7B01">
        <w:rPr>
          <w:b/>
          <w:i/>
          <w:color w:val="000000"/>
          <w:sz w:val="20"/>
          <w:szCs w:val="20"/>
        </w:rPr>
        <w:lastRenderedPageBreak/>
        <w:t>Roche du petit abri</w:t>
      </w:r>
    </w:p>
    <w:p w14:paraId="2B24987B" w14:textId="77777777" w:rsidR="000152C6" w:rsidRPr="00DA7B01" w:rsidRDefault="000152C6" w:rsidP="000152C6">
      <w:pPr>
        <w:widowControl w:val="0"/>
        <w:numPr>
          <w:ilvl w:val="0"/>
          <w:numId w:val="8"/>
        </w:numPr>
        <w:tabs>
          <w:tab w:val="clear" w:pos="360"/>
        </w:tabs>
        <w:overflowPunct w:val="0"/>
        <w:autoSpaceDE w:val="0"/>
        <w:autoSpaceDN w:val="0"/>
        <w:adjustRightInd w:val="0"/>
        <w:ind w:left="0" w:right="255" w:firstLine="0"/>
        <w:jc w:val="both"/>
        <w:rPr>
          <w:i/>
          <w:color w:val="000000"/>
          <w:sz w:val="20"/>
          <w:szCs w:val="20"/>
        </w:rPr>
      </w:pPr>
    </w:p>
    <w:p w14:paraId="35FA77AF" w14:textId="77777777" w:rsidR="000152C6" w:rsidRPr="0032190F" w:rsidRDefault="000152C6" w:rsidP="000152C6">
      <w:pPr>
        <w:widowControl w:val="0"/>
        <w:numPr>
          <w:ilvl w:val="0"/>
          <w:numId w:val="8"/>
        </w:numPr>
        <w:tabs>
          <w:tab w:val="clear" w:pos="360"/>
        </w:tabs>
        <w:overflowPunct w:val="0"/>
        <w:autoSpaceDE w:val="0"/>
        <w:autoSpaceDN w:val="0"/>
        <w:adjustRightInd w:val="0"/>
        <w:ind w:left="0" w:right="255" w:firstLine="709"/>
        <w:jc w:val="both"/>
        <w:rPr>
          <w:i/>
          <w:color w:val="000000"/>
          <w:sz w:val="20"/>
          <w:szCs w:val="20"/>
          <w:lang w:val="fr-FR"/>
        </w:rPr>
      </w:pPr>
      <w:r w:rsidRPr="0032190F">
        <w:rPr>
          <w:i/>
          <w:color w:val="000000"/>
          <w:sz w:val="20"/>
          <w:szCs w:val="20"/>
          <w:lang w:val="fr-FR"/>
        </w:rPr>
        <w:t xml:space="preserve">Elle est en contrebas de la flèche. La surface gravée (0,40 m par 0,35 m), située à l'extrémité sud de la roche et de pendage 30° sud, est constituée de grès pélitique violet. On y voit un corniforme, une plage et un numéro ZIII GI R2. Le reste de la roche est formé de grès gris et s'étire du nord-nord-ouest au sud-sud-est. </w:t>
      </w:r>
    </w:p>
    <w:p w14:paraId="64CE359C"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55EB94FC"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Roche 1 H . zone III . groupe I</w:t>
      </w:r>
      <w:r w:rsidRPr="00DA7B01">
        <w:rPr>
          <w:rFonts w:ascii="Symbol" w:hAnsi="Symbol"/>
          <w:b/>
          <w:color w:val="000000"/>
          <w:sz w:val="20"/>
          <w:szCs w:val="20"/>
        </w:rPr>
        <w:t></w:t>
      </w:r>
      <w:r w:rsidRPr="0032190F">
        <w:rPr>
          <w:b/>
          <w:color w:val="000000"/>
          <w:sz w:val="20"/>
          <w:szCs w:val="20"/>
          <w:lang w:val="fr-FR"/>
        </w:rPr>
        <w:t xml:space="preserve">: </w:t>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t>2 173,5 m</w:t>
      </w:r>
    </w:p>
    <w:p w14:paraId="49BF764A"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b/>
          <w:i/>
          <w:color w:val="000000"/>
          <w:sz w:val="20"/>
          <w:szCs w:val="20"/>
          <w:lang w:val="fr-FR"/>
        </w:rPr>
        <w:t>Roche de la petite face triangulaire</w:t>
      </w:r>
    </w:p>
    <w:p w14:paraId="5129E08E"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p>
    <w:p w14:paraId="4E988219"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Cette roche, couleur lie de vin, est située 1 m à gauche de la roche 1F, sur un décrochement de la face verticale où est gravée la flèche indiquant la roche 1F. Sur une surface (0,8 m par 0,5 m) de pendage 70° nord-ouest, on voit un corniforme, une barre et le n° ZIII GI R1</w:t>
      </w:r>
      <w:r w:rsidRPr="00DA7B01">
        <w:rPr>
          <w:rFonts w:ascii="Symbol" w:hAnsi="Symbol"/>
          <w:i/>
          <w:color w:val="000000"/>
          <w:sz w:val="20"/>
          <w:szCs w:val="20"/>
        </w:rPr>
        <w:t></w:t>
      </w:r>
      <w:r w:rsidRPr="0032190F">
        <w:rPr>
          <w:i/>
          <w:color w:val="000000"/>
          <w:sz w:val="20"/>
          <w:szCs w:val="20"/>
          <w:lang w:val="fr-FR"/>
        </w:rPr>
        <w:t xml:space="preserve">. </w:t>
      </w:r>
    </w:p>
    <w:p w14:paraId="4BC3E31B"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34EC5D79"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Continuer vers le sud-est, en zigzaguant entre les blocs, jusqu'à la limite de l'éboulis et de l'herbe. Repérer la face est d'une grande roche de grès violet dont l’extrémité sud est partiellement blanche.</w:t>
      </w:r>
    </w:p>
    <w:p w14:paraId="6ACABC8D"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7EB06601"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color w:val="000000"/>
          <w:sz w:val="20"/>
          <w:szCs w:val="20"/>
          <w:lang w:val="fr-FR"/>
        </w:rPr>
        <w:t>Roche 1G . zone III . groupe 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178,5 m</w:t>
      </w:r>
    </w:p>
    <w:p w14:paraId="50462D12" w14:textId="77777777" w:rsidR="000152C6" w:rsidRPr="0032190F" w:rsidRDefault="000152C6" w:rsidP="000152C6">
      <w:pPr>
        <w:widowControl w:val="0"/>
        <w:overflowPunct w:val="0"/>
        <w:autoSpaceDE w:val="0"/>
        <w:autoSpaceDN w:val="0"/>
        <w:adjustRightInd w:val="0"/>
        <w:rPr>
          <w:b/>
          <w:i/>
          <w:color w:val="000000"/>
          <w:sz w:val="16"/>
          <w:szCs w:val="20"/>
          <w:lang w:val="fr-FR"/>
        </w:rPr>
      </w:pPr>
      <w:r w:rsidRPr="0032190F">
        <w:rPr>
          <w:b/>
          <w:i/>
          <w:color w:val="000000"/>
          <w:sz w:val="20"/>
          <w:szCs w:val="20"/>
          <w:lang w:val="fr-FR"/>
        </w:rPr>
        <w:t>Roche du corniforme au corps présentant une réserve</w:t>
      </w:r>
      <w:r w:rsidRPr="0032190F">
        <w:rPr>
          <w:b/>
          <w:i/>
          <w:color w:val="000000"/>
          <w:sz w:val="20"/>
          <w:szCs w:val="20"/>
          <w:lang w:val="fr-FR"/>
        </w:rPr>
        <w:tab/>
      </w:r>
    </w:p>
    <w:p w14:paraId="2F3BFD5B" w14:textId="77777777" w:rsidR="000152C6" w:rsidRPr="0032190F" w:rsidRDefault="000152C6" w:rsidP="000152C6">
      <w:pPr>
        <w:widowControl w:val="0"/>
        <w:overflowPunct w:val="0"/>
        <w:autoSpaceDE w:val="0"/>
        <w:autoSpaceDN w:val="0"/>
        <w:adjustRightInd w:val="0"/>
        <w:ind w:right="255"/>
        <w:jc w:val="both"/>
        <w:rPr>
          <w:b/>
          <w:i/>
          <w:color w:val="000000"/>
          <w:sz w:val="20"/>
          <w:szCs w:val="20"/>
          <w:lang w:val="fr-FR"/>
        </w:rPr>
      </w:pPr>
    </w:p>
    <w:p w14:paraId="2B736287"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Le n° de Conti, au-dessus et à gauche du C, est à peu près lisible à l’exception de la dernière lettre. Un n°, écrit sous le n° de Conti, est bien clair : ZIII GI R4. La face, de pendage 50° est(2,9 m par 1,6 m), présente un grand décrochement horizontal, des traînées roses orientées d'est en ouest sur la droite, des lunules roses et des inclusions de grès blanc. La surface est relativement plate mais très rugueuse. Un grand corniforme est visible sous le décrochement, dans le centre du bas de la roche. Des stries d'érosion rectilignes et d’autres en arc de cercle ont pu suggérer d'autres gravures à C. Conti.</w:t>
      </w:r>
    </w:p>
    <w:p w14:paraId="0497A00D"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47E3BF61"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Monter environ 8 m en longeant l'éboulis et repérer une trouée, dévoilant de l'herbe et des verâtres</w:t>
      </w:r>
      <w:r w:rsidRPr="0032190F">
        <w:rPr>
          <w:color w:val="000000"/>
          <w:sz w:val="20"/>
          <w:szCs w:val="20"/>
          <w:vertAlign w:val="superscript"/>
          <w:lang w:val="fr-FR"/>
        </w:rPr>
        <w:footnoteReference w:customMarkFollows="1" w:id="8"/>
        <w:t>*</w:t>
      </w:r>
      <w:r w:rsidRPr="0032190F">
        <w:rPr>
          <w:color w:val="000000"/>
          <w:sz w:val="20"/>
          <w:szCs w:val="20"/>
          <w:lang w:val="fr-FR"/>
        </w:rPr>
        <w:t>, entre deux blocs gris. L'un est massif, plus ou moins tabulaire et de teinte claire. L'autre, situé plus haut et d'orientation sud-est – nord-ouest, a sa pointe ouest colorée de violet. En contrebas, derrière le premier bloc, se trouve une roche violette, la roche 1</w:t>
      </w:r>
      <w:r w:rsidRPr="00DA7B01">
        <w:rPr>
          <w:rFonts w:ascii="Symbol" w:hAnsi="Symbol"/>
          <w:color w:val="000000"/>
          <w:sz w:val="20"/>
          <w:szCs w:val="20"/>
        </w:rPr>
        <w:t></w:t>
      </w:r>
      <w:r w:rsidRPr="0032190F">
        <w:rPr>
          <w:color w:val="000000"/>
          <w:sz w:val="20"/>
          <w:szCs w:val="20"/>
          <w:lang w:val="fr-FR"/>
        </w:rPr>
        <w:t>.</w:t>
      </w:r>
    </w:p>
    <w:p w14:paraId="0731CFF9"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1D042DDE"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Une autre possibilité : depuis la roche 1G, aller 10 m à l'ouest où l’on trouvera un bloc de grès gris strié de filons de quartz d’orientation nord – sud, puis monter 2 m vers le sud. En contrebas, derrière un gros bloc, se trouve une roche violette qui est la roche 1</w:t>
      </w:r>
      <w:r w:rsidRPr="00DA7B01">
        <w:rPr>
          <w:rFonts w:ascii="Symbol" w:hAnsi="Symbol"/>
          <w:color w:val="000000"/>
          <w:sz w:val="20"/>
          <w:szCs w:val="20"/>
        </w:rPr>
        <w:t></w:t>
      </w:r>
      <w:r w:rsidRPr="0032190F">
        <w:rPr>
          <w:color w:val="000000"/>
          <w:sz w:val="20"/>
          <w:szCs w:val="20"/>
          <w:lang w:val="fr-FR"/>
        </w:rPr>
        <w:t>. La roche 1</w:t>
      </w:r>
      <w:r w:rsidRPr="00DA7B01">
        <w:rPr>
          <w:rFonts w:ascii="Symbol" w:hAnsi="Symbol"/>
          <w:color w:val="000000"/>
          <w:sz w:val="20"/>
          <w:szCs w:val="20"/>
        </w:rPr>
        <w:t></w:t>
      </w:r>
      <w:r w:rsidRPr="0032190F">
        <w:rPr>
          <w:color w:val="000000"/>
          <w:sz w:val="20"/>
          <w:szCs w:val="20"/>
          <w:lang w:val="fr-FR"/>
        </w:rPr>
        <w:t xml:space="preserve"> est située 7,5 m au sud.]</w:t>
      </w:r>
    </w:p>
    <w:p w14:paraId="44607025"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42BB14C2"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1 </w:t>
      </w:r>
      <w:r w:rsidRPr="00DA7B01">
        <w:rPr>
          <w:rFonts w:ascii="Symbol" w:hAnsi="Symbol"/>
          <w:b/>
          <w:color w:val="000000"/>
          <w:sz w:val="20"/>
          <w:szCs w:val="20"/>
        </w:rPr>
        <w:t></w:t>
      </w:r>
      <w:r w:rsidRPr="0032190F">
        <w:rPr>
          <w:b/>
          <w:color w:val="000000"/>
          <w:sz w:val="20"/>
          <w:szCs w:val="20"/>
          <w:lang w:val="fr-FR"/>
        </w:rPr>
        <w:t>. zone III . groupe 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t>2 184 m</w:t>
      </w:r>
      <w:r w:rsidRPr="0032190F">
        <w:rPr>
          <w:color w:val="000000"/>
          <w:sz w:val="20"/>
          <w:szCs w:val="20"/>
          <w:lang w:val="fr-FR"/>
        </w:rPr>
        <w:tab/>
      </w:r>
    </w:p>
    <w:p w14:paraId="1E181DBC"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b/>
          <w:i/>
          <w:color w:val="000000"/>
          <w:sz w:val="20"/>
          <w:szCs w:val="20"/>
          <w:lang w:val="fr-FR"/>
        </w:rPr>
        <w:t>Roche aux nuages de cupules</w:t>
      </w:r>
    </w:p>
    <w:p w14:paraId="1E39852C"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p>
    <w:p w14:paraId="1FB6B497"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Sa face supérieure, étirée du nord-est au sud-ouest (1,1 m par 0,6 m) et de texture peu homogène présente un pendage de 20° nord-est . C'est un mélange de schiste gréseux violet et de grès gris très grossier. Sur les parties violettes se repèrent des groupes de grosses cupules. Il n'y a ni C, ni n° de Conti apparent. Seul est gravé le n° ZIII GI R5</w:t>
      </w:r>
      <w:r w:rsidRPr="00DA7B01">
        <w:rPr>
          <w:rFonts w:ascii="Symbol" w:hAnsi="Symbol"/>
          <w:i/>
          <w:color w:val="000000"/>
          <w:sz w:val="20"/>
          <w:szCs w:val="20"/>
        </w:rPr>
        <w:t></w:t>
      </w:r>
      <w:r w:rsidRPr="0032190F">
        <w:rPr>
          <w:i/>
          <w:color w:val="000000"/>
          <w:sz w:val="20"/>
          <w:szCs w:val="20"/>
          <w:lang w:val="fr-FR"/>
        </w:rPr>
        <w:t>. Cette roche a aussi porté le n° R1H.</w:t>
      </w:r>
    </w:p>
    <w:p w14:paraId="3F3AC2E5"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Repère</w:t>
      </w:r>
      <w:r w:rsidRPr="0032190F">
        <w:rPr>
          <w:color w:val="000000"/>
          <w:sz w:val="20"/>
          <w:szCs w:val="20"/>
          <w:lang w:val="fr-FR"/>
        </w:rPr>
        <w:t xml:space="preserve"> : on remarquera d'anciennes constructions militaires établies 3 m à l'ouest et 3 m au nord-ouest , TL et TM.</w:t>
      </w:r>
    </w:p>
    <w:p w14:paraId="4C53B451"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42395B32"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Parcourir 2 m vers le nord pour se retrouver sur un gros bloc de grès gris dont la face supérieure présente un pendage de 20° nord. Un bloc violet se présente en contrebas au nord. Le parcours total entre les roches 1</w:t>
      </w:r>
      <w:r w:rsidRPr="00DA7B01">
        <w:rPr>
          <w:rFonts w:ascii="Symbol" w:hAnsi="Symbol"/>
          <w:color w:val="000000"/>
          <w:sz w:val="20"/>
          <w:szCs w:val="20"/>
        </w:rPr>
        <w:t></w:t>
      </w:r>
      <w:r w:rsidRPr="0032190F">
        <w:rPr>
          <w:color w:val="000000"/>
          <w:sz w:val="20"/>
          <w:szCs w:val="20"/>
          <w:lang w:val="fr-FR"/>
        </w:rPr>
        <w:t xml:space="preserve"> et 1</w:t>
      </w:r>
      <w:r w:rsidRPr="00DA7B01">
        <w:rPr>
          <w:rFonts w:ascii="Symbol" w:hAnsi="Symbol"/>
          <w:color w:val="000000"/>
          <w:sz w:val="20"/>
          <w:szCs w:val="20"/>
        </w:rPr>
        <w:t></w:t>
      </w:r>
      <w:r w:rsidRPr="00DA7B01">
        <w:rPr>
          <w:rFonts w:ascii="Symbol" w:hAnsi="Symbol"/>
          <w:color w:val="000000"/>
          <w:sz w:val="20"/>
          <w:szCs w:val="20"/>
        </w:rPr>
        <w:t></w:t>
      </w:r>
      <w:r w:rsidRPr="0032190F">
        <w:rPr>
          <w:color w:val="000000"/>
          <w:sz w:val="20"/>
          <w:szCs w:val="20"/>
          <w:lang w:val="fr-FR"/>
        </w:rPr>
        <w:t>représente environ 7,5 m pour un dénivelé de 2,5 m.</w:t>
      </w:r>
    </w:p>
    <w:p w14:paraId="2D6C69DA"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33259E1F"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1 </w:t>
      </w:r>
      <w:r w:rsidRPr="00DA7B01">
        <w:rPr>
          <w:rFonts w:ascii="Symbol" w:hAnsi="Symbol"/>
          <w:b/>
          <w:color w:val="000000"/>
          <w:sz w:val="20"/>
          <w:szCs w:val="20"/>
        </w:rPr>
        <w:t></w:t>
      </w:r>
      <w:r w:rsidRPr="00DA7B01">
        <w:rPr>
          <w:rFonts w:ascii="Symbol" w:hAnsi="Symbol"/>
          <w:b/>
          <w:color w:val="000000"/>
          <w:sz w:val="20"/>
          <w:szCs w:val="20"/>
        </w:rPr>
        <w:t></w:t>
      </w:r>
      <w:r w:rsidRPr="0032190F">
        <w:rPr>
          <w:b/>
          <w:color w:val="000000"/>
          <w:sz w:val="20"/>
          <w:szCs w:val="20"/>
          <w:lang w:val="fr-FR"/>
        </w:rPr>
        <w:t>. zone III . groupe 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t>2 181 m</w:t>
      </w:r>
    </w:p>
    <w:p w14:paraId="452FE181"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b/>
          <w:i/>
          <w:color w:val="000000"/>
          <w:sz w:val="20"/>
          <w:szCs w:val="20"/>
          <w:lang w:val="fr-FR"/>
        </w:rPr>
        <w:t>Roche aux nombreux nodules</w:t>
      </w:r>
    </w:p>
    <w:p w14:paraId="58EAEE53"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p>
    <w:p w14:paraId="47C5C589"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Sa face supérieure (2,5 m par 1,0 m) est étirée du nord au sud et présente un pendage de 45° nord. Il n'y a pas de n° de Conti apparent, ni de C. Un n° est gravé : ZIII GI R5</w:t>
      </w:r>
      <w:r w:rsidRPr="00DA7B01">
        <w:rPr>
          <w:rFonts w:ascii="Symbol" w:hAnsi="Symbol"/>
          <w:i/>
          <w:color w:val="000000"/>
          <w:sz w:val="20"/>
          <w:szCs w:val="20"/>
        </w:rPr>
        <w:t></w:t>
      </w:r>
      <w:r w:rsidRPr="0032190F">
        <w:rPr>
          <w:i/>
          <w:color w:val="000000"/>
          <w:sz w:val="20"/>
          <w:szCs w:val="20"/>
          <w:lang w:val="fr-FR"/>
        </w:rPr>
        <w:t>. La surface est très fissurée mais assez plane dans sa partie supérieure où un corniforme est peu visible.</w:t>
      </w:r>
    </w:p>
    <w:p w14:paraId="0937FB61"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43B36D36"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Un peu plus haut que R1</w:t>
      </w:r>
      <w:r w:rsidRPr="00DA7B01">
        <w:rPr>
          <w:rFonts w:ascii="Symbol" w:hAnsi="Symbol"/>
          <w:color w:val="000000"/>
          <w:sz w:val="20"/>
          <w:szCs w:val="20"/>
        </w:rPr>
        <w:t></w:t>
      </w:r>
      <w:r w:rsidRPr="0032190F">
        <w:rPr>
          <w:color w:val="000000"/>
          <w:sz w:val="20"/>
          <w:szCs w:val="20"/>
          <w:lang w:val="fr-FR"/>
        </w:rPr>
        <w:t xml:space="preserve"> se trouve un énorme bloc, au sommet en pointe et couvert de lichens noirs, associé à une série de constructions militaires. </w:t>
      </w:r>
    </w:p>
    <w:p w14:paraId="55719A91"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lastRenderedPageBreak/>
        <w:tab/>
      </w:r>
    </w:p>
    <w:p w14:paraId="02438060"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i/>
          <w:color w:val="000000"/>
          <w:sz w:val="20"/>
          <w:szCs w:val="20"/>
          <w:lang w:val="fr-FR"/>
        </w:rPr>
        <w:tab/>
        <w:t>Une construction (</w:t>
      </w:r>
      <w:r w:rsidRPr="0032190F">
        <w:rPr>
          <w:b/>
          <w:i/>
          <w:color w:val="000000"/>
          <w:sz w:val="20"/>
          <w:szCs w:val="20"/>
          <w:lang w:val="fr-FR"/>
        </w:rPr>
        <w:t>CD</w:t>
      </w:r>
      <w:r w:rsidRPr="0032190F">
        <w:rPr>
          <w:i/>
          <w:color w:val="000000"/>
          <w:sz w:val="20"/>
          <w:szCs w:val="20"/>
          <w:lang w:val="fr-FR"/>
        </w:rPr>
        <w:t xml:space="preserve">) est bien conservée avec ses 4 murets, hauts de 0,8 m et une entrée éboulée au nord-ouest et des blocs démontés au sud-ouest, contre la paroi verticale nord du bloc. Elle est parfaitement camouflée par des blocs en place et entourée de terrasses. En bordure de l'éboulis et un peu plus bas que le bloc, à une distance d'environ 15 m au nord-nord-ouest, se trouve une grande terrasse </w:t>
      </w:r>
      <w:r w:rsidRPr="0032190F">
        <w:rPr>
          <w:b/>
          <w:i/>
          <w:color w:val="000000"/>
          <w:sz w:val="20"/>
          <w:szCs w:val="20"/>
          <w:lang w:val="fr-FR"/>
        </w:rPr>
        <w:t xml:space="preserve">TK </w:t>
      </w:r>
      <w:r w:rsidRPr="0032190F">
        <w:rPr>
          <w:i/>
          <w:color w:val="000000"/>
          <w:sz w:val="20"/>
          <w:szCs w:val="20"/>
          <w:lang w:val="fr-FR"/>
        </w:rPr>
        <w:t xml:space="preserve">(10 m de long) dont les murs de soutien sont bien construits. Cinq mètres à l'est du bloc se trouve </w:t>
      </w:r>
      <w:r w:rsidRPr="0032190F">
        <w:rPr>
          <w:b/>
          <w:i/>
          <w:color w:val="000000"/>
          <w:sz w:val="20"/>
          <w:szCs w:val="20"/>
          <w:lang w:val="fr-FR"/>
        </w:rPr>
        <w:t>TL</w:t>
      </w:r>
      <w:r w:rsidRPr="0032190F">
        <w:rPr>
          <w:i/>
          <w:color w:val="000000"/>
          <w:sz w:val="20"/>
          <w:szCs w:val="20"/>
          <w:lang w:val="fr-FR"/>
        </w:rPr>
        <w:t xml:space="preserve">, petite terrasse de 2 m par 4 m à peine, protégée par des murets et un grand bloc de grès schisteux rouge sombre sur le muret sud. Un mètre plus bas se remarque une terrasse identique, </w:t>
      </w:r>
      <w:r w:rsidRPr="0032190F">
        <w:rPr>
          <w:b/>
          <w:i/>
          <w:color w:val="000000"/>
          <w:sz w:val="20"/>
          <w:szCs w:val="20"/>
          <w:lang w:val="fr-FR"/>
        </w:rPr>
        <w:t>TM</w:t>
      </w:r>
      <w:r w:rsidRPr="0032190F">
        <w:rPr>
          <w:i/>
          <w:color w:val="000000"/>
          <w:sz w:val="20"/>
          <w:szCs w:val="20"/>
          <w:lang w:val="fr-FR"/>
        </w:rPr>
        <w:t xml:space="preserve">, mais moins bien conservée. Une série de terrasse étagées dominent le bloc, dont au moins 4 sont alignées du sud-ouest au nord-est avec TK.  </w:t>
      </w:r>
    </w:p>
    <w:p w14:paraId="72A0923A"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1516B37C"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Revenir jusqu'au bord est de l’éboulis, puis monter une vingtaine de mètres dans l'herbe jusqu'à dépasser tous les gros blocs de grès gris situés en bordure dela pelouse. Sur la droite, on aperçoit dans l’éboulis une dépression où sont éparpillés des blocs d'assez petite taille, constitués de grès pélitique rouge sombre. Avancer d’une quinzaine de pas vers le nord-ouest (en direction du pic des Merveilles), pour rejoindre une grande face violette.</w:t>
      </w:r>
    </w:p>
    <w:p w14:paraId="22F0628E"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7B01B880"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color w:val="000000"/>
          <w:sz w:val="20"/>
          <w:szCs w:val="20"/>
          <w:lang w:val="fr-FR"/>
        </w:rPr>
        <w:t>Roche 2 . zone III . groupe 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194,5 m</w:t>
      </w:r>
    </w:p>
    <w:p w14:paraId="0C0FFB51"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b/>
          <w:i/>
          <w:color w:val="000000"/>
          <w:sz w:val="20"/>
          <w:szCs w:val="20"/>
          <w:lang w:val="fr-FR"/>
        </w:rPr>
        <w:t>Roche du corniforme aux cornes enroulées vers l’intérieur</w:t>
      </w:r>
    </w:p>
    <w:p w14:paraId="5C290CCB"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p>
    <w:p w14:paraId="2DDCB4B1"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La surface (2,5 m par 1,5 m) présente, sur la droite (face sud), deux décrochements successifs de 0,2 m chacun et de pendage 60° sud. Le C de Conti est inscrit sur la droite de cette face mais il n'y a apparemment pas de n° associé. Deux inscriptions chiffrées sont présentes : ZIII GI R25 et GR7ET11. Les gravures sont deux corniformes à gauche et deux autres à droite, sur le premier décrochement, et une plage sur le deuxième.</w:t>
      </w:r>
    </w:p>
    <w:p w14:paraId="070CC831"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r>
    </w:p>
    <w:p w14:paraId="1068A3C5"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 xml:space="preserve">Repérer à moins de 10 m au nord une longue terrasse </w:t>
      </w:r>
      <w:r w:rsidRPr="0032190F">
        <w:rPr>
          <w:b/>
          <w:color w:val="000000"/>
          <w:sz w:val="20"/>
          <w:szCs w:val="20"/>
          <w:lang w:val="fr-FR"/>
        </w:rPr>
        <w:t>TJ</w:t>
      </w:r>
      <w:r w:rsidRPr="0032190F">
        <w:rPr>
          <w:color w:val="000000"/>
          <w:sz w:val="20"/>
          <w:szCs w:val="20"/>
          <w:lang w:val="fr-FR"/>
        </w:rPr>
        <w:t>, la première de celles alignées avec TK.</w:t>
      </w:r>
    </w:p>
    <w:p w14:paraId="195F773D"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Descendre de 6 m vers le nord-est en direction d'une trouée entre deux gros blocs distants de quelques mètres. Celui de gauche (ouest) est beaucoup plus haut.</w:t>
      </w:r>
    </w:p>
    <w:p w14:paraId="7E6E1B40"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61185A03"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Roche 1 M . zone III . groupe 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190 m</w:t>
      </w:r>
    </w:p>
    <w:p w14:paraId="7E42175A"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i/>
          <w:color w:val="000000"/>
          <w:sz w:val="20"/>
          <w:szCs w:val="20"/>
          <w:lang w:val="fr-FR"/>
        </w:rPr>
        <w:t>Roche du corniforme au corps carré et aux cornes parallèles</w:t>
      </w:r>
      <w:r w:rsidRPr="0032190F">
        <w:rPr>
          <w:b/>
          <w:color w:val="000000"/>
          <w:sz w:val="20"/>
          <w:szCs w:val="20"/>
          <w:lang w:val="fr-FR"/>
        </w:rPr>
        <w:tab/>
      </w:r>
    </w:p>
    <w:p w14:paraId="4886D7F9"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p>
    <w:p w14:paraId="78184418"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C'est une roche violacée, haute de 0,4 m en moyenne, posée au milieu de blocs de grès blanc. La pointe de l'un de ces derniers la recouvre. La face supérieure (1,5 m par 1,3 m, pendage 30° sud-est) est très écaillée, irrégulière, non plane. On y voit une large traînée est – ouest de grès grossier clair. Ni le C de Conti ni son numéro ne semblent inscrits. La gravure est située à la pointe sud-est. C‘est un grand corniforme exécuté avec beaucoup de régularité. Le corps est carré avec des bords nets et des stries de contour peut-être naturelles. Les cornes fines sont formées de deux segments perpendiculaires, aux angulations assez nettes. Le piquetage est fin, la gravure est superficielle et légèrement plus foncée que la roche. C'est très probablement le corniforme carré signalé par Conti.</w:t>
      </w:r>
    </w:p>
    <w:p w14:paraId="55F94859"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57597372"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Continuer 5 m dans la même direction pour trouver la roche suivante à l'entrée de la trouée entre les gros blocs.</w:t>
      </w:r>
    </w:p>
    <w:p w14:paraId="1DAEB296"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5205D39F"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color w:val="000000"/>
          <w:sz w:val="20"/>
          <w:szCs w:val="20"/>
          <w:lang w:val="fr-FR"/>
        </w:rPr>
        <w:t>Roche 1 I . zone III . groupe 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191 m</w:t>
      </w:r>
    </w:p>
    <w:p w14:paraId="44945E44"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b/>
          <w:i/>
          <w:color w:val="000000"/>
          <w:sz w:val="20"/>
          <w:szCs w:val="20"/>
          <w:lang w:val="fr-FR"/>
        </w:rPr>
        <w:t>Roche des deux corniformes emboîtés</w:t>
      </w:r>
    </w:p>
    <w:p w14:paraId="0AF138F0"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p>
    <w:p w14:paraId="632207AE"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 xml:space="preserve">C'est la petite face supérieure (0,75 m par 0,40 m) de pendage 30° sud, d'un décrochement de </w:t>
      </w:r>
      <w:r w:rsidRPr="0032190F">
        <w:rPr>
          <w:i/>
          <w:color w:val="000000"/>
          <w:sz w:val="20"/>
          <w:szCs w:val="20"/>
          <w:lang w:val="fr-FR"/>
        </w:rPr>
        <w:br/>
        <w:t>0,25 m. Le bloc, dont elle fait partie, est posé en biais dans l’éboulis. Il est constitué de grès pélitique violet mais se termine au nord et à l'est par du grès blanc. On y voit deux corniformes et deux paires de cornes associées (tricorne de Conti). Ces gravures sont assez bien exécutées. Le n° inscrit est ZIII GI R25</w:t>
      </w:r>
      <w:r w:rsidRPr="00DA7B01">
        <w:rPr>
          <w:rFonts w:ascii="Symbol" w:hAnsi="Symbol"/>
          <w:i/>
          <w:color w:val="000000"/>
          <w:sz w:val="20"/>
          <w:szCs w:val="20"/>
        </w:rPr>
        <w:t></w:t>
      </w:r>
      <w:r w:rsidRPr="0032190F">
        <w:rPr>
          <w:i/>
          <w:color w:val="000000"/>
          <w:sz w:val="20"/>
          <w:szCs w:val="20"/>
          <w:lang w:val="fr-FR"/>
        </w:rPr>
        <w:t>.</w:t>
      </w:r>
    </w:p>
    <w:p w14:paraId="2B8D9CC4"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Repère</w:t>
      </w:r>
      <w:r w:rsidRPr="0032190F">
        <w:rPr>
          <w:color w:val="000000"/>
          <w:sz w:val="20"/>
          <w:szCs w:val="20"/>
          <w:lang w:val="fr-FR"/>
        </w:rPr>
        <w:t xml:space="preserve"> : sur la droite, la roche se prolonge par une face couverte de quartz qui va se glisser sous le gros bloc situé à sa droite (à l’est).</w:t>
      </w:r>
    </w:p>
    <w:p w14:paraId="72C3DD06"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5F031681"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color w:val="000000"/>
          <w:sz w:val="20"/>
          <w:szCs w:val="20"/>
          <w:lang w:val="fr-FR"/>
        </w:rPr>
        <w:t>Roche 1 L . zone III . groupe 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190 m</w:t>
      </w:r>
    </w:p>
    <w:p w14:paraId="14833F4A"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b/>
          <w:i/>
          <w:color w:val="000000"/>
          <w:sz w:val="20"/>
          <w:szCs w:val="20"/>
          <w:lang w:val="fr-FR"/>
        </w:rPr>
        <w:t>Roche de la face cachée</w:t>
      </w:r>
    </w:p>
    <w:p w14:paraId="0A1FA6FE"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p>
    <w:p w14:paraId="7B561F15"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 xml:space="preserve">Cette face gravée (0,5 m par 0,2 m), de pendage 50° sud, est située 1 m plus bas et à gauche (à l’ouest) de la roche </w:t>
      </w:r>
      <w:r w:rsidRPr="0032190F">
        <w:rPr>
          <w:color w:val="000000"/>
          <w:sz w:val="20"/>
          <w:szCs w:val="20"/>
          <w:lang w:val="fr-FR"/>
        </w:rPr>
        <w:t>1I</w:t>
      </w:r>
      <w:r w:rsidRPr="0032190F">
        <w:rPr>
          <w:i/>
          <w:color w:val="000000"/>
          <w:sz w:val="20"/>
          <w:szCs w:val="20"/>
          <w:lang w:val="fr-FR"/>
        </w:rPr>
        <w:t xml:space="preserve">. C'est le décrochement inférieur d'un bloc, posé de biais comme la roche </w:t>
      </w:r>
      <w:r w:rsidRPr="0032190F">
        <w:rPr>
          <w:color w:val="000000"/>
          <w:sz w:val="20"/>
          <w:szCs w:val="20"/>
          <w:lang w:val="fr-FR"/>
        </w:rPr>
        <w:t>1I</w:t>
      </w:r>
      <w:r w:rsidRPr="0032190F">
        <w:rPr>
          <w:i/>
          <w:color w:val="000000"/>
          <w:sz w:val="20"/>
          <w:szCs w:val="20"/>
          <w:lang w:val="fr-FR"/>
        </w:rPr>
        <w:t>. On y distingue un n° gravé, R25</w:t>
      </w:r>
      <w:r w:rsidRPr="00DA7B01">
        <w:rPr>
          <w:rFonts w:ascii="Symbol" w:hAnsi="Symbol"/>
          <w:i/>
          <w:color w:val="000000"/>
          <w:sz w:val="20"/>
          <w:szCs w:val="20"/>
        </w:rPr>
        <w:t></w:t>
      </w:r>
      <w:r w:rsidRPr="0032190F">
        <w:rPr>
          <w:i/>
          <w:color w:val="000000"/>
          <w:sz w:val="20"/>
          <w:szCs w:val="20"/>
          <w:lang w:val="fr-FR"/>
        </w:rPr>
        <w:t>, mais on ne voit ni le C de Conti, ni son n°. La gravure, un corniforme épais, est assez mal réalisée.</w:t>
      </w:r>
    </w:p>
    <w:p w14:paraId="31F36D67"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62B8DD29"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 xml:space="preserve">Rejoindre la roche 2, monter 4 m vers l'ouest-nord-ouest et longer par le nord un grand bloc gris avec une </w:t>
      </w:r>
      <w:r w:rsidRPr="0032190F">
        <w:rPr>
          <w:color w:val="000000"/>
          <w:sz w:val="20"/>
          <w:szCs w:val="20"/>
          <w:lang w:val="fr-FR"/>
        </w:rPr>
        <w:lastRenderedPageBreak/>
        <w:t>tache violette sur sa face nord (il est situé au sud de la roche 2). Monter sur un bloc mauve dont la face nord est plane et dont la face supérieure (1 m par 1,2 m) est de pendage 30° est. Observer une roche violette presque accolée à la face nord de ce bloc.</w:t>
      </w:r>
    </w:p>
    <w:p w14:paraId="69095871"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2692CC22"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2 </w:t>
      </w:r>
      <w:r w:rsidRPr="00DA7B01">
        <w:rPr>
          <w:rFonts w:ascii="Symbol" w:hAnsi="Symbol"/>
          <w:b/>
          <w:color w:val="000000"/>
          <w:sz w:val="20"/>
          <w:szCs w:val="20"/>
        </w:rPr>
        <w:t></w:t>
      </w:r>
      <w:r w:rsidRPr="00DA7B01">
        <w:rPr>
          <w:rFonts w:ascii="Symbol" w:hAnsi="Symbol"/>
          <w:b/>
          <w:color w:val="000000"/>
          <w:sz w:val="20"/>
          <w:szCs w:val="20"/>
        </w:rPr>
        <w:t></w:t>
      </w:r>
      <w:r w:rsidRPr="0032190F">
        <w:rPr>
          <w:b/>
          <w:color w:val="000000"/>
          <w:sz w:val="20"/>
          <w:szCs w:val="20"/>
          <w:lang w:val="fr-FR"/>
        </w:rPr>
        <w:t>. zone III . groupe 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196 m</w:t>
      </w:r>
    </w:p>
    <w:p w14:paraId="68ADE919"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i/>
          <w:color w:val="000000"/>
          <w:sz w:val="20"/>
          <w:szCs w:val="20"/>
          <w:lang w:val="fr-FR"/>
        </w:rPr>
        <w:t>Roche du corniforme sous le bloc</w:t>
      </w:r>
      <w:r w:rsidRPr="0032190F">
        <w:rPr>
          <w:b/>
          <w:color w:val="000000"/>
          <w:sz w:val="20"/>
          <w:szCs w:val="20"/>
          <w:lang w:val="fr-FR"/>
        </w:rPr>
        <w:tab/>
      </w:r>
    </w:p>
    <w:p w14:paraId="72D45F7C"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p>
    <w:p w14:paraId="58601E78"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Cette petite roche est gravée sur sa face de pendage 55° sud-ouest. Elle porte un corniforme près de l'arête supérieure et un autre plus bas, dans un creux, caché par le bloc sur lequel on est installé et par une petite lame de grès mauve. Ce dernier corniforme présente un corps rectangulaire et des cornes à deux segments perpendiculaires.</w:t>
      </w:r>
    </w:p>
    <w:p w14:paraId="7A7DB656"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43C8EBCA"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Aller 5 m au nord-ouest et repérer un bloc de grès blanc avec des inclusions noires, entaillé au sud et recouvrant au sud-ouest un gros bloc de grès violet, plat et cassé en trois. A ce point, l’éboulis est presque traversé et le sentier, qui mène au sommet de la cime des Lacs, est tout proche.</w:t>
      </w:r>
    </w:p>
    <w:p w14:paraId="0E0A899D"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454E0EB9"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3 </w:t>
      </w:r>
      <w:r w:rsidRPr="00DA7B01">
        <w:rPr>
          <w:rFonts w:ascii="Symbol" w:hAnsi="Symbol"/>
          <w:b/>
          <w:color w:val="000000"/>
          <w:sz w:val="20"/>
          <w:szCs w:val="20"/>
        </w:rPr>
        <w:t></w:t>
      </w:r>
      <w:r w:rsidRPr="00DA7B01">
        <w:rPr>
          <w:rFonts w:ascii="Symbol" w:hAnsi="Symbol"/>
          <w:b/>
          <w:color w:val="000000"/>
          <w:sz w:val="20"/>
          <w:szCs w:val="20"/>
        </w:rPr>
        <w:t></w:t>
      </w:r>
      <w:r w:rsidRPr="0032190F">
        <w:rPr>
          <w:b/>
          <w:color w:val="000000"/>
          <w:sz w:val="20"/>
          <w:szCs w:val="20"/>
          <w:lang w:val="fr-FR"/>
        </w:rPr>
        <w:t>. zone III . groupe 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197,5 m</w:t>
      </w:r>
    </w:p>
    <w:p w14:paraId="5E979C02"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i/>
          <w:color w:val="000000"/>
          <w:sz w:val="20"/>
          <w:szCs w:val="20"/>
          <w:lang w:val="fr-FR"/>
        </w:rPr>
        <w:t>Roche du corniforme aux cupules entre les cornes</w:t>
      </w:r>
    </w:p>
    <w:p w14:paraId="7948D988"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p>
    <w:p w14:paraId="7ACE2A51"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C'est la face supérieure du grès violet cassé (pendage 30°sud-est), gravée du numéro ZIII GI R27</w:t>
      </w:r>
      <w:r w:rsidRPr="00DA7B01">
        <w:rPr>
          <w:rFonts w:ascii="Symbol" w:hAnsi="Symbol"/>
          <w:i/>
          <w:color w:val="000000"/>
          <w:sz w:val="20"/>
          <w:szCs w:val="20"/>
        </w:rPr>
        <w:t></w:t>
      </w:r>
      <w:r w:rsidRPr="0032190F">
        <w:rPr>
          <w:i/>
          <w:color w:val="000000"/>
          <w:sz w:val="20"/>
          <w:szCs w:val="20"/>
          <w:lang w:val="fr-FR"/>
        </w:rPr>
        <w:t xml:space="preserve"> à sa pointe sud. Au-dessous du numéro, deux corniformes à cornes à deux segments perpendiculaires et un corniforme à cornes refermées, enfermant des cupules, et dont le corps part d'un trou, ont été réalisés mais ils sont peu visibles. Ces gravures sont dans le coin sud de la roche.</w:t>
      </w:r>
    </w:p>
    <w:p w14:paraId="523A65A1"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2559A33D"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Signalons une petite roche éboulée (R3</w:t>
      </w:r>
      <w:r w:rsidRPr="00DA7B01">
        <w:rPr>
          <w:rFonts w:ascii="Symbol" w:hAnsi="Symbol"/>
          <w:color w:val="000000"/>
          <w:sz w:val="20"/>
          <w:szCs w:val="20"/>
        </w:rPr>
        <w:t></w:t>
      </w:r>
      <w:r w:rsidRPr="0032190F">
        <w:rPr>
          <w:color w:val="000000"/>
          <w:sz w:val="20"/>
          <w:szCs w:val="20"/>
          <w:lang w:val="fr-FR"/>
        </w:rPr>
        <w:t xml:space="preserve">), trouvée au pied de </w:t>
      </w:r>
      <w:r w:rsidRPr="0032190F">
        <w:rPr>
          <w:b/>
          <w:color w:val="000000"/>
          <w:sz w:val="20"/>
          <w:szCs w:val="20"/>
          <w:lang w:val="fr-FR"/>
        </w:rPr>
        <w:t>TG</w:t>
      </w:r>
      <w:r w:rsidRPr="0032190F">
        <w:rPr>
          <w:color w:val="000000"/>
          <w:sz w:val="20"/>
          <w:szCs w:val="20"/>
          <w:lang w:val="fr-FR"/>
        </w:rPr>
        <w:t xml:space="preserve"> une terrasse militaire proche, et exposée au musée des Merveilles (Tende). Cette terrasse est la troisième des terrasses alignées avec TK. Elle est située 8 m au nord de la roche 3 qui sera la prochaine roche visitée. </w:t>
      </w:r>
    </w:p>
    <w:p w14:paraId="7AD81527" w14:textId="77777777" w:rsidR="000152C6" w:rsidRPr="0032190F" w:rsidRDefault="000152C6" w:rsidP="000152C6">
      <w:pPr>
        <w:widowControl w:val="0"/>
        <w:overflowPunct w:val="0"/>
        <w:autoSpaceDE w:val="0"/>
        <w:autoSpaceDN w:val="0"/>
        <w:adjustRightInd w:val="0"/>
        <w:ind w:right="255"/>
        <w:jc w:val="both"/>
        <w:rPr>
          <w:rFonts w:ascii="Courier" w:hAnsi="Courier"/>
          <w:color w:val="000000"/>
          <w:sz w:val="20"/>
          <w:szCs w:val="20"/>
          <w:lang w:val="fr-FR"/>
        </w:rPr>
      </w:pPr>
    </w:p>
    <w:p w14:paraId="4EB069A3"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3 </w:t>
      </w:r>
      <w:r w:rsidRPr="00DA7B01">
        <w:rPr>
          <w:rFonts w:ascii="Symbol" w:hAnsi="Symbol"/>
          <w:b/>
          <w:color w:val="000000"/>
          <w:sz w:val="20"/>
          <w:szCs w:val="20"/>
        </w:rPr>
        <w:t></w:t>
      </w:r>
      <w:r w:rsidRPr="00DA7B01">
        <w:rPr>
          <w:rFonts w:ascii="Symbol" w:hAnsi="Symbol"/>
          <w:b/>
          <w:color w:val="000000"/>
          <w:sz w:val="20"/>
          <w:szCs w:val="20"/>
        </w:rPr>
        <w:t></w:t>
      </w:r>
      <w:r w:rsidRPr="0032190F">
        <w:rPr>
          <w:b/>
          <w:color w:val="000000"/>
          <w:sz w:val="20"/>
          <w:szCs w:val="20"/>
          <w:lang w:val="fr-FR"/>
        </w:rPr>
        <w:t>. zone III . groupe I :</w:t>
      </w:r>
      <w:r w:rsidRPr="0032190F">
        <w:rPr>
          <w:color w:val="000000"/>
          <w:sz w:val="20"/>
          <w:szCs w:val="20"/>
          <w:lang w:val="fr-FR"/>
        </w:rPr>
        <w:tab/>
      </w:r>
    </w:p>
    <w:p w14:paraId="60D15E6A"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b/>
          <w:i/>
          <w:color w:val="000000"/>
          <w:sz w:val="20"/>
          <w:szCs w:val="20"/>
          <w:lang w:val="fr-FR"/>
        </w:rPr>
        <w:t>Roche de la petite terrasse militaire</w:t>
      </w:r>
    </w:p>
    <w:p w14:paraId="5B1FFE4B"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p>
    <w:p w14:paraId="756B71C3"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Ce petit bloc fracturé de grès rouge a été utilisé pour la construction de la plate forme. Il porte un corniforme en Y et un réticulé rectangulaire présentant seulement trois côtés, le quatrième étant perdu dans la fracture.</w:t>
      </w:r>
    </w:p>
    <w:p w14:paraId="35F842F9"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102E0B20"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Depuis la roche 3</w:t>
      </w:r>
      <w:r w:rsidRPr="00DA7B01">
        <w:rPr>
          <w:rFonts w:ascii="Symbol" w:hAnsi="Symbol"/>
          <w:color w:val="000000"/>
          <w:sz w:val="20"/>
          <w:szCs w:val="20"/>
        </w:rPr>
        <w:t></w:t>
      </w:r>
      <w:r w:rsidRPr="00DA7B01">
        <w:rPr>
          <w:rFonts w:ascii="Symbol" w:hAnsi="Symbol"/>
          <w:color w:val="000000"/>
          <w:sz w:val="20"/>
          <w:szCs w:val="20"/>
        </w:rPr>
        <w:t></w:t>
      </w:r>
      <w:r w:rsidRPr="0032190F">
        <w:rPr>
          <w:color w:val="000000"/>
          <w:sz w:val="20"/>
          <w:szCs w:val="20"/>
          <w:lang w:val="fr-FR"/>
        </w:rPr>
        <w:t xml:space="preserve"> aller une dizaine de mètres vers le sud pour atteindre un dôme de grès assez fin et de couleur rouge, gravé sur presque toutes ses faces. Sa face nord, que l'on aperçoit en premier, est striée de deux filons de quartz de direction sud-ouest - nord-est.</w:t>
      </w:r>
    </w:p>
    <w:p w14:paraId="516D74BC"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Repère</w:t>
      </w:r>
      <w:r w:rsidRPr="0032190F">
        <w:rPr>
          <w:color w:val="000000"/>
          <w:sz w:val="20"/>
          <w:szCs w:val="20"/>
          <w:lang w:val="fr-FR"/>
        </w:rPr>
        <w:t xml:space="preserve"> : Les roches 1G, 1</w:t>
      </w:r>
      <w:r w:rsidRPr="00DA7B01">
        <w:rPr>
          <w:rFonts w:ascii="Symbol" w:hAnsi="Symbol"/>
          <w:color w:val="000000"/>
          <w:sz w:val="20"/>
          <w:szCs w:val="20"/>
        </w:rPr>
        <w:t></w:t>
      </w:r>
      <w:r w:rsidRPr="0032190F">
        <w:rPr>
          <w:color w:val="000000"/>
          <w:sz w:val="20"/>
          <w:szCs w:val="20"/>
          <w:lang w:val="fr-FR"/>
        </w:rPr>
        <w:t>, 2 et 3 sont à peu près alignées avec un promontoire rocheux situé légèrement au nord (à droite) d'une pointe aiguë plus éloignée (éperon rocheux de la cime des Lacs).</w:t>
      </w:r>
    </w:p>
    <w:p w14:paraId="6F242D48"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59EA0CF4" w14:textId="77777777" w:rsidR="000152C6" w:rsidRPr="0032190F" w:rsidRDefault="000152C6" w:rsidP="000152C6">
      <w:pPr>
        <w:rPr>
          <w:lang w:val="fr-FR"/>
        </w:rPr>
      </w:pPr>
    </w:p>
    <w:p w14:paraId="02FFD8C4" w14:textId="77777777" w:rsidR="000152C6" w:rsidRPr="0032190F" w:rsidRDefault="000152C6" w:rsidP="00647EA0">
      <w:pPr>
        <w:pStyle w:val="Heading5"/>
      </w:pPr>
      <w:bookmarkStart w:id="5563" w:name="Desc_ZIIIGIR3"/>
      <w:r w:rsidRPr="0032190F">
        <w:t>ZIIIGIR3</w:t>
      </w:r>
    </w:p>
    <w:bookmarkEnd w:id="5563"/>
    <w:p w14:paraId="2C2B8ECD" w14:textId="77777777" w:rsidR="000152C6" w:rsidRPr="0032190F" w:rsidRDefault="000152C6" w:rsidP="000152C6">
      <w:pPr>
        <w:rPr>
          <w:lang w:val="fr-FR"/>
        </w:rPr>
      </w:pPr>
    </w:p>
    <w:p w14:paraId="1E121FC6" w14:textId="61F91F42" w:rsidR="000152C6" w:rsidRPr="0032190F" w:rsidRDefault="000152C6" w:rsidP="000152C6">
      <w:pPr>
        <w:rPr>
          <w:lang w:val="fr-FR"/>
        </w:rPr>
      </w:pPr>
      <w:r w:rsidRPr="0032190F">
        <w:rPr>
          <w:lang w:val="fr-FR"/>
        </w:rPr>
        <w:t xml:space="preserve">Cette roche montre deux </w:t>
      </w:r>
      <w:hyperlink r:id="rId14057" w:anchor="Ana_Chrono_Superpositions" w:history="1">
        <w:r w:rsidRPr="0032190F">
          <w:rPr>
            <w:rStyle w:val="Hyperlink"/>
            <w:lang w:val="fr-FR"/>
          </w:rPr>
          <w:t>superpositions</w:t>
        </w:r>
      </w:hyperlink>
      <w:r w:rsidRPr="0032190F">
        <w:rPr>
          <w:lang w:val="fr-FR"/>
        </w:rPr>
        <w:t> :</w:t>
      </w:r>
    </w:p>
    <w:p w14:paraId="3859BC7B" w14:textId="77777777" w:rsidR="000152C6" w:rsidRPr="0032190F" w:rsidRDefault="000152C6" w:rsidP="000152C6">
      <w:pPr>
        <w:ind w:firstLine="454"/>
        <w:rPr>
          <w:lang w:val="fr-FR"/>
        </w:rPr>
      </w:pPr>
      <w:r w:rsidRPr="0032190F">
        <w:rPr>
          <w:lang w:val="fr-FR"/>
        </w:rPr>
        <w:t xml:space="preserve">-celle d’un Poignard (fig. 2) sur un Corniforme (fig. 3) </w:t>
      </w:r>
    </w:p>
    <w:p w14:paraId="65A09472" w14:textId="77777777" w:rsidR="000152C6" w:rsidRPr="0032190F" w:rsidRDefault="000152C6" w:rsidP="000152C6">
      <w:pPr>
        <w:ind w:firstLine="454"/>
        <w:rPr>
          <w:lang w:val="fr-FR"/>
        </w:rPr>
      </w:pPr>
      <w:r w:rsidRPr="0032190F">
        <w:rPr>
          <w:lang w:val="fr-FR"/>
        </w:rPr>
        <w:t>-celle d’un Corniforme (39a) sur une Plage régulière (38a)</w:t>
      </w:r>
    </w:p>
    <w:p w14:paraId="5C6BCA7B" w14:textId="77777777" w:rsidR="000152C6" w:rsidRPr="0032190F" w:rsidRDefault="000152C6" w:rsidP="000152C6">
      <w:pPr>
        <w:rPr>
          <w:lang w:val="fr-FR"/>
        </w:rPr>
      </w:pPr>
      <w:r w:rsidRPr="0032190F">
        <w:rPr>
          <w:lang w:val="fr-FR"/>
        </w:rPr>
        <w:t>(Lumley et al. 2003a p. 373)</w:t>
      </w:r>
    </w:p>
    <w:p w14:paraId="2E43AE32"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757E8203"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Roche 3 . zone III . groupe 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 xml:space="preserve">2 198 m </w:t>
      </w:r>
    </w:p>
    <w:p w14:paraId="114EA2BB"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i/>
          <w:color w:val="000000"/>
          <w:sz w:val="20"/>
          <w:szCs w:val="20"/>
          <w:lang w:val="fr-FR"/>
        </w:rPr>
        <w:t>Roche du grand attelage</w:t>
      </w:r>
      <w:r w:rsidRPr="0032190F">
        <w:rPr>
          <w:b/>
          <w:color w:val="000000"/>
          <w:sz w:val="20"/>
          <w:szCs w:val="20"/>
          <w:lang w:val="fr-FR"/>
        </w:rPr>
        <w:tab/>
      </w:r>
    </w:p>
    <w:p w14:paraId="10C59A4E"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p>
    <w:p w14:paraId="07BD68EC"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La face a, (2,3 m par 1,8 m), entièrement couverte de gravures, est légèrement bombée et de pendage moyen 40°est. On y voit des corniformes à corps carré (jusqu'à 0,15 m par 0,15 m), placés côte à côte et d’autres emboîtés, un grand attelage tractant un araire et deux poignards. Toutes ces figures ont des axes parallèles et semblent organisées entre elles.</w:t>
      </w:r>
    </w:p>
    <w:p w14:paraId="086EDD43"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i/>
          <w:color w:val="000000"/>
          <w:sz w:val="20"/>
          <w:szCs w:val="20"/>
          <w:lang w:val="fr-FR"/>
        </w:rPr>
        <w:t>Trois initiales y sont aussi gravées.</w:t>
      </w:r>
    </w:p>
    <w:p w14:paraId="202AF74F"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i/>
          <w:color w:val="000000"/>
          <w:sz w:val="20"/>
          <w:szCs w:val="20"/>
          <w:lang w:val="fr-FR"/>
        </w:rPr>
        <w:t xml:space="preserve">A droite, la face c (2,0 m par 0,8 m), de pendage 45°nord-est, est moins riche en gravures mais on y trouve un </w:t>
      </w:r>
      <w:r w:rsidRPr="0032190F">
        <w:rPr>
          <w:i/>
          <w:color w:val="000000"/>
          <w:sz w:val="20"/>
          <w:szCs w:val="20"/>
          <w:lang w:val="fr-FR"/>
        </w:rPr>
        <w:lastRenderedPageBreak/>
        <w:t xml:space="preserve">poignard, une plage et des corniformes. </w:t>
      </w:r>
    </w:p>
    <w:p w14:paraId="2B5E4C5F"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i/>
          <w:color w:val="000000"/>
          <w:sz w:val="20"/>
          <w:szCs w:val="20"/>
          <w:lang w:val="fr-FR"/>
        </w:rPr>
        <w:t xml:space="preserve">L'arrière de la roche, la face b, (4 m par 1 m) est plus plate et présente un pendage de 45° sud-ouest. </w:t>
      </w:r>
      <w:r w:rsidRPr="0032190F">
        <w:rPr>
          <w:i/>
          <w:color w:val="000000"/>
          <w:sz w:val="20"/>
          <w:szCs w:val="20"/>
          <w:lang w:val="fr-FR"/>
        </w:rPr>
        <w:br/>
        <w:t>n° R26 est inscrit à côté du C de Conti, accompagné d’un autre numéro écrit par Conti mais peu discernable. Les figures, pour la plupart des corniformes emboîtés, sont orientées vers le haut de la roche, sauf sur la droite, où les gravures, exécutées plus finement, sont couchées le long de fissures obliques. Ces gravures, dont des corniformes en forme de fourche transformés en armes emmanchées, semblent aussi obéir à une organisation.</w:t>
      </w:r>
    </w:p>
    <w:p w14:paraId="5BA4949A"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i/>
          <w:color w:val="000000"/>
          <w:sz w:val="20"/>
          <w:szCs w:val="20"/>
          <w:lang w:val="fr-FR"/>
        </w:rPr>
        <w:t>Seule la face nord, très irrégulière, de ce "demi dôme", ne porte pas de gravure.</w:t>
      </w:r>
    </w:p>
    <w:p w14:paraId="53E5CBB5"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31C4D0F2"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 xml:space="preserve">Parcourir 2 m vers l’est à partir du filon de quartz qui borde la face a au  nord.  </w:t>
      </w:r>
    </w:p>
    <w:p w14:paraId="6690A6DC" w14:textId="77777777" w:rsidR="000152C6" w:rsidRPr="0032190F" w:rsidRDefault="000152C6" w:rsidP="00647EA0">
      <w:pPr>
        <w:pStyle w:val="Heading5"/>
      </w:pPr>
      <w:r w:rsidRPr="0032190F">
        <w:t>ZIIIGIR3@b</w:t>
      </w:r>
    </w:p>
    <w:p w14:paraId="565E22AF" w14:textId="77777777" w:rsidR="000152C6" w:rsidRPr="0032190F" w:rsidRDefault="000152C6" w:rsidP="000152C6">
      <w:pPr>
        <w:rPr>
          <w:lang w:val="fr-FR"/>
        </w:rPr>
      </w:pPr>
    </w:p>
    <w:p w14:paraId="74656877" w14:textId="77777777" w:rsidR="000152C6" w:rsidRPr="0032190F" w:rsidRDefault="000152C6" w:rsidP="000152C6">
      <w:pPr>
        <w:rPr>
          <w:lang w:val="fr-FR"/>
        </w:rPr>
      </w:pPr>
      <w:r w:rsidRPr="0032190F">
        <w:rPr>
          <w:lang w:val="fr-FR"/>
        </w:rPr>
        <w:t>Ce petit bloc a été trouvé à l’est du sentier menant au sommet de la cime des Lacs, au pied d’une des terrasses militaires aménagées. Actuellement conservé au Musée des Merveilles (Lumley 2003a p. 157)</w:t>
      </w:r>
    </w:p>
    <w:p w14:paraId="716595B6" w14:textId="77777777" w:rsidR="000152C6" w:rsidRPr="0032190F" w:rsidRDefault="000152C6" w:rsidP="000152C6">
      <w:pPr>
        <w:rPr>
          <w:lang w:val="fr-FR"/>
        </w:rPr>
      </w:pPr>
    </w:p>
    <w:p w14:paraId="612D6A51"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color w:val="000000"/>
          <w:sz w:val="20"/>
          <w:szCs w:val="20"/>
          <w:lang w:val="fr-FR"/>
        </w:rPr>
        <w:t>Roche 3 H . zone III . groupe 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198 m</w:t>
      </w:r>
    </w:p>
    <w:p w14:paraId="2654815D" w14:textId="77777777" w:rsidR="000152C6" w:rsidRPr="0032190F" w:rsidRDefault="000152C6" w:rsidP="000152C6">
      <w:pPr>
        <w:widowControl w:val="0"/>
        <w:overflowPunct w:val="0"/>
        <w:autoSpaceDE w:val="0"/>
        <w:autoSpaceDN w:val="0"/>
        <w:adjustRightInd w:val="0"/>
        <w:rPr>
          <w:b/>
          <w:i/>
          <w:color w:val="000000"/>
          <w:sz w:val="16"/>
          <w:szCs w:val="20"/>
          <w:lang w:val="fr-FR"/>
        </w:rPr>
      </w:pPr>
      <w:r w:rsidRPr="0032190F">
        <w:rPr>
          <w:b/>
          <w:i/>
          <w:color w:val="000000"/>
          <w:sz w:val="20"/>
          <w:szCs w:val="20"/>
          <w:lang w:val="fr-FR"/>
        </w:rPr>
        <w:t>Roche aux initiales entrelacées</w:t>
      </w:r>
    </w:p>
    <w:p w14:paraId="12F3A1C2" w14:textId="77777777" w:rsidR="000152C6" w:rsidRPr="0032190F" w:rsidRDefault="000152C6" w:rsidP="000152C6">
      <w:pPr>
        <w:widowControl w:val="0"/>
        <w:overflowPunct w:val="0"/>
        <w:autoSpaceDE w:val="0"/>
        <w:autoSpaceDN w:val="0"/>
        <w:adjustRightInd w:val="0"/>
        <w:ind w:right="255"/>
        <w:jc w:val="both"/>
        <w:rPr>
          <w:color w:val="000000"/>
          <w:szCs w:val="20"/>
          <w:lang w:val="fr-FR"/>
        </w:rPr>
      </w:pPr>
    </w:p>
    <w:p w14:paraId="27914234"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Ce bloc de grès violet porte trois initiales entrelacées, représentant peut-être les lettre C,P,G, sur le bord inférieur de sa face de pendage 10° nord (2,2 m par 1,25 m).</w:t>
      </w:r>
    </w:p>
    <w:p w14:paraId="0AA59D9C"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p>
    <w:p w14:paraId="0E9C1F8C"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Revenir jusqu’à la face b de la roche 3, aller 4 m vers l'ouest et dépasser un bloc de grès blanc à surface horizontale (4 m</w:t>
      </w:r>
      <w:r w:rsidRPr="0032190F">
        <w:rPr>
          <w:color w:val="000000"/>
          <w:sz w:val="20"/>
          <w:szCs w:val="20"/>
          <w:vertAlign w:val="superscript"/>
          <w:lang w:val="fr-FR"/>
        </w:rPr>
        <w:t>2</w:t>
      </w:r>
      <w:r w:rsidRPr="0032190F">
        <w:rPr>
          <w:color w:val="000000"/>
          <w:sz w:val="20"/>
          <w:szCs w:val="20"/>
          <w:lang w:val="fr-FR"/>
        </w:rPr>
        <w:t>) dont la pointe nord est en surplomb. Trois lames de grès violet sont coincées entre ce bloc et un autre semblable mais avec une face de pendage 30° sud. Examinons celle située le plus bas (le plus au nord-ouest .</w:t>
      </w:r>
    </w:p>
    <w:p w14:paraId="16730857"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5613BA36"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3 </w:t>
      </w:r>
      <w:r w:rsidRPr="00DA7B01">
        <w:rPr>
          <w:rFonts w:ascii="Symbol" w:hAnsi="Symbol"/>
          <w:b/>
          <w:color w:val="000000"/>
          <w:sz w:val="20"/>
          <w:szCs w:val="20"/>
        </w:rPr>
        <w:t></w:t>
      </w:r>
      <w:r w:rsidRPr="00DA7B01">
        <w:rPr>
          <w:rFonts w:ascii="Symbol" w:hAnsi="Symbol"/>
          <w:b/>
          <w:color w:val="000000"/>
          <w:sz w:val="20"/>
          <w:szCs w:val="20"/>
        </w:rPr>
        <w:t></w:t>
      </w:r>
      <w:r w:rsidRPr="0032190F">
        <w:rPr>
          <w:b/>
          <w:color w:val="000000"/>
          <w:sz w:val="20"/>
          <w:szCs w:val="20"/>
          <w:lang w:val="fr-FR"/>
        </w:rPr>
        <w:t>. zone III . groupe I</w:t>
      </w:r>
      <w:r w:rsidRPr="00DA7B01">
        <w:rPr>
          <w:rFonts w:ascii="Symbol" w:hAnsi="Symbol"/>
          <w:b/>
          <w:color w:val="000000"/>
          <w:sz w:val="20"/>
          <w:szCs w:val="20"/>
        </w:rPr>
        <w:t></w:t>
      </w:r>
      <w:r w:rsidRPr="0032190F">
        <w:rPr>
          <w:b/>
          <w:color w:val="000000"/>
          <w:sz w:val="20"/>
          <w:szCs w:val="20"/>
          <w:lang w:val="fr-FR"/>
        </w:rPr>
        <w:t>:</w:t>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t>2 200,5 m</w:t>
      </w:r>
    </w:p>
    <w:p w14:paraId="4DDB83D5"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i/>
          <w:color w:val="000000"/>
          <w:sz w:val="20"/>
          <w:szCs w:val="20"/>
          <w:lang w:val="fr-FR"/>
        </w:rPr>
        <w:t>Roche du corniforme à appendice caudal</w:t>
      </w:r>
      <w:r w:rsidRPr="0032190F">
        <w:rPr>
          <w:color w:val="000000"/>
          <w:sz w:val="20"/>
          <w:szCs w:val="20"/>
          <w:lang w:val="fr-FR"/>
        </w:rPr>
        <w:tab/>
      </w:r>
    </w:p>
    <w:p w14:paraId="795D5087"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p>
    <w:p w14:paraId="0BE73632"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Cette petite roche présente une face 80° nord (1 m d'est en ouest, large de 0,1 m à l'est et 0,3 m à l'ouest). Un corniforme est gravé au ras de l'arête inférieure.</w:t>
      </w:r>
    </w:p>
    <w:p w14:paraId="4016C60D"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44B8A8CE"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Faire 3 m vers l'ouest-sud-ouest pour se trouver sur une roche plate (1,2 m par 1,2 m) en grès de couleur mauve. Dans son prolongement, au sud-est, se trouve une roche allongée vers le sud-est. Entre les deux pierres et vers l'ouest, remarquer un petit bloc posé sur la tranche. Sa face supérieure à léger pendage nord-ouest est couverte d'une large couche de quartz et sa face sud-est d'une pellicule de grès fin sombre. Repérer, entre le premier bloc cité et le bloc couvert de quartz, une lame à dessus bombé avec une petite face presque verticale sud, dont une toute petite surface est accessible.</w:t>
      </w:r>
    </w:p>
    <w:p w14:paraId="7B30B6A2" w14:textId="77777777" w:rsidR="000152C6" w:rsidRPr="0032190F" w:rsidRDefault="000152C6" w:rsidP="000152C6">
      <w:pPr>
        <w:widowControl w:val="0"/>
        <w:overflowPunct w:val="0"/>
        <w:autoSpaceDE w:val="0"/>
        <w:autoSpaceDN w:val="0"/>
        <w:adjustRightInd w:val="0"/>
        <w:ind w:right="255"/>
        <w:jc w:val="both"/>
        <w:rPr>
          <w:rFonts w:ascii="Courier" w:hAnsi="Courier"/>
          <w:color w:val="000000"/>
          <w:sz w:val="20"/>
          <w:szCs w:val="20"/>
          <w:lang w:val="fr-FR"/>
        </w:rPr>
      </w:pPr>
    </w:p>
    <w:p w14:paraId="16DB4FDA"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3 </w:t>
      </w:r>
      <w:r w:rsidRPr="00DA7B01">
        <w:rPr>
          <w:rFonts w:ascii="Symbol" w:hAnsi="Symbol"/>
          <w:b/>
          <w:color w:val="000000"/>
          <w:sz w:val="22"/>
          <w:szCs w:val="20"/>
        </w:rPr>
        <w:t></w:t>
      </w:r>
      <w:r w:rsidRPr="00DA7B01">
        <w:rPr>
          <w:rFonts w:ascii="Symbol" w:hAnsi="Symbol"/>
          <w:b/>
          <w:color w:val="000000"/>
          <w:sz w:val="20"/>
          <w:szCs w:val="20"/>
        </w:rPr>
        <w:t></w:t>
      </w:r>
      <w:r w:rsidRPr="0032190F">
        <w:rPr>
          <w:b/>
          <w:color w:val="000000"/>
          <w:sz w:val="20"/>
          <w:szCs w:val="20"/>
          <w:lang w:val="fr-FR"/>
        </w:rPr>
        <w:t>. zone III . groupe I</w:t>
      </w:r>
      <w:r w:rsidRPr="00DA7B01">
        <w:rPr>
          <w:rFonts w:ascii="Symbol" w:hAnsi="Symbol"/>
          <w:b/>
          <w:color w:val="000000"/>
          <w:sz w:val="20"/>
          <w:szCs w:val="20"/>
        </w:rPr>
        <w:t></w:t>
      </w:r>
      <w:r w:rsidRPr="0032190F">
        <w:rPr>
          <w:b/>
          <w:color w:val="000000"/>
          <w:sz w:val="20"/>
          <w:szCs w:val="20"/>
          <w:lang w:val="fr-FR"/>
        </w:rPr>
        <w:t>:</w:t>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t>2 201 m</w:t>
      </w:r>
    </w:p>
    <w:p w14:paraId="7693205B"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i/>
          <w:color w:val="000000"/>
          <w:sz w:val="20"/>
          <w:szCs w:val="20"/>
          <w:lang w:val="fr-FR"/>
        </w:rPr>
        <w:t>Roche de la palette</w:t>
      </w:r>
      <w:r w:rsidRPr="0032190F">
        <w:rPr>
          <w:color w:val="000000"/>
          <w:sz w:val="20"/>
          <w:szCs w:val="20"/>
          <w:lang w:val="fr-FR"/>
        </w:rPr>
        <w:tab/>
      </w:r>
    </w:p>
    <w:p w14:paraId="054D2BD0"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p>
    <w:p w14:paraId="7C967BA3"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C'est un très petit bloc enterré. La face de pendage 80° sud (0,6 m du nord-est au sud-ouest et 0,15 m de hauteur maximale) porte deux plages et des cupules éparses.</w:t>
      </w:r>
    </w:p>
    <w:p w14:paraId="34121B72"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Repères</w:t>
      </w:r>
      <w:r w:rsidRPr="0032190F">
        <w:rPr>
          <w:color w:val="000000"/>
          <w:sz w:val="20"/>
          <w:szCs w:val="20"/>
          <w:lang w:val="fr-FR"/>
        </w:rPr>
        <w:t xml:space="preserve"> : au-dessus se trouve un bloc de grès plus gros, de même qualité mais plus sombre. Au sud se trouve du grès grisâtre et au sud-ouest, une roche de grès blanc et de la végétation.</w:t>
      </w:r>
    </w:p>
    <w:p w14:paraId="35B3A860"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484F3B0C"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Revenir jusqu'à la roche 3, regarder vers le sud-ouest  et repérer la pointe d’un mélèze</w:t>
      </w:r>
      <w:r w:rsidRPr="0032190F">
        <w:rPr>
          <w:color w:val="000000"/>
          <w:sz w:val="20"/>
          <w:szCs w:val="20"/>
          <w:vertAlign w:val="superscript"/>
          <w:lang w:val="fr-FR"/>
        </w:rPr>
        <w:footnoteReference w:customMarkFollows="1" w:id="9"/>
        <w:t>*</w:t>
      </w:r>
      <w:r w:rsidRPr="0032190F">
        <w:rPr>
          <w:color w:val="000000"/>
          <w:sz w:val="20"/>
          <w:szCs w:val="20"/>
          <w:lang w:val="fr-FR"/>
        </w:rPr>
        <w:t xml:space="preserve"> qui apparaît au-dessus d’un mamelon. Marcher 25 m dans cette direction. A mi-chemin, traverser une plate forme dallée, </w:t>
      </w:r>
      <w:r w:rsidRPr="0032190F">
        <w:rPr>
          <w:b/>
          <w:color w:val="000000"/>
          <w:sz w:val="20"/>
          <w:szCs w:val="20"/>
          <w:lang w:val="fr-FR"/>
        </w:rPr>
        <w:t>TQ</w:t>
      </w:r>
      <w:r w:rsidRPr="0032190F">
        <w:rPr>
          <w:color w:val="000000"/>
          <w:sz w:val="20"/>
          <w:szCs w:val="20"/>
          <w:lang w:val="fr-FR"/>
        </w:rPr>
        <w:t>, pour atteindre un bloc de grès blanc mesurant 3 m d’est en ouest, 1,5 m du nord au sud et dont la face supérieure présente un léger pendage nord-ouest. Marcher sur ce bloc et repérer devant lui une roche portant un fort décrochement en V, d'axe est - ouest. La roche gravée suivante est la portion de ce décrochement qui pointe vers le sud. La roche elle-même repose sur le bloc où l'on pose les pieds.</w:t>
      </w:r>
    </w:p>
    <w:p w14:paraId="229922D6"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67DA3FA9"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color w:val="000000"/>
          <w:sz w:val="20"/>
          <w:szCs w:val="20"/>
          <w:lang w:val="fr-FR"/>
        </w:rPr>
        <w:t xml:space="preserve">Roche 3 </w:t>
      </w:r>
      <w:r w:rsidRPr="00DA7B01">
        <w:rPr>
          <w:rFonts w:ascii="Symbol" w:hAnsi="Symbol"/>
          <w:b/>
          <w:color w:val="000000"/>
          <w:sz w:val="20"/>
          <w:szCs w:val="20"/>
        </w:rPr>
        <w:t></w:t>
      </w:r>
      <w:r w:rsidRPr="00DA7B01">
        <w:rPr>
          <w:rFonts w:ascii="Symbol" w:hAnsi="Symbol"/>
          <w:b/>
          <w:color w:val="000000"/>
          <w:sz w:val="20"/>
          <w:szCs w:val="20"/>
        </w:rPr>
        <w:t></w:t>
      </w:r>
      <w:r w:rsidRPr="0032190F">
        <w:rPr>
          <w:b/>
          <w:color w:val="000000"/>
          <w:sz w:val="20"/>
          <w:szCs w:val="20"/>
          <w:lang w:val="fr-FR"/>
        </w:rPr>
        <w:t>. zone III . groupe 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207 m</w:t>
      </w:r>
    </w:p>
    <w:p w14:paraId="3AC92105"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i/>
          <w:color w:val="000000"/>
          <w:sz w:val="20"/>
          <w:szCs w:val="20"/>
          <w:lang w:val="fr-FR"/>
        </w:rPr>
        <w:t>Roche de la petite face violette en décrochement</w:t>
      </w:r>
      <w:r w:rsidRPr="0032190F">
        <w:rPr>
          <w:b/>
          <w:color w:val="000000"/>
          <w:sz w:val="20"/>
          <w:szCs w:val="20"/>
          <w:lang w:val="fr-FR"/>
        </w:rPr>
        <w:tab/>
      </w:r>
    </w:p>
    <w:p w14:paraId="51048280"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color w:val="000000"/>
          <w:sz w:val="20"/>
          <w:szCs w:val="20"/>
          <w:lang w:val="fr-FR"/>
        </w:rPr>
        <w:lastRenderedPageBreak/>
        <w:tab/>
      </w:r>
      <w:r w:rsidRPr="0032190F">
        <w:rPr>
          <w:b/>
          <w:color w:val="000000"/>
          <w:sz w:val="20"/>
          <w:szCs w:val="20"/>
          <w:lang w:val="fr-FR"/>
        </w:rPr>
        <w:tab/>
      </w:r>
      <w:r w:rsidRPr="0032190F">
        <w:rPr>
          <w:b/>
          <w:color w:val="000000"/>
          <w:sz w:val="20"/>
          <w:szCs w:val="20"/>
          <w:lang w:val="fr-FR"/>
        </w:rPr>
        <w:tab/>
      </w:r>
    </w:p>
    <w:p w14:paraId="350F3F7E"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C’est une surface (0,7 m par 0,3 m) très lisse, de pendage 30° est et de couleur rouge sombre très intense, la roche restant cependant blanche à l’ouest. Un numéro, R31</w:t>
      </w:r>
      <w:r w:rsidRPr="00DA7B01">
        <w:rPr>
          <w:rFonts w:ascii="Symbol" w:hAnsi="Symbol"/>
          <w:i/>
          <w:color w:val="000000"/>
          <w:sz w:val="20"/>
          <w:szCs w:val="20"/>
        </w:rPr>
        <w:t></w:t>
      </w:r>
      <w:r w:rsidRPr="0032190F">
        <w:rPr>
          <w:i/>
          <w:color w:val="000000"/>
          <w:sz w:val="20"/>
          <w:szCs w:val="20"/>
          <w:lang w:val="fr-FR"/>
        </w:rPr>
        <w:t>, un corniforme et une plage y sont gravés.</w:t>
      </w:r>
    </w:p>
    <w:p w14:paraId="25039A32"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163F2657"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 xml:space="preserve">Revenir encore jusqu'à la roche 3 (c'est une grande roche colorée, de forme bien particulière et un bon repère, bien qu'un peu caché dans l'éboulis). Partir de la face c, marcher 17 m vers le nord-ouest  pour traverser entièrement une plateforme citée plus tôt (TG, troisième de l'alignement avec TK) et continuer encore 25 m jusqu'au sentier, en traversant de nouveau des terrasses, </w:t>
      </w:r>
      <w:r w:rsidRPr="0032190F">
        <w:rPr>
          <w:b/>
          <w:color w:val="000000"/>
          <w:sz w:val="20"/>
          <w:szCs w:val="20"/>
          <w:lang w:val="fr-FR"/>
        </w:rPr>
        <w:t>TE</w:t>
      </w:r>
      <w:r w:rsidRPr="0032190F">
        <w:rPr>
          <w:color w:val="000000"/>
          <w:sz w:val="20"/>
          <w:szCs w:val="20"/>
          <w:lang w:val="fr-FR"/>
        </w:rPr>
        <w:t xml:space="preserve"> et </w:t>
      </w:r>
      <w:r w:rsidRPr="0032190F">
        <w:rPr>
          <w:b/>
          <w:color w:val="000000"/>
          <w:sz w:val="20"/>
          <w:szCs w:val="20"/>
          <w:lang w:val="fr-FR"/>
        </w:rPr>
        <w:t>TF</w:t>
      </w:r>
      <w:r w:rsidRPr="0032190F">
        <w:rPr>
          <w:color w:val="000000"/>
          <w:sz w:val="20"/>
          <w:szCs w:val="20"/>
          <w:lang w:val="fr-FR"/>
        </w:rPr>
        <w:t xml:space="preserve">.. </w:t>
      </w:r>
      <w:r w:rsidRPr="0032190F">
        <w:rPr>
          <w:color w:val="000000"/>
          <w:sz w:val="20"/>
          <w:szCs w:val="20"/>
          <w:lang w:val="fr-FR"/>
        </w:rPr>
        <w:tab/>
      </w:r>
    </w:p>
    <w:p w14:paraId="0FAE9799"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Repère</w:t>
      </w:r>
      <w:r w:rsidRPr="0032190F">
        <w:rPr>
          <w:color w:val="000000"/>
          <w:sz w:val="20"/>
          <w:szCs w:val="20"/>
          <w:lang w:val="fr-FR"/>
        </w:rPr>
        <w:t xml:space="preserve"> : on doit se trouver 10 m au sud de grands blocs blancs, régulièrement découpés, entassés à l'est d'un petit mélèze et d'un promontoire rocheux.</w:t>
      </w:r>
    </w:p>
    <w:p w14:paraId="37FA80B4"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2028551B"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i/>
          <w:color w:val="000000"/>
          <w:sz w:val="20"/>
          <w:szCs w:val="20"/>
          <w:lang w:val="fr-FR"/>
        </w:rPr>
        <w:tab/>
        <w:t xml:space="preserve">Plusieurs aménagements militaires, en relation avec CA (cité plus haut), sont visibles : </w:t>
      </w:r>
      <w:r w:rsidRPr="0032190F">
        <w:rPr>
          <w:b/>
          <w:i/>
          <w:color w:val="000000"/>
          <w:sz w:val="20"/>
          <w:szCs w:val="20"/>
          <w:lang w:val="fr-FR"/>
        </w:rPr>
        <w:t>CB</w:t>
      </w:r>
      <w:r w:rsidRPr="0032190F">
        <w:rPr>
          <w:i/>
          <w:color w:val="000000"/>
          <w:sz w:val="20"/>
          <w:szCs w:val="20"/>
          <w:lang w:val="fr-FR"/>
        </w:rPr>
        <w:t xml:space="preserve">, une petite construction (3 m par 3m à peine) dont l'ouverture est aménagée à l'est, puis 4 m à l'ouest, juste devant les blocs blancs, </w:t>
      </w:r>
      <w:r w:rsidRPr="0032190F">
        <w:rPr>
          <w:b/>
          <w:i/>
          <w:color w:val="000000"/>
          <w:sz w:val="20"/>
          <w:szCs w:val="20"/>
          <w:lang w:val="fr-FR"/>
        </w:rPr>
        <w:t>TA</w:t>
      </w:r>
      <w:r w:rsidRPr="0032190F">
        <w:rPr>
          <w:i/>
          <w:color w:val="000000"/>
          <w:sz w:val="20"/>
          <w:szCs w:val="20"/>
          <w:lang w:val="fr-FR"/>
        </w:rPr>
        <w:t xml:space="preserve">, une petite terrasse qui jouxte le sentier au sud, enfin, du nord au sud et sur 20 m se succèdent la terrasse </w:t>
      </w:r>
      <w:r w:rsidRPr="0032190F">
        <w:rPr>
          <w:b/>
          <w:i/>
          <w:color w:val="000000"/>
          <w:sz w:val="20"/>
          <w:szCs w:val="20"/>
          <w:lang w:val="fr-FR"/>
        </w:rPr>
        <w:t>TB</w:t>
      </w:r>
      <w:r w:rsidRPr="0032190F">
        <w:rPr>
          <w:i/>
          <w:color w:val="000000"/>
          <w:sz w:val="20"/>
          <w:szCs w:val="20"/>
          <w:lang w:val="fr-FR"/>
        </w:rPr>
        <w:t xml:space="preserve">, le sentier, </w:t>
      </w:r>
      <w:r w:rsidRPr="0032190F">
        <w:rPr>
          <w:b/>
          <w:i/>
          <w:color w:val="000000"/>
          <w:sz w:val="20"/>
          <w:szCs w:val="20"/>
          <w:lang w:val="fr-FR"/>
        </w:rPr>
        <w:t>CC</w:t>
      </w:r>
      <w:r w:rsidRPr="0032190F">
        <w:rPr>
          <w:i/>
          <w:color w:val="000000"/>
          <w:sz w:val="20"/>
          <w:szCs w:val="20"/>
          <w:lang w:val="fr-FR"/>
        </w:rPr>
        <w:t xml:space="preserve">, une petite structure carrée ouverte vers le nord-est, associée à une construction sans mur au nord-est et adossée au talus au sud-est. Au sud-ouest la terrasse </w:t>
      </w:r>
      <w:r w:rsidRPr="0032190F">
        <w:rPr>
          <w:b/>
          <w:i/>
          <w:color w:val="000000"/>
          <w:sz w:val="20"/>
          <w:szCs w:val="20"/>
          <w:lang w:val="fr-FR"/>
        </w:rPr>
        <w:t>TF</w:t>
      </w:r>
      <w:r w:rsidRPr="0032190F">
        <w:rPr>
          <w:i/>
          <w:color w:val="000000"/>
          <w:sz w:val="20"/>
          <w:szCs w:val="20"/>
          <w:lang w:val="fr-FR"/>
        </w:rPr>
        <w:t xml:space="preserve"> domine CC de 1,5 m. Plus à l'ouest (à 4 m) et près du sentier a été construite </w:t>
      </w:r>
      <w:r w:rsidRPr="0032190F">
        <w:rPr>
          <w:b/>
          <w:i/>
          <w:color w:val="000000"/>
          <w:sz w:val="20"/>
          <w:szCs w:val="20"/>
          <w:lang w:val="fr-FR"/>
        </w:rPr>
        <w:t>TE</w:t>
      </w:r>
      <w:r w:rsidRPr="0032190F">
        <w:rPr>
          <w:i/>
          <w:color w:val="000000"/>
          <w:sz w:val="20"/>
          <w:szCs w:val="20"/>
          <w:lang w:val="fr-FR"/>
        </w:rPr>
        <w:t xml:space="preserve">, une nouvelle terrasse avec muret de renfort au nord-est, des petits murs au sud-est et un talus du côté de la pente naturelle. Un passage semble avoir été consolidé en dessous de TE, reliant TF au sentier de la cime des Lacs. A l'ouest du sentier, remarquer une nouvelle petite terrasse </w:t>
      </w:r>
      <w:r w:rsidRPr="0032190F">
        <w:rPr>
          <w:b/>
          <w:i/>
          <w:color w:val="000000"/>
          <w:sz w:val="20"/>
          <w:szCs w:val="20"/>
          <w:lang w:val="fr-FR"/>
        </w:rPr>
        <w:t>TC</w:t>
      </w:r>
      <w:r w:rsidRPr="0032190F">
        <w:rPr>
          <w:i/>
          <w:color w:val="000000"/>
          <w:sz w:val="20"/>
          <w:szCs w:val="20"/>
          <w:lang w:val="fr-FR"/>
        </w:rPr>
        <w:t xml:space="preserve">, puis, en allant vers le mélèze, </w:t>
      </w:r>
      <w:r w:rsidRPr="0032190F">
        <w:rPr>
          <w:b/>
          <w:i/>
          <w:color w:val="000000"/>
          <w:sz w:val="20"/>
          <w:szCs w:val="20"/>
          <w:lang w:val="fr-FR"/>
        </w:rPr>
        <w:t>TD</w:t>
      </w:r>
      <w:r w:rsidRPr="0032190F">
        <w:rPr>
          <w:i/>
          <w:color w:val="000000"/>
          <w:sz w:val="20"/>
          <w:szCs w:val="20"/>
          <w:lang w:val="fr-FR"/>
        </w:rPr>
        <w:t>, qui est en zone III groupe II car la petite roche 1</w:t>
      </w:r>
      <w:r w:rsidRPr="00DA7B01">
        <w:rPr>
          <w:rFonts w:ascii="Symbol" w:hAnsi="Symbol"/>
          <w:i/>
          <w:color w:val="000000"/>
          <w:sz w:val="20"/>
          <w:szCs w:val="20"/>
        </w:rPr>
        <w:t></w:t>
      </w:r>
      <w:r w:rsidRPr="0032190F">
        <w:rPr>
          <w:i/>
          <w:color w:val="000000"/>
          <w:sz w:val="20"/>
          <w:szCs w:val="20"/>
          <w:lang w:val="fr-FR"/>
        </w:rPr>
        <w:t xml:space="preserve"> de ce groupe II est incluse dans cette terrasse.</w:t>
      </w:r>
    </w:p>
    <w:p w14:paraId="4655ACDF"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p>
    <w:p w14:paraId="5FD5CC77"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 xml:space="preserve">Depuis TD, descendre un peu vers l'est. Sur le bord nord-ouest du sentier, remarquer la face orientée sud-ouest – nord-est, au ras du sol , d’un petit bloc de grès. </w:t>
      </w:r>
    </w:p>
    <w:p w14:paraId="2811C8D3"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4D520717"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4 </w:t>
      </w:r>
      <w:r w:rsidRPr="00DA7B01">
        <w:rPr>
          <w:rFonts w:ascii="Symbol" w:hAnsi="Symbol"/>
          <w:b/>
          <w:color w:val="000000"/>
          <w:sz w:val="20"/>
          <w:szCs w:val="20"/>
        </w:rPr>
        <w:t></w:t>
      </w:r>
      <w:r w:rsidRPr="00DA7B01">
        <w:rPr>
          <w:rFonts w:ascii="Symbol" w:hAnsi="Symbol"/>
          <w:b/>
          <w:color w:val="000000"/>
          <w:sz w:val="20"/>
          <w:szCs w:val="20"/>
        </w:rPr>
        <w:t></w:t>
      </w:r>
      <w:r w:rsidRPr="0032190F">
        <w:rPr>
          <w:b/>
          <w:color w:val="000000"/>
          <w:sz w:val="20"/>
          <w:szCs w:val="20"/>
          <w:lang w:val="fr-FR"/>
        </w:rPr>
        <w:t>. zone III . groupe I</w:t>
      </w:r>
      <w:r w:rsidRPr="00DA7B01">
        <w:rPr>
          <w:rFonts w:ascii="Symbol" w:hAnsi="Symbol"/>
          <w:b/>
          <w:color w:val="000000"/>
          <w:sz w:val="20"/>
          <w:szCs w:val="20"/>
        </w:rPr>
        <w:t></w:t>
      </w:r>
      <w:r w:rsidRPr="0032190F">
        <w:rPr>
          <w:b/>
          <w:color w:val="000000"/>
          <w:sz w:val="20"/>
          <w:szCs w:val="20"/>
          <w:lang w:val="fr-FR"/>
        </w:rPr>
        <w:t>:</w:t>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t>2 197 m</w:t>
      </w:r>
    </w:p>
    <w:p w14:paraId="5EE6DF49"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i/>
          <w:color w:val="000000"/>
          <w:sz w:val="20"/>
          <w:szCs w:val="20"/>
          <w:lang w:val="fr-FR"/>
        </w:rPr>
        <w:t>Roche de la bande blanche</w:t>
      </w:r>
      <w:r w:rsidRPr="0032190F">
        <w:rPr>
          <w:color w:val="000000"/>
          <w:sz w:val="20"/>
          <w:szCs w:val="20"/>
          <w:lang w:val="fr-FR"/>
        </w:rPr>
        <w:tab/>
      </w:r>
    </w:p>
    <w:p w14:paraId="5A10DCDE"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p>
    <w:p w14:paraId="53F61953"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Dans la partie supérieure ouest de la face (1,85 m par 1,50 m, pendage 40° sud-est), de couleur violet clair et traversée par une bande blanche, on peut voir (de préférence en septembre) un cercle et deux corniformes aux cornes dirigées vers le pic des Merveilles (au nord-ouest).</w:t>
      </w:r>
    </w:p>
    <w:p w14:paraId="2336557A"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p>
    <w:p w14:paraId="7679F85E"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A quelques mètres, de l’autre côté du sentier, examiner la face sud-est d’un bloc de grès violet.</w:t>
      </w:r>
    </w:p>
    <w:p w14:paraId="403A2031" w14:textId="77777777" w:rsidR="000152C6" w:rsidRPr="0032190F" w:rsidRDefault="000152C6" w:rsidP="000152C6">
      <w:pPr>
        <w:widowControl w:val="0"/>
        <w:overflowPunct w:val="0"/>
        <w:autoSpaceDE w:val="0"/>
        <w:autoSpaceDN w:val="0"/>
        <w:adjustRightInd w:val="0"/>
        <w:ind w:right="255"/>
        <w:jc w:val="both"/>
        <w:rPr>
          <w:rFonts w:ascii="Courier" w:hAnsi="Courier"/>
          <w:color w:val="000000"/>
          <w:sz w:val="20"/>
          <w:szCs w:val="20"/>
          <w:lang w:val="fr-FR"/>
        </w:rPr>
      </w:pPr>
    </w:p>
    <w:p w14:paraId="10F1BCF6"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4 </w:t>
      </w:r>
      <w:r w:rsidRPr="00DA7B01">
        <w:rPr>
          <w:rFonts w:ascii="Symbol" w:hAnsi="Symbol"/>
          <w:b/>
          <w:color w:val="000000"/>
          <w:sz w:val="22"/>
          <w:szCs w:val="20"/>
        </w:rPr>
        <w:t></w:t>
      </w:r>
      <w:r w:rsidRPr="00DA7B01">
        <w:rPr>
          <w:rFonts w:ascii="Symbol" w:hAnsi="Symbol"/>
          <w:b/>
          <w:color w:val="000000"/>
          <w:sz w:val="20"/>
          <w:szCs w:val="20"/>
        </w:rPr>
        <w:t></w:t>
      </w:r>
      <w:r w:rsidRPr="0032190F">
        <w:rPr>
          <w:b/>
          <w:color w:val="000000"/>
          <w:sz w:val="20"/>
          <w:szCs w:val="20"/>
          <w:lang w:val="fr-FR"/>
        </w:rPr>
        <w:t>. zone III . groupe 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t>2 198 m</w:t>
      </w:r>
    </w:p>
    <w:p w14:paraId="24EAF5F2"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i/>
          <w:color w:val="000000"/>
          <w:sz w:val="20"/>
          <w:szCs w:val="20"/>
          <w:lang w:val="fr-FR"/>
        </w:rPr>
        <w:t>Roche du corniforme au pommeau globuleux</w:t>
      </w:r>
      <w:r w:rsidRPr="0032190F">
        <w:rPr>
          <w:color w:val="000000"/>
          <w:sz w:val="20"/>
          <w:szCs w:val="20"/>
          <w:lang w:val="fr-FR"/>
        </w:rPr>
        <w:tab/>
      </w:r>
    </w:p>
    <w:p w14:paraId="64EA10D1"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p>
    <w:p w14:paraId="0293FBD8"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Les gravures, trois corniformes tracés côte à côte, sont situées dans la partie supérieure sud-ouest de la face arrondie de pendage 45° est. Les corniformes ont des corps rectangulaires massifs. L’un a des cornes arrondies et un second, disposé dans le même sens, présente de fines cornes à deux segments. Ces deux figures sont séparées par un troisième corniforme disposé tête bêche avec le second. Le piquetage est de style B1 régulier. Ces gravures ne sont bien visibles que fin septembre.</w:t>
      </w:r>
    </w:p>
    <w:p w14:paraId="02313FC0"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366757A9"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Continuer sur le sentier vers le sud, jusqu'à un lacet vers le nord situé à la hauteur de la roche 3</w:t>
      </w:r>
      <w:r w:rsidRPr="00DA7B01">
        <w:rPr>
          <w:rFonts w:ascii="Symbol" w:hAnsi="Symbol"/>
          <w:color w:val="000000"/>
          <w:sz w:val="20"/>
          <w:szCs w:val="20"/>
        </w:rPr>
        <w:t></w:t>
      </w:r>
      <w:r w:rsidRPr="0032190F">
        <w:rPr>
          <w:color w:val="000000"/>
          <w:sz w:val="20"/>
          <w:szCs w:val="20"/>
          <w:lang w:val="fr-FR"/>
        </w:rPr>
        <w:t xml:space="preserve"> que l'on repère assez facilement dans l'éboulis et observer les constructions militaires.</w:t>
      </w:r>
    </w:p>
    <w:p w14:paraId="359AADA1"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p>
    <w:p w14:paraId="0A03D761"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 xml:space="preserve">Au sud-sud-est, à la pointe du lacet se trouve </w:t>
      </w:r>
      <w:r w:rsidRPr="0032190F">
        <w:rPr>
          <w:b/>
          <w:i/>
          <w:color w:val="000000"/>
          <w:sz w:val="20"/>
          <w:szCs w:val="20"/>
          <w:lang w:val="fr-FR"/>
        </w:rPr>
        <w:t>TT</w:t>
      </w:r>
      <w:r w:rsidRPr="0032190F">
        <w:rPr>
          <w:i/>
          <w:color w:val="000000"/>
          <w:sz w:val="20"/>
          <w:szCs w:val="20"/>
          <w:lang w:val="fr-FR"/>
        </w:rPr>
        <w:t xml:space="preserve">, une terrasse de 8 m de long avec de grandes dalles plates au sol, elle est suivie, 15 m au sud,  par une construction </w:t>
      </w:r>
      <w:r w:rsidRPr="0032190F">
        <w:rPr>
          <w:b/>
          <w:i/>
          <w:color w:val="000000"/>
          <w:sz w:val="20"/>
          <w:szCs w:val="20"/>
          <w:lang w:val="fr-FR"/>
        </w:rPr>
        <w:t>CE</w:t>
      </w:r>
      <w:r w:rsidRPr="0032190F">
        <w:rPr>
          <w:i/>
          <w:color w:val="000000"/>
          <w:sz w:val="20"/>
          <w:szCs w:val="20"/>
          <w:lang w:val="fr-FR"/>
        </w:rPr>
        <w:t xml:space="preserve">, dont les murs bien construits ont environ 0,8 m de haut. L'entrée n'est pas nette, mais elle existe probablement dans le mur nord où des blocs sont éboulés. Cette casemate est dominée par une petite terrasse </w:t>
      </w:r>
      <w:r w:rsidRPr="0032190F">
        <w:rPr>
          <w:b/>
          <w:i/>
          <w:color w:val="000000"/>
          <w:sz w:val="20"/>
          <w:szCs w:val="20"/>
          <w:lang w:val="fr-FR"/>
        </w:rPr>
        <w:t>TU</w:t>
      </w:r>
      <w:r w:rsidRPr="0032190F">
        <w:rPr>
          <w:i/>
          <w:color w:val="000000"/>
          <w:sz w:val="20"/>
          <w:szCs w:val="20"/>
          <w:lang w:val="fr-FR"/>
        </w:rPr>
        <w:t xml:space="preserve">, située 5 m au nord-nord-ouest. A l'est nord est cinq terrasses s'étagent, </w:t>
      </w:r>
      <w:r w:rsidRPr="0032190F">
        <w:rPr>
          <w:b/>
          <w:i/>
          <w:color w:val="000000"/>
          <w:sz w:val="20"/>
          <w:szCs w:val="20"/>
          <w:lang w:val="fr-FR"/>
        </w:rPr>
        <w:t>TK</w:t>
      </w:r>
      <w:r w:rsidRPr="0032190F">
        <w:rPr>
          <w:i/>
          <w:color w:val="000000"/>
          <w:sz w:val="20"/>
          <w:szCs w:val="20"/>
          <w:lang w:val="fr-FR"/>
        </w:rPr>
        <w:t>,</w:t>
      </w:r>
      <w:r w:rsidRPr="0032190F">
        <w:rPr>
          <w:b/>
          <w:i/>
          <w:color w:val="000000"/>
          <w:sz w:val="20"/>
          <w:szCs w:val="20"/>
          <w:lang w:val="fr-FR"/>
        </w:rPr>
        <w:t xml:space="preserve"> TJ</w:t>
      </w:r>
      <w:r w:rsidRPr="0032190F">
        <w:rPr>
          <w:i/>
          <w:color w:val="000000"/>
          <w:sz w:val="20"/>
          <w:szCs w:val="20"/>
          <w:lang w:val="fr-FR"/>
        </w:rPr>
        <w:t xml:space="preserve">, </w:t>
      </w:r>
      <w:r w:rsidRPr="0032190F">
        <w:rPr>
          <w:b/>
          <w:i/>
          <w:color w:val="000000"/>
          <w:sz w:val="20"/>
          <w:szCs w:val="20"/>
          <w:lang w:val="fr-FR"/>
        </w:rPr>
        <w:t>TG</w:t>
      </w:r>
      <w:r w:rsidRPr="0032190F">
        <w:rPr>
          <w:i/>
          <w:color w:val="000000"/>
          <w:sz w:val="20"/>
          <w:szCs w:val="20"/>
          <w:lang w:val="fr-FR"/>
        </w:rPr>
        <w:t xml:space="preserve">, </w:t>
      </w:r>
      <w:r w:rsidRPr="0032190F">
        <w:rPr>
          <w:b/>
          <w:i/>
          <w:color w:val="000000"/>
          <w:sz w:val="20"/>
          <w:szCs w:val="20"/>
          <w:lang w:val="fr-FR"/>
        </w:rPr>
        <w:t>TN</w:t>
      </w:r>
      <w:r w:rsidRPr="0032190F">
        <w:rPr>
          <w:i/>
          <w:color w:val="000000"/>
          <w:sz w:val="20"/>
          <w:szCs w:val="20"/>
          <w:lang w:val="fr-FR"/>
        </w:rPr>
        <w:t>,</w:t>
      </w:r>
      <w:r w:rsidRPr="0032190F">
        <w:rPr>
          <w:b/>
          <w:i/>
          <w:color w:val="000000"/>
          <w:sz w:val="20"/>
          <w:szCs w:val="20"/>
          <w:lang w:val="fr-FR"/>
        </w:rPr>
        <w:t xml:space="preserve"> TT</w:t>
      </w:r>
      <w:r w:rsidRPr="0032190F">
        <w:rPr>
          <w:i/>
          <w:color w:val="000000"/>
          <w:sz w:val="20"/>
          <w:szCs w:val="20"/>
          <w:lang w:val="fr-FR"/>
        </w:rPr>
        <w:t xml:space="preserve">, dont la plus basse est </w:t>
      </w:r>
      <w:r w:rsidRPr="0032190F">
        <w:rPr>
          <w:b/>
          <w:i/>
          <w:color w:val="000000"/>
          <w:sz w:val="20"/>
          <w:szCs w:val="20"/>
          <w:lang w:val="fr-FR"/>
        </w:rPr>
        <w:t>TK</w:t>
      </w:r>
      <w:r w:rsidRPr="0032190F">
        <w:rPr>
          <w:i/>
          <w:color w:val="000000"/>
          <w:sz w:val="20"/>
          <w:szCs w:val="20"/>
          <w:lang w:val="fr-FR"/>
        </w:rPr>
        <w:t xml:space="preserve"> décrite précédemment et située un peu à l'ouest du grand bloc pointu qui protège la construction </w:t>
      </w:r>
      <w:r w:rsidRPr="0032190F">
        <w:rPr>
          <w:b/>
          <w:i/>
          <w:color w:val="000000"/>
          <w:sz w:val="20"/>
          <w:szCs w:val="20"/>
          <w:lang w:val="fr-FR"/>
        </w:rPr>
        <w:t>CD</w:t>
      </w:r>
      <w:r w:rsidRPr="0032190F">
        <w:rPr>
          <w:i/>
          <w:color w:val="000000"/>
          <w:sz w:val="20"/>
          <w:szCs w:val="20"/>
          <w:lang w:val="fr-FR"/>
        </w:rPr>
        <w:t xml:space="preserve">. Certaines ont un mur de soutien au sud-ouest qui forme la base d'une nouvelle terrasse plus rudimentaire( probaablemennt </w:t>
      </w:r>
      <w:r w:rsidRPr="0032190F">
        <w:rPr>
          <w:b/>
          <w:i/>
          <w:color w:val="000000"/>
          <w:sz w:val="20"/>
          <w:szCs w:val="20"/>
          <w:lang w:val="fr-FR"/>
        </w:rPr>
        <w:t>TI</w:t>
      </w:r>
      <w:r w:rsidRPr="0032190F">
        <w:rPr>
          <w:i/>
          <w:color w:val="000000"/>
          <w:sz w:val="20"/>
          <w:szCs w:val="20"/>
          <w:lang w:val="fr-FR"/>
        </w:rPr>
        <w:t xml:space="preserve">, </w:t>
      </w:r>
      <w:r w:rsidRPr="0032190F">
        <w:rPr>
          <w:b/>
          <w:i/>
          <w:color w:val="000000"/>
          <w:sz w:val="20"/>
          <w:szCs w:val="20"/>
          <w:lang w:val="fr-FR"/>
        </w:rPr>
        <w:t>TP</w:t>
      </w:r>
      <w:r w:rsidRPr="0032190F">
        <w:rPr>
          <w:i/>
          <w:color w:val="000000"/>
          <w:sz w:val="20"/>
          <w:szCs w:val="20"/>
          <w:lang w:val="fr-FR"/>
        </w:rPr>
        <w:t xml:space="preserve"> et </w:t>
      </w:r>
      <w:r w:rsidRPr="0032190F">
        <w:rPr>
          <w:b/>
          <w:i/>
          <w:color w:val="000000"/>
          <w:sz w:val="20"/>
          <w:szCs w:val="20"/>
          <w:lang w:val="fr-FR"/>
        </w:rPr>
        <w:t>TO</w:t>
      </w:r>
      <w:r w:rsidRPr="0032190F">
        <w:rPr>
          <w:i/>
          <w:color w:val="000000"/>
          <w:sz w:val="20"/>
          <w:szCs w:val="20"/>
          <w:lang w:val="fr-FR"/>
        </w:rPr>
        <w:t>) ou d'une voie d'accés aux plates formes.</w:t>
      </w:r>
    </w:p>
    <w:p w14:paraId="506A4834"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p>
    <w:p w14:paraId="1860D3ED"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Monter de nouveau sur le sentier et le quitter près d'un virage serré pour découvrir à l’ouest une langue de roche descendant vers le nord-est. La contourner par le nord, puis monter vers le sud-ouest dans le deuxième passage herbeux rencontré qui est en cul-de-sac comme le premier. Les gravures sont sur la deuxième langue rocheuse.</w:t>
      </w:r>
    </w:p>
    <w:p w14:paraId="55AEE730"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31E81034"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4 </w:t>
      </w:r>
      <w:r w:rsidRPr="00DA7B01">
        <w:rPr>
          <w:rFonts w:ascii="Symbol" w:hAnsi="Symbol"/>
          <w:b/>
          <w:color w:val="000000"/>
          <w:sz w:val="20"/>
          <w:szCs w:val="20"/>
        </w:rPr>
        <w:t></w:t>
      </w:r>
      <w:r w:rsidRPr="00DA7B01">
        <w:rPr>
          <w:rFonts w:ascii="Symbol" w:hAnsi="Symbol"/>
          <w:b/>
          <w:color w:val="000000"/>
          <w:sz w:val="20"/>
          <w:szCs w:val="20"/>
        </w:rPr>
        <w:t></w:t>
      </w:r>
      <w:r w:rsidRPr="0032190F">
        <w:rPr>
          <w:b/>
          <w:color w:val="000000"/>
          <w:sz w:val="20"/>
          <w:szCs w:val="20"/>
          <w:lang w:val="fr-FR"/>
        </w:rPr>
        <w:t>. zone III . groupe 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219 m</w:t>
      </w:r>
    </w:p>
    <w:p w14:paraId="2EC266B8"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i/>
          <w:color w:val="000000"/>
          <w:sz w:val="20"/>
          <w:szCs w:val="20"/>
          <w:lang w:val="fr-FR"/>
        </w:rPr>
        <w:lastRenderedPageBreak/>
        <w:t>Roche des cinq corniformes dirigés vers l’ouest</w:t>
      </w:r>
      <w:r w:rsidRPr="0032190F">
        <w:rPr>
          <w:b/>
          <w:color w:val="000000"/>
          <w:sz w:val="20"/>
          <w:szCs w:val="20"/>
          <w:lang w:val="fr-FR"/>
        </w:rPr>
        <w:tab/>
      </w:r>
      <w:r w:rsidRPr="0032190F">
        <w:rPr>
          <w:b/>
          <w:color w:val="000000"/>
          <w:sz w:val="20"/>
          <w:szCs w:val="20"/>
          <w:lang w:val="fr-FR"/>
        </w:rPr>
        <w:tab/>
      </w:r>
    </w:p>
    <w:p w14:paraId="72EB73C9"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ab/>
      </w:r>
      <w:r w:rsidRPr="0032190F">
        <w:rPr>
          <w:b/>
          <w:color w:val="000000"/>
          <w:sz w:val="20"/>
          <w:szCs w:val="20"/>
          <w:lang w:val="fr-FR"/>
        </w:rPr>
        <w:tab/>
      </w:r>
    </w:p>
    <w:p w14:paraId="4DC5E925"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La surface gravée est située au-dessus d'un décrochement de 0,4 m, à 4 m du bas de la langue rocheuse. Sur une surface de pendage 60°sud-est, au milieu de la face est de la langue rocheuse, sont gravés cinq corniformes, une plage et, sous une cassure, le n° R28</w:t>
      </w:r>
      <w:r w:rsidRPr="00DA7B01">
        <w:rPr>
          <w:rFonts w:ascii="Symbol" w:hAnsi="Symbol"/>
          <w:i/>
          <w:color w:val="000000"/>
          <w:sz w:val="20"/>
          <w:szCs w:val="20"/>
        </w:rPr>
        <w:t></w:t>
      </w:r>
      <w:r w:rsidRPr="00DA7B01">
        <w:rPr>
          <w:rFonts w:ascii="Symbol" w:hAnsi="Symbol"/>
          <w:i/>
          <w:color w:val="000000"/>
          <w:sz w:val="20"/>
          <w:szCs w:val="20"/>
        </w:rPr>
        <w:t></w:t>
      </w:r>
      <w:r w:rsidRPr="0032190F">
        <w:rPr>
          <w:i/>
          <w:color w:val="000000"/>
          <w:sz w:val="20"/>
          <w:szCs w:val="20"/>
          <w:lang w:val="fr-FR"/>
        </w:rPr>
        <w:t xml:space="preserve"> Les gravures et le numéro sont peu visibles.</w:t>
      </w:r>
    </w:p>
    <w:p w14:paraId="3C8E057C" w14:textId="77777777" w:rsidR="000152C6" w:rsidRPr="0032190F" w:rsidRDefault="000152C6" w:rsidP="000152C6">
      <w:pPr>
        <w:widowControl w:val="0"/>
        <w:numPr>
          <w:ilvl w:val="0"/>
          <w:numId w:val="8"/>
        </w:numPr>
        <w:tabs>
          <w:tab w:val="clear" w:pos="360"/>
        </w:tabs>
        <w:overflowPunct w:val="0"/>
        <w:autoSpaceDE w:val="0"/>
        <w:autoSpaceDN w:val="0"/>
        <w:adjustRightInd w:val="0"/>
        <w:ind w:left="0" w:right="255" w:firstLine="0"/>
        <w:jc w:val="both"/>
        <w:rPr>
          <w:i/>
          <w:color w:val="000000"/>
          <w:sz w:val="20"/>
          <w:szCs w:val="20"/>
          <w:lang w:val="fr-FR"/>
        </w:rPr>
      </w:pPr>
      <w:r w:rsidRPr="0032190F">
        <w:rPr>
          <w:i/>
          <w:color w:val="000000"/>
          <w:sz w:val="20"/>
          <w:szCs w:val="20"/>
          <w:lang w:val="fr-FR"/>
        </w:rPr>
        <w:t>Un autre corniforme, situé au ras de l'herbe, est visible à 2 m au sud-ouest des gravures précédentes.</w:t>
      </w:r>
    </w:p>
    <w:p w14:paraId="2F75461B"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410F4E67"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Contourner le bas de cette pointe rocheuse puis remonter le long de son bord ouest afin d'atteindre une dépression de l’affleurement. Elle se trouve quelques mètres au-dessus, au centre d’un palier.</w:t>
      </w:r>
    </w:p>
    <w:p w14:paraId="033FA209"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p>
    <w:p w14:paraId="3B37D3DD"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Repère</w:t>
      </w:r>
      <w:r w:rsidRPr="0032190F">
        <w:rPr>
          <w:color w:val="000000"/>
          <w:sz w:val="20"/>
          <w:szCs w:val="20"/>
          <w:lang w:val="fr-FR"/>
        </w:rPr>
        <w:t xml:space="preserve"> : des arbustes (sorbiers des oiseleurs), poussent, 5 à 6 m plus haut, dans une fissure.</w:t>
      </w:r>
    </w:p>
    <w:p w14:paraId="67C79FA6"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70449664"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color w:val="000000"/>
          <w:sz w:val="20"/>
          <w:szCs w:val="20"/>
          <w:lang w:val="fr-FR"/>
        </w:rPr>
        <w:t>Roche 4 . zone III . groupe 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225,5 m</w:t>
      </w:r>
    </w:p>
    <w:p w14:paraId="124A7A89"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i/>
          <w:color w:val="000000"/>
          <w:sz w:val="20"/>
          <w:szCs w:val="20"/>
          <w:lang w:val="fr-FR"/>
        </w:rPr>
        <w:t>Roche des corniformes aux cornes enroulées</w:t>
      </w:r>
      <w:r w:rsidRPr="0032190F">
        <w:rPr>
          <w:b/>
          <w:color w:val="000000"/>
          <w:sz w:val="20"/>
          <w:szCs w:val="20"/>
          <w:lang w:val="fr-FR"/>
        </w:rPr>
        <w:tab/>
      </w:r>
    </w:p>
    <w:p w14:paraId="4E4B8527"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p>
    <w:p w14:paraId="42400987"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C'est le dessus d'un moutonnement de grès assez grossier parsemé de taches roses et grises et de lichens jaunes. Son pendage est de 30° nord-est. Nous n'avons pas vu le C de Conti mais un numéro est gravé dans le bas : R28</w:t>
      </w:r>
      <w:r w:rsidRPr="00DA7B01">
        <w:rPr>
          <w:rFonts w:ascii="Symbol" w:hAnsi="Symbol"/>
          <w:i/>
          <w:color w:val="000000"/>
          <w:sz w:val="20"/>
          <w:szCs w:val="20"/>
        </w:rPr>
        <w:t></w:t>
      </w:r>
      <w:r w:rsidRPr="0032190F">
        <w:rPr>
          <w:i/>
          <w:color w:val="000000"/>
          <w:sz w:val="20"/>
          <w:szCs w:val="20"/>
          <w:lang w:val="fr-FR"/>
        </w:rPr>
        <w:t xml:space="preserve">. Les gravures les plus visibles sont inscrites dans une coulée noirâtre, souvent humide. Les autres gravures, situées plus à droite (à l’ouest), sont beaucoup moins nettes, car il n'y a pas de différence de teinte entre la surface de la roche très érodée et les parties piquetées. </w:t>
      </w:r>
    </w:p>
    <w:p w14:paraId="2DBA4A26"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i/>
          <w:color w:val="000000"/>
          <w:sz w:val="20"/>
          <w:szCs w:val="20"/>
          <w:lang w:val="fr-FR"/>
        </w:rPr>
        <w:t xml:space="preserve">Ces gravures sont à voir le soir mais avec du soleil. Ce sont essentiellement des corniformes et de grandes plages. Dans le bas, un poignard à lame triangulaire allongée traverse une plage. </w:t>
      </w:r>
    </w:p>
    <w:p w14:paraId="5EBB5FEE"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555C1C47"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Continuer une cinquantaine de mètres vers l'ouest-nord-ouest, en direction d'un amas de blocs et d'un promontoire de couleur violet rose, pour atteindre une petite pelouse. Un des premiers blocs empilés a sa face supérieure (1,5 m par 1,5 m, pendage 20° sud), située à 2,5 m du sol, mais des pierres empilées la rendent accessible. Cette surface érodée porte un C dans sa partie supérieure, mais ni gravure, ni numéro.</w:t>
      </w:r>
    </w:p>
    <w:p w14:paraId="49B5C26F"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5CF0F2B7"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Gravir 4 m pour découvrir un replat herbeux au pied d'un petit promontoire partiellement violet. Dans une encoche, sur la gauche d’une face de pendage 30° sud-est apparaît un C de Conti.</w:t>
      </w:r>
    </w:p>
    <w:p w14:paraId="229C40E1"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5F71CEE1"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Roche 5 A . zone III . groupe 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233,5 m</w:t>
      </w:r>
    </w:p>
    <w:p w14:paraId="2C1A7118" w14:textId="77777777" w:rsidR="000152C6" w:rsidRPr="0032190F" w:rsidRDefault="000152C6" w:rsidP="000152C6">
      <w:pPr>
        <w:widowControl w:val="0"/>
        <w:overflowPunct w:val="0"/>
        <w:autoSpaceDE w:val="0"/>
        <w:autoSpaceDN w:val="0"/>
        <w:adjustRightInd w:val="0"/>
        <w:ind w:right="255"/>
        <w:jc w:val="both"/>
        <w:rPr>
          <w:b/>
          <w:i/>
          <w:color w:val="000000"/>
          <w:sz w:val="20"/>
          <w:szCs w:val="20"/>
          <w:lang w:val="fr-FR"/>
        </w:rPr>
      </w:pPr>
      <w:r w:rsidRPr="0032190F">
        <w:rPr>
          <w:b/>
          <w:i/>
          <w:color w:val="000000"/>
          <w:sz w:val="20"/>
          <w:szCs w:val="20"/>
          <w:lang w:val="fr-FR"/>
        </w:rPr>
        <w:t>Roche des trois cercles concentriques</w:t>
      </w:r>
    </w:p>
    <w:p w14:paraId="0D717A04"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p>
    <w:p w14:paraId="5562AC31"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A côté du C est inscrit ZIII GI mais R5A est illisible. Tout près se lit le n° R29. La surface bosselée a un pendage moyen de 40° est. A sa partie inférieure, on distingue, des cercles concentriques .</w:t>
      </w:r>
    </w:p>
    <w:p w14:paraId="4574AB3E"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i/>
          <w:color w:val="000000"/>
          <w:sz w:val="20"/>
          <w:szCs w:val="20"/>
          <w:lang w:val="fr-FR"/>
        </w:rPr>
        <w:t>Un peu en avant de cette surface, à 1 m du sol, sur une paroi verticale, une barre horizontale est formée de petites cupules.</w:t>
      </w:r>
    </w:p>
    <w:p w14:paraId="27DA4264"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7B31BA23"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Contourner le pied du promontoire vers le sud-ouest et parcourir 5 m. Passer entre ce massif et un gros bloc rosâtre, couvert de lichens jaunes et noirs, puis remonter 5 m vers le nord pour atteindre le pied de la face sud-est, bosselée, du petit massif.</w:t>
      </w:r>
    </w:p>
    <w:p w14:paraId="3DBEB951"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58D821C8"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Roche 5 B . zone III . groupe 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237 m</w:t>
      </w:r>
    </w:p>
    <w:p w14:paraId="7694C8D3"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i/>
          <w:color w:val="000000"/>
          <w:sz w:val="20"/>
          <w:szCs w:val="20"/>
          <w:lang w:val="fr-FR"/>
        </w:rPr>
        <w:t>Roche du corniforme au corps en hache</w:t>
      </w:r>
      <w:r w:rsidRPr="0032190F">
        <w:rPr>
          <w:b/>
          <w:color w:val="000000"/>
          <w:sz w:val="20"/>
          <w:szCs w:val="20"/>
          <w:lang w:val="fr-FR"/>
        </w:rPr>
        <w:tab/>
      </w:r>
    </w:p>
    <w:p w14:paraId="44E93852"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p>
    <w:p w14:paraId="42226A65"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C'est la paroi 65° sud-est, parsemée de lichens jaunes dans sa partie supérieure. On y voit le C de Conti mais pas son numéro. Une inscription, ZIII GI R30, est gravée (8 cm au-dessus du C) ainsi qu'un corniforme à corps trapézoïdal et aux cornes à deux segments perpendiculaires avec angulation nette. La surface, rugueuse et irrégulière, porte encore une plage à droite.</w:t>
      </w:r>
    </w:p>
    <w:p w14:paraId="3D587EE8"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0709586F"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 xml:space="preserve">Continuer de monter environ 30 m vers l'ouest dans le couloir herbeux longeant la roche 5B. Suivre ainsi la paroi nord de la cime des Lacs. Dépasser un chaos de blocs gris et de grès violets souvent couverts de quartz. Sur la gauche, la paroi forme une avancée et un abri. A droite, plusieurs petits moutonnements s’élèvent. Ce sont des de grès violet clair, comportant des inclusions et couverts de lichens. </w:t>
      </w:r>
    </w:p>
    <w:p w14:paraId="0C925F1D"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66578545"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5 </w:t>
      </w:r>
      <w:r w:rsidRPr="00DA7B01">
        <w:rPr>
          <w:rFonts w:ascii="Symbol" w:hAnsi="Symbol"/>
          <w:b/>
          <w:color w:val="000000"/>
          <w:sz w:val="20"/>
          <w:szCs w:val="20"/>
        </w:rPr>
        <w:t></w:t>
      </w:r>
      <w:r w:rsidRPr="00DA7B01">
        <w:rPr>
          <w:rFonts w:ascii="Symbol" w:hAnsi="Symbol"/>
          <w:b/>
          <w:color w:val="000000"/>
          <w:sz w:val="20"/>
          <w:szCs w:val="20"/>
        </w:rPr>
        <w:t></w:t>
      </w:r>
      <w:r w:rsidRPr="0032190F">
        <w:rPr>
          <w:b/>
          <w:color w:val="000000"/>
          <w:sz w:val="20"/>
          <w:szCs w:val="20"/>
          <w:lang w:val="fr-FR"/>
        </w:rPr>
        <w:t>. zone III . groupe I</w:t>
      </w:r>
      <w:r w:rsidRPr="00DA7B01">
        <w:rPr>
          <w:rFonts w:ascii="Symbol" w:hAnsi="Symbol"/>
          <w:b/>
          <w:color w:val="000000"/>
          <w:sz w:val="20"/>
          <w:szCs w:val="20"/>
        </w:rPr>
        <w:t></w:t>
      </w:r>
      <w:r w:rsidRPr="00DA7B01">
        <w:rPr>
          <w:rFonts w:ascii="Symbol" w:hAnsi="Symbol"/>
          <w:b/>
          <w:color w:val="000000"/>
          <w:sz w:val="20"/>
          <w:szCs w:val="20"/>
        </w:rPr>
        <w:t></w:t>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t>2 248,5 m</w:t>
      </w:r>
    </w:p>
    <w:p w14:paraId="46A08893" w14:textId="77777777" w:rsidR="000152C6" w:rsidRPr="0032190F" w:rsidRDefault="000152C6" w:rsidP="000152C6">
      <w:pPr>
        <w:widowControl w:val="0"/>
        <w:overflowPunct w:val="0"/>
        <w:autoSpaceDE w:val="0"/>
        <w:autoSpaceDN w:val="0"/>
        <w:adjustRightInd w:val="0"/>
        <w:ind w:right="255"/>
        <w:jc w:val="both"/>
        <w:rPr>
          <w:b/>
          <w:i/>
          <w:color w:val="000000"/>
          <w:sz w:val="20"/>
          <w:szCs w:val="20"/>
          <w:lang w:val="fr-FR"/>
        </w:rPr>
      </w:pPr>
      <w:r w:rsidRPr="0032190F">
        <w:rPr>
          <w:b/>
          <w:i/>
          <w:color w:val="000000"/>
          <w:sz w:val="20"/>
          <w:szCs w:val="20"/>
          <w:lang w:val="fr-FR"/>
        </w:rPr>
        <w:t>Roche du corniforme aux cornes inachevées</w:t>
      </w:r>
    </w:p>
    <w:p w14:paraId="17A44772"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p>
    <w:p w14:paraId="1455A44D"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 xml:space="preserve">C’est la partie la plus en altitude du moutonnement, comprenant du grès grossier sur le dessus et au nord. </w:t>
      </w:r>
      <w:r w:rsidRPr="0032190F">
        <w:rPr>
          <w:i/>
          <w:color w:val="000000"/>
          <w:sz w:val="20"/>
          <w:szCs w:val="20"/>
          <w:lang w:val="fr-FR"/>
        </w:rPr>
        <w:lastRenderedPageBreak/>
        <w:t>Une face 60° sud-est, non lisse, présente, sous un éclat ovale et au-dessus d'un décrochement en biais, un corniforme au corps en forme de hache et aux cornes en lyre. Le piquetage est de style B1 régulier.</w:t>
      </w:r>
    </w:p>
    <w:p w14:paraId="348CE72E"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p>
    <w:p w14:paraId="1C8D94F2"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Note</w:t>
      </w:r>
      <w:r w:rsidRPr="0032190F">
        <w:rPr>
          <w:color w:val="000000"/>
          <w:sz w:val="20"/>
          <w:szCs w:val="20"/>
          <w:lang w:val="fr-FR"/>
        </w:rPr>
        <w:t xml:space="preserve"> : à ce niveau un large dégagement vers le nord permet de dominer la vallée de l’Arpette. On se trouve presque à l’extrémité du vallon des roches 4 et 5. Sur la gauche (au sud) un raidillon peut nous conduire aux roches 6. Plus à l'ouest, le vallon est barré par un éboulis de blocs importants.</w:t>
      </w:r>
    </w:p>
    <w:p w14:paraId="7E97DB75"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22CB05A7"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 xml:space="preserve">Faire 5 pas vers le sud. </w:t>
      </w:r>
    </w:p>
    <w:p w14:paraId="61A48BBE"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0091DB15"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5 </w:t>
      </w:r>
      <w:r w:rsidRPr="00DA7B01">
        <w:rPr>
          <w:rFonts w:ascii="Symbol" w:hAnsi="Symbol"/>
          <w:b/>
          <w:color w:val="000000"/>
          <w:sz w:val="20"/>
          <w:szCs w:val="20"/>
        </w:rPr>
        <w:t></w:t>
      </w:r>
      <w:r w:rsidRPr="00DA7B01">
        <w:rPr>
          <w:rFonts w:ascii="Symbol" w:hAnsi="Symbol"/>
          <w:b/>
          <w:color w:val="000000"/>
          <w:sz w:val="20"/>
          <w:szCs w:val="20"/>
        </w:rPr>
        <w:t></w:t>
      </w:r>
      <w:r w:rsidRPr="0032190F">
        <w:rPr>
          <w:b/>
          <w:color w:val="000000"/>
          <w:sz w:val="20"/>
          <w:szCs w:val="20"/>
          <w:lang w:val="fr-FR"/>
        </w:rPr>
        <w:t>. zone III . groupe I</w:t>
      </w:r>
      <w:r w:rsidRPr="00DA7B01">
        <w:rPr>
          <w:rFonts w:ascii="Symbol" w:hAnsi="Symbol"/>
          <w:b/>
          <w:color w:val="000000"/>
          <w:sz w:val="20"/>
          <w:szCs w:val="20"/>
        </w:rPr>
        <w:t></w:t>
      </w:r>
      <w:r w:rsidRPr="00DA7B01">
        <w:rPr>
          <w:rFonts w:ascii="Symbol" w:hAnsi="Symbol"/>
          <w:b/>
          <w:color w:val="000000"/>
          <w:sz w:val="20"/>
          <w:szCs w:val="20"/>
        </w:rPr>
        <w:t></w:t>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t>2 248,5 m ?</w:t>
      </w:r>
    </w:p>
    <w:p w14:paraId="768E6D0C" w14:textId="77777777" w:rsidR="000152C6" w:rsidRPr="0032190F" w:rsidRDefault="000152C6" w:rsidP="000152C6">
      <w:pPr>
        <w:widowControl w:val="0"/>
        <w:overflowPunct w:val="0"/>
        <w:autoSpaceDE w:val="0"/>
        <w:autoSpaceDN w:val="0"/>
        <w:adjustRightInd w:val="0"/>
        <w:ind w:right="255"/>
        <w:jc w:val="both"/>
        <w:rPr>
          <w:b/>
          <w:i/>
          <w:color w:val="000000"/>
          <w:sz w:val="20"/>
          <w:szCs w:val="20"/>
          <w:lang w:val="fr-FR"/>
        </w:rPr>
      </w:pPr>
      <w:r w:rsidRPr="0032190F">
        <w:rPr>
          <w:b/>
          <w:i/>
          <w:color w:val="000000"/>
          <w:sz w:val="20"/>
          <w:szCs w:val="20"/>
          <w:lang w:val="fr-FR"/>
        </w:rPr>
        <w:t>Roche carrée</w:t>
      </w:r>
    </w:p>
    <w:p w14:paraId="50FA5CF2"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2FCC9166"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i/>
          <w:color w:val="000000"/>
          <w:sz w:val="20"/>
          <w:szCs w:val="20"/>
          <w:lang w:val="fr-FR"/>
        </w:rPr>
        <w:tab/>
        <w:t>C'est un petit bloc de grès rouge sombre terne. Le centre de la face de pendage 60° sud-est (1,7 m du nord au sud par 1,1 m) porte un corniforme d'axe horisontal, aux cornes dirigées vers le nord. La face presque plane présente un décrochement plus ou moins vertical au centre de sa partie inférieure. La gravure, peu nette est au ras du haut du décrochement.</w:t>
      </w:r>
    </w:p>
    <w:p w14:paraId="55F2B598"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p>
    <w:p w14:paraId="5B2D6341"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Repères</w:t>
      </w:r>
      <w:r w:rsidRPr="0032190F">
        <w:rPr>
          <w:color w:val="000000"/>
          <w:sz w:val="20"/>
          <w:szCs w:val="20"/>
          <w:lang w:val="fr-FR"/>
        </w:rPr>
        <w:t xml:space="preserve"> : </w:t>
      </w:r>
      <w:r w:rsidRPr="0032190F">
        <w:rPr>
          <w:color w:val="000000"/>
          <w:sz w:val="20"/>
          <w:szCs w:val="20"/>
          <w:lang w:val="fr-FR"/>
        </w:rPr>
        <w:tab/>
        <w:t>- la face gravée est bordée d'herbe</w:t>
      </w:r>
    </w:p>
    <w:p w14:paraId="7745A90C"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r>
      <w:r w:rsidRPr="0032190F">
        <w:rPr>
          <w:color w:val="000000"/>
          <w:sz w:val="20"/>
          <w:szCs w:val="20"/>
          <w:lang w:val="fr-FR"/>
        </w:rPr>
        <w:tab/>
        <w:t>- au sud se trouve un muret vertical formé de blocs amoncelés</w:t>
      </w:r>
    </w:p>
    <w:p w14:paraId="46733BE7"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r>
      <w:r w:rsidRPr="0032190F">
        <w:rPr>
          <w:color w:val="000000"/>
          <w:sz w:val="20"/>
          <w:szCs w:val="20"/>
          <w:lang w:val="fr-FR"/>
        </w:rPr>
        <w:tab/>
        <w:t>- au sud et plus haut que le muret se trouve l'abri</w:t>
      </w:r>
    </w:p>
    <w:p w14:paraId="4DCDE136"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6E45BBB7"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 xml:space="preserve">Redescendre vers l’est pour rejoindre le sentier de la cime des Lacs et l'emprunter dans le sens de la montée puis se rapprocher du pied des parois face au sud et au sud-est du mamelon qui borde, au nord, le couloir des roches 4 et 5. Le sentier s'est éloigné de l'éboulis central, la pelouse se fait plus importante et de nombreuses surfaces ont été aménagées militairement. </w:t>
      </w:r>
    </w:p>
    <w:p w14:paraId="043F594A"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p>
    <w:p w14:paraId="0D511E76"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 xml:space="preserve">Grimper juste aprés un virage vers le sud pour trouver une longue terrasse (8,5 m du nord au sud par 2,5 m), </w:t>
      </w:r>
      <w:r w:rsidRPr="0032190F">
        <w:rPr>
          <w:b/>
          <w:i/>
          <w:color w:val="000000"/>
          <w:sz w:val="20"/>
          <w:szCs w:val="20"/>
          <w:lang w:val="fr-FR"/>
        </w:rPr>
        <w:t>TZf</w:t>
      </w:r>
      <w:r w:rsidRPr="0032190F">
        <w:rPr>
          <w:i/>
          <w:color w:val="000000"/>
          <w:sz w:val="20"/>
          <w:szCs w:val="20"/>
          <w:lang w:val="fr-FR"/>
        </w:rPr>
        <w:t xml:space="preserve">. Au nord on domine le goulet des roches 4 et 5 mais sans voir la roche 4. Plus à l'ouest, le haut du sorbier, repère de cette roche, est visible.  Au sud, derrière une crête rocheuse, se trouve une autre terrasse, </w:t>
      </w:r>
      <w:r w:rsidRPr="0032190F">
        <w:rPr>
          <w:b/>
          <w:i/>
          <w:color w:val="000000"/>
          <w:sz w:val="20"/>
          <w:szCs w:val="20"/>
          <w:lang w:val="fr-FR"/>
        </w:rPr>
        <w:t>TZe</w:t>
      </w:r>
      <w:r w:rsidRPr="0032190F">
        <w:rPr>
          <w:i/>
          <w:color w:val="000000"/>
          <w:sz w:val="20"/>
          <w:szCs w:val="20"/>
          <w:lang w:val="fr-FR"/>
        </w:rPr>
        <w:t>, de 6 m par 2 m, surplombée par deux autres petites plateformes (</w:t>
      </w:r>
      <w:r w:rsidRPr="0032190F">
        <w:rPr>
          <w:b/>
          <w:i/>
          <w:color w:val="000000"/>
          <w:sz w:val="20"/>
          <w:szCs w:val="20"/>
          <w:lang w:val="fr-FR"/>
        </w:rPr>
        <w:t>TZc</w:t>
      </w:r>
      <w:r w:rsidRPr="0032190F">
        <w:rPr>
          <w:i/>
          <w:color w:val="000000"/>
          <w:sz w:val="20"/>
          <w:szCs w:val="20"/>
          <w:lang w:val="fr-FR"/>
        </w:rPr>
        <w:t xml:space="preserve">, </w:t>
      </w:r>
      <w:r w:rsidRPr="0032190F">
        <w:rPr>
          <w:b/>
          <w:i/>
          <w:color w:val="000000"/>
          <w:sz w:val="20"/>
          <w:szCs w:val="20"/>
          <w:lang w:val="fr-FR"/>
        </w:rPr>
        <w:t>TZd</w:t>
      </w:r>
      <w:r w:rsidRPr="0032190F">
        <w:rPr>
          <w:i/>
          <w:color w:val="000000"/>
          <w:sz w:val="20"/>
          <w:szCs w:val="20"/>
          <w:lang w:val="fr-FR"/>
        </w:rPr>
        <w:t xml:space="preserve">) et protégée du vent du nord par la crête qui s'est surélevée et forme un surplomb. La troisième terrasse est limitée au sud par un long affleurement rocheux, étiré d'est en ouest. Au pied sud de cet affleurement se trouve une nouvelle terrassse, </w:t>
      </w:r>
      <w:r w:rsidRPr="0032190F">
        <w:rPr>
          <w:b/>
          <w:i/>
          <w:color w:val="000000"/>
          <w:sz w:val="20"/>
          <w:szCs w:val="20"/>
          <w:lang w:val="fr-FR"/>
        </w:rPr>
        <w:t>TZg</w:t>
      </w:r>
      <w:r w:rsidRPr="0032190F">
        <w:rPr>
          <w:i/>
          <w:color w:val="000000"/>
          <w:sz w:val="20"/>
          <w:szCs w:val="20"/>
          <w:lang w:val="fr-FR"/>
        </w:rPr>
        <w:t xml:space="preserve"> (8 m par 2 m), qui se poursuit jusqu'au sentier, lui aussi renforcé par des murets. </w:t>
      </w:r>
    </w:p>
    <w:p w14:paraId="7C0A5FA4"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p>
    <w:p w14:paraId="3504216C"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 xml:space="preserve">Reprendre le sentier jusqu'à un lacet vers le sud </w:t>
      </w:r>
    </w:p>
    <w:p w14:paraId="7A82F609"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p>
    <w:p w14:paraId="0D25B441"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8 </w:t>
      </w:r>
      <w:r w:rsidRPr="00DA7B01">
        <w:rPr>
          <w:rFonts w:ascii="Symbol" w:hAnsi="Symbol"/>
          <w:b/>
          <w:color w:val="000000"/>
          <w:sz w:val="20"/>
          <w:szCs w:val="20"/>
        </w:rPr>
        <w:t></w:t>
      </w:r>
      <w:r w:rsidRPr="00DA7B01">
        <w:rPr>
          <w:rFonts w:ascii="Symbol" w:hAnsi="Symbol"/>
          <w:b/>
          <w:color w:val="000000"/>
          <w:sz w:val="20"/>
          <w:szCs w:val="20"/>
        </w:rPr>
        <w:t></w:t>
      </w:r>
      <w:r w:rsidRPr="0032190F">
        <w:rPr>
          <w:b/>
          <w:color w:val="000000"/>
          <w:sz w:val="20"/>
          <w:szCs w:val="20"/>
          <w:lang w:val="fr-FR"/>
        </w:rPr>
        <w:t>. zone III . groupe 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259 m ?</w:t>
      </w:r>
    </w:p>
    <w:p w14:paraId="7A80D430" w14:textId="77777777" w:rsidR="000152C6" w:rsidRPr="0032190F" w:rsidRDefault="000152C6" w:rsidP="000152C6">
      <w:pPr>
        <w:widowControl w:val="0"/>
        <w:overflowPunct w:val="0"/>
        <w:autoSpaceDE w:val="0"/>
        <w:autoSpaceDN w:val="0"/>
        <w:adjustRightInd w:val="0"/>
        <w:ind w:right="255"/>
        <w:jc w:val="both"/>
        <w:rPr>
          <w:b/>
          <w:i/>
          <w:color w:val="000000"/>
          <w:sz w:val="20"/>
          <w:szCs w:val="20"/>
          <w:lang w:val="fr-FR"/>
        </w:rPr>
      </w:pPr>
      <w:r w:rsidRPr="0032190F">
        <w:rPr>
          <w:b/>
          <w:i/>
          <w:color w:val="000000"/>
          <w:sz w:val="20"/>
          <w:szCs w:val="20"/>
          <w:lang w:val="fr-FR"/>
        </w:rPr>
        <w:t xml:space="preserve">Roche au bord du sentier de la cime des Lacs </w:t>
      </w:r>
    </w:p>
    <w:p w14:paraId="3B592694" w14:textId="77777777" w:rsidR="000152C6" w:rsidRPr="0032190F" w:rsidRDefault="000152C6" w:rsidP="000152C6">
      <w:pPr>
        <w:widowControl w:val="0"/>
        <w:overflowPunct w:val="0"/>
        <w:autoSpaceDE w:val="0"/>
        <w:autoSpaceDN w:val="0"/>
        <w:adjustRightInd w:val="0"/>
        <w:ind w:right="255"/>
        <w:jc w:val="both"/>
        <w:rPr>
          <w:b/>
          <w:i/>
          <w:color w:val="000000"/>
          <w:sz w:val="20"/>
          <w:szCs w:val="20"/>
          <w:lang w:val="fr-FR"/>
        </w:rPr>
      </w:pPr>
    </w:p>
    <w:p w14:paraId="6629E064"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i/>
          <w:color w:val="000000"/>
          <w:sz w:val="20"/>
          <w:szCs w:val="20"/>
          <w:lang w:val="fr-FR"/>
        </w:rPr>
        <w:tab/>
        <w:t>C'est le pied de la paroi au ras du sentier, un affleurement de grès fin rouge sombre mais terne. La face supérieure de pendage 20° est s'arrondit à l'est au-dessus du sentier jusqu'à devenir vertical sud-est. A l'extrémité est de cette face, 0,3 m avant le pendage vertical se voit assez nettement une barre nord - sud. Il s'agit des premiers segments d'un corniforme à corps rectangulaire et cornes à 2 segments perpendiculaires. Il ne se distingue qu'en incidence rasante. A d'autres heures la gravure incorpore des stries d'érosion et se transforme en un réticulé.</w:t>
      </w:r>
    </w:p>
    <w:p w14:paraId="6F925A5B"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p>
    <w:p w14:paraId="5CA142D4"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 xml:space="preserve">Monter sur l'affleurement et examiner la roche un bon mètre au  nord-nord-ouest de la roche </w:t>
      </w:r>
      <w:r w:rsidRPr="00DA7B01">
        <w:rPr>
          <w:rFonts w:ascii="Symbol" w:hAnsi="Symbol"/>
          <w:color w:val="000000"/>
          <w:sz w:val="20"/>
          <w:szCs w:val="20"/>
        </w:rPr>
        <w:t></w:t>
      </w:r>
      <w:r w:rsidRPr="00DA7B01">
        <w:rPr>
          <w:rFonts w:ascii="Symbol" w:hAnsi="Symbol"/>
          <w:color w:val="000000"/>
          <w:sz w:val="20"/>
          <w:szCs w:val="20"/>
        </w:rPr>
        <w:t></w:t>
      </w:r>
      <w:r w:rsidRPr="0032190F">
        <w:rPr>
          <w:color w:val="000000"/>
          <w:sz w:val="20"/>
          <w:szCs w:val="20"/>
          <w:lang w:val="fr-FR"/>
        </w:rPr>
        <w:t>.</w:t>
      </w:r>
    </w:p>
    <w:p w14:paraId="318D9CE7"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p>
    <w:p w14:paraId="20C91440"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8 </w:t>
      </w:r>
      <w:r w:rsidRPr="00DA7B01">
        <w:rPr>
          <w:rFonts w:ascii="Symbol" w:hAnsi="Symbol"/>
          <w:b/>
          <w:color w:val="000000"/>
          <w:sz w:val="20"/>
          <w:szCs w:val="20"/>
        </w:rPr>
        <w:t></w:t>
      </w:r>
      <w:r w:rsidRPr="00DA7B01">
        <w:rPr>
          <w:rFonts w:ascii="Symbol" w:hAnsi="Symbol"/>
          <w:b/>
          <w:color w:val="000000"/>
          <w:sz w:val="20"/>
          <w:szCs w:val="20"/>
        </w:rPr>
        <w:t></w:t>
      </w:r>
      <w:r w:rsidRPr="0032190F">
        <w:rPr>
          <w:b/>
          <w:color w:val="000000"/>
          <w:sz w:val="20"/>
          <w:szCs w:val="20"/>
          <w:lang w:val="fr-FR"/>
        </w:rPr>
        <w:t>. zone III . groupe 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259 m ?</w:t>
      </w:r>
    </w:p>
    <w:p w14:paraId="5D1A95EB" w14:textId="77777777" w:rsidR="000152C6" w:rsidRPr="0032190F" w:rsidRDefault="000152C6" w:rsidP="000152C6">
      <w:pPr>
        <w:widowControl w:val="0"/>
        <w:overflowPunct w:val="0"/>
        <w:autoSpaceDE w:val="0"/>
        <w:autoSpaceDN w:val="0"/>
        <w:adjustRightInd w:val="0"/>
        <w:ind w:right="255"/>
        <w:jc w:val="both"/>
        <w:rPr>
          <w:b/>
          <w:i/>
          <w:color w:val="000000"/>
          <w:sz w:val="20"/>
          <w:szCs w:val="20"/>
          <w:lang w:val="fr-FR"/>
        </w:rPr>
      </w:pPr>
      <w:r w:rsidRPr="0032190F">
        <w:rPr>
          <w:b/>
          <w:i/>
          <w:color w:val="000000"/>
          <w:sz w:val="20"/>
          <w:szCs w:val="20"/>
          <w:lang w:val="fr-FR"/>
        </w:rPr>
        <w:t>Roche du petit corniforme très discret</w:t>
      </w:r>
    </w:p>
    <w:p w14:paraId="5FF63AD3" w14:textId="77777777" w:rsidR="000152C6" w:rsidRPr="0032190F" w:rsidRDefault="000152C6" w:rsidP="000152C6">
      <w:pPr>
        <w:widowControl w:val="0"/>
        <w:overflowPunct w:val="0"/>
        <w:autoSpaceDE w:val="0"/>
        <w:autoSpaceDN w:val="0"/>
        <w:adjustRightInd w:val="0"/>
        <w:ind w:right="255"/>
        <w:jc w:val="both"/>
        <w:rPr>
          <w:b/>
          <w:i/>
          <w:color w:val="000000"/>
          <w:sz w:val="20"/>
          <w:szCs w:val="20"/>
          <w:lang w:val="fr-FR"/>
        </w:rPr>
      </w:pPr>
    </w:p>
    <w:p w14:paraId="043BA46C"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b/>
          <w:i/>
          <w:color w:val="000000"/>
          <w:sz w:val="20"/>
          <w:szCs w:val="20"/>
          <w:lang w:val="fr-FR"/>
        </w:rPr>
        <w:tab/>
      </w:r>
      <w:r w:rsidRPr="0032190F">
        <w:rPr>
          <w:i/>
          <w:color w:val="000000"/>
          <w:sz w:val="20"/>
          <w:szCs w:val="20"/>
          <w:lang w:val="fr-FR"/>
        </w:rPr>
        <w:t xml:space="preserve">C'est le même affleurement de grès assez fin rouge sombre terne dont la surface bosselée, érodée présente un pendage de 20° est. Repérer au nord un mince  filon de grès blanc d'orientation est - ouest qui longe un changement de pente : sur 0,25 m de haut, la roche présente un pendage 70° sud-est. Inspecter la surface de la roche au sud du filon de grès et à 0,5 m du bord ouest de l'affleurement. Sur une partie bombée qui s'abaisse en donnant une fissure et un décrochement, on peut deviner un petit corniforme, aux cornes arrondies, convergentes, dirigées vers l'ouest et au corps rectangulaire. C'est une euphémie de dire qu'il est très usé. </w:t>
      </w:r>
    </w:p>
    <w:p w14:paraId="7F1F68B2"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color w:val="000000"/>
          <w:sz w:val="20"/>
          <w:szCs w:val="20"/>
          <w:lang w:val="fr-FR"/>
        </w:rPr>
        <w:tab/>
      </w:r>
    </w:p>
    <w:p w14:paraId="73006DF8"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Rejoindre le sentier et monter 16 m à partir de la pointe du virage pour trouver 2 petits blocs blancs encastrés au ras du sentier sur la droite (nord). S'avancer de 6,5 m vers le sud (gauche) à altitude constante., pour atteindre, après l'avoir traversée, l'extrémité sud d'une terrasse</w:t>
      </w:r>
    </w:p>
    <w:p w14:paraId="7287C64A"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5DCF072E"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8 </w:t>
      </w:r>
      <w:r w:rsidRPr="00DA7B01">
        <w:rPr>
          <w:rFonts w:ascii="Symbol" w:hAnsi="Symbol"/>
          <w:b/>
          <w:color w:val="000000"/>
          <w:sz w:val="20"/>
          <w:szCs w:val="20"/>
        </w:rPr>
        <w:t></w:t>
      </w:r>
      <w:r w:rsidRPr="00DA7B01">
        <w:rPr>
          <w:rFonts w:ascii="Symbol" w:hAnsi="Symbol"/>
          <w:b/>
          <w:color w:val="000000"/>
          <w:sz w:val="20"/>
          <w:szCs w:val="20"/>
        </w:rPr>
        <w:t></w:t>
      </w:r>
      <w:r w:rsidRPr="0032190F">
        <w:rPr>
          <w:b/>
          <w:color w:val="000000"/>
          <w:sz w:val="20"/>
          <w:szCs w:val="20"/>
          <w:lang w:val="fr-FR"/>
        </w:rPr>
        <w:t>. zone III . groupe 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259 m ?</w:t>
      </w:r>
    </w:p>
    <w:p w14:paraId="6A536B1E"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i/>
          <w:color w:val="000000"/>
          <w:sz w:val="20"/>
          <w:szCs w:val="20"/>
          <w:lang w:val="fr-FR"/>
        </w:rPr>
        <w:t>Roche du corniforme au coin d une terrasse</w:t>
      </w:r>
      <w:r w:rsidRPr="0032190F">
        <w:rPr>
          <w:b/>
          <w:color w:val="000000"/>
          <w:sz w:val="20"/>
          <w:szCs w:val="20"/>
          <w:lang w:val="fr-FR"/>
        </w:rPr>
        <w:tab/>
      </w:r>
    </w:p>
    <w:p w14:paraId="1D413DF5"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p>
    <w:p w14:paraId="6AF2B498"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 xml:space="preserve">C'est un bloc de grès grossier mauve, enterré dans le sol, dont la face supérieure triangulaire forme presque le coin sud-est de la terrasse. Ses arêtes nord-est - sud-ouest (1 m) et est - ouest (0,75 m) sont dégagées mais l'arête nord - sud est enfouie sous la végétation. Au sud-est de cette face de pendage 15° sud-est, dans un angle entaillé en arc de cercle, se trouve un corniforme à petit corps rectangulaire et aux cornes dressées en V. </w:t>
      </w:r>
    </w:p>
    <w:p w14:paraId="7C072E31"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p>
    <w:p w14:paraId="3A83FB1F"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 xml:space="preserve">La terrasse </w:t>
      </w:r>
      <w:r w:rsidRPr="0032190F">
        <w:rPr>
          <w:b/>
          <w:i/>
          <w:color w:val="000000"/>
          <w:sz w:val="20"/>
          <w:szCs w:val="20"/>
          <w:lang w:val="fr-FR"/>
        </w:rPr>
        <w:t>TZk</w:t>
      </w:r>
      <w:r w:rsidRPr="0032190F">
        <w:rPr>
          <w:i/>
          <w:color w:val="000000"/>
          <w:sz w:val="20"/>
          <w:szCs w:val="20"/>
          <w:lang w:val="fr-FR"/>
        </w:rPr>
        <w:t xml:space="preserve"> où se trouve la roche 8</w:t>
      </w:r>
      <w:r w:rsidRPr="00DA7B01">
        <w:rPr>
          <w:rFonts w:ascii="Symbol" w:hAnsi="Symbol"/>
          <w:i/>
          <w:color w:val="000000"/>
          <w:sz w:val="20"/>
          <w:szCs w:val="20"/>
        </w:rPr>
        <w:t></w:t>
      </w:r>
      <w:r w:rsidRPr="0032190F">
        <w:rPr>
          <w:i/>
          <w:color w:val="000000"/>
          <w:sz w:val="20"/>
          <w:szCs w:val="20"/>
          <w:lang w:val="fr-FR"/>
        </w:rPr>
        <w:t xml:space="preserve"> mesure 2,5 m du  nord au sud par 2 m et un genévrier y pousse à l'ouest. En direction de l'est-nord-est  s'étagent, à 1,5 m d'intervalle, deux autres terrasses, </w:t>
      </w:r>
      <w:r w:rsidRPr="0032190F">
        <w:rPr>
          <w:b/>
          <w:i/>
          <w:color w:val="000000"/>
          <w:sz w:val="20"/>
          <w:szCs w:val="20"/>
          <w:lang w:val="fr-FR"/>
        </w:rPr>
        <w:t>TZj</w:t>
      </w:r>
      <w:r w:rsidRPr="0032190F">
        <w:rPr>
          <w:i/>
          <w:color w:val="000000"/>
          <w:sz w:val="20"/>
          <w:szCs w:val="20"/>
          <w:lang w:val="fr-FR"/>
        </w:rPr>
        <w:t xml:space="preserve"> et </w:t>
      </w:r>
      <w:r w:rsidRPr="0032190F">
        <w:rPr>
          <w:b/>
          <w:i/>
          <w:color w:val="000000"/>
          <w:sz w:val="20"/>
          <w:szCs w:val="20"/>
          <w:lang w:val="fr-FR"/>
        </w:rPr>
        <w:t>TZh</w:t>
      </w:r>
      <w:r w:rsidRPr="0032190F">
        <w:rPr>
          <w:i/>
          <w:color w:val="000000"/>
          <w:sz w:val="20"/>
          <w:szCs w:val="20"/>
          <w:lang w:val="fr-FR"/>
        </w:rPr>
        <w:t>. Entre elles et décalée vers le nord s'intercale TZi une terrasse plus longue et plus étroite (8,5 m du  nord au sud par 2,0 m). Elle aboutit presque à la roche 8</w:t>
      </w:r>
      <w:r w:rsidRPr="00DA7B01">
        <w:rPr>
          <w:rFonts w:ascii="Symbol" w:hAnsi="Symbol"/>
          <w:i/>
          <w:color w:val="000000"/>
          <w:sz w:val="20"/>
          <w:szCs w:val="20"/>
        </w:rPr>
        <w:t></w:t>
      </w:r>
      <w:r w:rsidRPr="00DA7B01">
        <w:rPr>
          <w:rFonts w:ascii="Symbol" w:hAnsi="Symbol"/>
          <w:i/>
          <w:color w:val="000000"/>
          <w:sz w:val="20"/>
          <w:szCs w:val="20"/>
        </w:rPr>
        <w:t></w:t>
      </w:r>
      <w:r w:rsidRPr="0032190F">
        <w:rPr>
          <w:i/>
          <w:color w:val="000000"/>
          <w:sz w:val="20"/>
          <w:szCs w:val="20"/>
          <w:lang w:val="fr-FR"/>
        </w:rPr>
        <w:t>et ce n'est peut-être qu'une voie d'accès des terrasses au sentier qui passe au  nord. Six mètres au sud de la roche 8</w:t>
      </w:r>
      <w:r w:rsidRPr="00DA7B01">
        <w:rPr>
          <w:rFonts w:ascii="Symbol" w:hAnsi="Symbol"/>
          <w:i/>
          <w:color w:val="000000"/>
          <w:sz w:val="20"/>
          <w:szCs w:val="20"/>
        </w:rPr>
        <w:t></w:t>
      </w:r>
      <w:r w:rsidRPr="0032190F">
        <w:rPr>
          <w:i/>
          <w:color w:val="000000"/>
          <w:sz w:val="20"/>
          <w:szCs w:val="20"/>
          <w:lang w:val="fr-FR"/>
        </w:rPr>
        <w:t xml:space="preserve"> et un peu plus haut se trouve </w:t>
      </w:r>
      <w:r w:rsidRPr="0032190F">
        <w:rPr>
          <w:b/>
          <w:i/>
          <w:color w:val="000000"/>
          <w:sz w:val="20"/>
          <w:szCs w:val="20"/>
          <w:lang w:val="fr-FR"/>
        </w:rPr>
        <w:t>CF</w:t>
      </w:r>
      <w:r w:rsidRPr="0032190F">
        <w:rPr>
          <w:i/>
          <w:color w:val="000000"/>
          <w:sz w:val="20"/>
          <w:szCs w:val="20"/>
          <w:lang w:val="fr-FR"/>
        </w:rPr>
        <w:t>, une construction de 3 m par 2 m. Elle est nettement entourée de murets au  nord et à l'ouest. A l'est et au sud les murets sont très bas.  Dix mètres au sud débute un chaos de gros blocs, dont un grand bloc gris plat posé à plat sur d'autres roches et formant abri.</w:t>
      </w:r>
    </w:p>
    <w:p w14:paraId="7445AEB3"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 xml:space="preserve">De l'autre côté du sentier (au  nord), et à une altitude plus élevée de 3 m se trouve une grande plate forme, </w:t>
      </w:r>
      <w:r w:rsidRPr="0032190F">
        <w:rPr>
          <w:b/>
          <w:i/>
          <w:color w:val="000000"/>
          <w:sz w:val="20"/>
          <w:szCs w:val="20"/>
          <w:lang w:val="fr-FR"/>
        </w:rPr>
        <w:t>TZ</w:t>
      </w:r>
      <w:r w:rsidRPr="0032190F">
        <w:rPr>
          <w:i/>
          <w:color w:val="000000"/>
          <w:sz w:val="20"/>
          <w:szCs w:val="20"/>
          <w:lang w:val="fr-FR"/>
        </w:rPr>
        <w:t xml:space="preserve">l, qui a dû être empierrée mais qui est actuellement envahie par la végétation. Elle est environ 10 m à l'ouest de la construction </w:t>
      </w:r>
      <w:r w:rsidRPr="0032190F">
        <w:rPr>
          <w:b/>
          <w:i/>
          <w:color w:val="000000"/>
          <w:sz w:val="20"/>
          <w:szCs w:val="20"/>
          <w:lang w:val="fr-FR"/>
        </w:rPr>
        <w:t>CF</w:t>
      </w:r>
      <w:r w:rsidRPr="0032190F">
        <w:rPr>
          <w:i/>
          <w:color w:val="000000"/>
          <w:sz w:val="20"/>
          <w:szCs w:val="20"/>
          <w:lang w:val="fr-FR"/>
        </w:rPr>
        <w:t>.</w:t>
      </w:r>
    </w:p>
    <w:p w14:paraId="304BEC15"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p>
    <w:p w14:paraId="6BACC090"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color w:val="000000"/>
          <w:sz w:val="20"/>
          <w:szCs w:val="20"/>
          <w:lang w:val="fr-FR"/>
        </w:rPr>
        <w:t>Revenir jusqu'à la roche 8</w:t>
      </w:r>
      <w:r w:rsidRPr="00DA7B01">
        <w:rPr>
          <w:rFonts w:ascii="Symbol" w:hAnsi="Symbol"/>
          <w:color w:val="000000"/>
          <w:sz w:val="20"/>
          <w:szCs w:val="20"/>
        </w:rPr>
        <w:t></w:t>
      </w:r>
      <w:r w:rsidRPr="0032190F">
        <w:rPr>
          <w:color w:val="000000"/>
          <w:sz w:val="20"/>
          <w:szCs w:val="20"/>
          <w:lang w:val="fr-FR"/>
        </w:rPr>
        <w:t>, traverser vers le sud la terrrrasse entourée de murets (15 m en tout), puis se diriger 6 m vers le sud-est pour aborder un éboulis de schistes rouge sombre. Franchir encore 4 à 5 m vers le sud-est dans l'éboulis pour se retrouver sur une grande plaque.</w:t>
      </w:r>
    </w:p>
    <w:p w14:paraId="5D643378"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p>
    <w:p w14:paraId="681776CE"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13 </w:t>
      </w:r>
      <w:r w:rsidRPr="00DA7B01">
        <w:rPr>
          <w:rFonts w:ascii="Symbol" w:hAnsi="Symbol"/>
          <w:b/>
          <w:color w:val="000000"/>
          <w:sz w:val="20"/>
          <w:szCs w:val="20"/>
        </w:rPr>
        <w:t></w:t>
      </w:r>
      <w:r w:rsidRPr="00DA7B01">
        <w:rPr>
          <w:rFonts w:ascii="Symbol" w:hAnsi="Symbol"/>
          <w:b/>
          <w:color w:val="000000"/>
          <w:sz w:val="20"/>
          <w:szCs w:val="20"/>
        </w:rPr>
        <w:t></w:t>
      </w:r>
      <w:r w:rsidRPr="0032190F">
        <w:rPr>
          <w:b/>
          <w:color w:val="000000"/>
          <w:sz w:val="20"/>
          <w:szCs w:val="20"/>
          <w:lang w:val="fr-FR"/>
        </w:rPr>
        <w:t>. zone III . groupe 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259 m ?</w:t>
      </w:r>
    </w:p>
    <w:p w14:paraId="6735B279" w14:textId="77777777" w:rsidR="000152C6" w:rsidRPr="0032190F" w:rsidRDefault="000152C6" w:rsidP="000152C6">
      <w:pPr>
        <w:widowControl w:val="0"/>
        <w:overflowPunct w:val="0"/>
        <w:autoSpaceDE w:val="0"/>
        <w:autoSpaceDN w:val="0"/>
        <w:adjustRightInd w:val="0"/>
        <w:ind w:right="255"/>
        <w:jc w:val="both"/>
        <w:rPr>
          <w:b/>
          <w:i/>
          <w:color w:val="000000"/>
          <w:sz w:val="20"/>
          <w:szCs w:val="20"/>
          <w:lang w:val="fr-FR"/>
        </w:rPr>
      </w:pPr>
      <w:r w:rsidRPr="0032190F">
        <w:rPr>
          <w:b/>
          <w:i/>
          <w:color w:val="000000"/>
          <w:sz w:val="20"/>
          <w:szCs w:val="20"/>
          <w:lang w:val="fr-FR"/>
        </w:rPr>
        <w:t>Roche de la petite et de la grande hallebarde</w:t>
      </w:r>
    </w:p>
    <w:p w14:paraId="120CAC8B" w14:textId="77777777" w:rsidR="000152C6" w:rsidRPr="0032190F" w:rsidRDefault="000152C6" w:rsidP="000152C6">
      <w:pPr>
        <w:widowControl w:val="0"/>
        <w:overflowPunct w:val="0"/>
        <w:autoSpaceDE w:val="0"/>
        <w:autoSpaceDN w:val="0"/>
        <w:adjustRightInd w:val="0"/>
        <w:ind w:right="255"/>
        <w:jc w:val="both"/>
        <w:rPr>
          <w:b/>
          <w:i/>
          <w:color w:val="000000"/>
          <w:sz w:val="20"/>
          <w:szCs w:val="20"/>
          <w:lang w:val="fr-FR"/>
        </w:rPr>
      </w:pPr>
    </w:p>
    <w:p w14:paraId="0B440925"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b/>
          <w:i/>
          <w:color w:val="000000"/>
          <w:sz w:val="20"/>
          <w:szCs w:val="20"/>
          <w:lang w:val="fr-FR"/>
        </w:rPr>
        <w:tab/>
      </w:r>
      <w:r w:rsidRPr="0032190F">
        <w:rPr>
          <w:i/>
          <w:color w:val="000000"/>
          <w:sz w:val="20"/>
          <w:szCs w:val="20"/>
          <w:lang w:val="fr-FR"/>
        </w:rPr>
        <w:t>C'est un grès fin de couleur rouge sombre, parsemé de nombreuses lunules de teinte beige verdâtre, dont la grande face supérieure (3 m par 3,15 m, pendage 20° est) de forme presque carrée, n'est ni plate ni lisse. Ce grès pélitique est très schistosé dans la partie nord de la face, et devient blanc dans une bande de 0,4 m le long de l'arête nord. Observer le coin sud-ouest et y repérer une hallebarde à lame triangulaire allongée (0,16 m) à la pointe dirigée vers le sud et attachée à l'ouest du manche. Le manche dirigé d'est en ouest, long de presque 0,7 m n'est pas toujours rectiligne et se termine par un léger élargissement. Une hallebarde semblable mais plus petite (lame de 0,06 m, manche de 0,25 ou 0,30 m) est disposée parallèlement 0,3 m au nord. Cette dernière est beaucoup moins nette.</w:t>
      </w:r>
    </w:p>
    <w:p w14:paraId="4C1F9034"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Repères</w:t>
      </w:r>
      <w:r w:rsidRPr="0032190F">
        <w:rPr>
          <w:color w:val="000000"/>
          <w:sz w:val="20"/>
          <w:szCs w:val="20"/>
          <w:lang w:val="fr-FR"/>
        </w:rPr>
        <w:t xml:space="preserve"> : </w:t>
      </w:r>
      <w:r w:rsidRPr="0032190F">
        <w:rPr>
          <w:color w:val="000000"/>
          <w:sz w:val="20"/>
          <w:szCs w:val="20"/>
          <w:lang w:val="fr-FR"/>
        </w:rPr>
        <w:tab/>
        <w:t>- la roche 8</w:t>
      </w:r>
      <w:r w:rsidRPr="00DA7B01">
        <w:rPr>
          <w:rFonts w:ascii="Symbol" w:hAnsi="Symbol"/>
          <w:color w:val="000000"/>
          <w:sz w:val="20"/>
          <w:szCs w:val="20"/>
        </w:rPr>
        <w:t></w:t>
      </w:r>
      <w:r w:rsidRPr="0032190F">
        <w:rPr>
          <w:color w:val="000000"/>
          <w:sz w:val="20"/>
          <w:szCs w:val="20"/>
          <w:lang w:val="fr-FR"/>
        </w:rPr>
        <w:t xml:space="preserve"> est visible au  nord</w:t>
      </w:r>
    </w:p>
    <w:p w14:paraId="71EC0AD5"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ab/>
        <w:t>- la roche 8</w:t>
      </w:r>
      <w:r w:rsidRPr="00DA7B01">
        <w:rPr>
          <w:rFonts w:ascii="Symbol" w:hAnsi="Symbol"/>
          <w:color w:val="000000"/>
          <w:sz w:val="20"/>
          <w:szCs w:val="20"/>
        </w:rPr>
        <w:t></w:t>
      </w:r>
      <w:r w:rsidRPr="0032190F">
        <w:rPr>
          <w:color w:val="000000"/>
          <w:sz w:val="20"/>
          <w:szCs w:val="20"/>
          <w:lang w:val="fr-FR"/>
        </w:rPr>
        <w:t xml:space="preserve"> est à la même altitude</w:t>
      </w:r>
    </w:p>
    <w:p w14:paraId="07687575"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ab/>
        <w:t>- la roche 8</w:t>
      </w:r>
      <w:r w:rsidRPr="00DA7B01">
        <w:rPr>
          <w:rFonts w:ascii="Symbol" w:hAnsi="Symbol"/>
          <w:color w:val="000000"/>
          <w:sz w:val="20"/>
          <w:szCs w:val="20"/>
        </w:rPr>
        <w:t></w:t>
      </w:r>
      <w:r w:rsidRPr="0032190F">
        <w:rPr>
          <w:color w:val="000000"/>
          <w:sz w:val="20"/>
          <w:szCs w:val="20"/>
          <w:lang w:val="fr-FR"/>
        </w:rPr>
        <w:t xml:space="preserve"> (la prochaine roche à visiter) est située 35 m au nord-ouest .</w:t>
      </w:r>
    </w:p>
    <w:p w14:paraId="4D6EC885"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p>
    <w:p w14:paraId="2E0F66F1"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Retourner jusqu'au sentier et depuis la plate forme située au  nord du sentier, regarder vers l'ouest et repérer où la paroi change de direction : de face au sud, elle oblique plus ou moins face à l'est. La roche s'élève alors en marches arrondies vers l'ouest-sud-ouest. Au sud, elle est plus haute et constituée de grès gris. Rejoindre cet angle de la paroi.</w:t>
      </w:r>
    </w:p>
    <w:p w14:paraId="1FECF01D"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5FC443BA"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8 </w:t>
      </w:r>
      <w:r w:rsidRPr="00DA7B01">
        <w:rPr>
          <w:rFonts w:ascii="Symbol" w:hAnsi="Symbol"/>
          <w:b/>
          <w:color w:val="000000"/>
          <w:sz w:val="20"/>
          <w:szCs w:val="20"/>
        </w:rPr>
        <w:t></w:t>
      </w:r>
      <w:r w:rsidRPr="00DA7B01">
        <w:rPr>
          <w:rFonts w:ascii="Symbol" w:hAnsi="Symbol"/>
          <w:b/>
          <w:color w:val="000000"/>
          <w:sz w:val="20"/>
          <w:szCs w:val="20"/>
        </w:rPr>
        <w:t></w:t>
      </w:r>
      <w:r w:rsidRPr="0032190F">
        <w:rPr>
          <w:b/>
          <w:color w:val="000000"/>
          <w:sz w:val="20"/>
          <w:szCs w:val="20"/>
          <w:lang w:val="fr-FR"/>
        </w:rPr>
        <w:t>. zone III . groupe 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259 m</w:t>
      </w:r>
    </w:p>
    <w:p w14:paraId="07672372"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i/>
          <w:color w:val="000000"/>
          <w:sz w:val="20"/>
          <w:szCs w:val="20"/>
          <w:lang w:val="fr-FR"/>
        </w:rPr>
        <w:t>Roche des deux corniformes opposés par le corps</w:t>
      </w:r>
      <w:r w:rsidRPr="0032190F">
        <w:rPr>
          <w:b/>
          <w:color w:val="000000"/>
          <w:sz w:val="20"/>
          <w:szCs w:val="20"/>
          <w:lang w:val="fr-FR"/>
        </w:rPr>
        <w:tab/>
      </w:r>
    </w:p>
    <w:p w14:paraId="1AC77CF8"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p>
    <w:p w14:paraId="7212048A"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La roche porte clairement gravé le n° 38</w:t>
      </w:r>
      <w:r w:rsidRPr="00DA7B01">
        <w:rPr>
          <w:rFonts w:ascii="Symbol" w:hAnsi="Symbol"/>
          <w:i/>
          <w:color w:val="000000"/>
          <w:sz w:val="20"/>
          <w:szCs w:val="20"/>
        </w:rPr>
        <w:t></w:t>
      </w:r>
      <w:r w:rsidRPr="0032190F">
        <w:rPr>
          <w:i/>
          <w:color w:val="000000"/>
          <w:sz w:val="20"/>
          <w:szCs w:val="20"/>
          <w:lang w:val="fr-FR"/>
        </w:rPr>
        <w:t>. Elle est située dans un renfoncement à l'angle des falaises. C'est un affleurement de grès assez fin, couleur lie de vin, arrondi du sud-ouest au nord-est et étiré du nord-ouest au sud-est. Sur une face de pendage 40° sud-est, à 2 m du sol, on distingue deux corniformes opposés par le corps.</w:t>
      </w:r>
    </w:p>
    <w:p w14:paraId="38452928"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5048A34B"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Marcher 8 m en longeant la paroi, soit 2 m vers le sud-est puis 6 m vers l'ouest.</w:t>
      </w:r>
    </w:p>
    <w:p w14:paraId="0DAD6431"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4FE96D83"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Roche 8 . zone III . groupe 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259 m</w:t>
      </w:r>
    </w:p>
    <w:p w14:paraId="491B1FE5"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i/>
          <w:color w:val="000000"/>
          <w:sz w:val="20"/>
          <w:szCs w:val="20"/>
          <w:lang w:val="fr-FR"/>
        </w:rPr>
        <w:t>Roche du réticulé à treize cases</w:t>
      </w:r>
      <w:r w:rsidRPr="0032190F">
        <w:rPr>
          <w:b/>
          <w:color w:val="000000"/>
          <w:sz w:val="20"/>
          <w:szCs w:val="20"/>
          <w:lang w:val="fr-FR"/>
        </w:rPr>
        <w:tab/>
      </w:r>
    </w:p>
    <w:p w14:paraId="30A35DD9"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p>
    <w:p w14:paraId="06541684"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 xml:space="preserve">C’est une paroi de pendage 50° sud, constituée de grès grossier rose, dont la teinte évolue vers le mauve dans le haut et dans le bas. A 1 m du sol, au centre d’une surface délimitée par une fissure et un décrochement, tous deux verticaux, et, dans le bas de la roche, par des fissures plus ou moins horizontales, un petit réticulé globuleux à 13 cases irrégulière est bien réalisé. De même couleur que la roche, il est de lecture difficile. Au-dessus de la </w:t>
      </w:r>
      <w:r w:rsidRPr="0032190F">
        <w:rPr>
          <w:i/>
          <w:color w:val="000000"/>
          <w:sz w:val="20"/>
          <w:szCs w:val="20"/>
          <w:lang w:val="fr-FR"/>
        </w:rPr>
        <w:lastRenderedPageBreak/>
        <w:t>fissure supérieure, un numéro est inscrit, ZIII G illisible R8. Il n’y a pas de C.</w:t>
      </w:r>
    </w:p>
    <w:p w14:paraId="62F080C5"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p>
    <w:p w14:paraId="3F88F5F6"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Repères</w:t>
      </w:r>
      <w:r w:rsidRPr="0032190F">
        <w:rPr>
          <w:color w:val="000000"/>
          <w:sz w:val="20"/>
          <w:szCs w:val="20"/>
          <w:lang w:val="fr-FR"/>
        </w:rPr>
        <w:t xml:space="preserve"> : </w:t>
      </w:r>
    </w:p>
    <w:p w14:paraId="0450A388" w14:textId="77777777" w:rsidR="000152C6" w:rsidRPr="0032190F" w:rsidRDefault="000152C6" w:rsidP="000152C6">
      <w:pPr>
        <w:widowControl w:val="0"/>
        <w:overflowPunct w:val="0"/>
        <w:autoSpaceDE w:val="0"/>
        <w:autoSpaceDN w:val="0"/>
        <w:adjustRightInd w:val="0"/>
        <w:ind w:left="709" w:right="255"/>
        <w:jc w:val="both"/>
        <w:rPr>
          <w:color w:val="000000"/>
          <w:sz w:val="20"/>
          <w:szCs w:val="20"/>
          <w:lang w:val="fr-FR"/>
        </w:rPr>
      </w:pPr>
      <w:r w:rsidRPr="0032190F">
        <w:rPr>
          <w:color w:val="000000"/>
          <w:sz w:val="20"/>
          <w:szCs w:val="20"/>
          <w:lang w:val="fr-FR"/>
        </w:rPr>
        <w:t xml:space="preserve">- le bas de la roche est en surplomb au-dessus d’un massif de rhododendrons, </w:t>
      </w:r>
    </w:p>
    <w:p w14:paraId="249E3E9F"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 xml:space="preserve">-à droite (à l’est) se trouvent des décrochements en feston (épais de 0,05 m à 0,4 m) </w:t>
      </w:r>
    </w:p>
    <w:p w14:paraId="65D525A9"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 à gauche, se voient au moins deux lignes de fissures verticales et des décrochements.</w:t>
      </w:r>
    </w:p>
    <w:p w14:paraId="3D12C4AC"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140FD321"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Monter encore une cinquantaine de mètres dans la pelouse, le long de la paroi ou rejoindre le sentier qui est moins raide. Ce dernier, qui s’est éloigné de l’éboulis central, serpente entre les parois de la cime des Lacs au sud et un promontoire situé au nord-ouest, dont la face sud porte les roches 8 et 8</w:t>
      </w:r>
      <w:r w:rsidRPr="00DA7B01">
        <w:rPr>
          <w:rFonts w:ascii="Symbol" w:hAnsi="Symbol"/>
          <w:color w:val="000000"/>
          <w:sz w:val="20"/>
          <w:szCs w:val="20"/>
        </w:rPr>
        <w:t></w:t>
      </w:r>
      <w:r w:rsidRPr="0032190F">
        <w:rPr>
          <w:color w:val="000000"/>
          <w:sz w:val="20"/>
          <w:szCs w:val="20"/>
          <w:lang w:val="fr-FR"/>
        </w:rPr>
        <w:t xml:space="preserve"> et la face nord les roches 4 et 4</w:t>
      </w:r>
      <w:r w:rsidRPr="00DA7B01">
        <w:rPr>
          <w:rFonts w:ascii="Symbol" w:hAnsi="Symbol"/>
          <w:color w:val="000000"/>
          <w:sz w:val="20"/>
          <w:szCs w:val="20"/>
        </w:rPr>
        <w:t></w:t>
      </w:r>
      <w:r w:rsidRPr="0032190F">
        <w:rPr>
          <w:color w:val="000000"/>
          <w:sz w:val="20"/>
          <w:szCs w:val="20"/>
          <w:lang w:val="fr-FR"/>
        </w:rPr>
        <w:t>. La partie supérieure de ce promontoire s’étire vers le sud-ouest en présentant une face de pendage sud-est, irrégulière et à flanc de pente.</w:t>
      </w:r>
    </w:p>
    <w:p w14:paraId="3E2347E5"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Quitter le sentier quelques mètres avant d'atteindre un bloc de grès mauve et blanc, incrusté dans la pelouse, pour s’avancer vers l'ouest-nord-ouest à flanc de pente.</w:t>
      </w:r>
    </w:p>
    <w:p w14:paraId="6A89EACA"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480135FA" w14:textId="77777777" w:rsidR="000152C6" w:rsidRPr="0032190F" w:rsidRDefault="000152C6" w:rsidP="00647EA0">
      <w:pPr>
        <w:pStyle w:val="Heading5"/>
      </w:pPr>
      <w:bookmarkStart w:id="5564" w:name="Desc_ZIIIGIR7"/>
      <w:r w:rsidRPr="0032190F">
        <w:t>ZIIIGIR7</w:t>
      </w:r>
      <w:bookmarkEnd w:id="5564"/>
    </w:p>
    <w:p w14:paraId="7180958E" w14:textId="182E9CB0" w:rsidR="000152C6" w:rsidRPr="0032190F" w:rsidRDefault="000152C6" w:rsidP="000152C6">
      <w:pPr>
        <w:rPr>
          <w:lang w:val="fr-FR"/>
        </w:rPr>
      </w:pPr>
      <w:r w:rsidRPr="0032190F">
        <w:rPr>
          <w:lang w:val="fr-FR"/>
        </w:rPr>
        <w:br/>
        <w:t xml:space="preserve">Deux Corniformes de même typologie se </w:t>
      </w:r>
      <w:hyperlink r:id="rId14058" w:anchor="Ana_Chrono_Superpositions" w:history="1">
        <w:r w:rsidRPr="0032190F">
          <w:rPr>
            <w:rStyle w:val="Hyperlink"/>
            <w:lang w:val="fr-FR"/>
          </w:rPr>
          <w:t>superposent</w:t>
        </w:r>
      </w:hyperlink>
      <w:r w:rsidRPr="0032190F">
        <w:rPr>
          <w:lang w:val="fr-FR"/>
        </w:rPr>
        <w:t xml:space="preserve"> (Lumley et al. 2003a p. 373)</w:t>
      </w:r>
    </w:p>
    <w:p w14:paraId="6CF64B57" w14:textId="1676AF58" w:rsidR="000152C6" w:rsidRPr="0032190F" w:rsidRDefault="000152C6" w:rsidP="000152C6">
      <w:pPr>
        <w:rPr>
          <w:lang w:val="fr-FR"/>
        </w:rPr>
      </w:pPr>
      <w:r w:rsidRPr="0032190F">
        <w:rPr>
          <w:lang w:val="fr-FR"/>
        </w:rPr>
        <w:br/>
        <w:t xml:space="preserve">Un Attelage (48) se </w:t>
      </w:r>
      <w:hyperlink r:id="rId14059" w:anchor="Ana_Chrono_Superpositions" w:history="1">
        <w:r w:rsidRPr="0032190F">
          <w:rPr>
            <w:rStyle w:val="Hyperlink"/>
            <w:lang w:val="fr-FR"/>
          </w:rPr>
          <w:t>superpose</w:t>
        </w:r>
      </w:hyperlink>
      <w:r w:rsidRPr="0032190F">
        <w:rPr>
          <w:lang w:val="fr-FR"/>
        </w:rPr>
        <w:t xml:space="preserve"> à un Corniforme (53) (Lumley et al. 2003a p. 373).</w:t>
      </w:r>
    </w:p>
    <w:p w14:paraId="3FB53208" w14:textId="77777777" w:rsidR="000152C6" w:rsidRPr="0032190F" w:rsidRDefault="000152C6" w:rsidP="000152C6">
      <w:pPr>
        <w:rPr>
          <w:lang w:val="fr-FR"/>
        </w:rPr>
      </w:pPr>
    </w:p>
    <w:p w14:paraId="254D2643" w14:textId="77777777" w:rsidR="000152C6" w:rsidRPr="0032190F" w:rsidRDefault="000152C6" w:rsidP="000152C6">
      <w:pPr>
        <w:jc w:val="both"/>
        <w:rPr>
          <w:lang w:val="fr-FR"/>
        </w:rPr>
      </w:pPr>
      <w:r w:rsidRPr="0032190F">
        <w:rPr>
          <w:lang w:val="fr-FR"/>
        </w:rPr>
        <w:t xml:space="preserve">Selon E. Masson, étape 2 pour les « maitres des cérémonies » (Masson 1993 p. 120). Le grand Poignard (fig. 1) est « long de </w:t>
      </w:r>
      <w:smartTag w:uri="urn:schemas-microsoft-com:office:smarttags" w:element="metricconverter">
        <w:smartTagPr>
          <w:attr w:name="ProductID" w:val="1 m"/>
        </w:smartTagPr>
        <w:r w:rsidRPr="0032190F">
          <w:rPr>
            <w:lang w:val="fr-FR"/>
          </w:rPr>
          <w:t>1 m</w:t>
        </w:r>
      </w:smartTag>
      <w:r w:rsidRPr="0032190F">
        <w:rPr>
          <w:lang w:val="fr-FR"/>
        </w:rPr>
        <w:t xml:space="preserve"> et large de </w:t>
      </w:r>
      <w:smartTag w:uri="urn:schemas-microsoft-com:office:smarttags" w:element="metricconverter">
        <w:smartTagPr>
          <w:attr w:name="ProductID" w:val="14 cm"/>
        </w:smartTagPr>
        <w:r w:rsidRPr="0032190F">
          <w:rPr>
            <w:lang w:val="fr-FR"/>
          </w:rPr>
          <w:t>14 cm</w:t>
        </w:r>
      </w:smartTag>
      <w:r w:rsidRPr="0032190F">
        <w:rPr>
          <w:lang w:val="fr-FR"/>
        </w:rPr>
        <w:t xml:space="preserve"> au maximum » (Masson 1993 p. 87) alors que les BD enregistrent des dimensions de 86 x </w:t>
      </w:r>
      <w:smartTag w:uri="urn:schemas-microsoft-com:office:smarttags" w:element="metricconverter">
        <w:smartTagPr>
          <w:attr w:name="ProductID" w:val="24 cm"/>
        </w:smartTagPr>
        <w:r w:rsidRPr="0032190F">
          <w:rPr>
            <w:lang w:val="fr-FR"/>
          </w:rPr>
          <w:t>24 cm</w:t>
        </w:r>
      </w:smartTag>
      <w:r w:rsidRPr="0032190F">
        <w:rPr>
          <w:lang w:val="fr-FR"/>
        </w:rPr>
        <w:t xml:space="preserve"> (SS BIB). E. Masson avait fait des recommandations sur les prises de mesures (Masson 1993 p. 70 note 16).</w:t>
      </w:r>
    </w:p>
    <w:p w14:paraId="1BC1AB83"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6FDD8BE4"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214C98B9"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Roche 7 . zone III . groupe 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274,5 m</w:t>
      </w:r>
    </w:p>
    <w:p w14:paraId="128BC475"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i/>
          <w:color w:val="000000"/>
          <w:sz w:val="20"/>
          <w:szCs w:val="20"/>
          <w:lang w:val="fr-FR"/>
        </w:rPr>
        <w:t>Roche du grand poignard</w:t>
      </w:r>
      <w:r w:rsidRPr="0032190F">
        <w:rPr>
          <w:b/>
          <w:color w:val="000000"/>
          <w:sz w:val="20"/>
          <w:szCs w:val="20"/>
          <w:lang w:val="fr-FR"/>
        </w:rPr>
        <w:tab/>
      </w:r>
    </w:p>
    <w:p w14:paraId="16FC686A"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p>
    <w:p w14:paraId="6C3E6EEA"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C’est l’extrémité sud d’un moutonnement de grès violet de pendage variable mais presque toujours est ou sud-est, se terminant à une quinzaine de mètres du sentier. De nombreuses gravures y sont réparties jusqu’à 2,5 m du sol. Sur ce grès violet clair assez grossier, elles sont en général visibles le matin. Le</w:t>
      </w:r>
      <w:r w:rsidRPr="0032190F">
        <w:rPr>
          <w:b/>
          <w:i/>
          <w:color w:val="000000"/>
          <w:sz w:val="20"/>
          <w:szCs w:val="20"/>
          <w:lang w:val="fr-FR"/>
        </w:rPr>
        <w:t xml:space="preserve"> grand poignard</w:t>
      </w:r>
      <w:r w:rsidRPr="0032190F">
        <w:rPr>
          <w:i/>
          <w:color w:val="000000"/>
          <w:sz w:val="20"/>
          <w:szCs w:val="20"/>
          <w:lang w:val="fr-FR"/>
        </w:rPr>
        <w:t xml:space="preserve"> occupe presque complètement la face a, en décrochement, de pendage 45° sud (1 m par 0,4 m). Il présente un manche trapézoïdal, une lame triangulaire à la pointe allongée vers le nord, prolongée par un très petit poignard. Un troisième poignard, bien net lui aussi, semblable mais de taille réduite, se trouve à sa gauche et sa poignée est entourée d’un nuage de petits corniformes.</w:t>
      </w:r>
    </w:p>
    <w:p w14:paraId="323200FE"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La face b de pendage 50° sud- est, située au-dessus du poignard, porte un  corniforme.</w:t>
      </w:r>
    </w:p>
    <w:p w14:paraId="435CDF06"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 xml:space="preserve">La face c, de pendage75° sud-est, est située sous le poignard et présente des corniformes.  </w:t>
      </w:r>
    </w:p>
    <w:p w14:paraId="5CE4BF59"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i/>
          <w:color w:val="000000"/>
          <w:sz w:val="20"/>
          <w:szCs w:val="20"/>
          <w:lang w:val="fr-FR"/>
        </w:rPr>
        <w:tab/>
        <w:t>Sur la grande face d de pendage 40° sud-est, une association est remarquable : un corniforme aux cornes ramifiées emboîte un corniforme plus petit qui, lui-même, enferme un point, bien centré entre ses cornes.</w:t>
      </w:r>
    </w:p>
    <w:p w14:paraId="4E8D8ED3"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i/>
          <w:color w:val="000000"/>
          <w:sz w:val="20"/>
          <w:szCs w:val="20"/>
          <w:lang w:val="fr-FR"/>
        </w:rPr>
        <w:t>L’ensemble des gravures comprend six poignards, un attelage avec araire et une trentaine de corniformes.</w:t>
      </w:r>
    </w:p>
    <w:p w14:paraId="27AD1829"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i/>
          <w:color w:val="000000"/>
          <w:sz w:val="20"/>
          <w:szCs w:val="20"/>
          <w:lang w:val="fr-FR"/>
        </w:rPr>
        <w:t>On peut voir un C dans le haut de la face gravée ainsi que le n°34 et un autre C dans le bas. Nous n’avons pas repéré le numéro de Conti.</w:t>
      </w:r>
    </w:p>
    <w:p w14:paraId="368498C3"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17E54FB4"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Rejoindre le sentier au plus près et monter environ 100 m (un lacet à gauche et un lacet à droite). Un nouvel éboulis descend vers le nord jusqu'à l'extrémité du vallon des roches 4 et 5 et plus bas encore. On l’aborde avant un deuxième virage sur la gauche. A la pointe de ce lacet, pénétrer d’une quinzaine de mètres dans l'éboulis en direction du sud-ouest, comme pour rejoindre une grande pointe rocheuse assez éloignée qui est le sommet de l’éperon rocheux de la cime des Lacs. On s’approche ainsi de plusieurs gros blocs de grès blanc portant des lichens jaunes et noirs.</w:t>
      </w:r>
    </w:p>
    <w:p w14:paraId="532F5E38"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5B3E5C2A"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Roche 7 A . zone III . groupe 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 xml:space="preserve">2 305 m </w:t>
      </w:r>
    </w:p>
    <w:p w14:paraId="02629E97" w14:textId="77777777" w:rsidR="000152C6" w:rsidRPr="0032190F" w:rsidRDefault="000152C6" w:rsidP="000152C6">
      <w:pPr>
        <w:widowControl w:val="0"/>
        <w:overflowPunct w:val="0"/>
        <w:autoSpaceDE w:val="0"/>
        <w:autoSpaceDN w:val="0"/>
        <w:adjustRightInd w:val="0"/>
        <w:ind w:right="255"/>
        <w:jc w:val="both"/>
        <w:rPr>
          <w:b/>
          <w:i/>
          <w:color w:val="000000"/>
          <w:sz w:val="20"/>
          <w:szCs w:val="20"/>
          <w:lang w:val="fr-FR"/>
        </w:rPr>
      </w:pPr>
      <w:r w:rsidRPr="0032190F">
        <w:rPr>
          <w:b/>
          <w:i/>
          <w:color w:val="000000"/>
          <w:sz w:val="20"/>
          <w:szCs w:val="20"/>
          <w:lang w:val="fr-FR"/>
        </w:rPr>
        <w:t>Roche aux deux corniformes perpendiculaires</w:t>
      </w:r>
    </w:p>
    <w:p w14:paraId="1C6AA67A"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p>
    <w:p w14:paraId="428162D3"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 xml:space="preserve">C’est une pierre de grès fin couleur lie de vin, située 2 m en avant de ces blocs. Sa face ovalaire (0,8 m par 0,5 m), de pendage 75° est, porte cinq corniformes dont quatre sont identiques avec leur corps linéaire et leurs </w:t>
      </w:r>
      <w:r w:rsidRPr="0032190F">
        <w:rPr>
          <w:i/>
          <w:color w:val="000000"/>
          <w:sz w:val="20"/>
          <w:szCs w:val="20"/>
          <w:lang w:val="fr-FR"/>
        </w:rPr>
        <w:lastRenderedPageBreak/>
        <w:t>cornes arrondies convergentes. Le cinquième possède un corps rectangulaire allongé très bien exécuté et des petites cornes à deux segments dont le second est formé de</w:t>
      </w:r>
      <w:r w:rsidRPr="0032190F">
        <w:rPr>
          <w:b/>
          <w:i/>
          <w:color w:val="000000"/>
          <w:sz w:val="20"/>
          <w:szCs w:val="20"/>
          <w:lang w:val="fr-FR"/>
        </w:rPr>
        <w:t xml:space="preserve"> stries</w:t>
      </w:r>
      <w:r w:rsidRPr="0032190F">
        <w:rPr>
          <w:i/>
          <w:color w:val="000000"/>
          <w:sz w:val="20"/>
          <w:szCs w:val="20"/>
          <w:lang w:val="fr-FR"/>
        </w:rPr>
        <w:t>. Quatre des corniformes ont leurs cornes dirigées vers le haut de la roche et le dernier a une direction perpendiculaire. Sont aussi gravés le C de Conti, un R6 (mais probablement pas de la main de Conti) et le n° R35.</w:t>
      </w:r>
    </w:p>
    <w:p w14:paraId="78B91496"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6F57B9D2"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Rejoindre le sentier et continuer de monter. Après une grande traversée vers l’ouest, le chemin s’engage en lacets serrés dans un goulet rempli d’éboulis. A l’ouest, la face est de l’éperon rocheux de la cime des Lacs ferme le paysage. Marcher jusqu’à ce qu’un lacet nous amène à une très haute fente ouverte sur le ciel et presque close par des murets en pierres sèches. Pénétrer dans cette faille par un passage étroit entre les murets. Une pente raide, débutant par des marches irrégulières, nous conduit à une cavité, s’étendant sur une vingtaine de mètres vers le nord-ouest et presque toujours occupée par un névé,. D’étroits couloirs se ramifient à partir de cette anfractuosité principale, nommée gias n° 1 de la cime des Lacs.</w:t>
      </w:r>
    </w:p>
    <w:p w14:paraId="1380ACE5"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p>
    <w:p w14:paraId="4A758D8E"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Gias n°1 . zone III . groupe I</w:t>
      </w:r>
      <w:r w:rsidRPr="00DA7B01">
        <w:rPr>
          <w:rFonts w:ascii="Symbol" w:hAnsi="Symbol"/>
          <w:b/>
          <w:color w:val="000000"/>
          <w:sz w:val="20"/>
          <w:szCs w:val="20"/>
        </w:rPr>
        <w:t></w:t>
      </w:r>
      <w:r w:rsidRPr="0032190F">
        <w:rPr>
          <w:b/>
          <w:color w:val="000000"/>
          <w:sz w:val="20"/>
          <w:szCs w:val="20"/>
          <w:lang w:val="fr-FR"/>
        </w:rPr>
        <w:t>:</w:t>
      </w:r>
      <w:r w:rsidRPr="0032190F">
        <w:rPr>
          <w:rFonts w:ascii="Symbol" w:hAnsi="Symbol"/>
          <w:b/>
          <w:color w:val="000000"/>
          <w:sz w:val="20"/>
          <w:szCs w:val="20"/>
          <w:lang w:val="fr-FR"/>
        </w:rPr>
        <w:tab/>
      </w:r>
      <w:r w:rsidRPr="0032190F">
        <w:rPr>
          <w:rFonts w:ascii="Symbol" w:hAnsi="Symbol"/>
          <w:b/>
          <w:color w:val="000000"/>
          <w:sz w:val="20"/>
          <w:szCs w:val="20"/>
          <w:lang w:val="fr-FR"/>
        </w:rPr>
        <w:tab/>
      </w:r>
      <w:r w:rsidRPr="0032190F">
        <w:rPr>
          <w:rFonts w:ascii="Symbol" w:hAnsi="Symbol"/>
          <w:b/>
          <w:color w:val="000000"/>
          <w:sz w:val="20"/>
          <w:szCs w:val="20"/>
          <w:lang w:val="fr-FR"/>
        </w:rPr>
        <w:tab/>
      </w:r>
      <w:r w:rsidRPr="0032190F">
        <w:rPr>
          <w:rFonts w:ascii="Symbol" w:hAnsi="Symbol"/>
          <w:b/>
          <w:color w:val="000000"/>
          <w:sz w:val="20"/>
          <w:szCs w:val="20"/>
          <w:lang w:val="fr-FR"/>
        </w:rPr>
        <w:tab/>
      </w:r>
      <w:r w:rsidRPr="0032190F">
        <w:rPr>
          <w:rFonts w:ascii="Symbol" w:hAnsi="Symbol"/>
          <w:b/>
          <w:color w:val="000000"/>
          <w:sz w:val="20"/>
          <w:szCs w:val="20"/>
          <w:lang w:val="fr-FR"/>
        </w:rPr>
        <w:tab/>
      </w:r>
      <w:r w:rsidRPr="0032190F">
        <w:rPr>
          <w:rFonts w:ascii="Symbol" w:hAnsi="Symbol"/>
          <w:b/>
          <w:color w:val="000000"/>
          <w:sz w:val="20"/>
          <w:szCs w:val="20"/>
          <w:lang w:val="fr-FR"/>
        </w:rPr>
        <w:tab/>
      </w:r>
      <w:r w:rsidRPr="0032190F">
        <w:rPr>
          <w:rFonts w:ascii="Symbol" w:hAnsi="Symbol"/>
          <w:b/>
          <w:color w:val="000000"/>
          <w:sz w:val="20"/>
          <w:szCs w:val="20"/>
          <w:lang w:val="fr-FR"/>
        </w:rPr>
        <w:tab/>
      </w:r>
      <w:r w:rsidRPr="0032190F">
        <w:rPr>
          <w:rFonts w:ascii="Symbol" w:hAnsi="Symbol"/>
          <w:b/>
          <w:color w:val="000000"/>
          <w:sz w:val="20"/>
          <w:szCs w:val="20"/>
          <w:lang w:val="fr-FR"/>
        </w:rPr>
        <w:tab/>
      </w:r>
      <w:r w:rsidRPr="0032190F">
        <w:rPr>
          <w:color w:val="000000"/>
          <w:sz w:val="20"/>
          <w:szCs w:val="20"/>
          <w:lang w:val="fr-FR"/>
        </w:rPr>
        <w:t>2 422 m</w:t>
      </w:r>
    </w:p>
    <w:p w14:paraId="1AC45B8D"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i/>
          <w:color w:val="000000"/>
          <w:sz w:val="20"/>
          <w:szCs w:val="20"/>
          <w:lang w:val="fr-FR"/>
        </w:rPr>
        <w:t>Gias n°1 de la cime des Lacs</w:t>
      </w:r>
      <w:r w:rsidRPr="0032190F">
        <w:rPr>
          <w:b/>
          <w:color w:val="000000"/>
          <w:sz w:val="20"/>
          <w:szCs w:val="20"/>
          <w:lang w:val="fr-FR"/>
        </w:rPr>
        <w:tab/>
      </w:r>
    </w:p>
    <w:p w14:paraId="79F8F754"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p>
    <w:p w14:paraId="5F3539D0"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C’est une importante faille, allongée sur 23 m du sud-est au nord-ouest, large au maximum de 6 m et au minimum de 2,5 m, haute de 15 à 20 m. L’entrée du gias n°1 de la cime des Lacs est la très haute fente ouverte sur le ciel signalée au paragraphe précédent. Cette ouverture, au sud-est du gias, est rétrécie par de murets de pierres sèches, larges et hauts, établis par l'armée italienne. Le sol est irrégulier et occupé par de gros rochers éboulés, souvent recouverts par un névé. La voûte, constituée de blocs entassés, abrite mal du vent et de la pluie. Cet abri contient deux roches gravées, la roche 7</w:t>
      </w:r>
      <w:r w:rsidRPr="00DA7B01">
        <w:rPr>
          <w:rFonts w:ascii="Symbol" w:hAnsi="Symbol"/>
          <w:i/>
          <w:color w:val="000000"/>
          <w:sz w:val="20"/>
          <w:szCs w:val="20"/>
        </w:rPr>
        <w:t></w:t>
      </w:r>
      <w:r w:rsidRPr="0032190F">
        <w:rPr>
          <w:i/>
          <w:color w:val="000000"/>
          <w:sz w:val="20"/>
          <w:szCs w:val="20"/>
          <w:lang w:val="fr-FR"/>
        </w:rPr>
        <w:t xml:space="preserve"> et la roche 7</w:t>
      </w:r>
      <w:r w:rsidRPr="00DA7B01">
        <w:rPr>
          <w:rFonts w:ascii="Symbol" w:hAnsi="Symbol"/>
          <w:i/>
          <w:color w:val="000000"/>
          <w:sz w:val="20"/>
          <w:szCs w:val="20"/>
        </w:rPr>
        <w:t></w:t>
      </w:r>
      <w:r w:rsidRPr="0032190F">
        <w:rPr>
          <w:i/>
          <w:color w:val="000000"/>
          <w:sz w:val="20"/>
          <w:szCs w:val="20"/>
          <w:lang w:val="fr-FR"/>
        </w:rPr>
        <w:t>.</w:t>
      </w:r>
    </w:p>
    <w:p w14:paraId="17F7DAC6"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p>
    <w:p w14:paraId="1A909B39" w14:textId="77777777" w:rsidR="000152C6" w:rsidRPr="0032190F" w:rsidRDefault="000152C6" w:rsidP="000152C6">
      <w:pPr>
        <w:widowControl w:val="0"/>
        <w:overflowPunct w:val="0"/>
        <w:autoSpaceDE w:val="0"/>
        <w:autoSpaceDN w:val="0"/>
        <w:adjustRightInd w:val="0"/>
        <w:ind w:right="255"/>
        <w:jc w:val="both"/>
        <w:rPr>
          <w:b/>
          <w:i/>
          <w:color w:val="000000"/>
          <w:sz w:val="20"/>
          <w:szCs w:val="20"/>
          <w:lang w:val="fr-FR"/>
        </w:rPr>
      </w:pPr>
      <w:r w:rsidRPr="0032190F">
        <w:rPr>
          <w:b/>
          <w:color w:val="000000"/>
          <w:sz w:val="20"/>
          <w:szCs w:val="20"/>
          <w:lang w:val="fr-FR"/>
        </w:rPr>
        <w:t xml:space="preserve">Roche 7 </w:t>
      </w:r>
      <w:r w:rsidRPr="00DA7B01">
        <w:rPr>
          <w:rFonts w:ascii="Symbol" w:hAnsi="Symbol"/>
          <w:b/>
          <w:color w:val="000000"/>
          <w:sz w:val="20"/>
          <w:szCs w:val="20"/>
        </w:rPr>
        <w:t></w:t>
      </w:r>
      <w:r w:rsidRPr="00DA7B01">
        <w:rPr>
          <w:rFonts w:ascii="Symbol" w:hAnsi="Symbol"/>
          <w:b/>
          <w:color w:val="000000"/>
          <w:sz w:val="20"/>
          <w:szCs w:val="20"/>
        </w:rPr>
        <w:t></w:t>
      </w:r>
      <w:r w:rsidRPr="0032190F">
        <w:rPr>
          <w:b/>
          <w:color w:val="000000"/>
          <w:sz w:val="20"/>
          <w:szCs w:val="20"/>
          <w:lang w:val="fr-FR"/>
        </w:rPr>
        <w:t>. zone III . groupe I</w:t>
      </w:r>
      <w:r w:rsidRPr="00DA7B01">
        <w:rPr>
          <w:rFonts w:ascii="Symbol" w:hAnsi="Symbol"/>
          <w:b/>
          <w:color w:val="000000"/>
          <w:sz w:val="20"/>
          <w:szCs w:val="20"/>
        </w:rPr>
        <w:t></w:t>
      </w:r>
      <w:r w:rsidRPr="0032190F">
        <w:rPr>
          <w:b/>
          <w:color w:val="000000"/>
          <w:sz w:val="20"/>
          <w:szCs w:val="20"/>
          <w:lang w:val="fr-FR"/>
        </w:rPr>
        <w:t>:</w:t>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t>2 422,5 m</w:t>
      </w:r>
    </w:p>
    <w:p w14:paraId="389FA383"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i/>
          <w:color w:val="000000"/>
          <w:sz w:val="20"/>
          <w:szCs w:val="20"/>
          <w:lang w:val="fr-FR"/>
        </w:rPr>
        <w:t>Roche du corniforme du gias n°1 de la cime des Lacs</w:t>
      </w:r>
    </w:p>
    <w:p w14:paraId="5F50AF35"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r>
      <w:r w:rsidRPr="0032190F">
        <w:rPr>
          <w:color w:val="000000"/>
          <w:sz w:val="20"/>
          <w:szCs w:val="20"/>
          <w:lang w:val="fr-FR"/>
        </w:rPr>
        <w:tab/>
      </w:r>
    </w:p>
    <w:p w14:paraId="355E5D32"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Dès l’entrée du gias n°1, sur la droite, un bloc de grès blanc et rouge présente une paroi de pendage 80° sud-ouest. A mi-hauteur de la roche, à 0,5 mètre du sol et juste au-dessus d’une fissure est - ouest, dans une bande rouge verticale de 0,2 m à 0,4 m de large, se trouve un corniforme au corps carré et aux cornes à un segment, fines et divergentes. Une plage est creusée entre les cornes.</w:t>
      </w:r>
    </w:p>
    <w:p w14:paraId="002A11F2"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68FF2F07"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Pénétrer dans la cavité et repérer une galerie, qui s’ouvre un peu au-dessous d’une plate forme, située au niveau du fond de la faille.</w:t>
      </w:r>
    </w:p>
    <w:p w14:paraId="20BC0FA4"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69B0BE3F"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7 </w:t>
      </w:r>
      <w:r w:rsidRPr="00DA7B01">
        <w:rPr>
          <w:rFonts w:ascii="Symbol" w:hAnsi="Symbol"/>
          <w:b/>
          <w:color w:val="000000"/>
          <w:sz w:val="20"/>
          <w:szCs w:val="20"/>
        </w:rPr>
        <w:t></w:t>
      </w:r>
      <w:r w:rsidRPr="00DA7B01">
        <w:rPr>
          <w:rFonts w:ascii="Symbol" w:hAnsi="Symbol"/>
          <w:b/>
          <w:color w:val="000000"/>
          <w:sz w:val="20"/>
          <w:szCs w:val="20"/>
        </w:rPr>
        <w:t></w:t>
      </w:r>
      <w:r w:rsidRPr="0032190F">
        <w:rPr>
          <w:b/>
          <w:color w:val="000000"/>
          <w:sz w:val="20"/>
          <w:szCs w:val="20"/>
          <w:lang w:val="fr-FR"/>
        </w:rPr>
        <w:t>. zone III . groupe I</w:t>
      </w:r>
      <w:r w:rsidRPr="00DA7B01">
        <w:rPr>
          <w:rFonts w:ascii="Symbol" w:hAnsi="Symbol"/>
          <w:b/>
          <w:color w:val="000000"/>
          <w:sz w:val="20"/>
          <w:szCs w:val="20"/>
        </w:rPr>
        <w:t></w:t>
      </w:r>
      <w:r w:rsidRPr="00DA7B01">
        <w:rPr>
          <w:rFonts w:ascii="Symbol" w:hAnsi="Symbol"/>
          <w:b/>
          <w:color w:val="000000"/>
          <w:sz w:val="20"/>
          <w:szCs w:val="20"/>
        </w:rPr>
        <w:t></w:t>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t>2 417,5 m</w:t>
      </w:r>
    </w:p>
    <w:p w14:paraId="3C7F7584" w14:textId="77777777" w:rsidR="000152C6" w:rsidRPr="0032190F" w:rsidRDefault="000152C6" w:rsidP="000152C6">
      <w:pPr>
        <w:widowControl w:val="0"/>
        <w:overflowPunct w:val="0"/>
        <w:autoSpaceDE w:val="0"/>
        <w:autoSpaceDN w:val="0"/>
        <w:adjustRightInd w:val="0"/>
        <w:ind w:right="255"/>
        <w:jc w:val="both"/>
        <w:rPr>
          <w:b/>
          <w:i/>
          <w:color w:val="000000"/>
          <w:sz w:val="20"/>
          <w:szCs w:val="20"/>
          <w:lang w:val="fr-FR"/>
        </w:rPr>
      </w:pPr>
      <w:r w:rsidRPr="0032190F">
        <w:rPr>
          <w:b/>
          <w:i/>
          <w:color w:val="000000"/>
          <w:sz w:val="20"/>
          <w:szCs w:val="20"/>
          <w:lang w:val="fr-FR"/>
        </w:rPr>
        <w:t>Roche des plages rectangulaires du gias n°1 de la cime des Lacs</w:t>
      </w:r>
    </w:p>
    <w:p w14:paraId="00CC21BF"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r>
      <w:r w:rsidRPr="0032190F">
        <w:rPr>
          <w:color w:val="000000"/>
          <w:sz w:val="20"/>
          <w:szCs w:val="20"/>
          <w:lang w:val="fr-FR"/>
        </w:rPr>
        <w:tab/>
      </w:r>
    </w:p>
    <w:p w14:paraId="3237593B"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 xml:space="preserve">C’est un bloc ovalaire de grès violet très humide. Dans le haut de la roche, sur une face verticale sud-ouest, apparaît une grande plage rectangulaire. Au-dessous, une autre plage plus petite est moins facilement visible. </w:t>
      </w:r>
    </w:p>
    <w:p w14:paraId="1066F2CC"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p>
    <w:p w14:paraId="587D2A3A"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Repère</w:t>
      </w:r>
      <w:r w:rsidRPr="0032190F">
        <w:rPr>
          <w:color w:val="000000"/>
          <w:sz w:val="20"/>
          <w:szCs w:val="20"/>
          <w:lang w:val="fr-FR"/>
        </w:rPr>
        <w:t xml:space="preserve"> : l’ouverture donne accès à une petite salle rectangulaire.</w:t>
      </w:r>
    </w:p>
    <w:p w14:paraId="54C9D869"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5E801480"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Note</w:t>
      </w:r>
      <w:r w:rsidRPr="0032190F">
        <w:rPr>
          <w:color w:val="000000"/>
          <w:sz w:val="20"/>
          <w:szCs w:val="20"/>
          <w:lang w:val="fr-FR"/>
        </w:rPr>
        <w:t xml:space="preserve"> : un autre couloir débute 1 m en contrebas de cette salle. Etroit, très haut et rectiligne, ses parois sont suintantes. Au point où il tourne à angle droit, on pouvait voir, au ras du sol, en 1996, des dessins récents réalisés au noir de fumée : corniforme, points, courbe. </w:t>
      </w:r>
    </w:p>
    <w:p w14:paraId="729F62F7"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r>
      <w:r w:rsidRPr="0032190F">
        <w:rPr>
          <w:color w:val="000000"/>
          <w:sz w:val="20"/>
          <w:szCs w:val="20"/>
          <w:lang w:val="fr-FR"/>
        </w:rPr>
        <w:tab/>
      </w:r>
    </w:p>
    <w:p w14:paraId="67A49038"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Sortir du gias et grimper vers le sud (deux lacets du sentier) pour descendre sur un palier rocheux. Un couloir étroit s’enfonce vers le nord-ouest, donnant accès à des amorces de galeries entre les blocs éboulés. Escalader un chaos de gros blocs conduisant vers le nord-est puis redescendre vers la gauche pour s'infiltrer par le nord sous un rocher blanc. La cavité au "soleil ailé" se trouve sous ce gros bloc, faiblement éclairée par une cheminée, interstice entre des blocs situé à l'extrémité sud du rocher blanc. Notons que des "gravures" identiques, en fait un phénomène géologique, existent ailleurs dans la vallée, en particulier à proximité du refuge des "savants", au pied du mamelon rocheux qui se dresse de l'autre côté du torrent et au ras du sentier qui conduit vers la digue.</w:t>
      </w:r>
    </w:p>
    <w:p w14:paraId="2F3DA32A"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p>
    <w:p w14:paraId="6AA94E88"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Examiner la partie ouest du palier où un gias semble aménagé.</w:t>
      </w:r>
    </w:p>
    <w:p w14:paraId="7C36B429"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59AA734B"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Gias n°2 . zone III . groupe I</w:t>
      </w:r>
      <w:r w:rsidRPr="00DA7B01">
        <w:rPr>
          <w:rFonts w:ascii="Symbol" w:hAnsi="Symbol"/>
          <w:b/>
          <w:color w:val="000000"/>
          <w:sz w:val="20"/>
          <w:szCs w:val="20"/>
        </w:rPr>
        <w:t></w:t>
      </w:r>
      <w:r w:rsidRPr="0032190F">
        <w:rPr>
          <w:b/>
          <w:color w:val="000000"/>
          <w:sz w:val="20"/>
          <w:szCs w:val="20"/>
          <w:lang w:val="fr-FR"/>
        </w:rPr>
        <w:t>:</w:t>
      </w:r>
      <w:r w:rsidRPr="0032190F">
        <w:rPr>
          <w:rFonts w:ascii="Symbol" w:hAnsi="Symbol"/>
          <w:b/>
          <w:color w:val="000000"/>
          <w:sz w:val="20"/>
          <w:szCs w:val="20"/>
          <w:lang w:val="fr-FR"/>
        </w:rPr>
        <w:tab/>
      </w:r>
      <w:r w:rsidRPr="0032190F">
        <w:rPr>
          <w:rFonts w:ascii="Symbol" w:hAnsi="Symbol"/>
          <w:b/>
          <w:color w:val="000000"/>
          <w:sz w:val="20"/>
          <w:szCs w:val="20"/>
          <w:lang w:val="fr-FR"/>
        </w:rPr>
        <w:tab/>
      </w:r>
      <w:r w:rsidRPr="0032190F">
        <w:rPr>
          <w:rFonts w:ascii="Symbol" w:hAnsi="Symbol"/>
          <w:b/>
          <w:color w:val="000000"/>
          <w:sz w:val="20"/>
          <w:szCs w:val="20"/>
          <w:lang w:val="fr-FR"/>
        </w:rPr>
        <w:tab/>
      </w:r>
      <w:r w:rsidRPr="0032190F">
        <w:rPr>
          <w:rFonts w:ascii="Symbol" w:hAnsi="Symbol"/>
          <w:b/>
          <w:color w:val="000000"/>
          <w:sz w:val="20"/>
          <w:szCs w:val="20"/>
          <w:lang w:val="fr-FR"/>
        </w:rPr>
        <w:tab/>
      </w:r>
      <w:r w:rsidRPr="0032190F">
        <w:rPr>
          <w:rFonts w:ascii="Symbol" w:hAnsi="Symbol"/>
          <w:b/>
          <w:color w:val="000000"/>
          <w:sz w:val="20"/>
          <w:szCs w:val="20"/>
          <w:lang w:val="fr-FR"/>
        </w:rPr>
        <w:tab/>
      </w:r>
      <w:r w:rsidRPr="0032190F">
        <w:rPr>
          <w:rFonts w:ascii="Symbol" w:hAnsi="Symbol"/>
          <w:b/>
          <w:color w:val="000000"/>
          <w:sz w:val="20"/>
          <w:szCs w:val="20"/>
          <w:lang w:val="fr-FR"/>
        </w:rPr>
        <w:tab/>
      </w:r>
      <w:r w:rsidRPr="0032190F">
        <w:rPr>
          <w:rFonts w:ascii="Symbol" w:hAnsi="Symbol"/>
          <w:b/>
          <w:color w:val="000000"/>
          <w:sz w:val="20"/>
          <w:szCs w:val="20"/>
          <w:lang w:val="fr-FR"/>
        </w:rPr>
        <w:tab/>
      </w:r>
      <w:r w:rsidRPr="0032190F">
        <w:rPr>
          <w:rFonts w:ascii="Symbol" w:hAnsi="Symbol"/>
          <w:b/>
          <w:color w:val="000000"/>
          <w:sz w:val="20"/>
          <w:szCs w:val="20"/>
          <w:lang w:val="fr-FR"/>
        </w:rPr>
        <w:tab/>
      </w:r>
      <w:r w:rsidRPr="0032190F">
        <w:rPr>
          <w:color w:val="000000"/>
          <w:sz w:val="20"/>
          <w:szCs w:val="20"/>
          <w:lang w:val="fr-FR"/>
        </w:rPr>
        <w:t>2 436 m</w:t>
      </w:r>
    </w:p>
    <w:p w14:paraId="7B15DB62"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i/>
          <w:color w:val="000000"/>
          <w:sz w:val="20"/>
          <w:szCs w:val="20"/>
          <w:lang w:val="fr-FR"/>
        </w:rPr>
        <w:t>Gias n°2 de la cime des Lacs</w:t>
      </w:r>
      <w:r w:rsidRPr="0032190F">
        <w:rPr>
          <w:b/>
          <w:color w:val="000000"/>
          <w:sz w:val="20"/>
          <w:szCs w:val="20"/>
          <w:lang w:val="fr-FR"/>
        </w:rPr>
        <w:tab/>
      </w:r>
    </w:p>
    <w:p w14:paraId="108E4853"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p>
    <w:p w14:paraId="3D79463C"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lastRenderedPageBreak/>
        <w:t>Cet abri sous un immense bloc de grès blanc a son ouverture dirigée vers le sud. Il est fermé par des murets à l’est et au sud. Le muret du sud est précédé d'une grande dalle plate de couleur grise et le sol est dallé au nord. Au nord-est, un couloir plonge dans une profonde cavité qui ne reçoit jamais le soleil et reste très humide (c'est le couloir étroit cité précédemment).</w:t>
      </w:r>
    </w:p>
    <w:p w14:paraId="70883A78"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35380328"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i/>
          <w:color w:val="000000"/>
          <w:sz w:val="20"/>
          <w:szCs w:val="20"/>
          <w:lang w:val="fr-FR"/>
        </w:rPr>
        <w:tab/>
        <w:t xml:space="preserve">Rejoindre le sentier et remarquer </w:t>
      </w:r>
      <w:r w:rsidRPr="0032190F">
        <w:rPr>
          <w:b/>
          <w:i/>
          <w:color w:val="000000"/>
          <w:sz w:val="20"/>
          <w:szCs w:val="20"/>
          <w:lang w:val="fr-FR"/>
        </w:rPr>
        <w:t>C111</w:t>
      </w:r>
      <w:r w:rsidRPr="0032190F">
        <w:rPr>
          <w:i/>
          <w:color w:val="000000"/>
          <w:sz w:val="20"/>
          <w:szCs w:val="20"/>
          <w:lang w:val="fr-FR"/>
        </w:rPr>
        <w:t xml:space="preserve">, une construction militaire à l'est du sentier dont les murets vers l'ouest et le nord sont assez bien conservés. Les gias n°1 et n°2, cette casemate et quelques terrasses, </w:t>
      </w:r>
      <w:r w:rsidRPr="0032190F">
        <w:rPr>
          <w:b/>
          <w:i/>
          <w:color w:val="000000"/>
          <w:sz w:val="20"/>
          <w:szCs w:val="20"/>
          <w:lang w:val="fr-FR"/>
        </w:rPr>
        <w:t>T113</w:t>
      </w:r>
      <w:r w:rsidRPr="0032190F">
        <w:rPr>
          <w:i/>
          <w:color w:val="000000"/>
          <w:sz w:val="20"/>
          <w:szCs w:val="20"/>
          <w:lang w:val="fr-FR"/>
        </w:rPr>
        <w:t xml:space="preserve">, </w:t>
      </w:r>
      <w:r w:rsidRPr="0032190F">
        <w:rPr>
          <w:b/>
          <w:i/>
          <w:color w:val="000000"/>
          <w:sz w:val="20"/>
          <w:szCs w:val="20"/>
          <w:lang w:val="fr-FR"/>
        </w:rPr>
        <w:t>T114</w:t>
      </w:r>
      <w:r w:rsidRPr="0032190F">
        <w:rPr>
          <w:i/>
          <w:color w:val="000000"/>
          <w:sz w:val="20"/>
          <w:szCs w:val="20"/>
          <w:lang w:val="fr-FR"/>
        </w:rPr>
        <w:t xml:space="preserve">, </w:t>
      </w:r>
      <w:r w:rsidRPr="0032190F">
        <w:rPr>
          <w:b/>
          <w:i/>
          <w:color w:val="000000"/>
          <w:sz w:val="20"/>
          <w:szCs w:val="20"/>
          <w:lang w:val="fr-FR"/>
        </w:rPr>
        <w:t>T115</w:t>
      </w:r>
      <w:r w:rsidRPr="0032190F">
        <w:rPr>
          <w:i/>
          <w:color w:val="000000"/>
          <w:sz w:val="20"/>
          <w:szCs w:val="20"/>
          <w:lang w:val="fr-FR"/>
        </w:rPr>
        <w:t xml:space="preserve">, </w:t>
      </w:r>
      <w:r w:rsidRPr="0032190F">
        <w:rPr>
          <w:b/>
          <w:i/>
          <w:color w:val="000000"/>
          <w:sz w:val="20"/>
          <w:szCs w:val="20"/>
          <w:lang w:val="fr-FR"/>
        </w:rPr>
        <w:t>T116</w:t>
      </w:r>
      <w:r w:rsidRPr="0032190F">
        <w:rPr>
          <w:i/>
          <w:color w:val="000000"/>
          <w:sz w:val="20"/>
          <w:szCs w:val="20"/>
          <w:lang w:val="fr-FR"/>
        </w:rPr>
        <w:t xml:space="preserve">, peu nettes forment un ensemble reliant les aménagements du grand éboulis à ceux du sommet de la cime des Lacs. </w:t>
      </w:r>
    </w:p>
    <w:p w14:paraId="40DDEF38"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1D2F2172"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 xml:space="preserve">Monter jusqu'à un collet où la vue plonge au  nord-ouest sur le lac de l'Huile et où, vers le  nord, le Capelet, le rocher des Merveilles, le haut du promontoire de la cime des Lacs et, au premier plan, un piton, couvert de lichens jaunes et oranges et sculpté (par la nature) en forme de dieu sumérien, se présentent en enfilade. Poursuivre sur le sentier jusqu'au sommet relativement plat de la cime et couvert de blocs blancs. </w:t>
      </w:r>
    </w:p>
    <w:p w14:paraId="3422CDAF"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3639800D"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i/>
          <w:color w:val="000000"/>
          <w:sz w:val="20"/>
          <w:szCs w:val="20"/>
          <w:lang w:val="fr-FR"/>
        </w:rPr>
        <w:tab/>
        <w:t>Le flanc nord de la cime, du nord-est au nord-ouest, est couvert de terrasses, casemates et petits trous hémisphériques où pourrait juste se blottir un homme accroupi. Signalons une bâtisse présentant une meurtrière vers l'est-nord-est (direction de la Minière). Cette fenêtre est recouverte d'une pierre plate. Une construction enferme encore un "lit", bricolé avec les pieux pour tendre les barbelés et du fil de fer. Plus haut, sur la surface peu pentue, entourant le signal (un cairn maintenu par deux pieux pour barbelés), de nombreuses constructions ont conservé leurs murs qui ont presque 1 m de haut. Environ 20 casemates et autant de terrasses ont été découvertes.</w:t>
      </w:r>
    </w:p>
    <w:p w14:paraId="56F24584"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2761CE25"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Aller vers l'ouest de la cime puis descendre vers le sud-ouest pour atteindre un épaulement herbeux. Ce collet donne à l'est sur le lac du Trem, domine à l'ouest le lac de l'Huile et, entre les deux, conduit à un mamelon couvert d'un éboulis de blocs blancs où des constructions militaires se camouflent. Pénétrer dans l'éboulis de 2 m à peine en direction d'une casemate.</w:t>
      </w:r>
    </w:p>
    <w:p w14:paraId="6E2E1836"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7963C759" w14:textId="77777777" w:rsidR="000152C6" w:rsidRPr="0032190F" w:rsidRDefault="000152C6" w:rsidP="000152C6">
      <w:pPr>
        <w:widowControl w:val="0"/>
        <w:overflowPunct w:val="0"/>
        <w:autoSpaceDE w:val="0"/>
        <w:autoSpaceDN w:val="0"/>
        <w:adjustRightInd w:val="0"/>
        <w:ind w:right="255"/>
        <w:jc w:val="both"/>
        <w:rPr>
          <w:b/>
          <w:i/>
          <w:color w:val="000000"/>
          <w:sz w:val="20"/>
          <w:szCs w:val="20"/>
          <w:lang w:val="fr-FR"/>
        </w:rPr>
      </w:pPr>
      <w:r w:rsidRPr="0032190F">
        <w:rPr>
          <w:b/>
          <w:color w:val="000000"/>
          <w:sz w:val="20"/>
          <w:szCs w:val="20"/>
          <w:lang w:val="fr-FR"/>
        </w:rPr>
        <w:t xml:space="preserve">Roche 7 </w:t>
      </w:r>
      <w:r w:rsidRPr="00DA7B01">
        <w:rPr>
          <w:rFonts w:ascii="Symbol" w:hAnsi="Symbol"/>
          <w:b/>
          <w:color w:val="000000"/>
          <w:sz w:val="20"/>
          <w:szCs w:val="20"/>
        </w:rPr>
        <w:t></w:t>
      </w:r>
      <w:r w:rsidRPr="0032190F">
        <w:rPr>
          <w:b/>
          <w:color w:val="000000"/>
          <w:sz w:val="20"/>
          <w:szCs w:val="20"/>
          <w:lang w:val="fr-FR"/>
        </w:rPr>
        <w:t>H ter. zone III . groupe I</w:t>
      </w:r>
      <w:r w:rsidRPr="00DA7B01">
        <w:rPr>
          <w:rFonts w:ascii="Symbol" w:hAnsi="Symbol"/>
          <w:b/>
          <w:color w:val="000000"/>
          <w:sz w:val="20"/>
          <w:szCs w:val="20"/>
        </w:rPr>
        <w:t></w:t>
      </w:r>
      <w:r w:rsidRPr="0032190F">
        <w:rPr>
          <w:b/>
          <w:color w:val="000000"/>
          <w:sz w:val="20"/>
          <w:szCs w:val="20"/>
          <w:lang w:val="fr-FR"/>
        </w:rPr>
        <w:t>:</w:t>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t>2 500 m ?</w:t>
      </w:r>
    </w:p>
    <w:p w14:paraId="03E3ABBB"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i/>
          <w:color w:val="000000"/>
          <w:sz w:val="20"/>
          <w:szCs w:val="20"/>
          <w:lang w:val="fr-FR"/>
        </w:rPr>
        <w:t>Roche de l'entrée de la casemate</w:t>
      </w:r>
    </w:p>
    <w:p w14:paraId="503FC4ED"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3972A771"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i/>
          <w:color w:val="000000"/>
          <w:sz w:val="20"/>
          <w:szCs w:val="20"/>
          <w:lang w:val="fr-FR"/>
        </w:rPr>
        <w:tab/>
        <w:t>Cette roche de grès gris, mouchetée de lichens jaunes, présente une face plate de pendage de 60° nord et fracturée à l'oblique. Le texte, TRAUZZI 1919, est piqueté dans la partie supérieure de cette face (1,0 m par 0,9 m).</w:t>
      </w:r>
    </w:p>
    <w:p w14:paraId="7E8E70BD"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398808EF" w14:textId="77777777" w:rsidR="000152C6" w:rsidRPr="0032190F" w:rsidRDefault="000152C6" w:rsidP="000152C6">
      <w:pPr>
        <w:widowControl w:val="0"/>
        <w:overflowPunct w:val="0"/>
        <w:autoSpaceDE w:val="0"/>
        <w:autoSpaceDN w:val="0"/>
        <w:adjustRightInd w:val="0"/>
        <w:ind w:right="255"/>
        <w:jc w:val="both"/>
        <w:rPr>
          <w:b/>
          <w:i/>
          <w:color w:val="000000"/>
          <w:sz w:val="20"/>
          <w:szCs w:val="20"/>
          <w:lang w:val="fr-FR"/>
        </w:rPr>
      </w:pPr>
      <w:r w:rsidRPr="0032190F">
        <w:rPr>
          <w:b/>
          <w:color w:val="000000"/>
          <w:sz w:val="20"/>
          <w:szCs w:val="20"/>
          <w:lang w:val="fr-FR"/>
        </w:rPr>
        <w:t xml:space="preserve">Roche 7 </w:t>
      </w:r>
      <w:r w:rsidRPr="00DA7B01">
        <w:rPr>
          <w:rFonts w:ascii="Symbol" w:hAnsi="Symbol"/>
          <w:b/>
          <w:color w:val="000000"/>
          <w:sz w:val="20"/>
          <w:szCs w:val="20"/>
        </w:rPr>
        <w:t></w:t>
      </w:r>
      <w:r w:rsidRPr="0032190F">
        <w:rPr>
          <w:b/>
          <w:color w:val="000000"/>
          <w:sz w:val="20"/>
          <w:szCs w:val="20"/>
          <w:lang w:val="fr-FR"/>
        </w:rPr>
        <w:t>H quatro. zone III . groupe I</w:t>
      </w:r>
      <w:r w:rsidRPr="00DA7B01">
        <w:rPr>
          <w:rFonts w:ascii="Symbol" w:hAnsi="Symbol"/>
          <w:b/>
          <w:color w:val="000000"/>
          <w:sz w:val="20"/>
          <w:szCs w:val="20"/>
        </w:rPr>
        <w:t></w:t>
      </w:r>
      <w:r w:rsidRPr="0032190F">
        <w:rPr>
          <w:b/>
          <w:color w:val="000000"/>
          <w:sz w:val="20"/>
          <w:szCs w:val="20"/>
          <w:lang w:val="fr-FR"/>
        </w:rPr>
        <w:t>:</w:t>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t>2 500 m ?</w:t>
      </w:r>
    </w:p>
    <w:p w14:paraId="32CB7F7C" w14:textId="77777777" w:rsidR="000152C6" w:rsidRPr="0032190F" w:rsidRDefault="000152C6" w:rsidP="000152C6">
      <w:pPr>
        <w:widowControl w:val="0"/>
        <w:overflowPunct w:val="0"/>
        <w:autoSpaceDE w:val="0"/>
        <w:autoSpaceDN w:val="0"/>
        <w:adjustRightInd w:val="0"/>
        <w:ind w:right="255"/>
        <w:jc w:val="both"/>
        <w:rPr>
          <w:b/>
          <w:i/>
          <w:color w:val="000000"/>
          <w:sz w:val="20"/>
          <w:szCs w:val="20"/>
          <w:lang w:val="fr-FR"/>
        </w:rPr>
      </w:pPr>
      <w:r w:rsidRPr="0032190F">
        <w:rPr>
          <w:b/>
          <w:i/>
          <w:color w:val="000000"/>
          <w:sz w:val="20"/>
          <w:szCs w:val="20"/>
          <w:lang w:val="fr-FR"/>
        </w:rPr>
        <w:t>Roche sous le menhir fendu</w:t>
      </w:r>
    </w:p>
    <w:p w14:paraId="43E6768A" w14:textId="77777777" w:rsidR="000152C6" w:rsidRPr="0032190F" w:rsidRDefault="000152C6" w:rsidP="000152C6">
      <w:pPr>
        <w:widowControl w:val="0"/>
        <w:overflowPunct w:val="0"/>
        <w:autoSpaceDE w:val="0"/>
        <w:autoSpaceDN w:val="0"/>
        <w:adjustRightInd w:val="0"/>
        <w:ind w:right="255"/>
        <w:jc w:val="both"/>
        <w:rPr>
          <w:b/>
          <w:i/>
          <w:color w:val="000000"/>
          <w:sz w:val="20"/>
          <w:szCs w:val="20"/>
          <w:lang w:val="fr-FR"/>
        </w:rPr>
      </w:pPr>
    </w:p>
    <w:p w14:paraId="7B5E5256"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b/>
          <w:i/>
          <w:color w:val="000000"/>
          <w:sz w:val="20"/>
          <w:szCs w:val="20"/>
          <w:lang w:val="fr-FR"/>
        </w:rPr>
        <w:tab/>
      </w:r>
      <w:r w:rsidRPr="0032190F">
        <w:rPr>
          <w:i/>
          <w:color w:val="000000"/>
          <w:sz w:val="20"/>
          <w:szCs w:val="20"/>
          <w:lang w:val="fr-FR"/>
        </w:rPr>
        <w:t xml:space="preserve"> Cette roche de grès gris est dans le prolongement de la précédente. C'est aussi un bloc plat, dont la face de pendage 50° nord (2,1 m par 2,1 m) porte un texte d'origine militaire peu net. Le texte, au piquetage empli de mousse et de lichens semble être W 198 SA.</w:t>
      </w:r>
    </w:p>
    <w:p w14:paraId="6C89B503"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Repère</w:t>
      </w:r>
      <w:r w:rsidRPr="0032190F">
        <w:rPr>
          <w:color w:val="000000"/>
          <w:sz w:val="20"/>
          <w:szCs w:val="20"/>
          <w:lang w:val="fr-FR"/>
        </w:rPr>
        <w:t xml:space="preserve"> : trois mètres à peine au sud, se dresse un bloc étroit qui est fendu verticalement.</w:t>
      </w:r>
    </w:p>
    <w:p w14:paraId="79F21305"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56D0AC6A"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 xml:space="preserve">Se diriger vers ce bloc vertical. </w:t>
      </w:r>
    </w:p>
    <w:p w14:paraId="1E733341"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448208CC" w14:textId="77777777" w:rsidR="000152C6" w:rsidRPr="0032190F" w:rsidRDefault="000152C6" w:rsidP="000152C6">
      <w:pPr>
        <w:widowControl w:val="0"/>
        <w:overflowPunct w:val="0"/>
        <w:autoSpaceDE w:val="0"/>
        <w:autoSpaceDN w:val="0"/>
        <w:adjustRightInd w:val="0"/>
        <w:ind w:right="255"/>
        <w:jc w:val="both"/>
        <w:rPr>
          <w:b/>
          <w:i/>
          <w:color w:val="000000"/>
          <w:sz w:val="20"/>
          <w:szCs w:val="20"/>
          <w:lang w:val="fr-FR"/>
        </w:rPr>
      </w:pPr>
      <w:r w:rsidRPr="0032190F">
        <w:rPr>
          <w:b/>
          <w:color w:val="000000"/>
          <w:sz w:val="20"/>
          <w:szCs w:val="20"/>
          <w:lang w:val="fr-FR"/>
        </w:rPr>
        <w:t xml:space="preserve">Roche 7 </w:t>
      </w:r>
      <w:r w:rsidRPr="00DA7B01">
        <w:rPr>
          <w:rFonts w:ascii="Symbol" w:hAnsi="Symbol"/>
          <w:b/>
          <w:color w:val="000000"/>
          <w:sz w:val="20"/>
          <w:szCs w:val="20"/>
        </w:rPr>
        <w:t></w:t>
      </w:r>
      <w:r w:rsidRPr="00DA7B01">
        <w:rPr>
          <w:rFonts w:ascii="Symbol" w:hAnsi="Symbol"/>
          <w:b/>
          <w:color w:val="000000"/>
          <w:sz w:val="20"/>
          <w:szCs w:val="20"/>
        </w:rPr>
        <w:t></w:t>
      </w:r>
      <w:r w:rsidRPr="0032190F">
        <w:rPr>
          <w:b/>
          <w:color w:val="000000"/>
          <w:sz w:val="20"/>
          <w:szCs w:val="20"/>
          <w:lang w:val="fr-FR"/>
        </w:rPr>
        <w:t>H. zone III . groupe I</w:t>
      </w:r>
      <w:r w:rsidRPr="00DA7B01">
        <w:rPr>
          <w:rFonts w:ascii="Symbol" w:hAnsi="Symbol"/>
          <w:b/>
          <w:color w:val="000000"/>
          <w:sz w:val="20"/>
          <w:szCs w:val="20"/>
        </w:rPr>
        <w:t></w:t>
      </w:r>
      <w:r w:rsidRPr="0032190F">
        <w:rPr>
          <w:b/>
          <w:color w:val="000000"/>
          <w:sz w:val="20"/>
          <w:szCs w:val="20"/>
          <w:lang w:val="fr-FR"/>
        </w:rPr>
        <w:t>:</w:t>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t>2 500 m ?</w:t>
      </w:r>
    </w:p>
    <w:p w14:paraId="4B985F30"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i/>
          <w:color w:val="000000"/>
          <w:sz w:val="20"/>
          <w:szCs w:val="20"/>
          <w:lang w:val="fr-FR"/>
        </w:rPr>
        <w:t>Roche du menhir fendu</w:t>
      </w:r>
    </w:p>
    <w:p w14:paraId="2F888F8D"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24F7E945"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i/>
          <w:color w:val="000000"/>
          <w:sz w:val="20"/>
          <w:szCs w:val="20"/>
          <w:lang w:val="fr-FR"/>
        </w:rPr>
        <w:tab/>
        <w:t>C'est une étroite roche de grès blanc plantée verticalement. Sa face verticale ouest (2,1 m par 0,8 m), fendue sur presque toute sa hauteur, légèrement patinée orange, et mouchetée de lichens noirs porte deux décrochements de 0,15 m en pente vers le sud. Entre ces deux défauts de la roche les noms Ciceric Medel et P. Pavia 5° Gru ont été gravés.</w:t>
      </w:r>
    </w:p>
    <w:p w14:paraId="55BCB5C3"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4395CE6F"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Descendre de 1,5 m vers l'ouest.</w:t>
      </w:r>
    </w:p>
    <w:p w14:paraId="651D54EF"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31504225" w14:textId="77777777" w:rsidR="000152C6" w:rsidRPr="0032190F" w:rsidRDefault="000152C6" w:rsidP="000152C6">
      <w:pPr>
        <w:widowControl w:val="0"/>
        <w:overflowPunct w:val="0"/>
        <w:autoSpaceDE w:val="0"/>
        <w:autoSpaceDN w:val="0"/>
        <w:adjustRightInd w:val="0"/>
        <w:ind w:right="255"/>
        <w:jc w:val="both"/>
        <w:rPr>
          <w:b/>
          <w:i/>
          <w:color w:val="000000"/>
          <w:sz w:val="20"/>
          <w:szCs w:val="20"/>
          <w:lang w:val="fr-FR"/>
        </w:rPr>
      </w:pPr>
      <w:r w:rsidRPr="0032190F">
        <w:rPr>
          <w:b/>
          <w:color w:val="000000"/>
          <w:sz w:val="20"/>
          <w:szCs w:val="20"/>
          <w:lang w:val="fr-FR"/>
        </w:rPr>
        <w:t xml:space="preserve">Roche 7 </w:t>
      </w:r>
      <w:r w:rsidRPr="00DA7B01">
        <w:rPr>
          <w:rFonts w:ascii="Symbol" w:hAnsi="Symbol"/>
          <w:b/>
          <w:color w:val="000000"/>
          <w:sz w:val="20"/>
          <w:szCs w:val="20"/>
        </w:rPr>
        <w:t></w:t>
      </w:r>
      <w:r w:rsidRPr="00DA7B01">
        <w:rPr>
          <w:rFonts w:ascii="Symbol" w:hAnsi="Symbol"/>
          <w:b/>
          <w:color w:val="000000"/>
          <w:sz w:val="20"/>
          <w:szCs w:val="20"/>
        </w:rPr>
        <w:t></w:t>
      </w:r>
      <w:r w:rsidRPr="0032190F">
        <w:rPr>
          <w:b/>
          <w:color w:val="000000"/>
          <w:sz w:val="20"/>
          <w:szCs w:val="20"/>
          <w:lang w:val="fr-FR"/>
        </w:rPr>
        <w:t>H bis. zone III . groupe I</w:t>
      </w:r>
      <w:r w:rsidRPr="00DA7B01">
        <w:rPr>
          <w:rFonts w:ascii="Symbol" w:hAnsi="Symbol"/>
          <w:b/>
          <w:color w:val="000000"/>
          <w:sz w:val="20"/>
          <w:szCs w:val="20"/>
        </w:rPr>
        <w:t></w:t>
      </w:r>
      <w:r w:rsidRPr="0032190F">
        <w:rPr>
          <w:b/>
          <w:color w:val="000000"/>
          <w:sz w:val="20"/>
          <w:szCs w:val="20"/>
          <w:lang w:val="fr-FR"/>
        </w:rPr>
        <w:t>:</w:t>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t>2 500 m ?</w:t>
      </w:r>
    </w:p>
    <w:p w14:paraId="6F065FCD" w14:textId="77777777" w:rsidR="000152C6" w:rsidRPr="0032190F" w:rsidRDefault="000152C6" w:rsidP="000152C6">
      <w:pPr>
        <w:widowControl w:val="0"/>
        <w:overflowPunct w:val="0"/>
        <w:autoSpaceDE w:val="0"/>
        <w:autoSpaceDN w:val="0"/>
        <w:adjustRightInd w:val="0"/>
        <w:ind w:right="255"/>
        <w:jc w:val="both"/>
        <w:rPr>
          <w:b/>
          <w:i/>
          <w:color w:val="000000"/>
          <w:sz w:val="20"/>
          <w:szCs w:val="20"/>
          <w:lang w:val="fr-FR"/>
        </w:rPr>
      </w:pPr>
      <w:r w:rsidRPr="0032190F">
        <w:rPr>
          <w:b/>
          <w:i/>
          <w:color w:val="000000"/>
          <w:sz w:val="20"/>
          <w:szCs w:val="20"/>
          <w:lang w:val="fr-FR"/>
        </w:rPr>
        <w:t>Roche de la casemate avec un lit</w:t>
      </w:r>
    </w:p>
    <w:p w14:paraId="62963DEC" w14:textId="77777777" w:rsidR="000152C6" w:rsidRPr="0032190F" w:rsidRDefault="000152C6" w:rsidP="000152C6">
      <w:pPr>
        <w:widowControl w:val="0"/>
        <w:overflowPunct w:val="0"/>
        <w:autoSpaceDE w:val="0"/>
        <w:autoSpaceDN w:val="0"/>
        <w:adjustRightInd w:val="0"/>
        <w:ind w:right="255"/>
        <w:jc w:val="both"/>
        <w:rPr>
          <w:b/>
          <w:i/>
          <w:color w:val="000000"/>
          <w:sz w:val="20"/>
          <w:szCs w:val="20"/>
          <w:lang w:val="fr-FR"/>
        </w:rPr>
      </w:pPr>
    </w:p>
    <w:p w14:paraId="38D269B7"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i/>
          <w:color w:val="000000"/>
          <w:sz w:val="20"/>
          <w:szCs w:val="20"/>
          <w:lang w:val="fr-FR"/>
        </w:rPr>
        <w:tab/>
        <w:t xml:space="preserve">C'est un bloc de grès grisâtre dont la face de pendage 60° nord (1,8 m par 1,0 m) porte de grandes initiales : P.S. </w:t>
      </w:r>
    </w:p>
    <w:p w14:paraId="7B2E694B"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3E8A5DF4"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i/>
          <w:color w:val="000000"/>
          <w:sz w:val="20"/>
          <w:szCs w:val="20"/>
          <w:lang w:val="fr-FR"/>
        </w:rPr>
        <w:tab/>
      </w:r>
      <w:r w:rsidRPr="0032190F">
        <w:rPr>
          <w:color w:val="000000"/>
          <w:sz w:val="20"/>
          <w:szCs w:val="20"/>
          <w:lang w:val="fr-FR"/>
        </w:rPr>
        <w:t>Descendre de 4 m vers le nord pour trouver</w:t>
      </w:r>
    </w:p>
    <w:p w14:paraId="5D432F48"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p>
    <w:p w14:paraId="7579CE98"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i/>
          <w:color w:val="000000"/>
          <w:sz w:val="20"/>
          <w:szCs w:val="20"/>
          <w:lang w:val="fr-FR"/>
        </w:rPr>
        <w:tab/>
      </w:r>
      <w:r w:rsidRPr="0032190F">
        <w:rPr>
          <w:b/>
          <w:i/>
          <w:color w:val="000000"/>
          <w:sz w:val="20"/>
          <w:szCs w:val="20"/>
          <w:lang w:val="fr-FR"/>
        </w:rPr>
        <w:t>C114</w:t>
      </w:r>
      <w:r w:rsidRPr="0032190F">
        <w:rPr>
          <w:i/>
          <w:color w:val="000000"/>
          <w:sz w:val="20"/>
          <w:szCs w:val="20"/>
          <w:lang w:val="fr-FR"/>
        </w:rPr>
        <w:t xml:space="preserve">, une installation avec des murets et contenant un lit bricolé avec des pieux pour barbelés et du fil de fer. </w:t>
      </w:r>
    </w:p>
    <w:p w14:paraId="5CF79D92"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p>
    <w:p w14:paraId="2264C9BA"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 xml:space="preserve">Repérer un sentier aménagé mais peu visible dans ce pierrier composé de blocs plus ou moins blancs. Il contourne le mamelon par l'ouest pour en atteindre le sommet qui est assez plat et moins encombré de pierres. </w:t>
      </w:r>
    </w:p>
    <w:p w14:paraId="0F9B9653"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p>
    <w:p w14:paraId="5EE2B901"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i/>
          <w:color w:val="000000"/>
          <w:sz w:val="20"/>
          <w:szCs w:val="20"/>
          <w:lang w:val="fr-FR"/>
        </w:rPr>
        <w:tab/>
        <w:t xml:space="preserve">Un muret établi sur une roche en limite du vide se présente immédiatement en bordure d'une petite terrasse mal construite. A gauche (est), </w:t>
      </w:r>
      <w:r w:rsidRPr="0032190F">
        <w:rPr>
          <w:b/>
          <w:i/>
          <w:color w:val="000000"/>
          <w:sz w:val="20"/>
          <w:szCs w:val="20"/>
          <w:lang w:val="fr-FR"/>
        </w:rPr>
        <w:t>C115</w:t>
      </w:r>
      <w:r w:rsidRPr="0032190F">
        <w:rPr>
          <w:i/>
          <w:color w:val="000000"/>
          <w:sz w:val="20"/>
          <w:szCs w:val="20"/>
          <w:lang w:val="fr-FR"/>
        </w:rPr>
        <w:t>, une casemate ovale est partiellement enterrée. La partie sud est ronde (diamètre 2 m) et bordée de murs hauts de 1 m à l'est et au sud où ils donnent sur le vide mais présentent une meurtrière vers le sud (pas des Déserteurs), bien aménagée, couverte d'une grande dalle plate avec deux épaisseurs de pierres par dessus. Un talus ferme la construction à l'ouest et une dalle plate de grès marque la séparation avec la partie nord plus petite. Cette dernière présente une petite ouverture vers le  nord, couverte par une dalle plate.</w:t>
      </w:r>
    </w:p>
    <w:p w14:paraId="3AE046D0"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49095F2C"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 xml:space="preserve">A proximité du sommet, à la sortie de l'éboulis de grès blanc, dégringole un raidillon conduisant vers l'ouest à un nouvel éboulis de grès blanc, couvrant les flancs est et nord d'un nouveau mamelon, où l'on repère des aménagements militaires. </w:t>
      </w:r>
    </w:p>
    <w:p w14:paraId="0794EB03"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77088543"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i/>
          <w:color w:val="000000"/>
          <w:sz w:val="20"/>
          <w:szCs w:val="20"/>
          <w:lang w:val="fr-FR"/>
        </w:rPr>
        <w:tab/>
        <w:t xml:space="preserve">Descendre ce goulet et remarquer sur la gauche (sud) </w:t>
      </w:r>
      <w:r w:rsidRPr="0032190F">
        <w:rPr>
          <w:b/>
          <w:i/>
          <w:color w:val="000000"/>
          <w:sz w:val="20"/>
          <w:szCs w:val="20"/>
          <w:lang w:val="fr-FR"/>
        </w:rPr>
        <w:t>C116</w:t>
      </w:r>
      <w:r w:rsidRPr="0032190F">
        <w:rPr>
          <w:i/>
          <w:color w:val="000000"/>
          <w:sz w:val="20"/>
          <w:szCs w:val="20"/>
          <w:lang w:val="fr-FR"/>
        </w:rPr>
        <w:t xml:space="preserve">, une construction bien camouflée entre les rochers. Elle n'est bien visible que de plus bas et, pour y accéder, une sente raide est aménagée à mi-hauteur du goulet. </w:t>
      </w:r>
    </w:p>
    <w:p w14:paraId="1CED5DDE"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5936D14F"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 xml:space="preserve">Après avoir atteint un replat, longer une paroi vers le sud pour atteindre une nouvelle construction. On aura parcouru environ 70 m en comptant le raidillon. </w:t>
      </w:r>
    </w:p>
    <w:p w14:paraId="27089E5D"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10B02763"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i/>
          <w:color w:val="000000"/>
          <w:sz w:val="20"/>
          <w:szCs w:val="20"/>
          <w:lang w:val="fr-FR"/>
        </w:rPr>
        <w:tab/>
      </w:r>
      <w:r w:rsidRPr="0032190F">
        <w:rPr>
          <w:b/>
          <w:i/>
          <w:color w:val="000000"/>
          <w:sz w:val="20"/>
          <w:szCs w:val="20"/>
          <w:lang w:val="fr-FR"/>
        </w:rPr>
        <w:t>M123</w:t>
      </w:r>
      <w:r w:rsidRPr="0032190F">
        <w:rPr>
          <w:i/>
          <w:color w:val="000000"/>
          <w:sz w:val="20"/>
          <w:szCs w:val="20"/>
          <w:lang w:val="fr-FR"/>
        </w:rPr>
        <w:t xml:space="preserve"> est une casemate, accolée au flanc sud-est d'une roche déchiquetée, haute de 3 m au maximum. Elle est composée de 3 murets avec une ouverture au  nord-est. En contrebas se trouve le lac de la Moute et en face, le pas des Déserteurs.</w:t>
      </w:r>
    </w:p>
    <w:p w14:paraId="50E3AD06"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p>
    <w:p w14:paraId="49719187"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i/>
          <w:color w:val="000000"/>
          <w:sz w:val="20"/>
          <w:szCs w:val="20"/>
          <w:lang w:val="fr-FR"/>
        </w:rPr>
        <w:tab/>
      </w:r>
      <w:r w:rsidRPr="0032190F">
        <w:rPr>
          <w:color w:val="000000"/>
          <w:sz w:val="20"/>
          <w:szCs w:val="20"/>
          <w:lang w:val="fr-FR"/>
        </w:rPr>
        <w:t>Partir 25 m vers le sud-sud-ouest pour atteindre la crête que suit un sentier. Au bord de la pente raide qui descend vers le lac de la Moute se trouve un affleurement bas de grès assez fin.</w:t>
      </w:r>
    </w:p>
    <w:p w14:paraId="24E8B36C"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p>
    <w:p w14:paraId="0E3805BD" w14:textId="77777777" w:rsidR="000152C6" w:rsidRPr="0032190F" w:rsidRDefault="000152C6" w:rsidP="000152C6">
      <w:pPr>
        <w:widowControl w:val="0"/>
        <w:overflowPunct w:val="0"/>
        <w:autoSpaceDE w:val="0"/>
        <w:autoSpaceDN w:val="0"/>
        <w:adjustRightInd w:val="0"/>
        <w:ind w:right="255"/>
        <w:jc w:val="both"/>
        <w:rPr>
          <w:b/>
          <w:i/>
          <w:color w:val="000000"/>
          <w:sz w:val="20"/>
          <w:szCs w:val="20"/>
          <w:lang w:val="fr-FR"/>
        </w:rPr>
      </w:pPr>
      <w:r w:rsidRPr="0032190F">
        <w:rPr>
          <w:b/>
          <w:color w:val="000000"/>
          <w:sz w:val="20"/>
          <w:szCs w:val="20"/>
          <w:lang w:val="fr-FR"/>
        </w:rPr>
        <w:t xml:space="preserve">Roche 7 </w:t>
      </w:r>
      <w:r w:rsidRPr="00DA7B01">
        <w:rPr>
          <w:rFonts w:ascii="Symbol" w:hAnsi="Symbol"/>
          <w:b/>
          <w:color w:val="000000"/>
          <w:sz w:val="20"/>
          <w:szCs w:val="20"/>
        </w:rPr>
        <w:t></w:t>
      </w:r>
      <w:r w:rsidRPr="0032190F">
        <w:rPr>
          <w:b/>
          <w:color w:val="000000"/>
          <w:sz w:val="20"/>
          <w:szCs w:val="20"/>
          <w:lang w:val="fr-FR"/>
        </w:rPr>
        <w:t xml:space="preserve"> H quinto</w:t>
      </w:r>
      <w:r w:rsidRPr="00DA7B01">
        <w:rPr>
          <w:rFonts w:ascii="Symbol" w:hAnsi="Symbol"/>
          <w:b/>
          <w:color w:val="000000"/>
          <w:sz w:val="20"/>
          <w:szCs w:val="20"/>
        </w:rPr>
        <w:t></w:t>
      </w:r>
      <w:r w:rsidRPr="0032190F">
        <w:rPr>
          <w:b/>
          <w:color w:val="000000"/>
          <w:sz w:val="20"/>
          <w:szCs w:val="20"/>
          <w:lang w:val="fr-FR"/>
        </w:rPr>
        <w:t>. zone III . groupe I</w:t>
      </w:r>
      <w:r w:rsidRPr="00DA7B01">
        <w:rPr>
          <w:rFonts w:ascii="Symbol" w:hAnsi="Symbol"/>
          <w:b/>
          <w:color w:val="000000"/>
          <w:sz w:val="20"/>
          <w:szCs w:val="20"/>
        </w:rPr>
        <w:t></w:t>
      </w:r>
      <w:r w:rsidRPr="0032190F">
        <w:rPr>
          <w:b/>
          <w:color w:val="000000"/>
          <w:sz w:val="20"/>
          <w:szCs w:val="20"/>
          <w:lang w:val="fr-FR"/>
        </w:rPr>
        <w:t>:</w:t>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t>2 500 m ?</w:t>
      </w:r>
    </w:p>
    <w:p w14:paraId="1640CC6D"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i/>
          <w:color w:val="000000"/>
          <w:sz w:val="20"/>
          <w:szCs w:val="20"/>
          <w:lang w:val="fr-FR"/>
        </w:rPr>
        <w:t>Roche du berger de la cime des Lacs</w:t>
      </w:r>
    </w:p>
    <w:p w14:paraId="4EEF1DE1"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465A27FD"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i/>
          <w:color w:val="000000"/>
          <w:sz w:val="20"/>
          <w:szCs w:val="20"/>
          <w:lang w:val="fr-FR"/>
        </w:rPr>
        <w:tab/>
        <w:t xml:space="preserve">Sur une face relativement lisse de pendage 40° nord-est (0,85 m par 0,40 m) de cet affleurement érodé de grès fin, schistosé et de couleur violette, Marro Donato a écrit son nom et dessiné un berger et un conifère à l'est et en bas de la surface. Un pin à crochet est d'ailleurs visible plus bas sur la pente et 20 m à l'est. </w:t>
      </w:r>
    </w:p>
    <w:p w14:paraId="0BBCFA4B"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6BDAB981"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 xml:space="preserve">Aller 20 m au  nord </w:t>
      </w:r>
    </w:p>
    <w:p w14:paraId="410B74C9"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6F8C24A6"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r>
      <w:r w:rsidRPr="0032190F">
        <w:rPr>
          <w:b/>
          <w:i/>
          <w:color w:val="000000"/>
          <w:sz w:val="20"/>
          <w:szCs w:val="20"/>
          <w:lang w:val="fr-FR"/>
        </w:rPr>
        <w:t>C122</w:t>
      </w:r>
      <w:r w:rsidRPr="0032190F">
        <w:rPr>
          <w:i/>
          <w:color w:val="000000"/>
          <w:sz w:val="20"/>
          <w:szCs w:val="20"/>
          <w:lang w:val="fr-FR"/>
        </w:rPr>
        <w:t xml:space="preserve"> est une terrasse plus ou moins aménagée au bord d'un chaos de blocs blancs et renfermant un rouleau de barbelés</w:t>
      </w:r>
      <w:r w:rsidRPr="0032190F">
        <w:rPr>
          <w:color w:val="000000"/>
          <w:sz w:val="20"/>
          <w:szCs w:val="20"/>
          <w:lang w:val="fr-FR"/>
        </w:rPr>
        <w:t>.</w:t>
      </w:r>
    </w:p>
    <w:p w14:paraId="6E66E824"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7CE4A662"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i/>
          <w:color w:val="000000"/>
          <w:sz w:val="20"/>
          <w:szCs w:val="20"/>
          <w:lang w:val="fr-FR"/>
        </w:rPr>
        <w:tab/>
      </w:r>
      <w:r w:rsidRPr="0032190F">
        <w:rPr>
          <w:b/>
          <w:i/>
          <w:color w:val="000000"/>
          <w:sz w:val="20"/>
          <w:szCs w:val="20"/>
          <w:lang w:val="fr-FR"/>
        </w:rPr>
        <w:t>T112</w:t>
      </w:r>
      <w:r w:rsidRPr="0032190F">
        <w:rPr>
          <w:i/>
          <w:color w:val="000000"/>
          <w:sz w:val="20"/>
          <w:szCs w:val="20"/>
          <w:lang w:val="fr-FR"/>
        </w:rPr>
        <w:t xml:space="preserve"> est une terrasse située un peu plus bas et un peu à l'ouest. </w:t>
      </w:r>
    </w:p>
    <w:p w14:paraId="6AD000CC"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48BB9469"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i/>
          <w:color w:val="000000"/>
          <w:sz w:val="20"/>
          <w:szCs w:val="20"/>
          <w:lang w:val="fr-FR"/>
        </w:rPr>
        <w:tab/>
      </w:r>
      <w:r w:rsidRPr="0032190F">
        <w:rPr>
          <w:b/>
          <w:i/>
          <w:color w:val="000000"/>
          <w:sz w:val="20"/>
          <w:szCs w:val="20"/>
          <w:lang w:val="fr-FR"/>
        </w:rPr>
        <w:t>C117</w:t>
      </w:r>
      <w:r w:rsidRPr="0032190F">
        <w:rPr>
          <w:i/>
          <w:color w:val="000000"/>
          <w:sz w:val="20"/>
          <w:szCs w:val="20"/>
          <w:lang w:val="fr-FR"/>
        </w:rPr>
        <w:t xml:space="preserve"> est un petit fortin très bien conservé, situé encore plus bas et plus à l'ouest. Une sente relie toutes ces constructions. </w:t>
      </w:r>
    </w:p>
    <w:p w14:paraId="5F395530"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r>
    </w:p>
    <w:p w14:paraId="3585F27F"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Remonter jusqu'à la R7</w:t>
      </w:r>
      <w:r w:rsidRPr="00DA7B01">
        <w:rPr>
          <w:rFonts w:ascii="Symbol" w:hAnsi="Symbol"/>
          <w:color w:val="000000"/>
          <w:sz w:val="20"/>
          <w:szCs w:val="20"/>
        </w:rPr>
        <w:t></w:t>
      </w:r>
      <w:r w:rsidRPr="0032190F">
        <w:rPr>
          <w:color w:val="000000"/>
          <w:sz w:val="20"/>
          <w:szCs w:val="20"/>
          <w:lang w:val="fr-FR"/>
        </w:rPr>
        <w:t>H quinto, partir vers l'ouest et suivre le chemin de crête. Au bout de 8 m et sur la droite (nord) se trouve un muret. Continuer encore pendant une cinquantaine de mètres.</w:t>
      </w:r>
    </w:p>
    <w:p w14:paraId="6EB4C6BA"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2838D08C"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i/>
          <w:color w:val="000000"/>
          <w:sz w:val="20"/>
          <w:szCs w:val="20"/>
          <w:lang w:val="fr-FR"/>
        </w:rPr>
        <w:tab/>
      </w:r>
      <w:r w:rsidRPr="0032190F">
        <w:rPr>
          <w:b/>
          <w:i/>
          <w:color w:val="000000"/>
          <w:sz w:val="20"/>
          <w:szCs w:val="20"/>
          <w:lang w:val="fr-FR"/>
        </w:rPr>
        <w:t>C127</w:t>
      </w:r>
      <w:r w:rsidRPr="0032190F">
        <w:rPr>
          <w:i/>
          <w:color w:val="000000"/>
          <w:sz w:val="20"/>
          <w:szCs w:val="20"/>
          <w:lang w:val="fr-FR"/>
        </w:rPr>
        <w:t xml:space="preserve"> est au sommet du mamelon. C'est une casemate de 3 m par 3 m, composée de 4 murs hauts de presque 1 m, renforcés par des pieux à barbelés. Deux meurtrières sont aménagées, une au sud-est vers la crête du Scandail et l'autre vers le sud-sud-ouest en direction du pas du Diable.</w:t>
      </w:r>
    </w:p>
    <w:p w14:paraId="26A551D1"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p>
    <w:p w14:paraId="2F40994A"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 xml:space="preserve">Le sentier ne conduit pas beaucoup plus loin mais on distingue plus bas, au nord, un autre sentier Ce dernier rejoint une vire de la grande paroi de fort pendage nord située au-dessus du lac de l'Huile. Cette vire se prolonge par un sentier assez net qui rejoint le chemin des Verrairiers menant du pas du Trem au pas de l'Arpette. </w:t>
      </w:r>
    </w:p>
    <w:p w14:paraId="5C4587F8"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p>
    <w:p w14:paraId="727E17FF"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lastRenderedPageBreak/>
        <w:t xml:space="preserve">Remonter vers la cime des Lacs, descendre jusqu’au gias n°1, puis longer la grande paroi sur 70 m en direction du nord. Il est aussi possible de descendre par le sentier qui s’éloigne vers l’est et, une fois au niveau de la petite cavité, de traverser l’éboulis en direction de l’ouest, mais c’est tout aussi malaisé. </w:t>
      </w:r>
    </w:p>
    <w:p w14:paraId="6A6B88D8"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3A6DC65F"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Gias n°3 . zone III . groupe 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390 m</w:t>
      </w:r>
    </w:p>
    <w:p w14:paraId="206006AD" w14:textId="77777777" w:rsidR="000152C6" w:rsidRPr="0032190F" w:rsidRDefault="000152C6" w:rsidP="000152C6">
      <w:pPr>
        <w:widowControl w:val="0"/>
        <w:overflowPunct w:val="0"/>
        <w:autoSpaceDE w:val="0"/>
        <w:autoSpaceDN w:val="0"/>
        <w:adjustRightInd w:val="0"/>
        <w:ind w:right="255"/>
        <w:jc w:val="both"/>
        <w:rPr>
          <w:b/>
          <w:i/>
          <w:color w:val="000000"/>
          <w:sz w:val="20"/>
          <w:szCs w:val="20"/>
          <w:lang w:val="fr-FR"/>
        </w:rPr>
      </w:pPr>
      <w:r w:rsidRPr="0032190F">
        <w:rPr>
          <w:b/>
          <w:i/>
          <w:color w:val="000000"/>
          <w:sz w:val="20"/>
          <w:szCs w:val="20"/>
          <w:lang w:val="fr-FR"/>
        </w:rPr>
        <w:t>Gias n°3 de la cime des Lacs</w:t>
      </w:r>
    </w:p>
    <w:p w14:paraId="1EECDE5C"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b/>
          <w:i/>
          <w:color w:val="000000"/>
          <w:sz w:val="20"/>
          <w:szCs w:val="20"/>
          <w:lang w:val="fr-FR"/>
        </w:rPr>
        <w:tab/>
      </w:r>
      <w:r w:rsidRPr="0032190F">
        <w:rPr>
          <w:b/>
          <w:i/>
          <w:color w:val="000000"/>
          <w:sz w:val="20"/>
          <w:szCs w:val="20"/>
          <w:lang w:val="fr-FR"/>
        </w:rPr>
        <w:tab/>
      </w:r>
      <w:r w:rsidRPr="0032190F">
        <w:rPr>
          <w:b/>
          <w:i/>
          <w:color w:val="000000"/>
          <w:sz w:val="20"/>
          <w:szCs w:val="20"/>
          <w:lang w:val="fr-FR"/>
        </w:rPr>
        <w:tab/>
      </w:r>
      <w:r w:rsidRPr="0032190F">
        <w:rPr>
          <w:b/>
          <w:i/>
          <w:color w:val="000000"/>
          <w:sz w:val="20"/>
          <w:szCs w:val="20"/>
          <w:lang w:val="fr-FR"/>
        </w:rPr>
        <w:tab/>
      </w:r>
      <w:r w:rsidRPr="0032190F">
        <w:rPr>
          <w:b/>
          <w:i/>
          <w:color w:val="000000"/>
          <w:sz w:val="20"/>
          <w:szCs w:val="20"/>
          <w:lang w:val="fr-FR"/>
        </w:rPr>
        <w:tab/>
      </w:r>
      <w:r w:rsidRPr="0032190F">
        <w:rPr>
          <w:b/>
          <w:i/>
          <w:color w:val="000000"/>
          <w:sz w:val="20"/>
          <w:szCs w:val="20"/>
          <w:lang w:val="fr-FR"/>
        </w:rPr>
        <w:tab/>
      </w:r>
      <w:r w:rsidRPr="0032190F">
        <w:rPr>
          <w:b/>
          <w:i/>
          <w:color w:val="000000"/>
          <w:sz w:val="20"/>
          <w:szCs w:val="20"/>
          <w:lang w:val="fr-FR"/>
        </w:rPr>
        <w:tab/>
      </w:r>
      <w:r w:rsidRPr="0032190F">
        <w:rPr>
          <w:b/>
          <w:i/>
          <w:color w:val="000000"/>
          <w:sz w:val="20"/>
          <w:szCs w:val="20"/>
          <w:lang w:val="fr-FR"/>
        </w:rPr>
        <w:tab/>
      </w:r>
    </w:p>
    <w:p w14:paraId="001B3C27"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Cette petite cavité dans la paroi, ouverte vers le sud, se prolonge par un puits peu profond. Il n’y a aucun aménagement (sol dallé ou muret). Il n’y a pas véritablement de surface habitable. La surface abritée est très réduite et l’accès en est difficile. Il n’y a aucun point d’eau à proximité. C'est uniquement une cavité naturelle non aménagée.</w:t>
      </w:r>
    </w:p>
    <w:p w14:paraId="2FDF57A5"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2632269E"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Reprendre le sentier et descendre jusqu’à se trouver plus haut que la roche 7 (roche du grand poignard). Rejoindre le deuxième palier situé au-dessus de la roche 7. De pente irrégulière vers l’est, il est bordé, sur plusieurs mètres, par des genévriers rampants</w:t>
      </w:r>
      <w:r w:rsidRPr="0032190F">
        <w:rPr>
          <w:color w:val="000000"/>
          <w:sz w:val="20"/>
          <w:szCs w:val="20"/>
          <w:vertAlign w:val="superscript"/>
          <w:lang w:val="fr-FR"/>
        </w:rPr>
        <w:footnoteReference w:customMarkFollows="1" w:id="10"/>
        <w:t>*</w:t>
      </w:r>
      <w:r w:rsidRPr="0032190F">
        <w:rPr>
          <w:color w:val="000000"/>
          <w:sz w:val="20"/>
          <w:szCs w:val="20"/>
          <w:lang w:val="fr-FR"/>
        </w:rPr>
        <w:t>. Son extrémité est constituée de grès couleur lie de vin, parcouru de filons de quartz de direction est - ouest. Trois mètres avant ces filons, deux blocs de même texture (grès grossier couleur lie de vin clair) sont éboulés contre la paroi qui est face au sud. La roche recherchée est l’un des deux blocs éboulés.</w:t>
      </w:r>
    </w:p>
    <w:p w14:paraId="6D003CCF"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3D29C0FE"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6 </w:t>
      </w:r>
      <w:r w:rsidRPr="00DA7B01">
        <w:rPr>
          <w:rFonts w:ascii="Symbol" w:hAnsi="Symbol"/>
          <w:b/>
          <w:color w:val="000000"/>
          <w:sz w:val="20"/>
          <w:szCs w:val="20"/>
        </w:rPr>
        <w:t></w:t>
      </w:r>
      <w:r w:rsidRPr="00DA7B01">
        <w:rPr>
          <w:rFonts w:ascii="Symbol" w:hAnsi="Symbol"/>
          <w:b/>
          <w:color w:val="000000"/>
          <w:sz w:val="20"/>
          <w:szCs w:val="20"/>
        </w:rPr>
        <w:t></w:t>
      </w:r>
      <w:r w:rsidRPr="0032190F">
        <w:rPr>
          <w:b/>
          <w:color w:val="000000"/>
          <w:sz w:val="20"/>
          <w:szCs w:val="20"/>
          <w:lang w:val="fr-FR"/>
        </w:rPr>
        <w:t>. zone III . groupe 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279 m</w:t>
      </w:r>
    </w:p>
    <w:p w14:paraId="05DDAA6B"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i/>
          <w:color w:val="000000"/>
          <w:sz w:val="20"/>
          <w:szCs w:val="20"/>
          <w:lang w:val="fr-FR"/>
        </w:rPr>
        <w:t>Roche du corniforme en diapason</w:t>
      </w:r>
      <w:r w:rsidRPr="0032190F">
        <w:rPr>
          <w:b/>
          <w:color w:val="000000"/>
          <w:sz w:val="20"/>
          <w:szCs w:val="20"/>
          <w:lang w:val="fr-FR"/>
        </w:rPr>
        <w:tab/>
      </w:r>
    </w:p>
    <w:p w14:paraId="23DF6BB1"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p>
    <w:p w14:paraId="4D332E35"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 xml:space="preserve">Cette roche repose contre la paroi de grès blanc rosâtre de pendage sud-est. La face gravée (0,8 m  par 0,4 m, pendage 45° nord-ouest) n’est donc visible que de très près. Le grès, assez grossier, présente un corniforme à longues cornes dirigées vers le sud. La roche ne porte apparemment pas de n°. </w:t>
      </w:r>
    </w:p>
    <w:p w14:paraId="3F8076FA"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p>
    <w:p w14:paraId="3E6138DA"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Remonter sur la crête située à l'ouest et pénétrer, toujours vers l'ouest, dans un pierrier. Repérer un petit abri dont le bord sud et le toit sont envahis par un bouquet de genévriers</w:t>
      </w:r>
      <w:r w:rsidRPr="0032190F">
        <w:rPr>
          <w:color w:val="000000"/>
          <w:sz w:val="20"/>
          <w:szCs w:val="20"/>
          <w:vertAlign w:val="superscript"/>
          <w:lang w:val="fr-FR"/>
        </w:rPr>
        <w:t>*</w:t>
      </w:r>
      <w:r w:rsidRPr="0032190F">
        <w:rPr>
          <w:color w:val="000000"/>
          <w:sz w:val="20"/>
          <w:szCs w:val="20"/>
          <w:lang w:val="fr-FR"/>
        </w:rPr>
        <w:t xml:space="preserve">. Observer les roches de grès grisâtre qui l'entourent et chercher un bloc situé 5 m au sud-sud-est de cet abri. </w:t>
      </w:r>
    </w:p>
    <w:p w14:paraId="32CEC97B"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p>
    <w:p w14:paraId="421435B2"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6 </w:t>
      </w:r>
      <w:r w:rsidRPr="00DA7B01">
        <w:rPr>
          <w:rFonts w:ascii="Symbol" w:hAnsi="Symbol"/>
          <w:b/>
          <w:color w:val="000000"/>
          <w:sz w:val="20"/>
          <w:szCs w:val="20"/>
        </w:rPr>
        <w:t></w:t>
      </w:r>
      <w:r w:rsidRPr="00DA7B01">
        <w:rPr>
          <w:rFonts w:ascii="Symbol" w:hAnsi="Symbol"/>
          <w:b/>
          <w:color w:val="000000"/>
          <w:sz w:val="20"/>
          <w:szCs w:val="20"/>
        </w:rPr>
        <w:t></w:t>
      </w:r>
      <w:r w:rsidRPr="0032190F">
        <w:rPr>
          <w:b/>
          <w:color w:val="000000"/>
          <w:sz w:val="20"/>
          <w:szCs w:val="20"/>
          <w:lang w:val="fr-FR"/>
        </w:rPr>
        <w:t>. zone III . groupe 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t>2 282,5 m</w:t>
      </w:r>
    </w:p>
    <w:p w14:paraId="1C5CC87B"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i/>
          <w:color w:val="000000"/>
          <w:sz w:val="20"/>
          <w:szCs w:val="20"/>
          <w:lang w:val="fr-FR"/>
        </w:rPr>
        <w:t>Roche de la petite barre isolée</w:t>
      </w:r>
    </w:p>
    <w:p w14:paraId="2E83CFDB"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p>
    <w:p w14:paraId="11C9CEBE"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 xml:space="preserve">C'est un bloc de grès fin couleur lie de vin. Sa face de pendage 35° nord-ouest présente une pointe vers le sud-est, une encoche arrondie assez profonde, une tache blanche dans le bas au nord-ouest et elle est recouverte partiellement par une lame de grès plus grossier de couleurs mauve et blanchâtre. Une petite barre est gravée au-dessus du décrochement. </w:t>
      </w:r>
    </w:p>
    <w:p w14:paraId="060CFBC2"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3B2305D0"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Rejoindre le haut de la paroi qui porte les roches 7 et 6</w:t>
      </w:r>
      <w:r w:rsidRPr="00DA7B01">
        <w:rPr>
          <w:rFonts w:ascii="Symbol" w:hAnsi="Symbol"/>
          <w:color w:val="000000"/>
          <w:sz w:val="20"/>
          <w:szCs w:val="20"/>
        </w:rPr>
        <w:t></w:t>
      </w:r>
      <w:r w:rsidRPr="0032190F">
        <w:rPr>
          <w:color w:val="000000"/>
          <w:sz w:val="20"/>
          <w:szCs w:val="20"/>
          <w:lang w:val="fr-FR"/>
        </w:rPr>
        <w:t xml:space="preserve"> puis chercher des repères. Au sud-ouest se trouve un éboulis (celui qui contient la roche 6</w:t>
      </w:r>
      <w:r w:rsidRPr="00DA7B01">
        <w:rPr>
          <w:rFonts w:ascii="Symbol" w:hAnsi="Symbol"/>
          <w:color w:val="000000"/>
          <w:sz w:val="20"/>
          <w:szCs w:val="20"/>
        </w:rPr>
        <w:t></w:t>
      </w:r>
      <w:r w:rsidRPr="00DA7B01">
        <w:rPr>
          <w:rFonts w:ascii="Symbol" w:hAnsi="Symbol"/>
          <w:color w:val="000000"/>
          <w:sz w:val="20"/>
          <w:szCs w:val="20"/>
        </w:rPr>
        <w:t></w:t>
      </w:r>
      <w:r w:rsidRPr="0032190F">
        <w:rPr>
          <w:color w:val="000000"/>
          <w:sz w:val="20"/>
          <w:szCs w:val="20"/>
          <w:lang w:val="fr-FR"/>
        </w:rPr>
        <w:t xml:space="preserve"> et au nord-est il y a le sommet d’un promontoire (celui autour duquel on a tourné en visitant les roches 5, 5</w:t>
      </w:r>
      <w:r w:rsidRPr="00DA7B01">
        <w:rPr>
          <w:rFonts w:ascii="Symbol" w:hAnsi="Symbol"/>
          <w:color w:val="000000"/>
          <w:sz w:val="20"/>
          <w:szCs w:val="20"/>
        </w:rPr>
        <w:t></w:t>
      </w:r>
      <w:r w:rsidRPr="0032190F">
        <w:rPr>
          <w:color w:val="000000"/>
          <w:sz w:val="20"/>
          <w:szCs w:val="20"/>
          <w:lang w:val="fr-FR"/>
        </w:rPr>
        <w:t>, 4, 4</w:t>
      </w:r>
      <w:r w:rsidRPr="00DA7B01">
        <w:rPr>
          <w:rFonts w:ascii="Symbol" w:hAnsi="Symbol"/>
          <w:color w:val="000000"/>
          <w:sz w:val="20"/>
          <w:szCs w:val="20"/>
        </w:rPr>
        <w:t></w:t>
      </w:r>
      <w:r w:rsidRPr="0032190F">
        <w:rPr>
          <w:color w:val="000000"/>
          <w:sz w:val="20"/>
          <w:szCs w:val="20"/>
          <w:lang w:val="fr-FR"/>
        </w:rPr>
        <w:t>, 8</w:t>
      </w:r>
      <w:r w:rsidRPr="00DA7B01">
        <w:rPr>
          <w:rFonts w:ascii="Symbol" w:hAnsi="Symbol"/>
          <w:color w:val="000000"/>
          <w:sz w:val="20"/>
          <w:szCs w:val="20"/>
        </w:rPr>
        <w:t></w:t>
      </w:r>
      <w:r w:rsidRPr="0032190F">
        <w:rPr>
          <w:color w:val="000000"/>
          <w:sz w:val="20"/>
          <w:szCs w:val="20"/>
          <w:lang w:val="fr-FR"/>
        </w:rPr>
        <w:t>, 8, 7 et 6</w:t>
      </w:r>
      <w:r w:rsidRPr="00DA7B01">
        <w:rPr>
          <w:rFonts w:ascii="Symbol" w:hAnsi="Symbol"/>
          <w:color w:val="000000"/>
          <w:sz w:val="20"/>
          <w:szCs w:val="20"/>
        </w:rPr>
        <w:t></w:t>
      </w:r>
      <w:r w:rsidRPr="00DA7B01">
        <w:rPr>
          <w:rFonts w:ascii="Symbol" w:hAnsi="Symbol"/>
          <w:color w:val="000000"/>
          <w:sz w:val="20"/>
          <w:szCs w:val="20"/>
        </w:rPr>
        <w:t></w:t>
      </w:r>
      <w:r w:rsidRPr="0032190F">
        <w:rPr>
          <w:color w:val="000000"/>
          <w:sz w:val="20"/>
          <w:szCs w:val="20"/>
          <w:lang w:val="fr-FR"/>
        </w:rPr>
        <w:t>. Remarquer un couloir herbeux dirigé vers le nord et prolongeant l’éboulis. Ce goulet est fort pentu, mais praticable. Sur ses bords, de nombreuses surfaces lisses de grès fin, couleur lie de vin, ne sont apparemment pas gravées. Le bas de ce goulet aboutit à quelques mètres de la roche 5B.</w:t>
      </w:r>
    </w:p>
    <w:p w14:paraId="49A2C937" w14:textId="77777777" w:rsidR="000152C6" w:rsidRPr="0032190F" w:rsidRDefault="000152C6" w:rsidP="000152C6">
      <w:pPr>
        <w:widowControl w:val="0"/>
        <w:overflowPunct w:val="0"/>
        <w:autoSpaceDE w:val="0"/>
        <w:autoSpaceDN w:val="0"/>
        <w:adjustRightInd w:val="0"/>
        <w:ind w:right="255"/>
        <w:jc w:val="both"/>
        <w:rPr>
          <w:rFonts w:ascii="Courier" w:hAnsi="Courier"/>
          <w:color w:val="000000"/>
          <w:sz w:val="20"/>
          <w:szCs w:val="20"/>
          <w:lang w:val="fr-FR"/>
        </w:rPr>
      </w:pPr>
    </w:p>
    <w:p w14:paraId="050E15DB"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Rejoindre ce goulet et le traverser en direction du nord-nord-ouest pour atteindre un petit palier. Ce dernier est bordé au nord-ouest par un moutonnement assez bas et de forme compliquée. Son extrémité, en grès grossier de couleur blanc rosé, dessine une pointe. Au-dessus, la roche forme un ensellement constitué de grès fin couleur lie de vin, haut de 1,2 m, allongé du nord au sud et bombé d’est en ouest. Sur sa face est. il descend presque verticalement jusqu'au sol.</w:t>
      </w:r>
    </w:p>
    <w:p w14:paraId="086921FE" w14:textId="77777777" w:rsidR="000152C6" w:rsidRPr="0032190F" w:rsidRDefault="000152C6" w:rsidP="000152C6">
      <w:pPr>
        <w:widowControl w:val="0"/>
        <w:overflowPunct w:val="0"/>
        <w:autoSpaceDE w:val="0"/>
        <w:autoSpaceDN w:val="0"/>
        <w:adjustRightInd w:val="0"/>
        <w:ind w:right="255"/>
        <w:jc w:val="both"/>
        <w:rPr>
          <w:rFonts w:ascii="Courier" w:hAnsi="Courier"/>
          <w:color w:val="000000"/>
          <w:sz w:val="20"/>
          <w:szCs w:val="20"/>
          <w:lang w:val="fr-FR"/>
        </w:rPr>
      </w:pPr>
    </w:p>
    <w:p w14:paraId="4449BFED"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Roche 6 . zone III . groupe 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277 m</w:t>
      </w:r>
    </w:p>
    <w:p w14:paraId="5C54B8D8" w14:textId="77777777" w:rsidR="000152C6" w:rsidRPr="0032190F" w:rsidRDefault="000152C6" w:rsidP="000152C6">
      <w:pPr>
        <w:widowControl w:val="0"/>
        <w:overflowPunct w:val="0"/>
        <w:autoSpaceDE w:val="0"/>
        <w:autoSpaceDN w:val="0"/>
        <w:adjustRightInd w:val="0"/>
        <w:ind w:right="255"/>
        <w:jc w:val="both"/>
        <w:rPr>
          <w:b/>
          <w:i/>
          <w:color w:val="000000"/>
          <w:sz w:val="20"/>
          <w:szCs w:val="20"/>
          <w:lang w:val="fr-FR"/>
        </w:rPr>
      </w:pPr>
      <w:r w:rsidRPr="0032190F">
        <w:rPr>
          <w:b/>
          <w:i/>
          <w:color w:val="000000"/>
          <w:sz w:val="20"/>
          <w:szCs w:val="20"/>
          <w:lang w:val="fr-FR"/>
        </w:rPr>
        <w:t>Roche aux deux corniformes opposés</w:t>
      </w:r>
    </w:p>
    <w:p w14:paraId="394416D4"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p>
    <w:p w14:paraId="042C8D20"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Sur la gauche de cette face de pendage 65° sud-est et à 0,3 m du sol (face a), l’inscription R36</w:t>
      </w:r>
      <w:r w:rsidRPr="00DA7B01">
        <w:rPr>
          <w:rFonts w:ascii="Symbol" w:hAnsi="Symbol"/>
          <w:i/>
          <w:color w:val="000000"/>
          <w:sz w:val="20"/>
          <w:szCs w:val="20"/>
        </w:rPr>
        <w:t></w:t>
      </w:r>
      <w:r w:rsidRPr="0032190F">
        <w:rPr>
          <w:i/>
          <w:color w:val="000000"/>
          <w:sz w:val="20"/>
          <w:szCs w:val="20"/>
          <w:lang w:val="fr-FR"/>
        </w:rPr>
        <w:t xml:space="preserve"> signale trois corniformes, dont deux sont opposés par les cornes, et une plage.</w:t>
      </w:r>
    </w:p>
    <w:p w14:paraId="3C2EAA64"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i/>
          <w:color w:val="000000"/>
          <w:sz w:val="20"/>
          <w:szCs w:val="20"/>
          <w:lang w:val="fr-FR"/>
        </w:rPr>
        <w:t>Un C et le n° ZIII GI R36 sont inscrits sur le dessus de la croupe, de léger pendage nord. La gravure la plus apparente est un corniforme à corps trapézoïdal et à cornes arrondies convergentes (face b). Il n’y a apparemment pas de numéro de Conti.</w:t>
      </w:r>
    </w:p>
    <w:p w14:paraId="654B86C8"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i/>
          <w:color w:val="000000"/>
          <w:sz w:val="20"/>
          <w:szCs w:val="20"/>
          <w:lang w:val="fr-FR"/>
        </w:rPr>
        <w:lastRenderedPageBreak/>
        <w:t>La  face verticale est, face c porte une plage.</w:t>
      </w:r>
    </w:p>
    <w:p w14:paraId="1D7E994D" w14:textId="77777777" w:rsidR="000152C6" w:rsidRPr="0032190F" w:rsidRDefault="000152C6" w:rsidP="000152C6">
      <w:pPr>
        <w:widowControl w:val="0"/>
        <w:overflowPunct w:val="0"/>
        <w:autoSpaceDE w:val="0"/>
        <w:autoSpaceDN w:val="0"/>
        <w:adjustRightInd w:val="0"/>
        <w:ind w:right="255"/>
        <w:jc w:val="both"/>
        <w:rPr>
          <w:rFonts w:ascii="Courier" w:hAnsi="Courier"/>
          <w:color w:val="000000"/>
          <w:sz w:val="20"/>
          <w:szCs w:val="20"/>
          <w:lang w:val="fr-FR"/>
        </w:rPr>
      </w:pPr>
    </w:p>
    <w:p w14:paraId="1CCBCF01"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Revenir sur le haut du promontoire pour rejoindre le sentier de la cime des Lacs et le suivre dans le sens de la descente. A la hauteur de la roche 7 et sur la droite, le sentier longe une paroi nord à peu près continue. Au niveau du premier virage vers la gauche la paroi va offrir une ouverture en palier vers l’est. S’engager dans ce passage en grimpant puis redescendre jusqu’à une plateforme caillouteuse. Depuis le virage on aura parcouru environ 20 m.</w:t>
      </w:r>
    </w:p>
    <w:p w14:paraId="51D11D66"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Remarquer à gauche (au nord) de grosses roches empilées, formant un escalier aux marches arrondies. Le grès est grossier et de teinte claire dans le haut du rocher mais s’assombrit et s’affine dans sa partie inférieure.</w:t>
      </w:r>
    </w:p>
    <w:p w14:paraId="5E61A932"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63A4C684"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7 </w:t>
      </w:r>
      <w:r w:rsidRPr="00DA7B01">
        <w:rPr>
          <w:rFonts w:ascii="Symbol" w:hAnsi="Symbol"/>
          <w:b/>
          <w:color w:val="000000"/>
          <w:sz w:val="20"/>
          <w:szCs w:val="20"/>
        </w:rPr>
        <w:t></w:t>
      </w:r>
      <w:r w:rsidRPr="00DA7B01">
        <w:rPr>
          <w:rFonts w:ascii="Symbol" w:hAnsi="Symbol"/>
          <w:b/>
          <w:color w:val="000000"/>
          <w:sz w:val="20"/>
          <w:szCs w:val="20"/>
        </w:rPr>
        <w:t></w:t>
      </w:r>
      <w:r w:rsidRPr="0032190F">
        <w:rPr>
          <w:b/>
          <w:color w:val="000000"/>
          <w:sz w:val="20"/>
          <w:szCs w:val="20"/>
          <w:lang w:val="fr-FR"/>
        </w:rPr>
        <w:t>. zone III . groupe I :</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268 m</w:t>
      </w:r>
    </w:p>
    <w:p w14:paraId="4360B09C" w14:textId="77777777" w:rsidR="000152C6" w:rsidRPr="0032190F" w:rsidRDefault="000152C6" w:rsidP="000152C6">
      <w:pPr>
        <w:widowControl w:val="0"/>
        <w:overflowPunct w:val="0"/>
        <w:autoSpaceDE w:val="0"/>
        <w:autoSpaceDN w:val="0"/>
        <w:adjustRightInd w:val="0"/>
        <w:ind w:right="255"/>
        <w:jc w:val="both"/>
        <w:rPr>
          <w:b/>
          <w:i/>
          <w:color w:val="000000"/>
          <w:sz w:val="20"/>
          <w:szCs w:val="20"/>
          <w:lang w:val="fr-FR"/>
        </w:rPr>
      </w:pPr>
      <w:r w:rsidRPr="0032190F">
        <w:rPr>
          <w:b/>
          <w:i/>
          <w:color w:val="000000"/>
          <w:sz w:val="20"/>
          <w:szCs w:val="20"/>
          <w:lang w:val="fr-FR"/>
        </w:rPr>
        <w:t>Roche de la figure triangulaire</w:t>
      </w:r>
    </w:p>
    <w:p w14:paraId="6F6437C5"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p>
    <w:p w14:paraId="72BC7E5E"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C’est la face (1,85 m par 0,75 m), de pendage 60° sud, d’une des dernières marches, qui est plus étroite à l’ouest. Elle est limitée dans le bas par une profonde fissure envahie par la végétation (herbe, rhododendron, verâtre</w:t>
      </w:r>
      <w:r w:rsidRPr="0032190F">
        <w:rPr>
          <w:i/>
          <w:color w:val="000000"/>
          <w:sz w:val="20"/>
          <w:szCs w:val="20"/>
          <w:vertAlign w:val="superscript"/>
          <w:lang w:val="fr-FR"/>
        </w:rPr>
        <w:footnoteReference w:customMarkFollows="1" w:id="11"/>
        <w:t>*</w:t>
      </w:r>
      <w:r w:rsidRPr="0032190F">
        <w:rPr>
          <w:i/>
          <w:color w:val="000000"/>
          <w:sz w:val="20"/>
          <w:szCs w:val="20"/>
          <w:lang w:val="fr-FR"/>
        </w:rPr>
        <w:t>). On y voit le n° R37</w:t>
      </w:r>
      <w:r w:rsidRPr="00DA7B01">
        <w:rPr>
          <w:rFonts w:ascii="Symbol" w:hAnsi="Symbol"/>
          <w:i/>
          <w:color w:val="000000"/>
          <w:sz w:val="20"/>
          <w:szCs w:val="20"/>
        </w:rPr>
        <w:t></w:t>
      </w:r>
      <w:r w:rsidRPr="0032190F">
        <w:rPr>
          <w:i/>
          <w:color w:val="000000"/>
          <w:sz w:val="20"/>
          <w:szCs w:val="20"/>
          <w:lang w:val="fr-FR"/>
        </w:rPr>
        <w:t xml:space="preserve"> et un motif triangulaire aux coins arrondis, muni à l’ouest d’un appendice rectiligne.</w:t>
      </w:r>
    </w:p>
    <w:p w14:paraId="4448DB74"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3A17BBFF"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Rejoindre le sentier et descendre jusqu’à un virage vers le nord, où le sentier semble prolongé au loin par le GR52. Descendre vers l’est à travers l’éboulis central, en direction d'un couloir situé de l’autre côté de l’éboulis. Ce couloir monte vers l'est et débute au pied d'une paroi de pendage 75° nord. Pour plus de facilité, essayer d'utiliser au maximum les zones herbeuses et repérer un bloc de grès fin blanc (1,2 m par 0,8 m) avec une tache noire, déposé sur une pierre violette.</w:t>
      </w:r>
    </w:p>
    <w:p w14:paraId="3B93EAB9"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34A080D1"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 13 </w:t>
      </w:r>
      <w:r w:rsidRPr="00DA7B01">
        <w:rPr>
          <w:rFonts w:ascii="Symbol" w:hAnsi="Symbol"/>
          <w:b/>
          <w:color w:val="000000"/>
          <w:sz w:val="20"/>
          <w:szCs w:val="20"/>
        </w:rPr>
        <w:t></w:t>
      </w:r>
      <w:r w:rsidRPr="0032190F">
        <w:rPr>
          <w:b/>
          <w:color w:val="000000"/>
          <w:sz w:val="20"/>
          <w:szCs w:val="20"/>
          <w:lang w:val="fr-FR"/>
        </w:rPr>
        <w:t xml:space="preserve"> . zone III . groupe 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230 m</w:t>
      </w:r>
    </w:p>
    <w:p w14:paraId="0C7AA1F4" w14:textId="77777777" w:rsidR="000152C6" w:rsidRPr="0032190F" w:rsidRDefault="000152C6" w:rsidP="000152C6">
      <w:pPr>
        <w:widowControl w:val="0"/>
        <w:overflowPunct w:val="0"/>
        <w:autoSpaceDE w:val="0"/>
        <w:autoSpaceDN w:val="0"/>
        <w:adjustRightInd w:val="0"/>
        <w:ind w:right="255"/>
        <w:jc w:val="both"/>
        <w:rPr>
          <w:b/>
          <w:i/>
          <w:color w:val="000000"/>
          <w:sz w:val="20"/>
          <w:szCs w:val="20"/>
          <w:lang w:val="fr-FR"/>
        </w:rPr>
      </w:pPr>
      <w:r w:rsidRPr="0032190F">
        <w:rPr>
          <w:b/>
          <w:i/>
          <w:color w:val="000000"/>
          <w:sz w:val="20"/>
          <w:szCs w:val="20"/>
          <w:lang w:val="fr-FR"/>
        </w:rPr>
        <w:t xml:space="preserve">Roche du corniforme dirigé vers le nord </w:t>
      </w:r>
    </w:p>
    <w:p w14:paraId="57A3C0D1"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p>
    <w:p w14:paraId="4028EE17"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 xml:space="preserve">C’est un petit bloc de grès pélitique violet qui porte le n° ZIII GI R33 et peut-être </w:t>
      </w:r>
      <w:r w:rsidRPr="00DA7B01">
        <w:rPr>
          <w:rFonts w:ascii="Symbol" w:hAnsi="Symbol"/>
          <w:i/>
          <w:color w:val="000000"/>
          <w:sz w:val="20"/>
          <w:szCs w:val="20"/>
        </w:rPr>
        <w:t></w:t>
      </w:r>
      <w:r w:rsidRPr="00DA7B01">
        <w:rPr>
          <w:rFonts w:ascii="Symbol" w:hAnsi="Symbol"/>
          <w:i/>
          <w:color w:val="000000"/>
          <w:sz w:val="20"/>
          <w:szCs w:val="20"/>
        </w:rPr>
        <w:t></w:t>
      </w:r>
      <w:r w:rsidRPr="0032190F">
        <w:rPr>
          <w:i/>
          <w:color w:val="000000"/>
          <w:sz w:val="20"/>
          <w:szCs w:val="20"/>
          <w:lang w:val="fr-FR"/>
        </w:rPr>
        <w:t xml:space="preserve"> Sa face supérieure triangulaire (0,5 m par 0,6 m), plane, lisse et de pendage 20° nord , porte, dans sa partie inférieure, un corniforme à corps linéaire et à cornes arrondies convergentes, dirigées vers le nord.</w:t>
      </w:r>
    </w:p>
    <w:p w14:paraId="7D42ABDD"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01C83061"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Faire encore 4 m vers l’est.</w:t>
      </w:r>
    </w:p>
    <w:p w14:paraId="77F4ACB6"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0092BA29"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13 </w:t>
      </w:r>
      <w:r w:rsidRPr="00DA7B01">
        <w:rPr>
          <w:rFonts w:ascii="Symbol" w:hAnsi="Symbol"/>
          <w:b/>
          <w:color w:val="000000"/>
          <w:sz w:val="20"/>
          <w:szCs w:val="20"/>
        </w:rPr>
        <w:t></w:t>
      </w:r>
      <w:r w:rsidRPr="00DA7B01">
        <w:rPr>
          <w:rFonts w:ascii="Symbol" w:hAnsi="Symbol"/>
          <w:b/>
          <w:color w:val="000000"/>
          <w:sz w:val="20"/>
          <w:szCs w:val="20"/>
        </w:rPr>
        <w:t></w:t>
      </w:r>
      <w:r w:rsidRPr="0032190F">
        <w:rPr>
          <w:b/>
          <w:color w:val="000000"/>
          <w:sz w:val="20"/>
          <w:szCs w:val="20"/>
          <w:lang w:val="fr-FR"/>
        </w:rPr>
        <w:t>. zone III . groupe 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228 m</w:t>
      </w:r>
    </w:p>
    <w:p w14:paraId="17FC5AA3" w14:textId="77777777" w:rsidR="000152C6" w:rsidRPr="0032190F" w:rsidRDefault="000152C6" w:rsidP="000152C6">
      <w:pPr>
        <w:widowControl w:val="0"/>
        <w:overflowPunct w:val="0"/>
        <w:autoSpaceDE w:val="0"/>
        <w:autoSpaceDN w:val="0"/>
        <w:adjustRightInd w:val="0"/>
        <w:ind w:right="255"/>
        <w:jc w:val="both"/>
        <w:rPr>
          <w:b/>
          <w:i/>
          <w:color w:val="000000"/>
          <w:sz w:val="20"/>
          <w:szCs w:val="20"/>
          <w:lang w:val="fr-FR"/>
        </w:rPr>
      </w:pPr>
      <w:r w:rsidRPr="0032190F">
        <w:rPr>
          <w:b/>
          <w:i/>
          <w:color w:val="000000"/>
          <w:sz w:val="20"/>
          <w:szCs w:val="20"/>
          <w:lang w:val="fr-FR"/>
        </w:rPr>
        <w:t xml:space="preserve">Roche du corniforme dirigé vers le sud </w:t>
      </w:r>
    </w:p>
    <w:p w14:paraId="472DEB58"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p>
    <w:p w14:paraId="47AA62ED"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C’est la face supérieure d’un bloc plat de grès fin violet, (1,65 m par 0,95 m, pendage 25°nord-est). Cette surface peu lisse porte un corniforme à corps rectangulaire allongé et à cornes en V dirigées vers le sud. Les cupules sont petites et irrégulières. La gravure apparaît plus brillante et plus sombre que la surface de la roche. Elle est disposée 0,2 m au-dessus d’une touffe d’herbe</w:t>
      </w:r>
      <w:r w:rsidRPr="0032190F">
        <w:rPr>
          <w:i/>
          <w:color w:val="000000"/>
          <w:sz w:val="20"/>
          <w:szCs w:val="20"/>
          <w:vertAlign w:val="superscript"/>
          <w:lang w:val="fr-FR"/>
        </w:rPr>
        <w:t>*</w:t>
      </w:r>
      <w:r w:rsidRPr="0032190F">
        <w:rPr>
          <w:i/>
          <w:color w:val="000000"/>
          <w:sz w:val="20"/>
          <w:szCs w:val="20"/>
          <w:lang w:val="fr-FR"/>
        </w:rPr>
        <w:t xml:space="preserve"> et 0,3 m à l’ouest du rebord est de la roche.</w:t>
      </w:r>
    </w:p>
    <w:p w14:paraId="6EA1F90F" w14:textId="77777777" w:rsidR="000152C6" w:rsidRPr="0032190F" w:rsidRDefault="000152C6" w:rsidP="000152C6">
      <w:pPr>
        <w:widowControl w:val="0"/>
        <w:overflowPunct w:val="0"/>
        <w:autoSpaceDE w:val="0"/>
        <w:autoSpaceDN w:val="0"/>
        <w:adjustRightInd w:val="0"/>
        <w:ind w:right="255"/>
        <w:jc w:val="both"/>
        <w:rPr>
          <w:rFonts w:ascii="Courier" w:hAnsi="Courier"/>
          <w:color w:val="000000"/>
          <w:sz w:val="20"/>
          <w:szCs w:val="20"/>
          <w:lang w:val="fr-FR"/>
        </w:rPr>
      </w:pPr>
    </w:p>
    <w:p w14:paraId="56DCA1EB"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Faire encore 20 m vers l’ouest pour se trouver en bordure est de l’éboulis, sur un moutonnement dont il faudra inspecter la pointe ouest. Bordé de pelouse au nord, il s'élève en dôme jusqu'à 4 m du sol et s'abaisse brutalement au sud, dans un couloir de 3 m de large et orienté d’est en ouest. Ce passage est longé au sud par une falaise 75° nord de 6 m de haut. Ce couloir a été signalé lors des indications pour trouver la roche 13</w:t>
      </w:r>
      <w:r w:rsidRPr="00DA7B01">
        <w:rPr>
          <w:rFonts w:ascii="Symbol" w:hAnsi="Symbol"/>
          <w:color w:val="000000"/>
          <w:sz w:val="20"/>
          <w:szCs w:val="20"/>
        </w:rPr>
        <w:t></w:t>
      </w:r>
      <w:r w:rsidRPr="0032190F">
        <w:rPr>
          <w:color w:val="000000"/>
          <w:sz w:val="20"/>
          <w:szCs w:val="20"/>
          <w:lang w:val="fr-FR"/>
        </w:rPr>
        <w:t>. La roche 13 se trouve à l'ouest du moutonnement et la roche 13</w:t>
      </w:r>
      <w:r w:rsidRPr="00DA7B01">
        <w:rPr>
          <w:rFonts w:ascii="Symbol" w:hAnsi="Symbol"/>
          <w:color w:val="000000"/>
          <w:sz w:val="20"/>
          <w:szCs w:val="20"/>
        </w:rPr>
        <w:t></w:t>
      </w:r>
      <w:r w:rsidRPr="0032190F">
        <w:rPr>
          <w:color w:val="000000"/>
          <w:sz w:val="20"/>
          <w:szCs w:val="20"/>
          <w:lang w:val="fr-FR"/>
        </w:rPr>
        <w:t xml:space="preserve"> à l’extrémité est de son flanc nord-est.</w:t>
      </w:r>
    </w:p>
    <w:p w14:paraId="693C9CBE"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55562633"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Roche 13 . zone III . groupe 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226 m</w:t>
      </w:r>
    </w:p>
    <w:p w14:paraId="6504520F"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i/>
          <w:color w:val="000000"/>
          <w:sz w:val="20"/>
          <w:szCs w:val="20"/>
          <w:lang w:val="fr-FR"/>
        </w:rPr>
        <w:t>Roche du zigzag sortant d’une plage rectangulaire</w:t>
      </w:r>
    </w:p>
    <w:p w14:paraId="71CCF9FD"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color w:val="000000"/>
          <w:sz w:val="20"/>
          <w:szCs w:val="20"/>
          <w:lang w:val="fr-FR"/>
        </w:rPr>
        <w:tab/>
      </w:r>
    </w:p>
    <w:p w14:paraId="5F9F585E"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Il n’y a pas de numéro de Conti apparent sur cette surface de pendage 20° est, mais le C est net ainsi que le n° ZIII GI R32. Les figures ont été gravées à 2 m du sol, dans une cuvette allongée et patinée, dont l’extrémité est se comble de terre (1,6 m par 0,6 m). On peut y voir trois corniformes à cornes arrondies, se prolongeant vers l’ouest par des petits cercles ainsi qu’une longue ligne sinueuse partant d’une plage ovale.</w:t>
      </w:r>
    </w:p>
    <w:p w14:paraId="7F0DF8EB" w14:textId="77777777" w:rsidR="000152C6" w:rsidRPr="0032190F" w:rsidRDefault="000152C6" w:rsidP="000152C6">
      <w:pPr>
        <w:widowControl w:val="0"/>
        <w:overflowPunct w:val="0"/>
        <w:autoSpaceDE w:val="0"/>
        <w:autoSpaceDN w:val="0"/>
        <w:adjustRightInd w:val="0"/>
        <w:ind w:left="709" w:right="255"/>
        <w:jc w:val="both"/>
        <w:rPr>
          <w:i/>
          <w:color w:val="000000"/>
          <w:sz w:val="20"/>
          <w:szCs w:val="20"/>
          <w:lang w:val="fr-FR"/>
        </w:rPr>
      </w:pPr>
    </w:p>
    <w:p w14:paraId="5613495A"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Repères</w:t>
      </w:r>
      <w:r w:rsidRPr="0032190F">
        <w:rPr>
          <w:color w:val="000000"/>
          <w:sz w:val="20"/>
          <w:szCs w:val="20"/>
          <w:lang w:val="fr-FR"/>
        </w:rPr>
        <w:t xml:space="preserve"> : </w:t>
      </w:r>
      <w:r w:rsidRPr="0032190F">
        <w:rPr>
          <w:color w:val="000000"/>
          <w:sz w:val="20"/>
          <w:szCs w:val="20"/>
          <w:lang w:val="fr-FR"/>
        </w:rPr>
        <w:tab/>
        <w:t>- 2 m en contrebas du palier portant les roche 13 et 13</w:t>
      </w:r>
      <w:r w:rsidRPr="00DA7B01">
        <w:rPr>
          <w:rFonts w:ascii="Symbol" w:hAnsi="Symbol"/>
          <w:color w:val="000000"/>
          <w:sz w:val="20"/>
          <w:szCs w:val="20"/>
        </w:rPr>
        <w:t></w:t>
      </w:r>
      <w:r w:rsidRPr="0032190F">
        <w:rPr>
          <w:color w:val="000000"/>
          <w:sz w:val="20"/>
          <w:szCs w:val="20"/>
          <w:lang w:val="fr-FR"/>
        </w:rPr>
        <w:t xml:space="preserve">, un replat porte les terrasses militaires, </w:t>
      </w:r>
      <w:r w:rsidRPr="0032190F">
        <w:rPr>
          <w:b/>
          <w:color w:val="000000"/>
          <w:sz w:val="20"/>
          <w:szCs w:val="20"/>
          <w:lang w:val="fr-FR"/>
        </w:rPr>
        <w:t>TW</w:t>
      </w:r>
      <w:r w:rsidRPr="0032190F">
        <w:rPr>
          <w:color w:val="000000"/>
          <w:sz w:val="20"/>
          <w:szCs w:val="20"/>
          <w:lang w:val="fr-FR"/>
        </w:rPr>
        <w:t xml:space="preserve">, </w:t>
      </w:r>
      <w:r w:rsidRPr="0032190F">
        <w:rPr>
          <w:b/>
          <w:color w:val="000000"/>
          <w:sz w:val="20"/>
          <w:szCs w:val="20"/>
          <w:lang w:val="fr-FR"/>
        </w:rPr>
        <w:t>TX</w:t>
      </w:r>
      <w:r w:rsidRPr="0032190F">
        <w:rPr>
          <w:color w:val="000000"/>
          <w:sz w:val="20"/>
          <w:szCs w:val="20"/>
          <w:lang w:val="fr-FR"/>
        </w:rPr>
        <w:t xml:space="preserve">, </w:t>
      </w:r>
      <w:r w:rsidRPr="0032190F">
        <w:rPr>
          <w:b/>
          <w:color w:val="000000"/>
          <w:sz w:val="20"/>
          <w:szCs w:val="20"/>
          <w:lang w:val="fr-FR"/>
        </w:rPr>
        <w:t>TY</w:t>
      </w:r>
      <w:r w:rsidRPr="0032190F">
        <w:rPr>
          <w:color w:val="000000"/>
          <w:sz w:val="20"/>
          <w:szCs w:val="20"/>
          <w:lang w:val="fr-FR"/>
        </w:rPr>
        <w:t xml:space="preserve">. </w:t>
      </w:r>
    </w:p>
    <w:p w14:paraId="3CF1F6CF" w14:textId="77777777" w:rsidR="000152C6" w:rsidRPr="0032190F" w:rsidRDefault="000152C6" w:rsidP="000152C6">
      <w:pPr>
        <w:widowControl w:val="0"/>
        <w:overflowPunct w:val="0"/>
        <w:autoSpaceDE w:val="0"/>
        <w:autoSpaceDN w:val="0"/>
        <w:adjustRightInd w:val="0"/>
        <w:ind w:left="709" w:right="255"/>
        <w:jc w:val="both"/>
        <w:rPr>
          <w:color w:val="000000"/>
          <w:sz w:val="20"/>
          <w:szCs w:val="20"/>
          <w:lang w:val="fr-FR"/>
        </w:rPr>
      </w:pPr>
      <w:r w:rsidRPr="0032190F">
        <w:rPr>
          <w:color w:val="000000"/>
          <w:sz w:val="20"/>
          <w:szCs w:val="20"/>
          <w:lang w:val="fr-FR"/>
        </w:rPr>
        <w:tab/>
        <w:t>- A l’est sur un autre moutonnement, un mélèze pousse au même niveau que la roche 13.</w:t>
      </w:r>
    </w:p>
    <w:p w14:paraId="2996395E"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0323A0A5"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 xml:space="preserve">Rejoindre un palier de la face nord-est du moutonnement, qui porte les gravures de la roche 13, par la </w:t>
      </w:r>
      <w:r w:rsidRPr="0032190F">
        <w:rPr>
          <w:color w:val="000000"/>
          <w:sz w:val="20"/>
          <w:szCs w:val="20"/>
          <w:lang w:val="fr-FR"/>
        </w:rPr>
        <w:lastRenderedPageBreak/>
        <w:t xml:space="preserve">pelouse située en contrebas au nord. </w:t>
      </w:r>
    </w:p>
    <w:p w14:paraId="08D69716" w14:textId="77777777" w:rsidR="000152C6" w:rsidRPr="0032190F" w:rsidRDefault="000152C6" w:rsidP="000152C6">
      <w:pPr>
        <w:widowControl w:val="0"/>
        <w:overflowPunct w:val="0"/>
        <w:autoSpaceDE w:val="0"/>
        <w:autoSpaceDN w:val="0"/>
        <w:adjustRightInd w:val="0"/>
        <w:ind w:right="255"/>
        <w:jc w:val="both"/>
        <w:rPr>
          <w:rFonts w:ascii="Courier" w:hAnsi="Courier"/>
          <w:color w:val="000000"/>
          <w:sz w:val="20"/>
          <w:szCs w:val="20"/>
          <w:lang w:val="fr-FR"/>
        </w:rPr>
      </w:pPr>
    </w:p>
    <w:p w14:paraId="2B6EE2DD"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13 </w:t>
      </w:r>
      <w:r w:rsidRPr="00DA7B01">
        <w:rPr>
          <w:rFonts w:ascii="Symbol" w:hAnsi="Symbol"/>
          <w:b/>
          <w:color w:val="000000"/>
          <w:sz w:val="20"/>
          <w:szCs w:val="20"/>
        </w:rPr>
        <w:t></w:t>
      </w:r>
      <w:r w:rsidRPr="00DA7B01">
        <w:rPr>
          <w:rFonts w:ascii="Symbol" w:hAnsi="Symbol"/>
          <w:b/>
          <w:color w:val="000000"/>
          <w:sz w:val="20"/>
          <w:szCs w:val="20"/>
        </w:rPr>
        <w:t></w:t>
      </w:r>
      <w:r w:rsidRPr="0032190F">
        <w:rPr>
          <w:b/>
          <w:color w:val="000000"/>
          <w:sz w:val="20"/>
          <w:szCs w:val="20"/>
          <w:lang w:val="fr-FR"/>
        </w:rPr>
        <w:t>. zone III . groupe I</w:t>
      </w:r>
      <w:r w:rsidRPr="00DA7B01">
        <w:rPr>
          <w:rFonts w:ascii="Symbol" w:hAnsi="Symbol"/>
          <w:b/>
          <w:color w:val="000000"/>
          <w:sz w:val="20"/>
          <w:szCs w:val="20"/>
        </w:rPr>
        <w:t></w:t>
      </w:r>
      <w:r w:rsidRPr="0032190F">
        <w:rPr>
          <w:b/>
          <w:color w:val="000000"/>
          <w:sz w:val="20"/>
          <w:szCs w:val="20"/>
          <w:lang w:val="fr-FR"/>
        </w:rPr>
        <w:t xml:space="preserve">: </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221,5 m</w:t>
      </w:r>
    </w:p>
    <w:p w14:paraId="580207C6"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i/>
          <w:color w:val="000000"/>
          <w:sz w:val="20"/>
          <w:szCs w:val="20"/>
          <w:lang w:val="fr-FR"/>
        </w:rPr>
        <w:t>Roche du réticulé à huit cases</w:t>
      </w:r>
      <w:r w:rsidRPr="0032190F">
        <w:rPr>
          <w:b/>
          <w:color w:val="000000"/>
          <w:sz w:val="20"/>
          <w:szCs w:val="20"/>
          <w:lang w:val="fr-FR"/>
        </w:rPr>
        <w:tab/>
      </w:r>
    </w:p>
    <w:p w14:paraId="60F11D2B"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p>
    <w:p w14:paraId="1CF8E1E0"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C’est un palier de grès rose de pendage 20° est, situé à 2 m du sol. La surface très rugueuse (1 m d'est en ouest par 2 m) inclut des cailloux blancs et porte des lichens jaunes. On peut y voir, le matin ou le soir, avec un peu de soleil, un réticulé à 8 cases.</w:t>
      </w:r>
    </w:p>
    <w:p w14:paraId="12FE0D65"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375485F4"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 xml:space="preserve">Toutes les roches décrites jusqu’à présent sont situées dans l’éboulis ou sur son flanc ouest. Le flanc de la cime des Lacs situé à l’est de l’éboulis n’est accessible qu’à partir du couloir est – ouest cité précédemment. Depuis la face supérieure de la roche 13, longer vers l’est la paroi verticale nord puis descendre un peu sur un palier avec des constructions militaires en ruine, </w:t>
      </w:r>
      <w:r w:rsidRPr="0032190F">
        <w:rPr>
          <w:b/>
          <w:color w:val="000000"/>
          <w:sz w:val="20"/>
          <w:szCs w:val="20"/>
          <w:lang w:val="fr-FR"/>
        </w:rPr>
        <w:t>TV</w:t>
      </w:r>
      <w:r w:rsidRPr="0032190F">
        <w:rPr>
          <w:color w:val="000000"/>
          <w:sz w:val="20"/>
          <w:szCs w:val="20"/>
          <w:lang w:val="fr-FR"/>
        </w:rPr>
        <w:t xml:space="preserve">, </w:t>
      </w:r>
      <w:r w:rsidRPr="0032190F">
        <w:rPr>
          <w:b/>
          <w:color w:val="000000"/>
          <w:sz w:val="20"/>
          <w:szCs w:val="20"/>
          <w:lang w:val="fr-FR"/>
        </w:rPr>
        <w:t>TZ</w:t>
      </w:r>
      <w:r w:rsidRPr="0032190F">
        <w:rPr>
          <w:color w:val="000000"/>
          <w:sz w:val="20"/>
          <w:szCs w:val="20"/>
          <w:lang w:val="fr-FR"/>
        </w:rPr>
        <w:t>, en s’éloignant de la paroi vers la gauche (au nord). Un couloir, prolongeant le couloir précédent mais partiellement obstrué par des blocs, nous conduit vers l’est-sud-est. Il mène ensuite, à travers des affleurements bombés gris, striés de quartz, à un terre-plein herbeux, bordé au nord par une dalle de grès gris violet, peu haute, qui s’abaisse en palier. Au nord, la roche surplombe le vide. Elle se termine en pointe au nord-est et présente une face supérieure peu lisse mais sensiblement horizontale. La roche 12, en contrebas de 0,4 mètre, est la pointe est de cet affleurement.</w:t>
      </w:r>
    </w:p>
    <w:p w14:paraId="40A3A633"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612BD415"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Roche 12 . zone III . groupe 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234,5 m</w:t>
      </w:r>
    </w:p>
    <w:p w14:paraId="6974167F"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i/>
          <w:color w:val="000000"/>
          <w:sz w:val="20"/>
          <w:szCs w:val="20"/>
          <w:lang w:val="fr-FR"/>
        </w:rPr>
        <w:t>Roche des deux grandes plages jointives</w:t>
      </w:r>
    </w:p>
    <w:p w14:paraId="2590036B"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p>
    <w:p w14:paraId="20DFEE53" w14:textId="77777777" w:rsidR="000152C6" w:rsidRPr="0032190F" w:rsidRDefault="000152C6" w:rsidP="000152C6">
      <w:pPr>
        <w:widowControl w:val="0"/>
        <w:numPr>
          <w:ilvl w:val="0"/>
          <w:numId w:val="8"/>
        </w:numPr>
        <w:tabs>
          <w:tab w:val="clear" w:pos="360"/>
        </w:tabs>
        <w:overflowPunct w:val="0"/>
        <w:autoSpaceDE w:val="0"/>
        <w:autoSpaceDN w:val="0"/>
        <w:adjustRightInd w:val="0"/>
        <w:ind w:left="0" w:right="255" w:firstLine="709"/>
        <w:jc w:val="both"/>
        <w:rPr>
          <w:i/>
          <w:color w:val="000000"/>
          <w:sz w:val="20"/>
          <w:szCs w:val="20"/>
          <w:lang w:val="fr-FR"/>
        </w:rPr>
      </w:pPr>
      <w:r w:rsidRPr="0032190F">
        <w:rPr>
          <w:i/>
          <w:color w:val="000000"/>
          <w:sz w:val="20"/>
          <w:szCs w:val="20"/>
          <w:lang w:val="fr-FR"/>
        </w:rPr>
        <w:t>C’est cette roche tabulaire de grès lie de vin, située à l’extrémité est du palier. Sur la face supérieure de pendage 5° ouest  se trouvent deux C, l’un tracé à l'est et l'autre à l'ouest, le n° R39 et le n° de Conti, R12, écrit en grandes lettres et assez visible sous le C de gauche. Une partie de la surface (2,7 m par 1,0 m) est relativement lisse mais les gravures sont difficilement visibles. Il s'agit de corniformes emboîtés et de grandes plages rectangulaires, composées de grosses cupules pouvant se confondre avec l'érosion.</w:t>
      </w:r>
    </w:p>
    <w:p w14:paraId="49C6A072"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64061B64"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Revenir vers l’ouest jusqu’au palier et repartir 50 m vers l'est par un couloir herbeux qui longe la paroi, jusqu'à ce qu'elle bifurque vers le sud en présentant un fort pendage est. Continuer vers l’est par le couloir en longeant, sur la gauche, des affleurements rouges, polis mais non gravés. Un bloc  ferme ensuite le passage et peut servir d'abri sur son flanc est. Parcourir encore 10 m. Des surfaces recouvertes de quartz, puis une petite pelouse suspendue, dans une encoche rectangulaire bordée au sud par un bourrelet de grès couleur lie de vin, longent le couloir sur la gauche.</w:t>
      </w:r>
    </w:p>
    <w:p w14:paraId="5955AD55"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Sur le bourrelet, situé entre la pelouse et le couloir, se lit le C de Conti (mais pas son numéro) et le n° ZIII GI R40. La surface est de qualité médiocre, ni plane, ni lisse avec des trous et des fissures. Le pendage y est variable mais assez vite vertical sud. Il y a des plages d'érosion près du C mais apparemment pas de gravure.</w:t>
      </w:r>
    </w:p>
    <w:p w14:paraId="46E78632"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3B1410B8"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A la suite du bourrelet cité plus haut, remarquer un gros bloc et s'engager sur la gauche, en direction du nord-est, dans un étroit couloir herbeux obstrué par des blocs mi-violets mi-blancs. Dépasser ces derniers, doubler encore un autre bloc et marcher 6 m pour atteindre une petite pelouse cernée par les rochers. Ceux situés au nord portent de larges filons de quartz. S'en rapprocher en allant vers le nord-ouest pour découvrir une table triangulaire. Un bloc plat de grès blanchâtre est déposé sur sa pointe ouest.</w:t>
      </w:r>
    </w:p>
    <w:p w14:paraId="0BD2338C"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1A102707"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color w:val="000000"/>
          <w:sz w:val="20"/>
          <w:szCs w:val="20"/>
          <w:lang w:val="fr-FR"/>
        </w:rPr>
        <w:t>Roche 12 A . zone III . groupe 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240 m</w:t>
      </w:r>
    </w:p>
    <w:p w14:paraId="78B5EE9D" w14:textId="77777777" w:rsidR="000152C6" w:rsidRPr="0032190F" w:rsidRDefault="000152C6" w:rsidP="000152C6">
      <w:pPr>
        <w:widowControl w:val="0"/>
        <w:overflowPunct w:val="0"/>
        <w:autoSpaceDE w:val="0"/>
        <w:autoSpaceDN w:val="0"/>
        <w:adjustRightInd w:val="0"/>
        <w:ind w:right="255"/>
        <w:jc w:val="both"/>
        <w:rPr>
          <w:b/>
          <w:i/>
          <w:color w:val="000000"/>
          <w:sz w:val="20"/>
          <w:szCs w:val="20"/>
          <w:lang w:val="fr-FR"/>
        </w:rPr>
      </w:pPr>
      <w:r w:rsidRPr="0032190F">
        <w:rPr>
          <w:b/>
          <w:i/>
          <w:color w:val="000000"/>
          <w:sz w:val="20"/>
          <w:szCs w:val="20"/>
          <w:lang w:val="fr-FR"/>
        </w:rPr>
        <w:t>Roche aux trois groupes de corniformes</w:t>
      </w:r>
    </w:p>
    <w:p w14:paraId="768FEA47"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p>
    <w:p w14:paraId="0A1B9FB4"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C’est un bloc tabulaire en forme de triangle. Sa pointe nord  est couverte d'une couche de quartz de 2 cm d'épaisseur. Sur la face supérieure, de pendage 10° sud, trois corniformes sont visibles, un sur la droite et les deux autres plus au centre, ainsi qu’une plage triangulaire. Les autres gravures et le numéro de Conti ne sont que difficilement discernables. On distingue par contre le C de Conti et un n° R41.</w:t>
      </w:r>
    </w:p>
    <w:p w14:paraId="60CA843F"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54404625"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 xml:space="preserve">Aller 30 m en direction du sud-est pour trouver un grand bloc plat enterré, écrasé par un bloc de grès gris. </w:t>
      </w:r>
    </w:p>
    <w:p w14:paraId="40CFCA70"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p>
    <w:p w14:paraId="7E961216"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color w:val="000000"/>
          <w:sz w:val="20"/>
          <w:szCs w:val="20"/>
          <w:lang w:val="fr-FR"/>
        </w:rPr>
        <w:t xml:space="preserve">Roche 12 </w:t>
      </w:r>
      <w:r w:rsidRPr="00DA7B01">
        <w:rPr>
          <w:rFonts w:ascii="Symbol" w:hAnsi="Symbol"/>
          <w:b/>
          <w:color w:val="000000"/>
          <w:sz w:val="20"/>
          <w:szCs w:val="20"/>
        </w:rPr>
        <w:t></w:t>
      </w:r>
      <w:r w:rsidRPr="0032190F">
        <w:rPr>
          <w:b/>
          <w:color w:val="000000"/>
          <w:sz w:val="20"/>
          <w:szCs w:val="20"/>
          <w:lang w:val="fr-FR"/>
        </w:rPr>
        <w:t xml:space="preserve"> . zone III . groupe I</w:t>
      </w:r>
      <w:r w:rsidRPr="00DA7B01">
        <w:rPr>
          <w:rFonts w:ascii="Symbol" w:hAnsi="Symbol"/>
          <w:b/>
          <w:color w:val="000000"/>
          <w:sz w:val="20"/>
          <w:szCs w:val="20"/>
        </w:rPr>
        <w:t></w:t>
      </w:r>
      <w:r w:rsidRPr="0032190F">
        <w:rPr>
          <w:b/>
          <w:color w:val="000000"/>
          <w:sz w:val="20"/>
          <w:szCs w:val="20"/>
          <w:lang w:val="fr-FR"/>
        </w:rPr>
        <w:t>:</w:t>
      </w:r>
      <w:r w:rsidRPr="0032190F">
        <w:rPr>
          <w:rFonts w:ascii="Symbol" w:hAnsi="Symbol"/>
          <w:b/>
          <w:color w:val="000000"/>
          <w:sz w:val="20"/>
          <w:szCs w:val="20"/>
          <w:lang w:val="fr-FR"/>
        </w:rPr>
        <w:tab/>
      </w:r>
      <w:r w:rsidRPr="0032190F">
        <w:rPr>
          <w:rFonts w:ascii="Symbol" w:hAnsi="Symbol"/>
          <w:b/>
          <w:color w:val="000000"/>
          <w:sz w:val="20"/>
          <w:szCs w:val="20"/>
          <w:lang w:val="fr-FR"/>
        </w:rPr>
        <w:tab/>
      </w:r>
      <w:r w:rsidRPr="0032190F">
        <w:rPr>
          <w:rFonts w:ascii="Symbol" w:hAnsi="Symbol"/>
          <w:b/>
          <w:color w:val="000000"/>
          <w:sz w:val="20"/>
          <w:szCs w:val="20"/>
          <w:lang w:val="fr-FR"/>
        </w:rPr>
        <w:tab/>
      </w:r>
      <w:r w:rsidRPr="0032190F">
        <w:rPr>
          <w:rFonts w:ascii="Symbol" w:hAnsi="Symbol"/>
          <w:b/>
          <w:color w:val="000000"/>
          <w:sz w:val="20"/>
          <w:szCs w:val="20"/>
          <w:lang w:val="fr-FR"/>
        </w:rPr>
        <w:tab/>
      </w:r>
      <w:r w:rsidRPr="0032190F">
        <w:rPr>
          <w:rFonts w:ascii="Symbol" w:hAnsi="Symbol"/>
          <w:b/>
          <w:color w:val="000000"/>
          <w:sz w:val="20"/>
          <w:szCs w:val="20"/>
          <w:lang w:val="fr-FR"/>
        </w:rPr>
        <w:tab/>
      </w:r>
      <w:r w:rsidRPr="0032190F">
        <w:rPr>
          <w:rFonts w:ascii="Symbol" w:hAnsi="Symbol"/>
          <w:b/>
          <w:color w:val="000000"/>
          <w:sz w:val="20"/>
          <w:szCs w:val="20"/>
          <w:lang w:val="fr-FR"/>
        </w:rPr>
        <w:tab/>
      </w:r>
      <w:r w:rsidRPr="0032190F">
        <w:rPr>
          <w:rFonts w:ascii="Symbol" w:hAnsi="Symbol"/>
          <w:b/>
          <w:color w:val="000000"/>
          <w:sz w:val="20"/>
          <w:szCs w:val="20"/>
          <w:lang w:val="fr-FR"/>
        </w:rPr>
        <w:tab/>
      </w:r>
      <w:r w:rsidRPr="0032190F">
        <w:rPr>
          <w:rFonts w:ascii="Symbol" w:hAnsi="Symbol"/>
          <w:b/>
          <w:color w:val="000000"/>
          <w:sz w:val="20"/>
          <w:szCs w:val="20"/>
          <w:lang w:val="fr-FR"/>
        </w:rPr>
        <w:tab/>
      </w:r>
      <w:r w:rsidRPr="0032190F">
        <w:rPr>
          <w:color w:val="000000"/>
          <w:sz w:val="20"/>
          <w:szCs w:val="20"/>
          <w:lang w:val="fr-FR"/>
        </w:rPr>
        <w:t>2 235 m</w:t>
      </w:r>
      <w:r w:rsidRPr="0032190F">
        <w:rPr>
          <w:b/>
          <w:color w:val="000000"/>
          <w:sz w:val="20"/>
          <w:szCs w:val="20"/>
          <w:lang w:val="fr-FR"/>
        </w:rPr>
        <w:tab/>
      </w:r>
    </w:p>
    <w:p w14:paraId="5E40C94E" w14:textId="77777777" w:rsidR="000152C6" w:rsidRPr="0032190F" w:rsidRDefault="000152C6" w:rsidP="000152C6">
      <w:pPr>
        <w:widowControl w:val="0"/>
        <w:overflowPunct w:val="0"/>
        <w:autoSpaceDE w:val="0"/>
        <w:autoSpaceDN w:val="0"/>
        <w:adjustRightInd w:val="0"/>
        <w:ind w:right="255"/>
        <w:jc w:val="both"/>
        <w:rPr>
          <w:b/>
          <w:i/>
          <w:color w:val="000000"/>
          <w:sz w:val="20"/>
          <w:szCs w:val="20"/>
          <w:lang w:val="fr-FR"/>
        </w:rPr>
      </w:pPr>
      <w:r w:rsidRPr="0032190F">
        <w:rPr>
          <w:b/>
          <w:i/>
          <w:color w:val="000000"/>
          <w:sz w:val="20"/>
          <w:szCs w:val="20"/>
          <w:lang w:val="fr-FR"/>
        </w:rPr>
        <w:t>Roche du corniforme aux cornes sinueuses</w:t>
      </w:r>
    </w:p>
    <w:p w14:paraId="7677A427"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p>
    <w:p w14:paraId="66E15ECE"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 xml:space="preserve">C’est une surface au ras du sol (3,40 m d'est en ouest par 0,85 m, pendage 10°sud-est), constituée de grès violet tacheté de lunules roses. Elle n'est ni plane, ni lisse, mais dans certaines conditions d'éclairage (en fin d’après-midi), on peut deviner plusieurs gravures dont un corniforme à cornes en lyre. Cette roche est en bordure </w:t>
      </w:r>
      <w:r w:rsidRPr="0032190F">
        <w:rPr>
          <w:i/>
          <w:color w:val="000000"/>
          <w:sz w:val="20"/>
          <w:szCs w:val="20"/>
          <w:lang w:val="fr-FR"/>
        </w:rPr>
        <w:lastRenderedPageBreak/>
        <w:t>est d'une pelouse encerclée de parois, avec quelques étroites ouvertures vers l'est. Elle se trouve 10 m à l'est d'une paroi verticale est, entre un affleurement irrégulier de grès grossier au nord et des blocs entassés au sud. Au sud-ouest débouche un couloir raide qui conduit à la roche 10. En dessous et à l'est se trouve une nouvelle petite pelouse.</w:t>
      </w:r>
    </w:p>
    <w:p w14:paraId="6EFF01BD"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Note</w:t>
      </w:r>
      <w:r w:rsidRPr="0032190F">
        <w:rPr>
          <w:color w:val="000000"/>
          <w:sz w:val="20"/>
          <w:szCs w:val="20"/>
          <w:lang w:val="fr-FR"/>
        </w:rPr>
        <w:t xml:space="preserve"> : on pourra errer avec profit aux environs de cette roche où de nombreux couloirs et petites pelouses, encaissés et abrités offrent des lieux ravissants. Souvent, la vue plonge sur le lac Fourca, le vallon de la Minière ou les alentours. </w:t>
      </w:r>
    </w:p>
    <w:p w14:paraId="47F2A7FF"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4323B0B0"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Examiner la paroi presque verticale est, qui se trouve 10 m à l'ouest de la roche 12</w:t>
      </w:r>
      <w:r w:rsidRPr="00DA7B01">
        <w:rPr>
          <w:rFonts w:ascii="Symbol" w:hAnsi="Symbol"/>
          <w:color w:val="000000"/>
          <w:sz w:val="20"/>
          <w:szCs w:val="20"/>
        </w:rPr>
        <w:t></w:t>
      </w:r>
      <w:r w:rsidRPr="0032190F">
        <w:rPr>
          <w:color w:val="000000"/>
          <w:sz w:val="20"/>
          <w:szCs w:val="20"/>
          <w:lang w:val="fr-FR"/>
        </w:rPr>
        <w:t>. Elle présente une encoche noire de 3 m de haut avant de s'orienter face au sud-est.</w:t>
      </w:r>
    </w:p>
    <w:p w14:paraId="4B3E1B9D" w14:textId="77777777" w:rsidR="000152C6" w:rsidRPr="0032190F" w:rsidRDefault="000152C6" w:rsidP="000152C6">
      <w:pPr>
        <w:widowControl w:val="0"/>
        <w:overflowPunct w:val="0"/>
        <w:autoSpaceDE w:val="0"/>
        <w:autoSpaceDN w:val="0"/>
        <w:adjustRightInd w:val="0"/>
        <w:ind w:right="255"/>
        <w:jc w:val="both"/>
        <w:rPr>
          <w:rFonts w:ascii="Courier" w:hAnsi="Courier"/>
          <w:b/>
          <w:color w:val="000000"/>
          <w:sz w:val="20"/>
          <w:szCs w:val="20"/>
          <w:lang w:val="fr-FR"/>
        </w:rPr>
      </w:pPr>
    </w:p>
    <w:p w14:paraId="28B64169"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12 </w:t>
      </w:r>
      <w:r w:rsidRPr="00DA7B01">
        <w:rPr>
          <w:rFonts w:ascii="Symbol" w:hAnsi="Symbol"/>
          <w:b/>
          <w:color w:val="000000"/>
          <w:sz w:val="20"/>
          <w:szCs w:val="20"/>
        </w:rPr>
        <w:t></w:t>
      </w:r>
      <w:r w:rsidRPr="0032190F">
        <w:rPr>
          <w:b/>
          <w:color w:val="000000"/>
          <w:sz w:val="20"/>
          <w:szCs w:val="20"/>
          <w:lang w:val="fr-FR"/>
        </w:rPr>
        <w:t xml:space="preserve"> . zone III . groupe I :</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240 m</w:t>
      </w:r>
    </w:p>
    <w:p w14:paraId="72F817C8" w14:textId="77777777" w:rsidR="000152C6" w:rsidRPr="0032190F" w:rsidRDefault="000152C6" w:rsidP="000152C6">
      <w:pPr>
        <w:widowControl w:val="0"/>
        <w:overflowPunct w:val="0"/>
        <w:autoSpaceDE w:val="0"/>
        <w:autoSpaceDN w:val="0"/>
        <w:adjustRightInd w:val="0"/>
        <w:ind w:right="255"/>
        <w:jc w:val="both"/>
        <w:rPr>
          <w:b/>
          <w:i/>
          <w:color w:val="000000"/>
          <w:sz w:val="20"/>
          <w:szCs w:val="20"/>
          <w:lang w:val="fr-FR"/>
        </w:rPr>
      </w:pPr>
      <w:r w:rsidRPr="0032190F">
        <w:rPr>
          <w:b/>
          <w:i/>
          <w:color w:val="000000"/>
          <w:sz w:val="20"/>
          <w:szCs w:val="20"/>
          <w:lang w:val="fr-FR"/>
        </w:rPr>
        <w:t>Roche du poignard à pointe aiguë</w:t>
      </w:r>
    </w:p>
    <w:p w14:paraId="32B54E2A"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p>
    <w:p w14:paraId="70847A7F"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 xml:space="preserve">Sur une surface de grès blanchâtre à patine rouge, non uniforme mais parfois très lisse, on découvre un poignard (0,25 m de longueur totale) tracé un peu en biais, au ras du sol, 1 m au sud de l'encoche. Il est formé d’une lame triangulaire large à base rectiligne dont l’extrémité pointue est dirigée vers le haut de la paroi. La poignée rectangulaire est beaucoup plus étroite que la lame. </w:t>
      </w:r>
    </w:p>
    <w:p w14:paraId="255C40CA"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5F2E5987"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Longer la paroi vers le sud-ouest pendant 6 m.</w:t>
      </w:r>
    </w:p>
    <w:p w14:paraId="102D6936"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3929F5F0"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12 </w:t>
      </w:r>
      <w:r w:rsidRPr="00DA7B01">
        <w:rPr>
          <w:rFonts w:ascii="Symbol" w:hAnsi="Symbol"/>
          <w:b/>
          <w:color w:val="000000"/>
          <w:sz w:val="20"/>
          <w:szCs w:val="20"/>
        </w:rPr>
        <w:t></w:t>
      </w:r>
      <w:r w:rsidRPr="00DA7B01">
        <w:rPr>
          <w:rFonts w:ascii="Symbol" w:hAnsi="Symbol"/>
          <w:b/>
          <w:color w:val="000000"/>
          <w:sz w:val="20"/>
          <w:szCs w:val="20"/>
        </w:rPr>
        <w:t></w:t>
      </w:r>
      <w:r w:rsidRPr="0032190F">
        <w:rPr>
          <w:b/>
          <w:color w:val="000000"/>
          <w:sz w:val="20"/>
          <w:szCs w:val="20"/>
          <w:lang w:val="fr-FR"/>
        </w:rPr>
        <w:t>. zone III . groupe I</w:t>
      </w:r>
      <w:r w:rsidRPr="00DA7B01">
        <w:rPr>
          <w:rFonts w:ascii="Symbol" w:hAnsi="Symbol"/>
          <w:b/>
          <w:color w:val="000000"/>
          <w:sz w:val="20"/>
          <w:szCs w:val="20"/>
        </w:rPr>
        <w:t></w:t>
      </w:r>
      <w:r w:rsidRPr="0032190F">
        <w:rPr>
          <w:b/>
          <w:color w:val="000000"/>
          <w:sz w:val="20"/>
          <w:szCs w:val="20"/>
          <w:lang w:val="fr-FR"/>
        </w:rPr>
        <w:t xml:space="preserve">: </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240 m</w:t>
      </w:r>
    </w:p>
    <w:p w14:paraId="19CCD04E"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i/>
          <w:color w:val="000000"/>
          <w:sz w:val="20"/>
          <w:szCs w:val="20"/>
          <w:lang w:val="fr-FR"/>
        </w:rPr>
        <w:t>Roche de la figure inachevée</w:t>
      </w:r>
      <w:r w:rsidRPr="0032190F">
        <w:rPr>
          <w:b/>
          <w:color w:val="000000"/>
          <w:sz w:val="20"/>
          <w:szCs w:val="20"/>
          <w:lang w:val="fr-FR"/>
        </w:rPr>
        <w:tab/>
      </w:r>
    </w:p>
    <w:p w14:paraId="61600B30"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p>
    <w:p w14:paraId="3C9A1BE3"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La paroi présente un décrochement de 1 m. Au-dessous d'une coulée violette sur la surface rosâtre, le pendage évolue de 30° à 60° nord-est. A 1 m au-dessus du sol, sous un grand éclat (1 m de diamètre), la roche est à peine rouge. Une plage rectangulaire y est gravée, composée de grandes cupules disposées côte à côte, et prolongée sur la gauche (au sud) par une ligne de cupules.</w:t>
      </w:r>
    </w:p>
    <w:p w14:paraId="7F2C9912"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Note</w:t>
      </w:r>
      <w:r w:rsidRPr="0032190F">
        <w:rPr>
          <w:color w:val="000000"/>
          <w:sz w:val="20"/>
          <w:szCs w:val="20"/>
          <w:lang w:val="fr-FR"/>
        </w:rPr>
        <w:t xml:space="preserve"> : remarquer, en-dessous de la gravure, des fissures avec des coulées de patine couleur rouille.</w:t>
      </w:r>
    </w:p>
    <w:p w14:paraId="6CF93DEC"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30C986A3"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 xml:space="preserve">Sortir de la pelouse et retourner vers l'ouest (en direction de la roche 12) tout au bout du couloir (environ 50 m) puis suivre la paroi qui est maintenant face à l'est afin d'atteindre le palier supérieur. On pourra soit grimper directement vers le sud, soit, plus facilement, bifurquer à l'est et revenir vers l'ouest en empruntant de larges vires. Rechercher une grande roche plate située au nord-est du palier supérieur. C’est le dessus des parois verticales nord et est. </w:t>
      </w:r>
    </w:p>
    <w:p w14:paraId="3E3EF774"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Repères</w:t>
      </w:r>
      <w:r w:rsidRPr="0032190F">
        <w:rPr>
          <w:color w:val="000000"/>
          <w:sz w:val="20"/>
          <w:szCs w:val="20"/>
          <w:lang w:val="fr-FR"/>
        </w:rPr>
        <w:t xml:space="preserve"> : cette roche se trouve 30 m au sud-sud-ouest de la roche 12 et une quinzaine de mètres plus haut. Sa face verticale est plonge sur un replat puis sur le raidillon d'accès. </w:t>
      </w:r>
    </w:p>
    <w:p w14:paraId="10A7E79F"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146D875F"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color w:val="000000"/>
          <w:sz w:val="20"/>
          <w:szCs w:val="20"/>
          <w:lang w:val="fr-FR"/>
        </w:rPr>
        <w:t>Roche 11 . zone III . groupe I :</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252 m</w:t>
      </w:r>
    </w:p>
    <w:p w14:paraId="48EEFB5D"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i/>
          <w:color w:val="000000"/>
          <w:sz w:val="20"/>
          <w:szCs w:val="20"/>
          <w:lang w:val="fr-FR"/>
        </w:rPr>
        <w:t>Roche du corniforme aux cornes refermées</w:t>
      </w:r>
      <w:r w:rsidRPr="0032190F">
        <w:rPr>
          <w:b/>
          <w:color w:val="000000"/>
          <w:sz w:val="20"/>
          <w:szCs w:val="20"/>
          <w:lang w:val="fr-FR"/>
        </w:rPr>
        <w:tab/>
      </w:r>
    </w:p>
    <w:p w14:paraId="132DECF0"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p>
    <w:p w14:paraId="63E777F8"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Cette roche de grès violet présente une face supérieure ondulée (2 m par 2 m), de pendage 10° sud. Le C de Conti est écrit d'est en ouest dans la moitié sud de la roche et le numéro d'ouest en est, à travers le C : ZIII est visible mais GI et R11 sont à deviner. La gravure, un corniforme aux cornes fermées en cercle, est située au-dessus du C mais difficile à distinguer.</w:t>
      </w:r>
    </w:p>
    <w:p w14:paraId="41F25B8E"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p>
    <w:p w14:paraId="09AF3719"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Grimper en direction du sud-est par de larges vires et couloirs herbeux et caillouteux (environ 70 m) jusqu'à croiser un goulet de 4 à 5 m de large, orienté du sud-ouest au nord-est. On atteindra de toute façon ce long couloir encaissé, mais, si l'on a emprunté les bonnes vires, on trouvera sur la gauche, à l'intersection des couloirs, un rocher très rouge, haut de 3 m.</w:t>
      </w:r>
    </w:p>
    <w:p w14:paraId="21E16BC3"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5FEFDBB9"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Note</w:t>
      </w:r>
      <w:r w:rsidRPr="0032190F">
        <w:rPr>
          <w:color w:val="000000"/>
          <w:sz w:val="20"/>
          <w:szCs w:val="20"/>
          <w:lang w:val="fr-FR"/>
        </w:rPr>
        <w:t xml:space="preserve"> : de là, on aperçoit la cime des Lacs au sud-ouest, très dégagée au-dessus des éboulis et des barres. D'autre part, le couloir que l’on croise, très encaissé et mal exposé, reste longtemps comblé par un névé qui peut cacher certaines faces de la roche 10. Au nord-est ce couloir descend très rapidement sur la pelouse des roches 12</w:t>
      </w:r>
      <w:r w:rsidRPr="00DA7B01">
        <w:rPr>
          <w:rFonts w:ascii="Symbol" w:hAnsi="Symbol"/>
          <w:color w:val="000000"/>
          <w:sz w:val="20"/>
          <w:szCs w:val="20"/>
        </w:rPr>
        <w:t></w:t>
      </w:r>
      <w:r w:rsidRPr="00DA7B01">
        <w:rPr>
          <w:rFonts w:ascii="Symbol" w:hAnsi="Symbol"/>
          <w:color w:val="000000"/>
          <w:sz w:val="20"/>
          <w:szCs w:val="20"/>
        </w:rPr>
        <w:t></w:t>
      </w:r>
      <w:r w:rsidRPr="00DA7B01">
        <w:rPr>
          <w:rFonts w:ascii="Symbol" w:hAnsi="Symbol"/>
          <w:color w:val="000000"/>
          <w:sz w:val="20"/>
          <w:szCs w:val="20"/>
        </w:rPr>
        <w:t></w:t>
      </w:r>
      <w:r w:rsidRPr="0032190F">
        <w:rPr>
          <w:color w:val="000000"/>
          <w:sz w:val="20"/>
          <w:szCs w:val="20"/>
          <w:lang w:val="fr-FR"/>
        </w:rPr>
        <w:t>12</w:t>
      </w:r>
      <w:r w:rsidRPr="00DA7B01">
        <w:rPr>
          <w:rFonts w:ascii="Symbol" w:hAnsi="Symbol"/>
          <w:color w:val="000000"/>
          <w:sz w:val="20"/>
          <w:szCs w:val="20"/>
        </w:rPr>
        <w:t></w:t>
      </w:r>
      <w:r w:rsidRPr="00DA7B01">
        <w:rPr>
          <w:rFonts w:ascii="Symbol" w:hAnsi="Symbol"/>
          <w:color w:val="000000"/>
          <w:sz w:val="20"/>
          <w:szCs w:val="20"/>
        </w:rPr>
        <w:t></w:t>
      </w:r>
      <w:r w:rsidRPr="0032190F">
        <w:rPr>
          <w:color w:val="000000"/>
          <w:sz w:val="20"/>
          <w:szCs w:val="20"/>
          <w:lang w:val="fr-FR"/>
        </w:rPr>
        <w:t>et</w:t>
      </w:r>
      <w:r w:rsidRPr="00DA7B01">
        <w:rPr>
          <w:rFonts w:ascii="Symbol" w:hAnsi="Symbol"/>
          <w:color w:val="000000"/>
          <w:sz w:val="20"/>
          <w:szCs w:val="20"/>
        </w:rPr>
        <w:t></w:t>
      </w:r>
      <w:r w:rsidRPr="0032190F">
        <w:rPr>
          <w:color w:val="000000"/>
          <w:sz w:val="20"/>
          <w:szCs w:val="20"/>
          <w:lang w:val="fr-FR"/>
        </w:rPr>
        <w:t>12</w:t>
      </w:r>
      <w:r w:rsidRPr="00DA7B01">
        <w:rPr>
          <w:rFonts w:ascii="Symbol" w:hAnsi="Symbol"/>
          <w:color w:val="000000"/>
          <w:sz w:val="20"/>
          <w:szCs w:val="20"/>
        </w:rPr>
        <w:t></w:t>
      </w:r>
      <w:r w:rsidRPr="0032190F">
        <w:rPr>
          <w:color w:val="000000"/>
          <w:sz w:val="20"/>
          <w:szCs w:val="20"/>
          <w:lang w:val="fr-FR"/>
        </w:rPr>
        <w:t>.</w:t>
      </w:r>
    </w:p>
    <w:p w14:paraId="0FCD37C7" w14:textId="77777777" w:rsidR="000152C6" w:rsidRPr="0032190F" w:rsidRDefault="000152C6" w:rsidP="00647EA0">
      <w:pPr>
        <w:pStyle w:val="Heading5"/>
      </w:pPr>
      <w:r w:rsidRPr="0032190F">
        <w:t>ZIIIGIR10</w:t>
      </w:r>
    </w:p>
    <w:p w14:paraId="4EE19287" w14:textId="77777777" w:rsidR="000152C6" w:rsidRPr="0032190F" w:rsidRDefault="000152C6" w:rsidP="000152C6">
      <w:pPr>
        <w:rPr>
          <w:lang w:val="fr-FR"/>
        </w:rPr>
      </w:pPr>
    </w:p>
    <w:p w14:paraId="3EBF1897" w14:textId="77777777" w:rsidR="000152C6" w:rsidRPr="0032190F" w:rsidRDefault="000152C6" w:rsidP="000152C6">
      <w:pPr>
        <w:jc w:val="both"/>
        <w:rPr>
          <w:lang w:val="fr-FR"/>
        </w:rPr>
      </w:pPr>
      <w:r w:rsidRPr="0032190F">
        <w:rPr>
          <w:lang w:val="fr-FR"/>
        </w:rPr>
        <w:t>En comptant les corniformes isolé et attelés on compte 84 figures de cornus (BD Mica 8/04/2010)</w:t>
      </w:r>
    </w:p>
    <w:p w14:paraId="441F20A3"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7933E780"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Roche 10 . zone III . groupe 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278 m</w:t>
      </w:r>
    </w:p>
    <w:p w14:paraId="574514FB"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i/>
          <w:color w:val="000000"/>
          <w:sz w:val="20"/>
          <w:szCs w:val="20"/>
          <w:lang w:val="fr-FR"/>
        </w:rPr>
        <w:t>Roche aux douze faces gravées</w:t>
      </w:r>
      <w:r w:rsidRPr="0032190F">
        <w:rPr>
          <w:b/>
          <w:color w:val="000000"/>
          <w:sz w:val="20"/>
          <w:szCs w:val="20"/>
          <w:lang w:val="fr-FR"/>
        </w:rPr>
        <w:tab/>
      </w:r>
    </w:p>
    <w:p w14:paraId="1042C837"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p>
    <w:p w14:paraId="6D079016"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 xml:space="preserve">C'est un petit massif de grès fin de couleur presque rouge, ponctué de trous et de petites taches roses, situé à l’intersection des couloirs décrits précédemment. Il présente de nombreuses faces gravées réparties sur une grande encoche au nord-ouest, sur des parois presque verticales et sur de nombreux replats. </w:t>
      </w:r>
    </w:p>
    <w:p w14:paraId="562F9F57"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i/>
          <w:color w:val="000000"/>
          <w:sz w:val="20"/>
          <w:szCs w:val="20"/>
          <w:lang w:val="fr-FR"/>
        </w:rPr>
        <w:t>Sur une paroi de pendage 45°sud, abritée par un surplomb et située à 2 m du sol se trouve un C de Conti et le n° R45. A l’ouest, R42 est inscrit sur un palier rectangulaire de pendage 10° sud, sur le dessus de l'encoche, accompagné d’une face verticale (face a). On y remarque une hallebarde, piquetée sur son contour et présentant une nervure centrale, ainsi qu’un corniforme aux cornes en forme de lyre.</w:t>
      </w:r>
    </w:p>
    <w:p w14:paraId="7C00B67A"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i/>
          <w:color w:val="000000"/>
          <w:sz w:val="20"/>
          <w:szCs w:val="20"/>
          <w:lang w:val="fr-FR"/>
        </w:rPr>
        <w:t>Une surface horizontale, palier au-dessus du couloir et de l'encoche, porte le C de Conti et le n° R43 (face b). Elle présente de nombreux réticulés assez fins, enfermant des points et reliés par de longs appendices courbes. L’un d’eux remonte sur les flancs verticaux du palier et rejoint un ovale sur un nouveau petit palier (0,3 m au-dessus). Ces gravures présentent une grande similitude avec les “cadastres” rencontrés à Fontanalba et sont très rares dans le secteur des Merveilles.</w:t>
      </w:r>
    </w:p>
    <w:p w14:paraId="42655969"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i/>
          <w:color w:val="000000"/>
          <w:sz w:val="20"/>
          <w:szCs w:val="20"/>
          <w:lang w:val="fr-FR"/>
        </w:rPr>
        <w:t>La face c de pendage 40° nord, plus ou moins triangulaire, est située à 2,5 m du sol sur le palier de l'encoche. Elle porte deux attelages, dont l’un tracte un araire, et de nombreux corniformes à corps linéaires et à cornes arrondies dirigées vers le sud. L’ensemble paraît former une large procession entraînée par un attelage. Le n° R44 y est inscrit et répété sur une petite face triangulaire de fort pendage sud-est où une hallebarde et un corniforme sont esquissés.</w:t>
      </w:r>
    </w:p>
    <w:p w14:paraId="4523EAFC"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i/>
          <w:color w:val="000000"/>
          <w:sz w:val="20"/>
          <w:szCs w:val="20"/>
          <w:lang w:val="fr-FR"/>
        </w:rPr>
        <w:t>Plus près du sol et en contrebas d'une avancée de la roche de couleur rouge vif, une surface de pendage 20°sud (face d) porte de nombreuses gravures, dont des corniformes à corps rectangulaires plus ou moins allongés et à cornes à deux segments perpendiculaires avec des angulations assez nettes. Une dizaine de ces corniformes et un poignard entourent un attelage avec araire. Il s'y trouve aussi un zigzag, semblable à ceux qui sont gravés à Fontanalbe. Cette surface se prolonge à l’ouest par une paroi de pendage 65° sud, numérotée R46 (face g), où sont gravés quelques corniformes isolés.</w:t>
      </w:r>
    </w:p>
    <w:p w14:paraId="0DFA9739"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i/>
          <w:color w:val="000000"/>
          <w:sz w:val="20"/>
          <w:szCs w:val="20"/>
          <w:lang w:val="fr-FR"/>
        </w:rPr>
        <w:t xml:space="preserve">En avant, une autre surface, plus petite mais de même pendage 65°sud, accompagnée d’un palier horizontal, forme la face h et rejoint la face a. Quelques corniformes en forme de fourche y sont répartis. </w:t>
      </w:r>
    </w:p>
    <w:p w14:paraId="618818BB"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i/>
          <w:color w:val="000000"/>
          <w:sz w:val="20"/>
          <w:szCs w:val="20"/>
          <w:lang w:val="fr-FR"/>
        </w:rPr>
        <w:t>Au-dessus de la face d se trouve la face f, de pendage 40° sud, et la face e, de pendage 80° sud, se trouve à l'extrémité est de la falaise.</w:t>
      </w:r>
    </w:p>
    <w:p w14:paraId="3D29B286"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i/>
          <w:color w:val="000000"/>
          <w:sz w:val="20"/>
          <w:szCs w:val="20"/>
          <w:lang w:val="fr-FR"/>
        </w:rPr>
        <w:t xml:space="preserve">La face i, de pendage 35° nord se trouve à l'est du palier et la face j, de pendage 50° nord en est un peu au nord. La face k, de pendage 45° est, se situe au bas de la pente conduisant au palier, la face l, presque verticale est à l'ouest du palier et la dernière face, la face m, de pendage 20° est, se trouve en dessous de la face k.  </w:t>
      </w:r>
    </w:p>
    <w:p w14:paraId="03B28A70"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Cette grande et belle roche porte de nombreuses gravures mais, bien que la grande majorité des motifs soient des corniformes, il faut remarquer la spécificité de leurs agencements selon les faces.</w:t>
      </w:r>
    </w:p>
    <w:p w14:paraId="7375904C" w14:textId="77777777" w:rsidR="000152C6" w:rsidRPr="0032190F" w:rsidRDefault="000152C6" w:rsidP="000152C6">
      <w:pPr>
        <w:widowControl w:val="0"/>
        <w:overflowPunct w:val="0"/>
        <w:autoSpaceDE w:val="0"/>
        <w:autoSpaceDN w:val="0"/>
        <w:adjustRightInd w:val="0"/>
        <w:ind w:right="255"/>
        <w:jc w:val="both"/>
        <w:rPr>
          <w:rFonts w:ascii="Courier" w:hAnsi="Courier"/>
          <w:color w:val="000000"/>
          <w:sz w:val="20"/>
          <w:szCs w:val="20"/>
          <w:lang w:val="fr-FR"/>
        </w:rPr>
      </w:pPr>
    </w:p>
    <w:p w14:paraId="002DBADC"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 xml:space="preserve">Monter 20 m dans un goulet en direction du sud-sud-est (prolongement du couloir d'accès à la roche 10) et emprunter une vire qui conduit vers l'est. Il peut paraître plus facile de grimper encore une trentaine de mètres et d'aller  20 m vers l'est en marchant sur la face nord du promontoire qui borde le goulet à l'est.  </w:t>
      </w:r>
    </w:p>
    <w:p w14:paraId="75663826"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p>
    <w:p w14:paraId="6D850CC7"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color w:val="000000"/>
          <w:sz w:val="20"/>
          <w:szCs w:val="20"/>
          <w:lang w:val="fr-FR"/>
        </w:rPr>
        <w:t>Premier tunnel</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290 m  ?</w:t>
      </w:r>
    </w:p>
    <w:p w14:paraId="24482A00" w14:textId="77777777" w:rsidR="000152C6" w:rsidRPr="0032190F" w:rsidRDefault="000152C6" w:rsidP="000152C6">
      <w:pPr>
        <w:widowControl w:val="0"/>
        <w:overflowPunct w:val="0"/>
        <w:autoSpaceDE w:val="0"/>
        <w:autoSpaceDN w:val="0"/>
        <w:adjustRightInd w:val="0"/>
        <w:ind w:right="255"/>
        <w:jc w:val="both"/>
        <w:rPr>
          <w:b/>
          <w:i/>
          <w:color w:val="000000"/>
          <w:sz w:val="20"/>
          <w:szCs w:val="20"/>
          <w:lang w:val="fr-FR"/>
        </w:rPr>
      </w:pPr>
      <w:r w:rsidRPr="0032190F">
        <w:rPr>
          <w:b/>
          <w:i/>
          <w:color w:val="000000"/>
          <w:sz w:val="20"/>
          <w:szCs w:val="20"/>
          <w:lang w:val="fr-FR"/>
        </w:rPr>
        <w:t>Abri de la sentinelle</w:t>
      </w:r>
    </w:p>
    <w:p w14:paraId="7F8017A4" w14:textId="77777777" w:rsidR="000152C6" w:rsidRPr="0032190F" w:rsidRDefault="000152C6" w:rsidP="000152C6">
      <w:pPr>
        <w:widowControl w:val="0"/>
        <w:overflowPunct w:val="0"/>
        <w:autoSpaceDE w:val="0"/>
        <w:autoSpaceDN w:val="0"/>
        <w:adjustRightInd w:val="0"/>
        <w:ind w:right="255"/>
        <w:jc w:val="both"/>
        <w:rPr>
          <w:b/>
          <w:i/>
          <w:color w:val="000000"/>
          <w:sz w:val="20"/>
          <w:szCs w:val="20"/>
          <w:lang w:val="fr-FR"/>
        </w:rPr>
      </w:pPr>
    </w:p>
    <w:p w14:paraId="7017E004"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i/>
          <w:color w:val="000000"/>
          <w:sz w:val="20"/>
          <w:szCs w:val="20"/>
          <w:lang w:val="fr-FR"/>
        </w:rPr>
        <w:tab/>
        <w:t>Un replat couvert de schistes éclatés est alors visible en contrebas et facilement accessible. Au sud il conduit à une cavité voûtée, d'ouverture semi-circulaire, large de 1,5 m, haute de 1,7 au maximum et profonde de 3,2 m dans la partie entièrement couverte. Une portion du plafond s'est effondrée à l'entrée. La partie creusée mais non couverte se prolonge vers le nord par une terrasse sur une longueur de plus de 9 m. La vue porte sur les fortifications du Bego (zone I groupe II et groupe III) et jusqu'aux constructions de Valmasque (zone XII groupe II). Cet aménagement a visiblement été abandonné en cours de construction car il subsiste plusieurs trous de barre à mine dans la paroi du fond. Notons la présence d'un cairn important et la construction de belles marches à l' ouest de l'entrée, menant au sentier d'accès.</w:t>
      </w:r>
    </w:p>
    <w:p w14:paraId="5EF9F9F4"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36F6F343"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Retourner jusqu'au goulet et continuer de monter jusqu'à atteindre une zone plate. Traverser ce terre-plein et franchir une faille qui traverse une petite crête rocheuse. Le parcours depuis la Roche 10 couvre environ 60 m. Traverser encore un couloir en pente vers l'est. Derrière une nouvelle crête on aperçoit une faille rocheuse, en pente aussi vers l'est. Ne pas franchir cette crête mais monter dans le couloir en direction du sommet de la cime des Lacs (vers l’ouest). Bifurquer à gauche (au sud) au bout de 15 m pour atteindre une dépression herbeuse située dans le haut du goulet rocheux. Redescendre de 5 m vers l'est en observant la paroi face au sud-ouest.</w:t>
      </w:r>
    </w:p>
    <w:p w14:paraId="3ADF2137" w14:textId="77777777" w:rsidR="000152C6" w:rsidRPr="0032190F" w:rsidRDefault="000152C6" w:rsidP="000152C6">
      <w:pPr>
        <w:widowControl w:val="0"/>
        <w:overflowPunct w:val="0"/>
        <w:autoSpaceDE w:val="0"/>
        <w:autoSpaceDN w:val="0"/>
        <w:adjustRightInd w:val="0"/>
        <w:ind w:right="255"/>
        <w:jc w:val="both"/>
        <w:rPr>
          <w:rFonts w:ascii="Courier" w:hAnsi="Courier"/>
          <w:color w:val="000000"/>
          <w:sz w:val="20"/>
          <w:szCs w:val="20"/>
          <w:lang w:val="fr-FR"/>
        </w:rPr>
      </w:pPr>
    </w:p>
    <w:p w14:paraId="1D0A0696"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lastRenderedPageBreak/>
        <w:t>Roche 9 . zone III . groupe I?:</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309 m</w:t>
      </w:r>
    </w:p>
    <w:p w14:paraId="24AB6689"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i/>
          <w:color w:val="000000"/>
          <w:sz w:val="20"/>
          <w:szCs w:val="20"/>
          <w:lang w:val="fr-FR"/>
        </w:rPr>
        <w:t>Roche des corniformes alignés</w:t>
      </w:r>
      <w:r w:rsidRPr="0032190F">
        <w:rPr>
          <w:b/>
          <w:color w:val="000000"/>
          <w:sz w:val="20"/>
          <w:szCs w:val="20"/>
          <w:lang w:val="fr-FR"/>
        </w:rPr>
        <w:tab/>
      </w:r>
    </w:p>
    <w:p w14:paraId="5E895887"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p>
    <w:p w14:paraId="56162D2D"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Cette paroi, de pendage 70° sud (2,9 m par 1,1 m), est la face b de la roche. Elle est constituée de schiste gréseux, de couleur lie de vin, mais le bas de la roche est rosâtre. Le C de Conti est inscrit à 1 m du sol ainsi que le n° R48. Nous n'avons pas vu de numéro de Conti. Au-dessous, des corniformes en forme de fourche sont alignés, formant une frise horizontale.</w:t>
      </w:r>
    </w:p>
    <w:p w14:paraId="2BCFF409" w14:textId="77777777" w:rsidR="000152C6" w:rsidRPr="0032190F" w:rsidRDefault="000152C6" w:rsidP="000152C6">
      <w:pPr>
        <w:widowControl w:val="0"/>
        <w:numPr>
          <w:ilvl w:val="0"/>
          <w:numId w:val="8"/>
        </w:numPr>
        <w:tabs>
          <w:tab w:val="clear" w:pos="360"/>
        </w:tabs>
        <w:overflowPunct w:val="0"/>
        <w:autoSpaceDE w:val="0"/>
        <w:autoSpaceDN w:val="0"/>
        <w:adjustRightInd w:val="0"/>
        <w:ind w:left="0" w:right="255" w:firstLine="0"/>
        <w:jc w:val="both"/>
        <w:rPr>
          <w:i/>
          <w:color w:val="000000"/>
          <w:sz w:val="20"/>
          <w:szCs w:val="20"/>
          <w:lang w:val="fr-FR"/>
        </w:rPr>
      </w:pPr>
      <w:r w:rsidRPr="0032190F">
        <w:rPr>
          <w:i/>
          <w:color w:val="000000"/>
          <w:sz w:val="20"/>
          <w:szCs w:val="20"/>
          <w:lang w:val="fr-FR"/>
        </w:rPr>
        <w:t>Un palier puis une petite paroi de pendage 50° sud se présentent un mètre plus haut. La paroi, face a (3,0 m par 1,1 m), porte, elle aussi, une frise de corniformes en forme de fourche, alignés du sud-est au nord-ouest. Les références inscrites sur la roche sont le n° R47, le C de Conti et, un peu plus à droite, un numéro de Conti peu visible, ZIII GI R10.</w:t>
      </w:r>
    </w:p>
    <w:p w14:paraId="63D1CB31" w14:textId="77777777" w:rsidR="000152C6" w:rsidRPr="0032190F" w:rsidRDefault="000152C6" w:rsidP="000152C6">
      <w:pPr>
        <w:widowControl w:val="0"/>
        <w:numPr>
          <w:ilvl w:val="0"/>
          <w:numId w:val="8"/>
        </w:numPr>
        <w:tabs>
          <w:tab w:val="clear" w:pos="360"/>
        </w:tabs>
        <w:overflowPunct w:val="0"/>
        <w:autoSpaceDE w:val="0"/>
        <w:autoSpaceDN w:val="0"/>
        <w:adjustRightInd w:val="0"/>
        <w:ind w:left="0" w:right="255" w:firstLine="0"/>
        <w:jc w:val="both"/>
        <w:rPr>
          <w:i/>
          <w:color w:val="000000"/>
          <w:sz w:val="20"/>
          <w:szCs w:val="20"/>
          <w:lang w:val="fr-FR"/>
        </w:rPr>
      </w:pPr>
    </w:p>
    <w:p w14:paraId="026D1369"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Traverser le couloir vers le sud et s'engager dans une faille qui permet d'aborder la paroi de la cime des Lacs face au sud-est, à l'extérieur du goulet rocheux. Descendre d'un bon mètre avec précaution. Se diriger sur la gauche vers une belle paroi de schiste gréseux couleur lie de vin. Son accès en est plus facile qu'il ne le paraît.</w:t>
      </w:r>
    </w:p>
    <w:p w14:paraId="2D8E593F"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49027EE9"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9 </w:t>
      </w:r>
      <w:r w:rsidRPr="00DA7B01">
        <w:rPr>
          <w:rFonts w:ascii="Symbol" w:hAnsi="Symbol"/>
          <w:b/>
          <w:color w:val="000000"/>
          <w:sz w:val="20"/>
          <w:szCs w:val="20"/>
        </w:rPr>
        <w:t></w:t>
      </w:r>
      <w:r w:rsidRPr="00DA7B01">
        <w:rPr>
          <w:rFonts w:ascii="Symbol" w:hAnsi="Symbol"/>
          <w:b/>
          <w:color w:val="000000"/>
          <w:sz w:val="20"/>
          <w:szCs w:val="20"/>
        </w:rPr>
        <w:t></w:t>
      </w:r>
      <w:r w:rsidRPr="0032190F">
        <w:rPr>
          <w:b/>
          <w:color w:val="000000"/>
          <w:sz w:val="20"/>
          <w:szCs w:val="20"/>
          <w:lang w:val="fr-FR"/>
        </w:rPr>
        <w:t>. zone III . groupe 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306 m</w:t>
      </w:r>
    </w:p>
    <w:p w14:paraId="7FCB83E3"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i/>
          <w:color w:val="000000"/>
          <w:sz w:val="20"/>
          <w:szCs w:val="20"/>
          <w:lang w:val="fr-FR"/>
        </w:rPr>
        <w:t>Roche de Giacomo Palma</w:t>
      </w:r>
      <w:r w:rsidRPr="0032190F">
        <w:rPr>
          <w:b/>
          <w:color w:val="000000"/>
          <w:sz w:val="20"/>
          <w:szCs w:val="20"/>
          <w:lang w:val="fr-FR"/>
        </w:rPr>
        <w:tab/>
      </w:r>
    </w:p>
    <w:p w14:paraId="3D8F941A"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p>
    <w:p w14:paraId="48316E01"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Sur cette face (1,8 m par 1,3 m) de pendage 40° sud, parcourue de fissures horizontales, sont gravés deux corniformes, deux plages et deux gravures historiques (des textes de bergers : Palma Giacomo, 1924 17 Lu(g)lio et Boin Morizio et Boin Ba(t)tista pastore li 23 lu(g)lio 1926). On y lit aussi le n° Roche49. La roche est constituée de grès fin de couleur rouge sombre.</w:t>
      </w:r>
    </w:p>
    <w:p w14:paraId="2B55FDEC"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Repère</w:t>
      </w:r>
      <w:r w:rsidRPr="0032190F">
        <w:rPr>
          <w:color w:val="000000"/>
          <w:sz w:val="20"/>
          <w:szCs w:val="20"/>
          <w:lang w:val="fr-FR"/>
        </w:rPr>
        <w:t xml:space="preserve"> : on se trouve au-dessus du vallon qui renferme la roche la plus élevée de la zone II groupe I, la roche 20</w:t>
      </w:r>
      <w:r w:rsidRPr="00DA7B01">
        <w:rPr>
          <w:rFonts w:ascii="Symbol" w:hAnsi="Symbol"/>
          <w:color w:val="000000"/>
          <w:sz w:val="20"/>
          <w:szCs w:val="20"/>
        </w:rPr>
        <w:t></w:t>
      </w:r>
      <w:r w:rsidRPr="0032190F">
        <w:rPr>
          <w:color w:val="000000"/>
          <w:sz w:val="20"/>
          <w:szCs w:val="20"/>
          <w:lang w:val="fr-FR"/>
        </w:rPr>
        <w:t>.</w:t>
      </w:r>
    </w:p>
    <w:p w14:paraId="1CFB0D3F"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6637DA70"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 xml:space="preserve">Revenir dans le goulet des roches 9 et le descendre complètement vers l'est jusqu'à sauter (2 m) sur une petite pelouse. Aller vers le nord pour contourner le promontoire. </w:t>
      </w:r>
    </w:p>
    <w:p w14:paraId="07C3EF81"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02C7E229"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Second tunnel</w:t>
      </w:r>
      <w:r w:rsidRPr="0032190F">
        <w:rPr>
          <w:b/>
          <w:i/>
          <w:color w:val="000000"/>
          <w:sz w:val="20"/>
          <w:szCs w:val="20"/>
          <w:lang w:val="fr-FR"/>
        </w:rPr>
        <w:tab/>
      </w:r>
      <w:r w:rsidRPr="0032190F">
        <w:rPr>
          <w:b/>
          <w:i/>
          <w:color w:val="000000"/>
          <w:sz w:val="20"/>
          <w:szCs w:val="20"/>
          <w:lang w:val="fr-FR"/>
        </w:rPr>
        <w:tab/>
      </w:r>
      <w:r w:rsidRPr="0032190F">
        <w:rPr>
          <w:b/>
          <w:i/>
          <w:color w:val="000000"/>
          <w:sz w:val="20"/>
          <w:szCs w:val="20"/>
          <w:lang w:val="fr-FR"/>
        </w:rPr>
        <w:tab/>
      </w:r>
      <w:r w:rsidRPr="0032190F">
        <w:rPr>
          <w:b/>
          <w:i/>
          <w:color w:val="000000"/>
          <w:sz w:val="20"/>
          <w:szCs w:val="20"/>
          <w:lang w:val="fr-FR"/>
        </w:rPr>
        <w:tab/>
      </w:r>
      <w:r w:rsidRPr="0032190F">
        <w:rPr>
          <w:b/>
          <w:i/>
          <w:color w:val="000000"/>
          <w:sz w:val="20"/>
          <w:szCs w:val="20"/>
          <w:lang w:val="fr-FR"/>
        </w:rPr>
        <w:tab/>
      </w:r>
      <w:r w:rsidRPr="0032190F">
        <w:rPr>
          <w:b/>
          <w:i/>
          <w:color w:val="000000"/>
          <w:sz w:val="20"/>
          <w:szCs w:val="20"/>
          <w:lang w:val="fr-FR"/>
        </w:rPr>
        <w:tab/>
      </w:r>
      <w:r w:rsidRPr="0032190F">
        <w:rPr>
          <w:b/>
          <w:i/>
          <w:color w:val="000000"/>
          <w:sz w:val="20"/>
          <w:szCs w:val="20"/>
          <w:lang w:val="fr-FR"/>
        </w:rPr>
        <w:tab/>
      </w:r>
      <w:r w:rsidRPr="0032190F">
        <w:rPr>
          <w:b/>
          <w:i/>
          <w:color w:val="000000"/>
          <w:sz w:val="20"/>
          <w:szCs w:val="20"/>
          <w:lang w:val="fr-FR"/>
        </w:rPr>
        <w:tab/>
      </w:r>
      <w:r w:rsidRPr="0032190F">
        <w:rPr>
          <w:b/>
          <w:i/>
          <w:color w:val="000000"/>
          <w:sz w:val="20"/>
          <w:szCs w:val="20"/>
          <w:lang w:val="fr-FR"/>
        </w:rPr>
        <w:tab/>
      </w:r>
      <w:r w:rsidRPr="0032190F">
        <w:rPr>
          <w:b/>
          <w:i/>
          <w:color w:val="000000"/>
          <w:sz w:val="20"/>
          <w:szCs w:val="20"/>
          <w:lang w:val="fr-FR"/>
        </w:rPr>
        <w:tab/>
      </w:r>
      <w:r w:rsidRPr="0032190F">
        <w:rPr>
          <w:color w:val="000000"/>
          <w:sz w:val="20"/>
          <w:szCs w:val="20"/>
          <w:lang w:val="fr-FR"/>
        </w:rPr>
        <w:t>2 306 m ?</w:t>
      </w:r>
    </w:p>
    <w:p w14:paraId="493BFE82" w14:textId="77777777" w:rsidR="000152C6" w:rsidRPr="0032190F" w:rsidRDefault="000152C6" w:rsidP="000152C6">
      <w:pPr>
        <w:widowControl w:val="0"/>
        <w:overflowPunct w:val="0"/>
        <w:autoSpaceDE w:val="0"/>
        <w:autoSpaceDN w:val="0"/>
        <w:adjustRightInd w:val="0"/>
        <w:ind w:right="255"/>
        <w:jc w:val="both"/>
        <w:rPr>
          <w:b/>
          <w:i/>
          <w:color w:val="000000"/>
          <w:sz w:val="20"/>
          <w:szCs w:val="20"/>
          <w:lang w:val="fr-FR"/>
        </w:rPr>
      </w:pPr>
      <w:r w:rsidRPr="0032190F">
        <w:rPr>
          <w:b/>
          <w:i/>
          <w:color w:val="000000"/>
          <w:sz w:val="20"/>
          <w:szCs w:val="20"/>
          <w:lang w:val="fr-FR"/>
        </w:rPr>
        <w:t>Tunnel Long</w:t>
      </w:r>
    </w:p>
    <w:p w14:paraId="1D9FA33D" w14:textId="77777777" w:rsidR="000152C6" w:rsidRPr="0032190F" w:rsidRDefault="000152C6" w:rsidP="000152C6">
      <w:pPr>
        <w:widowControl w:val="0"/>
        <w:overflowPunct w:val="0"/>
        <w:autoSpaceDE w:val="0"/>
        <w:autoSpaceDN w:val="0"/>
        <w:adjustRightInd w:val="0"/>
        <w:ind w:right="255"/>
        <w:jc w:val="both"/>
        <w:rPr>
          <w:b/>
          <w:i/>
          <w:color w:val="000000"/>
          <w:sz w:val="20"/>
          <w:szCs w:val="20"/>
          <w:lang w:val="fr-FR"/>
        </w:rPr>
      </w:pPr>
    </w:p>
    <w:p w14:paraId="104615C2" w14:textId="77777777" w:rsidR="000152C6" w:rsidRPr="0032190F" w:rsidRDefault="000152C6" w:rsidP="000152C6">
      <w:pPr>
        <w:widowControl w:val="0"/>
        <w:tabs>
          <w:tab w:val="left" w:pos="426"/>
        </w:tabs>
        <w:overflowPunct w:val="0"/>
        <w:autoSpaceDE w:val="0"/>
        <w:autoSpaceDN w:val="0"/>
        <w:adjustRightInd w:val="0"/>
        <w:ind w:right="255"/>
        <w:jc w:val="both"/>
        <w:rPr>
          <w:i/>
          <w:color w:val="000000"/>
          <w:sz w:val="20"/>
          <w:szCs w:val="20"/>
          <w:lang w:val="fr-FR"/>
        </w:rPr>
      </w:pPr>
      <w:r w:rsidRPr="0032190F">
        <w:rPr>
          <w:i/>
          <w:color w:val="000000"/>
          <w:sz w:val="20"/>
          <w:szCs w:val="20"/>
          <w:lang w:val="fr-FR"/>
        </w:rPr>
        <w:tab/>
        <w:t>Face au nord-est, la paroi est creusée sur environ 5,3 m (dont 1,7 m de cavité naturelle)en longueur, 1,6 m de large et 1,75 m de haut, du moins à l'entrée. En avant, le sol, actuellement couvert de pelouse, a été remblayé, aménageant une petite surface d'à peine 2,5 m avant un à pic face à l'est. Depuis l'entrée de ce tunnel, la vue porte presque uniquement sur la vallée de la Minière. Depuis la terrasse, la vue est évidemment plus vaste. Cette ouverture est peu visible depuis les abords de la cime des Lacs. A la jumelle, et en la cherchant, on ne la repère que si on se trouve au lac Saorgine.</w:t>
      </w:r>
    </w:p>
    <w:p w14:paraId="6BBD6899" w14:textId="77777777" w:rsidR="000152C6" w:rsidRPr="0032190F" w:rsidRDefault="000152C6" w:rsidP="000152C6">
      <w:pPr>
        <w:widowControl w:val="0"/>
        <w:tabs>
          <w:tab w:val="left" w:pos="426"/>
        </w:tabs>
        <w:overflowPunct w:val="0"/>
        <w:autoSpaceDE w:val="0"/>
        <w:autoSpaceDN w:val="0"/>
        <w:adjustRightInd w:val="0"/>
        <w:ind w:right="255"/>
        <w:jc w:val="both"/>
        <w:rPr>
          <w:i/>
          <w:color w:val="000000"/>
          <w:sz w:val="20"/>
          <w:szCs w:val="20"/>
          <w:lang w:val="fr-FR"/>
        </w:rPr>
      </w:pPr>
    </w:p>
    <w:p w14:paraId="5C62AD77" w14:textId="77777777" w:rsidR="000152C6" w:rsidRPr="0032190F" w:rsidRDefault="000152C6" w:rsidP="000152C6">
      <w:pPr>
        <w:widowControl w:val="0"/>
        <w:tabs>
          <w:tab w:val="left" w:pos="426"/>
        </w:tabs>
        <w:overflowPunct w:val="0"/>
        <w:autoSpaceDE w:val="0"/>
        <w:autoSpaceDN w:val="0"/>
        <w:adjustRightInd w:val="0"/>
        <w:ind w:right="255"/>
        <w:jc w:val="both"/>
        <w:rPr>
          <w:color w:val="000000"/>
          <w:sz w:val="20"/>
          <w:szCs w:val="20"/>
          <w:lang w:val="fr-FR"/>
        </w:rPr>
      </w:pPr>
      <w:r w:rsidRPr="0032190F">
        <w:rPr>
          <w:color w:val="000000"/>
          <w:sz w:val="20"/>
          <w:szCs w:val="20"/>
          <w:lang w:val="fr-FR"/>
        </w:rPr>
        <w:tab/>
        <w:t>Remonter 60 m par le goulet des roches 9 pour atteindre un replat, qui, au sud plonge verticalement sur un palier, 20 m plus bas.</w:t>
      </w:r>
    </w:p>
    <w:p w14:paraId="50A5A00C" w14:textId="77777777" w:rsidR="000152C6" w:rsidRPr="0032190F" w:rsidRDefault="000152C6" w:rsidP="000152C6">
      <w:pPr>
        <w:widowControl w:val="0"/>
        <w:tabs>
          <w:tab w:val="left" w:pos="426"/>
        </w:tabs>
        <w:overflowPunct w:val="0"/>
        <w:autoSpaceDE w:val="0"/>
        <w:autoSpaceDN w:val="0"/>
        <w:adjustRightInd w:val="0"/>
        <w:ind w:right="255"/>
        <w:jc w:val="both"/>
        <w:rPr>
          <w:color w:val="000000"/>
          <w:sz w:val="20"/>
          <w:szCs w:val="20"/>
          <w:lang w:val="fr-FR"/>
        </w:rPr>
      </w:pPr>
    </w:p>
    <w:p w14:paraId="7CF9C2D3" w14:textId="77777777" w:rsidR="000152C6" w:rsidRPr="0032190F" w:rsidRDefault="000152C6" w:rsidP="000152C6">
      <w:pPr>
        <w:widowControl w:val="0"/>
        <w:tabs>
          <w:tab w:val="left" w:pos="426"/>
        </w:tabs>
        <w:overflowPunct w:val="0"/>
        <w:autoSpaceDE w:val="0"/>
        <w:autoSpaceDN w:val="0"/>
        <w:adjustRightInd w:val="0"/>
        <w:ind w:right="255"/>
        <w:jc w:val="both"/>
        <w:rPr>
          <w:i/>
          <w:color w:val="000000"/>
          <w:sz w:val="20"/>
          <w:szCs w:val="20"/>
          <w:lang w:val="fr-FR"/>
        </w:rPr>
      </w:pPr>
      <w:r w:rsidRPr="0032190F">
        <w:rPr>
          <w:i/>
          <w:color w:val="000000"/>
          <w:sz w:val="20"/>
          <w:szCs w:val="20"/>
          <w:lang w:val="fr-FR"/>
        </w:rPr>
        <w:tab/>
        <w:t xml:space="preserve">Au sud-ouest est établie une terrasse, abritée au sud et à l'ouest par des falaises. On y remarque une vingtaine de pieux pour barbelés bien rangés contre la paroi du fond, complètement enfoncés dans le sol.  Un passage est aménagé  le long de la falaise et conduit à un palier supérieur aménagé en terrasse, puis plus loin à 2 terrasses côte à côte, accessibles aussi par l'autre côté du promontoire. Le sentier se poursuit en obliquant vers le sud. L'espace parcouru est semé de pieux pour barbelés et d'éclats d'obus. </w:t>
      </w:r>
    </w:p>
    <w:p w14:paraId="14B40A06" w14:textId="77777777" w:rsidR="000152C6" w:rsidRPr="0032190F" w:rsidRDefault="000152C6" w:rsidP="000152C6">
      <w:pPr>
        <w:widowControl w:val="0"/>
        <w:tabs>
          <w:tab w:val="left" w:pos="426"/>
        </w:tabs>
        <w:overflowPunct w:val="0"/>
        <w:autoSpaceDE w:val="0"/>
        <w:autoSpaceDN w:val="0"/>
        <w:adjustRightInd w:val="0"/>
        <w:ind w:right="255"/>
        <w:jc w:val="both"/>
        <w:rPr>
          <w:i/>
          <w:color w:val="000000"/>
          <w:sz w:val="20"/>
          <w:szCs w:val="20"/>
          <w:lang w:val="fr-FR"/>
        </w:rPr>
      </w:pPr>
    </w:p>
    <w:p w14:paraId="59F134E9" w14:textId="77777777" w:rsidR="000152C6" w:rsidRPr="0032190F" w:rsidRDefault="000152C6" w:rsidP="000152C6">
      <w:pPr>
        <w:widowControl w:val="0"/>
        <w:tabs>
          <w:tab w:val="left" w:pos="426"/>
        </w:tabs>
        <w:overflowPunct w:val="0"/>
        <w:autoSpaceDE w:val="0"/>
        <w:autoSpaceDN w:val="0"/>
        <w:adjustRightInd w:val="0"/>
        <w:ind w:right="255"/>
        <w:jc w:val="both"/>
        <w:rPr>
          <w:i/>
          <w:color w:val="000000"/>
          <w:sz w:val="20"/>
          <w:szCs w:val="20"/>
          <w:lang w:val="fr-FR"/>
        </w:rPr>
      </w:pPr>
      <w:r w:rsidRPr="0032190F">
        <w:rPr>
          <w:i/>
          <w:color w:val="000000"/>
          <w:sz w:val="20"/>
          <w:szCs w:val="20"/>
          <w:lang w:val="fr-FR"/>
        </w:rPr>
        <w:tab/>
        <w:t>Revenir au pied nord de la première terrasse et continuer vers l'ouest pour trouver un nouvel aménagement, plus long, dont la moitié des renforts sont naturels. D'autres murets sont visibles en contrebas, au nord, à proximité d'un goulet qui descend vers le nord-est et rejoint la roche 10. Regarder vers l'ouest, en direction d'un conifère décapité, pour repérer un passage aménagé le long d'une paroi rocheuse presque verticale nord. Ce chemin sinue ensuite à travers un éboulis de grès blanc situé au nord-est, sous le sommet de la cime des Lacs. Il dessert plusieurs paliers du promontoire qui domine les premières terrasses citées et conduità d'autres constructions dans l'éboulis.</w:t>
      </w:r>
    </w:p>
    <w:p w14:paraId="1587B958" w14:textId="77777777" w:rsidR="000152C6" w:rsidRPr="0032190F" w:rsidRDefault="000152C6" w:rsidP="000152C6">
      <w:pPr>
        <w:widowControl w:val="0"/>
        <w:tabs>
          <w:tab w:val="left" w:pos="426"/>
        </w:tabs>
        <w:overflowPunct w:val="0"/>
        <w:autoSpaceDE w:val="0"/>
        <w:autoSpaceDN w:val="0"/>
        <w:adjustRightInd w:val="0"/>
        <w:ind w:right="255"/>
        <w:jc w:val="both"/>
        <w:rPr>
          <w:color w:val="000000"/>
          <w:sz w:val="20"/>
          <w:szCs w:val="20"/>
          <w:lang w:val="fr-FR"/>
        </w:rPr>
      </w:pPr>
    </w:p>
    <w:p w14:paraId="12DE31A0" w14:textId="77777777" w:rsidR="000152C6" w:rsidRPr="0032190F" w:rsidRDefault="000152C6" w:rsidP="000152C6">
      <w:pPr>
        <w:widowControl w:val="0"/>
        <w:tabs>
          <w:tab w:val="left" w:pos="426"/>
        </w:tabs>
        <w:overflowPunct w:val="0"/>
        <w:autoSpaceDE w:val="0"/>
        <w:autoSpaceDN w:val="0"/>
        <w:adjustRightInd w:val="0"/>
        <w:ind w:right="255"/>
        <w:jc w:val="both"/>
        <w:rPr>
          <w:i/>
          <w:color w:val="000000"/>
          <w:sz w:val="20"/>
          <w:szCs w:val="20"/>
          <w:lang w:val="fr-FR"/>
        </w:rPr>
      </w:pPr>
      <w:r w:rsidRPr="0032190F">
        <w:rPr>
          <w:i/>
          <w:color w:val="000000"/>
          <w:sz w:val="20"/>
          <w:szCs w:val="20"/>
          <w:lang w:val="fr-FR"/>
        </w:rPr>
        <w:tab/>
        <w:t xml:space="preserve">Revenir jusqu'à la première terrasse et descendre vers l'est par un couloir herbeux situé un peu au sud du couloir d'arrivée (celui des roches 9). Remarquer sur la droite un petit goulet qui mène vers le sud à un renfoncement fermé d'un petit muret comprenant une meurtrière en partie éboulée. Celle-ci donne sur le lac du Trem, et les moutonnements situés au nord-est du pas des Déserteurs. </w:t>
      </w:r>
    </w:p>
    <w:p w14:paraId="712273A1" w14:textId="77777777" w:rsidR="000152C6" w:rsidRPr="0032190F" w:rsidRDefault="000152C6" w:rsidP="000152C6">
      <w:pPr>
        <w:widowControl w:val="0"/>
        <w:tabs>
          <w:tab w:val="left" w:pos="426"/>
        </w:tabs>
        <w:overflowPunct w:val="0"/>
        <w:autoSpaceDE w:val="0"/>
        <w:autoSpaceDN w:val="0"/>
        <w:adjustRightInd w:val="0"/>
        <w:ind w:right="255"/>
        <w:jc w:val="both"/>
        <w:rPr>
          <w:i/>
          <w:color w:val="000000"/>
          <w:sz w:val="20"/>
          <w:szCs w:val="20"/>
          <w:lang w:val="fr-FR"/>
        </w:rPr>
      </w:pPr>
    </w:p>
    <w:p w14:paraId="51BAE3A5" w14:textId="77777777" w:rsidR="000152C6" w:rsidRPr="0032190F" w:rsidRDefault="000152C6" w:rsidP="000152C6">
      <w:pPr>
        <w:widowControl w:val="0"/>
        <w:tabs>
          <w:tab w:val="left" w:pos="426"/>
        </w:tabs>
        <w:overflowPunct w:val="0"/>
        <w:autoSpaceDE w:val="0"/>
        <w:autoSpaceDN w:val="0"/>
        <w:adjustRightInd w:val="0"/>
        <w:ind w:right="255"/>
        <w:jc w:val="both"/>
        <w:rPr>
          <w:i/>
          <w:color w:val="000000"/>
          <w:sz w:val="20"/>
          <w:szCs w:val="20"/>
          <w:lang w:val="fr-FR"/>
        </w:rPr>
      </w:pPr>
      <w:r w:rsidRPr="0032190F">
        <w:rPr>
          <w:i/>
          <w:color w:val="000000"/>
          <w:sz w:val="20"/>
          <w:szCs w:val="20"/>
          <w:lang w:val="fr-FR"/>
        </w:rPr>
        <w:tab/>
        <w:t xml:space="preserve">Ce goulet porte une ramification descendant vers l'est, invisible du couloir d'arrivée. C'est un passage étroit et </w:t>
      </w:r>
      <w:r w:rsidRPr="0032190F">
        <w:rPr>
          <w:i/>
          <w:color w:val="000000"/>
          <w:sz w:val="20"/>
          <w:szCs w:val="20"/>
          <w:lang w:val="fr-FR"/>
        </w:rPr>
        <w:lastRenderedPageBreak/>
        <w:t xml:space="preserve">très raide conduisant à un poste d'observation, </w:t>
      </w:r>
      <w:r w:rsidRPr="0032190F">
        <w:rPr>
          <w:b/>
          <w:i/>
          <w:color w:val="000000"/>
          <w:sz w:val="20"/>
          <w:szCs w:val="20"/>
          <w:lang w:val="fr-FR"/>
        </w:rPr>
        <w:t>la meurtrière de la cime des Lacs</w:t>
      </w:r>
      <w:r w:rsidRPr="0032190F">
        <w:rPr>
          <w:i/>
          <w:color w:val="000000"/>
          <w:sz w:val="20"/>
          <w:szCs w:val="20"/>
          <w:lang w:val="fr-FR"/>
        </w:rPr>
        <w:t>, en bon état avec une meurtrière au ras du sol car l'abri est creusé. La vue porte sur le lac Fourca. La construction est au ras du vide et il faudra l'observer depuis la roche 9? pour étudier son aspect extérieur.</w:t>
      </w:r>
    </w:p>
    <w:p w14:paraId="09BC0A09" w14:textId="77777777" w:rsidR="000152C6" w:rsidRPr="0032190F" w:rsidRDefault="000152C6" w:rsidP="000152C6">
      <w:pPr>
        <w:widowControl w:val="0"/>
        <w:tabs>
          <w:tab w:val="left" w:pos="426"/>
        </w:tabs>
        <w:overflowPunct w:val="0"/>
        <w:autoSpaceDE w:val="0"/>
        <w:autoSpaceDN w:val="0"/>
        <w:adjustRightInd w:val="0"/>
        <w:ind w:right="255"/>
        <w:jc w:val="both"/>
        <w:rPr>
          <w:i/>
          <w:color w:val="000000"/>
          <w:sz w:val="20"/>
          <w:szCs w:val="20"/>
          <w:lang w:val="fr-FR"/>
        </w:rPr>
      </w:pPr>
    </w:p>
    <w:p w14:paraId="0DD9ADA0"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i/>
          <w:color w:val="000000"/>
          <w:sz w:val="20"/>
          <w:szCs w:val="20"/>
          <w:lang w:val="fr-FR"/>
        </w:rPr>
        <w:tab/>
        <w:t xml:space="preserve">Revenir jusqu'au couloir et obliquer vers le nord en traversant des affleurements pour se rapprocher du couloir des roches 9. Repérer un passage herbeux dirigé du nord-ouest au sud-est et conduisant du couloir des Roche 9 à une </w:t>
      </w:r>
      <w:r w:rsidRPr="0032190F">
        <w:rPr>
          <w:b/>
          <w:i/>
          <w:color w:val="000000"/>
          <w:sz w:val="20"/>
          <w:szCs w:val="20"/>
          <w:lang w:val="fr-FR"/>
        </w:rPr>
        <w:t>terrasse triangulaire</w:t>
      </w:r>
      <w:r w:rsidRPr="0032190F">
        <w:rPr>
          <w:i/>
          <w:color w:val="000000"/>
          <w:sz w:val="20"/>
          <w:szCs w:val="20"/>
          <w:lang w:val="fr-FR"/>
        </w:rPr>
        <w:t>. Cette dernière est fermé au sud et au nord par des roches grisâtres et à l'est par un muret bordé par une petite tranchée (2 m du nord au sud par 1,5 m) partiellement naturelle, profonde de 0,5 m. Cette terrasse est située à 20 m au sud de la roche 9.</w:t>
      </w:r>
    </w:p>
    <w:p w14:paraId="72E688FF"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p>
    <w:p w14:paraId="11228F7B" w14:textId="77777777" w:rsidR="000152C6" w:rsidRPr="0032190F" w:rsidRDefault="000152C6" w:rsidP="000152C6">
      <w:pPr>
        <w:widowControl w:val="0"/>
        <w:overflowPunct w:val="0"/>
        <w:autoSpaceDE w:val="0"/>
        <w:autoSpaceDN w:val="0"/>
        <w:adjustRightInd w:val="0"/>
        <w:ind w:right="255"/>
        <w:jc w:val="both"/>
        <w:rPr>
          <w:b/>
          <w:i/>
          <w:color w:val="000000"/>
          <w:sz w:val="22"/>
          <w:szCs w:val="20"/>
          <w:lang w:val="fr-FR"/>
        </w:rPr>
      </w:pPr>
      <w:r w:rsidRPr="0032190F">
        <w:rPr>
          <w:i/>
          <w:color w:val="000000"/>
          <w:sz w:val="20"/>
          <w:szCs w:val="20"/>
          <w:lang w:val="fr-FR"/>
        </w:rPr>
        <w:tab/>
        <w:t xml:space="preserve">Pour confirmer nos observations "de l'intérieur" revenons jusqu'à la roche 9 et allons vers le sud-estjusqu'au ras de l'à pic, puis regardons vers le sud-ouest "l'extérieur" des constructions, toutes aménagées à l'extrémité d'un petit couloir. Repérer le muret précédé de la tranchée associé à la terrasse triangulaire. Regarder plus au sud. Le bas du couloir suivant est bordé de quelques pierres rouges, marquant la limite de la pente dangereuse. Le troisième couloir est celui de la meurtrière, il aboutit à une faille, bouchée par un mur de près de 2 m, très bien construit. </w:t>
      </w:r>
    </w:p>
    <w:p w14:paraId="75E72A70" w14:textId="77777777" w:rsidR="000152C6" w:rsidRPr="0032190F" w:rsidRDefault="000152C6" w:rsidP="000152C6">
      <w:pPr>
        <w:widowControl w:val="0"/>
        <w:overflowPunct w:val="0"/>
        <w:autoSpaceDE w:val="0"/>
        <w:autoSpaceDN w:val="0"/>
        <w:adjustRightInd w:val="0"/>
        <w:ind w:right="255"/>
        <w:jc w:val="both"/>
        <w:rPr>
          <w:lang w:val="fr-FR"/>
        </w:rPr>
      </w:pPr>
    </w:p>
    <w:p w14:paraId="4053F2D7" w14:textId="77777777" w:rsidR="000152C6" w:rsidRPr="0032190F" w:rsidRDefault="000152C6" w:rsidP="00647EA0">
      <w:pPr>
        <w:pStyle w:val="Heading5"/>
      </w:pPr>
      <w:bookmarkStart w:id="5565" w:name="Desc_ZIIIGIR4"/>
      <w:r w:rsidRPr="0032190F">
        <w:t>ZIIIGIR4</w:t>
      </w:r>
    </w:p>
    <w:bookmarkEnd w:id="5565"/>
    <w:p w14:paraId="6F97E829" w14:textId="77777777" w:rsidR="000152C6" w:rsidRPr="0032190F" w:rsidRDefault="000152C6" w:rsidP="000152C6">
      <w:pPr>
        <w:rPr>
          <w:lang w:val="fr-FR"/>
        </w:rPr>
      </w:pPr>
    </w:p>
    <w:p w14:paraId="31B266BB" w14:textId="075D0792" w:rsidR="000152C6" w:rsidRPr="0032190F" w:rsidRDefault="000152C6" w:rsidP="000152C6">
      <w:pPr>
        <w:rPr>
          <w:lang w:val="fr-FR"/>
        </w:rPr>
      </w:pPr>
      <w:r w:rsidRPr="0032190F">
        <w:rPr>
          <w:lang w:val="fr-FR"/>
        </w:rPr>
        <w:t xml:space="preserve">Sur cet affleurement de grès a été reconnue la </w:t>
      </w:r>
      <w:hyperlink r:id="rId14060" w:anchor="Ana_Chrono_Superpositions" w:history="1">
        <w:r w:rsidRPr="0032190F">
          <w:rPr>
            <w:rStyle w:val="Hyperlink"/>
            <w:lang w:val="fr-FR"/>
          </w:rPr>
          <w:t>superposition</w:t>
        </w:r>
      </w:hyperlink>
      <w:r w:rsidRPr="0032190F">
        <w:rPr>
          <w:lang w:val="fr-FR"/>
        </w:rPr>
        <w:t xml:space="preserve"> d’un Poignard sur une Plage rectangulaire (Lumley et al. 2003a p. 103, 373)</w:t>
      </w:r>
    </w:p>
    <w:p w14:paraId="241BD4E6" w14:textId="77777777" w:rsidR="000152C6" w:rsidRPr="0032190F" w:rsidRDefault="000152C6" w:rsidP="000152C6">
      <w:pPr>
        <w:rPr>
          <w:lang w:val="fr-FR"/>
        </w:rPr>
      </w:pPr>
    </w:p>
    <w:p w14:paraId="5AC34189" w14:textId="77777777" w:rsidR="000152C6" w:rsidRPr="0032190F" w:rsidRDefault="000152C6" w:rsidP="000152C6">
      <w:pPr>
        <w:rPr>
          <w:lang w:val="fr-FR"/>
        </w:rPr>
      </w:pPr>
    </w:p>
    <w:p w14:paraId="0FB617A3"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4 </w:t>
      </w:r>
      <w:r w:rsidRPr="00DA7B01">
        <w:rPr>
          <w:rFonts w:ascii="Symbol" w:hAnsi="Symbol"/>
          <w:b/>
          <w:color w:val="000000"/>
          <w:sz w:val="20"/>
          <w:szCs w:val="20"/>
        </w:rPr>
        <w:t></w:t>
      </w:r>
      <w:r w:rsidRPr="00DA7B01">
        <w:rPr>
          <w:rFonts w:ascii="Symbol" w:hAnsi="Symbol"/>
          <w:b/>
          <w:color w:val="000000"/>
          <w:sz w:val="20"/>
          <w:szCs w:val="20"/>
        </w:rPr>
        <w:t></w:t>
      </w:r>
      <w:r w:rsidRPr="0032190F">
        <w:rPr>
          <w:b/>
          <w:color w:val="000000"/>
          <w:sz w:val="20"/>
          <w:szCs w:val="20"/>
          <w:lang w:val="fr-FR"/>
        </w:rPr>
        <w:t>. zone III . groupe I</w:t>
      </w:r>
      <w:r w:rsidRPr="00DA7B01">
        <w:rPr>
          <w:rFonts w:ascii="Symbol" w:hAnsi="Symbol"/>
          <w:b/>
          <w:color w:val="000000"/>
          <w:sz w:val="20"/>
          <w:szCs w:val="20"/>
        </w:rPr>
        <w:t></w:t>
      </w:r>
      <w:r w:rsidRPr="0032190F">
        <w:rPr>
          <w:b/>
          <w:color w:val="000000"/>
          <w:sz w:val="20"/>
          <w:szCs w:val="20"/>
          <w:lang w:val="fr-FR"/>
        </w:rPr>
        <w:t>:</w:t>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t>2 179 m</w:t>
      </w:r>
    </w:p>
    <w:p w14:paraId="57B58D26" w14:textId="77777777" w:rsidR="000152C6" w:rsidRPr="0032190F" w:rsidRDefault="000152C6" w:rsidP="000152C6">
      <w:pPr>
        <w:widowControl w:val="0"/>
        <w:overflowPunct w:val="0"/>
        <w:autoSpaceDE w:val="0"/>
        <w:autoSpaceDN w:val="0"/>
        <w:adjustRightInd w:val="0"/>
        <w:ind w:right="255"/>
        <w:jc w:val="both"/>
        <w:rPr>
          <w:b/>
          <w:i/>
          <w:color w:val="000000"/>
          <w:sz w:val="20"/>
          <w:szCs w:val="20"/>
          <w:lang w:val="fr-FR"/>
        </w:rPr>
      </w:pPr>
      <w:r w:rsidRPr="0032190F">
        <w:rPr>
          <w:b/>
          <w:i/>
          <w:color w:val="000000"/>
          <w:sz w:val="20"/>
          <w:szCs w:val="20"/>
          <w:lang w:val="fr-FR"/>
        </w:rPr>
        <w:t>Roche des trois plages alignées</w:t>
      </w:r>
    </w:p>
    <w:p w14:paraId="6AF4C8D6"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p>
    <w:p w14:paraId="4BC9B85F"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Sa face nord, de pendage 70° est, partiellement recouverte d'une plaque de quartz, est légèrement bombée. Elle présente des décrochements verticaux, des lichens jaunes et des fissures nord – sud. Trois grandes plages sont visibles au soleil rasant, en fin de matinée. Les formes sont plus ou moins rectangulaires et composées de grandes cupules.</w:t>
      </w:r>
    </w:p>
    <w:p w14:paraId="14B2ED74"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2F4C45EC"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4 </w:t>
      </w:r>
      <w:r w:rsidRPr="00DA7B01">
        <w:rPr>
          <w:rFonts w:ascii="Symbol" w:hAnsi="Symbol"/>
          <w:b/>
          <w:color w:val="000000"/>
          <w:sz w:val="20"/>
          <w:szCs w:val="20"/>
        </w:rPr>
        <w:t></w:t>
      </w:r>
      <w:r w:rsidRPr="00DA7B01">
        <w:rPr>
          <w:rFonts w:ascii="Symbol" w:hAnsi="Symbol"/>
          <w:b/>
          <w:color w:val="000000"/>
          <w:sz w:val="20"/>
          <w:szCs w:val="20"/>
        </w:rPr>
        <w:t></w:t>
      </w:r>
      <w:r w:rsidRPr="0032190F">
        <w:rPr>
          <w:b/>
          <w:color w:val="000000"/>
          <w:sz w:val="20"/>
          <w:szCs w:val="20"/>
          <w:lang w:val="fr-FR"/>
        </w:rPr>
        <w:t>. zone III . groupe I</w:t>
      </w:r>
      <w:r w:rsidRPr="00DA7B01">
        <w:rPr>
          <w:rFonts w:ascii="Symbol" w:hAnsi="Symbol"/>
          <w:b/>
          <w:color w:val="000000"/>
          <w:sz w:val="20"/>
          <w:szCs w:val="20"/>
        </w:rPr>
        <w:t></w:t>
      </w:r>
      <w:r w:rsidRPr="0032190F">
        <w:rPr>
          <w:b/>
          <w:color w:val="000000"/>
          <w:sz w:val="20"/>
          <w:szCs w:val="20"/>
          <w:lang w:val="fr-FR"/>
        </w:rPr>
        <w:t>:</w:t>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t>2 178 m</w:t>
      </w:r>
    </w:p>
    <w:p w14:paraId="1C232CDA"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b/>
          <w:i/>
          <w:color w:val="000000"/>
          <w:sz w:val="20"/>
          <w:szCs w:val="20"/>
          <w:lang w:val="fr-FR"/>
        </w:rPr>
        <w:t>Roche du rectangle de cupules</w:t>
      </w:r>
    </w:p>
    <w:p w14:paraId="0C7C70EE"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p>
    <w:p w14:paraId="1D0503C0"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Elle est juste de l'autre côté du sentier. C'est un bloc à moitié enterré, allongé nord-est – sud-ouest, blanc au nord-est et violet au sud-ouest. Sur une petite portion de la face supérieure où le pendage est de 20° nord-ouest se trouve une plage plus ou moins ovale. La gravure, composée de grosses cupules envahies de lichens est visible le matin.</w:t>
      </w:r>
    </w:p>
    <w:p w14:paraId="646D9372"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5ABE6D2E"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Les roches suivantes sont situées à l'est-sud-est de la roche 4</w:t>
      </w:r>
      <w:r w:rsidRPr="00DA7B01">
        <w:rPr>
          <w:rFonts w:ascii="Symbol" w:hAnsi="Symbol"/>
          <w:color w:val="000000"/>
          <w:sz w:val="20"/>
          <w:szCs w:val="20"/>
        </w:rPr>
        <w:t></w:t>
      </w:r>
      <w:r w:rsidRPr="0032190F">
        <w:rPr>
          <w:color w:val="000000"/>
          <w:sz w:val="20"/>
          <w:szCs w:val="20"/>
          <w:lang w:val="fr-FR"/>
        </w:rPr>
        <w:t xml:space="preserve">. Ces petits blocs se dissimulent dans le bas de l’éboulis. </w:t>
      </w:r>
    </w:p>
    <w:p w14:paraId="566F65B6" w14:textId="77777777" w:rsidR="000152C6" w:rsidRPr="0032190F" w:rsidRDefault="000152C6" w:rsidP="000152C6">
      <w:pPr>
        <w:widowControl w:val="0"/>
        <w:overflowPunct w:val="0"/>
        <w:autoSpaceDE w:val="0"/>
        <w:autoSpaceDN w:val="0"/>
        <w:adjustRightInd w:val="0"/>
        <w:ind w:right="255" w:firstLine="709"/>
        <w:jc w:val="both"/>
        <w:rPr>
          <w:b/>
          <w:color w:val="000000"/>
          <w:sz w:val="20"/>
          <w:szCs w:val="20"/>
          <w:lang w:val="fr-FR"/>
        </w:rPr>
      </w:pPr>
      <w:r w:rsidRPr="0032190F">
        <w:rPr>
          <w:color w:val="000000"/>
          <w:sz w:val="20"/>
          <w:szCs w:val="20"/>
          <w:lang w:val="fr-FR"/>
        </w:rPr>
        <w:t>Repérer au nord-est, dans la pelouse, un petit massif rocheux blanc avec des taches violettes et des blocs rassemblés. Tous ces repères sont situés au nord de l’éboulis. Rejoindre les blocs et chercher, entre eux et l’éboulis, une roche mauve, dont la face supérieure horizontale, striée de filons de quartz, se présente au ras de la végétation et porte des inscriptions : Ron, Huub, Peter, Ted 7/10/85. Quitter ce bloc en direction du sud et avancer de 4 m pour se trouver dans l’éboulis, constitué en majorité de grès blanc. Se positionner debout sur un bloc à face supérieure horizontale et près d'un bloc posé de biais. Derrière ce dernier on aperçoit une petite roche de grès fin couleur lie de vin.</w:t>
      </w:r>
    </w:p>
    <w:p w14:paraId="0A9DD575" w14:textId="77777777" w:rsidR="000152C6" w:rsidRPr="0032190F" w:rsidRDefault="000152C6" w:rsidP="000152C6">
      <w:pPr>
        <w:rPr>
          <w:lang w:val="fr-FR"/>
        </w:rPr>
      </w:pPr>
    </w:p>
    <w:p w14:paraId="641290EA" w14:textId="77777777" w:rsidR="000152C6" w:rsidRPr="0032190F" w:rsidRDefault="000152C6" w:rsidP="000152C6">
      <w:pPr>
        <w:rPr>
          <w:lang w:val="fr-FR"/>
        </w:rPr>
      </w:pPr>
    </w:p>
    <w:p w14:paraId="374E4FAE" w14:textId="77777777" w:rsidR="000152C6" w:rsidRPr="0032190F" w:rsidRDefault="000152C6" w:rsidP="000152C6">
      <w:pPr>
        <w:pStyle w:val="Heading4"/>
        <w:numPr>
          <w:ilvl w:val="3"/>
          <w:numId w:val="0"/>
        </w:numPr>
        <w:tabs>
          <w:tab w:val="num" w:pos="2520"/>
        </w:tabs>
        <w:spacing w:before="240" w:after="60"/>
        <w:ind w:left="2160"/>
      </w:pPr>
      <w:r w:rsidRPr="0032190F">
        <w:t>ZIIIGII</w:t>
      </w:r>
    </w:p>
    <w:p w14:paraId="5253848D"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p>
    <w:p w14:paraId="6910F3DB"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color w:val="000000"/>
          <w:sz w:val="20"/>
          <w:szCs w:val="20"/>
          <w:lang w:val="fr-FR"/>
        </w:rPr>
        <w:t>Accés au GII</w:t>
      </w:r>
    </w:p>
    <w:p w14:paraId="4A680235"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13298971"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Suivre les indications pour le retour afin d’atteindre le sentier qui monte à la cime des Lacs et redescendre jusqu’à la tourbière du lac Mouton.</w:t>
      </w:r>
    </w:p>
    <w:p w14:paraId="3B8A73E4"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498CC260"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3809C0D5" w14:textId="77777777" w:rsidR="000152C6" w:rsidRPr="0032190F" w:rsidRDefault="000152C6" w:rsidP="000152C6">
      <w:pPr>
        <w:widowControl w:val="0"/>
        <w:overflowPunct w:val="0"/>
        <w:autoSpaceDE w:val="0"/>
        <w:autoSpaceDN w:val="0"/>
        <w:adjustRightInd w:val="0"/>
        <w:rPr>
          <w:b/>
          <w:color w:val="000000"/>
          <w:sz w:val="20"/>
          <w:szCs w:val="20"/>
          <w:lang w:val="fr-FR"/>
        </w:rPr>
      </w:pPr>
      <w:r w:rsidRPr="0032190F">
        <w:rPr>
          <w:b/>
          <w:color w:val="000000"/>
          <w:sz w:val="20"/>
          <w:szCs w:val="20"/>
          <w:lang w:val="fr-FR"/>
        </w:rPr>
        <w:t>Retour</w:t>
      </w:r>
    </w:p>
    <w:p w14:paraId="69376AB1"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0E04F4CD"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Remonter jusqu'à la roche 9 où sont gravées les frises de cornus, redescendre jusqu'à la roche 10 (massif rouge) puis, par les vires, jusqu'au palier situé avant la roche 12. Depuis ce palier, aller vers l'est pour retrouver la roche 13 et descendre en longeant le côté est de l'éboulis jusqu'au lac Mouton ou rejoindre le sentier de la cime des Lacs en traversant l’éboulis et le suivre jusqu’à la tourbière du lac Mouton. De là, le sentier de l’Arpette nous conduit vers l’est jusqu’au GR52 puis jusqu’au refuge du Club Alpin Français des Merveilles.</w:t>
      </w:r>
    </w:p>
    <w:p w14:paraId="6F30108C" w14:textId="77777777" w:rsidR="000152C6" w:rsidRPr="0032190F" w:rsidRDefault="000152C6" w:rsidP="000152C6">
      <w:pPr>
        <w:rPr>
          <w:lang w:val="fr-FR"/>
        </w:rPr>
      </w:pPr>
    </w:p>
    <w:p w14:paraId="21F7ADEB" w14:textId="77777777" w:rsidR="000152C6" w:rsidRPr="0032190F" w:rsidRDefault="000152C6" w:rsidP="000152C6">
      <w:pPr>
        <w:widowControl w:val="0"/>
        <w:overflowPunct w:val="0"/>
        <w:autoSpaceDE w:val="0"/>
        <w:autoSpaceDN w:val="0"/>
        <w:adjustRightInd w:val="0"/>
        <w:rPr>
          <w:color w:val="000000"/>
          <w:sz w:val="28"/>
          <w:szCs w:val="20"/>
          <w:lang w:val="fr-FR"/>
        </w:rPr>
      </w:pPr>
      <w:r w:rsidRPr="0032190F">
        <w:rPr>
          <w:color w:val="000000"/>
          <w:szCs w:val="20"/>
          <w:lang w:val="fr-FR"/>
        </w:rPr>
        <w:t>GROUPE  II  DE  LA  ZONE  III</w:t>
      </w:r>
    </w:p>
    <w:p w14:paraId="35D7C8F1"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3244A4B6"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color w:val="000000"/>
          <w:sz w:val="20"/>
          <w:szCs w:val="20"/>
          <w:lang w:val="fr-FR"/>
        </w:rPr>
        <w:t>Description</w:t>
      </w:r>
    </w:p>
    <w:p w14:paraId="0E6FA7D2"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p>
    <w:p w14:paraId="6C85E4A0"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 xml:space="preserve">Ce groupe est caractérisé par de vastes amoncellements de blocs de grès blancs, moraines, glaciers rocheux, éboulis, qui se relaient depuis les fonds de vallées jusqu’aux crêtes. Ces grès sont pour la plupart grossiers et dénués de gravure. Les gravures n'existent que sur des grès plus fins, de teintes mauve ou rouge sombre, comme dans le groupe I. Ils sont en principe assez repérables. Malheureusement, dans cette zone riche en débris rocheux, ils sont souvent cachés par des blocs plus importants et ne sont visibles que de très près. De plus, tous les grès colorés ne sont pas gravés et, même gravés, les motifs sont souvent difficiles à discerner. </w:t>
      </w:r>
    </w:p>
    <w:p w14:paraId="67A0B6F3"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color w:val="000000"/>
          <w:sz w:val="20"/>
          <w:szCs w:val="20"/>
          <w:lang w:val="fr-FR"/>
        </w:rPr>
        <w:t>Nous allons parcourir la vaste moraine qui s’étend depuis le lac Mouton jusqu’au lac de l'Huile, puis la sillonner au nord du lac de l'Huile pour grimper ensuite vers le pas des Verrairiers. Sur des paliers où serpente un sentier conduisant du pas de l'Arpette au pas du Trem puis, plus au sud, au pas et à la cime du Diable, nous retrouverons des affleurements de grès pélitique couleur lie de vin.</w:t>
      </w:r>
    </w:p>
    <w:p w14:paraId="1B97669D"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1A4862D0" w14:textId="77777777" w:rsidR="000152C6" w:rsidRPr="0032190F" w:rsidRDefault="000152C6" w:rsidP="000152C6">
      <w:pPr>
        <w:widowControl w:val="0"/>
        <w:overflowPunct w:val="0"/>
        <w:autoSpaceDE w:val="0"/>
        <w:autoSpaceDN w:val="0"/>
        <w:adjustRightInd w:val="0"/>
        <w:rPr>
          <w:rFonts w:ascii="Courier" w:hAnsi="Courier"/>
          <w:b/>
          <w:color w:val="000000"/>
          <w:sz w:val="16"/>
          <w:szCs w:val="20"/>
          <w:lang w:val="fr-FR"/>
        </w:rPr>
      </w:pPr>
      <w:r w:rsidRPr="0032190F">
        <w:rPr>
          <w:b/>
          <w:color w:val="000000"/>
          <w:sz w:val="20"/>
          <w:szCs w:val="20"/>
          <w:lang w:val="fr-FR"/>
        </w:rPr>
        <w:t>Limites</w:t>
      </w:r>
    </w:p>
    <w:p w14:paraId="66038DDE" w14:textId="77777777" w:rsidR="000152C6" w:rsidRPr="0032190F" w:rsidRDefault="000152C6" w:rsidP="000152C6">
      <w:pPr>
        <w:widowControl w:val="0"/>
        <w:overflowPunct w:val="0"/>
        <w:autoSpaceDE w:val="0"/>
        <w:autoSpaceDN w:val="0"/>
        <w:adjustRightInd w:val="0"/>
        <w:ind w:right="255"/>
        <w:jc w:val="both"/>
        <w:rPr>
          <w:color w:val="000000"/>
          <w:szCs w:val="20"/>
          <w:lang w:val="fr-FR"/>
        </w:rPr>
      </w:pPr>
    </w:p>
    <w:p w14:paraId="3166625A"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 à l'est, la limite avec la zone III groupe I est d’abord une ligne courant du nord au sud sur une cinquantaine de mètres. Elle va du chemin de l'Arpette jusqu’au départ du sentier conduisant au sommet de la cime des Lacs. La limite suit ce dernier sur une centaine de mètres.</w:t>
      </w:r>
    </w:p>
    <w:p w14:paraId="3FD7F555" w14:textId="77777777" w:rsidR="000152C6" w:rsidRPr="0032190F" w:rsidRDefault="000152C6" w:rsidP="000152C6">
      <w:pPr>
        <w:widowControl w:val="0"/>
        <w:overflowPunct w:val="0"/>
        <w:autoSpaceDE w:val="0"/>
        <w:autoSpaceDN w:val="0"/>
        <w:adjustRightInd w:val="0"/>
        <w:ind w:left="705" w:right="255"/>
        <w:jc w:val="both"/>
        <w:rPr>
          <w:color w:val="000000"/>
          <w:sz w:val="20"/>
          <w:szCs w:val="20"/>
          <w:lang w:val="fr-FR"/>
        </w:rPr>
      </w:pPr>
    </w:p>
    <w:p w14:paraId="5AEB812A" w14:textId="77777777" w:rsidR="000152C6" w:rsidRPr="0032190F" w:rsidRDefault="000152C6" w:rsidP="000152C6">
      <w:pPr>
        <w:widowControl w:val="0"/>
        <w:overflowPunct w:val="0"/>
        <w:autoSpaceDE w:val="0"/>
        <w:autoSpaceDN w:val="0"/>
        <w:adjustRightInd w:val="0"/>
        <w:ind w:left="705" w:right="255" w:firstLine="4"/>
        <w:jc w:val="both"/>
        <w:rPr>
          <w:color w:val="000000"/>
          <w:sz w:val="20"/>
          <w:szCs w:val="20"/>
          <w:lang w:val="fr-FR"/>
        </w:rPr>
      </w:pPr>
      <w:r w:rsidRPr="0032190F">
        <w:rPr>
          <w:color w:val="000000"/>
          <w:sz w:val="20"/>
          <w:szCs w:val="20"/>
          <w:lang w:val="fr-FR"/>
        </w:rPr>
        <w:t xml:space="preserve">- au nord, nous trouvons : </w:t>
      </w:r>
    </w:p>
    <w:p w14:paraId="17C70672" w14:textId="77777777" w:rsidR="000152C6" w:rsidRPr="0032190F" w:rsidRDefault="000152C6" w:rsidP="000152C6">
      <w:pPr>
        <w:widowControl w:val="0"/>
        <w:overflowPunct w:val="0"/>
        <w:autoSpaceDE w:val="0"/>
        <w:autoSpaceDN w:val="0"/>
        <w:adjustRightInd w:val="0"/>
        <w:ind w:left="284" w:right="255" w:firstLine="1130"/>
        <w:jc w:val="both"/>
        <w:rPr>
          <w:color w:val="000000"/>
          <w:sz w:val="20"/>
          <w:szCs w:val="20"/>
          <w:lang w:val="fr-FR"/>
        </w:rPr>
      </w:pPr>
      <w:r w:rsidRPr="0032190F">
        <w:rPr>
          <w:b/>
          <w:color w:val="000000"/>
          <w:sz w:val="20"/>
          <w:szCs w:val="20"/>
          <w:lang w:val="fr-FR"/>
        </w:rPr>
        <w:t>.</w:t>
      </w:r>
      <w:r w:rsidRPr="0032190F">
        <w:rPr>
          <w:color w:val="000000"/>
          <w:sz w:val="20"/>
          <w:szCs w:val="20"/>
          <w:lang w:val="fr-FR"/>
        </w:rPr>
        <w:t xml:space="preserve"> vers l’est, la zone V groupe III dont la limite, d'est en ouest, suit d'abord le sentier de l'Arpette puis, au niveau d’un très grand bloc, longe le torrent le plus au nord (il y a plusieurs bras). Le torrent se rapproche ensuite du sentier qui redevient limite entre la zone III et la zone V.</w:t>
      </w:r>
    </w:p>
    <w:p w14:paraId="494F0341" w14:textId="77777777" w:rsidR="000152C6" w:rsidRPr="0032190F" w:rsidRDefault="000152C6" w:rsidP="000152C6">
      <w:pPr>
        <w:widowControl w:val="0"/>
        <w:overflowPunct w:val="0"/>
        <w:autoSpaceDE w:val="0"/>
        <w:autoSpaceDN w:val="0"/>
        <w:adjustRightInd w:val="0"/>
        <w:ind w:left="284" w:right="255" w:firstLine="1130"/>
        <w:jc w:val="both"/>
        <w:rPr>
          <w:color w:val="000000"/>
          <w:sz w:val="20"/>
          <w:szCs w:val="20"/>
          <w:lang w:val="fr-FR"/>
        </w:rPr>
      </w:pPr>
      <w:r w:rsidRPr="0032190F">
        <w:rPr>
          <w:b/>
          <w:color w:val="000000"/>
          <w:sz w:val="20"/>
          <w:szCs w:val="20"/>
          <w:lang w:val="fr-FR"/>
        </w:rPr>
        <w:t>.</w:t>
      </w:r>
      <w:r w:rsidRPr="0032190F">
        <w:rPr>
          <w:color w:val="000000"/>
          <w:sz w:val="20"/>
          <w:szCs w:val="20"/>
          <w:lang w:val="fr-FR"/>
        </w:rPr>
        <w:t xml:space="preserve"> plus à l'ouest, la zone III groupe II est limitrophe de la zone IV. La frontière est matérialisée par le sentier, puis par le torrent de l'Arpette qui le traverse en direction du nord-ouest. Une roche située dans le torrent (ZIII GII R12) a été enregistrée par Conti en zone III groupe II.</w:t>
      </w:r>
      <w:r w:rsidRPr="0032190F">
        <w:rPr>
          <w:color w:val="000000"/>
          <w:sz w:val="20"/>
          <w:szCs w:val="20"/>
          <w:lang w:val="fr-FR"/>
        </w:rPr>
        <w:tab/>
      </w:r>
      <w:r w:rsidRPr="0032190F">
        <w:rPr>
          <w:color w:val="000000"/>
          <w:sz w:val="20"/>
          <w:szCs w:val="20"/>
          <w:lang w:val="fr-FR"/>
        </w:rPr>
        <w:tab/>
      </w:r>
    </w:p>
    <w:p w14:paraId="773CA528" w14:textId="77777777" w:rsidR="000152C6" w:rsidRPr="0032190F" w:rsidRDefault="000152C6" w:rsidP="000152C6">
      <w:pPr>
        <w:widowControl w:val="0"/>
        <w:overflowPunct w:val="0"/>
        <w:autoSpaceDE w:val="0"/>
        <w:autoSpaceDN w:val="0"/>
        <w:adjustRightInd w:val="0"/>
        <w:ind w:left="284" w:right="255" w:firstLine="1130"/>
        <w:jc w:val="both"/>
        <w:rPr>
          <w:color w:val="000000"/>
          <w:sz w:val="20"/>
          <w:szCs w:val="20"/>
          <w:lang w:val="fr-FR"/>
        </w:rPr>
      </w:pPr>
      <w:r w:rsidRPr="0032190F">
        <w:rPr>
          <w:b/>
          <w:color w:val="000000"/>
          <w:sz w:val="20"/>
          <w:szCs w:val="20"/>
          <w:lang w:val="fr-FR"/>
        </w:rPr>
        <w:t>.</w:t>
      </w:r>
      <w:r w:rsidRPr="0032190F">
        <w:rPr>
          <w:color w:val="000000"/>
          <w:sz w:val="20"/>
          <w:szCs w:val="20"/>
          <w:lang w:val="fr-FR"/>
        </w:rPr>
        <w:t xml:space="preserve"> plus haut la limite retrouve le sentier, qui se rapproche du torrent à la sortie des moraines du lac de l'Huile. Elle le quitte de nouveau pour rejoindre le pied nord-est de la cime des Verrairiers où se trouve la roche 12</w:t>
      </w:r>
      <w:r w:rsidRPr="00DA7B01">
        <w:rPr>
          <w:rFonts w:ascii="Symbol" w:hAnsi="Symbol"/>
          <w:color w:val="000000"/>
          <w:sz w:val="20"/>
          <w:szCs w:val="20"/>
        </w:rPr>
        <w:t></w:t>
      </w:r>
      <w:r w:rsidRPr="00DA7B01">
        <w:rPr>
          <w:rFonts w:ascii="Symbol" w:hAnsi="Symbol"/>
          <w:color w:val="000000"/>
          <w:sz w:val="20"/>
          <w:szCs w:val="20"/>
        </w:rPr>
        <w:t></w:t>
      </w:r>
      <w:r w:rsidRPr="0032190F">
        <w:rPr>
          <w:color w:val="000000"/>
          <w:sz w:val="20"/>
          <w:szCs w:val="20"/>
          <w:lang w:val="fr-FR"/>
        </w:rPr>
        <w:t>du groupe II de la zone III</w:t>
      </w:r>
      <w:r w:rsidRPr="00DA7B01">
        <w:rPr>
          <w:rFonts w:ascii="Symbol" w:hAnsi="Symbol"/>
          <w:color w:val="000000"/>
          <w:sz w:val="20"/>
          <w:szCs w:val="20"/>
        </w:rPr>
        <w:t></w:t>
      </w:r>
      <w:r w:rsidRPr="0032190F">
        <w:rPr>
          <w:color w:val="000000"/>
          <w:sz w:val="20"/>
          <w:szCs w:val="20"/>
          <w:lang w:val="fr-FR"/>
        </w:rPr>
        <w:t>. Elle longe la paroi nord de cette cime jusqu'à rejoindre crêtes de l'Arpette. La surface entre la paroi nord et le sentier est alors occupée par le bas de la zone IV groupe VI.</w:t>
      </w:r>
    </w:p>
    <w:p w14:paraId="6C98F9D9"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43B5DFA9"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 à l'ouest, c'est la ligne des crêtes (Arpette, Verrairiers, Trem), qui limite la zone III groupe II mais aussi le secteur des Merveilles qu’elle sépare de la vallée de la Gordolasque.</w:t>
      </w:r>
    </w:p>
    <w:p w14:paraId="33522A8A"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7236C94B"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 au sud, les crêtes qui joignent la cime des Lacs au pas du Trem séparent la zone III groupe II de la zone II groupe II située au sud. Puis une ligne, allant du sud au nord, relie une grande paroi lisse au pied du grand éperon rocheux située au nord-ouest de la cime des Lacs (zone de barres et d’éboulis). A partir de là nous rejoignons la frontière est en suivant le pied nord de cette éperon, puis celui de la cime des Lacs pour nous trouver en contrebas et au nord du groupe I de la zone III. La frontière fait alors un crochet vers le sud pour englober un petit palier comportant des murets et la roche 1</w:t>
      </w:r>
      <w:r w:rsidRPr="00DA7B01">
        <w:rPr>
          <w:rFonts w:ascii="Symbol" w:hAnsi="Symbol"/>
          <w:color w:val="000000"/>
          <w:sz w:val="20"/>
          <w:szCs w:val="20"/>
        </w:rPr>
        <w:t></w:t>
      </w:r>
      <w:r w:rsidRPr="00DA7B01">
        <w:rPr>
          <w:rFonts w:ascii="Symbol" w:hAnsi="Symbol"/>
          <w:color w:val="000000"/>
          <w:sz w:val="20"/>
          <w:szCs w:val="20"/>
        </w:rPr>
        <w:t></w:t>
      </w:r>
      <w:r w:rsidRPr="00DA7B01">
        <w:rPr>
          <w:rFonts w:ascii="Symbol" w:hAnsi="Symbol"/>
          <w:color w:val="000000"/>
          <w:sz w:val="20"/>
          <w:szCs w:val="20"/>
        </w:rPr>
        <w:t></w:t>
      </w:r>
      <w:r w:rsidRPr="0032190F">
        <w:rPr>
          <w:color w:val="000000"/>
          <w:sz w:val="20"/>
          <w:szCs w:val="20"/>
          <w:lang w:val="fr-FR"/>
        </w:rPr>
        <w:t>Elle</w:t>
      </w:r>
      <w:r w:rsidRPr="00DA7B01">
        <w:rPr>
          <w:rFonts w:ascii="Symbol" w:hAnsi="Symbol"/>
          <w:color w:val="000000"/>
          <w:sz w:val="20"/>
          <w:szCs w:val="20"/>
        </w:rPr>
        <w:t></w:t>
      </w:r>
      <w:r w:rsidRPr="0032190F">
        <w:rPr>
          <w:color w:val="000000"/>
          <w:sz w:val="20"/>
          <w:szCs w:val="20"/>
          <w:lang w:val="fr-FR"/>
        </w:rPr>
        <w:t>redescend ensuite selon le sentier de la cime des Lacs .</w:t>
      </w:r>
    </w:p>
    <w:p w14:paraId="3AD5484B"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23433D70"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color w:val="000000"/>
          <w:sz w:val="20"/>
          <w:szCs w:val="20"/>
          <w:lang w:val="fr-FR"/>
        </w:rPr>
        <w:t>Accès et cheminement roche par roche</w:t>
      </w:r>
    </w:p>
    <w:p w14:paraId="6598C382"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p>
    <w:p w14:paraId="3091398E"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 xml:space="preserve">Partir du carrefour, bien signalé par des plaques fixées sur des roches, entre le GR52 et le sentier de l'Arpette, au sud-ouest du lac Long Supérieur. Emprunter pendant 15 m un large sentier plat, herbeux et bordé de cailloux blancs. Il se dirige vers le sud-ouest puis oblique vers le nord-ouest. Au changement de direction, continuer dans la tourbière vers le sud-sud-ouest en direction de la pointe de l’éperon rocheux de la cime des Lacs. Remarquer trois blocs de grès violet, alignés plus ou moins du nord au sud et dépassant peu du sol (0,3 m). Le premier bloc est </w:t>
      </w:r>
      <w:r w:rsidRPr="0032190F">
        <w:rPr>
          <w:color w:val="000000"/>
          <w:sz w:val="20"/>
          <w:szCs w:val="20"/>
          <w:lang w:val="fr-FR"/>
        </w:rPr>
        <w:lastRenderedPageBreak/>
        <w:t>un grès grossier de 2,5 m par 1,5 m, le second est un grès encore plus grossier (1,5 m par un 1 m) et enfin le troisième est un grès fin et rouge, situé à moins de 4 m en rive gauche du torrent et à l'est d'un bloc de grès blanc et plat.</w:t>
      </w:r>
    </w:p>
    <w:p w14:paraId="4E59C292"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p>
    <w:p w14:paraId="648A278A"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1 </w:t>
      </w:r>
      <w:r w:rsidRPr="00DA7B01">
        <w:rPr>
          <w:rFonts w:ascii="Symbol" w:hAnsi="Symbol"/>
          <w:b/>
          <w:color w:val="000000"/>
          <w:sz w:val="20"/>
          <w:szCs w:val="20"/>
        </w:rPr>
        <w:t></w:t>
      </w:r>
      <w:r w:rsidRPr="00DA7B01">
        <w:rPr>
          <w:rFonts w:ascii="Symbol" w:hAnsi="Symbol"/>
          <w:b/>
          <w:color w:val="000000"/>
          <w:sz w:val="20"/>
          <w:szCs w:val="20"/>
        </w:rPr>
        <w:t></w:t>
      </w:r>
      <w:r w:rsidRPr="0032190F">
        <w:rPr>
          <w:b/>
          <w:color w:val="000000"/>
          <w:sz w:val="20"/>
          <w:szCs w:val="20"/>
          <w:lang w:val="fr-FR"/>
        </w:rPr>
        <w:t>. Zone III . Groupe I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177,5 m</w:t>
      </w:r>
    </w:p>
    <w:p w14:paraId="231BC46F"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i/>
          <w:color w:val="000000"/>
          <w:sz w:val="20"/>
          <w:szCs w:val="20"/>
          <w:lang w:val="fr-FR"/>
        </w:rPr>
        <w:t>Roche aux traces de coups</w:t>
      </w:r>
      <w:r w:rsidRPr="0032190F">
        <w:rPr>
          <w:b/>
          <w:color w:val="000000"/>
          <w:sz w:val="20"/>
          <w:szCs w:val="20"/>
          <w:lang w:val="fr-FR"/>
        </w:rPr>
        <w:tab/>
      </w:r>
    </w:p>
    <w:p w14:paraId="7B4B8DFE"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p>
    <w:p w14:paraId="1C9347E8"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C'est la face supérieure, de pendage 10° est, plus étroite au sud, du bloc tabulaire de grès fin, allongé du nord au sud. Au milieu se trouve un décrochement de 0,2 m. Sur la partie la plus haute, deux plages de cupules et le n° ZIII GI R8</w:t>
      </w:r>
      <w:r w:rsidRPr="00DA7B01">
        <w:rPr>
          <w:rFonts w:ascii="Symbol" w:hAnsi="Symbol"/>
          <w:i/>
          <w:color w:val="000000"/>
          <w:sz w:val="20"/>
          <w:szCs w:val="20"/>
        </w:rPr>
        <w:t></w:t>
      </w:r>
      <w:r w:rsidRPr="0032190F">
        <w:rPr>
          <w:i/>
          <w:color w:val="000000"/>
          <w:sz w:val="20"/>
          <w:szCs w:val="20"/>
          <w:lang w:val="fr-FR"/>
        </w:rPr>
        <w:t xml:space="preserve"> sont visibles au milieu de nombreuses traces de coups récents. Une inscription linéaire est très peu nette.</w:t>
      </w:r>
    </w:p>
    <w:p w14:paraId="593A41DB"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p>
    <w:p w14:paraId="2AFD5FB4"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Note</w:t>
      </w:r>
      <w:r w:rsidRPr="0032190F">
        <w:rPr>
          <w:color w:val="000000"/>
          <w:sz w:val="20"/>
          <w:szCs w:val="20"/>
          <w:lang w:val="fr-FR"/>
        </w:rPr>
        <w:t xml:space="preserve"> : une petite construction, </w:t>
      </w:r>
      <w:r w:rsidRPr="0032190F">
        <w:rPr>
          <w:b/>
          <w:color w:val="000000"/>
          <w:sz w:val="20"/>
          <w:szCs w:val="20"/>
          <w:lang w:val="fr-FR"/>
        </w:rPr>
        <w:t>C0</w:t>
      </w:r>
      <w:r w:rsidRPr="0032190F">
        <w:rPr>
          <w:color w:val="000000"/>
          <w:sz w:val="20"/>
          <w:szCs w:val="20"/>
          <w:lang w:val="fr-FR"/>
        </w:rPr>
        <w:t xml:space="preserve"> est au bord du torrent, sur l'autre rive.</w:t>
      </w:r>
    </w:p>
    <w:p w14:paraId="554D3A81"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0ECA56F6"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Se diriger vers un virage du sentier, menant au sommet de la cime des Lacs. Aller ainsi 30 m vers le sud pour traverser le torrent puis longer le bord est d'un chaos de blocs blancs et violets. Repérer dans l'herbe un bloc de un mètre de haut dont l’extrémité nord-ouest est violette. Trois mètres à sa droite, se trouvent un bloc tabulaire blanc de 0,7 m de haut et un bloc violet appuyé sur un petit bloc de grès rosâtre situé au ras du sol. Entre les deux, une pierre de grès violet est située au ras du sol.</w:t>
      </w:r>
    </w:p>
    <w:p w14:paraId="0376C4A8"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7E6317BA"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color w:val="000000"/>
          <w:sz w:val="20"/>
          <w:szCs w:val="20"/>
          <w:lang w:val="fr-FR"/>
        </w:rPr>
        <w:t>Roche 1 . Zone III . Groupe I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175,5 m</w:t>
      </w:r>
    </w:p>
    <w:p w14:paraId="3A922B57" w14:textId="77777777" w:rsidR="000152C6" w:rsidRPr="0032190F" w:rsidRDefault="000152C6" w:rsidP="000152C6">
      <w:pPr>
        <w:widowControl w:val="0"/>
        <w:overflowPunct w:val="0"/>
        <w:autoSpaceDE w:val="0"/>
        <w:autoSpaceDN w:val="0"/>
        <w:adjustRightInd w:val="0"/>
        <w:rPr>
          <w:b/>
          <w:i/>
          <w:color w:val="000000"/>
          <w:sz w:val="16"/>
          <w:szCs w:val="20"/>
          <w:lang w:val="fr-FR"/>
        </w:rPr>
      </w:pPr>
      <w:r w:rsidRPr="0032190F">
        <w:rPr>
          <w:b/>
          <w:i/>
          <w:color w:val="000000"/>
          <w:sz w:val="20"/>
          <w:szCs w:val="20"/>
          <w:lang w:val="fr-FR"/>
        </w:rPr>
        <w:t>Roche des petits corniformes rudimentaires</w:t>
      </w:r>
    </w:p>
    <w:p w14:paraId="14956A52"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p>
    <w:p w14:paraId="431C8ABB"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La roche s'étire sur 0,9 m du nord-est au sud-ouest avec une largeur de 0,4 m. La face de pendage 25° nord-ouest est gravée mais dépasse à peine de l'herbe. Le C de Conti est inscrit à son extrémité sud-ouest mais son numéro n’est pas visible. Trois petits corniformes sont gravés assez finement, l'un d'eux sur un décrochement au nord-est, les deux autres sur la face principale.</w:t>
      </w:r>
    </w:p>
    <w:p w14:paraId="3902F197"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40FAF689"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 xml:space="preserve">Aller une douzaine de mètres vers le sentier de la cime des Lacs.  </w:t>
      </w:r>
    </w:p>
    <w:p w14:paraId="76D0C6F3"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p>
    <w:p w14:paraId="426D48AC"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 xml:space="preserve">Regarder 4 m à l'ouest et repérer </w:t>
      </w:r>
      <w:r w:rsidRPr="0032190F">
        <w:rPr>
          <w:b/>
          <w:i/>
          <w:color w:val="000000"/>
          <w:sz w:val="20"/>
          <w:szCs w:val="20"/>
          <w:lang w:val="fr-FR"/>
        </w:rPr>
        <w:t>C2</w:t>
      </w:r>
      <w:r w:rsidRPr="0032190F">
        <w:rPr>
          <w:i/>
          <w:color w:val="000000"/>
          <w:sz w:val="20"/>
          <w:szCs w:val="20"/>
          <w:lang w:val="fr-FR"/>
        </w:rPr>
        <w:t>, des murets entourant une surface rectangulaire dallée.</w:t>
      </w:r>
    </w:p>
    <w:p w14:paraId="7589B3A4"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 xml:space="preserve">Quinze mètres au sud et plus haut sur la pente se trouve une construction carrée, </w:t>
      </w:r>
      <w:r w:rsidRPr="0032190F">
        <w:rPr>
          <w:b/>
          <w:i/>
          <w:color w:val="000000"/>
          <w:sz w:val="20"/>
          <w:szCs w:val="20"/>
          <w:lang w:val="fr-FR"/>
        </w:rPr>
        <w:t>C1</w:t>
      </w:r>
      <w:r w:rsidRPr="0032190F">
        <w:rPr>
          <w:i/>
          <w:color w:val="000000"/>
          <w:sz w:val="20"/>
          <w:szCs w:val="20"/>
          <w:lang w:val="fr-FR"/>
        </w:rPr>
        <w:t xml:space="preserve">, adossée à une petite paroi rocheuse presque verticale nord. Les murs ont 0,8 m de haut avec une ouverture au sud-est. Les pierres sont éboulées à l'intérieur et devant le mur nord, où certains blocs bien entassés font penser à une petite terrasse.   </w:t>
      </w:r>
    </w:p>
    <w:p w14:paraId="3EBD8D85"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 xml:space="preserve">Aller 12 m à l'ouest pour trouver </w:t>
      </w:r>
      <w:r w:rsidRPr="0032190F">
        <w:rPr>
          <w:b/>
          <w:i/>
          <w:color w:val="000000"/>
          <w:sz w:val="20"/>
          <w:szCs w:val="20"/>
          <w:lang w:val="fr-FR"/>
        </w:rPr>
        <w:t>C3</w:t>
      </w:r>
      <w:r w:rsidRPr="0032190F">
        <w:rPr>
          <w:i/>
          <w:color w:val="000000"/>
          <w:sz w:val="20"/>
          <w:szCs w:val="20"/>
          <w:lang w:val="fr-FR"/>
        </w:rPr>
        <w:t xml:space="preserve">, une nouvelle bâtisse adossée à la paroi, qui est composée de deux pièce. Celle située à l'est n'a pas de mur au sud, l'autre a presque tous ses murs éboulés, totalement au sud et au nord , partiellement à l'est et à l'ouest.  </w:t>
      </w:r>
    </w:p>
    <w:p w14:paraId="08EAF35F"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p>
    <w:p w14:paraId="38874500"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Retourner sur le sentier et le suivre une centaine de mètres, en empruntant plusieurs lacets jusqu'à dépasser un amas de blocs blancs qui semblent taillés. Rejoindre le mélèze</w:t>
      </w:r>
      <w:r w:rsidRPr="0032190F">
        <w:rPr>
          <w:color w:val="000000"/>
          <w:sz w:val="20"/>
          <w:szCs w:val="20"/>
          <w:vertAlign w:val="superscript"/>
          <w:lang w:val="fr-FR"/>
        </w:rPr>
        <w:footnoteReference w:customMarkFollows="1" w:id="12"/>
        <w:t>*</w:t>
      </w:r>
      <w:r w:rsidRPr="0032190F">
        <w:rPr>
          <w:color w:val="000000"/>
          <w:sz w:val="20"/>
          <w:szCs w:val="20"/>
          <w:lang w:val="fr-FR"/>
        </w:rPr>
        <w:t xml:space="preserve"> situé un peu au-dessus des blocs et marcher 5 m vers l'ouest. Au pied d'un renfoncement, entre une paroi nord et une paroi est, derrière des murets en ruine encadrant </w:t>
      </w:r>
      <w:r w:rsidRPr="0032190F">
        <w:rPr>
          <w:b/>
          <w:color w:val="000000"/>
          <w:sz w:val="20"/>
          <w:szCs w:val="20"/>
          <w:lang w:val="fr-FR"/>
        </w:rPr>
        <w:t>TD</w:t>
      </w:r>
      <w:r w:rsidRPr="0032190F">
        <w:rPr>
          <w:color w:val="000000"/>
          <w:sz w:val="20"/>
          <w:szCs w:val="20"/>
          <w:lang w:val="fr-FR"/>
        </w:rPr>
        <w:t>, une plate forme de 5 m</w:t>
      </w:r>
      <w:r w:rsidRPr="0032190F">
        <w:rPr>
          <w:color w:val="000000"/>
          <w:sz w:val="20"/>
          <w:szCs w:val="20"/>
          <w:vertAlign w:val="superscript"/>
          <w:lang w:val="fr-FR"/>
        </w:rPr>
        <w:t>2</w:t>
      </w:r>
      <w:r w:rsidRPr="0032190F">
        <w:rPr>
          <w:color w:val="000000"/>
          <w:sz w:val="20"/>
          <w:szCs w:val="20"/>
          <w:lang w:val="fr-FR"/>
        </w:rPr>
        <w:t>, se trouve un petit bloc qui dépasse à peine les pieds de myrtilles</w:t>
      </w:r>
      <w:r w:rsidRPr="0032190F">
        <w:rPr>
          <w:color w:val="000000"/>
          <w:sz w:val="20"/>
          <w:szCs w:val="20"/>
          <w:vertAlign w:val="superscript"/>
          <w:lang w:val="fr-FR"/>
        </w:rPr>
        <w:t>*</w:t>
      </w:r>
      <w:r w:rsidRPr="0032190F">
        <w:rPr>
          <w:color w:val="000000"/>
          <w:sz w:val="20"/>
          <w:szCs w:val="20"/>
          <w:lang w:val="fr-FR"/>
        </w:rPr>
        <w:t>. TD fait partie d'un ensemble de terrasses et casemates situé dans le groupe I de la zone III.</w:t>
      </w:r>
    </w:p>
    <w:p w14:paraId="386EE166" w14:textId="77777777" w:rsidR="000152C6" w:rsidRPr="0032190F" w:rsidRDefault="000152C6" w:rsidP="000152C6">
      <w:pPr>
        <w:widowControl w:val="0"/>
        <w:overflowPunct w:val="0"/>
        <w:autoSpaceDE w:val="0"/>
        <w:autoSpaceDN w:val="0"/>
        <w:adjustRightInd w:val="0"/>
        <w:ind w:right="255"/>
        <w:jc w:val="both"/>
        <w:rPr>
          <w:rFonts w:ascii="Courier" w:hAnsi="Courier"/>
          <w:color w:val="000000"/>
          <w:sz w:val="20"/>
          <w:szCs w:val="20"/>
          <w:lang w:val="fr-FR"/>
        </w:rPr>
      </w:pPr>
    </w:p>
    <w:p w14:paraId="10C9DC13"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1 </w:t>
      </w:r>
      <w:r w:rsidRPr="00DA7B01">
        <w:rPr>
          <w:rFonts w:ascii="Symbol" w:hAnsi="Symbol"/>
          <w:b/>
          <w:color w:val="000000"/>
          <w:sz w:val="20"/>
          <w:szCs w:val="20"/>
        </w:rPr>
        <w:t></w:t>
      </w:r>
      <w:r w:rsidRPr="00DA7B01">
        <w:rPr>
          <w:rFonts w:ascii="Symbol" w:hAnsi="Symbol"/>
          <w:b/>
          <w:color w:val="000000"/>
          <w:sz w:val="20"/>
          <w:szCs w:val="20"/>
        </w:rPr>
        <w:t></w:t>
      </w:r>
      <w:r w:rsidRPr="0032190F">
        <w:rPr>
          <w:b/>
          <w:color w:val="000000"/>
          <w:sz w:val="20"/>
          <w:szCs w:val="20"/>
          <w:lang w:val="fr-FR"/>
        </w:rPr>
        <w:t>. Zone III . Groupe I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 xml:space="preserve">2 199 m </w:t>
      </w:r>
    </w:p>
    <w:p w14:paraId="2B0C8C76"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i/>
          <w:color w:val="000000"/>
          <w:sz w:val="20"/>
          <w:szCs w:val="20"/>
          <w:lang w:val="fr-FR"/>
        </w:rPr>
        <w:t>Roche du corniforme au pied du mélèze</w:t>
      </w:r>
      <w:r w:rsidRPr="0032190F">
        <w:rPr>
          <w:b/>
          <w:color w:val="000000"/>
          <w:sz w:val="20"/>
          <w:szCs w:val="20"/>
          <w:lang w:val="fr-FR"/>
        </w:rPr>
        <w:tab/>
      </w:r>
      <w:r w:rsidRPr="0032190F">
        <w:rPr>
          <w:b/>
          <w:color w:val="000000"/>
          <w:sz w:val="20"/>
          <w:szCs w:val="20"/>
          <w:lang w:val="fr-FR"/>
        </w:rPr>
        <w:tab/>
      </w:r>
    </w:p>
    <w:p w14:paraId="1B755041"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p>
    <w:p w14:paraId="7E9488BA"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C'est un grès pélitique violet, qui porte une grande inscription superficielle  ZIII GI R8</w:t>
      </w:r>
      <w:r w:rsidRPr="00DA7B01">
        <w:rPr>
          <w:rFonts w:ascii="Symbol" w:hAnsi="Symbol"/>
          <w:i/>
          <w:color w:val="000000"/>
          <w:sz w:val="20"/>
          <w:szCs w:val="20"/>
        </w:rPr>
        <w:t></w:t>
      </w:r>
      <w:r w:rsidRPr="0032190F">
        <w:rPr>
          <w:i/>
          <w:color w:val="000000"/>
          <w:sz w:val="20"/>
          <w:szCs w:val="20"/>
          <w:lang w:val="fr-FR"/>
        </w:rPr>
        <w:t xml:space="preserve">. Sur sa face (0,6 m par 0,20 m) de pendage 45° nord-ouest, située au ras du sol, on peut voir un corniforme allongé du nord-est au sud-ouest. </w:t>
      </w:r>
    </w:p>
    <w:p w14:paraId="234E53D7" w14:textId="77777777" w:rsidR="000152C6" w:rsidRPr="0032190F" w:rsidRDefault="000152C6" w:rsidP="000152C6">
      <w:pPr>
        <w:widowControl w:val="0"/>
        <w:overflowPunct w:val="0"/>
        <w:autoSpaceDE w:val="0"/>
        <w:autoSpaceDN w:val="0"/>
        <w:adjustRightInd w:val="0"/>
        <w:ind w:right="255" w:firstLine="709"/>
        <w:jc w:val="both"/>
        <w:rPr>
          <w:b/>
          <w:color w:val="000000"/>
          <w:sz w:val="20"/>
          <w:szCs w:val="20"/>
          <w:lang w:val="fr-FR"/>
        </w:rPr>
      </w:pPr>
    </w:p>
    <w:p w14:paraId="0EF313C9"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Repères</w:t>
      </w:r>
      <w:r w:rsidRPr="0032190F">
        <w:rPr>
          <w:color w:val="000000"/>
          <w:sz w:val="20"/>
          <w:szCs w:val="20"/>
          <w:lang w:val="fr-FR"/>
        </w:rPr>
        <w:t xml:space="preserve"> :</w:t>
      </w:r>
      <w:r w:rsidRPr="0032190F">
        <w:rPr>
          <w:color w:val="000000"/>
          <w:sz w:val="20"/>
          <w:szCs w:val="20"/>
          <w:lang w:val="fr-FR"/>
        </w:rPr>
        <w:tab/>
        <w:t>- cette roche se trouve 62 m à l'ouest de la roche 4</w:t>
      </w:r>
      <w:r w:rsidRPr="00DA7B01">
        <w:rPr>
          <w:rFonts w:ascii="Symbol" w:hAnsi="Symbol"/>
          <w:color w:val="000000"/>
          <w:sz w:val="20"/>
          <w:szCs w:val="20"/>
        </w:rPr>
        <w:t></w:t>
      </w:r>
      <w:r w:rsidRPr="0032190F">
        <w:rPr>
          <w:color w:val="000000"/>
          <w:sz w:val="20"/>
          <w:szCs w:val="20"/>
          <w:lang w:val="fr-FR"/>
        </w:rPr>
        <w:t xml:space="preserve"> du groupe I</w:t>
      </w:r>
    </w:p>
    <w:p w14:paraId="1E4AADBC"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r>
      <w:r w:rsidRPr="0032190F">
        <w:rPr>
          <w:color w:val="000000"/>
          <w:sz w:val="20"/>
          <w:szCs w:val="20"/>
          <w:lang w:val="fr-FR"/>
        </w:rPr>
        <w:tab/>
        <w:t>- et 15 m au nord-nord-ouest de la roche 4? du groupe I</w:t>
      </w:r>
    </w:p>
    <w:p w14:paraId="31F7C31D"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090503C2"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 xml:space="preserve">Pendant quelques mètres suivre une sente herbeuse qui se dirige vers l'ouest et relie la plateforme à des terrasses situées plus bas. Repérer plusieurs casemates, dont C1 est la plus à l'est et se diriger vers celle qui est la plus à l'ouest. S'arrêter 4 m à l'ouest de cette construction pour observer un bloc de grès rose.   </w:t>
      </w:r>
    </w:p>
    <w:p w14:paraId="206DE340"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p>
    <w:p w14:paraId="32B3C373"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lastRenderedPageBreak/>
        <w:t xml:space="preserve">Roche 2 </w:t>
      </w:r>
      <w:r w:rsidRPr="00DA7B01">
        <w:rPr>
          <w:rFonts w:ascii="Symbol" w:hAnsi="Symbol"/>
          <w:b/>
          <w:color w:val="000000"/>
          <w:sz w:val="20"/>
          <w:szCs w:val="20"/>
        </w:rPr>
        <w:t></w:t>
      </w:r>
      <w:r w:rsidRPr="00DA7B01">
        <w:rPr>
          <w:rFonts w:ascii="Symbol" w:hAnsi="Symbol"/>
          <w:b/>
          <w:color w:val="000000"/>
          <w:sz w:val="20"/>
          <w:szCs w:val="20"/>
        </w:rPr>
        <w:t></w:t>
      </w:r>
      <w:r w:rsidRPr="0032190F">
        <w:rPr>
          <w:b/>
          <w:color w:val="000000"/>
          <w:sz w:val="20"/>
          <w:szCs w:val="20"/>
          <w:lang w:val="fr-FR"/>
        </w:rPr>
        <w:t>. Zone III . Groupe I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199 m ?</w:t>
      </w:r>
    </w:p>
    <w:p w14:paraId="355DEB45"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i/>
          <w:color w:val="000000"/>
          <w:sz w:val="20"/>
          <w:szCs w:val="20"/>
          <w:lang w:val="fr-FR"/>
        </w:rPr>
        <w:t>Roche de la casemate au toit de lauze</w:t>
      </w:r>
      <w:r w:rsidRPr="0032190F">
        <w:rPr>
          <w:b/>
          <w:color w:val="000000"/>
          <w:sz w:val="20"/>
          <w:szCs w:val="20"/>
          <w:lang w:val="fr-FR"/>
        </w:rPr>
        <w:tab/>
      </w:r>
      <w:r w:rsidRPr="0032190F">
        <w:rPr>
          <w:b/>
          <w:color w:val="000000"/>
          <w:sz w:val="20"/>
          <w:szCs w:val="20"/>
          <w:lang w:val="fr-FR"/>
        </w:rPr>
        <w:tab/>
      </w:r>
    </w:p>
    <w:p w14:paraId="6F177D65"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p>
    <w:p w14:paraId="733288E5"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C'est un bloc de grès grossier incrusté dans la pente. Sa face supérieure de pendage 30° nord-est, en forme de losange (2 m par 1,15 m, grande diagonale d'orientation nord - sud,), présente un petit décrochement horizontal sud-est - nord-ouest en son milieu. Dans le nord de la partie supérieure, se distingue un corniforme au corps rectangulaire et aux cornes à 2 segments perpendiculaires dirigées vers le sud. Les cornes sont dissymétriques et la corne droite, moins nette, présente probablement un troisième segment.</w:t>
      </w:r>
    </w:p>
    <w:p w14:paraId="74BAA71C"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p>
    <w:p w14:paraId="37A9C8FF"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Aller 4 m à l'est :</w:t>
      </w:r>
      <w:r w:rsidRPr="0032190F">
        <w:rPr>
          <w:b/>
          <w:i/>
          <w:color w:val="000000"/>
          <w:sz w:val="20"/>
          <w:szCs w:val="20"/>
          <w:lang w:val="fr-FR"/>
        </w:rPr>
        <w:t>C4</w:t>
      </w:r>
      <w:r w:rsidRPr="0032190F">
        <w:rPr>
          <w:i/>
          <w:color w:val="000000"/>
          <w:sz w:val="20"/>
          <w:szCs w:val="20"/>
          <w:lang w:val="fr-FR"/>
        </w:rPr>
        <w:t xml:space="preserve"> est une casemate qui possède encore ses 4 murs d'orientation nord - sud et est - ouest, aux pierres bien entassées, hauts de près de 1 m. L'entrée est au sud-est près du talus et les coins s'appuient sur des blocs en place. Elle est surmontée de la terrasse </w:t>
      </w:r>
      <w:r w:rsidRPr="0032190F">
        <w:rPr>
          <w:b/>
          <w:i/>
          <w:color w:val="000000"/>
          <w:sz w:val="20"/>
          <w:szCs w:val="20"/>
          <w:lang w:val="fr-FR"/>
        </w:rPr>
        <w:t xml:space="preserve">T15. </w:t>
      </w:r>
      <w:r w:rsidRPr="0032190F">
        <w:rPr>
          <w:i/>
          <w:color w:val="000000"/>
          <w:sz w:val="20"/>
          <w:szCs w:val="20"/>
          <w:lang w:val="fr-FR"/>
        </w:rPr>
        <w:t xml:space="preserve">Remarquer, plus à l'est une grande roche blanche entre C3 et C4. Une terrasse </w:t>
      </w:r>
      <w:r w:rsidRPr="0032190F">
        <w:rPr>
          <w:b/>
          <w:i/>
          <w:color w:val="000000"/>
          <w:sz w:val="20"/>
          <w:szCs w:val="20"/>
          <w:lang w:val="fr-FR"/>
        </w:rPr>
        <w:t>T2</w:t>
      </w:r>
      <w:r w:rsidRPr="0032190F">
        <w:rPr>
          <w:i/>
          <w:color w:val="000000"/>
          <w:sz w:val="20"/>
          <w:szCs w:val="20"/>
          <w:lang w:val="fr-FR"/>
        </w:rPr>
        <w:t xml:space="preserve"> est aménagée devant ce bloc</w:t>
      </w:r>
    </w:p>
    <w:p w14:paraId="0790A0CD"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 xml:space="preserve">La terrasse </w:t>
      </w:r>
      <w:r w:rsidRPr="0032190F">
        <w:rPr>
          <w:b/>
          <w:i/>
          <w:color w:val="000000"/>
          <w:sz w:val="20"/>
          <w:szCs w:val="20"/>
          <w:lang w:val="fr-FR"/>
        </w:rPr>
        <w:t>T3</w:t>
      </w:r>
      <w:r w:rsidRPr="0032190F">
        <w:rPr>
          <w:i/>
          <w:color w:val="000000"/>
          <w:sz w:val="20"/>
          <w:szCs w:val="20"/>
          <w:lang w:val="fr-FR"/>
        </w:rPr>
        <w:t xml:space="preserve"> est située 13 m plus à l'ouest. C'est un enclos rectangulaire allongé du nord au sud </w:t>
      </w:r>
      <w:r w:rsidRPr="0032190F">
        <w:rPr>
          <w:i/>
          <w:color w:val="000000"/>
          <w:sz w:val="20"/>
          <w:szCs w:val="20"/>
          <w:lang w:val="fr-FR"/>
        </w:rPr>
        <w:br/>
        <w:t xml:space="preserve">(4 m par 2 m) avec une ouverture au nord. Il se prolonge au nord par la construction carrée </w:t>
      </w:r>
      <w:r w:rsidRPr="0032190F">
        <w:rPr>
          <w:b/>
          <w:i/>
          <w:color w:val="000000"/>
          <w:sz w:val="20"/>
          <w:szCs w:val="20"/>
          <w:lang w:val="fr-FR"/>
        </w:rPr>
        <w:t>C5</w:t>
      </w:r>
      <w:r w:rsidRPr="0032190F">
        <w:rPr>
          <w:i/>
          <w:color w:val="000000"/>
          <w:sz w:val="20"/>
          <w:szCs w:val="20"/>
          <w:lang w:val="fr-FR"/>
        </w:rPr>
        <w:t xml:space="preserve"> (2,5 m par </w:t>
      </w:r>
      <w:r w:rsidRPr="0032190F">
        <w:rPr>
          <w:i/>
          <w:color w:val="000000"/>
          <w:sz w:val="20"/>
          <w:szCs w:val="20"/>
          <w:lang w:val="fr-FR"/>
        </w:rPr>
        <w:br/>
        <w:t xml:space="preserve">2,5 m), aux coins arrondis et présentant encore des murets de 0,5 m. Son ouverture est peut-être en face de T3. Six mètres à l'ouest se trouve </w:t>
      </w:r>
      <w:r w:rsidRPr="0032190F">
        <w:rPr>
          <w:b/>
          <w:i/>
          <w:color w:val="000000"/>
          <w:sz w:val="20"/>
          <w:szCs w:val="20"/>
          <w:lang w:val="fr-FR"/>
        </w:rPr>
        <w:t>T4</w:t>
      </w:r>
      <w:r w:rsidRPr="0032190F">
        <w:rPr>
          <w:i/>
          <w:color w:val="000000"/>
          <w:sz w:val="20"/>
          <w:szCs w:val="20"/>
          <w:lang w:val="fr-FR"/>
        </w:rPr>
        <w:t>, une terrasse de 4,5 m de large et 10 m de long, dirigée vers le nord. L'ouverture se trouve probablement au nord et le côté sud est très démoli.</w:t>
      </w:r>
    </w:p>
    <w:p w14:paraId="52759ADC"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p>
    <w:p w14:paraId="04C2C138"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Dans la prolongation de T4, au sud se trouve, au ras du sol, un bloc plat de grès blanc puis un gros bloc violet qui porte des gravures protohistoriques.</w:t>
      </w:r>
    </w:p>
    <w:p w14:paraId="3E7B25E9"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p>
    <w:p w14:paraId="156A27B3"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2 </w:t>
      </w:r>
      <w:r w:rsidRPr="00DA7B01">
        <w:rPr>
          <w:rFonts w:ascii="Symbol" w:hAnsi="Symbol"/>
          <w:b/>
          <w:color w:val="000000"/>
          <w:sz w:val="20"/>
          <w:szCs w:val="20"/>
        </w:rPr>
        <w:t></w:t>
      </w:r>
      <w:r w:rsidRPr="00DA7B01">
        <w:rPr>
          <w:rFonts w:ascii="Symbol" w:hAnsi="Symbol"/>
          <w:b/>
          <w:color w:val="000000"/>
          <w:sz w:val="20"/>
          <w:szCs w:val="20"/>
        </w:rPr>
        <w:t></w:t>
      </w:r>
      <w:r w:rsidRPr="0032190F">
        <w:rPr>
          <w:b/>
          <w:color w:val="000000"/>
          <w:sz w:val="20"/>
          <w:szCs w:val="20"/>
          <w:lang w:val="fr-FR"/>
        </w:rPr>
        <w:t>. Zone III . Groupe I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199 m ?</w:t>
      </w:r>
    </w:p>
    <w:p w14:paraId="2481BF84"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i/>
          <w:color w:val="000000"/>
          <w:sz w:val="20"/>
          <w:szCs w:val="20"/>
          <w:lang w:val="fr-FR"/>
        </w:rPr>
        <w:t>Roche de la grande terrasse militaire</w:t>
      </w:r>
      <w:r w:rsidRPr="0032190F">
        <w:rPr>
          <w:b/>
          <w:color w:val="000000"/>
          <w:sz w:val="20"/>
          <w:szCs w:val="20"/>
          <w:lang w:val="fr-FR"/>
        </w:rPr>
        <w:tab/>
      </w:r>
      <w:r w:rsidRPr="0032190F">
        <w:rPr>
          <w:b/>
          <w:color w:val="000000"/>
          <w:sz w:val="20"/>
          <w:szCs w:val="20"/>
          <w:lang w:val="fr-FR"/>
        </w:rPr>
        <w:tab/>
      </w:r>
    </w:p>
    <w:p w14:paraId="209CFB5A"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p>
    <w:p w14:paraId="416381B7"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C'est un bloc de grès fin, schistosé, de couleur rouge violacé, présentant des inclusions blanches et des décrochements nord - sud et nord-ouest - sud-est. La surface gravée (1,5 m par 0,8 m), de pendage 40° est, a une texture grumeleuse. Un corniforme est assez visible au coin nord-est. Trois autres corniformes sont éparpillés sur la surface mais sont beaucoup moins nets.</w:t>
      </w:r>
    </w:p>
    <w:p w14:paraId="2174110A"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p>
    <w:p w14:paraId="7CBE7203"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Aller vers le nord-est en direction d'un grand bloc blanc à face supérieure plate, penchée vers l'ouest d'environ 20°.</w:t>
      </w:r>
    </w:p>
    <w:p w14:paraId="3128E4F0"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p>
    <w:p w14:paraId="08E38ACE"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b/>
          <w:i/>
          <w:color w:val="000000"/>
          <w:sz w:val="20"/>
          <w:szCs w:val="20"/>
          <w:lang w:val="fr-FR"/>
        </w:rPr>
        <w:t>C6</w:t>
      </w:r>
      <w:r w:rsidRPr="0032190F">
        <w:rPr>
          <w:i/>
          <w:color w:val="000000"/>
          <w:sz w:val="20"/>
          <w:szCs w:val="20"/>
          <w:lang w:val="fr-FR"/>
        </w:rPr>
        <w:t xml:space="preserve"> est à son pied. C'est une petite structure carrée, bordée de murets incluant un bloc important à l'ouest, prolongée au nord par une terrasse dallée et bordée de blocs. Cette structure se poursuit presque la roche 2</w:t>
      </w:r>
      <w:r w:rsidRPr="00DA7B01">
        <w:rPr>
          <w:rFonts w:ascii="Symbol" w:hAnsi="Symbol"/>
          <w:i/>
          <w:color w:val="000000"/>
          <w:sz w:val="20"/>
          <w:szCs w:val="20"/>
        </w:rPr>
        <w:t></w:t>
      </w:r>
      <w:r w:rsidRPr="0032190F">
        <w:rPr>
          <w:i/>
          <w:color w:val="000000"/>
          <w:sz w:val="20"/>
          <w:szCs w:val="20"/>
          <w:lang w:val="fr-FR"/>
        </w:rPr>
        <w:t>.</w:t>
      </w:r>
      <w:r w:rsidRPr="0032190F">
        <w:rPr>
          <w:i/>
          <w:color w:val="000000"/>
          <w:sz w:val="20"/>
          <w:szCs w:val="20"/>
          <w:lang w:val="fr-FR"/>
        </w:rPr>
        <w:tab/>
      </w:r>
    </w:p>
    <w:p w14:paraId="1C50BC7B"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p>
    <w:p w14:paraId="605B84A3"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Repérer en bordure du torrent, un bloc de grès violet mais constitué de grès blanc à son extrémité est.</w:t>
      </w:r>
    </w:p>
    <w:p w14:paraId="31FC45C5"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360D6744"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2 </w:t>
      </w:r>
      <w:r w:rsidRPr="00DA7B01">
        <w:rPr>
          <w:rFonts w:ascii="Symbol" w:hAnsi="Symbol"/>
          <w:b/>
          <w:color w:val="000000"/>
          <w:sz w:val="20"/>
          <w:szCs w:val="20"/>
        </w:rPr>
        <w:t></w:t>
      </w:r>
      <w:r w:rsidRPr="00DA7B01">
        <w:rPr>
          <w:rFonts w:ascii="Symbol" w:hAnsi="Symbol"/>
          <w:b/>
          <w:color w:val="000000"/>
          <w:sz w:val="20"/>
          <w:szCs w:val="20"/>
        </w:rPr>
        <w:t></w:t>
      </w:r>
      <w:r w:rsidRPr="0032190F">
        <w:rPr>
          <w:b/>
          <w:color w:val="000000"/>
          <w:sz w:val="20"/>
          <w:szCs w:val="20"/>
          <w:lang w:val="fr-FR"/>
        </w:rPr>
        <w:t>. Zone III . Groupe I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187,5 m</w:t>
      </w:r>
    </w:p>
    <w:p w14:paraId="3B3F673B"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i/>
          <w:color w:val="000000"/>
          <w:sz w:val="20"/>
          <w:szCs w:val="20"/>
          <w:lang w:val="fr-FR"/>
        </w:rPr>
        <w:t>Roche du corniforme peu élaboré</w:t>
      </w:r>
      <w:r w:rsidRPr="0032190F">
        <w:rPr>
          <w:b/>
          <w:color w:val="000000"/>
          <w:sz w:val="20"/>
          <w:szCs w:val="20"/>
          <w:lang w:val="fr-FR"/>
        </w:rPr>
        <w:tab/>
      </w:r>
    </w:p>
    <w:p w14:paraId="0A681FDF"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ab/>
      </w:r>
    </w:p>
    <w:p w14:paraId="579B74E5"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Sa face (3,4 m par 2,2 m) de pendage 20° sud porte des rayures roses et lie de vin, orientées du nord au sud. La surface est irrégulière et de mauvaise qualité, sauf au pied d'un décrochement, au milieu de la partie supérieure de la roche. Là, le grès est plus fin, lisse et de couleur lie de vin. Près du bord supérieur, sont gravés le n° ZIII GI R9</w:t>
      </w:r>
      <w:r w:rsidRPr="00DA7B01">
        <w:rPr>
          <w:rFonts w:ascii="Symbol" w:hAnsi="Symbol"/>
          <w:i/>
          <w:color w:val="000000"/>
          <w:sz w:val="20"/>
          <w:szCs w:val="20"/>
        </w:rPr>
        <w:t></w:t>
      </w:r>
      <w:r w:rsidRPr="0032190F">
        <w:rPr>
          <w:i/>
          <w:color w:val="000000"/>
          <w:sz w:val="20"/>
          <w:szCs w:val="20"/>
          <w:lang w:val="fr-FR"/>
        </w:rPr>
        <w:t xml:space="preserve"> et un corniforme à longues cornes dressées, qui est assez mal réalisé. Tout l'est de la roche est couvert d'une couche de quartz très érodé, non brillant et empli de lichens.</w:t>
      </w:r>
    </w:p>
    <w:p w14:paraId="01E04897"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144D82B4"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Traverser en biais l'éboulis qui couvre le torrent (40 m), en direction d'énormes blocs. Se diriger plus particulièrement vers le bloc situé le plus au sud, coloré en orange et couvert de lichens noirs le long des arêtes. Le but est d'atteindre une petite pelouse située au nord, entre deux bras du torrent (l’un coule sous les blocs et, quelques mètres au nord, l'autre coule plus librement). Des petites roches blanches sont éparpillées dans la pelouse. Repérer le bloc blanc situé le plus à l'ouest et à 2 m de l'éboulis. Il mesure 1,5 m d'est en ouest et 0,4 m de haut.</w:t>
      </w:r>
    </w:p>
    <w:p w14:paraId="7C9BEF8F"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Repère</w:t>
      </w:r>
      <w:r w:rsidRPr="0032190F">
        <w:rPr>
          <w:color w:val="000000"/>
          <w:sz w:val="20"/>
          <w:szCs w:val="20"/>
          <w:lang w:val="fr-FR"/>
        </w:rPr>
        <w:t xml:space="preserve"> : à 10 m au nord de ce bloc se trouve un petit dôme, haut de 1 m, violet à l'ouest et blanchâtre à l'est, où le sentier de l'Arpette semble aboutir entre deux virages.</w:t>
      </w:r>
    </w:p>
    <w:p w14:paraId="05422C53"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56AB2ADE"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2 </w:t>
      </w:r>
      <w:r w:rsidRPr="00DA7B01">
        <w:rPr>
          <w:rFonts w:ascii="Symbol" w:hAnsi="Symbol"/>
          <w:b/>
          <w:color w:val="000000"/>
          <w:sz w:val="20"/>
          <w:szCs w:val="20"/>
        </w:rPr>
        <w:t></w:t>
      </w:r>
      <w:r w:rsidRPr="00DA7B01">
        <w:rPr>
          <w:rFonts w:ascii="Symbol" w:hAnsi="Symbol"/>
          <w:b/>
          <w:color w:val="000000"/>
          <w:sz w:val="20"/>
          <w:szCs w:val="20"/>
        </w:rPr>
        <w:t></w:t>
      </w:r>
      <w:r w:rsidRPr="0032190F">
        <w:rPr>
          <w:b/>
          <w:color w:val="000000"/>
          <w:sz w:val="20"/>
          <w:szCs w:val="20"/>
          <w:lang w:val="fr-FR"/>
        </w:rPr>
        <w:t>. Zone III . Groupe I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189,5 m</w:t>
      </w:r>
    </w:p>
    <w:p w14:paraId="7F9861C2" w14:textId="77777777" w:rsidR="000152C6" w:rsidRPr="0032190F" w:rsidRDefault="000152C6" w:rsidP="000152C6">
      <w:pPr>
        <w:widowControl w:val="0"/>
        <w:overflowPunct w:val="0"/>
        <w:autoSpaceDE w:val="0"/>
        <w:autoSpaceDN w:val="0"/>
        <w:adjustRightInd w:val="0"/>
        <w:ind w:right="255"/>
        <w:jc w:val="both"/>
        <w:rPr>
          <w:b/>
          <w:i/>
          <w:color w:val="000000"/>
          <w:sz w:val="20"/>
          <w:szCs w:val="20"/>
          <w:lang w:val="fr-FR"/>
        </w:rPr>
      </w:pPr>
      <w:r w:rsidRPr="0032190F">
        <w:rPr>
          <w:b/>
          <w:i/>
          <w:color w:val="000000"/>
          <w:sz w:val="20"/>
          <w:szCs w:val="20"/>
          <w:lang w:val="fr-FR"/>
        </w:rPr>
        <w:t>Roche des corniformes jumeaux</w:t>
      </w:r>
    </w:p>
    <w:p w14:paraId="13EB4AE3"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i/>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p>
    <w:p w14:paraId="44A4A03C"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 xml:space="preserve">Cette roche de grès violet est située 0,5 m au nord du bloc repéré. Sa face supérieure, (0,4 m par 0,2 m) de pendage 40° sud-ouest, dépasse à peine de l'herbe. On y voit deux corniformes piquetés assez finement. Leur corps </w:t>
      </w:r>
      <w:r w:rsidRPr="0032190F">
        <w:rPr>
          <w:i/>
          <w:color w:val="000000"/>
          <w:sz w:val="20"/>
          <w:szCs w:val="20"/>
          <w:lang w:val="fr-FR"/>
        </w:rPr>
        <w:lastRenderedPageBreak/>
        <w:t>est carré et leurs cornes sont formées de deux segments perpendiculaires. En écartant l'herbe à l'est de la surface, on verra le n° ZIII GI R10</w:t>
      </w:r>
      <w:r w:rsidRPr="00DA7B01">
        <w:rPr>
          <w:rFonts w:ascii="Symbol" w:hAnsi="Symbol"/>
          <w:i/>
          <w:color w:val="000000"/>
          <w:sz w:val="20"/>
          <w:szCs w:val="20"/>
        </w:rPr>
        <w:t></w:t>
      </w:r>
      <w:r w:rsidRPr="0032190F">
        <w:rPr>
          <w:i/>
          <w:color w:val="000000"/>
          <w:sz w:val="20"/>
          <w:szCs w:val="20"/>
          <w:lang w:val="fr-FR"/>
        </w:rPr>
        <w:t>.</w:t>
      </w:r>
    </w:p>
    <w:p w14:paraId="7AA3F95B" w14:textId="77777777" w:rsidR="000152C6" w:rsidRPr="0032190F" w:rsidRDefault="000152C6" w:rsidP="000152C6">
      <w:pPr>
        <w:widowControl w:val="0"/>
        <w:overflowPunct w:val="0"/>
        <w:autoSpaceDE w:val="0"/>
        <w:autoSpaceDN w:val="0"/>
        <w:adjustRightInd w:val="0"/>
        <w:ind w:right="255"/>
        <w:jc w:val="both"/>
        <w:rPr>
          <w:rFonts w:ascii="Courier" w:hAnsi="Courier"/>
          <w:color w:val="000000"/>
          <w:sz w:val="20"/>
          <w:szCs w:val="20"/>
          <w:lang w:val="fr-FR"/>
        </w:rPr>
      </w:pPr>
    </w:p>
    <w:p w14:paraId="7FA216E9"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Traverser la moraine au-dessus du torrent en direction du sud-ouest (5 m) mais sans aller jusqu'à la rive droite. Regarder vers le nord-ouest (direction où se trouve le grand bloc orange couvert de lichens noirs). On doit apercevoir tout près une face presque verticale sud-est, couleur lie de vin avec une large strie claire.</w:t>
      </w:r>
    </w:p>
    <w:p w14:paraId="0855D66B" w14:textId="77777777" w:rsidR="000152C6" w:rsidRPr="0032190F" w:rsidRDefault="000152C6" w:rsidP="000152C6">
      <w:pPr>
        <w:widowControl w:val="0"/>
        <w:overflowPunct w:val="0"/>
        <w:autoSpaceDE w:val="0"/>
        <w:autoSpaceDN w:val="0"/>
        <w:adjustRightInd w:val="0"/>
        <w:ind w:right="255"/>
        <w:jc w:val="both"/>
        <w:rPr>
          <w:rFonts w:ascii="Courier" w:hAnsi="Courier"/>
          <w:color w:val="000000"/>
          <w:sz w:val="20"/>
          <w:szCs w:val="20"/>
          <w:lang w:val="fr-FR"/>
        </w:rPr>
      </w:pPr>
    </w:p>
    <w:p w14:paraId="600F7E64"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Roche 2 . Zone III . Groupe I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191 m</w:t>
      </w:r>
    </w:p>
    <w:p w14:paraId="4D70B305"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i/>
          <w:color w:val="000000"/>
          <w:sz w:val="20"/>
          <w:szCs w:val="20"/>
          <w:lang w:val="fr-FR"/>
        </w:rPr>
        <w:t>Roche de la plage érodée</w:t>
      </w:r>
    </w:p>
    <w:p w14:paraId="7790A7D8"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p>
    <w:p w14:paraId="0384124B"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Sur cette surface (1,1 m par 0,7 m de haut, de pendage 65° sud-est), le C de Conti et le n° ZIII GI R11 sont visibles, mais 0,15 m plus bas le numéro de Conti ZIII GII R2 est moins net. Deux plages allongées, dont l'une est peut-être un poignard, sont tracées suivant des stries glaciaires. Une plage de même forme, disposée sous le n° de Conti, est plus difficile à observer. La roche est constituée de schiste gréseux violet.</w:t>
      </w:r>
    </w:p>
    <w:p w14:paraId="7CBE6E6E"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309F7217"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Regarder vers le sud-ouest, plus haut sur la pente, et remarquer un gros bloc de grès lie de vin déposé à 30 m. Marcher dans sa direction et suivre plus ou moins le bord sud de l'éboulis qui couvre le torrent. Dépasser de 3 m une terrasse entourée de murets. Le bloc lie de vin est à moins de 10 m. Observer les roches vers le sud-ouest.</w:t>
      </w:r>
    </w:p>
    <w:p w14:paraId="6FE8A735"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4B6387B3"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color w:val="000000"/>
          <w:sz w:val="20"/>
          <w:szCs w:val="20"/>
          <w:lang w:val="fr-FR"/>
        </w:rPr>
        <w:t xml:space="preserve">Roche 3 </w:t>
      </w:r>
      <w:r w:rsidRPr="00DA7B01">
        <w:rPr>
          <w:rFonts w:ascii="Symbol" w:hAnsi="Symbol"/>
          <w:b/>
          <w:color w:val="000000"/>
          <w:sz w:val="20"/>
          <w:szCs w:val="20"/>
        </w:rPr>
        <w:t></w:t>
      </w:r>
      <w:r w:rsidRPr="00DA7B01">
        <w:rPr>
          <w:rFonts w:ascii="Symbol" w:hAnsi="Symbol"/>
          <w:b/>
          <w:color w:val="000000"/>
          <w:sz w:val="20"/>
          <w:szCs w:val="20"/>
        </w:rPr>
        <w:t></w:t>
      </w:r>
      <w:r w:rsidRPr="0032190F">
        <w:rPr>
          <w:b/>
          <w:color w:val="000000"/>
          <w:sz w:val="20"/>
          <w:szCs w:val="20"/>
          <w:lang w:val="fr-FR"/>
        </w:rPr>
        <w:t>. Zone III . Groupe I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193,5 m</w:t>
      </w:r>
    </w:p>
    <w:p w14:paraId="4459CA26"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i/>
          <w:color w:val="000000"/>
          <w:sz w:val="20"/>
          <w:szCs w:val="20"/>
          <w:lang w:val="fr-FR"/>
        </w:rPr>
        <w:t>Roche du torren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p>
    <w:p w14:paraId="43ACF1C4"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p>
    <w:p w14:paraId="5CC3BD80"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C'est un bloc de grès violet encastré au milieu de blocs de grès blanc. Sa face de pendage 50° nord-est présente un décrochement dû à une fracture. Sur la gauche, quatre figures sont plus ou moins alignées verticalement. Le corniforme situé en haut, est souvent peu net. Il présente un petit corps rond et des cornes arrondies puis dressées. Au centre se trouve un anthropomorphe (2 corniformes opposés par le corps). Les 2 corniformes du bas sont presque cachés. Ces gravures sont visibles lorsque l’éclairage est favorable.</w:t>
      </w:r>
    </w:p>
    <w:p w14:paraId="5C49B469"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Repère</w:t>
      </w:r>
      <w:r w:rsidRPr="0032190F">
        <w:rPr>
          <w:color w:val="000000"/>
          <w:sz w:val="20"/>
          <w:szCs w:val="20"/>
          <w:lang w:val="fr-FR"/>
        </w:rPr>
        <w:t xml:space="preserve"> : cette roche est en avant d'un long bloc (3 m d'est en ouest) d'une teinte plus claire.</w:t>
      </w:r>
    </w:p>
    <w:p w14:paraId="129B02FA"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p>
    <w:p w14:paraId="5FCDFAB3"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Continuer jusqu'au bloc lie de vin remarqué précédemment (26 m vers le nord-ouest).</w:t>
      </w:r>
    </w:p>
    <w:p w14:paraId="7C17829C"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2CFA95DB"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Roche 3 . Zone III . Groupe I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196,5 m</w:t>
      </w:r>
    </w:p>
    <w:p w14:paraId="2453BDB7"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i/>
          <w:color w:val="000000"/>
          <w:sz w:val="20"/>
          <w:szCs w:val="20"/>
          <w:lang w:val="fr-FR"/>
        </w:rPr>
        <w:t>Roche près des trois petites constructions</w:t>
      </w:r>
      <w:r w:rsidRPr="0032190F">
        <w:rPr>
          <w:b/>
          <w:color w:val="000000"/>
          <w:sz w:val="20"/>
          <w:szCs w:val="20"/>
          <w:lang w:val="fr-FR"/>
        </w:rPr>
        <w:tab/>
      </w:r>
    </w:p>
    <w:p w14:paraId="3BA1D013"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ab/>
      </w:r>
    </w:p>
    <w:p w14:paraId="49B84464"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C'est la face de pendage 50° sud de cette roche de schiste rouge sombre. La surface ovale (2,3 m par 1,6 m) est peu lisse mais relativement plane. Près du centre se voit le C de Conti avec, à sa droite le numéro ZIII GI R12 et, tout près, des traces du numéro de Conti "III GII". Un corniforme est gravé avec netteté près du bord est, dans le bas de la roche. Plus à gauche, un corniforme à corps linéaire et aux cornes arrondies peut se distinguer avec un peu d'attention.</w:t>
      </w:r>
    </w:p>
    <w:p w14:paraId="3D2481DA"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3C9653A6"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Faire 3 m vers le sud-ouest, en direction de l'éperon rocheux de la cime des Lacs. Et repérer une petite roche rouge sombre enterrée sur la gauche de R3</w:t>
      </w:r>
    </w:p>
    <w:p w14:paraId="6E13DDC5"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p>
    <w:p w14:paraId="0B2FBFF0"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color w:val="000000"/>
          <w:sz w:val="20"/>
          <w:szCs w:val="20"/>
          <w:lang w:val="fr-FR"/>
        </w:rPr>
        <w:t xml:space="preserve">Roche 3 </w:t>
      </w:r>
      <w:r w:rsidRPr="00DA7B01">
        <w:rPr>
          <w:rFonts w:ascii="Symbol" w:hAnsi="Symbol"/>
          <w:b/>
          <w:color w:val="000000"/>
          <w:sz w:val="20"/>
          <w:szCs w:val="20"/>
        </w:rPr>
        <w:t></w:t>
      </w:r>
      <w:r w:rsidRPr="00DA7B01">
        <w:rPr>
          <w:rFonts w:ascii="Symbol" w:hAnsi="Symbol"/>
          <w:b/>
          <w:color w:val="000000"/>
          <w:sz w:val="20"/>
          <w:szCs w:val="20"/>
        </w:rPr>
        <w:t></w:t>
      </w:r>
      <w:r w:rsidRPr="0032190F">
        <w:rPr>
          <w:b/>
          <w:color w:val="000000"/>
          <w:sz w:val="20"/>
          <w:szCs w:val="20"/>
          <w:lang w:val="fr-FR"/>
        </w:rPr>
        <w:t>. Zone III . Groupe I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193,5 m ?</w:t>
      </w:r>
    </w:p>
    <w:p w14:paraId="41E306EB"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i/>
          <w:color w:val="000000"/>
          <w:sz w:val="20"/>
          <w:szCs w:val="20"/>
          <w:lang w:val="fr-FR"/>
        </w:rPr>
        <w:t>Roche de l'attelage au ras du sol</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p>
    <w:p w14:paraId="3D8D5012"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p>
    <w:p w14:paraId="71458F30"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La face supérieure (0,8 m d'est en ouest par 0,4 m, pendage 25° sud) de ce bloc de grès fin un peu schistosé porte un attelage avec araire et, plus à l'ouest un corniforme plus grand que les bêtes de l'attelage. Ces 3 corniformes ont un corps rectangulaire massif et des cornes à 2 segments perpendiculaires. La roche, de couleur rouge sombre terne, présente une pointe blanche au nord-est.</w:t>
      </w:r>
    </w:p>
    <w:p w14:paraId="14931DAD"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p>
    <w:p w14:paraId="6AE6256D"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Depuis la roche 3 on constate la présence de nombreuses constructions</w:t>
      </w:r>
    </w:p>
    <w:p w14:paraId="1A36AD8D"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p>
    <w:p w14:paraId="3EACC3E1"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 xml:space="preserve">Vers le nord-est on aperçoit, en contrebas, plusieurs murets serrés les uns contre les autres. Ils sont situés entre le torrent qui coule sous des blocs et la pente, face au nord, du talus. A dix mètres, </w:t>
      </w:r>
      <w:r w:rsidRPr="0032190F">
        <w:rPr>
          <w:b/>
          <w:i/>
          <w:color w:val="000000"/>
          <w:sz w:val="20"/>
          <w:szCs w:val="20"/>
          <w:lang w:val="fr-FR"/>
        </w:rPr>
        <w:t>C7</w:t>
      </w:r>
      <w:r w:rsidRPr="0032190F">
        <w:rPr>
          <w:i/>
          <w:color w:val="000000"/>
          <w:sz w:val="20"/>
          <w:szCs w:val="20"/>
          <w:lang w:val="fr-FR"/>
        </w:rPr>
        <w:t xml:space="preserve"> est une casemate carrée dont les murs hauts de 0,8 m présentent une ouverture au nord-est. On trouve ensuite </w:t>
      </w:r>
      <w:r w:rsidRPr="0032190F">
        <w:rPr>
          <w:b/>
          <w:i/>
          <w:color w:val="000000"/>
          <w:sz w:val="20"/>
          <w:szCs w:val="20"/>
          <w:lang w:val="fr-FR"/>
        </w:rPr>
        <w:t>C8</w:t>
      </w:r>
      <w:r w:rsidRPr="0032190F">
        <w:rPr>
          <w:i/>
          <w:color w:val="000000"/>
          <w:sz w:val="20"/>
          <w:szCs w:val="20"/>
          <w:lang w:val="fr-FR"/>
        </w:rPr>
        <w:t xml:space="preserve">, composée de 3 murets nord - sud , celui du centre étant plus épais et plus haut, reliés au sud et ouverts au nord. </w:t>
      </w:r>
    </w:p>
    <w:p w14:paraId="04E3576C"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 xml:space="preserve">Au sud-est de la roche 3, se trouve la terrasse </w:t>
      </w:r>
      <w:r w:rsidRPr="0032190F">
        <w:rPr>
          <w:b/>
          <w:i/>
          <w:color w:val="000000"/>
          <w:sz w:val="20"/>
          <w:szCs w:val="20"/>
          <w:lang w:val="fr-FR"/>
        </w:rPr>
        <w:t>T8</w:t>
      </w:r>
      <w:r w:rsidRPr="0032190F">
        <w:rPr>
          <w:i/>
          <w:color w:val="000000"/>
          <w:sz w:val="20"/>
          <w:szCs w:val="20"/>
          <w:lang w:val="fr-FR"/>
        </w:rPr>
        <w:t>, plus ou moins rectangulaire, orientée sud-est - nord-ouest et arrondie au nord-ouest. Une grande dalle grise horizontale en occupe toute la largeur au sud-est. T8 domine les trois bâtisses précédentes.</w:t>
      </w:r>
    </w:p>
    <w:p w14:paraId="209D850E"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p>
    <w:p w14:paraId="5606341D"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Aller au-delà de T8 et 25 m au sud-sud-est de la roche 3</w:t>
      </w:r>
    </w:p>
    <w:p w14:paraId="470A280F"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p>
    <w:p w14:paraId="6BAF9406"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color w:val="000000"/>
          <w:sz w:val="20"/>
          <w:szCs w:val="20"/>
          <w:lang w:val="fr-FR"/>
        </w:rPr>
        <w:t xml:space="preserve">Roche 3 </w:t>
      </w:r>
      <w:r w:rsidRPr="00DA7B01">
        <w:rPr>
          <w:rFonts w:ascii="Symbol" w:hAnsi="Symbol"/>
          <w:b/>
          <w:color w:val="000000"/>
          <w:sz w:val="20"/>
          <w:szCs w:val="20"/>
        </w:rPr>
        <w:t></w:t>
      </w:r>
      <w:r w:rsidRPr="00DA7B01">
        <w:rPr>
          <w:rFonts w:ascii="Symbol" w:hAnsi="Symbol"/>
          <w:b/>
          <w:color w:val="000000"/>
          <w:sz w:val="20"/>
          <w:szCs w:val="20"/>
        </w:rPr>
        <w:t></w:t>
      </w:r>
      <w:r w:rsidRPr="0032190F">
        <w:rPr>
          <w:b/>
          <w:color w:val="000000"/>
          <w:sz w:val="20"/>
          <w:szCs w:val="20"/>
          <w:lang w:val="fr-FR"/>
        </w:rPr>
        <w:t>. Zone III . Groupe I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193,5 m ?</w:t>
      </w:r>
    </w:p>
    <w:p w14:paraId="49CE9C72"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i/>
          <w:color w:val="000000"/>
          <w:sz w:val="20"/>
          <w:szCs w:val="20"/>
          <w:lang w:val="fr-FR"/>
        </w:rPr>
        <w:t>Roche des casemates</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p>
    <w:p w14:paraId="16549B68"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p>
    <w:p w14:paraId="46DA9E07"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C'est une grande roche de grès grossier mauve, dont la face supérieure presque plate (4,2 m du nord-est au sud-ouest par 1,5 m, pendage 10° nord) est située au ras du sol. Cette face, mouchetée de lichens, est traversée du nord au sud par un filon de quartz, épais de 2 cm à 7 cm, doublé d'un décrochement en large feston. Un corniforme à grand corps carré et cornes arrondies puis dressées vers le sud est gravé à la limite du quartz.</w:t>
      </w:r>
    </w:p>
    <w:p w14:paraId="4BED43B1"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p>
    <w:p w14:paraId="684AAC46"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 xml:space="preserve">Monter un peu vers le sud-ouest </w:t>
      </w:r>
    </w:p>
    <w:p w14:paraId="13BFE481"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p>
    <w:p w14:paraId="43ADF1FE"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b/>
          <w:i/>
          <w:color w:val="000000"/>
          <w:sz w:val="20"/>
          <w:szCs w:val="20"/>
          <w:lang w:val="fr-FR"/>
        </w:rPr>
        <w:t>T9,</w:t>
      </w:r>
      <w:r w:rsidRPr="0032190F">
        <w:rPr>
          <w:i/>
          <w:color w:val="000000"/>
          <w:sz w:val="20"/>
          <w:szCs w:val="20"/>
          <w:lang w:val="fr-FR"/>
        </w:rPr>
        <w:t xml:space="preserve"> une terrasse semblable à T8, présente la même orientation. Elle est taillée à flanc de pente et son dallage est recouvert par l'herbe. Il en reste les contours et un mur de soutènement.</w:t>
      </w:r>
    </w:p>
    <w:p w14:paraId="032981E8"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b/>
          <w:i/>
          <w:color w:val="000000"/>
          <w:sz w:val="20"/>
          <w:szCs w:val="20"/>
          <w:lang w:val="fr-FR"/>
        </w:rPr>
        <w:t>C9</w:t>
      </w:r>
      <w:r w:rsidRPr="0032190F">
        <w:rPr>
          <w:i/>
          <w:color w:val="000000"/>
          <w:sz w:val="20"/>
          <w:szCs w:val="20"/>
          <w:lang w:val="fr-FR"/>
        </w:rPr>
        <w:t xml:space="preserve"> est une construction située au sud-ouest et au-dessus de T9. Elle est compose d'une petite terrasse accolée au nord-ouest à une casemate de 2 m par 2 m. De cette dernière il subsiste 4 murs effondrés et une ouverture assez nette au nord-est. </w:t>
      </w:r>
    </w:p>
    <w:p w14:paraId="6A695295"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 xml:space="preserve">Monter toujours vers le sud-ouest pour trouver </w:t>
      </w:r>
      <w:r w:rsidRPr="0032190F">
        <w:rPr>
          <w:b/>
          <w:i/>
          <w:color w:val="000000"/>
          <w:sz w:val="20"/>
          <w:szCs w:val="20"/>
          <w:lang w:val="fr-FR"/>
        </w:rPr>
        <w:t>T11</w:t>
      </w:r>
      <w:r w:rsidRPr="0032190F">
        <w:rPr>
          <w:i/>
          <w:color w:val="000000"/>
          <w:sz w:val="20"/>
          <w:szCs w:val="20"/>
          <w:lang w:val="fr-FR"/>
        </w:rPr>
        <w:t xml:space="preserve">, une batisse de 4 m d'est en ouest par 2,5 m ouverte à l'est sur un replat herbeux de la face nord-ouest de la cime des Lacs. Les pierres des murets n'y sont pas très bien assemblées.   </w:t>
      </w:r>
    </w:p>
    <w:p w14:paraId="65920BE6"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 xml:space="preserve">Descendre vers le nord-est, au pied de la paroi grise de pendage 30° nord-ouest, (rebord de la plate forme où a été construit T11) pour trouver </w:t>
      </w:r>
      <w:r w:rsidRPr="0032190F">
        <w:rPr>
          <w:b/>
          <w:i/>
          <w:color w:val="000000"/>
          <w:sz w:val="20"/>
          <w:szCs w:val="20"/>
          <w:lang w:val="fr-FR"/>
        </w:rPr>
        <w:t>T10</w:t>
      </w:r>
      <w:r w:rsidRPr="0032190F">
        <w:rPr>
          <w:i/>
          <w:color w:val="000000"/>
          <w:sz w:val="20"/>
          <w:szCs w:val="20"/>
          <w:lang w:val="fr-FR"/>
        </w:rPr>
        <w:t>. Ses dimensions sont 3,5 m par 1,8 m, sa forme est rectangulaire avec les coins arrondis, les murets sont plus hauts vers l'aval et les pierres sont un peu de guingois.</w:t>
      </w:r>
    </w:p>
    <w:p w14:paraId="2EDF6B5F"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 xml:space="preserve">Descendre moins de 10 m pour trouver </w:t>
      </w:r>
      <w:r w:rsidRPr="0032190F">
        <w:rPr>
          <w:b/>
          <w:i/>
          <w:color w:val="000000"/>
          <w:sz w:val="20"/>
          <w:szCs w:val="20"/>
          <w:lang w:val="fr-FR"/>
        </w:rPr>
        <w:t>T6</w:t>
      </w:r>
      <w:r w:rsidRPr="0032190F">
        <w:rPr>
          <w:i/>
          <w:color w:val="000000"/>
          <w:sz w:val="20"/>
          <w:szCs w:val="20"/>
          <w:lang w:val="fr-FR"/>
        </w:rPr>
        <w:t>, une petite terrasse, longue d'à peine 3 m du nord au sud, construite face au nord, au-dessus de la pente et dominant plusieurs constructions (T3, T4, C5 et C6).</w:t>
      </w:r>
    </w:p>
    <w:p w14:paraId="4C26D5CE"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p>
    <w:p w14:paraId="08E525D1"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Longer vers l'ouest la paroi de la cime des Lacs pendant une centaine de mètres. Dans un profond renfoncement remarquer, un peu haut sur la pente, un grand bloc plat posé en surplomb. Dessous coule une source qui a pu être jadis aménagée et entretenue. Continuer de longer la paroi qui va remonter vers le sud-ouest. Plusieurs petites terrasses (</w:t>
      </w:r>
      <w:r w:rsidRPr="0032190F">
        <w:rPr>
          <w:b/>
          <w:i/>
          <w:color w:val="000000"/>
          <w:sz w:val="20"/>
          <w:szCs w:val="20"/>
          <w:lang w:val="fr-FR"/>
        </w:rPr>
        <w:t>T12</w:t>
      </w:r>
      <w:r w:rsidRPr="0032190F">
        <w:rPr>
          <w:i/>
          <w:color w:val="000000"/>
          <w:sz w:val="20"/>
          <w:szCs w:val="20"/>
          <w:lang w:val="fr-FR"/>
        </w:rPr>
        <w:t xml:space="preserve">, </w:t>
      </w:r>
      <w:r w:rsidRPr="0032190F">
        <w:rPr>
          <w:b/>
          <w:i/>
          <w:color w:val="000000"/>
          <w:sz w:val="20"/>
          <w:szCs w:val="20"/>
          <w:lang w:val="fr-FR"/>
        </w:rPr>
        <w:t>T13</w:t>
      </w:r>
      <w:r w:rsidRPr="0032190F">
        <w:rPr>
          <w:i/>
          <w:color w:val="000000"/>
          <w:sz w:val="20"/>
          <w:szCs w:val="20"/>
          <w:lang w:val="fr-FR"/>
        </w:rPr>
        <w:t xml:space="preserve">, </w:t>
      </w:r>
      <w:r w:rsidRPr="0032190F">
        <w:rPr>
          <w:b/>
          <w:i/>
          <w:color w:val="000000"/>
          <w:sz w:val="20"/>
          <w:szCs w:val="20"/>
          <w:lang w:val="fr-FR"/>
        </w:rPr>
        <w:t>T14</w:t>
      </w:r>
      <w:r w:rsidRPr="0032190F">
        <w:rPr>
          <w:i/>
          <w:color w:val="000000"/>
          <w:sz w:val="20"/>
          <w:szCs w:val="20"/>
          <w:lang w:val="fr-FR"/>
        </w:rPr>
        <w:t xml:space="preserve"> et </w:t>
      </w:r>
      <w:r w:rsidRPr="0032190F">
        <w:rPr>
          <w:b/>
          <w:i/>
          <w:color w:val="000000"/>
          <w:sz w:val="20"/>
          <w:szCs w:val="20"/>
          <w:lang w:val="fr-FR"/>
        </w:rPr>
        <w:t>C10</w:t>
      </w:r>
      <w:r w:rsidRPr="0032190F">
        <w:rPr>
          <w:i/>
          <w:color w:val="000000"/>
          <w:sz w:val="20"/>
          <w:szCs w:val="20"/>
          <w:lang w:val="fr-FR"/>
        </w:rPr>
        <w:t>) ont été aménagées contre la paroi où la vue est dégagée vers les deux lacs Longs et le Bego mais qui sont problement invisibles de l'entrée du cirque de l'Enfer car camouflées par cette haute paroi.</w:t>
      </w:r>
    </w:p>
    <w:p w14:paraId="59E87E91"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p>
    <w:p w14:paraId="474C70FE"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 xml:space="preserve">Revenir vers l'est jusqu'à la roche 3 et avancer dans l'éboulis en direction du nord-nord-ouest. Passer à gauche du plus proche des gros blocs, en remontant le torrent, pour découvrir une petite dépression au pied ouest de ce bloc. Après avoir presque dépassé ce creux, remarquer, 8 m au nord-ouest, une petite face lie de vin portant un numéro. </w:t>
      </w:r>
    </w:p>
    <w:p w14:paraId="5A97A4D3"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069B29B8"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4 </w:t>
      </w:r>
      <w:r w:rsidRPr="00DA7B01">
        <w:rPr>
          <w:rFonts w:ascii="Symbol" w:hAnsi="Symbol"/>
          <w:b/>
          <w:color w:val="000000"/>
          <w:sz w:val="20"/>
          <w:szCs w:val="20"/>
        </w:rPr>
        <w:t></w:t>
      </w:r>
      <w:r w:rsidRPr="00DA7B01">
        <w:rPr>
          <w:rFonts w:ascii="Symbol" w:hAnsi="Symbol"/>
          <w:b/>
          <w:color w:val="000000"/>
          <w:sz w:val="20"/>
          <w:szCs w:val="20"/>
        </w:rPr>
        <w:t></w:t>
      </w:r>
      <w:r w:rsidRPr="0032190F">
        <w:rPr>
          <w:b/>
          <w:color w:val="000000"/>
          <w:sz w:val="20"/>
          <w:szCs w:val="20"/>
          <w:lang w:val="fr-FR"/>
        </w:rPr>
        <w:t>. Zone III . Groupe I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198 m</w:t>
      </w:r>
    </w:p>
    <w:p w14:paraId="099C1D03" w14:textId="77777777" w:rsidR="000152C6" w:rsidRPr="0032190F" w:rsidRDefault="000152C6" w:rsidP="000152C6">
      <w:pPr>
        <w:widowControl w:val="0"/>
        <w:overflowPunct w:val="0"/>
        <w:autoSpaceDE w:val="0"/>
        <w:autoSpaceDN w:val="0"/>
        <w:adjustRightInd w:val="0"/>
        <w:ind w:right="255"/>
        <w:jc w:val="both"/>
        <w:rPr>
          <w:b/>
          <w:i/>
          <w:color w:val="000000"/>
          <w:sz w:val="20"/>
          <w:szCs w:val="20"/>
          <w:lang w:val="fr-FR"/>
        </w:rPr>
      </w:pPr>
      <w:r w:rsidRPr="0032190F">
        <w:rPr>
          <w:b/>
          <w:i/>
          <w:color w:val="000000"/>
          <w:sz w:val="20"/>
          <w:szCs w:val="20"/>
          <w:lang w:val="fr-FR"/>
        </w:rPr>
        <w:t>Roche des deux grands corniformes reliés par les cornes</w:t>
      </w:r>
    </w:p>
    <w:p w14:paraId="4511B32A"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i/>
          <w:color w:val="000000"/>
          <w:sz w:val="20"/>
          <w:szCs w:val="20"/>
          <w:lang w:val="fr-FR"/>
        </w:rPr>
        <w:tab/>
      </w:r>
      <w:r w:rsidRPr="0032190F">
        <w:rPr>
          <w:b/>
          <w:color w:val="000000"/>
          <w:sz w:val="20"/>
          <w:szCs w:val="20"/>
          <w:lang w:val="fr-FR"/>
        </w:rPr>
        <w:tab/>
      </w:r>
    </w:p>
    <w:p w14:paraId="53131924"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C’est une face de couleur lie de vin, relativement plane et de pendage 60°sud. Un numéro est inscrit dans le haut de cette surface : ZIII GI R13</w:t>
      </w:r>
      <w:r w:rsidRPr="00DA7B01">
        <w:rPr>
          <w:rFonts w:ascii="Symbol" w:hAnsi="Symbol"/>
          <w:i/>
          <w:color w:val="000000"/>
          <w:sz w:val="20"/>
          <w:szCs w:val="20"/>
        </w:rPr>
        <w:t></w:t>
      </w:r>
      <w:r w:rsidRPr="0032190F">
        <w:rPr>
          <w:i/>
          <w:color w:val="000000"/>
          <w:sz w:val="20"/>
          <w:szCs w:val="20"/>
          <w:lang w:val="fr-FR"/>
        </w:rPr>
        <w:t>. Le C de Conti n’est pas clairement inscrit et son numéro est absent. Les gravures sont nettes bien que la surface (1,45 m par 0,55 m) ne soit pas lisse. On distingue deux corniformes opposés par leurs longues cornes. Deux autres sont plus petits et isolés. En été, l'eau coule bruyamment sous les roches.</w:t>
      </w:r>
    </w:p>
    <w:p w14:paraId="1EB84D7A"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1F80FB2B"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La roche 4</w:t>
      </w:r>
      <w:r w:rsidRPr="00DA7B01">
        <w:rPr>
          <w:rFonts w:ascii="Symbol" w:hAnsi="Symbol"/>
          <w:color w:val="000000"/>
          <w:sz w:val="20"/>
          <w:szCs w:val="20"/>
        </w:rPr>
        <w:t></w:t>
      </w:r>
      <w:r w:rsidRPr="0032190F">
        <w:rPr>
          <w:color w:val="000000"/>
          <w:sz w:val="20"/>
          <w:szCs w:val="20"/>
          <w:lang w:val="fr-FR"/>
        </w:rPr>
        <w:t xml:space="preserve"> est située un peu en contrebas dans la moraine. On aura donc intérêt à se placer sur une roche plus haute. Regarder vers le sud-ouest (l’éperon rocheux de la cime des Lacs pointe dans cette direction). A 5 m se trouve la grande face nord-est de couleur grise, partiellement recouverte de quartz blanc et de lichens jaunes, d'un gros bloc. Légèrement au sud, au pied de sa face est, remarquer, appuyée contre elle, une petite surface lie de vin apparemment inclinée vers le nord et qu'il faudra rejoindre.</w:t>
      </w:r>
    </w:p>
    <w:p w14:paraId="32305CCA" w14:textId="77777777" w:rsidR="000152C6" w:rsidRPr="0032190F" w:rsidRDefault="000152C6" w:rsidP="000152C6">
      <w:pPr>
        <w:widowControl w:val="0"/>
        <w:overflowPunct w:val="0"/>
        <w:autoSpaceDE w:val="0"/>
        <w:autoSpaceDN w:val="0"/>
        <w:adjustRightInd w:val="0"/>
        <w:ind w:right="255"/>
        <w:jc w:val="both"/>
        <w:rPr>
          <w:rFonts w:ascii="Courier" w:hAnsi="Courier"/>
          <w:color w:val="000000"/>
          <w:sz w:val="20"/>
          <w:szCs w:val="20"/>
          <w:lang w:val="fr-FR"/>
        </w:rPr>
      </w:pPr>
    </w:p>
    <w:p w14:paraId="046485C2"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4 </w:t>
      </w:r>
      <w:r w:rsidRPr="00DA7B01">
        <w:rPr>
          <w:rFonts w:ascii="Symbol" w:hAnsi="Symbol"/>
          <w:b/>
          <w:color w:val="000000"/>
          <w:sz w:val="20"/>
          <w:szCs w:val="20"/>
        </w:rPr>
        <w:t></w:t>
      </w:r>
      <w:r w:rsidRPr="00DA7B01">
        <w:rPr>
          <w:rFonts w:ascii="Symbol" w:hAnsi="Symbol"/>
          <w:b/>
          <w:color w:val="000000"/>
          <w:sz w:val="20"/>
          <w:szCs w:val="20"/>
        </w:rPr>
        <w:t></w:t>
      </w:r>
      <w:r w:rsidRPr="0032190F">
        <w:rPr>
          <w:b/>
          <w:color w:val="000000"/>
          <w:sz w:val="20"/>
          <w:szCs w:val="20"/>
          <w:lang w:val="fr-FR"/>
        </w:rPr>
        <w:t>. Zone III . Groupe I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200,5 m</w:t>
      </w:r>
    </w:p>
    <w:p w14:paraId="1F6C04D2"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i/>
          <w:color w:val="000000"/>
          <w:sz w:val="20"/>
          <w:szCs w:val="20"/>
          <w:lang w:val="fr-FR"/>
        </w:rPr>
        <w:t>Roche dressée dans l’éboulis</w:t>
      </w:r>
      <w:r w:rsidRPr="0032190F">
        <w:rPr>
          <w:b/>
          <w:color w:val="000000"/>
          <w:sz w:val="20"/>
          <w:szCs w:val="20"/>
          <w:lang w:val="fr-FR"/>
        </w:rPr>
        <w:tab/>
      </w:r>
    </w:p>
    <w:p w14:paraId="0E01BF9D"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color w:val="000000"/>
          <w:sz w:val="20"/>
          <w:szCs w:val="20"/>
          <w:lang w:val="fr-FR"/>
        </w:rPr>
        <w:tab/>
      </w:r>
    </w:p>
    <w:p w14:paraId="74209CE9"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C'est la face supérieure (1,00 m par 0,55 m) de pendage 20° nord-est d'un bloc de schiste gréseux, dressé verticalement. La surface, assez plane mais peu lisse, porte le n° ZIII GI R14</w:t>
      </w:r>
      <w:r w:rsidRPr="00DA7B01">
        <w:rPr>
          <w:rFonts w:ascii="Symbol" w:hAnsi="Symbol"/>
          <w:i/>
          <w:color w:val="000000"/>
          <w:sz w:val="20"/>
          <w:szCs w:val="20"/>
        </w:rPr>
        <w:t></w:t>
      </w:r>
      <w:r w:rsidRPr="0032190F">
        <w:rPr>
          <w:i/>
          <w:color w:val="000000"/>
          <w:sz w:val="20"/>
          <w:szCs w:val="20"/>
          <w:lang w:val="fr-FR"/>
        </w:rPr>
        <w:t xml:space="preserve"> inscrit près du bord nord. Les gravures sont deux corniformes situés dans l'angle sud.</w:t>
      </w:r>
    </w:p>
    <w:p w14:paraId="22307D4C"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3943A0C1"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Longer la grande face nord-est couverte de quartz et regaarder vers le nord où se trouve un immense bloc, orange sur sa face est.  Repérer la tranche d'un bloc de grès fin couleur lie de vin, située devant nous et en contrebas. On y voit un C.</w:t>
      </w:r>
    </w:p>
    <w:p w14:paraId="727AE546"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6FBAB479"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Roche 4 . Zone III . Groupe I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199,5 m</w:t>
      </w:r>
    </w:p>
    <w:p w14:paraId="68AA8482"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i/>
          <w:color w:val="000000"/>
          <w:sz w:val="20"/>
          <w:szCs w:val="20"/>
          <w:lang w:val="fr-FR"/>
        </w:rPr>
        <w:t>Roche de la plage d’érosion</w:t>
      </w:r>
      <w:r w:rsidRPr="0032190F">
        <w:rPr>
          <w:b/>
          <w:color w:val="000000"/>
          <w:sz w:val="20"/>
          <w:szCs w:val="20"/>
          <w:lang w:val="fr-FR"/>
        </w:rPr>
        <w:tab/>
      </w:r>
    </w:p>
    <w:p w14:paraId="70AA677C"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p>
    <w:p w14:paraId="5450EE57"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La face supérieure horizontale de ce bloc (1,3 m par 0,4 m), étirée du nord-ouest au sud-est, porte au centre le C de Conti et, au-dessous, son numéro où R4 est lisible, enfin, au sud, le n° ZIII GI R14. Il n'y a pas de gravure apparente mais, dans certaines conditions d'éclairage, il est possible de discerner une petite plage ronde.</w:t>
      </w:r>
    </w:p>
    <w:p w14:paraId="3FD467D5"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52A02341"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Remonter 12 m vers l'ouest tout en restant au centre de l'éboulis, pour apercevoir une petite roche rouge, déposée sur un gros bloc de grès blanc. Le dessus de ce bloc blanc est en légère pente vers l'est et supporte d'autres pierres, en majorité de couleur blanche.</w:t>
      </w:r>
    </w:p>
    <w:p w14:paraId="64755C63"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056631C3"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color w:val="000000"/>
          <w:sz w:val="20"/>
          <w:szCs w:val="20"/>
          <w:lang w:val="fr-FR"/>
        </w:rPr>
        <w:t xml:space="preserve">Roche 4 </w:t>
      </w:r>
      <w:r w:rsidRPr="00DA7B01">
        <w:rPr>
          <w:rFonts w:ascii="Symbol" w:hAnsi="Symbol"/>
          <w:b/>
          <w:color w:val="000000"/>
          <w:sz w:val="20"/>
          <w:szCs w:val="20"/>
        </w:rPr>
        <w:t></w:t>
      </w:r>
      <w:r w:rsidRPr="00DA7B01">
        <w:rPr>
          <w:rFonts w:ascii="Symbol" w:hAnsi="Symbol"/>
          <w:b/>
          <w:color w:val="000000"/>
          <w:sz w:val="20"/>
          <w:szCs w:val="20"/>
        </w:rPr>
        <w:t></w:t>
      </w:r>
      <w:r w:rsidRPr="0032190F">
        <w:rPr>
          <w:b/>
          <w:color w:val="000000"/>
          <w:sz w:val="20"/>
          <w:szCs w:val="20"/>
          <w:lang w:val="fr-FR"/>
        </w:rPr>
        <w:t>. Zone III . Groupe I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202,5 m</w:t>
      </w:r>
    </w:p>
    <w:p w14:paraId="3C8FB99E"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i/>
          <w:color w:val="000000"/>
          <w:sz w:val="20"/>
          <w:szCs w:val="20"/>
          <w:lang w:val="fr-FR"/>
        </w:rPr>
        <w:t>Roche de l’araire au mancheron à l’envers</w:t>
      </w:r>
      <w:r w:rsidRPr="0032190F">
        <w:rPr>
          <w:color w:val="000000"/>
          <w:sz w:val="20"/>
          <w:szCs w:val="20"/>
          <w:lang w:val="fr-FR"/>
        </w:rPr>
        <w:tab/>
      </w:r>
    </w:p>
    <w:p w14:paraId="70D0A994"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p>
    <w:p w14:paraId="1006820A"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C’est la petite roche colorée : un grès fin couleur lie de vin et rose clair. Sa face supérieure de pendage 10° est présente un décrochement de 0,15 m. Chaque surface semble plate bien que non lisse. On y voit le n° ZIII GI R15</w:t>
      </w:r>
      <w:r w:rsidRPr="00DA7B01">
        <w:rPr>
          <w:rFonts w:ascii="Symbol" w:hAnsi="Symbol"/>
          <w:i/>
          <w:color w:val="000000"/>
          <w:sz w:val="20"/>
          <w:szCs w:val="20"/>
        </w:rPr>
        <w:t></w:t>
      </w:r>
      <w:r w:rsidRPr="0032190F">
        <w:rPr>
          <w:i/>
          <w:color w:val="000000"/>
          <w:sz w:val="20"/>
          <w:szCs w:val="20"/>
          <w:lang w:val="fr-FR"/>
        </w:rPr>
        <w:t xml:space="preserve"> et un attelage dont le timon est orienté du nord au sud. Le corniforme de gauche a des cornes très évasées vers le sud mais les cornes de l'autre animal sont très courtes. Le joug est placé sous les cornes, le timon, long et légèrement courbe, dépasse un peu du joug. L'attelage tracte un araire dont le manche, perpendiculaire au timon, est complété par une poignée tournée vers le corniforme de gauche. Le sep est dans le prolongement du manche, mais légèrement courbé vers le corniforme de droite, et le soc pourrait être représenté par un élargissement du trait gravé.</w:t>
      </w:r>
    </w:p>
    <w:p w14:paraId="64B76311" w14:textId="77777777" w:rsidR="000152C6" w:rsidRPr="0032190F" w:rsidRDefault="000152C6" w:rsidP="000152C6">
      <w:pPr>
        <w:widowControl w:val="0"/>
        <w:overflowPunct w:val="0"/>
        <w:autoSpaceDE w:val="0"/>
        <w:autoSpaceDN w:val="0"/>
        <w:adjustRightInd w:val="0"/>
        <w:ind w:right="255"/>
        <w:jc w:val="both"/>
        <w:rPr>
          <w:rFonts w:ascii="Courier" w:hAnsi="Courier"/>
          <w:color w:val="000000"/>
          <w:sz w:val="20"/>
          <w:szCs w:val="20"/>
          <w:lang w:val="fr-FR"/>
        </w:rPr>
      </w:pPr>
    </w:p>
    <w:p w14:paraId="6A606E2C" w14:textId="77777777" w:rsidR="000152C6" w:rsidRPr="0032190F" w:rsidRDefault="000152C6" w:rsidP="000152C6">
      <w:pPr>
        <w:widowControl w:val="0"/>
        <w:overflowPunct w:val="0"/>
        <w:autoSpaceDE w:val="0"/>
        <w:autoSpaceDN w:val="0"/>
        <w:adjustRightInd w:val="0"/>
        <w:ind w:right="255" w:firstLine="709"/>
        <w:jc w:val="both"/>
        <w:rPr>
          <w:b/>
          <w:color w:val="000000"/>
          <w:sz w:val="20"/>
          <w:szCs w:val="20"/>
          <w:lang w:val="fr-FR"/>
        </w:rPr>
      </w:pPr>
      <w:r w:rsidRPr="0032190F">
        <w:rPr>
          <w:color w:val="000000"/>
          <w:sz w:val="20"/>
          <w:szCs w:val="20"/>
          <w:lang w:val="fr-FR"/>
        </w:rPr>
        <w:t>Continuer vers le nord pour rejoindre le torrent qui n'est plus couvert de blocs. A une cinquantaine de mètres à l'ouest de l'immense bloc, le torrent se divise en deux bras. Au confluent, sur la rive gauche du bras le plus au nord, une roche présente une face plane tournée vers le sud-ouest.</w:t>
      </w:r>
    </w:p>
    <w:p w14:paraId="106F7683"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p>
    <w:p w14:paraId="1F2241FB"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Roche 6 . Zone III . Groupe I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212,5 m</w:t>
      </w:r>
    </w:p>
    <w:p w14:paraId="0049EB1E" w14:textId="77777777" w:rsidR="000152C6" w:rsidRPr="0032190F" w:rsidRDefault="000152C6" w:rsidP="000152C6">
      <w:pPr>
        <w:widowControl w:val="0"/>
        <w:overflowPunct w:val="0"/>
        <w:autoSpaceDE w:val="0"/>
        <w:autoSpaceDN w:val="0"/>
        <w:adjustRightInd w:val="0"/>
        <w:ind w:right="255"/>
        <w:jc w:val="both"/>
        <w:rPr>
          <w:b/>
          <w:i/>
          <w:color w:val="000000"/>
          <w:sz w:val="20"/>
          <w:szCs w:val="20"/>
          <w:lang w:val="fr-FR"/>
        </w:rPr>
      </w:pPr>
      <w:r w:rsidRPr="0032190F">
        <w:rPr>
          <w:b/>
          <w:i/>
          <w:color w:val="000000"/>
          <w:sz w:val="20"/>
          <w:szCs w:val="20"/>
          <w:lang w:val="fr-FR"/>
        </w:rPr>
        <w:t>Roche du torrent de l’Arpette</w:t>
      </w:r>
    </w:p>
    <w:p w14:paraId="2ECD8277"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p>
    <w:p w14:paraId="1D12DB49"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La roche est située à 10 m sous le sentier de l'Arpette. Elle est constituée de grès peu fin d'une teinte lie de vin terne avec une pointe claire au nord-est et une strie rose dans le bas. La face de pendage 40° sud-ouest (1,7 m par 0,9 m) est de forme triangulaire et paraît plane. Il n'y a, apparemment, pas de numéro, seul le C de Conti est inscrit dans la pointe nord-est, en dessous de lichens jaunes et de grès blanc. Au centre, deux corniformes présentent des corps globuleux massifs et des cornes arrondies, formées d'une seule rangée de cupules. Entre eux, un petit corniforme est repérable, mais ce pourrait être le dessin d'un timon et d'un araire ; le joug serait représenté par une fissure qui traverse les cornes du corniforme de droite. La même technique a été utilisée pour l'ensemble du motif (association de 3 corniformes ou attelage avec araire). Plus haut et à gauche se trouve un corniforme assez semblable. Les cupules sont grandes et assez profondes.</w:t>
      </w:r>
    </w:p>
    <w:p w14:paraId="77734F64"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p>
    <w:p w14:paraId="1DB9A14C"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epère </w:t>
      </w:r>
      <w:r w:rsidRPr="0032190F">
        <w:rPr>
          <w:color w:val="000000"/>
          <w:sz w:val="20"/>
          <w:szCs w:val="20"/>
          <w:lang w:val="fr-FR"/>
        </w:rPr>
        <w:t>: A peine 10 m plus haut, à l’ouest-nord-ouest (direction du sommet des Verrairiers), trois gros blocs sont encastrés dans la pente (deux blocs blancs entourant un bloc rose) et obstruent le bras nord du torrent.</w:t>
      </w:r>
    </w:p>
    <w:p w14:paraId="756D9EB9"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096F0F4E"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Marcher une quinzaine de mètres vers le sud en direction de deux blocs de grès blancs, hauts d'environ 2 m et éloignés l'un de l'autre de 2 m. Il faudra traverser les deux bras du  torrent.</w:t>
      </w:r>
    </w:p>
    <w:p w14:paraId="04AACCA0"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2778CCD3"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5 </w:t>
      </w:r>
      <w:r w:rsidRPr="00DA7B01">
        <w:rPr>
          <w:rFonts w:ascii="Symbol" w:hAnsi="Symbol"/>
          <w:b/>
          <w:color w:val="000000"/>
          <w:sz w:val="20"/>
          <w:szCs w:val="20"/>
        </w:rPr>
        <w:t></w:t>
      </w:r>
      <w:r w:rsidRPr="00DA7B01">
        <w:rPr>
          <w:rFonts w:ascii="Symbol" w:hAnsi="Symbol"/>
          <w:b/>
          <w:color w:val="000000"/>
          <w:sz w:val="20"/>
          <w:szCs w:val="20"/>
        </w:rPr>
        <w:t></w:t>
      </w:r>
      <w:r w:rsidRPr="0032190F">
        <w:rPr>
          <w:b/>
          <w:color w:val="000000"/>
          <w:sz w:val="20"/>
          <w:szCs w:val="20"/>
          <w:lang w:val="fr-FR"/>
        </w:rPr>
        <w:t>. Zone III . Groupe I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214,5 m</w:t>
      </w:r>
    </w:p>
    <w:p w14:paraId="6056850E" w14:textId="77777777" w:rsidR="000152C6" w:rsidRPr="0032190F" w:rsidRDefault="000152C6" w:rsidP="000152C6">
      <w:pPr>
        <w:widowControl w:val="0"/>
        <w:overflowPunct w:val="0"/>
        <w:autoSpaceDE w:val="0"/>
        <w:autoSpaceDN w:val="0"/>
        <w:adjustRightInd w:val="0"/>
        <w:ind w:right="255"/>
        <w:jc w:val="both"/>
        <w:rPr>
          <w:b/>
          <w:i/>
          <w:color w:val="000000"/>
          <w:sz w:val="20"/>
          <w:szCs w:val="20"/>
          <w:lang w:val="fr-FR"/>
        </w:rPr>
      </w:pPr>
      <w:r w:rsidRPr="0032190F">
        <w:rPr>
          <w:b/>
          <w:i/>
          <w:color w:val="000000"/>
          <w:sz w:val="20"/>
          <w:szCs w:val="20"/>
          <w:lang w:val="fr-FR"/>
        </w:rPr>
        <w:t>Roche à la bande de grès rouge</w:t>
      </w:r>
    </w:p>
    <w:p w14:paraId="723B5215"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p>
    <w:p w14:paraId="68C8F453"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Ce grès est placé en avant des deux blocs. Sur son flanc est (1,9 m par 1,2 m), qui présente des faces de différents pendages, on remarque une bande (0,4 m de large) de couleur rouge sombre entre deux bandes de grès blanc grossier. Les gravures, trois corniformes, sont tracés sur la bande colorée, de pendage 45° est et relativement plane. Elles sont peu visibles car le piquetage est épars. Le n° ZIII GI R17</w:t>
      </w:r>
      <w:r w:rsidRPr="00DA7B01">
        <w:rPr>
          <w:rFonts w:ascii="Symbol" w:hAnsi="Symbol"/>
          <w:i/>
          <w:color w:val="000000"/>
          <w:sz w:val="20"/>
          <w:szCs w:val="20"/>
        </w:rPr>
        <w:t></w:t>
      </w:r>
      <w:r w:rsidRPr="00DA7B01">
        <w:rPr>
          <w:rFonts w:ascii="Symbol" w:hAnsi="Symbol"/>
          <w:i/>
          <w:color w:val="000000"/>
          <w:sz w:val="20"/>
          <w:szCs w:val="20"/>
        </w:rPr>
        <w:t></w:t>
      </w:r>
      <w:r w:rsidRPr="0032190F">
        <w:rPr>
          <w:i/>
          <w:color w:val="000000"/>
          <w:sz w:val="20"/>
          <w:szCs w:val="20"/>
          <w:lang w:val="fr-FR"/>
        </w:rPr>
        <w:t xml:space="preserve"> est inscrit dans le haut de la face.</w:t>
      </w:r>
    </w:p>
    <w:p w14:paraId="0052085F" w14:textId="77777777" w:rsidR="000152C6" w:rsidRPr="0032190F" w:rsidRDefault="000152C6" w:rsidP="000152C6">
      <w:pPr>
        <w:widowControl w:val="0"/>
        <w:overflowPunct w:val="0"/>
        <w:autoSpaceDE w:val="0"/>
        <w:autoSpaceDN w:val="0"/>
        <w:adjustRightInd w:val="0"/>
        <w:ind w:right="255"/>
        <w:jc w:val="both"/>
        <w:rPr>
          <w:rFonts w:ascii="Courier" w:hAnsi="Courier"/>
          <w:color w:val="000000"/>
          <w:sz w:val="20"/>
          <w:szCs w:val="20"/>
          <w:lang w:val="fr-FR"/>
        </w:rPr>
      </w:pPr>
    </w:p>
    <w:p w14:paraId="6617CD6C"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 xml:space="preserve">Revenir 6 m vers le sud-est, (en direction du lac Mouton, du lac Fourca et du refuge des gardes) pour se </w:t>
      </w:r>
      <w:r w:rsidRPr="0032190F">
        <w:rPr>
          <w:color w:val="000000"/>
          <w:sz w:val="20"/>
          <w:szCs w:val="20"/>
          <w:lang w:val="fr-FR"/>
        </w:rPr>
        <w:lastRenderedPageBreak/>
        <w:t>trouver près de deux blocs de grès blancs, l'un est à notre gauche et l'autre, devant nous, s'étire du nord-est au sud-ouest sur 3 m. A droite, au ras du sol, une roche couleur lie de vin est partiellement recouverte par un petit bloc de grès blanchâtre.</w:t>
      </w:r>
    </w:p>
    <w:p w14:paraId="3A3088D2"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72FDA751"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Roche 5 . Zone III . Groupe I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212,5 m</w:t>
      </w:r>
    </w:p>
    <w:p w14:paraId="0808D620"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i/>
          <w:color w:val="000000"/>
          <w:sz w:val="20"/>
          <w:szCs w:val="20"/>
          <w:lang w:val="fr-FR"/>
        </w:rPr>
        <w:t>Roche du réticulé à huit cases masqué par un bloc</w:t>
      </w:r>
      <w:r w:rsidRPr="0032190F">
        <w:rPr>
          <w:b/>
          <w:color w:val="000000"/>
          <w:sz w:val="20"/>
          <w:szCs w:val="20"/>
          <w:lang w:val="fr-FR"/>
        </w:rPr>
        <w:tab/>
      </w:r>
    </w:p>
    <w:p w14:paraId="560B3B4D"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color w:val="000000"/>
          <w:sz w:val="20"/>
          <w:szCs w:val="20"/>
          <w:lang w:val="fr-FR"/>
        </w:rPr>
        <w:tab/>
      </w:r>
      <w:r w:rsidRPr="0032190F">
        <w:rPr>
          <w:b/>
          <w:color w:val="000000"/>
          <w:sz w:val="20"/>
          <w:szCs w:val="20"/>
          <w:lang w:val="fr-FR"/>
        </w:rPr>
        <w:tab/>
      </w:r>
    </w:p>
    <w:p w14:paraId="07EEE33A"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Située au ras du sol, cette surface (0,80 m par 0,65 m) présente un décrochement nord-ouest – sud-est de 0,15 m. La gravure est tracée à l'est, sur la partie basse de la face, de pendage 25° nord. C'est un réticulé rectangulaire divisé en quatre fois deux cases, recouvert par le petit bloc et des pieds de myrtilles</w:t>
      </w:r>
      <w:r w:rsidRPr="0032190F">
        <w:rPr>
          <w:i/>
          <w:color w:val="000000"/>
          <w:sz w:val="20"/>
          <w:szCs w:val="20"/>
          <w:vertAlign w:val="superscript"/>
          <w:lang w:val="fr-FR"/>
        </w:rPr>
        <w:footnoteReference w:customMarkFollows="1" w:id="13"/>
        <w:t>*</w:t>
      </w:r>
      <w:r w:rsidRPr="0032190F">
        <w:rPr>
          <w:i/>
          <w:color w:val="000000"/>
          <w:sz w:val="20"/>
          <w:szCs w:val="20"/>
          <w:lang w:val="fr-FR"/>
        </w:rPr>
        <w:t>. Dans le haut de la face on lit ZIII GI R16 et, au-dessous, le numéro de Conti (presque illisible). Le C, à moitié gravé, est inscrit sous le mauvais numéro.</w:t>
      </w:r>
    </w:p>
    <w:p w14:paraId="728FCAE9" w14:textId="77777777" w:rsidR="000152C6" w:rsidRPr="0032190F" w:rsidRDefault="000152C6" w:rsidP="000152C6">
      <w:pPr>
        <w:widowControl w:val="0"/>
        <w:overflowPunct w:val="0"/>
        <w:autoSpaceDE w:val="0"/>
        <w:autoSpaceDN w:val="0"/>
        <w:adjustRightInd w:val="0"/>
        <w:ind w:right="255"/>
        <w:jc w:val="both"/>
        <w:rPr>
          <w:rFonts w:ascii="Courier" w:hAnsi="Courier"/>
          <w:color w:val="000000"/>
          <w:sz w:val="20"/>
          <w:szCs w:val="20"/>
          <w:lang w:val="fr-FR"/>
        </w:rPr>
      </w:pPr>
    </w:p>
    <w:p w14:paraId="1168383F"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Repartir vers l’ouest et se rapprocher du torrent en repassant à côté de la roche 5</w:t>
      </w:r>
      <w:r w:rsidRPr="00DA7B01">
        <w:rPr>
          <w:rFonts w:ascii="Symbol" w:hAnsi="Symbol"/>
          <w:color w:val="000000"/>
          <w:sz w:val="20"/>
          <w:szCs w:val="20"/>
        </w:rPr>
        <w:t></w:t>
      </w:r>
      <w:r w:rsidRPr="0032190F">
        <w:rPr>
          <w:color w:val="000000"/>
          <w:sz w:val="20"/>
          <w:szCs w:val="20"/>
          <w:lang w:val="fr-FR"/>
        </w:rPr>
        <w:t xml:space="preserve">. Longer le torrent à une distance de 3 m et se diriger vers un bloc important couleur lie de vin avec des taches roses et moucheté de lichens jaunes. Remarquer deux blocs de grès blanc dont le premier est situé 6 m au sud-est du bloc rouge. Entre eux et au ras du sol se trouve une dalle de grès couleur lie de vin. </w:t>
      </w:r>
    </w:p>
    <w:p w14:paraId="66427611"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1EB85853"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Roche 7 . Zone III . Groupe I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216,5 m</w:t>
      </w:r>
    </w:p>
    <w:p w14:paraId="21211C14" w14:textId="77777777" w:rsidR="000152C6" w:rsidRPr="0032190F" w:rsidRDefault="000152C6" w:rsidP="000152C6">
      <w:pPr>
        <w:widowControl w:val="0"/>
        <w:overflowPunct w:val="0"/>
        <w:autoSpaceDE w:val="0"/>
        <w:autoSpaceDN w:val="0"/>
        <w:adjustRightInd w:val="0"/>
        <w:ind w:right="255"/>
        <w:jc w:val="both"/>
        <w:rPr>
          <w:b/>
          <w:i/>
          <w:color w:val="000000"/>
          <w:sz w:val="20"/>
          <w:szCs w:val="20"/>
          <w:lang w:val="fr-FR"/>
        </w:rPr>
      </w:pPr>
      <w:r w:rsidRPr="0032190F">
        <w:rPr>
          <w:b/>
          <w:i/>
          <w:color w:val="000000"/>
          <w:sz w:val="20"/>
          <w:szCs w:val="20"/>
          <w:lang w:val="fr-FR"/>
        </w:rPr>
        <w:t>Roche du poignard superposé à un réticulé</w:t>
      </w:r>
    </w:p>
    <w:p w14:paraId="0E3F0063"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p>
    <w:p w14:paraId="21FE96A1"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Cette face rectangulaire (1,8 m par 1,5 m, pendage 15° est), couleur lie de vin, est allongée d’est en ouest et présente une dépression, étirée du nord-ouest au sud-est, accompagnée de décrochements. Au nord de la face, on voit le C et un n° ZIII GI R18 écrit sur le numéro de Conti, ZIII G(illisible) R(illisible). Les gravures sont nombreuses mais parfois cachées par la végétation. Se fondant avec l’érosion, elles ne sont pas toujours nettes.</w:t>
      </w:r>
    </w:p>
    <w:p w14:paraId="3EE56EF6" w14:textId="77777777" w:rsidR="000152C6" w:rsidRPr="0032190F" w:rsidRDefault="000152C6" w:rsidP="000152C6">
      <w:pPr>
        <w:widowControl w:val="0"/>
        <w:numPr>
          <w:ilvl w:val="0"/>
          <w:numId w:val="8"/>
        </w:numPr>
        <w:tabs>
          <w:tab w:val="clear" w:pos="360"/>
        </w:tabs>
        <w:overflowPunct w:val="0"/>
        <w:autoSpaceDE w:val="0"/>
        <w:autoSpaceDN w:val="0"/>
        <w:adjustRightInd w:val="0"/>
        <w:ind w:left="0" w:right="256" w:firstLine="0"/>
        <w:jc w:val="both"/>
        <w:rPr>
          <w:rFonts w:ascii="Courier" w:hAnsi="Courier"/>
          <w:i/>
          <w:color w:val="000000"/>
          <w:sz w:val="20"/>
          <w:szCs w:val="20"/>
          <w:lang w:val="fr-FR"/>
        </w:rPr>
      </w:pPr>
      <w:r w:rsidRPr="0032190F">
        <w:rPr>
          <w:i/>
          <w:color w:val="000000"/>
          <w:sz w:val="20"/>
          <w:szCs w:val="20"/>
          <w:lang w:val="fr-FR"/>
        </w:rPr>
        <w:t>Outre nombre de corniformes, de formes et de tailles variées, remarquons, dans la partie ouest (où est écrit Guido), une hallebarde au manche tracé du nord au sud et associée à une plage. La lame est allongée avec sa pointe dirigée vers l'ouest. Deux poignards sont superposés à un réticulé rectangulaire divisé en trois fois quatre cases dont les deux côtés est - ouest suivent une fissure.</w:t>
      </w:r>
    </w:p>
    <w:p w14:paraId="02DEB05B"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i/>
          <w:color w:val="000000"/>
          <w:sz w:val="20"/>
          <w:szCs w:val="20"/>
          <w:lang w:val="fr-FR"/>
        </w:rPr>
        <w:t>Signalons que l’inscription de berger Guido est tracée dans une figure géométrique à une case.</w:t>
      </w:r>
    </w:p>
    <w:p w14:paraId="3420567F"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57A30BE5"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Rejoindre, 4 m au nord-ouest, le bloc couleur lie de vin avec des inclusions roses qui nous servait de repère.</w:t>
      </w:r>
    </w:p>
    <w:p w14:paraId="250C4528"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62C5D7C3"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color w:val="000000"/>
          <w:sz w:val="20"/>
          <w:szCs w:val="20"/>
          <w:lang w:val="fr-FR"/>
        </w:rPr>
        <w:t>Roche 7 A . Zone III . Groupe I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218,5 m</w:t>
      </w:r>
    </w:p>
    <w:p w14:paraId="5AF33193"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i/>
          <w:color w:val="000000"/>
          <w:sz w:val="20"/>
          <w:szCs w:val="20"/>
          <w:lang w:val="fr-FR"/>
        </w:rPr>
        <w:t>Roche violette aux taches roses</w:t>
      </w:r>
      <w:r w:rsidRPr="0032190F">
        <w:rPr>
          <w:b/>
          <w:color w:val="000000"/>
          <w:sz w:val="20"/>
          <w:szCs w:val="20"/>
          <w:lang w:val="fr-FR"/>
        </w:rPr>
        <w:tab/>
      </w:r>
    </w:p>
    <w:p w14:paraId="3EC1B729"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p>
    <w:p w14:paraId="289C62CF"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Cette roche est gravée sur sa face sud qui est de forme ovale (2,0 m par 1,3 m) et porte une protubérance de grès grossier rose. La partie est de cette face, relativement plate et de pendage 50° sud, est de couleur lie de vin avec des taches roses. On y voit deux corniformes semblables à ceux de la roche 6 décrite précédemment : ils ont un corps globuleux et des cornes arrondies. Le C de Conti est inscrit dans le haut de la surface, au-dessus d’un n° ZIII GI R19. Le numéro de Conti n'est pas discernable.</w:t>
      </w:r>
    </w:p>
    <w:p w14:paraId="12875A8C"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6DA95AF0"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Se diriger selon la direction ouest-sud-ouest, vers un monticule surmonté de deux blocs (gias du promontoire). Il faudra marcher une cinquantaine de mètres à travers l'éboulis vers la face plate, grise et de pendage sud-est du bloc situé à gauche (nous avons compté 110 pas). Pour bien se situer, au bout d'une centaine de pas, vérifier que nous sommes dans l'alignement formé par :</w:t>
      </w:r>
    </w:p>
    <w:p w14:paraId="15129E3A"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 xml:space="preserve">- le bloc gris de la crête </w:t>
      </w:r>
    </w:p>
    <w:p w14:paraId="064CE66C"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 un bloc de grès lie de vin, présentant une face de pendage 45°est couverte de lichens, situé environ 50 m plus bas</w:t>
      </w:r>
    </w:p>
    <w:p w14:paraId="4F307E6C"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 xml:space="preserve">- un bloc de grès blanc, présentant une face de pendage 45°sud-est plane et très légèrement patinée en orange, situé plus à l’est, en contrebas. Cette roche est repérable au milieu des grès rouges et blancs </w:t>
      </w:r>
    </w:p>
    <w:p w14:paraId="126ED020"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 un bloc arrondi de teinte rouge clair au sud et rose au nord situé encore quelques mètres plus bas dans l'éboulis.</w:t>
      </w:r>
    </w:p>
    <w:p w14:paraId="40331BC4"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Rapprochons-nous de ce dernier bloc. Un C est inscrit en haut et à gauche sur sa face de pendage 50°est.</w:t>
      </w:r>
    </w:p>
    <w:p w14:paraId="03BCF444"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02F381D0"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Roche 8 B . Zone III . Groupe I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236,5 m</w:t>
      </w:r>
    </w:p>
    <w:p w14:paraId="52C7C960" w14:textId="77777777" w:rsidR="000152C6" w:rsidRPr="0032190F" w:rsidRDefault="000152C6" w:rsidP="000152C6">
      <w:pPr>
        <w:widowControl w:val="0"/>
        <w:overflowPunct w:val="0"/>
        <w:autoSpaceDE w:val="0"/>
        <w:autoSpaceDN w:val="0"/>
        <w:adjustRightInd w:val="0"/>
        <w:ind w:right="255"/>
        <w:jc w:val="both"/>
        <w:rPr>
          <w:b/>
          <w:i/>
          <w:color w:val="000000"/>
          <w:sz w:val="20"/>
          <w:szCs w:val="20"/>
          <w:lang w:val="fr-FR"/>
        </w:rPr>
      </w:pPr>
      <w:r w:rsidRPr="0032190F">
        <w:rPr>
          <w:b/>
          <w:i/>
          <w:color w:val="000000"/>
          <w:sz w:val="20"/>
          <w:szCs w:val="20"/>
          <w:lang w:val="fr-FR"/>
        </w:rPr>
        <w:t>Roche des deux corniformes se suivant</w:t>
      </w:r>
    </w:p>
    <w:p w14:paraId="55854649"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i/>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p>
    <w:p w14:paraId="74E64A43"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i/>
          <w:color w:val="000000"/>
          <w:sz w:val="20"/>
          <w:szCs w:val="20"/>
          <w:lang w:val="fr-FR"/>
        </w:rPr>
        <w:lastRenderedPageBreak/>
        <w:tab/>
        <w:t>La roche est gravée sur deux faces. Sur la face a (0,6 m par 0,6 m)de pendage 30°ouest, apparaît un n° ZIII GI R20</w:t>
      </w:r>
      <w:r w:rsidRPr="00DA7B01">
        <w:rPr>
          <w:rFonts w:ascii="Symbol" w:hAnsi="Symbol"/>
          <w:i/>
          <w:color w:val="000000"/>
          <w:sz w:val="20"/>
          <w:szCs w:val="20"/>
        </w:rPr>
        <w:t></w:t>
      </w:r>
      <w:r w:rsidRPr="00DA7B01">
        <w:rPr>
          <w:rFonts w:ascii="Symbol" w:hAnsi="Symbol"/>
          <w:i/>
          <w:color w:val="000000"/>
          <w:sz w:val="20"/>
          <w:szCs w:val="20"/>
        </w:rPr>
        <w:t></w:t>
      </w:r>
      <w:r w:rsidRPr="0032190F">
        <w:rPr>
          <w:i/>
          <w:color w:val="000000"/>
          <w:sz w:val="20"/>
          <w:szCs w:val="20"/>
          <w:lang w:val="fr-FR"/>
        </w:rPr>
        <w:t xml:space="preserve">où le </w:t>
      </w:r>
      <w:r w:rsidRPr="00DA7B01">
        <w:rPr>
          <w:rFonts w:ascii="Symbol" w:hAnsi="Symbol"/>
          <w:i/>
          <w:color w:val="000000"/>
          <w:sz w:val="20"/>
          <w:szCs w:val="20"/>
        </w:rPr>
        <w:t></w:t>
      </w:r>
      <w:r w:rsidRPr="0032190F">
        <w:rPr>
          <w:i/>
          <w:color w:val="000000"/>
          <w:sz w:val="20"/>
          <w:szCs w:val="20"/>
          <w:lang w:val="fr-FR"/>
        </w:rPr>
        <w:t xml:space="preserve"> est barré et où un défaut du grès rose transforme le 20 en 28. Le numéro de Conti ZIII-GII-R8B semble gravé près du bord supérieur. Les motifs sont deux corniformes, gravés peu profondément et dont les contours sont peu nets. La face b (1,35 m par 0,90 m), de pendage 50° est, porte le C de Conti, une plage et un corniforme, qui entoure le C. Ces deux figures sont difficiles à discerner.</w:t>
      </w:r>
    </w:p>
    <w:p w14:paraId="41BBF42F" w14:textId="77777777" w:rsidR="000152C6" w:rsidRPr="0032190F" w:rsidRDefault="000152C6" w:rsidP="000152C6">
      <w:pPr>
        <w:widowControl w:val="0"/>
        <w:overflowPunct w:val="0"/>
        <w:autoSpaceDE w:val="0"/>
        <w:autoSpaceDN w:val="0"/>
        <w:adjustRightInd w:val="0"/>
        <w:ind w:right="255"/>
        <w:jc w:val="both"/>
        <w:rPr>
          <w:rFonts w:ascii="Courier" w:hAnsi="Courier"/>
          <w:color w:val="000000"/>
          <w:sz w:val="20"/>
          <w:szCs w:val="20"/>
          <w:lang w:val="fr-FR"/>
        </w:rPr>
      </w:pPr>
    </w:p>
    <w:p w14:paraId="6293950D"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Monter un peu vers le sud pour se trouver sur une pente douce en direction de l'est. Elle est couverte d’herbe mais encore encombrée de blocs. Regarder vers le sud et un peu à gauche pour apercevoir, à une dizaine de mètres, un bloc dont la face supérieure, presque horizontale, est de couleur rouge, beaucoup plus intense que celle des autres roches.</w:t>
      </w:r>
    </w:p>
    <w:p w14:paraId="52C9F5BA" w14:textId="77777777" w:rsidR="000152C6" w:rsidRPr="0032190F" w:rsidRDefault="000152C6" w:rsidP="000152C6">
      <w:pPr>
        <w:widowControl w:val="0"/>
        <w:overflowPunct w:val="0"/>
        <w:autoSpaceDE w:val="0"/>
        <w:autoSpaceDN w:val="0"/>
        <w:adjustRightInd w:val="0"/>
        <w:ind w:right="255"/>
        <w:jc w:val="both"/>
        <w:rPr>
          <w:rFonts w:ascii="Courier" w:hAnsi="Courier"/>
          <w:color w:val="000000"/>
          <w:sz w:val="20"/>
          <w:szCs w:val="20"/>
          <w:lang w:val="fr-FR"/>
        </w:rPr>
      </w:pPr>
    </w:p>
    <w:p w14:paraId="28E4D0E4"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Roche 8 A . Zone III . Groupe I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235 m</w:t>
      </w:r>
    </w:p>
    <w:p w14:paraId="6D2E7904"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i/>
          <w:color w:val="000000"/>
          <w:sz w:val="20"/>
          <w:szCs w:val="20"/>
          <w:lang w:val="fr-FR"/>
        </w:rPr>
        <w:t>Roche du rectangle isolé</w:t>
      </w:r>
      <w:r w:rsidRPr="0032190F">
        <w:rPr>
          <w:b/>
          <w:color w:val="000000"/>
          <w:sz w:val="20"/>
          <w:szCs w:val="20"/>
          <w:lang w:val="fr-FR"/>
        </w:rPr>
        <w:tab/>
      </w:r>
    </w:p>
    <w:p w14:paraId="2AE58584"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p>
    <w:p w14:paraId="423FE48E"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 xml:space="preserve">Sur cette face de pendage 20° est (1,6 m par 0,7 m),sevoient le C et ZIII GI R21, écrit sur le numéro de Conti qui est à peine lisible. La gravure est un rectangle peu net avec un appendice, situé de l'autre côté du numéro par rapport à une fissure est – ouest. </w:t>
      </w:r>
    </w:p>
    <w:p w14:paraId="282FFFFE"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p>
    <w:p w14:paraId="547C7609"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Note</w:t>
      </w:r>
      <w:r w:rsidRPr="0032190F">
        <w:rPr>
          <w:color w:val="000000"/>
          <w:sz w:val="20"/>
          <w:szCs w:val="20"/>
          <w:lang w:val="fr-FR"/>
        </w:rPr>
        <w:t xml:space="preserve"> : plusieurs blocs sont éboulés contre la face sud de R8A. L’un d’eux est un grès assez fin couleur lie de vin. Il porte sur sa face verticale sud le n° R21</w:t>
      </w:r>
      <w:r w:rsidRPr="00DA7B01">
        <w:rPr>
          <w:rFonts w:ascii="Symbol" w:hAnsi="Symbol"/>
          <w:color w:val="000000"/>
          <w:sz w:val="20"/>
          <w:szCs w:val="20"/>
        </w:rPr>
        <w:t></w:t>
      </w:r>
      <w:r w:rsidRPr="0032190F">
        <w:rPr>
          <w:color w:val="000000"/>
          <w:sz w:val="20"/>
          <w:szCs w:val="20"/>
          <w:lang w:val="fr-FR"/>
        </w:rPr>
        <w:t>, écrit à l'envers (la face n'est accessible que d'en haut), au-dessus d’une plage. Jadis enregistrée sous le n° R8</w:t>
      </w:r>
      <w:r w:rsidRPr="00DA7B01">
        <w:rPr>
          <w:rFonts w:ascii="Symbol" w:hAnsi="Symbol"/>
          <w:color w:val="000000"/>
          <w:sz w:val="20"/>
          <w:szCs w:val="20"/>
        </w:rPr>
        <w:t></w:t>
      </w:r>
      <w:r w:rsidRPr="0032190F">
        <w:rPr>
          <w:color w:val="000000"/>
          <w:sz w:val="20"/>
          <w:szCs w:val="20"/>
          <w:lang w:val="fr-FR"/>
        </w:rPr>
        <w:t>, cette roche est abandonnée car la plage s’est avérée n’être que de l’érosion.</w:t>
      </w:r>
    </w:p>
    <w:p w14:paraId="45C90B0A"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4CB95B52"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Aller 5 m vers l'ouest en direction d'une face verticale est de couleur rouge sombre mais portant des taches rosâtres. Son bord sud, constitué de grès rose, est parsemé de lichens jaunes.</w:t>
      </w:r>
    </w:p>
    <w:p w14:paraId="7DF126B6"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276710BA"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8 </w:t>
      </w:r>
      <w:r w:rsidRPr="00DA7B01">
        <w:rPr>
          <w:rFonts w:ascii="Symbol" w:hAnsi="Symbol"/>
          <w:b/>
          <w:color w:val="000000"/>
          <w:sz w:val="20"/>
          <w:szCs w:val="20"/>
        </w:rPr>
        <w:t></w:t>
      </w:r>
      <w:r w:rsidRPr="00DA7B01">
        <w:rPr>
          <w:rFonts w:ascii="Symbol" w:hAnsi="Symbol"/>
          <w:b/>
          <w:color w:val="000000"/>
          <w:sz w:val="20"/>
          <w:szCs w:val="20"/>
        </w:rPr>
        <w:t></w:t>
      </w:r>
      <w:r w:rsidRPr="0032190F">
        <w:rPr>
          <w:b/>
          <w:color w:val="000000"/>
          <w:sz w:val="20"/>
          <w:szCs w:val="20"/>
          <w:lang w:val="fr-FR"/>
        </w:rPr>
        <w:t>. Zone III . Groupe I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235 m ?</w:t>
      </w:r>
    </w:p>
    <w:p w14:paraId="37F965BF"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i/>
          <w:color w:val="000000"/>
          <w:sz w:val="20"/>
          <w:szCs w:val="20"/>
          <w:lang w:val="fr-FR"/>
        </w:rPr>
        <w:t>Roche du corniforme sur un petit bloc rectangulaire</w:t>
      </w:r>
      <w:r w:rsidRPr="0032190F">
        <w:rPr>
          <w:b/>
          <w:color w:val="000000"/>
          <w:sz w:val="20"/>
          <w:szCs w:val="20"/>
          <w:lang w:val="fr-FR"/>
        </w:rPr>
        <w:tab/>
      </w:r>
    </w:p>
    <w:p w14:paraId="75C1105F"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0A9E115D"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i/>
          <w:color w:val="000000"/>
          <w:sz w:val="20"/>
          <w:szCs w:val="20"/>
          <w:lang w:val="fr-FR"/>
        </w:rPr>
        <w:tab/>
        <w:t xml:space="preserve">C'est un petit bloc situé en avant (est) du bloc décrit plus haut. Sa face de pendage 70° est (1 m du  nord au sud par 0,3 m), fissurée du nord au sud, porte un corniforme sur son bord nord. Les cornes sont arrondies et dirigées vers le nord. La roche est de grès fin, schistosé, de couleur rouge sombre terne.  </w:t>
      </w:r>
    </w:p>
    <w:p w14:paraId="6D0CD235"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1FE928A7"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ab/>
        <w:t>Descendre 30 à 35 m vers le sud-est, en direction d'un grand bloc tabulaire, allongé du  nord-est au sud-ouest et fendu horizontalement, pour se trouver dans un petit carré d'herbe. Remarquer, 10 m en avant du bloc cassé, une petite dalle de grès triangulaire, enterrée au sud-est et au sud, violette dans sa partie basse (qui est cachée sous une autre roche) et blanche dans sa partie supérieure.</w:t>
      </w:r>
    </w:p>
    <w:p w14:paraId="4EC949A3"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1B1ACA2F"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8 </w:t>
      </w:r>
      <w:r w:rsidRPr="00DA7B01">
        <w:rPr>
          <w:rFonts w:ascii="Symbol" w:hAnsi="Symbol"/>
          <w:b/>
          <w:color w:val="000000"/>
          <w:sz w:val="20"/>
          <w:szCs w:val="20"/>
        </w:rPr>
        <w:t></w:t>
      </w:r>
      <w:r w:rsidRPr="00DA7B01">
        <w:rPr>
          <w:rFonts w:ascii="Symbol" w:hAnsi="Symbol"/>
          <w:b/>
          <w:color w:val="000000"/>
          <w:sz w:val="20"/>
          <w:szCs w:val="20"/>
        </w:rPr>
        <w:t></w:t>
      </w:r>
      <w:r w:rsidRPr="0032190F">
        <w:rPr>
          <w:b/>
          <w:color w:val="000000"/>
          <w:sz w:val="20"/>
          <w:szCs w:val="20"/>
          <w:lang w:val="fr-FR"/>
        </w:rPr>
        <w:t>. Zone III . Groupe II</w:t>
      </w:r>
      <w:r w:rsidRPr="00DA7B01">
        <w:rPr>
          <w:rFonts w:ascii="Symbol" w:hAnsi="Symbol"/>
          <w:b/>
          <w:color w:val="000000"/>
          <w:sz w:val="20"/>
          <w:szCs w:val="20"/>
        </w:rPr>
        <w:t></w:t>
      </w:r>
      <w:r w:rsidRPr="0032190F">
        <w:rPr>
          <w:b/>
          <w:color w:val="000000"/>
          <w:sz w:val="20"/>
          <w:szCs w:val="20"/>
          <w:lang w:val="fr-FR"/>
        </w:rPr>
        <w:t>:</w:t>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t>2 227,5 m</w:t>
      </w:r>
    </w:p>
    <w:p w14:paraId="6DCB29FD"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i/>
          <w:color w:val="000000"/>
          <w:sz w:val="20"/>
          <w:szCs w:val="20"/>
          <w:lang w:val="fr-FR"/>
        </w:rPr>
        <w:t>Roche des trois corniformes au pied de la cime des Lacs</w:t>
      </w:r>
    </w:p>
    <w:p w14:paraId="2616C29A"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p>
    <w:p w14:paraId="523452CE"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La face supérieure (1,8 m par 1,4 m) de pendage 25° sud-est, présente trois corniformes et deux plages dans sa partie basse qui est de couleur violette.</w:t>
      </w:r>
    </w:p>
    <w:p w14:paraId="3C597FE7"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p>
    <w:p w14:paraId="508C9D4E"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Repère</w:t>
      </w:r>
      <w:r w:rsidRPr="0032190F">
        <w:rPr>
          <w:color w:val="000000"/>
          <w:sz w:val="20"/>
          <w:szCs w:val="20"/>
          <w:lang w:val="fr-FR"/>
        </w:rPr>
        <w:t xml:space="preserve"> : au sud, le bloc de grès blanc, contigu à la roche 8</w:t>
      </w:r>
      <w:r w:rsidRPr="00DA7B01">
        <w:rPr>
          <w:rFonts w:ascii="Symbol" w:hAnsi="Symbol"/>
          <w:color w:val="000000"/>
          <w:sz w:val="20"/>
          <w:szCs w:val="20"/>
        </w:rPr>
        <w:t></w:t>
      </w:r>
      <w:r w:rsidRPr="0032190F">
        <w:rPr>
          <w:color w:val="000000"/>
          <w:sz w:val="20"/>
          <w:szCs w:val="20"/>
          <w:lang w:val="fr-FR"/>
        </w:rPr>
        <w:t xml:space="preserve">, lui fait rapidement de l'ombre </w:t>
      </w:r>
    </w:p>
    <w:p w14:paraId="3D7B91C0" w14:textId="77777777" w:rsidR="000152C6" w:rsidRPr="0032190F" w:rsidRDefault="000152C6" w:rsidP="000152C6">
      <w:pPr>
        <w:widowControl w:val="0"/>
        <w:overflowPunct w:val="0"/>
        <w:autoSpaceDE w:val="0"/>
        <w:autoSpaceDN w:val="0"/>
        <w:adjustRightInd w:val="0"/>
        <w:ind w:right="255"/>
        <w:jc w:val="both"/>
        <w:rPr>
          <w:rFonts w:ascii="Courier" w:hAnsi="Courier"/>
          <w:color w:val="000000"/>
          <w:sz w:val="20"/>
          <w:szCs w:val="20"/>
          <w:lang w:val="fr-FR"/>
        </w:rPr>
      </w:pPr>
    </w:p>
    <w:p w14:paraId="4893597A"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Rejoindre la roche 8</w:t>
      </w:r>
      <w:r w:rsidRPr="00DA7B01">
        <w:rPr>
          <w:rFonts w:ascii="Symbol" w:hAnsi="Symbol"/>
          <w:color w:val="000000"/>
          <w:sz w:val="20"/>
          <w:szCs w:val="20"/>
        </w:rPr>
        <w:t></w:t>
      </w:r>
      <w:r w:rsidRPr="0032190F">
        <w:rPr>
          <w:color w:val="000000"/>
          <w:sz w:val="20"/>
          <w:szCs w:val="20"/>
          <w:lang w:val="fr-FR"/>
        </w:rPr>
        <w:t xml:space="preserve"> en se dirigeant 30 à 35 m en direction d'un bloc en forme de losange posé sur la pointe, situé sur la crête, à droite des gros blocs pris précédemment comme repère (gias du promontoire). Ce bloc est rouge, mais blanc au sud et porte des lichens.</w:t>
      </w:r>
    </w:p>
    <w:p w14:paraId="57DC7848"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Monter ensuite vers l'ouest-sud-ouest pour longer un chaos de blocs assez importants situé en contrebas à gauche. Marcher ainsi 20 m et s'arrêter devant un bloc de 1m</w:t>
      </w:r>
      <w:r w:rsidRPr="0032190F">
        <w:rPr>
          <w:color w:val="000000"/>
          <w:sz w:val="20"/>
          <w:szCs w:val="20"/>
          <w:vertAlign w:val="superscript"/>
          <w:lang w:val="fr-FR"/>
        </w:rPr>
        <w:t>3</w:t>
      </w:r>
      <w:r w:rsidRPr="0032190F">
        <w:rPr>
          <w:color w:val="000000"/>
          <w:sz w:val="20"/>
          <w:szCs w:val="20"/>
          <w:lang w:val="fr-FR"/>
        </w:rPr>
        <w:t>, un grès blanc situé au ras de l'éboulis. Ce bloc est situé 5 m en dessous d'un bloc de grès fin, schistosé, de couleur brun rouge intense et parsemé de lichens jaune vif dans le haut. Se diriger alors vers le sud et pénétrer 5 m dans l’éboulis, en direction de l’éperon rocheux de la cime des Lacs. Les roches suivantes, la roche 8D et la roche 8E sont presque semblables en forme et en gravure, mais l'inclinaison de leur face gravée est différente : 45°est pour la roche 8D, 20°nord-ouest pour la roche 8E, située 6 m plus bas.</w:t>
      </w:r>
    </w:p>
    <w:p w14:paraId="3FFF4FA0"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409E956D"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Roche 8 D . Zone III . Groupe I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243 m</w:t>
      </w:r>
    </w:p>
    <w:p w14:paraId="1ED74A72"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i/>
          <w:color w:val="000000"/>
          <w:sz w:val="20"/>
          <w:szCs w:val="20"/>
          <w:lang w:val="fr-FR"/>
        </w:rPr>
        <w:t>Roche de l’éboulis au pied de la falaise</w:t>
      </w:r>
      <w:r w:rsidRPr="0032190F">
        <w:rPr>
          <w:color w:val="000000"/>
          <w:sz w:val="20"/>
          <w:szCs w:val="20"/>
          <w:lang w:val="fr-FR"/>
        </w:rPr>
        <w:tab/>
      </w:r>
    </w:p>
    <w:p w14:paraId="444FB4B5"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p>
    <w:p w14:paraId="40D44D8F"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 xml:space="preserve">C'est un bloc de grès couleur lie de vin clair, mais terne, gravé sur sa face (1,0 m par 0,4 m) de pendage </w:t>
      </w:r>
      <w:r w:rsidRPr="0032190F">
        <w:rPr>
          <w:i/>
          <w:color w:val="000000"/>
          <w:sz w:val="20"/>
          <w:szCs w:val="20"/>
          <w:lang w:val="fr-FR"/>
        </w:rPr>
        <w:lastRenderedPageBreak/>
        <w:t>60° est. On y voit le n° ZIII GI R23, de grands signes tracés au schiste, R8 III, et le C de Conti. La gravure est un corniforme aux cornes dirigées vers le sud. Plus bas, sous le corniforme, on peut lire le numéro de Conti où seul ZIII GII est lisible.</w:t>
      </w:r>
    </w:p>
    <w:p w14:paraId="2BB03D91" w14:textId="77777777" w:rsidR="000152C6" w:rsidRPr="0032190F" w:rsidRDefault="000152C6" w:rsidP="000152C6">
      <w:pPr>
        <w:widowControl w:val="0"/>
        <w:overflowPunct w:val="0"/>
        <w:autoSpaceDE w:val="0"/>
        <w:autoSpaceDN w:val="0"/>
        <w:adjustRightInd w:val="0"/>
        <w:ind w:right="255"/>
        <w:jc w:val="both"/>
        <w:rPr>
          <w:rFonts w:ascii="Courier" w:hAnsi="Courier"/>
          <w:color w:val="000000"/>
          <w:sz w:val="20"/>
          <w:szCs w:val="20"/>
          <w:lang w:val="fr-FR"/>
        </w:rPr>
      </w:pPr>
    </w:p>
    <w:p w14:paraId="2336BC9E"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Aller vers l'est, 6 m plus bas, pour trouver une roche du même type mais de couleur plus intense et dont la face gravée est plus étroite. La gravure est visible depuis la roche 8D.</w:t>
      </w:r>
    </w:p>
    <w:p w14:paraId="05EEC42E"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33E8D6D4"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Roche 8E. Zone III . Groupe I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240 m</w:t>
      </w:r>
    </w:p>
    <w:p w14:paraId="06864CC0"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i/>
          <w:color w:val="000000"/>
          <w:sz w:val="20"/>
          <w:szCs w:val="20"/>
          <w:lang w:val="fr-FR"/>
        </w:rPr>
        <w:t>Roche verticale dans l’éboulis</w:t>
      </w:r>
      <w:r w:rsidRPr="0032190F">
        <w:rPr>
          <w:b/>
          <w:color w:val="000000"/>
          <w:sz w:val="20"/>
          <w:szCs w:val="20"/>
          <w:lang w:val="fr-FR"/>
        </w:rPr>
        <w:tab/>
      </w:r>
      <w:r w:rsidRPr="0032190F">
        <w:rPr>
          <w:b/>
          <w:color w:val="000000"/>
          <w:sz w:val="20"/>
          <w:szCs w:val="20"/>
          <w:lang w:val="fr-FR"/>
        </w:rPr>
        <w:tab/>
      </w:r>
    </w:p>
    <w:p w14:paraId="693B0B09"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p>
    <w:p w14:paraId="19233555"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 xml:space="preserve">C'est un schiste gréseux, planté verticalement dans l'éboulis et gravé sur sa tranche (1,2 m par </w:t>
      </w:r>
      <w:r w:rsidRPr="0032190F">
        <w:rPr>
          <w:i/>
          <w:color w:val="000000"/>
          <w:sz w:val="20"/>
          <w:szCs w:val="20"/>
          <w:lang w:val="fr-FR"/>
        </w:rPr>
        <w:br/>
        <w:t>0,6 m), assez plane et presque lisse, de pendage 30° nord-ouest. On y voit le C de Conti et le n° ZIII GI R24. Un corniforme de même facture que celui de la roche 8D, bien exécuté et aux contours nets, est allongé le long de fissures. Le numéro de Conti n'est pas visible. Sous le numéro et à côté d'une fissure, se trouve un petit corniforme visible avec un peu d'attention.</w:t>
      </w:r>
    </w:p>
    <w:p w14:paraId="76C1C848"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032D5A29"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Note</w:t>
      </w:r>
      <w:r w:rsidRPr="0032190F">
        <w:rPr>
          <w:color w:val="000000"/>
          <w:sz w:val="20"/>
          <w:szCs w:val="20"/>
          <w:lang w:val="fr-FR"/>
        </w:rPr>
        <w:t xml:space="preserve"> : admirer, quelques mètres au sud, un grand gias.C’est le gias n°3 du lac de l’Huile</w:t>
      </w:r>
      <w:r w:rsidRPr="0032190F">
        <w:rPr>
          <w:i/>
          <w:color w:val="000000"/>
          <w:sz w:val="20"/>
          <w:szCs w:val="20"/>
          <w:lang w:val="fr-FR"/>
        </w:rPr>
        <w:t xml:space="preserve">. </w:t>
      </w:r>
    </w:p>
    <w:p w14:paraId="7DE88EDD"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5DBDA86D"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color w:val="000000"/>
          <w:sz w:val="20"/>
          <w:szCs w:val="20"/>
          <w:lang w:val="fr-FR"/>
        </w:rPr>
        <w:t>Gias n°3 . Zone III . Groupe II?:</w:t>
      </w:r>
      <w:r w:rsidRPr="0032190F">
        <w:rPr>
          <w:b/>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t>2 250 m</w:t>
      </w:r>
    </w:p>
    <w:p w14:paraId="4FF33CFB"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i/>
          <w:color w:val="000000"/>
          <w:sz w:val="20"/>
          <w:szCs w:val="20"/>
          <w:lang w:val="fr-FR"/>
        </w:rPr>
        <w:t>gias de la falaise</w:t>
      </w:r>
      <w:r w:rsidRPr="0032190F">
        <w:rPr>
          <w:b/>
          <w:i/>
          <w:color w:val="000000"/>
          <w:sz w:val="20"/>
          <w:szCs w:val="20"/>
          <w:lang w:val="fr-FR"/>
        </w:rPr>
        <w:tab/>
      </w:r>
      <w:r w:rsidRPr="0032190F">
        <w:rPr>
          <w:b/>
          <w:color w:val="000000"/>
          <w:sz w:val="20"/>
          <w:szCs w:val="20"/>
          <w:lang w:val="fr-FR"/>
        </w:rPr>
        <w:tab/>
      </w:r>
    </w:p>
    <w:p w14:paraId="41774BCA"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p>
    <w:p w14:paraId="18A35FB9"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 xml:space="preserve">Les blocs qui le constituent sont de grès rose et violet couvert de lichens. Situé 25 m au sud de la roche </w:t>
      </w:r>
      <w:r w:rsidRPr="00DA7B01">
        <w:rPr>
          <w:rFonts w:ascii="Symbol" w:hAnsi="Symbol"/>
          <w:i/>
          <w:color w:val="000000"/>
          <w:sz w:val="20"/>
          <w:szCs w:val="20"/>
        </w:rPr>
        <w:t></w:t>
      </w:r>
      <w:r w:rsidRPr="00DA7B01">
        <w:rPr>
          <w:rFonts w:ascii="Symbol" w:hAnsi="Symbol"/>
          <w:i/>
          <w:color w:val="000000"/>
          <w:sz w:val="20"/>
          <w:szCs w:val="20"/>
        </w:rPr>
        <w:t></w:t>
      </w:r>
      <w:r w:rsidRPr="0032190F">
        <w:rPr>
          <w:i/>
          <w:color w:val="000000"/>
          <w:sz w:val="20"/>
          <w:szCs w:val="20"/>
          <w:lang w:val="fr-FR"/>
        </w:rPr>
        <w:t>, il est ouvert en direction du nord et fermé par deux séries de murets au nord et à l’est. Le premier muret est en demi-cercle et le second forme presque un cercle, extérieur au surplomb rocheux. Le gias procure un abri spacieux et son accès en est aisé. Il est composé de deux pièces et d’une partie extérieure protégée par les murets et l'auvent rocheux. Au total huit personnes peuvent s’y abriter et, par endroit, s’y tenir debout.</w:t>
      </w:r>
    </w:p>
    <w:p w14:paraId="4E9BFFCB" w14:textId="77777777" w:rsidR="000152C6" w:rsidRPr="0032190F" w:rsidRDefault="000152C6" w:rsidP="000152C6">
      <w:pPr>
        <w:widowControl w:val="0"/>
        <w:overflowPunct w:val="0"/>
        <w:autoSpaceDE w:val="0"/>
        <w:autoSpaceDN w:val="0"/>
        <w:adjustRightInd w:val="0"/>
        <w:ind w:right="255"/>
        <w:jc w:val="both"/>
        <w:rPr>
          <w:rFonts w:ascii="Courier" w:hAnsi="Courier"/>
          <w:color w:val="000000"/>
          <w:sz w:val="20"/>
          <w:szCs w:val="20"/>
          <w:lang w:val="fr-FR"/>
        </w:rPr>
      </w:pPr>
    </w:p>
    <w:p w14:paraId="51B0E271"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Retourner à la roche 8D, monter 50 m vers l'ouest afin d’atteindre un bloc de 3 m de haut, situé sur une pente herbeuse entre deux amas de roches, dont l’un est au sud et l’autre à l'est. Monter ensuite 55 m plein ouest, presque jusqu'à la crête. De ce point, le lac Fourca et sa digue sont visibles à l’est. Repérer, 10 m au nord, un dôme rosâtre, couronné de lichens noirs, haut de 2 m et présentant une pointe (ou deux ou trois, suivant le point d'où on le regarde). Remarquer au sud, à une vingtaine de mètres, un bloc présentant une face rectangulaire de couleur brun violet et partiellement couvert de lichens jaunes.</w:t>
      </w:r>
    </w:p>
    <w:p w14:paraId="09EBDEC6"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p>
    <w:p w14:paraId="38CDFD9D"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8 </w:t>
      </w:r>
      <w:r w:rsidRPr="00DA7B01">
        <w:rPr>
          <w:rFonts w:ascii="Symbol" w:hAnsi="Symbol"/>
          <w:b/>
          <w:color w:val="000000"/>
          <w:sz w:val="20"/>
          <w:szCs w:val="20"/>
        </w:rPr>
        <w:t></w:t>
      </w:r>
      <w:r w:rsidRPr="00DA7B01">
        <w:rPr>
          <w:rFonts w:ascii="Symbol" w:hAnsi="Symbol"/>
          <w:b/>
          <w:color w:val="000000"/>
          <w:sz w:val="20"/>
          <w:szCs w:val="20"/>
        </w:rPr>
        <w:t></w:t>
      </w:r>
      <w:r w:rsidRPr="0032190F">
        <w:rPr>
          <w:b/>
          <w:color w:val="000000"/>
          <w:sz w:val="20"/>
          <w:szCs w:val="20"/>
          <w:lang w:val="fr-FR"/>
        </w:rPr>
        <w:t>. Zone III . Groupe II</w:t>
      </w:r>
      <w:r w:rsidRPr="00DA7B01">
        <w:rPr>
          <w:rFonts w:ascii="Symbol" w:hAnsi="Symbol"/>
          <w:b/>
          <w:color w:val="000000"/>
          <w:sz w:val="20"/>
          <w:szCs w:val="20"/>
        </w:rPr>
        <w:t></w:t>
      </w:r>
      <w:r w:rsidRPr="0032190F">
        <w:rPr>
          <w:b/>
          <w:color w:val="000000"/>
          <w:sz w:val="20"/>
          <w:szCs w:val="20"/>
          <w:lang w:val="fr-FR"/>
        </w:rPr>
        <w:t>:</w:t>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t>2 270,5 m</w:t>
      </w:r>
    </w:p>
    <w:p w14:paraId="518745E7" w14:textId="77777777" w:rsidR="000152C6" w:rsidRPr="0032190F" w:rsidRDefault="000152C6" w:rsidP="000152C6">
      <w:pPr>
        <w:widowControl w:val="0"/>
        <w:overflowPunct w:val="0"/>
        <w:autoSpaceDE w:val="0"/>
        <w:autoSpaceDN w:val="0"/>
        <w:adjustRightInd w:val="0"/>
        <w:ind w:right="255"/>
        <w:jc w:val="both"/>
        <w:rPr>
          <w:b/>
          <w:i/>
          <w:color w:val="000000"/>
          <w:sz w:val="20"/>
          <w:szCs w:val="20"/>
          <w:lang w:val="fr-FR"/>
        </w:rPr>
      </w:pPr>
      <w:r w:rsidRPr="0032190F">
        <w:rPr>
          <w:b/>
          <w:i/>
          <w:color w:val="000000"/>
          <w:sz w:val="20"/>
          <w:szCs w:val="20"/>
          <w:lang w:val="fr-FR"/>
        </w:rPr>
        <w:t>Roche du gias de la falaise</w:t>
      </w:r>
    </w:p>
    <w:p w14:paraId="4D918EE7"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p>
    <w:p w14:paraId="6424018B"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La face supérieure de ce bloc, (1,20 m du nord au sud par 1,65 m), située à 0,5 m du sol et de pendage 40°nord-est, présente une portion plus lisse à l'ouest. On y voit le n° ZIII GII R13</w:t>
      </w:r>
      <w:r w:rsidRPr="00DA7B01">
        <w:rPr>
          <w:rFonts w:ascii="Symbol" w:hAnsi="Symbol"/>
          <w:i/>
          <w:color w:val="000000"/>
          <w:sz w:val="20"/>
          <w:szCs w:val="20"/>
        </w:rPr>
        <w:t></w:t>
      </w:r>
      <w:r w:rsidRPr="0032190F">
        <w:rPr>
          <w:i/>
          <w:color w:val="000000"/>
          <w:sz w:val="20"/>
          <w:szCs w:val="20"/>
          <w:lang w:val="fr-FR"/>
        </w:rPr>
        <w:t xml:space="preserve"> et une plage ronde de 2 cm</w:t>
      </w:r>
      <w:r w:rsidRPr="0032190F">
        <w:rPr>
          <w:i/>
          <w:color w:val="000000"/>
          <w:sz w:val="20"/>
          <w:szCs w:val="20"/>
          <w:vertAlign w:val="superscript"/>
          <w:lang w:val="fr-FR"/>
        </w:rPr>
        <w:t>2</w:t>
      </w:r>
      <w:r w:rsidRPr="0032190F">
        <w:rPr>
          <w:i/>
          <w:color w:val="000000"/>
          <w:sz w:val="20"/>
          <w:szCs w:val="20"/>
          <w:lang w:val="fr-FR"/>
        </w:rPr>
        <w:t xml:space="preserve">. </w:t>
      </w:r>
    </w:p>
    <w:p w14:paraId="545C123A"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Repère</w:t>
      </w:r>
      <w:r w:rsidRPr="0032190F">
        <w:rPr>
          <w:color w:val="000000"/>
          <w:sz w:val="20"/>
          <w:szCs w:val="20"/>
          <w:lang w:val="fr-FR"/>
        </w:rPr>
        <w:t xml:space="preserve"> : cette roche est accolée à un bloc de grès rouge à face verticale est de 0,7 m de haut et à un bloc de grès blanc.</w:t>
      </w:r>
    </w:p>
    <w:p w14:paraId="6B342804" w14:textId="77777777" w:rsidR="000152C6" w:rsidRPr="0032190F" w:rsidRDefault="000152C6" w:rsidP="000152C6">
      <w:pPr>
        <w:widowControl w:val="0"/>
        <w:overflowPunct w:val="0"/>
        <w:autoSpaceDE w:val="0"/>
        <w:autoSpaceDN w:val="0"/>
        <w:adjustRightInd w:val="0"/>
        <w:ind w:right="255"/>
        <w:jc w:val="both"/>
        <w:rPr>
          <w:rFonts w:ascii="Courier" w:hAnsi="Courier"/>
          <w:color w:val="000000"/>
          <w:sz w:val="20"/>
          <w:szCs w:val="20"/>
          <w:lang w:val="fr-FR"/>
        </w:rPr>
      </w:pPr>
    </w:p>
    <w:p w14:paraId="4AEFFF57"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 xml:space="preserve">Rejoindre le bloc repére avec des pointes, puis partir environ 40 m vers l'ouest pour trouver un peu sur la gauche un bloc rouge gravé sur sa face sud. </w:t>
      </w:r>
    </w:p>
    <w:p w14:paraId="74237702"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0F996FBB"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8 </w:t>
      </w:r>
      <w:r w:rsidRPr="00DA7B01">
        <w:rPr>
          <w:rFonts w:ascii="Symbol" w:hAnsi="Symbol"/>
          <w:b/>
          <w:color w:val="000000"/>
          <w:sz w:val="20"/>
          <w:szCs w:val="20"/>
        </w:rPr>
        <w:t></w:t>
      </w:r>
      <w:r w:rsidRPr="00DA7B01">
        <w:rPr>
          <w:rFonts w:ascii="Symbol" w:hAnsi="Symbol"/>
          <w:b/>
          <w:color w:val="000000"/>
          <w:sz w:val="20"/>
          <w:szCs w:val="20"/>
        </w:rPr>
        <w:t></w:t>
      </w:r>
      <w:r w:rsidRPr="00DA7B01">
        <w:rPr>
          <w:rFonts w:ascii="Symbol" w:hAnsi="Symbol"/>
          <w:b/>
          <w:color w:val="000000"/>
          <w:sz w:val="20"/>
          <w:szCs w:val="20"/>
        </w:rPr>
        <w:t></w:t>
      </w:r>
      <w:r w:rsidRPr="0032190F">
        <w:rPr>
          <w:b/>
          <w:color w:val="000000"/>
          <w:sz w:val="20"/>
          <w:szCs w:val="20"/>
          <w:lang w:val="fr-FR"/>
        </w:rPr>
        <w:t>. Zone III . Groupe II</w:t>
      </w:r>
      <w:r w:rsidRPr="00DA7B01">
        <w:rPr>
          <w:rFonts w:ascii="Symbol" w:hAnsi="Symbol"/>
          <w:b/>
          <w:color w:val="000000"/>
          <w:sz w:val="20"/>
          <w:szCs w:val="20"/>
        </w:rPr>
        <w:t></w:t>
      </w:r>
      <w:r w:rsidRPr="0032190F">
        <w:rPr>
          <w:b/>
          <w:color w:val="000000"/>
          <w:sz w:val="20"/>
          <w:szCs w:val="20"/>
          <w:lang w:val="fr-FR"/>
        </w:rPr>
        <w:t>:</w:t>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t>2 270,5 m ?</w:t>
      </w:r>
    </w:p>
    <w:p w14:paraId="0C6010E9" w14:textId="77777777" w:rsidR="000152C6" w:rsidRPr="0032190F" w:rsidRDefault="000152C6" w:rsidP="000152C6">
      <w:pPr>
        <w:widowControl w:val="0"/>
        <w:overflowPunct w:val="0"/>
        <w:autoSpaceDE w:val="0"/>
        <w:autoSpaceDN w:val="0"/>
        <w:adjustRightInd w:val="0"/>
        <w:ind w:right="255"/>
        <w:jc w:val="both"/>
        <w:rPr>
          <w:b/>
          <w:i/>
          <w:color w:val="000000"/>
          <w:sz w:val="20"/>
          <w:szCs w:val="20"/>
          <w:lang w:val="fr-FR"/>
        </w:rPr>
      </w:pPr>
      <w:r w:rsidRPr="0032190F">
        <w:rPr>
          <w:b/>
          <w:i/>
          <w:color w:val="000000"/>
          <w:sz w:val="20"/>
          <w:szCs w:val="20"/>
          <w:lang w:val="fr-FR"/>
        </w:rPr>
        <w:t>Roche du bloc à trois pointes</w:t>
      </w:r>
    </w:p>
    <w:p w14:paraId="5C75620E" w14:textId="77777777" w:rsidR="000152C6" w:rsidRPr="0032190F" w:rsidRDefault="000152C6" w:rsidP="000152C6">
      <w:pPr>
        <w:widowControl w:val="0"/>
        <w:overflowPunct w:val="0"/>
        <w:autoSpaceDE w:val="0"/>
        <w:autoSpaceDN w:val="0"/>
        <w:adjustRightInd w:val="0"/>
        <w:ind w:right="255"/>
        <w:jc w:val="both"/>
        <w:rPr>
          <w:b/>
          <w:i/>
          <w:color w:val="000000"/>
          <w:sz w:val="20"/>
          <w:szCs w:val="20"/>
          <w:lang w:val="fr-FR"/>
        </w:rPr>
      </w:pPr>
    </w:p>
    <w:p w14:paraId="1E3FA1C2" w14:textId="77777777" w:rsidR="000152C6" w:rsidRPr="0032190F" w:rsidRDefault="000152C6" w:rsidP="000152C6">
      <w:pPr>
        <w:widowControl w:val="0"/>
        <w:overflowPunct w:val="0"/>
        <w:autoSpaceDE w:val="0"/>
        <w:autoSpaceDN w:val="0"/>
        <w:adjustRightInd w:val="0"/>
        <w:ind w:right="255"/>
        <w:jc w:val="both"/>
        <w:rPr>
          <w:b/>
          <w:i/>
          <w:color w:val="000000"/>
          <w:sz w:val="20"/>
          <w:szCs w:val="20"/>
          <w:lang w:val="fr-FR"/>
        </w:rPr>
      </w:pPr>
    </w:p>
    <w:p w14:paraId="0A2D4DD2"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i/>
          <w:color w:val="000000"/>
          <w:sz w:val="20"/>
          <w:szCs w:val="20"/>
          <w:lang w:val="fr-FR"/>
        </w:rPr>
        <w:tab/>
        <w:t>Sur la face (1,4 m par 1,4 m) de pendage 35° sud de ce bloc d'un rouge assez terne se trouve uniquement une inscription de berger. Sur la gauche (ouest) Palma Giacomo, le 19.8.25 a écrit son nom.</w:t>
      </w:r>
    </w:p>
    <w:p w14:paraId="070F2990"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i/>
          <w:color w:val="000000"/>
          <w:sz w:val="20"/>
          <w:szCs w:val="20"/>
          <w:lang w:val="fr-FR"/>
        </w:rPr>
        <w:t>La surface n'est pas lisse et présente des trous et des décrochements en zigzag au centre et dans le coin nord-ouest. La couleur n'est pas non plus uniforme et comporte des taches rosâtres et des lichens blancs.</w:t>
      </w:r>
    </w:p>
    <w:p w14:paraId="6BBA3C99"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62B397C4"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Partir une quarantaine de mètres vers l'ouest en direction de la crête où de gros blocs empilés semblent former un abri. Obliquer un peu vers la gauche pour atteindre le sud de l'amas.</w:t>
      </w:r>
    </w:p>
    <w:p w14:paraId="1ED2207C"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7E34E632"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8 </w:t>
      </w:r>
      <w:r w:rsidRPr="008726DD">
        <w:rPr>
          <w:rFonts w:ascii="Symbol" w:hAnsi="Symbol"/>
          <w:color w:val="000000"/>
          <w:sz w:val="20"/>
          <w:szCs w:val="20"/>
        </w:rPr>
        <w:t></w:t>
      </w:r>
      <w:r w:rsidRPr="00DA7B01">
        <w:rPr>
          <w:rFonts w:ascii="Symbol" w:hAnsi="Symbol"/>
          <w:b/>
          <w:color w:val="000000"/>
          <w:sz w:val="20"/>
          <w:szCs w:val="20"/>
        </w:rPr>
        <w:t></w:t>
      </w:r>
      <w:r w:rsidRPr="0032190F">
        <w:rPr>
          <w:b/>
          <w:color w:val="000000"/>
          <w:sz w:val="20"/>
          <w:szCs w:val="20"/>
          <w:lang w:val="fr-FR"/>
        </w:rPr>
        <w:t>. Zone III . Groupe II</w:t>
      </w:r>
      <w:r w:rsidRPr="00DA7B01">
        <w:rPr>
          <w:rFonts w:ascii="Symbol" w:hAnsi="Symbol"/>
          <w:b/>
          <w:color w:val="000000"/>
          <w:sz w:val="20"/>
          <w:szCs w:val="20"/>
        </w:rPr>
        <w:t></w:t>
      </w:r>
      <w:r w:rsidRPr="0032190F">
        <w:rPr>
          <w:b/>
          <w:color w:val="000000"/>
          <w:sz w:val="20"/>
          <w:szCs w:val="20"/>
          <w:lang w:val="fr-FR"/>
        </w:rPr>
        <w:t>:</w:t>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t xml:space="preserve">2 270,5 m ? </w:t>
      </w:r>
    </w:p>
    <w:p w14:paraId="4E70125C" w14:textId="77777777" w:rsidR="000152C6" w:rsidRPr="0032190F" w:rsidRDefault="000152C6" w:rsidP="000152C6">
      <w:pPr>
        <w:widowControl w:val="0"/>
        <w:overflowPunct w:val="0"/>
        <w:autoSpaceDE w:val="0"/>
        <w:autoSpaceDN w:val="0"/>
        <w:adjustRightInd w:val="0"/>
        <w:ind w:right="255"/>
        <w:jc w:val="both"/>
        <w:rPr>
          <w:b/>
          <w:i/>
          <w:color w:val="000000"/>
          <w:sz w:val="20"/>
          <w:szCs w:val="20"/>
          <w:lang w:val="fr-FR"/>
        </w:rPr>
      </w:pPr>
      <w:r w:rsidRPr="0032190F">
        <w:rPr>
          <w:b/>
          <w:i/>
          <w:color w:val="000000"/>
          <w:sz w:val="20"/>
          <w:szCs w:val="20"/>
          <w:lang w:val="fr-FR"/>
        </w:rPr>
        <w:t>Roche au  corniforme esquissé devant l'abri</w:t>
      </w:r>
    </w:p>
    <w:p w14:paraId="3C7D398D" w14:textId="77777777" w:rsidR="000152C6" w:rsidRPr="0032190F" w:rsidRDefault="000152C6" w:rsidP="000152C6">
      <w:pPr>
        <w:widowControl w:val="0"/>
        <w:overflowPunct w:val="0"/>
        <w:autoSpaceDE w:val="0"/>
        <w:autoSpaceDN w:val="0"/>
        <w:adjustRightInd w:val="0"/>
        <w:ind w:right="255"/>
        <w:jc w:val="both"/>
        <w:rPr>
          <w:b/>
          <w:i/>
          <w:color w:val="000000"/>
          <w:sz w:val="20"/>
          <w:szCs w:val="20"/>
          <w:lang w:val="fr-FR"/>
        </w:rPr>
      </w:pPr>
    </w:p>
    <w:p w14:paraId="2B159FCE"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b/>
          <w:i/>
          <w:color w:val="000000"/>
          <w:sz w:val="20"/>
          <w:szCs w:val="20"/>
          <w:lang w:val="fr-FR"/>
        </w:rPr>
        <w:lastRenderedPageBreak/>
        <w:tab/>
      </w:r>
      <w:r w:rsidRPr="0032190F">
        <w:rPr>
          <w:i/>
          <w:color w:val="000000"/>
          <w:sz w:val="20"/>
          <w:szCs w:val="20"/>
          <w:lang w:val="fr-FR"/>
        </w:rPr>
        <w:t>Repérer un bloc rouge sur le côté ouest du bloc le plus au sud. Sa face supérieure lisse, de pendage 25° sud (1,0 m du nord au sud par 0,6 m), présente un corniforme assez bien centré mais peu net car tout juste esquissé.</w:t>
      </w:r>
    </w:p>
    <w:p w14:paraId="77A0638C"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p>
    <w:p w14:paraId="5F17D729"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i/>
          <w:color w:val="000000"/>
          <w:sz w:val="20"/>
          <w:szCs w:val="20"/>
          <w:lang w:val="fr-FR"/>
        </w:rPr>
        <w:tab/>
      </w:r>
      <w:r w:rsidRPr="0032190F">
        <w:rPr>
          <w:color w:val="000000"/>
          <w:sz w:val="20"/>
          <w:szCs w:val="20"/>
          <w:lang w:val="fr-FR"/>
        </w:rPr>
        <w:t>Descendre 15 m vers le sud pour atteindre une petite dépression que l'on a doublée par le nord en rejoignant la roche 8</w:t>
      </w:r>
      <w:r w:rsidRPr="00DA7B01">
        <w:rPr>
          <w:rFonts w:ascii="Symbol" w:hAnsi="Symbol"/>
          <w:color w:val="000000"/>
          <w:sz w:val="20"/>
          <w:szCs w:val="20"/>
        </w:rPr>
        <w:t></w:t>
      </w:r>
      <w:r w:rsidRPr="0032190F">
        <w:rPr>
          <w:color w:val="000000"/>
          <w:sz w:val="20"/>
          <w:szCs w:val="20"/>
          <w:lang w:val="fr-FR"/>
        </w:rPr>
        <w:t>. Entre d'assez gros blocs blancs se trouvent quelques roches plus ou moins rouges.</w:t>
      </w:r>
    </w:p>
    <w:p w14:paraId="30A62FEA" w14:textId="77777777" w:rsidR="000152C6" w:rsidRPr="0032190F" w:rsidRDefault="000152C6" w:rsidP="000152C6">
      <w:pPr>
        <w:widowControl w:val="0"/>
        <w:overflowPunct w:val="0"/>
        <w:autoSpaceDE w:val="0"/>
        <w:autoSpaceDN w:val="0"/>
        <w:adjustRightInd w:val="0"/>
        <w:ind w:right="255"/>
        <w:jc w:val="both"/>
        <w:rPr>
          <w:b/>
          <w:i/>
          <w:color w:val="000000"/>
          <w:sz w:val="20"/>
          <w:szCs w:val="20"/>
          <w:lang w:val="fr-FR"/>
        </w:rPr>
      </w:pPr>
    </w:p>
    <w:p w14:paraId="7288ECAF"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8 </w:t>
      </w:r>
      <w:r w:rsidRPr="00DA7B01">
        <w:rPr>
          <w:rFonts w:ascii="Symbol" w:hAnsi="Symbol"/>
          <w:b/>
          <w:color w:val="000000"/>
          <w:sz w:val="20"/>
          <w:szCs w:val="20"/>
        </w:rPr>
        <w:t></w:t>
      </w:r>
      <w:r w:rsidRPr="00DA7B01">
        <w:rPr>
          <w:rFonts w:ascii="Symbol" w:hAnsi="Symbol"/>
          <w:b/>
          <w:color w:val="000000"/>
          <w:sz w:val="20"/>
          <w:szCs w:val="20"/>
        </w:rPr>
        <w:t></w:t>
      </w:r>
      <w:r w:rsidRPr="0032190F">
        <w:rPr>
          <w:b/>
          <w:color w:val="000000"/>
          <w:sz w:val="20"/>
          <w:szCs w:val="20"/>
          <w:lang w:val="fr-FR"/>
        </w:rPr>
        <w:t>. Zone III . Groupe II</w:t>
      </w:r>
      <w:r w:rsidRPr="00DA7B01">
        <w:rPr>
          <w:rFonts w:ascii="Symbol" w:hAnsi="Symbol"/>
          <w:b/>
          <w:color w:val="000000"/>
          <w:sz w:val="20"/>
          <w:szCs w:val="20"/>
        </w:rPr>
        <w:t></w:t>
      </w:r>
      <w:r w:rsidRPr="0032190F">
        <w:rPr>
          <w:b/>
          <w:color w:val="000000"/>
          <w:sz w:val="20"/>
          <w:szCs w:val="20"/>
          <w:lang w:val="fr-FR"/>
        </w:rPr>
        <w:t>:</w:t>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t>2 270,5 m ?</w:t>
      </w:r>
    </w:p>
    <w:p w14:paraId="09ECFD20" w14:textId="77777777" w:rsidR="000152C6" w:rsidRPr="0032190F" w:rsidRDefault="000152C6" w:rsidP="000152C6">
      <w:pPr>
        <w:widowControl w:val="0"/>
        <w:overflowPunct w:val="0"/>
        <w:autoSpaceDE w:val="0"/>
        <w:autoSpaceDN w:val="0"/>
        <w:adjustRightInd w:val="0"/>
        <w:ind w:right="255"/>
        <w:jc w:val="both"/>
        <w:rPr>
          <w:b/>
          <w:i/>
          <w:color w:val="000000"/>
          <w:sz w:val="20"/>
          <w:szCs w:val="20"/>
          <w:lang w:val="fr-FR"/>
        </w:rPr>
      </w:pPr>
      <w:r w:rsidRPr="0032190F">
        <w:rPr>
          <w:b/>
          <w:i/>
          <w:color w:val="000000"/>
          <w:sz w:val="20"/>
          <w:szCs w:val="20"/>
          <w:lang w:val="fr-FR"/>
        </w:rPr>
        <w:t>Roche de la petite plage sur le torrent du lac de l'Huile</w:t>
      </w:r>
    </w:p>
    <w:p w14:paraId="63B7585D"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r>
    </w:p>
    <w:p w14:paraId="0BC5DA47"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i/>
          <w:color w:val="000000"/>
          <w:sz w:val="20"/>
          <w:szCs w:val="20"/>
          <w:lang w:val="fr-FR"/>
        </w:rPr>
        <w:tab/>
        <w:t xml:space="preserve">Repérer, au pied nord-ouest du bloc blanc situé le plus au sud-est, une roche présentant sur sa face supérieure (1,5 m par 0,7 m) des surfaces rouges très lisses. Tournées vers le nord-ouest, l'une, sous un décrochement de 0,3 m, est de pendage 45°, l'autre est de pendage 30°. Du nord au sud, le dessus de la roche est constitué de grès rose grossier. Au sud, sur une surface de pendage 30° nord-ouest, à 0,1 m du sol et à 0,3 m de l'arête sud, remarquer une plage.  </w:t>
      </w:r>
    </w:p>
    <w:p w14:paraId="40539E40"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62EAC986"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Redescendre vers l'est en direction du bloc à plusieurs pointes puis obliquer vers le nord-est pour suivre un goulet rempli d'éboulis qui semble descendre en direction du toit du refuge des savants. Parcourir plus de 100 m depuis la roche 8</w:t>
      </w:r>
      <w:r w:rsidRPr="00DA7B01">
        <w:rPr>
          <w:rFonts w:ascii="Symbol" w:hAnsi="Symbol"/>
          <w:color w:val="000000"/>
          <w:sz w:val="20"/>
          <w:szCs w:val="20"/>
        </w:rPr>
        <w:t></w:t>
      </w:r>
      <w:r w:rsidRPr="0032190F">
        <w:rPr>
          <w:color w:val="000000"/>
          <w:sz w:val="20"/>
          <w:szCs w:val="20"/>
          <w:lang w:val="fr-FR"/>
        </w:rPr>
        <w:t>. Le rebord herbeux situé au nord du goulet s'agrandit en pelouse et la pente vers l'est s'accentue. Des blocs gris apparaissent en limite de pente au nord-est. Ce sont les blocs qui composent le gias n°4 du lac de l'Huile et qui ont servi de repère pour la roche 8B.</w:t>
      </w:r>
    </w:p>
    <w:p w14:paraId="6442166F"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p>
    <w:p w14:paraId="56638AB9"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Gias n° 4 . Zone III . Groupe I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280 m</w:t>
      </w:r>
    </w:p>
    <w:p w14:paraId="43CDB259"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b/>
          <w:i/>
          <w:color w:val="000000"/>
          <w:sz w:val="20"/>
          <w:szCs w:val="20"/>
          <w:lang w:val="fr-FR"/>
        </w:rPr>
        <w:t>Gias du promontoire</w:t>
      </w:r>
      <w:r w:rsidRPr="0032190F">
        <w:rPr>
          <w:i/>
          <w:color w:val="000000"/>
          <w:sz w:val="20"/>
          <w:szCs w:val="20"/>
          <w:lang w:val="fr-FR"/>
        </w:rPr>
        <w:tab/>
      </w:r>
      <w:r w:rsidRPr="0032190F">
        <w:rPr>
          <w:i/>
          <w:color w:val="000000"/>
          <w:sz w:val="20"/>
          <w:szCs w:val="20"/>
          <w:lang w:val="fr-FR"/>
        </w:rPr>
        <w:tab/>
      </w:r>
      <w:r w:rsidRPr="0032190F">
        <w:rPr>
          <w:i/>
          <w:color w:val="000000"/>
          <w:sz w:val="20"/>
          <w:szCs w:val="20"/>
          <w:lang w:val="fr-FR"/>
        </w:rPr>
        <w:tab/>
      </w:r>
      <w:r w:rsidRPr="0032190F">
        <w:rPr>
          <w:i/>
          <w:color w:val="000000"/>
          <w:sz w:val="20"/>
          <w:szCs w:val="20"/>
          <w:lang w:val="fr-FR"/>
        </w:rPr>
        <w:tab/>
      </w:r>
      <w:r w:rsidRPr="0032190F">
        <w:rPr>
          <w:i/>
          <w:color w:val="000000"/>
          <w:sz w:val="20"/>
          <w:szCs w:val="20"/>
          <w:lang w:val="fr-FR"/>
        </w:rPr>
        <w:tab/>
      </w:r>
      <w:r w:rsidRPr="0032190F">
        <w:rPr>
          <w:i/>
          <w:color w:val="000000"/>
          <w:sz w:val="20"/>
          <w:szCs w:val="20"/>
          <w:lang w:val="fr-FR"/>
        </w:rPr>
        <w:tab/>
      </w:r>
      <w:r w:rsidRPr="0032190F">
        <w:rPr>
          <w:i/>
          <w:color w:val="000000"/>
          <w:sz w:val="20"/>
          <w:szCs w:val="20"/>
          <w:lang w:val="fr-FR"/>
        </w:rPr>
        <w:tab/>
      </w:r>
      <w:r w:rsidRPr="0032190F">
        <w:rPr>
          <w:i/>
          <w:color w:val="000000"/>
          <w:sz w:val="20"/>
          <w:szCs w:val="20"/>
          <w:lang w:val="fr-FR"/>
        </w:rPr>
        <w:tab/>
      </w:r>
      <w:r w:rsidRPr="0032190F">
        <w:rPr>
          <w:i/>
          <w:color w:val="000000"/>
          <w:sz w:val="20"/>
          <w:szCs w:val="20"/>
          <w:lang w:val="fr-FR"/>
        </w:rPr>
        <w:tab/>
      </w:r>
    </w:p>
    <w:p w14:paraId="453FE3B0"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3F0EAB3B"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Il est situé sur un promontoire d’où l’on aperçoit le sentier qui conduit au pas de l’Arpette. Les blocs qui le composent sont des grès blancs, couverts partiellement de lichens. L’abri est formé d’une pièce, assez haute pour s’y tenir debout, et d’un auvent, consolidé par deux murets en pierres sèches, laissant une ouverture vers l’est. Une "salle" est aussi accessible par une ouverture vers l'ouest mais offre seulement une protection contre le soleil.</w:t>
      </w:r>
    </w:p>
    <w:p w14:paraId="30CBDD89"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17FEA837"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Descendre vers l'est à travers les blocs et repérer, à droite (sud-est) et en contrebas, le grand gias n°3 et, plus près, l'arrière (la face est) du bloc rouge, un des repères de la roche 8D. Continuer jusqu'à se trouver dix mètres au nord et un bon mètre plus haut que ce bloc. Il faut se trouver sur un peu d'herbe où deux roches blanches sont enterrées. Chacune mesure 1 m du nord au sud et leur face supérieure est au ras du sol. Le bloc situé un peu plus haut, qui est aussi le plus au nord est cassé en deux. Un mètre au nord-est du bloc cassé remarquer  un bloc rouge sombre</w:t>
      </w:r>
    </w:p>
    <w:p w14:paraId="1F87F87C"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3E5470DB"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8 </w:t>
      </w:r>
      <w:r w:rsidRPr="00DA7B01">
        <w:rPr>
          <w:rFonts w:ascii="Symbol" w:hAnsi="Symbol"/>
          <w:b/>
          <w:color w:val="000000"/>
          <w:sz w:val="20"/>
          <w:szCs w:val="20"/>
        </w:rPr>
        <w:t></w:t>
      </w:r>
      <w:r w:rsidRPr="00DA7B01">
        <w:rPr>
          <w:rFonts w:ascii="Symbol" w:hAnsi="Symbol"/>
          <w:b/>
          <w:color w:val="000000"/>
          <w:sz w:val="20"/>
          <w:szCs w:val="20"/>
        </w:rPr>
        <w:t></w:t>
      </w:r>
      <w:r w:rsidRPr="0032190F">
        <w:rPr>
          <w:b/>
          <w:color w:val="000000"/>
          <w:sz w:val="20"/>
          <w:szCs w:val="20"/>
          <w:lang w:val="fr-FR"/>
        </w:rPr>
        <w:t>. Zone III . Groupe I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236 m</w:t>
      </w:r>
    </w:p>
    <w:p w14:paraId="487A6A29" w14:textId="77777777" w:rsidR="000152C6" w:rsidRPr="0032190F" w:rsidRDefault="000152C6" w:rsidP="000152C6">
      <w:pPr>
        <w:widowControl w:val="0"/>
        <w:overflowPunct w:val="0"/>
        <w:autoSpaceDE w:val="0"/>
        <w:autoSpaceDN w:val="0"/>
        <w:adjustRightInd w:val="0"/>
        <w:ind w:right="255"/>
        <w:jc w:val="both"/>
        <w:rPr>
          <w:b/>
          <w:i/>
          <w:color w:val="000000"/>
          <w:sz w:val="20"/>
          <w:szCs w:val="20"/>
          <w:lang w:val="fr-FR"/>
        </w:rPr>
      </w:pPr>
      <w:r w:rsidRPr="0032190F">
        <w:rPr>
          <w:b/>
          <w:i/>
          <w:color w:val="000000"/>
          <w:sz w:val="20"/>
          <w:szCs w:val="20"/>
          <w:lang w:val="fr-FR"/>
        </w:rPr>
        <w:t>Roche du grand corniforme à la corne longeant le bord de la roche</w:t>
      </w:r>
    </w:p>
    <w:p w14:paraId="1B477040"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p>
    <w:p w14:paraId="1EAA1A6C"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 xml:space="preserve">Sa face sud-est (1,3 m d'est en ouest, par 0,5 m, pendage 25° sud-est) est un peu bombée, rugueuse et parsemée de taches roses. La gravure est un corniforme, à corps rectangulaire et aux grandes cornes à deux segments, plus sombre que la surface de la roche. La corne de droite longe l'arête nord de la face. Le numéro, peu visible, est écrit dans le coin nord-ouest. </w:t>
      </w:r>
    </w:p>
    <w:p w14:paraId="7EC46C89"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5084B2AA"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 xml:space="preserve">Descendre 13 m vers le nord-est en direction d'un bloc blanc avec des taches grises, haut d'environ 1,3 m et se terminant par une pointe arrondie. Examiner le sol à son pied sud-est pour y trouver un très petit bloc violet clair.  </w:t>
      </w:r>
    </w:p>
    <w:p w14:paraId="0DC6F702"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24FEB3A3"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8 </w:t>
      </w:r>
      <w:r w:rsidRPr="00DA7B01">
        <w:rPr>
          <w:rFonts w:ascii="Symbol" w:hAnsi="Symbol"/>
          <w:b/>
          <w:color w:val="000000"/>
          <w:sz w:val="20"/>
          <w:szCs w:val="20"/>
        </w:rPr>
        <w:t></w:t>
      </w:r>
      <w:r w:rsidRPr="00DA7B01">
        <w:rPr>
          <w:rFonts w:ascii="Symbol" w:hAnsi="Symbol"/>
          <w:b/>
          <w:color w:val="000000"/>
          <w:sz w:val="20"/>
          <w:szCs w:val="20"/>
        </w:rPr>
        <w:t></w:t>
      </w:r>
      <w:r w:rsidRPr="0032190F">
        <w:rPr>
          <w:b/>
          <w:color w:val="000000"/>
          <w:sz w:val="20"/>
          <w:szCs w:val="20"/>
          <w:lang w:val="fr-FR"/>
        </w:rPr>
        <w:t>. Zone III . Groupe I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236 m ?</w:t>
      </w:r>
    </w:p>
    <w:p w14:paraId="5A3E38A0" w14:textId="77777777" w:rsidR="000152C6" w:rsidRPr="0032190F" w:rsidRDefault="000152C6" w:rsidP="000152C6">
      <w:pPr>
        <w:widowControl w:val="0"/>
        <w:overflowPunct w:val="0"/>
        <w:autoSpaceDE w:val="0"/>
        <w:autoSpaceDN w:val="0"/>
        <w:adjustRightInd w:val="0"/>
        <w:ind w:right="255"/>
        <w:jc w:val="both"/>
        <w:rPr>
          <w:b/>
          <w:i/>
          <w:color w:val="000000"/>
          <w:sz w:val="20"/>
          <w:szCs w:val="20"/>
          <w:lang w:val="fr-FR"/>
        </w:rPr>
      </w:pPr>
      <w:r w:rsidRPr="0032190F">
        <w:rPr>
          <w:b/>
          <w:i/>
          <w:color w:val="000000"/>
          <w:sz w:val="20"/>
          <w:szCs w:val="20"/>
          <w:lang w:val="fr-FR"/>
        </w:rPr>
        <w:t>Roche de la hallebaarde à nervure axiale</w:t>
      </w:r>
    </w:p>
    <w:p w14:paraId="200F25BF"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0027DF24"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i/>
          <w:color w:val="000000"/>
          <w:sz w:val="20"/>
          <w:szCs w:val="20"/>
          <w:lang w:val="fr-FR"/>
        </w:rPr>
        <w:tab/>
        <w:t xml:space="preserve">C'est un petit bloc pyramidal, haut de 0,3 m et presque caché par le grand bloc blanc. La face de pendage 30° sud-ouest (0,55 m par 0,5 m), traversée par une fissure nord-est - sud-ouest, porte une hallebarde. La roche est constituée de grès mauve assez fin, mais la gravure ressemble plus souvent à une barre associée à une plage de cupules éparses.  </w:t>
      </w:r>
    </w:p>
    <w:p w14:paraId="14A817E3"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0FA90E99"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Maarcher 20 m vers le nord pour atteindre une grande face de pendage 45°sud-est, couleur lie de vin terne, assez plate et présentant une grande tache claire sur la droite.</w:t>
      </w:r>
    </w:p>
    <w:p w14:paraId="63A1CF17"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51928AA4"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Roche 8 C . Zone III . Groupe I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240 m</w:t>
      </w:r>
    </w:p>
    <w:p w14:paraId="7DDD8719" w14:textId="77777777" w:rsidR="000152C6" w:rsidRPr="0032190F" w:rsidRDefault="000152C6" w:rsidP="000152C6">
      <w:pPr>
        <w:widowControl w:val="0"/>
        <w:overflowPunct w:val="0"/>
        <w:autoSpaceDE w:val="0"/>
        <w:autoSpaceDN w:val="0"/>
        <w:adjustRightInd w:val="0"/>
        <w:ind w:right="255"/>
        <w:jc w:val="both"/>
        <w:rPr>
          <w:b/>
          <w:i/>
          <w:color w:val="000000"/>
          <w:sz w:val="20"/>
          <w:szCs w:val="20"/>
          <w:lang w:val="fr-FR"/>
        </w:rPr>
      </w:pPr>
      <w:r w:rsidRPr="0032190F">
        <w:rPr>
          <w:b/>
          <w:i/>
          <w:color w:val="000000"/>
          <w:sz w:val="20"/>
          <w:szCs w:val="20"/>
          <w:lang w:val="fr-FR"/>
        </w:rPr>
        <w:t>Roche de la hallebarde associée à deux cercles concentriques</w:t>
      </w:r>
    </w:p>
    <w:p w14:paraId="3694BBE6"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color w:val="000000"/>
          <w:sz w:val="20"/>
          <w:szCs w:val="20"/>
          <w:lang w:val="fr-FR"/>
        </w:rPr>
        <w:lastRenderedPageBreak/>
        <w:tab/>
      </w:r>
      <w:r w:rsidRPr="0032190F">
        <w:rPr>
          <w:b/>
          <w:color w:val="000000"/>
          <w:sz w:val="20"/>
          <w:szCs w:val="20"/>
          <w:lang w:val="fr-FR"/>
        </w:rPr>
        <w:tab/>
      </w:r>
    </w:p>
    <w:p w14:paraId="02F93D1A"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 xml:space="preserve">Cette face (1,8 m  par 1,5 m, pendage 45° sud-est) est parcourue par trois stries orientées d’est en ouest. On y voit le n° ZIII GI R22, inscrit sous le numéro de Conti ZIII-GII-R(illisible). Plus bas et en grandes lettres a été inscrit R8 au-dessus d'un 3. Le C de Conti a servi à écrire le G de Guido Mario 1933. Les gravures sont deux cercles concentriques et une petite hallebarde dirigée d’est en ouest et présentant un pommeau rond à la base du manche. Elles sont situées dans un léger creux arrondi, à l’extrémité ouest de la face. </w:t>
      </w:r>
    </w:p>
    <w:p w14:paraId="2EA9BA0E"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p>
    <w:p w14:paraId="405379FD"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Repère</w:t>
      </w:r>
      <w:r w:rsidRPr="0032190F">
        <w:rPr>
          <w:color w:val="000000"/>
          <w:sz w:val="20"/>
          <w:szCs w:val="20"/>
          <w:lang w:val="fr-FR"/>
        </w:rPr>
        <w:t xml:space="preserve"> : ce bloc est le plus au nord de trois blocs alignés sud-ouest – nord-est et presque accolés : le premier est constitué de grès, blanc à droite (au nord) et rouge à gauche (au sud). Le second est un grès fin très schistosé couleur lie de vin sombre. Le troisième, la roche 8C, est de teinte beaucoup plus claire.</w:t>
      </w:r>
    </w:p>
    <w:p w14:paraId="5D7BB3A7"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6DA7F837"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 xml:space="preserve">Rejoindre le sentier situé au nord et monter vers le pas de l'Arpette jusqu'au niveau du lac de l'Huile. Repérer, dans un virage et au milieu du sentier, un bloc où est gravé le mot PISELLI (roche 12H) et, moins visible sur la gauche, une piste dallée se dirigeant vers le sud-ouest. </w:t>
      </w:r>
    </w:p>
    <w:p w14:paraId="5FEA3B0F"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37E889A3" w14:textId="77777777" w:rsidR="000152C6" w:rsidRPr="0032190F" w:rsidRDefault="000152C6" w:rsidP="000152C6">
      <w:pPr>
        <w:widowControl w:val="0"/>
        <w:overflowPunct w:val="0"/>
        <w:autoSpaceDE w:val="0"/>
        <w:autoSpaceDN w:val="0"/>
        <w:adjustRightInd w:val="0"/>
        <w:rPr>
          <w:rFonts w:ascii="Courier" w:hAnsi="Courier"/>
          <w:b/>
          <w:color w:val="000000"/>
          <w:sz w:val="16"/>
          <w:szCs w:val="20"/>
          <w:lang w:val="fr-FR"/>
        </w:rPr>
      </w:pPr>
      <w:r w:rsidRPr="0032190F">
        <w:rPr>
          <w:b/>
          <w:color w:val="000000"/>
          <w:sz w:val="20"/>
          <w:szCs w:val="20"/>
          <w:lang w:val="fr-FR"/>
        </w:rPr>
        <w:t>Roche 12 H . Zone III . Groupe II</w:t>
      </w:r>
      <w:r w:rsidRPr="00DA7B01">
        <w:rPr>
          <w:rFonts w:ascii="Symbol" w:hAnsi="Symbol"/>
          <w:b/>
          <w:color w:val="000000"/>
          <w:sz w:val="20"/>
          <w:szCs w:val="20"/>
        </w:rPr>
        <w:t></w:t>
      </w:r>
      <w:r w:rsidRPr="0032190F">
        <w:rPr>
          <w:b/>
          <w:color w:val="000000"/>
          <w:sz w:val="20"/>
          <w:szCs w:val="20"/>
          <w:lang w:val="fr-FR"/>
        </w:rPr>
        <w:t>:</w:t>
      </w:r>
    </w:p>
    <w:p w14:paraId="6EF50E39" w14:textId="77777777" w:rsidR="000152C6" w:rsidRPr="0032190F" w:rsidRDefault="000152C6" w:rsidP="000152C6">
      <w:pPr>
        <w:widowControl w:val="0"/>
        <w:overflowPunct w:val="0"/>
        <w:autoSpaceDE w:val="0"/>
        <w:autoSpaceDN w:val="0"/>
        <w:adjustRightInd w:val="0"/>
        <w:ind w:right="255"/>
        <w:jc w:val="both"/>
        <w:rPr>
          <w:b/>
          <w:i/>
          <w:color w:val="000000"/>
          <w:sz w:val="20"/>
          <w:szCs w:val="20"/>
          <w:lang w:val="fr-FR"/>
        </w:rPr>
      </w:pPr>
      <w:r w:rsidRPr="0032190F">
        <w:rPr>
          <w:b/>
          <w:i/>
          <w:color w:val="000000"/>
          <w:sz w:val="20"/>
          <w:szCs w:val="20"/>
          <w:lang w:val="fr-FR"/>
        </w:rPr>
        <w:t>Roche de PISELLI</w:t>
      </w:r>
    </w:p>
    <w:p w14:paraId="4A2FA302"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p>
    <w:p w14:paraId="208D58C6"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C’est un bloc de grès grossier, situé au milieu du sentier, qui conduit au pas de l’Arpette, et au débouché d’une piste dallée, datant de la dernière guerre. La face supérieure (1,6 m par 1,0 m, pendage 30° sud), à 0,3 m du sol, porte un nom, PISELLI, écrit en grandes lettres. La gravure est réalisée au moyen de grandes cupules profondes qui ont été plus ou moins effacées par frottement ou martelage. Les lettres sont confuses.</w:t>
      </w:r>
    </w:p>
    <w:p w14:paraId="69935D9F"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557B97B8"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 xml:space="preserve">Depuis cette roche, le sentier contourne une plateforme portant un gros bloc. Monter vers le nord-ouest pour se rapprocher du torrent qu'il faudra longer (il est à sec, mais son lit continue presque jusqu'à l'Arpette). Après avoir dépassé un deuxième bloc , situé au pied d'un mamelon, repérer le lacet d'un sentier annexe. D’ici, le lac de l'Huile est enfin visible au sud. </w:t>
      </w:r>
    </w:p>
    <w:p w14:paraId="01784A76"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Marcher encore 20 m vers le nord-ouest pour rejoindre un petit mamelon couvert d'assez gros blocs et s'arrêter à son pied, sur un rond de pelouse jouxtant le torrent. Rejoindre ce dernier à travers quelques blocs.</w:t>
      </w:r>
    </w:p>
    <w:p w14:paraId="7ECD3175" w14:textId="77777777" w:rsidR="000152C6" w:rsidRPr="0032190F" w:rsidRDefault="000152C6" w:rsidP="000152C6">
      <w:pPr>
        <w:widowControl w:val="0"/>
        <w:tabs>
          <w:tab w:val="center" w:pos="4252"/>
          <w:tab w:val="right" w:pos="9060"/>
        </w:tabs>
        <w:overflowPunct w:val="0"/>
        <w:autoSpaceDE w:val="0"/>
        <w:autoSpaceDN w:val="0"/>
        <w:adjustRightInd w:val="0"/>
        <w:ind w:right="255"/>
        <w:jc w:val="both"/>
        <w:rPr>
          <w:color w:val="000000"/>
          <w:sz w:val="20"/>
          <w:szCs w:val="20"/>
          <w:lang w:val="fr-FR"/>
        </w:rPr>
      </w:pPr>
      <w:r w:rsidRPr="0032190F">
        <w:rPr>
          <w:color w:val="000000"/>
          <w:sz w:val="20"/>
          <w:szCs w:val="20"/>
          <w:lang w:val="fr-FR"/>
        </w:rPr>
        <w:t>Depuis le bloc R12H (PISELLI), on aurait pu aussi remonter sur 150 m le lit asséché du torrent.</w:t>
      </w:r>
    </w:p>
    <w:p w14:paraId="20EF563C" w14:textId="77777777" w:rsidR="000152C6" w:rsidRPr="0032190F" w:rsidRDefault="000152C6" w:rsidP="000152C6">
      <w:pPr>
        <w:widowControl w:val="0"/>
        <w:tabs>
          <w:tab w:val="right" w:pos="9060"/>
        </w:tabs>
        <w:overflowPunct w:val="0"/>
        <w:autoSpaceDE w:val="0"/>
        <w:autoSpaceDN w:val="0"/>
        <w:adjustRightInd w:val="0"/>
        <w:ind w:right="255"/>
        <w:jc w:val="both"/>
        <w:rPr>
          <w:color w:val="000000"/>
          <w:sz w:val="20"/>
          <w:szCs w:val="20"/>
          <w:lang w:val="fr-FR"/>
        </w:rPr>
      </w:pPr>
    </w:p>
    <w:p w14:paraId="18CBFD10" w14:textId="77777777" w:rsidR="000152C6" w:rsidRPr="0032190F" w:rsidRDefault="000152C6" w:rsidP="000152C6">
      <w:pPr>
        <w:widowControl w:val="0"/>
        <w:overflowPunct w:val="0"/>
        <w:autoSpaceDE w:val="0"/>
        <w:autoSpaceDN w:val="0"/>
        <w:adjustRightInd w:val="0"/>
        <w:ind w:right="255"/>
        <w:jc w:val="both"/>
        <w:rPr>
          <w:rFonts w:ascii="Courier" w:hAnsi="Courier"/>
          <w:color w:val="000000"/>
          <w:szCs w:val="20"/>
          <w:lang w:val="fr-FR"/>
        </w:rPr>
      </w:pPr>
      <w:r w:rsidRPr="0032190F">
        <w:rPr>
          <w:b/>
          <w:color w:val="000000"/>
          <w:sz w:val="20"/>
          <w:szCs w:val="20"/>
          <w:lang w:val="fr-FR"/>
        </w:rPr>
        <w:t xml:space="preserve">Roche 12 .Zone III . Groupe II : </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311 m</w:t>
      </w:r>
    </w:p>
    <w:p w14:paraId="64B80A4E"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i/>
          <w:color w:val="000000"/>
          <w:sz w:val="20"/>
          <w:szCs w:val="20"/>
          <w:lang w:val="fr-FR"/>
        </w:rPr>
        <w:t>Roche du corniforme aux quatre pattes</w:t>
      </w:r>
      <w:r w:rsidRPr="0032190F">
        <w:rPr>
          <w:b/>
          <w:color w:val="000000"/>
          <w:sz w:val="20"/>
          <w:szCs w:val="20"/>
          <w:lang w:val="fr-FR"/>
        </w:rPr>
        <w:tab/>
      </w:r>
      <w:r w:rsidRPr="0032190F">
        <w:rPr>
          <w:b/>
          <w:color w:val="000000"/>
          <w:sz w:val="20"/>
          <w:szCs w:val="20"/>
          <w:lang w:val="fr-FR"/>
        </w:rPr>
        <w:tab/>
      </w:r>
    </w:p>
    <w:p w14:paraId="037034B9"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p>
    <w:p w14:paraId="02A33D48"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C'est un bloc triangulaire, allongé d'est en ouest (1,5 m par 0,7 m). La pointe vers l’est, constituée de grès fin violet, est située dans le torrent. Le reste de la roche, de grès rose clair plus grossier, est couronné d'herbe. La face gravée, relativement plate, est de pendage 30° sud-est. Le C de Conti est inscrit sur le bord sud, à gauche du n° ZV R34. Un corniforme à corps rectangulaire, prolongé par une queue et muni de quatre appendices latéraux, est gravé près du bord nord. Ses cornes sinueuses sont dressées vers l'ouest. Le numéro de Conti est écrit sous la gravure.</w:t>
      </w:r>
    </w:p>
    <w:p w14:paraId="4B729CBE" w14:textId="77777777" w:rsidR="000152C6" w:rsidRPr="0032190F" w:rsidRDefault="000152C6" w:rsidP="000152C6">
      <w:pPr>
        <w:widowControl w:val="0"/>
        <w:overflowPunct w:val="0"/>
        <w:autoSpaceDE w:val="0"/>
        <w:autoSpaceDN w:val="0"/>
        <w:adjustRightInd w:val="0"/>
        <w:ind w:right="255"/>
        <w:jc w:val="both"/>
        <w:rPr>
          <w:color w:val="000000"/>
          <w:szCs w:val="20"/>
          <w:lang w:val="fr-FR"/>
        </w:rPr>
      </w:pPr>
    </w:p>
    <w:p w14:paraId="06F3F79A"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Rejoindre le sentier au sud et descendre jusqu'au virage où est encastré le bloc R12H. Le sentier y est un peu encaissé. Repérer, à l'extérieur du virage, une piste dallée qui conduit vers le sud-ouest et suivre cette “route” sur 50 m.</w:t>
      </w:r>
    </w:p>
    <w:p w14:paraId="586E7981" w14:textId="77777777" w:rsidR="000152C6" w:rsidRPr="0032190F" w:rsidRDefault="000152C6" w:rsidP="000152C6">
      <w:pPr>
        <w:widowControl w:val="0"/>
        <w:overflowPunct w:val="0"/>
        <w:autoSpaceDE w:val="0"/>
        <w:autoSpaceDN w:val="0"/>
        <w:adjustRightInd w:val="0"/>
        <w:ind w:right="255"/>
        <w:jc w:val="both"/>
        <w:rPr>
          <w:rFonts w:ascii="Courier" w:hAnsi="Courier"/>
          <w:color w:val="000000"/>
          <w:sz w:val="20"/>
          <w:szCs w:val="20"/>
          <w:lang w:val="fr-FR"/>
        </w:rPr>
      </w:pPr>
    </w:p>
    <w:p w14:paraId="21382A4C" w14:textId="77777777" w:rsidR="000152C6" w:rsidRPr="0032190F" w:rsidRDefault="000152C6" w:rsidP="000152C6">
      <w:pPr>
        <w:widowControl w:val="0"/>
        <w:overflowPunct w:val="0"/>
        <w:autoSpaceDE w:val="0"/>
        <w:autoSpaceDN w:val="0"/>
        <w:adjustRightInd w:val="0"/>
        <w:ind w:right="255"/>
        <w:jc w:val="both"/>
        <w:rPr>
          <w:rFonts w:ascii="Courier" w:hAnsi="Courier"/>
          <w:color w:val="000000"/>
          <w:sz w:val="20"/>
          <w:szCs w:val="20"/>
          <w:lang w:val="fr-FR"/>
        </w:rPr>
      </w:pPr>
    </w:p>
    <w:p w14:paraId="02BB76B0"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color w:val="000000"/>
          <w:sz w:val="20"/>
          <w:szCs w:val="20"/>
          <w:lang w:val="fr-FR"/>
        </w:rPr>
        <w:t>Roche 10 . Zone III . Groupe I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293,5 m</w:t>
      </w:r>
    </w:p>
    <w:p w14:paraId="6CC4DF94"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i/>
          <w:color w:val="000000"/>
          <w:sz w:val="20"/>
          <w:szCs w:val="20"/>
          <w:lang w:val="fr-FR"/>
        </w:rPr>
        <w:t>Roche du poignard à soie étroite</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p>
    <w:p w14:paraId="57C21FF6"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p>
    <w:p w14:paraId="4D510033"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C'est une grande table de grès, couleur lie de vin sombre et mouchetée de lichens jaunes. Elle est située en bordure de la piste dallée. Sa face supérieure (4 m par 3 m) est de pendage 25° sud-est. Près du bord sud se trouve un poignard à bords nets et rectilignes. Sa lame à pointe tronquée est dirigée vers l'est et l’étroit manche rectangulaire est court. Les cupules sont régulièrement disposées côte à côte. Le C est inscrit dans le bas de la face, sous le n° de Conti ZIII GII R11</w:t>
      </w:r>
      <w:r w:rsidRPr="0032190F">
        <w:rPr>
          <w:i/>
          <w:color w:val="000000"/>
          <w:sz w:val="20"/>
          <w:szCs w:val="20"/>
          <w:vertAlign w:val="superscript"/>
          <w:lang w:val="fr-FR"/>
        </w:rPr>
        <w:footnoteReference w:customMarkFollows="1" w:id="14"/>
        <w:t>*</w:t>
      </w:r>
      <w:r w:rsidRPr="0032190F">
        <w:rPr>
          <w:i/>
          <w:color w:val="000000"/>
          <w:sz w:val="20"/>
          <w:szCs w:val="20"/>
          <w:lang w:val="fr-FR"/>
        </w:rPr>
        <w:t>. Plus bas et à droite on lit ZIII GII R15.</w:t>
      </w:r>
    </w:p>
    <w:p w14:paraId="37818A95" w14:textId="77777777" w:rsidR="000152C6" w:rsidRPr="0032190F" w:rsidRDefault="000152C6" w:rsidP="000152C6">
      <w:pPr>
        <w:widowControl w:val="0"/>
        <w:overflowPunct w:val="0"/>
        <w:autoSpaceDE w:val="0"/>
        <w:autoSpaceDN w:val="0"/>
        <w:adjustRightInd w:val="0"/>
        <w:ind w:right="255"/>
        <w:jc w:val="both"/>
        <w:rPr>
          <w:rFonts w:ascii="Courier" w:hAnsi="Courier"/>
          <w:color w:val="000000"/>
          <w:sz w:val="20"/>
          <w:szCs w:val="20"/>
          <w:lang w:val="fr-FR"/>
        </w:rPr>
      </w:pPr>
    </w:p>
    <w:p w14:paraId="7FAE38BD"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 xml:space="preserve">Repérer vers le sud-est, au sommet d'un mamelon, un bloc important, de couleur orangée, parsemé de lichens noirs. Devant lui, au nord, une dalle gris rougeâtre, en pente vers le nord, s'étend au ras du sol. Se diriger </w:t>
      </w:r>
      <w:r w:rsidRPr="0032190F">
        <w:rPr>
          <w:color w:val="000000"/>
          <w:sz w:val="20"/>
          <w:szCs w:val="20"/>
          <w:lang w:val="fr-FR"/>
        </w:rPr>
        <w:lastRenderedPageBreak/>
        <w:t>vers la pointe nord de cette dalle et parcourir au moins 50 m. Assez vite, un bloc parallélépipédique blanc va attirer l’attention. Il est situé au pied de la dalle, dans la moraine qui recouvre un torrent.</w:t>
      </w:r>
    </w:p>
    <w:p w14:paraId="59C396DB"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3F7F347D"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Roche 9 B . Zone III . Groupe I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285,5 m</w:t>
      </w:r>
    </w:p>
    <w:p w14:paraId="0E0D6C97" w14:textId="77777777" w:rsidR="000152C6" w:rsidRPr="0032190F" w:rsidRDefault="000152C6" w:rsidP="000152C6">
      <w:pPr>
        <w:widowControl w:val="0"/>
        <w:overflowPunct w:val="0"/>
        <w:autoSpaceDE w:val="0"/>
        <w:autoSpaceDN w:val="0"/>
        <w:adjustRightInd w:val="0"/>
        <w:ind w:right="255"/>
        <w:jc w:val="both"/>
        <w:rPr>
          <w:b/>
          <w:i/>
          <w:color w:val="000000"/>
          <w:sz w:val="20"/>
          <w:szCs w:val="20"/>
          <w:lang w:val="fr-FR"/>
        </w:rPr>
      </w:pPr>
      <w:r w:rsidRPr="0032190F">
        <w:rPr>
          <w:b/>
          <w:i/>
          <w:color w:val="000000"/>
          <w:sz w:val="20"/>
          <w:szCs w:val="20"/>
          <w:lang w:val="fr-FR"/>
        </w:rPr>
        <w:t>Roche tabulaire aux deux marches</w:t>
      </w:r>
    </w:p>
    <w:p w14:paraId="340B93C7"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p>
    <w:p w14:paraId="3B31189A"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Ce grand bloc, d’un blanc brillant sur sa face supérieure, présente deux petites marches de grès fin couleur lie de vin sur sa face est. La face a, de pendage 30° sud est la plus au sud. Trois corniformes y sont piquetés irrégulièrement dont deux sont opposés par les cornes. La face b (pendage 30° sud-est), située au nord et en contrebas de la face a, porte deux plages. L’une d’elles est allongée d'est en ouest et l'autre, gravée près du bord ouest, est de forme ronde. Un numéro, ZIII GII R8</w:t>
      </w:r>
      <w:r w:rsidRPr="00DA7B01">
        <w:rPr>
          <w:rFonts w:ascii="Symbol" w:hAnsi="Symbol"/>
          <w:i/>
          <w:color w:val="000000"/>
          <w:sz w:val="20"/>
          <w:szCs w:val="20"/>
        </w:rPr>
        <w:t></w:t>
      </w:r>
      <w:r w:rsidRPr="0032190F">
        <w:rPr>
          <w:i/>
          <w:color w:val="000000"/>
          <w:sz w:val="20"/>
          <w:szCs w:val="20"/>
          <w:lang w:val="fr-FR"/>
        </w:rPr>
        <w:t>, est écrit à l'ouest près du surplomb. Nous n'avons vu ni C, ni n° de Conti.</w:t>
      </w:r>
    </w:p>
    <w:p w14:paraId="6589A795"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6CEEDE96" w14:textId="77777777" w:rsidR="000152C6" w:rsidRPr="0032190F" w:rsidRDefault="000152C6" w:rsidP="000152C6">
      <w:pPr>
        <w:widowControl w:val="0"/>
        <w:overflowPunct w:val="0"/>
        <w:autoSpaceDE w:val="0"/>
        <w:autoSpaceDN w:val="0"/>
        <w:adjustRightInd w:val="0"/>
        <w:ind w:right="255" w:firstLine="709"/>
        <w:jc w:val="both"/>
        <w:rPr>
          <w:rFonts w:ascii="Courier" w:hAnsi="Courier"/>
          <w:color w:val="000000"/>
          <w:szCs w:val="20"/>
          <w:lang w:val="fr-FR"/>
        </w:rPr>
      </w:pPr>
      <w:r w:rsidRPr="0032190F">
        <w:rPr>
          <w:color w:val="000000"/>
          <w:sz w:val="20"/>
          <w:szCs w:val="20"/>
          <w:lang w:val="fr-FR"/>
        </w:rPr>
        <w:t xml:space="preserve">Monter vers le sud et passer à l'ouest du gros bloc (repère précédent). Se diriger ensuite vers le sud-ouest en direction d'une grande face blanche, brillante de quartz et de faible pendage nord. Traverser un nouvel éboulis en passant au ras et à l'est de cette face. Parcourir encore 6 m pour se trouver au sud d'un bloc de grès fin rouge clair et de grès grossier rose, couvert de lichens jaunes. Ce bloc est cassé d'est en ouest. Sa partie sud a basculé et permet d’atteindre la face supérieure du morceau resté en place. </w:t>
      </w:r>
    </w:p>
    <w:p w14:paraId="22DE0A11"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3B350578"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color w:val="000000"/>
          <w:sz w:val="20"/>
          <w:szCs w:val="20"/>
          <w:lang w:val="fr-FR"/>
        </w:rPr>
        <w:t>Roche 9. Zone III . Groupe I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294 m</w:t>
      </w:r>
    </w:p>
    <w:p w14:paraId="7C1F9785"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b/>
          <w:i/>
          <w:color w:val="000000"/>
          <w:sz w:val="20"/>
          <w:szCs w:val="20"/>
          <w:lang w:val="fr-FR"/>
        </w:rPr>
        <w:t>Roche des quatre figures géométriques</w:t>
      </w:r>
    </w:p>
    <w:p w14:paraId="6304BBBB"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p>
    <w:p w14:paraId="47A2DCDC"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 xml:space="preserve">C'est la partie du bloc resté en place, une roche de grès couleur lie de vin, érodée, mais dont une partie de la face supérieure (3,3 m par 2,8 m) est plane et de pendage 20° sud. Cette surface est limitée au nord  par un décrochement arrondi de 0,25 m. Quatre réticulés globuleux, divisés en cases et délimités par un rang de cupules de taille moyenne disposées côte à côte, sont gravés au-dessus d'une fissure est-ouest. Le C de Conti, son numéro et un autre sont inscrits plus bas.  </w:t>
      </w:r>
    </w:p>
    <w:p w14:paraId="4DFFBB4A"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66C0D7C7"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Aller vers le sud-ouest où se trouve une éminence que l'on pourra gravir par une large vire herbeuse à l'ouest. Passer à l'ouest d'un grand bloc qui semble posé en équilibre au-dessus du lac de l'Huile, puis se diriger, sur environ 40 m, vers le sud (en direction de l’éperon rocheux de la cime des Lacs) pour traverser une petite dépression et longer par l'est un bloc rouge avec une encoche sur le dessus. S'arrêter 3 m avant un bloc de grès blanc placé debout dans l'éboulis et couvert de lichens sombres dans le haut.</w:t>
      </w:r>
    </w:p>
    <w:p w14:paraId="0F22DB97"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p>
    <w:p w14:paraId="474EF1B8"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9 </w:t>
      </w:r>
      <w:r w:rsidRPr="00DA7B01">
        <w:rPr>
          <w:rFonts w:ascii="Symbol" w:hAnsi="Symbol"/>
          <w:b/>
          <w:color w:val="000000"/>
          <w:sz w:val="20"/>
          <w:szCs w:val="20"/>
        </w:rPr>
        <w:t></w:t>
      </w:r>
      <w:r w:rsidRPr="0032190F">
        <w:rPr>
          <w:b/>
          <w:color w:val="000000"/>
          <w:sz w:val="20"/>
          <w:szCs w:val="20"/>
          <w:lang w:val="fr-FR"/>
        </w:rPr>
        <w:t xml:space="preserve"> . Zone III . Groupe II</w:t>
      </w:r>
      <w:r w:rsidRPr="00DA7B01">
        <w:rPr>
          <w:rFonts w:ascii="Symbol" w:hAnsi="Symbol"/>
          <w:b/>
          <w:color w:val="000000"/>
          <w:sz w:val="20"/>
          <w:szCs w:val="20"/>
        </w:rPr>
        <w:t></w:t>
      </w:r>
      <w:r w:rsidRPr="0032190F">
        <w:rPr>
          <w:b/>
          <w:color w:val="000000"/>
          <w:sz w:val="20"/>
          <w:szCs w:val="20"/>
          <w:lang w:val="fr-FR"/>
        </w:rPr>
        <w:t>:</w:t>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t>2301,5 m</w:t>
      </w:r>
    </w:p>
    <w:p w14:paraId="3A9BECB9" w14:textId="77777777" w:rsidR="000152C6" w:rsidRPr="0032190F" w:rsidRDefault="000152C6" w:rsidP="000152C6">
      <w:pPr>
        <w:widowControl w:val="0"/>
        <w:overflowPunct w:val="0"/>
        <w:autoSpaceDE w:val="0"/>
        <w:autoSpaceDN w:val="0"/>
        <w:adjustRightInd w:val="0"/>
        <w:rPr>
          <w:rFonts w:ascii="Courier" w:hAnsi="Courier"/>
          <w:b/>
          <w:i/>
          <w:color w:val="000000"/>
          <w:sz w:val="16"/>
          <w:szCs w:val="20"/>
          <w:lang w:val="fr-FR"/>
        </w:rPr>
      </w:pPr>
      <w:r w:rsidRPr="0032190F">
        <w:rPr>
          <w:b/>
          <w:i/>
          <w:color w:val="000000"/>
          <w:sz w:val="20"/>
          <w:szCs w:val="20"/>
          <w:lang w:val="fr-FR"/>
        </w:rPr>
        <w:t xml:space="preserve">Roche du grand M </w:t>
      </w:r>
    </w:p>
    <w:p w14:paraId="0AD5369F" w14:textId="77777777" w:rsidR="000152C6" w:rsidRPr="0032190F" w:rsidRDefault="000152C6" w:rsidP="000152C6">
      <w:pPr>
        <w:widowControl w:val="0"/>
        <w:overflowPunct w:val="0"/>
        <w:autoSpaceDE w:val="0"/>
        <w:autoSpaceDN w:val="0"/>
        <w:adjustRightInd w:val="0"/>
        <w:ind w:right="255"/>
        <w:jc w:val="both"/>
        <w:rPr>
          <w:color w:val="000000"/>
          <w:szCs w:val="20"/>
          <w:lang w:val="fr-FR"/>
        </w:rPr>
      </w:pPr>
    </w:p>
    <w:p w14:paraId="309D3B31"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C'est une roche de grès fin couleur lie de vin, allongée d'est en ouest, dont la face supérieure (2,70 m par 1,15 m) est horizontale. Sur l'extrémité ouest, constituée de grès grossier, un numéro est écrit près du bord sud : ZIII GII R10</w:t>
      </w:r>
      <w:r w:rsidRPr="00DA7B01">
        <w:rPr>
          <w:rFonts w:ascii="Symbol" w:hAnsi="Symbol"/>
          <w:i/>
          <w:color w:val="000000"/>
          <w:sz w:val="20"/>
          <w:szCs w:val="20"/>
        </w:rPr>
        <w:t></w:t>
      </w:r>
      <w:r w:rsidRPr="0032190F">
        <w:rPr>
          <w:i/>
          <w:color w:val="000000"/>
          <w:sz w:val="20"/>
          <w:szCs w:val="20"/>
          <w:lang w:val="fr-FR"/>
        </w:rPr>
        <w:t>. En dessous de la lettre M, burinée au milieu de la face, deux petits corniformes à cornes arrondies sont disposés à 0,3 m l'un de l'autre.</w:t>
      </w:r>
    </w:p>
    <w:p w14:paraId="1AF4A0F1"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p>
    <w:p w14:paraId="35CF04BC"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b/>
          <w:color w:val="000000"/>
          <w:sz w:val="20"/>
          <w:szCs w:val="20"/>
          <w:lang w:val="fr-FR"/>
        </w:rPr>
        <w:tab/>
      </w:r>
      <w:r w:rsidRPr="0032190F">
        <w:rPr>
          <w:color w:val="000000"/>
          <w:sz w:val="20"/>
          <w:szCs w:val="20"/>
          <w:lang w:val="fr-FR"/>
        </w:rPr>
        <w:t>Se diriger 80 m vers le nord-est en restant sur le bord nord de l'éboulis essentiellement composé de grès blanc. Repérer à gauche, sur le flanc du mamelon qui borde le vallon au nord, un bloc d'environ 3 m de haut, présentant deux pointes et une face verticale sud-ouest rosâtre parsemée de taches violettes. Observer la pente au-dessous : la roche cherchée est 6 m à l'est-sud-est du bloc décrit.</w:t>
      </w:r>
    </w:p>
    <w:p w14:paraId="61F56933"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p>
    <w:p w14:paraId="1ED1BF9E"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Repère</w:t>
      </w:r>
      <w:r w:rsidRPr="0032190F">
        <w:rPr>
          <w:color w:val="000000"/>
          <w:sz w:val="20"/>
          <w:szCs w:val="20"/>
          <w:lang w:val="fr-FR"/>
        </w:rPr>
        <w:t xml:space="preserve"> : à l'est, la crête du mamelon porte un affleurement déchiqueté gris. En traversant le mamelon sur le bord est de cet affleurement et en marchant moins de 100 m vers le nord-est, on se trouve à proximité des roches 8</w:t>
      </w:r>
      <w:r w:rsidRPr="00DA7B01">
        <w:rPr>
          <w:rFonts w:ascii="Symbol" w:hAnsi="Symbol"/>
          <w:color w:val="000000"/>
          <w:sz w:val="20"/>
          <w:szCs w:val="20"/>
        </w:rPr>
        <w:t></w:t>
      </w:r>
      <w:r w:rsidRPr="0032190F">
        <w:rPr>
          <w:color w:val="000000"/>
          <w:sz w:val="20"/>
          <w:szCs w:val="20"/>
          <w:lang w:val="fr-FR"/>
        </w:rPr>
        <w:t>, 8</w:t>
      </w:r>
      <w:r w:rsidRPr="00DA7B01">
        <w:rPr>
          <w:rFonts w:ascii="Symbol" w:hAnsi="Symbol"/>
          <w:color w:val="000000"/>
          <w:sz w:val="20"/>
          <w:szCs w:val="20"/>
        </w:rPr>
        <w:t></w:t>
      </w:r>
      <w:r w:rsidRPr="0032190F">
        <w:rPr>
          <w:color w:val="000000"/>
          <w:sz w:val="20"/>
          <w:szCs w:val="20"/>
          <w:lang w:val="fr-FR"/>
        </w:rPr>
        <w:t xml:space="preserve"> et 8</w:t>
      </w:r>
      <w:r w:rsidRPr="00DA7B01">
        <w:rPr>
          <w:rFonts w:ascii="Symbol" w:hAnsi="Symbol"/>
          <w:color w:val="000000"/>
          <w:sz w:val="20"/>
          <w:szCs w:val="20"/>
        </w:rPr>
        <w:t></w:t>
      </w:r>
      <w:r w:rsidRPr="0032190F">
        <w:rPr>
          <w:color w:val="000000"/>
          <w:sz w:val="20"/>
          <w:szCs w:val="20"/>
          <w:lang w:val="fr-FR"/>
        </w:rPr>
        <w:t xml:space="preserve">H vues précédemment. </w:t>
      </w:r>
    </w:p>
    <w:p w14:paraId="6FB0CE10"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6CDE2875"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8 </w:t>
      </w:r>
      <w:r w:rsidRPr="00DA7B01">
        <w:rPr>
          <w:rFonts w:ascii="Symbol" w:hAnsi="Symbol"/>
          <w:b/>
          <w:color w:val="000000"/>
          <w:sz w:val="22"/>
          <w:szCs w:val="20"/>
        </w:rPr>
        <w:t></w:t>
      </w:r>
      <w:r w:rsidRPr="00DA7B01">
        <w:rPr>
          <w:rFonts w:ascii="Symbol" w:hAnsi="Symbol"/>
          <w:b/>
          <w:color w:val="000000"/>
          <w:sz w:val="20"/>
          <w:szCs w:val="20"/>
        </w:rPr>
        <w:t></w:t>
      </w:r>
      <w:r w:rsidRPr="0032190F">
        <w:rPr>
          <w:b/>
          <w:color w:val="000000"/>
          <w:sz w:val="20"/>
          <w:szCs w:val="20"/>
          <w:lang w:val="fr-FR"/>
        </w:rPr>
        <w:t>. Zone III . Groupe II</w:t>
      </w:r>
      <w:r w:rsidRPr="00DA7B01">
        <w:rPr>
          <w:rFonts w:ascii="Symbol" w:hAnsi="Symbol"/>
          <w:b/>
          <w:color w:val="000000"/>
          <w:sz w:val="20"/>
          <w:szCs w:val="20"/>
        </w:rPr>
        <w:t></w:t>
      </w:r>
      <w:r w:rsidRPr="0032190F">
        <w:rPr>
          <w:b/>
          <w:color w:val="000000"/>
          <w:sz w:val="20"/>
          <w:szCs w:val="20"/>
          <w:lang w:val="fr-FR"/>
        </w:rPr>
        <w:t>:</w:t>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t>2 289,5 m</w:t>
      </w:r>
    </w:p>
    <w:p w14:paraId="21C2F908"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i/>
          <w:color w:val="000000"/>
          <w:sz w:val="20"/>
          <w:szCs w:val="20"/>
          <w:lang w:val="fr-FR"/>
        </w:rPr>
        <w:t>Roche cubique à la petite plage rectangulaire</w:t>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p>
    <w:p w14:paraId="4FD86A5E"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3C757669"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 xml:space="preserve">La roche est un grès de couleur lie de vin ponctué de taches roses qui présente de nombreux trous et des éclats. Le centre de la face verticale sud-est (1,2 m par 0,8 m) en forme de losange, porte une plage rectangulaire, située entre une fissure et un trou. Ce piquetage est peu visible. Le n° ZIII GII R13 est écrit dans le haut de la face. </w:t>
      </w:r>
    </w:p>
    <w:p w14:paraId="014C60F5"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p>
    <w:p w14:paraId="6A303D11"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Repère</w:t>
      </w:r>
      <w:r w:rsidRPr="0032190F">
        <w:rPr>
          <w:color w:val="000000"/>
          <w:sz w:val="20"/>
          <w:szCs w:val="20"/>
          <w:lang w:val="fr-FR"/>
        </w:rPr>
        <w:t xml:space="preserve"> : le bloc repère de la roche 8</w:t>
      </w:r>
      <w:r w:rsidRPr="00DA7B01">
        <w:rPr>
          <w:rFonts w:ascii="Symbol" w:hAnsi="Symbol"/>
          <w:color w:val="000000"/>
          <w:sz w:val="20"/>
          <w:szCs w:val="20"/>
        </w:rPr>
        <w:t></w:t>
      </w:r>
      <w:r w:rsidRPr="0032190F">
        <w:rPr>
          <w:color w:val="000000"/>
          <w:sz w:val="20"/>
          <w:szCs w:val="20"/>
          <w:lang w:val="fr-FR"/>
        </w:rPr>
        <w:t xml:space="preserve"> (bloc à 1, 2 ou 3 pointes) est visible. Il est situé à une centaine de mètres au </w:t>
      </w:r>
      <w:r w:rsidRPr="0032190F">
        <w:rPr>
          <w:color w:val="000000"/>
          <w:sz w:val="20"/>
          <w:szCs w:val="20"/>
          <w:lang w:val="fr-FR"/>
        </w:rPr>
        <w:lastRenderedPageBreak/>
        <w:t>sud-est de la roche 8</w:t>
      </w:r>
      <w:r w:rsidRPr="00DA7B01">
        <w:rPr>
          <w:rFonts w:ascii="Symbol" w:hAnsi="Symbol"/>
          <w:color w:val="000000"/>
          <w:sz w:val="20"/>
          <w:szCs w:val="20"/>
        </w:rPr>
        <w:t></w:t>
      </w:r>
      <w:r w:rsidRPr="0032190F">
        <w:rPr>
          <w:color w:val="000000"/>
          <w:sz w:val="20"/>
          <w:szCs w:val="20"/>
          <w:lang w:val="fr-FR"/>
        </w:rPr>
        <w:t>. Allongé du nord au sud sur la crête d'un mamelon plus ou moins herbeux, il est reconnaissable grâce à sa base de couleur violette, à sa partie supérieure blanche et à ses deux pointes soulignées de lichens noirs.</w:t>
      </w:r>
    </w:p>
    <w:p w14:paraId="57A39981"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3A44D77C"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Aller 8 m au sud-est et observer les roches dans l'éboulis pour trouver un bloc rouge, gravé sur sa face supérieure tournée vers le sud, au milieu des grès blancs. Il est situé un mètre au-dessus d'un bloc blanc déposé sur d'autres blocs et pouvant servir d'abri. Il se trouve aussi au nord de roches plus ou moins importantes comportant des filons ou des couches de quartz.</w:t>
      </w:r>
    </w:p>
    <w:p w14:paraId="7E0B7FEB"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1A374C57"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8 </w:t>
      </w:r>
      <w:r w:rsidRPr="00DA7B01">
        <w:rPr>
          <w:rFonts w:ascii="Symbol" w:hAnsi="Symbol"/>
          <w:b/>
          <w:color w:val="000000"/>
          <w:sz w:val="20"/>
          <w:szCs w:val="20"/>
        </w:rPr>
        <w:t></w:t>
      </w:r>
      <w:r w:rsidRPr="0032190F">
        <w:rPr>
          <w:b/>
          <w:color w:val="000000"/>
          <w:sz w:val="20"/>
          <w:szCs w:val="20"/>
          <w:lang w:val="fr-FR"/>
        </w:rPr>
        <w:t>. Zone III . Groupe II</w:t>
      </w:r>
      <w:r w:rsidRPr="00DA7B01">
        <w:rPr>
          <w:rFonts w:ascii="Symbol" w:hAnsi="Symbol"/>
          <w:b/>
          <w:color w:val="000000"/>
          <w:sz w:val="20"/>
          <w:szCs w:val="20"/>
        </w:rPr>
        <w:t></w:t>
      </w:r>
      <w:r w:rsidRPr="0032190F">
        <w:rPr>
          <w:b/>
          <w:color w:val="000000"/>
          <w:sz w:val="20"/>
          <w:szCs w:val="20"/>
          <w:lang w:val="fr-FR"/>
        </w:rPr>
        <w:t>:</w:t>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t>2 289,5 m ?</w:t>
      </w:r>
    </w:p>
    <w:p w14:paraId="567863B8"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i/>
          <w:color w:val="000000"/>
          <w:sz w:val="20"/>
          <w:szCs w:val="20"/>
          <w:lang w:val="fr-FR"/>
        </w:rPr>
        <w:t xml:space="preserve">Roche aux six corniformes et à l'attelage érodés </w:t>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p>
    <w:p w14:paraId="639679EF"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1ED0BBD7"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i/>
          <w:color w:val="000000"/>
          <w:sz w:val="20"/>
          <w:szCs w:val="20"/>
          <w:lang w:val="fr-FR"/>
        </w:rPr>
        <w:tab/>
        <w:t xml:space="preserve">Sa face supérieure de pendage 20° sud-est présente à l'est, sur la partie basse d'un décrochement de 0,15 m, 4 corniformes dont 2 sont à peu près nets. Sur la partie supérieure à gauche (ouest) présentant le même pendage, se devine un corniforme en avant d'un attelage avec araire. Le motif semble se diriger vers le mont Bego. </w:t>
      </w:r>
    </w:p>
    <w:p w14:paraId="48C2DDCE"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76C3F23D"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Revenir vers la roche 9</w:t>
      </w:r>
      <w:r w:rsidRPr="00DA7B01">
        <w:rPr>
          <w:rFonts w:ascii="Symbol" w:hAnsi="Symbol"/>
          <w:color w:val="000000"/>
          <w:sz w:val="20"/>
          <w:szCs w:val="20"/>
        </w:rPr>
        <w:t></w:t>
      </w:r>
      <w:r w:rsidRPr="0032190F">
        <w:rPr>
          <w:color w:val="000000"/>
          <w:sz w:val="20"/>
          <w:szCs w:val="20"/>
          <w:lang w:val="fr-FR"/>
        </w:rPr>
        <w:t xml:space="preserve"> et se diriger vers le lac de l'Huile. Parcourir 22 m vers l'ouest-sud-ouest (direction du pas des Verrairiers) à travers l'éboulis puis une zone plate couverte de rhododendrons et de myrtilles. Repérer un bloc blanc allongé du sud-est au nord-ouest, se placer 7 m au nord-est de cette roche et s'aligner avec elle et le mont des Verrairiers. On doit se trouver en bordure nord de la " pelouse".</w:t>
      </w:r>
    </w:p>
    <w:p w14:paraId="5630F629"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p>
    <w:p w14:paraId="2F60613B"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9 </w:t>
      </w:r>
      <w:r w:rsidRPr="00DA7B01">
        <w:rPr>
          <w:rFonts w:ascii="Symbol" w:hAnsi="Symbol"/>
          <w:b/>
          <w:color w:val="000000"/>
          <w:sz w:val="20"/>
          <w:szCs w:val="20"/>
        </w:rPr>
        <w:t></w:t>
      </w:r>
      <w:r w:rsidRPr="0032190F">
        <w:rPr>
          <w:b/>
          <w:color w:val="000000"/>
          <w:sz w:val="20"/>
          <w:szCs w:val="20"/>
          <w:lang w:val="fr-FR"/>
        </w:rPr>
        <w:t>. Zone III . Groupe II</w:t>
      </w:r>
      <w:r w:rsidRPr="00DA7B01">
        <w:rPr>
          <w:rFonts w:ascii="Symbol" w:hAnsi="Symbol"/>
          <w:b/>
          <w:color w:val="000000"/>
          <w:sz w:val="20"/>
          <w:szCs w:val="20"/>
        </w:rPr>
        <w:t></w:t>
      </w:r>
      <w:r w:rsidRPr="0032190F">
        <w:rPr>
          <w:b/>
          <w:color w:val="000000"/>
          <w:sz w:val="20"/>
          <w:szCs w:val="20"/>
          <w:lang w:val="fr-FR"/>
        </w:rPr>
        <w:t>:</w:t>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t>2 289,5 m ?</w:t>
      </w:r>
    </w:p>
    <w:p w14:paraId="1F7EE236" w14:textId="77777777" w:rsidR="000152C6" w:rsidRPr="0032190F" w:rsidRDefault="000152C6" w:rsidP="000152C6">
      <w:pPr>
        <w:widowControl w:val="0"/>
        <w:overflowPunct w:val="0"/>
        <w:autoSpaceDE w:val="0"/>
        <w:autoSpaceDN w:val="0"/>
        <w:adjustRightInd w:val="0"/>
        <w:rPr>
          <w:rFonts w:ascii="Courier" w:hAnsi="Courier"/>
          <w:b/>
          <w:i/>
          <w:color w:val="000000"/>
          <w:sz w:val="16"/>
          <w:szCs w:val="20"/>
          <w:lang w:val="fr-FR"/>
        </w:rPr>
      </w:pPr>
      <w:r w:rsidRPr="0032190F">
        <w:rPr>
          <w:b/>
          <w:i/>
          <w:color w:val="000000"/>
          <w:sz w:val="20"/>
          <w:szCs w:val="20"/>
          <w:lang w:val="fr-FR"/>
        </w:rPr>
        <w:t xml:space="preserve">Roche bombée au corniforme isolé </w:t>
      </w:r>
    </w:p>
    <w:p w14:paraId="61B8F9EC"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1058B771"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i/>
          <w:color w:val="000000"/>
          <w:sz w:val="20"/>
          <w:szCs w:val="20"/>
          <w:lang w:val="fr-FR"/>
        </w:rPr>
        <w:tab/>
        <w:t xml:space="preserve">Ce bloc est constitué de grès blanc dans sa moitié nord et à son extrémité sud. Sa face supérieure </w:t>
      </w:r>
      <w:r w:rsidRPr="0032190F">
        <w:rPr>
          <w:i/>
          <w:color w:val="000000"/>
          <w:sz w:val="20"/>
          <w:szCs w:val="20"/>
          <w:lang w:val="fr-FR"/>
        </w:rPr>
        <w:br/>
        <w:t>(1 m par 1 m) présente une bande centrale de grès pélitique rouge, large de 0,5 m. Sur cette passée colorée a été gravé un corniforme au corps rectangulaire, à la corne droite ébauchée et à la corne gauche sinueuse.</w:t>
      </w:r>
    </w:p>
    <w:p w14:paraId="36822253"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396B8D70"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 xml:space="preserve">Se diriger 1 m au nord. </w:t>
      </w:r>
    </w:p>
    <w:p w14:paraId="6E1DDFDF"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p>
    <w:p w14:paraId="0B225438"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9 </w:t>
      </w:r>
      <w:r w:rsidRPr="00DA7B01">
        <w:rPr>
          <w:rFonts w:ascii="Symbol" w:hAnsi="Symbol"/>
          <w:b/>
          <w:color w:val="000000"/>
          <w:sz w:val="20"/>
          <w:szCs w:val="20"/>
        </w:rPr>
        <w:t></w:t>
      </w:r>
      <w:r w:rsidRPr="0032190F">
        <w:rPr>
          <w:b/>
          <w:color w:val="000000"/>
          <w:sz w:val="20"/>
          <w:szCs w:val="20"/>
          <w:lang w:val="fr-FR"/>
        </w:rPr>
        <w:t>. Zone III . Groupe II</w:t>
      </w:r>
      <w:r w:rsidRPr="00DA7B01">
        <w:rPr>
          <w:rFonts w:ascii="Symbol" w:hAnsi="Symbol"/>
          <w:b/>
          <w:color w:val="000000"/>
          <w:sz w:val="20"/>
          <w:szCs w:val="20"/>
        </w:rPr>
        <w:t></w:t>
      </w:r>
      <w:r w:rsidRPr="0032190F">
        <w:rPr>
          <w:b/>
          <w:color w:val="000000"/>
          <w:sz w:val="20"/>
          <w:szCs w:val="20"/>
          <w:lang w:val="fr-FR"/>
        </w:rPr>
        <w:t>:</w:t>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t>2 289,5 m ?</w:t>
      </w:r>
    </w:p>
    <w:p w14:paraId="3F059287" w14:textId="77777777" w:rsidR="000152C6" w:rsidRPr="0032190F" w:rsidRDefault="000152C6" w:rsidP="000152C6">
      <w:pPr>
        <w:widowControl w:val="0"/>
        <w:overflowPunct w:val="0"/>
        <w:autoSpaceDE w:val="0"/>
        <w:autoSpaceDN w:val="0"/>
        <w:adjustRightInd w:val="0"/>
        <w:ind w:right="255"/>
        <w:jc w:val="both"/>
        <w:rPr>
          <w:b/>
          <w:i/>
          <w:color w:val="000000"/>
          <w:sz w:val="20"/>
          <w:szCs w:val="20"/>
          <w:lang w:val="fr-FR"/>
        </w:rPr>
      </w:pPr>
      <w:r w:rsidRPr="0032190F">
        <w:rPr>
          <w:b/>
          <w:i/>
          <w:color w:val="000000"/>
          <w:sz w:val="20"/>
          <w:szCs w:val="20"/>
          <w:lang w:val="fr-FR"/>
        </w:rPr>
        <w:t xml:space="preserve">Roche du corniforme orienté vers la cime des Lacs  </w:t>
      </w:r>
    </w:p>
    <w:p w14:paraId="53D328FF"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66D8A450"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i/>
          <w:color w:val="000000"/>
          <w:sz w:val="20"/>
          <w:szCs w:val="20"/>
          <w:lang w:val="fr-FR"/>
        </w:rPr>
        <w:tab/>
        <w:t xml:space="preserve">Ce bloc est plus petit que le précédent. La face supérieure (0,8 m par 0,7 m, pendage 45° sud) porte au centre, entre 2 fissures nord - sud, un corniforme assez visible, au corps rectangulaire et aux cornes dissymétriques. La corne de gauche est d'abord arrondie puis diverge. La corne de droite présente un segment dressé d'épaisseur variable. </w:t>
      </w:r>
    </w:p>
    <w:p w14:paraId="20247D90"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p>
    <w:p w14:paraId="32F1B164"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Aller vers le nord-nord-est en se guidant sur la pointe avec encoche du bloc rouge qui a servi de repère pour atteindre la roche 9</w:t>
      </w:r>
      <w:r w:rsidRPr="00DA7B01">
        <w:rPr>
          <w:rFonts w:ascii="Symbol" w:hAnsi="Symbol"/>
          <w:color w:val="000000"/>
          <w:sz w:val="20"/>
          <w:szCs w:val="20"/>
        </w:rPr>
        <w:t></w:t>
      </w:r>
      <w:r w:rsidRPr="0032190F">
        <w:rPr>
          <w:color w:val="000000"/>
          <w:sz w:val="20"/>
          <w:szCs w:val="20"/>
          <w:lang w:val="fr-FR"/>
        </w:rPr>
        <w:t xml:space="preserve">. Après ce bloc, continuer encore 15 m dans la même direction (direction du Bego) pour se trouver au creux d'une petite dépression allongée d'est en ouest et parfois remplie d'eau. Repérer, un peu à l'est un bloc rouge d'axe nord au sud.   </w:t>
      </w:r>
    </w:p>
    <w:p w14:paraId="7D2F0604"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r>
    </w:p>
    <w:p w14:paraId="1006CC9B"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9 </w:t>
      </w:r>
      <w:r w:rsidRPr="00DA7B01">
        <w:rPr>
          <w:rFonts w:ascii="Symbol" w:hAnsi="Symbol"/>
          <w:b/>
          <w:color w:val="000000"/>
          <w:sz w:val="20"/>
          <w:szCs w:val="20"/>
        </w:rPr>
        <w:t></w:t>
      </w:r>
      <w:r w:rsidRPr="0032190F">
        <w:rPr>
          <w:b/>
          <w:color w:val="000000"/>
          <w:sz w:val="20"/>
          <w:szCs w:val="20"/>
          <w:lang w:val="fr-FR"/>
        </w:rPr>
        <w:t>. Zone III . Groupe II</w:t>
      </w:r>
      <w:r w:rsidRPr="00DA7B01">
        <w:rPr>
          <w:rFonts w:ascii="Symbol" w:hAnsi="Symbol"/>
          <w:b/>
          <w:color w:val="000000"/>
          <w:sz w:val="20"/>
          <w:szCs w:val="20"/>
        </w:rPr>
        <w:t></w:t>
      </w:r>
      <w:r w:rsidRPr="0032190F">
        <w:rPr>
          <w:b/>
          <w:color w:val="000000"/>
          <w:sz w:val="20"/>
          <w:szCs w:val="20"/>
          <w:lang w:val="fr-FR"/>
        </w:rPr>
        <w:t>:</w:t>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t>2 289,5 m ?</w:t>
      </w:r>
    </w:p>
    <w:p w14:paraId="6FE4013D"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i/>
          <w:color w:val="000000"/>
          <w:sz w:val="20"/>
          <w:szCs w:val="20"/>
          <w:lang w:val="fr-FR"/>
        </w:rPr>
        <w:t xml:space="preserve">Roche entre les deux moraines </w:t>
      </w:r>
      <w:r w:rsidRPr="0032190F">
        <w:rPr>
          <w:color w:val="000000"/>
          <w:sz w:val="20"/>
          <w:szCs w:val="20"/>
          <w:lang w:val="fr-FR"/>
        </w:rPr>
        <w:tab/>
      </w:r>
    </w:p>
    <w:p w14:paraId="19108470"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29B57928"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i/>
          <w:color w:val="000000"/>
          <w:sz w:val="20"/>
          <w:szCs w:val="20"/>
          <w:lang w:val="fr-FR"/>
        </w:rPr>
        <w:tab/>
        <w:t xml:space="preserve">Au nord la face supérieure (1,3 m du nord au sud par 0,7 m) présente un décrochement surélevé de 0,1 m. Le reste de la surface est assez lisse avec des petits décrochements en feston. Les gravures sont deux corniformes superposés et une plage triangulaire pointée sur une plage parfaitement ronde et un petit trou naturel. </w:t>
      </w:r>
    </w:p>
    <w:p w14:paraId="31F5BD69"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3B7042BB"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Monter 15 m vers le nord, toujours en direction du Bego, pour atteindre une face triangulaire de couleur rose orangé, située sur la crête.</w:t>
      </w:r>
    </w:p>
    <w:p w14:paraId="5CBCD4C0"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p>
    <w:p w14:paraId="533ABB44"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9 </w:t>
      </w:r>
      <w:r w:rsidRPr="00DA7B01">
        <w:rPr>
          <w:rFonts w:ascii="Symbol" w:hAnsi="Symbol"/>
          <w:b/>
          <w:color w:val="000000"/>
          <w:sz w:val="20"/>
          <w:szCs w:val="20"/>
        </w:rPr>
        <w:t></w:t>
      </w:r>
      <w:r w:rsidRPr="0032190F">
        <w:rPr>
          <w:b/>
          <w:color w:val="000000"/>
          <w:sz w:val="20"/>
          <w:szCs w:val="20"/>
          <w:lang w:val="fr-FR"/>
        </w:rPr>
        <w:t>. Zone III . Groupe II</w:t>
      </w:r>
      <w:r w:rsidRPr="00DA7B01">
        <w:rPr>
          <w:rFonts w:ascii="Symbol" w:hAnsi="Symbol"/>
          <w:b/>
          <w:color w:val="000000"/>
          <w:sz w:val="20"/>
          <w:szCs w:val="20"/>
        </w:rPr>
        <w:t></w:t>
      </w:r>
      <w:r w:rsidRPr="0032190F">
        <w:rPr>
          <w:b/>
          <w:color w:val="000000"/>
          <w:sz w:val="20"/>
          <w:szCs w:val="20"/>
          <w:lang w:val="fr-FR"/>
        </w:rPr>
        <w:t>:</w:t>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t>2 289,5 m ?</w:t>
      </w:r>
    </w:p>
    <w:p w14:paraId="0F2F00AA"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i/>
          <w:color w:val="000000"/>
          <w:sz w:val="20"/>
          <w:szCs w:val="20"/>
          <w:lang w:val="fr-FR"/>
        </w:rPr>
        <w:t xml:space="preserve">Roche au grain satiné </w:t>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p>
    <w:p w14:paraId="19392EE2"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p>
    <w:p w14:paraId="41C865A0"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i/>
          <w:color w:val="000000"/>
          <w:sz w:val="20"/>
          <w:szCs w:val="20"/>
          <w:lang w:val="fr-FR"/>
        </w:rPr>
        <w:t xml:space="preserve">De couleur rouge sombre avec des rayures jaunâtres dirigées d'est en ouest, la face de pendage </w:t>
      </w:r>
      <w:r w:rsidRPr="0032190F">
        <w:rPr>
          <w:i/>
          <w:color w:val="000000"/>
          <w:sz w:val="20"/>
          <w:szCs w:val="20"/>
          <w:lang w:val="fr-FR"/>
        </w:rPr>
        <w:br/>
        <w:t xml:space="preserve">45° est présente une profonde fissure est-ouest sur son côté sud et un décrochement arrondi de 0,1 m au centre de l'arête nord. Sur le dessus du décrochement, donc à l'ouest et au sud, des corniformes sont gravés assez finement mais aussi des plages de grosses cupules. Des textes de bergers sont présents mais très peu lisibles.   </w:t>
      </w:r>
    </w:p>
    <w:p w14:paraId="3FEF7694"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lastRenderedPageBreak/>
        <w:t>Repère</w:t>
      </w:r>
      <w:r w:rsidRPr="0032190F">
        <w:rPr>
          <w:color w:val="000000"/>
          <w:sz w:val="20"/>
          <w:szCs w:val="20"/>
          <w:lang w:val="fr-FR"/>
        </w:rPr>
        <w:t xml:space="preserve"> : une centaine de mètres vers le  nord-est se trouvent les roches 8</w:t>
      </w:r>
      <w:r w:rsidRPr="00DA7B01">
        <w:rPr>
          <w:rFonts w:ascii="Symbol" w:hAnsi="Symbol"/>
          <w:color w:val="000000"/>
          <w:sz w:val="20"/>
          <w:szCs w:val="20"/>
        </w:rPr>
        <w:t></w:t>
      </w:r>
      <w:r w:rsidRPr="0032190F">
        <w:rPr>
          <w:color w:val="000000"/>
          <w:sz w:val="20"/>
          <w:szCs w:val="20"/>
          <w:lang w:val="fr-FR"/>
        </w:rPr>
        <w:t xml:space="preserve"> et 8</w:t>
      </w:r>
      <w:r w:rsidRPr="00DA7B01">
        <w:rPr>
          <w:rFonts w:ascii="Symbol" w:hAnsi="Symbol"/>
          <w:color w:val="000000"/>
          <w:sz w:val="20"/>
          <w:szCs w:val="20"/>
        </w:rPr>
        <w:t></w:t>
      </w:r>
      <w:r w:rsidRPr="0032190F">
        <w:rPr>
          <w:color w:val="000000"/>
          <w:sz w:val="20"/>
          <w:szCs w:val="20"/>
          <w:lang w:val="fr-FR"/>
        </w:rPr>
        <w:t xml:space="preserve"> et à l'est-nord-est se distingue le bloc à pointes repère de la roche 8</w:t>
      </w:r>
      <w:r w:rsidRPr="00DA7B01">
        <w:rPr>
          <w:rFonts w:ascii="Symbol" w:hAnsi="Symbol"/>
          <w:color w:val="000000"/>
          <w:sz w:val="20"/>
          <w:szCs w:val="20"/>
        </w:rPr>
        <w:t></w:t>
      </w:r>
      <w:r w:rsidRPr="0032190F">
        <w:rPr>
          <w:color w:val="000000"/>
          <w:sz w:val="20"/>
          <w:szCs w:val="20"/>
          <w:lang w:val="fr-FR"/>
        </w:rPr>
        <w:t>.</w:t>
      </w:r>
    </w:p>
    <w:p w14:paraId="60A4E23B"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3087E2CD"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Aller vers l'ouest et redescendre vers la mare qui se trouve près de la roche 9 sans la traverser. Longer vers l'ouest le sud du déversoir (ou de l'appendice rond situé au nord-est du lac de l'Huile) jusqu'à un grand bloc gris (haut de 2,5 m), étiré d'est en ouest avec une pointe au centre et des plaques de quartz sur sa face de pendage 60° est. Examiner la surface de l'eau à son pied.</w:t>
      </w:r>
    </w:p>
    <w:p w14:paraId="6814A57E"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7B1DB680"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9 </w:t>
      </w:r>
      <w:r w:rsidRPr="00DA7B01">
        <w:rPr>
          <w:rFonts w:ascii="Symbol" w:hAnsi="Symbol"/>
          <w:b/>
          <w:color w:val="000000"/>
          <w:sz w:val="20"/>
          <w:szCs w:val="20"/>
        </w:rPr>
        <w:t></w:t>
      </w:r>
      <w:r w:rsidRPr="0032190F">
        <w:rPr>
          <w:b/>
          <w:color w:val="000000"/>
          <w:sz w:val="20"/>
          <w:szCs w:val="20"/>
          <w:lang w:val="fr-FR"/>
        </w:rPr>
        <w:t>. Zone III . Groupe II</w:t>
      </w:r>
      <w:r w:rsidRPr="00DA7B01">
        <w:rPr>
          <w:rFonts w:ascii="Symbol" w:hAnsi="Symbol"/>
          <w:b/>
          <w:color w:val="000000"/>
          <w:sz w:val="20"/>
          <w:szCs w:val="20"/>
        </w:rPr>
        <w:t></w:t>
      </w:r>
      <w:r w:rsidRPr="0032190F">
        <w:rPr>
          <w:b/>
          <w:color w:val="000000"/>
          <w:sz w:val="20"/>
          <w:szCs w:val="20"/>
          <w:lang w:val="fr-FR"/>
        </w:rPr>
        <w:t>:</w:t>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t>2 289,5 m ?</w:t>
      </w:r>
    </w:p>
    <w:p w14:paraId="3DEF43A3"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i/>
          <w:color w:val="000000"/>
          <w:sz w:val="20"/>
          <w:szCs w:val="20"/>
          <w:lang w:val="fr-FR"/>
        </w:rPr>
        <w:t xml:space="preserve">Roche du déversoir du lac de l'Huile </w:t>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p>
    <w:p w14:paraId="1F0296DD"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41625D2C"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i/>
          <w:color w:val="000000"/>
          <w:sz w:val="20"/>
          <w:szCs w:val="20"/>
          <w:lang w:val="fr-FR"/>
        </w:rPr>
        <w:tab/>
        <w:t>Cette roche est un bloc de grès fin violet, inséré dans la rive et souvent immergé, dont seule la face ouest est visible. Un corniforme est gravé au centre de la face de pendage 55° ouest (1,2 m par 0,6 m). Le haut de la roche est camouflé par des rhododendrons et le bas est très abîmé par le gel et l'eau.</w:t>
      </w:r>
    </w:p>
    <w:p w14:paraId="759D465C"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2DA12E69"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Revenir vers la mare située à l' est et la traverser. Retourner vers l'ouest en restant sur la rive gauche. Pénétrer, toujours vers l'ouest, entre des blocs assez importants. La roche, qui nous intéresse, a sa pointe nord-est blanche et des lunules roses sur sa face est.</w:t>
      </w:r>
    </w:p>
    <w:p w14:paraId="1B7E36B5"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540578F2"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color w:val="000000"/>
          <w:sz w:val="20"/>
          <w:szCs w:val="20"/>
          <w:lang w:val="fr-FR"/>
        </w:rPr>
        <w:t xml:space="preserve">Roche 9 </w:t>
      </w:r>
      <w:r w:rsidRPr="00DA7B01">
        <w:rPr>
          <w:rFonts w:ascii="Symbol" w:hAnsi="Symbol"/>
          <w:b/>
          <w:color w:val="000000"/>
          <w:sz w:val="20"/>
          <w:szCs w:val="20"/>
        </w:rPr>
        <w:t></w:t>
      </w:r>
      <w:r w:rsidRPr="0032190F">
        <w:rPr>
          <w:b/>
          <w:color w:val="000000"/>
          <w:sz w:val="20"/>
          <w:szCs w:val="20"/>
          <w:lang w:val="fr-FR"/>
        </w:rPr>
        <w:t xml:space="preserve"> . Zone III . Groupe I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293 m</w:t>
      </w:r>
    </w:p>
    <w:p w14:paraId="70FDC8C8" w14:textId="77777777" w:rsidR="000152C6" w:rsidRPr="0032190F" w:rsidRDefault="000152C6" w:rsidP="000152C6">
      <w:pPr>
        <w:widowControl w:val="0"/>
        <w:overflowPunct w:val="0"/>
        <w:autoSpaceDE w:val="0"/>
        <w:autoSpaceDN w:val="0"/>
        <w:adjustRightInd w:val="0"/>
        <w:rPr>
          <w:b/>
          <w:i/>
          <w:color w:val="000000"/>
          <w:sz w:val="16"/>
          <w:szCs w:val="20"/>
          <w:lang w:val="fr-FR"/>
        </w:rPr>
      </w:pPr>
      <w:r w:rsidRPr="0032190F">
        <w:rPr>
          <w:b/>
          <w:i/>
          <w:color w:val="000000"/>
          <w:sz w:val="20"/>
          <w:szCs w:val="20"/>
          <w:lang w:val="fr-FR"/>
        </w:rPr>
        <w:t xml:space="preserve">Roche du petit corniforme excentré </w:t>
      </w:r>
    </w:p>
    <w:p w14:paraId="530C9DEF" w14:textId="77777777" w:rsidR="000152C6" w:rsidRPr="0032190F" w:rsidRDefault="000152C6" w:rsidP="000152C6">
      <w:pPr>
        <w:widowControl w:val="0"/>
        <w:overflowPunct w:val="0"/>
        <w:autoSpaceDE w:val="0"/>
        <w:autoSpaceDN w:val="0"/>
        <w:adjustRightInd w:val="0"/>
        <w:ind w:right="255"/>
        <w:jc w:val="both"/>
        <w:rPr>
          <w:rFonts w:ascii="Courier" w:hAnsi="Courier"/>
          <w:color w:val="000000"/>
          <w:szCs w:val="20"/>
          <w:lang w:val="fr-FR"/>
        </w:rPr>
      </w:pPr>
    </w:p>
    <w:p w14:paraId="2613CEA4"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La face supérieure mesure environ 2,6 m du nord-est au sud-ouest et 1,7 m de large, avec un pendage de 30° sud-ouest. La surface est à peu près plate mais rugueuse. Un corniforme est gravé dans sa pointe sud . Au-dessus, on peut lire les numéros ZIII GII R4</w:t>
      </w:r>
      <w:r w:rsidRPr="00DA7B01">
        <w:rPr>
          <w:rFonts w:ascii="Symbol" w:hAnsi="Symbol"/>
          <w:i/>
          <w:color w:val="000000"/>
          <w:sz w:val="20"/>
          <w:szCs w:val="20"/>
        </w:rPr>
        <w:t></w:t>
      </w:r>
      <w:r w:rsidRPr="0032190F">
        <w:rPr>
          <w:i/>
          <w:color w:val="000000"/>
          <w:sz w:val="20"/>
          <w:szCs w:val="20"/>
          <w:lang w:val="fr-FR"/>
        </w:rPr>
        <w:t xml:space="preserve"> et ZIII GII R9</w:t>
      </w:r>
      <w:r w:rsidRPr="00DA7B01">
        <w:rPr>
          <w:rFonts w:ascii="Symbol" w:hAnsi="Symbol"/>
          <w:i/>
          <w:color w:val="000000"/>
          <w:sz w:val="20"/>
          <w:szCs w:val="20"/>
        </w:rPr>
        <w:t></w:t>
      </w:r>
      <w:r w:rsidRPr="0032190F">
        <w:rPr>
          <w:i/>
          <w:color w:val="000000"/>
          <w:sz w:val="20"/>
          <w:szCs w:val="20"/>
          <w:lang w:val="fr-FR"/>
        </w:rPr>
        <w:t>.</w:t>
      </w:r>
    </w:p>
    <w:p w14:paraId="60EB23DF"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37CC07FD"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Aller 6m vers le nord-est (direction du mont Bego) pour contourner un grand bloc situé au nord. A l’est, il présente une grande face verticale, puis un décrochement et une face en surplomb vers le sud. Ces faces sont blanches. Quand la roche retrouve un pendage vertical est, sa couleur devient rouge intense. La face nord-est que l'on va longer est blanche. Le gias du déversoir du lac de l'Huile est visible par une échancrure vers le nord, entre les blocs. Longer ensuite par l'ouest un grand bloc blanc avec une pointe vers le nord-est (vers le mont Bego) et contourner en même temps un bloc tabulaire qui lui est accolé et dont on aperçoit le bout sud de la face supérieure. Ce bloc est la roche 9</w:t>
      </w:r>
      <w:r w:rsidRPr="00DA7B01">
        <w:rPr>
          <w:rFonts w:ascii="Symbol" w:hAnsi="Symbol"/>
          <w:color w:val="000000"/>
          <w:sz w:val="20"/>
          <w:szCs w:val="20"/>
        </w:rPr>
        <w:t></w:t>
      </w:r>
      <w:r w:rsidRPr="0032190F">
        <w:rPr>
          <w:color w:val="000000"/>
          <w:sz w:val="20"/>
          <w:szCs w:val="20"/>
          <w:lang w:val="fr-FR"/>
        </w:rPr>
        <w:t xml:space="preserve"> recherchée.</w:t>
      </w:r>
    </w:p>
    <w:p w14:paraId="295B56EB"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p>
    <w:p w14:paraId="30223F54"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Repères</w:t>
      </w:r>
      <w:r w:rsidRPr="0032190F">
        <w:rPr>
          <w:color w:val="000000"/>
          <w:sz w:val="20"/>
          <w:szCs w:val="20"/>
          <w:lang w:val="fr-FR"/>
        </w:rPr>
        <w:t xml:space="preserve"> : </w:t>
      </w:r>
      <w:r w:rsidRPr="0032190F">
        <w:rPr>
          <w:color w:val="000000"/>
          <w:sz w:val="20"/>
          <w:szCs w:val="20"/>
          <w:lang w:val="fr-FR"/>
        </w:rPr>
        <w:tab/>
      </w:r>
      <w:r w:rsidRPr="0032190F">
        <w:rPr>
          <w:color w:val="000000"/>
          <w:sz w:val="20"/>
          <w:szCs w:val="20"/>
          <w:lang w:val="fr-FR"/>
        </w:rPr>
        <w:tab/>
      </w:r>
    </w:p>
    <w:p w14:paraId="2CE437B5"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 ce bloc, situé au pied de l’éperon rocheux de la cime des Lacs est aligné avec elle et le pic des Merveilles.</w:t>
      </w:r>
      <w:r w:rsidRPr="0032190F">
        <w:rPr>
          <w:color w:val="000000"/>
          <w:sz w:val="20"/>
          <w:szCs w:val="20"/>
          <w:lang w:val="fr-FR"/>
        </w:rPr>
        <w:tab/>
      </w:r>
    </w:p>
    <w:p w14:paraId="4A39EB74"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 il porte un massif de rhododendron</w:t>
      </w:r>
      <w:r w:rsidRPr="0032190F">
        <w:rPr>
          <w:color w:val="000000"/>
          <w:sz w:val="20"/>
          <w:szCs w:val="20"/>
          <w:vertAlign w:val="superscript"/>
          <w:lang w:val="fr-FR"/>
        </w:rPr>
        <w:footnoteReference w:customMarkFollows="1" w:id="15"/>
        <w:t>*</w:t>
      </w:r>
      <w:r w:rsidRPr="0032190F">
        <w:rPr>
          <w:color w:val="000000"/>
          <w:sz w:val="20"/>
          <w:szCs w:val="20"/>
          <w:lang w:val="fr-FR"/>
        </w:rPr>
        <w:t xml:space="preserve"> à sa pointe est. </w:t>
      </w:r>
    </w:p>
    <w:p w14:paraId="2B0A8CAC"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 il est accessible par la face sud-ouest du grand bloc. Depuis la roche 9</w:t>
      </w:r>
      <w:r w:rsidRPr="00DA7B01">
        <w:rPr>
          <w:rFonts w:ascii="Symbol" w:hAnsi="Symbol"/>
          <w:color w:val="000000"/>
          <w:sz w:val="20"/>
          <w:szCs w:val="20"/>
        </w:rPr>
        <w:t></w:t>
      </w:r>
      <w:r w:rsidRPr="00DA7B01">
        <w:rPr>
          <w:rFonts w:ascii="Symbol" w:hAnsi="Symbol"/>
          <w:color w:val="000000"/>
          <w:sz w:val="20"/>
          <w:szCs w:val="20"/>
        </w:rPr>
        <w:t></w:t>
      </w:r>
      <w:r w:rsidRPr="00DA7B01">
        <w:rPr>
          <w:rFonts w:ascii="Symbol" w:hAnsi="Symbol"/>
          <w:color w:val="000000"/>
          <w:sz w:val="20"/>
          <w:szCs w:val="20"/>
        </w:rPr>
        <w:t></w:t>
      </w:r>
      <w:r w:rsidRPr="0032190F">
        <w:rPr>
          <w:color w:val="000000"/>
          <w:sz w:val="20"/>
          <w:szCs w:val="20"/>
          <w:lang w:val="fr-FR"/>
        </w:rPr>
        <w:t xml:space="preserve">la distance est alors plus courte mais le trajet est plus malaisé car il faut franchir un chaos de blocs. </w:t>
      </w:r>
    </w:p>
    <w:p w14:paraId="4EC3598E"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 il est presque au centre d'un chaos de blocs mais bordé à l'ouest par un petit palier en croissant avec un peu d'herbe et des pieds de camomille des Alpes</w:t>
      </w:r>
      <w:r w:rsidRPr="0032190F">
        <w:rPr>
          <w:color w:val="000000"/>
          <w:sz w:val="20"/>
          <w:szCs w:val="20"/>
          <w:vertAlign w:val="superscript"/>
          <w:lang w:val="fr-FR"/>
        </w:rPr>
        <w:t>*</w:t>
      </w:r>
      <w:r w:rsidRPr="0032190F">
        <w:rPr>
          <w:color w:val="000000"/>
          <w:sz w:val="20"/>
          <w:szCs w:val="20"/>
          <w:lang w:val="fr-FR"/>
        </w:rPr>
        <w:t>.</w:t>
      </w:r>
    </w:p>
    <w:p w14:paraId="374F89D5"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 le lac de l'Huile et le déversoir sont visibles au sud.</w:t>
      </w:r>
    </w:p>
    <w:p w14:paraId="016783C7"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 le gias du déversoir du lac de l’Huile est à 6 m au nord-est.</w:t>
      </w:r>
    </w:p>
    <w:p w14:paraId="7B372322"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0D4BD840"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color w:val="000000"/>
          <w:sz w:val="20"/>
          <w:szCs w:val="20"/>
          <w:lang w:val="fr-FR"/>
        </w:rPr>
        <w:t xml:space="preserve">Roche 9 </w:t>
      </w:r>
      <w:r w:rsidRPr="00DA7B01">
        <w:rPr>
          <w:rFonts w:ascii="Symbol" w:hAnsi="Symbol"/>
          <w:b/>
          <w:color w:val="000000"/>
          <w:sz w:val="20"/>
          <w:szCs w:val="20"/>
        </w:rPr>
        <w:t></w:t>
      </w:r>
      <w:r w:rsidRPr="0032190F">
        <w:rPr>
          <w:b/>
          <w:color w:val="000000"/>
          <w:sz w:val="20"/>
          <w:szCs w:val="20"/>
          <w:lang w:val="fr-FR"/>
        </w:rPr>
        <w:t xml:space="preserve"> . Zone III . Groupe I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 xml:space="preserve">2 297 m </w:t>
      </w:r>
    </w:p>
    <w:p w14:paraId="31B3C8DF" w14:textId="77777777" w:rsidR="000152C6" w:rsidRPr="0032190F" w:rsidRDefault="000152C6" w:rsidP="000152C6">
      <w:pPr>
        <w:widowControl w:val="0"/>
        <w:overflowPunct w:val="0"/>
        <w:autoSpaceDE w:val="0"/>
        <w:autoSpaceDN w:val="0"/>
        <w:adjustRightInd w:val="0"/>
        <w:rPr>
          <w:b/>
          <w:i/>
          <w:color w:val="000000"/>
          <w:sz w:val="16"/>
          <w:szCs w:val="20"/>
          <w:lang w:val="fr-FR"/>
        </w:rPr>
      </w:pPr>
      <w:r w:rsidRPr="0032190F">
        <w:rPr>
          <w:b/>
          <w:i/>
          <w:color w:val="000000"/>
          <w:sz w:val="20"/>
          <w:szCs w:val="20"/>
          <w:lang w:val="fr-FR"/>
        </w:rPr>
        <w:t>Roche du gias du déversoir du lac de l’Huile</w:t>
      </w:r>
    </w:p>
    <w:p w14:paraId="592DE0A3" w14:textId="77777777" w:rsidR="000152C6" w:rsidRPr="0032190F" w:rsidRDefault="000152C6" w:rsidP="000152C6">
      <w:pPr>
        <w:widowControl w:val="0"/>
        <w:overflowPunct w:val="0"/>
        <w:autoSpaceDE w:val="0"/>
        <w:autoSpaceDN w:val="0"/>
        <w:adjustRightInd w:val="0"/>
        <w:ind w:right="255"/>
        <w:jc w:val="both"/>
        <w:rPr>
          <w:rFonts w:ascii="Courier" w:hAnsi="Courier"/>
          <w:color w:val="000000"/>
          <w:szCs w:val="20"/>
          <w:lang w:val="fr-FR"/>
        </w:rPr>
      </w:pPr>
    </w:p>
    <w:p w14:paraId="500FADF2"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 xml:space="preserve">C'est un bloc de grès lie de vin dont la face de pendage 20° nord-est (3,40 m par 1,85 m) est relativement plane malgré deux décrochements. Au sud, la face est constituée de grès rose grossier et se termine en pointe. Le n° GII R7 (peu lisible) est écrit près du bord supérieur, à la limite du grès rose et du grès rouge. Une courbe est piquetée dans le bas de la face. </w:t>
      </w:r>
    </w:p>
    <w:p w14:paraId="049109DD"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4B341ACF"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Aller 6,5 m vers le nord-est.</w:t>
      </w:r>
    </w:p>
    <w:p w14:paraId="28F54188"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63DFB913"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Gias n° 2 . Zone III . Groupe I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t xml:space="preserve">2 300 m </w:t>
      </w:r>
    </w:p>
    <w:p w14:paraId="18CBF05C" w14:textId="77777777" w:rsidR="000152C6" w:rsidRPr="0032190F" w:rsidRDefault="000152C6" w:rsidP="000152C6">
      <w:pPr>
        <w:widowControl w:val="0"/>
        <w:overflowPunct w:val="0"/>
        <w:autoSpaceDE w:val="0"/>
        <w:autoSpaceDN w:val="0"/>
        <w:adjustRightInd w:val="0"/>
        <w:rPr>
          <w:b/>
          <w:i/>
          <w:color w:val="000000"/>
          <w:sz w:val="16"/>
          <w:szCs w:val="20"/>
          <w:lang w:val="fr-FR"/>
        </w:rPr>
      </w:pPr>
      <w:r w:rsidRPr="0032190F">
        <w:rPr>
          <w:b/>
          <w:i/>
          <w:color w:val="000000"/>
          <w:sz w:val="20"/>
          <w:szCs w:val="20"/>
          <w:lang w:val="fr-FR"/>
        </w:rPr>
        <w:lastRenderedPageBreak/>
        <w:t>Gias du déversoir du lac de l’Huile</w:t>
      </w:r>
    </w:p>
    <w:p w14:paraId="62D0C6D2"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7E68587A"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i/>
          <w:color w:val="000000"/>
          <w:sz w:val="20"/>
          <w:szCs w:val="20"/>
          <w:lang w:val="fr-FR"/>
        </w:rPr>
        <w:tab/>
        <w:t>C’est un abri constitué par deux gros blocs de grès blanc et complété au sud par deux murets. L’entrée, au sud, est protégée par un auvent et la pièce intérieure ne permet pas de se tenir debout car la hauteur ne dépasse pas 1,4 m. Le point d’eau le plus proche est le déversoir du lac de l’Huile et le gias n’est accessible que par l’éboulis.</w:t>
      </w:r>
    </w:p>
    <w:p w14:paraId="041739A2"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0A0AB254"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Revenir jusqu’à la roche 9</w:t>
      </w:r>
      <w:r w:rsidRPr="00DA7B01">
        <w:rPr>
          <w:rFonts w:ascii="Symbol" w:hAnsi="Symbol"/>
          <w:color w:val="000000"/>
          <w:sz w:val="20"/>
          <w:szCs w:val="20"/>
        </w:rPr>
        <w:t></w:t>
      </w:r>
      <w:r w:rsidRPr="00DA7B01">
        <w:rPr>
          <w:rFonts w:ascii="Symbol" w:hAnsi="Symbol"/>
          <w:color w:val="000000"/>
          <w:sz w:val="20"/>
          <w:szCs w:val="20"/>
        </w:rPr>
        <w:t></w:t>
      </w:r>
      <w:r w:rsidRPr="0032190F">
        <w:rPr>
          <w:color w:val="000000"/>
          <w:sz w:val="20"/>
          <w:szCs w:val="20"/>
          <w:lang w:val="fr-FR"/>
        </w:rPr>
        <w:t>et descendre au sud, vers le bord est du déversoir du lac de l'Huile. Parcourir ainsi 25 m après avoir contourné la roche 9</w:t>
      </w:r>
      <w:r w:rsidRPr="00DA7B01">
        <w:rPr>
          <w:rFonts w:ascii="Symbol" w:hAnsi="Symbol"/>
          <w:color w:val="000000"/>
          <w:sz w:val="20"/>
          <w:szCs w:val="20"/>
        </w:rPr>
        <w:t></w:t>
      </w:r>
      <w:r w:rsidRPr="0032190F">
        <w:rPr>
          <w:color w:val="000000"/>
          <w:sz w:val="20"/>
          <w:szCs w:val="20"/>
          <w:lang w:val="fr-FR"/>
        </w:rPr>
        <w:t>. Repérer, avant le déversoir, un bloc un peu plus haut que les autres, avec une face blanche de pendage 60°est et une face nord très tourmentée, couleur lie de vin, avec des traînées blanches de grès et d'épais filons de quartz. Ce bloc n’est qu’un repère.</w:t>
      </w:r>
    </w:p>
    <w:p w14:paraId="5767F603"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4A55C574"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color w:val="000000"/>
          <w:sz w:val="20"/>
          <w:szCs w:val="20"/>
          <w:lang w:val="fr-FR"/>
        </w:rPr>
        <w:t xml:space="preserve">Roche 9 </w:t>
      </w:r>
      <w:r w:rsidRPr="00DA7B01">
        <w:rPr>
          <w:rFonts w:ascii="Symbol" w:hAnsi="Symbol"/>
          <w:b/>
          <w:color w:val="000000"/>
          <w:sz w:val="20"/>
          <w:szCs w:val="20"/>
        </w:rPr>
        <w:t></w:t>
      </w:r>
      <w:r w:rsidRPr="0032190F">
        <w:rPr>
          <w:b/>
          <w:color w:val="000000"/>
          <w:sz w:val="20"/>
          <w:szCs w:val="20"/>
          <w:lang w:val="fr-FR"/>
        </w:rPr>
        <w:t xml:space="preserve"> . Zone III . Groupe I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294,5 m</w:t>
      </w:r>
    </w:p>
    <w:p w14:paraId="5784D05A" w14:textId="77777777" w:rsidR="000152C6" w:rsidRPr="0032190F" w:rsidRDefault="000152C6" w:rsidP="000152C6">
      <w:pPr>
        <w:widowControl w:val="0"/>
        <w:overflowPunct w:val="0"/>
        <w:autoSpaceDE w:val="0"/>
        <w:autoSpaceDN w:val="0"/>
        <w:adjustRightInd w:val="0"/>
        <w:rPr>
          <w:b/>
          <w:i/>
          <w:color w:val="000000"/>
          <w:sz w:val="16"/>
          <w:szCs w:val="20"/>
          <w:lang w:val="fr-FR"/>
        </w:rPr>
      </w:pPr>
      <w:r w:rsidRPr="0032190F">
        <w:rPr>
          <w:b/>
          <w:i/>
          <w:color w:val="000000"/>
          <w:sz w:val="20"/>
          <w:szCs w:val="20"/>
          <w:lang w:val="fr-FR"/>
        </w:rPr>
        <w:t>Roche du réticulé à quatre cases</w:t>
      </w:r>
    </w:p>
    <w:p w14:paraId="1D39E50A" w14:textId="77777777" w:rsidR="000152C6" w:rsidRPr="0032190F" w:rsidRDefault="000152C6" w:rsidP="000152C6">
      <w:pPr>
        <w:widowControl w:val="0"/>
        <w:overflowPunct w:val="0"/>
        <w:autoSpaceDE w:val="0"/>
        <w:autoSpaceDN w:val="0"/>
        <w:adjustRightInd w:val="0"/>
        <w:ind w:right="255"/>
        <w:jc w:val="both"/>
        <w:rPr>
          <w:color w:val="000000"/>
          <w:szCs w:val="20"/>
          <w:lang w:val="fr-FR"/>
        </w:rPr>
      </w:pPr>
    </w:p>
    <w:p w14:paraId="51146A07"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Elle est située à 1 m au nord de la roche repérée. C'est un bloc de grès fin couleur lie de vin dont la surface est partiellement lisse. La roche, de forme arrondie, s'allonge du nord-est au sud-ouest (2,0 m par 0,8 m) et s'élève à 0,5 m du sol. Un carré, divisé en quatre cases, est situé sur le dessus de la roche, là où le pendage devient 45°sud-est. La gravure est formée de cupules disposées irrégulièrement côte à côte. Un numéro, ZIII GII R5</w:t>
      </w:r>
      <w:r w:rsidRPr="00DA7B01">
        <w:rPr>
          <w:rFonts w:ascii="Symbol" w:hAnsi="Symbol"/>
          <w:i/>
          <w:color w:val="000000"/>
          <w:sz w:val="20"/>
          <w:szCs w:val="20"/>
        </w:rPr>
        <w:t></w:t>
      </w:r>
      <w:r w:rsidRPr="0032190F">
        <w:rPr>
          <w:i/>
          <w:color w:val="000000"/>
          <w:sz w:val="20"/>
          <w:szCs w:val="20"/>
          <w:lang w:val="fr-FR"/>
        </w:rPr>
        <w:t>, est visible un peu plus bas, toujours sur le haut de la roche, mais sur une portion de pendage sud-ouest.</w:t>
      </w:r>
    </w:p>
    <w:p w14:paraId="17346DA1"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p>
    <w:p w14:paraId="515E8038"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Sur une élévation de terrain, à 30 m au nord-ouest de la roche 9</w:t>
      </w:r>
      <w:r w:rsidRPr="00DA7B01">
        <w:rPr>
          <w:rFonts w:ascii="Symbol" w:hAnsi="Symbol"/>
          <w:color w:val="000000"/>
          <w:sz w:val="20"/>
          <w:szCs w:val="20"/>
        </w:rPr>
        <w:t></w:t>
      </w:r>
      <w:r w:rsidRPr="0032190F">
        <w:rPr>
          <w:color w:val="000000"/>
          <w:sz w:val="20"/>
          <w:szCs w:val="20"/>
          <w:lang w:val="fr-FR"/>
        </w:rPr>
        <w:t xml:space="preserve">, se trouve une roche de grès blanc plus ou moins en forme de tronc de pyramide. Bien que peu haute, sa forme, sa couleur et surtout son relatif isolement en font un repère pratique à de grandes distances. La rejoindre et continuer sur 7 m en direction du sud-sud-ouest. </w:t>
      </w:r>
    </w:p>
    <w:p w14:paraId="3169D02B"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4363C3B5"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9 </w:t>
      </w:r>
      <w:r w:rsidRPr="00DA7B01">
        <w:rPr>
          <w:rFonts w:ascii="Symbol" w:hAnsi="Symbol"/>
          <w:b/>
          <w:color w:val="000000"/>
          <w:sz w:val="20"/>
          <w:szCs w:val="20"/>
        </w:rPr>
        <w:t></w:t>
      </w:r>
      <w:r w:rsidRPr="0032190F">
        <w:rPr>
          <w:b/>
          <w:color w:val="000000"/>
          <w:sz w:val="20"/>
          <w:szCs w:val="20"/>
          <w:lang w:val="fr-FR"/>
        </w:rPr>
        <w:t>H . Zone III . Groupe II</w:t>
      </w:r>
      <w:r w:rsidRPr="00DA7B01">
        <w:rPr>
          <w:rFonts w:ascii="Symbol" w:hAnsi="Symbol"/>
          <w:b/>
          <w:color w:val="000000"/>
          <w:sz w:val="20"/>
          <w:szCs w:val="20"/>
        </w:rPr>
        <w:t></w:t>
      </w:r>
      <w:r w:rsidRPr="0032190F">
        <w:rPr>
          <w:b/>
          <w:color w:val="000000"/>
          <w:sz w:val="20"/>
          <w:szCs w:val="20"/>
          <w:lang w:val="fr-FR"/>
        </w:rPr>
        <w:t>:</w:t>
      </w:r>
    </w:p>
    <w:p w14:paraId="6557D889" w14:textId="77777777" w:rsidR="000152C6" w:rsidRPr="0032190F" w:rsidRDefault="000152C6" w:rsidP="000152C6">
      <w:pPr>
        <w:widowControl w:val="0"/>
        <w:overflowPunct w:val="0"/>
        <w:autoSpaceDE w:val="0"/>
        <w:autoSpaceDN w:val="0"/>
        <w:adjustRightInd w:val="0"/>
        <w:rPr>
          <w:b/>
          <w:i/>
          <w:color w:val="000000"/>
          <w:sz w:val="16"/>
          <w:szCs w:val="20"/>
          <w:lang w:val="fr-FR"/>
        </w:rPr>
      </w:pPr>
      <w:r w:rsidRPr="0032190F">
        <w:rPr>
          <w:b/>
          <w:i/>
          <w:color w:val="000000"/>
          <w:sz w:val="20"/>
          <w:szCs w:val="20"/>
          <w:lang w:val="fr-FR"/>
        </w:rPr>
        <w:t>Bloc de grès lie de vin de Guido</w:t>
      </w:r>
    </w:p>
    <w:p w14:paraId="761ADB2E"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r>
    </w:p>
    <w:p w14:paraId="7F5764A0"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Ce bloc de grès rouge sombre porte au ras du sol, sur sa face verticale sud-est (1,25 m par 0,3 m), une inscription de berger : li 22 8 Guido.</w:t>
      </w:r>
    </w:p>
    <w:p w14:paraId="56BC4423"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p>
    <w:p w14:paraId="0F8ECFDB"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Note</w:t>
      </w:r>
      <w:r w:rsidRPr="0032190F">
        <w:rPr>
          <w:color w:val="000000"/>
          <w:sz w:val="20"/>
          <w:szCs w:val="20"/>
          <w:lang w:val="fr-FR"/>
        </w:rPr>
        <w:t xml:space="preserve"> : au-dessous de ce bloc se trouve la face verticale sud (0,8 m par 0,4m) d'une petite roche éraflée par le glissement du bloc qui lui est accolé. Un numéro, ZIII GII R9</w:t>
      </w:r>
      <w:r w:rsidRPr="00DA7B01">
        <w:rPr>
          <w:rFonts w:ascii="Symbol" w:hAnsi="Symbol"/>
          <w:color w:val="000000"/>
          <w:sz w:val="20"/>
          <w:szCs w:val="20"/>
        </w:rPr>
        <w:t></w:t>
      </w:r>
      <w:r w:rsidRPr="0032190F">
        <w:rPr>
          <w:color w:val="000000"/>
          <w:sz w:val="20"/>
          <w:szCs w:val="20"/>
          <w:lang w:val="fr-FR"/>
        </w:rPr>
        <w:t>, est incisé dans le coin en haut et à gauche mais il ne semble pas y avoir de gravure. Cette roche n’est plus répertoriée.</w:t>
      </w:r>
    </w:p>
    <w:p w14:paraId="74C8AF91"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5204318E"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 xml:space="preserve">Rejoindre la piste empierrée d’orientation nord - sud, qui fait suite à la piste empruntée pour trouver la roche 10, et la suivre vers le sud pour atteindre la rive nord du lac de l'Huile. Longer cette rive en examinant les pentes situées au nord-ouest et repérer un bloc très important, situé une trentaine de mètres plus haut. Il est aménagé en gias avec un petit muret sur sa face sud. Grimper jusqu'à lui pour se trouver au-dessus de la rive ouest du lac. </w:t>
      </w:r>
    </w:p>
    <w:p w14:paraId="05EDF360"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149E54BD"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Gias n°1 . Zone III . Groupe II</w:t>
      </w:r>
      <w:r w:rsidRPr="00DA7B01">
        <w:rPr>
          <w:rFonts w:ascii="Symbol" w:hAnsi="Symbol"/>
          <w:b/>
          <w:color w:val="000000"/>
          <w:sz w:val="20"/>
          <w:szCs w:val="20"/>
        </w:rPr>
        <w:t></w:t>
      </w:r>
      <w:r w:rsidRPr="0032190F">
        <w:rPr>
          <w:b/>
          <w:color w:val="000000"/>
          <w:sz w:val="20"/>
          <w:szCs w:val="20"/>
          <w:lang w:val="fr-FR"/>
        </w:rPr>
        <w:t>:</w:t>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t xml:space="preserve">2 310 m </w:t>
      </w:r>
    </w:p>
    <w:p w14:paraId="1925863E" w14:textId="77777777" w:rsidR="000152C6" w:rsidRPr="00DA7B01" w:rsidRDefault="000152C6" w:rsidP="000152C6">
      <w:pPr>
        <w:widowControl w:val="0"/>
        <w:overflowPunct w:val="0"/>
        <w:autoSpaceDE w:val="0"/>
        <w:autoSpaceDN w:val="0"/>
        <w:adjustRightInd w:val="0"/>
        <w:rPr>
          <w:b/>
          <w:i/>
          <w:color w:val="000000"/>
          <w:sz w:val="16"/>
          <w:szCs w:val="20"/>
        </w:rPr>
      </w:pPr>
      <w:r w:rsidRPr="00DA7B01">
        <w:rPr>
          <w:b/>
          <w:i/>
          <w:color w:val="000000"/>
          <w:sz w:val="20"/>
          <w:szCs w:val="20"/>
        </w:rPr>
        <w:t>Gias du lac de l’Huile</w:t>
      </w:r>
    </w:p>
    <w:p w14:paraId="4F9BB91C" w14:textId="77777777" w:rsidR="000152C6" w:rsidRPr="00DA7B01" w:rsidRDefault="000152C6" w:rsidP="000152C6">
      <w:pPr>
        <w:widowControl w:val="0"/>
        <w:overflowPunct w:val="0"/>
        <w:autoSpaceDE w:val="0"/>
        <w:autoSpaceDN w:val="0"/>
        <w:adjustRightInd w:val="0"/>
        <w:ind w:right="255"/>
        <w:jc w:val="both"/>
        <w:rPr>
          <w:color w:val="000000"/>
          <w:szCs w:val="20"/>
        </w:rPr>
      </w:pPr>
    </w:p>
    <w:p w14:paraId="2419570B" w14:textId="77777777" w:rsidR="000152C6" w:rsidRPr="0032190F" w:rsidRDefault="000152C6" w:rsidP="000152C6">
      <w:pPr>
        <w:widowControl w:val="0"/>
        <w:numPr>
          <w:ilvl w:val="0"/>
          <w:numId w:val="8"/>
        </w:numPr>
        <w:tabs>
          <w:tab w:val="clear" w:pos="360"/>
        </w:tabs>
        <w:overflowPunct w:val="0"/>
        <w:autoSpaceDE w:val="0"/>
        <w:autoSpaceDN w:val="0"/>
        <w:adjustRightInd w:val="0"/>
        <w:ind w:left="0" w:right="255" w:firstLine="0"/>
        <w:jc w:val="both"/>
        <w:rPr>
          <w:i/>
          <w:color w:val="000000"/>
          <w:sz w:val="20"/>
          <w:szCs w:val="20"/>
          <w:lang w:val="fr-FR"/>
        </w:rPr>
      </w:pPr>
      <w:r w:rsidRPr="0032190F">
        <w:rPr>
          <w:i/>
          <w:color w:val="000000"/>
          <w:sz w:val="20"/>
          <w:szCs w:val="20"/>
          <w:lang w:val="fr-FR"/>
        </w:rPr>
        <w:tab/>
        <w:t>Il est constitué par deux énormes blocs de grès blanc, couverts de lichens et aménagé par deux murets, au sud et à l’est, réservant une ouverture vers le sud. La hauteur de l’abri n’est que de 1,3 m mais trois personnes peuvent s’y tenir accroupies. L’accès en est aisé car le gias est situé sur un large palier herbeux en légère pente vers l’est. Il n’y a pas de dallage au sol mais l’abri n’est pas humide et même bien aéré. Un sondage effectué en 1996 n’a fourni que quelques charbons de bois.</w:t>
      </w:r>
    </w:p>
    <w:p w14:paraId="7B2CFBBD"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07C26B17"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De gros blocs s'empilent à l'ouest du palier herbeux. Au sud, un affleurement le borde et domine la rive du lac. Rejoindre cet affleurement, strié d'est en ouest par des filons de quartz, et trouver un petit bloc de grès lie de vin éboulé à sa pointe ouest.</w:t>
      </w:r>
    </w:p>
    <w:p w14:paraId="4892F459"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48B4CD81"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Roche 14 . Zone III . Groupe I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 xml:space="preserve">2 303 m </w:t>
      </w:r>
    </w:p>
    <w:p w14:paraId="5B3C992A" w14:textId="77777777" w:rsidR="000152C6" w:rsidRPr="0032190F" w:rsidRDefault="000152C6" w:rsidP="000152C6">
      <w:pPr>
        <w:widowControl w:val="0"/>
        <w:overflowPunct w:val="0"/>
        <w:autoSpaceDE w:val="0"/>
        <w:autoSpaceDN w:val="0"/>
        <w:adjustRightInd w:val="0"/>
        <w:rPr>
          <w:b/>
          <w:i/>
          <w:color w:val="000000"/>
          <w:sz w:val="16"/>
          <w:szCs w:val="20"/>
          <w:lang w:val="fr-FR"/>
        </w:rPr>
      </w:pPr>
      <w:r w:rsidRPr="0032190F">
        <w:rPr>
          <w:b/>
          <w:i/>
          <w:color w:val="000000"/>
          <w:sz w:val="20"/>
          <w:szCs w:val="20"/>
          <w:lang w:val="fr-FR"/>
        </w:rPr>
        <w:t>Roche du gias du lac de l’Huile</w:t>
      </w:r>
    </w:p>
    <w:p w14:paraId="3ECCCF27" w14:textId="77777777" w:rsidR="000152C6" w:rsidRPr="0032190F" w:rsidRDefault="000152C6" w:rsidP="000152C6">
      <w:pPr>
        <w:widowControl w:val="0"/>
        <w:overflowPunct w:val="0"/>
        <w:autoSpaceDE w:val="0"/>
        <w:autoSpaceDN w:val="0"/>
        <w:adjustRightInd w:val="0"/>
        <w:ind w:right="255"/>
        <w:jc w:val="both"/>
        <w:rPr>
          <w:color w:val="000000"/>
          <w:szCs w:val="20"/>
          <w:lang w:val="fr-FR"/>
        </w:rPr>
      </w:pPr>
    </w:p>
    <w:p w14:paraId="5233DE6A"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 xml:space="preserve">Sa face supérieure (1,30 m par 0,45 m) de pendage 30° sud-est s'étire du nord-est au sud-ouest et présente un décrochement de 0,15 m. Sur la plus grande face, on peut voir le C de Conti et des traces de coups récents. A l'est, se trouvent un n° R11, transformé en R14, et une barre piquetée, orientée du nord au sud. Cette dernière est située entre une fissure nord-est – sud-ouest et le bord sud d'une part et deux fissures nord-ouest – sud-est d'autre </w:t>
      </w:r>
      <w:r w:rsidRPr="0032190F">
        <w:rPr>
          <w:i/>
          <w:color w:val="000000"/>
          <w:sz w:val="20"/>
          <w:szCs w:val="20"/>
          <w:lang w:val="fr-FR"/>
        </w:rPr>
        <w:lastRenderedPageBreak/>
        <w:t>part. Nous n'avons pas vu le numéro de Conti.</w:t>
      </w:r>
    </w:p>
    <w:p w14:paraId="2AE85AC8"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2EEF6F11"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14 </w:t>
      </w:r>
      <w:r w:rsidRPr="00DA7B01">
        <w:rPr>
          <w:rFonts w:ascii="Symbol" w:hAnsi="Symbol"/>
          <w:b/>
          <w:color w:val="000000"/>
          <w:sz w:val="20"/>
          <w:szCs w:val="20"/>
        </w:rPr>
        <w:t></w:t>
      </w:r>
      <w:r w:rsidRPr="0032190F">
        <w:rPr>
          <w:b/>
          <w:color w:val="000000"/>
          <w:sz w:val="20"/>
          <w:szCs w:val="20"/>
          <w:lang w:val="fr-FR"/>
        </w:rPr>
        <w:t>H . Zone III . Groupe I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 xml:space="preserve">2 303 m </w:t>
      </w:r>
    </w:p>
    <w:p w14:paraId="3284B2CC" w14:textId="77777777" w:rsidR="000152C6" w:rsidRPr="0032190F" w:rsidRDefault="000152C6" w:rsidP="000152C6">
      <w:pPr>
        <w:widowControl w:val="0"/>
        <w:overflowPunct w:val="0"/>
        <w:autoSpaceDE w:val="0"/>
        <w:autoSpaceDN w:val="0"/>
        <w:adjustRightInd w:val="0"/>
        <w:rPr>
          <w:b/>
          <w:i/>
          <w:color w:val="000000"/>
          <w:sz w:val="16"/>
          <w:szCs w:val="20"/>
          <w:lang w:val="fr-FR"/>
        </w:rPr>
      </w:pPr>
      <w:r w:rsidRPr="0032190F">
        <w:rPr>
          <w:b/>
          <w:i/>
          <w:color w:val="000000"/>
          <w:sz w:val="20"/>
          <w:szCs w:val="20"/>
          <w:lang w:val="fr-FR"/>
        </w:rPr>
        <w:t>Roche Pastorin</w:t>
      </w:r>
    </w:p>
    <w:p w14:paraId="27CC0ADC" w14:textId="77777777" w:rsidR="000152C6" w:rsidRPr="0032190F" w:rsidRDefault="000152C6" w:rsidP="000152C6">
      <w:pPr>
        <w:widowControl w:val="0"/>
        <w:overflowPunct w:val="0"/>
        <w:autoSpaceDE w:val="0"/>
        <w:autoSpaceDN w:val="0"/>
        <w:adjustRightInd w:val="0"/>
        <w:rPr>
          <w:color w:val="000000"/>
          <w:sz w:val="20"/>
          <w:szCs w:val="20"/>
          <w:lang w:val="fr-FR"/>
        </w:rPr>
      </w:pPr>
    </w:p>
    <w:p w14:paraId="59C97017" w14:textId="77777777" w:rsidR="000152C6" w:rsidRPr="0032190F" w:rsidRDefault="000152C6" w:rsidP="000152C6">
      <w:pPr>
        <w:widowControl w:val="0"/>
        <w:overflowPunct w:val="0"/>
        <w:autoSpaceDE w:val="0"/>
        <w:autoSpaceDN w:val="0"/>
        <w:adjustRightInd w:val="0"/>
        <w:rPr>
          <w:i/>
          <w:color w:val="000000"/>
          <w:sz w:val="20"/>
          <w:szCs w:val="20"/>
          <w:lang w:val="fr-FR"/>
        </w:rPr>
      </w:pPr>
      <w:r w:rsidRPr="0032190F">
        <w:rPr>
          <w:i/>
          <w:color w:val="000000"/>
          <w:sz w:val="20"/>
          <w:szCs w:val="20"/>
          <w:lang w:val="fr-FR"/>
        </w:rPr>
        <w:tab/>
        <w:t>C'est une dalle de grès violet de pendage 75° nord-est proche de la roche 14. Un nom y est inscrit en grandes lettres majuscules (0,1 m), profondément piquetées, selon la technique utilisée par les militaires. Ce nom, assez long, Pastorin, occupe une longueur de 0,8 m.</w:t>
      </w:r>
    </w:p>
    <w:p w14:paraId="1FDDF7DA"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217A2357"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 xml:space="preserve">Depuis la roche 14, regarder vers le sud-ouest et repérer des terrassements sur un promontoire d'altitude un peu plus élevée que la roche 14. Un sentier semble aménagé pour s'y rendre, se prolonge en piste dallée en atteignant le promontoire et se termine sur une dalle plate en haut de ce mamelon. L'espace est fermé du sud-est au  nord-ouest par une moraine de blocs importants et même très grands à l'ouest et au nord-ouest. Remarquer un bloc éboulé sur la dalle plate. </w:t>
      </w:r>
    </w:p>
    <w:p w14:paraId="65AA7C79"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p>
    <w:p w14:paraId="58760CD1"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Roche 14 H . Zone III . Groupe I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 xml:space="preserve">2 303 m </w:t>
      </w:r>
    </w:p>
    <w:p w14:paraId="43D6861E" w14:textId="77777777" w:rsidR="000152C6" w:rsidRPr="0032190F" w:rsidRDefault="000152C6" w:rsidP="000152C6">
      <w:pPr>
        <w:widowControl w:val="0"/>
        <w:overflowPunct w:val="0"/>
        <w:autoSpaceDE w:val="0"/>
        <w:autoSpaceDN w:val="0"/>
        <w:adjustRightInd w:val="0"/>
        <w:rPr>
          <w:b/>
          <w:i/>
          <w:color w:val="000000"/>
          <w:sz w:val="16"/>
          <w:szCs w:val="20"/>
          <w:lang w:val="fr-FR"/>
        </w:rPr>
      </w:pPr>
      <w:r w:rsidRPr="0032190F">
        <w:rPr>
          <w:b/>
          <w:i/>
          <w:color w:val="000000"/>
          <w:sz w:val="20"/>
          <w:szCs w:val="20"/>
          <w:lang w:val="fr-FR"/>
        </w:rPr>
        <w:t>Roche aux  initiales M.A.</w:t>
      </w:r>
    </w:p>
    <w:p w14:paraId="17E3FEB9"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p>
    <w:p w14:paraId="20AFC02C"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La face de pendage 60° sud-est (1,8 m par 0,6 m) est couverte de quartz dans sa partie inférieure. Les lettres M et A y ont été gravées et regardent le ciel. Soit le bloc a basculé depuis la gravure, soit le graveur était à plat ventre sur le dessus de la roche.</w:t>
      </w:r>
    </w:p>
    <w:p w14:paraId="116C1DF8"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p>
    <w:p w14:paraId="7BC67F98"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Quinze mètres au nord-ouest, de gros blocs sont entassés et ont pu être utilisés comme abri. Actuellement, une partie de la face avant est effondrée, rendant difficile l'accès à l'abri éventuel et réduisant fortement sa surface utilisable. Cependant une terrasse, allongée du nord au sud, est grossièrement aménagée au sud-est de l'abri.</w:t>
      </w:r>
    </w:p>
    <w:p w14:paraId="0919D585"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Un peu plus loin et plus au nord, remarquer deux petites terrasses. Celle située le plus au nord et plus grande mesure 5 m par 2 m. Elle s'ouvre au nord-est sur 2 marches descendant à un petit abri sous bloc.</w:t>
      </w:r>
    </w:p>
    <w:p w14:paraId="3F2106FD"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p>
    <w:p w14:paraId="7115F02C"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71ABC723"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Note</w:t>
      </w:r>
      <w:r w:rsidRPr="0032190F">
        <w:rPr>
          <w:color w:val="000000"/>
          <w:sz w:val="20"/>
          <w:szCs w:val="20"/>
          <w:lang w:val="fr-FR"/>
        </w:rPr>
        <w:t xml:space="preserve"> : A part les roches 13</w:t>
      </w:r>
      <w:r w:rsidRPr="00DA7B01">
        <w:rPr>
          <w:rFonts w:ascii="Symbol" w:hAnsi="Symbol"/>
          <w:color w:val="000000"/>
          <w:sz w:val="20"/>
          <w:szCs w:val="20"/>
        </w:rPr>
        <w:t></w:t>
      </w:r>
      <w:r w:rsidRPr="00DA7B01">
        <w:rPr>
          <w:rFonts w:ascii="Symbol" w:hAnsi="Symbol"/>
          <w:color w:val="000000"/>
          <w:sz w:val="20"/>
          <w:szCs w:val="20"/>
        </w:rPr>
        <w:t></w:t>
      </w:r>
      <w:r w:rsidRPr="0032190F">
        <w:rPr>
          <w:color w:val="000000"/>
          <w:sz w:val="20"/>
          <w:szCs w:val="20"/>
          <w:lang w:val="fr-FR"/>
        </w:rPr>
        <w:t xml:space="preserve"> 12</w:t>
      </w:r>
      <w:r w:rsidRPr="00DA7B01">
        <w:rPr>
          <w:rFonts w:ascii="Symbol" w:hAnsi="Symbol"/>
          <w:color w:val="000000"/>
          <w:sz w:val="20"/>
          <w:szCs w:val="20"/>
        </w:rPr>
        <w:t></w:t>
      </w:r>
      <w:r w:rsidRPr="0032190F">
        <w:rPr>
          <w:color w:val="000000"/>
          <w:sz w:val="20"/>
          <w:szCs w:val="20"/>
          <w:lang w:val="fr-FR"/>
        </w:rPr>
        <w:t>, 12</w:t>
      </w:r>
      <w:r w:rsidRPr="00DA7B01">
        <w:rPr>
          <w:rFonts w:ascii="Symbol" w:hAnsi="Symbol"/>
          <w:color w:val="000000"/>
          <w:sz w:val="20"/>
          <w:szCs w:val="20"/>
        </w:rPr>
        <w:t></w:t>
      </w:r>
      <w:r w:rsidRPr="0032190F">
        <w:rPr>
          <w:color w:val="000000"/>
          <w:sz w:val="20"/>
          <w:szCs w:val="20"/>
          <w:lang w:val="fr-FR"/>
        </w:rPr>
        <w:t>, 12</w:t>
      </w:r>
      <w:r w:rsidRPr="00DA7B01">
        <w:rPr>
          <w:rFonts w:ascii="Symbol" w:hAnsi="Symbol"/>
          <w:color w:val="000000"/>
          <w:sz w:val="20"/>
          <w:szCs w:val="20"/>
        </w:rPr>
        <w:t></w:t>
      </w:r>
      <w:r w:rsidRPr="0032190F">
        <w:rPr>
          <w:color w:val="000000"/>
          <w:sz w:val="20"/>
          <w:szCs w:val="20"/>
          <w:lang w:val="fr-FR"/>
        </w:rPr>
        <w:t xml:space="preserve">, qui seront vues en dernier, toutes les autres roches sont autour d’un promontoire élevé qui présente de grandes falaises de grès rouge sombre, en contrebas du pas des Verrairiers. </w:t>
      </w:r>
    </w:p>
    <w:p w14:paraId="66036CFE"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2C79400A"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Observer ce promontoire élevé et le goulet herbeux qui le borde au nord. Une sente mène au sommet du promontoire par le goulet. Elle débute dans la pelouse, au-dessus des moraines qui entourent le lac de l'Huile. Se diriger vers le bas du goulet, en essayant de sortir rapidement des éboulis, puis suivre la sente. Avant de s'engager dans le goulet, observer les parois du promontoire qui sont disposées face au nord et face à l'est. Au pied de ces dernières se trouve un palier herbeux. Il présente un rebord est arrondi, souligné d'éboulis et formant une terrasse au-dessus des moraines. Son altitude est d'environ 40 m supérieure à celle du lac. Un éboulis qui descend du goulet le protège au nord. Ce palier porte une roche gravée.</w:t>
      </w:r>
    </w:p>
    <w:p w14:paraId="429A8B76"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Pour le rejoindre, monter un peu plus haut que le palier et traverser la pente herbeuse vers le sud. Franchir ensuite l'éboulis situé en bordure du palier, en passant au-dessus d'un grand bloc blanc, allongé du nord au sud et posé au niveau de la terrasse. Marcher enfin sur des cailloux violets et s'asseoir, 1 m à l'ouest du bloc repère, sur un bloc blanc tâché de noir dont la face supérieure est en pente vers l'est, pour découvrir, 1 m au nord, une belle surface couleur lie de vin claire.</w:t>
      </w:r>
    </w:p>
    <w:p w14:paraId="3DE500D0"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155D0854"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r w:rsidRPr="0032190F">
        <w:rPr>
          <w:b/>
          <w:color w:val="000000"/>
          <w:sz w:val="20"/>
          <w:szCs w:val="20"/>
          <w:lang w:val="fr-FR"/>
        </w:rPr>
        <w:t>Roche 11 . Zone III . Groupe I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344, 5 m</w:t>
      </w:r>
    </w:p>
    <w:p w14:paraId="2D152D0C" w14:textId="77777777" w:rsidR="000152C6" w:rsidRPr="0032190F" w:rsidRDefault="000152C6" w:rsidP="000152C6">
      <w:pPr>
        <w:widowControl w:val="0"/>
        <w:overflowPunct w:val="0"/>
        <w:autoSpaceDE w:val="0"/>
        <w:autoSpaceDN w:val="0"/>
        <w:adjustRightInd w:val="0"/>
        <w:rPr>
          <w:b/>
          <w:i/>
          <w:color w:val="000000"/>
          <w:sz w:val="16"/>
          <w:szCs w:val="20"/>
          <w:lang w:val="fr-FR"/>
        </w:rPr>
      </w:pPr>
      <w:r w:rsidRPr="0032190F">
        <w:rPr>
          <w:b/>
          <w:i/>
          <w:color w:val="000000"/>
          <w:sz w:val="20"/>
          <w:szCs w:val="20"/>
          <w:lang w:val="fr-FR"/>
        </w:rPr>
        <w:t>Roche du petit attelage centré</w:t>
      </w:r>
    </w:p>
    <w:p w14:paraId="206DF77C" w14:textId="77777777" w:rsidR="000152C6" w:rsidRPr="0032190F" w:rsidRDefault="000152C6" w:rsidP="000152C6">
      <w:pPr>
        <w:widowControl w:val="0"/>
        <w:overflowPunct w:val="0"/>
        <w:autoSpaceDE w:val="0"/>
        <w:autoSpaceDN w:val="0"/>
        <w:adjustRightInd w:val="0"/>
        <w:ind w:right="255"/>
        <w:jc w:val="both"/>
        <w:rPr>
          <w:color w:val="000000"/>
          <w:szCs w:val="20"/>
          <w:lang w:val="fr-FR"/>
        </w:rPr>
      </w:pPr>
    </w:p>
    <w:p w14:paraId="35BC0685"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Cette face plate (2,50 m par 1,65 m, pendage 45° sud-est), porte dans sa partie supérieure de larges enclaves de grès très grossier blanc rosâtre. Le reste de la surface est rugueux, de couleur lie de vin avec des lunules, allongées d’est en ouest, de couleur rose orange. De nombreux corniformes y sont gravés, dont deux sont attelés à un araire. Ce dernier est remarquable car le sep fait un angle très aigu avec le timon. Le C est inscrit dans le coin ouest de la face ainsi que deux numéros de Conti : ZIII-GII-R11 et ZIII-GII-R10.</w:t>
      </w:r>
    </w:p>
    <w:p w14:paraId="0952F82F"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i/>
          <w:color w:val="000000"/>
          <w:sz w:val="20"/>
          <w:szCs w:val="20"/>
          <w:lang w:val="fr-FR"/>
        </w:rPr>
        <w:t>La roche porte aussi des textes historiques. Dans le bas de la roche se trouve une inscription très fine : 1921 Maro Batistta et sous les numéros de roche, W1922 GAGLIO.</w:t>
      </w:r>
    </w:p>
    <w:p w14:paraId="4F07CAB6"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Note</w:t>
      </w:r>
      <w:r w:rsidRPr="0032190F">
        <w:rPr>
          <w:color w:val="000000"/>
          <w:sz w:val="20"/>
          <w:szCs w:val="20"/>
          <w:lang w:val="fr-FR"/>
        </w:rPr>
        <w:t xml:space="preserve"> : quelques gentianes ponctuées poussent sur le palier.</w:t>
      </w:r>
    </w:p>
    <w:p w14:paraId="78F88553"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711FBFDA"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Monter 30 m dans le goulet pentu qui se dirige vers le sud-ouest (il existe un autre goulet vers le nord-</w:t>
      </w:r>
      <w:r w:rsidRPr="0032190F">
        <w:rPr>
          <w:color w:val="000000"/>
          <w:sz w:val="20"/>
          <w:szCs w:val="20"/>
          <w:lang w:val="fr-FR"/>
        </w:rPr>
        <w:lastRenderedPageBreak/>
        <w:t>ouest, repérable grâce au pin à crochets</w:t>
      </w:r>
      <w:r w:rsidRPr="0032190F">
        <w:rPr>
          <w:color w:val="000000"/>
          <w:sz w:val="20"/>
          <w:szCs w:val="20"/>
          <w:vertAlign w:val="superscript"/>
          <w:lang w:val="fr-FR"/>
        </w:rPr>
        <w:footnoteReference w:customMarkFollows="1" w:id="16"/>
        <w:t>*</w:t>
      </w:r>
      <w:r w:rsidRPr="0032190F">
        <w:rPr>
          <w:color w:val="000000"/>
          <w:sz w:val="20"/>
          <w:szCs w:val="20"/>
          <w:lang w:val="fr-FR"/>
        </w:rPr>
        <w:t xml:space="preserve"> qui pousse sur l’un de ses bords déchiquetés). Passer devant de gros blocs de grès blanc situés au pied de la paroi presque verticale nord. Sur la gauche et au ras du sol, remarquer une plaque de grès pélitique couleur lie de vin claire. Elle se trouve à la pointe inférieure d'un éboulis, 8 m en dessous de la face bien visible, de pendage 40°nord-est (3 m par 3 m), d'un gros bloc de grès grossier violet.</w:t>
      </w:r>
    </w:p>
    <w:p w14:paraId="6A101464"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05EB2676"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11 </w:t>
      </w:r>
      <w:r w:rsidRPr="00DA7B01">
        <w:rPr>
          <w:rFonts w:ascii="Symbol" w:hAnsi="Symbol"/>
          <w:b/>
          <w:color w:val="000000"/>
          <w:sz w:val="20"/>
          <w:szCs w:val="20"/>
        </w:rPr>
        <w:t></w:t>
      </w:r>
      <w:r w:rsidRPr="0032190F">
        <w:rPr>
          <w:b/>
          <w:color w:val="000000"/>
          <w:sz w:val="20"/>
          <w:szCs w:val="20"/>
          <w:lang w:val="fr-FR"/>
        </w:rPr>
        <w:t xml:space="preserve"> . Zone III . Groupe II</w:t>
      </w:r>
      <w:r w:rsidRPr="00DA7B01">
        <w:rPr>
          <w:rFonts w:ascii="Symbol" w:hAnsi="Symbol"/>
          <w:b/>
          <w:color w:val="000000"/>
          <w:sz w:val="20"/>
          <w:szCs w:val="20"/>
        </w:rPr>
        <w:t></w:t>
      </w:r>
      <w:r w:rsidRPr="0032190F">
        <w:rPr>
          <w:b/>
          <w:color w:val="000000"/>
          <w:sz w:val="20"/>
          <w:szCs w:val="20"/>
          <w:lang w:val="fr-FR"/>
        </w:rPr>
        <w:t>:</w:t>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t xml:space="preserve">2 362 m </w:t>
      </w:r>
    </w:p>
    <w:p w14:paraId="292F2016" w14:textId="77777777" w:rsidR="000152C6" w:rsidRPr="0032190F" w:rsidRDefault="000152C6" w:rsidP="000152C6">
      <w:pPr>
        <w:widowControl w:val="0"/>
        <w:overflowPunct w:val="0"/>
        <w:autoSpaceDE w:val="0"/>
        <w:autoSpaceDN w:val="0"/>
        <w:adjustRightInd w:val="0"/>
        <w:rPr>
          <w:b/>
          <w:i/>
          <w:color w:val="000000"/>
          <w:sz w:val="16"/>
          <w:szCs w:val="20"/>
          <w:lang w:val="fr-FR"/>
        </w:rPr>
      </w:pPr>
      <w:r w:rsidRPr="0032190F">
        <w:rPr>
          <w:b/>
          <w:i/>
          <w:color w:val="000000"/>
          <w:sz w:val="20"/>
          <w:szCs w:val="20"/>
          <w:lang w:val="fr-FR"/>
        </w:rPr>
        <w:t>Roche des corniformes dirigés vers le pas des Verrairiers</w:t>
      </w:r>
    </w:p>
    <w:p w14:paraId="0FEEADB5" w14:textId="77777777" w:rsidR="000152C6" w:rsidRPr="0032190F" w:rsidRDefault="000152C6" w:rsidP="000152C6">
      <w:pPr>
        <w:widowControl w:val="0"/>
        <w:overflowPunct w:val="0"/>
        <w:autoSpaceDE w:val="0"/>
        <w:autoSpaceDN w:val="0"/>
        <w:adjustRightInd w:val="0"/>
        <w:ind w:right="255"/>
        <w:jc w:val="both"/>
        <w:rPr>
          <w:color w:val="000000"/>
          <w:szCs w:val="20"/>
          <w:lang w:val="fr-FR"/>
        </w:rPr>
      </w:pPr>
    </w:p>
    <w:p w14:paraId="528AB7B1"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 xml:space="preserve">La surface (2,7 m par 1,7 m, pendage 30°nord-est) présente plusieurs petits décrochements est-ouest, aux arêtes arrondies, où l'on peut discerner sept corniformes, aux cornes dirigées vers le sud, et une plage. </w:t>
      </w:r>
    </w:p>
    <w:p w14:paraId="2EB5F152"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b/>
          <w:i/>
          <w:color w:val="000000"/>
          <w:sz w:val="20"/>
          <w:szCs w:val="20"/>
          <w:lang w:val="fr-FR"/>
        </w:rPr>
        <w:t>Repère</w:t>
      </w:r>
      <w:r w:rsidRPr="0032190F">
        <w:rPr>
          <w:i/>
          <w:color w:val="000000"/>
          <w:sz w:val="20"/>
          <w:szCs w:val="20"/>
          <w:lang w:val="fr-FR"/>
        </w:rPr>
        <w:t xml:space="preserve"> : deux petits tas de pierres violettes se trouvent à moins de 1 mètre de la pointe est du bloc, l'un au nord et l'autre au sud.</w:t>
      </w:r>
    </w:p>
    <w:p w14:paraId="14F79F79"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7AAD9FC6"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 xml:space="preserve">Retrouver la sente qui serpente plus au nord ou gravir le goulet directement (on aperçoit, haut dans le ciel, le pas des Verrairiers) jusqu'à rencontrer un sentier assez bien tracé, de direction perpendiculaire (orienté du nord au sud). C'est le sentier des Verrairiers qui mène de la baisse de l’Arpette au pas du Trem. Il traverse la pelouse et se signale par une bordure discontinue de pierres. Vers le sud, il aboutit, 80 m plus loin, à une caserne en ruine de chasseurs alpins italiens. Avant de croiser le sentier des Verrairiers, on peut aussi quitter le goulet par des couloirs pentus qui montent vers la gauche (sud) et rejoignent la caserne en sinuant à travers des affleurements élevés. </w:t>
      </w:r>
    </w:p>
    <w:p w14:paraId="71D75F52"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Rejoindre la caserne et longer le mur qui est face au sud-ouest (18 m) puis continuer 15 m dans la même direction. Devant, apparaît une profonde dépression remplie d’éboulis. A l'est, l’éboulis va rejoindre le glacier rocheux du lac de l'Huile. Au sud, le sentier sinue jusqu'aux crêtes pour atteindre le pas du Trem plus à l'ouest. A gauche (à l’est) et tout près, se trouve un affleurement de grès lie de vin, haut de 0,5 m. Juste derrière, toujours à l'est, un affleurement se profile, plus élevé et de teinte blanche. Plus en arrière et encore plus élevé, apparaît un dernier affleurement, de teinte violette et portant des filons de quartz horizontaux orientés d’est en ouest. Repérer, 2 m au sud-ouest de l'affleurement blanc, un petit bloc rosâtre.</w:t>
      </w:r>
    </w:p>
    <w:p w14:paraId="6E70B84F"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755BA1B6"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R 10 Bis . Zone III . Groupe I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413 m</w:t>
      </w:r>
    </w:p>
    <w:p w14:paraId="5757BC6D" w14:textId="77777777" w:rsidR="000152C6" w:rsidRPr="0032190F" w:rsidRDefault="000152C6" w:rsidP="000152C6">
      <w:pPr>
        <w:widowControl w:val="0"/>
        <w:overflowPunct w:val="0"/>
        <w:autoSpaceDE w:val="0"/>
        <w:autoSpaceDN w:val="0"/>
        <w:adjustRightInd w:val="0"/>
        <w:rPr>
          <w:b/>
          <w:i/>
          <w:color w:val="000000"/>
          <w:sz w:val="16"/>
          <w:szCs w:val="20"/>
          <w:lang w:val="fr-FR"/>
        </w:rPr>
      </w:pPr>
      <w:r w:rsidRPr="0032190F">
        <w:rPr>
          <w:b/>
          <w:i/>
          <w:color w:val="000000"/>
          <w:sz w:val="20"/>
          <w:szCs w:val="20"/>
          <w:lang w:val="fr-FR"/>
        </w:rPr>
        <w:t>Roche du réticulé à franges</w:t>
      </w:r>
    </w:p>
    <w:p w14:paraId="5BE47E6F" w14:textId="77777777" w:rsidR="000152C6" w:rsidRPr="0032190F" w:rsidRDefault="000152C6" w:rsidP="000152C6">
      <w:pPr>
        <w:widowControl w:val="0"/>
        <w:overflowPunct w:val="0"/>
        <w:autoSpaceDE w:val="0"/>
        <w:autoSpaceDN w:val="0"/>
        <w:adjustRightInd w:val="0"/>
        <w:ind w:right="255"/>
        <w:jc w:val="both"/>
        <w:rPr>
          <w:color w:val="000000"/>
          <w:szCs w:val="20"/>
          <w:lang w:val="fr-FR"/>
        </w:rPr>
      </w:pPr>
    </w:p>
    <w:p w14:paraId="67D3442F" w14:textId="31582A8E" w:rsidR="000152C6" w:rsidRPr="0032190F" w:rsidRDefault="000152C6" w:rsidP="000152C6">
      <w:pPr>
        <w:widowControl w:val="0"/>
        <w:overflowPunct w:val="0"/>
        <w:autoSpaceDE w:val="0"/>
        <w:autoSpaceDN w:val="0"/>
        <w:adjustRightInd w:val="0"/>
        <w:ind w:left="-14" w:right="255" w:firstLine="723"/>
        <w:jc w:val="both"/>
        <w:rPr>
          <w:i/>
          <w:color w:val="000000"/>
          <w:sz w:val="20"/>
          <w:szCs w:val="20"/>
          <w:lang w:val="fr-FR"/>
        </w:rPr>
      </w:pPr>
      <w:r w:rsidRPr="0032190F">
        <w:rPr>
          <w:i/>
          <w:color w:val="000000"/>
          <w:sz w:val="20"/>
          <w:szCs w:val="20"/>
          <w:lang w:val="fr-FR"/>
        </w:rPr>
        <w:t>Deux numéros, ZII GII R33</w:t>
      </w:r>
      <w:r w:rsidRPr="00DA7B01">
        <w:rPr>
          <w:rFonts w:ascii="Symbol" w:hAnsi="Symbol"/>
          <w:i/>
          <w:color w:val="000000"/>
          <w:sz w:val="20"/>
          <w:szCs w:val="20"/>
        </w:rPr>
        <w:t></w:t>
      </w:r>
      <w:r w:rsidRPr="0032190F">
        <w:rPr>
          <w:i/>
          <w:color w:val="000000"/>
          <w:sz w:val="20"/>
          <w:szCs w:val="20"/>
          <w:lang w:val="fr-FR"/>
        </w:rPr>
        <w:t xml:space="preserve"> et R33, sont inscrits sur la face (0,9 m par 0,7 m) de pendage 45°sud. Mais on ne voit ni C, ni numéro de Conti. Les gravures, nettes et bien identifiables, sont un corniforme, à corps linéaire et aux cornes à deux segments rectangulaires, formé de cupules assez grandes et profondes mais peu patinées, et un réticulé, semblable à ceux du lac Fourca mais simplifié, formé de très petites cupules disposées régulièrement côte à côte. Cette figure est constituée d’un rectangle, frangé dans le bas, portant une "</w:t>
      </w:r>
      <w:hyperlink r:id="rId14061" w:anchor="Cul_Art_TAC_T_t_ceinture" w:history="1">
        <w:r w:rsidR="00683577" w:rsidRPr="00683577">
          <w:rPr>
            <w:rStyle w:val="Hyperlink"/>
            <w:i/>
            <w:sz w:val="20"/>
            <w:lang w:val="fr-FR"/>
          </w:rPr>
          <w:t>ceinture</w:t>
        </w:r>
      </w:hyperlink>
      <w:r w:rsidRPr="0032190F">
        <w:rPr>
          <w:i/>
          <w:color w:val="000000"/>
          <w:sz w:val="20"/>
          <w:szCs w:val="20"/>
          <w:lang w:val="fr-FR"/>
        </w:rPr>
        <w:t>" et deux petits appendices courbes aux coins supérieurs. La patine y est plus sombre que sur le corniforme.</w:t>
      </w:r>
    </w:p>
    <w:p w14:paraId="2EEBB370"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234FACE6"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Poursuivre par le sentier qui mène au Trem et le quitter pour descendre vers l'est (direction du promontoire de la cime des Lacs) par le large goulet qui conduit au glacier rocheux Il faut parcourir environ 80 m de pelouse avant d'aborder l'éboulis puis marcher encore 50 m. Repérer au sud un grand bloc tabulaire à face supérieure inclinée vers le sud. Se placer à une vingtaine de mètres de ce bloc, en s'alignant avec une grande coulée verticale de lichens jaunes qui tapisse des parois verticales nord situées à une cinquantaine de mètres au sud. Monter sur une roche un peu surélevée et examiner l'environnement proche. Une vingtaine de mètres à l'est de gros blocs et affleurements semblent fermer une terrasse avec un peu de végétation. Repérer parmi eux un bloc rougeâtre et blanc, creusé sur sa face supérieure et se relevant à l'est et à l'ouest. Trois mètres au sud une roche blanche, bordée de végétation à l'ouest (vérâtre et adénostyle) présente d'est en ouest des traînées rouges. Rejoindre cette roche.</w:t>
      </w:r>
    </w:p>
    <w:p w14:paraId="42A8CBE5"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p>
    <w:p w14:paraId="60A2EFF3"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10 </w:t>
      </w:r>
      <w:r w:rsidRPr="00DA7B01">
        <w:rPr>
          <w:rFonts w:ascii="Symbol" w:hAnsi="Symbol"/>
          <w:b/>
          <w:color w:val="000000"/>
          <w:sz w:val="20"/>
          <w:szCs w:val="20"/>
        </w:rPr>
        <w:t></w:t>
      </w:r>
      <w:r w:rsidRPr="0032190F">
        <w:rPr>
          <w:b/>
          <w:color w:val="000000"/>
          <w:sz w:val="20"/>
          <w:szCs w:val="20"/>
          <w:lang w:val="fr-FR"/>
        </w:rPr>
        <w:t xml:space="preserve"> . Zone III . Groupe II</w:t>
      </w:r>
      <w:r w:rsidRPr="00DA7B01">
        <w:rPr>
          <w:rFonts w:ascii="Symbol" w:hAnsi="Symbol"/>
          <w:b/>
          <w:color w:val="000000"/>
          <w:sz w:val="20"/>
          <w:szCs w:val="20"/>
        </w:rPr>
        <w:t></w:t>
      </w:r>
      <w:r w:rsidRPr="0032190F">
        <w:rPr>
          <w:b/>
          <w:color w:val="000000"/>
          <w:sz w:val="20"/>
          <w:szCs w:val="20"/>
          <w:lang w:val="fr-FR"/>
        </w:rPr>
        <w:t>:</w:t>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t>2 362 m  ?</w:t>
      </w:r>
    </w:p>
    <w:p w14:paraId="65DC1C5C" w14:textId="77777777" w:rsidR="000152C6" w:rsidRPr="0032190F" w:rsidRDefault="000152C6" w:rsidP="000152C6">
      <w:pPr>
        <w:widowControl w:val="0"/>
        <w:overflowPunct w:val="0"/>
        <w:autoSpaceDE w:val="0"/>
        <w:autoSpaceDN w:val="0"/>
        <w:adjustRightInd w:val="0"/>
        <w:rPr>
          <w:b/>
          <w:i/>
          <w:color w:val="000000"/>
          <w:sz w:val="16"/>
          <w:szCs w:val="20"/>
          <w:lang w:val="fr-FR"/>
        </w:rPr>
      </w:pPr>
      <w:r w:rsidRPr="0032190F">
        <w:rPr>
          <w:b/>
          <w:i/>
          <w:color w:val="000000"/>
          <w:sz w:val="20"/>
          <w:szCs w:val="20"/>
          <w:lang w:val="fr-FR"/>
        </w:rPr>
        <w:t>Roche du corniforme en corolle</w:t>
      </w:r>
    </w:p>
    <w:p w14:paraId="4838E284" w14:textId="77777777" w:rsidR="000152C6" w:rsidRPr="0032190F" w:rsidRDefault="000152C6" w:rsidP="000152C6">
      <w:pPr>
        <w:widowControl w:val="0"/>
        <w:overflowPunct w:val="0"/>
        <w:autoSpaceDE w:val="0"/>
        <w:autoSpaceDN w:val="0"/>
        <w:adjustRightInd w:val="0"/>
        <w:ind w:right="255"/>
        <w:jc w:val="both"/>
        <w:rPr>
          <w:rFonts w:ascii="Courier" w:hAnsi="Courier"/>
          <w:color w:val="000000"/>
          <w:szCs w:val="20"/>
          <w:lang w:val="fr-FR"/>
        </w:rPr>
      </w:pPr>
    </w:p>
    <w:p w14:paraId="4956CDC6"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i/>
          <w:color w:val="000000"/>
          <w:szCs w:val="20"/>
          <w:lang w:val="fr-FR"/>
        </w:rPr>
        <w:tab/>
      </w:r>
      <w:r w:rsidRPr="0032190F">
        <w:rPr>
          <w:i/>
          <w:color w:val="000000"/>
          <w:sz w:val="20"/>
          <w:szCs w:val="20"/>
          <w:lang w:val="fr-FR"/>
        </w:rPr>
        <w:t>La face supérieure horizontale (3,0 m par 1,3 m), parsemée de lichens jaunes, de ce grès blanc est bosselée et présente plusieurs décrochements en arc de cercle. Sur la tache rouge centrale est gravé un  corniforme à corps linéaire et aux cornes en lyre. Les contours ne sont pas réguliers mais le piquetage est assez fin, composé de petites cupules disposées régulièrement côte à côte.</w:t>
      </w:r>
    </w:p>
    <w:p w14:paraId="22210D62"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690B2404"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lastRenderedPageBreak/>
        <w:tab/>
        <w:t xml:space="preserve">Examiner la roche située immédiatement au nord. </w:t>
      </w:r>
    </w:p>
    <w:p w14:paraId="6B71AF3A"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035C34FE"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10 </w:t>
      </w:r>
      <w:r w:rsidRPr="00DA7B01">
        <w:rPr>
          <w:rFonts w:ascii="Symbol" w:hAnsi="Symbol"/>
          <w:b/>
          <w:color w:val="000000"/>
          <w:sz w:val="20"/>
          <w:szCs w:val="20"/>
        </w:rPr>
        <w:t></w:t>
      </w:r>
      <w:r w:rsidRPr="0032190F">
        <w:rPr>
          <w:b/>
          <w:color w:val="000000"/>
          <w:sz w:val="20"/>
          <w:szCs w:val="20"/>
          <w:lang w:val="fr-FR"/>
        </w:rPr>
        <w:t xml:space="preserve"> . Zone III . Groupe II</w:t>
      </w:r>
      <w:r w:rsidRPr="00DA7B01">
        <w:rPr>
          <w:rFonts w:ascii="Symbol" w:hAnsi="Symbol"/>
          <w:b/>
          <w:color w:val="000000"/>
          <w:sz w:val="20"/>
          <w:szCs w:val="20"/>
        </w:rPr>
        <w:t></w:t>
      </w:r>
      <w:r w:rsidRPr="0032190F">
        <w:rPr>
          <w:b/>
          <w:color w:val="000000"/>
          <w:sz w:val="20"/>
          <w:szCs w:val="20"/>
          <w:lang w:val="fr-FR"/>
        </w:rPr>
        <w:t>:</w:t>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t>2 362 m ?</w:t>
      </w:r>
    </w:p>
    <w:p w14:paraId="03699D90" w14:textId="77777777" w:rsidR="000152C6" w:rsidRPr="0032190F" w:rsidRDefault="000152C6" w:rsidP="000152C6">
      <w:pPr>
        <w:widowControl w:val="0"/>
        <w:overflowPunct w:val="0"/>
        <w:autoSpaceDE w:val="0"/>
        <w:autoSpaceDN w:val="0"/>
        <w:adjustRightInd w:val="0"/>
        <w:rPr>
          <w:b/>
          <w:i/>
          <w:color w:val="000000"/>
          <w:sz w:val="16"/>
          <w:szCs w:val="20"/>
          <w:lang w:val="fr-FR"/>
        </w:rPr>
      </w:pPr>
      <w:r w:rsidRPr="0032190F">
        <w:rPr>
          <w:b/>
          <w:i/>
          <w:color w:val="000000"/>
          <w:sz w:val="20"/>
          <w:szCs w:val="20"/>
          <w:lang w:val="fr-FR"/>
        </w:rPr>
        <w:t>Roche des petits points</w:t>
      </w:r>
    </w:p>
    <w:p w14:paraId="05CE5404"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r>
    </w:p>
    <w:p w14:paraId="5779C17E"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i/>
          <w:color w:val="000000"/>
          <w:sz w:val="20"/>
          <w:szCs w:val="20"/>
          <w:lang w:val="fr-FR"/>
        </w:rPr>
        <w:tab/>
        <w:t>C'est la roche creusée en son milieu qui a servi de repère et qui est contiguë à la roche 10</w:t>
      </w:r>
      <w:r w:rsidRPr="00DA7B01">
        <w:rPr>
          <w:rFonts w:ascii="Symbol" w:hAnsi="Symbol"/>
          <w:i/>
          <w:color w:val="000000"/>
          <w:sz w:val="20"/>
          <w:szCs w:val="20"/>
        </w:rPr>
        <w:t></w:t>
      </w:r>
      <w:r w:rsidRPr="0032190F">
        <w:rPr>
          <w:i/>
          <w:color w:val="000000"/>
          <w:sz w:val="20"/>
          <w:szCs w:val="20"/>
          <w:lang w:val="fr-FR"/>
        </w:rPr>
        <w:t>. Sur sa face est se détache un palier rouge (0,8 m nord au sud par 0,5 m, pendage 10° sud-est) dont la surface est lisse. Cette coulée rouge s'étend sur la face est et se prolonge vers l'ouest en devenant moins intense. Au centre se trouvent des taches noires et des lichens jaunes. La roche est formée de grès. Le grès rouge est fin et un peu schistosé ce qui provoque des fissures nord - sud. Une petite plage est gravée profondément et régulièrement à la pointe sud-est du palier.</w:t>
      </w:r>
    </w:p>
    <w:p w14:paraId="7500E6C5"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3EA21844"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Revenir à la roche 10</w:t>
      </w:r>
      <w:r w:rsidRPr="00DA7B01">
        <w:rPr>
          <w:rFonts w:ascii="Symbol" w:hAnsi="Symbol"/>
          <w:color w:val="000000"/>
          <w:sz w:val="20"/>
          <w:szCs w:val="20"/>
        </w:rPr>
        <w:t></w:t>
      </w:r>
      <w:r w:rsidRPr="0032190F">
        <w:rPr>
          <w:color w:val="000000"/>
          <w:sz w:val="20"/>
          <w:szCs w:val="20"/>
          <w:lang w:val="fr-FR"/>
        </w:rPr>
        <w:t xml:space="preserve"> et aller 4 m vers le sud en traversant un bloc blanc puis un autre de teinte rosâtre sur sa face est. Au pied sud de ce dernier repérer un "pavé". </w:t>
      </w:r>
    </w:p>
    <w:p w14:paraId="6B89B68D"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1D2D34DD"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10 </w:t>
      </w:r>
      <w:r w:rsidRPr="00DA7B01">
        <w:rPr>
          <w:rFonts w:ascii="Symbol" w:hAnsi="Symbol"/>
          <w:b/>
          <w:color w:val="000000"/>
          <w:sz w:val="20"/>
          <w:szCs w:val="20"/>
        </w:rPr>
        <w:t></w:t>
      </w:r>
      <w:r w:rsidRPr="0032190F">
        <w:rPr>
          <w:b/>
          <w:color w:val="000000"/>
          <w:sz w:val="20"/>
          <w:szCs w:val="20"/>
          <w:lang w:val="fr-FR"/>
        </w:rPr>
        <w:t xml:space="preserve"> . Zone III . Groupe II</w:t>
      </w:r>
      <w:r w:rsidRPr="00DA7B01">
        <w:rPr>
          <w:rFonts w:ascii="Symbol" w:hAnsi="Symbol"/>
          <w:b/>
          <w:color w:val="000000"/>
          <w:sz w:val="20"/>
          <w:szCs w:val="20"/>
        </w:rPr>
        <w:t></w:t>
      </w:r>
      <w:r w:rsidRPr="0032190F">
        <w:rPr>
          <w:b/>
          <w:color w:val="000000"/>
          <w:sz w:val="20"/>
          <w:szCs w:val="20"/>
          <w:lang w:val="fr-FR"/>
        </w:rPr>
        <w:t>:</w:t>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t>2 362 m ?</w:t>
      </w:r>
    </w:p>
    <w:p w14:paraId="6A51BCA7" w14:textId="77777777" w:rsidR="000152C6" w:rsidRPr="0032190F" w:rsidRDefault="000152C6" w:rsidP="000152C6">
      <w:pPr>
        <w:widowControl w:val="0"/>
        <w:overflowPunct w:val="0"/>
        <w:autoSpaceDE w:val="0"/>
        <w:autoSpaceDN w:val="0"/>
        <w:adjustRightInd w:val="0"/>
        <w:rPr>
          <w:b/>
          <w:i/>
          <w:color w:val="000000"/>
          <w:sz w:val="16"/>
          <w:szCs w:val="20"/>
          <w:lang w:val="fr-FR"/>
        </w:rPr>
      </w:pPr>
      <w:r w:rsidRPr="0032190F">
        <w:rPr>
          <w:b/>
          <w:i/>
          <w:color w:val="000000"/>
          <w:sz w:val="20"/>
          <w:szCs w:val="20"/>
          <w:lang w:val="fr-FR"/>
        </w:rPr>
        <w:t>Roche du corniforme à la corne en hameçon</w:t>
      </w:r>
    </w:p>
    <w:p w14:paraId="5CBF3F9D" w14:textId="77777777" w:rsidR="000152C6" w:rsidRPr="0032190F" w:rsidRDefault="000152C6" w:rsidP="000152C6">
      <w:pPr>
        <w:widowControl w:val="0"/>
        <w:overflowPunct w:val="0"/>
        <w:autoSpaceDE w:val="0"/>
        <w:autoSpaceDN w:val="0"/>
        <w:adjustRightInd w:val="0"/>
        <w:ind w:right="255"/>
        <w:jc w:val="both"/>
        <w:rPr>
          <w:rFonts w:ascii="Courier" w:hAnsi="Courier"/>
          <w:color w:val="000000"/>
          <w:szCs w:val="20"/>
          <w:lang w:val="fr-FR"/>
        </w:rPr>
      </w:pPr>
    </w:p>
    <w:p w14:paraId="2FF847EC" w14:textId="77777777" w:rsidR="000152C6" w:rsidRPr="0032190F" w:rsidRDefault="000152C6" w:rsidP="000152C6">
      <w:pPr>
        <w:widowControl w:val="0"/>
        <w:overflowPunct w:val="0"/>
        <w:autoSpaceDE w:val="0"/>
        <w:autoSpaceDN w:val="0"/>
        <w:adjustRightInd w:val="0"/>
        <w:ind w:right="255"/>
        <w:jc w:val="both"/>
        <w:rPr>
          <w:i/>
          <w:color w:val="000000"/>
          <w:szCs w:val="20"/>
          <w:lang w:val="fr-FR"/>
        </w:rPr>
      </w:pPr>
      <w:r w:rsidRPr="0032190F">
        <w:rPr>
          <w:i/>
          <w:color w:val="000000"/>
          <w:sz w:val="20"/>
          <w:szCs w:val="20"/>
          <w:lang w:val="fr-FR"/>
        </w:rPr>
        <w:tab/>
        <w:t xml:space="preserve">Sa face supérieure triangulaire (0,22 m par 0,29 m, pendage 20° sud) est presque entièrement occupée par un corniforme à longue cornes. La corne gauche est traversée par une courbe plus mince qui est peut-être la corne d'un corniforme disparu. </w:t>
      </w:r>
    </w:p>
    <w:p w14:paraId="62EBF310" w14:textId="77777777" w:rsidR="000152C6" w:rsidRPr="0032190F" w:rsidRDefault="000152C6" w:rsidP="000152C6">
      <w:pPr>
        <w:widowControl w:val="0"/>
        <w:overflowPunct w:val="0"/>
        <w:autoSpaceDE w:val="0"/>
        <w:autoSpaceDN w:val="0"/>
        <w:adjustRightInd w:val="0"/>
        <w:ind w:right="255"/>
        <w:jc w:val="both"/>
        <w:rPr>
          <w:color w:val="000000"/>
          <w:szCs w:val="20"/>
          <w:lang w:val="fr-FR"/>
        </w:rPr>
      </w:pPr>
    </w:p>
    <w:p w14:paraId="10D88DD9"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Aller 8 m vers le nord-ouest pour rejoindre un bloc, qui paraît gris ou rose suivant l'éclairage et dont la face verticale est porte des taches noires. Examiner sa face ouest.</w:t>
      </w:r>
    </w:p>
    <w:p w14:paraId="5EC679EC"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7F40467F"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5FDD6853"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10 </w:t>
      </w:r>
      <w:r w:rsidRPr="00DA7B01">
        <w:rPr>
          <w:rFonts w:ascii="Symbol" w:hAnsi="Symbol"/>
          <w:b/>
          <w:color w:val="000000"/>
          <w:sz w:val="20"/>
          <w:szCs w:val="20"/>
        </w:rPr>
        <w:t></w:t>
      </w:r>
      <w:r w:rsidRPr="0032190F">
        <w:rPr>
          <w:b/>
          <w:color w:val="000000"/>
          <w:sz w:val="20"/>
          <w:szCs w:val="20"/>
          <w:lang w:val="fr-FR"/>
        </w:rPr>
        <w:t xml:space="preserve"> . Zone III . Groupe II</w:t>
      </w:r>
      <w:r w:rsidRPr="00DA7B01">
        <w:rPr>
          <w:rFonts w:ascii="Symbol" w:hAnsi="Symbol"/>
          <w:b/>
          <w:color w:val="000000"/>
          <w:sz w:val="20"/>
          <w:szCs w:val="20"/>
        </w:rPr>
        <w:t></w:t>
      </w:r>
      <w:r w:rsidRPr="0032190F">
        <w:rPr>
          <w:b/>
          <w:color w:val="000000"/>
          <w:sz w:val="20"/>
          <w:szCs w:val="20"/>
          <w:lang w:val="fr-FR"/>
        </w:rPr>
        <w:t>:</w:t>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t>2 362 m ?</w:t>
      </w:r>
    </w:p>
    <w:p w14:paraId="4BF83176" w14:textId="77777777" w:rsidR="000152C6" w:rsidRPr="0032190F" w:rsidRDefault="000152C6" w:rsidP="000152C6">
      <w:pPr>
        <w:widowControl w:val="0"/>
        <w:overflowPunct w:val="0"/>
        <w:autoSpaceDE w:val="0"/>
        <w:autoSpaceDN w:val="0"/>
        <w:adjustRightInd w:val="0"/>
        <w:rPr>
          <w:b/>
          <w:i/>
          <w:color w:val="000000"/>
          <w:sz w:val="16"/>
          <w:szCs w:val="20"/>
          <w:lang w:val="fr-FR"/>
        </w:rPr>
      </w:pPr>
      <w:r w:rsidRPr="0032190F">
        <w:rPr>
          <w:b/>
          <w:i/>
          <w:color w:val="000000"/>
          <w:sz w:val="20"/>
          <w:szCs w:val="20"/>
          <w:lang w:val="fr-FR"/>
        </w:rPr>
        <w:t>Roche au grand rectangle inachevé</w:t>
      </w:r>
    </w:p>
    <w:p w14:paraId="0B8E58A2" w14:textId="77777777" w:rsidR="000152C6" w:rsidRPr="0032190F" w:rsidRDefault="000152C6" w:rsidP="000152C6">
      <w:pPr>
        <w:widowControl w:val="0"/>
        <w:overflowPunct w:val="0"/>
        <w:autoSpaceDE w:val="0"/>
        <w:autoSpaceDN w:val="0"/>
        <w:adjustRightInd w:val="0"/>
        <w:ind w:right="255"/>
        <w:jc w:val="both"/>
        <w:rPr>
          <w:color w:val="000000"/>
          <w:szCs w:val="20"/>
          <w:lang w:val="fr-FR"/>
        </w:rPr>
      </w:pPr>
    </w:p>
    <w:p w14:paraId="6EEAED61"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i/>
          <w:color w:val="000000"/>
          <w:sz w:val="20"/>
          <w:szCs w:val="20"/>
          <w:lang w:val="fr-FR"/>
        </w:rPr>
        <w:tab/>
        <w:t>C'est un grès rose assez fin, coincé entre des blocs blancs. Sa face (1,3 m par 0,8 m), de pendage 35° ouest porte quelques lichens jaunes et des taches noires et grises près de l'arête supérieure nord - sud qui présente une encoche. De nombreuses figures sont révélées en éclairage rasant : un corniforme à longue cornes emboîté par un autre corniforme, deux corniformes superposés, un petit corniforme sous un grand rectangle.</w:t>
      </w:r>
    </w:p>
    <w:p w14:paraId="45A19AB9"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63B9880B"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Remonter jusqu'au sentier des Verrairiers et le suivre vers le sud (en direction du pas du Trem). Il monte en lacets et passe au pied d'une haute paroi, presque verticale est, où se remarquent les ruines d'une terrasse. Le suivre encore 17 m vers l'est et remarquer des blocs de 1 à 2 m</w:t>
      </w:r>
      <w:r w:rsidRPr="0032190F">
        <w:rPr>
          <w:color w:val="000000"/>
          <w:sz w:val="20"/>
          <w:szCs w:val="20"/>
          <w:vertAlign w:val="superscript"/>
          <w:lang w:val="fr-FR"/>
        </w:rPr>
        <w:t>3</w:t>
      </w:r>
      <w:r w:rsidRPr="0032190F">
        <w:rPr>
          <w:color w:val="000000"/>
          <w:sz w:val="20"/>
          <w:szCs w:val="20"/>
          <w:lang w:val="fr-FR"/>
        </w:rPr>
        <w:t xml:space="preserve"> déposés sur son bord sud.</w:t>
      </w:r>
    </w:p>
    <w:p w14:paraId="5FA4E9DB"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54AC6AEC"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758EBCF1"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10 </w:t>
      </w:r>
      <w:r w:rsidRPr="00DA7B01">
        <w:rPr>
          <w:rFonts w:ascii="Symbol" w:hAnsi="Symbol"/>
          <w:b/>
          <w:color w:val="000000"/>
          <w:sz w:val="20"/>
          <w:szCs w:val="20"/>
        </w:rPr>
        <w:t></w:t>
      </w:r>
      <w:r w:rsidRPr="0032190F">
        <w:rPr>
          <w:b/>
          <w:color w:val="000000"/>
          <w:sz w:val="20"/>
          <w:szCs w:val="20"/>
          <w:lang w:val="fr-FR"/>
        </w:rPr>
        <w:t xml:space="preserve"> . Zone III . Groupe II</w:t>
      </w:r>
      <w:r w:rsidRPr="00DA7B01">
        <w:rPr>
          <w:rFonts w:ascii="Symbol" w:hAnsi="Symbol"/>
          <w:b/>
          <w:color w:val="000000"/>
          <w:sz w:val="20"/>
          <w:szCs w:val="20"/>
        </w:rPr>
        <w:t></w:t>
      </w:r>
      <w:r w:rsidRPr="0032190F">
        <w:rPr>
          <w:b/>
          <w:color w:val="000000"/>
          <w:sz w:val="20"/>
          <w:szCs w:val="20"/>
          <w:lang w:val="fr-FR"/>
        </w:rPr>
        <w:t>:</w:t>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t>2 362 m ?</w:t>
      </w:r>
    </w:p>
    <w:p w14:paraId="7FF36840" w14:textId="77777777" w:rsidR="000152C6" w:rsidRPr="0032190F" w:rsidRDefault="000152C6" w:rsidP="000152C6">
      <w:pPr>
        <w:widowControl w:val="0"/>
        <w:overflowPunct w:val="0"/>
        <w:autoSpaceDE w:val="0"/>
        <w:autoSpaceDN w:val="0"/>
        <w:adjustRightInd w:val="0"/>
        <w:rPr>
          <w:b/>
          <w:i/>
          <w:color w:val="000000"/>
          <w:sz w:val="16"/>
          <w:szCs w:val="20"/>
          <w:lang w:val="fr-FR"/>
        </w:rPr>
      </w:pPr>
      <w:r w:rsidRPr="0032190F">
        <w:rPr>
          <w:b/>
          <w:i/>
          <w:color w:val="000000"/>
          <w:sz w:val="20"/>
          <w:szCs w:val="20"/>
          <w:lang w:val="fr-FR"/>
        </w:rPr>
        <w:t>Roche du corniforme au bord du sentier des Verrairiers</w:t>
      </w:r>
    </w:p>
    <w:p w14:paraId="37F36573" w14:textId="77777777" w:rsidR="000152C6" w:rsidRPr="0032190F" w:rsidRDefault="000152C6" w:rsidP="000152C6">
      <w:pPr>
        <w:widowControl w:val="0"/>
        <w:overflowPunct w:val="0"/>
        <w:autoSpaceDE w:val="0"/>
        <w:autoSpaceDN w:val="0"/>
        <w:adjustRightInd w:val="0"/>
        <w:ind w:right="255"/>
        <w:jc w:val="both"/>
        <w:rPr>
          <w:color w:val="000000"/>
          <w:szCs w:val="20"/>
          <w:lang w:val="fr-FR"/>
        </w:rPr>
      </w:pPr>
    </w:p>
    <w:p w14:paraId="0F87AC8B"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i/>
          <w:color w:val="000000"/>
          <w:sz w:val="20"/>
          <w:szCs w:val="20"/>
          <w:lang w:val="fr-FR"/>
        </w:rPr>
        <w:tab/>
        <w:t>C'est l'un de ces blocs, une roche de grès jaunâtre à rosâtre, dont le coin sud-est et la face verticale est sont rouges. Examiner la face de pendage 30° sud (1,8 m par 1,0 m). La gravure est un corniforme au corps linéaire et aux cornes arrondies dont le piquetage est un peu épars. Elle est située sur du grès jaunâtre très fin, au-dessus d'une passée de grès pélitique, schistosé et rouge. Vers l'ouest la roche est plus grise et composée de grès plus grossier.</w:t>
      </w:r>
    </w:p>
    <w:p w14:paraId="62F31A13"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233C32FB"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Continuer 25 m vers l'est en montant un peu à flanc de pente pour atteindre un petit massif couleur lie de vin.</w:t>
      </w:r>
    </w:p>
    <w:p w14:paraId="577C861F" w14:textId="77777777" w:rsidR="000152C6" w:rsidRPr="0032190F" w:rsidRDefault="000152C6" w:rsidP="000152C6">
      <w:pPr>
        <w:widowControl w:val="0"/>
        <w:overflowPunct w:val="0"/>
        <w:autoSpaceDE w:val="0"/>
        <w:autoSpaceDN w:val="0"/>
        <w:adjustRightInd w:val="0"/>
        <w:ind w:right="255"/>
        <w:jc w:val="both"/>
        <w:rPr>
          <w:rFonts w:ascii="Courier" w:hAnsi="Courier"/>
          <w:color w:val="000000"/>
          <w:szCs w:val="20"/>
          <w:lang w:val="fr-FR"/>
        </w:rPr>
      </w:pPr>
    </w:p>
    <w:p w14:paraId="5F324347"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10 </w:t>
      </w:r>
      <w:r w:rsidRPr="00DA7B01">
        <w:rPr>
          <w:rFonts w:ascii="Symbol" w:hAnsi="Symbol"/>
          <w:b/>
          <w:color w:val="000000"/>
          <w:sz w:val="20"/>
          <w:szCs w:val="20"/>
        </w:rPr>
        <w:t></w:t>
      </w:r>
      <w:r w:rsidRPr="0032190F">
        <w:rPr>
          <w:b/>
          <w:color w:val="000000"/>
          <w:sz w:val="20"/>
          <w:szCs w:val="20"/>
          <w:lang w:val="fr-FR"/>
        </w:rPr>
        <w:t xml:space="preserve"> H. Zone III . Groupe II</w:t>
      </w:r>
      <w:r w:rsidRPr="00DA7B01">
        <w:rPr>
          <w:rFonts w:ascii="Symbol" w:hAnsi="Symbol"/>
          <w:b/>
          <w:color w:val="000000"/>
          <w:sz w:val="20"/>
          <w:szCs w:val="20"/>
        </w:rPr>
        <w:t></w:t>
      </w:r>
      <w:r w:rsidRPr="0032190F">
        <w:rPr>
          <w:b/>
          <w:color w:val="000000"/>
          <w:sz w:val="20"/>
          <w:szCs w:val="20"/>
          <w:lang w:val="fr-FR"/>
        </w:rPr>
        <w:t>:</w:t>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t>2 362 m ?</w:t>
      </w:r>
    </w:p>
    <w:p w14:paraId="264BE9D7" w14:textId="77777777" w:rsidR="000152C6" w:rsidRPr="0032190F" w:rsidRDefault="000152C6" w:rsidP="000152C6">
      <w:pPr>
        <w:widowControl w:val="0"/>
        <w:overflowPunct w:val="0"/>
        <w:autoSpaceDE w:val="0"/>
        <w:autoSpaceDN w:val="0"/>
        <w:adjustRightInd w:val="0"/>
        <w:rPr>
          <w:b/>
          <w:i/>
          <w:color w:val="000000"/>
          <w:sz w:val="16"/>
          <w:szCs w:val="20"/>
          <w:lang w:val="fr-FR"/>
        </w:rPr>
      </w:pPr>
      <w:r w:rsidRPr="0032190F">
        <w:rPr>
          <w:b/>
          <w:i/>
          <w:color w:val="000000"/>
          <w:sz w:val="20"/>
          <w:szCs w:val="20"/>
          <w:lang w:val="fr-FR"/>
        </w:rPr>
        <w:t>Roche rouge de Maro Giovani</w:t>
      </w:r>
    </w:p>
    <w:p w14:paraId="495697ED" w14:textId="77777777" w:rsidR="000152C6" w:rsidRPr="0032190F" w:rsidRDefault="000152C6" w:rsidP="000152C6">
      <w:pPr>
        <w:widowControl w:val="0"/>
        <w:overflowPunct w:val="0"/>
        <w:autoSpaceDE w:val="0"/>
        <w:autoSpaceDN w:val="0"/>
        <w:adjustRightInd w:val="0"/>
        <w:ind w:right="255"/>
        <w:jc w:val="both"/>
        <w:rPr>
          <w:color w:val="000000"/>
          <w:szCs w:val="20"/>
          <w:lang w:val="fr-FR"/>
        </w:rPr>
      </w:pPr>
    </w:p>
    <w:p w14:paraId="1A0F2921"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i/>
          <w:color w:val="000000"/>
          <w:sz w:val="20"/>
          <w:szCs w:val="20"/>
          <w:lang w:val="fr-FR"/>
        </w:rPr>
        <w:tab/>
        <w:t>Sur une face verticale sud-ouest se trouve l'inscription 1922 Maro Giovani pastore di tenda.</w:t>
      </w:r>
    </w:p>
    <w:p w14:paraId="52A99C25"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4FD82A61"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 xml:space="preserve">Revenir vers la Roche 10 bis qui est située plein sud près de la caserne. Une fois sur le palier examiner les faces verticales est de la paroi déchiquetée qui borde la pelouse à l'ouest. </w:t>
      </w:r>
    </w:p>
    <w:p w14:paraId="32DEBD81"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2618D7C7"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10 </w:t>
      </w:r>
      <w:r w:rsidRPr="00DA7B01">
        <w:rPr>
          <w:rFonts w:ascii="Symbol" w:hAnsi="Symbol"/>
          <w:b/>
          <w:color w:val="000000"/>
          <w:sz w:val="20"/>
          <w:szCs w:val="20"/>
        </w:rPr>
        <w:t></w:t>
      </w:r>
      <w:r w:rsidRPr="0032190F">
        <w:rPr>
          <w:b/>
          <w:color w:val="000000"/>
          <w:sz w:val="20"/>
          <w:szCs w:val="20"/>
          <w:lang w:val="fr-FR"/>
        </w:rPr>
        <w:t xml:space="preserve"> H. Zone III . Groupe II</w:t>
      </w:r>
      <w:r w:rsidRPr="00DA7B01">
        <w:rPr>
          <w:rFonts w:ascii="Symbol" w:hAnsi="Symbol"/>
          <w:b/>
          <w:color w:val="000000"/>
          <w:sz w:val="20"/>
          <w:szCs w:val="20"/>
        </w:rPr>
        <w:t></w:t>
      </w:r>
      <w:r w:rsidRPr="0032190F">
        <w:rPr>
          <w:b/>
          <w:color w:val="000000"/>
          <w:sz w:val="20"/>
          <w:szCs w:val="20"/>
          <w:lang w:val="fr-FR"/>
        </w:rPr>
        <w:t>:</w:t>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t>2 362 m ?</w:t>
      </w:r>
    </w:p>
    <w:p w14:paraId="221AC5EF" w14:textId="77777777" w:rsidR="000152C6" w:rsidRPr="0032190F" w:rsidRDefault="000152C6" w:rsidP="000152C6">
      <w:pPr>
        <w:widowControl w:val="0"/>
        <w:overflowPunct w:val="0"/>
        <w:autoSpaceDE w:val="0"/>
        <w:autoSpaceDN w:val="0"/>
        <w:adjustRightInd w:val="0"/>
        <w:rPr>
          <w:b/>
          <w:i/>
          <w:color w:val="000000"/>
          <w:sz w:val="16"/>
          <w:szCs w:val="20"/>
          <w:lang w:val="fr-FR"/>
        </w:rPr>
      </w:pPr>
      <w:r w:rsidRPr="0032190F">
        <w:rPr>
          <w:b/>
          <w:i/>
          <w:color w:val="000000"/>
          <w:sz w:val="20"/>
          <w:szCs w:val="20"/>
          <w:lang w:val="fr-FR"/>
        </w:rPr>
        <w:lastRenderedPageBreak/>
        <w:t>Roche de la cabane ruinée</w:t>
      </w:r>
    </w:p>
    <w:p w14:paraId="78283717"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39D66252"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i/>
          <w:color w:val="000000"/>
          <w:sz w:val="20"/>
          <w:szCs w:val="20"/>
          <w:lang w:val="fr-FR"/>
        </w:rPr>
        <w:tab/>
        <w:t xml:space="preserve">C'est une face verticale est rougeâtre, haute de 2,5 m, située dans la partie sud de la paroi. Tout de suite à droite la roche est formée de grès blanc mais couvert d'une légère patine orange. L'inscription "li 10 agosto 1935 Guido Giuseppe  W 1914" est tracée à 1,2 m du sol. </w:t>
      </w:r>
    </w:p>
    <w:p w14:paraId="7086AC18"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p>
    <w:p w14:paraId="7984F96B"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Repère</w:t>
      </w:r>
      <w:r w:rsidRPr="0032190F">
        <w:rPr>
          <w:color w:val="000000"/>
          <w:sz w:val="20"/>
          <w:szCs w:val="20"/>
          <w:lang w:val="fr-FR"/>
        </w:rPr>
        <w:t xml:space="preserve"> : deux murets en ruine encadrent la partie gravée.</w:t>
      </w:r>
    </w:p>
    <w:p w14:paraId="7D6182DE"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20E66860"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Rejoindre un rocher rouge situé à l'est et à peu de mètres de la caserne. Il présente une face presque verticale est.</w:t>
      </w:r>
    </w:p>
    <w:p w14:paraId="423EE9BD"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0299E0B7"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Roche 10</w:t>
      </w:r>
      <w:r w:rsidRPr="00DA7B01">
        <w:rPr>
          <w:rFonts w:ascii="Symbol" w:hAnsi="Symbol"/>
          <w:b/>
          <w:color w:val="000000"/>
          <w:sz w:val="20"/>
          <w:szCs w:val="20"/>
        </w:rPr>
        <w:t></w:t>
      </w:r>
      <w:r w:rsidRPr="00DA7B01">
        <w:rPr>
          <w:rFonts w:ascii="Symbol" w:hAnsi="Symbol"/>
          <w:b/>
          <w:color w:val="000000"/>
          <w:sz w:val="20"/>
          <w:szCs w:val="20"/>
        </w:rPr>
        <w:t></w:t>
      </w:r>
      <w:r w:rsidRPr="0032190F">
        <w:rPr>
          <w:b/>
          <w:color w:val="000000"/>
          <w:sz w:val="20"/>
          <w:szCs w:val="20"/>
          <w:lang w:val="fr-FR"/>
        </w:rPr>
        <w:t xml:space="preserve"> H. Zone III . Groupe II :</w:t>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t>2 362 m ?</w:t>
      </w:r>
    </w:p>
    <w:p w14:paraId="644E72EB" w14:textId="77777777" w:rsidR="000152C6" w:rsidRPr="0032190F" w:rsidRDefault="000152C6" w:rsidP="000152C6">
      <w:pPr>
        <w:widowControl w:val="0"/>
        <w:overflowPunct w:val="0"/>
        <w:autoSpaceDE w:val="0"/>
        <w:autoSpaceDN w:val="0"/>
        <w:adjustRightInd w:val="0"/>
        <w:rPr>
          <w:b/>
          <w:i/>
          <w:color w:val="000000"/>
          <w:sz w:val="16"/>
          <w:szCs w:val="20"/>
          <w:lang w:val="fr-FR"/>
        </w:rPr>
      </w:pPr>
      <w:r w:rsidRPr="0032190F">
        <w:rPr>
          <w:b/>
          <w:i/>
          <w:color w:val="000000"/>
          <w:sz w:val="20"/>
          <w:szCs w:val="20"/>
          <w:lang w:val="fr-FR"/>
        </w:rPr>
        <w:t>Roche des militaires</w:t>
      </w:r>
    </w:p>
    <w:p w14:paraId="309B822F" w14:textId="77777777" w:rsidR="000152C6" w:rsidRPr="0032190F" w:rsidRDefault="000152C6" w:rsidP="000152C6">
      <w:pPr>
        <w:widowControl w:val="0"/>
        <w:overflowPunct w:val="0"/>
        <w:autoSpaceDE w:val="0"/>
        <w:autoSpaceDN w:val="0"/>
        <w:adjustRightInd w:val="0"/>
        <w:rPr>
          <w:color w:val="000000"/>
          <w:sz w:val="20"/>
          <w:szCs w:val="20"/>
          <w:lang w:val="fr-FR"/>
        </w:rPr>
      </w:pPr>
    </w:p>
    <w:p w14:paraId="58DE0343"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i/>
          <w:color w:val="000000"/>
          <w:sz w:val="20"/>
          <w:szCs w:val="20"/>
          <w:lang w:val="fr-FR"/>
        </w:rPr>
        <w:tab/>
        <w:t>Les chasseurs alpins italiens ont écrit des noms en grandes majuscules, martelant de profondes cupules qui ne sont pas encore patinées. La paroi est large de 4,2 m, haute de 2,5 m et présente un pendage de 85° est. On y lit Ricadonna, 6 alpini ...</w:t>
      </w:r>
    </w:p>
    <w:p w14:paraId="58301866"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4824F2F2"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Partir vers l'est, pénétrer à l'intérieur du promontoire entre des affleurements assez élevés, et descendre vers le nord pour rejoindre le goulet des roches 11 et 11</w:t>
      </w:r>
      <w:r w:rsidRPr="00DA7B01">
        <w:rPr>
          <w:rFonts w:ascii="Symbol" w:hAnsi="Symbol"/>
          <w:color w:val="000000"/>
          <w:sz w:val="20"/>
          <w:szCs w:val="20"/>
        </w:rPr>
        <w:t></w:t>
      </w:r>
      <w:r w:rsidRPr="0032190F">
        <w:rPr>
          <w:color w:val="000000"/>
          <w:sz w:val="20"/>
          <w:szCs w:val="20"/>
          <w:lang w:val="fr-FR"/>
        </w:rPr>
        <w:t xml:space="preserve"> par les couloirs pentus situés sur son flanc sud. S'arrêter au bord d'une dépression, souvent remplie d'un névé ou d'une mare, bordée au sud par de grandes dalles plates, horizontales et rose violacé.</w:t>
      </w:r>
    </w:p>
    <w:p w14:paraId="4C890B59"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r>
      <w:r w:rsidRPr="0032190F">
        <w:rPr>
          <w:color w:val="000000"/>
          <w:sz w:val="20"/>
          <w:szCs w:val="20"/>
          <w:lang w:val="fr-FR"/>
        </w:rPr>
        <w:tab/>
      </w:r>
    </w:p>
    <w:p w14:paraId="40854294"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10 </w:t>
      </w:r>
      <w:r w:rsidRPr="00DA7B01">
        <w:rPr>
          <w:rFonts w:ascii="Symbol" w:hAnsi="Symbol"/>
          <w:b/>
          <w:color w:val="000000"/>
          <w:sz w:val="20"/>
          <w:szCs w:val="20"/>
        </w:rPr>
        <w:t></w:t>
      </w:r>
      <w:r w:rsidRPr="0032190F">
        <w:rPr>
          <w:b/>
          <w:color w:val="000000"/>
          <w:sz w:val="20"/>
          <w:szCs w:val="20"/>
          <w:lang w:val="fr-FR"/>
        </w:rPr>
        <w:t xml:space="preserve"> H. Zone III . Groupe II :</w:t>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t>2 362 m ?</w:t>
      </w:r>
    </w:p>
    <w:p w14:paraId="5357FB29" w14:textId="77777777" w:rsidR="000152C6" w:rsidRPr="0032190F" w:rsidRDefault="000152C6" w:rsidP="000152C6">
      <w:pPr>
        <w:widowControl w:val="0"/>
        <w:overflowPunct w:val="0"/>
        <w:autoSpaceDE w:val="0"/>
        <w:autoSpaceDN w:val="0"/>
        <w:adjustRightInd w:val="0"/>
        <w:rPr>
          <w:b/>
          <w:i/>
          <w:color w:val="000000"/>
          <w:sz w:val="16"/>
          <w:szCs w:val="20"/>
          <w:lang w:val="fr-FR"/>
        </w:rPr>
      </w:pPr>
      <w:r w:rsidRPr="0032190F">
        <w:rPr>
          <w:b/>
          <w:i/>
          <w:color w:val="000000"/>
          <w:sz w:val="20"/>
          <w:szCs w:val="20"/>
          <w:lang w:val="fr-FR"/>
        </w:rPr>
        <w:t>Roche de Panero</w:t>
      </w:r>
    </w:p>
    <w:p w14:paraId="714B341A" w14:textId="77777777" w:rsidR="000152C6" w:rsidRPr="0032190F" w:rsidRDefault="000152C6" w:rsidP="000152C6">
      <w:pPr>
        <w:widowControl w:val="0"/>
        <w:overflowPunct w:val="0"/>
        <w:autoSpaceDE w:val="0"/>
        <w:autoSpaceDN w:val="0"/>
        <w:adjustRightInd w:val="0"/>
        <w:rPr>
          <w:color w:val="000000"/>
          <w:sz w:val="20"/>
          <w:szCs w:val="20"/>
          <w:lang w:val="fr-FR"/>
        </w:rPr>
      </w:pPr>
    </w:p>
    <w:p w14:paraId="6D1AABF9"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L'inscription, bien qu'écrite en grandes lettres n'est pas entièrement claire : 1-10-39 PANERO AGOSE et d'autres lettres, probablement un nom inachevé. La dalle est de pendage 10° est et la surface gravée mesure 1,4 m par 1,2 m</w:t>
      </w:r>
    </w:p>
    <w:p w14:paraId="33446A44"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p>
    <w:p w14:paraId="62AD8173"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 xml:space="preserve">Rejoindre vers l'ouest le cirque herbeux au pied du pas des Verrairiers (2 472 m). Un grand bloc plat se trouve presque enfoui dans le sol, en bordure ouest du sentier des Verrairiers, dans la pelouse située au pied de l'éboulis et au bas de la pente qui conduit à la caserne. </w:t>
      </w:r>
    </w:p>
    <w:p w14:paraId="354C154F"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p>
    <w:p w14:paraId="42DA4D31"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Note</w:t>
      </w:r>
      <w:r w:rsidRPr="0032190F">
        <w:rPr>
          <w:color w:val="000000"/>
          <w:sz w:val="20"/>
          <w:szCs w:val="20"/>
          <w:lang w:val="fr-FR"/>
        </w:rPr>
        <w:t xml:space="preserve"> : Un sentier presque toujours net rejoint le pas en sinuant sur le bord sud du goulet rempli d'un éboulis. A proximité du pas, quand les blocs se raréfient quelques terrasses semblent aménagées.</w:t>
      </w:r>
    </w:p>
    <w:p w14:paraId="4BD0344E"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0D737692" w14:textId="77777777" w:rsidR="000152C6" w:rsidRPr="0032190F" w:rsidRDefault="000152C6" w:rsidP="000152C6">
      <w:pPr>
        <w:widowControl w:val="0"/>
        <w:overflowPunct w:val="0"/>
        <w:autoSpaceDE w:val="0"/>
        <w:autoSpaceDN w:val="0"/>
        <w:adjustRightInd w:val="0"/>
        <w:ind w:right="255"/>
        <w:jc w:val="both"/>
        <w:rPr>
          <w:rFonts w:ascii="Symbol" w:hAnsi="Symbol"/>
          <w:b/>
          <w:color w:val="000000"/>
          <w:sz w:val="20"/>
          <w:szCs w:val="20"/>
          <w:lang w:val="fr-FR"/>
        </w:rPr>
      </w:pPr>
      <w:r w:rsidRPr="0032190F">
        <w:rPr>
          <w:b/>
          <w:color w:val="000000"/>
          <w:sz w:val="20"/>
          <w:szCs w:val="20"/>
          <w:lang w:val="fr-FR"/>
        </w:rPr>
        <w:t xml:space="preserve">Roche 11 </w:t>
      </w:r>
      <w:r w:rsidRPr="00DA7B01">
        <w:rPr>
          <w:rFonts w:ascii="Symbol" w:hAnsi="Symbol"/>
          <w:b/>
          <w:color w:val="000000"/>
          <w:sz w:val="20"/>
          <w:szCs w:val="20"/>
        </w:rPr>
        <w:t></w:t>
      </w:r>
      <w:r w:rsidRPr="0032190F">
        <w:rPr>
          <w:b/>
          <w:color w:val="000000"/>
          <w:sz w:val="20"/>
          <w:szCs w:val="20"/>
          <w:lang w:val="fr-FR"/>
        </w:rPr>
        <w:t>. Zone III . Groupe I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408,5 m</w:t>
      </w:r>
    </w:p>
    <w:p w14:paraId="2198778A" w14:textId="77777777" w:rsidR="000152C6" w:rsidRPr="0032190F" w:rsidRDefault="000152C6" w:rsidP="000152C6">
      <w:pPr>
        <w:widowControl w:val="0"/>
        <w:overflowPunct w:val="0"/>
        <w:autoSpaceDE w:val="0"/>
        <w:autoSpaceDN w:val="0"/>
        <w:adjustRightInd w:val="0"/>
        <w:rPr>
          <w:b/>
          <w:i/>
          <w:color w:val="000000"/>
          <w:sz w:val="16"/>
          <w:szCs w:val="20"/>
          <w:lang w:val="fr-FR"/>
        </w:rPr>
      </w:pPr>
      <w:r w:rsidRPr="0032190F">
        <w:rPr>
          <w:b/>
          <w:i/>
          <w:color w:val="000000"/>
          <w:sz w:val="20"/>
          <w:szCs w:val="20"/>
          <w:lang w:val="fr-FR"/>
        </w:rPr>
        <w:t>Roche de Giuseppe Guido</w:t>
      </w:r>
    </w:p>
    <w:p w14:paraId="712E9AF5" w14:textId="77777777" w:rsidR="000152C6" w:rsidRPr="0032190F" w:rsidRDefault="000152C6" w:rsidP="000152C6">
      <w:pPr>
        <w:widowControl w:val="0"/>
        <w:overflowPunct w:val="0"/>
        <w:autoSpaceDE w:val="0"/>
        <w:autoSpaceDN w:val="0"/>
        <w:adjustRightInd w:val="0"/>
        <w:ind w:right="255"/>
        <w:jc w:val="both"/>
        <w:rPr>
          <w:color w:val="000000"/>
          <w:szCs w:val="20"/>
          <w:lang w:val="fr-FR"/>
        </w:rPr>
      </w:pPr>
    </w:p>
    <w:p w14:paraId="23FBA131"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Bloc de grès mauve grossier, dont la face supérieure, de pendage 10° sud, (2,7 m par 1,7 m), se trouve à 0,3 m du sol. Sur son bord ouest se distingue un grand ovale. Deux corniformes sont plus difficiles à discerner au nord de l'ovale, dans le coin nord de la roche. Une signature de berger est lisible : "Guido Giuseppe pastore".</w:t>
      </w:r>
    </w:p>
    <w:p w14:paraId="076395C4"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12754630"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Partir vers le nord et dépasser le goulet, qui vers l’est conduit aux roches 11 et 11</w:t>
      </w:r>
      <w:r w:rsidRPr="00DA7B01">
        <w:rPr>
          <w:rFonts w:ascii="Symbol" w:hAnsi="Symbol"/>
          <w:color w:val="000000"/>
          <w:sz w:val="20"/>
          <w:szCs w:val="20"/>
        </w:rPr>
        <w:t></w:t>
      </w:r>
      <w:r w:rsidRPr="0032190F">
        <w:rPr>
          <w:color w:val="000000"/>
          <w:sz w:val="20"/>
          <w:szCs w:val="20"/>
          <w:lang w:val="fr-FR"/>
        </w:rPr>
        <w:t xml:space="preserve"> et, vers l'ouest, mène au pas des Verrairiers. Suivre le sentier jusqu'à une crête où il dessine un lacet. S’arrêter à la pointe est du lacet pour examiner un promontoire rocheux avec une face sud en léger surplomb. Sortir du sentier et faire deux pas vers l'est.</w:t>
      </w:r>
    </w:p>
    <w:p w14:paraId="38126BF1"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35C3C17C" w14:textId="77777777" w:rsidR="000152C6" w:rsidRPr="0032190F" w:rsidRDefault="000152C6" w:rsidP="000152C6">
      <w:pPr>
        <w:widowControl w:val="0"/>
        <w:overflowPunct w:val="0"/>
        <w:autoSpaceDE w:val="0"/>
        <w:autoSpaceDN w:val="0"/>
        <w:adjustRightInd w:val="0"/>
        <w:ind w:right="255"/>
        <w:jc w:val="both"/>
        <w:rPr>
          <w:rFonts w:ascii="Symbol" w:hAnsi="Symbol"/>
          <w:color w:val="000000"/>
          <w:sz w:val="20"/>
          <w:szCs w:val="20"/>
          <w:lang w:val="fr-FR"/>
        </w:rPr>
      </w:pPr>
      <w:r w:rsidRPr="0032190F">
        <w:rPr>
          <w:b/>
          <w:color w:val="000000"/>
          <w:sz w:val="20"/>
          <w:szCs w:val="20"/>
          <w:lang w:val="fr-FR"/>
        </w:rPr>
        <w:t xml:space="preserve">Roche 11 </w:t>
      </w:r>
      <w:r w:rsidRPr="00DA7B01">
        <w:rPr>
          <w:rFonts w:ascii="Symbol" w:hAnsi="Symbol"/>
          <w:b/>
          <w:color w:val="000000"/>
          <w:sz w:val="20"/>
          <w:szCs w:val="20"/>
        </w:rPr>
        <w:t></w:t>
      </w:r>
      <w:r w:rsidRPr="0032190F">
        <w:rPr>
          <w:b/>
          <w:color w:val="000000"/>
          <w:sz w:val="20"/>
          <w:szCs w:val="20"/>
          <w:lang w:val="fr-FR"/>
        </w:rPr>
        <w:t xml:space="preserve"> . Zone III . Groupe I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436,5 m</w:t>
      </w:r>
    </w:p>
    <w:p w14:paraId="31E29015" w14:textId="77777777" w:rsidR="000152C6" w:rsidRPr="0032190F" w:rsidRDefault="000152C6" w:rsidP="000152C6">
      <w:pPr>
        <w:widowControl w:val="0"/>
        <w:overflowPunct w:val="0"/>
        <w:autoSpaceDE w:val="0"/>
        <w:autoSpaceDN w:val="0"/>
        <w:adjustRightInd w:val="0"/>
        <w:rPr>
          <w:b/>
          <w:i/>
          <w:color w:val="000000"/>
          <w:sz w:val="16"/>
          <w:szCs w:val="20"/>
          <w:lang w:val="fr-FR"/>
        </w:rPr>
      </w:pPr>
      <w:r w:rsidRPr="0032190F">
        <w:rPr>
          <w:b/>
          <w:i/>
          <w:color w:val="000000"/>
          <w:sz w:val="20"/>
          <w:szCs w:val="20"/>
          <w:lang w:val="fr-FR"/>
        </w:rPr>
        <w:t>Roche des trois poignards alignés côte à côte</w:t>
      </w:r>
    </w:p>
    <w:p w14:paraId="5BBE4DE5" w14:textId="77777777" w:rsidR="000152C6" w:rsidRPr="0032190F" w:rsidRDefault="000152C6" w:rsidP="000152C6">
      <w:pPr>
        <w:widowControl w:val="0"/>
        <w:overflowPunct w:val="0"/>
        <w:autoSpaceDE w:val="0"/>
        <w:autoSpaceDN w:val="0"/>
        <w:adjustRightInd w:val="0"/>
        <w:ind w:right="255"/>
        <w:jc w:val="both"/>
        <w:rPr>
          <w:color w:val="000000"/>
          <w:szCs w:val="20"/>
          <w:lang w:val="fr-FR"/>
        </w:rPr>
      </w:pPr>
    </w:p>
    <w:p w14:paraId="2EBF22FC"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 xml:space="preserve">C'est un bloc de grès assez grossier, couleur lie de vin terne, allongé d'est en ouest (1,5 m par </w:t>
      </w:r>
      <w:r w:rsidRPr="0032190F">
        <w:rPr>
          <w:i/>
          <w:color w:val="000000"/>
          <w:sz w:val="20"/>
          <w:szCs w:val="20"/>
          <w:lang w:val="fr-FR"/>
        </w:rPr>
        <w:br/>
        <w:t>0,8 m). Les gravures sont sur la face de pendage 40° sud présentant des décrochements érodés. Ce sont trois poignards à lames allongées du nord au sud, un corniforme et une petite hache. Un n° est inscrit un peu à droite : R27</w:t>
      </w:r>
      <w:r w:rsidRPr="00DA7B01">
        <w:rPr>
          <w:rFonts w:ascii="Symbol" w:hAnsi="Symbol"/>
          <w:i/>
          <w:color w:val="000000"/>
          <w:sz w:val="20"/>
          <w:szCs w:val="20"/>
        </w:rPr>
        <w:t></w:t>
      </w:r>
      <w:r w:rsidRPr="0032190F">
        <w:rPr>
          <w:i/>
          <w:color w:val="000000"/>
          <w:sz w:val="20"/>
          <w:szCs w:val="20"/>
          <w:lang w:val="fr-FR"/>
        </w:rPr>
        <w:t>.</w:t>
      </w:r>
    </w:p>
    <w:p w14:paraId="75ADDA63"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299FF4B0"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Faire un pas vers l'est et se retourner.</w:t>
      </w:r>
    </w:p>
    <w:p w14:paraId="787ACCFD" w14:textId="77777777" w:rsidR="000152C6" w:rsidRPr="0032190F" w:rsidRDefault="000152C6" w:rsidP="000152C6">
      <w:pPr>
        <w:widowControl w:val="0"/>
        <w:overflowPunct w:val="0"/>
        <w:autoSpaceDE w:val="0"/>
        <w:autoSpaceDN w:val="0"/>
        <w:adjustRightInd w:val="0"/>
        <w:ind w:right="255"/>
        <w:jc w:val="both"/>
        <w:rPr>
          <w:rFonts w:ascii="Courier" w:hAnsi="Courier"/>
          <w:color w:val="000000"/>
          <w:sz w:val="20"/>
          <w:szCs w:val="20"/>
          <w:lang w:val="fr-FR"/>
        </w:rPr>
      </w:pPr>
    </w:p>
    <w:p w14:paraId="1A1709F0" w14:textId="77777777" w:rsidR="000152C6" w:rsidRPr="0032190F" w:rsidRDefault="000152C6" w:rsidP="000152C6">
      <w:pPr>
        <w:widowControl w:val="0"/>
        <w:overflowPunct w:val="0"/>
        <w:autoSpaceDE w:val="0"/>
        <w:autoSpaceDN w:val="0"/>
        <w:adjustRightInd w:val="0"/>
        <w:ind w:right="255"/>
        <w:jc w:val="both"/>
        <w:rPr>
          <w:rFonts w:ascii="Symbol" w:hAnsi="Symbol"/>
          <w:color w:val="000000"/>
          <w:sz w:val="20"/>
          <w:szCs w:val="20"/>
          <w:lang w:val="fr-FR"/>
        </w:rPr>
      </w:pPr>
      <w:r w:rsidRPr="0032190F">
        <w:rPr>
          <w:b/>
          <w:color w:val="000000"/>
          <w:sz w:val="20"/>
          <w:szCs w:val="20"/>
          <w:lang w:val="fr-FR"/>
        </w:rPr>
        <w:t xml:space="preserve">Roche 11 </w:t>
      </w:r>
      <w:r w:rsidRPr="00DA7B01">
        <w:rPr>
          <w:rFonts w:ascii="Symbol" w:hAnsi="Symbol"/>
          <w:b/>
          <w:color w:val="000000"/>
          <w:sz w:val="22"/>
          <w:szCs w:val="20"/>
        </w:rPr>
        <w:t></w:t>
      </w:r>
      <w:r w:rsidRPr="0032190F">
        <w:rPr>
          <w:b/>
          <w:color w:val="000000"/>
          <w:sz w:val="20"/>
          <w:szCs w:val="20"/>
          <w:lang w:val="fr-FR"/>
        </w:rPr>
        <w:t xml:space="preserve"> . Zone III . Groupe I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438 m</w:t>
      </w:r>
    </w:p>
    <w:p w14:paraId="00E4F1C4" w14:textId="77777777" w:rsidR="000152C6" w:rsidRPr="0032190F" w:rsidRDefault="000152C6" w:rsidP="000152C6">
      <w:pPr>
        <w:widowControl w:val="0"/>
        <w:overflowPunct w:val="0"/>
        <w:autoSpaceDE w:val="0"/>
        <w:autoSpaceDN w:val="0"/>
        <w:adjustRightInd w:val="0"/>
        <w:rPr>
          <w:b/>
          <w:i/>
          <w:color w:val="000000"/>
          <w:sz w:val="16"/>
          <w:szCs w:val="20"/>
          <w:lang w:val="fr-FR"/>
        </w:rPr>
      </w:pPr>
      <w:r w:rsidRPr="0032190F">
        <w:rPr>
          <w:b/>
          <w:i/>
          <w:color w:val="000000"/>
          <w:sz w:val="20"/>
          <w:szCs w:val="20"/>
          <w:lang w:val="fr-FR"/>
        </w:rPr>
        <w:lastRenderedPageBreak/>
        <w:t>Roche de l’attelage à deux corniformes emboîtés</w:t>
      </w:r>
    </w:p>
    <w:p w14:paraId="6A1B9ACE" w14:textId="77777777" w:rsidR="000152C6" w:rsidRPr="0032190F" w:rsidRDefault="000152C6" w:rsidP="000152C6">
      <w:pPr>
        <w:widowControl w:val="0"/>
        <w:overflowPunct w:val="0"/>
        <w:autoSpaceDE w:val="0"/>
        <w:autoSpaceDN w:val="0"/>
        <w:adjustRightInd w:val="0"/>
        <w:ind w:right="255"/>
        <w:jc w:val="both"/>
        <w:rPr>
          <w:color w:val="000000"/>
          <w:szCs w:val="20"/>
          <w:lang w:val="fr-FR"/>
        </w:rPr>
      </w:pPr>
    </w:p>
    <w:p w14:paraId="400ED04A" w14:textId="77777777" w:rsidR="000152C6" w:rsidRPr="0032190F" w:rsidRDefault="000152C6" w:rsidP="000152C6">
      <w:pPr>
        <w:widowControl w:val="0"/>
        <w:overflowPunct w:val="0"/>
        <w:autoSpaceDE w:val="0"/>
        <w:autoSpaceDN w:val="0"/>
        <w:adjustRightInd w:val="0"/>
        <w:rPr>
          <w:i/>
          <w:color w:val="000000"/>
          <w:sz w:val="20"/>
          <w:szCs w:val="20"/>
          <w:lang w:val="fr-FR"/>
        </w:rPr>
      </w:pPr>
      <w:r w:rsidRPr="0032190F">
        <w:rPr>
          <w:i/>
          <w:color w:val="000000"/>
          <w:sz w:val="20"/>
          <w:szCs w:val="20"/>
          <w:lang w:val="fr-FR"/>
        </w:rPr>
        <w:t>C'est un bloc constitué du même grès que la roche précédente, peut-être un peu plus grossier mais schistosé. Sur sa face de pendage 80°nord, très fissurée mais assez plate, de nombreux corniformes et un attelage sans araire sont gravés. Ces pétroglyphes sont de lecture difficile quand ils sont à l'ombre. Nous n'avons pas vu de numéro.</w:t>
      </w:r>
    </w:p>
    <w:p w14:paraId="13598B11"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6D38B908"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Marcher 3 m vers l'est.</w:t>
      </w:r>
    </w:p>
    <w:p w14:paraId="341F480A"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2F1B8345" w14:textId="77777777" w:rsidR="000152C6" w:rsidRPr="0032190F" w:rsidRDefault="000152C6" w:rsidP="000152C6">
      <w:pPr>
        <w:widowControl w:val="0"/>
        <w:overflowPunct w:val="0"/>
        <w:autoSpaceDE w:val="0"/>
        <w:autoSpaceDN w:val="0"/>
        <w:adjustRightInd w:val="0"/>
        <w:ind w:right="255"/>
        <w:jc w:val="both"/>
        <w:rPr>
          <w:rFonts w:ascii="Symbol" w:hAnsi="Symbol"/>
          <w:color w:val="000000"/>
          <w:sz w:val="20"/>
          <w:szCs w:val="20"/>
          <w:lang w:val="fr-FR"/>
        </w:rPr>
      </w:pPr>
      <w:r w:rsidRPr="0032190F">
        <w:rPr>
          <w:b/>
          <w:color w:val="000000"/>
          <w:sz w:val="20"/>
          <w:szCs w:val="20"/>
          <w:lang w:val="fr-FR"/>
        </w:rPr>
        <w:t xml:space="preserve">Roche 11 </w:t>
      </w:r>
      <w:r w:rsidRPr="00DA7B01">
        <w:rPr>
          <w:rFonts w:ascii="Symbol" w:hAnsi="Symbol"/>
          <w:b/>
          <w:color w:val="000000"/>
          <w:sz w:val="20"/>
          <w:szCs w:val="20"/>
        </w:rPr>
        <w:t></w:t>
      </w:r>
      <w:r w:rsidRPr="0032190F">
        <w:rPr>
          <w:b/>
          <w:color w:val="000000"/>
          <w:sz w:val="20"/>
          <w:szCs w:val="20"/>
          <w:lang w:val="fr-FR"/>
        </w:rPr>
        <w:t xml:space="preserve"> . Zone III . Groupe I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438 m</w:t>
      </w:r>
    </w:p>
    <w:p w14:paraId="4D87CD86" w14:textId="77777777" w:rsidR="000152C6" w:rsidRPr="0032190F" w:rsidRDefault="000152C6" w:rsidP="000152C6">
      <w:pPr>
        <w:widowControl w:val="0"/>
        <w:overflowPunct w:val="0"/>
        <w:autoSpaceDE w:val="0"/>
        <w:autoSpaceDN w:val="0"/>
        <w:adjustRightInd w:val="0"/>
        <w:rPr>
          <w:b/>
          <w:i/>
          <w:color w:val="000000"/>
          <w:sz w:val="16"/>
          <w:szCs w:val="20"/>
          <w:lang w:val="fr-FR"/>
        </w:rPr>
      </w:pPr>
      <w:r w:rsidRPr="0032190F">
        <w:rPr>
          <w:b/>
          <w:i/>
          <w:color w:val="000000"/>
          <w:sz w:val="20"/>
          <w:szCs w:val="20"/>
          <w:lang w:val="fr-FR"/>
        </w:rPr>
        <w:t>Roche éclatée aux deux groupes de corniformes emboîtés</w:t>
      </w:r>
    </w:p>
    <w:p w14:paraId="6DE47740" w14:textId="77777777" w:rsidR="000152C6" w:rsidRPr="0032190F" w:rsidRDefault="000152C6" w:rsidP="000152C6">
      <w:pPr>
        <w:widowControl w:val="0"/>
        <w:overflowPunct w:val="0"/>
        <w:autoSpaceDE w:val="0"/>
        <w:autoSpaceDN w:val="0"/>
        <w:adjustRightInd w:val="0"/>
        <w:ind w:right="255"/>
        <w:jc w:val="both"/>
        <w:rPr>
          <w:color w:val="000000"/>
          <w:szCs w:val="20"/>
          <w:lang w:val="fr-FR"/>
        </w:rPr>
      </w:pPr>
    </w:p>
    <w:p w14:paraId="70BFCFD4"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La face a est la face supérieure (à 0,4 m du sol), allongée du nord au sud (2,4 m par 0,5 m) et de pendage 20° est, d’un bloc de schiste gréseux. Les gravures sont représentées par des corniformes emboîtés par groupes de deux ou trois. Un dernier corniforme enferme une hallebarde entre ses cornes. Un numéro est incisé près du bord ouest : R29</w:t>
      </w:r>
      <w:r w:rsidRPr="00DA7B01">
        <w:rPr>
          <w:rFonts w:ascii="Symbol" w:hAnsi="Symbol"/>
          <w:i/>
          <w:color w:val="000000"/>
          <w:sz w:val="20"/>
          <w:szCs w:val="20"/>
        </w:rPr>
        <w:t></w:t>
      </w:r>
      <w:r w:rsidRPr="0032190F">
        <w:rPr>
          <w:i/>
          <w:color w:val="000000"/>
          <w:sz w:val="20"/>
          <w:szCs w:val="20"/>
          <w:lang w:val="fr-FR"/>
        </w:rPr>
        <w:t xml:space="preserve">. </w:t>
      </w:r>
    </w:p>
    <w:p w14:paraId="0994E258"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i/>
          <w:color w:val="000000"/>
          <w:sz w:val="20"/>
          <w:szCs w:val="20"/>
          <w:lang w:val="fr-FR"/>
        </w:rPr>
        <w:t xml:space="preserve">La face b, (2,70 m du nord au sud, par 0,45 m au maximum) est un éclat de la roche précédente. La fracture est nord – sud. La face gravée, de pendage 30°est, porte deux petits corniformes. L'un d'eux est situé dans la pointe sud et dirige ses cornes vers le sud , l'autre, situé 0,3 m au nord est tracé entre deux décrochements et dirige ses cornes vers l'ouest. </w:t>
      </w:r>
    </w:p>
    <w:p w14:paraId="2FBBF3DB"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5886E0A3"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Se rapprocher de la paroi en surplomb. A droite, des roches appuyées contre un bloc forment une petite cavité. Repérer à gauche la face nord-est d'un bloc de grès grossier, couleur lie de vin, partiellement cachée par un bloc plat.</w:t>
      </w:r>
    </w:p>
    <w:p w14:paraId="4964C360"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39A824E0"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11 </w:t>
      </w:r>
      <w:r w:rsidRPr="00DA7B01">
        <w:rPr>
          <w:rFonts w:ascii="Symbol" w:hAnsi="Symbol"/>
          <w:b/>
          <w:color w:val="000000"/>
          <w:sz w:val="20"/>
          <w:szCs w:val="20"/>
        </w:rPr>
        <w:t></w:t>
      </w:r>
      <w:r w:rsidRPr="0032190F">
        <w:rPr>
          <w:b/>
          <w:color w:val="000000"/>
          <w:sz w:val="20"/>
          <w:szCs w:val="20"/>
          <w:lang w:val="fr-FR"/>
        </w:rPr>
        <w:t xml:space="preserve"> . Zone III . Groupe II</w:t>
      </w:r>
      <w:r w:rsidRPr="00DA7B01">
        <w:rPr>
          <w:rFonts w:ascii="Symbol" w:hAnsi="Symbol"/>
          <w:b/>
          <w:color w:val="000000"/>
          <w:sz w:val="20"/>
          <w:szCs w:val="20"/>
        </w:rPr>
        <w:t></w:t>
      </w:r>
      <w:r w:rsidRPr="0032190F">
        <w:rPr>
          <w:b/>
          <w:color w:val="000000"/>
          <w:sz w:val="20"/>
          <w:szCs w:val="20"/>
          <w:lang w:val="fr-FR"/>
        </w:rPr>
        <w:t>:</w:t>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t>2 438 m</w:t>
      </w:r>
    </w:p>
    <w:p w14:paraId="029B678A" w14:textId="77777777" w:rsidR="000152C6" w:rsidRPr="0032190F" w:rsidRDefault="000152C6" w:rsidP="000152C6">
      <w:pPr>
        <w:widowControl w:val="0"/>
        <w:overflowPunct w:val="0"/>
        <w:autoSpaceDE w:val="0"/>
        <w:autoSpaceDN w:val="0"/>
        <w:adjustRightInd w:val="0"/>
        <w:rPr>
          <w:b/>
          <w:i/>
          <w:color w:val="000000"/>
          <w:sz w:val="16"/>
          <w:szCs w:val="20"/>
          <w:lang w:val="fr-FR"/>
        </w:rPr>
      </w:pPr>
      <w:r w:rsidRPr="0032190F">
        <w:rPr>
          <w:b/>
          <w:i/>
          <w:color w:val="000000"/>
          <w:sz w:val="20"/>
          <w:szCs w:val="20"/>
          <w:lang w:val="fr-FR"/>
        </w:rPr>
        <w:t>Roche des trois corniformes</w:t>
      </w:r>
    </w:p>
    <w:p w14:paraId="1EDFDB86" w14:textId="77777777" w:rsidR="000152C6" w:rsidRPr="0032190F" w:rsidRDefault="000152C6" w:rsidP="000152C6">
      <w:pPr>
        <w:widowControl w:val="0"/>
        <w:overflowPunct w:val="0"/>
        <w:autoSpaceDE w:val="0"/>
        <w:autoSpaceDN w:val="0"/>
        <w:adjustRightInd w:val="0"/>
        <w:ind w:right="255"/>
        <w:jc w:val="both"/>
        <w:rPr>
          <w:color w:val="000000"/>
          <w:szCs w:val="20"/>
          <w:lang w:val="fr-FR"/>
        </w:rPr>
      </w:pPr>
    </w:p>
    <w:p w14:paraId="0CF5549D"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Cette face plane (0,8 m par 0,4 m), de pendage 50° nord-est porte 3 corniformes au piquetage assez fin. Un numéro illisible est inscrit près du bord ouest.</w:t>
      </w:r>
    </w:p>
    <w:p w14:paraId="3ABBC69B"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50BEEB4B"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Contourner le bloc à la cavité. Son côté est présente une face presque verticale est, ni plate, ni lisse, qui repose sur un bloc plat.</w:t>
      </w:r>
    </w:p>
    <w:p w14:paraId="475584EC"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36D9220F"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11 </w:t>
      </w:r>
      <w:r w:rsidRPr="00DA7B01">
        <w:rPr>
          <w:rFonts w:ascii="Symbol" w:hAnsi="Symbol"/>
          <w:b/>
          <w:color w:val="000000"/>
          <w:sz w:val="20"/>
          <w:szCs w:val="20"/>
        </w:rPr>
        <w:t></w:t>
      </w:r>
      <w:r w:rsidRPr="0032190F">
        <w:rPr>
          <w:b/>
          <w:color w:val="000000"/>
          <w:sz w:val="20"/>
          <w:szCs w:val="20"/>
          <w:lang w:val="fr-FR"/>
        </w:rPr>
        <w:t xml:space="preserve"> . Zone III . Groupe I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438,5 m</w:t>
      </w:r>
    </w:p>
    <w:p w14:paraId="42FC6880" w14:textId="77777777" w:rsidR="000152C6" w:rsidRPr="0032190F" w:rsidRDefault="000152C6" w:rsidP="000152C6">
      <w:pPr>
        <w:widowControl w:val="0"/>
        <w:overflowPunct w:val="0"/>
        <w:autoSpaceDE w:val="0"/>
        <w:autoSpaceDN w:val="0"/>
        <w:adjustRightInd w:val="0"/>
        <w:rPr>
          <w:b/>
          <w:i/>
          <w:color w:val="000000"/>
          <w:sz w:val="16"/>
          <w:szCs w:val="20"/>
          <w:lang w:val="fr-FR"/>
        </w:rPr>
      </w:pPr>
      <w:r w:rsidRPr="0032190F">
        <w:rPr>
          <w:b/>
          <w:i/>
          <w:color w:val="000000"/>
          <w:sz w:val="20"/>
          <w:szCs w:val="20"/>
          <w:lang w:val="fr-FR"/>
        </w:rPr>
        <w:t>Roche de la petite cavité</w:t>
      </w:r>
    </w:p>
    <w:p w14:paraId="6841C22D" w14:textId="77777777" w:rsidR="000152C6" w:rsidRPr="0032190F" w:rsidRDefault="000152C6" w:rsidP="000152C6">
      <w:pPr>
        <w:widowControl w:val="0"/>
        <w:overflowPunct w:val="0"/>
        <w:autoSpaceDE w:val="0"/>
        <w:autoSpaceDN w:val="0"/>
        <w:adjustRightInd w:val="0"/>
        <w:ind w:right="255"/>
        <w:jc w:val="both"/>
        <w:rPr>
          <w:color w:val="000000"/>
          <w:szCs w:val="20"/>
          <w:lang w:val="fr-FR"/>
        </w:rPr>
      </w:pPr>
    </w:p>
    <w:p w14:paraId="3DC323B8"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Un petit corniforme et le n° R23</w:t>
      </w:r>
      <w:r w:rsidRPr="00DA7B01">
        <w:rPr>
          <w:rFonts w:ascii="Symbol" w:hAnsi="Symbol"/>
          <w:i/>
          <w:color w:val="000000"/>
          <w:sz w:val="20"/>
          <w:szCs w:val="20"/>
        </w:rPr>
        <w:t></w:t>
      </w:r>
      <w:r w:rsidRPr="0032190F">
        <w:rPr>
          <w:i/>
          <w:color w:val="000000"/>
          <w:position w:val="-4"/>
          <w:sz w:val="20"/>
          <w:szCs w:val="20"/>
          <w:lang w:val="fr-FR"/>
        </w:rPr>
        <w:t>2</w:t>
      </w:r>
      <w:r w:rsidRPr="0032190F">
        <w:rPr>
          <w:i/>
          <w:color w:val="000000"/>
          <w:sz w:val="20"/>
          <w:szCs w:val="20"/>
          <w:lang w:val="fr-FR"/>
        </w:rPr>
        <w:t xml:space="preserve"> sont gravés près du bord supérieur de la face de pendage 70° est (0,60 m par 0,35 m,) de ce bloc de schiste gréseux violet.</w:t>
      </w:r>
    </w:p>
    <w:p w14:paraId="023E2EDA"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26980EFA"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Note</w:t>
      </w:r>
      <w:r w:rsidRPr="0032190F">
        <w:rPr>
          <w:color w:val="000000"/>
          <w:sz w:val="20"/>
          <w:szCs w:val="20"/>
          <w:lang w:val="fr-FR"/>
        </w:rPr>
        <w:t xml:space="preserve"> : toutes ces roches sont de texture assez grossière et les gravures sont de la même couleur lie de vin terne que la roche, elles sont exceptionnellement un peu plus claires.</w:t>
      </w:r>
    </w:p>
    <w:p w14:paraId="328365FD"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75EC6B3B"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 xml:space="preserve">Retourner sur le sentier dont on s’est peu éloigné et le quitter très rapidement pour descendre 35 m vers le nord par un goulet large et court. Ce dernier débouche dans une large dépression, qui vers l'est descend assez rapidement et, à l'ouest, monte jusqu'au sentier des Verrairiers. </w:t>
      </w:r>
    </w:p>
    <w:p w14:paraId="09DAABDA"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u confluent des goulets se forme un vaste terre-plein encombré de blocs de grès fin couleur lie de vin, dont certains présentent de belles surfaces planes et lisses. Cette dépression, assez mal exposée, est souvent occupée par un névé. Repérer, au début du bord ouest de la croisée des goulets, une dalle située au ras du sol et constituée de grès rosâtre grossier.</w:t>
      </w:r>
    </w:p>
    <w:p w14:paraId="24FF6F96"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76689977"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 13 </w:t>
      </w:r>
      <w:r w:rsidRPr="00DA7B01">
        <w:rPr>
          <w:rFonts w:ascii="Symbol" w:hAnsi="Symbol"/>
          <w:b/>
          <w:color w:val="000000"/>
          <w:sz w:val="20"/>
          <w:szCs w:val="20"/>
        </w:rPr>
        <w:t></w:t>
      </w:r>
      <w:r w:rsidRPr="0032190F">
        <w:rPr>
          <w:b/>
          <w:color w:val="000000"/>
          <w:sz w:val="20"/>
          <w:szCs w:val="20"/>
          <w:lang w:val="fr-FR"/>
        </w:rPr>
        <w:t xml:space="preserve"> . Zone III . Groupe I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 xml:space="preserve">2 429,5 m </w:t>
      </w:r>
    </w:p>
    <w:p w14:paraId="25D4717A" w14:textId="77777777" w:rsidR="000152C6" w:rsidRPr="0032190F" w:rsidRDefault="000152C6" w:rsidP="000152C6">
      <w:pPr>
        <w:widowControl w:val="0"/>
        <w:overflowPunct w:val="0"/>
        <w:autoSpaceDE w:val="0"/>
        <w:autoSpaceDN w:val="0"/>
        <w:adjustRightInd w:val="0"/>
        <w:rPr>
          <w:b/>
          <w:i/>
          <w:color w:val="000000"/>
          <w:sz w:val="16"/>
          <w:szCs w:val="20"/>
          <w:lang w:val="fr-FR"/>
        </w:rPr>
      </w:pPr>
      <w:r w:rsidRPr="0032190F">
        <w:rPr>
          <w:b/>
          <w:i/>
          <w:color w:val="000000"/>
          <w:sz w:val="20"/>
          <w:szCs w:val="20"/>
          <w:lang w:val="fr-FR"/>
        </w:rPr>
        <w:t xml:space="preserve">Roche du corniforme isolé sur la bande violette </w:t>
      </w:r>
    </w:p>
    <w:p w14:paraId="621229EA" w14:textId="77777777" w:rsidR="000152C6" w:rsidRPr="0032190F" w:rsidRDefault="000152C6" w:rsidP="000152C6">
      <w:pPr>
        <w:widowControl w:val="0"/>
        <w:overflowPunct w:val="0"/>
        <w:autoSpaceDE w:val="0"/>
        <w:autoSpaceDN w:val="0"/>
        <w:adjustRightInd w:val="0"/>
        <w:ind w:right="255"/>
        <w:jc w:val="both"/>
        <w:rPr>
          <w:color w:val="000000"/>
          <w:szCs w:val="20"/>
          <w:lang w:val="fr-FR"/>
        </w:rPr>
      </w:pPr>
    </w:p>
    <w:p w14:paraId="6DDED29E"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Cette surface, (2,3 m par 1,9 m, pendage 10°est) est bordée de grès fin violet sur son bord est. Au milieu de cette bordure, dans le grès fin violet, se trouve un corniforme en forme de fourche et aux cornes presque refermées. Le piquetage est fin et régulier.</w:t>
      </w:r>
    </w:p>
    <w:p w14:paraId="1842E4B9"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594D4148"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 xml:space="preserve">Regardons vers l'est. Le large goulet est un peu raide puis la pente remonte jusqu'à une crête herbeuse. Derrière elle se trouve le lac de l'Huile. Descendre vers l'est une cinquantaine de mètres et examiner les blocs rouges </w:t>
      </w:r>
      <w:r w:rsidRPr="0032190F">
        <w:rPr>
          <w:color w:val="000000"/>
          <w:sz w:val="20"/>
          <w:szCs w:val="20"/>
          <w:lang w:val="fr-FR"/>
        </w:rPr>
        <w:lastRenderedPageBreak/>
        <w:t>situés à la limite de la pente et du terre-plein. Remarquer en particulier, un gros bloc de grès rouge strié de blanc sur sa face nord-est.</w:t>
      </w:r>
    </w:p>
    <w:p w14:paraId="03CE4A37"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1C01D867"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13 </w:t>
      </w:r>
      <w:r w:rsidRPr="00DA7B01">
        <w:rPr>
          <w:rFonts w:ascii="Symbol" w:hAnsi="Symbol"/>
          <w:b/>
          <w:color w:val="000000"/>
          <w:sz w:val="20"/>
          <w:szCs w:val="20"/>
        </w:rPr>
        <w:t></w:t>
      </w:r>
      <w:r w:rsidRPr="0032190F">
        <w:rPr>
          <w:b/>
          <w:color w:val="000000"/>
          <w:sz w:val="20"/>
          <w:szCs w:val="20"/>
          <w:lang w:val="fr-FR"/>
        </w:rPr>
        <w:t xml:space="preserve"> . Zone III . Groupe I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 xml:space="preserve">2 408,5 m </w:t>
      </w:r>
    </w:p>
    <w:p w14:paraId="0DD7B8A5" w14:textId="77777777" w:rsidR="000152C6" w:rsidRPr="0032190F" w:rsidRDefault="000152C6" w:rsidP="000152C6">
      <w:pPr>
        <w:widowControl w:val="0"/>
        <w:overflowPunct w:val="0"/>
        <w:autoSpaceDE w:val="0"/>
        <w:autoSpaceDN w:val="0"/>
        <w:adjustRightInd w:val="0"/>
        <w:rPr>
          <w:b/>
          <w:i/>
          <w:color w:val="000000"/>
          <w:sz w:val="16"/>
          <w:szCs w:val="20"/>
          <w:lang w:val="fr-FR"/>
        </w:rPr>
      </w:pPr>
      <w:r w:rsidRPr="0032190F">
        <w:rPr>
          <w:b/>
          <w:i/>
          <w:color w:val="000000"/>
          <w:sz w:val="20"/>
          <w:szCs w:val="20"/>
          <w:lang w:val="fr-FR"/>
        </w:rPr>
        <w:t>Roche du corniforme isolé traversé par deux fissures</w:t>
      </w:r>
    </w:p>
    <w:p w14:paraId="27D34186" w14:textId="77777777" w:rsidR="000152C6" w:rsidRPr="0032190F" w:rsidRDefault="000152C6" w:rsidP="000152C6">
      <w:pPr>
        <w:widowControl w:val="0"/>
        <w:overflowPunct w:val="0"/>
        <w:autoSpaceDE w:val="0"/>
        <w:autoSpaceDN w:val="0"/>
        <w:adjustRightInd w:val="0"/>
        <w:ind w:right="255"/>
        <w:jc w:val="both"/>
        <w:rPr>
          <w:color w:val="000000"/>
          <w:szCs w:val="20"/>
          <w:lang w:val="fr-FR"/>
        </w:rPr>
      </w:pPr>
    </w:p>
    <w:p w14:paraId="6E857244"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 xml:space="preserve">C'est un bloc plus petit situé juste derrière le bloc strié. Sa pointe sud-est le touche à l'arrière. Sa face sud (1,90 m par 0,65 m), de pendage 70° sud, plate et lisse, est partiellement constituée de grès fin couleur lie de vin. Au centre de la face, dans le haut de la partie rouge est incisé un numéro : ZIII GI R(2 chiffres qui pourraient être 13, ou 18 ou 19) </w:t>
      </w:r>
      <w:r w:rsidRPr="00DA7B01">
        <w:rPr>
          <w:rFonts w:ascii="Symbol" w:hAnsi="Symbol"/>
          <w:i/>
          <w:color w:val="000000"/>
          <w:sz w:val="20"/>
          <w:szCs w:val="20"/>
        </w:rPr>
        <w:t></w:t>
      </w:r>
      <w:r w:rsidRPr="0032190F">
        <w:rPr>
          <w:i/>
          <w:color w:val="000000"/>
          <w:sz w:val="20"/>
          <w:szCs w:val="20"/>
          <w:lang w:val="fr-FR"/>
        </w:rPr>
        <w:t>.. Un corniforme, parfois caché par de l'herbe, est gravé au ras du sol.</w:t>
      </w:r>
    </w:p>
    <w:p w14:paraId="107D8A93"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3B39E439"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 xml:space="preserve">Aller 24 m au nord-est pour passer à côté d'un bloc dont la face de pendage 30° sud-est porte de grandes lunules roses et la face sud  est constituée de grès grossier rosâtre. </w:t>
      </w:r>
    </w:p>
    <w:p w14:paraId="36F528BD"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Note</w:t>
      </w:r>
      <w:r w:rsidRPr="0032190F">
        <w:rPr>
          <w:color w:val="000000"/>
          <w:sz w:val="20"/>
          <w:szCs w:val="20"/>
          <w:lang w:val="fr-FR"/>
        </w:rPr>
        <w:t xml:space="preserve"> : 2 m à l'ouest de ce bloc se trouve un bloc de grès très grossier qui présente sur sa face est une très petite enclave jaunâtre entourée de vert très vif (4,5 cm par 3,5 cm).</w:t>
      </w:r>
    </w:p>
    <w:p w14:paraId="76289FD1"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0F8807DE"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Roche 13 C . Zone III . Groupe II</w:t>
      </w:r>
      <w:r w:rsidRPr="00DA7B01">
        <w:rPr>
          <w:rFonts w:ascii="Symbol" w:hAnsi="Symbol"/>
          <w:b/>
          <w:color w:val="000000"/>
          <w:sz w:val="20"/>
          <w:szCs w:val="20"/>
        </w:rPr>
        <w:t></w:t>
      </w:r>
      <w:r w:rsidRPr="0032190F">
        <w:rPr>
          <w:b/>
          <w:color w:val="000000"/>
          <w:sz w:val="20"/>
          <w:szCs w:val="20"/>
          <w:lang w:val="fr-FR"/>
        </w:rPr>
        <w:t>:</w:t>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t>2 407 m</w:t>
      </w:r>
    </w:p>
    <w:p w14:paraId="70A29BB3" w14:textId="77777777" w:rsidR="000152C6" w:rsidRPr="0032190F" w:rsidRDefault="000152C6" w:rsidP="000152C6">
      <w:pPr>
        <w:widowControl w:val="0"/>
        <w:overflowPunct w:val="0"/>
        <w:autoSpaceDE w:val="0"/>
        <w:autoSpaceDN w:val="0"/>
        <w:adjustRightInd w:val="0"/>
        <w:ind w:right="255"/>
        <w:jc w:val="both"/>
        <w:rPr>
          <w:b/>
          <w:i/>
          <w:color w:val="000000"/>
          <w:sz w:val="20"/>
          <w:szCs w:val="20"/>
          <w:lang w:val="fr-FR"/>
        </w:rPr>
      </w:pPr>
      <w:r w:rsidRPr="0032190F">
        <w:rPr>
          <w:b/>
          <w:i/>
          <w:color w:val="000000"/>
          <w:sz w:val="20"/>
          <w:szCs w:val="20"/>
          <w:lang w:val="fr-FR"/>
        </w:rPr>
        <w:t>Roche du replat</w:t>
      </w:r>
    </w:p>
    <w:p w14:paraId="293C09E1" w14:textId="77777777" w:rsidR="000152C6" w:rsidRPr="0032190F" w:rsidRDefault="000152C6" w:rsidP="000152C6">
      <w:pPr>
        <w:widowControl w:val="0"/>
        <w:overflowPunct w:val="0"/>
        <w:autoSpaceDE w:val="0"/>
        <w:autoSpaceDN w:val="0"/>
        <w:adjustRightInd w:val="0"/>
        <w:ind w:right="255"/>
        <w:jc w:val="both"/>
        <w:rPr>
          <w:b/>
          <w:i/>
          <w:color w:val="000000"/>
          <w:sz w:val="20"/>
          <w:szCs w:val="20"/>
          <w:lang w:val="fr-FR"/>
        </w:rPr>
      </w:pPr>
    </w:p>
    <w:p w14:paraId="7F53CD48"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Cette roche se trouve 3 m à l'est du bloc aux lunules. C'est une roche un peu plus sombre, dont la face de pendage 45° nord présente un décrochement entouré de grès plus clair. Entre ce décrochement et une tache claire au ras du sol se trouve un corniforme assez bien réalisé. Une plage est située 0,5 m plus haut. Le numéro est inscrit à l'ouest, dans le haut de la roche, à 0,4 m du bord supérieur et entre deux décrochements en feston. Il n’y a ni C de Conti, ni autre gravure bien que la surface soit plane. La face sud apparaît complètement schistosée.</w:t>
      </w:r>
    </w:p>
    <w:p w14:paraId="4CF74D79"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466400C9"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Depuis la roche 13C, aller vers le sud-est en direction d’un promontoire qui domine le lac de l'Huile: descendre pendant 30 m la pelouse puis remonter vers un affleurement de grès violet situé au ras du sol (on contourne alors une grande paroi de grès violet sombre traversée de larges stries horizontales rosâtres ; elle est située à l'ouest et de pendage vertical est). Longer (ou traverser) l'affleurement vers le sud pendant quelques mètres jusqu'à un gros bloc posé dessus. Repérer deux petits blocs (environ 1 m de long), constitués de grès grossier, et se placer entre eux.</w:t>
      </w:r>
    </w:p>
    <w:p w14:paraId="057EF318"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72408B8D"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13 </w:t>
      </w:r>
      <w:r w:rsidRPr="00DA7B01">
        <w:rPr>
          <w:rFonts w:ascii="Symbol" w:hAnsi="Symbol"/>
          <w:b/>
          <w:color w:val="000000"/>
          <w:sz w:val="20"/>
          <w:szCs w:val="20"/>
        </w:rPr>
        <w:t></w:t>
      </w:r>
      <w:r w:rsidRPr="0032190F">
        <w:rPr>
          <w:b/>
          <w:color w:val="000000"/>
          <w:sz w:val="20"/>
          <w:szCs w:val="20"/>
          <w:lang w:val="fr-FR"/>
        </w:rPr>
        <w:t xml:space="preserve"> . Zone III . Groupe I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408,5 m</w:t>
      </w:r>
    </w:p>
    <w:p w14:paraId="31368407" w14:textId="77777777" w:rsidR="000152C6" w:rsidRPr="00DA7B01" w:rsidRDefault="000152C6" w:rsidP="000152C6">
      <w:pPr>
        <w:widowControl w:val="0"/>
        <w:overflowPunct w:val="0"/>
        <w:autoSpaceDE w:val="0"/>
        <w:autoSpaceDN w:val="0"/>
        <w:adjustRightInd w:val="0"/>
        <w:rPr>
          <w:b/>
          <w:i/>
          <w:color w:val="000000"/>
          <w:sz w:val="16"/>
          <w:szCs w:val="20"/>
        </w:rPr>
      </w:pPr>
      <w:r w:rsidRPr="00DA7B01">
        <w:rPr>
          <w:b/>
          <w:i/>
          <w:color w:val="000000"/>
          <w:sz w:val="20"/>
          <w:szCs w:val="20"/>
        </w:rPr>
        <w:t>Roche du réticulé usé</w:t>
      </w:r>
    </w:p>
    <w:p w14:paraId="1373D849" w14:textId="77777777" w:rsidR="000152C6" w:rsidRPr="00DA7B01" w:rsidRDefault="000152C6" w:rsidP="000152C6">
      <w:pPr>
        <w:widowControl w:val="0"/>
        <w:overflowPunct w:val="0"/>
        <w:autoSpaceDE w:val="0"/>
        <w:autoSpaceDN w:val="0"/>
        <w:adjustRightInd w:val="0"/>
        <w:ind w:right="255"/>
        <w:jc w:val="both"/>
        <w:rPr>
          <w:color w:val="000000"/>
          <w:szCs w:val="20"/>
        </w:rPr>
      </w:pPr>
    </w:p>
    <w:p w14:paraId="5E3D36E5" w14:textId="77777777" w:rsidR="000152C6" w:rsidRPr="0032190F" w:rsidRDefault="000152C6" w:rsidP="000152C6">
      <w:pPr>
        <w:widowControl w:val="0"/>
        <w:numPr>
          <w:ilvl w:val="0"/>
          <w:numId w:val="8"/>
        </w:numPr>
        <w:tabs>
          <w:tab w:val="clear" w:pos="360"/>
        </w:tabs>
        <w:overflowPunct w:val="0"/>
        <w:autoSpaceDE w:val="0"/>
        <w:autoSpaceDN w:val="0"/>
        <w:adjustRightInd w:val="0"/>
        <w:ind w:left="0" w:right="255" w:firstLine="0"/>
        <w:jc w:val="both"/>
        <w:rPr>
          <w:i/>
          <w:color w:val="000000"/>
          <w:sz w:val="20"/>
          <w:szCs w:val="20"/>
          <w:lang w:val="fr-FR"/>
        </w:rPr>
      </w:pPr>
      <w:r w:rsidRPr="0032190F">
        <w:rPr>
          <w:i/>
          <w:color w:val="000000"/>
          <w:sz w:val="20"/>
          <w:szCs w:val="20"/>
          <w:lang w:val="fr-FR"/>
        </w:rPr>
        <w:tab/>
        <w:t>Sur le bord sud de cette dalle, se trouve une surface horizontale très érodée, où est piqueté un rectangle divisé en trois cases. Examiner la dalle presque horizontale et chercher le réticulé : 0,4 m au nord d'une large fissure ramifiée, orientée est - ouest et se perdant à l' est dans une zone délitée, et à l'ouest d'une fissure nord - sud plus ou moins en zigzag. Avec un bon éclairage trois stries nord - sud sont visibles.</w:t>
      </w:r>
    </w:p>
    <w:p w14:paraId="6D6FC8E1"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747A49D5"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Aller 5 m vers le sud-est pour trouver à droite (à l’ouest) un autre affleurement bombé de grès grossier violet, partiellement délité et traversé par un filon de poudingue.</w:t>
      </w:r>
    </w:p>
    <w:p w14:paraId="126F7860"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5969C86D"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13 </w:t>
      </w:r>
      <w:r w:rsidRPr="00DA7B01">
        <w:rPr>
          <w:rFonts w:ascii="Symbol" w:hAnsi="Symbol"/>
          <w:b/>
          <w:color w:val="000000"/>
          <w:sz w:val="20"/>
          <w:szCs w:val="20"/>
        </w:rPr>
        <w:t></w:t>
      </w:r>
      <w:r w:rsidRPr="0032190F">
        <w:rPr>
          <w:b/>
          <w:color w:val="000000"/>
          <w:sz w:val="20"/>
          <w:szCs w:val="20"/>
          <w:lang w:val="fr-FR"/>
        </w:rPr>
        <w:t xml:space="preserve"> . Zone III . Groupe I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408,5 m</w:t>
      </w:r>
    </w:p>
    <w:p w14:paraId="4A3AD75D" w14:textId="77777777" w:rsidR="000152C6" w:rsidRPr="0032190F" w:rsidRDefault="000152C6" w:rsidP="000152C6">
      <w:pPr>
        <w:widowControl w:val="0"/>
        <w:overflowPunct w:val="0"/>
        <w:autoSpaceDE w:val="0"/>
        <w:autoSpaceDN w:val="0"/>
        <w:adjustRightInd w:val="0"/>
        <w:rPr>
          <w:rFonts w:ascii="Courier" w:hAnsi="Courier"/>
          <w:b/>
          <w:i/>
          <w:color w:val="000000"/>
          <w:sz w:val="16"/>
          <w:szCs w:val="20"/>
          <w:lang w:val="fr-FR"/>
        </w:rPr>
      </w:pPr>
      <w:r w:rsidRPr="0032190F">
        <w:rPr>
          <w:b/>
          <w:i/>
          <w:color w:val="000000"/>
          <w:sz w:val="20"/>
          <w:szCs w:val="20"/>
          <w:lang w:val="fr-FR"/>
        </w:rPr>
        <w:t>Roche des deux grands réticulés</w:t>
      </w:r>
    </w:p>
    <w:p w14:paraId="4E64D57D" w14:textId="77777777" w:rsidR="000152C6" w:rsidRPr="0032190F" w:rsidRDefault="000152C6" w:rsidP="000152C6">
      <w:pPr>
        <w:widowControl w:val="0"/>
        <w:overflowPunct w:val="0"/>
        <w:autoSpaceDE w:val="0"/>
        <w:autoSpaceDN w:val="0"/>
        <w:adjustRightInd w:val="0"/>
        <w:ind w:right="255"/>
        <w:jc w:val="both"/>
        <w:rPr>
          <w:color w:val="000000"/>
          <w:szCs w:val="20"/>
          <w:lang w:val="fr-FR"/>
        </w:rPr>
      </w:pPr>
    </w:p>
    <w:p w14:paraId="0D5EF9ED" w14:textId="77777777" w:rsidR="000152C6" w:rsidRPr="00DA7B01" w:rsidRDefault="000152C6" w:rsidP="000152C6">
      <w:pPr>
        <w:widowControl w:val="0"/>
        <w:overflowPunct w:val="0"/>
        <w:autoSpaceDE w:val="0"/>
        <w:autoSpaceDN w:val="0"/>
        <w:adjustRightInd w:val="0"/>
        <w:ind w:right="255" w:firstLine="709"/>
        <w:jc w:val="both"/>
        <w:rPr>
          <w:i/>
          <w:color w:val="000000"/>
          <w:sz w:val="20"/>
          <w:szCs w:val="20"/>
        </w:rPr>
      </w:pPr>
      <w:r w:rsidRPr="0032190F">
        <w:rPr>
          <w:i/>
          <w:color w:val="000000"/>
          <w:sz w:val="20"/>
          <w:szCs w:val="20"/>
          <w:lang w:val="fr-FR"/>
        </w:rPr>
        <w:t xml:space="preserve">C'est le dessus de cet affleurement (1,50 m par 0,85 m, de pendage 20° est) constitué de grès violet. Il est étiré plus ou moins du nord au sud, et forme la bordure ouest d'un palier herbeux dominant le lac de l'Huile. Sur une petite surface située au sud de la face supérieure, de dimension 0,5 m par 0,5 m, au contact avec le filon de poudingue et sous une tache rose, se trouvent deux réticulés rectangulaires. L'un (au sud de la tache rose) est divisé en quatre cases, deux sont grandes et verticales et deux petites sont disposées dans des coins opposés. L'autre (à l'est de la tache) est divisé en dix cases, huit petites en haut et deux grandes en bas. </w:t>
      </w:r>
      <w:r w:rsidRPr="00DA7B01">
        <w:rPr>
          <w:i/>
          <w:color w:val="000000"/>
          <w:sz w:val="20"/>
          <w:szCs w:val="20"/>
        </w:rPr>
        <w:t>Ces gravures sont bien visibles en septembre.</w:t>
      </w:r>
    </w:p>
    <w:p w14:paraId="0FA6A097" w14:textId="77777777" w:rsidR="000152C6" w:rsidRPr="00DA7B01" w:rsidRDefault="000152C6" w:rsidP="000152C6">
      <w:pPr>
        <w:widowControl w:val="0"/>
        <w:numPr>
          <w:ilvl w:val="0"/>
          <w:numId w:val="8"/>
        </w:numPr>
        <w:tabs>
          <w:tab w:val="clear" w:pos="360"/>
        </w:tabs>
        <w:overflowPunct w:val="0"/>
        <w:autoSpaceDE w:val="0"/>
        <w:autoSpaceDN w:val="0"/>
        <w:adjustRightInd w:val="0"/>
        <w:ind w:left="0" w:right="255" w:firstLine="0"/>
        <w:jc w:val="both"/>
        <w:rPr>
          <w:i/>
          <w:color w:val="000000"/>
          <w:sz w:val="20"/>
          <w:szCs w:val="20"/>
        </w:rPr>
      </w:pPr>
    </w:p>
    <w:p w14:paraId="066B69C5"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 xml:space="preserve">Aller à l'est du promontoire et descendre 10 m dans un petit couloir très raide. Il mène à un palier en contrebas que l'on aperçoit au moment de l’atteindre. Une fois sur ce palier herbeux, faiblement en pente, vers l'est, marcher quelques mètres vers le nord en direction d'un affleurement de grès, d'une teinte rouge sombre vive, qui débute à 1 m du sol et monte vers le nord-ouest en présentant une grande paroi oblique face au sud. </w:t>
      </w:r>
    </w:p>
    <w:p w14:paraId="61C564C9"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Le palier domine le lac de l'Huile et on aperçoit au loin le lac Long Supérieur.</w:t>
      </w:r>
    </w:p>
    <w:p w14:paraId="6CB85207"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762FBCAB"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13 </w:t>
      </w:r>
      <w:r w:rsidRPr="00DA7B01">
        <w:rPr>
          <w:rFonts w:ascii="Symbol" w:hAnsi="Symbol"/>
          <w:b/>
          <w:color w:val="000000"/>
          <w:sz w:val="20"/>
          <w:szCs w:val="20"/>
        </w:rPr>
        <w:t></w:t>
      </w:r>
      <w:r w:rsidRPr="0032190F">
        <w:rPr>
          <w:b/>
          <w:color w:val="000000"/>
          <w:sz w:val="20"/>
          <w:szCs w:val="20"/>
          <w:lang w:val="fr-FR"/>
        </w:rPr>
        <w:t xml:space="preserve"> . Zone III . Groupe I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398,5 m</w:t>
      </w:r>
    </w:p>
    <w:p w14:paraId="2065DC24" w14:textId="77777777" w:rsidR="000152C6" w:rsidRPr="0032190F" w:rsidRDefault="000152C6" w:rsidP="000152C6">
      <w:pPr>
        <w:widowControl w:val="0"/>
        <w:overflowPunct w:val="0"/>
        <w:autoSpaceDE w:val="0"/>
        <w:autoSpaceDN w:val="0"/>
        <w:adjustRightInd w:val="0"/>
        <w:rPr>
          <w:b/>
          <w:i/>
          <w:color w:val="000000"/>
          <w:sz w:val="16"/>
          <w:szCs w:val="20"/>
          <w:lang w:val="fr-FR"/>
        </w:rPr>
      </w:pPr>
      <w:r w:rsidRPr="0032190F">
        <w:rPr>
          <w:b/>
          <w:i/>
          <w:color w:val="000000"/>
          <w:sz w:val="20"/>
          <w:szCs w:val="20"/>
          <w:lang w:val="fr-FR"/>
        </w:rPr>
        <w:t>Roche du palier dominant le lac de l’Huile</w:t>
      </w:r>
    </w:p>
    <w:p w14:paraId="7EBB19D4" w14:textId="77777777" w:rsidR="000152C6" w:rsidRPr="0032190F" w:rsidRDefault="000152C6" w:rsidP="000152C6">
      <w:pPr>
        <w:widowControl w:val="0"/>
        <w:overflowPunct w:val="0"/>
        <w:autoSpaceDE w:val="0"/>
        <w:autoSpaceDN w:val="0"/>
        <w:adjustRightInd w:val="0"/>
        <w:ind w:right="255"/>
        <w:jc w:val="both"/>
        <w:rPr>
          <w:color w:val="000000"/>
          <w:szCs w:val="20"/>
          <w:lang w:val="fr-FR"/>
        </w:rPr>
      </w:pPr>
    </w:p>
    <w:p w14:paraId="6ADAE887"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 xml:space="preserve">Deux faces, parsemées de trous alignés d'est en ouest, sont gravées à 2,5 m du sol, mais accessibles par un palier en pente. La face a est une paroi de pendage 35°sud-est. Elle présente, sous une fissure, un corniforme, au corps linéaire et aux cornes arrondies dirigées vers l'ouest, composé de petites cupules disposées irrégulièrement. Le n° ZIII GII R26 est inscrit et encadré, entre deux trous, au milieu de la face. </w:t>
      </w:r>
    </w:p>
    <w:p w14:paraId="6B176F76"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i/>
          <w:color w:val="000000"/>
          <w:sz w:val="20"/>
          <w:szCs w:val="20"/>
          <w:lang w:val="fr-FR"/>
        </w:rPr>
        <w:t xml:space="preserve">La face b, de pendage 40°sud, porte deux corniformes, placés côte à côte, de même forme que celui de la face b, et aux cornes dirigées vers le nord-ouest. </w:t>
      </w:r>
    </w:p>
    <w:p w14:paraId="7D1BFBC6" w14:textId="77777777" w:rsidR="000152C6" w:rsidRPr="0032190F" w:rsidRDefault="000152C6" w:rsidP="000152C6">
      <w:pPr>
        <w:widowControl w:val="0"/>
        <w:numPr>
          <w:ilvl w:val="0"/>
          <w:numId w:val="8"/>
        </w:numPr>
        <w:tabs>
          <w:tab w:val="clear" w:pos="360"/>
        </w:tabs>
        <w:overflowPunct w:val="0"/>
        <w:autoSpaceDE w:val="0"/>
        <w:autoSpaceDN w:val="0"/>
        <w:adjustRightInd w:val="0"/>
        <w:ind w:left="0" w:right="255" w:firstLine="0"/>
        <w:jc w:val="both"/>
        <w:rPr>
          <w:i/>
          <w:color w:val="000000"/>
          <w:sz w:val="20"/>
          <w:szCs w:val="20"/>
          <w:lang w:val="fr-FR"/>
        </w:rPr>
      </w:pPr>
      <w:r w:rsidRPr="0032190F">
        <w:rPr>
          <w:i/>
          <w:color w:val="000000"/>
          <w:sz w:val="20"/>
          <w:szCs w:val="20"/>
          <w:lang w:val="fr-FR"/>
        </w:rPr>
        <w:t>Il faudra monter sur l'affleurement pour voir les gravures, qui sont bien visibles en septembre.</w:t>
      </w:r>
    </w:p>
    <w:p w14:paraId="3596C926"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74AF9822"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Revenir jusqu'à la roche 13</w:t>
      </w:r>
      <w:r w:rsidRPr="00DA7B01">
        <w:rPr>
          <w:rFonts w:ascii="Symbol" w:hAnsi="Symbol"/>
          <w:color w:val="000000"/>
          <w:sz w:val="20"/>
          <w:szCs w:val="20"/>
        </w:rPr>
        <w:t></w:t>
      </w:r>
      <w:r w:rsidRPr="0032190F">
        <w:rPr>
          <w:color w:val="000000"/>
          <w:sz w:val="20"/>
          <w:szCs w:val="20"/>
          <w:lang w:val="fr-FR"/>
        </w:rPr>
        <w:t>, traverser la pelouse et emprunter des couloirs allant vers l'ouest ou le sud-ouest, pour aboutir sur les roches 11</w:t>
      </w:r>
      <w:r w:rsidRPr="00DA7B01">
        <w:rPr>
          <w:rFonts w:ascii="Symbol" w:hAnsi="Symbol"/>
          <w:color w:val="000000"/>
          <w:sz w:val="20"/>
          <w:szCs w:val="20"/>
        </w:rPr>
        <w:t></w:t>
      </w:r>
      <w:r w:rsidRPr="0032190F">
        <w:rPr>
          <w:color w:val="000000"/>
          <w:sz w:val="20"/>
          <w:szCs w:val="20"/>
          <w:lang w:val="fr-FR"/>
        </w:rPr>
        <w:t>, 11</w:t>
      </w:r>
      <w:r w:rsidRPr="00DA7B01">
        <w:rPr>
          <w:rFonts w:ascii="Symbol" w:hAnsi="Symbol"/>
          <w:color w:val="000000"/>
          <w:sz w:val="20"/>
          <w:szCs w:val="20"/>
        </w:rPr>
        <w:t></w:t>
      </w:r>
      <w:r w:rsidRPr="0032190F">
        <w:rPr>
          <w:color w:val="000000"/>
          <w:sz w:val="20"/>
          <w:szCs w:val="20"/>
          <w:lang w:val="fr-FR"/>
        </w:rPr>
        <w:t>, 11</w:t>
      </w:r>
      <w:r w:rsidRPr="00DA7B01">
        <w:rPr>
          <w:rFonts w:ascii="Symbol" w:hAnsi="Symbol"/>
          <w:color w:val="000000"/>
          <w:sz w:val="20"/>
          <w:szCs w:val="20"/>
        </w:rPr>
        <w:t></w:t>
      </w:r>
      <w:r w:rsidRPr="0032190F">
        <w:rPr>
          <w:color w:val="000000"/>
          <w:sz w:val="20"/>
          <w:szCs w:val="20"/>
          <w:lang w:val="fr-FR"/>
        </w:rPr>
        <w:t>, 11</w:t>
      </w:r>
      <w:r w:rsidRPr="00DA7B01">
        <w:rPr>
          <w:rFonts w:ascii="Symbol" w:hAnsi="Symbol"/>
          <w:color w:val="000000"/>
          <w:sz w:val="20"/>
          <w:szCs w:val="20"/>
        </w:rPr>
        <w:t></w:t>
      </w:r>
      <w:r w:rsidRPr="0032190F">
        <w:rPr>
          <w:color w:val="000000"/>
          <w:sz w:val="20"/>
          <w:szCs w:val="20"/>
          <w:lang w:val="fr-FR"/>
        </w:rPr>
        <w:t xml:space="preserve"> et se retrouver de l'autre côté du promontoire. Suivre alors le sentier des Verrairiers en direction du nord. Il serpente assez haut sur des pentes face à l'est, en contournant plus ou moins les éboulis. Des chamois le traversent et, en août, la pévérine pousse sur ses bords. Bientôt on apercevra le sentier qui mène du lac Long Supérieur au pas de l'Arpette. Parcourir au moins 300 m pour repérer, 15 m à l'est dans l’éboulis, un bloc très massif, présentant, en décrochement, une large surface de grès pélitique violet. Sur ce bloc repose une roche blanchâtre (1 m</w:t>
      </w:r>
      <w:r w:rsidRPr="0032190F">
        <w:rPr>
          <w:color w:val="000000"/>
          <w:sz w:val="20"/>
          <w:szCs w:val="20"/>
          <w:vertAlign w:val="superscript"/>
          <w:lang w:val="fr-FR"/>
        </w:rPr>
        <w:t>3</w:t>
      </w:r>
      <w:r w:rsidRPr="0032190F">
        <w:rPr>
          <w:color w:val="000000"/>
          <w:sz w:val="20"/>
          <w:szCs w:val="20"/>
          <w:lang w:val="fr-FR"/>
        </w:rPr>
        <w:t>), couverte de quartz sur sa face verticale sud-ouest. Côté ouest, les éboulis atteignent la face supérieure du grand bloc mais au nord et à l'est ils sont plus bas, à plusieurs mètres.</w:t>
      </w:r>
    </w:p>
    <w:p w14:paraId="0F6C4EAF"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49134CA4"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13 </w:t>
      </w:r>
      <w:r w:rsidRPr="00DA7B01">
        <w:rPr>
          <w:rFonts w:ascii="Symbol" w:hAnsi="Symbol"/>
          <w:b/>
          <w:color w:val="000000"/>
          <w:sz w:val="20"/>
          <w:szCs w:val="20"/>
        </w:rPr>
        <w:t></w:t>
      </w:r>
      <w:r w:rsidRPr="0032190F">
        <w:rPr>
          <w:b/>
          <w:color w:val="000000"/>
          <w:sz w:val="20"/>
          <w:szCs w:val="20"/>
          <w:lang w:val="fr-FR"/>
        </w:rPr>
        <w:t xml:space="preserve"> . Zone III . Groupe II</w:t>
      </w:r>
      <w:r w:rsidRPr="00DA7B01">
        <w:rPr>
          <w:rFonts w:ascii="Symbol" w:hAnsi="Symbol"/>
          <w:b/>
          <w:color w:val="000000"/>
          <w:sz w:val="20"/>
          <w:szCs w:val="20"/>
        </w:rPr>
        <w:t></w:t>
      </w:r>
      <w:r w:rsidRPr="0032190F">
        <w:rPr>
          <w:b/>
          <w:color w:val="000000"/>
          <w:sz w:val="20"/>
          <w:szCs w:val="20"/>
          <w:lang w:val="fr-FR"/>
        </w:rPr>
        <w:t>:</w:t>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t xml:space="preserve">2 427 m </w:t>
      </w:r>
    </w:p>
    <w:p w14:paraId="04700AD8" w14:textId="77777777" w:rsidR="000152C6" w:rsidRPr="0032190F" w:rsidRDefault="000152C6" w:rsidP="000152C6">
      <w:pPr>
        <w:widowControl w:val="0"/>
        <w:overflowPunct w:val="0"/>
        <w:autoSpaceDE w:val="0"/>
        <w:autoSpaceDN w:val="0"/>
        <w:adjustRightInd w:val="0"/>
        <w:rPr>
          <w:b/>
          <w:i/>
          <w:color w:val="000000"/>
          <w:sz w:val="16"/>
          <w:szCs w:val="20"/>
          <w:lang w:val="fr-FR"/>
        </w:rPr>
      </w:pPr>
      <w:r w:rsidRPr="0032190F">
        <w:rPr>
          <w:b/>
          <w:i/>
          <w:color w:val="000000"/>
          <w:sz w:val="20"/>
          <w:szCs w:val="20"/>
          <w:lang w:val="fr-FR"/>
        </w:rPr>
        <w:t>Roche du poignard associé à des petites plages</w:t>
      </w:r>
    </w:p>
    <w:p w14:paraId="595CBD16"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55CECCCF"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La face supérieure, de pendage 20° nord-est, porte un décrochement orienté du nord-est au sud-ouest. Elle est couverte de lichens jaunes sauf à l’ouest, où, sur la surface, lisse et de couleur rouge, apparaît un très beau poignard parallèle au décrochement. Sa lame est courte avec un bout très arrondi. Au niveau de la garde, une surface réservée suggère l’emmanchement et sa poignée est rectangulaire.</w:t>
      </w:r>
    </w:p>
    <w:p w14:paraId="7993F68A"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i/>
          <w:color w:val="000000"/>
          <w:sz w:val="20"/>
          <w:szCs w:val="20"/>
          <w:lang w:val="fr-FR"/>
        </w:rPr>
        <w:t xml:space="preserve">Le reste de la surface est plus grossier et irrégulier. </w:t>
      </w:r>
    </w:p>
    <w:p w14:paraId="3C660811"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p>
    <w:p w14:paraId="31503870"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Note</w:t>
      </w:r>
      <w:r w:rsidRPr="0032190F">
        <w:rPr>
          <w:color w:val="000000"/>
          <w:sz w:val="20"/>
          <w:szCs w:val="20"/>
          <w:lang w:val="fr-FR"/>
        </w:rPr>
        <w:t xml:space="preserve"> : ce bloc se voit de très loin dans la vallée de l'Arpette. Nous avons pu le pointer à 250° nord à partir de la roche 12 (roche située dans le torrent, près de la roche PISELLI)</w:t>
      </w:r>
    </w:p>
    <w:p w14:paraId="6D91E65E" w14:textId="77777777" w:rsidR="000152C6" w:rsidRPr="0032190F" w:rsidRDefault="000152C6" w:rsidP="000152C6">
      <w:pPr>
        <w:widowControl w:val="0"/>
        <w:overflowPunct w:val="0"/>
        <w:autoSpaceDE w:val="0"/>
        <w:autoSpaceDN w:val="0"/>
        <w:adjustRightInd w:val="0"/>
        <w:ind w:right="255"/>
        <w:jc w:val="both"/>
        <w:rPr>
          <w:rFonts w:ascii="Courier" w:hAnsi="Courier"/>
          <w:color w:val="000000"/>
          <w:sz w:val="20"/>
          <w:szCs w:val="20"/>
          <w:lang w:val="fr-FR"/>
        </w:rPr>
      </w:pPr>
    </w:p>
    <w:p w14:paraId="113FA182"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Continuer au moins 200 m sur le sentier qui va monter assez haut dans la pelouse. Dépasser un ravin après l’échancrure de la roche 13</w:t>
      </w:r>
      <w:r w:rsidRPr="00DA7B01">
        <w:rPr>
          <w:rFonts w:ascii="Symbol" w:hAnsi="Symbol"/>
          <w:color w:val="000000"/>
          <w:sz w:val="20"/>
          <w:szCs w:val="20"/>
        </w:rPr>
        <w:t></w:t>
      </w:r>
      <w:r w:rsidRPr="0032190F">
        <w:rPr>
          <w:color w:val="000000"/>
          <w:sz w:val="20"/>
          <w:szCs w:val="20"/>
          <w:lang w:val="fr-FR"/>
        </w:rPr>
        <w:t>. Le sentier va monter pour franchir un éperon rocheux puis descendre vers un deuxième ravin et remonter très doucement. En-dessous s’étendent plus de 50 m de pelouse caillouteuse raide et autant de moraine grise comportant des blocs assez importants.</w:t>
      </w:r>
    </w:p>
    <w:p w14:paraId="5123A75B"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 xml:space="preserve">Il faudra regarder vers l'est. La roche suivante, un bloc à face sud de couleur violet sombre, est plus ou moins visible du sentier si l’on est bien positionné. </w:t>
      </w:r>
    </w:p>
    <w:p w14:paraId="5FD83190"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03F2438C"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Repères</w:t>
      </w:r>
      <w:r w:rsidRPr="0032190F">
        <w:rPr>
          <w:color w:val="000000"/>
          <w:sz w:val="20"/>
          <w:szCs w:val="20"/>
          <w:lang w:val="fr-FR"/>
        </w:rPr>
        <w:t xml:space="preserve"> : </w:t>
      </w:r>
    </w:p>
    <w:p w14:paraId="00160A5C" w14:textId="77777777" w:rsidR="000152C6" w:rsidRPr="0032190F" w:rsidRDefault="000152C6" w:rsidP="000152C6">
      <w:pPr>
        <w:widowControl w:val="0"/>
        <w:overflowPunct w:val="0"/>
        <w:autoSpaceDE w:val="0"/>
        <w:autoSpaceDN w:val="0"/>
        <w:adjustRightInd w:val="0"/>
        <w:ind w:left="705" w:right="255"/>
        <w:jc w:val="both"/>
        <w:rPr>
          <w:color w:val="000000"/>
          <w:sz w:val="20"/>
          <w:szCs w:val="20"/>
          <w:lang w:val="fr-FR"/>
        </w:rPr>
      </w:pPr>
      <w:r w:rsidRPr="0032190F">
        <w:rPr>
          <w:color w:val="000000"/>
          <w:sz w:val="20"/>
          <w:szCs w:val="20"/>
          <w:lang w:val="fr-FR"/>
        </w:rPr>
        <w:t>- le sentier vient d'aborder une zone herbeuse et se trouve nettement au-dessus de l’éboulis.</w:t>
      </w:r>
    </w:p>
    <w:p w14:paraId="68981D3F"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 on doit voir le cairn de la cime des Lacs au sud-est.</w:t>
      </w:r>
    </w:p>
    <w:p w14:paraId="2EA6F213"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 le grand gias de la Batteria, zone I groupe I, situé au bout du lac Long Inférieur se voit plein est, aligné avec le très grand bloc situé près de le roche PISELLI. Ce bloc est repérable grâce à la piste dallée qui forme un trait gris de direction nord-est – sud-ouest et le rejoint.</w:t>
      </w:r>
    </w:p>
    <w:p w14:paraId="55A19180"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 on se trouve au confluent de deux goulets qui descendent des crêtes. Celui qui est le plus au sud et le plus large porte un éperon rocheux au centre.</w:t>
      </w:r>
    </w:p>
    <w:p w14:paraId="3257CA18"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 30 m au nord et à l'ouest du sentier, le bas des barres présente une surface rouge et rose.</w:t>
      </w:r>
    </w:p>
    <w:p w14:paraId="6CF0D874"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r>
      <w:r w:rsidRPr="0032190F">
        <w:rPr>
          <w:color w:val="000000"/>
          <w:sz w:val="20"/>
          <w:szCs w:val="20"/>
          <w:lang w:val="fr-FR"/>
        </w:rPr>
        <w:tab/>
      </w:r>
    </w:p>
    <w:p w14:paraId="6EACBCE5"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 xml:space="preserve">L'altitude est 2 440 m sur le sentier et 2 395 m en haut de l'éboulis. Descendre plus de 80 m à travers la pelouse pour atteindre une cuvette remplie d’un chaos de blocs, de diamètre environ 50 m, presque fermée par des petites crêtes recouvertes de roches. Remonter alors jusqu'à un bloc de schiste gréseux violet sale, allongé d'est en ouest, situé 5 m sous la crête est, plus ou moins herbeuse, de la dépression. </w:t>
      </w:r>
    </w:p>
    <w:p w14:paraId="73D7869D"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En totalité, le trajet est d’environ 150 m. Signalons toutefois que la roche n'est visible que depuis le sentier.</w:t>
      </w:r>
    </w:p>
    <w:p w14:paraId="2E5424C1"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6D12D35B"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12 </w:t>
      </w:r>
      <w:r w:rsidRPr="00DA7B01">
        <w:rPr>
          <w:rFonts w:ascii="Symbol" w:hAnsi="Symbol"/>
          <w:b/>
          <w:color w:val="000000"/>
          <w:sz w:val="20"/>
          <w:szCs w:val="20"/>
        </w:rPr>
        <w:t></w:t>
      </w:r>
      <w:r w:rsidRPr="0032190F">
        <w:rPr>
          <w:b/>
          <w:color w:val="000000"/>
          <w:sz w:val="20"/>
          <w:szCs w:val="20"/>
          <w:lang w:val="fr-FR"/>
        </w:rPr>
        <w:t xml:space="preserve"> . Zone III . Groupe II</w:t>
      </w:r>
      <w:r w:rsidRPr="00DA7B01">
        <w:rPr>
          <w:rFonts w:ascii="Symbol" w:hAnsi="Symbol"/>
          <w:b/>
          <w:color w:val="000000"/>
          <w:sz w:val="20"/>
          <w:szCs w:val="20"/>
        </w:rPr>
        <w:t></w:t>
      </w:r>
      <w:r w:rsidRPr="0032190F">
        <w:rPr>
          <w:b/>
          <w:color w:val="000000"/>
          <w:sz w:val="20"/>
          <w:szCs w:val="20"/>
          <w:lang w:val="fr-FR"/>
        </w:rPr>
        <w:t>:</w:t>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t xml:space="preserve">2 404 m </w:t>
      </w:r>
    </w:p>
    <w:p w14:paraId="064342B2" w14:textId="77777777" w:rsidR="000152C6" w:rsidRPr="0032190F" w:rsidRDefault="000152C6" w:rsidP="000152C6">
      <w:pPr>
        <w:widowControl w:val="0"/>
        <w:overflowPunct w:val="0"/>
        <w:autoSpaceDE w:val="0"/>
        <w:autoSpaceDN w:val="0"/>
        <w:adjustRightInd w:val="0"/>
        <w:rPr>
          <w:b/>
          <w:i/>
          <w:color w:val="000000"/>
          <w:sz w:val="16"/>
          <w:szCs w:val="20"/>
          <w:lang w:val="fr-FR"/>
        </w:rPr>
      </w:pPr>
      <w:r w:rsidRPr="0032190F">
        <w:rPr>
          <w:b/>
          <w:i/>
          <w:color w:val="000000"/>
          <w:sz w:val="20"/>
          <w:szCs w:val="20"/>
          <w:lang w:val="fr-FR"/>
        </w:rPr>
        <w:t>Roche de l’attelage incomplet</w:t>
      </w:r>
    </w:p>
    <w:p w14:paraId="5D626B39"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23B84B44"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 xml:space="preserve">Sur la face de couleur terne (2,50 m d'est en ouest, par 0,75 m de haut) de pendage 80° sud, couverte de </w:t>
      </w:r>
      <w:r w:rsidRPr="0032190F">
        <w:rPr>
          <w:i/>
          <w:color w:val="000000"/>
          <w:sz w:val="20"/>
          <w:szCs w:val="20"/>
          <w:lang w:val="fr-FR"/>
        </w:rPr>
        <w:lastRenderedPageBreak/>
        <w:t>fissures est-ouest et de quelques décrochements verticaux, on peut voir plusieurs corniformes aux corps rectangulaires allongés et cornes à deux segments dont deux sont reliés par un joug.</w:t>
      </w:r>
    </w:p>
    <w:p w14:paraId="702C3635"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6B288C88"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Marcher 5 m ouest-sud-ouest pour trouver un petit bloc de schiste gréseux apparemment blanc mais rouge sur ses faces est et sud.</w:t>
      </w:r>
    </w:p>
    <w:p w14:paraId="0DA43239"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6F276F13"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oche 12 </w:t>
      </w:r>
      <w:r w:rsidRPr="00DA7B01">
        <w:rPr>
          <w:rFonts w:ascii="Symbol" w:hAnsi="Symbol"/>
          <w:b/>
          <w:color w:val="000000"/>
          <w:sz w:val="20"/>
          <w:szCs w:val="20"/>
        </w:rPr>
        <w:t></w:t>
      </w:r>
      <w:r w:rsidRPr="0032190F">
        <w:rPr>
          <w:b/>
          <w:color w:val="000000"/>
          <w:sz w:val="20"/>
          <w:szCs w:val="20"/>
          <w:lang w:val="fr-FR"/>
        </w:rPr>
        <w:t xml:space="preserve"> . Zone III . Groupe II</w:t>
      </w:r>
      <w:r w:rsidRPr="00DA7B01">
        <w:rPr>
          <w:rFonts w:ascii="Symbol" w:hAnsi="Symbol"/>
          <w:b/>
          <w:color w:val="000000"/>
          <w:sz w:val="20"/>
          <w:szCs w:val="20"/>
        </w:rPr>
        <w:t></w:t>
      </w:r>
      <w:r w:rsidRPr="0032190F">
        <w:rPr>
          <w:b/>
          <w:color w:val="000000"/>
          <w:sz w:val="20"/>
          <w:szCs w:val="20"/>
          <w:lang w:val="fr-FR"/>
        </w:rPr>
        <w:t>:</w:t>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b/>
          <w:color w:val="000000"/>
          <w:sz w:val="20"/>
          <w:szCs w:val="20"/>
          <w:lang w:val="fr-FR"/>
        </w:rPr>
        <w:tab/>
      </w:r>
      <w:r w:rsidRPr="0032190F">
        <w:rPr>
          <w:color w:val="000000"/>
          <w:sz w:val="20"/>
          <w:szCs w:val="20"/>
          <w:lang w:val="fr-FR"/>
        </w:rPr>
        <w:t>2 403 m</w:t>
      </w:r>
    </w:p>
    <w:p w14:paraId="56DD18D9" w14:textId="77777777" w:rsidR="000152C6" w:rsidRPr="0032190F" w:rsidRDefault="000152C6" w:rsidP="000152C6">
      <w:pPr>
        <w:widowControl w:val="0"/>
        <w:overflowPunct w:val="0"/>
        <w:autoSpaceDE w:val="0"/>
        <w:autoSpaceDN w:val="0"/>
        <w:adjustRightInd w:val="0"/>
        <w:rPr>
          <w:b/>
          <w:i/>
          <w:color w:val="000000"/>
          <w:sz w:val="16"/>
          <w:szCs w:val="20"/>
          <w:lang w:val="fr-FR"/>
        </w:rPr>
      </w:pPr>
      <w:r w:rsidRPr="0032190F">
        <w:rPr>
          <w:b/>
          <w:i/>
          <w:color w:val="000000"/>
          <w:sz w:val="20"/>
          <w:szCs w:val="20"/>
          <w:lang w:val="fr-FR"/>
        </w:rPr>
        <w:t>Roche des corniforme aux cornes en pointillés</w:t>
      </w:r>
    </w:p>
    <w:p w14:paraId="7B0F1ADD" w14:textId="77777777" w:rsidR="000152C6" w:rsidRPr="0032190F" w:rsidRDefault="000152C6" w:rsidP="000152C6">
      <w:pPr>
        <w:widowControl w:val="0"/>
        <w:overflowPunct w:val="0"/>
        <w:autoSpaceDE w:val="0"/>
        <w:autoSpaceDN w:val="0"/>
        <w:adjustRightInd w:val="0"/>
        <w:ind w:right="255"/>
        <w:jc w:val="both"/>
        <w:rPr>
          <w:color w:val="000000"/>
          <w:szCs w:val="20"/>
          <w:lang w:val="fr-FR"/>
        </w:rPr>
      </w:pPr>
    </w:p>
    <w:p w14:paraId="0D868EEB"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DA7B01">
        <w:rPr>
          <w:rFonts w:ascii="Symbol" w:hAnsi="Symbol"/>
          <w:i/>
          <w:color w:val="000000"/>
          <w:sz w:val="20"/>
          <w:szCs w:val="20"/>
        </w:rPr>
        <w:t></w:t>
      </w:r>
      <w:r w:rsidRPr="0032190F">
        <w:rPr>
          <w:i/>
          <w:color w:val="000000"/>
          <w:sz w:val="20"/>
          <w:szCs w:val="20"/>
          <w:lang w:val="fr-FR"/>
        </w:rPr>
        <w:t>Les gravures de la face verticale est, face a, sont deux corniformes à corps linéaire (celui du bas a son corps rectangulaire éclaté) et aux cornes formées par une rangée de grosses cupules. Sur la face de pendage 45°sud, face b, de couleur rose et rouge, se trouve un autre corniforme.</w:t>
      </w:r>
    </w:p>
    <w:p w14:paraId="7E257FF2"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7FAA580D" w14:textId="77777777" w:rsidR="000152C6" w:rsidRPr="0032190F" w:rsidRDefault="000152C6" w:rsidP="000152C6">
      <w:pPr>
        <w:widowControl w:val="0"/>
        <w:overflowPunct w:val="0"/>
        <w:autoSpaceDE w:val="0"/>
        <w:autoSpaceDN w:val="0"/>
        <w:adjustRightInd w:val="0"/>
        <w:ind w:right="255" w:firstLine="709"/>
        <w:jc w:val="both"/>
        <w:rPr>
          <w:color w:val="000000"/>
          <w:sz w:val="20"/>
          <w:szCs w:val="20"/>
          <w:lang w:val="fr-FR"/>
        </w:rPr>
      </w:pPr>
      <w:r w:rsidRPr="0032190F">
        <w:rPr>
          <w:color w:val="000000"/>
          <w:sz w:val="20"/>
          <w:szCs w:val="20"/>
          <w:lang w:val="fr-FR"/>
        </w:rPr>
        <w:t>La roche 12</w:t>
      </w:r>
      <w:r w:rsidRPr="00DA7B01">
        <w:rPr>
          <w:rFonts w:ascii="Symbol" w:hAnsi="Symbol"/>
          <w:color w:val="000000"/>
          <w:sz w:val="20"/>
          <w:szCs w:val="20"/>
        </w:rPr>
        <w:t></w:t>
      </w:r>
      <w:r w:rsidRPr="0032190F">
        <w:rPr>
          <w:color w:val="000000"/>
          <w:sz w:val="20"/>
          <w:szCs w:val="20"/>
          <w:lang w:val="fr-FR"/>
        </w:rPr>
        <w:t xml:space="preserve"> est située beaucoup plus bas au nord. Rejoindre la roche 12</w:t>
      </w:r>
      <w:r w:rsidRPr="00DA7B01">
        <w:rPr>
          <w:rFonts w:ascii="Symbol" w:hAnsi="Symbol"/>
          <w:color w:val="000000"/>
          <w:sz w:val="20"/>
          <w:szCs w:val="20"/>
        </w:rPr>
        <w:t></w:t>
      </w:r>
      <w:r w:rsidRPr="0032190F">
        <w:rPr>
          <w:color w:val="000000"/>
          <w:sz w:val="20"/>
          <w:szCs w:val="20"/>
          <w:lang w:val="fr-FR"/>
        </w:rPr>
        <w:t xml:space="preserve"> et descendre vers le nord-est où l'on retrouve vite de la pelouse, puis obliquer vers le nord pour marcher à flanc de pente d'un promontoire. Descendre ensuite vers le sentier qui conduit au pas de l'Arpette en obliquant vers l'ouest. Rejoindre le coin nord-est d'un promontoire proche du sentier de l'Arpette (plus de 200 m de descente). </w:t>
      </w:r>
    </w:p>
    <w:p w14:paraId="4500F5B7"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Le plus simple est de rejoindre le sentier de l'Arpette et de le remonter vers l'ouest, car le bloc 12</w:t>
      </w:r>
      <w:r w:rsidRPr="00DA7B01">
        <w:rPr>
          <w:rFonts w:ascii="Symbol" w:hAnsi="Symbol"/>
          <w:color w:val="000000"/>
          <w:sz w:val="20"/>
          <w:szCs w:val="20"/>
        </w:rPr>
        <w:t></w:t>
      </w:r>
      <w:r w:rsidRPr="0032190F">
        <w:rPr>
          <w:color w:val="000000"/>
          <w:sz w:val="20"/>
          <w:szCs w:val="20"/>
          <w:lang w:val="fr-FR"/>
        </w:rPr>
        <w:t xml:space="preserve"> se voit de loin si on s'en trouve au nord-est ou à l'est comme c’est le cas si l’on monte par le sentier qui mène du lac Long Supérieur au pas de l'Arpette. Repérer le sommet situé au nord-ouest de l'arc de crêtes entourant le lac de l'Huile. Regarder plus bas et remarquer le massif rocheux situé au nord-est de ce sommet. Ce massif démarre à mi-hauteur du sommet, il est interrompu par un épaulement puis forme une pointe. La roche est une borne blanche à l'extrémité de la pointe.</w:t>
      </w:r>
    </w:p>
    <w:p w14:paraId="50DF4539"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Repère</w:t>
      </w:r>
      <w:r w:rsidRPr="0032190F">
        <w:rPr>
          <w:color w:val="000000"/>
          <w:sz w:val="20"/>
          <w:szCs w:val="20"/>
          <w:lang w:val="fr-FR"/>
        </w:rPr>
        <w:t xml:space="preserve"> : On a pu pointer ce bloc à partir de ZIII GII R12 : la roche 12</w:t>
      </w:r>
      <w:r w:rsidRPr="00DA7B01">
        <w:rPr>
          <w:rFonts w:ascii="Symbol" w:hAnsi="Symbol"/>
          <w:color w:val="000000"/>
          <w:sz w:val="20"/>
          <w:szCs w:val="20"/>
        </w:rPr>
        <w:t></w:t>
      </w:r>
      <w:r w:rsidRPr="0032190F">
        <w:rPr>
          <w:color w:val="000000"/>
          <w:sz w:val="20"/>
          <w:szCs w:val="20"/>
          <w:lang w:val="fr-FR"/>
        </w:rPr>
        <w:t xml:space="preserve"> est situé plein ouest par rapport à la roche 12. </w:t>
      </w:r>
    </w:p>
    <w:p w14:paraId="206F6A16"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6D458151"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 12 </w:t>
      </w:r>
      <w:r w:rsidRPr="00DA7B01">
        <w:rPr>
          <w:rFonts w:ascii="Symbol" w:hAnsi="Symbol"/>
          <w:b/>
          <w:color w:val="000000"/>
          <w:sz w:val="20"/>
          <w:szCs w:val="20"/>
        </w:rPr>
        <w:t></w:t>
      </w:r>
      <w:r w:rsidRPr="0032190F">
        <w:rPr>
          <w:b/>
          <w:color w:val="000000"/>
          <w:sz w:val="20"/>
          <w:szCs w:val="20"/>
          <w:lang w:val="fr-FR"/>
        </w:rPr>
        <w:t xml:space="preserve"> . Zone III . Groupe II</w:t>
      </w:r>
      <w:r w:rsidRPr="00DA7B01">
        <w:rPr>
          <w:rFonts w:ascii="Symbol" w:hAnsi="Symbol"/>
          <w:b/>
          <w:color w:val="000000"/>
          <w:sz w:val="20"/>
          <w:szCs w:val="20"/>
        </w:rPr>
        <w:t></w:t>
      </w:r>
      <w:r w:rsidRPr="0032190F">
        <w:rPr>
          <w:b/>
          <w:color w:val="000000"/>
          <w:sz w:val="20"/>
          <w:szCs w:val="20"/>
          <w:lang w:val="fr-FR"/>
        </w:rPr>
        <w:t>:</w:t>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t xml:space="preserve">2 380 m </w:t>
      </w:r>
    </w:p>
    <w:p w14:paraId="1E7EEA87" w14:textId="77777777" w:rsidR="000152C6" w:rsidRPr="0032190F" w:rsidRDefault="000152C6" w:rsidP="000152C6">
      <w:pPr>
        <w:widowControl w:val="0"/>
        <w:overflowPunct w:val="0"/>
        <w:autoSpaceDE w:val="0"/>
        <w:autoSpaceDN w:val="0"/>
        <w:adjustRightInd w:val="0"/>
        <w:rPr>
          <w:b/>
          <w:i/>
          <w:color w:val="000000"/>
          <w:sz w:val="16"/>
          <w:szCs w:val="20"/>
          <w:lang w:val="fr-FR"/>
        </w:rPr>
      </w:pPr>
      <w:r w:rsidRPr="0032190F">
        <w:rPr>
          <w:b/>
          <w:i/>
          <w:color w:val="000000"/>
          <w:sz w:val="20"/>
          <w:szCs w:val="20"/>
          <w:lang w:val="fr-FR"/>
        </w:rPr>
        <w:t xml:space="preserve">Roche du petit corniforme sur un bloc de grès blanc </w:t>
      </w:r>
    </w:p>
    <w:p w14:paraId="05F7F851"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14FDE28B" w14:textId="77777777" w:rsidR="000152C6" w:rsidRPr="0032190F" w:rsidRDefault="000152C6" w:rsidP="000152C6">
      <w:pPr>
        <w:widowControl w:val="0"/>
        <w:overflowPunct w:val="0"/>
        <w:autoSpaceDE w:val="0"/>
        <w:autoSpaceDN w:val="0"/>
        <w:adjustRightInd w:val="0"/>
        <w:ind w:right="255" w:firstLine="709"/>
        <w:jc w:val="both"/>
        <w:rPr>
          <w:i/>
          <w:color w:val="000000"/>
          <w:sz w:val="20"/>
          <w:szCs w:val="20"/>
          <w:lang w:val="fr-FR"/>
        </w:rPr>
      </w:pPr>
      <w:r w:rsidRPr="0032190F">
        <w:rPr>
          <w:i/>
          <w:color w:val="000000"/>
          <w:sz w:val="20"/>
          <w:szCs w:val="20"/>
          <w:lang w:val="fr-FR"/>
        </w:rPr>
        <w:t>C'est un bloc de grès blanc, situé à l'angle nord-est du promontoire. Sa face (1,80 m de haut sur 0,85 m de large) de pendage 60° nord-est, parsemée de lichens jaunes, est peu plane. La roche est partiellement enterrée dans la pente raide et son sommet est en pointe. On y voit un corniforme à corps linéaire et à cornes à deux segments perpendiculaires, entre un trou à l'est et un double décrochement à l'ouest (0,4 m au-dessus de l'arête inférieure) mais les cupules sont invisibles sur ce grès assez grossier. Un numéro est écrit plus bas, ZIII GII R illisible.</w:t>
      </w:r>
    </w:p>
    <w:p w14:paraId="6AE89AED"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788C6B48"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Note</w:t>
      </w:r>
      <w:r w:rsidRPr="0032190F">
        <w:rPr>
          <w:color w:val="000000"/>
          <w:sz w:val="20"/>
          <w:szCs w:val="20"/>
          <w:lang w:val="fr-FR"/>
        </w:rPr>
        <w:t xml:space="preserve"> : Suivant le trajet parcouru depuis la roche 12</w:t>
      </w:r>
      <w:r w:rsidRPr="00DA7B01">
        <w:rPr>
          <w:rFonts w:ascii="Symbol" w:hAnsi="Symbol"/>
          <w:color w:val="000000"/>
          <w:sz w:val="20"/>
          <w:szCs w:val="20"/>
        </w:rPr>
        <w:t></w:t>
      </w:r>
      <w:r w:rsidRPr="0032190F">
        <w:rPr>
          <w:color w:val="000000"/>
          <w:sz w:val="20"/>
          <w:szCs w:val="20"/>
          <w:lang w:val="fr-FR"/>
        </w:rPr>
        <w:t xml:space="preserve"> on aboutit plus ou moins loin en dessous de la roche 12</w:t>
      </w:r>
      <w:r w:rsidRPr="00DA7B01">
        <w:rPr>
          <w:rFonts w:ascii="Symbol" w:hAnsi="Symbol"/>
          <w:color w:val="000000"/>
          <w:sz w:val="20"/>
          <w:szCs w:val="20"/>
        </w:rPr>
        <w:t></w:t>
      </w:r>
      <w:r w:rsidRPr="0032190F">
        <w:rPr>
          <w:color w:val="000000"/>
          <w:sz w:val="20"/>
          <w:szCs w:val="20"/>
          <w:lang w:val="fr-FR"/>
        </w:rPr>
        <w:t>. Le gias et la roche historique qui suivent peuvent donc, éventuellement, être vus avant cette roche protohistorique.</w:t>
      </w:r>
    </w:p>
    <w:p w14:paraId="3DFCACA8"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21787A7B"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Depuis la roche 12</w:t>
      </w:r>
      <w:r w:rsidRPr="00DA7B01">
        <w:rPr>
          <w:rFonts w:ascii="Symbol" w:hAnsi="Symbol"/>
          <w:color w:val="000000"/>
          <w:sz w:val="20"/>
          <w:szCs w:val="20"/>
        </w:rPr>
        <w:t></w:t>
      </w:r>
      <w:r w:rsidRPr="0032190F">
        <w:rPr>
          <w:color w:val="000000"/>
          <w:sz w:val="20"/>
          <w:szCs w:val="20"/>
          <w:lang w:val="fr-FR"/>
        </w:rPr>
        <w:t xml:space="preserve">, descendre une centaine de mètres vers l'est pour trouver une zone assez plate, horizontale et presque dégagée de blocs. On peut aussi descendre par le sentier jusqu'à un point où plusieurs bifurcations se rejoignent et marcher 25 m vers le sud. </w:t>
      </w:r>
    </w:p>
    <w:p w14:paraId="25FF852C"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56A49D35"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 xml:space="preserve">R 12 </w:t>
      </w:r>
      <w:r w:rsidRPr="00DA7B01">
        <w:rPr>
          <w:rFonts w:ascii="Symbol" w:hAnsi="Symbol"/>
          <w:b/>
          <w:color w:val="000000"/>
          <w:sz w:val="20"/>
          <w:szCs w:val="20"/>
        </w:rPr>
        <w:t></w:t>
      </w:r>
      <w:r w:rsidRPr="0032190F">
        <w:rPr>
          <w:b/>
          <w:color w:val="000000"/>
          <w:sz w:val="20"/>
          <w:szCs w:val="20"/>
          <w:lang w:val="fr-FR"/>
        </w:rPr>
        <w:t>H . Zone III . Groupe II</w:t>
      </w:r>
      <w:r w:rsidRPr="00DA7B01">
        <w:rPr>
          <w:rFonts w:ascii="Symbol" w:hAnsi="Symbol"/>
          <w:b/>
          <w:color w:val="000000"/>
          <w:sz w:val="20"/>
          <w:szCs w:val="20"/>
        </w:rPr>
        <w:t></w:t>
      </w:r>
      <w:r w:rsidRPr="0032190F">
        <w:rPr>
          <w:b/>
          <w:color w:val="000000"/>
          <w:sz w:val="20"/>
          <w:szCs w:val="20"/>
          <w:lang w:val="fr-FR"/>
        </w:rPr>
        <w:t>:</w:t>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t xml:space="preserve">2 380 m </w:t>
      </w:r>
    </w:p>
    <w:p w14:paraId="042FEB40" w14:textId="77777777" w:rsidR="000152C6" w:rsidRPr="0032190F" w:rsidRDefault="000152C6" w:rsidP="000152C6">
      <w:pPr>
        <w:widowControl w:val="0"/>
        <w:overflowPunct w:val="0"/>
        <w:autoSpaceDE w:val="0"/>
        <w:autoSpaceDN w:val="0"/>
        <w:adjustRightInd w:val="0"/>
        <w:rPr>
          <w:b/>
          <w:i/>
          <w:color w:val="000000"/>
          <w:sz w:val="16"/>
          <w:szCs w:val="20"/>
          <w:lang w:val="fr-FR"/>
        </w:rPr>
      </w:pPr>
      <w:r w:rsidRPr="0032190F">
        <w:rPr>
          <w:b/>
          <w:i/>
          <w:color w:val="000000"/>
          <w:sz w:val="20"/>
          <w:szCs w:val="20"/>
          <w:lang w:val="fr-FR"/>
        </w:rPr>
        <w:t xml:space="preserve">Roche du sentier de l'Arpette </w:t>
      </w:r>
    </w:p>
    <w:p w14:paraId="3D60A66E"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3FDD9BEF" w14:textId="77777777" w:rsidR="000152C6" w:rsidRPr="0032190F" w:rsidRDefault="000152C6" w:rsidP="000152C6">
      <w:pPr>
        <w:widowControl w:val="0"/>
        <w:overflowPunct w:val="0"/>
        <w:autoSpaceDE w:val="0"/>
        <w:autoSpaceDN w:val="0"/>
        <w:adjustRightInd w:val="0"/>
        <w:ind w:right="255"/>
        <w:jc w:val="both"/>
        <w:rPr>
          <w:i/>
          <w:color w:val="000000"/>
          <w:sz w:val="20"/>
          <w:szCs w:val="20"/>
          <w:lang w:val="fr-FR"/>
        </w:rPr>
      </w:pPr>
      <w:r w:rsidRPr="0032190F">
        <w:rPr>
          <w:i/>
          <w:color w:val="000000"/>
          <w:sz w:val="20"/>
          <w:szCs w:val="20"/>
          <w:lang w:val="fr-FR"/>
        </w:rPr>
        <w:tab/>
        <w:t xml:space="preserve">Des inscriptions militaires très visibles sont inscrites sur deux faces de ce bloc de grès schistosé, de couleur rose violacé et blanc. La face a est composée de deux surfaces de pendage 60° est, séparées par une surface très irrégulière de pendage 45° nord-est. L'ensemble, qui mesure 2,0 m par 1,6 m, est blanchâtre rayé de rose. La face b (1,45 par 1,1 m), située sur l'autre flanc, est de pendage 20° nord-ouest. </w:t>
      </w:r>
    </w:p>
    <w:p w14:paraId="33B3EEBA"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r>
    </w:p>
    <w:p w14:paraId="18DA1350"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 xml:space="preserve">Monter 30 m vers l'ouest en direction d'une grande face blanchâtre, couverte de lichens jaunes et de fort pendage est.   </w:t>
      </w:r>
      <w:r w:rsidRPr="0032190F">
        <w:rPr>
          <w:color w:val="000000"/>
          <w:sz w:val="20"/>
          <w:szCs w:val="20"/>
          <w:lang w:val="fr-FR"/>
        </w:rPr>
        <w:tab/>
      </w:r>
    </w:p>
    <w:p w14:paraId="0123B151"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51562E51"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 w:val="20"/>
          <w:szCs w:val="20"/>
          <w:lang w:val="fr-FR"/>
        </w:rPr>
        <w:t>Gias n° 5 . Zone III . Groupe II</w:t>
      </w:r>
      <w:r w:rsidRPr="00DA7B01">
        <w:rPr>
          <w:rFonts w:ascii="Symbol" w:hAnsi="Symbol"/>
          <w:b/>
          <w:color w:val="000000"/>
          <w:sz w:val="20"/>
          <w:szCs w:val="20"/>
        </w:rPr>
        <w:t></w:t>
      </w:r>
      <w:r w:rsidRPr="0032190F">
        <w:rPr>
          <w:b/>
          <w:color w:val="000000"/>
          <w:sz w:val="20"/>
          <w:szCs w:val="20"/>
          <w:lang w:val="fr-FR"/>
        </w:rPr>
        <w:t>:</w:t>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r>
      <w:r w:rsidRPr="0032190F">
        <w:rPr>
          <w:color w:val="000000"/>
          <w:sz w:val="20"/>
          <w:szCs w:val="20"/>
          <w:lang w:val="fr-FR"/>
        </w:rPr>
        <w:tab/>
        <w:t xml:space="preserve">2 380 m </w:t>
      </w:r>
    </w:p>
    <w:p w14:paraId="723BB49D" w14:textId="77777777" w:rsidR="000152C6" w:rsidRPr="0032190F" w:rsidRDefault="000152C6" w:rsidP="000152C6">
      <w:pPr>
        <w:widowControl w:val="0"/>
        <w:overflowPunct w:val="0"/>
        <w:autoSpaceDE w:val="0"/>
        <w:autoSpaceDN w:val="0"/>
        <w:adjustRightInd w:val="0"/>
        <w:rPr>
          <w:b/>
          <w:i/>
          <w:color w:val="000000"/>
          <w:sz w:val="16"/>
          <w:szCs w:val="20"/>
          <w:lang w:val="fr-FR"/>
        </w:rPr>
      </w:pPr>
      <w:r w:rsidRPr="0032190F">
        <w:rPr>
          <w:b/>
          <w:i/>
          <w:color w:val="000000"/>
          <w:sz w:val="20"/>
          <w:szCs w:val="20"/>
          <w:lang w:val="fr-FR"/>
        </w:rPr>
        <w:t xml:space="preserve">Gias du sentier de l'Arpette </w:t>
      </w:r>
    </w:p>
    <w:p w14:paraId="778CD282" w14:textId="77777777" w:rsidR="000152C6" w:rsidRPr="0032190F" w:rsidRDefault="000152C6" w:rsidP="000152C6">
      <w:pPr>
        <w:widowControl w:val="0"/>
        <w:overflowPunct w:val="0"/>
        <w:autoSpaceDE w:val="0"/>
        <w:autoSpaceDN w:val="0"/>
        <w:adjustRightInd w:val="0"/>
        <w:rPr>
          <w:color w:val="000000"/>
          <w:szCs w:val="20"/>
          <w:lang w:val="fr-FR"/>
        </w:rPr>
      </w:pPr>
    </w:p>
    <w:p w14:paraId="7074BF95"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i/>
          <w:color w:val="000000"/>
          <w:szCs w:val="20"/>
          <w:lang w:val="fr-FR"/>
        </w:rPr>
        <w:tab/>
      </w:r>
      <w:r w:rsidRPr="0032190F">
        <w:rPr>
          <w:i/>
          <w:color w:val="000000"/>
          <w:sz w:val="20"/>
          <w:szCs w:val="20"/>
          <w:lang w:val="fr-FR"/>
        </w:rPr>
        <w:t>Ce grand bloc ne repose pas entièrement sur le sol en forte pente vers l'est et libère environ 8m</w:t>
      </w:r>
      <w:r w:rsidRPr="0032190F">
        <w:rPr>
          <w:i/>
          <w:color w:val="000000"/>
          <w:sz w:val="20"/>
          <w:szCs w:val="20"/>
          <w:vertAlign w:val="superscript"/>
          <w:lang w:val="fr-FR"/>
        </w:rPr>
        <w:t>2</w:t>
      </w:r>
      <w:r w:rsidRPr="0032190F">
        <w:rPr>
          <w:i/>
          <w:color w:val="000000"/>
          <w:sz w:val="20"/>
          <w:szCs w:val="20"/>
          <w:lang w:val="fr-FR"/>
        </w:rPr>
        <w:t xml:space="preserve"> où l'on peut s'abriter, accroupi à l'entrée, qui est large et face à l'est, puis, plus au fond, en position allongée sous le plafond rougeâtre. Un grand bloc situé au sud-est protège l'entrée où la vue est assez étendue vers l'est mais ne </w:t>
      </w:r>
      <w:r w:rsidRPr="0032190F">
        <w:rPr>
          <w:i/>
          <w:color w:val="000000"/>
          <w:sz w:val="20"/>
          <w:szCs w:val="20"/>
          <w:lang w:val="fr-FR"/>
        </w:rPr>
        <w:lastRenderedPageBreak/>
        <w:t>permet pas de surveiller la Minière ni le début du sentier de l'Arpette. Des petits blocs sont éparpillés du fait de l'utilisation de l'abri par les troupeaux (de nombreux filaments de laine sont accrochés aux rugosités du plafond). Cet abri contient une autre pièce accessible par l'arrière. Contourner le gias pour trouver une ouverture au sud-ouest, partiellement obstruée par des pierres plates et laissant libre une "fenêtre" et une mini-entrée, un peu plus bas et 0,7 m au sud. Cette entrée donne dans une petite antichambre, ouverte à l'ouest et probablement très humide car de la mousse et des fougères y poussent. Revenir vers l'est mais en restant à l'arrière du gias et chercher une nouvelle entrée, un peu plus large et camouflée par un bloc éboulé. Elle permet d'atteindre la salle dont on a repéré la fenêtre et qui n'a aucune communication avec celle qui s'ouvre largement vers l'est, en bas du bloc.</w:t>
      </w:r>
    </w:p>
    <w:p w14:paraId="49E6A8CB"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p>
    <w:p w14:paraId="30E662B7"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p>
    <w:p w14:paraId="1165E0B3" w14:textId="77777777" w:rsidR="000152C6" w:rsidRPr="0032190F" w:rsidRDefault="000152C6" w:rsidP="000152C6">
      <w:pPr>
        <w:widowControl w:val="0"/>
        <w:overflowPunct w:val="0"/>
        <w:autoSpaceDE w:val="0"/>
        <w:autoSpaceDN w:val="0"/>
        <w:adjustRightInd w:val="0"/>
        <w:ind w:right="255"/>
        <w:jc w:val="both"/>
        <w:rPr>
          <w:b/>
          <w:color w:val="000000"/>
          <w:sz w:val="20"/>
          <w:szCs w:val="20"/>
          <w:lang w:val="fr-FR"/>
        </w:rPr>
      </w:pPr>
    </w:p>
    <w:p w14:paraId="0C69DAD1"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b/>
          <w:color w:val="000000"/>
          <w:szCs w:val="20"/>
          <w:lang w:val="fr-FR"/>
        </w:rPr>
        <w:t>Retour</w:t>
      </w:r>
      <w:r w:rsidRPr="0032190F">
        <w:rPr>
          <w:color w:val="000000"/>
          <w:sz w:val="20"/>
          <w:szCs w:val="20"/>
          <w:lang w:val="fr-FR"/>
        </w:rPr>
        <w:t xml:space="preserve"> : </w:t>
      </w:r>
    </w:p>
    <w:p w14:paraId="53FC48B6"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p>
    <w:p w14:paraId="107E3E38" w14:textId="77777777" w:rsidR="000152C6" w:rsidRPr="0032190F" w:rsidRDefault="000152C6" w:rsidP="000152C6">
      <w:pPr>
        <w:widowControl w:val="0"/>
        <w:overflowPunct w:val="0"/>
        <w:autoSpaceDE w:val="0"/>
        <w:autoSpaceDN w:val="0"/>
        <w:adjustRightInd w:val="0"/>
        <w:ind w:right="255"/>
        <w:jc w:val="both"/>
        <w:rPr>
          <w:color w:val="000000"/>
          <w:sz w:val="20"/>
          <w:szCs w:val="20"/>
          <w:lang w:val="fr-FR"/>
        </w:rPr>
      </w:pPr>
      <w:r w:rsidRPr="0032190F">
        <w:rPr>
          <w:color w:val="000000"/>
          <w:sz w:val="20"/>
          <w:szCs w:val="20"/>
          <w:lang w:val="fr-FR"/>
        </w:rPr>
        <w:tab/>
        <w:t>Aller vers l'est pour retrouver le sentier de l'Arpette et redescendre jusqu'au lac Long Supérieur par le GR52.</w:t>
      </w:r>
    </w:p>
    <w:p w14:paraId="5625A47D" w14:textId="77777777" w:rsidR="000152C6" w:rsidRPr="0032190F" w:rsidRDefault="000152C6" w:rsidP="000152C6">
      <w:pPr>
        <w:rPr>
          <w:lang w:val="fr-FR"/>
        </w:rPr>
      </w:pPr>
    </w:p>
    <w:p w14:paraId="7D242773" w14:textId="77777777" w:rsidR="000152C6" w:rsidRPr="0032190F" w:rsidRDefault="000152C6" w:rsidP="00647EA0">
      <w:pPr>
        <w:pStyle w:val="Heading5"/>
      </w:pPr>
      <w:bookmarkStart w:id="5566" w:name="Desc_ZIIIGIIR4beta"/>
      <w:r w:rsidRPr="0032190F">
        <w:t>ZIIIGIIR4@b</w:t>
      </w:r>
    </w:p>
    <w:bookmarkEnd w:id="5566"/>
    <w:p w14:paraId="6F0A5106" w14:textId="77777777" w:rsidR="000152C6" w:rsidRPr="0032190F" w:rsidRDefault="000152C6" w:rsidP="000152C6">
      <w:pPr>
        <w:rPr>
          <w:lang w:val="fr-FR"/>
        </w:rPr>
      </w:pPr>
    </w:p>
    <w:p w14:paraId="79D342E5" w14:textId="77777777" w:rsidR="000152C6" w:rsidRPr="0032190F" w:rsidRDefault="000152C6" w:rsidP="000152C6">
      <w:pPr>
        <w:rPr>
          <w:lang w:val="fr-FR"/>
        </w:rPr>
      </w:pPr>
      <w:r w:rsidRPr="0032190F">
        <w:rPr>
          <w:lang w:val="fr-FR"/>
        </w:rPr>
        <w:t>L’Attelage 1 à un mancheron inversé, comme sur la roche ZIGIR3 (SS BIB)</w:t>
      </w:r>
    </w:p>
    <w:p w14:paraId="38BA44CD" w14:textId="77777777" w:rsidR="000152C6" w:rsidRPr="0032190F" w:rsidRDefault="000152C6" w:rsidP="00647EA0">
      <w:pPr>
        <w:pStyle w:val="Heading5"/>
      </w:pPr>
      <w:bookmarkStart w:id="5567" w:name="Desc_ZIIIGIIR7"/>
      <w:r w:rsidRPr="0032190F">
        <w:t>ZIIIGIIR7</w:t>
      </w:r>
    </w:p>
    <w:bookmarkEnd w:id="5567"/>
    <w:p w14:paraId="5CEE3ED1" w14:textId="77777777" w:rsidR="000152C6" w:rsidRPr="0032190F" w:rsidRDefault="000152C6" w:rsidP="000152C6">
      <w:pPr>
        <w:rPr>
          <w:lang w:val="fr-FR"/>
        </w:rPr>
      </w:pPr>
    </w:p>
    <w:p w14:paraId="3AECC9AB" w14:textId="78DB9599" w:rsidR="000152C6" w:rsidRPr="0032190F" w:rsidRDefault="00000000" w:rsidP="000152C6">
      <w:pPr>
        <w:rPr>
          <w:lang w:val="fr-FR"/>
        </w:rPr>
      </w:pPr>
      <w:hyperlink r:id="rId14062" w:anchor="Ana_Chrono_Superpositions" w:history="1">
        <w:r w:rsidR="000152C6" w:rsidRPr="0032190F">
          <w:rPr>
            <w:rStyle w:val="Hyperlink"/>
            <w:lang w:val="fr-FR"/>
          </w:rPr>
          <w:t>Superposition</w:t>
        </w:r>
      </w:hyperlink>
      <w:r w:rsidR="000152C6" w:rsidRPr="0032190F">
        <w:rPr>
          <w:lang w:val="fr-FR"/>
        </w:rPr>
        <w:t xml:space="preserve">d’un </w:t>
      </w:r>
      <w:hyperlink r:id="rId14063" w:anchor="Typ_Bego_Poignards" w:history="1">
        <w:r w:rsidR="000152C6" w:rsidRPr="0032190F">
          <w:rPr>
            <w:rStyle w:val="Hyperlink"/>
            <w:lang w:val="fr-FR"/>
          </w:rPr>
          <w:t>Poignard</w:t>
        </w:r>
      </w:hyperlink>
      <w:r w:rsidR="000152C6" w:rsidRPr="0032190F">
        <w:rPr>
          <w:lang w:val="fr-FR"/>
        </w:rPr>
        <w:t xml:space="preserve"> sur un </w:t>
      </w:r>
      <w:hyperlink r:id="rId14064" w:anchor="Typ_Bego_Reticules_Simples" w:history="1">
        <w:r w:rsidR="000152C6" w:rsidRPr="0032190F">
          <w:rPr>
            <w:rStyle w:val="Hyperlink"/>
            <w:lang w:val="fr-FR"/>
          </w:rPr>
          <w:t>Réticulé</w:t>
        </w:r>
      </w:hyperlink>
      <w:r w:rsidR="000152C6" w:rsidRPr="0032190F">
        <w:rPr>
          <w:lang w:val="fr-FR"/>
        </w:rPr>
        <w:t xml:space="preserve"> (Serres 2001 p. 211 ;  Lumley et al. 2003a p. 373 ; Arcà 2011 p. 104).</w:t>
      </w:r>
    </w:p>
    <w:p w14:paraId="2901749F" w14:textId="77777777" w:rsidR="000152C6" w:rsidRPr="0032190F" w:rsidRDefault="000152C6" w:rsidP="000152C6">
      <w:pPr>
        <w:rPr>
          <w:lang w:val="fr-FR"/>
        </w:rPr>
      </w:pPr>
      <w:r w:rsidRPr="0032190F">
        <w:rPr>
          <w:lang w:val="fr-FR"/>
        </w:rPr>
        <w:t xml:space="preserve">A. Arcà (2011) attribue le Poignard au Cuivre 3 (Campaniforme) car celui-ci aurait une lame triangulaire longue et des épaules trapézoïdales. Il remarque également une petite hallebarde de type Villafranca </w:t>
      </w:r>
      <w:r w:rsidRPr="0032190F">
        <w:rPr>
          <w:i/>
          <w:lang w:val="fr-FR"/>
        </w:rPr>
        <w:t>è parimenti</w:t>
      </w:r>
      <w:r w:rsidRPr="0032190F">
        <w:rPr>
          <w:lang w:val="fr-FR"/>
        </w:rPr>
        <w:t xml:space="preserve"> superposée au même Réticulé (BIB 1531 p. 104, 105).</w:t>
      </w:r>
    </w:p>
    <w:p w14:paraId="37E3C6E3" w14:textId="77777777" w:rsidR="000152C6" w:rsidRPr="0032190F" w:rsidRDefault="000152C6" w:rsidP="00647EA0">
      <w:pPr>
        <w:pStyle w:val="Heading5"/>
      </w:pPr>
      <w:bookmarkStart w:id="5568" w:name="Desc_ZIIIGIIR10bis"/>
      <w:r w:rsidRPr="0032190F">
        <w:t>ZIIIGIIR10bis</w:t>
      </w:r>
    </w:p>
    <w:bookmarkEnd w:id="5568"/>
    <w:p w14:paraId="3851C51D" w14:textId="77777777" w:rsidR="000152C6" w:rsidRPr="0032190F" w:rsidRDefault="000152C6" w:rsidP="000152C6">
      <w:pPr>
        <w:rPr>
          <w:lang w:val="fr-FR"/>
        </w:rPr>
      </w:pPr>
    </w:p>
    <w:p w14:paraId="3403AA6D" w14:textId="107F50B8" w:rsidR="000152C6" w:rsidRPr="0032190F" w:rsidRDefault="000152C6" w:rsidP="000152C6">
      <w:pPr>
        <w:jc w:val="both"/>
        <w:rPr>
          <w:rFonts w:cs="Fixed Miriam Transparent"/>
          <w:lang w:val="fr-FR"/>
        </w:rPr>
      </w:pPr>
      <w:r w:rsidRPr="0032190F">
        <w:rPr>
          <w:lang w:val="fr-FR"/>
        </w:rPr>
        <w:t xml:space="preserve">Sur ce bloc de grès violet et de pendage 45° orienté vers le Sud, une </w:t>
      </w:r>
      <w:hyperlink r:id="rId14065" w:anchor="Typ_Bego_Figures_Franges" w:history="1">
        <w:r w:rsidRPr="0032190F">
          <w:rPr>
            <w:rStyle w:val="Hyperlink"/>
            <w:lang w:val="fr-FR"/>
          </w:rPr>
          <w:t>Figure à Franges</w:t>
        </w:r>
      </w:hyperlink>
      <w:r w:rsidRPr="0032190F">
        <w:rPr>
          <w:lang w:val="fr-FR"/>
        </w:rPr>
        <w:t xml:space="preserve">de style (A2) est gravées ainsi qu’un corniforme à cornes en </w:t>
      </w:r>
      <w:r w:rsidRPr="0032190F">
        <w:rPr>
          <w:rFonts w:cs="Fixed Miriam Transparent"/>
          <w:lang w:val="fr-FR"/>
        </w:rPr>
        <w:t>U à angles droits et corps linéaire d’un style différent (B1) (Lumley et alii 2003a p. 255, 778)</w:t>
      </w:r>
    </w:p>
    <w:p w14:paraId="0BADD69E" w14:textId="77777777" w:rsidR="000152C6" w:rsidRPr="0032190F" w:rsidRDefault="000152C6" w:rsidP="000152C6">
      <w:pPr>
        <w:rPr>
          <w:lang w:val="fr-FR"/>
        </w:rPr>
      </w:pPr>
    </w:p>
    <w:p w14:paraId="270F15A9" w14:textId="77777777" w:rsidR="000152C6" w:rsidRPr="0032190F" w:rsidRDefault="000152C6" w:rsidP="000152C6">
      <w:pPr>
        <w:pStyle w:val="Heading3"/>
        <w:numPr>
          <w:ilvl w:val="2"/>
          <w:numId w:val="0"/>
        </w:numPr>
        <w:tabs>
          <w:tab w:val="num" w:pos="1800"/>
        </w:tabs>
        <w:spacing w:before="240" w:after="60" w:line="240" w:lineRule="auto"/>
        <w:ind w:left="1440"/>
      </w:pPr>
      <w:bookmarkStart w:id="5569" w:name="Desc_ZIV"/>
      <w:r w:rsidRPr="0032190F">
        <w:t>ZONE IV</w:t>
      </w:r>
    </w:p>
    <w:bookmarkEnd w:id="5569"/>
    <w:p w14:paraId="08BEB8F5" w14:textId="77777777" w:rsidR="000152C6" w:rsidRPr="0032190F" w:rsidRDefault="000152C6" w:rsidP="000152C6">
      <w:pPr>
        <w:jc w:val="both"/>
        <w:rPr>
          <w:lang w:val="fr-FR"/>
        </w:rPr>
      </w:pPr>
    </w:p>
    <w:p w14:paraId="17CA4A33" w14:textId="77777777" w:rsidR="000152C6" w:rsidRPr="0032190F" w:rsidRDefault="000152C6" w:rsidP="000152C6">
      <w:pPr>
        <w:jc w:val="both"/>
        <w:rPr>
          <w:lang w:val="fr-FR"/>
        </w:rPr>
      </w:pPr>
      <w:r w:rsidRPr="0032190F">
        <w:rPr>
          <w:lang w:val="fr-FR"/>
        </w:rPr>
        <w:t>La zone IV correspond à la zone de l’Arpette. Elle s’étale au sud du pic des Merveilles</w:t>
      </w:r>
      <w:r>
        <w:rPr>
          <w:rStyle w:val="FootnoteReference"/>
        </w:rPr>
        <w:footnoteReference w:id="17"/>
      </w:r>
      <w:r w:rsidRPr="0032190F">
        <w:rPr>
          <w:lang w:val="fr-FR"/>
        </w:rPr>
        <w:t xml:space="preserve"> jusqu’au sentier de l’Arpette.</w:t>
      </w:r>
    </w:p>
    <w:p w14:paraId="468D4D09" w14:textId="3DB2DDBE" w:rsidR="000152C6" w:rsidRPr="0032190F" w:rsidRDefault="00000000" w:rsidP="000152C6">
      <w:pPr>
        <w:jc w:val="both"/>
        <w:rPr>
          <w:sz w:val="20"/>
          <w:szCs w:val="20"/>
          <w:lang w:val="fr-FR"/>
        </w:rPr>
      </w:pPr>
      <w:hyperlink r:id="rId14066" w:anchor="Aut_Bicknell" w:history="1">
        <w:r w:rsidR="00AA7ACB" w:rsidRPr="00AE78AA">
          <w:rPr>
            <w:rStyle w:val="Hyperlink"/>
            <w:lang w:val="fr-FR"/>
          </w:rPr>
          <w:t>C. Bicknell</w:t>
        </w:r>
      </w:hyperlink>
      <w:r w:rsidR="000152C6" w:rsidRPr="0032190F">
        <w:rPr>
          <w:sz w:val="20"/>
          <w:szCs w:val="20"/>
          <w:lang w:val="fr-FR"/>
        </w:rPr>
        <w:t xml:space="preserve">, dans </w:t>
      </w:r>
      <w:r w:rsidR="000152C6" w:rsidRPr="0032190F">
        <w:rPr>
          <w:i/>
          <w:sz w:val="20"/>
          <w:szCs w:val="20"/>
          <w:lang w:val="fr-FR"/>
        </w:rPr>
        <w:t>LesVagues rocheuses</w:t>
      </w:r>
      <w:r w:rsidR="000152C6" w:rsidRPr="0032190F">
        <w:rPr>
          <w:sz w:val="20"/>
          <w:szCs w:val="20"/>
          <w:lang w:val="fr-FR"/>
        </w:rPr>
        <w:t xml:space="preserve"> (chap. IX par. 7) décrit déjà certaines gravures de la zone IV (Bicknell 1913 p. 122). Il poursuit sa description de la zone dans le paragraphe </w:t>
      </w:r>
      <w:r w:rsidR="000152C6" w:rsidRPr="0032190F">
        <w:rPr>
          <w:i/>
          <w:sz w:val="20"/>
          <w:szCs w:val="20"/>
          <w:lang w:val="fr-FR"/>
        </w:rPr>
        <w:t>LeVal de la Roche</w:t>
      </w:r>
      <w:r w:rsidR="000152C6" w:rsidRPr="0032190F">
        <w:rPr>
          <w:sz w:val="20"/>
          <w:szCs w:val="20"/>
          <w:lang w:val="fr-FR"/>
        </w:rPr>
        <w:t xml:space="preserve"> (par. 10) où il mentionne certaines roches gravées dans les vallons occidentaux qui conduisent au pied du Pic des Merveilles (Bicknell 1913 p. 124). Dans </w:t>
      </w:r>
      <w:r w:rsidR="000152C6" w:rsidRPr="0032190F">
        <w:rPr>
          <w:i/>
          <w:sz w:val="20"/>
          <w:szCs w:val="20"/>
          <w:lang w:val="fr-FR"/>
        </w:rPr>
        <w:t>La région de l’Arpette</w:t>
      </w:r>
      <w:r w:rsidR="000152C6" w:rsidRPr="0032190F">
        <w:rPr>
          <w:sz w:val="20"/>
          <w:szCs w:val="20"/>
          <w:lang w:val="fr-FR"/>
        </w:rPr>
        <w:t xml:space="preserve"> (par. 11) il décrit une aire géographique s’étendant jusqu’à la ligne de crête dominant le vallon de Gordolasque (Bicknell 1913 p. 125).</w:t>
      </w:r>
    </w:p>
    <w:p w14:paraId="35D12930" w14:textId="77777777" w:rsidR="000152C6" w:rsidRPr="0032190F" w:rsidRDefault="000152C6" w:rsidP="000152C6">
      <w:pPr>
        <w:jc w:val="both"/>
        <w:rPr>
          <w:sz w:val="20"/>
          <w:szCs w:val="20"/>
          <w:lang w:val="fr-FR"/>
        </w:rPr>
      </w:pPr>
      <w:r w:rsidRPr="0032190F">
        <w:rPr>
          <w:sz w:val="20"/>
          <w:szCs w:val="20"/>
          <w:lang w:val="fr-FR"/>
        </w:rPr>
        <w:t>C. Conti définit la zone IV comme l’espace circonscrit entre le pas de l’Arpette et les côtés sud du mont et du pic des Merveilles (Barocelli et al. 1939 p. 16).</w:t>
      </w:r>
    </w:p>
    <w:p w14:paraId="3425E4E3" w14:textId="77777777" w:rsidR="000152C6" w:rsidRPr="0032190F" w:rsidRDefault="000152C6" w:rsidP="000152C6">
      <w:pPr>
        <w:ind w:firstLine="454"/>
        <w:jc w:val="both"/>
        <w:rPr>
          <w:lang w:val="fr-FR"/>
        </w:rPr>
      </w:pPr>
    </w:p>
    <w:p w14:paraId="2CCAB920" w14:textId="77777777" w:rsidR="000152C6" w:rsidRPr="0032190F" w:rsidRDefault="000152C6" w:rsidP="000152C6">
      <w:pPr>
        <w:jc w:val="both"/>
        <w:rPr>
          <w:lang w:val="fr-FR"/>
        </w:rPr>
      </w:pPr>
      <w:r w:rsidRPr="0032190F">
        <w:rPr>
          <w:lang w:val="fr-FR"/>
        </w:rPr>
        <w:t xml:space="preserve">Elle est délimitée au </w:t>
      </w:r>
      <w:r w:rsidRPr="0032190F">
        <w:rPr>
          <w:b/>
          <w:lang w:val="fr-FR"/>
        </w:rPr>
        <w:t>sud</w:t>
      </w:r>
      <w:r w:rsidRPr="0032190F">
        <w:rPr>
          <w:lang w:val="fr-FR"/>
        </w:rPr>
        <w:t xml:space="preserve"> par la zone III. Sa limite </w:t>
      </w:r>
      <w:r w:rsidRPr="0032190F">
        <w:rPr>
          <w:b/>
          <w:lang w:val="fr-FR"/>
        </w:rPr>
        <w:t>est</w:t>
      </w:r>
      <w:r w:rsidRPr="0032190F">
        <w:rPr>
          <w:lang w:val="fr-FR"/>
        </w:rPr>
        <w:t xml:space="preserve">, qui la sépare des zones V, VI et VIII, a été dans un premier temps difficilement discernable. Le lecteur est renvoyé aux cartes présentées ci-dessous. La zone IV débute avec les affleurements de pélite orientés est-ouest à l’approche du lac </w:t>
      </w:r>
      <w:r w:rsidRPr="0032190F">
        <w:rPr>
          <w:lang w:val="fr-FR"/>
        </w:rPr>
        <w:lastRenderedPageBreak/>
        <w:t xml:space="preserve">des Crevettes, le haut des pentes correspondant structurellement à l’épaulement du pic des Merveilles (le plateau des roches ZIV.GI.R 15 à R 21) puis le sud des </w:t>
      </w:r>
      <w:r w:rsidRPr="0032190F">
        <w:rPr>
          <w:i/>
          <w:lang w:val="fr-FR"/>
        </w:rPr>
        <w:t>ciappes du Sorcier</w:t>
      </w:r>
      <w:r w:rsidRPr="0032190F">
        <w:rPr>
          <w:lang w:val="fr-FR"/>
        </w:rPr>
        <w:t xml:space="preserve">. Plus au nord, au-dessus des </w:t>
      </w:r>
      <w:r w:rsidRPr="0032190F">
        <w:rPr>
          <w:i/>
          <w:lang w:val="fr-FR"/>
        </w:rPr>
        <w:t>ciappes</w:t>
      </w:r>
      <w:r w:rsidRPr="0032190F">
        <w:rPr>
          <w:lang w:val="fr-FR"/>
        </w:rPr>
        <w:t xml:space="preserve">, c’est la ligne de crête comprenant le collet du Sorcier qui remonte jusqu’au pic des Merveilles. Au </w:t>
      </w:r>
      <w:r w:rsidRPr="0032190F">
        <w:rPr>
          <w:b/>
          <w:lang w:val="fr-FR"/>
        </w:rPr>
        <w:t>nord</w:t>
      </w:r>
      <w:r w:rsidRPr="0032190F">
        <w:rPr>
          <w:lang w:val="fr-FR"/>
        </w:rPr>
        <w:t xml:space="preserve"> la limite correspond à la ligne de crête allant du pic des Merveilles au mont des Merveilles. A l’</w:t>
      </w:r>
      <w:r w:rsidRPr="0032190F">
        <w:rPr>
          <w:b/>
          <w:lang w:val="fr-FR"/>
        </w:rPr>
        <w:t>ouest</w:t>
      </w:r>
      <w:r w:rsidRPr="0032190F">
        <w:rPr>
          <w:lang w:val="fr-FR"/>
        </w:rPr>
        <w:t>, c’est la ligne de crête allant du Mont des Merveilles jusqu’à la cime des Verrairiers.</w:t>
      </w:r>
    </w:p>
    <w:p w14:paraId="782CC03C" w14:textId="77777777" w:rsidR="000152C6" w:rsidRPr="0032190F" w:rsidRDefault="000152C6" w:rsidP="000152C6">
      <w:pPr>
        <w:jc w:val="both"/>
        <w:rPr>
          <w:lang w:val="fr-FR"/>
        </w:rPr>
      </w:pPr>
    </w:p>
    <w:p w14:paraId="67D7C62A" w14:textId="77777777" w:rsidR="000152C6" w:rsidRPr="0032190F" w:rsidRDefault="000152C6" w:rsidP="000152C6">
      <w:pPr>
        <w:jc w:val="both"/>
        <w:rPr>
          <w:lang w:val="fr-FR"/>
        </w:rPr>
      </w:pPr>
      <w:r w:rsidRPr="0032190F">
        <w:rPr>
          <w:lang w:val="fr-FR"/>
        </w:rPr>
        <w:t>En plus des sept groupes définis initialement (Bégin 1990 p. 126-129), on en compte aujourd’hui un huitième situé dans le vallon de l’Empuonrame (groupe VIII) découvert en 1998 (Bégin 1998). Il s’agit de deux roches gravées rattachées à cette zone par l’équipe du LDPL</w:t>
      </w:r>
      <w:r>
        <w:rPr>
          <w:rStyle w:val="FootnoteReference"/>
        </w:rPr>
        <w:footnoteReference w:id="18"/>
      </w:r>
      <w:r w:rsidRPr="0032190F">
        <w:rPr>
          <w:lang w:val="fr-FR"/>
        </w:rPr>
        <w:t>.</w:t>
      </w:r>
    </w:p>
    <w:p w14:paraId="5BDA2993" w14:textId="77777777" w:rsidR="000152C6" w:rsidRPr="0032190F" w:rsidRDefault="000152C6" w:rsidP="000152C6">
      <w:pPr>
        <w:jc w:val="both"/>
        <w:rPr>
          <w:lang w:val="fr-FR"/>
        </w:rPr>
      </w:pPr>
      <w:r w:rsidRPr="0032190F">
        <w:rPr>
          <w:lang w:val="fr-FR"/>
        </w:rPr>
        <w:t xml:space="preserve">Le </w:t>
      </w:r>
      <w:r w:rsidRPr="0032190F">
        <w:rPr>
          <w:b/>
          <w:lang w:val="fr-FR"/>
        </w:rPr>
        <w:t>groupe I</w:t>
      </w:r>
      <w:r w:rsidRPr="0032190F">
        <w:rPr>
          <w:lang w:val="fr-FR"/>
        </w:rPr>
        <w:t xml:space="preserve"> comprend les alentours du lac des Crevettes et le plateau des roches 15 à 21. Le </w:t>
      </w:r>
      <w:r w:rsidRPr="0032190F">
        <w:rPr>
          <w:b/>
          <w:lang w:val="fr-FR"/>
        </w:rPr>
        <w:t>groupe II</w:t>
      </w:r>
      <w:r w:rsidRPr="0032190F">
        <w:rPr>
          <w:lang w:val="fr-FR"/>
        </w:rPr>
        <w:t xml:space="preserve"> débute au sud quelques </w:t>
      </w:r>
      <w:smartTag w:uri="urn:schemas-microsoft-com:office:smarttags" w:element="metricconverter">
        <w:smartTagPr>
          <w:attr w:name="ProductID" w:val="25 m"/>
        </w:smartTagPr>
        <w:r w:rsidRPr="0032190F">
          <w:rPr>
            <w:lang w:val="fr-FR"/>
          </w:rPr>
          <w:t>25 m</w:t>
        </w:r>
      </w:smartTag>
      <w:r w:rsidRPr="0032190F">
        <w:rPr>
          <w:lang w:val="fr-FR"/>
        </w:rPr>
        <w:t xml:space="preserve"> au nord du Gias du chamois est correspond à la plus grande partie d’un couloir herbeux à l’est du mamelon rocheux de Q 2444</w:t>
      </w:r>
      <w:r>
        <w:rPr>
          <w:rStyle w:val="FootnoteReference"/>
        </w:rPr>
        <w:footnoteReference w:id="19"/>
      </w:r>
      <w:r w:rsidRPr="0032190F">
        <w:rPr>
          <w:lang w:val="fr-FR"/>
        </w:rPr>
        <w:t xml:space="preserve"> (groupe VII) et à la partie parfois inondée de la cuvette entre ce mamelon et les gradins rejoignant l’éboulis du pic des Merveilles. La limite est de cet éboulis sépare ce groupe du groupe III. Le </w:t>
      </w:r>
      <w:r w:rsidRPr="0032190F">
        <w:rPr>
          <w:b/>
          <w:lang w:val="fr-FR"/>
        </w:rPr>
        <w:t>groupe III</w:t>
      </w:r>
      <w:r w:rsidRPr="0032190F">
        <w:rPr>
          <w:lang w:val="fr-FR"/>
        </w:rPr>
        <w:t xml:space="preserve"> débute au nord du torrent de l’Arpette, remonte vers le nord, prend l’étendue du « Terrain de foot », une vaste tourbière plane, et comprend tout le couloir herbeux à l’ouest de Q 2444 (i.e. groupe VII). Par delà, il s’élargit à l’éboulis du pic des Merveilles qui forme sa limite avec le groupe II. Au nord ce groupe aboutit au pic des Merveilles et comprend, vers l’ouest le couloir étagé des roches 19 à </w:t>
      </w:r>
      <w:smartTag w:uri="urn:schemas-microsoft-com:office:smarttags" w:element="metricconverter">
        <w:smartTagPr>
          <w:attr w:name="ProductID" w:val="21. A"/>
        </w:smartTagPr>
        <w:r w:rsidRPr="0032190F">
          <w:rPr>
            <w:lang w:val="fr-FR"/>
          </w:rPr>
          <w:t>21. A</w:t>
        </w:r>
      </w:smartTag>
      <w:r w:rsidRPr="0032190F">
        <w:rPr>
          <w:lang w:val="fr-FR"/>
        </w:rPr>
        <w:t xml:space="preserve"> l’ouest, la limite le séparant du groupe IV est composé d’une enfilade nord-sud de couloirs et de parois aux faces orientées vers l’ouest. Le </w:t>
      </w:r>
      <w:r w:rsidRPr="0032190F">
        <w:rPr>
          <w:b/>
          <w:lang w:val="fr-FR"/>
        </w:rPr>
        <w:t>groupe IV</w:t>
      </w:r>
      <w:r w:rsidRPr="0032190F">
        <w:rPr>
          <w:lang w:val="fr-FR"/>
        </w:rPr>
        <w:t xml:space="preserve"> est un autre couloir d’orientation nord-sud circonscrit à l’est par le groupe III et à l’ouest par une ligne de crêtes peu prononcées le séparant du groupe V. Le </w:t>
      </w:r>
      <w:r w:rsidRPr="0032190F">
        <w:rPr>
          <w:b/>
          <w:lang w:val="fr-FR"/>
        </w:rPr>
        <w:t>groupe V</w:t>
      </w:r>
      <w:r w:rsidRPr="0032190F">
        <w:rPr>
          <w:lang w:val="fr-FR"/>
        </w:rPr>
        <w:t xml:space="preserve"> correspond aux derniers affleurements du pic des Merveilles jusqu’aux pelouses herbeuses situées sous la ligne de crête du petit mont de l’Arpette-mont des Merveilles. Au sud c’est une ligne correspondant approximativement au talweg du torrent de l’Arpette qui le sépare du groupe VI. Le </w:t>
      </w:r>
      <w:r w:rsidRPr="0032190F">
        <w:rPr>
          <w:b/>
          <w:lang w:val="fr-FR"/>
        </w:rPr>
        <w:t>groupe VI</w:t>
      </w:r>
      <w:r w:rsidRPr="0032190F">
        <w:rPr>
          <w:lang w:val="fr-FR"/>
        </w:rPr>
        <w:t xml:space="preserve"> correspond au versant sud de ce talweg. Le </w:t>
      </w:r>
      <w:r w:rsidRPr="0032190F">
        <w:rPr>
          <w:b/>
          <w:lang w:val="fr-FR"/>
        </w:rPr>
        <w:t>groupe VII</w:t>
      </w:r>
      <w:r w:rsidRPr="0032190F">
        <w:rPr>
          <w:lang w:val="fr-FR"/>
        </w:rPr>
        <w:t xml:space="preserve"> est le mamelon rocheux situé entre le groupe I et II. Le </w:t>
      </w:r>
      <w:r w:rsidRPr="0032190F">
        <w:rPr>
          <w:b/>
          <w:lang w:val="fr-FR"/>
        </w:rPr>
        <w:t>groupe VIII</w:t>
      </w:r>
      <w:r w:rsidRPr="0032190F">
        <w:rPr>
          <w:lang w:val="fr-FR"/>
        </w:rPr>
        <w:t>, localisé dans le vallon d’Empuonrame, correspond à un isolat à l’ouest de la ligne de crête allant du Mont des Merveilles jusqu’à la cime des Verrairiers. Son aire, encore mal définie, est étendue de part et d’autre des seules roches 1 </w:t>
      </w:r>
      <w:r w:rsidRPr="00137E7C">
        <w:rPr>
          <w:rFonts w:ascii="Symbol" w:hAnsi="Symbol"/>
        </w:rPr>
        <w:t></w:t>
      </w:r>
      <w:r w:rsidRPr="0032190F">
        <w:rPr>
          <w:lang w:val="fr-FR"/>
        </w:rPr>
        <w:t xml:space="preserve"> et </w:t>
      </w:r>
      <w:smartTag w:uri="urn:schemas-microsoft-com:office:smarttags" w:element="metricconverter">
        <w:smartTagPr>
          <w:attr w:name="ProductID" w:val="2 a"/>
        </w:smartTagPr>
        <w:r w:rsidRPr="0032190F">
          <w:rPr>
            <w:lang w:val="fr-FR"/>
          </w:rPr>
          <w:t xml:space="preserve">2 </w:t>
        </w:r>
        <w:r w:rsidRPr="00137E7C">
          <w:rPr>
            <w:rFonts w:ascii="Symbol" w:hAnsi="Symbol"/>
          </w:rPr>
          <w:t></w:t>
        </w:r>
      </w:smartTag>
      <w:r w:rsidRPr="0032190F">
        <w:rPr>
          <w:lang w:val="fr-FR"/>
        </w:rPr>
        <w:t xml:space="preserve"> (Bégin 1998).</w:t>
      </w:r>
    </w:p>
    <w:p w14:paraId="5B79D0F4" w14:textId="77777777" w:rsidR="000152C6" w:rsidRPr="0032190F" w:rsidRDefault="000152C6" w:rsidP="000152C6">
      <w:pPr>
        <w:rPr>
          <w:lang w:val="fr-FR"/>
        </w:rPr>
      </w:pPr>
    </w:p>
    <w:p w14:paraId="6B5217B3" w14:textId="37CAE6D8" w:rsidR="000152C6" w:rsidRPr="0032190F" w:rsidRDefault="00AA7ACB" w:rsidP="000152C6">
      <w:pPr>
        <w:pStyle w:val="Heading4"/>
        <w:numPr>
          <w:ilvl w:val="3"/>
          <w:numId w:val="0"/>
        </w:numPr>
        <w:tabs>
          <w:tab w:val="num" w:pos="2520"/>
        </w:tabs>
        <w:spacing w:before="240" w:after="60"/>
        <w:ind w:left="2160"/>
      </w:pPr>
      <w:r>
        <w:t>h</w:t>
      </w:r>
      <w:r w:rsidR="000152C6" w:rsidRPr="0032190F">
        <w:t>istorique</w:t>
      </w:r>
    </w:p>
    <w:p w14:paraId="47641FEB" w14:textId="77777777" w:rsidR="000152C6" w:rsidRPr="0032190F" w:rsidRDefault="000152C6" w:rsidP="000152C6">
      <w:pPr>
        <w:rPr>
          <w:lang w:val="fr-FR"/>
        </w:rPr>
      </w:pPr>
    </w:p>
    <w:p w14:paraId="672957CE" w14:textId="7ABC188F" w:rsidR="000152C6" w:rsidRPr="0032190F" w:rsidRDefault="000152C6" w:rsidP="000152C6">
      <w:pPr>
        <w:jc w:val="both"/>
        <w:rPr>
          <w:lang w:val="fr-FR"/>
        </w:rPr>
      </w:pPr>
      <w:r w:rsidRPr="0032190F">
        <w:rPr>
          <w:lang w:val="fr-FR"/>
        </w:rPr>
        <w:t xml:space="preserve">Continuant son ascension depuis les </w:t>
      </w:r>
      <w:r w:rsidRPr="0032190F">
        <w:rPr>
          <w:i/>
          <w:lang w:val="fr-FR"/>
        </w:rPr>
        <w:t>ciappes</w:t>
      </w:r>
      <w:r w:rsidRPr="0032190F">
        <w:rPr>
          <w:lang w:val="fr-FR"/>
        </w:rPr>
        <w:t xml:space="preserve"> des Merveilles (zone VIII), </w:t>
      </w:r>
      <w:hyperlink r:id="rId14067" w:anchor="Aut_Bicknell" w:history="1">
        <w:r w:rsidR="00AA7ACB" w:rsidRPr="00AE78AA">
          <w:rPr>
            <w:rStyle w:val="Hyperlink"/>
            <w:lang w:val="fr-FR"/>
          </w:rPr>
          <w:t>C. Bicknell</w:t>
        </w:r>
      </w:hyperlink>
      <w:r w:rsidRPr="0032190F">
        <w:rPr>
          <w:lang w:val="fr-FR"/>
        </w:rPr>
        <w:t xml:space="preserve">, dans son paragraphe </w:t>
      </w:r>
      <w:r w:rsidRPr="0032190F">
        <w:rPr>
          <w:i/>
          <w:lang w:val="fr-FR"/>
        </w:rPr>
        <w:t>LesVagues rocheuses</w:t>
      </w:r>
      <w:r w:rsidRPr="0032190F">
        <w:rPr>
          <w:lang w:val="fr-FR"/>
        </w:rPr>
        <w:t xml:space="preserve">(chap. IX par. 7) décrit certaines gravures de la zone IV (BIB 420 p. 122). Il poursuit sa description de la zone dans le paragraphe </w:t>
      </w:r>
      <w:r w:rsidRPr="0032190F">
        <w:rPr>
          <w:i/>
          <w:lang w:val="fr-FR"/>
        </w:rPr>
        <w:t>LeVal de la Roche</w:t>
      </w:r>
      <w:r w:rsidRPr="0032190F">
        <w:rPr>
          <w:lang w:val="fr-FR"/>
        </w:rPr>
        <w:t xml:space="preserve"> (chap. IX par. 10) où il mentionne certaines roches gravées dans les vallons occidentaux qui conduisent au pied du Pic des Merveilles (BIB 420 p. 124). Dans </w:t>
      </w:r>
      <w:r w:rsidRPr="0032190F">
        <w:rPr>
          <w:i/>
          <w:lang w:val="fr-FR"/>
        </w:rPr>
        <w:t>La région de l’Arpette</w:t>
      </w:r>
      <w:r w:rsidRPr="0032190F">
        <w:rPr>
          <w:lang w:val="fr-FR"/>
        </w:rPr>
        <w:t>(chap. IX par. 11) il décrit une aire géographique les pentes s’étendant jusqu’à la ligne de crête dominant le vallon de Gordolasque (BIB 420 p. 125)</w:t>
      </w:r>
    </w:p>
    <w:p w14:paraId="381A6715" w14:textId="77777777" w:rsidR="000152C6" w:rsidRPr="0032190F" w:rsidRDefault="000152C6" w:rsidP="000152C6">
      <w:pPr>
        <w:rPr>
          <w:lang w:val="fr-FR"/>
        </w:rPr>
      </w:pPr>
      <w:r w:rsidRPr="0032190F">
        <w:rPr>
          <w:lang w:val="fr-FR"/>
        </w:rPr>
        <w:tab/>
        <w:t>Conti définit la zone IV comme l’espace prenantle pas de l’Arpette et les côté sud du mont des et du pic des Merveilles. L’auteur y relève 1280 gravures (BIB 1246 p. 16, 17) au sud elle est limité par le sentier de l’Arpette et le lac des Crevettes (BIB 215 p. 44)</w:t>
      </w:r>
    </w:p>
    <w:p w14:paraId="67F16406" w14:textId="77777777" w:rsidR="000152C6" w:rsidRPr="0032190F" w:rsidRDefault="000152C6" w:rsidP="000152C6">
      <w:pPr>
        <w:ind w:firstLine="454"/>
        <w:rPr>
          <w:lang w:val="fr-FR"/>
        </w:rPr>
      </w:pPr>
      <w:r w:rsidRPr="0032190F">
        <w:rPr>
          <w:lang w:val="fr-FR"/>
        </w:rPr>
        <w:lastRenderedPageBreak/>
        <w:t>Des 7 groupes définis par ce dernier (BIB 215 p. 44), on en compte aujourd’hui un huitième situé dans le vallon de l’Empuorane</w:t>
      </w:r>
    </w:p>
    <w:p w14:paraId="32971A64" w14:textId="77777777" w:rsidR="000152C6" w:rsidRPr="0032190F" w:rsidRDefault="000152C6" w:rsidP="000152C6">
      <w:pPr>
        <w:pStyle w:val="Heading4"/>
        <w:numPr>
          <w:ilvl w:val="3"/>
          <w:numId w:val="0"/>
        </w:numPr>
        <w:tabs>
          <w:tab w:val="num" w:pos="2520"/>
        </w:tabs>
        <w:spacing w:before="240" w:after="60"/>
        <w:ind w:left="2160"/>
      </w:pPr>
      <w:r w:rsidRPr="0032190F">
        <w:t>Thématiques caractéristiques</w:t>
      </w:r>
    </w:p>
    <w:p w14:paraId="69DC2A7E" w14:textId="77777777" w:rsidR="000152C6" w:rsidRPr="0032190F" w:rsidRDefault="000152C6" w:rsidP="000152C6">
      <w:pPr>
        <w:pStyle w:val="Heading4"/>
        <w:numPr>
          <w:ilvl w:val="3"/>
          <w:numId w:val="0"/>
        </w:numPr>
        <w:tabs>
          <w:tab w:val="num" w:pos="2520"/>
        </w:tabs>
        <w:spacing w:before="240" w:after="60"/>
        <w:ind w:left="2160"/>
      </w:pPr>
      <w:r w:rsidRPr="0032190F">
        <w:t>ZIVGI</w:t>
      </w:r>
    </w:p>
    <w:p w14:paraId="3E571E82" w14:textId="77777777" w:rsidR="000152C6" w:rsidRPr="0032190F" w:rsidRDefault="000152C6" w:rsidP="000152C6">
      <w:pPr>
        <w:rPr>
          <w:lang w:val="fr-FR"/>
        </w:rPr>
      </w:pPr>
    </w:p>
    <w:p w14:paraId="2F3A28EF" w14:textId="77777777" w:rsidR="000152C6" w:rsidRPr="0032190F" w:rsidRDefault="000152C6" w:rsidP="000152C6">
      <w:pPr>
        <w:ind w:right="-196"/>
        <w:jc w:val="center"/>
        <w:rPr>
          <w:b/>
          <w:sz w:val="20"/>
          <w:szCs w:val="20"/>
          <w:lang w:val="fr-FR"/>
        </w:rPr>
      </w:pPr>
    </w:p>
    <w:p w14:paraId="65412C24" w14:textId="77777777" w:rsidR="000152C6" w:rsidRPr="0032190F" w:rsidRDefault="000152C6" w:rsidP="000152C6">
      <w:pPr>
        <w:ind w:right="-196"/>
        <w:jc w:val="center"/>
        <w:rPr>
          <w:b/>
          <w:sz w:val="20"/>
          <w:szCs w:val="20"/>
          <w:lang w:val="fr-FR"/>
        </w:rPr>
      </w:pPr>
    </w:p>
    <w:p w14:paraId="104760AF" w14:textId="77777777" w:rsidR="000152C6" w:rsidRPr="0032190F" w:rsidRDefault="000152C6" w:rsidP="000152C6">
      <w:pPr>
        <w:ind w:right="-196"/>
        <w:jc w:val="both"/>
        <w:rPr>
          <w:b/>
          <w:sz w:val="20"/>
          <w:szCs w:val="20"/>
          <w:lang w:val="fr-FR"/>
        </w:rPr>
      </w:pPr>
      <w:r w:rsidRPr="0032190F">
        <w:rPr>
          <w:b/>
          <w:sz w:val="20"/>
          <w:szCs w:val="20"/>
          <w:lang w:val="fr-FR"/>
        </w:rPr>
        <w:t>Généralités</w:t>
      </w:r>
    </w:p>
    <w:p w14:paraId="1D54D9DD" w14:textId="77777777" w:rsidR="000152C6" w:rsidRPr="0032190F" w:rsidRDefault="000152C6" w:rsidP="000152C6">
      <w:pPr>
        <w:ind w:right="-196"/>
        <w:jc w:val="both"/>
        <w:rPr>
          <w:sz w:val="20"/>
          <w:szCs w:val="20"/>
          <w:lang w:val="fr-FR"/>
        </w:rPr>
      </w:pPr>
    </w:p>
    <w:p w14:paraId="5B36C747" w14:textId="77777777" w:rsidR="000152C6" w:rsidRPr="0032190F" w:rsidRDefault="000152C6" w:rsidP="000152C6">
      <w:pPr>
        <w:pStyle w:val="palatino12"/>
        <w:ind w:right="-196" w:firstLine="709"/>
        <w:jc w:val="both"/>
        <w:rPr>
          <w:rFonts w:ascii="Times New Roman" w:hAnsi="Times New Roman"/>
          <w:lang w:val="fr-FR"/>
        </w:rPr>
      </w:pPr>
      <w:r w:rsidRPr="0032190F">
        <w:rPr>
          <w:rFonts w:ascii="Times New Roman" w:hAnsi="Times New Roman"/>
          <w:lang w:val="fr-FR"/>
        </w:rPr>
        <w:t>C'est une zone de pelouse parsemée de blocs éboulés, d'affleurements du socle rocheux mais peu de pierriers et de massifs. La texture des roches est plus variée que dans les autres groupes de la zone IV. Ceci est dû à ce que, géologiquement, le groupe I est aussi moins homogène que les autres. C'est le plus bas en altitude, du moins côté flanc du pic des Merveilles. Il va donc couvrir la frontière entre les séries de l'Enfer (grès, en général assez fins) et celles des Merveilles (pélites vertes patinées orange) et recevoir les blocs éboulés du pic des Merveilles (schistes violets).</w:t>
      </w:r>
    </w:p>
    <w:p w14:paraId="5F87E062" w14:textId="77777777" w:rsidR="000152C6" w:rsidRPr="0032190F" w:rsidRDefault="000152C6" w:rsidP="000152C6">
      <w:pPr>
        <w:ind w:right="-196"/>
        <w:jc w:val="both"/>
        <w:rPr>
          <w:sz w:val="20"/>
          <w:szCs w:val="20"/>
          <w:lang w:val="fr-FR"/>
        </w:rPr>
      </w:pPr>
      <w:r w:rsidRPr="0032190F">
        <w:rPr>
          <w:sz w:val="20"/>
          <w:szCs w:val="20"/>
          <w:lang w:val="fr-FR"/>
        </w:rPr>
        <w:t>Il débute assez bas sur la route de l'Arpette, au nord-ouest des dernières roches de zone V groupe I, occupe la dépression du lac des Crevettes puis grimpe au nord et nord-est pour occuper la crête qui sépare la vallée des Merveilles stricto sensu de la vallée de l'Arpette. On trouvera des roches sur des flancs sud (côté Arpette) et sur des flancs est (côté Merveilles).</w:t>
      </w:r>
    </w:p>
    <w:p w14:paraId="7AB7F786" w14:textId="77777777" w:rsidR="000152C6" w:rsidRPr="0032190F" w:rsidRDefault="000152C6" w:rsidP="000152C6">
      <w:pPr>
        <w:ind w:right="-196"/>
        <w:jc w:val="both"/>
        <w:rPr>
          <w:sz w:val="20"/>
          <w:szCs w:val="20"/>
          <w:lang w:val="fr-FR"/>
        </w:rPr>
      </w:pPr>
    </w:p>
    <w:p w14:paraId="7E9FCD68" w14:textId="77777777" w:rsidR="000152C6" w:rsidRPr="0032190F" w:rsidRDefault="000152C6" w:rsidP="000152C6">
      <w:pPr>
        <w:ind w:right="-196"/>
        <w:jc w:val="both"/>
        <w:rPr>
          <w:sz w:val="20"/>
          <w:szCs w:val="20"/>
          <w:lang w:val="fr-FR"/>
        </w:rPr>
      </w:pPr>
      <w:r w:rsidRPr="0032190F">
        <w:rPr>
          <w:sz w:val="20"/>
          <w:szCs w:val="20"/>
          <w:lang w:val="fr-FR"/>
        </w:rPr>
        <w:t xml:space="preserve">Il n'y a pas de gravure protohistorique particulièrement connue dans ce groupe. </w:t>
      </w:r>
    </w:p>
    <w:p w14:paraId="53980731" w14:textId="77777777" w:rsidR="000152C6" w:rsidRPr="0032190F" w:rsidRDefault="000152C6" w:rsidP="000152C6">
      <w:pPr>
        <w:ind w:right="-196"/>
        <w:jc w:val="both"/>
        <w:rPr>
          <w:sz w:val="20"/>
          <w:szCs w:val="20"/>
          <w:lang w:val="fr-FR"/>
        </w:rPr>
      </w:pPr>
    </w:p>
    <w:p w14:paraId="0A58B8BF" w14:textId="77777777" w:rsidR="000152C6" w:rsidRPr="0032190F" w:rsidRDefault="000152C6" w:rsidP="000152C6">
      <w:pPr>
        <w:ind w:right="-196"/>
        <w:jc w:val="both"/>
        <w:rPr>
          <w:b/>
          <w:sz w:val="20"/>
          <w:szCs w:val="20"/>
          <w:lang w:val="fr-FR"/>
        </w:rPr>
      </w:pPr>
      <w:r w:rsidRPr="0032190F">
        <w:rPr>
          <w:b/>
          <w:sz w:val="20"/>
          <w:szCs w:val="20"/>
          <w:lang w:val="fr-FR"/>
        </w:rPr>
        <w:t>Limites</w:t>
      </w:r>
    </w:p>
    <w:p w14:paraId="08B437FB" w14:textId="77777777" w:rsidR="000152C6" w:rsidRPr="0032190F" w:rsidRDefault="000152C6" w:rsidP="000152C6">
      <w:pPr>
        <w:ind w:right="-196"/>
        <w:jc w:val="both"/>
        <w:rPr>
          <w:b/>
          <w:sz w:val="20"/>
          <w:szCs w:val="20"/>
          <w:lang w:val="fr-FR"/>
        </w:rPr>
      </w:pPr>
    </w:p>
    <w:p w14:paraId="04D43B54" w14:textId="77777777" w:rsidR="000152C6" w:rsidRPr="0032190F" w:rsidRDefault="000152C6" w:rsidP="000152C6">
      <w:pPr>
        <w:ind w:right="-196"/>
        <w:jc w:val="both"/>
        <w:rPr>
          <w:i/>
          <w:sz w:val="20"/>
          <w:szCs w:val="20"/>
          <w:lang w:val="fr-FR"/>
        </w:rPr>
      </w:pPr>
      <w:r w:rsidRPr="0032190F">
        <w:rPr>
          <w:i/>
          <w:sz w:val="20"/>
          <w:szCs w:val="20"/>
          <w:lang w:val="fr-FR"/>
        </w:rPr>
        <w:t>Côté vallée des Merveilles</w:t>
      </w:r>
    </w:p>
    <w:p w14:paraId="5CF4C042" w14:textId="77777777" w:rsidR="000152C6" w:rsidRPr="0032190F" w:rsidRDefault="000152C6" w:rsidP="000152C6">
      <w:pPr>
        <w:ind w:right="-196"/>
        <w:jc w:val="both"/>
        <w:rPr>
          <w:sz w:val="20"/>
          <w:szCs w:val="20"/>
          <w:lang w:val="fr-FR"/>
        </w:rPr>
      </w:pPr>
    </w:p>
    <w:p w14:paraId="34808D67" w14:textId="77777777" w:rsidR="000152C6" w:rsidRPr="0032190F" w:rsidRDefault="000152C6" w:rsidP="000152C6">
      <w:pPr>
        <w:ind w:right="-196"/>
        <w:jc w:val="both"/>
        <w:rPr>
          <w:sz w:val="20"/>
          <w:szCs w:val="20"/>
          <w:lang w:val="fr-FR"/>
        </w:rPr>
      </w:pPr>
      <w:r w:rsidRPr="0032190F">
        <w:rPr>
          <w:sz w:val="20"/>
          <w:szCs w:val="20"/>
          <w:lang w:val="fr-FR"/>
        </w:rPr>
        <w:tab/>
        <w:t xml:space="preserve">zone VI groupe I et zone VI groupe II à l'est : la limite est, sauf exception, matérialisée par des barres ou des pentes très raides. Du sud au nord, les exceptions sont un goulet herbeux conduisant à une pelouse vide de blocs de bonne qualité, puis un goulet raide, lit de torrent (qui conduit de zone IV groupe I roche 20 à zone VI groupe I roche 17 </w:t>
      </w:r>
      <w:r w:rsidRPr="00426505">
        <w:rPr>
          <w:rFonts w:ascii="Symbol" w:hAnsi="Symbol"/>
          <w:sz w:val="20"/>
          <w:szCs w:val="20"/>
        </w:rPr>
        <w:t></w:t>
      </w:r>
      <w:r w:rsidRPr="0032190F">
        <w:rPr>
          <w:sz w:val="20"/>
          <w:szCs w:val="20"/>
          <w:lang w:val="fr-FR"/>
        </w:rPr>
        <w:t xml:space="preserve">). Le passage de zone IV groupe I roche 21 </w:t>
      </w:r>
      <w:r w:rsidRPr="00426505">
        <w:rPr>
          <w:rFonts w:ascii="Symbol" w:hAnsi="Symbol"/>
          <w:sz w:val="20"/>
          <w:szCs w:val="20"/>
        </w:rPr>
        <w:t></w:t>
      </w:r>
      <w:r w:rsidRPr="0032190F">
        <w:rPr>
          <w:sz w:val="20"/>
          <w:szCs w:val="20"/>
          <w:lang w:val="fr-FR"/>
        </w:rPr>
        <w:t xml:space="preserve"> à zone VI groupe I roche 19 A et roche 19 B est assez facile, en sinuant au milieu de blocs non gravés (est-ce bien vrai ?) sur une pente assez raide. De même un goulet puis une pelouse conduisent des roches 21 </w:t>
      </w:r>
      <w:r w:rsidRPr="00426505">
        <w:rPr>
          <w:rFonts w:ascii="Symbol" w:hAnsi="Symbol"/>
          <w:sz w:val="20"/>
          <w:szCs w:val="20"/>
        </w:rPr>
        <w:t></w:t>
      </w:r>
      <w:r w:rsidRPr="0032190F">
        <w:rPr>
          <w:sz w:val="20"/>
          <w:szCs w:val="20"/>
          <w:lang w:val="fr-FR"/>
        </w:rPr>
        <w:t xml:space="preserve"> et </w:t>
      </w:r>
      <w:r w:rsidRPr="00426505">
        <w:rPr>
          <w:rFonts w:ascii="Symbol" w:hAnsi="Symbol"/>
          <w:sz w:val="20"/>
          <w:szCs w:val="20"/>
        </w:rPr>
        <w:t></w:t>
      </w:r>
      <w:r w:rsidRPr="0032190F">
        <w:rPr>
          <w:sz w:val="20"/>
          <w:szCs w:val="20"/>
          <w:lang w:val="fr-FR"/>
        </w:rPr>
        <w:t>, aux groupe des roche 10 de zone VI groupe II mais il y a 100 mètres de pente très raide et les petites roches éparses y sont de mauvaise qualité (et non gravées ?).</w:t>
      </w:r>
    </w:p>
    <w:p w14:paraId="42BD71B3" w14:textId="77777777" w:rsidR="000152C6" w:rsidRPr="0032190F" w:rsidRDefault="000152C6" w:rsidP="000152C6">
      <w:pPr>
        <w:ind w:right="-196"/>
        <w:jc w:val="both"/>
        <w:rPr>
          <w:sz w:val="20"/>
          <w:szCs w:val="20"/>
          <w:lang w:val="fr-FR"/>
        </w:rPr>
      </w:pPr>
    </w:p>
    <w:p w14:paraId="78BFAC3A" w14:textId="77777777" w:rsidR="000152C6" w:rsidRPr="0032190F" w:rsidRDefault="000152C6" w:rsidP="000152C6">
      <w:pPr>
        <w:ind w:right="-196"/>
        <w:jc w:val="both"/>
        <w:rPr>
          <w:sz w:val="20"/>
          <w:szCs w:val="20"/>
          <w:lang w:val="fr-FR"/>
        </w:rPr>
      </w:pPr>
      <w:r w:rsidRPr="0032190F">
        <w:rPr>
          <w:sz w:val="20"/>
          <w:szCs w:val="20"/>
          <w:lang w:val="fr-FR"/>
        </w:rPr>
        <w:tab/>
        <w:t xml:space="preserve">zone VIII groupe VII au nord-est et au nord : la limite est matérialisée au nord-est par une barre nord - sud et au nord par un défilé entre deux petites barres est - ouest. </w:t>
      </w:r>
    </w:p>
    <w:p w14:paraId="6C3F22DB" w14:textId="77777777" w:rsidR="000152C6" w:rsidRPr="0032190F" w:rsidRDefault="000152C6" w:rsidP="000152C6">
      <w:pPr>
        <w:ind w:right="-196"/>
        <w:jc w:val="both"/>
        <w:rPr>
          <w:sz w:val="20"/>
          <w:szCs w:val="20"/>
          <w:lang w:val="fr-FR"/>
        </w:rPr>
      </w:pPr>
    </w:p>
    <w:p w14:paraId="4D291A14" w14:textId="77777777" w:rsidR="000152C6" w:rsidRPr="0032190F" w:rsidRDefault="000152C6" w:rsidP="000152C6">
      <w:pPr>
        <w:ind w:right="-196"/>
        <w:jc w:val="both"/>
        <w:rPr>
          <w:i/>
          <w:sz w:val="20"/>
          <w:szCs w:val="20"/>
          <w:lang w:val="fr-FR"/>
        </w:rPr>
      </w:pPr>
      <w:r w:rsidRPr="0032190F">
        <w:rPr>
          <w:i/>
          <w:sz w:val="20"/>
          <w:szCs w:val="20"/>
          <w:lang w:val="fr-FR"/>
        </w:rPr>
        <w:t>Côté Arpette</w:t>
      </w:r>
    </w:p>
    <w:p w14:paraId="3CDA481C" w14:textId="77777777" w:rsidR="000152C6" w:rsidRPr="0032190F" w:rsidRDefault="000152C6" w:rsidP="000152C6">
      <w:pPr>
        <w:ind w:right="-196"/>
        <w:jc w:val="both"/>
        <w:rPr>
          <w:sz w:val="20"/>
          <w:szCs w:val="20"/>
          <w:u w:val="single"/>
          <w:lang w:val="fr-FR"/>
        </w:rPr>
      </w:pPr>
    </w:p>
    <w:p w14:paraId="1D0D21A8" w14:textId="77777777" w:rsidR="000152C6" w:rsidRPr="0032190F" w:rsidRDefault="000152C6" w:rsidP="000152C6">
      <w:pPr>
        <w:ind w:right="-196"/>
        <w:jc w:val="both"/>
        <w:rPr>
          <w:sz w:val="20"/>
          <w:szCs w:val="20"/>
          <w:lang w:val="fr-FR"/>
        </w:rPr>
      </w:pPr>
      <w:r w:rsidRPr="0032190F">
        <w:rPr>
          <w:sz w:val="20"/>
          <w:szCs w:val="20"/>
          <w:lang w:val="fr-FR"/>
        </w:rPr>
        <w:tab/>
        <w:t>zone IV groupe II au nord-ouest et à l'ouest : la limite est assez floue car les roches sont situées dans des vallons et couloirs plus ou moins parallèles. Cependant à une même altitude les roches du groupe I sont plus à l'est que celles du groupe II et l'accès direct d'un groupe à l'autre n'est pas toujours aisé.</w:t>
      </w:r>
    </w:p>
    <w:p w14:paraId="1BD0E873" w14:textId="77777777" w:rsidR="000152C6" w:rsidRPr="0032190F" w:rsidRDefault="000152C6" w:rsidP="000152C6">
      <w:pPr>
        <w:ind w:right="-196"/>
        <w:jc w:val="both"/>
        <w:rPr>
          <w:sz w:val="20"/>
          <w:szCs w:val="20"/>
          <w:lang w:val="fr-FR"/>
        </w:rPr>
      </w:pPr>
      <w:r w:rsidRPr="0032190F">
        <w:rPr>
          <w:sz w:val="20"/>
          <w:szCs w:val="20"/>
          <w:lang w:val="fr-FR"/>
        </w:rPr>
        <w:tab/>
        <w:t>zone IV groupe II au nord. Le début du G II de la Z IV se trouve à proximité des roches 12 et 13 du G I sans aucune limite naturelle</w:t>
      </w:r>
    </w:p>
    <w:p w14:paraId="38724305" w14:textId="77777777" w:rsidR="000152C6" w:rsidRPr="0032190F" w:rsidRDefault="000152C6" w:rsidP="000152C6">
      <w:pPr>
        <w:ind w:right="-196"/>
        <w:jc w:val="both"/>
        <w:rPr>
          <w:sz w:val="20"/>
          <w:szCs w:val="20"/>
          <w:lang w:val="fr-FR"/>
        </w:rPr>
      </w:pPr>
    </w:p>
    <w:p w14:paraId="1281D5FC" w14:textId="77777777" w:rsidR="000152C6" w:rsidRPr="0032190F" w:rsidRDefault="000152C6" w:rsidP="000152C6">
      <w:pPr>
        <w:ind w:right="-196"/>
        <w:jc w:val="both"/>
        <w:rPr>
          <w:sz w:val="20"/>
          <w:szCs w:val="20"/>
          <w:lang w:val="fr-FR"/>
        </w:rPr>
      </w:pPr>
      <w:r w:rsidRPr="0032190F">
        <w:rPr>
          <w:sz w:val="20"/>
          <w:szCs w:val="20"/>
          <w:lang w:val="fr-FR"/>
        </w:rPr>
        <w:tab/>
        <w:t xml:space="preserve">zone IV groupe VII. Le promontoire occupé par ce groupe se dresse presque verticalement à la limite nord-ouest du groupe I et elle est donc bien définie. Quelques roches du groupe I sont situées sur le bas des pentes de ce promontoire mais ne sont acessibles qu'à partir du groupe I. </w:t>
      </w:r>
    </w:p>
    <w:p w14:paraId="19FADCBF" w14:textId="77777777" w:rsidR="000152C6" w:rsidRPr="0032190F" w:rsidRDefault="000152C6" w:rsidP="000152C6">
      <w:pPr>
        <w:ind w:right="-196"/>
        <w:jc w:val="both"/>
        <w:rPr>
          <w:sz w:val="20"/>
          <w:szCs w:val="20"/>
          <w:lang w:val="fr-FR"/>
        </w:rPr>
      </w:pPr>
    </w:p>
    <w:p w14:paraId="47F347B4" w14:textId="77777777" w:rsidR="000152C6" w:rsidRPr="0032190F" w:rsidRDefault="000152C6" w:rsidP="000152C6">
      <w:pPr>
        <w:ind w:right="-196"/>
        <w:jc w:val="both"/>
        <w:rPr>
          <w:sz w:val="20"/>
          <w:szCs w:val="20"/>
          <w:lang w:val="fr-FR"/>
        </w:rPr>
      </w:pPr>
      <w:r w:rsidRPr="0032190F">
        <w:rPr>
          <w:sz w:val="20"/>
          <w:szCs w:val="20"/>
          <w:lang w:val="fr-FR"/>
        </w:rPr>
        <w:tab/>
        <w:t>zone IV groupe III au sud-ouest : les roches des deux groupes sont assez éloignées. Au sud-ouest elle sont séparées par des petits massifs où nous n'avons trouvé que de rares gravures. Au nord-ouest le promontoire Q2344 est presque infranchissable. Seules deux roches du GIII sont proches (une trentaine de mètres) au pied sud-ouest du promontoire : 1</w:t>
      </w:r>
      <w:r w:rsidRPr="00426505">
        <w:rPr>
          <w:rFonts w:ascii="Symbol" w:hAnsi="Symbol"/>
          <w:sz w:val="20"/>
          <w:szCs w:val="20"/>
        </w:rPr>
        <w:t></w:t>
      </w:r>
      <w:r w:rsidRPr="0032190F">
        <w:rPr>
          <w:sz w:val="20"/>
          <w:szCs w:val="20"/>
          <w:lang w:val="fr-FR"/>
        </w:rPr>
        <w:t>H et 1</w:t>
      </w:r>
      <w:r w:rsidRPr="00426505">
        <w:rPr>
          <w:rFonts w:ascii="Symbol" w:hAnsi="Symbol"/>
          <w:sz w:val="20"/>
          <w:szCs w:val="20"/>
        </w:rPr>
        <w:t></w:t>
      </w:r>
      <w:r w:rsidRPr="0032190F">
        <w:rPr>
          <w:sz w:val="20"/>
          <w:szCs w:val="20"/>
          <w:lang w:val="fr-FR"/>
        </w:rPr>
        <w:t>H respectivement à l’ouest et au nord-ouest de GI R9H2.</w:t>
      </w:r>
    </w:p>
    <w:p w14:paraId="5B12A6B2" w14:textId="77777777" w:rsidR="000152C6" w:rsidRPr="0032190F" w:rsidRDefault="000152C6" w:rsidP="000152C6">
      <w:pPr>
        <w:ind w:right="-196"/>
        <w:jc w:val="both"/>
        <w:rPr>
          <w:sz w:val="20"/>
          <w:szCs w:val="20"/>
          <w:lang w:val="fr-FR"/>
        </w:rPr>
      </w:pPr>
    </w:p>
    <w:p w14:paraId="7591E07D" w14:textId="77777777" w:rsidR="000152C6" w:rsidRPr="0032190F" w:rsidRDefault="000152C6" w:rsidP="000152C6">
      <w:pPr>
        <w:ind w:right="-196"/>
        <w:jc w:val="both"/>
        <w:rPr>
          <w:sz w:val="20"/>
          <w:szCs w:val="20"/>
          <w:lang w:val="fr-FR"/>
        </w:rPr>
      </w:pPr>
      <w:r w:rsidRPr="0032190F">
        <w:rPr>
          <w:sz w:val="20"/>
          <w:szCs w:val="20"/>
          <w:lang w:val="fr-FR"/>
        </w:rPr>
        <w:tab/>
        <w:t>Au sud on rencontre un "no man's land" , une forte pente sud descendant sur le sentier de l'Arpette et la zone III groupe II (plus de cent mètres) composée d'une pelouse parsemée de blocs de mauvaise qualité (essentiellement des grès grossiers) avec parfois des petites barres. Cette pelouse est le prolongement à l'ouest de zone V groupe III. Les roches les plus proches sont zone III groupe II roche 12 (située dans un torrent, côté N du sentier) et zone V groupe III roche 9</w:t>
      </w:r>
      <w:r w:rsidRPr="00426505">
        <w:rPr>
          <w:rFonts w:ascii="Symbol" w:hAnsi="Symbol"/>
          <w:sz w:val="20"/>
          <w:szCs w:val="20"/>
        </w:rPr>
        <w:t></w:t>
      </w:r>
      <w:r w:rsidRPr="00426505">
        <w:rPr>
          <w:rFonts w:ascii="Symbol" w:hAnsi="Symbol"/>
          <w:sz w:val="20"/>
          <w:szCs w:val="20"/>
        </w:rPr>
        <w:t></w:t>
      </w:r>
      <w:r w:rsidRPr="00426505">
        <w:rPr>
          <w:rFonts w:ascii="Symbol" w:hAnsi="Symbol"/>
          <w:sz w:val="20"/>
          <w:szCs w:val="20"/>
        </w:rPr>
        <w:t></w:t>
      </w:r>
      <w:r w:rsidRPr="00426505">
        <w:rPr>
          <w:rFonts w:ascii="Symbol" w:hAnsi="Symbol"/>
          <w:sz w:val="20"/>
          <w:szCs w:val="20"/>
        </w:rPr>
        <w:t></w:t>
      </w:r>
      <w:r w:rsidRPr="00426505">
        <w:rPr>
          <w:rFonts w:ascii="Symbol" w:hAnsi="Symbol"/>
          <w:sz w:val="20"/>
          <w:szCs w:val="20"/>
        </w:rPr>
        <w:t></w:t>
      </w:r>
      <w:r w:rsidRPr="00426505">
        <w:rPr>
          <w:rFonts w:ascii="Symbol" w:hAnsi="Symbol"/>
          <w:sz w:val="20"/>
          <w:szCs w:val="20"/>
        </w:rPr>
        <w:t></w:t>
      </w:r>
      <w:r w:rsidRPr="00426505">
        <w:rPr>
          <w:rFonts w:ascii="Symbol" w:hAnsi="Symbol"/>
          <w:sz w:val="20"/>
          <w:szCs w:val="20"/>
        </w:rPr>
        <w:t></w:t>
      </w:r>
      <w:r w:rsidRPr="00426505">
        <w:rPr>
          <w:rFonts w:ascii="Symbol" w:hAnsi="Symbol"/>
          <w:sz w:val="20"/>
          <w:szCs w:val="20"/>
        </w:rPr>
        <w:t></w:t>
      </w:r>
      <w:r w:rsidRPr="00426505">
        <w:rPr>
          <w:rFonts w:ascii="Symbol" w:hAnsi="Symbol"/>
          <w:sz w:val="20"/>
          <w:szCs w:val="20"/>
        </w:rPr>
        <w:t></w:t>
      </w:r>
      <w:r w:rsidRPr="0032190F">
        <w:rPr>
          <w:sz w:val="20"/>
          <w:szCs w:val="20"/>
          <w:lang w:val="fr-FR"/>
        </w:rPr>
        <w:t xml:space="preserve"> situées sur une petite barre au bas de la pelouse.</w:t>
      </w:r>
    </w:p>
    <w:p w14:paraId="785E15D7" w14:textId="77777777" w:rsidR="000152C6" w:rsidRPr="0032190F" w:rsidRDefault="000152C6" w:rsidP="000152C6">
      <w:pPr>
        <w:ind w:right="-196"/>
        <w:jc w:val="both"/>
        <w:rPr>
          <w:sz w:val="20"/>
          <w:szCs w:val="20"/>
          <w:lang w:val="fr-FR"/>
        </w:rPr>
      </w:pPr>
      <w:r w:rsidRPr="0032190F">
        <w:rPr>
          <w:sz w:val="20"/>
          <w:szCs w:val="20"/>
          <w:lang w:val="fr-FR"/>
        </w:rPr>
        <w:lastRenderedPageBreak/>
        <w:tab/>
        <w:t xml:space="preserve">Au sud-est se trouve le groupe I de la zone V. La roche 16 </w:t>
      </w:r>
      <w:r w:rsidRPr="00426505">
        <w:rPr>
          <w:rFonts w:ascii="Symbol" w:hAnsi="Symbol"/>
          <w:sz w:val="20"/>
          <w:szCs w:val="20"/>
        </w:rPr>
        <w:t></w:t>
      </w:r>
      <w:r w:rsidRPr="0032190F">
        <w:rPr>
          <w:sz w:val="20"/>
          <w:szCs w:val="20"/>
          <w:lang w:val="fr-FR"/>
        </w:rPr>
        <w:t xml:space="preserve"> de ce groupe se situe à une cinquantaine de mètres entre le sud-est et le sud-sud-est de la roche 1 </w:t>
      </w:r>
      <w:r w:rsidRPr="00426505">
        <w:rPr>
          <w:rFonts w:ascii="Symbol" w:hAnsi="Symbol"/>
          <w:sz w:val="20"/>
          <w:szCs w:val="20"/>
        </w:rPr>
        <w:t></w:t>
      </w:r>
      <w:r w:rsidRPr="0032190F">
        <w:rPr>
          <w:sz w:val="20"/>
          <w:szCs w:val="20"/>
          <w:lang w:val="fr-FR"/>
        </w:rPr>
        <w:t xml:space="preserve"> du groupe I de la zone IV et à une trentaine de mètres à l’ouest d’un bloc plus élevé que les autres, couvert de lichens noirs et présentant une pointe quand on le regarde de l’ouest. Cette roche, un grès violet présentant un décrochement et une passée rose en diagonale sur sa face de pendage 45° est, porte au nord-est, en appendice, un prisme de grès grossier violet en bas et blanc au-dessus, avec une flaque violette sur sa face sud. Cette roche du groupe V et les deux premières roches du groupe I de la zone IV, R 1 </w:t>
      </w:r>
      <w:r w:rsidRPr="00426505">
        <w:rPr>
          <w:rFonts w:ascii="Symbol" w:hAnsi="Symbol"/>
          <w:sz w:val="20"/>
          <w:szCs w:val="20"/>
        </w:rPr>
        <w:t></w:t>
      </w:r>
      <w:r w:rsidRPr="0032190F">
        <w:rPr>
          <w:sz w:val="20"/>
          <w:szCs w:val="20"/>
          <w:lang w:val="fr-FR"/>
        </w:rPr>
        <w:t xml:space="preserve"> et R 1 sont à peu près alignées du sud-sud-est au nord-nord-ouest . </w:t>
      </w:r>
    </w:p>
    <w:p w14:paraId="4C78D1D1" w14:textId="77777777" w:rsidR="000152C6" w:rsidRPr="0032190F" w:rsidRDefault="000152C6" w:rsidP="000152C6">
      <w:pPr>
        <w:ind w:right="-196"/>
        <w:jc w:val="both"/>
        <w:rPr>
          <w:sz w:val="20"/>
          <w:szCs w:val="20"/>
          <w:lang w:val="fr-FR"/>
        </w:rPr>
      </w:pPr>
    </w:p>
    <w:p w14:paraId="52160A61" w14:textId="77777777" w:rsidR="000152C6" w:rsidRPr="0032190F" w:rsidRDefault="000152C6" w:rsidP="000152C6">
      <w:pPr>
        <w:ind w:right="-196"/>
        <w:jc w:val="both"/>
        <w:rPr>
          <w:sz w:val="20"/>
          <w:szCs w:val="20"/>
          <w:lang w:val="fr-FR"/>
        </w:rPr>
      </w:pPr>
    </w:p>
    <w:p w14:paraId="329901B5" w14:textId="77777777" w:rsidR="000152C6" w:rsidRPr="0032190F" w:rsidRDefault="000152C6" w:rsidP="000152C6">
      <w:pPr>
        <w:ind w:right="-196"/>
        <w:jc w:val="both"/>
        <w:rPr>
          <w:b/>
          <w:sz w:val="20"/>
          <w:szCs w:val="20"/>
          <w:lang w:val="fr-FR"/>
        </w:rPr>
      </w:pPr>
      <w:r w:rsidRPr="0032190F">
        <w:rPr>
          <w:b/>
          <w:sz w:val="20"/>
          <w:szCs w:val="20"/>
          <w:lang w:val="fr-FR"/>
        </w:rPr>
        <w:t>Accès et cheminement roche par roche</w:t>
      </w:r>
    </w:p>
    <w:p w14:paraId="32E347C2" w14:textId="77777777" w:rsidR="000152C6" w:rsidRPr="0032190F" w:rsidRDefault="000152C6" w:rsidP="000152C6">
      <w:pPr>
        <w:ind w:right="-196"/>
        <w:jc w:val="both"/>
        <w:rPr>
          <w:sz w:val="20"/>
          <w:szCs w:val="20"/>
          <w:lang w:val="fr-FR"/>
        </w:rPr>
      </w:pPr>
    </w:p>
    <w:p w14:paraId="5444B07F" w14:textId="77777777" w:rsidR="000152C6" w:rsidRPr="0032190F" w:rsidRDefault="000152C6" w:rsidP="000152C6">
      <w:pPr>
        <w:rPr>
          <w:sz w:val="20"/>
          <w:lang w:val="fr-FR"/>
        </w:rPr>
      </w:pPr>
      <w:r w:rsidRPr="0032190F">
        <w:rPr>
          <w:sz w:val="20"/>
          <w:lang w:val="fr-FR"/>
        </w:rPr>
        <w:t>Emprunter le sentier de l'Arpette (bien balisé) jusqu'à un grand bloc erratique ou plus haut, mais en restant en-dessous du niveau du lac de l'Huile. Se diriger ensuite vers le nord : traverser une pelouse raide, puis un affleurement déchiqueté et atteindre un palier en pente vers le sud-est, composé d'herbe et d'assez gros blocs incrustés dans le sol. On aboutit enfin sur un large couloir assez dégagé de blocs et en pente vers le sud-est. Ce large couloir monte vers l'ouest où s’aperçoivent de grandes faces oranges dont une est triangulaire (ce sont les roches 5A, 5B et 5C du groupe I). Repérer au nord des affleurements déchiquetés mais présentant quelques faces oranges et, à une dizaine de mètres en avant, un tout petit massif présentant aussi des surfaces oranges.</w:t>
      </w:r>
    </w:p>
    <w:p w14:paraId="6A33DBDD" w14:textId="77777777" w:rsidR="000152C6" w:rsidRPr="0032190F" w:rsidRDefault="000152C6" w:rsidP="000152C6">
      <w:pPr>
        <w:ind w:right="-196"/>
        <w:jc w:val="both"/>
        <w:rPr>
          <w:i/>
          <w:sz w:val="20"/>
          <w:szCs w:val="20"/>
          <w:lang w:val="fr-FR"/>
        </w:rPr>
      </w:pPr>
    </w:p>
    <w:p w14:paraId="6286A46B" w14:textId="77777777" w:rsidR="000152C6" w:rsidRPr="0032190F" w:rsidRDefault="000152C6" w:rsidP="000152C6">
      <w:pPr>
        <w:ind w:right="-196"/>
        <w:jc w:val="both"/>
        <w:rPr>
          <w:b/>
          <w:sz w:val="20"/>
          <w:szCs w:val="20"/>
          <w:lang w:val="fr-FR"/>
        </w:rPr>
      </w:pPr>
      <w:r w:rsidRPr="0032190F">
        <w:rPr>
          <w:b/>
          <w:sz w:val="20"/>
          <w:szCs w:val="20"/>
          <w:lang w:val="fr-FR"/>
        </w:rPr>
        <w:t>Roche 1 . Zone IV. Groupe I</w:t>
      </w:r>
    </w:p>
    <w:p w14:paraId="625E95BB" w14:textId="77777777" w:rsidR="000152C6" w:rsidRPr="0032190F" w:rsidRDefault="000152C6" w:rsidP="000152C6">
      <w:pPr>
        <w:ind w:right="-196"/>
        <w:jc w:val="both"/>
        <w:rPr>
          <w:b/>
          <w:i/>
          <w:sz w:val="20"/>
          <w:szCs w:val="20"/>
          <w:lang w:val="fr-FR"/>
        </w:rPr>
      </w:pPr>
      <w:r w:rsidRPr="0032190F">
        <w:rPr>
          <w:b/>
          <w:i/>
          <w:sz w:val="20"/>
          <w:szCs w:val="20"/>
          <w:lang w:val="fr-FR"/>
        </w:rPr>
        <w:t>Roche du cercle à appendice</w:t>
      </w:r>
    </w:p>
    <w:p w14:paraId="61A3003F" w14:textId="77777777" w:rsidR="000152C6" w:rsidRPr="0032190F" w:rsidRDefault="000152C6" w:rsidP="000152C6">
      <w:pPr>
        <w:ind w:right="-196"/>
        <w:jc w:val="both"/>
        <w:rPr>
          <w:b/>
          <w:i/>
          <w:sz w:val="20"/>
          <w:szCs w:val="20"/>
          <w:lang w:val="fr-FR"/>
        </w:rPr>
      </w:pPr>
    </w:p>
    <w:p w14:paraId="454D5E82" w14:textId="77777777" w:rsidR="000152C6" w:rsidRPr="0032190F" w:rsidRDefault="000152C6" w:rsidP="000152C6">
      <w:pPr>
        <w:ind w:right="-196"/>
        <w:jc w:val="both"/>
        <w:rPr>
          <w:i/>
          <w:sz w:val="20"/>
          <w:szCs w:val="20"/>
          <w:lang w:val="fr-FR"/>
        </w:rPr>
      </w:pPr>
      <w:r w:rsidRPr="0032190F">
        <w:rPr>
          <w:i/>
          <w:sz w:val="20"/>
          <w:szCs w:val="20"/>
          <w:lang w:val="fr-FR"/>
        </w:rPr>
        <w:tab/>
        <w:t xml:space="preserve">C’est une roche de pélite verte. Sa face sud est partiellement patinée orange, en particulier dans sa partie est, de pendage 20° sud, qui est plate et de surface plus régulière. Repérer, sous le P de Giuseppe, une plage </w:t>
      </w:r>
      <w:r w:rsidRPr="0032190F">
        <w:rPr>
          <w:sz w:val="20"/>
          <w:szCs w:val="20"/>
          <w:lang w:val="fr-FR"/>
        </w:rPr>
        <w:t>(ph. 1)</w:t>
      </w:r>
      <w:r w:rsidRPr="0032190F">
        <w:rPr>
          <w:i/>
          <w:sz w:val="20"/>
          <w:szCs w:val="20"/>
          <w:lang w:val="fr-FR"/>
        </w:rPr>
        <w:t xml:space="preserve"> et, au sud-est, un petit cercle </w:t>
      </w:r>
      <w:r w:rsidRPr="0032190F">
        <w:rPr>
          <w:sz w:val="20"/>
          <w:szCs w:val="20"/>
          <w:lang w:val="fr-FR"/>
        </w:rPr>
        <w:t>(ph. 2)</w:t>
      </w:r>
      <w:r w:rsidRPr="0032190F">
        <w:rPr>
          <w:i/>
          <w:sz w:val="20"/>
          <w:szCs w:val="20"/>
          <w:lang w:val="fr-FR"/>
        </w:rPr>
        <w:t xml:space="preserve"> avec un appendice. Ces figures sont composées de petites cupules jointives et régulières. En dessous se trouvent quelques grandes cupules. Le numéro se trouve à l’ouest, au niveau d'une inscription de berger : "Guido Giuseppe Areo li 6 8 1944"</w:t>
      </w:r>
      <w:r w:rsidRPr="0032190F">
        <w:rPr>
          <w:sz w:val="20"/>
          <w:szCs w:val="20"/>
          <w:lang w:val="fr-FR"/>
        </w:rPr>
        <w:t xml:space="preserve">(ph. 1). </w:t>
      </w:r>
      <w:r w:rsidRPr="0032190F">
        <w:rPr>
          <w:i/>
          <w:sz w:val="20"/>
          <w:szCs w:val="20"/>
          <w:lang w:val="fr-FR"/>
        </w:rPr>
        <w:t>Comme sur beaucoup de roches répertoriées par Conti en zone IV, le numéro ou le C est acompagné d'une flèche dirigée vers la roche suivante. Parfois sont précisées la distance et la référence de cette roche. Ici le chiffre est 15 et la flèche indique le nord.</w:t>
      </w:r>
    </w:p>
    <w:p w14:paraId="442F711A" w14:textId="77777777" w:rsidR="000152C6" w:rsidRPr="0032190F" w:rsidRDefault="000152C6" w:rsidP="000152C6">
      <w:pPr>
        <w:ind w:right="-196"/>
        <w:jc w:val="both"/>
        <w:rPr>
          <w:sz w:val="20"/>
          <w:szCs w:val="20"/>
          <w:lang w:val="fr-FR"/>
        </w:rPr>
      </w:pPr>
      <w:r w:rsidRPr="0032190F">
        <w:rPr>
          <w:sz w:val="20"/>
          <w:szCs w:val="20"/>
          <w:lang w:val="fr-FR"/>
        </w:rPr>
        <w:t>Photos 1969 : R dans site, R + gravure histo, 3 photos de gravures</w:t>
      </w:r>
    </w:p>
    <w:p w14:paraId="6B12BE0C" w14:textId="77777777" w:rsidR="000152C6" w:rsidRPr="0032190F" w:rsidRDefault="000152C6" w:rsidP="000152C6">
      <w:pPr>
        <w:ind w:right="-196"/>
        <w:jc w:val="both"/>
        <w:rPr>
          <w:sz w:val="20"/>
          <w:szCs w:val="20"/>
          <w:lang w:val="fr-FR"/>
        </w:rPr>
      </w:pPr>
    </w:p>
    <w:p w14:paraId="4911B6C3" w14:textId="77777777" w:rsidR="000152C6" w:rsidRPr="0032190F" w:rsidRDefault="000152C6" w:rsidP="000152C6">
      <w:pPr>
        <w:ind w:right="-196"/>
        <w:jc w:val="both"/>
        <w:rPr>
          <w:sz w:val="20"/>
          <w:szCs w:val="20"/>
          <w:lang w:val="fr-FR"/>
        </w:rPr>
      </w:pPr>
      <w:r w:rsidRPr="0032190F">
        <w:rPr>
          <w:sz w:val="20"/>
          <w:szCs w:val="20"/>
          <w:lang w:val="fr-FR"/>
        </w:rPr>
        <w:tab/>
        <w:t xml:space="preserve">Marcher environ vingt-quatre mètres dans une direction un peu plus au sud que le sud-est pour trouver, un peu isolé au milieu du goulet, un bloc, plus ou moins prismatique, de grès très fin, schistosé verticalement. </w:t>
      </w:r>
    </w:p>
    <w:p w14:paraId="479D3FF7" w14:textId="77777777" w:rsidR="000152C6" w:rsidRPr="0032190F" w:rsidRDefault="000152C6" w:rsidP="000152C6">
      <w:pPr>
        <w:ind w:right="-196"/>
        <w:jc w:val="both"/>
        <w:rPr>
          <w:sz w:val="20"/>
          <w:szCs w:val="20"/>
          <w:lang w:val="fr-FR"/>
        </w:rPr>
      </w:pPr>
    </w:p>
    <w:p w14:paraId="76ABBA7F" w14:textId="77777777" w:rsidR="000152C6" w:rsidRPr="0032190F" w:rsidRDefault="000152C6" w:rsidP="000152C6">
      <w:pPr>
        <w:ind w:right="-196"/>
        <w:jc w:val="both"/>
        <w:rPr>
          <w:b/>
          <w:sz w:val="20"/>
          <w:szCs w:val="20"/>
          <w:lang w:val="fr-FR"/>
        </w:rPr>
      </w:pPr>
      <w:r w:rsidRPr="0032190F">
        <w:rPr>
          <w:b/>
          <w:sz w:val="20"/>
          <w:szCs w:val="20"/>
          <w:lang w:val="fr-FR"/>
        </w:rPr>
        <w:t xml:space="preserve">Roche 1 </w:t>
      </w:r>
      <w:r w:rsidRPr="00426505">
        <w:rPr>
          <w:rFonts w:ascii="Symbol" w:hAnsi="Symbol"/>
          <w:b/>
          <w:sz w:val="20"/>
          <w:szCs w:val="20"/>
        </w:rPr>
        <w:t></w:t>
      </w:r>
      <w:r w:rsidRPr="0032190F">
        <w:rPr>
          <w:b/>
          <w:sz w:val="20"/>
          <w:szCs w:val="20"/>
          <w:lang w:val="fr-FR"/>
        </w:rPr>
        <w:t xml:space="preserve"> . Zone IV. Groupe I</w:t>
      </w:r>
    </w:p>
    <w:p w14:paraId="351E9D30" w14:textId="77777777" w:rsidR="000152C6" w:rsidRPr="0032190F" w:rsidRDefault="000152C6" w:rsidP="000152C6">
      <w:pPr>
        <w:ind w:right="-196"/>
        <w:jc w:val="both"/>
        <w:rPr>
          <w:b/>
          <w:i/>
          <w:sz w:val="20"/>
          <w:szCs w:val="20"/>
          <w:lang w:val="fr-FR"/>
        </w:rPr>
      </w:pPr>
      <w:r w:rsidRPr="0032190F">
        <w:rPr>
          <w:b/>
          <w:i/>
          <w:sz w:val="20"/>
          <w:szCs w:val="20"/>
          <w:lang w:val="fr-FR"/>
        </w:rPr>
        <w:t>Roche du corniforme éclaté</w:t>
      </w:r>
    </w:p>
    <w:p w14:paraId="7281086F" w14:textId="77777777" w:rsidR="000152C6" w:rsidRPr="0032190F" w:rsidRDefault="000152C6" w:rsidP="000152C6">
      <w:pPr>
        <w:ind w:right="-196"/>
        <w:jc w:val="both"/>
        <w:rPr>
          <w:b/>
          <w:i/>
          <w:sz w:val="20"/>
          <w:szCs w:val="20"/>
          <w:lang w:val="fr-FR"/>
        </w:rPr>
      </w:pPr>
    </w:p>
    <w:p w14:paraId="5B2D8DE6" w14:textId="77777777" w:rsidR="000152C6" w:rsidRPr="0032190F" w:rsidRDefault="000152C6" w:rsidP="000152C6">
      <w:pPr>
        <w:ind w:right="-196"/>
        <w:jc w:val="both"/>
        <w:rPr>
          <w:i/>
          <w:sz w:val="20"/>
          <w:szCs w:val="20"/>
          <w:lang w:val="fr-FR"/>
        </w:rPr>
      </w:pPr>
      <w:r w:rsidRPr="0032190F">
        <w:rPr>
          <w:i/>
          <w:sz w:val="20"/>
          <w:szCs w:val="20"/>
          <w:lang w:val="fr-FR"/>
        </w:rPr>
        <w:tab/>
        <w:t xml:space="preserve">C’est une roche couleur lie de vin terne, haute de 1,3 m. Ses dimensions au sol sont d’environ 2,0 m  d’est en ouest par1,5 m. Examiner le dessus de sa face est, plus ou moins triangulaire, située à 1 m du sol, un méplat de pendage 20°sud-est (0,3 m par 0,3 m). Il est limité au sud-est par un changement de pente, au nord-est par l’arête et à l’ouest par un décrochement irrégulier. Des fissures est – ouest le traversent tous les cm. Chercher un corniforme très érodé. Son corps rectangulaire, éclaté est dirigé vers le sud.  Sa corne gauche est dressée et sa corne droite est à trois segments, dressée puis retombante. Seules quelques cupules sont discernables au bout des cornes. </w:t>
      </w:r>
    </w:p>
    <w:p w14:paraId="7DA988E4" w14:textId="77777777" w:rsidR="000152C6" w:rsidRPr="0032190F" w:rsidRDefault="000152C6" w:rsidP="000152C6">
      <w:pPr>
        <w:ind w:right="-196"/>
        <w:jc w:val="both"/>
        <w:rPr>
          <w:i/>
          <w:sz w:val="20"/>
          <w:szCs w:val="20"/>
          <w:lang w:val="fr-FR"/>
        </w:rPr>
      </w:pPr>
    </w:p>
    <w:p w14:paraId="6BF598F3" w14:textId="77777777" w:rsidR="000152C6" w:rsidRPr="0032190F" w:rsidRDefault="000152C6" w:rsidP="000152C6">
      <w:pPr>
        <w:ind w:right="-196"/>
        <w:jc w:val="both"/>
        <w:rPr>
          <w:sz w:val="20"/>
          <w:szCs w:val="20"/>
          <w:lang w:val="fr-FR"/>
        </w:rPr>
      </w:pPr>
      <w:r w:rsidRPr="0032190F">
        <w:rPr>
          <w:sz w:val="20"/>
          <w:szCs w:val="20"/>
          <w:lang w:val="fr-FR"/>
        </w:rPr>
        <w:tab/>
        <w:t>Revenir jusqu’à la roche 1. Continuer quinze mètres dans la direction indiquée par la flèche de Conti (nord), où s’aperçoit une face orange, une des avant dernièrse faces colorées situées à l'est de l'affleurement, au ras d'une faille large de un mètre.</w:t>
      </w:r>
    </w:p>
    <w:p w14:paraId="47F98183" w14:textId="77777777" w:rsidR="000152C6" w:rsidRPr="0032190F" w:rsidRDefault="000152C6" w:rsidP="000152C6">
      <w:pPr>
        <w:ind w:right="-196"/>
        <w:jc w:val="both"/>
        <w:rPr>
          <w:sz w:val="20"/>
          <w:szCs w:val="20"/>
          <w:lang w:val="fr-FR"/>
        </w:rPr>
      </w:pPr>
    </w:p>
    <w:p w14:paraId="49EA5355" w14:textId="77777777" w:rsidR="000152C6" w:rsidRPr="0032190F" w:rsidRDefault="000152C6" w:rsidP="000152C6">
      <w:pPr>
        <w:ind w:right="-196"/>
        <w:jc w:val="both"/>
        <w:rPr>
          <w:b/>
          <w:sz w:val="20"/>
          <w:szCs w:val="20"/>
          <w:lang w:val="fr-FR"/>
        </w:rPr>
      </w:pPr>
      <w:r w:rsidRPr="0032190F">
        <w:rPr>
          <w:b/>
          <w:sz w:val="20"/>
          <w:szCs w:val="20"/>
          <w:lang w:val="fr-FR"/>
        </w:rPr>
        <w:t>Roche 1 A . Zone IV. Groupe I</w:t>
      </w:r>
    </w:p>
    <w:p w14:paraId="3D8BCE6D" w14:textId="77777777" w:rsidR="000152C6" w:rsidRPr="0032190F" w:rsidRDefault="000152C6" w:rsidP="000152C6">
      <w:pPr>
        <w:ind w:right="-196"/>
        <w:jc w:val="both"/>
        <w:rPr>
          <w:b/>
          <w:i/>
          <w:sz w:val="20"/>
          <w:szCs w:val="20"/>
          <w:lang w:val="fr-FR"/>
        </w:rPr>
      </w:pPr>
      <w:r w:rsidRPr="0032190F">
        <w:rPr>
          <w:b/>
          <w:i/>
          <w:sz w:val="20"/>
          <w:szCs w:val="20"/>
          <w:lang w:val="fr-FR"/>
        </w:rPr>
        <w:t>Roche au bord de la petite faille</w:t>
      </w:r>
    </w:p>
    <w:p w14:paraId="377B10AD" w14:textId="77777777" w:rsidR="000152C6" w:rsidRPr="0032190F" w:rsidRDefault="000152C6" w:rsidP="000152C6">
      <w:pPr>
        <w:ind w:right="-196"/>
        <w:jc w:val="both"/>
        <w:rPr>
          <w:b/>
          <w:i/>
          <w:sz w:val="20"/>
          <w:szCs w:val="20"/>
          <w:lang w:val="fr-FR"/>
        </w:rPr>
      </w:pPr>
    </w:p>
    <w:p w14:paraId="073B97F7" w14:textId="77777777" w:rsidR="000152C6" w:rsidRPr="0032190F" w:rsidRDefault="000152C6" w:rsidP="000152C6">
      <w:pPr>
        <w:ind w:right="-196"/>
        <w:jc w:val="both"/>
        <w:rPr>
          <w:i/>
          <w:sz w:val="20"/>
          <w:szCs w:val="20"/>
          <w:lang w:val="fr-FR"/>
        </w:rPr>
      </w:pPr>
      <w:r w:rsidRPr="0032190F">
        <w:rPr>
          <w:i/>
          <w:sz w:val="20"/>
          <w:szCs w:val="20"/>
          <w:lang w:val="fr-FR"/>
        </w:rPr>
        <w:tab/>
        <w:t>Cette face orange (0,8 m par 0,6 m), de pendage 60° est, traversée de fissures est - ouest, tombe le long d'une petite faille. En bas et à droite, se trouve un corniforme très érodé mais visible car noirci de lichens. Il présente un corps linéaire et des cornes à deux segments perpendiculaires, dirigées vers le nord. Le numéro ZIV-GI-R1A est inscrit plus haut et plus à l'ouest , près d'un changement de pente (30° sud). Nous n'avons pas vu de C de Conti, mais une flèche vers le nord-ouest indique que R2A est à 15 mètres.</w:t>
      </w:r>
    </w:p>
    <w:p w14:paraId="14418D6A" w14:textId="77777777" w:rsidR="000152C6" w:rsidRPr="0032190F" w:rsidRDefault="000152C6" w:rsidP="000152C6">
      <w:pPr>
        <w:rPr>
          <w:i/>
          <w:lang w:val="fr-FR"/>
        </w:rPr>
      </w:pPr>
      <w:r w:rsidRPr="0032190F">
        <w:rPr>
          <w:lang w:val="fr-FR"/>
        </w:rPr>
        <w:t>Cette roche s’est appelée R2C</w:t>
      </w:r>
    </w:p>
    <w:p w14:paraId="31DAD534" w14:textId="77777777" w:rsidR="000152C6" w:rsidRPr="0032190F" w:rsidRDefault="000152C6" w:rsidP="000152C6">
      <w:pPr>
        <w:ind w:right="-196"/>
        <w:jc w:val="both"/>
        <w:rPr>
          <w:sz w:val="20"/>
          <w:szCs w:val="20"/>
          <w:lang w:val="fr-FR"/>
        </w:rPr>
      </w:pPr>
      <w:r w:rsidRPr="0032190F">
        <w:rPr>
          <w:sz w:val="20"/>
          <w:szCs w:val="20"/>
          <w:lang w:val="fr-FR"/>
        </w:rPr>
        <w:t>Photos 1969 : R dans site, R + gravure, photo du cornu</w:t>
      </w:r>
    </w:p>
    <w:p w14:paraId="3332007C" w14:textId="77777777" w:rsidR="000152C6" w:rsidRPr="0032190F" w:rsidRDefault="000152C6" w:rsidP="000152C6">
      <w:pPr>
        <w:ind w:right="-196"/>
        <w:jc w:val="both"/>
        <w:rPr>
          <w:sz w:val="20"/>
          <w:szCs w:val="20"/>
          <w:lang w:val="fr-FR"/>
        </w:rPr>
      </w:pPr>
    </w:p>
    <w:p w14:paraId="204971A9" w14:textId="77777777" w:rsidR="000152C6" w:rsidRPr="0032190F" w:rsidRDefault="000152C6" w:rsidP="000152C6">
      <w:pPr>
        <w:ind w:right="-196"/>
        <w:jc w:val="both"/>
        <w:rPr>
          <w:sz w:val="20"/>
          <w:szCs w:val="20"/>
          <w:lang w:val="fr-FR"/>
        </w:rPr>
      </w:pPr>
      <w:r w:rsidRPr="0032190F">
        <w:rPr>
          <w:sz w:val="20"/>
          <w:szCs w:val="20"/>
          <w:lang w:val="fr-FR"/>
        </w:rPr>
        <w:lastRenderedPageBreak/>
        <w:tab/>
        <w:t xml:space="preserve">Redescendre dans la pelouse et longer le pied de l'affleurement vers l'ouest pendant environ quinze mètres. Un couloir s'engage vers l'ouest-nord-ouest après une petite paroi verticale sud, haute de moins de deux mètre (éviter le premier couloir situé à 10 m). Monter de trois mètres dans ce couloir et observer le bas de l'affleurement situé au nord. </w:t>
      </w:r>
    </w:p>
    <w:p w14:paraId="3C9A275A" w14:textId="77777777" w:rsidR="000152C6" w:rsidRPr="0032190F" w:rsidRDefault="000152C6" w:rsidP="000152C6">
      <w:pPr>
        <w:ind w:right="-196"/>
        <w:jc w:val="both"/>
        <w:rPr>
          <w:sz w:val="20"/>
          <w:szCs w:val="20"/>
          <w:lang w:val="fr-FR"/>
        </w:rPr>
      </w:pPr>
    </w:p>
    <w:p w14:paraId="00E48210" w14:textId="77777777" w:rsidR="000152C6" w:rsidRPr="0032190F" w:rsidRDefault="000152C6" w:rsidP="000152C6">
      <w:pPr>
        <w:ind w:right="-196"/>
        <w:jc w:val="both"/>
        <w:rPr>
          <w:b/>
          <w:sz w:val="20"/>
          <w:szCs w:val="20"/>
          <w:lang w:val="fr-FR"/>
        </w:rPr>
      </w:pPr>
      <w:r w:rsidRPr="0032190F">
        <w:rPr>
          <w:b/>
          <w:sz w:val="20"/>
          <w:szCs w:val="20"/>
          <w:lang w:val="fr-FR"/>
        </w:rPr>
        <w:t xml:space="preserve">Roche 2 </w:t>
      </w:r>
      <w:r w:rsidRPr="00426505">
        <w:rPr>
          <w:rFonts w:ascii="Symbol" w:hAnsi="Symbol"/>
          <w:b/>
          <w:sz w:val="20"/>
          <w:szCs w:val="20"/>
        </w:rPr>
        <w:t></w:t>
      </w:r>
      <w:r w:rsidRPr="00426505">
        <w:rPr>
          <w:rFonts w:ascii="Symbol" w:hAnsi="Symbol"/>
          <w:b/>
          <w:sz w:val="20"/>
          <w:szCs w:val="20"/>
        </w:rPr>
        <w:t></w:t>
      </w:r>
      <w:r w:rsidRPr="0032190F">
        <w:rPr>
          <w:b/>
          <w:sz w:val="20"/>
          <w:szCs w:val="20"/>
          <w:lang w:val="fr-FR"/>
        </w:rPr>
        <w:t>. Zone IV. Groupe I</w:t>
      </w:r>
    </w:p>
    <w:p w14:paraId="595E5589" w14:textId="77777777" w:rsidR="000152C6" w:rsidRPr="0032190F" w:rsidRDefault="000152C6" w:rsidP="000152C6">
      <w:pPr>
        <w:ind w:right="-196"/>
        <w:jc w:val="both"/>
        <w:rPr>
          <w:b/>
          <w:i/>
          <w:sz w:val="20"/>
          <w:szCs w:val="20"/>
          <w:lang w:val="fr-FR"/>
        </w:rPr>
      </w:pPr>
      <w:r w:rsidRPr="0032190F">
        <w:rPr>
          <w:b/>
          <w:i/>
          <w:sz w:val="20"/>
          <w:szCs w:val="20"/>
          <w:lang w:val="fr-FR"/>
        </w:rPr>
        <w:t>Roche au corniforme amorcé</w:t>
      </w:r>
    </w:p>
    <w:p w14:paraId="13044BAE" w14:textId="77777777" w:rsidR="000152C6" w:rsidRPr="0032190F" w:rsidRDefault="000152C6" w:rsidP="000152C6">
      <w:pPr>
        <w:ind w:right="-196"/>
        <w:jc w:val="both"/>
        <w:rPr>
          <w:sz w:val="20"/>
          <w:szCs w:val="20"/>
          <w:lang w:val="fr-FR"/>
        </w:rPr>
      </w:pPr>
    </w:p>
    <w:p w14:paraId="26D80829" w14:textId="77777777" w:rsidR="000152C6" w:rsidRPr="0032190F" w:rsidRDefault="000152C6" w:rsidP="000152C6">
      <w:pPr>
        <w:ind w:right="-196"/>
        <w:jc w:val="both"/>
        <w:rPr>
          <w:i/>
          <w:sz w:val="20"/>
          <w:szCs w:val="20"/>
          <w:lang w:val="fr-FR"/>
        </w:rPr>
      </w:pPr>
      <w:r w:rsidRPr="0032190F">
        <w:rPr>
          <w:i/>
          <w:sz w:val="20"/>
          <w:szCs w:val="20"/>
          <w:lang w:val="fr-FR"/>
        </w:rPr>
        <w:tab/>
        <w:t xml:space="preserve">C'est une sorte de banquette (2,0 m d'est en ouest par 0,5 m), fissurée d’est en ouest, faillée du nord au sud, et creusée en gouttière au centre. La moitié ouest est bombée et porte au centre, où le pendage est de 30° sud, une plage qui pourrait être l'amorce d'un corniforme. </w:t>
      </w:r>
    </w:p>
    <w:p w14:paraId="48BDDE57" w14:textId="77777777" w:rsidR="000152C6" w:rsidRPr="0032190F" w:rsidRDefault="000152C6" w:rsidP="000152C6">
      <w:pPr>
        <w:ind w:right="-196"/>
        <w:jc w:val="both"/>
        <w:rPr>
          <w:sz w:val="20"/>
          <w:szCs w:val="20"/>
          <w:lang w:val="fr-FR"/>
        </w:rPr>
      </w:pPr>
    </w:p>
    <w:p w14:paraId="37079A74" w14:textId="77777777" w:rsidR="000152C6" w:rsidRPr="0032190F" w:rsidRDefault="000152C6" w:rsidP="000152C6">
      <w:pPr>
        <w:ind w:right="-196"/>
        <w:jc w:val="both"/>
        <w:rPr>
          <w:b/>
          <w:sz w:val="20"/>
          <w:szCs w:val="20"/>
          <w:lang w:val="fr-FR"/>
        </w:rPr>
      </w:pPr>
      <w:r w:rsidRPr="0032190F">
        <w:rPr>
          <w:b/>
          <w:sz w:val="20"/>
          <w:szCs w:val="20"/>
          <w:lang w:val="fr-FR"/>
        </w:rPr>
        <w:t xml:space="preserve">Roche 2 </w:t>
      </w:r>
      <w:r w:rsidRPr="00426505">
        <w:rPr>
          <w:rFonts w:ascii="Symbol" w:hAnsi="Symbol"/>
          <w:b/>
          <w:sz w:val="20"/>
          <w:szCs w:val="20"/>
        </w:rPr>
        <w:t></w:t>
      </w:r>
      <w:r w:rsidRPr="00426505">
        <w:rPr>
          <w:rFonts w:ascii="Symbol" w:hAnsi="Symbol"/>
          <w:b/>
          <w:sz w:val="20"/>
          <w:szCs w:val="20"/>
        </w:rPr>
        <w:t></w:t>
      </w:r>
      <w:r w:rsidRPr="0032190F">
        <w:rPr>
          <w:b/>
          <w:sz w:val="20"/>
          <w:szCs w:val="20"/>
          <w:lang w:val="fr-FR"/>
        </w:rPr>
        <w:t>. Zone IV. Groupe I</w:t>
      </w:r>
      <w:r w:rsidRPr="0032190F">
        <w:rPr>
          <w:b/>
          <w:sz w:val="20"/>
          <w:szCs w:val="20"/>
          <w:lang w:val="fr-FR"/>
        </w:rPr>
        <w:tab/>
      </w:r>
      <w:r w:rsidRPr="0032190F">
        <w:rPr>
          <w:b/>
          <w:sz w:val="20"/>
          <w:szCs w:val="20"/>
          <w:lang w:val="fr-FR"/>
        </w:rPr>
        <w:tab/>
        <w:t>A GARDER OU NON ???</w:t>
      </w:r>
    </w:p>
    <w:p w14:paraId="39BD2EBB" w14:textId="77777777" w:rsidR="000152C6" w:rsidRPr="0032190F" w:rsidRDefault="000152C6" w:rsidP="000152C6">
      <w:pPr>
        <w:ind w:right="-196"/>
        <w:jc w:val="both"/>
        <w:rPr>
          <w:b/>
          <w:i/>
          <w:sz w:val="20"/>
          <w:szCs w:val="20"/>
          <w:lang w:val="fr-FR"/>
        </w:rPr>
      </w:pPr>
      <w:r w:rsidRPr="0032190F">
        <w:rPr>
          <w:b/>
          <w:i/>
          <w:sz w:val="20"/>
          <w:szCs w:val="20"/>
          <w:lang w:val="fr-FR"/>
        </w:rPr>
        <w:t>Roche aux cinq cupules</w:t>
      </w:r>
    </w:p>
    <w:p w14:paraId="29B68690" w14:textId="77777777" w:rsidR="000152C6" w:rsidRPr="0032190F" w:rsidRDefault="000152C6" w:rsidP="000152C6">
      <w:pPr>
        <w:ind w:right="-196"/>
        <w:jc w:val="both"/>
        <w:rPr>
          <w:sz w:val="20"/>
          <w:szCs w:val="20"/>
          <w:lang w:val="fr-FR"/>
        </w:rPr>
      </w:pPr>
    </w:p>
    <w:p w14:paraId="5A5518DA" w14:textId="77777777" w:rsidR="000152C6" w:rsidRPr="0032190F" w:rsidRDefault="000152C6" w:rsidP="000152C6">
      <w:pPr>
        <w:ind w:right="-196"/>
        <w:jc w:val="both"/>
        <w:rPr>
          <w:i/>
          <w:sz w:val="20"/>
          <w:szCs w:val="20"/>
          <w:lang w:val="fr-FR"/>
        </w:rPr>
      </w:pPr>
      <w:r w:rsidRPr="0032190F">
        <w:rPr>
          <w:i/>
          <w:sz w:val="20"/>
          <w:szCs w:val="20"/>
          <w:lang w:val="fr-FR"/>
        </w:rPr>
        <w:tab/>
        <w:t>Elle se trouve à un mètre au sud de la roche 2</w:t>
      </w:r>
      <w:r w:rsidRPr="00426505">
        <w:rPr>
          <w:rFonts w:ascii="Symbol" w:hAnsi="Symbol"/>
          <w:i/>
          <w:sz w:val="20"/>
          <w:szCs w:val="20"/>
        </w:rPr>
        <w:t></w:t>
      </w:r>
      <w:r w:rsidRPr="0032190F">
        <w:rPr>
          <w:i/>
          <w:sz w:val="20"/>
          <w:szCs w:val="20"/>
          <w:lang w:val="fr-FR"/>
        </w:rPr>
        <w:t>. C'est une petite surface triangulaire érodée (0,7 m par 0,3 m du nord au sud) de pendage 30° sud-est. De grosses cupules rondes y sont gravées.</w:t>
      </w:r>
    </w:p>
    <w:p w14:paraId="0DA75B89" w14:textId="77777777" w:rsidR="000152C6" w:rsidRPr="0032190F" w:rsidRDefault="000152C6" w:rsidP="000152C6">
      <w:pPr>
        <w:ind w:right="-196"/>
        <w:jc w:val="both"/>
        <w:rPr>
          <w:sz w:val="20"/>
          <w:szCs w:val="20"/>
          <w:lang w:val="fr-FR"/>
        </w:rPr>
      </w:pPr>
    </w:p>
    <w:p w14:paraId="686F3F4E" w14:textId="77777777" w:rsidR="000152C6" w:rsidRPr="0032190F" w:rsidRDefault="000152C6" w:rsidP="000152C6">
      <w:pPr>
        <w:ind w:right="-196"/>
        <w:jc w:val="both"/>
        <w:rPr>
          <w:sz w:val="20"/>
          <w:szCs w:val="20"/>
          <w:lang w:val="fr-FR"/>
        </w:rPr>
      </w:pPr>
      <w:r w:rsidRPr="0032190F">
        <w:rPr>
          <w:sz w:val="20"/>
          <w:szCs w:val="20"/>
          <w:lang w:val="fr-FR"/>
        </w:rPr>
        <w:tab/>
        <w:t>Grimper sur la roche 2</w:t>
      </w:r>
      <w:r w:rsidRPr="00426505">
        <w:rPr>
          <w:rFonts w:ascii="Symbol" w:hAnsi="Symbol"/>
          <w:sz w:val="20"/>
          <w:szCs w:val="20"/>
        </w:rPr>
        <w:t></w:t>
      </w:r>
      <w:r w:rsidRPr="0032190F">
        <w:rPr>
          <w:sz w:val="20"/>
          <w:szCs w:val="20"/>
          <w:lang w:val="fr-FR"/>
        </w:rPr>
        <w:t xml:space="preserve"> puis traverser au mieux l'affleurement en direction du nord-nord-ouest. Au bout de dix mètres examiner la surface au sol en bordure sud d'une bande herbeuse est – ouest, large de un à deux mètres. </w:t>
      </w:r>
    </w:p>
    <w:p w14:paraId="0EDC7772" w14:textId="77777777" w:rsidR="000152C6" w:rsidRPr="0032190F" w:rsidRDefault="000152C6" w:rsidP="000152C6">
      <w:pPr>
        <w:ind w:right="-196"/>
        <w:jc w:val="both"/>
        <w:rPr>
          <w:sz w:val="20"/>
          <w:szCs w:val="20"/>
          <w:lang w:val="fr-FR"/>
        </w:rPr>
      </w:pPr>
    </w:p>
    <w:p w14:paraId="3ADEF74D" w14:textId="77777777" w:rsidR="000152C6" w:rsidRPr="0032190F" w:rsidRDefault="000152C6" w:rsidP="000152C6">
      <w:pPr>
        <w:ind w:right="-196"/>
        <w:jc w:val="both"/>
        <w:rPr>
          <w:b/>
          <w:sz w:val="20"/>
          <w:szCs w:val="20"/>
          <w:lang w:val="fr-FR"/>
        </w:rPr>
      </w:pPr>
      <w:r w:rsidRPr="0032190F">
        <w:rPr>
          <w:b/>
          <w:sz w:val="20"/>
          <w:szCs w:val="20"/>
          <w:lang w:val="fr-FR"/>
        </w:rPr>
        <w:t xml:space="preserve">Roche 2 </w:t>
      </w:r>
      <w:r w:rsidRPr="00426505">
        <w:rPr>
          <w:rFonts w:ascii="Symbol" w:hAnsi="Symbol"/>
          <w:b/>
          <w:sz w:val="20"/>
          <w:szCs w:val="20"/>
        </w:rPr>
        <w:t></w:t>
      </w:r>
      <w:r w:rsidRPr="00426505">
        <w:rPr>
          <w:rFonts w:ascii="Symbol" w:hAnsi="Symbol"/>
          <w:b/>
          <w:sz w:val="20"/>
          <w:szCs w:val="20"/>
        </w:rPr>
        <w:t></w:t>
      </w:r>
      <w:r w:rsidRPr="0032190F">
        <w:rPr>
          <w:b/>
          <w:sz w:val="20"/>
          <w:szCs w:val="20"/>
          <w:lang w:val="fr-FR"/>
        </w:rPr>
        <w:t>. Zone IV Groupe I</w:t>
      </w:r>
    </w:p>
    <w:p w14:paraId="16C2293B" w14:textId="77777777" w:rsidR="000152C6" w:rsidRPr="0032190F" w:rsidRDefault="000152C6" w:rsidP="000152C6">
      <w:pPr>
        <w:ind w:right="-196"/>
        <w:jc w:val="both"/>
        <w:rPr>
          <w:b/>
          <w:i/>
          <w:sz w:val="20"/>
          <w:szCs w:val="20"/>
          <w:lang w:val="fr-FR"/>
        </w:rPr>
      </w:pPr>
      <w:r w:rsidRPr="0032190F">
        <w:rPr>
          <w:b/>
          <w:i/>
          <w:sz w:val="20"/>
          <w:szCs w:val="20"/>
          <w:lang w:val="fr-FR"/>
        </w:rPr>
        <w:t>Roche au rectangle à moitié piqueté</w:t>
      </w:r>
    </w:p>
    <w:p w14:paraId="31B47142" w14:textId="77777777" w:rsidR="000152C6" w:rsidRPr="0032190F" w:rsidRDefault="000152C6" w:rsidP="000152C6">
      <w:pPr>
        <w:ind w:right="-196"/>
        <w:jc w:val="both"/>
        <w:rPr>
          <w:b/>
          <w:i/>
          <w:sz w:val="20"/>
          <w:szCs w:val="20"/>
          <w:lang w:val="fr-FR"/>
        </w:rPr>
      </w:pPr>
    </w:p>
    <w:p w14:paraId="7269CCFC" w14:textId="77777777" w:rsidR="000152C6" w:rsidRPr="0032190F" w:rsidRDefault="000152C6" w:rsidP="000152C6">
      <w:pPr>
        <w:ind w:right="-196"/>
        <w:jc w:val="both"/>
        <w:rPr>
          <w:i/>
          <w:sz w:val="20"/>
          <w:szCs w:val="20"/>
          <w:lang w:val="fr-FR"/>
        </w:rPr>
      </w:pPr>
      <w:r w:rsidRPr="0032190F">
        <w:rPr>
          <w:b/>
          <w:i/>
          <w:sz w:val="20"/>
          <w:szCs w:val="20"/>
          <w:lang w:val="fr-FR"/>
        </w:rPr>
        <w:tab/>
      </w:r>
      <w:r w:rsidRPr="0032190F">
        <w:rPr>
          <w:i/>
          <w:sz w:val="20"/>
          <w:szCs w:val="20"/>
          <w:lang w:val="fr-FR"/>
        </w:rPr>
        <w:t xml:space="preserve">Sur une face de pendage 35° sud, </w:t>
      </w:r>
      <w:r w:rsidRPr="0032190F">
        <w:rPr>
          <w:b/>
          <w:i/>
          <w:sz w:val="20"/>
          <w:szCs w:val="20"/>
          <w:lang w:val="fr-FR"/>
        </w:rPr>
        <w:t>face a</w:t>
      </w:r>
      <w:r w:rsidRPr="0032190F">
        <w:rPr>
          <w:i/>
          <w:sz w:val="20"/>
          <w:szCs w:val="20"/>
          <w:lang w:val="fr-FR"/>
        </w:rPr>
        <w:t>, (0,7 m par 0,6 m) se trouve une plage rectangulaire piquetée incomplètement dans sa partie inférieure où n'existe que le contour.</w:t>
      </w:r>
    </w:p>
    <w:p w14:paraId="5FE9E1D8" w14:textId="77777777" w:rsidR="000152C6" w:rsidRPr="0032190F" w:rsidRDefault="000152C6" w:rsidP="000152C6">
      <w:pPr>
        <w:ind w:right="-196"/>
        <w:jc w:val="both"/>
        <w:rPr>
          <w:i/>
          <w:sz w:val="20"/>
          <w:szCs w:val="20"/>
          <w:lang w:val="fr-FR"/>
        </w:rPr>
      </w:pPr>
      <w:r w:rsidRPr="0032190F">
        <w:rPr>
          <w:i/>
          <w:sz w:val="20"/>
          <w:szCs w:val="20"/>
          <w:lang w:val="fr-FR"/>
        </w:rPr>
        <w:t>En contrebas (à l’est) une surface carrée de 0,7 m de côté, fissurée d'est en ouest, irrégulière et rugueuse (</w:t>
      </w:r>
      <w:r w:rsidRPr="0032190F">
        <w:rPr>
          <w:b/>
          <w:i/>
          <w:sz w:val="20"/>
          <w:szCs w:val="20"/>
          <w:lang w:val="fr-FR"/>
        </w:rPr>
        <w:t>face b</w:t>
      </w:r>
      <w:r w:rsidRPr="0032190F">
        <w:rPr>
          <w:i/>
          <w:sz w:val="20"/>
          <w:szCs w:val="20"/>
          <w:lang w:val="fr-FR"/>
        </w:rPr>
        <w:t>) présente une barre (ou une lame étroite) au nord d'une profonde fissure herbeuse. La gravure se trouve sur une portion plus lisse, grise avec un peu de patine orange, au ras du couloir herbeux et près du décrochement qui porte la face a.</w:t>
      </w:r>
    </w:p>
    <w:p w14:paraId="2A8A16E1" w14:textId="77777777" w:rsidR="000152C6" w:rsidRPr="0032190F" w:rsidRDefault="000152C6" w:rsidP="000152C6">
      <w:pPr>
        <w:ind w:right="-196"/>
        <w:jc w:val="both"/>
        <w:rPr>
          <w:b/>
          <w:i/>
          <w:sz w:val="20"/>
          <w:szCs w:val="20"/>
          <w:lang w:val="fr-FR"/>
        </w:rPr>
      </w:pPr>
    </w:p>
    <w:p w14:paraId="0E9C6F70" w14:textId="77777777" w:rsidR="000152C6" w:rsidRPr="0032190F" w:rsidRDefault="000152C6" w:rsidP="000152C6">
      <w:pPr>
        <w:ind w:right="-196"/>
        <w:jc w:val="both"/>
        <w:rPr>
          <w:sz w:val="20"/>
          <w:szCs w:val="20"/>
          <w:lang w:val="fr-FR"/>
        </w:rPr>
      </w:pPr>
      <w:r w:rsidRPr="0032190F">
        <w:rPr>
          <w:sz w:val="20"/>
          <w:szCs w:val="20"/>
          <w:lang w:val="fr-FR"/>
        </w:rPr>
        <w:tab/>
        <w:t>Revenir jusqu'au-dessus de la roche 1 A, à l’est de l’affleurement. Monter pour atteindre un palier puis, un peu à l’ouest, un affleurement bas, ras du sol au nord, de pélite gris-vert patinée orange et très fissurée.</w:t>
      </w:r>
    </w:p>
    <w:p w14:paraId="226BC9EC" w14:textId="77777777" w:rsidR="000152C6" w:rsidRPr="0032190F" w:rsidRDefault="000152C6" w:rsidP="000152C6">
      <w:pPr>
        <w:ind w:right="-196"/>
        <w:jc w:val="both"/>
        <w:rPr>
          <w:sz w:val="20"/>
          <w:szCs w:val="20"/>
          <w:lang w:val="fr-FR"/>
        </w:rPr>
      </w:pPr>
      <w:r w:rsidRPr="0032190F">
        <w:rPr>
          <w:sz w:val="20"/>
          <w:szCs w:val="20"/>
          <w:lang w:val="fr-FR"/>
        </w:rPr>
        <w:t>OU depuis la R2</w:t>
      </w:r>
      <w:r w:rsidRPr="00426505">
        <w:rPr>
          <w:rFonts w:ascii="Symbol" w:hAnsi="Symbol"/>
          <w:sz w:val="20"/>
          <w:szCs w:val="20"/>
        </w:rPr>
        <w:t></w:t>
      </w:r>
      <w:r w:rsidRPr="0032190F">
        <w:rPr>
          <w:sz w:val="20"/>
          <w:szCs w:val="20"/>
          <w:lang w:val="fr-FR"/>
        </w:rPr>
        <w:t>, partir moins de 15 m vers l’est en descendant un peu</w:t>
      </w:r>
    </w:p>
    <w:p w14:paraId="1C2E18FC" w14:textId="77777777" w:rsidR="000152C6" w:rsidRPr="0032190F" w:rsidRDefault="000152C6" w:rsidP="000152C6">
      <w:pPr>
        <w:ind w:right="-196"/>
        <w:jc w:val="both"/>
        <w:rPr>
          <w:sz w:val="20"/>
          <w:szCs w:val="20"/>
          <w:lang w:val="fr-FR"/>
        </w:rPr>
      </w:pPr>
    </w:p>
    <w:p w14:paraId="2F814281" w14:textId="77777777" w:rsidR="000152C6" w:rsidRPr="0032190F" w:rsidRDefault="000152C6" w:rsidP="000152C6">
      <w:pPr>
        <w:ind w:right="-196"/>
        <w:jc w:val="both"/>
        <w:rPr>
          <w:b/>
          <w:sz w:val="20"/>
          <w:szCs w:val="20"/>
          <w:lang w:val="fr-FR"/>
        </w:rPr>
      </w:pPr>
      <w:r w:rsidRPr="0032190F">
        <w:rPr>
          <w:b/>
          <w:sz w:val="20"/>
          <w:szCs w:val="20"/>
          <w:lang w:val="fr-FR"/>
        </w:rPr>
        <w:t>Roche 2 A . Zone IV. Groupe I</w:t>
      </w:r>
    </w:p>
    <w:p w14:paraId="0CE1293B" w14:textId="77777777" w:rsidR="000152C6" w:rsidRPr="0032190F" w:rsidRDefault="000152C6" w:rsidP="000152C6">
      <w:pPr>
        <w:ind w:right="-196"/>
        <w:jc w:val="both"/>
        <w:rPr>
          <w:b/>
          <w:i/>
          <w:sz w:val="20"/>
          <w:szCs w:val="20"/>
          <w:lang w:val="fr-FR"/>
        </w:rPr>
      </w:pPr>
      <w:r w:rsidRPr="0032190F">
        <w:rPr>
          <w:b/>
          <w:i/>
          <w:sz w:val="20"/>
          <w:szCs w:val="20"/>
          <w:lang w:val="fr-FR"/>
        </w:rPr>
        <w:t>Roche horizontale</w:t>
      </w:r>
    </w:p>
    <w:p w14:paraId="34F77228" w14:textId="77777777" w:rsidR="000152C6" w:rsidRPr="0032190F" w:rsidRDefault="000152C6" w:rsidP="000152C6">
      <w:pPr>
        <w:ind w:right="-196"/>
        <w:jc w:val="both"/>
        <w:rPr>
          <w:sz w:val="20"/>
          <w:szCs w:val="20"/>
          <w:lang w:val="fr-FR"/>
        </w:rPr>
      </w:pPr>
    </w:p>
    <w:p w14:paraId="13E34B71" w14:textId="77777777" w:rsidR="000152C6" w:rsidRPr="0032190F" w:rsidRDefault="000152C6" w:rsidP="000152C6">
      <w:pPr>
        <w:ind w:right="-196"/>
        <w:jc w:val="both"/>
        <w:rPr>
          <w:i/>
          <w:sz w:val="20"/>
          <w:szCs w:val="20"/>
          <w:lang w:val="fr-FR"/>
        </w:rPr>
      </w:pPr>
      <w:r w:rsidRPr="0032190F">
        <w:rPr>
          <w:i/>
          <w:sz w:val="20"/>
          <w:szCs w:val="20"/>
          <w:lang w:val="fr-FR"/>
        </w:rPr>
        <w:tab/>
        <w:t xml:space="preserve">C'est le dessus de l'affleurement, horizontal, presque plat et de couleur orange clair. Sur une surface </w:t>
      </w:r>
      <w:r w:rsidRPr="0032190F">
        <w:rPr>
          <w:i/>
          <w:sz w:val="20"/>
          <w:szCs w:val="20"/>
          <w:lang w:val="fr-FR"/>
        </w:rPr>
        <w:br/>
        <w:t xml:space="preserve">(0,8 m par 0,4 m) non fissurée, à un bon mètre du bord est de l'affleurement se trouvent le C de Conti au ras du sol </w:t>
      </w:r>
      <w:r w:rsidRPr="0032190F">
        <w:rPr>
          <w:sz w:val="20"/>
          <w:szCs w:val="20"/>
          <w:lang w:val="fr-FR"/>
        </w:rPr>
        <w:t>(ph.2),</w:t>
      </w:r>
      <w:r w:rsidRPr="0032190F">
        <w:rPr>
          <w:i/>
          <w:sz w:val="20"/>
          <w:szCs w:val="20"/>
          <w:lang w:val="fr-FR"/>
        </w:rPr>
        <w:t xml:space="preserve"> le numéro ZIV-GI-R2A, une petite flèche vers le nord-ouest (au-dessus du A) et l'inscription 2B. Deux corniformes sont piquetés régulièrement (cupules de taille moyenne et gravure assez profonde). L'un présente un corps linéaire </w:t>
      </w:r>
      <w:r w:rsidRPr="0032190F">
        <w:rPr>
          <w:sz w:val="20"/>
          <w:szCs w:val="20"/>
          <w:lang w:val="fr-FR"/>
        </w:rPr>
        <w:t>(ph. 1)</w:t>
      </w:r>
      <w:r w:rsidRPr="0032190F">
        <w:rPr>
          <w:i/>
          <w:sz w:val="20"/>
          <w:szCs w:val="20"/>
          <w:lang w:val="fr-FR"/>
        </w:rPr>
        <w:t xml:space="preserve"> et des cornes à deux segments perpendiculaires, l'autre a un corps en demi-cercle </w:t>
      </w:r>
      <w:r w:rsidRPr="0032190F">
        <w:rPr>
          <w:sz w:val="20"/>
          <w:szCs w:val="20"/>
          <w:lang w:val="fr-FR"/>
        </w:rPr>
        <w:t>(ph.2).</w:t>
      </w:r>
      <w:r w:rsidRPr="0032190F">
        <w:rPr>
          <w:i/>
          <w:sz w:val="20"/>
          <w:szCs w:val="20"/>
          <w:lang w:val="fr-FR"/>
        </w:rPr>
        <w:t xml:space="preserve"> Les cornes sont dressées vers l’ouest.</w:t>
      </w:r>
    </w:p>
    <w:p w14:paraId="11D1D88A" w14:textId="77777777" w:rsidR="000152C6" w:rsidRPr="0032190F" w:rsidRDefault="000152C6" w:rsidP="000152C6">
      <w:pPr>
        <w:ind w:right="-196"/>
        <w:jc w:val="both"/>
        <w:rPr>
          <w:sz w:val="20"/>
          <w:szCs w:val="20"/>
          <w:lang w:val="fr-FR"/>
        </w:rPr>
      </w:pPr>
      <w:r w:rsidRPr="0032190F">
        <w:rPr>
          <w:sz w:val="20"/>
          <w:szCs w:val="20"/>
          <w:lang w:val="fr-FR"/>
        </w:rPr>
        <w:t>Photos 1969 : R dans site, R + C et n° de Conti, 2 photos de cornus</w:t>
      </w:r>
    </w:p>
    <w:p w14:paraId="3A6CD93C" w14:textId="77777777" w:rsidR="000152C6" w:rsidRPr="0032190F" w:rsidRDefault="000152C6" w:rsidP="000152C6">
      <w:pPr>
        <w:ind w:right="-196"/>
        <w:jc w:val="both"/>
        <w:rPr>
          <w:sz w:val="20"/>
          <w:szCs w:val="20"/>
          <w:lang w:val="fr-FR"/>
        </w:rPr>
      </w:pPr>
    </w:p>
    <w:p w14:paraId="7CD6A7FD" w14:textId="77777777" w:rsidR="000152C6" w:rsidRPr="0032190F" w:rsidRDefault="000152C6" w:rsidP="000152C6">
      <w:pPr>
        <w:ind w:right="-196"/>
        <w:jc w:val="both"/>
        <w:rPr>
          <w:b/>
          <w:sz w:val="20"/>
          <w:szCs w:val="20"/>
          <w:lang w:val="fr-FR"/>
        </w:rPr>
      </w:pPr>
      <w:r w:rsidRPr="0032190F">
        <w:rPr>
          <w:b/>
          <w:sz w:val="20"/>
          <w:szCs w:val="20"/>
          <w:lang w:val="fr-FR"/>
        </w:rPr>
        <w:t>Roche 2 B . Zone IV . Groupe I</w:t>
      </w:r>
    </w:p>
    <w:p w14:paraId="51F782E7" w14:textId="77777777" w:rsidR="000152C6" w:rsidRPr="0032190F" w:rsidRDefault="000152C6" w:rsidP="000152C6">
      <w:pPr>
        <w:ind w:right="-196"/>
        <w:jc w:val="both"/>
        <w:rPr>
          <w:b/>
          <w:i/>
          <w:sz w:val="20"/>
          <w:szCs w:val="20"/>
          <w:lang w:val="fr-FR"/>
        </w:rPr>
      </w:pPr>
      <w:r w:rsidRPr="0032190F">
        <w:rPr>
          <w:b/>
          <w:i/>
          <w:sz w:val="20"/>
          <w:szCs w:val="20"/>
          <w:lang w:val="fr-FR"/>
        </w:rPr>
        <w:t>Roche au signe en L</w:t>
      </w:r>
    </w:p>
    <w:p w14:paraId="1F65CAA3" w14:textId="77777777" w:rsidR="000152C6" w:rsidRPr="0032190F" w:rsidRDefault="000152C6" w:rsidP="000152C6">
      <w:pPr>
        <w:ind w:right="-196"/>
        <w:jc w:val="both"/>
        <w:rPr>
          <w:sz w:val="20"/>
          <w:szCs w:val="20"/>
          <w:lang w:val="fr-FR"/>
        </w:rPr>
      </w:pPr>
    </w:p>
    <w:p w14:paraId="1F1B8637" w14:textId="77777777" w:rsidR="000152C6" w:rsidRPr="0032190F" w:rsidRDefault="000152C6" w:rsidP="000152C6">
      <w:pPr>
        <w:ind w:right="-196"/>
        <w:jc w:val="both"/>
        <w:rPr>
          <w:i/>
          <w:sz w:val="20"/>
          <w:szCs w:val="20"/>
          <w:lang w:val="fr-FR"/>
        </w:rPr>
      </w:pPr>
      <w:r w:rsidRPr="0032190F">
        <w:rPr>
          <w:i/>
          <w:sz w:val="20"/>
          <w:szCs w:val="20"/>
          <w:lang w:val="fr-FR"/>
        </w:rPr>
        <w:tab/>
        <w:t xml:space="preserve">Cette roche est sur un palier situé à deux mètres au-dessus de la roche 2A et un peu à l'ouest. La surface gravée (0,6 m d’est en ouestpar 0,2 m), ni plate ni lisse, est de pendage 45° sud. La patine y est colorée, surtout dans le bas où elle paraît luisante et lisse. Le numéro inscrit est ZIV-GI-R2B avec une très petite flèche au dessus du B, indiquant que la roche 2D se trouve à 4 m. Un signe en L et une plage </w:t>
      </w:r>
      <w:r w:rsidRPr="0032190F">
        <w:rPr>
          <w:sz w:val="20"/>
          <w:szCs w:val="20"/>
          <w:lang w:val="fr-FR"/>
        </w:rPr>
        <w:t>(ph.1)</w:t>
      </w:r>
      <w:r w:rsidRPr="0032190F">
        <w:rPr>
          <w:i/>
          <w:sz w:val="20"/>
          <w:szCs w:val="20"/>
          <w:lang w:val="fr-FR"/>
        </w:rPr>
        <w:t xml:space="preserve">  sont gravés. Sur une portion de la roche située en-dessous (à 0,2 m au sud) un peu en creux et beaucoup plus érodée se devine une autre plage.</w:t>
      </w:r>
    </w:p>
    <w:p w14:paraId="7DF8ABE4" w14:textId="77777777" w:rsidR="000152C6" w:rsidRPr="0032190F" w:rsidRDefault="000152C6" w:rsidP="000152C6">
      <w:pPr>
        <w:ind w:right="-196"/>
        <w:jc w:val="both"/>
        <w:rPr>
          <w:sz w:val="20"/>
          <w:szCs w:val="20"/>
          <w:lang w:val="fr-FR"/>
        </w:rPr>
      </w:pPr>
      <w:r w:rsidRPr="0032190F">
        <w:rPr>
          <w:sz w:val="20"/>
          <w:szCs w:val="20"/>
          <w:lang w:val="fr-FR"/>
        </w:rPr>
        <w:t>Photos 1969 : R dans site, R  photo disparue, photos de gravures</w:t>
      </w:r>
    </w:p>
    <w:p w14:paraId="47E747B5" w14:textId="77777777" w:rsidR="000152C6" w:rsidRPr="0032190F" w:rsidRDefault="000152C6" w:rsidP="000152C6">
      <w:pPr>
        <w:ind w:right="-196"/>
        <w:jc w:val="both"/>
        <w:rPr>
          <w:sz w:val="20"/>
          <w:szCs w:val="20"/>
          <w:lang w:val="fr-FR"/>
        </w:rPr>
      </w:pPr>
    </w:p>
    <w:p w14:paraId="0EB6CA97" w14:textId="77777777" w:rsidR="000152C6" w:rsidRPr="0032190F" w:rsidRDefault="000152C6" w:rsidP="000152C6">
      <w:pPr>
        <w:ind w:right="-196"/>
        <w:jc w:val="both"/>
        <w:rPr>
          <w:sz w:val="20"/>
          <w:szCs w:val="20"/>
          <w:lang w:val="fr-FR"/>
        </w:rPr>
      </w:pPr>
      <w:r w:rsidRPr="0032190F">
        <w:rPr>
          <w:sz w:val="20"/>
          <w:szCs w:val="20"/>
          <w:lang w:val="fr-FR"/>
        </w:rPr>
        <w:tab/>
        <w:t>Monter de cinq mètres vers le nord où se trouve un nouveau petit palier herbeux, bordé au nord par un affleurement orange bombé, situé presque au ras du sol et en pente vers le sud .</w:t>
      </w:r>
    </w:p>
    <w:p w14:paraId="1586C28C" w14:textId="77777777" w:rsidR="000152C6" w:rsidRPr="0032190F" w:rsidRDefault="000152C6" w:rsidP="000152C6">
      <w:pPr>
        <w:ind w:right="-196"/>
        <w:jc w:val="both"/>
        <w:rPr>
          <w:sz w:val="20"/>
          <w:szCs w:val="20"/>
          <w:lang w:val="fr-FR"/>
        </w:rPr>
      </w:pPr>
    </w:p>
    <w:p w14:paraId="6DE23778" w14:textId="77777777" w:rsidR="000152C6" w:rsidRPr="0032190F" w:rsidRDefault="000152C6" w:rsidP="000152C6">
      <w:pPr>
        <w:ind w:right="-196"/>
        <w:jc w:val="both"/>
        <w:rPr>
          <w:b/>
          <w:sz w:val="20"/>
          <w:szCs w:val="20"/>
          <w:lang w:val="fr-FR"/>
        </w:rPr>
      </w:pPr>
      <w:r w:rsidRPr="0032190F">
        <w:rPr>
          <w:b/>
          <w:sz w:val="20"/>
          <w:szCs w:val="20"/>
          <w:lang w:val="fr-FR"/>
        </w:rPr>
        <w:t>Roche 2 D . Zone IV . Groupe I</w:t>
      </w:r>
    </w:p>
    <w:p w14:paraId="1A76E2CB" w14:textId="77777777" w:rsidR="000152C6" w:rsidRPr="0032190F" w:rsidRDefault="000152C6" w:rsidP="000152C6">
      <w:pPr>
        <w:ind w:right="-196"/>
        <w:jc w:val="both"/>
        <w:rPr>
          <w:b/>
          <w:i/>
          <w:sz w:val="20"/>
          <w:szCs w:val="20"/>
          <w:lang w:val="fr-FR"/>
        </w:rPr>
      </w:pPr>
      <w:r w:rsidRPr="0032190F">
        <w:rPr>
          <w:b/>
          <w:i/>
          <w:sz w:val="20"/>
          <w:szCs w:val="20"/>
          <w:lang w:val="fr-FR"/>
        </w:rPr>
        <w:t>Roche au T buriné</w:t>
      </w:r>
    </w:p>
    <w:p w14:paraId="5DE7444F" w14:textId="77777777" w:rsidR="000152C6" w:rsidRPr="0032190F" w:rsidRDefault="000152C6" w:rsidP="000152C6">
      <w:pPr>
        <w:ind w:right="-196"/>
        <w:jc w:val="both"/>
        <w:rPr>
          <w:sz w:val="20"/>
          <w:szCs w:val="20"/>
          <w:lang w:val="fr-FR"/>
        </w:rPr>
      </w:pPr>
    </w:p>
    <w:p w14:paraId="0C347E3E" w14:textId="77777777" w:rsidR="000152C6" w:rsidRPr="0032190F" w:rsidRDefault="000152C6" w:rsidP="000152C6">
      <w:pPr>
        <w:ind w:right="-196"/>
        <w:jc w:val="both"/>
        <w:rPr>
          <w:i/>
          <w:sz w:val="20"/>
          <w:szCs w:val="20"/>
          <w:lang w:val="fr-FR"/>
        </w:rPr>
      </w:pPr>
      <w:r w:rsidRPr="0032190F">
        <w:rPr>
          <w:i/>
          <w:sz w:val="20"/>
          <w:szCs w:val="20"/>
          <w:lang w:val="fr-FR"/>
        </w:rPr>
        <w:lastRenderedPageBreak/>
        <w:tab/>
        <w:t>La face gravée ni plate, ni lisse (0,4 m par 0,4 m, de pendage 45° sud-est) se trouve sur cet affleurement très tourmenté constitué de pélite verte schistosée et patinée orange. Un T est gravé profondément et apparait en gris clair. A côté, le numéro ZIV-GI-R2D est dominé par une grande flèche vers l'ouest, le chiffre 6 et l'indication 2C ou 2E. Le C de Conti vient à la suite du numéro. En-dessous sont gravés deux petits corniformes à corps rectangulaires allongés, à cornes épaisses et courtes, composées de deux segments perpendiculaires. Le piquetage un peu irrégulier (ou éclaté) est composé de cupules jointives.</w:t>
      </w:r>
    </w:p>
    <w:p w14:paraId="54DBC772" w14:textId="77777777" w:rsidR="000152C6" w:rsidRPr="0032190F" w:rsidRDefault="000152C6" w:rsidP="000152C6">
      <w:pPr>
        <w:ind w:right="-196"/>
        <w:jc w:val="both"/>
        <w:rPr>
          <w:i/>
          <w:sz w:val="20"/>
          <w:szCs w:val="20"/>
          <w:lang w:val="fr-FR"/>
        </w:rPr>
      </w:pPr>
      <w:r w:rsidRPr="0032190F">
        <w:rPr>
          <w:i/>
          <w:sz w:val="20"/>
          <w:szCs w:val="20"/>
          <w:lang w:val="fr-FR"/>
        </w:rPr>
        <w:t>Au-dessus, après une faille dirigée d’est en ouest et large de 20 cm, une face plus plate et colorée, très fissurée et de pendage 20° sud, porte, dans sa partie inférieure, le nom PALMA légèrement incisé.</w:t>
      </w:r>
    </w:p>
    <w:p w14:paraId="0E7F3FBA" w14:textId="77777777" w:rsidR="000152C6" w:rsidRPr="0032190F" w:rsidRDefault="000152C6" w:rsidP="000152C6">
      <w:pPr>
        <w:ind w:right="-196"/>
        <w:jc w:val="both"/>
        <w:rPr>
          <w:sz w:val="20"/>
          <w:szCs w:val="20"/>
          <w:lang w:val="fr-FR"/>
        </w:rPr>
      </w:pPr>
      <w:r w:rsidRPr="0032190F">
        <w:rPr>
          <w:sz w:val="20"/>
          <w:szCs w:val="20"/>
          <w:lang w:val="fr-FR"/>
        </w:rPr>
        <w:t>Photos 1969 : R dans site, R + T + cornu + C, 2 photos de cornus</w:t>
      </w:r>
    </w:p>
    <w:p w14:paraId="42BC77D8" w14:textId="77777777" w:rsidR="000152C6" w:rsidRPr="0032190F" w:rsidRDefault="000152C6" w:rsidP="000152C6">
      <w:pPr>
        <w:ind w:right="-196"/>
        <w:jc w:val="both"/>
        <w:rPr>
          <w:sz w:val="20"/>
          <w:szCs w:val="20"/>
          <w:lang w:val="fr-FR"/>
        </w:rPr>
      </w:pPr>
    </w:p>
    <w:p w14:paraId="534E78ED" w14:textId="77777777" w:rsidR="000152C6" w:rsidRPr="0032190F" w:rsidRDefault="000152C6" w:rsidP="000152C6">
      <w:pPr>
        <w:ind w:right="-196"/>
        <w:jc w:val="both"/>
        <w:rPr>
          <w:sz w:val="20"/>
          <w:szCs w:val="20"/>
          <w:lang w:val="fr-FR"/>
        </w:rPr>
      </w:pPr>
      <w:r w:rsidRPr="0032190F">
        <w:rPr>
          <w:sz w:val="20"/>
          <w:szCs w:val="20"/>
          <w:lang w:val="fr-FR"/>
        </w:rPr>
        <w:tab/>
        <w:t>Marcher sept mètres vers l'ouest sur le palier pour se trouver en face d'une surface orange érodée.</w:t>
      </w:r>
    </w:p>
    <w:p w14:paraId="048205AD" w14:textId="77777777" w:rsidR="000152C6" w:rsidRPr="0032190F" w:rsidRDefault="000152C6" w:rsidP="000152C6">
      <w:pPr>
        <w:ind w:right="-196"/>
        <w:jc w:val="both"/>
        <w:rPr>
          <w:sz w:val="20"/>
          <w:szCs w:val="20"/>
          <w:lang w:val="fr-FR"/>
        </w:rPr>
      </w:pPr>
    </w:p>
    <w:p w14:paraId="0B206EB4" w14:textId="77777777" w:rsidR="000152C6" w:rsidRPr="0032190F" w:rsidRDefault="000152C6" w:rsidP="000152C6">
      <w:pPr>
        <w:ind w:right="-196"/>
        <w:jc w:val="both"/>
        <w:rPr>
          <w:b/>
          <w:sz w:val="20"/>
          <w:szCs w:val="20"/>
          <w:lang w:val="fr-FR"/>
        </w:rPr>
      </w:pPr>
      <w:r w:rsidRPr="0032190F">
        <w:rPr>
          <w:b/>
          <w:sz w:val="20"/>
          <w:szCs w:val="20"/>
          <w:lang w:val="fr-FR"/>
        </w:rPr>
        <w:t>Roche 2 E . Zone IV . Groupe I</w:t>
      </w:r>
    </w:p>
    <w:p w14:paraId="7643B359" w14:textId="77777777" w:rsidR="000152C6" w:rsidRPr="0032190F" w:rsidRDefault="000152C6" w:rsidP="000152C6">
      <w:pPr>
        <w:ind w:right="-196"/>
        <w:jc w:val="both"/>
        <w:rPr>
          <w:b/>
          <w:i/>
          <w:sz w:val="20"/>
          <w:szCs w:val="20"/>
          <w:lang w:val="fr-FR"/>
        </w:rPr>
      </w:pPr>
      <w:r w:rsidRPr="0032190F">
        <w:rPr>
          <w:b/>
          <w:i/>
          <w:sz w:val="20"/>
          <w:szCs w:val="20"/>
          <w:lang w:val="fr-FR"/>
        </w:rPr>
        <w:t>Roche aux deux ovales</w:t>
      </w:r>
    </w:p>
    <w:p w14:paraId="1E4453DF" w14:textId="77777777" w:rsidR="000152C6" w:rsidRPr="0032190F" w:rsidRDefault="000152C6" w:rsidP="000152C6">
      <w:pPr>
        <w:ind w:right="-196"/>
        <w:jc w:val="both"/>
        <w:rPr>
          <w:sz w:val="20"/>
          <w:szCs w:val="20"/>
          <w:lang w:val="fr-FR"/>
        </w:rPr>
      </w:pPr>
    </w:p>
    <w:p w14:paraId="3E525346" w14:textId="77777777" w:rsidR="000152C6" w:rsidRPr="0032190F" w:rsidRDefault="000152C6" w:rsidP="000152C6">
      <w:pPr>
        <w:ind w:right="-196"/>
        <w:jc w:val="both"/>
        <w:rPr>
          <w:i/>
          <w:sz w:val="20"/>
          <w:szCs w:val="20"/>
          <w:lang w:val="fr-FR"/>
        </w:rPr>
      </w:pPr>
      <w:r w:rsidRPr="0032190F">
        <w:rPr>
          <w:i/>
          <w:sz w:val="20"/>
          <w:szCs w:val="20"/>
          <w:lang w:val="fr-FR"/>
        </w:rPr>
        <w:tab/>
        <w:t>Cette face (1,5 m par 1,0 m), de pendage 40° sud-est, a perdu la moitié de sa pellicule de patine. Le numérode Conti  ZIV-GI-R2E est écrit au sud-ouest (du sud-ouest au nord-est) et le C près du bord est, dans la prolongation du numéro. A la suite du numéro, une petite flèche vers l'est-nord-est indique que la roche 3A est à 40 m. Au sud se trouvent deux ovales accolés, un des deux, au tracé  incomplet, est divisé en cases.</w:t>
      </w:r>
    </w:p>
    <w:p w14:paraId="77518648" w14:textId="77777777" w:rsidR="000152C6" w:rsidRPr="0032190F" w:rsidRDefault="000152C6" w:rsidP="000152C6">
      <w:pPr>
        <w:ind w:right="-196"/>
        <w:jc w:val="both"/>
        <w:rPr>
          <w:sz w:val="20"/>
          <w:szCs w:val="20"/>
          <w:lang w:val="fr-FR"/>
        </w:rPr>
      </w:pPr>
      <w:r w:rsidRPr="0032190F">
        <w:rPr>
          <w:sz w:val="20"/>
          <w:szCs w:val="20"/>
          <w:lang w:val="fr-FR"/>
        </w:rPr>
        <w:t xml:space="preserve">Photos 1969 : R dans site, R + gravure, signe en </w:t>
      </w:r>
      <w:r w:rsidRPr="00426505">
        <w:rPr>
          <w:rFonts w:ascii="Symbol" w:hAnsi="Symbol"/>
          <w:sz w:val="20"/>
          <w:szCs w:val="20"/>
        </w:rPr>
        <w:t></w:t>
      </w:r>
    </w:p>
    <w:p w14:paraId="0D9980E7" w14:textId="77777777" w:rsidR="000152C6" w:rsidRPr="0032190F" w:rsidRDefault="000152C6" w:rsidP="000152C6">
      <w:pPr>
        <w:ind w:right="-196"/>
        <w:jc w:val="both"/>
        <w:rPr>
          <w:sz w:val="20"/>
          <w:szCs w:val="20"/>
          <w:lang w:val="fr-FR"/>
        </w:rPr>
      </w:pPr>
      <w:r w:rsidRPr="0032190F">
        <w:rPr>
          <w:sz w:val="20"/>
          <w:szCs w:val="20"/>
          <w:lang w:val="fr-FR"/>
        </w:rPr>
        <w:tab/>
      </w:r>
    </w:p>
    <w:p w14:paraId="54F2E46D" w14:textId="77777777" w:rsidR="000152C6" w:rsidRPr="0032190F" w:rsidRDefault="000152C6" w:rsidP="000152C6">
      <w:pPr>
        <w:ind w:right="-196"/>
        <w:jc w:val="both"/>
        <w:rPr>
          <w:sz w:val="20"/>
          <w:szCs w:val="20"/>
          <w:lang w:val="fr-FR"/>
        </w:rPr>
      </w:pPr>
      <w:r w:rsidRPr="0032190F">
        <w:rPr>
          <w:sz w:val="20"/>
          <w:szCs w:val="20"/>
          <w:lang w:val="fr-FR"/>
        </w:rPr>
        <w:tab/>
        <w:t>Monter jusqu'à la crête pour apercevoir, au nord et en contrebas, le petit lac aux Crevettes (appelation locale) et suivre vers l'est le lit du ruisseau pour atteindre, au bout d'une trentaine de mètres, une mare (ou une dépression avec de l'herbe bien verte et drue, selon la période estivale). Repérer un bloc de pélite, patinée d'une teinte presque rouille à l'est et verdâtre à l'ouest. Il se trouve en bordure ouest de la mare.</w:t>
      </w:r>
    </w:p>
    <w:p w14:paraId="05320085" w14:textId="77777777" w:rsidR="000152C6" w:rsidRPr="0032190F" w:rsidRDefault="000152C6" w:rsidP="000152C6">
      <w:pPr>
        <w:ind w:right="-196"/>
        <w:jc w:val="both"/>
        <w:rPr>
          <w:sz w:val="20"/>
          <w:szCs w:val="20"/>
          <w:lang w:val="fr-FR"/>
        </w:rPr>
      </w:pPr>
    </w:p>
    <w:p w14:paraId="6A4A9667" w14:textId="77777777" w:rsidR="000152C6" w:rsidRPr="0032190F" w:rsidRDefault="000152C6" w:rsidP="000152C6">
      <w:pPr>
        <w:ind w:right="-196"/>
        <w:jc w:val="both"/>
        <w:rPr>
          <w:b/>
          <w:sz w:val="20"/>
          <w:szCs w:val="20"/>
          <w:lang w:val="fr-FR"/>
        </w:rPr>
      </w:pPr>
      <w:r w:rsidRPr="0032190F">
        <w:rPr>
          <w:b/>
          <w:sz w:val="20"/>
          <w:szCs w:val="20"/>
          <w:lang w:val="fr-FR"/>
        </w:rPr>
        <w:t>Roche 3 . Zone IV . Groupe I</w:t>
      </w:r>
    </w:p>
    <w:p w14:paraId="4A78CE13" w14:textId="77777777" w:rsidR="000152C6" w:rsidRPr="0032190F" w:rsidRDefault="000152C6" w:rsidP="000152C6">
      <w:pPr>
        <w:ind w:right="-196"/>
        <w:jc w:val="both"/>
        <w:rPr>
          <w:b/>
          <w:i/>
          <w:sz w:val="20"/>
          <w:szCs w:val="20"/>
          <w:lang w:val="fr-FR"/>
        </w:rPr>
      </w:pPr>
      <w:r w:rsidRPr="0032190F">
        <w:rPr>
          <w:b/>
          <w:i/>
          <w:sz w:val="20"/>
          <w:szCs w:val="20"/>
          <w:lang w:val="fr-FR"/>
        </w:rPr>
        <w:t>Roche à la plage fine</w:t>
      </w:r>
    </w:p>
    <w:p w14:paraId="178694E2" w14:textId="77777777" w:rsidR="000152C6" w:rsidRPr="0032190F" w:rsidRDefault="000152C6" w:rsidP="000152C6">
      <w:pPr>
        <w:ind w:right="-196"/>
        <w:jc w:val="both"/>
        <w:rPr>
          <w:sz w:val="20"/>
          <w:szCs w:val="20"/>
          <w:lang w:val="fr-FR"/>
        </w:rPr>
      </w:pPr>
    </w:p>
    <w:p w14:paraId="210A5DBF" w14:textId="77777777" w:rsidR="000152C6" w:rsidRPr="0032190F" w:rsidRDefault="000152C6" w:rsidP="000152C6">
      <w:pPr>
        <w:ind w:right="-196"/>
        <w:jc w:val="both"/>
        <w:rPr>
          <w:i/>
          <w:sz w:val="20"/>
          <w:szCs w:val="20"/>
          <w:lang w:val="fr-FR"/>
        </w:rPr>
      </w:pPr>
      <w:r w:rsidRPr="0032190F">
        <w:rPr>
          <w:i/>
          <w:sz w:val="20"/>
          <w:szCs w:val="20"/>
          <w:lang w:val="fr-FR"/>
        </w:rPr>
        <w:tab/>
        <w:t xml:space="preserve">Cette roche mesure 2,5 m d'est en ouest, 1 m de large à l'est, là où elle trempe dans la mare et 0,4 m au maximum à l'ouest . Elle porte un corniforme et des plages de grandes cupules espacées, une plage finement piquetée, une forme en Y au dessin irrégulier </w:t>
      </w:r>
      <w:r w:rsidRPr="0032190F">
        <w:rPr>
          <w:sz w:val="20"/>
          <w:szCs w:val="20"/>
          <w:lang w:val="fr-FR"/>
        </w:rPr>
        <w:t xml:space="preserve">(ph. 4) </w:t>
      </w:r>
      <w:r w:rsidRPr="0032190F">
        <w:rPr>
          <w:i/>
          <w:sz w:val="20"/>
          <w:szCs w:val="20"/>
          <w:lang w:val="fr-FR"/>
        </w:rPr>
        <w:t xml:space="preserve">et, à l'ouest, près du bord sud et d’une faille avec un dérochement dirigée du nord au sud, un corniforme à corps rectangulaire </w:t>
      </w:r>
      <w:r w:rsidRPr="0032190F">
        <w:rPr>
          <w:sz w:val="20"/>
          <w:szCs w:val="20"/>
          <w:lang w:val="fr-FR"/>
        </w:rPr>
        <w:t>(ph. 5)</w:t>
      </w:r>
      <w:r w:rsidRPr="0032190F">
        <w:rPr>
          <w:i/>
          <w:sz w:val="20"/>
          <w:szCs w:val="20"/>
          <w:lang w:val="fr-FR"/>
        </w:rPr>
        <w:t xml:space="preserve"> allongé, cornes épaisses dressées mais un peu arrondies avec un petit appendice carré entre les cornes. Ce dernier corniforme est piqueté finement et régulièrement. Au centre, près de la forme en Y, se trouve, le numéro ZIV-GI-R3 </w:t>
      </w:r>
      <w:r w:rsidRPr="0032190F">
        <w:rPr>
          <w:sz w:val="20"/>
          <w:szCs w:val="20"/>
          <w:lang w:val="fr-FR"/>
        </w:rPr>
        <w:t>(ph. 4)</w:t>
      </w:r>
      <w:r w:rsidRPr="0032190F">
        <w:rPr>
          <w:i/>
          <w:sz w:val="20"/>
          <w:szCs w:val="20"/>
          <w:lang w:val="fr-FR"/>
        </w:rPr>
        <w:t>. Au-dessus du 3, une double flèche indique que la roche 2E se trouve à cinquante mètres (ou 5 m VERIFIER) au sud-ouest et la roche 3</w:t>
      </w:r>
      <w:r w:rsidRPr="00426505">
        <w:rPr>
          <w:rFonts w:ascii="Symbol" w:hAnsi="Symbol"/>
          <w:i/>
          <w:sz w:val="20"/>
          <w:szCs w:val="20"/>
        </w:rPr>
        <w:t></w:t>
      </w:r>
      <w:r w:rsidRPr="0032190F">
        <w:rPr>
          <w:i/>
          <w:sz w:val="20"/>
          <w:szCs w:val="20"/>
          <w:lang w:val="fr-FR"/>
        </w:rPr>
        <w:t xml:space="preserve"> à huit mètres au nord-est. A 30 cm à l’ouest du numéro, après la faille nord – sud, un signe mi C, mi S est peut-être le C de Conti. </w:t>
      </w:r>
    </w:p>
    <w:p w14:paraId="25BB3258" w14:textId="77777777" w:rsidR="000152C6" w:rsidRPr="0032190F" w:rsidRDefault="000152C6" w:rsidP="000152C6">
      <w:pPr>
        <w:ind w:right="-196"/>
        <w:jc w:val="both"/>
        <w:rPr>
          <w:i/>
          <w:sz w:val="20"/>
          <w:szCs w:val="20"/>
          <w:lang w:val="fr-FR"/>
        </w:rPr>
      </w:pPr>
      <w:r w:rsidRPr="0032190F">
        <w:rPr>
          <w:i/>
          <w:sz w:val="20"/>
          <w:szCs w:val="20"/>
          <w:lang w:val="fr-FR"/>
        </w:rPr>
        <w:tab/>
        <w:t>Repérer aussi des inscriptions historiques, un profil et un texte peu clair.</w:t>
      </w:r>
    </w:p>
    <w:p w14:paraId="19871829" w14:textId="77777777" w:rsidR="000152C6" w:rsidRPr="0032190F" w:rsidRDefault="000152C6" w:rsidP="000152C6">
      <w:pPr>
        <w:ind w:right="-196"/>
        <w:jc w:val="both"/>
        <w:rPr>
          <w:i/>
          <w:sz w:val="20"/>
          <w:szCs w:val="20"/>
          <w:lang w:val="fr-FR"/>
        </w:rPr>
      </w:pPr>
      <w:r w:rsidRPr="0032190F">
        <w:rPr>
          <w:i/>
          <w:sz w:val="20"/>
          <w:szCs w:val="20"/>
          <w:lang w:val="fr-FR"/>
        </w:rPr>
        <w:tab/>
        <w:t>Cette roche s’est appelée R3A (1969)</w:t>
      </w:r>
    </w:p>
    <w:p w14:paraId="6EB6AD97" w14:textId="77777777" w:rsidR="000152C6" w:rsidRPr="0032190F" w:rsidRDefault="000152C6" w:rsidP="000152C6">
      <w:pPr>
        <w:ind w:right="-196"/>
        <w:jc w:val="both"/>
        <w:rPr>
          <w:sz w:val="20"/>
          <w:szCs w:val="20"/>
          <w:lang w:val="fr-FR"/>
        </w:rPr>
      </w:pPr>
      <w:r w:rsidRPr="0032190F">
        <w:rPr>
          <w:sz w:val="20"/>
          <w:szCs w:val="20"/>
          <w:lang w:val="fr-FR"/>
        </w:rPr>
        <w:t>Photos 1969  sous le numéro 3A : R dans site, R, 5 photos de gravures</w:t>
      </w:r>
    </w:p>
    <w:p w14:paraId="712E6BBE" w14:textId="77777777" w:rsidR="000152C6" w:rsidRPr="0032190F" w:rsidRDefault="000152C6" w:rsidP="000152C6">
      <w:pPr>
        <w:ind w:right="-196"/>
        <w:jc w:val="both"/>
        <w:rPr>
          <w:sz w:val="20"/>
          <w:szCs w:val="20"/>
          <w:lang w:val="fr-FR"/>
        </w:rPr>
      </w:pPr>
    </w:p>
    <w:p w14:paraId="1CE85BD3" w14:textId="77777777" w:rsidR="000152C6" w:rsidRPr="0032190F" w:rsidRDefault="000152C6" w:rsidP="000152C6">
      <w:pPr>
        <w:ind w:right="-196"/>
        <w:jc w:val="both"/>
        <w:rPr>
          <w:sz w:val="20"/>
          <w:szCs w:val="20"/>
          <w:lang w:val="fr-FR"/>
        </w:rPr>
      </w:pPr>
      <w:r w:rsidRPr="0032190F">
        <w:rPr>
          <w:sz w:val="20"/>
          <w:szCs w:val="20"/>
          <w:lang w:val="fr-FR"/>
        </w:rPr>
        <w:tab/>
        <w:t xml:space="preserve">Malgrè la présence de quelques belles surfaces, nous n'avons trouvé aucune roche gravée située entre cinq et dix mètres, dans un quadrant allant du nord à l’est (indications de Conti et photos de 1969). La roche correspondant aux photos ne porte que de l’érosion. </w:t>
      </w:r>
    </w:p>
    <w:p w14:paraId="1917749D" w14:textId="77777777" w:rsidR="000152C6" w:rsidRPr="0032190F" w:rsidRDefault="000152C6" w:rsidP="000152C6">
      <w:pPr>
        <w:ind w:right="-196"/>
        <w:jc w:val="both"/>
        <w:rPr>
          <w:sz w:val="20"/>
          <w:szCs w:val="20"/>
          <w:lang w:val="fr-FR"/>
        </w:rPr>
      </w:pPr>
      <w:r w:rsidRPr="0032190F">
        <w:rPr>
          <w:sz w:val="20"/>
          <w:szCs w:val="20"/>
          <w:lang w:val="fr-FR"/>
        </w:rPr>
        <w:t>Photos 1969  sous le numéro 3</w:t>
      </w:r>
      <w:r w:rsidRPr="00426505">
        <w:rPr>
          <w:rFonts w:ascii="Symbol" w:hAnsi="Symbol"/>
          <w:sz w:val="20"/>
          <w:szCs w:val="20"/>
        </w:rPr>
        <w:t></w:t>
      </w:r>
      <w:r w:rsidRPr="00426505">
        <w:rPr>
          <w:rFonts w:ascii="Symbol" w:hAnsi="Symbol"/>
          <w:sz w:val="20"/>
          <w:szCs w:val="20"/>
        </w:rPr>
        <w:t></w:t>
      </w:r>
      <w:r w:rsidRPr="0032190F">
        <w:rPr>
          <w:sz w:val="20"/>
          <w:szCs w:val="20"/>
          <w:lang w:val="fr-FR"/>
        </w:rPr>
        <w:t>: R dans site, R + n° R3B sur 2 lignes, photo cornu ou érosion</w:t>
      </w:r>
    </w:p>
    <w:p w14:paraId="33E15F09" w14:textId="77777777" w:rsidR="000152C6" w:rsidRPr="0032190F" w:rsidRDefault="000152C6" w:rsidP="000152C6">
      <w:pPr>
        <w:ind w:right="-196"/>
        <w:jc w:val="both"/>
        <w:rPr>
          <w:sz w:val="20"/>
          <w:szCs w:val="20"/>
          <w:lang w:val="fr-FR"/>
        </w:rPr>
      </w:pPr>
    </w:p>
    <w:p w14:paraId="6807B85B" w14:textId="77777777" w:rsidR="000152C6" w:rsidRPr="0032190F" w:rsidRDefault="000152C6" w:rsidP="000152C6">
      <w:pPr>
        <w:ind w:right="-196"/>
        <w:jc w:val="both"/>
        <w:rPr>
          <w:sz w:val="20"/>
          <w:szCs w:val="20"/>
          <w:lang w:val="fr-FR"/>
        </w:rPr>
      </w:pPr>
      <w:r w:rsidRPr="0032190F">
        <w:rPr>
          <w:sz w:val="20"/>
          <w:szCs w:val="20"/>
          <w:lang w:val="fr-FR"/>
        </w:rPr>
        <w:tab/>
        <w:t>Par contre, en suivant le sentier qui conduit vers l'est, longe la roche 3, puis mène, au bout de dix-huit mètres, dans un petit défilé, on remarque des surfaces patinées en orange sur les affleurements de gauche (au nord)</w:t>
      </w:r>
    </w:p>
    <w:p w14:paraId="0B385DF8" w14:textId="77777777" w:rsidR="000152C6" w:rsidRPr="0032190F" w:rsidRDefault="000152C6" w:rsidP="000152C6">
      <w:pPr>
        <w:ind w:right="-196"/>
        <w:jc w:val="both"/>
        <w:rPr>
          <w:sz w:val="20"/>
          <w:szCs w:val="20"/>
          <w:lang w:val="fr-FR"/>
        </w:rPr>
      </w:pPr>
    </w:p>
    <w:p w14:paraId="0C799D95" w14:textId="77777777" w:rsidR="000152C6" w:rsidRPr="0032190F" w:rsidRDefault="000152C6" w:rsidP="000152C6">
      <w:pPr>
        <w:ind w:right="-196"/>
        <w:jc w:val="both"/>
        <w:rPr>
          <w:b/>
          <w:sz w:val="20"/>
          <w:szCs w:val="20"/>
          <w:lang w:val="fr-FR"/>
        </w:rPr>
      </w:pPr>
      <w:r w:rsidRPr="0032190F">
        <w:rPr>
          <w:b/>
          <w:sz w:val="20"/>
          <w:szCs w:val="20"/>
          <w:lang w:val="fr-FR"/>
        </w:rPr>
        <w:t xml:space="preserve">Roche 3 </w:t>
      </w:r>
      <w:r w:rsidRPr="00426505">
        <w:rPr>
          <w:rFonts w:ascii="Symbol" w:hAnsi="Symbol"/>
          <w:b/>
          <w:sz w:val="20"/>
          <w:szCs w:val="20"/>
        </w:rPr>
        <w:t></w:t>
      </w:r>
      <w:r w:rsidRPr="0032190F">
        <w:rPr>
          <w:b/>
          <w:sz w:val="20"/>
          <w:szCs w:val="20"/>
          <w:lang w:val="fr-FR"/>
        </w:rPr>
        <w:t xml:space="preserve"> . Zone IV . Groupe I</w:t>
      </w:r>
    </w:p>
    <w:p w14:paraId="309F103B" w14:textId="77777777" w:rsidR="000152C6" w:rsidRPr="0032190F" w:rsidRDefault="000152C6" w:rsidP="000152C6">
      <w:pPr>
        <w:rPr>
          <w:b/>
          <w:lang w:val="fr-FR"/>
        </w:rPr>
      </w:pPr>
      <w:r w:rsidRPr="0032190F">
        <w:rPr>
          <w:lang w:val="fr-FR"/>
        </w:rPr>
        <w:t>Roche au signe en L</w:t>
      </w:r>
    </w:p>
    <w:p w14:paraId="613E7CA0" w14:textId="77777777" w:rsidR="000152C6" w:rsidRPr="0032190F" w:rsidRDefault="000152C6" w:rsidP="000152C6">
      <w:pPr>
        <w:ind w:right="-196"/>
        <w:jc w:val="both"/>
        <w:rPr>
          <w:b/>
          <w:sz w:val="20"/>
          <w:szCs w:val="20"/>
          <w:lang w:val="fr-FR"/>
        </w:rPr>
      </w:pPr>
    </w:p>
    <w:p w14:paraId="353FF41F" w14:textId="77777777" w:rsidR="000152C6" w:rsidRPr="0032190F" w:rsidRDefault="000152C6" w:rsidP="000152C6">
      <w:pPr>
        <w:ind w:right="-196"/>
        <w:jc w:val="both"/>
        <w:rPr>
          <w:i/>
          <w:sz w:val="20"/>
          <w:szCs w:val="20"/>
          <w:lang w:val="fr-FR"/>
        </w:rPr>
      </w:pPr>
      <w:r w:rsidRPr="0032190F">
        <w:rPr>
          <w:i/>
          <w:sz w:val="20"/>
          <w:szCs w:val="20"/>
          <w:lang w:val="fr-FR"/>
        </w:rPr>
        <w:tab/>
        <w:t xml:space="preserve">C'est le bas d'un affleurement de pélite verte, situé presque au ras du sol. La face gravée est le dessus d'une marche, creusée en son milieu et de pendage sud. Chercher à l'est une plage et un signe en L piquetés finement. Le numéro gravé est </w:t>
      </w:r>
      <w:r w:rsidRPr="0032190F">
        <w:rPr>
          <w:i/>
          <w:sz w:val="20"/>
          <w:szCs w:val="20"/>
          <w:u w:val="single"/>
          <w:lang w:val="fr-FR"/>
        </w:rPr>
        <w:t>ZIV-GI-R3</w:t>
      </w:r>
      <w:r w:rsidRPr="00426505">
        <w:rPr>
          <w:rFonts w:ascii="Symbol" w:hAnsi="Symbol"/>
          <w:i/>
          <w:sz w:val="20"/>
          <w:szCs w:val="20"/>
          <w:u w:val="single"/>
        </w:rPr>
        <w:t></w:t>
      </w:r>
      <w:r w:rsidRPr="0032190F">
        <w:rPr>
          <w:i/>
          <w:sz w:val="20"/>
          <w:szCs w:val="20"/>
          <w:lang w:val="fr-FR"/>
        </w:rPr>
        <w:t xml:space="preserve"> surmonté d'une très petite flèche vers l'ouest (donc numéro de Conti ? mais ce n’est pas son écriture) et des chiffres très petits et non discernables (3, 100 ?). Le numéro est surmonté d'un </w:t>
      </w:r>
      <w:r w:rsidRPr="00426505">
        <w:rPr>
          <w:rFonts w:ascii="Symbol" w:hAnsi="Symbol"/>
          <w:i/>
          <w:sz w:val="20"/>
          <w:szCs w:val="20"/>
        </w:rPr>
        <w:t></w:t>
      </w:r>
      <w:r w:rsidRPr="0032190F">
        <w:rPr>
          <w:i/>
          <w:sz w:val="20"/>
          <w:szCs w:val="20"/>
          <w:lang w:val="fr-FR"/>
        </w:rPr>
        <w:t>.</w:t>
      </w:r>
    </w:p>
    <w:p w14:paraId="7185159C" w14:textId="77777777" w:rsidR="000152C6" w:rsidRPr="0032190F" w:rsidRDefault="000152C6" w:rsidP="000152C6">
      <w:pPr>
        <w:ind w:right="-196"/>
        <w:jc w:val="both"/>
        <w:rPr>
          <w:sz w:val="20"/>
          <w:szCs w:val="20"/>
          <w:lang w:val="fr-FR"/>
        </w:rPr>
      </w:pPr>
      <w:r w:rsidRPr="0032190F">
        <w:rPr>
          <w:sz w:val="20"/>
          <w:szCs w:val="20"/>
          <w:lang w:val="fr-FR"/>
        </w:rPr>
        <w:t>Photos 1969  sous le numéro 3</w:t>
      </w:r>
      <w:r w:rsidRPr="00426505">
        <w:rPr>
          <w:rFonts w:ascii="Symbol" w:hAnsi="Symbol"/>
          <w:sz w:val="20"/>
          <w:szCs w:val="20"/>
        </w:rPr>
        <w:t></w:t>
      </w:r>
      <w:r w:rsidRPr="0032190F">
        <w:rPr>
          <w:sz w:val="20"/>
          <w:szCs w:val="20"/>
          <w:lang w:val="fr-FR"/>
        </w:rPr>
        <w:t xml:space="preserve"> : R dans site, R + n°(3C et ce n’est pas l’écriture de Conti) + gravures, photo des 2 gravures + n°</w:t>
      </w:r>
    </w:p>
    <w:p w14:paraId="199B0566" w14:textId="77777777" w:rsidR="000152C6" w:rsidRPr="0032190F" w:rsidRDefault="000152C6" w:rsidP="000152C6">
      <w:pPr>
        <w:ind w:right="-196"/>
        <w:rPr>
          <w:sz w:val="20"/>
          <w:szCs w:val="20"/>
          <w:lang w:val="fr-FR"/>
        </w:rPr>
      </w:pPr>
    </w:p>
    <w:p w14:paraId="6B2ADA1E" w14:textId="77777777" w:rsidR="000152C6" w:rsidRPr="0032190F" w:rsidRDefault="000152C6" w:rsidP="000152C6">
      <w:pPr>
        <w:ind w:right="-196" w:firstLine="709"/>
        <w:rPr>
          <w:sz w:val="20"/>
          <w:szCs w:val="20"/>
          <w:lang w:val="fr-FR"/>
        </w:rPr>
      </w:pPr>
      <w:r w:rsidRPr="0032190F">
        <w:rPr>
          <w:sz w:val="20"/>
          <w:szCs w:val="20"/>
          <w:lang w:val="fr-FR"/>
        </w:rPr>
        <w:t>La roche suivante, ZIV GI R3</w:t>
      </w:r>
      <w:r w:rsidRPr="00426505">
        <w:rPr>
          <w:rFonts w:ascii="Symbol" w:hAnsi="Symbol"/>
          <w:sz w:val="20"/>
          <w:szCs w:val="20"/>
        </w:rPr>
        <w:t></w:t>
      </w:r>
      <w:r w:rsidRPr="0032190F">
        <w:rPr>
          <w:sz w:val="20"/>
          <w:szCs w:val="20"/>
          <w:lang w:val="fr-FR"/>
        </w:rPr>
        <w:t xml:space="preserve"> d’après le plan au 1/1000 de 1991, n'est pas en ZIV GI mais en ZV GI</w:t>
      </w:r>
    </w:p>
    <w:p w14:paraId="65FE9659" w14:textId="77777777" w:rsidR="000152C6" w:rsidRPr="0032190F" w:rsidRDefault="000152C6" w:rsidP="000152C6">
      <w:pPr>
        <w:ind w:right="-196"/>
        <w:jc w:val="both"/>
        <w:rPr>
          <w:sz w:val="20"/>
          <w:szCs w:val="20"/>
          <w:lang w:val="fr-FR"/>
        </w:rPr>
      </w:pPr>
      <w:r w:rsidRPr="0032190F">
        <w:rPr>
          <w:sz w:val="20"/>
          <w:szCs w:val="20"/>
          <w:lang w:val="fr-FR"/>
        </w:rPr>
        <w:lastRenderedPageBreak/>
        <w:t xml:space="preserve">Cette roche, à la gravure très particulière (cornu avec des couettes !) était mal placée sur le cheminement de 91. Elle est située dans un vallon plus au sud et aussi beaucoup plus bas vers l'est. Elle a été relevée en ZV GI sous le n°R16 </w:t>
      </w:r>
      <w:r w:rsidRPr="00426505">
        <w:rPr>
          <w:rFonts w:ascii="Symbol" w:hAnsi="Symbol"/>
          <w:sz w:val="20"/>
          <w:szCs w:val="20"/>
        </w:rPr>
        <w:t></w:t>
      </w:r>
      <w:r w:rsidRPr="0032190F">
        <w:rPr>
          <w:sz w:val="20"/>
          <w:szCs w:val="20"/>
          <w:lang w:val="fr-FR"/>
        </w:rPr>
        <w:t>. En 1993 ce dossier devait être supprimé de ZIV GI. Cette roche s’est aussi appelée R3</w:t>
      </w:r>
      <w:r w:rsidRPr="00426505">
        <w:rPr>
          <w:rFonts w:ascii="Symbol" w:hAnsi="Symbol"/>
          <w:sz w:val="20"/>
          <w:szCs w:val="20"/>
        </w:rPr>
        <w:t></w:t>
      </w:r>
    </w:p>
    <w:p w14:paraId="72DAD26F" w14:textId="77777777" w:rsidR="000152C6" w:rsidRPr="0032190F" w:rsidRDefault="000152C6" w:rsidP="000152C6">
      <w:pPr>
        <w:ind w:right="-196"/>
        <w:jc w:val="both"/>
        <w:rPr>
          <w:sz w:val="20"/>
          <w:szCs w:val="20"/>
          <w:lang w:val="fr-FR"/>
        </w:rPr>
      </w:pPr>
    </w:p>
    <w:p w14:paraId="4FC7E110" w14:textId="77777777" w:rsidR="000152C6" w:rsidRPr="0032190F" w:rsidRDefault="000152C6" w:rsidP="000152C6">
      <w:pPr>
        <w:ind w:right="-196"/>
        <w:jc w:val="both"/>
        <w:rPr>
          <w:sz w:val="20"/>
          <w:szCs w:val="20"/>
          <w:lang w:val="fr-FR"/>
        </w:rPr>
      </w:pPr>
      <w:r w:rsidRPr="0032190F">
        <w:rPr>
          <w:sz w:val="20"/>
          <w:szCs w:val="20"/>
          <w:lang w:val="fr-FR"/>
        </w:rPr>
        <w:tab/>
        <w:t xml:space="preserve">Revenir sur la roche 3 et repartir vers l'ouest, vers le lac des Crevettes et le longer par le sud. Repérer un affleurement farci de quartz et suivre le palier qui se trouve au-dessus. Examiner une face déchiquetée de pendage 30° nord, face en pente vers le lac. </w:t>
      </w:r>
    </w:p>
    <w:p w14:paraId="4211FCA7" w14:textId="77777777" w:rsidR="000152C6" w:rsidRPr="0032190F" w:rsidRDefault="000152C6" w:rsidP="000152C6">
      <w:pPr>
        <w:ind w:right="-196"/>
        <w:jc w:val="both"/>
        <w:rPr>
          <w:sz w:val="20"/>
          <w:szCs w:val="20"/>
          <w:lang w:val="fr-FR"/>
        </w:rPr>
      </w:pPr>
    </w:p>
    <w:p w14:paraId="47166457" w14:textId="77777777" w:rsidR="000152C6" w:rsidRPr="0032190F" w:rsidRDefault="000152C6" w:rsidP="000152C6">
      <w:pPr>
        <w:ind w:right="-196"/>
        <w:jc w:val="both"/>
        <w:rPr>
          <w:b/>
          <w:sz w:val="20"/>
          <w:szCs w:val="20"/>
          <w:lang w:val="fr-FR"/>
        </w:rPr>
      </w:pPr>
      <w:r w:rsidRPr="0032190F">
        <w:rPr>
          <w:b/>
          <w:sz w:val="20"/>
          <w:szCs w:val="20"/>
          <w:lang w:val="fr-FR"/>
        </w:rPr>
        <w:t xml:space="preserve">Roche 4 </w:t>
      </w:r>
      <w:r w:rsidRPr="00426505">
        <w:rPr>
          <w:rFonts w:ascii="Symbol" w:hAnsi="Symbol"/>
          <w:b/>
          <w:sz w:val="20"/>
          <w:szCs w:val="20"/>
        </w:rPr>
        <w:t></w:t>
      </w:r>
      <w:r w:rsidRPr="0032190F">
        <w:rPr>
          <w:b/>
          <w:sz w:val="20"/>
          <w:szCs w:val="20"/>
          <w:lang w:val="fr-FR"/>
        </w:rPr>
        <w:t xml:space="preserve"> H . Zone IV . Groupe I</w:t>
      </w:r>
    </w:p>
    <w:p w14:paraId="411436FF" w14:textId="77777777" w:rsidR="000152C6" w:rsidRPr="0032190F" w:rsidRDefault="000152C6" w:rsidP="000152C6">
      <w:pPr>
        <w:ind w:right="-196"/>
        <w:jc w:val="both"/>
        <w:rPr>
          <w:b/>
          <w:i/>
          <w:sz w:val="20"/>
          <w:szCs w:val="20"/>
          <w:lang w:val="fr-FR"/>
        </w:rPr>
      </w:pPr>
      <w:r w:rsidRPr="0032190F">
        <w:rPr>
          <w:b/>
          <w:i/>
          <w:sz w:val="20"/>
          <w:szCs w:val="20"/>
          <w:lang w:val="fr-FR"/>
        </w:rPr>
        <w:t>Roche peu explicite</w:t>
      </w:r>
    </w:p>
    <w:p w14:paraId="3F8EA2DD" w14:textId="77777777" w:rsidR="000152C6" w:rsidRPr="0032190F" w:rsidRDefault="000152C6" w:rsidP="000152C6">
      <w:pPr>
        <w:ind w:right="-196"/>
        <w:jc w:val="both"/>
        <w:rPr>
          <w:sz w:val="20"/>
          <w:szCs w:val="20"/>
          <w:lang w:val="fr-FR"/>
        </w:rPr>
      </w:pPr>
    </w:p>
    <w:p w14:paraId="5E0AC409" w14:textId="77777777" w:rsidR="000152C6" w:rsidRPr="0032190F" w:rsidRDefault="000152C6" w:rsidP="000152C6">
      <w:pPr>
        <w:ind w:right="-196"/>
        <w:jc w:val="both"/>
        <w:rPr>
          <w:i/>
          <w:sz w:val="20"/>
          <w:szCs w:val="20"/>
          <w:lang w:val="fr-FR"/>
        </w:rPr>
      </w:pPr>
      <w:r w:rsidRPr="0032190F">
        <w:rPr>
          <w:i/>
          <w:sz w:val="20"/>
          <w:szCs w:val="20"/>
          <w:lang w:val="fr-FR"/>
        </w:rPr>
        <w:tab/>
        <w:t>A moins de un mètre sous la crête, entre deux décrochements est - ouest irréguliers, repérer une inscription écrite d'est en ouest burinée dans du lichen gris clair :M J / 75 / H O6.</w:t>
      </w:r>
    </w:p>
    <w:p w14:paraId="5E0F7F9C" w14:textId="77777777" w:rsidR="000152C6" w:rsidRPr="0032190F" w:rsidRDefault="000152C6" w:rsidP="000152C6">
      <w:pPr>
        <w:ind w:right="-196"/>
        <w:jc w:val="both"/>
        <w:rPr>
          <w:sz w:val="20"/>
          <w:szCs w:val="20"/>
          <w:lang w:val="fr-FR"/>
        </w:rPr>
      </w:pPr>
    </w:p>
    <w:p w14:paraId="139F648F" w14:textId="77777777" w:rsidR="000152C6" w:rsidRPr="0032190F" w:rsidRDefault="000152C6" w:rsidP="000152C6">
      <w:pPr>
        <w:pStyle w:val="BodyTextIndent"/>
        <w:rPr>
          <w:sz w:val="20"/>
          <w:szCs w:val="20"/>
        </w:rPr>
      </w:pPr>
      <w:r w:rsidRPr="0032190F">
        <w:rPr>
          <w:sz w:val="20"/>
          <w:szCs w:val="20"/>
        </w:rPr>
        <w:t>S'engager dans un couloir vers le sud (direction cime des Lacs) et longer la paroi de droite (à l'ouest). Examiner la face ouest du premier des blocs de pélite verte, patinée orange, qui encombrent le couloir.</w:t>
      </w:r>
    </w:p>
    <w:p w14:paraId="64E1701A" w14:textId="77777777" w:rsidR="000152C6" w:rsidRPr="0032190F" w:rsidRDefault="000152C6" w:rsidP="000152C6">
      <w:pPr>
        <w:ind w:right="-196"/>
        <w:jc w:val="both"/>
        <w:rPr>
          <w:sz w:val="20"/>
          <w:szCs w:val="20"/>
          <w:lang w:val="fr-FR"/>
        </w:rPr>
      </w:pPr>
    </w:p>
    <w:p w14:paraId="37969174" w14:textId="77777777" w:rsidR="000152C6" w:rsidRPr="0032190F" w:rsidRDefault="000152C6" w:rsidP="000152C6">
      <w:pPr>
        <w:ind w:right="-196"/>
        <w:jc w:val="both"/>
        <w:rPr>
          <w:b/>
          <w:sz w:val="20"/>
          <w:szCs w:val="20"/>
          <w:lang w:val="fr-FR"/>
        </w:rPr>
      </w:pPr>
      <w:r w:rsidRPr="0032190F">
        <w:rPr>
          <w:b/>
          <w:sz w:val="20"/>
          <w:szCs w:val="20"/>
          <w:lang w:val="fr-FR"/>
        </w:rPr>
        <w:t>Roche 4 A . Zone IV . Groupe I</w:t>
      </w:r>
    </w:p>
    <w:p w14:paraId="2656DA38" w14:textId="77777777" w:rsidR="000152C6" w:rsidRPr="0032190F" w:rsidRDefault="000152C6" w:rsidP="000152C6">
      <w:pPr>
        <w:ind w:right="-196"/>
        <w:jc w:val="both"/>
        <w:rPr>
          <w:b/>
          <w:i/>
          <w:sz w:val="20"/>
          <w:szCs w:val="20"/>
          <w:lang w:val="fr-FR"/>
        </w:rPr>
      </w:pPr>
      <w:r w:rsidRPr="0032190F">
        <w:rPr>
          <w:b/>
          <w:i/>
          <w:sz w:val="20"/>
          <w:szCs w:val="20"/>
          <w:lang w:val="fr-FR"/>
        </w:rPr>
        <w:t>Roche du corniforme aux cornes en pointillé</w:t>
      </w:r>
    </w:p>
    <w:p w14:paraId="6CFE7055" w14:textId="77777777" w:rsidR="000152C6" w:rsidRPr="0032190F" w:rsidRDefault="000152C6" w:rsidP="000152C6">
      <w:pPr>
        <w:ind w:right="-196"/>
        <w:jc w:val="both"/>
        <w:rPr>
          <w:sz w:val="20"/>
          <w:szCs w:val="20"/>
          <w:lang w:val="fr-FR"/>
        </w:rPr>
      </w:pPr>
    </w:p>
    <w:p w14:paraId="78284C7C" w14:textId="77777777" w:rsidR="000152C6" w:rsidRPr="0032190F" w:rsidRDefault="000152C6" w:rsidP="000152C6">
      <w:pPr>
        <w:ind w:right="-196"/>
        <w:jc w:val="both"/>
        <w:rPr>
          <w:i/>
          <w:sz w:val="20"/>
          <w:szCs w:val="20"/>
          <w:lang w:val="fr-FR"/>
        </w:rPr>
      </w:pPr>
      <w:r w:rsidRPr="0032190F">
        <w:rPr>
          <w:i/>
          <w:sz w:val="20"/>
          <w:szCs w:val="20"/>
          <w:lang w:val="fr-FR"/>
        </w:rPr>
        <w:tab/>
        <w:t xml:space="preserve">Cette roche comprend deux faces, corespondant soit à un même bloc fracassé, soit à deux blocs de même texture empilés. </w:t>
      </w:r>
    </w:p>
    <w:p w14:paraId="3D0B288F" w14:textId="77777777" w:rsidR="000152C6" w:rsidRPr="0032190F" w:rsidRDefault="000152C6" w:rsidP="000152C6">
      <w:pPr>
        <w:ind w:right="-196"/>
        <w:jc w:val="both"/>
        <w:rPr>
          <w:i/>
          <w:sz w:val="20"/>
          <w:szCs w:val="20"/>
          <w:lang w:val="fr-FR"/>
        </w:rPr>
      </w:pPr>
      <w:r w:rsidRPr="0032190F">
        <w:rPr>
          <w:i/>
          <w:sz w:val="20"/>
          <w:szCs w:val="20"/>
          <w:lang w:val="fr-FR"/>
        </w:rPr>
        <w:t>A gauche, au sud-ouest, sur une petite face (</w:t>
      </w:r>
      <w:r w:rsidRPr="0032190F">
        <w:rPr>
          <w:b/>
          <w:i/>
          <w:sz w:val="20"/>
          <w:szCs w:val="20"/>
          <w:lang w:val="fr-FR"/>
        </w:rPr>
        <w:t>face a</w:t>
      </w:r>
      <w:r w:rsidRPr="0032190F">
        <w:rPr>
          <w:i/>
          <w:sz w:val="20"/>
          <w:szCs w:val="20"/>
          <w:lang w:val="fr-FR"/>
        </w:rPr>
        <w:t xml:space="preserve">) de pendage 20° ouest, ni plate ni lisse et située au ras du sol, se trouve un corniforme </w:t>
      </w:r>
      <w:r w:rsidRPr="0032190F">
        <w:rPr>
          <w:sz w:val="20"/>
          <w:szCs w:val="20"/>
          <w:lang w:val="fr-FR"/>
        </w:rPr>
        <w:t xml:space="preserve">(ph. 3, trouble) </w:t>
      </w:r>
      <w:r w:rsidRPr="0032190F">
        <w:rPr>
          <w:i/>
          <w:sz w:val="20"/>
          <w:szCs w:val="20"/>
          <w:lang w:val="fr-FR"/>
        </w:rPr>
        <w:t xml:space="preserve">à corps rectangulaire irrégulier, à cornes arrondies convergentes presque fermées, qui se dressent ensuite en zigzasg un peu divergeants et tracés en "pointillé" (formés de petites plages rondes et de petites barres). A sa droite (au sud-ouest) une courbe dépasse de l'herbe </w:t>
      </w:r>
      <w:r w:rsidRPr="0032190F">
        <w:rPr>
          <w:sz w:val="20"/>
          <w:szCs w:val="20"/>
          <w:lang w:val="fr-FR"/>
        </w:rPr>
        <w:t>(ph. 4).</w:t>
      </w:r>
    </w:p>
    <w:p w14:paraId="701FC4FF" w14:textId="77777777" w:rsidR="000152C6" w:rsidRPr="0032190F" w:rsidRDefault="000152C6" w:rsidP="000152C6">
      <w:pPr>
        <w:ind w:right="-196"/>
        <w:jc w:val="both"/>
        <w:rPr>
          <w:i/>
          <w:sz w:val="20"/>
          <w:szCs w:val="20"/>
          <w:lang w:val="fr-FR"/>
        </w:rPr>
      </w:pPr>
      <w:r w:rsidRPr="0032190F">
        <w:rPr>
          <w:i/>
          <w:sz w:val="20"/>
          <w:szCs w:val="20"/>
          <w:lang w:val="fr-FR"/>
        </w:rPr>
        <w:t>Sur la face opposée, derrière une roche déposée contre la face et dans l’herbe, (</w:t>
      </w:r>
      <w:r w:rsidRPr="0032190F">
        <w:rPr>
          <w:b/>
          <w:i/>
          <w:sz w:val="20"/>
          <w:szCs w:val="20"/>
          <w:lang w:val="fr-FR"/>
        </w:rPr>
        <w:t>face c</w:t>
      </w:r>
      <w:r w:rsidRPr="0032190F">
        <w:rPr>
          <w:i/>
          <w:sz w:val="20"/>
          <w:szCs w:val="20"/>
          <w:lang w:val="fr-FR"/>
        </w:rPr>
        <w:t xml:space="preserve"> ?) du même bloc, de pendage 30° est, chercher l’inscription "Guido Mario 10 lullio 1933".</w:t>
      </w:r>
    </w:p>
    <w:p w14:paraId="0DD55CAE" w14:textId="77777777" w:rsidR="000152C6" w:rsidRPr="0032190F" w:rsidRDefault="000152C6" w:rsidP="000152C6">
      <w:pPr>
        <w:ind w:right="-196"/>
        <w:jc w:val="both"/>
        <w:rPr>
          <w:i/>
          <w:sz w:val="20"/>
          <w:szCs w:val="20"/>
          <w:lang w:val="fr-FR"/>
        </w:rPr>
      </w:pPr>
      <w:r w:rsidRPr="0032190F">
        <w:rPr>
          <w:i/>
          <w:sz w:val="20"/>
          <w:szCs w:val="20"/>
          <w:lang w:val="fr-FR"/>
        </w:rPr>
        <w:t xml:space="preserve">A l'extrémité sud, la </w:t>
      </w:r>
      <w:r w:rsidRPr="0032190F">
        <w:rPr>
          <w:b/>
          <w:i/>
          <w:sz w:val="20"/>
          <w:szCs w:val="20"/>
          <w:lang w:val="fr-FR"/>
        </w:rPr>
        <w:t>face b</w:t>
      </w:r>
      <w:r w:rsidRPr="0032190F">
        <w:rPr>
          <w:i/>
          <w:sz w:val="20"/>
          <w:szCs w:val="20"/>
          <w:lang w:val="fr-FR"/>
        </w:rPr>
        <w:t xml:space="preserve"> de pendage 20° sud-ouest, présente deux corniformes opposés par les cornes, à corps linéaires et cornes à deux segments perpendiculaires, ainsi que le numéro ZIV-GI-R4A. Le C se trouve à la pointe de la face, au ras de l'herbe, 15 cm sous l’extrémité du corps du corniforme situé le plus au sud.</w:t>
      </w:r>
    </w:p>
    <w:p w14:paraId="4D51445F" w14:textId="77777777" w:rsidR="000152C6" w:rsidRPr="0032190F" w:rsidRDefault="000152C6" w:rsidP="000152C6">
      <w:pPr>
        <w:ind w:right="-196"/>
        <w:jc w:val="both"/>
        <w:rPr>
          <w:sz w:val="20"/>
          <w:szCs w:val="20"/>
          <w:lang w:val="fr-FR"/>
        </w:rPr>
      </w:pPr>
      <w:r w:rsidRPr="0032190F">
        <w:rPr>
          <w:sz w:val="20"/>
          <w:szCs w:val="20"/>
          <w:lang w:val="fr-FR"/>
        </w:rPr>
        <w:t>Photos 1969 : R dans site, R mais c’est la R11</w:t>
      </w:r>
      <w:r w:rsidRPr="00426505">
        <w:rPr>
          <w:rFonts w:ascii="Symbol" w:hAnsi="Symbol"/>
          <w:sz w:val="20"/>
          <w:szCs w:val="20"/>
        </w:rPr>
        <w:t></w:t>
      </w:r>
      <w:r w:rsidRPr="0032190F">
        <w:rPr>
          <w:sz w:val="20"/>
          <w:szCs w:val="20"/>
          <w:lang w:val="fr-FR"/>
        </w:rPr>
        <w:t xml:space="preserve">, photos 1970 des 5 gravures </w:t>
      </w:r>
    </w:p>
    <w:p w14:paraId="41B8BD17" w14:textId="77777777" w:rsidR="000152C6" w:rsidRPr="0032190F" w:rsidRDefault="000152C6" w:rsidP="000152C6">
      <w:pPr>
        <w:ind w:right="-196"/>
        <w:jc w:val="both"/>
        <w:rPr>
          <w:sz w:val="20"/>
          <w:szCs w:val="20"/>
          <w:lang w:val="fr-FR"/>
        </w:rPr>
      </w:pPr>
    </w:p>
    <w:p w14:paraId="673AE741" w14:textId="77777777" w:rsidR="000152C6" w:rsidRPr="0032190F" w:rsidRDefault="000152C6" w:rsidP="000152C6">
      <w:pPr>
        <w:ind w:right="-196"/>
        <w:jc w:val="both"/>
        <w:rPr>
          <w:sz w:val="20"/>
          <w:szCs w:val="20"/>
          <w:lang w:val="fr-FR"/>
        </w:rPr>
      </w:pPr>
      <w:r w:rsidRPr="0032190F">
        <w:rPr>
          <w:sz w:val="20"/>
          <w:szCs w:val="20"/>
          <w:lang w:val="fr-FR"/>
        </w:rPr>
        <w:tab/>
        <w:t>Rejoindre le coin sud-ouest du lac où un affleurement de pélite verte plonge dans l'eau avec une pente d'inclinaison 30° vers le nord. Ce rocher est très fissuré, érodé et peu patiné.</w:t>
      </w:r>
    </w:p>
    <w:p w14:paraId="59C6A8E4" w14:textId="77777777" w:rsidR="000152C6" w:rsidRPr="0032190F" w:rsidRDefault="000152C6" w:rsidP="000152C6">
      <w:pPr>
        <w:ind w:right="-196"/>
        <w:jc w:val="both"/>
        <w:rPr>
          <w:sz w:val="20"/>
          <w:szCs w:val="20"/>
          <w:lang w:val="fr-FR"/>
        </w:rPr>
      </w:pPr>
    </w:p>
    <w:p w14:paraId="354A0B78" w14:textId="77777777" w:rsidR="000152C6" w:rsidRPr="0032190F" w:rsidRDefault="000152C6" w:rsidP="000152C6">
      <w:pPr>
        <w:ind w:right="-196"/>
        <w:jc w:val="both"/>
        <w:rPr>
          <w:b/>
          <w:sz w:val="20"/>
          <w:szCs w:val="20"/>
          <w:lang w:val="fr-FR"/>
        </w:rPr>
      </w:pPr>
      <w:r w:rsidRPr="0032190F">
        <w:rPr>
          <w:b/>
          <w:sz w:val="20"/>
          <w:szCs w:val="20"/>
          <w:lang w:val="fr-FR"/>
        </w:rPr>
        <w:t>Roche 4 B . Zone IV . Groupe I</w:t>
      </w:r>
    </w:p>
    <w:p w14:paraId="74A6CFDC" w14:textId="77777777" w:rsidR="000152C6" w:rsidRPr="0032190F" w:rsidRDefault="000152C6" w:rsidP="000152C6">
      <w:pPr>
        <w:ind w:right="-196"/>
        <w:jc w:val="both"/>
        <w:rPr>
          <w:b/>
          <w:i/>
          <w:sz w:val="20"/>
          <w:szCs w:val="20"/>
          <w:lang w:val="fr-FR"/>
        </w:rPr>
      </w:pPr>
      <w:r w:rsidRPr="0032190F">
        <w:rPr>
          <w:b/>
          <w:i/>
          <w:sz w:val="20"/>
          <w:szCs w:val="20"/>
          <w:lang w:val="fr-FR"/>
        </w:rPr>
        <w:t>Roche en partie noyée dans le lac des crevettes</w:t>
      </w:r>
    </w:p>
    <w:p w14:paraId="3E811FE3" w14:textId="77777777" w:rsidR="000152C6" w:rsidRPr="0032190F" w:rsidRDefault="000152C6" w:rsidP="000152C6">
      <w:pPr>
        <w:ind w:right="-196"/>
        <w:jc w:val="both"/>
        <w:rPr>
          <w:sz w:val="20"/>
          <w:szCs w:val="20"/>
          <w:lang w:val="fr-FR"/>
        </w:rPr>
      </w:pPr>
    </w:p>
    <w:p w14:paraId="7AB10FC4" w14:textId="77777777" w:rsidR="000152C6" w:rsidRPr="0032190F" w:rsidRDefault="000152C6" w:rsidP="000152C6">
      <w:pPr>
        <w:ind w:right="-196"/>
        <w:jc w:val="both"/>
        <w:rPr>
          <w:i/>
          <w:sz w:val="20"/>
          <w:szCs w:val="20"/>
          <w:lang w:val="fr-FR"/>
        </w:rPr>
      </w:pPr>
      <w:r w:rsidRPr="0032190F">
        <w:rPr>
          <w:i/>
          <w:sz w:val="20"/>
          <w:szCs w:val="20"/>
          <w:lang w:val="fr-FR"/>
        </w:rPr>
        <w:tab/>
        <w:t>Le haut de la face nord est décoré de dessins (profils, personnages) et d'inscriptions de bergers (et de touristes) : les noms de Palma et la date 1893, Palma pietro Rociu et 1894 28 luliu, Giuseppe Pastore di Tenda 1935 ...Le C est sous une petite pointe rocheuse. Les gravures piquetées débutent plus bas et sont, le plus souvent, partiellement immergées. Elles occupent des petites surfaces planes entre de profondes et larges fissures. On y trouve un groupe de corniformes à l'extrémité nord-ouest et des réticulés</w:t>
      </w:r>
      <w:r w:rsidRPr="0032190F">
        <w:rPr>
          <w:sz w:val="20"/>
          <w:szCs w:val="20"/>
          <w:lang w:val="fr-FR"/>
        </w:rPr>
        <w:t xml:space="preserve"> (ph. 10) </w:t>
      </w:r>
      <w:r w:rsidRPr="0032190F">
        <w:rPr>
          <w:i/>
          <w:sz w:val="20"/>
          <w:szCs w:val="20"/>
          <w:lang w:val="fr-FR"/>
        </w:rPr>
        <w:t>à l'extrémité nord-est, plus quelques corniformes isolés. Le numéro ZIV-GI-R4B est inscrit sur une face orange de pendage nord à l'ouest de la face.</w:t>
      </w:r>
    </w:p>
    <w:p w14:paraId="75B6DD44" w14:textId="77777777" w:rsidR="000152C6" w:rsidRPr="0032190F" w:rsidRDefault="000152C6" w:rsidP="000152C6">
      <w:pPr>
        <w:ind w:right="-196"/>
        <w:jc w:val="both"/>
        <w:rPr>
          <w:i/>
          <w:sz w:val="20"/>
          <w:szCs w:val="20"/>
          <w:lang w:val="fr-FR"/>
        </w:rPr>
      </w:pPr>
    </w:p>
    <w:p w14:paraId="03537EB4" w14:textId="77777777" w:rsidR="000152C6" w:rsidRPr="0032190F" w:rsidRDefault="000152C6" w:rsidP="000152C6">
      <w:pPr>
        <w:pStyle w:val="BodyText"/>
        <w:ind w:firstLine="709"/>
        <w:rPr>
          <w:i/>
          <w:sz w:val="20"/>
          <w:szCs w:val="20"/>
        </w:rPr>
      </w:pPr>
      <w:r w:rsidRPr="0032190F">
        <w:rPr>
          <w:sz w:val="20"/>
          <w:szCs w:val="20"/>
        </w:rPr>
        <w:t>Une inscription récente est très visible, Yoyo de Nice I love (inscrit dans un cœur) Nature and God Eternally le 9-9-2000. Burinée profondément elle sera toujours là dans plusieurs siècles. Bravo les écolos.</w:t>
      </w:r>
    </w:p>
    <w:p w14:paraId="353082C1" w14:textId="77777777" w:rsidR="000152C6" w:rsidRPr="0032190F" w:rsidRDefault="000152C6" w:rsidP="000152C6">
      <w:pPr>
        <w:ind w:right="-196"/>
        <w:jc w:val="both"/>
        <w:rPr>
          <w:sz w:val="20"/>
          <w:szCs w:val="20"/>
          <w:lang w:val="fr-FR"/>
        </w:rPr>
      </w:pPr>
      <w:r w:rsidRPr="0032190F">
        <w:rPr>
          <w:sz w:val="20"/>
          <w:szCs w:val="20"/>
          <w:lang w:val="fr-FR"/>
        </w:rPr>
        <w:t xml:space="preserve">Photos 1969 et 1970: R dans site, R, 18 photos des gravures </w:t>
      </w:r>
    </w:p>
    <w:p w14:paraId="2114E4E8" w14:textId="77777777" w:rsidR="000152C6" w:rsidRPr="0032190F" w:rsidRDefault="000152C6" w:rsidP="000152C6">
      <w:pPr>
        <w:ind w:right="-196"/>
        <w:jc w:val="both"/>
        <w:rPr>
          <w:sz w:val="20"/>
          <w:szCs w:val="20"/>
          <w:lang w:val="fr-FR"/>
        </w:rPr>
      </w:pPr>
    </w:p>
    <w:p w14:paraId="399E6B01" w14:textId="77777777" w:rsidR="000152C6" w:rsidRPr="0032190F" w:rsidRDefault="000152C6" w:rsidP="000152C6">
      <w:pPr>
        <w:ind w:right="-196"/>
        <w:jc w:val="both"/>
        <w:rPr>
          <w:sz w:val="20"/>
          <w:szCs w:val="20"/>
          <w:lang w:val="fr-FR"/>
        </w:rPr>
      </w:pPr>
      <w:r w:rsidRPr="0032190F">
        <w:rPr>
          <w:b/>
          <w:sz w:val="20"/>
          <w:szCs w:val="20"/>
          <w:lang w:val="fr-FR"/>
        </w:rPr>
        <w:tab/>
      </w:r>
      <w:r w:rsidRPr="0032190F">
        <w:rPr>
          <w:sz w:val="20"/>
          <w:szCs w:val="20"/>
          <w:lang w:val="fr-FR"/>
        </w:rPr>
        <w:t>Atrois mètres de la rive ouest du lac, un autre affleurement présente des faces de pendage 30° sud-est, en retrait de la paroi située au-dessus de l'eau.</w:t>
      </w:r>
    </w:p>
    <w:p w14:paraId="0D7BCD39" w14:textId="77777777" w:rsidR="000152C6" w:rsidRPr="0032190F" w:rsidRDefault="000152C6" w:rsidP="000152C6">
      <w:pPr>
        <w:ind w:right="-196"/>
        <w:jc w:val="both"/>
        <w:rPr>
          <w:sz w:val="20"/>
          <w:szCs w:val="20"/>
          <w:lang w:val="fr-FR"/>
        </w:rPr>
      </w:pPr>
    </w:p>
    <w:p w14:paraId="617CBE99" w14:textId="77777777" w:rsidR="000152C6" w:rsidRPr="0032190F" w:rsidRDefault="000152C6" w:rsidP="000152C6">
      <w:pPr>
        <w:ind w:right="-196"/>
        <w:jc w:val="both"/>
        <w:rPr>
          <w:b/>
          <w:sz w:val="20"/>
          <w:szCs w:val="20"/>
          <w:lang w:val="fr-FR"/>
        </w:rPr>
      </w:pPr>
      <w:r w:rsidRPr="0032190F">
        <w:rPr>
          <w:b/>
          <w:sz w:val="20"/>
          <w:szCs w:val="20"/>
          <w:lang w:val="fr-FR"/>
        </w:rPr>
        <w:t xml:space="preserve">Roche 4 </w:t>
      </w:r>
      <w:r w:rsidRPr="00426505">
        <w:rPr>
          <w:rFonts w:ascii="Symbol" w:hAnsi="Symbol"/>
          <w:b/>
          <w:sz w:val="20"/>
          <w:szCs w:val="20"/>
        </w:rPr>
        <w:t></w:t>
      </w:r>
      <w:r w:rsidRPr="0032190F">
        <w:rPr>
          <w:b/>
          <w:sz w:val="20"/>
          <w:szCs w:val="20"/>
          <w:lang w:val="fr-FR"/>
        </w:rPr>
        <w:t xml:space="preserve"> . Zone IV . Groupe I</w:t>
      </w:r>
    </w:p>
    <w:p w14:paraId="09A8EAF2" w14:textId="77777777" w:rsidR="000152C6" w:rsidRPr="0032190F" w:rsidRDefault="000152C6" w:rsidP="000152C6">
      <w:pPr>
        <w:ind w:right="-196"/>
        <w:jc w:val="both"/>
        <w:rPr>
          <w:b/>
          <w:i/>
          <w:sz w:val="20"/>
          <w:szCs w:val="20"/>
          <w:lang w:val="fr-FR"/>
        </w:rPr>
      </w:pPr>
      <w:r w:rsidRPr="0032190F">
        <w:rPr>
          <w:b/>
          <w:i/>
          <w:sz w:val="20"/>
          <w:szCs w:val="20"/>
          <w:lang w:val="fr-FR"/>
        </w:rPr>
        <w:t>Roche de la plage des crevettes</w:t>
      </w:r>
    </w:p>
    <w:p w14:paraId="304A06F4" w14:textId="77777777" w:rsidR="000152C6" w:rsidRPr="0032190F" w:rsidRDefault="000152C6" w:rsidP="000152C6">
      <w:pPr>
        <w:ind w:right="-196"/>
        <w:jc w:val="both"/>
        <w:rPr>
          <w:sz w:val="20"/>
          <w:szCs w:val="20"/>
          <w:lang w:val="fr-FR"/>
        </w:rPr>
      </w:pPr>
    </w:p>
    <w:p w14:paraId="22F98B98" w14:textId="77777777" w:rsidR="000152C6" w:rsidRPr="0032190F" w:rsidRDefault="000152C6" w:rsidP="000152C6">
      <w:pPr>
        <w:ind w:right="-196"/>
        <w:jc w:val="both"/>
        <w:rPr>
          <w:i/>
          <w:sz w:val="20"/>
          <w:szCs w:val="20"/>
          <w:lang w:val="fr-FR"/>
        </w:rPr>
      </w:pPr>
      <w:r w:rsidRPr="0032190F">
        <w:rPr>
          <w:i/>
          <w:sz w:val="20"/>
          <w:szCs w:val="20"/>
          <w:lang w:val="fr-FR"/>
        </w:rPr>
        <w:tab/>
        <w:t xml:space="preserve">La portion la plus basse et la plus au sud de cet affleurement (0,5 m par 1,0 m d'est en ouest, pendage 20° est) est fracturée d'est en ouest mais couverte de patine orange. Elle porte une plage de cupules à 0,3 m de son arête ouest. </w:t>
      </w:r>
    </w:p>
    <w:p w14:paraId="5A6D0E99" w14:textId="77777777" w:rsidR="000152C6" w:rsidRPr="0032190F" w:rsidRDefault="000152C6" w:rsidP="000152C6">
      <w:pPr>
        <w:ind w:right="-196"/>
        <w:jc w:val="both"/>
        <w:rPr>
          <w:sz w:val="20"/>
          <w:szCs w:val="20"/>
          <w:lang w:val="fr-FR"/>
        </w:rPr>
      </w:pPr>
    </w:p>
    <w:p w14:paraId="24D5EF42" w14:textId="77777777" w:rsidR="000152C6" w:rsidRPr="0032190F" w:rsidRDefault="000152C6" w:rsidP="000152C6">
      <w:pPr>
        <w:ind w:right="-196"/>
        <w:jc w:val="both"/>
        <w:rPr>
          <w:sz w:val="20"/>
          <w:szCs w:val="20"/>
          <w:lang w:val="fr-FR"/>
        </w:rPr>
      </w:pPr>
      <w:r w:rsidRPr="0032190F">
        <w:rPr>
          <w:sz w:val="20"/>
          <w:szCs w:val="20"/>
          <w:lang w:val="fr-FR"/>
        </w:rPr>
        <w:lastRenderedPageBreak/>
        <w:tab/>
        <w:t>Revenir jusqu'à l'extrémité ouest de la roche 4B et se diriger vers l'ouest où un couloir est bloqué par un gros bloc. Contourner ce dernier pour examiner sa face ouest presque verticale.</w:t>
      </w:r>
    </w:p>
    <w:p w14:paraId="3E486B21" w14:textId="77777777" w:rsidR="000152C6" w:rsidRPr="0032190F" w:rsidRDefault="000152C6" w:rsidP="000152C6">
      <w:pPr>
        <w:ind w:right="-196"/>
        <w:jc w:val="both"/>
        <w:rPr>
          <w:sz w:val="20"/>
          <w:szCs w:val="20"/>
          <w:lang w:val="fr-FR"/>
        </w:rPr>
      </w:pPr>
    </w:p>
    <w:p w14:paraId="7B4294A5" w14:textId="77777777" w:rsidR="000152C6" w:rsidRPr="0032190F" w:rsidRDefault="000152C6" w:rsidP="000152C6">
      <w:pPr>
        <w:ind w:right="-196"/>
        <w:jc w:val="both"/>
        <w:rPr>
          <w:b/>
          <w:sz w:val="20"/>
          <w:szCs w:val="20"/>
          <w:lang w:val="fr-FR"/>
        </w:rPr>
      </w:pPr>
      <w:r w:rsidRPr="0032190F">
        <w:rPr>
          <w:b/>
          <w:sz w:val="20"/>
          <w:szCs w:val="20"/>
          <w:lang w:val="fr-FR"/>
        </w:rPr>
        <w:t xml:space="preserve">Roche 4 </w:t>
      </w:r>
      <w:r w:rsidRPr="00426505">
        <w:rPr>
          <w:rFonts w:ascii="Symbol" w:hAnsi="Symbol"/>
          <w:b/>
          <w:sz w:val="20"/>
          <w:szCs w:val="20"/>
        </w:rPr>
        <w:t></w:t>
      </w:r>
      <w:r w:rsidRPr="0032190F">
        <w:rPr>
          <w:b/>
          <w:sz w:val="20"/>
          <w:szCs w:val="20"/>
          <w:lang w:val="fr-FR"/>
        </w:rPr>
        <w:t xml:space="preserve"> . Zone IV . Groupe I</w:t>
      </w:r>
    </w:p>
    <w:p w14:paraId="444D7EF8" w14:textId="77777777" w:rsidR="000152C6" w:rsidRPr="0032190F" w:rsidRDefault="000152C6" w:rsidP="000152C6">
      <w:pPr>
        <w:ind w:right="-196"/>
        <w:jc w:val="both"/>
        <w:rPr>
          <w:b/>
          <w:i/>
          <w:sz w:val="20"/>
          <w:szCs w:val="20"/>
          <w:lang w:val="fr-FR"/>
        </w:rPr>
      </w:pPr>
      <w:r w:rsidRPr="0032190F">
        <w:rPr>
          <w:b/>
          <w:i/>
          <w:sz w:val="20"/>
          <w:szCs w:val="20"/>
          <w:lang w:val="fr-FR"/>
        </w:rPr>
        <w:t>Roche de la chèvre élégante</w:t>
      </w:r>
    </w:p>
    <w:p w14:paraId="6C0CC1D7" w14:textId="77777777" w:rsidR="000152C6" w:rsidRPr="0032190F" w:rsidRDefault="000152C6" w:rsidP="000152C6">
      <w:pPr>
        <w:ind w:right="-196"/>
        <w:jc w:val="both"/>
        <w:rPr>
          <w:sz w:val="20"/>
          <w:szCs w:val="20"/>
          <w:lang w:val="fr-FR"/>
        </w:rPr>
      </w:pPr>
    </w:p>
    <w:p w14:paraId="40753577" w14:textId="77777777" w:rsidR="000152C6" w:rsidRPr="0032190F" w:rsidRDefault="000152C6" w:rsidP="000152C6">
      <w:pPr>
        <w:ind w:right="-196"/>
        <w:jc w:val="both"/>
        <w:rPr>
          <w:i/>
          <w:sz w:val="20"/>
          <w:szCs w:val="20"/>
          <w:lang w:val="fr-FR"/>
        </w:rPr>
      </w:pPr>
      <w:r w:rsidRPr="0032190F">
        <w:rPr>
          <w:i/>
          <w:sz w:val="20"/>
          <w:szCs w:val="20"/>
          <w:lang w:val="fr-FR"/>
        </w:rPr>
        <w:tab/>
        <w:t xml:space="preserve">Cette surface présente de nombreux décrochements en surplomb dus à la schistosité. Repérer, au centre de la face et sous un décrochement horizontal, un corniforme récent, surmonté d'une chèvre très finement dessinée et d'un chiffre romain MCMXXXII (1932). En-dessous se trouve une petite barre piquetée (ancienne ?). A 0,2 m à gauche du corniforme est écrit le numéro </w:t>
      </w:r>
      <w:r w:rsidRPr="0032190F">
        <w:rPr>
          <w:i/>
          <w:sz w:val="20"/>
          <w:szCs w:val="20"/>
          <w:u w:val="single"/>
          <w:lang w:val="fr-FR"/>
        </w:rPr>
        <w:t>ZIV GI R4</w:t>
      </w:r>
      <w:r w:rsidRPr="00426505">
        <w:rPr>
          <w:rFonts w:ascii="Symbol" w:hAnsi="Symbol"/>
          <w:i/>
          <w:sz w:val="20"/>
          <w:szCs w:val="20"/>
          <w:u w:val="single"/>
        </w:rPr>
        <w:t></w:t>
      </w:r>
      <w:r w:rsidRPr="0032190F">
        <w:rPr>
          <w:i/>
          <w:sz w:val="20"/>
          <w:szCs w:val="20"/>
          <w:lang w:val="fr-FR"/>
        </w:rPr>
        <w:t xml:space="preserve"> et à la même distance sur la droite le sigle TO est finement incisé en majuscules.</w:t>
      </w:r>
    </w:p>
    <w:p w14:paraId="6B90E07B" w14:textId="77777777" w:rsidR="000152C6" w:rsidRPr="0032190F" w:rsidRDefault="000152C6" w:rsidP="000152C6">
      <w:pPr>
        <w:ind w:right="-196"/>
        <w:jc w:val="both"/>
        <w:rPr>
          <w:sz w:val="20"/>
          <w:szCs w:val="20"/>
          <w:lang w:val="fr-FR"/>
        </w:rPr>
      </w:pPr>
    </w:p>
    <w:p w14:paraId="3000CF1D" w14:textId="77777777" w:rsidR="000152C6" w:rsidRPr="0032190F" w:rsidRDefault="000152C6" w:rsidP="000152C6">
      <w:pPr>
        <w:ind w:right="-196"/>
        <w:jc w:val="both"/>
        <w:rPr>
          <w:b/>
          <w:sz w:val="20"/>
          <w:szCs w:val="20"/>
          <w:lang w:val="fr-FR"/>
        </w:rPr>
      </w:pPr>
      <w:r w:rsidRPr="0032190F">
        <w:rPr>
          <w:b/>
          <w:sz w:val="20"/>
          <w:szCs w:val="20"/>
          <w:lang w:val="fr-FR"/>
        </w:rPr>
        <w:t>Roche 4</w:t>
      </w:r>
      <w:r w:rsidRPr="00426505">
        <w:rPr>
          <w:rFonts w:ascii="Symbol" w:hAnsi="Symbol"/>
          <w:b/>
          <w:sz w:val="20"/>
          <w:szCs w:val="20"/>
        </w:rPr>
        <w:t></w:t>
      </w:r>
      <w:r w:rsidRPr="0032190F">
        <w:rPr>
          <w:b/>
          <w:sz w:val="20"/>
          <w:szCs w:val="20"/>
          <w:lang w:val="fr-FR"/>
        </w:rPr>
        <w:t>. Zone IV . Groupe I</w:t>
      </w:r>
    </w:p>
    <w:p w14:paraId="2A164BE6" w14:textId="77777777" w:rsidR="000152C6" w:rsidRPr="0032190F" w:rsidRDefault="000152C6" w:rsidP="000152C6">
      <w:pPr>
        <w:rPr>
          <w:b/>
          <w:lang w:val="fr-FR"/>
        </w:rPr>
      </w:pPr>
      <w:r w:rsidRPr="0032190F">
        <w:rPr>
          <w:lang w:val="fr-FR"/>
        </w:rPr>
        <w:t xml:space="preserve">Roche de la hallebarde accolée à un corniforme </w:t>
      </w:r>
    </w:p>
    <w:p w14:paraId="346A9185" w14:textId="77777777" w:rsidR="000152C6" w:rsidRPr="0032190F" w:rsidRDefault="000152C6" w:rsidP="000152C6">
      <w:pPr>
        <w:ind w:right="-196"/>
        <w:jc w:val="both"/>
        <w:rPr>
          <w:sz w:val="20"/>
          <w:szCs w:val="20"/>
          <w:lang w:val="fr-FR"/>
        </w:rPr>
      </w:pPr>
    </w:p>
    <w:p w14:paraId="775D626C" w14:textId="77777777" w:rsidR="000152C6" w:rsidRPr="0032190F" w:rsidRDefault="000152C6" w:rsidP="000152C6">
      <w:pPr>
        <w:ind w:right="-196"/>
        <w:jc w:val="both"/>
        <w:rPr>
          <w:i/>
          <w:sz w:val="20"/>
          <w:szCs w:val="20"/>
          <w:lang w:val="fr-FR"/>
        </w:rPr>
      </w:pPr>
      <w:r w:rsidRPr="0032190F">
        <w:rPr>
          <w:i/>
          <w:sz w:val="20"/>
          <w:szCs w:val="20"/>
          <w:lang w:val="fr-FR"/>
        </w:rPr>
        <w:tab/>
        <w:t>Nous nous sommes probablement assis dessus pour examiner la roche 4</w:t>
      </w:r>
      <w:r w:rsidRPr="00426505">
        <w:rPr>
          <w:rFonts w:ascii="Symbol" w:hAnsi="Symbol"/>
          <w:i/>
          <w:sz w:val="20"/>
          <w:szCs w:val="20"/>
        </w:rPr>
        <w:t></w:t>
      </w:r>
      <w:r w:rsidRPr="0032190F">
        <w:rPr>
          <w:i/>
          <w:sz w:val="20"/>
          <w:szCs w:val="20"/>
          <w:lang w:val="fr-FR"/>
        </w:rPr>
        <w:t xml:space="preserve">. C'est une dalle plate, au ras du sol, très érodée et de léger pendage nord sur sa face supérieure (2,0 m par 1,4 m). La roche est de la pélite verte schistosée, patinée en orange clair. Repérer trois corniformes à cornes dirigées vers le sud, dont deux ont des cornes arrondies convergentes </w:t>
      </w:r>
      <w:r w:rsidRPr="0032190F">
        <w:rPr>
          <w:sz w:val="20"/>
          <w:szCs w:val="20"/>
          <w:lang w:val="fr-FR"/>
        </w:rPr>
        <w:t>(ph. 1, 2, 2bis)</w:t>
      </w:r>
      <w:r w:rsidRPr="0032190F">
        <w:rPr>
          <w:i/>
          <w:sz w:val="20"/>
          <w:szCs w:val="20"/>
          <w:lang w:val="fr-FR"/>
        </w:rPr>
        <w:t xml:space="preserve"> L’un d’eux est accolé à une petite hallebarde à lame ovale. Le troisième présente des cornes à deux segments rectangulaires et un corps linéaire,. Un dernier bovin porte des cornes arrondies vers l'ouest, dont les cupules sont éclatées, et un corps linéaire </w:t>
      </w:r>
      <w:r w:rsidRPr="0032190F">
        <w:rPr>
          <w:sz w:val="20"/>
          <w:szCs w:val="20"/>
          <w:lang w:val="fr-FR"/>
        </w:rPr>
        <w:t>(ph. de la Roche et ph. 3, 4).</w:t>
      </w:r>
      <w:r w:rsidRPr="0032190F">
        <w:rPr>
          <w:i/>
          <w:sz w:val="20"/>
          <w:szCs w:val="20"/>
          <w:lang w:val="fr-FR"/>
        </w:rPr>
        <w:t xml:space="preserve"> Le numéro ZIV-GI-R4 est inscrit dans le coin sud-est et nous n'avons pas vu de C. </w:t>
      </w:r>
    </w:p>
    <w:p w14:paraId="5495B189" w14:textId="77777777" w:rsidR="000152C6" w:rsidRPr="0032190F" w:rsidRDefault="000152C6" w:rsidP="000152C6">
      <w:pPr>
        <w:ind w:right="-196"/>
        <w:jc w:val="both"/>
        <w:rPr>
          <w:i/>
          <w:sz w:val="20"/>
          <w:szCs w:val="20"/>
          <w:lang w:val="fr-FR"/>
        </w:rPr>
      </w:pPr>
      <w:r w:rsidRPr="0032190F">
        <w:rPr>
          <w:i/>
          <w:sz w:val="20"/>
          <w:szCs w:val="20"/>
          <w:lang w:val="fr-FR"/>
        </w:rPr>
        <w:tab/>
        <w:t xml:space="preserve">Chercher aussi des textes (Lanteri François, pastore, agé de 12 ans, Marro), des chiffres disposés en opérations et des dessins (maison </w:t>
      </w:r>
      <w:r w:rsidRPr="0032190F">
        <w:rPr>
          <w:sz w:val="20"/>
          <w:szCs w:val="20"/>
          <w:lang w:val="fr-FR"/>
        </w:rPr>
        <w:t>ph. 3</w:t>
      </w:r>
      <w:r w:rsidRPr="0032190F">
        <w:rPr>
          <w:i/>
          <w:sz w:val="20"/>
          <w:szCs w:val="20"/>
          <w:lang w:val="fr-FR"/>
        </w:rPr>
        <w:t>, silhouette, chariot avec fusil ?, mouton, chèvre).</w:t>
      </w:r>
    </w:p>
    <w:p w14:paraId="0DC8A89E" w14:textId="77777777" w:rsidR="000152C6" w:rsidRPr="0032190F" w:rsidRDefault="000152C6" w:rsidP="000152C6">
      <w:pPr>
        <w:ind w:right="-196"/>
        <w:jc w:val="both"/>
        <w:rPr>
          <w:sz w:val="20"/>
          <w:szCs w:val="20"/>
          <w:lang w:val="fr-FR"/>
        </w:rPr>
      </w:pPr>
      <w:r w:rsidRPr="0032190F">
        <w:rPr>
          <w:sz w:val="20"/>
          <w:szCs w:val="20"/>
          <w:lang w:val="fr-FR"/>
        </w:rPr>
        <w:t xml:space="preserve">Photos 1969 : R dans site, R, 5 photos des gravures </w:t>
      </w:r>
    </w:p>
    <w:p w14:paraId="65F972B0" w14:textId="77777777" w:rsidR="000152C6" w:rsidRPr="0032190F" w:rsidRDefault="000152C6" w:rsidP="000152C6">
      <w:pPr>
        <w:ind w:right="-196"/>
        <w:jc w:val="both"/>
        <w:rPr>
          <w:sz w:val="20"/>
          <w:szCs w:val="20"/>
          <w:lang w:val="fr-FR"/>
        </w:rPr>
      </w:pPr>
    </w:p>
    <w:p w14:paraId="2DB1BA1B" w14:textId="77777777" w:rsidR="000152C6" w:rsidRPr="0032190F" w:rsidRDefault="000152C6" w:rsidP="000152C6">
      <w:pPr>
        <w:ind w:right="-196"/>
        <w:jc w:val="both"/>
        <w:rPr>
          <w:sz w:val="20"/>
          <w:szCs w:val="20"/>
          <w:lang w:val="fr-FR"/>
        </w:rPr>
      </w:pPr>
      <w:r w:rsidRPr="0032190F">
        <w:rPr>
          <w:sz w:val="20"/>
          <w:szCs w:val="20"/>
          <w:lang w:val="fr-FR"/>
        </w:rPr>
        <w:tab/>
        <w:t>Depuis le sommet arrondi de la R4 marcher cinq mètres vers le sud-ouest pour se trouver au milieu d'un affleurement déchiqueté, sur un replat composé d’herbe et de roche. A droite, l’affleurement se relève. Chercher alors une petite surface plate et lisse .</w:t>
      </w:r>
    </w:p>
    <w:p w14:paraId="163D746E" w14:textId="77777777" w:rsidR="000152C6" w:rsidRPr="0032190F" w:rsidRDefault="000152C6" w:rsidP="000152C6">
      <w:pPr>
        <w:ind w:right="-196"/>
        <w:jc w:val="both"/>
        <w:rPr>
          <w:sz w:val="20"/>
          <w:szCs w:val="20"/>
          <w:lang w:val="fr-FR"/>
        </w:rPr>
      </w:pPr>
    </w:p>
    <w:p w14:paraId="4EA85289" w14:textId="77777777" w:rsidR="000152C6" w:rsidRPr="0032190F" w:rsidRDefault="000152C6" w:rsidP="000152C6">
      <w:pPr>
        <w:ind w:right="-196"/>
        <w:jc w:val="both"/>
        <w:rPr>
          <w:b/>
          <w:sz w:val="20"/>
          <w:szCs w:val="20"/>
          <w:lang w:val="fr-FR"/>
        </w:rPr>
      </w:pPr>
      <w:r w:rsidRPr="0032190F">
        <w:rPr>
          <w:b/>
          <w:sz w:val="20"/>
          <w:szCs w:val="20"/>
          <w:lang w:val="fr-FR"/>
        </w:rPr>
        <w:t xml:space="preserve">Roche 4 </w:t>
      </w:r>
      <w:r w:rsidRPr="00426505">
        <w:rPr>
          <w:rFonts w:ascii="Symbol" w:hAnsi="Symbol"/>
          <w:b/>
          <w:sz w:val="20"/>
          <w:szCs w:val="20"/>
        </w:rPr>
        <w:t></w:t>
      </w:r>
      <w:r w:rsidRPr="0032190F">
        <w:rPr>
          <w:b/>
          <w:sz w:val="20"/>
          <w:szCs w:val="20"/>
          <w:lang w:val="fr-FR"/>
        </w:rPr>
        <w:t xml:space="preserve"> . Zone IV . Groupe I</w:t>
      </w:r>
    </w:p>
    <w:p w14:paraId="2A7342EA" w14:textId="77777777" w:rsidR="000152C6" w:rsidRPr="0032190F" w:rsidRDefault="000152C6" w:rsidP="000152C6">
      <w:pPr>
        <w:ind w:right="-196"/>
        <w:jc w:val="both"/>
        <w:rPr>
          <w:b/>
          <w:i/>
          <w:sz w:val="20"/>
          <w:szCs w:val="20"/>
          <w:lang w:val="fr-FR"/>
        </w:rPr>
      </w:pPr>
      <w:r w:rsidRPr="0032190F">
        <w:rPr>
          <w:b/>
          <w:i/>
          <w:sz w:val="20"/>
          <w:szCs w:val="20"/>
          <w:lang w:val="fr-FR"/>
        </w:rPr>
        <w:t>Roche de la petite plage carrée</w:t>
      </w:r>
    </w:p>
    <w:p w14:paraId="22DAC920" w14:textId="77777777" w:rsidR="000152C6" w:rsidRPr="0032190F" w:rsidRDefault="000152C6" w:rsidP="000152C6">
      <w:pPr>
        <w:ind w:right="-196"/>
        <w:jc w:val="both"/>
        <w:rPr>
          <w:sz w:val="20"/>
          <w:szCs w:val="20"/>
          <w:lang w:val="fr-FR"/>
        </w:rPr>
      </w:pPr>
    </w:p>
    <w:p w14:paraId="3E629A5B" w14:textId="77777777" w:rsidR="000152C6" w:rsidRPr="0032190F" w:rsidRDefault="000152C6" w:rsidP="000152C6">
      <w:pPr>
        <w:ind w:right="-196"/>
        <w:jc w:val="both"/>
        <w:rPr>
          <w:i/>
          <w:sz w:val="20"/>
          <w:szCs w:val="20"/>
          <w:lang w:val="fr-FR"/>
        </w:rPr>
      </w:pPr>
      <w:r w:rsidRPr="0032190F">
        <w:rPr>
          <w:i/>
          <w:sz w:val="20"/>
          <w:szCs w:val="20"/>
          <w:lang w:val="fr-FR"/>
        </w:rPr>
        <w:tab/>
        <w:t>Repérer une petite surface horizontale (15cm par 12 cm), couverte de patine orange claire striée de traînées est - ouest noirâtres. Une plage 6 cm par 6 cm  y est composée de cupules de taille moyenne disposées côte à côte.</w:t>
      </w:r>
    </w:p>
    <w:p w14:paraId="67C864B5" w14:textId="77777777" w:rsidR="000152C6" w:rsidRPr="0032190F" w:rsidRDefault="000152C6" w:rsidP="000152C6">
      <w:pPr>
        <w:ind w:right="-196"/>
        <w:jc w:val="both"/>
        <w:rPr>
          <w:sz w:val="20"/>
          <w:szCs w:val="20"/>
          <w:lang w:val="fr-FR"/>
        </w:rPr>
      </w:pPr>
    </w:p>
    <w:p w14:paraId="0DCC50D1" w14:textId="77777777" w:rsidR="000152C6" w:rsidRPr="0032190F" w:rsidRDefault="000152C6" w:rsidP="000152C6">
      <w:pPr>
        <w:ind w:right="-196"/>
        <w:jc w:val="both"/>
        <w:rPr>
          <w:sz w:val="20"/>
          <w:szCs w:val="20"/>
          <w:lang w:val="fr-FR"/>
        </w:rPr>
      </w:pPr>
      <w:r w:rsidRPr="0032190F">
        <w:rPr>
          <w:b/>
          <w:sz w:val="20"/>
          <w:szCs w:val="20"/>
          <w:lang w:val="fr-FR"/>
        </w:rPr>
        <w:t>Repère</w:t>
      </w:r>
      <w:r w:rsidRPr="0032190F">
        <w:rPr>
          <w:sz w:val="20"/>
          <w:szCs w:val="20"/>
          <w:lang w:val="fr-FR"/>
        </w:rPr>
        <w:t xml:space="preserve"> :</w:t>
      </w:r>
      <w:r w:rsidRPr="0032190F">
        <w:rPr>
          <w:sz w:val="20"/>
          <w:szCs w:val="20"/>
          <w:lang w:val="fr-FR"/>
        </w:rPr>
        <w:tab/>
        <w:t xml:space="preserve">à 0,4 m au sud se trouve une surface emplie d'herbe puis l'affleurement déchiqueté se poursuit et porte à 0,2 m au sud, une plage de quartz. </w:t>
      </w:r>
    </w:p>
    <w:p w14:paraId="72452C54" w14:textId="77777777" w:rsidR="000152C6" w:rsidRPr="0032190F" w:rsidRDefault="000152C6" w:rsidP="000152C6">
      <w:pPr>
        <w:ind w:right="-196"/>
        <w:jc w:val="both"/>
        <w:rPr>
          <w:sz w:val="20"/>
          <w:szCs w:val="20"/>
          <w:lang w:val="fr-FR"/>
        </w:rPr>
      </w:pPr>
    </w:p>
    <w:p w14:paraId="62C27A84" w14:textId="77777777" w:rsidR="000152C6" w:rsidRPr="0032190F" w:rsidRDefault="000152C6" w:rsidP="000152C6">
      <w:pPr>
        <w:ind w:right="-196"/>
        <w:jc w:val="both"/>
        <w:rPr>
          <w:sz w:val="20"/>
          <w:szCs w:val="20"/>
          <w:lang w:val="fr-FR"/>
        </w:rPr>
      </w:pPr>
      <w:r w:rsidRPr="0032190F">
        <w:rPr>
          <w:sz w:val="20"/>
          <w:szCs w:val="20"/>
          <w:lang w:val="fr-FR"/>
        </w:rPr>
        <w:tab/>
        <w:t>Revenir jusqu’à la roche 4, continuer une dizaine de mètres vers l'ouest puis emprunter un passage vers le nord qui aboutit, au bout d’une autre dizaine de mètres, à un couloir descendant vers le lac (vers l'est). Au milieu de ce passage deux blocs sont à proximité l'un de l'autre. L'un est plat et l'autre, plus ou moins pyramidal, est constitué de grès fin vert foncé et couvert de patine orange.</w:t>
      </w:r>
    </w:p>
    <w:p w14:paraId="59E2F849" w14:textId="77777777" w:rsidR="000152C6" w:rsidRPr="0032190F" w:rsidRDefault="000152C6" w:rsidP="000152C6">
      <w:pPr>
        <w:ind w:right="-196"/>
        <w:jc w:val="both"/>
        <w:rPr>
          <w:sz w:val="20"/>
          <w:szCs w:val="20"/>
          <w:lang w:val="fr-FR"/>
        </w:rPr>
      </w:pPr>
    </w:p>
    <w:p w14:paraId="735BFCA8" w14:textId="77777777" w:rsidR="000152C6" w:rsidRPr="0032190F" w:rsidRDefault="000152C6" w:rsidP="000152C6">
      <w:pPr>
        <w:ind w:right="-196"/>
        <w:jc w:val="both"/>
        <w:rPr>
          <w:b/>
          <w:sz w:val="20"/>
          <w:szCs w:val="20"/>
          <w:lang w:val="fr-FR"/>
        </w:rPr>
      </w:pPr>
      <w:r w:rsidRPr="0032190F">
        <w:rPr>
          <w:b/>
          <w:sz w:val="20"/>
          <w:szCs w:val="20"/>
          <w:lang w:val="fr-FR"/>
        </w:rPr>
        <w:t>Roche 4 C . Zone IV . Groupe I</w:t>
      </w:r>
    </w:p>
    <w:p w14:paraId="2AF8A7B4" w14:textId="77777777" w:rsidR="000152C6" w:rsidRPr="0032190F" w:rsidRDefault="000152C6" w:rsidP="000152C6">
      <w:pPr>
        <w:ind w:right="-196"/>
        <w:jc w:val="both"/>
        <w:rPr>
          <w:b/>
          <w:i/>
          <w:sz w:val="20"/>
          <w:szCs w:val="20"/>
          <w:lang w:val="fr-FR"/>
        </w:rPr>
      </w:pPr>
      <w:r w:rsidRPr="0032190F">
        <w:rPr>
          <w:b/>
          <w:i/>
          <w:sz w:val="20"/>
          <w:szCs w:val="20"/>
          <w:lang w:val="fr-FR"/>
        </w:rPr>
        <w:t>Roche de Bianca Francesca</w:t>
      </w:r>
    </w:p>
    <w:p w14:paraId="204662CF" w14:textId="77777777" w:rsidR="000152C6" w:rsidRPr="0032190F" w:rsidRDefault="000152C6" w:rsidP="000152C6">
      <w:pPr>
        <w:ind w:right="-196"/>
        <w:jc w:val="both"/>
        <w:rPr>
          <w:sz w:val="20"/>
          <w:szCs w:val="20"/>
          <w:lang w:val="fr-FR"/>
        </w:rPr>
      </w:pPr>
    </w:p>
    <w:p w14:paraId="47495E70" w14:textId="77777777" w:rsidR="000152C6" w:rsidRPr="0032190F" w:rsidRDefault="000152C6" w:rsidP="000152C6">
      <w:pPr>
        <w:ind w:right="-196"/>
        <w:jc w:val="both"/>
        <w:rPr>
          <w:i/>
          <w:sz w:val="20"/>
          <w:szCs w:val="20"/>
          <w:lang w:val="fr-FR"/>
        </w:rPr>
      </w:pPr>
      <w:r w:rsidRPr="0032190F">
        <w:rPr>
          <w:i/>
          <w:sz w:val="20"/>
          <w:szCs w:val="20"/>
          <w:lang w:val="fr-FR"/>
        </w:rPr>
        <w:tab/>
        <w:t xml:space="preserve">C'est le bloc plat, constitué de pélite verte patinée en orange clair. Sa face supérieure (1,8 m par 0,7 m), étirée du sud-est au nord-ouest, a un pendage de 30° nord-nord-est. A sa pointe sud-est, deux corniformes à corps ovales et cornes arrondies sont surmontés (0,3 m plus haut) du C de Conti puis du numéro de la roche. On y trouve aussi des dessins de bergers (deux soleils, </w:t>
      </w:r>
      <w:r w:rsidRPr="0032190F">
        <w:rPr>
          <w:sz w:val="20"/>
          <w:szCs w:val="20"/>
          <w:lang w:val="fr-FR"/>
        </w:rPr>
        <w:t>ph. 2</w:t>
      </w:r>
      <w:r w:rsidRPr="0032190F">
        <w:rPr>
          <w:i/>
          <w:sz w:val="20"/>
          <w:szCs w:val="20"/>
          <w:lang w:val="fr-FR"/>
        </w:rPr>
        <w:t>) et des textes, Marro Bianca Francesca, pastore di Tenda, 2 lulio 1921. Les T et F majuscules sont travaillés.</w:t>
      </w:r>
    </w:p>
    <w:p w14:paraId="64B8D437" w14:textId="77777777" w:rsidR="000152C6" w:rsidRPr="0032190F" w:rsidRDefault="000152C6" w:rsidP="000152C6">
      <w:pPr>
        <w:ind w:right="-196"/>
        <w:jc w:val="both"/>
        <w:rPr>
          <w:sz w:val="20"/>
          <w:szCs w:val="20"/>
          <w:lang w:val="fr-FR"/>
        </w:rPr>
      </w:pPr>
      <w:r w:rsidRPr="0032190F">
        <w:rPr>
          <w:sz w:val="20"/>
          <w:szCs w:val="20"/>
          <w:lang w:val="fr-FR"/>
        </w:rPr>
        <w:t xml:space="preserve">Photos 1969 : R dans site, R + cornus + C, 2 photos des gravures </w:t>
      </w:r>
    </w:p>
    <w:p w14:paraId="21B2208B" w14:textId="77777777" w:rsidR="000152C6" w:rsidRPr="0032190F" w:rsidRDefault="000152C6" w:rsidP="000152C6">
      <w:pPr>
        <w:ind w:right="-196"/>
        <w:jc w:val="both"/>
        <w:rPr>
          <w:sz w:val="20"/>
          <w:szCs w:val="20"/>
          <w:lang w:val="fr-FR"/>
        </w:rPr>
      </w:pPr>
    </w:p>
    <w:p w14:paraId="499730D0" w14:textId="77777777" w:rsidR="000152C6" w:rsidRPr="0032190F" w:rsidRDefault="000152C6" w:rsidP="000152C6">
      <w:pPr>
        <w:ind w:right="-196"/>
        <w:jc w:val="both"/>
        <w:rPr>
          <w:b/>
          <w:sz w:val="20"/>
          <w:szCs w:val="20"/>
          <w:lang w:val="fr-FR"/>
        </w:rPr>
      </w:pPr>
      <w:r w:rsidRPr="0032190F">
        <w:rPr>
          <w:b/>
          <w:sz w:val="20"/>
          <w:szCs w:val="20"/>
          <w:lang w:val="fr-FR"/>
        </w:rPr>
        <w:t xml:space="preserve">Roche 4 </w:t>
      </w:r>
      <w:r w:rsidRPr="00426505">
        <w:rPr>
          <w:rFonts w:ascii="Symbol" w:hAnsi="Symbol"/>
          <w:b/>
          <w:sz w:val="20"/>
          <w:szCs w:val="20"/>
        </w:rPr>
        <w:t></w:t>
      </w:r>
      <w:r w:rsidRPr="0032190F">
        <w:rPr>
          <w:b/>
          <w:sz w:val="20"/>
          <w:szCs w:val="20"/>
          <w:lang w:val="fr-FR"/>
        </w:rPr>
        <w:t xml:space="preserve"> . Zone IV . Groupe I</w:t>
      </w:r>
    </w:p>
    <w:p w14:paraId="48387DDE" w14:textId="77777777" w:rsidR="000152C6" w:rsidRPr="0032190F" w:rsidRDefault="000152C6" w:rsidP="000152C6">
      <w:pPr>
        <w:ind w:right="-196"/>
        <w:jc w:val="both"/>
        <w:rPr>
          <w:b/>
          <w:i/>
          <w:sz w:val="20"/>
          <w:szCs w:val="20"/>
          <w:lang w:val="fr-FR"/>
        </w:rPr>
      </w:pPr>
      <w:r w:rsidRPr="0032190F">
        <w:rPr>
          <w:b/>
          <w:i/>
          <w:sz w:val="20"/>
          <w:szCs w:val="20"/>
          <w:lang w:val="fr-FR"/>
        </w:rPr>
        <w:t>Roche du corniforme dans la pointe de la face</w:t>
      </w:r>
    </w:p>
    <w:p w14:paraId="3A41937A" w14:textId="77777777" w:rsidR="000152C6" w:rsidRPr="0032190F" w:rsidRDefault="000152C6" w:rsidP="000152C6">
      <w:pPr>
        <w:ind w:right="-196"/>
        <w:jc w:val="both"/>
        <w:rPr>
          <w:i/>
          <w:sz w:val="20"/>
          <w:szCs w:val="20"/>
          <w:lang w:val="fr-FR"/>
        </w:rPr>
      </w:pPr>
    </w:p>
    <w:p w14:paraId="00C38365" w14:textId="77777777" w:rsidR="000152C6" w:rsidRPr="0032190F" w:rsidRDefault="000152C6" w:rsidP="000152C6">
      <w:pPr>
        <w:ind w:right="-196"/>
        <w:jc w:val="both"/>
        <w:rPr>
          <w:i/>
          <w:sz w:val="20"/>
          <w:szCs w:val="20"/>
          <w:lang w:val="fr-FR"/>
        </w:rPr>
      </w:pPr>
      <w:r w:rsidRPr="0032190F">
        <w:rPr>
          <w:i/>
          <w:sz w:val="20"/>
          <w:szCs w:val="20"/>
          <w:lang w:val="fr-FR"/>
        </w:rPr>
        <w:tab/>
        <w:t>C'est le bloc pyramidal situé à côté. Examiner sa face de pendage 30° ouest (1,0 m à la base, 0,8 m de haut), partagée en son milieu par une fissure est - ouest. Dans le haut de la roche, à 0,1 m au nord de la fissure, se trouve un corniforme bien réalisé, au corps rectangulaire et aux cornes arrondies convergentes.</w:t>
      </w:r>
    </w:p>
    <w:p w14:paraId="67946586" w14:textId="77777777" w:rsidR="000152C6" w:rsidRPr="0032190F" w:rsidRDefault="000152C6" w:rsidP="000152C6">
      <w:pPr>
        <w:ind w:right="-196"/>
        <w:jc w:val="both"/>
        <w:rPr>
          <w:sz w:val="20"/>
          <w:szCs w:val="20"/>
          <w:lang w:val="fr-FR"/>
        </w:rPr>
      </w:pPr>
    </w:p>
    <w:p w14:paraId="4307A97C" w14:textId="77777777" w:rsidR="000152C6" w:rsidRPr="0032190F" w:rsidRDefault="000152C6" w:rsidP="000152C6">
      <w:pPr>
        <w:ind w:right="-196"/>
        <w:jc w:val="both"/>
        <w:rPr>
          <w:sz w:val="20"/>
          <w:szCs w:val="20"/>
          <w:lang w:val="fr-FR"/>
        </w:rPr>
      </w:pPr>
      <w:r w:rsidRPr="0032190F">
        <w:rPr>
          <w:b/>
          <w:sz w:val="20"/>
          <w:szCs w:val="20"/>
          <w:lang w:val="fr-FR"/>
        </w:rPr>
        <w:t>Repère</w:t>
      </w:r>
      <w:r w:rsidRPr="0032190F">
        <w:rPr>
          <w:sz w:val="20"/>
          <w:szCs w:val="20"/>
          <w:lang w:val="fr-FR"/>
        </w:rPr>
        <w:t xml:space="preserve"> : de cette roche, regarder vers le nord et admirer le promontoire Q2444 (groupe VII de la zone IV) de grès rose, parfois patiné en orange et envahi de lichens jaunes et noirs. A l’est se trouve un autre promontoire moins haut et moins rocheux autour duquel le groupe I va circuler dans des couloirs. Entre les deux s’élève un grand rocher derrière lequel va débuter le groupe II de la zone IV. Beaucoup plus haut, un des sommets (schiste violet) du pic des Merveilles est visible. </w:t>
      </w:r>
    </w:p>
    <w:p w14:paraId="17FDDD41" w14:textId="77777777" w:rsidR="000152C6" w:rsidRPr="0032190F" w:rsidRDefault="000152C6" w:rsidP="000152C6">
      <w:pPr>
        <w:ind w:right="-196"/>
        <w:jc w:val="both"/>
        <w:rPr>
          <w:sz w:val="20"/>
          <w:szCs w:val="20"/>
          <w:lang w:val="fr-FR"/>
        </w:rPr>
      </w:pPr>
    </w:p>
    <w:p w14:paraId="011DCCFA" w14:textId="77777777" w:rsidR="000152C6" w:rsidRPr="0032190F" w:rsidRDefault="000152C6" w:rsidP="000152C6">
      <w:pPr>
        <w:ind w:right="-196"/>
        <w:jc w:val="both"/>
        <w:rPr>
          <w:sz w:val="20"/>
          <w:szCs w:val="20"/>
          <w:lang w:val="fr-FR"/>
        </w:rPr>
      </w:pPr>
      <w:r w:rsidRPr="0032190F">
        <w:rPr>
          <w:sz w:val="20"/>
          <w:szCs w:val="20"/>
          <w:lang w:val="fr-FR"/>
        </w:rPr>
        <w:tab/>
        <w:t>Descendre vers le lac des crevettes et longer sa rive ouest en allant vers le nord jusqu'au ru qui s'écoule de la mare située plus haut au nord-ouest. Ce ru est souvent à sec, mais s'il est alimenté, la roche suivante, située au coin nord-ouest du lac, sera immergée.</w:t>
      </w:r>
    </w:p>
    <w:p w14:paraId="6F4D356F" w14:textId="77777777" w:rsidR="000152C6" w:rsidRPr="0032190F" w:rsidRDefault="000152C6" w:rsidP="000152C6">
      <w:pPr>
        <w:ind w:right="-196"/>
        <w:jc w:val="both"/>
        <w:rPr>
          <w:sz w:val="20"/>
          <w:szCs w:val="20"/>
          <w:lang w:val="fr-FR"/>
        </w:rPr>
      </w:pPr>
    </w:p>
    <w:p w14:paraId="0007E063" w14:textId="77777777" w:rsidR="000152C6" w:rsidRPr="0032190F" w:rsidRDefault="000152C6" w:rsidP="000152C6">
      <w:pPr>
        <w:ind w:right="-196"/>
        <w:jc w:val="both"/>
        <w:rPr>
          <w:b/>
          <w:sz w:val="20"/>
          <w:szCs w:val="20"/>
          <w:lang w:val="fr-FR"/>
        </w:rPr>
      </w:pPr>
      <w:r w:rsidRPr="0032190F">
        <w:rPr>
          <w:b/>
          <w:sz w:val="20"/>
          <w:szCs w:val="20"/>
          <w:lang w:val="fr-FR"/>
        </w:rPr>
        <w:t xml:space="preserve">Roche 4 </w:t>
      </w:r>
      <w:r w:rsidRPr="00426505">
        <w:rPr>
          <w:rFonts w:ascii="Symbol" w:hAnsi="Symbol"/>
          <w:b/>
          <w:sz w:val="20"/>
          <w:szCs w:val="20"/>
        </w:rPr>
        <w:t></w:t>
      </w:r>
      <w:r w:rsidRPr="0032190F">
        <w:rPr>
          <w:b/>
          <w:sz w:val="20"/>
          <w:szCs w:val="20"/>
          <w:lang w:val="fr-FR"/>
        </w:rPr>
        <w:t xml:space="preserve"> H . Zone IV . Groupe I</w:t>
      </w:r>
    </w:p>
    <w:p w14:paraId="4937D4C3" w14:textId="77777777" w:rsidR="000152C6" w:rsidRPr="0032190F" w:rsidRDefault="000152C6" w:rsidP="000152C6">
      <w:pPr>
        <w:rPr>
          <w:b/>
          <w:lang w:val="fr-FR"/>
        </w:rPr>
      </w:pPr>
      <w:r w:rsidRPr="0032190F">
        <w:rPr>
          <w:lang w:val="fr-FR"/>
        </w:rPr>
        <w:t>Roche au confluent des crevettes</w:t>
      </w:r>
    </w:p>
    <w:p w14:paraId="7DEA096A" w14:textId="77777777" w:rsidR="000152C6" w:rsidRPr="0032190F" w:rsidRDefault="000152C6" w:rsidP="000152C6">
      <w:pPr>
        <w:ind w:right="-196"/>
        <w:jc w:val="both"/>
        <w:rPr>
          <w:sz w:val="20"/>
          <w:szCs w:val="20"/>
          <w:lang w:val="fr-FR"/>
        </w:rPr>
      </w:pPr>
    </w:p>
    <w:p w14:paraId="1678276A" w14:textId="77777777" w:rsidR="000152C6" w:rsidRPr="0032190F" w:rsidRDefault="000152C6" w:rsidP="000152C6">
      <w:pPr>
        <w:ind w:right="-196"/>
        <w:jc w:val="both"/>
        <w:rPr>
          <w:i/>
          <w:sz w:val="20"/>
          <w:szCs w:val="20"/>
          <w:lang w:val="fr-FR"/>
        </w:rPr>
      </w:pPr>
      <w:r w:rsidRPr="0032190F">
        <w:rPr>
          <w:i/>
          <w:sz w:val="20"/>
          <w:szCs w:val="20"/>
          <w:lang w:val="fr-FR"/>
        </w:rPr>
        <w:tab/>
        <w:t xml:space="preserve">C'est un bloc de pélite verte. Sa face de pendage 30° sud-est (0,4 m par 0,3 m), non patinée, présente l'inscription W 1920 GUIDO. Sa face ouest très desquamée porte de la patine orange clair et sa face est de la patine orange et des lichens. </w:t>
      </w:r>
    </w:p>
    <w:p w14:paraId="1A8CC362" w14:textId="77777777" w:rsidR="000152C6" w:rsidRPr="0032190F" w:rsidRDefault="000152C6" w:rsidP="000152C6">
      <w:pPr>
        <w:ind w:right="-196"/>
        <w:jc w:val="both"/>
        <w:rPr>
          <w:sz w:val="20"/>
          <w:szCs w:val="20"/>
          <w:lang w:val="fr-FR"/>
        </w:rPr>
      </w:pPr>
    </w:p>
    <w:p w14:paraId="25305115" w14:textId="77777777" w:rsidR="000152C6" w:rsidRPr="0032190F" w:rsidRDefault="000152C6" w:rsidP="000152C6">
      <w:pPr>
        <w:ind w:right="-196"/>
        <w:jc w:val="both"/>
        <w:rPr>
          <w:sz w:val="20"/>
          <w:szCs w:val="20"/>
          <w:lang w:val="fr-FR"/>
        </w:rPr>
      </w:pPr>
      <w:r w:rsidRPr="0032190F">
        <w:rPr>
          <w:sz w:val="20"/>
          <w:szCs w:val="20"/>
          <w:lang w:val="fr-FR"/>
        </w:rPr>
        <w:tab/>
        <w:t xml:space="preserve">Revenir sur nos pas jusqu'au couloir où se trouve la roche 4. Inspecter un affleurement bas, allongé d'est en ouest, situé au coin nord-ouest du carrefour, à l’ouest-nord-ouest de la R4, entre un bloc de pélite verte schistosée plus ou moins patinée en orange et un grès mauve-rose. </w:t>
      </w:r>
    </w:p>
    <w:p w14:paraId="49A35B3C" w14:textId="77777777" w:rsidR="000152C6" w:rsidRPr="0032190F" w:rsidRDefault="000152C6" w:rsidP="000152C6">
      <w:pPr>
        <w:ind w:right="-196"/>
        <w:jc w:val="both"/>
        <w:rPr>
          <w:sz w:val="20"/>
          <w:szCs w:val="20"/>
          <w:lang w:val="fr-FR"/>
        </w:rPr>
      </w:pPr>
    </w:p>
    <w:p w14:paraId="1AEFE703" w14:textId="77777777" w:rsidR="000152C6" w:rsidRPr="0032190F" w:rsidRDefault="000152C6" w:rsidP="000152C6">
      <w:pPr>
        <w:ind w:right="-196"/>
        <w:jc w:val="both"/>
        <w:rPr>
          <w:b/>
          <w:sz w:val="20"/>
          <w:szCs w:val="20"/>
          <w:lang w:val="fr-FR"/>
        </w:rPr>
      </w:pPr>
      <w:r w:rsidRPr="0032190F">
        <w:rPr>
          <w:b/>
          <w:sz w:val="20"/>
          <w:szCs w:val="20"/>
          <w:lang w:val="fr-FR"/>
        </w:rPr>
        <w:t xml:space="preserve">Roche 4 </w:t>
      </w:r>
      <w:r w:rsidRPr="00426505">
        <w:rPr>
          <w:rFonts w:ascii="Symbol" w:hAnsi="Symbol"/>
          <w:b/>
          <w:sz w:val="20"/>
          <w:szCs w:val="20"/>
        </w:rPr>
        <w:t></w:t>
      </w:r>
      <w:r w:rsidRPr="0032190F">
        <w:rPr>
          <w:b/>
          <w:sz w:val="20"/>
          <w:szCs w:val="20"/>
          <w:lang w:val="fr-FR"/>
        </w:rPr>
        <w:t xml:space="preserve"> H . Zone IV . Groupe I</w:t>
      </w:r>
    </w:p>
    <w:p w14:paraId="007E2C3F" w14:textId="77777777" w:rsidR="000152C6" w:rsidRPr="0032190F" w:rsidRDefault="000152C6" w:rsidP="000152C6">
      <w:pPr>
        <w:ind w:right="-196"/>
        <w:jc w:val="both"/>
        <w:rPr>
          <w:b/>
          <w:i/>
          <w:sz w:val="20"/>
          <w:szCs w:val="20"/>
          <w:lang w:val="fr-FR"/>
        </w:rPr>
      </w:pPr>
      <w:r w:rsidRPr="0032190F">
        <w:rPr>
          <w:b/>
          <w:i/>
          <w:sz w:val="20"/>
          <w:szCs w:val="20"/>
          <w:lang w:val="fr-FR"/>
        </w:rPr>
        <w:t>Roche au carrefour des couloirs</w:t>
      </w:r>
    </w:p>
    <w:p w14:paraId="03740B50" w14:textId="77777777" w:rsidR="000152C6" w:rsidRPr="0032190F" w:rsidRDefault="000152C6" w:rsidP="000152C6">
      <w:pPr>
        <w:ind w:right="-196"/>
        <w:jc w:val="both"/>
        <w:rPr>
          <w:sz w:val="20"/>
          <w:szCs w:val="20"/>
          <w:lang w:val="fr-FR"/>
        </w:rPr>
      </w:pPr>
    </w:p>
    <w:p w14:paraId="15E2A5CD" w14:textId="77777777" w:rsidR="000152C6" w:rsidRPr="0032190F" w:rsidRDefault="000152C6" w:rsidP="000152C6">
      <w:pPr>
        <w:ind w:right="-196"/>
        <w:jc w:val="both"/>
        <w:rPr>
          <w:i/>
          <w:sz w:val="20"/>
          <w:szCs w:val="20"/>
          <w:lang w:val="fr-FR"/>
        </w:rPr>
      </w:pPr>
      <w:r w:rsidRPr="0032190F">
        <w:rPr>
          <w:i/>
          <w:sz w:val="20"/>
          <w:szCs w:val="20"/>
          <w:lang w:val="fr-FR"/>
        </w:rPr>
        <w:tab/>
        <w:t xml:space="preserve">Sur trois mètres, d’est en ouest, plusieurs petites faces oranges et de pendage 20° nord, séparées par de larges et profondes fissures plus ou moins sinueuses, portent des inscriptions de bergers. Une face en contrebas et au sud d'un petit bloc de grès rosâtre porte une date écrite d’ouest en est, ‘il giorno 12 luglio 1925’. Plus haut, à environ un mètre à l’ouest, la deuxième face porte un petit texte. </w:t>
      </w:r>
    </w:p>
    <w:p w14:paraId="32FF6F1D" w14:textId="77777777" w:rsidR="000152C6" w:rsidRPr="0032190F" w:rsidRDefault="000152C6" w:rsidP="000152C6">
      <w:pPr>
        <w:ind w:right="-196"/>
        <w:jc w:val="both"/>
        <w:rPr>
          <w:sz w:val="20"/>
          <w:szCs w:val="20"/>
          <w:lang w:val="fr-FR"/>
        </w:rPr>
      </w:pPr>
    </w:p>
    <w:p w14:paraId="0C568A9B" w14:textId="77777777" w:rsidR="000152C6" w:rsidRPr="0032190F" w:rsidRDefault="000152C6" w:rsidP="000152C6">
      <w:pPr>
        <w:ind w:right="-196"/>
        <w:jc w:val="both"/>
        <w:rPr>
          <w:sz w:val="20"/>
          <w:szCs w:val="20"/>
          <w:lang w:val="fr-FR"/>
        </w:rPr>
      </w:pPr>
      <w:r w:rsidRPr="0032190F">
        <w:rPr>
          <w:sz w:val="20"/>
          <w:szCs w:val="20"/>
          <w:lang w:val="fr-FR"/>
        </w:rPr>
        <w:t>Continuer vers le sud (direction de la cime des Lacs) par le couloir qui prolonge celui d'où l'on vient. Longer un affleurement déchiqueté et repérer sur son bord sud un bloc de pélite verte schistosée, en forme de "livre ouvert". ou de “camembert entamé” (diamètre 1 m, épaisseur 0,6 m).</w:t>
      </w:r>
    </w:p>
    <w:p w14:paraId="6F10048B" w14:textId="77777777" w:rsidR="000152C6" w:rsidRPr="0032190F" w:rsidRDefault="000152C6" w:rsidP="000152C6">
      <w:pPr>
        <w:ind w:right="-196"/>
        <w:jc w:val="both"/>
        <w:rPr>
          <w:sz w:val="20"/>
          <w:szCs w:val="20"/>
          <w:lang w:val="fr-FR"/>
        </w:rPr>
      </w:pPr>
    </w:p>
    <w:p w14:paraId="548B3717" w14:textId="77777777" w:rsidR="000152C6" w:rsidRPr="0032190F" w:rsidRDefault="000152C6" w:rsidP="000152C6">
      <w:pPr>
        <w:ind w:right="-196"/>
        <w:jc w:val="both"/>
        <w:rPr>
          <w:b/>
          <w:sz w:val="20"/>
          <w:szCs w:val="20"/>
          <w:lang w:val="fr-FR"/>
        </w:rPr>
      </w:pPr>
      <w:r w:rsidRPr="0032190F">
        <w:rPr>
          <w:b/>
          <w:sz w:val="20"/>
          <w:szCs w:val="20"/>
          <w:lang w:val="fr-FR"/>
        </w:rPr>
        <w:t>Roche 4 D . Zone IV . Groupe I</w:t>
      </w:r>
    </w:p>
    <w:p w14:paraId="7BCD4B16" w14:textId="77777777" w:rsidR="000152C6" w:rsidRPr="0032190F" w:rsidRDefault="000152C6" w:rsidP="000152C6">
      <w:pPr>
        <w:rPr>
          <w:b/>
          <w:lang w:val="fr-FR"/>
        </w:rPr>
      </w:pPr>
      <w:r w:rsidRPr="0032190F">
        <w:rPr>
          <w:lang w:val="fr-FR"/>
        </w:rPr>
        <w:t>Roche du camembert entamé</w:t>
      </w:r>
    </w:p>
    <w:p w14:paraId="0DC6941D" w14:textId="77777777" w:rsidR="000152C6" w:rsidRPr="0032190F" w:rsidRDefault="000152C6" w:rsidP="000152C6">
      <w:pPr>
        <w:ind w:right="-196"/>
        <w:jc w:val="both"/>
        <w:rPr>
          <w:sz w:val="20"/>
          <w:szCs w:val="20"/>
          <w:lang w:val="fr-FR"/>
        </w:rPr>
      </w:pPr>
    </w:p>
    <w:p w14:paraId="162CDF99" w14:textId="77777777" w:rsidR="000152C6" w:rsidRPr="0032190F" w:rsidRDefault="000152C6" w:rsidP="000152C6">
      <w:pPr>
        <w:ind w:right="-196"/>
        <w:jc w:val="both"/>
        <w:rPr>
          <w:sz w:val="20"/>
          <w:szCs w:val="20"/>
          <w:lang w:val="fr-FR"/>
        </w:rPr>
      </w:pPr>
      <w:r w:rsidRPr="0032190F">
        <w:rPr>
          <w:i/>
          <w:sz w:val="20"/>
          <w:szCs w:val="20"/>
          <w:lang w:val="fr-FR"/>
        </w:rPr>
        <w:tab/>
        <w:t xml:space="preserve">C'est la face de pendage 65° sud de l'entaille, irrégulière, rugueuse et de couleur orange terne. La gravure est un corniforme à long corps linéaire et petites cornes arrondies convergentes. Remarquer deux cupules placées à mi-hauteur du corps à gauche. Deux cupules semblables se trouvent à droite au tiers inférieur du corps. La corne de droite, formée de cupules plus petites aboutit à un éclat de la roche. Le numéro est gravé près de l'arête nord  et de la « pliure du livre »: </w:t>
      </w:r>
      <w:r w:rsidRPr="0032190F">
        <w:rPr>
          <w:i/>
          <w:sz w:val="20"/>
          <w:szCs w:val="20"/>
          <w:u w:val="single"/>
          <w:lang w:val="fr-FR"/>
        </w:rPr>
        <w:t>ZIV GI R4</w:t>
      </w:r>
      <w:r w:rsidRPr="00426505">
        <w:rPr>
          <w:rFonts w:ascii="Symbol" w:hAnsi="Symbol"/>
          <w:i/>
          <w:sz w:val="20"/>
          <w:szCs w:val="20"/>
          <w:u w:val="single"/>
        </w:rPr>
        <w:t></w:t>
      </w:r>
      <w:r w:rsidRPr="0032190F">
        <w:rPr>
          <w:i/>
          <w:sz w:val="20"/>
          <w:szCs w:val="20"/>
          <w:lang w:val="fr-FR"/>
        </w:rPr>
        <w:t xml:space="preserve"> mais probablement pas de la main de Conti. Il ne semble pas y avoir d'autre numéro. Le C est tracé à l'est de la corne droite contre le bord est </w:t>
      </w:r>
      <w:r w:rsidRPr="0032190F">
        <w:rPr>
          <w:sz w:val="20"/>
          <w:szCs w:val="20"/>
          <w:lang w:val="fr-FR"/>
        </w:rPr>
        <w:t xml:space="preserve">Photos 1969 : R dans site, R, 5 photos des gravures </w:t>
      </w:r>
    </w:p>
    <w:p w14:paraId="528AB9DC" w14:textId="77777777" w:rsidR="000152C6" w:rsidRPr="0032190F" w:rsidRDefault="000152C6" w:rsidP="000152C6">
      <w:pPr>
        <w:ind w:right="-196"/>
        <w:jc w:val="both"/>
        <w:rPr>
          <w:i/>
          <w:sz w:val="20"/>
          <w:szCs w:val="20"/>
          <w:lang w:val="fr-FR"/>
        </w:rPr>
      </w:pPr>
      <w:r w:rsidRPr="0032190F">
        <w:rPr>
          <w:i/>
          <w:sz w:val="20"/>
          <w:szCs w:val="20"/>
          <w:lang w:val="fr-FR"/>
        </w:rPr>
        <w:t>de la face.</w:t>
      </w:r>
    </w:p>
    <w:p w14:paraId="2F091F7D" w14:textId="77777777" w:rsidR="000152C6" w:rsidRPr="0032190F" w:rsidRDefault="000152C6" w:rsidP="000152C6">
      <w:pPr>
        <w:ind w:right="-196"/>
        <w:jc w:val="both"/>
        <w:rPr>
          <w:sz w:val="20"/>
          <w:szCs w:val="20"/>
          <w:lang w:val="fr-FR"/>
        </w:rPr>
      </w:pPr>
      <w:r w:rsidRPr="0032190F">
        <w:rPr>
          <w:sz w:val="20"/>
          <w:szCs w:val="20"/>
          <w:lang w:val="fr-FR"/>
        </w:rPr>
        <w:t>Photos sous le n° 4</w:t>
      </w:r>
      <w:r w:rsidRPr="00426505">
        <w:rPr>
          <w:rFonts w:ascii="Symbol" w:hAnsi="Symbol"/>
          <w:sz w:val="20"/>
          <w:szCs w:val="20"/>
        </w:rPr>
        <w:t></w:t>
      </w:r>
      <w:r w:rsidRPr="0032190F">
        <w:rPr>
          <w:sz w:val="20"/>
          <w:szCs w:val="20"/>
          <w:lang w:val="fr-FR"/>
        </w:rPr>
        <w:t xml:space="preserve"> : R dans site 1970, R 1969, photo de la gravure 1969 </w:t>
      </w:r>
    </w:p>
    <w:p w14:paraId="0C09CDD6" w14:textId="77777777" w:rsidR="000152C6" w:rsidRPr="0032190F" w:rsidRDefault="000152C6" w:rsidP="000152C6">
      <w:pPr>
        <w:ind w:right="-196"/>
        <w:jc w:val="both"/>
        <w:rPr>
          <w:sz w:val="20"/>
          <w:szCs w:val="20"/>
          <w:lang w:val="fr-FR"/>
        </w:rPr>
      </w:pPr>
    </w:p>
    <w:p w14:paraId="6F2A52E5" w14:textId="77777777" w:rsidR="000152C6" w:rsidRPr="0032190F" w:rsidRDefault="000152C6" w:rsidP="000152C6">
      <w:pPr>
        <w:ind w:right="-196"/>
        <w:jc w:val="both"/>
        <w:rPr>
          <w:sz w:val="20"/>
          <w:szCs w:val="20"/>
          <w:lang w:val="fr-FR"/>
        </w:rPr>
      </w:pPr>
      <w:r w:rsidRPr="0032190F">
        <w:rPr>
          <w:sz w:val="20"/>
          <w:szCs w:val="20"/>
          <w:lang w:val="fr-FR"/>
        </w:rPr>
        <w:tab/>
        <w:t>Traverser le couloir vers l'est. Au bout de cinq mètres repérer un petit bloc de pélite verte schistosée, très érodé sur sa face ouest mais patiné en orange sur sa face est. Il se trouve à moins de deux mètres à l’ouest d’un affleurement déchiqueté.</w:t>
      </w:r>
    </w:p>
    <w:p w14:paraId="45BB1852" w14:textId="77777777" w:rsidR="000152C6" w:rsidRPr="0032190F" w:rsidRDefault="000152C6" w:rsidP="000152C6">
      <w:pPr>
        <w:ind w:right="-196"/>
        <w:jc w:val="both"/>
        <w:rPr>
          <w:sz w:val="20"/>
          <w:szCs w:val="20"/>
          <w:lang w:val="fr-FR"/>
        </w:rPr>
      </w:pPr>
    </w:p>
    <w:p w14:paraId="35A0E8D1" w14:textId="77777777" w:rsidR="000152C6" w:rsidRPr="0032190F" w:rsidRDefault="000152C6" w:rsidP="000152C6">
      <w:pPr>
        <w:ind w:right="-196"/>
        <w:jc w:val="both"/>
        <w:rPr>
          <w:b/>
          <w:sz w:val="20"/>
          <w:szCs w:val="20"/>
          <w:lang w:val="fr-FR"/>
        </w:rPr>
      </w:pPr>
      <w:r w:rsidRPr="0032190F">
        <w:rPr>
          <w:b/>
          <w:sz w:val="20"/>
          <w:szCs w:val="20"/>
          <w:lang w:val="fr-FR"/>
        </w:rPr>
        <w:t xml:space="preserve">Roche 4 </w:t>
      </w:r>
      <w:r w:rsidRPr="00426505">
        <w:rPr>
          <w:rFonts w:ascii="Symbol" w:hAnsi="Symbol"/>
          <w:b/>
          <w:sz w:val="20"/>
          <w:szCs w:val="20"/>
        </w:rPr>
        <w:t></w:t>
      </w:r>
      <w:r w:rsidRPr="0032190F">
        <w:rPr>
          <w:b/>
          <w:sz w:val="20"/>
          <w:szCs w:val="20"/>
          <w:lang w:val="fr-FR"/>
        </w:rPr>
        <w:t xml:space="preserve"> H . Zone IV . Groupe I</w:t>
      </w:r>
    </w:p>
    <w:p w14:paraId="79106A65" w14:textId="77777777" w:rsidR="000152C6" w:rsidRPr="0032190F" w:rsidRDefault="000152C6" w:rsidP="000152C6">
      <w:pPr>
        <w:ind w:right="-196"/>
        <w:jc w:val="both"/>
        <w:rPr>
          <w:b/>
          <w:i/>
          <w:sz w:val="20"/>
          <w:szCs w:val="20"/>
          <w:lang w:val="fr-FR"/>
        </w:rPr>
      </w:pPr>
      <w:r w:rsidRPr="0032190F">
        <w:rPr>
          <w:b/>
          <w:i/>
          <w:sz w:val="20"/>
          <w:szCs w:val="20"/>
          <w:lang w:val="fr-FR"/>
        </w:rPr>
        <w:t>Roche au personnage quadrillé</w:t>
      </w:r>
    </w:p>
    <w:p w14:paraId="05CEA80B" w14:textId="77777777" w:rsidR="000152C6" w:rsidRPr="0032190F" w:rsidRDefault="000152C6" w:rsidP="000152C6">
      <w:pPr>
        <w:ind w:right="-196"/>
        <w:jc w:val="both"/>
        <w:rPr>
          <w:sz w:val="20"/>
          <w:szCs w:val="20"/>
          <w:lang w:val="fr-FR"/>
        </w:rPr>
      </w:pPr>
    </w:p>
    <w:p w14:paraId="64117181" w14:textId="77777777" w:rsidR="000152C6" w:rsidRPr="0032190F" w:rsidRDefault="000152C6" w:rsidP="000152C6">
      <w:pPr>
        <w:ind w:right="-196"/>
        <w:jc w:val="both"/>
        <w:rPr>
          <w:i/>
          <w:sz w:val="20"/>
          <w:szCs w:val="20"/>
          <w:lang w:val="fr-FR"/>
        </w:rPr>
      </w:pPr>
      <w:r w:rsidRPr="0032190F">
        <w:rPr>
          <w:i/>
          <w:sz w:val="20"/>
          <w:szCs w:val="20"/>
          <w:lang w:val="fr-FR"/>
        </w:rPr>
        <w:tab/>
        <w:t>Examiner sa face de pendage 70° est (0,3 m de haut par 0,5 m du nord au sud) présentant des trous et des fissures. Dans sa moitié nord, verdâtre, se devine un personnage quadrillé.</w:t>
      </w:r>
    </w:p>
    <w:p w14:paraId="0C3C54F5" w14:textId="77777777" w:rsidR="000152C6" w:rsidRPr="0032190F" w:rsidRDefault="000152C6" w:rsidP="000152C6">
      <w:pPr>
        <w:ind w:right="-196"/>
        <w:jc w:val="both"/>
        <w:rPr>
          <w:sz w:val="20"/>
          <w:szCs w:val="20"/>
          <w:lang w:val="fr-FR"/>
        </w:rPr>
      </w:pPr>
    </w:p>
    <w:p w14:paraId="0193EE7C" w14:textId="77777777" w:rsidR="000152C6" w:rsidRPr="0032190F" w:rsidRDefault="000152C6" w:rsidP="000152C6">
      <w:pPr>
        <w:ind w:right="-196"/>
        <w:jc w:val="both"/>
        <w:rPr>
          <w:sz w:val="20"/>
          <w:szCs w:val="20"/>
          <w:lang w:val="fr-FR"/>
        </w:rPr>
      </w:pPr>
      <w:r w:rsidRPr="0032190F">
        <w:rPr>
          <w:sz w:val="20"/>
          <w:szCs w:val="20"/>
          <w:lang w:val="fr-FR"/>
        </w:rPr>
        <w:tab/>
        <w:t xml:space="preserve">Descendre une bonne quarantaine de mètres le même couloir vers le sud, jusqu'à une petite pelouse bordée au sud (où la pelouse remonte) et à l'est par des blocs de grès blancs et violets. A l'ouest ce sont des parois de grès péliteux gris patinés de couleur rose-orangé vif. Vers le sud-est la pelouse semble descendre vers les lacs Longs et on reconnaît, sur la gauche et moins de cent mètres plus bas, les affleurements portant la roche 1 et la roche 2. </w:t>
      </w:r>
    </w:p>
    <w:p w14:paraId="2330B65C" w14:textId="77777777" w:rsidR="000152C6" w:rsidRPr="0032190F" w:rsidRDefault="000152C6" w:rsidP="000152C6">
      <w:pPr>
        <w:ind w:right="-196" w:firstLine="709"/>
        <w:jc w:val="both"/>
        <w:rPr>
          <w:sz w:val="20"/>
          <w:szCs w:val="20"/>
          <w:lang w:val="fr-FR"/>
        </w:rPr>
      </w:pPr>
      <w:r w:rsidRPr="0032190F">
        <w:rPr>
          <w:sz w:val="20"/>
          <w:szCs w:val="20"/>
          <w:lang w:val="fr-FR"/>
        </w:rPr>
        <w:t>Les roches gravées suivantes sont les parois de grès rose-orangé.</w:t>
      </w:r>
    </w:p>
    <w:p w14:paraId="1ED09A74" w14:textId="77777777" w:rsidR="000152C6" w:rsidRPr="0032190F" w:rsidRDefault="000152C6" w:rsidP="000152C6">
      <w:pPr>
        <w:ind w:right="-196"/>
        <w:jc w:val="both"/>
        <w:rPr>
          <w:sz w:val="20"/>
          <w:szCs w:val="20"/>
          <w:lang w:val="fr-FR"/>
        </w:rPr>
      </w:pPr>
    </w:p>
    <w:p w14:paraId="43C20781" w14:textId="77777777" w:rsidR="000152C6" w:rsidRPr="0032190F" w:rsidRDefault="000152C6" w:rsidP="000152C6">
      <w:pPr>
        <w:rPr>
          <w:lang w:val="fr-FR"/>
        </w:rPr>
      </w:pPr>
      <w:r w:rsidRPr="0032190F">
        <w:rPr>
          <w:lang w:val="fr-FR"/>
        </w:rPr>
        <w:t>Roche 5 A . Zone IV . Groupe I</w:t>
      </w:r>
    </w:p>
    <w:p w14:paraId="05A6BA45" w14:textId="77777777" w:rsidR="000152C6" w:rsidRPr="0032190F" w:rsidRDefault="000152C6" w:rsidP="000152C6">
      <w:pPr>
        <w:ind w:right="-196"/>
        <w:jc w:val="both"/>
        <w:rPr>
          <w:b/>
          <w:i/>
          <w:sz w:val="20"/>
          <w:szCs w:val="20"/>
          <w:lang w:val="fr-FR"/>
        </w:rPr>
      </w:pPr>
      <w:r w:rsidRPr="0032190F">
        <w:rPr>
          <w:b/>
          <w:i/>
          <w:sz w:val="20"/>
          <w:szCs w:val="20"/>
          <w:lang w:val="fr-FR"/>
        </w:rPr>
        <w:t>Roche moulée sauvagement</w:t>
      </w:r>
    </w:p>
    <w:p w14:paraId="68448F21" w14:textId="77777777" w:rsidR="000152C6" w:rsidRPr="0032190F" w:rsidRDefault="000152C6" w:rsidP="000152C6">
      <w:pPr>
        <w:ind w:right="-196"/>
        <w:jc w:val="both"/>
        <w:rPr>
          <w:sz w:val="20"/>
          <w:szCs w:val="20"/>
          <w:lang w:val="fr-FR"/>
        </w:rPr>
      </w:pPr>
    </w:p>
    <w:p w14:paraId="2933C952" w14:textId="77777777" w:rsidR="000152C6" w:rsidRPr="0032190F" w:rsidRDefault="000152C6" w:rsidP="000152C6">
      <w:pPr>
        <w:ind w:right="-196"/>
        <w:jc w:val="both"/>
        <w:rPr>
          <w:i/>
          <w:sz w:val="20"/>
          <w:szCs w:val="20"/>
          <w:lang w:val="fr-FR"/>
        </w:rPr>
      </w:pPr>
      <w:r w:rsidRPr="0032190F">
        <w:rPr>
          <w:b/>
          <w:i/>
          <w:sz w:val="20"/>
          <w:szCs w:val="20"/>
          <w:lang w:val="fr-FR"/>
        </w:rPr>
        <w:tab/>
      </w:r>
      <w:r w:rsidRPr="0032190F">
        <w:rPr>
          <w:i/>
          <w:sz w:val="20"/>
          <w:szCs w:val="20"/>
          <w:lang w:val="fr-FR"/>
        </w:rPr>
        <w:t>C'est la paroi située au nord, dont la surface, ni plate ni lisse, s'étend sur plusieurs mètres d'est en ouest avec une pente de 30° sud-est. De nombreux défauts en permettent l'escalade. On y voit surtout des corniformes aux cornes dirigées vers le haut de la roche.</w:t>
      </w:r>
    </w:p>
    <w:p w14:paraId="42BF0A95" w14:textId="77777777" w:rsidR="000152C6" w:rsidRPr="0032190F" w:rsidRDefault="000152C6" w:rsidP="000152C6">
      <w:pPr>
        <w:ind w:right="-196"/>
        <w:jc w:val="both"/>
        <w:rPr>
          <w:i/>
          <w:sz w:val="20"/>
          <w:szCs w:val="20"/>
          <w:lang w:val="fr-FR"/>
        </w:rPr>
      </w:pPr>
      <w:r w:rsidRPr="0032190F">
        <w:rPr>
          <w:i/>
          <w:sz w:val="20"/>
          <w:szCs w:val="20"/>
          <w:lang w:val="fr-FR"/>
        </w:rPr>
        <w:t xml:space="preserve">Le C de Conti est inscrit dans le bas de la face, précédé du numéro </w:t>
      </w:r>
      <w:r w:rsidRPr="0032190F">
        <w:rPr>
          <w:i/>
          <w:sz w:val="20"/>
          <w:szCs w:val="20"/>
          <w:u w:val="single"/>
          <w:lang w:val="fr-FR"/>
        </w:rPr>
        <w:t>GI R5</w:t>
      </w:r>
      <w:r w:rsidRPr="0032190F">
        <w:rPr>
          <w:i/>
          <w:sz w:val="20"/>
          <w:szCs w:val="20"/>
          <w:lang w:val="fr-FR"/>
        </w:rPr>
        <w:t xml:space="preserve"> (pas de A, mais le terme "</w:t>
      </w:r>
      <w:r w:rsidRPr="0032190F">
        <w:rPr>
          <w:i/>
          <w:sz w:val="20"/>
          <w:szCs w:val="20"/>
          <w:u w:val="single"/>
          <w:lang w:val="fr-FR"/>
        </w:rPr>
        <w:t>droite</w:t>
      </w:r>
      <w:r w:rsidRPr="0032190F">
        <w:rPr>
          <w:i/>
          <w:sz w:val="20"/>
          <w:szCs w:val="20"/>
          <w:lang w:val="fr-FR"/>
        </w:rPr>
        <w:t xml:space="preserve">", en français, est ajouté). Plus haut, sous une fissure, </w:t>
      </w:r>
      <w:r w:rsidRPr="0032190F">
        <w:rPr>
          <w:i/>
          <w:sz w:val="20"/>
          <w:szCs w:val="20"/>
          <w:u w:val="single"/>
          <w:lang w:val="fr-FR"/>
        </w:rPr>
        <w:t>ZIV-GI-R5</w:t>
      </w:r>
      <w:r w:rsidRPr="0032190F">
        <w:rPr>
          <w:i/>
          <w:sz w:val="20"/>
          <w:szCs w:val="20"/>
          <w:lang w:val="fr-FR"/>
        </w:rPr>
        <w:t xml:space="preserve"> est encore inscrit, au-dessus d'un poignard </w:t>
      </w:r>
      <w:r w:rsidRPr="0032190F">
        <w:rPr>
          <w:sz w:val="20"/>
          <w:szCs w:val="20"/>
          <w:lang w:val="fr-FR"/>
        </w:rPr>
        <w:t>(ph. 18)</w:t>
      </w:r>
      <w:r w:rsidRPr="0032190F">
        <w:rPr>
          <w:i/>
          <w:sz w:val="20"/>
          <w:szCs w:val="20"/>
          <w:lang w:val="fr-FR"/>
        </w:rPr>
        <w:t xml:space="preserve"> à lame ovale, pointe tronquée dirigée vers le haut, garde réservée, manche rectangulaire et pommeau court et large. A gauche de la face, sur une partie moins en pente se trouve un corniforme à corps rectangulaire et cornes à deux segments perpendiculaires avec des angulations nettes. Seul le tiers supérieur de la face n'est pas gravé. La partie inférieure porte des traces de moulage qui, en 2000, dataient déjà de plusieurs années.</w:t>
      </w:r>
    </w:p>
    <w:p w14:paraId="3605CE05" w14:textId="77777777" w:rsidR="000152C6" w:rsidRPr="0032190F" w:rsidRDefault="000152C6" w:rsidP="000152C6">
      <w:pPr>
        <w:ind w:right="-196"/>
        <w:jc w:val="both"/>
        <w:rPr>
          <w:i/>
          <w:sz w:val="20"/>
          <w:szCs w:val="20"/>
          <w:lang w:val="fr-FR"/>
        </w:rPr>
      </w:pPr>
      <w:r w:rsidRPr="0032190F">
        <w:rPr>
          <w:i/>
          <w:sz w:val="20"/>
          <w:szCs w:val="20"/>
          <w:lang w:val="fr-FR"/>
        </w:rPr>
        <w:t xml:space="preserve">Au pied de la face une petite paroi, verticale est, présente un corniforme à une corne </w:t>
      </w:r>
      <w:r w:rsidRPr="0032190F">
        <w:rPr>
          <w:sz w:val="20"/>
          <w:szCs w:val="20"/>
          <w:lang w:val="fr-FR"/>
        </w:rPr>
        <w:t>(ph. 13)</w:t>
      </w:r>
      <w:r w:rsidRPr="0032190F">
        <w:rPr>
          <w:i/>
          <w:sz w:val="20"/>
          <w:szCs w:val="20"/>
          <w:lang w:val="fr-FR"/>
        </w:rPr>
        <w:t xml:space="preserve"> et deux lames opposées par leurs bases mais elles sont peu nettes </w:t>
      </w:r>
      <w:r w:rsidRPr="0032190F">
        <w:rPr>
          <w:sz w:val="20"/>
          <w:szCs w:val="20"/>
          <w:lang w:val="fr-FR"/>
        </w:rPr>
        <w:t>(ph.14).</w:t>
      </w:r>
      <w:r w:rsidRPr="0032190F">
        <w:rPr>
          <w:i/>
          <w:sz w:val="20"/>
          <w:szCs w:val="20"/>
          <w:lang w:val="fr-FR"/>
        </w:rPr>
        <w:t xml:space="preserve"> L'une d'elles est éclatée par le gel.</w:t>
      </w:r>
    </w:p>
    <w:p w14:paraId="17BD7221" w14:textId="77777777" w:rsidR="000152C6" w:rsidRPr="0032190F" w:rsidRDefault="000152C6" w:rsidP="000152C6">
      <w:pPr>
        <w:ind w:right="-196"/>
        <w:jc w:val="both"/>
        <w:rPr>
          <w:sz w:val="20"/>
          <w:szCs w:val="20"/>
          <w:lang w:val="fr-FR"/>
        </w:rPr>
      </w:pPr>
      <w:r w:rsidRPr="0032190F">
        <w:rPr>
          <w:sz w:val="20"/>
          <w:szCs w:val="20"/>
          <w:lang w:val="fr-FR"/>
        </w:rPr>
        <w:t xml:space="preserve">Photos sous n° 5 oblique droite : R dans site avec ciel d’orage, R + gravures, 18 photos des gravures </w:t>
      </w:r>
    </w:p>
    <w:p w14:paraId="59D02D6F" w14:textId="77777777" w:rsidR="000152C6" w:rsidRPr="0032190F" w:rsidRDefault="000152C6" w:rsidP="000152C6">
      <w:pPr>
        <w:ind w:right="-196"/>
        <w:jc w:val="both"/>
        <w:rPr>
          <w:sz w:val="20"/>
          <w:szCs w:val="20"/>
          <w:lang w:val="fr-FR"/>
        </w:rPr>
      </w:pPr>
    </w:p>
    <w:p w14:paraId="226BE62D" w14:textId="77777777" w:rsidR="000152C6" w:rsidRPr="0032190F" w:rsidRDefault="000152C6" w:rsidP="000152C6">
      <w:pPr>
        <w:ind w:right="-196"/>
        <w:jc w:val="both"/>
        <w:rPr>
          <w:rFonts w:ascii="Times" w:hAnsi="Times"/>
          <w:sz w:val="20"/>
          <w:szCs w:val="20"/>
          <w:lang w:val="fr-FR"/>
        </w:rPr>
      </w:pPr>
      <w:r w:rsidRPr="0032190F">
        <w:rPr>
          <w:sz w:val="20"/>
          <w:szCs w:val="20"/>
          <w:lang w:val="fr-FR"/>
        </w:rPr>
        <w:tab/>
        <w:t xml:space="preserve">Du pied de la R5A marcher 4 m vers l’est et repérer, au ras du sol, un affleurement allongé d’est en ouest. C’est un grès assez fin, très schistosé, partiellement patiné en brun orange. </w:t>
      </w:r>
    </w:p>
    <w:p w14:paraId="206A0093" w14:textId="77777777" w:rsidR="000152C6" w:rsidRPr="0032190F" w:rsidRDefault="000152C6" w:rsidP="000152C6">
      <w:pPr>
        <w:ind w:right="-196"/>
        <w:jc w:val="both"/>
        <w:rPr>
          <w:b/>
          <w:sz w:val="20"/>
          <w:szCs w:val="20"/>
          <w:lang w:val="fr-FR"/>
        </w:rPr>
      </w:pPr>
    </w:p>
    <w:p w14:paraId="1DA4D209" w14:textId="77777777" w:rsidR="000152C6" w:rsidRPr="0032190F" w:rsidRDefault="000152C6" w:rsidP="000152C6">
      <w:pPr>
        <w:ind w:right="-196"/>
        <w:jc w:val="both"/>
        <w:rPr>
          <w:b/>
          <w:sz w:val="20"/>
          <w:szCs w:val="20"/>
          <w:lang w:val="fr-FR"/>
        </w:rPr>
      </w:pPr>
      <w:r w:rsidRPr="0032190F">
        <w:rPr>
          <w:b/>
          <w:sz w:val="20"/>
          <w:szCs w:val="20"/>
          <w:lang w:val="fr-FR"/>
        </w:rPr>
        <w:t xml:space="preserve">Roche 5 </w:t>
      </w:r>
      <w:r w:rsidRPr="00426505">
        <w:rPr>
          <w:rFonts w:ascii="Symbol" w:hAnsi="Symbol"/>
          <w:b/>
          <w:sz w:val="20"/>
          <w:szCs w:val="20"/>
        </w:rPr>
        <w:t></w:t>
      </w:r>
      <w:r w:rsidRPr="0032190F">
        <w:rPr>
          <w:b/>
          <w:sz w:val="20"/>
          <w:szCs w:val="20"/>
          <w:lang w:val="fr-FR"/>
        </w:rPr>
        <w:t xml:space="preserve"> . Zone IV . Groupe I</w:t>
      </w:r>
    </w:p>
    <w:p w14:paraId="571A5373" w14:textId="77777777" w:rsidR="000152C6" w:rsidRPr="0032190F" w:rsidRDefault="000152C6" w:rsidP="000152C6">
      <w:pPr>
        <w:ind w:right="-196"/>
        <w:jc w:val="both"/>
        <w:rPr>
          <w:b/>
          <w:sz w:val="20"/>
          <w:szCs w:val="20"/>
          <w:lang w:val="fr-FR"/>
        </w:rPr>
      </w:pPr>
    </w:p>
    <w:p w14:paraId="280034C0" w14:textId="77777777" w:rsidR="000152C6" w:rsidRPr="0032190F" w:rsidRDefault="000152C6" w:rsidP="000152C6">
      <w:pPr>
        <w:ind w:right="-196"/>
        <w:jc w:val="both"/>
        <w:rPr>
          <w:i/>
          <w:sz w:val="20"/>
          <w:szCs w:val="20"/>
          <w:lang w:val="fr-FR"/>
        </w:rPr>
      </w:pPr>
      <w:r w:rsidRPr="0032190F">
        <w:rPr>
          <w:i/>
          <w:sz w:val="20"/>
          <w:szCs w:val="20"/>
          <w:lang w:val="fr-FR"/>
        </w:rPr>
        <w:tab/>
        <w:t>La surface triangulaire (1,7 m d’est en ouest par 0,5 m, pendage 10 à 20° nord-est) présente une grande encoche au sud-ouest (0,5 m par 0,4 m) et deux fissures dirigées du sud-ouest au nord-est. Chercher au ras de son bord sud, une plage de cupules.</w:t>
      </w:r>
    </w:p>
    <w:p w14:paraId="2AF478A7" w14:textId="77777777" w:rsidR="000152C6" w:rsidRPr="0032190F" w:rsidRDefault="000152C6" w:rsidP="000152C6">
      <w:pPr>
        <w:ind w:right="-196"/>
        <w:jc w:val="both"/>
        <w:rPr>
          <w:i/>
          <w:sz w:val="20"/>
          <w:szCs w:val="20"/>
          <w:lang w:val="fr-FR"/>
        </w:rPr>
      </w:pPr>
    </w:p>
    <w:p w14:paraId="7FC55C68" w14:textId="77777777" w:rsidR="000152C6" w:rsidRPr="0032190F" w:rsidRDefault="000152C6" w:rsidP="000152C6">
      <w:pPr>
        <w:pStyle w:val="BodyText2"/>
        <w:ind w:firstLine="709"/>
        <w:rPr>
          <w:sz w:val="20"/>
          <w:szCs w:val="20"/>
        </w:rPr>
      </w:pPr>
      <w:r w:rsidRPr="0032190F">
        <w:rPr>
          <w:sz w:val="20"/>
          <w:szCs w:val="20"/>
        </w:rPr>
        <w:t>Monter jusqu’à la pointe ouest de la roche 5 A et marcher encore cinq mètres pour atteindre une falaise, déchiquetée et de couleur gris sombre, haute de 1,3 m.</w:t>
      </w:r>
    </w:p>
    <w:p w14:paraId="5176F565" w14:textId="77777777" w:rsidR="000152C6" w:rsidRPr="0032190F" w:rsidRDefault="000152C6" w:rsidP="000152C6">
      <w:pPr>
        <w:ind w:right="-196"/>
        <w:jc w:val="both"/>
        <w:rPr>
          <w:sz w:val="20"/>
          <w:szCs w:val="20"/>
          <w:lang w:val="fr-FR"/>
        </w:rPr>
      </w:pPr>
    </w:p>
    <w:p w14:paraId="5BB10805" w14:textId="77777777" w:rsidR="000152C6" w:rsidRPr="0032190F" w:rsidRDefault="000152C6" w:rsidP="000152C6">
      <w:pPr>
        <w:ind w:right="-196"/>
        <w:jc w:val="both"/>
        <w:rPr>
          <w:b/>
          <w:sz w:val="20"/>
          <w:szCs w:val="20"/>
          <w:lang w:val="fr-FR"/>
        </w:rPr>
      </w:pPr>
      <w:r w:rsidRPr="0032190F">
        <w:rPr>
          <w:b/>
          <w:sz w:val="20"/>
          <w:szCs w:val="20"/>
          <w:lang w:val="fr-FR"/>
        </w:rPr>
        <w:t xml:space="preserve">Roche 5 </w:t>
      </w:r>
      <w:r w:rsidRPr="00426505">
        <w:rPr>
          <w:rFonts w:ascii="Symbol" w:hAnsi="Symbol"/>
          <w:b/>
          <w:sz w:val="20"/>
          <w:szCs w:val="20"/>
        </w:rPr>
        <w:t></w:t>
      </w:r>
      <w:r w:rsidRPr="0032190F">
        <w:rPr>
          <w:b/>
          <w:sz w:val="20"/>
          <w:szCs w:val="20"/>
          <w:lang w:val="fr-FR"/>
        </w:rPr>
        <w:t xml:space="preserve"> H . Zone IV . Groupe I</w:t>
      </w:r>
    </w:p>
    <w:p w14:paraId="318D89F9" w14:textId="77777777" w:rsidR="000152C6" w:rsidRPr="0032190F" w:rsidRDefault="000152C6" w:rsidP="000152C6">
      <w:pPr>
        <w:ind w:right="-196"/>
        <w:jc w:val="both"/>
        <w:rPr>
          <w:b/>
          <w:i/>
          <w:sz w:val="20"/>
          <w:szCs w:val="20"/>
          <w:lang w:val="fr-FR"/>
        </w:rPr>
      </w:pPr>
      <w:r w:rsidRPr="0032190F">
        <w:rPr>
          <w:b/>
          <w:i/>
          <w:sz w:val="20"/>
          <w:szCs w:val="20"/>
          <w:lang w:val="fr-FR"/>
        </w:rPr>
        <w:t>Roche quadrillée</w:t>
      </w:r>
    </w:p>
    <w:p w14:paraId="1DF2ED5A" w14:textId="77777777" w:rsidR="000152C6" w:rsidRPr="0032190F" w:rsidRDefault="000152C6" w:rsidP="000152C6">
      <w:pPr>
        <w:ind w:right="-196"/>
        <w:jc w:val="both"/>
        <w:rPr>
          <w:sz w:val="20"/>
          <w:szCs w:val="20"/>
          <w:lang w:val="fr-FR"/>
        </w:rPr>
      </w:pPr>
    </w:p>
    <w:p w14:paraId="0B884BA6" w14:textId="77777777" w:rsidR="000152C6" w:rsidRPr="0032190F" w:rsidRDefault="000152C6" w:rsidP="000152C6">
      <w:pPr>
        <w:ind w:right="-196"/>
        <w:jc w:val="both"/>
        <w:rPr>
          <w:i/>
          <w:sz w:val="20"/>
          <w:szCs w:val="20"/>
          <w:lang w:val="fr-FR"/>
        </w:rPr>
      </w:pPr>
      <w:r w:rsidRPr="0032190F">
        <w:rPr>
          <w:i/>
          <w:sz w:val="20"/>
          <w:szCs w:val="20"/>
          <w:lang w:val="fr-FR"/>
        </w:rPr>
        <w:tab/>
        <w:t>Un peu de patine gris brun subsiste sur la paroi verticale est. Examiner une surface (0,1 m par 0,1 m) située dans une pointe au sud, au ras d’une faille verticale et à un mètre du sol. Y chercher un quadrillage.</w:t>
      </w:r>
    </w:p>
    <w:p w14:paraId="06CACA64" w14:textId="77777777" w:rsidR="000152C6" w:rsidRPr="0032190F" w:rsidRDefault="000152C6" w:rsidP="000152C6">
      <w:pPr>
        <w:ind w:right="-196"/>
        <w:jc w:val="both"/>
        <w:rPr>
          <w:sz w:val="20"/>
          <w:szCs w:val="20"/>
          <w:lang w:val="fr-FR"/>
        </w:rPr>
      </w:pPr>
    </w:p>
    <w:p w14:paraId="2CC322D0" w14:textId="77777777" w:rsidR="000152C6" w:rsidRPr="0032190F" w:rsidRDefault="000152C6" w:rsidP="000152C6">
      <w:pPr>
        <w:ind w:right="-196"/>
        <w:jc w:val="both"/>
        <w:rPr>
          <w:sz w:val="20"/>
          <w:szCs w:val="20"/>
          <w:lang w:val="fr-FR"/>
        </w:rPr>
      </w:pPr>
      <w:r w:rsidRPr="0032190F">
        <w:rPr>
          <w:sz w:val="20"/>
          <w:szCs w:val="20"/>
          <w:lang w:val="fr-FR"/>
        </w:rPr>
        <w:tab/>
        <w:t>Monter quelques mètres au-dessus de cette falaise pour trouver une surface du même type.</w:t>
      </w:r>
    </w:p>
    <w:p w14:paraId="551B6026" w14:textId="77777777" w:rsidR="000152C6" w:rsidRPr="0032190F" w:rsidRDefault="000152C6" w:rsidP="000152C6">
      <w:pPr>
        <w:ind w:right="-196"/>
        <w:jc w:val="both"/>
        <w:rPr>
          <w:sz w:val="20"/>
          <w:szCs w:val="20"/>
          <w:lang w:val="fr-FR"/>
        </w:rPr>
      </w:pPr>
    </w:p>
    <w:p w14:paraId="164482CD" w14:textId="77777777" w:rsidR="000152C6" w:rsidRPr="0032190F" w:rsidRDefault="000152C6" w:rsidP="000152C6">
      <w:pPr>
        <w:ind w:right="-196"/>
        <w:jc w:val="both"/>
        <w:rPr>
          <w:b/>
          <w:sz w:val="20"/>
          <w:szCs w:val="20"/>
          <w:lang w:val="fr-FR"/>
        </w:rPr>
      </w:pPr>
      <w:r w:rsidRPr="0032190F">
        <w:rPr>
          <w:b/>
          <w:sz w:val="20"/>
          <w:szCs w:val="20"/>
          <w:lang w:val="fr-FR"/>
        </w:rPr>
        <w:t xml:space="preserve">Roche 5 </w:t>
      </w:r>
      <w:r w:rsidRPr="00426505">
        <w:rPr>
          <w:rFonts w:ascii="Symbol" w:hAnsi="Symbol"/>
          <w:b/>
          <w:sz w:val="20"/>
          <w:szCs w:val="20"/>
        </w:rPr>
        <w:t></w:t>
      </w:r>
      <w:r w:rsidRPr="0032190F">
        <w:rPr>
          <w:b/>
          <w:sz w:val="20"/>
          <w:szCs w:val="20"/>
          <w:lang w:val="fr-FR"/>
        </w:rPr>
        <w:t xml:space="preserve"> H . Zone IV . Groupe I</w:t>
      </w:r>
    </w:p>
    <w:p w14:paraId="5D5AA2A6" w14:textId="77777777" w:rsidR="000152C6" w:rsidRPr="0032190F" w:rsidRDefault="000152C6" w:rsidP="000152C6">
      <w:pPr>
        <w:ind w:right="-196"/>
        <w:jc w:val="both"/>
        <w:rPr>
          <w:b/>
          <w:i/>
          <w:sz w:val="20"/>
          <w:szCs w:val="20"/>
          <w:lang w:val="fr-FR"/>
        </w:rPr>
      </w:pPr>
      <w:r w:rsidRPr="0032190F">
        <w:rPr>
          <w:b/>
          <w:i/>
          <w:sz w:val="20"/>
          <w:szCs w:val="20"/>
          <w:lang w:val="fr-FR"/>
        </w:rPr>
        <w:t>Roche aux quadrillages</w:t>
      </w:r>
    </w:p>
    <w:p w14:paraId="791EB2A3" w14:textId="77777777" w:rsidR="000152C6" w:rsidRPr="0032190F" w:rsidRDefault="000152C6" w:rsidP="000152C6">
      <w:pPr>
        <w:ind w:right="-196"/>
        <w:jc w:val="both"/>
        <w:rPr>
          <w:sz w:val="20"/>
          <w:szCs w:val="20"/>
          <w:lang w:val="fr-FR"/>
        </w:rPr>
      </w:pPr>
    </w:p>
    <w:p w14:paraId="29B80C7B" w14:textId="77777777" w:rsidR="000152C6" w:rsidRPr="0032190F" w:rsidRDefault="000152C6" w:rsidP="000152C6">
      <w:pPr>
        <w:ind w:right="-196"/>
        <w:jc w:val="both"/>
        <w:rPr>
          <w:i/>
          <w:sz w:val="20"/>
          <w:szCs w:val="20"/>
          <w:lang w:val="fr-FR"/>
        </w:rPr>
      </w:pPr>
      <w:r w:rsidRPr="0032190F">
        <w:rPr>
          <w:i/>
          <w:sz w:val="20"/>
          <w:szCs w:val="20"/>
          <w:lang w:val="fr-FR"/>
        </w:rPr>
        <w:tab/>
        <w:t>C’est toujours une surface verticale est, où la patine est mieux conservée dans sa partie centrale (1,2 m de haut, 1,0 m de large). Des quadrillages sont réalisés un peu partout dans la moitié nord à patine brun clair.</w:t>
      </w:r>
    </w:p>
    <w:p w14:paraId="14C38881" w14:textId="77777777" w:rsidR="000152C6" w:rsidRPr="0032190F" w:rsidRDefault="000152C6" w:rsidP="000152C6">
      <w:pPr>
        <w:ind w:right="-196"/>
        <w:jc w:val="both"/>
        <w:rPr>
          <w:i/>
          <w:sz w:val="20"/>
          <w:szCs w:val="20"/>
          <w:lang w:val="fr-FR"/>
        </w:rPr>
      </w:pPr>
    </w:p>
    <w:p w14:paraId="2C586AB9" w14:textId="77777777" w:rsidR="000152C6" w:rsidRPr="0032190F" w:rsidRDefault="000152C6" w:rsidP="000152C6">
      <w:pPr>
        <w:pStyle w:val="BodyText2"/>
        <w:rPr>
          <w:sz w:val="20"/>
          <w:szCs w:val="20"/>
        </w:rPr>
      </w:pPr>
      <w:r w:rsidRPr="0032190F">
        <w:rPr>
          <w:sz w:val="20"/>
          <w:szCs w:val="20"/>
        </w:rPr>
        <w:tab/>
        <w:t>Redescendre au pied de la roche 5 A et se rendre àdeux mètres au sud.</w:t>
      </w:r>
    </w:p>
    <w:p w14:paraId="5702F4FA" w14:textId="77777777" w:rsidR="000152C6" w:rsidRPr="0032190F" w:rsidRDefault="000152C6" w:rsidP="00647EA0">
      <w:pPr>
        <w:pStyle w:val="Heading5"/>
      </w:pPr>
      <w:bookmarkStart w:id="5570" w:name="Desc_ZIVGIR5B"/>
      <w:r w:rsidRPr="0032190F">
        <w:t>ZIVGIR5B</w:t>
      </w:r>
    </w:p>
    <w:bookmarkEnd w:id="5570"/>
    <w:p w14:paraId="277CF662" w14:textId="77777777" w:rsidR="000152C6" w:rsidRPr="0032190F" w:rsidRDefault="000152C6" w:rsidP="000152C6">
      <w:pPr>
        <w:ind w:right="-196"/>
        <w:jc w:val="right"/>
        <w:rPr>
          <w:i/>
          <w:sz w:val="20"/>
          <w:szCs w:val="20"/>
          <w:lang w:val="fr-FR"/>
        </w:rPr>
      </w:pPr>
      <w:r w:rsidRPr="0032190F">
        <w:rPr>
          <w:b/>
          <w:i/>
          <w:sz w:val="20"/>
          <w:szCs w:val="20"/>
          <w:lang w:val="fr-FR"/>
        </w:rPr>
        <w:t>Roche du poignard à la garde débordante</w:t>
      </w:r>
      <w:r w:rsidRPr="0032190F">
        <w:rPr>
          <w:i/>
          <w:sz w:val="20"/>
          <w:szCs w:val="20"/>
          <w:lang w:val="fr-FR"/>
        </w:rPr>
        <w:t xml:space="preserve">  (cf nom dans grandiose et sacré)</w:t>
      </w:r>
    </w:p>
    <w:p w14:paraId="0004E619" w14:textId="77777777" w:rsidR="000152C6" w:rsidRPr="0032190F" w:rsidRDefault="000152C6" w:rsidP="000152C6">
      <w:pPr>
        <w:jc w:val="both"/>
        <w:rPr>
          <w:lang w:val="fr-FR"/>
        </w:rPr>
      </w:pPr>
    </w:p>
    <w:p w14:paraId="56FBEE0D" w14:textId="3C7F0A56" w:rsidR="000152C6" w:rsidRPr="0032190F" w:rsidRDefault="000152C6" w:rsidP="000152C6">
      <w:pPr>
        <w:jc w:val="both"/>
        <w:rPr>
          <w:lang w:val="fr-FR"/>
        </w:rPr>
      </w:pPr>
      <w:r w:rsidRPr="0032190F">
        <w:rPr>
          <w:lang w:val="fr-FR"/>
        </w:rPr>
        <w:t xml:space="preserve">Sur la gravure 11, un poignard à lame allongée, la garde est effectuée avec des cupules plus grossières et éparses que le reste de la gravure ce qui laisse penser qu’il s’agit d’un rajout </w:t>
      </w:r>
      <w:r w:rsidR="002A1833">
        <w:rPr>
          <w:lang w:val="fr-FR"/>
        </w:rPr>
        <w:t>[</w:t>
      </w:r>
      <w:hyperlink r:id="rId14068" w:anchor="Typ_Bego_Poignards_c_garde_debord" w:history="1">
        <w:r w:rsidR="002A1833" w:rsidRPr="002A1833">
          <w:rPr>
            <w:rStyle w:val="Hyperlink"/>
            <w:lang w:val="fr-FR"/>
          </w:rPr>
          <w:t>garde débordante</w:t>
        </w:r>
      </w:hyperlink>
      <w:r w:rsidR="002A1833">
        <w:rPr>
          <w:lang w:val="fr-FR"/>
        </w:rPr>
        <w:t xml:space="preserve">] </w:t>
      </w:r>
      <w:r w:rsidRPr="0032190F">
        <w:rPr>
          <w:lang w:val="fr-FR"/>
        </w:rPr>
        <w:t>(SS BIB)</w:t>
      </w:r>
    </w:p>
    <w:p w14:paraId="19E83F92" w14:textId="77777777" w:rsidR="000152C6" w:rsidRPr="0032190F" w:rsidRDefault="000152C6" w:rsidP="000152C6">
      <w:pPr>
        <w:ind w:right="-196"/>
        <w:jc w:val="both"/>
        <w:rPr>
          <w:i/>
          <w:sz w:val="20"/>
          <w:szCs w:val="20"/>
          <w:lang w:val="fr-FR"/>
        </w:rPr>
      </w:pPr>
      <w:r w:rsidRPr="0032190F">
        <w:rPr>
          <w:sz w:val="20"/>
          <w:szCs w:val="20"/>
          <w:lang w:val="fr-FR"/>
        </w:rPr>
        <w:tab/>
      </w:r>
    </w:p>
    <w:p w14:paraId="7DDB7304" w14:textId="77777777" w:rsidR="000152C6" w:rsidRPr="0032190F" w:rsidRDefault="000152C6" w:rsidP="000152C6">
      <w:pPr>
        <w:ind w:right="-196"/>
        <w:jc w:val="both"/>
        <w:rPr>
          <w:i/>
          <w:sz w:val="20"/>
          <w:szCs w:val="20"/>
          <w:lang w:val="fr-FR"/>
        </w:rPr>
      </w:pPr>
      <w:r w:rsidRPr="0032190F">
        <w:rPr>
          <w:i/>
          <w:sz w:val="20"/>
          <w:szCs w:val="20"/>
          <w:lang w:val="fr-FR"/>
        </w:rPr>
        <w:tab/>
        <w:t xml:space="preserve">C'est une paroi verticale est, très plane et lisse sur sa moitié nord. Les armes y sont le motif dominant </w:t>
      </w:r>
    </w:p>
    <w:p w14:paraId="66D85C62" w14:textId="77777777" w:rsidR="000152C6" w:rsidRPr="0032190F" w:rsidRDefault="000152C6" w:rsidP="000152C6">
      <w:pPr>
        <w:ind w:right="-196"/>
        <w:jc w:val="both"/>
        <w:rPr>
          <w:i/>
          <w:sz w:val="20"/>
          <w:szCs w:val="20"/>
          <w:lang w:val="fr-FR"/>
        </w:rPr>
      </w:pPr>
      <w:r w:rsidRPr="0032190F">
        <w:rPr>
          <w:i/>
          <w:sz w:val="20"/>
          <w:szCs w:val="20"/>
          <w:lang w:val="fr-FR"/>
        </w:rPr>
        <w:lastRenderedPageBreak/>
        <w:tab/>
        <w:t xml:space="preserve">- Deux hallebardes à manche dessiné verticalement avec la lame en haut et la pointe dirigée vers le sud. L'une d'elles, à lame triangulaire, est plus petite et son manche est seulement esquissé </w:t>
      </w:r>
      <w:r w:rsidRPr="0032190F">
        <w:rPr>
          <w:sz w:val="20"/>
          <w:szCs w:val="20"/>
          <w:lang w:val="fr-FR"/>
        </w:rPr>
        <w:t>(ph. 9).</w:t>
      </w:r>
      <w:r w:rsidRPr="0032190F">
        <w:rPr>
          <w:i/>
          <w:sz w:val="20"/>
          <w:szCs w:val="20"/>
          <w:lang w:val="fr-FR"/>
        </w:rPr>
        <w:t xml:space="preserve"> L'autre a sa lame presque rectangulaire </w:t>
      </w:r>
      <w:r w:rsidRPr="0032190F">
        <w:rPr>
          <w:sz w:val="20"/>
          <w:szCs w:val="20"/>
          <w:lang w:val="fr-FR"/>
        </w:rPr>
        <w:t>(ph. 10).</w:t>
      </w:r>
    </w:p>
    <w:p w14:paraId="155D063A" w14:textId="77777777" w:rsidR="000152C6" w:rsidRPr="0032190F" w:rsidRDefault="000152C6" w:rsidP="000152C6">
      <w:pPr>
        <w:ind w:right="-196"/>
        <w:jc w:val="both"/>
        <w:rPr>
          <w:i/>
          <w:sz w:val="20"/>
          <w:szCs w:val="20"/>
          <w:lang w:val="fr-FR"/>
        </w:rPr>
      </w:pPr>
      <w:r w:rsidRPr="0032190F">
        <w:rPr>
          <w:i/>
          <w:sz w:val="20"/>
          <w:szCs w:val="20"/>
          <w:lang w:val="fr-FR"/>
        </w:rPr>
        <w:tab/>
        <w:t xml:space="preserve">- Quatre poignards </w:t>
      </w:r>
      <w:r w:rsidRPr="0032190F">
        <w:rPr>
          <w:sz w:val="20"/>
          <w:szCs w:val="20"/>
          <w:lang w:val="fr-FR"/>
        </w:rPr>
        <w:t>(ph. 5, 8, 13)</w:t>
      </w:r>
      <w:r w:rsidRPr="0032190F">
        <w:rPr>
          <w:i/>
          <w:sz w:val="20"/>
          <w:szCs w:val="20"/>
          <w:lang w:val="fr-FR"/>
        </w:rPr>
        <w:t xml:space="preserve"> : les deux situés au centre ont une lame triangulaire, à bords concaves et base convexe, avec un manche trapézoïdal large. A gauche, un poignard est esquissé </w:t>
      </w:r>
      <w:r w:rsidRPr="0032190F">
        <w:rPr>
          <w:sz w:val="20"/>
          <w:szCs w:val="20"/>
          <w:lang w:val="fr-FR"/>
        </w:rPr>
        <w:t>(ph. 3),</w:t>
      </w:r>
      <w:r w:rsidRPr="0032190F">
        <w:rPr>
          <w:i/>
          <w:sz w:val="20"/>
          <w:szCs w:val="20"/>
          <w:lang w:val="fr-FR"/>
        </w:rPr>
        <w:t xml:space="preserve"> à droite un autre présente une lame allongée avec une pointe tronquée . La garde, épaisse et très large, a peut-être été ajoutée plus tard </w:t>
      </w:r>
      <w:r w:rsidRPr="0032190F">
        <w:rPr>
          <w:sz w:val="20"/>
          <w:szCs w:val="20"/>
          <w:lang w:val="fr-FR"/>
        </w:rPr>
        <w:t>(ph. 11).</w:t>
      </w:r>
      <w:r w:rsidRPr="0032190F">
        <w:rPr>
          <w:i/>
          <w:sz w:val="20"/>
          <w:szCs w:val="20"/>
          <w:lang w:val="fr-FR"/>
        </w:rPr>
        <w:t xml:space="preserve"> Toutes les lames ont leur pointe dirigée vers le haut de la roche. Quelques corniformes sont aussi gravés. Le numéro </w:t>
      </w:r>
      <w:r w:rsidRPr="0032190F">
        <w:rPr>
          <w:i/>
          <w:sz w:val="20"/>
          <w:szCs w:val="20"/>
          <w:u w:val="single"/>
          <w:lang w:val="fr-FR"/>
        </w:rPr>
        <w:t>ZIV-GI-R5</w:t>
      </w:r>
      <w:r w:rsidRPr="0032190F">
        <w:rPr>
          <w:sz w:val="20"/>
          <w:szCs w:val="20"/>
          <w:lang w:val="fr-FR"/>
        </w:rPr>
        <w:t>(ph. 2)</w:t>
      </w:r>
      <w:r w:rsidRPr="0032190F">
        <w:rPr>
          <w:i/>
          <w:sz w:val="20"/>
          <w:szCs w:val="20"/>
          <w:lang w:val="fr-FR"/>
        </w:rPr>
        <w:t xml:space="preserve"> est inscrit en travers du corniforme situé le plus haut. </w:t>
      </w:r>
    </w:p>
    <w:p w14:paraId="2CC4A4C1" w14:textId="64D058B4" w:rsidR="000152C6" w:rsidRPr="0032190F" w:rsidRDefault="000152C6" w:rsidP="000152C6">
      <w:pPr>
        <w:ind w:right="-196"/>
        <w:jc w:val="both"/>
        <w:rPr>
          <w:i/>
          <w:sz w:val="20"/>
          <w:szCs w:val="20"/>
          <w:lang w:val="fr-FR"/>
        </w:rPr>
      </w:pPr>
      <w:r w:rsidRPr="0032190F">
        <w:rPr>
          <w:i/>
          <w:sz w:val="20"/>
          <w:szCs w:val="20"/>
          <w:lang w:val="fr-FR"/>
        </w:rPr>
        <w:t xml:space="preserve">Des noms, Mario Cecarelli, classe 1921, Apuania, Avenza, 12.8.42, Giordanengo et des dessins de bergers sont aussi inscrits : zigzags, cercles (certains centrés sur des cupules protohistoriques), personnage en jupe (entre une hallebarde et le poignard de droite), bateaux, </w:t>
      </w:r>
      <w:hyperlink r:id="rId14069" w:anchor="Cul_Art_TAC_T_g_rosace" w:history="1">
        <w:r w:rsidR="00DB7A7C" w:rsidRPr="0032190F">
          <w:rPr>
            <w:rStyle w:val="Hyperlink"/>
            <w:i/>
            <w:sz w:val="20"/>
            <w:lang w:val="fr-FR"/>
          </w:rPr>
          <w:t>rosace</w:t>
        </w:r>
      </w:hyperlink>
      <w:r w:rsidRPr="0032190F">
        <w:rPr>
          <w:i/>
          <w:sz w:val="20"/>
          <w:szCs w:val="20"/>
          <w:lang w:val="fr-FR"/>
        </w:rPr>
        <w:t>.</w:t>
      </w:r>
    </w:p>
    <w:p w14:paraId="0EF1571C" w14:textId="77777777" w:rsidR="000152C6" w:rsidRPr="0032190F" w:rsidRDefault="000152C6" w:rsidP="000152C6">
      <w:pPr>
        <w:ind w:right="-196"/>
        <w:jc w:val="both"/>
        <w:rPr>
          <w:sz w:val="20"/>
          <w:szCs w:val="20"/>
          <w:lang w:val="fr-FR"/>
        </w:rPr>
      </w:pPr>
      <w:r w:rsidRPr="0032190F">
        <w:rPr>
          <w:sz w:val="20"/>
          <w:szCs w:val="20"/>
          <w:lang w:val="fr-FR"/>
        </w:rPr>
        <w:t xml:space="preserve">Photos 1969 sous n° R5 verticale : R dans site, R + gravures, 14 photos des gravures </w:t>
      </w:r>
    </w:p>
    <w:p w14:paraId="5BA77C3A" w14:textId="77777777" w:rsidR="000152C6" w:rsidRPr="0032190F" w:rsidRDefault="000152C6" w:rsidP="000152C6">
      <w:pPr>
        <w:ind w:right="-196"/>
        <w:jc w:val="both"/>
        <w:rPr>
          <w:sz w:val="20"/>
          <w:szCs w:val="20"/>
          <w:lang w:val="fr-FR"/>
        </w:rPr>
      </w:pPr>
    </w:p>
    <w:p w14:paraId="4355999B" w14:textId="77777777" w:rsidR="000152C6" w:rsidRPr="0032190F" w:rsidRDefault="000152C6" w:rsidP="000152C6">
      <w:pPr>
        <w:ind w:right="-196"/>
        <w:jc w:val="both"/>
        <w:rPr>
          <w:sz w:val="20"/>
          <w:szCs w:val="20"/>
          <w:lang w:val="fr-FR"/>
        </w:rPr>
      </w:pPr>
      <w:r w:rsidRPr="0032190F">
        <w:rPr>
          <w:sz w:val="20"/>
          <w:szCs w:val="20"/>
          <w:lang w:val="fr-FR"/>
        </w:rPr>
        <w:tab/>
        <w:t>Dépasser la face verticale de la roche 5B et grimper vers le nord-ouest le long de la paroi oblique orange qui la surmonte. Remarquer sur le haut de cette face bombée une portion de pendage 40° sud-est qui porte des textes de bergers à peine incisés : Giordanengo Mathieu 1959, Guido Francesco 13 A 1955... Atteindre un élargissement de couleur orange vif et de pendage 45° est.</w:t>
      </w:r>
    </w:p>
    <w:p w14:paraId="45F2B5A9" w14:textId="77777777" w:rsidR="000152C6" w:rsidRPr="0032190F" w:rsidRDefault="000152C6" w:rsidP="000152C6">
      <w:pPr>
        <w:ind w:right="-196"/>
        <w:jc w:val="both"/>
        <w:rPr>
          <w:sz w:val="20"/>
          <w:szCs w:val="20"/>
          <w:lang w:val="fr-FR"/>
        </w:rPr>
      </w:pPr>
    </w:p>
    <w:p w14:paraId="0B2FF2E2" w14:textId="77777777" w:rsidR="000152C6" w:rsidRPr="0032190F" w:rsidRDefault="000152C6" w:rsidP="000152C6">
      <w:pPr>
        <w:ind w:right="-196"/>
        <w:jc w:val="both"/>
        <w:rPr>
          <w:b/>
          <w:sz w:val="20"/>
          <w:szCs w:val="20"/>
          <w:lang w:val="fr-FR"/>
        </w:rPr>
      </w:pPr>
      <w:r w:rsidRPr="0032190F">
        <w:rPr>
          <w:b/>
          <w:sz w:val="20"/>
          <w:szCs w:val="20"/>
          <w:lang w:val="fr-FR"/>
        </w:rPr>
        <w:t>Roche 5 C . Zone IV . Groupe I</w:t>
      </w:r>
    </w:p>
    <w:p w14:paraId="49857D73" w14:textId="77777777" w:rsidR="000152C6" w:rsidRPr="0032190F" w:rsidRDefault="000152C6" w:rsidP="000152C6">
      <w:pPr>
        <w:ind w:right="-196"/>
        <w:jc w:val="both"/>
        <w:rPr>
          <w:b/>
          <w:i/>
          <w:sz w:val="20"/>
          <w:szCs w:val="20"/>
          <w:lang w:val="fr-FR"/>
        </w:rPr>
      </w:pPr>
      <w:r w:rsidRPr="0032190F">
        <w:rPr>
          <w:b/>
          <w:i/>
          <w:sz w:val="20"/>
          <w:szCs w:val="20"/>
          <w:lang w:val="fr-FR"/>
        </w:rPr>
        <w:t>Roche au long corniforme à trois cornes</w:t>
      </w:r>
    </w:p>
    <w:p w14:paraId="212A8B35" w14:textId="77777777" w:rsidR="000152C6" w:rsidRPr="0032190F" w:rsidRDefault="000152C6" w:rsidP="000152C6">
      <w:pPr>
        <w:ind w:right="-196"/>
        <w:jc w:val="both"/>
        <w:rPr>
          <w:sz w:val="20"/>
          <w:szCs w:val="20"/>
          <w:lang w:val="fr-FR"/>
        </w:rPr>
      </w:pPr>
    </w:p>
    <w:p w14:paraId="782B2F57" w14:textId="77777777" w:rsidR="000152C6" w:rsidRPr="0032190F" w:rsidRDefault="000152C6" w:rsidP="000152C6">
      <w:pPr>
        <w:ind w:right="-196"/>
        <w:jc w:val="both"/>
        <w:rPr>
          <w:i/>
          <w:sz w:val="20"/>
          <w:szCs w:val="20"/>
          <w:lang w:val="fr-FR"/>
        </w:rPr>
      </w:pPr>
      <w:r w:rsidRPr="0032190F">
        <w:rPr>
          <w:i/>
          <w:sz w:val="20"/>
          <w:szCs w:val="20"/>
          <w:lang w:val="fr-FR"/>
        </w:rPr>
        <w:tab/>
        <w:t xml:space="preserve">Le C est inscrit dans le haut de la face et le numéro, </w:t>
      </w:r>
      <w:r w:rsidRPr="0032190F">
        <w:rPr>
          <w:i/>
          <w:sz w:val="20"/>
          <w:szCs w:val="20"/>
          <w:u w:val="single"/>
          <w:lang w:val="fr-FR"/>
        </w:rPr>
        <w:t>ZIV-GI-R5 (gauche</w:t>
      </w:r>
      <w:r w:rsidRPr="0032190F">
        <w:rPr>
          <w:i/>
          <w:sz w:val="20"/>
          <w:szCs w:val="20"/>
          <w:lang w:val="fr-FR"/>
        </w:rPr>
        <w:t>), se trouve plus bas. Encore plus bas se voit un corniforme à corps linéaire et cornes en lyre avec un long appendice entre les cornes. Des cupules éparses prolongent la corne gauche jusqu'au numéro. Sous ce numéro se trouve un texte pastoral peu net dont la dernière ligne est Reggio.</w:t>
      </w:r>
    </w:p>
    <w:p w14:paraId="2BC41A90" w14:textId="77777777" w:rsidR="000152C6" w:rsidRPr="0032190F" w:rsidRDefault="000152C6" w:rsidP="000152C6">
      <w:pPr>
        <w:ind w:right="-196"/>
        <w:jc w:val="both"/>
        <w:rPr>
          <w:sz w:val="20"/>
          <w:szCs w:val="20"/>
          <w:lang w:val="fr-FR"/>
        </w:rPr>
      </w:pPr>
      <w:r w:rsidRPr="0032190F">
        <w:rPr>
          <w:sz w:val="20"/>
          <w:szCs w:val="20"/>
          <w:lang w:val="fr-FR"/>
        </w:rPr>
        <w:t xml:space="preserve">Photos 1969 sous n° R5 oblique gauche : R dans site, R (presque même photo que la précédente + ciel d’orage), photo du cornu </w:t>
      </w:r>
    </w:p>
    <w:p w14:paraId="1D3BC6D4" w14:textId="77777777" w:rsidR="000152C6" w:rsidRPr="0032190F" w:rsidRDefault="000152C6" w:rsidP="000152C6">
      <w:pPr>
        <w:ind w:right="-196"/>
        <w:jc w:val="both"/>
        <w:rPr>
          <w:sz w:val="20"/>
          <w:szCs w:val="20"/>
          <w:lang w:val="fr-FR"/>
        </w:rPr>
      </w:pPr>
    </w:p>
    <w:p w14:paraId="1947758E" w14:textId="77777777" w:rsidR="000152C6" w:rsidRPr="0032190F" w:rsidRDefault="000152C6" w:rsidP="000152C6">
      <w:pPr>
        <w:ind w:right="-196"/>
        <w:jc w:val="both"/>
        <w:rPr>
          <w:sz w:val="20"/>
          <w:szCs w:val="20"/>
          <w:lang w:val="fr-FR"/>
        </w:rPr>
      </w:pPr>
      <w:r w:rsidRPr="0032190F">
        <w:rPr>
          <w:sz w:val="20"/>
          <w:szCs w:val="20"/>
          <w:lang w:val="fr-FR"/>
        </w:rPr>
        <w:tab/>
        <w:t>Monter jusqu’en haut de la roche et poursuivre quelques mètres vers l’ouest pour atteindre un mamelon rocheux déchiqueté, haut de plus de trois mètres.</w:t>
      </w:r>
    </w:p>
    <w:p w14:paraId="65758773" w14:textId="77777777" w:rsidR="000152C6" w:rsidRPr="0032190F" w:rsidRDefault="000152C6" w:rsidP="000152C6">
      <w:pPr>
        <w:ind w:right="-196"/>
        <w:jc w:val="both"/>
        <w:rPr>
          <w:sz w:val="20"/>
          <w:szCs w:val="20"/>
          <w:lang w:val="fr-FR"/>
        </w:rPr>
      </w:pPr>
    </w:p>
    <w:p w14:paraId="68DA2FD3" w14:textId="77777777" w:rsidR="000152C6" w:rsidRPr="0032190F" w:rsidRDefault="000152C6" w:rsidP="000152C6">
      <w:pPr>
        <w:ind w:right="-196"/>
        <w:jc w:val="both"/>
        <w:rPr>
          <w:b/>
          <w:sz w:val="20"/>
          <w:szCs w:val="20"/>
          <w:lang w:val="fr-FR"/>
        </w:rPr>
      </w:pPr>
      <w:r w:rsidRPr="0032190F">
        <w:rPr>
          <w:b/>
          <w:sz w:val="20"/>
          <w:szCs w:val="20"/>
          <w:lang w:val="fr-FR"/>
        </w:rPr>
        <w:t xml:space="preserve">Roche 5 </w:t>
      </w:r>
      <w:r w:rsidRPr="00426505">
        <w:rPr>
          <w:rFonts w:ascii="Symbol" w:hAnsi="Symbol"/>
          <w:b/>
          <w:sz w:val="20"/>
          <w:szCs w:val="20"/>
        </w:rPr>
        <w:t></w:t>
      </w:r>
      <w:r w:rsidRPr="0032190F">
        <w:rPr>
          <w:b/>
          <w:sz w:val="20"/>
          <w:szCs w:val="20"/>
          <w:lang w:val="fr-FR"/>
        </w:rPr>
        <w:t xml:space="preserve"> H . Zone IV . Groupe I</w:t>
      </w:r>
    </w:p>
    <w:p w14:paraId="1569A4D2" w14:textId="77777777" w:rsidR="000152C6" w:rsidRPr="0032190F" w:rsidRDefault="000152C6" w:rsidP="000152C6">
      <w:pPr>
        <w:rPr>
          <w:b/>
          <w:lang w:val="fr-FR"/>
        </w:rPr>
      </w:pPr>
      <w:r w:rsidRPr="0032190F">
        <w:rPr>
          <w:lang w:val="fr-FR"/>
        </w:rPr>
        <w:t>Roche aux dessins géométriques</w:t>
      </w:r>
    </w:p>
    <w:p w14:paraId="10E4C6BD" w14:textId="77777777" w:rsidR="000152C6" w:rsidRPr="0032190F" w:rsidRDefault="000152C6" w:rsidP="000152C6">
      <w:pPr>
        <w:ind w:right="-196"/>
        <w:jc w:val="both"/>
        <w:rPr>
          <w:sz w:val="20"/>
          <w:szCs w:val="20"/>
          <w:lang w:val="fr-FR"/>
        </w:rPr>
      </w:pPr>
    </w:p>
    <w:p w14:paraId="33A8E7D9" w14:textId="77777777" w:rsidR="000152C6" w:rsidRPr="0032190F" w:rsidRDefault="000152C6" w:rsidP="000152C6">
      <w:pPr>
        <w:ind w:right="-196"/>
        <w:jc w:val="both"/>
        <w:rPr>
          <w:sz w:val="20"/>
          <w:szCs w:val="20"/>
          <w:lang w:val="fr-FR"/>
        </w:rPr>
      </w:pPr>
      <w:r w:rsidRPr="0032190F">
        <w:rPr>
          <w:i/>
          <w:sz w:val="20"/>
          <w:szCs w:val="20"/>
          <w:lang w:val="fr-FR"/>
        </w:rPr>
        <w:tab/>
        <w:t>Examiner les surfaces lisses, de pendage vertical est, situées à moins de un mètre du sol. Elles portent des dessins géométriques et des quadrillages.</w:t>
      </w:r>
    </w:p>
    <w:p w14:paraId="71D34998" w14:textId="77777777" w:rsidR="000152C6" w:rsidRPr="0032190F" w:rsidRDefault="000152C6" w:rsidP="000152C6">
      <w:pPr>
        <w:ind w:right="-196"/>
        <w:jc w:val="both"/>
        <w:rPr>
          <w:sz w:val="20"/>
          <w:szCs w:val="20"/>
          <w:lang w:val="fr-FR"/>
        </w:rPr>
      </w:pPr>
    </w:p>
    <w:p w14:paraId="51BB3D49" w14:textId="77777777" w:rsidR="000152C6" w:rsidRPr="0032190F" w:rsidRDefault="000152C6" w:rsidP="000152C6">
      <w:pPr>
        <w:ind w:right="-196"/>
        <w:jc w:val="both"/>
        <w:rPr>
          <w:sz w:val="20"/>
          <w:szCs w:val="20"/>
          <w:lang w:val="fr-FR"/>
        </w:rPr>
      </w:pPr>
      <w:r w:rsidRPr="0032190F">
        <w:rPr>
          <w:sz w:val="20"/>
          <w:szCs w:val="20"/>
          <w:lang w:val="fr-FR"/>
        </w:rPr>
        <w:tab/>
        <w:t>Redescendre au nord de la roche 5A et repérer un couloir vers l'ouest (sur la gauche). Le traverser pour trouver un peu plus haut et toujours sur la gauche une belle face orange vif de pendage 20°est, très bosselée mais à patine assez lisse.</w:t>
      </w:r>
    </w:p>
    <w:p w14:paraId="172AF71C" w14:textId="77777777" w:rsidR="000152C6" w:rsidRPr="0032190F" w:rsidRDefault="000152C6" w:rsidP="000152C6">
      <w:pPr>
        <w:ind w:right="-196"/>
        <w:jc w:val="both"/>
        <w:rPr>
          <w:sz w:val="20"/>
          <w:szCs w:val="20"/>
          <w:lang w:val="fr-FR"/>
        </w:rPr>
      </w:pPr>
    </w:p>
    <w:p w14:paraId="66569BA0" w14:textId="77777777" w:rsidR="000152C6" w:rsidRPr="0032190F" w:rsidRDefault="000152C6" w:rsidP="000152C6">
      <w:pPr>
        <w:ind w:right="-196"/>
        <w:jc w:val="both"/>
        <w:rPr>
          <w:b/>
          <w:sz w:val="20"/>
          <w:szCs w:val="20"/>
          <w:lang w:val="fr-FR"/>
        </w:rPr>
      </w:pPr>
      <w:r w:rsidRPr="0032190F">
        <w:rPr>
          <w:b/>
          <w:sz w:val="20"/>
          <w:szCs w:val="20"/>
          <w:lang w:val="fr-FR"/>
        </w:rPr>
        <w:t>Roche 6 . Zone IV . Groupe I</w:t>
      </w:r>
    </w:p>
    <w:p w14:paraId="239D3AA5" w14:textId="77777777" w:rsidR="000152C6" w:rsidRPr="0032190F" w:rsidRDefault="000152C6" w:rsidP="000152C6">
      <w:pPr>
        <w:ind w:right="-196"/>
        <w:jc w:val="both"/>
        <w:rPr>
          <w:b/>
          <w:i/>
          <w:sz w:val="20"/>
          <w:szCs w:val="20"/>
          <w:lang w:val="fr-FR"/>
        </w:rPr>
      </w:pPr>
      <w:r w:rsidRPr="0032190F">
        <w:rPr>
          <w:b/>
          <w:i/>
          <w:sz w:val="20"/>
          <w:szCs w:val="20"/>
          <w:lang w:val="fr-FR"/>
        </w:rPr>
        <w:t>Roche aux cinq corniformes</w:t>
      </w:r>
    </w:p>
    <w:p w14:paraId="61DF8689" w14:textId="77777777" w:rsidR="000152C6" w:rsidRPr="0032190F" w:rsidRDefault="000152C6" w:rsidP="000152C6">
      <w:pPr>
        <w:ind w:right="-196"/>
        <w:jc w:val="both"/>
        <w:rPr>
          <w:sz w:val="20"/>
          <w:szCs w:val="20"/>
          <w:lang w:val="fr-FR"/>
        </w:rPr>
      </w:pPr>
    </w:p>
    <w:p w14:paraId="57391142" w14:textId="77777777" w:rsidR="000152C6" w:rsidRPr="0032190F" w:rsidRDefault="000152C6" w:rsidP="000152C6">
      <w:pPr>
        <w:ind w:right="-196"/>
        <w:jc w:val="both"/>
        <w:rPr>
          <w:i/>
          <w:sz w:val="20"/>
          <w:szCs w:val="20"/>
          <w:lang w:val="fr-FR"/>
        </w:rPr>
      </w:pPr>
      <w:r w:rsidRPr="0032190F">
        <w:rPr>
          <w:i/>
          <w:sz w:val="20"/>
          <w:szCs w:val="20"/>
          <w:lang w:val="fr-FR"/>
        </w:rPr>
        <w:tab/>
        <w:t>C'est un grès fin, schistosé, vert mais patiné en orange. La face citée (7,0 m d’est en ouest par 1,5 m) porte cinq corniformes. De bas en haut, le premier, au corps triangulaire allongé avec quatre appendices latéraux et à cornes dressées, présente des traces de moulage (elles sont toujours là en 2009). Le suivant, situé à 0,2 m au nord, possède un corps rectangulaire et ses cornes sont seulement esquissées. Au-dessus, le troisième a un corps triangulaire et des cornes arrondies mais le dessin et le piquetage sont irréguliers. Un C est gravé à l’est. Tout près, au nord, se remarquent les traces de moulage d'un corniforme à corps rectangulaire avec des cornes arrondies puis sinueuses. Tous ces corniformes ont leurs cornes dirigées vers le haut de la roche (ouest). Au-dessus d'un décrochement le cinquième corniforme montre un corps rectangulaire à angles arrondis et des cornes arrondies vers le nord (mais le pendage, plutôt sud-est, est différent)</w:t>
      </w:r>
    </w:p>
    <w:p w14:paraId="4357E280" w14:textId="77777777" w:rsidR="000152C6" w:rsidRPr="0032190F" w:rsidRDefault="000152C6" w:rsidP="000152C6">
      <w:pPr>
        <w:ind w:right="-196"/>
        <w:jc w:val="both"/>
        <w:rPr>
          <w:i/>
          <w:sz w:val="20"/>
          <w:szCs w:val="20"/>
          <w:lang w:val="fr-FR"/>
        </w:rPr>
      </w:pPr>
      <w:r w:rsidRPr="0032190F">
        <w:rPr>
          <w:i/>
          <w:sz w:val="20"/>
          <w:szCs w:val="20"/>
          <w:lang w:val="fr-FR"/>
        </w:rPr>
        <w:t>Le numéro ZIV-GI-R6 est écrit en grand du sud au nord, au sud du C, mais ce n'est pas l'écriture habituelle de Conti</w:t>
      </w:r>
    </w:p>
    <w:p w14:paraId="1D9913F5" w14:textId="77777777" w:rsidR="000152C6" w:rsidRPr="0032190F" w:rsidRDefault="000152C6" w:rsidP="000152C6">
      <w:pPr>
        <w:ind w:right="-196"/>
        <w:jc w:val="both"/>
        <w:rPr>
          <w:i/>
          <w:sz w:val="20"/>
          <w:szCs w:val="20"/>
          <w:lang w:val="fr-FR"/>
        </w:rPr>
      </w:pPr>
      <w:r w:rsidRPr="0032190F">
        <w:rPr>
          <w:i/>
          <w:sz w:val="20"/>
          <w:szCs w:val="20"/>
          <w:lang w:val="fr-FR"/>
        </w:rPr>
        <w:t>Repérer une inscription peu claire mais où la date 1732 est presque nette (pas retrouvée à la vérification 2009).</w:t>
      </w:r>
    </w:p>
    <w:p w14:paraId="149F4E1C" w14:textId="77777777" w:rsidR="000152C6" w:rsidRPr="0032190F" w:rsidRDefault="000152C6" w:rsidP="000152C6">
      <w:pPr>
        <w:ind w:right="-196"/>
        <w:jc w:val="both"/>
        <w:rPr>
          <w:sz w:val="20"/>
          <w:szCs w:val="20"/>
          <w:lang w:val="fr-FR"/>
        </w:rPr>
      </w:pPr>
      <w:r w:rsidRPr="0032190F">
        <w:rPr>
          <w:sz w:val="20"/>
          <w:szCs w:val="20"/>
          <w:lang w:val="fr-FR"/>
        </w:rPr>
        <w:t xml:space="preserve">Photos 1969: R dans site, R, 5 photos des cornus </w:t>
      </w:r>
    </w:p>
    <w:p w14:paraId="3E84532D" w14:textId="77777777" w:rsidR="000152C6" w:rsidRPr="0032190F" w:rsidRDefault="000152C6" w:rsidP="000152C6">
      <w:pPr>
        <w:pStyle w:val="BodyText"/>
        <w:rPr>
          <w:sz w:val="20"/>
          <w:szCs w:val="20"/>
        </w:rPr>
      </w:pPr>
    </w:p>
    <w:p w14:paraId="7577B85E" w14:textId="77777777" w:rsidR="000152C6" w:rsidRPr="0032190F" w:rsidRDefault="000152C6" w:rsidP="000152C6">
      <w:pPr>
        <w:ind w:right="-196"/>
        <w:jc w:val="both"/>
        <w:rPr>
          <w:sz w:val="20"/>
          <w:szCs w:val="20"/>
          <w:lang w:val="fr-FR"/>
        </w:rPr>
      </w:pPr>
      <w:r w:rsidRPr="0032190F">
        <w:rPr>
          <w:sz w:val="20"/>
          <w:szCs w:val="20"/>
          <w:lang w:val="fr-FR"/>
        </w:rPr>
        <w:tab/>
        <w:t>S'engager une quarantaine de mètres dans le couloir vers l'ouest repéré avant la roche 6. La vue sur l'Arpette et le ravin qui longe le bas des groupes IV, V et VI de la zone IV devient très rapidement superbe. Avant que le goulet ne s'élargisse en une vaste pelouse en pente vers l'ouest examiner l'affleurement de droite.</w:t>
      </w:r>
    </w:p>
    <w:p w14:paraId="0CE8D1E2" w14:textId="77777777" w:rsidR="000152C6" w:rsidRPr="0032190F" w:rsidRDefault="000152C6" w:rsidP="000152C6">
      <w:pPr>
        <w:ind w:right="-196"/>
        <w:jc w:val="both"/>
        <w:rPr>
          <w:sz w:val="20"/>
          <w:szCs w:val="20"/>
          <w:lang w:val="fr-FR"/>
        </w:rPr>
      </w:pPr>
    </w:p>
    <w:p w14:paraId="5AC87596" w14:textId="77777777" w:rsidR="000152C6" w:rsidRPr="0032190F" w:rsidRDefault="000152C6" w:rsidP="000152C6">
      <w:pPr>
        <w:ind w:right="-196"/>
        <w:jc w:val="both"/>
        <w:rPr>
          <w:b/>
          <w:sz w:val="20"/>
          <w:szCs w:val="20"/>
          <w:lang w:val="fr-FR"/>
        </w:rPr>
      </w:pPr>
      <w:r w:rsidRPr="0032190F">
        <w:rPr>
          <w:b/>
          <w:sz w:val="20"/>
          <w:szCs w:val="20"/>
          <w:lang w:val="fr-FR"/>
        </w:rPr>
        <w:t>Roche 7 . Zone IV . Groupe I</w:t>
      </w:r>
    </w:p>
    <w:p w14:paraId="5753D4F5" w14:textId="77777777" w:rsidR="000152C6" w:rsidRPr="0032190F" w:rsidRDefault="000152C6" w:rsidP="000152C6">
      <w:pPr>
        <w:ind w:right="-196"/>
        <w:jc w:val="both"/>
        <w:rPr>
          <w:b/>
          <w:i/>
          <w:sz w:val="20"/>
          <w:szCs w:val="20"/>
          <w:lang w:val="fr-FR"/>
        </w:rPr>
      </w:pPr>
      <w:r w:rsidRPr="0032190F">
        <w:rPr>
          <w:b/>
          <w:i/>
          <w:sz w:val="20"/>
          <w:szCs w:val="20"/>
          <w:lang w:val="fr-FR"/>
        </w:rPr>
        <w:t>Roche aux deux corniformes perpendiculaires</w:t>
      </w:r>
    </w:p>
    <w:p w14:paraId="461D9033" w14:textId="77777777" w:rsidR="000152C6" w:rsidRPr="0032190F" w:rsidRDefault="000152C6" w:rsidP="000152C6">
      <w:pPr>
        <w:ind w:right="-196"/>
        <w:jc w:val="both"/>
        <w:rPr>
          <w:sz w:val="20"/>
          <w:szCs w:val="20"/>
          <w:lang w:val="fr-FR"/>
        </w:rPr>
      </w:pPr>
    </w:p>
    <w:p w14:paraId="7731BC28" w14:textId="77777777" w:rsidR="000152C6" w:rsidRPr="0032190F" w:rsidRDefault="000152C6" w:rsidP="000152C6">
      <w:pPr>
        <w:ind w:right="-196"/>
        <w:jc w:val="both"/>
        <w:rPr>
          <w:i/>
          <w:sz w:val="20"/>
          <w:szCs w:val="20"/>
          <w:lang w:val="fr-FR"/>
        </w:rPr>
      </w:pPr>
      <w:r w:rsidRPr="0032190F">
        <w:rPr>
          <w:i/>
          <w:sz w:val="20"/>
          <w:szCs w:val="20"/>
          <w:lang w:val="fr-FR"/>
        </w:rPr>
        <w:tab/>
        <w:t xml:space="preserve">C'est un grès gris-vert patiné de couleur rose-orange. La face est, de pendage 10° est, s'élève peu au-dessus du sol et se trouve au ras du passage. Repérer le C, le numéro écrit deux fois sous le C (en grand et en petit : ZIV-GI-R7) et un corniforme à corps linéaire, cornes arrondies presque fermées </w:t>
      </w:r>
      <w:r w:rsidRPr="0032190F">
        <w:rPr>
          <w:sz w:val="20"/>
          <w:szCs w:val="20"/>
          <w:lang w:val="fr-FR"/>
        </w:rPr>
        <w:t>(ph. 1),</w:t>
      </w:r>
      <w:r w:rsidRPr="0032190F">
        <w:rPr>
          <w:i/>
          <w:sz w:val="20"/>
          <w:szCs w:val="20"/>
          <w:lang w:val="fr-FR"/>
        </w:rPr>
        <w:t xml:space="preserve"> dirigées vers le nord. A sa droite un deuxième corniforme, disposé perpendiculairement, est beaucoup moins visible. Tous deux ont un piquetage fin et assez régulier.</w:t>
      </w:r>
    </w:p>
    <w:p w14:paraId="4A0C3D3F" w14:textId="77777777" w:rsidR="000152C6" w:rsidRPr="0032190F" w:rsidRDefault="000152C6" w:rsidP="000152C6">
      <w:pPr>
        <w:ind w:right="-196"/>
        <w:jc w:val="both"/>
        <w:rPr>
          <w:sz w:val="20"/>
          <w:szCs w:val="20"/>
          <w:lang w:val="fr-FR"/>
        </w:rPr>
      </w:pPr>
      <w:r w:rsidRPr="0032190F">
        <w:rPr>
          <w:sz w:val="20"/>
          <w:szCs w:val="20"/>
          <w:lang w:val="fr-FR"/>
        </w:rPr>
        <w:t xml:space="preserve">Photos 1969-1970 : R dans site, R, 2 photos des gravures </w:t>
      </w:r>
    </w:p>
    <w:p w14:paraId="52967752" w14:textId="77777777" w:rsidR="000152C6" w:rsidRPr="0032190F" w:rsidRDefault="000152C6" w:rsidP="000152C6">
      <w:pPr>
        <w:ind w:right="-196"/>
        <w:jc w:val="both"/>
        <w:rPr>
          <w:sz w:val="20"/>
          <w:szCs w:val="20"/>
          <w:lang w:val="fr-FR"/>
        </w:rPr>
      </w:pPr>
    </w:p>
    <w:p w14:paraId="716C7208" w14:textId="77777777" w:rsidR="000152C6" w:rsidRPr="0032190F" w:rsidRDefault="000152C6" w:rsidP="000152C6">
      <w:pPr>
        <w:ind w:right="-196"/>
        <w:jc w:val="both"/>
        <w:rPr>
          <w:sz w:val="20"/>
          <w:szCs w:val="20"/>
          <w:lang w:val="fr-FR"/>
        </w:rPr>
      </w:pPr>
      <w:r w:rsidRPr="0032190F">
        <w:rPr>
          <w:sz w:val="20"/>
          <w:szCs w:val="20"/>
          <w:lang w:val="fr-FR"/>
        </w:rPr>
        <w:tab/>
        <w:t>Repérer un passage vers le sud-ouest à travers le mamelon situé au sud. Monter puis descendre vers un grand rocher en pointe vers l’est, situé sur un replat entre la tourbière et des éboulis. Chercher à 7 m  à l’est de ce rocher un bloc de grès fin violet.</w:t>
      </w:r>
    </w:p>
    <w:p w14:paraId="685F96AA" w14:textId="77777777" w:rsidR="000152C6" w:rsidRPr="0032190F" w:rsidRDefault="000152C6" w:rsidP="000152C6">
      <w:pPr>
        <w:ind w:right="-196"/>
        <w:jc w:val="both"/>
        <w:rPr>
          <w:sz w:val="20"/>
          <w:szCs w:val="20"/>
          <w:lang w:val="fr-FR"/>
        </w:rPr>
      </w:pPr>
    </w:p>
    <w:p w14:paraId="3623D80B" w14:textId="77777777" w:rsidR="000152C6" w:rsidRPr="0032190F" w:rsidRDefault="000152C6" w:rsidP="000152C6">
      <w:pPr>
        <w:ind w:right="-196"/>
        <w:jc w:val="both"/>
        <w:rPr>
          <w:b/>
          <w:sz w:val="20"/>
          <w:szCs w:val="20"/>
          <w:lang w:val="fr-FR"/>
        </w:rPr>
      </w:pPr>
      <w:r w:rsidRPr="0032190F">
        <w:rPr>
          <w:b/>
          <w:sz w:val="20"/>
          <w:szCs w:val="20"/>
          <w:lang w:val="fr-FR"/>
        </w:rPr>
        <w:t>Roche 8</w:t>
      </w:r>
      <w:r w:rsidRPr="00426505">
        <w:rPr>
          <w:rFonts w:ascii="Symbol" w:hAnsi="Symbol"/>
          <w:b/>
          <w:sz w:val="20"/>
          <w:szCs w:val="20"/>
        </w:rPr>
        <w:t></w:t>
      </w:r>
      <w:r w:rsidRPr="0032190F">
        <w:rPr>
          <w:b/>
          <w:sz w:val="20"/>
          <w:szCs w:val="20"/>
          <w:lang w:val="fr-FR"/>
        </w:rPr>
        <w:t xml:space="preserve"> . Zone IV . Groupe I</w:t>
      </w:r>
    </w:p>
    <w:p w14:paraId="1823E122" w14:textId="77777777" w:rsidR="000152C6" w:rsidRPr="0032190F" w:rsidRDefault="000152C6" w:rsidP="000152C6">
      <w:pPr>
        <w:ind w:right="-196"/>
        <w:jc w:val="both"/>
        <w:rPr>
          <w:b/>
          <w:sz w:val="20"/>
          <w:szCs w:val="20"/>
          <w:lang w:val="fr-FR"/>
        </w:rPr>
      </w:pPr>
    </w:p>
    <w:p w14:paraId="3380A59A" w14:textId="77777777" w:rsidR="000152C6" w:rsidRPr="0032190F" w:rsidRDefault="000152C6" w:rsidP="000152C6">
      <w:pPr>
        <w:ind w:right="-196"/>
        <w:jc w:val="both"/>
        <w:rPr>
          <w:i/>
          <w:sz w:val="20"/>
          <w:szCs w:val="20"/>
          <w:lang w:val="fr-FR"/>
        </w:rPr>
      </w:pPr>
      <w:r w:rsidRPr="0032190F">
        <w:rPr>
          <w:i/>
          <w:sz w:val="20"/>
          <w:szCs w:val="20"/>
          <w:lang w:val="fr-FR"/>
        </w:rPr>
        <w:tab/>
        <w:t>Examiner sa face de pendage 20° nord-est (1,3 m d’est en ouest par 0,7 m) parcourue de fissures sud-est – nord-ouest et de petits décrochements rayonnants à l’ouest. A l’est et près du bord sud se trouve un réticulé rectangulaire (20 cm par 8 cm) allongé entre deux fissures parallèles et présentant deux plages rectangulaires réservées à chacune de ses extréméités.</w:t>
      </w:r>
    </w:p>
    <w:p w14:paraId="695DCD06" w14:textId="77777777" w:rsidR="000152C6" w:rsidRPr="0032190F" w:rsidRDefault="000152C6" w:rsidP="000152C6">
      <w:pPr>
        <w:ind w:right="-196"/>
        <w:jc w:val="both"/>
        <w:rPr>
          <w:sz w:val="20"/>
          <w:szCs w:val="20"/>
          <w:lang w:val="fr-FR"/>
        </w:rPr>
      </w:pPr>
    </w:p>
    <w:p w14:paraId="4E8F5557" w14:textId="77777777" w:rsidR="000152C6" w:rsidRPr="0032190F" w:rsidRDefault="000152C6" w:rsidP="000152C6">
      <w:pPr>
        <w:ind w:right="-196"/>
        <w:jc w:val="both"/>
        <w:rPr>
          <w:sz w:val="20"/>
          <w:szCs w:val="20"/>
          <w:lang w:val="fr-FR"/>
        </w:rPr>
      </w:pPr>
      <w:r w:rsidRPr="0032190F">
        <w:rPr>
          <w:sz w:val="20"/>
          <w:szCs w:val="20"/>
          <w:lang w:val="fr-FR"/>
        </w:rPr>
        <w:tab/>
        <w:t xml:space="preserve">Partir vers le nord-ouest par un vallon situé entre le mamelon traversé précédemment et un autre situé plus à l’ouest. Passer un collet et regarder vers l’ouest-nord-ouest pour repèrer une belle face couleur lie de vin, de ton vif et de pendage est. </w:t>
      </w:r>
    </w:p>
    <w:p w14:paraId="6BC9D59A" w14:textId="77777777" w:rsidR="000152C6" w:rsidRPr="0032190F" w:rsidRDefault="000152C6" w:rsidP="000152C6">
      <w:pPr>
        <w:ind w:right="-196"/>
        <w:jc w:val="both"/>
        <w:rPr>
          <w:sz w:val="20"/>
          <w:szCs w:val="20"/>
          <w:lang w:val="fr-FR"/>
        </w:rPr>
      </w:pPr>
    </w:p>
    <w:p w14:paraId="39145D79" w14:textId="77777777" w:rsidR="000152C6" w:rsidRPr="0032190F" w:rsidRDefault="000152C6" w:rsidP="000152C6">
      <w:pPr>
        <w:rPr>
          <w:lang w:val="fr-FR"/>
        </w:rPr>
      </w:pPr>
      <w:r w:rsidRPr="0032190F">
        <w:rPr>
          <w:lang w:val="fr-FR"/>
        </w:rPr>
        <w:t>Roche 8 . Zone IV . Groupe I</w:t>
      </w:r>
    </w:p>
    <w:p w14:paraId="5D52AD6B" w14:textId="77777777" w:rsidR="000152C6" w:rsidRPr="0032190F" w:rsidRDefault="000152C6" w:rsidP="000152C6">
      <w:pPr>
        <w:ind w:right="-196"/>
        <w:jc w:val="both"/>
        <w:rPr>
          <w:b/>
          <w:i/>
          <w:sz w:val="20"/>
          <w:szCs w:val="20"/>
          <w:lang w:val="fr-FR"/>
        </w:rPr>
      </w:pPr>
      <w:r w:rsidRPr="0032190F">
        <w:rPr>
          <w:b/>
          <w:i/>
          <w:sz w:val="20"/>
          <w:szCs w:val="20"/>
          <w:lang w:val="fr-FR"/>
        </w:rPr>
        <w:t>Roche aux neuf corniformes</w:t>
      </w:r>
    </w:p>
    <w:p w14:paraId="47D3C021" w14:textId="77777777" w:rsidR="000152C6" w:rsidRPr="0032190F" w:rsidRDefault="000152C6" w:rsidP="000152C6">
      <w:pPr>
        <w:ind w:right="-196"/>
        <w:jc w:val="both"/>
        <w:rPr>
          <w:sz w:val="20"/>
          <w:szCs w:val="20"/>
          <w:lang w:val="fr-FR"/>
        </w:rPr>
      </w:pPr>
    </w:p>
    <w:p w14:paraId="217E9F29" w14:textId="77777777" w:rsidR="000152C6" w:rsidRPr="0032190F" w:rsidRDefault="000152C6" w:rsidP="000152C6">
      <w:pPr>
        <w:pStyle w:val="BlockText"/>
        <w:ind w:left="0" w:firstLine="709"/>
        <w:rPr>
          <w:sz w:val="20"/>
          <w:szCs w:val="20"/>
          <w:lang w:val="fr-FR"/>
        </w:rPr>
      </w:pPr>
      <w:r w:rsidRPr="0032190F">
        <w:rPr>
          <w:sz w:val="20"/>
          <w:szCs w:val="20"/>
          <w:lang w:val="fr-FR"/>
        </w:rPr>
        <w:tab/>
        <w:t xml:space="preserve">Cette face présente deux surfaces gravées séparées par un décrochement, l'une de pendage 60° est, l'autre de pendage 45° est. Trois corniformes sont gravés sur cette dernière et quatre sur l'autre, où deux d’entre eux forment peut-être un attelage au ras de l’herbe. Un cinquième (signalé sur le plan), en forme de Y </w:t>
      </w:r>
      <w:r w:rsidRPr="0032190F">
        <w:rPr>
          <w:i/>
          <w:sz w:val="20"/>
          <w:szCs w:val="20"/>
          <w:lang w:val="fr-FR"/>
        </w:rPr>
        <w:t>(ph. 6)</w:t>
      </w:r>
      <w:r w:rsidRPr="0032190F">
        <w:rPr>
          <w:sz w:val="20"/>
          <w:szCs w:val="20"/>
          <w:lang w:val="fr-FR"/>
        </w:rPr>
        <w:t>, semble plus récent (épais, profond et peu patiné) Mais sur la photo il semble patiné. Sur chaque face, au moins un des corniformes a son corps caché dans l'herbe. Etant donné le manque de qualité de la surface, le piquetage est assez soigné.</w:t>
      </w:r>
    </w:p>
    <w:p w14:paraId="11ACB453" w14:textId="77777777" w:rsidR="000152C6" w:rsidRPr="0032190F" w:rsidRDefault="000152C6" w:rsidP="000152C6">
      <w:pPr>
        <w:ind w:right="-196" w:firstLine="709"/>
        <w:jc w:val="both"/>
        <w:rPr>
          <w:sz w:val="20"/>
          <w:szCs w:val="20"/>
          <w:lang w:val="fr-FR"/>
        </w:rPr>
      </w:pPr>
      <w:r w:rsidRPr="0032190F">
        <w:rPr>
          <w:i/>
          <w:sz w:val="20"/>
          <w:szCs w:val="20"/>
          <w:lang w:val="fr-FR"/>
        </w:rPr>
        <w:t>Le C et le numéro ZIV-GI-R8 sont sur une autre face près du bord supérieur.</w:t>
      </w:r>
      <w:r w:rsidRPr="0032190F">
        <w:rPr>
          <w:sz w:val="20"/>
          <w:szCs w:val="20"/>
          <w:lang w:val="fr-FR"/>
        </w:rPr>
        <w:tab/>
      </w:r>
    </w:p>
    <w:p w14:paraId="298E921F" w14:textId="77777777" w:rsidR="000152C6" w:rsidRPr="0032190F" w:rsidRDefault="000152C6" w:rsidP="000152C6">
      <w:pPr>
        <w:ind w:right="-196"/>
        <w:jc w:val="both"/>
        <w:rPr>
          <w:sz w:val="20"/>
          <w:szCs w:val="20"/>
          <w:lang w:val="fr-FR"/>
        </w:rPr>
      </w:pPr>
      <w:r w:rsidRPr="0032190F">
        <w:rPr>
          <w:sz w:val="20"/>
          <w:szCs w:val="20"/>
          <w:lang w:val="fr-FR"/>
        </w:rPr>
        <w:t xml:space="preserve">Photos 1969 : R dans site, R + gravures + C, 8 photos des gravures </w:t>
      </w:r>
    </w:p>
    <w:p w14:paraId="5D886B0E" w14:textId="77777777" w:rsidR="000152C6" w:rsidRPr="0032190F" w:rsidRDefault="000152C6" w:rsidP="000152C6">
      <w:pPr>
        <w:ind w:right="-196"/>
        <w:jc w:val="both"/>
        <w:rPr>
          <w:sz w:val="20"/>
          <w:szCs w:val="20"/>
          <w:lang w:val="fr-FR"/>
        </w:rPr>
      </w:pPr>
    </w:p>
    <w:p w14:paraId="557FCFFA" w14:textId="77777777" w:rsidR="000152C6" w:rsidRPr="0032190F" w:rsidRDefault="000152C6" w:rsidP="000152C6">
      <w:pPr>
        <w:ind w:right="-196"/>
        <w:jc w:val="both"/>
        <w:rPr>
          <w:sz w:val="20"/>
          <w:szCs w:val="20"/>
          <w:lang w:val="fr-FR"/>
        </w:rPr>
      </w:pPr>
      <w:r w:rsidRPr="0032190F">
        <w:rPr>
          <w:b/>
          <w:sz w:val="20"/>
          <w:szCs w:val="20"/>
          <w:lang w:val="fr-FR"/>
        </w:rPr>
        <w:t>Remarque</w:t>
      </w:r>
      <w:r w:rsidRPr="0032190F">
        <w:rPr>
          <w:sz w:val="20"/>
          <w:szCs w:val="20"/>
          <w:lang w:val="fr-FR"/>
        </w:rPr>
        <w:t xml:space="preserve"> : en allant moins de cent mètres vers le sud-ouest (descendre dans une tourbière plate : le terrain de foot) on trouve une roche en limite nord de la moraine du lac de l’Huile. Elle s’est appelée ZIV GI R8</w:t>
      </w:r>
      <w:r w:rsidRPr="00426505">
        <w:rPr>
          <w:rFonts w:ascii="Symbol" w:hAnsi="Symbol"/>
          <w:sz w:val="20"/>
          <w:szCs w:val="20"/>
        </w:rPr>
        <w:t></w:t>
      </w:r>
      <w:r w:rsidRPr="0032190F">
        <w:rPr>
          <w:sz w:val="20"/>
          <w:szCs w:val="20"/>
          <w:lang w:val="fr-FR"/>
        </w:rPr>
        <w:t xml:space="preserve"> mais actuellement elle est rattachée au GIII de la ZIV sous le numéro ZIV GIII R1</w:t>
      </w:r>
      <w:r w:rsidRPr="00426505">
        <w:rPr>
          <w:rFonts w:ascii="Symbol" w:hAnsi="Symbol"/>
          <w:sz w:val="20"/>
          <w:szCs w:val="20"/>
        </w:rPr>
        <w:t></w:t>
      </w:r>
      <w:r w:rsidRPr="0032190F">
        <w:rPr>
          <w:sz w:val="20"/>
          <w:szCs w:val="20"/>
          <w:lang w:val="fr-FR"/>
        </w:rPr>
        <w:t>.</w:t>
      </w:r>
    </w:p>
    <w:p w14:paraId="235A8622" w14:textId="77777777" w:rsidR="000152C6" w:rsidRPr="0032190F" w:rsidRDefault="000152C6" w:rsidP="000152C6">
      <w:pPr>
        <w:ind w:right="-196"/>
        <w:jc w:val="both"/>
        <w:rPr>
          <w:sz w:val="20"/>
          <w:szCs w:val="20"/>
          <w:lang w:val="fr-FR"/>
        </w:rPr>
      </w:pPr>
    </w:p>
    <w:p w14:paraId="62D897CC" w14:textId="77777777" w:rsidR="000152C6" w:rsidRPr="0032190F" w:rsidRDefault="000152C6" w:rsidP="000152C6">
      <w:pPr>
        <w:pStyle w:val="BodyText2"/>
        <w:rPr>
          <w:sz w:val="20"/>
          <w:szCs w:val="20"/>
        </w:rPr>
      </w:pPr>
      <w:r w:rsidRPr="0032190F">
        <w:rPr>
          <w:sz w:val="20"/>
          <w:szCs w:val="20"/>
        </w:rPr>
        <w:tab/>
        <w:t xml:space="preserve">Traverser la pelouse en biais en allant vers le nord-est puis monter par des couloirs herbeux pour aboutir à l'ouest d'une mare (c'est assez tôt une surface d'herbe très verte située au nord-ouest du lac aux Crevettes) et se trouver au pied du promontoire Q2444. Parcourir ainsi une cinquantaine de mètres. En ne déviant pas assez vers l'est on risque d'aboutir dans le groupe III de la zone IV. Repérer un bloc de un mètre de haut, gris vert et couvert de patine orange, situé à l’ouest d’affleurements déchiquetés. </w:t>
      </w:r>
    </w:p>
    <w:p w14:paraId="2A4457F5" w14:textId="77777777" w:rsidR="000152C6" w:rsidRPr="0032190F" w:rsidRDefault="000152C6" w:rsidP="000152C6">
      <w:pPr>
        <w:ind w:right="-196"/>
        <w:jc w:val="both"/>
        <w:rPr>
          <w:sz w:val="20"/>
          <w:szCs w:val="20"/>
          <w:lang w:val="fr-FR"/>
        </w:rPr>
      </w:pPr>
    </w:p>
    <w:p w14:paraId="1AEF2C98" w14:textId="77777777" w:rsidR="000152C6" w:rsidRPr="0032190F" w:rsidRDefault="000152C6" w:rsidP="000152C6">
      <w:pPr>
        <w:ind w:right="-196"/>
        <w:jc w:val="both"/>
        <w:rPr>
          <w:b/>
          <w:sz w:val="20"/>
          <w:szCs w:val="20"/>
          <w:lang w:val="fr-FR"/>
        </w:rPr>
      </w:pPr>
      <w:r w:rsidRPr="0032190F">
        <w:rPr>
          <w:b/>
          <w:sz w:val="20"/>
          <w:szCs w:val="20"/>
          <w:lang w:val="fr-FR"/>
        </w:rPr>
        <w:t>Roche 9 . Zone IV . Groupe I</w:t>
      </w:r>
    </w:p>
    <w:p w14:paraId="648E8DD8" w14:textId="77777777" w:rsidR="000152C6" w:rsidRPr="0032190F" w:rsidRDefault="000152C6" w:rsidP="000152C6">
      <w:pPr>
        <w:ind w:right="-196"/>
        <w:jc w:val="both"/>
        <w:rPr>
          <w:b/>
          <w:i/>
          <w:sz w:val="20"/>
          <w:szCs w:val="20"/>
          <w:lang w:val="fr-FR"/>
        </w:rPr>
      </w:pPr>
      <w:r w:rsidRPr="0032190F">
        <w:rPr>
          <w:b/>
          <w:i/>
          <w:sz w:val="20"/>
          <w:szCs w:val="20"/>
          <w:lang w:val="fr-FR"/>
        </w:rPr>
        <w:t>Roche au trou entouré de gravures</w:t>
      </w:r>
    </w:p>
    <w:p w14:paraId="4BE49460" w14:textId="77777777" w:rsidR="000152C6" w:rsidRPr="0032190F" w:rsidRDefault="000152C6" w:rsidP="000152C6">
      <w:pPr>
        <w:ind w:right="-196"/>
        <w:jc w:val="both"/>
        <w:rPr>
          <w:sz w:val="20"/>
          <w:szCs w:val="20"/>
          <w:lang w:val="fr-FR"/>
        </w:rPr>
      </w:pPr>
    </w:p>
    <w:p w14:paraId="1B1CF8D9" w14:textId="77777777" w:rsidR="000152C6" w:rsidRPr="0032190F" w:rsidRDefault="000152C6" w:rsidP="000152C6">
      <w:pPr>
        <w:ind w:right="-196"/>
        <w:jc w:val="both"/>
        <w:rPr>
          <w:i/>
          <w:sz w:val="20"/>
          <w:szCs w:val="20"/>
          <w:lang w:val="fr-FR"/>
        </w:rPr>
      </w:pPr>
      <w:r w:rsidRPr="0032190F">
        <w:rPr>
          <w:i/>
          <w:sz w:val="20"/>
          <w:szCs w:val="20"/>
          <w:lang w:val="fr-FR"/>
        </w:rPr>
        <w:tab/>
        <w:t xml:space="preserve">C'est un bloc fissuré situé au confluent de couloirs qui conduisent à la mare. Son flanc nord-ouest (2,0 m par 1,5 m) présente des marches et sa patine est en bon état. Les gravures sont sur la marche supérieure, triangulaire (0,5 m par 1,2 m) de léger pendage nord. Elle porte un trou profond et présente beaucoup d'irrégularités. Le C </w:t>
      </w:r>
      <w:r w:rsidRPr="0032190F">
        <w:rPr>
          <w:sz w:val="20"/>
          <w:szCs w:val="20"/>
          <w:lang w:val="fr-FR"/>
        </w:rPr>
        <w:t>(ph. 2)</w:t>
      </w:r>
      <w:r w:rsidRPr="0032190F">
        <w:rPr>
          <w:i/>
          <w:sz w:val="20"/>
          <w:szCs w:val="20"/>
          <w:lang w:val="fr-FR"/>
        </w:rPr>
        <w:t xml:space="preserve"> est à l'ouest du trou, un corniforme s’en trouve au nord-ouest </w:t>
      </w:r>
      <w:r w:rsidRPr="0032190F">
        <w:rPr>
          <w:sz w:val="20"/>
          <w:szCs w:val="20"/>
          <w:lang w:val="fr-FR"/>
        </w:rPr>
        <w:t>(ph. 2)</w:t>
      </w:r>
      <w:r w:rsidRPr="0032190F">
        <w:rPr>
          <w:i/>
          <w:sz w:val="20"/>
          <w:szCs w:val="20"/>
          <w:lang w:val="fr-FR"/>
        </w:rPr>
        <w:t xml:space="preserve">. Au sud-ouest du trou est gravé un poignard (ou une pique) à </w:t>
      </w:r>
      <w:r w:rsidRPr="0032190F">
        <w:rPr>
          <w:i/>
          <w:sz w:val="20"/>
          <w:szCs w:val="20"/>
          <w:lang w:val="fr-FR"/>
        </w:rPr>
        <w:lastRenderedPageBreak/>
        <w:t xml:space="preserve">lame triangulaire à bout aigu dirigé vers l'est et à long manche linéaire portant une amorce de cercle </w:t>
      </w:r>
      <w:r w:rsidRPr="0032190F">
        <w:rPr>
          <w:sz w:val="20"/>
          <w:szCs w:val="20"/>
          <w:lang w:val="fr-FR"/>
        </w:rPr>
        <w:t>(ph. 1)</w:t>
      </w:r>
      <w:r w:rsidRPr="0032190F">
        <w:rPr>
          <w:i/>
          <w:sz w:val="20"/>
          <w:szCs w:val="20"/>
          <w:lang w:val="fr-FR"/>
        </w:rPr>
        <w:t xml:space="preserve">. Le numér </w:t>
      </w:r>
      <w:r w:rsidRPr="0032190F">
        <w:rPr>
          <w:sz w:val="20"/>
          <w:szCs w:val="20"/>
          <w:lang w:val="fr-FR"/>
        </w:rPr>
        <w:t>(ph. 1)</w:t>
      </w:r>
      <w:r w:rsidRPr="0032190F">
        <w:rPr>
          <w:i/>
          <w:sz w:val="20"/>
          <w:szCs w:val="20"/>
          <w:lang w:val="fr-FR"/>
        </w:rPr>
        <w:t xml:space="preserve"> ZIV-GI-R9 est inscrit entre le poignard et un décrochement nord - sud de 0,1 m.</w:t>
      </w:r>
    </w:p>
    <w:p w14:paraId="41836BBB" w14:textId="77777777" w:rsidR="000152C6" w:rsidRPr="0032190F" w:rsidRDefault="000152C6" w:rsidP="000152C6">
      <w:pPr>
        <w:ind w:right="-196"/>
        <w:jc w:val="both"/>
        <w:rPr>
          <w:i/>
          <w:sz w:val="20"/>
          <w:szCs w:val="20"/>
          <w:lang w:val="fr-FR"/>
        </w:rPr>
      </w:pPr>
      <w:r w:rsidRPr="0032190F">
        <w:rPr>
          <w:i/>
          <w:sz w:val="20"/>
          <w:szCs w:val="20"/>
          <w:lang w:val="fr-FR"/>
        </w:rPr>
        <w:t xml:space="preserve">Cette surface a aussi inspiré les bergers : Guido Giuseppe, W1914 li 29 lulio (?) 1935 - </w:t>
      </w:r>
      <w:r w:rsidRPr="0032190F">
        <w:rPr>
          <w:i/>
          <w:sz w:val="20"/>
          <w:szCs w:val="20"/>
          <w:highlight w:val="yellow"/>
          <w:lang w:val="fr-FR"/>
        </w:rPr>
        <w:t>Guido Fiorenzo W8 Pastore (entaillé par le C de Conti) di Tenda (?) 192?</w:t>
      </w:r>
      <w:r w:rsidRPr="0032190F">
        <w:rPr>
          <w:i/>
          <w:sz w:val="20"/>
          <w:szCs w:val="20"/>
          <w:lang w:val="fr-FR"/>
        </w:rPr>
        <w:t xml:space="preserve"> - Maro Maria Maddalena - Palma Giaco </w:t>
      </w:r>
      <w:r w:rsidRPr="0032190F">
        <w:rPr>
          <w:sz w:val="20"/>
          <w:szCs w:val="20"/>
          <w:lang w:val="fr-FR"/>
        </w:rPr>
        <w:t>(ph. 2)</w:t>
      </w:r>
      <w:r w:rsidRPr="0032190F">
        <w:rPr>
          <w:i/>
          <w:sz w:val="20"/>
          <w:szCs w:val="20"/>
          <w:lang w:val="fr-FR"/>
        </w:rPr>
        <w:t xml:space="preserve">  (signature très visible).</w:t>
      </w:r>
    </w:p>
    <w:p w14:paraId="69C8C909" w14:textId="77777777" w:rsidR="000152C6" w:rsidRPr="0032190F" w:rsidRDefault="000152C6" w:rsidP="000152C6">
      <w:pPr>
        <w:ind w:right="-196"/>
        <w:jc w:val="both"/>
        <w:rPr>
          <w:sz w:val="20"/>
          <w:szCs w:val="20"/>
          <w:lang w:val="fr-FR"/>
        </w:rPr>
      </w:pPr>
      <w:r w:rsidRPr="0032190F">
        <w:rPr>
          <w:sz w:val="20"/>
          <w:szCs w:val="20"/>
          <w:lang w:val="fr-FR"/>
        </w:rPr>
        <w:t xml:space="preserve">Photos 1969 : R dans site, R, 2 photos des gravures </w:t>
      </w:r>
    </w:p>
    <w:p w14:paraId="56D551E2" w14:textId="77777777" w:rsidR="000152C6" w:rsidRPr="0032190F" w:rsidRDefault="000152C6" w:rsidP="000152C6">
      <w:pPr>
        <w:ind w:right="-196"/>
        <w:jc w:val="both"/>
        <w:rPr>
          <w:sz w:val="20"/>
          <w:szCs w:val="20"/>
          <w:lang w:val="fr-FR"/>
        </w:rPr>
      </w:pPr>
    </w:p>
    <w:p w14:paraId="50B32F5B" w14:textId="77777777" w:rsidR="000152C6" w:rsidRPr="0032190F" w:rsidRDefault="000152C6" w:rsidP="000152C6">
      <w:pPr>
        <w:ind w:right="-196"/>
        <w:jc w:val="both"/>
        <w:rPr>
          <w:sz w:val="20"/>
          <w:szCs w:val="20"/>
          <w:lang w:val="fr-FR"/>
        </w:rPr>
      </w:pPr>
      <w:r w:rsidRPr="0032190F">
        <w:rPr>
          <w:sz w:val="20"/>
          <w:szCs w:val="20"/>
          <w:lang w:val="fr-FR"/>
        </w:rPr>
        <w:tab/>
        <w:t xml:space="preserve">Marcher six mètres vers le sud-est et repérer, enterrés dans le sol, un bloc de grès mauve avec des lichens jaunes et une roche de pélite grise patinée en orange sur sa face de pendage 20° nord. Contourner cette dernière pour examiner son côté sud . </w:t>
      </w:r>
    </w:p>
    <w:p w14:paraId="052C9140" w14:textId="77777777" w:rsidR="000152C6" w:rsidRPr="0032190F" w:rsidRDefault="000152C6" w:rsidP="000152C6">
      <w:pPr>
        <w:ind w:right="-196"/>
        <w:jc w:val="both"/>
        <w:rPr>
          <w:sz w:val="20"/>
          <w:szCs w:val="20"/>
          <w:lang w:val="fr-FR"/>
        </w:rPr>
      </w:pPr>
    </w:p>
    <w:p w14:paraId="19CCF9E7" w14:textId="77777777" w:rsidR="000152C6" w:rsidRPr="0032190F" w:rsidRDefault="000152C6" w:rsidP="000152C6">
      <w:pPr>
        <w:ind w:right="-196"/>
        <w:jc w:val="both"/>
        <w:rPr>
          <w:b/>
          <w:sz w:val="20"/>
          <w:szCs w:val="20"/>
          <w:lang w:val="fr-FR"/>
        </w:rPr>
      </w:pPr>
      <w:r w:rsidRPr="0032190F">
        <w:rPr>
          <w:b/>
          <w:sz w:val="20"/>
          <w:szCs w:val="20"/>
          <w:lang w:val="fr-FR"/>
        </w:rPr>
        <w:t>Roche 10 . Zone IV . Groupe I</w:t>
      </w:r>
      <w:r w:rsidRPr="0032190F">
        <w:rPr>
          <w:b/>
          <w:sz w:val="20"/>
          <w:szCs w:val="20"/>
          <w:lang w:val="fr-FR"/>
        </w:rPr>
        <w:tab/>
      </w:r>
      <w:r w:rsidRPr="0032190F">
        <w:rPr>
          <w:b/>
          <w:sz w:val="20"/>
          <w:szCs w:val="20"/>
          <w:lang w:val="fr-FR"/>
        </w:rPr>
        <w:tab/>
        <w:t>HISTORIQUE uniquqement</w:t>
      </w:r>
      <w:r w:rsidRPr="0032190F">
        <w:rPr>
          <w:b/>
          <w:sz w:val="20"/>
          <w:szCs w:val="20"/>
          <w:lang w:val="fr-FR"/>
        </w:rPr>
        <w:tab/>
        <w:t xml:space="preserve"> et vandalisée</w:t>
      </w:r>
    </w:p>
    <w:p w14:paraId="679BC87D" w14:textId="77777777" w:rsidR="000152C6" w:rsidRPr="0032190F" w:rsidRDefault="000152C6" w:rsidP="000152C6">
      <w:pPr>
        <w:ind w:right="-196"/>
        <w:jc w:val="both"/>
        <w:rPr>
          <w:b/>
          <w:i/>
          <w:sz w:val="20"/>
          <w:szCs w:val="20"/>
          <w:lang w:val="fr-FR"/>
        </w:rPr>
      </w:pPr>
      <w:r w:rsidRPr="0032190F">
        <w:rPr>
          <w:b/>
          <w:i/>
          <w:sz w:val="20"/>
          <w:szCs w:val="20"/>
          <w:lang w:val="fr-FR"/>
        </w:rPr>
        <w:t>Roche au grand trou carré</w:t>
      </w:r>
    </w:p>
    <w:p w14:paraId="5E675EBE" w14:textId="77777777" w:rsidR="000152C6" w:rsidRPr="0032190F" w:rsidRDefault="000152C6" w:rsidP="000152C6">
      <w:pPr>
        <w:ind w:right="-196"/>
        <w:jc w:val="both"/>
        <w:rPr>
          <w:sz w:val="20"/>
          <w:szCs w:val="20"/>
          <w:lang w:val="fr-FR"/>
        </w:rPr>
      </w:pPr>
    </w:p>
    <w:p w14:paraId="3EAA781D" w14:textId="77777777" w:rsidR="000152C6" w:rsidRPr="0032190F" w:rsidRDefault="000152C6" w:rsidP="000152C6">
      <w:pPr>
        <w:ind w:right="-196"/>
        <w:jc w:val="both"/>
        <w:rPr>
          <w:i/>
          <w:sz w:val="20"/>
          <w:szCs w:val="20"/>
          <w:lang w:val="fr-FR"/>
        </w:rPr>
      </w:pPr>
      <w:r w:rsidRPr="0032190F">
        <w:rPr>
          <w:i/>
          <w:sz w:val="20"/>
          <w:szCs w:val="20"/>
          <w:lang w:val="fr-FR"/>
        </w:rPr>
        <w:tab/>
        <w:t>Une face (0,5 m par 0,3 m) de pendage 45°sud-ouest porte un énorme trou au centre, le C, le numéro de Conti ZIV-GI-R10 et un nom de berger Guido François 24 A 1955 (date postérieure aux travaux de Conti dans la région). Avec un peu d'attention on peut distinguer une gravure incisée de bateau, superposée par 1955 W, et un cercle traversé par une croix.</w:t>
      </w:r>
    </w:p>
    <w:p w14:paraId="2CCEC940" w14:textId="77777777" w:rsidR="000152C6" w:rsidRPr="0032190F" w:rsidRDefault="000152C6" w:rsidP="000152C6">
      <w:pPr>
        <w:ind w:right="-196"/>
        <w:jc w:val="both"/>
        <w:rPr>
          <w:sz w:val="20"/>
          <w:szCs w:val="20"/>
          <w:lang w:val="fr-FR"/>
        </w:rPr>
      </w:pPr>
    </w:p>
    <w:p w14:paraId="140B787D" w14:textId="77777777" w:rsidR="000152C6" w:rsidRPr="0032190F" w:rsidRDefault="000152C6" w:rsidP="000152C6">
      <w:pPr>
        <w:ind w:right="-196"/>
        <w:jc w:val="both"/>
        <w:rPr>
          <w:sz w:val="20"/>
          <w:szCs w:val="20"/>
          <w:lang w:val="fr-FR"/>
        </w:rPr>
      </w:pPr>
      <w:r w:rsidRPr="0032190F">
        <w:rPr>
          <w:sz w:val="20"/>
          <w:szCs w:val="20"/>
          <w:lang w:val="fr-FR"/>
        </w:rPr>
        <w:tab/>
        <w:t>Revenir jusqu'à la roche 9 et marcher une dizaine de mètres vers le nord pour atteindre un "caillou" verdâtre enterré.</w:t>
      </w:r>
    </w:p>
    <w:p w14:paraId="171A1DE4" w14:textId="77777777" w:rsidR="000152C6" w:rsidRPr="0032190F" w:rsidRDefault="000152C6" w:rsidP="000152C6">
      <w:pPr>
        <w:ind w:right="-196"/>
        <w:jc w:val="both"/>
        <w:rPr>
          <w:sz w:val="20"/>
          <w:szCs w:val="20"/>
          <w:lang w:val="fr-FR"/>
        </w:rPr>
      </w:pPr>
    </w:p>
    <w:p w14:paraId="5FF97C6F" w14:textId="77777777" w:rsidR="000152C6" w:rsidRPr="0032190F" w:rsidRDefault="000152C6" w:rsidP="000152C6">
      <w:pPr>
        <w:ind w:right="-196"/>
        <w:jc w:val="both"/>
        <w:rPr>
          <w:b/>
          <w:sz w:val="20"/>
          <w:szCs w:val="20"/>
          <w:lang w:val="fr-FR"/>
        </w:rPr>
      </w:pPr>
      <w:r w:rsidRPr="0032190F">
        <w:rPr>
          <w:b/>
          <w:sz w:val="20"/>
          <w:szCs w:val="20"/>
          <w:lang w:val="fr-FR"/>
        </w:rPr>
        <w:t xml:space="preserve">Roche 9 </w:t>
      </w:r>
      <w:r w:rsidRPr="00426505">
        <w:rPr>
          <w:rFonts w:ascii="Symbol" w:hAnsi="Symbol"/>
          <w:b/>
          <w:sz w:val="20"/>
          <w:szCs w:val="20"/>
        </w:rPr>
        <w:t></w:t>
      </w:r>
      <w:r w:rsidRPr="0032190F">
        <w:rPr>
          <w:b/>
          <w:sz w:val="20"/>
          <w:szCs w:val="20"/>
          <w:lang w:val="fr-FR"/>
        </w:rPr>
        <w:t xml:space="preserve"> . Zone IV . Groupe I</w:t>
      </w:r>
    </w:p>
    <w:p w14:paraId="0127888B" w14:textId="77777777" w:rsidR="000152C6" w:rsidRPr="0032190F" w:rsidRDefault="000152C6" w:rsidP="000152C6">
      <w:pPr>
        <w:ind w:right="-196"/>
        <w:jc w:val="both"/>
        <w:rPr>
          <w:b/>
          <w:i/>
          <w:sz w:val="20"/>
          <w:szCs w:val="20"/>
          <w:lang w:val="fr-FR"/>
        </w:rPr>
      </w:pPr>
      <w:r w:rsidRPr="0032190F">
        <w:rPr>
          <w:b/>
          <w:i/>
          <w:sz w:val="20"/>
          <w:szCs w:val="20"/>
          <w:lang w:val="fr-FR"/>
        </w:rPr>
        <w:t>Roche aux cupules entourées de trous</w:t>
      </w:r>
    </w:p>
    <w:p w14:paraId="64ADE448" w14:textId="77777777" w:rsidR="000152C6" w:rsidRPr="0032190F" w:rsidRDefault="000152C6" w:rsidP="000152C6">
      <w:pPr>
        <w:ind w:right="-196"/>
        <w:jc w:val="both"/>
        <w:rPr>
          <w:sz w:val="20"/>
          <w:szCs w:val="20"/>
          <w:lang w:val="fr-FR"/>
        </w:rPr>
      </w:pPr>
    </w:p>
    <w:p w14:paraId="7E1B894D" w14:textId="77777777" w:rsidR="000152C6" w:rsidRPr="0032190F" w:rsidRDefault="000152C6" w:rsidP="000152C6">
      <w:pPr>
        <w:ind w:right="-196"/>
        <w:jc w:val="both"/>
        <w:rPr>
          <w:i/>
          <w:sz w:val="20"/>
          <w:szCs w:val="20"/>
          <w:lang w:val="fr-FR"/>
        </w:rPr>
      </w:pPr>
      <w:r w:rsidRPr="0032190F">
        <w:rPr>
          <w:i/>
          <w:sz w:val="20"/>
          <w:szCs w:val="20"/>
          <w:lang w:val="fr-FR"/>
        </w:rPr>
        <w:tab/>
        <w:t>C'est une pélite verte à peine patinée en orange. Sa face supérieure plus ou moins carrée, (0,4 m par 0,4 m), située à 0,1 m du sol et de léger pendage est, présente trois gros trous et quelques cupules éparses sur le bord ouest. Le numéro est gravé à l'angle sud-ouest mais il est peu visible (invisible en 2009).</w:t>
      </w:r>
    </w:p>
    <w:p w14:paraId="016F50E7" w14:textId="77777777" w:rsidR="000152C6" w:rsidRPr="0032190F" w:rsidRDefault="000152C6" w:rsidP="000152C6">
      <w:pPr>
        <w:ind w:right="-196"/>
        <w:jc w:val="both"/>
        <w:rPr>
          <w:sz w:val="20"/>
          <w:szCs w:val="20"/>
          <w:lang w:val="fr-FR"/>
        </w:rPr>
      </w:pPr>
    </w:p>
    <w:p w14:paraId="267F6032" w14:textId="77777777" w:rsidR="000152C6" w:rsidRPr="0032190F" w:rsidRDefault="000152C6" w:rsidP="000152C6">
      <w:pPr>
        <w:ind w:right="-196"/>
        <w:jc w:val="both"/>
        <w:rPr>
          <w:sz w:val="20"/>
          <w:szCs w:val="20"/>
          <w:lang w:val="fr-FR"/>
        </w:rPr>
      </w:pPr>
      <w:r w:rsidRPr="0032190F">
        <w:rPr>
          <w:sz w:val="20"/>
          <w:szCs w:val="20"/>
          <w:lang w:val="fr-FR"/>
        </w:rPr>
        <w:tab/>
        <w:t xml:space="preserve">Aller jusqu'à la grande paroi de grès rose située au nord et la longer vers l'ouest. Dépasser un bombement du bas de la paroi, surmonté de blocs de schiste gris dont certains sont patinés en rose. Parcourir encore quatre mètres vers l'ouest. </w:t>
      </w:r>
    </w:p>
    <w:p w14:paraId="7F9A336E" w14:textId="77777777" w:rsidR="000152C6" w:rsidRPr="0032190F" w:rsidRDefault="000152C6" w:rsidP="000152C6">
      <w:pPr>
        <w:ind w:right="-196"/>
        <w:jc w:val="both"/>
        <w:rPr>
          <w:sz w:val="20"/>
          <w:szCs w:val="20"/>
          <w:lang w:val="fr-FR"/>
        </w:rPr>
      </w:pPr>
    </w:p>
    <w:p w14:paraId="59B4036D" w14:textId="77777777" w:rsidR="000152C6" w:rsidRPr="0032190F" w:rsidRDefault="000152C6" w:rsidP="000152C6">
      <w:pPr>
        <w:ind w:right="-196"/>
        <w:jc w:val="both"/>
        <w:rPr>
          <w:sz w:val="20"/>
          <w:szCs w:val="20"/>
          <w:lang w:val="fr-FR"/>
        </w:rPr>
      </w:pPr>
      <w:r w:rsidRPr="0032190F">
        <w:rPr>
          <w:b/>
          <w:sz w:val="20"/>
          <w:szCs w:val="20"/>
          <w:lang w:val="fr-FR"/>
        </w:rPr>
        <w:t>Repère</w:t>
      </w:r>
      <w:r w:rsidRPr="0032190F">
        <w:rPr>
          <w:sz w:val="20"/>
          <w:szCs w:val="20"/>
          <w:lang w:val="fr-FR"/>
        </w:rPr>
        <w:t> : La roche 2B du groupe III, située sur un palier du promontoire, se trouve une quinzaine de mètres plus haut et la roche 9</w:t>
      </w:r>
      <w:r w:rsidRPr="00426505">
        <w:rPr>
          <w:rFonts w:ascii="Symbol" w:hAnsi="Symbol"/>
          <w:sz w:val="20"/>
          <w:szCs w:val="20"/>
        </w:rPr>
        <w:t></w:t>
      </w:r>
      <w:r w:rsidRPr="0032190F">
        <w:rPr>
          <w:sz w:val="20"/>
          <w:szCs w:val="20"/>
          <w:lang w:val="fr-FR"/>
        </w:rPr>
        <w:t xml:space="preserve"> du GI à moins de 15 m au sud-est VERIFIER.</w:t>
      </w:r>
    </w:p>
    <w:p w14:paraId="69F44396" w14:textId="77777777" w:rsidR="000152C6" w:rsidRPr="0032190F" w:rsidRDefault="000152C6" w:rsidP="000152C6">
      <w:pPr>
        <w:ind w:right="-196"/>
        <w:jc w:val="both"/>
        <w:rPr>
          <w:sz w:val="20"/>
          <w:szCs w:val="20"/>
          <w:lang w:val="fr-FR"/>
        </w:rPr>
      </w:pPr>
    </w:p>
    <w:p w14:paraId="5AD1CD46" w14:textId="77777777" w:rsidR="000152C6" w:rsidRPr="0032190F" w:rsidRDefault="000152C6" w:rsidP="000152C6">
      <w:pPr>
        <w:ind w:right="-196"/>
        <w:jc w:val="both"/>
        <w:rPr>
          <w:b/>
          <w:sz w:val="20"/>
          <w:szCs w:val="20"/>
          <w:lang w:val="fr-FR"/>
        </w:rPr>
      </w:pPr>
      <w:r w:rsidRPr="0032190F">
        <w:rPr>
          <w:b/>
          <w:sz w:val="20"/>
          <w:szCs w:val="20"/>
          <w:lang w:val="fr-FR"/>
        </w:rPr>
        <w:t xml:space="preserve">Roche 9 </w:t>
      </w:r>
      <w:r w:rsidRPr="00426505">
        <w:rPr>
          <w:rFonts w:ascii="Symbol" w:hAnsi="Symbol"/>
          <w:b/>
          <w:sz w:val="20"/>
          <w:szCs w:val="20"/>
        </w:rPr>
        <w:t></w:t>
      </w:r>
      <w:r w:rsidRPr="0032190F">
        <w:rPr>
          <w:b/>
          <w:sz w:val="20"/>
          <w:szCs w:val="20"/>
          <w:lang w:val="fr-FR"/>
        </w:rPr>
        <w:t xml:space="preserve"> . Zone IV . Groupe I</w:t>
      </w:r>
    </w:p>
    <w:p w14:paraId="3DBCD2F7" w14:textId="77777777" w:rsidR="000152C6" w:rsidRPr="0032190F" w:rsidRDefault="000152C6" w:rsidP="000152C6">
      <w:pPr>
        <w:ind w:right="-196"/>
        <w:jc w:val="both"/>
        <w:rPr>
          <w:b/>
          <w:i/>
          <w:sz w:val="20"/>
          <w:szCs w:val="20"/>
          <w:lang w:val="fr-FR"/>
        </w:rPr>
      </w:pPr>
      <w:r w:rsidRPr="0032190F">
        <w:rPr>
          <w:b/>
          <w:i/>
          <w:sz w:val="20"/>
          <w:szCs w:val="20"/>
          <w:lang w:val="fr-FR"/>
        </w:rPr>
        <w:t>Roche du corniforme et du réticulé peu nets</w:t>
      </w:r>
    </w:p>
    <w:p w14:paraId="0FF63416" w14:textId="77777777" w:rsidR="000152C6" w:rsidRPr="0032190F" w:rsidRDefault="000152C6" w:rsidP="000152C6">
      <w:pPr>
        <w:ind w:right="-196"/>
        <w:jc w:val="both"/>
        <w:rPr>
          <w:sz w:val="20"/>
          <w:szCs w:val="20"/>
          <w:lang w:val="fr-FR"/>
        </w:rPr>
      </w:pPr>
    </w:p>
    <w:p w14:paraId="7338E81C" w14:textId="77777777" w:rsidR="000152C6" w:rsidRPr="0032190F" w:rsidRDefault="000152C6" w:rsidP="000152C6">
      <w:pPr>
        <w:ind w:right="-196"/>
        <w:jc w:val="both"/>
        <w:rPr>
          <w:i/>
          <w:sz w:val="20"/>
          <w:szCs w:val="20"/>
          <w:lang w:val="fr-FR"/>
        </w:rPr>
      </w:pPr>
      <w:r w:rsidRPr="0032190F">
        <w:rPr>
          <w:i/>
          <w:sz w:val="20"/>
          <w:szCs w:val="20"/>
          <w:lang w:val="fr-FR"/>
        </w:rPr>
        <w:tab/>
        <w:t>C'est le bas de la paroi. A 0,8 m du sol, au-dessus de deux fissures obliques et parallèles, à 0,4 m en dessous de filons de quartz et 0,4 m à l'est d'une fissure presque verticale, il faut repérer un corniforme à corps linéaire et à cornes un peu arrondies, dressées vers le haut de la paroi. A sa droite, à 0,3 m, se devine une amorce de réticulé. Le numéro, très peu net, se trouve à 0,2 m au-dessus du réticulé.</w:t>
      </w:r>
    </w:p>
    <w:p w14:paraId="692D7C3F" w14:textId="77777777" w:rsidR="000152C6" w:rsidRPr="0032190F" w:rsidRDefault="000152C6" w:rsidP="000152C6">
      <w:pPr>
        <w:ind w:right="-196"/>
        <w:jc w:val="both"/>
        <w:rPr>
          <w:sz w:val="20"/>
          <w:szCs w:val="20"/>
          <w:lang w:val="fr-FR"/>
        </w:rPr>
      </w:pPr>
      <w:r w:rsidRPr="0032190F">
        <w:rPr>
          <w:sz w:val="20"/>
          <w:szCs w:val="20"/>
          <w:lang w:val="fr-FR"/>
        </w:rPr>
        <w:t xml:space="preserve">Photos 1971 : R dans site, R, 2 photos des gravures </w:t>
      </w:r>
    </w:p>
    <w:p w14:paraId="11046351" w14:textId="77777777" w:rsidR="000152C6" w:rsidRPr="0032190F" w:rsidRDefault="000152C6" w:rsidP="000152C6">
      <w:pPr>
        <w:ind w:right="-196"/>
        <w:jc w:val="both"/>
        <w:rPr>
          <w:sz w:val="20"/>
          <w:szCs w:val="20"/>
          <w:lang w:val="fr-FR"/>
        </w:rPr>
      </w:pPr>
    </w:p>
    <w:p w14:paraId="7062D983" w14:textId="77777777" w:rsidR="000152C6" w:rsidRPr="0032190F" w:rsidRDefault="000152C6" w:rsidP="000152C6">
      <w:pPr>
        <w:ind w:right="-196"/>
        <w:jc w:val="both"/>
        <w:rPr>
          <w:sz w:val="20"/>
          <w:szCs w:val="20"/>
          <w:lang w:val="fr-FR"/>
        </w:rPr>
      </w:pPr>
      <w:r w:rsidRPr="0032190F">
        <w:rPr>
          <w:sz w:val="20"/>
          <w:szCs w:val="20"/>
          <w:lang w:val="fr-FR"/>
        </w:rPr>
        <w:tab/>
        <w:t>Aller à dix mètres vers le sud-ouest où se trouve un grand bloc, partiellement patiné en orange, haut d'environ un mètre. En marchant encore dix mètres vers l'ouest on pénètre dans le groupe III.</w:t>
      </w:r>
    </w:p>
    <w:p w14:paraId="1B3F748C" w14:textId="77777777" w:rsidR="000152C6" w:rsidRPr="0032190F" w:rsidRDefault="000152C6" w:rsidP="000152C6">
      <w:pPr>
        <w:ind w:right="-196"/>
        <w:jc w:val="both"/>
        <w:rPr>
          <w:sz w:val="20"/>
          <w:szCs w:val="20"/>
          <w:lang w:val="fr-FR"/>
        </w:rPr>
      </w:pPr>
    </w:p>
    <w:p w14:paraId="6C66DF5F" w14:textId="77777777" w:rsidR="000152C6" w:rsidRPr="0032190F" w:rsidRDefault="000152C6" w:rsidP="000152C6">
      <w:pPr>
        <w:ind w:right="-196"/>
        <w:jc w:val="both"/>
        <w:rPr>
          <w:b/>
          <w:sz w:val="20"/>
          <w:szCs w:val="20"/>
          <w:lang w:val="fr-FR"/>
        </w:rPr>
      </w:pPr>
      <w:r w:rsidRPr="0032190F">
        <w:rPr>
          <w:b/>
          <w:sz w:val="20"/>
          <w:szCs w:val="20"/>
          <w:lang w:val="fr-FR"/>
        </w:rPr>
        <w:t>Roche 9 H 2 . Zone IV . Groupe I</w:t>
      </w:r>
    </w:p>
    <w:p w14:paraId="41942869" w14:textId="77777777" w:rsidR="000152C6" w:rsidRPr="0032190F" w:rsidRDefault="000152C6" w:rsidP="000152C6">
      <w:pPr>
        <w:ind w:right="-196"/>
        <w:jc w:val="both"/>
        <w:rPr>
          <w:b/>
          <w:i/>
          <w:sz w:val="20"/>
          <w:szCs w:val="20"/>
          <w:lang w:val="fr-FR"/>
        </w:rPr>
      </w:pPr>
      <w:r w:rsidRPr="0032190F">
        <w:rPr>
          <w:b/>
          <w:i/>
          <w:sz w:val="20"/>
          <w:szCs w:val="20"/>
          <w:lang w:val="fr-FR"/>
        </w:rPr>
        <w:t>Roche des jeunes Guido</w:t>
      </w:r>
    </w:p>
    <w:p w14:paraId="6BDF295F" w14:textId="77777777" w:rsidR="000152C6" w:rsidRPr="0032190F" w:rsidRDefault="000152C6" w:rsidP="000152C6">
      <w:pPr>
        <w:ind w:right="-196"/>
        <w:jc w:val="both"/>
        <w:rPr>
          <w:sz w:val="20"/>
          <w:szCs w:val="20"/>
          <w:lang w:val="fr-FR"/>
        </w:rPr>
      </w:pPr>
    </w:p>
    <w:p w14:paraId="6B430A8F" w14:textId="77777777" w:rsidR="000152C6" w:rsidRPr="0032190F" w:rsidRDefault="000152C6" w:rsidP="000152C6">
      <w:pPr>
        <w:ind w:right="-196"/>
        <w:jc w:val="both"/>
        <w:rPr>
          <w:i/>
          <w:sz w:val="20"/>
          <w:szCs w:val="20"/>
          <w:lang w:val="fr-FR"/>
        </w:rPr>
      </w:pPr>
      <w:r w:rsidRPr="0032190F">
        <w:rPr>
          <w:i/>
          <w:sz w:val="20"/>
          <w:szCs w:val="20"/>
          <w:lang w:val="fr-FR"/>
        </w:rPr>
        <w:t>C'est un bloc de pélite verte schistosée, fissurée, qui présente plusieurs faces gravées.Une petite face (0,6 m par 0,6 m) de pendage 60° nord-est porte des gravures très peu nettes.Au sud, une grande face de pendage 30° sud-est présente de nombreux décrochements. Des inscriptions se succédent de haut en bas et d'est en ouest, dans la moitié est de la face, moins desquamée : un texte fin superposé par 4.9.66 Guido ?? Tende - Martini Antonio Tenda - Guido Fiorenzo Pastore di Tenda 1920 W8 - Guido Giuseppe Pastore di Tenda li 25 lulio 1930 W14 (son ‘extra-nom’ est Areo) - O qui stasi che da cantare il giorno 15 di ago (roche cassée) no de vostare Gaglio.</w:t>
      </w:r>
    </w:p>
    <w:p w14:paraId="05F90345" w14:textId="77777777" w:rsidR="000152C6" w:rsidRPr="0032190F" w:rsidRDefault="000152C6" w:rsidP="000152C6">
      <w:pPr>
        <w:ind w:right="-196" w:firstLine="709"/>
        <w:jc w:val="both"/>
        <w:rPr>
          <w:i/>
          <w:sz w:val="20"/>
          <w:szCs w:val="20"/>
          <w:lang w:val="fr-FR"/>
        </w:rPr>
      </w:pPr>
      <w:r w:rsidRPr="0032190F">
        <w:rPr>
          <w:i/>
          <w:sz w:val="20"/>
          <w:szCs w:val="20"/>
          <w:lang w:val="fr-FR"/>
        </w:rPr>
        <w:t>Sous un décrochement, une surface de pendage 20° sud-ouest (0,6 m par 0,3 m), un peu creusée, porte quelques traits entrecroisés</w:t>
      </w:r>
    </w:p>
    <w:p w14:paraId="3CFF1029" w14:textId="77777777" w:rsidR="000152C6" w:rsidRPr="0032190F" w:rsidRDefault="000152C6" w:rsidP="000152C6">
      <w:pPr>
        <w:ind w:right="-196"/>
        <w:jc w:val="both"/>
        <w:rPr>
          <w:sz w:val="20"/>
          <w:szCs w:val="20"/>
          <w:lang w:val="fr-FR"/>
        </w:rPr>
      </w:pPr>
    </w:p>
    <w:p w14:paraId="201BC12C" w14:textId="77777777" w:rsidR="000152C6" w:rsidRPr="0032190F" w:rsidRDefault="000152C6" w:rsidP="000152C6">
      <w:pPr>
        <w:ind w:right="-196"/>
        <w:jc w:val="both"/>
        <w:rPr>
          <w:sz w:val="20"/>
          <w:szCs w:val="20"/>
          <w:lang w:val="fr-FR"/>
        </w:rPr>
      </w:pPr>
      <w:r w:rsidRPr="0032190F">
        <w:rPr>
          <w:sz w:val="20"/>
          <w:szCs w:val="20"/>
          <w:lang w:val="fr-FR"/>
        </w:rPr>
        <w:lastRenderedPageBreak/>
        <w:tab/>
        <w:t>Revenir jusqu’à la roche 9 et marcher neuf mètres vers le nord-nord-est (direction d’une petite avancée du promontoire haute au plus de deux mètres). Repérer un affleurement déchiqueté, s'arrêter trois mètres avant de l'atteindre et observer le sol. La roche cherchée est au milieu de la pelouse, à peu près à mi-chemin entre la roche 9 (bloc au confluent de couloirs) et le massif Q2444.</w:t>
      </w:r>
    </w:p>
    <w:p w14:paraId="63CE8B60" w14:textId="77777777" w:rsidR="000152C6" w:rsidRPr="0032190F" w:rsidRDefault="000152C6" w:rsidP="000152C6">
      <w:pPr>
        <w:ind w:right="-196"/>
        <w:jc w:val="both"/>
        <w:rPr>
          <w:sz w:val="20"/>
          <w:szCs w:val="20"/>
          <w:lang w:val="fr-FR"/>
        </w:rPr>
      </w:pPr>
    </w:p>
    <w:p w14:paraId="05C5CC47" w14:textId="77777777" w:rsidR="000152C6" w:rsidRPr="0032190F" w:rsidRDefault="000152C6" w:rsidP="000152C6">
      <w:pPr>
        <w:ind w:right="-196"/>
        <w:jc w:val="both"/>
        <w:rPr>
          <w:b/>
          <w:sz w:val="20"/>
          <w:szCs w:val="20"/>
          <w:lang w:val="fr-FR"/>
        </w:rPr>
      </w:pPr>
      <w:r w:rsidRPr="0032190F">
        <w:rPr>
          <w:b/>
          <w:sz w:val="20"/>
          <w:szCs w:val="20"/>
          <w:lang w:val="fr-FR"/>
        </w:rPr>
        <w:t xml:space="preserve">Roche 9 </w:t>
      </w:r>
      <w:r w:rsidRPr="00426505">
        <w:rPr>
          <w:rFonts w:ascii="Symbol" w:hAnsi="Symbol"/>
          <w:b/>
          <w:sz w:val="20"/>
          <w:szCs w:val="20"/>
        </w:rPr>
        <w:t></w:t>
      </w:r>
      <w:r w:rsidRPr="0032190F">
        <w:rPr>
          <w:b/>
          <w:sz w:val="20"/>
          <w:szCs w:val="20"/>
          <w:lang w:val="fr-FR"/>
        </w:rPr>
        <w:t xml:space="preserve"> . Zone IV . Groupe I</w:t>
      </w:r>
    </w:p>
    <w:p w14:paraId="103A7093" w14:textId="77777777" w:rsidR="000152C6" w:rsidRPr="0032190F" w:rsidRDefault="000152C6" w:rsidP="000152C6">
      <w:pPr>
        <w:ind w:right="-196"/>
        <w:jc w:val="both"/>
        <w:rPr>
          <w:b/>
          <w:i/>
          <w:sz w:val="20"/>
          <w:szCs w:val="20"/>
          <w:lang w:val="fr-FR"/>
        </w:rPr>
      </w:pPr>
      <w:r w:rsidRPr="0032190F">
        <w:rPr>
          <w:b/>
          <w:i/>
          <w:sz w:val="20"/>
          <w:szCs w:val="20"/>
          <w:lang w:val="fr-FR"/>
        </w:rPr>
        <w:t>Roche de Fiorenzo</w:t>
      </w:r>
    </w:p>
    <w:p w14:paraId="2CFD7465" w14:textId="77777777" w:rsidR="000152C6" w:rsidRPr="0032190F" w:rsidRDefault="000152C6" w:rsidP="000152C6">
      <w:pPr>
        <w:ind w:right="-196"/>
        <w:jc w:val="both"/>
        <w:rPr>
          <w:sz w:val="20"/>
          <w:szCs w:val="20"/>
          <w:lang w:val="fr-FR"/>
        </w:rPr>
      </w:pPr>
    </w:p>
    <w:p w14:paraId="12671AFD" w14:textId="77777777" w:rsidR="000152C6" w:rsidRPr="0032190F" w:rsidRDefault="000152C6" w:rsidP="000152C6">
      <w:pPr>
        <w:ind w:right="-196"/>
        <w:jc w:val="both"/>
        <w:rPr>
          <w:i/>
          <w:sz w:val="20"/>
          <w:szCs w:val="20"/>
          <w:lang w:val="fr-FR"/>
        </w:rPr>
      </w:pPr>
      <w:r w:rsidRPr="0032190F">
        <w:rPr>
          <w:i/>
          <w:sz w:val="20"/>
          <w:szCs w:val="20"/>
          <w:lang w:val="fr-FR"/>
        </w:rPr>
        <w:tab/>
        <w:t>Un bloc enterré montre une face triangulaire patinée en orange (0,4 m par 0,4 m) au ras de l'herbe et une face verticale dégagée (0,4 m par 0,2 m) mais érodée. La face supérieure plate et horizontale porte un nom de berger Guido Fiorenzo Pastore di Tenda 1920 W8 (ce dernier très visible) et une plage, arrêtée à la cassure du bord est de la roche. Il n'y a pas de numéro inscrit sur la roche.</w:t>
      </w:r>
    </w:p>
    <w:p w14:paraId="18831CA7" w14:textId="77777777" w:rsidR="000152C6" w:rsidRPr="0032190F" w:rsidRDefault="000152C6" w:rsidP="000152C6">
      <w:pPr>
        <w:ind w:right="-196"/>
        <w:jc w:val="both"/>
        <w:rPr>
          <w:sz w:val="20"/>
          <w:szCs w:val="20"/>
          <w:lang w:val="fr-FR"/>
        </w:rPr>
      </w:pPr>
    </w:p>
    <w:p w14:paraId="78EEE3BE" w14:textId="77777777" w:rsidR="000152C6" w:rsidRPr="0032190F" w:rsidRDefault="000152C6" w:rsidP="000152C6">
      <w:pPr>
        <w:ind w:right="-196"/>
        <w:jc w:val="both"/>
        <w:rPr>
          <w:sz w:val="20"/>
          <w:szCs w:val="20"/>
          <w:lang w:val="fr-FR"/>
        </w:rPr>
      </w:pPr>
      <w:r w:rsidRPr="0032190F">
        <w:rPr>
          <w:sz w:val="20"/>
          <w:szCs w:val="20"/>
          <w:lang w:val="fr-FR"/>
        </w:rPr>
        <w:tab/>
        <w:t>Marcher une douzaine de mètres vers le sud-est pour atteindre une belle roche orange assez vif sur sa face supérieure presque horizontale et orange plus clair sur sa face de pendage 30° nord.</w:t>
      </w:r>
    </w:p>
    <w:p w14:paraId="7FA3EF40" w14:textId="77777777" w:rsidR="000152C6" w:rsidRPr="0032190F" w:rsidRDefault="000152C6" w:rsidP="000152C6">
      <w:pPr>
        <w:ind w:right="-196"/>
        <w:jc w:val="both"/>
        <w:rPr>
          <w:sz w:val="20"/>
          <w:szCs w:val="20"/>
          <w:lang w:val="fr-FR"/>
        </w:rPr>
      </w:pPr>
    </w:p>
    <w:p w14:paraId="4F1E5493" w14:textId="77777777" w:rsidR="000152C6" w:rsidRPr="0032190F" w:rsidRDefault="000152C6" w:rsidP="000152C6">
      <w:pPr>
        <w:ind w:right="-196"/>
        <w:jc w:val="both"/>
        <w:rPr>
          <w:b/>
          <w:sz w:val="20"/>
          <w:szCs w:val="20"/>
          <w:lang w:val="fr-FR"/>
        </w:rPr>
      </w:pPr>
      <w:r w:rsidRPr="0032190F">
        <w:rPr>
          <w:b/>
          <w:sz w:val="20"/>
          <w:szCs w:val="20"/>
          <w:lang w:val="fr-FR"/>
        </w:rPr>
        <w:t>Roche 9 H . Zone IV . Groupe I</w:t>
      </w:r>
      <w:r w:rsidRPr="0032190F">
        <w:rPr>
          <w:b/>
          <w:sz w:val="20"/>
          <w:szCs w:val="20"/>
          <w:lang w:val="fr-FR"/>
        </w:rPr>
        <w:tab/>
      </w:r>
      <w:r w:rsidRPr="0032190F">
        <w:rPr>
          <w:b/>
          <w:sz w:val="20"/>
          <w:szCs w:val="20"/>
          <w:lang w:val="fr-FR"/>
        </w:rPr>
        <w:tab/>
        <w:t>Histo uniquement</w:t>
      </w:r>
    </w:p>
    <w:p w14:paraId="599F5BA6" w14:textId="77777777" w:rsidR="000152C6" w:rsidRPr="0032190F" w:rsidRDefault="000152C6" w:rsidP="000152C6">
      <w:pPr>
        <w:ind w:right="-196"/>
        <w:jc w:val="both"/>
        <w:rPr>
          <w:b/>
          <w:i/>
          <w:sz w:val="20"/>
          <w:szCs w:val="20"/>
          <w:lang w:val="fr-FR"/>
        </w:rPr>
      </w:pPr>
      <w:r w:rsidRPr="0032190F">
        <w:rPr>
          <w:b/>
          <w:i/>
          <w:sz w:val="20"/>
          <w:szCs w:val="20"/>
          <w:lang w:val="fr-FR"/>
        </w:rPr>
        <w:t>Roche du chasseur alpin</w:t>
      </w:r>
    </w:p>
    <w:p w14:paraId="518BDDC0" w14:textId="77777777" w:rsidR="000152C6" w:rsidRPr="0032190F" w:rsidRDefault="000152C6" w:rsidP="000152C6">
      <w:pPr>
        <w:ind w:right="-196"/>
        <w:jc w:val="both"/>
        <w:rPr>
          <w:sz w:val="20"/>
          <w:szCs w:val="20"/>
          <w:lang w:val="fr-FR"/>
        </w:rPr>
      </w:pPr>
    </w:p>
    <w:p w14:paraId="7DC6DE8C" w14:textId="35346900" w:rsidR="000152C6" w:rsidRPr="0032190F" w:rsidRDefault="000152C6" w:rsidP="000152C6">
      <w:pPr>
        <w:ind w:right="-196"/>
        <w:jc w:val="both"/>
        <w:rPr>
          <w:i/>
          <w:sz w:val="20"/>
          <w:szCs w:val="20"/>
          <w:lang w:val="fr-FR"/>
        </w:rPr>
      </w:pPr>
      <w:r w:rsidRPr="0032190F">
        <w:rPr>
          <w:i/>
          <w:sz w:val="20"/>
          <w:szCs w:val="20"/>
          <w:lang w:val="fr-FR"/>
        </w:rPr>
        <w:tab/>
        <w:t xml:space="preserve">Ces deux faces, assez planes et lisses, portent de très nombreuses gravures historiques. Sur la face supérieure, à l’ouest, déchiffrer sur plusieurs lignes : La leva, W, A del, une croix encadrée par 19 et 06, soldato de li alpini, Bataline Ceva, primo regimento, Guido GiuS (S à l'envers) E, Talalen. D'autres textes et des dessins (triple </w:t>
      </w:r>
      <w:hyperlink r:id="rId14070" w:anchor="Typ_Bego_xHisto_Marelles" w:history="1">
        <w:r w:rsidRPr="0032190F">
          <w:rPr>
            <w:rStyle w:val="Hyperlink"/>
            <w:i/>
            <w:sz w:val="20"/>
            <w:szCs w:val="20"/>
            <w:lang w:val="fr-FR"/>
          </w:rPr>
          <w:t>marelle</w:t>
        </w:r>
      </w:hyperlink>
      <w:r w:rsidRPr="0032190F">
        <w:rPr>
          <w:i/>
          <w:sz w:val="20"/>
          <w:szCs w:val="20"/>
          <w:lang w:val="fr-FR"/>
        </w:rPr>
        <w:t>, montre gousset, croix, zigzags) figurent en dessous. Sur la face nord plusieurs silhouettes (dont deux bergères) et profils sont esquissés. Le profil piqueté, daté de 1931, est très visible.</w:t>
      </w:r>
    </w:p>
    <w:p w14:paraId="51548BDB" w14:textId="77777777" w:rsidR="000152C6" w:rsidRPr="0032190F" w:rsidRDefault="000152C6" w:rsidP="000152C6">
      <w:pPr>
        <w:ind w:right="-196"/>
        <w:jc w:val="both"/>
        <w:rPr>
          <w:sz w:val="20"/>
          <w:szCs w:val="20"/>
          <w:lang w:val="fr-FR"/>
        </w:rPr>
      </w:pPr>
    </w:p>
    <w:p w14:paraId="33863916" w14:textId="77777777" w:rsidR="000152C6" w:rsidRPr="0032190F" w:rsidRDefault="000152C6" w:rsidP="000152C6">
      <w:pPr>
        <w:ind w:right="-196"/>
        <w:jc w:val="both"/>
        <w:rPr>
          <w:sz w:val="20"/>
          <w:szCs w:val="20"/>
          <w:lang w:val="fr-FR"/>
        </w:rPr>
      </w:pPr>
      <w:r w:rsidRPr="0032190F">
        <w:rPr>
          <w:sz w:val="20"/>
          <w:szCs w:val="20"/>
          <w:lang w:val="fr-FR"/>
        </w:rPr>
        <w:tab/>
        <w:t>Aller une quinzaine de mètres vers le nord pour atteindre  un affleurement déchiqueté et se trouver à dix mètres de la paroi et à l'ouest d'un long bloc mauve étiré d'est en ouest. S'avancer jusqu'à se trouver à quatre mètres de la paroi.</w:t>
      </w:r>
    </w:p>
    <w:p w14:paraId="3F48C361" w14:textId="77777777" w:rsidR="000152C6" w:rsidRPr="0032190F" w:rsidRDefault="000152C6" w:rsidP="000152C6">
      <w:pPr>
        <w:ind w:right="-196"/>
        <w:jc w:val="both"/>
        <w:rPr>
          <w:sz w:val="20"/>
          <w:szCs w:val="20"/>
          <w:lang w:val="fr-FR"/>
        </w:rPr>
      </w:pPr>
    </w:p>
    <w:p w14:paraId="657C3787" w14:textId="77777777" w:rsidR="000152C6" w:rsidRPr="0032190F" w:rsidRDefault="000152C6" w:rsidP="000152C6">
      <w:pPr>
        <w:ind w:right="-196"/>
        <w:jc w:val="both"/>
        <w:rPr>
          <w:b/>
          <w:sz w:val="20"/>
          <w:szCs w:val="20"/>
          <w:lang w:val="fr-FR"/>
        </w:rPr>
      </w:pPr>
      <w:r w:rsidRPr="0032190F">
        <w:rPr>
          <w:b/>
          <w:sz w:val="20"/>
          <w:szCs w:val="20"/>
          <w:lang w:val="fr-FR"/>
        </w:rPr>
        <w:t xml:space="preserve">Roche 10 </w:t>
      </w:r>
      <w:r w:rsidRPr="00426505">
        <w:rPr>
          <w:rFonts w:ascii="Symbol" w:hAnsi="Symbol"/>
          <w:b/>
          <w:sz w:val="20"/>
          <w:szCs w:val="20"/>
        </w:rPr>
        <w:t></w:t>
      </w:r>
      <w:r w:rsidRPr="0032190F">
        <w:rPr>
          <w:b/>
          <w:sz w:val="20"/>
          <w:szCs w:val="20"/>
          <w:lang w:val="fr-FR"/>
        </w:rPr>
        <w:t xml:space="preserve"> . Zone IV . Groupe I</w:t>
      </w:r>
      <w:r w:rsidRPr="0032190F">
        <w:rPr>
          <w:b/>
          <w:sz w:val="20"/>
          <w:szCs w:val="20"/>
          <w:lang w:val="fr-FR"/>
        </w:rPr>
        <w:tab/>
      </w:r>
      <w:r w:rsidRPr="0032190F">
        <w:rPr>
          <w:b/>
          <w:sz w:val="20"/>
          <w:szCs w:val="20"/>
          <w:lang w:val="fr-FR"/>
        </w:rPr>
        <w:tab/>
        <w:t>uniquement histo  Changer numéro ???</w:t>
      </w:r>
    </w:p>
    <w:p w14:paraId="696B2755" w14:textId="77777777" w:rsidR="000152C6" w:rsidRPr="0032190F" w:rsidRDefault="000152C6" w:rsidP="000152C6">
      <w:pPr>
        <w:ind w:right="-196"/>
        <w:jc w:val="both"/>
        <w:rPr>
          <w:b/>
          <w:i/>
          <w:sz w:val="20"/>
          <w:szCs w:val="20"/>
          <w:lang w:val="fr-FR"/>
        </w:rPr>
      </w:pPr>
      <w:r w:rsidRPr="0032190F">
        <w:rPr>
          <w:b/>
          <w:i/>
          <w:sz w:val="20"/>
          <w:szCs w:val="20"/>
          <w:lang w:val="fr-FR"/>
        </w:rPr>
        <w:t>Roche du bonhomme aux pieds ronds</w:t>
      </w:r>
    </w:p>
    <w:p w14:paraId="4ED0DA4B" w14:textId="77777777" w:rsidR="000152C6" w:rsidRPr="0032190F" w:rsidRDefault="000152C6" w:rsidP="000152C6">
      <w:pPr>
        <w:ind w:right="-196"/>
        <w:jc w:val="both"/>
        <w:rPr>
          <w:sz w:val="20"/>
          <w:szCs w:val="20"/>
          <w:lang w:val="fr-FR"/>
        </w:rPr>
      </w:pPr>
    </w:p>
    <w:p w14:paraId="3D535719" w14:textId="77777777" w:rsidR="000152C6" w:rsidRPr="0032190F" w:rsidRDefault="000152C6" w:rsidP="000152C6">
      <w:pPr>
        <w:ind w:right="-196"/>
        <w:jc w:val="both"/>
        <w:rPr>
          <w:i/>
          <w:sz w:val="20"/>
          <w:szCs w:val="20"/>
          <w:lang w:val="fr-FR"/>
        </w:rPr>
      </w:pPr>
      <w:r w:rsidRPr="0032190F">
        <w:rPr>
          <w:b/>
          <w:i/>
          <w:sz w:val="20"/>
          <w:szCs w:val="20"/>
          <w:lang w:val="fr-FR"/>
        </w:rPr>
        <w:tab/>
      </w:r>
      <w:r w:rsidRPr="0032190F">
        <w:rPr>
          <w:i/>
          <w:sz w:val="20"/>
          <w:szCs w:val="20"/>
          <w:lang w:val="fr-FR"/>
        </w:rPr>
        <w:t xml:space="preserve">C'est un bloc de pélite violette patinée en marron glacé, enterré au ras de l'herbe dont la surface visible (1,0 m du sud-est au nord-ouest et 0,5 m de large) est presque horizontale, plate et lisse. Dans le coin ouest, sous une fissure arrondie, se lit </w:t>
      </w:r>
      <w:r w:rsidRPr="0032190F">
        <w:rPr>
          <w:i/>
          <w:sz w:val="20"/>
          <w:szCs w:val="20"/>
          <w:u w:val="single"/>
          <w:lang w:val="fr-FR"/>
        </w:rPr>
        <w:t>ZIV-GI-R10</w:t>
      </w:r>
      <w:r w:rsidRPr="00426505">
        <w:rPr>
          <w:rFonts w:ascii="Symbol" w:hAnsi="Symbol"/>
          <w:i/>
          <w:sz w:val="20"/>
          <w:szCs w:val="20"/>
          <w:u w:val="single"/>
        </w:rPr>
        <w:t></w:t>
      </w:r>
      <w:r w:rsidRPr="0032190F">
        <w:rPr>
          <w:i/>
          <w:sz w:val="20"/>
          <w:szCs w:val="20"/>
          <w:u w:val="single"/>
          <w:lang w:val="fr-FR"/>
        </w:rPr>
        <w:t>,</w:t>
      </w:r>
      <w:r w:rsidRPr="0032190F">
        <w:rPr>
          <w:i/>
          <w:sz w:val="20"/>
          <w:szCs w:val="20"/>
          <w:lang w:val="fr-FR"/>
        </w:rPr>
        <w:t xml:space="preserve"> écrit d'est en ouest (plusieurs Z sont incisés), avec une flèche vers le sud-sud-ouest en direction de la roche 10. Ce serait donc une roche découverte par Conti, mais les gravures sont peu nettes. Repérer quelques textes de bergers, assez longs mais très effacés : Pelle 15 7 1894. Il s’agit probablement du chasseur de chamois Pietro Palma Rociu cité par Bicknell. Deviner aussi un personnage aux gros pieds ronds.</w:t>
      </w:r>
    </w:p>
    <w:p w14:paraId="41412A7B" w14:textId="77777777" w:rsidR="000152C6" w:rsidRPr="0032190F" w:rsidRDefault="000152C6" w:rsidP="000152C6">
      <w:pPr>
        <w:ind w:right="-196"/>
        <w:jc w:val="both"/>
        <w:rPr>
          <w:sz w:val="20"/>
          <w:szCs w:val="20"/>
          <w:lang w:val="fr-FR"/>
        </w:rPr>
      </w:pPr>
    </w:p>
    <w:p w14:paraId="7C0786B3" w14:textId="77777777" w:rsidR="000152C6" w:rsidRPr="0032190F" w:rsidRDefault="000152C6" w:rsidP="000152C6">
      <w:pPr>
        <w:ind w:right="-196"/>
        <w:jc w:val="both"/>
        <w:rPr>
          <w:sz w:val="20"/>
          <w:szCs w:val="20"/>
          <w:lang w:val="fr-FR"/>
        </w:rPr>
      </w:pPr>
      <w:r w:rsidRPr="0032190F">
        <w:rPr>
          <w:sz w:val="20"/>
          <w:szCs w:val="20"/>
          <w:lang w:val="fr-FR"/>
        </w:rPr>
        <w:tab/>
        <w:t xml:space="preserve">Aller sur le grand bloc de grès mauve (cité plus haut) situé à cinq mètres au sud-est de la roche 10 </w:t>
      </w:r>
      <w:r w:rsidRPr="00426505">
        <w:rPr>
          <w:rFonts w:ascii="Symbol" w:hAnsi="Symbol"/>
          <w:sz w:val="20"/>
          <w:szCs w:val="20"/>
        </w:rPr>
        <w:t></w:t>
      </w:r>
      <w:r w:rsidRPr="0032190F">
        <w:rPr>
          <w:sz w:val="20"/>
          <w:szCs w:val="20"/>
          <w:lang w:val="fr-FR"/>
        </w:rPr>
        <w:t xml:space="preserve"> et à la pointe nord-ouest de la mare.</w:t>
      </w:r>
    </w:p>
    <w:p w14:paraId="47C76EF2" w14:textId="77777777" w:rsidR="000152C6" w:rsidRPr="0032190F" w:rsidRDefault="000152C6" w:rsidP="000152C6">
      <w:pPr>
        <w:ind w:right="-196"/>
        <w:jc w:val="both"/>
        <w:rPr>
          <w:sz w:val="20"/>
          <w:szCs w:val="20"/>
          <w:lang w:val="fr-FR"/>
        </w:rPr>
      </w:pPr>
    </w:p>
    <w:p w14:paraId="48F825BC" w14:textId="77777777" w:rsidR="000152C6" w:rsidRPr="0032190F" w:rsidRDefault="000152C6" w:rsidP="00647EA0">
      <w:pPr>
        <w:pStyle w:val="Heading5"/>
      </w:pPr>
      <w:bookmarkStart w:id="5571" w:name="Desc_ZIVGIR10gamma"/>
      <w:r w:rsidRPr="0032190F">
        <w:t>ZIVGIR10@c</w:t>
      </w:r>
    </w:p>
    <w:bookmarkEnd w:id="5571"/>
    <w:p w14:paraId="72CC85BE" w14:textId="77777777" w:rsidR="000152C6" w:rsidRPr="0032190F" w:rsidRDefault="000152C6" w:rsidP="000152C6">
      <w:pPr>
        <w:ind w:right="-196"/>
        <w:jc w:val="right"/>
        <w:rPr>
          <w:b/>
          <w:i/>
          <w:sz w:val="20"/>
          <w:szCs w:val="20"/>
          <w:lang w:val="fr-FR"/>
        </w:rPr>
      </w:pPr>
      <w:r w:rsidRPr="0032190F">
        <w:rPr>
          <w:b/>
          <w:i/>
          <w:sz w:val="20"/>
          <w:szCs w:val="20"/>
          <w:lang w:val="fr-FR"/>
        </w:rPr>
        <w:t>Roche au grand réticulé complexe</w:t>
      </w:r>
    </w:p>
    <w:p w14:paraId="2B33D22B" w14:textId="77777777" w:rsidR="000152C6" w:rsidRPr="0032190F" w:rsidRDefault="000152C6" w:rsidP="000152C6">
      <w:pPr>
        <w:rPr>
          <w:lang w:val="fr-FR"/>
        </w:rPr>
      </w:pPr>
    </w:p>
    <w:p w14:paraId="7E12971B" w14:textId="3447F814" w:rsidR="000152C6" w:rsidRPr="0032190F" w:rsidRDefault="000152C6" w:rsidP="000152C6">
      <w:pPr>
        <w:rPr>
          <w:lang w:val="fr-FR"/>
        </w:rPr>
      </w:pPr>
      <w:r w:rsidRPr="0032190F">
        <w:rPr>
          <w:lang w:val="fr-FR"/>
        </w:rPr>
        <w:t xml:space="preserve">Deux, éventuellement trois </w:t>
      </w:r>
      <w:hyperlink r:id="rId14071" w:anchor="Typ_Bego_Figures_Franges" w:history="1">
        <w:r w:rsidRPr="0032190F">
          <w:rPr>
            <w:rStyle w:val="Hyperlink"/>
            <w:lang w:val="fr-FR"/>
          </w:rPr>
          <w:t>Figures à Franges</w:t>
        </w:r>
      </w:hyperlink>
      <w:r w:rsidRPr="0032190F">
        <w:rPr>
          <w:lang w:val="fr-FR"/>
        </w:rPr>
        <w:t xml:space="preserve"> scalariformes (SS BIB)</w:t>
      </w:r>
    </w:p>
    <w:p w14:paraId="2A3BDEB2" w14:textId="77777777" w:rsidR="000152C6" w:rsidRPr="0032190F" w:rsidRDefault="000152C6" w:rsidP="000152C6">
      <w:pPr>
        <w:ind w:right="-196"/>
        <w:jc w:val="both"/>
        <w:rPr>
          <w:sz w:val="20"/>
          <w:szCs w:val="20"/>
          <w:lang w:val="fr-FR"/>
        </w:rPr>
      </w:pPr>
    </w:p>
    <w:p w14:paraId="55DB1E1E" w14:textId="77777777" w:rsidR="000152C6" w:rsidRPr="0032190F" w:rsidRDefault="000152C6" w:rsidP="000152C6">
      <w:pPr>
        <w:ind w:right="-196"/>
        <w:jc w:val="both"/>
        <w:rPr>
          <w:i/>
          <w:sz w:val="20"/>
          <w:szCs w:val="20"/>
          <w:lang w:val="fr-FR"/>
        </w:rPr>
      </w:pPr>
      <w:r w:rsidRPr="0032190F">
        <w:rPr>
          <w:i/>
          <w:sz w:val="20"/>
          <w:szCs w:val="20"/>
          <w:lang w:val="fr-FR"/>
        </w:rPr>
        <w:tab/>
        <w:t xml:space="preserve">Sa face supérieure, ni plate, ni lisse présente un léger pendage est. Dans le bas, sous une rayure nord - sud blanche, la couleur est un peu plus intense et un réticulés compliqué à nombreuses cases et probablement avec des franges y est gravé. Cette figure n'est pas toujours visible et, même visible, elle est peu nette, sauf quand un soleil bas l’éclaire (en automne). Il n'y a pas de C de Conti, mais, sous la rayure blanche, est inscrit </w:t>
      </w:r>
      <w:r w:rsidRPr="0032190F">
        <w:rPr>
          <w:i/>
          <w:sz w:val="20"/>
          <w:szCs w:val="20"/>
          <w:u w:val="single"/>
          <w:lang w:val="fr-FR"/>
        </w:rPr>
        <w:t>ZIV-GI-R11</w:t>
      </w:r>
      <w:r w:rsidRPr="0032190F">
        <w:rPr>
          <w:i/>
          <w:sz w:val="20"/>
          <w:szCs w:val="20"/>
          <w:lang w:val="fr-FR"/>
        </w:rPr>
        <w:t xml:space="preserve">, suivi de </w:t>
      </w:r>
      <w:r w:rsidRPr="0032190F">
        <w:rPr>
          <w:i/>
          <w:sz w:val="20"/>
          <w:szCs w:val="20"/>
          <w:u w:val="single"/>
          <w:lang w:val="fr-FR"/>
        </w:rPr>
        <w:t>B ou D</w:t>
      </w:r>
      <w:r w:rsidRPr="0032190F">
        <w:rPr>
          <w:i/>
          <w:sz w:val="20"/>
          <w:szCs w:val="20"/>
          <w:lang w:val="fr-FR"/>
        </w:rPr>
        <w:t xml:space="preserve"> avec une flèche en direction du nord-nord-est, indiquant que la roche 11 A se trouve à vingt-cinq mètres.</w:t>
      </w:r>
    </w:p>
    <w:p w14:paraId="521F3B5D" w14:textId="77777777" w:rsidR="000152C6" w:rsidRPr="0032190F" w:rsidRDefault="000152C6" w:rsidP="000152C6">
      <w:pPr>
        <w:ind w:right="-196"/>
        <w:jc w:val="both"/>
        <w:rPr>
          <w:i/>
          <w:sz w:val="20"/>
          <w:szCs w:val="20"/>
          <w:lang w:val="fr-FR"/>
        </w:rPr>
      </w:pPr>
      <w:r w:rsidRPr="0032190F">
        <w:rPr>
          <w:i/>
          <w:sz w:val="20"/>
          <w:szCs w:val="20"/>
          <w:lang w:val="fr-FR"/>
        </w:rPr>
        <w:tab/>
        <w:t>Cette roche s’est appelée R10 et R10</w:t>
      </w:r>
      <w:r w:rsidRPr="00426505">
        <w:rPr>
          <w:rFonts w:ascii="Symbol" w:hAnsi="Symbol"/>
          <w:i/>
          <w:sz w:val="20"/>
          <w:szCs w:val="20"/>
        </w:rPr>
        <w:t></w:t>
      </w:r>
      <w:r w:rsidRPr="0032190F">
        <w:rPr>
          <w:i/>
          <w:sz w:val="20"/>
          <w:szCs w:val="20"/>
          <w:lang w:val="fr-FR"/>
        </w:rPr>
        <w:t>.. Elle a été photographiée et éditée par Conti en 1942 sous le numéro ZIV GI R10 mais son relevé est très “amélioré” par rapport au notre.</w:t>
      </w:r>
    </w:p>
    <w:p w14:paraId="13355028" w14:textId="77777777" w:rsidR="000152C6" w:rsidRPr="0032190F" w:rsidRDefault="000152C6" w:rsidP="000152C6">
      <w:pPr>
        <w:ind w:right="-196"/>
        <w:jc w:val="both"/>
        <w:rPr>
          <w:sz w:val="20"/>
          <w:szCs w:val="20"/>
          <w:lang w:val="fr-FR"/>
        </w:rPr>
      </w:pPr>
      <w:r w:rsidRPr="0032190F">
        <w:rPr>
          <w:sz w:val="20"/>
          <w:szCs w:val="20"/>
          <w:lang w:val="fr-FR"/>
        </w:rPr>
        <w:t>Photos 1971 sous numéro 10</w:t>
      </w:r>
      <w:r w:rsidRPr="00426505">
        <w:rPr>
          <w:rFonts w:ascii="Symbol" w:hAnsi="Symbol"/>
          <w:sz w:val="20"/>
          <w:szCs w:val="20"/>
        </w:rPr>
        <w:t></w:t>
      </w:r>
      <w:r w:rsidRPr="0032190F">
        <w:rPr>
          <w:sz w:val="20"/>
          <w:szCs w:val="20"/>
          <w:lang w:val="fr-FR"/>
        </w:rPr>
        <w:t xml:space="preserve"> : R dans site, R (ph. surexposée),  photo de la gravure +  un agrandissement </w:t>
      </w:r>
    </w:p>
    <w:p w14:paraId="7F50BB2F" w14:textId="77777777" w:rsidR="000152C6" w:rsidRPr="0032190F" w:rsidRDefault="000152C6" w:rsidP="000152C6">
      <w:pPr>
        <w:ind w:right="-196"/>
        <w:jc w:val="both"/>
        <w:rPr>
          <w:sz w:val="20"/>
          <w:szCs w:val="20"/>
          <w:lang w:val="fr-FR"/>
        </w:rPr>
      </w:pPr>
    </w:p>
    <w:p w14:paraId="572A042A" w14:textId="77777777" w:rsidR="000152C6" w:rsidRPr="0032190F" w:rsidRDefault="000152C6" w:rsidP="000152C6">
      <w:pPr>
        <w:ind w:right="-196"/>
        <w:jc w:val="both"/>
        <w:rPr>
          <w:sz w:val="20"/>
          <w:szCs w:val="20"/>
          <w:lang w:val="fr-FR"/>
        </w:rPr>
      </w:pPr>
      <w:r w:rsidRPr="0032190F">
        <w:rPr>
          <w:sz w:val="20"/>
          <w:szCs w:val="20"/>
          <w:lang w:val="fr-FR"/>
        </w:rPr>
        <w:tab/>
        <w:t>Marcher moins de quinze mètres vers le sud-sud-est de manière à longer par l'ouest les blocs qui bordent la mare. Au sud, l'affleurement ras du sol est déchiqueté et verdâtre. Au nord, à un mètre, se repèrent quelques faces bosselées orange clair.</w:t>
      </w:r>
    </w:p>
    <w:p w14:paraId="01EEB679" w14:textId="77777777" w:rsidR="000152C6" w:rsidRPr="0032190F" w:rsidRDefault="000152C6" w:rsidP="000152C6">
      <w:pPr>
        <w:ind w:right="-196"/>
        <w:jc w:val="both"/>
        <w:rPr>
          <w:sz w:val="20"/>
          <w:szCs w:val="20"/>
          <w:lang w:val="fr-FR"/>
        </w:rPr>
      </w:pPr>
    </w:p>
    <w:p w14:paraId="3DDAF30F" w14:textId="77777777" w:rsidR="000152C6" w:rsidRPr="0032190F" w:rsidRDefault="000152C6" w:rsidP="000152C6">
      <w:pPr>
        <w:ind w:right="-196"/>
        <w:jc w:val="both"/>
        <w:rPr>
          <w:b/>
          <w:sz w:val="20"/>
          <w:szCs w:val="20"/>
          <w:lang w:val="fr-FR"/>
        </w:rPr>
      </w:pPr>
      <w:r w:rsidRPr="0032190F">
        <w:rPr>
          <w:b/>
          <w:sz w:val="20"/>
          <w:szCs w:val="20"/>
          <w:lang w:val="fr-FR"/>
        </w:rPr>
        <w:t xml:space="preserve">Roche 10 </w:t>
      </w:r>
      <w:r w:rsidRPr="00426505">
        <w:rPr>
          <w:rFonts w:ascii="Symbol" w:hAnsi="Symbol"/>
          <w:b/>
          <w:sz w:val="20"/>
          <w:szCs w:val="20"/>
        </w:rPr>
        <w:t></w:t>
      </w:r>
      <w:r w:rsidRPr="0032190F">
        <w:rPr>
          <w:b/>
          <w:sz w:val="20"/>
          <w:szCs w:val="20"/>
          <w:lang w:val="fr-FR"/>
        </w:rPr>
        <w:t xml:space="preserve"> . Zone IV . Groupe I</w:t>
      </w:r>
    </w:p>
    <w:p w14:paraId="13AB5BA6" w14:textId="77777777" w:rsidR="000152C6" w:rsidRPr="0032190F" w:rsidRDefault="000152C6" w:rsidP="000152C6">
      <w:pPr>
        <w:ind w:right="-196"/>
        <w:jc w:val="both"/>
        <w:rPr>
          <w:b/>
          <w:i/>
          <w:sz w:val="20"/>
          <w:szCs w:val="20"/>
          <w:lang w:val="fr-FR"/>
        </w:rPr>
      </w:pPr>
      <w:r w:rsidRPr="0032190F">
        <w:rPr>
          <w:b/>
          <w:i/>
          <w:sz w:val="20"/>
          <w:szCs w:val="20"/>
          <w:lang w:val="fr-FR"/>
        </w:rPr>
        <w:t>Roche aux petites cupules éparses</w:t>
      </w:r>
    </w:p>
    <w:p w14:paraId="2FE7A794" w14:textId="77777777" w:rsidR="000152C6" w:rsidRPr="0032190F" w:rsidRDefault="000152C6" w:rsidP="000152C6">
      <w:pPr>
        <w:ind w:right="-196"/>
        <w:jc w:val="both"/>
        <w:rPr>
          <w:sz w:val="20"/>
          <w:szCs w:val="20"/>
          <w:lang w:val="fr-FR"/>
        </w:rPr>
      </w:pPr>
    </w:p>
    <w:p w14:paraId="65149C0D" w14:textId="77777777" w:rsidR="000152C6" w:rsidRPr="0032190F" w:rsidRDefault="000152C6" w:rsidP="000152C6">
      <w:pPr>
        <w:ind w:right="-196"/>
        <w:jc w:val="both"/>
        <w:rPr>
          <w:i/>
          <w:sz w:val="20"/>
          <w:szCs w:val="20"/>
          <w:lang w:val="fr-FR"/>
        </w:rPr>
      </w:pPr>
      <w:r w:rsidRPr="0032190F">
        <w:rPr>
          <w:i/>
          <w:sz w:val="20"/>
          <w:szCs w:val="20"/>
          <w:lang w:val="fr-FR"/>
        </w:rPr>
        <w:tab/>
        <w:t>Examiner, au sud de l’affleurement, une petite face orange (0,3 m d' est en ouest par 0,2 m), de pendage moyen 30° est, située à 1,0 m au-dessus du sol mi-cailloux mi-herbe et parfois couvert d'eau. Elle est entourée de surfaces plus ou moins lisses, verdâtres avec des coulures d'eau. Quelques petites cupules éparses, plus claires que la patine, y sont visibles autour d’une plage.</w:t>
      </w:r>
    </w:p>
    <w:p w14:paraId="62B37CE8" w14:textId="77777777" w:rsidR="000152C6" w:rsidRPr="0032190F" w:rsidRDefault="000152C6" w:rsidP="000152C6">
      <w:pPr>
        <w:ind w:right="-196"/>
        <w:jc w:val="both"/>
        <w:rPr>
          <w:sz w:val="20"/>
          <w:szCs w:val="20"/>
          <w:lang w:val="fr-FR"/>
        </w:rPr>
      </w:pPr>
    </w:p>
    <w:p w14:paraId="1ACBB67C" w14:textId="77777777" w:rsidR="000152C6" w:rsidRPr="0032190F" w:rsidRDefault="000152C6" w:rsidP="000152C6">
      <w:pPr>
        <w:ind w:right="-196"/>
        <w:jc w:val="both"/>
        <w:rPr>
          <w:sz w:val="20"/>
          <w:szCs w:val="20"/>
          <w:lang w:val="fr-FR"/>
        </w:rPr>
      </w:pPr>
      <w:r w:rsidRPr="0032190F">
        <w:rPr>
          <w:sz w:val="20"/>
          <w:szCs w:val="20"/>
          <w:lang w:val="fr-FR"/>
        </w:rPr>
        <w:tab/>
        <w:t xml:space="preserve">Regarder au dessus de cette roche 10 </w:t>
      </w:r>
      <w:r w:rsidRPr="00426505">
        <w:rPr>
          <w:rFonts w:ascii="Symbol" w:hAnsi="Symbol"/>
          <w:sz w:val="20"/>
          <w:szCs w:val="20"/>
        </w:rPr>
        <w:t></w:t>
      </w:r>
      <w:r w:rsidRPr="0032190F">
        <w:rPr>
          <w:sz w:val="20"/>
          <w:szCs w:val="20"/>
          <w:lang w:val="fr-FR"/>
        </w:rPr>
        <w:t>.</w:t>
      </w:r>
    </w:p>
    <w:p w14:paraId="14248399" w14:textId="77777777" w:rsidR="000152C6" w:rsidRPr="0032190F" w:rsidRDefault="000152C6" w:rsidP="000152C6">
      <w:pPr>
        <w:ind w:right="-196"/>
        <w:jc w:val="both"/>
        <w:rPr>
          <w:sz w:val="20"/>
          <w:szCs w:val="20"/>
          <w:lang w:val="fr-FR"/>
        </w:rPr>
      </w:pPr>
    </w:p>
    <w:p w14:paraId="57D9422C" w14:textId="77777777" w:rsidR="000152C6" w:rsidRPr="0032190F" w:rsidRDefault="000152C6" w:rsidP="000152C6">
      <w:pPr>
        <w:ind w:right="-196"/>
        <w:jc w:val="both"/>
        <w:rPr>
          <w:b/>
          <w:sz w:val="20"/>
          <w:szCs w:val="20"/>
          <w:lang w:val="fr-FR"/>
        </w:rPr>
      </w:pPr>
      <w:r w:rsidRPr="0032190F">
        <w:rPr>
          <w:b/>
          <w:sz w:val="20"/>
          <w:szCs w:val="20"/>
          <w:lang w:val="fr-FR"/>
        </w:rPr>
        <w:t xml:space="preserve">Roche 11 </w:t>
      </w:r>
      <w:r w:rsidRPr="00426505">
        <w:rPr>
          <w:rFonts w:ascii="Symbol" w:hAnsi="Symbol"/>
          <w:b/>
          <w:sz w:val="20"/>
          <w:szCs w:val="20"/>
        </w:rPr>
        <w:t></w:t>
      </w:r>
      <w:r w:rsidRPr="0032190F">
        <w:rPr>
          <w:b/>
          <w:sz w:val="20"/>
          <w:szCs w:val="20"/>
          <w:lang w:val="fr-FR"/>
        </w:rPr>
        <w:t xml:space="preserve"> H . Zone IV . Groupe I</w:t>
      </w:r>
    </w:p>
    <w:p w14:paraId="44CC77A9" w14:textId="77777777" w:rsidR="000152C6" w:rsidRPr="0032190F" w:rsidRDefault="000152C6" w:rsidP="000152C6">
      <w:pPr>
        <w:ind w:right="-196"/>
        <w:jc w:val="both"/>
        <w:rPr>
          <w:b/>
          <w:i/>
          <w:sz w:val="20"/>
          <w:szCs w:val="20"/>
          <w:lang w:val="fr-FR"/>
        </w:rPr>
      </w:pPr>
      <w:r w:rsidRPr="0032190F">
        <w:rPr>
          <w:b/>
          <w:i/>
          <w:sz w:val="20"/>
          <w:szCs w:val="20"/>
          <w:lang w:val="fr-FR"/>
        </w:rPr>
        <w:t>Roche aux T ouvragés</w:t>
      </w:r>
    </w:p>
    <w:p w14:paraId="73177AE3" w14:textId="77777777" w:rsidR="000152C6" w:rsidRPr="0032190F" w:rsidRDefault="000152C6" w:rsidP="000152C6">
      <w:pPr>
        <w:ind w:right="-196"/>
        <w:jc w:val="both"/>
        <w:rPr>
          <w:b/>
          <w:i/>
          <w:sz w:val="20"/>
          <w:szCs w:val="20"/>
          <w:lang w:val="fr-FR"/>
        </w:rPr>
      </w:pPr>
    </w:p>
    <w:p w14:paraId="66D25744" w14:textId="77777777" w:rsidR="000152C6" w:rsidRPr="0032190F" w:rsidRDefault="000152C6" w:rsidP="000152C6">
      <w:pPr>
        <w:ind w:right="-196"/>
        <w:jc w:val="both"/>
        <w:rPr>
          <w:b/>
          <w:i/>
          <w:sz w:val="20"/>
          <w:szCs w:val="20"/>
          <w:lang w:val="fr-FR"/>
        </w:rPr>
      </w:pPr>
      <w:r w:rsidRPr="0032190F">
        <w:rPr>
          <w:b/>
          <w:i/>
          <w:sz w:val="20"/>
          <w:szCs w:val="20"/>
          <w:lang w:val="fr-FR"/>
        </w:rPr>
        <w:tab/>
      </w:r>
      <w:r w:rsidRPr="0032190F">
        <w:rPr>
          <w:i/>
          <w:sz w:val="20"/>
          <w:szCs w:val="20"/>
          <w:lang w:val="fr-FR"/>
        </w:rPr>
        <w:t>Elle se trouve sur la partie nord de l'affleurement, plus large et mieux patinée. Examiner une surface de pendage 70° sud, située à l'ouest d'un grand trou ovale allongé du nord au sud. On doit y lire des signatures incomplètes. Seuls W, 8, Te(n)d, P y sont nets ainsi que des T majuscules travaillés comme sur la roche 4 C.</w:t>
      </w:r>
    </w:p>
    <w:p w14:paraId="2E6AAED6" w14:textId="77777777" w:rsidR="000152C6" w:rsidRPr="0032190F" w:rsidRDefault="000152C6" w:rsidP="000152C6">
      <w:pPr>
        <w:ind w:right="-196"/>
        <w:jc w:val="both"/>
        <w:rPr>
          <w:sz w:val="20"/>
          <w:szCs w:val="20"/>
          <w:lang w:val="fr-FR"/>
        </w:rPr>
      </w:pPr>
    </w:p>
    <w:p w14:paraId="4DC20722" w14:textId="77777777" w:rsidR="000152C6" w:rsidRPr="0032190F" w:rsidRDefault="000152C6" w:rsidP="000152C6">
      <w:pPr>
        <w:ind w:right="-196"/>
        <w:jc w:val="both"/>
        <w:rPr>
          <w:sz w:val="20"/>
          <w:szCs w:val="20"/>
          <w:lang w:val="fr-FR"/>
        </w:rPr>
      </w:pPr>
      <w:r w:rsidRPr="0032190F">
        <w:rPr>
          <w:sz w:val="20"/>
          <w:szCs w:val="20"/>
          <w:lang w:val="fr-FR"/>
        </w:rPr>
        <w:tab/>
        <w:t xml:space="preserve">Aller à huit mètres vers l'ouest pour examiner le sud de la partie de l'affleurement qui s'étend vers l'ouest. </w:t>
      </w:r>
    </w:p>
    <w:p w14:paraId="27987074" w14:textId="77777777" w:rsidR="000152C6" w:rsidRPr="0032190F" w:rsidRDefault="000152C6" w:rsidP="000152C6">
      <w:pPr>
        <w:ind w:right="-196"/>
        <w:jc w:val="both"/>
        <w:rPr>
          <w:sz w:val="20"/>
          <w:szCs w:val="20"/>
          <w:lang w:val="fr-FR"/>
        </w:rPr>
      </w:pPr>
    </w:p>
    <w:p w14:paraId="1E1EE876" w14:textId="77777777" w:rsidR="000152C6" w:rsidRPr="0032190F" w:rsidRDefault="000152C6" w:rsidP="000152C6">
      <w:pPr>
        <w:ind w:right="-196"/>
        <w:jc w:val="both"/>
        <w:rPr>
          <w:b/>
          <w:sz w:val="20"/>
          <w:szCs w:val="20"/>
          <w:lang w:val="fr-FR"/>
        </w:rPr>
      </w:pPr>
      <w:r w:rsidRPr="0032190F">
        <w:rPr>
          <w:b/>
          <w:sz w:val="20"/>
          <w:szCs w:val="20"/>
          <w:lang w:val="fr-FR"/>
        </w:rPr>
        <w:t xml:space="preserve">Roche 10 </w:t>
      </w:r>
      <w:r w:rsidRPr="00426505">
        <w:rPr>
          <w:rFonts w:ascii="Symbol" w:hAnsi="Symbol"/>
          <w:b/>
          <w:sz w:val="20"/>
          <w:szCs w:val="20"/>
        </w:rPr>
        <w:t></w:t>
      </w:r>
      <w:r w:rsidRPr="0032190F">
        <w:rPr>
          <w:b/>
          <w:sz w:val="20"/>
          <w:szCs w:val="20"/>
          <w:lang w:val="fr-FR"/>
        </w:rPr>
        <w:t xml:space="preserve"> . Zone IV . Groupe I</w:t>
      </w:r>
    </w:p>
    <w:p w14:paraId="22C8B3F0" w14:textId="77777777" w:rsidR="000152C6" w:rsidRPr="0032190F" w:rsidRDefault="000152C6" w:rsidP="000152C6">
      <w:pPr>
        <w:ind w:right="-196"/>
        <w:jc w:val="both"/>
        <w:rPr>
          <w:b/>
          <w:i/>
          <w:sz w:val="20"/>
          <w:szCs w:val="20"/>
          <w:lang w:val="fr-FR"/>
        </w:rPr>
      </w:pPr>
      <w:r w:rsidRPr="0032190F">
        <w:rPr>
          <w:b/>
          <w:i/>
          <w:sz w:val="20"/>
          <w:szCs w:val="20"/>
          <w:lang w:val="fr-FR"/>
        </w:rPr>
        <w:t>Roche de la plage dans la pointe</w:t>
      </w:r>
    </w:p>
    <w:p w14:paraId="08ABB317" w14:textId="77777777" w:rsidR="000152C6" w:rsidRPr="0032190F" w:rsidRDefault="000152C6" w:rsidP="000152C6">
      <w:pPr>
        <w:ind w:right="-196"/>
        <w:jc w:val="both"/>
        <w:rPr>
          <w:sz w:val="20"/>
          <w:szCs w:val="20"/>
          <w:lang w:val="fr-FR"/>
        </w:rPr>
      </w:pPr>
    </w:p>
    <w:p w14:paraId="3E0235F9" w14:textId="77777777" w:rsidR="000152C6" w:rsidRPr="0032190F" w:rsidRDefault="000152C6" w:rsidP="000152C6">
      <w:pPr>
        <w:ind w:right="-196"/>
        <w:jc w:val="both"/>
        <w:rPr>
          <w:i/>
          <w:sz w:val="20"/>
          <w:szCs w:val="20"/>
          <w:lang w:val="fr-FR"/>
        </w:rPr>
      </w:pPr>
      <w:r w:rsidRPr="0032190F">
        <w:rPr>
          <w:i/>
          <w:sz w:val="20"/>
          <w:szCs w:val="20"/>
          <w:lang w:val="fr-FR"/>
        </w:rPr>
        <w:tab/>
        <w:t>Examiner la face triangulaire (1,0 m par 0,4 m) de pendage 20° sud d'un petit éperon. Elle est sensiblement plate et présente une profonde fissure nord - sud et un décrochement est - ouest. Il faut découvrir une petite plage dans sa pointe sud et peut-être des schématiques linéaires.</w:t>
      </w:r>
    </w:p>
    <w:p w14:paraId="75DD6945" w14:textId="77777777" w:rsidR="000152C6" w:rsidRPr="0032190F" w:rsidRDefault="000152C6" w:rsidP="000152C6">
      <w:pPr>
        <w:ind w:right="-196"/>
        <w:jc w:val="both"/>
        <w:rPr>
          <w:i/>
          <w:sz w:val="20"/>
          <w:szCs w:val="20"/>
          <w:lang w:val="fr-FR"/>
        </w:rPr>
      </w:pPr>
      <w:r w:rsidRPr="0032190F">
        <w:rPr>
          <w:i/>
          <w:sz w:val="20"/>
          <w:szCs w:val="20"/>
          <w:lang w:val="fr-FR"/>
        </w:rPr>
        <w:t>En 2001 le plan n’existait pas. Il a été réalisé, ainsi que le cello en 2003. VERIFIER</w:t>
      </w:r>
    </w:p>
    <w:p w14:paraId="4A1C77C6" w14:textId="77777777" w:rsidR="000152C6" w:rsidRPr="0032190F" w:rsidRDefault="000152C6" w:rsidP="000152C6">
      <w:pPr>
        <w:ind w:right="-196"/>
        <w:jc w:val="both"/>
        <w:rPr>
          <w:sz w:val="20"/>
          <w:szCs w:val="20"/>
          <w:lang w:val="fr-FR"/>
        </w:rPr>
      </w:pPr>
    </w:p>
    <w:p w14:paraId="412BBC93" w14:textId="77777777" w:rsidR="000152C6" w:rsidRPr="0032190F" w:rsidRDefault="000152C6" w:rsidP="000152C6">
      <w:pPr>
        <w:ind w:right="-196"/>
        <w:jc w:val="both"/>
        <w:rPr>
          <w:sz w:val="20"/>
          <w:szCs w:val="20"/>
          <w:lang w:val="fr-FR"/>
        </w:rPr>
      </w:pPr>
      <w:r w:rsidRPr="0032190F">
        <w:rPr>
          <w:sz w:val="20"/>
          <w:szCs w:val="20"/>
          <w:lang w:val="fr-FR"/>
        </w:rPr>
        <w:t>Contourner la mare par l’ouest et longer la moitié de sa rive sud. Monter un peu par un couloir conduisant vers le sud et aboutissant aux R4C et R4</w:t>
      </w:r>
      <w:r w:rsidRPr="00426505">
        <w:rPr>
          <w:rFonts w:ascii="Symbol" w:hAnsi="Symbol"/>
          <w:sz w:val="20"/>
          <w:szCs w:val="20"/>
        </w:rPr>
        <w:t></w:t>
      </w:r>
      <w:r w:rsidRPr="0032190F">
        <w:rPr>
          <w:sz w:val="20"/>
          <w:szCs w:val="20"/>
          <w:lang w:val="fr-FR"/>
        </w:rPr>
        <w:t>.</w:t>
      </w:r>
    </w:p>
    <w:p w14:paraId="45EE1E7B" w14:textId="77777777" w:rsidR="000152C6" w:rsidRPr="0032190F" w:rsidRDefault="000152C6" w:rsidP="000152C6">
      <w:pPr>
        <w:ind w:right="-196"/>
        <w:jc w:val="both"/>
        <w:rPr>
          <w:sz w:val="20"/>
          <w:szCs w:val="20"/>
          <w:lang w:val="fr-FR"/>
        </w:rPr>
      </w:pPr>
    </w:p>
    <w:p w14:paraId="5B142EAC" w14:textId="77777777" w:rsidR="000152C6" w:rsidRPr="0032190F" w:rsidRDefault="000152C6" w:rsidP="000152C6">
      <w:pPr>
        <w:ind w:right="-196"/>
        <w:jc w:val="both"/>
        <w:rPr>
          <w:b/>
          <w:sz w:val="20"/>
          <w:szCs w:val="20"/>
          <w:lang w:val="fr-FR"/>
        </w:rPr>
      </w:pPr>
      <w:r w:rsidRPr="0032190F">
        <w:rPr>
          <w:b/>
          <w:sz w:val="20"/>
          <w:szCs w:val="20"/>
          <w:lang w:val="fr-FR"/>
        </w:rPr>
        <w:t xml:space="preserve">Roche 4 </w:t>
      </w:r>
      <w:r w:rsidRPr="00426505">
        <w:rPr>
          <w:rFonts w:ascii="Symbol" w:hAnsi="Symbol"/>
          <w:b/>
          <w:sz w:val="20"/>
          <w:szCs w:val="20"/>
        </w:rPr>
        <w:t></w:t>
      </w:r>
      <w:r w:rsidRPr="0032190F">
        <w:rPr>
          <w:b/>
          <w:sz w:val="20"/>
          <w:szCs w:val="20"/>
          <w:lang w:val="fr-FR"/>
        </w:rPr>
        <w:t xml:space="preserve"> H . Zone IV . Groupe I</w:t>
      </w:r>
    </w:p>
    <w:p w14:paraId="304F5C18" w14:textId="77777777" w:rsidR="000152C6" w:rsidRPr="0032190F" w:rsidRDefault="000152C6" w:rsidP="000152C6">
      <w:pPr>
        <w:ind w:right="-196"/>
        <w:jc w:val="both"/>
        <w:rPr>
          <w:b/>
          <w:i/>
          <w:sz w:val="20"/>
          <w:szCs w:val="20"/>
          <w:lang w:val="fr-FR"/>
        </w:rPr>
      </w:pPr>
      <w:r w:rsidRPr="0032190F">
        <w:rPr>
          <w:b/>
          <w:i/>
          <w:sz w:val="20"/>
          <w:szCs w:val="20"/>
          <w:lang w:val="fr-FR"/>
        </w:rPr>
        <w:t>Roche de Bandolin</w:t>
      </w:r>
    </w:p>
    <w:p w14:paraId="6F8CD5DD" w14:textId="77777777" w:rsidR="000152C6" w:rsidRPr="0032190F" w:rsidRDefault="000152C6" w:rsidP="000152C6">
      <w:pPr>
        <w:ind w:right="-196"/>
        <w:jc w:val="both"/>
        <w:rPr>
          <w:sz w:val="20"/>
          <w:szCs w:val="20"/>
          <w:lang w:val="fr-FR"/>
        </w:rPr>
      </w:pPr>
    </w:p>
    <w:p w14:paraId="08F574A0" w14:textId="77777777" w:rsidR="000152C6" w:rsidRPr="0032190F" w:rsidRDefault="000152C6" w:rsidP="000152C6">
      <w:pPr>
        <w:ind w:right="-196"/>
        <w:jc w:val="both"/>
        <w:rPr>
          <w:i/>
          <w:sz w:val="20"/>
          <w:szCs w:val="20"/>
          <w:lang w:val="fr-FR"/>
        </w:rPr>
      </w:pPr>
      <w:r w:rsidRPr="0032190F">
        <w:rPr>
          <w:i/>
          <w:sz w:val="20"/>
          <w:szCs w:val="20"/>
          <w:lang w:val="fr-FR"/>
        </w:rPr>
        <w:tab/>
        <w:t>C'est un bloc de pélite verte(2,0 m par 1,5 m  au sol, haut de 0,4 m au maximum), portant des lambeaux de patine orange ou verdâtre sur sa face supérieure en forme de triangle épointé et presque horizontale (0,9 m d’est en ouest par 1,7 m). Repérer une surface couverte de patine lisse (0,3 m par 0,2 m), près de l'arête sud- ouest - nord-est située au nord. Elle porte une inscription écrite d’est en ouest : Seratore Bandolin li 20 luglio 1912.</w:t>
      </w:r>
    </w:p>
    <w:p w14:paraId="4B87E2FC" w14:textId="77777777" w:rsidR="000152C6" w:rsidRPr="0032190F" w:rsidRDefault="000152C6" w:rsidP="000152C6">
      <w:pPr>
        <w:ind w:right="-196"/>
        <w:jc w:val="both"/>
        <w:rPr>
          <w:sz w:val="20"/>
          <w:szCs w:val="20"/>
          <w:lang w:val="fr-FR"/>
        </w:rPr>
      </w:pPr>
    </w:p>
    <w:p w14:paraId="371BB49D" w14:textId="77777777" w:rsidR="000152C6" w:rsidRPr="0032190F" w:rsidRDefault="000152C6" w:rsidP="000152C6">
      <w:pPr>
        <w:ind w:right="-196"/>
        <w:jc w:val="both"/>
        <w:rPr>
          <w:sz w:val="20"/>
          <w:szCs w:val="20"/>
          <w:lang w:val="fr-FR"/>
        </w:rPr>
      </w:pPr>
      <w:r w:rsidRPr="0032190F">
        <w:rPr>
          <w:sz w:val="20"/>
          <w:szCs w:val="20"/>
          <w:lang w:val="fr-FR"/>
        </w:rPr>
        <w:tab/>
        <w:t xml:space="preserve">Revenir jusqu'à la roche 10 </w:t>
      </w:r>
      <w:r w:rsidRPr="00426505">
        <w:rPr>
          <w:rFonts w:ascii="Symbol" w:hAnsi="Symbol"/>
          <w:sz w:val="20"/>
          <w:szCs w:val="20"/>
        </w:rPr>
        <w:t></w:t>
      </w:r>
      <w:r w:rsidRPr="00426505">
        <w:rPr>
          <w:rFonts w:ascii="Symbol" w:hAnsi="Symbol"/>
          <w:sz w:val="20"/>
          <w:szCs w:val="20"/>
        </w:rPr>
        <w:t></w:t>
      </w:r>
      <w:r w:rsidRPr="0032190F">
        <w:rPr>
          <w:sz w:val="20"/>
          <w:szCs w:val="20"/>
          <w:lang w:val="fr-FR"/>
        </w:rPr>
        <w:t>(réticulé complexe) et se diriger 18 m vers le nord-est, en direction d'une grande dalle de grès rose peu élevée au-dessus du sol, sauf au nord-est. Sur le bas de celle-ci repose une pierre de pélite verte feuilletée. On aura dépassé un bloc de grès violet parcouru de stries plus claires.</w:t>
      </w:r>
    </w:p>
    <w:p w14:paraId="3CECC76C" w14:textId="77777777" w:rsidR="000152C6" w:rsidRDefault="000152C6" w:rsidP="000152C6">
      <w:pPr>
        <w:ind w:right="-196"/>
        <w:jc w:val="both"/>
        <w:rPr>
          <w:sz w:val="20"/>
          <w:szCs w:val="20"/>
          <w:lang w:val="fr-FR"/>
        </w:rPr>
      </w:pPr>
    </w:p>
    <w:p w14:paraId="2FD8035E" w14:textId="23EBFEDF" w:rsidR="002A1833" w:rsidRPr="0032190F" w:rsidRDefault="002A1833" w:rsidP="002A1833">
      <w:pPr>
        <w:pStyle w:val="Heading5"/>
      </w:pPr>
      <w:bookmarkStart w:id="5572" w:name="Desc_ZIVGIR11alpha"/>
      <w:r>
        <w:t>ZIVGIR11alpha</w:t>
      </w:r>
    </w:p>
    <w:bookmarkEnd w:id="5572"/>
    <w:p w14:paraId="62AB52A6" w14:textId="77777777" w:rsidR="000152C6" w:rsidRPr="0032190F" w:rsidRDefault="000152C6" w:rsidP="000152C6">
      <w:pPr>
        <w:ind w:right="-196"/>
        <w:jc w:val="both"/>
        <w:rPr>
          <w:b/>
          <w:sz w:val="20"/>
          <w:szCs w:val="20"/>
          <w:lang w:val="fr-FR"/>
        </w:rPr>
      </w:pPr>
      <w:r w:rsidRPr="0032190F">
        <w:rPr>
          <w:b/>
          <w:sz w:val="20"/>
          <w:szCs w:val="20"/>
          <w:lang w:val="fr-FR"/>
        </w:rPr>
        <w:t xml:space="preserve">Roche 11 </w:t>
      </w:r>
      <w:r w:rsidRPr="00426505">
        <w:rPr>
          <w:rFonts w:ascii="Symbol" w:hAnsi="Symbol"/>
          <w:b/>
          <w:sz w:val="20"/>
          <w:szCs w:val="20"/>
        </w:rPr>
        <w:t></w:t>
      </w:r>
      <w:r w:rsidRPr="0032190F">
        <w:rPr>
          <w:b/>
          <w:sz w:val="20"/>
          <w:szCs w:val="20"/>
          <w:lang w:val="fr-FR"/>
        </w:rPr>
        <w:t xml:space="preserve"> . Zone IV . Groupe I</w:t>
      </w:r>
    </w:p>
    <w:p w14:paraId="618E9108" w14:textId="77777777" w:rsidR="000152C6" w:rsidRDefault="000152C6" w:rsidP="000152C6">
      <w:pPr>
        <w:ind w:right="-196"/>
        <w:jc w:val="both"/>
        <w:rPr>
          <w:b/>
          <w:i/>
          <w:sz w:val="20"/>
          <w:szCs w:val="20"/>
          <w:lang w:val="fr-FR"/>
        </w:rPr>
      </w:pPr>
      <w:r w:rsidRPr="0032190F">
        <w:rPr>
          <w:b/>
          <w:i/>
          <w:sz w:val="20"/>
          <w:szCs w:val="20"/>
          <w:lang w:val="fr-FR"/>
        </w:rPr>
        <w:t>Roche du corniforme et du petit poignard</w:t>
      </w:r>
    </w:p>
    <w:p w14:paraId="66E47C51" w14:textId="77777777" w:rsidR="002A1833" w:rsidRDefault="002A1833" w:rsidP="000152C6">
      <w:pPr>
        <w:ind w:right="-196"/>
        <w:jc w:val="both"/>
        <w:rPr>
          <w:b/>
          <w:i/>
          <w:sz w:val="20"/>
          <w:szCs w:val="20"/>
          <w:lang w:val="fr-FR"/>
        </w:rPr>
      </w:pPr>
    </w:p>
    <w:p w14:paraId="28A6E4FA" w14:textId="25AB0E2F" w:rsidR="002A1833" w:rsidRPr="002A1833" w:rsidRDefault="002A1833" w:rsidP="000152C6">
      <w:pPr>
        <w:ind w:right="-196"/>
        <w:jc w:val="both"/>
        <w:rPr>
          <w:b/>
          <w:iCs/>
          <w:sz w:val="20"/>
          <w:szCs w:val="20"/>
          <w:lang w:val="fr-FR"/>
        </w:rPr>
      </w:pPr>
      <w:r>
        <w:rPr>
          <w:lang w:val="fr-FR"/>
        </w:rPr>
        <w:t>[</w:t>
      </w:r>
      <w:hyperlink r:id="rId14072" w:anchor="Typ_Bego_Poignards_c_garde_debord" w:history="1">
        <w:r w:rsidRPr="002A1833">
          <w:rPr>
            <w:rStyle w:val="Hyperlink"/>
            <w:lang w:val="fr-FR"/>
          </w:rPr>
          <w:t>garde débordante</w:t>
        </w:r>
      </w:hyperlink>
      <w:r>
        <w:rPr>
          <w:lang w:val="fr-FR"/>
        </w:rPr>
        <w:t>]</w:t>
      </w:r>
    </w:p>
    <w:p w14:paraId="355EBADF" w14:textId="77777777" w:rsidR="000152C6" w:rsidRPr="0032190F" w:rsidRDefault="000152C6" w:rsidP="000152C6">
      <w:pPr>
        <w:ind w:right="-196"/>
        <w:jc w:val="both"/>
        <w:rPr>
          <w:sz w:val="20"/>
          <w:szCs w:val="20"/>
          <w:lang w:val="fr-FR"/>
        </w:rPr>
      </w:pPr>
    </w:p>
    <w:p w14:paraId="0E33C41F" w14:textId="77777777" w:rsidR="000152C6" w:rsidRPr="0032190F" w:rsidRDefault="000152C6" w:rsidP="000152C6">
      <w:pPr>
        <w:ind w:right="-196"/>
        <w:jc w:val="both"/>
        <w:rPr>
          <w:i/>
          <w:sz w:val="20"/>
          <w:szCs w:val="20"/>
          <w:lang w:val="fr-FR"/>
        </w:rPr>
      </w:pPr>
      <w:r w:rsidRPr="0032190F">
        <w:rPr>
          <w:b/>
          <w:i/>
          <w:sz w:val="20"/>
          <w:szCs w:val="20"/>
          <w:lang w:val="fr-FR"/>
        </w:rPr>
        <w:tab/>
      </w:r>
      <w:r w:rsidRPr="0032190F">
        <w:rPr>
          <w:i/>
          <w:sz w:val="20"/>
          <w:szCs w:val="20"/>
          <w:lang w:val="fr-FR"/>
        </w:rPr>
        <w:t>C'est la dalle de grès. Sa face (6,0 m par 3,5 m), en pente vers le sud-ouest et d'inclinaison variable (de 30° à 10°), irrégulière et rugueuse, porte des lichens jaunes, des fissures et des trous. L'érosion et les lichens laissent des petits trous, comme de minuscules cupules. Deux formes ont incontestablement été piquetées. Repérer, près d'une pointe à l'ouest, une fissure qui part en zigzag vers l'est-nord-est , puis, un peu au-dessus de sa portion dirigée d’est en ouest, (à 0,1 m) une petite surface rose. Chercher, à 0,8m du bord ouest, le numéro ZIV-GI-R11</w:t>
      </w:r>
      <w:r w:rsidRPr="00426505">
        <w:rPr>
          <w:rFonts w:ascii="Symbol" w:hAnsi="Symbol"/>
          <w:i/>
          <w:sz w:val="20"/>
          <w:szCs w:val="20"/>
        </w:rPr>
        <w:t></w:t>
      </w:r>
      <w:r w:rsidRPr="0032190F">
        <w:rPr>
          <w:i/>
          <w:sz w:val="20"/>
          <w:szCs w:val="20"/>
          <w:lang w:val="fr-FR"/>
        </w:rPr>
        <w:t xml:space="preserve"> . A 0,4 m de la pointe ouest et à 0,2 m au-dessus (au nord) de la fissure se trouve piqueté un poignard à garde débordante (qui ressemble à une plage carrée). A 1,5 m au nord-est et dans une surface rose, presque plate et sans lichen, se distingue un corniforme </w:t>
      </w:r>
      <w:r w:rsidRPr="0032190F">
        <w:rPr>
          <w:sz w:val="20"/>
          <w:szCs w:val="20"/>
          <w:lang w:val="fr-FR"/>
        </w:rPr>
        <w:t>(ph.1).</w:t>
      </w:r>
    </w:p>
    <w:p w14:paraId="72F79B32" w14:textId="77777777" w:rsidR="000152C6" w:rsidRPr="0032190F" w:rsidRDefault="000152C6" w:rsidP="000152C6">
      <w:pPr>
        <w:ind w:right="-196"/>
        <w:jc w:val="both"/>
        <w:rPr>
          <w:sz w:val="20"/>
          <w:szCs w:val="20"/>
          <w:lang w:val="fr-FR"/>
        </w:rPr>
      </w:pPr>
      <w:r w:rsidRPr="0032190F">
        <w:rPr>
          <w:sz w:val="20"/>
          <w:szCs w:val="20"/>
          <w:lang w:val="fr-FR"/>
        </w:rPr>
        <w:t xml:space="preserve">Photos 1969 : R dans site, R, 2 photos des gravures </w:t>
      </w:r>
    </w:p>
    <w:p w14:paraId="2009C760" w14:textId="77777777" w:rsidR="000152C6" w:rsidRPr="0032190F" w:rsidRDefault="000152C6" w:rsidP="000152C6">
      <w:pPr>
        <w:ind w:right="-196"/>
        <w:jc w:val="both"/>
        <w:rPr>
          <w:sz w:val="20"/>
          <w:szCs w:val="20"/>
          <w:lang w:val="fr-FR"/>
        </w:rPr>
      </w:pPr>
    </w:p>
    <w:p w14:paraId="32326B3E" w14:textId="77777777" w:rsidR="000152C6" w:rsidRPr="0032190F" w:rsidRDefault="000152C6" w:rsidP="000152C6">
      <w:pPr>
        <w:ind w:right="-196"/>
        <w:jc w:val="both"/>
        <w:rPr>
          <w:sz w:val="20"/>
          <w:szCs w:val="20"/>
          <w:lang w:val="fr-FR"/>
        </w:rPr>
      </w:pPr>
      <w:r w:rsidRPr="0032190F">
        <w:rPr>
          <w:sz w:val="20"/>
          <w:szCs w:val="20"/>
          <w:lang w:val="fr-FR"/>
        </w:rPr>
        <w:lastRenderedPageBreak/>
        <w:tab/>
        <w:t>Partir du bas de cette roche et aller une dizaine de mètres vers le nord-est pour atteindre un bloc de pélite verte patinée orange, déposé sur le versant sud-est d'un affleurement de conglomérat gris parcouru par des filons de quartz.</w:t>
      </w:r>
    </w:p>
    <w:p w14:paraId="5348FA4C" w14:textId="77777777" w:rsidR="000152C6" w:rsidRPr="0032190F" w:rsidRDefault="000152C6" w:rsidP="000152C6">
      <w:pPr>
        <w:ind w:right="-196"/>
        <w:jc w:val="both"/>
        <w:rPr>
          <w:sz w:val="20"/>
          <w:szCs w:val="20"/>
          <w:lang w:val="fr-FR"/>
        </w:rPr>
      </w:pPr>
    </w:p>
    <w:p w14:paraId="31B7081B" w14:textId="77777777" w:rsidR="000152C6" w:rsidRPr="0032190F" w:rsidRDefault="000152C6" w:rsidP="000152C6">
      <w:pPr>
        <w:ind w:right="-196"/>
        <w:jc w:val="both"/>
        <w:rPr>
          <w:b/>
          <w:sz w:val="20"/>
          <w:szCs w:val="20"/>
          <w:lang w:val="fr-FR"/>
        </w:rPr>
      </w:pPr>
      <w:r w:rsidRPr="0032190F">
        <w:rPr>
          <w:b/>
          <w:sz w:val="20"/>
          <w:szCs w:val="20"/>
          <w:lang w:val="fr-FR"/>
        </w:rPr>
        <w:t>Roche 11 B . Zone IV . Groupe I</w:t>
      </w:r>
    </w:p>
    <w:p w14:paraId="55BECD1F" w14:textId="77777777" w:rsidR="000152C6" w:rsidRPr="0032190F" w:rsidRDefault="000152C6" w:rsidP="000152C6">
      <w:pPr>
        <w:ind w:right="-196"/>
        <w:jc w:val="both"/>
        <w:rPr>
          <w:b/>
          <w:i/>
          <w:sz w:val="20"/>
          <w:szCs w:val="20"/>
          <w:lang w:val="fr-FR"/>
        </w:rPr>
      </w:pPr>
      <w:r w:rsidRPr="0032190F">
        <w:rPr>
          <w:b/>
          <w:i/>
          <w:sz w:val="20"/>
          <w:szCs w:val="20"/>
          <w:lang w:val="fr-FR"/>
        </w:rPr>
        <w:t>Roche des deux corniformes formant un huit</w:t>
      </w:r>
    </w:p>
    <w:p w14:paraId="13D00BE3" w14:textId="77777777" w:rsidR="000152C6" w:rsidRPr="0032190F" w:rsidRDefault="000152C6" w:rsidP="000152C6">
      <w:pPr>
        <w:ind w:right="-196"/>
        <w:jc w:val="both"/>
        <w:rPr>
          <w:sz w:val="20"/>
          <w:szCs w:val="20"/>
          <w:lang w:val="fr-FR"/>
        </w:rPr>
      </w:pPr>
    </w:p>
    <w:p w14:paraId="2F64ACFA" w14:textId="77777777" w:rsidR="000152C6" w:rsidRPr="0032190F" w:rsidRDefault="000152C6" w:rsidP="000152C6">
      <w:pPr>
        <w:ind w:right="-196"/>
        <w:jc w:val="both"/>
        <w:rPr>
          <w:i/>
          <w:sz w:val="20"/>
          <w:szCs w:val="20"/>
          <w:lang w:val="fr-FR"/>
        </w:rPr>
      </w:pPr>
      <w:r w:rsidRPr="0032190F">
        <w:rPr>
          <w:b/>
          <w:i/>
          <w:sz w:val="20"/>
          <w:szCs w:val="20"/>
          <w:lang w:val="fr-FR"/>
        </w:rPr>
        <w:tab/>
      </w:r>
      <w:r w:rsidRPr="0032190F">
        <w:rPr>
          <w:i/>
          <w:sz w:val="20"/>
          <w:szCs w:val="20"/>
          <w:lang w:val="fr-FR"/>
        </w:rPr>
        <w:t>C'est la face de pendage 30° sud-est du bloc de pélite. Elle est assez plate et lisse malgré de profondes entailles patinées. Repérer le numéro ZIV-GI-R11B à 0,2 m du bord inférieur, à droite. Les gravures, constituées de cupules de taille moyenne, sont deux corniformes semblables affrontés par les cornes (avec leurs corps linéaires et leurs cornes arrondies presque fermées, il semblent former un 8 ou une paire de lunettes) et une plage. Une autre gravure présente un piquetage fin et régulier (style A2). C'est une hallebarde superbe, à lame triangulaire mais dont la pointe est inachevée (peut-être du fait d'une encoche dans la roche). Son manche épais, rectiligne avec un pommeau rond, déborde de la lame.</w:t>
      </w:r>
    </w:p>
    <w:p w14:paraId="444CBE6C" w14:textId="77777777" w:rsidR="000152C6" w:rsidRPr="0032190F" w:rsidRDefault="000152C6" w:rsidP="000152C6">
      <w:pPr>
        <w:ind w:right="-196"/>
        <w:jc w:val="both"/>
        <w:rPr>
          <w:i/>
          <w:sz w:val="20"/>
          <w:szCs w:val="20"/>
          <w:lang w:val="fr-FR"/>
        </w:rPr>
      </w:pPr>
      <w:r w:rsidRPr="0032190F">
        <w:rPr>
          <w:i/>
          <w:sz w:val="20"/>
          <w:szCs w:val="20"/>
          <w:lang w:val="fr-FR"/>
        </w:rPr>
        <w:t>Arnolfo Francesco a signé au-dessus du numéro de Conti.</w:t>
      </w:r>
    </w:p>
    <w:p w14:paraId="4F3219A3" w14:textId="77777777" w:rsidR="000152C6" w:rsidRPr="0032190F" w:rsidRDefault="000152C6" w:rsidP="000152C6">
      <w:pPr>
        <w:ind w:right="-196"/>
        <w:jc w:val="both"/>
        <w:rPr>
          <w:sz w:val="20"/>
          <w:szCs w:val="20"/>
          <w:lang w:val="fr-FR"/>
        </w:rPr>
      </w:pPr>
      <w:r w:rsidRPr="0032190F">
        <w:rPr>
          <w:sz w:val="20"/>
          <w:szCs w:val="20"/>
          <w:lang w:val="fr-FR"/>
        </w:rPr>
        <w:t xml:space="preserve">Photos 1969 : R dans site, R + gravures + n°, 3 photos des gravures </w:t>
      </w:r>
    </w:p>
    <w:p w14:paraId="500E6B57" w14:textId="77777777" w:rsidR="000152C6" w:rsidRPr="0032190F" w:rsidRDefault="000152C6" w:rsidP="000152C6">
      <w:pPr>
        <w:ind w:right="-196"/>
        <w:jc w:val="both"/>
        <w:rPr>
          <w:sz w:val="20"/>
          <w:szCs w:val="20"/>
          <w:lang w:val="fr-FR"/>
        </w:rPr>
      </w:pPr>
    </w:p>
    <w:p w14:paraId="5438BC60" w14:textId="77777777" w:rsidR="000152C6" w:rsidRPr="0032190F" w:rsidRDefault="000152C6" w:rsidP="000152C6">
      <w:pPr>
        <w:ind w:right="-196" w:firstLine="709"/>
        <w:jc w:val="both"/>
        <w:rPr>
          <w:sz w:val="20"/>
          <w:szCs w:val="20"/>
          <w:lang w:val="fr-FR"/>
        </w:rPr>
      </w:pPr>
      <w:r w:rsidRPr="0032190F">
        <w:rPr>
          <w:sz w:val="20"/>
          <w:szCs w:val="20"/>
          <w:lang w:val="fr-FR"/>
        </w:rPr>
        <w:t>Descendre une quinzaine de mètres vers le sud en direction d'un bloc présentant une face plus ou moins triangulaire, haute de deux mètres et situé au ras de la mare (ou de la plaque d’herbe bien verte), pour atteindre un bloc de grès violet haut de 0,4 m environ et observer sa face sud. Noter qu’un peu avant, il existe un bloc de grès violet strié de raies plus claires.</w:t>
      </w:r>
    </w:p>
    <w:p w14:paraId="1F9F8B90" w14:textId="77777777" w:rsidR="000152C6" w:rsidRPr="0032190F" w:rsidRDefault="000152C6" w:rsidP="000152C6">
      <w:pPr>
        <w:ind w:right="-196"/>
        <w:jc w:val="both"/>
        <w:rPr>
          <w:sz w:val="20"/>
          <w:szCs w:val="20"/>
          <w:lang w:val="fr-FR"/>
        </w:rPr>
      </w:pPr>
    </w:p>
    <w:p w14:paraId="46B9E13D" w14:textId="77777777" w:rsidR="000152C6" w:rsidRPr="0032190F" w:rsidRDefault="000152C6" w:rsidP="000152C6">
      <w:pPr>
        <w:ind w:right="-196"/>
        <w:jc w:val="both"/>
        <w:rPr>
          <w:b/>
          <w:sz w:val="20"/>
          <w:szCs w:val="20"/>
          <w:lang w:val="fr-FR"/>
        </w:rPr>
      </w:pPr>
      <w:r w:rsidRPr="0032190F">
        <w:rPr>
          <w:b/>
          <w:sz w:val="20"/>
          <w:szCs w:val="20"/>
          <w:lang w:val="fr-FR"/>
        </w:rPr>
        <w:t>Roche 11 C . Zone IV . Groupe I</w:t>
      </w:r>
    </w:p>
    <w:p w14:paraId="6402B767" w14:textId="77777777" w:rsidR="000152C6" w:rsidRPr="0032190F" w:rsidRDefault="000152C6" w:rsidP="000152C6">
      <w:pPr>
        <w:ind w:right="-196"/>
        <w:jc w:val="both"/>
        <w:rPr>
          <w:b/>
          <w:i/>
          <w:sz w:val="20"/>
          <w:szCs w:val="20"/>
          <w:lang w:val="fr-FR"/>
        </w:rPr>
      </w:pPr>
      <w:r w:rsidRPr="0032190F">
        <w:rPr>
          <w:b/>
          <w:i/>
          <w:sz w:val="20"/>
          <w:szCs w:val="20"/>
          <w:lang w:val="fr-FR"/>
        </w:rPr>
        <w:t>Roche du corniforme dans le haut de la face</w:t>
      </w:r>
    </w:p>
    <w:p w14:paraId="5742C6E1" w14:textId="77777777" w:rsidR="000152C6" w:rsidRPr="0032190F" w:rsidRDefault="000152C6" w:rsidP="000152C6">
      <w:pPr>
        <w:ind w:right="-196"/>
        <w:jc w:val="both"/>
        <w:rPr>
          <w:sz w:val="20"/>
          <w:szCs w:val="20"/>
          <w:lang w:val="fr-FR"/>
        </w:rPr>
      </w:pPr>
    </w:p>
    <w:p w14:paraId="37D4851F" w14:textId="77777777" w:rsidR="000152C6" w:rsidRPr="0032190F" w:rsidRDefault="000152C6" w:rsidP="000152C6">
      <w:pPr>
        <w:ind w:right="-196"/>
        <w:jc w:val="both"/>
        <w:rPr>
          <w:i/>
          <w:sz w:val="20"/>
          <w:szCs w:val="20"/>
          <w:lang w:val="fr-FR"/>
        </w:rPr>
      </w:pPr>
      <w:r w:rsidRPr="0032190F">
        <w:rPr>
          <w:b/>
          <w:i/>
          <w:sz w:val="20"/>
          <w:szCs w:val="20"/>
          <w:lang w:val="fr-FR"/>
        </w:rPr>
        <w:tab/>
      </w:r>
      <w:r w:rsidRPr="0032190F">
        <w:rPr>
          <w:i/>
          <w:sz w:val="20"/>
          <w:szCs w:val="20"/>
          <w:lang w:val="fr-FR"/>
        </w:rPr>
        <w:t>Cette face (2,1 m par 1,1 m de haut), étirée du sud-ouest au nord-est, présente un pendage de 40° sud. Sa moitié sud-ouest, beaucoup plus plane et colorée, porte, dans sa partie supérieure, un corniforme constitué de petites cupules assez profondes et disposées irrégulièrement côte à côte. Le numéro ZIV-GI-R11C est inscrit sous un éclat.</w:t>
      </w:r>
    </w:p>
    <w:p w14:paraId="6F03D8DD" w14:textId="77777777" w:rsidR="000152C6" w:rsidRPr="0032190F" w:rsidRDefault="000152C6" w:rsidP="000152C6">
      <w:pPr>
        <w:ind w:right="-196"/>
        <w:jc w:val="both"/>
        <w:rPr>
          <w:sz w:val="20"/>
          <w:szCs w:val="20"/>
          <w:lang w:val="fr-FR"/>
        </w:rPr>
      </w:pPr>
      <w:r w:rsidRPr="0032190F">
        <w:rPr>
          <w:sz w:val="20"/>
          <w:szCs w:val="20"/>
          <w:lang w:val="fr-FR"/>
        </w:rPr>
        <w:t xml:space="preserve">Photos 1969 : R dans site, R + n° + gravure, photo du cornu </w:t>
      </w:r>
    </w:p>
    <w:p w14:paraId="01A397FD" w14:textId="77777777" w:rsidR="000152C6" w:rsidRPr="0032190F" w:rsidRDefault="000152C6" w:rsidP="000152C6">
      <w:pPr>
        <w:ind w:right="-196"/>
        <w:jc w:val="both"/>
        <w:rPr>
          <w:sz w:val="20"/>
          <w:szCs w:val="20"/>
          <w:lang w:val="fr-FR"/>
        </w:rPr>
      </w:pPr>
    </w:p>
    <w:p w14:paraId="7C0A8891" w14:textId="77777777" w:rsidR="000152C6" w:rsidRPr="0032190F" w:rsidRDefault="000152C6" w:rsidP="000152C6">
      <w:pPr>
        <w:ind w:right="-196"/>
        <w:jc w:val="both"/>
        <w:rPr>
          <w:sz w:val="20"/>
          <w:szCs w:val="20"/>
          <w:lang w:val="fr-FR"/>
        </w:rPr>
      </w:pPr>
      <w:r w:rsidRPr="0032190F">
        <w:rPr>
          <w:sz w:val="20"/>
          <w:szCs w:val="20"/>
          <w:lang w:val="fr-FR"/>
        </w:rPr>
        <w:tab/>
        <w:t>Contourner la mare par l'est. Examiner la face sud d’un bloc haut de deux mètres et se terminant en pointe au sud.</w:t>
      </w:r>
    </w:p>
    <w:p w14:paraId="3B2623B4" w14:textId="77777777" w:rsidR="000152C6" w:rsidRPr="0032190F" w:rsidRDefault="000152C6" w:rsidP="000152C6">
      <w:pPr>
        <w:ind w:right="-196"/>
        <w:jc w:val="both"/>
        <w:rPr>
          <w:sz w:val="20"/>
          <w:szCs w:val="20"/>
          <w:lang w:val="fr-FR"/>
        </w:rPr>
      </w:pPr>
    </w:p>
    <w:p w14:paraId="41348D87" w14:textId="77777777" w:rsidR="000152C6" w:rsidRPr="0032190F" w:rsidRDefault="000152C6" w:rsidP="000152C6">
      <w:pPr>
        <w:ind w:right="-196"/>
        <w:jc w:val="both"/>
        <w:rPr>
          <w:b/>
          <w:sz w:val="20"/>
          <w:szCs w:val="20"/>
          <w:lang w:val="fr-FR"/>
        </w:rPr>
      </w:pPr>
      <w:r w:rsidRPr="0032190F">
        <w:rPr>
          <w:b/>
          <w:sz w:val="20"/>
          <w:szCs w:val="20"/>
          <w:lang w:val="fr-FR"/>
        </w:rPr>
        <w:t xml:space="preserve">Roche 11 </w:t>
      </w:r>
      <w:r w:rsidRPr="00426505">
        <w:rPr>
          <w:rFonts w:ascii="Symbol" w:hAnsi="Symbol"/>
          <w:b/>
          <w:sz w:val="20"/>
          <w:szCs w:val="20"/>
        </w:rPr>
        <w:t></w:t>
      </w:r>
      <w:r w:rsidRPr="0032190F">
        <w:rPr>
          <w:b/>
          <w:sz w:val="20"/>
          <w:szCs w:val="20"/>
          <w:lang w:val="fr-FR"/>
        </w:rPr>
        <w:t xml:space="preserve"> H . Zone IV . Groupe I</w:t>
      </w:r>
    </w:p>
    <w:p w14:paraId="1826456B" w14:textId="77777777" w:rsidR="000152C6" w:rsidRPr="0032190F" w:rsidRDefault="000152C6" w:rsidP="000152C6">
      <w:pPr>
        <w:ind w:right="-196"/>
        <w:jc w:val="both"/>
        <w:rPr>
          <w:b/>
          <w:i/>
          <w:sz w:val="20"/>
          <w:szCs w:val="20"/>
          <w:lang w:val="fr-FR"/>
        </w:rPr>
      </w:pPr>
      <w:r w:rsidRPr="0032190F">
        <w:rPr>
          <w:b/>
          <w:i/>
          <w:sz w:val="20"/>
          <w:szCs w:val="20"/>
          <w:lang w:val="fr-FR"/>
        </w:rPr>
        <w:t>Roche au marche-pied</w:t>
      </w:r>
    </w:p>
    <w:p w14:paraId="0F41D764" w14:textId="77777777" w:rsidR="000152C6" w:rsidRPr="0032190F" w:rsidRDefault="000152C6" w:rsidP="000152C6">
      <w:pPr>
        <w:ind w:right="-196"/>
        <w:jc w:val="both"/>
        <w:rPr>
          <w:sz w:val="20"/>
          <w:szCs w:val="20"/>
          <w:lang w:val="fr-FR"/>
        </w:rPr>
      </w:pPr>
    </w:p>
    <w:p w14:paraId="6BF0CFAC" w14:textId="77777777" w:rsidR="000152C6" w:rsidRPr="0032190F" w:rsidRDefault="000152C6" w:rsidP="000152C6">
      <w:pPr>
        <w:ind w:right="-196"/>
        <w:jc w:val="both"/>
        <w:rPr>
          <w:i/>
          <w:sz w:val="20"/>
          <w:szCs w:val="20"/>
          <w:lang w:val="fr-FR"/>
        </w:rPr>
      </w:pPr>
      <w:r w:rsidRPr="0032190F">
        <w:rPr>
          <w:i/>
          <w:sz w:val="20"/>
          <w:szCs w:val="20"/>
          <w:lang w:val="fr-FR"/>
        </w:rPr>
        <w:tab/>
        <w:t>La face de pendage 45° sud-sud-est (0,9 m de large d'est en ouest par 3,0 m) est plus ou moins couverte de patine orange, et porte des traces de rouille et des lichens noir, jaune vif., jaune clair et gris. Elle présente aussi de très nombreux décrochements en zigzag allant d'est en ouest et des fissures nord sud. A mi-hauteur, une petite surface de 0,4 m par 0,2 m montre une série de traits allant d'est en ouest.</w:t>
      </w:r>
    </w:p>
    <w:p w14:paraId="105BEA1B" w14:textId="77777777" w:rsidR="000152C6" w:rsidRPr="0032190F" w:rsidRDefault="000152C6" w:rsidP="000152C6">
      <w:pPr>
        <w:ind w:right="-196"/>
        <w:jc w:val="both"/>
        <w:rPr>
          <w:i/>
          <w:sz w:val="20"/>
          <w:szCs w:val="20"/>
          <w:lang w:val="fr-FR"/>
        </w:rPr>
      </w:pPr>
      <w:r w:rsidRPr="0032190F">
        <w:rPr>
          <w:i/>
          <w:sz w:val="20"/>
          <w:szCs w:val="20"/>
          <w:lang w:val="fr-FR"/>
        </w:rPr>
        <w:t>Un bloc de schiste gris-vert forme un marchepied pour atteindre les dessins.</w:t>
      </w:r>
    </w:p>
    <w:p w14:paraId="3130C196" w14:textId="77777777" w:rsidR="000152C6" w:rsidRPr="0032190F" w:rsidRDefault="000152C6" w:rsidP="000152C6">
      <w:pPr>
        <w:ind w:right="-196"/>
        <w:jc w:val="both"/>
        <w:rPr>
          <w:sz w:val="20"/>
          <w:szCs w:val="20"/>
          <w:lang w:val="fr-FR"/>
        </w:rPr>
      </w:pPr>
    </w:p>
    <w:p w14:paraId="367F5EAD" w14:textId="77777777" w:rsidR="000152C6" w:rsidRPr="0032190F" w:rsidRDefault="000152C6" w:rsidP="000152C6">
      <w:pPr>
        <w:ind w:right="-196"/>
        <w:jc w:val="both"/>
        <w:rPr>
          <w:sz w:val="20"/>
          <w:szCs w:val="20"/>
          <w:lang w:val="fr-FR"/>
        </w:rPr>
      </w:pPr>
      <w:r w:rsidRPr="0032190F">
        <w:rPr>
          <w:sz w:val="20"/>
          <w:szCs w:val="20"/>
          <w:lang w:val="fr-FR"/>
        </w:rPr>
        <w:tab/>
        <w:t xml:space="preserve">Avancer de trois mètres vers le sud pour trouver un grand bloc plat au ras de la mare. Il est à peine haut de 0,5 m. </w:t>
      </w:r>
    </w:p>
    <w:p w14:paraId="4F5FDBC1" w14:textId="77777777" w:rsidR="000152C6" w:rsidRPr="0032190F" w:rsidRDefault="000152C6" w:rsidP="000152C6">
      <w:pPr>
        <w:ind w:right="-196"/>
        <w:jc w:val="both"/>
        <w:rPr>
          <w:sz w:val="20"/>
          <w:szCs w:val="20"/>
          <w:lang w:val="fr-FR"/>
        </w:rPr>
      </w:pPr>
    </w:p>
    <w:p w14:paraId="2B7E4AD7" w14:textId="77777777" w:rsidR="000152C6" w:rsidRPr="0032190F" w:rsidRDefault="000152C6" w:rsidP="000152C6">
      <w:pPr>
        <w:ind w:right="-196"/>
        <w:jc w:val="both"/>
        <w:rPr>
          <w:b/>
          <w:sz w:val="20"/>
          <w:szCs w:val="20"/>
          <w:lang w:val="fr-FR"/>
        </w:rPr>
      </w:pPr>
      <w:r w:rsidRPr="0032190F">
        <w:rPr>
          <w:b/>
          <w:sz w:val="20"/>
          <w:szCs w:val="20"/>
          <w:lang w:val="fr-FR"/>
        </w:rPr>
        <w:t xml:space="preserve">Roche 11 </w:t>
      </w:r>
      <w:r w:rsidRPr="00426505">
        <w:rPr>
          <w:rFonts w:ascii="Symbol" w:hAnsi="Symbol"/>
          <w:b/>
          <w:sz w:val="20"/>
          <w:szCs w:val="20"/>
        </w:rPr>
        <w:t></w:t>
      </w:r>
      <w:r w:rsidRPr="0032190F">
        <w:rPr>
          <w:b/>
          <w:sz w:val="20"/>
          <w:szCs w:val="20"/>
          <w:lang w:val="fr-FR"/>
        </w:rPr>
        <w:t xml:space="preserve"> H . Zone IV . Groupe I</w:t>
      </w:r>
    </w:p>
    <w:p w14:paraId="2709D7C6" w14:textId="77777777" w:rsidR="000152C6" w:rsidRPr="0032190F" w:rsidRDefault="000152C6" w:rsidP="000152C6">
      <w:pPr>
        <w:ind w:right="-196"/>
        <w:jc w:val="both"/>
        <w:rPr>
          <w:b/>
          <w:i/>
          <w:sz w:val="20"/>
          <w:szCs w:val="20"/>
          <w:lang w:val="fr-FR"/>
        </w:rPr>
      </w:pPr>
      <w:r w:rsidRPr="0032190F">
        <w:rPr>
          <w:b/>
          <w:i/>
          <w:sz w:val="20"/>
          <w:szCs w:val="20"/>
          <w:lang w:val="fr-FR"/>
        </w:rPr>
        <w:t>Roche de l'étoile à six branches</w:t>
      </w:r>
    </w:p>
    <w:p w14:paraId="3FA78D36" w14:textId="77777777" w:rsidR="000152C6" w:rsidRPr="0032190F" w:rsidRDefault="000152C6" w:rsidP="000152C6">
      <w:pPr>
        <w:ind w:right="-196"/>
        <w:jc w:val="both"/>
        <w:rPr>
          <w:sz w:val="20"/>
          <w:szCs w:val="20"/>
          <w:lang w:val="fr-FR"/>
        </w:rPr>
      </w:pPr>
    </w:p>
    <w:p w14:paraId="19E138FF" w14:textId="77777777" w:rsidR="000152C6" w:rsidRPr="0032190F" w:rsidRDefault="000152C6" w:rsidP="000152C6">
      <w:pPr>
        <w:ind w:right="-196"/>
        <w:jc w:val="both"/>
        <w:rPr>
          <w:i/>
          <w:sz w:val="20"/>
          <w:szCs w:val="20"/>
          <w:lang w:val="fr-FR"/>
        </w:rPr>
      </w:pPr>
      <w:r w:rsidRPr="0032190F">
        <w:rPr>
          <w:i/>
          <w:sz w:val="20"/>
          <w:szCs w:val="20"/>
          <w:lang w:val="fr-FR"/>
        </w:rPr>
        <w:tab/>
        <w:t>Sur la face supérieure horizontale (4,0 m du nord au sud par 2,5 m) subsistent des lambeaux de patine. L'un d'entre eux, au centre de la roche (0,2 m par 0,1 m) a été utilisé pour dessiner un petit triangle et une étoile à six branches.</w:t>
      </w:r>
    </w:p>
    <w:p w14:paraId="70544315" w14:textId="77777777" w:rsidR="000152C6" w:rsidRPr="0032190F" w:rsidRDefault="000152C6" w:rsidP="000152C6">
      <w:pPr>
        <w:ind w:right="-196"/>
        <w:jc w:val="both"/>
        <w:rPr>
          <w:sz w:val="20"/>
          <w:szCs w:val="20"/>
          <w:lang w:val="fr-FR"/>
        </w:rPr>
      </w:pPr>
    </w:p>
    <w:p w14:paraId="6B9E8286" w14:textId="77777777" w:rsidR="000152C6" w:rsidRPr="0032190F" w:rsidRDefault="000152C6" w:rsidP="000152C6">
      <w:pPr>
        <w:ind w:right="-196"/>
        <w:jc w:val="both"/>
        <w:rPr>
          <w:sz w:val="20"/>
          <w:szCs w:val="20"/>
          <w:lang w:val="fr-FR"/>
        </w:rPr>
      </w:pPr>
      <w:r w:rsidRPr="0032190F">
        <w:rPr>
          <w:b/>
          <w:sz w:val="20"/>
          <w:szCs w:val="20"/>
          <w:lang w:val="fr-FR"/>
        </w:rPr>
        <w:t>Repère</w:t>
      </w:r>
      <w:r w:rsidRPr="0032190F">
        <w:rPr>
          <w:sz w:val="20"/>
          <w:szCs w:val="20"/>
          <w:lang w:val="fr-FR"/>
        </w:rPr>
        <w:t xml:space="preserve"> : Au pied ouest de la roche 11 </w:t>
      </w:r>
      <w:r w:rsidRPr="00426505">
        <w:rPr>
          <w:rFonts w:ascii="Symbol" w:hAnsi="Symbol"/>
          <w:sz w:val="20"/>
          <w:szCs w:val="20"/>
        </w:rPr>
        <w:t></w:t>
      </w:r>
      <w:r w:rsidRPr="0032190F">
        <w:rPr>
          <w:sz w:val="20"/>
          <w:szCs w:val="20"/>
          <w:lang w:val="fr-FR"/>
        </w:rPr>
        <w:t xml:space="preserve"> H, la mare s’écoule dans le lac des Crevette par un ru. Une petite tourbière humide nous sépare de la roche 4 </w:t>
      </w:r>
      <w:r w:rsidRPr="00426505">
        <w:rPr>
          <w:rFonts w:ascii="Symbol" w:hAnsi="Symbol"/>
          <w:sz w:val="20"/>
          <w:szCs w:val="20"/>
        </w:rPr>
        <w:t></w:t>
      </w:r>
      <w:r w:rsidRPr="0032190F">
        <w:rPr>
          <w:sz w:val="20"/>
          <w:szCs w:val="20"/>
          <w:lang w:val="fr-FR"/>
        </w:rPr>
        <w:t xml:space="preserve"> H située à l’ouest et de la roche 4 </w:t>
      </w:r>
      <w:r w:rsidRPr="00426505">
        <w:rPr>
          <w:rFonts w:ascii="Symbol" w:hAnsi="Symbol"/>
          <w:sz w:val="20"/>
          <w:szCs w:val="20"/>
        </w:rPr>
        <w:t></w:t>
      </w:r>
      <w:r w:rsidRPr="0032190F">
        <w:rPr>
          <w:sz w:val="20"/>
          <w:szCs w:val="20"/>
          <w:lang w:val="fr-FR"/>
        </w:rPr>
        <w:t xml:space="preserve"> H située au sud, au confluent du ru et du lac.</w:t>
      </w:r>
    </w:p>
    <w:p w14:paraId="3B023F4C" w14:textId="77777777" w:rsidR="000152C6" w:rsidRPr="0032190F" w:rsidRDefault="000152C6" w:rsidP="000152C6">
      <w:pPr>
        <w:ind w:right="-196"/>
        <w:jc w:val="both"/>
        <w:rPr>
          <w:sz w:val="20"/>
          <w:szCs w:val="20"/>
          <w:lang w:val="fr-FR"/>
        </w:rPr>
      </w:pPr>
    </w:p>
    <w:p w14:paraId="604320BF" w14:textId="77777777" w:rsidR="000152C6" w:rsidRPr="0032190F" w:rsidRDefault="000152C6" w:rsidP="000152C6">
      <w:pPr>
        <w:ind w:right="-196"/>
        <w:jc w:val="both"/>
        <w:rPr>
          <w:sz w:val="20"/>
          <w:szCs w:val="20"/>
          <w:lang w:val="fr-FR"/>
        </w:rPr>
      </w:pPr>
      <w:r w:rsidRPr="0032190F">
        <w:rPr>
          <w:sz w:val="20"/>
          <w:szCs w:val="20"/>
          <w:lang w:val="fr-FR"/>
        </w:rPr>
        <w:tab/>
        <w:t>Revenir sur la roche 11C (située au nord de la mare) et partir vers l'est en direction d'un petit col. Passer au sud d'un affleurement déchiqueté violacé (en tout trente mètres). Se diriger ensuite une trentaine de mètres vers une pierre un peu isolée dans la pelouse, haute de 0,4 m et verte sur sa face ouest, située au sud de l’affleurement.</w:t>
      </w:r>
    </w:p>
    <w:p w14:paraId="0A4C2CEF" w14:textId="77777777" w:rsidR="000152C6" w:rsidRPr="0032190F" w:rsidRDefault="000152C6" w:rsidP="000152C6">
      <w:pPr>
        <w:ind w:right="-196"/>
        <w:jc w:val="both"/>
        <w:rPr>
          <w:sz w:val="20"/>
          <w:szCs w:val="20"/>
          <w:lang w:val="fr-FR"/>
        </w:rPr>
      </w:pPr>
    </w:p>
    <w:p w14:paraId="276495BB" w14:textId="77777777" w:rsidR="000152C6" w:rsidRPr="0032190F" w:rsidRDefault="000152C6" w:rsidP="000152C6">
      <w:pPr>
        <w:ind w:right="-196"/>
        <w:jc w:val="both"/>
        <w:rPr>
          <w:b/>
          <w:sz w:val="20"/>
          <w:szCs w:val="20"/>
          <w:lang w:val="fr-FR"/>
        </w:rPr>
      </w:pPr>
      <w:r w:rsidRPr="0032190F">
        <w:rPr>
          <w:b/>
          <w:sz w:val="20"/>
          <w:szCs w:val="20"/>
          <w:lang w:val="fr-FR"/>
        </w:rPr>
        <w:t xml:space="preserve">Roche 11 </w:t>
      </w:r>
      <w:r w:rsidRPr="00426505">
        <w:rPr>
          <w:rFonts w:ascii="Symbol" w:hAnsi="Symbol"/>
          <w:b/>
          <w:sz w:val="20"/>
          <w:szCs w:val="20"/>
        </w:rPr>
        <w:t></w:t>
      </w:r>
      <w:r w:rsidRPr="0032190F">
        <w:rPr>
          <w:b/>
          <w:sz w:val="20"/>
          <w:szCs w:val="20"/>
          <w:lang w:val="fr-FR"/>
        </w:rPr>
        <w:t>. Zone IV . Groupe I</w:t>
      </w:r>
    </w:p>
    <w:p w14:paraId="58D0F6A8" w14:textId="77777777" w:rsidR="000152C6" w:rsidRPr="0032190F" w:rsidRDefault="000152C6" w:rsidP="000152C6">
      <w:pPr>
        <w:ind w:right="-196"/>
        <w:jc w:val="both"/>
        <w:rPr>
          <w:b/>
          <w:i/>
          <w:sz w:val="20"/>
          <w:szCs w:val="20"/>
          <w:lang w:val="fr-FR"/>
        </w:rPr>
      </w:pPr>
      <w:r w:rsidRPr="0032190F">
        <w:rPr>
          <w:b/>
          <w:i/>
          <w:sz w:val="20"/>
          <w:szCs w:val="20"/>
          <w:lang w:val="fr-FR"/>
        </w:rPr>
        <w:t>Roche du corniforme à la corne ramifiée</w:t>
      </w:r>
    </w:p>
    <w:p w14:paraId="63936F0F" w14:textId="77777777" w:rsidR="000152C6" w:rsidRPr="0032190F" w:rsidRDefault="000152C6" w:rsidP="000152C6">
      <w:pPr>
        <w:ind w:right="-196"/>
        <w:jc w:val="both"/>
        <w:rPr>
          <w:sz w:val="20"/>
          <w:szCs w:val="20"/>
          <w:lang w:val="fr-FR"/>
        </w:rPr>
      </w:pPr>
    </w:p>
    <w:p w14:paraId="2A187F19" w14:textId="77777777" w:rsidR="000152C6" w:rsidRPr="0032190F" w:rsidRDefault="000152C6" w:rsidP="000152C6">
      <w:pPr>
        <w:ind w:right="-196"/>
        <w:jc w:val="both"/>
        <w:rPr>
          <w:i/>
          <w:sz w:val="20"/>
          <w:szCs w:val="20"/>
          <w:lang w:val="fr-FR"/>
        </w:rPr>
      </w:pPr>
      <w:r w:rsidRPr="0032190F">
        <w:rPr>
          <w:b/>
          <w:i/>
          <w:sz w:val="20"/>
          <w:szCs w:val="20"/>
          <w:lang w:val="fr-FR"/>
        </w:rPr>
        <w:lastRenderedPageBreak/>
        <w:tab/>
      </w:r>
      <w:r w:rsidRPr="0032190F">
        <w:rPr>
          <w:i/>
          <w:sz w:val="20"/>
          <w:szCs w:val="20"/>
          <w:lang w:val="fr-FR"/>
        </w:rPr>
        <w:t>Examiner sa face supérieure (0,9 m par 0,4 m), presque horizontale, peu plane et légèrement patinée en orange. Dans le coin sud-est se trouve un corniforme à cornes dressées puis divergentes avec une ramification sur la corne gauche (ou une plage ou le début d'un autre corniforme). Le piquetage est fin et régulier. Le numéro est écrit d'est en ouest au coin sud-ouest (Z4-GI-R11</w:t>
      </w:r>
      <w:r w:rsidRPr="00426505">
        <w:rPr>
          <w:rFonts w:ascii="Symbol" w:hAnsi="Symbol"/>
          <w:i/>
          <w:sz w:val="20"/>
          <w:szCs w:val="20"/>
        </w:rPr>
        <w:t></w:t>
      </w:r>
      <w:r w:rsidRPr="0032190F">
        <w:rPr>
          <w:i/>
          <w:sz w:val="20"/>
          <w:szCs w:val="20"/>
          <w:lang w:val="fr-FR"/>
        </w:rPr>
        <w:t xml:space="preserve"> ou bis avec un IV sous le 4. Est-ce de la main de Conti ?). Le long de l'arête ouest le numéro est réécrit du sud au nord ZIV-GI-R11</w:t>
      </w:r>
      <w:r w:rsidRPr="00426505">
        <w:rPr>
          <w:rFonts w:ascii="Symbol" w:hAnsi="Symbol"/>
          <w:i/>
          <w:sz w:val="20"/>
          <w:szCs w:val="20"/>
        </w:rPr>
        <w:t></w:t>
      </w:r>
      <w:r w:rsidRPr="0032190F">
        <w:rPr>
          <w:i/>
          <w:sz w:val="20"/>
          <w:szCs w:val="20"/>
          <w:lang w:val="fr-FR"/>
        </w:rPr>
        <w:t>, au-dessus d'une petite plage de cupules.</w:t>
      </w:r>
    </w:p>
    <w:p w14:paraId="08D0A419" w14:textId="77777777" w:rsidR="000152C6" w:rsidRPr="0032190F" w:rsidRDefault="000152C6" w:rsidP="000152C6">
      <w:pPr>
        <w:ind w:right="-196"/>
        <w:jc w:val="both"/>
        <w:rPr>
          <w:i/>
          <w:sz w:val="20"/>
          <w:szCs w:val="20"/>
          <w:lang w:val="fr-FR"/>
        </w:rPr>
      </w:pPr>
      <w:r w:rsidRPr="0032190F">
        <w:rPr>
          <w:i/>
          <w:sz w:val="20"/>
          <w:szCs w:val="20"/>
          <w:lang w:val="fr-FR"/>
        </w:rPr>
        <w:tab/>
        <w:t>Dans le coin nord-ouest de grandes lettres sont inscrites : AGSTO (agosto ?) 2.</w:t>
      </w:r>
    </w:p>
    <w:p w14:paraId="47340788" w14:textId="77777777" w:rsidR="000152C6" w:rsidRPr="0032190F" w:rsidRDefault="000152C6" w:rsidP="000152C6">
      <w:pPr>
        <w:ind w:right="-196"/>
        <w:jc w:val="both"/>
        <w:rPr>
          <w:i/>
          <w:sz w:val="20"/>
          <w:szCs w:val="20"/>
          <w:lang w:val="fr-FR"/>
        </w:rPr>
      </w:pPr>
      <w:r w:rsidRPr="0032190F">
        <w:rPr>
          <w:i/>
          <w:sz w:val="20"/>
          <w:szCs w:val="20"/>
          <w:lang w:val="fr-FR"/>
        </w:rPr>
        <w:tab/>
        <w:t>Cette roche s’est appelée R11bis</w:t>
      </w:r>
    </w:p>
    <w:p w14:paraId="3211CBF1" w14:textId="77777777" w:rsidR="000152C6" w:rsidRPr="0032190F" w:rsidRDefault="000152C6" w:rsidP="000152C6">
      <w:pPr>
        <w:ind w:right="-196"/>
        <w:jc w:val="both"/>
        <w:rPr>
          <w:sz w:val="20"/>
          <w:szCs w:val="20"/>
          <w:lang w:val="fr-FR"/>
        </w:rPr>
      </w:pPr>
      <w:r w:rsidRPr="0032190F">
        <w:rPr>
          <w:sz w:val="20"/>
          <w:szCs w:val="20"/>
          <w:lang w:val="fr-FR"/>
        </w:rPr>
        <w:t xml:space="preserve">Photos 1969 et 1971 : R dans site, R, 1 photo du cornu </w:t>
      </w:r>
    </w:p>
    <w:p w14:paraId="6FC9A6BA" w14:textId="77777777" w:rsidR="000152C6" w:rsidRPr="0032190F" w:rsidRDefault="000152C6" w:rsidP="000152C6">
      <w:pPr>
        <w:ind w:right="-196"/>
        <w:jc w:val="both"/>
        <w:rPr>
          <w:sz w:val="20"/>
          <w:szCs w:val="20"/>
          <w:lang w:val="fr-FR"/>
        </w:rPr>
      </w:pPr>
    </w:p>
    <w:p w14:paraId="260E2708" w14:textId="77777777" w:rsidR="000152C6" w:rsidRPr="0032190F" w:rsidRDefault="000152C6" w:rsidP="000152C6">
      <w:pPr>
        <w:ind w:right="-196"/>
        <w:jc w:val="both"/>
        <w:rPr>
          <w:sz w:val="20"/>
          <w:szCs w:val="20"/>
          <w:lang w:val="fr-FR"/>
        </w:rPr>
      </w:pPr>
      <w:r w:rsidRPr="0032190F">
        <w:rPr>
          <w:sz w:val="20"/>
          <w:szCs w:val="20"/>
          <w:lang w:val="fr-FR"/>
        </w:rPr>
        <w:tab/>
        <w:t xml:space="preserve">Parcourir environ quatre-vingt mètres vers l’est, en direction d’un large couloir conduisant à un collet très plat qui diverge plus à l’est en formant deux couloirs descendant vers la vallée des Merveilles (zone VI groupe I). </w:t>
      </w:r>
    </w:p>
    <w:p w14:paraId="07FC2252" w14:textId="77777777" w:rsidR="000152C6" w:rsidRPr="0032190F" w:rsidRDefault="000152C6" w:rsidP="000152C6">
      <w:pPr>
        <w:ind w:right="-196"/>
        <w:jc w:val="both"/>
        <w:rPr>
          <w:sz w:val="20"/>
          <w:szCs w:val="20"/>
          <w:lang w:val="fr-FR"/>
        </w:rPr>
      </w:pPr>
    </w:p>
    <w:p w14:paraId="6EBD510B" w14:textId="77777777" w:rsidR="000152C6" w:rsidRPr="0032190F" w:rsidRDefault="000152C6" w:rsidP="000152C6">
      <w:pPr>
        <w:ind w:right="-196"/>
        <w:jc w:val="both"/>
        <w:rPr>
          <w:b/>
          <w:sz w:val="20"/>
          <w:szCs w:val="20"/>
          <w:lang w:val="fr-FR"/>
        </w:rPr>
      </w:pPr>
      <w:r w:rsidRPr="0032190F">
        <w:rPr>
          <w:b/>
          <w:sz w:val="20"/>
          <w:szCs w:val="20"/>
          <w:lang w:val="fr-FR"/>
        </w:rPr>
        <w:t xml:space="preserve">Roche 11 </w:t>
      </w:r>
      <w:r w:rsidRPr="00426505">
        <w:rPr>
          <w:rFonts w:ascii="Symbol" w:hAnsi="Symbol"/>
          <w:b/>
          <w:sz w:val="20"/>
          <w:szCs w:val="20"/>
        </w:rPr>
        <w:t></w:t>
      </w:r>
      <w:r w:rsidRPr="00426505">
        <w:rPr>
          <w:rFonts w:ascii="Symbol" w:hAnsi="Symbol"/>
          <w:b/>
          <w:sz w:val="20"/>
          <w:szCs w:val="20"/>
        </w:rPr>
        <w:t></w:t>
      </w:r>
      <w:r w:rsidRPr="0032190F">
        <w:rPr>
          <w:b/>
          <w:sz w:val="20"/>
          <w:szCs w:val="20"/>
          <w:lang w:val="fr-FR"/>
        </w:rPr>
        <w:t>. Zone IV . Groupe I</w:t>
      </w:r>
    </w:p>
    <w:p w14:paraId="6FDB081B" w14:textId="77777777" w:rsidR="000152C6" w:rsidRPr="0032190F" w:rsidRDefault="000152C6" w:rsidP="000152C6">
      <w:pPr>
        <w:ind w:right="-196"/>
        <w:jc w:val="both"/>
        <w:rPr>
          <w:b/>
          <w:i/>
          <w:sz w:val="20"/>
          <w:szCs w:val="20"/>
          <w:lang w:val="fr-FR"/>
        </w:rPr>
      </w:pPr>
      <w:r w:rsidRPr="0032190F">
        <w:rPr>
          <w:b/>
          <w:i/>
          <w:sz w:val="20"/>
          <w:szCs w:val="20"/>
          <w:lang w:val="fr-FR"/>
        </w:rPr>
        <w:t>Roche du poignard matinal</w:t>
      </w:r>
    </w:p>
    <w:p w14:paraId="40D2F06A" w14:textId="77777777" w:rsidR="000152C6" w:rsidRPr="0032190F" w:rsidRDefault="000152C6" w:rsidP="000152C6">
      <w:pPr>
        <w:ind w:right="-196"/>
        <w:jc w:val="both"/>
        <w:rPr>
          <w:sz w:val="20"/>
          <w:szCs w:val="20"/>
          <w:lang w:val="fr-FR"/>
        </w:rPr>
      </w:pPr>
    </w:p>
    <w:p w14:paraId="775DEF0B" w14:textId="77777777" w:rsidR="000152C6" w:rsidRPr="0032190F" w:rsidRDefault="000152C6" w:rsidP="000152C6">
      <w:pPr>
        <w:ind w:right="-196"/>
        <w:jc w:val="both"/>
        <w:rPr>
          <w:i/>
          <w:sz w:val="20"/>
          <w:szCs w:val="20"/>
          <w:lang w:val="fr-FR"/>
        </w:rPr>
      </w:pPr>
      <w:r w:rsidRPr="0032190F">
        <w:rPr>
          <w:b/>
          <w:i/>
          <w:sz w:val="20"/>
          <w:szCs w:val="20"/>
          <w:lang w:val="fr-FR"/>
        </w:rPr>
        <w:tab/>
      </w:r>
      <w:r w:rsidRPr="0032190F">
        <w:rPr>
          <w:i/>
          <w:sz w:val="20"/>
          <w:szCs w:val="20"/>
          <w:lang w:val="fr-FR"/>
        </w:rPr>
        <w:t>C'est un bloc de grès lie de vin terne avec une passée rose de grès plus grossier dans le haut de sa face supérieure (1,5 m par 1,5 m, pendage 20° ouest). Il est situé au milieu du palier, entre un mamelon élevé au nord et des parois de grès violacé au sud. La surface est rugueuse avec de nombreux défauts. Au centre se trouve un décrochement arrondi, en creux vers l’ouest. Au nord, sous des lichens jaunes et dans une passée de grès plus fin et plus foncé se discerne (le matin) un poignard à lame allongée, dont la pointe est dirigée vers le nord. Son manche est gravé dans une zone érodée.</w:t>
      </w:r>
    </w:p>
    <w:p w14:paraId="69A85F59" w14:textId="77777777" w:rsidR="000152C6" w:rsidRPr="0032190F" w:rsidRDefault="000152C6" w:rsidP="000152C6">
      <w:pPr>
        <w:ind w:right="-196"/>
        <w:jc w:val="both"/>
        <w:rPr>
          <w:sz w:val="20"/>
          <w:szCs w:val="20"/>
          <w:lang w:val="fr-FR"/>
        </w:rPr>
      </w:pPr>
    </w:p>
    <w:p w14:paraId="7B5EB7F7" w14:textId="77777777" w:rsidR="000152C6" w:rsidRPr="0032190F" w:rsidRDefault="000152C6" w:rsidP="000152C6">
      <w:pPr>
        <w:ind w:right="-196" w:firstLine="709"/>
        <w:jc w:val="both"/>
        <w:rPr>
          <w:sz w:val="20"/>
          <w:szCs w:val="20"/>
          <w:lang w:val="fr-FR"/>
        </w:rPr>
      </w:pPr>
      <w:r w:rsidRPr="0032190F">
        <w:rPr>
          <w:sz w:val="20"/>
          <w:szCs w:val="20"/>
          <w:lang w:val="fr-FR"/>
        </w:rPr>
        <w:t>Monter de vingt-cinq mètres vers l’ouest-nord-ouest en direction d’un bloc de pélite verte dont la face sud est couverte de patine orange</w:t>
      </w:r>
    </w:p>
    <w:p w14:paraId="7BC46860" w14:textId="77777777" w:rsidR="000152C6" w:rsidRPr="0032190F" w:rsidRDefault="000152C6" w:rsidP="000152C6">
      <w:pPr>
        <w:ind w:right="-196"/>
        <w:jc w:val="both"/>
        <w:rPr>
          <w:sz w:val="20"/>
          <w:szCs w:val="20"/>
          <w:lang w:val="fr-FR"/>
        </w:rPr>
      </w:pPr>
    </w:p>
    <w:p w14:paraId="38E52F93" w14:textId="77777777" w:rsidR="000152C6" w:rsidRPr="0032190F" w:rsidRDefault="000152C6" w:rsidP="000152C6">
      <w:pPr>
        <w:ind w:right="-196"/>
        <w:jc w:val="both"/>
        <w:rPr>
          <w:b/>
          <w:sz w:val="20"/>
          <w:szCs w:val="20"/>
          <w:lang w:val="fr-FR"/>
        </w:rPr>
      </w:pPr>
      <w:r w:rsidRPr="0032190F">
        <w:rPr>
          <w:b/>
          <w:sz w:val="20"/>
          <w:szCs w:val="20"/>
          <w:lang w:val="fr-FR"/>
        </w:rPr>
        <w:t xml:space="preserve">Roche 11 </w:t>
      </w:r>
      <w:r w:rsidRPr="00BE6C31">
        <w:rPr>
          <w:rFonts w:ascii="Symbol" w:hAnsi="Symbol"/>
          <w:b/>
          <w:sz w:val="22"/>
          <w:szCs w:val="20"/>
        </w:rPr>
        <w:t></w:t>
      </w:r>
      <w:r w:rsidRPr="00BE6C31">
        <w:rPr>
          <w:rFonts w:ascii="Symbol" w:hAnsi="Symbol"/>
          <w:b/>
          <w:sz w:val="22"/>
          <w:szCs w:val="20"/>
        </w:rPr>
        <w:t></w:t>
      </w:r>
      <w:r w:rsidRPr="0032190F">
        <w:rPr>
          <w:b/>
          <w:sz w:val="20"/>
          <w:szCs w:val="20"/>
          <w:lang w:val="fr-FR"/>
        </w:rPr>
        <w:t>H . Zone IV . Groupe I</w:t>
      </w:r>
    </w:p>
    <w:p w14:paraId="4B5EE841" w14:textId="77777777" w:rsidR="000152C6" w:rsidRPr="0032190F" w:rsidRDefault="000152C6" w:rsidP="000152C6">
      <w:pPr>
        <w:pStyle w:val="Caption"/>
        <w:rPr>
          <w:b w:val="0"/>
          <w:lang w:val="fr-FR"/>
        </w:rPr>
      </w:pPr>
      <w:r w:rsidRPr="0032190F">
        <w:rPr>
          <w:lang w:val="fr-FR"/>
        </w:rPr>
        <w:t>Roche de Battista et Giuseppe, pastore a Tenda</w:t>
      </w:r>
    </w:p>
    <w:p w14:paraId="1300D4E4" w14:textId="77777777" w:rsidR="000152C6" w:rsidRPr="0032190F" w:rsidRDefault="000152C6" w:rsidP="000152C6">
      <w:pPr>
        <w:ind w:right="-196"/>
        <w:jc w:val="both"/>
        <w:rPr>
          <w:sz w:val="20"/>
          <w:szCs w:val="20"/>
          <w:lang w:val="fr-FR"/>
        </w:rPr>
      </w:pPr>
    </w:p>
    <w:p w14:paraId="21F3E90D" w14:textId="77777777" w:rsidR="000152C6" w:rsidRPr="0032190F" w:rsidRDefault="000152C6" w:rsidP="000152C6">
      <w:pPr>
        <w:ind w:right="-196"/>
        <w:jc w:val="both"/>
        <w:rPr>
          <w:i/>
          <w:sz w:val="20"/>
          <w:szCs w:val="20"/>
          <w:lang w:val="fr-FR"/>
        </w:rPr>
      </w:pPr>
      <w:r w:rsidRPr="0032190F">
        <w:rPr>
          <w:b/>
          <w:i/>
          <w:sz w:val="20"/>
          <w:szCs w:val="20"/>
          <w:lang w:val="fr-FR"/>
        </w:rPr>
        <w:tab/>
      </w:r>
      <w:r w:rsidRPr="0032190F">
        <w:rPr>
          <w:i/>
          <w:sz w:val="20"/>
          <w:szCs w:val="20"/>
          <w:lang w:val="fr-FR"/>
        </w:rPr>
        <w:t>C'est cette face de pendage 30° sud (1,2 m par 1,2 m), qui présente des décrochements peu épais, arrondis et ouverts vers l’ouest. Un bateau y est incisé ainsi que des noms de bergers : 1919 Serratore, Marro Battista deto Borni, pastore a Tenda, li 5 agosto 1928, d’anni 17 CL.1944 EW, Guido Giuseppe pastore a Tenda CL 1(8)1935 W1914. Repérer aussi deux textes peu nets comportant les dates 1820 et 1891.</w:t>
      </w:r>
    </w:p>
    <w:p w14:paraId="2540505F" w14:textId="77777777" w:rsidR="000152C6" w:rsidRPr="0032190F" w:rsidRDefault="000152C6" w:rsidP="000152C6">
      <w:pPr>
        <w:ind w:right="-196"/>
        <w:jc w:val="both"/>
        <w:rPr>
          <w:i/>
          <w:sz w:val="20"/>
          <w:szCs w:val="20"/>
          <w:lang w:val="fr-FR"/>
        </w:rPr>
      </w:pPr>
    </w:p>
    <w:p w14:paraId="2F580C47" w14:textId="77777777" w:rsidR="000152C6" w:rsidRPr="0032190F" w:rsidRDefault="000152C6" w:rsidP="000152C6">
      <w:pPr>
        <w:ind w:right="-196"/>
        <w:jc w:val="both"/>
        <w:rPr>
          <w:sz w:val="20"/>
          <w:szCs w:val="20"/>
          <w:lang w:val="fr-FR"/>
        </w:rPr>
      </w:pPr>
      <w:r w:rsidRPr="0032190F">
        <w:rPr>
          <w:b/>
          <w:sz w:val="20"/>
          <w:szCs w:val="20"/>
          <w:lang w:val="fr-FR"/>
        </w:rPr>
        <w:t>Repère</w:t>
      </w:r>
      <w:r w:rsidRPr="0032190F">
        <w:rPr>
          <w:sz w:val="20"/>
          <w:szCs w:val="20"/>
          <w:lang w:val="fr-FR"/>
        </w:rPr>
        <w:t xml:space="preserve"> : en continuant de monter vers le nord-ouest puis le nord, pour longer le pied rocheux du mamelon, on atteint une crête d’où, au nord se découvre le couloir des roches 14 (voir p.20)</w:t>
      </w:r>
    </w:p>
    <w:p w14:paraId="5FDBC95F" w14:textId="77777777" w:rsidR="000152C6" w:rsidRPr="0032190F" w:rsidRDefault="000152C6" w:rsidP="000152C6">
      <w:pPr>
        <w:ind w:right="-196"/>
        <w:jc w:val="both"/>
        <w:rPr>
          <w:sz w:val="20"/>
          <w:szCs w:val="20"/>
          <w:lang w:val="fr-FR"/>
        </w:rPr>
      </w:pPr>
    </w:p>
    <w:p w14:paraId="0DC92997" w14:textId="77777777" w:rsidR="000152C6" w:rsidRPr="0032190F" w:rsidRDefault="000152C6" w:rsidP="000152C6">
      <w:pPr>
        <w:ind w:right="-196"/>
        <w:jc w:val="both"/>
        <w:rPr>
          <w:sz w:val="20"/>
          <w:szCs w:val="20"/>
          <w:lang w:val="fr-FR"/>
        </w:rPr>
      </w:pPr>
      <w:r w:rsidRPr="0032190F">
        <w:rPr>
          <w:sz w:val="20"/>
          <w:szCs w:val="20"/>
          <w:lang w:val="fr-FR"/>
        </w:rPr>
        <w:tab/>
        <w:t xml:space="preserve">Redescendre jusqu’à la roche 11 </w:t>
      </w:r>
      <w:r w:rsidRPr="00426505">
        <w:rPr>
          <w:rFonts w:ascii="Symbol" w:hAnsi="Symbol"/>
          <w:sz w:val="20"/>
          <w:szCs w:val="20"/>
        </w:rPr>
        <w:t></w:t>
      </w:r>
      <w:r w:rsidRPr="0032190F">
        <w:rPr>
          <w:sz w:val="20"/>
          <w:szCs w:val="20"/>
          <w:lang w:val="fr-FR"/>
        </w:rPr>
        <w:t xml:space="preserve"> et monter une quinzaine de mètres vers le nord pour atteindre un palier herbeux qu’il faudra suivre environ vingt mètres vers l’est (ou le rejoindre directement depuis la roche 11 </w:t>
      </w:r>
      <w:r w:rsidRPr="00426505">
        <w:rPr>
          <w:rFonts w:ascii="Symbol" w:hAnsi="Symbol"/>
          <w:sz w:val="20"/>
          <w:szCs w:val="20"/>
        </w:rPr>
        <w:t></w:t>
      </w:r>
      <w:r w:rsidRPr="0032190F">
        <w:rPr>
          <w:sz w:val="20"/>
          <w:szCs w:val="20"/>
          <w:lang w:val="fr-FR"/>
        </w:rPr>
        <w:t xml:space="preserve"> H). La pente est légèrement descendante jusqu’à un gros bloc de grès violet (haut de 1,3 m , large de 2,0 m du nord au sud et long de 4,0 m). Sa face supérieure porte un peu de piquetage grossier, profond et non patiné (récent). Dépasser ce bloc et repérer, au pied de sa face est, un autre bloc moins haut, constitué de grès plus clair et à face supérieure plus ou moins horizontale. </w:t>
      </w:r>
    </w:p>
    <w:p w14:paraId="794D44CB" w14:textId="77777777" w:rsidR="000152C6" w:rsidRPr="0032190F" w:rsidRDefault="000152C6" w:rsidP="000152C6">
      <w:pPr>
        <w:ind w:right="-196"/>
        <w:jc w:val="both"/>
        <w:rPr>
          <w:sz w:val="20"/>
          <w:szCs w:val="20"/>
          <w:lang w:val="fr-FR"/>
        </w:rPr>
      </w:pPr>
    </w:p>
    <w:p w14:paraId="24550FC4" w14:textId="77777777" w:rsidR="000152C6" w:rsidRPr="0032190F" w:rsidRDefault="000152C6" w:rsidP="000152C6">
      <w:pPr>
        <w:ind w:right="-196"/>
        <w:jc w:val="both"/>
        <w:rPr>
          <w:sz w:val="20"/>
          <w:szCs w:val="20"/>
          <w:lang w:val="fr-FR"/>
        </w:rPr>
      </w:pPr>
    </w:p>
    <w:p w14:paraId="6E4A9AF5" w14:textId="77777777" w:rsidR="000152C6" w:rsidRPr="0032190F" w:rsidRDefault="000152C6" w:rsidP="000152C6">
      <w:pPr>
        <w:ind w:right="-196"/>
        <w:jc w:val="both"/>
        <w:rPr>
          <w:b/>
          <w:sz w:val="20"/>
          <w:szCs w:val="20"/>
          <w:lang w:val="fr-FR"/>
        </w:rPr>
      </w:pPr>
      <w:r w:rsidRPr="0032190F">
        <w:rPr>
          <w:b/>
          <w:sz w:val="20"/>
          <w:szCs w:val="20"/>
          <w:lang w:val="fr-FR"/>
        </w:rPr>
        <w:t xml:space="preserve">Roche 11 </w:t>
      </w:r>
      <w:r w:rsidRPr="00426505">
        <w:rPr>
          <w:rFonts w:ascii="Symbol" w:hAnsi="Symbol"/>
          <w:b/>
          <w:sz w:val="20"/>
          <w:szCs w:val="20"/>
        </w:rPr>
        <w:t></w:t>
      </w:r>
      <w:r w:rsidRPr="0032190F">
        <w:rPr>
          <w:b/>
          <w:sz w:val="20"/>
          <w:szCs w:val="20"/>
          <w:lang w:val="fr-FR"/>
        </w:rPr>
        <w:t>. Zone IV . Groupe I</w:t>
      </w:r>
    </w:p>
    <w:p w14:paraId="3F279128" w14:textId="77777777" w:rsidR="000152C6" w:rsidRPr="0032190F" w:rsidRDefault="000152C6" w:rsidP="000152C6">
      <w:pPr>
        <w:ind w:right="-196"/>
        <w:jc w:val="both"/>
        <w:rPr>
          <w:b/>
          <w:i/>
          <w:sz w:val="20"/>
          <w:szCs w:val="20"/>
          <w:lang w:val="fr-FR"/>
        </w:rPr>
      </w:pPr>
      <w:r w:rsidRPr="0032190F">
        <w:rPr>
          <w:b/>
          <w:i/>
          <w:sz w:val="20"/>
          <w:szCs w:val="20"/>
          <w:lang w:val="fr-FR"/>
        </w:rPr>
        <w:t>Roche du poignard mauve</w:t>
      </w:r>
    </w:p>
    <w:p w14:paraId="6BF87196" w14:textId="77777777" w:rsidR="000152C6" w:rsidRPr="0032190F" w:rsidRDefault="000152C6" w:rsidP="000152C6">
      <w:pPr>
        <w:ind w:right="-196"/>
        <w:jc w:val="both"/>
        <w:rPr>
          <w:sz w:val="20"/>
          <w:szCs w:val="20"/>
          <w:lang w:val="fr-FR"/>
        </w:rPr>
      </w:pPr>
    </w:p>
    <w:p w14:paraId="352A8154" w14:textId="77777777" w:rsidR="000152C6" w:rsidRPr="0032190F" w:rsidRDefault="000152C6" w:rsidP="000152C6">
      <w:pPr>
        <w:ind w:right="-196" w:firstLine="709"/>
        <w:jc w:val="both"/>
        <w:rPr>
          <w:i/>
          <w:sz w:val="20"/>
          <w:szCs w:val="20"/>
          <w:lang w:val="fr-FR"/>
        </w:rPr>
      </w:pPr>
      <w:r w:rsidRPr="0032190F">
        <w:rPr>
          <w:i/>
          <w:sz w:val="20"/>
          <w:szCs w:val="20"/>
          <w:lang w:val="fr-FR"/>
        </w:rPr>
        <w:t>La face supérieure. (1,5 m du nord au sud par 1,3 m) très irrégulière dépasse le sol d’à peine 0,4 m au sud. Elle présente de nombreux décrochements dont un en zigzag, haut de 0,2 m, la traverse du nord au sud. A l’ouest de ce décrochement la roche est rosâtre et porte des lichens jaunes. Au sud, une encoche du même décrochement délimite une surface mauve sensiblement horizontale (0,4 m du nord au sud par 0,2 m). Un poignard y est partiellement piqueté, sa pointe inachevée est dirigée vers le sud et son long manche rectangulaire est étroit.</w:t>
      </w:r>
    </w:p>
    <w:p w14:paraId="3AB0347B" w14:textId="77777777" w:rsidR="000152C6" w:rsidRPr="0032190F" w:rsidRDefault="000152C6" w:rsidP="000152C6">
      <w:pPr>
        <w:ind w:right="-196"/>
        <w:jc w:val="both"/>
        <w:rPr>
          <w:i/>
          <w:sz w:val="20"/>
          <w:szCs w:val="20"/>
          <w:lang w:val="fr-FR"/>
        </w:rPr>
      </w:pPr>
    </w:p>
    <w:p w14:paraId="14DA18AB" w14:textId="77777777" w:rsidR="000152C6" w:rsidRPr="0032190F" w:rsidRDefault="000152C6" w:rsidP="000152C6">
      <w:pPr>
        <w:ind w:right="-196" w:firstLine="709"/>
        <w:jc w:val="both"/>
        <w:rPr>
          <w:sz w:val="20"/>
          <w:szCs w:val="20"/>
          <w:lang w:val="fr-FR"/>
        </w:rPr>
      </w:pPr>
      <w:r w:rsidRPr="0032190F">
        <w:rPr>
          <w:sz w:val="20"/>
          <w:szCs w:val="20"/>
          <w:lang w:val="fr-FR"/>
        </w:rPr>
        <w:t xml:space="preserve">Descendre vers le sud par le raidillon situé en dessous de cette roche. La roche 11 </w:t>
      </w:r>
      <w:r w:rsidRPr="00426505">
        <w:rPr>
          <w:rFonts w:ascii="Symbol" w:hAnsi="Symbol"/>
          <w:sz w:val="20"/>
          <w:szCs w:val="20"/>
        </w:rPr>
        <w:t></w:t>
      </w:r>
      <w:r w:rsidRPr="0032190F">
        <w:rPr>
          <w:sz w:val="20"/>
          <w:szCs w:val="20"/>
          <w:lang w:val="fr-FR"/>
        </w:rPr>
        <w:t xml:space="preserve"> est visible à l’ouest. Marcher treize mètres vers l’ouest (ou est ?) pour se trouver à la bifurcation des goulets, celui venant de l’ouest (du lac des Crevettes) et deux autres, plus petits conduisant vers l’est. Quelques blocs sont enterrés et dépassent peu du sol. Parmi eux repérer une pélite verte couverte de patine orange clair.</w:t>
      </w:r>
    </w:p>
    <w:p w14:paraId="0DF124A0" w14:textId="77777777" w:rsidR="000152C6" w:rsidRPr="0032190F" w:rsidRDefault="000152C6" w:rsidP="000152C6">
      <w:pPr>
        <w:ind w:right="-196"/>
        <w:jc w:val="both"/>
        <w:rPr>
          <w:sz w:val="20"/>
          <w:szCs w:val="20"/>
          <w:lang w:val="fr-FR"/>
        </w:rPr>
      </w:pPr>
    </w:p>
    <w:p w14:paraId="7716D30E" w14:textId="77777777" w:rsidR="000152C6" w:rsidRPr="0032190F" w:rsidRDefault="000152C6" w:rsidP="000152C6">
      <w:pPr>
        <w:ind w:right="-196"/>
        <w:jc w:val="both"/>
        <w:rPr>
          <w:b/>
          <w:sz w:val="20"/>
          <w:szCs w:val="20"/>
          <w:lang w:val="fr-FR"/>
        </w:rPr>
      </w:pPr>
      <w:r w:rsidRPr="0032190F">
        <w:rPr>
          <w:b/>
          <w:sz w:val="20"/>
          <w:szCs w:val="20"/>
          <w:lang w:val="fr-FR"/>
        </w:rPr>
        <w:t xml:space="preserve">Roche 11 </w:t>
      </w:r>
      <w:r w:rsidRPr="00426505">
        <w:rPr>
          <w:rFonts w:ascii="Symbol" w:hAnsi="Symbol"/>
          <w:b/>
          <w:sz w:val="20"/>
          <w:szCs w:val="20"/>
        </w:rPr>
        <w:t></w:t>
      </w:r>
      <w:r w:rsidRPr="00426505">
        <w:rPr>
          <w:rFonts w:ascii="Symbol" w:hAnsi="Symbol"/>
          <w:b/>
          <w:sz w:val="20"/>
          <w:szCs w:val="20"/>
        </w:rPr>
        <w:t></w:t>
      </w:r>
      <w:r w:rsidRPr="0032190F">
        <w:rPr>
          <w:b/>
          <w:sz w:val="20"/>
          <w:szCs w:val="20"/>
          <w:lang w:val="fr-FR"/>
        </w:rPr>
        <w:t>H2 . Zone IV . Groupe I</w:t>
      </w:r>
    </w:p>
    <w:p w14:paraId="41ABC47C" w14:textId="77777777" w:rsidR="000152C6" w:rsidRPr="0032190F" w:rsidRDefault="000152C6" w:rsidP="000152C6">
      <w:pPr>
        <w:rPr>
          <w:b/>
          <w:lang w:val="fr-FR"/>
        </w:rPr>
      </w:pPr>
      <w:r w:rsidRPr="0032190F">
        <w:rPr>
          <w:lang w:val="fr-FR"/>
        </w:rPr>
        <w:t>Roche au texte peu net</w:t>
      </w:r>
    </w:p>
    <w:p w14:paraId="759DA162" w14:textId="77777777" w:rsidR="000152C6" w:rsidRPr="0032190F" w:rsidRDefault="000152C6" w:rsidP="000152C6">
      <w:pPr>
        <w:ind w:right="-196"/>
        <w:jc w:val="both"/>
        <w:rPr>
          <w:sz w:val="20"/>
          <w:szCs w:val="20"/>
          <w:lang w:val="fr-FR"/>
        </w:rPr>
      </w:pPr>
    </w:p>
    <w:p w14:paraId="3B4532B9" w14:textId="77777777" w:rsidR="000152C6" w:rsidRPr="0032190F" w:rsidRDefault="000152C6" w:rsidP="000152C6">
      <w:pPr>
        <w:ind w:right="-196"/>
        <w:jc w:val="both"/>
        <w:rPr>
          <w:i/>
          <w:sz w:val="20"/>
          <w:szCs w:val="20"/>
          <w:lang w:val="fr-FR"/>
        </w:rPr>
      </w:pPr>
      <w:r w:rsidRPr="0032190F">
        <w:rPr>
          <w:b/>
          <w:i/>
          <w:sz w:val="20"/>
          <w:szCs w:val="20"/>
          <w:lang w:val="fr-FR"/>
        </w:rPr>
        <w:tab/>
      </w:r>
      <w:r w:rsidRPr="0032190F">
        <w:rPr>
          <w:i/>
          <w:sz w:val="20"/>
          <w:szCs w:val="20"/>
          <w:lang w:val="fr-FR"/>
        </w:rPr>
        <w:t xml:space="preserve">Sa face supérieure (0,8 m d’est en ouest par 0,4 m) dépasse le sol d’à peine 0,1 m à l’ouest et s’enfonce sous le niveau de l’herbe à l’est. Examiner sa partie sud-ouest de pendage 20° est-nord-est relativement plate et bordée au nord par une encoche rectangulaire. Un nom, Marro?, y est peu visible. </w:t>
      </w:r>
    </w:p>
    <w:p w14:paraId="68B7C270" w14:textId="77777777" w:rsidR="000152C6" w:rsidRPr="0032190F" w:rsidRDefault="000152C6" w:rsidP="000152C6">
      <w:pPr>
        <w:ind w:right="-196"/>
        <w:jc w:val="both"/>
        <w:rPr>
          <w:sz w:val="20"/>
          <w:szCs w:val="20"/>
          <w:lang w:val="fr-FR"/>
        </w:rPr>
      </w:pPr>
    </w:p>
    <w:p w14:paraId="6CAB3DB8" w14:textId="77777777" w:rsidR="000152C6" w:rsidRPr="0032190F" w:rsidRDefault="000152C6" w:rsidP="000152C6">
      <w:pPr>
        <w:ind w:right="-196"/>
        <w:jc w:val="both"/>
        <w:rPr>
          <w:sz w:val="20"/>
          <w:szCs w:val="20"/>
          <w:lang w:val="fr-FR"/>
        </w:rPr>
      </w:pPr>
      <w:r w:rsidRPr="0032190F">
        <w:rPr>
          <w:b/>
          <w:sz w:val="20"/>
          <w:szCs w:val="20"/>
          <w:lang w:val="fr-FR"/>
        </w:rPr>
        <w:t>Repère</w:t>
      </w:r>
      <w:r w:rsidRPr="0032190F">
        <w:rPr>
          <w:sz w:val="20"/>
          <w:szCs w:val="20"/>
          <w:lang w:val="fr-FR"/>
        </w:rPr>
        <w:t xml:space="preserve"> : la roche 11 </w:t>
      </w:r>
      <w:r w:rsidRPr="00426505">
        <w:rPr>
          <w:rFonts w:ascii="Symbol" w:hAnsi="Symbol"/>
          <w:sz w:val="20"/>
          <w:szCs w:val="20"/>
        </w:rPr>
        <w:t></w:t>
      </w:r>
      <w:r w:rsidRPr="00426505">
        <w:rPr>
          <w:rFonts w:ascii="Symbol" w:hAnsi="Symbol"/>
          <w:sz w:val="20"/>
          <w:szCs w:val="20"/>
        </w:rPr>
        <w:t></w:t>
      </w:r>
      <w:r w:rsidRPr="0032190F">
        <w:rPr>
          <w:sz w:val="20"/>
          <w:szCs w:val="20"/>
          <w:lang w:val="fr-FR"/>
        </w:rPr>
        <w:t xml:space="preserve">se trouve à treize mètres à l’ouest </w:t>
      </w:r>
    </w:p>
    <w:p w14:paraId="006B9F6D" w14:textId="77777777" w:rsidR="000152C6" w:rsidRPr="0032190F" w:rsidRDefault="000152C6" w:rsidP="000152C6">
      <w:pPr>
        <w:ind w:right="-196"/>
        <w:jc w:val="both"/>
        <w:rPr>
          <w:sz w:val="20"/>
          <w:szCs w:val="20"/>
          <w:lang w:val="fr-FR"/>
        </w:rPr>
      </w:pPr>
    </w:p>
    <w:p w14:paraId="3BCFDB82" w14:textId="77777777" w:rsidR="000152C6" w:rsidRPr="0032190F" w:rsidRDefault="000152C6" w:rsidP="000152C6">
      <w:pPr>
        <w:ind w:right="-196"/>
        <w:jc w:val="both"/>
        <w:rPr>
          <w:sz w:val="20"/>
          <w:szCs w:val="20"/>
          <w:lang w:val="fr-FR"/>
        </w:rPr>
      </w:pPr>
      <w:r w:rsidRPr="0032190F">
        <w:rPr>
          <w:sz w:val="20"/>
          <w:szCs w:val="20"/>
          <w:lang w:val="fr-FR"/>
        </w:rPr>
        <w:tab/>
        <w:t>Rejoindre le goulet situé le plus au sud et le descendre vers l’est. Parcourir vingt mètres en tout.</w:t>
      </w:r>
    </w:p>
    <w:p w14:paraId="3024EBEF" w14:textId="77777777" w:rsidR="000152C6" w:rsidRPr="0032190F" w:rsidRDefault="000152C6" w:rsidP="000152C6">
      <w:pPr>
        <w:ind w:right="-196"/>
        <w:jc w:val="both"/>
        <w:rPr>
          <w:sz w:val="20"/>
          <w:szCs w:val="20"/>
          <w:lang w:val="fr-FR"/>
        </w:rPr>
      </w:pPr>
    </w:p>
    <w:p w14:paraId="137C0FBC" w14:textId="77777777" w:rsidR="000152C6" w:rsidRPr="0032190F" w:rsidRDefault="000152C6" w:rsidP="000152C6">
      <w:pPr>
        <w:ind w:right="-196"/>
        <w:jc w:val="both"/>
        <w:rPr>
          <w:b/>
          <w:sz w:val="20"/>
          <w:szCs w:val="20"/>
          <w:lang w:val="fr-FR"/>
        </w:rPr>
      </w:pPr>
      <w:r w:rsidRPr="0032190F">
        <w:rPr>
          <w:b/>
          <w:sz w:val="20"/>
          <w:szCs w:val="20"/>
          <w:lang w:val="fr-FR"/>
        </w:rPr>
        <w:t xml:space="preserve">Roche 11 </w:t>
      </w:r>
      <w:r w:rsidRPr="00426505">
        <w:rPr>
          <w:rFonts w:ascii="Symbol" w:hAnsi="Symbol"/>
          <w:b/>
          <w:sz w:val="20"/>
          <w:szCs w:val="20"/>
        </w:rPr>
        <w:t></w:t>
      </w:r>
      <w:r w:rsidRPr="00426505">
        <w:rPr>
          <w:rFonts w:ascii="Symbol" w:hAnsi="Symbol"/>
          <w:b/>
          <w:sz w:val="20"/>
          <w:szCs w:val="20"/>
        </w:rPr>
        <w:t></w:t>
      </w:r>
      <w:r w:rsidRPr="0032190F">
        <w:rPr>
          <w:b/>
          <w:sz w:val="20"/>
          <w:szCs w:val="20"/>
          <w:lang w:val="fr-FR"/>
        </w:rPr>
        <w:t>H3 . Zone IV . Groupe I</w:t>
      </w:r>
      <w:r w:rsidRPr="0032190F">
        <w:rPr>
          <w:b/>
          <w:sz w:val="20"/>
          <w:szCs w:val="20"/>
          <w:lang w:val="fr-FR"/>
        </w:rPr>
        <w:tab/>
      </w:r>
      <w:r w:rsidRPr="0032190F">
        <w:rPr>
          <w:b/>
          <w:sz w:val="20"/>
          <w:szCs w:val="20"/>
          <w:lang w:val="fr-FR"/>
        </w:rPr>
        <w:tab/>
        <w:t>Plage cupules</w:t>
      </w:r>
      <w:r w:rsidRPr="0032190F">
        <w:rPr>
          <w:b/>
          <w:sz w:val="20"/>
          <w:szCs w:val="20"/>
          <w:lang w:val="fr-FR"/>
        </w:rPr>
        <w:tab/>
        <w:t>Changer numéro si acceptée</w:t>
      </w:r>
    </w:p>
    <w:p w14:paraId="197465F5" w14:textId="77777777" w:rsidR="000152C6" w:rsidRPr="0032190F" w:rsidRDefault="000152C6" w:rsidP="000152C6">
      <w:pPr>
        <w:rPr>
          <w:b/>
          <w:lang w:val="fr-FR"/>
        </w:rPr>
      </w:pPr>
      <w:r w:rsidRPr="0032190F">
        <w:rPr>
          <w:lang w:val="fr-FR"/>
        </w:rPr>
        <w:t>Roche de Giuseppe Guido, Cl.14</w:t>
      </w:r>
    </w:p>
    <w:p w14:paraId="2178267F" w14:textId="77777777" w:rsidR="000152C6" w:rsidRPr="0032190F" w:rsidRDefault="000152C6" w:rsidP="000152C6">
      <w:pPr>
        <w:ind w:right="-196"/>
        <w:jc w:val="both"/>
        <w:rPr>
          <w:sz w:val="20"/>
          <w:szCs w:val="20"/>
          <w:lang w:val="fr-FR"/>
        </w:rPr>
      </w:pPr>
    </w:p>
    <w:p w14:paraId="19699C59" w14:textId="77777777" w:rsidR="000152C6" w:rsidRPr="0032190F" w:rsidRDefault="000152C6" w:rsidP="000152C6">
      <w:pPr>
        <w:ind w:right="-196"/>
        <w:jc w:val="both"/>
        <w:rPr>
          <w:i/>
          <w:sz w:val="20"/>
          <w:szCs w:val="20"/>
          <w:lang w:val="fr-FR"/>
        </w:rPr>
      </w:pPr>
      <w:r w:rsidRPr="0032190F">
        <w:rPr>
          <w:b/>
          <w:i/>
          <w:sz w:val="20"/>
          <w:szCs w:val="20"/>
          <w:lang w:val="fr-FR"/>
        </w:rPr>
        <w:tab/>
      </w:r>
      <w:r w:rsidRPr="0032190F">
        <w:rPr>
          <w:i/>
          <w:sz w:val="20"/>
          <w:szCs w:val="20"/>
          <w:lang w:val="fr-FR"/>
        </w:rPr>
        <w:t xml:space="preserve">C'est un bloc de pélite verte couvert de patine orange. La face supérieure en forme d’amande, de pendage 20° sud-sud-est (1,0 m d’est en ouest par 0,5 m) se trouve à 0,1 m du sol. Elle porte la date : 14 agosto 1935 Cl 14 (il s’agit probablement de Guido Giuseppe Areo) où seul 14 est net et quelques cupules formant une </w:t>
      </w:r>
      <w:r w:rsidRPr="0032190F">
        <w:rPr>
          <w:b/>
          <w:i/>
          <w:sz w:val="20"/>
          <w:szCs w:val="20"/>
          <w:lang w:val="fr-FR"/>
        </w:rPr>
        <w:t>plage</w:t>
      </w:r>
      <w:r w:rsidRPr="0032190F">
        <w:rPr>
          <w:i/>
          <w:sz w:val="20"/>
          <w:szCs w:val="20"/>
          <w:lang w:val="fr-FR"/>
        </w:rPr>
        <w:t>.</w:t>
      </w:r>
    </w:p>
    <w:p w14:paraId="039FBD61" w14:textId="77777777" w:rsidR="000152C6" w:rsidRPr="0032190F" w:rsidRDefault="000152C6" w:rsidP="000152C6">
      <w:pPr>
        <w:ind w:right="-196"/>
        <w:jc w:val="both"/>
        <w:rPr>
          <w:sz w:val="20"/>
          <w:szCs w:val="20"/>
          <w:lang w:val="fr-FR"/>
        </w:rPr>
      </w:pPr>
    </w:p>
    <w:p w14:paraId="2230EAD0" w14:textId="77777777" w:rsidR="000152C6" w:rsidRPr="0032190F" w:rsidRDefault="000152C6" w:rsidP="000152C6">
      <w:pPr>
        <w:ind w:right="-196" w:firstLine="709"/>
        <w:jc w:val="both"/>
        <w:rPr>
          <w:sz w:val="20"/>
          <w:szCs w:val="20"/>
          <w:lang w:val="fr-FR"/>
        </w:rPr>
      </w:pPr>
      <w:r w:rsidRPr="0032190F">
        <w:rPr>
          <w:sz w:val="20"/>
          <w:szCs w:val="20"/>
          <w:lang w:val="fr-FR"/>
        </w:rPr>
        <w:t xml:space="preserve">Retourner jusqu’aux roches 11 </w:t>
      </w:r>
      <w:r w:rsidRPr="00426505">
        <w:rPr>
          <w:rFonts w:ascii="Symbol" w:hAnsi="Symbol"/>
          <w:sz w:val="20"/>
          <w:szCs w:val="20"/>
        </w:rPr>
        <w:t></w:t>
      </w:r>
      <w:r w:rsidRPr="0032190F">
        <w:rPr>
          <w:sz w:val="20"/>
          <w:szCs w:val="20"/>
          <w:lang w:val="fr-FR"/>
        </w:rPr>
        <w:t xml:space="preserve"> puis 11 </w:t>
      </w:r>
      <w:r w:rsidRPr="00426505">
        <w:rPr>
          <w:rFonts w:ascii="Symbol" w:hAnsi="Symbol"/>
          <w:sz w:val="20"/>
          <w:szCs w:val="20"/>
        </w:rPr>
        <w:t></w:t>
      </w:r>
      <w:r w:rsidRPr="0032190F">
        <w:rPr>
          <w:sz w:val="20"/>
          <w:szCs w:val="20"/>
          <w:lang w:val="fr-FR"/>
        </w:rPr>
        <w:t xml:space="preserve"> et aller vers le nord-ouest en passant par-dessus l’affleurement violacé. Repérer un bloc orange clair dans la pelouse. Il se trouve à quatorze mètres de l’extrémité nord-ouest de l’affleurement.</w:t>
      </w:r>
    </w:p>
    <w:p w14:paraId="49ACE65C" w14:textId="77777777" w:rsidR="000152C6" w:rsidRPr="0032190F" w:rsidRDefault="000152C6" w:rsidP="000152C6">
      <w:pPr>
        <w:ind w:right="-196"/>
        <w:jc w:val="both"/>
        <w:rPr>
          <w:sz w:val="20"/>
          <w:szCs w:val="20"/>
          <w:lang w:val="fr-FR"/>
        </w:rPr>
      </w:pPr>
    </w:p>
    <w:p w14:paraId="090E2520" w14:textId="77777777" w:rsidR="000152C6" w:rsidRPr="0032190F" w:rsidRDefault="000152C6" w:rsidP="000152C6">
      <w:pPr>
        <w:ind w:right="-196"/>
        <w:jc w:val="both"/>
        <w:rPr>
          <w:b/>
          <w:sz w:val="20"/>
          <w:szCs w:val="20"/>
          <w:lang w:val="fr-FR"/>
        </w:rPr>
      </w:pPr>
      <w:r w:rsidRPr="0032190F">
        <w:rPr>
          <w:b/>
          <w:sz w:val="20"/>
          <w:szCs w:val="20"/>
          <w:lang w:val="fr-FR"/>
        </w:rPr>
        <w:t>Roche 11 B H . Zone IV . Groupe I</w:t>
      </w:r>
    </w:p>
    <w:p w14:paraId="7EB2FDF5" w14:textId="77777777" w:rsidR="000152C6" w:rsidRPr="0032190F" w:rsidRDefault="000152C6" w:rsidP="000152C6">
      <w:pPr>
        <w:ind w:right="-196"/>
        <w:jc w:val="both"/>
        <w:rPr>
          <w:b/>
          <w:i/>
          <w:sz w:val="20"/>
          <w:szCs w:val="20"/>
          <w:lang w:val="fr-FR"/>
        </w:rPr>
      </w:pPr>
      <w:r w:rsidRPr="0032190F">
        <w:rPr>
          <w:b/>
          <w:i/>
          <w:sz w:val="20"/>
          <w:szCs w:val="20"/>
          <w:lang w:val="fr-FR"/>
        </w:rPr>
        <w:t>Roche de Serratore en 1912</w:t>
      </w:r>
    </w:p>
    <w:p w14:paraId="33C5AF31" w14:textId="77777777" w:rsidR="000152C6" w:rsidRPr="0032190F" w:rsidRDefault="000152C6" w:rsidP="000152C6">
      <w:pPr>
        <w:ind w:right="-196"/>
        <w:jc w:val="both"/>
        <w:rPr>
          <w:sz w:val="20"/>
          <w:szCs w:val="20"/>
          <w:lang w:val="fr-FR"/>
        </w:rPr>
      </w:pPr>
    </w:p>
    <w:p w14:paraId="41DEC923" w14:textId="77777777" w:rsidR="000152C6" w:rsidRPr="0032190F" w:rsidRDefault="000152C6" w:rsidP="000152C6">
      <w:pPr>
        <w:ind w:right="-196"/>
        <w:jc w:val="both"/>
        <w:rPr>
          <w:i/>
          <w:sz w:val="20"/>
          <w:szCs w:val="20"/>
          <w:lang w:val="fr-FR"/>
        </w:rPr>
      </w:pPr>
      <w:r w:rsidRPr="0032190F">
        <w:rPr>
          <w:i/>
          <w:sz w:val="20"/>
          <w:szCs w:val="20"/>
          <w:lang w:val="fr-FR"/>
        </w:rPr>
        <w:tab/>
        <w:t>Sa face de pendage 20° sud paraît plus verte à l'est, sous un décrochement. Cette surface porte un texte de berger : Serratore Bandolin cuscarucilla, cuesta mattina, daté des 24 06 et 10 07 1912</w:t>
      </w:r>
    </w:p>
    <w:p w14:paraId="1AD7117E" w14:textId="77777777" w:rsidR="000152C6" w:rsidRPr="0032190F" w:rsidRDefault="000152C6" w:rsidP="000152C6">
      <w:pPr>
        <w:ind w:right="-196"/>
        <w:jc w:val="both"/>
        <w:rPr>
          <w:sz w:val="20"/>
          <w:szCs w:val="20"/>
          <w:lang w:val="fr-FR"/>
        </w:rPr>
      </w:pPr>
    </w:p>
    <w:p w14:paraId="47C6D714" w14:textId="77777777" w:rsidR="000152C6" w:rsidRPr="0032190F" w:rsidRDefault="000152C6" w:rsidP="000152C6">
      <w:pPr>
        <w:ind w:right="-196"/>
        <w:jc w:val="both"/>
        <w:rPr>
          <w:sz w:val="20"/>
          <w:szCs w:val="20"/>
          <w:lang w:val="fr-FR"/>
        </w:rPr>
      </w:pPr>
      <w:r w:rsidRPr="0032190F">
        <w:rPr>
          <w:sz w:val="20"/>
          <w:szCs w:val="20"/>
          <w:lang w:val="fr-FR"/>
        </w:rPr>
        <w:tab/>
        <w:t>Revenir jusqu'à la roche 11 B, vue précédemment et portant les corniformes en forme de huit. Elle est située à une vingtaine de mètres à l’ouest. Marcher quinze mètres (trente pas) vers le nord-ouest, vers le bas de la face est du promontoire Q2444. A son pied, des blocs enterrés ont leur face supérieure au ras du sol. Examiner les blocs en bordure d’un ru, à sec en général.</w:t>
      </w:r>
    </w:p>
    <w:p w14:paraId="3235FEF8" w14:textId="77777777" w:rsidR="000152C6" w:rsidRPr="0032190F" w:rsidRDefault="000152C6" w:rsidP="000152C6">
      <w:pPr>
        <w:ind w:right="-196"/>
        <w:jc w:val="both"/>
        <w:rPr>
          <w:sz w:val="20"/>
          <w:szCs w:val="20"/>
          <w:lang w:val="fr-FR"/>
        </w:rPr>
      </w:pPr>
    </w:p>
    <w:p w14:paraId="5C834EBA" w14:textId="77777777" w:rsidR="000152C6" w:rsidRPr="0032190F" w:rsidRDefault="000152C6" w:rsidP="000152C6">
      <w:pPr>
        <w:ind w:right="-196"/>
        <w:jc w:val="both"/>
        <w:rPr>
          <w:b/>
          <w:sz w:val="20"/>
          <w:szCs w:val="20"/>
          <w:lang w:val="fr-FR"/>
        </w:rPr>
      </w:pPr>
      <w:r w:rsidRPr="0032190F">
        <w:rPr>
          <w:b/>
          <w:sz w:val="20"/>
          <w:szCs w:val="20"/>
          <w:lang w:val="fr-FR"/>
        </w:rPr>
        <w:t>Roche 11 A . Zone IV . Groupe I</w:t>
      </w:r>
    </w:p>
    <w:p w14:paraId="34701F38" w14:textId="77777777" w:rsidR="000152C6" w:rsidRPr="0032190F" w:rsidRDefault="000152C6" w:rsidP="000152C6">
      <w:pPr>
        <w:ind w:right="-196"/>
        <w:jc w:val="both"/>
        <w:rPr>
          <w:b/>
          <w:i/>
          <w:sz w:val="20"/>
          <w:szCs w:val="20"/>
          <w:lang w:val="fr-FR"/>
        </w:rPr>
      </w:pPr>
      <w:r w:rsidRPr="0032190F">
        <w:rPr>
          <w:b/>
          <w:i/>
          <w:sz w:val="20"/>
          <w:szCs w:val="20"/>
          <w:lang w:val="fr-FR"/>
        </w:rPr>
        <w:t>Roche aux fantômes de poignards</w:t>
      </w:r>
    </w:p>
    <w:p w14:paraId="4C6A8587" w14:textId="77777777" w:rsidR="000152C6" w:rsidRPr="0032190F" w:rsidRDefault="000152C6" w:rsidP="000152C6">
      <w:pPr>
        <w:ind w:right="-196"/>
        <w:jc w:val="both"/>
        <w:rPr>
          <w:sz w:val="20"/>
          <w:szCs w:val="20"/>
          <w:lang w:val="fr-FR"/>
        </w:rPr>
      </w:pPr>
    </w:p>
    <w:p w14:paraId="2D91723F" w14:textId="77777777" w:rsidR="000152C6" w:rsidRPr="0032190F" w:rsidRDefault="000152C6" w:rsidP="000152C6">
      <w:pPr>
        <w:ind w:right="-196"/>
        <w:jc w:val="both"/>
        <w:rPr>
          <w:i/>
          <w:sz w:val="20"/>
          <w:szCs w:val="20"/>
          <w:lang w:val="fr-FR"/>
        </w:rPr>
      </w:pPr>
      <w:r w:rsidRPr="0032190F">
        <w:rPr>
          <w:b/>
          <w:i/>
          <w:sz w:val="20"/>
          <w:szCs w:val="20"/>
          <w:lang w:val="fr-FR"/>
        </w:rPr>
        <w:tab/>
      </w:r>
      <w:r w:rsidRPr="0032190F">
        <w:rPr>
          <w:i/>
          <w:sz w:val="20"/>
          <w:szCs w:val="20"/>
          <w:lang w:val="fr-FR"/>
        </w:rPr>
        <w:t xml:space="preserve">C'est l'un de ces blocs (pélite verte, légèrement patinée en orange), situé à cinq mètres de la paroi, à l'entrée du goulet qui monte vers le nord et en bordure d'un ru. Sa face supérieure (1,5 m par 1,2 m), située au ras du sol au nord et en légère pente sud-est, semble à peu près plate et lisse. Une bande est - ouest au centre, en meilleur état, montre quatre "fantômes" de poignards. Deux ont une lame triangulaire à bout aigu dirigé vers le nord-ouest et un manche massif. Ils encadrent une lame à pointe inachevée. Le long du bord ouest, dans une pointe, chercher une lame triangulaire allongée avec un manche rectangulaire. Un cinquième poignard, dont la pointe est éclatée, se discerne parfois au-dessus du deuxième et du troisième. Le numéro est inscrit d'ouest en est, à droite de cette dernière lame, comme sur la photo de la roche de 1969, VERIFIER, ZIV-GI-R peu lisible, en grandes lettre. Une flèche vers le sud-sud-ouest (direction de R10 </w:t>
      </w:r>
      <w:r w:rsidRPr="00426505">
        <w:rPr>
          <w:rFonts w:ascii="Symbol" w:hAnsi="Symbol"/>
          <w:i/>
          <w:sz w:val="20"/>
          <w:szCs w:val="20"/>
        </w:rPr>
        <w:t></w:t>
      </w:r>
      <w:r w:rsidRPr="0032190F">
        <w:rPr>
          <w:i/>
          <w:sz w:val="20"/>
          <w:szCs w:val="20"/>
          <w:lang w:val="fr-FR"/>
        </w:rPr>
        <w:t xml:space="preserve"> ?) complète l'inscription. Il n'y a apparamment pas de C de Conti.</w:t>
      </w:r>
    </w:p>
    <w:p w14:paraId="3FD8AB6F" w14:textId="77777777" w:rsidR="000152C6" w:rsidRPr="0032190F" w:rsidRDefault="000152C6" w:rsidP="000152C6">
      <w:pPr>
        <w:ind w:right="-196"/>
        <w:jc w:val="both"/>
        <w:rPr>
          <w:i/>
          <w:sz w:val="20"/>
          <w:szCs w:val="20"/>
          <w:lang w:val="fr-FR"/>
        </w:rPr>
      </w:pPr>
      <w:r w:rsidRPr="0032190F">
        <w:rPr>
          <w:i/>
          <w:sz w:val="20"/>
          <w:szCs w:val="20"/>
          <w:lang w:val="fr-FR"/>
        </w:rPr>
        <w:t>Quelques lettres et chiffres sont aussi incisés.</w:t>
      </w:r>
    </w:p>
    <w:p w14:paraId="7635A547" w14:textId="77777777" w:rsidR="000152C6" w:rsidRPr="0032190F" w:rsidRDefault="000152C6" w:rsidP="000152C6">
      <w:pPr>
        <w:ind w:right="-196"/>
        <w:jc w:val="both"/>
        <w:rPr>
          <w:sz w:val="20"/>
          <w:szCs w:val="20"/>
          <w:lang w:val="fr-FR"/>
        </w:rPr>
      </w:pPr>
      <w:r w:rsidRPr="0032190F">
        <w:rPr>
          <w:sz w:val="20"/>
          <w:szCs w:val="20"/>
          <w:lang w:val="fr-FR"/>
        </w:rPr>
        <w:t xml:space="preserve">Photos 1969: R dans site avec les deux mares, R + 5 lames + n° R11A ou </w:t>
      </w:r>
      <w:r w:rsidRPr="00426505">
        <w:rPr>
          <w:rFonts w:ascii="Symbol" w:hAnsi="Symbol"/>
          <w:sz w:val="20"/>
          <w:szCs w:val="20"/>
        </w:rPr>
        <w:t></w:t>
      </w:r>
      <w:r w:rsidRPr="0032190F">
        <w:rPr>
          <w:sz w:val="20"/>
          <w:szCs w:val="20"/>
          <w:lang w:val="fr-FR"/>
        </w:rPr>
        <w:t xml:space="preserve"> visible, 5 photos de lames </w:t>
      </w:r>
    </w:p>
    <w:p w14:paraId="03127A7A" w14:textId="77777777" w:rsidR="000152C6" w:rsidRPr="0032190F" w:rsidRDefault="000152C6" w:rsidP="000152C6">
      <w:pPr>
        <w:ind w:right="-196"/>
        <w:jc w:val="both"/>
        <w:rPr>
          <w:sz w:val="20"/>
          <w:szCs w:val="20"/>
          <w:lang w:val="fr-FR"/>
        </w:rPr>
      </w:pPr>
    </w:p>
    <w:p w14:paraId="76F13A29" w14:textId="77777777" w:rsidR="000152C6" w:rsidRPr="0032190F" w:rsidRDefault="000152C6" w:rsidP="000152C6">
      <w:pPr>
        <w:ind w:right="-196"/>
        <w:jc w:val="both"/>
        <w:rPr>
          <w:sz w:val="20"/>
          <w:szCs w:val="20"/>
          <w:lang w:val="fr-FR"/>
        </w:rPr>
      </w:pPr>
      <w:r w:rsidRPr="0032190F">
        <w:rPr>
          <w:b/>
          <w:sz w:val="20"/>
          <w:szCs w:val="20"/>
          <w:lang w:val="fr-FR"/>
        </w:rPr>
        <w:t>Repère</w:t>
      </w:r>
      <w:r w:rsidRPr="0032190F">
        <w:rPr>
          <w:sz w:val="20"/>
          <w:szCs w:val="20"/>
          <w:lang w:val="fr-FR"/>
        </w:rPr>
        <w:t xml:space="preserve"> : un peu plus haut, à gauche, un couloir vers le sud-ouest s'ouvre dans le promontoire. Il rejoint en soixante-quinze mètres les roches 2 </w:t>
      </w:r>
      <w:r w:rsidRPr="00426505">
        <w:rPr>
          <w:rFonts w:ascii="Symbol" w:hAnsi="Symbol"/>
          <w:sz w:val="20"/>
          <w:szCs w:val="20"/>
        </w:rPr>
        <w:t></w:t>
      </w:r>
      <w:r w:rsidRPr="0032190F">
        <w:rPr>
          <w:sz w:val="20"/>
          <w:szCs w:val="20"/>
          <w:lang w:val="fr-FR"/>
        </w:rPr>
        <w:t xml:space="preserve"> et 2 </w:t>
      </w:r>
      <w:r w:rsidRPr="00426505">
        <w:rPr>
          <w:rFonts w:ascii="Symbol" w:hAnsi="Symbol"/>
          <w:sz w:val="20"/>
          <w:szCs w:val="20"/>
        </w:rPr>
        <w:t></w:t>
      </w:r>
      <w:r w:rsidRPr="00426505">
        <w:rPr>
          <w:rFonts w:ascii="Symbol" w:hAnsi="Symbol"/>
          <w:sz w:val="20"/>
          <w:szCs w:val="20"/>
        </w:rPr>
        <w:t></w:t>
      </w:r>
      <w:r w:rsidRPr="0032190F">
        <w:rPr>
          <w:sz w:val="20"/>
          <w:szCs w:val="20"/>
          <w:lang w:val="fr-FR"/>
        </w:rPr>
        <w:t>du groupe III de la zone IV.</w:t>
      </w:r>
    </w:p>
    <w:p w14:paraId="1F513EAB" w14:textId="77777777" w:rsidR="000152C6" w:rsidRPr="0032190F" w:rsidRDefault="000152C6" w:rsidP="000152C6">
      <w:pPr>
        <w:ind w:right="-196"/>
        <w:jc w:val="both"/>
        <w:rPr>
          <w:sz w:val="20"/>
          <w:szCs w:val="20"/>
          <w:lang w:val="fr-FR"/>
        </w:rPr>
      </w:pPr>
    </w:p>
    <w:p w14:paraId="0ADDF5C6" w14:textId="77777777" w:rsidR="000152C6" w:rsidRPr="0032190F" w:rsidRDefault="000152C6" w:rsidP="000152C6">
      <w:pPr>
        <w:ind w:right="-196"/>
        <w:jc w:val="both"/>
        <w:rPr>
          <w:sz w:val="20"/>
          <w:szCs w:val="20"/>
          <w:lang w:val="fr-FR"/>
        </w:rPr>
      </w:pPr>
      <w:r w:rsidRPr="0032190F">
        <w:rPr>
          <w:sz w:val="20"/>
          <w:szCs w:val="20"/>
          <w:lang w:val="fr-FR"/>
        </w:rPr>
        <w:tab/>
        <w:t>Marcher sept mètres vers le nord en suivant le lit du ru à sec.</w:t>
      </w:r>
    </w:p>
    <w:p w14:paraId="002A63A2" w14:textId="77777777" w:rsidR="000152C6" w:rsidRPr="0032190F" w:rsidRDefault="000152C6" w:rsidP="000152C6">
      <w:pPr>
        <w:ind w:right="-196"/>
        <w:jc w:val="both"/>
        <w:rPr>
          <w:sz w:val="20"/>
          <w:szCs w:val="20"/>
          <w:lang w:val="fr-FR"/>
        </w:rPr>
      </w:pPr>
    </w:p>
    <w:p w14:paraId="753CE1E4" w14:textId="77777777" w:rsidR="000152C6" w:rsidRPr="0032190F" w:rsidRDefault="000152C6" w:rsidP="000152C6">
      <w:pPr>
        <w:ind w:right="-196"/>
        <w:jc w:val="both"/>
        <w:rPr>
          <w:b/>
          <w:sz w:val="20"/>
          <w:szCs w:val="20"/>
          <w:lang w:val="fr-FR"/>
        </w:rPr>
      </w:pPr>
      <w:r w:rsidRPr="0032190F">
        <w:rPr>
          <w:b/>
          <w:sz w:val="20"/>
          <w:szCs w:val="20"/>
          <w:lang w:val="fr-FR"/>
        </w:rPr>
        <w:t xml:space="preserve">Roche 11 </w:t>
      </w:r>
      <w:r w:rsidRPr="00426505">
        <w:rPr>
          <w:rFonts w:ascii="Symbol" w:hAnsi="Symbol"/>
          <w:b/>
          <w:sz w:val="20"/>
          <w:szCs w:val="20"/>
        </w:rPr>
        <w:t></w:t>
      </w:r>
      <w:r w:rsidRPr="00426505">
        <w:rPr>
          <w:rFonts w:ascii="Symbol" w:hAnsi="Symbol"/>
          <w:b/>
          <w:sz w:val="20"/>
          <w:szCs w:val="20"/>
        </w:rPr>
        <w:t></w:t>
      </w:r>
      <w:r w:rsidRPr="0032190F">
        <w:rPr>
          <w:b/>
          <w:sz w:val="20"/>
          <w:szCs w:val="20"/>
          <w:lang w:val="fr-FR"/>
        </w:rPr>
        <w:t>H . Zone IV . Groupe I</w:t>
      </w:r>
    </w:p>
    <w:p w14:paraId="3BB2CFD5" w14:textId="77777777" w:rsidR="000152C6" w:rsidRPr="0032190F" w:rsidRDefault="000152C6" w:rsidP="000152C6">
      <w:pPr>
        <w:rPr>
          <w:b/>
          <w:lang w:val="fr-FR"/>
        </w:rPr>
      </w:pPr>
      <w:r w:rsidRPr="0032190F">
        <w:rPr>
          <w:lang w:val="fr-FR"/>
        </w:rPr>
        <w:t>Roche d’Alberto</w:t>
      </w:r>
    </w:p>
    <w:p w14:paraId="55DBE4BC" w14:textId="77777777" w:rsidR="000152C6" w:rsidRPr="0032190F" w:rsidRDefault="000152C6" w:rsidP="000152C6">
      <w:pPr>
        <w:ind w:right="-196"/>
        <w:jc w:val="both"/>
        <w:rPr>
          <w:sz w:val="20"/>
          <w:szCs w:val="20"/>
          <w:lang w:val="fr-FR"/>
        </w:rPr>
      </w:pPr>
    </w:p>
    <w:p w14:paraId="6FE2EFA3" w14:textId="77777777" w:rsidR="000152C6" w:rsidRPr="0032190F" w:rsidRDefault="000152C6" w:rsidP="000152C6">
      <w:pPr>
        <w:ind w:right="-196"/>
        <w:jc w:val="both"/>
        <w:rPr>
          <w:i/>
          <w:sz w:val="20"/>
          <w:szCs w:val="20"/>
          <w:lang w:val="fr-FR"/>
        </w:rPr>
      </w:pPr>
      <w:r w:rsidRPr="0032190F">
        <w:rPr>
          <w:b/>
          <w:i/>
          <w:sz w:val="20"/>
          <w:szCs w:val="20"/>
          <w:lang w:val="fr-FR"/>
        </w:rPr>
        <w:tab/>
      </w:r>
      <w:r w:rsidRPr="0032190F">
        <w:rPr>
          <w:i/>
          <w:sz w:val="20"/>
          <w:szCs w:val="20"/>
          <w:lang w:val="fr-FR"/>
        </w:rPr>
        <w:t xml:space="preserve">C’est un bloc de pélite situé en rive gauche du ru. Sa face supérieure horizontale, triangulaire (0,6 m par 0,6 m) présente une pointe aiguë vers le sud-est. Elle dépasse le sol de 0,4 m au sud-ouest et se trouve au ras du sol au nord-est. Sa couleur est verdâtre avec des reflets oranges. Un texte y est peu lisible. </w:t>
      </w:r>
      <w:r w:rsidRPr="0032190F">
        <w:rPr>
          <w:i/>
          <w:sz w:val="20"/>
          <w:szCs w:val="20"/>
          <w:highlight w:val="yellow"/>
          <w:lang w:val="fr-FR"/>
        </w:rPr>
        <w:t>Une date est peut-être 1900 et un prénom Alberto ou Alfredo</w:t>
      </w:r>
      <w:r w:rsidRPr="0032190F">
        <w:rPr>
          <w:i/>
          <w:sz w:val="20"/>
          <w:szCs w:val="20"/>
          <w:lang w:val="fr-FR"/>
        </w:rPr>
        <w:t>.</w:t>
      </w:r>
    </w:p>
    <w:p w14:paraId="70103D44" w14:textId="77777777" w:rsidR="000152C6" w:rsidRPr="0032190F" w:rsidRDefault="000152C6" w:rsidP="000152C6">
      <w:pPr>
        <w:ind w:right="-196"/>
        <w:jc w:val="both"/>
        <w:rPr>
          <w:sz w:val="20"/>
          <w:szCs w:val="20"/>
          <w:lang w:val="fr-FR"/>
        </w:rPr>
      </w:pPr>
    </w:p>
    <w:p w14:paraId="3A0B600D" w14:textId="77777777" w:rsidR="000152C6" w:rsidRPr="0032190F" w:rsidRDefault="000152C6" w:rsidP="000152C6">
      <w:pPr>
        <w:ind w:right="-196"/>
        <w:jc w:val="both"/>
        <w:rPr>
          <w:sz w:val="20"/>
          <w:szCs w:val="20"/>
          <w:lang w:val="fr-FR"/>
        </w:rPr>
      </w:pPr>
      <w:r w:rsidRPr="0032190F">
        <w:rPr>
          <w:sz w:val="20"/>
          <w:szCs w:val="20"/>
          <w:lang w:val="fr-FR"/>
        </w:rPr>
        <w:lastRenderedPageBreak/>
        <w:tab/>
        <w:t>Monter droit vers le nord pendant quinze mètres dans le centre du goulet (entre le Q2444 et le gros rocher central) où des blocs sont éparpillés. Deux mètres au-dessus d'un caillou de quartz (0,5 m d'est en ouest par 0,3 m), couvert de lichens jaunes et noirs et de chlorite vert sombre, peu avant d’atteindre un gros bloc triangulaire situé au centre du couloir, et au niveau du couloir vers le sud-ouest (cité plus haut) il faut trouver une petite plaque de schiste violet (0,8 m par 0,8 m), au ras du sol, dont la pellicule de patine brun clair est écaillée. Un autre repère est un bloc triangulaire important situé au centre du couloir et au-dessus de la roche recherchée.</w:t>
      </w:r>
    </w:p>
    <w:p w14:paraId="6170A06C" w14:textId="77777777" w:rsidR="000152C6" w:rsidRPr="0032190F" w:rsidRDefault="000152C6" w:rsidP="000152C6">
      <w:pPr>
        <w:ind w:right="-196"/>
        <w:jc w:val="both"/>
        <w:rPr>
          <w:sz w:val="20"/>
          <w:szCs w:val="20"/>
          <w:lang w:val="fr-FR"/>
        </w:rPr>
      </w:pPr>
    </w:p>
    <w:p w14:paraId="38C736F0" w14:textId="77777777" w:rsidR="000152C6" w:rsidRPr="0032190F" w:rsidRDefault="000152C6" w:rsidP="000152C6">
      <w:pPr>
        <w:ind w:right="-196"/>
        <w:jc w:val="both"/>
        <w:rPr>
          <w:b/>
          <w:sz w:val="20"/>
          <w:szCs w:val="20"/>
          <w:lang w:val="fr-FR"/>
        </w:rPr>
      </w:pPr>
      <w:r w:rsidRPr="0032190F">
        <w:rPr>
          <w:b/>
          <w:sz w:val="20"/>
          <w:szCs w:val="20"/>
          <w:lang w:val="fr-FR"/>
        </w:rPr>
        <w:t xml:space="preserve">Roche 11 </w:t>
      </w:r>
      <w:r w:rsidRPr="00426505">
        <w:rPr>
          <w:rFonts w:ascii="Symbol" w:hAnsi="Symbol"/>
          <w:b/>
          <w:sz w:val="20"/>
          <w:szCs w:val="20"/>
        </w:rPr>
        <w:t></w:t>
      </w:r>
      <w:r w:rsidRPr="0032190F">
        <w:rPr>
          <w:b/>
          <w:sz w:val="20"/>
          <w:szCs w:val="20"/>
          <w:lang w:val="fr-FR"/>
        </w:rPr>
        <w:t xml:space="preserve"> . Zone IV . Groupe I</w:t>
      </w:r>
    </w:p>
    <w:p w14:paraId="4D9357A6" w14:textId="77777777" w:rsidR="000152C6" w:rsidRPr="0032190F" w:rsidRDefault="000152C6" w:rsidP="000152C6">
      <w:pPr>
        <w:ind w:right="-196"/>
        <w:jc w:val="both"/>
        <w:rPr>
          <w:b/>
          <w:i/>
          <w:sz w:val="20"/>
          <w:szCs w:val="20"/>
          <w:lang w:val="fr-FR"/>
        </w:rPr>
      </w:pPr>
      <w:r w:rsidRPr="0032190F">
        <w:rPr>
          <w:b/>
          <w:i/>
          <w:sz w:val="20"/>
          <w:szCs w:val="20"/>
          <w:lang w:val="fr-FR"/>
        </w:rPr>
        <w:t>Roche du corniforme au ras du sol</w:t>
      </w:r>
    </w:p>
    <w:p w14:paraId="28965991" w14:textId="77777777" w:rsidR="000152C6" w:rsidRPr="0032190F" w:rsidRDefault="000152C6" w:rsidP="000152C6">
      <w:pPr>
        <w:ind w:right="-196"/>
        <w:jc w:val="both"/>
        <w:rPr>
          <w:sz w:val="20"/>
          <w:szCs w:val="20"/>
          <w:lang w:val="fr-FR"/>
        </w:rPr>
      </w:pPr>
    </w:p>
    <w:p w14:paraId="2AF6D67C" w14:textId="77777777" w:rsidR="000152C6" w:rsidRPr="0032190F" w:rsidRDefault="000152C6" w:rsidP="000152C6">
      <w:pPr>
        <w:ind w:right="-196"/>
        <w:jc w:val="both"/>
        <w:rPr>
          <w:i/>
          <w:sz w:val="20"/>
          <w:szCs w:val="20"/>
          <w:lang w:val="fr-FR"/>
        </w:rPr>
      </w:pPr>
      <w:r w:rsidRPr="0032190F">
        <w:rPr>
          <w:b/>
          <w:i/>
          <w:sz w:val="20"/>
          <w:szCs w:val="20"/>
          <w:lang w:val="fr-FR"/>
        </w:rPr>
        <w:tab/>
      </w:r>
      <w:r w:rsidRPr="0032190F">
        <w:rPr>
          <w:i/>
          <w:sz w:val="20"/>
          <w:szCs w:val="20"/>
          <w:lang w:val="fr-FR"/>
        </w:rPr>
        <w:t>Sa face supérieure légèrement bombée, de pendage moyen 20° sud, se trouve au ras du sol. Deviner un corniforme à petit corps rectangulaire, où les cupules sont côte à côte, et aux cornes évasées, composées de quelques cupules espacées. Un numéro est inscrit sous un petit décrochement, à 20 cm à l'ouest de la gravure : ZIV-GI-R11</w:t>
      </w:r>
      <w:r w:rsidRPr="00426505">
        <w:rPr>
          <w:rFonts w:ascii="Symbol" w:hAnsi="Symbol"/>
          <w:i/>
          <w:sz w:val="20"/>
          <w:szCs w:val="20"/>
        </w:rPr>
        <w:t></w:t>
      </w:r>
      <w:r w:rsidRPr="0032190F">
        <w:rPr>
          <w:i/>
          <w:sz w:val="20"/>
          <w:szCs w:val="20"/>
          <w:lang w:val="fr-FR"/>
        </w:rPr>
        <w:t>. Un autre numéro est écrit 20 cm plus haut. Repérer aussi des figures schématiques linéaires.</w:t>
      </w:r>
    </w:p>
    <w:p w14:paraId="5A8F1F79" w14:textId="77777777" w:rsidR="000152C6" w:rsidRPr="0032190F" w:rsidRDefault="000152C6" w:rsidP="000152C6">
      <w:pPr>
        <w:ind w:right="-196"/>
        <w:jc w:val="both"/>
        <w:rPr>
          <w:sz w:val="20"/>
          <w:szCs w:val="20"/>
          <w:lang w:val="fr-FR"/>
        </w:rPr>
      </w:pPr>
      <w:r w:rsidRPr="0032190F">
        <w:rPr>
          <w:sz w:val="20"/>
          <w:szCs w:val="20"/>
          <w:lang w:val="fr-FR"/>
        </w:rPr>
        <w:t xml:space="preserve">Photos 1971 : R dans site, Roche, 1 photo du cornu </w:t>
      </w:r>
    </w:p>
    <w:p w14:paraId="3FB74949" w14:textId="77777777" w:rsidR="000152C6" w:rsidRPr="0032190F" w:rsidRDefault="000152C6" w:rsidP="000152C6">
      <w:pPr>
        <w:ind w:right="-196"/>
        <w:jc w:val="both"/>
        <w:rPr>
          <w:sz w:val="20"/>
          <w:szCs w:val="20"/>
          <w:lang w:val="fr-FR"/>
        </w:rPr>
      </w:pPr>
    </w:p>
    <w:p w14:paraId="758357AC" w14:textId="77777777" w:rsidR="000152C6" w:rsidRPr="0032190F" w:rsidRDefault="000152C6" w:rsidP="000152C6">
      <w:pPr>
        <w:ind w:right="-196"/>
        <w:jc w:val="both"/>
        <w:rPr>
          <w:sz w:val="20"/>
          <w:szCs w:val="20"/>
          <w:lang w:val="fr-FR"/>
        </w:rPr>
      </w:pPr>
      <w:r w:rsidRPr="0032190F">
        <w:rPr>
          <w:sz w:val="20"/>
          <w:szCs w:val="20"/>
          <w:lang w:val="fr-FR"/>
        </w:rPr>
        <w:tab/>
        <w:t>Parcourir cinq mètres vers le nord-ouest afin d'atteindre un grand bloc de grès mauve, presque plat, situé à deux mètres de la paroi. Le dessus de la roche, à rayures nord - sud mauves et rosâtres, avec parfois des tâches violettes, est en légère pente sud-est et présente un décrochement anguleux au nord-ouest.</w:t>
      </w:r>
    </w:p>
    <w:p w14:paraId="4AC75FBD" w14:textId="77777777" w:rsidR="000152C6" w:rsidRPr="0032190F" w:rsidRDefault="000152C6" w:rsidP="000152C6">
      <w:pPr>
        <w:ind w:right="-196"/>
        <w:jc w:val="both"/>
        <w:rPr>
          <w:sz w:val="20"/>
          <w:szCs w:val="20"/>
          <w:lang w:val="fr-FR"/>
        </w:rPr>
      </w:pPr>
    </w:p>
    <w:p w14:paraId="5DB0B20C" w14:textId="77777777" w:rsidR="000152C6" w:rsidRPr="0032190F" w:rsidRDefault="000152C6" w:rsidP="000152C6">
      <w:pPr>
        <w:ind w:right="-196"/>
        <w:jc w:val="both"/>
        <w:rPr>
          <w:b/>
          <w:sz w:val="20"/>
          <w:szCs w:val="20"/>
          <w:lang w:val="fr-FR"/>
        </w:rPr>
      </w:pPr>
      <w:r w:rsidRPr="0032190F">
        <w:rPr>
          <w:b/>
          <w:sz w:val="20"/>
          <w:szCs w:val="20"/>
          <w:lang w:val="fr-FR"/>
        </w:rPr>
        <w:t xml:space="preserve">Roche 11 </w:t>
      </w:r>
      <w:r w:rsidRPr="00426505">
        <w:rPr>
          <w:rFonts w:ascii="Symbol" w:hAnsi="Symbol"/>
          <w:b/>
          <w:sz w:val="20"/>
          <w:szCs w:val="20"/>
        </w:rPr>
        <w:t></w:t>
      </w:r>
      <w:r w:rsidRPr="0032190F">
        <w:rPr>
          <w:b/>
          <w:sz w:val="20"/>
          <w:szCs w:val="20"/>
          <w:lang w:val="fr-FR"/>
        </w:rPr>
        <w:t xml:space="preserve"> . Zone IV . Groupe I</w:t>
      </w:r>
    </w:p>
    <w:p w14:paraId="5EAB4EC6" w14:textId="77777777" w:rsidR="000152C6" w:rsidRPr="0032190F" w:rsidRDefault="000152C6" w:rsidP="000152C6">
      <w:pPr>
        <w:ind w:right="-196"/>
        <w:jc w:val="both"/>
        <w:rPr>
          <w:b/>
          <w:i/>
          <w:sz w:val="20"/>
          <w:szCs w:val="20"/>
          <w:lang w:val="fr-FR"/>
        </w:rPr>
      </w:pPr>
      <w:r w:rsidRPr="0032190F">
        <w:rPr>
          <w:b/>
          <w:i/>
          <w:sz w:val="20"/>
          <w:szCs w:val="20"/>
          <w:lang w:val="fr-FR"/>
        </w:rPr>
        <w:t>Roche aux passées de grès blanc et violet</w:t>
      </w:r>
    </w:p>
    <w:p w14:paraId="6CF9E8A7" w14:textId="77777777" w:rsidR="000152C6" w:rsidRPr="0032190F" w:rsidRDefault="000152C6" w:rsidP="000152C6">
      <w:pPr>
        <w:ind w:right="-196"/>
        <w:jc w:val="both"/>
        <w:rPr>
          <w:sz w:val="20"/>
          <w:szCs w:val="20"/>
          <w:lang w:val="fr-FR"/>
        </w:rPr>
      </w:pPr>
    </w:p>
    <w:p w14:paraId="4A5F4FFE" w14:textId="77777777" w:rsidR="000152C6" w:rsidRPr="0032190F" w:rsidRDefault="000152C6" w:rsidP="000152C6">
      <w:pPr>
        <w:ind w:right="-196"/>
        <w:jc w:val="both"/>
        <w:rPr>
          <w:i/>
          <w:sz w:val="20"/>
          <w:szCs w:val="20"/>
          <w:lang w:val="fr-FR"/>
        </w:rPr>
      </w:pPr>
      <w:r w:rsidRPr="0032190F">
        <w:rPr>
          <w:b/>
          <w:i/>
          <w:sz w:val="20"/>
          <w:szCs w:val="20"/>
          <w:lang w:val="fr-FR"/>
        </w:rPr>
        <w:tab/>
      </w:r>
      <w:r w:rsidRPr="0032190F">
        <w:rPr>
          <w:i/>
          <w:sz w:val="20"/>
          <w:szCs w:val="20"/>
          <w:lang w:val="fr-FR"/>
        </w:rPr>
        <w:t>Le numéro, à peine visible, est inscrit près de l'arête sud-est - nord-ouest presque rectiligne. A 0,2 m à l'ouest du numéro se distingue un corniforme à cornes presque fermées, au corps perdu dans un éclat de patine.</w:t>
      </w:r>
    </w:p>
    <w:p w14:paraId="458CB0E5" w14:textId="77777777" w:rsidR="000152C6" w:rsidRPr="0032190F" w:rsidRDefault="000152C6" w:rsidP="000152C6">
      <w:pPr>
        <w:ind w:right="-196"/>
        <w:jc w:val="both"/>
        <w:rPr>
          <w:sz w:val="20"/>
          <w:szCs w:val="20"/>
          <w:lang w:val="fr-FR"/>
        </w:rPr>
      </w:pPr>
      <w:r w:rsidRPr="0032190F">
        <w:rPr>
          <w:sz w:val="20"/>
          <w:szCs w:val="20"/>
          <w:lang w:val="fr-FR"/>
        </w:rPr>
        <w:t xml:space="preserve">Photos 1971 : R dans site, R, 1 photo du cornu </w:t>
      </w:r>
    </w:p>
    <w:p w14:paraId="416B1111" w14:textId="77777777" w:rsidR="000152C6" w:rsidRPr="0032190F" w:rsidRDefault="000152C6" w:rsidP="000152C6">
      <w:pPr>
        <w:ind w:right="-196"/>
        <w:jc w:val="both"/>
        <w:rPr>
          <w:sz w:val="20"/>
          <w:szCs w:val="20"/>
          <w:lang w:val="fr-FR"/>
        </w:rPr>
      </w:pPr>
    </w:p>
    <w:p w14:paraId="437A84C7" w14:textId="77777777" w:rsidR="000152C6" w:rsidRPr="0032190F" w:rsidRDefault="000152C6" w:rsidP="000152C6">
      <w:pPr>
        <w:ind w:right="-196"/>
        <w:jc w:val="both"/>
        <w:rPr>
          <w:sz w:val="20"/>
          <w:szCs w:val="20"/>
          <w:lang w:val="fr-FR"/>
        </w:rPr>
      </w:pPr>
      <w:r w:rsidRPr="0032190F">
        <w:rPr>
          <w:sz w:val="20"/>
          <w:szCs w:val="20"/>
          <w:lang w:val="fr-FR"/>
        </w:rPr>
        <w:tab/>
        <w:t>Partir vers l’est et longer par le sud un gros bloc présentant une pointe vers le sud-est. Contourner le bloc et examiner, à 1,5 m du sol, la face de pendage 80° nord-nord-est de cette pointe</w:t>
      </w:r>
    </w:p>
    <w:p w14:paraId="4E44AAB2" w14:textId="77777777" w:rsidR="000152C6" w:rsidRPr="0032190F" w:rsidRDefault="000152C6" w:rsidP="000152C6">
      <w:pPr>
        <w:ind w:right="-196"/>
        <w:jc w:val="both"/>
        <w:rPr>
          <w:sz w:val="20"/>
          <w:szCs w:val="20"/>
          <w:lang w:val="fr-FR"/>
        </w:rPr>
      </w:pPr>
    </w:p>
    <w:p w14:paraId="3B5557CA" w14:textId="77777777" w:rsidR="000152C6" w:rsidRPr="0032190F" w:rsidRDefault="000152C6" w:rsidP="000152C6">
      <w:pPr>
        <w:ind w:right="-196"/>
        <w:jc w:val="both"/>
        <w:rPr>
          <w:b/>
          <w:sz w:val="20"/>
          <w:szCs w:val="20"/>
          <w:lang w:val="fr-FR"/>
        </w:rPr>
      </w:pPr>
      <w:r w:rsidRPr="0032190F">
        <w:rPr>
          <w:b/>
          <w:sz w:val="20"/>
          <w:szCs w:val="20"/>
          <w:lang w:val="fr-FR"/>
        </w:rPr>
        <w:t xml:space="preserve">Roche 11 </w:t>
      </w:r>
      <w:r w:rsidRPr="00426505">
        <w:rPr>
          <w:rFonts w:ascii="Symbol" w:hAnsi="Symbol"/>
          <w:b/>
          <w:sz w:val="20"/>
          <w:szCs w:val="20"/>
        </w:rPr>
        <w:t></w:t>
      </w:r>
      <w:r w:rsidRPr="00426505">
        <w:rPr>
          <w:rFonts w:ascii="Symbol" w:hAnsi="Symbol"/>
          <w:b/>
          <w:sz w:val="20"/>
          <w:szCs w:val="20"/>
        </w:rPr>
        <w:t></w:t>
      </w:r>
      <w:r w:rsidRPr="0032190F">
        <w:rPr>
          <w:b/>
          <w:sz w:val="20"/>
          <w:szCs w:val="20"/>
          <w:lang w:val="fr-FR"/>
        </w:rPr>
        <w:t>H . Zone IV . Groupe I</w:t>
      </w:r>
    </w:p>
    <w:p w14:paraId="5415B427" w14:textId="77777777" w:rsidR="000152C6" w:rsidRPr="0032190F" w:rsidRDefault="000152C6" w:rsidP="000152C6">
      <w:pPr>
        <w:rPr>
          <w:b/>
          <w:lang w:val="fr-FR"/>
        </w:rPr>
      </w:pPr>
      <w:r w:rsidRPr="0032190F">
        <w:rPr>
          <w:lang w:val="fr-FR"/>
        </w:rPr>
        <w:t>Roche au texte surélevé</w:t>
      </w:r>
    </w:p>
    <w:p w14:paraId="5FAD18DA" w14:textId="77777777" w:rsidR="000152C6" w:rsidRPr="0032190F" w:rsidRDefault="000152C6" w:rsidP="000152C6">
      <w:pPr>
        <w:ind w:right="-196"/>
        <w:jc w:val="both"/>
        <w:rPr>
          <w:sz w:val="20"/>
          <w:szCs w:val="20"/>
          <w:lang w:val="fr-FR"/>
        </w:rPr>
      </w:pPr>
    </w:p>
    <w:p w14:paraId="0E9F577D" w14:textId="77777777" w:rsidR="000152C6" w:rsidRPr="0032190F" w:rsidRDefault="000152C6" w:rsidP="000152C6">
      <w:pPr>
        <w:ind w:right="-196"/>
        <w:jc w:val="both"/>
        <w:rPr>
          <w:i/>
          <w:sz w:val="20"/>
          <w:szCs w:val="20"/>
          <w:lang w:val="fr-FR"/>
        </w:rPr>
      </w:pPr>
      <w:r w:rsidRPr="0032190F">
        <w:rPr>
          <w:b/>
          <w:i/>
          <w:sz w:val="20"/>
          <w:szCs w:val="20"/>
          <w:lang w:val="fr-FR"/>
        </w:rPr>
        <w:tab/>
      </w:r>
      <w:r w:rsidRPr="0032190F">
        <w:rPr>
          <w:i/>
          <w:sz w:val="20"/>
          <w:szCs w:val="20"/>
          <w:lang w:val="fr-FR"/>
        </w:rPr>
        <w:t>Une petite surface (0,4 m d’est en ouest par 0,1 m), patinée en vert clair, porte les lettres AVUG. La face totale mesure 2,5 m d’est en ouest par 1,4 m.</w:t>
      </w:r>
    </w:p>
    <w:p w14:paraId="11EC064B" w14:textId="77777777" w:rsidR="000152C6" w:rsidRPr="0032190F" w:rsidRDefault="000152C6" w:rsidP="000152C6">
      <w:pPr>
        <w:ind w:right="-196"/>
        <w:jc w:val="both"/>
        <w:rPr>
          <w:sz w:val="20"/>
          <w:szCs w:val="20"/>
          <w:lang w:val="fr-FR"/>
        </w:rPr>
      </w:pPr>
    </w:p>
    <w:p w14:paraId="26BA2159" w14:textId="77777777" w:rsidR="000152C6" w:rsidRPr="0032190F" w:rsidRDefault="000152C6" w:rsidP="000152C6">
      <w:pPr>
        <w:ind w:right="-196" w:firstLine="709"/>
        <w:jc w:val="both"/>
        <w:rPr>
          <w:sz w:val="20"/>
          <w:szCs w:val="20"/>
          <w:lang w:val="fr-FR"/>
        </w:rPr>
      </w:pPr>
      <w:r w:rsidRPr="0032190F">
        <w:rPr>
          <w:sz w:val="20"/>
          <w:szCs w:val="20"/>
          <w:lang w:val="fr-FR"/>
        </w:rPr>
        <w:t>Au-dessus de cette roche se trouve un bloc plurimétrique tabulaire, haut de deux mètres sur son côté sud, à la face supérieure creusée et en légère pente sud. Dépasser ce bloc et monter encore de trois mètres.</w:t>
      </w:r>
    </w:p>
    <w:p w14:paraId="4D9E0C5A" w14:textId="77777777" w:rsidR="000152C6" w:rsidRPr="0032190F" w:rsidRDefault="000152C6" w:rsidP="000152C6">
      <w:pPr>
        <w:ind w:right="-196"/>
        <w:jc w:val="both"/>
        <w:rPr>
          <w:sz w:val="20"/>
          <w:szCs w:val="20"/>
          <w:lang w:val="fr-FR"/>
        </w:rPr>
      </w:pPr>
    </w:p>
    <w:p w14:paraId="434CBB4D" w14:textId="77777777" w:rsidR="000152C6" w:rsidRPr="0032190F" w:rsidRDefault="000152C6" w:rsidP="000152C6">
      <w:pPr>
        <w:ind w:right="-196"/>
        <w:jc w:val="both"/>
        <w:rPr>
          <w:b/>
          <w:sz w:val="20"/>
          <w:szCs w:val="20"/>
          <w:lang w:val="fr-FR"/>
        </w:rPr>
      </w:pPr>
      <w:r w:rsidRPr="0032190F">
        <w:rPr>
          <w:b/>
          <w:sz w:val="20"/>
          <w:szCs w:val="20"/>
          <w:lang w:val="fr-FR"/>
        </w:rPr>
        <w:t xml:space="preserve">Roche 11 </w:t>
      </w:r>
      <w:r w:rsidRPr="00426505">
        <w:rPr>
          <w:rFonts w:ascii="Symbol" w:hAnsi="Symbol"/>
          <w:b/>
          <w:sz w:val="20"/>
          <w:szCs w:val="20"/>
        </w:rPr>
        <w:t></w:t>
      </w:r>
      <w:r w:rsidRPr="00426505">
        <w:rPr>
          <w:rFonts w:ascii="Symbol" w:hAnsi="Symbol"/>
          <w:b/>
          <w:sz w:val="20"/>
          <w:szCs w:val="20"/>
        </w:rPr>
        <w:t></w:t>
      </w:r>
      <w:r w:rsidRPr="0032190F">
        <w:rPr>
          <w:b/>
          <w:sz w:val="20"/>
          <w:szCs w:val="20"/>
          <w:lang w:val="fr-FR"/>
        </w:rPr>
        <w:t>H . Zone IV . Groupe I</w:t>
      </w:r>
    </w:p>
    <w:p w14:paraId="71BA544F" w14:textId="77777777" w:rsidR="000152C6" w:rsidRPr="0032190F" w:rsidRDefault="000152C6" w:rsidP="000152C6">
      <w:pPr>
        <w:rPr>
          <w:b/>
          <w:lang w:val="fr-FR"/>
        </w:rPr>
      </w:pPr>
      <w:r w:rsidRPr="0032190F">
        <w:rPr>
          <w:lang w:val="fr-FR"/>
        </w:rPr>
        <w:t>Roche au texte en cursive</w:t>
      </w:r>
    </w:p>
    <w:p w14:paraId="144144A7" w14:textId="77777777" w:rsidR="000152C6" w:rsidRPr="0032190F" w:rsidRDefault="000152C6" w:rsidP="000152C6">
      <w:pPr>
        <w:ind w:right="-196"/>
        <w:jc w:val="both"/>
        <w:rPr>
          <w:sz w:val="20"/>
          <w:szCs w:val="20"/>
          <w:lang w:val="fr-FR"/>
        </w:rPr>
      </w:pPr>
    </w:p>
    <w:p w14:paraId="26F36827" w14:textId="77777777" w:rsidR="000152C6" w:rsidRPr="0032190F" w:rsidRDefault="000152C6" w:rsidP="000152C6">
      <w:pPr>
        <w:ind w:right="-196"/>
        <w:jc w:val="both"/>
        <w:rPr>
          <w:sz w:val="20"/>
          <w:szCs w:val="20"/>
          <w:lang w:val="fr-FR"/>
        </w:rPr>
      </w:pPr>
      <w:r w:rsidRPr="0032190F">
        <w:rPr>
          <w:b/>
          <w:i/>
          <w:sz w:val="20"/>
          <w:szCs w:val="20"/>
          <w:lang w:val="fr-FR"/>
        </w:rPr>
        <w:tab/>
      </w:r>
      <w:r w:rsidRPr="0032190F">
        <w:rPr>
          <w:i/>
          <w:sz w:val="20"/>
          <w:szCs w:val="20"/>
          <w:lang w:val="fr-FR"/>
        </w:rPr>
        <w:t>C’est un bloc de pélite violette très schistosée, allongé du nord au sud, incrusté dans la pente et haut de 0,5 m au sud. Sa face de pendage 20° sud-est (1,2 m d’est en ouest par 0,5 m) faillée d’est en ouest dans sa partie supérieure, porte des restes de patine brun clair et, près de la faille, quelques lettres peu nettes, probablement écrites en cursive,.</w:t>
      </w:r>
    </w:p>
    <w:p w14:paraId="62EF5D75" w14:textId="77777777" w:rsidR="000152C6" w:rsidRPr="0032190F" w:rsidRDefault="000152C6" w:rsidP="000152C6">
      <w:pPr>
        <w:ind w:right="-196"/>
        <w:jc w:val="both"/>
        <w:rPr>
          <w:sz w:val="20"/>
          <w:szCs w:val="20"/>
          <w:lang w:val="fr-FR"/>
        </w:rPr>
      </w:pPr>
    </w:p>
    <w:p w14:paraId="13E141AD" w14:textId="77777777" w:rsidR="000152C6" w:rsidRPr="0032190F" w:rsidRDefault="000152C6" w:rsidP="000152C6">
      <w:pPr>
        <w:ind w:right="-196" w:firstLine="709"/>
        <w:jc w:val="both"/>
        <w:rPr>
          <w:sz w:val="20"/>
          <w:szCs w:val="20"/>
          <w:lang w:val="fr-FR"/>
        </w:rPr>
      </w:pPr>
      <w:r w:rsidRPr="0032190F">
        <w:rPr>
          <w:sz w:val="20"/>
          <w:szCs w:val="20"/>
          <w:lang w:val="fr-FR"/>
        </w:rPr>
        <w:t>Monter pour atteindre le haut du goulet. De gros blocs y sont entassés sur la gauche. A l'ouest on aperçoit une plateforme herbeuse, en pente vers l'est, fermée au nord et à l'ouest par les parois du promontoire Q2444. Rejoindre ce palier où la plupart des blocs éboulés sont des grès roses ou mauves. Au centre, découvrir une roche de pélite verte présentant une belle surface sur son côté sud.</w:t>
      </w:r>
    </w:p>
    <w:p w14:paraId="43A13A1A" w14:textId="77777777" w:rsidR="000152C6" w:rsidRPr="0032190F" w:rsidRDefault="000152C6" w:rsidP="000152C6">
      <w:pPr>
        <w:ind w:right="-196"/>
        <w:jc w:val="both"/>
        <w:rPr>
          <w:sz w:val="20"/>
          <w:szCs w:val="20"/>
          <w:lang w:val="fr-FR"/>
        </w:rPr>
      </w:pPr>
    </w:p>
    <w:p w14:paraId="1B3ED063" w14:textId="77777777" w:rsidR="000152C6" w:rsidRPr="0032190F" w:rsidRDefault="000152C6" w:rsidP="000152C6">
      <w:pPr>
        <w:ind w:right="-196"/>
        <w:jc w:val="both"/>
        <w:rPr>
          <w:b/>
          <w:sz w:val="20"/>
          <w:szCs w:val="20"/>
          <w:lang w:val="fr-FR"/>
        </w:rPr>
      </w:pPr>
      <w:r w:rsidRPr="0032190F">
        <w:rPr>
          <w:b/>
          <w:sz w:val="20"/>
          <w:szCs w:val="20"/>
          <w:lang w:val="fr-FR"/>
        </w:rPr>
        <w:t>Roche 13 B . Zone IV . Groupe I</w:t>
      </w:r>
    </w:p>
    <w:p w14:paraId="53CD30BE" w14:textId="77777777" w:rsidR="000152C6" w:rsidRPr="0032190F" w:rsidRDefault="000152C6" w:rsidP="000152C6">
      <w:pPr>
        <w:ind w:right="-196"/>
        <w:jc w:val="both"/>
        <w:rPr>
          <w:b/>
          <w:i/>
          <w:sz w:val="20"/>
          <w:szCs w:val="20"/>
          <w:lang w:val="fr-FR"/>
        </w:rPr>
      </w:pPr>
      <w:r w:rsidRPr="0032190F">
        <w:rPr>
          <w:b/>
          <w:i/>
          <w:sz w:val="20"/>
          <w:szCs w:val="20"/>
          <w:lang w:val="fr-FR"/>
        </w:rPr>
        <w:t>Roche des corniformes à cornes sinueuses</w:t>
      </w:r>
    </w:p>
    <w:p w14:paraId="01D3CD82" w14:textId="77777777" w:rsidR="000152C6" w:rsidRPr="0032190F" w:rsidRDefault="000152C6" w:rsidP="000152C6">
      <w:pPr>
        <w:ind w:right="-196"/>
        <w:jc w:val="both"/>
        <w:rPr>
          <w:sz w:val="20"/>
          <w:szCs w:val="20"/>
          <w:lang w:val="fr-FR"/>
        </w:rPr>
      </w:pPr>
    </w:p>
    <w:p w14:paraId="357F9798" w14:textId="77777777" w:rsidR="000152C6" w:rsidRPr="0032190F" w:rsidRDefault="000152C6" w:rsidP="000152C6">
      <w:pPr>
        <w:ind w:right="-196"/>
        <w:jc w:val="both"/>
        <w:rPr>
          <w:i/>
          <w:sz w:val="20"/>
          <w:szCs w:val="20"/>
          <w:lang w:val="fr-FR"/>
        </w:rPr>
      </w:pPr>
      <w:r w:rsidRPr="0032190F">
        <w:rPr>
          <w:b/>
          <w:i/>
          <w:sz w:val="20"/>
          <w:szCs w:val="20"/>
          <w:lang w:val="fr-FR"/>
        </w:rPr>
        <w:tab/>
      </w:r>
      <w:r w:rsidRPr="0032190F">
        <w:rPr>
          <w:i/>
          <w:sz w:val="20"/>
          <w:szCs w:val="20"/>
          <w:lang w:val="fr-FR"/>
        </w:rPr>
        <w:t xml:space="preserve">La face de pendage 30° sud-sud-est (1,5 m par 0,6 m), peu plane mais assez lisse, porte une large fissure herbeuse nord-ouest - sud-est. Le numéro est inscrit en haut de la portion de droite et un C est écrit près du coin sud-est dans le bas de la face. Un autre C se trouve à gauche de la fissure, inscrit par-dessus un texte de berger. Les gravures sont deux corniformes à corps carré et cornes sinueuses. Les cornes dressées de celui dessiné à gauche de la fissure se touchent deux fois. L'autre corniforme, à droite, porte des cornes très évasées puis convergentes. De nombreuses inscriptions de berger sont aussi présentes. Sur la portion de roche située à gauche de la fissure, Palma Giacomo...9 </w:t>
      </w:r>
      <w:r w:rsidRPr="0032190F">
        <w:rPr>
          <w:i/>
          <w:sz w:val="20"/>
          <w:szCs w:val="20"/>
          <w:lang w:val="fr-FR"/>
        </w:rPr>
        <w:lastRenderedPageBreak/>
        <w:t>agosto 1926, Guido Biagio, 20 luglio 1932, Guido Giuseppe 1935, cl.1914 ont signé et daté leur passage. Sur la portion de droite se voient Guido Morizio 1836 et une maison, d'autres textes plus ou moins superposés de Giuseppe Lanterio...1868, Antonio Lanteri...1858 et différents dessins. Sur le bord est, Sassi Pietro a écrit son nom en 1863.</w:t>
      </w:r>
    </w:p>
    <w:p w14:paraId="7AE771DE" w14:textId="77777777" w:rsidR="000152C6" w:rsidRPr="0032190F" w:rsidRDefault="000152C6" w:rsidP="000152C6">
      <w:pPr>
        <w:ind w:right="-196"/>
        <w:jc w:val="both"/>
        <w:rPr>
          <w:sz w:val="20"/>
          <w:szCs w:val="20"/>
          <w:lang w:val="fr-FR"/>
        </w:rPr>
      </w:pPr>
      <w:r w:rsidRPr="0032190F">
        <w:rPr>
          <w:sz w:val="20"/>
          <w:szCs w:val="20"/>
          <w:lang w:val="fr-FR"/>
        </w:rPr>
        <w:t xml:space="preserve">Photos 1969 : R dans site, R + C + gravures, 2 photo de gravures </w:t>
      </w:r>
    </w:p>
    <w:p w14:paraId="1C0845B7" w14:textId="77777777" w:rsidR="000152C6" w:rsidRPr="0032190F" w:rsidRDefault="000152C6" w:rsidP="000152C6">
      <w:pPr>
        <w:ind w:right="-196"/>
        <w:jc w:val="both"/>
        <w:rPr>
          <w:sz w:val="20"/>
          <w:szCs w:val="20"/>
          <w:lang w:val="fr-FR"/>
        </w:rPr>
      </w:pPr>
    </w:p>
    <w:p w14:paraId="04673EE6" w14:textId="77777777" w:rsidR="000152C6" w:rsidRPr="0032190F" w:rsidRDefault="000152C6" w:rsidP="000152C6">
      <w:pPr>
        <w:ind w:right="-196"/>
        <w:jc w:val="both"/>
        <w:rPr>
          <w:sz w:val="20"/>
          <w:szCs w:val="20"/>
          <w:lang w:val="fr-FR"/>
        </w:rPr>
      </w:pPr>
      <w:r w:rsidRPr="0032190F">
        <w:rPr>
          <w:sz w:val="20"/>
          <w:szCs w:val="20"/>
          <w:lang w:val="fr-FR"/>
        </w:rPr>
        <w:tab/>
        <w:t xml:space="preserve">Quitter la plateforme en rejoignant la paroi face au sud et en la longeant. </w:t>
      </w:r>
    </w:p>
    <w:p w14:paraId="07E4A0A0" w14:textId="77777777" w:rsidR="000152C6" w:rsidRPr="0032190F" w:rsidRDefault="000152C6" w:rsidP="000152C6">
      <w:pPr>
        <w:ind w:right="-196"/>
        <w:jc w:val="both"/>
        <w:rPr>
          <w:sz w:val="20"/>
          <w:szCs w:val="20"/>
          <w:lang w:val="fr-FR"/>
        </w:rPr>
      </w:pPr>
    </w:p>
    <w:p w14:paraId="68F2CDE6" w14:textId="77777777" w:rsidR="000152C6" w:rsidRPr="0032190F" w:rsidRDefault="000152C6" w:rsidP="000152C6">
      <w:pPr>
        <w:ind w:right="-196"/>
        <w:jc w:val="both"/>
        <w:rPr>
          <w:sz w:val="20"/>
          <w:szCs w:val="20"/>
          <w:lang w:val="fr-FR"/>
        </w:rPr>
      </w:pPr>
      <w:r w:rsidRPr="0032190F">
        <w:rPr>
          <w:b/>
          <w:sz w:val="20"/>
          <w:szCs w:val="20"/>
          <w:lang w:val="fr-FR"/>
        </w:rPr>
        <w:t>Remarque</w:t>
      </w:r>
      <w:r w:rsidRPr="0032190F">
        <w:rPr>
          <w:sz w:val="20"/>
          <w:szCs w:val="20"/>
          <w:lang w:val="fr-FR"/>
        </w:rPr>
        <w:t> : Remarquer, à une dizaine de mètres de la roche 13B, presque contre la paroi, un bloc avec une face au ras de la pente, de pendage 60°est, présentant une pointe dans sa partie supérieure. C'est un grès assez grossier dont la surface, ni plane, ni lisse, porte de rares traces de patine qui ont pu être gravées (?). Ce n'est probablement que de l'érosion, impossible de faire la différence. Dans la pointe un C est inscrit, mais nous n'avons pas vu de numéro. La roche, qui portait le numéro ZIV GI R13A, a été éliminée des dossiers car il a été jugé qu'elle ne portait pas de gravure.</w:t>
      </w:r>
    </w:p>
    <w:p w14:paraId="45D1DE1A" w14:textId="77777777" w:rsidR="000152C6" w:rsidRPr="0032190F" w:rsidRDefault="000152C6" w:rsidP="000152C6">
      <w:pPr>
        <w:ind w:right="-196"/>
        <w:jc w:val="both"/>
        <w:rPr>
          <w:sz w:val="20"/>
          <w:szCs w:val="20"/>
          <w:lang w:val="fr-FR"/>
        </w:rPr>
      </w:pPr>
      <w:r w:rsidRPr="0032190F">
        <w:rPr>
          <w:sz w:val="20"/>
          <w:szCs w:val="20"/>
          <w:lang w:val="fr-FR"/>
        </w:rPr>
        <w:t xml:space="preserve">Photos 1969 et 1970 : R dans site, R + C, </w:t>
      </w:r>
    </w:p>
    <w:p w14:paraId="1F42545A" w14:textId="77777777" w:rsidR="000152C6" w:rsidRPr="0032190F" w:rsidRDefault="000152C6" w:rsidP="000152C6">
      <w:pPr>
        <w:ind w:right="-196"/>
        <w:jc w:val="both"/>
        <w:rPr>
          <w:sz w:val="20"/>
          <w:szCs w:val="20"/>
          <w:lang w:val="fr-FR"/>
        </w:rPr>
      </w:pPr>
    </w:p>
    <w:p w14:paraId="4EAAD06B" w14:textId="77777777" w:rsidR="000152C6" w:rsidRPr="0032190F" w:rsidRDefault="000152C6" w:rsidP="000152C6">
      <w:pPr>
        <w:ind w:right="-196"/>
        <w:jc w:val="both"/>
        <w:rPr>
          <w:sz w:val="20"/>
          <w:szCs w:val="20"/>
          <w:lang w:val="fr-FR"/>
        </w:rPr>
      </w:pPr>
      <w:r w:rsidRPr="0032190F">
        <w:rPr>
          <w:sz w:val="20"/>
          <w:szCs w:val="20"/>
          <w:lang w:val="fr-FR"/>
        </w:rPr>
        <w:tab/>
        <w:t xml:space="preserve">Continuer de longer la paroi jusqu'à se retrouver sur sa face est, où apparaissent des filons de quartz très irréguliers. Monter de quelques mètres. </w:t>
      </w:r>
    </w:p>
    <w:p w14:paraId="0A0A7CE7" w14:textId="77777777" w:rsidR="000152C6" w:rsidRPr="0032190F" w:rsidRDefault="000152C6" w:rsidP="000152C6">
      <w:pPr>
        <w:ind w:right="-196"/>
        <w:jc w:val="both"/>
        <w:rPr>
          <w:sz w:val="20"/>
          <w:szCs w:val="20"/>
          <w:lang w:val="fr-FR"/>
        </w:rPr>
      </w:pPr>
    </w:p>
    <w:p w14:paraId="4F667033" w14:textId="77777777" w:rsidR="000152C6" w:rsidRPr="0032190F" w:rsidRDefault="000152C6" w:rsidP="000152C6">
      <w:pPr>
        <w:ind w:right="-196"/>
        <w:jc w:val="both"/>
        <w:rPr>
          <w:b/>
          <w:sz w:val="20"/>
          <w:szCs w:val="20"/>
          <w:lang w:val="fr-FR"/>
        </w:rPr>
      </w:pPr>
      <w:r w:rsidRPr="0032190F">
        <w:rPr>
          <w:b/>
          <w:sz w:val="20"/>
          <w:szCs w:val="20"/>
          <w:lang w:val="fr-FR"/>
        </w:rPr>
        <w:t xml:space="preserve">Roche 13 </w:t>
      </w:r>
      <w:r w:rsidRPr="00426505">
        <w:rPr>
          <w:rFonts w:ascii="Symbol" w:hAnsi="Symbol"/>
          <w:b/>
          <w:sz w:val="20"/>
          <w:szCs w:val="20"/>
        </w:rPr>
        <w:t></w:t>
      </w:r>
      <w:r w:rsidRPr="0032190F">
        <w:rPr>
          <w:b/>
          <w:sz w:val="20"/>
          <w:szCs w:val="20"/>
          <w:lang w:val="fr-FR"/>
        </w:rPr>
        <w:t xml:space="preserve"> . Zone IV . Groupe I</w:t>
      </w:r>
    </w:p>
    <w:p w14:paraId="27EB3CE7" w14:textId="77777777" w:rsidR="000152C6" w:rsidRPr="0032190F" w:rsidRDefault="000152C6" w:rsidP="000152C6">
      <w:pPr>
        <w:ind w:right="-196"/>
        <w:jc w:val="both"/>
        <w:rPr>
          <w:b/>
          <w:i/>
          <w:sz w:val="20"/>
          <w:szCs w:val="20"/>
          <w:lang w:val="fr-FR"/>
        </w:rPr>
      </w:pPr>
      <w:r w:rsidRPr="0032190F">
        <w:rPr>
          <w:b/>
          <w:i/>
          <w:sz w:val="20"/>
          <w:szCs w:val="20"/>
          <w:lang w:val="fr-FR"/>
        </w:rPr>
        <w:t>Roche rose et grise cernée de quartz</w:t>
      </w:r>
    </w:p>
    <w:p w14:paraId="068C44BC" w14:textId="77777777" w:rsidR="000152C6" w:rsidRPr="0032190F" w:rsidRDefault="000152C6" w:rsidP="000152C6">
      <w:pPr>
        <w:ind w:right="-196"/>
        <w:jc w:val="both"/>
        <w:rPr>
          <w:sz w:val="20"/>
          <w:szCs w:val="20"/>
          <w:lang w:val="fr-FR"/>
        </w:rPr>
      </w:pPr>
    </w:p>
    <w:p w14:paraId="4E359977" w14:textId="77777777" w:rsidR="000152C6" w:rsidRPr="0032190F" w:rsidRDefault="000152C6" w:rsidP="000152C6">
      <w:pPr>
        <w:ind w:right="-196"/>
        <w:jc w:val="both"/>
        <w:rPr>
          <w:i/>
          <w:sz w:val="20"/>
          <w:szCs w:val="20"/>
          <w:lang w:val="fr-FR"/>
        </w:rPr>
      </w:pPr>
      <w:r w:rsidRPr="0032190F">
        <w:rPr>
          <w:b/>
          <w:i/>
          <w:sz w:val="20"/>
          <w:szCs w:val="20"/>
          <w:lang w:val="fr-FR"/>
        </w:rPr>
        <w:tab/>
      </w:r>
      <w:r w:rsidRPr="0032190F">
        <w:rPr>
          <w:i/>
          <w:sz w:val="20"/>
          <w:szCs w:val="20"/>
          <w:lang w:val="fr-FR"/>
        </w:rPr>
        <w:t>Le bas du filon de quartz forme une courbe qui enserre, au nord et dans le bas, une surface grise et noirâtre où, dans la partie noire, est gravé un corniforme à corps rectangulaire allongé et à cornes arrondies convergentes presque fermées. Remarquer, à quelques centimètres au sud, une surface rosâtre avec des traces de coups puis des lichens jaunes. A la limite du rose et du gris (0,15 m au sud) se discerne un corps rectangulaire dont les cornes sont perdues dans l'érosion. Plus bas, à la limite d'un décrochement qui rejoint le quartz se trouve un mélange de piquetage et d'érosion. Le numéro ZIV GI R13</w:t>
      </w:r>
      <w:r w:rsidRPr="00426505">
        <w:rPr>
          <w:rFonts w:ascii="Symbol" w:hAnsi="Symbol"/>
          <w:i/>
          <w:sz w:val="20"/>
          <w:szCs w:val="20"/>
        </w:rPr>
        <w:t></w:t>
      </w:r>
      <w:r w:rsidRPr="0032190F">
        <w:rPr>
          <w:i/>
          <w:sz w:val="20"/>
          <w:szCs w:val="20"/>
          <w:lang w:val="fr-FR"/>
        </w:rPr>
        <w:t xml:space="preserve">  est inscrit sur la patine rose, au dessus du corniforme aux cornes abîmées.</w:t>
      </w:r>
    </w:p>
    <w:p w14:paraId="794D5AC5" w14:textId="77777777" w:rsidR="000152C6" w:rsidRPr="0032190F" w:rsidRDefault="000152C6" w:rsidP="000152C6">
      <w:pPr>
        <w:ind w:right="-196"/>
        <w:jc w:val="both"/>
        <w:rPr>
          <w:sz w:val="20"/>
          <w:szCs w:val="20"/>
          <w:lang w:val="fr-FR"/>
        </w:rPr>
      </w:pPr>
      <w:r w:rsidRPr="0032190F">
        <w:rPr>
          <w:sz w:val="20"/>
          <w:szCs w:val="20"/>
          <w:lang w:val="fr-FR"/>
        </w:rPr>
        <w:t xml:space="preserve">Photos 1971 : R dans site (floue) , Roche, 3 photo de gravures </w:t>
      </w:r>
    </w:p>
    <w:p w14:paraId="27A03107" w14:textId="77777777" w:rsidR="000152C6" w:rsidRPr="0032190F" w:rsidRDefault="000152C6" w:rsidP="000152C6">
      <w:pPr>
        <w:ind w:right="-196"/>
        <w:jc w:val="both"/>
        <w:rPr>
          <w:sz w:val="20"/>
          <w:szCs w:val="20"/>
          <w:lang w:val="fr-FR"/>
        </w:rPr>
      </w:pPr>
    </w:p>
    <w:p w14:paraId="47859DF4" w14:textId="77777777" w:rsidR="000152C6" w:rsidRPr="0032190F" w:rsidRDefault="000152C6" w:rsidP="000152C6">
      <w:pPr>
        <w:ind w:right="-196"/>
        <w:jc w:val="both"/>
        <w:rPr>
          <w:sz w:val="20"/>
          <w:szCs w:val="20"/>
          <w:lang w:val="fr-FR"/>
        </w:rPr>
      </w:pPr>
      <w:r w:rsidRPr="0032190F">
        <w:rPr>
          <w:sz w:val="20"/>
          <w:szCs w:val="20"/>
          <w:lang w:val="fr-FR"/>
        </w:rPr>
        <w:tab/>
        <w:t>Suivre le bas de la paroi est du promontoire Q2444 pendant une dizaine de mètres. La barre s'abaisse et forme des "vagues". Repérer, à deux mètres du sol une petite crête arrondie, orientée est - ouest et de pendage 30°est.</w:t>
      </w:r>
    </w:p>
    <w:p w14:paraId="6C096D42" w14:textId="77777777" w:rsidR="000152C6" w:rsidRPr="0032190F" w:rsidRDefault="000152C6" w:rsidP="000152C6">
      <w:pPr>
        <w:ind w:right="-196"/>
        <w:jc w:val="both"/>
        <w:rPr>
          <w:sz w:val="20"/>
          <w:szCs w:val="20"/>
          <w:lang w:val="fr-FR"/>
        </w:rPr>
      </w:pPr>
    </w:p>
    <w:p w14:paraId="40B17217" w14:textId="77777777" w:rsidR="000152C6" w:rsidRPr="0032190F" w:rsidRDefault="000152C6" w:rsidP="000152C6">
      <w:pPr>
        <w:ind w:right="-196"/>
        <w:jc w:val="both"/>
        <w:rPr>
          <w:b/>
          <w:sz w:val="20"/>
          <w:szCs w:val="20"/>
          <w:lang w:val="fr-FR"/>
        </w:rPr>
      </w:pPr>
      <w:r w:rsidRPr="0032190F">
        <w:rPr>
          <w:b/>
          <w:sz w:val="20"/>
          <w:szCs w:val="20"/>
          <w:lang w:val="fr-FR"/>
        </w:rPr>
        <w:t>Roche 13 C . Zone IV . Groupe I</w:t>
      </w:r>
    </w:p>
    <w:p w14:paraId="7272B298" w14:textId="77777777" w:rsidR="000152C6" w:rsidRPr="0032190F" w:rsidRDefault="000152C6" w:rsidP="000152C6">
      <w:pPr>
        <w:ind w:right="-196"/>
        <w:jc w:val="both"/>
        <w:rPr>
          <w:b/>
          <w:i/>
          <w:sz w:val="20"/>
          <w:szCs w:val="20"/>
          <w:lang w:val="fr-FR"/>
        </w:rPr>
      </w:pPr>
      <w:r w:rsidRPr="0032190F">
        <w:rPr>
          <w:b/>
          <w:i/>
          <w:sz w:val="20"/>
          <w:szCs w:val="20"/>
          <w:lang w:val="fr-FR"/>
        </w:rPr>
        <w:t>Roche du corniforme géométrique</w:t>
      </w:r>
    </w:p>
    <w:p w14:paraId="353A740B" w14:textId="77777777" w:rsidR="000152C6" w:rsidRPr="0032190F" w:rsidRDefault="000152C6" w:rsidP="000152C6">
      <w:pPr>
        <w:ind w:right="-196"/>
        <w:jc w:val="both"/>
        <w:rPr>
          <w:sz w:val="20"/>
          <w:szCs w:val="20"/>
          <w:lang w:val="fr-FR"/>
        </w:rPr>
      </w:pPr>
    </w:p>
    <w:p w14:paraId="1E82A988" w14:textId="77777777" w:rsidR="000152C6" w:rsidRPr="0032190F" w:rsidRDefault="000152C6" w:rsidP="000152C6">
      <w:pPr>
        <w:ind w:right="-196"/>
        <w:jc w:val="both"/>
        <w:rPr>
          <w:i/>
          <w:sz w:val="20"/>
          <w:szCs w:val="20"/>
          <w:lang w:val="fr-FR"/>
        </w:rPr>
      </w:pPr>
      <w:r w:rsidRPr="0032190F">
        <w:rPr>
          <w:b/>
          <w:i/>
          <w:sz w:val="20"/>
          <w:szCs w:val="20"/>
          <w:lang w:val="fr-FR"/>
        </w:rPr>
        <w:tab/>
      </w:r>
      <w:r w:rsidRPr="0032190F">
        <w:rPr>
          <w:i/>
          <w:sz w:val="20"/>
          <w:szCs w:val="20"/>
          <w:lang w:val="fr-FR"/>
        </w:rPr>
        <w:t xml:space="preserve">La crête s'abaisse jusqu'à un trou ovale (0,2 m par 0,1m) puis, en-dessous de lichens jaunes, jusqu'à </w:t>
      </w:r>
      <w:r w:rsidRPr="0032190F">
        <w:rPr>
          <w:i/>
          <w:sz w:val="20"/>
          <w:szCs w:val="20"/>
          <w:lang w:val="fr-FR"/>
        </w:rPr>
        <w:br/>
        <w:t>0,5 m du sol où se trouve un énorme trou rempli de mousse et de quartz. La paroi est constituée de grès gris patiné en rose. Sur une surface rose-orangé intense est gravé un beau corniforme à corps carré et cornes à deux segments perpendiculaires. Un numéro est inscrit à 0,2 m en-dessous : ZIV GI R13? Il ne semble pas de la main de Conti. Il n'y a pas de C de Conti.</w:t>
      </w:r>
    </w:p>
    <w:p w14:paraId="15AE9097" w14:textId="77777777" w:rsidR="000152C6" w:rsidRPr="0032190F" w:rsidRDefault="000152C6" w:rsidP="000152C6">
      <w:pPr>
        <w:ind w:right="-196"/>
        <w:jc w:val="both"/>
        <w:rPr>
          <w:sz w:val="20"/>
          <w:szCs w:val="20"/>
          <w:lang w:val="fr-FR"/>
        </w:rPr>
      </w:pPr>
      <w:r w:rsidRPr="0032190F">
        <w:rPr>
          <w:sz w:val="20"/>
          <w:szCs w:val="20"/>
          <w:lang w:val="fr-FR"/>
        </w:rPr>
        <w:t xml:space="preserve">Photos 1969 : R dans site, R + n° + cornus, 1 photo de gravure </w:t>
      </w:r>
    </w:p>
    <w:p w14:paraId="64ED9D96" w14:textId="77777777" w:rsidR="000152C6" w:rsidRPr="0032190F" w:rsidRDefault="000152C6" w:rsidP="000152C6">
      <w:pPr>
        <w:ind w:right="-196"/>
        <w:jc w:val="both"/>
        <w:rPr>
          <w:sz w:val="20"/>
          <w:szCs w:val="20"/>
          <w:lang w:val="fr-FR"/>
        </w:rPr>
      </w:pPr>
    </w:p>
    <w:p w14:paraId="0AC36E32" w14:textId="77777777" w:rsidR="000152C6" w:rsidRPr="0032190F" w:rsidRDefault="000152C6" w:rsidP="000152C6">
      <w:pPr>
        <w:ind w:right="-196"/>
        <w:jc w:val="both"/>
        <w:rPr>
          <w:sz w:val="20"/>
          <w:szCs w:val="20"/>
          <w:lang w:val="fr-FR"/>
        </w:rPr>
      </w:pPr>
      <w:r w:rsidRPr="0032190F">
        <w:rPr>
          <w:b/>
          <w:sz w:val="20"/>
          <w:szCs w:val="20"/>
          <w:lang w:val="fr-FR"/>
        </w:rPr>
        <w:t>Repère</w:t>
      </w:r>
      <w:r w:rsidRPr="0032190F">
        <w:rPr>
          <w:sz w:val="20"/>
          <w:szCs w:val="20"/>
          <w:lang w:val="fr-FR"/>
        </w:rPr>
        <w:t xml:space="preserve"> : en marchant vers l'est à altitude constante, on atteindrait les premières roches du groupe II de la zone IV.</w:t>
      </w:r>
    </w:p>
    <w:p w14:paraId="06671A75" w14:textId="77777777" w:rsidR="000152C6" w:rsidRPr="0032190F" w:rsidRDefault="000152C6" w:rsidP="000152C6">
      <w:pPr>
        <w:ind w:right="-196"/>
        <w:jc w:val="both"/>
        <w:rPr>
          <w:sz w:val="20"/>
          <w:szCs w:val="20"/>
          <w:lang w:val="fr-FR"/>
        </w:rPr>
      </w:pPr>
    </w:p>
    <w:p w14:paraId="3C6EA703" w14:textId="77777777" w:rsidR="000152C6" w:rsidRPr="0032190F" w:rsidRDefault="000152C6" w:rsidP="000152C6">
      <w:pPr>
        <w:ind w:right="-196"/>
        <w:jc w:val="both"/>
        <w:rPr>
          <w:sz w:val="20"/>
          <w:szCs w:val="20"/>
          <w:lang w:val="fr-FR"/>
        </w:rPr>
      </w:pPr>
      <w:r w:rsidRPr="0032190F">
        <w:rPr>
          <w:sz w:val="20"/>
          <w:szCs w:val="20"/>
          <w:lang w:val="fr-FR"/>
        </w:rPr>
        <w:tab/>
        <w:t>Repérer à une bonne trentaine de mètres vers l’est-sud-est, après le goulet d'arrivée, de très gros blocs à droite (gias du chamois) et, à gauche, des grès gris striés de quartz de tailles moins importantes. Sur ces derniers repose un bloc constitué de pélite verte à peine patinée. Se diriger vers lui et s'arrêter à mi-chemin, près du bord est du goulet d'arrivée, presque à l’intersection des deux goulets qui entourent le rocher central (cité p.17 après la R11</w:t>
      </w:r>
      <w:r w:rsidRPr="00426505">
        <w:rPr>
          <w:rFonts w:ascii="Symbol" w:hAnsi="Symbol"/>
          <w:sz w:val="20"/>
          <w:szCs w:val="20"/>
        </w:rPr>
        <w:t></w:t>
      </w:r>
      <w:r w:rsidRPr="0032190F">
        <w:rPr>
          <w:sz w:val="20"/>
          <w:szCs w:val="20"/>
          <w:lang w:val="fr-FR"/>
        </w:rPr>
        <w:t xml:space="preserve">H). </w:t>
      </w:r>
    </w:p>
    <w:p w14:paraId="7C09F3E1" w14:textId="77777777" w:rsidR="000152C6" w:rsidRPr="0032190F" w:rsidRDefault="000152C6" w:rsidP="000152C6">
      <w:pPr>
        <w:ind w:right="-196"/>
        <w:jc w:val="both"/>
        <w:rPr>
          <w:sz w:val="20"/>
          <w:szCs w:val="20"/>
          <w:lang w:val="fr-FR"/>
        </w:rPr>
      </w:pPr>
    </w:p>
    <w:p w14:paraId="24DDFE1E" w14:textId="77777777" w:rsidR="000152C6" w:rsidRPr="0032190F" w:rsidRDefault="000152C6" w:rsidP="000152C6">
      <w:pPr>
        <w:ind w:right="-196"/>
        <w:jc w:val="both"/>
        <w:rPr>
          <w:b/>
          <w:sz w:val="20"/>
          <w:szCs w:val="20"/>
          <w:lang w:val="fr-FR"/>
        </w:rPr>
      </w:pPr>
      <w:r w:rsidRPr="0032190F">
        <w:rPr>
          <w:b/>
          <w:sz w:val="20"/>
          <w:szCs w:val="20"/>
          <w:lang w:val="fr-FR"/>
        </w:rPr>
        <w:t xml:space="preserve">Roche 13 </w:t>
      </w:r>
      <w:r w:rsidRPr="00426505">
        <w:rPr>
          <w:rFonts w:ascii="Symbol" w:hAnsi="Symbol"/>
          <w:b/>
          <w:sz w:val="20"/>
          <w:szCs w:val="20"/>
        </w:rPr>
        <w:t></w:t>
      </w:r>
      <w:r w:rsidRPr="0032190F">
        <w:rPr>
          <w:b/>
          <w:sz w:val="20"/>
          <w:szCs w:val="20"/>
          <w:lang w:val="fr-FR"/>
        </w:rPr>
        <w:t xml:space="preserve"> . Zone IV . Groupe I</w:t>
      </w:r>
    </w:p>
    <w:p w14:paraId="736A96A4" w14:textId="77777777" w:rsidR="000152C6" w:rsidRPr="0032190F" w:rsidRDefault="000152C6" w:rsidP="000152C6">
      <w:pPr>
        <w:ind w:right="-196"/>
        <w:jc w:val="both"/>
        <w:rPr>
          <w:b/>
          <w:i/>
          <w:sz w:val="20"/>
          <w:szCs w:val="20"/>
          <w:lang w:val="fr-FR"/>
        </w:rPr>
      </w:pPr>
      <w:r w:rsidRPr="0032190F">
        <w:rPr>
          <w:b/>
          <w:i/>
          <w:sz w:val="20"/>
          <w:szCs w:val="20"/>
          <w:lang w:val="fr-FR"/>
        </w:rPr>
        <w:t>Roche aux contre-marches gravées</w:t>
      </w:r>
    </w:p>
    <w:p w14:paraId="5B22184C" w14:textId="77777777" w:rsidR="000152C6" w:rsidRPr="0032190F" w:rsidRDefault="000152C6" w:rsidP="000152C6">
      <w:pPr>
        <w:ind w:right="-196"/>
        <w:rPr>
          <w:sz w:val="20"/>
          <w:szCs w:val="20"/>
          <w:lang w:val="fr-FR"/>
        </w:rPr>
      </w:pPr>
    </w:p>
    <w:p w14:paraId="460B0C3A" w14:textId="77777777" w:rsidR="000152C6" w:rsidRPr="0032190F" w:rsidRDefault="000152C6" w:rsidP="000152C6">
      <w:pPr>
        <w:ind w:right="-196"/>
        <w:jc w:val="both"/>
        <w:rPr>
          <w:i/>
          <w:sz w:val="20"/>
          <w:szCs w:val="20"/>
          <w:lang w:val="fr-FR"/>
        </w:rPr>
      </w:pPr>
      <w:r w:rsidRPr="0032190F">
        <w:rPr>
          <w:i/>
          <w:sz w:val="20"/>
          <w:szCs w:val="20"/>
          <w:lang w:val="fr-FR"/>
        </w:rPr>
        <w:tab/>
        <w:t xml:space="preserve">C'est un grès violet couvert de patine orange et de forme compliquée. Inspecter sa face sud. Repérer deux marches arrondies et un peu bombées. La marche située le plus à l'est et la plus haute porte un corniforme sur la contremarche (0,6 m d'est en ouest, 0,2 m de haut, pendage 70° sud). La contremarche de l'ouest (1,0 m du nord-ouest au sud-est, haute de 0,3 m à l'ouest) présente une plage rectangulaire. </w:t>
      </w:r>
    </w:p>
    <w:p w14:paraId="30E0E723" w14:textId="77777777" w:rsidR="000152C6" w:rsidRPr="0032190F" w:rsidRDefault="000152C6" w:rsidP="000152C6">
      <w:pPr>
        <w:ind w:right="-196"/>
        <w:jc w:val="both"/>
        <w:rPr>
          <w:sz w:val="20"/>
          <w:szCs w:val="20"/>
          <w:lang w:val="fr-FR"/>
        </w:rPr>
      </w:pPr>
    </w:p>
    <w:p w14:paraId="3F0FE9EE" w14:textId="77777777" w:rsidR="000152C6" w:rsidRPr="0032190F" w:rsidRDefault="000152C6" w:rsidP="000152C6">
      <w:pPr>
        <w:ind w:right="-196"/>
        <w:jc w:val="both"/>
        <w:rPr>
          <w:sz w:val="20"/>
          <w:szCs w:val="20"/>
          <w:lang w:val="fr-FR"/>
        </w:rPr>
      </w:pPr>
      <w:r w:rsidRPr="0032190F">
        <w:rPr>
          <w:b/>
          <w:sz w:val="20"/>
          <w:szCs w:val="20"/>
          <w:lang w:val="fr-FR"/>
        </w:rPr>
        <w:t>Repère</w:t>
      </w:r>
      <w:r w:rsidRPr="0032190F">
        <w:rPr>
          <w:sz w:val="20"/>
          <w:szCs w:val="20"/>
          <w:lang w:val="fr-FR"/>
        </w:rPr>
        <w:t xml:space="preserve"> : la roche ZIV-GII-R1 A1 se trouve à une cinquantaine de pas au nord-est (25 m).</w:t>
      </w:r>
    </w:p>
    <w:p w14:paraId="608E1C7C" w14:textId="77777777" w:rsidR="000152C6" w:rsidRPr="0032190F" w:rsidRDefault="000152C6" w:rsidP="000152C6">
      <w:pPr>
        <w:ind w:right="-196"/>
        <w:jc w:val="both"/>
        <w:rPr>
          <w:sz w:val="20"/>
          <w:szCs w:val="20"/>
          <w:lang w:val="fr-FR"/>
        </w:rPr>
      </w:pPr>
    </w:p>
    <w:p w14:paraId="46E7B6C2" w14:textId="77777777" w:rsidR="000152C6" w:rsidRPr="0032190F" w:rsidRDefault="000152C6" w:rsidP="000152C6">
      <w:pPr>
        <w:ind w:right="-196"/>
        <w:jc w:val="both"/>
        <w:rPr>
          <w:sz w:val="20"/>
          <w:szCs w:val="20"/>
          <w:lang w:val="fr-FR"/>
        </w:rPr>
      </w:pPr>
      <w:r w:rsidRPr="0032190F">
        <w:rPr>
          <w:sz w:val="20"/>
          <w:szCs w:val="20"/>
          <w:lang w:val="fr-FR"/>
        </w:rPr>
        <w:tab/>
        <w:t>Marcher encore une quinzaine de mètres vers le sud-est pour rejoindre le bloc de pélite verte cité précédemment.</w:t>
      </w:r>
    </w:p>
    <w:p w14:paraId="425B1807" w14:textId="77777777" w:rsidR="000152C6" w:rsidRPr="0032190F" w:rsidRDefault="000152C6" w:rsidP="000152C6">
      <w:pPr>
        <w:ind w:right="-196"/>
        <w:jc w:val="both"/>
        <w:rPr>
          <w:sz w:val="20"/>
          <w:szCs w:val="20"/>
          <w:lang w:val="fr-FR"/>
        </w:rPr>
      </w:pPr>
    </w:p>
    <w:p w14:paraId="3BB59F6E" w14:textId="77777777" w:rsidR="000152C6" w:rsidRPr="0032190F" w:rsidRDefault="000152C6" w:rsidP="000152C6">
      <w:pPr>
        <w:ind w:right="-196"/>
        <w:jc w:val="both"/>
        <w:rPr>
          <w:b/>
          <w:sz w:val="20"/>
          <w:szCs w:val="20"/>
          <w:lang w:val="fr-FR"/>
        </w:rPr>
      </w:pPr>
      <w:r w:rsidRPr="0032190F">
        <w:rPr>
          <w:b/>
          <w:sz w:val="20"/>
          <w:szCs w:val="20"/>
          <w:lang w:val="fr-FR"/>
        </w:rPr>
        <w:lastRenderedPageBreak/>
        <w:t xml:space="preserve">Roche 12 </w:t>
      </w:r>
      <w:r w:rsidRPr="00426505">
        <w:rPr>
          <w:rFonts w:ascii="Symbol" w:hAnsi="Symbol"/>
          <w:b/>
          <w:sz w:val="20"/>
          <w:szCs w:val="20"/>
        </w:rPr>
        <w:t></w:t>
      </w:r>
      <w:r w:rsidRPr="0032190F">
        <w:rPr>
          <w:b/>
          <w:sz w:val="20"/>
          <w:szCs w:val="20"/>
          <w:lang w:val="fr-FR"/>
        </w:rPr>
        <w:t xml:space="preserve"> . Zone IV. Groupe I</w:t>
      </w:r>
      <w:r w:rsidRPr="0032190F">
        <w:rPr>
          <w:b/>
          <w:sz w:val="20"/>
          <w:szCs w:val="20"/>
          <w:lang w:val="fr-FR"/>
        </w:rPr>
        <w:tab/>
      </w:r>
      <w:r w:rsidRPr="0032190F">
        <w:rPr>
          <w:b/>
          <w:sz w:val="20"/>
          <w:szCs w:val="20"/>
          <w:lang w:val="fr-FR"/>
        </w:rPr>
        <w:tab/>
        <w:t>histo</w:t>
      </w:r>
    </w:p>
    <w:p w14:paraId="41B22577" w14:textId="77777777" w:rsidR="000152C6" w:rsidRPr="0032190F" w:rsidRDefault="000152C6" w:rsidP="000152C6">
      <w:pPr>
        <w:ind w:right="-196"/>
        <w:jc w:val="both"/>
        <w:rPr>
          <w:b/>
          <w:i/>
          <w:sz w:val="20"/>
          <w:szCs w:val="20"/>
          <w:lang w:val="fr-FR"/>
        </w:rPr>
      </w:pPr>
      <w:r w:rsidRPr="0032190F">
        <w:rPr>
          <w:b/>
          <w:i/>
          <w:sz w:val="20"/>
          <w:szCs w:val="20"/>
          <w:lang w:val="fr-FR"/>
        </w:rPr>
        <w:t>Roche éboulée</w:t>
      </w:r>
    </w:p>
    <w:p w14:paraId="6A540C49" w14:textId="77777777" w:rsidR="000152C6" w:rsidRPr="0032190F" w:rsidRDefault="000152C6" w:rsidP="000152C6">
      <w:pPr>
        <w:ind w:right="-196"/>
        <w:jc w:val="both"/>
        <w:rPr>
          <w:sz w:val="20"/>
          <w:szCs w:val="20"/>
          <w:lang w:val="fr-FR"/>
        </w:rPr>
      </w:pPr>
    </w:p>
    <w:p w14:paraId="3568465B" w14:textId="77777777" w:rsidR="000152C6" w:rsidRPr="0032190F" w:rsidRDefault="000152C6" w:rsidP="000152C6">
      <w:pPr>
        <w:ind w:right="-196"/>
        <w:jc w:val="both"/>
        <w:rPr>
          <w:i/>
          <w:sz w:val="20"/>
          <w:szCs w:val="20"/>
          <w:lang w:val="fr-FR"/>
        </w:rPr>
      </w:pPr>
      <w:r w:rsidRPr="0032190F">
        <w:rPr>
          <w:b/>
          <w:i/>
          <w:sz w:val="20"/>
          <w:szCs w:val="20"/>
          <w:lang w:val="fr-FR"/>
        </w:rPr>
        <w:tab/>
      </w:r>
      <w:r w:rsidRPr="0032190F">
        <w:rPr>
          <w:i/>
          <w:sz w:val="20"/>
          <w:szCs w:val="20"/>
          <w:lang w:val="fr-FR"/>
        </w:rPr>
        <w:t xml:space="preserve">Inspecter son côté sud, arrondi. Au ras de la face inférieure, sur une surface à pendage vertical sud-ouest, se trouve un poignard à lame ovale, avec une pointe aigüe dirigée vers le haut de la face, et à manche rectangulaire. Le piquetage est assez fin mais irrégulier. La roche est numérotée ZIV-GI-R12 </w:t>
      </w:r>
      <w:r w:rsidRPr="00426505">
        <w:rPr>
          <w:rFonts w:ascii="Symbol" w:hAnsi="Symbol"/>
          <w:i/>
          <w:sz w:val="20"/>
          <w:szCs w:val="20"/>
        </w:rPr>
        <w:t></w:t>
      </w:r>
      <w:r w:rsidRPr="0032190F">
        <w:rPr>
          <w:i/>
          <w:sz w:val="20"/>
          <w:szCs w:val="20"/>
          <w:lang w:val="fr-FR"/>
        </w:rPr>
        <w:t xml:space="preserve">  au dessus (à 0,2 m) et à droite (est) de la pointe du poignard, au-dessus d'un petit décrochement triangulaire, à 0,6 m du sol.</w:t>
      </w:r>
    </w:p>
    <w:p w14:paraId="7C5FD1DE" w14:textId="77777777" w:rsidR="000152C6" w:rsidRPr="0032190F" w:rsidRDefault="000152C6" w:rsidP="000152C6">
      <w:pPr>
        <w:ind w:right="-196"/>
        <w:jc w:val="both"/>
        <w:rPr>
          <w:i/>
          <w:sz w:val="20"/>
          <w:szCs w:val="20"/>
          <w:lang w:val="fr-FR"/>
        </w:rPr>
      </w:pPr>
      <w:r w:rsidRPr="0032190F">
        <w:rPr>
          <w:i/>
          <w:sz w:val="20"/>
          <w:szCs w:val="20"/>
          <w:lang w:val="fr-FR"/>
        </w:rPr>
        <w:tab/>
        <w:t>Rechercher une inscription historique dans la partie nord de la face supérieure.</w:t>
      </w:r>
    </w:p>
    <w:p w14:paraId="0303366D" w14:textId="77777777" w:rsidR="000152C6" w:rsidRPr="0032190F" w:rsidRDefault="000152C6" w:rsidP="000152C6">
      <w:pPr>
        <w:ind w:right="-196"/>
        <w:jc w:val="both"/>
        <w:rPr>
          <w:i/>
          <w:sz w:val="20"/>
          <w:szCs w:val="20"/>
          <w:lang w:val="fr-FR"/>
        </w:rPr>
      </w:pPr>
      <w:r w:rsidRPr="0032190F">
        <w:rPr>
          <w:i/>
          <w:sz w:val="20"/>
          <w:szCs w:val="20"/>
          <w:lang w:val="fr-FR"/>
        </w:rPr>
        <w:t>Le dossier de cette roche a existé en tant que face verticale de R12B. Cette dernière est une autre roche, constituée de grès gris patiné orange et non de pélite verte non patinée.</w:t>
      </w:r>
    </w:p>
    <w:p w14:paraId="2D4BA1FB" w14:textId="77777777" w:rsidR="000152C6" w:rsidRPr="0032190F" w:rsidRDefault="000152C6" w:rsidP="000152C6">
      <w:pPr>
        <w:ind w:right="-196"/>
        <w:jc w:val="both"/>
        <w:rPr>
          <w:sz w:val="20"/>
          <w:szCs w:val="20"/>
          <w:lang w:val="fr-FR"/>
        </w:rPr>
      </w:pPr>
      <w:r w:rsidRPr="0032190F">
        <w:rPr>
          <w:sz w:val="20"/>
          <w:szCs w:val="20"/>
          <w:lang w:val="fr-FR"/>
        </w:rPr>
        <w:t xml:space="preserve">Photos 1971 : R dans site, Roche + gravures,  photo poignard </w:t>
      </w:r>
    </w:p>
    <w:p w14:paraId="4991DE5F" w14:textId="77777777" w:rsidR="000152C6" w:rsidRPr="0032190F" w:rsidRDefault="000152C6" w:rsidP="000152C6">
      <w:pPr>
        <w:ind w:right="-196"/>
        <w:jc w:val="both"/>
        <w:rPr>
          <w:sz w:val="20"/>
          <w:szCs w:val="20"/>
          <w:lang w:val="fr-FR"/>
        </w:rPr>
      </w:pPr>
    </w:p>
    <w:p w14:paraId="7C0CB83A" w14:textId="77777777" w:rsidR="000152C6" w:rsidRPr="0032190F" w:rsidRDefault="000152C6" w:rsidP="000152C6">
      <w:pPr>
        <w:ind w:right="-196"/>
        <w:jc w:val="both"/>
        <w:rPr>
          <w:sz w:val="20"/>
          <w:szCs w:val="20"/>
          <w:lang w:val="fr-FR"/>
        </w:rPr>
      </w:pPr>
      <w:r w:rsidRPr="0032190F">
        <w:rPr>
          <w:b/>
          <w:sz w:val="20"/>
          <w:szCs w:val="20"/>
          <w:lang w:val="fr-FR"/>
        </w:rPr>
        <w:t>Repère</w:t>
      </w:r>
      <w:r w:rsidRPr="0032190F">
        <w:rPr>
          <w:sz w:val="20"/>
          <w:szCs w:val="20"/>
          <w:lang w:val="fr-FR"/>
        </w:rPr>
        <w:t xml:space="preserve"> : La roche 1</w:t>
      </w:r>
      <w:r w:rsidRPr="00426505">
        <w:rPr>
          <w:rFonts w:ascii="Symbol" w:hAnsi="Symbol"/>
          <w:sz w:val="20"/>
          <w:szCs w:val="20"/>
        </w:rPr>
        <w:t></w:t>
      </w:r>
      <w:r w:rsidRPr="0032190F">
        <w:rPr>
          <w:sz w:val="20"/>
          <w:szCs w:val="20"/>
          <w:lang w:val="fr-FR"/>
        </w:rPr>
        <w:t xml:space="preserve"> du groupe II est à douze mètres au nord de la roche 12 </w:t>
      </w:r>
      <w:r w:rsidRPr="00426505">
        <w:rPr>
          <w:rFonts w:ascii="Symbol" w:hAnsi="Symbol"/>
          <w:sz w:val="20"/>
          <w:szCs w:val="20"/>
        </w:rPr>
        <w:t></w:t>
      </w:r>
      <w:r w:rsidRPr="0032190F">
        <w:rPr>
          <w:sz w:val="20"/>
          <w:szCs w:val="20"/>
          <w:lang w:val="fr-FR"/>
        </w:rPr>
        <w:t xml:space="preserve"> du groupe I. </w:t>
      </w:r>
    </w:p>
    <w:p w14:paraId="0F04817C" w14:textId="77777777" w:rsidR="000152C6" w:rsidRPr="0032190F" w:rsidRDefault="000152C6" w:rsidP="000152C6">
      <w:pPr>
        <w:ind w:right="-196"/>
        <w:jc w:val="both"/>
        <w:rPr>
          <w:sz w:val="20"/>
          <w:szCs w:val="20"/>
          <w:lang w:val="fr-FR"/>
        </w:rPr>
      </w:pPr>
    </w:p>
    <w:p w14:paraId="3AE821A1" w14:textId="77777777" w:rsidR="000152C6" w:rsidRPr="0032190F" w:rsidRDefault="000152C6" w:rsidP="000152C6">
      <w:pPr>
        <w:ind w:right="-196"/>
        <w:jc w:val="both"/>
        <w:rPr>
          <w:sz w:val="20"/>
          <w:szCs w:val="20"/>
          <w:lang w:val="fr-FR"/>
        </w:rPr>
      </w:pPr>
      <w:r w:rsidRPr="0032190F">
        <w:rPr>
          <w:sz w:val="20"/>
          <w:szCs w:val="20"/>
          <w:lang w:val="fr-FR"/>
        </w:rPr>
        <w:tab/>
        <w:t>Redescendre au pied des blocs et inspecter leurs faces sud.</w:t>
      </w:r>
    </w:p>
    <w:p w14:paraId="765EDE13" w14:textId="77777777" w:rsidR="000152C6" w:rsidRPr="0032190F" w:rsidRDefault="000152C6" w:rsidP="000152C6">
      <w:pPr>
        <w:ind w:right="-196"/>
        <w:jc w:val="both"/>
        <w:rPr>
          <w:sz w:val="20"/>
          <w:szCs w:val="20"/>
          <w:lang w:val="fr-FR"/>
        </w:rPr>
      </w:pPr>
    </w:p>
    <w:p w14:paraId="307A6EC6" w14:textId="77777777" w:rsidR="000152C6" w:rsidRPr="0032190F" w:rsidRDefault="000152C6" w:rsidP="000152C6">
      <w:pPr>
        <w:ind w:right="-196"/>
        <w:jc w:val="both"/>
        <w:rPr>
          <w:b/>
          <w:sz w:val="20"/>
          <w:szCs w:val="20"/>
          <w:lang w:val="fr-FR"/>
        </w:rPr>
      </w:pPr>
      <w:r w:rsidRPr="0032190F">
        <w:rPr>
          <w:b/>
          <w:sz w:val="20"/>
          <w:szCs w:val="20"/>
          <w:lang w:val="fr-FR"/>
        </w:rPr>
        <w:t>Roche 12 B . Zone IV . Groupe I</w:t>
      </w:r>
    </w:p>
    <w:p w14:paraId="63F85CBF" w14:textId="77777777" w:rsidR="000152C6" w:rsidRPr="0032190F" w:rsidRDefault="000152C6" w:rsidP="000152C6">
      <w:pPr>
        <w:ind w:right="-196"/>
        <w:jc w:val="both"/>
        <w:rPr>
          <w:b/>
          <w:i/>
          <w:sz w:val="20"/>
          <w:szCs w:val="20"/>
          <w:lang w:val="fr-FR"/>
        </w:rPr>
      </w:pPr>
      <w:r w:rsidRPr="0032190F">
        <w:rPr>
          <w:b/>
          <w:i/>
          <w:sz w:val="20"/>
          <w:szCs w:val="20"/>
          <w:lang w:val="fr-FR"/>
        </w:rPr>
        <w:t>Roche du poignard dissymétrique</w:t>
      </w:r>
    </w:p>
    <w:p w14:paraId="4A0AFBC7" w14:textId="77777777" w:rsidR="000152C6" w:rsidRPr="0032190F" w:rsidRDefault="000152C6" w:rsidP="000152C6">
      <w:pPr>
        <w:ind w:right="-196"/>
        <w:jc w:val="both"/>
        <w:rPr>
          <w:sz w:val="20"/>
          <w:szCs w:val="20"/>
          <w:lang w:val="fr-FR"/>
        </w:rPr>
      </w:pPr>
    </w:p>
    <w:p w14:paraId="2269ECD1" w14:textId="77777777" w:rsidR="000152C6" w:rsidRPr="0032190F" w:rsidRDefault="000152C6" w:rsidP="000152C6">
      <w:pPr>
        <w:ind w:right="-196"/>
        <w:jc w:val="both"/>
        <w:rPr>
          <w:i/>
          <w:sz w:val="20"/>
          <w:szCs w:val="20"/>
          <w:lang w:val="fr-FR"/>
        </w:rPr>
      </w:pPr>
      <w:r w:rsidRPr="0032190F">
        <w:rPr>
          <w:b/>
          <w:i/>
          <w:sz w:val="20"/>
          <w:szCs w:val="20"/>
          <w:lang w:val="fr-FR"/>
        </w:rPr>
        <w:tab/>
      </w:r>
      <w:r w:rsidRPr="0032190F">
        <w:rPr>
          <w:i/>
          <w:sz w:val="20"/>
          <w:szCs w:val="20"/>
          <w:lang w:val="fr-FR"/>
        </w:rPr>
        <w:t xml:space="preserve">C'est un grès gris, parfois violacé, patiné en rose-orange. Remarquer la patine luisante, couleur rouille, autour de fissures dans le bas de la roche. Sa face sud (3 m par 3 m) est presque verticale, érodée avec des filons de quartz dans sa moitié supérieure. Seul le bas de la face est gravé (pendage 45° sud). Le C de Conti se trouve en haut de son bord droit et un autre non loin du bord gauche, près d'un signe en T </w:t>
      </w:r>
      <w:r w:rsidRPr="0032190F">
        <w:rPr>
          <w:sz w:val="20"/>
          <w:szCs w:val="20"/>
          <w:lang w:val="fr-FR"/>
        </w:rPr>
        <w:t>(ph.1).</w:t>
      </w:r>
      <w:r w:rsidRPr="0032190F">
        <w:rPr>
          <w:i/>
          <w:sz w:val="20"/>
          <w:szCs w:val="20"/>
          <w:lang w:val="fr-FR"/>
        </w:rPr>
        <w:t xml:space="preserve"> A droite, un poignard </w:t>
      </w:r>
      <w:r w:rsidRPr="0032190F">
        <w:rPr>
          <w:sz w:val="20"/>
          <w:szCs w:val="20"/>
          <w:lang w:val="fr-FR"/>
        </w:rPr>
        <w:t>(ph.3),</w:t>
      </w:r>
      <w:r w:rsidRPr="0032190F">
        <w:rPr>
          <w:i/>
          <w:sz w:val="20"/>
          <w:szCs w:val="20"/>
          <w:lang w:val="fr-FR"/>
        </w:rPr>
        <w:t xml:space="preserve"> long de 0,4 m, présente un manche trapézoïdal et une lame à pointe tronquée, dont le bord droit est rectiligne, net, et le bord gauche irrégulier. Signalons que, d'un côté, la base suit un filon de quartz. Le piquetage est assez irrégulier. Ce poignard est entouré de trois corniformes et d'une barre </w:t>
      </w:r>
      <w:r w:rsidRPr="0032190F">
        <w:rPr>
          <w:sz w:val="20"/>
          <w:szCs w:val="20"/>
          <w:lang w:val="fr-FR"/>
        </w:rPr>
        <w:t>(ph.4.3),</w:t>
      </w:r>
      <w:r w:rsidRPr="0032190F">
        <w:rPr>
          <w:i/>
          <w:sz w:val="20"/>
          <w:szCs w:val="20"/>
          <w:lang w:val="fr-FR"/>
        </w:rPr>
        <w:t xml:space="preserve"> piquetés beaucoup plus finement. Le numéro est inscrit à gauche de l'arme : ZIV-GI-R illisible.</w:t>
      </w:r>
    </w:p>
    <w:p w14:paraId="54AEDA80" w14:textId="77777777" w:rsidR="000152C6" w:rsidRPr="0032190F" w:rsidRDefault="000152C6" w:rsidP="000152C6">
      <w:pPr>
        <w:ind w:right="-196"/>
        <w:jc w:val="both"/>
        <w:rPr>
          <w:sz w:val="20"/>
          <w:szCs w:val="20"/>
          <w:lang w:val="fr-FR"/>
        </w:rPr>
      </w:pPr>
      <w:r w:rsidRPr="0032190F">
        <w:rPr>
          <w:sz w:val="20"/>
          <w:szCs w:val="20"/>
          <w:lang w:val="fr-FR"/>
        </w:rPr>
        <w:t xml:space="preserve">Photos non datées sous le numéro R12 : R dans site, Roche + les deux C, 7 photos de gravures </w:t>
      </w:r>
    </w:p>
    <w:p w14:paraId="530152C4" w14:textId="77777777" w:rsidR="000152C6" w:rsidRPr="0032190F" w:rsidRDefault="000152C6" w:rsidP="000152C6">
      <w:pPr>
        <w:ind w:right="-196"/>
        <w:jc w:val="both"/>
        <w:rPr>
          <w:sz w:val="20"/>
          <w:szCs w:val="20"/>
          <w:lang w:val="fr-FR"/>
        </w:rPr>
      </w:pPr>
    </w:p>
    <w:p w14:paraId="74D1031D" w14:textId="77777777" w:rsidR="000152C6" w:rsidRPr="0032190F" w:rsidRDefault="000152C6" w:rsidP="000152C6">
      <w:pPr>
        <w:ind w:right="-196"/>
        <w:jc w:val="both"/>
        <w:rPr>
          <w:sz w:val="20"/>
          <w:szCs w:val="20"/>
          <w:lang w:val="fr-FR"/>
        </w:rPr>
      </w:pPr>
      <w:r w:rsidRPr="0032190F">
        <w:rPr>
          <w:sz w:val="20"/>
          <w:szCs w:val="20"/>
          <w:lang w:val="fr-FR"/>
        </w:rPr>
        <w:tab/>
        <w:t xml:space="preserve">Parcourir cinq mètres dans l'herbe en direction du sud-ouest. </w:t>
      </w:r>
    </w:p>
    <w:p w14:paraId="11716E8B" w14:textId="77777777" w:rsidR="000152C6" w:rsidRPr="0032190F" w:rsidRDefault="000152C6" w:rsidP="000152C6">
      <w:pPr>
        <w:ind w:right="-196"/>
        <w:jc w:val="both"/>
        <w:rPr>
          <w:sz w:val="20"/>
          <w:szCs w:val="20"/>
          <w:lang w:val="fr-FR"/>
        </w:rPr>
      </w:pPr>
    </w:p>
    <w:p w14:paraId="47AA797A" w14:textId="77777777" w:rsidR="000152C6" w:rsidRPr="0032190F" w:rsidRDefault="000152C6" w:rsidP="000152C6">
      <w:pPr>
        <w:ind w:right="-196"/>
        <w:jc w:val="both"/>
        <w:rPr>
          <w:b/>
          <w:sz w:val="20"/>
          <w:szCs w:val="20"/>
          <w:lang w:val="fr-FR"/>
        </w:rPr>
      </w:pPr>
      <w:r w:rsidRPr="0032190F">
        <w:rPr>
          <w:b/>
          <w:sz w:val="20"/>
          <w:szCs w:val="20"/>
          <w:lang w:val="fr-FR"/>
        </w:rPr>
        <w:t>Roche 12 E . Zone IV . Groupe I</w:t>
      </w:r>
    </w:p>
    <w:p w14:paraId="720312E3" w14:textId="77777777" w:rsidR="000152C6" w:rsidRPr="0032190F" w:rsidRDefault="000152C6" w:rsidP="000152C6">
      <w:pPr>
        <w:ind w:right="-196"/>
        <w:jc w:val="both"/>
        <w:rPr>
          <w:b/>
          <w:i/>
          <w:sz w:val="20"/>
          <w:szCs w:val="20"/>
          <w:lang w:val="fr-FR"/>
        </w:rPr>
      </w:pPr>
      <w:r w:rsidRPr="0032190F">
        <w:rPr>
          <w:b/>
          <w:i/>
          <w:sz w:val="20"/>
          <w:szCs w:val="20"/>
          <w:lang w:val="fr-FR"/>
        </w:rPr>
        <w:t>Roche très érodée et peu lisible</w:t>
      </w:r>
    </w:p>
    <w:p w14:paraId="7AF878EF" w14:textId="77777777" w:rsidR="000152C6" w:rsidRPr="0032190F" w:rsidRDefault="000152C6" w:rsidP="000152C6">
      <w:pPr>
        <w:ind w:right="-196"/>
        <w:jc w:val="both"/>
        <w:rPr>
          <w:sz w:val="20"/>
          <w:szCs w:val="20"/>
          <w:lang w:val="fr-FR"/>
        </w:rPr>
      </w:pPr>
    </w:p>
    <w:p w14:paraId="29446D60" w14:textId="77777777" w:rsidR="000152C6" w:rsidRPr="0032190F" w:rsidRDefault="000152C6" w:rsidP="000152C6">
      <w:pPr>
        <w:ind w:right="-196"/>
        <w:jc w:val="both"/>
        <w:rPr>
          <w:i/>
          <w:sz w:val="20"/>
          <w:szCs w:val="20"/>
          <w:lang w:val="fr-FR"/>
        </w:rPr>
      </w:pPr>
      <w:r w:rsidRPr="0032190F">
        <w:rPr>
          <w:b/>
          <w:i/>
          <w:sz w:val="20"/>
          <w:szCs w:val="20"/>
          <w:lang w:val="fr-FR"/>
        </w:rPr>
        <w:tab/>
      </w:r>
      <w:r w:rsidRPr="0032190F">
        <w:rPr>
          <w:i/>
          <w:sz w:val="20"/>
          <w:szCs w:val="20"/>
          <w:lang w:val="fr-FR"/>
        </w:rPr>
        <w:t>C'est un affleurement de grès rose dont la face supérieure (0,5 m par 0,5 m) est située au ras du sol. Il n'y a apparemment pas de C inscrit et les gravures situées dans la partie sud, très érodée, de la roche (0,3 m par 0,4 m, pendage 20°sud-est), sont peu nettes. Ce pourraient être un corniforme et des barres. Dans le haut de la face, des signes, dont un E, pourraient faire partie d’un numéro presque complètement effacé.</w:t>
      </w:r>
    </w:p>
    <w:p w14:paraId="4124BBCA" w14:textId="77777777" w:rsidR="000152C6" w:rsidRPr="0032190F" w:rsidRDefault="000152C6" w:rsidP="000152C6">
      <w:pPr>
        <w:ind w:right="-196"/>
        <w:jc w:val="both"/>
        <w:rPr>
          <w:i/>
          <w:sz w:val="20"/>
          <w:szCs w:val="20"/>
          <w:lang w:val="fr-FR"/>
        </w:rPr>
      </w:pPr>
      <w:r w:rsidRPr="0032190F">
        <w:rPr>
          <w:i/>
          <w:sz w:val="20"/>
          <w:szCs w:val="20"/>
          <w:lang w:val="fr-FR"/>
        </w:rPr>
        <w:t>Cette roche a été photographiée au début des années 1970 sous le numéro 12</w:t>
      </w:r>
      <w:r w:rsidRPr="00426505">
        <w:rPr>
          <w:rFonts w:ascii="Symbol" w:hAnsi="Symbol"/>
          <w:i/>
          <w:sz w:val="20"/>
          <w:szCs w:val="20"/>
        </w:rPr>
        <w:t></w:t>
      </w:r>
      <w:r w:rsidRPr="0032190F">
        <w:rPr>
          <w:i/>
          <w:sz w:val="20"/>
          <w:szCs w:val="20"/>
          <w:lang w:val="fr-FR"/>
        </w:rPr>
        <w:t>.</w:t>
      </w:r>
    </w:p>
    <w:p w14:paraId="39450BE6" w14:textId="77777777" w:rsidR="000152C6" w:rsidRPr="0032190F" w:rsidRDefault="000152C6" w:rsidP="000152C6">
      <w:pPr>
        <w:ind w:right="-196"/>
        <w:jc w:val="both"/>
        <w:rPr>
          <w:sz w:val="20"/>
          <w:szCs w:val="20"/>
          <w:lang w:val="fr-FR"/>
        </w:rPr>
      </w:pPr>
      <w:r w:rsidRPr="0032190F">
        <w:rPr>
          <w:sz w:val="20"/>
          <w:szCs w:val="20"/>
          <w:lang w:val="fr-FR"/>
        </w:rPr>
        <w:t>Photos 1971 sous numéro 12</w:t>
      </w:r>
      <w:r w:rsidRPr="00426505">
        <w:rPr>
          <w:rFonts w:ascii="Symbol" w:hAnsi="Symbol"/>
          <w:sz w:val="20"/>
          <w:szCs w:val="20"/>
        </w:rPr>
        <w:t></w:t>
      </w:r>
      <w:r w:rsidRPr="0032190F">
        <w:rPr>
          <w:sz w:val="20"/>
          <w:szCs w:val="20"/>
          <w:lang w:val="fr-FR"/>
        </w:rPr>
        <w:t xml:space="preserve"> : R dans site, Roche, 2 photos de gravures </w:t>
      </w:r>
    </w:p>
    <w:p w14:paraId="28E65664" w14:textId="77777777" w:rsidR="000152C6" w:rsidRPr="0032190F" w:rsidRDefault="000152C6" w:rsidP="000152C6">
      <w:pPr>
        <w:ind w:right="-196"/>
        <w:jc w:val="both"/>
        <w:rPr>
          <w:sz w:val="20"/>
          <w:szCs w:val="20"/>
          <w:lang w:val="fr-FR"/>
        </w:rPr>
      </w:pPr>
    </w:p>
    <w:p w14:paraId="278CFA05" w14:textId="77777777" w:rsidR="000152C6" w:rsidRPr="0032190F" w:rsidRDefault="000152C6" w:rsidP="000152C6">
      <w:pPr>
        <w:ind w:right="-196"/>
        <w:jc w:val="both"/>
        <w:rPr>
          <w:sz w:val="20"/>
          <w:szCs w:val="20"/>
          <w:lang w:val="fr-FR"/>
        </w:rPr>
      </w:pPr>
      <w:r w:rsidRPr="0032190F">
        <w:rPr>
          <w:sz w:val="20"/>
          <w:szCs w:val="20"/>
          <w:lang w:val="fr-FR"/>
        </w:rPr>
        <w:tab/>
        <w:t>Se retourner et marcher deux mètres vers le sud-est, de manière à se trouver devant la face est d'un bloc de grès mauve.</w:t>
      </w:r>
    </w:p>
    <w:p w14:paraId="6660546D" w14:textId="77777777" w:rsidR="000152C6" w:rsidRPr="0032190F" w:rsidRDefault="000152C6" w:rsidP="000152C6">
      <w:pPr>
        <w:ind w:right="-196"/>
        <w:jc w:val="both"/>
        <w:rPr>
          <w:sz w:val="20"/>
          <w:szCs w:val="20"/>
          <w:lang w:val="fr-FR"/>
        </w:rPr>
      </w:pPr>
    </w:p>
    <w:p w14:paraId="1893C5CC" w14:textId="77777777" w:rsidR="000152C6" w:rsidRPr="0032190F" w:rsidRDefault="000152C6" w:rsidP="000152C6">
      <w:pPr>
        <w:ind w:right="-196"/>
        <w:jc w:val="both"/>
        <w:rPr>
          <w:b/>
          <w:sz w:val="20"/>
          <w:szCs w:val="20"/>
          <w:lang w:val="fr-FR"/>
        </w:rPr>
      </w:pPr>
      <w:r w:rsidRPr="0032190F">
        <w:rPr>
          <w:b/>
          <w:sz w:val="20"/>
          <w:szCs w:val="20"/>
          <w:lang w:val="fr-FR"/>
        </w:rPr>
        <w:t>Roche 12 C . Zone IV . Groupe I</w:t>
      </w:r>
    </w:p>
    <w:p w14:paraId="7817E1AC" w14:textId="77777777" w:rsidR="000152C6" w:rsidRPr="0032190F" w:rsidRDefault="000152C6" w:rsidP="000152C6">
      <w:pPr>
        <w:ind w:right="-196"/>
        <w:jc w:val="both"/>
        <w:rPr>
          <w:b/>
          <w:i/>
          <w:sz w:val="20"/>
          <w:szCs w:val="20"/>
          <w:lang w:val="fr-FR"/>
        </w:rPr>
      </w:pPr>
      <w:r w:rsidRPr="0032190F">
        <w:rPr>
          <w:b/>
          <w:i/>
          <w:sz w:val="20"/>
          <w:szCs w:val="20"/>
          <w:lang w:val="fr-FR"/>
        </w:rPr>
        <w:t>Roche au numéro raturé</w:t>
      </w:r>
    </w:p>
    <w:p w14:paraId="47397706" w14:textId="77777777" w:rsidR="000152C6" w:rsidRPr="0032190F" w:rsidRDefault="000152C6" w:rsidP="000152C6">
      <w:pPr>
        <w:ind w:right="-196"/>
        <w:jc w:val="both"/>
        <w:rPr>
          <w:sz w:val="20"/>
          <w:szCs w:val="20"/>
          <w:lang w:val="fr-FR"/>
        </w:rPr>
      </w:pPr>
    </w:p>
    <w:p w14:paraId="0297FE9F" w14:textId="77777777" w:rsidR="000152C6" w:rsidRPr="0032190F" w:rsidRDefault="000152C6" w:rsidP="000152C6">
      <w:pPr>
        <w:ind w:right="-196"/>
        <w:jc w:val="both"/>
        <w:rPr>
          <w:i/>
          <w:sz w:val="20"/>
          <w:szCs w:val="20"/>
          <w:lang w:val="fr-FR"/>
        </w:rPr>
      </w:pPr>
      <w:r w:rsidRPr="0032190F">
        <w:rPr>
          <w:b/>
          <w:i/>
          <w:sz w:val="20"/>
          <w:szCs w:val="20"/>
          <w:lang w:val="fr-FR"/>
        </w:rPr>
        <w:tab/>
      </w:r>
      <w:r w:rsidRPr="0032190F">
        <w:rPr>
          <w:i/>
          <w:sz w:val="20"/>
          <w:szCs w:val="20"/>
          <w:lang w:val="fr-FR"/>
        </w:rPr>
        <w:t>C'est une face de pendage 80° est (1,2 m par 0,6 m), plate mais rugueuse et couverte de lichens jaunes dans le haut. A gauche se voit un corniforme mal réalisé et, à droite, une plage. Le numéro est inscrit à gauche du corniforme : ZIV-GI-R suivent des chiffres raturés et illisibles, peut-être 12</w:t>
      </w:r>
      <w:r w:rsidRPr="00426505">
        <w:rPr>
          <w:rFonts w:ascii="Symbol" w:hAnsi="Symbol"/>
          <w:i/>
          <w:sz w:val="20"/>
          <w:szCs w:val="20"/>
        </w:rPr>
        <w:t></w:t>
      </w:r>
      <w:r w:rsidRPr="0032190F">
        <w:rPr>
          <w:i/>
          <w:sz w:val="20"/>
          <w:szCs w:val="20"/>
          <w:lang w:val="fr-FR"/>
        </w:rPr>
        <w:t>.</w:t>
      </w:r>
    </w:p>
    <w:p w14:paraId="1C0FBA48" w14:textId="77777777" w:rsidR="000152C6" w:rsidRPr="0032190F" w:rsidRDefault="000152C6" w:rsidP="000152C6">
      <w:pPr>
        <w:ind w:right="-196"/>
        <w:jc w:val="both"/>
        <w:rPr>
          <w:sz w:val="20"/>
          <w:szCs w:val="20"/>
          <w:lang w:val="fr-FR"/>
        </w:rPr>
      </w:pPr>
      <w:r w:rsidRPr="0032190F">
        <w:rPr>
          <w:sz w:val="20"/>
          <w:szCs w:val="20"/>
          <w:lang w:val="fr-FR"/>
        </w:rPr>
        <w:t>Photos 1969 sous numéro 12</w:t>
      </w:r>
      <w:r w:rsidRPr="00426505">
        <w:rPr>
          <w:rFonts w:ascii="Symbol" w:hAnsi="Symbol"/>
          <w:sz w:val="20"/>
          <w:szCs w:val="20"/>
        </w:rPr>
        <w:t></w:t>
      </w:r>
      <w:r w:rsidRPr="0032190F">
        <w:rPr>
          <w:sz w:val="20"/>
          <w:szCs w:val="20"/>
          <w:lang w:val="fr-FR"/>
        </w:rPr>
        <w:t xml:space="preserve"> : R dans site, Roche + cornu + n°(12 lisible et </w:t>
      </w:r>
      <w:r w:rsidRPr="00426505">
        <w:rPr>
          <w:rFonts w:ascii="Symbol" w:hAnsi="Symbol"/>
          <w:sz w:val="20"/>
          <w:szCs w:val="20"/>
        </w:rPr>
        <w:t></w:t>
      </w:r>
      <w:r w:rsidRPr="0032190F">
        <w:rPr>
          <w:sz w:val="20"/>
          <w:szCs w:val="20"/>
          <w:lang w:val="fr-FR"/>
        </w:rPr>
        <w:t xml:space="preserve"> moins net), photo d’un corniforme </w:t>
      </w:r>
    </w:p>
    <w:p w14:paraId="226A2F8E" w14:textId="77777777" w:rsidR="000152C6" w:rsidRPr="0032190F" w:rsidRDefault="000152C6" w:rsidP="000152C6">
      <w:pPr>
        <w:ind w:right="-196"/>
        <w:jc w:val="both"/>
        <w:rPr>
          <w:sz w:val="20"/>
          <w:szCs w:val="20"/>
          <w:lang w:val="fr-FR"/>
        </w:rPr>
      </w:pPr>
    </w:p>
    <w:p w14:paraId="5EAF2B6F" w14:textId="77777777" w:rsidR="000152C6" w:rsidRPr="0032190F" w:rsidRDefault="000152C6" w:rsidP="000152C6">
      <w:pPr>
        <w:ind w:right="-196"/>
        <w:jc w:val="both"/>
        <w:rPr>
          <w:sz w:val="20"/>
          <w:szCs w:val="20"/>
          <w:lang w:val="fr-FR"/>
        </w:rPr>
      </w:pPr>
      <w:r w:rsidRPr="0032190F">
        <w:rPr>
          <w:sz w:val="20"/>
          <w:szCs w:val="20"/>
          <w:lang w:val="fr-FR"/>
        </w:rPr>
        <w:tab/>
        <w:t>Descendre de six mètres dans l’herbe en longeant le rocher contre lequel est appuyée la roche 12 C. Sa pointe sud-est est à deux mètres de l’entrée d’un abri sous bloc. Ce rocher protège l’abri au nord et au nord-est.</w:t>
      </w:r>
    </w:p>
    <w:p w14:paraId="01221ACB" w14:textId="77777777" w:rsidR="000152C6" w:rsidRPr="0032190F" w:rsidRDefault="000152C6" w:rsidP="000152C6">
      <w:pPr>
        <w:ind w:right="-196"/>
        <w:jc w:val="both"/>
        <w:rPr>
          <w:sz w:val="20"/>
          <w:szCs w:val="20"/>
          <w:lang w:val="fr-FR"/>
        </w:rPr>
      </w:pPr>
    </w:p>
    <w:p w14:paraId="146A8C94" w14:textId="77777777" w:rsidR="000152C6" w:rsidRPr="0032190F" w:rsidRDefault="000152C6" w:rsidP="000152C6">
      <w:pPr>
        <w:rPr>
          <w:lang w:val="fr-FR"/>
        </w:rPr>
      </w:pPr>
      <w:r w:rsidRPr="0032190F">
        <w:rPr>
          <w:lang w:val="fr-FR"/>
        </w:rPr>
        <w:t>Gias du chamois</w:t>
      </w:r>
    </w:p>
    <w:p w14:paraId="569FD166" w14:textId="77777777" w:rsidR="000152C6" w:rsidRPr="0032190F" w:rsidRDefault="000152C6" w:rsidP="000152C6">
      <w:pPr>
        <w:ind w:right="-196"/>
        <w:jc w:val="both"/>
        <w:rPr>
          <w:sz w:val="20"/>
          <w:szCs w:val="20"/>
          <w:lang w:val="fr-FR"/>
        </w:rPr>
      </w:pPr>
    </w:p>
    <w:p w14:paraId="4C310DE8" w14:textId="77777777" w:rsidR="000152C6" w:rsidRPr="0032190F" w:rsidRDefault="000152C6" w:rsidP="000152C6">
      <w:pPr>
        <w:pStyle w:val="BodyText"/>
        <w:rPr>
          <w:sz w:val="20"/>
          <w:szCs w:val="20"/>
        </w:rPr>
      </w:pPr>
      <w:r w:rsidRPr="0032190F">
        <w:rPr>
          <w:sz w:val="20"/>
          <w:szCs w:val="20"/>
        </w:rPr>
        <w:tab/>
        <w:t xml:space="preserve">Il est formé d’un affleurement de grès fin, renfermant du quartz et présentant une encoche, sur lequel repose un bloc éboulé de pélite schistosée. La partie abritée est de forme triangulaire, en pointe vers le sud-ouest sous le bloc (2 m par 2 m). L’entrée, large de trois mètres, fait face au nord-est. Sa hauteur est d’environ un mètre et le plafond </w:t>
      </w:r>
      <w:r w:rsidRPr="0032190F">
        <w:rPr>
          <w:sz w:val="20"/>
          <w:szCs w:val="20"/>
        </w:rPr>
        <w:lastRenderedPageBreak/>
        <w:t xml:space="preserve">s’abaisse  rapidement. Le sol est plat, recouvert de cailloutis. Quelques blocs disposés en quart de cercle (du sud-est au nord-est) entourent l’abri, en retrait de l’auvent. Au nord, l’affleurement support fait un retour vers l’est et protège des vents du nord. Remarquer de nombreuses coulées blanches au plafond et sur les parois au sud.  </w:t>
      </w:r>
    </w:p>
    <w:p w14:paraId="10EF6955" w14:textId="77777777" w:rsidR="000152C6" w:rsidRPr="0032190F" w:rsidRDefault="000152C6" w:rsidP="000152C6">
      <w:pPr>
        <w:ind w:right="-196"/>
        <w:jc w:val="both"/>
        <w:rPr>
          <w:sz w:val="20"/>
          <w:szCs w:val="20"/>
          <w:lang w:val="fr-FR"/>
        </w:rPr>
      </w:pPr>
    </w:p>
    <w:p w14:paraId="4BA89282" w14:textId="77777777" w:rsidR="000152C6" w:rsidRPr="0032190F" w:rsidRDefault="000152C6" w:rsidP="000152C6">
      <w:pPr>
        <w:ind w:right="-196"/>
        <w:jc w:val="both"/>
        <w:rPr>
          <w:sz w:val="20"/>
          <w:szCs w:val="20"/>
          <w:lang w:val="fr-FR"/>
        </w:rPr>
      </w:pPr>
      <w:r w:rsidRPr="0032190F">
        <w:rPr>
          <w:sz w:val="20"/>
          <w:szCs w:val="20"/>
          <w:lang w:val="fr-FR"/>
        </w:rPr>
        <w:tab/>
        <w:t>Monter vers l’est puis le nord-est et longer un petit promontoire rocheux, de couleur gris-violet aux nombreux lits de quartz. Parcourir ainsi une bonne cinquantaine de mètres.</w:t>
      </w:r>
    </w:p>
    <w:p w14:paraId="1D095AA6" w14:textId="77777777" w:rsidR="000152C6" w:rsidRPr="0032190F" w:rsidRDefault="000152C6" w:rsidP="000152C6">
      <w:pPr>
        <w:ind w:right="-196"/>
        <w:jc w:val="both"/>
        <w:rPr>
          <w:sz w:val="20"/>
          <w:szCs w:val="20"/>
          <w:lang w:val="fr-FR"/>
        </w:rPr>
      </w:pPr>
    </w:p>
    <w:p w14:paraId="0AE7487B" w14:textId="77777777" w:rsidR="000152C6" w:rsidRPr="0032190F" w:rsidRDefault="000152C6" w:rsidP="000152C6">
      <w:pPr>
        <w:ind w:right="-196"/>
        <w:jc w:val="both"/>
        <w:rPr>
          <w:b/>
          <w:sz w:val="20"/>
          <w:szCs w:val="20"/>
          <w:lang w:val="fr-FR"/>
        </w:rPr>
      </w:pPr>
      <w:r w:rsidRPr="0032190F">
        <w:rPr>
          <w:b/>
          <w:sz w:val="20"/>
          <w:szCs w:val="20"/>
          <w:lang w:val="fr-FR"/>
        </w:rPr>
        <w:t>Roche 14 A . Zone IV . Groupe I</w:t>
      </w:r>
    </w:p>
    <w:p w14:paraId="65D456AC" w14:textId="77777777" w:rsidR="000152C6" w:rsidRPr="0032190F" w:rsidRDefault="000152C6" w:rsidP="000152C6">
      <w:pPr>
        <w:ind w:right="-196"/>
        <w:jc w:val="both"/>
        <w:rPr>
          <w:b/>
          <w:i/>
          <w:sz w:val="20"/>
          <w:szCs w:val="20"/>
          <w:lang w:val="fr-FR"/>
        </w:rPr>
      </w:pPr>
      <w:r w:rsidRPr="0032190F">
        <w:rPr>
          <w:b/>
          <w:i/>
          <w:sz w:val="20"/>
          <w:szCs w:val="20"/>
          <w:lang w:val="fr-FR"/>
        </w:rPr>
        <w:t>Roche verte à la face verticale</w:t>
      </w:r>
    </w:p>
    <w:p w14:paraId="1E0DE2F9" w14:textId="77777777" w:rsidR="000152C6" w:rsidRPr="0032190F" w:rsidRDefault="000152C6" w:rsidP="000152C6">
      <w:pPr>
        <w:ind w:right="-196"/>
        <w:jc w:val="both"/>
        <w:rPr>
          <w:sz w:val="20"/>
          <w:szCs w:val="20"/>
          <w:lang w:val="fr-FR"/>
        </w:rPr>
      </w:pPr>
    </w:p>
    <w:p w14:paraId="15C91FCF" w14:textId="77777777" w:rsidR="000152C6" w:rsidRPr="0032190F" w:rsidRDefault="000152C6" w:rsidP="000152C6">
      <w:pPr>
        <w:ind w:right="-196"/>
        <w:jc w:val="both"/>
        <w:rPr>
          <w:i/>
          <w:sz w:val="20"/>
          <w:szCs w:val="20"/>
          <w:lang w:val="fr-FR"/>
        </w:rPr>
      </w:pPr>
      <w:r w:rsidRPr="0032190F">
        <w:rPr>
          <w:b/>
          <w:i/>
          <w:sz w:val="20"/>
          <w:szCs w:val="20"/>
          <w:lang w:val="fr-FR"/>
        </w:rPr>
        <w:tab/>
      </w:r>
      <w:r w:rsidRPr="0032190F">
        <w:rPr>
          <w:i/>
          <w:sz w:val="20"/>
          <w:szCs w:val="20"/>
          <w:lang w:val="fr-FR"/>
        </w:rPr>
        <w:t xml:space="preserve">C'est un bloc éboulé de pélite verte à peine patinée. Sur sa face sud-sud-ouest, à peu près verticale (1,2 m par 0,6 m de haut) le C est gravé à droite. En dessous se trouvent deux corniformes dont un, piqueté assez finement, présente un long corps triangulaire et deux petites cornes dressées </w:t>
      </w:r>
      <w:r w:rsidRPr="0032190F">
        <w:rPr>
          <w:sz w:val="20"/>
          <w:szCs w:val="20"/>
          <w:lang w:val="fr-FR"/>
        </w:rPr>
        <w:t>(ph.3).</w:t>
      </w:r>
      <w:r w:rsidRPr="0032190F">
        <w:rPr>
          <w:i/>
          <w:sz w:val="20"/>
          <w:szCs w:val="20"/>
          <w:lang w:val="fr-FR"/>
        </w:rPr>
        <w:t xml:space="preserve"> Le numéro ZIV-GI-R14 A </w:t>
      </w:r>
      <w:r w:rsidRPr="0032190F">
        <w:rPr>
          <w:sz w:val="20"/>
          <w:szCs w:val="20"/>
          <w:lang w:val="fr-FR"/>
        </w:rPr>
        <w:t>(ph.2),</w:t>
      </w:r>
      <w:r w:rsidRPr="0032190F">
        <w:rPr>
          <w:i/>
          <w:sz w:val="20"/>
          <w:szCs w:val="20"/>
          <w:lang w:val="fr-FR"/>
        </w:rPr>
        <w:t xml:space="preserve"> très effacé, est écrit d'ouest en est le long de l'arête supérieure, à côté du C. A gauche de la face un autre corniforme est composé de cupules irrégulières de taille moyenne.</w:t>
      </w:r>
    </w:p>
    <w:p w14:paraId="5FD60843" w14:textId="77777777" w:rsidR="000152C6" w:rsidRPr="0032190F" w:rsidRDefault="000152C6" w:rsidP="000152C6">
      <w:pPr>
        <w:ind w:right="-196"/>
        <w:jc w:val="both"/>
        <w:rPr>
          <w:sz w:val="20"/>
          <w:szCs w:val="20"/>
          <w:lang w:val="fr-FR"/>
        </w:rPr>
      </w:pPr>
      <w:r w:rsidRPr="0032190F">
        <w:rPr>
          <w:sz w:val="20"/>
          <w:szCs w:val="20"/>
          <w:lang w:val="fr-FR"/>
        </w:rPr>
        <w:t xml:space="preserve">Photos sans date : R dans site, Roche + C + 2 cornus, 3 photos de gravures </w:t>
      </w:r>
    </w:p>
    <w:p w14:paraId="3107D7CB" w14:textId="77777777" w:rsidR="000152C6" w:rsidRPr="0032190F" w:rsidRDefault="000152C6" w:rsidP="000152C6">
      <w:pPr>
        <w:ind w:right="-196"/>
        <w:jc w:val="both"/>
        <w:rPr>
          <w:sz w:val="20"/>
          <w:szCs w:val="20"/>
          <w:lang w:val="fr-FR"/>
        </w:rPr>
      </w:pPr>
    </w:p>
    <w:p w14:paraId="14EE5E57" w14:textId="77777777" w:rsidR="000152C6" w:rsidRPr="0032190F" w:rsidRDefault="000152C6" w:rsidP="000152C6">
      <w:pPr>
        <w:ind w:right="-196"/>
        <w:jc w:val="both"/>
        <w:rPr>
          <w:sz w:val="20"/>
          <w:szCs w:val="20"/>
          <w:lang w:val="fr-FR"/>
        </w:rPr>
      </w:pPr>
      <w:r w:rsidRPr="0032190F">
        <w:rPr>
          <w:b/>
          <w:sz w:val="20"/>
          <w:szCs w:val="20"/>
          <w:lang w:val="fr-FR"/>
        </w:rPr>
        <w:t xml:space="preserve">Repère </w:t>
      </w:r>
      <w:r w:rsidRPr="0032190F">
        <w:rPr>
          <w:sz w:val="20"/>
          <w:szCs w:val="20"/>
          <w:lang w:val="fr-FR"/>
        </w:rPr>
        <w:t>: De cette roche, en regardant vers le sud et l'est on remarque plusieurs passages entre les rochers :</w:t>
      </w:r>
      <w:r w:rsidRPr="0032190F">
        <w:rPr>
          <w:sz w:val="20"/>
          <w:szCs w:val="20"/>
          <w:lang w:val="fr-FR"/>
        </w:rPr>
        <w:tab/>
        <w:t>- Au sud-sud-est un passage raide descend sur la roche 3</w:t>
      </w:r>
      <w:r w:rsidRPr="00426505">
        <w:rPr>
          <w:rFonts w:ascii="Symbol" w:hAnsi="Symbol"/>
          <w:sz w:val="20"/>
          <w:szCs w:val="20"/>
        </w:rPr>
        <w:t></w:t>
      </w:r>
      <w:r w:rsidRPr="0032190F">
        <w:rPr>
          <w:sz w:val="20"/>
          <w:szCs w:val="20"/>
          <w:lang w:val="fr-FR"/>
        </w:rPr>
        <w:t xml:space="preserve"> de zone IV groupe I et sur un couloir vers l'est formant plus bas la limite entre le groupe I de la zone V et le groupe I de la zone VI.</w:t>
      </w:r>
    </w:p>
    <w:p w14:paraId="17A5F00C" w14:textId="77777777" w:rsidR="000152C6" w:rsidRPr="0032190F" w:rsidRDefault="000152C6" w:rsidP="000152C6">
      <w:pPr>
        <w:ind w:right="-196"/>
        <w:jc w:val="both"/>
        <w:rPr>
          <w:sz w:val="20"/>
          <w:szCs w:val="20"/>
          <w:lang w:val="fr-FR"/>
        </w:rPr>
      </w:pPr>
      <w:r w:rsidRPr="0032190F">
        <w:rPr>
          <w:sz w:val="20"/>
          <w:szCs w:val="20"/>
          <w:lang w:val="fr-FR"/>
        </w:rPr>
        <w:tab/>
        <w:t xml:space="preserve">Au sud-est on aperçoit un couloir herbeux qui mène aux roches 11 </w:t>
      </w:r>
      <w:r w:rsidRPr="00426505">
        <w:rPr>
          <w:rFonts w:ascii="Symbol" w:hAnsi="Symbol"/>
          <w:sz w:val="20"/>
          <w:szCs w:val="20"/>
        </w:rPr>
        <w:t></w:t>
      </w:r>
      <w:r w:rsidRPr="0032190F">
        <w:rPr>
          <w:sz w:val="20"/>
          <w:szCs w:val="20"/>
          <w:lang w:val="fr-FR"/>
        </w:rPr>
        <w:t xml:space="preserve"> et 11 </w:t>
      </w:r>
      <w:r w:rsidRPr="00426505">
        <w:rPr>
          <w:rFonts w:ascii="Symbol" w:hAnsi="Symbol"/>
          <w:sz w:val="20"/>
          <w:szCs w:val="20"/>
        </w:rPr>
        <w:t></w:t>
      </w:r>
      <w:r w:rsidRPr="0032190F">
        <w:rPr>
          <w:sz w:val="20"/>
          <w:szCs w:val="20"/>
          <w:lang w:val="fr-FR"/>
        </w:rPr>
        <w:t>.</w:t>
      </w:r>
    </w:p>
    <w:p w14:paraId="53F6B7ED" w14:textId="77777777" w:rsidR="000152C6" w:rsidRPr="0032190F" w:rsidRDefault="000152C6" w:rsidP="000152C6">
      <w:pPr>
        <w:ind w:right="-196"/>
        <w:jc w:val="both"/>
        <w:rPr>
          <w:sz w:val="20"/>
          <w:szCs w:val="20"/>
          <w:lang w:val="fr-FR"/>
        </w:rPr>
      </w:pPr>
      <w:r w:rsidRPr="0032190F">
        <w:rPr>
          <w:sz w:val="20"/>
          <w:szCs w:val="20"/>
          <w:lang w:val="fr-FR"/>
        </w:rPr>
        <w:tab/>
        <w:t>Au nord-est un couloir conduit à la suite du groupe I de la zone IV.</w:t>
      </w:r>
    </w:p>
    <w:p w14:paraId="3AFAE873" w14:textId="77777777" w:rsidR="000152C6" w:rsidRPr="0032190F" w:rsidRDefault="000152C6" w:rsidP="000152C6">
      <w:pPr>
        <w:ind w:right="-196"/>
        <w:jc w:val="both"/>
        <w:rPr>
          <w:sz w:val="20"/>
          <w:szCs w:val="20"/>
          <w:lang w:val="fr-FR"/>
        </w:rPr>
      </w:pPr>
    </w:p>
    <w:p w14:paraId="46B44617" w14:textId="77777777" w:rsidR="000152C6" w:rsidRPr="0032190F" w:rsidRDefault="000152C6" w:rsidP="000152C6">
      <w:pPr>
        <w:pStyle w:val="BodyText2"/>
        <w:rPr>
          <w:sz w:val="20"/>
          <w:szCs w:val="20"/>
        </w:rPr>
      </w:pPr>
      <w:r w:rsidRPr="0032190F">
        <w:rPr>
          <w:sz w:val="20"/>
          <w:szCs w:val="20"/>
        </w:rPr>
        <w:tab/>
        <w:t>Monter d’une quinzaine de mètres vers le nord-nord-ouest pour atteindre un palier herbeux, bordé à l’est par des falaises de grès violet. Repérer une petite face (1 m par 1 m) de pendage 80° sud, orange avec des lichens jaunes. Examiner le dessus de cette roche de pélite verte patinée. A sa gauche (ouest) un bloc de grès violet est traversé de filons de quartz.</w:t>
      </w:r>
    </w:p>
    <w:p w14:paraId="0CF1B0AF" w14:textId="77777777" w:rsidR="000152C6" w:rsidRPr="0032190F" w:rsidRDefault="000152C6" w:rsidP="000152C6">
      <w:pPr>
        <w:ind w:right="-196"/>
        <w:jc w:val="both"/>
        <w:rPr>
          <w:sz w:val="20"/>
          <w:szCs w:val="20"/>
          <w:lang w:val="fr-FR"/>
        </w:rPr>
      </w:pPr>
    </w:p>
    <w:p w14:paraId="2F13D243" w14:textId="77777777" w:rsidR="000152C6" w:rsidRPr="0032190F" w:rsidRDefault="000152C6" w:rsidP="000152C6">
      <w:pPr>
        <w:rPr>
          <w:lang w:val="fr-FR"/>
        </w:rPr>
      </w:pPr>
      <w:r w:rsidRPr="0032190F">
        <w:rPr>
          <w:lang w:val="fr-FR"/>
        </w:rPr>
        <w:t>Roche 14 A H . Zone IV . Groupe I</w:t>
      </w:r>
    </w:p>
    <w:p w14:paraId="26762005" w14:textId="77777777" w:rsidR="000152C6" w:rsidRPr="0032190F" w:rsidRDefault="000152C6" w:rsidP="000152C6">
      <w:pPr>
        <w:ind w:right="-196"/>
        <w:jc w:val="both"/>
        <w:rPr>
          <w:b/>
          <w:i/>
          <w:sz w:val="20"/>
          <w:szCs w:val="20"/>
          <w:lang w:val="fr-FR"/>
        </w:rPr>
      </w:pPr>
      <w:r w:rsidRPr="0032190F">
        <w:rPr>
          <w:b/>
          <w:i/>
          <w:sz w:val="20"/>
          <w:szCs w:val="20"/>
          <w:lang w:val="fr-FR"/>
        </w:rPr>
        <w:t>Roche aux traits</w:t>
      </w:r>
    </w:p>
    <w:p w14:paraId="1CB724D4" w14:textId="77777777" w:rsidR="000152C6" w:rsidRPr="0032190F" w:rsidRDefault="000152C6" w:rsidP="000152C6">
      <w:pPr>
        <w:ind w:right="-196"/>
        <w:jc w:val="both"/>
        <w:rPr>
          <w:sz w:val="20"/>
          <w:szCs w:val="20"/>
          <w:lang w:val="fr-FR"/>
        </w:rPr>
      </w:pPr>
    </w:p>
    <w:p w14:paraId="390C97A8" w14:textId="77777777" w:rsidR="000152C6" w:rsidRPr="0032190F" w:rsidRDefault="000152C6" w:rsidP="000152C6">
      <w:pPr>
        <w:ind w:right="-196"/>
        <w:jc w:val="both"/>
        <w:rPr>
          <w:i/>
          <w:sz w:val="20"/>
          <w:szCs w:val="20"/>
          <w:lang w:val="fr-FR"/>
        </w:rPr>
      </w:pPr>
      <w:r w:rsidRPr="0032190F">
        <w:rPr>
          <w:i/>
          <w:sz w:val="20"/>
          <w:szCs w:val="20"/>
          <w:lang w:val="fr-FR"/>
        </w:rPr>
        <w:tab/>
        <w:t xml:space="preserve">La face s’étire vers le nord-ouest en se rétrécissant et sa pointe se trouve au niveau du sol. Au tiers de sa longueur elle est faillée d’est en ouest. A droite de la faille, la surface est bosselée mais porte de la patine orange. Des signes sont peu nets dans une petite gouttière et quelques traits sont visibles près de l’arête ouest. </w:t>
      </w:r>
    </w:p>
    <w:p w14:paraId="3322DC2D" w14:textId="77777777" w:rsidR="000152C6" w:rsidRPr="0032190F" w:rsidRDefault="000152C6" w:rsidP="000152C6">
      <w:pPr>
        <w:ind w:right="-196"/>
        <w:jc w:val="both"/>
        <w:rPr>
          <w:sz w:val="20"/>
          <w:szCs w:val="20"/>
          <w:lang w:val="fr-FR"/>
        </w:rPr>
      </w:pPr>
    </w:p>
    <w:p w14:paraId="5B658383" w14:textId="77777777" w:rsidR="000152C6" w:rsidRPr="0032190F" w:rsidRDefault="000152C6" w:rsidP="000152C6">
      <w:pPr>
        <w:ind w:right="-196"/>
        <w:jc w:val="both"/>
        <w:rPr>
          <w:sz w:val="20"/>
          <w:szCs w:val="20"/>
          <w:lang w:val="fr-FR"/>
        </w:rPr>
      </w:pPr>
      <w:r w:rsidRPr="0032190F">
        <w:rPr>
          <w:sz w:val="20"/>
          <w:szCs w:val="20"/>
          <w:lang w:val="fr-FR"/>
        </w:rPr>
        <w:tab/>
        <w:t>Continuer cinq mètres vers le nord-nord-ouest.</w:t>
      </w:r>
    </w:p>
    <w:p w14:paraId="60731846" w14:textId="77777777" w:rsidR="000152C6" w:rsidRPr="0032190F" w:rsidRDefault="000152C6" w:rsidP="000152C6">
      <w:pPr>
        <w:ind w:right="-196"/>
        <w:jc w:val="both"/>
        <w:rPr>
          <w:sz w:val="20"/>
          <w:szCs w:val="20"/>
          <w:lang w:val="fr-FR"/>
        </w:rPr>
      </w:pPr>
    </w:p>
    <w:p w14:paraId="3A770D8C" w14:textId="77777777" w:rsidR="000152C6" w:rsidRPr="0032190F" w:rsidRDefault="000152C6" w:rsidP="000152C6">
      <w:pPr>
        <w:rPr>
          <w:lang w:val="fr-FR"/>
        </w:rPr>
      </w:pPr>
      <w:r w:rsidRPr="0032190F">
        <w:rPr>
          <w:lang w:val="fr-FR"/>
        </w:rPr>
        <w:t>Roche 14 A H2 . Zone IV . Groupe I</w:t>
      </w:r>
    </w:p>
    <w:p w14:paraId="044F7EB7" w14:textId="77777777" w:rsidR="000152C6" w:rsidRPr="0032190F" w:rsidRDefault="000152C6" w:rsidP="000152C6">
      <w:pPr>
        <w:ind w:right="-196"/>
        <w:jc w:val="both"/>
        <w:rPr>
          <w:b/>
          <w:i/>
          <w:sz w:val="20"/>
          <w:szCs w:val="20"/>
          <w:lang w:val="fr-FR"/>
        </w:rPr>
      </w:pPr>
      <w:r w:rsidRPr="0032190F">
        <w:rPr>
          <w:b/>
          <w:i/>
          <w:sz w:val="20"/>
          <w:szCs w:val="20"/>
          <w:lang w:val="fr-FR"/>
        </w:rPr>
        <w:t>Roche de Rocco Botton 1933</w:t>
      </w:r>
    </w:p>
    <w:p w14:paraId="78BCF790" w14:textId="77777777" w:rsidR="000152C6" w:rsidRPr="0032190F" w:rsidRDefault="000152C6" w:rsidP="000152C6">
      <w:pPr>
        <w:ind w:right="-196"/>
        <w:jc w:val="both"/>
        <w:rPr>
          <w:sz w:val="20"/>
          <w:szCs w:val="20"/>
          <w:lang w:val="fr-FR"/>
        </w:rPr>
      </w:pPr>
    </w:p>
    <w:p w14:paraId="04723B4A" w14:textId="77777777" w:rsidR="000152C6" w:rsidRPr="0032190F" w:rsidRDefault="000152C6" w:rsidP="000152C6">
      <w:pPr>
        <w:ind w:right="-196"/>
        <w:jc w:val="both"/>
        <w:rPr>
          <w:i/>
          <w:sz w:val="20"/>
          <w:szCs w:val="20"/>
          <w:lang w:val="fr-FR"/>
        </w:rPr>
      </w:pPr>
      <w:r w:rsidRPr="0032190F">
        <w:rPr>
          <w:i/>
          <w:sz w:val="20"/>
          <w:szCs w:val="20"/>
          <w:lang w:val="fr-FR"/>
        </w:rPr>
        <w:tab/>
        <w:t>C'est un bloc de pélite verte couvert de patine orange sur sa face supérieure peu élevée au dessus du sol. Botton Roco 1933 et S (à l’envers) erratore 1922 sont profondément burinés, d’ouest en est, au centre de la face. Sur une surface large de 0,2 m et haute de 0,4 m, un long texte est peut-être écrit par Giuseppe Guido sur des lignes bien tracées du sud au nord. Trois dates accompagnent ce texte 1875 (ou 73), 1914 et 2/08/1935.</w:t>
      </w:r>
    </w:p>
    <w:p w14:paraId="2D592F9F" w14:textId="77777777" w:rsidR="000152C6" w:rsidRPr="0032190F" w:rsidRDefault="000152C6" w:rsidP="000152C6">
      <w:pPr>
        <w:ind w:right="-196"/>
        <w:jc w:val="both"/>
        <w:rPr>
          <w:sz w:val="20"/>
          <w:szCs w:val="20"/>
          <w:lang w:val="fr-FR"/>
        </w:rPr>
      </w:pPr>
    </w:p>
    <w:p w14:paraId="5184A0E8" w14:textId="77777777" w:rsidR="000152C6" w:rsidRPr="0032190F" w:rsidRDefault="000152C6" w:rsidP="000152C6">
      <w:pPr>
        <w:ind w:right="-196"/>
        <w:jc w:val="both"/>
        <w:rPr>
          <w:sz w:val="20"/>
          <w:szCs w:val="20"/>
          <w:lang w:val="fr-FR"/>
        </w:rPr>
      </w:pPr>
      <w:r w:rsidRPr="0032190F">
        <w:rPr>
          <w:sz w:val="20"/>
          <w:szCs w:val="20"/>
          <w:lang w:val="fr-FR"/>
        </w:rPr>
        <w:tab/>
        <w:t xml:space="preserve">Revenir jusqu’à la roche 14 A, marcher une bonne vingtaine de mètres vers l'est-sud-est en direction d'un grand rocher à face triangulaire. Passer au-dessus d’un grand bloc violet portant des lichens jaunes et repérer un petit bloc plus clair. Examiner sa face sud. </w:t>
      </w:r>
    </w:p>
    <w:p w14:paraId="681DBC52" w14:textId="77777777" w:rsidR="000152C6" w:rsidRPr="0032190F" w:rsidRDefault="000152C6" w:rsidP="000152C6">
      <w:pPr>
        <w:ind w:right="-196"/>
        <w:jc w:val="both"/>
        <w:rPr>
          <w:sz w:val="20"/>
          <w:szCs w:val="20"/>
          <w:lang w:val="fr-FR"/>
        </w:rPr>
      </w:pPr>
    </w:p>
    <w:p w14:paraId="57CE8009" w14:textId="77777777" w:rsidR="000152C6" w:rsidRPr="0032190F" w:rsidRDefault="000152C6" w:rsidP="000152C6">
      <w:pPr>
        <w:ind w:right="-196"/>
        <w:jc w:val="both"/>
        <w:rPr>
          <w:b/>
          <w:sz w:val="20"/>
          <w:szCs w:val="20"/>
          <w:lang w:val="fr-FR"/>
        </w:rPr>
      </w:pPr>
      <w:r w:rsidRPr="0032190F">
        <w:rPr>
          <w:b/>
          <w:sz w:val="20"/>
          <w:szCs w:val="20"/>
          <w:lang w:val="fr-FR"/>
        </w:rPr>
        <w:t xml:space="preserve">Roche 14 </w:t>
      </w:r>
      <w:r w:rsidRPr="00426505">
        <w:rPr>
          <w:rFonts w:ascii="Symbol" w:hAnsi="Symbol"/>
          <w:b/>
          <w:sz w:val="20"/>
          <w:szCs w:val="20"/>
        </w:rPr>
        <w:t></w:t>
      </w:r>
      <w:r w:rsidRPr="0032190F">
        <w:rPr>
          <w:b/>
          <w:sz w:val="20"/>
          <w:szCs w:val="20"/>
          <w:lang w:val="fr-FR"/>
        </w:rPr>
        <w:t xml:space="preserve"> . Zone IV . Groupe I</w:t>
      </w:r>
    </w:p>
    <w:p w14:paraId="2812C8D7" w14:textId="77777777" w:rsidR="000152C6" w:rsidRPr="0032190F" w:rsidRDefault="000152C6" w:rsidP="000152C6">
      <w:pPr>
        <w:ind w:right="-196"/>
        <w:jc w:val="both"/>
        <w:rPr>
          <w:b/>
          <w:i/>
          <w:sz w:val="20"/>
          <w:szCs w:val="20"/>
          <w:lang w:val="fr-FR"/>
        </w:rPr>
      </w:pPr>
      <w:r w:rsidRPr="0032190F">
        <w:rPr>
          <w:b/>
          <w:i/>
          <w:sz w:val="20"/>
          <w:szCs w:val="20"/>
          <w:lang w:val="fr-FR"/>
        </w:rPr>
        <w:t>Roche du corniforme au corps modifié en hache</w:t>
      </w:r>
    </w:p>
    <w:p w14:paraId="73AFA556" w14:textId="77777777" w:rsidR="000152C6" w:rsidRPr="0032190F" w:rsidRDefault="000152C6" w:rsidP="000152C6">
      <w:pPr>
        <w:ind w:right="-196"/>
        <w:jc w:val="both"/>
        <w:rPr>
          <w:sz w:val="20"/>
          <w:szCs w:val="20"/>
          <w:lang w:val="fr-FR"/>
        </w:rPr>
      </w:pPr>
    </w:p>
    <w:p w14:paraId="3466CE27" w14:textId="77777777" w:rsidR="000152C6" w:rsidRPr="0032190F" w:rsidRDefault="000152C6" w:rsidP="000152C6">
      <w:pPr>
        <w:ind w:right="-196"/>
        <w:jc w:val="both"/>
        <w:rPr>
          <w:i/>
          <w:sz w:val="20"/>
          <w:szCs w:val="20"/>
          <w:lang w:val="fr-FR"/>
        </w:rPr>
      </w:pPr>
      <w:r w:rsidRPr="0032190F">
        <w:rPr>
          <w:i/>
          <w:sz w:val="20"/>
          <w:szCs w:val="20"/>
          <w:lang w:val="fr-FR"/>
        </w:rPr>
        <w:tab/>
        <w:t xml:space="preserve">C'est un grès violacé. Sa face de pendage 30° sud (1,0 m par 0,8 m), érodée, porte des lichens jaunes. Une portion plane est traversée par une fissure nord - sud. Dans le bas de la face, à droite de la fissure, un corniforme est </w:t>
      </w:r>
      <w:r w:rsidRPr="0032190F">
        <w:rPr>
          <w:i/>
          <w:sz w:val="20"/>
          <w:szCs w:val="20"/>
          <w:lang w:val="fr-FR"/>
        </w:rPr>
        <w:lastRenderedPageBreak/>
        <w:t>tracé finement. Son corps est rectangulaire et ses cornes sont à deux segments perpendiculaires. Une ligne de cupules et la découpe naturelle de la roche en petits festons transforment le corps en dessinant le contour d'une hache.</w:t>
      </w:r>
    </w:p>
    <w:p w14:paraId="66FF7606" w14:textId="77777777" w:rsidR="000152C6" w:rsidRPr="0032190F" w:rsidRDefault="000152C6" w:rsidP="000152C6">
      <w:pPr>
        <w:ind w:right="-196"/>
        <w:jc w:val="both"/>
        <w:rPr>
          <w:i/>
          <w:sz w:val="20"/>
          <w:szCs w:val="20"/>
          <w:lang w:val="fr-FR"/>
        </w:rPr>
      </w:pPr>
      <w:r w:rsidRPr="0032190F">
        <w:rPr>
          <w:i/>
          <w:sz w:val="20"/>
          <w:szCs w:val="20"/>
          <w:lang w:val="fr-FR"/>
        </w:rPr>
        <w:t>Cette roche s’est appelée 14</w:t>
      </w:r>
      <w:r w:rsidRPr="00426505">
        <w:rPr>
          <w:rFonts w:ascii="Symbol" w:hAnsi="Symbol"/>
          <w:i/>
          <w:sz w:val="20"/>
          <w:szCs w:val="20"/>
        </w:rPr>
        <w:t></w:t>
      </w:r>
      <w:r w:rsidRPr="0032190F">
        <w:rPr>
          <w:i/>
          <w:sz w:val="20"/>
          <w:szCs w:val="20"/>
          <w:lang w:val="fr-FR"/>
        </w:rPr>
        <w:t xml:space="preserve"> ou a été confondue avec elle.</w:t>
      </w:r>
    </w:p>
    <w:p w14:paraId="715FA56F" w14:textId="77777777" w:rsidR="000152C6" w:rsidRPr="0032190F" w:rsidRDefault="000152C6" w:rsidP="000152C6">
      <w:pPr>
        <w:ind w:right="-196"/>
        <w:jc w:val="both"/>
        <w:rPr>
          <w:sz w:val="20"/>
          <w:szCs w:val="20"/>
          <w:lang w:val="fr-FR"/>
        </w:rPr>
      </w:pPr>
    </w:p>
    <w:p w14:paraId="7D5A8AAE" w14:textId="77777777" w:rsidR="000152C6" w:rsidRPr="0032190F" w:rsidRDefault="000152C6" w:rsidP="000152C6">
      <w:pPr>
        <w:ind w:right="-196"/>
        <w:jc w:val="both"/>
        <w:rPr>
          <w:sz w:val="20"/>
          <w:szCs w:val="20"/>
          <w:lang w:val="fr-FR"/>
        </w:rPr>
      </w:pPr>
      <w:r w:rsidRPr="0032190F">
        <w:rPr>
          <w:sz w:val="20"/>
          <w:szCs w:val="20"/>
          <w:lang w:val="fr-FR"/>
        </w:rPr>
        <w:tab/>
        <w:t>Aller vers le nord-nord-ouest en passant au-dessus (ou en dessous) du grand bloc dont la face de pendage 60° sud, plate et fissurée, est couverte de lichens jaunes. Au bout de dix-neuf mètres on doit atteindre la face sud (5,0 m d'est en ouest par 2,5 m) d'une roche de grès fin, violet à l'est et rose à l'ouest, présentant des traînées blanches et haute de près de 1,5 m.</w:t>
      </w:r>
    </w:p>
    <w:p w14:paraId="1587430E" w14:textId="77777777" w:rsidR="000152C6" w:rsidRPr="0032190F" w:rsidRDefault="000152C6" w:rsidP="000152C6">
      <w:pPr>
        <w:ind w:right="-196"/>
        <w:jc w:val="both"/>
        <w:rPr>
          <w:sz w:val="20"/>
          <w:szCs w:val="20"/>
          <w:lang w:val="fr-FR"/>
        </w:rPr>
      </w:pPr>
    </w:p>
    <w:p w14:paraId="01241DB9" w14:textId="77777777" w:rsidR="000152C6" w:rsidRPr="0032190F" w:rsidRDefault="000152C6" w:rsidP="000152C6">
      <w:pPr>
        <w:ind w:right="-196"/>
        <w:jc w:val="both"/>
        <w:rPr>
          <w:b/>
          <w:sz w:val="20"/>
          <w:szCs w:val="20"/>
          <w:lang w:val="fr-FR"/>
        </w:rPr>
      </w:pPr>
      <w:r w:rsidRPr="0032190F">
        <w:rPr>
          <w:b/>
          <w:sz w:val="20"/>
          <w:szCs w:val="20"/>
          <w:lang w:val="fr-FR"/>
        </w:rPr>
        <w:t xml:space="preserve">Roche 14 </w:t>
      </w:r>
      <w:r w:rsidRPr="00426505">
        <w:rPr>
          <w:rFonts w:ascii="Symbol" w:hAnsi="Symbol"/>
          <w:b/>
          <w:sz w:val="20"/>
          <w:szCs w:val="20"/>
        </w:rPr>
        <w:t></w:t>
      </w:r>
      <w:r w:rsidRPr="0032190F">
        <w:rPr>
          <w:b/>
          <w:sz w:val="20"/>
          <w:szCs w:val="20"/>
          <w:lang w:val="fr-FR"/>
        </w:rPr>
        <w:t xml:space="preserve"> . Zone IV . Groupe I</w:t>
      </w:r>
    </w:p>
    <w:p w14:paraId="6194E712" w14:textId="77777777" w:rsidR="000152C6" w:rsidRPr="0032190F" w:rsidRDefault="000152C6" w:rsidP="000152C6">
      <w:pPr>
        <w:ind w:right="-196"/>
        <w:jc w:val="both"/>
        <w:rPr>
          <w:b/>
          <w:i/>
          <w:sz w:val="20"/>
          <w:szCs w:val="20"/>
          <w:lang w:val="fr-FR"/>
        </w:rPr>
      </w:pPr>
      <w:r w:rsidRPr="0032190F">
        <w:rPr>
          <w:b/>
          <w:i/>
          <w:sz w:val="20"/>
          <w:szCs w:val="20"/>
          <w:lang w:val="fr-FR"/>
        </w:rPr>
        <w:t>Roche du cercle à appendices</w:t>
      </w:r>
    </w:p>
    <w:p w14:paraId="28718578" w14:textId="77777777" w:rsidR="000152C6" w:rsidRPr="0032190F" w:rsidRDefault="000152C6" w:rsidP="000152C6">
      <w:pPr>
        <w:ind w:right="-196"/>
        <w:jc w:val="both"/>
        <w:rPr>
          <w:sz w:val="20"/>
          <w:szCs w:val="20"/>
          <w:lang w:val="fr-FR"/>
        </w:rPr>
      </w:pPr>
    </w:p>
    <w:p w14:paraId="261A0910" w14:textId="77777777" w:rsidR="000152C6" w:rsidRPr="0032190F" w:rsidRDefault="000152C6" w:rsidP="000152C6">
      <w:pPr>
        <w:ind w:right="-196"/>
        <w:jc w:val="both"/>
        <w:rPr>
          <w:i/>
          <w:sz w:val="20"/>
          <w:szCs w:val="20"/>
          <w:lang w:val="fr-FR"/>
        </w:rPr>
      </w:pPr>
      <w:r w:rsidRPr="0032190F">
        <w:rPr>
          <w:i/>
          <w:sz w:val="20"/>
          <w:szCs w:val="20"/>
          <w:lang w:val="fr-FR"/>
        </w:rPr>
        <w:tab/>
        <w:t>Se placer contre la face de pendage 60° nord, beaucoup moins haute, de cette roche. Repérer, sur la face de pendage sud, un trou blanchâtre situé à 0,5 m de l'arête. Il y aboutit une fissure en V, pointe à l'est. A l'ouest de la fissure et dans l'axe du V, est piqueté un cercle avec deux appendices, l'un dirigé vers l'est et formé de cupules éparses, l'autre vers l'ouest, net et rectiligne. Cette gravure, visible quand le soleil est encore bas le matin, pourrait être un corniforme.</w:t>
      </w:r>
    </w:p>
    <w:p w14:paraId="4FDA74B1" w14:textId="77777777" w:rsidR="000152C6" w:rsidRPr="0032190F" w:rsidRDefault="000152C6" w:rsidP="000152C6">
      <w:pPr>
        <w:ind w:right="-196"/>
        <w:jc w:val="both"/>
        <w:rPr>
          <w:sz w:val="20"/>
          <w:szCs w:val="20"/>
          <w:lang w:val="fr-FR"/>
        </w:rPr>
      </w:pPr>
    </w:p>
    <w:p w14:paraId="0ABB87E4" w14:textId="77777777" w:rsidR="000152C6" w:rsidRPr="0032190F" w:rsidRDefault="000152C6" w:rsidP="000152C6">
      <w:pPr>
        <w:ind w:right="-196"/>
        <w:jc w:val="both"/>
        <w:rPr>
          <w:sz w:val="20"/>
          <w:szCs w:val="20"/>
          <w:lang w:val="fr-FR"/>
        </w:rPr>
      </w:pPr>
      <w:r w:rsidRPr="0032190F">
        <w:rPr>
          <w:sz w:val="20"/>
          <w:szCs w:val="20"/>
          <w:lang w:val="fr-FR"/>
        </w:rPr>
        <w:tab/>
        <w:t>Depuis cette gravure, marcher deux mètres vers le nord pour atteindre un bloc de grès violet, couvert irrégulièrement de patine orange et fracturé d'est en ouest en trois morceaux dans sa partie sud. Sa face supérieure se trouve à environ 0,4 m du sol.</w:t>
      </w:r>
    </w:p>
    <w:p w14:paraId="5758E448" w14:textId="77777777" w:rsidR="000152C6" w:rsidRPr="0032190F" w:rsidRDefault="000152C6" w:rsidP="000152C6">
      <w:pPr>
        <w:ind w:right="-196"/>
        <w:jc w:val="both"/>
        <w:rPr>
          <w:sz w:val="20"/>
          <w:szCs w:val="20"/>
          <w:lang w:val="fr-FR"/>
        </w:rPr>
      </w:pPr>
    </w:p>
    <w:p w14:paraId="083A8FAD" w14:textId="77777777" w:rsidR="000152C6" w:rsidRPr="0032190F" w:rsidRDefault="000152C6" w:rsidP="000152C6">
      <w:pPr>
        <w:ind w:right="-196"/>
        <w:jc w:val="both"/>
        <w:rPr>
          <w:b/>
          <w:sz w:val="20"/>
          <w:szCs w:val="20"/>
          <w:lang w:val="fr-FR"/>
        </w:rPr>
      </w:pPr>
      <w:r w:rsidRPr="0032190F">
        <w:rPr>
          <w:b/>
          <w:sz w:val="20"/>
          <w:szCs w:val="20"/>
          <w:lang w:val="fr-FR"/>
        </w:rPr>
        <w:t>Roche 14 B1 . Zone IV . Groupe I</w:t>
      </w:r>
    </w:p>
    <w:p w14:paraId="49A69A71" w14:textId="77777777" w:rsidR="000152C6" w:rsidRPr="0032190F" w:rsidRDefault="000152C6" w:rsidP="000152C6">
      <w:pPr>
        <w:ind w:right="-196"/>
        <w:jc w:val="both"/>
        <w:rPr>
          <w:b/>
          <w:i/>
          <w:sz w:val="20"/>
          <w:szCs w:val="20"/>
          <w:lang w:val="fr-FR"/>
        </w:rPr>
      </w:pPr>
      <w:r w:rsidRPr="0032190F">
        <w:rPr>
          <w:b/>
          <w:i/>
          <w:sz w:val="20"/>
          <w:szCs w:val="20"/>
          <w:lang w:val="fr-FR"/>
        </w:rPr>
        <w:t>Roche du faux Christ de Conti</w:t>
      </w:r>
    </w:p>
    <w:p w14:paraId="177FBC8B" w14:textId="77777777" w:rsidR="000152C6" w:rsidRPr="0032190F" w:rsidRDefault="000152C6" w:rsidP="000152C6">
      <w:pPr>
        <w:ind w:right="-196"/>
        <w:jc w:val="both"/>
        <w:rPr>
          <w:sz w:val="20"/>
          <w:szCs w:val="20"/>
          <w:lang w:val="fr-FR"/>
        </w:rPr>
      </w:pPr>
    </w:p>
    <w:p w14:paraId="1A70CBA8" w14:textId="77777777" w:rsidR="000152C6" w:rsidRPr="0032190F" w:rsidRDefault="000152C6" w:rsidP="000152C6">
      <w:pPr>
        <w:ind w:right="-196"/>
        <w:jc w:val="both"/>
        <w:rPr>
          <w:i/>
          <w:sz w:val="20"/>
          <w:szCs w:val="20"/>
          <w:lang w:val="fr-FR"/>
        </w:rPr>
      </w:pPr>
      <w:r w:rsidRPr="0032190F">
        <w:rPr>
          <w:i/>
          <w:sz w:val="20"/>
          <w:szCs w:val="20"/>
          <w:lang w:val="fr-FR"/>
        </w:rPr>
        <w:tab/>
        <w:t>Examiner le fragment situé au nord qui est le plus important. Sa face supérieure (</w:t>
      </w:r>
      <w:r w:rsidRPr="0032190F">
        <w:rPr>
          <w:b/>
          <w:i/>
          <w:sz w:val="20"/>
          <w:szCs w:val="20"/>
          <w:lang w:val="fr-FR"/>
        </w:rPr>
        <w:t>face a</w:t>
      </w:r>
      <w:r w:rsidRPr="0032190F">
        <w:rPr>
          <w:i/>
          <w:sz w:val="20"/>
          <w:szCs w:val="20"/>
          <w:lang w:val="fr-FR"/>
        </w:rPr>
        <w:t>) de pendage 10° sud est assez plate mais rugueuse à sa pointe sud, près de la fracture. On y devine un corniforme à cornes dressées en zigzag, reliées par différents traits, formant ainsi une figure analogue à celle du Christ. Ce dessin peu visible le matin a été publié par C. Conti dès 1939.</w:t>
      </w:r>
    </w:p>
    <w:p w14:paraId="7441B77B" w14:textId="77777777" w:rsidR="000152C6" w:rsidRPr="0032190F" w:rsidRDefault="000152C6" w:rsidP="000152C6">
      <w:pPr>
        <w:ind w:right="-196"/>
        <w:jc w:val="both"/>
        <w:rPr>
          <w:i/>
          <w:sz w:val="20"/>
          <w:szCs w:val="20"/>
          <w:lang w:val="fr-FR"/>
        </w:rPr>
      </w:pPr>
      <w:r w:rsidRPr="0032190F">
        <w:rPr>
          <w:i/>
          <w:sz w:val="20"/>
          <w:szCs w:val="20"/>
          <w:lang w:val="fr-FR"/>
        </w:rPr>
        <w:t>Sur le dessus du fragment situé le plus au sud , qui se termine par une pointe de grès grisâtre, se trouve une plage triangulaire. Disposée au ras de la fracture avec le fragment intermédiaire, elle évoque un poignard.</w:t>
      </w:r>
    </w:p>
    <w:p w14:paraId="1828E684" w14:textId="77777777" w:rsidR="000152C6" w:rsidRPr="0032190F" w:rsidRDefault="000152C6" w:rsidP="000152C6">
      <w:pPr>
        <w:ind w:right="-196"/>
        <w:jc w:val="both"/>
        <w:rPr>
          <w:sz w:val="20"/>
          <w:szCs w:val="20"/>
          <w:lang w:val="fr-FR"/>
        </w:rPr>
      </w:pPr>
    </w:p>
    <w:p w14:paraId="7420211A" w14:textId="77777777" w:rsidR="000152C6" w:rsidRPr="0032190F" w:rsidRDefault="000152C6" w:rsidP="000152C6">
      <w:pPr>
        <w:ind w:right="-196"/>
        <w:jc w:val="both"/>
        <w:rPr>
          <w:sz w:val="20"/>
          <w:szCs w:val="20"/>
          <w:lang w:val="fr-FR"/>
        </w:rPr>
      </w:pPr>
      <w:r w:rsidRPr="0032190F">
        <w:rPr>
          <w:sz w:val="20"/>
          <w:szCs w:val="20"/>
          <w:lang w:val="fr-FR"/>
        </w:rPr>
        <w:tab/>
        <w:t xml:space="preserve">Emprunter le couloir vers le nord-est cité précédemment, (direction du Bego que l'on va vite apercevoir). Doubler de belles roches de grès violet et quelques parois presque rouges situées sur la gauche. Au niveau du col (un goulet descend vers l'est), au milieu du passage, se trouve un bloc de pélite gris-vert couvert de patine colorée en beige-orange et allongé d'est en ouest sur 2,5 m. </w:t>
      </w:r>
    </w:p>
    <w:p w14:paraId="0FA2E9C5" w14:textId="77777777" w:rsidR="000152C6" w:rsidRPr="0032190F" w:rsidRDefault="000152C6" w:rsidP="000152C6">
      <w:pPr>
        <w:ind w:right="-196"/>
        <w:jc w:val="both"/>
        <w:rPr>
          <w:sz w:val="20"/>
          <w:szCs w:val="20"/>
          <w:lang w:val="fr-FR"/>
        </w:rPr>
      </w:pPr>
    </w:p>
    <w:p w14:paraId="77EEDFD6" w14:textId="77777777" w:rsidR="000152C6" w:rsidRPr="0032190F" w:rsidRDefault="000152C6" w:rsidP="00647EA0">
      <w:pPr>
        <w:pStyle w:val="Heading5"/>
      </w:pPr>
      <w:r w:rsidRPr="0032190F">
        <w:t>ZIVGIR14C</w:t>
      </w:r>
    </w:p>
    <w:p w14:paraId="220E1A91" w14:textId="77777777" w:rsidR="000152C6" w:rsidRPr="0032190F" w:rsidRDefault="000152C6" w:rsidP="000152C6">
      <w:pPr>
        <w:ind w:right="-196"/>
        <w:jc w:val="both"/>
        <w:rPr>
          <w:b/>
          <w:i/>
          <w:sz w:val="20"/>
          <w:szCs w:val="20"/>
          <w:lang w:val="fr-FR"/>
        </w:rPr>
      </w:pPr>
      <w:r w:rsidRPr="0032190F">
        <w:rPr>
          <w:b/>
          <w:i/>
          <w:sz w:val="20"/>
          <w:szCs w:val="20"/>
          <w:lang w:val="fr-FR"/>
        </w:rPr>
        <w:t>Roche aux deux mains</w:t>
      </w:r>
    </w:p>
    <w:p w14:paraId="121DF00A" w14:textId="77777777" w:rsidR="000152C6" w:rsidRPr="0032190F" w:rsidRDefault="000152C6" w:rsidP="000152C6">
      <w:pPr>
        <w:ind w:right="-196"/>
        <w:jc w:val="both"/>
        <w:rPr>
          <w:b/>
          <w:i/>
          <w:sz w:val="20"/>
          <w:szCs w:val="20"/>
          <w:lang w:val="fr-FR"/>
        </w:rPr>
      </w:pPr>
    </w:p>
    <w:p w14:paraId="218E6E6D" w14:textId="77777777" w:rsidR="000152C6" w:rsidRPr="0032190F" w:rsidRDefault="000152C6" w:rsidP="000152C6">
      <w:pPr>
        <w:ind w:right="-196"/>
        <w:jc w:val="both"/>
        <w:rPr>
          <w:i/>
          <w:sz w:val="20"/>
          <w:szCs w:val="20"/>
          <w:lang w:val="fr-FR"/>
        </w:rPr>
      </w:pPr>
      <w:r w:rsidRPr="0032190F">
        <w:rPr>
          <w:i/>
          <w:sz w:val="20"/>
          <w:szCs w:val="20"/>
          <w:lang w:val="fr-FR"/>
        </w:rPr>
        <w:tab/>
        <w:t>Sa face supérieure porte un C inscrit sur le bord sud et le numéro ZIV-GI-R14C sur la partie nord, après une cassure et sous un décrochement. Seule la grande surface située au sud de la cassure (2,5 m d'est en ouest par 1,2 m) porte des gravures protohistoriques. Le pendage y est variable, de 45° est à 20° ouest. Le changement de pente est doux mais la surface n'est pas régulière bien que la patine soit assez lisse.</w:t>
      </w:r>
    </w:p>
    <w:p w14:paraId="702F0750" w14:textId="77777777" w:rsidR="000152C6" w:rsidRPr="0032190F" w:rsidRDefault="000152C6" w:rsidP="000152C6">
      <w:pPr>
        <w:ind w:right="-196"/>
        <w:jc w:val="both"/>
        <w:rPr>
          <w:i/>
          <w:sz w:val="20"/>
          <w:szCs w:val="20"/>
          <w:lang w:val="fr-FR"/>
        </w:rPr>
      </w:pPr>
      <w:r w:rsidRPr="0032190F">
        <w:rPr>
          <w:i/>
          <w:sz w:val="20"/>
          <w:szCs w:val="20"/>
          <w:lang w:val="fr-FR"/>
        </w:rPr>
        <w:t xml:space="preserve">Au centre de la surface, où le pendage est dirigé vers l'ouest, est inscrit un grand corniforme à corps linéaire et cornes en lyre, évasées vers le sud , de style B1 </w:t>
      </w:r>
      <w:r w:rsidRPr="0032190F">
        <w:rPr>
          <w:sz w:val="20"/>
          <w:szCs w:val="20"/>
          <w:lang w:val="fr-FR"/>
        </w:rPr>
        <w:t>(ph.6).</w:t>
      </w:r>
      <w:r w:rsidRPr="0032190F">
        <w:rPr>
          <w:i/>
          <w:sz w:val="20"/>
          <w:szCs w:val="20"/>
          <w:lang w:val="fr-FR"/>
        </w:rPr>
        <w:t xml:space="preserve"> Sur la portion presque horizontale se trouve une hallebarde (ou une hache, </w:t>
      </w:r>
      <w:r w:rsidRPr="0032190F">
        <w:rPr>
          <w:sz w:val="20"/>
          <w:szCs w:val="20"/>
          <w:lang w:val="fr-FR"/>
        </w:rPr>
        <w:t>ph.3</w:t>
      </w:r>
      <w:r w:rsidRPr="0032190F">
        <w:rPr>
          <w:i/>
          <w:sz w:val="20"/>
          <w:szCs w:val="20"/>
          <w:lang w:val="fr-FR"/>
        </w:rPr>
        <w:t>) à manche massif et court et à lame ovale allongée dont un prolongement forme l'emmanchement. Le piquetage y est de style A2. Quelques autres corniformes présentent des cornes arrondies.</w:t>
      </w:r>
    </w:p>
    <w:p w14:paraId="57387F59" w14:textId="77777777" w:rsidR="000152C6" w:rsidRPr="0032190F" w:rsidRDefault="000152C6" w:rsidP="000152C6">
      <w:pPr>
        <w:ind w:right="-196"/>
        <w:jc w:val="both"/>
        <w:rPr>
          <w:i/>
          <w:sz w:val="20"/>
          <w:szCs w:val="20"/>
          <w:lang w:val="fr-FR"/>
        </w:rPr>
      </w:pPr>
      <w:r w:rsidRPr="0032190F">
        <w:rPr>
          <w:i/>
          <w:sz w:val="20"/>
          <w:szCs w:val="20"/>
          <w:lang w:val="fr-FR"/>
        </w:rPr>
        <w:t>La roche porte de nombreuses réalisations de bergers sur la face qui porte les gravures protohistoriques et sur la partie où est inscrit le numéro. Remarquer deux mains gauches parmi les dessins.</w:t>
      </w:r>
    </w:p>
    <w:p w14:paraId="2D7A59C4" w14:textId="77777777" w:rsidR="000152C6" w:rsidRPr="0032190F" w:rsidRDefault="000152C6" w:rsidP="000152C6">
      <w:pPr>
        <w:ind w:right="-196"/>
        <w:jc w:val="both"/>
        <w:rPr>
          <w:sz w:val="20"/>
          <w:szCs w:val="20"/>
          <w:lang w:val="fr-FR"/>
        </w:rPr>
      </w:pPr>
      <w:r w:rsidRPr="0032190F">
        <w:rPr>
          <w:sz w:val="20"/>
          <w:szCs w:val="20"/>
          <w:lang w:val="fr-FR"/>
        </w:rPr>
        <w:t xml:space="preserve">Photos 1969 : R dans site, Roche, 9 photos de gravures </w:t>
      </w:r>
    </w:p>
    <w:p w14:paraId="49D28546" w14:textId="77777777" w:rsidR="000152C6" w:rsidRPr="0032190F" w:rsidRDefault="000152C6" w:rsidP="000152C6">
      <w:pPr>
        <w:ind w:right="-196"/>
        <w:jc w:val="both"/>
        <w:rPr>
          <w:sz w:val="20"/>
          <w:szCs w:val="20"/>
          <w:lang w:val="fr-FR"/>
        </w:rPr>
      </w:pPr>
    </w:p>
    <w:p w14:paraId="2C4FBCCD" w14:textId="77777777" w:rsidR="000152C6" w:rsidRPr="0032190F" w:rsidRDefault="000152C6" w:rsidP="000152C6">
      <w:pPr>
        <w:ind w:right="-196"/>
        <w:jc w:val="both"/>
        <w:rPr>
          <w:sz w:val="20"/>
          <w:szCs w:val="20"/>
          <w:lang w:val="fr-FR"/>
        </w:rPr>
      </w:pPr>
      <w:r w:rsidRPr="0032190F">
        <w:rPr>
          <w:sz w:val="20"/>
          <w:szCs w:val="20"/>
          <w:lang w:val="fr-FR"/>
        </w:rPr>
        <w:tab/>
        <w:t xml:space="preserve">Examiner la face verticale ouest d’une roche située à un mètre à l’est. </w:t>
      </w:r>
    </w:p>
    <w:p w14:paraId="0A0ACD4E" w14:textId="77777777" w:rsidR="000152C6" w:rsidRPr="0032190F" w:rsidRDefault="000152C6" w:rsidP="000152C6">
      <w:pPr>
        <w:ind w:right="-196"/>
        <w:jc w:val="both"/>
        <w:rPr>
          <w:sz w:val="20"/>
          <w:szCs w:val="20"/>
          <w:lang w:val="fr-FR"/>
        </w:rPr>
      </w:pPr>
    </w:p>
    <w:p w14:paraId="5B72F217" w14:textId="77777777" w:rsidR="000152C6" w:rsidRPr="00566234" w:rsidRDefault="000152C6" w:rsidP="000152C6">
      <w:pPr>
        <w:ind w:right="-196"/>
        <w:jc w:val="both"/>
        <w:rPr>
          <w:sz w:val="20"/>
          <w:szCs w:val="20"/>
          <w:lang w:val="es-ES"/>
        </w:rPr>
      </w:pPr>
      <w:r w:rsidRPr="00566234">
        <w:rPr>
          <w:sz w:val="20"/>
          <w:szCs w:val="20"/>
          <w:lang w:val="es-ES"/>
        </w:rPr>
        <w:t>PASTO Marro Bianca Francesca 2 juillet 1921</w:t>
      </w:r>
    </w:p>
    <w:p w14:paraId="63BE4481" w14:textId="77777777" w:rsidR="000152C6" w:rsidRPr="00566234" w:rsidRDefault="000152C6" w:rsidP="000152C6">
      <w:pPr>
        <w:ind w:right="-196"/>
        <w:jc w:val="both"/>
        <w:rPr>
          <w:sz w:val="20"/>
          <w:szCs w:val="20"/>
          <w:lang w:val="es-ES"/>
        </w:rPr>
      </w:pPr>
    </w:p>
    <w:p w14:paraId="1556F523" w14:textId="77777777" w:rsidR="000152C6" w:rsidRPr="0032190F" w:rsidRDefault="000152C6" w:rsidP="000152C6">
      <w:pPr>
        <w:ind w:right="-196"/>
        <w:jc w:val="both"/>
        <w:rPr>
          <w:b/>
          <w:sz w:val="20"/>
          <w:szCs w:val="20"/>
          <w:lang w:val="fr-FR"/>
        </w:rPr>
      </w:pPr>
      <w:r w:rsidRPr="0032190F">
        <w:rPr>
          <w:b/>
          <w:sz w:val="20"/>
          <w:szCs w:val="20"/>
          <w:lang w:val="fr-FR"/>
        </w:rPr>
        <w:t xml:space="preserve">Roche 14 </w:t>
      </w:r>
      <w:r w:rsidRPr="00426505">
        <w:rPr>
          <w:rFonts w:ascii="Symbol" w:hAnsi="Symbol"/>
          <w:b/>
          <w:sz w:val="20"/>
          <w:szCs w:val="20"/>
        </w:rPr>
        <w:t></w:t>
      </w:r>
      <w:r w:rsidRPr="0032190F">
        <w:rPr>
          <w:b/>
          <w:sz w:val="20"/>
          <w:szCs w:val="20"/>
          <w:lang w:val="fr-FR"/>
        </w:rPr>
        <w:t xml:space="preserve"> H . Zone IV . Groupe I</w:t>
      </w:r>
    </w:p>
    <w:p w14:paraId="44070540" w14:textId="77777777" w:rsidR="000152C6" w:rsidRPr="0032190F" w:rsidRDefault="000152C6" w:rsidP="000152C6">
      <w:pPr>
        <w:ind w:right="-196"/>
        <w:jc w:val="both"/>
        <w:rPr>
          <w:b/>
          <w:i/>
          <w:sz w:val="20"/>
          <w:szCs w:val="20"/>
          <w:lang w:val="fr-FR"/>
        </w:rPr>
      </w:pPr>
      <w:r w:rsidRPr="0032190F">
        <w:rPr>
          <w:b/>
          <w:i/>
          <w:sz w:val="20"/>
          <w:szCs w:val="20"/>
          <w:lang w:val="fr-FR"/>
        </w:rPr>
        <w:t>Roche du losange</w:t>
      </w:r>
    </w:p>
    <w:p w14:paraId="5C61314E" w14:textId="77777777" w:rsidR="000152C6" w:rsidRPr="0032190F" w:rsidRDefault="000152C6" w:rsidP="000152C6">
      <w:pPr>
        <w:ind w:right="-196"/>
        <w:jc w:val="both"/>
        <w:rPr>
          <w:sz w:val="20"/>
          <w:szCs w:val="20"/>
          <w:lang w:val="fr-FR"/>
        </w:rPr>
      </w:pPr>
    </w:p>
    <w:p w14:paraId="17AD5B00" w14:textId="77777777" w:rsidR="000152C6" w:rsidRPr="0032190F" w:rsidRDefault="000152C6" w:rsidP="000152C6">
      <w:pPr>
        <w:ind w:right="-196"/>
        <w:jc w:val="both"/>
        <w:rPr>
          <w:sz w:val="20"/>
          <w:szCs w:val="20"/>
          <w:lang w:val="fr-FR"/>
        </w:rPr>
      </w:pPr>
      <w:r w:rsidRPr="0032190F">
        <w:rPr>
          <w:i/>
          <w:sz w:val="20"/>
          <w:szCs w:val="20"/>
          <w:lang w:val="fr-FR"/>
        </w:rPr>
        <w:lastRenderedPageBreak/>
        <w:tab/>
        <w:t>C'est un bloc de pélite verte présentant une schistosité horizontale et des restes de patine lisse et verte. A 0,8 m de la pointe nord de la face et au ras de l’herbe est incisé un petit losange divisé en cases.</w:t>
      </w:r>
    </w:p>
    <w:p w14:paraId="7088C46C" w14:textId="77777777" w:rsidR="000152C6" w:rsidRPr="0032190F" w:rsidRDefault="000152C6" w:rsidP="000152C6">
      <w:pPr>
        <w:ind w:right="-196"/>
        <w:jc w:val="both"/>
        <w:rPr>
          <w:sz w:val="20"/>
          <w:szCs w:val="20"/>
          <w:lang w:val="fr-FR"/>
        </w:rPr>
      </w:pPr>
    </w:p>
    <w:p w14:paraId="49E450A1" w14:textId="77777777" w:rsidR="000152C6" w:rsidRPr="0032190F" w:rsidRDefault="000152C6" w:rsidP="000152C6">
      <w:pPr>
        <w:ind w:right="-196" w:firstLine="709"/>
        <w:jc w:val="both"/>
        <w:rPr>
          <w:sz w:val="20"/>
          <w:szCs w:val="20"/>
          <w:lang w:val="fr-FR"/>
        </w:rPr>
      </w:pPr>
      <w:r w:rsidRPr="0032190F">
        <w:rPr>
          <w:sz w:val="20"/>
          <w:szCs w:val="20"/>
          <w:lang w:val="fr-FR"/>
        </w:rPr>
        <w:t xml:space="preserve">Revenir à la roche 14 C et marcher cinq mètres vers le sud-sud-est </w:t>
      </w:r>
    </w:p>
    <w:p w14:paraId="56F611D2" w14:textId="77777777" w:rsidR="000152C6" w:rsidRPr="0032190F" w:rsidRDefault="000152C6" w:rsidP="000152C6">
      <w:pPr>
        <w:ind w:right="-196"/>
        <w:jc w:val="both"/>
        <w:rPr>
          <w:sz w:val="20"/>
          <w:szCs w:val="20"/>
          <w:lang w:val="fr-FR"/>
        </w:rPr>
      </w:pPr>
    </w:p>
    <w:p w14:paraId="39167D41" w14:textId="77777777" w:rsidR="000152C6" w:rsidRPr="0032190F" w:rsidRDefault="000152C6" w:rsidP="00647EA0">
      <w:pPr>
        <w:pStyle w:val="Heading5"/>
      </w:pPr>
      <w:r w:rsidRPr="0032190F">
        <w:t>ZIVGIR14CH</w:t>
      </w:r>
    </w:p>
    <w:p w14:paraId="2ED009E5" w14:textId="77777777" w:rsidR="000152C6" w:rsidRPr="0032190F" w:rsidRDefault="000152C6" w:rsidP="000152C6">
      <w:pPr>
        <w:ind w:right="-196"/>
        <w:jc w:val="both"/>
        <w:rPr>
          <w:b/>
          <w:i/>
          <w:sz w:val="20"/>
          <w:szCs w:val="20"/>
          <w:lang w:val="fr-FR"/>
        </w:rPr>
      </w:pPr>
      <w:r w:rsidRPr="0032190F">
        <w:rPr>
          <w:b/>
          <w:i/>
          <w:sz w:val="20"/>
          <w:szCs w:val="20"/>
          <w:lang w:val="fr-FR"/>
        </w:rPr>
        <w:t>Roche du funambule</w:t>
      </w:r>
    </w:p>
    <w:p w14:paraId="7E186384" w14:textId="77777777" w:rsidR="000152C6" w:rsidRPr="0032190F" w:rsidRDefault="000152C6" w:rsidP="000152C6">
      <w:pPr>
        <w:ind w:right="-196"/>
        <w:jc w:val="both"/>
        <w:rPr>
          <w:sz w:val="20"/>
          <w:szCs w:val="20"/>
          <w:lang w:val="fr-FR"/>
        </w:rPr>
      </w:pPr>
    </w:p>
    <w:p w14:paraId="08AEAA2E" w14:textId="77777777" w:rsidR="000152C6" w:rsidRPr="0032190F" w:rsidRDefault="000152C6" w:rsidP="000152C6">
      <w:pPr>
        <w:ind w:right="-196"/>
        <w:jc w:val="both"/>
        <w:rPr>
          <w:i/>
          <w:sz w:val="20"/>
          <w:szCs w:val="20"/>
          <w:lang w:val="fr-FR"/>
        </w:rPr>
      </w:pPr>
      <w:r w:rsidRPr="0032190F">
        <w:rPr>
          <w:i/>
          <w:sz w:val="20"/>
          <w:szCs w:val="20"/>
          <w:lang w:val="fr-FR"/>
        </w:rPr>
        <w:tab/>
        <w:t>C'est un bloc de pélite verte incrusté dans la pente. Il présente une face de pendage 20° ouest (1,2 m d’est en ouest par 0,4 m). La surface, couverte de patine orange verdâtre et de lichens jaunes et gris présente des décrochements, des trous et un réseau de fissures. A mi-hauteur de la moitié nord se lit le nom Palma Giacomo 1926 et un petit personnage.</w:t>
      </w:r>
    </w:p>
    <w:p w14:paraId="2FC3577E" w14:textId="77777777" w:rsidR="000152C6" w:rsidRPr="0032190F" w:rsidRDefault="000152C6" w:rsidP="000152C6">
      <w:pPr>
        <w:ind w:right="-196"/>
        <w:jc w:val="both"/>
        <w:rPr>
          <w:sz w:val="20"/>
          <w:szCs w:val="20"/>
          <w:lang w:val="fr-FR"/>
        </w:rPr>
      </w:pPr>
    </w:p>
    <w:p w14:paraId="740039C3" w14:textId="77777777" w:rsidR="000152C6" w:rsidRPr="0032190F" w:rsidRDefault="000152C6" w:rsidP="000152C6">
      <w:pPr>
        <w:ind w:right="-196" w:firstLine="709"/>
        <w:jc w:val="both"/>
        <w:rPr>
          <w:sz w:val="20"/>
          <w:szCs w:val="20"/>
          <w:lang w:val="fr-FR"/>
        </w:rPr>
      </w:pPr>
      <w:r w:rsidRPr="0032190F">
        <w:rPr>
          <w:sz w:val="20"/>
          <w:szCs w:val="20"/>
          <w:lang w:val="fr-FR"/>
        </w:rPr>
        <w:t>Revenir à la roche 14 C et marcher neuf mètres vers l’est-nord-est pour se trouver à l’entrée d’un goulet qui descend vers l’est. Il faut dépasser le collet pour atteindre le flanc en pente vers la vallée des Merveilles. Descendre de trois mètres.</w:t>
      </w:r>
    </w:p>
    <w:p w14:paraId="47B4E87F" w14:textId="77777777" w:rsidR="000152C6" w:rsidRPr="0032190F" w:rsidRDefault="000152C6" w:rsidP="000152C6">
      <w:pPr>
        <w:ind w:right="-196"/>
        <w:jc w:val="both"/>
        <w:rPr>
          <w:sz w:val="20"/>
          <w:szCs w:val="20"/>
          <w:lang w:val="fr-FR"/>
        </w:rPr>
      </w:pPr>
    </w:p>
    <w:p w14:paraId="02483751" w14:textId="77777777" w:rsidR="000152C6" w:rsidRPr="0032190F" w:rsidRDefault="000152C6" w:rsidP="000152C6">
      <w:pPr>
        <w:ind w:right="-196"/>
        <w:jc w:val="both"/>
        <w:rPr>
          <w:b/>
          <w:sz w:val="20"/>
          <w:szCs w:val="20"/>
          <w:lang w:val="fr-FR"/>
        </w:rPr>
      </w:pPr>
      <w:r w:rsidRPr="0032190F">
        <w:rPr>
          <w:b/>
          <w:sz w:val="20"/>
          <w:szCs w:val="20"/>
          <w:lang w:val="fr-FR"/>
        </w:rPr>
        <w:t xml:space="preserve">Roche 14 </w:t>
      </w:r>
      <w:r w:rsidRPr="00426505">
        <w:rPr>
          <w:rFonts w:ascii="Symbol" w:hAnsi="Symbol"/>
          <w:b/>
          <w:sz w:val="20"/>
          <w:szCs w:val="20"/>
        </w:rPr>
        <w:t></w:t>
      </w:r>
      <w:r w:rsidRPr="0032190F">
        <w:rPr>
          <w:b/>
          <w:sz w:val="20"/>
          <w:szCs w:val="20"/>
          <w:lang w:val="fr-FR"/>
        </w:rPr>
        <w:t xml:space="preserve"> H . Zone IV . Groupe I</w:t>
      </w:r>
    </w:p>
    <w:p w14:paraId="277ED679" w14:textId="77777777" w:rsidR="000152C6" w:rsidRPr="0032190F" w:rsidRDefault="000152C6" w:rsidP="000152C6">
      <w:pPr>
        <w:ind w:right="-196"/>
        <w:jc w:val="both"/>
        <w:rPr>
          <w:b/>
          <w:i/>
          <w:sz w:val="20"/>
          <w:szCs w:val="20"/>
          <w:lang w:val="fr-FR"/>
        </w:rPr>
      </w:pPr>
      <w:r w:rsidRPr="0032190F">
        <w:rPr>
          <w:b/>
          <w:i/>
          <w:sz w:val="20"/>
          <w:szCs w:val="20"/>
          <w:lang w:val="fr-FR"/>
        </w:rPr>
        <w:t xml:space="preserve">Roche de la rosace </w:t>
      </w:r>
    </w:p>
    <w:p w14:paraId="47F6B4B4" w14:textId="77777777" w:rsidR="000152C6" w:rsidRPr="0032190F" w:rsidRDefault="000152C6" w:rsidP="000152C6">
      <w:pPr>
        <w:ind w:right="-196"/>
        <w:jc w:val="both"/>
        <w:rPr>
          <w:sz w:val="20"/>
          <w:szCs w:val="20"/>
          <w:lang w:val="fr-FR"/>
        </w:rPr>
      </w:pPr>
    </w:p>
    <w:p w14:paraId="5E7F3894" w14:textId="77777777" w:rsidR="000152C6" w:rsidRPr="0032190F" w:rsidRDefault="000152C6" w:rsidP="000152C6">
      <w:pPr>
        <w:ind w:right="-196"/>
        <w:jc w:val="both"/>
        <w:rPr>
          <w:i/>
          <w:sz w:val="20"/>
          <w:szCs w:val="20"/>
          <w:lang w:val="fr-FR"/>
        </w:rPr>
      </w:pPr>
      <w:r w:rsidRPr="0032190F">
        <w:rPr>
          <w:i/>
          <w:sz w:val="20"/>
          <w:szCs w:val="20"/>
          <w:lang w:val="fr-FR"/>
        </w:rPr>
        <w:tab/>
        <w:t>C'est un affleurement érodé (5,0 m d’est en ouest par 1,0 m au maximum, haut de 0,5 m), constitué de pélite verte à schistosité presque verticale. Repérer aux deux tiers de la longueur une surface (0,5 m par 0,5 m), triangulaire, plate et lisse, faillée du nord au sud dans le haut et patinée en orange. Y rechercher des traits en éventail et un petit texte, écrit du sud au nord.</w:t>
      </w:r>
    </w:p>
    <w:p w14:paraId="51AA61C7" w14:textId="77777777" w:rsidR="000152C6" w:rsidRPr="0032190F" w:rsidRDefault="000152C6" w:rsidP="000152C6">
      <w:pPr>
        <w:ind w:right="-196"/>
        <w:jc w:val="both"/>
        <w:rPr>
          <w:i/>
          <w:sz w:val="20"/>
          <w:szCs w:val="20"/>
          <w:lang w:val="fr-FR"/>
        </w:rPr>
      </w:pPr>
    </w:p>
    <w:p w14:paraId="1075EB3C" w14:textId="77777777" w:rsidR="000152C6" w:rsidRPr="0032190F" w:rsidRDefault="000152C6" w:rsidP="000152C6">
      <w:pPr>
        <w:ind w:right="-196"/>
        <w:jc w:val="both"/>
        <w:rPr>
          <w:sz w:val="20"/>
          <w:szCs w:val="20"/>
          <w:lang w:val="fr-FR"/>
        </w:rPr>
      </w:pPr>
      <w:r w:rsidRPr="0032190F">
        <w:rPr>
          <w:sz w:val="20"/>
          <w:szCs w:val="20"/>
          <w:lang w:val="fr-FR"/>
        </w:rPr>
        <w:tab/>
        <w:t>Revenir à la roche 14 C et marcher douze mètres vers le nord-nord-ouest pour se trouver dans un goulet qui monte vers le nord.</w:t>
      </w:r>
    </w:p>
    <w:p w14:paraId="16CE0B68" w14:textId="77777777" w:rsidR="000152C6" w:rsidRPr="0032190F" w:rsidRDefault="000152C6" w:rsidP="000152C6">
      <w:pPr>
        <w:ind w:right="-196"/>
        <w:jc w:val="both"/>
        <w:rPr>
          <w:sz w:val="20"/>
          <w:szCs w:val="20"/>
          <w:lang w:val="fr-FR"/>
        </w:rPr>
      </w:pPr>
    </w:p>
    <w:p w14:paraId="79984781" w14:textId="77777777" w:rsidR="000152C6" w:rsidRPr="0032190F" w:rsidRDefault="000152C6" w:rsidP="000152C6">
      <w:pPr>
        <w:rPr>
          <w:lang w:val="fr-FR"/>
        </w:rPr>
      </w:pPr>
      <w:r w:rsidRPr="0032190F">
        <w:rPr>
          <w:lang w:val="fr-FR"/>
        </w:rPr>
        <w:t>Roche 14 B H . Zone IV . Groupe I</w:t>
      </w:r>
    </w:p>
    <w:p w14:paraId="61FC1EF1" w14:textId="77777777" w:rsidR="000152C6" w:rsidRPr="0032190F" w:rsidRDefault="000152C6" w:rsidP="000152C6">
      <w:pPr>
        <w:ind w:right="-196"/>
        <w:jc w:val="both"/>
        <w:rPr>
          <w:b/>
          <w:i/>
          <w:sz w:val="20"/>
          <w:szCs w:val="20"/>
          <w:lang w:val="fr-FR"/>
        </w:rPr>
      </w:pPr>
      <w:r w:rsidRPr="0032190F">
        <w:rPr>
          <w:b/>
          <w:i/>
          <w:sz w:val="20"/>
          <w:szCs w:val="20"/>
          <w:lang w:val="fr-FR"/>
        </w:rPr>
        <w:t>Roche de la baleine</w:t>
      </w:r>
    </w:p>
    <w:p w14:paraId="203BDFCA" w14:textId="77777777" w:rsidR="000152C6" w:rsidRPr="0032190F" w:rsidRDefault="000152C6" w:rsidP="000152C6">
      <w:pPr>
        <w:ind w:right="-196"/>
        <w:jc w:val="both"/>
        <w:rPr>
          <w:sz w:val="20"/>
          <w:szCs w:val="20"/>
          <w:lang w:val="fr-FR"/>
        </w:rPr>
      </w:pPr>
    </w:p>
    <w:p w14:paraId="340512DD" w14:textId="77777777" w:rsidR="000152C6" w:rsidRPr="0032190F" w:rsidRDefault="000152C6" w:rsidP="000152C6">
      <w:pPr>
        <w:ind w:right="-196"/>
        <w:jc w:val="both"/>
        <w:rPr>
          <w:i/>
          <w:sz w:val="20"/>
          <w:szCs w:val="20"/>
          <w:lang w:val="fr-FR"/>
        </w:rPr>
      </w:pPr>
      <w:r w:rsidRPr="0032190F">
        <w:rPr>
          <w:i/>
          <w:sz w:val="20"/>
          <w:szCs w:val="20"/>
          <w:lang w:val="fr-FR"/>
        </w:rPr>
        <w:tab/>
        <w:t xml:space="preserve">C'est un petit bloc de pélite vert, bombé et haut de 0,2 m. Sa face supérieure (1,0 m du nord-ouest au sud-est par 0,5 m) porte quelques traits et la silhouette d’un poisson sur un reste de patine, près de l’arête sud-ouest. </w:t>
      </w:r>
    </w:p>
    <w:p w14:paraId="41B170E4" w14:textId="77777777" w:rsidR="000152C6" w:rsidRPr="0032190F" w:rsidRDefault="000152C6" w:rsidP="000152C6">
      <w:pPr>
        <w:ind w:right="-196"/>
        <w:jc w:val="both"/>
        <w:rPr>
          <w:sz w:val="20"/>
          <w:szCs w:val="20"/>
          <w:lang w:val="fr-FR"/>
        </w:rPr>
      </w:pPr>
    </w:p>
    <w:p w14:paraId="4F44B50B" w14:textId="77777777" w:rsidR="000152C6" w:rsidRPr="0032190F" w:rsidRDefault="000152C6" w:rsidP="000152C6">
      <w:pPr>
        <w:ind w:right="-196" w:firstLine="709"/>
        <w:jc w:val="both"/>
        <w:rPr>
          <w:sz w:val="20"/>
          <w:szCs w:val="20"/>
          <w:lang w:val="fr-FR"/>
        </w:rPr>
      </w:pPr>
      <w:r w:rsidRPr="0032190F">
        <w:rPr>
          <w:sz w:val="20"/>
          <w:szCs w:val="20"/>
          <w:lang w:val="fr-FR"/>
        </w:rPr>
        <w:t xml:space="preserve">Marcher cinq mètres vers le nord-nord-est afin de traverser le couloir. Repérer un petit bloc orange, déposé sous la crête et près de la paroi de droite qui est face à l'ouest. </w:t>
      </w:r>
    </w:p>
    <w:p w14:paraId="19E23526" w14:textId="77777777" w:rsidR="000152C6" w:rsidRPr="0032190F" w:rsidRDefault="000152C6" w:rsidP="000152C6">
      <w:pPr>
        <w:ind w:right="-196"/>
        <w:jc w:val="both"/>
        <w:rPr>
          <w:sz w:val="20"/>
          <w:szCs w:val="20"/>
          <w:lang w:val="fr-FR"/>
        </w:rPr>
      </w:pPr>
    </w:p>
    <w:p w14:paraId="161DB797" w14:textId="77777777" w:rsidR="000152C6" w:rsidRPr="0032190F" w:rsidRDefault="000152C6" w:rsidP="000152C6">
      <w:pPr>
        <w:ind w:right="-196"/>
        <w:jc w:val="both"/>
        <w:rPr>
          <w:b/>
          <w:sz w:val="20"/>
          <w:szCs w:val="20"/>
          <w:lang w:val="fr-FR"/>
        </w:rPr>
      </w:pPr>
      <w:r w:rsidRPr="0032190F">
        <w:rPr>
          <w:b/>
          <w:sz w:val="20"/>
          <w:szCs w:val="20"/>
          <w:lang w:val="fr-FR"/>
        </w:rPr>
        <w:t>Roche 14 B2 . Zone IV . Groupe I</w:t>
      </w:r>
    </w:p>
    <w:p w14:paraId="0D18EBF5" w14:textId="77777777" w:rsidR="000152C6" w:rsidRPr="0032190F" w:rsidRDefault="000152C6" w:rsidP="000152C6">
      <w:pPr>
        <w:ind w:right="-196"/>
        <w:jc w:val="both"/>
        <w:rPr>
          <w:b/>
          <w:i/>
          <w:sz w:val="20"/>
          <w:szCs w:val="20"/>
          <w:lang w:val="fr-FR"/>
        </w:rPr>
      </w:pPr>
      <w:r w:rsidRPr="0032190F">
        <w:rPr>
          <w:b/>
          <w:i/>
          <w:sz w:val="20"/>
          <w:szCs w:val="20"/>
          <w:lang w:val="fr-FR"/>
        </w:rPr>
        <w:t>Roche aux grandes cupules non patinées</w:t>
      </w:r>
    </w:p>
    <w:p w14:paraId="1020D027" w14:textId="77777777" w:rsidR="000152C6" w:rsidRPr="0032190F" w:rsidRDefault="000152C6" w:rsidP="000152C6">
      <w:pPr>
        <w:ind w:right="-196"/>
        <w:jc w:val="both"/>
        <w:rPr>
          <w:sz w:val="20"/>
          <w:szCs w:val="20"/>
          <w:lang w:val="fr-FR"/>
        </w:rPr>
      </w:pPr>
    </w:p>
    <w:p w14:paraId="55DE19D8" w14:textId="77777777" w:rsidR="000152C6" w:rsidRPr="0032190F" w:rsidRDefault="000152C6" w:rsidP="000152C6">
      <w:pPr>
        <w:ind w:right="-196"/>
        <w:jc w:val="both"/>
        <w:rPr>
          <w:i/>
          <w:sz w:val="20"/>
          <w:szCs w:val="20"/>
          <w:lang w:val="fr-FR"/>
        </w:rPr>
      </w:pPr>
      <w:r w:rsidRPr="0032190F">
        <w:rPr>
          <w:b/>
          <w:i/>
          <w:sz w:val="20"/>
          <w:szCs w:val="20"/>
          <w:lang w:val="fr-FR"/>
        </w:rPr>
        <w:tab/>
      </w:r>
      <w:r w:rsidRPr="0032190F">
        <w:rPr>
          <w:i/>
          <w:sz w:val="20"/>
          <w:szCs w:val="20"/>
          <w:lang w:val="fr-FR"/>
        </w:rPr>
        <w:t xml:space="preserve">C'est un petit bloc de pélite verte patinée en beige-orange. Il est gravé sur sa face nord-ouest (0,6 m par 0,5m) relativement lisse mais traversée de décrochements arrondis. Le C est écrit du nord au sud près du bord supérieur. En dessous, sur une petite portion plate de pendage 60° nord-ouest , sont inscrites des cupules éparses, grandes et non patinées. En dégageant les herbes se découvrent une plage triangulaire masquée par du lichen (peut-être un poignard, </w:t>
      </w:r>
      <w:r w:rsidRPr="0032190F">
        <w:rPr>
          <w:sz w:val="20"/>
          <w:szCs w:val="20"/>
          <w:lang w:val="fr-FR"/>
        </w:rPr>
        <w:t>ph.2, 1971</w:t>
      </w:r>
      <w:r w:rsidRPr="0032190F">
        <w:rPr>
          <w:i/>
          <w:sz w:val="20"/>
          <w:szCs w:val="20"/>
          <w:lang w:val="fr-FR"/>
        </w:rPr>
        <w:t xml:space="preserve">) et, à droite, un petit numéro </w:t>
      </w:r>
      <w:r w:rsidRPr="0032190F">
        <w:rPr>
          <w:i/>
          <w:sz w:val="20"/>
          <w:szCs w:val="20"/>
          <w:u w:val="single"/>
          <w:lang w:val="fr-FR"/>
        </w:rPr>
        <w:t>ZIV GI R14B</w:t>
      </w:r>
      <w:r w:rsidRPr="0032190F">
        <w:rPr>
          <w:sz w:val="20"/>
          <w:szCs w:val="20"/>
          <w:lang w:val="fr-FR"/>
        </w:rPr>
        <w:t>(ph.1, 1969)</w:t>
      </w:r>
      <w:r w:rsidRPr="0032190F">
        <w:rPr>
          <w:i/>
          <w:sz w:val="20"/>
          <w:szCs w:val="20"/>
          <w:lang w:val="fr-FR"/>
        </w:rPr>
        <w:t xml:space="preserve"> écrit du nord au sud.  Repérer aussi des dessins et des textes de bergers </w:t>
      </w:r>
      <w:r w:rsidRPr="0032190F">
        <w:rPr>
          <w:sz w:val="20"/>
          <w:szCs w:val="20"/>
          <w:lang w:val="fr-FR"/>
        </w:rPr>
        <w:t>(ph.2)</w:t>
      </w:r>
      <w:r w:rsidRPr="0032190F">
        <w:rPr>
          <w:i/>
          <w:sz w:val="20"/>
          <w:szCs w:val="20"/>
          <w:lang w:val="fr-FR"/>
        </w:rPr>
        <w:t xml:space="preserve"> très peu clairs comportant peut être la date </w:t>
      </w:r>
      <w:r w:rsidRPr="0032190F">
        <w:rPr>
          <w:i/>
          <w:sz w:val="20"/>
          <w:szCs w:val="20"/>
          <w:highlight w:val="yellow"/>
          <w:lang w:val="fr-FR"/>
        </w:rPr>
        <w:t>1808</w:t>
      </w:r>
      <w:r w:rsidRPr="0032190F">
        <w:rPr>
          <w:sz w:val="20"/>
          <w:szCs w:val="20"/>
          <w:lang w:val="fr-FR"/>
        </w:rPr>
        <w:t xml:space="preserve"> [</w:t>
      </w:r>
      <w:r w:rsidRPr="0032190F">
        <w:rPr>
          <w:sz w:val="20"/>
          <w:szCs w:val="20"/>
          <w:highlight w:val="red"/>
          <w:lang w:val="fr-FR"/>
        </w:rPr>
        <w:t>date non enregistrée dans Micaschiste</w:t>
      </w:r>
      <w:r w:rsidRPr="0032190F">
        <w:rPr>
          <w:sz w:val="20"/>
          <w:szCs w:val="20"/>
          <w:lang w:val="fr-FR"/>
        </w:rPr>
        <w:t>]</w:t>
      </w:r>
      <w:r w:rsidRPr="0032190F">
        <w:rPr>
          <w:i/>
          <w:sz w:val="20"/>
          <w:szCs w:val="20"/>
          <w:lang w:val="fr-FR"/>
        </w:rPr>
        <w:t>.</w:t>
      </w:r>
    </w:p>
    <w:p w14:paraId="44925DB8" w14:textId="77777777" w:rsidR="000152C6" w:rsidRPr="0032190F" w:rsidRDefault="000152C6" w:rsidP="000152C6">
      <w:pPr>
        <w:ind w:right="-196"/>
        <w:jc w:val="both"/>
        <w:rPr>
          <w:sz w:val="20"/>
          <w:szCs w:val="20"/>
          <w:lang w:val="fr-FR"/>
        </w:rPr>
      </w:pPr>
      <w:r w:rsidRPr="0032190F">
        <w:rPr>
          <w:sz w:val="20"/>
          <w:szCs w:val="20"/>
          <w:lang w:val="fr-FR"/>
        </w:rPr>
        <w:t>Photos sous numéro 14B : R dans site (1971), Roche + C + plage (1969), 2 photos de gravures (69-71)</w:t>
      </w:r>
    </w:p>
    <w:p w14:paraId="3E22250D" w14:textId="77777777" w:rsidR="000152C6" w:rsidRPr="0032190F" w:rsidRDefault="000152C6" w:rsidP="000152C6">
      <w:pPr>
        <w:ind w:right="-196"/>
        <w:jc w:val="both"/>
        <w:rPr>
          <w:sz w:val="20"/>
          <w:szCs w:val="20"/>
          <w:lang w:val="fr-FR"/>
        </w:rPr>
      </w:pPr>
    </w:p>
    <w:p w14:paraId="3EF428F5" w14:textId="77777777" w:rsidR="000152C6" w:rsidRPr="0032190F" w:rsidRDefault="000152C6" w:rsidP="000152C6">
      <w:pPr>
        <w:ind w:right="-196"/>
        <w:jc w:val="both"/>
        <w:rPr>
          <w:sz w:val="20"/>
          <w:szCs w:val="20"/>
          <w:lang w:val="fr-FR"/>
        </w:rPr>
      </w:pPr>
      <w:r w:rsidRPr="0032190F">
        <w:rPr>
          <w:sz w:val="20"/>
          <w:szCs w:val="20"/>
          <w:lang w:val="fr-FR"/>
        </w:rPr>
        <w:tab/>
        <w:t>Marcher encore deux mètres vers le nord.</w:t>
      </w:r>
    </w:p>
    <w:p w14:paraId="37D4128D" w14:textId="77777777" w:rsidR="000152C6" w:rsidRPr="0032190F" w:rsidRDefault="000152C6" w:rsidP="000152C6">
      <w:pPr>
        <w:ind w:right="-196"/>
        <w:jc w:val="both"/>
        <w:rPr>
          <w:sz w:val="20"/>
          <w:szCs w:val="20"/>
          <w:lang w:val="fr-FR"/>
        </w:rPr>
      </w:pPr>
    </w:p>
    <w:p w14:paraId="5DD87301" w14:textId="77777777" w:rsidR="000152C6" w:rsidRPr="0032190F" w:rsidRDefault="000152C6" w:rsidP="000152C6">
      <w:pPr>
        <w:ind w:right="-196"/>
        <w:jc w:val="both"/>
        <w:rPr>
          <w:b/>
          <w:sz w:val="20"/>
          <w:szCs w:val="20"/>
          <w:lang w:val="fr-FR"/>
        </w:rPr>
      </w:pPr>
      <w:r w:rsidRPr="0032190F">
        <w:rPr>
          <w:b/>
          <w:sz w:val="20"/>
          <w:szCs w:val="20"/>
          <w:lang w:val="fr-FR"/>
        </w:rPr>
        <w:t xml:space="preserve">Roche 14 </w:t>
      </w:r>
      <w:r w:rsidRPr="00426505">
        <w:rPr>
          <w:rFonts w:ascii="Symbol" w:hAnsi="Symbol"/>
          <w:b/>
          <w:sz w:val="20"/>
          <w:szCs w:val="20"/>
        </w:rPr>
        <w:t></w:t>
      </w:r>
      <w:r w:rsidRPr="0032190F">
        <w:rPr>
          <w:b/>
          <w:sz w:val="20"/>
          <w:szCs w:val="20"/>
          <w:lang w:val="fr-FR"/>
        </w:rPr>
        <w:t xml:space="preserve"> . Zone IV . Groupe I</w:t>
      </w:r>
    </w:p>
    <w:p w14:paraId="53C0C7A7" w14:textId="77777777" w:rsidR="000152C6" w:rsidRPr="0032190F" w:rsidRDefault="000152C6" w:rsidP="000152C6">
      <w:pPr>
        <w:ind w:right="-196"/>
        <w:jc w:val="both"/>
        <w:rPr>
          <w:b/>
          <w:i/>
          <w:sz w:val="20"/>
          <w:szCs w:val="20"/>
          <w:lang w:val="fr-FR"/>
        </w:rPr>
      </w:pPr>
      <w:r w:rsidRPr="0032190F">
        <w:rPr>
          <w:b/>
          <w:i/>
          <w:sz w:val="20"/>
          <w:szCs w:val="20"/>
          <w:lang w:val="fr-FR"/>
        </w:rPr>
        <w:t>Roche aux rares cupules</w:t>
      </w:r>
    </w:p>
    <w:p w14:paraId="25B826CA" w14:textId="77777777" w:rsidR="000152C6" w:rsidRPr="0032190F" w:rsidRDefault="000152C6" w:rsidP="000152C6">
      <w:pPr>
        <w:ind w:right="-196"/>
        <w:jc w:val="both"/>
        <w:rPr>
          <w:sz w:val="20"/>
          <w:szCs w:val="20"/>
          <w:lang w:val="fr-FR"/>
        </w:rPr>
      </w:pPr>
    </w:p>
    <w:p w14:paraId="24B4D40C" w14:textId="77777777" w:rsidR="000152C6" w:rsidRPr="0032190F" w:rsidRDefault="000152C6" w:rsidP="000152C6">
      <w:pPr>
        <w:ind w:right="-196"/>
        <w:jc w:val="both"/>
        <w:rPr>
          <w:i/>
          <w:sz w:val="20"/>
          <w:szCs w:val="20"/>
          <w:lang w:val="fr-FR"/>
        </w:rPr>
      </w:pPr>
      <w:r w:rsidRPr="0032190F">
        <w:rPr>
          <w:i/>
          <w:sz w:val="20"/>
          <w:szCs w:val="20"/>
          <w:lang w:val="fr-FR"/>
        </w:rPr>
        <w:tab/>
        <w:t>C'est un bloc de pélite verte assez important, incrusté au nord dans la pente et haut de 0,6 m au sud. Sa face supérieure, sensiblement horizontale (1,5 m du nord au sud par 1,0 m) porte des lambeaux de patine orange pâle. Quelques cupules sont visibles à 0,2 m de l'arête est et à 0,5 m de l'arête sud.</w:t>
      </w:r>
    </w:p>
    <w:p w14:paraId="4837A0D5" w14:textId="77777777" w:rsidR="000152C6" w:rsidRPr="0032190F" w:rsidRDefault="000152C6" w:rsidP="000152C6">
      <w:pPr>
        <w:ind w:right="-196"/>
        <w:jc w:val="both"/>
        <w:rPr>
          <w:sz w:val="20"/>
          <w:szCs w:val="20"/>
          <w:lang w:val="fr-FR"/>
        </w:rPr>
      </w:pPr>
    </w:p>
    <w:p w14:paraId="1921E85E" w14:textId="77777777" w:rsidR="000152C6" w:rsidRPr="0032190F" w:rsidRDefault="000152C6" w:rsidP="000152C6">
      <w:pPr>
        <w:pStyle w:val="BodyTextIndent"/>
        <w:ind w:left="0"/>
        <w:rPr>
          <w:sz w:val="20"/>
          <w:szCs w:val="20"/>
        </w:rPr>
      </w:pPr>
      <w:r w:rsidRPr="0032190F">
        <w:rPr>
          <w:sz w:val="20"/>
          <w:szCs w:val="20"/>
        </w:rPr>
        <w:lastRenderedPageBreak/>
        <w:t>Repérer un couloir encaissé qui monte vers le nord-ouest (sur la gauche). Examiner en son milieu un long affleurement présentant une arête sensiblement est – ouest étirée sur cinq mètres. Repérer à sa pointe ouest un petit bloc verdâtre avec des reflets oranges.</w:t>
      </w:r>
    </w:p>
    <w:p w14:paraId="44DC2195" w14:textId="77777777" w:rsidR="000152C6" w:rsidRPr="0032190F" w:rsidRDefault="000152C6" w:rsidP="000152C6">
      <w:pPr>
        <w:ind w:right="-196"/>
        <w:jc w:val="both"/>
        <w:rPr>
          <w:sz w:val="20"/>
          <w:szCs w:val="20"/>
          <w:lang w:val="fr-FR"/>
        </w:rPr>
      </w:pPr>
    </w:p>
    <w:p w14:paraId="4C013D40" w14:textId="77777777" w:rsidR="000152C6" w:rsidRPr="0032190F" w:rsidRDefault="000152C6" w:rsidP="000152C6">
      <w:pPr>
        <w:ind w:right="-196"/>
        <w:jc w:val="both"/>
        <w:rPr>
          <w:b/>
          <w:sz w:val="20"/>
          <w:szCs w:val="20"/>
          <w:lang w:val="fr-FR"/>
        </w:rPr>
      </w:pPr>
      <w:r w:rsidRPr="0032190F">
        <w:rPr>
          <w:b/>
          <w:sz w:val="20"/>
          <w:szCs w:val="20"/>
          <w:lang w:val="fr-FR"/>
        </w:rPr>
        <w:t xml:space="preserve">Roche 16 </w:t>
      </w:r>
      <w:r w:rsidRPr="00426505">
        <w:rPr>
          <w:rFonts w:ascii="Symbol" w:hAnsi="Symbol"/>
          <w:b/>
          <w:sz w:val="20"/>
          <w:szCs w:val="20"/>
        </w:rPr>
        <w:t></w:t>
      </w:r>
      <w:r w:rsidRPr="0032190F">
        <w:rPr>
          <w:b/>
          <w:sz w:val="20"/>
          <w:szCs w:val="20"/>
          <w:lang w:val="fr-FR"/>
        </w:rPr>
        <w:t xml:space="preserve"> H . Zone IV . Groupe I</w:t>
      </w:r>
    </w:p>
    <w:p w14:paraId="66979E35" w14:textId="77777777" w:rsidR="000152C6" w:rsidRPr="0032190F" w:rsidRDefault="000152C6" w:rsidP="000152C6">
      <w:pPr>
        <w:ind w:right="-196"/>
        <w:jc w:val="both"/>
        <w:rPr>
          <w:b/>
          <w:i/>
          <w:sz w:val="20"/>
          <w:szCs w:val="20"/>
          <w:lang w:val="fr-FR"/>
        </w:rPr>
      </w:pPr>
      <w:r w:rsidRPr="0032190F">
        <w:rPr>
          <w:b/>
          <w:i/>
          <w:sz w:val="20"/>
          <w:szCs w:val="20"/>
          <w:lang w:val="fr-FR"/>
        </w:rPr>
        <w:t xml:space="preserve">Roche d’Arnolfo </w:t>
      </w:r>
    </w:p>
    <w:p w14:paraId="619D4EEA" w14:textId="77777777" w:rsidR="000152C6" w:rsidRPr="0032190F" w:rsidRDefault="000152C6" w:rsidP="000152C6">
      <w:pPr>
        <w:ind w:right="-196"/>
        <w:jc w:val="both"/>
        <w:rPr>
          <w:sz w:val="20"/>
          <w:szCs w:val="20"/>
          <w:lang w:val="fr-FR"/>
        </w:rPr>
      </w:pPr>
    </w:p>
    <w:p w14:paraId="6AE943EB" w14:textId="77777777" w:rsidR="000152C6" w:rsidRPr="0032190F" w:rsidRDefault="000152C6" w:rsidP="000152C6">
      <w:pPr>
        <w:ind w:right="-196"/>
        <w:jc w:val="both"/>
        <w:rPr>
          <w:i/>
          <w:sz w:val="20"/>
          <w:szCs w:val="20"/>
          <w:lang w:val="fr-FR"/>
        </w:rPr>
      </w:pPr>
      <w:r w:rsidRPr="0032190F">
        <w:rPr>
          <w:i/>
          <w:sz w:val="20"/>
          <w:szCs w:val="20"/>
          <w:lang w:val="fr-FR"/>
        </w:rPr>
        <w:tab/>
        <w:t>Examiner sa face supérieure horizontale (0,8 m d’est en ouest par 0,2 m),située à 0,2 m du sol au sud et au ras du sol au nord. Des textres de bergers y sont peu nets sauf peut-être le nom Arnolfo.</w:t>
      </w:r>
    </w:p>
    <w:p w14:paraId="11DF7134" w14:textId="77777777" w:rsidR="000152C6" w:rsidRPr="0032190F" w:rsidRDefault="000152C6" w:rsidP="000152C6">
      <w:pPr>
        <w:ind w:right="-196"/>
        <w:jc w:val="both"/>
        <w:rPr>
          <w:sz w:val="20"/>
          <w:szCs w:val="20"/>
          <w:lang w:val="fr-FR"/>
        </w:rPr>
      </w:pPr>
    </w:p>
    <w:p w14:paraId="4406A1D8" w14:textId="77777777" w:rsidR="000152C6" w:rsidRPr="0032190F" w:rsidRDefault="000152C6" w:rsidP="000152C6">
      <w:pPr>
        <w:ind w:right="-196" w:firstLine="709"/>
        <w:jc w:val="both"/>
        <w:rPr>
          <w:sz w:val="20"/>
          <w:szCs w:val="20"/>
          <w:lang w:val="fr-FR"/>
        </w:rPr>
      </w:pPr>
      <w:r w:rsidRPr="0032190F">
        <w:rPr>
          <w:sz w:val="20"/>
          <w:szCs w:val="20"/>
          <w:lang w:val="fr-FR"/>
        </w:rPr>
        <w:t>Marcher douze mètres dans le goulet jusqu’à une crête où se trouve une petite roche orange au milieu de l’herbe.</w:t>
      </w:r>
    </w:p>
    <w:p w14:paraId="4D7BC006" w14:textId="77777777" w:rsidR="000152C6" w:rsidRPr="0032190F" w:rsidRDefault="000152C6" w:rsidP="000152C6">
      <w:pPr>
        <w:ind w:right="-196"/>
        <w:jc w:val="both"/>
        <w:rPr>
          <w:sz w:val="20"/>
          <w:szCs w:val="20"/>
          <w:lang w:val="fr-FR"/>
        </w:rPr>
      </w:pPr>
    </w:p>
    <w:p w14:paraId="1F8276E1" w14:textId="77777777" w:rsidR="000152C6" w:rsidRPr="0032190F" w:rsidRDefault="000152C6" w:rsidP="000152C6">
      <w:pPr>
        <w:ind w:right="-196"/>
        <w:jc w:val="both"/>
        <w:rPr>
          <w:b/>
          <w:sz w:val="20"/>
          <w:szCs w:val="20"/>
          <w:lang w:val="fr-FR"/>
        </w:rPr>
      </w:pPr>
      <w:r w:rsidRPr="0032190F">
        <w:rPr>
          <w:b/>
          <w:sz w:val="20"/>
          <w:szCs w:val="20"/>
          <w:lang w:val="fr-FR"/>
        </w:rPr>
        <w:t xml:space="preserve">Roche 16 </w:t>
      </w:r>
      <w:r w:rsidRPr="00426505">
        <w:rPr>
          <w:rFonts w:ascii="Symbol" w:hAnsi="Symbol"/>
          <w:b/>
          <w:sz w:val="20"/>
          <w:szCs w:val="20"/>
        </w:rPr>
        <w:t></w:t>
      </w:r>
      <w:r w:rsidRPr="0032190F">
        <w:rPr>
          <w:b/>
          <w:sz w:val="20"/>
          <w:szCs w:val="20"/>
          <w:lang w:val="fr-FR"/>
        </w:rPr>
        <w:t xml:space="preserve"> H . Zone IV . Groupe I</w:t>
      </w:r>
    </w:p>
    <w:p w14:paraId="6B176144" w14:textId="77777777" w:rsidR="000152C6" w:rsidRPr="0032190F" w:rsidRDefault="000152C6" w:rsidP="000152C6">
      <w:pPr>
        <w:ind w:right="-196"/>
        <w:jc w:val="both"/>
        <w:rPr>
          <w:b/>
          <w:i/>
          <w:sz w:val="20"/>
          <w:szCs w:val="20"/>
          <w:lang w:val="fr-FR"/>
        </w:rPr>
      </w:pPr>
      <w:r w:rsidRPr="0032190F">
        <w:rPr>
          <w:b/>
          <w:i/>
          <w:sz w:val="20"/>
          <w:szCs w:val="20"/>
          <w:lang w:val="fr-FR"/>
        </w:rPr>
        <w:t xml:space="preserve">Roche aux tracés légers </w:t>
      </w:r>
    </w:p>
    <w:p w14:paraId="7AFB4B23" w14:textId="77777777" w:rsidR="000152C6" w:rsidRPr="0032190F" w:rsidRDefault="000152C6" w:rsidP="000152C6">
      <w:pPr>
        <w:ind w:right="-196"/>
        <w:jc w:val="both"/>
        <w:rPr>
          <w:sz w:val="20"/>
          <w:szCs w:val="20"/>
          <w:lang w:val="fr-FR"/>
        </w:rPr>
      </w:pPr>
    </w:p>
    <w:p w14:paraId="157E6B0A" w14:textId="77777777" w:rsidR="000152C6" w:rsidRPr="0032190F" w:rsidRDefault="000152C6" w:rsidP="000152C6">
      <w:pPr>
        <w:ind w:right="-196"/>
        <w:jc w:val="both"/>
        <w:rPr>
          <w:sz w:val="20"/>
          <w:szCs w:val="20"/>
          <w:lang w:val="fr-FR"/>
        </w:rPr>
      </w:pPr>
      <w:r w:rsidRPr="0032190F">
        <w:rPr>
          <w:sz w:val="20"/>
          <w:szCs w:val="20"/>
          <w:highlight w:val="yellow"/>
          <w:lang w:val="fr-FR"/>
        </w:rPr>
        <w:t>NON PLACEE</w:t>
      </w:r>
    </w:p>
    <w:p w14:paraId="2DDD12B6" w14:textId="77777777" w:rsidR="000152C6" w:rsidRPr="0032190F" w:rsidRDefault="000152C6" w:rsidP="000152C6">
      <w:pPr>
        <w:ind w:right="-196"/>
        <w:jc w:val="both"/>
        <w:rPr>
          <w:sz w:val="20"/>
          <w:szCs w:val="20"/>
          <w:lang w:val="fr-FR"/>
        </w:rPr>
      </w:pPr>
    </w:p>
    <w:p w14:paraId="15238CD0" w14:textId="77777777" w:rsidR="000152C6" w:rsidRPr="0032190F" w:rsidRDefault="000152C6" w:rsidP="000152C6">
      <w:pPr>
        <w:ind w:right="-196"/>
        <w:jc w:val="both"/>
        <w:rPr>
          <w:i/>
          <w:sz w:val="20"/>
          <w:szCs w:val="20"/>
          <w:lang w:val="fr-FR"/>
        </w:rPr>
      </w:pPr>
      <w:r w:rsidRPr="0032190F">
        <w:rPr>
          <w:i/>
          <w:sz w:val="20"/>
          <w:szCs w:val="20"/>
          <w:lang w:val="fr-FR"/>
        </w:rPr>
        <w:tab/>
        <w:t>Sa face supérieure (1,3 m d’est en ouest par 1,0 m) est légèrement bombée. Elle porte un grand trou et un autre plus petit et bien rond à 0,4 m du bord est. Entre eux se trouve une surface de pendage 10° est parfois lisse et parfois ridulé. Découvrir sur cette surface des dates tracés légèrement: 2/08/1837 ; 20/08/1868 ; 07/1887 ; 1919.</w:t>
      </w:r>
    </w:p>
    <w:p w14:paraId="0FDDBFFD" w14:textId="77777777" w:rsidR="000152C6" w:rsidRPr="0032190F" w:rsidRDefault="000152C6" w:rsidP="000152C6">
      <w:pPr>
        <w:ind w:right="-196"/>
        <w:jc w:val="both"/>
        <w:rPr>
          <w:i/>
          <w:sz w:val="20"/>
          <w:szCs w:val="20"/>
          <w:lang w:val="fr-FR"/>
        </w:rPr>
      </w:pPr>
    </w:p>
    <w:p w14:paraId="491AF7C5" w14:textId="77777777" w:rsidR="000152C6" w:rsidRPr="0032190F" w:rsidRDefault="000152C6" w:rsidP="000152C6">
      <w:pPr>
        <w:pStyle w:val="BodyText2"/>
        <w:rPr>
          <w:sz w:val="20"/>
          <w:szCs w:val="20"/>
        </w:rPr>
      </w:pPr>
      <w:r w:rsidRPr="0032190F">
        <w:rPr>
          <w:sz w:val="20"/>
          <w:szCs w:val="20"/>
        </w:rPr>
        <w:tab/>
        <w:t>Marcher huit mètres vers l’ouest en direction d’une surface orange de pendage presque sud.</w:t>
      </w:r>
    </w:p>
    <w:p w14:paraId="2AA01683" w14:textId="77777777" w:rsidR="000152C6" w:rsidRPr="0032190F" w:rsidRDefault="000152C6" w:rsidP="000152C6">
      <w:pPr>
        <w:ind w:right="-196"/>
        <w:jc w:val="both"/>
        <w:rPr>
          <w:sz w:val="20"/>
          <w:szCs w:val="20"/>
          <w:lang w:val="fr-FR"/>
        </w:rPr>
      </w:pPr>
    </w:p>
    <w:p w14:paraId="5A8C602D" w14:textId="77777777" w:rsidR="000152C6" w:rsidRPr="0032190F" w:rsidRDefault="000152C6" w:rsidP="000152C6">
      <w:pPr>
        <w:ind w:right="-196"/>
        <w:jc w:val="both"/>
        <w:rPr>
          <w:sz w:val="20"/>
          <w:szCs w:val="20"/>
          <w:lang w:val="fr-FR"/>
        </w:rPr>
      </w:pPr>
      <w:r w:rsidRPr="0032190F">
        <w:rPr>
          <w:b/>
          <w:sz w:val="20"/>
          <w:szCs w:val="20"/>
          <w:lang w:val="fr-FR"/>
        </w:rPr>
        <w:t>Repère</w:t>
      </w:r>
      <w:r w:rsidRPr="0032190F">
        <w:rPr>
          <w:sz w:val="20"/>
          <w:szCs w:val="20"/>
          <w:lang w:val="fr-FR"/>
        </w:rPr>
        <w:t xml:space="preserve"> : le groupe II de la zone IV est tout proche. Le couloir où débute ce groupe est en contrebas à l’ouest. </w:t>
      </w:r>
    </w:p>
    <w:p w14:paraId="56528E37" w14:textId="77777777" w:rsidR="000152C6" w:rsidRPr="0032190F" w:rsidRDefault="000152C6" w:rsidP="000152C6">
      <w:pPr>
        <w:ind w:right="-196"/>
        <w:jc w:val="both"/>
        <w:rPr>
          <w:sz w:val="20"/>
          <w:szCs w:val="20"/>
          <w:lang w:val="fr-FR"/>
        </w:rPr>
      </w:pPr>
    </w:p>
    <w:p w14:paraId="3826B517" w14:textId="77777777" w:rsidR="000152C6" w:rsidRPr="0032190F" w:rsidRDefault="000152C6" w:rsidP="000152C6">
      <w:pPr>
        <w:ind w:right="-196"/>
        <w:jc w:val="both"/>
        <w:rPr>
          <w:b/>
          <w:sz w:val="20"/>
          <w:szCs w:val="20"/>
          <w:lang w:val="fr-FR"/>
        </w:rPr>
      </w:pPr>
      <w:r w:rsidRPr="0032190F">
        <w:rPr>
          <w:b/>
          <w:sz w:val="20"/>
          <w:szCs w:val="20"/>
          <w:lang w:val="fr-FR"/>
        </w:rPr>
        <w:t>Roche 16 H . Zone IV . Groupe I</w:t>
      </w:r>
    </w:p>
    <w:p w14:paraId="3FFDF66B" w14:textId="77777777" w:rsidR="000152C6" w:rsidRPr="0032190F" w:rsidRDefault="000152C6" w:rsidP="000152C6">
      <w:pPr>
        <w:ind w:right="-196"/>
        <w:jc w:val="both"/>
        <w:rPr>
          <w:b/>
          <w:i/>
          <w:sz w:val="20"/>
          <w:szCs w:val="20"/>
          <w:lang w:val="fr-FR"/>
        </w:rPr>
      </w:pPr>
      <w:r w:rsidRPr="0032190F">
        <w:rPr>
          <w:b/>
          <w:i/>
          <w:sz w:val="20"/>
          <w:szCs w:val="20"/>
          <w:lang w:val="fr-FR"/>
        </w:rPr>
        <w:t xml:space="preserve">Roche de Giuseppe Maiano 1894 </w:t>
      </w:r>
    </w:p>
    <w:p w14:paraId="0CE33028" w14:textId="77777777" w:rsidR="000152C6" w:rsidRPr="0032190F" w:rsidRDefault="000152C6" w:rsidP="000152C6">
      <w:pPr>
        <w:ind w:right="-196"/>
        <w:jc w:val="both"/>
        <w:rPr>
          <w:sz w:val="20"/>
          <w:szCs w:val="20"/>
          <w:lang w:val="fr-FR"/>
        </w:rPr>
      </w:pPr>
    </w:p>
    <w:p w14:paraId="02BB1460" w14:textId="77777777" w:rsidR="000152C6" w:rsidRPr="0032190F" w:rsidRDefault="000152C6" w:rsidP="000152C6">
      <w:pPr>
        <w:ind w:right="-196"/>
        <w:jc w:val="both"/>
        <w:rPr>
          <w:i/>
          <w:sz w:val="20"/>
          <w:szCs w:val="20"/>
          <w:lang w:val="fr-FR"/>
        </w:rPr>
      </w:pPr>
      <w:r w:rsidRPr="0032190F">
        <w:rPr>
          <w:i/>
          <w:sz w:val="20"/>
          <w:szCs w:val="20"/>
          <w:lang w:val="fr-FR"/>
        </w:rPr>
        <w:tab/>
        <w:t>C'est une face trapézoïdale de pendage 60° sud-sud-est, plus large dans le bas (1,0 m de large, haute de 1,0 m). Elle est parcourue de profondes fissures nord – sud et en diagonale. On y lit 1894 Maiano Giuseppe, tracé en grandes lettres cupulées ou en feston. D’autres textes sont plus fins.</w:t>
      </w:r>
    </w:p>
    <w:p w14:paraId="5E094FEF" w14:textId="77777777" w:rsidR="000152C6" w:rsidRPr="0032190F" w:rsidRDefault="000152C6" w:rsidP="000152C6">
      <w:pPr>
        <w:ind w:right="-196"/>
        <w:jc w:val="both"/>
        <w:rPr>
          <w:sz w:val="20"/>
          <w:szCs w:val="20"/>
          <w:lang w:val="fr-FR"/>
        </w:rPr>
      </w:pPr>
    </w:p>
    <w:p w14:paraId="264C7259" w14:textId="77777777" w:rsidR="000152C6" w:rsidRPr="0032190F" w:rsidRDefault="000152C6" w:rsidP="000152C6">
      <w:pPr>
        <w:ind w:right="-196"/>
        <w:jc w:val="both"/>
        <w:rPr>
          <w:sz w:val="20"/>
          <w:szCs w:val="20"/>
          <w:lang w:val="fr-FR"/>
        </w:rPr>
      </w:pPr>
      <w:r w:rsidRPr="0032190F">
        <w:rPr>
          <w:sz w:val="20"/>
          <w:szCs w:val="20"/>
          <w:lang w:val="fr-FR"/>
        </w:rPr>
        <w:tab/>
        <w:t>Marcher cinq mètres vers le sud-ouest.</w:t>
      </w:r>
    </w:p>
    <w:p w14:paraId="5DCB87BD" w14:textId="77777777" w:rsidR="000152C6" w:rsidRPr="0032190F" w:rsidRDefault="000152C6" w:rsidP="000152C6">
      <w:pPr>
        <w:ind w:right="-196"/>
        <w:jc w:val="both"/>
        <w:rPr>
          <w:sz w:val="20"/>
          <w:szCs w:val="20"/>
          <w:lang w:val="fr-FR"/>
        </w:rPr>
      </w:pPr>
    </w:p>
    <w:p w14:paraId="64233B78" w14:textId="77777777" w:rsidR="000152C6" w:rsidRPr="0032190F" w:rsidRDefault="000152C6" w:rsidP="000152C6">
      <w:pPr>
        <w:ind w:right="-196"/>
        <w:jc w:val="both"/>
        <w:rPr>
          <w:b/>
          <w:sz w:val="20"/>
          <w:szCs w:val="20"/>
          <w:lang w:val="fr-FR"/>
        </w:rPr>
      </w:pPr>
      <w:r w:rsidRPr="0032190F">
        <w:rPr>
          <w:b/>
          <w:sz w:val="20"/>
          <w:szCs w:val="20"/>
          <w:lang w:val="fr-FR"/>
        </w:rPr>
        <w:t xml:space="preserve">Roche 16 </w:t>
      </w:r>
      <w:r w:rsidRPr="00426505">
        <w:rPr>
          <w:rFonts w:ascii="Symbol" w:hAnsi="Symbol"/>
          <w:b/>
          <w:sz w:val="20"/>
          <w:szCs w:val="20"/>
        </w:rPr>
        <w:t></w:t>
      </w:r>
      <w:r w:rsidRPr="0032190F">
        <w:rPr>
          <w:b/>
          <w:sz w:val="20"/>
          <w:szCs w:val="20"/>
          <w:lang w:val="fr-FR"/>
        </w:rPr>
        <w:t xml:space="preserve"> H . Zone IV . Groupe I</w:t>
      </w:r>
    </w:p>
    <w:p w14:paraId="36AD5452" w14:textId="77777777" w:rsidR="000152C6" w:rsidRPr="0032190F" w:rsidRDefault="000152C6" w:rsidP="000152C6">
      <w:pPr>
        <w:ind w:right="-196"/>
        <w:jc w:val="both"/>
        <w:rPr>
          <w:b/>
          <w:i/>
          <w:sz w:val="20"/>
          <w:szCs w:val="20"/>
          <w:lang w:val="fr-FR"/>
        </w:rPr>
      </w:pPr>
      <w:r w:rsidRPr="0032190F">
        <w:rPr>
          <w:b/>
          <w:i/>
          <w:sz w:val="20"/>
          <w:szCs w:val="20"/>
          <w:lang w:val="fr-FR"/>
        </w:rPr>
        <w:t xml:space="preserve">Roche aux deux sorcières </w:t>
      </w:r>
    </w:p>
    <w:p w14:paraId="32888C95" w14:textId="77777777" w:rsidR="000152C6" w:rsidRPr="0032190F" w:rsidRDefault="000152C6" w:rsidP="000152C6">
      <w:pPr>
        <w:ind w:right="-196"/>
        <w:jc w:val="both"/>
        <w:rPr>
          <w:sz w:val="20"/>
          <w:szCs w:val="20"/>
          <w:lang w:val="fr-FR"/>
        </w:rPr>
      </w:pPr>
    </w:p>
    <w:p w14:paraId="3B85EBD9" w14:textId="77777777" w:rsidR="000152C6" w:rsidRPr="0032190F" w:rsidRDefault="000152C6" w:rsidP="000152C6">
      <w:pPr>
        <w:ind w:right="-196"/>
        <w:jc w:val="both"/>
        <w:rPr>
          <w:sz w:val="20"/>
          <w:szCs w:val="20"/>
          <w:lang w:val="fr-FR"/>
        </w:rPr>
      </w:pPr>
      <w:r w:rsidRPr="0032190F">
        <w:rPr>
          <w:i/>
          <w:sz w:val="20"/>
          <w:szCs w:val="20"/>
          <w:lang w:val="fr-FR"/>
        </w:rPr>
        <w:tab/>
        <w:t>C'est une face ovale (2 m du sud au nord par 1 m), de couleur beige orangé, de pendage 30° nord-est. Elle présente deux décrochements de 0,1 m à 0,2 m. Le haut de la roche est érodé, sans patine et couvert de lichens jaunes. Le nord de la roche, de couleur grisâtre, porte les silhouettes de deux sorcières avec leurs balais.</w:t>
      </w:r>
    </w:p>
    <w:p w14:paraId="1BB5B4C2" w14:textId="77777777" w:rsidR="000152C6" w:rsidRPr="0032190F" w:rsidRDefault="000152C6" w:rsidP="000152C6">
      <w:pPr>
        <w:ind w:right="-196"/>
        <w:jc w:val="both"/>
        <w:rPr>
          <w:b/>
          <w:sz w:val="20"/>
          <w:szCs w:val="20"/>
          <w:lang w:val="fr-FR"/>
        </w:rPr>
      </w:pPr>
    </w:p>
    <w:p w14:paraId="24E4308C" w14:textId="77777777" w:rsidR="000152C6" w:rsidRPr="0032190F" w:rsidRDefault="000152C6" w:rsidP="000152C6">
      <w:pPr>
        <w:ind w:right="-196"/>
        <w:jc w:val="both"/>
        <w:rPr>
          <w:sz w:val="20"/>
          <w:szCs w:val="20"/>
          <w:lang w:val="fr-FR"/>
        </w:rPr>
      </w:pPr>
      <w:r w:rsidRPr="0032190F">
        <w:rPr>
          <w:b/>
          <w:sz w:val="20"/>
          <w:szCs w:val="20"/>
          <w:lang w:val="fr-FR"/>
        </w:rPr>
        <w:tab/>
      </w:r>
      <w:r w:rsidRPr="0032190F">
        <w:rPr>
          <w:sz w:val="20"/>
          <w:szCs w:val="20"/>
          <w:lang w:val="fr-FR"/>
        </w:rPr>
        <w:t xml:space="preserve">Revenir à la roche 16 H et partir quelques mètres vers le nord. La pelouse et les roches de pélite qui y sont incrustées forment des marches irrégulières jusqu’à un affleurement de grès plus ou moins patiné en rose . Repérer un éperon haut de 1,2 m situé à l’extrémité nord des marches, couvert de lichens jaunes, gris et noirs et examiner une marche située à un mètre au sud. </w:t>
      </w:r>
    </w:p>
    <w:p w14:paraId="61273BEE" w14:textId="77777777" w:rsidR="000152C6" w:rsidRPr="0032190F" w:rsidRDefault="000152C6" w:rsidP="000152C6">
      <w:pPr>
        <w:ind w:right="-196"/>
        <w:jc w:val="both"/>
        <w:rPr>
          <w:sz w:val="20"/>
          <w:szCs w:val="20"/>
          <w:lang w:val="fr-FR"/>
        </w:rPr>
      </w:pPr>
    </w:p>
    <w:p w14:paraId="393307D5" w14:textId="77777777" w:rsidR="000152C6" w:rsidRPr="0032190F" w:rsidRDefault="000152C6" w:rsidP="000152C6">
      <w:pPr>
        <w:ind w:right="-196"/>
        <w:jc w:val="both"/>
        <w:rPr>
          <w:b/>
          <w:sz w:val="20"/>
          <w:szCs w:val="20"/>
          <w:lang w:val="fr-FR"/>
        </w:rPr>
      </w:pPr>
      <w:r w:rsidRPr="0032190F">
        <w:rPr>
          <w:b/>
          <w:sz w:val="20"/>
          <w:szCs w:val="20"/>
          <w:lang w:val="fr-FR"/>
        </w:rPr>
        <w:t xml:space="preserve">Roche 16 </w:t>
      </w:r>
      <w:r w:rsidRPr="00426505">
        <w:rPr>
          <w:rFonts w:ascii="Symbol" w:hAnsi="Symbol"/>
          <w:b/>
          <w:sz w:val="20"/>
          <w:szCs w:val="20"/>
        </w:rPr>
        <w:t></w:t>
      </w:r>
      <w:r w:rsidRPr="0032190F">
        <w:rPr>
          <w:b/>
          <w:sz w:val="20"/>
          <w:szCs w:val="20"/>
          <w:lang w:val="fr-FR"/>
        </w:rPr>
        <w:t xml:space="preserve"> . Zone IV . Groupe I</w:t>
      </w:r>
    </w:p>
    <w:p w14:paraId="75C03F35" w14:textId="77777777" w:rsidR="000152C6" w:rsidRPr="0032190F" w:rsidRDefault="000152C6" w:rsidP="000152C6">
      <w:pPr>
        <w:ind w:right="-196"/>
        <w:jc w:val="both"/>
        <w:rPr>
          <w:b/>
          <w:i/>
          <w:sz w:val="20"/>
          <w:szCs w:val="20"/>
          <w:lang w:val="fr-FR"/>
        </w:rPr>
      </w:pPr>
      <w:r w:rsidRPr="0032190F">
        <w:rPr>
          <w:b/>
          <w:i/>
          <w:sz w:val="20"/>
          <w:szCs w:val="20"/>
          <w:lang w:val="fr-FR"/>
        </w:rPr>
        <w:t xml:space="preserve">Roche du corniforme sur la marche </w:t>
      </w:r>
    </w:p>
    <w:p w14:paraId="6B45C35F" w14:textId="77777777" w:rsidR="000152C6" w:rsidRPr="0032190F" w:rsidRDefault="000152C6" w:rsidP="000152C6">
      <w:pPr>
        <w:ind w:right="-196"/>
        <w:jc w:val="both"/>
        <w:rPr>
          <w:sz w:val="20"/>
          <w:szCs w:val="20"/>
          <w:lang w:val="fr-FR"/>
        </w:rPr>
      </w:pPr>
    </w:p>
    <w:p w14:paraId="6E64FBBC" w14:textId="77777777" w:rsidR="000152C6" w:rsidRPr="0032190F" w:rsidRDefault="000152C6" w:rsidP="000152C6">
      <w:pPr>
        <w:ind w:right="-196"/>
        <w:jc w:val="both"/>
        <w:rPr>
          <w:i/>
          <w:sz w:val="20"/>
          <w:szCs w:val="20"/>
          <w:lang w:val="fr-FR"/>
        </w:rPr>
      </w:pPr>
      <w:r w:rsidRPr="0032190F">
        <w:rPr>
          <w:i/>
          <w:sz w:val="20"/>
          <w:szCs w:val="20"/>
          <w:lang w:val="fr-FR"/>
        </w:rPr>
        <w:tab/>
        <w:t xml:space="preserve">C'est une surface (1,5 m par 1,0 m), située au ras de la pente au nord, à l’est et au sud. Elle présente un décrochement en zigzag dirigé du sud-ouest au nord-est et de la patine orange couverte de lichens. Au sud le dessus du décrochement est très abîmé par des trous et de larges fissures. Examiner la partie nord de l’arête ouest. Un corniforme est gravé au ras de l’arête, sur le rebord bombé en pente vers l’ouest. </w:t>
      </w:r>
    </w:p>
    <w:p w14:paraId="331A4E9D" w14:textId="77777777" w:rsidR="000152C6" w:rsidRPr="0032190F" w:rsidRDefault="000152C6" w:rsidP="000152C6">
      <w:pPr>
        <w:ind w:right="-196"/>
        <w:jc w:val="both"/>
        <w:rPr>
          <w:i/>
          <w:sz w:val="20"/>
          <w:szCs w:val="20"/>
          <w:lang w:val="fr-FR"/>
        </w:rPr>
      </w:pPr>
    </w:p>
    <w:p w14:paraId="1346A57E" w14:textId="77777777" w:rsidR="000152C6" w:rsidRPr="0032190F" w:rsidRDefault="000152C6" w:rsidP="000152C6">
      <w:pPr>
        <w:ind w:right="-196"/>
        <w:jc w:val="both"/>
        <w:rPr>
          <w:sz w:val="20"/>
          <w:szCs w:val="20"/>
          <w:lang w:val="fr-FR"/>
        </w:rPr>
      </w:pPr>
      <w:r w:rsidRPr="0032190F">
        <w:rPr>
          <w:b/>
          <w:sz w:val="20"/>
          <w:szCs w:val="20"/>
          <w:lang w:val="fr-FR"/>
        </w:rPr>
        <w:t>Repère</w:t>
      </w:r>
      <w:r w:rsidRPr="0032190F">
        <w:rPr>
          <w:sz w:val="20"/>
          <w:szCs w:val="20"/>
          <w:lang w:val="fr-FR"/>
        </w:rPr>
        <w:t xml:space="preserve"> : la limite du groupe II est proche. La roche 3 A de ce groupe se trouve à vingt-cinq mètres au nord-ouest. </w:t>
      </w:r>
    </w:p>
    <w:p w14:paraId="18479F0E" w14:textId="77777777" w:rsidR="000152C6" w:rsidRPr="0032190F" w:rsidRDefault="000152C6" w:rsidP="000152C6">
      <w:pPr>
        <w:ind w:right="-196"/>
        <w:jc w:val="both"/>
        <w:rPr>
          <w:sz w:val="20"/>
          <w:szCs w:val="20"/>
          <w:lang w:val="fr-FR"/>
        </w:rPr>
      </w:pPr>
      <w:r w:rsidRPr="0032190F">
        <w:rPr>
          <w:sz w:val="20"/>
          <w:szCs w:val="20"/>
          <w:lang w:val="fr-FR"/>
        </w:rPr>
        <w:tab/>
        <w:t xml:space="preserve"> la plateforme des roches 23 du groupe I se trouve à moins de cent mètres vers le nord-est.</w:t>
      </w:r>
    </w:p>
    <w:p w14:paraId="0EAD8C1E" w14:textId="77777777" w:rsidR="000152C6" w:rsidRPr="0032190F" w:rsidRDefault="000152C6" w:rsidP="000152C6">
      <w:pPr>
        <w:ind w:right="-196"/>
        <w:jc w:val="both"/>
        <w:rPr>
          <w:sz w:val="20"/>
          <w:szCs w:val="20"/>
          <w:lang w:val="fr-FR"/>
        </w:rPr>
      </w:pPr>
    </w:p>
    <w:p w14:paraId="32E51EEF" w14:textId="77777777" w:rsidR="000152C6" w:rsidRPr="0032190F" w:rsidRDefault="000152C6" w:rsidP="000152C6">
      <w:pPr>
        <w:ind w:right="-196"/>
        <w:jc w:val="both"/>
        <w:rPr>
          <w:sz w:val="20"/>
          <w:szCs w:val="20"/>
          <w:lang w:val="fr-FR"/>
        </w:rPr>
      </w:pPr>
      <w:r w:rsidRPr="0032190F">
        <w:rPr>
          <w:sz w:val="20"/>
          <w:szCs w:val="20"/>
          <w:lang w:val="fr-FR"/>
        </w:rPr>
        <w:lastRenderedPageBreak/>
        <w:tab/>
        <w:t xml:space="preserve">Redescendre vers l’est en direction de la roche 14 B2 et repérer un passage vers l’est-sud-est situé quelques mètres au-dessus. S’y engager et observer, moins de dix mètres plus bas, une dalle de pélite verte patinée en orange, plate et lisse, de pendage 20° nord-est sur sa face supérieure. Elle se trouve à un mètre au nord d’une petite falaise faillée, haute de moins de deux mètres et de pendage vertical nord. </w:t>
      </w:r>
    </w:p>
    <w:p w14:paraId="1AE08DF8" w14:textId="77777777" w:rsidR="000152C6" w:rsidRPr="0032190F" w:rsidRDefault="000152C6" w:rsidP="000152C6">
      <w:pPr>
        <w:ind w:right="-196"/>
        <w:jc w:val="both"/>
        <w:rPr>
          <w:sz w:val="20"/>
          <w:szCs w:val="20"/>
          <w:lang w:val="fr-FR"/>
        </w:rPr>
      </w:pPr>
    </w:p>
    <w:p w14:paraId="33B32016" w14:textId="77777777" w:rsidR="000152C6" w:rsidRPr="0032190F" w:rsidRDefault="000152C6" w:rsidP="000152C6">
      <w:pPr>
        <w:ind w:right="-196"/>
        <w:jc w:val="both"/>
        <w:rPr>
          <w:b/>
          <w:sz w:val="20"/>
          <w:szCs w:val="20"/>
          <w:lang w:val="fr-FR"/>
        </w:rPr>
      </w:pPr>
      <w:r w:rsidRPr="0032190F">
        <w:rPr>
          <w:b/>
          <w:sz w:val="20"/>
          <w:szCs w:val="20"/>
          <w:lang w:val="fr-FR"/>
        </w:rPr>
        <w:t>Roche 16 . Zone IV . Groupe I</w:t>
      </w:r>
    </w:p>
    <w:p w14:paraId="79E2C049" w14:textId="77777777" w:rsidR="000152C6" w:rsidRPr="0032190F" w:rsidRDefault="000152C6" w:rsidP="000152C6">
      <w:pPr>
        <w:ind w:right="-196"/>
        <w:jc w:val="both"/>
        <w:rPr>
          <w:b/>
          <w:i/>
          <w:sz w:val="20"/>
          <w:szCs w:val="20"/>
          <w:lang w:val="fr-FR"/>
        </w:rPr>
      </w:pPr>
      <w:r w:rsidRPr="0032190F">
        <w:rPr>
          <w:b/>
          <w:i/>
          <w:sz w:val="20"/>
          <w:szCs w:val="20"/>
          <w:lang w:val="fr-FR"/>
        </w:rPr>
        <w:t>Roche aux pistolets</w:t>
      </w:r>
    </w:p>
    <w:p w14:paraId="0AF797A0" w14:textId="77777777" w:rsidR="000152C6" w:rsidRPr="0032190F" w:rsidRDefault="000152C6" w:rsidP="000152C6">
      <w:pPr>
        <w:ind w:right="-196"/>
        <w:jc w:val="both"/>
        <w:rPr>
          <w:sz w:val="20"/>
          <w:szCs w:val="20"/>
          <w:lang w:val="fr-FR"/>
        </w:rPr>
      </w:pPr>
    </w:p>
    <w:p w14:paraId="57808634" w14:textId="77777777" w:rsidR="000152C6" w:rsidRPr="0032190F" w:rsidRDefault="000152C6" w:rsidP="000152C6">
      <w:pPr>
        <w:ind w:right="-196"/>
        <w:jc w:val="both"/>
        <w:rPr>
          <w:i/>
          <w:sz w:val="20"/>
          <w:szCs w:val="20"/>
          <w:lang w:val="fr-FR"/>
        </w:rPr>
      </w:pPr>
      <w:r w:rsidRPr="0032190F">
        <w:rPr>
          <w:b/>
          <w:i/>
          <w:sz w:val="20"/>
          <w:szCs w:val="20"/>
          <w:lang w:val="fr-FR"/>
        </w:rPr>
        <w:tab/>
      </w:r>
      <w:r w:rsidRPr="0032190F">
        <w:rPr>
          <w:i/>
          <w:sz w:val="20"/>
          <w:szCs w:val="20"/>
          <w:lang w:val="fr-FR"/>
        </w:rPr>
        <w:t xml:space="preserve">La surface, située presque au ras du sol, présente un décrochement d’environ 0,1 m à l’est. Un pistolet très détaillé est gravé profondément (en-dessous est écrit pistola et la date en chiffre romains MCMXXVIII). A </w:t>
      </w:r>
      <w:r w:rsidRPr="0032190F">
        <w:rPr>
          <w:i/>
          <w:sz w:val="20"/>
          <w:szCs w:val="20"/>
          <w:lang w:val="fr-FR"/>
        </w:rPr>
        <w:br/>
        <w:t xml:space="preserve">0,5 m un petit cercle est gravé, complété par le mot palo (c'est la balle que l'arme a tirée !). Une autre inscription </w:t>
      </w:r>
      <w:r w:rsidRPr="0032190F">
        <w:rPr>
          <w:sz w:val="20"/>
          <w:szCs w:val="20"/>
          <w:lang w:val="fr-FR"/>
        </w:rPr>
        <w:t>(ph.1)</w:t>
      </w:r>
      <w:r w:rsidRPr="0032190F">
        <w:rPr>
          <w:i/>
          <w:sz w:val="20"/>
          <w:szCs w:val="20"/>
          <w:lang w:val="fr-FR"/>
        </w:rPr>
        <w:t xml:space="preserve"> : Marro Battista 6 8 28, signale peut-être l'auteur.</w:t>
      </w:r>
    </w:p>
    <w:p w14:paraId="78A951C1" w14:textId="77777777" w:rsidR="000152C6" w:rsidRPr="0032190F" w:rsidRDefault="000152C6" w:rsidP="000152C6">
      <w:pPr>
        <w:ind w:right="-196"/>
        <w:jc w:val="both"/>
        <w:rPr>
          <w:i/>
          <w:sz w:val="20"/>
          <w:szCs w:val="20"/>
          <w:lang w:val="fr-FR"/>
        </w:rPr>
      </w:pPr>
      <w:r w:rsidRPr="0032190F">
        <w:rPr>
          <w:i/>
          <w:sz w:val="20"/>
          <w:szCs w:val="20"/>
          <w:lang w:val="fr-FR"/>
        </w:rPr>
        <w:t xml:space="preserve">Un C est écrit dans le haut de la face et à côté le numéro </w:t>
      </w:r>
      <w:r w:rsidRPr="0032190F">
        <w:rPr>
          <w:i/>
          <w:sz w:val="20"/>
          <w:szCs w:val="20"/>
          <w:u w:val="single"/>
          <w:lang w:val="fr-FR"/>
        </w:rPr>
        <w:t>ZIV GI R34</w:t>
      </w:r>
      <w:r w:rsidRPr="0032190F">
        <w:rPr>
          <w:i/>
          <w:sz w:val="20"/>
          <w:szCs w:val="20"/>
          <w:lang w:val="fr-FR"/>
        </w:rPr>
        <w:t xml:space="preserve"> est barré. Entre le pistolet et un décrochement le numéro  de Conti, ZIV-GI-R16, est inscrit sur un texte écrit finement*, ainsi qu'une flèche vers le nord-est, avec la précision 50, pour une roche dont la désinence est illisible.</w:t>
      </w:r>
    </w:p>
    <w:p w14:paraId="12B2434A" w14:textId="77777777" w:rsidR="000152C6" w:rsidRPr="0032190F" w:rsidRDefault="000152C6" w:rsidP="000152C6">
      <w:pPr>
        <w:ind w:right="-196"/>
        <w:jc w:val="both"/>
        <w:rPr>
          <w:i/>
          <w:sz w:val="20"/>
          <w:szCs w:val="20"/>
          <w:lang w:val="fr-FR"/>
        </w:rPr>
      </w:pPr>
      <w:r w:rsidRPr="0032190F">
        <w:rPr>
          <w:i/>
          <w:sz w:val="20"/>
          <w:szCs w:val="20"/>
          <w:lang w:val="fr-FR"/>
        </w:rPr>
        <w:t xml:space="preserve">Les gravures protohistoriques sont variées :deux réticulés ovales à petites cases </w:t>
      </w:r>
      <w:r w:rsidRPr="0032190F">
        <w:rPr>
          <w:sz w:val="20"/>
          <w:szCs w:val="20"/>
          <w:lang w:val="fr-FR"/>
        </w:rPr>
        <w:t>(ph.1-5),</w:t>
      </w:r>
      <w:r w:rsidRPr="0032190F">
        <w:rPr>
          <w:i/>
          <w:sz w:val="20"/>
          <w:szCs w:val="20"/>
          <w:lang w:val="fr-FR"/>
        </w:rPr>
        <w:t xml:space="preserve"> deux corniformes associés par le corps en forme d’orant </w:t>
      </w:r>
      <w:r w:rsidRPr="0032190F">
        <w:rPr>
          <w:sz w:val="20"/>
          <w:szCs w:val="20"/>
          <w:lang w:val="fr-FR"/>
        </w:rPr>
        <w:t>(ph.2-3),</w:t>
      </w:r>
      <w:r w:rsidRPr="0032190F">
        <w:rPr>
          <w:i/>
          <w:sz w:val="20"/>
          <w:szCs w:val="20"/>
          <w:lang w:val="fr-FR"/>
        </w:rPr>
        <w:t xml:space="preserve"> une hallebarde à lame peu nette </w:t>
      </w:r>
      <w:r w:rsidRPr="0032190F">
        <w:rPr>
          <w:sz w:val="20"/>
          <w:szCs w:val="20"/>
          <w:lang w:val="fr-FR"/>
        </w:rPr>
        <w:t>(ph.9),</w:t>
      </w:r>
      <w:r w:rsidRPr="0032190F">
        <w:rPr>
          <w:i/>
          <w:sz w:val="20"/>
          <w:szCs w:val="20"/>
          <w:lang w:val="fr-FR"/>
        </w:rPr>
        <w:t xml:space="preserve"> deux autres corniformes, des plages et des barres.</w:t>
      </w:r>
    </w:p>
    <w:p w14:paraId="5BCC3031" w14:textId="77777777" w:rsidR="000152C6" w:rsidRPr="0032190F" w:rsidRDefault="000152C6" w:rsidP="000152C6">
      <w:pPr>
        <w:ind w:right="-196"/>
        <w:jc w:val="both"/>
        <w:rPr>
          <w:i/>
          <w:sz w:val="20"/>
          <w:szCs w:val="20"/>
          <w:lang w:val="fr-FR"/>
        </w:rPr>
      </w:pPr>
    </w:p>
    <w:p w14:paraId="4361BE7D" w14:textId="77777777" w:rsidR="000152C6" w:rsidRPr="00566234" w:rsidRDefault="000152C6" w:rsidP="000152C6">
      <w:pPr>
        <w:ind w:right="-196"/>
        <w:jc w:val="both"/>
        <w:rPr>
          <w:i/>
          <w:sz w:val="20"/>
          <w:szCs w:val="20"/>
          <w:lang w:val="es-ES"/>
        </w:rPr>
      </w:pPr>
      <w:r w:rsidRPr="0032190F">
        <w:rPr>
          <w:i/>
          <w:sz w:val="20"/>
          <w:szCs w:val="20"/>
          <w:lang w:val="fr-FR"/>
        </w:rPr>
        <w:t xml:space="preserve">*ARNOLFO Francesco di Tenda soldati del 4° Reggiment alpini Battaglione ...classe 1900 settembre 1925. </w:t>
      </w:r>
      <w:r w:rsidRPr="00566234">
        <w:rPr>
          <w:i/>
          <w:sz w:val="20"/>
          <w:szCs w:val="20"/>
          <w:lang w:val="es-ES"/>
        </w:rPr>
        <w:t>Lannteri Antonio Borni di Tenda li 29 Agosto 1890. Li 26 Agosto ...peu lisible</w:t>
      </w:r>
    </w:p>
    <w:p w14:paraId="17D59076" w14:textId="77777777" w:rsidR="000152C6" w:rsidRPr="00566234" w:rsidRDefault="000152C6" w:rsidP="000152C6">
      <w:pPr>
        <w:ind w:right="-196"/>
        <w:jc w:val="both"/>
        <w:rPr>
          <w:i/>
          <w:sz w:val="20"/>
          <w:szCs w:val="20"/>
          <w:lang w:val="es-ES"/>
        </w:rPr>
      </w:pPr>
    </w:p>
    <w:p w14:paraId="7713CA8B" w14:textId="77777777" w:rsidR="000152C6" w:rsidRPr="0032190F" w:rsidRDefault="000152C6" w:rsidP="000152C6">
      <w:pPr>
        <w:ind w:right="-196"/>
        <w:jc w:val="both"/>
        <w:rPr>
          <w:sz w:val="20"/>
          <w:szCs w:val="20"/>
          <w:lang w:val="fr-FR"/>
        </w:rPr>
      </w:pPr>
      <w:r w:rsidRPr="0032190F">
        <w:rPr>
          <w:sz w:val="20"/>
          <w:szCs w:val="20"/>
          <w:lang w:val="fr-FR"/>
        </w:rPr>
        <w:t xml:space="preserve">Photos sans date : R dans site, Roche + n° + C + gravures, 9 photos de gravures </w:t>
      </w:r>
    </w:p>
    <w:p w14:paraId="4D4E21DE" w14:textId="77777777" w:rsidR="000152C6" w:rsidRPr="0032190F" w:rsidRDefault="000152C6" w:rsidP="000152C6">
      <w:pPr>
        <w:ind w:right="-196"/>
        <w:jc w:val="both"/>
        <w:rPr>
          <w:sz w:val="20"/>
          <w:szCs w:val="20"/>
          <w:lang w:val="fr-FR"/>
        </w:rPr>
      </w:pPr>
    </w:p>
    <w:p w14:paraId="497626BA" w14:textId="77777777" w:rsidR="000152C6" w:rsidRPr="0032190F" w:rsidRDefault="000152C6" w:rsidP="000152C6">
      <w:pPr>
        <w:ind w:right="-196"/>
        <w:jc w:val="both"/>
        <w:rPr>
          <w:sz w:val="20"/>
          <w:szCs w:val="20"/>
          <w:lang w:val="fr-FR"/>
        </w:rPr>
      </w:pPr>
      <w:r w:rsidRPr="0032190F">
        <w:rPr>
          <w:sz w:val="20"/>
          <w:szCs w:val="20"/>
          <w:lang w:val="fr-FR"/>
        </w:rPr>
        <w:tab/>
        <w:t xml:space="preserve">Remonter vers l’ouest et redescendre jusqu'au collet situé près de R14C. Continuer vers l'est pour atteindre le haut du flanc ouest de la vallée des Merveilles. Le mont Bego est visible ainsi qu’une grande partie de la zone X et du groupe III de la zone IX. Les affleurements sont de grès avec des plaques de quartz ainsi que des pélites. Descendre environ quinze mètres (dépasser la roche 14 </w:t>
      </w:r>
      <w:r w:rsidRPr="00426505">
        <w:rPr>
          <w:rFonts w:ascii="Symbol" w:hAnsi="Symbol"/>
          <w:sz w:val="20"/>
          <w:szCs w:val="20"/>
        </w:rPr>
        <w:t></w:t>
      </w:r>
      <w:r w:rsidRPr="0032190F">
        <w:rPr>
          <w:sz w:val="20"/>
          <w:szCs w:val="20"/>
          <w:lang w:val="fr-FR"/>
        </w:rPr>
        <w:t xml:space="preserve"> H) depuis le col pour atteindre un bloc pyramidal érodé qui fait suite à des affleurements déchiquetés gris-vert situés au ras du sol. Examiner la face est du bloc. </w:t>
      </w:r>
    </w:p>
    <w:p w14:paraId="54B888AF" w14:textId="77777777" w:rsidR="000152C6" w:rsidRPr="0032190F" w:rsidRDefault="000152C6" w:rsidP="000152C6">
      <w:pPr>
        <w:ind w:right="-196"/>
        <w:jc w:val="both"/>
        <w:rPr>
          <w:sz w:val="20"/>
          <w:szCs w:val="20"/>
          <w:lang w:val="fr-FR"/>
        </w:rPr>
      </w:pPr>
    </w:p>
    <w:p w14:paraId="4660769E" w14:textId="77777777" w:rsidR="000152C6" w:rsidRPr="0032190F" w:rsidRDefault="000152C6" w:rsidP="000152C6">
      <w:pPr>
        <w:ind w:right="-196"/>
        <w:jc w:val="both"/>
        <w:rPr>
          <w:b/>
          <w:sz w:val="20"/>
          <w:szCs w:val="20"/>
          <w:lang w:val="fr-FR"/>
        </w:rPr>
      </w:pPr>
      <w:r w:rsidRPr="0032190F">
        <w:rPr>
          <w:b/>
          <w:sz w:val="20"/>
          <w:szCs w:val="20"/>
          <w:lang w:val="fr-FR"/>
        </w:rPr>
        <w:t>Roche 15 C . Zone IV . Groupe I</w:t>
      </w:r>
    </w:p>
    <w:p w14:paraId="7DB36B74" w14:textId="77777777" w:rsidR="000152C6" w:rsidRPr="0032190F" w:rsidRDefault="000152C6" w:rsidP="000152C6">
      <w:pPr>
        <w:ind w:right="-196"/>
        <w:jc w:val="both"/>
        <w:rPr>
          <w:b/>
          <w:i/>
          <w:sz w:val="20"/>
          <w:szCs w:val="20"/>
          <w:lang w:val="fr-FR"/>
        </w:rPr>
      </w:pPr>
      <w:r w:rsidRPr="0032190F">
        <w:rPr>
          <w:b/>
          <w:i/>
          <w:sz w:val="20"/>
          <w:szCs w:val="20"/>
          <w:lang w:val="fr-FR"/>
        </w:rPr>
        <w:t>Roche aux corniformes affrontés et emboîtés</w:t>
      </w:r>
    </w:p>
    <w:p w14:paraId="672E3C19" w14:textId="77777777" w:rsidR="000152C6" w:rsidRPr="0032190F" w:rsidRDefault="000152C6" w:rsidP="000152C6">
      <w:pPr>
        <w:ind w:right="-196"/>
        <w:jc w:val="both"/>
        <w:rPr>
          <w:sz w:val="20"/>
          <w:szCs w:val="20"/>
          <w:lang w:val="fr-FR"/>
        </w:rPr>
      </w:pPr>
    </w:p>
    <w:p w14:paraId="73C467C4" w14:textId="77777777" w:rsidR="000152C6" w:rsidRPr="0032190F" w:rsidRDefault="000152C6" w:rsidP="000152C6">
      <w:pPr>
        <w:ind w:right="-196"/>
        <w:jc w:val="both"/>
        <w:rPr>
          <w:sz w:val="20"/>
          <w:szCs w:val="20"/>
          <w:lang w:val="fr-FR"/>
        </w:rPr>
      </w:pPr>
      <w:r w:rsidRPr="0032190F">
        <w:rPr>
          <w:b/>
          <w:i/>
          <w:sz w:val="20"/>
          <w:szCs w:val="20"/>
          <w:lang w:val="fr-FR"/>
        </w:rPr>
        <w:tab/>
      </w:r>
      <w:r w:rsidRPr="0032190F">
        <w:rPr>
          <w:i/>
          <w:sz w:val="20"/>
          <w:szCs w:val="20"/>
          <w:lang w:val="fr-FR"/>
        </w:rPr>
        <w:t xml:space="preserve">Dans sa partie supérieure, la roche est couverte de lichens jaunes clairs et jaunes vifs, gris, noirs ainsi que de traces blanches dues aux lichens disparus. Un C est inscrit sur la face de pendage 50° est, plate avec plusieurs décrochements, de couleur terne et dont la patine n'est pas lisse. Dans le bas de la face deux corniformes affrontés sont emboîtés </w:t>
      </w:r>
      <w:r w:rsidRPr="0032190F">
        <w:rPr>
          <w:sz w:val="20"/>
          <w:szCs w:val="20"/>
          <w:lang w:val="fr-FR"/>
        </w:rPr>
        <w:t xml:space="preserve">(ph.2-3) </w:t>
      </w:r>
      <w:r w:rsidRPr="0032190F">
        <w:rPr>
          <w:i/>
          <w:sz w:val="20"/>
          <w:szCs w:val="20"/>
          <w:lang w:val="fr-FR"/>
        </w:rPr>
        <w:t xml:space="preserve">: le premier a son corps dirigé vers l'ouest (haut de la roche) et ses cornes en lyre sont enveloppées par les cornes arrondies de l'autre au corps dirigé vers l'est (bas de la roche). Ils sont surmontés par une plage finement piquetée mais blanche. Au-dessus d'un décrochement de 0,15 m, un corniforme, de taille plus importante, enserre une plage entre ses cornes </w:t>
      </w:r>
      <w:r w:rsidRPr="0032190F">
        <w:rPr>
          <w:sz w:val="20"/>
          <w:szCs w:val="20"/>
          <w:lang w:val="fr-FR"/>
        </w:rPr>
        <w:t>(ph.1).</w:t>
      </w:r>
      <w:r w:rsidRPr="0032190F">
        <w:rPr>
          <w:i/>
          <w:sz w:val="20"/>
          <w:szCs w:val="20"/>
          <w:lang w:val="fr-FR"/>
        </w:rPr>
        <w:t xml:space="preserve"> Sous le décrochement se trouvent des dessins de bergers (personnages, traits en zigzag), un texte de Botton (nom de Granile) Bocco pastore tenda, écrit (mal) plusieurs fois. Encore en-dessous se trouve un corniforme récent </w:t>
      </w:r>
      <w:r w:rsidRPr="0032190F">
        <w:rPr>
          <w:sz w:val="20"/>
          <w:szCs w:val="20"/>
          <w:lang w:val="fr-FR"/>
        </w:rPr>
        <w:t>(ph.4).</w:t>
      </w:r>
      <w:r w:rsidRPr="0032190F">
        <w:rPr>
          <w:i/>
          <w:sz w:val="20"/>
          <w:szCs w:val="20"/>
          <w:lang w:val="fr-FR"/>
        </w:rPr>
        <w:t xml:space="preserve"> Le numéro (d’une écriture qui ne semble pas être celle de Conti) est tracé au ras du décrochement et au-dessus de l'inscription. De nombreuses cupules sont </w:t>
      </w:r>
    </w:p>
    <w:p w14:paraId="50CDBE7E" w14:textId="77777777" w:rsidR="000152C6" w:rsidRPr="0032190F" w:rsidRDefault="000152C6" w:rsidP="000152C6">
      <w:pPr>
        <w:ind w:right="-196"/>
        <w:jc w:val="both"/>
        <w:rPr>
          <w:sz w:val="20"/>
          <w:szCs w:val="20"/>
          <w:lang w:val="fr-FR"/>
        </w:rPr>
      </w:pPr>
      <w:r w:rsidRPr="0032190F">
        <w:rPr>
          <w:sz w:val="20"/>
          <w:szCs w:val="20"/>
          <w:lang w:val="fr-FR"/>
        </w:rPr>
        <w:t xml:space="preserve">R dans site, Roche + Botton …, 4 photos de gravures </w:t>
      </w:r>
    </w:p>
    <w:p w14:paraId="0011BE05" w14:textId="77777777" w:rsidR="000152C6" w:rsidRPr="0032190F" w:rsidRDefault="000152C6" w:rsidP="000152C6">
      <w:pPr>
        <w:ind w:right="-196"/>
        <w:jc w:val="both"/>
        <w:rPr>
          <w:sz w:val="20"/>
          <w:szCs w:val="20"/>
          <w:lang w:val="fr-FR"/>
        </w:rPr>
      </w:pPr>
    </w:p>
    <w:p w14:paraId="43B37BEA" w14:textId="77777777" w:rsidR="000152C6" w:rsidRPr="0032190F" w:rsidRDefault="000152C6" w:rsidP="000152C6">
      <w:pPr>
        <w:ind w:right="-196"/>
        <w:jc w:val="both"/>
        <w:rPr>
          <w:sz w:val="20"/>
          <w:szCs w:val="20"/>
          <w:lang w:val="fr-FR"/>
        </w:rPr>
      </w:pPr>
      <w:r w:rsidRPr="0032190F">
        <w:rPr>
          <w:sz w:val="20"/>
          <w:szCs w:val="20"/>
          <w:lang w:val="fr-FR"/>
        </w:rPr>
        <w:tab/>
        <w:t>Marcher cinq mètres vers le nord (pointe du rocher des Merveilles) et chercher une petite plaque de pélite (0,4 m par 0,4 m) presque complètement enterrée.</w:t>
      </w:r>
    </w:p>
    <w:p w14:paraId="57A59F64" w14:textId="77777777" w:rsidR="000152C6" w:rsidRPr="0032190F" w:rsidRDefault="000152C6" w:rsidP="000152C6">
      <w:pPr>
        <w:ind w:right="-196"/>
        <w:jc w:val="both"/>
        <w:rPr>
          <w:sz w:val="20"/>
          <w:szCs w:val="20"/>
          <w:lang w:val="fr-FR"/>
        </w:rPr>
      </w:pPr>
    </w:p>
    <w:p w14:paraId="07E0AF93" w14:textId="77777777" w:rsidR="000152C6" w:rsidRPr="0032190F" w:rsidRDefault="000152C6" w:rsidP="000152C6">
      <w:pPr>
        <w:ind w:right="-196"/>
        <w:jc w:val="both"/>
        <w:rPr>
          <w:b/>
          <w:sz w:val="20"/>
          <w:szCs w:val="20"/>
          <w:lang w:val="fr-FR"/>
        </w:rPr>
      </w:pPr>
      <w:r w:rsidRPr="0032190F">
        <w:rPr>
          <w:b/>
          <w:sz w:val="20"/>
          <w:szCs w:val="20"/>
          <w:lang w:val="fr-FR"/>
        </w:rPr>
        <w:t>Roche 15 D . Zone IV . Groupe I</w:t>
      </w:r>
    </w:p>
    <w:p w14:paraId="51BC51A0" w14:textId="77777777" w:rsidR="000152C6" w:rsidRPr="0032190F" w:rsidRDefault="000152C6" w:rsidP="000152C6">
      <w:pPr>
        <w:ind w:right="-196"/>
        <w:jc w:val="both"/>
        <w:rPr>
          <w:b/>
          <w:i/>
          <w:sz w:val="20"/>
          <w:szCs w:val="20"/>
          <w:lang w:val="fr-FR"/>
        </w:rPr>
      </w:pPr>
      <w:r w:rsidRPr="0032190F">
        <w:rPr>
          <w:b/>
          <w:i/>
          <w:sz w:val="20"/>
          <w:szCs w:val="20"/>
          <w:lang w:val="fr-FR"/>
        </w:rPr>
        <w:t>Roche du corniforme au long corps triangulaire</w:t>
      </w:r>
    </w:p>
    <w:p w14:paraId="40943BF2" w14:textId="77777777" w:rsidR="000152C6" w:rsidRPr="0032190F" w:rsidRDefault="000152C6" w:rsidP="000152C6">
      <w:pPr>
        <w:ind w:right="-196"/>
        <w:jc w:val="both"/>
        <w:rPr>
          <w:sz w:val="20"/>
          <w:szCs w:val="20"/>
          <w:lang w:val="fr-FR"/>
        </w:rPr>
      </w:pPr>
    </w:p>
    <w:p w14:paraId="11CC7E12" w14:textId="77777777" w:rsidR="000152C6" w:rsidRPr="0032190F" w:rsidRDefault="000152C6" w:rsidP="000152C6">
      <w:pPr>
        <w:ind w:right="-196"/>
        <w:jc w:val="both"/>
        <w:rPr>
          <w:i/>
          <w:sz w:val="20"/>
          <w:szCs w:val="20"/>
          <w:lang w:val="fr-FR"/>
        </w:rPr>
      </w:pPr>
      <w:r w:rsidRPr="0032190F">
        <w:rPr>
          <w:b/>
          <w:i/>
          <w:sz w:val="20"/>
          <w:szCs w:val="20"/>
          <w:lang w:val="fr-FR"/>
        </w:rPr>
        <w:tab/>
      </w:r>
      <w:r w:rsidRPr="0032190F">
        <w:rPr>
          <w:i/>
          <w:sz w:val="20"/>
          <w:szCs w:val="20"/>
          <w:lang w:val="fr-FR"/>
        </w:rPr>
        <w:t xml:space="preserve">Sa surface, patinée orange-verdâtre, est plate et de léger pendage sud-est. Elle porte un beau corniforme à long corps triangulaire et petites cornes arrondies puis parallèles. Le style est A3, petites cupules côte à côte, disposées un peu irrégulièrement. Trois numéros sont inscrits : </w:t>
      </w:r>
      <w:r w:rsidRPr="0032190F">
        <w:rPr>
          <w:i/>
          <w:sz w:val="20"/>
          <w:szCs w:val="20"/>
          <w:u w:val="single"/>
          <w:lang w:val="fr-FR"/>
        </w:rPr>
        <w:t>ZIV-GI-R15</w:t>
      </w:r>
      <w:r w:rsidRPr="00426505">
        <w:rPr>
          <w:rFonts w:ascii="Symbol" w:hAnsi="Symbol"/>
          <w:i/>
          <w:sz w:val="20"/>
          <w:szCs w:val="20"/>
          <w:u w:val="single"/>
        </w:rPr>
        <w:t></w:t>
      </w:r>
      <w:r w:rsidRPr="0032190F">
        <w:rPr>
          <w:i/>
          <w:sz w:val="20"/>
          <w:szCs w:val="20"/>
          <w:lang w:val="fr-FR"/>
        </w:rPr>
        <w:t xml:space="preserve"> , </w:t>
      </w:r>
      <w:r w:rsidRPr="0032190F">
        <w:rPr>
          <w:i/>
          <w:sz w:val="20"/>
          <w:szCs w:val="20"/>
          <w:u w:val="single"/>
          <w:lang w:val="fr-FR"/>
        </w:rPr>
        <w:t>ZIV-GI-R35</w:t>
      </w:r>
      <w:r w:rsidRPr="00426505">
        <w:rPr>
          <w:rFonts w:ascii="Symbol" w:hAnsi="Symbol"/>
          <w:i/>
          <w:sz w:val="20"/>
          <w:szCs w:val="20"/>
          <w:u w:val="single"/>
        </w:rPr>
        <w:t></w:t>
      </w:r>
      <w:r w:rsidRPr="0032190F">
        <w:rPr>
          <w:i/>
          <w:sz w:val="20"/>
          <w:szCs w:val="20"/>
          <w:lang w:val="fr-FR"/>
        </w:rPr>
        <w:t xml:space="preserve"> et ZIV-GI-R15D sur le bord nord, mais peu lisibles.</w:t>
      </w:r>
    </w:p>
    <w:p w14:paraId="6D0D3321" w14:textId="77777777" w:rsidR="000152C6" w:rsidRPr="0032190F" w:rsidRDefault="000152C6" w:rsidP="000152C6">
      <w:pPr>
        <w:ind w:right="-196"/>
        <w:jc w:val="both"/>
        <w:rPr>
          <w:sz w:val="20"/>
          <w:szCs w:val="20"/>
          <w:lang w:val="fr-FR"/>
        </w:rPr>
      </w:pPr>
      <w:r w:rsidRPr="0032190F">
        <w:rPr>
          <w:sz w:val="20"/>
          <w:szCs w:val="20"/>
          <w:lang w:val="fr-FR"/>
        </w:rPr>
        <w:t>Photos 1969-70 sous le numéro 15</w:t>
      </w:r>
      <w:r w:rsidRPr="00426505">
        <w:rPr>
          <w:rFonts w:ascii="Symbol" w:hAnsi="Symbol"/>
          <w:sz w:val="20"/>
          <w:szCs w:val="20"/>
        </w:rPr>
        <w:t></w:t>
      </w:r>
      <w:r w:rsidRPr="00426505">
        <w:rPr>
          <w:rFonts w:ascii="Symbol" w:hAnsi="Symbol"/>
          <w:sz w:val="20"/>
          <w:szCs w:val="20"/>
        </w:rPr>
        <w:t></w:t>
      </w:r>
      <w:r w:rsidRPr="0032190F">
        <w:rPr>
          <w:sz w:val="20"/>
          <w:szCs w:val="20"/>
          <w:lang w:val="fr-FR"/>
        </w:rPr>
        <w:t>: R dans site (floue) , Roche + n° (15D corrigé en 15</w:t>
      </w:r>
      <w:r w:rsidRPr="00426505">
        <w:rPr>
          <w:rFonts w:ascii="Symbol" w:hAnsi="Symbol"/>
          <w:sz w:val="20"/>
          <w:szCs w:val="20"/>
        </w:rPr>
        <w:t></w:t>
      </w:r>
      <w:r w:rsidRPr="0032190F">
        <w:rPr>
          <w:sz w:val="20"/>
          <w:szCs w:val="20"/>
          <w:lang w:val="fr-FR"/>
        </w:rPr>
        <w:t xml:space="preserve"> + 15D seul) + gravure, 1 ph. cornu </w:t>
      </w:r>
    </w:p>
    <w:p w14:paraId="2E6F7AD7" w14:textId="77777777" w:rsidR="000152C6" w:rsidRPr="0032190F" w:rsidRDefault="000152C6" w:rsidP="000152C6">
      <w:pPr>
        <w:ind w:right="-196"/>
        <w:jc w:val="both"/>
        <w:rPr>
          <w:sz w:val="20"/>
          <w:szCs w:val="20"/>
          <w:lang w:val="fr-FR"/>
        </w:rPr>
      </w:pPr>
    </w:p>
    <w:p w14:paraId="05C85BB5" w14:textId="77777777" w:rsidR="000152C6" w:rsidRPr="0032190F" w:rsidRDefault="000152C6" w:rsidP="000152C6">
      <w:pPr>
        <w:ind w:right="-196"/>
        <w:jc w:val="both"/>
        <w:rPr>
          <w:sz w:val="20"/>
          <w:szCs w:val="20"/>
          <w:lang w:val="fr-FR"/>
        </w:rPr>
      </w:pPr>
    </w:p>
    <w:p w14:paraId="7272DACF" w14:textId="77777777" w:rsidR="000152C6" w:rsidRPr="0032190F" w:rsidRDefault="000152C6" w:rsidP="000152C6">
      <w:pPr>
        <w:ind w:right="-196"/>
        <w:jc w:val="both"/>
        <w:rPr>
          <w:sz w:val="20"/>
          <w:szCs w:val="20"/>
          <w:lang w:val="fr-FR"/>
        </w:rPr>
      </w:pPr>
      <w:r w:rsidRPr="0032190F">
        <w:rPr>
          <w:sz w:val="20"/>
          <w:szCs w:val="20"/>
          <w:lang w:val="fr-FR"/>
        </w:rPr>
        <w:lastRenderedPageBreak/>
        <w:tab/>
        <w:t>Marcher encore six mètres vers le nord-nord-est en direction d'une petite face en escalier. S'arrêter quatre mètres avant une paroi. La roche suivante (R15A) est accolée (ou c'est le même bloc) à une roche un peu plus haute présentant une face verticale sud-est de 0,8 m de haut, formant une marche irrégulière en pente vers le sud-ouest.</w:t>
      </w:r>
    </w:p>
    <w:p w14:paraId="3B412FE9" w14:textId="77777777" w:rsidR="000152C6" w:rsidRPr="0032190F" w:rsidRDefault="000152C6" w:rsidP="000152C6">
      <w:pPr>
        <w:ind w:right="-196"/>
        <w:jc w:val="both"/>
        <w:rPr>
          <w:sz w:val="20"/>
          <w:szCs w:val="20"/>
          <w:lang w:val="fr-FR"/>
        </w:rPr>
      </w:pPr>
    </w:p>
    <w:p w14:paraId="4ED7C919" w14:textId="77777777" w:rsidR="000152C6" w:rsidRPr="0032190F" w:rsidRDefault="000152C6" w:rsidP="000152C6">
      <w:pPr>
        <w:ind w:right="-196"/>
        <w:jc w:val="both"/>
        <w:rPr>
          <w:b/>
          <w:sz w:val="20"/>
          <w:szCs w:val="20"/>
          <w:lang w:val="fr-FR"/>
        </w:rPr>
      </w:pPr>
      <w:r w:rsidRPr="0032190F">
        <w:rPr>
          <w:b/>
          <w:sz w:val="20"/>
          <w:szCs w:val="20"/>
          <w:lang w:val="fr-FR"/>
        </w:rPr>
        <w:t>Roche 15 A . Zone IV . Groupe I</w:t>
      </w:r>
    </w:p>
    <w:p w14:paraId="474A9A8D" w14:textId="77777777" w:rsidR="000152C6" w:rsidRPr="0032190F" w:rsidRDefault="000152C6" w:rsidP="000152C6">
      <w:pPr>
        <w:ind w:right="-196"/>
        <w:jc w:val="both"/>
        <w:rPr>
          <w:b/>
          <w:i/>
          <w:sz w:val="20"/>
          <w:szCs w:val="20"/>
          <w:lang w:val="fr-FR"/>
        </w:rPr>
      </w:pPr>
      <w:r w:rsidRPr="0032190F">
        <w:rPr>
          <w:b/>
          <w:i/>
          <w:sz w:val="20"/>
          <w:szCs w:val="20"/>
          <w:lang w:val="fr-FR"/>
        </w:rPr>
        <w:t>Roche des corniformes sur la contremarche</w:t>
      </w:r>
    </w:p>
    <w:p w14:paraId="1417DE3B" w14:textId="77777777" w:rsidR="000152C6" w:rsidRPr="0032190F" w:rsidRDefault="000152C6" w:rsidP="000152C6">
      <w:pPr>
        <w:ind w:right="-196"/>
        <w:jc w:val="both"/>
        <w:rPr>
          <w:sz w:val="20"/>
          <w:szCs w:val="20"/>
          <w:lang w:val="fr-FR"/>
        </w:rPr>
      </w:pPr>
    </w:p>
    <w:p w14:paraId="72B52A17" w14:textId="77777777" w:rsidR="000152C6" w:rsidRPr="0032190F" w:rsidRDefault="000152C6" w:rsidP="000152C6">
      <w:pPr>
        <w:ind w:right="-196"/>
        <w:jc w:val="both"/>
        <w:rPr>
          <w:i/>
          <w:sz w:val="20"/>
          <w:szCs w:val="20"/>
          <w:lang w:val="fr-FR"/>
        </w:rPr>
      </w:pPr>
      <w:r w:rsidRPr="0032190F">
        <w:rPr>
          <w:b/>
          <w:i/>
          <w:sz w:val="20"/>
          <w:szCs w:val="20"/>
          <w:lang w:val="fr-FR"/>
        </w:rPr>
        <w:tab/>
      </w:r>
      <w:r w:rsidRPr="0032190F">
        <w:rPr>
          <w:i/>
          <w:sz w:val="20"/>
          <w:szCs w:val="20"/>
          <w:lang w:val="fr-FR"/>
        </w:rPr>
        <w:t>C'est le dessus horizontal, ni plat, ni lisse, d'une "marche" arrondie (1,0 m par 0,5 m). La roche est du grès gris sombre, couvert de patine rose. La contremarche, gris sombre, haute de 0,3 m, est presque verticale Les gravures, peu visibles, sont quatre corniformes dont trois sont logés dans la pointe sud-est et un, au centre, est très usé. Le numéro est écrit d'ouest en est, au sud de ce dernier corniforme mais probablement pas de la main de Conti.</w:t>
      </w:r>
    </w:p>
    <w:p w14:paraId="2B1C9816" w14:textId="77777777" w:rsidR="000152C6" w:rsidRPr="0032190F" w:rsidRDefault="000152C6" w:rsidP="000152C6">
      <w:pPr>
        <w:ind w:right="-196"/>
        <w:jc w:val="both"/>
        <w:rPr>
          <w:sz w:val="20"/>
          <w:szCs w:val="20"/>
          <w:lang w:val="fr-FR"/>
        </w:rPr>
      </w:pPr>
      <w:r w:rsidRPr="0032190F">
        <w:rPr>
          <w:sz w:val="20"/>
          <w:szCs w:val="20"/>
          <w:lang w:val="fr-FR"/>
        </w:rPr>
        <w:t xml:space="preserve">Photos 1969-70 : R dans site, Roche, 4 photos peu nettes de gravures </w:t>
      </w:r>
    </w:p>
    <w:p w14:paraId="030354D8" w14:textId="77777777" w:rsidR="000152C6" w:rsidRPr="0032190F" w:rsidRDefault="000152C6" w:rsidP="000152C6">
      <w:pPr>
        <w:ind w:right="-196"/>
        <w:jc w:val="both"/>
        <w:rPr>
          <w:sz w:val="20"/>
          <w:szCs w:val="20"/>
          <w:lang w:val="fr-FR"/>
        </w:rPr>
      </w:pPr>
    </w:p>
    <w:p w14:paraId="31DA9592" w14:textId="77777777" w:rsidR="000152C6" w:rsidRPr="0032190F" w:rsidRDefault="000152C6" w:rsidP="000152C6">
      <w:pPr>
        <w:ind w:right="-196"/>
        <w:jc w:val="both"/>
        <w:rPr>
          <w:sz w:val="20"/>
          <w:szCs w:val="20"/>
          <w:lang w:val="fr-FR"/>
        </w:rPr>
      </w:pPr>
      <w:r w:rsidRPr="0032190F">
        <w:rPr>
          <w:sz w:val="20"/>
          <w:szCs w:val="20"/>
          <w:lang w:val="fr-FR"/>
        </w:rPr>
        <w:tab/>
        <w:t>A cinq mètres vers le nord-est, chercher, au ras du sol, une face orange de faible pendage sud-est. A sa droite se trouve un bloc vert érodé et entre les deux un petit bloc de quartz.</w:t>
      </w:r>
    </w:p>
    <w:p w14:paraId="29A8D73D" w14:textId="77777777" w:rsidR="000152C6" w:rsidRPr="0032190F" w:rsidRDefault="000152C6" w:rsidP="000152C6">
      <w:pPr>
        <w:ind w:right="-196"/>
        <w:jc w:val="both"/>
        <w:rPr>
          <w:sz w:val="20"/>
          <w:szCs w:val="20"/>
          <w:lang w:val="fr-FR"/>
        </w:rPr>
      </w:pPr>
    </w:p>
    <w:p w14:paraId="4D55F76E" w14:textId="77777777" w:rsidR="000152C6" w:rsidRPr="0032190F" w:rsidRDefault="000152C6" w:rsidP="000152C6">
      <w:pPr>
        <w:ind w:right="-196"/>
        <w:jc w:val="both"/>
        <w:rPr>
          <w:b/>
          <w:sz w:val="20"/>
          <w:szCs w:val="20"/>
          <w:lang w:val="fr-FR"/>
        </w:rPr>
      </w:pPr>
      <w:r w:rsidRPr="0032190F">
        <w:rPr>
          <w:b/>
          <w:sz w:val="20"/>
          <w:szCs w:val="20"/>
          <w:lang w:val="fr-FR"/>
        </w:rPr>
        <w:t>Roche 15 B . Zone IV . Groupe I</w:t>
      </w:r>
    </w:p>
    <w:p w14:paraId="7602209B" w14:textId="77777777" w:rsidR="000152C6" w:rsidRPr="0032190F" w:rsidRDefault="000152C6" w:rsidP="000152C6">
      <w:pPr>
        <w:ind w:right="-196"/>
        <w:jc w:val="both"/>
        <w:rPr>
          <w:b/>
          <w:i/>
          <w:sz w:val="20"/>
          <w:szCs w:val="20"/>
          <w:lang w:val="fr-FR"/>
        </w:rPr>
      </w:pPr>
      <w:r w:rsidRPr="0032190F">
        <w:rPr>
          <w:b/>
          <w:i/>
          <w:sz w:val="20"/>
          <w:szCs w:val="20"/>
          <w:lang w:val="fr-FR"/>
        </w:rPr>
        <w:t>Roche aux deux corniformes très fins</w:t>
      </w:r>
    </w:p>
    <w:p w14:paraId="4AA9DEDB" w14:textId="77777777" w:rsidR="000152C6" w:rsidRPr="0032190F" w:rsidRDefault="000152C6" w:rsidP="000152C6">
      <w:pPr>
        <w:ind w:right="-196"/>
        <w:jc w:val="both"/>
        <w:rPr>
          <w:sz w:val="20"/>
          <w:szCs w:val="20"/>
          <w:lang w:val="fr-FR"/>
        </w:rPr>
      </w:pPr>
    </w:p>
    <w:p w14:paraId="71D75DD5" w14:textId="77777777" w:rsidR="000152C6" w:rsidRPr="0032190F" w:rsidRDefault="000152C6" w:rsidP="000152C6">
      <w:pPr>
        <w:ind w:right="-196"/>
        <w:jc w:val="both"/>
        <w:rPr>
          <w:i/>
          <w:sz w:val="20"/>
          <w:szCs w:val="20"/>
          <w:lang w:val="fr-FR"/>
        </w:rPr>
      </w:pPr>
      <w:r w:rsidRPr="0032190F">
        <w:rPr>
          <w:b/>
          <w:i/>
          <w:sz w:val="20"/>
          <w:szCs w:val="20"/>
          <w:lang w:val="fr-FR"/>
        </w:rPr>
        <w:tab/>
      </w:r>
      <w:r w:rsidRPr="0032190F">
        <w:rPr>
          <w:i/>
          <w:sz w:val="20"/>
          <w:szCs w:val="20"/>
          <w:lang w:val="fr-FR"/>
        </w:rPr>
        <w:t xml:space="preserve">C'est la face orange (0,8 m par 0,8 m) relativement plate et lisse. Elle porte un profond éclat ovale (0,3 m par 0,1 m) dans sa moitié sud. Le C est inscrit en haut de la surface ainsi que deux numéros : à gauche </w:t>
      </w:r>
      <w:r w:rsidRPr="0032190F">
        <w:rPr>
          <w:i/>
          <w:sz w:val="20"/>
          <w:szCs w:val="20"/>
          <w:u w:val="single"/>
          <w:lang w:val="fr-FR"/>
        </w:rPr>
        <w:t>ZIV GIR33</w:t>
      </w:r>
      <w:r w:rsidRPr="0032190F">
        <w:rPr>
          <w:i/>
          <w:sz w:val="20"/>
          <w:szCs w:val="20"/>
          <w:lang w:val="fr-FR"/>
        </w:rPr>
        <w:t xml:space="preserve"> et en-dessous, écrit par Conti, ZIV-GI-R15B </w:t>
      </w:r>
      <w:r w:rsidRPr="0032190F">
        <w:rPr>
          <w:sz w:val="20"/>
          <w:szCs w:val="20"/>
          <w:lang w:val="fr-FR"/>
        </w:rPr>
        <w:t>(ph.1),</w:t>
      </w:r>
      <w:r w:rsidRPr="0032190F">
        <w:rPr>
          <w:i/>
          <w:sz w:val="20"/>
          <w:szCs w:val="20"/>
          <w:lang w:val="fr-FR"/>
        </w:rPr>
        <w:t xml:space="preserve"> avec une flèche vers le sud, en direction de la roche 15 C. Les gravures sont deux corniformes exécutés dans les styles A1 (fin et régulier) et B1 ainsi qu'un signe en T au piquetage plus grossier.</w:t>
      </w:r>
    </w:p>
    <w:p w14:paraId="6E37B242" w14:textId="77777777" w:rsidR="000152C6" w:rsidRPr="0032190F" w:rsidRDefault="000152C6" w:rsidP="000152C6">
      <w:pPr>
        <w:ind w:right="-196"/>
        <w:jc w:val="both"/>
        <w:rPr>
          <w:sz w:val="20"/>
          <w:szCs w:val="20"/>
          <w:lang w:val="fr-FR"/>
        </w:rPr>
      </w:pPr>
      <w:r w:rsidRPr="0032190F">
        <w:rPr>
          <w:sz w:val="20"/>
          <w:szCs w:val="20"/>
          <w:lang w:val="fr-FR"/>
        </w:rPr>
        <w:t xml:space="preserve">Photos 1969 : R dans site, Roche+ gravures + C, 4 photos de gravures </w:t>
      </w:r>
    </w:p>
    <w:p w14:paraId="69BE6DCF" w14:textId="77777777" w:rsidR="000152C6" w:rsidRPr="0032190F" w:rsidRDefault="000152C6" w:rsidP="000152C6">
      <w:pPr>
        <w:ind w:right="-196"/>
        <w:jc w:val="both"/>
        <w:rPr>
          <w:b/>
          <w:sz w:val="20"/>
          <w:szCs w:val="20"/>
          <w:lang w:val="fr-FR"/>
        </w:rPr>
      </w:pPr>
    </w:p>
    <w:p w14:paraId="49878454" w14:textId="77777777" w:rsidR="000152C6" w:rsidRPr="0032190F" w:rsidRDefault="000152C6" w:rsidP="000152C6">
      <w:pPr>
        <w:ind w:right="-196"/>
        <w:jc w:val="both"/>
        <w:rPr>
          <w:sz w:val="20"/>
          <w:szCs w:val="20"/>
          <w:lang w:val="fr-FR"/>
        </w:rPr>
      </w:pPr>
      <w:r w:rsidRPr="0032190F">
        <w:rPr>
          <w:b/>
          <w:sz w:val="20"/>
          <w:szCs w:val="20"/>
          <w:lang w:val="fr-FR"/>
        </w:rPr>
        <w:t>Repère</w:t>
      </w:r>
      <w:r w:rsidRPr="0032190F">
        <w:rPr>
          <w:sz w:val="20"/>
          <w:szCs w:val="20"/>
          <w:lang w:val="fr-FR"/>
        </w:rPr>
        <w:t xml:space="preserve"> : A quatre mètres au nord se trouve une petite paroi et un peu à droite un raidillon menant vers le nord-ouest. Il conduit à un palier, situé au-dessus de la paroi, où se trouve la roche 16 C.</w:t>
      </w:r>
    </w:p>
    <w:p w14:paraId="6EEC5418" w14:textId="77777777" w:rsidR="000152C6" w:rsidRPr="0032190F" w:rsidRDefault="000152C6" w:rsidP="000152C6">
      <w:pPr>
        <w:ind w:right="-196"/>
        <w:jc w:val="both"/>
        <w:rPr>
          <w:sz w:val="20"/>
          <w:szCs w:val="20"/>
          <w:lang w:val="fr-FR"/>
        </w:rPr>
      </w:pPr>
    </w:p>
    <w:p w14:paraId="7B6304CA" w14:textId="77777777" w:rsidR="000152C6" w:rsidRPr="0032190F" w:rsidRDefault="000152C6" w:rsidP="000152C6">
      <w:pPr>
        <w:ind w:right="-196"/>
        <w:jc w:val="both"/>
        <w:rPr>
          <w:sz w:val="20"/>
          <w:szCs w:val="20"/>
          <w:lang w:val="fr-FR"/>
        </w:rPr>
      </w:pPr>
      <w:r w:rsidRPr="0032190F">
        <w:rPr>
          <w:sz w:val="20"/>
          <w:szCs w:val="20"/>
          <w:lang w:val="fr-FR"/>
        </w:rPr>
        <w:tab/>
        <w:t>Descendre de 12 m vers le nord-est dans un couloir. Passer entre un schiste orange situé au nord et un bloc couvvert de lichens jaunes au sud-est.</w:t>
      </w:r>
    </w:p>
    <w:p w14:paraId="20BBC520" w14:textId="77777777" w:rsidR="000152C6" w:rsidRPr="0032190F" w:rsidRDefault="000152C6" w:rsidP="000152C6">
      <w:pPr>
        <w:ind w:right="-196"/>
        <w:jc w:val="both"/>
        <w:rPr>
          <w:sz w:val="20"/>
          <w:szCs w:val="20"/>
          <w:lang w:val="fr-FR"/>
        </w:rPr>
      </w:pPr>
    </w:p>
    <w:p w14:paraId="5E862D52" w14:textId="77777777" w:rsidR="000152C6" w:rsidRPr="0032190F" w:rsidRDefault="000152C6" w:rsidP="000152C6">
      <w:pPr>
        <w:ind w:right="-196"/>
        <w:jc w:val="both"/>
        <w:rPr>
          <w:b/>
          <w:sz w:val="20"/>
          <w:szCs w:val="20"/>
          <w:lang w:val="fr-FR"/>
        </w:rPr>
      </w:pPr>
      <w:r w:rsidRPr="0032190F">
        <w:rPr>
          <w:b/>
          <w:sz w:val="20"/>
          <w:szCs w:val="20"/>
          <w:lang w:val="fr-FR"/>
        </w:rPr>
        <w:t xml:space="preserve">Roche 15 </w:t>
      </w:r>
      <w:r w:rsidRPr="00426505">
        <w:rPr>
          <w:rFonts w:ascii="Symbol" w:hAnsi="Symbol"/>
          <w:b/>
          <w:sz w:val="20"/>
          <w:szCs w:val="20"/>
        </w:rPr>
        <w:t></w:t>
      </w:r>
      <w:r w:rsidRPr="0032190F">
        <w:rPr>
          <w:b/>
          <w:sz w:val="20"/>
          <w:szCs w:val="20"/>
          <w:lang w:val="fr-FR"/>
        </w:rPr>
        <w:t xml:space="preserve"> . Zone IV . Groupe I</w:t>
      </w:r>
    </w:p>
    <w:p w14:paraId="5C8594AE" w14:textId="77777777" w:rsidR="000152C6" w:rsidRPr="0032190F" w:rsidRDefault="000152C6" w:rsidP="000152C6">
      <w:pPr>
        <w:ind w:right="-196"/>
        <w:jc w:val="both"/>
        <w:rPr>
          <w:b/>
          <w:i/>
          <w:sz w:val="20"/>
          <w:szCs w:val="20"/>
          <w:lang w:val="fr-FR"/>
        </w:rPr>
      </w:pPr>
      <w:r w:rsidRPr="0032190F">
        <w:rPr>
          <w:b/>
          <w:i/>
          <w:sz w:val="20"/>
          <w:szCs w:val="20"/>
          <w:lang w:val="fr-FR"/>
        </w:rPr>
        <w:t>Roche aux cupules douteuses</w:t>
      </w:r>
    </w:p>
    <w:p w14:paraId="0BA5B4A6" w14:textId="77777777" w:rsidR="000152C6" w:rsidRPr="0032190F" w:rsidRDefault="000152C6" w:rsidP="000152C6">
      <w:pPr>
        <w:ind w:right="-196"/>
        <w:jc w:val="both"/>
        <w:rPr>
          <w:sz w:val="20"/>
          <w:szCs w:val="20"/>
          <w:lang w:val="fr-FR"/>
        </w:rPr>
      </w:pPr>
    </w:p>
    <w:p w14:paraId="6F100B2F" w14:textId="77777777" w:rsidR="000152C6" w:rsidRPr="0032190F" w:rsidRDefault="000152C6" w:rsidP="000152C6">
      <w:pPr>
        <w:ind w:right="-196"/>
        <w:jc w:val="both"/>
        <w:rPr>
          <w:i/>
          <w:sz w:val="20"/>
          <w:szCs w:val="20"/>
          <w:lang w:val="fr-FR"/>
        </w:rPr>
      </w:pPr>
      <w:r w:rsidRPr="0032190F">
        <w:rPr>
          <w:i/>
          <w:sz w:val="20"/>
          <w:szCs w:val="20"/>
          <w:lang w:val="fr-FR"/>
        </w:rPr>
        <w:tab/>
        <w:t xml:space="preserve">C'est un schiste vert étiré d'est en ouest et situé au ras du sol au sud, à l'ouest et au nord-ouest. Sa face de pendage 20° sud -est (0,7 m par 0,6 m), patinée en orange clair, descend vers l'est jusqu'au sol par une série de petits décrochements et présente des cupules probablement récentes </w:t>
      </w:r>
    </w:p>
    <w:p w14:paraId="558A03D5" w14:textId="77777777" w:rsidR="000152C6" w:rsidRPr="0032190F" w:rsidRDefault="000152C6" w:rsidP="000152C6">
      <w:pPr>
        <w:ind w:right="-196"/>
        <w:jc w:val="both"/>
        <w:rPr>
          <w:i/>
          <w:sz w:val="20"/>
          <w:szCs w:val="20"/>
          <w:lang w:val="fr-FR"/>
        </w:rPr>
      </w:pPr>
    </w:p>
    <w:p w14:paraId="2AC1E2AA" w14:textId="77777777" w:rsidR="000152C6" w:rsidRPr="0032190F" w:rsidRDefault="000152C6" w:rsidP="000152C6">
      <w:pPr>
        <w:ind w:right="-196" w:firstLine="709"/>
        <w:jc w:val="both"/>
        <w:rPr>
          <w:sz w:val="20"/>
          <w:szCs w:val="20"/>
          <w:lang w:val="fr-FR"/>
        </w:rPr>
      </w:pPr>
      <w:r w:rsidRPr="0032190F">
        <w:rPr>
          <w:sz w:val="20"/>
          <w:szCs w:val="20"/>
          <w:lang w:val="fr-FR"/>
        </w:rPr>
        <w:t>Continuer vers le bloc plurimétrique bouchant un goulet qui monte vers le nord-ouest. Ce bloc s'appuie contre une paroi qui se prolonge en devenant verticale sud-sud-ouest.</w:t>
      </w:r>
    </w:p>
    <w:p w14:paraId="6B2156E4" w14:textId="77777777" w:rsidR="000152C6" w:rsidRPr="0032190F" w:rsidRDefault="000152C6" w:rsidP="000152C6">
      <w:pPr>
        <w:ind w:right="-196"/>
        <w:jc w:val="both"/>
        <w:rPr>
          <w:sz w:val="20"/>
          <w:szCs w:val="20"/>
          <w:lang w:val="fr-FR"/>
        </w:rPr>
      </w:pPr>
    </w:p>
    <w:p w14:paraId="790F5F70" w14:textId="77777777" w:rsidR="000152C6" w:rsidRPr="0032190F" w:rsidRDefault="000152C6" w:rsidP="000152C6">
      <w:pPr>
        <w:rPr>
          <w:lang w:val="fr-FR"/>
        </w:rPr>
      </w:pPr>
      <w:r w:rsidRPr="0032190F">
        <w:rPr>
          <w:lang w:val="fr-FR"/>
        </w:rPr>
        <w:t>Roche 17 . Zone IV . Groupe I</w:t>
      </w:r>
    </w:p>
    <w:p w14:paraId="5DCD3A35" w14:textId="77777777" w:rsidR="000152C6" w:rsidRPr="0032190F" w:rsidRDefault="000152C6" w:rsidP="000152C6">
      <w:pPr>
        <w:ind w:right="-196"/>
        <w:jc w:val="both"/>
        <w:rPr>
          <w:b/>
          <w:i/>
          <w:sz w:val="20"/>
          <w:szCs w:val="20"/>
          <w:lang w:val="fr-FR"/>
        </w:rPr>
      </w:pPr>
      <w:r w:rsidRPr="0032190F">
        <w:rPr>
          <w:b/>
          <w:i/>
          <w:sz w:val="20"/>
          <w:szCs w:val="20"/>
          <w:lang w:val="fr-FR"/>
        </w:rPr>
        <w:t>Roche du corniforme en V</w:t>
      </w:r>
    </w:p>
    <w:p w14:paraId="253EDA19" w14:textId="77777777" w:rsidR="000152C6" w:rsidRPr="0032190F" w:rsidRDefault="000152C6" w:rsidP="000152C6">
      <w:pPr>
        <w:ind w:right="-196"/>
        <w:jc w:val="both"/>
        <w:rPr>
          <w:sz w:val="20"/>
          <w:szCs w:val="20"/>
          <w:lang w:val="fr-FR"/>
        </w:rPr>
      </w:pPr>
    </w:p>
    <w:p w14:paraId="7741B890" w14:textId="77777777" w:rsidR="000152C6" w:rsidRPr="0032190F" w:rsidRDefault="000152C6" w:rsidP="000152C6">
      <w:pPr>
        <w:ind w:right="-196"/>
        <w:jc w:val="both"/>
        <w:rPr>
          <w:i/>
          <w:sz w:val="20"/>
          <w:szCs w:val="20"/>
          <w:lang w:val="fr-FR"/>
        </w:rPr>
      </w:pPr>
      <w:r w:rsidRPr="0032190F">
        <w:rPr>
          <w:b/>
          <w:i/>
          <w:sz w:val="20"/>
          <w:szCs w:val="20"/>
          <w:lang w:val="fr-FR"/>
        </w:rPr>
        <w:tab/>
      </w:r>
      <w:r w:rsidRPr="0032190F">
        <w:rPr>
          <w:i/>
          <w:sz w:val="20"/>
          <w:szCs w:val="20"/>
          <w:lang w:val="fr-FR"/>
        </w:rPr>
        <w:t xml:space="preserve">Examiner, au-delà du bloc, cette paroi verticale </w:t>
      </w:r>
      <w:r w:rsidRPr="0032190F">
        <w:rPr>
          <w:b/>
          <w:i/>
          <w:sz w:val="20"/>
          <w:szCs w:val="20"/>
          <w:lang w:val="fr-FR"/>
        </w:rPr>
        <w:t>(face a</w:t>
      </w:r>
      <w:r w:rsidRPr="0032190F">
        <w:rPr>
          <w:i/>
          <w:sz w:val="20"/>
          <w:szCs w:val="20"/>
          <w:lang w:val="fr-FR"/>
        </w:rPr>
        <w:t xml:space="preserve">) de grès gris-vert, à peine patinée en orange. A 0,4 m du sol repérer un corniforme épais en forme de V. Le numéro est inscrit à gauche et il ne semble pas y avoir de C. La </w:t>
      </w:r>
      <w:r w:rsidRPr="0032190F">
        <w:rPr>
          <w:b/>
          <w:i/>
          <w:sz w:val="20"/>
          <w:szCs w:val="20"/>
          <w:lang w:val="fr-FR"/>
        </w:rPr>
        <w:t>face b</w:t>
      </w:r>
      <w:r w:rsidRPr="0032190F">
        <w:rPr>
          <w:i/>
          <w:sz w:val="20"/>
          <w:szCs w:val="20"/>
          <w:lang w:val="fr-FR"/>
        </w:rPr>
        <w:t xml:space="preserve"> est le rebord du dessus de la paroi (face a), au ras de l’arête sud-est. La surface patinée en orange présente une barre munie de trois appendices.</w:t>
      </w:r>
    </w:p>
    <w:p w14:paraId="2F525118" w14:textId="77777777" w:rsidR="000152C6" w:rsidRPr="0032190F" w:rsidRDefault="000152C6" w:rsidP="000152C6">
      <w:pPr>
        <w:ind w:right="-196"/>
        <w:jc w:val="both"/>
        <w:rPr>
          <w:sz w:val="20"/>
          <w:szCs w:val="20"/>
          <w:lang w:val="fr-FR"/>
        </w:rPr>
      </w:pPr>
      <w:r w:rsidRPr="0032190F">
        <w:rPr>
          <w:sz w:val="20"/>
          <w:szCs w:val="20"/>
          <w:lang w:val="fr-FR"/>
        </w:rPr>
        <w:t xml:space="preserve">Photos 1969 : R dans site, Roche, photo de gravure </w:t>
      </w:r>
    </w:p>
    <w:p w14:paraId="03FDC50A" w14:textId="77777777" w:rsidR="000152C6" w:rsidRPr="0032190F" w:rsidRDefault="000152C6" w:rsidP="000152C6">
      <w:pPr>
        <w:ind w:right="-196"/>
        <w:jc w:val="both"/>
        <w:rPr>
          <w:sz w:val="20"/>
          <w:szCs w:val="20"/>
          <w:lang w:val="fr-FR"/>
        </w:rPr>
      </w:pPr>
    </w:p>
    <w:p w14:paraId="397CB067" w14:textId="77777777" w:rsidR="000152C6" w:rsidRPr="0032190F" w:rsidRDefault="000152C6" w:rsidP="000152C6">
      <w:pPr>
        <w:ind w:right="-196"/>
        <w:jc w:val="both"/>
        <w:rPr>
          <w:sz w:val="20"/>
          <w:szCs w:val="20"/>
          <w:lang w:val="fr-FR"/>
        </w:rPr>
      </w:pPr>
      <w:r w:rsidRPr="0032190F">
        <w:rPr>
          <w:sz w:val="20"/>
          <w:szCs w:val="20"/>
          <w:lang w:val="fr-FR"/>
        </w:rPr>
        <w:tab/>
        <w:t>Revenir vers la roche 15 C (au sud-ouest), dont on aperçoit la belle face orange, de pendage 60°est, ponctuée de lichens et portant un important décrochement dans le bas. A une quinzaine de mètres de cette roche, sur un replat herbeux, passer à droite d'un bloc de grès gris-violet, patiné de brun orange, présentant une pointe vers l'est à 1,5 m du sol et une arête est - ouest en pente vers l'ouest. Observer sa face sud-ouest (2 m par 2m, pendage 45°sud) et en particulier son pied où un petit bloc est enterré.</w:t>
      </w:r>
    </w:p>
    <w:p w14:paraId="7F8839DA" w14:textId="77777777" w:rsidR="000152C6" w:rsidRPr="0032190F" w:rsidRDefault="000152C6" w:rsidP="000152C6">
      <w:pPr>
        <w:ind w:right="-196"/>
        <w:jc w:val="both"/>
        <w:rPr>
          <w:sz w:val="20"/>
          <w:szCs w:val="20"/>
          <w:lang w:val="fr-FR"/>
        </w:rPr>
      </w:pPr>
    </w:p>
    <w:p w14:paraId="2820699E" w14:textId="77777777" w:rsidR="000152C6" w:rsidRPr="0032190F" w:rsidRDefault="000152C6" w:rsidP="000152C6">
      <w:pPr>
        <w:ind w:right="-196"/>
        <w:jc w:val="both"/>
        <w:rPr>
          <w:b/>
          <w:sz w:val="20"/>
          <w:szCs w:val="20"/>
          <w:lang w:val="fr-FR"/>
        </w:rPr>
      </w:pPr>
      <w:r w:rsidRPr="0032190F">
        <w:rPr>
          <w:b/>
          <w:sz w:val="20"/>
          <w:szCs w:val="20"/>
          <w:lang w:val="fr-FR"/>
        </w:rPr>
        <w:t xml:space="preserve">Roche 15 </w:t>
      </w:r>
      <w:r w:rsidRPr="00426505">
        <w:rPr>
          <w:rFonts w:ascii="Symbol" w:hAnsi="Symbol"/>
          <w:b/>
          <w:sz w:val="20"/>
          <w:szCs w:val="20"/>
        </w:rPr>
        <w:t></w:t>
      </w:r>
      <w:r w:rsidRPr="0032190F">
        <w:rPr>
          <w:b/>
          <w:sz w:val="20"/>
          <w:szCs w:val="20"/>
          <w:lang w:val="fr-FR"/>
        </w:rPr>
        <w:t xml:space="preserve"> . Zone IV . Groupe I</w:t>
      </w:r>
    </w:p>
    <w:p w14:paraId="7E808AF7" w14:textId="77777777" w:rsidR="000152C6" w:rsidRPr="0032190F" w:rsidRDefault="000152C6" w:rsidP="000152C6">
      <w:pPr>
        <w:ind w:right="-196"/>
        <w:jc w:val="both"/>
        <w:rPr>
          <w:b/>
          <w:i/>
          <w:sz w:val="20"/>
          <w:szCs w:val="20"/>
          <w:lang w:val="fr-FR"/>
        </w:rPr>
      </w:pPr>
      <w:r w:rsidRPr="0032190F">
        <w:rPr>
          <w:b/>
          <w:i/>
          <w:sz w:val="20"/>
          <w:szCs w:val="20"/>
          <w:lang w:val="fr-FR"/>
        </w:rPr>
        <w:t>Roche du corniforme vert</w:t>
      </w:r>
    </w:p>
    <w:p w14:paraId="24602B41" w14:textId="77777777" w:rsidR="000152C6" w:rsidRPr="0032190F" w:rsidRDefault="000152C6" w:rsidP="000152C6">
      <w:pPr>
        <w:ind w:right="-196"/>
        <w:jc w:val="both"/>
        <w:rPr>
          <w:sz w:val="20"/>
          <w:szCs w:val="20"/>
          <w:lang w:val="fr-FR"/>
        </w:rPr>
      </w:pPr>
    </w:p>
    <w:p w14:paraId="18682A77" w14:textId="77777777" w:rsidR="000152C6" w:rsidRPr="0032190F" w:rsidRDefault="000152C6" w:rsidP="000152C6">
      <w:pPr>
        <w:ind w:right="-196"/>
        <w:jc w:val="both"/>
        <w:rPr>
          <w:i/>
          <w:sz w:val="20"/>
          <w:szCs w:val="20"/>
          <w:lang w:val="fr-FR"/>
        </w:rPr>
      </w:pPr>
      <w:r w:rsidRPr="0032190F">
        <w:rPr>
          <w:i/>
          <w:sz w:val="20"/>
          <w:szCs w:val="20"/>
          <w:lang w:val="fr-FR"/>
        </w:rPr>
        <w:lastRenderedPageBreak/>
        <w:tab/>
        <w:t>C'est un caillou de schiste vert avec des restes de patine orange clair sur sa face supérieure, située à</w:t>
      </w:r>
      <w:r w:rsidRPr="0032190F">
        <w:rPr>
          <w:i/>
          <w:sz w:val="20"/>
          <w:szCs w:val="20"/>
          <w:lang w:val="fr-FR"/>
        </w:rPr>
        <w:br/>
        <w:t xml:space="preserve"> 0,1 m du sol (0,6 m par 0,5 m, de pendage 20°est). Repérer un corniforme à corps rectangulaire allongé et à cornes divergentes, dirigées vers l'est.</w:t>
      </w:r>
    </w:p>
    <w:p w14:paraId="6F31E681" w14:textId="77777777" w:rsidR="000152C6" w:rsidRPr="0032190F" w:rsidRDefault="000152C6" w:rsidP="000152C6">
      <w:pPr>
        <w:ind w:right="-196"/>
        <w:jc w:val="both"/>
        <w:rPr>
          <w:i/>
          <w:sz w:val="20"/>
          <w:szCs w:val="20"/>
          <w:lang w:val="fr-FR"/>
        </w:rPr>
      </w:pPr>
    </w:p>
    <w:p w14:paraId="6864C372" w14:textId="77777777" w:rsidR="000152C6" w:rsidRPr="0032190F" w:rsidRDefault="000152C6" w:rsidP="000152C6">
      <w:pPr>
        <w:ind w:right="-196"/>
        <w:jc w:val="both"/>
        <w:rPr>
          <w:sz w:val="20"/>
          <w:szCs w:val="20"/>
          <w:lang w:val="fr-FR"/>
        </w:rPr>
      </w:pPr>
      <w:r w:rsidRPr="0032190F">
        <w:rPr>
          <w:b/>
          <w:sz w:val="20"/>
          <w:szCs w:val="20"/>
          <w:lang w:val="fr-FR"/>
        </w:rPr>
        <w:t>Repère</w:t>
      </w:r>
      <w:r w:rsidRPr="0032190F">
        <w:rPr>
          <w:sz w:val="20"/>
          <w:szCs w:val="20"/>
          <w:lang w:val="fr-FR"/>
        </w:rPr>
        <w:t xml:space="preserve"> : cette roche est à douze mètres au sud-est de la roche 15B et à douze mètres au sud-ouest de la roche 15 A.</w:t>
      </w:r>
    </w:p>
    <w:p w14:paraId="7CAACB7F" w14:textId="77777777" w:rsidR="000152C6" w:rsidRPr="0032190F" w:rsidRDefault="000152C6" w:rsidP="000152C6">
      <w:pPr>
        <w:ind w:right="-196"/>
        <w:jc w:val="both"/>
        <w:rPr>
          <w:sz w:val="20"/>
          <w:szCs w:val="20"/>
          <w:lang w:val="fr-FR"/>
        </w:rPr>
      </w:pPr>
    </w:p>
    <w:p w14:paraId="3F4DB43C" w14:textId="77777777" w:rsidR="000152C6" w:rsidRPr="0032190F" w:rsidRDefault="000152C6" w:rsidP="000152C6">
      <w:pPr>
        <w:ind w:right="-196"/>
        <w:jc w:val="both"/>
        <w:rPr>
          <w:sz w:val="20"/>
          <w:szCs w:val="20"/>
          <w:lang w:val="fr-FR"/>
        </w:rPr>
      </w:pPr>
      <w:r w:rsidRPr="0032190F">
        <w:rPr>
          <w:sz w:val="20"/>
          <w:szCs w:val="20"/>
          <w:lang w:val="fr-FR"/>
        </w:rPr>
        <w:tab/>
        <w:t xml:space="preserve">Le vallon se divise en deux autour d'un petit mamelon rocheux. Emprunter d'abord celui de droite, situé au sud. A l’extrémité est du mamelon, un bloc de pélite est déposé sur un affleurement et se dresse sur la gauche. Il présente une face de pendage 30° ouest. </w:t>
      </w:r>
    </w:p>
    <w:p w14:paraId="23082742" w14:textId="77777777" w:rsidR="000152C6" w:rsidRPr="0032190F" w:rsidRDefault="000152C6" w:rsidP="000152C6">
      <w:pPr>
        <w:ind w:right="-196"/>
        <w:jc w:val="both"/>
        <w:rPr>
          <w:sz w:val="20"/>
          <w:szCs w:val="20"/>
          <w:lang w:val="fr-FR"/>
        </w:rPr>
      </w:pPr>
    </w:p>
    <w:p w14:paraId="0AD6D111" w14:textId="77777777" w:rsidR="000152C6" w:rsidRPr="0032190F" w:rsidRDefault="000152C6" w:rsidP="000152C6">
      <w:pPr>
        <w:ind w:right="-196"/>
        <w:jc w:val="both"/>
        <w:rPr>
          <w:b/>
          <w:sz w:val="20"/>
          <w:szCs w:val="20"/>
          <w:lang w:val="fr-FR"/>
        </w:rPr>
      </w:pPr>
      <w:r w:rsidRPr="0032190F">
        <w:rPr>
          <w:b/>
          <w:sz w:val="20"/>
          <w:szCs w:val="20"/>
          <w:lang w:val="fr-FR"/>
        </w:rPr>
        <w:t>Roche 15 . Zone IV . Groupe I</w:t>
      </w:r>
    </w:p>
    <w:p w14:paraId="6E1F3497" w14:textId="77777777" w:rsidR="000152C6" w:rsidRPr="0032190F" w:rsidRDefault="000152C6" w:rsidP="000152C6">
      <w:pPr>
        <w:rPr>
          <w:b/>
          <w:lang w:val="fr-FR"/>
        </w:rPr>
      </w:pPr>
      <w:r w:rsidRPr="0032190F">
        <w:rPr>
          <w:lang w:val="fr-FR"/>
        </w:rPr>
        <w:t xml:space="preserve">Roche des corniformes perpendiculaires emboîtés </w:t>
      </w:r>
    </w:p>
    <w:p w14:paraId="3E3186A2" w14:textId="77777777" w:rsidR="000152C6" w:rsidRPr="0032190F" w:rsidRDefault="000152C6" w:rsidP="000152C6">
      <w:pPr>
        <w:ind w:right="-196"/>
        <w:jc w:val="both"/>
        <w:rPr>
          <w:sz w:val="20"/>
          <w:szCs w:val="20"/>
          <w:lang w:val="fr-FR"/>
        </w:rPr>
      </w:pPr>
    </w:p>
    <w:p w14:paraId="0D06BF69" w14:textId="77777777" w:rsidR="000152C6" w:rsidRPr="0032190F" w:rsidRDefault="000152C6" w:rsidP="000152C6">
      <w:pPr>
        <w:ind w:right="-196"/>
        <w:jc w:val="both"/>
        <w:rPr>
          <w:i/>
          <w:sz w:val="20"/>
          <w:szCs w:val="20"/>
          <w:lang w:val="fr-FR"/>
        </w:rPr>
      </w:pPr>
      <w:r w:rsidRPr="0032190F">
        <w:rPr>
          <w:b/>
          <w:i/>
          <w:sz w:val="20"/>
          <w:szCs w:val="20"/>
          <w:lang w:val="fr-FR"/>
        </w:rPr>
        <w:tab/>
      </w:r>
      <w:r w:rsidRPr="0032190F">
        <w:rPr>
          <w:i/>
          <w:sz w:val="20"/>
          <w:szCs w:val="20"/>
          <w:lang w:val="fr-FR"/>
        </w:rPr>
        <w:t>La surface (1,0 m par 0,8 m)n'est ni plate, ni lisse mais de couleur orange vif au centre avec des lichens jaunes et noirs dans le haut.Un petit numéro ZIV-GI-R15 est écrit près du bord gauche, à droite de lichens jaunes clairs, sous des lichens jaunes vifs. Dessous, un plus grand numéro est écrit par Conti. Seuls Z -G -R15 sont lisibles. Une croix a été surcreusée au-dessus d'un cercle de petites cupules récentes. Une gravure est intéressante et assez bien exécutée : un corniforme à corps linéaire, à cornes refermées, encerclant un corniforme semblable, mais à cornes non fermées et disposé perpendiculairement. Le style est fin, A1 ou A2 mais la gravure est parfois profonde. Cette roche a longtemps porté le numéro 15</w:t>
      </w:r>
      <w:r w:rsidRPr="0032190F">
        <w:rPr>
          <w:i/>
          <w:sz w:val="20"/>
          <w:szCs w:val="20"/>
          <w:vertAlign w:val="subscript"/>
          <w:lang w:val="fr-FR"/>
        </w:rPr>
        <w:t>2</w:t>
      </w:r>
      <w:r w:rsidRPr="0032190F">
        <w:rPr>
          <w:i/>
          <w:sz w:val="20"/>
          <w:szCs w:val="20"/>
          <w:lang w:val="fr-FR"/>
        </w:rPr>
        <w:t xml:space="preserve"> ou 15</w:t>
      </w:r>
      <w:r w:rsidRPr="0032190F">
        <w:rPr>
          <w:i/>
          <w:sz w:val="20"/>
          <w:szCs w:val="20"/>
          <w:vertAlign w:val="subscript"/>
          <w:lang w:val="fr-FR"/>
        </w:rPr>
        <w:t>1</w:t>
      </w:r>
    </w:p>
    <w:p w14:paraId="56E9C85B" w14:textId="77777777" w:rsidR="000152C6" w:rsidRPr="0032190F" w:rsidRDefault="000152C6" w:rsidP="000152C6">
      <w:pPr>
        <w:ind w:right="-196"/>
        <w:jc w:val="both"/>
        <w:rPr>
          <w:i/>
          <w:sz w:val="20"/>
          <w:szCs w:val="20"/>
          <w:lang w:val="fr-FR"/>
        </w:rPr>
      </w:pPr>
    </w:p>
    <w:p w14:paraId="61B82126" w14:textId="77777777" w:rsidR="000152C6" w:rsidRPr="0032190F" w:rsidRDefault="000152C6" w:rsidP="000152C6">
      <w:pPr>
        <w:ind w:right="-196"/>
        <w:jc w:val="both"/>
        <w:rPr>
          <w:sz w:val="20"/>
          <w:szCs w:val="20"/>
          <w:lang w:val="fr-FR"/>
        </w:rPr>
      </w:pPr>
      <w:r w:rsidRPr="0032190F">
        <w:rPr>
          <w:b/>
          <w:sz w:val="20"/>
          <w:szCs w:val="20"/>
          <w:lang w:val="fr-FR"/>
        </w:rPr>
        <w:t>Repère</w:t>
      </w:r>
      <w:r w:rsidRPr="0032190F">
        <w:rPr>
          <w:sz w:val="20"/>
          <w:szCs w:val="20"/>
          <w:lang w:val="fr-FR"/>
        </w:rPr>
        <w:t xml:space="preserve"> : on peut atteindre cette roche à partir de la roche 17 en descendant vers le sud-est.</w:t>
      </w:r>
    </w:p>
    <w:p w14:paraId="6FDCA3B1" w14:textId="77777777" w:rsidR="000152C6" w:rsidRPr="0032190F" w:rsidRDefault="000152C6" w:rsidP="000152C6">
      <w:pPr>
        <w:ind w:right="-196"/>
        <w:jc w:val="both"/>
        <w:rPr>
          <w:sz w:val="20"/>
          <w:szCs w:val="20"/>
          <w:lang w:val="fr-FR"/>
        </w:rPr>
      </w:pPr>
    </w:p>
    <w:p w14:paraId="7E80A4EC" w14:textId="77777777" w:rsidR="000152C6" w:rsidRPr="0032190F" w:rsidRDefault="000152C6" w:rsidP="000152C6">
      <w:pPr>
        <w:ind w:right="-196"/>
        <w:jc w:val="both"/>
        <w:rPr>
          <w:sz w:val="20"/>
          <w:szCs w:val="20"/>
          <w:lang w:val="fr-FR"/>
        </w:rPr>
      </w:pPr>
      <w:r w:rsidRPr="0032190F">
        <w:rPr>
          <w:sz w:val="20"/>
          <w:szCs w:val="20"/>
          <w:lang w:val="fr-FR"/>
        </w:rPr>
        <w:tab/>
        <w:t xml:space="preserve">Rejoindre le couloir situé plus au nord, en contrebas de la roche 15. Les roches y sont très colorées : du vert et du violet sur le même bloc, patine rouge sur des pélites vert sapin…. A gauche, en descendant le couloir, une belle paroi a ses faces sud et sud-est presque rouges. </w:t>
      </w:r>
    </w:p>
    <w:p w14:paraId="2843FA08" w14:textId="77777777" w:rsidR="000152C6" w:rsidRPr="0032190F" w:rsidRDefault="000152C6" w:rsidP="000152C6">
      <w:pPr>
        <w:ind w:right="-196"/>
        <w:jc w:val="both"/>
        <w:rPr>
          <w:sz w:val="20"/>
          <w:szCs w:val="20"/>
          <w:lang w:val="fr-FR"/>
        </w:rPr>
      </w:pPr>
    </w:p>
    <w:p w14:paraId="52DBC7F7" w14:textId="77777777" w:rsidR="000152C6" w:rsidRPr="0032190F" w:rsidRDefault="000152C6" w:rsidP="000152C6">
      <w:pPr>
        <w:ind w:right="-196"/>
        <w:jc w:val="both"/>
        <w:rPr>
          <w:b/>
          <w:sz w:val="20"/>
          <w:szCs w:val="20"/>
          <w:lang w:val="fr-FR"/>
        </w:rPr>
      </w:pPr>
      <w:r w:rsidRPr="0032190F">
        <w:rPr>
          <w:b/>
          <w:sz w:val="20"/>
          <w:szCs w:val="20"/>
          <w:lang w:val="fr-FR"/>
        </w:rPr>
        <w:t>Roche 18 . Zone IV . Groupe I</w:t>
      </w:r>
    </w:p>
    <w:p w14:paraId="54933E5F" w14:textId="77777777" w:rsidR="000152C6" w:rsidRPr="0032190F" w:rsidRDefault="000152C6" w:rsidP="000152C6">
      <w:pPr>
        <w:ind w:right="-196"/>
        <w:jc w:val="both"/>
        <w:rPr>
          <w:b/>
          <w:i/>
          <w:sz w:val="20"/>
          <w:szCs w:val="20"/>
          <w:lang w:val="fr-FR"/>
        </w:rPr>
      </w:pPr>
      <w:r w:rsidRPr="0032190F">
        <w:rPr>
          <w:b/>
          <w:i/>
          <w:sz w:val="20"/>
          <w:szCs w:val="20"/>
          <w:lang w:val="fr-FR"/>
        </w:rPr>
        <w:t>Roche très rouge</w:t>
      </w:r>
    </w:p>
    <w:p w14:paraId="2FCCB514" w14:textId="77777777" w:rsidR="000152C6" w:rsidRPr="0032190F" w:rsidRDefault="000152C6" w:rsidP="000152C6">
      <w:pPr>
        <w:ind w:right="-196"/>
        <w:jc w:val="both"/>
        <w:rPr>
          <w:sz w:val="20"/>
          <w:szCs w:val="20"/>
          <w:lang w:val="fr-FR"/>
        </w:rPr>
      </w:pPr>
    </w:p>
    <w:p w14:paraId="5B4B8FB0" w14:textId="77777777" w:rsidR="000152C6" w:rsidRPr="0032190F" w:rsidRDefault="000152C6" w:rsidP="000152C6">
      <w:pPr>
        <w:ind w:right="-196"/>
        <w:jc w:val="both"/>
        <w:rPr>
          <w:i/>
          <w:sz w:val="20"/>
          <w:szCs w:val="20"/>
          <w:lang w:val="fr-FR"/>
        </w:rPr>
      </w:pPr>
      <w:r w:rsidRPr="0032190F">
        <w:rPr>
          <w:b/>
          <w:i/>
          <w:sz w:val="20"/>
          <w:szCs w:val="20"/>
          <w:lang w:val="fr-FR"/>
        </w:rPr>
        <w:tab/>
      </w:r>
      <w:r w:rsidRPr="0032190F">
        <w:rPr>
          <w:i/>
          <w:sz w:val="20"/>
          <w:szCs w:val="20"/>
          <w:lang w:val="fr-FR"/>
        </w:rPr>
        <w:t xml:space="preserve">C'est cette belle paroi de grès vert patinée de couleur rouge, assez plate mais peu lisse (4 m par 4 m) de pendage 45° sud-est. Observer que la couleur passe au gris-vert et au violet à droite d'un décrochement. A 1,5 m à gauche de ce décrochement et à 0,4 m du sol, se trouve un réticulé ovale à treize cases décalées </w:t>
      </w:r>
      <w:r w:rsidRPr="0032190F">
        <w:rPr>
          <w:sz w:val="20"/>
          <w:szCs w:val="20"/>
          <w:lang w:val="fr-FR"/>
        </w:rPr>
        <w:t xml:space="preserve">(ph.1). </w:t>
      </w:r>
      <w:r w:rsidRPr="0032190F">
        <w:rPr>
          <w:i/>
          <w:sz w:val="20"/>
          <w:szCs w:val="20"/>
          <w:lang w:val="fr-FR"/>
        </w:rPr>
        <w:t xml:space="preserve">A 0,15 m en-dessous est écrit le numéro ZIV GI R18 (R18 peu visible car inscrit sur une partie verte, une écaille de roche a dû sauter). Un corniforme est situé plus bas et plus à droite </w:t>
      </w:r>
      <w:r w:rsidRPr="0032190F">
        <w:rPr>
          <w:sz w:val="20"/>
          <w:szCs w:val="20"/>
          <w:lang w:val="fr-FR"/>
        </w:rPr>
        <w:t>(ph. 2),</w:t>
      </w:r>
      <w:r w:rsidRPr="0032190F">
        <w:rPr>
          <w:i/>
          <w:sz w:val="20"/>
          <w:szCs w:val="20"/>
          <w:lang w:val="fr-FR"/>
        </w:rPr>
        <w:t xml:space="preserve"> à 0,1 m du sol. Il présente un corps carré et une plage rectangulaire entre ses cornes à deux segments perpendiculaires. </w:t>
      </w:r>
    </w:p>
    <w:p w14:paraId="7CD44174" w14:textId="77777777" w:rsidR="000152C6" w:rsidRPr="0032190F" w:rsidRDefault="000152C6" w:rsidP="000152C6">
      <w:pPr>
        <w:ind w:right="-196"/>
        <w:jc w:val="both"/>
        <w:rPr>
          <w:sz w:val="20"/>
          <w:szCs w:val="20"/>
          <w:lang w:val="fr-FR"/>
        </w:rPr>
      </w:pPr>
      <w:r w:rsidRPr="0032190F">
        <w:rPr>
          <w:sz w:val="20"/>
          <w:szCs w:val="20"/>
          <w:lang w:val="fr-FR"/>
        </w:rPr>
        <w:t>R dans site, Roche + cornu + n°, 2 ph. gravures</w:t>
      </w:r>
    </w:p>
    <w:p w14:paraId="75DFFC45" w14:textId="77777777" w:rsidR="000152C6" w:rsidRPr="0032190F" w:rsidRDefault="000152C6" w:rsidP="000152C6">
      <w:pPr>
        <w:ind w:right="-196"/>
        <w:jc w:val="both"/>
        <w:rPr>
          <w:sz w:val="20"/>
          <w:szCs w:val="20"/>
          <w:lang w:val="fr-FR"/>
        </w:rPr>
      </w:pPr>
    </w:p>
    <w:p w14:paraId="2CDDCA18" w14:textId="77777777" w:rsidR="000152C6" w:rsidRPr="0032190F" w:rsidRDefault="000152C6" w:rsidP="000152C6">
      <w:pPr>
        <w:ind w:right="-196"/>
        <w:jc w:val="both"/>
        <w:rPr>
          <w:sz w:val="20"/>
          <w:szCs w:val="20"/>
          <w:lang w:val="fr-FR"/>
        </w:rPr>
      </w:pPr>
      <w:r w:rsidRPr="0032190F">
        <w:rPr>
          <w:sz w:val="20"/>
          <w:szCs w:val="20"/>
          <w:lang w:val="fr-FR"/>
        </w:rPr>
        <w:tab/>
        <w:t>Aller à sept mètres à l'est-nord-est des gravures précédentes.</w:t>
      </w:r>
    </w:p>
    <w:p w14:paraId="539ECB44" w14:textId="77777777" w:rsidR="000152C6" w:rsidRPr="0032190F" w:rsidRDefault="000152C6" w:rsidP="000152C6">
      <w:pPr>
        <w:ind w:right="-196"/>
        <w:jc w:val="both"/>
        <w:rPr>
          <w:sz w:val="20"/>
          <w:szCs w:val="20"/>
          <w:lang w:val="fr-FR"/>
        </w:rPr>
      </w:pPr>
    </w:p>
    <w:p w14:paraId="0DE8D3A9" w14:textId="77777777" w:rsidR="000152C6" w:rsidRPr="0032190F" w:rsidRDefault="000152C6" w:rsidP="000152C6">
      <w:pPr>
        <w:ind w:right="-196"/>
        <w:jc w:val="both"/>
        <w:rPr>
          <w:b/>
          <w:sz w:val="20"/>
          <w:szCs w:val="20"/>
          <w:lang w:val="fr-FR"/>
        </w:rPr>
      </w:pPr>
      <w:r w:rsidRPr="0032190F">
        <w:rPr>
          <w:b/>
          <w:sz w:val="20"/>
          <w:szCs w:val="20"/>
          <w:lang w:val="fr-FR"/>
        </w:rPr>
        <w:t xml:space="preserve">Roche 18 </w:t>
      </w:r>
      <w:r w:rsidRPr="00426505">
        <w:rPr>
          <w:rFonts w:ascii="Symbol" w:hAnsi="Symbol"/>
          <w:b/>
          <w:sz w:val="20"/>
          <w:szCs w:val="20"/>
        </w:rPr>
        <w:t></w:t>
      </w:r>
      <w:r w:rsidRPr="0032190F">
        <w:rPr>
          <w:b/>
          <w:sz w:val="20"/>
          <w:szCs w:val="20"/>
          <w:lang w:val="fr-FR"/>
        </w:rPr>
        <w:t xml:space="preserve"> . Zone IV . Groupe I</w:t>
      </w:r>
    </w:p>
    <w:p w14:paraId="380CB9B6" w14:textId="77777777" w:rsidR="000152C6" w:rsidRPr="0032190F" w:rsidRDefault="000152C6" w:rsidP="000152C6">
      <w:pPr>
        <w:ind w:right="-196"/>
        <w:jc w:val="both"/>
        <w:rPr>
          <w:b/>
          <w:i/>
          <w:sz w:val="20"/>
          <w:szCs w:val="20"/>
          <w:lang w:val="fr-FR"/>
        </w:rPr>
      </w:pPr>
      <w:r w:rsidRPr="0032190F">
        <w:rPr>
          <w:b/>
          <w:i/>
          <w:sz w:val="20"/>
          <w:szCs w:val="20"/>
          <w:lang w:val="fr-FR"/>
        </w:rPr>
        <w:t>Roche du corniforme au corps tronqué</w:t>
      </w:r>
    </w:p>
    <w:p w14:paraId="5B3D4140" w14:textId="77777777" w:rsidR="000152C6" w:rsidRPr="0032190F" w:rsidRDefault="000152C6" w:rsidP="000152C6">
      <w:pPr>
        <w:ind w:right="-196"/>
        <w:jc w:val="both"/>
        <w:rPr>
          <w:sz w:val="20"/>
          <w:szCs w:val="20"/>
          <w:lang w:val="fr-FR"/>
        </w:rPr>
      </w:pPr>
    </w:p>
    <w:p w14:paraId="57FD0EB0" w14:textId="77777777" w:rsidR="000152C6" w:rsidRPr="0032190F" w:rsidRDefault="000152C6" w:rsidP="000152C6">
      <w:pPr>
        <w:ind w:right="-196"/>
        <w:jc w:val="both"/>
        <w:rPr>
          <w:i/>
          <w:sz w:val="20"/>
          <w:szCs w:val="20"/>
          <w:lang w:val="fr-FR"/>
        </w:rPr>
      </w:pPr>
      <w:r w:rsidRPr="0032190F">
        <w:rPr>
          <w:b/>
          <w:i/>
          <w:sz w:val="20"/>
          <w:szCs w:val="20"/>
          <w:lang w:val="fr-FR"/>
        </w:rPr>
        <w:tab/>
      </w:r>
      <w:r w:rsidRPr="0032190F">
        <w:rPr>
          <w:i/>
          <w:sz w:val="20"/>
          <w:szCs w:val="20"/>
          <w:lang w:val="fr-FR"/>
        </w:rPr>
        <w:t>C'est un schiste gris-violet patiné beige, situé à flanc de pente et haut de 0,2 m au-dessus du sol à son coin sud-est. Sur sa face supérieure, seule accessible et partiellement enterrée, de pendage 30° est, écaillée et non plane (1,2 m par 1,2 m), se trouvent des plages et un corniforme. Il est gravé au ras du sol, dans un reste de patine au centre du bord sud – nord, à quelques centimètres de l'arête. C'est un petit corniforme à corps tronqué et cornes arrondies convergentes. Un numéro est inscrit à 0,1 m au-dessus :</w:t>
      </w:r>
      <w:r w:rsidRPr="0032190F">
        <w:rPr>
          <w:i/>
          <w:sz w:val="20"/>
          <w:szCs w:val="20"/>
          <w:u w:val="single"/>
          <w:lang w:val="fr-FR"/>
        </w:rPr>
        <w:t>ZIV GI R24</w:t>
      </w:r>
      <w:r w:rsidRPr="0032190F">
        <w:rPr>
          <w:i/>
          <w:sz w:val="20"/>
          <w:szCs w:val="20"/>
          <w:lang w:val="fr-FR"/>
        </w:rPr>
        <w:t xml:space="preserve">. </w:t>
      </w:r>
    </w:p>
    <w:p w14:paraId="222958FF" w14:textId="77777777" w:rsidR="000152C6" w:rsidRPr="0032190F" w:rsidRDefault="000152C6" w:rsidP="000152C6">
      <w:pPr>
        <w:ind w:right="-196"/>
        <w:jc w:val="both"/>
        <w:rPr>
          <w:sz w:val="20"/>
          <w:szCs w:val="20"/>
          <w:lang w:val="fr-FR"/>
        </w:rPr>
      </w:pPr>
      <w:r w:rsidRPr="0032190F">
        <w:rPr>
          <w:sz w:val="20"/>
          <w:szCs w:val="20"/>
          <w:lang w:val="fr-FR"/>
        </w:rPr>
        <w:t xml:space="preserve">Photos 1971 sous n° R24 : R dans site, Roche (floue), photo cornu </w:t>
      </w:r>
    </w:p>
    <w:p w14:paraId="2747E70F" w14:textId="77777777" w:rsidR="000152C6" w:rsidRPr="0032190F" w:rsidRDefault="000152C6" w:rsidP="000152C6">
      <w:pPr>
        <w:pStyle w:val="BodyText"/>
        <w:rPr>
          <w:sz w:val="20"/>
          <w:szCs w:val="20"/>
        </w:rPr>
      </w:pPr>
      <w:r w:rsidRPr="0032190F">
        <w:rPr>
          <w:sz w:val="20"/>
          <w:szCs w:val="20"/>
        </w:rPr>
        <w:t>.</w:t>
      </w:r>
    </w:p>
    <w:p w14:paraId="0C77FBAD" w14:textId="77777777" w:rsidR="000152C6" w:rsidRPr="0032190F" w:rsidRDefault="000152C6" w:rsidP="000152C6">
      <w:pPr>
        <w:ind w:right="-196"/>
        <w:jc w:val="both"/>
        <w:rPr>
          <w:sz w:val="20"/>
          <w:szCs w:val="20"/>
          <w:lang w:val="fr-FR"/>
        </w:rPr>
      </w:pPr>
      <w:r w:rsidRPr="0032190F">
        <w:rPr>
          <w:sz w:val="20"/>
          <w:szCs w:val="20"/>
          <w:lang w:val="fr-FR"/>
        </w:rPr>
        <w:tab/>
        <w:t>Examiner un bloc orange situé à deux mètres au nord.</w:t>
      </w:r>
    </w:p>
    <w:p w14:paraId="71FECB6D" w14:textId="77777777" w:rsidR="000152C6" w:rsidRPr="0032190F" w:rsidRDefault="000152C6" w:rsidP="000152C6">
      <w:pPr>
        <w:ind w:right="-196"/>
        <w:jc w:val="both"/>
        <w:rPr>
          <w:sz w:val="20"/>
          <w:szCs w:val="20"/>
          <w:lang w:val="fr-FR"/>
        </w:rPr>
      </w:pPr>
    </w:p>
    <w:p w14:paraId="56CEFB8C" w14:textId="77777777" w:rsidR="000152C6" w:rsidRPr="0032190F" w:rsidRDefault="000152C6" w:rsidP="000152C6">
      <w:pPr>
        <w:ind w:right="-196"/>
        <w:jc w:val="both"/>
        <w:rPr>
          <w:b/>
          <w:sz w:val="20"/>
          <w:szCs w:val="20"/>
          <w:lang w:val="fr-FR"/>
        </w:rPr>
      </w:pPr>
      <w:r w:rsidRPr="0032190F">
        <w:rPr>
          <w:b/>
          <w:sz w:val="20"/>
          <w:szCs w:val="20"/>
          <w:lang w:val="fr-FR"/>
        </w:rPr>
        <w:t xml:space="preserve">Roche 18 </w:t>
      </w:r>
      <w:r w:rsidRPr="00426505">
        <w:rPr>
          <w:rFonts w:ascii="Symbol" w:hAnsi="Symbol"/>
          <w:b/>
          <w:sz w:val="20"/>
          <w:szCs w:val="20"/>
        </w:rPr>
        <w:t></w:t>
      </w:r>
      <w:r w:rsidRPr="0032190F">
        <w:rPr>
          <w:b/>
          <w:sz w:val="20"/>
          <w:szCs w:val="20"/>
          <w:lang w:val="fr-FR"/>
        </w:rPr>
        <w:t xml:space="preserve"> H . Zone IV . Groupe I</w:t>
      </w:r>
    </w:p>
    <w:p w14:paraId="5D9519E0" w14:textId="77777777" w:rsidR="000152C6" w:rsidRPr="0032190F" w:rsidRDefault="000152C6" w:rsidP="000152C6">
      <w:pPr>
        <w:ind w:right="-196"/>
        <w:jc w:val="both"/>
        <w:rPr>
          <w:b/>
          <w:i/>
          <w:sz w:val="20"/>
          <w:szCs w:val="20"/>
          <w:lang w:val="fr-FR"/>
        </w:rPr>
      </w:pPr>
      <w:r w:rsidRPr="0032190F">
        <w:rPr>
          <w:b/>
          <w:i/>
          <w:sz w:val="20"/>
          <w:szCs w:val="20"/>
          <w:lang w:val="fr-FR"/>
        </w:rPr>
        <w:t>Roche à l’arête rectiligne</w:t>
      </w:r>
    </w:p>
    <w:p w14:paraId="3C0E956B" w14:textId="77777777" w:rsidR="000152C6" w:rsidRPr="0032190F" w:rsidRDefault="000152C6" w:rsidP="000152C6">
      <w:pPr>
        <w:ind w:right="-196"/>
        <w:jc w:val="both"/>
        <w:rPr>
          <w:sz w:val="20"/>
          <w:szCs w:val="20"/>
          <w:lang w:val="fr-FR"/>
        </w:rPr>
      </w:pPr>
    </w:p>
    <w:p w14:paraId="16870B0E" w14:textId="77777777" w:rsidR="000152C6" w:rsidRPr="0032190F" w:rsidRDefault="000152C6" w:rsidP="000152C6">
      <w:pPr>
        <w:pStyle w:val="BodyText"/>
        <w:ind w:firstLine="709"/>
        <w:rPr>
          <w:sz w:val="20"/>
          <w:szCs w:val="20"/>
        </w:rPr>
      </w:pPr>
      <w:r w:rsidRPr="0032190F">
        <w:rPr>
          <w:sz w:val="20"/>
          <w:szCs w:val="20"/>
        </w:rPr>
        <w:t>C'est une pélite verte couverte de patine orange et incrustée dans la pente. Elle est caractérisée par une arête nord-ouest – sud-est très nette et rectiligne. Sa face de pendage nord-est est presque plate. Examiner le dessus du bloc de pendage 10° sud. Sa partie nord-ouest a perdu la couche de patine du fait d’un éclat qui a créé un petit décrochement nord – sud. Repérer une surface plate (0,15 m par 0,15 m) au ras de ce décrochement, limitée à l’est et au nord par une petite fissure et un faible décrochement. Rechercher un nom de berger écrit du sud au nord : Palma Giac.</w:t>
      </w:r>
    </w:p>
    <w:p w14:paraId="55BFE21D" w14:textId="77777777" w:rsidR="000152C6" w:rsidRPr="0032190F" w:rsidRDefault="000152C6" w:rsidP="000152C6">
      <w:pPr>
        <w:ind w:right="-196"/>
        <w:jc w:val="both"/>
        <w:rPr>
          <w:i/>
          <w:sz w:val="20"/>
          <w:szCs w:val="20"/>
          <w:lang w:val="fr-FR"/>
        </w:rPr>
      </w:pPr>
      <w:r w:rsidRPr="0032190F">
        <w:rPr>
          <w:i/>
          <w:sz w:val="20"/>
          <w:szCs w:val="20"/>
          <w:lang w:val="fr-FR"/>
        </w:rPr>
        <w:lastRenderedPageBreak/>
        <w:t xml:space="preserve">Cette roche a porté aussi le numéro 18 </w:t>
      </w:r>
      <w:r w:rsidRPr="00426505">
        <w:rPr>
          <w:rFonts w:ascii="Symbol" w:hAnsi="Symbol"/>
          <w:i/>
          <w:sz w:val="20"/>
          <w:szCs w:val="20"/>
        </w:rPr>
        <w:t></w:t>
      </w:r>
      <w:r w:rsidRPr="0032190F">
        <w:rPr>
          <w:i/>
          <w:sz w:val="20"/>
          <w:szCs w:val="20"/>
          <w:lang w:val="fr-FR"/>
        </w:rPr>
        <w:t>H.</w:t>
      </w:r>
    </w:p>
    <w:p w14:paraId="3D525E0F" w14:textId="77777777" w:rsidR="000152C6" w:rsidRPr="0032190F" w:rsidRDefault="000152C6" w:rsidP="000152C6">
      <w:pPr>
        <w:ind w:right="-196"/>
        <w:jc w:val="both"/>
        <w:rPr>
          <w:i/>
          <w:sz w:val="20"/>
          <w:szCs w:val="20"/>
          <w:lang w:val="fr-FR"/>
        </w:rPr>
      </w:pPr>
    </w:p>
    <w:p w14:paraId="1BEF3207" w14:textId="77777777" w:rsidR="000152C6" w:rsidRPr="0032190F" w:rsidRDefault="000152C6" w:rsidP="000152C6">
      <w:pPr>
        <w:ind w:right="-196"/>
        <w:jc w:val="both"/>
        <w:rPr>
          <w:sz w:val="20"/>
          <w:szCs w:val="20"/>
          <w:lang w:val="fr-FR"/>
        </w:rPr>
      </w:pPr>
      <w:r w:rsidRPr="0032190F">
        <w:rPr>
          <w:sz w:val="20"/>
          <w:szCs w:val="20"/>
          <w:lang w:val="fr-FR"/>
        </w:rPr>
        <w:tab/>
        <w:t xml:space="preserve">Revenir à la roche 18 et marcher une quinzaine de mètres vers le sud-est. A droite (sud) repérer un affleurement de grès violet couvert de lichens jaunes, haut de 2 m au maximum. Sa face sud-est, lisse, regarde vers le lac long supérieur et supporte, dans le bas, un bloc de grès violet en équilibre instable ( !!).  Pour y accéder  marcher encore 3 m le long de l’affleurement.  </w:t>
      </w:r>
    </w:p>
    <w:p w14:paraId="425F0272" w14:textId="77777777" w:rsidR="000152C6" w:rsidRPr="0032190F" w:rsidRDefault="000152C6" w:rsidP="000152C6">
      <w:pPr>
        <w:ind w:right="-196"/>
        <w:jc w:val="both"/>
        <w:rPr>
          <w:sz w:val="20"/>
          <w:szCs w:val="20"/>
          <w:lang w:val="fr-FR"/>
        </w:rPr>
      </w:pPr>
    </w:p>
    <w:p w14:paraId="51EDA954" w14:textId="77777777" w:rsidR="000152C6" w:rsidRPr="0032190F" w:rsidRDefault="000152C6" w:rsidP="000152C6">
      <w:pPr>
        <w:ind w:right="-196"/>
        <w:jc w:val="both"/>
        <w:rPr>
          <w:b/>
          <w:sz w:val="20"/>
          <w:szCs w:val="20"/>
          <w:lang w:val="fr-FR"/>
        </w:rPr>
      </w:pPr>
      <w:r w:rsidRPr="0032190F">
        <w:rPr>
          <w:b/>
          <w:sz w:val="20"/>
          <w:szCs w:val="20"/>
          <w:lang w:val="fr-FR"/>
        </w:rPr>
        <w:t xml:space="preserve">Roche 19 </w:t>
      </w:r>
      <w:r w:rsidRPr="00426505">
        <w:rPr>
          <w:rFonts w:ascii="Symbol" w:hAnsi="Symbol"/>
          <w:b/>
          <w:sz w:val="20"/>
          <w:szCs w:val="20"/>
        </w:rPr>
        <w:t></w:t>
      </w:r>
      <w:r w:rsidRPr="0032190F">
        <w:rPr>
          <w:b/>
          <w:sz w:val="20"/>
          <w:szCs w:val="20"/>
          <w:lang w:val="fr-FR"/>
        </w:rPr>
        <w:t xml:space="preserve"> . Zone IV . Groupe I</w:t>
      </w:r>
      <w:r w:rsidRPr="0032190F">
        <w:rPr>
          <w:b/>
          <w:sz w:val="20"/>
          <w:szCs w:val="20"/>
          <w:lang w:val="fr-FR"/>
        </w:rPr>
        <w:tab/>
      </w:r>
      <w:r w:rsidRPr="0032190F">
        <w:rPr>
          <w:b/>
          <w:sz w:val="20"/>
          <w:szCs w:val="20"/>
          <w:lang w:val="fr-FR"/>
        </w:rPr>
        <w:tab/>
        <w:t>gravure douteuse, pardon Delphine</w:t>
      </w:r>
    </w:p>
    <w:p w14:paraId="2585D428" w14:textId="77777777" w:rsidR="000152C6" w:rsidRPr="0032190F" w:rsidRDefault="000152C6" w:rsidP="000152C6">
      <w:pPr>
        <w:ind w:right="-196"/>
        <w:jc w:val="both"/>
        <w:rPr>
          <w:i/>
          <w:sz w:val="20"/>
          <w:szCs w:val="20"/>
          <w:lang w:val="fr-FR"/>
        </w:rPr>
      </w:pPr>
    </w:p>
    <w:p w14:paraId="1A28D7CD" w14:textId="77777777" w:rsidR="000152C6" w:rsidRPr="0032190F" w:rsidRDefault="000152C6" w:rsidP="000152C6">
      <w:pPr>
        <w:ind w:right="-196"/>
        <w:jc w:val="both"/>
        <w:rPr>
          <w:i/>
          <w:sz w:val="20"/>
          <w:szCs w:val="20"/>
          <w:lang w:val="fr-FR"/>
        </w:rPr>
      </w:pPr>
      <w:r w:rsidRPr="0032190F">
        <w:rPr>
          <w:i/>
          <w:sz w:val="20"/>
          <w:szCs w:val="20"/>
          <w:lang w:val="fr-FR"/>
        </w:rPr>
        <w:tab/>
        <w:t>Chercher sur un replat liss, à un bon mètre de haut et à 40 cm au dessus du bloc de grès, une plage allongée (21 cm) assez pointue. Cette plage paraît douteuse.</w:t>
      </w:r>
    </w:p>
    <w:p w14:paraId="2BEBA213" w14:textId="77777777" w:rsidR="000152C6" w:rsidRPr="0032190F" w:rsidRDefault="000152C6" w:rsidP="000152C6">
      <w:pPr>
        <w:ind w:right="-196"/>
        <w:jc w:val="both"/>
        <w:rPr>
          <w:sz w:val="20"/>
          <w:szCs w:val="20"/>
          <w:lang w:val="fr-FR"/>
        </w:rPr>
      </w:pPr>
    </w:p>
    <w:p w14:paraId="09B57B23" w14:textId="77777777" w:rsidR="000152C6" w:rsidRPr="0032190F" w:rsidRDefault="000152C6" w:rsidP="000152C6">
      <w:pPr>
        <w:ind w:right="-196"/>
        <w:jc w:val="both"/>
        <w:rPr>
          <w:sz w:val="20"/>
          <w:szCs w:val="20"/>
          <w:lang w:val="fr-FR"/>
        </w:rPr>
      </w:pPr>
      <w:r w:rsidRPr="0032190F">
        <w:rPr>
          <w:sz w:val="20"/>
          <w:szCs w:val="20"/>
          <w:lang w:val="fr-FR"/>
        </w:rPr>
        <w:tab/>
        <w:t>Contourner l’affleurement et examiner sa face sud</w:t>
      </w:r>
      <w:r w:rsidRPr="0032190F">
        <w:rPr>
          <w:sz w:val="20"/>
          <w:szCs w:val="20"/>
          <w:lang w:val="fr-FR"/>
        </w:rPr>
        <w:tab/>
      </w:r>
      <w:r w:rsidRPr="0032190F">
        <w:rPr>
          <w:sz w:val="20"/>
          <w:szCs w:val="20"/>
          <w:lang w:val="fr-FR"/>
        </w:rPr>
        <w:tab/>
      </w:r>
      <w:r w:rsidRPr="0032190F">
        <w:rPr>
          <w:b/>
          <w:sz w:val="20"/>
          <w:szCs w:val="20"/>
          <w:lang w:val="fr-FR"/>
        </w:rPr>
        <w:t>VERIFIER</w:t>
      </w:r>
    </w:p>
    <w:p w14:paraId="1241A517" w14:textId="77777777" w:rsidR="000152C6" w:rsidRPr="0032190F" w:rsidRDefault="000152C6" w:rsidP="000152C6">
      <w:pPr>
        <w:ind w:right="-196"/>
        <w:jc w:val="both"/>
        <w:rPr>
          <w:sz w:val="20"/>
          <w:szCs w:val="20"/>
          <w:lang w:val="fr-FR"/>
        </w:rPr>
      </w:pPr>
    </w:p>
    <w:p w14:paraId="7B671FBF" w14:textId="77777777" w:rsidR="000152C6" w:rsidRPr="0032190F" w:rsidRDefault="000152C6" w:rsidP="000152C6">
      <w:pPr>
        <w:ind w:right="-196"/>
        <w:jc w:val="both"/>
        <w:rPr>
          <w:b/>
          <w:sz w:val="20"/>
          <w:szCs w:val="20"/>
          <w:lang w:val="fr-FR"/>
        </w:rPr>
      </w:pPr>
      <w:r w:rsidRPr="0032190F">
        <w:rPr>
          <w:b/>
          <w:sz w:val="20"/>
          <w:szCs w:val="20"/>
          <w:lang w:val="fr-FR"/>
        </w:rPr>
        <w:t xml:space="preserve">Roche 15 </w:t>
      </w:r>
      <w:r w:rsidRPr="00426505">
        <w:rPr>
          <w:rFonts w:ascii="Symbol" w:hAnsi="Symbol"/>
          <w:b/>
          <w:sz w:val="20"/>
          <w:szCs w:val="20"/>
        </w:rPr>
        <w:t></w:t>
      </w:r>
      <w:r w:rsidRPr="0032190F">
        <w:rPr>
          <w:b/>
          <w:sz w:val="20"/>
          <w:szCs w:val="20"/>
          <w:lang w:val="fr-FR"/>
        </w:rPr>
        <w:t xml:space="preserve"> . Zone IV . Groupe I</w:t>
      </w:r>
    </w:p>
    <w:p w14:paraId="3E39CBA9" w14:textId="77777777" w:rsidR="000152C6" w:rsidRPr="0032190F" w:rsidRDefault="000152C6" w:rsidP="000152C6">
      <w:pPr>
        <w:ind w:right="-196"/>
        <w:jc w:val="both"/>
        <w:rPr>
          <w:b/>
          <w:i/>
          <w:sz w:val="20"/>
          <w:szCs w:val="20"/>
          <w:lang w:val="fr-FR"/>
        </w:rPr>
      </w:pPr>
      <w:r w:rsidRPr="0032190F">
        <w:rPr>
          <w:b/>
          <w:i/>
          <w:sz w:val="20"/>
          <w:szCs w:val="20"/>
          <w:lang w:val="fr-FR"/>
        </w:rPr>
        <w:t>Roche au corniforme très douteux</w:t>
      </w:r>
    </w:p>
    <w:p w14:paraId="4A46F42D" w14:textId="77777777" w:rsidR="000152C6" w:rsidRPr="0032190F" w:rsidRDefault="000152C6" w:rsidP="000152C6">
      <w:pPr>
        <w:ind w:right="-196"/>
        <w:jc w:val="both"/>
        <w:rPr>
          <w:sz w:val="20"/>
          <w:szCs w:val="20"/>
          <w:lang w:val="fr-FR"/>
        </w:rPr>
      </w:pPr>
    </w:p>
    <w:p w14:paraId="1F123DC3" w14:textId="77777777" w:rsidR="000152C6" w:rsidRPr="0032190F" w:rsidRDefault="000152C6" w:rsidP="000152C6">
      <w:pPr>
        <w:ind w:right="-196"/>
        <w:jc w:val="both"/>
        <w:rPr>
          <w:i/>
          <w:sz w:val="20"/>
          <w:szCs w:val="20"/>
          <w:lang w:val="fr-FR"/>
        </w:rPr>
      </w:pPr>
      <w:r w:rsidRPr="0032190F">
        <w:rPr>
          <w:i/>
          <w:sz w:val="20"/>
          <w:szCs w:val="20"/>
          <w:lang w:val="fr-FR"/>
        </w:rPr>
        <w:tab/>
        <w:t xml:space="preserve">Dans le bas de cette paroi triangulaire (4 m par 4 m) de pendage 60° sud, à 0,2 m d'un décrochement horizontal et à 0,4 m de l'arête est, un V piqueté est peut-être relié à une plage rectangulaire et serait les cornes d'un corniforme. Sur cette surface très érodée tout pourrait être pris comme gravure mais le corniforme a été confirmé avec un réflecteur. Un grand numéro est tracé au schiste au-dessus de la "gravure" : </w:t>
      </w:r>
      <w:r w:rsidRPr="0032190F">
        <w:rPr>
          <w:i/>
          <w:sz w:val="20"/>
          <w:szCs w:val="20"/>
          <w:u w:val="single"/>
          <w:lang w:val="fr-FR"/>
        </w:rPr>
        <w:t>ZIV-GI-R15 D</w:t>
      </w:r>
      <w:r w:rsidRPr="0032190F">
        <w:rPr>
          <w:i/>
          <w:sz w:val="20"/>
          <w:szCs w:val="20"/>
          <w:lang w:val="fr-FR"/>
        </w:rPr>
        <w:t>. Il ne semble pas être de la main de Conti. Cette roche est la face sud de R19</w:t>
      </w:r>
      <w:r w:rsidRPr="00426505">
        <w:rPr>
          <w:rFonts w:ascii="Symbol" w:hAnsi="Symbol"/>
          <w:i/>
          <w:sz w:val="20"/>
          <w:szCs w:val="20"/>
        </w:rPr>
        <w:t></w:t>
      </w:r>
      <w:r w:rsidRPr="0032190F">
        <w:rPr>
          <w:rFonts w:ascii="Symbol" w:hAnsi="Symbol"/>
          <w:i/>
          <w:sz w:val="20"/>
          <w:szCs w:val="20"/>
          <w:lang w:val="fr-FR"/>
        </w:rPr>
        <w:tab/>
      </w:r>
      <w:r w:rsidRPr="0032190F">
        <w:rPr>
          <w:i/>
          <w:sz w:val="20"/>
          <w:szCs w:val="20"/>
          <w:lang w:val="fr-FR"/>
        </w:rPr>
        <w:t xml:space="preserve">VERIFIER . </w:t>
      </w:r>
    </w:p>
    <w:p w14:paraId="19D82C65" w14:textId="77777777" w:rsidR="000152C6" w:rsidRPr="0032190F" w:rsidRDefault="000152C6" w:rsidP="000152C6">
      <w:pPr>
        <w:ind w:right="-196"/>
        <w:jc w:val="both"/>
        <w:rPr>
          <w:sz w:val="20"/>
          <w:szCs w:val="20"/>
          <w:lang w:val="fr-FR"/>
        </w:rPr>
      </w:pPr>
    </w:p>
    <w:p w14:paraId="152BEE45" w14:textId="77777777" w:rsidR="000152C6" w:rsidRPr="0032190F" w:rsidRDefault="000152C6" w:rsidP="000152C6">
      <w:pPr>
        <w:ind w:right="-196" w:firstLine="709"/>
        <w:jc w:val="both"/>
        <w:rPr>
          <w:sz w:val="20"/>
          <w:szCs w:val="20"/>
          <w:lang w:val="fr-FR"/>
        </w:rPr>
      </w:pPr>
      <w:r w:rsidRPr="0032190F">
        <w:rPr>
          <w:sz w:val="20"/>
          <w:szCs w:val="20"/>
          <w:lang w:val="fr-FR"/>
        </w:rPr>
        <w:t xml:space="preserve">Dépasser l'entrée du goulet et avancer encore une quarantaine de mètres vers le sud-est dans la pelouse. Des affleurements de grès violets déchiquetés descendent, d’ouest en est, sur la pente. L'un d'eux, côté amont (ouest), présente une pointe à près de deux mètres du sol et, derrière, un autre présente une face verticale est. Aller jusqu'à ce dernier et remonter un peu vers l'ouest. On aura parcouru une centaine de mètres depuis la roche 18. </w:t>
      </w:r>
    </w:p>
    <w:p w14:paraId="51607CCC" w14:textId="77777777" w:rsidR="000152C6" w:rsidRPr="0032190F" w:rsidRDefault="000152C6" w:rsidP="000152C6">
      <w:pPr>
        <w:ind w:right="-196" w:firstLine="709"/>
        <w:jc w:val="both"/>
        <w:rPr>
          <w:sz w:val="20"/>
          <w:szCs w:val="20"/>
          <w:lang w:val="fr-FR"/>
        </w:rPr>
      </w:pPr>
      <w:r w:rsidRPr="0032190F">
        <w:rPr>
          <w:sz w:val="20"/>
          <w:szCs w:val="20"/>
          <w:lang w:val="fr-FR"/>
        </w:rPr>
        <w:t xml:space="preserve">Repérer une face de pendage 45° est (1,2 m par 1,0 m), située au bas d'un affleurement de grès rose-violacé, avec des fissures patinées en orange. Au-dessus, vers le sud-sud-ouest, se trouve un décrochement oblique rosâtre couronné de quartz. La dalle continue à gauche d'une faille verticale. </w:t>
      </w:r>
    </w:p>
    <w:p w14:paraId="7DA06CA1" w14:textId="77777777" w:rsidR="000152C6" w:rsidRPr="0032190F" w:rsidRDefault="000152C6" w:rsidP="000152C6">
      <w:pPr>
        <w:ind w:right="-196"/>
        <w:jc w:val="both"/>
        <w:rPr>
          <w:sz w:val="20"/>
          <w:szCs w:val="20"/>
          <w:lang w:val="fr-FR"/>
        </w:rPr>
      </w:pPr>
    </w:p>
    <w:p w14:paraId="0E746A7B" w14:textId="77777777" w:rsidR="000152C6" w:rsidRPr="0032190F" w:rsidRDefault="000152C6" w:rsidP="000152C6">
      <w:pPr>
        <w:ind w:right="-196"/>
        <w:jc w:val="both"/>
        <w:rPr>
          <w:sz w:val="20"/>
          <w:szCs w:val="20"/>
          <w:lang w:val="fr-FR"/>
        </w:rPr>
      </w:pPr>
      <w:r w:rsidRPr="0032190F">
        <w:rPr>
          <w:b/>
          <w:sz w:val="20"/>
          <w:szCs w:val="20"/>
          <w:lang w:val="fr-FR"/>
        </w:rPr>
        <w:t>Repère</w:t>
      </w:r>
      <w:r w:rsidRPr="0032190F">
        <w:rPr>
          <w:sz w:val="20"/>
          <w:szCs w:val="20"/>
          <w:lang w:val="fr-FR"/>
        </w:rPr>
        <w:t xml:space="preserve"> : à droite l'affleurement le plus proche (situé à un mètre au nord) présente une face verticale sud (1,0 m de hauteur environ par 2,5 m) très irrégulière.</w:t>
      </w:r>
    </w:p>
    <w:p w14:paraId="2325AC41" w14:textId="77777777" w:rsidR="000152C6" w:rsidRPr="0032190F" w:rsidRDefault="000152C6" w:rsidP="000152C6">
      <w:pPr>
        <w:ind w:right="-196"/>
        <w:jc w:val="both"/>
        <w:rPr>
          <w:sz w:val="20"/>
          <w:szCs w:val="20"/>
          <w:lang w:val="fr-FR"/>
        </w:rPr>
      </w:pPr>
    </w:p>
    <w:p w14:paraId="774DFC99" w14:textId="77777777" w:rsidR="000152C6" w:rsidRPr="0032190F" w:rsidRDefault="000152C6" w:rsidP="000152C6">
      <w:pPr>
        <w:ind w:right="-196"/>
        <w:jc w:val="both"/>
        <w:rPr>
          <w:b/>
          <w:sz w:val="20"/>
          <w:szCs w:val="20"/>
          <w:lang w:val="fr-FR"/>
        </w:rPr>
      </w:pPr>
      <w:r w:rsidRPr="0032190F">
        <w:rPr>
          <w:b/>
          <w:sz w:val="20"/>
          <w:szCs w:val="20"/>
          <w:lang w:val="fr-FR"/>
        </w:rPr>
        <w:t xml:space="preserve">Roche 20 </w:t>
      </w:r>
      <w:r w:rsidRPr="00426505">
        <w:rPr>
          <w:rFonts w:ascii="Symbol" w:hAnsi="Symbol"/>
          <w:b/>
          <w:sz w:val="20"/>
          <w:szCs w:val="20"/>
        </w:rPr>
        <w:t></w:t>
      </w:r>
      <w:r w:rsidRPr="0032190F">
        <w:rPr>
          <w:b/>
          <w:sz w:val="20"/>
          <w:szCs w:val="20"/>
          <w:lang w:val="fr-FR"/>
        </w:rPr>
        <w:t xml:space="preserve"> . Zone IV . Groupe I</w:t>
      </w:r>
    </w:p>
    <w:p w14:paraId="05E06243" w14:textId="77777777" w:rsidR="000152C6" w:rsidRPr="0032190F" w:rsidRDefault="000152C6" w:rsidP="000152C6">
      <w:pPr>
        <w:ind w:right="-196"/>
        <w:jc w:val="both"/>
        <w:rPr>
          <w:b/>
          <w:i/>
          <w:sz w:val="20"/>
          <w:szCs w:val="20"/>
          <w:lang w:val="fr-FR"/>
        </w:rPr>
      </w:pPr>
      <w:r w:rsidRPr="0032190F">
        <w:rPr>
          <w:b/>
          <w:i/>
          <w:sz w:val="20"/>
          <w:szCs w:val="20"/>
          <w:lang w:val="fr-FR"/>
        </w:rPr>
        <w:t>Roche du corniforme enterré</w:t>
      </w:r>
    </w:p>
    <w:p w14:paraId="0C264E61" w14:textId="77777777" w:rsidR="000152C6" w:rsidRPr="0032190F" w:rsidRDefault="000152C6" w:rsidP="000152C6">
      <w:pPr>
        <w:ind w:right="-196"/>
        <w:jc w:val="both"/>
        <w:rPr>
          <w:sz w:val="20"/>
          <w:szCs w:val="20"/>
          <w:lang w:val="fr-FR"/>
        </w:rPr>
      </w:pPr>
    </w:p>
    <w:p w14:paraId="34998EE5" w14:textId="77777777" w:rsidR="000152C6" w:rsidRPr="0032190F" w:rsidRDefault="000152C6" w:rsidP="000152C6">
      <w:pPr>
        <w:ind w:right="-196"/>
        <w:jc w:val="both"/>
        <w:rPr>
          <w:i/>
          <w:sz w:val="20"/>
          <w:szCs w:val="20"/>
          <w:lang w:val="fr-FR"/>
        </w:rPr>
      </w:pPr>
      <w:r w:rsidRPr="0032190F">
        <w:rPr>
          <w:i/>
          <w:sz w:val="20"/>
          <w:szCs w:val="20"/>
          <w:lang w:val="fr-FR"/>
        </w:rPr>
        <w:tab/>
        <w:t xml:space="preserve">La surface n'est ni plate ni lisse. Sous le décrochement rose se distingue une barre est - ouest et au ras du sol une courbe en cloche. En déblayant l'herbe, se dévoile un début de retangle, piqueté de cupules de tailles moyennes et petites. C'est un corniforme à cornes sinueuses divergentes, au dessin net et régulier dont la moitié du corps et une corne sont dégagées. En creusant encore, une deuxième corne disposée symétriquement se découvre. Les cornes sont ouvertes vers le sud. Le corps est limité à un petit segment est - ouest.  </w:t>
      </w:r>
    </w:p>
    <w:p w14:paraId="020BAEC1" w14:textId="77777777" w:rsidR="000152C6" w:rsidRPr="0032190F" w:rsidRDefault="000152C6" w:rsidP="000152C6">
      <w:pPr>
        <w:ind w:right="-196"/>
        <w:rPr>
          <w:sz w:val="20"/>
          <w:szCs w:val="20"/>
          <w:lang w:val="fr-FR"/>
        </w:rPr>
      </w:pPr>
    </w:p>
    <w:p w14:paraId="153BC123" w14:textId="77777777" w:rsidR="000152C6" w:rsidRPr="0032190F" w:rsidRDefault="000152C6" w:rsidP="000152C6">
      <w:pPr>
        <w:ind w:right="-196"/>
        <w:jc w:val="both"/>
        <w:rPr>
          <w:sz w:val="20"/>
          <w:szCs w:val="20"/>
          <w:lang w:val="fr-FR"/>
        </w:rPr>
      </w:pPr>
      <w:r w:rsidRPr="0032190F">
        <w:rPr>
          <w:sz w:val="20"/>
          <w:szCs w:val="20"/>
          <w:lang w:val="fr-FR"/>
        </w:rPr>
        <w:tab/>
        <w:t>Revenir jusqu’au goulet (au nord) et aller en direction du refuge des savants et du lac Long (sud-est). Suivre le bord sud d’un affleurement, séparé de sa partie ouest par une faille herbeuse contenant des blocs oranges. Explorer une encoche située un peu plus haut et au nord,  immédiatement après la faille. Examiner la face dirigée vers l’est. VERIFIER</w:t>
      </w:r>
    </w:p>
    <w:p w14:paraId="306D16D6" w14:textId="77777777" w:rsidR="000152C6" w:rsidRPr="0032190F" w:rsidRDefault="000152C6" w:rsidP="000152C6">
      <w:pPr>
        <w:ind w:right="-196"/>
        <w:jc w:val="both"/>
        <w:rPr>
          <w:sz w:val="20"/>
          <w:szCs w:val="20"/>
          <w:lang w:val="fr-FR"/>
        </w:rPr>
      </w:pPr>
    </w:p>
    <w:p w14:paraId="6411E648" w14:textId="77777777" w:rsidR="000152C6" w:rsidRPr="0032190F" w:rsidRDefault="000152C6" w:rsidP="000152C6">
      <w:pPr>
        <w:ind w:right="-196"/>
        <w:jc w:val="both"/>
        <w:rPr>
          <w:b/>
          <w:sz w:val="20"/>
          <w:szCs w:val="20"/>
          <w:lang w:val="fr-FR"/>
        </w:rPr>
      </w:pPr>
      <w:r w:rsidRPr="0032190F">
        <w:rPr>
          <w:b/>
          <w:sz w:val="20"/>
          <w:szCs w:val="20"/>
          <w:lang w:val="fr-FR"/>
        </w:rPr>
        <w:t>Roche 19 . Zone IV . Groupe I</w:t>
      </w:r>
    </w:p>
    <w:p w14:paraId="1DBC507E" w14:textId="77777777" w:rsidR="000152C6" w:rsidRPr="0032190F" w:rsidRDefault="000152C6" w:rsidP="000152C6">
      <w:pPr>
        <w:ind w:right="-196"/>
        <w:jc w:val="both"/>
        <w:rPr>
          <w:b/>
          <w:i/>
          <w:sz w:val="20"/>
          <w:szCs w:val="20"/>
          <w:lang w:val="fr-FR"/>
        </w:rPr>
      </w:pPr>
      <w:r w:rsidRPr="0032190F">
        <w:rPr>
          <w:b/>
          <w:i/>
          <w:sz w:val="20"/>
          <w:szCs w:val="20"/>
          <w:lang w:val="fr-FR"/>
        </w:rPr>
        <w:t>Roche du corniforme vertical</w:t>
      </w:r>
    </w:p>
    <w:p w14:paraId="5C68C0AC" w14:textId="77777777" w:rsidR="000152C6" w:rsidRPr="0032190F" w:rsidRDefault="000152C6" w:rsidP="000152C6">
      <w:pPr>
        <w:ind w:right="-196"/>
        <w:jc w:val="both"/>
        <w:rPr>
          <w:sz w:val="20"/>
          <w:szCs w:val="20"/>
          <w:lang w:val="fr-FR"/>
        </w:rPr>
      </w:pPr>
    </w:p>
    <w:p w14:paraId="39B46A97" w14:textId="77777777" w:rsidR="000152C6" w:rsidRPr="0032190F" w:rsidRDefault="000152C6" w:rsidP="000152C6">
      <w:pPr>
        <w:ind w:right="-196"/>
        <w:jc w:val="both"/>
        <w:rPr>
          <w:i/>
          <w:sz w:val="20"/>
          <w:szCs w:val="20"/>
          <w:lang w:val="fr-FR"/>
        </w:rPr>
      </w:pPr>
      <w:r w:rsidRPr="0032190F">
        <w:rPr>
          <w:b/>
          <w:i/>
          <w:sz w:val="20"/>
          <w:szCs w:val="20"/>
          <w:lang w:val="fr-FR"/>
        </w:rPr>
        <w:tab/>
      </w:r>
      <w:r w:rsidRPr="0032190F">
        <w:rPr>
          <w:i/>
          <w:sz w:val="20"/>
          <w:szCs w:val="20"/>
          <w:lang w:val="fr-FR"/>
        </w:rPr>
        <w:t>C'est une face triangulaire de pendage vertical est (1 m par 1 m), ni plate, ni lisse. La roche est de grès schistosé violet clair, presque rose dans le bas. Au-dessus se trouve un décrochement où la roche est feuilletée et parfois éclatée. Dans le haut de la face (</w:t>
      </w:r>
      <w:r w:rsidRPr="0032190F">
        <w:rPr>
          <w:b/>
          <w:i/>
          <w:sz w:val="20"/>
          <w:szCs w:val="20"/>
          <w:lang w:val="fr-FR"/>
        </w:rPr>
        <w:t>face a</w:t>
      </w:r>
      <w:r w:rsidRPr="0032190F">
        <w:rPr>
          <w:i/>
          <w:sz w:val="20"/>
          <w:szCs w:val="20"/>
          <w:lang w:val="fr-FR"/>
        </w:rPr>
        <w:t xml:space="preserve">) repérer un corniforme et, 0,15 m plus bas, le numéro R19. Nous n'avons pas vu de C. </w:t>
      </w:r>
    </w:p>
    <w:p w14:paraId="5969F01B" w14:textId="77777777" w:rsidR="000152C6" w:rsidRPr="0032190F" w:rsidRDefault="000152C6" w:rsidP="000152C6">
      <w:pPr>
        <w:ind w:right="-196"/>
        <w:jc w:val="both"/>
        <w:rPr>
          <w:i/>
          <w:sz w:val="20"/>
          <w:szCs w:val="20"/>
          <w:lang w:val="fr-FR"/>
        </w:rPr>
      </w:pPr>
      <w:r w:rsidRPr="0032190F">
        <w:rPr>
          <w:i/>
          <w:sz w:val="20"/>
          <w:szCs w:val="20"/>
          <w:lang w:val="fr-FR"/>
        </w:rPr>
        <w:t>A 1,2 m à l’est, sur le même « escalier », là (</w:t>
      </w:r>
      <w:r w:rsidRPr="0032190F">
        <w:rPr>
          <w:b/>
          <w:i/>
          <w:sz w:val="20"/>
          <w:szCs w:val="20"/>
          <w:lang w:val="fr-FR"/>
        </w:rPr>
        <w:t>face b</w:t>
      </w:r>
      <w:r w:rsidRPr="0032190F">
        <w:rPr>
          <w:i/>
          <w:sz w:val="20"/>
          <w:szCs w:val="20"/>
          <w:lang w:val="fr-FR"/>
        </w:rPr>
        <w:t>) où l’affleurement forme une protubérence, chercher une plage de cupules</w:t>
      </w:r>
    </w:p>
    <w:p w14:paraId="502D2010" w14:textId="77777777" w:rsidR="000152C6" w:rsidRPr="0032190F" w:rsidRDefault="000152C6" w:rsidP="000152C6">
      <w:pPr>
        <w:ind w:right="-196"/>
        <w:jc w:val="both"/>
        <w:rPr>
          <w:sz w:val="20"/>
          <w:szCs w:val="20"/>
          <w:lang w:val="fr-FR"/>
        </w:rPr>
      </w:pPr>
      <w:r w:rsidRPr="0032190F">
        <w:rPr>
          <w:sz w:val="20"/>
          <w:szCs w:val="20"/>
          <w:lang w:val="fr-FR"/>
        </w:rPr>
        <w:t xml:space="preserve">Photos 1969 : R dans site, Roche + gravure + n°, photo du cornu </w:t>
      </w:r>
    </w:p>
    <w:p w14:paraId="6E33E0FF" w14:textId="77777777" w:rsidR="000152C6" w:rsidRPr="0032190F" w:rsidRDefault="000152C6" w:rsidP="000152C6">
      <w:pPr>
        <w:ind w:right="-196"/>
        <w:jc w:val="both"/>
        <w:rPr>
          <w:sz w:val="20"/>
          <w:szCs w:val="20"/>
          <w:lang w:val="fr-FR"/>
        </w:rPr>
      </w:pPr>
    </w:p>
    <w:p w14:paraId="574B9903" w14:textId="77777777" w:rsidR="000152C6" w:rsidRPr="0032190F" w:rsidRDefault="000152C6" w:rsidP="000152C6">
      <w:pPr>
        <w:ind w:right="-196"/>
        <w:jc w:val="both"/>
        <w:rPr>
          <w:sz w:val="20"/>
          <w:szCs w:val="20"/>
          <w:lang w:val="fr-FR"/>
        </w:rPr>
      </w:pPr>
      <w:r w:rsidRPr="0032190F">
        <w:rPr>
          <w:sz w:val="20"/>
          <w:szCs w:val="20"/>
          <w:lang w:val="fr-FR"/>
        </w:rPr>
        <w:tab/>
        <w:t xml:space="preserve">Longer de nouveau le bord de l'affleurement, assez déchiqueté, vers le sud. Une grande faille se présente, herbeuse ici, puis un vrai massif avec des parois presque verticales. La roche suivante est à proximité de l’angle des parois </w:t>
      </w:r>
      <w:r w:rsidRPr="0032190F">
        <w:rPr>
          <w:sz w:val="20"/>
          <w:szCs w:val="20"/>
          <w:lang w:val="fr-FR"/>
        </w:rPr>
        <w:lastRenderedPageBreak/>
        <w:t>face au sud et face à l’ouest, juste à l'entrée du goulet qui mène en zone VI. Repérer un bloc de grès très fin gris-vert patiné orange, enterré, allongé du nord-ouest au sud-est (3,5 m par 1,0 m), dans le sens de la pente du goulet.</w:t>
      </w:r>
    </w:p>
    <w:p w14:paraId="0A39E408" w14:textId="77777777" w:rsidR="000152C6" w:rsidRPr="0032190F" w:rsidRDefault="000152C6" w:rsidP="000152C6">
      <w:pPr>
        <w:ind w:right="-196"/>
        <w:jc w:val="both"/>
        <w:rPr>
          <w:sz w:val="20"/>
          <w:szCs w:val="20"/>
          <w:lang w:val="fr-FR"/>
        </w:rPr>
      </w:pPr>
    </w:p>
    <w:p w14:paraId="69EDB582" w14:textId="77777777" w:rsidR="000152C6" w:rsidRPr="0032190F" w:rsidRDefault="000152C6" w:rsidP="000152C6">
      <w:pPr>
        <w:ind w:right="-196"/>
        <w:jc w:val="both"/>
        <w:rPr>
          <w:b/>
          <w:sz w:val="20"/>
          <w:szCs w:val="20"/>
          <w:lang w:val="fr-FR"/>
        </w:rPr>
      </w:pPr>
      <w:r w:rsidRPr="0032190F">
        <w:rPr>
          <w:b/>
          <w:sz w:val="20"/>
          <w:szCs w:val="20"/>
          <w:lang w:val="fr-FR"/>
        </w:rPr>
        <w:t>Roche 20 . Zone IV . Groupe I</w:t>
      </w:r>
    </w:p>
    <w:p w14:paraId="5F593BAE" w14:textId="77777777" w:rsidR="000152C6" w:rsidRPr="0032190F" w:rsidRDefault="000152C6" w:rsidP="000152C6">
      <w:pPr>
        <w:ind w:right="-196"/>
        <w:jc w:val="both"/>
        <w:rPr>
          <w:b/>
          <w:i/>
          <w:sz w:val="20"/>
          <w:szCs w:val="20"/>
          <w:lang w:val="fr-FR"/>
        </w:rPr>
      </w:pPr>
      <w:r w:rsidRPr="0032190F">
        <w:rPr>
          <w:b/>
          <w:i/>
          <w:sz w:val="20"/>
          <w:szCs w:val="20"/>
          <w:lang w:val="fr-FR"/>
        </w:rPr>
        <w:t>Roche de la plage triangulaire de Conti</w:t>
      </w:r>
    </w:p>
    <w:p w14:paraId="7D535AEC" w14:textId="77777777" w:rsidR="000152C6" w:rsidRPr="0032190F" w:rsidRDefault="000152C6" w:rsidP="000152C6">
      <w:pPr>
        <w:ind w:right="-196"/>
        <w:jc w:val="both"/>
        <w:rPr>
          <w:sz w:val="20"/>
          <w:szCs w:val="20"/>
          <w:lang w:val="fr-FR"/>
        </w:rPr>
      </w:pPr>
    </w:p>
    <w:p w14:paraId="01D41257" w14:textId="77777777" w:rsidR="000152C6" w:rsidRPr="0032190F" w:rsidRDefault="000152C6" w:rsidP="000152C6">
      <w:pPr>
        <w:ind w:right="-196"/>
        <w:jc w:val="both"/>
        <w:rPr>
          <w:i/>
          <w:sz w:val="20"/>
          <w:szCs w:val="20"/>
          <w:lang w:val="fr-FR"/>
        </w:rPr>
      </w:pPr>
      <w:r w:rsidRPr="0032190F">
        <w:rPr>
          <w:b/>
          <w:i/>
          <w:sz w:val="20"/>
          <w:szCs w:val="20"/>
          <w:lang w:val="fr-FR"/>
        </w:rPr>
        <w:tab/>
      </w:r>
      <w:r w:rsidRPr="0032190F">
        <w:rPr>
          <w:i/>
          <w:sz w:val="20"/>
          <w:szCs w:val="20"/>
          <w:lang w:val="fr-FR"/>
        </w:rPr>
        <w:t xml:space="preserve">Sa face de pendage 20° sud-ouest, plus gréseuse et patinée d'une teinte plus sombre est visible en premier. A l'est la surface devient orange et la roche est presque constituée de pélite. Le pendage y est de 30° sud-est. Remarquer sur une face intermédiaire, triangulaire, à léger pendage sud-ouest, une plage triangulaire faite de petites cupules irrégulières qui recouvre un texte de Palma !!! (plutôt l’inverse  VERIFIER). Dans la pointe nord du triangle, un numéro, réécrit récemment, ZIV-GI-R20 est accompagné d'une flèche vers le nord indiquant la roche 20 </w:t>
      </w:r>
      <w:r w:rsidRPr="00426505">
        <w:rPr>
          <w:rFonts w:ascii="Symbol" w:hAnsi="Symbol"/>
          <w:i/>
          <w:sz w:val="20"/>
          <w:szCs w:val="20"/>
        </w:rPr>
        <w:t></w:t>
      </w:r>
      <w:r w:rsidRPr="0032190F">
        <w:rPr>
          <w:i/>
          <w:sz w:val="20"/>
          <w:szCs w:val="20"/>
          <w:lang w:val="fr-FR"/>
        </w:rPr>
        <w:t xml:space="preserve"> (en fait la 21</w:t>
      </w:r>
      <w:r w:rsidRPr="00426505">
        <w:rPr>
          <w:rFonts w:ascii="Symbol" w:hAnsi="Symbol"/>
          <w:i/>
          <w:sz w:val="20"/>
          <w:szCs w:val="20"/>
        </w:rPr>
        <w:t></w:t>
      </w:r>
      <w:r w:rsidRPr="0032190F">
        <w:rPr>
          <w:i/>
          <w:sz w:val="20"/>
          <w:szCs w:val="20"/>
          <w:lang w:val="fr-FR"/>
        </w:rPr>
        <w:t>, gravée 21</w:t>
      </w:r>
      <w:r w:rsidRPr="00426505">
        <w:rPr>
          <w:rFonts w:ascii="Symbol" w:hAnsi="Symbol"/>
          <w:i/>
          <w:sz w:val="20"/>
          <w:szCs w:val="20"/>
        </w:rPr>
        <w:t></w:t>
      </w:r>
      <w:r w:rsidRPr="0032190F">
        <w:rPr>
          <w:i/>
          <w:sz w:val="20"/>
          <w:szCs w:val="20"/>
          <w:lang w:val="fr-FR"/>
        </w:rPr>
        <w:t xml:space="preserve"> !!) et d'une flèche vers le nord-ouest avec les indications 60 et R21.</w:t>
      </w:r>
    </w:p>
    <w:p w14:paraId="3FD037CC" w14:textId="77777777" w:rsidR="000152C6" w:rsidRPr="0032190F" w:rsidRDefault="000152C6" w:rsidP="000152C6">
      <w:pPr>
        <w:ind w:right="-196"/>
        <w:jc w:val="both"/>
        <w:rPr>
          <w:sz w:val="20"/>
          <w:szCs w:val="20"/>
          <w:lang w:val="fr-FR"/>
        </w:rPr>
      </w:pPr>
      <w:r w:rsidRPr="0032190F">
        <w:rPr>
          <w:sz w:val="20"/>
          <w:szCs w:val="20"/>
          <w:lang w:val="fr-FR"/>
        </w:rPr>
        <w:t xml:space="preserve">R dans site, Roche, photo de plage </w:t>
      </w:r>
    </w:p>
    <w:p w14:paraId="31F95CB0" w14:textId="77777777" w:rsidR="000152C6" w:rsidRPr="0032190F" w:rsidRDefault="000152C6" w:rsidP="000152C6">
      <w:pPr>
        <w:ind w:right="-196"/>
        <w:jc w:val="both"/>
        <w:rPr>
          <w:sz w:val="20"/>
          <w:szCs w:val="20"/>
          <w:lang w:val="fr-FR"/>
        </w:rPr>
      </w:pPr>
    </w:p>
    <w:p w14:paraId="466592AB" w14:textId="77777777" w:rsidR="000152C6" w:rsidRPr="0032190F" w:rsidRDefault="000152C6" w:rsidP="000152C6">
      <w:pPr>
        <w:ind w:right="-196"/>
        <w:jc w:val="both"/>
        <w:rPr>
          <w:sz w:val="20"/>
          <w:szCs w:val="20"/>
          <w:lang w:val="fr-FR"/>
        </w:rPr>
      </w:pPr>
      <w:r w:rsidRPr="0032190F">
        <w:rPr>
          <w:sz w:val="20"/>
          <w:szCs w:val="20"/>
          <w:lang w:val="fr-FR"/>
        </w:rPr>
        <w:tab/>
        <w:t>Descendre d’une dizaine de mètres dans le goulet le long de sa paroi nord. Il peut y avoir un torrent temporaire (fortes pluies, fonte des neiges). Repérer à 20 m un énorme bloc de grès violet, situé dans la partie la plus étroite du goulet et obturant le passage. Chercher sept mètres plus bas, dans l’éboulis et contre la paroi nord (à moins de un mètre) un bloc de grès violet allongé d’est en ouest. Il présente une belle face plane face à la falaise.</w:t>
      </w:r>
    </w:p>
    <w:p w14:paraId="41B895F1" w14:textId="77777777" w:rsidR="000152C6" w:rsidRPr="0032190F" w:rsidRDefault="000152C6" w:rsidP="000152C6">
      <w:pPr>
        <w:ind w:right="-196"/>
        <w:jc w:val="both"/>
        <w:rPr>
          <w:sz w:val="20"/>
          <w:szCs w:val="20"/>
          <w:lang w:val="fr-FR"/>
        </w:rPr>
      </w:pPr>
    </w:p>
    <w:p w14:paraId="615D2700" w14:textId="77777777" w:rsidR="000152C6" w:rsidRPr="0032190F" w:rsidRDefault="000152C6" w:rsidP="000152C6">
      <w:pPr>
        <w:ind w:right="-196"/>
        <w:jc w:val="both"/>
        <w:rPr>
          <w:b/>
          <w:sz w:val="20"/>
          <w:szCs w:val="20"/>
          <w:lang w:val="fr-FR"/>
        </w:rPr>
      </w:pPr>
      <w:r w:rsidRPr="0032190F">
        <w:rPr>
          <w:b/>
          <w:sz w:val="20"/>
          <w:szCs w:val="20"/>
          <w:lang w:val="fr-FR"/>
        </w:rPr>
        <w:t xml:space="preserve">Roche 20 </w:t>
      </w:r>
      <w:r w:rsidRPr="00426505">
        <w:rPr>
          <w:rFonts w:ascii="Symbol" w:hAnsi="Symbol"/>
          <w:b/>
          <w:sz w:val="20"/>
          <w:szCs w:val="20"/>
        </w:rPr>
        <w:t></w:t>
      </w:r>
      <w:r w:rsidRPr="0032190F">
        <w:rPr>
          <w:b/>
          <w:sz w:val="20"/>
          <w:szCs w:val="20"/>
          <w:lang w:val="fr-FR"/>
        </w:rPr>
        <w:t xml:space="preserve"> . Zone IV . Groupe I</w:t>
      </w:r>
      <w:r w:rsidRPr="0032190F">
        <w:rPr>
          <w:b/>
          <w:sz w:val="20"/>
          <w:szCs w:val="20"/>
          <w:lang w:val="fr-FR"/>
        </w:rPr>
        <w:tab/>
      </w:r>
      <w:r w:rsidRPr="0032190F">
        <w:rPr>
          <w:b/>
          <w:sz w:val="20"/>
          <w:szCs w:val="20"/>
          <w:lang w:val="fr-FR"/>
        </w:rPr>
        <w:tab/>
        <w:t>Roche 2009</w:t>
      </w:r>
    </w:p>
    <w:p w14:paraId="4DAE0CC8" w14:textId="77777777" w:rsidR="000152C6" w:rsidRPr="0032190F" w:rsidRDefault="000152C6" w:rsidP="000152C6">
      <w:pPr>
        <w:ind w:right="-196"/>
        <w:jc w:val="both"/>
        <w:rPr>
          <w:b/>
          <w:sz w:val="20"/>
          <w:szCs w:val="20"/>
          <w:lang w:val="fr-FR"/>
        </w:rPr>
      </w:pPr>
    </w:p>
    <w:p w14:paraId="292D3012" w14:textId="77777777" w:rsidR="000152C6" w:rsidRPr="0032190F" w:rsidRDefault="000152C6" w:rsidP="000152C6">
      <w:pPr>
        <w:ind w:right="-196"/>
        <w:jc w:val="both"/>
        <w:rPr>
          <w:i/>
          <w:sz w:val="20"/>
          <w:szCs w:val="20"/>
          <w:lang w:val="fr-FR"/>
        </w:rPr>
      </w:pPr>
      <w:r w:rsidRPr="0032190F">
        <w:rPr>
          <w:b/>
          <w:i/>
          <w:sz w:val="20"/>
          <w:szCs w:val="20"/>
          <w:lang w:val="fr-FR"/>
        </w:rPr>
        <w:tab/>
      </w:r>
      <w:r w:rsidRPr="0032190F">
        <w:rPr>
          <w:i/>
          <w:sz w:val="20"/>
          <w:szCs w:val="20"/>
          <w:lang w:val="fr-FR"/>
        </w:rPr>
        <w:t>Cette face en forme d’amande (1,3 m par 0,6 m du nord au sud au maximum, pendage 30° nord) est caractérisée par une fissure dirigée du nord au sud, remplie de quartz, de nombreux trous et par sa pointe est rosâtre et érodée. Repérer six corniformes et une plage de cupules entre le quartz et les trous sauf le plus beau des corniformes qui se trouve à droite (ouest) du quartz. Les gravures sont très usées par le passage de l’eau.</w:t>
      </w:r>
    </w:p>
    <w:p w14:paraId="4599ED18" w14:textId="77777777" w:rsidR="000152C6" w:rsidRPr="0032190F" w:rsidRDefault="000152C6" w:rsidP="000152C6">
      <w:pPr>
        <w:ind w:right="-196"/>
        <w:jc w:val="both"/>
        <w:rPr>
          <w:sz w:val="20"/>
          <w:szCs w:val="20"/>
          <w:lang w:val="fr-FR"/>
        </w:rPr>
      </w:pPr>
    </w:p>
    <w:p w14:paraId="3D29814B" w14:textId="77777777" w:rsidR="000152C6" w:rsidRPr="0032190F" w:rsidRDefault="000152C6" w:rsidP="000152C6">
      <w:pPr>
        <w:ind w:right="-196"/>
        <w:jc w:val="both"/>
        <w:rPr>
          <w:sz w:val="20"/>
          <w:szCs w:val="20"/>
          <w:lang w:val="fr-FR"/>
        </w:rPr>
      </w:pPr>
      <w:r w:rsidRPr="0032190F">
        <w:rPr>
          <w:sz w:val="20"/>
          <w:szCs w:val="20"/>
          <w:lang w:val="fr-FR"/>
        </w:rPr>
        <w:tab/>
        <w:t>Descendre vers l’est de 1,5 m et examiner un bloc de grès violet après un ruban d’herbe, toujours au ras de la falaise du nord. Sa face verticale sud est partiellement couverte de quartz. Examiner sa face supérieure</w:t>
      </w:r>
    </w:p>
    <w:p w14:paraId="7C51F056" w14:textId="77777777" w:rsidR="000152C6" w:rsidRPr="0032190F" w:rsidRDefault="000152C6" w:rsidP="000152C6">
      <w:pPr>
        <w:ind w:right="-196"/>
        <w:jc w:val="both"/>
        <w:rPr>
          <w:sz w:val="20"/>
          <w:szCs w:val="20"/>
          <w:lang w:val="fr-FR"/>
        </w:rPr>
      </w:pPr>
    </w:p>
    <w:p w14:paraId="6E7E0821" w14:textId="77777777" w:rsidR="000152C6" w:rsidRPr="0032190F" w:rsidRDefault="000152C6" w:rsidP="000152C6">
      <w:pPr>
        <w:ind w:right="-196"/>
        <w:jc w:val="both"/>
        <w:rPr>
          <w:b/>
          <w:sz w:val="20"/>
          <w:szCs w:val="20"/>
          <w:lang w:val="fr-FR"/>
        </w:rPr>
      </w:pPr>
      <w:r w:rsidRPr="0032190F">
        <w:rPr>
          <w:b/>
          <w:sz w:val="20"/>
          <w:szCs w:val="20"/>
          <w:lang w:val="fr-FR"/>
        </w:rPr>
        <w:t xml:space="preserve">Roche 20 </w:t>
      </w:r>
      <w:r w:rsidRPr="00426505">
        <w:rPr>
          <w:rFonts w:ascii="Symbol" w:hAnsi="Symbol"/>
          <w:b/>
          <w:sz w:val="20"/>
          <w:szCs w:val="20"/>
        </w:rPr>
        <w:t></w:t>
      </w:r>
      <w:r w:rsidRPr="0032190F">
        <w:rPr>
          <w:b/>
          <w:sz w:val="20"/>
          <w:szCs w:val="20"/>
          <w:lang w:val="fr-FR"/>
        </w:rPr>
        <w:t xml:space="preserve"> . Zone IV . Groupe I</w:t>
      </w:r>
    </w:p>
    <w:p w14:paraId="740AC19C" w14:textId="77777777" w:rsidR="000152C6" w:rsidRPr="0032190F" w:rsidRDefault="000152C6" w:rsidP="000152C6">
      <w:pPr>
        <w:ind w:right="-196"/>
        <w:jc w:val="both"/>
        <w:rPr>
          <w:sz w:val="20"/>
          <w:szCs w:val="20"/>
          <w:lang w:val="fr-FR"/>
        </w:rPr>
      </w:pPr>
    </w:p>
    <w:p w14:paraId="5BB285F7" w14:textId="77777777" w:rsidR="000152C6" w:rsidRPr="0032190F" w:rsidRDefault="000152C6" w:rsidP="000152C6">
      <w:pPr>
        <w:ind w:right="-196"/>
        <w:jc w:val="both"/>
        <w:rPr>
          <w:i/>
          <w:sz w:val="20"/>
          <w:szCs w:val="20"/>
          <w:lang w:val="fr-FR"/>
        </w:rPr>
      </w:pPr>
      <w:r w:rsidRPr="0032190F">
        <w:rPr>
          <w:i/>
          <w:sz w:val="20"/>
          <w:szCs w:val="20"/>
          <w:lang w:val="fr-FR"/>
        </w:rPr>
        <w:tab/>
        <w:t>Cette surface plus ou moins rectangulaire (0,4 m d’est en ouest par 0,7 m, pendage 20° nord-ouest) présente deux fissures est – ouest remplies de quartz, un faible décrochement au nord, un brutal changement de pente à l’est et se relève à l’ouest, le pendage devenant nord-est puis horizontal au ras de l’herbe. Repérer entre les deux fissures un corniforme aux cornes à deux segments avec des angulations douces, ouvertes vers le sud et à corps linéaire.</w:t>
      </w:r>
    </w:p>
    <w:p w14:paraId="6ACA3E27" w14:textId="77777777" w:rsidR="000152C6" w:rsidRPr="0032190F" w:rsidRDefault="000152C6" w:rsidP="000152C6">
      <w:pPr>
        <w:ind w:right="-196"/>
        <w:jc w:val="both"/>
        <w:rPr>
          <w:sz w:val="20"/>
          <w:szCs w:val="20"/>
          <w:lang w:val="fr-FR"/>
        </w:rPr>
      </w:pPr>
    </w:p>
    <w:p w14:paraId="6BBF4DCF" w14:textId="77777777" w:rsidR="000152C6" w:rsidRPr="0032190F" w:rsidRDefault="000152C6" w:rsidP="000152C6">
      <w:pPr>
        <w:ind w:right="-196"/>
        <w:jc w:val="both"/>
        <w:rPr>
          <w:sz w:val="20"/>
          <w:szCs w:val="20"/>
          <w:lang w:val="fr-FR"/>
        </w:rPr>
      </w:pPr>
      <w:r w:rsidRPr="0032190F">
        <w:rPr>
          <w:sz w:val="20"/>
          <w:szCs w:val="20"/>
          <w:lang w:val="fr-FR"/>
        </w:rPr>
        <w:tab/>
        <w:t>Revenir jusqu'à la roche 19 et aller vers le nord pour atteindre un premier terre-plain puis monter sur un second couvert d’une plaque d'herbe et limité par trois petits mamelons. Les deux "bosses" les plus au nord ne sont en réalité qu'un seul mamelon partagé par une dépression rocheuse. Le mamelon situé à l'est, de direction presque sud-est – nord-ouest, présente une paroi de grès violet, haute de plus de deux mètres, pleine de trous et de pendage 60°sud. Sa partie supérieure est couverte de lichens jaunes.</w:t>
      </w:r>
    </w:p>
    <w:p w14:paraId="2518F0EB" w14:textId="77777777" w:rsidR="000152C6" w:rsidRPr="0032190F" w:rsidRDefault="000152C6" w:rsidP="000152C6">
      <w:pPr>
        <w:ind w:right="-196"/>
        <w:jc w:val="both"/>
        <w:rPr>
          <w:sz w:val="20"/>
          <w:szCs w:val="20"/>
          <w:lang w:val="fr-FR"/>
        </w:rPr>
      </w:pPr>
    </w:p>
    <w:p w14:paraId="48DF1E71" w14:textId="77777777" w:rsidR="000152C6" w:rsidRPr="0032190F" w:rsidRDefault="000152C6" w:rsidP="000152C6">
      <w:pPr>
        <w:ind w:right="-196"/>
        <w:jc w:val="both"/>
        <w:rPr>
          <w:b/>
          <w:sz w:val="20"/>
          <w:szCs w:val="20"/>
          <w:lang w:val="fr-FR"/>
        </w:rPr>
      </w:pPr>
      <w:r w:rsidRPr="0032190F">
        <w:rPr>
          <w:b/>
          <w:sz w:val="20"/>
          <w:szCs w:val="20"/>
          <w:lang w:val="fr-FR"/>
        </w:rPr>
        <w:t xml:space="preserve">Roche 19 </w:t>
      </w:r>
      <w:r w:rsidRPr="00426505">
        <w:rPr>
          <w:rFonts w:ascii="Symbol" w:hAnsi="Symbol"/>
          <w:b/>
          <w:sz w:val="20"/>
          <w:szCs w:val="20"/>
        </w:rPr>
        <w:t></w:t>
      </w:r>
      <w:r w:rsidRPr="0032190F">
        <w:rPr>
          <w:b/>
          <w:sz w:val="20"/>
          <w:szCs w:val="20"/>
          <w:lang w:val="fr-FR"/>
        </w:rPr>
        <w:t xml:space="preserve"> . Zone IV . Groupe I</w:t>
      </w:r>
    </w:p>
    <w:p w14:paraId="329FC24C" w14:textId="77777777" w:rsidR="000152C6" w:rsidRPr="0032190F" w:rsidRDefault="000152C6" w:rsidP="000152C6">
      <w:pPr>
        <w:ind w:right="-196"/>
        <w:jc w:val="both"/>
        <w:rPr>
          <w:b/>
          <w:i/>
          <w:sz w:val="20"/>
          <w:szCs w:val="20"/>
          <w:lang w:val="fr-FR"/>
        </w:rPr>
      </w:pPr>
      <w:r w:rsidRPr="0032190F">
        <w:rPr>
          <w:b/>
          <w:i/>
          <w:sz w:val="20"/>
          <w:szCs w:val="20"/>
          <w:lang w:val="fr-FR"/>
        </w:rPr>
        <w:t>Roche du poignard évidé</w:t>
      </w:r>
    </w:p>
    <w:p w14:paraId="35EDB101" w14:textId="77777777" w:rsidR="000152C6" w:rsidRPr="0032190F" w:rsidRDefault="000152C6" w:rsidP="000152C6">
      <w:pPr>
        <w:ind w:right="-196"/>
        <w:jc w:val="both"/>
        <w:rPr>
          <w:b/>
          <w:sz w:val="20"/>
          <w:szCs w:val="20"/>
          <w:lang w:val="fr-FR"/>
        </w:rPr>
      </w:pPr>
    </w:p>
    <w:p w14:paraId="7AAC5391" w14:textId="77777777" w:rsidR="000152C6" w:rsidRPr="0032190F" w:rsidRDefault="000152C6" w:rsidP="000152C6">
      <w:pPr>
        <w:ind w:right="-196"/>
        <w:jc w:val="both"/>
        <w:rPr>
          <w:i/>
          <w:sz w:val="20"/>
          <w:szCs w:val="20"/>
          <w:lang w:val="fr-FR"/>
        </w:rPr>
      </w:pPr>
      <w:r w:rsidRPr="0032190F">
        <w:rPr>
          <w:b/>
          <w:i/>
          <w:sz w:val="20"/>
          <w:szCs w:val="20"/>
          <w:lang w:val="fr-FR"/>
        </w:rPr>
        <w:tab/>
      </w:r>
      <w:r w:rsidRPr="0032190F">
        <w:rPr>
          <w:i/>
          <w:sz w:val="20"/>
          <w:szCs w:val="20"/>
          <w:lang w:val="fr-FR"/>
        </w:rPr>
        <w:t>La surface gravée se trouve près de la dépression rocheuse (au nord-ouest, là où le pendage, à 0,2 m du sol, devient vertical. Quand l'éclairage est bon, car il n'y a pas de différence de teinte entre la gravure et la surface de la roche, se distingue un poignard à lame presque rectangulaire, piquetée uniquement sur son contour et dans sa pointe, et à manche linéaire. A 0,3 m à droite une barre légèrement courbe avec 7 appendices est gravée. A 0,5 m à droite de cette gravure et à 0,2 m du sol, le numéro ZIV-GI-R19</w:t>
      </w:r>
      <w:r w:rsidRPr="00426505">
        <w:rPr>
          <w:rFonts w:ascii="Symbol" w:hAnsi="Symbol"/>
          <w:i/>
          <w:sz w:val="20"/>
          <w:szCs w:val="20"/>
        </w:rPr>
        <w:t></w:t>
      </w:r>
      <w:r w:rsidRPr="0032190F">
        <w:rPr>
          <w:i/>
          <w:sz w:val="20"/>
          <w:szCs w:val="20"/>
          <w:lang w:val="fr-FR"/>
        </w:rPr>
        <w:t xml:space="preserve">  est écrit en petites lettres. </w:t>
      </w:r>
    </w:p>
    <w:p w14:paraId="400EEA92" w14:textId="77777777" w:rsidR="000152C6" w:rsidRPr="0032190F" w:rsidRDefault="000152C6" w:rsidP="000152C6">
      <w:pPr>
        <w:ind w:right="-196"/>
        <w:jc w:val="both"/>
        <w:rPr>
          <w:sz w:val="20"/>
          <w:szCs w:val="20"/>
          <w:lang w:val="fr-FR"/>
        </w:rPr>
      </w:pPr>
    </w:p>
    <w:p w14:paraId="1749B77C" w14:textId="77777777" w:rsidR="000152C6" w:rsidRPr="0032190F" w:rsidRDefault="000152C6" w:rsidP="000152C6">
      <w:pPr>
        <w:ind w:right="-196"/>
        <w:jc w:val="both"/>
        <w:rPr>
          <w:sz w:val="20"/>
          <w:szCs w:val="20"/>
          <w:lang w:val="fr-FR"/>
        </w:rPr>
      </w:pPr>
      <w:r w:rsidRPr="0032190F">
        <w:rPr>
          <w:sz w:val="20"/>
          <w:szCs w:val="20"/>
          <w:lang w:val="fr-FR"/>
        </w:rPr>
        <w:tab/>
        <w:t>Franchir la petite dépression rocheuse et obliquer vers le nord-ouest pour rejoindre, six mètres plus loin, un bloc de pélite grise assez dégagé en bordure de la pelouse. Il est cassé en deux et surmonté de quartz sur sa face nord.</w:t>
      </w:r>
    </w:p>
    <w:p w14:paraId="0210DEBA" w14:textId="77777777" w:rsidR="000152C6" w:rsidRPr="0032190F" w:rsidRDefault="000152C6" w:rsidP="000152C6">
      <w:pPr>
        <w:ind w:right="-196"/>
        <w:jc w:val="both"/>
        <w:rPr>
          <w:sz w:val="20"/>
          <w:szCs w:val="20"/>
          <w:lang w:val="fr-FR"/>
        </w:rPr>
      </w:pPr>
    </w:p>
    <w:p w14:paraId="5C3D2E68" w14:textId="77777777" w:rsidR="000152C6" w:rsidRPr="0032190F" w:rsidRDefault="000152C6" w:rsidP="000152C6">
      <w:pPr>
        <w:ind w:right="-196"/>
        <w:jc w:val="both"/>
        <w:rPr>
          <w:b/>
          <w:sz w:val="20"/>
          <w:szCs w:val="20"/>
          <w:lang w:val="fr-FR"/>
        </w:rPr>
      </w:pPr>
      <w:r w:rsidRPr="0032190F">
        <w:rPr>
          <w:b/>
          <w:sz w:val="20"/>
          <w:szCs w:val="20"/>
          <w:lang w:val="fr-FR"/>
        </w:rPr>
        <w:t xml:space="preserve">Roche 18 </w:t>
      </w:r>
      <w:r w:rsidRPr="00426505">
        <w:rPr>
          <w:rFonts w:ascii="Symbol" w:hAnsi="Symbol"/>
          <w:b/>
          <w:sz w:val="20"/>
          <w:szCs w:val="20"/>
        </w:rPr>
        <w:t></w:t>
      </w:r>
      <w:r w:rsidRPr="0032190F">
        <w:rPr>
          <w:b/>
          <w:sz w:val="20"/>
          <w:szCs w:val="20"/>
          <w:lang w:val="fr-FR"/>
        </w:rPr>
        <w:t xml:space="preserve"> . Zone IV . Groupe I</w:t>
      </w:r>
    </w:p>
    <w:p w14:paraId="322A2566" w14:textId="77777777" w:rsidR="000152C6" w:rsidRPr="0032190F" w:rsidRDefault="000152C6" w:rsidP="000152C6">
      <w:pPr>
        <w:ind w:right="-196"/>
        <w:jc w:val="both"/>
        <w:rPr>
          <w:b/>
          <w:i/>
          <w:sz w:val="20"/>
          <w:szCs w:val="20"/>
          <w:lang w:val="fr-FR"/>
        </w:rPr>
      </w:pPr>
      <w:r w:rsidRPr="0032190F">
        <w:rPr>
          <w:b/>
          <w:i/>
          <w:sz w:val="20"/>
          <w:szCs w:val="20"/>
          <w:lang w:val="fr-FR"/>
        </w:rPr>
        <w:t>Roche cassée dans la pelouse</w:t>
      </w:r>
    </w:p>
    <w:p w14:paraId="15E98DD4" w14:textId="77777777" w:rsidR="000152C6" w:rsidRPr="0032190F" w:rsidRDefault="000152C6" w:rsidP="000152C6">
      <w:pPr>
        <w:ind w:right="-196"/>
        <w:jc w:val="both"/>
        <w:rPr>
          <w:sz w:val="20"/>
          <w:szCs w:val="20"/>
          <w:lang w:val="fr-FR"/>
        </w:rPr>
      </w:pPr>
    </w:p>
    <w:p w14:paraId="3BF2B457" w14:textId="77777777" w:rsidR="000152C6" w:rsidRPr="0032190F" w:rsidRDefault="000152C6" w:rsidP="000152C6">
      <w:pPr>
        <w:ind w:right="-196"/>
        <w:jc w:val="both"/>
        <w:rPr>
          <w:i/>
          <w:sz w:val="20"/>
          <w:szCs w:val="20"/>
          <w:lang w:val="fr-FR"/>
        </w:rPr>
      </w:pPr>
      <w:r w:rsidRPr="0032190F">
        <w:rPr>
          <w:b/>
          <w:i/>
          <w:sz w:val="20"/>
          <w:szCs w:val="20"/>
          <w:lang w:val="fr-FR"/>
        </w:rPr>
        <w:tab/>
      </w:r>
      <w:r w:rsidRPr="0032190F">
        <w:rPr>
          <w:i/>
          <w:sz w:val="20"/>
          <w:szCs w:val="20"/>
          <w:lang w:val="fr-FR"/>
        </w:rPr>
        <w:t xml:space="preserve">La patine est de couleur grise avec des traces oranges sur les faces de pendage 30° nord, lisses et à peu près planes. Le plus petit bloc, à l'ouest, présente sur une face de pendage 60° nord (0,2 m par 0,2 m) une barre et des cupules </w:t>
      </w:r>
      <w:r w:rsidRPr="0032190F">
        <w:rPr>
          <w:i/>
          <w:sz w:val="20"/>
          <w:szCs w:val="20"/>
          <w:lang w:val="fr-FR"/>
        </w:rPr>
        <w:lastRenderedPageBreak/>
        <w:t xml:space="preserve">récentes. Le plus important des blocs porte des cupules éparses sur une face triangulaire (0,8 m à la base par 0,4 m de haut), de pendage 45° nord. </w:t>
      </w:r>
    </w:p>
    <w:p w14:paraId="68FD3B87" w14:textId="77777777" w:rsidR="000152C6" w:rsidRPr="0032190F" w:rsidRDefault="000152C6" w:rsidP="000152C6">
      <w:pPr>
        <w:ind w:right="-196"/>
        <w:jc w:val="both"/>
        <w:rPr>
          <w:i/>
          <w:sz w:val="20"/>
          <w:szCs w:val="20"/>
          <w:lang w:val="fr-FR"/>
        </w:rPr>
      </w:pPr>
      <w:r w:rsidRPr="0032190F">
        <w:rPr>
          <w:i/>
          <w:sz w:val="20"/>
          <w:szCs w:val="20"/>
          <w:lang w:val="fr-FR"/>
        </w:rPr>
        <w:t>Il s’y trouve aussi de nombreux dessins de bergers très fins : têtes, personnages. Le numéro ZIV-GI-R18</w:t>
      </w:r>
      <w:r w:rsidRPr="00426505">
        <w:rPr>
          <w:rFonts w:ascii="Symbol" w:hAnsi="Symbol"/>
          <w:i/>
          <w:sz w:val="20"/>
          <w:szCs w:val="20"/>
        </w:rPr>
        <w:t></w:t>
      </w:r>
      <w:r w:rsidRPr="0032190F">
        <w:rPr>
          <w:i/>
          <w:sz w:val="20"/>
          <w:szCs w:val="20"/>
          <w:lang w:val="fr-FR"/>
        </w:rPr>
        <w:t xml:space="preserve">  est inscrit dans la partie sud de la face située le plus à l’ouest, de léger pendage nord, au-dessus d'un personnage et à côté d'un nom peu net, R???NEA  NEP. </w:t>
      </w:r>
    </w:p>
    <w:p w14:paraId="55E1A6A6" w14:textId="77777777" w:rsidR="000152C6" w:rsidRPr="0032190F" w:rsidRDefault="000152C6" w:rsidP="000152C6">
      <w:pPr>
        <w:ind w:right="-196"/>
        <w:jc w:val="both"/>
        <w:rPr>
          <w:sz w:val="20"/>
          <w:szCs w:val="20"/>
          <w:lang w:val="fr-FR"/>
        </w:rPr>
      </w:pPr>
      <w:r w:rsidRPr="0032190F">
        <w:rPr>
          <w:sz w:val="20"/>
          <w:szCs w:val="20"/>
          <w:lang w:val="fr-FR"/>
        </w:rPr>
        <w:t xml:space="preserve">Photos1970 : R dans site (très sombre), Roche, 2 photos de gravures </w:t>
      </w:r>
    </w:p>
    <w:p w14:paraId="4CC30AC4" w14:textId="77777777" w:rsidR="000152C6" w:rsidRPr="0032190F" w:rsidRDefault="000152C6" w:rsidP="000152C6">
      <w:pPr>
        <w:ind w:right="-196"/>
        <w:jc w:val="both"/>
        <w:rPr>
          <w:sz w:val="20"/>
          <w:szCs w:val="20"/>
          <w:lang w:val="fr-FR"/>
        </w:rPr>
      </w:pPr>
    </w:p>
    <w:p w14:paraId="7180E096" w14:textId="77777777" w:rsidR="000152C6" w:rsidRPr="0032190F" w:rsidRDefault="000152C6" w:rsidP="000152C6">
      <w:pPr>
        <w:ind w:right="-196"/>
        <w:jc w:val="both"/>
        <w:rPr>
          <w:sz w:val="20"/>
          <w:szCs w:val="20"/>
          <w:lang w:val="fr-FR"/>
        </w:rPr>
      </w:pPr>
      <w:r w:rsidRPr="0032190F">
        <w:rPr>
          <w:b/>
          <w:sz w:val="20"/>
          <w:szCs w:val="20"/>
          <w:lang w:val="fr-FR"/>
        </w:rPr>
        <w:t>Repère</w:t>
      </w:r>
      <w:r w:rsidRPr="0032190F">
        <w:rPr>
          <w:sz w:val="20"/>
          <w:szCs w:val="20"/>
          <w:lang w:val="fr-FR"/>
        </w:rPr>
        <w:t xml:space="preserve"> : la belle paroi rouge de la roche 18 se trouve à vingt mètres à l'ouest de l'autre côté de la pelouse.</w:t>
      </w:r>
    </w:p>
    <w:p w14:paraId="7834BD18" w14:textId="77777777" w:rsidR="000152C6" w:rsidRPr="0032190F" w:rsidRDefault="000152C6" w:rsidP="000152C6">
      <w:pPr>
        <w:ind w:right="-196"/>
        <w:jc w:val="both"/>
        <w:rPr>
          <w:sz w:val="20"/>
          <w:szCs w:val="20"/>
          <w:lang w:val="fr-FR"/>
        </w:rPr>
      </w:pPr>
    </w:p>
    <w:p w14:paraId="1A47436C" w14:textId="77777777" w:rsidR="000152C6" w:rsidRPr="0032190F" w:rsidRDefault="000152C6" w:rsidP="000152C6">
      <w:pPr>
        <w:ind w:right="-196"/>
        <w:jc w:val="both"/>
        <w:rPr>
          <w:sz w:val="20"/>
          <w:szCs w:val="20"/>
          <w:lang w:val="fr-FR"/>
        </w:rPr>
      </w:pPr>
      <w:r w:rsidRPr="0032190F">
        <w:rPr>
          <w:sz w:val="20"/>
          <w:szCs w:val="20"/>
          <w:lang w:val="fr-FR"/>
        </w:rPr>
        <w:tab/>
        <w:t xml:space="preserve">Marcher cinq mètres vers le nord pour longer un très grand bloc parallèlépipédique de pélite orange (3,0 m de large, 5,0 m de long, 1,5 m de haut). Examiner sa face verticale est. </w:t>
      </w:r>
    </w:p>
    <w:p w14:paraId="3AF249E5" w14:textId="77777777" w:rsidR="000152C6" w:rsidRPr="0032190F" w:rsidRDefault="000152C6" w:rsidP="000152C6">
      <w:pPr>
        <w:ind w:right="-196"/>
        <w:jc w:val="both"/>
        <w:rPr>
          <w:sz w:val="20"/>
          <w:szCs w:val="20"/>
          <w:lang w:val="fr-FR"/>
        </w:rPr>
      </w:pPr>
    </w:p>
    <w:p w14:paraId="7C09B0DA" w14:textId="77777777" w:rsidR="000152C6" w:rsidRPr="0032190F" w:rsidRDefault="000152C6" w:rsidP="000152C6">
      <w:pPr>
        <w:ind w:right="-196"/>
        <w:jc w:val="both"/>
        <w:rPr>
          <w:b/>
          <w:sz w:val="20"/>
          <w:szCs w:val="20"/>
          <w:lang w:val="fr-FR"/>
        </w:rPr>
      </w:pPr>
      <w:r w:rsidRPr="0032190F">
        <w:rPr>
          <w:b/>
          <w:sz w:val="20"/>
          <w:szCs w:val="20"/>
          <w:lang w:val="fr-FR"/>
        </w:rPr>
        <w:t xml:space="preserve">Roche 18 </w:t>
      </w:r>
      <w:r w:rsidRPr="00426505">
        <w:rPr>
          <w:rFonts w:ascii="Symbol" w:hAnsi="Symbol"/>
          <w:b/>
          <w:sz w:val="20"/>
          <w:szCs w:val="20"/>
        </w:rPr>
        <w:t></w:t>
      </w:r>
      <w:r w:rsidRPr="0032190F">
        <w:rPr>
          <w:b/>
          <w:sz w:val="20"/>
          <w:szCs w:val="20"/>
          <w:lang w:val="fr-FR"/>
        </w:rPr>
        <w:t xml:space="preserve"> H . Zone IV . Groupe I</w:t>
      </w:r>
    </w:p>
    <w:p w14:paraId="1AD29328" w14:textId="77777777" w:rsidR="000152C6" w:rsidRPr="0032190F" w:rsidRDefault="000152C6" w:rsidP="000152C6">
      <w:pPr>
        <w:ind w:right="-196"/>
        <w:jc w:val="both"/>
        <w:rPr>
          <w:b/>
          <w:i/>
          <w:sz w:val="20"/>
          <w:szCs w:val="20"/>
          <w:lang w:val="fr-FR"/>
        </w:rPr>
      </w:pPr>
      <w:r w:rsidRPr="0032190F">
        <w:rPr>
          <w:b/>
          <w:i/>
          <w:sz w:val="20"/>
          <w:szCs w:val="20"/>
          <w:lang w:val="fr-FR"/>
        </w:rPr>
        <w:t>Roche de la signature incomplète</w:t>
      </w:r>
    </w:p>
    <w:p w14:paraId="1B643808" w14:textId="77777777" w:rsidR="000152C6" w:rsidRPr="0032190F" w:rsidRDefault="000152C6" w:rsidP="000152C6">
      <w:pPr>
        <w:ind w:right="-196"/>
        <w:jc w:val="both"/>
        <w:rPr>
          <w:sz w:val="20"/>
          <w:szCs w:val="20"/>
          <w:lang w:val="fr-FR"/>
        </w:rPr>
      </w:pPr>
    </w:p>
    <w:p w14:paraId="6EC63DDB" w14:textId="77777777" w:rsidR="000152C6" w:rsidRPr="0032190F" w:rsidRDefault="000152C6" w:rsidP="000152C6">
      <w:pPr>
        <w:ind w:right="-196" w:firstLine="709"/>
        <w:jc w:val="both"/>
        <w:rPr>
          <w:i/>
          <w:sz w:val="20"/>
          <w:szCs w:val="20"/>
          <w:lang w:val="fr-FR"/>
        </w:rPr>
      </w:pPr>
      <w:r w:rsidRPr="0032190F">
        <w:rPr>
          <w:i/>
          <w:sz w:val="20"/>
          <w:szCs w:val="20"/>
          <w:lang w:val="fr-FR"/>
        </w:rPr>
        <w:t>Cette face est partiellement couverte de patine rouge brun sombre, particulièrement au centre de l’arête supérieure où une petite surface (0,2 m par 0,2 m) porte le début d’une signature Mar et des quadrillages.</w:t>
      </w:r>
    </w:p>
    <w:p w14:paraId="463FE82E" w14:textId="77777777" w:rsidR="000152C6" w:rsidRPr="0032190F" w:rsidRDefault="000152C6" w:rsidP="000152C6">
      <w:pPr>
        <w:ind w:right="-196" w:firstLine="709"/>
        <w:jc w:val="both"/>
        <w:rPr>
          <w:sz w:val="20"/>
          <w:szCs w:val="20"/>
          <w:lang w:val="fr-FR"/>
        </w:rPr>
      </w:pPr>
    </w:p>
    <w:p w14:paraId="1CBAFCA9" w14:textId="77777777" w:rsidR="000152C6" w:rsidRPr="0032190F" w:rsidRDefault="000152C6" w:rsidP="000152C6">
      <w:pPr>
        <w:ind w:right="-196" w:firstLine="709"/>
        <w:jc w:val="both"/>
        <w:rPr>
          <w:sz w:val="20"/>
          <w:szCs w:val="20"/>
          <w:lang w:val="fr-FR"/>
        </w:rPr>
      </w:pPr>
      <w:r w:rsidRPr="0032190F">
        <w:rPr>
          <w:sz w:val="20"/>
          <w:szCs w:val="20"/>
          <w:lang w:val="fr-FR"/>
        </w:rPr>
        <w:t xml:space="preserve">Revenir jusqu’à la roche 18 </w:t>
      </w:r>
      <w:r w:rsidRPr="00426505">
        <w:rPr>
          <w:rFonts w:ascii="Symbol" w:hAnsi="Symbol"/>
          <w:sz w:val="20"/>
          <w:szCs w:val="20"/>
        </w:rPr>
        <w:t></w:t>
      </w:r>
      <w:r w:rsidRPr="0032190F">
        <w:rPr>
          <w:sz w:val="20"/>
          <w:szCs w:val="20"/>
          <w:lang w:val="fr-FR"/>
        </w:rPr>
        <w:t xml:space="preserve"> et marcher dix mètres vers le nord-est pour trouver une petite dalle orange.</w:t>
      </w:r>
    </w:p>
    <w:p w14:paraId="4C7BB1F7" w14:textId="77777777" w:rsidR="000152C6" w:rsidRPr="0032190F" w:rsidRDefault="000152C6" w:rsidP="000152C6">
      <w:pPr>
        <w:ind w:right="-196"/>
        <w:jc w:val="both"/>
        <w:rPr>
          <w:sz w:val="20"/>
          <w:szCs w:val="20"/>
          <w:lang w:val="fr-FR"/>
        </w:rPr>
      </w:pPr>
    </w:p>
    <w:p w14:paraId="40673103" w14:textId="77777777" w:rsidR="000152C6" w:rsidRPr="0032190F" w:rsidRDefault="000152C6" w:rsidP="000152C6">
      <w:pPr>
        <w:ind w:right="-196"/>
        <w:jc w:val="both"/>
        <w:rPr>
          <w:b/>
          <w:sz w:val="20"/>
          <w:szCs w:val="20"/>
          <w:lang w:val="fr-FR"/>
        </w:rPr>
      </w:pPr>
      <w:r w:rsidRPr="0032190F">
        <w:rPr>
          <w:b/>
          <w:sz w:val="20"/>
          <w:szCs w:val="20"/>
          <w:lang w:val="fr-FR"/>
        </w:rPr>
        <w:t xml:space="preserve">Roche 18 </w:t>
      </w:r>
      <w:r w:rsidRPr="00426505">
        <w:rPr>
          <w:rFonts w:ascii="Symbol" w:hAnsi="Symbol"/>
          <w:b/>
          <w:sz w:val="20"/>
          <w:szCs w:val="20"/>
        </w:rPr>
        <w:t></w:t>
      </w:r>
      <w:r w:rsidRPr="0032190F">
        <w:rPr>
          <w:b/>
          <w:sz w:val="20"/>
          <w:szCs w:val="20"/>
          <w:lang w:val="fr-FR"/>
        </w:rPr>
        <w:t xml:space="preserve"> H . Zone IV . Groupe I</w:t>
      </w:r>
    </w:p>
    <w:p w14:paraId="51D02997" w14:textId="77777777" w:rsidR="000152C6" w:rsidRPr="0032190F" w:rsidRDefault="000152C6" w:rsidP="000152C6">
      <w:pPr>
        <w:ind w:right="-196"/>
        <w:jc w:val="both"/>
        <w:rPr>
          <w:b/>
          <w:i/>
          <w:sz w:val="20"/>
          <w:szCs w:val="20"/>
          <w:lang w:val="fr-FR"/>
        </w:rPr>
      </w:pPr>
      <w:r w:rsidRPr="0032190F">
        <w:rPr>
          <w:b/>
          <w:i/>
          <w:sz w:val="20"/>
          <w:szCs w:val="20"/>
          <w:lang w:val="fr-FR"/>
        </w:rPr>
        <w:t>Roche du personnage aux doigts écartés</w:t>
      </w:r>
    </w:p>
    <w:p w14:paraId="39D8561B" w14:textId="77777777" w:rsidR="000152C6" w:rsidRPr="0032190F" w:rsidRDefault="000152C6" w:rsidP="000152C6">
      <w:pPr>
        <w:ind w:right="-196"/>
        <w:jc w:val="both"/>
        <w:rPr>
          <w:sz w:val="20"/>
          <w:szCs w:val="20"/>
          <w:lang w:val="fr-FR"/>
        </w:rPr>
      </w:pPr>
    </w:p>
    <w:p w14:paraId="3B6C11E4" w14:textId="77777777" w:rsidR="000152C6" w:rsidRPr="0032190F" w:rsidRDefault="000152C6" w:rsidP="000152C6">
      <w:pPr>
        <w:ind w:right="-196" w:firstLine="709"/>
        <w:jc w:val="both"/>
        <w:rPr>
          <w:i/>
          <w:sz w:val="20"/>
          <w:szCs w:val="20"/>
          <w:lang w:val="fr-FR"/>
        </w:rPr>
      </w:pPr>
      <w:r w:rsidRPr="0032190F">
        <w:rPr>
          <w:i/>
          <w:sz w:val="20"/>
          <w:szCs w:val="20"/>
          <w:lang w:val="fr-FR"/>
        </w:rPr>
        <w:t>C’est une dalle de pélite verte, schistosée à l’oblique, couvert de patine orange parfois éclatée. La face supérieure bombée, haute d’à peine 0,4 m au dessus du sol, est fissurée du nord au sud. Examiner son quart nord-ouest. A l’ouest d’une fissure assez large, repérer une petite surface (0,1 m par 0,1 m) parcourue uniquement par 5 fissures très minces. Y découvrir un petit personnage, aux bras et aux doigts écartés, au corps hachuré et portant une grande plume (6 cm par 5 cm). Chercher encore un nom de berger : Palma Giacomo.</w:t>
      </w:r>
    </w:p>
    <w:p w14:paraId="3BF727A1" w14:textId="77777777" w:rsidR="000152C6" w:rsidRPr="0032190F" w:rsidRDefault="000152C6" w:rsidP="000152C6">
      <w:pPr>
        <w:ind w:right="-196" w:firstLine="709"/>
        <w:jc w:val="both"/>
        <w:rPr>
          <w:i/>
          <w:sz w:val="20"/>
          <w:szCs w:val="20"/>
          <w:lang w:val="fr-FR"/>
        </w:rPr>
      </w:pPr>
      <w:r w:rsidRPr="0032190F">
        <w:rPr>
          <w:i/>
          <w:sz w:val="20"/>
          <w:szCs w:val="20"/>
          <w:lang w:val="fr-FR"/>
        </w:rPr>
        <w:t xml:space="preserve">Cette roche a porté aussi le numéro 18 </w:t>
      </w:r>
      <w:r w:rsidRPr="00426505">
        <w:rPr>
          <w:rFonts w:ascii="Symbol" w:hAnsi="Symbol"/>
          <w:i/>
          <w:sz w:val="20"/>
          <w:szCs w:val="20"/>
        </w:rPr>
        <w:t></w:t>
      </w:r>
      <w:r w:rsidRPr="0032190F">
        <w:rPr>
          <w:i/>
          <w:sz w:val="20"/>
          <w:szCs w:val="20"/>
          <w:lang w:val="fr-FR"/>
        </w:rPr>
        <w:t xml:space="preserve"> H.</w:t>
      </w:r>
    </w:p>
    <w:p w14:paraId="13B81020" w14:textId="77777777" w:rsidR="000152C6" w:rsidRPr="0032190F" w:rsidRDefault="000152C6" w:rsidP="000152C6">
      <w:pPr>
        <w:ind w:right="-196"/>
        <w:jc w:val="both"/>
        <w:rPr>
          <w:sz w:val="20"/>
          <w:szCs w:val="20"/>
          <w:lang w:val="fr-FR"/>
        </w:rPr>
      </w:pPr>
    </w:p>
    <w:p w14:paraId="174F5DCA" w14:textId="77777777" w:rsidR="000152C6" w:rsidRPr="0032190F" w:rsidRDefault="000152C6" w:rsidP="000152C6">
      <w:pPr>
        <w:ind w:right="-196"/>
        <w:jc w:val="both"/>
        <w:rPr>
          <w:sz w:val="20"/>
          <w:szCs w:val="20"/>
          <w:lang w:val="fr-FR"/>
        </w:rPr>
      </w:pPr>
      <w:r w:rsidRPr="0032190F">
        <w:rPr>
          <w:sz w:val="20"/>
          <w:szCs w:val="20"/>
          <w:lang w:val="fr-FR"/>
        </w:rPr>
        <w:tab/>
        <w:t>Reculer de quelques pas et regarder vers le sud-est où, à une trentaine de mètres un rocher pointu apparaît sous la silhouette de la cime de Durmiose.</w:t>
      </w:r>
    </w:p>
    <w:p w14:paraId="5ACDD0C5" w14:textId="77777777" w:rsidR="000152C6" w:rsidRPr="0032190F" w:rsidRDefault="000152C6" w:rsidP="000152C6">
      <w:pPr>
        <w:ind w:right="-196"/>
        <w:jc w:val="both"/>
        <w:rPr>
          <w:sz w:val="20"/>
          <w:szCs w:val="20"/>
          <w:lang w:val="fr-FR"/>
        </w:rPr>
      </w:pPr>
    </w:p>
    <w:p w14:paraId="24CEECDC" w14:textId="77777777" w:rsidR="000152C6" w:rsidRPr="0032190F" w:rsidRDefault="000152C6" w:rsidP="000152C6">
      <w:pPr>
        <w:rPr>
          <w:lang w:val="fr-FR"/>
        </w:rPr>
      </w:pPr>
      <w:r w:rsidRPr="0032190F">
        <w:rPr>
          <w:lang w:val="fr-FR"/>
        </w:rPr>
        <w:t xml:space="preserve">Abri temporaire </w:t>
      </w:r>
    </w:p>
    <w:p w14:paraId="31617EDA" w14:textId="77777777" w:rsidR="000152C6" w:rsidRPr="0032190F" w:rsidRDefault="000152C6" w:rsidP="000152C6">
      <w:pPr>
        <w:ind w:right="-196"/>
        <w:jc w:val="both"/>
        <w:rPr>
          <w:sz w:val="20"/>
          <w:szCs w:val="20"/>
          <w:lang w:val="fr-FR"/>
        </w:rPr>
      </w:pPr>
    </w:p>
    <w:p w14:paraId="044C3D40" w14:textId="77777777" w:rsidR="000152C6" w:rsidRPr="0032190F" w:rsidRDefault="000152C6" w:rsidP="000152C6">
      <w:pPr>
        <w:ind w:right="-196"/>
        <w:jc w:val="both"/>
        <w:rPr>
          <w:i/>
          <w:sz w:val="20"/>
          <w:szCs w:val="20"/>
          <w:lang w:val="fr-FR"/>
        </w:rPr>
      </w:pPr>
      <w:r w:rsidRPr="0032190F">
        <w:rPr>
          <w:sz w:val="20"/>
          <w:szCs w:val="20"/>
          <w:lang w:val="fr-FR"/>
        </w:rPr>
        <w:tab/>
      </w:r>
      <w:r w:rsidRPr="0032190F">
        <w:rPr>
          <w:i/>
          <w:sz w:val="20"/>
          <w:szCs w:val="20"/>
          <w:lang w:val="fr-FR"/>
        </w:rPr>
        <w:t>Sous ce rocher un abri s’ouvre vers le nord-ouest, protégé des vents d’ouest par un grand bloc allongé du nord au sud. Bas mais assez profond il peut abriter de la pluie. Il débouche sur une pelouse d’environ trente mètres carrés, fermée par des petits mamelons. Discret et protégé il présente l’inconvénient d’avoir un sol en contrebas de la pelouse et donc inondable en cas de fort orage.</w:t>
      </w:r>
    </w:p>
    <w:p w14:paraId="7BD681BC" w14:textId="77777777" w:rsidR="000152C6" w:rsidRPr="0032190F" w:rsidRDefault="000152C6" w:rsidP="000152C6">
      <w:pPr>
        <w:ind w:right="-196"/>
        <w:jc w:val="both"/>
        <w:rPr>
          <w:i/>
          <w:sz w:val="20"/>
          <w:szCs w:val="20"/>
          <w:lang w:val="fr-FR"/>
        </w:rPr>
      </w:pPr>
    </w:p>
    <w:p w14:paraId="6F3C000E" w14:textId="77777777" w:rsidR="000152C6" w:rsidRPr="0032190F" w:rsidRDefault="000152C6" w:rsidP="000152C6">
      <w:pPr>
        <w:ind w:right="-196"/>
        <w:jc w:val="both"/>
        <w:rPr>
          <w:sz w:val="20"/>
          <w:szCs w:val="20"/>
          <w:lang w:val="fr-FR"/>
        </w:rPr>
      </w:pPr>
      <w:r w:rsidRPr="0032190F">
        <w:rPr>
          <w:sz w:val="20"/>
          <w:szCs w:val="20"/>
          <w:lang w:val="fr-FR"/>
        </w:rPr>
        <w:tab/>
        <w:t>Sortir de l’abri, longer le bloc nord – sud et partir 13 m vers le nord-ouest pour atteindre une grande dalle sensiblement plate (6 m par 6 m, de pendage 30° nord-nord-est). C’est un grès fin violet moucheté de lichens jaunes et portant des plaques de quartz éparses dans sa partie inférieure.</w:t>
      </w:r>
    </w:p>
    <w:p w14:paraId="6BDB158A" w14:textId="77777777" w:rsidR="000152C6" w:rsidRPr="0032190F" w:rsidRDefault="000152C6" w:rsidP="000152C6">
      <w:pPr>
        <w:ind w:right="-196"/>
        <w:jc w:val="both"/>
        <w:rPr>
          <w:sz w:val="20"/>
          <w:szCs w:val="20"/>
          <w:lang w:val="fr-FR"/>
        </w:rPr>
      </w:pPr>
    </w:p>
    <w:p w14:paraId="4ED64418" w14:textId="77777777" w:rsidR="000152C6" w:rsidRPr="0032190F" w:rsidRDefault="000152C6" w:rsidP="000152C6">
      <w:pPr>
        <w:ind w:right="-196"/>
        <w:jc w:val="both"/>
        <w:rPr>
          <w:b/>
          <w:sz w:val="20"/>
          <w:szCs w:val="20"/>
          <w:lang w:val="fr-FR"/>
        </w:rPr>
      </w:pPr>
      <w:r w:rsidRPr="0032190F">
        <w:rPr>
          <w:b/>
          <w:sz w:val="20"/>
          <w:szCs w:val="20"/>
          <w:lang w:val="fr-FR"/>
        </w:rPr>
        <w:t xml:space="preserve">Roche 19 </w:t>
      </w:r>
      <w:r w:rsidRPr="00426505">
        <w:rPr>
          <w:rFonts w:ascii="Symbol" w:hAnsi="Symbol"/>
          <w:b/>
          <w:sz w:val="20"/>
          <w:szCs w:val="20"/>
        </w:rPr>
        <w:t></w:t>
      </w:r>
      <w:r w:rsidRPr="0032190F">
        <w:rPr>
          <w:b/>
          <w:sz w:val="20"/>
          <w:szCs w:val="20"/>
          <w:lang w:val="fr-FR"/>
        </w:rPr>
        <w:t xml:space="preserve"> . Zone IV . Groupe I</w:t>
      </w:r>
      <w:r w:rsidRPr="0032190F">
        <w:rPr>
          <w:b/>
          <w:sz w:val="20"/>
          <w:szCs w:val="20"/>
          <w:lang w:val="fr-FR"/>
        </w:rPr>
        <w:tab/>
      </w:r>
      <w:r w:rsidRPr="0032190F">
        <w:rPr>
          <w:b/>
          <w:sz w:val="20"/>
          <w:szCs w:val="20"/>
          <w:lang w:val="fr-FR"/>
        </w:rPr>
        <w:tab/>
      </w:r>
      <w:r w:rsidRPr="0032190F">
        <w:rPr>
          <w:b/>
          <w:sz w:val="20"/>
          <w:szCs w:val="20"/>
          <w:lang w:val="fr-FR"/>
        </w:rPr>
        <w:tab/>
        <w:t>Roche 2009</w:t>
      </w:r>
    </w:p>
    <w:p w14:paraId="0CFF3B64" w14:textId="77777777" w:rsidR="000152C6" w:rsidRPr="0032190F" w:rsidRDefault="000152C6" w:rsidP="000152C6">
      <w:pPr>
        <w:ind w:right="-196"/>
        <w:jc w:val="both"/>
        <w:rPr>
          <w:b/>
          <w:i/>
          <w:sz w:val="20"/>
          <w:szCs w:val="20"/>
          <w:lang w:val="fr-FR"/>
        </w:rPr>
      </w:pPr>
      <w:r w:rsidRPr="0032190F">
        <w:rPr>
          <w:b/>
          <w:i/>
          <w:sz w:val="20"/>
          <w:szCs w:val="20"/>
          <w:lang w:val="fr-FR"/>
        </w:rPr>
        <w:t>Roche de Corentin</w:t>
      </w:r>
    </w:p>
    <w:p w14:paraId="369629AB" w14:textId="77777777" w:rsidR="000152C6" w:rsidRPr="0032190F" w:rsidRDefault="000152C6" w:rsidP="000152C6">
      <w:pPr>
        <w:ind w:right="-196"/>
        <w:jc w:val="both"/>
        <w:rPr>
          <w:sz w:val="20"/>
          <w:szCs w:val="20"/>
          <w:lang w:val="fr-FR"/>
        </w:rPr>
      </w:pPr>
    </w:p>
    <w:p w14:paraId="39C963C2" w14:textId="77777777" w:rsidR="000152C6" w:rsidRPr="0032190F" w:rsidRDefault="000152C6" w:rsidP="000152C6">
      <w:pPr>
        <w:ind w:right="-196"/>
        <w:jc w:val="both"/>
        <w:rPr>
          <w:i/>
          <w:sz w:val="20"/>
          <w:szCs w:val="20"/>
          <w:lang w:val="fr-FR"/>
        </w:rPr>
      </w:pPr>
      <w:r w:rsidRPr="0032190F">
        <w:rPr>
          <w:i/>
          <w:sz w:val="20"/>
          <w:szCs w:val="20"/>
          <w:lang w:val="fr-FR"/>
        </w:rPr>
        <w:tab/>
        <w:t>Repérer deux plages presque accolées à mi hauteur de la face, à 1,5 m du bord supérieur nord – sud et à 0,6 m du bord arrondi est – ouest (là où le pendage devient plus marqué) et au ras d’une fissure irrégulière.</w:t>
      </w:r>
    </w:p>
    <w:p w14:paraId="7E04CCC2" w14:textId="77777777" w:rsidR="000152C6" w:rsidRPr="0032190F" w:rsidRDefault="000152C6" w:rsidP="000152C6">
      <w:pPr>
        <w:ind w:right="-196"/>
        <w:jc w:val="both"/>
        <w:rPr>
          <w:i/>
          <w:sz w:val="20"/>
          <w:szCs w:val="20"/>
          <w:lang w:val="fr-FR"/>
        </w:rPr>
      </w:pPr>
    </w:p>
    <w:p w14:paraId="19303307" w14:textId="77777777" w:rsidR="000152C6" w:rsidRPr="0032190F" w:rsidRDefault="000152C6" w:rsidP="000152C6">
      <w:pPr>
        <w:ind w:right="-196"/>
        <w:jc w:val="both"/>
        <w:rPr>
          <w:sz w:val="20"/>
          <w:szCs w:val="20"/>
          <w:lang w:val="fr-FR"/>
        </w:rPr>
      </w:pPr>
      <w:r w:rsidRPr="0032190F">
        <w:rPr>
          <w:sz w:val="20"/>
          <w:szCs w:val="20"/>
          <w:lang w:val="fr-FR"/>
        </w:rPr>
        <w:tab/>
        <w:t xml:space="preserve">Revenir jusqu'à la roche 18 </w:t>
      </w:r>
      <w:r w:rsidRPr="00426505">
        <w:rPr>
          <w:rFonts w:ascii="Symbol" w:hAnsi="Symbol"/>
          <w:sz w:val="20"/>
          <w:szCs w:val="20"/>
        </w:rPr>
        <w:t></w:t>
      </w:r>
      <w:r w:rsidRPr="0032190F">
        <w:rPr>
          <w:sz w:val="20"/>
          <w:szCs w:val="20"/>
          <w:lang w:val="fr-FR"/>
        </w:rPr>
        <w:t xml:space="preserve"> H et partir vers le nord-est (direction du Bego) par un large couloir. Des blocs assez bas de pélite verte patinés en orange y sont déposé. Repérer, sur le côté gauche du passage (au nord), deux éperons successifs de grès violet-rose. Rejoindre le deuxième éperon (distant à peine de vingt mètres) et examiner sa face est en léger surplomb (1,2 m par 1,2 m, pendage 100° est). Constituée de grès violet couvert de patine brune, elle n'est ni plate, ni lisse.</w:t>
      </w:r>
    </w:p>
    <w:p w14:paraId="69225374" w14:textId="77777777" w:rsidR="000152C6" w:rsidRPr="0032190F" w:rsidRDefault="000152C6" w:rsidP="000152C6">
      <w:pPr>
        <w:ind w:right="-196"/>
        <w:jc w:val="both"/>
        <w:rPr>
          <w:sz w:val="20"/>
          <w:szCs w:val="20"/>
          <w:lang w:val="fr-FR"/>
        </w:rPr>
      </w:pPr>
    </w:p>
    <w:p w14:paraId="64E88705" w14:textId="77777777" w:rsidR="000152C6" w:rsidRPr="0032190F" w:rsidRDefault="000152C6" w:rsidP="000152C6">
      <w:pPr>
        <w:ind w:right="-196"/>
        <w:jc w:val="both"/>
        <w:rPr>
          <w:b/>
          <w:sz w:val="20"/>
          <w:szCs w:val="20"/>
          <w:lang w:val="fr-FR"/>
        </w:rPr>
      </w:pPr>
      <w:r w:rsidRPr="0032190F">
        <w:rPr>
          <w:b/>
          <w:sz w:val="20"/>
          <w:szCs w:val="20"/>
          <w:lang w:val="fr-FR"/>
        </w:rPr>
        <w:t xml:space="preserve">Roche 21 </w:t>
      </w:r>
      <w:r w:rsidRPr="00426505">
        <w:rPr>
          <w:rFonts w:ascii="Symbol" w:hAnsi="Symbol"/>
          <w:b/>
          <w:sz w:val="20"/>
          <w:szCs w:val="20"/>
        </w:rPr>
        <w:t></w:t>
      </w:r>
      <w:r w:rsidRPr="0032190F">
        <w:rPr>
          <w:b/>
          <w:sz w:val="20"/>
          <w:szCs w:val="20"/>
          <w:lang w:val="fr-FR"/>
        </w:rPr>
        <w:t xml:space="preserve"> . Zone IV . Groupe I</w:t>
      </w:r>
    </w:p>
    <w:p w14:paraId="4790AAA6" w14:textId="77777777" w:rsidR="000152C6" w:rsidRPr="0032190F" w:rsidRDefault="000152C6" w:rsidP="000152C6">
      <w:pPr>
        <w:ind w:right="-196"/>
        <w:jc w:val="both"/>
        <w:rPr>
          <w:b/>
          <w:i/>
          <w:sz w:val="20"/>
          <w:szCs w:val="20"/>
          <w:lang w:val="fr-FR"/>
        </w:rPr>
      </w:pPr>
      <w:r w:rsidRPr="0032190F">
        <w:rPr>
          <w:b/>
          <w:i/>
          <w:sz w:val="20"/>
          <w:szCs w:val="20"/>
          <w:lang w:val="fr-FR"/>
        </w:rPr>
        <w:t>Roche à l'attelage vertical</w:t>
      </w:r>
    </w:p>
    <w:p w14:paraId="13EF885C" w14:textId="77777777" w:rsidR="000152C6" w:rsidRPr="0032190F" w:rsidRDefault="000152C6" w:rsidP="000152C6">
      <w:pPr>
        <w:ind w:right="-196"/>
        <w:jc w:val="both"/>
        <w:rPr>
          <w:sz w:val="20"/>
          <w:szCs w:val="20"/>
          <w:lang w:val="fr-FR"/>
        </w:rPr>
      </w:pPr>
    </w:p>
    <w:p w14:paraId="674EF408" w14:textId="77777777" w:rsidR="000152C6" w:rsidRPr="0032190F" w:rsidRDefault="000152C6" w:rsidP="000152C6">
      <w:pPr>
        <w:ind w:right="-196"/>
        <w:jc w:val="both"/>
        <w:rPr>
          <w:i/>
          <w:sz w:val="20"/>
          <w:szCs w:val="20"/>
          <w:lang w:val="fr-FR"/>
        </w:rPr>
      </w:pPr>
      <w:r w:rsidRPr="0032190F">
        <w:rPr>
          <w:b/>
          <w:i/>
          <w:sz w:val="20"/>
          <w:szCs w:val="20"/>
          <w:lang w:val="fr-FR"/>
        </w:rPr>
        <w:lastRenderedPageBreak/>
        <w:tab/>
      </w:r>
      <w:r w:rsidRPr="0032190F">
        <w:rPr>
          <w:i/>
          <w:sz w:val="20"/>
          <w:szCs w:val="20"/>
          <w:lang w:val="fr-FR"/>
        </w:rPr>
        <w:t xml:space="preserve">Remarquer une grande traînée noire verticale. A droite, dans le haut, se trouve le numéro  </w:t>
      </w:r>
      <w:r w:rsidRPr="0032190F">
        <w:rPr>
          <w:i/>
          <w:sz w:val="20"/>
          <w:szCs w:val="20"/>
          <w:u w:val="single"/>
          <w:lang w:val="fr-FR"/>
        </w:rPr>
        <w:t xml:space="preserve">ZIV-GI-R21 </w:t>
      </w:r>
      <w:r w:rsidRPr="00426505">
        <w:rPr>
          <w:rFonts w:ascii="Symbol" w:hAnsi="Symbol"/>
          <w:i/>
          <w:sz w:val="20"/>
          <w:szCs w:val="20"/>
          <w:u w:val="single"/>
        </w:rPr>
        <w:t></w:t>
      </w:r>
      <w:r w:rsidRPr="00426505">
        <w:rPr>
          <w:rFonts w:ascii="Symbol" w:hAnsi="Symbol"/>
          <w:i/>
          <w:sz w:val="20"/>
          <w:szCs w:val="20"/>
          <w:u w:val="single"/>
        </w:rPr>
        <w:t></w:t>
      </w:r>
      <w:r w:rsidRPr="0032190F">
        <w:rPr>
          <w:i/>
          <w:sz w:val="20"/>
          <w:szCs w:val="20"/>
          <w:lang w:val="fr-FR"/>
        </w:rPr>
        <w:t xml:space="preserve"> Plus bas, à gauche de la traînée mais au-dessus d'un décrochement herbeux, remarquer un attelage avec araire : les corniformes ont des corps linéaires et des cornes à deux segments, divergents puis très convergents ; l'araire est formé de deux segments obliques peu nets. </w:t>
      </w:r>
    </w:p>
    <w:p w14:paraId="5AF4C31A" w14:textId="77777777" w:rsidR="000152C6" w:rsidRPr="0032190F" w:rsidRDefault="000152C6" w:rsidP="000152C6">
      <w:pPr>
        <w:ind w:right="-196"/>
        <w:jc w:val="both"/>
        <w:rPr>
          <w:i/>
          <w:sz w:val="20"/>
          <w:szCs w:val="20"/>
          <w:lang w:val="fr-FR"/>
        </w:rPr>
      </w:pPr>
    </w:p>
    <w:p w14:paraId="7AEDA15F" w14:textId="77777777" w:rsidR="000152C6" w:rsidRPr="0032190F" w:rsidRDefault="000152C6" w:rsidP="000152C6">
      <w:pPr>
        <w:ind w:right="-196"/>
        <w:jc w:val="both"/>
        <w:rPr>
          <w:sz w:val="20"/>
          <w:szCs w:val="20"/>
          <w:lang w:val="fr-FR"/>
        </w:rPr>
      </w:pPr>
      <w:r w:rsidRPr="0032190F">
        <w:rPr>
          <w:b/>
          <w:sz w:val="20"/>
          <w:szCs w:val="20"/>
          <w:lang w:val="fr-FR"/>
        </w:rPr>
        <w:t>Repère</w:t>
      </w:r>
      <w:r w:rsidRPr="0032190F">
        <w:rPr>
          <w:sz w:val="20"/>
          <w:szCs w:val="20"/>
          <w:lang w:val="fr-FR"/>
        </w:rPr>
        <w:t xml:space="preserve"> : les roches 19 du groupe I de la zone VI sont à une centaine de mètres vers l'est.</w:t>
      </w:r>
    </w:p>
    <w:p w14:paraId="0954AD0E" w14:textId="77777777" w:rsidR="000152C6" w:rsidRPr="0032190F" w:rsidRDefault="000152C6" w:rsidP="000152C6">
      <w:pPr>
        <w:ind w:right="-196"/>
        <w:jc w:val="both"/>
        <w:rPr>
          <w:sz w:val="20"/>
          <w:szCs w:val="20"/>
          <w:lang w:val="fr-FR"/>
        </w:rPr>
      </w:pPr>
    </w:p>
    <w:p w14:paraId="107FA929" w14:textId="77777777" w:rsidR="000152C6" w:rsidRPr="0032190F" w:rsidRDefault="000152C6" w:rsidP="000152C6">
      <w:pPr>
        <w:ind w:right="-196"/>
        <w:jc w:val="both"/>
        <w:rPr>
          <w:sz w:val="20"/>
          <w:szCs w:val="20"/>
          <w:lang w:val="fr-FR"/>
        </w:rPr>
      </w:pPr>
      <w:r w:rsidRPr="0032190F">
        <w:rPr>
          <w:sz w:val="20"/>
          <w:szCs w:val="20"/>
          <w:lang w:val="fr-FR"/>
        </w:rPr>
        <w:tab/>
        <w:t>Continuer jusqu'à l'extrémité de cette paroi et poursuivre environ huit mètres dans la même direction pour atteindre un bloc plat, éboulé et cassé en deux.</w:t>
      </w:r>
    </w:p>
    <w:p w14:paraId="0C8950C8" w14:textId="77777777" w:rsidR="000152C6" w:rsidRPr="0032190F" w:rsidRDefault="000152C6" w:rsidP="000152C6">
      <w:pPr>
        <w:ind w:right="-196"/>
        <w:jc w:val="both"/>
        <w:rPr>
          <w:sz w:val="20"/>
          <w:szCs w:val="20"/>
          <w:lang w:val="fr-FR"/>
        </w:rPr>
      </w:pPr>
    </w:p>
    <w:p w14:paraId="0AECB5B1" w14:textId="77777777" w:rsidR="000152C6" w:rsidRPr="0032190F" w:rsidRDefault="000152C6" w:rsidP="000152C6">
      <w:pPr>
        <w:ind w:right="-196"/>
        <w:jc w:val="both"/>
        <w:rPr>
          <w:b/>
          <w:sz w:val="20"/>
          <w:szCs w:val="20"/>
          <w:lang w:val="fr-FR"/>
        </w:rPr>
      </w:pPr>
      <w:r w:rsidRPr="0032190F">
        <w:rPr>
          <w:b/>
          <w:sz w:val="20"/>
          <w:szCs w:val="20"/>
          <w:lang w:val="fr-FR"/>
        </w:rPr>
        <w:t xml:space="preserve">Roche 21 </w:t>
      </w:r>
      <w:r w:rsidRPr="00426505">
        <w:rPr>
          <w:rFonts w:ascii="Symbol" w:hAnsi="Symbol"/>
          <w:b/>
          <w:sz w:val="20"/>
          <w:szCs w:val="20"/>
        </w:rPr>
        <w:t></w:t>
      </w:r>
      <w:r w:rsidRPr="0032190F">
        <w:rPr>
          <w:b/>
          <w:sz w:val="20"/>
          <w:szCs w:val="20"/>
          <w:lang w:val="fr-FR"/>
        </w:rPr>
        <w:t xml:space="preserve"> . Zone IV . Groupe I</w:t>
      </w:r>
    </w:p>
    <w:p w14:paraId="36030125" w14:textId="77777777" w:rsidR="000152C6" w:rsidRPr="0032190F" w:rsidRDefault="000152C6" w:rsidP="000152C6">
      <w:pPr>
        <w:ind w:right="-196"/>
        <w:jc w:val="both"/>
        <w:rPr>
          <w:b/>
          <w:i/>
          <w:sz w:val="20"/>
          <w:szCs w:val="20"/>
          <w:lang w:val="fr-FR"/>
        </w:rPr>
      </w:pPr>
      <w:r w:rsidRPr="0032190F">
        <w:rPr>
          <w:b/>
          <w:i/>
          <w:sz w:val="20"/>
          <w:szCs w:val="20"/>
          <w:lang w:val="fr-FR"/>
        </w:rPr>
        <w:t>Roche à la touffe d'alchemille</w:t>
      </w:r>
    </w:p>
    <w:p w14:paraId="2C4FCAF9" w14:textId="77777777" w:rsidR="000152C6" w:rsidRPr="0032190F" w:rsidRDefault="000152C6" w:rsidP="000152C6">
      <w:pPr>
        <w:ind w:right="-196"/>
        <w:jc w:val="both"/>
        <w:rPr>
          <w:sz w:val="20"/>
          <w:szCs w:val="20"/>
          <w:lang w:val="fr-FR"/>
        </w:rPr>
      </w:pPr>
    </w:p>
    <w:p w14:paraId="0C2A86D4" w14:textId="77777777" w:rsidR="000152C6" w:rsidRPr="0032190F" w:rsidRDefault="000152C6" w:rsidP="000152C6">
      <w:pPr>
        <w:ind w:right="-196"/>
        <w:jc w:val="both"/>
        <w:rPr>
          <w:i/>
          <w:sz w:val="20"/>
          <w:szCs w:val="20"/>
          <w:lang w:val="fr-FR"/>
        </w:rPr>
      </w:pPr>
      <w:r w:rsidRPr="0032190F">
        <w:rPr>
          <w:b/>
          <w:i/>
          <w:sz w:val="20"/>
          <w:szCs w:val="20"/>
          <w:lang w:val="fr-FR"/>
        </w:rPr>
        <w:tab/>
      </w:r>
      <w:r w:rsidRPr="0032190F">
        <w:rPr>
          <w:i/>
          <w:sz w:val="20"/>
          <w:szCs w:val="20"/>
          <w:lang w:val="fr-FR"/>
        </w:rPr>
        <w:t xml:space="preserve">Au milieu du bloc situé le plus au sud-est, constitué de grès violet à peine patiné et à face supérieure de pendage 15° nord-est (2,0 m par 1,5 m) pousse une touffe d'alchemille. En-dessous sont gravés le numéro </w:t>
      </w:r>
      <w:r w:rsidRPr="0032190F">
        <w:rPr>
          <w:i/>
          <w:sz w:val="20"/>
          <w:szCs w:val="20"/>
          <w:lang w:val="fr-FR"/>
        </w:rPr>
        <w:br/>
      </w:r>
      <w:r w:rsidRPr="0032190F">
        <w:rPr>
          <w:i/>
          <w:sz w:val="20"/>
          <w:szCs w:val="20"/>
          <w:u w:val="single"/>
          <w:lang w:val="fr-FR"/>
        </w:rPr>
        <w:t>ZIV-GI-R21</w:t>
      </w:r>
      <w:r w:rsidRPr="00426505">
        <w:rPr>
          <w:rFonts w:ascii="Symbol" w:hAnsi="Symbol"/>
          <w:i/>
          <w:sz w:val="20"/>
          <w:szCs w:val="20"/>
          <w:u w:val="single"/>
        </w:rPr>
        <w:t></w:t>
      </w:r>
      <w:r w:rsidRPr="0032190F">
        <w:rPr>
          <w:i/>
          <w:sz w:val="20"/>
          <w:szCs w:val="20"/>
          <w:lang w:val="fr-FR"/>
        </w:rPr>
        <w:t xml:space="preserve">  et un corniforme, très érodé, le long d'une fissure est - ouest.</w:t>
      </w:r>
    </w:p>
    <w:p w14:paraId="56833AB9" w14:textId="77777777" w:rsidR="000152C6" w:rsidRPr="0032190F" w:rsidRDefault="000152C6" w:rsidP="000152C6">
      <w:pPr>
        <w:ind w:right="-196"/>
        <w:jc w:val="both"/>
        <w:rPr>
          <w:sz w:val="20"/>
          <w:szCs w:val="20"/>
          <w:lang w:val="fr-FR"/>
        </w:rPr>
      </w:pPr>
    </w:p>
    <w:p w14:paraId="03709E88" w14:textId="77777777" w:rsidR="000152C6" w:rsidRPr="0032190F" w:rsidRDefault="000152C6" w:rsidP="000152C6">
      <w:pPr>
        <w:ind w:right="-196"/>
        <w:jc w:val="both"/>
        <w:rPr>
          <w:sz w:val="20"/>
          <w:szCs w:val="20"/>
          <w:lang w:val="fr-FR"/>
        </w:rPr>
      </w:pPr>
      <w:r w:rsidRPr="0032190F">
        <w:rPr>
          <w:b/>
          <w:sz w:val="20"/>
          <w:szCs w:val="20"/>
          <w:lang w:val="fr-FR"/>
        </w:rPr>
        <w:t>Repère</w:t>
      </w:r>
      <w:r w:rsidRPr="0032190F">
        <w:rPr>
          <w:sz w:val="20"/>
          <w:szCs w:val="20"/>
          <w:lang w:val="fr-FR"/>
        </w:rPr>
        <w:t xml:space="preserve"> : vers l'est et au nord, des pentes raides conduisent dans le groupe II de la zone VI. Les dernières roches de ZVI GI (celles située le plus au nord du groupe) se trouvent à l'est-sud-est et trente mètres plus bas en dénivelé.</w:t>
      </w:r>
    </w:p>
    <w:p w14:paraId="127E7A49" w14:textId="77777777" w:rsidR="000152C6" w:rsidRPr="0032190F" w:rsidRDefault="000152C6" w:rsidP="000152C6">
      <w:pPr>
        <w:ind w:right="-196"/>
        <w:jc w:val="both"/>
        <w:rPr>
          <w:sz w:val="20"/>
          <w:szCs w:val="20"/>
          <w:lang w:val="fr-FR"/>
        </w:rPr>
      </w:pPr>
      <w:r w:rsidRPr="0032190F">
        <w:rPr>
          <w:sz w:val="20"/>
          <w:szCs w:val="20"/>
          <w:lang w:val="fr-FR"/>
        </w:rPr>
        <w:tab/>
        <w:t xml:space="preserve"> regarder vers le nord-est et constater que la paroi du "Christ" se trouve juste en face, de l’autre côté de la vallée des Merveilles.</w:t>
      </w:r>
    </w:p>
    <w:p w14:paraId="192602D0" w14:textId="77777777" w:rsidR="000152C6" w:rsidRPr="0032190F" w:rsidRDefault="000152C6" w:rsidP="000152C6">
      <w:pPr>
        <w:ind w:right="-196"/>
        <w:jc w:val="both"/>
        <w:rPr>
          <w:sz w:val="20"/>
          <w:szCs w:val="20"/>
          <w:lang w:val="fr-FR"/>
        </w:rPr>
      </w:pPr>
    </w:p>
    <w:p w14:paraId="62469331" w14:textId="77777777" w:rsidR="000152C6" w:rsidRPr="0032190F" w:rsidRDefault="000152C6" w:rsidP="000152C6">
      <w:pPr>
        <w:ind w:right="-196"/>
        <w:jc w:val="both"/>
        <w:rPr>
          <w:sz w:val="20"/>
          <w:szCs w:val="20"/>
          <w:lang w:val="fr-FR"/>
        </w:rPr>
      </w:pPr>
      <w:r w:rsidRPr="0032190F">
        <w:rPr>
          <w:sz w:val="20"/>
          <w:szCs w:val="20"/>
          <w:lang w:val="fr-FR"/>
        </w:rPr>
        <w:tab/>
        <w:t>Retourner vers l'ouest en contournant le mamelon qui porte la roche 21</w:t>
      </w:r>
      <w:r w:rsidRPr="00426505">
        <w:rPr>
          <w:rFonts w:ascii="Symbol" w:hAnsi="Symbol"/>
          <w:sz w:val="20"/>
          <w:szCs w:val="20"/>
        </w:rPr>
        <w:t></w:t>
      </w:r>
      <w:r w:rsidRPr="0032190F">
        <w:rPr>
          <w:sz w:val="20"/>
          <w:szCs w:val="20"/>
          <w:lang w:val="fr-FR"/>
        </w:rPr>
        <w:t xml:space="preserve"> et que l'on a longé jusqu'à la roche 21 </w:t>
      </w:r>
      <w:r w:rsidRPr="00426505">
        <w:rPr>
          <w:rFonts w:ascii="Symbol" w:hAnsi="Symbol"/>
          <w:sz w:val="20"/>
          <w:szCs w:val="20"/>
        </w:rPr>
        <w:t></w:t>
      </w:r>
      <w:r w:rsidRPr="0032190F">
        <w:rPr>
          <w:sz w:val="20"/>
          <w:szCs w:val="20"/>
          <w:lang w:val="fr-FR"/>
        </w:rPr>
        <w:t>. Un couloir nous conduit sur la pelouse qui porte les roches 18, 18</w:t>
      </w:r>
      <w:r w:rsidRPr="00426505">
        <w:rPr>
          <w:rFonts w:ascii="Symbol" w:hAnsi="Symbol"/>
          <w:sz w:val="20"/>
          <w:szCs w:val="20"/>
        </w:rPr>
        <w:t></w:t>
      </w:r>
      <w:r w:rsidRPr="0032190F">
        <w:rPr>
          <w:sz w:val="20"/>
          <w:szCs w:val="20"/>
          <w:lang w:val="fr-FR"/>
        </w:rPr>
        <w:t>... A sa sortie, examiner un bloc plat de pélite verte patinée orange, déposé sur le sol.</w:t>
      </w:r>
    </w:p>
    <w:p w14:paraId="4889B064" w14:textId="77777777" w:rsidR="000152C6" w:rsidRPr="0032190F" w:rsidRDefault="000152C6" w:rsidP="000152C6">
      <w:pPr>
        <w:ind w:right="-196"/>
        <w:jc w:val="both"/>
        <w:rPr>
          <w:sz w:val="20"/>
          <w:szCs w:val="20"/>
          <w:lang w:val="fr-FR"/>
        </w:rPr>
      </w:pPr>
    </w:p>
    <w:p w14:paraId="6540D440" w14:textId="77777777" w:rsidR="000152C6" w:rsidRPr="0032190F" w:rsidRDefault="000152C6" w:rsidP="000152C6">
      <w:pPr>
        <w:ind w:right="-196"/>
        <w:jc w:val="both"/>
        <w:rPr>
          <w:b/>
          <w:sz w:val="20"/>
          <w:szCs w:val="20"/>
          <w:lang w:val="fr-FR"/>
        </w:rPr>
      </w:pPr>
      <w:r w:rsidRPr="0032190F">
        <w:rPr>
          <w:b/>
          <w:sz w:val="20"/>
          <w:szCs w:val="20"/>
          <w:lang w:val="fr-FR"/>
        </w:rPr>
        <w:t xml:space="preserve">Roche 21 </w:t>
      </w:r>
      <w:r w:rsidRPr="00426505">
        <w:rPr>
          <w:rFonts w:ascii="Symbol" w:hAnsi="Symbol"/>
          <w:b/>
          <w:sz w:val="20"/>
          <w:szCs w:val="20"/>
        </w:rPr>
        <w:t></w:t>
      </w:r>
      <w:r w:rsidRPr="0032190F">
        <w:rPr>
          <w:b/>
          <w:sz w:val="20"/>
          <w:szCs w:val="20"/>
          <w:lang w:val="fr-FR"/>
        </w:rPr>
        <w:t xml:space="preserve"> . Zone IV . Groupe I</w:t>
      </w:r>
    </w:p>
    <w:p w14:paraId="031B98FC" w14:textId="77777777" w:rsidR="000152C6" w:rsidRPr="0032190F" w:rsidRDefault="000152C6" w:rsidP="000152C6">
      <w:pPr>
        <w:ind w:right="-196"/>
        <w:jc w:val="both"/>
        <w:rPr>
          <w:b/>
          <w:i/>
          <w:sz w:val="20"/>
          <w:szCs w:val="20"/>
          <w:lang w:val="fr-FR"/>
        </w:rPr>
      </w:pPr>
      <w:r w:rsidRPr="0032190F">
        <w:rPr>
          <w:b/>
          <w:i/>
          <w:sz w:val="20"/>
          <w:szCs w:val="20"/>
          <w:lang w:val="fr-FR"/>
        </w:rPr>
        <w:t>Roche aux deux plages différentes</w:t>
      </w:r>
    </w:p>
    <w:p w14:paraId="54C8A714" w14:textId="77777777" w:rsidR="000152C6" w:rsidRPr="0032190F" w:rsidRDefault="000152C6" w:rsidP="000152C6">
      <w:pPr>
        <w:ind w:right="-196"/>
        <w:jc w:val="both"/>
        <w:rPr>
          <w:sz w:val="20"/>
          <w:szCs w:val="20"/>
          <w:lang w:val="fr-FR"/>
        </w:rPr>
      </w:pPr>
    </w:p>
    <w:p w14:paraId="30BE9890" w14:textId="77777777" w:rsidR="000152C6" w:rsidRPr="0032190F" w:rsidRDefault="000152C6" w:rsidP="000152C6">
      <w:pPr>
        <w:ind w:right="-196"/>
        <w:jc w:val="both"/>
        <w:rPr>
          <w:i/>
          <w:sz w:val="20"/>
          <w:szCs w:val="20"/>
          <w:lang w:val="fr-FR"/>
        </w:rPr>
      </w:pPr>
      <w:r w:rsidRPr="0032190F">
        <w:rPr>
          <w:b/>
          <w:i/>
          <w:sz w:val="20"/>
          <w:szCs w:val="20"/>
          <w:lang w:val="fr-FR"/>
        </w:rPr>
        <w:tab/>
      </w:r>
      <w:r w:rsidRPr="0032190F">
        <w:rPr>
          <w:i/>
          <w:sz w:val="20"/>
          <w:szCs w:val="20"/>
          <w:lang w:val="fr-FR"/>
        </w:rPr>
        <w:t xml:space="preserve">Sa face supérieure de léger pendage nord, ni plate, ni lisse, mesure 2,5 m par 2,5 m. Dans son quart ouest se trouvent deux plages de cupules peu patinées. L'une d'elles est composée de cupules éparses, l'autre de cupules superposées. A 0,6 m de la pointe arrondie du sud-ouest et à 0,2 m de l’angle d’un décrochement de 5 cm, se lit parfois </w:t>
      </w:r>
      <w:r w:rsidRPr="0032190F">
        <w:rPr>
          <w:i/>
          <w:sz w:val="20"/>
          <w:szCs w:val="20"/>
          <w:u w:val="single"/>
          <w:lang w:val="fr-FR"/>
        </w:rPr>
        <w:t>ZIV-GI-R21</w:t>
      </w:r>
      <w:r w:rsidRPr="00426505">
        <w:rPr>
          <w:rFonts w:ascii="Symbol" w:hAnsi="Symbol"/>
          <w:i/>
          <w:sz w:val="20"/>
          <w:szCs w:val="20"/>
          <w:u w:val="single"/>
        </w:rPr>
        <w:t></w:t>
      </w:r>
      <w:r w:rsidRPr="0032190F">
        <w:rPr>
          <w:i/>
          <w:sz w:val="20"/>
          <w:szCs w:val="20"/>
          <w:u w:val="single"/>
          <w:lang w:val="fr-FR"/>
        </w:rPr>
        <w:t>..</w:t>
      </w:r>
    </w:p>
    <w:p w14:paraId="1AEFA52E" w14:textId="77777777" w:rsidR="000152C6" w:rsidRPr="0032190F" w:rsidRDefault="000152C6" w:rsidP="000152C6">
      <w:pPr>
        <w:ind w:right="-196"/>
        <w:jc w:val="both"/>
        <w:rPr>
          <w:sz w:val="20"/>
          <w:szCs w:val="20"/>
          <w:lang w:val="fr-FR"/>
        </w:rPr>
      </w:pPr>
    </w:p>
    <w:p w14:paraId="76A09985" w14:textId="77777777" w:rsidR="000152C6" w:rsidRPr="0032190F" w:rsidRDefault="000152C6" w:rsidP="000152C6">
      <w:pPr>
        <w:pStyle w:val="BodyTextIndent"/>
        <w:rPr>
          <w:sz w:val="20"/>
          <w:szCs w:val="20"/>
        </w:rPr>
      </w:pPr>
      <w:r w:rsidRPr="0032190F">
        <w:rPr>
          <w:sz w:val="20"/>
          <w:szCs w:val="20"/>
        </w:rPr>
        <w:t>Aller à six mètres vers l'ouest en dépassant de deux mètres une faille nord – sud. Elle est large d’un bon mètre et conduit à un abri, formé d’un bloc plat déposé horizontalement sur ses deux flancs. Au pied de la paroi face au sud, remarquer une surface verticale de couleur mauve (1,0 m par 0,8m)</w:t>
      </w:r>
    </w:p>
    <w:p w14:paraId="0A2E6BEB" w14:textId="77777777" w:rsidR="000152C6" w:rsidRPr="0032190F" w:rsidRDefault="000152C6" w:rsidP="000152C6">
      <w:pPr>
        <w:ind w:right="-196"/>
        <w:jc w:val="both"/>
        <w:rPr>
          <w:sz w:val="20"/>
          <w:szCs w:val="20"/>
          <w:lang w:val="fr-FR"/>
        </w:rPr>
      </w:pPr>
    </w:p>
    <w:p w14:paraId="31EEDFBA" w14:textId="77777777" w:rsidR="000152C6" w:rsidRPr="0032190F" w:rsidRDefault="000152C6" w:rsidP="000152C6">
      <w:pPr>
        <w:ind w:right="-196"/>
        <w:jc w:val="both"/>
        <w:rPr>
          <w:b/>
          <w:sz w:val="20"/>
          <w:szCs w:val="20"/>
          <w:lang w:val="fr-FR"/>
        </w:rPr>
      </w:pPr>
      <w:r w:rsidRPr="0032190F">
        <w:rPr>
          <w:b/>
          <w:sz w:val="20"/>
          <w:szCs w:val="20"/>
          <w:lang w:val="fr-FR"/>
        </w:rPr>
        <w:t>Roche 21 . Zone IV . Groupe I</w:t>
      </w:r>
    </w:p>
    <w:p w14:paraId="3409B5BE" w14:textId="77777777" w:rsidR="000152C6" w:rsidRPr="0032190F" w:rsidRDefault="000152C6" w:rsidP="000152C6">
      <w:pPr>
        <w:rPr>
          <w:b/>
          <w:lang w:val="fr-FR"/>
        </w:rPr>
      </w:pPr>
      <w:r w:rsidRPr="0032190F">
        <w:rPr>
          <w:lang w:val="fr-FR"/>
        </w:rPr>
        <w:t>Roche finement décorée</w:t>
      </w:r>
    </w:p>
    <w:p w14:paraId="738E0553" w14:textId="77777777" w:rsidR="000152C6" w:rsidRPr="0032190F" w:rsidRDefault="000152C6" w:rsidP="000152C6">
      <w:pPr>
        <w:ind w:right="-196"/>
        <w:jc w:val="both"/>
        <w:rPr>
          <w:b/>
          <w:i/>
          <w:sz w:val="20"/>
          <w:szCs w:val="20"/>
          <w:lang w:val="fr-FR"/>
        </w:rPr>
      </w:pPr>
    </w:p>
    <w:p w14:paraId="2A6F300C" w14:textId="77777777" w:rsidR="000152C6" w:rsidRPr="0032190F" w:rsidRDefault="000152C6" w:rsidP="000152C6">
      <w:pPr>
        <w:ind w:right="-196"/>
        <w:jc w:val="both"/>
        <w:rPr>
          <w:i/>
          <w:sz w:val="20"/>
          <w:szCs w:val="20"/>
          <w:lang w:val="fr-FR"/>
        </w:rPr>
      </w:pPr>
      <w:r w:rsidRPr="0032190F">
        <w:rPr>
          <w:b/>
          <w:i/>
          <w:sz w:val="20"/>
          <w:szCs w:val="20"/>
          <w:lang w:val="fr-FR"/>
        </w:rPr>
        <w:tab/>
      </w:r>
      <w:r w:rsidRPr="0032190F">
        <w:rPr>
          <w:i/>
          <w:sz w:val="20"/>
          <w:szCs w:val="20"/>
          <w:lang w:val="fr-FR"/>
        </w:rPr>
        <w:t>Cette surface est effectivement à une soixantaine de mètres de la roche 20, dans la direction indiquée par Conti. Repérer une rayure claire dans le haut de la roche. Le numéro (peu visible) ZIV-GI-R21 est inscrit en-dessous. Dans la rayure une flèche indique le nord.</w:t>
      </w:r>
    </w:p>
    <w:p w14:paraId="06930F9C" w14:textId="77777777" w:rsidR="000152C6" w:rsidRPr="0032190F" w:rsidRDefault="000152C6" w:rsidP="000152C6">
      <w:pPr>
        <w:pStyle w:val="BodyText"/>
        <w:rPr>
          <w:i/>
          <w:sz w:val="20"/>
          <w:szCs w:val="20"/>
        </w:rPr>
      </w:pPr>
      <w:r w:rsidRPr="0032190F">
        <w:rPr>
          <w:sz w:val="20"/>
          <w:szCs w:val="20"/>
        </w:rPr>
        <w:t>Le grès n'est pas très fin mais les gravures, exécutées près du bord est, sont belles et originales. Les dessins sont bien symétriques et finement exécutés. Ce sont des associations de corniformes. Un corniforme à corps rectangulaire, à queue (ou sexe) triangulaire et appendices latéraux inférieurs arrondis porte une double encornure arrondie, très évasée, longue et fine (style A1), dirigée vers le ciel. Ce pourraient aussi être deux corniformes à corps commun, dessinant un orant. Entre les doubles cornes se trouve un petit corniforme à cornes arrondies, dirigées vers le sol. A côté, un corniforme en forme de fourche présente un corps linéaire formant un appendice entre les cornes plus ou moins en lyre d'un dernier corniforme.</w:t>
      </w:r>
    </w:p>
    <w:p w14:paraId="52CA7F94" w14:textId="77777777" w:rsidR="000152C6" w:rsidRPr="0032190F" w:rsidRDefault="000152C6" w:rsidP="000152C6">
      <w:pPr>
        <w:ind w:right="-196"/>
        <w:jc w:val="both"/>
        <w:rPr>
          <w:sz w:val="20"/>
          <w:szCs w:val="20"/>
          <w:lang w:val="fr-FR"/>
        </w:rPr>
      </w:pPr>
      <w:r w:rsidRPr="0032190F">
        <w:rPr>
          <w:sz w:val="20"/>
          <w:szCs w:val="20"/>
          <w:lang w:val="fr-FR"/>
        </w:rPr>
        <w:t xml:space="preserve">Photos 1969 : R dans site, Roche + n°, 3 photos de cornus </w:t>
      </w:r>
    </w:p>
    <w:p w14:paraId="3D8D3B8A" w14:textId="77777777" w:rsidR="000152C6" w:rsidRPr="0032190F" w:rsidRDefault="000152C6" w:rsidP="000152C6">
      <w:pPr>
        <w:ind w:right="-196"/>
        <w:jc w:val="both"/>
        <w:rPr>
          <w:sz w:val="20"/>
          <w:szCs w:val="20"/>
          <w:lang w:val="fr-FR"/>
        </w:rPr>
      </w:pPr>
    </w:p>
    <w:p w14:paraId="6E31F0C0" w14:textId="77777777" w:rsidR="000152C6" w:rsidRPr="0032190F" w:rsidRDefault="000152C6" w:rsidP="000152C6">
      <w:pPr>
        <w:ind w:right="-196" w:firstLine="709"/>
        <w:jc w:val="both"/>
        <w:rPr>
          <w:sz w:val="20"/>
          <w:szCs w:val="20"/>
          <w:lang w:val="fr-FR"/>
        </w:rPr>
      </w:pPr>
      <w:r w:rsidRPr="0032190F">
        <w:rPr>
          <w:sz w:val="20"/>
          <w:szCs w:val="20"/>
          <w:lang w:val="fr-FR"/>
        </w:rPr>
        <w:t>Marcher cinq mètres vers le sud et contourner le petit blocde grès péliteux ainsi atteint, pour observer sa face sud.</w:t>
      </w:r>
    </w:p>
    <w:p w14:paraId="0CEDEADE" w14:textId="77777777" w:rsidR="000152C6" w:rsidRPr="0032190F" w:rsidRDefault="000152C6" w:rsidP="000152C6">
      <w:pPr>
        <w:ind w:right="-196"/>
        <w:jc w:val="both"/>
        <w:rPr>
          <w:sz w:val="20"/>
          <w:szCs w:val="20"/>
          <w:lang w:val="fr-FR"/>
        </w:rPr>
      </w:pPr>
    </w:p>
    <w:p w14:paraId="1E57F688" w14:textId="77777777" w:rsidR="000152C6" w:rsidRPr="0032190F" w:rsidRDefault="000152C6" w:rsidP="000152C6">
      <w:pPr>
        <w:ind w:right="-196"/>
        <w:jc w:val="both"/>
        <w:rPr>
          <w:b/>
          <w:sz w:val="20"/>
          <w:szCs w:val="20"/>
          <w:lang w:val="fr-FR"/>
        </w:rPr>
      </w:pPr>
      <w:r w:rsidRPr="0032190F">
        <w:rPr>
          <w:b/>
          <w:sz w:val="20"/>
          <w:szCs w:val="20"/>
          <w:lang w:val="fr-FR"/>
        </w:rPr>
        <w:t xml:space="preserve">Roche 21 </w:t>
      </w:r>
      <w:r w:rsidRPr="00426505">
        <w:rPr>
          <w:rFonts w:ascii="Symbol" w:hAnsi="Symbol"/>
          <w:b/>
          <w:sz w:val="20"/>
          <w:szCs w:val="20"/>
        </w:rPr>
        <w:t></w:t>
      </w:r>
      <w:r w:rsidRPr="0032190F">
        <w:rPr>
          <w:b/>
          <w:sz w:val="20"/>
          <w:szCs w:val="20"/>
          <w:lang w:val="fr-FR"/>
        </w:rPr>
        <w:t xml:space="preserve"> . Zone IV . Groupe I</w:t>
      </w:r>
    </w:p>
    <w:p w14:paraId="2F997581" w14:textId="77777777" w:rsidR="000152C6" w:rsidRPr="0032190F" w:rsidRDefault="000152C6" w:rsidP="000152C6">
      <w:pPr>
        <w:ind w:right="-196"/>
        <w:jc w:val="both"/>
        <w:rPr>
          <w:b/>
          <w:i/>
          <w:sz w:val="20"/>
          <w:szCs w:val="20"/>
          <w:lang w:val="fr-FR"/>
        </w:rPr>
      </w:pPr>
      <w:r w:rsidRPr="0032190F">
        <w:rPr>
          <w:b/>
          <w:i/>
          <w:sz w:val="20"/>
          <w:szCs w:val="20"/>
          <w:lang w:val="fr-FR"/>
        </w:rPr>
        <w:t>Roche profondément creusée</w:t>
      </w:r>
    </w:p>
    <w:p w14:paraId="2D3DB540" w14:textId="77777777" w:rsidR="000152C6" w:rsidRPr="0032190F" w:rsidRDefault="000152C6" w:rsidP="000152C6">
      <w:pPr>
        <w:ind w:right="-196"/>
        <w:jc w:val="both"/>
        <w:rPr>
          <w:sz w:val="20"/>
          <w:szCs w:val="20"/>
          <w:lang w:val="fr-FR"/>
        </w:rPr>
      </w:pPr>
    </w:p>
    <w:p w14:paraId="335F147E" w14:textId="77777777" w:rsidR="000152C6" w:rsidRPr="0032190F" w:rsidRDefault="000152C6" w:rsidP="000152C6">
      <w:pPr>
        <w:ind w:right="-196"/>
        <w:jc w:val="both"/>
        <w:rPr>
          <w:i/>
          <w:sz w:val="20"/>
          <w:szCs w:val="20"/>
          <w:lang w:val="fr-FR"/>
        </w:rPr>
      </w:pPr>
      <w:r w:rsidRPr="0032190F">
        <w:rPr>
          <w:b/>
          <w:i/>
          <w:sz w:val="20"/>
          <w:szCs w:val="20"/>
          <w:lang w:val="fr-FR"/>
        </w:rPr>
        <w:lastRenderedPageBreak/>
        <w:tab/>
      </w:r>
      <w:r w:rsidRPr="0032190F">
        <w:rPr>
          <w:i/>
          <w:sz w:val="20"/>
          <w:szCs w:val="20"/>
          <w:lang w:val="fr-FR"/>
        </w:rPr>
        <w:t>Cette face de pendage 45° sud est très fissurée. La patine est orange vers l'ouest et violacée à l'est. Près du milieu du bord supérieur remarquer un trou profond. Chercher une plage à 0,1 m à sa gauche et un numéro presque invisible, R 21</w:t>
      </w:r>
      <w:r w:rsidRPr="00426505">
        <w:rPr>
          <w:rFonts w:ascii="Symbol" w:hAnsi="Symbol"/>
          <w:i/>
          <w:sz w:val="20"/>
          <w:szCs w:val="20"/>
        </w:rPr>
        <w:t></w:t>
      </w:r>
      <w:r w:rsidRPr="0032190F">
        <w:rPr>
          <w:i/>
          <w:sz w:val="20"/>
          <w:szCs w:val="20"/>
          <w:lang w:val="fr-FR"/>
        </w:rPr>
        <w:t xml:space="preserve">., à 0,2 m au-dessus. </w:t>
      </w:r>
    </w:p>
    <w:p w14:paraId="61A2011C" w14:textId="77777777" w:rsidR="000152C6" w:rsidRPr="0032190F" w:rsidRDefault="000152C6" w:rsidP="000152C6">
      <w:pPr>
        <w:ind w:right="-196"/>
        <w:jc w:val="both"/>
        <w:rPr>
          <w:sz w:val="20"/>
          <w:szCs w:val="20"/>
          <w:lang w:val="fr-FR"/>
        </w:rPr>
      </w:pPr>
    </w:p>
    <w:p w14:paraId="1F11791F" w14:textId="77777777" w:rsidR="000152C6" w:rsidRPr="0032190F" w:rsidRDefault="000152C6" w:rsidP="000152C6">
      <w:pPr>
        <w:ind w:right="-196"/>
        <w:jc w:val="both"/>
        <w:rPr>
          <w:sz w:val="20"/>
          <w:szCs w:val="20"/>
          <w:lang w:val="fr-FR"/>
        </w:rPr>
      </w:pPr>
      <w:r w:rsidRPr="0032190F">
        <w:rPr>
          <w:sz w:val="20"/>
          <w:szCs w:val="20"/>
          <w:lang w:val="fr-FR"/>
        </w:rPr>
        <w:tab/>
        <w:t xml:space="preserve">Observer les alentours. Nous sommes à l'extrémité nord d'un palier herbeux parsemé de blocs et bordé de massifs de grès au nord et à l'ouest. A quelques mètres au sud-ouest des rochers de grès vert, patinés en orange sont les prémices de promontoires rocheux. Marcher quinze mètres vers le sud-ouest et s'introduire entre deux affleurements peu élevés. Repérer sur la gauche un affleurement déchiqueté au ras du sol, allongé d'est en ouest, de teinte verte et bordé de couleur brique sur un mètre de long et quelques centimètres de large. A un mètre au sud-est, un bloc orange repose sur la suite de l'affleurement et présente une face supérieure orange presque horizontale. </w:t>
      </w:r>
    </w:p>
    <w:p w14:paraId="7C606DF4" w14:textId="77777777" w:rsidR="000152C6" w:rsidRPr="0032190F" w:rsidRDefault="000152C6" w:rsidP="000152C6">
      <w:pPr>
        <w:ind w:right="-196"/>
        <w:jc w:val="both"/>
        <w:rPr>
          <w:sz w:val="20"/>
          <w:szCs w:val="20"/>
          <w:lang w:val="fr-FR"/>
        </w:rPr>
      </w:pPr>
    </w:p>
    <w:p w14:paraId="1A6725B9" w14:textId="77777777" w:rsidR="000152C6" w:rsidRPr="0032190F" w:rsidRDefault="000152C6" w:rsidP="000152C6">
      <w:pPr>
        <w:ind w:right="-196"/>
        <w:jc w:val="both"/>
        <w:rPr>
          <w:b/>
          <w:sz w:val="20"/>
          <w:szCs w:val="20"/>
          <w:lang w:val="fr-FR"/>
        </w:rPr>
      </w:pPr>
      <w:r w:rsidRPr="0032190F">
        <w:rPr>
          <w:b/>
          <w:sz w:val="20"/>
          <w:szCs w:val="20"/>
          <w:lang w:val="fr-FR"/>
        </w:rPr>
        <w:t xml:space="preserve">Roche 23 </w:t>
      </w:r>
      <w:r w:rsidRPr="00426505">
        <w:rPr>
          <w:rFonts w:ascii="Symbol" w:hAnsi="Symbol"/>
          <w:b/>
          <w:sz w:val="20"/>
          <w:szCs w:val="20"/>
        </w:rPr>
        <w:t></w:t>
      </w:r>
      <w:r w:rsidRPr="0032190F">
        <w:rPr>
          <w:b/>
          <w:sz w:val="20"/>
          <w:szCs w:val="20"/>
          <w:lang w:val="fr-FR"/>
        </w:rPr>
        <w:t xml:space="preserve"> . Zone IV . Groupe I</w:t>
      </w:r>
    </w:p>
    <w:p w14:paraId="021EFC42" w14:textId="77777777" w:rsidR="000152C6" w:rsidRPr="0032190F" w:rsidRDefault="000152C6" w:rsidP="000152C6">
      <w:pPr>
        <w:ind w:right="-196"/>
        <w:jc w:val="both"/>
        <w:rPr>
          <w:b/>
          <w:i/>
          <w:sz w:val="20"/>
          <w:szCs w:val="20"/>
          <w:lang w:val="fr-FR"/>
        </w:rPr>
      </w:pPr>
      <w:r w:rsidRPr="0032190F">
        <w:rPr>
          <w:b/>
          <w:i/>
          <w:sz w:val="20"/>
          <w:szCs w:val="20"/>
          <w:lang w:val="fr-FR"/>
        </w:rPr>
        <w:t>Roche de la hallebarde à lame nervurée</w:t>
      </w:r>
    </w:p>
    <w:p w14:paraId="79C01F7A" w14:textId="77777777" w:rsidR="000152C6" w:rsidRPr="0032190F" w:rsidRDefault="000152C6" w:rsidP="000152C6">
      <w:pPr>
        <w:ind w:right="-196"/>
        <w:jc w:val="both"/>
        <w:rPr>
          <w:sz w:val="20"/>
          <w:szCs w:val="20"/>
          <w:lang w:val="fr-FR"/>
        </w:rPr>
      </w:pPr>
    </w:p>
    <w:p w14:paraId="5A8491AB" w14:textId="77777777" w:rsidR="000152C6" w:rsidRPr="0032190F" w:rsidRDefault="000152C6" w:rsidP="000152C6">
      <w:pPr>
        <w:ind w:right="-196"/>
        <w:jc w:val="both"/>
        <w:rPr>
          <w:i/>
          <w:sz w:val="20"/>
          <w:szCs w:val="20"/>
          <w:lang w:val="fr-FR"/>
        </w:rPr>
      </w:pPr>
      <w:r w:rsidRPr="0032190F">
        <w:rPr>
          <w:b/>
          <w:i/>
          <w:sz w:val="20"/>
          <w:szCs w:val="20"/>
          <w:lang w:val="fr-FR"/>
        </w:rPr>
        <w:tab/>
      </w:r>
      <w:r w:rsidRPr="0032190F">
        <w:rPr>
          <w:i/>
          <w:sz w:val="20"/>
          <w:szCs w:val="20"/>
          <w:lang w:val="fr-FR"/>
        </w:rPr>
        <w:t xml:space="preserve">C'est le dessus de ce bloc, composé de deux faces, une de pendage 20° ouest et l'autre (0,7 m par 0,7 m) de léger pendage est, presque plate et de surface assez lisse. Un numéro y est inscrit d’ouest en est : </w:t>
      </w:r>
      <w:r w:rsidRPr="0032190F">
        <w:rPr>
          <w:i/>
          <w:sz w:val="20"/>
          <w:szCs w:val="20"/>
          <w:u w:val="single"/>
          <w:lang w:val="fr-FR"/>
        </w:rPr>
        <w:t xml:space="preserve">ZIV-GI-(R23). </w:t>
      </w:r>
      <w:r w:rsidRPr="0032190F">
        <w:rPr>
          <w:i/>
          <w:sz w:val="20"/>
          <w:szCs w:val="20"/>
          <w:lang w:val="fr-FR"/>
        </w:rPr>
        <w:t>Les gravures sont une hallebarde (manche rectiligne nord - sud, lame ovale avec sa pointe dirigée vers l'est, piquetée uniquement sur le contour, la pointe, l'emmanchement et marquée d'une nervure centrale) et un corniforme bien symétrique, à corps en forme de hache allongée et à cornes arrondies puis parallèles. Le piquetage est fin, de style A2.</w:t>
      </w:r>
    </w:p>
    <w:p w14:paraId="2AD531C0" w14:textId="77777777" w:rsidR="000152C6" w:rsidRPr="0032190F" w:rsidRDefault="000152C6" w:rsidP="000152C6">
      <w:pPr>
        <w:ind w:right="-196"/>
        <w:jc w:val="both"/>
        <w:rPr>
          <w:sz w:val="20"/>
          <w:szCs w:val="20"/>
          <w:lang w:val="fr-FR"/>
        </w:rPr>
      </w:pPr>
      <w:r w:rsidRPr="0032190F">
        <w:rPr>
          <w:sz w:val="20"/>
          <w:szCs w:val="20"/>
          <w:lang w:val="fr-FR"/>
        </w:rPr>
        <w:t>Photos 1971 sous le numéro R23 : R dans site, Roche, 2 photos de gravure</w:t>
      </w:r>
    </w:p>
    <w:p w14:paraId="4FE26A6A" w14:textId="77777777" w:rsidR="000152C6" w:rsidRPr="0032190F" w:rsidRDefault="000152C6" w:rsidP="000152C6">
      <w:pPr>
        <w:ind w:right="-196"/>
        <w:jc w:val="both"/>
        <w:rPr>
          <w:b/>
          <w:sz w:val="20"/>
          <w:szCs w:val="20"/>
          <w:lang w:val="fr-FR"/>
        </w:rPr>
      </w:pPr>
    </w:p>
    <w:p w14:paraId="3C195247" w14:textId="77777777" w:rsidR="000152C6" w:rsidRPr="0032190F" w:rsidRDefault="000152C6" w:rsidP="000152C6">
      <w:pPr>
        <w:ind w:right="-196"/>
        <w:jc w:val="both"/>
        <w:rPr>
          <w:sz w:val="20"/>
          <w:szCs w:val="20"/>
          <w:lang w:val="fr-FR"/>
        </w:rPr>
      </w:pPr>
      <w:r w:rsidRPr="0032190F">
        <w:rPr>
          <w:sz w:val="20"/>
          <w:szCs w:val="20"/>
          <w:lang w:val="fr-FR"/>
        </w:rPr>
        <w:tab/>
        <w:t xml:space="preserve">Retourner jusqu'à la roche 21 et s'engager vers l’est dans la faille nord - sud, signalée précédemment, qui conduit à un petit abri sous un bloc. Ce couloir débute à plus de un mètre du sol. Avancer d'une dizaine de mètres jusqu'à buter sur des blocs éboulés. S'infiltrer par la droite (est) pour atteindre la plateforme herbeuse supérieure. Elle est bordée au sud par une longue dalle, étirée sur 8 m d’est en ouest , large de 1,5 m et de pendage 20° nord. </w:t>
      </w:r>
    </w:p>
    <w:p w14:paraId="32764B9B" w14:textId="77777777" w:rsidR="000152C6" w:rsidRPr="0032190F" w:rsidRDefault="000152C6" w:rsidP="000152C6">
      <w:pPr>
        <w:ind w:right="-196"/>
        <w:jc w:val="both"/>
        <w:rPr>
          <w:sz w:val="20"/>
          <w:szCs w:val="20"/>
          <w:lang w:val="fr-FR"/>
        </w:rPr>
      </w:pPr>
    </w:p>
    <w:p w14:paraId="7F3F3CAA" w14:textId="77777777" w:rsidR="000152C6" w:rsidRPr="0032190F" w:rsidRDefault="000152C6" w:rsidP="000152C6">
      <w:pPr>
        <w:ind w:right="-196"/>
        <w:jc w:val="both"/>
        <w:rPr>
          <w:b/>
          <w:sz w:val="20"/>
          <w:szCs w:val="20"/>
          <w:lang w:val="fr-FR"/>
        </w:rPr>
      </w:pPr>
      <w:r w:rsidRPr="0032190F">
        <w:rPr>
          <w:b/>
          <w:sz w:val="20"/>
          <w:szCs w:val="20"/>
          <w:lang w:val="fr-FR"/>
        </w:rPr>
        <w:t xml:space="preserve">Roche 22 </w:t>
      </w:r>
      <w:r w:rsidRPr="00426505">
        <w:rPr>
          <w:rFonts w:ascii="Symbol" w:hAnsi="Symbol"/>
          <w:b/>
          <w:sz w:val="20"/>
          <w:szCs w:val="20"/>
        </w:rPr>
        <w:t></w:t>
      </w:r>
      <w:r w:rsidRPr="0032190F">
        <w:rPr>
          <w:b/>
          <w:sz w:val="20"/>
          <w:szCs w:val="20"/>
          <w:lang w:val="fr-FR"/>
        </w:rPr>
        <w:t xml:space="preserve"> . Zone IV . Groupe I</w:t>
      </w:r>
    </w:p>
    <w:p w14:paraId="38075146" w14:textId="77777777" w:rsidR="000152C6" w:rsidRPr="0032190F" w:rsidRDefault="000152C6" w:rsidP="000152C6">
      <w:pPr>
        <w:ind w:right="-196"/>
        <w:jc w:val="both"/>
        <w:rPr>
          <w:b/>
          <w:i/>
          <w:sz w:val="20"/>
          <w:szCs w:val="20"/>
          <w:lang w:val="fr-FR"/>
        </w:rPr>
      </w:pPr>
      <w:r w:rsidRPr="0032190F">
        <w:rPr>
          <w:b/>
          <w:i/>
          <w:sz w:val="20"/>
          <w:szCs w:val="20"/>
          <w:lang w:val="fr-FR"/>
        </w:rPr>
        <w:t>Roche aux dix cupules sur la grande dalle</w:t>
      </w:r>
    </w:p>
    <w:p w14:paraId="0BC5CCAA" w14:textId="77777777" w:rsidR="000152C6" w:rsidRPr="0032190F" w:rsidRDefault="000152C6" w:rsidP="000152C6">
      <w:pPr>
        <w:ind w:right="-196"/>
        <w:jc w:val="both"/>
        <w:rPr>
          <w:sz w:val="20"/>
          <w:szCs w:val="20"/>
          <w:lang w:val="fr-FR"/>
        </w:rPr>
      </w:pPr>
    </w:p>
    <w:p w14:paraId="3E494E41" w14:textId="77777777" w:rsidR="000152C6" w:rsidRPr="0032190F" w:rsidRDefault="000152C6" w:rsidP="000152C6">
      <w:pPr>
        <w:ind w:right="-196"/>
        <w:jc w:val="both"/>
        <w:rPr>
          <w:sz w:val="20"/>
          <w:szCs w:val="20"/>
          <w:lang w:val="fr-FR"/>
        </w:rPr>
      </w:pPr>
      <w:r w:rsidRPr="0032190F">
        <w:rPr>
          <w:b/>
          <w:i/>
          <w:sz w:val="20"/>
          <w:szCs w:val="20"/>
          <w:lang w:val="fr-FR"/>
        </w:rPr>
        <w:tab/>
      </w:r>
      <w:r w:rsidRPr="0032190F">
        <w:rPr>
          <w:i/>
          <w:sz w:val="20"/>
          <w:szCs w:val="20"/>
          <w:lang w:val="fr-FR"/>
        </w:rPr>
        <w:t xml:space="preserve">Examiner le haut de la dalle au pied d’une roche érodée, haute de moins de 1,5 m. Repérer une plaque de quartz, déchiquetée à l’ouest, qui se prolonge le long du bord nord. A 0,5 m à l’est de la plaque de l’ouest et à </w:t>
      </w:r>
      <w:r w:rsidRPr="0032190F">
        <w:rPr>
          <w:i/>
          <w:sz w:val="20"/>
          <w:szCs w:val="20"/>
          <w:lang w:val="fr-FR"/>
        </w:rPr>
        <w:br/>
        <w:t xml:space="preserve">0,2 m de la plaque du nord se trouve une dizaine de cupules. L’arête supérieure est à moins de 0,3 m. </w:t>
      </w:r>
    </w:p>
    <w:p w14:paraId="1D4BEBCE" w14:textId="77777777" w:rsidR="000152C6" w:rsidRPr="0032190F" w:rsidRDefault="000152C6" w:rsidP="000152C6">
      <w:pPr>
        <w:ind w:right="-196"/>
        <w:jc w:val="both"/>
        <w:rPr>
          <w:sz w:val="20"/>
          <w:szCs w:val="20"/>
          <w:lang w:val="fr-FR"/>
        </w:rPr>
      </w:pPr>
    </w:p>
    <w:p w14:paraId="04A20FA9" w14:textId="77777777" w:rsidR="000152C6" w:rsidRPr="0032190F" w:rsidRDefault="000152C6" w:rsidP="000152C6">
      <w:pPr>
        <w:ind w:right="-196" w:firstLine="709"/>
        <w:jc w:val="both"/>
        <w:rPr>
          <w:sz w:val="20"/>
          <w:szCs w:val="20"/>
          <w:lang w:val="fr-FR"/>
        </w:rPr>
      </w:pPr>
      <w:r w:rsidRPr="0032190F">
        <w:rPr>
          <w:sz w:val="20"/>
          <w:szCs w:val="20"/>
          <w:lang w:val="fr-FR"/>
        </w:rPr>
        <w:t>Rejoindre le dessus du bloc qui obture la faille, c’est aussi le dessus du petit abri.</w:t>
      </w:r>
    </w:p>
    <w:p w14:paraId="583F875B" w14:textId="77777777" w:rsidR="000152C6" w:rsidRPr="0032190F" w:rsidRDefault="000152C6" w:rsidP="000152C6">
      <w:pPr>
        <w:ind w:right="-196"/>
        <w:jc w:val="both"/>
        <w:rPr>
          <w:sz w:val="20"/>
          <w:szCs w:val="20"/>
          <w:lang w:val="fr-FR"/>
        </w:rPr>
      </w:pPr>
    </w:p>
    <w:p w14:paraId="18389A68" w14:textId="77777777" w:rsidR="000152C6" w:rsidRPr="0032190F" w:rsidRDefault="000152C6" w:rsidP="000152C6">
      <w:pPr>
        <w:ind w:right="-196"/>
        <w:jc w:val="both"/>
        <w:rPr>
          <w:b/>
          <w:sz w:val="20"/>
          <w:szCs w:val="20"/>
          <w:lang w:val="fr-FR"/>
        </w:rPr>
      </w:pPr>
      <w:r w:rsidRPr="0032190F">
        <w:rPr>
          <w:b/>
          <w:sz w:val="20"/>
          <w:szCs w:val="20"/>
          <w:lang w:val="fr-FR"/>
        </w:rPr>
        <w:t>Roche 22 . Zone IV . Groupe I</w:t>
      </w:r>
    </w:p>
    <w:p w14:paraId="4E885448" w14:textId="77777777" w:rsidR="000152C6" w:rsidRPr="0032190F" w:rsidRDefault="000152C6" w:rsidP="000152C6">
      <w:pPr>
        <w:ind w:right="-196"/>
        <w:jc w:val="both"/>
        <w:rPr>
          <w:b/>
          <w:i/>
          <w:sz w:val="20"/>
          <w:szCs w:val="20"/>
          <w:lang w:val="fr-FR"/>
        </w:rPr>
      </w:pPr>
      <w:r w:rsidRPr="0032190F">
        <w:rPr>
          <w:b/>
          <w:i/>
          <w:sz w:val="20"/>
          <w:szCs w:val="20"/>
          <w:lang w:val="fr-FR"/>
        </w:rPr>
        <w:t>Roche aux réticulés arrondis et reliés</w:t>
      </w:r>
    </w:p>
    <w:p w14:paraId="5F163974" w14:textId="77777777" w:rsidR="000152C6" w:rsidRPr="0032190F" w:rsidRDefault="000152C6" w:rsidP="000152C6">
      <w:pPr>
        <w:ind w:right="-196"/>
        <w:jc w:val="both"/>
        <w:rPr>
          <w:b/>
          <w:i/>
          <w:sz w:val="20"/>
          <w:szCs w:val="20"/>
          <w:lang w:val="fr-FR"/>
        </w:rPr>
      </w:pPr>
    </w:p>
    <w:p w14:paraId="72A6F52C" w14:textId="77777777" w:rsidR="000152C6" w:rsidRPr="0032190F" w:rsidRDefault="000152C6" w:rsidP="000152C6">
      <w:pPr>
        <w:ind w:right="-196"/>
        <w:jc w:val="both"/>
        <w:rPr>
          <w:i/>
          <w:sz w:val="20"/>
          <w:szCs w:val="20"/>
          <w:lang w:val="fr-FR"/>
        </w:rPr>
      </w:pPr>
      <w:r w:rsidRPr="0032190F">
        <w:rPr>
          <w:b/>
          <w:i/>
          <w:sz w:val="20"/>
          <w:szCs w:val="20"/>
          <w:lang w:val="fr-FR"/>
        </w:rPr>
        <w:tab/>
      </w:r>
      <w:r w:rsidRPr="0032190F">
        <w:rPr>
          <w:i/>
          <w:sz w:val="20"/>
          <w:szCs w:val="20"/>
          <w:lang w:val="fr-FR"/>
        </w:rPr>
        <w:t>Cette face (2 m d'est en ouest par 1 m de large), en légère pente vers l'est, se trouve au niveau du palier. La surface n'est ni plate ni lisse et très érodée. La gravure se trouve près du bord nord, où se distinguent plusieurs réticulés arrondies divisés en cases et reliés par un trait. Le dessin est peu net car usé. Le numéro est inscrit à 0,15 m au nord-ouest du réticulé situé le plus à l'ouest : ZIV-GI-(R22). Il n'y a apparemment pas de C.</w:t>
      </w:r>
    </w:p>
    <w:p w14:paraId="0A18979E" w14:textId="77777777" w:rsidR="000152C6" w:rsidRPr="0032190F" w:rsidRDefault="000152C6" w:rsidP="000152C6">
      <w:pPr>
        <w:ind w:right="-196"/>
        <w:jc w:val="both"/>
        <w:rPr>
          <w:sz w:val="20"/>
          <w:szCs w:val="20"/>
          <w:lang w:val="fr-FR"/>
        </w:rPr>
      </w:pPr>
      <w:r w:rsidRPr="0032190F">
        <w:rPr>
          <w:sz w:val="20"/>
          <w:szCs w:val="20"/>
          <w:lang w:val="fr-FR"/>
        </w:rPr>
        <w:t>Photos 1971 : R dans site, Roche, photos de réticulés</w:t>
      </w:r>
    </w:p>
    <w:p w14:paraId="6C7D3AF9" w14:textId="77777777" w:rsidR="000152C6" w:rsidRPr="0032190F" w:rsidRDefault="000152C6" w:rsidP="000152C6">
      <w:pPr>
        <w:ind w:right="-196"/>
        <w:jc w:val="both"/>
        <w:rPr>
          <w:sz w:val="20"/>
          <w:szCs w:val="20"/>
          <w:lang w:val="fr-FR"/>
        </w:rPr>
      </w:pPr>
    </w:p>
    <w:p w14:paraId="1B4C539A" w14:textId="77777777" w:rsidR="000152C6" w:rsidRPr="0032190F" w:rsidRDefault="000152C6" w:rsidP="000152C6">
      <w:pPr>
        <w:ind w:right="-196"/>
        <w:jc w:val="both"/>
        <w:rPr>
          <w:sz w:val="20"/>
          <w:szCs w:val="20"/>
          <w:lang w:val="fr-FR"/>
        </w:rPr>
      </w:pPr>
      <w:r w:rsidRPr="0032190F">
        <w:rPr>
          <w:sz w:val="20"/>
          <w:szCs w:val="20"/>
          <w:lang w:val="fr-FR"/>
        </w:rPr>
        <w:tab/>
        <w:t>Traverser la petite pelouse en direction du nord et grimper de trois mètres pour atteindre un nouveau palier formé de roches oranges arrondies et de pelouse en pente vers l'est. Il est bordé à l’ouest par une paroi de pendage 60° est. A son pied remarquer un petit dôme, situé presque au ras du sol.</w:t>
      </w:r>
    </w:p>
    <w:p w14:paraId="5A2FF936" w14:textId="77777777" w:rsidR="000152C6" w:rsidRPr="0032190F" w:rsidRDefault="000152C6" w:rsidP="000152C6">
      <w:pPr>
        <w:ind w:right="-196"/>
        <w:jc w:val="both"/>
        <w:rPr>
          <w:sz w:val="20"/>
          <w:szCs w:val="20"/>
          <w:lang w:val="fr-FR"/>
        </w:rPr>
      </w:pPr>
    </w:p>
    <w:p w14:paraId="7D786448" w14:textId="77777777" w:rsidR="000152C6" w:rsidRPr="0032190F" w:rsidRDefault="000152C6" w:rsidP="000152C6">
      <w:pPr>
        <w:ind w:right="-196"/>
        <w:jc w:val="both"/>
        <w:rPr>
          <w:b/>
          <w:sz w:val="20"/>
          <w:szCs w:val="20"/>
          <w:lang w:val="fr-FR"/>
        </w:rPr>
      </w:pPr>
      <w:r w:rsidRPr="0032190F">
        <w:rPr>
          <w:b/>
          <w:sz w:val="20"/>
          <w:szCs w:val="20"/>
          <w:lang w:val="fr-FR"/>
        </w:rPr>
        <w:t xml:space="preserve">Roche 22 </w:t>
      </w:r>
      <w:r w:rsidRPr="00426505">
        <w:rPr>
          <w:rFonts w:ascii="Symbol" w:hAnsi="Symbol"/>
          <w:b/>
          <w:sz w:val="20"/>
          <w:szCs w:val="20"/>
        </w:rPr>
        <w:t></w:t>
      </w:r>
      <w:r w:rsidRPr="0032190F">
        <w:rPr>
          <w:b/>
          <w:sz w:val="20"/>
          <w:szCs w:val="20"/>
          <w:lang w:val="fr-FR"/>
        </w:rPr>
        <w:t xml:space="preserve"> . Zone IV . Groupe I</w:t>
      </w:r>
    </w:p>
    <w:p w14:paraId="0EAC0BEE" w14:textId="77777777" w:rsidR="000152C6" w:rsidRPr="0032190F" w:rsidRDefault="000152C6" w:rsidP="000152C6">
      <w:pPr>
        <w:ind w:right="-196"/>
        <w:jc w:val="both"/>
        <w:rPr>
          <w:b/>
          <w:i/>
          <w:sz w:val="20"/>
          <w:szCs w:val="20"/>
          <w:lang w:val="fr-FR"/>
        </w:rPr>
      </w:pPr>
      <w:r w:rsidRPr="0032190F">
        <w:rPr>
          <w:b/>
          <w:i/>
          <w:sz w:val="20"/>
          <w:szCs w:val="20"/>
          <w:lang w:val="fr-FR"/>
        </w:rPr>
        <w:t>Roche du petit dôme</w:t>
      </w:r>
    </w:p>
    <w:p w14:paraId="795260FB" w14:textId="77777777" w:rsidR="000152C6" w:rsidRPr="0032190F" w:rsidRDefault="000152C6" w:rsidP="000152C6">
      <w:pPr>
        <w:ind w:right="-196"/>
        <w:jc w:val="both"/>
        <w:rPr>
          <w:sz w:val="20"/>
          <w:szCs w:val="20"/>
          <w:lang w:val="fr-FR"/>
        </w:rPr>
      </w:pPr>
    </w:p>
    <w:p w14:paraId="685F6DE0" w14:textId="77777777" w:rsidR="000152C6" w:rsidRPr="0032190F" w:rsidRDefault="000152C6" w:rsidP="000152C6">
      <w:pPr>
        <w:ind w:right="-196"/>
        <w:jc w:val="both"/>
        <w:rPr>
          <w:sz w:val="20"/>
          <w:szCs w:val="20"/>
          <w:lang w:val="fr-FR"/>
        </w:rPr>
      </w:pPr>
      <w:r w:rsidRPr="0032190F">
        <w:rPr>
          <w:b/>
          <w:i/>
          <w:sz w:val="20"/>
          <w:szCs w:val="20"/>
          <w:lang w:val="fr-FR"/>
        </w:rPr>
        <w:tab/>
      </w:r>
      <w:r w:rsidRPr="0032190F">
        <w:rPr>
          <w:i/>
          <w:sz w:val="20"/>
          <w:szCs w:val="20"/>
          <w:lang w:val="fr-FR"/>
        </w:rPr>
        <w:t>Ce bloc arrondi est étiré du sud-ouest au nord-est où il se termine en pointe (2,0 m par 1,2 m). Au sud-ouest la face est plus large, plate avec une dépression. La roche est constituée de pélite verte couverte de patine orange. Une courbe et une plage ovale, presque contiguës, sont piquetées sur sa face de pendage 20° nord ainsi que des traits en zigzag. Des piquetages récents sont visibles sur sa face horizontale.</w:t>
      </w:r>
    </w:p>
    <w:p w14:paraId="30070B69" w14:textId="77777777" w:rsidR="000152C6" w:rsidRPr="0032190F" w:rsidRDefault="000152C6" w:rsidP="000152C6">
      <w:pPr>
        <w:ind w:right="-196"/>
        <w:jc w:val="both"/>
        <w:rPr>
          <w:sz w:val="20"/>
          <w:szCs w:val="20"/>
          <w:lang w:val="fr-FR"/>
        </w:rPr>
      </w:pPr>
    </w:p>
    <w:p w14:paraId="194D773D" w14:textId="77777777" w:rsidR="000152C6" w:rsidRPr="0032190F" w:rsidRDefault="000152C6" w:rsidP="000152C6">
      <w:pPr>
        <w:ind w:right="-196"/>
        <w:jc w:val="both"/>
        <w:rPr>
          <w:sz w:val="20"/>
          <w:szCs w:val="20"/>
          <w:lang w:val="fr-FR"/>
        </w:rPr>
      </w:pPr>
      <w:r w:rsidRPr="0032190F">
        <w:rPr>
          <w:sz w:val="20"/>
          <w:szCs w:val="20"/>
          <w:lang w:val="fr-FR"/>
        </w:rPr>
        <w:tab/>
        <w:t>Escalader la belle paroi orange vif de pendage 60° est qui domine cette roche (une fissure herbeuse située un peu au nord facilite la tâche) et nous allons nous trouver sur un replat envahi d'herbes. Sur notre gauche (sud), au bout du replat remarquer une cuvette orange avec de la mousse.</w:t>
      </w:r>
    </w:p>
    <w:p w14:paraId="4BE42C90" w14:textId="77777777" w:rsidR="000152C6" w:rsidRPr="0032190F" w:rsidRDefault="000152C6" w:rsidP="000152C6">
      <w:pPr>
        <w:ind w:right="-196"/>
        <w:jc w:val="both"/>
        <w:rPr>
          <w:sz w:val="20"/>
          <w:szCs w:val="20"/>
          <w:lang w:val="fr-FR"/>
        </w:rPr>
      </w:pPr>
    </w:p>
    <w:p w14:paraId="0B8E5C25" w14:textId="77777777" w:rsidR="000152C6" w:rsidRPr="0032190F" w:rsidRDefault="000152C6" w:rsidP="000152C6">
      <w:pPr>
        <w:ind w:right="-196"/>
        <w:jc w:val="both"/>
        <w:rPr>
          <w:b/>
          <w:sz w:val="20"/>
          <w:szCs w:val="20"/>
          <w:lang w:val="fr-FR"/>
        </w:rPr>
      </w:pPr>
      <w:r w:rsidRPr="0032190F">
        <w:rPr>
          <w:b/>
          <w:sz w:val="20"/>
          <w:szCs w:val="20"/>
          <w:lang w:val="fr-FR"/>
        </w:rPr>
        <w:lastRenderedPageBreak/>
        <w:t xml:space="preserve">Roche 22 </w:t>
      </w:r>
      <w:r w:rsidRPr="00426505">
        <w:rPr>
          <w:rFonts w:ascii="Symbol" w:hAnsi="Symbol"/>
          <w:b/>
          <w:sz w:val="20"/>
          <w:szCs w:val="20"/>
        </w:rPr>
        <w:t></w:t>
      </w:r>
      <w:r w:rsidRPr="0032190F">
        <w:rPr>
          <w:b/>
          <w:sz w:val="20"/>
          <w:szCs w:val="20"/>
          <w:lang w:val="fr-FR"/>
        </w:rPr>
        <w:t xml:space="preserve"> . Zone IV . Groupe I</w:t>
      </w:r>
    </w:p>
    <w:p w14:paraId="6F71A405" w14:textId="77777777" w:rsidR="000152C6" w:rsidRPr="0032190F" w:rsidRDefault="000152C6" w:rsidP="000152C6">
      <w:pPr>
        <w:ind w:right="-196"/>
        <w:jc w:val="both"/>
        <w:rPr>
          <w:b/>
          <w:i/>
          <w:sz w:val="20"/>
          <w:szCs w:val="20"/>
          <w:lang w:val="fr-FR"/>
        </w:rPr>
      </w:pPr>
      <w:r w:rsidRPr="0032190F">
        <w:rPr>
          <w:b/>
          <w:i/>
          <w:sz w:val="20"/>
          <w:szCs w:val="20"/>
          <w:lang w:val="fr-FR"/>
        </w:rPr>
        <w:t>Roche du corniforme au point entre les cornes</w:t>
      </w:r>
    </w:p>
    <w:p w14:paraId="75AE56F0" w14:textId="77777777" w:rsidR="000152C6" w:rsidRPr="0032190F" w:rsidRDefault="000152C6" w:rsidP="000152C6">
      <w:pPr>
        <w:ind w:right="-196"/>
        <w:jc w:val="both"/>
        <w:rPr>
          <w:sz w:val="20"/>
          <w:szCs w:val="20"/>
          <w:lang w:val="fr-FR"/>
        </w:rPr>
      </w:pPr>
    </w:p>
    <w:p w14:paraId="3C4A3098" w14:textId="77777777" w:rsidR="000152C6" w:rsidRPr="0032190F" w:rsidRDefault="000152C6" w:rsidP="000152C6">
      <w:pPr>
        <w:ind w:right="-196"/>
        <w:jc w:val="both"/>
        <w:rPr>
          <w:i/>
          <w:sz w:val="20"/>
          <w:szCs w:val="20"/>
          <w:lang w:val="fr-FR"/>
        </w:rPr>
      </w:pPr>
      <w:r w:rsidRPr="0032190F">
        <w:rPr>
          <w:b/>
          <w:i/>
          <w:sz w:val="20"/>
          <w:szCs w:val="20"/>
          <w:lang w:val="fr-FR"/>
        </w:rPr>
        <w:tab/>
      </w:r>
      <w:r w:rsidRPr="0032190F">
        <w:rPr>
          <w:i/>
          <w:sz w:val="20"/>
          <w:szCs w:val="20"/>
          <w:lang w:val="fr-FR"/>
        </w:rPr>
        <w:t>Au ras de la mousse, sur une face arrondie de pendage moyen 30° nord se trouve un corniforme dont les cornes arrondies et refermées entourent un point. Il n'y a pas de numéro inscrit.</w:t>
      </w:r>
    </w:p>
    <w:p w14:paraId="0537175B" w14:textId="77777777" w:rsidR="000152C6" w:rsidRPr="0032190F" w:rsidRDefault="000152C6" w:rsidP="000152C6">
      <w:pPr>
        <w:ind w:right="-196"/>
        <w:jc w:val="both"/>
        <w:rPr>
          <w:sz w:val="20"/>
          <w:szCs w:val="20"/>
          <w:lang w:val="fr-FR"/>
        </w:rPr>
      </w:pPr>
    </w:p>
    <w:p w14:paraId="2D87B342" w14:textId="77777777" w:rsidR="000152C6" w:rsidRPr="0032190F" w:rsidRDefault="000152C6" w:rsidP="000152C6">
      <w:pPr>
        <w:ind w:right="-196"/>
        <w:jc w:val="both"/>
        <w:rPr>
          <w:sz w:val="20"/>
          <w:szCs w:val="20"/>
          <w:lang w:val="fr-FR"/>
        </w:rPr>
      </w:pPr>
      <w:r w:rsidRPr="0032190F">
        <w:rPr>
          <w:b/>
          <w:sz w:val="20"/>
          <w:szCs w:val="20"/>
          <w:lang w:val="fr-FR"/>
        </w:rPr>
        <w:t>Repère</w:t>
      </w:r>
      <w:r w:rsidRPr="0032190F">
        <w:rPr>
          <w:sz w:val="20"/>
          <w:szCs w:val="20"/>
          <w:lang w:val="fr-FR"/>
        </w:rPr>
        <w:t xml:space="preserve"> : en continuant de monter en zigzag vers le nord et l'ouest on aboutit à un palier situé sous la roche 26</w:t>
      </w:r>
      <w:r w:rsidRPr="00426505">
        <w:rPr>
          <w:rFonts w:ascii="Symbol" w:hAnsi="Symbol"/>
          <w:sz w:val="20"/>
          <w:szCs w:val="20"/>
        </w:rPr>
        <w:t></w:t>
      </w:r>
      <w:r w:rsidRPr="00426505">
        <w:rPr>
          <w:rFonts w:ascii="Symbol" w:hAnsi="Symbol"/>
          <w:sz w:val="20"/>
          <w:szCs w:val="20"/>
        </w:rPr>
        <w:t></w:t>
      </w:r>
      <w:r w:rsidRPr="0032190F">
        <w:rPr>
          <w:sz w:val="20"/>
          <w:szCs w:val="20"/>
          <w:lang w:val="fr-FR"/>
        </w:rPr>
        <w:t>.</w:t>
      </w:r>
    </w:p>
    <w:p w14:paraId="49F4C377" w14:textId="77777777" w:rsidR="000152C6" w:rsidRPr="0032190F" w:rsidRDefault="000152C6" w:rsidP="000152C6">
      <w:pPr>
        <w:ind w:right="-196"/>
        <w:jc w:val="both"/>
        <w:rPr>
          <w:sz w:val="20"/>
          <w:szCs w:val="20"/>
          <w:lang w:val="fr-FR"/>
        </w:rPr>
      </w:pPr>
    </w:p>
    <w:p w14:paraId="4DFB99ED" w14:textId="77777777" w:rsidR="000152C6" w:rsidRPr="0032190F" w:rsidRDefault="000152C6" w:rsidP="000152C6">
      <w:pPr>
        <w:ind w:right="-196"/>
        <w:jc w:val="both"/>
        <w:rPr>
          <w:sz w:val="20"/>
          <w:szCs w:val="20"/>
          <w:lang w:val="fr-FR"/>
        </w:rPr>
      </w:pPr>
      <w:r w:rsidRPr="0032190F">
        <w:rPr>
          <w:sz w:val="20"/>
          <w:szCs w:val="20"/>
          <w:lang w:val="fr-FR"/>
        </w:rPr>
        <w:tab/>
        <w:t xml:space="preserve">Redescendre jusqu'à la roche 21 et longer le massif rocheux vers l'ouest puis le nord-ouest pendant une vingtaine de mètres sans dépasser de gros blocs éboulés. Sur les derniers mètres le bas de la paroi est verdâtre. Remarquer à 0,5 m de haut un décrochement et un filon violet foncé puis la roche se recouvre de patine orange. Dans un décrochement presque vertical découvrir un petit palier herbeux et s'y engager. Le palier supérieur, à deux mètres du sol, est la roche 21 </w:t>
      </w:r>
      <w:r w:rsidRPr="00426505">
        <w:rPr>
          <w:rFonts w:ascii="Symbol" w:hAnsi="Symbol"/>
          <w:sz w:val="20"/>
          <w:szCs w:val="20"/>
        </w:rPr>
        <w:t></w:t>
      </w:r>
      <w:r w:rsidRPr="0032190F">
        <w:rPr>
          <w:sz w:val="20"/>
          <w:szCs w:val="20"/>
          <w:lang w:val="fr-FR"/>
        </w:rPr>
        <w:t>.</w:t>
      </w:r>
    </w:p>
    <w:p w14:paraId="484CEFF0" w14:textId="77777777" w:rsidR="000152C6" w:rsidRPr="0032190F" w:rsidRDefault="000152C6" w:rsidP="000152C6">
      <w:pPr>
        <w:ind w:right="-196"/>
        <w:jc w:val="both"/>
        <w:rPr>
          <w:sz w:val="20"/>
          <w:szCs w:val="20"/>
          <w:lang w:val="fr-FR"/>
        </w:rPr>
      </w:pPr>
    </w:p>
    <w:p w14:paraId="4A9DB808" w14:textId="77777777" w:rsidR="000152C6" w:rsidRPr="0032190F" w:rsidRDefault="000152C6" w:rsidP="000152C6">
      <w:pPr>
        <w:ind w:right="-196"/>
        <w:jc w:val="both"/>
        <w:rPr>
          <w:b/>
          <w:sz w:val="20"/>
          <w:szCs w:val="20"/>
          <w:lang w:val="fr-FR"/>
        </w:rPr>
      </w:pPr>
      <w:r w:rsidRPr="0032190F">
        <w:rPr>
          <w:b/>
          <w:sz w:val="20"/>
          <w:szCs w:val="20"/>
          <w:lang w:val="fr-FR"/>
        </w:rPr>
        <w:t xml:space="preserve">Roche 21 </w:t>
      </w:r>
      <w:r w:rsidRPr="00426505">
        <w:rPr>
          <w:rFonts w:ascii="Symbol" w:hAnsi="Symbol"/>
          <w:b/>
          <w:sz w:val="20"/>
          <w:szCs w:val="20"/>
        </w:rPr>
        <w:t></w:t>
      </w:r>
      <w:r w:rsidRPr="0032190F">
        <w:rPr>
          <w:b/>
          <w:sz w:val="20"/>
          <w:szCs w:val="20"/>
          <w:lang w:val="fr-FR"/>
        </w:rPr>
        <w:t xml:space="preserve"> . Zone IV . Groupe I</w:t>
      </w:r>
    </w:p>
    <w:p w14:paraId="1FA9EFB0" w14:textId="77777777" w:rsidR="000152C6" w:rsidRPr="0032190F" w:rsidRDefault="000152C6" w:rsidP="000152C6">
      <w:pPr>
        <w:ind w:right="-196"/>
        <w:jc w:val="both"/>
        <w:rPr>
          <w:b/>
          <w:i/>
          <w:sz w:val="20"/>
          <w:szCs w:val="20"/>
          <w:lang w:val="fr-FR"/>
        </w:rPr>
      </w:pPr>
      <w:r w:rsidRPr="0032190F">
        <w:rPr>
          <w:b/>
          <w:i/>
          <w:sz w:val="20"/>
          <w:szCs w:val="20"/>
          <w:lang w:val="fr-FR"/>
        </w:rPr>
        <w:t>Roche aux deux poignards parallèles</w:t>
      </w:r>
    </w:p>
    <w:p w14:paraId="555CF22D" w14:textId="77777777" w:rsidR="000152C6" w:rsidRPr="0032190F" w:rsidRDefault="000152C6" w:rsidP="000152C6">
      <w:pPr>
        <w:ind w:right="-196"/>
        <w:jc w:val="both"/>
        <w:rPr>
          <w:sz w:val="20"/>
          <w:szCs w:val="20"/>
          <w:lang w:val="fr-FR"/>
        </w:rPr>
      </w:pPr>
    </w:p>
    <w:p w14:paraId="69C38DE0" w14:textId="77777777" w:rsidR="000152C6" w:rsidRPr="0032190F" w:rsidRDefault="000152C6" w:rsidP="000152C6">
      <w:pPr>
        <w:ind w:right="-196"/>
        <w:jc w:val="both"/>
        <w:rPr>
          <w:i/>
          <w:sz w:val="20"/>
          <w:szCs w:val="20"/>
          <w:lang w:val="fr-FR"/>
        </w:rPr>
      </w:pPr>
      <w:r w:rsidRPr="0032190F">
        <w:rPr>
          <w:b/>
          <w:i/>
          <w:sz w:val="20"/>
          <w:szCs w:val="20"/>
          <w:lang w:val="fr-FR"/>
        </w:rPr>
        <w:tab/>
      </w:r>
      <w:r w:rsidRPr="0032190F">
        <w:rPr>
          <w:i/>
          <w:sz w:val="20"/>
          <w:szCs w:val="20"/>
          <w:lang w:val="fr-FR"/>
        </w:rPr>
        <w:t>C'est une surface irrégulière de pendage 30° est (1,2 m par 0,7 m). Au nord, au nord-ouest et à l'est elle est bordée d'herbe. Au sud et à l'ouest elle domine la pelouse de deux mètres. Le numéro, peu visible, est écrit d'est en ouest dans le haut de la roche. Il n’est probablement pas de la main de Conti (c’est normal, car le n°21</w:t>
      </w:r>
      <w:r w:rsidRPr="00426505">
        <w:rPr>
          <w:rFonts w:ascii="Symbol" w:hAnsi="Symbol"/>
          <w:i/>
          <w:sz w:val="20"/>
          <w:szCs w:val="20"/>
        </w:rPr>
        <w:t></w:t>
      </w:r>
      <w:r w:rsidRPr="0032190F">
        <w:rPr>
          <w:i/>
          <w:sz w:val="20"/>
          <w:szCs w:val="20"/>
          <w:lang w:val="fr-FR"/>
        </w:rPr>
        <w:t xml:space="preserve"> est inscrit, probablement par Conti, sur la roche que nous appelons 21</w:t>
      </w:r>
      <w:r w:rsidRPr="00426505">
        <w:rPr>
          <w:rFonts w:ascii="Symbol" w:hAnsi="Symbol"/>
          <w:i/>
          <w:sz w:val="20"/>
          <w:szCs w:val="20"/>
        </w:rPr>
        <w:t></w:t>
      </w:r>
      <w:r w:rsidRPr="00426505">
        <w:rPr>
          <w:rFonts w:ascii="Symbol" w:hAnsi="Symbol"/>
          <w:i/>
          <w:sz w:val="20"/>
          <w:szCs w:val="20"/>
        </w:rPr>
        <w:t></w:t>
      </w:r>
      <w:r w:rsidRPr="0032190F">
        <w:rPr>
          <w:i/>
          <w:sz w:val="20"/>
          <w:szCs w:val="20"/>
          <w:lang w:val="fr-FR"/>
        </w:rPr>
        <w:t>!!). Les gravures consistent en deux poignards parallèles, à lame triangulaire allongée, à bout pointu dirigé vers l'ouest, à manche rectangulaire et garde réservée étroite.</w:t>
      </w:r>
    </w:p>
    <w:p w14:paraId="0E26A8F0" w14:textId="77777777" w:rsidR="000152C6" w:rsidRPr="0032190F" w:rsidRDefault="000152C6" w:rsidP="000152C6">
      <w:pPr>
        <w:ind w:right="-196"/>
        <w:jc w:val="both"/>
        <w:rPr>
          <w:sz w:val="20"/>
          <w:szCs w:val="20"/>
          <w:lang w:val="fr-FR"/>
        </w:rPr>
      </w:pPr>
    </w:p>
    <w:p w14:paraId="7C2BBB80" w14:textId="77777777" w:rsidR="000152C6" w:rsidRPr="0032190F" w:rsidRDefault="000152C6" w:rsidP="000152C6">
      <w:pPr>
        <w:ind w:right="-196"/>
        <w:jc w:val="both"/>
        <w:rPr>
          <w:sz w:val="20"/>
          <w:szCs w:val="20"/>
          <w:lang w:val="fr-FR"/>
        </w:rPr>
      </w:pPr>
      <w:r w:rsidRPr="0032190F">
        <w:rPr>
          <w:sz w:val="20"/>
          <w:szCs w:val="20"/>
          <w:lang w:val="fr-FR"/>
        </w:rPr>
        <w:tab/>
        <w:t>Continuer vers l'ouest sur une vire pentue qui prolonge le palier de la roche 21</w:t>
      </w:r>
      <w:r w:rsidRPr="00426505">
        <w:rPr>
          <w:rFonts w:ascii="Symbol" w:hAnsi="Symbol"/>
          <w:sz w:val="20"/>
          <w:szCs w:val="20"/>
        </w:rPr>
        <w:t></w:t>
      </w:r>
      <w:r w:rsidRPr="0032190F">
        <w:rPr>
          <w:sz w:val="20"/>
          <w:szCs w:val="20"/>
          <w:lang w:val="fr-FR"/>
        </w:rPr>
        <w:t>.pour atteindre un passage nord - sud, raide et étroit (deux mètres d'escalade). Marcher douze mètres en longeant un gros bloc et en continuant de monter, pour rejoindre un couloir herbeux toujours nord - sud et de pente faible. A droite, la face ouest du promontoire est une petite paroi verticale de un mètre de haut sur sept mètres de long. Une ouverture donne accés à des petits couloirs transformant le dessus du mamelon en labyrinthe. Entrer, emprunter la première faille vers le sud et longer sa paroi est (c’est l’autre versant de la paroi verticale que l’on a suivie).</w:t>
      </w:r>
    </w:p>
    <w:p w14:paraId="34C5262C" w14:textId="77777777" w:rsidR="000152C6" w:rsidRPr="0032190F" w:rsidRDefault="000152C6" w:rsidP="000152C6">
      <w:pPr>
        <w:ind w:right="-196"/>
        <w:jc w:val="both"/>
        <w:rPr>
          <w:sz w:val="20"/>
          <w:szCs w:val="20"/>
          <w:lang w:val="fr-FR"/>
        </w:rPr>
      </w:pPr>
    </w:p>
    <w:p w14:paraId="0A562574" w14:textId="77777777" w:rsidR="000152C6" w:rsidRPr="0032190F" w:rsidRDefault="000152C6" w:rsidP="000152C6">
      <w:pPr>
        <w:ind w:right="-196"/>
        <w:jc w:val="both"/>
        <w:rPr>
          <w:b/>
          <w:sz w:val="20"/>
          <w:szCs w:val="20"/>
          <w:lang w:val="fr-FR"/>
        </w:rPr>
      </w:pPr>
      <w:r w:rsidRPr="0032190F">
        <w:rPr>
          <w:b/>
          <w:sz w:val="20"/>
          <w:szCs w:val="20"/>
          <w:lang w:val="fr-FR"/>
        </w:rPr>
        <w:t>Roche 22 bis . Zone IV . Groupe I</w:t>
      </w:r>
    </w:p>
    <w:p w14:paraId="25E780D9" w14:textId="77777777" w:rsidR="000152C6" w:rsidRPr="0032190F" w:rsidRDefault="000152C6" w:rsidP="000152C6">
      <w:pPr>
        <w:ind w:right="-196"/>
        <w:jc w:val="both"/>
        <w:rPr>
          <w:b/>
          <w:i/>
          <w:sz w:val="20"/>
          <w:szCs w:val="20"/>
          <w:lang w:val="fr-FR"/>
        </w:rPr>
      </w:pPr>
      <w:r w:rsidRPr="0032190F">
        <w:rPr>
          <w:b/>
          <w:i/>
          <w:sz w:val="20"/>
          <w:szCs w:val="20"/>
          <w:lang w:val="fr-FR"/>
        </w:rPr>
        <w:t>Roche du corniforme à la corne ramifiée</w:t>
      </w:r>
    </w:p>
    <w:p w14:paraId="3D46D707" w14:textId="77777777" w:rsidR="000152C6" w:rsidRPr="0032190F" w:rsidRDefault="000152C6" w:rsidP="000152C6">
      <w:pPr>
        <w:ind w:right="-196"/>
        <w:jc w:val="both"/>
        <w:rPr>
          <w:sz w:val="20"/>
          <w:szCs w:val="20"/>
          <w:lang w:val="fr-FR"/>
        </w:rPr>
      </w:pPr>
    </w:p>
    <w:p w14:paraId="61B40B59" w14:textId="77777777" w:rsidR="000152C6" w:rsidRPr="0032190F" w:rsidRDefault="000152C6" w:rsidP="000152C6">
      <w:pPr>
        <w:ind w:right="-196"/>
        <w:jc w:val="both"/>
        <w:rPr>
          <w:i/>
          <w:sz w:val="20"/>
          <w:szCs w:val="20"/>
          <w:lang w:val="fr-FR"/>
        </w:rPr>
      </w:pPr>
      <w:r w:rsidRPr="0032190F">
        <w:rPr>
          <w:i/>
          <w:sz w:val="20"/>
          <w:szCs w:val="20"/>
          <w:lang w:val="fr-FR"/>
        </w:rPr>
        <w:tab/>
        <w:t xml:space="preserve">Entre les deux parois est et ouest le dessus de l'affleurement se creuse et forme une surface allongée </w:t>
      </w:r>
      <w:r w:rsidRPr="0032190F">
        <w:rPr>
          <w:i/>
          <w:sz w:val="20"/>
          <w:szCs w:val="20"/>
          <w:lang w:val="fr-FR"/>
        </w:rPr>
        <w:br/>
        <w:t>(3,0 m par 1,5 m, de pendage 30° est) qui est gravée. Dans le bas de la roche, près de l'herbe (sur le bord est ) se trouve un corniforme dont une des cornes est ramifiée. A un mètre à droite repérer une barre est - ouest. Une autre barre (celle ci nord - sud) est gravée entre les deux précédents dessins. Nous n'avons vu ni C ni numéro.</w:t>
      </w:r>
    </w:p>
    <w:p w14:paraId="53242D12" w14:textId="77777777" w:rsidR="000152C6" w:rsidRPr="0032190F" w:rsidRDefault="000152C6" w:rsidP="000152C6">
      <w:pPr>
        <w:ind w:right="-196"/>
        <w:jc w:val="both"/>
        <w:rPr>
          <w:sz w:val="20"/>
          <w:szCs w:val="20"/>
          <w:lang w:val="fr-FR"/>
        </w:rPr>
      </w:pPr>
    </w:p>
    <w:p w14:paraId="2DE20047" w14:textId="77777777" w:rsidR="000152C6" w:rsidRPr="0032190F" w:rsidRDefault="000152C6" w:rsidP="000152C6">
      <w:pPr>
        <w:ind w:right="-196"/>
        <w:jc w:val="both"/>
        <w:rPr>
          <w:sz w:val="20"/>
          <w:szCs w:val="20"/>
          <w:lang w:val="fr-FR"/>
        </w:rPr>
      </w:pPr>
      <w:r w:rsidRPr="0032190F">
        <w:rPr>
          <w:sz w:val="20"/>
          <w:szCs w:val="20"/>
          <w:lang w:val="fr-FR"/>
        </w:rPr>
        <w:tab/>
        <w:t>Descendre de trois mètres vers le sud tout en restant sur le dessus du promontoire. Au niveau où les faces verticale sud et verticale ouest forment une encoche rectangulaire, observer le dessus de la face verticale ouest, très érodé, fissuré et envahi d'herbes.</w:t>
      </w:r>
    </w:p>
    <w:p w14:paraId="52317D7B" w14:textId="77777777" w:rsidR="000152C6" w:rsidRPr="0032190F" w:rsidRDefault="000152C6" w:rsidP="000152C6">
      <w:pPr>
        <w:ind w:right="-196"/>
        <w:jc w:val="both"/>
        <w:rPr>
          <w:sz w:val="20"/>
          <w:szCs w:val="20"/>
          <w:lang w:val="fr-FR"/>
        </w:rPr>
      </w:pPr>
    </w:p>
    <w:p w14:paraId="4FA7C1C8" w14:textId="77777777" w:rsidR="000152C6" w:rsidRPr="0032190F" w:rsidRDefault="000152C6" w:rsidP="000152C6">
      <w:pPr>
        <w:ind w:right="-196"/>
        <w:jc w:val="both"/>
        <w:rPr>
          <w:b/>
          <w:sz w:val="20"/>
          <w:szCs w:val="20"/>
          <w:lang w:val="fr-FR"/>
        </w:rPr>
      </w:pPr>
      <w:r w:rsidRPr="0032190F">
        <w:rPr>
          <w:b/>
          <w:sz w:val="20"/>
          <w:szCs w:val="20"/>
          <w:lang w:val="fr-FR"/>
        </w:rPr>
        <w:t xml:space="preserve">Roche 22 </w:t>
      </w:r>
      <w:r w:rsidRPr="00426505">
        <w:rPr>
          <w:rFonts w:ascii="Symbol" w:hAnsi="Symbol"/>
          <w:b/>
          <w:sz w:val="20"/>
          <w:szCs w:val="20"/>
        </w:rPr>
        <w:t></w:t>
      </w:r>
      <w:r w:rsidRPr="0032190F">
        <w:rPr>
          <w:b/>
          <w:sz w:val="20"/>
          <w:szCs w:val="20"/>
          <w:lang w:val="fr-FR"/>
        </w:rPr>
        <w:t xml:space="preserve"> bis . Zone IV . Groupe I</w:t>
      </w:r>
    </w:p>
    <w:p w14:paraId="71C1F749" w14:textId="77777777" w:rsidR="000152C6" w:rsidRPr="0032190F" w:rsidRDefault="000152C6" w:rsidP="000152C6">
      <w:pPr>
        <w:ind w:right="-196"/>
        <w:jc w:val="both"/>
        <w:rPr>
          <w:b/>
          <w:i/>
          <w:sz w:val="20"/>
          <w:szCs w:val="20"/>
          <w:lang w:val="fr-FR"/>
        </w:rPr>
      </w:pPr>
      <w:r w:rsidRPr="0032190F">
        <w:rPr>
          <w:b/>
          <w:i/>
          <w:sz w:val="20"/>
          <w:szCs w:val="20"/>
          <w:lang w:val="fr-FR"/>
        </w:rPr>
        <w:t>Roche du corniforme sortant du trou</w:t>
      </w:r>
    </w:p>
    <w:p w14:paraId="39389F5C" w14:textId="77777777" w:rsidR="000152C6" w:rsidRPr="0032190F" w:rsidRDefault="000152C6" w:rsidP="000152C6">
      <w:pPr>
        <w:ind w:right="-196"/>
        <w:jc w:val="both"/>
        <w:rPr>
          <w:sz w:val="20"/>
          <w:szCs w:val="20"/>
          <w:lang w:val="fr-FR"/>
        </w:rPr>
      </w:pPr>
    </w:p>
    <w:p w14:paraId="4C465F5E" w14:textId="77777777" w:rsidR="000152C6" w:rsidRPr="0032190F" w:rsidRDefault="000152C6" w:rsidP="000152C6">
      <w:pPr>
        <w:ind w:right="-196"/>
        <w:jc w:val="both"/>
        <w:rPr>
          <w:i/>
          <w:sz w:val="20"/>
          <w:szCs w:val="20"/>
          <w:lang w:val="fr-FR"/>
        </w:rPr>
      </w:pPr>
      <w:r w:rsidRPr="0032190F">
        <w:rPr>
          <w:i/>
          <w:sz w:val="20"/>
          <w:szCs w:val="20"/>
          <w:lang w:val="fr-FR"/>
        </w:rPr>
        <w:tab/>
        <w:t>Au ras de la face verticale, une petite surface triangulaire (0,3 m par 0,2 m au maximum), allongée d’est en ouest entre des fissures herbeuses, porte un corniforme (peu net). A 0,3 m à l'est, au-dessus d'un trou triangulaire, se distingue un autre corniforme. Il présente un corps rectangulaire, allongé jusqu'au trou, et des cornes, probablement à deux segments rectangulaires mais le deuxième segment est perdu dans l'érosion.</w:t>
      </w:r>
    </w:p>
    <w:p w14:paraId="42C575E9" w14:textId="77777777" w:rsidR="000152C6" w:rsidRPr="0032190F" w:rsidRDefault="000152C6" w:rsidP="000152C6">
      <w:pPr>
        <w:ind w:right="-196"/>
        <w:jc w:val="both"/>
        <w:rPr>
          <w:sz w:val="20"/>
          <w:szCs w:val="20"/>
          <w:lang w:val="fr-FR"/>
        </w:rPr>
      </w:pPr>
    </w:p>
    <w:p w14:paraId="2C49408A" w14:textId="77777777" w:rsidR="000152C6" w:rsidRPr="0032190F" w:rsidRDefault="000152C6" w:rsidP="000152C6">
      <w:pPr>
        <w:ind w:right="-196"/>
        <w:jc w:val="both"/>
        <w:rPr>
          <w:sz w:val="20"/>
          <w:szCs w:val="20"/>
          <w:lang w:val="fr-FR"/>
        </w:rPr>
      </w:pPr>
      <w:r w:rsidRPr="0032190F">
        <w:rPr>
          <w:sz w:val="20"/>
          <w:szCs w:val="20"/>
          <w:lang w:val="fr-FR"/>
        </w:rPr>
        <w:tab/>
        <w:t>Descendre vers l’est et s’infiltrer dans un couloir étroit qui descend vers le sud-est et domine une longue dalle étroite de fort pendage est. Examiner cette dalle en y descendant avec précaution.</w:t>
      </w:r>
    </w:p>
    <w:p w14:paraId="113DC042" w14:textId="77777777" w:rsidR="000152C6" w:rsidRPr="0032190F" w:rsidRDefault="000152C6" w:rsidP="000152C6">
      <w:pPr>
        <w:ind w:right="-196"/>
        <w:jc w:val="both"/>
        <w:rPr>
          <w:sz w:val="20"/>
          <w:szCs w:val="20"/>
          <w:lang w:val="fr-FR"/>
        </w:rPr>
      </w:pPr>
      <w:r w:rsidRPr="0032190F">
        <w:rPr>
          <w:sz w:val="20"/>
          <w:szCs w:val="20"/>
          <w:lang w:val="fr-FR"/>
        </w:rPr>
        <w:t xml:space="preserve"> OU (Delphine) descendre la paroi ouest sous la R22</w:t>
      </w:r>
      <w:r w:rsidRPr="00426505">
        <w:rPr>
          <w:rFonts w:ascii="Symbol" w:hAnsi="Symbol"/>
          <w:sz w:val="20"/>
          <w:szCs w:val="20"/>
        </w:rPr>
        <w:t></w:t>
      </w:r>
      <w:r w:rsidRPr="0032190F">
        <w:rPr>
          <w:sz w:val="20"/>
          <w:szCs w:val="20"/>
          <w:lang w:val="fr-FR"/>
        </w:rPr>
        <w:t>bis, passer, entre les blocs éboulés au sud et la paroi qui descend vers le sud-est, sur une dalle orange foncée, parcourue par une large fissure herbeuse dirigée du nord-ouest vers e sud-est.</w:t>
      </w:r>
    </w:p>
    <w:p w14:paraId="09055A74" w14:textId="77777777" w:rsidR="000152C6" w:rsidRPr="0032190F" w:rsidRDefault="000152C6" w:rsidP="000152C6">
      <w:pPr>
        <w:ind w:right="-196"/>
        <w:jc w:val="both"/>
        <w:rPr>
          <w:sz w:val="20"/>
          <w:szCs w:val="20"/>
          <w:lang w:val="fr-FR"/>
        </w:rPr>
      </w:pPr>
    </w:p>
    <w:p w14:paraId="2D6BC9A4" w14:textId="77777777" w:rsidR="000152C6" w:rsidRPr="0032190F" w:rsidRDefault="000152C6" w:rsidP="000152C6">
      <w:pPr>
        <w:ind w:right="-196"/>
        <w:jc w:val="both"/>
        <w:rPr>
          <w:b/>
          <w:sz w:val="20"/>
          <w:szCs w:val="20"/>
          <w:lang w:val="fr-FR"/>
        </w:rPr>
      </w:pPr>
      <w:r w:rsidRPr="0032190F">
        <w:rPr>
          <w:b/>
          <w:sz w:val="20"/>
          <w:szCs w:val="20"/>
          <w:lang w:val="fr-FR"/>
        </w:rPr>
        <w:t xml:space="preserve">Roche 22 </w:t>
      </w:r>
      <w:r w:rsidRPr="00426505">
        <w:rPr>
          <w:rFonts w:ascii="Symbol" w:hAnsi="Symbol"/>
          <w:b/>
          <w:sz w:val="20"/>
          <w:szCs w:val="20"/>
        </w:rPr>
        <w:t></w:t>
      </w:r>
      <w:r w:rsidRPr="0032190F">
        <w:rPr>
          <w:b/>
          <w:sz w:val="20"/>
          <w:szCs w:val="20"/>
          <w:lang w:val="fr-FR"/>
        </w:rPr>
        <w:t xml:space="preserve"> . Zone IV . Groupe I</w:t>
      </w:r>
    </w:p>
    <w:p w14:paraId="1B236695" w14:textId="77777777" w:rsidR="000152C6" w:rsidRPr="0032190F" w:rsidRDefault="000152C6" w:rsidP="000152C6">
      <w:pPr>
        <w:ind w:right="-196"/>
        <w:jc w:val="both"/>
        <w:rPr>
          <w:b/>
          <w:i/>
          <w:sz w:val="20"/>
          <w:szCs w:val="20"/>
          <w:lang w:val="fr-FR"/>
        </w:rPr>
      </w:pPr>
      <w:r w:rsidRPr="0032190F">
        <w:rPr>
          <w:b/>
          <w:i/>
          <w:sz w:val="20"/>
          <w:szCs w:val="20"/>
          <w:lang w:val="fr-FR"/>
        </w:rPr>
        <w:t xml:space="preserve">Roche de la barre sur la longue dalle </w:t>
      </w:r>
    </w:p>
    <w:p w14:paraId="382318FA" w14:textId="77777777" w:rsidR="000152C6" w:rsidRPr="0032190F" w:rsidRDefault="000152C6" w:rsidP="000152C6">
      <w:pPr>
        <w:ind w:right="-196"/>
        <w:jc w:val="both"/>
        <w:rPr>
          <w:b/>
          <w:i/>
          <w:sz w:val="20"/>
          <w:szCs w:val="20"/>
          <w:lang w:val="fr-FR"/>
        </w:rPr>
      </w:pPr>
    </w:p>
    <w:p w14:paraId="35820729" w14:textId="77777777" w:rsidR="000152C6" w:rsidRPr="0032190F" w:rsidRDefault="000152C6" w:rsidP="000152C6">
      <w:pPr>
        <w:ind w:right="-196" w:firstLine="709"/>
        <w:jc w:val="both"/>
        <w:rPr>
          <w:sz w:val="20"/>
          <w:szCs w:val="20"/>
          <w:lang w:val="fr-FR"/>
        </w:rPr>
      </w:pPr>
      <w:r w:rsidRPr="0032190F">
        <w:rPr>
          <w:i/>
          <w:sz w:val="20"/>
          <w:szCs w:val="20"/>
          <w:lang w:val="fr-FR"/>
        </w:rPr>
        <w:lastRenderedPageBreak/>
        <w:t>Cette surface de pendage 40° est, longue d’environ quatre mètres est partagée d’est en ouest par une large fissure herbeuse. Sur la moitié nord, à 0,2 m de la paroi face au sud et entre deux fissures sont gravées une courbeet une barre.</w:t>
      </w:r>
    </w:p>
    <w:p w14:paraId="58598FA7" w14:textId="77777777" w:rsidR="000152C6" w:rsidRPr="0032190F" w:rsidRDefault="000152C6" w:rsidP="000152C6">
      <w:pPr>
        <w:ind w:right="-196" w:firstLine="709"/>
        <w:jc w:val="both"/>
        <w:rPr>
          <w:sz w:val="20"/>
          <w:szCs w:val="20"/>
          <w:lang w:val="fr-FR"/>
        </w:rPr>
      </w:pPr>
    </w:p>
    <w:p w14:paraId="7EE8D8C0" w14:textId="77777777" w:rsidR="000152C6" w:rsidRPr="0032190F" w:rsidRDefault="000152C6" w:rsidP="000152C6">
      <w:pPr>
        <w:ind w:right="-196" w:firstLine="709"/>
        <w:jc w:val="both"/>
        <w:rPr>
          <w:sz w:val="20"/>
          <w:szCs w:val="20"/>
          <w:lang w:val="fr-FR"/>
        </w:rPr>
      </w:pPr>
      <w:r w:rsidRPr="0032190F">
        <w:rPr>
          <w:sz w:val="20"/>
          <w:szCs w:val="20"/>
          <w:lang w:val="fr-FR"/>
        </w:rPr>
        <w:t>Remonter jusqu’à la roche 22 bis, quitter le promontoire et poursuivre le couloir d’arrivée vers le nord. Après avoir dépassé un replat herbeux, large de sept mètres et s’étendant vers l’est en formant des couloirs à travers le promontoire, aborder un grand affleurement déchiqueté. Au bout de cinq mètres repérer une faille peu profonde conduisant vers l’est. L’emprunter sur quatre mètres et descendre sur un petit palier herbeux bordé à l’ouest par une paroi orange vif, parsemée de lichens jaune vif, gris et noir.</w:t>
      </w:r>
    </w:p>
    <w:p w14:paraId="45D02AD8" w14:textId="77777777" w:rsidR="000152C6" w:rsidRPr="0032190F" w:rsidRDefault="000152C6" w:rsidP="000152C6">
      <w:pPr>
        <w:ind w:right="-196" w:firstLine="709"/>
        <w:jc w:val="both"/>
        <w:rPr>
          <w:sz w:val="20"/>
          <w:szCs w:val="20"/>
          <w:lang w:val="fr-FR"/>
        </w:rPr>
      </w:pPr>
    </w:p>
    <w:p w14:paraId="5E088C4A" w14:textId="77777777" w:rsidR="000152C6" w:rsidRPr="0032190F" w:rsidRDefault="000152C6" w:rsidP="000152C6">
      <w:pPr>
        <w:ind w:right="-196"/>
        <w:jc w:val="both"/>
        <w:rPr>
          <w:b/>
          <w:sz w:val="20"/>
          <w:szCs w:val="20"/>
          <w:lang w:val="fr-FR"/>
        </w:rPr>
      </w:pPr>
      <w:r w:rsidRPr="0032190F">
        <w:rPr>
          <w:b/>
          <w:sz w:val="20"/>
          <w:szCs w:val="20"/>
          <w:lang w:val="fr-FR"/>
        </w:rPr>
        <w:t xml:space="preserve">Roche 22 </w:t>
      </w:r>
      <w:r w:rsidRPr="00426505">
        <w:rPr>
          <w:rFonts w:ascii="Symbol" w:hAnsi="Symbol"/>
          <w:b/>
          <w:sz w:val="20"/>
          <w:szCs w:val="20"/>
        </w:rPr>
        <w:t></w:t>
      </w:r>
      <w:r w:rsidRPr="0032190F">
        <w:rPr>
          <w:b/>
          <w:sz w:val="20"/>
          <w:szCs w:val="20"/>
          <w:lang w:val="fr-FR"/>
        </w:rPr>
        <w:t xml:space="preserve"> . Zone IV . Groupe I</w:t>
      </w:r>
    </w:p>
    <w:p w14:paraId="08FADB56" w14:textId="77777777" w:rsidR="000152C6" w:rsidRPr="0032190F" w:rsidRDefault="000152C6" w:rsidP="000152C6">
      <w:pPr>
        <w:ind w:right="-196"/>
        <w:jc w:val="both"/>
        <w:rPr>
          <w:b/>
          <w:i/>
          <w:sz w:val="20"/>
          <w:szCs w:val="20"/>
          <w:lang w:val="fr-FR"/>
        </w:rPr>
      </w:pPr>
      <w:r w:rsidRPr="0032190F">
        <w:rPr>
          <w:b/>
          <w:i/>
          <w:sz w:val="20"/>
          <w:szCs w:val="20"/>
          <w:lang w:val="fr-FR"/>
        </w:rPr>
        <w:t xml:space="preserve">Roche de la plage au-dessus du trou </w:t>
      </w:r>
    </w:p>
    <w:p w14:paraId="1ABD2DAA" w14:textId="77777777" w:rsidR="000152C6" w:rsidRPr="0032190F" w:rsidRDefault="000152C6" w:rsidP="000152C6">
      <w:pPr>
        <w:ind w:right="-196"/>
        <w:jc w:val="both"/>
        <w:rPr>
          <w:sz w:val="20"/>
          <w:szCs w:val="20"/>
          <w:lang w:val="fr-FR"/>
        </w:rPr>
      </w:pPr>
    </w:p>
    <w:p w14:paraId="668D87CE" w14:textId="77777777" w:rsidR="000152C6" w:rsidRPr="0032190F" w:rsidRDefault="000152C6" w:rsidP="000152C6">
      <w:pPr>
        <w:pStyle w:val="BodyText"/>
        <w:rPr>
          <w:sz w:val="20"/>
          <w:szCs w:val="20"/>
        </w:rPr>
      </w:pPr>
      <w:r w:rsidRPr="0032190F">
        <w:rPr>
          <w:sz w:val="20"/>
          <w:szCs w:val="20"/>
        </w:rPr>
        <w:tab/>
        <w:t>C’est cette face de pendage 70° est , haute de deux mètres, large de un mètre au sol et de deux mètres à son arête supérieure. Elle est plate, de couleur orange vif dans sa partie inférieure, parcourue de fissures en diagonale et présente un trou rectangulaire au nord, près du sol. Une plage de cupules est gravée au dessus du trou.</w:t>
      </w:r>
    </w:p>
    <w:p w14:paraId="5E9FDAC0" w14:textId="77777777" w:rsidR="000152C6" w:rsidRPr="0032190F" w:rsidRDefault="000152C6" w:rsidP="000152C6">
      <w:pPr>
        <w:ind w:right="-196"/>
        <w:jc w:val="both"/>
        <w:rPr>
          <w:b/>
          <w:sz w:val="20"/>
          <w:szCs w:val="20"/>
          <w:lang w:val="fr-FR"/>
        </w:rPr>
      </w:pPr>
    </w:p>
    <w:p w14:paraId="3597EDB0" w14:textId="77777777" w:rsidR="000152C6" w:rsidRPr="0032190F" w:rsidRDefault="000152C6" w:rsidP="000152C6">
      <w:pPr>
        <w:ind w:right="-196"/>
        <w:jc w:val="both"/>
        <w:rPr>
          <w:sz w:val="20"/>
          <w:szCs w:val="20"/>
          <w:lang w:val="fr-FR"/>
        </w:rPr>
      </w:pPr>
      <w:r w:rsidRPr="0032190F">
        <w:rPr>
          <w:sz w:val="20"/>
          <w:szCs w:val="20"/>
          <w:lang w:val="fr-FR"/>
        </w:rPr>
        <w:tab/>
        <w:t>Rejoindre le couloir herbeux et continuer de monter vers le nord pour atteindre une plateforme couverte d'herbe et de grandes dalles érodées, oranges et plates. Repérer, à une centaine de mètres au nord, le grand promontoire du groupe VII de la zone VIII avec le pin accroché sur sa face est.</w:t>
      </w:r>
    </w:p>
    <w:p w14:paraId="20864F08" w14:textId="77777777" w:rsidR="000152C6" w:rsidRPr="0032190F" w:rsidRDefault="000152C6" w:rsidP="000152C6">
      <w:pPr>
        <w:ind w:right="-196"/>
        <w:jc w:val="both"/>
        <w:rPr>
          <w:sz w:val="20"/>
          <w:szCs w:val="20"/>
          <w:lang w:val="fr-FR"/>
        </w:rPr>
      </w:pPr>
      <w:r w:rsidRPr="0032190F">
        <w:rPr>
          <w:sz w:val="20"/>
          <w:szCs w:val="20"/>
          <w:lang w:val="fr-FR"/>
        </w:rPr>
        <w:t xml:space="preserve">Continuer en suivant des parois verticales, alternativement tournées vers l’est et le nord. A l’est les affleurements descendent avec une forte pente est au-dessus des dernières roches du groupe II de la zone VI. Repérer à l’ouest une belle face orange, qui est la roche 26 </w:t>
      </w:r>
      <w:r w:rsidRPr="00426505">
        <w:rPr>
          <w:rFonts w:ascii="Symbol" w:hAnsi="Symbol"/>
          <w:sz w:val="20"/>
          <w:szCs w:val="20"/>
        </w:rPr>
        <w:t></w:t>
      </w:r>
      <w:r w:rsidRPr="00426505">
        <w:rPr>
          <w:rFonts w:ascii="Symbol" w:hAnsi="Symbol"/>
          <w:sz w:val="20"/>
          <w:szCs w:val="20"/>
        </w:rPr>
        <w:t></w:t>
      </w:r>
      <w:r w:rsidRPr="0032190F">
        <w:rPr>
          <w:sz w:val="20"/>
          <w:szCs w:val="20"/>
          <w:lang w:val="fr-FR"/>
        </w:rPr>
        <w:t>et la rejoindre., Elle est située au-dessus du goulet est – ouest qui marque la frontière entre le groupe VII de la zone VIII et le groupe I de la zone IV.</w:t>
      </w:r>
    </w:p>
    <w:p w14:paraId="5B92B46E" w14:textId="77777777" w:rsidR="000152C6" w:rsidRPr="0032190F" w:rsidRDefault="000152C6" w:rsidP="000152C6">
      <w:pPr>
        <w:ind w:right="-196"/>
        <w:jc w:val="both"/>
        <w:rPr>
          <w:sz w:val="20"/>
          <w:szCs w:val="20"/>
          <w:lang w:val="fr-FR"/>
        </w:rPr>
      </w:pPr>
    </w:p>
    <w:p w14:paraId="2620C797" w14:textId="77777777" w:rsidR="000152C6" w:rsidRPr="0032190F" w:rsidRDefault="000152C6" w:rsidP="000152C6">
      <w:pPr>
        <w:ind w:right="-196"/>
        <w:jc w:val="both"/>
        <w:rPr>
          <w:b/>
          <w:sz w:val="20"/>
          <w:szCs w:val="20"/>
          <w:lang w:val="fr-FR"/>
        </w:rPr>
      </w:pPr>
      <w:r w:rsidRPr="0032190F">
        <w:rPr>
          <w:b/>
          <w:sz w:val="20"/>
          <w:szCs w:val="20"/>
          <w:lang w:val="fr-FR"/>
        </w:rPr>
        <w:t xml:space="preserve">Roche 26 </w:t>
      </w:r>
      <w:r w:rsidRPr="00426505">
        <w:rPr>
          <w:rFonts w:ascii="Symbol" w:hAnsi="Symbol"/>
          <w:b/>
          <w:sz w:val="20"/>
          <w:szCs w:val="20"/>
        </w:rPr>
        <w:t></w:t>
      </w:r>
      <w:r w:rsidRPr="0032190F">
        <w:rPr>
          <w:b/>
          <w:sz w:val="20"/>
          <w:szCs w:val="20"/>
          <w:lang w:val="fr-FR"/>
        </w:rPr>
        <w:t xml:space="preserve"> . Zone IV. Groupe I</w:t>
      </w:r>
    </w:p>
    <w:p w14:paraId="5295A759" w14:textId="77777777" w:rsidR="000152C6" w:rsidRPr="0032190F" w:rsidRDefault="000152C6" w:rsidP="000152C6">
      <w:pPr>
        <w:ind w:right="-196"/>
        <w:jc w:val="both"/>
        <w:rPr>
          <w:b/>
          <w:i/>
          <w:sz w:val="20"/>
          <w:szCs w:val="20"/>
          <w:lang w:val="fr-FR"/>
        </w:rPr>
      </w:pPr>
      <w:r w:rsidRPr="0032190F">
        <w:rPr>
          <w:b/>
          <w:i/>
          <w:sz w:val="20"/>
          <w:szCs w:val="20"/>
          <w:lang w:val="fr-FR"/>
        </w:rPr>
        <w:t>Roche du goulet</w:t>
      </w:r>
    </w:p>
    <w:p w14:paraId="5241E3B6" w14:textId="77777777" w:rsidR="000152C6" w:rsidRPr="0032190F" w:rsidRDefault="000152C6" w:rsidP="000152C6">
      <w:pPr>
        <w:ind w:right="-196"/>
        <w:jc w:val="both"/>
        <w:rPr>
          <w:sz w:val="20"/>
          <w:szCs w:val="20"/>
          <w:lang w:val="fr-FR"/>
        </w:rPr>
      </w:pPr>
    </w:p>
    <w:p w14:paraId="44C9A9EA" w14:textId="77777777" w:rsidR="000152C6" w:rsidRPr="0032190F" w:rsidRDefault="000152C6" w:rsidP="000152C6">
      <w:pPr>
        <w:ind w:right="-196"/>
        <w:jc w:val="both"/>
        <w:rPr>
          <w:i/>
          <w:sz w:val="20"/>
          <w:szCs w:val="20"/>
          <w:lang w:val="fr-FR"/>
        </w:rPr>
      </w:pPr>
      <w:r w:rsidRPr="0032190F">
        <w:rPr>
          <w:b/>
          <w:i/>
          <w:sz w:val="20"/>
          <w:szCs w:val="20"/>
          <w:lang w:val="fr-FR"/>
        </w:rPr>
        <w:tab/>
      </w:r>
      <w:r w:rsidRPr="0032190F">
        <w:rPr>
          <w:i/>
          <w:sz w:val="20"/>
          <w:szCs w:val="20"/>
          <w:lang w:val="fr-FR"/>
        </w:rPr>
        <w:t>Elle est située à quatre mètres au sud du goulet. C'est une paroi de pélite verte patinée orange, de pendage 60° est. Devant elle, à l'est on dispose de deux mètres d'herbe puis c'est la chute ! Au ras du sol et sur la partie droite de la face se trouvent un corniforme et une barre dont la réalisation est assez fine mais irrégulière. A un mètre au sud, remarquer un corniforme à une corne et deux plages piquetées plus grossièrement. Le numéro ZIV GI R26</w:t>
      </w:r>
      <w:r w:rsidRPr="00426505">
        <w:rPr>
          <w:rFonts w:ascii="Symbol" w:hAnsi="Symbol"/>
          <w:i/>
          <w:sz w:val="20"/>
          <w:szCs w:val="20"/>
        </w:rPr>
        <w:t></w:t>
      </w:r>
      <w:r w:rsidRPr="0032190F">
        <w:rPr>
          <w:i/>
          <w:sz w:val="20"/>
          <w:szCs w:val="20"/>
          <w:lang w:val="fr-FR"/>
        </w:rPr>
        <w:t xml:space="preserve"> est inscrit 0,2 m plus haut.</w:t>
      </w:r>
    </w:p>
    <w:p w14:paraId="078845F6" w14:textId="77777777" w:rsidR="000152C6" w:rsidRPr="0032190F" w:rsidRDefault="000152C6" w:rsidP="000152C6">
      <w:pPr>
        <w:ind w:right="-196"/>
        <w:jc w:val="both"/>
        <w:rPr>
          <w:i/>
          <w:sz w:val="20"/>
          <w:szCs w:val="20"/>
          <w:lang w:val="fr-FR"/>
        </w:rPr>
      </w:pPr>
      <w:r w:rsidRPr="0032190F">
        <w:rPr>
          <w:i/>
          <w:sz w:val="20"/>
          <w:szCs w:val="20"/>
          <w:lang w:val="fr-FR"/>
        </w:rPr>
        <w:t>VERIFIER si la signature de Marro Giovanni existe.</w:t>
      </w:r>
    </w:p>
    <w:p w14:paraId="11F09A94" w14:textId="77777777" w:rsidR="000152C6" w:rsidRPr="0032190F" w:rsidRDefault="000152C6" w:rsidP="000152C6">
      <w:pPr>
        <w:ind w:right="-196"/>
        <w:jc w:val="both"/>
        <w:rPr>
          <w:sz w:val="20"/>
          <w:szCs w:val="20"/>
          <w:lang w:val="fr-FR"/>
        </w:rPr>
      </w:pPr>
    </w:p>
    <w:p w14:paraId="5666D9AF" w14:textId="77777777" w:rsidR="000152C6" w:rsidRPr="0032190F" w:rsidRDefault="000152C6" w:rsidP="000152C6">
      <w:pPr>
        <w:ind w:right="-196"/>
        <w:jc w:val="both"/>
        <w:rPr>
          <w:sz w:val="20"/>
          <w:szCs w:val="20"/>
          <w:lang w:val="fr-FR"/>
        </w:rPr>
      </w:pPr>
      <w:r w:rsidRPr="0032190F">
        <w:rPr>
          <w:sz w:val="20"/>
          <w:szCs w:val="20"/>
          <w:lang w:val="fr-FR"/>
        </w:rPr>
        <w:tab/>
        <w:t>Longer cette paroi vers le nord puis sa prolongation en allant vers l’ouest et enfin reprendre la direction du nord après un dernier virage de la falaise qui redevient verticale est.</w:t>
      </w:r>
    </w:p>
    <w:p w14:paraId="42B9F813" w14:textId="77777777" w:rsidR="000152C6" w:rsidRPr="0032190F" w:rsidRDefault="000152C6" w:rsidP="000152C6">
      <w:pPr>
        <w:ind w:right="-196"/>
        <w:jc w:val="both"/>
        <w:rPr>
          <w:sz w:val="20"/>
          <w:szCs w:val="20"/>
          <w:lang w:val="fr-FR"/>
        </w:rPr>
      </w:pPr>
    </w:p>
    <w:p w14:paraId="736EC126" w14:textId="77777777" w:rsidR="000152C6" w:rsidRPr="0032190F" w:rsidRDefault="000152C6" w:rsidP="000152C6">
      <w:pPr>
        <w:ind w:right="-196"/>
        <w:jc w:val="both"/>
        <w:rPr>
          <w:b/>
          <w:sz w:val="20"/>
          <w:szCs w:val="20"/>
          <w:lang w:val="fr-FR"/>
        </w:rPr>
      </w:pPr>
      <w:r w:rsidRPr="0032190F">
        <w:rPr>
          <w:b/>
          <w:sz w:val="20"/>
          <w:szCs w:val="20"/>
          <w:lang w:val="fr-FR"/>
        </w:rPr>
        <w:t xml:space="preserve">Roche R 26 </w:t>
      </w:r>
      <w:r w:rsidRPr="00426505">
        <w:rPr>
          <w:rFonts w:ascii="Symbol" w:hAnsi="Symbol"/>
          <w:b/>
          <w:sz w:val="20"/>
          <w:szCs w:val="20"/>
        </w:rPr>
        <w:t></w:t>
      </w:r>
      <w:r w:rsidRPr="0032190F">
        <w:rPr>
          <w:b/>
          <w:sz w:val="20"/>
          <w:szCs w:val="20"/>
          <w:lang w:val="fr-FR"/>
        </w:rPr>
        <w:t xml:space="preserve"> . Zone IV . Groupe I</w:t>
      </w:r>
    </w:p>
    <w:p w14:paraId="7AF4BD3F" w14:textId="77777777" w:rsidR="000152C6" w:rsidRPr="0032190F" w:rsidRDefault="000152C6" w:rsidP="000152C6">
      <w:pPr>
        <w:ind w:right="-196"/>
        <w:jc w:val="both"/>
        <w:rPr>
          <w:b/>
          <w:i/>
          <w:sz w:val="20"/>
          <w:szCs w:val="20"/>
          <w:lang w:val="fr-FR"/>
        </w:rPr>
      </w:pPr>
      <w:r w:rsidRPr="0032190F">
        <w:rPr>
          <w:b/>
          <w:i/>
          <w:sz w:val="20"/>
          <w:szCs w:val="20"/>
          <w:lang w:val="fr-FR"/>
        </w:rPr>
        <w:t>Roche en limite de zone</w:t>
      </w:r>
    </w:p>
    <w:p w14:paraId="1A0D1033" w14:textId="77777777" w:rsidR="000152C6" w:rsidRPr="0032190F" w:rsidRDefault="000152C6" w:rsidP="000152C6">
      <w:pPr>
        <w:ind w:right="-196"/>
        <w:jc w:val="both"/>
        <w:rPr>
          <w:sz w:val="20"/>
          <w:szCs w:val="20"/>
          <w:lang w:val="fr-FR"/>
        </w:rPr>
      </w:pPr>
    </w:p>
    <w:p w14:paraId="0233472D" w14:textId="77777777" w:rsidR="000152C6" w:rsidRPr="0032190F" w:rsidRDefault="000152C6" w:rsidP="000152C6">
      <w:pPr>
        <w:ind w:right="-196"/>
        <w:jc w:val="both"/>
        <w:rPr>
          <w:i/>
          <w:sz w:val="20"/>
          <w:szCs w:val="20"/>
          <w:lang w:val="fr-FR"/>
        </w:rPr>
      </w:pPr>
      <w:r w:rsidRPr="0032190F">
        <w:rPr>
          <w:b/>
          <w:i/>
          <w:sz w:val="20"/>
          <w:szCs w:val="20"/>
          <w:lang w:val="fr-FR"/>
        </w:rPr>
        <w:tab/>
      </w:r>
      <w:r w:rsidRPr="0032190F">
        <w:rPr>
          <w:i/>
          <w:sz w:val="20"/>
          <w:szCs w:val="20"/>
          <w:lang w:val="fr-FR"/>
        </w:rPr>
        <w:t xml:space="preserve">Elle se trouve sur la même falaise que la roche précédente, à quelques mètres au nord-ouest, sur une paroi presque verticale est, de couleur grise avec des traces oranges et des lichens jaunes. Il s'agit de nouveau d'un corniforme à une corne. Il n'y a pas de numéro sur la roche. </w:t>
      </w:r>
    </w:p>
    <w:p w14:paraId="043E4A3D" w14:textId="77777777" w:rsidR="000152C6" w:rsidRPr="0032190F" w:rsidRDefault="000152C6" w:rsidP="000152C6">
      <w:pPr>
        <w:ind w:right="-196"/>
        <w:jc w:val="both"/>
        <w:rPr>
          <w:sz w:val="20"/>
          <w:szCs w:val="20"/>
          <w:lang w:val="fr-FR"/>
        </w:rPr>
      </w:pPr>
    </w:p>
    <w:p w14:paraId="64B2C52D" w14:textId="77777777" w:rsidR="000152C6" w:rsidRPr="0032190F" w:rsidRDefault="000152C6" w:rsidP="000152C6">
      <w:pPr>
        <w:ind w:right="-196"/>
        <w:jc w:val="both"/>
        <w:rPr>
          <w:sz w:val="20"/>
          <w:szCs w:val="20"/>
          <w:lang w:val="fr-FR"/>
        </w:rPr>
      </w:pPr>
      <w:r w:rsidRPr="0032190F">
        <w:rPr>
          <w:b/>
          <w:sz w:val="20"/>
          <w:szCs w:val="20"/>
          <w:lang w:val="fr-FR"/>
        </w:rPr>
        <w:t>Note</w:t>
      </w:r>
      <w:r w:rsidRPr="0032190F">
        <w:rPr>
          <w:sz w:val="20"/>
          <w:szCs w:val="20"/>
          <w:lang w:val="fr-FR"/>
        </w:rPr>
        <w:t xml:space="preserve"> : Nous sommes toujours en limite du groupe VII de la zone VIII. </w:t>
      </w:r>
    </w:p>
    <w:p w14:paraId="394336F7" w14:textId="77777777" w:rsidR="000152C6" w:rsidRPr="0032190F" w:rsidRDefault="000152C6" w:rsidP="000152C6">
      <w:pPr>
        <w:ind w:right="-196"/>
        <w:jc w:val="both"/>
        <w:rPr>
          <w:sz w:val="20"/>
          <w:szCs w:val="20"/>
          <w:lang w:val="fr-FR"/>
        </w:rPr>
      </w:pPr>
    </w:p>
    <w:p w14:paraId="62A0744D" w14:textId="77777777" w:rsidR="000152C6" w:rsidRPr="0032190F" w:rsidRDefault="000152C6" w:rsidP="000152C6">
      <w:pPr>
        <w:ind w:right="-196"/>
        <w:jc w:val="both"/>
        <w:rPr>
          <w:sz w:val="20"/>
          <w:szCs w:val="20"/>
          <w:lang w:val="fr-FR"/>
        </w:rPr>
      </w:pPr>
      <w:r w:rsidRPr="0032190F">
        <w:rPr>
          <w:sz w:val="20"/>
          <w:szCs w:val="20"/>
          <w:lang w:val="fr-FR"/>
        </w:rPr>
        <w:tab/>
        <w:t>Aller à un mètre au nord</w:t>
      </w:r>
    </w:p>
    <w:p w14:paraId="409A8E41" w14:textId="77777777" w:rsidR="000152C6" w:rsidRPr="0032190F" w:rsidRDefault="000152C6" w:rsidP="000152C6">
      <w:pPr>
        <w:ind w:right="-196"/>
        <w:jc w:val="both"/>
        <w:rPr>
          <w:sz w:val="20"/>
          <w:szCs w:val="20"/>
          <w:lang w:val="fr-FR"/>
        </w:rPr>
      </w:pPr>
    </w:p>
    <w:p w14:paraId="04503D1E" w14:textId="77777777" w:rsidR="000152C6" w:rsidRPr="0032190F" w:rsidRDefault="000152C6" w:rsidP="000152C6">
      <w:pPr>
        <w:ind w:right="-196"/>
        <w:jc w:val="both"/>
        <w:rPr>
          <w:b/>
          <w:sz w:val="20"/>
          <w:szCs w:val="20"/>
          <w:lang w:val="fr-FR"/>
        </w:rPr>
      </w:pPr>
      <w:r w:rsidRPr="0032190F">
        <w:rPr>
          <w:b/>
          <w:sz w:val="20"/>
          <w:szCs w:val="20"/>
          <w:lang w:val="fr-FR"/>
        </w:rPr>
        <w:t xml:space="preserve">Roche R 27 </w:t>
      </w:r>
      <w:r w:rsidRPr="00426505">
        <w:rPr>
          <w:rFonts w:ascii="Symbol" w:hAnsi="Symbol"/>
          <w:b/>
          <w:sz w:val="20"/>
          <w:szCs w:val="20"/>
        </w:rPr>
        <w:t></w:t>
      </w:r>
      <w:r w:rsidRPr="0032190F">
        <w:rPr>
          <w:b/>
          <w:sz w:val="20"/>
          <w:szCs w:val="20"/>
          <w:lang w:val="fr-FR"/>
        </w:rPr>
        <w:t xml:space="preserve"> . Zone IV . Groupe I</w:t>
      </w:r>
    </w:p>
    <w:p w14:paraId="154551C9" w14:textId="77777777" w:rsidR="000152C6" w:rsidRPr="0032190F" w:rsidRDefault="000152C6" w:rsidP="000152C6">
      <w:pPr>
        <w:ind w:right="-196"/>
        <w:jc w:val="both"/>
        <w:rPr>
          <w:b/>
          <w:i/>
          <w:sz w:val="20"/>
          <w:szCs w:val="20"/>
          <w:lang w:val="fr-FR"/>
        </w:rPr>
      </w:pPr>
      <w:r w:rsidRPr="0032190F">
        <w:rPr>
          <w:b/>
          <w:i/>
          <w:sz w:val="20"/>
          <w:szCs w:val="20"/>
          <w:lang w:val="fr-FR"/>
        </w:rPr>
        <w:t>Roche rapatriée</w:t>
      </w:r>
    </w:p>
    <w:p w14:paraId="1F5F541A" w14:textId="77777777" w:rsidR="000152C6" w:rsidRPr="0032190F" w:rsidRDefault="000152C6" w:rsidP="000152C6">
      <w:pPr>
        <w:ind w:right="-196"/>
        <w:jc w:val="both"/>
        <w:rPr>
          <w:sz w:val="20"/>
          <w:szCs w:val="20"/>
          <w:lang w:val="fr-FR"/>
        </w:rPr>
      </w:pPr>
    </w:p>
    <w:p w14:paraId="272A393F" w14:textId="77777777" w:rsidR="000152C6" w:rsidRPr="0032190F" w:rsidRDefault="000152C6" w:rsidP="000152C6">
      <w:pPr>
        <w:ind w:right="-196"/>
        <w:jc w:val="both"/>
        <w:rPr>
          <w:i/>
          <w:sz w:val="20"/>
          <w:szCs w:val="20"/>
          <w:lang w:val="fr-FR"/>
        </w:rPr>
      </w:pPr>
      <w:r w:rsidRPr="0032190F">
        <w:rPr>
          <w:b/>
          <w:i/>
          <w:sz w:val="20"/>
          <w:szCs w:val="20"/>
          <w:lang w:val="fr-FR"/>
        </w:rPr>
        <w:tab/>
      </w:r>
      <w:r w:rsidRPr="0032190F">
        <w:rPr>
          <w:i/>
          <w:sz w:val="20"/>
          <w:szCs w:val="20"/>
          <w:lang w:val="fr-FR"/>
        </w:rPr>
        <w:t>Jusqu’à l’été 2001, elle s’appelait ZVIII GVII R7</w:t>
      </w:r>
      <w:r w:rsidRPr="00426505">
        <w:rPr>
          <w:rFonts w:ascii="Symbol" w:hAnsi="Symbol"/>
          <w:i/>
          <w:sz w:val="20"/>
          <w:szCs w:val="20"/>
        </w:rPr>
        <w:t></w:t>
      </w:r>
      <w:r w:rsidRPr="00426505">
        <w:rPr>
          <w:rFonts w:ascii="Symbol" w:hAnsi="Symbol"/>
          <w:i/>
          <w:sz w:val="20"/>
          <w:szCs w:val="20"/>
        </w:rPr>
        <w:t></w:t>
      </w:r>
      <w:r w:rsidRPr="0032190F">
        <w:rPr>
          <w:i/>
          <w:sz w:val="20"/>
          <w:szCs w:val="20"/>
          <w:lang w:val="fr-FR"/>
        </w:rPr>
        <w:t xml:space="preserve"> C’est le dessus de la barre formant le </w:t>
      </w:r>
      <w:r w:rsidRPr="0032190F">
        <w:rPr>
          <w:b/>
          <w:i/>
          <w:sz w:val="20"/>
          <w:szCs w:val="20"/>
          <w:lang w:val="fr-FR"/>
        </w:rPr>
        <w:t>côté sud</w:t>
      </w:r>
      <w:r w:rsidRPr="0032190F">
        <w:rPr>
          <w:i/>
          <w:sz w:val="20"/>
          <w:szCs w:val="20"/>
          <w:lang w:val="fr-FR"/>
        </w:rPr>
        <w:t xml:space="preserve"> du couloir qui détermine la limite entre le groupe VII de la zone VIIII et le groupe I de la zone IV. C’est une surface horizontale, de couleur orange qui présente un corniforme à cornes presque fermées situé à 0,1 m de l’arête nord, elle-même à 1,5 m au-dessus du sol. La roche ne porte aucun numéro. Cette roche a été rattachée au groupe I de la zone IV car elle est du bon côté du goulet.</w:t>
      </w:r>
    </w:p>
    <w:p w14:paraId="19E2EA86" w14:textId="77777777" w:rsidR="000152C6" w:rsidRPr="0032190F" w:rsidRDefault="000152C6" w:rsidP="000152C6">
      <w:pPr>
        <w:pStyle w:val="BodyText"/>
        <w:rPr>
          <w:i/>
          <w:sz w:val="20"/>
          <w:szCs w:val="20"/>
        </w:rPr>
      </w:pPr>
      <w:r w:rsidRPr="0032190F">
        <w:rPr>
          <w:sz w:val="20"/>
          <w:szCs w:val="20"/>
        </w:rPr>
        <w:t>Il semble (en 2008) qu’elle figure toujours dans le GVII de la ZVIII. En tout cas elle figurait sur le catalogue de la ZVIII en 2002 (note d’O. Romain).</w:t>
      </w:r>
    </w:p>
    <w:p w14:paraId="314BD8D8" w14:textId="77777777" w:rsidR="000152C6" w:rsidRPr="0032190F" w:rsidRDefault="000152C6" w:rsidP="000152C6">
      <w:pPr>
        <w:ind w:right="-196"/>
        <w:jc w:val="both"/>
        <w:rPr>
          <w:sz w:val="20"/>
          <w:szCs w:val="20"/>
          <w:lang w:val="fr-FR"/>
        </w:rPr>
      </w:pPr>
    </w:p>
    <w:p w14:paraId="45CA98DB" w14:textId="77777777" w:rsidR="000152C6" w:rsidRPr="0032190F" w:rsidRDefault="000152C6" w:rsidP="000152C6">
      <w:pPr>
        <w:ind w:right="-196" w:firstLine="709"/>
        <w:jc w:val="both"/>
        <w:rPr>
          <w:sz w:val="20"/>
          <w:szCs w:val="20"/>
          <w:lang w:val="fr-FR"/>
        </w:rPr>
      </w:pPr>
      <w:r w:rsidRPr="0032190F">
        <w:rPr>
          <w:sz w:val="20"/>
          <w:szCs w:val="20"/>
          <w:lang w:val="fr-FR"/>
        </w:rPr>
        <w:t xml:space="preserve">Rechercher un petit bloc devant la paroi portant la roche 26 </w:t>
      </w:r>
      <w:r w:rsidRPr="00426505">
        <w:rPr>
          <w:rFonts w:ascii="Symbol" w:hAnsi="Symbol"/>
          <w:sz w:val="20"/>
          <w:szCs w:val="20"/>
        </w:rPr>
        <w:t></w:t>
      </w:r>
      <w:r w:rsidRPr="0032190F">
        <w:rPr>
          <w:sz w:val="20"/>
          <w:szCs w:val="20"/>
          <w:lang w:val="fr-FR"/>
        </w:rPr>
        <w:t xml:space="preserve"> et examiner sa face supérieure.</w:t>
      </w:r>
    </w:p>
    <w:p w14:paraId="0856E0DB" w14:textId="77777777" w:rsidR="000152C6" w:rsidRPr="0032190F" w:rsidRDefault="000152C6" w:rsidP="000152C6">
      <w:pPr>
        <w:ind w:right="-196"/>
        <w:jc w:val="both"/>
        <w:rPr>
          <w:sz w:val="20"/>
          <w:szCs w:val="20"/>
          <w:lang w:val="fr-FR"/>
        </w:rPr>
      </w:pPr>
    </w:p>
    <w:p w14:paraId="07FCD621" w14:textId="77777777" w:rsidR="000152C6" w:rsidRPr="0032190F" w:rsidRDefault="000152C6" w:rsidP="000152C6">
      <w:pPr>
        <w:ind w:right="-196"/>
        <w:jc w:val="both"/>
        <w:rPr>
          <w:b/>
          <w:sz w:val="20"/>
          <w:szCs w:val="20"/>
          <w:lang w:val="fr-FR"/>
        </w:rPr>
      </w:pPr>
      <w:r w:rsidRPr="0032190F">
        <w:rPr>
          <w:b/>
          <w:sz w:val="20"/>
          <w:szCs w:val="20"/>
          <w:lang w:val="fr-FR"/>
        </w:rPr>
        <w:t xml:space="preserve">Roche R 26 </w:t>
      </w:r>
      <w:r w:rsidRPr="00426505">
        <w:rPr>
          <w:rFonts w:ascii="Symbol" w:hAnsi="Symbol"/>
          <w:b/>
          <w:sz w:val="20"/>
          <w:szCs w:val="20"/>
        </w:rPr>
        <w:t></w:t>
      </w:r>
      <w:r w:rsidRPr="0032190F">
        <w:rPr>
          <w:b/>
          <w:sz w:val="20"/>
          <w:szCs w:val="20"/>
          <w:lang w:val="fr-FR"/>
        </w:rPr>
        <w:t xml:space="preserve"> H . Zone IV . Groupe I</w:t>
      </w:r>
    </w:p>
    <w:p w14:paraId="09AF55AE" w14:textId="77777777" w:rsidR="000152C6" w:rsidRPr="0032190F" w:rsidRDefault="000152C6" w:rsidP="000152C6">
      <w:pPr>
        <w:ind w:right="-196"/>
        <w:jc w:val="both"/>
        <w:rPr>
          <w:b/>
          <w:i/>
          <w:sz w:val="20"/>
          <w:szCs w:val="20"/>
          <w:lang w:val="fr-FR"/>
        </w:rPr>
      </w:pPr>
      <w:r w:rsidRPr="0032190F">
        <w:rPr>
          <w:b/>
          <w:i/>
          <w:sz w:val="20"/>
          <w:szCs w:val="20"/>
          <w:lang w:val="fr-FR"/>
        </w:rPr>
        <w:t>Roche au trou avec appendice</w:t>
      </w:r>
    </w:p>
    <w:p w14:paraId="2676B5B3" w14:textId="77777777" w:rsidR="000152C6" w:rsidRPr="0032190F" w:rsidRDefault="000152C6" w:rsidP="000152C6">
      <w:pPr>
        <w:ind w:right="-196"/>
        <w:jc w:val="both"/>
        <w:rPr>
          <w:sz w:val="20"/>
          <w:szCs w:val="20"/>
          <w:lang w:val="fr-FR"/>
        </w:rPr>
      </w:pPr>
    </w:p>
    <w:p w14:paraId="3325646D" w14:textId="77777777" w:rsidR="000152C6" w:rsidRPr="0032190F" w:rsidRDefault="000152C6" w:rsidP="000152C6">
      <w:pPr>
        <w:ind w:right="-196" w:firstLine="709"/>
        <w:jc w:val="both"/>
        <w:rPr>
          <w:i/>
          <w:sz w:val="20"/>
          <w:szCs w:val="20"/>
          <w:lang w:val="fr-FR"/>
        </w:rPr>
      </w:pPr>
      <w:r w:rsidRPr="0032190F">
        <w:rPr>
          <w:i/>
          <w:sz w:val="20"/>
          <w:szCs w:val="20"/>
          <w:lang w:val="fr-FR"/>
        </w:rPr>
        <w:t>C’est une surface de léger pendage nord-est (1,0 m d’est en ouest par 0,5 m). Remarquer un trou rectangulaire avec un appendice près de l’arête nord. Un texte est écrit en grandes lettres peu incisées.</w:t>
      </w:r>
    </w:p>
    <w:p w14:paraId="3C8A7F9E" w14:textId="77777777" w:rsidR="000152C6" w:rsidRPr="0032190F" w:rsidRDefault="000152C6" w:rsidP="000152C6">
      <w:pPr>
        <w:ind w:right="-196" w:firstLine="709"/>
        <w:jc w:val="both"/>
        <w:rPr>
          <w:sz w:val="20"/>
          <w:szCs w:val="20"/>
          <w:lang w:val="fr-FR"/>
        </w:rPr>
      </w:pPr>
    </w:p>
    <w:p w14:paraId="284E97F5" w14:textId="77777777" w:rsidR="000152C6" w:rsidRPr="0032190F" w:rsidRDefault="000152C6" w:rsidP="000152C6">
      <w:pPr>
        <w:ind w:right="-196"/>
        <w:jc w:val="both"/>
        <w:rPr>
          <w:sz w:val="20"/>
          <w:szCs w:val="20"/>
          <w:lang w:val="fr-FR"/>
        </w:rPr>
      </w:pPr>
      <w:r w:rsidRPr="0032190F">
        <w:rPr>
          <w:sz w:val="20"/>
          <w:szCs w:val="20"/>
          <w:lang w:val="fr-FR"/>
        </w:rPr>
        <w:tab/>
        <w:t xml:space="preserve">Monter trente mètres dans le goulet et repérer un bloc éboulé sur son </w:t>
      </w:r>
      <w:r w:rsidRPr="0032190F">
        <w:rPr>
          <w:b/>
          <w:sz w:val="20"/>
          <w:szCs w:val="20"/>
          <w:lang w:val="fr-FR"/>
        </w:rPr>
        <w:t>côté nord</w:t>
      </w:r>
      <w:r w:rsidRPr="0032190F">
        <w:rPr>
          <w:sz w:val="20"/>
          <w:szCs w:val="20"/>
          <w:lang w:val="fr-FR"/>
        </w:rPr>
        <w:t>.</w:t>
      </w:r>
    </w:p>
    <w:p w14:paraId="6A285763" w14:textId="77777777" w:rsidR="000152C6" w:rsidRPr="0032190F" w:rsidRDefault="000152C6" w:rsidP="000152C6">
      <w:pPr>
        <w:ind w:right="-196"/>
        <w:jc w:val="both"/>
        <w:rPr>
          <w:sz w:val="20"/>
          <w:szCs w:val="20"/>
          <w:lang w:val="fr-FR"/>
        </w:rPr>
      </w:pPr>
    </w:p>
    <w:p w14:paraId="28AD5273" w14:textId="77777777" w:rsidR="000152C6" w:rsidRPr="0032190F" w:rsidRDefault="000152C6" w:rsidP="000152C6">
      <w:pPr>
        <w:ind w:right="-196"/>
        <w:jc w:val="both"/>
        <w:rPr>
          <w:b/>
          <w:sz w:val="20"/>
          <w:szCs w:val="20"/>
          <w:lang w:val="fr-FR"/>
        </w:rPr>
      </w:pPr>
      <w:r w:rsidRPr="0032190F">
        <w:rPr>
          <w:b/>
          <w:sz w:val="20"/>
          <w:szCs w:val="20"/>
          <w:lang w:val="fr-FR"/>
        </w:rPr>
        <w:t xml:space="preserve">Ancienne Roche R 26 </w:t>
      </w:r>
      <w:r w:rsidRPr="00426505">
        <w:rPr>
          <w:rFonts w:ascii="Symbol" w:hAnsi="Symbol"/>
          <w:b/>
          <w:sz w:val="20"/>
          <w:szCs w:val="20"/>
        </w:rPr>
        <w:t></w:t>
      </w:r>
      <w:r w:rsidRPr="0032190F">
        <w:rPr>
          <w:b/>
          <w:sz w:val="20"/>
          <w:szCs w:val="20"/>
          <w:lang w:val="fr-FR"/>
        </w:rPr>
        <w:t xml:space="preserve"> . Zone IV . Groupe I</w:t>
      </w:r>
    </w:p>
    <w:p w14:paraId="1C40C552" w14:textId="77777777" w:rsidR="000152C6" w:rsidRPr="0032190F" w:rsidRDefault="000152C6" w:rsidP="000152C6">
      <w:pPr>
        <w:ind w:right="-196"/>
        <w:jc w:val="both"/>
        <w:rPr>
          <w:b/>
          <w:i/>
          <w:sz w:val="20"/>
          <w:szCs w:val="20"/>
          <w:lang w:val="fr-FR"/>
        </w:rPr>
      </w:pPr>
      <w:r w:rsidRPr="0032190F">
        <w:rPr>
          <w:b/>
          <w:i/>
          <w:sz w:val="20"/>
          <w:szCs w:val="20"/>
          <w:lang w:val="fr-FR"/>
        </w:rPr>
        <w:t>Roche refoulée en zone VIII groupe VII</w:t>
      </w:r>
    </w:p>
    <w:p w14:paraId="7BDE8F76" w14:textId="77777777" w:rsidR="000152C6" w:rsidRPr="0032190F" w:rsidRDefault="000152C6" w:rsidP="000152C6">
      <w:pPr>
        <w:ind w:right="-196"/>
        <w:jc w:val="both"/>
        <w:rPr>
          <w:sz w:val="20"/>
          <w:szCs w:val="20"/>
          <w:lang w:val="fr-FR"/>
        </w:rPr>
      </w:pPr>
    </w:p>
    <w:p w14:paraId="2432964F" w14:textId="77777777" w:rsidR="000152C6" w:rsidRPr="0032190F" w:rsidRDefault="000152C6" w:rsidP="000152C6">
      <w:pPr>
        <w:pStyle w:val="BodyText2"/>
        <w:rPr>
          <w:i/>
          <w:sz w:val="20"/>
          <w:szCs w:val="20"/>
        </w:rPr>
      </w:pPr>
      <w:r w:rsidRPr="0032190F">
        <w:rPr>
          <w:i/>
          <w:sz w:val="20"/>
          <w:szCs w:val="20"/>
        </w:rPr>
        <w:tab/>
        <w:t xml:space="preserve">C'est un grès verdâtre couvert de patine orange sale. La face de pendage 45° sud (1,5 m par 1,5 m) est relativement plate mais rugueuse et porte des trous dans sa partie supérieure. Un réticulé rectangulaire divisé régulièrement en deux cases y est gravé. La position de cette roche, sur le </w:t>
      </w:r>
      <w:r w:rsidRPr="0032190F">
        <w:rPr>
          <w:b/>
          <w:i/>
          <w:sz w:val="20"/>
          <w:szCs w:val="20"/>
        </w:rPr>
        <w:t>bord nord du goulet</w:t>
      </w:r>
      <w:r w:rsidRPr="0032190F">
        <w:rPr>
          <w:i/>
          <w:sz w:val="20"/>
          <w:szCs w:val="20"/>
        </w:rPr>
        <w:t xml:space="preserve"> devrait la faire attribuer au groupe VII de la zone VIII.</w:t>
      </w:r>
    </w:p>
    <w:p w14:paraId="43BD12AA" w14:textId="77777777" w:rsidR="000152C6" w:rsidRPr="0032190F" w:rsidRDefault="000152C6" w:rsidP="000152C6">
      <w:pPr>
        <w:ind w:right="-196"/>
        <w:jc w:val="both"/>
        <w:rPr>
          <w:sz w:val="20"/>
          <w:szCs w:val="20"/>
          <w:lang w:val="fr-FR"/>
        </w:rPr>
      </w:pPr>
    </w:p>
    <w:p w14:paraId="4781E5EA" w14:textId="77777777" w:rsidR="000152C6" w:rsidRPr="0032190F" w:rsidRDefault="000152C6" w:rsidP="000152C6">
      <w:pPr>
        <w:ind w:right="-196"/>
        <w:jc w:val="both"/>
        <w:rPr>
          <w:sz w:val="20"/>
          <w:szCs w:val="20"/>
          <w:lang w:val="fr-FR"/>
        </w:rPr>
      </w:pPr>
      <w:r w:rsidRPr="0032190F">
        <w:rPr>
          <w:sz w:val="20"/>
          <w:szCs w:val="20"/>
          <w:lang w:val="fr-FR"/>
        </w:rPr>
        <w:tab/>
        <w:t xml:space="preserve">Marcher treize mètres vers le sud-est en longeant le </w:t>
      </w:r>
      <w:r w:rsidRPr="0032190F">
        <w:rPr>
          <w:b/>
          <w:sz w:val="20"/>
          <w:szCs w:val="20"/>
          <w:lang w:val="fr-FR"/>
        </w:rPr>
        <w:t>bord supérieur sud du goulet</w:t>
      </w:r>
      <w:r w:rsidRPr="0032190F">
        <w:rPr>
          <w:sz w:val="20"/>
          <w:szCs w:val="20"/>
          <w:lang w:val="fr-FR"/>
        </w:rPr>
        <w:t>. Repérer des blocs de pélite à forte schistosité horizontale. Celui situé le plus à l’est se trouve sur le bord du goulet. Depuis ce bloc, aller à deux mètres au nord-ouest pour examiner le rebord de la paroi du goulet. Repérer une encoche triangulaire avec une face, de pendage 60° est, patinée en orange</w:t>
      </w:r>
    </w:p>
    <w:p w14:paraId="5D5E19E6" w14:textId="77777777" w:rsidR="000152C6" w:rsidRPr="0032190F" w:rsidRDefault="000152C6" w:rsidP="000152C6">
      <w:pPr>
        <w:ind w:right="-196"/>
        <w:jc w:val="both"/>
        <w:rPr>
          <w:sz w:val="20"/>
          <w:szCs w:val="20"/>
          <w:lang w:val="fr-FR"/>
        </w:rPr>
      </w:pPr>
    </w:p>
    <w:p w14:paraId="7E1468DD" w14:textId="77777777" w:rsidR="000152C6" w:rsidRPr="0032190F" w:rsidRDefault="000152C6" w:rsidP="000152C6">
      <w:pPr>
        <w:ind w:right="-196"/>
        <w:jc w:val="both"/>
        <w:rPr>
          <w:b/>
          <w:sz w:val="20"/>
          <w:szCs w:val="20"/>
          <w:lang w:val="fr-FR"/>
        </w:rPr>
      </w:pPr>
      <w:r w:rsidRPr="0032190F">
        <w:rPr>
          <w:b/>
          <w:sz w:val="20"/>
          <w:szCs w:val="20"/>
          <w:lang w:val="fr-FR"/>
        </w:rPr>
        <w:t xml:space="preserve">Roche R 27 </w:t>
      </w:r>
      <w:r w:rsidRPr="00426505">
        <w:rPr>
          <w:rFonts w:ascii="Symbol" w:hAnsi="Symbol"/>
          <w:b/>
          <w:sz w:val="20"/>
          <w:szCs w:val="20"/>
        </w:rPr>
        <w:t></w:t>
      </w:r>
      <w:r w:rsidRPr="0032190F">
        <w:rPr>
          <w:b/>
          <w:sz w:val="20"/>
          <w:szCs w:val="20"/>
          <w:lang w:val="fr-FR"/>
        </w:rPr>
        <w:t xml:space="preserve"> . Zone IV . Groupe I</w:t>
      </w:r>
    </w:p>
    <w:p w14:paraId="7007DE18" w14:textId="77777777" w:rsidR="000152C6" w:rsidRPr="0032190F" w:rsidRDefault="000152C6" w:rsidP="000152C6">
      <w:pPr>
        <w:rPr>
          <w:b/>
          <w:lang w:val="fr-FR"/>
        </w:rPr>
      </w:pPr>
      <w:r w:rsidRPr="0032190F">
        <w:rPr>
          <w:lang w:val="fr-FR"/>
        </w:rPr>
        <w:t>Roche en limite de zone</w:t>
      </w:r>
    </w:p>
    <w:p w14:paraId="78E029A3" w14:textId="77777777" w:rsidR="000152C6" w:rsidRPr="0032190F" w:rsidRDefault="000152C6" w:rsidP="000152C6">
      <w:pPr>
        <w:ind w:right="-196"/>
        <w:jc w:val="both"/>
        <w:rPr>
          <w:b/>
          <w:i/>
          <w:sz w:val="20"/>
          <w:szCs w:val="20"/>
          <w:lang w:val="fr-FR"/>
        </w:rPr>
      </w:pPr>
    </w:p>
    <w:p w14:paraId="4AAA5A36" w14:textId="77777777" w:rsidR="000152C6" w:rsidRPr="0032190F" w:rsidRDefault="000152C6" w:rsidP="000152C6">
      <w:pPr>
        <w:pStyle w:val="BodyText"/>
        <w:rPr>
          <w:i/>
          <w:sz w:val="20"/>
          <w:szCs w:val="20"/>
        </w:rPr>
      </w:pPr>
      <w:r w:rsidRPr="0032190F">
        <w:rPr>
          <w:sz w:val="20"/>
          <w:szCs w:val="20"/>
        </w:rPr>
        <w:tab/>
        <w:t>C’est la partie sud triangulaire du dessus de cette face, limitée à l’ouest par un décrochement oblique se terminant en fissures dans sa partie inférieure et dont la pointe sud est à peine patinée. Un corniforme à cornes sinueuses dissymétriques est tracé au ras d’une arête nord-est – sud-ouest rectiligne sur 0,3.m Les cornes se trouvent dans la patine orange et le corps débute sur une surface verdâtre. Le piquetage est assez fin mais irrégulier.</w:t>
      </w:r>
    </w:p>
    <w:p w14:paraId="0453972C" w14:textId="77777777" w:rsidR="000152C6" w:rsidRPr="0032190F" w:rsidRDefault="000152C6" w:rsidP="000152C6">
      <w:pPr>
        <w:ind w:right="-196"/>
        <w:jc w:val="both"/>
        <w:rPr>
          <w:sz w:val="20"/>
          <w:szCs w:val="20"/>
          <w:lang w:val="fr-FR"/>
        </w:rPr>
      </w:pPr>
    </w:p>
    <w:p w14:paraId="15DB2663" w14:textId="77777777" w:rsidR="000152C6" w:rsidRPr="0032190F" w:rsidRDefault="000152C6" w:rsidP="000152C6">
      <w:pPr>
        <w:ind w:right="-196"/>
        <w:jc w:val="both"/>
        <w:rPr>
          <w:sz w:val="20"/>
          <w:szCs w:val="20"/>
          <w:lang w:val="fr-FR"/>
        </w:rPr>
      </w:pPr>
      <w:r w:rsidRPr="0032190F">
        <w:rPr>
          <w:sz w:val="20"/>
          <w:szCs w:val="20"/>
          <w:lang w:val="fr-FR"/>
        </w:rPr>
        <w:tab/>
        <w:t>Repérer à deux mètres vers l’ouest-sud-ouest une petite surface orange.</w:t>
      </w:r>
    </w:p>
    <w:p w14:paraId="135C6EAC" w14:textId="77777777" w:rsidR="000152C6" w:rsidRPr="0032190F" w:rsidRDefault="000152C6" w:rsidP="000152C6">
      <w:pPr>
        <w:ind w:right="-196"/>
        <w:jc w:val="both"/>
        <w:rPr>
          <w:sz w:val="20"/>
          <w:szCs w:val="20"/>
          <w:lang w:val="fr-FR"/>
        </w:rPr>
      </w:pPr>
    </w:p>
    <w:p w14:paraId="5C0E73A1" w14:textId="77777777" w:rsidR="000152C6" w:rsidRPr="0032190F" w:rsidRDefault="000152C6" w:rsidP="000152C6">
      <w:pPr>
        <w:ind w:right="-196"/>
        <w:jc w:val="both"/>
        <w:rPr>
          <w:b/>
          <w:sz w:val="20"/>
          <w:szCs w:val="20"/>
          <w:lang w:val="fr-FR"/>
        </w:rPr>
      </w:pPr>
      <w:r w:rsidRPr="0032190F">
        <w:rPr>
          <w:b/>
          <w:sz w:val="20"/>
          <w:szCs w:val="20"/>
          <w:lang w:val="fr-FR"/>
        </w:rPr>
        <w:t xml:space="preserve">Roche R 27 </w:t>
      </w:r>
      <w:r w:rsidRPr="00426505">
        <w:rPr>
          <w:rFonts w:ascii="Symbol" w:hAnsi="Symbol"/>
          <w:b/>
          <w:sz w:val="20"/>
          <w:szCs w:val="20"/>
        </w:rPr>
        <w:t></w:t>
      </w:r>
      <w:r w:rsidRPr="0032190F">
        <w:rPr>
          <w:b/>
          <w:sz w:val="20"/>
          <w:szCs w:val="20"/>
          <w:lang w:val="fr-FR"/>
        </w:rPr>
        <w:t xml:space="preserve"> H . Zone IV . Groupe I</w:t>
      </w:r>
    </w:p>
    <w:p w14:paraId="3176DBB4" w14:textId="77777777" w:rsidR="000152C6" w:rsidRPr="0032190F" w:rsidRDefault="000152C6" w:rsidP="000152C6">
      <w:pPr>
        <w:ind w:right="-196"/>
        <w:jc w:val="both"/>
        <w:rPr>
          <w:b/>
          <w:i/>
          <w:sz w:val="20"/>
          <w:szCs w:val="20"/>
          <w:lang w:val="fr-FR"/>
        </w:rPr>
      </w:pPr>
      <w:r w:rsidRPr="0032190F">
        <w:rPr>
          <w:b/>
          <w:i/>
          <w:sz w:val="20"/>
          <w:szCs w:val="20"/>
          <w:lang w:val="fr-FR"/>
        </w:rPr>
        <w:t>Roche historique en limite de zone</w:t>
      </w:r>
    </w:p>
    <w:p w14:paraId="37D757AA" w14:textId="77777777" w:rsidR="000152C6" w:rsidRPr="0032190F" w:rsidRDefault="000152C6" w:rsidP="000152C6">
      <w:pPr>
        <w:ind w:right="-196"/>
        <w:jc w:val="both"/>
        <w:rPr>
          <w:sz w:val="20"/>
          <w:szCs w:val="20"/>
          <w:lang w:val="fr-FR"/>
        </w:rPr>
      </w:pPr>
    </w:p>
    <w:p w14:paraId="5B4AF557" w14:textId="77777777" w:rsidR="000152C6" w:rsidRPr="0032190F" w:rsidRDefault="000152C6" w:rsidP="000152C6">
      <w:pPr>
        <w:ind w:right="-196"/>
        <w:jc w:val="both"/>
        <w:rPr>
          <w:i/>
          <w:sz w:val="20"/>
          <w:szCs w:val="20"/>
          <w:lang w:val="fr-FR"/>
        </w:rPr>
      </w:pPr>
      <w:r w:rsidRPr="0032190F">
        <w:rPr>
          <w:sz w:val="20"/>
          <w:szCs w:val="20"/>
          <w:lang w:val="fr-FR"/>
        </w:rPr>
        <w:tab/>
      </w:r>
      <w:r w:rsidRPr="0032190F">
        <w:rPr>
          <w:i/>
          <w:sz w:val="20"/>
          <w:szCs w:val="20"/>
          <w:lang w:val="fr-FR"/>
        </w:rPr>
        <w:t xml:space="preserve">C’est une surface de pendage 45° est (0,6 m du nord au sud par 0,4 m) couverte d’une belle patine mais parsemée de petites irrégularités soulignées par des lichens noirs. Des assemblages de petits traits y sont incisés. </w:t>
      </w:r>
    </w:p>
    <w:p w14:paraId="65B2E99D" w14:textId="77777777" w:rsidR="000152C6" w:rsidRPr="0032190F" w:rsidRDefault="000152C6" w:rsidP="000152C6">
      <w:pPr>
        <w:ind w:right="-196"/>
        <w:jc w:val="both"/>
        <w:rPr>
          <w:i/>
          <w:sz w:val="20"/>
          <w:szCs w:val="20"/>
          <w:lang w:val="fr-FR"/>
        </w:rPr>
      </w:pPr>
    </w:p>
    <w:p w14:paraId="1BB9122A" w14:textId="77777777" w:rsidR="000152C6" w:rsidRPr="0032190F" w:rsidRDefault="000152C6" w:rsidP="000152C6">
      <w:pPr>
        <w:ind w:right="-196"/>
        <w:jc w:val="both"/>
        <w:rPr>
          <w:sz w:val="20"/>
          <w:szCs w:val="20"/>
          <w:lang w:val="fr-FR"/>
        </w:rPr>
      </w:pPr>
      <w:r w:rsidRPr="0032190F">
        <w:rPr>
          <w:sz w:val="20"/>
          <w:szCs w:val="20"/>
          <w:lang w:val="fr-FR"/>
        </w:rPr>
        <w:t xml:space="preserve">Revenir jusqu’à la roche 26 </w:t>
      </w:r>
      <w:r w:rsidRPr="00426505">
        <w:rPr>
          <w:rFonts w:ascii="Symbol" w:hAnsi="Symbol"/>
          <w:sz w:val="20"/>
          <w:szCs w:val="20"/>
        </w:rPr>
        <w:t></w:t>
      </w:r>
      <w:r w:rsidRPr="0032190F">
        <w:rPr>
          <w:sz w:val="20"/>
          <w:szCs w:val="20"/>
          <w:lang w:val="fr-FR"/>
        </w:rPr>
        <w:t xml:space="preserve"> et marcher dix-sept mètres vers le sud, ou couper directement depuis la roche 27 </w:t>
      </w:r>
      <w:r w:rsidRPr="00426505">
        <w:rPr>
          <w:rFonts w:ascii="Symbol" w:hAnsi="Symbol"/>
          <w:sz w:val="20"/>
          <w:szCs w:val="20"/>
        </w:rPr>
        <w:t></w:t>
      </w:r>
      <w:r w:rsidRPr="0032190F">
        <w:rPr>
          <w:sz w:val="20"/>
          <w:szCs w:val="20"/>
          <w:lang w:val="fr-FR"/>
        </w:rPr>
        <w:t xml:space="preserve"> H vers le sud-ouest. </w:t>
      </w:r>
    </w:p>
    <w:p w14:paraId="25FA9ED7" w14:textId="77777777" w:rsidR="000152C6" w:rsidRPr="0032190F" w:rsidRDefault="000152C6" w:rsidP="000152C6">
      <w:pPr>
        <w:ind w:right="-196"/>
        <w:jc w:val="both"/>
        <w:rPr>
          <w:sz w:val="20"/>
          <w:szCs w:val="20"/>
          <w:lang w:val="fr-FR"/>
        </w:rPr>
      </w:pPr>
    </w:p>
    <w:p w14:paraId="1AAC5FD2" w14:textId="77777777" w:rsidR="000152C6" w:rsidRPr="0032190F" w:rsidRDefault="000152C6" w:rsidP="000152C6">
      <w:pPr>
        <w:ind w:right="-196"/>
        <w:jc w:val="both"/>
        <w:rPr>
          <w:b/>
          <w:sz w:val="20"/>
          <w:szCs w:val="20"/>
          <w:lang w:val="fr-FR"/>
        </w:rPr>
      </w:pPr>
      <w:r w:rsidRPr="0032190F">
        <w:rPr>
          <w:b/>
          <w:sz w:val="20"/>
          <w:szCs w:val="20"/>
          <w:lang w:val="fr-FR"/>
        </w:rPr>
        <w:t xml:space="preserve">Roche R 26 </w:t>
      </w:r>
      <w:r w:rsidRPr="00426505">
        <w:rPr>
          <w:rFonts w:ascii="Symbol" w:hAnsi="Symbol"/>
          <w:b/>
          <w:sz w:val="20"/>
          <w:szCs w:val="20"/>
        </w:rPr>
        <w:t></w:t>
      </w:r>
      <w:r w:rsidRPr="0032190F">
        <w:rPr>
          <w:b/>
          <w:sz w:val="20"/>
          <w:szCs w:val="20"/>
          <w:lang w:val="fr-FR"/>
        </w:rPr>
        <w:t xml:space="preserve"> H . Zone IV . Groupe I</w:t>
      </w:r>
    </w:p>
    <w:p w14:paraId="61E4BA3A" w14:textId="77777777" w:rsidR="000152C6" w:rsidRPr="0032190F" w:rsidRDefault="000152C6" w:rsidP="000152C6">
      <w:pPr>
        <w:ind w:right="-196"/>
        <w:jc w:val="both"/>
        <w:rPr>
          <w:b/>
          <w:i/>
          <w:sz w:val="20"/>
          <w:szCs w:val="20"/>
          <w:lang w:val="fr-FR"/>
        </w:rPr>
      </w:pPr>
      <w:r w:rsidRPr="0032190F">
        <w:rPr>
          <w:b/>
          <w:i/>
          <w:sz w:val="20"/>
          <w:szCs w:val="20"/>
          <w:lang w:val="fr-FR"/>
        </w:rPr>
        <w:t>Roche de 1840</w:t>
      </w:r>
    </w:p>
    <w:p w14:paraId="1EC93317" w14:textId="77777777" w:rsidR="000152C6" w:rsidRPr="0032190F" w:rsidRDefault="000152C6" w:rsidP="000152C6">
      <w:pPr>
        <w:ind w:right="-196"/>
        <w:jc w:val="both"/>
        <w:rPr>
          <w:sz w:val="20"/>
          <w:szCs w:val="20"/>
          <w:lang w:val="fr-FR"/>
        </w:rPr>
      </w:pPr>
    </w:p>
    <w:p w14:paraId="27B9C20A" w14:textId="77777777" w:rsidR="000152C6" w:rsidRPr="0032190F" w:rsidRDefault="000152C6" w:rsidP="000152C6">
      <w:pPr>
        <w:ind w:right="-196" w:firstLine="709"/>
        <w:jc w:val="both"/>
        <w:rPr>
          <w:i/>
          <w:sz w:val="20"/>
          <w:szCs w:val="20"/>
          <w:lang w:val="fr-FR"/>
        </w:rPr>
      </w:pPr>
      <w:r w:rsidRPr="0032190F">
        <w:rPr>
          <w:i/>
          <w:sz w:val="20"/>
          <w:szCs w:val="20"/>
          <w:lang w:val="fr-FR"/>
        </w:rPr>
        <w:t xml:space="preserve">C’est une surface de pendage 30° nord-est, plus étroite et de forme arrondie dans le haut. Sa partie supérieure est érodée et couverte de lichens jaunes. Repérer un gros trou au centre de sa partie sud. Un texte est écrit sous le trou mais il est peu net. La date 1840 y est lisible un peu à droite, à 0,2 m du trou et à 0,1 m sous un décrochement arrondi, à peine haut de 2 cm, ouvert en direction de l’ouest. </w:t>
      </w:r>
    </w:p>
    <w:p w14:paraId="1C55B474" w14:textId="77777777" w:rsidR="000152C6" w:rsidRPr="0032190F" w:rsidRDefault="000152C6" w:rsidP="000152C6">
      <w:pPr>
        <w:ind w:right="-196" w:firstLine="709"/>
        <w:jc w:val="both"/>
        <w:rPr>
          <w:i/>
          <w:sz w:val="20"/>
          <w:szCs w:val="20"/>
          <w:lang w:val="fr-FR"/>
        </w:rPr>
      </w:pPr>
      <w:r w:rsidRPr="0032190F">
        <w:rPr>
          <w:i/>
          <w:sz w:val="20"/>
          <w:szCs w:val="20"/>
          <w:lang w:val="fr-FR"/>
        </w:rPr>
        <w:t xml:space="preserve">Cette roche présente un aspect très semblable à celui de la roche suivante, léger pendage plus ou moins est, décrochement arrondi, trou au sud. Vérifier les pendages et si il est possible d’examiner la roche couché dans l’herbe. Si oui c’est la roche suivanate R26 </w:t>
      </w:r>
      <w:r w:rsidRPr="00426505">
        <w:rPr>
          <w:rFonts w:ascii="Symbol" w:hAnsi="Symbol"/>
          <w:i/>
          <w:sz w:val="20"/>
          <w:szCs w:val="20"/>
        </w:rPr>
        <w:t></w:t>
      </w:r>
      <w:r w:rsidRPr="0032190F">
        <w:rPr>
          <w:i/>
          <w:sz w:val="20"/>
          <w:szCs w:val="20"/>
          <w:lang w:val="fr-FR"/>
        </w:rPr>
        <w:t xml:space="preserve"> H.</w:t>
      </w:r>
    </w:p>
    <w:p w14:paraId="1EF8902C" w14:textId="77777777" w:rsidR="000152C6" w:rsidRPr="0032190F" w:rsidRDefault="000152C6" w:rsidP="000152C6">
      <w:pPr>
        <w:ind w:right="-196" w:firstLine="709"/>
        <w:jc w:val="both"/>
        <w:rPr>
          <w:i/>
          <w:sz w:val="20"/>
          <w:szCs w:val="20"/>
          <w:lang w:val="fr-FR"/>
        </w:rPr>
      </w:pPr>
    </w:p>
    <w:p w14:paraId="40BFAD25" w14:textId="77777777" w:rsidR="000152C6" w:rsidRPr="0032190F" w:rsidRDefault="000152C6" w:rsidP="000152C6">
      <w:pPr>
        <w:ind w:right="-196" w:firstLine="709"/>
        <w:jc w:val="both"/>
        <w:rPr>
          <w:sz w:val="20"/>
          <w:szCs w:val="20"/>
          <w:lang w:val="fr-FR"/>
        </w:rPr>
      </w:pPr>
      <w:r w:rsidRPr="0032190F">
        <w:rPr>
          <w:sz w:val="20"/>
          <w:szCs w:val="20"/>
          <w:lang w:val="fr-FR"/>
        </w:rPr>
        <w:lastRenderedPageBreak/>
        <w:t>Avancer de trois mètres vers l’est-nord-est pour découvrir une roche orange enterrée, présentant une pointe arrondie à 0,3 m du sol.</w:t>
      </w:r>
    </w:p>
    <w:p w14:paraId="14623105" w14:textId="77777777" w:rsidR="000152C6" w:rsidRPr="0032190F" w:rsidRDefault="000152C6" w:rsidP="000152C6">
      <w:pPr>
        <w:ind w:right="-196"/>
        <w:jc w:val="both"/>
        <w:rPr>
          <w:sz w:val="20"/>
          <w:szCs w:val="20"/>
          <w:lang w:val="fr-FR"/>
        </w:rPr>
      </w:pPr>
    </w:p>
    <w:p w14:paraId="15FF58B9" w14:textId="77777777" w:rsidR="000152C6" w:rsidRPr="0032190F" w:rsidRDefault="000152C6" w:rsidP="000152C6">
      <w:pPr>
        <w:ind w:right="-196"/>
        <w:jc w:val="both"/>
        <w:rPr>
          <w:b/>
          <w:sz w:val="20"/>
          <w:szCs w:val="20"/>
          <w:lang w:val="fr-FR"/>
        </w:rPr>
      </w:pPr>
      <w:r w:rsidRPr="0032190F">
        <w:rPr>
          <w:b/>
          <w:sz w:val="20"/>
          <w:szCs w:val="20"/>
          <w:lang w:val="fr-FR"/>
        </w:rPr>
        <w:t xml:space="preserve">Roche R 26 </w:t>
      </w:r>
      <w:r w:rsidRPr="00426505">
        <w:rPr>
          <w:rFonts w:ascii="Symbol" w:hAnsi="Symbol"/>
          <w:b/>
          <w:sz w:val="20"/>
          <w:szCs w:val="20"/>
        </w:rPr>
        <w:t></w:t>
      </w:r>
      <w:r w:rsidRPr="0032190F">
        <w:rPr>
          <w:b/>
          <w:sz w:val="20"/>
          <w:szCs w:val="20"/>
          <w:lang w:val="fr-FR"/>
        </w:rPr>
        <w:t xml:space="preserve"> H . Zone IV . Groupe I</w:t>
      </w:r>
    </w:p>
    <w:p w14:paraId="7FFB64C1" w14:textId="77777777" w:rsidR="000152C6" w:rsidRPr="0032190F" w:rsidRDefault="000152C6" w:rsidP="000152C6">
      <w:pPr>
        <w:ind w:right="-196"/>
        <w:jc w:val="both"/>
        <w:rPr>
          <w:b/>
          <w:i/>
          <w:sz w:val="20"/>
          <w:szCs w:val="20"/>
          <w:lang w:val="fr-FR"/>
        </w:rPr>
      </w:pPr>
      <w:r w:rsidRPr="0032190F">
        <w:rPr>
          <w:b/>
          <w:i/>
          <w:sz w:val="20"/>
          <w:szCs w:val="20"/>
          <w:lang w:val="fr-FR"/>
        </w:rPr>
        <w:t>Roche à étudier couché</w:t>
      </w:r>
    </w:p>
    <w:p w14:paraId="6A553F1D" w14:textId="77777777" w:rsidR="000152C6" w:rsidRPr="0032190F" w:rsidRDefault="000152C6" w:rsidP="000152C6">
      <w:pPr>
        <w:ind w:right="-196"/>
        <w:jc w:val="both"/>
        <w:rPr>
          <w:sz w:val="20"/>
          <w:szCs w:val="20"/>
          <w:lang w:val="fr-FR"/>
        </w:rPr>
      </w:pPr>
    </w:p>
    <w:p w14:paraId="6363373D" w14:textId="77777777" w:rsidR="000152C6" w:rsidRPr="0032190F" w:rsidRDefault="000152C6" w:rsidP="000152C6">
      <w:pPr>
        <w:ind w:right="-196" w:firstLine="709"/>
        <w:jc w:val="both"/>
        <w:rPr>
          <w:i/>
          <w:sz w:val="20"/>
          <w:szCs w:val="20"/>
          <w:lang w:val="fr-FR"/>
        </w:rPr>
      </w:pPr>
      <w:r w:rsidRPr="0032190F">
        <w:rPr>
          <w:i/>
          <w:sz w:val="20"/>
          <w:szCs w:val="20"/>
          <w:lang w:val="fr-FR"/>
        </w:rPr>
        <w:t>Examiner sa face de pendage 20° est (0,6 m par 0,6 m), très irrégulière, caractérisée, sur sa partie sud, par un trou et un décrochement arrondi évasé vers le nord-est. Au centre du haut de la face, un texte est peu net.</w:t>
      </w:r>
    </w:p>
    <w:p w14:paraId="704B1B17" w14:textId="77777777" w:rsidR="000152C6" w:rsidRPr="0032190F" w:rsidRDefault="000152C6" w:rsidP="000152C6">
      <w:pPr>
        <w:rPr>
          <w:i/>
          <w:lang w:val="fr-FR"/>
        </w:rPr>
      </w:pPr>
      <w:r w:rsidRPr="0032190F">
        <w:rPr>
          <w:lang w:val="fr-FR"/>
        </w:rPr>
        <w:t>La roche est assez confortable pour travailler couché dans l’herbe</w:t>
      </w:r>
    </w:p>
    <w:p w14:paraId="0C5B2BD5" w14:textId="77777777" w:rsidR="000152C6" w:rsidRPr="0032190F" w:rsidRDefault="000152C6" w:rsidP="000152C6">
      <w:pPr>
        <w:ind w:right="-196"/>
        <w:jc w:val="both"/>
        <w:rPr>
          <w:i/>
          <w:sz w:val="20"/>
          <w:szCs w:val="20"/>
          <w:lang w:val="fr-FR"/>
        </w:rPr>
      </w:pPr>
    </w:p>
    <w:p w14:paraId="20AD4234" w14:textId="77777777" w:rsidR="000152C6" w:rsidRPr="0032190F" w:rsidRDefault="000152C6" w:rsidP="000152C6">
      <w:pPr>
        <w:ind w:right="-196"/>
        <w:jc w:val="both"/>
        <w:rPr>
          <w:sz w:val="20"/>
          <w:szCs w:val="20"/>
          <w:lang w:val="fr-FR"/>
        </w:rPr>
      </w:pPr>
      <w:r w:rsidRPr="0032190F">
        <w:rPr>
          <w:i/>
          <w:sz w:val="20"/>
          <w:szCs w:val="20"/>
          <w:lang w:val="fr-FR"/>
        </w:rPr>
        <w:tab/>
      </w:r>
      <w:r w:rsidRPr="0032190F">
        <w:rPr>
          <w:sz w:val="20"/>
          <w:szCs w:val="20"/>
          <w:lang w:val="fr-FR"/>
        </w:rPr>
        <w:t xml:space="preserve">Revenir à la roche 26 </w:t>
      </w:r>
      <w:r w:rsidRPr="00426505">
        <w:rPr>
          <w:rFonts w:ascii="Symbol" w:hAnsi="Symbol"/>
          <w:sz w:val="20"/>
          <w:szCs w:val="20"/>
        </w:rPr>
        <w:t></w:t>
      </w:r>
      <w:r w:rsidRPr="0032190F">
        <w:rPr>
          <w:sz w:val="20"/>
          <w:szCs w:val="20"/>
          <w:lang w:val="fr-FR"/>
        </w:rPr>
        <w:t xml:space="preserve"> H et l’escalader puis faire trois pas vers l’ouest. </w:t>
      </w:r>
    </w:p>
    <w:p w14:paraId="31D184BB" w14:textId="77777777" w:rsidR="000152C6" w:rsidRPr="0032190F" w:rsidRDefault="000152C6" w:rsidP="000152C6">
      <w:pPr>
        <w:ind w:right="-196"/>
        <w:jc w:val="both"/>
        <w:rPr>
          <w:sz w:val="20"/>
          <w:szCs w:val="20"/>
          <w:lang w:val="fr-FR"/>
        </w:rPr>
      </w:pPr>
    </w:p>
    <w:p w14:paraId="4DDDCA7B" w14:textId="77777777" w:rsidR="000152C6" w:rsidRPr="0032190F" w:rsidRDefault="000152C6" w:rsidP="000152C6">
      <w:pPr>
        <w:ind w:right="-196"/>
        <w:jc w:val="both"/>
        <w:rPr>
          <w:b/>
          <w:sz w:val="20"/>
          <w:szCs w:val="20"/>
          <w:lang w:val="fr-FR"/>
        </w:rPr>
      </w:pPr>
      <w:r w:rsidRPr="0032190F">
        <w:rPr>
          <w:b/>
          <w:sz w:val="20"/>
          <w:szCs w:val="20"/>
          <w:lang w:val="fr-FR"/>
        </w:rPr>
        <w:t xml:space="preserve">Roche R 26 </w:t>
      </w:r>
      <w:r w:rsidRPr="00426505">
        <w:rPr>
          <w:rFonts w:ascii="Symbol" w:hAnsi="Symbol"/>
          <w:b/>
          <w:sz w:val="20"/>
          <w:szCs w:val="20"/>
        </w:rPr>
        <w:t></w:t>
      </w:r>
      <w:r w:rsidRPr="0032190F">
        <w:rPr>
          <w:b/>
          <w:sz w:val="20"/>
          <w:szCs w:val="20"/>
          <w:lang w:val="fr-FR"/>
        </w:rPr>
        <w:t xml:space="preserve"> H . Zone IV . Groupe I</w:t>
      </w:r>
    </w:p>
    <w:p w14:paraId="50ADB4A3" w14:textId="77777777" w:rsidR="000152C6" w:rsidRPr="0032190F" w:rsidRDefault="000152C6" w:rsidP="000152C6">
      <w:pPr>
        <w:ind w:right="-196"/>
        <w:jc w:val="both"/>
        <w:rPr>
          <w:b/>
          <w:i/>
          <w:sz w:val="20"/>
          <w:szCs w:val="20"/>
          <w:lang w:val="fr-FR"/>
        </w:rPr>
      </w:pPr>
      <w:r w:rsidRPr="0032190F">
        <w:rPr>
          <w:b/>
          <w:i/>
          <w:sz w:val="20"/>
          <w:szCs w:val="20"/>
          <w:lang w:val="fr-FR"/>
        </w:rPr>
        <w:t>Roche plate et lisse</w:t>
      </w:r>
    </w:p>
    <w:p w14:paraId="32F7B6E5" w14:textId="77777777" w:rsidR="000152C6" w:rsidRPr="0032190F" w:rsidRDefault="000152C6" w:rsidP="000152C6">
      <w:pPr>
        <w:ind w:right="-196"/>
        <w:jc w:val="both"/>
        <w:rPr>
          <w:sz w:val="20"/>
          <w:szCs w:val="20"/>
          <w:lang w:val="fr-FR"/>
        </w:rPr>
      </w:pPr>
    </w:p>
    <w:p w14:paraId="64303553" w14:textId="1B6D6E0A" w:rsidR="000152C6" w:rsidRPr="0032190F" w:rsidRDefault="000152C6" w:rsidP="000152C6">
      <w:pPr>
        <w:ind w:right="-196" w:firstLine="709"/>
        <w:jc w:val="both"/>
        <w:rPr>
          <w:i/>
          <w:sz w:val="20"/>
          <w:szCs w:val="20"/>
          <w:lang w:val="fr-FR"/>
        </w:rPr>
      </w:pPr>
      <w:r w:rsidRPr="0032190F">
        <w:rPr>
          <w:i/>
          <w:sz w:val="20"/>
          <w:szCs w:val="20"/>
          <w:lang w:val="fr-FR"/>
        </w:rPr>
        <w:t xml:space="preserve">C’est une surface orange, parcourue de fissures est – ouest, de pendage 30° est (1,2 m du nord au sud par 0,4 m au maximum). C’est le rebord ouest de l’affleurement qui porte la roche précédente. Sa partie supérieure est couverte de lichens jaunes. Sa partie sud, plus étroite mais plate et lisse porte des dessins de bergers peu nets (traits, </w:t>
      </w:r>
      <w:hyperlink r:id="rId14073" w:anchor="Cul_Art_TAC_T_g_rosace" w:history="1">
        <w:r w:rsidR="00DB7A7C" w:rsidRPr="0032190F">
          <w:rPr>
            <w:rStyle w:val="Hyperlink"/>
            <w:i/>
            <w:sz w:val="20"/>
            <w:lang w:val="fr-FR"/>
          </w:rPr>
          <w:t>rosace</w:t>
        </w:r>
      </w:hyperlink>
      <w:r w:rsidRPr="0032190F">
        <w:rPr>
          <w:i/>
          <w:sz w:val="20"/>
          <w:szCs w:val="20"/>
          <w:lang w:val="fr-FR"/>
        </w:rPr>
        <w:t>).</w:t>
      </w:r>
    </w:p>
    <w:p w14:paraId="287A8B98" w14:textId="77777777" w:rsidR="000152C6" w:rsidRPr="0032190F" w:rsidRDefault="000152C6" w:rsidP="000152C6">
      <w:pPr>
        <w:ind w:right="-196"/>
        <w:jc w:val="both"/>
        <w:rPr>
          <w:i/>
          <w:sz w:val="20"/>
          <w:szCs w:val="20"/>
          <w:lang w:val="fr-FR"/>
        </w:rPr>
      </w:pPr>
    </w:p>
    <w:p w14:paraId="004A02EA" w14:textId="77777777" w:rsidR="000152C6" w:rsidRPr="0032190F" w:rsidRDefault="000152C6" w:rsidP="000152C6">
      <w:pPr>
        <w:pStyle w:val="BodyText2"/>
        <w:rPr>
          <w:sz w:val="20"/>
          <w:szCs w:val="20"/>
        </w:rPr>
      </w:pPr>
      <w:r w:rsidRPr="0032190F">
        <w:rPr>
          <w:sz w:val="20"/>
          <w:szCs w:val="20"/>
        </w:rPr>
        <w:tab/>
        <w:t>Marcher vingt-six mètres vers le sud pour se trouver dans une petite zone herbeuse située en contrebas de deux mètres.</w:t>
      </w:r>
    </w:p>
    <w:p w14:paraId="325E836E" w14:textId="77777777" w:rsidR="000152C6" w:rsidRPr="0032190F" w:rsidRDefault="000152C6" w:rsidP="000152C6">
      <w:pPr>
        <w:ind w:right="-196"/>
        <w:jc w:val="both"/>
        <w:rPr>
          <w:sz w:val="20"/>
          <w:szCs w:val="20"/>
          <w:lang w:val="fr-FR"/>
        </w:rPr>
      </w:pPr>
    </w:p>
    <w:p w14:paraId="6EE4E42F" w14:textId="77777777" w:rsidR="000152C6" w:rsidRPr="0032190F" w:rsidRDefault="000152C6" w:rsidP="000152C6">
      <w:pPr>
        <w:ind w:right="-196"/>
        <w:jc w:val="both"/>
        <w:rPr>
          <w:b/>
          <w:sz w:val="20"/>
          <w:szCs w:val="20"/>
          <w:lang w:val="fr-FR"/>
        </w:rPr>
      </w:pPr>
      <w:r w:rsidRPr="0032190F">
        <w:rPr>
          <w:b/>
          <w:sz w:val="20"/>
          <w:szCs w:val="20"/>
          <w:lang w:val="fr-FR"/>
        </w:rPr>
        <w:t xml:space="preserve">Roche R 23 </w:t>
      </w:r>
      <w:r w:rsidRPr="00426505">
        <w:rPr>
          <w:rFonts w:ascii="Symbol" w:hAnsi="Symbol"/>
          <w:b/>
          <w:sz w:val="20"/>
          <w:szCs w:val="20"/>
        </w:rPr>
        <w:t></w:t>
      </w:r>
      <w:r w:rsidRPr="0032190F">
        <w:rPr>
          <w:b/>
          <w:sz w:val="20"/>
          <w:szCs w:val="20"/>
          <w:lang w:val="fr-FR"/>
        </w:rPr>
        <w:t xml:space="preserve"> H . Zone IV . Groupe I</w:t>
      </w:r>
    </w:p>
    <w:p w14:paraId="5E12C367" w14:textId="77777777" w:rsidR="000152C6" w:rsidRPr="0032190F" w:rsidRDefault="000152C6" w:rsidP="000152C6">
      <w:pPr>
        <w:ind w:right="-196"/>
        <w:jc w:val="both"/>
        <w:rPr>
          <w:b/>
          <w:i/>
          <w:sz w:val="20"/>
          <w:szCs w:val="20"/>
          <w:lang w:val="fr-FR"/>
        </w:rPr>
      </w:pPr>
      <w:r w:rsidRPr="0032190F">
        <w:rPr>
          <w:b/>
          <w:i/>
          <w:sz w:val="20"/>
          <w:szCs w:val="20"/>
          <w:lang w:val="fr-FR"/>
        </w:rPr>
        <w:t>Roche des trois bergers</w:t>
      </w:r>
    </w:p>
    <w:p w14:paraId="10DF28A7" w14:textId="77777777" w:rsidR="000152C6" w:rsidRPr="0032190F" w:rsidRDefault="000152C6" w:rsidP="000152C6">
      <w:pPr>
        <w:ind w:right="-196"/>
        <w:jc w:val="both"/>
        <w:rPr>
          <w:sz w:val="20"/>
          <w:szCs w:val="20"/>
          <w:lang w:val="fr-FR"/>
        </w:rPr>
      </w:pPr>
    </w:p>
    <w:p w14:paraId="5C27472A" w14:textId="77777777" w:rsidR="000152C6" w:rsidRPr="0032190F" w:rsidRDefault="000152C6" w:rsidP="000152C6">
      <w:pPr>
        <w:ind w:right="-196" w:firstLine="709"/>
        <w:jc w:val="both"/>
        <w:rPr>
          <w:i/>
          <w:sz w:val="20"/>
          <w:szCs w:val="20"/>
          <w:lang w:val="fr-FR"/>
        </w:rPr>
      </w:pPr>
      <w:r w:rsidRPr="0032190F">
        <w:rPr>
          <w:i/>
          <w:sz w:val="20"/>
          <w:szCs w:val="20"/>
          <w:lang w:val="fr-FR"/>
        </w:rPr>
        <w:t>C’est une petite surface orange de pendage 20 ° nord-ouest (0,8 m par 0,5 m), assez lisse mais parcourue de profondes fissures dans le sens de la pente. On y trouve des textes, des traits, des personnages, et les signatures de Palma Pietro, de Buin Maurizio et de Maro Giovanni.</w:t>
      </w:r>
    </w:p>
    <w:p w14:paraId="69E1EE72" w14:textId="77777777" w:rsidR="000152C6" w:rsidRPr="0032190F" w:rsidRDefault="000152C6" w:rsidP="000152C6">
      <w:pPr>
        <w:ind w:right="-196" w:firstLine="709"/>
        <w:jc w:val="both"/>
        <w:rPr>
          <w:i/>
          <w:sz w:val="20"/>
          <w:szCs w:val="20"/>
          <w:lang w:val="fr-FR"/>
        </w:rPr>
      </w:pPr>
    </w:p>
    <w:p w14:paraId="1B85839A" w14:textId="77777777" w:rsidR="000152C6" w:rsidRPr="0032190F" w:rsidRDefault="000152C6" w:rsidP="000152C6">
      <w:pPr>
        <w:ind w:right="-196" w:firstLine="709"/>
        <w:jc w:val="both"/>
        <w:rPr>
          <w:sz w:val="20"/>
          <w:szCs w:val="20"/>
          <w:lang w:val="fr-FR"/>
        </w:rPr>
      </w:pPr>
      <w:r w:rsidRPr="0032190F">
        <w:rPr>
          <w:sz w:val="20"/>
          <w:szCs w:val="20"/>
          <w:lang w:val="fr-FR"/>
        </w:rPr>
        <w:t xml:space="preserve">Aller à cinq mètres en direction du nord-nord-est </w:t>
      </w:r>
    </w:p>
    <w:p w14:paraId="6C166BE8" w14:textId="77777777" w:rsidR="000152C6" w:rsidRPr="0032190F" w:rsidRDefault="000152C6" w:rsidP="000152C6">
      <w:pPr>
        <w:ind w:right="-196" w:firstLine="709"/>
        <w:jc w:val="both"/>
        <w:rPr>
          <w:sz w:val="20"/>
          <w:szCs w:val="20"/>
          <w:lang w:val="fr-FR"/>
        </w:rPr>
      </w:pPr>
    </w:p>
    <w:p w14:paraId="33368FA1" w14:textId="77777777" w:rsidR="000152C6" w:rsidRPr="0032190F" w:rsidRDefault="000152C6" w:rsidP="000152C6">
      <w:pPr>
        <w:ind w:right="-196"/>
        <w:jc w:val="both"/>
        <w:rPr>
          <w:b/>
          <w:sz w:val="20"/>
          <w:szCs w:val="20"/>
          <w:lang w:val="fr-FR"/>
        </w:rPr>
      </w:pPr>
      <w:r w:rsidRPr="0032190F">
        <w:rPr>
          <w:b/>
          <w:sz w:val="20"/>
          <w:szCs w:val="20"/>
          <w:lang w:val="fr-FR"/>
        </w:rPr>
        <w:t xml:space="preserve">Roche 23 </w:t>
      </w:r>
      <w:r w:rsidRPr="00426505">
        <w:rPr>
          <w:rFonts w:ascii="Symbol" w:hAnsi="Symbol"/>
          <w:b/>
          <w:sz w:val="20"/>
          <w:szCs w:val="20"/>
        </w:rPr>
        <w:t></w:t>
      </w:r>
      <w:r w:rsidRPr="0032190F">
        <w:rPr>
          <w:b/>
          <w:sz w:val="20"/>
          <w:szCs w:val="20"/>
          <w:lang w:val="fr-FR"/>
        </w:rPr>
        <w:t xml:space="preserve"> H . Zone IV . Groupe I</w:t>
      </w:r>
    </w:p>
    <w:p w14:paraId="4F30E024" w14:textId="77777777" w:rsidR="000152C6" w:rsidRPr="0032190F" w:rsidRDefault="000152C6" w:rsidP="000152C6">
      <w:pPr>
        <w:ind w:right="-196"/>
        <w:jc w:val="both"/>
        <w:rPr>
          <w:b/>
          <w:i/>
          <w:sz w:val="20"/>
          <w:szCs w:val="20"/>
          <w:lang w:val="fr-FR"/>
        </w:rPr>
      </w:pPr>
      <w:r w:rsidRPr="0032190F">
        <w:rPr>
          <w:b/>
          <w:i/>
          <w:sz w:val="20"/>
          <w:szCs w:val="20"/>
          <w:lang w:val="fr-FR"/>
        </w:rPr>
        <w:t>Roche aux deux étoiles</w:t>
      </w:r>
    </w:p>
    <w:p w14:paraId="211397F3" w14:textId="77777777" w:rsidR="000152C6" w:rsidRPr="0032190F" w:rsidRDefault="000152C6" w:rsidP="000152C6">
      <w:pPr>
        <w:ind w:right="-196"/>
        <w:jc w:val="both"/>
        <w:rPr>
          <w:sz w:val="20"/>
          <w:szCs w:val="20"/>
          <w:lang w:val="fr-FR"/>
        </w:rPr>
      </w:pPr>
    </w:p>
    <w:p w14:paraId="07B91B13" w14:textId="77777777" w:rsidR="000152C6" w:rsidRPr="0032190F" w:rsidRDefault="000152C6" w:rsidP="000152C6">
      <w:pPr>
        <w:ind w:right="-196" w:firstLine="709"/>
        <w:jc w:val="both"/>
        <w:rPr>
          <w:sz w:val="20"/>
          <w:szCs w:val="20"/>
          <w:lang w:val="fr-FR"/>
        </w:rPr>
      </w:pPr>
      <w:r w:rsidRPr="0032190F">
        <w:rPr>
          <w:i/>
          <w:sz w:val="20"/>
          <w:szCs w:val="20"/>
          <w:lang w:val="fr-FR"/>
        </w:rPr>
        <w:t>C’est une paroi de pendage 70° est, longue de 5,0 m et de hauteur irrégulière, variant de 1,0 m à 2,5 m. Sa patine, de couleur rose tirant sur le brun, est parcourue de nombreuses stries glaciaires. Les inscriptions (étoiles, croix, date 1926..) se trouvent dans la partie sud qui est moins érodée. Cette paroi borde à l’ouest  une pelouse rectangulaire (environ 5 m par 6 m), protégée au nord et à l’est par des blocs.</w:t>
      </w:r>
    </w:p>
    <w:p w14:paraId="63505A8D" w14:textId="77777777" w:rsidR="000152C6" w:rsidRPr="0032190F" w:rsidRDefault="000152C6" w:rsidP="000152C6">
      <w:pPr>
        <w:ind w:right="-196"/>
        <w:jc w:val="both"/>
        <w:rPr>
          <w:sz w:val="20"/>
          <w:szCs w:val="20"/>
          <w:lang w:val="fr-FR"/>
        </w:rPr>
      </w:pPr>
    </w:p>
    <w:p w14:paraId="1CAECB56" w14:textId="77777777" w:rsidR="000152C6" w:rsidRPr="0032190F" w:rsidRDefault="000152C6" w:rsidP="000152C6">
      <w:pPr>
        <w:ind w:right="-196"/>
        <w:jc w:val="both"/>
        <w:rPr>
          <w:sz w:val="20"/>
          <w:szCs w:val="20"/>
          <w:lang w:val="fr-FR"/>
        </w:rPr>
      </w:pPr>
      <w:r w:rsidRPr="0032190F">
        <w:rPr>
          <w:sz w:val="20"/>
          <w:szCs w:val="20"/>
          <w:lang w:val="fr-FR"/>
        </w:rPr>
        <w:tab/>
        <w:t>Depuis l’extrémité sud de la paroi marcher trois mètres vers l’est pour découvrir la face est d’un bloc de pélite.</w:t>
      </w:r>
    </w:p>
    <w:p w14:paraId="78BB5C3C" w14:textId="77777777" w:rsidR="000152C6" w:rsidRPr="0032190F" w:rsidRDefault="000152C6" w:rsidP="000152C6">
      <w:pPr>
        <w:ind w:right="-196"/>
        <w:jc w:val="both"/>
        <w:rPr>
          <w:sz w:val="20"/>
          <w:szCs w:val="20"/>
          <w:lang w:val="fr-FR"/>
        </w:rPr>
      </w:pPr>
    </w:p>
    <w:p w14:paraId="46CE5A44" w14:textId="77777777" w:rsidR="000152C6" w:rsidRPr="0032190F" w:rsidRDefault="000152C6" w:rsidP="000152C6">
      <w:pPr>
        <w:ind w:right="-196"/>
        <w:jc w:val="both"/>
        <w:rPr>
          <w:b/>
          <w:sz w:val="20"/>
          <w:szCs w:val="20"/>
          <w:lang w:val="fr-FR"/>
        </w:rPr>
      </w:pPr>
      <w:r w:rsidRPr="0032190F">
        <w:rPr>
          <w:b/>
          <w:sz w:val="20"/>
          <w:szCs w:val="20"/>
          <w:lang w:val="fr-FR"/>
        </w:rPr>
        <w:t xml:space="preserve">Roche R 23 </w:t>
      </w:r>
      <w:r w:rsidRPr="00426505">
        <w:rPr>
          <w:rFonts w:ascii="Symbol" w:hAnsi="Symbol"/>
          <w:b/>
          <w:sz w:val="20"/>
          <w:szCs w:val="20"/>
        </w:rPr>
        <w:t></w:t>
      </w:r>
      <w:r w:rsidRPr="0032190F">
        <w:rPr>
          <w:b/>
          <w:sz w:val="20"/>
          <w:szCs w:val="20"/>
          <w:lang w:val="fr-FR"/>
        </w:rPr>
        <w:t xml:space="preserve"> H . Zone IV . Groupe I</w:t>
      </w:r>
    </w:p>
    <w:p w14:paraId="7569AEE7" w14:textId="77777777" w:rsidR="000152C6" w:rsidRPr="0032190F" w:rsidRDefault="000152C6" w:rsidP="000152C6">
      <w:pPr>
        <w:ind w:right="-196"/>
        <w:jc w:val="both"/>
        <w:rPr>
          <w:b/>
          <w:i/>
          <w:sz w:val="20"/>
          <w:szCs w:val="20"/>
          <w:lang w:val="fr-FR"/>
        </w:rPr>
      </w:pPr>
      <w:r w:rsidRPr="0032190F">
        <w:rPr>
          <w:b/>
          <w:i/>
          <w:sz w:val="20"/>
          <w:szCs w:val="20"/>
          <w:lang w:val="fr-FR"/>
        </w:rPr>
        <w:t>Roche aux quelques lettres</w:t>
      </w:r>
    </w:p>
    <w:p w14:paraId="7267C9B4" w14:textId="77777777" w:rsidR="000152C6" w:rsidRPr="0032190F" w:rsidRDefault="000152C6" w:rsidP="000152C6">
      <w:pPr>
        <w:ind w:right="-196"/>
        <w:jc w:val="both"/>
        <w:rPr>
          <w:sz w:val="20"/>
          <w:szCs w:val="20"/>
          <w:lang w:val="fr-FR"/>
        </w:rPr>
      </w:pPr>
    </w:p>
    <w:p w14:paraId="12B1ECEA" w14:textId="77777777" w:rsidR="000152C6" w:rsidRPr="0032190F" w:rsidRDefault="000152C6" w:rsidP="000152C6">
      <w:pPr>
        <w:ind w:right="-196" w:firstLine="709"/>
        <w:jc w:val="both"/>
        <w:rPr>
          <w:i/>
          <w:sz w:val="20"/>
          <w:szCs w:val="20"/>
          <w:lang w:val="fr-FR"/>
        </w:rPr>
      </w:pPr>
      <w:r w:rsidRPr="0032190F">
        <w:rPr>
          <w:i/>
          <w:sz w:val="20"/>
          <w:szCs w:val="20"/>
          <w:lang w:val="fr-FR"/>
        </w:rPr>
        <w:t xml:space="preserve">C’est une surface orange, rugueuse et peu plate, de pendage 70° est (1,1 m par 0,7 m de haut). Des décrochements arrondis se succèdent du nord-ouest au sud-est. Quelques lettres sont tracées au nord du décrochement le plus marqué. La roche se prolonge vers l’ouest en formant une marche et ferme au tiers le côté ouest de la petite pelouse. </w:t>
      </w:r>
    </w:p>
    <w:p w14:paraId="4EDA7D7C" w14:textId="77777777" w:rsidR="000152C6" w:rsidRPr="0032190F" w:rsidRDefault="000152C6" w:rsidP="000152C6">
      <w:pPr>
        <w:ind w:right="-196" w:firstLine="709"/>
        <w:jc w:val="both"/>
        <w:rPr>
          <w:i/>
          <w:sz w:val="20"/>
          <w:szCs w:val="20"/>
          <w:lang w:val="fr-FR"/>
        </w:rPr>
      </w:pPr>
    </w:p>
    <w:p w14:paraId="2F0CEBE5" w14:textId="77777777" w:rsidR="000152C6" w:rsidRPr="0032190F" w:rsidRDefault="000152C6" w:rsidP="000152C6">
      <w:pPr>
        <w:ind w:right="-196" w:firstLine="709"/>
        <w:jc w:val="both"/>
        <w:rPr>
          <w:sz w:val="20"/>
          <w:szCs w:val="20"/>
          <w:lang w:val="fr-FR"/>
        </w:rPr>
      </w:pPr>
      <w:r w:rsidRPr="0032190F">
        <w:rPr>
          <w:sz w:val="20"/>
          <w:szCs w:val="20"/>
          <w:lang w:val="fr-FR"/>
        </w:rPr>
        <w:t xml:space="preserve">Partir une quinzaine de mètres vers l’ouest pour se trouver au niveau supérieur du plateau, sur des dalles plates colorées et très érodées, entourées à l’ouest et au nord par des falaises. Un grand bloc est éboulé près de la falaise verticale sud. </w:t>
      </w:r>
    </w:p>
    <w:p w14:paraId="1DC26E9C" w14:textId="77777777" w:rsidR="000152C6" w:rsidRPr="0032190F" w:rsidRDefault="000152C6" w:rsidP="000152C6">
      <w:pPr>
        <w:ind w:right="-196"/>
        <w:jc w:val="both"/>
        <w:rPr>
          <w:sz w:val="20"/>
          <w:szCs w:val="20"/>
          <w:lang w:val="fr-FR"/>
        </w:rPr>
      </w:pPr>
    </w:p>
    <w:p w14:paraId="471A15E9" w14:textId="77777777" w:rsidR="000152C6" w:rsidRPr="0032190F" w:rsidRDefault="000152C6" w:rsidP="000152C6">
      <w:pPr>
        <w:ind w:right="-196"/>
        <w:jc w:val="both"/>
        <w:rPr>
          <w:b/>
          <w:sz w:val="20"/>
          <w:szCs w:val="20"/>
          <w:lang w:val="fr-FR"/>
        </w:rPr>
      </w:pPr>
      <w:r w:rsidRPr="0032190F">
        <w:rPr>
          <w:b/>
          <w:sz w:val="20"/>
          <w:szCs w:val="20"/>
          <w:lang w:val="fr-FR"/>
        </w:rPr>
        <w:t xml:space="preserve">Roche R 23 </w:t>
      </w:r>
      <w:r w:rsidRPr="00426505">
        <w:rPr>
          <w:rFonts w:ascii="Symbol" w:hAnsi="Symbol"/>
          <w:b/>
          <w:sz w:val="20"/>
          <w:szCs w:val="20"/>
        </w:rPr>
        <w:t></w:t>
      </w:r>
      <w:r w:rsidRPr="0032190F">
        <w:rPr>
          <w:b/>
          <w:sz w:val="20"/>
          <w:szCs w:val="20"/>
          <w:lang w:val="fr-FR"/>
        </w:rPr>
        <w:t>H . Zone IV . Groupe I</w:t>
      </w:r>
    </w:p>
    <w:p w14:paraId="4EC7712C" w14:textId="77777777" w:rsidR="000152C6" w:rsidRPr="0032190F" w:rsidRDefault="000152C6" w:rsidP="000152C6">
      <w:pPr>
        <w:ind w:right="-196"/>
        <w:jc w:val="both"/>
        <w:rPr>
          <w:b/>
          <w:i/>
          <w:sz w:val="20"/>
          <w:szCs w:val="20"/>
          <w:lang w:val="fr-FR"/>
        </w:rPr>
      </w:pPr>
      <w:r w:rsidRPr="0032190F">
        <w:rPr>
          <w:b/>
          <w:i/>
          <w:sz w:val="20"/>
          <w:szCs w:val="20"/>
          <w:lang w:val="fr-FR"/>
        </w:rPr>
        <w:t>Roche écrite dans tous les sens</w:t>
      </w:r>
    </w:p>
    <w:p w14:paraId="544D838B" w14:textId="77777777" w:rsidR="000152C6" w:rsidRPr="0032190F" w:rsidRDefault="000152C6" w:rsidP="000152C6">
      <w:pPr>
        <w:ind w:right="-196"/>
        <w:jc w:val="both"/>
        <w:rPr>
          <w:sz w:val="20"/>
          <w:szCs w:val="20"/>
          <w:lang w:val="fr-FR"/>
        </w:rPr>
      </w:pPr>
    </w:p>
    <w:p w14:paraId="3CBC4E2D" w14:textId="77777777" w:rsidR="000152C6" w:rsidRPr="0032190F" w:rsidRDefault="000152C6" w:rsidP="000152C6">
      <w:pPr>
        <w:ind w:right="-196" w:firstLine="709"/>
        <w:jc w:val="both"/>
        <w:rPr>
          <w:i/>
          <w:sz w:val="20"/>
          <w:szCs w:val="20"/>
          <w:lang w:val="fr-FR"/>
        </w:rPr>
      </w:pPr>
      <w:r w:rsidRPr="0032190F">
        <w:rPr>
          <w:i/>
          <w:sz w:val="20"/>
          <w:szCs w:val="20"/>
          <w:lang w:val="fr-FR"/>
        </w:rPr>
        <w:t xml:space="preserve">Examiner sa face, de pendage 60° sud (4,0 m d’est en ouest par 0,8 m de haut). La surface est un peu creusée au centre et présente beaucoup d’irrégularités, des trous, des décrochements et de nombreux éclats dans sa patine qui peut </w:t>
      </w:r>
      <w:r w:rsidRPr="0032190F">
        <w:rPr>
          <w:i/>
          <w:sz w:val="20"/>
          <w:szCs w:val="20"/>
          <w:lang w:val="fr-FR"/>
        </w:rPr>
        <w:lastRenderedPageBreak/>
        <w:t>être épaisse, verdâtre, très lisse (aspect vitrifié) avec un réseau de microfissures vert foncé ou, le plus souvent, rouge vif, très mince et un peu rugueuse. Palma Pietro, Serratore, Guido Giuseppe et d’autres ont écrit d’ouest en est dans les deux tiers inférieurs de la surface, mais d’est en ouest dans le tiers supérieur, donc en se penchant par dessus la roche.</w:t>
      </w:r>
    </w:p>
    <w:p w14:paraId="1F0FF6A8" w14:textId="77777777" w:rsidR="000152C6" w:rsidRPr="0032190F" w:rsidRDefault="000152C6" w:rsidP="000152C6">
      <w:pPr>
        <w:ind w:right="-196" w:firstLine="709"/>
        <w:jc w:val="both"/>
        <w:rPr>
          <w:i/>
          <w:sz w:val="20"/>
          <w:szCs w:val="20"/>
          <w:lang w:val="fr-FR"/>
        </w:rPr>
      </w:pPr>
    </w:p>
    <w:p w14:paraId="42764A7F" w14:textId="77777777" w:rsidR="000152C6" w:rsidRPr="0032190F" w:rsidRDefault="000152C6" w:rsidP="000152C6">
      <w:pPr>
        <w:ind w:right="-196" w:firstLine="709"/>
        <w:jc w:val="both"/>
        <w:rPr>
          <w:sz w:val="20"/>
          <w:szCs w:val="20"/>
          <w:lang w:val="fr-FR"/>
        </w:rPr>
      </w:pPr>
      <w:r w:rsidRPr="0032190F">
        <w:rPr>
          <w:sz w:val="20"/>
          <w:szCs w:val="20"/>
          <w:lang w:val="fr-FR"/>
        </w:rPr>
        <w:t>Au sud se trouve une dalle située au ras du sol, légèrement en pente vers l'est, plate, rouge, très lisse et très usée. Dessus repose un bloc de pélite verte patinée en orange et très schistosée.</w:t>
      </w:r>
    </w:p>
    <w:p w14:paraId="4F14BE35" w14:textId="77777777" w:rsidR="000152C6" w:rsidRPr="0032190F" w:rsidRDefault="000152C6" w:rsidP="000152C6">
      <w:pPr>
        <w:ind w:right="-196"/>
        <w:jc w:val="both"/>
        <w:rPr>
          <w:sz w:val="20"/>
          <w:szCs w:val="20"/>
          <w:lang w:val="fr-FR"/>
        </w:rPr>
      </w:pPr>
    </w:p>
    <w:p w14:paraId="69D1C973" w14:textId="77777777" w:rsidR="000152C6" w:rsidRPr="0032190F" w:rsidRDefault="000152C6" w:rsidP="000152C6">
      <w:pPr>
        <w:ind w:right="-196"/>
        <w:jc w:val="both"/>
        <w:rPr>
          <w:b/>
          <w:sz w:val="20"/>
          <w:szCs w:val="20"/>
          <w:lang w:val="fr-FR"/>
        </w:rPr>
      </w:pPr>
      <w:r w:rsidRPr="0032190F">
        <w:rPr>
          <w:b/>
          <w:sz w:val="20"/>
          <w:szCs w:val="20"/>
          <w:lang w:val="fr-FR"/>
        </w:rPr>
        <w:t xml:space="preserve">Roche R 23 </w:t>
      </w:r>
      <w:r w:rsidRPr="00426505">
        <w:rPr>
          <w:rFonts w:ascii="Symbol" w:hAnsi="Symbol"/>
          <w:b/>
          <w:sz w:val="20"/>
          <w:szCs w:val="20"/>
        </w:rPr>
        <w:t></w:t>
      </w:r>
      <w:r w:rsidRPr="0032190F">
        <w:rPr>
          <w:b/>
          <w:sz w:val="20"/>
          <w:szCs w:val="20"/>
          <w:lang w:val="fr-FR"/>
        </w:rPr>
        <w:t xml:space="preserve"> . Zone IV . Groupe I</w:t>
      </w:r>
    </w:p>
    <w:p w14:paraId="302A2495" w14:textId="77777777" w:rsidR="000152C6" w:rsidRPr="0032190F" w:rsidRDefault="000152C6" w:rsidP="000152C6">
      <w:pPr>
        <w:ind w:right="-196"/>
        <w:jc w:val="both"/>
        <w:rPr>
          <w:b/>
          <w:i/>
          <w:sz w:val="20"/>
          <w:szCs w:val="20"/>
          <w:lang w:val="fr-FR"/>
        </w:rPr>
      </w:pPr>
      <w:r w:rsidRPr="0032190F">
        <w:rPr>
          <w:b/>
          <w:i/>
          <w:sz w:val="20"/>
          <w:szCs w:val="20"/>
          <w:lang w:val="fr-FR"/>
        </w:rPr>
        <w:t>Roche du corniforme horizontal</w:t>
      </w:r>
    </w:p>
    <w:p w14:paraId="5BCA3FDE" w14:textId="77777777" w:rsidR="000152C6" w:rsidRPr="0032190F" w:rsidRDefault="000152C6" w:rsidP="000152C6">
      <w:pPr>
        <w:ind w:right="-196"/>
        <w:jc w:val="both"/>
        <w:rPr>
          <w:sz w:val="20"/>
          <w:szCs w:val="20"/>
          <w:lang w:val="fr-FR"/>
        </w:rPr>
      </w:pPr>
    </w:p>
    <w:p w14:paraId="79011C62" w14:textId="77777777" w:rsidR="000152C6" w:rsidRPr="0032190F" w:rsidRDefault="000152C6" w:rsidP="000152C6">
      <w:pPr>
        <w:ind w:right="-196"/>
        <w:jc w:val="both"/>
        <w:rPr>
          <w:i/>
          <w:sz w:val="20"/>
          <w:szCs w:val="20"/>
          <w:lang w:val="fr-FR"/>
        </w:rPr>
      </w:pPr>
      <w:r w:rsidRPr="0032190F">
        <w:rPr>
          <w:i/>
          <w:sz w:val="20"/>
          <w:szCs w:val="20"/>
          <w:lang w:val="fr-FR"/>
        </w:rPr>
        <w:tab/>
        <w:t>C'est la surface située partiellement sous le bloc de pélite verte. Elle est constituée de grès péliteux gris-vert patiné rouge. A quelques centimètres d'un décrochement se trouve un beau corniforme à corps trapézoïdal et cornes fines arrondies convergentes. Le dessin est net et symétrique. Les cupules sont fines dans les cornes mais éclatées dans le corps. Nous n'avons pas vu de numéro.</w:t>
      </w:r>
    </w:p>
    <w:p w14:paraId="3AAADBA8" w14:textId="77777777" w:rsidR="000152C6" w:rsidRPr="0032190F" w:rsidRDefault="000152C6" w:rsidP="000152C6">
      <w:pPr>
        <w:ind w:right="-196"/>
        <w:jc w:val="both"/>
        <w:rPr>
          <w:sz w:val="20"/>
          <w:szCs w:val="20"/>
          <w:lang w:val="fr-FR"/>
        </w:rPr>
      </w:pPr>
    </w:p>
    <w:p w14:paraId="47B97FD7" w14:textId="77777777" w:rsidR="000152C6" w:rsidRPr="0032190F" w:rsidRDefault="000152C6" w:rsidP="000152C6">
      <w:pPr>
        <w:ind w:right="-196"/>
        <w:jc w:val="both"/>
        <w:rPr>
          <w:sz w:val="20"/>
          <w:szCs w:val="20"/>
          <w:lang w:val="fr-FR"/>
        </w:rPr>
      </w:pPr>
      <w:r w:rsidRPr="0032190F">
        <w:rPr>
          <w:sz w:val="20"/>
          <w:szCs w:val="20"/>
          <w:lang w:val="fr-FR"/>
        </w:rPr>
        <w:tab/>
        <w:t>Aller vers le sud et dépasser des blocs éboulés. A trois mètres du dernier bloc, repérer, au ras du sol, une surface partiellement éclatée. C'est un affleurement de grès schisteux gris couvert de lambeaux de patine orange vif, haut de 0,1 m, qui s'étire sur deux mètres d'est en ouest .</w:t>
      </w:r>
    </w:p>
    <w:p w14:paraId="326A43B5" w14:textId="77777777" w:rsidR="000152C6" w:rsidRPr="0032190F" w:rsidRDefault="000152C6" w:rsidP="000152C6">
      <w:pPr>
        <w:ind w:right="-196"/>
        <w:jc w:val="both"/>
        <w:rPr>
          <w:sz w:val="20"/>
          <w:szCs w:val="20"/>
          <w:lang w:val="fr-FR"/>
        </w:rPr>
      </w:pPr>
    </w:p>
    <w:p w14:paraId="31B4401C" w14:textId="77777777" w:rsidR="000152C6" w:rsidRPr="0032190F" w:rsidRDefault="000152C6" w:rsidP="000152C6">
      <w:pPr>
        <w:ind w:right="-196"/>
        <w:jc w:val="both"/>
        <w:rPr>
          <w:b/>
          <w:sz w:val="20"/>
          <w:szCs w:val="20"/>
          <w:lang w:val="fr-FR"/>
        </w:rPr>
      </w:pPr>
      <w:r w:rsidRPr="0032190F">
        <w:rPr>
          <w:b/>
          <w:sz w:val="20"/>
          <w:szCs w:val="20"/>
          <w:lang w:val="fr-FR"/>
        </w:rPr>
        <w:t xml:space="preserve">Roche R 23 </w:t>
      </w:r>
      <w:r w:rsidRPr="00426505">
        <w:rPr>
          <w:rFonts w:ascii="Symbol" w:hAnsi="Symbol"/>
          <w:b/>
          <w:sz w:val="20"/>
          <w:szCs w:val="20"/>
        </w:rPr>
        <w:t></w:t>
      </w:r>
      <w:r w:rsidRPr="0032190F">
        <w:rPr>
          <w:b/>
          <w:sz w:val="20"/>
          <w:szCs w:val="20"/>
          <w:lang w:val="fr-FR"/>
        </w:rPr>
        <w:t xml:space="preserve"> . Zone IV . Groupe I</w:t>
      </w:r>
    </w:p>
    <w:p w14:paraId="6B0C4557" w14:textId="77777777" w:rsidR="000152C6" w:rsidRPr="0032190F" w:rsidRDefault="000152C6" w:rsidP="000152C6">
      <w:pPr>
        <w:ind w:right="-196"/>
        <w:jc w:val="both"/>
        <w:rPr>
          <w:b/>
          <w:i/>
          <w:sz w:val="20"/>
          <w:szCs w:val="20"/>
          <w:lang w:val="fr-FR"/>
        </w:rPr>
      </w:pPr>
      <w:r w:rsidRPr="0032190F">
        <w:rPr>
          <w:b/>
          <w:i/>
          <w:sz w:val="20"/>
          <w:szCs w:val="20"/>
          <w:lang w:val="fr-FR"/>
        </w:rPr>
        <w:t>Roche des corniformes aux cornes en lyre et emboîtés</w:t>
      </w:r>
    </w:p>
    <w:p w14:paraId="50CD0C45" w14:textId="77777777" w:rsidR="000152C6" w:rsidRPr="0032190F" w:rsidRDefault="000152C6" w:rsidP="000152C6">
      <w:pPr>
        <w:ind w:right="-196"/>
        <w:jc w:val="both"/>
        <w:rPr>
          <w:sz w:val="20"/>
          <w:szCs w:val="20"/>
          <w:lang w:val="fr-FR"/>
        </w:rPr>
      </w:pPr>
    </w:p>
    <w:p w14:paraId="655CA209" w14:textId="77777777" w:rsidR="000152C6" w:rsidRPr="0032190F" w:rsidRDefault="000152C6" w:rsidP="000152C6">
      <w:pPr>
        <w:ind w:right="-196"/>
        <w:jc w:val="both"/>
        <w:rPr>
          <w:i/>
          <w:sz w:val="20"/>
          <w:szCs w:val="20"/>
          <w:lang w:val="fr-FR"/>
        </w:rPr>
      </w:pPr>
      <w:r w:rsidRPr="0032190F">
        <w:rPr>
          <w:b/>
          <w:i/>
          <w:sz w:val="20"/>
          <w:szCs w:val="20"/>
          <w:lang w:val="fr-FR"/>
        </w:rPr>
        <w:tab/>
      </w:r>
      <w:r w:rsidRPr="0032190F">
        <w:rPr>
          <w:i/>
          <w:sz w:val="20"/>
          <w:szCs w:val="20"/>
          <w:lang w:val="fr-FR"/>
        </w:rPr>
        <w:t>Examiner la pointe est de cette plaque de léger pendage est (2,5 m d'est en ouest, large de 1,0 m dans sa partie nord couverte de patine rouge vif). De l'herbe s'infiltre dans la roche et dessine une pointe vers le nord. A cette pointe, deux corniformes éclatés apparaissent en gris-vert sur la surface orange. Leurs corps sont ovales et leurs cornes sinueuse. Le corps de l’un est emboîté dans les cornes de l’autre.</w:t>
      </w:r>
    </w:p>
    <w:p w14:paraId="2DC10D7C" w14:textId="77777777" w:rsidR="000152C6" w:rsidRPr="0032190F" w:rsidRDefault="000152C6" w:rsidP="000152C6">
      <w:pPr>
        <w:ind w:right="-196"/>
        <w:jc w:val="both"/>
        <w:rPr>
          <w:sz w:val="20"/>
          <w:szCs w:val="20"/>
          <w:lang w:val="fr-FR"/>
        </w:rPr>
      </w:pPr>
    </w:p>
    <w:p w14:paraId="622F1C32" w14:textId="77777777" w:rsidR="000152C6" w:rsidRPr="0032190F" w:rsidRDefault="000152C6" w:rsidP="000152C6">
      <w:pPr>
        <w:ind w:right="-196"/>
        <w:jc w:val="both"/>
        <w:rPr>
          <w:sz w:val="20"/>
          <w:szCs w:val="20"/>
          <w:lang w:val="fr-FR"/>
        </w:rPr>
      </w:pPr>
      <w:r w:rsidRPr="0032190F">
        <w:rPr>
          <w:sz w:val="20"/>
          <w:szCs w:val="20"/>
          <w:lang w:val="fr-FR"/>
        </w:rPr>
        <w:tab/>
        <w:t xml:space="preserve">Marcher trois mètres vers le sud-est en direction d'un bloc plat, de couleur grise, situé au ras de la falaise et chercher une petite surface de patine sur la dalle complètement érodée. </w:t>
      </w:r>
    </w:p>
    <w:p w14:paraId="44599550" w14:textId="77777777" w:rsidR="000152C6" w:rsidRPr="0032190F" w:rsidRDefault="000152C6" w:rsidP="000152C6">
      <w:pPr>
        <w:ind w:right="-196"/>
        <w:jc w:val="both"/>
        <w:rPr>
          <w:sz w:val="20"/>
          <w:szCs w:val="20"/>
          <w:lang w:val="fr-FR"/>
        </w:rPr>
      </w:pPr>
    </w:p>
    <w:p w14:paraId="3BC1EE29" w14:textId="77777777" w:rsidR="000152C6" w:rsidRPr="0032190F" w:rsidRDefault="000152C6" w:rsidP="000152C6">
      <w:pPr>
        <w:ind w:right="-196"/>
        <w:jc w:val="both"/>
        <w:rPr>
          <w:b/>
          <w:sz w:val="20"/>
          <w:szCs w:val="20"/>
          <w:lang w:val="fr-FR"/>
        </w:rPr>
      </w:pPr>
      <w:r w:rsidRPr="0032190F">
        <w:rPr>
          <w:b/>
          <w:sz w:val="20"/>
          <w:szCs w:val="20"/>
          <w:lang w:val="fr-FR"/>
        </w:rPr>
        <w:t xml:space="preserve">Roche R 23 </w:t>
      </w:r>
      <w:r w:rsidRPr="00426505">
        <w:rPr>
          <w:rFonts w:ascii="Symbol" w:hAnsi="Symbol"/>
          <w:b/>
          <w:sz w:val="20"/>
          <w:szCs w:val="20"/>
        </w:rPr>
        <w:t></w:t>
      </w:r>
      <w:r w:rsidRPr="0032190F">
        <w:rPr>
          <w:b/>
          <w:sz w:val="20"/>
          <w:szCs w:val="20"/>
          <w:lang w:val="fr-FR"/>
        </w:rPr>
        <w:t xml:space="preserve"> . Zone IV . Groupe I</w:t>
      </w:r>
    </w:p>
    <w:p w14:paraId="19DA7B68" w14:textId="77777777" w:rsidR="000152C6" w:rsidRPr="0032190F" w:rsidRDefault="000152C6" w:rsidP="000152C6">
      <w:pPr>
        <w:ind w:right="-196"/>
        <w:jc w:val="both"/>
        <w:rPr>
          <w:b/>
          <w:i/>
          <w:sz w:val="20"/>
          <w:szCs w:val="20"/>
          <w:lang w:val="fr-FR"/>
        </w:rPr>
      </w:pPr>
      <w:r w:rsidRPr="0032190F">
        <w:rPr>
          <w:b/>
          <w:i/>
          <w:sz w:val="20"/>
          <w:szCs w:val="20"/>
          <w:lang w:val="fr-FR"/>
        </w:rPr>
        <w:t>Roche des cupules récentes</w:t>
      </w:r>
    </w:p>
    <w:p w14:paraId="6DBCF675" w14:textId="77777777" w:rsidR="000152C6" w:rsidRPr="0032190F" w:rsidRDefault="000152C6" w:rsidP="000152C6">
      <w:pPr>
        <w:ind w:right="-196"/>
        <w:jc w:val="both"/>
        <w:rPr>
          <w:sz w:val="20"/>
          <w:szCs w:val="20"/>
          <w:lang w:val="fr-FR"/>
        </w:rPr>
      </w:pPr>
    </w:p>
    <w:p w14:paraId="0547D0C2" w14:textId="77777777" w:rsidR="000152C6" w:rsidRPr="0032190F" w:rsidRDefault="000152C6" w:rsidP="000152C6">
      <w:pPr>
        <w:ind w:right="-196"/>
        <w:jc w:val="both"/>
        <w:rPr>
          <w:i/>
          <w:sz w:val="20"/>
          <w:szCs w:val="20"/>
          <w:lang w:val="fr-FR"/>
        </w:rPr>
      </w:pPr>
      <w:r w:rsidRPr="0032190F">
        <w:rPr>
          <w:i/>
          <w:sz w:val="20"/>
          <w:szCs w:val="20"/>
          <w:lang w:val="fr-FR"/>
        </w:rPr>
        <w:tab/>
        <w:t>C'est une surface de 0,5 m par 0,4 m du nord au sud, qui penche légèrement vers l'est. Quelques cupules, grandes, profondes, peu patinées y sont probablement récentes.</w:t>
      </w:r>
    </w:p>
    <w:p w14:paraId="2F204578" w14:textId="77777777" w:rsidR="000152C6" w:rsidRPr="0032190F" w:rsidRDefault="000152C6" w:rsidP="000152C6">
      <w:pPr>
        <w:ind w:right="-196"/>
        <w:jc w:val="both"/>
        <w:rPr>
          <w:sz w:val="20"/>
          <w:szCs w:val="20"/>
          <w:lang w:val="fr-FR"/>
        </w:rPr>
      </w:pPr>
    </w:p>
    <w:p w14:paraId="0415DFC5" w14:textId="77777777" w:rsidR="000152C6" w:rsidRPr="0032190F" w:rsidRDefault="000152C6" w:rsidP="000152C6">
      <w:pPr>
        <w:ind w:right="-196" w:firstLine="709"/>
        <w:jc w:val="both"/>
        <w:rPr>
          <w:sz w:val="20"/>
          <w:szCs w:val="20"/>
          <w:lang w:val="fr-FR"/>
        </w:rPr>
      </w:pPr>
      <w:r w:rsidRPr="0032190F">
        <w:rPr>
          <w:sz w:val="20"/>
          <w:szCs w:val="20"/>
          <w:lang w:val="fr-FR"/>
        </w:rPr>
        <w:t xml:space="preserve">Remonter de deux mètres vers le sud-ouest </w:t>
      </w:r>
    </w:p>
    <w:p w14:paraId="56362D81" w14:textId="77777777" w:rsidR="000152C6" w:rsidRPr="0032190F" w:rsidRDefault="000152C6" w:rsidP="000152C6">
      <w:pPr>
        <w:ind w:right="-196"/>
        <w:jc w:val="both"/>
        <w:rPr>
          <w:sz w:val="20"/>
          <w:szCs w:val="20"/>
          <w:lang w:val="fr-FR"/>
        </w:rPr>
      </w:pPr>
    </w:p>
    <w:p w14:paraId="777C9CC1" w14:textId="77777777" w:rsidR="000152C6" w:rsidRPr="0032190F" w:rsidRDefault="000152C6" w:rsidP="000152C6">
      <w:pPr>
        <w:ind w:right="-196"/>
        <w:jc w:val="both"/>
        <w:rPr>
          <w:b/>
          <w:sz w:val="20"/>
          <w:szCs w:val="20"/>
          <w:lang w:val="fr-FR"/>
        </w:rPr>
      </w:pPr>
      <w:r w:rsidRPr="0032190F">
        <w:rPr>
          <w:b/>
          <w:sz w:val="20"/>
          <w:szCs w:val="20"/>
          <w:lang w:val="fr-FR"/>
        </w:rPr>
        <w:t xml:space="preserve">Roche R 23 </w:t>
      </w:r>
      <w:r w:rsidRPr="00426505">
        <w:rPr>
          <w:rFonts w:ascii="Symbol" w:hAnsi="Symbol"/>
          <w:b/>
          <w:sz w:val="20"/>
          <w:szCs w:val="20"/>
        </w:rPr>
        <w:t></w:t>
      </w:r>
      <w:r w:rsidRPr="0032190F">
        <w:rPr>
          <w:b/>
          <w:sz w:val="20"/>
          <w:szCs w:val="20"/>
          <w:lang w:val="fr-FR"/>
        </w:rPr>
        <w:t xml:space="preserve"> . Zone IV . Groupe I</w:t>
      </w:r>
    </w:p>
    <w:p w14:paraId="029691BA" w14:textId="77777777" w:rsidR="000152C6" w:rsidRPr="0032190F" w:rsidRDefault="000152C6" w:rsidP="000152C6">
      <w:pPr>
        <w:ind w:right="-196"/>
        <w:jc w:val="both"/>
        <w:rPr>
          <w:b/>
          <w:i/>
          <w:sz w:val="20"/>
          <w:szCs w:val="20"/>
          <w:lang w:val="fr-FR"/>
        </w:rPr>
      </w:pPr>
      <w:r w:rsidRPr="0032190F">
        <w:rPr>
          <w:b/>
          <w:i/>
          <w:sz w:val="20"/>
          <w:szCs w:val="20"/>
          <w:lang w:val="fr-FR"/>
        </w:rPr>
        <w:t>Roche en amande</w:t>
      </w:r>
    </w:p>
    <w:p w14:paraId="6561388D" w14:textId="77777777" w:rsidR="000152C6" w:rsidRPr="0032190F" w:rsidRDefault="000152C6" w:rsidP="000152C6">
      <w:pPr>
        <w:ind w:right="-196"/>
        <w:jc w:val="both"/>
        <w:rPr>
          <w:sz w:val="20"/>
          <w:szCs w:val="20"/>
          <w:lang w:val="fr-FR"/>
        </w:rPr>
      </w:pPr>
    </w:p>
    <w:p w14:paraId="5DC36AF7" w14:textId="77777777" w:rsidR="000152C6" w:rsidRPr="0032190F" w:rsidRDefault="000152C6" w:rsidP="000152C6">
      <w:pPr>
        <w:ind w:right="-196"/>
        <w:jc w:val="both"/>
        <w:rPr>
          <w:i/>
          <w:sz w:val="20"/>
          <w:szCs w:val="20"/>
          <w:lang w:val="fr-FR"/>
        </w:rPr>
      </w:pPr>
      <w:r w:rsidRPr="0032190F">
        <w:rPr>
          <w:i/>
          <w:sz w:val="20"/>
          <w:szCs w:val="20"/>
          <w:lang w:val="fr-FR"/>
        </w:rPr>
        <w:t>C'est une surface en forme d'amande, rouge-orangé et couverte de petites taches serrées rouge vif. Repérer un petit décrochement en biais dans sa pointe est. Sur une surface de 0,2 m par 0,2 m se trouve un corniforme.</w:t>
      </w:r>
    </w:p>
    <w:p w14:paraId="2CEB6C3C" w14:textId="77777777" w:rsidR="000152C6" w:rsidRPr="0032190F" w:rsidRDefault="000152C6" w:rsidP="000152C6">
      <w:pPr>
        <w:ind w:right="-196"/>
        <w:jc w:val="both"/>
        <w:rPr>
          <w:sz w:val="20"/>
          <w:szCs w:val="20"/>
          <w:lang w:val="fr-FR"/>
        </w:rPr>
      </w:pPr>
    </w:p>
    <w:p w14:paraId="5EA3FFDA" w14:textId="77777777" w:rsidR="000152C6" w:rsidRPr="0032190F" w:rsidRDefault="000152C6" w:rsidP="000152C6">
      <w:pPr>
        <w:ind w:right="-196"/>
        <w:jc w:val="both"/>
        <w:rPr>
          <w:sz w:val="20"/>
          <w:szCs w:val="20"/>
          <w:lang w:val="fr-FR"/>
        </w:rPr>
      </w:pPr>
      <w:r w:rsidRPr="0032190F">
        <w:rPr>
          <w:sz w:val="20"/>
          <w:szCs w:val="20"/>
          <w:lang w:val="fr-FR"/>
        </w:rPr>
        <w:t xml:space="preserve">Remonter encore de deux mètres vers le sud ouest. La dalle située au ras du sol est un peu bombée avec des surfaces de patine rouge en décrochement et de léger pendage est. </w:t>
      </w:r>
    </w:p>
    <w:p w14:paraId="549B4807" w14:textId="77777777" w:rsidR="000152C6" w:rsidRPr="0032190F" w:rsidRDefault="000152C6" w:rsidP="000152C6">
      <w:pPr>
        <w:ind w:right="-196"/>
        <w:jc w:val="both"/>
        <w:rPr>
          <w:sz w:val="20"/>
          <w:szCs w:val="20"/>
          <w:lang w:val="fr-FR"/>
        </w:rPr>
      </w:pPr>
    </w:p>
    <w:p w14:paraId="64271BB8" w14:textId="77777777" w:rsidR="000152C6" w:rsidRPr="0032190F" w:rsidRDefault="000152C6" w:rsidP="000152C6">
      <w:pPr>
        <w:ind w:right="-196"/>
        <w:jc w:val="both"/>
        <w:rPr>
          <w:b/>
          <w:sz w:val="20"/>
          <w:szCs w:val="20"/>
          <w:lang w:val="fr-FR"/>
        </w:rPr>
      </w:pPr>
      <w:r w:rsidRPr="0032190F">
        <w:rPr>
          <w:b/>
          <w:sz w:val="20"/>
          <w:szCs w:val="20"/>
          <w:lang w:val="fr-FR"/>
        </w:rPr>
        <w:t xml:space="preserve">Roche  23 </w:t>
      </w:r>
      <w:r w:rsidRPr="00426505">
        <w:rPr>
          <w:rFonts w:ascii="Symbol" w:hAnsi="Symbol"/>
          <w:b/>
          <w:sz w:val="20"/>
          <w:szCs w:val="20"/>
        </w:rPr>
        <w:t></w:t>
      </w:r>
      <w:r w:rsidRPr="0032190F">
        <w:rPr>
          <w:b/>
          <w:sz w:val="20"/>
          <w:szCs w:val="20"/>
          <w:lang w:val="fr-FR"/>
        </w:rPr>
        <w:t xml:space="preserve"> . Zone IV . Groupe I</w:t>
      </w:r>
    </w:p>
    <w:p w14:paraId="4B5F4041" w14:textId="77777777" w:rsidR="000152C6" w:rsidRPr="0032190F" w:rsidRDefault="000152C6" w:rsidP="000152C6">
      <w:pPr>
        <w:ind w:right="-196"/>
        <w:jc w:val="both"/>
        <w:rPr>
          <w:b/>
          <w:i/>
          <w:sz w:val="20"/>
          <w:szCs w:val="20"/>
          <w:lang w:val="fr-FR"/>
        </w:rPr>
      </w:pPr>
      <w:r w:rsidRPr="0032190F">
        <w:rPr>
          <w:b/>
          <w:i/>
          <w:sz w:val="20"/>
          <w:szCs w:val="20"/>
          <w:lang w:val="fr-FR"/>
        </w:rPr>
        <w:t>Roche de la gravure indécise</w:t>
      </w:r>
    </w:p>
    <w:p w14:paraId="2030D25C" w14:textId="77777777" w:rsidR="000152C6" w:rsidRPr="0032190F" w:rsidRDefault="000152C6" w:rsidP="000152C6">
      <w:pPr>
        <w:ind w:right="-196"/>
        <w:jc w:val="both"/>
        <w:rPr>
          <w:sz w:val="20"/>
          <w:szCs w:val="20"/>
          <w:lang w:val="fr-FR"/>
        </w:rPr>
      </w:pPr>
    </w:p>
    <w:p w14:paraId="0C02D79C" w14:textId="77777777" w:rsidR="000152C6" w:rsidRPr="0032190F" w:rsidRDefault="000152C6" w:rsidP="000152C6">
      <w:pPr>
        <w:ind w:right="-196"/>
        <w:jc w:val="both"/>
        <w:rPr>
          <w:i/>
          <w:sz w:val="20"/>
          <w:szCs w:val="20"/>
          <w:lang w:val="fr-FR"/>
        </w:rPr>
      </w:pPr>
      <w:r w:rsidRPr="0032190F">
        <w:rPr>
          <w:i/>
          <w:sz w:val="20"/>
          <w:szCs w:val="20"/>
          <w:lang w:val="fr-FR"/>
        </w:rPr>
        <w:t xml:space="preserve">Repérer sur le bord ouest, au ras d'une encoche rectangulaire (0,10 m par 0,15 m) l'inscription 1926 PG. Dans l'encoche se distingue une plage qui pourrait être un corniforme </w:t>
      </w:r>
    </w:p>
    <w:p w14:paraId="64163A63" w14:textId="77777777" w:rsidR="000152C6" w:rsidRPr="0032190F" w:rsidRDefault="000152C6" w:rsidP="000152C6">
      <w:pPr>
        <w:ind w:right="-196"/>
        <w:jc w:val="both"/>
        <w:rPr>
          <w:sz w:val="20"/>
          <w:szCs w:val="20"/>
          <w:lang w:val="fr-FR"/>
        </w:rPr>
      </w:pPr>
    </w:p>
    <w:p w14:paraId="43CAC314" w14:textId="77777777" w:rsidR="000152C6" w:rsidRPr="0032190F" w:rsidRDefault="000152C6" w:rsidP="000152C6">
      <w:pPr>
        <w:ind w:right="-196"/>
        <w:jc w:val="both"/>
        <w:rPr>
          <w:sz w:val="20"/>
          <w:szCs w:val="20"/>
          <w:lang w:val="fr-FR"/>
        </w:rPr>
      </w:pPr>
      <w:r w:rsidRPr="0032190F">
        <w:rPr>
          <w:sz w:val="20"/>
          <w:szCs w:val="20"/>
          <w:lang w:val="fr-FR"/>
        </w:rPr>
        <w:tab/>
        <w:t xml:space="preserve">S'avancer de six mètres vers le sud. Il faut se trouver à vingt-cinq mètres de la roche 23 </w:t>
      </w:r>
      <w:r w:rsidRPr="00426505">
        <w:rPr>
          <w:rFonts w:ascii="Symbol" w:hAnsi="Symbol"/>
          <w:sz w:val="20"/>
          <w:szCs w:val="20"/>
        </w:rPr>
        <w:t></w:t>
      </w:r>
      <w:r w:rsidRPr="0032190F">
        <w:rPr>
          <w:sz w:val="20"/>
          <w:szCs w:val="20"/>
          <w:lang w:val="fr-FR"/>
        </w:rPr>
        <w:t xml:space="preserve"> (qui n’est pas visible) et aligné avec avec elle et le bloc couvert de patine rouge sur sa face sud. </w:t>
      </w:r>
    </w:p>
    <w:p w14:paraId="54AAAB4F" w14:textId="77777777" w:rsidR="000152C6" w:rsidRPr="0032190F" w:rsidRDefault="000152C6" w:rsidP="000152C6">
      <w:pPr>
        <w:ind w:right="-196"/>
        <w:jc w:val="both"/>
        <w:rPr>
          <w:sz w:val="20"/>
          <w:szCs w:val="20"/>
          <w:lang w:val="fr-FR"/>
        </w:rPr>
      </w:pPr>
    </w:p>
    <w:p w14:paraId="327AD5C2" w14:textId="77777777" w:rsidR="000152C6" w:rsidRPr="0032190F" w:rsidRDefault="000152C6" w:rsidP="000152C6">
      <w:pPr>
        <w:ind w:right="-196"/>
        <w:jc w:val="both"/>
        <w:rPr>
          <w:b/>
          <w:sz w:val="20"/>
          <w:szCs w:val="20"/>
          <w:lang w:val="fr-FR"/>
        </w:rPr>
      </w:pPr>
      <w:r w:rsidRPr="0032190F">
        <w:rPr>
          <w:b/>
          <w:sz w:val="20"/>
          <w:szCs w:val="20"/>
          <w:lang w:val="fr-FR"/>
        </w:rPr>
        <w:t xml:space="preserve">Roche R 23 </w:t>
      </w:r>
      <w:r w:rsidRPr="00426505">
        <w:rPr>
          <w:rFonts w:ascii="Symbol" w:hAnsi="Symbol"/>
          <w:b/>
          <w:sz w:val="20"/>
          <w:szCs w:val="20"/>
        </w:rPr>
        <w:t></w:t>
      </w:r>
      <w:r w:rsidRPr="0032190F">
        <w:rPr>
          <w:b/>
          <w:sz w:val="20"/>
          <w:szCs w:val="20"/>
          <w:lang w:val="fr-FR"/>
        </w:rPr>
        <w:t xml:space="preserve"> . Zone IV . Groupe I</w:t>
      </w:r>
    </w:p>
    <w:p w14:paraId="2D674812" w14:textId="77777777" w:rsidR="000152C6" w:rsidRPr="0032190F" w:rsidRDefault="000152C6" w:rsidP="000152C6">
      <w:pPr>
        <w:ind w:right="-196"/>
        <w:jc w:val="both"/>
        <w:rPr>
          <w:b/>
          <w:i/>
          <w:sz w:val="20"/>
          <w:szCs w:val="20"/>
          <w:lang w:val="fr-FR"/>
        </w:rPr>
      </w:pPr>
      <w:r w:rsidRPr="0032190F">
        <w:rPr>
          <w:b/>
          <w:i/>
          <w:sz w:val="20"/>
          <w:szCs w:val="20"/>
          <w:lang w:val="fr-FR"/>
        </w:rPr>
        <w:t>Roche du corniforme fantôme</w:t>
      </w:r>
    </w:p>
    <w:p w14:paraId="6E44B726" w14:textId="77777777" w:rsidR="000152C6" w:rsidRPr="0032190F" w:rsidRDefault="000152C6" w:rsidP="000152C6">
      <w:pPr>
        <w:ind w:right="-196"/>
        <w:jc w:val="both"/>
        <w:rPr>
          <w:sz w:val="20"/>
          <w:szCs w:val="20"/>
          <w:lang w:val="fr-FR"/>
        </w:rPr>
      </w:pPr>
    </w:p>
    <w:p w14:paraId="5D331A20" w14:textId="77777777" w:rsidR="000152C6" w:rsidRPr="0032190F" w:rsidRDefault="000152C6" w:rsidP="000152C6">
      <w:pPr>
        <w:ind w:right="-196"/>
        <w:jc w:val="both"/>
        <w:rPr>
          <w:i/>
          <w:sz w:val="20"/>
          <w:szCs w:val="20"/>
          <w:lang w:val="fr-FR"/>
        </w:rPr>
      </w:pPr>
      <w:r w:rsidRPr="0032190F">
        <w:rPr>
          <w:b/>
          <w:i/>
          <w:sz w:val="20"/>
          <w:szCs w:val="20"/>
          <w:lang w:val="fr-FR"/>
        </w:rPr>
        <w:lastRenderedPageBreak/>
        <w:tab/>
      </w:r>
      <w:r w:rsidRPr="0032190F">
        <w:rPr>
          <w:i/>
          <w:sz w:val="20"/>
          <w:szCs w:val="20"/>
          <w:lang w:val="fr-FR"/>
        </w:rPr>
        <w:t xml:space="preserve">C'est un affleurement très érodé situé au ras du sol. Il est allongé d'est en ouest et présente quelques décrochements sur sa face supérieure de pendage moyen 10° nord. Cette surface se trouve à trois mètres au nord du rebord d'une barre verticale sud, haute de plusieurs mètres et à un mètre au nord d'un affleurement gris, très érodé et couvert de lichens. La partie gravée est rouge avec des lichens jaunes. A dix centimètres d'un décrochement remarquer de la patine beige et orange, très lisse, vitrifiée, avec un numéro assez lisible </w:t>
      </w:r>
      <w:r w:rsidRPr="0032190F">
        <w:rPr>
          <w:i/>
          <w:sz w:val="20"/>
          <w:szCs w:val="20"/>
          <w:lang w:val="fr-FR"/>
        </w:rPr>
        <w:br/>
        <w:t>ZIV-GI-R23</w:t>
      </w:r>
      <w:r w:rsidRPr="00426505">
        <w:rPr>
          <w:rFonts w:ascii="Symbol" w:hAnsi="Symbol"/>
          <w:i/>
          <w:sz w:val="20"/>
          <w:szCs w:val="20"/>
        </w:rPr>
        <w:t></w:t>
      </w:r>
      <w:r w:rsidRPr="0032190F">
        <w:rPr>
          <w:i/>
          <w:sz w:val="20"/>
          <w:szCs w:val="20"/>
          <w:lang w:val="fr-FR"/>
        </w:rPr>
        <w:t>. En-dessous découvrir une "ombre" de corniforme au ras d'un nouveau décrochement. La partie la plus élevée de l'affleurement (haute de 0,1 m) porte de la patine rugueuse et érodée couleur orange vif. Rechercher aussi quelques textes très usés et peu nets.</w:t>
      </w:r>
    </w:p>
    <w:p w14:paraId="0C7E1811" w14:textId="77777777" w:rsidR="000152C6" w:rsidRPr="0032190F" w:rsidRDefault="000152C6" w:rsidP="000152C6">
      <w:pPr>
        <w:ind w:right="-196"/>
        <w:jc w:val="both"/>
        <w:rPr>
          <w:sz w:val="20"/>
          <w:szCs w:val="20"/>
          <w:lang w:val="fr-FR"/>
        </w:rPr>
      </w:pPr>
    </w:p>
    <w:p w14:paraId="5C6E00DE" w14:textId="77777777" w:rsidR="000152C6" w:rsidRPr="0032190F" w:rsidRDefault="000152C6" w:rsidP="000152C6">
      <w:pPr>
        <w:ind w:right="-196" w:firstLine="709"/>
        <w:jc w:val="both"/>
        <w:rPr>
          <w:sz w:val="20"/>
          <w:szCs w:val="20"/>
          <w:lang w:val="fr-FR"/>
        </w:rPr>
      </w:pPr>
      <w:r w:rsidRPr="0032190F">
        <w:rPr>
          <w:sz w:val="20"/>
          <w:szCs w:val="20"/>
          <w:lang w:val="fr-FR"/>
        </w:rPr>
        <w:t>Marcher quelques mètres vers le nord-est pour atteindre le bord d'une dépression. La roche suivante, bien colorée et plus ou moins entourée d'herbe est visible en contrebas. Descendre une quinzaine de mètres vers l'est.</w:t>
      </w:r>
    </w:p>
    <w:p w14:paraId="03242370" w14:textId="77777777" w:rsidR="000152C6" w:rsidRPr="0032190F" w:rsidRDefault="000152C6" w:rsidP="000152C6">
      <w:pPr>
        <w:ind w:right="-196"/>
        <w:jc w:val="both"/>
        <w:rPr>
          <w:sz w:val="20"/>
          <w:szCs w:val="20"/>
          <w:lang w:val="fr-FR"/>
        </w:rPr>
      </w:pPr>
    </w:p>
    <w:p w14:paraId="1C702A8D" w14:textId="77777777" w:rsidR="000152C6" w:rsidRPr="0032190F" w:rsidRDefault="000152C6" w:rsidP="000152C6">
      <w:pPr>
        <w:ind w:right="-196"/>
        <w:jc w:val="both"/>
        <w:rPr>
          <w:b/>
          <w:sz w:val="20"/>
          <w:szCs w:val="20"/>
          <w:lang w:val="fr-FR"/>
        </w:rPr>
      </w:pPr>
      <w:r w:rsidRPr="0032190F">
        <w:rPr>
          <w:b/>
          <w:sz w:val="20"/>
          <w:szCs w:val="20"/>
          <w:lang w:val="fr-FR"/>
        </w:rPr>
        <w:t xml:space="preserve">Roche R 23 </w:t>
      </w:r>
      <w:r w:rsidRPr="00426505">
        <w:rPr>
          <w:rFonts w:ascii="Symbol" w:hAnsi="Symbol"/>
          <w:b/>
          <w:sz w:val="20"/>
          <w:szCs w:val="20"/>
        </w:rPr>
        <w:t></w:t>
      </w:r>
      <w:r w:rsidRPr="0032190F">
        <w:rPr>
          <w:b/>
          <w:sz w:val="20"/>
          <w:szCs w:val="20"/>
          <w:lang w:val="fr-FR"/>
        </w:rPr>
        <w:t xml:space="preserve"> . Zone IV . Groupe I</w:t>
      </w:r>
    </w:p>
    <w:p w14:paraId="161D12CF" w14:textId="77777777" w:rsidR="000152C6" w:rsidRPr="0032190F" w:rsidRDefault="000152C6" w:rsidP="000152C6">
      <w:pPr>
        <w:ind w:right="-196"/>
        <w:jc w:val="both"/>
        <w:rPr>
          <w:b/>
          <w:i/>
          <w:sz w:val="20"/>
          <w:szCs w:val="20"/>
          <w:lang w:val="fr-FR"/>
        </w:rPr>
      </w:pPr>
      <w:r w:rsidRPr="0032190F">
        <w:rPr>
          <w:b/>
          <w:i/>
          <w:sz w:val="20"/>
          <w:szCs w:val="20"/>
          <w:lang w:val="fr-FR"/>
        </w:rPr>
        <w:t>Roche du goulet</w:t>
      </w:r>
    </w:p>
    <w:p w14:paraId="7467406D" w14:textId="77777777" w:rsidR="000152C6" w:rsidRPr="0032190F" w:rsidRDefault="000152C6" w:rsidP="000152C6">
      <w:pPr>
        <w:ind w:right="-196"/>
        <w:jc w:val="both"/>
        <w:rPr>
          <w:sz w:val="20"/>
          <w:szCs w:val="20"/>
          <w:lang w:val="fr-FR"/>
        </w:rPr>
      </w:pPr>
    </w:p>
    <w:p w14:paraId="381F7C66" w14:textId="77777777" w:rsidR="000152C6" w:rsidRPr="0032190F" w:rsidRDefault="000152C6" w:rsidP="000152C6">
      <w:pPr>
        <w:ind w:right="-196"/>
        <w:jc w:val="both"/>
        <w:rPr>
          <w:i/>
          <w:sz w:val="20"/>
          <w:szCs w:val="20"/>
          <w:lang w:val="fr-FR"/>
        </w:rPr>
      </w:pPr>
      <w:r w:rsidRPr="0032190F">
        <w:rPr>
          <w:b/>
          <w:i/>
          <w:sz w:val="20"/>
          <w:szCs w:val="20"/>
          <w:lang w:val="fr-FR"/>
        </w:rPr>
        <w:tab/>
      </w:r>
      <w:r w:rsidRPr="0032190F">
        <w:rPr>
          <w:i/>
          <w:sz w:val="20"/>
          <w:szCs w:val="20"/>
          <w:lang w:val="fr-FR"/>
        </w:rPr>
        <w:t>C'est un petit affleurement de grès gris patiné brun clair tirant sur l'orange, situé dans la pelouse. La face supérieure de la partie la plus basse est bosselée et non lisse, avec des fissures sud-est - nord-ouest et un décrochement au centre. Ses arêtes sud, est et nord sont au ras de l'herbe. A l'ouest et au nord, après un palier, la roche se poursuit et présente une marche de 0,5 m. Repérer au coin sud-est un petit V piqueté et à 0,15 m au-dessous le numéro inscrit ZIV-GI- R23</w:t>
      </w:r>
      <w:r w:rsidRPr="00426505">
        <w:rPr>
          <w:rFonts w:ascii="Symbol" w:hAnsi="Symbol"/>
          <w:i/>
          <w:sz w:val="20"/>
          <w:szCs w:val="20"/>
        </w:rPr>
        <w:t></w:t>
      </w:r>
      <w:r w:rsidRPr="0032190F">
        <w:rPr>
          <w:i/>
          <w:sz w:val="20"/>
          <w:szCs w:val="20"/>
          <w:lang w:val="fr-FR"/>
        </w:rPr>
        <w:t>.</w:t>
      </w:r>
    </w:p>
    <w:p w14:paraId="2AF436FD" w14:textId="77777777" w:rsidR="000152C6" w:rsidRPr="0032190F" w:rsidRDefault="000152C6" w:rsidP="000152C6">
      <w:pPr>
        <w:ind w:right="-196"/>
        <w:jc w:val="both"/>
        <w:rPr>
          <w:sz w:val="20"/>
          <w:szCs w:val="20"/>
          <w:lang w:val="fr-FR"/>
        </w:rPr>
      </w:pPr>
    </w:p>
    <w:p w14:paraId="75EE4AE5" w14:textId="77777777" w:rsidR="000152C6" w:rsidRPr="0032190F" w:rsidRDefault="000152C6" w:rsidP="000152C6">
      <w:pPr>
        <w:ind w:right="-196"/>
        <w:jc w:val="both"/>
        <w:rPr>
          <w:sz w:val="20"/>
          <w:szCs w:val="20"/>
          <w:lang w:val="fr-FR"/>
        </w:rPr>
      </w:pPr>
      <w:r w:rsidRPr="0032190F">
        <w:rPr>
          <w:sz w:val="20"/>
          <w:szCs w:val="20"/>
          <w:lang w:val="fr-FR"/>
        </w:rPr>
        <w:t xml:space="preserve">Remonter jusqu’à la roche 23 </w:t>
      </w:r>
      <w:r w:rsidRPr="00426505">
        <w:rPr>
          <w:rFonts w:ascii="Symbol" w:hAnsi="Symbol"/>
          <w:sz w:val="20"/>
          <w:szCs w:val="20"/>
        </w:rPr>
        <w:t></w:t>
      </w:r>
      <w:r w:rsidRPr="0032190F">
        <w:rPr>
          <w:sz w:val="20"/>
          <w:szCs w:val="20"/>
          <w:lang w:val="fr-FR"/>
        </w:rPr>
        <w:t xml:space="preserve">, se diriger quelques mètres vers le nord-ouest pour trouver un passage très facile conduisant au palier supérieur. Traverser ce plateau vers le nord. A l’est le dessus des falaises est rocheux et horizontal. Repérer un bloc fracassé à face supérieure rouge sur ce plateau rocheux bordé au nord par de nouvelles falaises face au sud. </w:t>
      </w:r>
    </w:p>
    <w:p w14:paraId="51BC1BDE" w14:textId="77777777" w:rsidR="000152C6" w:rsidRPr="0032190F" w:rsidRDefault="000152C6" w:rsidP="000152C6">
      <w:pPr>
        <w:ind w:right="-196" w:firstLine="709"/>
        <w:jc w:val="both"/>
        <w:rPr>
          <w:sz w:val="20"/>
          <w:szCs w:val="20"/>
          <w:lang w:val="fr-FR"/>
        </w:rPr>
      </w:pPr>
    </w:p>
    <w:p w14:paraId="3885E40C" w14:textId="77777777" w:rsidR="000152C6" w:rsidRPr="0032190F" w:rsidRDefault="000152C6" w:rsidP="000152C6">
      <w:pPr>
        <w:ind w:right="-196"/>
        <w:jc w:val="both"/>
        <w:rPr>
          <w:b/>
          <w:sz w:val="20"/>
          <w:szCs w:val="20"/>
          <w:lang w:val="fr-FR"/>
        </w:rPr>
      </w:pPr>
      <w:r w:rsidRPr="0032190F">
        <w:rPr>
          <w:b/>
          <w:sz w:val="20"/>
          <w:szCs w:val="20"/>
          <w:lang w:val="fr-FR"/>
        </w:rPr>
        <w:t xml:space="preserve">Roche 24 </w:t>
      </w:r>
      <w:r w:rsidRPr="00426505">
        <w:rPr>
          <w:rFonts w:ascii="Symbol" w:hAnsi="Symbol"/>
          <w:b/>
          <w:sz w:val="20"/>
          <w:szCs w:val="20"/>
        </w:rPr>
        <w:t></w:t>
      </w:r>
      <w:r w:rsidRPr="0032190F">
        <w:rPr>
          <w:b/>
          <w:sz w:val="20"/>
          <w:szCs w:val="20"/>
          <w:lang w:val="fr-FR"/>
        </w:rPr>
        <w:t xml:space="preserve"> H . Zone IV . Groupe I</w:t>
      </w:r>
    </w:p>
    <w:p w14:paraId="038A7662" w14:textId="77777777" w:rsidR="000152C6" w:rsidRPr="005472E1" w:rsidRDefault="000152C6" w:rsidP="000152C6">
      <w:pPr>
        <w:rPr>
          <w:rStyle w:val="Emphasis"/>
          <w:bCs/>
          <w:i w:val="0"/>
          <w:sz w:val="20"/>
          <w:lang w:val="fr-FR"/>
        </w:rPr>
      </w:pPr>
      <w:r w:rsidRPr="005472E1">
        <w:rPr>
          <w:rStyle w:val="Emphasis"/>
          <w:bCs/>
          <w:i w:val="0"/>
          <w:sz w:val="20"/>
          <w:lang w:val="fr-FR"/>
        </w:rPr>
        <w:t>Roche rouge de Maria Maddalena Marro</w:t>
      </w:r>
    </w:p>
    <w:p w14:paraId="71EC2ECB" w14:textId="77777777" w:rsidR="000152C6" w:rsidRPr="0032190F" w:rsidRDefault="000152C6" w:rsidP="000152C6">
      <w:pPr>
        <w:rPr>
          <w:rStyle w:val="Emphasis"/>
          <w:b/>
          <w:i w:val="0"/>
          <w:lang w:val="fr-FR"/>
        </w:rPr>
      </w:pPr>
    </w:p>
    <w:p w14:paraId="0CCC0D7F" w14:textId="77777777" w:rsidR="000152C6" w:rsidRPr="0032190F" w:rsidRDefault="000152C6" w:rsidP="000152C6">
      <w:pPr>
        <w:ind w:right="-196"/>
        <w:jc w:val="both"/>
        <w:rPr>
          <w:sz w:val="20"/>
          <w:szCs w:val="20"/>
          <w:lang w:val="fr-FR"/>
        </w:rPr>
      </w:pPr>
      <w:r w:rsidRPr="0032190F">
        <w:rPr>
          <w:sz w:val="20"/>
          <w:szCs w:val="20"/>
          <w:highlight w:val="yellow"/>
          <w:lang w:val="fr-FR"/>
        </w:rPr>
        <w:t>NON PLACEE</w:t>
      </w:r>
    </w:p>
    <w:p w14:paraId="0B2E7C69" w14:textId="77777777" w:rsidR="000152C6" w:rsidRPr="0032190F" w:rsidRDefault="000152C6" w:rsidP="000152C6">
      <w:pPr>
        <w:ind w:right="-196"/>
        <w:jc w:val="both"/>
        <w:rPr>
          <w:sz w:val="20"/>
          <w:szCs w:val="20"/>
          <w:lang w:val="fr-FR"/>
        </w:rPr>
      </w:pPr>
    </w:p>
    <w:p w14:paraId="11676F43" w14:textId="77777777" w:rsidR="000152C6" w:rsidRPr="0032190F" w:rsidRDefault="000152C6" w:rsidP="000152C6">
      <w:pPr>
        <w:ind w:right="-196"/>
        <w:jc w:val="both"/>
        <w:rPr>
          <w:sz w:val="20"/>
          <w:szCs w:val="20"/>
          <w:lang w:val="fr-FR"/>
        </w:rPr>
      </w:pPr>
      <w:r w:rsidRPr="0032190F">
        <w:rPr>
          <w:highlight w:val="yellow"/>
          <w:lang w:val="fr-FR"/>
        </w:rPr>
        <w:t>ZIV GI R24 alpha H  : roche rouge de maria maddelelna Marro. A l'ouest de R 23gamma H mais pas  directement accessible facilement. Bloc fracassé sur le dessus de falaises et bordé au nord par de nouvelles falaises verticales sud.</w:t>
      </w:r>
    </w:p>
    <w:p w14:paraId="482409C6" w14:textId="77777777" w:rsidR="000152C6" w:rsidRPr="0032190F" w:rsidRDefault="000152C6" w:rsidP="000152C6">
      <w:pPr>
        <w:ind w:right="-196"/>
        <w:jc w:val="both"/>
        <w:rPr>
          <w:sz w:val="20"/>
          <w:szCs w:val="20"/>
          <w:lang w:val="fr-FR"/>
        </w:rPr>
      </w:pPr>
    </w:p>
    <w:p w14:paraId="2997BFC2" w14:textId="7443D369" w:rsidR="000152C6" w:rsidRPr="0032190F" w:rsidRDefault="000152C6" w:rsidP="000152C6">
      <w:pPr>
        <w:ind w:right="-196"/>
        <w:jc w:val="both"/>
        <w:rPr>
          <w:i/>
          <w:sz w:val="20"/>
          <w:szCs w:val="20"/>
          <w:lang w:val="fr-FR"/>
        </w:rPr>
      </w:pPr>
      <w:r w:rsidRPr="0032190F">
        <w:rPr>
          <w:b/>
          <w:i/>
          <w:sz w:val="20"/>
          <w:szCs w:val="20"/>
          <w:lang w:val="fr-FR"/>
        </w:rPr>
        <w:tab/>
      </w:r>
      <w:r w:rsidRPr="0032190F">
        <w:rPr>
          <w:i/>
          <w:sz w:val="20"/>
          <w:szCs w:val="20"/>
          <w:lang w:val="fr-FR"/>
        </w:rPr>
        <w:t xml:space="preserve">C'est un bloc allongé d’est en ouest, fracturéen deuxselon cette direction. Sa face supérieure est partiellement couverte de patine presque rouge. Le morceau du sud, </w:t>
      </w:r>
      <w:r w:rsidRPr="0032190F">
        <w:rPr>
          <w:b/>
          <w:i/>
          <w:sz w:val="20"/>
          <w:szCs w:val="20"/>
          <w:lang w:val="fr-FR"/>
        </w:rPr>
        <w:t>face b</w:t>
      </w:r>
      <w:r w:rsidRPr="0032190F">
        <w:rPr>
          <w:i/>
          <w:sz w:val="20"/>
          <w:szCs w:val="20"/>
          <w:lang w:val="fr-FR"/>
        </w:rPr>
        <w:t xml:space="preserve">, (1,2 m par 0,3 m, de léger pendage est) porte des gravures historiques, Maro Maria Maddalena 1920, une triple </w:t>
      </w:r>
      <w:hyperlink r:id="rId14074" w:anchor="Typ_Bego_xHisto_Marelles" w:history="1">
        <w:r w:rsidR="000F030B" w:rsidRPr="0032190F">
          <w:rPr>
            <w:rStyle w:val="Hyperlink"/>
            <w:i/>
            <w:sz w:val="20"/>
            <w:szCs w:val="20"/>
            <w:lang w:val="fr-FR"/>
          </w:rPr>
          <w:t>marelle</w:t>
        </w:r>
      </w:hyperlink>
      <w:r w:rsidRPr="0032190F">
        <w:rPr>
          <w:i/>
          <w:sz w:val="20"/>
          <w:szCs w:val="20"/>
          <w:lang w:val="fr-FR"/>
        </w:rPr>
        <w:t xml:space="preserve">, quelques textes peu nets et </w:t>
      </w:r>
      <w:r w:rsidRPr="0032190F">
        <w:rPr>
          <w:b/>
          <w:i/>
          <w:sz w:val="20"/>
          <w:szCs w:val="20"/>
          <w:lang w:val="fr-FR"/>
        </w:rPr>
        <w:t>des cupules</w:t>
      </w:r>
      <w:r w:rsidRPr="0032190F">
        <w:rPr>
          <w:i/>
          <w:sz w:val="20"/>
          <w:szCs w:val="20"/>
          <w:lang w:val="fr-FR"/>
        </w:rPr>
        <w:t xml:space="preserve"> plus ou moins patinées. Le morceau situé au nord (2,2 m par 0,7 m, de léger pendage est) a sa face supérieure, </w:t>
      </w:r>
      <w:r w:rsidRPr="0032190F">
        <w:rPr>
          <w:b/>
          <w:i/>
          <w:sz w:val="20"/>
          <w:szCs w:val="20"/>
          <w:lang w:val="fr-FR"/>
        </w:rPr>
        <w:t>face a</w:t>
      </w:r>
      <w:r w:rsidRPr="0032190F">
        <w:rPr>
          <w:i/>
          <w:sz w:val="20"/>
          <w:szCs w:val="20"/>
          <w:lang w:val="fr-FR"/>
        </w:rPr>
        <w:t>, creusée en gouttière large et peu profonde. Les initiales M et A (très peu patinées) y sont tracées en cursive ainsi que des zigzags.</w:t>
      </w:r>
    </w:p>
    <w:p w14:paraId="3DA42C40" w14:textId="77777777" w:rsidR="000152C6" w:rsidRPr="0032190F" w:rsidRDefault="000152C6" w:rsidP="000152C6">
      <w:pPr>
        <w:ind w:right="-196"/>
        <w:jc w:val="both"/>
        <w:rPr>
          <w:i/>
          <w:sz w:val="20"/>
          <w:szCs w:val="20"/>
          <w:lang w:val="fr-FR"/>
        </w:rPr>
      </w:pPr>
    </w:p>
    <w:p w14:paraId="5E42649F" w14:textId="77777777" w:rsidR="000152C6" w:rsidRPr="0032190F" w:rsidRDefault="000152C6" w:rsidP="000152C6">
      <w:pPr>
        <w:ind w:right="-196"/>
        <w:jc w:val="both"/>
        <w:rPr>
          <w:sz w:val="20"/>
          <w:szCs w:val="20"/>
          <w:lang w:val="fr-FR"/>
        </w:rPr>
      </w:pPr>
      <w:r w:rsidRPr="0032190F">
        <w:rPr>
          <w:sz w:val="20"/>
          <w:szCs w:val="20"/>
          <w:lang w:val="fr-FR"/>
        </w:rPr>
        <w:tab/>
        <w:t>Monter de sept mètres vers le nord-ouest et s’introduire entre deux grands blocs éboulés de la falaise. Celui situé au nord présente une grand face irrégulière tournée vers le sud et haute de plus de trois mètres. Celui situé au sud, plus ou moins tabulaire, possède une face supérieure très vaste (5 m par 5 m, de pendage 20° sud-est ). Examiner sa face nord.</w:t>
      </w:r>
    </w:p>
    <w:p w14:paraId="341B0BA4" w14:textId="77777777" w:rsidR="000152C6" w:rsidRPr="0032190F" w:rsidRDefault="000152C6" w:rsidP="000152C6">
      <w:pPr>
        <w:ind w:right="-196"/>
        <w:jc w:val="both"/>
        <w:rPr>
          <w:sz w:val="20"/>
          <w:szCs w:val="20"/>
          <w:lang w:val="fr-FR"/>
        </w:rPr>
      </w:pPr>
    </w:p>
    <w:p w14:paraId="0C9A714A" w14:textId="77777777" w:rsidR="000152C6" w:rsidRPr="0032190F" w:rsidRDefault="000152C6" w:rsidP="000152C6">
      <w:pPr>
        <w:ind w:right="-196"/>
        <w:jc w:val="both"/>
        <w:rPr>
          <w:b/>
          <w:sz w:val="20"/>
          <w:szCs w:val="20"/>
          <w:lang w:val="fr-FR"/>
        </w:rPr>
      </w:pPr>
      <w:r w:rsidRPr="0032190F">
        <w:rPr>
          <w:b/>
          <w:sz w:val="20"/>
          <w:szCs w:val="20"/>
          <w:lang w:val="fr-FR"/>
        </w:rPr>
        <w:t xml:space="preserve">Roche R 24 </w:t>
      </w:r>
      <w:r w:rsidRPr="00426505">
        <w:rPr>
          <w:rFonts w:ascii="Symbol" w:hAnsi="Symbol"/>
          <w:b/>
          <w:sz w:val="20"/>
          <w:szCs w:val="20"/>
        </w:rPr>
        <w:t></w:t>
      </w:r>
      <w:r w:rsidRPr="0032190F">
        <w:rPr>
          <w:b/>
          <w:sz w:val="20"/>
          <w:szCs w:val="20"/>
          <w:lang w:val="fr-FR"/>
        </w:rPr>
        <w:t xml:space="preserve"> H . Zone IV . Groupe I</w:t>
      </w:r>
    </w:p>
    <w:p w14:paraId="1BF8EE24" w14:textId="77777777" w:rsidR="000152C6" w:rsidRPr="0032190F" w:rsidRDefault="000152C6" w:rsidP="000152C6">
      <w:pPr>
        <w:rPr>
          <w:b/>
          <w:lang w:val="fr-FR"/>
        </w:rPr>
      </w:pPr>
      <w:r w:rsidRPr="0032190F">
        <w:rPr>
          <w:lang w:val="fr-FR"/>
        </w:rPr>
        <w:t>Roche d’Arnolfo chasseur alpin</w:t>
      </w:r>
    </w:p>
    <w:p w14:paraId="37D48EC8" w14:textId="77777777" w:rsidR="000152C6" w:rsidRPr="0032190F" w:rsidRDefault="000152C6" w:rsidP="000152C6">
      <w:pPr>
        <w:ind w:right="-196"/>
        <w:jc w:val="both"/>
        <w:rPr>
          <w:sz w:val="20"/>
          <w:szCs w:val="20"/>
          <w:lang w:val="fr-FR"/>
        </w:rPr>
      </w:pPr>
    </w:p>
    <w:p w14:paraId="70764EDE" w14:textId="77777777" w:rsidR="000152C6" w:rsidRPr="0032190F" w:rsidRDefault="000152C6" w:rsidP="000152C6">
      <w:pPr>
        <w:ind w:right="-196"/>
        <w:jc w:val="both"/>
        <w:rPr>
          <w:i/>
          <w:sz w:val="20"/>
          <w:szCs w:val="20"/>
          <w:lang w:val="fr-FR"/>
        </w:rPr>
      </w:pPr>
      <w:r w:rsidRPr="0032190F">
        <w:rPr>
          <w:b/>
          <w:i/>
          <w:sz w:val="20"/>
          <w:szCs w:val="20"/>
          <w:lang w:val="fr-FR"/>
        </w:rPr>
        <w:tab/>
      </w:r>
      <w:r w:rsidRPr="0032190F">
        <w:rPr>
          <w:i/>
          <w:sz w:val="20"/>
          <w:szCs w:val="20"/>
          <w:lang w:val="fr-FR"/>
        </w:rPr>
        <w:t>C'est une face verticale nord toujours située à l’ombre, (5,0 m d’est en ouest, haute de 0,4 m à l’est, dans sa partie inférieure, et de 1,3 m à l’ouest). La surface très irrégulière présente des décrochements verticaux et de l’érosion glaciaire qui forme des ondulations allongées d’est en ouest .La patine est très lisse, vitrifiée de teinte verte et orange. Un texte, Arnolfo Francesco Soldate degli alpini classe 1900 1 sept 192?, est écrit en cursive.</w:t>
      </w:r>
    </w:p>
    <w:p w14:paraId="05BC8E0B" w14:textId="77777777" w:rsidR="000152C6" w:rsidRPr="0032190F" w:rsidRDefault="000152C6" w:rsidP="000152C6">
      <w:pPr>
        <w:ind w:right="-196"/>
        <w:jc w:val="both"/>
        <w:rPr>
          <w:i/>
          <w:sz w:val="20"/>
          <w:szCs w:val="20"/>
          <w:lang w:val="fr-FR"/>
        </w:rPr>
      </w:pPr>
    </w:p>
    <w:p w14:paraId="2DA1E4FC" w14:textId="77777777" w:rsidR="000152C6" w:rsidRPr="0032190F" w:rsidRDefault="000152C6" w:rsidP="000152C6">
      <w:pPr>
        <w:pStyle w:val="BodyText2"/>
        <w:rPr>
          <w:sz w:val="20"/>
          <w:szCs w:val="20"/>
        </w:rPr>
      </w:pPr>
      <w:r w:rsidRPr="0032190F">
        <w:rPr>
          <w:sz w:val="20"/>
          <w:szCs w:val="20"/>
        </w:rPr>
        <w:tab/>
        <w:t xml:space="preserve">Monter une dizaine de mètres vers l’ouest en passant au ras de parois déchiquetées successives, toutes situées face au sud. La pente devient de plus en plus raide. Quelques mètres sous la crête se trouve un palier rocheux faillé </w:t>
      </w:r>
      <w:r w:rsidRPr="0032190F">
        <w:rPr>
          <w:sz w:val="20"/>
          <w:szCs w:val="20"/>
        </w:rPr>
        <w:lastRenderedPageBreak/>
        <w:t xml:space="preserve">d’est en ouest et donnant de petites barres verticales est. Le passage se rétrécit entre une paroi face au sud et une avancée du palier. Examiner le dessus de cette pointe. </w:t>
      </w:r>
    </w:p>
    <w:p w14:paraId="36DA58BC" w14:textId="77777777" w:rsidR="000152C6" w:rsidRPr="0032190F" w:rsidRDefault="000152C6" w:rsidP="000152C6">
      <w:pPr>
        <w:ind w:right="-196"/>
        <w:jc w:val="both"/>
        <w:rPr>
          <w:sz w:val="20"/>
          <w:szCs w:val="20"/>
          <w:lang w:val="fr-FR"/>
        </w:rPr>
      </w:pPr>
    </w:p>
    <w:p w14:paraId="718AFF2F" w14:textId="77777777" w:rsidR="000152C6" w:rsidRPr="0032190F" w:rsidRDefault="000152C6" w:rsidP="000152C6">
      <w:pPr>
        <w:ind w:right="-196"/>
        <w:jc w:val="both"/>
        <w:rPr>
          <w:b/>
          <w:sz w:val="20"/>
          <w:szCs w:val="20"/>
          <w:lang w:val="fr-FR"/>
        </w:rPr>
      </w:pPr>
      <w:r w:rsidRPr="0032190F">
        <w:rPr>
          <w:b/>
          <w:sz w:val="20"/>
          <w:szCs w:val="20"/>
          <w:lang w:val="fr-FR"/>
        </w:rPr>
        <w:t xml:space="preserve">Roche R 24 </w:t>
      </w:r>
      <w:r w:rsidRPr="00426505">
        <w:rPr>
          <w:rFonts w:ascii="Symbol" w:hAnsi="Symbol"/>
          <w:b/>
          <w:sz w:val="20"/>
          <w:szCs w:val="20"/>
        </w:rPr>
        <w:t></w:t>
      </w:r>
      <w:r w:rsidRPr="0032190F">
        <w:rPr>
          <w:b/>
          <w:sz w:val="20"/>
          <w:szCs w:val="20"/>
          <w:lang w:val="fr-FR"/>
        </w:rPr>
        <w:t xml:space="preserve"> . Zone IV . Groupe I</w:t>
      </w:r>
    </w:p>
    <w:p w14:paraId="7C6C9493" w14:textId="77777777" w:rsidR="000152C6" w:rsidRPr="0032190F" w:rsidRDefault="000152C6" w:rsidP="000152C6">
      <w:pPr>
        <w:ind w:right="-196"/>
        <w:jc w:val="both"/>
        <w:rPr>
          <w:b/>
          <w:i/>
          <w:sz w:val="20"/>
          <w:szCs w:val="20"/>
          <w:lang w:val="fr-FR"/>
        </w:rPr>
      </w:pPr>
      <w:r w:rsidRPr="0032190F">
        <w:rPr>
          <w:b/>
          <w:i/>
          <w:sz w:val="20"/>
          <w:szCs w:val="20"/>
          <w:lang w:val="fr-FR"/>
        </w:rPr>
        <w:t>Roche du grand corniforme horizontal</w:t>
      </w:r>
    </w:p>
    <w:p w14:paraId="6C8CB7D2" w14:textId="77777777" w:rsidR="000152C6" w:rsidRPr="0032190F" w:rsidRDefault="000152C6" w:rsidP="000152C6">
      <w:pPr>
        <w:ind w:right="-196"/>
        <w:jc w:val="both"/>
        <w:rPr>
          <w:sz w:val="20"/>
          <w:szCs w:val="20"/>
          <w:lang w:val="fr-FR"/>
        </w:rPr>
      </w:pPr>
    </w:p>
    <w:p w14:paraId="6D74ED32" w14:textId="77777777" w:rsidR="000152C6" w:rsidRPr="0032190F" w:rsidRDefault="000152C6" w:rsidP="000152C6">
      <w:pPr>
        <w:pStyle w:val="BodyText"/>
        <w:rPr>
          <w:sz w:val="20"/>
          <w:szCs w:val="20"/>
        </w:rPr>
      </w:pPr>
      <w:r w:rsidRPr="0032190F">
        <w:rPr>
          <w:sz w:val="20"/>
          <w:szCs w:val="20"/>
        </w:rPr>
        <w:tab/>
        <w:t>C’est une surface horizontale en forme de triangle rectangle (1,0 m d’est en ouest par 0,8 m). Un beau et grand corniforme (18 cm de haut par 14 cm de large) y est gravé. Son corps est rectangulaire avec des angulationss douces et ses cornes légèrement divergentes sont arrondies. Une plage se trouve au centre des extrémités des cornes. La roche est une pélite verte, couverte de patine orangée et schistosée verticalement, ce qui a provoqué une certaine dégradation de la gravure.</w:t>
      </w:r>
    </w:p>
    <w:p w14:paraId="39BC8562" w14:textId="77777777" w:rsidR="000152C6" w:rsidRPr="0032190F" w:rsidRDefault="000152C6" w:rsidP="000152C6">
      <w:pPr>
        <w:pStyle w:val="BodyText"/>
        <w:ind w:firstLine="709"/>
        <w:rPr>
          <w:sz w:val="20"/>
          <w:szCs w:val="20"/>
        </w:rPr>
      </w:pPr>
      <w:r w:rsidRPr="0032190F">
        <w:rPr>
          <w:sz w:val="20"/>
          <w:szCs w:val="20"/>
        </w:rPr>
        <w:t>Près de l’arête est- ouest située au sud se trouvent les lettres N et L et le chiffre 87.</w:t>
      </w:r>
    </w:p>
    <w:p w14:paraId="1055E1F0" w14:textId="77777777" w:rsidR="000152C6" w:rsidRPr="0032190F" w:rsidRDefault="000152C6" w:rsidP="000152C6">
      <w:pPr>
        <w:ind w:right="-196"/>
        <w:jc w:val="both"/>
        <w:rPr>
          <w:sz w:val="20"/>
          <w:szCs w:val="20"/>
          <w:lang w:val="fr-FR"/>
        </w:rPr>
      </w:pPr>
    </w:p>
    <w:p w14:paraId="49C965CA" w14:textId="77777777" w:rsidR="000152C6" w:rsidRPr="0032190F" w:rsidRDefault="000152C6" w:rsidP="000152C6">
      <w:pPr>
        <w:ind w:right="-196"/>
        <w:jc w:val="both"/>
        <w:rPr>
          <w:sz w:val="20"/>
          <w:szCs w:val="20"/>
          <w:lang w:val="fr-FR"/>
        </w:rPr>
      </w:pPr>
      <w:r w:rsidRPr="0032190F">
        <w:rPr>
          <w:b/>
          <w:sz w:val="20"/>
          <w:szCs w:val="20"/>
          <w:lang w:val="fr-FR"/>
        </w:rPr>
        <w:t>Repère</w:t>
      </w:r>
      <w:r w:rsidRPr="0032190F">
        <w:rPr>
          <w:sz w:val="20"/>
          <w:szCs w:val="20"/>
          <w:lang w:val="fr-FR"/>
        </w:rPr>
        <w:t xml:space="preserve"> : plus haut, à quelques mètres vers le sud-ouest se trouve le bord sud du palier supérieur. Ce collet est situé à une dizaine de mètres au nord-est de la roche 5G du groupe II. Cette roche est en contrebas d’environ deux mètres. </w:t>
      </w:r>
    </w:p>
    <w:p w14:paraId="4E52D9AA" w14:textId="77777777" w:rsidR="000152C6" w:rsidRPr="0032190F" w:rsidRDefault="000152C6" w:rsidP="000152C6">
      <w:pPr>
        <w:ind w:right="-196"/>
        <w:jc w:val="both"/>
        <w:rPr>
          <w:sz w:val="20"/>
          <w:szCs w:val="20"/>
          <w:lang w:val="fr-FR"/>
        </w:rPr>
      </w:pPr>
    </w:p>
    <w:p w14:paraId="5B751C15" w14:textId="77777777" w:rsidR="000152C6" w:rsidRPr="0032190F" w:rsidRDefault="000152C6" w:rsidP="000152C6">
      <w:pPr>
        <w:ind w:right="-196"/>
        <w:jc w:val="both"/>
        <w:rPr>
          <w:sz w:val="20"/>
          <w:szCs w:val="20"/>
          <w:lang w:val="fr-FR"/>
        </w:rPr>
      </w:pPr>
      <w:r w:rsidRPr="0032190F">
        <w:rPr>
          <w:sz w:val="20"/>
          <w:szCs w:val="20"/>
          <w:lang w:val="fr-FR"/>
        </w:rPr>
        <w:tab/>
        <w:t>Partir vers le nord une quarantaine de mètres pour atteindre une grande dalle basse orange de léger pendage sud-est, qui fait suite à un espace herbeux. Elle est divisée par de larges fissures emplies d’herbe</w:t>
      </w:r>
    </w:p>
    <w:p w14:paraId="36C33CDA" w14:textId="77777777" w:rsidR="000152C6" w:rsidRPr="0032190F" w:rsidRDefault="000152C6" w:rsidP="000152C6">
      <w:pPr>
        <w:ind w:right="-196"/>
        <w:jc w:val="both"/>
        <w:rPr>
          <w:sz w:val="20"/>
          <w:szCs w:val="20"/>
          <w:lang w:val="fr-FR"/>
        </w:rPr>
      </w:pPr>
      <w:r w:rsidRPr="0032190F">
        <w:rPr>
          <w:sz w:val="20"/>
          <w:szCs w:val="20"/>
          <w:lang w:val="fr-FR"/>
        </w:rPr>
        <w:tab/>
      </w:r>
    </w:p>
    <w:p w14:paraId="7B024E42" w14:textId="77777777" w:rsidR="000152C6" w:rsidRPr="0032190F" w:rsidRDefault="000152C6" w:rsidP="000152C6">
      <w:pPr>
        <w:ind w:right="-196"/>
        <w:jc w:val="both"/>
        <w:rPr>
          <w:b/>
          <w:sz w:val="20"/>
          <w:szCs w:val="20"/>
          <w:lang w:val="fr-FR"/>
        </w:rPr>
      </w:pPr>
      <w:r w:rsidRPr="0032190F">
        <w:rPr>
          <w:b/>
          <w:sz w:val="20"/>
          <w:szCs w:val="20"/>
          <w:lang w:val="fr-FR"/>
        </w:rPr>
        <w:t xml:space="preserve">Roche R 24 </w:t>
      </w:r>
      <w:r w:rsidRPr="00426505">
        <w:rPr>
          <w:rFonts w:ascii="Symbol" w:hAnsi="Symbol"/>
          <w:b/>
          <w:sz w:val="20"/>
          <w:szCs w:val="20"/>
        </w:rPr>
        <w:t></w:t>
      </w:r>
      <w:r w:rsidRPr="0032190F">
        <w:rPr>
          <w:b/>
          <w:sz w:val="20"/>
          <w:szCs w:val="20"/>
          <w:lang w:val="fr-FR"/>
        </w:rPr>
        <w:t xml:space="preserve"> . Zone IV . Groupe I</w:t>
      </w:r>
    </w:p>
    <w:p w14:paraId="22813CBB" w14:textId="77777777" w:rsidR="000152C6" w:rsidRPr="0032190F" w:rsidRDefault="000152C6" w:rsidP="000152C6">
      <w:pPr>
        <w:ind w:right="-196"/>
        <w:jc w:val="both"/>
        <w:rPr>
          <w:b/>
          <w:i/>
          <w:sz w:val="20"/>
          <w:szCs w:val="20"/>
          <w:lang w:val="fr-FR"/>
        </w:rPr>
      </w:pPr>
      <w:r w:rsidRPr="0032190F">
        <w:rPr>
          <w:b/>
          <w:i/>
          <w:sz w:val="20"/>
          <w:szCs w:val="20"/>
          <w:lang w:val="fr-FR"/>
        </w:rPr>
        <w:t>Roche du corniforme près des gravillons</w:t>
      </w:r>
    </w:p>
    <w:p w14:paraId="5303840F" w14:textId="77777777" w:rsidR="000152C6" w:rsidRPr="0032190F" w:rsidRDefault="000152C6" w:rsidP="000152C6">
      <w:pPr>
        <w:ind w:right="-196"/>
        <w:jc w:val="both"/>
        <w:rPr>
          <w:sz w:val="20"/>
          <w:szCs w:val="20"/>
          <w:lang w:val="fr-FR"/>
        </w:rPr>
      </w:pPr>
    </w:p>
    <w:p w14:paraId="48EE2125" w14:textId="77777777" w:rsidR="000152C6" w:rsidRPr="0032190F" w:rsidRDefault="000152C6" w:rsidP="000152C6">
      <w:pPr>
        <w:ind w:right="-196"/>
        <w:jc w:val="both"/>
        <w:rPr>
          <w:i/>
          <w:sz w:val="20"/>
          <w:szCs w:val="20"/>
          <w:lang w:val="fr-FR"/>
        </w:rPr>
      </w:pPr>
      <w:r w:rsidRPr="0032190F">
        <w:rPr>
          <w:b/>
          <w:i/>
          <w:sz w:val="20"/>
          <w:szCs w:val="20"/>
          <w:lang w:val="fr-FR"/>
        </w:rPr>
        <w:tab/>
      </w:r>
      <w:r w:rsidRPr="0032190F">
        <w:rPr>
          <w:i/>
          <w:sz w:val="20"/>
          <w:szCs w:val="20"/>
          <w:lang w:val="fr-FR"/>
        </w:rPr>
        <w:t>Examiner la deuxième fissure à partir du bord ouest. Un corniforme est gravé à l’est de cette fissure et à un mètre au sud d’un palier rempli de gravillons, bordé d’herbe et d’une petite paroi face au sud.</w:t>
      </w:r>
    </w:p>
    <w:p w14:paraId="727A5F48" w14:textId="77777777" w:rsidR="000152C6" w:rsidRPr="0032190F" w:rsidRDefault="000152C6" w:rsidP="000152C6">
      <w:pPr>
        <w:ind w:right="-196"/>
        <w:jc w:val="both"/>
        <w:rPr>
          <w:i/>
          <w:sz w:val="20"/>
          <w:szCs w:val="20"/>
          <w:lang w:val="fr-FR"/>
        </w:rPr>
      </w:pPr>
    </w:p>
    <w:p w14:paraId="5BA63B00" w14:textId="77777777" w:rsidR="000152C6" w:rsidRPr="0032190F" w:rsidRDefault="000152C6" w:rsidP="000152C6">
      <w:pPr>
        <w:ind w:right="-196" w:firstLine="709"/>
        <w:jc w:val="both"/>
        <w:rPr>
          <w:sz w:val="20"/>
          <w:szCs w:val="20"/>
          <w:lang w:val="fr-FR"/>
        </w:rPr>
      </w:pPr>
      <w:r w:rsidRPr="0032190F">
        <w:rPr>
          <w:sz w:val="20"/>
          <w:szCs w:val="20"/>
          <w:lang w:val="fr-FR"/>
        </w:rPr>
        <w:t>Aller à trois mètres au nord-est en traversant la dalle jusqu’à atteindre son rebord est, longé par un ruban d’herbe large de 0,5 m et d’orientation nord – sud.</w:t>
      </w:r>
    </w:p>
    <w:p w14:paraId="133253EE" w14:textId="77777777" w:rsidR="000152C6" w:rsidRPr="0032190F" w:rsidRDefault="000152C6" w:rsidP="000152C6">
      <w:pPr>
        <w:ind w:right="-196"/>
        <w:jc w:val="both"/>
        <w:rPr>
          <w:sz w:val="20"/>
          <w:szCs w:val="20"/>
          <w:lang w:val="fr-FR"/>
        </w:rPr>
      </w:pPr>
    </w:p>
    <w:p w14:paraId="0CCA9EA4" w14:textId="77777777" w:rsidR="000152C6" w:rsidRPr="0032190F" w:rsidRDefault="000152C6" w:rsidP="000152C6">
      <w:pPr>
        <w:ind w:right="-196"/>
        <w:jc w:val="both"/>
        <w:rPr>
          <w:b/>
          <w:sz w:val="20"/>
          <w:szCs w:val="20"/>
          <w:lang w:val="fr-FR"/>
        </w:rPr>
      </w:pPr>
      <w:r w:rsidRPr="0032190F">
        <w:rPr>
          <w:b/>
          <w:sz w:val="20"/>
          <w:szCs w:val="20"/>
          <w:lang w:val="fr-FR"/>
        </w:rPr>
        <w:t xml:space="preserve">Roche R 24 </w:t>
      </w:r>
      <w:r w:rsidRPr="00426505">
        <w:rPr>
          <w:rFonts w:ascii="Symbol" w:hAnsi="Symbol"/>
          <w:b/>
          <w:sz w:val="20"/>
          <w:szCs w:val="20"/>
        </w:rPr>
        <w:t></w:t>
      </w:r>
      <w:r w:rsidRPr="0032190F">
        <w:rPr>
          <w:b/>
          <w:sz w:val="20"/>
          <w:szCs w:val="20"/>
          <w:lang w:val="fr-FR"/>
        </w:rPr>
        <w:t xml:space="preserve"> . Zone IV. Groupe I</w:t>
      </w:r>
    </w:p>
    <w:p w14:paraId="5434B080" w14:textId="77777777" w:rsidR="000152C6" w:rsidRPr="0032190F" w:rsidRDefault="000152C6" w:rsidP="000152C6">
      <w:pPr>
        <w:ind w:right="-196"/>
        <w:jc w:val="both"/>
        <w:rPr>
          <w:b/>
          <w:i/>
          <w:sz w:val="20"/>
          <w:szCs w:val="20"/>
          <w:lang w:val="fr-FR"/>
        </w:rPr>
      </w:pPr>
      <w:r w:rsidRPr="0032190F">
        <w:rPr>
          <w:b/>
          <w:i/>
          <w:sz w:val="20"/>
          <w:szCs w:val="20"/>
          <w:lang w:val="fr-FR"/>
        </w:rPr>
        <w:t>Roche du corniforme prés du ruban d’herbe</w:t>
      </w:r>
    </w:p>
    <w:p w14:paraId="0463FDD0" w14:textId="77777777" w:rsidR="000152C6" w:rsidRPr="0032190F" w:rsidRDefault="000152C6" w:rsidP="000152C6">
      <w:pPr>
        <w:ind w:right="-196"/>
        <w:jc w:val="both"/>
        <w:rPr>
          <w:sz w:val="20"/>
          <w:szCs w:val="20"/>
          <w:lang w:val="fr-FR"/>
        </w:rPr>
      </w:pPr>
    </w:p>
    <w:p w14:paraId="0B0CC9D7" w14:textId="77777777" w:rsidR="000152C6" w:rsidRPr="0032190F" w:rsidRDefault="000152C6" w:rsidP="000152C6">
      <w:pPr>
        <w:ind w:right="-196"/>
        <w:jc w:val="both"/>
        <w:rPr>
          <w:sz w:val="20"/>
          <w:szCs w:val="20"/>
          <w:lang w:val="fr-FR"/>
        </w:rPr>
      </w:pPr>
      <w:r w:rsidRPr="0032190F">
        <w:rPr>
          <w:b/>
          <w:i/>
          <w:sz w:val="20"/>
          <w:szCs w:val="20"/>
          <w:lang w:val="fr-FR"/>
        </w:rPr>
        <w:tab/>
      </w:r>
      <w:r w:rsidRPr="0032190F">
        <w:rPr>
          <w:i/>
          <w:sz w:val="20"/>
          <w:szCs w:val="20"/>
          <w:lang w:val="fr-FR"/>
        </w:rPr>
        <w:t>Examiner ce rebord de pendage est. Repérer trois fissures rectilignes d’orientation nord-nord-est – sud-sud-ouest partant du bord est de la dalle. Un corniforme est gravé à 0,1 m au-dessus de la fissure centrale.</w:t>
      </w:r>
    </w:p>
    <w:p w14:paraId="04A7F634" w14:textId="77777777" w:rsidR="000152C6" w:rsidRPr="0032190F" w:rsidRDefault="000152C6" w:rsidP="000152C6">
      <w:pPr>
        <w:ind w:right="-196"/>
        <w:jc w:val="both"/>
        <w:rPr>
          <w:sz w:val="20"/>
          <w:szCs w:val="20"/>
          <w:lang w:val="fr-FR"/>
        </w:rPr>
      </w:pPr>
    </w:p>
    <w:p w14:paraId="3A9CEC1A" w14:textId="77777777" w:rsidR="000152C6" w:rsidRPr="0032190F" w:rsidRDefault="000152C6" w:rsidP="000152C6">
      <w:pPr>
        <w:ind w:right="-196"/>
        <w:jc w:val="both"/>
        <w:rPr>
          <w:sz w:val="20"/>
          <w:szCs w:val="20"/>
          <w:lang w:val="fr-FR"/>
        </w:rPr>
      </w:pPr>
      <w:r w:rsidRPr="0032190F">
        <w:rPr>
          <w:sz w:val="20"/>
          <w:szCs w:val="20"/>
          <w:lang w:val="fr-FR"/>
        </w:rPr>
        <w:tab/>
        <w:t xml:space="preserve">Revenir jusqu’à la roche 23 </w:t>
      </w:r>
      <w:r w:rsidRPr="00426505">
        <w:rPr>
          <w:rFonts w:ascii="Symbol" w:hAnsi="Symbol"/>
          <w:sz w:val="20"/>
          <w:szCs w:val="20"/>
        </w:rPr>
        <w:t></w:t>
      </w:r>
      <w:r w:rsidRPr="0032190F">
        <w:rPr>
          <w:sz w:val="20"/>
          <w:szCs w:val="20"/>
          <w:lang w:val="fr-FR"/>
        </w:rPr>
        <w:t xml:space="preserve"> (rebord sud du palier inférieur) car la roche suivante est en contrebas de celle-ci. Faire quelques pas vers l'ouest afin de trouver une descente facile vers le sud et, une fois en bas, marcher quelques mètres vers l'est.</w:t>
      </w:r>
    </w:p>
    <w:p w14:paraId="311A78AA" w14:textId="77777777" w:rsidR="000152C6" w:rsidRPr="0032190F" w:rsidRDefault="000152C6" w:rsidP="000152C6">
      <w:pPr>
        <w:ind w:right="-196"/>
        <w:jc w:val="both"/>
        <w:rPr>
          <w:sz w:val="20"/>
          <w:szCs w:val="20"/>
          <w:lang w:val="fr-FR"/>
        </w:rPr>
      </w:pPr>
    </w:p>
    <w:p w14:paraId="5F93D5B7" w14:textId="77777777" w:rsidR="000152C6" w:rsidRPr="0032190F" w:rsidRDefault="000152C6" w:rsidP="000152C6">
      <w:pPr>
        <w:ind w:right="-196"/>
        <w:jc w:val="both"/>
        <w:rPr>
          <w:b/>
          <w:sz w:val="20"/>
          <w:szCs w:val="20"/>
          <w:lang w:val="fr-FR"/>
        </w:rPr>
      </w:pPr>
      <w:r w:rsidRPr="0032190F">
        <w:rPr>
          <w:b/>
          <w:sz w:val="20"/>
          <w:szCs w:val="20"/>
          <w:lang w:val="fr-FR"/>
        </w:rPr>
        <w:t xml:space="preserve">Roche R 24 </w:t>
      </w:r>
      <w:r w:rsidRPr="00426505">
        <w:rPr>
          <w:rFonts w:ascii="Symbol" w:hAnsi="Symbol"/>
          <w:b/>
          <w:sz w:val="20"/>
          <w:szCs w:val="20"/>
        </w:rPr>
        <w:t></w:t>
      </w:r>
      <w:r w:rsidRPr="0032190F">
        <w:rPr>
          <w:b/>
          <w:sz w:val="20"/>
          <w:szCs w:val="20"/>
          <w:lang w:val="fr-FR"/>
        </w:rPr>
        <w:t xml:space="preserve"> . Zone IV . Groupe I</w:t>
      </w:r>
    </w:p>
    <w:p w14:paraId="457AC404" w14:textId="77777777" w:rsidR="000152C6" w:rsidRPr="0032190F" w:rsidRDefault="000152C6" w:rsidP="000152C6">
      <w:pPr>
        <w:rPr>
          <w:b/>
          <w:lang w:val="fr-FR"/>
        </w:rPr>
      </w:pPr>
      <w:r w:rsidRPr="0032190F">
        <w:rPr>
          <w:lang w:val="fr-FR"/>
        </w:rPr>
        <w:t>Roche des dépressions colorées</w:t>
      </w:r>
    </w:p>
    <w:p w14:paraId="11BEB4EF" w14:textId="77777777" w:rsidR="000152C6" w:rsidRPr="0032190F" w:rsidRDefault="000152C6" w:rsidP="000152C6">
      <w:pPr>
        <w:ind w:right="-196"/>
        <w:jc w:val="both"/>
        <w:rPr>
          <w:sz w:val="20"/>
          <w:szCs w:val="20"/>
          <w:lang w:val="fr-FR"/>
        </w:rPr>
      </w:pPr>
    </w:p>
    <w:p w14:paraId="5C2FE261" w14:textId="77777777" w:rsidR="000152C6" w:rsidRPr="0032190F" w:rsidRDefault="000152C6" w:rsidP="000152C6">
      <w:pPr>
        <w:ind w:right="-196"/>
        <w:jc w:val="both"/>
        <w:rPr>
          <w:i/>
          <w:sz w:val="20"/>
          <w:szCs w:val="20"/>
          <w:lang w:val="fr-FR"/>
        </w:rPr>
      </w:pPr>
      <w:r w:rsidRPr="0032190F">
        <w:rPr>
          <w:b/>
          <w:i/>
          <w:sz w:val="20"/>
          <w:szCs w:val="20"/>
          <w:lang w:val="fr-FR"/>
        </w:rPr>
        <w:tab/>
      </w:r>
      <w:r w:rsidRPr="0032190F">
        <w:rPr>
          <w:i/>
          <w:sz w:val="20"/>
          <w:szCs w:val="20"/>
          <w:lang w:val="fr-FR"/>
        </w:rPr>
        <w:t>C'est un affleurement de grès gris-vert schistosé, étiré d'est en ouest, patiné de couleur orange, de pendage 15° est et à face supérieure au ras du sol. La surface est assez plate mais la patine en est rugueuse. La gravure, située dans le haut de l'affleurement, près de dépressions colorées en orange intense et très lisses, est un corniforme à corps rectangulaire, à cornes à deux segments perpendiculaires avec des angulations douces. Le dessin est net mais dissymétrique. Le piquetage est régulier mais moyennement fin.</w:t>
      </w:r>
    </w:p>
    <w:p w14:paraId="340C8DDD" w14:textId="77777777" w:rsidR="000152C6" w:rsidRPr="0032190F" w:rsidRDefault="000152C6" w:rsidP="000152C6">
      <w:pPr>
        <w:ind w:right="-196"/>
        <w:jc w:val="both"/>
        <w:rPr>
          <w:sz w:val="20"/>
          <w:szCs w:val="20"/>
          <w:lang w:val="fr-FR"/>
        </w:rPr>
      </w:pPr>
    </w:p>
    <w:p w14:paraId="60AB1CF8" w14:textId="77777777" w:rsidR="000152C6" w:rsidRPr="0032190F" w:rsidRDefault="000152C6" w:rsidP="000152C6">
      <w:pPr>
        <w:ind w:right="-196"/>
        <w:jc w:val="both"/>
        <w:rPr>
          <w:sz w:val="20"/>
          <w:szCs w:val="20"/>
          <w:lang w:val="fr-FR"/>
        </w:rPr>
      </w:pPr>
      <w:r w:rsidRPr="0032190F">
        <w:rPr>
          <w:sz w:val="20"/>
          <w:szCs w:val="20"/>
          <w:lang w:val="fr-FR"/>
        </w:rPr>
        <w:tab/>
        <w:t xml:space="preserve">Poursuivre par le couloir, emprunté lors du trajet vers la roche 24 </w:t>
      </w:r>
      <w:r w:rsidRPr="00426505">
        <w:rPr>
          <w:rFonts w:ascii="Symbol" w:hAnsi="Symbol"/>
          <w:sz w:val="20"/>
          <w:szCs w:val="20"/>
        </w:rPr>
        <w:t></w:t>
      </w:r>
      <w:r w:rsidRPr="00426505">
        <w:rPr>
          <w:rFonts w:ascii="Symbol" w:hAnsi="Symbol"/>
          <w:sz w:val="20"/>
          <w:szCs w:val="20"/>
        </w:rPr>
        <w:t></w:t>
      </w:r>
      <w:r w:rsidRPr="0032190F">
        <w:rPr>
          <w:sz w:val="20"/>
          <w:szCs w:val="20"/>
          <w:lang w:val="fr-FR"/>
        </w:rPr>
        <w:t xml:space="preserve"> en descendant de grandes marches. Avancer ainsi de dix mètres vers le sud jusqu'à un bloc enterré, haut de moins de 0,2 m. </w:t>
      </w:r>
    </w:p>
    <w:p w14:paraId="1F832D16" w14:textId="77777777" w:rsidR="000152C6" w:rsidRPr="0032190F" w:rsidRDefault="000152C6" w:rsidP="000152C6">
      <w:pPr>
        <w:ind w:right="-196"/>
        <w:jc w:val="both"/>
        <w:rPr>
          <w:sz w:val="20"/>
          <w:szCs w:val="20"/>
          <w:lang w:val="fr-FR"/>
        </w:rPr>
      </w:pPr>
    </w:p>
    <w:p w14:paraId="06657A6A" w14:textId="77777777" w:rsidR="000152C6" w:rsidRPr="0032190F" w:rsidRDefault="000152C6" w:rsidP="000152C6">
      <w:pPr>
        <w:ind w:right="-196"/>
        <w:jc w:val="both"/>
        <w:rPr>
          <w:b/>
          <w:sz w:val="20"/>
          <w:szCs w:val="20"/>
          <w:lang w:val="fr-FR"/>
        </w:rPr>
      </w:pPr>
      <w:r w:rsidRPr="0032190F">
        <w:rPr>
          <w:b/>
          <w:sz w:val="20"/>
          <w:szCs w:val="20"/>
          <w:lang w:val="fr-FR"/>
        </w:rPr>
        <w:t xml:space="preserve">Roche R 24 </w:t>
      </w:r>
      <w:r w:rsidRPr="00426505">
        <w:rPr>
          <w:rFonts w:ascii="Symbol" w:hAnsi="Symbol"/>
          <w:b/>
          <w:sz w:val="20"/>
          <w:szCs w:val="20"/>
        </w:rPr>
        <w:t></w:t>
      </w:r>
      <w:r w:rsidRPr="0032190F">
        <w:rPr>
          <w:b/>
          <w:sz w:val="20"/>
          <w:szCs w:val="20"/>
          <w:lang w:val="fr-FR"/>
        </w:rPr>
        <w:t xml:space="preserve"> . Zone IV . Groupe I</w:t>
      </w:r>
    </w:p>
    <w:p w14:paraId="7E15EAAD" w14:textId="77777777" w:rsidR="000152C6" w:rsidRPr="0032190F" w:rsidRDefault="000152C6" w:rsidP="000152C6">
      <w:pPr>
        <w:ind w:right="-196"/>
        <w:jc w:val="both"/>
        <w:rPr>
          <w:b/>
          <w:i/>
          <w:sz w:val="20"/>
          <w:szCs w:val="20"/>
          <w:lang w:val="fr-FR"/>
        </w:rPr>
      </w:pPr>
      <w:r w:rsidRPr="0032190F">
        <w:rPr>
          <w:b/>
          <w:i/>
          <w:sz w:val="20"/>
          <w:szCs w:val="20"/>
          <w:lang w:val="fr-FR"/>
        </w:rPr>
        <w:t>Roche jaune au corniforme vert</w:t>
      </w:r>
    </w:p>
    <w:p w14:paraId="29D8FB91" w14:textId="77777777" w:rsidR="000152C6" w:rsidRPr="0032190F" w:rsidRDefault="000152C6" w:rsidP="000152C6">
      <w:pPr>
        <w:ind w:right="-196"/>
        <w:jc w:val="both"/>
        <w:rPr>
          <w:sz w:val="20"/>
          <w:szCs w:val="20"/>
          <w:lang w:val="fr-FR"/>
        </w:rPr>
      </w:pPr>
    </w:p>
    <w:p w14:paraId="0437A1F3" w14:textId="77777777" w:rsidR="000152C6" w:rsidRPr="0032190F" w:rsidRDefault="000152C6" w:rsidP="000152C6">
      <w:pPr>
        <w:ind w:right="-196"/>
        <w:jc w:val="both"/>
        <w:rPr>
          <w:i/>
          <w:sz w:val="20"/>
          <w:szCs w:val="20"/>
          <w:lang w:val="fr-FR"/>
        </w:rPr>
      </w:pPr>
      <w:r w:rsidRPr="0032190F">
        <w:rPr>
          <w:i/>
          <w:sz w:val="20"/>
          <w:szCs w:val="20"/>
          <w:lang w:val="fr-FR"/>
        </w:rPr>
        <w:tab/>
        <w:t>C'est une pélite verte couverte de patine jaunâtre. Sa face supérieure de pendage 20° sud-est (0,7 m par 0,4 m) présente un corniforme finement réalisé qui apparaît en vert clair sur la patine jaune.</w:t>
      </w:r>
    </w:p>
    <w:p w14:paraId="654CAA90" w14:textId="77777777" w:rsidR="000152C6" w:rsidRPr="0032190F" w:rsidRDefault="000152C6" w:rsidP="000152C6">
      <w:pPr>
        <w:ind w:right="-196"/>
        <w:jc w:val="both"/>
        <w:rPr>
          <w:sz w:val="20"/>
          <w:szCs w:val="20"/>
          <w:lang w:val="fr-FR"/>
        </w:rPr>
      </w:pPr>
    </w:p>
    <w:p w14:paraId="4938347F" w14:textId="77777777" w:rsidR="000152C6" w:rsidRPr="0032190F" w:rsidRDefault="000152C6" w:rsidP="000152C6">
      <w:pPr>
        <w:ind w:right="-196"/>
        <w:jc w:val="both"/>
        <w:rPr>
          <w:sz w:val="20"/>
          <w:szCs w:val="20"/>
          <w:lang w:val="fr-FR"/>
        </w:rPr>
      </w:pPr>
      <w:r w:rsidRPr="0032190F">
        <w:rPr>
          <w:sz w:val="20"/>
          <w:szCs w:val="20"/>
          <w:lang w:val="fr-FR"/>
        </w:rPr>
        <w:lastRenderedPageBreak/>
        <w:tab/>
        <w:t xml:space="preserve">Remonter jusqu'au niveau de la roche 24 </w:t>
      </w:r>
      <w:r w:rsidRPr="00426505">
        <w:rPr>
          <w:rFonts w:ascii="Symbol" w:hAnsi="Symbol"/>
          <w:sz w:val="20"/>
          <w:szCs w:val="20"/>
        </w:rPr>
        <w:t></w:t>
      </w:r>
      <w:r w:rsidRPr="0032190F">
        <w:rPr>
          <w:sz w:val="20"/>
          <w:szCs w:val="20"/>
          <w:lang w:val="fr-FR"/>
        </w:rPr>
        <w:t xml:space="preserve"> puis bifurquer vers l'ouest pour atteindre un affleurement orange, en pente vers le sud et de forme compliquée. S'engager sur une sorte de vire conduisant plus ou moins vers l’ouest et la suivre sur deux mètres.</w:t>
      </w:r>
    </w:p>
    <w:p w14:paraId="0C42D258" w14:textId="77777777" w:rsidR="000152C6" w:rsidRPr="0032190F" w:rsidRDefault="000152C6" w:rsidP="000152C6">
      <w:pPr>
        <w:ind w:right="-196"/>
        <w:jc w:val="both"/>
        <w:rPr>
          <w:sz w:val="20"/>
          <w:szCs w:val="20"/>
          <w:lang w:val="fr-FR"/>
        </w:rPr>
      </w:pPr>
    </w:p>
    <w:p w14:paraId="7A8C2426" w14:textId="77777777" w:rsidR="000152C6" w:rsidRPr="0032190F" w:rsidRDefault="000152C6" w:rsidP="000152C6">
      <w:pPr>
        <w:ind w:right="-196"/>
        <w:jc w:val="both"/>
        <w:rPr>
          <w:b/>
          <w:sz w:val="20"/>
          <w:szCs w:val="20"/>
          <w:lang w:val="fr-FR"/>
        </w:rPr>
      </w:pPr>
      <w:r w:rsidRPr="0032190F">
        <w:rPr>
          <w:b/>
          <w:sz w:val="20"/>
          <w:szCs w:val="20"/>
          <w:lang w:val="fr-FR"/>
        </w:rPr>
        <w:t xml:space="preserve">Roche R 25 </w:t>
      </w:r>
      <w:r w:rsidRPr="00426505">
        <w:rPr>
          <w:rFonts w:ascii="Symbol" w:hAnsi="Symbol"/>
          <w:b/>
          <w:sz w:val="20"/>
          <w:szCs w:val="20"/>
        </w:rPr>
        <w:t></w:t>
      </w:r>
      <w:r w:rsidRPr="0032190F">
        <w:rPr>
          <w:b/>
          <w:sz w:val="20"/>
          <w:szCs w:val="20"/>
          <w:lang w:val="fr-FR"/>
        </w:rPr>
        <w:t xml:space="preserve"> . Zone IV . Groupe I</w:t>
      </w:r>
    </w:p>
    <w:p w14:paraId="6D53D01F" w14:textId="77777777" w:rsidR="000152C6" w:rsidRPr="0032190F" w:rsidRDefault="000152C6" w:rsidP="000152C6">
      <w:pPr>
        <w:ind w:right="-196"/>
        <w:jc w:val="both"/>
        <w:rPr>
          <w:b/>
          <w:i/>
          <w:sz w:val="20"/>
          <w:szCs w:val="20"/>
          <w:lang w:val="fr-FR"/>
        </w:rPr>
      </w:pPr>
      <w:r w:rsidRPr="0032190F">
        <w:rPr>
          <w:b/>
          <w:i/>
          <w:sz w:val="20"/>
          <w:szCs w:val="20"/>
          <w:lang w:val="fr-FR"/>
        </w:rPr>
        <w:t>Roche des deux poignards différents</w:t>
      </w:r>
    </w:p>
    <w:p w14:paraId="43641B17" w14:textId="77777777" w:rsidR="000152C6" w:rsidRPr="0032190F" w:rsidRDefault="000152C6" w:rsidP="000152C6">
      <w:pPr>
        <w:ind w:right="-196"/>
        <w:jc w:val="both"/>
        <w:rPr>
          <w:sz w:val="20"/>
          <w:szCs w:val="20"/>
          <w:lang w:val="fr-FR"/>
        </w:rPr>
      </w:pPr>
    </w:p>
    <w:p w14:paraId="7270157F" w14:textId="77777777" w:rsidR="000152C6" w:rsidRPr="0032190F" w:rsidRDefault="000152C6" w:rsidP="000152C6">
      <w:pPr>
        <w:ind w:right="-196"/>
        <w:jc w:val="both"/>
        <w:rPr>
          <w:i/>
          <w:sz w:val="20"/>
          <w:szCs w:val="20"/>
          <w:lang w:val="fr-FR"/>
        </w:rPr>
      </w:pPr>
      <w:r w:rsidRPr="0032190F">
        <w:rPr>
          <w:b/>
          <w:i/>
          <w:sz w:val="20"/>
          <w:szCs w:val="20"/>
          <w:lang w:val="fr-FR"/>
        </w:rPr>
        <w:tab/>
      </w:r>
      <w:r w:rsidRPr="0032190F">
        <w:rPr>
          <w:i/>
          <w:sz w:val="20"/>
          <w:szCs w:val="20"/>
          <w:lang w:val="fr-FR"/>
        </w:rPr>
        <w:t>Sur une face bosselée de pendage évoluant de 10° à 30° est , on peut voir, près d'une fissure herbeuse, un petit poignard et deux plages. Le piquetage et les dessins ne sont pas très soignés. Deux mètres plus loin à l'ouest, sur la même face, se trouve un autre poignard, à lame plus courte avec une pointe arrondie, à garde réservée et dont le manche trapézoïdal est plus étroit à son extrémité.</w:t>
      </w:r>
    </w:p>
    <w:p w14:paraId="50F5A8AA" w14:textId="77777777" w:rsidR="000152C6" w:rsidRPr="0032190F" w:rsidRDefault="000152C6" w:rsidP="000152C6">
      <w:pPr>
        <w:ind w:right="-196"/>
        <w:jc w:val="both"/>
        <w:rPr>
          <w:sz w:val="20"/>
          <w:szCs w:val="20"/>
          <w:lang w:val="fr-FR"/>
        </w:rPr>
      </w:pPr>
    </w:p>
    <w:p w14:paraId="7B546196" w14:textId="77777777" w:rsidR="000152C6" w:rsidRPr="0032190F" w:rsidRDefault="000152C6" w:rsidP="000152C6">
      <w:pPr>
        <w:ind w:right="-196"/>
        <w:jc w:val="both"/>
        <w:rPr>
          <w:sz w:val="20"/>
          <w:szCs w:val="20"/>
          <w:lang w:val="fr-FR"/>
        </w:rPr>
      </w:pPr>
      <w:r w:rsidRPr="0032190F">
        <w:rPr>
          <w:b/>
          <w:sz w:val="20"/>
          <w:szCs w:val="20"/>
          <w:lang w:val="fr-FR"/>
        </w:rPr>
        <w:t>Repères</w:t>
      </w:r>
      <w:r w:rsidRPr="0032190F">
        <w:rPr>
          <w:sz w:val="20"/>
          <w:szCs w:val="20"/>
          <w:lang w:val="fr-FR"/>
        </w:rPr>
        <w:t xml:space="preserve"> : cette roche est dans un petit cirque avec une ouverture au sud-est et une sortie au nord-ouest. En empruntant cette dernière et en marchant environ trente mètres vers l'ouest puis vingt-cinq mètres vers le nord-ouest, presque toujours en suivant des couloirs, on atteindra la roche 5F du groupe II de la zone IV</w:t>
      </w:r>
    </w:p>
    <w:p w14:paraId="6F30C3E8" w14:textId="77777777" w:rsidR="000152C6" w:rsidRPr="0032190F" w:rsidRDefault="000152C6" w:rsidP="000152C6">
      <w:pPr>
        <w:ind w:right="-196" w:firstLine="709"/>
        <w:jc w:val="both"/>
        <w:rPr>
          <w:sz w:val="20"/>
          <w:szCs w:val="20"/>
          <w:lang w:val="fr-FR"/>
        </w:rPr>
      </w:pPr>
      <w:r w:rsidRPr="0032190F">
        <w:rPr>
          <w:sz w:val="20"/>
          <w:szCs w:val="20"/>
          <w:lang w:val="fr-FR"/>
        </w:rPr>
        <w:t xml:space="preserve">  en avançant de quarante-cinq mètres en direction du pic des Merveilles (suivre une paroi), puis encore de quinze mètres vers le nord-nord-ouest (c’est la même direction que précédemment) on atteindra la roche 21ter du groupe II de la zone IV (numéro inscrit par Conti R21</w:t>
      </w:r>
      <w:r w:rsidRPr="00426505">
        <w:rPr>
          <w:rFonts w:ascii="Symbol" w:hAnsi="Symbol"/>
          <w:sz w:val="20"/>
          <w:szCs w:val="20"/>
        </w:rPr>
        <w:t></w:t>
      </w:r>
      <w:r w:rsidRPr="0032190F">
        <w:rPr>
          <w:sz w:val="20"/>
          <w:szCs w:val="20"/>
          <w:lang w:val="fr-FR"/>
        </w:rPr>
        <w:t>).</w:t>
      </w:r>
    </w:p>
    <w:p w14:paraId="3CD88468" w14:textId="77777777" w:rsidR="000152C6" w:rsidRPr="0032190F" w:rsidRDefault="000152C6" w:rsidP="000152C6">
      <w:pPr>
        <w:ind w:right="-196"/>
        <w:jc w:val="both"/>
        <w:rPr>
          <w:sz w:val="20"/>
          <w:szCs w:val="20"/>
          <w:lang w:val="fr-FR"/>
        </w:rPr>
      </w:pPr>
      <w:r w:rsidRPr="0032190F">
        <w:rPr>
          <w:sz w:val="20"/>
          <w:szCs w:val="20"/>
          <w:lang w:val="fr-FR"/>
        </w:rPr>
        <w:tab/>
        <w:t xml:space="preserve">  monter vers l’ouest sans dépasser une petite paroi orange face à l’est. Obliquer vingt mètres vers le sud puis vers l’ouest pour contourner un petit massif et se trouver sur un palier horizontal couvert de quartz. Descendre dans la direction de la cime du Diable (au sud-ouest du lac de l’Huile) pour atteindre le palier des premières roches 5 du groupe II. A l’ouest le couloir contenant les premières roches du groupe II descend vers le lac des Crevettes.</w:t>
      </w:r>
    </w:p>
    <w:p w14:paraId="595C5DA0" w14:textId="77777777" w:rsidR="000152C6" w:rsidRPr="0032190F" w:rsidRDefault="000152C6" w:rsidP="000152C6">
      <w:pPr>
        <w:ind w:right="-196"/>
        <w:jc w:val="both"/>
        <w:rPr>
          <w:sz w:val="20"/>
          <w:szCs w:val="20"/>
          <w:lang w:val="fr-FR"/>
        </w:rPr>
      </w:pPr>
    </w:p>
    <w:p w14:paraId="4780A6C8" w14:textId="77777777" w:rsidR="000152C6" w:rsidRPr="0032190F" w:rsidRDefault="000152C6" w:rsidP="000152C6">
      <w:pPr>
        <w:ind w:right="-196"/>
        <w:rPr>
          <w:sz w:val="20"/>
          <w:szCs w:val="20"/>
          <w:lang w:val="fr-FR"/>
        </w:rPr>
      </w:pPr>
    </w:p>
    <w:p w14:paraId="2D8B1076" w14:textId="77777777" w:rsidR="000152C6" w:rsidRPr="0032190F" w:rsidRDefault="000152C6" w:rsidP="000152C6">
      <w:pPr>
        <w:ind w:right="-196"/>
        <w:jc w:val="both"/>
        <w:rPr>
          <w:sz w:val="20"/>
          <w:szCs w:val="20"/>
          <w:lang w:val="fr-FR"/>
        </w:rPr>
      </w:pPr>
      <w:r w:rsidRPr="0032190F">
        <w:rPr>
          <w:b/>
          <w:sz w:val="20"/>
          <w:szCs w:val="20"/>
          <w:lang w:val="fr-FR"/>
        </w:rPr>
        <w:t xml:space="preserve">Retour </w:t>
      </w:r>
      <w:r w:rsidRPr="0032190F">
        <w:rPr>
          <w:sz w:val="20"/>
          <w:szCs w:val="20"/>
          <w:lang w:val="fr-FR"/>
        </w:rPr>
        <w:t xml:space="preserve">: </w:t>
      </w:r>
    </w:p>
    <w:p w14:paraId="4B03557C" w14:textId="77777777" w:rsidR="000152C6" w:rsidRPr="0032190F" w:rsidRDefault="000152C6" w:rsidP="000152C6">
      <w:pPr>
        <w:ind w:right="-196"/>
        <w:jc w:val="both"/>
        <w:rPr>
          <w:sz w:val="20"/>
          <w:szCs w:val="20"/>
          <w:lang w:val="fr-FR"/>
        </w:rPr>
      </w:pPr>
    </w:p>
    <w:p w14:paraId="59F34EFC" w14:textId="77777777" w:rsidR="000152C6" w:rsidRPr="0032190F" w:rsidRDefault="000152C6" w:rsidP="000152C6">
      <w:pPr>
        <w:ind w:right="-196" w:firstLine="709"/>
        <w:jc w:val="both"/>
        <w:rPr>
          <w:sz w:val="20"/>
          <w:szCs w:val="20"/>
          <w:lang w:val="fr-FR"/>
        </w:rPr>
      </w:pPr>
      <w:r w:rsidRPr="0032190F">
        <w:rPr>
          <w:sz w:val="20"/>
          <w:szCs w:val="20"/>
          <w:lang w:val="fr-FR"/>
        </w:rPr>
        <w:t xml:space="preserve">On peut soit  rejoindre la roche 21 (à l’est) et, en allant vers le sud-est, descendre vers la zone VI, indifféremment dans le groupe I ou le groupe II, puis retrouver le GR52 au fond de la vallée des Merveilles et le parcourir vers le sud  jusqu'au lac Long. </w:t>
      </w:r>
    </w:p>
    <w:p w14:paraId="662A0AB0" w14:textId="77777777" w:rsidR="000152C6" w:rsidRPr="0032190F" w:rsidRDefault="000152C6" w:rsidP="000152C6">
      <w:pPr>
        <w:ind w:right="-196" w:firstLine="709"/>
        <w:jc w:val="both"/>
        <w:rPr>
          <w:sz w:val="20"/>
          <w:szCs w:val="20"/>
          <w:lang w:val="fr-FR"/>
        </w:rPr>
      </w:pPr>
      <w:r w:rsidRPr="0032190F">
        <w:rPr>
          <w:sz w:val="20"/>
          <w:szCs w:val="20"/>
          <w:lang w:val="fr-FR"/>
        </w:rPr>
        <w:t>Il est aussi possible de rattraper le couloir qui descend vers le lac des Crevettes (voir plus haut : troisième repère) et de descendre alors vers le sud jusqu’au sentier de l'Arpette. En l’empruntant vers l'est il nous conduira aux refuges</w:t>
      </w:r>
    </w:p>
    <w:p w14:paraId="75E8E66A" w14:textId="77777777" w:rsidR="000152C6" w:rsidRPr="0032190F" w:rsidRDefault="000152C6" w:rsidP="000152C6">
      <w:pPr>
        <w:ind w:right="-196"/>
        <w:jc w:val="both"/>
        <w:rPr>
          <w:sz w:val="20"/>
          <w:szCs w:val="20"/>
          <w:lang w:val="fr-FR"/>
        </w:rPr>
      </w:pPr>
    </w:p>
    <w:p w14:paraId="02DC609B" w14:textId="77777777" w:rsidR="000152C6" w:rsidRPr="0032190F" w:rsidRDefault="000152C6" w:rsidP="000152C6">
      <w:pPr>
        <w:ind w:right="-196"/>
        <w:jc w:val="both"/>
        <w:rPr>
          <w:b/>
          <w:sz w:val="20"/>
          <w:szCs w:val="20"/>
          <w:lang w:val="fr-FR"/>
        </w:rPr>
      </w:pPr>
      <w:r w:rsidRPr="0032190F">
        <w:rPr>
          <w:b/>
          <w:sz w:val="20"/>
          <w:szCs w:val="20"/>
          <w:lang w:val="fr-FR"/>
        </w:rPr>
        <w:t>Suite vers le groupe II</w:t>
      </w:r>
    </w:p>
    <w:p w14:paraId="5B72C398" w14:textId="77777777" w:rsidR="000152C6" w:rsidRPr="0032190F" w:rsidRDefault="000152C6" w:rsidP="000152C6">
      <w:pPr>
        <w:ind w:right="-196"/>
        <w:jc w:val="both"/>
        <w:rPr>
          <w:sz w:val="20"/>
          <w:szCs w:val="20"/>
          <w:lang w:val="fr-FR"/>
        </w:rPr>
      </w:pPr>
    </w:p>
    <w:p w14:paraId="5CC67B48" w14:textId="77777777" w:rsidR="000152C6" w:rsidRPr="0032190F" w:rsidRDefault="000152C6" w:rsidP="000152C6">
      <w:pPr>
        <w:ind w:right="-196" w:firstLine="709"/>
        <w:jc w:val="both"/>
        <w:rPr>
          <w:sz w:val="20"/>
          <w:szCs w:val="20"/>
          <w:lang w:val="fr-FR"/>
        </w:rPr>
      </w:pPr>
      <w:r w:rsidRPr="0032190F">
        <w:rPr>
          <w:sz w:val="20"/>
          <w:szCs w:val="20"/>
          <w:lang w:val="fr-FR"/>
        </w:rPr>
        <w:t xml:space="preserve">Rejoindre, comme décrit précédemment, le large couloir menant au lac des Crevettes et le descendre jusqu'aux roches 12 </w:t>
      </w:r>
      <w:r w:rsidRPr="00426505">
        <w:rPr>
          <w:rFonts w:ascii="Symbol" w:hAnsi="Symbol"/>
          <w:sz w:val="20"/>
          <w:szCs w:val="20"/>
        </w:rPr>
        <w:t></w:t>
      </w:r>
      <w:r w:rsidRPr="0032190F">
        <w:rPr>
          <w:sz w:val="20"/>
          <w:szCs w:val="20"/>
          <w:lang w:val="fr-FR"/>
        </w:rPr>
        <w:t xml:space="preserve"> ou 13 </w:t>
      </w:r>
      <w:r w:rsidRPr="00426505">
        <w:rPr>
          <w:rFonts w:ascii="Symbol" w:hAnsi="Symbol"/>
          <w:sz w:val="20"/>
          <w:szCs w:val="20"/>
        </w:rPr>
        <w:t></w:t>
      </w:r>
      <w:r w:rsidRPr="0032190F">
        <w:rPr>
          <w:sz w:val="20"/>
          <w:szCs w:val="20"/>
          <w:lang w:val="fr-FR"/>
        </w:rPr>
        <w:t xml:space="preserve"> du groupe I. Elles sont au nord d'un grand rocher à partir duquel le couloir se divise. La roche ZIV-GII-R1 A1 se trouve à moins de dix mètres au nord-est de la roche 13 </w:t>
      </w:r>
      <w:r w:rsidRPr="00426505">
        <w:rPr>
          <w:rFonts w:ascii="Symbol" w:hAnsi="Symbol"/>
          <w:sz w:val="20"/>
          <w:szCs w:val="20"/>
        </w:rPr>
        <w:t></w:t>
      </w:r>
      <w:r w:rsidRPr="0032190F">
        <w:rPr>
          <w:sz w:val="20"/>
          <w:szCs w:val="20"/>
          <w:lang w:val="fr-FR"/>
        </w:rPr>
        <w:t>. La roche 1</w:t>
      </w:r>
      <w:r w:rsidRPr="00426505">
        <w:rPr>
          <w:rFonts w:ascii="Symbol" w:hAnsi="Symbol"/>
          <w:sz w:val="20"/>
          <w:szCs w:val="20"/>
        </w:rPr>
        <w:t></w:t>
      </w:r>
      <w:r w:rsidRPr="0032190F">
        <w:rPr>
          <w:sz w:val="20"/>
          <w:szCs w:val="20"/>
          <w:lang w:val="fr-FR"/>
        </w:rPr>
        <w:t xml:space="preserve"> du groupe II est à douze mètres au nord de la roche12 </w:t>
      </w:r>
      <w:r w:rsidRPr="00426505">
        <w:rPr>
          <w:rFonts w:ascii="Symbol" w:hAnsi="Symbol"/>
          <w:sz w:val="20"/>
          <w:szCs w:val="20"/>
        </w:rPr>
        <w:t></w:t>
      </w:r>
      <w:r w:rsidRPr="0032190F">
        <w:rPr>
          <w:sz w:val="20"/>
          <w:szCs w:val="20"/>
          <w:lang w:val="fr-FR"/>
        </w:rPr>
        <w:t xml:space="preserve"> du groupe I. </w:t>
      </w:r>
    </w:p>
    <w:p w14:paraId="45745A90" w14:textId="77777777" w:rsidR="000152C6" w:rsidRPr="0032190F" w:rsidRDefault="000152C6" w:rsidP="000152C6">
      <w:pPr>
        <w:rPr>
          <w:lang w:val="fr-FR"/>
        </w:rPr>
      </w:pPr>
    </w:p>
    <w:p w14:paraId="1BC32540" w14:textId="77777777" w:rsidR="000152C6" w:rsidRPr="0032190F" w:rsidRDefault="000152C6" w:rsidP="000152C6">
      <w:pPr>
        <w:pStyle w:val="Heading4"/>
        <w:numPr>
          <w:ilvl w:val="3"/>
          <w:numId w:val="0"/>
        </w:numPr>
        <w:tabs>
          <w:tab w:val="num" w:pos="2520"/>
        </w:tabs>
        <w:spacing w:before="240" w:after="60"/>
        <w:ind w:left="2160"/>
      </w:pPr>
      <w:r w:rsidRPr="0032190F">
        <w:t>ZIVGII</w:t>
      </w:r>
    </w:p>
    <w:p w14:paraId="2878C10C" w14:textId="77777777" w:rsidR="000152C6" w:rsidRPr="0032190F" w:rsidRDefault="000152C6" w:rsidP="000152C6">
      <w:pPr>
        <w:rPr>
          <w:lang w:val="fr-FR"/>
        </w:rPr>
      </w:pPr>
    </w:p>
    <w:p w14:paraId="3B92B710" w14:textId="77777777" w:rsidR="000152C6" w:rsidRPr="0032190F" w:rsidRDefault="000152C6" w:rsidP="000152C6">
      <w:pPr>
        <w:rPr>
          <w:rFonts w:ascii="Times" w:hAnsi="Times"/>
          <w:b/>
          <w:sz w:val="22"/>
          <w:szCs w:val="20"/>
          <w:lang w:val="fr-FR"/>
        </w:rPr>
      </w:pPr>
      <w:r w:rsidRPr="0032190F">
        <w:rPr>
          <w:rFonts w:ascii="Times" w:hAnsi="Times"/>
          <w:b/>
          <w:sz w:val="22"/>
          <w:szCs w:val="20"/>
          <w:lang w:val="fr-FR"/>
        </w:rPr>
        <w:t>Généralités</w:t>
      </w:r>
    </w:p>
    <w:p w14:paraId="0685A227" w14:textId="77777777" w:rsidR="000152C6" w:rsidRPr="0032190F" w:rsidRDefault="000152C6" w:rsidP="000152C6">
      <w:pPr>
        <w:ind w:right="-136"/>
        <w:jc w:val="both"/>
        <w:rPr>
          <w:sz w:val="20"/>
          <w:szCs w:val="20"/>
          <w:lang w:val="fr-FR"/>
        </w:rPr>
      </w:pPr>
    </w:p>
    <w:p w14:paraId="4FAA74A1" w14:textId="77777777" w:rsidR="000152C6" w:rsidRPr="0032190F" w:rsidRDefault="000152C6" w:rsidP="000152C6">
      <w:pPr>
        <w:ind w:right="-136" w:firstLine="709"/>
        <w:jc w:val="both"/>
        <w:rPr>
          <w:sz w:val="20"/>
          <w:szCs w:val="20"/>
          <w:lang w:val="fr-FR"/>
        </w:rPr>
      </w:pPr>
      <w:r w:rsidRPr="0032190F">
        <w:rPr>
          <w:sz w:val="20"/>
          <w:szCs w:val="20"/>
          <w:lang w:val="fr-FR"/>
        </w:rPr>
        <w:t>C'est une région couverte de pelouse et parsemée de blocs éboulés et d'affleurements. Ce groupe, situé sur des pentes face au sud ou face à l'ouest, est entièrement situé dans la vallée de l'Arpette. Au nord-est, il cesse juste sous des crêtes déterminant une frontière avec la vallée des Merveilles stricto sensu. Les roches sont, presque en totalité, des pélites plus ou moins vertes et patinées de couleur orange.</w:t>
      </w:r>
    </w:p>
    <w:p w14:paraId="594922BF" w14:textId="77777777" w:rsidR="000152C6" w:rsidRPr="0032190F" w:rsidRDefault="000152C6" w:rsidP="000152C6">
      <w:pPr>
        <w:ind w:right="-136"/>
        <w:jc w:val="both"/>
        <w:rPr>
          <w:sz w:val="20"/>
          <w:szCs w:val="20"/>
          <w:lang w:val="fr-FR"/>
        </w:rPr>
      </w:pPr>
    </w:p>
    <w:p w14:paraId="65C6E68E" w14:textId="77777777" w:rsidR="000152C6" w:rsidRPr="0032190F" w:rsidRDefault="000152C6" w:rsidP="000152C6">
      <w:pPr>
        <w:ind w:right="-196"/>
        <w:jc w:val="both"/>
        <w:rPr>
          <w:sz w:val="20"/>
          <w:szCs w:val="20"/>
          <w:lang w:val="fr-FR"/>
        </w:rPr>
      </w:pPr>
      <w:r w:rsidRPr="0032190F">
        <w:rPr>
          <w:sz w:val="20"/>
          <w:szCs w:val="20"/>
          <w:lang w:val="fr-FR"/>
        </w:rPr>
        <w:t>Les roches les plus connues sont celles du "faux sorcier" et celle, historique, du “jugement dernier”. La gravure historique la plus intéressante est la signature de Onorato Lorenzo, curé de Belvédère et informateur de Gioffredo ce qui prouve qu’il a bien été sur le site mais où a-t-il vu toutes les merveilles qu’il décrit ?</w:t>
      </w:r>
    </w:p>
    <w:p w14:paraId="1A87C861" w14:textId="77777777" w:rsidR="000152C6" w:rsidRPr="0032190F" w:rsidRDefault="000152C6" w:rsidP="000152C6">
      <w:pPr>
        <w:ind w:right="-136"/>
        <w:jc w:val="both"/>
        <w:rPr>
          <w:sz w:val="20"/>
          <w:szCs w:val="20"/>
          <w:lang w:val="fr-FR"/>
        </w:rPr>
      </w:pPr>
    </w:p>
    <w:p w14:paraId="661EEF34" w14:textId="77777777" w:rsidR="000152C6" w:rsidRPr="0032190F" w:rsidRDefault="000152C6" w:rsidP="000152C6">
      <w:pPr>
        <w:ind w:right="-136"/>
        <w:jc w:val="both"/>
        <w:rPr>
          <w:sz w:val="20"/>
          <w:szCs w:val="20"/>
          <w:lang w:val="fr-FR"/>
        </w:rPr>
      </w:pPr>
      <w:r w:rsidRPr="0032190F">
        <w:rPr>
          <w:sz w:val="20"/>
          <w:szCs w:val="20"/>
          <w:lang w:val="fr-FR"/>
        </w:rPr>
        <w:t>Un certain nombre de roches portant des gravures historiques n’ont pas été situées</w:t>
      </w:r>
      <w:r w:rsidRPr="00441288">
        <w:rPr>
          <w:sz w:val="20"/>
          <w:szCs w:val="20"/>
          <w:vertAlign w:val="superscript"/>
        </w:rPr>
        <w:footnoteReference w:id="20"/>
      </w:r>
      <w:r w:rsidRPr="0032190F">
        <w:rPr>
          <w:sz w:val="20"/>
          <w:szCs w:val="20"/>
          <w:lang w:val="fr-FR"/>
        </w:rPr>
        <w:t>: 20</w:t>
      </w:r>
      <w:r w:rsidRPr="00441288">
        <w:rPr>
          <w:rFonts w:ascii="Symbol" w:hAnsi="Symbol"/>
          <w:sz w:val="20"/>
          <w:szCs w:val="20"/>
        </w:rPr>
        <w:t></w:t>
      </w:r>
      <w:r w:rsidRPr="0032190F">
        <w:rPr>
          <w:sz w:val="20"/>
          <w:szCs w:val="20"/>
          <w:lang w:val="fr-FR"/>
        </w:rPr>
        <w:t>H, 20</w:t>
      </w:r>
      <w:r w:rsidRPr="00441288">
        <w:rPr>
          <w:rFonts w:ascii="Symbol" w:hAnsi="Symbol"/>
          <w:sz w:val="20"/>
          <w:szCs w:val="20"/>
        </w:rPr>
        <w:t></w:t>
      </w:r>
      <w:r w:rsidRPr="0032190F">
        <w:rPr>
          <w:sz w:val="20"/>
          <w:szCs w:val="20"/>
          <w:lang w:val="fr-FR"/>
        </w:rPr>
        <w:t>H, 20</w:t>
      </w:r>
      <w:r w:rsidRPr="00441288">
        <w:rPr>
          <w:rFonts w:ascii="Symbol" w:hAnsi="Symbol"/>
          <w:sz w:val="20"/>
          <w:szCs w:val="20"/>
        </w:rPr>
        <w:t></w:t>
      </w:r>
      <w:r w:rsidRPr="0032190F">
        <w:rPr>
          <w:sz w:val="20"/>
          <w:szCs w:val="20"/>
          <w:lang w:val="fr-FR"/>
        </w:rPr>
        <w:t>H.</w:t>
      </w:r>
    </w:p>
    <w:p w14:paraId="4BCB800C" w14:textId="77777777" w:rsidR="000152C6" w:rsidRPr="0032190F" w:rsidRDefault="000152C6" w:rsidP="000152C6">
      <w:pPr>
        <w:ind w:right="-136"/>
        <w:jc w:val="both"/>
        <w:rPr>
          <w:sz w:val="20"/>
          <w:szCs w:val="20"/>
          <w:lang w:val="fr-FR"/>
        </w:rPr>
      </w:pPr>
    </w:p>
    <w:p w14:paraId="58FC2440" w14:textId="77777777" w:rsidR="000152C6" w:rsidRPr="0032190F" w:rsidRDefault="000152C6" w:rsidP="000152C6">
      <w:pPr>
        <w:rPr>
          <w:rFonts w:ascii="Times" w:hAnsi="Times"/>
          <w:b/>
          <w:sz w:val="22"/>
          <w:szCs w:val="20"/>
          <w:lang w:val="fr-FR"/>
        </w:rPr>
      </w:pPr>
      <w:r w:rsidRPr="0032190F">
        <w:rPr>
          <w:rFonts w:ascii="Times" w:hAnsi="Times"/>
          <w:b/>
          <w:sz w:val="22"/>
          <w:szCs w:val="20"/>
          <w:lang w:val="fr-FR"/>
        </w:rPr>
        <w:lastRenderedPageBreak/>
        <w:t>Limites</w:t>
      </w:r>
    </w:p>
    <w:p w14:paraId="5C07878F" w14:textId="77777777" w:rsidR="000152C6" w:rsidRPr="0032190F" w:rsidRDefault="000152C6" w:rsidP="000152C6">
      <w:pPr>
        <w:ind w:right="-136"/>
        <w:jc w:val="both"/>
        <w:rPr>
          <w:sz w:val="20"/>
          <w:szCs w:val="20"/>
          <w:lang w:val="fr-FR"/>
        </w:rPr>
      </w:pPr>
    </w:p>
    <w:p w14:paraId="27E870C3" w14:textId="77777777" w:rsidR="000152C6" w:rsidRPr="0032190F" w:rsidRDefault="000152C6" w:rsidP="000152C6">
      <w:pPr>
        <w:ind w:right="-136"/>
        <w:jc w:val="both"/>
        <w:rPr>
          <w:sz w:val="20"/>
          <w:szCs w:val="20"/>
          <w:lang w:val="fr-FR"/>
        </w:rPr>
      </w:pPr>
      <w:r w:rsidRPr="0032190F">
        <w:rPr>
          <w:sz w:val="20"/>
          <w:szCs w:val="20"/>
          <w:lang w:val="fr-FR"/>
        </w:rPr>
        <w:tab/>
        <w:t>Au sud et à l'est le groupe II est limitrophe du groupe I de la zone IV. La frontière est parfois peu nette et les roches des deux groupes sont proches. La séparation est en général marquée par des petites barres ou de larges plateformes érodées (en particulier sur la crête entre Merveille et Arpette)</w:t>
      </w:r>
    </w:p>
    <w:p w14:paraId="1B3AAD54" w14:textId="77777777" w:rsidR="000152C6" w:rsidRPr="0032190F" w:rsidRDefault="000152C6" w:rsidP="000152C6">
      <w:pPr>
        <w:ind w:right="-136"/>
        <w:jc w:val="both"/>
        <w:rPr>
          <w:sz w:val="20"/>
          <w:szCs w:val="20"/>
          <w:lang w:val="fr-FR"/>
        </w:rPr>
      </w:pPr>
      <w:r w:rsidRPr="0032190F">
        <w:rPr>
          <w:sz w:val="20"/>
          <w:szCs w:val="20"/>
          <w:lang w:val="fr-FR"/>
        </w:rPr>
        <w:tab/>
        <w:t>Au nord-est, sous des crêtes assez nettes, se trouvent deux groupes de la zone VIII, le groupe VII au sud-est et le groupe VIII au nord-est</w:t>
      </w:r>
    </w:p>
    <w:p w14:paraId="351823BE" w14:textId="77777777" w:rsidR="000152C6" w:rsidRPr="0032190F" w:rsidRDefault="000152C6" w:rsidP="000152C6">
      <w:pPr>
        <w:ind w:right="-136"/>
        <w:jc w:val="both"/>
        <w:rPr>
          <w:sz w:val="20"/>
          <w:szCs w:val="20"/>
          <w:lang w:val="fr-FR"/>
        </w:rPr>
      </w:pPr>
      <w:r w:rsidRPr="0032190F">
        <w:rPr>
          <w:sz w:val="20"/>
          <w:szCs w:val="20"/>
          <w:lang w:val="fr-FR"/>
        </w:rPr>
        <w:tab/>
        <w:t>Au nord les roches les plus élevées sont dans le pierrier descendant du pic des Merveilles. De l’autre côté des crêtes se trouve le groupe III de la zone XII</w:t>
      </w:r>
    </w:p>
    <w:p w14:paraId="7A1FFAA6" w14:textId="77777777" w:rsidR="000152C6" w:rsidRPr="0032190F" w:rsidRDefault="000152C6" w:rsidP="000152C6">
      <w:pPr>
        <w:ind w:right="-136"/>
        <w:jc w:val="both"/>
        <w:rPr>
          <w:sz w:val="20"/>
          <w:szCs w:val="20"/>
          <w:lang w:val="fr-FR"/>
        </w:rPr>
      </w:pPr>
      <w:r w:rsidRPr="0032190F">
        <w:rPr>
          <w:sz w:val="20"/>
          <w:szCs w:val="20"/>
          <w:lang w:val="fr-FR"/>
        </w:rPr>
        <w:tab/>
        <w:t xml:space="preserve">A l'ouest nous trouvons le GIII de la zone IV. </w:t>
      </w:r>
    </w:p>
    <w:p w14:paraId="37DFAF36" w14:textId="77777777" w:rsidR="000152C6" w:rsidRPr="0032190F" w:rsidRDefault="000152C6" w:rsidP="000152C6">
      <w:pPr>
        <w:ind w:right="-136"/>
        <w:jc w:val="both"/>
        <w:rPr>
          <w:sz w:val="20"/>
          <w:szCs w:val="20"/>
          <w:lang w:val="fr-FR"/>
        </w:rPr>
      </w:pPr>
      <w:r w:rsidRPr="0032190F">
        <w:rPr>
          <w:sz w:val="20"/>
          <w:szCs w:val="20"/>
          <w:lang w:val="fr-FR"/>
        </w:rPr>
        <w:tab/>
      </w:r>
      <w:r w:rsidRPr="0032190F">
        <w:rPr>
          <w:sz w:val="20"/>
          <w:szCs w:val="20"/>
          <w:lang w:val="fr-FR"/>
        </w:rPr>
        <w:tab/>
        <w:t xml:space="preserve">Dans le nord-ouest, région la plus en altitude, la limite est marquée par un no man's land formé de pierrier et d'éboulis de gros blocs. </w:t>
      </w:r>
    </w:p>
    <w:p w14:paraId="1B517CAB" w14:textId="77777777" w:rsidR="000152C6" w:rsidRPr="0032190F" w:rsidRDefault="000152C6" w:rsidP="000152C6">
      <w:pPr>
        <w:ind w:right="-136"/>
        <w:jc w:val="both"/>
        <w:rPr>
          <w:sz w:val="20"/>
          <w:szCs w:val="20"/>
          <w:lang w:val="fr-FR"/>
        </w:rPr>
      </w:pPr>
      <w:r w:rsidRPr="0032190F">
        <w:rPr>
          <w:sz w:val="20"/>
          <w:szCs w:val="20"/>
          <w:lang w:val="fr-FR"/>
        </w:rPr>
        <w:tab/>
      </w:r>
      <w:r w:rsidRPr="0032190F">
        <w:rPr>
          <w:sz w:val="20"/>
          <w:szCs w:val="20"/>
          <w:lang w:val="fr-FR"/>
        </w:rPr>
        <w:tab/>
        <w:t>La région centrale occupe l'est d'un cirque humide, herbeux et relativement plat où les roches des deux groupes sont très proches.</w:t>
      </w:r>
    </w:p>
    <w:p w14:paraId="20285BA1" w14:textId="77777777" w:rsidR="000152C6" w:rsidRPr="0032190F" w:rsidRDefault="000152C6" w:rsidP="000152C6">
      <w:pPr>
        <w:ind w:right="-136"/>
        <w:jc w:val="both"/>
        <w:rPr>
          <w:sz w:val="20"/>
          <w:szCs w:val="20"/>
          <w:lang w:val="fr-FR"/>
        </w:rPr>
      </w:pPr>
      <w:r w:rsidRPr="0032190F">
        <w:rPr>
          <w:sz w:val="20"/>
          <w:szCs w:val="20"/>
          <w:lang w:val="fr-FR"/>
        </w:rPr>
        <w:tab/>
      </w:r>
      <w:r w:rsidRPr="0032190F">
        <w:rPr>
          <w:sz w:val="20"/>
          <w:szCs w:val="20"/>
          <w:lang w:val="fr-FR"/>
        </w:rPr>
        <w:tab/>
        <w:t>Au sud-ouest la frontière est matérialisée par les flancs escarpés du promontoire Q2444 ou GVII. Il y a peu d'imbrication entre ces deux groupes.</w:t>
      </w:r>
    </w:p>
    <w:p w14:paraId="474FE91C" w14:textId="77777777" w:rsidR="000152C6" w:rsidRPr="0032190F" w:rsidRDefault="000152C6" w:rsidP="000152C6">
      <w:pPr>
        <w:ind w:right="-136"/>
        <w:jc w:val="both"/>
        <w:rPr>
          <w:sz w:val="20"/>
          <w:szCs w:val="20"/>
          <w:lang w:val="fr-FR"/>
        </w:rPr>
      </w:pPr>
    </w:p>
    <w:p w14:paraId="5FAEA4CC" w14:textId="77777777" w:rsidR="000152C6" w:rsidRPr="0032190F" w:rsidRDefault="000152C6" w:rsidP="000152C6">
      <w:pPr>
        <w:rPr>
          <w:rFonts w:ascii="Times" w:hAnsi="Times"/>
          <w:b/>
          <w:sz w:val="22"/>
          <w:szCs w:val="20"/>
          <w:lang w:val="fr-FR"/>
        </w:rPr>
      </w:pPr>
      <w:r w:rsidRPr="0032190F">
        <w:rPr>
          <w:rFonts w:ascii="Times" w:hAnsi="Times"/>
          <w:b/>
          <w:sz w:val="22"/>
          <w:szCs w:val="20"/>
          <w:lang w:val="fr-FR"/>
        </w:rPr>
        <w:t>Accès et cheminement roche par roche</w:t>
      </w:r>
    </w:p>
    <w:p w14:paraId="49F506D7" w14:textId="77777777" w:rsidR="000152C6" w:rsidRPr="0032190F" w:rsidRDefault="000152C6" w:rsidP="000152C6">
      <w:pPr>
        <w:ind w:right="-136"/>
        <w:jc w:val="both"/>
        <w:rPr>
          <w:sz w:val="20"/>
          <w:szCs w:val="20"/>
          <w:lang w:val="fr-FR"/>
        </w:rPr>
      </w:pPr>
    </w:p>
    <w:p w14:paraId="5814530D" w14:textId="77777777" w:rsidR="000152C6" w:rsidRPr="0032190F" w:rsidRDefault="000152C6" w:rsidP="000152C6">
      <w:pPr>
        <w:ind w:right="-136" w:firstLine="709"/>
        <w:jc w:val="both"/>
        <w:rPr>
          <w:sz w:val="20"/>
          <w:szCs w:val="20"/>
          <w:lang w:val="fr-FR"/>
        </w:rPr>
      </w:pPr>
      <w:r w:rsidRPr="0032190F">
        <w:rPr>
          <w:sz w:val="20"/>
          <w:szCs w:val="20"/>
          <w:lang w:val="fr-FR"/>
        </w:rPr>
        <w:t>Rejoindre le lac aux Crevettes, repérer le grand rocher au pied duquel sont situées les R11A et R11B  de ZIV GI et monter par le couloir de droite, situé à l'est de ce rocher. Derrière lui, au nord, on reconnaîtra la R12C de ZIV GI, un petit grès violet sale, à face presque verticale est, portant un corniforme et une plage. Au nord-est se trouve un petit massif rose orange avec un filon de quartz sur sa face sud. Deux C, un signe en T et 1 poignard sont visibles mais le numéro 12 B y est illisible. Au-dessus de lui, un bloc de schiste vert, la R12</w:t>
      </w:r>
      <w:r w:rsidRPr="00441288">
        <w:rPr>
          <w:rFonts w:ascii="Symbol" w:hAnsi="Symbol"/>
          <w:sz w:val="20"/>
          <w:szCs w:val="20"/>
        </w:rPr>
        <w:t></w:t>
      </w:r>
      <w:r w:rsidRPr="0032190F">
        <w:rPr>
          <w:sz w:val="20"/>
          <w:szCs w:val="20"/>
          <w:lang w:val="fr-FR"/>
        </w:rPr>
        <w:t xml:space="preserve">  porte un poignard sur sa face sud-ouest en surplomb.</w:t>
      </w:r>
    </w:p>
    <w:p w14:paraId="1EC2F79C" w14:textId="77777777" w:rsidR="000152C6" w:rsidRPr="0032190F" w:rsidRDefault="000152C6" w:rsidP="000152C6">
      <w:pPr>
        <w:ind w:right="-136"/>
        <w:jc w:val="both"/>
        <w:rPr>
          <w:sz w:val="20"/>
          <w:szCs w:val="20"/>
          <w:lang w:val="fr-FR"/>
        </w:rPr>
      </w:pPr>
      <w:r w:rsidRPr="0032190F">
        <w:rPr>
          <w:sz w:val="20"/>
          <w:szCs w:val="20"/>
          <w:lang w:val="fr-FR"/>
        </w:rPr>
        <w:t xml:space="preserve">Toutes ces roches font partie du groupe I de la zone IV. </w:t>
      </w:r>
    </w:p>
    <w:p w14:paraId="38A1E600" w14:textId="77777777" w:rsidR="000152C6" w:rsidRPr="0032190F" w:rsidRDefault="000152C6" w:rsidP="000152C6">
      <w:pPr>
        <w:ind w:right="-136"/>
        <w:jc w:val="both"/>
        <w:rPr>
          <w:sz w:val="20"/>
          <w:szCs w:val="20"/>
          <w:lang w:val="fr-FR"/>
        </w:rPr>
      </w:pPr>
      <w:r w:rsidRPr="0032190F">
        <w:rPr>
          <w:sz w:val="20"/>
          <w:szCs w:val="20"/>
          <w:lang w:val="fr-FR"/>
        </w:rPr>
        <w:t>Depuis la ZIV GI R12B, marcher vingt-cinq mètres vers le nord (vers le haut du couloir et une faille étroite dans le rocher des Merveilles, mais à travers laquelle on voit le ciel</w:t>
      </w:r>
      <w:r w:rsidRPr="00441288">
        <w:rPr>
          <w:sz w:val="20"/>
          <w:szCs w:val="20"/>
          <w:vertAlign w:val="superscript"/>
        </w:rPr>
        <w:footnoteReference w:id="21"/>
      </w:r>
      <w:r w:rsidRPr="0032190F">
        <w:rPr>
          <w:sz w:val="20"/>
          <w:szCs w:val="20"/>
          <w:lang w:val="fr-FR"/>
        </w:rPr>
        <w:t>), en direction de petits blocs gris et roses, enterrés et plus ou moins alignés du nord au sud. Le bloc situé le plus au nord (et d'altitude la plus élevée) est surmonté d'une pierre gris vert. S’arrêter à trois mètres au sud de cette pierre.</w:t>
      </w:r>
    </w:p>
    <w:p w14:paraId="36016F08" w14:textId="77777777" w:rsidR="000152C6" w:rsidRPr="0032190F" w:rsidRDefault="000152C6" w:rsidP="000152C6">
      <w:pPr>
        <w:ind w:right="-136"/>
        <w:jc w:val="both"/>
        <w:rPr>
          <w:sz w:val="20"/>
          <w:szCs w:val="20"/>
          <w:lang w:val="fr-FR"/>
        </w:rPr>
      </w:pPr>
    </w:p>
    <w:p w14:paraId="700D685C" w14:textId="77777777" w:rsidR="000152C6" w:rsidRPr="0032190F" w:rsidRDefault="000152C6" w:rsidP="000152C6">
      <w:pPr>
        <w:ind w:right="-136"/>
        <w:jc w:val="both"/>
        <w:rPr>
          <w:sz w:val="20"/>
          <w:szCs w:val="20"/>
          <w:lang w:val="fr-FR"/>
        </w:rPr>
      </w:pPr>
      <w:r w:rsidRPr="0032190F">
        <w:rPr>
          <w:b/>
          <w:sz w:val="20"/>
          <w:szCs w:val="20"/>
          <w:lang w:val="fr-FR"/>
        </w:rPr>
        <w:t>Roche 1 A1 . Zone IV . Groupe II</w:t>
      </w:r>
      <w:r w:rsidRPr="0032190F">
        <w:rPr>
          <w:sz w:val="20"/>
          <w:szCs w:val="20"/>
          <w:lang w:val="fr-FR"/>
        </w:rPr>
        <w:tab/>
      </w:r>
    </w:p>
    <w:p w14:paraId="4D698530"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non patinée</w:t>
      </w:r>
    </w:p>
    <w:p w14:paraId="64274E57" w14:textId="77777777" w:rsidR="000152C6" w:rsidRPr="0032190F" w:rsidRDefault="000152C6" w:rsidP="000152C6">
      <w:pPr>
        <w:ind w:right="-136"/>
        <w:jc w:val="both"/>
        <w:rPr>
          <w:sz w:val="20"/>
          <w:szCs w:val="20"/>
          <w:lang w:val="fr-FR"/>
        </w:rPr>
      </w:pPr>
    </w:p>
    <w:p w14:paraId="52F53985"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C'est un bloc de grès gris violet dont la face supérieure au ras du sol (0,8 m du nord au sud par 0,4 m) a un pendage de 20° sud-est. Cette surface rectangulaire, non plate, n'est pas patinée. Un corniforme peu net est gravé près du bord sud et plus haut, allongés du sud au nord, se trouvent un poignard et une barre. Dans le coin nord-ouest quelques cailloux sont entassés et en dessous le numéro semble écrit : </w:t>
      </w:r>
      <w:r w:rsidRPr="0032190F">
        <w:rPr>
          <w:i/>
          <w:sz w:val="20"/>
          <w:szCs w:val="20"/>
          <w:u w:val="single"/>
          <w:lang w:val="fr-FR"/>
        </w:rPr>
        <w:t>ZIV GII R1</w:t>
      </w:r>
      <w:r w:rsidRPr="00441288">
        <w:rPr>
          <w:rFonts w:ascii="Symbol" w:hAnsi="Symbol"/>
          <w:i/>
          <w:sz w:val="20"/>
          <w:szCs w:val="20"/>
          <w:u w:val="single"/>
        </w:rPr>
        <w:t></w:t>
      </w:r>
      <w:r w:rsidRPr="0032190F">
        <w:rPr>
          <w:i/>
          <w:sz w:val="20"/>
          <w:szCs w:val="20"/>
          <w:u w:val="single"/>
          <w:lang w:val="fr-FR"/>
        </w:rPr>
        <w:t>.</w:t>
      </w:r>
      <w:r w:rsidRPr="00441288">
        <w:rPr>
          <w:i/>
          <w:sz w:val="20"/>
          <w:szCs w:val="20"/>
          <w:u w:val="single"/>
          <w:vertAlign w:val="superscript"/>
        </w:rPr>
        <w:footnoteReference w:id="22"/>
      </w:r>
      <w:r w:rsidRPr="0032190F">
        <w:rPr>
          <w:i/>
          <w:sz w:val="20"/>
          <w:szCs w:val="20"/>
          <w:lang w:val="fr-FR"/>
        </w:rPr>
        <w:t xml:space="preserve"> Il n’y a pas de C</w:t>
      </w:r>
      <w:r w:rsidRPr="00441288">
        <w:rPr>
          <w:i/>
          <w:sz w:val="20"/>
          <w:szCs w:val="20"/>
          <w:vertAlign w:val="superscript"/>
        </w:rPr>
        <w:footnoteReference w:id="23"/>
      </w:r>
      <w:r w:rsidRPr="0032190F">
        <w:rPr>
          <w:i/>
          <w:sz w:val="20"/>
          <w:szCs w:val="20"/>
          <w:lang w:val="fr-FR"/>
        </w:rPr>
        <w:t xml:space="preserve"> inscrit.</w:t>
      </w:r>
    </w:p>
    <w:p w14:paraId="24AC7BF5" w14:textId="77777777" w:rsidR="000152C6" w:rsidRPr="0032190F" w:rsidRDefault="000152C6" w:rsidP="000152C6">
      <w:pPr>
        <w:ind w:right="-136"/>
        <w:jc w:val="both"/>
        <w:rPr>
          <w:sz w:val="20"/>
          <w:szCs w:val="20"/>
          <w:lang w:val="fr-FR"/>
        </w:rPr>
      </w:pPr>
    </w:p>
    <w:p w14:paraId="081C3B47" w14:textId="77777777" w:rsidR="000152C6" w:rsidRPr="0032190F" w:rsidRDefault="000152C6" w:rsidP="000152C6">
      <w:pPr>
        <w:ind w:right="-136"/>
        <w:jc w:val="both"/>
        <w:rPr>
          <w:sz w:val="20"/>
          <w:szCs w:val="20"/>
          <w:lang w:val="fr-FR"/>
        </w:rPr>
      </w:pPr>
      <w:r w:rsidRPr="0032190F">
        <w:rPr>
          <w:sz w:val="20"/>
          <w:szCs w:val="20"/>
          <w:lang w:val="fr-FR"/>
        </w:rPr>
        <w:tab/>
        <w:t>Parcourir quatorze mètres vers l’ouest-nord-ouest, en direction de petits blocs de grès roses et blanc et d’un couloir qui monte vers le sommet du Q2444 et se termine en faille remplie de végétation.</w:t>
      </w:r>
    </w:p>
    <w:p w14:paraId="3E1ABB08" w14:textId="77777777" w:rsidR="000152C6" w:rsidRPr="0032190F" w:rsidRDefault="000152C6" w:rsidP="000152C6">
      <w:pPr>
        <w:ind w:right="-136"/>
        <w:jc w:val="both"/>
        <w:rPr>
          <w:sz w:val="20"/>
          <w:szCs w:val="20"/>
          <w:lang w:val="fr-FR"/>
        </w:rPr>
      </w:pPr>
    </w:p>
    <w:p w14:paraId="2285EA24" w14:textId="77777777" w:rsidR="000152C6" w:rsidRPr="0032190F" w:rsidRDefault="000152C6" w:rsidP="000152C6">
      <w:pPr>
        <w:ind w:right="-136"/>
        <w:jc w:val="both"/>
        <w:rPr>
          <w:sz w:val="20"/>
          <w:szCs w:val="20"/>
          <w:lang w:val="fr-FR"/>
        </w:rPr>
      </w:pPr>
      <w:r w:rsidRPr="0032190F">
        <w:rPr>
          <w:b/>
          <w:sz w:val="20"/>
          <w:szCs w:val="20"/>
          <w:lang w:val="fr-FR"/>
        </w:rPr>
        <w:t>Roche 1 A . Zone IV . Groupe II</w:t>
      </w:r>
      <w:r w:rsidRPr="0032190F">
        <w:rPr>
          <w:sz w:val="20"/>
          <w:szCs w:val="20"/>
          <w:lang w:val="fr-FR"/>
        </w:rPr>
        <w:tab/>
      </w:r>
    </w:p>
    <w:p w14:paraId="06741E74"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du corniforme sur un bourrelet</w:t>
      </w:r>
    </w:p>
    <w:p w14:paraId="2FC10489" w14:textId="77777777" w:rsidR="000152C6" w:rsidRPr="0032190F" w:rsidRDefault="000152C6" w:rsidP="000152C6">
      <w:pPr>
        <w:ind w:right="-136"/>
        <w:jc w:val="both"/>
        <w:rPr>
          <w:sz w:val="20"/>
          <w:szCs w:val="20"/>
          <w:lang w:val="fr-FR"/>
        </w:rPr>
      </w:pPr>
    </w:p>
    <w:p w14:paraId="1AD7BEAF"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Cette roche est derrière les blocs, deux mètres à peine à l'est du lit d’un torrent en général à sec. C'est un grès violet dont la face supérieure strictement au ras du sol, (0,4 m par 0,4 m), non plate, est en légère pente vers le sud et porte le C et le numéro de Conti ZIV-GII-R1A. La roche est envahie d'herbe et couverte de gravillons. </w:t>
      </w:r>
    </w:p>
    <w:p w14:paraId="61BAFAEA" w14:textId="77777777" w:rsidR="000152C6" w:rsidRPr="0032190F" w:rsidRDefault="000152C6" w:rsidP="000152C6">
      <w:pPr>
        <w:ind w:right="-136"/>
        <w:jc w:val="both"/>
        <w:rPr>
          <w:i/>
          <w:sz w:val="20"/>
          <w:szCs w:val="20"/>
          <w:lang w:val="fr-FR"/>
        </w:rPr>
      </w:pPr>
      <w:r w:rsidRPr="0032190F">
        <w:rPr>
          <w:i/>
          <w:sz w:val="20"/>
          <w:szCs w:val="20"/>
          <w:lang w:val="fr-FR"/>
        </w:rPr>
        <w:t>Remarquons des fissures bordées de patine orange. La gravure semble être une barre finement piquetée sur le rebord ouest de la roche. Celui-ci forme un bourrelet allongé du nord au sud. Avec un peu d’attention un corniforme se révèle. Son corps linéaire, épais, terminé par un cercle entièrement piqueté, se trouve sur le flanc ouest du bourrelet et la barre, identifiée en premier, est une de ses cornes.</w:t>
      </w:r>
    </w:p>
    <w:p w14:paraId="5D38DDD0" w14:textId="77777777" w:rsidR="000152C6" w:rsidRPr="0032190F" w:rsidRDefault="000152C6" w:rsidP="000152C6">
      <w:pPr>
        <w:ind w:right="-136"/>
        <w:jc w:val="both"/>
        <w:rPr>
          <w:sz w:val="20"/>
          <w:szCs w:val="20"/>
          <w:lang w:val="fr-FR"/>
        </w:rPr>
      </w:pPr>
    </w:p>
    <w:p w14:paraId="69A26999" w14:textId="77777777" w:rsidR="000152C6" w:rsidRPr="0032190F" w:rsidRDefault="000152C6" w:rsidP="000152C6">
      <w:pPr>
        <w:ind w:right="-136" w:firstLine="709"/>
        <w:jc w:val="both"/>
        <w:rPr>
          <w:sz w:val="20"/>
          <w:szCs w:val="20"/>
          <w:lang w:val="fr-FR"/>
        </w:rPr>
      </w:pPr>
      <w:r w:rsidRPr="0032190F">
        <w:rPr>
          <w:sz w:val="20"/>
          <w:szCs w:val="20"/>
          <w:lang w:val="fr-FR"/>
        </w:rPr>
        <w:lastRenderedPageBreak/>
        <w:t>Marcher sept mètres vers l’ouest, en direction d’un couloir à peu près dégagé qui escalade le promontoire Q2444. Un bloc de pélite verte feuilletée, à peine patinée, se trouve à droite et, devant nous, un grès gris-vert patiné rose clair avec des tâches noires, des lichens jaunes et deux traces oranges sur sa face de pendage 20° est. Examiner ce bloc.</w:t>
      </w:r>
    </w:p>
    <w:p w14:paraId="16BA0826" w14:textId="77777777" w:rsidR="000152C6" w:rsidRPr="0032190F" w:rsidRDefault="000152C6" w:rsidP="000152C6">
      <w:pPr>
        <w:ind w:right="-136" w:firstLine="709"/>
        <w:jc w:val="both"/>
        <w:rPr>
          <w:sz w:val="20"/>
          <w:szCs w:val="20"/>
          <w:lang w:val="fr-FR"/>
        </w:rPr>
      </w:pPr>
    </w:p>
    <w:p w14:paraId="79D74D0D" w14:textId="77777777" w:rsidR="000152C6" w:rsidRPr="0032190F" w:rsidRDefault="000152C6" w:rsidP="000152C6">
      <w:pPr>
        <w:ind w:right="-136"/>
        <w:jc w:val="both"/>
        <w:rPr>
          <w:sz w:val="20"/>
          <w:szCs w:val="20"/>
          <w:lang w:val="fr-FR"/>
        </w:rPr>
      </w:pPr>
      <w:r w:rsidRPr="0032190F">
        <w:rPr>
          <w:b/>
          <w:sz w:val="20"/>
          <w:szCs w:val="20"/>
          <w:lang w:val="fr-FR"/>
        </w:rPr>
        <w:t>Repère</w:t>
      </w:r>
      <w:r w:rsidRPr="0032190F">
        <w:rPr>
          <w:sz w:val="20"/>
          <w:szCs w:val="20"/>
          <w:lang w:val="fr-FR"/>
        </w:rPr>
        <w:t> : R1A1 et R1</w:t>
      </w:r>
      <w:r w:rsidRPr="00441288">
        <w:rPr>
          <w:rFonts w:ascii="Symbol" w:hAnsi="Symbol"/>
          <w:sz w:val="20"/>
          <w:szCs w:val="20"/>
        </w:rPr>
        <w:t></w:t>
      </w:r>
      <w:r w:rsidRPr="0032190F">
        <w:rPr>
          <w:sz w:val="20"/>
          <w:szCs w:val="20"/>
          <w:lang w:val="fr-FR"/>
        </w:rPr>
        <w:t xml:space="preserve"> sont distantes d’une vingtaine de mètres et s’alignent avec un couloir du promontoire Q2444. Ce couloir monte vers le sommet et se termine en faille remplie de végétation</w:t>
      </w:r>
    </w:p>
    <w:p w14:paraId="53B3F537" w14:textId="77777777" w:rsidR="000152C6" w:rsidRPr="0032190F" w:rsidRDefault="000152C6" w:rsidP="000152C6">
      <w:pPr>
        <w:ind w:right="-136"/>
        <w:jc w:val="both"/>
        <w:rPr>
          <w:sz w:val="20"/>
          <w:szCs w:val="20"/>
          <w:lang w:val="fr-FR"/>
        </w:rPr>
      </w:pPr>
    </w:p>
    <w:p w14:paraId="39D324CF" w14:textId="77777777" w:rsidR="000152C6" w:rsidRPr="0032190F" w:rsidRDefault="000152C6" w:rsidP="000152C6">
      <w:pPr>
        <w:ind w:right="-136"/>
        <w:jc w:val="both"/>
        <w:rPr>
          <w:sz w:val="20"/>
          <w:szCs w:val="20"/>
          <w:lang w:val="fr-FR"/>
        </w:rPr>
      </w:pPr>
      <w:r w:rsidRPr="0032190F">
        <w:rPr>
          <w:b/>
          <w:sz w:val="20"/>
          <w:szCs w:val="20"/>
          <w:lang w:val="fr-FR"/>
        </w:rPr>
        <w:t xml:space="preserve">Roche 1 </w:t>
      </w:r>
      <w:r w:rsidRPr="00441288">
        <w:rPr>
          <w:rFonts w:ascii="Symbol" w:hAnsi="Symbol"/>
          <w:b/>
          <w:sz w:val="20"/>
          <w:szCs w:val="20"/>
        </w:rPr>
        <w:t></w:t>
      </w:r>
      <w:r w:rsidRPr="0032190F">
        <w:rPr>
          <w:b/>
          <w:sz w:val="20"/>
          <w:szCs w:val="20"/>
          <w:lang w:val="fr-FR"/>
        </w:rPr>
        <w:t xml:space="preserve"> . Zone IV . Groupe II</w:t>
      </w:r>
      <w:r w:rsidRPr="0032190F">
        <w:rPr>
          <w:sz w:val="20"/>
          <w:szCs w:val="20"/>
          <w:lang w:val="fr-FR"/>
        </w:rPr>
        <w:tab/>
      </w:r>
    </w:p>
    <w:p w14:paraId="7437ED44"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du corniforme orange</w:t>
      </w:r>
    </w:p>
    <w:p w14:paraId="20964244" w14:textId="77777777" w:rsidR="000152C6" w:rsidRPr="0032190F" w:rsidRDefault="000152C6" w:rsidP="000152C6">
      <w:pPr>
        <w:ind w:right="-136"/>
        <w:jc w:val="both"/>
        <w:rPr>
          <w:sz w:val="20"/>
          <w:szCs w:val="20"/>
          <w:lang w:val="fr-FR"/>
        </w:rPr>
      </w:pPr>
    </w:p>
    <w:p w14:paraId="3F78E838"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Sur la rayure orange du bas et dans la partie nord de la face se trouve un corniforme formé de cupules éclatées. Il n’y a ni numéro ni C inscrit. </w:t>
      </w:r>
    </w:p>
    <w:p w14:paraId="1C718B0E" w14:textId="77777777" w:rsidR="000152C6" w:rsidRPr="0032190F" w:rsidRDefault="000152C6" w:rsidP="000152C6">
      <w:pPr>
        <w:ind w:right="-136"/>
        <w:jc w:val="both"/>
        <w:rPr>
          <w:sz w:val="20"/>
          <w:szCs w:val="20"/>
          <w:lang w:val="fr-FR"/>
        </w:rPr>
      </w:pPr>
    </w:p>
    <w:p w14:paraId="4AF06257" w14:textId="77777777" w:rsidR="000152C6" w:rsidRPr="0032190F" w:rsidRDefault="000152C6" w:rsidP="000152C6">
      <w:pPr>
        <w:ind w:right="-136" w:firstLine="709"/>
        <w:jc w:val="both"/>
        <w:rPr>
          <w:sz w:val="20"/>
          <w:szCs w:val="20"/>
          <w:lang w:val="fr-FR"/>
        </w:rPr>
      </w:pPr>
      <w:r w:rsidRPr="0032190F">
        <w:rPr>
          <w:sz w:val="20"/>
          <w:szCs w:val="20"/>
          <w:lang w:val="fr-FR"/>
        </w:rPr>
        <w:t>En plein centre du goulet de nombreux blocs sont amassés. A une quinzaine de mètres au nord-nord-est, repérons deux roches plus volumineuses de pélite verte non patinée et examinons soigneusement le côté en surplomb et face au sud-ouest de la première.</w:t>
      </w:r>
    </w:p>
    <w:p w14:paraId="02F97DAC" w14:textId="77777777" w:rsidR="000152C6" w:rsidRPr="0032190F" w:rsidRDefault="000152C6" w:rsidP="000152C6">
      <w:pPr>
        <w:ind w:right="-136"/>
        <w:jc w:val="both"/>
        <w:rPr>
          <w:sz w:val="20"/>
          <w:szCs w:val="20"/>
          <w:lang w:val="fr-FR"/>
        </w:rPr>
      </w:pPr>
    </w:p>
    <w:p w14:paraId="3856EFB3" w14:textId="77777777" w:rsidR="000152C6" w:rsidRPr="0032190F" w:rsidRDefault="000152C6" w:rsidP="00647EA0">
      <w:pPr>
        <w:pStyle w:val="Heading5"/>
      </w:pPr>
      <w:bookmarkStart w:id="5573" w:name="Desc_ZIVGIIR1C"/>
      <w:r w:rsidRPr="0032190F">
        <w:t>ZIVGIIR1C</w:t>
      </w:r>
    </w:p>
    <w:bookmarkEnd w:id="5573"/>
    <w:p w14:paraId="7A36730E" w14:textId="77777777" w:rsidR="000152C6" w:rsidRPr="0032190F" w:rsidRDefault="000152C6" w:rsidP="000152C6">
      <w:pPr>
        <w:jc w:val="right"/>
        <w:rPr>
          <w:b/>
          <w:i/>
          <w:sz w:val="20"/>
          <w:szCs w:val="20"/>
          <w:lang w:val="fr-FR"/>
        </w:rPr>
      </w:pPr>
      <w:r w:rsidRPr="0032190F">
        <w:rPr>
          <w:b/>
          <w:i/>
          <w:sz w:val="20"/>
          <w:szCs w:val="20"/>
          <w:lang w:val="fr-FR"/>
        </w:rPr>
        <w:t>Roche des attelages linéaires</w:t>
      </w:r>
    </w:p>
    <w:p w14:paraId="15E8C671" w14:textId="77777777" w:rsidR="000152C6" w:rsidRPr="0032190F" w:rsidRDefault="000152C6" w:rsidP="000152C6">
      <w:pPr>
        <w:jc w:val="both"/>
        <w:rPr>
          <w:lang w:val="fr-FR"/>
        </w:rPr>
      </w:pPr>
    </w:p>
    <w:p w14:paraId="1E119553" w14:textId="5FEA14DD" w:rsidR="000152C6" w:rsidRDefault="000152C6" w:rsidP="000152C6">
      <w:pPr>
        <w:jc w:val="both"/>
        <w:rPr>
          <w:lang w:val="fr-FR"/>
        </w:rPr>
      </w:pPr>
      <w:r w:rsidRPr="0032190F">
        <w:rPr>
          <w:lang w:val="fr-FR"/>
        </w:rPr>
        <w:t xml:space="preserve">La face gravée est en surplomb (110° ouest à 130° sud) avec 5 Corniformes. Par deux fois, 2 Corniformes côte à côte sont relés par des traits </w:t>
      </w:r>
      <w:hyperlink r:id="rId14075" w:anchor="Ana_Technologie_Lineaire" w:history="1">
        <w:r w:rsidRPr="0032190F">
          <w:rPr>
            <w:rStyle w:val="Hyperlink"/>
            <w:lang w:val="fr-FR"/>
          </w:rPr>
          <w:t>incisés</w:t>
        </w:r>
      </w:hyperlink>
      <w:r w:rsidRPr="0032190F">
        <w:rPr>
          <w:lang w:val="fr-FR"/>
        </w:rPr>
        <w:t xml:space="preserve"> et forment un Attelage. D’autres Attelages linéaires sont présents (Desc F.V.), signalés par De Saulieu 2001.</w:t>
      </w:r>
    </w:p>
    <w:p w14:paraId="239A5471" w14:textId="4BC5B76A" w:rsidR="006754D7" w:rsidRPr="0032190F" w:rsidRDefault="006754D7" w:rsidP="000152C6">
      <w:pPr>
        <w:jc w:val="both"/>
        <w:rPr>
          <w:lang w:val="fr-FR"/>
        </w:rPr>
      </w:pPr>
      <w:r>
        <w:rPr>
          <w:lang w:val="fr-FR"/>
        </w:rPr>
        <w:t xml:space="preserve">Personnage incisé à </w:t>
      </w:r>
      <w:hyperlink r:id="rId14076" w:anchor="Cul_Art_TAC_T_a_personnage_palme" w:history="1">
        <w:r w:rsidRPr="006754D7">
          <w:rPr>
            <w:rStyle w:val="Hyperlink"/>
            <w:lang w:val="fr-FR"/>
          </w:rPr>
          <w:t>mains en palmes</w:t>
        </w:r>
      </w:hyperlink>
      <w:r>
        <w:rPr>
          <w:lang w:val="fr-FR"/>
        </w:rPr>
        <w:t xml:space="preserve"> (BIB 1616)</w:t>
      </w:r>
    </w:p>
    <w:p w14:paraId="72A62ADF" w14:textId="77777777" w:rsidR="000152C6" w:rsidRPr="0032190F" w:rsidRDefault="000152C6" w:rsidP="000152C6">
      <w:pPr>
        <w:ind w:right="-136"/>
        <w:jc w:val="both"/>
        <w:rPr>
          <w:sz w:val="20"/>
          <w:szCs w:val="20"/>
          <w:lang w:val="fr-FR"/>
        </w:rPr>
      </w:pPr>
    </w:p>
    <w:p w14:paraId="6BC79336"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C'est la première roche atteinte, la plus au sud. Elle est gravée sur une face arrondie </w:t>
      </w:r>
      <w:r w:rsidRPr="0032190F">
        <w:rPr>
          <w:b/>
          <w:i/>
          <w:sz w:val="20"/>
          <w:szCs w:val="20"/>
          <w:lang w:val="fr-FR"/>
        </w:rPr>
        <w:t>en surplomb</w:t>
      </w:r>
      <w:r w:rsidRPr="0032190F">
        <w:rPr>
          <w:i/>
          <w:sz w:val="20"/>
          <w:szCs w:val="20"/>
          <w:lang w:val="fr-FR"/>
        </w:rPr>
        <w:t xml:space="preserve"> (pendage variant de 110° ouest à 130°sud) de cinq jolis corniformes à cornes sinueuses ou refermées, certains présentant des appendices. Le numéro est écrit sur la face orientée vers l'ouest et nous n'y avons pas vu de C de Conti. Les gravures n'ont certainement pas été gravées en place et le bloc a du s'ébouler par la suite.</w:t>
      </w:r>
    </w:p>
    <w:p w14:paraId="62677587" w14:textId="77777777" w:rsidR="000152C6" w:rsidRDefault="000152C6" w:rsidP="000152C6">
      <w:pPr>
        <w:ind w:right="-136"/>
        <w:jc w:val="both"/>
        <w:rPr>
          <w:sz w:val="20"/>
          <w:szCs w:val="20"/>
        </w:rPr>
      </w:pPr>
      <w:r w:rsidRPr="0032190F">
        <w:rPr>
          <w:i/>
          <w:sz w:val="20"/>
          <w:szCs w:val="20"/>
          <w:lang w:val="fr-FR"/>
        </w:rPr>
        <w:t xml:space="preserve">Par deux fois, deux corniformes côte à côte sont reliés par des traits incisés et forment un attelage. </w:t>
      </w:r>
      <w:r w:rsidRPr="00441288">
        <w:rPr>
          <w:i/>
          <w:sz w:val="20"/>
          <w:szCs w:val="20"/>
        </w:rPr>
        <w:t>D’autres attelages linéaires sont présents.</w:t>
      </w:r>
    </w:p>
    <w:p w14:paraId="3614A013" w14:textId="77777777" w:rsidR="006754D7" w:rsidRPr="006754D7" w:rsidRDefault="006754D7" w:rsidP="000152C6">
      <w:pPr>
        <w:ind w:right="-136"/>
        <w:jc w:val="both"/>
        <w:rPr>
          <w:sz w:val="20"/>
          <w:szCs w:val="20"/>
        </w:rPr>
      </w:pPr>
    </w:p>
    <w:p w14:paraId="504DBF2F" w14:textId="77777777" w:rsidR="000152C6" w:rsidRPr="00441288" w:rsidRDefault="000152C6" w:rsidP="000152C6">
      <w:pPr>
        <w:ind w:right="-136"/>
        <w:jc w:val="both"/>
        <w:rPr>
          <w:sz w:val="20"/>
          <w:szCs w:val="20"/>
        </w:rPr>
      </w:pPr>
    </w:p>
    <w:p w14:paraId="51AC5673" w14:textId="77777777" w:rsidR="000152C6" w:rsidRPr="0032190F" w:rsidRDefault="000152C6" w:rsidP="000152C6">
      <w:pPr>
        <w:numPr>
          <w:ilvl w:val="0"/>
          <w:numId w:val="9"/>
        </w:numPr>
        <w:tabs>
          <w:tab w:val="clear" w:pos="360"/>
        </w:tabs>
        <w:ind w:left="0" w:right="-136" w:firstLine="709"/>
        <w:jc w:val="both"/>
        <w:rPr>
          <w:sz w:val="20"/>
          <w:szCs w:val="20"/>
          <w:lang w:val="fr-FR"/>
        </w:rPr>
      </w:pPr>
      <w:r w:rsidRPr="0032190F">
        <w:rPr>
          <w:sz w:val="20"/>
          <w:szCs w:val="20"/>
          <w:lang w:val="fr-FR"/>
        </w:rPr>
        <w:t>Monter de vingt-deux mètres au centre du goulet pour passer entre deux blocs de schiste violet qui entourent une roche de schiste vert et parcourir encore neuf mètres vers le nord-ouest. La roche 1B se trouve sur le côté gauche du goulet.</w:t>
      </w:r>
    </w:p>
    <w:p w14:paraId="5B7D5497" w14:textId="77777777" w:rsidR="000152C6" w:rsidRPr="0032190F" w:rsidRDefault="000152C6" w:rsidP="000152C6">
      <w:pPr>
        <w:ind w:right="-136"/>
        <w:jc w:val="both"/>
        <w:rPr>
          <w:sz w:val="20"/>
          <w:szCs w:val="20"/>
          <w:lang w:val="fr-FR"/>
        </w:rPr>
      </w:pPr>
    </w:p>
    <w:p w14:paraId="72230463" w14:textId="77777777" w:rsidR="000152C6" w:rsidRPr="0032190F" w:rsidRDefault="000152C6" w:rsidP="000152C6">
      <w:pPr>
        <w:ind w:right="-136"/>
        <w:jc w:val="both"/>
        <w:rPr>
          <w:sz w:val="20"/>
          <w:szCs w:val="20"/>
          <w:lang w:val="fr-FR"/>
        </w:rPr>
      </w:pPr>
      <w:r w:rsidRPr="0032190F">
        <w:rPr>
          <w:b/>
          <w:sz w:val="20"/>
          <w:szCs w:val="20"/>
          <w:lang w:val="fr-FR"/>
        </w:rPr>
        <w:t>Roche 1 B . Zone IV . Groupe II</w:t>
      </w:r>
      <w:r w:rsidRPr="0032190F">
        <w:rPr>
          <w:sz w:val="20"/>
          <w:szCs w:val="20"/>
          <w:lang w:val="fr-FR"/>
        </w:rPr>
        <w:tab/>
      </w:r>
      <w:r w:rsidRPr="0032190F">
        <w:rPr>
          <w:sz w:val="20"/>
          <w:szCs w:val="20"/>
          <w:lang w:val="fr-FR"/>
        </w:rPr>
        <w:tab/>
      </w:r>
      <w:r w:rsidRPr="0032190F">
        <w:rPr>
          <w:sz w:val="20"/>
          <w:szCs w:val="20"/>
          <w:lang w:val="fr-FR"/>
        </w:rPr>
        <w:tab/>
      </w:r>
      <w:r w:rsidRPr="0032190F">
        <w:rPr>
          <w:b/>
          <w:sz w:val="20"/>
          <w:szCs w:val="20"/>
          <w:lang w:val="fr-FR"/>
        </w:rPr>
        <w:t>histo</w:t>
      </w:r>
    </w:p>
    <w:p w14:paraId="446C3A82" w14:textId="77777777" w:rsidR="000152C6" w:rsidRPr="0032190F" w:rsidRDefault="000152C6" w:rsidP="000152C6">
      <w:pPr>
        <w:rPr>
          <w:rFonts w:ascii="Symbol" w:hAnsi="Symbol"/>
          <w:b/>
          <w:i/>
          <w:sz w:val="20"/>
          <w:szCs w:val="20"/>
          <w:lang w:val="fr-FR"/>
        </w:rPr>
      </w:pPr>
      <w:r w:rsidRPr="0032190F">
        <w:rPr>
          <w:rFonts w:ascii="Times" w:hAnsi="Times"/>
          <w:b/>
          <w:i/>
          <w:sz w:val="20"/>
          <w:szCs w:val="20"/>
          <w:lang w:val="fr-FR"/>
        </w:rPr>
        <w:t>Roche de la fin du goulet des Crevettes</w:t>
      </w:r>
    </w:p>
    <w:p w14:paraId="070D607A" w14:textId="77777777" w:rsidR="000152C6" w:rsidRPr="0032190F" w:rsidRDefault="000152C6" w:rsidP="000152C6">
      <w:pPr>
        <w:ind w:right="-136"/>
        <w:jc w:val="both"/>
        <w:rPr>
          <w:sz w:val="20"/>
          <w:szCs w:val="20"/>
          <w:lang w:val="fr-FR"/>
        </w:rPr>
      </w:pPr>
    </w:p>
    <w:p w14:paraId="273AD43B" w14:textId="77777777" w:rsidR="000152C6" w:rsidRPr="0032190F" w:rsidRDefault="000152C6" w:rsidP="000152C6">
      <w:pPr>
        <w:ind w:right="-136" w:firstLine="709"/>
        <w:jc w:val="both"/>
        <w:rPr>
          <w:i/>
          <w:sz w:val="20"/>
          <w:szCs w:val="20"/>
          <w:lang w:val="fr-FR"/>
        </w:rPr>
      </w:pPr>
      <w:r w:rsidRPr="0032190F">
        <w:rPr>
          <w:i/>
          <w:sz w:val="20"/>
          <w:szCs w:val="20"/>
          <w:lang w:val="fr-FR"/>
        </w:rPr>
        <w:t>C’est un petit bloc de pélite schistosée de couleur gris vert. La patine restante est de couleur beige orangé. Examiner sa face de pendage 50° sud (0,5 m par 0,4 m), assez plate mais érodée et non lisse. Un corniforme à corps linéaire et cornes arrondies y est gravé au nord-est. Le numéro est inscrit à peu près au centre, mais ce n’est  pas l’écriture habituelle de Conti. Il n'y a pas non plus de C.</w:t>
      </w:r>
    </w:p>
    <w:p w14:paraId="16EC9FD9" w14:textId="77777777" w:rsidR="000152C6" w:rsidRPr="0032190F" w:rsidRDefault="000152C6" w:rsidP="000152C6">
      <w:pPr>
        <w:ind w:right="-136" w:firstLine="709"/>
        <w:jc w:val="both"/>
        <w:rPr>
          <w:i/>
          <w:sz w:val="20"/>
          <w:szCs w:val="20"/>
          <w:lang w:val="fr-FR"/>
        </w:rPr>
      </w:pPr>
      <w:r w:rsidRPr="0032190F">
        <w:rPr>
          <w:i/>
          <w:sz w:val="20"/>
          <w:szCs w:val="20"/>
          <w:lang w:val="fr-FR"/>
        </w:rPr>
        <w:t>Chercher des textes et des dessins de bergers</w:t>
      </w:r>
    </w:p>
    <w:p w14:paraId="0EBCF518" w14:textId="77777777" w:rsidR="000152C6" w:rsidRPr="0032190F" w:rsidRDefault="000152C6" w:rsidP="000152C6">
      <w:pPr>
        <w:ind w:right="-136"/>
        <w:jc w:val="both"/>
        <w:rPr>
          <w:sz w:val="20"/>
          <w:szCs w:val="20"/>
          <w:lang w:val="fr-FR"/>
        </w:rPr>
      </w:pPr>
    </w:p>
    <w:p w14:paraId="0213421C" w14:textId="77777777" w:rsidR="000152C6" w:rsidRPr="0032190F" w:rsidRDefault="000152C6" w:rsidP="000152C6">
      <w:pPr>
        <w:ind w:right="-136"/>
        <w:jc w:val="both"/>
        <w:rPr>
          <w:sz w:val="20"/>
          <w:szCs w:val="20"/>
          <w:lang w:val="fr-FR"/>
        </w:rPr>
      </w:pPr>
      <w:r w:rsidRPr="0032190F">
        <w:rPr>
          <w:sz w:val="20"/>
          <w:szCs w:val="20"/>
          <w:lang w:val="fr-FR"/>
        </w:rPr>
        <w:tab/>
        <w:t>Marcher six mètres vers l’est et chercher un petit bloc de pélite verte</w:t>
      </w:r>
    </w:p>
    <w:p w14:paraId="37DBDBFA" w14:textId="77777777" w:rsidR="000152C6" w:rsidRPr="0032190F" w:rsidRDefault="000152C6" w:rsidP="000152C6">
      <w:pPr>
        <w:ind w:right="-136"/>
        <w:jc w:val="both"/>
        <w:rPr>
          <w:sz w:val="20"/>
          <w:szCs w:val="20"/>
          <w:lang w:val="fr-FR"/>
        </w:rPr>
      </w:pPr>
    </w:p>
    <w:p w14:paraId="0892DB52" w14:textId="77777777" w:rsidR="000152C6" w:rsidRPr="0032190F" w:rsidRDefault="000152C6" w:rsidP="000152C6">
      <w:pPr>
        <w:ind w:right="-136"/>
        <w:jc w:val="both"/>
        <w:rPr>
          <w:sz w:val="20"/>
          <w:szCs w:val="20"/>
          <w:lang w:val="fr-FR"/>
        </w:rPr>
      </w:pPr>
      <w:r w:rsidRPr="0032190F">
        <w:rPr>
          <w:b/>
          <w:sz w:val="20"/>
          <w:szCs w:val="20"/>
          <w:lang w:val="fr-FR"/>
        </w:rPr>
        <w:t xml:space="preserve">Roche 2 </w:t>
      </w:r>
      <w:r w:rsidRPr="00441288">
        <w:rPr>
          <w:rFonts w:ascii="Symbol" w:hAnsi="Symbol"/>
          <w:b/>
          <w:sz w:val="20"/>
          <w:szCs w:val="20"/>
        </w:rPr>
        <w:t></w:t>
      </w:r>
      <w:r w:rsidRPr="0032190F">
        <w:rPr>
          <w:b/>
          <w:sz w:val="20"/>
          <w:szCs w:val="20"/>
          <w:lang w:val="fr-FR"/>
        </w:rPr>
        <w:t xml:space="preserve"> . Zone IV . Groupe II</w:t>
      </w:r>
      <w:r w:rsidRPr="0032190F">
        <w:rPr>
          <w:sz w:val="20"/>
          <w:szCs w:val="20"/>
          <w:lang w:val="fr-FR"/>
        </w:rPr>
        <w:tab/>
      </w:r>
    </w:p>
    <w:p w14:paraId="04F48693"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aux deux faces vers l’est </w:t>
      </w:r>
    </w:p>
    <w:p w14:paraId="33DB6834" w14:textId="77777777" w:rsidR="000152C6" w:rsidRPr="0032190F" w:rsidRDefault="000152C6" w:rsidP="000152C6">
      <w:pPr>
        <w:rPr>
          <w:rFonts w:ascii="Times" w:hAnsi="Times"/>
          <w:sz w:val="20"/>
          <w:szCs w:val="20"/>
          <w:lang w:val="fr-FR"/>
        </w:rPr>
      </w:pPr>
    </w:p>
    <w:p w14:paraId="03397294" w14:textId="77777777" w:rsidR="000152C6" w:rsidRPr="0032190F" w:rsidRDefault="000152C6" w:rsidP="000152C6">
      <w:pPr>
        <w:jc w:val="both"/>
        <w:rPr>
          <w:rFonts w:ascii="Times" w:hAnsi="Times"/>
          <w:i/>
          <w:sz w:val="20"/>
          <w:szCs w:val="20"/>
          <w:lang w:val="fr-FR"/>
        </w:rPr>
      </w:pPr>
      <w:r w:rsidRPr="0032190F">
        <w:rPr>
          <w:rFonts w:ascii="Times" w:hAnsi="Times"/>
          <w:i/>
          <w:sz w:val="20"/>
          <w:szCs w:val="20"/>
          <w:lang w:val="fr-FR"/>
        </w:rPr>
        <w:tab/>
        <w:t xml:space="preserve">Ce bloc situé au ras du sol présente deux faces sur son côté est. L’une au sud, </w:t>
      </w:r>
      <w:r w:rsidRPr="0032190F">
        <w:rPr>
          <w:rFonts w:ascii="Times" w:hAnsi="Times"/>
          <w:b/>
          <w:i/>
          <w:sz w:val="20"/>
          <w:szCs w:val="20"/>
          <w:lang w:val="fr-FR"/>
        </w:rPr>
        <w:t>face a</w:t>
      </w:r>
      <w:r w:rsidRPr="0032190F">
        <w:rPr>
          <w:rFonts w:ascii="Times" w:hAnsi="Times"/>
          <w:i/>
          <w:sz w:val="20"/>
          <w:szCs w:val="20"/>
          <w:lang w:val="fr-FR"/>
        </w:rPr>
        <w:t xml:space="preserve">, de pendage 50° est (0,4 m par 0,4 m), présente une plage ronde de cupules (diamètre 0,04 m) au ras du sol sur une surface lisse. L’autre au nord, </w:t>
      </w:r>
      <w:r w:rsidRPr="0032190F">
        <w:rPr>
          <w:rFonts w:ascii="Times" w:hAnsi="Times"/>
          <w:b/>
          <w:i/>
          <w:sz w:val="20"/>
          <w:szCs w:val="20"/>
          <w:lang w:val="fr-FR"/>
        </w:rPr>
        <w:t>face b</w:t>
      </w:r>
      <w:r w:rsidRPr="0032190F">
        <w:rPr>
          <w:rFonts w:ascii="Times" w:hAnsi="Times"/>
          <w:i/>
          <w:sz w:val="20"/>
          <w:szCs w:val="20"/>
          <w:lang w:val="fr-FR"/>
        </w:rPr>
        <w:t>, présente un pendage vers le sud-est. Sa surface est irrégulière du fait de la schistosité.</w:t>
      </w:r>
    </w:p>
    <w:p w14:paraId="4DED4984" w14:textId="77777777" w:rsidR="000152C6" w:rsidRPr="0032190F" w:rsidRDefault="000152C6" w:rsidP="000152C6">
      <w:pPr>
        <w:ind w:right="-136"/>
        <w:jc w:val="both"/>
        <w:rPr>
          <w:sz w:val="20"/>
          <w:szCs w:val="20"/>
          <w:lang w:val="fr-FR"/>
        </w:rPr>
      </w:pPr>
    </w:p>
    <w:p w14:paraId="232A3E2D" w14:textId="77777777" w:rsidR="000152C6" w:rsidRPr="0032190F" w:rsidRDefault="000152C6" w:rsidP="000152C6">
      <w:pPr>
        <w:ind w:right="-136" w:firstLine="709"/>
        <w:jc w:val="both"/>
        <w:rPr>
          <w:sz w:val="20"/>
          <w:szCs w:val="20"/>
          <w:lang w:val="fr-FR"/>
        </w:rPr>
      </w:pPr>
      <w:r w:rsidRPr="0032190F">
        <w:rPr>
          <w:sz w:val="20"/>
          <w:szCs w:val="20"/>
          <w:lang w:val="fr-FR"/>
        </w:rPr>
        <w:t>Continuer de monter une quinzaine de mètres dans le goulet pour atteindre un replat presque horizontal. Des blocs de différentes origines y sont enterrés. Repérer à son entrée une très petite roche beige, située à deux mètres à l’est de la face supérieure d’une pélite violette, incrustée dans le sol (1,3 m par 1,0 m) et patinée de couleur brun violacé .</w:t>
      </w:r>
    </w:p>
    <w:p w14:paraId="269FFA13" w14:textId="77777777" w:rsidR="000152C6" w:rsidRPr="0032190F" w:rsidRDefault="000152C6" w:rsidP="000152C6">
      <w:pPr>
        <w:ind w:right="-136"/>
        <w:jc w:val="both"/>
        <w:rPr>
          <w:sz w:val="20"/>
          <w:szCs w:val="20"/>
          <w:lang w:val="fr-FR"/>
        </w:rPr>
      </w:pPr>
    </w:p>
    <w:p w14:paraId="62496771" w14:textId="77777777" w:rsidR="000152C6" w:rsidRPr="0032190F" w:rsidRDefault="000152C6" w:rsidP="000152C6">
      <w:pPr>
        <w:ind w:right="-136"/>
        <w:jc w:val="both"/>
        <w:rPr>
          <w:sz w:val="20"/>
          <w:szCs w:val="20"/>
          <w:lang w:val="fr-FR"/>
        </w:rPr>
      </w:pPr>
      <w:r w:rsidRPr="0032190F">
        <w:rPr>
          <w:b/>
          <w:sz w:val="20"/>
          <w:szCs w:val="20"/>
          <w:lang w:val="fr-FR"/>
        </w:rPr>
        <w:t>Roche 2 A . Zone IV . Groupe II</w:t>
      </w:r>
      <w:r w:rsidRPr="0032190F">
        <w:rPr>
          <w:sz w:val="20"/>
          <w:szCs w:val="20"/>
          <w:lang w:val="fr-FR"/>
        </w:rPr>
        <w:tab/>
      </w:r>
    </w:p>
    <w:p w14:paraId="35125143"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de l’entrée du palier</w:t>
      </w:r>
    </w:p>
    <w:p w14:paraId="1AC450CF" w14:textId="77777777" w:rsidR="000152C6" w:rsidRPr="0032190F" w:rsidRDefault="000152C6" w:rsidP="000152C6">
      <w:pPr>
        <w:ind w:right="-136"/>
        <w:jc w:val="both"/>
        <w:rPr>
          <w:sz w:val="20"/>
          <w:szCs w:val="20"/>
          <w:lang w:val="fr-FR"/>
        </w:rPr>
      </w:pPr>
    </w:p>
    <w:p w14:paraId="785CC407" w14:textId="77777777" w:rsidR="000152C6" w:rsidRPr="0032190F" w:rsidRDefault="000152C6" w:rsidP="000152C6">
      <w:pPr>
        <w:ind w:right="-136" w:firstLine="709"/>
        <w:jc w:val="both"/>
        <w:rPr>
          <w:i/>
          <w:sz w:val="20"/>
          <w:szCs w:val="20"/>
          <w:lang w:val="fr-FR"/>
        </w:rPr>
      </w:pPr>
      <w:r w:rsidRPr="0032190F">
        <w:rPr>
          <w:i/>
          <w:sz w:val="20"/>
          <w:szCs w:val="20"/>
          <w:lang w:val="fr-FR"/>
        </w:rPr>
        <w:t>C'est une roche de pélite verte patinée beige orange, située à peu près au centre du goulet. Au-dessus, les blocs se font plus rares. La face gravée, située au ras du sol (0,4 m par 0,4 m), plate et lisse malgré quelques défauts, a un pendage de 30° sud-est. Seule cette face émerge du sol. Dans sa partie inférieure, au ras d'une large fissure se trouve un corniforme, dont le corps est à moitié perdu dans un éclat et dont les cornes sont horizontales. Le numéro de Conti, ZIV-GII-R2A est inscrit mais pas le C.</w:t>
      </w:r>
    </w:p>
    <w:p w14:paraId="19D92E8A" w14:textId="77777777" w:rsidR="000152C6" w:rsidRPr="0032190F" w:rsidRDefault="000152C6" w:rsidP="000152C6">
      <w:pPr>
        <w:ind w:right="-136"/>
        <w:jc w:val="both"/>
        <w:rPr>
          <w:sz w:val="20"/>
          <w:szCs w:val="20"/>
          <w:lang w:val="fr-FR"/>
        </w:rPr>
      </w:pPr>
    </w:p>
    <w:p w14:paraId="3BDB307C" w14:textId="77777777" w:rsidR="000152C6" w:rsidRPr="0032190F" w:rsidRDefault="000152C6" w:rsidP="000152C6">
      <w:pPr>
        <w:ind w:right="-136" w:firstLine="709"/>
        <w:jc w:val="both"/>
        <w:rPr>
          <w:sz w:val="20"/>
          <w:szCs w:val="20"/>
          <w:lang w:val="fr-FR"/>
        </w:rPr>
      </w:pPr>
      <w:r w:rsidRPr="0032190F">
        <w:rPr>
          <w:sz w:val="20"/>
          <w:szCs w:val="20"/>
          <w:lang w:val="fr-FR"/>
        </w:rPr>
        <w:t>Marcher quatre mètres vers l'est.</w:t>
      </w:r>
    </w:p>
    <w:p w14:paraId="62DFE268" w14:textId="77777777" w:rsidR="000152C6" w:rsidRPr="0032190F" w:rsidRDefault="000152C6" w:rsidP="000152C6">
      <w:pPr>
        <w:ind w:right="-136"/>
        <w:jc w:val="both"/>
        <w:rPr>
          <w:sz w:val="20"/>
          <w:szCs w:val="20"/>
          <w:lang w:val="fr-FR"/>
        </w:rPr>
      </w:pPr>
    </w:p>
    <w:p w14:paraId="41FD960F" w14:textId="77777777" w:rsidR="000152C6" w:rsidRPr="0032190F" w:rsidRDefault="000152C6" w:rsidP="000152C6">
      <w:pPr>
        <w:ind w:right="-136"/>
        <w:jc w:val="both"/>
        <w:rPr>
          <w:b/>
          <w:sz w:val="20"/>
          <w:szCs w:val="20"/>
          <w:lang w:val="fr-FR"/>
        </w:rPr>
      </w:pPr>
      <w:r w:rsidRPr="0032190F">
        <w:rPr>
          <w:b/>
          <w:sz w:val="20"/>
          <w:szCs w:val="20"/>
          <w:lang w:val="fr-FR"/>
        </w:rPr>
        <w:t>Roche 2 B . Zone IV . Groupe II</w:t>
      </w:r>
      <w:r w:rsidRPr="0032190F">
        <w:rPr>
          <w:sz w:val="20"/>
          <w:szCs w:val="20"/>
          <w:lang w:val="fr-FR"/>
        </w:rPr>
        <w:tab/>
      </w:r>
      <w:r w:rsidRPr="0032190F">
        <w:rPr>
          <w:sz w:val="20"/>
          <w:szCs w:val="20"/>
          <w:lang w:val="fr-FR"/>
        </w:rPr>
        <w:tab/>
      </w:r>
      <w:r w:rsidRPr="0032190F">
        <w:rPr>
          <w:sz w:val="20"/>
          <w:szCs w:val="20"/>
          <w:lang w:val="fr-FR"/>
        </w:rPr>
        <w:tab/>
      </w:r>
      <w:r w:rsidRPr="0032190F">
        <w:rPr>
          <w:b/>
          <w:sz w:val="20"/>
          <w:szCs w:val="20"/>
          <w:lang w:val="fr-FR"/>
        </w:rPr>
        <w:t>Histo</w:t>
      </w:r>
    </w:p>
    <w:p w14:paraId="387294F7"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du corniforme fourchu</w:t>
      </w:r>
    </w:p>
    <w:p w14:paraId="1EC9A791" w14:textId="77777777" w:rsidR="000152C6" w:rsidRPr="0032190F" w:rsidRDefault="000152C6" w:rsidP="000152C6">
      <w:pPr>
        <w:ind w:right="-136"/>
        <w:jc w:val="both"/>
        <w:rPr>
          <w:b/>
          <w:sz w:val="20"/>
          <w:szCs w:val="20"/>
          <w:lang w:val="fr-FR"/>
        </w:rPr>
      </w:pPr>
    </w:p>
    <w:p w14:paraId="392E255E" w14:textId="77777777" w:rsidR="000152C6" w:rsidRPr="0032190F" w:rsidRDefault="000152C6" w:rsidP="000152C6">
      <w:pPr>
        <w:ind w:right="-136" w:firstLine="709"/>
        <w:jc w:val="both"/>
        <w:rPr>
          <w:i/>
          <w:sz w:val="20"/>
          <w:szCs w:val="20"/>
          <w:lang w:val="fr-FR"/>
        </w:rPr>
      </w:pPr>
      <w:r w:rsidRPr="0032190F">
        <w:rPr>
          <w:i/>
          <w:sz w:val="20"/>
          <w:szCs w:val="20"/>
          <w:lang w:val="fr-FR"/>
        </w:rPr>
        <w:t>C'est un bloc de pélite verte, patiné orange, incrusté de biais dans le flanc est (face à l'ouest) du goulet. Sur sa face de pendage 30° sud-sud-ouest, plus ou moins ovale, plane mais non lisse, orange pâle et couverte de lichens, se voit le numéro de Conti, écrit par Conti près de l’arête supérieure, et un corniforme fourchu et complètement éclaté dans la partie sud-ouest. Il n’y a pas de C.</w:t>
      </w:r>
    </w:p>
    <w:p w14:paraId="3A5C49C3" w14:textId="77777777" w:rsidR="000152C6" w:rsidRPr="0032190F" w:rsidRDefault="000152C6" w:rsidP="000152C6">
      <w:pPr>
        <w:ind w:right="-136"/>
        <w:jc w:val="both"/>
        <w:rPr>
          <w:i/>
          <w:sz w:val="20"/>
          <w:szCs w:val="20"/>
          <w:lang w:val="fr-FR"/>
        </w:rPr>
      </w:pPr>
      <w:r w:rsidRPr="0032190F">
        <w:rPr>
          <w:i/>
          <w:sz w:val="20"/>
          <w:szCs w:val="20"/>
          <w:lang w:val="fr-FR"/>
        </w:rPr>
        <w:t>Rechercher la signature du berger Palma</w:t>
      </w:r>
    </w:p>
    <w:p w14:paraId="018683AD" w14:textId="77777777" w:rsidR="000152C6" w:rsidRPr="0032190F" w:rsidRDefault="000152C6" w:rsidP="000152C6">
      <w:pPr>
        <w:ind w:right="-136"/>
        <w:jc w:val="both"/>
        <w:rPr>
          <w:sz w:val="20"/>
          <w:szCs w:val="20"/>
          <w:lang w:val="fr-FR"/>
        </w:rPr>
      </w:pPr>
    </w:p>
    <w:p w14:paraId="2076426A" w14:textId="77777777" w:rsidR="000152C6" w:rsidRPr="0032190F" w:rsidRDefault="000152C6" w:rsidP="000152C6">
      <w:pPr>
        <w:ind w:right="-136" w:firstLine="709"/>
        <w:jc w:val="both"/>
        <w:rPr>
          <w:sz w:val="20"/>
          <w:szCs w:val="20"/>
          <w:lang w:val="fr-FR"/>
        </w:rPr>
      </w:pPr>
      <w:r w:rsidRPr="0032190F">
        <w:rPr>
          <w:sz w:val="20"/>
          <w:szCs w:val="20"/>
          <w:lang w:val="fr-FR"/>
        </w:rPr>
        <w:t>Monter sur le bord est du goulet et s'infiltrer dans un couloir se dirigeant vers l'est-sud-est. Repérer à six mètres une face orange vif, fissurée et de pendage sud-ouest.</w:t>
      </w:r>
    </w:p>
    <w:p w14:paraId="73DEA9AF" w14:textId="77777777" w:rsidR="000152C6" w:rsidRPr="0032190F" w:rsidRDefault="000152C6" w:rsidP="000152C6">
      <w:pPr>
        <w:ind w:right="-136"/>
        <w:jc w:val="both"/>
        <w:rPr>
          <w:sz w:val="20"/>
          <w:szCs w:val="20"/>
          <w:lang w:val="fr-FR"/>
        </w:rPr>
      </w:pPr>
    </w:p>
    <w:p w14:paraId="4020875D" w14:textId="77777777" w:rsidR="000152C6" w:rsidRPr="0032190F" w:rsidRDefault="000152C6" w:rsidP="000152C6">
      <w:pPr>
        <w:ind w:right="-136"/>
        <w:jc w:val="both"/>
        <w:rPr>
          <w:b/>
          <w:sz w:val="20"/>
          <w:szCs w:val="20"/>
          <w:lang w:val="fr-FR"/>
        </w:rPr>
      </w:pPr>
      <w:r w:rsidRPr="0032190F">
        <w:rPr>
          <w:b/>
          <w:sz w:val="20"/>
          <w:szCs w:val="20"/>
          <w:lang w:val="fr-FR"/>
        </w:rPr>
        <w:t>Roche 3 A . Zone IV . Groupe II</w:t>
      </w:r>
      <w:r w:rsidRPr="0032190F">
        <w:rPr>
          <w:sz w:val="20"/>
          <w:szCs w:val="20"/>
          <w:lang w:val="fr-FR"/>
        </w:rPr>
        <w:tab/>
      </w:r>
      <w:r w:rsidRPr="0032190F">
        <w:rPr>
          <w:sz w:val="20"/>
          <w:szCs w:val="20"/>
          <w:lang w:val="fr-FR"/>
        </w:rPr>
        <w:tab/>
      </w:r>
      <w:r w:rsidRPr="0032190F">
        <w:rPr>
          <w:sz w:val="20"/>
          <w:szCs w:val="20"/>
          <w:lang w:val="fr-FR"/>
        </w:rPr>
        <w:tab/>
      </w:r>
      <w:r w:rsidRPr="0032190F">
        <w:rPr>
          <w:b/>
          <w:sz w:val="20"/>
          <w:szCs w:val="20"/>
          <w:lang w:val="fr-FR"/>
        </w:rPr>
        <w:t>Histo</w:t>
      </w:r>
    </w:p>
    <w:p w14:paraId="3AF5C27E"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aux fermetures Eclair</w:t>
      </w:r>
    </w:p>
    <w:p w14:paraId="01332F19" w14:textId="77777777" w:rsidR="000152C6" w:rsidRPr="0032190F" w:rsidRDefault="000152C6" w:rsidP="000152C6">
      <w:pPr>
        <w:ind w:right="-136"/>
        <w:jc w:val="both"/>
        <w:rPr>
          <w:sz w:val="20"/>
          <w:szCs w:val="20"/>
          <w:lang w:val="fr-FR"/>
        </w:rPr>
      </w:pPr>
    </w:p>
    <w:p w14:paraId="23A284F6"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C'est le bloc situé à l'est de cette surface orange. Il possède une face en bon état, de pendage 20° nord, présentant trois larges fissures, striées par des petits décrochements et ressemblant à des "fermetures éclair". On y voit trois corniformes et un poignard envahis de lichens, au piquetage moyennement fin et régulier. A l'est, dans le haut et dans le bas de la roche est inscrit le numéro de Conti mais il n'y a pas de C. Des inscriptions de bergers (Arnolfo Francesco 13/7/1921, Pietro Bun 1864) et des dessins (grands personnages sexués avec de larges blouses rayées, petit couple enlacé, croix, quadrillages) peuvent aussi être répertoriés. </w:t>
      </w:r>
    </w:p>
    <w:p w14:paraId="2CD391A9" w14:textId="77777777" w:rsidR="000152C6" w:rsidRPr="0032190F" w:rsidRDefault="000152C6" w:rsidP="000152C6">
      <w:pPr>
        <w:ind w:right="-136"/>
        <w:jc w:val="both"/>
        <w:rPr>
          <w:sz w:val="20"/>
          <w:szCs w:val="20"/>
          <w:lang w:val="fr-FR"/>
        </w:rPr>
      </w:pPr>
    </w:p>
    <w:p w14:paraId="4B87B987" w14:textId="77777777" w:rsidR="000152C6" w:rsidRPr="0032190F" w:rsidRDefault="000152C6" w:rsidP="000152C6">
      <w:pPr>
        <w:ind w:right="-136"/>
        <w:jc w:val="both"/>
        <w:rPr>
          <w:sz w:val="20"/>
          <w:szCs w:val="20"/>
          <w:lang w:val="fr-FR"/>
        </w:rPr>
      </w:pPr>
      <w:r w:rsidRPr="0032190F">
        <w:rPr>
          <w:b/>
          <w:sz w:val="20"/>
          <w:szCs w:val="20"/>
          <w:lang w:val="fr-FR"/>
        </w:rPr>
        <w:t>Repère</w:t>
      </w:r>
      <w:r w:rsidRPr="0032190F">
        <w:rPr>
          <w:sz w:val="20"/>
          <w:szCs w:val="20"/>
          <w:lang w:val="fr-FR"/>
        </w:rPr>
        <w:t xml:space="preserve"> : à quinze mètres à l'est-sud-est se trouve le palier contenant la roche 16 H du groupe I.</w:t>
      </w:r>
    </w:p>
    <w:p w14:paraId="30E549EC" w14:textId="77777777" w:rsidR="000152C6" w:rsidRPr="0032190F" w:rsidRDefault="000152C6" w:rsidP="000152C6">
      <w:pPr>
        <w:ind w:right="-136"/>
        <w:jc w:val="both"/>
        <w:rPr>
          <w:sz w:val="20"/>
          <w:szCs w:val="20"/>
          <w:lang w:val="fr-FR"/>
        </w:rPr>
      </w:pPr>
    </w:p>
    <w:p w14:paraId="6751A4AB" w14:textId="77777777" w:rsidR="000152C6" w:rsidRPr="0032190F" w:rsidRDefault="000152C6" w:rsidP="000152C6">
      <w:pPr>
        <w:ind w:right="-136" w:firstLine="709"/>
        <w:jc w:val="both"/>
        <w:rPr>
          <w:sz w:val="20"/>
          <w:szCs w:val="20"/>
          <w:lang w:val="fr-FR"/>
        </w:rPr>
      </w:pPr>
      <w:r w:rsidRPr="0032190F">
        <w:rPr>
          <w:sz w:val="20"/>
          <w:szCs w:val="20"/>
          <w:lang w:val="fr-FR"/>
        </w:rPr>
        <w:t>Aller vers le nord de manière à contourner un grand bloc de schiste érodé. Repérer à six mètres deux faces oranges de pendage 60° sud mais décalées, appartenant à un grand bloc de pélite verte.</w:t>
      </w:r>
    </w:p>
    <w:p w14:paraId="42272E54" w14:textId="77777777" w:rsidR="000152C6" w:rsidRPr="0032190F" w:rsidRDefault="000152C6" w:rsidP="000152C6">
      <w:pPr>
        <w:ind w:right="-136"/>
        <w:jc w:val="both"/>
        <w:rPr>
          <w:sz w:val="20"/>
          <w:szCs w:val="20"/>
          <w:lang w:val="fr-FR"/>
        </w:rPr>
      </w:pPr>
    </w:p>
    <w:p w14:paraId="7429302B" w14:textId="77777777" w:rsidR="000152C6" w:rsidRPr="0032190F" w:rsidRDefault="000152C6" w:rsidP="000152C6">
      <w:pPr>
        <w:ind w:right="-136"/>
        <w:jc w:val="both"/>
        <w:rPr>
          <w:sz w:val="20"/>
          <w:szCs w:val="20"/>
          <w:lang w:val="fr-FR"/>
        </w:rPr>
      </w:pPr>
      <w:r w:rsidRPr="0032190F">
        <w:rPr>
          <w:b/>
          <w:sz w:val="20"/>
          <w:szCs w:val="20"/>
          <w:lang w:val="fr-FR"/>
        </w:rPr>
        <w:t>Roche 3 B . Zone IV . Groupe II</w:t>
      </w:r>
      <w:r w:rsidRPr="0032190F">
        <w:rPr>
          <w:sz w:val="20"/>
          <w:szCs w:val="20"/>
          <w:lang w:val="fr-FR"/>
        </w:rPr>
        <w:tab/>
      </w:r>
      <w:r w:rsidRPr="0032190F">
        <w:rPr>
          <w:sz w:val="20"/>
          <w:szCs w:val="20"/>
          <w:lang w:val="fr-FR"/>
        </w:rPr>
        <w:tab/>
      </w:r>
      <w:r w:rsidRPr="0032190F">
        <w:rPr>
          <w:sz w:val="20"/>
          <w:szCs w:val="20"/>
          <w:lang w:val="fr-FR"/>
        </w:rPr>
        <w:tab/>
      </w:r>
      <w:r w:rsidRPr="0032190F">
        <w:rPr>
          <w:b/>
          <w:sz w:val="20"/>
          <w:szCs w:val="20"/>
          <w:lang w:val="fr-FR"/>
        </w:rPr>
        <w:t>Histo</w:t>
      </w:r>
    </w:p>
    <w:p w14:paraId="6B29D1C9"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aux grosses cupules alignées</w:t>
      </w:r>
    </w:p>
    <w:p w14:paraId="3E620913" w14:textId="77777777" w:rsidR="000152C6" w:rsidRPr="0032190F" w:rsidRDefault="000152C6" w:rsidP="000152C6">
      <w:pPr>
        <w:ind w:right="-136"/>
        <w:jc w:val="both"/>
        <w:rPr>
          <w:b/>
          <w:sz w:val="20"/>
          <w:szCs w:val="20"/>
          <w:lang w:val="fr-FR"/>
        </w:rPr>
      </w:pPr>
    </w:p>
    <w:p w14:paraId="5202FDE2"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Sur la première face, </w:t>
      </w:r>
      <w:r w:rsidRPr="0032190F">
        <w:rPr>
          <w:b/>
          <w:i/>
          <w:sz w:val="20"/>
          <w:szCs w:val="20"/>
          <w:lang w:val="fr-FR"/>
        </w:rPr>
        <w:t>face b</w:t>
      </w:r>
      <w:r w:rsidRPr="0032190F">
        <w:rPr>
          <w:i/>
          <w:sz w:val="20"/>
          <w:szCs w:val="20"/>
          <w:lang w:val="fr-FR"/>
        </w:rPr>
        <w:t xml:space="preserve"> qui est aussi la plus petite, sont gravées une barre de petites cupules irrégulières, peu patinées, et une quinzaine de grosses cupules, la plupart alignées ou presque. Chacune semble constituée de nombreuses petites cupules et sont aussi peu patinées. Le numéro de Conti ZIV-GII-R3B, avec une flèche indiquant l’ouest, et des inscriptions de bergers sont aussi inscrits (textes et chiffres peu nets).</w:t>
      </w:r>
    </w:p>
    <w:p w14:paraId="57D2BB17" w14:textId="77777777" w:rsidR="000152C6" w:rsidRPr="0032190F" w:rsidRDefault="000152C6" w:rsidP="000152C6">
      <w:pPr>
        <w:ind w:right="-136"/>
        <w:jc w:val="both"/>
        <w:rPr>
          <w:i/>
          <w:sz w:val="20"/>
          <w:szCs w:val="20"/>
          <w:lang w:val="fr-FR"/>
        </w:rPr>
      </w:pPr>
      <w:r w:rsidRPr="0032190F">
        <w:rPr>
          <w:i/>
          <w:sz w:val="20"/>
          <w:szCs w:val="20"/>
          <w:lang w:val="fr-FR"/>
        </w:rPr>
        <w:tab/>
        <w:t xml:space="preserve">Sur la </w:t>
      </w:r>
      <w:r w:rsidRPr="0032190F">
        <w:rPr>
          <w:b/>
          <w:i/>
          <w:sz w:val="20"/>
          <w:szCs w:val="20"/>
          <w:lang w:val="fr-FR"/>
        </w:rPr>
        <w:t>face a</w:t>
      </w:r>
      <w:r w:rsidRPr="0032190F">
        <w:rPr>
          <w:i/>
          <w:sz w:val="20"/>
          <w:szCs w:val="20"/>
          <w:lang w:val="fr-FR"/>
        </w:rPr>
        <w:t xml:space="preserve"> située plus au nord (très confortable car le dessus de la première face forme divan) se trouvent de nombreux décrochements et deux réticulés : un rectangle assez finement piqueté mais au contour irrégulier et un réticulé compliqué à cases dissemblables. Chercher des dessins de bergers.</w:t>
      </w:r>
    </w:p>
    <w:p w14:paraId="4A604216" w14:textId="77777777" w:rsidR="000152C6" w:rsidRPr="0032190F" w:rsidRDefault="000152C6" w:rsidP="000152C6">
      <w:pPr>
        <w:ind w:right="-136"/>
        <w:jc w:val="both"/>
        <w:rPr>
          <w:i/>
          <w:sz w:val="20"/>
          <w:szCs w:val="20"/>
          <w:lang w:val="fr-FR"/>
        </w:rPr>
      </w:pPr>
      <w:r w:rsidRPr="0032190F">
        <w:rPr>
          <w:i/>
          <w:sz w:val="20"/>
          <w:szCs w:val="20"/>
          <w:lang w:val="fr-FR"/>
        </w:rPr>
        <w:tab/>
        <w:t>A droite dans le haut d'une face de pendage 20° sud se trouve le C de Conti.</w:t>
      </w:r>
    </w:p>
    <w:p w14:paraId="69D432F0" w14:textId="77777777" w:rsidR="000152C6" w:rsidRPr="0032190F" w:rsidRDefault="000152C6" w:rsidP="000152C6">
      <w:pPr>
        <w:ind w:right="-136"/>
        <w:jc w:val="both"/>
        <w:rPr>
          <w:sz w:val="20"/>
          <w:szCs w:val="20"/>
          <w:lang w:val="fr-FR"/>
        </w:rPr>
      </w:pPr>
    </w:p>
    <w:p w14:paraId="0CB2FF13" w14:textId="77777777" w:rsidR="000152C6" w:rsidRPr="0032190F" w:rsidRDefault="000152C6" w:rsidP="000152C6">
      <w:pPr>
        <w:ind w:right="-136" w:firstLine="709"/>
        <w:jc w:val="both"/>
        <w:rPr>
          <w:sz w:val="20"/>
          <w:szCs w:val="20"/>
          <w:lang w:val="fr-FR"/>
        </w:rPr>
      </w:pPr>
      <w:r w:rsidRPr="0032190F">
        <w:rPr>
          <w:sz w:val="20"/>
          <w:szCs w:val="20"/>
          <w:lang w:val="fr-FR"/>
        </w:rPr>
        <w:t>Marcher cinq mètres vers l'ouest et descendre une petite marche</w:t>
      </w:r>
    </w:p>
    <w:p w14:paraId="49F0463B" w14:textId="77777777" w:rsidR="000152C6" w:rsidRPr="0032190F" w:rsidRDefault="000152C6" w:rsidP="000152C6">
      <w:pPr>
        <w:ind w:right="-136"/>
        <w:jc w:val="both"/>
        <w:rPr>
          <w:sz w:val="20"/>
          <w:szCs w:val="20"/>
          <w:lang w:val="fr-FR"/>
        </w:rPr>
      </w:pPr>
    </w:p>
    <w:p w14:paraId="21C32678" w14:textId="77777777" w:rsidR="000152C6" w:rsidRPr="0032190F" w:rsidRDefault="000152C6" w:rsidP="000152C6">
      <w:pPr>
        <w:ind w:right="-136"/>
        <w:jc w:val="both"/>
        <w:rPr>
          <w:sz w:val="20"/>
          <w:szCs w:val="20"/>
          <w:lang w:val="fr-FR"/>
        </w:rPr>
      </w:pPr>
      <w:r w:rsidRPr="0032190F">
        <w:rPr>
          <w:b/>
          <w:sz w:val="20"/>
          <w:szCs w:val="20"/>
          <w:lang w:val="fr-FR"/>
        </w:rPr>
        <w:t>Roche 3 C . Zone IV . Groupe II</w:t>
      </w:r>
    </w:p>
    <w:p w14:paraId="56A785AF"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au pied d’une marche</w:t>
      </w:r>
    </w:p>
    <w:p w14:paraId="73C07E56" w14:textId="77777777" w:rsidR="000152C6" w:rsidRPr="0032190F" w:rsidRDefault="000152C6" w:rsidP="000152C6">
      <w:pPr>
        <w:ind w:right="-136"/>
        <w:jc w:val="both"/>
        <w:rPr>
          <w:sz w:val="20"/>
          <w:szCs w:val="20"/>
          <w:lang w:val="fr-FR"/>
        </w:rPr>
      </w:pPr>
    </w:p>
    <w:p w14:paraId="3ABB9B6F" w14:textId="77777777" w:rsidR="000152C6" w:rsidRPr="0032190F" w:rsidRDefault="000152C6" w:rsidP="000152C6">
      <w:pPr>
        <w:ind w:right="-136" w:firstLine="709"/>
        <w:jc w:val="both"/>
        <w:rPr>
          <w:i/>
          <w:sz w:val="20"/>
          <w:szCs w:val="20"/>
          <w:lang w:val="fr-FR"/>
        </w:rPr>
      </w:pPr>
      <w:r w:rsidRPr="0032190F">
        <w:rPr>
          <w:i/>
          <w:sz w:val="20"/>
          <w:szCs w:val="20"/>
          <w:lang w:val="fr-FR"/>
        </w:rPr>
        <w:t>C'est un bloc de grès gris, patiné en orange sur sa face supérieure (1,0 m par 0,4 m), allongée d'est en ouest, en légère pente vers l’est. Elle présente une pointe vers le nord-ouest où l'on peut voir le C, le numéro et une plage.</w:t>
      </w:r>
    </w:p>
    <w:p w14:paraId="4A46C445" w14:textId="77777777" w:rsidR="000152C6" w:rsidRPr="0032190F" w:rsidRDefault="000152C6" w:rsidP="000152C6">
      <w:pPr>
        <w:ind w:right="-136"/>
        <w:jc w:val="both"/>
        <w:rPr>
          <w:sz w:val="20"/>
          <w:szCs w:val="20"/>
          <w:lang w:val="fr-FR"/>
        </w:rPr>
      </w:pPr>
    </w:p>
    <w:p w14:paraId="17E467D5" w14:textId="77777777" w:rsidR="000152C6" w:rsidRPr="0032190F" w:rsidRDefault="000152C6" w:rsidP="000152C6">
      <w:pPr>
        <w:ind w:right="-136" w:firstLine="709"/>
        <w:jc w:val="both"/>
        <w:rPr>
          <w:sz w:val="20"/>
          <w:szCs w:val="20"/>
          <w:lang w:val="fr-FR"/>
        </w:rPr>
      </w:pPr>
      <w:r w:rsidRPr="0032190F">
        <w:rPr>
          <w:sz w:val="20"/>
          <w:szCs w:val="20"/>
          <w:lang w:val="fr-FR"/>
        </w:rPr>
        <w:lastRenderedPageBreak/>
        <w:t>Au nord de la roche 3C un rocher présente une petite paroi à fort pendage sud, puis quelques mètres à l'ouest la paroi s'incurve et devient verticale ouest. Contourner le rocher par la gauche en montant vers le nord. A quinze mètres la paroi reprend le pendage sud et présente une belle surface orange.</w:t>
      </w:r>
    </w:p>
    <w:p w14:paraId="307004E9" w14:textId="77777777" w:rsidR="000152C6" w:rsidRPr="0032190F" w:rsidRDefault="000152C6" w:rsidP="000152C6">
      <w:pPr>
        <w:ind w:right="-136"/>
        <w:jc w:val="both"/>
        <w:rPr>
          <w:sz w:val="20"/>
          <w:szCs w:val="20"/>
          <w:lang w:val="fr-FR"/>
        </w:rPr>
      </w:pPr>
    </w:p>
    <w:p w14:paraId="547930C4" w14:textId="77777777" w:rsidR="000152C6" w:rsidRPr="0032190F" w:rsidRDefault="000152C6" w:rsidP="000152C6">
      <w:pPr>
        <w:ind w:right="-136"/>
        <w:jc w:val="both"/>
        <w:rPr>
          <w:b/>
          <w:sz w:val="20"/>
          <w:szCs w:val="20"/>
          <w:lang w:val="fr-FR"/>
        </w:rPr>
      </w:pPr>
      <w:r w:rsidRPr="0032190F">
        <w:rPr>
          <w:b/>
          <w:sz w:val="20"/>
          <w:szCs w:val="20"/>
          <w:lang w:val="fr-FR"/>
        </w:rPr>
        <w:t>Roche 3 D . Zone IV . Groupe II</w:t>
      </w:r>
      <w:r w:rsidRPr="0032190F">
        <w:rPr>
          <w:sz w:val="20"/>
          <w:szCs w:val="20"/>
          <w:lang w:val="fr-FR"/>
        </w:rPr>
        <w:tab/>
      </w:r>
      <w:r w:rsidRPr="0032190F">
        <w:rPr>
          <w:sz w:val="20"/>
          <w:szCs w:val="20"/>
          <w:lang w:val="fr-FR"/>
        </w:rPr>
        <w:tab/>
      </w:r>
      <w:r w:rsidRPr="0032190F">
        <w:rPr>
          <w:sz w:val="20"/>
          <w:szCs w:val="20"/>
          <w:lang w:val="fr-FR"/>
        </w:rPr>
        <w:tab/>
      </w:r>
      <w:r w:rsidRPr="0032190F">
        <w:rPr>
          <w:b/>
          <w:sz w:val="20"/>
          <w:szCs w:val="20"/>
          <w:lang w:val="fr-FR"/>
        </w:rPr>
        <w:t>Histo</w:t>
      </w:r>
    </w:p>
    <w:p w14:paraId="4850AC0A"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cachant le pic des Merveilles</w:t>
      </w:r>
    </w:p>
    <w:p w14:paraId="59E4D77E" w14:textId="77777777" w:rsidR="000152C6" w:rsidRPr="0032190F" w:rsidRDefault="000152C6" w:rsidP="000152C6">
      <w:pPr>
        <w:ind w:right="-136"/>
        <w:jc w:val="both"/>
        <w:rPr>
          <w:sz w:val="20"/>
          <w:szCs w:val="20"/>
          <w:lang w:val="fr-FR"/>
        </w:rPr>
      </w:pPr>
    </w:p>
    <w:p w14:paraId="3B2BF123" w14:textId="77777777" w:rsidR="000152C6" w:rsidRPr="0032190F" w:rsidRDefault="000152C6" w:rsidP="000152C6">
      <w:pPr>
        <w:ind w:right="-136" w:firstLine="709"/>
        <w:jc w:val="both"/>
        <w:rPr>
          <w:i/>
          <w:sz w:val="20"/>
          <w:szCs w:val="20"/>
          <w:lang w:val="fr-FR"/>
        </w:rPr>
      </w:pPr>
      <w:r w:rsidRPr="0032190F">
        <w:rPr>
          <w:i/>
          <w:sz w:val="20"/>
          <w:szCs w:val="20"/>
          <w:lang w:val="fr-FR"/>
        </w:rPr>
        <w:t>C'est un replat presque horizontal de cette face. La roche est constituée de pélite schistosée à patine orange presque lisse. Un petit corniforme patiné et un réticulé globuleux à petites cases décalées y sont gravés. Le C est inscrit à l'extrémité ouest du palier, à proximité d'une fissure nord – sud. Le numéro, écrit en grandes lettres, se trouve à l'est, sur une surface de pendage 20° sud, au-delà d’une autre fissure nord – sud. Un dernier piquetage (espacé et profond) situé sous le réticulé est probablement récent.</w:t>
      </w:r>
    </w:p>
    <w:p w14:paraId="1FCEA8EE" w14:textId="77777777" w:rsidR="000152C6" w:rsidRPr="0032190F" w:rsidRDefault="000152C6" w:rsidP="000152C6">
      <w:pPr>
        <w:rPr>
          <w:rFonts w:ascii="Times" w:hAnsi="Times"/>
          <w:i/>
          <w:sz w:val="20"/>
          <w:szCs w:val="20"/>
          <w:lang w:val="fr-FR"/>
        </w:rPr>
      </w:pPr>
      <w:r w:rsidRPr="0032190F">
        <w:rPr>
          <w:rFonts w:ascii="Times" w:hAnsi="Times"/>
          <w:i/>
          <w:sz w:val="20"/>
          <w:szCs w:val="20"/>
          <w:lang w:val="fr-FR"/>
        </w:rPr>
        <w:t>Repérer un nom, Garruso Francesco, et un quadrillage</w:t>
      </w:r>
    </w:p>
    <w:p w14:paraId="56336470" w14:textId="77777777" w:rsidR="000152C6" w:rsidRPr="0032190F" w:rsidRDefault="000152C6" w:rsidP="000152C6">
      <w:pPr>
        <w:ind w:right="-136"/>
        <w:jc w:val="both"/>
        <w:rPr>
          <w:i/>
          <w:sz w:val="20"/>
          <w:szCs w:val="20"/>
          <w:lang w:val="fr-FR"/>
        </w:rPr>
      </w:pPr>
      <w:r w:rsidRPr="0032190F">
        <w:rPr>
          <w:i/>
          <w:sz w:val="20"/>
          <w:szCs w:val="20"/>
          <w:lang w:val="fr-FR"/>
        </w:rPr>
        <w:t>Quand on recule un peu le pic des Merveilles surgit au-dessus de la face.</w:t>
      </w:r>
    </w:p>
    <w:p w14:paraId="0CA0FC73" w14:textId="77777777" w:rsidR="000152C6" w:rsidRPr="0032190F" w:rsidRDefault="000152C6" w:rsidP="000152C6">
      <w:pPr>
        <w:ind w:right="-136"/>
        <w:jc w:val="both"/>
        <w:rPr>
          <w:sz w:val="20"/>
          <w:szCs w:val="20"/>
          <w:lang w:val="fr-FR"/>
        </w:rPr>
      </w:pPr>
    </w:p>
    <w:p w14:paraId="17018080" w14:textId="77777777" w:rsidR="000152C6" w:rsidRPr="0032190F" w:rsidRDefault="000152C6" w:rsidP="000152C6">
      <w:pPr>
        <w:ind w:right="-136" w:firstLine="709"/>
        <w:jc w:val="both"/>
        <w:rPr>
          <w:sz w:val="20"/>
          <w:szCs w:val="20"/>
          <w:lang w:val="fr-FR"/>
        </w:rPr>
      </w:pPr>
      <w:r w:rsidRPr="0032190F">
        <w:rPr>
          <w:sz w:val="20"/>
          <w:szCs w:val="20"/>
          <w:lang w:val="fr-FR"/>
        </w:rPr>
        <w:t>Revenir vers la roche 2B, située plus au sud et en contrebas, au bord du goulet, puis parcourir six mètres vers le nord en se rapprochant un peu du centre du goulet.</w:t>
      </w:r>
    </w:p>
    <w:p w14:paraId="2FAB753C" w14:textId="77777777" w:rsidR="000152C6" w:rsidRPr="0032190F" w:rsidRDefault="000152C6" w:rsidP="000152C6">
      <w:pPr>
        <w:ind w:right="-136"/>
        <w:jc w:val="both"/>
        <w:rPr>
          <w:sz w:val="20"/>
          <w:szCs w:val="20"/>
          <w:lang w:val="fr-FR"/>
        </w:rPr>
      </w:pPr>
    </w:p>
    <w:p w14:paraId="5FBD4441" w14:textId="77777777" w:rsidR="000152C6" w:rsidRPr="0032190F" w:rsidRDefault="000152C6" w:rsidP="000152C6">
      <w:pPr>
        <w:ind w:right="-136"/>
        <w:jc w:val="both"/>
        <w:rPr>
          <w:b/>
          <w:sz w:val="20"/>
          <w:szCs w:val="20"/>
          <w:lang w:val="fr-FR"/>
        </w:rPr>
      </w:pPr>
      <w:r w:rsidRPr="0032190F">
        <w:rPr>
          <w:b/>
          <w:sz w:val="20"/>
          <w:szCs w:val="20"/>
          <w:lang w:val="fr-FR"/>
        </w:rPr>
        <w:t>Roche 2 C . Zone IV . Groupe II</w:t>
      </w:r>
      <w:r w:rsidRPr="0032190F">
        <w:rPr>
          <w:sz w:val="20"/>
          <w:szCs w:val="20"/>
          <w:lang w:val="fr-FR"/>
        </w:rPr>
        <w:tab/>
      </w:r>
      <w:r w:rsidRPr="0032190F">
        <w:rPr>
          <w:sz w:val="20"/>
          <w:szCs w:val="20"/>
          <w:lang w:val="fr-FR"/>
        </w:rPr>
        <w:tab/>
      </w:r>
      <w:r w:rsidRPr="0032190F">
        <w:rPr>
          <w:sz w:val="20"/>
          <w:szCs w:val="20"/>
          <w:lang w:val="fr-FR"/>
        </w:rPr>
        <w:tab/>
      </w:r>
      <w:r w:rsidRPr="0032190F">
        <w:rPr>
          <w:b/>
          <w:sz w:val="20"/>
          <w:szCs w:val="20"/>
          <w:lang w:val="fr-FR"/>
        </w:rPr>
        <w:t>Histo</w:t>
      </w:r>
    </w:p>
    <w:p w14:paraId="7AF05A0F"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des gravures dans le lichen</w:t>
      </w:r>
    </w:p>
    <w:p w14:paraId="71BBF997" w14:textId="77777777" w:rsidR="000152C6" w:rsidRPr="0032190F" w:rsidRDefault="000152C6" w:rsidP="000152C6">
      <w:pPr>
        <w:ind w:right="-136"/>
        <w:jc w:val="both"/>
        <w:rPr>
          <w:sz w:val="20"/>
          <w:szCs w:val="20"/>
          <w:lang w:val="fr-FR"/>
        </w:rPr>
      </w:pPr>
    </w:p>
    <w:p w14:paraId="536317B5"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C'est la face supérieure (1,2 m d’est en ouest, par 0,5 m) d'un bloc de pélite verte, colorée d'une teinte presque orange, et de pendage 20° est-nord-est. Cette face se présente au ras du sol à l'est. Elle est envahie d'herbe au nord. A l’est, elle présente des décrochements et de l'érosion. La moitié ouest porte beaucoup de lichens mais cependant deux gravures y sont visibles : un petit trapèze piqueté régulièrement et patiné ainsi qu’une plage de grandes cupules superficielles non patinées, probablement récentes. Le C est inscrit sur le bord sud-ouest de la face et le numéro ZIV-GII-R2C au centre, entre l’herbe et les lichens. </w:t>
      </w:r>
    </w:p>
    <w:p w14:paraId="1B914C5A" w14:textId="77777777" w:rsidR="000152C6" w:rsidRPr="0032190F" w:rsidRDefault="000152C6" w:rsidP="000152C6">
      <w:pPr>
        <w:ind w:right="-136" w:firstLine="709"/>
        <w:jc w:val="both"/>
        <w:rPr>
          <w:i/>
          <w:sz w:val="20"/>
          <w:szCs w:val="20"/>
          <w:lang w:val="fr-FR"/>
        </w:rPr>
      </w:pPr>
      <w:r w:rsidRPr="0032190F">
        <w:rPr>
          <w:i/>
          <w:sz w:val="20"/>
          <w:szCs w:val="20"/>
          <w:lang w:val="fr-FR"/>
        </w:rPr>
        <w:t>Noter aussi des inscriptions de bergers écrites sous le numéro : Lanteri Pastore W 1904 1923…</w:t>
      </w:r>
      <w:r w:rsidRPr="0032190F">
        <w:rPr>
          <w:i/>
          <w:sz w:val="20"/>
          <w:szCs w:val="20"/>
          <w:highlight w:val="yellow"/>
          <w:lang w:val="fr-FR"/>
        </w:rPr>
        <w:t>agosto anno 1910</w:t>
      </w:r>
      <w:r w:rsidRPr="0032190F">
        <w:rPr>
          <w:sz w:val="20"/>
          <w:szCs w:val="20"/>
          <w:lang w:val="fr-FR"/>
        </w:rPr>
        <w:t>[</w:t>
      </w:r>
      <w:r w:rsidRPr="0032190F">
        <w:rPr>
          <w:sz w:val="20"/>
          <w:szCs w:val="20"/>
          <w:highlight w:val="red"/>
          <w:lang w:val="fr-FR"/>
        </w:rPr>
        <w:t>date non prise en compte, année de naissance ?</w:t>
      </w:r>
      <w:r w:rsidRPr="0032190F">
        <w:rPr>
          <w:sz w:val="20"/>
          <w:szCs w:val="20"/>
          <w:lang w:val="fr-FR"/>
        </w:rPr>
        <w:t>]</w:t>
      </w:r>
      <w:r w:rsidRPr="0032190F">
        <w:rPr>
          <w:i/>
          <w:sz w:val="20"/>
          <w:szCs w:val="20"/>
          <w:lang w:val="fr-FR"/>
        </w:rPr>
        <w:t>...</w:t>
      </w:r>
    </w:p>
    <w:p w14:paraId="302AEB1E" w14:textId="77777777" w:rsidR="000152C6" w:rsidRPr="0032190F" w:rsidRDefault="000152C6" w:rsidP="000152C6">
      <w:pPr>
        <w:ind w:right="-136"/>
        <w:jc w:val="both"/>
        <w:rPr>
          <w:sz w:val="20"/>
          <w:szCs w:val="20"/>
          <w:lang w:val="fr-FR"/>
        </w:rPr>
      </w:pPr>
    </w:p>
    <w:p w14:paraId="798AB03E" w14:textId="77777777" w:rsidR="000152C6" w:rsidRPr="0032190F" w:rsidRDefault="000152C6" w:rsidP="000152C6">
      <w:pPr>
        <w:ind w:right="-136" w:firstLine="709"/>
        <w:jc w:val="both"/>
        <w:rPr>
          <w:sz w:val="20"/>
          <w:szCs w:val="20"/>
          <w:lang w:val="fr-FR"/>
        </w:rPr>
      </w:pPr>
      <w:r w:rsidRPr="0032190F">
        <w:rPr>
          <w:sz w:val="20"/>
          <w:szCs w:val="20"/>
          <w:lang w:val="fr-FR"/>
        </w:rPr>
        <w:t xml:space="preserve">Monter d’une vingtaine de mètres vers le nord en empruntant un passage étroit. D'énormes blocs parallélépipédiques sont éboulés sur notre gauche (à l'ouest). Seraient-ce les blocs préparés pour la “construction punique” de Fodéré ? </w:t>
      </w:r>
    </w:p>
    <w:p w14:paraId="58982C43" w14:textId="77777777" w:rsidR="000152C6" w:rsidRPr="0032190F" w:rsidRDefault="000152C6" w:rsidP="000152C6">
      <w:pPr>
        <w:ind w:right="-136" w:firstLine="709"/>
        <w:jc w:val="both"/>
        <w:rPr>
          <w:sz w:val="20"/>
          <w:szCs w:val="20"/>
          <w:lang w:val="fr-FR"/>
        </w:rPr>
      </w:pPr>
      <w:r w:rsidRPr="0032190F">
        <w:rPr>
          <w:sz w:val="20"/>
          <w:szCs w:val="20"/>
          <w:lang w:val="fr-FR"/>
        </w:rPr>
        <w:t xml:space="preserve">Repérer, à la sortie du rétrécissement, un bloc de pélite gris violet présentant une face de pendage 60° est, couverte de patine brun clair. </w:t>
      </w:r>
    </w:p>
    <w:p w14:paraId="60E6FC5A" w14:textId="77777777" w:rsidR="000152C6" w:rsidRPr="0032190F" w:rsidRDefault="000152C6" w:rsidP="000152C6">
      <w:pPr>
        <w:ind w:right="-136"/>
        <w:jc w:val="both"/>
        <w:rPr>
          <w:sz w:val="20"/>
          <w:szCs w:val="20"/>
          <w:lang w:val="fr-FR"/>
        </w:rPr>
      </w:pPr>
    </w:p>
    <w:p w14:paraId="186BE5C2" w14:textId="77777777" w:rsidR="000152C6" w:rsidRPr="0032190F" w:rsidRDefault="000152C6" w:rsidP="000152C6">
      <w:pPr>
        <w:ind w:right="-136"/>
        <w:jc w:val="both"/>
        <w:rPr>
          <w:sz w:val="20"/>
          <w:szCs w:val="20"/>
          <w:lang w:val="fr-FR"/>
        </w:rPr>
      </w:pPr>
      <w:r w:rsidRPr="0032190F">
        <w:rPr>
          <w:b/>
          <w:sz w:val="20"/>
          <w:szCs w:val="20"/>
          <w:lang w:val="fr-FR"/>
        </w:rPr>
        <w:t>Roche 4 A . Zone IV . Groupe II</w:t>
      </w:r>
      <w:r w:rsidRPr="0032190F">
        <w:rPr>
          <w:sz w:val="20"/>
          <w:szCs w:val="20"/>
          <w:lang w:val="fr-FR"/>
        </w:rPr>
        <w:tab/>
      </w:r>
      <w:r w:rsidRPr="0032190F">
        <w:rPr>
          <w:sz w:val="20"/>
          <w:szCs w:val="20"/>
          <w:lang w:val="fr-FR"/>
        </w:rPr>
        <w:tab/>
      </w:r>
      <w:r w:rsidRPr="0032190F">
        <w:rPr>
          <w:b/>
          <w:sz w:val="20"/>
          <w:szCs w:val="20"/>
          <w:lang w:val="fr-FR"/>
        </w:rPr>
        <w:t>Histo</w:t>
      </w:r>
    </w:p>
    <w:p w14:paraId="7E5A0DE0"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du Kama Sutra</w:t>
      </w:r>
    </w:p>
    <w:p w14:paraId="5FD358BD" w14:textId="77777777" w:rsidR="000152C6" w:rsidRPr="0032190F" w:rsidRDefault="000152C6" w:rsidP="000152C6">
      <w:pPr>
        <w:ind w:right="-136"/>
        <w:jc w:val="both"/>
        <w:rPr>
          <w:sz w:val="20"/>
          <w:szCs w:val="20"/>
          <w:lang w:val="fr-FR"/>
        </w:rPr>
      </w:pPr>
    </w:p>
    <w:p w14:paraId="4A0028FF" w14:textId="77777777" w:rsidR="000152C6" w:rsidRPr="0032190F" w:rsidRDefault="000152C6" w:rsidP="000152C6">
      <w:pPr>
        <w:ind w:right="-136" w:firstLine="709"/>
        <w:jc w:val="both"/>
        <w:rPr>
          <w:i/>
          <w:sz w:val="20"/>
          <w:szCs w:val="20"/>
          <w:lang w:val="fr-FR"/>
        </w:rPr>
      </w:pPr>
      <w:r w:rsidRPr="0032190F">
        <w:rPr>
          <w:i/>
          <w:sz w:val="20"/>
          <w:szCs w:val="20"/>
          <w:lang w:val="fr-FR"/>
        </w:rPr>
        <w:t>Cette roche est à voir le matin ou sans soleil car certaines gravures ont un "micro piquetage" ou des cupules si superficielles qu'elles ne sont "discernables" qu’à l'ombre. Le bloc est cassé en plusieurs morceaux et présente des fissures très profondes nord – sud. Le C est au centre de la face, au-dessus d'une large et profonde fissure. Le numéro de Conti, ZIV-GII-R4A, est gravé en grandes lettres à 0,2 m du bord supérieur. Les gravures sont représentées par quelques plages, un corniforme peu soigné, un réticulé à "micro cupules" au ras et au-dessus de la fissure et un autre petit réticulé situé en-dessous.</w:t>
      </w:r>
    </w:p>
    <w:p w14:paraId="03318C6B" w14:textId="77777777" w:rsidR="000152C6" w:rsidRPr="0032190F" w:rsidRDefault="000152C6" w:rsidP="000152C6">
      <w:pPr>
        <w:ind w:right="-136"/>
        <w:jc w:val="both"/>
        <w:rPr>
          <w:i/>
          <w:sz w:val="20"/>
          <w:szCs w:val="20"/>
          <w:lang w:val="fr-FR"/>
        </w:rPr>
      </w:pPr>
      <w:r w:rsidRPr="0032190F">
        <w:rPr>
          <w:i/>
          <w:sz w:val="20"/>
          <w:szCs w:val="20"/>
          <w:lang w:val="fr-FR"/>
        </w:rPr>
        <w:t>On y trouve aussi des inscriptions de berger : Guido Biagio pasato qui 13 agosto Pastore di Tenda del lanno 1932, Buin Maurizio Batista Pastore di Tenda septembre lanno 1924, , Guido Giuseppe 1935 1944 1946 et 1954, Guido Mar(i)o 1881 anno 1939, Bianca Francesca Maro luglio 1918 pastore di Tenda, Gausso Giovanni, Maro Batista Donato 1921, Botton Rocco deto causi 1933, de nombreux personnages et le "</w:t>
      </w:r>
      <w:r w:rsidRPr="0032190F">
        <w:rPr>
          <w:b/>
          <w:i/>
          <w:sz w:val="20"/>
          <w:szCs w:val="20"/>
          <w:lang w:val="fr-FR"/>
        </w:rPr>
        <w:t>Kama Sutra</w:t>
      </w:r>
      <w:r w:rsidRPr="0032190F">
        <w:rPr>
          <w:i/>
          <w:sz w:val="20"/>
          <w:szCs w:val="20"/>
          <w:lang w:val="fr-FR"/>
        </w:rPr>
        <w:t>" dans le bas et au nord de la partie centrale (une BD grivoise et peu élaborée).</w:t>
      </w:r>
    </w:p>
    <w:p w14:paraId="1EE486D1" w14:textId="77777777" w:rsidR="000152C6" w:rsidRPr="0032190F" w:rsidRDefault="000152C6" w:rsidP="000152C6">
      <w:pPr>
        <w:ind w:right="-136"/>
        <w:jc w:val="both"/>
        <w:rPr>
          <w:sz w:val="20"/>
          <w:szCs w:val="20"/>
          <w:lang w:val="fr-FR"/>
        </w:rPr>
      </w:pPr>
    </w:p>
    <w:p w14:paraId="4014BE45" w14:textId="77777777" w:rsidR="000152C6" w:rsidRPr="0032190F" w:rsidRDefault="000152C6" w:rsidP="000152C6">
      <w:pPr>
        <w:ind w:right="-136" w:firstLine="709"/>
        <w:jc w:val="both"/>
        <w:rPr>
          <w:sz w:val="20"/>
          <w:szCs w:val="20"/>
          <w:lang w:val="fr-FR"/>
        </w:rPr>
      </w:pPr>
      <w:r w:rsidRPr="0032190F">
        <w:rPr>
          <w:sz w:val="20"/>
          <w:szCs w:val="20"/>
          <w:lang w:val="fr-FR"/>
        </w:rPr>
        <w:t xml:space="preserve">Parcourir trois mètres vers le nord. </w:t>
      </w:r>
    </w:p>
    <w:p w14:paraId="76D42C56" w14:textId="77777777" w:rsidR="000152C6" w:rsidRPr="0032190F" w:rsidRDefault="000152C6" w:rsidP="000152C6">
      <w:pPr>
        <w:ind w:right="-136"/>
        <w:jc w:val="both"/>
        <w:rPr>
          <w:sz w:val="20"/>
          <w:szCs w:val="20"/>
          <w:lang w:val="fr-FR"/>
        </w:rPr>
      </w:pPr>
    </w:p>
    <w:p w14:paraId="44B5E630" w14:textId="77777777" w:rsidR="000152C6" w:rsidRPr="0032190F" w:rsidRDefault="000152C6" w:rsidP="000152C6">
      <w:pPr>
        <w:ind w:right="-136"/>
        <w:jc w:val="both"/>
        <w:rPr>
          <w:sz w:val="20"/>
          <w:szCs w:val="20"/>
          <w:lang w:val="fr-FR"/>
        </w:rPr>
      </w:pPr>
      <w:r w:rsidRPr="0032190F">
        <w:rPr>
          <w:b/>
          <w:sz w:val="20"/>
          <w:szCs w:val="20"/>
          <w:lang w:val="fr-FR"/>
        </w:rPr>
        <w:t>Roche 4 B . Zone IV . Groupe II</w:t>
      </w:r>
      <w:r w:rsidRPr="0032190F">
        <w:rPr>
          <w:sz w:val="20"/>
          <w:szCs w:val="20"/>
          <w:lang w:val="fr-FR"/>
        </w:rPr>
        <w:tab/>
      </w:r>
    </w:p>
    <w:p w14:paraId="114C9E86"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de la hallebarde à deux rivets</w:t>
      </w:r>
    </w:p>
    <w:p w14:paraId="436A416A" w14:textId="77777777" w:rsidR="000152C6" w:rsidRPr="0032190F" w:rsidRDefault="000152C6" w:rsidP="000152C6">
      <w:pPr>
        <w:ind w:right="-136"/>
        <w:jc w:val="both"/>
        <w:rPr>
          <w:sz w:val="20"/>
          <w:szCs w:val="20"/>
          <w:lang w:val="fr-FR"/>
        </w:rPr>
      </w:pPr>
    </w:p>
    <w:p w14:paraId="5E5C44F7"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C'est une dalle verdâtre, à face supérieure plate, assez lisse, horizontale et au ras du sol. Une petite plaque brunâtre et très lisse se trouve dans son tiers nord. Le C, une ligne courbe et une plage sont gravés au ras d'une grande encoche arrondie située sur le bord sud. La gravure la plus remarquable est une hallebarde à manche arrondi, à lame </w:t>
      </w:r>
      <w:r w:rsidRPr="0032190F">
        <w:rPr>
          <w:i/>
          <w:sz w:val="20"/>
          <w:szCs w:val="20"/>
          <w:lang w:val="fr-FR"/>
        </w:rPr>
        <w:lastRenderedPageBreak/>
        <w:t>ovale avec un emmanchement composé de deux rivets et d'une barre courbe externe. Le piquetage y est assez fin mais avec de nombreuses bavures. Le numéro de la roche est écrit par Conti à l’ouest de la passée brune : ZIV-GII-R4B.</w:t>
      </w:r>
    </w:p>
    <w:p w14:paraId="14CEA02F" w14:textId="77777777" w:rsidR="000152C6" w:rsidRPr="0032190F" w:rsidRDefault="000152C6" w:rsidP="000152C6">
      <w:pPr>
        <w:ind w:right="-136"/>
        <w:jc w:val="both"/>
        <w:rPr>
          <w:sz w:val="20"/>
          <w:szCs w:val="20"/>
          <w:lang w:val="fr-FR"/>
        </w:rPr>
      </w:pPr>
    </w:p>
    <w:p w14:paraId="55E3E67E" w14:textId="77777777" w:rsidR="000152C6" w:rsidRPr="0032190F" w:rsidRDefault="000152C6" w:rsidP="000152C6">
      <w:pPr>
        <w:ind w:right="-136" w:firstLine="709"/>
        <w:jc w:val="both"/>
        <w:rPr>
          <w:sz w:val="20"/>
          <w:szCs w:val="20"/>
          <w:lang w:val="fr-FR"/>
        </w:rPr>
      </w:pPr>
      <w:r w:rsidRPr="0032190F">
        <w:rPr>
          <w:sz w:val="20"/>
          <w:szCs w:val="20"/>
          <w:lang w:val="fr-FR"/>
        </w:rPr>
        <w:t>Parcourir encore deux mètres vers le nord.</w:t>
      </w:r>
    </w:p>
    <w:p w14:paraId="230E4B30" w14:textId="77777777" w:rsidR="000152C6" w:rsidRPr="0032190F" w:rsidRDefault="000152C6" w:rsidP="000152C6">
      <w:pPr>
        <w:ind w:right="-136"/>
        <w:jc w:val="both"/>
        <w:rPr>
          <w:sz w:val="20"/>
          <w:szCs w:val="20"/>
          <w:lang w:val="fr-FR"/>
        </w:rPr>
      </w:pPr>
    </w:p>
    <w:p w14:paraId="76673AFD" w14:textId="77777777" w:rsidR="000152C6" w:rsidRPr="0032190F" w:rsidRDefault="000152C6" w:rsidP="000152C6">
      <w:pPr>
        <w:ind w:right="-136"/>
        <w:jc w:val="both"/>
        <w:rPr>
          <w:sz w:val="20"/>
          <w:szCs w:val="20"/>
          <w:lang w:val="fr-FR"/>
        </w:rPr>
      </w:pPr>
      <w:r w:rsidRPr="0032190F">
        <w:rPr>
          <w:b/>
          <w:sz w:val="20"/>
          <w:szCs w:val="20"/>
          <w:lang w:val="fr-FR"/>
        </w:rPr>
        <w:t>Roche 4 C . Zone IV . Groupe II</w:t>
      </w:r>
      <w:r w:rsidRPr="0032190F">
        <w:rPr>
          <w:sz w:val="20"/>
          <w:szCs w:val="20"/>
          <w:lang w:val="fr-FR"/>
        </w:rPr>
        <w:tab/>
      </w:r>
      <w:r w:rsidRPr="0032190F">
        <w:rPr>
          <w:sz w:val="20"/>
          <w:szCs w:val="20"/>
          <w:lang w:val="fr-FR"/>
        </w:rPr>
        <w:tab/>
      </w:r>
      <w:r w:rsidRPr="0032190F">
        <w:rPr>
          <w:b/>
          <w:sz w:val="20"/>
          <w:szCs w:val="20"/>
          <w:lang w:val="fr-FR"/>
        </w:rPr>
        <w:t>Histo</w:t>
      </w:r>
    </w:p>
    <w:p w14:paraId="714EF1D8"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en demi-cercle</w:t>
      </w:r>
    </w:p>
    <w:p w14:paraId="7CA0E812" w14:textId="77777777" w:rsidR="000152C6" w:rsidRPr="0032190F" w:rsidRDefault="000152C6" w:rsidP="000152C6">
      <w:pPr>
        <w:ind w:right="-136"/>
        <w:jc w:val="both"/>
        <w:rPr>
          <w:sz w:val="20"/>
          <w:szCs w:val="20"/>
          <w:lang w:val="fr-FR"/>
        </w:rPr>
      </w:pPr>
    </w:p>
    <w:p w14:paraId="43F3FD70" w14:textId="77777777" w:rsidR="000152C6" w:rsidRPr="0032190F" w:rsidRDefault="000152C6" w:rsidP="000152C6">
      <w:pPr>
        <w:ind w:right="-136" w:firstLine="709"/>
        <w:jc w:val="both"/>
        <w:rPr>
          <w:i/>
          <w:sz w:val="20"/>
          <w:szCs w:val="20"/>
          <w:lang w:val="fr-FR"/>
        </w:rPr>
      </w:pPr>
      <w:r w:rsidRPr="0032190F">
        <w:rPr>
          <w:i/>
          <w:sz w:val="20"/>
          <w:szCs w:val="20"/>
          <w:lang w:val="fr-FR"/>
        </w:rPr>
        <w:t>Cette dalle de pélite verdâtre a sa face supérieure située au ras du sol et de léger pendage nord. C’est un demi-cercle de diamètre 0,8 m. Malgré des fissures, la surface est plane et assez lisse. Observer le C et le numéro ZIV-GII-R4C de Conti près du bord arrondi ainsi que trois plages piquetées irrégulièrement.</w:t>
      </w:r>
    </w:p>
    <w:p w14:paraId="024E981E" w14:textId="77777777" w:rsidR="000152C6" w:rsidRPr="0032190F" w:rsidRDefault="000152C6" w:rsidP="000152C6">
      <w:pPr>
        <w:ind w:right="-136"/>
        <w:jc w:val="both"/>
        <w:rPr>
          <w:i/>
          <w:sz w:val="20"/>
          <w:szCs w:val="20"/>
          <w:lang w:val="fr-FR"/>
        </w:rPr>
      </w:pPr>
      <w:r w:rsidRPr="0032190F">
        <w:rPr>
          <w:i/>
          <w:sz w:val="20"/>
          <w:szCs w:val="20"/>
          <w:lang w:val="fr-FR"/>
        </w:rPr>
        <w:t>Y chercher un dessin géométrique historique.</w:t>
      </w:r>
    </w:p>
    <w:p w14:paraId="1C2E75FE" w14:textId="77777777" w:rsidR="000152C6" w:rsidRPr="0032190F" w:rsidRDefault="000152C6" w:rsidP="000152C6">
      <w:pPr>
        <w:ind w:right="-136"/>
        <w:jc w:val="both"/>
        <w:rPr>
          <w:sz w:val="20"/>
          <w:szCs w:val="20"/>
          <w:lang w:val="fr-FR"/>
        </w:rPr>
      </w:pPr>
    </w:p>
    <w:p w14:paraId="3D714281" w14:textId="77777777" w:rsidR="000152C6" w:rsidRPr="0032190F" w:rsidRDefault="000152C6" w:rsidP="000152C6">
      <w:pPr>
        <w:ind w:right="-136" w:firstLine="709"/>
        <w:jc w:val="both"/>
        <w:rPr>
          <w:sz w:val="20"/>
          <w:szCs w:val="20"/>
          <w:lang w:val="fr-FR"/>
        </w:rPr>
      </w:pPr>
      <w:r w:rsidRPr="0032190F">
        <w:rPr>
          <w:sz w:val="20"/>
          <w:szCs w:val="20"/>
          <w:lang w:val="fr-FR"/>
        </w:rPr>
        <w:t>Marcher environ six mètres vers le nord en direction d'une plaque au ras du sol, de couleur brun chocolat et de forme un peu arrondie.</w:t>
      </w:r>
    </w:p>
    <w:p w14:paraId="3D11264E" w14:textId="77777777" w:rsidR="000152C6" w:rsidRPr="0032190F" w:rsidRDefault="000152C6" w:rsidP="000152C6">
      <w:pPr>
        <w:ind w:right="-136"/>
        <w:jc w:val="both"/>
        <w:rPr>
          <w:sz w:val="20"/>
          <w:szCs w:val="20"/>
          <w:lang w:val="fr-FR"/>
        </w:rPr>
      </w:pPr>
    </w:p>
    <w:p w14:paraId="55F75733" w14:textId="77777777" w:rsidR="000152C6" w:rsidRPr="0032190F" w:rsidRDefault="000152C6" w:rsidP="000152C6">
      <w:pPr>
        <w:ind w:right="-136"/>
        <w:jc w:val="both"/>
        <w:rPr>
          <w:sz w:val="20"/>
          <w:szCs w:val="20"/>
          <w:lang w:val="fr-FR"/>
        </w:rPr>
      </w:pPr>
      <w:r w:rsidRPr="0032190F">
        <w:rPr>
          <w:b/>
          <w:sz w:val="20"/>
          <w:szCs w:val="20"/>
          <w:lang w:val="fr-FR"/>
        </w:rPr>
        <w:t xml:space="preserve">Roche 4 </w:t>
      </w:r>
      <w:r w:rsidRPr="00441288">
        <w:rPr>
          <w:rFonts w:ascii="Symbol" w:hAnsi="Symbol"/>
          <w:b/>
          <w:sz w:val="20"/>
          <w:szCs w:val="20"/>
        </w:rPr>
        <w:t></w:t>
      </w:r>
      <w:r w:rsidRPr="0032190F">
        <w:rPr>
          <w:b/>
          <w:sz w:val="20"/>
          <w:szCs w:val="20"/>
          <w:lang w:val="fr-FR"/>
        </w:rPr>
        <w:t xml:space="preserve"> H . Zone IV . Groupe II</w:t>
      </w:r>
      <w:r w:rsidRPr="0032190F">
        <w:rPr>
          <w:sz w:val="20"/>
          <w:szCs w:val="20"/>
          <w:lang w:val="fr-FR"/>
        </w:rPr>
        <w:tab/>
      </w:r>
      <w:r w:rsidRPr="0032190F">
        <w:rPr>
          <w:sz w:val="20"/>
          <w:szCs w:val="20"/>
          <w:lang w:val="fr-FR"/>
        </w:rPr>
        <w:tab/>
      </w:r>
      <w:r w:rsidRPr="0032190F">
        <w:rPr>
          <w:b/>
          <w:sz w:val="20"/>
          <w:szCs w:val="20"/>
          <w:lang w:val="fr-FR"/>
        </w:rPr>
        <w:t>Histo</w:t>
      </w:r>
      <w:r w:rsidRPr="0032190F">
        <w:rPr>
          <w:sz w:val="20"/>
          <w:szCs w:val="20"/>
          <w:lang w:val="fr-FR"/>
        </w:rPr>
        <w:tab/>
      </w:r>
    </w:p>
    <w:p w14:paraId="0CD929B4"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aux décrochements concentriques</w:t>
      </w:r>
    </w:p>
    <w:p w14:paraId="0221A0A2" w14:textId="77777777" w:rsidR="000152C6" w:rsidRPr="0032190F" w:rsidRDefault="000152C6" w:rsidP="000152C6">
      <w:pPr>
        <w:ind w:right="-136"/>
        <w:jc w:val="both"/>
        <w:rPr>
          <w:sz w:val="20"/>
          <w:szCs w:val="20"/>
          <w:lang w:val="fr-FR"/>
        </w:rPr>
      </w:pPr>
    </w:p>
    <w:p w14:paraId="5F1C09D7" w14:textId="77777777" w:rsidR="000152C6" w:rsidRPr="0032190F" w:rsidRDefault="000152C6" w:rsidP="000152C6">
      <w:pPr>
        <w:ind w:right="-136"/>
        <w:jc w:val="both"/>
        <w:rPr>
          <w:rFonts w:ascii="Times" w:hAnsi="Times"/>
          <w:i/>
          <w:sz w:val="20"/>
          <w:szCs w:val="20"/>
          <w:lang w:val="fr-FR"/>
        </w:rPr>
      </w:pPr>
      <w:r w:rsidRPr="0032190F">
        <w:rPr>
          <w:rFonts w:ascii="Times" w:hAnsi="Times"/>
          <w:sz w:val="20"/>
          <w:szCs w:val="20"/>
          <w:lang w:val="fr-FR"/>
        </w:rPr>
        <w:tab/>
      </w:r>
      <w:r w:rsidRPr="0032190F">
        <w:rPr>
          <w:rFonts w:ascii="Times" w:hAnsi="Times"/>
          <w:i/>
          <w:sz w:val="20"/>
          <w:szCs w:val="20"/>
          <w:lang w:val="fr-FR"/>
        </w:rPr>
        <w:t xml:space="preserve">C’est un bloc de pélite schistosée violette bien patinée. Sa face supérieure (0,9 m par 0,6 m d’est en ouest) dépasse le sol de 0,1 m au plus. Elle présente des entailles à l’ouest et, à l’est, des décrochements doux en arcs de cercles concentriques, ouverts en direction de l’ouest. Un trou anguleux se trouve au nord-est. Le dessin d’une bergère et un nom, Boin Angelina, y sont tracés légèrement. </w:t>
      </w:r>
    </w:p>
    <w:p w14:paraId="51B276A4" w14:textId="77777777" w:rsidR="000152C6" w:rsidRPr="0032190F" w:rsidRDefault="000152C6" w:rsidP="000152C6">
      <w:pPr>
        <w:ind w:right="-136"/>
        <w:jc w:val="both"/>
        <w:rPr>
          <w:rFonts w:ascii="Times" w:hAnsi="Times"/>
          <w:i/>
          <w:sz w:val="20"/>
          <w:szCs w:val="20"/>
          <w:lang w:val="fr-FR"/>
        </w:rPr>
      </w:pPr>
    </w:p>
    <w:p w14:paraId="467E53E2" w14:textId="77777777" w:rsidR="000152C6" w:rsidRPr="0032190F" w:rsidRDefault="000152C6" w:rsidP="000152C6">
      <w:pPr>
        <w:ind w:right="-136" w:firstLine="709"/>
        <w:jc w:val="both"/>
        <w:rPr>
          <w:rFonts w:ascii="Times" w:hAnsi="Times"/>
          <w:sz w:val="20"/>
          <w:szCs w:val="20"/>
          <w:lang w:val="fr-FR"/>
        </w:rPr>
      </w:pPr>
      <w:r w:rsidRPr="0032190F">
        <w:rPr>
          <w:rFonts w:ascii="Times" w:hAnsi="Times"/>
          <w:sz w:val="20"/>
          <w:szCs w:val="20"/>
          <w:lang w:val="fr-FR"/>
        </w:rPr>
        <w:t>Marcher cinq mètres vers le sud-ouest pour trouver une plaque au ras du sol de couleur orange clair.</w:t>
      </w:r>
    </w:p>
    <w:p w14:paraId="7764EAED" w14:textId="77777777" w:rsidR="000152C6" w:rsidRPr="0032190F" w:rsidRDefault="000152C6" w:rsidP="000152C6">
      <w:pPr>
        <w:ind w:right="-136" w:firstLine="709"/>
        <w:jc w:val="both"/>
        <w:rPr>
          <w:sz w:val="20"/>
          <w:szCs w:val="20"/>
          <w:lang w:val="fr-FR"/>
        </w:rPr>
      </w:pPr>
    </w:p>
    <w:p w14:paraId="75958087" w14:textId="77777777" w:rsidR="000152C6" w:rsidRPr="0032190F" w:rsidRDefault="000152C6" w:rsidP="000152C6">
      <w:pPr>
        <w:ind w:right="-136"/>
        <w:jc w:val="both"/>
        <w:rPr>
          <w:sz w:val="20"/>
          <w:szCs w:val="20"/>
          <w:lang w:val="fr-FR"/>
        </w:rPr>
      </w:pPr>
      <w:r w:rsidRPr="0032190F">
        <w:rPr>
          <w:b/>
          <w:sz w:val="20"/>
          <w:szCs w:val="20"/>
          <w:lang w:val="fr-FR"/>
        </w:rPr>
        <w:t>Roche 4 D . Zone IV . Groupe II</w:t>
      </w:r>
      <w:r w:rsidRPr="0032190F">
        <w:rPr>
          <w:sz w:val="20"/>
          <w:szCs w:val="20"/>
          <w:lang w:val="fr-FR"/>
        </w:rPr>
        <w:tab/>
      </w:r>
    </w:p>
    <w:p w14:paraId="0370B3C2"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de la plage centrée</w:t>
      </w:r>
    </w:p>
    <w:p w14:paraId="15ACBE92" w14:textId="77777777" w:rsidR="000152C6" w:rsidRPr="0032190F" w:rsidRDefault="000152C6" w:rsidP="000152C6">
      <w:pPr>
        <w:ind w:right="-136"/>
        <w:jc w:val="both"/>
        <w:rPr>
          <w:sz w:val="20"/>
          <w:szCs w:val="20"/>
          <w:lang w:val="fr-FR"/>
        </w:rPr>
      </w:pPr>
    </w:p>
    <w:p w14:paraId="1F179725" w14:textId="77777777" w:rsidR="000152C6" w:rsidRPr="0032190F" w:rsidRDefault="000152C6" w:rsidP="000152C6">
      <w:pPr>
        <w:ind w:right="-136" w:firstLine="709"/>
        <w:jc w:val="both"/>
        <w:rPr>
          <w:i/>
          <w:sz w:val="20"/>
          <w:szCs w:val="20"/>
          <w:lang w:val="fr-FR"/>
        </w:rPr>
      </w:pPr>
      <w:r w:rsidRPr="0032190F">
        <w:rPr>
          <w:i/>
          <w:sz w:val="20"/>
          <w:szCs w:val="20"/>
          <w:lang w:val="fr-FR"/>
        </w:rPr>
        <w:t>C'est un bloc de pélite verte à patine orange clair dont la partie nord de la face supérieure est de pendage 10° nord-est et la partie sud est érodée. Ces deux surfaces sont en décrochement. De cette roche on aperçoit le Bego et sa crête arrondie.</w:t>
      </w:r>
    </w:p>
    <w:p w14:paraId="670E3171" w14:textId="77777777" w:rsidR="000152C6" w:rsidRPr="0032190F" w:rsidRDefault="000152C6" w:rsidP="000152C6">
      <w:pPr>
        <w:ind w:right="-136"/>
        <w:jc w:val="both"/>
        <w:rPr>
          <w:i/>
          <w:sz w:val="20"/>
          <w:szCs w:val="20"/>
          <w:lang w:val="fr-FR"/>
        </w:rPr>
      </w:pPr>
      <w:r w:rsidRPr="0032190F">
        <w:rPr>
          <w:i/>
          <w:sz w:val="20"/>
          <w:szCs w:val="20"/>
          <w:lang w:val="fr-FR"/>
        </w:rPr>
        <w:t>Au centre de la face supérieure (1,2 m par 1,2 m), prés du décrochement, se trouvent une plage de petites cupules mi côte à côte, mi éparses, le numéro ZIV-GII-R4D (d’une écriture différente de celle de Conti) et une dizaine d'autres petites cupules.</w:t>
      </w:r>
    </w:p>
    <w:p w14:paraId="268BB570" w14:textId="77777777" w:rsidR="000152C6" w:rsidRPr="0032190F" w:rsidRDefault="000152C6" w:rsidP="000152C6">
      <w:pPr>
        <w:ind w:right="-136"/>
        <w:jc w:val="both"/>
        <w:rPr>
          <w:sz w:val="20"/>
          <w:szCs w:val="20"/>
          <w:lang w:val="fr-FR"/>
        </w:rPr>
      </w:pPr>
    </w:p>
    <w:p w14:paraId="58BC470D" w14:textId="77777777" w:rsidR="000152C6" w:rsidRPr="0032190F" w:rsidRDefault="000152C6" w:rsidP="000152C6">
      <w:pPr>
        <w:ind w:right="-136" w:firstLine="709"/>
        <w:jc w:val="both"/>
        <w:rPr>
          <w:sz w:val="20"/>
          <w:szCs w:val="20"/>
          <w:lang w:val="fr-FR"/>
        </w:rPr>
      </w:pPr>
      <w:r w:rsidRPr="0032190F">
        <w:rPr>
          <w:sz w:val="20"/>
          <w:szCs w:val="20"/>
          <w:lang w:val="fr-FR"/>
        </w:rPr>
        <w:t>Se diriger vers le nord tout en restant proche de la paroi du promontoire. Parcourir environ huit mètres.</w:t>
      </w:r>
    </w:p>
    <w:p w14:paraId="49FEB4DC" w14:textId="77777777" w:rsidR="000152C6" w:rsidRPr="0032190F" w:rsidRDefault="000152C6" w:rsidP="000152C6">
      <w:pPr>
        <w:ind w:right="-136"/>
        <w:jc w:val="both"/>
        <w:rPr>
          <w:sz w:val="20"/>
          <w:szCs w:val="20"/>
          <w:lang w:val="fr-FR"/>
        </w:rPr>
      </w:pPr>
    </w:p>
    <w:p w14:paraId="4B6D2E6B" w14:textId="77777777" w:rsidR="000152C6" w:rsidRPr="0032190F" w:rsidRDefault="000152C6" w:rsidP="000152C6">
      <w:pPr>
        <w:ind w:right="-136"/>
        <w:jc w:val="both"/>
        <w:rPr>
          <w:sz w:val="20"/>
          <w:szCs w:val="20"/>
          <w:lang w:val="fr-FR"/>
        </w:rPr>
      </w:pPr>
      <w:r w:rsidRPr="0032190F">
        <w:rPr>
          <w:b/>
          <w:sz w:val="20"/>
          <w:szCs w:val="20"/>
          <w:lang w:val="fr-FR"/>
        </w:rPr>
        <w:t>Roche 4 E . Zone IV . Groupe II</w:t>
      </w:r>
      <w:r w:rsidRPr="0032190F">
        <w:rPr>
          <w:sz w:val="20"/>
          <w:szCs w:val="20"/>
          <w:lang w:val="fr-FR"/>
        </w:rPr>
        <w:tab/>
      </w:r>
    </w:p>
    <w:p w14:paraId="369A9830"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au numéro modifié</w:t>
      </w:r>
    </w:p>
    <w:p w14:paraId="63CD30B1" w14:textId="77777777" w:rsidR="000152C6" w:rsidRPr="0032190F" w:rsidRDefault="000152C6" w:rsidP="000152C6">
      <w:pPr>
        <w:ind w:right="-136"/>
        <w:jc w:val="both"/>
        <w:rPr>
          <w:sz w:val="20"/>
          <w:szCs w:val="20"/>
          <w:lang w:val="fr-FR"/>
        </w:rPr>
      </w:pPr>
    </w:p>
    <w:p w14:paraId="51D1EC89" w14:textId="77777777" w:rsidR="000152C6" w:rsidRPr="0032190F" w:rsidRDefault="000152C6" w:rsidP="000152C6">
      <w:pPr>
        <w:ind w:right="-136" w:firstLine="709"/>
        <w:jc w:val="both"/>
        <w:rPr>
          <w:i/>
          <w:sz w:val="20"/>
          <w:szCs w:val="20"/>
          <w:lang w:val="fr-FR"/>
        </w:rPr>
      </w:pPr>
      <w:r w:rsidRPr="0032190F">
        <w:rPr>
          <w:i/>
          <w:sz w:val="20"/>
          <w:szCs w:val="20"/>
          <w:lang w:val="fr-FR"/>
        </w:rPr>
        <w:t>On aperçoit vite cette face orange sombre et terne, très fissurée du nord au sud, ni plate, ni lisse et de pendage 30° sud. Dans la partie supérieure, à droite, sont inscrits le C et un numéro ZIV-GII-R4D (où le 4D est transformé en 4E) avec une flèche vers l'est et le chiffre 8. A l’est, près d'une fissure deux petits corniformes sont piquetés finement et nettement.</w:t>
      </w:r>
    </w:p>
    <w:p w14:paraId="7D6C35BB" w14:textId="77777777" w:rsidR="000152C6" w:rsidRPr="0032190F" w:rsidRDefault="000152C6" w:rsidP="000152C6">
      <w:pPr>
        <w:ind w:right="-136"/>
        <w:jc w:val="both"/>
        <w:rPr>
          <w:sz w:val="20"/>
          <w:szCs w:val="20"/>
          <w:lang w:val="fr-FR"/>
        </w:rPr>
      </w:pPr>
    </w:p>
    <w:p w14:paraId="3B5651B4" w14:textId="77777777" w:rsidR="000152C6" w:rsidRPr="0032190F" w:rsidRDefault="000152C6" w:rsidP="000152C6">
      <w:pPr>
        <w:ind w:right="-136"/>
        <w:jc w:val="both"/>
        <w:rPr>
          <w:sz w:val="20"/>
          <w:szCs w:val="20"/>
          <w:lang w:val="fr-FR"/>
        </w:rPr>
      </w:pPr>
      <w:r w:rsidRPr="0032190F">
        <w:rPr>
          <w:sz w:val="20"/>
          <w:szCs w:val="20"/>
          <w:lang w:val="fr-FR"/>
        </w:rPr>
        <w:tab/>
        <w:t>Monter moins de cinq mètres vers le nord-ouest, en direction d’un bloc allongé d’est en ouest et présentant une face presque verticale sud.</w:t>
      </w:r>
    </w:p>
    <w:p w14:paraId="79892926" w14:textId="77777777" w:rsidR="000152C6" w:rsidRPr="0032190F" w:rsidRDefault="000152C6" w:rsidP="000152C6">
      <w:pPr>
        <w:ind w:right="-136"/>
        <w:jc w:val="both"/>
        <w:rPr>
          <w:sz w:val="20"/>
          <w:szCs w:val="20"/>
          <w:lang w:val="fr-FR"/>
        </w:rPr>
      </w:pPr>
    </w:p>
    <w:p w14:paraId="1DFC90F1" w14:textId="77777777" w:rsidR="000152C6" w:rsidRPr="0032190F" w:rsidRDefault="000152C6" w:rsidP="000152C6">
      <w:pPr>
        <w:ind w:right="-136"/>
        <w:jc w:val="both"/>
        <w:rPr>
          <w:sz w:val="20"/>
          <w:szCs w:val="20"/>
          <w:lang w:val="fr-FR"/>
        </w:rPr>
      </w:pPr>
      <w:r w:rsidRPr="0032190F">
        <w:rPr>
          <w:b/>
          <w:sz w:val="20"/>
          <w:szCs w:val="20"/>
          <w:lang w:val="fr-FR"/>
        </w:rPr>
        <w:t xml:space="preserve">Roche 4 </w:t>
      </w:r>
      <w:r w:rsidRPr="00441288">
        <w:rPr>
          <w:rFonts w:ascii="Symbol" w:hAnsi="Symbol"/>
          <w:b/>
          <w:sz w:val="20"/>
          <w:szCs w:val="20"/>
        </w:rPr>
        <w:t></w:t>
      </w:r>
      <w:r w:rsidRPr="0032190F">
        <w:rPr>
          <w:b/>
          <w:sz w:val="20"/>
          <w:szCs w:val="20"/>
          <w:lang w:val="fr-FR"/>
        </w:rPr>
        <w:t xml:space="preserve"> H . Zone IV . Groupe II</w:t>
      </w:r>
      <w:r w:rsidRPr="0032190F">
        <w:rPr>
          <w:sz w:val="20"/>
          <w:szCs w:val="20"/>
          <w:lang w:val="fr-FR"/>
        </w:rPr>
        <w:tab/>
      </w:r>
      <w:r w:rsidRPr="0032190F">
        <w:rPr>
          <w:sz w:val="20"/>
          <w:szCs w:val="20"/>
          <w:lang w:val="fr-FR"/>
        </w:rPr>
        <w:tab/>
      </w:r>
      <w:r w:rsidRPr="0032190F">
        <w:rPr>
          <w:b/>
          <w:sz w:val="20"/>
          <w:szCs w:val="20"/>
          <w:lang w:val="fr-FR"/>
        </w:rPr>
        <w:t>Proto ou Histo</w:t>
      </w:r>
    </w:p>
    <w:p w14:paraId="7D512405"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au poignard formé de stries</w:t>
      </w:r>
    </w:p>
    <w:p w14:paraId="2CDFD60B" w14:textId="77777777" w:rsidR="000152C6" w:rsidRPr="0032190F" w:rsidRDefault="000152C6" w:rsidP="000152C6">
      <w:pPr>
        <w:ind w:right="-136"/>
        <w:jc w:val="both"/>
        <w:rPr>
          <w:sz w:val="20"/>
          <w:szCs w:val="20"/>
          <w:lang w:val="fr-FR"/>
        </w:rPr>
      </w:pPr>
    </w:p>
    <w:p w14:paraId="22233226" w14:textId="77777777" w:rsidR="000152C6" w:rsidRPr="0032190F" w:rsidRDefault="000152C6" w:rsidP="000152C6">
      <w:pPr>
        <w:ind w:right="-136"/>
        <w:jc w:val="both"/>
        <w:rPr>
          <w:rFonts w:ascii="Times" w:hAnsi="Times"/>
          <w:i/>
          <w:sz w:val="20"/>
          <w:szCs w:val="20"/>
          <w:lang w:val="fr-FR"/>
        </w:rPr>
      </w:pPr>
      <w:r w:rsidRPr="0032190F">
        <w:rPr>
          <w:rFonts w:ascii="Times" w:hAnsi="Times"/>
          <w:sz w:val="20"/>
          <w:szCs w:val="20"/>
          <w:lang w:val="fr-FR"/>
        </w:rPr>
        <w:tab/>
      </w:r>
      <w:r w:rsidRPr="0032190F">
        <w:rPr>
          <w:rFonts w:ascii="Times" w:hAnsi="Times"/>
          <w:i/>
          <w:sz w:val="20"/>
          <w:szCs w:val="20"/>
          <w:lang w:val="fr-FR"/>
        </w:rPr>
        <w:t>C’est un bloc de pélite gris-vert un peu schistosée. Sa face verticale sud (0,8 m par 2,2 m d’est en ouest), de teinte brune au centre, est couverte de patine orange le long de son arête supérieure et porte des lichens jaunes blancs et noirs. Au tiers de sa partie sud, dans la surface brune et sous un petit décrochement, des stries dessinent un poignard à lame triangulaire avec une base convexe et à manche étroit rectangulaire. Historique ou protohistorique ?</w:t>
      </w:r>
    </w:p>
    <w:p w14:paraId="3B47A097" w14:textId="77777777" w:rsidR="000152C6" w:rsidRPr="0032190F" w:rsidRDefault="000152C6" w:rsidP="000152C6">
      <w:pPr>
        <w:ind w:right="-136"/>
        <w:jc w:val="both"/>
        <w:rPr>
          <w:sz w:val="20"/>
          <w:szCs w:val="20"/>
          <w:lang w:val="fr-FR"/>
        </w:rPr>
      </w:pPr>
    </w:p>
    <w:p w14:paraId="45E890F4" w14:textId="77777777" w:rsidR="000152C6" w:rsidRPr="0032190F" w:rsidRDefault="000152C6" w:rsidP="000152C6">
      <w:pPr>
        <w:ind w:right="-136" w:firstLine="709"/>
        <w:jc w:val="both"/>
        <w:rPr>
          <w:sz w:val="20"/>
          <w:szCs w:val="20"/>
          <w:lang w:val="fr-FR"/>
        </w:rPr>
      </w:pPr>
      <w:r w:rsidRPr="0032190F">
        <w:rPr>
          <w:sz w:val="20"/>
          <w:szCs w:val="20"/>
          <w:lang w:val="fr-FR"/>
        </w:rPr>
        <w:t xml:space="preserve">Revenir à la roche 4 E et parcourir huit mètres vers l'est-nord-est (direction de l’épaulement du Bego et, plus ou moins, de la flèche tracée par Conti sur 4E). Remarquer, sur la gauche, un bloc violacé, érodé avec des lichens, à droite un bloc bas de pélite verte érodée et, devant, un affleurement situé au ras du sol, verdâtre, portant des lichens jaunes. </w:t>
      </w:r>
    </w:p>
    <w:p w14:paraId="060DC127" w14:textId="77777777" w:rsidR="000152C6" w:rsidRPr="0032190F" w:rsidRDefault="000152C6" w:rsidP="000152C6">
      <w:pPr>
        <w:ind w:right="-136"/>
        <w:jc w:val="both"/>
        <w:rPr>
          <w:sz w:val="20"/>
          <w:szCs w:val="20"/>
          <w:lang w:val="fr-FR"/>
        </w:rPr>
      </w:pPr>
    </w:p>
    <w:p w14:paraId="58B7A6D8" w14:textId="77777777" w:rsidR="000152C6" w:rsidRPr="0032190F" w:rsidRDefault="000152C6" w:rsidP="000152C6">
      <w:pPr>
        <w:ind w:right="-136"/>
        <w:jc w:val="both"/>
        <w:rPr>
          <w:b/>
          <w:sz w:val="20"/>
          <w:szCs w:val="20"/>
          <w:lang w:val="fr-FR"/>
        </w:rPr>
      </w:pPr>
      <w:r w:rsidRPr="0032190F">
        <w:rPr>
          <w:b/>
          <w:sz w:val="20"/>
          <w:szCs w:val="20"/>
          <w:lang w:val="fr-FR"/>
        </w:rPr>
        <w:t>Roche 4 F . Zone IV . Groupe II</w:t>
      </w:r>
      <w:r w:rsidRPr="0032190F">
        <w:rPr>
          <w:sz w:val="20"/>
          <w:szCs w:val="20"/>
          <w:lang w:val="fr-FR"/>
        </w:rPr>
        <w:tab/>
      </w:r>
      <w:r w:rsidRPr="0032190F">
        <w:rPr>
          <w:sz w:val="20"/>
          <w:szCs w:val="20"/>
          <w:lang w:val="fr-FR"/>
        </w:rPr>
        <w:tab/>
      </w:r>
      <w:r w:rsidRPr="0032190F">
        <w:rPr>
          <w:sz w:val="20"/>
          <w:szCs w:val="20"/>
          <w:lang w:val="fr-FR"/>
        </w:rPr>
        <w:tab/>
      </w:r>
      <w:r w:rsidRPr="0032190F">
        <w:rPr>
          <w:b/>
          <w:sz w:val="20"/>
          <w:szCs w:val="20"/>
          <w:lang w:val="fr-FR"/>
        </w:rPr>
        <w:t>Histo</w:t>
      </w:r>
    </w:p>
    <w:p w14:paraId="188896B8"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aux numéros raturés</w:t>
      </w:r>
    </w:p>
    <w:p w14:paraId="4B0ADA0C" w14:textId="77777777" w:rsidR="000152C6" w:rsidRPr="0032190F" w:rsidRDefault="000152C6" w:rsidP="000152C6">
      <w:pPr>
        <w:ind w:right="-136"/>
        <w:jc w:val="both"/>
        <w:rPr>
          <w:sz w:val="20"/>
          <w:szCs w:val="20"/>
          <w:lang w:val="fr-FR"/>
        </w:rPr>
      </w:pPr>
    </w:p>
    <w:p w14:paraId="7A5BE9F4" w14:textId="77777777" w:rsidR="000152C6" w:rsidRPr="0032190F" w:rsidRDefault="000152C6" w:rsidP="000152C6">
      <w:pPr>
        <w:ind w:right="-136" w:firstLine="709"/>
        <w:jc w:val="both"/>
        <w:rPr>
          <w:i/>
          <w:sz w:val="20"/>
          <w:szCs w:val="20"/>
          <w:lang w:val="fr-FR"/>
        </w:rPr>
      </w:pPr>
      <w:r w:rsidRPr="0032190F">
        <w:rPr>
          <w:i/>
          <w:sz w:val="20"/>
          <w:szCs w:val="20"/>
          <w:lang w:val="fr-FR"/>
        </w:rPr>
        <w:t>C’est cette dernière roche. Deux petits corniformes, peu patinés, y sont maladroitement exécutés près du bord ouest et d'une fissure. Le numéro se trouve au sud, près d'un décrochement, avec une flèche vers le nord-nord-est et le chiffre 6 (plusieurs numéros sont raturés, dont R5D). Des textes de bergers y sont aussi présents.</w:t>
      </w:r>
    </w:p>
    <w:p w14:paraId="332B2F8D" w14:textId="77777777" w:rsidR="000152C6" w:rsidRPr="0032190F" w:rsidRDefault="000152C6" w:rsidP="000152C6">
      <w:pPr>
        <w:ind w:right="-136"/>
        <w:jc w:val="both"/>
        <w:rPr>
          <w:sz w:val="20"/>
          <w:szCs w:val="20"/>
          <w:lang w:val="fr-FR"/>
        </w:rPr>
      </w:pPr>
    </w:p>
    <w:p w14:paraId="1ACBFC15" w14:textId="77777777" w:rsidR="000152C6" w:rsidRPr="0032190F" w:rsidRDefault="000152C6" w:rsidP="000152C6">
      <w:pPr>
        <w:ind w:right="-136" w:firstLine="709"/>
        <w:jc w:val="both"/>
        <w:rPr>
          <w:sz w:val="20"/>
          <w:szCs w:val="20"/>
          <w:lang w:val="fr-FR"/>
        </w:rPr>
      </w:pPr>
      <w:r w:rsidRPr="0032190F">
        <w:rPr>
          <w:sz w:val="20"/>
          <w:szCs w:val="20"/>
          <w:lang w:val="fr-FR"/>
        </w:rPr>
        <w:t>Marcher six mètres vers le nord-nord-est, en direction d'un bloc pyramidal portant une grande encoche sur son bord est.</w:t>
      </w:r>
    </w:p>
    <w:p w14:paraId="1E926C86" w14:textId="77777777" w:rsidR="000152C6" w:rsidRPr="0032190F" w:rsidRDefault="000152C6" w:rsidP="000152C6">
      <w:pPr>
        <w:ind w:right="-136"/>
        <w:jc w:val="both"/>
        <w:rPr>
          <w:sz w:val="20"/>
          <w:szCs w:val="20"/>
          <w:lang w:val="fr-FR"/>
        </w:rPr>
      </w:pPr>
    </w:p>
    <w:p w14:paraId="725A21AD" w14:textId="77777777" w:rsidR="000152C6" w:rsidRPr="0032190F" w:rsidRDefault="000152C6" w:rsidP="000152C6">
      <w:pPr>
        <w:ind w:right="-136"/>
        <w:jc w:val="both"/>
        <w:rPr>
          <w:sz w:val="20"/>
          <w:szCs w:val="20"/>
          <w:lang w:val="fr-FR"/>
        </w:rPr>
      </w:pPr>
      <w:r w:rsidRPr="0032190F">
        <w:rPr>
          <w:b/>
          <w:sz w:val="20"/>
          <w:szCs w:val="20"/>
          <w:lang w:val="fr-FR"/>
        </w:rPr>
        <w:t>Roche 4 G . Zone IV . Groupe II</w:t>
      </w:r>
      <w:r w:rsidRPr="0032190F">
        <w:rPr>
          <w:sz w:val="20"/>
          <w:szCs w:val="20"/>
          <w:lang w:val="fr-FR"/>
        </w:rPr>
        <w:tab/>
      </w:r>
    </w:p>
    <w:p w14:paraId="06CAD141"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aux deux plages verticales</w:t>
      </w:r>
    </w:p>
    <w:p w14:paraId="2DCA5134" w14:textId="77777777" w:rsidR="000152C6" w:rsidRPr="0032190F" w:rsidRDefault="000152C6" w:rsidP="000152C6">
      <w:pPr>
        <w:rPr>
          <w:rFonts w:ascii="Times" w:hAnsi="Times"/>
          <w:sz w:val="20"/>
          <w:szCs w:val="20"/>
          <w:lang w:val="fr-FR"/>
        </w:rPr>
      </w:pPr>
    </w:p>
    <w:p w14:paraId="459A0045" w14:textId="77777777" w:rsidR="000152C6" w:rsidRPr="0032190F" w:rsidRDefault="000152C6" w:rsidP="000152C6">
      <w:pPr>
        <w:ind w:right="-136" w:firstLine="709"/>
        <w:jc w:val="both"/>
        <w:rPr>
          <w:i/>
          <w:sz w:val="20"/>
          <w:szCs w:val="20"/>
          <w:lang w:val="fr-FR"/>
        </w:rPr>
      </w:pPr>
      <w:r w:rsidRPr="0032190F">
        <w:rPr>
          <w:i/>
          <w:sz w:val="20"/>
          <w:szCs w:val="20"/>
          <w:lang w:val="fr-FR"/>
        </w:rPr>
        <w:t>Le bloc est constitué de pélite verte légèrement patinée en orange. Le C, le numéro et une flèche vers le sud-est sont gravés au-dessus de l'arête est – ouest, sur une "mini face" de pendage sud-est. Les gravures, deux petites plages, se trouvent sur une petite face triangulaire verticale sud, plane mais non lisse.</w:t>
      </w:r>
    </w:p>
    <w:p w14:paraId="400942BD" w14:textId="77777777" w:rsidR="000152C6" w:rsidRPr="0032190F" w:rsidRDefault="000152C6" w:rsidP="000152C6">
      <w:pPr>
        <w:ind w:right="-136"/>
        <w:jc w:val="both"/>
        <w:rPr>
          <w:sz w:val="20"/>
          <w:szCs w:val="20"/>
          <w:lang w:val="fr-FR"/>
        </w:rPr>
      </w:pPr>
    </w:p>
    <w:p w14:paraId="3E52272D" w14:textId="77777777" w:rsidR="000152C6" w:rsidRPr="0032190F" w:rsidRDefault="000152C6" w:rsidP="000152C6">
      <w:pPr>
        <w:ind w:right="-136" w:firstLine="709"/>
        <w:jc w:val="both"/>
        <w:rPr>
          <w:sz w:val="20"/>
          <w:szCs w:val="20"/>
          <w:lang w:val="fr-FR"/>
        </w:rPr>
      </w:pPr>
      <w:r w:rsidRPr="0032190F">
        <w:rPr>
          <w:sz w:val="20"/>
          <w:szCs w:val="20"/>
          <w:lang w:val="fr-FR"/>
        </w:rPr>
        <w:t>Parcourir cinq mètres vers le sud-est, en direction d'une face orange de pendage nord-ouest. S'arrêter à mi-chemin de ce bloc et chercher deux petits blocs enterrés.</w:t>
      </w:r>
    </w:p>
    <w:p w14:paraId="70B5AD01" w14:textId="77777777" w:rsidR="000152C6" w:rsidRPr="0032190F" w:rsidRDefault="000152C6" w:rsidP="000152C6">
      <w:pPr>
        <w:ind w:right="-136"/>
        <w:jc w:val="both"/>
        <w:rPr>
          <w:sz w:val="20"/>
          <w:szCs w:val="20"/>
          <w:lang w:val="fr-FR"/>
        </w:rPr>
      </w:pPr>
    </w:p>
    <w:p w14:paraId="04BB0065" w14:textId="77777777" w:rsidR="000152C6" w:rsidRPr="0032190F" w:rsidRDefault="000152C6" w:rsidP="000152C6">
      <w:pPr>
        <w:ind w:right="-136"/>
        <w:jc w:val="both"/>
        <w:rPr>
          <w:sz w:val="20"/>
          <w:szCs w:val="20"/>
          <w:lang w:val="fr-FR"/>
        </w:rPr>
      </w:pPr>
      <w:r w:rsidRPr="0032190F">
        <w:rPr>
          <w:b/>
          <w:sz w:val="20"/>
          <w:szCs w:val="20"/>
          <w:lang w:val="fr-FR"/>
        </w:rPr>
        <w:t>Roche 5 A . Zone IV . Groupe II</w:t>
      </w:r>
      <w:r w:rsidRPr="0032190F">
        <w:rPr>
          <w:sz w:val="20"/>
          <w:szCs w:val="20"/>
          <w:lang w:val="fr-FR"/>
        </w:rPr>
        <w:tab/>
      </w:r>
    </w:p>
    <w:p w14:paraId="150ACE14"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au C et au numéro dispersés</w:t>
      </w:r>
    </w:p>
    <w:p w14:paraId="5A908F42" w14:textId="77777777" w:rsidR="000152C6" w:rsidRPr="0032190F" w:rsidRDefault="000152C6" w:rsidP="000152C6">
      <w:pPr>
        <w:ind w:right="-136"/>
        <w:jc w:val="both"/>
        <w:rPr>
          <w:sz w:val="20"/>
          <w:szCs w:val="20"/>
          <w:lang w:val="fr-FR"/>
        </w:rPr>
      </w:pPr>
    </w:p>
    <w:p w14:paraId="76D4C771" w14:textId="77777777" w:rsidR="000152C6" w:rsidRPr="0032190F" w:rsidRDefault="000152C6" w:rsidP="000152C6">
      <w:pPr>
        <w:ind w:right="-136"/>
        <w:jc w:val="both"/>
        <w:rPr>
          <w:i/>
          <w:sz w:val="20"/>
          <w:szCs w:val="20"/>
          <w:lang w:val="fr-FR"/>
        </w:rPr>
      </w:pPr>
      <w:r w:rsidRPr="0032190F">
        <w:rPr>
          <w:i/>
          <w:sz w:val="20"/>
          <w:szCs w:val="20"/>
          <w:lang w:val="fr-FR"/>
        </w:rPr>
        <w:tab/>
        <w:t>C’est le bloc situé à gauche (le plus à l'est). Sa face supérieure (0,5 m par 0,4 m) située au ras du sol est de pendage 10° nord. La surface, lisse et plate est à peine patinée. Trois corniformes y sont gravés. L’un d’eux possède un corps linéaire et quatre appendices latéraux. Le numéro ZIV-GII-R5A est écrit dans le haut de la face près de l'arête est – ouest et le C se trouve à l'extrémité sud, de l’autre côté de l’arête, sur une surface, ni plate ni lisse, de pendage sud.</w:t>
      </w:r>
    </w:p>
    <w:p w14:paraId="5BF42C8A" w14:textId="77777777" w:rsidR="000152C6" w:rsidRPr="0032190F" w:rsidRDefault="000152C6" w:rsidP="000152C6">
      <w:pPr>
        <w:ind w:right="-136"/>
        <w:jc w:val="both"/>
        <w:rPr>
          <w:sz w:val="20"/>
          <w:szCs w:val="20"/>
          <w:lang w:val="fr-FR"/>
        </w:rPr>
      </w:pPr>
    </w:p>
    <w:p w14:paraId="415D98F4" w14:textId="77777777" w:rsidR="000152C6" w:rsidRPr="0032190F" w:rsidRDefault="000152C6" w:rsidP="000152C6">
      <w:pPr>
        <w:ind w:right="-136"/>
        <w:jc w:val="both"/>
        <w:rPr>
          <w:sz w:val="20"/>
          <w:szCs w:val="20"/>
          <w:lang w:val="fr-FR"/>
        </w:rPr>
      </w:pPr>
      <w:r w:rsidRPr="0032190F">
        <w:rPr>
          <w:b/>
          <w:sz w:val="20"/>
          <w:szCs w:val="20"/>
          <w:lang w:val="fr-FR"/>
        </w:rPr>
        <w:t>Roche 5 A bis . Zone IV . Groupe II</w:t>
      </w:r>
      <w:r w:rsidRPr="0032190F">
        <w:rPr>
          <w:sz w:val="20"/>
          <w:szCs w:val="20"/>
          <w:lang w:val="fr-FR"/>
        </w:rPr>
        <w:tab/>
      </w:r>
    </w:p>
    <w:p w14:paraId="3EC194EB"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au C et au numéro rassemblés dans une pointe</w:t>
      </w:r>
    </w:p>
    <w:p w14:paraId="237AD1C4" w14:textId="77777777" w:rsidR="000152C6" w:rsidRPr="0032190F" w:rsidRDefault="000152C6" w:rsidP="000152C6">
      <w:pPr>
        <w:ind w:right="-136"/>
        <w:jc w:val="both"/>
        <w:rPr>
          <w:sz w:val="20"/>
          <w:szCs w:val="20"/>
          <w:lang w:val="fr-FR"/>
        </w:rPr>
      </w:pPr>
    </w:p>
    <w:p w14:paraId="39CE103D" w14:textId="77777777" w:rsidR="000152C6" w:rsidRPr="0032190F" w:rsidRDefault="000152C6" w:rsidP="000152C6">
      <w:pPr>
        <w:ind w:right="-136"/>
        <w:jc w:val="both"/>
        <w:rPr>
          <w:i/>
          <w:sz w:val="20"/>
          <w:szCs w:val="20"/>
          <w:lang w:val="fr-FR"/>
        </w:rPr>
      </w:pPr>
      <w:r w:rsidRPr="0032190F">
        <w:rPr>
          <w:i/>
          <w:sz w:val="20"/>
          <w:szCs w:val="20"/>
          <w:lang w:val="fr-FR"/>
        </w:rPr>
        <w:tab/>
      </w:r>
      <w:r w:rsidRPr="0032190F">
        <w:rPr>
          <w:rFonts w:ascii="Times" w:hAnsi="Times"/>
          <w:i/>
          <w:sz w:val="20"/>
          <w:szCs w:val="20"/>
          <w:lang w:val="fr-FR"/>
        </w:rPr>
        <w:t>C’est le bloc situé à</w:t>
      </w:r>
      <w:r w:rsidRPr="0032190F">
        <w:rPr>
          <w:i/>
          <w:sz w:val="20"/>
          <w:szCs w:val="20"/>
          <w:lang w:val="fr-FR"/>
        </w:rPr>
        <w:t xml:space="preserve"> droite (à l'ouest). Il s'agit d'un petit bloc présentant une face irrégulière et rugueuse de pendage 45° est. Une plage y est gravée au centre. Le C et le numéro ZIV-GII-R5A bis (inscription de Conti ?) sont inscrits dans la pointe supérieure.</w:t>
      </w:r>
    </w:p>
    <w:p w14:paraId="3151CB4E" w14:textId="77777777" w:rsidR="000152C6" w:rsidRPr="0032190F" w:rsidRDefault="000152C6" w:rsidP="000152C6">
      <w:pPr>
        <w:ind w:right="-136"/>
        <w:jc w:val="both"/>
        <w:rPr>
          <w:sz w:val="20"/>
          <w:szCs w:val="20"/>
          <w:lang w:val="fr-FR"/>
        </w:rPr>
      </w:pPr>
    </w:p>
    <w:p w14:paraId="29F12C54" w14:textId="77777777" w:rsidR="000152C6" w:rsidRPr="0032190F" w:rsidRDefault="000152C6" w:rsidP="000152C6">
      <w:pPr>
        <w:ind w:right="-136"/>
        <w:jc w:val="both"/>
        <w:rPr>
          <w:sz w:val="20"/>
          <w:szCs w:val="20"/>
          <w:lang w:val="fr-FR"/>
        </w:rPr>
      </w:pPr>
      <w:r w:rsidRPr="0032190F">
        <w:rPr>
          <w:sz w:val="20"/>
          <w:szCs w:val="20"/>
          <w:lang w:val="fr-FR"/>
        </w:rPr>
        <w:tab/>
        <w:t>Marcher quatre mètres vers le nord.</w:t>
      </w:r>
    </w:p>
    <w:p w14:paraId="243E66D0" w14:textId="77777777" w:rsidR="000152C6" w:rsidRPr="0032190F" w:rsidRDefault="000152C6" w:rsidP="000152C6">
      <w:pPr>
        <w:ind w:right="-136"/>
        <w:jc w:val="both"/>
        <w:rPr>
          <w:sz w:val="20"/>
          <w:szCs w:val="20"/>
          <w:lang w:val="fr-FR"/>
        </w:rPr>
      </w:pPr>
    </w:p>
    <w:p w14:paraId="08FAFA4E" w14:textId="77777777" w:rsidR="000152C6" w:rsidRPr="0032190F" w:rsidRDefault="000152C6" w:rsidP="000152C6">
      <w:pPr>
        <w:ind w:right="-136"/>
        <w:jc w:val="both"/>
        <w:rPr>
          <w:sz w:val="20"/>
          <w:szCs w:val="20"/>
          <w:lang w:val="fr-FR"/>
        </w:rPr>
      </w:pPr>
      <w:r w:rsidRPr="0032190F">
        <w:rPr>
          <w:b/>
          <w:sz w:val="20"/>
          <w:szCs w:val="20"/>
          <w:lang w:val="fr-FR"/>
        </w:rPr>
        <w:t>Roche 5 A H . Zone IV . Groupe II</w:t>
      </w:r>
      <w:r w:rsidRPr="0032190F">
        <w:rPr>
          <w:sz w:val="20"/>
          <w:szCs w:val="20"/>
          <w:lang w:val="fr-FR"/>
        </w:rPr>
        <w:tab/>
      </w:r>
    </w:p>
    <w:p w14:paraId="1F61336B"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aux deux textes écrits finement</w:t>
      </w:r>
    </w:p>
    <w:p w14:paraId="6EFE425F" w14:textId="77777777" w:rsidR="000152C6" w:rsidRPr="0032190F" w:rsidRDefault="000152C6" w:rsidP="000152C6">
      <w:pPr>
        <w:ind w:right="-136"/>
        <w:jc w:val="both"/>
        <w:rPr>
          <w:sz w:val="20"/>
          <w:szCs w:val="20"/>
          <w:lang w:val="fr-FR"/>
        </w:rPr>
      </w:pPr>
    </w:p>
    <w:p w14:paraId="2B4520B0" w14:textId="77777777" w:rsidR="000152C6" w:rsidRPr="0032190F" w:rsidRDefault="000152C6" w:rsidP="000152C6">
      <w:pPr>
        <w:ind w:right="-136"/>
        <w:jc w:val="both"/>
        <w:rPr>
          <w:rFonts w:ascii="Times" w:hAnsi="Times"/>
          <w:i/>
          <w:sz w:val="20"/>
          <w:szCs w:val="20"/>
          <w:lang w:val="fr-FR"/>
        </w:rPr>
      </w:pPr>
      <w:r w:rsidRPr="0032190F">
        <w:rPr>
          <w:rFonts w:ascii="Times" w:hAnsi="Times"/>
          <w:i/>
          <w:sz w:val="20"/>
          <w:szCs w:val="20"/>
          <w:lang w:val="fr-FR"/>
        </w:rPr>
        <w:tab/>
        <w:t>C’est un petit bloc de pélite verte couvert de patine orange clair sur sa face supérieure (0,4 m d’est en ouest par 0,3 m). La patine est plus claire et verdâtre dans le coin nord-ouest. La surface est parcourue du nord-est au sud-ouest par une série de trous. A l’ouest de cette ligne, deux textes sont écrits finement mais peu nettement. On distingue cependant Agosto 1935.</w:t>
      </w:r>
    </w:p>
    <w:p w14:paraId="1603C240" w14:textId="77777777" w:rsidR="000152C6" w:rsidRPr="0032190F" w:rsidRDefault="000152C6" w:rsidP="000152C6">
      <w:pPr>
        <w:ind w:right="-136"/>
        <w:jc w:val="both"/>
        <w:rPr>
          <w:sz w:val="20"/>
          <w:szCs w:val="20"/>
          <w:lang w:val="fr-FR"/>
        </w:rPr>
      </w:pPr>
    </w:p>
    <w:p w14:paraId="293FE193" w14:textId="77777777" w:rsidR="000152C6" w:rsidRPr="0032190F" w:rsidRDefault="000152C6" w:rsidP="000152C6">
      <w:pPr>
        <w:ind w:right="-136" w:firstLine="709"/>
        <w:jc w:val="both"/>
        <w:rPr>
          <w:sz w:val="20"/>
          <w:szCs w:val="20"/>
          <w:lang w:val="fr-FR"/>
        </w:rPr>
      </w:pPr>
      <w:r w:rsidRPr="0032190F">
        <w:rPr>
          <w:sz w:val="20"/>
          <w:szCs w:val="20"/>
          <w:lang w:val="fr-FR"/>
        </w:rPr>
        <w:t>Revenir à la roche 5 A bis et continuer vers la face orange signalée précédemment</w:t>
      </w:r>
    </w:p>
    <w:p w14:paraId="12BD9374" w14:textId="77777777" w:rsidR="000152C6" w:rsidRPr="0032190F" w:rsidRDefault="000152C6" w:rsidP="000152C6">
      <w:pPr>
        <w:ind w:right="-136"/>
        <w:jc w:val="both"/>
        <w:rPr>
          <w:sz w:val="20"/>
          <w:szCs w:val="20"/>
          <w:lang w:val="fr-FR"/>
        </w:rPr>
      </w:pPr>
    </w:p>
    <w:p w14:paraId="0DCE94D2" w14:textId="77777777" w:rsidR="000152C6" w:rsidRPr="0032190F" w:rsidRDefault="000152C6" w:rsidP="00647EA0">
      <w:pPr>
        <w:pStyle w:val="Heading5"/>
      </w:pPr>
      <w:bookmarkStart w:id="5574" w:name="Desc_ZIVGIIR5B"/>
      <w:r w:rsidRPr="0032190F">
        <w:t>ZIVGIIR5B</w:t>
      </w:r>
    </w:p>
    <w:bookmarkEnd w:id="5574"/>
    <w:p w14:paraId="4930014C" w14:textId="77777777" w:rsidR="000152C6" w:rsidRPr="0032190F" w:rsidRDefault="000152C6" w:rsidP="000152C6">
      <w:pPr>
        <w:jc w:val="right"/>
        <w:rPr>
          <w:rFonts w:ascii="Times" w:hAnsi="Times"/>
          <w:b/>
          <w:i/>
          <w:sz w:val="20"/>
          <w:szCs w:val="20"/>
          <w:lang w:val="fr-FR"/>
        </w:rPr>
      </w:pPr>
      <w:r w:rsidRPr="0032190F">
        <w:rPr>
          <w:rFonts w:ascii="Times" w:hAnsi="Times"/>
          <w:b/>
          <w:i/>
          <w:sz w:val="20"/>
          <w:szCs w:val="20"/>
          <w:lang w:val="fr-FR"/>
        </w:rPr>
        <w:t>Roche de la hallebarde, du C et du numéro disséminés</w:t>
      </w:r>
    </w:p>
    <w:p w14:paraId="51AEA59D" w14:textId="77777777" w:rsidR="000152C6" w:rsidRPr="0032190F" w:rsidRDefault="000152C6" w:rsidP="000152C6">
      <w:pPr>
        <w:ind w:right="-136"/>
        <w:jc w:val="both"/>
        <w:rPr>
          <w:sz w:val="20"/>
          <w:szCs w:val="20"/>
          <w:lang w:val="fr-FR"/>
        </w:rPr>
      </w:pPr>
    </w:p>
    <w:p w14:paraId="34144C2E" w14:textId="77777777" w:rsidR="000152C6" w:rsidRPr="0032190F" w:rsidRDefault="000152C6" w:rsidP="000152C6">
      <w:pPr>
        <w:ind w:right="-136" w:firstLine="709"/>
        <w:jc w:val="both"/>
        <w:rPr>
          <w:i/>
          <w:sz w:val="20"/>
          <w:szCs w:val="20"/>
          <w:lang w:val="fr-FR"/>
        </w:rPr>
      </w:pPr>
      <w:r w:rsidRPr="0032190F">
        <w:rPr>
          <w:i/>
          <w:sz w:val="20"/>
          <w:szCs w:val="20"/>
          <w:lang w:val="fr-FR"/>
        </w:rPr>
        <w:t>Son pendage irrégulier est de 30° ouest en moyenne. Une hallebarde est gravée au nord, où le pendage incline vers le nord-ouest. Le numéro, accompagné d’une flèche vers le sud-est et du chiffre 8, et une plage (non patinée) se trouvent plus au sud près de l’arête rectiligne nord-ouest – sud-est et au-dessus d'un décrochement arrondi. Le C est écrit sur le bord ouest. Noter aussi les inscriptions de bergers dont Lanteri Antonio 30 agosto 1923 à l’ouest de la hallebarde.</w:t>
      </w:r>
    </w:p>
    <w:p w14:paraId="09BB59E1" w14:textId="77777777" w:rsidR="000152C6" w:rsidRPr="0032190F" w:rsidRDefault="000152C6" w:rsidP="000152C6">
      <w:pPr>
        <w:ind w:right="-136"/>
        <w:jc w:val="both"/>
        <w:rPr>
          <w:sz w:val="20"/>
          <w:szCs w:val="20"/>
          <w:lang w:val="fr-FR"/>
        </w:rPr>
      </w:pPr>
    </w:p>
    <w:p w14:paraId="7373C60E" w14:textId="77777777" w:rsidR="000152C6" w:rsidRPr="0032190F" w:rsidRDefault="000152C6" w:rsidP="000152C6">
      <w:pPr>
        <w:ind w:right="-136" w:firstLine="709"/>
        <w:jc w:val="both"/>
        <w:rPr>
          <w:sz w:val="20"/>
          <w:szCs w:val="20"/>
          <w:lang w:val="fr-FR"/>
        </w:rPr>
      </w:pPr>
      <w:r w:rsidRPr="0032190F">
        <w:rPr>
          <w:sz w:val="20"/>
          <w:szCs w:val="20"/>
          <w:lang w:val="fr-FR"/>
        </w:rPr>
        <w:t>Marcher seize mètres vers le sud-est. Il faudra monter un peu pour atteindre un palier herbeux. Sur la gauche se trouve un bloc de pélite verte peu élevé et, trois mètres au sud de ce dernier, une dalle au ras du sol, de couleur brun clair.</w:t>
      </w:r>
    </w:p>
    <w:p w14:paraId="3B820591" w14:textId="77777777" w:rsidR="000152C6" w:rsidRPr="0032190F" w:rsidRDefault="000152C6" w:rsidP="000152C6">
      <w:pPr>
        <w:ind w:right="-136"/>
        <w:jc w:val="both"/>
        <w:rPr>
          <w:sz w:val="20"/>
          <w:szCs w:val="20"/>
          <w:lang w:val="fr-FR"/>
        </w:rPr>
      </w:pPr>
    </w:p>
    <w:p w14:paraId="061C5688" w14:textId="77777777" w:rsidR="000152C6" w:rsidRPr="0032190F" w:rsidRDefault="000152C6" w:rsidP="000152C6">
      <w:pPr>
        <w:ind w:right="-136"/>
        <w:jc w:val="both"/>
        <w:rPr>
          <w:sz w:val="20"/>
          <w:szCs w:val="20"/>
          <w:lang w:val="fr-FR"/>
        </w:rPr>
      </w:pPr>
      <w:r w:rsidRPr="0032190F">
        <w:rPr>
          <w:b/>
          <w:sz w:val="20"/>
          <w:szCs w:val="20"/>
          <w:lang w:val="fr-FR"/>
        </w:rPr>
        <w:t>Roche 5 C . Zone IV . Groupe II</w:t>
      </w:r>
      <w:r w:rsidRPr="0032190F">
        <w:rPr>
          <w:sz w:val="20"/>
          <w:szCs w:val="20"/>
          <w:lang w:val="fr-FR"/>
        </w:rPr>
        <w:tab/>
      </w:r>
    </w:p>
    <w:p w14:paraId="0830647E"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au poignard prolongé par une ligne sinueuse</w:t>
      </w:r>
    </w:p>
    <w:p w14:paraId="438BFB62" w14:textId="77777777" w:rsidR="000152C6" w:rsidRPr="0032190F" w:rsidRDefault="000152C6" w:rsidP="000152C6">
      <w:pPr>
        <w:ind w:right="-136"/>
        <w:jc w:val="both"/>
        <w:rPr>
          <w:sz w:val="20"/>
          <w:szCs w:val="20"/>
          <w:lang w:val="fr-FR"/>
        </w:rPr>
      </w:pPr>
    </w:p>
    <w:p w14:paraId="6C37AE9F"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La roche est constituée de schiste gris violet, patiné de couleur brune. Sa face supérieure (0,8 m par </w:t>
      </w:r>
      <w:r w:rsidRPr="0032190F">
        <w:rPr>
          <w:i/>
          <w:sz w:val="20"/>
          <w:szCs w:val="20"/>
          <w:lang w:val="fr-FR"/>
        </w:rPr>
        <w:br/>
        <w:t>0,8 m), plate et lisse, là où il reste de la patine, est en très légère pente sud. Le numéro ZIV-GII-R5C est inscrit sur la partie sud-ouest et le C est gravé au nord-est. Les gravures sont deux poignards. Celui qui est situé presque au centre présente une lame triangulaire, une garde réservée et un manche rectangulaire large. Son piquetage est fin et régulier avec quelques bavures. L'autre, au piquetage aussi fin, a un petit pommeau rond, un manche large et une lame presque rectangulaire, prolongée par une courbe sinueuse de piquetage plus grossier et à moitié perdue dans un éclat.</w:t>
      </w:r>
    </w:p>
    <w:p w14:paraId="2F3309AA" w14:textId="77777777" w:rsidR="000152C6" w:rsidRPr="0032190F" w:rsidRDefault="000152C6" w:rsidP="000152C6">
      <w:pPr>
        <w:ind w:right="-136"/>
        <w:jc w:val="both"/>
        <w:rPr>
          <w:sz w:val="20"/>
          <w:szCs w:val="20"/>
          <w:lang w:val="fr-FR"/>
        </w:rPr>
      </w:pPr>
    </w:p>
    <w:p w14:paraId="54069AFE" w14:textId="77777777" w:rsidR="000152C6" w:rsidRPr="0032190F" w:rsidRDefault="000152C6" w:rsidP="000152C6">
      <w:pPr>
        <w:ind w:right="-136" w:firstLine="709"/>
        <w:jc w:val="both"/>
        <w:rPr>
          <w:sz w:val="20"/>
          <w:szCs w:val="20"/>
          <w:lang w:val="fr-FR"/>
        </w:rPr>
      </w:pPr>
      <w:r w:rsidRPr="0032190F">
        <w:rPr>
          <w:sz w:val="20"/>
          <w:szCs w:val="20"/>
          <w:lang w:val="fr-FR"/>
        </w:rPr>
        <w:t>Cette dernière roche est sur un palier que l'on va traverser pour rejoindre son extrémité sud-est. Un bloc de grès à rayures violettes et blanches y est enterré. S'arrêter sept mètres avant ce bloc, près de quelques roches peu hautes de pélite verte, patinées de différents tons orangés.</w:t>
      </w:r>
    </w:p>
    <w:p w14:paraId="1C74F31E" w14:textId="77777777" w:rsidR="000152C6" w:rsidRPr="0032190F" w:rsidRDefault="000152C6" w:rsidP="000152C6">
      <w:pPr>
        <w:ind w:right="-136"/>
        <w:jc w:val="both"/>
        <w:rPr>
          <w:sz w:val="20"/>
          <w:szCs w:val="20"/>
          <w:lang w:val="fr-FR"/>
        </w:rPr>
      </w:pPr>
    </w:p>
    <w:p w14:paraId="4D9F8E81" w14:textId="77777777" w:rsidR="000152C6" w:rsidRPr="0032190F" w:rsidRDefault="000152C6" w:rsidP="000152C6">
      <w:pPr>
        <w:ind w:right="-136"/>
        <w:jc w:val="both"/>
        <w:rPr>
          <w:sz w:val="20"/>
          <w:szCs w:val="20"/>
          <w:lang w:val="fr-FR"/>
        </w:rPr>
      </w:pPr>
      <w:r w:rsidRPr="0032190F">
        <w:rPr>
          <w:b/>
          <w:sz w:val="20"/>
          <w:szCs w:val="20"/>
          <w:lang w:val="fr-FR"/>
        </w:rPr>
        <w:t>Roche 5 D . Zone IV . Groupe II</w:t>
      </w:r>
      <w:r w:rsidRPr="0032190F">
        <w:rPr>
          <w:sz w:val="20"/>
          <w:szCs w:val="20"/>
          <w:lang w:val="fr-FR"/>
        </w:rPr>
        <w:tab/>
      </w:r>
      <w:r w:rsidRPr="0032190F">
        <w:rPr>
          <w:sz w:val="20"/>
          <w:szCs w:val="20"/>
          <w:lang w:val="fr-FR"/>
        </w:rPr>
        <w:tab/>
      </w:r>
      <w:r w:rsidRPr="0032190F">
        <w:rPr>
          <w:b/>
          <w:sz w:val="20"/>
          <w:szCs w:val="20"/>
          <w:lang w:val="fr-FR"/>
        </w:rPr>
        <w:t>Histo</w:t>
      </w:r>
    </w:p>
    <w:p w14:paraId="7D2AC513"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de la plage au centre du cercle</w:t>
      </w:r>
    </w:p>
    <w:p w14:paraId="6CD75E6A" w14:textId="77777777" w:rsidR="000152C6" w:rsidRPr="0032190F" w:rsidRDefault="000152C6" w:rsidP="000152C6">
      <w:pPr>
        <w:ind w:right="-136"/>
        <w:jc w:val="both"/>
        <w:rPr>
          <w:sz w:val="20"/>
          <w:szCs w:val="20"/>
          <w:lang w:val="fr-FR"/>
        </w:rPr>
      </w:pPr>
    </w:p>
    <w:p w14:paraId="1D4DF3BC" w14:textId="77777777" w:rsidR="000152C6" w:rsidRPr="0032190F" w:rsidRDefault="000152C6" w:rsidP="000152C6">
      <w:pPr>
        <w:ind w:right="-136" w:firstLine="709"/>
        <w:jc w:val="both"/>
        <w:rPr>
          <w:i/>
          <w:sz w:val="20"/>
          <w:szCs w:val="20"/>
          <w:lang w:val="fr-FR"/>
        </w:rPr>
      </w:pPr>
      <w:r w:rsidRPr="0032190F">
        <w:rPr>
          <w:i/>
          <w:sz w:val="20"/>
          <w:szCs w:val="20"/>
          <w:lang w:val="fr-FR"/>
        </w:rPr>
        <w:t>C'est le bloc le plus à droite quand on regarde le bloc violet et blanc. Haut de 0,3 m, il présente une face triangulaire de 1,2 m par 1,0 m en pente vers le sud-est, ni plate ni lisse. Dans sa pointe sud-est sont gravés un signe en L et un cercle portant une plage en son centre. Le numéro est un peu à l'ouest des gravures et le C se voit à 0,4 m au nord du L, dans la direction du pic des Merveilles. Au-dessus du L, une petite inscription de berger est illisible et une autre est peu claire sauf giuseppe.</w:t>
      </w:r>
    </w:p>
    <w:p w14:paraId="528C2413" w14:textId="77777777" w:rsidR="000152C6" w:rsidRPr="0032190F" w:rsidRDefault="000152C6" w:rsidP="000152C6">
      <w:pPr>
        <w:ind w:right="-136"/>
        <w:jc w:val="both"/>
        <w:rPr>
          <w:sz w:val="20"/>
          <w:szCs w:val="20"/>
          <w:lang w:val="fr-FR"/>
        </w:rPr>
      </w:pPr>
    </w:p>
    <w:p w14:paraId="6550D041" w14:textId="77777777" w:rsidR="000152C6" w:rsidRPr="0032190F" w:rsidRDefault="000152C6" w:rsidP="000152C6">
      <w:pPr>
        <w:ind w:right="-136"/>
        <w:jc w:val="both"/>
        <w:rPr>
          <w:sz w:val="20"/>
          <w:szCs w:val="20"/>
          <w:lang w:val="fr-FR"/>
        </w:rPr>
      </w:pPr>
      <w:r w:rsidRPr="0032190F">
        <w:rPr>
          <w:sz w:val="20"/>
          <w:szCs w:val="20"/>
          <w:lang w:val="fr-FR"/>
        </w:rPr>
        <w:tab/>
        <w:t>Aller à une quinzaine de mètres vers le sud-sud-est pour se trouver sur un palier, situé au sud-ouest et plus haut que le bloc violet et blanc, en longeant, les six derniers mètres, une petite paroi verticale est. Repérer au sud un autre replat, horizontal et cerné de blocs, dans lequel on peut s’introduire par une faille. Une belle paroi orange se trouve à deux mètres sur la droite.</w:t>
      </w:r>
    </w:p>
    <w:p w14:paraId="68524845" w14:textId="77777777" w:rsidR="000152C6" w:rsidRPr="0032190F" w:rsidRDefault="000152C6" w:rsidP="000152C6">
      <w:pPr>
        <w:ind w:right="-136"/>
        <w:jc w:val="both"/>
        <w:rPr>
          <w:sz w:val="20"/>
          <w:szCs w:val="20"/>
          <w:lang w:val="fr-FR"/>
        </w:rPr>
      </w:pPr>
    </w:p>
    <w:p w14:paraId="37AB662B" w14:textId="77777777" w:rsidR="000152C6" w:rsidRPr="0032190F" w:rsidRDefault="000152C6" w:rsidP="000152C6">
      <w:pPr>
        <w:ind w:right="-136"/>
        <w:jc w:val="both"/>
        <w:rPr>
          <w:sz w:val="20"/>
          <w:szCs w:val="20"/>
          <w:lang w:val="fr-FR"/>
        </w:rPr>
      </w:pPr>
      <w:r w:rsidRPr="0032190F">
        <w:rPr>
          <w:b/>
          <w:sz w:val="20"/>
          <w:szCs w:val="20"/>
          <w:lang w:val="fr-FR"/>
        </w:rPr>
        <w:t xml:space="preserve">Roche 5 </w:t>
      </w:r>
      <w:r w:rsidRPr="00441288">
        <w:rPr>
          <w:rFonts w:ascii="Symbol" w:hAnsi="Symbol"/>
          <w:b/>
          <w:sz w:val="20"/>
          <w:szCs w:val="20"/>
        </w:rPr>
        <w:t></w:t>
      </w:r>
      <w:r w:rsidRPr="0032190F">
        <w:rPr>
          <w:b/>
          <w:sz w:val="20"/>
          <w:szCs w:val="20"/>
          <w:lang w:val="fr-FR"/>
        </w:rPr>
        <w:t xml:space="preserve"> . Zone IV . Groupe II</w:t>
      </w:r>
      <w:r w:rsidRPr="0032190F">
        <w:rPr>
          <w:sz w:val="20"/>
          <w:szCs w:val="20"/>
          <w:lang w:val="fr-FR"/>
        </w:rPr>
        <w:tab/>
      </w:r>
      <w:r w:rsidRPr="0032190F">
        <w:rPr>
          <w:sz w:val="20"/>
          <w:szCs w:val="20"/>
          <w:lang w:val="fr-FR"/>
        </w:rPr>
        <w:tab/>
      </w:r>
      <w:r w:rsidRPr="0032190F">
        <w:rPr>
          <w:sz w:val="20"/>
          <w:szCs w:val="20"/>
          <w:lang w:val="fr-FR"/>
        </w:rPr>
        <w:tab/>
      </w:r>
      <w:r w:rsidRPr="0032190F">
        <w:rPr>
          <w:b/>
          <w:sz w:val="20"/>
          <w:szCs w:val="20"/>
          <w:lang w:val="fr-FR"/>
        </w:rPr>
        <w:t>Histo</w:t>
      </w:r>
    </w:p>
    <w:p w14:paraId="457B5710"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de la plage en croissant</w:t>
      </w:r>
    </w:p>
    <w:p w14:paraId="27C7D9AE" w14:textId="77777777" w:rsidR="000152C6" w:rsidRPr="0032190F" w:rsidRDefault="000152C6" w:rsidP="000152C6">
      <w:pPr>
        <w:ind w:right="-136"/>
        <w:jc w:val="both"/>
        <w:rPr>
          <w:sz w:val="20"/>
          <w:szCs w:val="20"/>
          <w:lang w:val="fr-FR"/>
        </w:rPr>
      </w:pPr>
    </w:p>
    <w:p w14:paraId="38F6AC06" w14:textId="77777777" w:rsidR="000152C6" w:rsidRPr="0032190F"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C'est une surface en quart de cercle (2,2 m de haut, 1,2 m de large), lisse et relativement plate, de pendage 60° est. Elle est fissurée d’est en ouest et parcourue du nord au sud par des fissures en zigzag très fines. Elle se trouve limitée à l’est par le sol, au nord et à l’ouest par un décrochement arrondi, haut de 0,2 m, et arrêtée au sud par une faille accompagnée d’un décrochement rectiligne est – ouest allant presque jusqu’au sol. A 0,3 m du sol, entre une fissure en zigzag et une autre rectiligne, assez large et de direction perpendiculaire, repérer une plage de petites cupules régulières en forme de croissant. Des lignes plus ou moins parallèles sont aussi tracées ainsi que deux mots peu lisibles. Le haut de la face, comme de la roche est couvert de lichens de différents tons de jaune et de gris</w:t>
      </w:r>
    </w:p>
    <w:p w14:paraId="6A32246A" w14:textId="77777777" w:rsidR="000152C6" w:rsidRPr="0032190F" w:rsidRDefault="000152C6" w:rsidP="000152C6">
      <w:pPr>
        <w:ind w:right="-136" w:firstLine="709"/>
        <w:jc w:val="both"/>
        <w:rPr>
          <w:rFonts w:ascii="Times" w:hAnsi="Times"/>
          <w:sz w:val="20"/>
          <w:szCs w:val="20"/>
          <w:lang w:val="fr-FR"/>
        </w:rPr>
      </w:pPr>
    </w:p>
    <w:p w14:paraId="20ABE63A" w14:textId="77777777" w:rsidR="000152C6" w:rsidRPr="0032190F" w:rsidRDefault="000152C6" w:rsidP="000152C6">
      <w:pPr>
        <w:ind w:right="-136"/>
        <w:jc w:val="both"/>
        <w:rPr>
          <w:rFonts w:ascii="Times" w:hAnsi="Times"/>
          <w:sz w:val="20"/>
          <w:szCs w:val="20"/>
          <w:lang w:val="fr-FR"/>
        </w:rPr>
      </w:pPr>
      <w:r w:rsidRPr="0032190F">
        <w:rPr>
          <w:rFonts w:ascii="Times" w:hAnsi="Times"/>
          <w:b/>
          <w:sz w:val="20"/>
          <w:szCs w:val="20"/>
          <w:lang w:val="fr-FR"/>
        </w:rPr>
        <w:t>Repère</w:t>
      </w:r>
      <w:r w:rsidRPr="0032190F">
        <w:rPr>
          <w:rFonts w:ascii="Times" w:hAnsi="Times"/>
          <w:sz w:val="20"/>
          <w:szCs w:val="20"/>
          <w:lang w:val="fr-FR"/>
        </w:rPr>
        <w:t xml:space="preserve"> : la roche 5 </w:t>
      </w:r>
      <w:r w:rsidRPr="00441288">
        <w:rPr>
          <w:rFonts w:ascii="Symbol" w:hAnsi="Symbol"/>
          <w:sz w:val="20"/>
          <w:szCs w:val="20"/>
        </w:rPr>
        <w:t></w:t>
      </w:r>
      <w:r w:rsidRPr="0032190F">
        <w:rPr>
          <w:rFonts w:ascii="Times" w:hAnsi="Times"/>
          <w:sz w:val="20"/>
          <w:szCs w:val="20"/>
          <w:lang w:val="fr-FR"/>
        </w:rPr>
        <w:t xml:space="preserve"> se trouve à vingt-trois mètres au nord-nord-est. (voir après la roche 5 groupe p.9/10).</w:t>
      </w:r>
    </w:p>
    <w:p w14:paraId="7DAC123D" w14:textId="77777777" w:rsidR="000152C6" w:rsidRPr="0032190F" w:rsidRDefault="000152C6" w:rsidP="000152C6">
      <w:pPr>
        <w:ind w:right="-136" w:firstLine="709"/>
        <w:jc w:val="both"/>
        <w:rPr>
          <w:rFonts w:ascii="Times" w:hAnsi="Times"/>
          <w:sz w:val="20"/>
          <w:szCs w:val="20"/>
          <w:lang w:val="fr-FR"/>
        </w:rPr>
      </w:pPr>
    </w:p>
    <w:p w14:paraId="4D449FD3" w14:textId="77777777" w:rsidR="000152C6" w:rsidRPr="0032190F" w:rsidRDefault="000152C6" w:rsidP="000152C6">
      <w:pPr>
        <w:rPr>
          <w:rFonts w:ascii="Times" w:hAnsi="Times"/>
          <w:b/>
          <w:sz w:val="20"/>
          <w:szCs w:val="20"/>
          <w:lang w:val="fr-FR"/>
        </w:rPr>
      </w:pPr>
      <w:r w:rsidRPr="0032190F">
        <w:rPr>
          <w:rFonts w:ascii="Times" w:hAnsi="Times"/>
          <w:b/>
          <w:sz w:val="20"/>
          <w:szCs w:val="20"/>
          <w:lang w:val="fr-FR"/>
        </w:rPr>
        <w:t>Abri temporaire</w:t>
      </w:r>
    </w:p>
    <w:p w14:paraId="5CB4509F" w14:textId="77777777" w:rsidR="000152C6" w:rsidRPr="0032190F" w:rsidRDefault="000152C6" w:rsidP="000152C6">
      <w:pPr>
        <w:rPr>
          <w:rFonts w:ascii="Times" w:hAnsi="Times"/>
          <w:sz w:val="20"/>
          <w:szCs w:val="20"/>
          <w:lang w:val="fr-FR"/>
        </w:rPr>
      </w:pPr>
    </w:p>
    <w:p w14:paraId="0C85BDFB" w14:textId="77777777" w:rsidR="000152C6" w:rsidRPr="0032190F"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 xml:space="preserve">Au sud, une épaisse lame de schiste s’appuie sur cette paroi, procurant un abri, de surface restreinte, contre les vents venant du nord, de l’ouest et du sud. L’entrée s’ouvre vers l’est et le nord-est.  </w:t>
      </w:r>
    </w:p>
    <w:p w14:paraId="01D5EDFA" w14:textId="77777777" w:rsidR="000152C6" w:rsidRPr="0032190F" w:rsidRDefault="000152C6" w:rsidP="000152C6">
      <w:pPr>
        <w:ind w:right="-136" w:firstLine="709"/>
        <w:jc w:val="both"/>
        <w:rPr>
          <w:rFonts w:ascii="Times" w:hAnsi="Times"/>
          <w:i/>
          <w:sz w:val="20"/>
          <w:szCs w:val="20"/>
          <w:lang w:val="fr-FR"/>
        </w:rPr>
      </w:pPr>
    </w:p>
    <w:p w14:paraId="07172E3F" w14:textId="77777777" w:rsidR="000152C6" w:rsidRPr="0032190F" w:rsidRDefault="000152C6" w:rsidP="000152C6">
      <w:pPr>
        <w:ind w:right="-136" w:firstLine="709"/>
        <w:jc w:val="both"/>
        <w:rPr>
          <w:sz w:val="20"/>
          <w:szCs w:val="20"/>
          <w:lang w:val="fr-FR"/>
        </w:rPr>
      </w:pPr>
      <w:r w:rsidRPr="0032190F">
        <w:rPr>
          <w:sz w:val="20"/>
          <w:szCs w:val="20"/>
          <w:lang w:val="fr-FR"/>
        </w:rPr>
        <w:t>Revenir vers la roche 5C, longer la paroi face à l'ouest du petit massif situé à quelques mètres à l'est de la roche 5C et monter sur cette paroi. Le dessus est érodé, sauf une petite surface.</w:t>
      </w:r>
    </w:p>
    <w:p w14:paraId="1F55D0A0" w14:textId="77777777" w:rsidR="000152C6" w:rsidRPr="0032190F" w:rsidRDefault="000152C6" w:rsidP="000152C6">
      <w:pPr>
        <w:ind w:right="-136"/>
        <w:jc w:val="both"/>
        <w:rPr>
          <w:sz w:val="20"/>
          <w:szCs w:val="20"/>
          <w:lang w:val="fr-FR"/>
        </w:rPr>
      </w:pPr>
    </w:p>
    <w:p w14:paraId="3A315B43" w14:textId="77777777" w:rsidR="000152C6" w:rsidRPr="0032190F" w:rsidRDefault="000152C6" w:rsidP="000152C6">
      <w:pPr>
        <w:ind w:right="-136"/>
        <w:jc w:val="both"/>
        <w:rPr>
          <w:sz w:val="20"/>
          <w:szCs w:val="20"/>
          <w:lang w:val="fr-FR"/>
        </w:rPr>
      </w:pPr>
      <w:r w:rsidRPr="0032190F">
        <w:rPr>
          <w:b/>
          <w:sz w:val="20"/>
          <w:szCs w:val="20"/>
          <w:lang w:val="fr-FR"/>
        </w:rPr>
        <w:t>Roche 5 E ter . Zone IV . Groupe II</w:t>
      </w:r>
      <w:r w:rsidRPr="0032190F">
        <w:rPr>
          <w:sz w:val="20"/>
          <w:szCs w:val="20"/>
          <w:lang w:val="fr-FR"/>
        </w:rPr>
        <w:tab/>
      </w:r>
    </w:p>
    <w:p w14:paraId="1286FF6F"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de la petite plage ovale</w:t>
      </w:r>
    </w:p>
    <w:p w14:paraId="6001F846" w14:textId="77777777" w:rsidR="000152C6" w:rsidRPr="0032190F" w:rsidRDefault="000152C6" w:rsidP="000152C6">
      <w:pPr>
        <w:ind w:right="-136"/>
        <w:jc w:val="both"/>
        <w:rPr>
          <w:sz w:val="20"/>
          <w:szCs w:val="20"/>
          <w:lang w:val="fr-FR"/>
        </w:rPr>
      </w:pPr>
    </w:p>
    <w:p w14:paraId="469E830D" w14:textId="77777777" w:rsidR="000152C6" w:rsidRPr="0032190F" w:rsidRDefault="000152C6" w:rsidP="000152C6">
      <w:pPr>
        <w:ind w:right="-136" w:firstLine="709"/>
        <w:jc w:val="both"/>
        <w:rPr>
          <w:i/>
          <w:sz w:val="20"/>
          <w:szCs w:val="20"/>
          <w:lang w:val="fr-FR"/>
        </w:rPr>
      </w:pPr>
      <w:r w:rsidRPr="0032190F">
        <w:rPr>
          <w:i/>
          <w:sz w:val="20"/>
          <w:szCs w:val="20"/>
          <w:lang w:val="fr-FR"/>
        </w:rPr>
        <w:t>C’est cette surface non érodée, une portion de 1 m par 1 m, plate et lisse, en pente de 10° vers le nord.</w:t>
      </w:r>
    </w:p>
    <w:p w14:paraId="4A165999" w14:textId="77777777" w:rsidR="000152C6" w:rsidRPr="0032190F" w:rsidRDefault="000152C6" w:rsidP="000152C6">
      <w:pPr>
        <w:ind w:right="-136"/>
        <w:jc w:val="both"/>
        <w:rPr>
          <w:i/>
          <w:sz w:val="20"/>
          <w:szCs w:val="20"/>
          <w:lang w:val="fr-FR"/>
        </w:rPr>
      </w:pPr>
      <w:r w:rsidRPr="0032190F">
        <w:rPr>
          <w:i/>
          <w:sz w:val="20"/>
          <w:szCs w:val="20"/>
          <w:lang w:val="fr-FR"/>
        </w:rPr>
        <w:t>Près de son bord est se trouve une plage ovale (0,02 m par 0,03 m). En dessous sont gravés le C, le numéro ZIV-GII-R5 E ter et une flèche indiquant l'est.</w:t>
      </w:r>
    </w:p>
    <w:p w14:paraId="56780E2F" w14:textId="77777777" w:rsidR="000152C6" w:rsidRPr="0032190F" w:rsidRDefault="000152C6" w:rsidP="000152C6">
      <w:pPr>
        <w:ind w:right="-136"/>
        <w:jc w:val="both"/>
        <w:rPr>
          <w:sz w:val="20"/>
          <w:szCs w:val="20"/>
          <w:lang w:val="fr-FR"/>
        </w:rPr>
      </w:pPr>
    </w:p>
    <w:p w14:paraId="56C5057A" w14:textId="77777777" w:rsidR="000152C6" w:rsidRPr="0032190F" w:rsidRDefault="000152C6" w:rsidP="000152C6">
      <w:pPr>
        <w:numPr>
          <w:ilvl w:val="0"/>
          <w:numId w:val="9"/>
        </w:numPr>
        <w:tabs>
          <w:tab w:val="clear" w:pos="360"/>
        </w:tabs>
        <w:ind w:left="0" w:right="-136" w:firstLine="709"/>
        <w:jc w:val="both"/>
        <w:rPr>
          <w:sz w:val="20"/>
          <w:szCs w:val="20"/>
          <w:lang w:val="fr-FR"/>
        </w:rPr>
      </w:pPr>
      <w:r w:rsidRPr="0032190F">
        <w:rPr>
          <w:sz w:val="20"/>
          <w:szCs w:val="20"/>
          <w:lang w:val="fr-FR"/>
        </w:rPr>
        <w:t>Descendre vers l'est sur une toute petite pelouse cernée par des rochers bas, en sortir par le nord, tourner à droite et longer la roche vers le sud-est pendant environ dix mètres. Repérer sur la gauche un bloc à face gris clair, en pente vers le nord.</w:t>
      </w:r>
    </w:p>
    <w:p w14:paraId="5F700271" w14:textId="77777777" w:rsidR="000152C6" w:rsidRPr="0032190F" w:rsidRDefault="000152C6" w:rsidP="000152C6">
      <w:pPr>
        <w:ind w:right="-136"/>
        <w:jc w:val="both"/>
        <w:rPr>
          <w:sz w:val="20"/>
          <w:szCs w:val="20"/>
          <w:lang w:val="fr-FR"/>
        </w:rPr>
      </w:pPr>
    </w:p>
    <w:p w14:paraId="671AA32F" w14:textId="77777777" w:rsidR="000152C6" w:rsidRPr="0032190F" w:rsidRDefault="000152C6" w:rsidP="000152C6">
      <w:pPr>
        <w:ind w:right="-136"/>
        <w:jc w:val="both"/>
        <w:rPr>
          <w:b/>
          <w:sz w:val="20"/>
          <w:szCs w:val="20"/>
          <w:lang w:val="fr-FR"/>
        </w:rPr>
      </w:pPr>
      <w:r w:rsidRPr="0032190F">
        <w:rPr>
          <w:b/>
          <w:sz w:val="20"/>
          <w:szCs w:val="20"/>
          <w:lang w:val="fr-FR"/>
        </w:rPr>
        <w:t>Roche 5 E bis . Zone IV . Groupe II</w:t>
      </w:r>
      <w:r w:rsidRPr="0032190F">
        <w:rPr>
          <w:sz w:val="20"/>
          <w:szCs w:val="20"/>
          <w:lang w:val="fr-FR"/>
        </w:rPr>
        <w:tab/>
      </w:r>
      <w:r w:rsidRPr="0032190F">
        <w:rPr>
          <w:sz w:val="20"/>
          <w:szCs w:val="20"/>
          <w:lang w:val="fr-FR"/>
        </w:rPr>
        <w:tab/>
      </w:r>
      <w:r w:rsidRPr="0032190F">
        <w:rPr>
          <w:b/>
          <w:sz w:val="20"/>
          <w:szCs w:val="20"/>
          <w:lang w:val="fr-FR"/>
        </w:rPr>
        <w:t>Histo</w:t>
      </w:r>
    </w:p>
    <w:p w14:paraId="03F31EC4"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au C éclaté</w:t>
      </w:r>
    </w:p>
    <w:p w14:paraId="20EFECC4" w14:textId="77777777" w:rsidR="000152C6" w:rsidRPr="0032190F" w:rsidRDefault="000152C6" w:rsidP="000152C6">
      <w:pPr>
        <w:ind w:right="-136"/>
        <w:jc w:val="both"/>
        <w:rPr>
          <w:sz w:val="20"/>
          <w:szCs w:val="20"/>
          <w:lang w:val="fr-FR"/>
        </w:rPr>
      </w:pPr>
    </w:p>
    <w:p w14:paraId="2F5AF172" w14:textId="77777777" w:rsidR="000152C6" w:rsidRPr="0032190F" w:rsidRDefault="000152C6" w:rsidP="000152C6">
      <w:pPr>
        <w:ind w:right="-136" w:firstLine="709"/>
        <w:jc w:val="both"/>
        <w:rPr>
          <w:i/>
          <w:sz w:val="20"/>
          <w:szCs w:val="20"/>
          <w:lang w:val="fr-FR"/>
        </w:rPr>
      </w:pPr>
      <w:r w:rsidRPr="0032190F">
        <w:rPr>
          <w:i/>
          <w:sz w:val="20"/>
          <w:szCs w:val="20"/>
          <w:lang w:val="fr-FR"/>
        </w:rPr>
        <w:t>C’est un bloc de pélite violacée, dont la face de pendage 30° nord (1,2 m d’est en ouest par 0,8 m) est couverte de patine gris beige et présente un décrochement à son coin nord. Le numéro est inscrit en petites lettres dans le coin supérieur gauche, accompagné d'une flèche indiquant le nord-ouest. Les gravures sont deux plages, celle de gauche est constituée de cupules profondes, anguleuses, éparses et elle est peut-être récente. Il y a aussi des textes de bergers (Maro Giovanni 1921, Guido Giuseppe 1935), une croix avec des signes annexes, un personnage à côté de la date 1839 et le C, peu reconnaissable car éclaté, au centre du haut de la face.</w:t>
      </w:r>
    </w:p>
    <w:p w14:paraId="4EED7EE0" w14:textId="77777777" w:rsidR="000152C6" w:rsidRPr="0032190F" w:rsidRDefault="000152C6" w:rsidP="000152C6">
      <w:pPr>
        <w:ind w:right="-136"/>
        <w:jc w:val="both"/>
        <w:rPr>
          <w:sz w:val="20"/>
          <w:szCs w:val="20"/>
          <w:lang w:val="fr-FR"/>
        </w:rPr>
      </w:pPr>
    </w:p>
    <w:p w14:paraId="082936C3" w14:textId="77777777" w:rsidR="000152C6" w:rsidRPr="0032190F" w:rsidRDefault="000152C6" w:rsidP="000152C6">
      <w:pPr>
        <w:ind w:right="-136" w:firstLine="709"/>
        <w:jc w:val="both"/>
        <w:rPr>
          <w:sz w:val="20"/>
          <w:szCs w:val="20"/>
          <w:lang w:val="fr-FR"/>
        </w:rPr>
      </w:pPr>
      <w:r w:rsidRPr="0032190F">
        <w:rPr>
          <w:sz w:val="20"/>
          <w:szCs w:val="20"/>
          <w:lang w:val="fr-FR"/>
        </w:rPr>
        <w:t>Revenir jusqu'à la sortie de la petite pelouse, à l'est de la roche 5E ter, et marcher cinq mètres en direction du nord. Escalader la paroi érodée, verticale sud sur deux mètres au maximum, qui se trouve en face.</w:t>
      </w:r>
    </w:p>
    <w:p w14:paraId="30269315" w14:textId="77777777" w:rsidR="000152C6" w:rsidRPr="0032190F" w:rsidRDefault="000152C6" w:rsidP="000152C6">
      <w:pPr>
        <w:ind w:right="-136"/>
        <w:jc w:val="both"/>
        <w:rPr>
          <w:sz w:val="20"/>
          <w:szCs w:val="20"/>
          <w:lang w:val="fr-FR"/>
        </w:rPr>
      </w:pPr>
    </w:p>
    <w:p w14:paraId="52E567F7" w14:textId="77777777" w:rsidR="000152C6" w:rsidRPr="0032190F" w:rsidRDefault="000152C6" w:rsidP="000152C6">
      <w:pPr>
        <w:ind w:right="-136"/>
        <w:jc w:val="both"/>
        <w:rPr>
          <w:sz w:val="20"/>
          <w:szCs w:val="20"/>
          <w:lang w:val="fr-FR"/>
        </w:rPr>
      </w:pPr>
      <w:r w:rsidRPr="0032190F">
        <w:rPr>
          <w:b/>
          <w:sz w:val="20"/>
          <w:szCs w:val="20"/>
          <w:lang w:val="fr-FR"/>
        </w:rPr>
        <w:t>Roche 5 E . Zone IV . Groupe II</w:t>
      </w:r>
      <w:r w:rsidRPr="0032190F">
        <w:rPr>
          <w:sz w:val="20"/>
          <w:szCs w:val="20"/>
          <w:lang w:val="fr-FR"/>
        </w:rPr>
        <w:tab/>
      </w:r>
      <w:r w:rsidRPr="0032190F">
        <w:rPr>
          <w:sz w:val="20"/>
          <w:szCs w:val="20"/>
          <w:lang w:val="fr-FR"/>
        </w:rPr>
        <w:tab/>
      </w:r>
      <w:r w:rsidRPr="0032190F">
        <w:rPr>
          <w:sz w:val="20"/>
          <w:szCs w:val="20"/>
          <w:lang w:val="fr-FR"/>
        </w:rPr>
        <w:tab/>
      </w:r>
      <w:r w:rsidRPr="0032190F">
        <w:rPr>
          <w:b/>
          <w:sz w:val="20"/>
          <w:szCs w:val="20"/>
          <w:lang w:val="fr-FR"/>
        </w:rPr>
        <w:t>Histo</w:t>
      </w:r>
    </w:p>
    <w:p w14:paraId="45D258AE"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des plages de cupules éparses</w:t>
      </w:r>
    </w:p>
    <w:p w14:paraId="31A0DEE8" w14:textId="77777777" w:rsidR="000152C6" w:rsidRPr="0032190F" w:rsidRDefault="000152C6" w:rsidP="000152C6">
      <w:pPr>
        <w:ind w:right="-136"/>
        <w:jc w:val="both"/>
        <w:rPr>
          <w:sz w:val="20"/>
          <w:szCs w:val="20"/>
          <w:lang w:val="fr-FR"/>
        </w:rPr>
      </w:pPr>
    </w:p>
    <w:p w14:paraId="03944001" w14:textId="77777777" w:rsidR="000152C6" w:rsidRPr="0032190F" w:rsidRDefault="000152C6" w:rsidP="000152C6">
      <w:pPr>
        <w:ind w:right="-136" w:firstLine="709"/>
        <w:jc w:val="both"/>
        <w:rPr>
          <w:i/>
          <w:sz w:val="20"/>
          <w:szCs w:val="20"/>
          <w:lang w:val="fr-FR"/>
        </w:rPr>
      </w:pPr>
      <w:r w:rsidRPr="0032190F">
        <w:rPr>
          <w:i/>
          <w:sz w:val="20"/>
          <w:szCs w:val="20"/>
          <w:lang w:val="fr-FR"/>
        </w:rPr>
        <w:t>C'est l’autre côté de la paroi, une face de pendage 15° nord (5 m par 2 m), plate et lisse, patinée de couleur orange sauf dans le bas où doit subsister longtemps un névé ou une mare. Les gravures protohistoriques sont éparses et mal réalisées. D'ouest en est, remarquer un réticulé globuleux à peine ébauché, puis 1,5 m plus loin une barre et le C tracé 0,7 m en dessous, Palma Pietro 22 agosto 1893, écrit au-dessus d'un corniforme net mais réalisé à partir de grandes cupules. Plus bas sont étalés deux plages de grandes cupules éparses, des corniformes à peine amorcés, d’autres plages et des barres. Le numéro ZIV-GII-R5E est inscrit au-dessus de la troisième plage de cupules éparses, à deux mètres à l'est du C. De nombreuses gravures de bergers sont présentes dont deux bateaux plus ou moins schématiques, une main, une croix, différents dessins géométriques rudimentaires, des textes courts peu compréhensibles, la date 1829 et un vieux fusil de taille probablement réelle (1,8 m de long).</w:t>
      </w:r>
    </w:p>
    <w:p w14:paraId="6968120B" w14:textId="77777777" w:rsidR="000152C6" w:rsidRPr="0032190F" w:rsidRDefault="000152C6" w:rsidP="000152C6">
      <w:pPr>
        <w:ind w:right="-136"/>
        <w:jc w:val="both"/>
        <w:rPr>
          <w:sz w:val="20"/>
          <w:szCs w:val="20"/>
          <w:lang w:val="fr-FR"/>
        </w:rPr>
      </w:pPr>
    </w:p>
    <w:p w14:paraId="58892C3A" w14:textId="77777777" w:rsidR="000152C6" w:rsidRPr="0032190F" w:rsidRDefault="000152C6" w:rsidP="000152C6">
      <w:pPr>
        <w:ind w:right="-136"/>
        <w:jc w:val="both"/>
        <w:rPr>
          <w:sz w:val="20"/>
          <w:szCs w:val="20"/>
          <w:lang w:val="fr-FR"/>
        </w:rPr>
      </w:pPr>
      <w:r w:rsidRPr="0032190F">
        <w:rPr>
          <w:b/>
          <w:sz w:val="20"/>
          <w:szCs w:val="20"/>
          <w:lang w:val="fr-FR"/>
        </w:rPr>
        <w:t>Note</w:t>
      </w:r>
      <w:r w:rsidRPr="0032190F">
        <w:rPr>
          <w:sz w:val="20"/>
          <w:szCs w:val="20"/>
          <w:lang w:val="fr-FR"/>
        </w:rPr>
        <w:t xml:space="preserve"> : à huit mètres au sud-ouest, une grande paroi à surface irrégulière porte dans sa partie sud, sur une surface de pendage 20° est quelques cupules rondes blanches et récentes.</w:t>
      </w:r>
    </w:p>
    <w:p w14:paraId="21728D0E" w14:textId="77777777" w:rsidR="000152C6" w:rsidRPr="0032190F" w:rsidRDefault="000152C6" w:rsidP="000152C6">
      <w:pPr>
        <w:ind w:right="-136"/>
        <w:jc w:val="both"/>
        <w:rPr>
          <w:sz w:val="20"/>
          <w:szCs w:val="20"/>
          <w:lang w:val="fr-FR"/>
        </w:rPr>
      </w:pPr>
    </w:p>
    <w:p w14:paraId="429A1FB6" w14:textId="77777777" w:rsidR="000152C6" w:rsidRPr="0032190F" w:rsidRDefault="000152C6" w:rsidP="000152C6">
      <w:pPr>
        <w:numPr>
          <w:ilvl w:val="0"/>
          <w:numId w:val="9"/>
        </w:numPr>
        <w:tabs>
          <w:tab w:val="clear" w:pos="360"/>
        </w:tabs>
        <w:ind w:left="0" w:right="-136" w:firstLine="709"/>
        <w:jc w:val="both"/>
        <w:rPr>
          <w:sz w:val="20"/>
          <w:szCs w:val="20"/>
          <w:lang w:val="fr-FR"/>
        </w:rPr>
      </w:pPr>
      <w:r w:rsidRPr="0032190F">
        <w:rPr>
          <w:sz w:val="20"/>
          <w:szCs w:val="20"/>
          <w:lang w:val="fr-FR"/>
        </w:rPr>
        <w:t>Continuer vers l'est et, par une trouée située huit mètres à l’est de l’extrémité est de la roche 5 E, franchir une petite barre pour se trouver dans un couloir étroit descendant vers le sud et bordé à l'est par une paroi verticale ouest. Elle est haute de un mètre au nord et s'élève jusqu'à quatre mètres plus au sud.</w:t>
      </w:r>
    </w:p>
    <w:p w14:paraId="2DBF69DA" w14:textId="77777777" w:rsidR="000152C6" w:rsidRPr="0032190F" w:rsidRDefault="000152C6" w:rsidP="000152C6">
      <w:pPr>
        <w:ind w:right="-136"/>
        <w:jc w:val="both"/>
        <w:rPr>
          <w:sz w:val="20"/>
          <w:szCs w:val="20"/>
          <w:lang w:val="fr-FR"/>
        </w:rPr>
      </w:pPr>
    </w:p>
    <w:p w14:paraId="234C96C8" w14:textId="77777777" w:rsidR="000152C6" w:rsidRPr="0032190F" w:rsidRDefault="000152C6" w:rsidP="000152C6">
      <w:pPr>
        <w:ind w:right="-136"/>
        <w:jc w:val="both"/>
        <w:rPr>
          <w:sz w:val="20"/>
          <w:szCs w:val="20"/>
          <w:lang w:val="fr-FR"/>
        </w:rPr>
      </w:pPr>
      <w:r w:rsidRPr="0032190F">
        <w:rPr>
          <w:b/>
          <w:sz w:val="20"/>
          <w:szCs w:val="20"/>
          <w:lang w:val="fr-FR"/>
        </w:rPr>
        <w:t>Roche 5 F. Zone IV . Groupe II</w:t>
      </w:r>
      <w:r w:rsidRPr="0032190F">
        <w:rPr>
          <w:sz w:val="20"/>
          <w:szCs w:val="20"/>
          <w:lang w:val="fr-FR"/>
        </w:rPr>
        <w:tab/>
      </w:r>
      <w:r w:rsidRPr="0032190F">
        <w:rPr>
          <w:sz w:val="20"/>
          <w:szCs w:val="20"/>
          <w:lang w:val="fr-FR"/>
        </w:rPr>
        <w:tab/>
      </w:r>
      <w:r w:rsidRPr="0032190F">
        <w:rPr>
          <w:sz w:val="20"/>
          <w:szCs w:val="20"/>
          <w:lang w:val="fr-FR"/>
        </w:rPr>
        <w:tab/>
      </w:r>
      <w:r w:rsidRPr="0032190F">
        <w:rPr>
          <w:b/>
          <w:sz w:val="20"/>
          <w:szCs w:val="20"/>
          <w:lang w:val="fr-FR"/>
        </w:rPr>
        <w:t>Histo</w:t>
      </w:r>
    </w:p>
    <w:p w14:paraId="4C412E2D"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de la barre face à l’est </w:t>
      </w:r>
    </w:p>
    <w:p w14:paraId="7B956509" w14:textId="77777777" w:rsidR="000152C6" w:rsidRPr="0032190F" w:rsidRDefault="000152C6" w:rsidP="000152C6">
      <w:pPr>
        <w:ind w:right="-136"/>
        <w:jc w:val="both"/>
        <w:rPr>
          <w:sz w:val="20"/>
          <w:szCs w:val="20"/>
          <w:lang w:val="fr-FR"/>
        </w:rPr>
      </w:pPr>
    </w:p>
    <w:p w14:paraId="2D5211AB"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C'est la face de pendage 60° est de la barre que l'on vient de franchir. La surface, assez lisse et plane, </w:t>
      </w:r>
      <w:r w:rsidRPr="0032190F">
        <w:rPr>
          <w:i/>
          <w:sz w:val="20"/>
          <w:szCs w:val="20"/>
          <w:lang w:val="fr-FR"/>
        </w:rPr>
        <w:br/>
        <w:t>(2 m de haut par 3 m de large) est peu décorée et les gravures, situées dans le bas de la roche, sont faiblement patinées. Le numéro est écrit à 1 m du sol, près d'une fissure orientée est – ouest. Le C se trouve dans le bas de la roche, à 0,5 m à droite de cette fissure. Repérer aussi des gravures historiques : une croix dans un cercle et un écusson avec un nom.</w:t>
      </w:r>
    </w:p>
    <w:p w14:paraId="407C894A" w14:textId="77777777" w:rsidR="000152C6" w:rsidRPr="0032190F" w:rsidRDefault="000152C6" w:rsidP="000152C6">
      <w:pPr>
        <w:ind w:right="-136"/>
        <w:jc w:val="both"/>
        <w:rPr>
          <w:sz w:val="20"/>
          <w:szCs w:val="20"/>
          <w:lang w:val="fr-FR"/>
        </w:rPr>
      </w:pPr>
    </w:p>
    <w:p w14:paraId="04ABB042" w14:textId="77777777" w:rsidR="000152C6" w:rsidRPr="0032190F" w:rsidRDefault="000152C6" w:rsidP="000152C6">
      <w:pPr>
        <w:ind w:right="-136"/>
        <w:jc w:val="both"/>
        <w:rPr>
          <w:sz w:val="20"/>
          <w:szCs w:val="20"/>
          <w:lang w:val="fr-FR"/>
        </w:rPr>
      </w:pPr>
      <w:r w:rsidRPr="0032190F">
        <w:rPr>
          <w:sz w:val="20"/>
          <w:szCs w:val="20"/>
          <w:lang w:val="fr-FR"/>
        </w:rPr>
        <w:tab/>
        <w:t>Avancer de six mètres dans le couloir en direction du pic des Merveilles (nord). Repérer des surfaces oranges dans le haut de la barre de l’ouest qui s’est abaissée.</w:t>
      </w:r>
    </w:p>
    <w:p w14:paraId="49957552" w14:textId="77777777" w:rsidR="000152C6" w:rsidRPr="0032190F" w:rsidRDefault="000152C6" w:rsidP="000152C6">
      <w:pPr>
        <w:ind w:right="-136"/>
        <w:jc w:val="both"/>
        <w:rPr>
          <w:sz w:val="20"/>
          <w:szCs w:val="20"/>
          <w:lang w:val="fr-FR"/>
        </w:rPr>
      </w:pPr>
    </w:p>
    <w:p w14:paraId="05C29E1D" w14:textId="77777777" w:rsidR="000152C6" w:rsidRPr="0032190F" w:rsidRDefault="000152C6" w:rsidP="000152C6">
      <w:pPr>
        <w:ind w:right="-136"/>
        <w:jc w:val="both"/>
        <w:rPr>
          <w:sz w:val="20"/>
          <w:szCs w:val="20"/>
          <w:lang w:val="fr-FR"/>
        </w:rPr>
      </w:pPr>
      <w:r w:rsidRPr="0032190F">
        <w:rPr>
          <w:b/>
          <w:sz w:val="20"/>
          <w:szCs w:val="20"/>
          <w:lang w:val="fr-FR"/>
        </w:rPr>
        <w:t xml:space="preserve">Roche 5 </w:t>
      </w:r>
      <w:r w:rsidRPr="00441288">
        <w:rPr>
          <w:rFonts w:ascii="Symbol" w:hAnsi="Symbol"/>
          <w:b/>
          <w:sz w:val="20"/>
          <w:szCs w:val="20"/>
        </w:rPr>
        <w:t></w:t>
      </w:r>
      <w:r w:rsidRPr="0032190F">
        <w:rPr>
          <w:b/>
          <w:sz w:val="20"/>
          <w:szCs w:val="20"/>
          <w:lang w:val="fr-FR"/>
        </w:rPr>
        <w:t xml:space="preserve"> H. Zone IV . Groupe II</w:t>
      </w:r>
      <w:r w:rsidRPr="0032190F">
        <w:rPr>
          <w:sz w:val="20"/>
          <w:szCs w:val="20"/>
          <w:lang w:val="fr-FR"/>
        </w:rPr>
        <w:tab/>
      </w:r>
      <w:r w:rsidRPr="0032190F">
        <w:rPr>
          <w:sz w:val="20"/>
          <w:szCs w:val="20"/>
          <w:lang w:val="fr-FR"/>
        </w:rPr>
        <w:tab/>
      </w:r>
      <w:r w:rsidRPr="0032190F">
        <w:rPr>
          <w:b/>
          <w:sz w:val="20"/>
          <w:szCs w:val="20"/>
          <w:lang w:val="fr-FR"/>
        </w:rPr>
        <w:t>Histo</w:t>
      </w:r>
    </w:p>
    <w:p w14:paraId="1638716A"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sous le bloc faillé </w:t>
      </w:r>
    </w:p>
    <w:p w14:paraId="0E63AFCD" w14:textId="77777777" w:rsidR="000152C6" w:rsidRPr="0032190F" w:rsidRDefault="000152C6" w:rsidP="000152C6">
      <w:pPr>
        <w:ind w:right="-136"/>
        <w:jc w:val="both"/>
        <w:rPr>
          <w:sz w:val="20"/>
          <w:szCs w:val="20"/>
          <w:lang w:val="fr-FR"/>
        </w:rPr>
      </w:pPr>
    </w:p>
    <w:p w14:paraId="215BF91B" w14:textId="77777777" w:rsidR="000152C6" w:rsidRPr="0032190F"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 xml:space="preserve">Sous la crête de cette barre, un bloc se détache du fait de deux failles, plus ou moins horizontales, l’une au nord et l’autre au sud, remplies de végétation. La surface délimitée (0,8 m du nord au sud par 0,3 m) présente un pendage de 30° est. Examiner une surface presque plate, située en dessous, (1,0 m du nord au sud par 0,3 m, pendage 45° est). Elle est noircie au nord et comporte deux trous ronds peu profonds dans le bas. Un petit texte est inscrit au-dessus du trou situé au sud : Giovani Batista…illisible.  </w:t>
      </w:r>
    </w:p>
    <w:p w14:paraId="60704C09" w14:textId="77777777" w:rsidR="000152C6" w:rsidRPr="0032190F" w:rsidRDefault="000152C6" w:rsidP="000152C6">
      <w:pPr>
        <w:ind w:right="-136"/>
        <w:jc w:val="both"/>
        <w:rPr>
          <w:rFonts w:ascii="Times" w:hAnsi="Times"/>
          <w:sz w:val="20"/>
          <w:szCs w:val="20"/>
          <w:lang w:val="fr-FR"/>
        </w:rPr>
      </w:pPr>
    </w:p>
    <w:p w14:paraId="4F21DD32" w14:textId="77777777" w:rsidR="000152C6" w:rsidRPr="0032190F" w:rsidRDefault="000152C6" w:rsidP="000152C6">
      <w:pPr>
        <w:ind w:right="-136"/>
        <w:jc w:val="both"/>
        <w:rPr>
          <w:sz w:val="20"/>
          <w:szCs w:val="20"/>
          <w:lang w:val="fr-FR"/>
        </w:rPr>
      </w:pPr>
      <w:r w:rsidRPr="0032190F">
        <w:rPr>
          <w:b/>
          <w:sz w:val="20"/>
          <w:szCs w:val="20"/>
          <w:lang w:val="fr-FR"/>
        </w:rPr>
        <w:t>Repère</w:t>
      </w:r>
      <w:r w:rsidRPr="0032190F">
        <w:rPr>
          <w:sz w:val="20"/>
          <w:szCs w:val="20"/>
          <w:lang w:val="fr-FR"/>
        </w:rPr>
        <w:t xml:space="preserve"> : la roche 21 ter /21</w:t>
      </w:r>
      <w:r w:rsidRPr="00441288">
        <w:rPr>
          <w:rFonts w:ascii="Symbol" w:hAnsi="Symbol"/>
          <w:sz w:val="20"/>
          <w:szCs w:val="20"/>
        </w:rPr>
        <w:t></w:t>
      </w:r>
      <w:r w:rsidRPr="0032190F">
        <w:rPr>
          <w:sz w:val="20"/>
          <w:szCs w:val="20"/>
          <w:lang w:val="fr-FR"/>
        </w:rPr>
        <w:t xml:space="preserve"> (voir p. 52) se trouve à cinquante mètres au nord.</w:t>
      </w:r>
    </w:p>
    <w:p w14:paraId="612F9E87" w14:textId="77777777" w:rsidR="000152C6" w:rsidRPr="0032190F" w:rsidRDefault="000152C6" w:rsidP="000152C6">
      <w:pPr>
        <w:ind w:right="-136"/>
        <w:jc w:val="both"/>
        <w:rPr>
          <w:sz w:val="20"/>
          <w:szCs w:val="20"/>
          <w:lang w:val="fr-FR"/>
        </w:rPr>
      </w:pPr>
    </w:p>
    <w:p w14:paraId="7AE1994D" w14:textId="77777777" w:rsidR="000152C6" w:rsidRPr="0032190F" w:rsidRDefault="000152C6" w:rsidP="000152C6">
      <w:pPr>
        <w:ind w:right="-136" w:firstLine="709"/>
        <w:jc w:val="both"/>
        <w:rPr>
          <w:sz w:val="20"/>
          <w:szCs w:val="20"/>
          <w:lang w:val="fr-FR"/>
        </w:rPr>
      </w:pPr>
      <w:r w:rsidRPr="0032190F">
        <w:rPr>
          <w:sz w:val="20"/>
          <w:szCs w:val="20"/>
          <w:lang w:val="fr-FR"/>
        </w:rPr>
        <w:t>Redescendre vers la roche 5 F pour escalader facilement la barre de pendage vertical ouest. De l'autre côté se trouve un nouveau couloir herbeux étroit conduisant d'abord (quinze mètres environ) vers le sud-est, puis vers le sud. A droite toutes les parois sont planes, assez lisses, colorées en orange. Les pendage y sont réguliers, d'abord de 45° nord-est puis de 45° est dans la fin du couloir orienté nord – sud. Mais il n'y a pas de gravure sauf au changement d'orientation.</w:t>
      </w:r>
    </w:p>
    <w:p w14:paraId="3BC30D45" w14:textId="77777777" w:rsidR="000152C6" w:rsidRPr="0032190F" w:rsidRDefault="000152C6" w:rsidP="000152C6">
      <w:pPr>
        <w:ind w:right="-136"/>
        <w:jc w:val="both"/>
        <w:rPr>
          <w:sz w:val="20"/>
          <w:szCs w:val="20"/>
          <w:lang w:val="fr-FR"/>
        </w:rPr>
      </w:pPr>
    </w:p>
    <w:p w14:paraId="44E0D1EE" w14:textId="77777777" w:rsidR="000152C6" w:rsidRPr="0032190F" w:rsidRDefault="000152C6" w:rsidP="000152C6">
      <w:pPr>
        <w:ind w:right="-136"/>
        <w:jc w:val="both"/>
        <w:rPr>
          <w:sz w:val="20"/>
          <w:szCs w:val="20"/>
          <w:lang w:val="fr-FR"/>
        </w:rPr>
      </w:pPr>
      <w:r w:rsidRPr="0032190F">
        <w:rPr>
          <w:b/>
          <w:sz w:val="20"/>
          <w:szCs w:val="20"/>
          <w:lang w:val="fr-FR"/>
        </w:rPr>
        <w:t>Roche 5 G . Zone IV . Groupe II</w:t>
      </w:r>
      <w:r w:rsidRPr="0032190F">
        <w:rPr>
          <w:sz w:val="20"/>
          <w:szCs w:val="20"/>
          <w:lang w:val="fr-FR"/>
        </w:rPr>
        <w:tab/>
      </w:r>
    </w:p>
    <w:p w14:paraId="7FE26455"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du corniforme relié par les cornes à des trous</w:t>
      </w:r>
    </w:p>
    <w:p w14:paraId="2B301F05" w14:textId="77777777" w:rsidR="000152C6" w:rsidRPr="0032190F" w:rsidRDefault="000152C6" w:rsidP="000152C6">
      <w:pPr>
        <w:ind w:right="-136"/>
        <w:jc w:val="both"/>
        <w:rPr>
          <w:sz w:val="20"/>
          <w:szCs w:val="20"/>
          <w:lang w:val="fr-FR"/>
        </w:rPr>
      </w:pPr>
    </w:p>
    <w:p w14:paraId="7022CC52" w14:textId="77777777" w:rsidR="000152C6" w:rsidRPr="0032190F" w:rsidRDefault="000152C6" w:rsidP="000152C6">
      <w:pPr>
        <w:ind w:right="-136" w:firstLine="709"/>
        <w:jc w:val="both"/>
        <w:rPr>
          <w:i/>
          <w:sz w:val="20"/>
          <w:szCs w:val="20"/>
          <w:lang w:val="fr-FR"/>
        </w:rPr>
      </w:pPr>
      <w:r w:rsidRPr="0032190F">
        <w:rPr>
          <w:i/>
          <w:sz w:val="20"/>
          <w:szCs w:val="20"/>
          <w:lang w:val="fr-FR"/>
        </w:rPr>
        <w:t>Quand le couloir oblique vers le sud et que la paroi s’incline face à l'est repérer une petite surface bien orange au-dessus d'un décrochement. Le C est inscrit en haut. Chercher ensuite le numéro et deux corniformes très blancs, repiquetés ou récents. Les cornes d'un des corniformes aboutissent à deux trous naturels.</w:t>
      </w:r>
    </w:p>
    <w:p w14:paraId="020546E6" w14:textId="77777777" w:rsidR="000152C6" w:rsidRPr="0032190F" w:rsidRDefault="000152C6" w:rsidP="000152C6">
      <w:pPr>
        <w:ind w:right="-136"/>
        <w:jc w:val="both"/>
        <w:rPr>
          <w:sz w:val="20"/>
          <w:szCs w:val="20"/>
          <w:lang w:val="fr-FR"/>
        </w:rPr>
      </w:pPr>
    </w:p>
    <w:p w14:paraId="1F7DA89E" w14:textId="77777777" w:rsidR="000152C6" w:rsidRPr="0032190F" w:rsidRDefault="000152C6" w:rsidP="000152C6">
      <w:pPr>
        <w:ind w:right="-136"/>
        <w:jc w:val="both"/>
        <w:rPr>
          <w:sz w:val="20"/>
          <w:szCs w:val="20"/>
          <w:lang w:val="fr-FR"/>
        </w:rPr>
      </w:pPr>
      <w:r w:rsidRPr="0032190F">
        <w:rPr>
          <w:b/>
          <w:sz w:val="20"/>
          <w:szCs w:val="20"/>
          <w:lang w:val="fr-FR"/>
        </w:rPr>
        <w:t>Repère</w:t>
      </w:r>
      <w:r w:rsidRPr="0032190F">
        <w:rPr>
          <w:sz w:val="20"/>
          <w:szCs w:val="20"/>
          <w:lang w:val="fr-FR"/>
        </w:rPr>
        <w:t xml:space="preserve"> : à quinze mètres vers le nord-est se trouve la roche 24 </w:t>
      </w:r>
      <w:r w:rsidRPr="00441288">
        <w:rPr>
          <w:rFonts w:ascii="Symbol" w:hAnsi="Symbol"/>
          <w:sz w:val="20"/>
          <w:szCs w:val="20"/>
        </w:rPr>
        <w:t></w:t>
      </w:r>
      <w:r w:rsidRPr="0032190F">
        <w:rPr>
          <w:sz w:val="20"/>
          <w:szCs w:val="20"/>
          <w:lang w:val="fr-FR"/>
        </w:rPr>
        <w:t xml:space="preserve"> du groupe I.</w:t>
      </w:r>
    </w:p>
    <w:p w14:paraId="32BA7EAF" w14:textId="77777777" w:rsidR="000152C6" w:rsidRPr="0032190F" w:rsidRDefault="000152C6" w:rsidP="000152C6">
      <w:pPr>
        <w:ind w:right="-136" w:firstLine="709"/>
        <w:jc w:val="both"/>
        <w:rPr>
          <w:sz w:val="20"/>
          <w:szCs w:val="20"/>
          <w:lang w:val="fr-FR"/>
        </w:rPr>
      </w:pPr>
      <w:r w:rsidRPr="0032190F">
        <w:rPr>
          <w:sz w:val="20"/>
          <w:szCs w:val="20"/>
          <w:lang w:val="fr-FR"/>
        </w:rPr>
        <w:t xml:space="preserve">au sud, le couloir aboutit à une pelouse (‘terminus’ aussi du couloir de la roche 5F), qui contient des roches vertes et violettes, patinées de couleurs brique et rouille très intenses (cf roches 5 </w:t>
      </w:r>
      <w:r w:rsidRPr="00441288">
        <w:rPr>
          <w:rFonts w:ascii="Symbol" w:hAnsi="Symbol"/>
          <w:sz w:val="20"/>
          <w:szCs w:val="20"/>
        </w:rPr>
        <w:t></w:t>
      </w:r>
      <w:r w:rsidRPr="0032190F">
        <w:rPr>
          <w:sz w:val="20"/>
          <w:szCs w:val="20"/>
          <w:lang w:val="fr-FR"/>
        </w:rPr>
        <w:t xml:space="preserve"> et 5 </w:t>
      </w:r>
      <w:r w:rsidRPr="00441288">
        <w:rPr>
          <w:rFonts w:ascii="Symbol" w:hAnsi="Symbol"/>
          <w:sz w:val="20"/>
          <w:szCs w:val="20"/>
        </w:rPr>
        <w:t></w:t>
      </w:r>
      <w:r w:rsidRPr="0032190F">
        <w:rPr>
          <w:sz w:val="20"/>
          <w:szCs w:val="20"/>
          <w:lang w:val="fr-FR"/>
        </w:rPr>
        <w:t xml:space="preserve"> H bas de page). </w:t>
      </w:r>
    </w:p>
    <w:p w14:paraId="379ABC6B" w14:textId="77777777" w:rsidR="000152C6" w:rsidRPr="0032190F" w:rsidRDefault="000152C6" w:rsidP="000152C6">
      <w:pPr>
        <w:numPr>
          <w:ilvl w:val="0"/>
          <w:numId w:val="9"/>
        </w:numPr>
        <w:tabs>
          <w:tab w:val="clear" w:pos="360"/>
        </w:tabs>
        <w:ind w:left="0" w:right="-136" w:firstLine="709"/>
        <w:jc w:val="both"/>
        <w:rPr>
          <w:sz w:val="20"/>
          <w:szCs w:val="20"/>
          <w:lang w:val="fr-FR"/>
        </w:rPr>
      </w:pPr>
      <w:r w:rsidRPr="0032190F">
        <w:rPr>
          <w:sz w:val="20"/>
          <w:szCs w:val="20"/>
          <w:lang w:val="fr-FR"/>
        </w:rPr>
        <w:t xml:space="preserve">plus au sud et à l'est la descente est très raide et aboutit sur le groupe I de la zone IV (R16 à R21). </w:t>
      </w:r>
      <w:r w:rsidRPr="0032190F">
        <w:rPr>
          <w:sz w:val="20"/>
          <w:szCs w:val="20"/>
          <w:lang w:val="fr-FR"/>
        </w:rPr>
        <w:tab/>
        <w:t>en traversant la pelouse vers l'ouest on atteint un bloc violet et blanc repère de la roche 5 D du groupe II.</w:t>
      </w:r>
    </w:p>
    <w:p w14:paraId="463B1B3B" w14:textId="77777777" w:rsidR="000152C6" w:rsidRPr="0032190F" w:rsidRDefault="000152C6" w:rsidP="000152C6">
      <w:pPr>
        <w:ind w:right="-136"/>
        <w:jc w:val="both"/>
        <w:rPr>
          <w:sz w:val="20"/>
          <w:szCs w:val="20"/>
          <w:lang w:val="fr-FR"/>
        </w:rPr>
      </w:pPr>
    </w:p>
    <w:p w14:paraId="64906F69" w14:textId="77777777" w:rsidR="000152C6" w:rsidRPr="0032190F" w:rsidRDefault="000152C6" w:rsidP="000152C6">
      <w:pPr>
        <w:ind w:right="-136"/>
        <w:jc w:val="both"/>
        <w:rPr>
          <w:sz w:val="20"/>
          <w:szCs w:val="20"/>
          <w:lang w:val="fr-FR"/>
        </w:rPr>
      </w:pPr>
      <w:r w:rsidRPr="0032190F">
        <w:rPr>
          <w:sz w:val="20"/>
          <w:szCs w:val="20"/>
          <w:lang w:val="fr-FR"/>
        </w:rPr>
        <w:tab/>
        <w:t>Aller à quinze mètres vers le sud. La pente est faible et aboutit à un palier herbeux au ras de falaises verticales sud.</w:t>
      </w:r>
    </w:p>
    <w:p w14:paraId="140F0C34" w14:textId="77777777" w:rsidR="000152C6" w:rsidRPr="0032190F" w:rsidRDefault="000152C6" w:rsidP="000152C6">
      <w:pPr>
        <w:ind w:right="-136"/>
        <w:jc w:val="both"/>
        <w:rPr>
          <w:sz w:val="20"/>
          <w:szCs w:val="20"/>
          <w:lang w:val="fr-FR"/>
        </w:rPr>
      </w:pPr>
    </w:p>
    <w:p w14:paraId="2053E070" w14:textId="77777777" w:rsidR="000152C6" w:rsidRPr="0032190F" w:rsidRDefault="000152C6" w:rsidP="000152C6">
      <w:pPr>
        <w:ind w:right="-136"/>
        <w:jc w:val="both"/>
        <w:rPr>
          <w:sz w:val="20"/>
          <w:szCs w:val="20"/>
          <w:lang w:val="fr-FR"/>
        </w:rPr>
      </w:pPr>
      <w:r w:rsidRPr="0032190F">
        <w:rPr>
          <w:b/>
          <w:sz w:val="20"/>
          <w:szCs w:val="20"/>
          <w:lang w:val="fr-FR"/>
        </w:rPr>
        <w:t xml:space="preserve">Roche 5 </w:t>
      </w:r>
      <w:r w:rsidRPr="00441288">
        <w:rPr>
          <w:rFonts w:ascii="Symbol" w:hAnsi="Symbol"/>
          <w:b/>
          <w:sz w:val="20"/>
          <w:szCs w:val="20"/>
        </w:rPr>
        <w:t></w:t>
      </w:r>
      <w:r w:rsidRPr="0032190F">
        <w:rPr>
          <w:b/>
          <w:sz w:val="20"/>
          <w:szCs w:val="20"/>
          <w:lang w:val="fr-FR"/>
        </w:rPr>
        <w:t xml:space="preserve"> H . Zone IV . Groupe II</w:t>
      </w:r>
      <w:r w:rsidRPr="0032190F">
        <w:rPr>
          <w:sz w:val="20"/>
          <w:szCs w:val="20"/>
          <w:lang w:val="fr-FR"/>
        </w:rPr>
        <w:tab/>
      </w:r>
    </w:p>
    <w:p w14:paraId="4CD5EF58"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du personnage de 1699 </w:t>
      </w:r>
    </w:p>
    <w:p w14:paraId="464BE7D2" w14:textId="77777777" w:rsidR="000152C6" w:rsidRPr="0032190F" w:rsidRDefault="000152C6" w:rsidP="000152C6">
      <w:pPr>
        <w:ind w:right="-136"/>
        <w:jc w:val="both"/>
        <w:rPr>
          <w:sz w:val="20"/>
          <w:szCs w:val="20"/>
          <w:lang w:val="fr-FR"/>
        </w:rPr>
      </w:pPr>
    </w:p>
    <w:p w14:paraId="69094FDC" w14:textId="77777777" w:rsidR="000152C6" w:rsidRPr="0032190F" w:rsidRDefault="000152C6" w:rsidP="000152C6">
      <w:pPr>
        <w:ind w:right="-136" w:firstLine="709"/>
        <w:jc w:val="both"/>
        <w:rPr>
          <w:i/>
          <w:sz w:val="20"/>
          <w:szCs w:val="20"/>
          <w:lang w:val="fr-FR"/>
        </w:rPr>
      </w:pPr>
      <w:r w:rsidRPr="0032190F">
        <w:rPr>
          <w:rFonts w:ascii="Times" w:hAnsi="Times"/>
          <w:i/>
          <w:sz w:val="20"/>
          <w:szCs w:val="20"/>
          <w:lang w:val="fr-FR"/>
        </w:rPr>
        <w:t xml:space="preserve">C’est un bloc incrusté au bas de la pente, haut de 0,5 m et formant deux marches. </w:t>
      </w:r>
      <w:r w:rsidRPr="0032190F">
        <w:rPr>
          <w:i/>
          <w:sz w:val="20"/>
          <w:szCs w:val="20"/>
          <w:lang w:val="fr-FR"/>
        </w:rPr>
        <w:t>Examiner le dessus de la marche inférieure sensiblement horizontal (1,3 m par 0,7 m du nord au sud). La surface est partiellement couverte de patine rouge ou verdâtre et vitrifiée sur son quart nord-est. La date 1699 y est incisée ainsi qu’un personnage, habillé d’un justaucorps et d’une culotte, tous deux rayés. Le visage n’est pas net mais remarquer les cheveux, le plumet sur la tête et la hallebarde brandie par la main droite. Une autre hallebarde (ou un drapeau) à lame quadrillée est couchée à sa gauche.</w:t>
      </w:r>
    </w:p>
    <w:p w14:paraId="25498C55" w14:textId="77777777" w:rsidR="000152C6" w:rsidRPr="0032190F" w:rsidRDefault="000152C6" w:rsidP="000152C6">
      <w:pPr>
        <w:ind w:right="-136"/>
        <w:jc w:val="both"/>
        <w:rPr>
          <w:i/>
          <w:sz w:val="20"/>
          <w:szCs w:val="20"/>
          <w:lang w:val="fr-FR"/>
        </w:rPr>
      </w:pPr>
    </w:p>
    <w:p w14:paraId="11995174" w14:textId="77777777" w:rsidR="000152C6" w:rsidRPr="0032190F" w:rsidRDefault="000152C6" w:rsidP="000152C6">
      <w:pPr>
        <w:ind w:right="-136"/>
        <w:jc w:val="both"/>
        <w:rPr>
          <w:sz w:val="20"/>
          <w:szCs w:val="20"/>
          <w:lang w:val="fr-FR"/>
        </w:rPr>
      </w:pPr>
      <w:r w:rsidRPr="0032190F">
        <w:rPr>
          <w:i/>
          <w:sz w:val="20"/>
          <w:szCs w:val="20"/>
          <w:lang w:val="fr-FR"/>
        </w:rPr>
        <w:tab/>
      </w:r>
      <w:r w:rsidRPr="0032190F">
        <w:rPr>
          <w:sz w:val="20"/>
          <w:szCs w:val="20"/>
          <w:lang w:val="fr-FR"/>
        </w:rPr>
        <w:t xml:space="preserve">Marcher sept mètres vers l’ouest-nord-ouest pour atteindre une surface rouge située au pied est d’une petite falaise. </w:t>
      </w:r>
    </w:p>
    <w:p w14:paraId="41D687F0" w14:textId="77777777" w:rsidR="000152C6" w:rsidRPr="0032190F" w:rsidRDefault="000152C6" w:rsidP="000152C6">
      <w:pPr>
        <w:ind w:right="-136"/>
        <w:jc w:val="both"/>
        <w:rPr>
          <w:sz w:val="20"/>
          <w:szCs w:val="20"/>
          <w:lang w:val="fr-FR"/>
        </w:rPr>
      </w:pPr>
    </w:p>
    <w:p w14:paraId="5E29CFE3" w14:textId="77777777" w:rsidR="000152C6" w:rsidRPr="0032190F" w:rsidRDefault="000152C6" w:rsidP="000152C6">
      <w:pPr>
        <w:ind w:right="-136"/>
        <w:jc w:val="both"/>
        <w:rPr>
          <w:sz w:val="20"/>
          <w:szCs w:val="20"/>
          <w:lang w:val="fr-FR"/>
        </w:rPr>
      </w:pPr>
      <w:r w:rsidRPr="0032190F">
        <w:rPr>
          <w:b/>
          <w:sz w:val="20"/>
          <w:szCs w:val="20"/>
          <w:lang w:val="fr-FR"/>
        </w:rPr>
        <w:t xml:space="preserve">Roche 5 </w:t>
      </w:r>
      <w:r w:rsidRPr="00441288">
        <w:rPr>
          <w:rFonts w:ascii="Symbol" w:hAnsi="Symbol"/>
          <w:b/>
          <w:sz w:val="20"/>
          <w:szCs w:val="20"/>
        </w:rPr>
        <w:t></w:t>
      </w:r>
      <w:r w:rsidRPr="0032190F">
        <w:rPr>
          <w:b/>
          <w:sz w:val="20"/>
          <w:szCs w:val="20"/>
          <w:lang w:val="fr-FR"/>
        </w:rPr>
        <w:t xml:space="preserve"> . Zone IV . Groupe II</w:t>
      </w:r>
      <w:r w:rsidRPr="0032190F">
        <w:rPr>
          <w:sz w:val="20"/>
          <w:szCs w:val="20"/>
          <w:lang w:val="fr-FR"/>
        </w:rPr>
        <w:tab/>
      </w:r>
    </w:p>
    <w:p w14:paraId="05191F2B" w14:textId="77777777" w:rsidR="000152C6" w:rsidRPr="00441288" w:rsidRDefault="000152C6" w:rsidP="000152C6">
      <w:pPr>
        <w:rPr>
          <w:rFonts w:ascii="Times" w:hAnsi="Times"/>
          <w:b/>
          <w:i/>
          <w:sz w:val="20"/>
          <w:szCs w:val="20"/>
        </w:rPr>
      </w:pPr>
      <w:r w:rsidRPr="00441288">
        <w:rPr>
          <w:rFonts w:ascii="Times" w:hAnsi="Times"/>
          <w:b/>
          <w:i/>
          <w:sz w:val="20"/>
          <w:szCs w:val="20"/>
        </w:rPr>
        <w:t xml:space="preserve">Roche brillante et multicolore </w:t>
      </w:r>
    </w:p>
    <w:p w14:paraId="2FCD7715" w14:textId="77777777" w:rsidR="000152C6" w:rsidRPr="00441288" w:rsidRDefault="000152C6" w:rsidP="000152C6">
      <w:pPr>
        <w:ind w:right="-136"/>
        <w:jc w:val="both"/>
        <w:rPr>
          <w:sz w:val="20"/>
          <w:szCs w:val="20"/>
        </w:rPr>
      </w:pPr>
    </w:p>
    <w:p w14:paraId="785E3EE3" w14:textId="77777777" w:rsidR="000152C6" w:rsidRPr="0032190F" w:rsidRDefault="000152C6" w:rsidP="000152C6">
      <w:pPr>
        <w:numPr>
          <w:ilvl w:val="0"/>
          <w:numId w:val="9"/>
        </w:numPr>
        <w:tabs>
          <w:tab w:val="clear" w:pos="360"/>
        </w:tabs>
        <w:ind w:left="0" w:right="-136" w:firstLine="709"/>
        <w:jc w:val="both"/>
        <w:rPr>
          <w:rFonts w:ascii="Times" w:hAnsi="Times"/>
          <w:i/>
          <w:sz w:val="20"/>
          <w:szCs w:val="20"/>
          <w:lang w:val="fr-FR"/>
        </w:rPr>
      </w:pPr>
      <w:r w:rsidRPr="0032190F">
        <w:rPr>
          <w:rFonts w:ascii="Times" w:hAnsi="Times"/>
          <w:i/>
          <w:sz w:val="20"/>
          <w:szCs w:val="20"/>
          <w:lang w:val="fr-FR"/>
        </w:rPr>
        <w:t>C’est un affleurement déchiqueté. Examiner sa partie supérieure, patinée en rouge et de pendage 20° nord. Quelques cupules rondes sont éparpillées à 0,2 m du bord est et à 0,3 m sous le bord sud de la surface patinée (1,1 m par 0,7 m du nord au sud), qui est limitée par des décrochements sur son pourtour.</w:t>
      </w:r>
    </w:p>
    <w:p w14:paraId="529F77A2" w14:textId="77777777" w:rsidR="000152C6" w:rsidRPr="0032190F" w:rsidRDefault="000152C6" w:rsidP="000152C6">
      <w:pPr>
        <w:ind w:right="-136"/>
        <w:jc w:val="both"/>
        <w:rPr>
          <w:rFonts w:ascii="Times" w:hAnsi="Times"/>
          <w:i/>
          <w:sz w:val="20"/>
          <w:szCs w:val="20"/>
          <w:lang w:val="fr-FR"/>
        </w:rPr>
      </w:pPr>
      <w:r w:rsidRPr="0032190F">
        <w:rPr>
          <w:rFonts w:ascii="Times" w:hAnsi="Times"/>
          <w:i/>
          <w:sz w:val="20"/>
          <w:szCs w:val="20"/>
          <w:lang w:val="fr-FR"/>
        </w:rPr>
        <w:t>Remarquer le bas de l’affleurement, très lisse, d’apparence vitrifiée, de couleur violacée avec des marbrures vert pomme.</w:t>
      </w:r>
    </w:p>
    <w:p w14:paraId="4ABD74B7" w14:textId="77777777" w:rsidR="000152C6" w:rsidRPr="0032190F" w:rsidRDefault="000152C6" w:rsidP="000152C6">
      <w:pPr>
        <w:ind w:right="-136"/>
        <w:jc w:val="both"/>
        <w:rPr>
          <w:rFonts w:ascii="Times" w:hAnsi="Times"/>
          <w:i/>
          <w:sz w:val="20"/>
          <w:szCs w:val="20"/>
          <w:lang w:val="fr-FR"/>
        </w:rPr>
      </w:pPr>
    </w:p>
    <w:p w14:paraId="61337BC7" w14:textId="77777777" w:rsidR="000152C6" w:rsidRPr="0032190F" w:rsidRDefault="000152C6" w:rsidP="000152C6">
      <w:pPr>
        <w:ind w:right="-136"/>
        <w:jc w:val="both"/>
        <w:rPr>
          <w:rFonts w:ascii="Times" w:hAnsi="Times"/>
          <w:sz w:val="20"/>
          <w:szCs w:val="20"/>
          <w:lang w:val="fr-FR"/>
        </w:rPr>
      </w:pPr>
      <w:r w:rsidRPr="0032190F">
        <w:rPr>
          <w:rFonts w:ascii="Times" w:hAnsi="Times"/>
          <w:b/>
          <w:sz w:val="20"/>
          <w:szCs w:val="20"/>
          <w:lang w:val="fr-FR"/>
        </w:rPr>
        <w:t>Repère</w:t>
      </w:r>
      <w:r w:rsidRPr="0032190F">
        <w:rPr>
          <w:rFonts w:ascii="Times" w:hAnsi="Times"/>
          <w:sz w:val="20"/>
          <w:szCs w:val="20"/>
          <w:lang w:val="fr-FR"/>
        </w:rPr>
        <w:t xml:space="preserve"> : la roche violette et blanche, repère de la roche 5D, se trouve à huit mètres au nord-est. </w:t>
      </w:r>
    </w:p>
    <w:p w14:paraId="0F205F55" w14:textId="77777777" w:rsidR="000152C6" w:rsidRPr="0032190F" w:rsidRDefault="000152C6" w:rsidP="000152C6">
      <w:pPr>
        <w:ind w:right="-136"/>
        <w:jc w:val="both"/>
        <w:rPr>
          <w:rFonts w:ascii="Times" w:hAnsi="Times"/>
          <w:sz w:val="20"/>
          <w:szCs w:val="20"/>
          <w:lang w:val="fr-FR"/>
        </w:rPr>
      </w:pPr>
    </w:p>
    <w:p w14:paraId="67F5F1C7" w14:textId="77777777" w:rsidR="000152C6" w:rsidRPr="0032190F" w:rsidRDefault="000152C6" w:rsidP="000152C6">
      <w:pPr>
        <w:ind w:right="-136" w:firstLine="709"/>
        <w:jc w:val="both"/>
        <w:rPr>
          <w:sz w:val="20"/>
          <w:szCs w:val="20"/>
          <w:lang w:val="fr-FR"/>
        </w:rPr>
      </w:pPr>
      <w:r w:rsidRPr="0032190F">
        <w:rPr>
          <w:sz w:val="20"/>
          <w:szCs w:val="20"/>
          <w:lang w:val="fr-FR"/>
        </w:rPr>
        <w:t>Revenir jusqu'à la roche 4G (bloc pyramidal portant une grande encoche sur son bord est, p.6) et parcourir dix mètres vers le nord-ouest. Toutes les roches 6 sont rassemblées sur une faible surface.</w:t>
      </w:r>
    </w:p>
    <w:p w14:paraId="61495E72" w14:textId="77777777" w:rsidR="000152C6" w:rsidRPr="0032190F" w:rsidRDefault="000152C6" w:rsidP="000152C6">
      <w:pPr>
        <w:ind w:right="-136"/>
        <w:jc w:val="both"/>
        <w:rPr>
          <w:sz w:val="20"/>
          <w:szCs w:val="20"/>
          <w:lang w:val="fr-FR"/>
        </w:rPr>
      </w:pPr>
    </w:p>
    <w:p w14:paraId="56B91E9E" w14:textId="77777777" w:rsidR="000152C6" w:rsidRPr="0032190F" w:rsidRDefault="000152C6" w:rsidP="000152C6">
      <w:pPr>
        <w:ind w:right="-136"/>
        <w:jc w:val="both"/>
        <w:rPr>
          <w:sz w:val="20"/>
          <w:szCs w:val="20"/>
          <w:lang w:val="fr-FR"/>
        </w:rPr>
      </w:pPr>
      <w:r w:rsidRPr="0032190F">
        <w:rPr>
          <w:b/>
          <w:sz w:val="20"/>
          <w:szCs w:val="20"/>
          <w:lang w:val="fr-FR"/>
        </w:rPr>
        <w:t>Roche 6 B . Zone IV . Groupe II</w:t>
      </w:r>
      <w:r w:rsidRPr="0032190F">
        <w:rPr>
          <w:sz w:val="20"/>
          <w:szCs w:val="20"/>
          <w:lang w:val="fr-FR"/>
        </w:rPr>
        <w:tab/>
      </w:r>
      <w:r w:rsidRPr="0032190F">
        <w:rPr>
          <w:sz w:val="20"/>
          <w:szCs w:val="20"/>
          <w:lang w:val="fr-FR"/>
        </w:rPr>
        <w:tab/>
      </w:r>
      <w:r w:rsidRPr="0032190F">
        <w:rPr>
          <w:sz w:val="20"/>
          <w:szCs w:val="20"/>
          <w:lang w:val="fr-FR"/>
        </w:rPr>
        <w:tab/>
      </w:r>
      <w:r w:rsidRPr="0032190F">
        <w:rPr>
          <w:b/>
          <w:sz w:val="20"/>
          <w:szCs w:val="20"/>
          <w:lang w:val="fr-FR"/>
        </w:rPr>
        <w:t>Histo</w:t>
      </w:r>
    </w:p>
    <w:p w14:paraId="16D8801F"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des symboles religieux</w:t>
      </w:r>
    </w:p>
    <w:p w14:paraId="0AB7EE3F" w14:textId="77777777" w:rsidR="000152C6" w:rsidRPr="0032190F" w:rsidRDefault="000152C6" w:rsidP="000152C6">
      <w:pPr>
        <w:ind w:right="-136"/>
        <w:jc w:val="both"/>
        <w:rPr>
          <w:sz w:val="20"/>
          <w:szCs w:val="20"/>
          <w:lang w:val="fr-FR"/>
        </w:rPr>
      </w:pPr>
    </w:p>
    <w:p w14:paraId="4D3B9737" w14:textId="77777777" w:rsidR="000152C6" w:rsidRPr="0032190F" w:rsidRDefault="000152C6" w:rsidP="000152C6">
      <w:pPr>
        <w:ind w:right="-136" w:firstLine="709"/>
        <w:jc w:val="both"/>
        <w:rPr>
          <w:i/>
          <w:sz w:val="20"/>
          <w:szCs w:val="20"/>
          <w:lang w:val="fr-FR"/>
        </w:rPr>
      </w:pPr>
      <w:r w:rsidRPr="0032190F">
        <w:rPr>
          <w:i/>
          <w:sz w:val="20"/>
          <w:szCs w:val="20"/>
          <w:lang w:val="fr-FR"/>
        </w:rPr>
        <w:t>C'est un bloc de pélite verte (1 m de hauteur maximale et 3 m par 2m de surface au sol). Sa face de pendage 60° est paraît assez plane et lisse. Deux corniformes sont gravés de part et d'autre d'une fissure. L’un d’eux, situé en bas de la face, entre une fissure et un décrochement, a un corps rectangulaire, des cornes dressées divergentes, et porte une petite plage ronde entre ses cornes. Les cupules, à répartition jointive, y sont de taille moyenne, peu patinées (de couleur verte) et parfois éclatées par le gel. Le corniforme du haut présente un corps linéaire, des cornes arrondies et dressées. Les cupules y sont plus petites, disposées côte à côte, patinées et noircies par des lichens.</w:t>
      </w:r>
    </w:p>
    <w:p w14:paraId="0224F8E5" w14:textId="77777777" w:rsidR="000152C6" w:rsidRPr="0032190F" w:rsidRDefault="000152C6" w:rsidP="000152C6">
      <w:pPr>
        <w:ind w:right="-136"/>
        <w:jc w:val="both"/>
        <w:rPr>
          <w:i/>
          <w:sz w:val="20"/>
          <w:szCs w:val="20"/>
          <w:lang w:val="fr-FR"/>
        </w:rPr>
      </w:pPr>
      <w:r w:rsidRPr="0032190F">
        <w:rPr>
          <w:i/>
          <w:sz w:val="20"/>
          <w:szCs w:val="20"/>
          <w:lang w:val="fr-FR"/>
        </w:rPr>
        <w:tab/>
        <w:t xml:space="preserve">Les dessins de bergers sont nombreux : ostensoir, chèvres, personnages, dont un avec une épée et un autre monté sur un cheval. Repérer deux textes : Giordanengo Claude 2 août 1962 salut aux lecteurs et Ernesto 13 A 1937 un giorno di vento. </w:t>
      </w:r>
    </w:p>
    <w:p w14:paraId="5F6D097C" w14:textId="77777777" w:rsidR="000152C6" w:rsidRPr="0032190F" w:rsidRDefault="000152C6" w:rsidP="000152C6">
      <w:pPr>
        <w:ind w:right="-136"/>
        <w:jc w:val="both"/>
        <w:rPr>
          <w:i/>
          <w:sz w:val="20"/>
          <w:szCs w:val="20"/>
          <w:lang w:val="fr-FR"/>
        </w:rPr>
      </w:pPr>
      <w:r w:rsidRPr="0032190F">
        <w:rPr>
          <w:i/>
          <w:sz w:val="20"/>
          <w:szCs w:val="20"/>
          <w:lang w:val="fr-FR"/>
        </w:rPr>
        <w:tab/>
        <w:t>Le C, sous le centre de l’arête supérieure, et le numéro de Conti accompagné d’une flèche vers le nord, à l’extrémité est de la même arête, sont tracés en petits festons.</w:t>
      </w:r>
    </w:p>
    <w:p w14:paraId="7511BEE6" w14:textId="77777777" w:rsidR="000152C6" w:rsidRPr="0032190F" w:rsidRDefault="000152C6" w:rsidP="000152C6">
      <w:pPr>
        <w:ind w:right="-136"/>
        <w:jc w:val="both"/>
        <w:rPr>
          <w:sz w:val="20"/>
          <w:szCs w:val="20"/>
          <w:lang w:val="fr-FR"/>
        </w:rPr>
      </w:pPr>
    </w:p>
    <w:p w14:paraId="44D58121" w14:textId="77777777" w:rsidR="000152C6" w:rsidRPr="0032190F" w:rsidRDefault="000152C6" w:rsidP="000152C6">
      <w:pPr>
        <w:ind w:right="-136"/>
        <w:jc w:val="both"/>
        <w:rPr>
          <w:sz w:val="20"/>
          <w:szCs w:val="20"/>
          <w:lang w:val="fr-FR"/>
        </w:rPr>
      </w:pPr>
      <w:r w:rsidRPr="0032190F">
        <w:rPr>
          <w:sz w:val="20"/>
          <w:szCs w:val="20"/>
          <w:lang w:val="fr-FR"/>
        </w:rPr>
        <w:tab/>
        <w:t>Aller à deux mètres à l'est.</w:t>
      </w:r>
    </w:p>
    <w:p w14:paraId="4DC7A754" w14:textId="77777777" w:rsidR="000152C6" w:rsidRPr="0032190F" w:rsidRDefault="000152C6" w:rsidP="000152C6">
      <w:pPr>
        <w:ind w:right="-136"/>
        <w:jc w:val="both"/>
        <w:rPr>
          <w:sz w:val="20"/>
          <w:szCs w:val="20"/>
          <w:lang w:val="fr-FR"/>
        </w:rPr>
      </w:pPr>
    </w:p>
    <w:p w14:paraId="7F6B2145" w14:textId="77777777" w:rsidR="000152C6" w:rsidRPr="0032190F" w:rsidRDefault="000152C6" w:rsidP="000152C6">
      <w:pPr>
        <w:ind w:right="-136"/>
        <w:jc w:val="both"/>
        <w:rPr>
          <w:sz w:val="20"/>
          <w:szCs w:val="20"/>
          <w:lang w:val="fr-FR"/>
        </w:rPr>
      </w:pPr>
      <w:r w:rsidRPr="0032190F">
        <w:rPr>
          <w:b/>
          <w:sz w:val="20"/>
          <w:szCs w:val="20"/>
          <w:lang w:val="fr-FR"/>
        </w:rPr>
        <w:t>Roche 6 A . Zone IV . Groupe II</w:t>
      </w:r>
      <w:r w:rsidRPr="0032190F">
        <w:rPr>
          <w:sz w:val="20"/>
          <w:szCs w:val="20"/>
          <w:lang w:val="fr-FR"/>
        </w:rPr>
        <w:tab/>
      </w:r>
      <w:r w:rsidRPr="0032190F">
        <w:rPr>
          <w:sz w:val="20"/>
          <w:szCs w:val="20"/>
          <w:lang w:val="fr-FR"/>
        </w:rPr>
        <w:tab/>
      </w:r>
      <w:r w:rsidRPr="0032190F">
        <w:rPr>
          <w:sz w:val="20"/>
          <w:szCs w:val="20"/>
          <w:lang w:val="fr-FR"/>
        </w:rPr>
        <w:tab/>
      </w:r>
      <w:r w:rsidRPr="0032190F">
        <w:rPr>
          <w:b/>
          <w:sz w:val="20"/>
          <w:szCs w:val="20"/>
          <w:lang w:val="fr-FR"/>
        </w:rPr>
        <w:t>Histo</w:t>
      </w:r>
    </w:p>
    <w:p w14:paraId="4BE85983"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du réticulé triangulaire</w:t>
      </w:r>
    </w:p>
    <w:p w14:paraId="2BBEE3C3" w14:textId="77777777" w:rsidR="000152C6" w:rsidRPr="0032190F" w:rsidRDefault="000152C6" w:rsidP="000152C6">
      <w:pPr>
        <w:ind w:right="-136"/>
        <w:jc w:val="both"/>
        <w:rPr>
          <w:sz w:val="20"/>
          <w:szCs w:val="20"/>
          <w:lang w:val="fr-FR"/>
        </w:rPr>
      </w:pPr>
    </w:p>
    <w:p w14:paraId="55347C44" w14:textId="77777777" w:rsidR="000152C6" w:rsidRPr="0032190F" w:rsidRDefault="000152C6" w:rsidP="000152C6">
      <w:pPr>
        <w:ind w:right="-136" w:firstLine="709"/>
        <w:jc w:val="both"/>
        <w:rPr>
          <w:i/>
          <w:sz w:val="20"/>
          <w:szCs w:val="20"/>
          <w:lang w:val="fr-FR"/>
        </w:rPr>
      </w:pPr>
      <w:r w:rsidRPr="0032190F">
        <w:rPr>
          <w:i/>
          <w:sz w:val="20"/>
          <w:szCs w:val="20"/>
          <w:lang w:val="fr-FR"/>
        </w:rPr>
        <w:t>C'est une roche de pélite verte à peine patinée. Sa face supérieure (1,5 m par 1,0 m), de pendage 15° ouest, est située au ras du sol. Le C de Conti et le numéro, ZIV-GII-R6A, accompagnés d’une flèche vers le sud-ouest (direction de la roche 6 B), sont inscrits dans le coin nord-est. Au coin opposé (nord-ouest) se trouve un grand triangle à coins arrondis avec une amorce de divisions et une plage carrée à sa base. Cet ensemble forme peut-être un poignard. Le tout est envahi par les lichens. Remarquer aussi un personnage non sexué à corps rayé et à grandes oreilles (ou avec une coiffe).</w:t>
      </w:r>
    </w:p>
    <w:p w14:paraId="59902108" w14:textId="77777777" w:rsidR="000152C6" w:rsidRPr="0032190F" w:rsidRDefault="000152C6" w:rsidP="000152C6">
      <w:pPr>
        <w:ind w:right="-136"/>
        <w:jc w:val="both"/>
        <w:rPr>
          <w:sz w:val="20"/>
          <w:szCs w:val="20"/>
          <w:lang w:val="fr-FR"/>
        </w:rPr>
      </w:pPr>
    </w:p>
    <w:p w14:paraId="09501211" w14:textId="77777777" w:rsidR="000152C6" w:rsidRPr="0032190F" w:rsidRDefault="000152C6" w:rsidP="000152C6">
      <w:pPr>
        <w:ind w:right="-136"/>
        <w:jc w:val="both"/>
        <w:rPr>
          <w:sz w:val="20"/>
          <w:szCs w:val="20"/>
          <w:lang w:val="fr-FR"/>
        </w:rPr>
      </w:pPr>
      <w:r w:rsidRPr="0032190F">
        <w:rPr>
          <w:sz w:val="20"/>
          <w:szCs w:val="20"/>
          <w:lang w:val="fr-FR"/>
        </w:rPr>
        <w:tab/>
        <w:t>Repérer un autre bloc de pélite verte enterré, assez bas au sol mais bien patiné en orange. Il est situé à deux mètres au nord-ouest de la roche 6 A et à l'arrière de la roche 6 B. Il peut y avoir une mare entre les roches 6 B et 6 C.</w:t>
      </w:r>
    </w:p>
    <w:p w14:paraId="5FD1C7B4" w14:textId="77777777" w:rsidR="000152C6" w:rsidRPr="0032190F" w:rsidRDefault="000152C6" w:rsidP="000152C6">
      <w:pPr>
        <w:ind w:right="-136"/>
        <w:jc w:val="both"/>
        <w:rPr>
          <w:sz w:val="20"/>
          <w:szCs w:val="20"/>
          <w:lang w:val="fr-FR"/>
        </w:rPr>
      </w:pPr>
    </w:p>
    <w:p w14:paraId="0DE720B5" w14:textId="77777777" w:rsidR="000152C6" w:rsidRPr="0032190F" w:rsidRDefault="000152C6" w:rsidP="00647EA0">
      <w:pPr>
        <w:pStyle w:val="Heading5"/>
      </w:pPr>
      <w:r w:rsidRPr="0032190F">
        <w:t>ZIVGIIR6C</w:t>
      </w:r>
    </w:p>
    <w:p w14:paraId="76DE6AD6" w14:textId="77777777" w:rsidR="000152C6" w:rsidRPr="0032190F" w:rsidRDefault="000152C6" w:rsidP="000152C6">
      <w:pPr>
        <w:jc w:val="right"/>
        <w:rPr>
          <w:rFonts w:ascii="Times" w:hAnsi="Times"/>
          <w:b/>
          <w:i/>
          <w:sz w:val="20"/>
          <w:szCs w:val="20"/>
          <w:lang w:val="fr-FR"/>
        </w:rPr>
      </w:pPr>
      <w:r w:rsidRPr="0032190F">
        <w:rPr>
          <w:rFonts w:ascii="Times" w:hAnsi="Times"/>
          <w:b/>
          <w:i/>
          <w:sz w:val="20"/>
          <w:szCs w:val="20"/>
          <w:lang w:val="fr-FR"/>
        </w:rPr>
        <w:t>Roche dite “du combat des taureaux”</w:t>
      </w:r>
      <w:r w:rsidRPr="0032190F">
        <w:rPr>
          <w:rFonts w:ascii="Times" w:hAnsi="Times"/>
          <w:b/>
          <w:i/>
          <w:sz w:val="20"/>
          <w:szCs w:val="20"/>
          <w:lang w:val="fr-FR"/>
        </w:rPr>
        <w:tab/>
        <w:t>(grandiose)</w:t>
      </w:r>
    </w:p>
    <w:p w14:paraId="4DB57E97" w14:textId="77777777" w:rsidR="000152C6" w:rsidRPr="0032190F" w:rsidRDefault="000152C6" w:rsidP="000152C6">
      <w:pPr>
        <w:rPr>
          <w:lang w:val="fr-FR"/>
        </w:rPr>
      </w:pPr>
    </w:p>
    <w:p w14:paraId="46C64198" w14:textId="1A24D57D" w:rsidR="000152C6" w:rsidRPr="0032190F" w:rsidRDefault="000152C6" w:rsidP="000152C6">
      <w:pPr>
        <w:rPr>
          <w:lang w:val="fr-FR"/>
        </w:rPr>
      </w:pPr>
      <w:r w:rsidRPr="0032190F">
        <w:rPr>
          <w:lang w:val="fr-FR"/>
        </w:rPr>
        <w:t xml:space="preserve">Sur cette roche, une association montrant deux corniformes d’un type rare </w:t>
      </w:r>
      <w:hyperlink r:id="rId14077" w:anchor="Asso_Cornif_Affrontes" w:history="1">
        <w:r w:rsidRPr="0032190F">
          <w:rPr>
            <w:rStyle w:val="Hyperlink"/>
            <w:lang w:val="fr-FR"/>
          </w:rPr>
          <w:t>affrontés</w:t>
        </w:r>
      </w:hyperlink>
      <w:r w:rsidRPr="0032190F">
        <w:rPr>
          <w:lang w:val="fr-FR"/>
        </w:rPr>
        <w:t xml:space="preserve"> (SS BIB)</w:t>
      </w:r>
    </w:p>
    <w:p w14:paraId="3ECF3CC9" w14:textId="77777777" w:rsidR="000152C6" w:rsidRPr="0032190F" w:rsidRDefault="000152C6" w:rsidP="000152C6">
      <w:pPr>
        <w:ind w:right="-136"/>
        <w:jc w:val="both"/>
        <w:rPr>
          <w:sz w:val="20"/>
          <w:szCs w:val="20"/>
          <w:lang w:val="fr-FR"/>
        </w:rPr>
      </w:pPr>
    </w:p>
    <w:p w14:paraId="2F5BB952" w14:textId="77777777" w:rsidR="000152C6" w:rsidRPr="0032190F" w:rsidRDefault="000152C6" w:rsidP="000152C6">
      <w:pPr>
        <w:ind w:right="-136" w:firstLine="709"/>
        <w:jc w:val="both"/>
        <w:rPr>
          <w:i/>
          <w:sz w:val="20"/>
          <w:szCs w:val="20"/>
          <w:lang w:val="fr-FR"/>
        </w:rPr>
      </w:pPr>
      <w:r w:rsidRPr="0032190F">
        <w:rPr>
          <w:i/>
          <w:sz w:val="20"/>
          <w:szCs w:val="20"/>
          <w:lang w:val="fr-FR"/>
        </w:rPr>
        <w:t>Examiner la face sud, non plane et peu lisse, qui présente deux pendages, 30° sud dans sa partie supérieure et 15° sud en bas. Le C est inscrit en haut et à droite de cette face. Le numéro, accompagné d’une flèche vers l’est et du chiffre 4, se trouve au centre de l'arête supérieure est – ouest. Deux corniformes à cornes sinueuses dressées puis descendantes et assez symétriques, sont opposés par les cornes. Celui du haut, piqueté finement et régulièrement (style A2) possède quatre appendices latéraux, une petite tête et une queue épaisse. A côté se trouvent deux corniformes, piquetés encore plus finement (style A1) dont un est entièrement piqueté entre les cornes. Sont encore gravés une plage de cupules assez grandes, éparses et peu patinées, et plus bas, deux poignards semblables et parallèles, à lame triangulaire avec bout tronqué dirigé vers l'est, à manche rectangulaire. Le plus petit, situé au-dessus de l'autre, est de style A1. Plus bas encore, un corniforme à corps carré porte des cornes arrondies légèrement convergentes.</w:t>
      </w:r>
    </w:p>
    <w:p w14:paraId="6CE15182" w14:textId="77777777" w:rsidR="000152C6" w:rsidRPr="0032190F" w:rsidRDefault="000152C6" w:rsidP="000152C6">
      <w:pPr>
        <w:ind w:right="-136"/>
        <w:jc w:val="both"/>
        <w:rPr>
          <w:i/>
          <w:sz w:val="20"/>
          <w:szCs w:val="20"/>
          <w:lang w:val="fr-FR"/>
        </w:rPr>
      </w:pPr>
      <w:r w:rsidRPr="0032190F">
        <w:rPr>
          <w:i/>
          <w:sz w:val="20"/>
          <w:szCs w:val="20"/>
          <w:lang w:val="fr-FR"/>
        </w:rPr>
        <w:t>La figure en trou de serrure signalée sur le plan pourrait n'être qu'une plage d'érosion.</w:t>
      </w:r>
    </w:p>
    <w:p w14:paraId="1B00D673" w14:textId="77777777" w:rsidR="000152C6" w:rsidRPr="0032190F" w:rsidRDefault="000152C6" w:rsidP="000152C6">
      <w:pPr>
        <w:ind w:right="-136" w:firstLine="709"/>
        <w:jc w:val="both"/>
        <w:rPr>
          <w:i/>
          <w:sz w:val="20"/>
          <w:szCs w:val="20"/>
          <w:lang w:val="fr-FR"/>
        </w:rPr>
      </w:pPr>
      <w:r w:rsidRPr="0032190F">
        <w:rPr>
          <w:i/>
          <w:sz w:val="20"/>
          <w:szCs w:val="20"/>
          <w:lang w:val="fr-FR"/>
        </w:rPr>
        <w:t>Sur la face de pendage 45° est il n’apparaît qu'une barre mal piquetée, composée de très petites cupules disposées côte à côte ou éparses.</w:t>
      </w:r>
    </w:p>
    <w:p w14:paraId="0A2FB4C0" w14:textId="77777777" w:rsidR="000152C6" w:rsidRPr="0032190F" w:rsidRDefault="000152C6" w:rsidP="000152C6">
      <w:pPr>
        <w:ind w:right="-136" w:firstLine="709"/>
        <w:jc w:val="both"/>
        <w:rPr>
          <w:i/>
          <w:sz w:val="20"/>
          <w:szCs w:val="20"/>
          <w:lang w:val="fr-FR"/>
        </w:rPr>
      </w:pPr>
      <w:r w:rsidRPr="0032190F">
        <w:rPr>
          <w:i/>
          <w:sz w:val="20"/>
          <w:szCs w:val="20"/>
          <w:lang w:val="fr-FR"/>
        </w:rPr>
        <w:t>Les gravures historiques, réparties sur les deux faces, consistent en deux couteaux de berger et en dessins géométriques.</w:t>
      </w:r>
    </w:p>
    <w:p w14:paraId="6335DB5A" w14:textId="77777777" w:rsidR="000152C6" w:rsidRPr="0032190F" w:rsidRDefault="000152C6" w:rsidP="000152C6">
      <w:pPr>
        <w:ind w:right="-136"/>
        <w:jc w:val="both"/>
        <w:rPr>
          <w:sz w:val="20"/>
          <w:szCs w:val="20"/>
          <w:lang w:val="fr-FR"/>
        </w:rPr>
      </w:pPr>
    </w:p>
    <w:p w14:paraId="242CEEFA" w14:textId="77777777" w:rsidR="000152C6" w:rsidRPr="0032190F" w:rsidRDefault="000152C6" w:rsidP="000152C6">
      <w:pPr>
        <w:ind w:right="-136"/>
        <w:jc w:val="both"/>
        <w:rPr>
          <w:sz w:val="20"/>
          <w:szCs w:val="20"/>
          <w:lang w:val="fr-FR"/>
        </w:rPr>
      </w:pPr>
      <w:r w:rsidRPr="0032190F">
        <w:rPr>
          <w:sz w:val="20"/>
          <w:szCs w:val="20"/>
          <w:lang w:val="fr-FR"/>
        </w:rPr>
        <w:tab/>
        <w:t>Chercher, à un mètre au nord de la roche 6 A et à un mètre à l'est de la roche 6 C, une pélite verte enterrée, un peu plus importante que les deux roches repères et plus érodée</w:t>
      </w:r>
    </w:p>
    <w:p w14:paraId="6AD8BA25" w14:textId="77777777" w:rsidR="000152C6" w:rsidRPr="0032190F" w:rsidRDefault="000152C6" w:rsidP="000152C6">
      <w:pPr>
        <w:ind w:right="-136"/>
        <w:jc w:val="both"/>
        <w:rPr>
          <w:sz w:val="20"/>
          <w:szCs w:val="20"/>
          <w:lang w:val="fr-FR"/>
        </w:rPr>
      </w:pPr>
    </w:p>
    <w:p w14:paraId="176A08AB" w14:textId="77777777" w:rsidR="000152C6" w:rsidRPr="0032190F" w:rsidRDefault="000152C6" w:rsidP="000152C6">
      <w:pPr>
        <w:ind w:right="-136"/>
        <w:jc w:val="both"/>
        <w:rPr>
          <w:sz w:val="20"/>
          <w:szCs w:val="20"/>
          <w:lang w:val="fr-FR"/>
        </w:rPr>
      </w:pPr>
      <w:r w:rsidRPr="0032190F">
        <w:rPr>
          <w:b/>
          <w:sz w:val="20"/>
          <w:szCs w:val="20"/>
          <w:lang w:val="fr-FR"/>
        </w:rPr>
        <w:t>Roche 6 D . Zone IV . Groupe II</w:t>
      </w:r>
      <w:r w:rsidRPr="0032190F">
        <w:rPr>
          <w:sz w:val="20"/>
          <w:szCs w:val="20"/>
          <w:lang w:val="fr-FR"/>
        </w:rPr>
        <w:tab/>
      </w:r>
      <w:r w:rsidRPr="0032190F">
        <w:rPr>
          <w:sz w:val="20"/>
          <w:szCs w:val="20"/>
          <w:lang w:val="fr-FR"/>
        </w:rPr>
        <w:tab/>
      </w:r>
      <w:r w:rsidRPr="0032190F">
        <w:rPr>
          <w:sz w:val="20"/>
          <w:szCs w:val="20"/>
          <w:lang w:val="fr-FR"/>
        </w:rPr>
        <w:tab/>
      </w:r>
      <w:r w:rsidRPr="0032190F">
        <w:rPr>
          <w:b/>
          <w:sz w:val="20"/>
          <w:szCs w:val="20"/>
          <w:lang w:val="fr-FR"/>
        </w:rPr>
        <w:t>Histo</w:t>
      </w:r>
    </w:p>
    <w:p w14:paraId="59DB38E6"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du poignard au large pommeau et aux six rivets</w:t>
      </w:r>
    </w:p>
    <w:p w14:paraId="4A22B2E9" w14:textId="77777777" w:rsidR="000152C6" w:rsidRPr="0032190F" w:rsidRDefault="000152C6" w:rsidP="000152C6">
      <w:pPr>
        <w:ind w:right="-136"/>
        <w:jc w:val="both"/>
        <w:rPr>
          <w:sz w:val="20"/>
          <w:szCs w:val="20"/>
          <w:lang w:val="fr-FR"/>
        </w:rPr>
      </w:pPr>
    </w:p>
    <w:p w14:paraId="303668F1" w14:textId="77777777" w:rsidR="000152C6" w:rsidRPr="0032190F" w:rsidRDefault="000152C6" w:rsidP="000152C6">
      <w:pPr>
        <w:numPr>
          <w:ilvl w:val="0"/>
          <w:numId w:val="9"/>
        </w:numPr>
        <w:tabs>
          <w:tab w:val="clear" w:pos="360"/>
        </w:tabs>
        <w:ind w:left="0" w:right="-136" w:firstLine="709"/>
        <w:jc w:val="both"/>
        <w:rPr>
          <w:i/>
          <w:sz w:val="20"/>
          <w:szCs w:val="20"/>
          <w:lang w:val="fr-FR"/>
        </w:rPr>
      </w:pPr>
      <w:r w:rsidRPr="0032190F">
        <w:rPr>
          <w:i/>
          <w:sz w:val="20"/>
          <w:szCs w:val="20"/>
          <w:lang w:val="fr-FR"/>
        </w:rPr>
        <w:t>Elle est patinée en orange sur sa face de pendage 45° est, plane et lisse, avec plusieurs décrochements et des fissures. Le numéro, ZIV-GII-R6D, est écrit en bas de la partie gauche, arrondie, de la face. Le C est situé un peu plus au nord, près du bord supérieur, entre deux fissures.</w:t>
      </w:r>
    </w:p>
    <w:p w14:paraId="3264A64A" w14:textId="77777777" w:rsidR="000152C6" w:rsidRPr="0032190F" w:rsidRDefault="000152C6" w:rsidP="000152C6">
      <w:pPr>
        <w:ind w:right="-136"/>
        <w:jc w:val="both"/>
        <w:rPr>
          <w:i/>
          <w:sz w:val="20"/>
          <w:szCs w:val="20"/>
          <w:lang w:val="fr-FR"/>
        </w:rPr>
      </w:pPr>
      <w:r w:rsidRPr="0032190F">
        <w:rPr>
          <w:i/>
          <w:sz w:val="20"/>
          <w:szCs w:val="20"/>
          <w:lang w:val="fr-FR"/>
        </w:rPr>
        <w:t>Une gravure originale débute au ras du sol. C'est un poignard à lame triangulaire à bords légèrement arrondis, base convexe (ou bien ce sont 2 appendices ronds solidaires de la base?) et bout presque pointu dirigé vers le haut de la face. Le manche étroit et très court (0,01 m) se termine par un pommeau large, rectangulaire ou globuleux (il est perdu dans la cassure du bas de la roche). Deux longs appendices rectilignes, ajoutés du côté nord de la lame, sont dirigés vers le nord. Six plages rondes (rivets ?), disposés symétriquement, entourent la lame et une barre mal piquetée la prolonge de 0,15 m.</w:t>
      </w:r>
    </w:p>
    <w:p w14:paraId="5A4C3C53" w14:textId="40626425" w:rsidR="000152C6" w:rsidRPr="0032190F" w:rsidRDefault="000152C6" w:rsidP="000152C6">
      <w:pPr>
        <w:ind w:right="-136" w:firstLine="709"/>
        <w:jc w:val="both"/>
        <w:rPr>
          <w:i/>
          <w:sz w:val="20"/>
          <w:szCs w:val="20"/>
          <w:lang w:val="fr-FR"/>
        </w:rPr>
      </w:pPr>
      <w:r w:rsidRPr="0032190F">
        <w:rPr>
          <w:i/>
          <w:sz w:val="20"/>
          <w:szCs w:val="20"/>
          <w:lang w:val="fr-FR"/>
        </w:rPr>
        <w:t xml:space="preserve">Les gravures historiques sont représentées par une triple </w:t>
      </w:r>
      <w:hyperlink r:id="rId14078" w:anchor="Typ_Bego_xHisto_Marelles" w:history="1">
        <w:r w:rsidR="000F030B" w:rsidRPr="0032190F">
          <w:rPr>
            <w:rStyle w:val="Hyperlink"/>
            <w:i/>
            <w:sz w:val="20"/>
            <w:szCs w:val="20"/>
            <w:lang w:val="fr-FR"/>
          </w:rPr>
          <w:t>marelle</w:t>
        </w:r>
      </w:hyperlink>
      <w:r w:rsidRPr="0032190F">
        <w:rPr>
          <w:i/>
          <w:sz w:val="20"/>
          <w:szCs w:val="20"/>
          <w:lang w:val="fr-FR"/>
        </w:rPr>
        <w:t>, la date 1881 et la signature de Guido Maro en 1933.</w:t>
      </w:r>
    </w:p>
    <w:p w14:paraId="39B31505" w14:textId="77777777" w:rsidR="000152C6" w:rsidRPr="0032190F" w:rsidRDefault="000152C6" w:rsidP="000152C6">
      <w:pPr>
        <w:ind w:right="-136"/>
        <w:jc w:val="both"/>
        <w:rPr>
          <w:i/>
          <w:sz w:val="20"/>
          <w:szCs w:val="20"/>
          <w:lang w:val="fr-FR"/>
        </w:rPr>
      </w:pPr>
    </w:p>
    <w:p w14:paraId="263A24A1" w14:textId="77777777" w:rsidR="000152C6" w:rsidRPr="0032190F" w:rsidRDefault="000152C6" w:rsidP="000152C6">
      <w:pPr>
        <w:ind w:right="-136"/>
        <w:jc w:val="both"/>
        <w:rPr>
          <w:sz w:val="20"/>
          <w:szCs w:val="20"/>
          <w:lang w:val="fr-FR"/>
        </w:rPr>
      </w:pPr>
      <w:r w:rsidRPr="0032190F">
        <w:rPr>
          <w:sz w:val="20"/>
          <w:szCs w:val="20"/>
          <w:lang w:val="fr-FR"/>
        </w:rPr>
        <w:tab/>
        <w:t>Repérer au nord de la roche 6 C et au nord –ouest de la roche 6 D un bloc plus important et surtout plus élevé.</w:t>
      </w:r>
    </w:p>
    <w:p w14:paraId="1F9BF6BA" w14:textId="77777777" w:rsidR="000152C6" w:rsidRPr="0032190F" w:rsidRDefault="000152C6" w:rsidP="000152C6">
      <w:pPr>
        <w:ind w:right="-136"/>
        <w:jc w:val="both"/>
        <w:rPr>
          <w:sz w:val="20"/>
          <w:szCs w:val="20"/>
          <w:lang w:val="fr-FR"/>
        </w:rPr>
      </w:pPr>
    </w:p>
    <w:p w14:paraId="3D5506ED" w14:textId="77777777" w:rsidR="000152C6" w:rsidRPr="0032190F" w:rsidRDefault="000152C6" w:rsidP="000152C6">
      <w:pPr>
        <w:ind w:right="-136"/>
        <w:jc w:val="both"/>
        <w:rPr>
          <w:sz w:val="20"/>
          <w:szCs w:val="20"/>
          <w:lang w:val="fr-FR"/>
        </w:rPr>
      </w:pPr>
      <w:r w:rsidRPr="0032190F">
        <w:rPr>
          <w:b/>
          <w:sz w:val="20"/>
          <w:szCs w:val="20"/>
          <w:lang w:val="fr-FR"/>
        </w:rPr>
        <w:t>Roche 6 E . Zone IV . Groupe II</w:t>
      </w:r>
      <w:r w:rsidRPr="0032190F">
        <w:rPr>
          <w:sz w:val="20"/>
          <w:szCs w:val="20"/>
          <w:lang w:val="fr-FR"/>
        </w:rPr>
        <w:tab/>
      </w:r>
      <w:r w:rsidRPr="0032190F">
        <w:rPr>
          <w:sz w:val="20"/>
          <w:szCs w:val="20"/>
          <w:lang w:val="fr-FR"/>
        </w:rPr>
        <w:tab/>
      </w:r>
      <w:r w:rsidRPr="0032190F">
        <w:rPr>
          <w:sz w:val="20"/>
          <w:szCs w:val="20"/>
          <w:lang w:val="fr-FR"/>
        </w:rPr>
        <w:tab/>
      </w:r>
      <w:r w:rsidRPr="0032190F">
        <w:rPr>
          <w:b/>
          <w:sz w:val="20"/>
          <w:szCs w:val="20"/>
          <w:lang w:val="fr-FR"/>
        </w:rPr>
        <w:t>Histo</w:t>
      </w:r>
    </w:p>
    <w:p w14:paraId="01F78546"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du grand décrochement</w:t>
      </w:r>
    </w:p>
    <w:p w14:paraId="0FC0735F" w14:textId="77777777" w:rsidR="000152C6" w:rsidRPr="0032190F" w:rsidRDefault="000152C6" w:rsidP="000152C6">
      <w:pPr>
        <w:ind w:right="-136"/>
        <w:jc w:val="both"/>
        <w:rPr>
          <w:sz w:val="20"/>
          <w:szCs w:val="20"/>
          <w:lang w:val="fr-FR"/>
        </w:rPr>
      </w:pPr>
    </w:p>
    <w:p w14:paraId="6516CC0B" w14:textId="77777777" w:rsidR="000152C6" w:rsidRPr="0032190F" w:rsidRDefault="000152C6" w:rsidP="000152C6">
      <w:pPr>
        <w:ind w:right="-136" w:firstLine="709"/>
        <w:jc w:val="both"/>
        <w:rPr>
          <w:i/>
          <w:sz w:val="20"/>
          <w:szCs w:val="20"/>
          <w:lang w:val="fr-FR"/>
        </w:rPr>
      </w:pPr>
      <w:r w:rsidRPr="0032190F">
        <w:rPr>
          <w:i/>
          <w:sz w:val="20"/>
          <w:szCs w:val="20"/>
          <w:lang w:val="fr-FR"/>
        </w:rPr>
        <w:lastRenderedPageBreak/>
        <w:t>Sa face sud présente un profond décrochement sur toute sa largeur. Seul un petit palier triangulaire, de pendage 20° sud, situé à mi-hauteur du décrochement, porte des gravures protohistoriques. Ce sont un corniforme peu patiné, une plage de cupules éparses, le C de Conti et son numéro. A côté, la plus grande face, lisse et plane, de pendage 45° ouest porte six gros trous, des noms (Antoine Lantéri, Palma Pietro Rociu, Maro Bianca Francesca, Maro Giovani), des dates (1914, 1921, 1949) et des dessins de bergers (figures géométriques, très nombreux zigzags, petits personnages).</w:t>
      </w:r>
    </w:p>
    <w:p w14:paraId="369EAC3F" w14:textId="77777777" w:rsidR="000152C6" w:rsidRPr="0032190F" w:rsidRDefault="000152C6" w:rsidP="000152C6">
      <w:pPr>
        <w:ind w:right="-136"/>
        <w:jc w:val="both"/>
        <w:rPr>
          <w:sz w:val="20"/>
          <w:szCs w:val="20"/>
          <w:lang w:val="fr-FR"/>
        </w:rPr>
      </w:pPr>
    </w:p>
    <w:p w14:paraId="0042B619" w14:textId="77777777" w:rsidR="000152C6" w:rsidRPr="0032190F" w:rsidRDefault="000152C6" w:rsidP="000152C6">
      <w:pPr>
        <w:ind w:right="-136"/>
        <w:jc w:val="both"/>
        <w:rPr>
          <w:sz w:val="20"/>
          <w:szCs w:val="20"/>
          <w:lang w:val="fr-FR"/>
        </w:rPr>
      </w:pPr>
      <w:r w:rsidRPr="0032190F">
        <w:rPr>
          <w:sz w:val="20"/>
          <w:szCs w:val="20"/>
          <w:lang w:val="fr-FR"/>
        </w:rPr>
        <w:tab/>
        <w:t>Chercher à deux mètres derrière la roche 6 E un petit bloc de pélite verte enterré, haut de 0,4 m, couvert de patine orange sur sa face sud très irrégulière.</w:t>
      </w:r>
    </w:p>
    <w:p w14:paraId="1A507BF5" w14:textId="77777777" w:rsidR="000152C6" w:rsidRPr="0032190F" w:rsidRDefault="000152C6" w:rsidP="000152C6">
      <w:pPr>
        <w:ind w:right="-136"/>
        <w:jc w:val="both"/>
        <w:rPr>
          <w:sz w:val="20"/>
          <w:szCs w:val="20"/>
          <w:lang w:val="fr-FR"/>
        </w:rPr>
      </w:pPr>
    </w:p>
    <w:p w14:paraId="1CB01331" w14:textId="77777777" w:rsidR="000152C6" w:rsidRPr="0032190F" w:rsidRDefault="000152C6" w:rsidP="000152C6">
      <w:pPr>
        <w:ind w:right="-136"/>
        <w:jc w:val="both"/>
        <w:rPr>
          <w:sz w:val="20"/>
          <w:szCs w:val="20"/>
          <w:lang w:val="fr-FR"/>
        </w:rPr>
      </w:pPr>
      <w:r w:rsidRPr="0032190F">
        <w:rPr>
          <w:b/>
          <w:sz w:val="20"/>
          <w:szCs w:val="20"/>
          <w:lang w:val="fr-FR"/>
        </w:rPr>
        <w:t>Roche 6 F . Zone IV . Groupe II</w:t>
      </w:r>
      <w:r w:rsidRPr="0032190F">
        <w:rPr>
          <w:sz w:val="20"/>
          <w:szCs w:val="20"/>
          <w:lang w:val="fr-FR"/>
        </w:rPr>
        <w:tab/>
      </w:r>
      <w:r w:rsidRPr="0032190F">
        <w:rPr>
          <w:sz w:val="20"/>
          <w:szCs w:val="20"/>
          <w:lang w:val="fr-FR"/>
        </w:rPr>
        <w:tab/>
      </w:r>
      <w:r w:rsidRPr="0032190F">
        <w:rPr>
          <w:sz w:val="20"/>
          <w:szCs w:val="20"/>
          <w:lang w:val="fr-FR"/>
        </w:rPr>
        <w:tab/>
      </w:r>
      <w:r w:rsidRPr="0032190F">
        <w:rPr>
          <w:b/>
          <w:sz w:val="20"/>
          <w:szCs w:val="20"/>
          <w:lang w:val="fr-FR"/>
        </w:rPr>
        <w:t>Histo</w:t>
      </w:r>
    </w:p>
    <w:p w14:paraId="29DCEE97"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à moitié plane et lisse</w:t>
      </w:r>
    </w:p>
    <w:p w14:paraId="1BB9CDDB" w14:textId="77777777" w:rsidR="000152C6" w:rsidRPr="0032190F" w:rsidRDefault="000152C6" w:rsidP="000152C6">
      <w:pPr>
        <w:ind w:right="-136"/>
        <w:jc w:val="both"/>
        <w:rPr>
          <w:sz w:val="20"/>
          <w:szCs w:val="20"/>
          <w:lang w:val="fr-FR"/>
        </w:rPr>
      </w:pPr>
    </w:p>
    <w:p w14:paraId="421B0A79" w14:textId="77777777" w:rsidR="000152C6" w:rsidRPr="0032190F" w:rsidRDefault="000152C6" w:rsidP="000152C6">
      <w:pPr>
        <w:ind w:right="-136" w:firstLine="709"/>
        <w:jc w:val="both"/>
        <w:rPr>
          <w:i/>
          <w:sz w:val="20"/>
          <w:szCs w:val="20"/>
          <w:lang w:val="fr-FR"/>
        </w:rPr>
      </w:pPr>
      <w:r w:rsidRPr="0032190F">
        <w:rPr>
          <w:i/>
          <w:sz w:val="20"/>
          <w:szCs w:val="20"/>
          <w:lang w:val="fr-FR"/>
        </w:rPr>
        <w:t>Les gravures se trouvent sur la face de pendage 60° nord, qui est lisse et plane sur le bas de sa moitié est. Ce sont une barre, le numéro, accompagné d’une flèche vers le nord et du chiffre 2, et, sur sa pointe ouest, une plage. Il y a deux C, l'un sur la moitié ouest, l'autre, au-dessus de la barre dans une zone fissurée. Les gravures historiques sont des dessins de bergers (soleil, personnage) et des traits raturés.</w:t>
      </w:r>
    </w:p>
    <w:p w14:paraId="226D9B7A"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Une photo prise en 1971 présente un H gribouillé au ras du sol, près de la barre et sous le numéro. Il semble avoir disparu en 2000. </w:t>
      </w:r>
    </w:p>
    <w:p w14:paraId="61F250CA" w14:textId="77777777" w:rsidR="000152C6" w:rsidRPr="0032190F" w:rsidRDefault="000152C6" w:rsidP="000152C6">
      <w:pPr>
        <w:ind w:right="-136"/>
        <w:jc w:val="both"/>
        <w:rPr>
          <w:i/>
          <w:sz w:val="20"/>
          <w:szCs w:val="20"/>
          <w:lang w:val="fr-FR"/>
        </w:rPr>
      </w:pPr>
    </w:p>
    <w:p w14:paraId="28123B70" w14:textId="77777777" w:rsidR="000152C6" w:rsidRPr="0032190F" w:rsidRDefault="000152C6" w:rsidP="000152C6">
      <w:pPr>
        <w:ind w:right="-136" w:firstLine="709"/>
        <w:jc w:val="both"/>
        <w:rPr>
          <w:sz w:val="20"/>
          <w:szCs w:val="20"/>
          <w:lang w:val="fr-FR"/>
        </w:rPr>
      </w:pPr>
      <w:r w:rsidRPr="0032190F">
        <w:rPr>
          <w:sz w:val="20"/>
          <w:szCs w:val="20"/>
          <w:lang w:val="fr-FR"/>
        </w:rPr>
        <w:t>Se retourner pour découvrir un affleurement de pélite verte patinée en orange, au ras du sol, bombé et partiellement érodé, situé à un mètre au nord de la roche 6F</w:t>
      </w:r>
    </w:p>
    <w:p w14:paraId="5E7EFA4C" w14:textId="77777777" w:rsidR="000152C6" w:rsidRPr="0032190F" w:rsidRDefault="000152C6" w:rsidP="000152C6">
      <w:pPr>
        <w:ind w:right="-136" w:firstLine="709"/>
        <w:jc w:val="both"/>
        <w:rPr>
          <w:i/>
          <w:sz w:val="20"/>
          <w:szCs w:val="20"/>
          <w:lang w:val="fr-FR"/>
        </w:rPr>
      </w:pPr>
    </w:p>
    <w:p w14:paraId="485521CE" w14:textId="77777777" w:rsidR="000152C6" w:rsidRPr="0032190F" w:rsidRDefault="000152C6" w:rsidP="000152C6">
      <w:pPr>
        <w:ind w:right="-136"/>
        <w:jc w:val="both"/>
        <w:rPr>
          <w:sz w:val="20"/>
          <w:szCs w:val="20"/>
          <w:lang w:val="fr-FR"/>
        </w:rPr>
      </w:pPr>
      <w:r w:rsidRPr="0032190F">
        <w:rPr>
          <w:b/>
          <w:sz w:val="20"/>
          <w:szCs w:val="20"/>
          <w:lang w:val="fr-FR"/>
        </w:rPr>
        <w:t>Roche 6 H . Zone IV . Groupe II</w:t>
      </w:r>
      <w:r w:rsidRPr="0032190F">
        <w:rPr>
          <w:sz w:val="20"/>
          <w:szCs w:val="20"/>
          <w:lang w:val="fr-FR"/>
        </w:rPr>
        <w:tab/>
      </w:r>
    </w:p>
    <w:p w14:paraId="04FEC0C5"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du long rectangle</w:t>
      </w:r>
    </w:p>
    <w:p w14:paraId="3C35EC61" w14:textId="77777777" w:rsidR="000152C6" w:rsidRPr="0032190F" w:rsidRDefault="000152C6" w:rsidP="000152C6">
      <w:pPr>
        <w:ind w:right="-136"/>
        <w:jc w:val="both"/>
        <w:rPr>
          <w:b/>
          <w:sz w:val="20"/>
          <w:szCs w:val="20"/>
          <w:lang w:val="fr-FR"/>
        </w:rPr>
      </w:pPr>
    </w:p>
    <w:p w14:paraId="7BBA2285"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La face supérieure (1,0 m par 0,3 m) présente une petite surface (0,3 m par 0,2 m) relativement plane où est piqueté un long rectangle. Le numéro </w:t>
      </w:r>
      <w:r w:rsidRPr="0032190F">
        <w:rPr>
          <w:i/>
          <w:sz w:val="20"/>
          <w:szCs w:val="20"/>
          <w:u w:val="single"/>
          <w:lang w:val="fr-FR"/>
        </w:rPr>
        <w:t>ZIV-GII- R6G</w:t>
      </w:r>
      <w:r w:rsidRPr="0032190F">
        <w:rPr>
          <w:i/>
          <w:sz w:val="20"/>
          <w:szCs w:val="20"/>
          <w:lang w:val="fr-FR"/>
        </w:rPr>
        <w:t xml:space="preserve"> est écrit au ras de l'herbe à 0,3 m à droite de la figure.</w:t>
      </w:r>
    </w:p>
    <w:p w14:paraId="2ECB4DFD" w14:textId="77777777" w:rsidR="000152C6" w:rsidRPr="0032190F" w:rsidRDefault="000152C6" w:rsidP="000152C6">
      <w:pPr>
        <w:ind w:right="-136"/>
        <w:jc w:val="both"/>
        <w:rPr>
          <w:sz w:val="20"/>
          <w:szCs w:val="20"/>
          <w:lang w:val="fr-FR"/>
        </w:rPr>
      </w:pPr>
    </w:p>
    <w:p w14:paraId="487BBE8C" w14:textId="77777777" w:rsidR="000152C6" w:rsidRPr="0032190F" w:rsidRDefault="000152C6" w:rsidP="000152C6">
      <w:pPr>
        <w:ind w:right="-136" w:firstLine="709"/>
        <w:jc w:val="both"/>
        <w:rPr>
          <w:sz w:val="20"/>
          <w:szCs w:val="20"/>
          <w:lang w:val="fr-FR"/>
        </w:rPr>
      </w:pPr>
      <w:r w:rsidRPr="0032190F">
        <w:rPr>
          <w:sz w:val="20"/>
          <w:szCs w:val="20"/>
          <w:lang w:val="fr-FR"/>
        </w:rPr>
        <w:t>Marcher quatre mètres selon la direction ouest-sud-ouest, vers trois gros blocs, puis observer le sol.</w:t>
      </w:r>
    </w:p>
    <w:p w14:paraId="4E49E051" w14:textId="77777777" w:rsidR="000152C6" w:rsidRPr="0032190F" w:rsidRDefault="000152C6" w:rsidP="000152C6">
      <w:pPr>
        <w:ind w:right="-136"/>
        <w:jc w:val="both"/>
        <w:rPr>
          <w:sz w:val="20"/>
          <w:szCs w:val="20"/>
          <w:lang w:val="fr-FR"/>
        </w:rPr>
      </w:pPr>
    </w:p>
    <w:p w14:paraId="032F6D01" w14:textId="77777777" w:rsidR="000152C6" w:rsidRPr="0032190F" w:rsidRDefault="000152C6" w:rsidP="000152C6">
      <w:pPr>
        <w:ind w:right="-136"/>
        <w:jc w:val="both"/>
        <w:rPr>
          <w:sz w:val="20"/>
          <w:szCs w:val="20"/>
          <w:lang w:val="fr-FR"/>
        </w:rPr>
      </w:pPr>
      <w:r w:rsidRPr="0032190F">
        <w:rPr>
          <w:b/>
          <w:sz w:val="20"/>
          <w:szCs w:val="20"/>
          <w:lang w:val="fr-FR"/>
        </w:rPr>
        <w:t>Roche 6 G . Zone IV . Groupe II</w:t>
      </w:r>
      <w:r w:rsidRPr="0032190F">
        <w:rPr>
          <w:sz w:val="20"/>
          <w:szCs w:val="20"/>
          <w:lang w:val="fr-FR"/>
        </w:rPr>
        <w:tab/>
      </w:r>
    </w:p>
    <w:p w14:paraId="4D757037"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du poignard à six rivets de part et d’autre du manche</w:t>
      </w:r>
    </w:p>
    <w:p w14:paraId="2D5ED84F" w14:textId="77777777" w:rsidR="000152C6" w:rsidRPr="0032190F" w:rsidRDefault="000152C6" w:rsidP="000152C6">
      <w:pPr>
        <w:ind w:right="-136"/>
        <w:jc w:val="both"/>
        <w:rPr>
          <w:sz w:val="20"/>
          <w:szCs w:val="20"/>
          <w:lang w:val="fr-FR"/>
        </w:rPr>
      </w:pPr>
    </w:p>
    <w:p w14:paraId="2A9D0F84" w14:textId="77777777" w:rsidR="000152C6" w:rsidRPr="0032190F" w:rsidRDefault="000152C6" w:rsidP="000152C6">
      <w:pPr>
        <w:ind w:right="-136" w:firstLine="709"/>
        <w:jc w:val="both"/>
        <w:rPr>
          <w:i/>
          <w:sz w:val="20"/>
          <w:szCs w:val="20"/>
          <w:lang w:val="fr-FR"/>
        </w:rPr>
      </w:pPr>
      <w:r w:rsidRPr="0032190F">
        <w:rPr>
          <w:i/>
          <w:sz w:val="20"/>
          <w:szCs w:val="20"/>
          <w:lang w:val="fr-FR"/>
        </w:rPr>
        <w:t>C'est le dessus, en légère pente sud-est, d'un tout petit affleurement (0,5 m par 0,4 m) de pélite verte à peine patinée. Il est haut de 0,1 m à peine et s’enfonce dans le sol au sud. Les gravures sont visibles mais très usées. Il s’agit principalement d’un poignard à lame triangulaire, à bout à peine arrondi dirigé vers le haut de la face et à base convexe soulignée par 6 plages rondes de petites cupules (rivets), disposées régulièrement de chaque côté du manche trapézoïdal étroit. Un corniforme est dessiné sous le poignard, au ras de l'herbe. Les autres gravures sont des corniformes, dont un est tracé à la pointe du poignard, un autre au dessus du pommeau, et une barre. En général le piquetage est régulier et jointif mais les cupules sont de taille moyenne (style B0).</w:t>
      </w:r>
    </w:p>
    <w:p w14:paraId="6668F2FF"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Le C est écrit près de l’arête sud-est – nord-ouest située au nord et le numéro (donc numéro donné par Conti), </w:t>
      </w:r>
      <w:r w:rsidRPr="0032190F">
        <w:rPr>
          <w:i/>
          <w:sz w:val="20"/>
          <w:szCs w:val="20"/>
          <w:u w:val="single"/>
          <w:lang w:val="fr-FR"/>
        </w:rPr>
        <w:t>ZIV-GII-R6</w:t>
      </w:r>
      <w:r w:rsidRPr="00441288">
        <w:rPr>
          <w:rFonts w:ascii="Symbol" w:hAnsi="Symbol"/>
          <w:i/>
          <w:sz w:val="20"/>
          <w:szCs w:val="20"/>
          <w:u w:val="single"/>
        </w:rPr>
        <w:t></w:t>
      </w:r>
      <w:r w:rsidRPr="0032190F">
        <w:rPr>
          <w:i/>
          <w:sz w:val="20"/>
          <w:szCs w:val="20"/>
          <w:u w:val="single"/>
          <w:lang w:val="fr-FR"/>
        </w:rPr>
        <w:t>,</w:t>
      </w:r>
      <w:r w:rsidRPr="0032190F">
        <w:rPr>
          <w:i/>
          <w:sz w:val="20"/>
          <w:szCs w:val="20"/>
          <w:lang w:val="fr-FR"/>
        </w:rPr>
        <w:t xml:space="preserve"> se trouve inscrit au nord-est de la base du poignard. </w:t>
      </w:r>
    </w:p>
    <w:p w14:paraId="633F1BBE"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Il semble qu’un numéro soit inscrit au coin de la roche, à droite de la pointe du poignard (R7 ou R6H) VERIFIER </w:t>
      </w:r>
    </w:p>
    <w:p w14:paraId="07183293" w14:textId="77777777" w:rsidR="000152C6" w:rsidRPr="0032190F" w:rsidRDefault="000152C6" w:rsidP="000152C6">
      <w:pPr>
        <w:ind w:right="-136"/>
        <w:jc w:val="both"/>
        <w:rPr>
          <w:sz w:val="20"/>
          <w:szCs w:val="20"/>
          <w:lang w:val="fr-FR"/>
        </w:rPr>
      </w:pPr>
    </w:p>
    <w:p w14:paraId="4658F01E" w14:textId="77777777" w:rsidR="000152C6" w:rsidRPr="0032190F" w:rsidRDefault="000152C6" w:rsidP="000152C6">
      <w:pPr>
        <w:ind w:right="-136"/>
        <w:jc w:val="both"/>
        <w:rPr>
          <w:sz w:val="20"/>
          <w:szCs w:val="20"/>
          <w:lang w:val="fr-FR"/>
        </w:rPr>
      </w:pPr>
      <w:r w:rsidRPr="0032190F">
        <w:rPr>
          <w:sz w:val="20"/>
          <w:szCs w:val="20"/>
          <w:lang w:val="fr-FR"/>
        </w:rPr>
        <w:tab/>
        <w:t>Aller à neuf mètres vers le sud-ouest pour atteindre un énorme bloc entaillé dans tous les sens sur sa face est et se prolongeant au nord-ouest par un bloc tabulaire bas et verdâtre. Examiner la face supérieure du premier, à un mètre du sol, à mi-distance entre sa face est et le second bloc. La face est envahie par l’herbe et par un coussin de silène acaule.</w:t>
      </w:r>
    </w:p>
    <w:p w14:paraId="5D008A03" w14:textId="77777777" w:rsidR="000152C6" w:rsidRPr="0032190F" w:rsidRDefault="000152C6" w:rsidP="000152C6">
      <w:pPr>
        <w:ind w:right="-136"/>
        <w:jc w:val="both"/>
        <w:rPr>
          <w:sz w:val="20"/>
          <w:szCs w:val="20"/>
          <w:lang w:val="fr-FR"/>
        </w:rPr>
      </w:pPr>
    </w:p>
    <w:p w14:paraId="78BB6A21" w14:textId="77777777" w:rsidR="000152C6" w:rsidRPr="0032190F" w:rsidRDefault="000152C6" w:rsidP="000152C6">
      <w:pPr>
        <w:ind w:right="-136"/>
        <w:jc w:val="both"/>
        <w:rPr>
          <w:sz w:val="20"/>
          <w:szCs w:val="20"/>
          <w:lang w:val="fr-FR"/>
        </w:rPr>
      </w:pPr>
      <w:r w:rsidRPr="0032190F">
        <w:rPr>
          <w:b/>
          <w:sz w:val="20"/>
          <w:szCs w:val="20"/>
          <w:lang w:val="fr-FR"/>
        </w:rPr>
        <w:t xml:space="preserve">Roche 4 </w:t>
      </w:r>
      <w:r w:rsidRPr="00441288">
        <w:rPr>
          <w:rFonts w:ascii="Symbol" w:hAnsi="Symbol"/>
          <w:b/>
          <w:sz w:val="20"/>
          <w:szCs w:val="20"/>
        </w:rPr>
        <w:t></w:t>
      </w:r>
      <w:r w:rsidRPr="0032190F">
        <w:rPr>
          <w:b/>
          <w:sz w:val="20"/>
          <w:szCs w:val="20"/>
          <w:lang w:val="fr-FR"/>
        </w:rPr>
        <w:t xml:space="preserve"> H . Zone IV . Groupe II</w:t>
      </w:r>
      <w:r w:rsidRPr="0032190F">
        <w:rPr>
          <w:sz w:val="20"/>
          <w:szCs w:val="20"/>
          <w:lang w:val="fr-FR"/>
        </w:rPr>
        <w:tab/>
      </w:r>
    </w:p>
    <w:p w14:paraId="48E37A69"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envahie de végétation </w:t>
      </w:r>
    </w:p>
    <w:p w14:paraId="59DBE2E3" w14:textId="77777777" w:rsidR="000152C6" w:rsidRPr="0032190F" w:rsidRDefault="000152C6" w:rsidP="000152C6">
      <w:pPr>
        <w:ind w:right="-136"/>
        <w:jc w:val="both"/>
        <w:rPr>
          <w:sz w:val="20"/>
          <w:szCs w:val="20"/>
          <w:lang w:val="fr-FR"/>
        </w:rPr>
      </w:pPr>
    </w:p>
    <w:p w14:paraId="639C0903" w14:textId="77777777" w:rsidR="000152C6" w:rsidRPr="0032190F"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C’est une face triangulaire (1,0 m par 0,7 m) présentant une pointe vers le nord-est, limitée à sa base par la végétation. Elle est traversée par des fissures nord-est – sud-ouest et des décrochements nord - sud. Y chercher des traits et un texte légèrement tracé : 3 agosto 1911.</w:t>
      </w:r>
    </w:p>
    <w:p w14:paraId="74129D2A" w14:textId="77777777" w:rsidR="000152C6" w:rsidRPr="0032190F" w:rsidRDefault="000152C6" w:rsidP="000152C6">
      <w:pPr>
        <w:ind w:right="-136" w:firstLine="709"/>
        <w:jc w:val="both"/>
        <w:rPr>
          <w:rFonts w:ascii="Times" w:hAnsi="Times"/>
          <w:i/>
          <w:sz w:val="20"/>
          <w:szCs w:val="20"/>
          <w:lang w:val="fr-FR"/>
        </w:rPr>
      </w:pPr>
    </w:p>
    <w:p w14:paraId="092455BD" w14:textId="77777777" w:rsidR="000152C6" w:rsidRPr="0032190F" w:rsidRDefault="000152C6" w:rsidP="000152C6">
      <w:pPr>
        <w:numPr>
          <w:ilvl w:val="0"/>
          <w:numId w:val="9"/>
        </w:numPr>
        <w:tabs>
          <w:tab w:val="clear" w:pos="360"/>
        </w:tabs>
        <w:ind w:left="0" w:right="-136" w:firstLine="709"/>
        <w:jc w:val="both"/>
        <w:rPr>
          <w:rFonts w:ascii="Times" w:hAnsi="Times"/>
          <w:sz w:val="20"/>
          <w:szCs w:val="20"/>
          <w:lang w:val="fr-FR"/>
        </w:rPr>
      </w:pPr>
      <w:r w:rsidRPr="0032190F">
        <w:rPr>
          <w:rFonts w:ascii="Times" w:hAnsi="Times"/>
          <w:sz w:val="20"/>
          <w:szCs w:val="20"/>
          <w:lang w:val="fr-FR"/>
        </w:rPr>
        <w:t xml:space="preserve">Revenir jusqu’à la roche 6 G et marcher deux mètres vers le nord-ouest. </w:t>
      </w:r>
    </w:p>
    <w:p w14:paraId="51F9E257" w14:textId="77777777" w:rsidR="000152C6" w:rsidRPr="0032190F" w:rsidRDefault="000152C6" w:rsidP="000152C6">
      <w:pPr>
        <w:ind w:right="-136"/>
        <w:jc w:val="both"/>
        <w:rPr>
          <w:sz w:val="20"/>
          <w:szCs w:val="20"/>
          <w:lang w:val="fr-FR"/>
        </w:rPr>
      </w:pPr>
    </w:p>
    <w:p w14:paraId="7A6D03A9" w14:textId="77777777" w:rsidR="000152C6" w:rsidRPr="0032190F" w:rsidRDefault="000152C6" w:rsidP="000152C6">
      <w:pPr>
        <w:ind w:right="-136"/>
        <w:jc w:val="both"/>
        <w:rPr>
          <w:sz w:val="20"/>
          <w:szCs w:val="20"/>
          <w:lang w:val="fr-FR"/>
        </w:rPr>
      </w:pPr>
      <w:r w:rsidRPr="0032190F">
        <w:rPr>
          <w:b/>
          <w:sz w:val="20"/>
          <w:szCs w:val="20"/>
          <w:lang w:val="fr-FR"/>
        </w:rPr>
        <w:t xml:space="preserve">Roche 6 </w:t>
      </w:r>
      <w:r w:rsidRPr="00441288">
        <w:rPr>
          <w:rFonts w:ascii="Symbol" w:hAnsi="Symbol"/>
          <w:b/>
          <w:sz w:val="20"/>
          <w:szCs w:val="20"/>
        </w:rPr>
        <w:t></w:t>
      </w:r>
      <w:r w:rsidRPr="0032190F">
        <w:rPr>
          <w:b/>
          <w:sz w:val="20"/>
          <w:szCs w:val="20"/>
          <w:lang w:val="fr-FR"/>
        </w:rPr>
        <w:t xml:space="preserve"> ?? . Zone IV . Groupe II</w:t>
      </w:r>
      <w:r w:rsidRPr="0032190F">
        <w:rPr>
          <w:sz w:val="20"/>
          <w:szCs w:val="20"/>
          <w:lang w:val="fr-FR"/>
        </w:rPr>
        <w:tab/>
        <w:t>(trouvée en 2001)</w:t>
      </w:r>
    </w:p>
    <w:p w14:paraId="4332655A"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lastRenderedPageBreak/>
        <w:t xml:space="preserve">Roche au poignard fantôme </w:t>
      </w:r>
    </w:p>
    <w:p w14:paraId="7F670A61" w14:textId="77777777" w:rsidR="000152C6" w:rsidRPr="0032190F" w:rsidRDefault="000152C6" w:rsidP="000152C6">
      <w:pPr>
        <w:ind w:right="-136"/>
        <w:jc w:val="both"/>
        <w:rPr>
          <w:sz w:val="20"/>
          <w:szCs w:val="20"/>
          <w:lang w:val="fr-FR"/>
        </w:rPr>
      </w:pPr>
    </w:p>
    <w:p w14:paraId="2F061F87" w14:textId="77777777" w:rsidR="000152C6" w:rsidRPr="0032190F"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C’est une surface (0,4 m du nord au sud par 0,2 m) en contrebas du sol et légèrement bombée. Elle présente une faible pente vers le sud. Cette pélite verte, partiellement couverte de patine verdâtre et de lichens jaunes vif porte quelques cupules et une forme triangulaire très usée (aucune cupule apparente).</w:t>
      </w:r>
    </w:p>
    <w:p w14:paraId="18F4544A" w14:textId="77777777" w:rsidR="000152C6" w:rsidRPr="0032190F" w:rsidRDefault="000152C6" w:rsidP="000152C6">
      <w:pPr>
        <w:ind w:right="-136" w:firstLine="709"/>
        <w:jc w:val="both"/>
        <w:rPr>
          <w:rFonts w:ascii="Times" w:hAnsi="Times"/>
          <w:sz w:val="20"/>
          <w:szCs w:val="20"/>
          <w:lang w:val="fr-FR"/>
        </w:rPr>
      </w:pPr>
    </w:p>
    <w:p w14:paraId="705250FA" w14:textId="77777777" w:rsidR="000152C6" w:rsidRPr="0032190F" w:rsidRDefault="000152C6" w:rsidP="000152C6">
      <w:pPr>
        <w:ind w:right="-136" w:firstLine="709"/>
        <w:jc w:val="both"/>
        <w:rPr>
          <w:sz w:val="20"/>
          <w:szCs w:val="20"/>
          <w:lang w:val="fr-FR"/>
        </w:rPr>
      </w:pPr>
      <w:r w:rsidRPr="0032190F">
        <w:rPr>
          <w:sz w:val="20"/>
          <w:szCs w:val="20"/>
          <w:lang w:val="fr-FR"/>
        </w:rPr>
        <w:t>Aller à deux mètres vers le nord et repérer une belle face orange vif, de pendage sud, au pied d'un rocher gris vert, farcie de quartz.</w:t>
      </w:r>
    </w:p>
    <w:p w14:paraId="20F98C92" w14:textId="77777777" w:rsidR="000152C6" w:rsidRPr="0032190F" w:rsidRDefault="000152C6" w:rsidP="000152C6">
      <w:pPr>
        <w:ind w:right="-136"/>
        <w:jc w:val="both"/>
        <w:rPr>
          <w:sz w:val="20"/>
          <w:szCs w:val="20"/>
          <w:lang w:val="fr-FR"/>
        </w:rPr>
      </w:pPr>
    </w:p>
    <w:p w14:paraId="2092795C" w14:textId="77777777" w:rsidR="000152C6" w:rsidRPr="0032190F" w:rsidRDefault="000152C6" w:rsidP="000152C6">
      <w:pPr>
        <w:ind w:right="-136"/>
        <w:jc w:val="both"/>
        <w:rPr>
          <w:sz w:val="20"/>
          <w:szCs w:val="20"/>
          <w:lang w:val="fr-FR"/>
        </w:rPr>
      </w:pPr>
      <w:r w:rsidRPr="0032190F">
        <w:rPr>
          <w:b/>
          <w:sz w:val="20"/>
          <w:szCs w:val="20"/>
          <w:lang w:val="fr-FR"/>
        </w:rPr>
        <w:t>Roche 8 A . Zone IV . Groupe II</w:t>
      </w:r>
      <w:r w:rsidRPr="0032190F">
        <w:rPr>
          <w:sz w:val="20"/>
          <w:szCs w:val="20"/>
          <w:lang w:val="fr-FR"/>
        </w:rPr>
        <w:tab/>
      </w:r>
      <w:r w:rsidRPr="0032190F">
        <w:rPr>
          <w:sz w:val="20"/>
          <w:szCs w:val="20"/>
          <w:lang w:val="fr-FR"/>
        </w:rPr>
        <w:tab/>
      </w:r>
      <w:r w:rsidRPr="0032190F">
        <w:rPr>
          <w:sz w:val="20"/>
          <w:szCs w:val="20"/>
          <w:lang w:val="fr-FR"/>
        </w:rPr>
        <w:tab/>
      </w:r>
      <w:r w:rsidRPr="0032190F">
        <w:rPr>
          <w:b/>
          <w:sz w:val="20"/>
          <w:szCs w:val="20"/>
          <w:lang w:val="fr-FR"/>
        </w:rPr>
        <w:t>Histo</w:t>
      </w:r>
    </w:p>
    <w:p w14:paraId="2E467A5E"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du corniforme traversé par un texte historique</w:t>
      </w:r>
    </w:p>
    <w:p w14:paraId="60D1279C" w14:textId="77777777" w:rsidR="000152C6" w:rsidRPr="0032190F" w:rsidRDefault="000152C6" w:rsidP="000152C6">
      <w:pPr>
        <w:ind w:right="-136"/>
        <w:jc w:val="both"/>
        <w:rPr>
          <w:sz w:val="20"/>
          <w:szCs w:val="20"/>
          <w:lang w:val="fr-FR"/>
        </w:rPr>
      </w:pPr>
    </w:p>
    <w:p w14:paraId="52E9861B" w14:textId="77777777" w:rsidR="000152C6" w:rsidRPr="0032190F" w:rsidRDefault="000152C6" w:rsidP="000152C6">
      <w:pPr>
        <w:ind w:right="-136" w:firstLine="709"/>
        <w:jc w:val="both"/>
        <w:rPr>
          <w:i/>
          <w:sz w:val="20"/>
          <w:szCs w:val="20"/>
          <w:lang w:val="fr-FR"/>
        </w:rPr>
      </w:pPr>
      <w:r w:rsidRPr="0032190F">
        <w:rPr>
          <w:i/>
          <w:sz w:val="20"/>
          <w:szCs w:val="20"/>
          <w:lang w:val="fr-FR"/>
        </w:rPr>
        <w:t>C'est une face de pendage 30° sud-est (1,5 m par 1,2 m), peu plate mais assez lisse. Elle porte de grandes inscriptions dont une est tracée en travers d'un corniforme, ce qui est rare (chi hagira io per lungo). Les gravures consistent en plusieurs corniformes dont deux (celui cité et un autre dessiné à sa gauche) sont finement tracés et un poignard à longue lame presque rectangulaire, à manche rectangulaire étroit se perdant dans le sol. Le C est écrit en haut et à droite de la face et le numéro se trouve à gauche, au bord d'un décrochement, entre l'inscription citée et une autre ,15 agosto le 5 di sera …Ci sono molti dei miei compagni.</w:t>
      </w:r>
    </w:p>
    <w:p w14:paraId="63CA8C01"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D’autres textes sont inscrits en majuscules assez grandes dont un, daté de 1928, du maintenant bien connu Marro Batti Borni. </w:t>
      </w:r>
    </w:p>
    <w:p w14:paraId="6C69E62A" w14:textId="77777777" w:rsidR="000152C6" w:rsidRPr="0032190F" w:rsidRDefault="000152C6" w:rsidP="000152C6">
      <w:pPr>
        <w:ind w:right="-136"/>
        <w:jc w:val="both"/>
        <w:rPr>
          <w:sz w:val="20"/>
          <w:szCs w:val="20"/>
          <w:lang w:val="fr-FR"/>
        </w:rPr>
      </w:pPr>
    </w:p>
    <w:p w14:paraId="35AFD75D" w14:textId="77777777" w:rsidR="000152C6" w:rsidRPr="0032190F" w:rsidRDefault="000152C6" w:rsidP="000152C6">
      <w:pPr>
        <w:ind w:right="-136" w:firstLine="709"/>
        <w:jc w:val="both"/>
        <w:rPr>
          <w:sz w:val="20"/>
          <w:szCs w:val="20"/>
          <w:lang w:val="fr-FR"/>
        </w:rPr>
      </w:pPr>
      <w:r w:rsidRPr="0032190F">
        <w:rPr>
          <w:sz w:val="20"/>
          <w:szCs w:val="20"/>
          <w:lang w:val="fr-FR"/>
        </w:rPr>
        <w:t>Longer durant cinq mètres un affleurement couvert de quartz qui s’étire vers le nord-nord-est. Rechercher un bloc de pélite verte couvert de patine orange clair et enterré au ras de la pente.</w:t>
      </w:r>
    </w:p>
    <w:p w14:paraId="35E5D93C" w14:textId="77777777" w:rsidR="000152C6" w:rsidRPr="0032190F" w:rsidRDefault="000152C6" w:rsidP="000152C6">
      <w:pPr>
        <w:ind w:right="-136"/>
        <w:jc w:val="both"/>
        <w:rPr>
          <w:sz w:val="20"/>
          <w:szCs w:val="20"/>
          <w:lang w:val="fr-FR"/>
        </w:rPr>
      </w:pPr>
    </w:p>
    <w:p w14:paraId="4DCBB374" w14:textId="77777777" w:rsidR="000152C6" w:rsidRPr="0032190F" w:rsidRDefault="000152C6" w:rsidP="000152C6">
      <w:pPr>
        <w:ind w:right="-136"/>
        <w:jc w:val="both"/>
        <w:rPr>
          <w:sz w:val="20"/>
          <w:szCs w:val="20"/>
          <w:lang w:val="fr-FR"/>
        </w:rPr>
      </w:pPr>
      <w:r w:rsidRPr="0032190F">
        <w:rPr>
          <w:b/>
          <w:sz w:val="20"/>
          <w:szCs w:val="20"/>
          <w:lang w:val="fr-FR"/>
        </w:rPr>
        <w:t xml:space="preserve">Roche 7 </w:t>
      </w:r>
      <w:r w:rsidRPr="00441288">
        <w:rPr>
          <w:rFonts w:ascii="Symbol" w:hAnsi="Symbol"/>
          <w:b/>
          <w:sz w:val="20"/>
          <w:szCs w:val="20"/>
        </w:rPr>
        <w:t></w:t>
      </w:r>
      <w:r w:rsidRPr="0032190F">
        <w:rPr>
          <w:b/>
          <w:sz w:val="20"/>
          <w:szCs w:val="20"/>
          <w:lang w:val="fr-FR"/>
        </w:rPr>
        <w:t xml:space="preserve"> . Zone IV . Groupe II</w:t>
      </w:r>
      <w:r w:rsidRPr="0032190F">
        <w:rPr>
          <w:sz w:val="20"/>
          <w:szCs w:val="20"/>
          <w:lang w:val="fr-FR"/>
        </w:rPr>
        <w:tab/>
      </w:r>
    </w:p>
    <w:p w14:paraId="1AB04F1F"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du trou rond et de la fissure herbeuse  </w:t>
      </w:r>
    </w:p>
    <w:p w14:paraId="78D813E7" w14:textId="77777777" w:rsidR="000152C6" w:rsidRPr="0032190F" w:rsidRDefault="000152C6" w:rsidP="000152C6">
      <w:pPr>
        <w:ind w:right="-136"/>
        <w:jc w:val="both"/>
        <w:rPr>
          <w:sz w:val="20"/>
          <w:szCs w:val="20"/>
          <w:lang w:val="fr-FR"/>
        </w:rPr>
      </w:pPr>
    </w:p>
    <w:p w14:paraId="1480753D" w14:textId="77777777" w:rsidR="000152C6" w:rsidRPr="0032190F" w:rsidRDefault="000152C6" w:rsidP="000152C6">
      <w:pPr>
        <w:ind w:right="-136"/>
        <w:jc w:val="both"/>
        <w:rPr>
          <w:i/>
          <w:sz w:val="20"/>
          <w:szCs w:val="20"/>
          <w:lang w:val="fr-FR"/>
        </w:rPr>
      </w:pPr>
      <w:r w:rsidRPr="0032190F">
        <w:rPr>
          <w:i/>
          <w:sz w:val="20"/>
          <w:szCs w:val="20"/>
          <w:lang w:val="fr-FR"/>
        </w:rPr>
        <w:tab/>
        <w:t xml:space="preserve">La face supérieure (1,2 m par 0,6 m, de pendage 30° sud-est) est creusée en son milieu. Repérer un éclat triangulaire à l’ouest et un trou ovale à l’est. Entre les deux, du nord au sud, une fissure s’élargit en trou rempli de végétation. Dénicher quelques cupules au sud du trou et à l’est de la fissure. </w:t>
      </w:r>
    </w:p>
    <w:p w14:paraId="1F1E636E" w14:textId="77777777" w:rsidR="000152C6" w:rsidRPr="0032190F" w:rsidRDefault="000152C6" w:rsidP="000152C6">
      <w:pPr>
        <w:ind w:right="-136"/>
        <w:jc w:val="both"/>
        <w:rPr>
          <w:sz w:val="20"/>
          <w:szCs w:val="20"/>
          <w:lang w:val="fr-FR"/>
        </w:rPr>
      </w:pPr>
    </w:p>
    <w:p w14:paraId="6BD92443" w14:textId="77777777" w:rsidR="000152C6" w:rsidRPr="0032190F" w:rsidRDefault="000152C6" w:rsidP="000152C6">
      <w:pPr>
        <w:ind w:right="-136" w:firstLine="709"/>
        <w:jc w:val="both"/>
        <w:rPr>
          <w:sz w:val="20"/>
          <w:szCs w:val="20"/>
          <w:lang w:val="fr-FR"/>
        </w:rPr>
      </w:pPr>
      <w:r w:rsidRPr="0032190F">
        <w:rPr>
          <w:sz w:val="20"/>
          <w:szCs w:val="20"/>
          <w:lang w:val="fr-FR"/>
        </w:rPr>
        <w:t>Monter de quatre mètres pour atteindre un bloc de pélite verte à patine orange desquamée. Il est partiellement enterré à l’est.</w:t>
      </w:r>
    </w:p>
    <w:p w14:paraId="04510C1D" w14:textId="77777777" w:rsidR="000152C6" w:rsidRPr="0032190F" w:rsidRDefault="000152C6" w:rsidP="000152C6">
      <w:pPr>
        <w:ind w:right="-136"/>
        <w:jc w:val="both"/>
        <w:rPr>
          <w:sz w:val="20"/>
          <w:szCs w:val="20"/>
          <w:lang w:val="fr-FR"/>
        </w:rPr>
      </w:pPr>
    </w:p>
    <w:p w14:paraId="344A6C0F" w14:textId="77777777" w:rsidR="000152C6" w:rsidRPr="0032190F" w:rsidRDefault="000152C6" w:rsidP="000152C6">
      <w:pPr>
        <w:ind w:right="-136"/>
        <w:jc w:val="both"/>
        <w:rPr>
          <w:sz w:val="20"/>
          <w:szCs w:val="20"/>
          <w:lang w:val="fr-FR"/>
        </w:rPr>
      </w:pPr>
      <w:r w:rsidRPr="0032190F">
        <w:rPr>
          <w:b/>
          <w:sz w:val="20"/>
          <w:szCs w:val="20"/>
          <w:lang w:val="fr-FR"/>
        </w:rPr>
        <w:t xml:space="preserve">Roche 7 </w:t>
      </w:r>
      <w:r w:rsidRPr="00441288">
        <w:rPr>
          <w:rFonts w:ascii="Symbol" w:hAnsi="Symbol"/>
          <w:b/>
          <w:sz w:val="20"/>
          <w:szCs w:val="20"/>
        </w:rPr>
        <w:t></w:t>
      </w:r>
      <w:r w:rsidRPr="0032190F">
        <w:rPr>
          <w:b/>
          <w:sz w:val="20"/>
          <w:szCs w:val="20"/>
          <w:lang w:val="fr-FR"/>
        </w:rPr>
        <w:t xml:space="preserve"> . Zone IV . Groupe II</w:t>
      </w:r>
      <w:r w:rsidRPr="0032190F">
        <w:rPr>
          <w:sz w:val="20"/>
          <w:szCs w:val="20"/>
          <w:lang w:val="fr-FR"/>
        </w:rPr>
        <w:tab/>
      </w:r>
    </w:p>
    <w:p w14:paraId="262045C8"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du petit corniforme très fin</w:t>
      </w:r>
    </w:p>
    <w:p w14:paraId="3F21C453" w14:textId="77777777" w:rsidR="000152C6" w:rsidRPr="0032190F" w:rsidRDefault="000152C6" w:rsidP="000152C6">
      <w:pPr>
        <w:ind w:right="-136"/>
        <w:jc w:val="both"/>
        <w:rPr>
          <w:sz w:val="20"/>
          <w:szCs w:val="20"/>
          <w:lang w:val="fr-FR"/>
        </w:rPr>
      </w:pPr>
    </w:p>
    <w:p w14:paraId="0D75869D" w14:textId="77777777" w:rsidR="000152C6" w:rsidRPr="0032190F" w:rsidRDefault="000152C6" w:rsidP="000152C6">
      <w:pPr>
        <w:ind w:right="-136"/>
        <w:jc w:val="both"/>
        <w:rPr>
          <w:i/>
          <w:sz w:val="20"/>
          <w:szCs w:val="20"/>
          <w:lang w:val="fr-FR"/>
        </w:rPr>
      </w:pPr>
      <w:r w:rsidRPr="0032190F">
        <w:rPr>
          <w:i/>
          <w:sz w:val="20"/>
          <w:szCs w:val="20"/>
          <w:lang w:val="fr-FR"/>
        </w:rPr>
        <w:tab/>
        <w:t xml:space="preserve">La face supérieure (2,0 m par 1,5 m, pendage 30° est-sud-est) touche le sol à l’est et le domine de 0,4 m à l’ouest. Au centre se trouve un petit corniforme (0,05 m par 0,04 m) au corps rectangulaire et aux cornes arrondies convergentes. Son piquetage très fin est de style A1. </w:t>
      </w:r>
    </w:p>
    <w:p w14:paraId="70B9DC12" w14:textId="77777777" w:rsidR="000152C6" w:rsidRPr="0032190F" w:rsidRDefault="000152C6" w:rsidP="000152C6">
      <w:pPr>
        <w:ind w:right="-136"/>
        <w:jc w:val="both"/>
        <w:rPr>
          <w:sz w:val="20"/>
          <w:szCs w:val="20"/>
          <w:lang w:val="fr-FR"/>
        </w:rPr>
      </w:pPr>
    </w:p>
    <w:p w14:paraId="253C90BB" w14:textId="77777777" w:rsidR="000152C6" w:rsidRPr="0032190F" w:rsidRDefault="000152C6" w:rsidP="000152C6">
      <w:pPr>
        <w:ind w:right="-136"/>
        <w:jc w:val="both"/>
        <w:rPr>
          <w:sz w:val="20"/>
          <w:szCs w:val="20"/>
          <w:lang w:val="fr-FR"/>
        </w:rPr>
      </w:pPr>
      <w:r w:rsidRPr="0032190F">
        <w:rPr>
          <w:sz w:val="20"/>
          <w:szCs w:val="20"/>
          <w:lang w:val="fr-FR"/>
        </w:rPr>
        <w:tab/>
        <w:t>Monter de trois mètres vers le nord-ouest où trois blocs de pélite orange sont incrustés dans la pente et forment une marche. Examiner le bloc central.</w:t>
      </w:r>
    </w:p>
    <w:p w14:paraId="1F8928E2" w14:textId="77777777" w:rsidR="000152C6" w:rsidRPr="0032190F" w:rsidRDefault="000152C6" w:rsidP="000152C6">
      <w:pPr>
        <w:ind w:right="-136"/>
        <w:jc w:val="both"/>
        <w:rPr>
          <w:sz w:val="20"/>
          <w:szCs w:val="20"/>
          <w:lang w:val="fr-FR"/>
        </w:rPr>
      </w:pPr>
    </w:p>
    <w:p w14:paraId="6BF21C7F" w14:textId="77777777" w:rsidR="000152C6" w:rsidRPr="0032190F" w:rsidRDefault="000152C6" w:rsidP="000152C6">
      <w:pPr>
        <w:ind w:right="-136"/>
        <w:jc w:val="both"/>
        <w:rPr>
          <w:sz w:val="20"/>
          <w:szCs w:val="20"/>
          <w:lang w:val="fr-FR"/>
        </w:rPr>
      </w:pPr>
      <w:r w:rsidRPr="0032190F">
        <w:rPr>
          <w:b/>
          <w:sz w:val="20"/>
          <w:szCs w:val="20"/>
          <w:lang w:val="fr-FR"/>
        </w:rPr>
        <w:t xml:space="preserve">Roche 7 </w:t>
      </w:r>
      <w:r w:rsidRPr="00441288">
        <w:rPr>
          <w:rFonts w:ascii="Symbol" w:hAnsi="Symbol"/>
          <w:b/>
          <w:sz w:val="20"/>
          <w:szCs w:val="20"/>
        </w:rPr>
        <w:t></w:t>
      </w:r>
      <w:r w:rsidRPr="0032190F">
        <w:rPr>
          <w:b/>
          <w:sz w:val="20"/>
          <w:szCs w:val="20"/>
          <w:lang w:val="fr-FR"/>
        </w:rPr>
        <w:t xml:space="preserve"> H . Zone IV . Groupe II</w:t>
      </w:r>
      <w:r w:rsidRPr="0032190F">
        <w:rPr>
          <w:sz w:val="20"/>
          <w:szCs w:val="20"/>
          <w:lang w:val="fr-FR"/>
        </w:rPr>
        <w:tab/>
      </w:r>
    </w:p>
    <w:p w14:paraId="423C2F65"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d’août 1935 </w:t>
      </w:r>
    </w:p>
    <w:p w14:paraId="19F307E4" w14:textId="77777777" w:rsidR="000152C6" w:rsidRPr="0032190F" w:rsidRDefault="000152C6" w:rsidP="000152C6">
      <w:pPr>
        <w:ind w:right="-136"/>
        <w:jc w:val="both"/>
        <w:rPr>
          <w:sz w:val="20"/>
          <w:szCs w:val="20"/>
          <w:lang w:val="fr-FR"/>
        </w:rPr>
      </w:pPr>
    </w:p>
    <w:p w14:paraId="1B827346" w14:textId="77777777" w:rsidR="000152C6" w:rsidRPr="00A0014D"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 xml:space="preserve">Sa face supérieure de pendage 20° est (0,9 m du nord au sud par 0,6 m) porte des fissures nord – sud et un décrochement rectangulaire au nord. A l’ouest la limite de la roche est de forme arrondie. </w:t>
      </w:r>
      <w:r w:rsidRPr="00A0014D">
        <w:rPr>
          <w:rFonts w:ascii="Times" w:hAnsi="Times"/>
          <w:i/>
          <w:sz w:val="20"/>
          <w:szCs w:val="20"/>
          <w:lang w:val="fr-FR"/>
        </w:rPr>
        <w:t>Lire un texte : Guido Giuseppe pastore di Tenda 14 Agosto 1935 W 1914.</w:t>
      </w:r>
    </w:p>
    <w:p w14:paraId="768CF5CE" w14:textId="77777777" w:rsidR="000152C6" w:rsidRPr="00A0014D" w:rsidRDefault="000152C6" w:rsidP="000152C6">
      <w:pPr>
        <w:ind w:right="-136" w:firstLine="709"/>
        <w:jc w:val="both"/>
        <w:rPr>
          <w:rFonts w:ascii="Times" w:hAnsi="Times"/>
          <w:i/>
          <w:sz w:val="20"/>
          <w:szCs w:val="20"/>
          <w:lang w:val="fr-FR"/>
        </w:rPr>
      </w:pPr>
    </w:p>
    <w:p w14:paraId="18BED494" w14:textId="77777777" w:rsidR="000152C6" w:rsidRPr="00441288" w:rsidRDefault="000152C6" w:rsidP="000152C6">
      <w:pPr>
        <w:numPr>
          <w:ilvl w:val="0"/>
          <w:numId w:val="9"/>
        </w:numPr>
        <w:tabs>
          <w:tab w:val="clear" w:pos="360"/>
        </w:tabs>
        <w:ind w:left="0" w:right="-136" w:firstLine="709"/>
        <w:jc w:val="both"/>
        <w:rPr>
          <w:rFonts w:ascii="Times" w:hAnsi="Times"/>
          <w:sz w:val="20"/>
          <w:szCs w:val="20"/>
        </w:rPr>
      </w:pPr>
      <w:r w:rsidRPr="0032190F">
        <w:rPr>
          <w:rFonts w:ascii="Times" w:hAnsi="Times"/>
          <w:sz w:val="20"/>
          <w:szCs w:val="20"/>
          <w:lang w:val="fr-FR"/>
        </w:rPr>
        <w:t xml:space="preserve">Marcher quatre mètres vers l’ouest pour atteindre la face est, orange et érodée d’un bloc. </w:t>
      </w:r>
      <w:r w:rsidRPr="00441288">
        <w:rPr>
          <w:rFonts w:ascii="Times" w:hAnsi="Times"/>
          <w:sz w:val="20"/>
          <w:szCs w:val="20"/>
        </w:rPr>
        <w:t>Examiner sa face ouest.</w:t>
      </w:r>
    </w:p>
    <w:p w14:paraId="6BEDE53D" w14:textId="77777777" w:rsidR="000152C6" w:rsidRPr="00441288" w:rsidRDefault="000152C6" w:rsidP="000152C6">
      <w:pPr>
        <w:ind w:right="-136"/>
        <w:jc w:val="both"/>
        <w:rPr>
          <w:sz w:val="20"/>
          <w:szCs w:val="20"/>
        </w:rPr>
      </w:pPr>
    </w:p>
    <w:p w14:paraId="20804D33" w14:textId="77777777" w:rsidR="000152C6" w:rsidRPr="0032190F" w:rsidRDefault="000152C6" w:rsidP="000152C6">
      <w:pPr>
        <w:ind w:right="-136"/>
        <w:jc w:val="both"/>
        <w:rPr>
          <w:sz w:val="20"/>
          <w:szCs w:val="20"/>
          <w:lang w:val="fr-FR"/>
        </w:rPr>
      </w:pPr>
      <w:r w:rsidRPr="0032190F">
        <w:rPr>
          <w:b/>
          <w:sz w:val="20"/>
          <w:szCs w:val="20"/>
          <w:lang w:val="fr-FR"/>
        </w:rPr>
        <w:t xml:space="preserve">Roche 7 </w:t>
      </w:r>
      <w:r w:rsidRPr="00441288">
        <w:rPr>
          <w:rFonts w:ascii="Symbol" w:hAnsi="Symbol"/>
          <w:b/>
          <w:sz w:val="20"/>
          <w:szCs w:val="20"/>
        </w:rPr>
        <w:t></w:t>
      </w:r>
      <w:r w:rsidRPr="0032190F">
        <w:rPr>
          <w:b/>
          <w:sz w:val="20"/>
          <w:szCs w:val="20"/>
          <w:lang w:val="fr-FR"/>
        </w:rPr>
        <w:t xml:space="preserve"> H . Zone IV . Groupe II</w:t>
      </w:r>
      <w:r w:rsidRPr="0032190F">
        <w:rPr>
          <w:sz w:val="20"/>
          <w:szCs w:val="20"/>
          <w:lang w:val="fr-FR"/>
        </w:rPr>
        <w:tab/>
      </w:r>
    </w:p>
    <w:p w14:paraId="751E50B3"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aux lignes ondulées </w:t>
      </w:r>
    </w:p>
    <w:p w14:paraId="270AE58E" w14:textId="77777777" w:rsidR="000152C6" w:rsidRPr="0032190F" w:rsidRDefault="000152C6" w:rsidP="000152C6">
      <w:pPr>
        <w:ind w:right="-136"/>
        <w:jc w:val="both"/>
        <w:rPr>
          <w:sz w:val="20"/>
          <w:szCs w:val="20"/>
          <w:lang w:val="fr-FR"/>
        </w:rPr>
      </w:pPr>
    </w:p>
    <w:p w14:paraId="68153C3E" w14:textId="77777777" w:rsidR="000152C6" w:rsidRPr="0032190F" w:rsidRDefault="000152C6" w:rsidP="000152C6">
      <w:pPr>
        <w:ind w:right="-136" w:firstLine="709"/>
        <w:jc w:val="both"/>
        <w:rPr>
          <w:i/>
          <w:sz w:val="20"/>
          <w:szCs w:val="20"/>
          <w:lang w:val="fr-FR"/>
        </w:rPr>
      </w:pPr>
      <w:r w:rsidRPr="0032190F">
        <w:rPr>
          <w:rFonts w:ascii="Times" w:hAnsi="Times"/>
          <w:i/>
          <w:sz w:val="20"/>
          <w:szCs w:val="20"/>
          <w:lang w:val="fr-FR"/>
        </w:rPr>
        <w:t>C’est une surface rectangulaire de pendage 30° ouest (0,6 m du nord au sud par 0,3 m) relativement plate et de couleur beige orangé. Sa partie supérieure est très érodée. Remarquer un réseau de fissures entourées de patine en relief de teinte verdâtre et des trous emplis de lichens. Quelques lignes ondulées sont burinées finement.</w:t>
      </w:r>
    </w:p>
    <w:p w14:paraId="11B5178E" w14:textId="77777777" w:rsidR="000152C6" w:rsidRPr="0032190F" w:rsidRDefault="000152C6" w:rsidP="000152C6">
      <w:pPr>
        <w:ind w:right="-136"/>
        <w:jc w:val="both"/>
        <w:rPr>
          <w:sz w:val="20"/>
          <w:szCs w:val="20"/>
          <w:lang w:val="fr-FR"/>
        </w:rPr>
      </w:pPr>
    </w:p>
    <w:p w14:paraId="6B554DD1" w14:textId="77777777" w:rsidR="000152C6" w:rsidRPr="0032190F" w:rsidRDefault="000152C6" w:rsidP="000152C6">
      <w:pPr>
        <w:ind w:right="-136"/>
        <w:jc w:val="both"/>
        <w:rPr>
          <w:sz w:val="20"/>
          <w:szCs w:val="20"/>
          <w:lang w:val="fr-FR"/>
        </w:rPr>
      </w:pPr>
      <w:r w:rsidRPr="0032190F">
        <w:rPr>
          <w:sz w:val="20"/>
          <w:szCs w:val="20"/>
          <w:lang w:val="fr-FR"/>
        </w:rPr>
        <w:tab/>
        <w:t>Aller à trois mètres vers le sud pour atteindre une face brun clair dirigée vers le nord.</w:t>
      </w:r>
    </w:p>
    <w:p w14:paraId="429743B6" w14:textId="77777777" w:rsidR="000152C6" w:rsidRPr="0032190F" w:rsidRDefault="000152C6" w:rsidP="000152C6">
      <w:pPr>
        <w:ind w:right="-136"/>
        <w:jc w:val="both"/>
        <w:rPr>
          <w:sz w:val="20"/>
          <w:szCs w:val="20"/>
          <w:lang w:val="fr-FR"/>
        </w:rPr>
      </w:pPr>
    </w:p>
    <w:p w14:paraId="400D6F77" w14:textId="77777777" w:rsidR="000152C6" w:rsidRPr="0032190F" w:rsidRDefault="000152C6" w:rsidP="000152C6">
      <w:pPr>
        <w:ind w:right="-136"/>
        <w:jc w:val="both"/>
        <w:rPr>
          <w:sz w:val="20"/>
          <w:szCs w:val="20"/>
          <w:lang w:val="fr-FR"/>
        </w:rPr>
      </w:pPr>
      <w:r w:rsidRPr="0032190F">
        <w:rPr>
          <w:b/>
          <w:sz w:val="20"/>
          <w:szCs w:val="20"/>
          <w:lang w:val="fr-FR"/>
        </w:rPr>
        <w:t xml:space="preserve">Roche 7 </w:t>
      </w:r>
      <w:r w:rsidRPr="00441288">
        <w:rPr>
          <w:rFonts w:ascii="Symbol" w:hAnsi="Symbol"/>
          <w:b/>
          <w:sz w:val="20"/>
          <w:szCs w:val="20"/>
        </w:rPr>
        <w:t></w:t>
      </w:r>
      <w:r w:rsidRPr="0032190F">
        <w:rPr>
          <w:b/>
          <w:sz w:val="20"/>
          <w:szCs w:val="20"/>
          <w:lang w:val="fr-FR"/>
        </w:rPr>
        <w:t xml:space="preserve"> H . Zone IV . Groupe II</w:t>
      </w:r>
      <w:r w:rsidRPr="0032190F">
        <w:rPr>
          <w:sz w:val="20"/>
          <w:szCs w:val="20"/>
          <w:lang w:val="fr-FR"/>
        </w:rPr>
        <w:tab/>
      </w:r>
    </w:p>
    <w:p w14:paraId="5E79F39B"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au réticulé schématique </w:t>
      </w:r>
    </w:p>
    <w:p w14:paraId="0783772D" w14:textId="77777777" w:rsidR="000152C6" w:rsidRPr="0032190F" w:rsidRDefault="000152C6" w:rsidP="000152C6">
      <w:pPr>
        <w:ind w:right="-136"/>
        <w:jc w:val="both"/>
        <w:rPr>
          <w:sz w:val="20"/>
          <w:szCs w:val="20"/>
          <w:lang w:val="fr-FR"/>
        </w:rPr>
      </w:pPr>
    </w:p>
    <w:p w14:paraId="597FA21C" w14:textId="77777777" w:rsidR="000152C6" w:rsidRPr="0032190F"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C’est une surface lisse de pendage 70° nord-est, limitée en bas et à droite par un décrochement épais de 10 cm, arrondi, évasé vers le haut. A gauche, la surface se termine à un décrochement vertical et en haut par une série de petits décrochements et de l’érosion. Remarquer sur cette surface plate et assez lisse un réticulé schématique.</w:t>
      </w:r>
    </w:p>
    <w:p w14:paraId="107ADED2" w14:textId="77777777" w:rsidR="000152C6" w:rsidRPr="0032190F" w:rsidRDefault="000152C6" w:rsidP="000152C6">
      <w:pPr>
        <w:ind w:right="-136" w:firstLine="709"/>
        <w:jc w:val="both"/>
        <w:rPr>
          <w:sz w:val="20"/>
          <w:szCs w:val="20"/>
          <w:lang w:val="fr-FR"/>
        </w:rPr>
      </w:pPr>
    </w:p>
    <w:p w14:paraId="54C2DF2D" w14:textId="77777777" w:rsidR="000152C6" w:rsidRPr="0032190F" w:rsidRDefault="000152C6" w:rsidP="000152C6">
      <w:pPr>
        <w:ind w:right="-136" w:firstLine="709"/>
        <w:jc w:val="both"/>
        <w:rPr>
          <w:sz w:val="20"/>
          <w:szCs w:val="20"/>
          <w:lang w:val="fr-FR"/>
        </w:rPr>
      </w:pPr>
      <w:r w:rsidRPr="0032190F">
        <w:rPr>
          <w:sz w:val="20"/>
          <w:szCs w:val="20"/>
          <w:lang w:val="fr-FR"/>
        </w:rPr>
        <w:t>Revenir jusqu’à la roche 7</w:t>
      </w:r>
      <w:r w:rsidRPr="00441288">
        <w:rPr>
          <w:rFonts w:ascii="Symbol" w:hAnsi="Symbol"/>
          <w:sz w:val="20"/>
          <w:szCs w:val="20"/>
        </w:rPr>
        <w:t></w:t>
      </w:r>
      <w:r w:rsidRPr="0032190F">
        <w:rPr>
          <w:sz w:val="20"/>
          <w:szCs w:val="20"/>
          <w:lang w:val="fr-FR"/>
        </w:rPr>
        <w:t>H et marcher cinq mètres vers le nord-ouest. Examiner la face sud d’un bloc haut de moins de un mètre. Il est constitué de pélite verte couverte de patine orange.</w:t>
      </w:r>
    </w:p>
    <w:p w14:paraId="52F8A6BA" w14:textId="77777777" w:rsidR="000152C6" w:rsidRPr="0032190F" w:rsidRDefault="000152C6" w:rsidP="000152C6">
      <w:pPr>
        <w:ind w:right="-136" w:firstLine="709"/>
        <w:jc w:val="both"/>
        <w:rPr>
          <w:sz w:val="20"/>
          <w:szCs w:val="20"/>
          <w:lang w:val="fr-FR"/>
        </w:rPr>
      </w:pPr>
    </w:p>
    <w:p w14:paraId="2820FE32" w14:textId="77777777" w:rsidR="000152C6" w:rsidRPr="0032190F" w:rsidRDefault="000152C6" w:rsidP="000152C6">
      <w:pPr>
        <w:ind w:right="-136"/>
        <w:jc w:val="both"/>
        <w:rPr>
          <w:sz w:val="20"/>
          <w:szCs w:val="20"/>
          <w:lang w:val="fr-FR"/>
        </w:rPr>
      </w:pPr>
      <w:r w:rsidRPr="0032190F">
        <w:rPr>
          <w:b/>
          <w:sz w:val="20"/>
          <w:szCs w:val="20"/>
          <w:lang w:val="fr-FR"/>
        </w:rPr>
        <w:t xml:space="preserve">Roche 7 </w:t>
      </w:r>
      <w:r w:rsidRPr="00441288">
        <w:rPr>
          <w:rFonts w:ascii="Symbol" w:hAnsi="Symbol"/>
          <w:b/>
          <w:sz w:val="20"/>
          <w:szCs w:val="20"/>
        </w:rPr>
        <w:t></w:t>
      </w:r>
      <w:r w:rsidRPr="0032190F">
        <w:rPr>
          <w:b/>
          <w:sz w:val="20"/>
          <w:szCs w:val="20"/>
          <w:lang w:val="fr-FR"/>
        </w:rPr>
        <w:t xml:space="preserve"> H . Zone IV . Groupe II</w:t>
      </w:r>
      <w:r w:rsidRPr="0032190F">
        <w:rPr>
          <w:sz w:val="20"/>
          <w:szCs w:val="20"/>
          <w:lang w:val="fr-FR"/>
        </w:rPr>
        <w:tab/>
      </w:r>
    </w:p>
    <w:p w14:paraId="14C488BA"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au quadrillage parsemé de cupules récentes </w:t>
      </w:r>
    </w:p>
    <w:p w14:paraId="52BE02C3" w14:textId="77777777" w:rsidR="000152C6" w:rsidRPr="0032190F" w:rsidRDefault="000152C6" w:rsidP="000152C6">
      <w:pPr>
        <w:ind w:right="-136"/>
        <w:jc w:val="both"/>
        <w:rPr>
          <w:sz w:val="20"/>
          <w:szCs w:val="20"/>
          <w:lang w:val="fr-FR"/>
        </w:rPr>
      </w:pPr>
    </w:p>
    <w:p w14:paraId="5E7CDFB6" w14:textId="77777777" w:rsidR="000152C6" w:rsidRPr="0032190F" w:rsidRDefault="000152C6" w:rsidP="000152C6">
      <w:pPr>
        <w:ind w:right="-136" w:firstLine="709"/>
        <w:jc w:val="both"/>
        <w:rPr>
          <w:i/>
          <w:sz w:val="20"/>
          <w:szCs w:val="20"/>
          <w:lang w:val="fr-FR"/>
        </w:rPr>
      </w:pPr>
      <w:r w:rsidRPr="0032190F">
        <w:rPr>
          <w:rFonts w:ascii="Times" w:hAnsi="Times"/>
          <w:i/>
          <w:sz w:val="20"/>
          <w:szCs w:val="20"/>
          <w:lang w:val="fr-FR"/>
        </w:rPr>
        <w:t>C’est une surface de pendage 70° sud (0,3 m par 0,3 m) de forme irrégulière, limitée dans le bas par un décrochement et en haut par de profondes et larges fissures. Un quadrillage incisé est parsemé de cupules récentes, anguleuses et grisâtres.</w:t>
      </w:r>
    </w:p>
    <w:p w14:paraId="779F2008" w14:textId="77777777" w:rsidR="000152C6" w:rsidRPr="0032190F" w:rsidRDefault="000152C6" w:rsidP="000152C6">
      <w:pPr>
        <w:ind w:right="-136"/>
        <w:jc w:val="both"/>
        <w:rPr>
          <w:sz w:val="20"/>
          <w:szCs w:val="20"/>
          <w:lang w:val="fr-FR"/>
        </w:rPr>
      </w:pPr>
    </w:p>
    <w:p w14:paraId="2E9CC7B9" w14:textId="77777777" w:rsidR="000152C6" w:rsidRPr="0032190F" w:rsidRDefault="000152C6" w:rsidP="000152C6">
      <w:pPr>
        <w:ind w:right="-136"/>
        <w:jc w:val="both"/>
        <w:rPr>
          <w:sz w:val="20"/>
          <w:szCs w:val="20"/>
          <w:lang w:val="fr-FR"/>
        </w:rPr>
      </w:pPr>
      <w:r w:rsidRPr="0032190F">
        <w:rPr>
          <w:sz w:val="20"/>
          <w:szCs w:val="20"/>
          <w:lang w:val="fr-FR"/>
        </w:rPr>
        <w:tab/>
        <w:t>Marcher cinq mètres vers le nord (direction du pic des Merveilles) pour atteindre un bloc de pélite verte, très schistosé, haut de un mètre.</w:t>
      </w:r>
    </w:p>
    <w:p w14:paraId="4FA6BE93" w14:textId="77777777" w:rsidR="000152C6" w:rsidRPr="0032190F" w:rsidRDefault="000152C6" w:rsidP="000152C6">
      <w:pPr>
        <w:ind w:right="-136"/>
        <w:jc w:val="both"/>
        <w:rPr>
          <w:sz w:val="20"/>
          <w:szCs w:val="20"/>
          <w:lang w:val="fr-FR"/>
        </w:rPr>
      </w:pPr>
    </w:p>
    <w:p w14:paraId="4AE9FA59" w14:textId="77777777" w:rsidR="000152C6" w:rsidRPr="0032190F" w:rsidRDefault="000152C6" w:rsidP="000152C6">
      <w:pPr>
        <w:ind w:right="-136"/>
        <w:jc w:val="both"/>
        <w:rPr>
          <w:sz w:val="20"/>
          <w:szCs w:val="20"/>
          <w:lang w:val="fr-FR"/>
        </w:rPr>
      </w:pPr>
      <w:r w:rsidRPr="0032190F">
        <w:rPr>
          <w:b/>
          <w:sz w:val="20"/>
          <w:szCs w:val="20"/>
          <w:lang w:val="fr-FR"/>
        </w:rPr>
        <w:t xml:space="preserve">Roche 7 </w:t>
      </w:r>
      <w:r w:rsidRPr="00441288">
        <w:rPr>
          <w:rFonts w:ascii="Symbol" w:hAnsi="Symbol"/>
          <w:b/>
          <w:sz w:val="20"/>
          <w:szCs w:val="20"/>
        </w:rPr>
        <w:t></w:t>
      </w:r>
      <w:r w:rsidRPr="0032190F">
        <w:rPr>
          <w:b/>
          <w:sz w:val="20"/>
          <w:szCs w:val="20"/>
          <w:lang w:val="fr-FR"/>
        </w:rPr>
        <w:t xml:space="preserve"> H . Zone IV . Groupe II</w:t>
      </w:r>
      <w:r w:rsidRPr="0032190F">
        <w:rPr>
          <w:sz w:val="20"/>
          <w:szCs w:val="20"/>
          <w:lang w:val="fr-FR"/>
        </w:rPr>
        <w:tab/>
      </w:r>
    </w:p>
    <w:p w14:paraId="0D360638"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du binoclard </w:t>
      </w:r>
    </w:p>
    <w:p w14:paraId="6C995CAC" w14:textId="77777777" w:rsidR="000152C6" w:rsidRPr="0032190F" w:rsidRDefault="000152C6" w:rsidP="000152C6">
      <w:pPr>
        <w:rPr>
          <w:rFonts w:ascii="Times" w:hAnsi="Times"/>
          <w:sz w:val="20"/>
          <w:szCs w:val="20"/>
          <w:lang w:val="fr-FR"/>
        </w:rPr>
      </w:pPr>
    </w:p>
    <w:p w14:paraId="52851384" w14:textId="77777777" w:rsidR="000152C6" w:rsidRPr="0032190F" w:rsidRDefault="000152C6" w:rsidP="000152C6">
      <w:pPr>
        <w:ind w:right="-136" w:firstLine="709"/>
        <w:jc w:val="both"/>
        <w:rPr>
          <w:i/>
          <w:sz w:val="20"/>
          <w:szCs w:val="20"/>
          <w:lang w:val="fr-FR"/>
        </w:rPr>
      </w:pPr>
      <w:r w:rsidRPr="0032190F">
        <w:rPr>
          <w:i/>
          <w:sz w:val="20"/>
          <w:szCs w:val="20"/>
          <w:lang w:val="fr-FR"/>
        </w:rPr>
        <w:t>Examiner sa face supérieure légèrement creusée (1,3 m par 1,3 m) caractérisée à l’ouest par une fissure rectiligne nord – sud large et profonde. Au centre et au sud-est l’érosion provoque des encoches rouillées. Entre ces surfaces abîmées un espace patiné présente une tête avec des lunettes.</w:t>
      </w:r>
    </w:p>
    <w:p w14:paraId="564A917C" w14:textId="77777777" w:rsidR="000152C6" w:rsidRPr="0032190F" w:rsidRDefault="000152C6" w:rsidP="000152C6">
      <w:pPr>
        <w:ind w:right="-136" w:firstLine="709"/>
        <w:jc w:val="both"/>
        <w:rPr>
          <w:rFonts w:ascii="Times" w:hAnsi="Times"/>
          <w:sz w:val="20"/>
          <w:szCs w:val="20"/>
          <w:lang w:val="fr-FR"/>
        </w:rPr>
      </w:pPr>
    </w:p>
    <w:p w14:paraId="05BC166C" w14:textId="77777777" w:rsidR="000152C6" w:rsidRPr="0032190F" w:rsidRDefault="000152C6" w:rsidP="000152C6">
      <w:pPr>
        <w:ind w:right="-136" w:firstLine="709"/>
        <w:jc w:val="both"/>
        <w:rPr>
          <w:sz w:val="20"/>
          <w:szCs w:val="20"/>
          <w:lang w:val="fr-FR"/>
        </w:rPr>
      </w:pPr>
      <w:r w:rsidRPr="0032190F">
        <w:rPr>
          <w:sz w:val="20"/>
          <w:szCs w:val="20"/>
          <w:lang w:val="fr-FR"/>
        </w:rPr>
        <w:t>Retourner jusqu’à la roche R7</w:t>
      </w:r>
      <w:r w:rsidRPr="00441288">
        <w:rPr>
          <w:rFonts w:ascii="Symbol" w:hAnsi="Symbol"/>
          <w:sz w:val="20"/>
          <w:szCs w:val="20"/>
        </w:rPr>
        <w:t></w:t>
      </w:r>
      <w:r w:rsidRPr="00441288">
        <w:rPr>
          <w:rFonts w:ascii="Symbol" w:hAnsi="Symbol"/>
          <w:sz w:val="20"/>
          <w:szCs w:val="20"/>
        </w:rPr>
        <w:t></w:t>
      </w:r>
      <w:r w:rsidRPr="00441288">
        <w:rPr>
          <w:rFonts w:ascii="Symbol" w:hAnsi="Symbol"/>
          <w:sz w:val="20"/>
          <w:szCs w:val="20"/>
        </w:rPr>
        <w:t></w:t>
      </w:r>
      <w:r w:rsidRPr="0032190F">
        <w:rPr>
          <w:sz w:val="20"/>
          <w:szCs w:val="20"/>
          <w:lang w:val="fr-FR"/>
        </w:rPr>
        <w:t>haut de la p.</w:t>
      </w:r>
      <w:r w:rsidRPr="00441288">
        <w:rPr>
          <w:rFonts w:ascii="Symbol" w:hAnsi="Symbol"/>
          <w:sz w:val="20"/>
          <w:szCs w:val="20"/>
        </w:rPr>
        <w:t></w:t>
      </w:r>
      <w:r w:rsidRPr="00441288">
        <w:rPr>
          <w:rFonts w:ascii="Symbol" w:hAnsi="Symbol"/>
          <w:sz w:val="20"/>
          <w:szCs w:val="20"/>
        </w:rPr>
        <w:t></w:t>
      </w:r>
      <w:r w:rsidRPr="00441288">
        <w:rPr>
          <w:rFonts w:ascii="Symbol" w:hAnsi="Symbol"/>
          <w:sz w:val="20"/>
          <w:szCs w:val="20"/>
        </w:rPr>
        <w:t></w:t>
      </w:r>
      <w:r w:rsidRPr="00441288">
        <w:rPr>
          <w:rFonts w:ascii="Symbol" w:hAnsi="Symbol"/>
          <w:sz w:val="20"/>
          <w:szCs w:val="20"/>
        </w:rPr>
        <w:t></w:t>
      </w:r>
      <w:r w:rsidRPr="0032190F">
        <w:rPr>
          <w:sz w:val="20"/>
          <w:szCs w:val="20"/>
          <w:lang w:val="fr-FR"/>
        </w:rPr>
        <w:t>et aller vers l’est jusqu’à un affleurement dont le dessus plat est partiellement couvert de quartz. Se rapprocher ensuite de la paroi verticale ouest et de blocs éboulés sur le premier étage du mamelon. La roche 8A se trouve à environ seize mètres et les roches 8A, 7A (la roche cherchée) et le bloc plat couvert de quartz sont alignés</w:t>
      </w:r>
    </w:p>
    <w:p w14:paraId="1BB4CE94" w14:textId="77777777" w:rsidR="000152C6" w:rsidRPr="0032190F" w:rsidRDefault="000152C6" w:rsidP="000152C6">
      <w:pPr>
        <w:ind w:right="-136"/>
        <w:jc w:val="both"/>
        <w:rPr>
          <w:sz w:val="20"/>
          <w:szCs w:val="20"/>
          <w:lang w:val="fr-FR"/>
        </w:rPr>
      </w:pPr>
    </w:p>
    <w:p w14:paraId="0265D717" w14:textId="77777777" w:rsidR="000152C6" w:rsidRPr="0032190F" w:rsidRDefault="000152C6" w:rsidP="000152C6">
      <w:pPr>
        <w:ind w:right="-136"/>
        <w:jc w:val="both"/>
        <w:rPr>
          <w:sz w:val="20"/>
          <w:szCs w:val="20"/>
          <w:lang w:val="fr-FR"/>
        </w:rPr>
      </w:pPr>
      <w:r w:rsidRPr="0032190F">
        <w:rPr>
          <w:b/>
          <w:sz w:val="20"/>
          <w:szCs w:val="20"/>
          <w:lang w:val="fr-FR"/>
        </w:rPr>
        <w:t>Roche 7 A . Zone IV Groupe II</w:t>
      </w:r>
      <w:r w:rsidRPr="0032190F">
        <w:rPr>
          <w:sz w:val="20"/>
          <w:szCs w:val="20"/>
          <w:lang w:val="fr-FR"/>
        </w:rPr>
        <w:tab/>
      </w:r>
      <w:r w:rsidRPr="0032190F">
        <w:rPr>
          <w:sz w:val="20"/>
          <w:szCs w:val="20"/>
          <w:lang w:val="fr-FR"/>
        </w:rPr>
        <w:tab/>
      </w:r>
      <w:r w:rsidRPr="0032190F">
        <w:rPr>
          <w:sz w:val="20"/>
          <w:szCs w:val="20"/>
          <w:lang w:val="fr-FR"/>
        </w:rPr>
        <w:tab/>
      </w:r>
      <w:r w:rsidRPr="0032190F">
        <w:rPr>
          <w:b/>
          <w:sz w:val="20"/>
          <w:szCs w:val="20"/>
          <w:lang w:val="fr-FR"/>
        </w:rPr>
        <w:t>Histo</w:t>
      </w:r>
    </w:p>
    <w:p w14:paraId="17F9403C"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du poignard à large lame</w:t>
      </w:r>
    </w:p>
    <w:p w14:paraId="5021FE16" w14:textId="77777777" w:rsidR="000152C6" w:rsidRPr="0032190F" w:rsidRDefault="000152C6" w:rsidP="000152C6">
      <w:pPr>
        <w:ind w:right="-136"/>
        <w:jc w:val="both"/>
        <w:rPr>
          <w:sz w:val="20"/>
          <w:szCs w:val="20"/>
          <w:lang w:val="fr-FR"/>
        </w:rPr>
      </w:pPr>
    </w:p>
    <w:p w14:paraId="431D7CFD"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C'est un bloc de grès très fin gris verdâtre, incrusté au flanc de la pente. Sa face supérieure (1,0 par </w:t>
      </w:r>
      <w:r w:rsidRPr="0032190F">
        <w:rPr>
          <w:i/>
          <w:sz w:val="20"/>
          <w:szCs w:val="20"/>
          <w:lang w:val="fr-FR"/>
        </w:rPr>
        <w:br/>
        <w:t xml:space="preserve">0,4 m du nord au sud), de pendage 20° nord, plate et assez lisse entre des décrochements, est patinée en brun clair. Sur la partie ouest est inscrit le C et, plus bas, le numéro accompagné d’une flèche vers le nord-ouest et du chiffre 12. Sur la partie centrale en décrochement se trouve un poignard à lame plus ou moins triangulaire </w:t>
      </w:r>
      <w:r w:rsidRPr="0032190F">
        <w:rPr>
          <w:sz w:val="16"/>
          <w:szCs w:val="16"/>
          <w:lang w:val="fr-FR"/>
        </w:rPr>
        <w:t>(ph.1),</w:t>
      </w:r>
      <w:r w:rsidRPr="0032190F">
        <w:rPr>
          <w:i/>
          <w:sz w:val="20"/>
          <w:szCs w:val="20"/>
          <w:lang w:val="fr-FR"/>
        </w:rPr>
        <w:t xml:space="preserve"> large, à base débordante et pointe inachevée ou tronquée, à manche rectangulaire. La gravure présente de nombreuses bavures. Remarquer aussi un quadrillage historique.</w:t>
      </w:r>
    </w:p>
    <w:p w14:paraId="5D50DE6F" w14:textId="77777777" w:rsidR="000152C6" w:rsidRPr="0032190F" w:rsidRDefault="000152C6" w:rsidP="000152C6">
      <w:pPr>
        <w:ind w:right="-136"/>
        <w:jc w:val="both"/>
        <w:rPr>
          <w:sz w:val="16"/>
          <w:szCs w:val="16"/>
          <w:lang w:val="fr-FR"/>
        </w:rPr>
      </w:pPr>
      <w:r w:rsidRPr="0032190F">
        <w:rPr>
          <w:sz w:val="16"/>
          <w:szCs w:val="16"/>
          <w:lang w:val="fr-FR"/>
        </w:rPr>
        <w:t>Photos 1970 : Roche dans site, Roche + C + n°, ph. gravure</w:t>
      </w:r>
    </w:p>
    <w:p w14:paraId="02723114" w14:textId="77777777" w:rsidR="000152C6" w:rsidRPr="0032190F" w:rsidRDefault="000152C6" w:rsidP="000152C6">
      <w:pPr>
        <w:ind w:right="-136"/>
        <w:jc w:val="both"/>
        <w:rPr>
          <w:sz w:val="20"/>
          <w:szCs w:val="20"/>
          <w:lang w:val="fr-FR"/>
        </w:rPr>
      </w:pPr>
    </w:p>
    <w:p w14:paraId="71D17D31" w14:textId="77777777" w:rsidR="000152C6" w:rsidRPr="0032190F" w:rsidRDefault="000152C6" w:rsidP="000152C6">
      <w:pPr>
        <w:ind w:right="-136"/>
        <w:jc w:val="both"/>
        <w:rPr>
          <w:sz w:val="20"/>
          <w:szCs w:val="20"/>
          <w:lang w:val="fr-FR"/>
        </w:rPr>
      </w:pPr>
      <w:r w:rsidRPr="0032190F">
        <w:rPr>
          <w:sz w:val="20"/>
          <w:szCs w:val="20"/>
          <w:lang w:val="fr-FR"/>
        </w:rPr>
        <w:tab/>
        <w:t>Continuer vers le sud-est, longer par l’est un grand bloc érodé et examiner une roche basse et plate qui lui fait suite au sud. Dans son prolongement au sud se trouve un deuxième bloc érodé, mais plus haut.</w:t>
      </w:r>
    </w:p>
    <w:p w14:paraId="0CBCB219" w14:textId="77777777" w:rsidR="000152C6" w:rsidRPr="0032190F" w:rsidRDefault="000152C6" w:rsidP="000152C6">
      <w:pPr>
        <w:ind w:right="-136"/>
        <w:jc w:val="both"/>
        <w:rPr>
          <w:sz w:val="20"/>
          <w:szCs w:val="20"/>
          <w:lang w:val="fr-FR"/>
        </w:rPr>
      </w:pPr>
    </w:p>
    <w:p w14:paraId="3E0925D9" w14:textId="77777777" w:rsidR="000152C6" w:rsidRPr="0032190F" w:rsidRDefault="000152C6" w:rsidP="000152C6">
      <w:pPr>
        <w:ind w:right="-136"/>
        <w:jc w:val="both"/>
        <w:rPr>
          <w:sz w:val="20"/>
          <w:szCs w:val="20"/>
          <w:lang w:val="fr-FR"/>
        </w:rPr>
      </w:pPr>
      <w:r w:rsidRPr="0032190F">
        <w:rPr>
          <w:b/>
          <w:sz w:val="20"/>
          <w:szCs w:val="20"/>
          <w:lang w:val="fr-FR"/>
        </w:rPr>
        <w:t xml:space="preserve">Roche 7 </w:t>
      </w:r>
      <w:r w:rsidRPr="00441288">
        <w:rPr>
          <w:rFonts w:ascii="Symbol" w:hAnsi="Symbol"/>
          <w:b/>
          <w:sz w:val="20"/>
          <w:szCs w:val="20"/>
        </w:rPr>
        <w:t></w:t>
      </w:r>
      <w:r w:rsidRPr="0032190F">
        <w:rPr>
          <w:b/>
          <w:sz w:val="20"/>
          <w:szCs w:val="20"/>
          <w:lang w:val="fr-FR"/>
        </w:rPr>
        <w:t xml:space="preserve"> . Zone IV . Groupe II</w:t>
      </w:r>
      <w:r w:rsidRPr="0032190F">
        <w:rPr>
          <w:sz w:val="20"/>
          <w:szCs w:val="20"/>
          <w:lang w:val="fr-FR"/>
        </w:rPr>
        <w:tab/>
      </w:r>
      <w:r w:rsidRPr="0032190F">
        <w:rPr>
          <w:sz w:val="20"/>
          <w:szCs w:val="20"/>
          <w:lang w:val="fr-FR"/>
        </w:rPr>
        <w:tab/>
      </w:r>
      <w:r w:rsidRPr="0032190F">
        <w:rPr>
          <w:sz w:val="20"/>
          <w:szCs w:val="20"/>
          <w:lang w:val="fr-FR"/>
        </w:rPr>
        <w:tab/>
      </w:r>
      <w:r w:rsidRPr="0032190F">
        <w:rPr>
          <w:sz w:val="20"/>
          <w:szCs w:val="20"/>
          <w:lang w:val="fr-FR"/>
        </w:rPr>
        <w:tab/>
      </w:r>
      <w:r w:rsidRPr="0032190F">
        <w:rPr>
          <w:b/>
          <w:sz w:val="20"/>
          <w:szCs w:val="20"/>
          <w:lang w:val="fr-FR"/>
        </w:rPr>
        <w:t>Douteux</w:t>
      </w:r>
    </w:p>
    <w:p w14:paraId="7FFDDB95"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des grandes cupules parmi les éclats</w:t>
      </w:r>
    </w:p>
    <w:p w14:paraId="48DDD698" w14:textId="77777777" w:rsidR="000152C6" w:rsidRPr="0032190F" w:rsidRDefault="000152C6" w:rsidP="000152C6">
      <w:pPr>
        <w:ind w:right="-136"/>
        <w:jc w:val="both"/>
        <w:rPr>
          <w:sz w:val="20"/>
          <w:szCs w:val="20"/>
          <w:lang w:val="fr-FR"/>
        </w:rPr>
      </w:pPr>
    </w:p>
    <w:p w14:paraId="017E5B9D" w14:textId="77777777" w:rsidR="000152C6" w:rsidRPr="0032190F" w:rsidRDefault="000152C6" w:rsidP="000152C6">
      <w:pPr>
        <w:ind w:right="-136"/>
        <w:jc w:val="both"/>
        <w:rPr>
          <w:i/>
          <w:sz w:val="20"/>
          <w:szCs w:val="20"/>
          <w:lang w:val="fr-FR"/>
        </w:rPr>
      </w:pPr>
      <w:r w:rsidRPr="0032190F">
        <w:rPr>
          <w:i/>
          <w:sz w:val="20"/>
          <w:szCs w:val="20"/>
          <w:lang w:val="fr-FR"/>
        </w:rPr>
        <w:tab/>
        <w:t>La face supérieure horizontale (3,0 m par 2,5 m du nord au sud) éclatée, faillée porte des lichens jaunes. Quelques grandes cupules, plus ou moins patinées, y sont réparties. Elles pourraient être récentes.</w:t>
      </w:r>
    </w:p>
    <w:p w14:paraId="678D5A11" w14:textId="77777777" w:rsidR="000152C6" w:rsidRPr="0032190F" w:rsidRDefault="000152C6" w:rsidP="000152C6">
      <w:pPr>
        <w:ind w:right="-136"/>
        <w:jc w:val="both"/>
        <w:rPr>
          <w:sz w:val="20"/>
          <w:szCs w:val="20"/>
          <w:lang w:val="fr-FR"/>
        </w:rPr>
      </w:pPr>
    </w:p>
    <w:p w14:paraId="34C53BAF" w14:textId="77777777" w:rsidR="000152C6" w:rsidRPr="0032190F" w:rsidRDefault="000152C6" w:rsidP="000152C6">
      <w:pPr>
        <w:ind w:right="-136"/>
        <w:jc w:val="both"/>
        <w:rPr>
          <w:sz w:val="20"/>
          <w:szCs w:val="20"/>
          <w:lang w:val="fr-FR"/>
        </w:rPr>
      </w:pPr>
      <w:r w:rsidRPr="0032190F">
        <w:rPr>
          <w:sz w:val="20"/>
          <w:szCs w:val="20"/>
          <w:lang w:val="fr-FR"/>
        </w:rPr>
        <w:tab/>
        <w:t>Aller à deux mètres au nord-est pour trouver une dalle de pélite violette, allongée du nord-est au sud-ouest.</w:t>
      </w:r>
    </w:p>
    <w:p w14:paraId="0D8F7109" w14:textId="77777777" w:rsidR="000152C6" w:rsidRPr="0032190F" w:rsidRDefault="000152C6" w:rsidP="000152C6">
      <w:pPr>
        <w:ind w:right="-136"/>
        <w:jc w:val="both"/>
        <w:rPr>
          <w:sz w:val="20"/>
          <w:szCs w:val="20"/>
          <w:lang w:val="fr-FR"/>
        </w:rPr>
      </w:pPr>
    </w:p>
    <w:p w14:paraId="52F00C2F" w14:textId="77777777" w:rsidR="000152C6" w:rsidRPr="0032190F" w:rsidRDefault="000152C6" w:rsidP="000152C6">
      <w:pPr>
        <w:ind w:right="-136"/>
        <w:jc w:val="both"/>
        <w:rPr>
          <w:sz w:val="20"/>
          <w:szCs w:val="20"/>
          <w:lang w:val="fr-FR"/>
        </w:rPr>
      </w:pPr>
      <w:r w:rsidRPr="0032190F">
        <w:rPr>
          <w:b/>
          <w:sz w:val="20"/>
          <w:szCs w:val="20"/>
          <w:lang w:val="fr-FR"/>
        </w:rPr>
        <w:t xml:space="preserve">Roche 7 </w:t>
      </w:r>
      <w:r w:rsidRPr="00441288">
        <w:rPr>
          <w:rFonts w:ascii="Symbol" w:hAnsi="Symbol"/>
          <w:b/>
          <w:sz w:val="20"/>
          <w:szCs w:val="20"/>
        </w:rPr>
        <w:t></w:t>
      </w:r>
      <w:r w:rsidRPr="0032190F">
        <w:rPr>
          <w:b/>
          <w:sz w:val="20"/>
          <w:szCs w:val="20"/>
          <w:lang w:val="fr-FR"/>
        </w:rPr>
        <w:t xml:space="preserve"> ou </w:t>
      </w:r>
      <w:r w:rsidRPr="00441288">
        <w:rPr>
          <w:rFonts w:ascii="Symbol" w:hAnsi="Symbol"/>
          <w:b/>
          <w:sz w:val="20"/>
          <w:szCs w:val="20"/>
        </w:rPr>
        <w:t></w:t>
      </w:r>
      <w:r w:rsidRPr="00441288">
        <w:rPr>
          <w:rFonts w:ascii="Symbol" w:hAnsi="Symbol"/>
          <w:b/>
          <w:sz w:val="20"/>
          <w:szCs w:val="20"/>
        </w:rPr>
        <w:t></w:t>
      </w:r>
      <w:r w:rsidRPr="0032190F">
        <w:rPr>
          <w:b/>
          <w:sz w:val="20"/>
          <w:szCs w:val="20"/>
          <w:lang w:val="fr-FR"/>
        </w:rPr>
        <w:t>H??? . Zone IV . Groupe II</w:t>
      </w:r>
      <w:r w:rsidRPr="0032190F">
        <w:rPr>
          <w:sz w:val="20"/>
          <w:szCs w:val="20"/>
          <w:lang w:val="fr-FR"/>
        </w:rPr>
        <w:tab/>
      </w:r>
      <w:r w:rsidRPr="0032190F">
        <w:rPr>
          <w:sz w:val="20"/>
          <w:szCs w:val="20"/>
          <w:lang w:val="fr-FR"/>
        </w:rPr>
        <w:tab/>
      </w:r>
      <w:r w:rsidRPr="0032190F">
        <w:rPr>
          <w:b/>
          <w:sz w:val="20"/>
          <w:szCs w:val="20"/>
          <w:lang w:val="fr-FR"/>
        </w:rPr>
        <w:t>Cupules ??</w:t>
      </w:r>
    </w:p>
    <w:p w14:paraId="5E103D77"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de la mitraillette </w:t>
      </w:r>
    </w:p>
    <w:p w14:paraId="3012E8A1" w14:textId="77777777" w:rsidR="000152C6" w:rsidRPr="0032190F" w:rsidRDefault="000152C6" w:rsidP="000152C6">
      <w:pPr>
        <w:rPr>
          <w:rFonts w:ascii="Times" w:hAnsi="Times"/>
          <w:sz w:val="20"/>
          <w:szCs w:val="20"/>
          <w:lang w:val="fr-FR"/>
        </w:rPr>
      </w:pPr>
    </w:p>
    <w:p w14:paraId="60733FA1" w14:textId="77777777" w:rsidR="000152C6" w:rsidRPr="0032190F" w:rsidRDefault="000152C6" w:rsidP="000152C6">
      <w:pPr>
        <w:ind w:right="-136" w:firstLine="709"/>
        <w:jc w:val="both"/>
        <w:rPr>
          <w:i/>
          <w:sz w:val="20"/>
          <w:szCs w:val="20"/>
          <w:lang w:val="fr-FR"/>
        </w:rPr>
      </w:pPr>
      <w:r w:rsidRPr="0032190F">
        <w:rPr>
          <w:i/>
          <w:sz w:val="20"/>
          <w:szCs w:val="20"/>
          <w:lang w:val="fr-FR"/>
        </w:rPr>
        <w:lastRenderedPageBreak/>
        <w:t xml:space="preserve">Examiner sa face de pendage 45° sud-est (0,8 m par 0,4 m) caractérisée par sa patine très lisse, brun clair et un trou rond près de l’arête supérieure. De </w:t>
      </w:r>
      <w:r w:rsidRPr="0032190F">
        <w:rPr>
          <w:b/>
          <w:i/>
          <w:sz w:val="20"/>
          <w:szCs w:val="20"/>
          <w:lang w:val="fr-FR"/>
        </w:rPr>
        <w:t>nombreuses cupules sont éparses</w:t>
      </w:r>
      <w:r w:rsidRPr="0032190F">
        <w:rPr>
          <w:i/>
          <w:sz w:val="20"/>
          <w:szCs w:val="20"/>
          <w:lang w:val="fr-FR"/>
        </w:rPr>
        <w:t xml:space="preserve"> sur toute la surface. Un quadrillage et une mitraillette y sont dessinés. L’inscription Jo la Mitraille y est tracée (Jo est écrit sous le trou).</w:t>
      </w:r>
    </w:p>
    <w:p w14:paraId="405CE6D8" w14:textId="77777777" w:rsidR="000152C6" w:rsidRPr="0032190F" w:rsidRDefault="000152C6" w:rsidP="000152C6">
      <w:pPr>
        <w:ind w:right="-136" w:firstLine="709"/>
        <w:jc w:val="both"/>
        <w:rPr>
          <w:sz w:val="20"/>
          <w:szCs w:val="20"/>
          <w:lang w:val="fr-FR"/>
        </w:rPr>
      </w:pPr>
    </w:p>
    <w:p w14:paraId="4710C0C3" w14:textId="77777777" w:rsidR="000152C6" w:rsidRPr="0032190F" w:rsidRDefault="000152C6" w:rsidP="000152C6">
      <w:pPr>
        <w:ind w:right="-136" w:firstLine="709"/>
        <w:jc w:val="both"/>
        <w:rPr>
          <w:sz w:val="20"/>
          <w:szCs w:val="20"/>
          <w:lang w:val="fr-FR"/>
        </w:rPr>
      </w:pPr>
      <w:r w:rsidRPr="0032190F">
        <w:rPr>
          <w:sz w:val="20"/>
          <w:szCs w:val="20"/>
          <w:lang w:val="fr-FR"/>
        </w:rPr>
        <w:t>Revenir jusqu’à la roche 7 A et marcher à peine dix mètres vers le nord en longeant le pied de la paroi verticale ouest jusqu’à un gros bloc orange dont le côté sud-est présente de nombreuses faces en décrochement.</w:t>
      </w:r>
    </w:p>
    <w:p w14:paraId="68BFDFF0" w14:textId="77777777" w:rsidR="000152C6" w:rsidRPr="0032190F" w:rsidRDefault="000152C6" w:rsidP="000152C6">
      <w:pPr>
        <w:ind w:right="-136"/>
        <w:jc w:val="both"/>
        <w:rPr>
          <w:sz w:val="20"/>
          <w:szCs w:val="20"/>
          <w:lang w:val="fr-FR"/>
        </w:rPr>
      </w:pPr>
    </w:p>
    <w:p w14:paraId="23FEF7FE" w14:textId="77777777" w:rsidR="000152C6" w:rsidRPr="0032190F" w:rsidRDefault="000152C6" w:rsidP="000152C6">
      <w:pPr>
        <w:ind w:right="-136"/>
        <w:jc w:val="both"/>
        <w:rPr>
          <w:sz w:val="20"/>
          <w:szCs w:val="20"/>
          <w:lang w:val="fr-FR"/>
        </w:rPr>
      </w:pPr>
      <w:r w:rsidRPr="0032190F">
        <w:rPr>
          <w:b/>
          <w:sz w:val="20"/>
          <w:szCs w:val="20"/>
          <w:lang w:val="fr-FR"/>
        </w:rPr>
        <w:t>Roche 7 B . Zone IV . Groupe II</w:t>
      </w:r>
      <w:r w:rsidRPr="0032190F">
        <w:rPr>
          <w:sz w:val="20"/>
          <w:szCs w:val="20"/>
          <w:lang w:val="fr-FR"/>
        </w:rPr>
        <w:tab/>
      </w:r>
      <w:r w:rsidRPr="0032190F">
        <w:rPr>
          <w:sz w:val="20"/>
          <w:szCs w:val="20"/>
          <w:lang w:val="fr-FR"/>
        </w:rPr>
        <w:tab/>
      </w:r>
      <w:r w:rsidRPr="0032190F">
        <w:rPr>
          <w:sz w:val="20"/>
          <w:szCs w:val="20"/>
          <w:lang w:val="fr-FR"/>
        </w:rPr>
        <w:tab/>
      </w:r>
      <w:r w:rsidRPr="0032190F">
        <w:rPr>
          <w:b/>
          <w:sz w:val="20"/>
          <w:szCs w:val="20"/>
          <w:lang w:val="fr-FR"/>
        </w:rPr>
        <w:t>Histo</w:t>
      </w:r>
    </w:p>
    <w:p w14:paraId="077CA424"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aux trois faces</w:t>
      </w:r>
    </w:p>
    <w:p w14:paraId="53B1BCE3" w14:textId="77777777" w:rsidR="000152C6" w:rsidRPr="0032190F" w:rsidRDefault="000152C6" w:rsidP="000152C6">
      <w:pPr>
        <w:ind w:right="-136"/>
        <w:jc w:val="both"/>
        <w:rPr>
          <w:sz w:val="20"/>
          <w:szCs w:val="20"/>
          <w:lang w:val="fr-FR"/>
        </w:rPr>
      </w:pPr>
    </w:p>
    <w:p w14:paraId="64A83910"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C’est une roche de pélite verte couverte de patine orange clair La </w:t>
      </w:r>
      <w:r w:rsidRPr="0032190F">
        <w:rPr>
          <w:b/>
          <w:i/>
          <w:sz w:val="20"/>
          <w:szCs w:val="20"/>
          <w:lang w:val="fr-FR"/>
        </w:rPr>
        <w:t>face a</w:t>
      </w:r>
      <w:r w:rsidRPr="0032190F">
        <w:rPr>
          <w:i/>
          <w:sz w:val="20"/>
          <w:szCs w:val="20"/>
          <w:lang w:val="fr-FR"/>
        </w:rPr>
        <w:t>, de pendage 60° sud est cisaillée par 2 fissures nord – sud rectilignes et porte une plage de grandes cupules éparses, profondes et non patinées.</w:t>
      </w:r>
    </w:p>
    <w:p w14:paraId="24A20A88" w14:textId="77777777" w:rsidR="000152C6" w:rsidRPr="0032190F" w:rsidRDefault="000152C6" w:rsidP="000152C6">
      <w:pPr>
        <w:ind w:right="-136"/>
        <w:jc w:val="both"/>
        <w:rPr>
          <w:i/>
          <w:sz w:val="20"/>
          <w:szCs w:val="20"/>
          <w:lang w:val="fr-FR"/>
        </w:rPr>
      </w:pPr>
      <w:r w:rsidRPr="0032190F">
        <w:rPr>
          <w:i/>
          <w:sz w:val="20"/>
          <w:szCs w:val="20"/>
          <w:lang w:val="fr-FR"/>
        </w:rPr>
        <w:tab/>
        <w:t xml:space="preserve">Le dessus de la roche, à 1,5 m du sol, </w:t>
      </w:r>
      <w:r w:rsidRPr="0032190F">
        <w:rPr>
          <w:b/>
          <w:i/>
          <w:sz w:val="20"/>
          <w:szCs w:val="20"/>
          <w:lang w:val="fr-FR"/>
        </w:rPr>
        <w:t>face b</w:t>
      </w:r>
      <w:r w:rsidRPr="0032190F">
        <w:rPr>
          <w:i/>
          <w:sz w:val="20"/>
          <w:szCs w:val="20"/>
          <w:lang w:val="fr-FR"/>
        </w:rPr>
        <w:t xml:space="preserve">, (2,0 m par 0,9 mètres, pendage 15° est) est assez plat. Près d'un trou profond situé sur le bord nord se trouve un corniforme à cornes sinueuses dissymétriques, piqueté assez finement et régulièrement </w:t>
      </w:r>
      <w:r w:rsidRPr="0032190F">
        <w:rPr>
          <w:sz w:val="16"/>
          <w:szCs w:val="16"/>
          <w:lang w:val="fr-FR"/>
        </w:rPr>
        <w:t>(ph.1).</w:t>
      </w:r>
      <w:r w:rsidRPr="0032190F">
        <w:rPr>
          <w:i/>
          <w:sz w:val="20"/>
          <w:szCs w:val="20"/>
          <w:lang w:val="fr-FR"/>
        </w:rPr>
        <w:t xml:space="preserve"> Le C est inscrit à un mètre au nord-est, sous un décrochement</w:t>
      </w:r>
    </w:p>
    <w:p w14:paraId="777AD693" w14:textId="77777777" w:rsidR="000152C6" w:rsidRPr="0032190F" w:rsidRDefault="000152C6" w:rsidP="000152C6">
      <w:pPr>
        <w:ind w:right="-136"/>
        <w:jc w:val="both"/>
        <w:rPr>
          <w:i/>
          <w:sz w:val="20"/>
          <w:szCs w:val="20"/>
          <w:lang w:val="fr-FR"/>
        </w:rPr>
      </w:pPr>
      <w:r w:rsidRPr="0032190F">
        <w:rPr>
          <w:i/>
          <w:sz w:val="20"/>
          <w:szCs w:val="20"/>
          <w:lang w:val="fr-FR"/>
        </w:rPr>
        <w:t>Le numéro ZIV-GII-R7B, accompagné d’une flèche vers l’ouest, est écrit plus bas, au centre d’une face triangulaire peu plate, de pendage 30° est-sud-est. Cette face est à peu près au centre de la roche.</w:t>
      </w:r>
    </w:p>
    <w:p w14:paraId="3E86B712" w14:textId="77777777" w:rsidR="000152C6" w:rsidRPr="0032190F" w:rsidRDefault="000152C6" w:rsidP="000152C6">
      <w:pPr>
        <w:ind w:right="-136"/>
        <w:jc w:val="both"/>
        <w:rPr>
          <w:i/>
          <w:sz w:val="20"/>
          <w:szCs w:val="20"/>
          <w:lang w:val="fr-FR"/>
        </w:rPr>
      </w:pPr>
      <w:r w:rsidRPr="0032190F">
        <w:rPr>
          <w:i/>
          <w:sz w:val="20"/>
          <w:szCs w:val="20"/>
          <w:lang w:val="fr-FR"/>
        </w:rPr>
        <w:t>Les gravures historiques consistent en dessins schématiques et en textes incompréhensibles dont seules certaines dates sont à peu près claires (18??, 1870, 1780, 1851, dessin et texte de 1877, 1818, 1819, 1891).</w:t>
      </w:r>
    </w:p>
    <w:p w14:paraId="5129F625" w14:textId="77777777" w:rsidR="000152C6" w:rsidRPr="0032190F" w:rsidRDefault="000152C6" w:rsidP="000152C6">
      <w:pPr>
        <w:ind w:right="-136"/>
        <w:jc w:val="both"/>
        <w:rPr>
          <w:sz w:val="16"/>
          <w:szCs w:val="16"/>
          <w:lang w:val="fr-FR"/>
        </w:rPr>
      </w:pPr>
      <w:r w:rsidRPr="0032190F">
        <w:rPr>
          <w:sz w:val="16"/>
          <w:szCs w:val="16"/>
          <w:lang w:val="fr-FR"/>
        </w:rPr>
        <w:t>Photos date ? : Roche dans site, Roche, 1 ph. cornu + plage</w:t>
      </w:r>
    </w:p>
    <w:p w14:paraId="51D4C3A8" w14:textId="77777777" w:rsidR="000152C6" w:rsidRPr="0032190F" w:rsidRDefault="000152C6" w:rsidP="000152C6">
      <w:pPr>
        <w:ind w:right="-136"/>
        <w:jc w:val="both"/>
        <w:rPr>
          <w:sz w:val="20"/>
          <w:szCs w:val="20"/>
          <w:lang w:val="fr-FR"/>
        </w:rPr>
      </w:pPr>
    </w:p>
    <w:p w14:paraId="6A62D22E" w14:textId="77777777" w:rsidR="000152C6" w:rsidRPr="0032190F" w:rsidRDefault="000152C6" w:rsidP="000152C6">
      <w:pPr>
        <w:ind w:right="-136" w:firstLine="709"/>
        <w:jc w:val="both"/>
        <w:rPr>
          <w:sz w:val="20"/>
          <w:szCs w:val="20"/>
          <w:lang w:val="fr-FR"/>
        </w:rPr>
      </w:pPr>
      <w:r w:rsidRPr="0032190F">
        <w:rPr>
          <w:sz w:val="20"/>
          <w:szCs w:val="20"/>
          <w:lang w:val="fr-FR"/>
        </w:rPr>
        <w:t>Contourner la roche 7B puis marcher douze mètres en direction du nord-ouest : traverser un petit couloir plein de cailloux, un court affleurement de pélite verte patinée orange parfois vif, ondulé, ras du sol (1,5 m par 1,5 m), puis monter sur un mamelon composé d'herbe et de blocs, en passant à droite d'une face de pendage 60° nord (1,5 m par 1,0 m) à peine patinée orange. Après cette face repérer, à mi-hauteur de la pente, les ‘cailloux’ dépassant du sol. Un schiste violet et blanc (0,4 m par 0,1 m) se remarque parmi les pélites vertes.</w:t>
      </w:r>
    </w:p>
    <w:p w14:paraId="6C2619DB" w14:textId="77777777" w:rsidR="000152C6" w:rsidRPr="0032190F" w:rsidRDefault="000152C6" w:rsidP="000152C6">
      <w:pPr>
        <w:ind w:right="-136"/>
        <w:jc w:val="both"/>
        <w:rPr>
          <w:sz w:val="20"/>
          <w:szCs w:val="20"/>
          <w:lang w:val="fr-FR"/>
        </w:rPr>
      </w:pPr>
    </w:p>
    <w:p w14:paraId="0CBADD06" w14:textId="77777777" w:rsidR="000152C6" w:rsidRPr="0032190F" w:rsidRDefault="000152C6" w:rsidP="000152C6">
      <w:pPr>
        <w:ind w:right="-136"/>
        <w:jc w:val="both"/>
        <w:rPr>
          <w:sz w:val="20"/>
          <w:szCs w:val="20"/>
          <w:lang w:val="fr-FR"/>
        </w:rPr>
      </w:pPr>
      <w:r w:rsidRPr="0032190F">
        <w:rPr>
          <w:b/>
          <w:sz w:val="20"/>
          <w:szCs w:val="20"/>
          <w:lang w:val="fr-FR"/>
        </w:rPr>
        <w:t>Roche 7 B bis . Zone IV . Groupe II</w:t>
      </w:r>
      <w:r w:rsidRPr="0032190F">
        <w:rPr>
          <w:sz w:val="20"/>
          <w:szCs w:val="20"/>
          <w:lang w:val="fr-FR"/>
        </w:rPr>
        <w:tab/>
      </w:r>
    </w:p>
    <w:p w14:paraId="77BDE965"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aux deux numéros</w:t>
      </w:r>
    </w:p>
    <w:p w14:paraId="4BAFCD10" w14:textId="77777777" w:rsidR="000152C6" w:rsidRPr="0032190F" w:rsidRDefault="000152C6" w:rsidP="000152C6">
      <w:pPr>
        <w:ind w:right="-136"/>
        <w:jc w:val="both"/>
        <w:rPr>
          <w:sz w:val="20"/>
          <w:szCs w:val="20"/>
          <w:lang w:val="fr-FR"/>
        </w:rPr>
      </w:pPr>
    </w:p>
    <w:p w14:paraId="325AC4F1"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C’est un petit bloc de pélite incrusté dans la pente situé 0,5 m après le schiste violet. Il est gravé sur sa face de pendage 45° est (0,2 m par 0,1 m) qui porte deux trous, une barre et quelques cupules. Au-dessus du trou bien rond situé à l'est, un numéro </w:t>
      </w:r>
      <w:r w:rsidRPr="0032190F">
        <w:rPr>
          <w:i/>
          <w:sz w:val="20"/>
          <w:szCs w:val="20"/>
          <w:u w:val="single"/>
          <w:lang w:val="fr-FR"/>
        </w:rPr>
        <w:t>ZIV-GII-R7b'</w:t>
      </w:r>
      <w:r w:rsidRPr="0032190F">
        <w:rPr>
          <w:i/>
          <w:sz w:val="20"/>
          <w:szCs w:val="20"/>
          <w:lang w:val="fr-FR"/>
        </w:rPr>
        <w:t xml:space="preserve"> est inscrit. Sur une face au-dessus, de pendage 20° nord et envahie d'herbe, un autre numéro est inscrit, ZIV-GII-R7(Bbis), accompagné d’une flèche vers le sud, l’indication 8A à la pointe de la flèche et le chiffre 20 ou 25 à sa base. Ce dernier numéro est donc celui de Conti.</w:t>
      </w:r>
    </w:p>
    <w:p w14:paraId="5F421B21" w14:textId="77777777" w:rsidR="000152C6" w:rsidRPr="0032190F" w:rsidRDefault="000152C6" w:rsidP="000152C6">
      <w:pPr>
        <w:ind w:right="-136"/>
        <w:jc w:val="both"/>
        <w:rPr>
          <w:sz w:val="16"/>
          <w:szCs w:val="16"/>
          <w:lang w:val="fr-FR"/>
        </w:rPr>
      </w:pPr>
      <w:r w:rsidRPr="0032190F">
        <w:rPr>
          <w:sz w:val="16"/>
          <w:szCs w:val="16"/>
          <w:lang w:val="fr-FR"/>
        </w:rPr>
        <w:t>Photos date ? : Roche dans site, Roche + n°7b’ + gravure , 1 ph. gravure</w:t>
      </w:r>
    </w:p>
    <w:p w14:paraId="0617A911" w14:textId="77777777" w:rsidR="000152C6" w:rsidRPr="0032190F" w:rsidRDefault="000152C6" w:rsidP="000152C6">
      <w:pPr>
        <w:ind w:right="-136"/>
        <w:jc w:val="both"/>
        <w:rPr>
          <w:sz w:val="20"/>
          <w:szCs w:val="20"/>
          <w:lang w:val="fr-FR"/>
        </w:rPr>
      </w:pPr>
    </w:p>
    <w:p w14:paraId="54BDB01D" w14:textId="77777777" w:rsidR="000152C6" w:rsidRPr="0032190F" w:rsidRDefault="000152C6" w:rsidP="000152C6">
      <w:pPr>
        <w:ind w:right="-136"/>
        <w:jc w:val="both"/>
        <w:rPr>
          <w:sz w:val="20"/>
          <w:szCs w:val="20"/>
          <w:lang w:val="fr-FR"/>
        </w:rPr>
      </w:pPr>
      <w:r w:rsidRPr="0032190F">
        <w:rPr>
          <w:b/>
          <w:sz w:val="20"/>
          <w:szCs w:val="20"/>
          <w:lang w:val="fr-FR"/>
        </w:rPr>
        <w:t>Repère</w:t>
      </w:r>
      <w:r w:rsidRPr="0032190F">
        <w:rPr>
          <w:sz w:val="20"/>
          <w:szCs w:val="20"/>
          <w:lang w:val="fr-FR"/>
        </w:rPr>
        <w:t xml:space="preserve"> : cette roche se trouve à sept mètres au sud-est de la roche 7</w:t>
      </w:r>
      <w:r w:rsidRPr="00441288">
        <w:rPr>
          <w:rFonts w:ascii="Symbol" w:hAnsi="Symbol"/>
          <w:sz w:val="20"/>
          <w:szCs w:val="20"/>
        </w:rPr>
        <w:t></w:t>
      </w:r>
      <w:r w:rsidRPr="0032190F">
        <w:rPr>
          <w:sz w:val="20"/>
          <w:szCs w:val="20"/>
          <w:lang w:val="fr-FR"/>
        </w:rPr>
        <w:t>H (voir p. 14).</w:t>
      </w:r>
    </w:p>
    <w:p w14:paraId="0C1A388E" w14:textId="77777777" w:rsidR="000152C6" w:rsidRPr="0032190F" w:rsidRDefault="000152C6" w:rsidP="000152C6">
      <w:pPr>
        <w:ind w:right="-136"/>
        <w:jc w:val="both"/>
        <w:rPr>
          <w:sz w:val="20"/>
          <w:szCs w:val="20"/>
          <w:lang w:val="fr-FR"/>
        </w:rPr>
      </w:pPr>
    </w:p>
    <w:p w14:paraId="64F86844" w14:textId="77777777" w:rsidR="000152C6" w:rsidRPr="0032190F" w:rsidRDefault="000152C6" w:rsidP="000152C6">
      <w:pPr>
        <w:ind w:right="-136" w:firstLine="709"/>
        <w:jc w:val="both"/>
        <w:rPr>
          <w:sz w:val="20"/>
          <w:szCs w:val="20"/>
          <w:lang w:val="fr-FR"/>
        </w:rPr>
      </w:pPr>
      <w:r w:rsidRPr="0032190F">
        <w:rPr>
          <w:sz w:val="20"/>
          <w:szCs w:val="20"/>
          <w:lang w:val="fr-FR"/>
        </w:rPr>
        <w:t xml:space="preserve">Se diriger, selon le sens de la pente (nord) dans un couloir plein de cailloux, vers de belles faces oranges de pendage ouest. A deux mètres de ces faces, au milieu du goulet, examiner un bloc éboulé, coincé, par en dessous, contre un grès fin violet très schistosé à patine rougeâtre. </w:t>
      </w:r>
    </w:p>
    <w:p w14:paraId="28C4D9E3" w14:textId="77777777" w:rsidR="000152C6" w:rsidRPr="0032190F" w:rsidRDefault="000152C6" w:rsidP="000152C6">
      <w:pPr>
        <w:ind w:right="-136"/>
        <w:jc w:val="both"/>
        <w:rPr>
          <w:sz w:val="20"/>
          <w:szCs w:val="20"/>
          <w:lang w:val="fr-FR"/>
        </w:rPr>
      </w:pPr>
    </w:p>
    <w:p w14:paraId="22E7A37F" w14:textId="77777777" w:rsidR="000152C6" w:rsidRPr="0032190F" w:rsidRDefault="000152C6" w:rsidP="000152C6">
      <w:pPr>
        <w:ind w:right="-136"/>
        <w:jc w:val="both"/>
        <w:rPr>
          <w:sz w:val="20"/>
          <w:szCs w:val="20"/>
          <w:lang w:val="fr-FR"/>
        </w:rPr>
      </w:pPr>
      <w:r w:rsidRPr="0032190F">
        <w:rPr>
          <w:b/>
          <w:sz w:val="20"/>
          <w:szCs w:val="20"/>
          <w:lang w:val="fr-FR"/>
        </w:rPr>
        <w:t xml:space="preserve">Roche 7 </w:t>
      </w:r>
      <w:r w:rsidRPr="00441288">
        <w:rPr>
          <w:rFonts w:ascii="Symbol" w:hAnsi="Symbol"/>
          <w:b/>
          <w:sz w:val="20"/>
          <w:szCs w:val="20"/>
        </w:rPr>
        <w:t></w:t>
      </w:r>
      <w:r w:rsidRPr="0032190F">
        <w:rPr>
          <w:b/>
          <w:sz w:val="20"/>
          <w:szCs w:val="20"/>
          <w:lang w:val="fr-FR"/>
        </w:rPr>
        <w:t xml:space="preserve"> . Zone IV . Groupe II</w:t>
      </w:r>
      <w:r w:rsidRPr="0032190F">
        <w:rPr>
          <w:sz w:val="20"/>
          <w:szCs w:val="20"/>
          <w:lang w:val="fr-FR"/>
        </w:rPr>
        <w:tab/>
      </w:r>
    </w:p>
    <w:p w14:paraId="2B78044C"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de la petite plage ronde sur la face triangulaire</w:t>
      </w:r>
    </w:p>
    <w:p w14:paraId="3649A430" w14:textId="77777777" w:rsidR="000152C6" w:rsidRPr="0032190F" w:rsidRDefault="000152C6" w:rsidP="000152C6">
      <w:pPr>
        <w:ind w:right="-136"/>
        <w:jc w:val="both"/>
        <w:rPr>
          <w:sz w:val="20"/>
          <w:szCs w:val="20"/>
          <w:lang w:val="fr-FR"/>
        </w:rPr>
      </w:pPr>
    </w:p>
    <w:p w14:paraId="422C9157" w14:textId="77777777" w:rsidR="000152C6" w:rsidRPr="0032190F" w:rsidRDefault="000152C6" w:rsidP="000152C6">
      <w:pPr>
        <w:ind w:right="-136"/>
        <w:jc w:val="both"/>
        <w:rPr>
          <w:i/>
          <w:sz w:val="20"/>
          <w:szCs w:val="20"/>
          <w:lang w:val="fr-FR"/>
        </w:rPr>
      </w:pPr>
      <w:r w:rsidRPr="0032190F">
        <w:rPr>
          <w:i/>
          <w:sz w:val="20"/>
          <w:szCs w:val="20"/>
          <w:lang w:val="fr-FR"/>
        </w:rPr>
        <w:tab/>
        <w:t>Le bloc éboulé est couvert de patine orange clair à reflets verdâtres. Examiner à 1,2 m de haut une surface triangulaire de pendage 50° sud (0,6 m par 0,4 m). Y repérer une plage ovale de cupules.</w:t>
      </w:r>
    </w:p>
    <w:p w14:paraId="42D09085" w14:textId="77777777" w:rsidR="000152C6" w:rsidRPr="0032190F" w:rsidRDefault="000152C6" w:rsidP="000152C6">
      <w:pPr>
        <w:ind w:right="-136"/>
        <w:jc w:val="both"/>
        <w:rPr>
          <w:i/>
          <w:sz w:val="20"/>
          <w:szCs w:val="20"/>
          <w:lang w:val="fr-FR"/>
        </w:rPr>
      </w:pPr>
      <w:r w:rsidRPr="0032190F">
        <w:rPr>
          <w:i/>
          <w:sz w:val="20"/>
          <w:szCs w:val="20"/>
          <w:lang w:val="fr-FR"/>
        </w:rPr>
        <w:t>Le catalogue de 2003 présente trois faces (face b poignard, face c hache). Y a-t-il confusion avec 7</w:t>
      </w:r>
      <w:r w:rsidRPr="00441288">
        <w:rPr>
          <w:rFonts w:ascii="Symbol" w:hAnsi="Symbol"/>
          <w:i/>
          <w:sz w:val="20"/>
          <w:szCs w:val="20"/>
        </w:rPr>
        <w:t></w:t>
      </w:r>
      <w:r w:rsidRPr="0032190F">
        <w:rPr>
          <w:i/>
          <w:sz w:val="20"/>
          <w:szCs w:val="20"/>
          <w:lang w:val="fr-FR"/>
        </w:rPr>
        <w:t xml:space="preserve"> (voir plus loin) ? </w:t>
      </w:r>
    </w:p>
    <w:p w14:paraId="564516F5" w14:textId="77777777" w:rsidR="000152C6" w:rsidRPr="0032190F" w:rsidRDefault="000152C6" w:rsidP="000152C6">
      <w:pPr>
        <w:ind w:right="-136"/>
        <w:jc w:val="both"/>
        <w:rPr>
          <w:sz w:val="20"/>
          <w:szCs w:val="20"/>
          <w:lang w:val="fr-FR"/>
        </w:rPr>
      </w:pPr>
    </w:p>
    <w:p w14:paraId="338E8A46" w14:textId="77777777" w:rsidR="000152C6" w:rsidRPr="0032190F" w:rsidRDefault="000152C6" w:rsidP="000152C6">
      <w:pPr>
        <w:ind w:right="-136" w:firstLine="709"/>
        <w:jc w:val="both"/>
        <w:rPr>
          <w:sz w:val="20"/>
          <w:szCs w:val="20"/>
          <w:lang w:val="fr-FR"/>
        </w:rPr>
      </w:pPr>
      <w:r w:rsidRPr="0032190F">
        <w:rPr>
          <w:sz w:val="20"/>
          <w:szCs w:val="20"/>
          <w:lang w:val="fr-FR"/>
        </w:rPr>
        <w:t>Monter de trois mètres par le côté ouest du goulet pour atteindre les belles faces oranges.</w:t>
      </w:r>
    </w:p>
    <w:p w14:paraId="7E5B6E07" w14:textId="77777777" w:rsidR="000152C6" w:rsidRPr="0032190F" w:rsidRDefault="000152C6" w:rsidP="000152C6">
      <w:pPr>
        <w:ind w:right="-136" w:firstLine="709"/>
        <w:jc w:val="both"/>
        <w:rPr>
          <w:sz w:val="20"/>
          <w:szCs w:val="20"/>
          <w:lang w:val="fr-FR"/>
        </w:rPr>
      </w:pPr>
    </w:p>
    <w:p w14:paraId="1498F124" w14:textId="77777777" w:rsidR="000152C6" w:rsidRPr="0032190F" w:rsidRDefault="000152C6" w:rsidP="000152C6">
      <w:pPr>
        <w:ind w:right="-136"/>
        <w:jc w:val="both"/>
        <w:rPr>
          <w:sz w:val="20"/>
          <w:szCs w:val="20"/>
          <w:lang w:val="fr-FR"/>
        </w:rPr>
      </w:pPr>
      <w:r w:rsidRPr="0032190F">
        <w:rPr>
          <w:b/>
          <w:sz w:val="20"/>
          <w:szCs w:val="20"/>
          <w:lang w:val="fr-FR"/>
        </w:rPr>
        <w:t>Roche 7 D . Zone IV . Groupe II</w:t>
      </w:r>
      <w:r w:rsidRPr="0032190F">
        <w:rPr>
          <w:sz w:val="20"/>
          <w:szCs w:val="20"/>
          <w:lang w:val="fr-FR"/>
        </w:rPr>
        <w:tab/>
      </w:r>
      <w:r w:rsidRPr="0032190F">
        <w:rPr>
          <w:sz w:val="20"/>
          <w:szCs w:val="20"/>
          <w:lang w:val="fr-FR"/>
        </w:rPr>
        <w:tab/>
      </w:r>
      <w:r w:rsidRPr="0032190F">
        <w:rPr>
          <w:sz w:val="20"/>
          <w:szCs w:val="20"/>
          <w:lang w:val="fr-FR"/>
        </w:rPr>
        <w:tab/>
      </w:r>
      <w:r w:rsidRPr="0032190F">
        <w:rPr>
          <w:b/>
          <w:sz w:val="20"/>
          <w:szCs w:val="20"/>
          <w:lang w:val="fr-FR"/>
        </w:rPr>
        <w:t>Histo</w:t>
      </w:r>
    </w:p>
    <w:p w14:paraId="4A67A973"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de l’attelage très fin avec une plage</w:t>
      </w:r>
    </w:p>
    <w:p w14:paraId="05DC8389" w14:textId="77777777" w:rsidR="000152C6" w:rsidRPr="0032190F" w:rsidRDefault="000152C6" w:rsidP="000152C6">
      <w:pPr>
        <w:ind w:right="-136"/>
        <w:jc w:val="both"/>
        <w:rPr>
          <w:sz w:val="20"/>
          <w:szCs w:val="20"/>
          <w:lang w:val="fr-FR"/>
        </w:rPr>
      </w:pPr>
    </w:p>
    <w:p w14:paraId="77AEE1AD"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Cette face (2,0 m par 1,5 m) de pendage 30° sud-ouest est superbe, plane et lisse malgré un décrochement et quelques fissures. Le C est inscrit dans le haut de la face, au-dessus de l'inscription 7-8-1946 Guido Giuseppe et le numéroZIV-GII-R7D (le 7 décalé vers le haut) est un peu à gauche sous un éclat arrondi. Il est accompagné d’une flèche vers le sud-sud-ouest et les indications 8A en bout de flèche et 25 (ou 35) à sa base. Les gravures se trouvent sous le décrochement. Ce sont quatre corniformes et deux attelages dont un avec araire </w:t>
      </w:r>
      <w:r w:rsidRPr="0032190F">
        <w:rPr>
          <w:sz w:val="16"/>
          <w:szCs w:val="16"/>
          <w:lang w:val="fr-FR"/>
        </w:rPr>
        <w:t>(ph.1, 2).</w:t>
      </w:r>
      <w:r w:rsidRPr="0032190F">
        <w:rPr>
          <w:i/>
          <w:sz w:val="20"/>
          <w:szCs w:val="20"/>
          <w:lang w:val="fr-FR"/>
        </w:rPr>
        <w:t xml:space="preserve"> Ce dernier attelage est piqueté beaucoup plus finement, sauf le timon et l'araire (un gros soc triangulaire), qui ont dû être ajoutés par la suite. </w:t>
      </w:r>
      <w:r w:rsidRPr="0032190F">
        <w:rPr>
          <w:i/>
          <w:sz w:val="20"/>
          <w:szCs w:val="20"/>
          <w:lang w:val="fr-FR"/>
        </w:rPr>
        <w:lastRenderedPageBreak/>
        <w:t xml:space="preserve">Cependant, une plage de fines cupules est gravée sous l'araire </w:t>
      </w:r>
      <w:r w:rsidRPr="0032190F">
        <w:rPr>
          <w:sz w:val="16"/>
          <w:szCs w:val="16"/>
          <w:lang w:val="fr-FR"/>
        </w:rPr>
        <w:t>(ph.2 partielle).</w:t>
      </w:r>
      <w:r w:rsidRPr="0032190F">
        <w:rPr>
          <w:i/>
          <w:sz w:val="20"/>
          <w:szCs w:val="20"/>
          <w:lang w:val="fr-FR"/>
        </w:rPr>
        <w:t xml:space="preserve"> Si on considère qu'elle représente le conducteur de l'araire elle devrait être du même style que ce dernier objet. De même, l'autre attelage présente un joug plus grossier que le reste de la gravure </w:t>
      </w:r>
      <w:r w:rsidRPr="0032190F">
        <w:rPr>
          <w:sz w:val="16"/>
          <w:szCs w:val="16"/>
          <w:lang w:val="fr-FR"/>
        </w:rPr>
        <w:t>(ph.4,7).</w:t>
      </w:r>
    </w:p>
    <w:p w14:paraId="0B14B1EC" w14:textId="77777777" w:rsidR="000152C6" w:rsidRPr="0032190F" w:rsidRDefault="000152C6" w:rsidP="000152C6">
      <w:pPr>
        <w:ind w:right="-136"/>
        <w:jc w:val="both"/>
        <w:rPr>
          <w:i/>
          <w:sz w:val="20"/>
          <w:szCs w:val="20"/>
          <w:lang w:val="fr-FR"/>
        </w:rPr>
      </w:pPr>
      <w:r w:rsidRPr="0032190F">
        <w:rPr>
          <w:i/>
          <w:sz w:val="20"/>
          <w:szCs w:val="20"/>
          <w:lang w:val="fr-FR"/>
        </w:rPr>
        <w:t>De très nombreuses gravures historiques sont présentes : schématiques linéaires, dessins géométriques, croix, date (1901), noms de bergers répétés au moins deux fois (Guido Giuseppe, Giordanengo Claude).</w:t>
      </w:r>
    </w:p>
    <w:p w14:paraId="33FA58D1" w14:textId="77777777" w:rsidR="000152C6" w:rsidRPr="0032190F" w:rsidRDefault="000152C6" w:rsidP="000152C6">
      <w:pPr>
        <w:ind w:right="-136"/>
        <w:jc w:val="both"/>
        <w:rPr>
          <w:i/>
          <w:sz w:val="20"/>
          <w:szCs w:val="20"/>
          <w:lang w:val="fr-FR"/>
        </w:rPr>
      </w:pPr>
      <w:r w:rsidRPr="0032190F">
        <w:rPr>
          <w:i/>
          <w:sz w:val="20"/>
          <w:szCs w:val="20"/>
          <w:lang w:val="fr-FR"/>
        </w:rPr>
        <w:t>Conti a photographié cette roche et l’a publiée en 1942 sous le numéro R7.</w:t>
      </w:r>
    </w:p>
    <w:p w14:paraId="262E189A" w14:textId="77777777" w:rsidR="000152C6" w:rsidRPr="0032190F" w:rsidRDefault="000152C6" w:rsidP="000152C6">
      <w:pPr>
        <w:ind w:right="-136"/>
        <w:jc w:val="both"/>
        <w:rPr>
          <w:sz w:val="16"/>
          <w:szCs w:val="16"/>
          <w:lang w:val="fr-FR"/>
        </w:rPr>
      </w:pPr>
      <w:r w:rsidRPr="0032190F">
        <w:rPr>
          <w:sz w:val="16"/>
          <w:szCs w:val="16"/>
          <w:lang w:val="fr-FR"/>
        </w:rPr>
        <w:t>Photos 1972 ? : Roche dans site, Roche + C + n° + gravures + guido giuseppe 7 8 1946, 8 ph. gravures</w:t>
      </w:r>
    </w:p>
    <w:p w14:paraId="51729B25" w14:textId="77777777" w:rsidR="000152C6" w:rsidRPr="0032190F" w:rsidRDefault="000152C6" w:rsidP="000152C6">
      <w:pPr>
        <w:ind w:right="-136"/>
        <w:jc w:val="both"/>
        <w:rPr>
          <w:sz w:val="20"/>
          <w:szCs w:val="20"/>
          <w:lang w:val="fr-FR"/>
        </w:rPr>
      </w:pPr>
    </w:p>
    <w:p w14:paraId="34B6B40F" w14:textId="77777777" w:rsidR="000152C6" w:rsidRPr="0032190F" w:rsidRDefault="000152C6" w:rsidP="000152C6">
      <w:pPr>
        <w:ind w:right="-136"/>
        <w:jc w:val="both"/>
        <w:rPr>
          <w:sz w:val="20"/>
          <w:szCs w:val="20"/>
          <w:lang w:val="fr-FR"/>
        </w:rPr>
      </w:pPr>
      <w:r w:rsidRPr="0032190F">
        <w:rPr>
          <w:sz w:val="20"/>
          <w:szCs w:val="20"/>
          <w:lang w:val="fr-FR"/>
        </w:rPr>
        <w:tab/>
        <w:t>Monter pour contourner par l’ouest le bloc qui fait suite à la roche 7 D. Ce bloc est fracturé d’est en ouest et du haut en bas.</w:t>
      </w:r>
    </w:p>
    <w:p w14:paraId="60266037" w14:textId="77777777" w:rsidR="000152C6" w:rsidRPr="0032190F" w:rsidRDefault="000152C6" w:rsidP="000152C6">
      <w:pPr>
        <w:ind w:right="-136" w:firstLine="709"/>
        <w:jc w:val="both"/>
        <w:rPr>
          <w:sz w:val="20"/>
          <w:szCs w:val="20"/>
          <w:lang w:val="fr-FR"/>
        </w:rPr>
      </w:pPr>
    </w:p>
    <w:p w14:paraId="3B4603BC" w14:textId="77777777" w:rsidR="000152C6" w:rsidRPr="0032190F" w:rsidRDefault="000152C6" w:rsidP="000152C6">
      <w:pPr>
        <w:ind w:right="-136"/>
        <w:jc w:val="both"/>
        <w:rPr>
          <w:sz w:val="20"/>
          <w:szCs w:val="20"/>
          <w:lang w:val="fr-FR"/>
        </w:rPr>
      </w:pPr>
      <w:r w:rsidRPr="0032190F">
        <w:rPr>
          <w:b/>
          <w:sz w:val="20"/>
          <w:szCs w:val="20"/>
          <w:lang w:val="fr-FR"/>
        </w:rPr>
        <w:t xml:space="preserve">Roche 7 </w:t>
      </w:r>
      <w:r w:rsidRPr="00441288">
        <w:rPr>
          <w:rFonts w:ascii="Symbol" w:hAnsi="Symbol"/>
          <w:b/>
          <w:sz w:val="20"/>
          <w:szCs w:val="20"/>
        </w:rPr>
        <w:t></w:t>
      </w:r>
      <w:r w:rsidRPr="0032190F">
        <w:rPr>
          <w:b/>
          <w:sz w:val="20"/>
          <w:szCs w:val="20"/>
          <w:lang w:val="fr-FR"/>
        </w:rPr>
        <w:t xml:space="preserve"> . Zone IV . Groupe II</w:t>
      </w:r>
      <w:r w:rsidRPr="0032190F">
        <w:rPr>
          <w:sz w:val="20"/>
          <w:szCs w:val="20"/>
          <w:lang w:val="fr-FR"/>
        </w:rPr>
        <w:tab/>
      </w:r>
    </w:p>
    <w:p w14:paraId="080A1067"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fracturée du haut en bas</w:t>
      </w:r>
    </w:p>
    <w:p w14:paraId="0523EF60" w14:textId="77777777" w:rsidR="000152C6" w:rsidRPr="0032190F" w:rsidRDefault="000152C6" w:rsidP="000152C6">
      <w:pPr>
        <w:ind w:right="-136"/>
        <w:jc w:val="both"/>
        <w:rPr>
          <w:sz w:val="20"/>
          <w:szCs w:val="20"/>
          <w:lang w:val="fr-FR"/>
        </w:rPr>
      </w:pPr>
    </w:p>
    <w:p w14:paraId="4EA2F2F1"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C’est un énorme bloc qui présente, au nord de la fracture dans un petit renfoncement herbeux, une face pleine d’irrégularités (1,8 m de haut par 1,0 m) de pendage 80° ouest </w:t>
      </w:r>
      <w:r w:rsidRPr="0032190F">
        <w:rPr>
          <w:b/>
          <w:i/>
          <w:sz w:val="20"/>
          <w:szCs w:val="20"/>
          <w:lang w:val="fr-FR"/>
        </w:rPr>
        <w:t>(face a</w:t>
      </w:r>
      <w:r w:rsidRPr="0032190F">
        <w:rPr>
          <w:i/>
          <w:sz w:val="20"/>
          <w:szCs w:val="20"/>
          <w:lang w:val="fr-FR"/>
        </w:rPr>
        <w:t xml:space="preserve">). Une plage de cupules éparses est gravée en bas, près de son bord nord. </w:t>
      </w:r>
    </w:p>
    <w:p w14:paraId="5C4EE2D0" w14:textId="77777777" w:rsidR="000152C6" w:rsidRPr="0032190F" w:rsidRDefault="000152C6" w:rsidP="000152C6">
      <w:pPr>
        <w:ind w:right="-136"/>
        <w:jc w:val="both"/>
        <w:rPr>
          <w:i/>
          <w:sz w:val="20"/>
          <w:szCs w:val="20"/>
          <w:lang w:val="fr-FR"/>
        </w:rPr>
      </w:pPr>
      <w:r w:rsidRPr="0032190F">
        <w:rPr>
          <w:i/>
          <w:sz w:val="20"/>
          <w:szCs w:val="20"/>
          <w:lang w:val="fr-FR"/>
        </w:rPr>
        <w:t>Monter sur le dessus du bloc et examiner sa face supérieure de pendage 20° ouest (1,5 m du nord au sud par 1,0 m) située au sud de la fracture (</w:t>
      </w:r>
      <w:r w:rsidRPr="0032190F">
        <w:rPr>
          <w:b/>
          <w:i/>
          <w:sz w:val="20"/>
          <w:szCs w:val="20"/>
          <w:lang w:val="fr-FR"/>
        </w:rPr>
        <w:t>face b</w:t>
      </w:r>
      <w:r w:rsidRPr="0032190F">
        <w:rPr>
          <w:i/>
          <w:sz w:val="20"/>
          <w:szCs w:val="20"/>
          <w:lang w:val="fr-FR"/>
        </w:rPr>
        <w:t>). Relativement plate, elle est cependant parcourue de décrochements et de failles. Chercher, sur la partie supérieure d’un décrochement, entre l’arête ouest de la face et une fissure, une hache piquetée finement. Elle présente une lame trapézoïdale et un manche légèrement courbe. Près de l’arête sud de la face, sous un décrochement, une lame très épointée, de forme trapézoïdale avec une soie est assez nette.</w:t>
      </w:r>
    </w:p>
    <w:p w14:paraId="5960288B" w14:textId="77777777" w:rsidR="000152C6" w:rsidRPr="0032190F" w:rsidRDefault="000152C6" w:rsidP="000152C6">
      <w:pPr>
        <w:ind w:right="-136"/>
        <w:jc w:val="both"/>
        <w:rPr>
          <w:i/>
          <w:sz w:val="20"/>
          <w:szCs w:val="20"/>
          <w:lang w:val="fr-FR"/>
        </w:rPr>
      </w:pPr>
      <w:r w:rsidRPr="0032190F">
        <w:rPr>
          <w:i/>
          <w:sz w:val="20"/>
          <w:szCs w:val="20"/>
          <w:lang w:val="fr-FR"/>
        </w:rPr>
        <w:t>Pas de face b au catalogue de 2003.</w:t>
      </w:r>
    </w:p>
    <w:p w14:paraId="59003450" w14:textId="77777777" w:rsidR="000152C6" w:rsidRPr="0032190F" w:rsidRDefault="000152C6" w:rsidP="000152C6">
      <w:pPr>
        <w:ind w:right="-136"/>
        <w:jc w:val="both"/>
        <w:rPr>
          <w:i/>
          <w:sz w:val="20"/>
          <w:szCs w:val="20"/>
          <w:lang w:val="fr-FR"/>
        </w:rPr>
      </w:pPr>
      <w:r w:rsidRPr="0032190F">
        <w:rPr>
          <w:i/>
          <w:sz w:val="20"/>
          <w:szCs w:val="20"/>
          <w:lang w:val="fr-FR"/>
        </w:rPr>
        <w:t>En 1993 la roche n’avait pas de dossier et elle était nommée 7</w:t>
      </w:r>
      <w:r w:rsidRPr="00441288">
        <w:rPr>
          <w:rFonts w:ascii="Symbol" w:hAnsi="Symbol"/>
          <w:i/>
          <w:sz w:val="20"/>
          <w:szCs w:val="20"/>
        </w:rPr>
        <w:t></w:t>
      </w:r>
      <w:r w:rsidRPr="0032190F">
        <w:rPr>
          <w:i/>
          <w:sz w:val="20"/>
          <w:szCs w:val="20"/>
          <w:lang w:val="fr-FR"/>
        </w:rPr>
        <w:t xml:space="preserve"> sur le plan au 1/1000 (plan de 1991).</w:t>
      </w:r>
    </w:p>
    <w:p w14:paraId="77E3B667" w14:textId="77777777" w:rsidR="000152C6" w:rsidRPr="0032190F" w:rsidRDefault="000152C6" w:rsidP="000152C6">
      <w:pPr>
        <w:ind w:right="-136"/>
        <w:jc w:val="both"/>
        <w:rPr>
          <w:sz w:val="20"/>
          <w:szCs w:val="20"/>
          <w:lang w:val="fr-FR"/>
        </w:rPr>
      </w:pPr>
    </w:p>
    <w:p w14:paraId="75D98959" w14:textId="77777777" w:rsidR="000152C6" w:rsidRPr="0032190F" w:rsidRDefault="000152C6" w:rsidP="000152C6">
      <w:pPr>
        <w:numPr>
          <w:ilvl w:val="0"/>
          <w:numId w:val="9"/>
        </w:numPr>
        <w:tabs>
          <w:tab w:val="clear" w:pos="360"/>
        </w:tabs>
        <w:ind w:left="0" w:right="-136" w:firstLine="709"/>
        <w:jc w:val="both"/>
        <w:rPr>
          <w:sz w:val="20"/>
          <w:szCs w:val="20"/>
          <w:lang w:val="fr-FR"/>
        </w:rPr>
      </w:pPr>
      <w:r w:rsidRPr="0032190F">
        <w:rPr>
          <w:sz w:val="20"/>
          <w:szCs w:val="20"/>
          <w:lang w:val="fr-FR"/>
        </w:rPr>
        <w:t>Monter sur un affleurement "farci" de quartz pour examiner la face ouest d'un nouveau grand bloc situé un peu plus haut. Remarquer, à un mètre à l'est de ce bloc, une roche enterrée de grès fin, violet et rose dont la face supérieure, à 0,2 m du sol et de léger pendage est (1,5 m par 1,3 m) n’est pas plane.</w:t>
      </w:r>
    </w:p>
    <w:p w14:paraId="357705F5" w14:textId="77777777" w:rsidR="000152C6" w:rsidRPr="0032190F" w:rsidRDefault="000152C6" w:rsidP="000152C6">
      <w:pPr>
        <w:ind w:right="-136" w:firstLine="709"/>
        <w:jc w:val="both"/>
        <w:rPr>
          <w:sz w:val="20"/>
          <w:szCs w:val="20"/>
          <w:lang w:val="fr-FR"/>
        </w:rPr>
      </w:pPr>
    </w:p>
    <w:p w14:paraId="322C4DC3" w14:textId="77777777" w:rsidR="000152C6" w:rsidRPr="0032190F" w:rsidRDefault="000152C6" w:rsidP="000152C6">
      <w:pPr>
        <w:ind w:right="-136"/>
        <w:jc w:val="both"/>
        <w:rPr>
          <w:sz w:val="20"/>
          <w:szCs w:val="20"/>
          <w:lang w:val="fr-FR"/>
        </w:rPr>
      </w:pPr>
      <w:r w:rsidRPr="0032190F">
        <w:rPr>
          <w:b/>
          <w:sz w:val="20"/>
          <w:szCs w:val="20"/>
          <w:lang w:val="fr-FR"/>
        </w:rPr>
        <w:t>Roche 7 C . Zone IV . Groupe II</w:t>
      </w:r>
      <w:r w:rsidRPr="0032190F">
        <w:rPr>
          <w:sz w:val="20"/>
          <w:szCs w:val="20"/>
          <w:lang w:val="fr-FR"/>
        </w:rPr>
        <w:tab/>
      </w:r>
      <w:r w:rsidRPr="0032190F">
        <w:rPr>
          <w:sz w:val="20"/>
          <w:szCs w:val="20"/>
          <w:lang w:val="fr-FR"/>
        </w:rPr>
        <w:tab/>
      </w:r>
      <w:r w:rsidRPr="0032190F">
        <w:rPr>
          <w:sz w:val="20"/>
          <w:szCs w:val="20"/>
          <w:lang w:val="fr-FR"/>
        </w:rPr>
        <w:tab/>
      </w:r>
      <w:r w:rsidRPr="0032190F">
        <w:rPr>
          <w:b/>
          <w:sz w:val="20"/>
          <w:szCs w:val="20"/>
          <w:lang w:val="fr-FR"/>
        </w:rPr>
        <w:t>Histo</w:t>
      </w:r>
    </w:p>
    <w:p w14:paraId="68B00FCC"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du poignard au pommeau avec cabochon</w:t>
      </w:r>
    </w:p>
    <w:p w14:paraId="455AFCC5" w14:textId="77777777" w:rsidR="000152C6" w:rsidRPr="0032190F" w:rsidRDefault="000152C6" w:rsidP="000152C6">
      <w:pPr>
        <w:ind w:right="-136"/>
        <w:jc w:val="both"/>
        <w:rPr>
          <w:sz w:val="20"/>
          <w:szCs w:val="20"/>
          <w:lang w:val="fr-FR"/>
        </w:rPr>
      </w:pPr>
    </w:p>
    <w:p w14:paraId="4E9FEE7A" w14:textId="77777777" w:rsidR="000152C6" w:rsidRPr="00441288" w:rsidRDefault="000152C6" w:rsidP="000152C6">
      <w:pPr>
        <w:numPr>
          <w:ilvl w:val="0"/>
          <w:numId w:val="9"/>
        </w:numPr>
        <w:tabs>
          <w:tab w:val="clear" w:pos="360"/>
        </w:tabs>
        <w:ind w:left="0" w:right="-136" w:firstLine="709"/>
        <w:jc w:val="both"/>
        <w:rPr>
          <w:i/>
          <w:sz w:val="20"/>
          <w:szCs w:val="20"/>
        </w:rPr>
      </w:pPr>
      <w:r w:rsidRPr="0032190F">
        <w:rPr>
          <w:i/>
          <w:sz w:val="20"/>
          <w:szCs w:val="20"/>
          <w:lang w:val="fr-FR"/>
        </w:rPr>
        <w:t>C'est un grand bloc de forme compliquée coincé à l'ouest et au sud par d'autres blocs et bordé à l'est par la pelouse. La gravure la plus remarquable est un poignard situé au ras de l'herbe à la pointe sud de la roche, sur une face de pendage 60° ouest (</w:t>
      </w:r>
      <w:r w:rsidRPr="0032190F">
        <w:rPr>
          <w:b/>
          <w:i/>
          <w:sz w:val="20"/>
          <w:szCs w:val="20"/>
          <w:lang w:val="fr-FR"/>
        </w:rPr>
        <w:t>face a</w:t>
      </w:r>
      <w:r w:rsidRPr="0032190F">
        <w:rPr>
          <w:i/>
          <w:sz w:val="20"/>
          <w:szCs w:val="20"/>
          <w:lang w:val="fr-FR"/>
        </w:rPr>
        <w:t xml:space="preserve">). La lame a des bords sinueux (ou du moins irréguliers) et un bout plus ou moins rond au ras du sol, le manche assez long est rectangulaire, le pommeau est très large avec un cabochon rond et une bande réservée entre les deux </w:t>
      </w:r>
      <w:r w:rsidRPr="0032190F">
        <w:rPr>
          <w:sz w:val="16"/>
          <w:szCs w:val="16"/>
          <w:lang w:val="fr-FR"/>
        </w:rPr>
        <w:t>(ph.2).</w:t>
      </w:r>
      <w:r w:rsidRPr="0032190F">
        <w:rPr>
          <w:i/>
          <w:sz w:val="20"/>
          <w:szCs w:val="20"/>
          <w:lang w:val="fr-FR"/>
        </w:rPr>
        <w:t xml:space="preserve"> Le piquetage irrégulier est composé de cupules de taille moyenne et le dessin comporte de nombreuses bavures. </w:t>
      </w:r>
      <w:r w:rsidRPr="00441288">
        <w:rPr>
          <w:i/>
          <w:sz w:val="20"/>
          <w:szCs w:val="20"/>
        </w:rPr>
        <w:t xml:space="preserve">Le C est écrit à gauche sur un décrochement </w:t>
      </w:r>
    </w:p>
    <w:p w14:paraId="688CA126" w14:textId="77777777" w:rsidR="000152C6" w:rsidRPr="0032190F" w:rsidRDefault="000152C6" w:rsidP="000152C6">
      <w:pPr>
        <w:ind w:right="-136"/>
        <w:jc w:val="both"/>
        <w:rPr>
          <w:i/>
          <w:sz w:val="20"/>
          <w:szCs w:val="20"/>
          <w:lang w:val="fr-FR"/>
        </w:rPr>
      </w:pPr>
      <w:r w:rsidRPr="0032190F">
        <w:rPr>
          <w:i/>
          <w:sz w:val="20"/>
          <w:szCs w:val="20"/>
          <w:lang w:val="fr-FR"/>
        </w:rPr>
        <w:t xml:space="preserve">Un autre C, le numéro et une plage </w:t>
      </w:r>
      <w:r w:rsidRPr="0032190F">
        <w:rPr>
          <w:sz w:val="16"/>
          <w:szCs w:val="16"/>
          <w:lang w:val="fr-FR"/>
        </w:rPr>
        <w:t>(ph.3)</w:t>
      </w:r>
      <w:r w:rsidRPr="0032190F">
        <w:rPr>
          <w:i/>
          <w:sz w:val="20"/>
          <w:szCs w:val="20"/>
          <w:lang w:val="fr-FR"/>
        </w:rPr>
        <w:t xml:space="preserve"> se trouvent 1,5 m au nord et 1,0 m plus haut, sur une nouvelle face de pendage 60° ouest (</w:t>
      </w:r>
      <w:r w:rsidRPr="0032190F">
        <w:rPr>
          <w:b/>
          <w:i/>
          <w:sz w:val="20"/>
          <w:szCs w:val="20"/>
          <w:lang w:val="fr-FR"/>
        </w:rPr>
        <w:t>face b</w:t>
      </w:r>
      <w:r w:rsidRPr="0032190F">
        <w:rPr>
          <w:i/>
          <w:sz w:val="20"/>
          <w:szCs w:val="20"/>
          <w:lang w:val="fr-FR"/>
        </w:rPr>
        <w:t>).</w:t>
      </w:r>
    </w:p>
    <w:p w14:paraId="760F1F0B" w14:textId="77777777" w:rsidR="000152C6" w:rsidRPr="0032190F" w:rsidRDefault="000152C6" w:rsidP="000152C6">
      <w:pPr>
        <w:ind w:right="-136"/>
        <w:jc w:val="both"/>
        <w:rPr>
          <w:i/>
          <w:sz w:val="20"/>
          <w:szCs w:val="20"/>
          <w:lang w:val="fr-FR"/>
        </w:rPr>
      </w:pPr>
      <w:r w:rsidRPr="0032190F">
        <w:rPr>
          <w:i/>
          <w:sz w:val="20"/>
          <w:szCs w:val="20"/>
          <w:lang w:val="fr-FR"/>
        </w:rPr>
        <w:t>A un mètre à gauche, sur la pointe nord, une petite face de pendage 60° ouest (</w:t>
      </w:r>
      <w:r w:rsidRPr="0032190F">
        <w:rPr>
          <w:b/>
          <w:i/>
          <w:sz w:val="20"/>
          <w:szCs w:val="20"/>
          <w:lang w:val="fr-FR"/>
        </w:rPr>
        <w:t>facec</w:t>
      </w:r>
      <w:r w:rsidRPr="0032190F">
        <w:rPr>
          <w:i/>
          <w:sz w:val="20"/>
          <w:szCs w:val="20"/>
          <w:lang w:val="fr-FR"/>
        </w:rPr>
        <w:t xml:space="preserve">), située entre une fissure, un décrochement et l'arête de la roche, porte un troisième C </w:t>
      </w:r>
      <w:r w:rsidRPr="0032190F">
        <w:rPr>
          <w:i/>
          <w:sz w:val="16"/>
          <w:szCs w:val="16"/>
          <w:lang w:val="fr-FR"/>
        </w:rPr>
        <w:t xml:space="preserve">(ph.1bis) </w:t>
      </w:r>
      <w:r w:rsidRPr="0032190F">
        <w:rPr>
          <w:i/>
          <w:sz w:val="20"/>
          <w:szCs w:val="20"/>
          <w:lang w:val="fr-FR"/>
        </w:rPr>
        <w:t xml:space="preserve">et un triangle finement piqueté </w:t>
      </w:r>
      <w:r w:rsidRPr="0032190F">
        <w:rPr>
          <w:sz w:val="16"/>
          <w:szCs w:val="16"/>
          <w:lang w:val="fr-FR"/>
        </w:rPr>
        <w:t>(ph.1)</w:t>
      </w:r>
      <w:r w:rsidRPr="0032190F">
        <w:rPr>
          <w:i/>
          <w:sz w:val="20"/>
          <w:szCs w:val="20"/>
          <w:lang w:val="fr-FR"/>
        </w:rPr>
        <w:t xml:space="preserve"> mais de forme peu nette.</w:t>
      </w:r>
    </w:p>
    <w:p w14:paraId="3D26ECF2" w14:textId="77777777" w:rsidR="000152C6" w:rsidRPr="0032190F" w:rsidRDefault="000152C6" w:rsidP="000152C6">
      <w:pPr>
        <w:ind w:right="-136"/>
        <w:jc w:val="both"/>
        <w:rPr>
          <w:i/>
          <w:sz w:val="20"/>
          <w:szCs w:val="20"/>
          <w:lang w:val="fr-FR"/>
        </w:rPr>
      </w:pPr>
      <w:r w:rsidRPr="0032190F">
        <w:rPr>
          <w:i/>
          <w:sz w:val="20"/>
          <w:szCs w:val="20"/>
          <w:lang w:val="fr-FR"/>
        </w:rPr>
        <w:t>Enfin sur le côté est de l'extrémité nord de la roche un dernier C de Conti et une plage sont dessinés sur une surface de pendage 20° nord (</w:t>
      </w:r>
      <w:r w:rsidRPr="0032190F">
        <w:rPr>
          <w:b/>
          <w:i/>
          <w:sz w:val="20"/>
          <w:szCs w:val="20"/>
          <w:lang w:val="fr-FR"/>
        </w:rPr>
        <w:t>face d</w:t>
      </w:r>
      <w:r w:rsidRPr="0032190F">
        <w:rPr>
          <w:i/>
          <w:sz w:val="20"/>
          <w:szCs w:val="20"/>
          <w:lang w:val="fr-FR"/>
        </w:rPr>
        <w:t>).</w:t>
      </w:r>
    </w:p>
    <w:p w14:paraId="195CD4CF" w14:textId="77777777" w:rsidR="000152C6" w:rsidRPr="0032190F" w:rsidRDefault="000152C6" w:rsidP="000152C6">
      <w:pPr>
        <w:ind w:right="-136"/>
        <w:jc w:val="both"/>
        <w:rPr>
          <w:i/>
          <w:sz w:val="20"/>
          <w:szCs w:val="20"/>
          <w:lang w:val="fr-FR"/>
        </w:rPr>
      </w:pPr>
      <w:r w:rsidRPr="0032190F">
        <w:rPr>
          <w:i/>
          <w:sz w:val="20"/>
          <w:szCs w:val="20"/>
          <w:lang w:val="fr-FR"/>
        </w:rPr>
        <w:t>Sur le côté sud, une petite face de pendage sud-sud-est (</w:t>
      </w:r>
      <w:r w:rsidRPr="0032190F">
        <w:rPr>
          <w:b/>
          <w:i/>
          <w:sz w:val="20"/>
          <w:szCs w:val="20"/>
          <w:lang w:val="fr-FR"/>
        </w:rPr>
        <w:t>face e</w:t>
      </w:r>
      <w:r w:rsidRPr="0032190F">
        <w:rPr>
          <w:i/>
          <w:sz w:val="20"/>
          <w:szCs w:val="20"/>
          <w:lang w:val="fr-FR"/>
        </w:rPr>
        <w:t xml:space="preserve">), légèrement creusée porte un rectangle composé de très petites cupules. </w:t>
      </w:r>
    </w:p>
    <w:p w14:paraId="195CDB53" w14:textId="77777777" w:rsidR="000152C6" w:rsidRPr="0032190F" w:rsidRDefault="000152C6" w:rsidP="000152C6">
      <w:pPr>
        <w:ind w:right="-136"/>
        <w:jc w:val="both"/>
        <w:rPr>
          <w:i/>
          <w:sz w:val="20"/>
          <w:szCs w:val="20"/>
          <w:lang w:val="fr-FR"/>
        </w:rPr>
      </w:pPr>
      <w:r w:rsidRPr="0032190F">
        <w:rPr>
          <w:i/>
          <w:sz w:val="20"/>
          <w:szCs w:val="20"/>
          <w:lang w:val="fr-FR"/>
        </w:rPr>
        <w:t>Au-dessus, un palier presque horizontal porte un texte peu net, daté de 1908, un autre daté de 1914 et une série de chiffres (</w:t>
      </w:r>
      <w:r w:rsidRPr="0032190F">
        <w:rPr>
          <w:b/>
          <w:i/>
          <w:sz w:val="20"/>
          <w:szCs w:val="20"/>
          <w:lang w:val="fr-FR"/>
        </w:rPr>
        <w:t>face f</w:t>
      </w:r>
      <w:r w:rsidRPr="0032190F">
        <w:rPr>
          <w:i/>
          <w:sz w:val="20"/>
          <w:szCs w:val="20"/>
          <w:lang w:val="fr-FR"/>
        </w:rPr>
        <w:t>).</w:t>
      </w:r>
    </w:p>
    <w:p w14:paraId="1A56B5A1" w14:textId="77777777" w:rsidR="000152C6" w:rsidRPr="0032190F" w:rsidRDefault="000152C6" w:rsidP="000152C6">
      <w:pPr>
        <w:ind w:right="-136"/>
        <w:jc w:val="both"/>
        <w:rPr>
          <w:sz w:val="16"/>
          <w:szCs w:val="16"/>
          <w:lang w:val="fr-FR"/>
        </w:rPr>
      </w:pPr>
      <w:r w:rsidRPr="0032190F">
        <w:rPr>
          <w:sz w:val="16"/>
          <w:szCs w:val="16"/>
          <w:lang w:val="fr-FR"/>
        </w:rPr>
        <w:t>Photos 1970 : Roche dans site, Roche, 5 ph. gravure (n°1 1971, n°2 1972)</w:t>
      </w:r>
    </w:p>
    <w:p w14:paraId="0B8296FE" w14:textId="77777777" w:rsidR="000152C6" w:rsidRPr="0032190F" w:rsidRDefault="000152C6" w:rsidP="000152C6">
      <w:pPr>
        <w:ind w:right="-136"/>
        <w:jc w:val="both"/>
        <w:rPr>
          <w:sz w:val="20"/>
          <w:szCs w:val="20"/>
          <w:lang w:val="fr-FR"/>
        </w:rPr>
      </w:pPr>
    </w:p>
    <w:p w14:paraId="2BE735E9" w14:textId="77777777" w:rsidR="000152C6" w:rsidRPr="0032190F" w:rsidRDefault="000152C6" w:rsidP="000152C6">
      <w:pPr>
        <w:ind w:right="-136"/>
        <w:jc w:val="both"/>
        <w:rPr>
          <w:sz w:val="20"/>
          <w:szCs w:val="20"/>
          <w:lang w:val="fr-FR"/>
        </w:rPr>
      </w:pPr>
      <w:r w:rsidRPr="0032190F">
        <w:rPr>
          <w:b/>
          <w:sz w:val="20"/>
          <w:szCs w:val="20"/>
          <w:lang w:val="fr-FR"/>
        </w:rPr>
        <w:t>Repère </w:t>
      </w:r>
      <w:r w:rsidRPr="0032190F">
        <w:rPr>
          <w:sz w:val="20"/>
          <w:szCs w:val="20"/>
          <w:lang w:val="fr-FR"/>
        </w:rPr>
        <w:t>:enmarchant neuf mètres vers le nord depuis l’extrémité nord de la R7C une surface orange (1 m par 1 m, pendage 30° sud-ouest) est atteinte c’est la R22</w:t>
      </w:r>
      <w:r w:rsidRPr="00441288">
        <w:rPr>
          <w:rFonts w:ascii="Symbol" w:hAnsi="Symbol"/>
          <w:sz w:val="20"/>
          <w:szCs w:val="20"/>
        </w:rPr>
        <w:t></w:t>
      </w:r>
      <w:r w:rsidRPr="0032190F">
        <w:rPr>
          <w:sz w:val="20"/>
          <w:szCs w:val="20"/>
          <w:lang w:val="fr-FR"/>
        </w:rPr>
        <w:t xml:space="preserve"> (voir p.26).</w:t>
      </w:r>
    </w:p>
    <w:p w14:paraId="600C08DB" w14:textId="77777777" w:rsidR="000152C6" w:rsidRPr="0032190F" w:rsidRDefault="000152C6" w:rsidP="000152C6">
      <w:pPr>
        <w:ind w:right="-136"/>
        <w:jc w:val="both"/>
        <w:rPr>
          <w:sz w:val="20"/>
          <w:szCs w:val="20"/>
          <w:lang w:val="fr-FR"/>
        </w:rPr>
      </w:pPr>
    </w:p>
    <w:p w14:paraId="48BC91E6" w14:textId="77777777" w:rsidR="000152C6" w:rsidRPr="0032190F" w:rsidRDefault="000152C6" w:rsidP="000152C6">
      <w:pPr>
        <w:ind w:right="-136"/>
        <w:jc w:val="both"/>
        <w:rPr>
          <w:i/>
          <w:sz w:val="20"/>
          <w:szCs w:val="20"/>
          <w:lang w:val="fr-FR"/>
        </w:rPr>
      </w:pPr>
      <w:r w:rsidRPr="0032190F">
        <w:rPr>
          <w:sz w:val="20"/>
          <w:szCs w:val="20"/>
          <w:lang w:val="fr-FR"/>
        </w:rPr>
        <w:tab/>
        <w:t>Monter sur l’affleurement de l’ouest. Marcher six mètres vers le nord-nord-ouest dans une trouée herbeuse.</w:t>
      </w:r>
    </w:p>
    <w:p w14:paraId="05360451" w14:textId="77777777" w:rsidR="000152C6" w:rsidRPr="0032190F" w:rsidRDefault="000152C6" w:rsidP="000152C6">
      <w:pPr>
        <w:ind w:right="-136" w:firstLine="709"/>
        <w:jc w:val="both"/>
        <w:rPr>
          <w:sz w:val="20"/>
          <w:szCs w:val="20"/>
          <w:lang w:val="fr-FR"/>
        </w:rPr>
      </w:pPr>
    </w:p>
    <w:p w14:paraId="04505027" w14:textId="77777777" w:rsidR="000152C6" w:rsidRPr="0032190F" w:rsidRDefault="000152C6" w:rsidP="000152C6">
      <w:pPr>
        <w:ind w:right="-136"/>
        <w:jc w:val="both"/>
        <w:rPr>
          <w:sz w:val="20"/>
          <w:szCs w:val="20"/>
          <w:lang w:val="fr-FR"/>
        </w:rPr>
      </w:pPr>
      <w:r w:rsidRPr="0032190F">
        <w:rPr>
          <w:b/>
          <w:sz w:val="20"/>
          <w:szCs w:val="20"/>
          <w:lang w:val="fr-FR"/>
        </w:rPr>
        <w:t xml:space="preserve">Roche 7 </w:t>
      </w:r>
      <w:r w:rsidRPr="00441288">
        <w:rPr>
          <w:rFonts w:ascii="Symbol" w:hAnsi="Symbol"/>
          <w:b/>
          <w:sz w:val="20"/>
          <w:szCs w:val="20"/>
        </w:rPr>
        <w:t></w:t>
      </w:r>
      <w:r w:rsidRPr="0032190F">
        <w:rPr>
          <w:b/>
          <w:sz w:val="20"/>
          <w:szCs w:val="20"/>
          <w:lang w:val="fr-FR"/>
        </w:rPr>
        <w:t xml:space="preserve"> . Zone IV . Groupe II</w:t>
      </w:r>
      <w:r w:rsidRPr="0032190F">
        <w:rPr>
          <w:sz w:val="20"/>
          <w:szCs w:val="20"/>
          <w:lang w:val="fr-FR"/>
        </w:rPr>
        <w:tab/>
      </w:r>
    </w:p>
    <w:p w14:paraId="181F888A"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très fissurée</w:t>
      </w:r>
    </w:p>
    <w:p w14:paraId="0CC5DB98" w14:textId="77777777" w:rsidR="000152C6" w:rsidRPr="0032190F" w:rsidRDefault="000152C6" w:rsidP="000152C6">
      <w:pPr>
        <w:ind w:right="-136"/>
        <w:jc w:val="both"/>
        <w:rPr>
          <w:sz w:val="20"/>
          <w:szCs w:val="20"/>
          <w:lang w:val="fr-FR"/>
        </w:rPr>
      </w:pPr>
    </w:p>
    <w:p w14:paraId="1D86184F" w14:textId="77777777" w:rsidR="000152C6" w:rsidRPr="0032190F" w:rsidRDefault="000152C6" w:rsidP="000152C6">
      <w:pPr>
        <w:ind w:right="-136" w:firstLine="709"/>
        <w:jc w:val="both"/>
        <w:rPr>
          <w:i/>
          <w:sz w:val="20"/>
          <w:szCs w:val="20"/>
          <w:lang w:val="fr-FR"/>
        </w:rPr>
      </w:pPr>
      <w:r w:rsidRPr="0032190F">
        <w:rPr>
          <w:rFonts w:ascii="Times" w:hAnsi="Times"/>
          <w:i/>
          <w:sz w:val="20"/>
          <w:szCs w:val="20"/>
          <w:lang w:val="fr-FR"/>
        </w:rPr>
        <w:lastRenderedPageBreak/>
        <w:t>C’est un bloc de pélite gris-vert dont la face</w:t>
      </w:r>
      <w:r w:rsidRPr="0032190F">
        <w:rPr>
          <w:i/>
          <w:sz w:val="20"/>
          <w:szCs w:val="20"/>
          <w:lang w:val="fr-FR"/>
        </w:rPr>
        <w:t xml:space="preserve"> supérieure de pendage 20° est (1,0 m du nord au sud par </w:t>
      </w:r>
      <w:r w:rsidRPr="0032190F">
        <w:rPr>
          <w:i/>
          <w:sz w:val="20"/>
          <w:szCs w:val="20"/>
          <w:lang w:val="fr-FR"/>
        </w:rPr>
        <w:br/>
        <w:t>0,8 m) présente de nombreux défauts, trous, lichens, fissures profondes, fissures emplies de végétation. Discerner sur cette surface rugueuse et près de l’arête du nord, une grande plage de cupules éparses (0,2 m d’est en ouest par 0,1 m).</w:t>
      </w:r>
    </w:p>
    <w:p w14:paraId="3C5F4A1E" w14:textId="77777777" w:rsidR="000152C6" w:rsidRPr="0032190F" w:rsidRDefault="000152C6" w:rsidP="000152C6">
      <w:pPr>
        <w:ind w:right="-136"/>
        <w:jc w:val="both"/>
        <w:rPr>
          <w:i/>
          <w:sz w:val="20"/>
          <w:szCs w:val="20"/>
          <w:lang w:val="fr-FR"/>
        </w:rPr>
      </w:pPr>
      <w:r w:rsidRPr="0032190F">
        <w:rPr>
          <w:i/>
          <w:sz w:val="20"/>
          <w:szCs w:val="20"/>
          <w:lang w:val="fr-FR"/>
        </w:rPr>
        <w:t xml:space="preserve">Pas sur catalogue 2003 </w:t>
      </w:r>
    </w:p>
    <w:p w14:paraId="2EAB3C50" w14:textId="77777777" w:rsidR="000152C6" w:rsidRPr="0032190F" w:rsidRDefault="000152C6" w:rsidP="000152C6">
      <w:pPr>
        <w:ind w:right="-136" w:firstLine="709"/>
        <w:jc w:val="both"/>
        <w:rPr>
          <w:sz w:val="20"/>
          <w:szCs w:val="20"/>
          <w:lang w:val="fr-FR"/>
        </w:rPr>
      </w:pPr>
    </w:p>
    <w:p w14:paraId="7A35939D" w14:textId="77777777" w:rsidR="000152C6" w:rsidRPr="0032190F" w:rsidRDefault="000152C6" w:rsidP="000152C6">
      <w:pPr>
        <w:ind w:right="-136" w:firstLine="709"/>
        <w:jc w:val="both"/>
        <w:rPr>
          <w:sz w:val="20"/>
          <w:szCs w:val="20"/>
          <w:lang w:val="fr-FR"/>
        </w:rPr>
      </w:pPr>
      <w:r w:rsidRPr="0032190F">
        <w:rPr>
          <w:sz w:val="20"/>
          <w:szCs w:val="20"/>
          <w:lang w:val="fr-FR"/>
        </w:rPr>
        <w:t xml:space="preserve">Aller à trois mètres vers l’ouest </w:t>
      </w:r>
    </w:p>
    <w:p w14:paraId="746CE3F8" w14:textId="77777777" w:rsidR="000152C6" w:rsidRPr="0032190F" w:rsidRDefault="000152C6" w:rsidP="000152C6">
      <w:pPr>
        <w:ind w:right="-136" w:firstLine="709"/>
        <w:jc w:val="both"/>
        <w:rPr>
          <w:sz w:val="20"/>
          <w:szCs w:val="20"/>
          <w:lang w:val="fr-FR"/>
        </w:rPr>
      </w:pPr>
    </w:p>
    <w:p w14:paraId="10729DB4" w14:textId="77777777" w:rsidR="000152C6" w:rsidRPr="0032190F" w:rsidRDefault="000152C6" w:rsidP="000152C6">
      <w:pPr>
        <w:ind w:right="-136"/>
        <w:jc w:val="both"/>
        <w:rPr>
          <w:sz w:val="20"/>
          <w:szCs w:val="20"/>
          <w:lang w:val="fr-FR"/>
        </w:rPr>
      </w:pPr>
      <w:r w:rsidRPr="0032190F">
        <w:rPr>
          <w:b/>
          <w:sz w:val="20"/>
          <w:szCs w:val="20"/>
          <w:lang w:val="fr-FR"/>
        </w:rPr>
        <w:t xml:space="preserve">Roche 7 </w:t>
      </w:r>
      <w:r w:rsidRPr="00441288">
        <w:rPr>
          <w:rFonts w:ascii="Symbol" w:hAnsi="Symbol"/>
          <w:b/>
          <w:sz w:val="20"/>
          <w:szCs w:val="20"/>
        </w:rPr>
        <w:t></w:t>
      </w:r>
      <w:r w:rsidRPr="0032190F">
        <w:rPr>
          <w:b/>
          <w:sz w:val="20"/>
          <w:szCs w:val="20"/>
          <w:lang w:val="fr-FR"/>
        </w:rPr>
        <w:t xml:space="preserve"> H . Zone IV . Groupe II</w:t>
      </w:r>
      <w:r w:rsidRPr="0032190F">
        <w:rPr>
          <w:sz w:val="20"/>
          <w:szCs w:val="20"/>
          <w:lang w:val="fr-FR"/>
        </w:rPr>
        <w:tab/>
      </w:r>
    </w:p>
    <w:p w14:paraId="1818B891"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de Cabagno</w:t>
      </w:r>
    </w:p>
    <w:p w14:paraId="076D52AB" w14:textId="77777777" w:rsidR="000152C6" w:rsidRPr="0032190F" w:rsidRDefault="000152C6" w:rsidP="000152C6">
      <w:pPr>
        <w:ind w:right="-136"/>
        <w:jc w:val="both"/>
        <w:rPr>
          <w:sz w:val="20"/>
          <w:szCs w:val="20"/>
          <w:lang w:val="fr-FR"/>
        </w:rPr>
      </w:pPr>
    </w:p>
    <w:p w14:paraId="0809223F" w14:textId="77777777" w:rsidR="000152C6" w:rsidRPr="0032190F"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C’est un petit bloc tranché net à l’ouest et au sud dont la face supérieure (0,7 m d’est en ouest par 0,5 m), à 0,2 m du sol, est horizontale. Son quart ouest est individualisé par une fissure nord – sud et présente de fines strates colorées orientées aussi du nord au sud. A la suite, une petite surface plate et horizontale (0,4 m par 0,4 m) est limitée par la fissure citée, un décrochement et un bord de la roche. Elle présente le nom Cabagno et un texte très finement écrit.</w:t>
      </w:r>
    </w:p>
    <w:p w14:paraId="6173803C" w14:textId="77777777" w:rsidR="000152C6" w:rsidRPr="0032190F" w:rsidRDefault="000152C6" w:rsidP="000152C6">
      <w:pPr>
        <w:ind w:right="-136" w:firstLine="709"/>
        <w:jc w:val="both"/>
        <w:rPr>
          <w:rFonts w:ascii="Times" w:hAnsi="Times"/>
          <w:sz w:val="20"/>
          <w:szCs w:val="20"/>
          <w:lang w:val="fr-FR"/>
        </w:rPr>
      </w:pPr>
    </w:p>
    <w:p w14:paraId="270B643A" w14:textId="77777777" w:rsidR="000152C6" w:rsidRPr="0032190F" w:rsidRDefault="000152C6" w:rsidP="000152C6">
      <w:pPr>
        <w:ind w:right="-136" w:firstLine="709"/>
        <w:jc w:val="both"/>
        <w:rPr>
          <w:sz w:val="20"/>
          <w:szCs w:val="20"/>
          <w:lang w:val="fr-FR"/>
        </w:rPr>
      </w:pPr>
      <w:r w:rsidRPr="0032190F">
        <w:rPr>
          <w:sz w:val="20"/>
          <w:szCs w:val="20"/>
          <w:lang w:val="fr-FR"/>
        </w:rPr>
        <w:t>Aller à trois mètres vers le nord-ouest et chercher un petit bloc de pélite verte à patine orange, érodé et couvert de lichens jaunes.</w:t>
      </w:r>
    </w:p>
    <w:p w14:paraId="7B10C428" w14:textId="77777777" w:rsidR="000152C6" w:rsidRPr="0032190F" w:rsidRDefault="000152C6" w:rsidP="000152C6">
      <w:pPr>
        <w:ind w:right="-136" w:firstLine="709"/>
        <w:jc w:val="both"/>
        <w:rPr>
          <w:sz w:val="20"/>
          <w:szCs w:val="20"/>
          <w:lang w:val="fr-FR"/>
        </w:rPr>
      </w:pPr>
    </w:p>
    <w:p w14:paraId="4D42307C" w14:textId="77777777" w:rsidR="000152C6" w:rsidRPr="0032190F" w:rsidRDefault="000152C6" w:rsidP="000152C6">
      <w:pPr>
        <w:ind w:right="-136"/>
        <w:jc w:val="both"/>
        <w:rPr>
          <w:sz w:val="20"/>
          <w:szCs w:val="20"/>
          <w:lang w:val="fr-FR"/>
        </w:rPr>
      </w:pPr>
      <w:r w:rsidRPr="0032190F">
        <w:rPr>
          <w:b/>
          <w:sz w:val="20"/>
          <w:szCs w:val="20"/>
          <w:lang w:val="fr-FR"/>
        </w:rPr>
        <w:t xml:space="preserve">Roche 7 </w:t>
      </w:r>
      <w:r w:rsidRPr="00441288">
        <w:rPr>
          <w:rFonts w:ascii="Symbol" w:hAnsi="Symbol"/>
          <w:b/>
          <w:sz w:val="20"/>
          <w:szCs w:val="20"/>
        </w:rPr>
        <w:t></w:t>
      </w:r>
      <w:r w:rsidRPr="0032190F">
        <w:rPr>
          <w:b/>
          <w:sz w:val="20"/>
          <w:szCs w:val="20"/>
          <w:lang w:val="fr-FR"/>
        </w:rPr>
        <w:t xml:space="preserve"> H . Zone IV . Groupe II</w:t>
      </w:r>
      <w:r w:rsidRPr="0032190F">
        <w:rPr>
          <w:sz w:val="20"/>
          <w:szCs w:val="20"/>
          <w:lang w:val="fr-FR"/>
        </w:rPr>
        <w:tab/>
      </w:r>
    </w:p>
    <w:p w14:paraId="7F4AEBEB"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de la croix à la plume</w:t>
      </w:r>
    </w:p>
    <w:p w14:paraId="7849A5A2" w14:textId="77777777" w:rsidR="000152C6" w:rsidRPr="0032190F" w:rsidRDefault="000152C6" w:rsidP="000152C6">
      <w:pPr>
        <w:ind w:right="-136"/>
        <w:jc w:val="both"/>
        <w:rPr>
          <w:sz w:val="20"/>
          <w:szCs w:val="20"/>
          <w:lang w:val="fr-FR"/>
        </w:rPr>
      </w:pPr>
    </w:p>
    <w:p w14:paraId="3C641D15" w14:textId="77777777" w:rsidR="000152C6" w:rsidRPr="0032190F"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Examiner sa face de pendage 20° est très érodée et dont la patine est plus sombre dans sa partie inférieure. Repérer une fissure est – ouest au centre, une autre nord - sud dans le bas et un décrochement lui aussi nord – sud dans le haut de la face. Discerner un quadrillage au nord de la fissure centrale et trois croix dont une traversée par une plume.</w:t>
      </w:r>
    </w:p>
    <w:p w14:paraId="67BC7163" w14:textId="77777777" w:rsidR="000152C6" w:rsidRPr="0032190F" w:rsidRDefault="000152C6" w:rsidP="000152C6">
      <w:pPr>
        <w:ind w:right="-136" w:firstLine="709"/>
        <w:jc w:val="both"/>
        <w:rPr>
          <w:sz w:val="20"/>
          <w:szCs w:val="20"/>
          <w:lang w:val="fr-FR"/>
        </w:rPr>
      </w:pPr>
    </w:p>
    <w:p w14:paraId="4356DD19" w14:textId="77777777" w:rsidR="000152C6" w:rsidRPr="0032190F" w:rsidRDefault="000152C6" w:rsidP="000152C6">
      <w:pPr>
        <w:ind w:right="-136"/>
        <w:jc w:val="both"/>
        <w:rPr>
          <w:sz w:val="20"/>
          <w:szCs w:val="20"/>
          <w:lang w:val="fr-FR"/>
        </w:rPr>
      </w:pPr>
      <w:r w:rsidRPr="0032190F">
        <w:rPr>
          <w:b/>
          <w:sz w:val="20"/>
          <w:szCs w:val="20"/>
          <w:lang w:val="fr-FR"/>
        </w:rPr>
        <w:t>Repère</w:t>
      </w:r>
      <w:r w:rsidRPr="0032190F">
        <w:rPr>
          <w:sz w:val="20"/>
          <w:szCs w:val="20"/>
          <w:lang w:val="fr-FR"/>
        </w:rPr>
        <w:t xml:space="preserve"> : à trois mètres au nord se trouve la roche 22 C (voir p. 25)</w:t>
      </w:r>
    </w:p>
    <w:p w14:paraId="766CE4C4" w14:textId="77777777" w:rsidR="000152C6" w:rsidRPr="0032190F" w:rsidRDefault="000152C6" w:rsidP="000152C6">
      <w:pPr>
        <w:ind w:right="-136"/>
        <w:jc w:val="both"/>
        <w:rPr>
          <w:sz w:val="20"/>
          <w:szCs w:val="20"/>
          <w:lang w:val="fr-FR"/>
        </w:rPr>
      </w:pPr>
    </w:p>
    <w:p w14:paraId="4A91277E" w14:textId="77777777" w:rsidR="000152C6" w:rsidRPr="0032190F" w:rsidRDefault="000152C6" w:rsidP="000152C6">
      <w:pPr>
        <w:ind w:right="-136" w:firstLine="709"/>
        <w:jc w:val="both"/>
        <w:rPr>
          <w:sz w:val="20"/>
          <w:szCs w:val="20"/>
          <w:lang w:val="fr-FR"/>
        </w:rPr>
      </w:pPr>
      <w:r w:rsidRPr="0032190F">
        <w:rPr>
          <w:sz w:val="20"/>
          <w:szCs w:val="20"/>
          <w:lang w:val="fr-FR"/>
        </w:rPr>
        <w:t>Redescendre sur la roche 8 A et marcher quatre mètres vers l'ouest pour trouver deux blocs bruns déposés sur un affleurement de pélite verte à peine patinée et très feuilletée.</w:t>
      </w:r>
    </w:p>
    <w:p w14:paraId="3DA4E304" w14:textId="77777777" w:rsidR="000152C6" w:rsidRPr="0032190F" w:rsidRDefault="000152C6" w:rsidP="000152C6">
      <w:pPr>
        <w:ind w:right="-136" w:firstLine="709"/>
        <w:jc w:val="both"/>
        <w:rPr>
          <w:sz w:val="20"/>
          <w:szCs w:val="20"/>
          <w:lang w:val="fr-FR"/>
        </w:rPr>
      </w:pPr>
    </w:p>
    <w:p w14:paraId="79A5ECE9" w14:textId="77777777" w:rsidR="000152C6" w:rsidRPr="0032190F" w:rsidRDefault="000152C6" w:rsidP="000152C6">
      <w:pPr>
        <w:ind w:right="-136"/>
        <w:jc w:val="both"/>
        <w:rPr>
          <w:sz w:val="20"/>
          <w:szCs w:val="20"/>
          <w:lang w:val="fr-FR"/>
        </w:rPr>
      </w:pPr>
      <w:r w:rsidRPr="0032190F">
        <w:rPr>
          <w:b/>
          <w:sz w:val="20"/>
          <w:szCs w:val="20"/>
          <w:lang w:val="fr-FR"/>
        </w:rPr>
        <w:t>Roche 8 B . Zone IV . Groupe II</w:t>
      </w:r>
      <w:r w:rsidRPr="0032190F">
        <w:rPr>
          <w:sz w:val="20"/>
          <w:szCs w:val="20"/>
          <w:lang w:val="fr-FR"/>
        </w:rPr>
        <w:tab/>
      </w:r>
    </w:p>
    <w:p w14:paraId="6D7EAC64"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des deux très beaux corniformes </w:t>
      </w:r>
    </w:p>
    <w:p w14:paraId="2FA85B03" w14:textId="77777777" w:rsidR="000152C6" w:rsidRPr="0032190F" w:rsidRDefault="000152C6" w:rsidP="000152C6">
      <w:pPr>
        <w:ind w:right="-136"/>
        <w:jc w:val="both"/>
        <w:rPr>
          <w:sz w:val="20"/>
          <w:szCs w:val="20"/>
          <w:lang w:val="fr-FR"/>
        </w:rPr>
      </w:pPr>
    </w:p>
    <w:p w14:paraId="68B83E1B"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C'est la face triangulaire (0,6 m par 0,6 m) de pendage 30° est du plus petit bloc, une pélite gris violet schistosée, patinée de couleur marron glacé. Le C et le numéro de Conti sont inscrits en bas et à gauche de cette face. Deux corniformes à corps trapézoïdaux, à cornes à deux segments rectangulaire et angulation douce, à piquetage régulier et assez fin sont très bien réalisés </w:t>
      </w:r>
      <w:r w:rsidRPr="0032190F">
        <w:rPr>
          <w:sz w:val="16"/>
          <w:szCs w:val="16"/>
          <w:lang w:val="fr-FR"/>
        </w:rPr>
        <w:t>(ph.1)</w:t>
      </w:r>
      <w:r w:rsidRPr="0032190F">
        <w:rPr>
          <w:i/>
          <w:sz w:val="20"/>
          <w:szCs w:val="20"/>
          <w:lang w:val="fr-FR"/>
        </w:rPr>
        <w:t xml:space="preserve"> mais l’un d’eux est abîmé par des éclats. Un autre corniforme et des plages sont aussi gravés.</w:t>
      </w:r>
    </w:p>
    <w:p w14:paraId="7F337E9A" w14:textId="77777777" w:rsidR="000152C6" w:rsidRPr="0032190F" w:rsidRDefault="000152C6" w:rsidP="000152C6">
      <w:pPr>
        <w:ind w:right="-136"/>
        <w:jc w:val="both"/>
        <w:rPr>
          <w:sz w:val="16"/>
          <w:szCs w:val="16"/>
          <w:lang w:val="fr-FR"/>
        </w:rPr>
      </w:pPr>
      <w:r w:rsidRPr="0032190F">
        <w:rPr>
          <w:sz w:val="16"/>
          <w:szCs w:val="16"/>
          <w:lang w:val="fr-FR"/>
        </w:rPr>
        <w:t>Photos 1969 et 1971 : Roche dans site (sombre), Roche + C + n° + gravures, 6 ph. gravure</w:t>
      </w:r>
    </w:p>
    <w:p w14:paraId="758CD041" w14:textId="77777777" w:rsidR="000152C6" w:rsidRPr="0032190F" w:rsidRDefault="000152C6" w:rsidP="000152C6">
      <w:pPr>
        <w:ind w:right="-136"/>
        <w:jc w:val="both"/>
        <w:rPr>
          <w:i/>
          <w:sz w:val="20"/>
          <w:szCs w:val="20"/>
          <w:lang w:val="fr-FR"/>
        </w:rPr>
      </w:pPr>
    </w:p>
    <w:p w14:paraId="361E46A0" w14:textId="77777777" w:rsidR="000152C6" w:rsidRPr="0032190F" w:rsidRDefault="000152C6" w:rsidP="000152C6">
      <w:pPr>
        <w:ind w:right="-136" w:firstLine="709"/>
        <w:jc w:val="both"/>
        <w:rPr>
          <w:sz w:val="20"/>
          <w:szCs w:val="20"/>
          <w:lang w:val="fr-FR"/>
        </w:rPr>
      </w:pPr>
    </w:p>
    <w:p w14:paraId="42882917" w14:textId="77777777" w:rsidR="000152C6" w:rsidRPr="0032190F" w:rsidRDefault="000152C6" w:rsidP="000152C6">
      <w:pPr>
        <w:ind w:right="-136" w:firstLine="709"/>
        <w:jc w:val="both"/>
        <w:rPr>
          <w:sz w:val="20"/>
          <w:szCs w:val="20"/>
          <w:lang w:val="fr-FR"/>
        </w:rPr>
      </w:pPr>
      <w:r w:rsidRPr="0032190F">
        <w:rPr>
          <w:sz w:val="20"/>
          <w:szCs w:val="20"/>
          <w:lang w:val="fr-FR"/>
        </w:rPr>
        <w:t>Examiner le deuxième bloc situé à droite, sur le flanc sud-est du premier.</w:t>
      </w:r>
    </w:p>
    <w:p w14:paraId="7C9D1D56" w14:textId="77777777" w:rsidR="000152C6" w:rsidRPr="0032190F" w:rsidRDefault="000152C6" w:rsidP="000152C6">
      <w:pPr>
        <w:ind w:right="-136" w:firstLine="709"/>
        <w:jc w:val="both"/>
        <w:rPr>
          <w:sz w:val="20"/>
          <w:szCs w:val="20"/>
          <w:lang w:val="fr-FR"/>
        </w:rPr>
      </w:pPr>
    </w:p>
    <w:p w14:paraId="327B5F1C" w14:textId="77777777" w:rsidR="000152C6" w:rsidRPr="0032190F" w:rsidRDefault="000152C6" w:rsidP="000152C6">
      <w:pPr>
        <w:ind w:right="-136"/>
        <w:jc w:val="both"/>
        <w:rPr>
          <w:sz w:val="20"/>
          <w:szCs w:val="20"/>
          <w:lang w:val="fr-FR"/>
        </w:rPr>
      </w:pPr>
      <w:r w:rsidRPr="0032190F">
        <w:rPr>
          <w:b/>
          <w:sz w:val="20"/>
          <w:szCs w:val="20"/>
          <w:lang w:val="fr-FR"/>
        </w:rPr>
        <w:t xml:space="preserve">Roche 8 </w:t>
      </w:r>
      <w:r w:rsidRPr="00441288">
        <w:rPr>
          <w:rFonts w:ascii="Symbol" w:hAnsi="Symbol"/>
          <w:b/>
          <w:sz w:val="20"/>
          <w:szCs w:val="20"/>
        </w:rPr>
        <w:t></w:t>
      </w:r>
      <w:r w:rsidRPr="00441288">
        <w:rPr>
          <w:rFonts w:ascii="Symbol" w:hAnsi="Symbol"/>
          <w:b/>
          <w:sz w:val="20"/>
          <w:szCs w:val="20"/>
        </w:rPr>
        <w:t></w:t>
      </w:r>
      <w:r w:rsidRPr="00441288">
        <w:rPr>
          <w:rFonts w:ascii="Symbol" w:hAnsi="Symbol"/>
          <w:b/>
          <w:sz w:val="20"/>
          <w:szCs w:val="20"/>
        </w:rPr>
        <w:t></w:t>
      </w:r>
      <w:r w:rsidRPr="00441288">
        <w:rPr>
          <w:rFonts w:ascii="Symbol" w:hAnsi="Symbol"/>
          <w:b/>
          <w:sz w:val="20"/>
          <w:szCs w:val="20"/>
        </w:rPr>
        <w:t></w:t>
      </w:r>
      <w:r w:rsidRPr="0032190F">
        <w:rPr>
          <w:b/>
          <w:sz w:val="20"/>
          <w:szCs w:val="20"/>
          <w:lang w:val="fr-FR"/>
        </w:rPr>
        <w:t xml:space="preserve"> . Zone IV . Groupe II</w:t>
      </w:r>
      <w:r w:rsidRPr="0032190F">
        <w:rPr>
          <w:sz w:val="20"/>
          <w:szCs w:val="20"/>
          <w:lang w:val="fr-FR"/>
        </w:rPr>
        <w:tab/>
      </w:r>
    </w:p>
    <w:p w14:paraId="41FC7A2E"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à la plage de trois centimètres carrés</w:t>
      </w:r>
    </w:p>
    <w:p w14:paraId="0DE81BB8" w14:textId="77777777" w:rsidR="000152C6" w:rsidRPr="0032190F" w:rsidRDefault="000152C6" w:rsidP="000152C6">
      <w:pPr>
        <w:ind w:right="-136"/>
        <w:jc w:val="both"/>
        <w:rPr>
          <w:sz w:val="20"/>
          <w:szCs w:val="20"/>
          <w:lang w:val="fr-FR"/>
        </w:rPr>
      </w:pPr>
    </w:p>
    <w:p w14:paraId="1C7C0FA1" w14:textId="77777777" w:rsidR="000152C6" w:rsidRPr="0032190F"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Examiner une petite surface de pendage 30° est-nord-est relativement plate, dont la patine est plus claire et plus grise que celle de la roche précédente. Elle est limitée au sud-est par une cassure de la roche et sur les trois autres côtés par des changements de pente et des surfaces de mauvaise qualité. Repérer une petite plage rectangulaire de 3 cm par 1 cm.</w:t>
      </w:r>
    </w:p>
    <w:p w14:paraId="5E70464A" w14:textId="77777777" w:rsidR="000152C6" w:rsidRPr="0032190F" w:rsidRDefault="000152C6" w:rsidP="000152C6">
      <w:pPr>
        <w:ind w:right="-136" w:firstLine="709"/>
        <w:jc w:val="both"/>
        <w:rPr>
          <w:sz w:val="20"/>
          <w:szCs w:val="20"/>
          <w:lang w:val="fr-FR"/>
        </w:rPr>
      </w:pPr>
    </w:p>
    <w:p w14:paraId="14456492" w14:textId="77777777" w:rsidR="000152C6" w:rsidRPr="0032190F" w:rsidRDefault="000152C6" w:rsidP="000152C6">
      <w:pPr>
        <w:ind w:right="-136" w:firstLine="709"/>
        <w:jc w:val="both"/>
        <w:rPr>
          <w:sz w:val="20"/>
          <w:szCs w:val="20"/>
          <w:lang w:val="fr-FR"/>
        </w:rPr>
      </w:pPr>
      <w:r w:rsidRPr="0032190F">
        <w:rPr>
          <w:sz w:val="20"/>
          <w:szCs w:val="20"/>
          <w:lang w:val="fr-FR"/>
        </w:rPr>
        <w:t xml:space="preserve">Continuer encore huit mètres vers l'ouest, en direction d'un petit bloc en forme de pyramide tronquée, haut de 0,4 m. C’est une pélite verte érodée, couvert de lichens. </w:t>
      </w:r>
    </w:p>
    <w:p w14:paraId="452FE6CB" w14:textId="77777777" w:rsidR="000152C6" w:rsidRPr="0032190F" w:rsidRDefault="000152C6" w:rsidP="000152C6">
      <w:pPr>
        <w:ind w:right="-136" w:firstLine="709"/>
        <w:jc w:val="both"/>
        <w:rPr>
          <w:sz w:val="20"/>
          <w:szCs w:val="20"/>
          <w:lang w:val="fr-FR"/>
        </w:rPr>
      </w:pPr>
    </w:p>
    <w:p w14:paraId="59B5C499" w14:textId="77777777" w:rsidR="000152C6" w:rsidRPr="0032190F" w:rsidRDefault="000152C6" w:rsidP="000152C6">
      <w:pPr>
        <w:ind w:right="-136"/>
        <w:jc w:val="both"/>
        <w:rPr>
          <w:sz w:val="20"/>
          <w:szCs w:val="20"/>
          <w:lang w:val="fr-FR"/>
        </w:rPr>
      </w:pPr>
      <w:bookmarkStart w:id="5575" w:name="Desc_ZIVGIIR8alpha"/>
      <w:r w:rsidRPr="0032190F">
        <w:rPr>
          <w:b/>
          <w:sz w:val="20"/>
          <w:szCs w:val="20"/>
          <w:lang w:val="fr-FR"/>
        </w:rPr>
        <w:t xml:space="preserve">Roche 8 </w:t>
      </w:r>
      <w:r w:rsidRPr="00441288">
        <w:rPr>
          <w:rFonts w:ascii="Symbol" w:hAnsi="Symbol"/>
          <w:b/>
          <w:sz w:val="20"/>
          <w:szCs w:val="20"/>
        </w:rPr>
        <w:t></w:t>
      </w:r>
      <w:r w:rsidRPr="0032190F">
        <w:rPr>
          <w:b/>
          <w:sz w:val="20"/>
          <w:szCs w:val="20"/>
          <w:lang w:val="fr-FR"/>
        </w:rPr>
        <w:t xml:space="preserve"> . Zone IV . Groupe II</w:t>
      </w:r>
      <w:r w:rsidRPr="0032190F">
        <w:rPr>
          <w:sz w:val="20"/>
          <w:szCs w:val="20"/>
          <w:lang w:val="fr-FR"/>
        </w:rPr>
        <w:tab/>
      </w:r>
    </w:p>
    <w:bookmarkEnd w:id="5575"/>
    <w:p w14:paraId="2D440D08"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du carré inachevé récent</w:t>
      </w:r>
    </w:p>
    <w:p w14:paraId="26B4B184" w14:textId="77777777" w:rsidR="000152C6" w:rsidRPr="0032190F" w:rsidRDefault="000152C6" w:rsidP="000152C6">
      <w:pPr>
        <w:ind w:right="-136"/>
        <w:jc w:val="both"/>
        <w:rPr>
          <w:sz w:val="20"/>
          <w:szCs w:val="20"/>
          <w:lang w:val="fr-FR"/>
        </w:rPr>
      </w:pPr>
    </w:p>
    <w:p w14:paraId="7D0AE4F9" w14:textId="77777777" w:rsidR="000152C6" w:rsidRPr="0032190F" w:rsidRDefault="000152C6" w:rsidP="000152C6">
      <w:pPr>
        <w:ind w:right="-136" w:firstLine="709"/>
        <w:jc w:val="both"/>
        <w:rPr>
          <w:i/>
          <w:sz w:val="20"/>
          <w:szCs w:val="20"/>
          <w:lang w:val="fr-FR"/>
        </w:rPr>
      </w:pPr>
      <w:r w:rsidRPr="0032190F">
        <w:rPr>
          <w:i/>
          <w:sz w:val="20"/>
          <w:szCs w:val="20"/>
          <w:lang w:val="fr-FR"/>
        </w:rPr>
        <w:lastRenderedPageBreak/>
        <w:t>Sa face verticale sud (0,7 m par 0,4 m), non patinée, présente deux décrochements verticaux. Entre l’un d’eux et l’arête est la surface est plate et lisse. On peut y voir, à droite, l'amorce d'un petit rectangle, non patiné et probablement récent (les cupules ressemblent à des enlèvements au couteau).</w:t>
      </w:r>
    </w:p>
    <w:p w14:paraId="25FF245D" w14:textId="77777777" w:rsidR="000152C6" w:rsidRPr="0032190F" w:rsidRDefault="000152C6" w:rsidP="000152C6">
      <w:pPr>
        <w:ind w:right="-136"/>
        <w:jc w:val="both"/>
        <w:rPr>
          <w:sz w:val="16"/>
          <w:szCs w:val="16"/>
          <w:lang w:val="fr-FR"/>
        </w:rPr>
      </w:pPr>
      <w:r w:rsidRPr="0032190F">
        <w:rPr>
          <w:sz w:val="16"/>
          <w:szCs w:val="16"/>
          <w:lang w:val="fr-FR"/>
        </w:rPr>
        <w:t>Photos 1971 : Roche dans site, Roche, 1 ph. gravure</w:t>
      </w:r>
    </w:p>
    <w:p w14:paraId="4822B9A9" w14:textId="77777777" w:rsidR="000152C6" w:rsidRPr="0032190F" w:rsidRDefault="000152C6" w:rsidP="000152C6">
      <w:pPr>
        <w:ind w:right="-136"/>
        <w:jc w:val="both"/>
        <w:rPr>
          <w:sz w:val="20"/>
          <w:szCs w:val="20"/>
          <w:lang w:val="fr-FR"/>
        </w:rPr>
      </w:pPr>
    </w:p>
    <w:p w14:paraId="773952DF" w14:textId="5BDDF19C" w:rsidR="000152C6" w:rsidRPr="0032190F" w:rsidRDefault="000152C6" w:rsidP="000152C6">
      <w:pPr>
        <w:ind w:right="-136" w:firstLine="709"/>
        <w:jc w:val="both"/>
        <w:rPr>
          <w:sz w:val="20"/>
          <w:szCs w:val="20"/>
          <w:lang w:val="fr-FR"/>
        </w:rPr>
      </w:pPr>
      <w:r w:rsidRPr="0032190F">
        <w:rPr>
          <w:sz w:val="20"/>
          <w:szCs w:val="20"/>
          <w:lang w:val="fr-FR"/>
        </w:rPr>
        <w:t xml:space="preserve">Parcourir douze mètres vers le nord, en direction d'une belle surface verticale sud de couleur gris vert sombre. Remarquer à mi-chemin une petite face, située au ras du sol et de pendage 30° est, qui porte un </w:t>
      </w:r>
      <w:hyperlink r:id="rId14079" w:anchor="Cul_Art_lex_graffiti" w:history="1">
        <w:r w:rsidR="000568BC" w:rsidRPr="000568BC">
          <w:rPr>
            <w:rStyle w:val="Hyperlink"/>
            <w:i/>
            <w:iCs/>
            <w:sz w:val="20"/>
            <w:lang w:val="fr-FR"/>
          </w:rPr>
          <w:t>graffit</w:t>
        </w:r>
        <w:r w:rsidR="000568BC">
          <w:rPr>
            <w:rStyle w:val="Hyperlink"/>
            <w:i/>
            <w:iCs/>
            <w:sz w:val="20"/>
            <w:lang w:val="fr-FR"/>
          </w:rPr>
          <w:t>o</w:t>
        </w:r>
      </w:hyperlink>
      <w:r w:rsidR="000568BC" w:rsidRPr="000568BC">
        <w:rPr>
          <w:lang w:val="fr-FR"/>
        </w:rPr>
        <w:t xml:space="preserve"> </w:t>
      </w:r>
      <w:r w:rsidRPr="0032190F">
        <w:rPr>
          <w:sz w:val="20"/>
          <w:szCs w:val="20"/>
          <w:lang w:val="fr-FR"/>
        </w:rPr>
        <w:t>récent : Vega 2001.</w:t>
      </w:r>
    </w:p>
    <w:p w14:paraId="6D2D23FA" w14:textId="77777777" w:rsidR="000152C6" w:rsidRPr="0032190F" w:rsidRDefault="000152C6" w:rsidP="000152C6">
      <w:pPr>
        <w:ind w:right="-136" w:firstLine="709"/>
        <w:jc w:val="both"/>
        <w:rPr>
          <w:sz w:val="20"/>
          <w:szCs w:val="20"/>
          <w:lang w:val="fr-FR"/>
        </w:rPr>
      </w:pPr>
    </w:p>
    <w:p w14:paraId="77CA2E78" w14:textId="77777777" w:rsidR="000152C6" w:rsidRPr="0032190F" w:rsidRDefault="000152C6" w:rsidP="000152C6">
      <w:pPr>
        <w:ind w:right="-136"/>
        <w:jc w:val="both"/>
        <w:rPr>
          <w:b/>
          <w:sz w:val="20"/>
          <w:szCs w:val="20"/>
          <w:lang w:val="fr-FR"/>
        </w:rPr>
      </w:pPr>
      <w:r w:rsidRPr="0032190F">
        <w:rPr>
          <w:b/>
          <w:sz w:val="20"/>
          <w:szCs w:val="20"/>
          <w:lang w:val="fr-FR"/>
        </w:rPr>
        <w:t>Roche 9 A . Zone IV . Groupe II</w:t>
      </w:r>
      <w:r w:rsidRPr="0032190F">
        <w:rPr>
          <w:sz w:val="20"/>
          <w:szCs w:val="20"/>
          <w:lang w:val="fr-FR"/>
        </w:rPr>
        <w:tab/>
      </w:r>
      <w:r w:rsidRPr="0032190F">
        <w:rPr>
          <w:sz w:val="20"/>
          <w:szCs w:val="20"/>
          <w:lang w:val="fr-FR"/>
        </w:rPr>
        <w:tab/>
      </w:r>
      <w:r w:rsidRPr="0032190F">
        <w:rPr>
          <w:b/>
          <w:sz w:val="20"/>
          <w:szCs w:val="20"/>
          <w:lang w:val="fr-FR"/>
        </w:rPr>
        <w:t>Histo</w:t>
      </w:r>
    </w:p>
    <w:p w14:paraId="2265AD27"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du “Jugement Dernier” </w:t>
      </w:r>
    </w:p>
    <w:p w14:paraId="31B078E0" w14:textId="77777777" w:rsidR="000152C6" w:rsidRPr="0032190F" w:rsidRDefault="000152C6" w:rsidP="000152C6">
      <w:pPr>
        <w:ind w:right="-136"/>
        <w:jc w:val="both"/>
        <w:rPr>
          <w:sz w:val="20"/>
          <w:szCs w:val="20"/>
          <w:lang w:val="fr-FR"/>
        </w:rPr>
      </w:pPr>
    </w:p>
    <w:p w14:paraId="5A19FCB2"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Le bloc de pélite grise s'est fracassé en s'éboulant. La surface de pendage vertical sud, très peu patinée, sauf sur un replat à droite, est plate et lisse. Le C et un numéro sont inscrits sur une portion presque détachée, en haut et à gauche, ainsi qu'un corniforme récent </w:t>
      </w:r>
      <w:r w:rsidRPr="0032190F">
        <w:rPr>
          <w:sz w:val="16"/>
          <w:szCs w:val="16"/>
          <w:lang w:val="fr-FR"/>
        </w:rPr>
        <w:t xml:space="preserve">(ph.1). </w:t>
      </w:r>
      <w:r w:rsidRPr="0032190F">
        <w:rPr>
          <w:i/>
          <w:sz w:val="20"/>
          <w:szCs w:val="20"/>
          <w:lang w:val="fr-FR"/>
        </w:rPr>
        <w:t>Le numéro écrit par Conti se trouve en dessous de la fracture, près du bord ouest. Au-dessus est écrit Palma Pietro pastre (pas de o.) D'autres textes et dessins sont réalisés au dessus de quelques corniformes, piquetés assez brutalement, comme sur la plupart des faces verticales. Citons encore "Zerratore  1922 Giuseppe" (le Z est un S inversé) accompagné d'un aigle, d'un écusson, etc.</w:t>
      </w:r>
    </w:p>
    <w:p w14:paraId="320011E8" w14:textId="77777777" w:rsidR="000152C6" w:rsidRPr="0032190F" w:rsidRDefault="000152C6" w:rsidP="000152C6">
      <w:pPr>
        <w:ind w:right="-136"/>
        <w:jc w:val="both"/>
        <w:rPr>
          <w:i/>
          <w:sz w:val="20"/>
          <w:szCs w:val="20"/>
          <w:lang w:val="fr-FR"/>
        </w:rPr>
      </w:pPr>
      <w:r w:rsidRPr="0032190F">
        <w:rPr>
          <w:i/>
          <w:sz w:val="20"/>
          <w:szCs w:val="20"/>
          <w:lang w:val="fr-FR"/>
        </w:rPr>
        <w:t xml:space="preserve">La caractéristique de cette roche est la fresque du </w:t>
      </w:r>
      <w:r w:rsidRPr="0032190F">
        <w:rPr>
          <w:b/>
          <w:i/>
          <w:sz w:val="20"/>
          <w:szCs w:val="20"/>
          <w:lang w:val="fr-FR"/>
        </w:rPr>
        <w:t>Jugement Dernier</w:t>
      </w:r>
      <w:r w:rsidRPr="0032190F">
        <w:rPr>
          <w:i/>
          <w:sz w:val="20"/>
          <w:szCs w:val="20"/>
          <w:lang w:val="fr-FR"/>
        </w:rPr>
        <w:t xml:space="preserve"> (pas toujours visible car gravée sur une face verticale exposée plein sud), dans la partie inférieure gauche de la face. La pesée des âmes par St Michel et une scène de l'enfer sont représentés avec de nombreux détails.</w:t>
      </w:r>
    </w:p>
    <w:p w14:paraId="47BBB192" w14:textId="77777777" w:rsidR="000152C6" w:rsidRPr="0032190F" w:rsidRDefault="000152C6" w:rsidP="000152C6">
      <w:pPr>
        <w:ind w:right="-136"/>
        <w:jc w:val="both"/>
        <w:rPr>
          <w:i/>
          <w:sz w:val="20"/>
          <w:szCs w:val="20"/>
          <w:lang w:val="fr-FR"/>
        </w:rPr>
      </w:pPr>
      <w:r w:rsidRPr="0032190F">
        <w:rPr>
          <w:i/>
          <w:sz w:val="20"/>
          <w:szCs w:val="20"/>
          <w:lang w:val="fr-FR"/>
        </w:rPr>
        <w:t>La roche s’est appelée 9Abis.</w:t>
      </w:r>
    </w:p>
    <w:p w14:paraId="0698020A" w14:textId="77777777" w:rsidR="000152C6" w:rsidRPr="0032190F" w:rsidRDefault="000152C6" w:rsidP="000152C6">
      <w:pPr>
        <w:ind w:right="-136"/>
        <w:jc w:val="both"/>
        <w:rPr>
          <w:sz w:val="16"/>
          <w:szCs w:val="16"/>
          <w:lang w:val="fr-FR"/>
        </w:rPr>
      </w:pPr>
      <w:r w:rsidRPr="0032190F">
        <w:rPr>
          <w:sz w:val="16"/>
          <w:szCs w:val="16"/>
          <w:lang w:val="fr-FR"/>
        </w:rPr>
        <w:t>Photos 1969 et 1971 : Roche dans site (sombre), Roche + C + n° du haut + gravures proto et histo, 14 ph. gravures (cornus et plages)</w:t>
      </w:r>
    </w:p>
    <w:p w14:paraId="1092DE80" w14:textId="77777777" w:rsidR="000152C6" w:rsidRPr="0032190F" w:rsidRDefault="000152C6" w:rsidP="000152C6">
      <w:pPr>
        <w:ind w:right="-136"/>
        <w:jc w:val="both"/>
        <w:rPr>
          <w:b/>
          <w:sz w:val="20"/>
          <w:szCs w:val="20"/>
          <w:lang w:val="fr-FR"/>
        </w:rPr>
      </w:pPr>
    </w:p>
    <w:p w14:paraId="6D6E960F" w14:textId="77777777" w:rsidR="000152C6" w:rsidRPr="0032190F" w:rsidRDefault="000152C6" w:rsidP="000152C6">
      <w:pPr>
        <w:ind w:right="-136"/>
        <w:jc w:val="both"/>
        <w:rPr>
          <w:sz w:val="20"/>
          <w:szCs w:val="20"/>
          <w:lang w:val="fr-FR"/>
        </w:rPr>
      </w:pPr>
      <w:r w:rsidRPr="0032190F">
        <w:rPr>
          <w:b/>
          <w:sz w:val="20"/>
          <w:szCs w:val="20"/>
          <w:lang w:val="fr-FR"/>
        </w:rPr>
        <w:t xml:space="preserve">Roche 9 </w:t>
      </w:r>
      <w:r w:rsidRPr="00441288">
        <w:rPr>
          <w:rFonts w:ascii="Symbol" w:hAnsi="Symbol"/>
          <w:b/>
          <w:sz w:val="20"/>
          <w:szCs w:val="20"/>
        </w:rPr>
        <w:t></w:t>
      </w:r>
      <w:r w:rsidRPr="0032190F">
        <w:rPr>
          <w:b/>
          <w:sz w:val="20"/>
          <w:szCs w:val="20"/>
          <w:lang w:val="fr-FR"/>
        </w:rPr>
        <w:t xml:space="preserve"> ??? . Zone IV . Groupe II</w:t>
      </w:r>
      <w:r w:rsidRPr="0032190F">
        <w:rPr>
          <w:sz w:val="20"/>
          <w:szCs w:val="20"/>
          <w:lang w:val="fr-FR"/>
        </w:rPr>
        <w:tab/>
        <w:t>ou face b de R9A ???</w:t>
      </w:r>
    </w:p>
    <w:p w14:paraId="467FBB2E"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tombée du “Jugement Dernier”</w:t>
      </w:r>
    </w:p>
    <w:p w14:paraId="2D3CA5C2" w14:textId="77777777" w:rsidR="000152C6" w:rsidRPr="0032190F" w:rsidRDefault="000152C6" w:rsidP="000152C6">
      <w:pPr>
        <w:ind w:right="-136"/>
        <w:jc w:val="both"/>
        <w:rPr>
          <w:sz w:val="20"/>
          <w:szCs w:val="20"/>
          <w:lang w:val="fr-FR"/>
        </w:rPr>
      </w:pPr>
    </w:p>
    <w:p w14:paraId="0AAFD959" w14:textId="77777777" w:rsidR="000152C6" w:rsidRPr="0032190F" w:rsidRDefault="000152C6" w:rsidP="000152C6">
      <w:pPr>
        <w:ind w:right="-136" w:firstLine="709"/>
        <w:jc w:val="both"/>
        <w:rPr>
          <w:i/>
          <w:sz w:val="20"/>
          <w:szCs w:val="20"/>
          <w:lang w:val="fr-FR"/>
        </w:rPr>
      </w:pPr>
      <w:r w:rsidRPr="0032190F">
        <w:rPr>
          <w:i/>
          <w:sz w:val="20"/>
          <w:szCs w:val="20"/>
          <w:lang w:val="fr-FR"/>
        </w:rPr>
        <w:t>Examiner la face ouest de la roche 9 A, qui est gris vert avec des touches oranges claires. Un morceau s'en est détaché et repose à gauche de la paroi verticale sud. Des plages sont inscrites sur une face de pendage 45° sud-ouest et sur une petite face verticale sud, cachée par l'herbe. Il n'y a pas de numéro sur ce fragment de roche.</w:t>
      </w:r>
    </w:p>
    <w:p w14:paraId="1731E4F4" w14:textId="77777777" w:rsidR="000152C6" w:rsidRPr="0032190F" w:rsidRDefault="000152C6" w:rsidP="000152C6">
      <w:pPr>
        <w:ind w:right="-136" w:firstLine="709"/>
        <w:jc w:val="both"/>
        <w:rPr>
          <w:sz w:val="20"/>
          <w:szCs w:val="20"/>
          <w:lang w:val="fr-FR"/>
        </w:rPr>
      </w:pPr>
    </w:p>
    <w:p w14:paraId="70293244" w14:textId="77777777" w:rsidR="000152C6" w:rsidRPr="0032190F" w:rsidRDefault="000152C6" w:rsidP="000152C6">
      <w:pPr>
        <w:ind w:right="-136" w:firstLine="709"/>
        <w:jc w:val="both"/>
        <w:rPr>
          <w:sz w:val="20"/>
          <w:szCs w:val="20"/>
          <w:lang w:val="fr-FR"/>
        </w:rPr>
      </w:pPr>
      <w:r w:rsidRPr="0032190F">
        <w:rPr>
          <w:sz w:val="20"/>
          <w:szCs w:val="20"/>
          <w:lang w:val="fr-FR"/>
        </w:rPr>
        <w:t>Monter sur un palier situé à l’est, juste au-dessus de la roche 9 A. Examiner la face est d’un gros bloc de pélite verte qui y est déposé.</w:t>
      </w:r>
    </w:p>
    <w:p w14:paraId="777A3B6F" w14:textId="77777777" w:rsidR="000152C6" w:rsidRPr="0032190F" w:rsidRDefault="000152C6" w:rsidP="000152C6">
      <w:pPr>
        <w:ind w:right="-136" w:firstLine="709"/>
        <w:jc w:val="both"/>
        <w:rPr>
          <w:sz w:val="20"/>
          <w:szCs w:val="20"/>
          <w:lang w:val="fr-FR"/>
        </w:rPr>
      </w:pPr>
    </w:p>
    <w:p w14:paraId="2746FE59" w14:textId="77777777" w:rsidR="000152C6" w:rsidRPr="0032190F" w:rsidRDefault="000152C6" w:rsidP="000152C6">
      <w:pPr>
        <w:ind w:right="-136"/>
        <w:jc w:val="both"/>
        <w:rPr>
          <w:sz w:val="20"/>
          <w:szCs w:val="20"/>
          <w:lang w:val="fr-FR"/>
        </w:rPr>
      </w:pPr>
      <w:r w:rsidRPr="0032190F">
        <w:rPr>
          <w:b/>
          <w:sz w:val="20"/>
          <w:szCs w:val="20"/>
          <w:lang w:val="fr-FR"/>
        </w:rPr>
        <w:t>Repère</w:t>
      </w:r>
      <w:r w:rsidRPr="0032190F">
        <w:rPr>
          <w:sz w:val="20"/>
          <w:szCs w:val="20"/>
          <w:lang w:val="fr-FR"/>
        </w:rPr>
        <w:t xml:space="preserve"> : ce nouveau bloc se trouve à huit mètres à l’ouest de la roche 7 </w:t>
      </w:r>
      <w:r w:rsidRPr="00441288">
        <w:rPr>
          <w:rFonts w:ascii="Symbol" w:hAnsi="Symbol"/>
          <w:sz w:val="20"/>
          <w:szCs w:val="20"/>
        </w:rPr>
        <w:t></w:t>
      </w:r>
      <w:r w:rsidRPr="0032190F">
        <w:rPr>
          <w:sz w:val="20"/>
          <w:szCs w:val="20"/>
          <w:lang w:val="fr-FR"/>
        </w:rPr>
        <w:t xml:space="preserve"> H vue précédemment. </w:t>
      </w:r>
    </w:p>
    <w:p w14:paraId="69985AE5" w14:textId="77777777" w:rsidR="000152C6" w:rsidRPr="0032190F" w:rsidRDefault="000152C6" w:rsidP="000152C6">
      <w:pPr>
        <w:ind w:right="-136" w:firstLine="709"/>
        <w:jc w:val="both"/>
        <w:rPr>
          <w:sz w:val="20"/>
          <w:szCs w:val="20"/>
          <w:lang w:val="fr-FR"/>
        </w:rPr>
      </w:pPr>
    </w:p>
    <w:p w14:paraId="14E3F6BC" w14:textId="77777777" w:rsidR="000152C6" w:rsidRPr="0032190F" w:rsidRDefault="000152C6" w:rsidP="000152C6">
      <w:pPr>
        <w:ind w:right="-136"/>
        <w:jc w:val="both"/>
        <w:rPr>
          <w:sz w:val="20"/>
          <w:szCs w:val="20"/>
          <w:lang w:val="fr-FR"/>
        </w:rPr>
      </w:pPr>
      <w:r w:rsidRPr="0032190F">
        <w:rPr>
          <w:b/>
          <w:sz w:val="20"/>
          <w:szCs w:val="20"/>
          <w:lang w:val="fr-FR"/>
        </w:rPr>
        <w:t xml:space="preserve">Roche 9 </w:t>
      </w:r>
      <w:r w:rsidRPr="00441288">
        <w:rPr>
          <w:rFonts w:ascii="Symbol" w:hAnsi="Symbol"/>
          <w:b/>
          <w:sz w:val="20"/>
          <w:szCs w:val="20"/>
        </w:rPr>
        <w:t></w:t>
      </w:r>
      <w:r w:rsidRPr="0032190F">
        <w:rPr>
          <w:b/>
          <w:sz w:val="20"/>
          <w:szCs w:val="20"/>
          <w:lang w:val="fr-FR"/>
        </w:rPr>
        <w:t xml:space="preserve"> . Zone IV . Groupe II</w:t>
      </w:r>
    </w:p>
    <w:p w14:paraId="087D4139"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du grand quadrillage</w:t>
      </w:r>
    </w:p>
    <w:p w14:paraId="483BE0A7" w14:textId="77777777" w:rsidR="000152C6" w:rsidRPr="0032190F" w:rsidRDefault="000152C6" w:rsidP="000152C6">
      <w:pPr>
        <w:ind w:right="-136"/>
        <w:jc w:val="both"/>
        <w:rPr>
          <w:sz w:val="20"/>
          <w:szCs w:val="20"/>
          <w:lang w:val="fr-FR"/>
        </w:rPr>
      </w:pPr>
    </w:p>
    <w:p w14:paraId="3C26424E" w14:textId="77777777" w:rsidR="000152C6" w:rsidRPr="0032190F" w:rsidRDefault="000152C6" w:rsidP="000152C6">
      <w:pPr>
        <w:ind w:right="-136"/>
        <w:jc w:val="both"/>
        <w:rPr>
          <w:i/>
          <w:sz w:val="20"/>
          <w:szCs w:val="20"/>
          <w:lang w:val="fr-FR"/>
        </w:rPr>
      </w:pPr>
      <w:r w:rsidRPr="0032190F">
        <w:rPr>
          <w:i/>
          <w:sz w:val="20"/>
          <w:szCs w:val="20"/>
          <w:lang w:val="fr-FR"/>
        </w:rPr>
        <w:tab/>
        <w:t>C’est une face en forme d’amande, presque verticale est, allongée du nord-ouest au sud-est. Le tiers de la surface, situé sur un décrochement, est érodé. La partie supérieure (0,9 m du nord au sud par 0,8 m de haut) porte des petits décrochement sinueux plus ou moins verticaux et des fissures parallèles à l’axe d’allongement de la roche dont une, dans le haut, est remplie de mousse. Au sud, sous cette fissure, se trouve une plage de cupules éparses et un texte peu net. Repérer aussi à droite un grand quadrillage et une signature illisible.</w:t>
      </w:r>
    </w:p>
    <w:p w14:paraId="22CA89CC" w14:textId="77777777" w:rsidR="000152C6" w:rsidRPr="0032190F" w:rsidRDefault="000152C6" w:rsidP="000152C6">
      <w:pPr>
        <w:ind w:right="-136"/>
        <w:jc w:val="both"/>
        <w:rPr>
          <w:sz w:val="20"/>
          <w:szCs w:val="20"/>
          <w:lang w:val="fr-FR"/>
        </w:rPr>
      </w:pPr>
    </w:p>
    <w:p w14:paraId="4F151A52" w14:textId="77777777" w:rsidR="000152C6" w:rsidRPr="0032190F" w:rsidRDefault="000152C6" w:rsidP="000152C6">
      <w:pPr>
        <w:ind w:right="-136" w:firstLine="709"/>
        <w:jc w:val="both"/>
        <w:rPr>
          <w:rFonts w:ascii="Times" w:hAnsi="Times"/>
          <w:sz w:val="20"/>
          <w:szCs w:val="20"/>
          <w:lang w:val="fr-FR"/>
        </w:rPr>
      </w:pPr>
      <w:r w:rsidRPr="0032190F">
        <w:rPr>
          <w:sz w:val="20"/>
          <w:szCs w:val="20"/>
          <w:lang w:val="fr-FR"/>
        </w:rPr>
        <w:t xml:space="preserve">Les autres roches 9 sont très rassemblées. </w:t>
      </w:r>
      <w:r w:rsidRPr="0032190F">
        <w:rPr>
          <w:rFonts w:ascii="Times" w:hAnsi="Times"/>
          <w:sz w:val="20"/>
          <w:szCs w:val="20"/>
          <w:lang w:val="fr-FR"/>
        </w:rPr>
        <w:t>Faire quatre pas vers le sud-ouest pour atteindre une petite dalle plate (1,2 m par 1,2 m) très desquamée et dont la face supérieure est située presque au ras du sol.</w:t>
      </w:r>
    </w:p>
    <w:p w14:paraId="779F9301" w14:textId="77777777" w:rsidR="000152C6" w:rsidRPr="0032190F" w:rsidRDefault="000152C6" w:rsidP="000152C6">
      <w:pPr>
        <w:ind w:right="-136" w:firstLine="709"/>
        <w:jc w:val="both"/>
        <w:rPr>
          <w:sz w:val="20"/>
          <w:szCs w:val="20"/>
          <w:lang w:val="fr-FR"/>
        </w:rPr>
      </w:pPr>
    </w:p>
    <w:p w14:paraId="3FD777B0" w14:textId="77777777" w:rsidR="000152C6" w:rsidRPr="0032190F" w:rsidRDefault="000152C6" w:rsidP="000152C6">
      <w:pPr>
        <w:ind w:right="-136"/>
        <w:jc w:val="both"/>
        <w:rPr>
          <w:sz w:val="20"/>
          <w:szCs w:val="20"/>
          <w:lang w:val="fr-FR"/>
        </w:rPr>
      </w:pPr>
      <w:r w:rsidRPr="0032190F">
        <w:rPr>
          <w:b/>
          <w:sz w:val="20"/>
          <w:szCs w:val="20"/>
          <w:lang w:val="fr-FR"/>
        </w:rPr>
        <w:t>Roche 9 B . Zone IV . Groupe II</w:t>
      </w:r>
      <w:r w:rsidRPr="0032190F">
        <w:rPr>
          <w:sz w:val="20"/>
          <w:szCs w:val="20"/>
          <w:lang w:val="fr-FR"/>
        </w:rPr>
        <w:tab/>
      </w:r>
    </w:p>
    <w:p w14:paraId="48176B2F"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des corniformes partiels</w:t>
      </w:r>
    </w:p>
    <w:p w14:paraId="4577D885" w14:textId="77777777" w:rsidR="000152C6" w:rsidRPr="0032190F" w:rsidRDefault="000152C6" w:rsidP="000152C6">
      <w:pPr>
        <w:ind w:right="-136"/>
        <w:jc w:val="both"/>
        <w:rPr>
          <w:sz w:val="20"/>
          <w:szCs w:val="20"/>
          <w:lang w:val="fr-FR"/>
        </w:rPr>
      </w:pPr>
    </w:p>
    <w:p w14:paraId="21BA361E" w14:textId="77777777" w:rsidR="000152C6" w:rsidRPr="0032190F" w:rsidRDefault="000152C6" w:rsidP="000152C6">
      <w:pPr>
        <w:ind w:right="-136" w:firstLine="709"/>
        <w:jc w:val="both"/>
        <w:rPr>
          <w:i/>
          <w:sz w:val="20"/>
          <w:szCs w:val="20"/>
          <w:lang w:val="fr-FR"/>
        </w:rPr>
      </w:pPr>
      <w:r w:rsidRPr="0032190F">
        <w:rPr>
          <w:i/>
          <w:sz w:val="20"/>
          <w:szCs w:val="20"/>
          <w:lang w:val="fr-FR"/>
        </w:rPr>
        <w:t>Cette roche de pélite verte a partiellement perdu la pellicule de patine de sa face supérieure, de pendage 15° ouest. Des corniformes, partiels ou non, figurent sur des fragments de patine orange. Le numéro de Conti est inscrit dans le coin nord-ouest de la surface.</w:t>
      </w:r>
    </w:p>
    <w:p w14:paraId="7FBAE187" w14:textId="77777777" w:rsidR="000152C6" w:rsidRPr="0032190F" w:rsidRDefault="000152C6" w:rsidP="000152C6">
      <w:pPr>
        <w:ind w:right="-136"/>
        <w:jc w:val="both"/>
        <w:rPr>
          <w:sz w:val="16"/>
          <w:szCs w:val="16"/>
          <w:lang w:val="fr-FR"/>
        </w:rPr>
      </w:pPr>
      <w:r w:rsidRPr="0032190F">
        <w:rPr>
          <w:sz w:val="16"/>
          <w:szCs w:val="16"/>
          <w:lang w:val="fr-FR"/>
        </w:rPr>
        <w:t>Photos date ? : Roche dans site sombre), Roche + quelques gravures+ n°, 7 ph. gravures</w:t>
      </w:r>
    </w:p>
    <w:p w14:paraId="3F6B06EE" w14:textId="77777777" w:rsidR="000152C6" w:rsidRPr="0032190F" w:rsidRDefault="000152C6" w:rsidP="000152C6">
      <w:pPr>
        <w:ind w:right="-136" w:firstLine="709"/>
        <w:jc w:val="both"/>
        <w:rPr>
          <w:sz w:val="20"/>
          <w:szCs w:val="20"/>
          <w:lang w:val="fr-FR"/>
        </w:rPr>
      </w:pPr>
    </w:p>
    <w:p w14:paraId="07F5C14A" w14:textId="77777777" w:rsidR="000152C6" w:rsidRPr="0032190F" w:rsidRDefault="000152C6" w:rsidP="000152C6">
      <w:pPr>
        <w:ind w:right="-136" w:firstLine="709"/>
        <w:jc w:val="both"/>
        <w:rPr>
          <w:sz w:val="20"/>
          <w:szCs w:val="20"/>
          <w:lang w:val="fr-FR"/>
        </w:rPr>
      </w:pPr>
      <w:r w:rsidRPr="0032190F">
        <w:rPr>
          <w:sz w:val="20"/>
          <w:szCs w:val="20"/>
          <w:lang w:val="fr-FR"/>
        </w:rPr>
        <w:t>Aller à deux mètre au nord de la roche 9B.</w:t>
      </w:r>
    </w:p>
    <w:p w14:paraId="7A04EBC7" w14:textId="77777777" w:rsidR="000152C6" w:rsidRPr="0032190F" w:rsidRDefault="000152C6" w:rsidP="000152C6">
      <w:pPr>
        <w:ind w:right="-136" w:firstLine="709"/>
        <w:jc w:val="both"/>
        <w:rPr>
          <w:sz w:val="20"/>
          <w:szCs w:val="20"/>
          <w:lang w:val="fr-FR"/>
        </w:rPr>
      </w:pPr>
    </w:p>
    <w:p w14:paraId="29D61E77" w14:textId="77777777" w:rsidR="000152C6" w:rsidRPr="0032190F" w:rsidRDefault="000152C6" w:rsidP="000152C6">
      <w:pPr>
        <w:ind w:right="-136"/>
        <w:jc w:val="both"/>
        <w:rPr>
          <w:sz w:val="20"/>
          <w:szCs w:val="20"/>
          <w:lang w:val="fr-FR"/>
        </w:rPr>
      </w:pPr>
      <w:r w:rsidRPr="0032190F">
        <w:rPr>
          <w:b/>
          <w:sz w:val="20"/>
          <w:szCs w:val="20"/>
          <w:lang w:val="fr-FR"/>
        </w:rPr>
        <w:t>Roche 9 B bis . Zone IV . Groupe II</w:t>
      </w:r>
      <w:r w:rsidRPr="0032190F">
        <w:rPr>
          <w:sz w:val="20"/>
          <w:szCs w:val="20"/>
          <w:lang w:val="fr-FR"/>
        </w:rPr>
        <w:tab/>
      </w:r>
      <w:r w:rsidRPr="0032190F">
        <w:rPr>
          <w:sz w:val="20"/>
          <w:szCs w:val="20"/>
          <w:lang w:val="fr-FR"/>
        </w:rPr>
        <w:tab/>
      </w:r>
      <w:r w:rsidRPr="0032190F">
        <w:rPr>
          <w:b/>
          <w:sz w:val="20"/>
          <w:szCs w:val="20"/>
          <w:lang w:val="fr-FR"/>
        </w:rPr>
        <w:t>Histo</w:t>
      </w:r>
    </w:p>
    <w:p w14:paraId="165B87BC"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à la surface partiellement “ridée”</w:t>
      </w:r>
    </w:p>
    <w:p w14:paraId="5072FC3B" w14:textId="77777777" w:rsidR="000152C6" w:rsidRPr="0032190F" w:rsidRDefault="000152C6" w:rsidP="000152C6">
      <w:pPr>
        <w:ind w:right="-136"/>
        <w:jc w:val="both"/>
        <w:rPr>
          <w:sz w:val="20"/>
          <w:szCs w:val="20"/>
          <w:lang w:val="fr-FR"/>
        </w:rPr>
      </w:pPr>
    </w:p>
    <w:p w14:paraId="66434177" w14:textId="77777777" w:rsidR="000152C6" w:rsidRPr="0032190F" w:rsidRDefault="000152C6" w:rsidP="000152C6">
      <w:pPr>
        <w:ind w:right="-136" w:firstLine="709"/>
        <w:jc w:val="both"/>
        <w:rPr>
          <w:i/>
          <w:sz w:val="20"/>
          <w:szCs w:val="20"/>
          <w:lang w:val="fr-FR"/>
        </w:rPr>
      </w:pPr>
      <w:r w:rsidRPr="0032190F">
        <w:rPr>
          <w:i/>
          <w:sz w:val="20"/>
          <w:szCs w:val="20"/>
          <w:lang w:val="fr-FR"/>
        </w:rPr>
        <w:lastRenderedPageBreak/>
        <w:t>C'est un bloc de pélite gris violet patiné  de couleur marron glacé. Ce bloc, enterré à l’ouest, au nord et au nord-est, présente une face presque horizontale plate et lisse, sauf une portion au nord-est qui est "ridée". On y voit plusieurs corniformes exécutés selon différents styles et des plages, dont certaines (à grandes cupules peu patinées) sont peut-être récentes. Le numéro est écrit d'ouest en est entre deux décrochements arrondis, dans la partie nord-ouest de la face. Il est accompagné d’une flèche vers le nord avec les indications 9C à sa pointe et du chiffre 3 à sa base. Le C est inscrit au sud-est, sur une surface non lisse.</w:t>
      </w:r>
    </w:p>
    <w:p w14:paraId="3D3370DC" w14:textId="77777777" w:rsidR="000152C6" w:rsidRPr="0032190F" w:rsidRDefault="000152C6" w:rsidP="000152C6">
      <w:pPr>
        <w:ind w:right="-136"/>
        <w:jc w:val="both"/>
        <w:rPr>
          <w:i/>
          <w:sz w:val="20"/>
          <w:szCs w:val="20"/>
          <w:lang w:val="fr-FR"/>
        </w:rPr>
      </w:pPr>
      <w:r w:rsidRPr="0032190F">
        <w:rPr>
          <w:i/>
          <w:sz w:val="20"/>
          <w:szCs w:val="20"/>
          <w:lang w:val="fr-FR"/>
        </w:rPr>
        <w:t>Chercher un personnage portant des cornes.</w:t>
      </w:r>
    </w:p>
    <w:p w14:paraId="797D80B5" w14:textId="77777777" w:rsidR="000152C6" w:rsidRPr="0032190F" w:rsidRDefault="000152C6" w:rsidP="000152C6">
      <w:pPr>
        <w:ind w:right="-136"/>
        <w:jc w:val="both"/>
        <w:rPr>
          <w:i/>
          <w:sz w:val="20"/>
          <w:szCs w:val="20"/>
          <w:lang w:val="fr-FR"/>
        </w:rPr>
      </w:pPr>
      <w:r w:rsidRPr="0032190F">
        <w:rPr>
          <w:i/>
          <w:sz w:val="20"/>
          <w:szCs w:val="20"/>
          <w:lang w:val="fr-FR"/>
        </w:rPr>
        <w:t>La roche s’est appelée 9B</w:t>
      </w:r>
    </w:p>
    <w:p w14:paraId="5EBFA952" w14:textId="77777777" w:rsidR="000152C6" w:rsidRPr="0032190F" w:rsidRDefault="000152C6" w:rsidP="000152C6">
      <w:pPr>
        <w:ind w:right="-136"/>
        <w:jc w:val="both"/>
        <w:rPr>
          <w:sz w:val="16"/>
          <w:szCs w:val="16"/>
          <w:lang w:val="fr-FR"/>
        </w:rPr>
      </w:pPr>
      <w:r w:rsidRPr="0032190F">
        <w:rPr>
          <w:sz w:val="16"/>
          <w:szCs w:val="16"/>
          <w:lang w:val="fr-FR"/>
        </w:rPr>
        <w:t>Photos 1971-1972 : Roche dans site (sombre), Roche + C + n° + quelques gravures, 8 ph. gravures</w:t>
      </w:r>
    </w:p>
    <w:p w14:paraId="79CF9B82" w14:textId="77777777" w:rsidR="000152C6" w:rsidRPr="0032190F" w:rsidRDefault="000152C6" w:rsidP="000152C6">
      <w:pPr>
        <w:ind w:right="-136" w:firstLine="709"/>
        <w:jc w:val="both"/>
        <w:rPr>
          <w:sz w:val="20"/>
          <w:szCs w:val="20"/>
          <w:lang w:val="fr-FR"/>
        </w:rPr>
      </w:pPr>
    </w:p>
    <w:p w14:paraId="2C8DB992" w14:textId="77777777" w:rsidR="000152C6" w:rsidRPr="0032190F" w:rsidRDefault="000152C6" w:rsidP="000152C6">
      <w:pPr>
        <w:ind w:right="-136" w:firstLine="709"/>
        <w:jc w:val="both"/>
        <w:rPr>
          <w:sz w:val="20"/>
          <w:szCs w:val="20"/>
          <w:lang w:val="fr-FR"/>
        </w:rPr>
      </w:pPr>
    </w:p>
    <w:p w14:paraId="5414ECE1" w14:textId="77777777" w:rsidR="000152C6" w:rsidRPr="0032190F" w:rsidRDefault="000152C6" w:rsidP="000152C6">
      <w:pPr>
        <w:ind w:right="-136"/>
        <w:jc w:val="both"/>
        <w:rPr>
          <w:sz w:val="20"/>
          <w:szCs w:val="20"/>
          <w:lang w:val="fr-FR"/>
        </w:rPr>
      </w:pPr>
      <w:r w:rsidRPr="0032190F">
        <w:rPr>
          <w:b/>
          <w:sz w:val="20"/>
          <w:szCs w:val="20"/>
          <w:lang w:val="fr-FR"/>
        </w:rPr>
        <w:t>Roche 9 B ter . Zone IV . Groupe II</w:t>
      </w:r>
      <w:r w:rsidRPr="0032190F">
        <w:rPr>
          <w:sz w:val="20"/>
          <w:szCs w:val="20"/>
          <w:lang w:val="fr-FR"/>
        </w:rPr>
        <w:tab/>
      </w:r>
    </w:p>
    <w:p w14:paraId="41D06195"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du corniforme camouflé et mal réalisé</w:t>
      </w:r>
    </w:p>
    <w:p w14:paraId="723C75E8" w14:textId="77777777" w:rsidR="000152C6" w:rsidRPr="0032190F" w:rsidRDefault="000152C6" w:rsidP="000152C6">
      <w:pPr>
        <w:ind w:right="-136"/>
        <w:jc w:val="both"/>
        <w:rPr>
          <w:sz w:val="20"/>
          <w:szCs w:val="20"/>
          <w:lang w:val="fr-FR"/>
        </w:rPr>
      </w:pPr>
    </w:p>
    <w:p w14:paraId="14842AE3"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Cette roche de pélite d’un ton gris violet, patinée en brun clair, se trouve au sud-ouest, dans le prolongement de la roche 9 B bis. Sa face supérieure horizontale porte deux gros trous. Sur sa face de pendage 60° est, partiellement camouflée par des blocs se trouve un corniforme à cornes en lyre, constitué de cupules, assez grandes et irrégulières, disposées à peine côte à côte. Il n’y a ni C ni numéro. </w:t>
      </w:r>
    </w:p>
    <w:p w14:paraId="2D6E05A1" w14:textId="77777777" w:rsidR="000152C6" w:rsidRPr="0032190F" w:rsidRDefault="000152C6" w:rsidP="000152C6">
      <w:pPr>
        <w:ind w:right="-136"/>
        <w:jc w:val="both"/>
        <w:rPr>
          <w:sz w:val="16"/>
          <w:szCs w:val="16"/>
          <w:lang w:val="fr-FR"/>
        </w:rPr>
      </w:pPr>
      <w:r w:rsidRPr="0032190F">
        <w:rPr>
          <w:sz w:val="16"/>
          <w:szCs w:val="16"/>
          <w:lang w:val="fr-FR"/>
        </w:rPr>
        <w:t>Photos 1971 : Roche dans site (sombre), Roche, ph. cornu</w:t>
      </w:r>
    </w:p>
    <w:p w14:paraId="70DAD00C" w14:textId="77777777" w:rsidR="000152C6" w:rsidRPr="0032190F" w:rsidRDefault="000152C6" w:rsidP="000152C6">
      <w:pPr>
        <w:ind w:right="-136" w:firstLine="709"/>
        <w:jc w:val="both"/>
        <w:rPr>
          <w:sz w:val="20"/>
          <w:szCs w:val="20"/>
          <w:lang w:val="fr-FR"/>
        </w:rPr>
      </w:pPr>
    </w:p>
    <w:p w14:paraId="156C3F0B" w14:textId="77777777" w:rsidR="000152C6" w:rsidRPr="0032190F" w:rsidRDefault="000152C6" w:rsidP="000152C6">
      <w:pPr>
        <w:ind w:right="-136" w:firstLine="709"/>
        <w:jc w:val="both"/>
        <w:rPr>
          <w:sz w:val="20"/>
          <w:szCs w:val="20"/>
          <w:lang w:val="fr-FR"/>
        </w:rPr>
      </w:pPr>
      <w:r w:rsidRPr="0032190F">
        <w:rPr>
          <w:sz w:val="20"/>
          <w:szCs w:val="20"/>
          <w:lang w:val="fr-FR"/>
        </w:rPr>
        <w:t xml:space="preserve">Marcher trois mètres vers le nord pour trouver, entre la roche 9 B bis et la roche 9 A, un bloc de schiste vert à peine patiné en orange, étiré du nord au sud. </w:t>
      </w:r>
    </w:p>
    <w:p w14:paraId="74BB4503" w14:textId="77777777" w:rsidR="000152C6" w:rsidRPr="0032190F" w:rsidRDefault="000152C6" w:rsidP="000152C6">
      <w:pPr>
        <w:ind w:right="-136" w:firstLine="709"/>
        <w:jc w:val="both"/>
        <w:rPr>
          <w:sz w:val="20"/>
          <w:szCs w:val="20"/>
          <w:lang w:val="fr-FR"/>
        </w:rPr>
      </w:pPr>
    </w:p>
    <w:p w14:paraId="4F5370E3" w14:textId="77777777" w:rsidR="000152C6" w:rsidRPr="0032190F" w:rsidRDefault="000152C6" w:rsidP="000152C6">
      <w:pPr>
        <w:ind w:right="-136"/>
        <w:jc w:val="both"/>
        <w:rPr>
          <w:sz w:val="20"/>
          <w:szCs w:val="20"/>
          <w:lang w:val="fr-FR"/>
        </w:rPr>
      </w:pPr>
      <w:r w:rsidRPr="0032190F">
        <w:rPr>
          <w:b/>
          <w:sz w:val="20"/>
          <w:szCs w:val="20"/>
          <w:lang w:val="fr-FR"/>
        </w:rPr>
        <w:t xml:space="preserve">Roche 9 </w:t>
      </w:r>
      <w:r w:rsidRPr="00441288">
        <w:rPr>
          <w:rFonts w:ascii="Symbol" w:hAnsi="Symbol"/>
          <w:b/>
          <w:sz w:val="20"/>
          <w:szCs w:val="20"/>
        </w:rPr>
        <w:t></w:t>
      </w:r>
      <w:r w:rsidRPr="0032190F">
        <w:rPr>
          <w:b/>
          <w:sz w:val="20"/>
          <w:szCs w:val="20"/>
          <w:lang w:val="fr-FR"/>
        </w:rPr>
        <w:t xml:space="preserve"> . Zone IV . Groupe II</w:t>
      </w:r>
      <w:r w:rsidRPr="0032190F">
        <w:rPr>
          <w:sz w:val="20"/>
          <w:szCs w:val="20"/>
          <w:lang w:val="fr-FR"/>
        </w:rPr>
        <w:tab/>
      </w:r>
    </w:p>
    <w:p w14:paraId="4F1E846A"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zonée vert et orange</w:t>
      </w:r>
    </w:p>
    <w:p w14:paraId="60CAA914" w14:textId="77777777" w:rsidR="000152C6" w:rsidRPr="0032190F" w:rsidRDefault="000152C6" w:rsidP="000152C6">
      <w:pPr>
        <w:ind w:right="-136"/>
        <w:jc w:val="both"/>
        <w:rPr>
          <w:sz w:val="20"/>
          <w:szCs w:val="20"/>
          <w:lang w:val="fr-FR"/>
        </w:rPr>
      </w:pPr>
    </w:p>
    <w:p w14:paraId="59C5448C" w14:textId="77777777" w:rsidR="000152C6" w:rsidRPr="0032190F" w:rsidRDefault="000152C6" w:rsidP="000152C6">
      <w:pPr>
        <w:ind w:right="-136" w:firstLine="709"/>
        <w:jc w:val="both"/>
        <w:rPr>
          <w:i/>
          <w:sz w:val="20"/>
          <w:szCs w:val="20"/>
          <w:lang w:val="fr-FR"/>
        </w:rPr>
      </w:pPr>
      <w:r w:rsidRPr="0032190F">
        <w:rPr>
          <w:i/>
          <w:sz w:val="20"/>
          <w:szCs w:val="20"/>
          <w:lang w:val="fr-FR"/>
        </w:rPr>
        <w:t>Sa face sud triangulaire (1,5 m du nord au sud par 0,8 m) présente plusieurs pendages et des zone alternativement vertes et oranges. Une surface de pendage 30° sud-est porte quelques tâches "rouillées", celle de pendage 50° sud-ouest présente des cupules éparses mais peu patinées.</w:t>
      </w:r>
    </w:p>
    <w:p w14:paraId="7FE3985B" w14:textId="77777777" w:rsidR="000152C6" w:rsidRPr="0032190F" w:rsidRDefault="000152C6" w:rsidP="000152C6">
      <w:pPr>
        <w:ind w:right="-136"/>
        <w:jc w:val="both"/>
        <w:rPr>
          <w:sz w:val="20"/>
          <w:szCs w:val="20"/>
          <w:lang w:val="fr-FR"/>
        </w:rPr>
      </w:pPr>
    </w:p>
    <w:p w14:paraId="5958D1AB" w14:textId="77777777" w:rsidR="000152C6" w:rsidRPr="0032190F" w:rsidRDefault="000152C6" w:rsidP="000152C6">
      <w:pPr>
        <w:ind w:right="-136" w:firstLine="709"/>
        <w:jc w:val="both"/>
        <w:rPr>
          <w:sz w:val="20"/>
          <w:szCs w:val="20"/>
          <w:lang w:val="fr-FR"/>
        </w:rPr>
      </w:pPr>
      <w:r w:rsidRPr="0032190F">
        <w:rPr>
          <w:sz w:val="20"/>
          <w:szCs w:val="20"/>
          <w:lang w:val="fr-FR"/>
        </w:rPr>
        <w:t xml:space="preserve">Repérer un petit bloc enterré à un mètre de la pointe nord-ouest de la roche 9 </w:t>
      </w:r>
      <w:r w:rsidRPr="00441288">
        <w:rPr>
          <w:rFonts w:ascii="Symbol" w:hAnsi="Symbol"/>
          <w:sz w:val="20"/>
          <w:szCs w:val="20"/>
        </w:rPr>
        <w:t></w:t>
      </w:r>
      <w:r w:rsidRPr="0032190F">
        <w:rPr>
          <w:sz w:val="20"/>
          <w:szCs w:val="20"/>
          <w:lang w:val="fr-FR"/>
        </w:rPr>
        <w:t>.</w:t>
      </w:r>
    </w:p>
    <w:p w14:paraId="3F707BA4" w14:textId="77777777" w:rsidR="000152C6" w:rsidRPr="0032190F" w:rsidRDefault="000152C6" w:rsidP="000152C6">
      <w:pPr>
        <w:ind w:right="-136" w:firstLine="709"/>
        <w:jc w:val="both"/>
        <w:rPr>
          <w:sz w:val="20"/>
          <w:szCs w:val="20"/>
          <w:lang w:val="fr-FR"/>
        </w:rPr>
      </w:pPr>
    </w:p>
    <w:p w14:paraId="59441958" w14:textId="77777777" w:rsidR="000152C6" w:rsidRPr="0032190F" w:rsidRDefault="000152C6" w:rsidP="000152C6">
      <w:pPr>
        <w:ind w:right="-136"/>
        <w:jc w:val="both"/>
        <w:rPr>
          <w:sz w:val="20"/>
          <w:szCs w:val="20"/>
          <w:lang w:val="fr-FR"/>
        </w:rPr>
      </w:pPr>
      <w:r w:rsidRPr="0032190F">
        <w:rPr>
          <w:b/>
          <w:sz w:val="20"/>
          <w:szCs w:val="20"/>
          <w:lang w:val="fr-FR"/>
        </w:rPr>
        <w:t>Roche 9 C . Zone IV . Groupe II</w:t>
      </w:r>
      <w:r w:rsidRPr="0032190F">
        <w:rPr>
          <w:sz w:val="20"/>
          <w:szCs w:val="20"/>
          <w:lang w:val="fr-FR"/>
        </w:rPr>
        <w:tab/>
      </w:r>
    </w:p>
    <w:p w14:paraId="248D2BD9"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enterrée sur sa face nord </w:t>
      </w:r>
    </w:p>
    <w:p w14:paraId="56D7E65E" w14:textId="77777777" w:rsidR="000152C6" w:rsidRPr="0032190F" w:rsidRDefault="000152C6" w:rsidP="000152C6">
      <w:pPr>
        <w:ind w:right="-136"/>
        <w:jc w:val="both"/>
        <w:rPr>
          <w:sz w:val="20"/>
          <w:szCs w:val="20"/>
          <w:lang w:val="fr-FR"/>
        </w:rPr>
      </w:pPr>
    </w:p>
    <w:p w14:paraId="33AD8961"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C'est une pélite verte, patinée de teinte verdâtre avec des traces d'orange clair. Sa face supérieure (0,4 m par 0,3 m) présente un pendage de 20° nord. Un corniforme en forme de Y, le C et, à côté, le numéro </w:t>
      </w:r>
      <w:r w:rsidRPr="0032190F">
        <w:rPr>
          <w:i/>
          <w:sz w:val="20"/>
          <w:szCs w:val="20"/>
          <w:lang w:val="fr-FR"/>
        </w:rPr>
        <w:br/>
        <w:t>ZIV-GII-R9 C y sont inscrits. Une flèche en direction du nord porte les chiffres 10 (pour la roche 10) et 15 (pour la distance)</w:t>
      </w:r>
    </w:p>
    <w:p w14:paraId="237C10ED" w14:textId="77777777" w:rsidR="000152C6" w:rsidRPr="0032190F" w:rsidRDefault="000152C6" w:rsidP="000152C6">
      <w:pPr>
        <w:ind w:right="-136"/>
        <w:jc w:val="both"/>
        <w:rPr>
          <w:sz w:val="16"/>
          <w:szCs w:val="16"/>
          <w:lang w:val="fr-FR"/>
        </w:rPr>
      </w:pPr>
      <w:r w:rsidRPr="0032190F">
        <w:rPr>
          <w:sz w:val="16"/>
          <w:szCs w:val="16"/>
          <w:lang w:val="fr-FR"/>
        </w:rPr>
        <w:t>Photos 1971 ? : Roche dans site, Roche, ph. cornu</w:t>
      </w:r>
    </w:p>
    <w:p w14:paraId="69A220E6" w14:textId="77777777" w:rsidR="000152C6" w:rsidRPr="0032190F" w:rsidRDefault="000152C6" w:rsidP="000152C6">
      <w:pPr>
        <w:ind w:right="-136"/>
        <w:jc w:val="both"/>
        <w:rPr>
          <w:sz w:val="20"/>
          <w:szCs w:val="20"/>
          <w:lang w:val="fr-FR"/>
        </w:rPr>
      </w:pPr>
    </w:p>
    <w:p w14:paraId="0BD4F85E" w14:textId="77777777" w:rsidR="000152C6" w:rsidRPr="0032190F" w:rsidRDefault="000152C6" w:rsidP="000152C6">
      <w:pPr>
        <w:ind w:right="-136" w:firstLine="709"/>
        <w:jc w:val="both"/>
        <w:rPr>
          <w:sz w:val="20"/>
          <w:szCs w:val="20"/>
          <w:lang w:val="fr-FR"/>
        </w:rPr>
      </w:pPr>
      <w:r w:rsidRPr="0032190F">
        <w:rPr>
          <w:sz w:val="20"/>
          <w:szCs w:val="20"/>
          <w:lang w:val="fr-FR"/>
        </w:rPr>
        <w:t>Se diriger vers le nord (direction du pic des Merveilles) jusqu'à une belle surface orange de pendage sud, située en avant d'affleurements violets. Parcourir ainsi seize mètres dans l'herbe en montant à peine.</w:t>
      </w:r>
    </w:p>
    <w:p w14:paraId="0448D557" w14:textId="77777777" w:rsidR="000152C6" w:rsidRPr="0032190F" w:rsidRDefault="000152C6" w:rsidP="000152C6">
      <w:pPr>
        <w:ind w:right="-136" w:firstLine="709"/>
        <w:jc w:val="both"/>
        <w:rPr>
          <w:sz w:val="20"/>
          <w:szCs w:val="20"/>
          <w:lang w:val="fr-FR"/>
        </w:rPr>
      </w:pPr>
    </w:p>
    <w:p w14:paraId="792D1E01" w14:textId="77777777" w:rsidR="000152C6" w:rsidRPr="0032190F" w:rsidRDefault="000152C6" w:rsidP="000152C6">
      <w:pPr>
        <w:rPr>
          <w:rFonts w:ascii="Times" w:hAnsi="Times"/>
          <w:b/>
          <w:sz w:val="20"/>
          <w:szCs w:val="20"/>
          <w:lang w:val="fr-FR"/>
        </w:rPr>
      </w:pPr>
      <w:r w:rsidRPr="0032190F">
        <w:rPr>
          <w:rFonts w:ascii="Times" w:hAnsi="Times"/>
          <w:b/>
          <w:sz w:val="20"/>
          <w:szCs w:val="20"/>
          <w:lang w:val="fr-FR"/>
        </w:rPr>
        <w:t>Construction : abri de chasseur de chamois</w:t>
      </w:r>
    </w:p>
    <w:p w14:paraId="52E4FD6E" w14:textId="77777777" w:rsidR="000152C6" w:rsidRPr="0032190F" w:rsidRDefault="000152C6" w:rsidP="000152C6">
      <w:pPr>
        <w:ind w:right="-136"/>
        <w:jc w:val="both"/>
        <w:rPr>
          <w:sz w:val="20"/>
          <w:szCs w:val="20"/>
          <w:lang w:val="fr-FR"/>
        </w:rPr>
      </w:pPr>
    </w:p>
    <w:p w14:paraId="35DB428C" w14:textId="77777777" w:rsidR="000152C6" w:rsidRPr="0032190F" w:rsidRDefault="000152C6" w:rsidP="000152C6">
      <w:pPr>
        <w:ind w:right="-136"/>
        <w:jc w:val="both"/>
        <w:rPr>
          <w:i/>
          <w:sz w:val="20"/>
          <w:szCs w:val="20"/>
          <w:lang w:val="fr-FR"/>
        </w:rPr>
      </w:pPr>
      <w:r w:rsidRPr="0032190F">
        <w:rPr>
          <w:i/>
          <w:sz w:val="20"/>
          <w:szCs w:val="20"/>
          <w:lang w:val="fr-FR"/>
        </w:rPr>
        <w:tab/>
        <w:t>Avant d’atteindre la roche 10, se retourner et regarder vers le sud le flanc du mamelon Q2444. Repérer des petite murets, sous des parois verticales et au-dessus des blocs, à l’aspect taillé, qui s’en sont effondrés. Ils sont constitués de plaques de schiste gris-vert et sont plaqués dans un angle de la paroi, ouvert en direction du nord-nord-est. C’est probablement un poste d’affut pour chasseur de chamois. La vue donne sur le rocher des Merveilles, son éboulis, la crête qui sépare la vallée des Merveilles de celle de l’Arpette ainsi que sur le haut du couloir de descente vers le lac des Crevettes. Le chasseur y est complètement à l’abri des vents de l’ouest et du sud et partiellement du vent du nord. Un bloc plurimétrique (3 m de large, 4 m de haut) avec une face de pendage 30° nord-est camoufle l’abri à l’est sans gêner la vue. La cachette permet à une personne de se tenir accroupie ou à genoux. Il semble difficile d’y tenir à deux.</w:t>
      </w:r>
    </w:p>
    <w:p w14:paraId="3794C9AE" w14:textId="77777777" w:rsidR="000152C6" w:rsidRPr="0032190F" w:rsidRDefault="000152C6" w:rsidP="000152C6">
      <w:pPr>
        <w:ind w:right="-136"/>
        <w:jc w:val="both"/>
        <w:rPr>
          <w:i/>
          <w:sz w:val="20"/>
          <w:szCs w:val="20"/>
          <w:lang w:val="fr-FR"/>
        </w:rPr>
      </w:pPr>
      <w:r w:rsidRPr="0032190F">
        <w:rPr>
          <w:i/>
          <w:sz w:val="20"/>
          <w:szCs w:val="20"/>
          <w:lang w:val="fr-FR"/>
        </w:rPr>
        <w:t>Située sur le promontoire Q2444 (groupe VII de la zone IV) cette construction n’est accessible que depuis le groupe II.</w:t>
      </w:r>
    </w:p>
    <w:p w14:paraId="6209E35D" w14:textId="77777777" w:rsidR="000152C6" w:rsidRPr="0032190F" w:rsidRDefault="000152C6" w:rsidP="000152C6">
      <w:pPr>
        <w:ind w:right="-136"/>
        <w:jc w:val="both"/>
        <w:rPr>
          <w:sz w:val="20"/>
          <w:szCs w:val="20"/>
          <w:lang w:val="fr-FR"/>
        </w:rPr>
      </w:pPr>
    </w:p>
    <w:p w14:paraId="306447BE" w14:textId="77777777" w:rsidR="000152C6" w:rsidRPr="0032190F" w:rsidRDefault="000152C6" w:rsidP="000152C6">
      <w:pPr>
        <w:ind w:right="-136"/>
        <w:jc w:val="both"/>
        <w:rPr>
          <w:sz w:val="20"/>
          <w:szCs w:val="20"/>
          <w:lang w:val="fr-FR"/>
        </w:rPr>
      </w:pPr>
      <w:r w:rsidRPr="0032190F">
        <w:rPr>
          <w:b/>
          <w:sz w:val="20"/>
          <w:szCs w:val="20"/>
          <w:lang w:val="fr-FR"/>
        </w:rPr>
        <w:t>Roche 10 . Zone IV . Groupe II</w:t>
      </w:r>
      <w:r w:rsidRPr="0032190F">
        <w:rPr>
          <w:sz w:val="20"/>
          <w:szCs w:val="20"/>
          <w:lang w:val="fr-FR"/>
        </w:rPr>
        <w:tab/>
      </w:r>
      <w:r w:rsidRPr="0032190F">
        <w:rPr>
          <w:sz w:val="20"/>
          <w:szCs w:val="20"/>
          <w:lang w:val="fr-FR"/>
        </w:rPr>
        <w:tab/>
      </w:r>
      <w:r w:rsidRPr="0032190F">
        <w:rPr>
          <w:sz w:val="20"/>
          <w:szCs w:val="20"/>
          <w:lang w:val="fr-FR"/>
        </w:rPr>
        <w:tab/>
      </w:r>
      <w:r w:rsidRPr="0032190F">
        <w:rPr>
          <w:b/>
          <w:sz w:val="20"/>
          <w:szCs w:val="20"/>
          <w:lang w:val="fr-FR"/>
        </w:rPr>
        <w:t>Histo</w:t>
      </w:r>
    </w:p>
    <w:p w14:paraId="12211F84"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du corniforme aux cornes dirigées vers le bas de la roche </w:t>
      </w:r>
    </w:p>
    <w:p w14:paraId="1BC2B61D" w14:textId="77777777" w:rsidR="000152C6" w:rsidRPr="0032190F" w:rsidRDefault="000152C6" w:rsidP="000152C6">
      <w:pPr>
        <w:ind w:right="-136"/>
        <w:jc w:val="both"/>
        <w:rPr>
          <w:sz w:val="20"/>
          <w:szCs w:val="20"/>
          <w:lang w:val="fr-FR"/>
        </w:rPr>
      </w:pPr>
    </w:p>
    <w:p w14:paraId="17D141FE" w14:textId="77777777" w:rsidR="000152C6" w:rsidRPr="0032190F" w:rsidRDefault="000152C6" w:rsidP="000152C6">
      <w:pPr>
        <w:ind w:right="-136" w:firstLine="709"/>
        <w:jc w:val="both"/>
        <w:rPr>
          <w:i/>
          <w:sz w:val="20"/>
          <w:szCs w:val="20"/>
          <w:lang w:val="fr-FR"/>
        </w:rPr>
      </w:pPr>
      <w:r w:rsidRPr="0032190F">
        <w:rPr>
          <w:i/>
          <w:sz w:val="20"/>
          <w:szCs w:val="20"/>
          <w:lang w:val="fr-FR"/>
        </w:rPr>
        <w:t>La surface repère orange, de pendage 30° sud, (2,0 m par 1,2 m) est à peu près lisse et plate malgré de nombreux décrochements. La roche est une pélite verte patinée en orange.</w:t>
      </w:r>
    </w:p>
    <w:p w14:paraId="51DD5D60" w14:textId="77777777" w:rsidR="000152C6" w:rsidRPr="0032190F" w:rsidRDefault="000152C6" w:rsidP="000152C6">
      <w:pPr>
        <w:ind w:right="-136"/>
        <w:jc w:val="both"/>
        <w:rPr>
          <w:i/>
          <w:sz w:val="20"/>
          <w:szCs w:val="20"/>
          <w:lang w:val="fr-FR"/>
        </w:rPr>
      </w:pPr>
      <w:r w:rsidRPr="0032190F">
        <w:rPr>
          <w:i/>
          <w:sz w:val="20"/>
          <w:szCs w:val="20"/>
          <w:lang w:val="fr-FR"/>
        </w:rPr>
        <w:lastRenderedPageBreak/>
        <w:t xml:space="preserve">Deux poignards, à lame triangulaire avec une pointe arrondie dirigée vers le nord et à manche rectangulaire, et un corniforme, à cornes sinueuses dissymétriques dirigées vers le bas de la roche, y sont gravés ainsi qu’un grand nombre de plages et une ligne de grandes cupules espacées dans le haut de la face à droite (elles sont composées de plusieurs petites cupules et l'ensemble n'est en général pas rond) </w:t>
      </w:r>
      <w:r w:rsidRPr="0032190F">
        <w:rPr>
          <w:sz w:val="16"/>
          <w:szCs w:val="16"/>
          <w:lang w:val="fr-FR"/>
        </w:rPr>
        <w:t>(ph.1,1bis de 1969 et 1972).</w:t>
      </w:r>
    </w:p>
    <w:p w14:paraId="34541D3E" w14:textId="77777777" w:rsidR="000152C6" w:rsidRPr="0032190F" w:rsidRDefault="000152C6" w:rsidP="000152C6">
      <w:pPr>
        <w:ind w:right="-136"/>
        <w:jc w:val="both"/>
        <w:rPr>
          <w:i/>
          <w:sz w:val="20"/>
          <w:szCs w:val="20"/>
          <w:lang w:val="fr-FR"/>
        </w:rPr>
      </w:pPr>
      <w:r w:rsidRPr="0032190F">
        <w:rPr>
          <w:i/>
          <w:sz w:val="20"/>
          <w:szCs w:val="20"/>
          <w:lang w:val="fr-FR"/>
        </w:rPr>
        <w:t xml:space="preserve">Deux C de Conti sont inscrits sur une ligne médiane, l'un en haut de la face et l'autre en bas. Le numéro ZIV-GII-R10 est gravé sur la gauche, en dessous d'un décrochement. Il est accompagné d’une flèche dirigée vers l’ouest (en direction de la roche 10 </w:t>
      </w:r>
      <w:r w:rsidRPr="00441288">
        <w:rPr>
          <w:rFonts w:ascii="Symbol" w:hAnsi="Symbol"/>
          <w:i/>
          <w:sz w:val="20"/>
          <w:szCs w:val="20"/>
        </w:rPr>
        <w:t></w:t>
      </w:r>
      <w:r w:rsidRPr="0032190F">
        <w:rPr>
          <w:i/>
          <w:sz w:val="20"/>
          <w:szCs w:val="20"/>
          <w:lang w:val="fr-FR"/>
        </w:rPr>
        <w:t>) et du chiffre 6??  à la base de la flèche</w:t>
      </w:r>
    </w:p>
    <w:p w14:paraId="19F2A68C" w14:textId="77777777" w:rsidR="000152C6" w:rsidRPr="0032190F" w:rsidRDefault="000152C6" w:rsidP="000152C6">
      <w:pPr>
        <w:ind w:right="-136"/>
        <w:jc w:val="both"/>
        <w:rPr>
          <w:i/>
          <w:sz w:val="20"/>
          <w:szCs w:val="20"/>
          <w:lang w:val="fr-FR"/>
        </w:rPr>
      </w:pPr>
      <w:r w:rsidRPr="0032190F">
        <w:rPr>
          <w:i/>
          <w:sz w:val="20"/>
          <w:szCs w:val="20"/>
          <w:lang w:val="fr-FR"/>
        </w:rPr>
        <w:t>Noter encore des textes (M. Caitrona 1899, Buin Maurizio, Gio Delle-Piona 15 agosto 1899, cette dernière inscription est encadrée) des chiffres et des dessins (personnage, croix, calvaire, arboriformes, zigzags).</w:t>
      </w:r>
    </w:p>
    <w:p w14:paraId="0CEC063B" w14:textId="77777777" w:rsidR="000152C6" w:rsidRPr="0032190F" w:rsidRDefault="000152C6" w:rsidP="000152C6">
      <w:pPr>
        <w:ind w:right="-136"/>
        <w:jc w:val="both"/>
        <w:rPr>
          <w:sz w:val="16"/>
          <w:szCs w:val="16"/>
          <w:lang w:val="fr-FR"/>
        </w:rPr>
      </w:pPr>
      <w:r w:rsidRPr="0032190F">
        <w:rPr>
          <w:sz w:val="16"/>
          <w:szCs w:val="16"/>
          <w:lang w:val="fr-FR"/>
        </w:rPr>
        <w:t>Photos 1969 : Roche dans site (peu nette), Roche, 12 ph. gravures dont certaines datées de 1972</w:t>
      </w:r>
    </w:p>
    <w:p w14:paraId="55B7AFD8" w14:textId="77777777" w:rsidR="000152C6" w:rsidRPr="0032190F" w:rsidRDefault="000152C6" w:rsidP="000152C6">
      <w:pPr>
        <w:ind w:right="-136"/>
        <w:jc w:val="both"/>
        <w:rPr>
          <w:sz w:val="20"/>
          <w:szCs w:val="20"/>
          <w:lang w:val="fr-FR"/>
        </w:rPr>
      </w:pPr>
    </w:p>
    <w:p w14:paraId="02E1C3F8" w14:textId="77777777" w:rsidR="000152C6" w:rsidRPr="0032190F" w:rsidRDefault="000152C6" w:rsidP="000152C6">
      <w:pPr>
        <w:ind w:right="-136" w:firstLine="709"/>
        <w:jc w:val="both"/>
        <w:rPr>
          <w:sz w:val="20"/>
          <w:szCs w:val="20"/>
          <w:lang w:val="fr-FR"/>
        </w:rPr>
      </w:pPr>
      <w:r w:rsidRPr="0032190F">
        <w:rPr>
          <w:sz w:val="20"/>
          <w:szCs w:val="20"/>
          <w:lang w:val="fr-FR"/>
        </w:rPr>
        <w:t>Marcher cinq mètres vers l'ouest, en direction d'un petit bloc de pélite verte dont la face supérieure dépasse du sol de 0,2 à 0,3 m à peine et présente un important décrochement.</w:t>
      </w:r>
    </w:p>
    <w:p w14:paraId="2A27B40C" w14:textId="77777777" w:rsidR="000152C6" w:rsidRPr="0032190F" w:rsidRDefault="000152C6" w:rsidP="000152C6">
      <w:pPr>
        <w:ind w:right="-136" w:firstLine="709"/>
        <w:jc w:val="both"/>
        <w:rPr>
          <w:sz w:val="20"/>
          <w:szCs w:val="20"/>
          <w:lang w:val="fr-FR"/>
        </w:rPr>
      </w:pPr>
    </w:p>
    <w:p w14:paraId="5032F79E" w14:textId="77777777" w:rsidR="000152C6" w:rsidRPr="0032190F" w:rsidRDefault="000152C6" w:rsidP="000152C6">
      <w:pPr>
        <w:ind w:right="-136"/>
        <w:jc w:val="both"/>
        <w:rPr>
          <w:sz w:val="20"/>
          <w:szCs w:val="20"/>
          <w:lang w:val="fr-FR"/>
        </w:rPr>
      </w:pPr>
      <w:r w:rsidRPr="0032190F">
        <w:rPr>
          <w:b/>
          <w:sz w:val="20"/>
          <w:szCs w:val="20"/>
          <w:lang w:val="fr-FR"/>
        </w:rPr>
        <w:t xml:space="preserve">Roche 10 </w:t>
      </w:r>
      <w:r w:rsidRPr="00441288">
        <w:rPr>
          <w:rFonts w:ascii="Symbol" w:hAnsi="Symbol"/>
          <w:b/>
          <w:sz w:val="20"/>
          <w:szCs w:val="20"/>
        </w:rPr>
        <w:t></w:t>
      </w:r>
      <w:r w:rsidRPr="0032190F">
        <w:rPr>
          <w:b/>
          <w:sz w:val="20"/>
          <w:szCs w:val="20"/>
          <w:lang w:val="fr-FR"/>
        </w:rPr>
        <w:t xml:space="preserve"> . Zone IV . Groupe II</w:t>
      </w:r>
      <w:r w:rsidRPr="0032190F">
        <w:rPr>
          <w:sz w:val="20"/>
          <w:szCs w:val="20"/>
          <w:lang w:val="fr-FR"/>
        </w:rPr>
        <w:tab/>
      </w:r>
      <w:r w:rsidRPr="0032190F">
        <w:rPr>
          <w:sz w:val="20"/>
          <w:szCs w:val="20"/>
          <w:lang w:val="fr-FR"/>
        </w:rPr>
        <w:tab/>
      </w:r>
      <w:r w:rsidRPr="0032190F">
        <w:rPr>
          <w:b/>
          <w:sz w:val="20"/>
          <w:szCs w:val="20"/>
          <w:lang w:val="fr-FR"/>
        </w:rPr>
        <w:t>Histo</w:t>
      </w:r>
    </w:p>
    <w:p w14:paraId="4E524F46"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à la jolie petite plage rectangulaire</w:t>
      </w:r>
    </w:p>
    <w:p w14:paraId="46B81954" w14:textId="77777777" w:rsidR="000152C6" w:rsidRPr="0032190F" w:rsidRDefault="000152C6" w:rsidP="000152C6">
      <w:pPr>
        <w:ind w:right="-136"/>
        <w:jc w:val="both"/>
        <w:rPr>
          <w:sz w:val="20"/>
          <w:szCs w:val="20"/>
          <w:lang w:val="fr-FR"/>
        </w:rPr>
      </w:pPr>
    </w:p>
    <w:p w14:paraId="1FB090BF" w14:textId="77777777" w:rsidR="000152C6" w:rsidRPr="0032190F" w:rsidRDefault="000152C6" w:rsidP="000152C6">
      <w:pPr>
        <w:numPr>
          <w:ilvl w:val="0"/>
          <w:numId w:val="9"/>
        </w:numPr>
        <w:tabs>
          <w:tab w:val="clear" w:pos="360"/>
        </w:tabs>
        <w:ind w:left="0" w:right="-136" w:firstLine="709"/>
        <w:jc w:val="both"/>
        <w:rPr>
          <w:i/>
          <w:sz w:val="20"/>
          <w:szCs w:val="20"/>
          <w:lang w:val="fr-FR"/>
        </w:rPr>
      </w:pPr>
      <w:r w:rsidRPr="0032190F">
        <w:rPr>
          <w:i/>
          <w:sz w:val="20"/>
          <w:szCs w:val="20"/>
          <w:lang w:val="fr-FR"/>
        </w:rPr>
        <w:t xml:space="preserve">Le numéro </w:t>
      </w:r>
      <w:r w:rsidRPr="0032190F">
        <w:rPr>
          <w:i/>
          <w:sz w:val="20"/>
          <w:szCs w:val="20"/>
          <w:u w:val="single"/>
          <w:lang w:val="fr-FR"/>
        </w:rPr>
        <w:t>ZIV-GII-R10</w:t>
      </w:r>
      <w:r w:rsidRPr="00441288">
        <w:rPr>
          <w:rFonts w:ascii="Symbol" w:hAnsi="Symbol"/>
          <w:i/>
          <w:sz w:val="20"/>
          <w:szCs w:val="20"/>
          <w:u w:val="single"/>
        </w:rPr>
        <w:t></w:t>
      </w:r>
      <w:r w:rsidRPr="00441288">
        <w:rPr>
          <w:rFonts w:ascii="Symbol" w:hAnsi="Symbol"/>
          <w:i/>
          <w:sz w:val="20"/>
          <w:szCs w:val="20"/>
          <w:u w:val="single"/>
        </w:rPr>
        <w:t></w:t>
      </w:r>
      <w:r w:rsidRPr="00441288">
        <w:rPr>
          <w:rFonts w:ascii="Symbol" w:hAnsi="Symbol"/>
          <w:i/>
          <w:sz w:val="20"/>
          <w:szCs w:val="20"/>
          <w:u w:val="single"/>
        </w:rPr>
        <w:t></w:t>
      </w:r>
      <w:r w:rsidRPr="0032190F">
        <w:rPr>
          <w:i/>
          <w:sz w:val="20"/>
          <w:szCs w:val="20"/>
          <w:lang w:val="fr-FR"/>
        </w:rPr>
        <w:t xml:space="preserve">(corrigé en </w:t>
      </w:r>
      <w:r w:rsidRPr="00441288">
        <w:rPr>
          <w:rFonts w:ascii="Symbol" w:hAnsi="Symbol"/>
          <w:i/>
          <w:sz w:val="20"/>
          <w:szCs w:val="20"/>
        </w:rPr>
        <w:t></w:t>
      </w:r>
      <w:r w:rsidRPr="0032190F">
        <w:rPr>
          <w:i/>
          <w:sz w:val="20"/>
          <w:szCs w:val="20"/>
          <w:lang w:val="fr-FR"/>
        </w:rPr>
        <w:t>) est inscrit sur le côté est de cette face de pendage 30° nord-ouest (1,0 m par 0,5 m), qui présente une rupture de pente à mi-hauteur. Il est précédé d’une flèche vers le nord-ouest avec les indications suivantes : 10 à sa base et 11A à son extrémité. Une petite plage rectangulaire bien patinée est piquetée finement au tiers ouest d’une surface rectangulaire, délimitée par une fissure et la rupture de pente sur les grands côtés et par deux faibles décrochements sur les autres côtés.</w:t>
      </w:r>
    </w:p>
    <w:p w14:paraId="53ADB212" w14:textId="77777777" w:rsidR="000152C6" w:rsidRPr="0032190F" w:rsidRDefault="000152C6" w:rsidP="000152C6">
      <w:pPr>
        <w:numPr>
          <w:ilvl w:val="0"/>
          <w:numId w:val="9"/>
        </w:numPr>
        <w:tabs>
          <w:tab w:val="clear" w:pos="360"/>
        </w:tabs>
        <w:ind w:left="0" w:right="-136" w:firstLine="0"/>
        <w:jc w:val="both"/>
        <w:rPr>
          <w:i/>
          <w:sz w:val="20"/>
          <w:szCs w:val="20"/>
          <w:lang w:val="fr-FR"/>
        </w:rPr>
      </w:pPr>
      <w:r w:rsidRPr="0032190F">
        <w:rPr>
          <w:i/>
          <w:sz w:val="20"/>
          <w:szCs w:val="20"/>
          <w:lang w:val="fr-FR"/>
        </w:rPr>
        <w:t>Les gravures historiques sont uniquement représentées par des traits.</w:t>
      </w:r>
    </w:p>
    <w:p w14:paraId="49954FB4" w14:textId="77777777" w:rsidR="000152C6" w:rsidRPr="0032190F" w:rsidRDefault="000152C6" w:rsidP="000152C6">
      <w:pPr>
        <w:ind w:right="-136"/>
        <w:jc w:val="both"/>
        <w:rPr>
          <w:sz w:val="16"/>
          <w:szCs w:val="16"/>
          <w:lang w:val="fr-FR"/>
        </w:rPr>
      </w:pPr>
      <w:r w:rsidRPr="0032190F">
        <w:rPr>
          <w:sz w:val="16"/>
          <w:szCs w:val="16"/>
          <w:lang w:val="fr-FR"/>
        </w:rPr>
        <w:t>Photos 1971 : Roche dans site, Roche, ph. plage</w:t>
      </w:r>
    </w:p>
    <w:p w14:paraId="001F8D34" w14:textId="77777777" w:rsidR="000152C6" w:rsidRPr="0032190F" w:rsidRDefault="000152C6" w:rsidP="000152C6">
      <w:pPr>
        <w:ind w:right="-136"/>
        <w:jc w:val="both"/>
        <w:rPr>
          <w:sz w:val="20"/>
          <w:szCs w:val="20"/>
          <w:lang w:val="fr-FR"/>
        </w:rPr>
      </w:pPr>
    </w:p>
    <w:p w14:paraId="5578AB14" w14:textId="77777777" w:rsidR="000152C6" w:rsidRPr="0032190F" w:rsidRDefault="000152C6" w:rsidP="000152C6">
      <w:pPr>
        <w:ind w:right="-136"/>
        <w:jc w:val="both"/>
        <w:rPr>
          <w:sz w:val="20"/>
          <w:szCs w:val="20"/>
          <w:lang w:val="fr-FR"/>
        </w:rPr>
      </w:pPr>
      <w:r w:rsidRPr="0032190F">
        <w:rPr>
          <w:sz w:val="20"/>
          <w:szCs w:val="20"/>
          <w:lang w:val="fr-FR"/>
        </w:rPr>
        <w:tab/>
        <w:t>Aller à six mètres au nord pour trouver un bloc de pélite verte, couvert sur sa face supérieure de patine orange, déposé sur le dessus d’une pélite rouge patinée en violet.</w:t>
      </w:r>
    </w:p>
    <w:p w14:paraId="1147F809" w14:textId="77777777" w:rsidR="000152C6" w:rsidRPr="0032190F" w:rsidRDefault="000152C6" w:rsidP="000152C6">
      <w:pPr>
        <w:ind w:right="-136" w:firstLine="709"/>
        <w:jc w:val="both"/>
        <w:rPr>
          <w:sz w:val="20"/>
          <w:szCs w:val="20"/>
          <w:lang w:val="fr-FR"/>
        </w:rPr>
      </w:pPr>
    </w:p>
    <w:p w14:paraId="11032400" w14:textId="77777777" w:rsidR="000152C6" w:rsidRPr="0032190F" w:rsidRDefault="000152C6" w:rsidP="000152C6">
      <w:pPr>
        <w:ind w:right="-136"/>
        <w:jc w:val="both"/>
        <w:rPr>
          <w:sz w:val="20"/>
          <w:szCs w:val="20"/>
          <w:lang w:val="fr-FR"/>
        </w:rPr>
      </w:pPr>
      <w:r w:rsidRPr="0032190F">
        <w:rPr>
          <w:b/>
          <w:sz w:val="20"/>
          <w:szCs w:val="20"/>
          <w:lang w:val="fr-FR"/>
        </w:rPr>
        <w:t xml:space="preserve">Roche 10 </w:t>
      </w:r>
      <w:r w:rsidRPr="00441288">
        <w:rPr>
          <w:rFonts w:ascii="Symbol" w:hAnsi="Symbol"/>
          <w:b/>
          <w:sz w:val="20"/>
          <w:szCs w:val="20"/>
        </w:rPr>
        <w:t></w:t>
      </w:r>
      <w:r w:rsidRPr="0032190F">
        <w:rPr>
          <w:b/>
          <w:sz w:val="20"/>
          <w:szCs w:val="20"/>
          <w:lang w:val="fr-FR"/>
        </w:rPr>
        <w:t xml:space="preserve"> H . Zone IV . Groupe II</w:t>
      </w:r>
      <w:r w:rsidRPr="0032190F">
        <w:rPr>
          <w:sz w:val="20"/>
          <w:szCs w:val="20"/>
          <w:lang w:val="fr-FR"/>
        </w:rPr>
        <w:tab/>
      </w:r>
    </w:p>
    <w:p w14:paraId="4088C65A"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couverte d’écailles épaisses</w:t>
      </w:r>
    </w:p>
    <w:p w14:paraId="5A2E46EE" w14:textId="77777777" w:rsidR="000152C6" w:rsidRPr="0032190F" w:rsidRDefault="000152C6" w:rsidP="000152C6">
      <w:pPr>
        <w:ind w:right="-136"/>
        <w:jc w:val="both"/>
        <w:rPr>
          <w:sz w:val="20"/>
          <w:szCs w:val="20"/>
          <w:lang w:val="fr-FR"/>
        </w:rPr>
      </w:pPr>
    </w:p>
    <w:p w14:paraId="3C64094E" w14:textId="77777777" w:rsidR="000152C6" w:rsidRPr="0032190F"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La face supérieure au pourtour arrondi se présente en dôme et forme un surplomb vers le sud-ouest. Elle est couverte de minces fissures dirigées du nord-ouest au sud-est et de décrochements donnant d’épaisses écailles d’est en ouest. Examiner son quart sud-ouest en pente arrondie vers le sud où doit se deviner Guido Marr (i?) o Pastore tenda 1939 n  1881.</w:t>
      </w:r>
    </w:p>
    <w:p w14:paraId="64C5BDF1" w14:textId="77777777" w:rsidR="000152C6" w:rsidRPr="0032190F" w:rsidRDefault="000152C6" w:rsidP="000152C6">
      <w:pPr>
        <w:ind w:right="-136" w:firstLine="709"/>
        <w:jc w:val="both"/>
        <w:rPr>
          <w:rFonts w:ascii="Times" w:hAnsi="Times"/>
          <w:i/>
          <w:sz w:val="20"/>
          <w:szCs w:val="20"/>
          <w:lang w:val="fr-FR"/>
        </w:rPr>
      </w:pPr>
    </w:p>
    <w:p w14:paraId="1114A0C5" w14:textId="77777777" w:rsidR="000152C6" w:rsidRPr="0032190F" w:rsidRDefault="000152C6" w:rsidP="000152C6">
      <w:pPr>
        <w:numPr>
          <w:ilvl w:val="0"/>
          <w:numId w:val="9"/>
        </w:numPr>
        <w:tabs>
          <w:tab w:val="clear" w:pos="360"/>
        </w:tabs>
        <w:ind w:left="0" w:right="-136" w:firstLine="709"/>
        <w:jc w:val="both"/>
        <w:rPr>
          <w:rFonts w:ascii="Times" w:hAnsi="Times"/>
          <w:sz w:val="20"/>
          <w:szCs w:val="20"/>
          <w:lang w:val="fr-FR"/>
        </w:rPr>
      </w:pPr>
      <w:r w:rsidRPr="0032190F">
        <w:rPr>
          <w:rFonts w:ascii="Times" w:hAnsi="Times"/>
          <w:sz w:val="20"/>
          <w:szCs w:val="20"/>
          <w:lang w:val="fr-FR"/>
        </w:rPr>
        <w:t>Marcher deux mètres vers le nord-est pour atteindre un bloc de pélite violette, long de cinq mètres au sol et haut de un mètre à l’ouest.</w:t>
      </w:r>
    </w:p>
    <w:p w14:paraId="5F684D5A" w14:textId="77777777" w:rsidR="000152C6" w:rsidRPr="0032190F" w:rsidRDefault="000152C6" w:rsidP="000152C6">
      <w:pPr>
        <w:ind w:right="-136" w:firstLine="709"/>
        <w:jc w:val="both"/>
        <w:rPr>
          <w:sz w:val="20"/>
          <w:szCs w:val="20"/>
          <w:lang w:val="fr-FR"/>
        </w:rPr>
      </w:pPr>
    </w:p>
    <w:p w14:paraId="3F6C60D8" w14:textId="77777777" w:rsidR="000152C6" w:rsidRPr="0032190F" w:rsidRDefault="000152C6" w:rsidP="000152C6">
      <w:pPr>
        <w:ind w:right="-136"/>
        <w:jc w:val="both"/>
        <w:rPr>
          <w:sz w:val="20"/>
          <w:szCs w:val="20"/>
          <w:lang w:val="fr-FR"/>
        </w:rPr>
      </w:pPr>
      <w:r w:rsidRPr="0032190F">
        <w:rPr>
          <w:b/>
          <w:sz w:val="20"/>
          <w:szCs w:val="20"/>
          <w:lang w:val="fr-FR"/>
        </w:rPr>
        <w:t xml:space="preserve">Roche 10 </w:t>
      </w:r>
      <w:r w:rsidRPr="00441288">
        <w:rPr>
          <w:rFonts w:ascii="Symbol" w:hAnsi="Symbol"/>
          <w:b/>
          <w:sz w:val="20"/>
          <w:szCs w:val="20"/>
        </w:rPr>
        <w:t></w:t>
      </w:r>
      <w:r w:rsidRPr="0032190F">
        <w:rPr>
          <w:b/>
          <w:sz w:val="20"/>
          <w:szCs w:val="20"/>
          <w:lang w:val="fr-FR"/>
        </w:rPr>
        <w:t xml:space="preserve"> H . Zone IV . Groupe II</w:t>
      </w:r>
      <w:r w:rsidRPr="0032190F">
        <w:rPr>
          <w:sz w:val="20"/>
          <w:szCs w:val="20"/>
          <w:lang w:val="fr-FR"/>
        </w:rPr>
        <w:tab/>
      </w:r>
    </w:p>
    <w:p w14:paraId="3BCC0E91"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aux grands zigzags</w:t>
      </w:r>
    </w:p>
    <w:p w14:paraId="1E57B130" w14:textId="77777777" w:rsidR="000152C6" w:rsidRPr="0032190F" w:rsidRDefault="000152C6" w:rsidP="000152C6">
      <w:pPr>
        <w:rPr>
          <w:rFonts w:ascii="Times" w:hAnsi="Times"/>
          <w:sz w:val="20"/>
          <w:szCs w:val="20"/>
          <w:lang w:val="fr-FR"/>
        </w:rPr>
      </w:pPr>
    </w:p>
    <w:p w14:paraId="2535301E" w14:textId="77777777" w:rsidR="000152C6" w:rsidRPr="0032190F"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Sa  face supérieure de pendage 10° sud (4,0 m d’est en ouest par 1,2 m) présente, dans son tiers ouest, un grand éclat écaillé entouré d’un décrochement. A sa suite et près du bord sud sont tracés plusieurs grands zigzags.</w:t>
      </w:r>
    </w:p>
    <w:p w14:paraId="0483B2CA" w14:textId="77777777" w:rsidR="000152C6" w:rsidRPr="0032190F" w:rsidRDefault="000152C6" w:rsidP="000152C6">
      <w:pPr>
        <w:ind w:right="-136" w:firstLine="709"/>
        <w:jc w:val="both"/>
        <w:rPr>
          <w:rFonts w:ascii="Times" w:hAnsi="Times"/>
          <w:sz w:val="20"/>
          <w:szCs w:val="20"/>
          <w:lang w:val="fr-FR"/>
        </w:rPr>
      </w:pPr>
    </w:p>
    <w:p w14:paraId="4B6E9239" w14:textId="77777777" w:rsidR="000152C6" w:rsidRPr="0032190F" w:rsidRDefault="000152C6" w:rsidP="000152C6">
      <w:pPr>
        <w:ind w:right="-136" w:firstLine="709"/>
        <w:jc w:val="both"/>
        <w:rPr>
          <w:sz w:val="20"/>
          <w:szCs w:val="20"/>
          <w:lang w:val="fr-FR"/>
        </w:rPr>
      </w:pPr>
      <w:r w:rsidRPr="0032190F">
        <w:rPr>
          <w:sz w:val="20"/>
          <w:szCs w:val="20"/>
          <w:lang w:val="fr-FR"/>
        </w:rPr>
        <w:t>Monter au-dessus de cette roche et aller à cinq mètres au nord-est pour atteindre, en haut d’une butte, un bloc volumineux de pélite verte dont la face supérieure est orange.</w:t>
      </w:r>
    </w:p>
    <w:p w14:paraId="6BEC804D" w14:textId="77777777" w:rsidR="000152C6" w:rsidRPr="0032190F" w:rsidRDefault="000152C6" w:rsidP="000152C6">
      <w:pPr>
        <w:ind w:right="-136" w:firstLine="709"/>
        <w:jc w:val="both"/>
        <w:rPr>
          <w:sz w:val="20"/>
          <w:szCs w:val="20"/>
          <w:lang w:val="fr-FR"/>
        </w:rPr>
      </w:pPr>
    </w:p>
    <w:p w14:paraId="6B0303E1" w14:textId="77777777" w:rsidR="000152C6" w:rsidRPr="0032190F" w:rsidRDefault="000152C6" w:rsidP="000152C6">
      <w:pPr>
        <w:ind w:right="-136"/>
        <w:jc w:val="both"/>
        <w:rPr>
          <w:sz w:val="20"/>
          <w:szCs w:val="20"/>
          <w:lang w:val="fr-FR"/>
        </w:rPr>
      </w:pPr>
      <w:r w:rsidRPr="0032190F">
        <w:rPr>
          <w:b/>
          <w:sz w:val="20"/>
          <w:szCs w:val="20"/>
          <w:lang w:val="fr-FR"/>
        </w:rPr>
        <w:t xml:space="preserve">Roche 10 </w:t>
      </w:r>
      <w:r w:rsidRPr="00441288">
        <w:rPr>
          <w:rFonts w:ascii="Symbol" w:hAnsi="Symbol"/>
          <w:b/>
          <w:sz w:val="20"/>
          <w:szCs w:val="20"/>
        </w:rPr>
        <w:t></w:t>
      </w:r>
      <w:r w:rsidRPr="0032190F">
        <w:rPr>
          <w:b/>
          <w:sz w:val="20"/>
          <w:szCs w:val="20"/>
          <w:lang w:val="fr-FR"/>
        </w:rPr>
        <w:t xml:space="preserve"> H . Zone IV . Groupe II</w:t>
      </w:r>
      <w:r w:rsidRPr="0032190F">
        <w:rPr>
          <w:sz w:val="20"/>
          <w:szCs w:val="20"/>
          <w:lang w:val="fr-FR"/>
        </w:rPr>
        <w:tab/>
      </w:r>
    </w:p>
    <w:p w14:paraId="6DB8BCF5"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à la croix rayonnante</w:t>
      </w:r>
    </w:p>
    <w:p w14:paraId="6335E455" w14:textId="77777777" w:rsidR="000152C6" w:rsidRPr="0032190F" w:rsidRDefault="000152C6" w:rsidP="000152C6">
      <w:pPr>
        <w:ind w:right="-136"/>
        <w:jc w:val="both"/>
        <w:rPr>
          <w:sz w:val="20"/>
          <w:szCs w:val="20"/>
          <w:lang w:val="fr-FR"/>
        </w:rPr>
      </w:pPr>
    </w:p>
    <w:p w14:paraId="25858F49" w14:textId="77777777" w:rsidR="000152C6" w:rsidRPr="0032190F"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Cette face de pendage 30° sud (2,5 m du nord au sud par 1,3 m) est couverte de lichens de couleur jaune vif et jaune clair, noir et de traces blanches dues aux lichens morts. Dans le coin sud-ouest de la face, à 1,2 m du sol, deviner un personnage sexué et une croix entourée d’un cercle et de rayons.</w:t>
      </w:r>
    </w:p>
    <w:p w14:paraId="0FD6A768" w14:textId="77777777" w:rsidR="000152C6" w:rsidRPr="0032190F" w:rsidRDefault="000152C6" w:rsidP="000152C6">
      <w:pPr>
        <w:ind w:right="-136" w:firstLine="709"/>
        <w:jc w:val="both"/>
        <w:rPr>
          <w:sz w:val="20"/>
          <w:szCs w:val="20"/>
          <w:lang w:val="fr-FR"/>
        </w:rPr>
      </w:pPr>
    </w:p>
    <w:p w14:paraId="38E109FD" w14:textId="77777777" w:rsidR="000152C6" w:rsidRPr="0032190F" w:rsidRDefault="000152C6" w:rsidP="000152C6">
      <w:pPr>
        <w:ind w:right="-136" w:firstLine="709"/>
        <w:jc w:val="both"/>
        <w:rPr>
          <w:sz w:val="20"/>
          <w:szCs w:val="20"/>
          <w:lang w:val="fr-FR"/>
        </w:rPr>
      </w:pPr>
      <w:r w:rsidRPr="0032190F">
        <w:rPr>
          <w:sz w:val="20"/>
          <w:szCs w:val="20"/>
          <w:lang w:val="fr-FR"/>
        </w:rPr>
        <w:t xml:space="preserve">Redescendre jusqu’à la roche 10 </w:t>
      </w:r>
      <w:r w:rsidRPr="00441288">
        <w:rPr>
          <w:rFonts w:ascii="Symbol" w:hAnsi="Symbol"/>
          <w:sz w:val="20"/>
          <w:szCs w:val="20"/>
        </w:rPr>
        <w:t></w:t>
      </w:r>
      <w:r w:rsidRPr="0032190F">
        <w:rPr>
          <w:sz w:val="20"/>
          <w:szCs w:val="20"/>
          <w:lang w:val="fr-FR"/>
        </w:rPr>
        <w:t xml:space="preserve"> et parcourir sept mètres dans l'herbe en direction du nord-ouest jusqu'à une surface orange peu élevée au-dessus du sol.</w:t>
      </w:r>
    </w:p>
    <w:p w14:paraId="2C48F425" w14:textId="77777777" w:rsidR="000152C6" w:rsidRPr="0032190F" w:rsidRDefault="000152C6" w:rsidP="000152C6">
      <w:pPr>
        <w:ind w:right="-136"/>
        <w:jc w:val="both"/>
        <w:rPr>
          <w:sz w:val="20"/>
          <w:szCs w:val="20"/>
          <w:lang w:val="fr-FR"/>
        </w:rPr>
      </w:pPr>
    </w:p>
    <w:p w14:paraId="05CB02FE" w14:textId="77777777" w:rsidR="000152C6" w:rsidRPr="0032190F" w:rsidRDefault="000152C6" w:rsidP="00647EA0">
      <w:pPr>
        <w:pStyle w:val="Heading5"/>
      </w:pPr>
      <w:bookmarkStart w:id="5576" w:name="Desc_ZIVGIIR11A"/>
      <w:r w:rsidRPr="0032190F">
        <w:t>ZIVGIIR11A</w:t>
      </w:r>
    </w:p>
    <w:bookmarkEnd w:id="5576"/>
    <w:p w14:paraId="583E6BB1" w14:textId="77777777" w:rsidR="000152C6" w:rsidRPr="0032190F" w:rsidRDefault="000152C6" w:rsidP="000152C6">
      <w:pPr>
        <w:jc w:val="right"/>
        <w:rPr>
          <w:lang w:val="fr-FR"/>
        </w:rPr>
      </w:pPr>
      <w:r w:rsidRPr="0032190F">
        <w:rPr>
          <w:rFonts w:ascii="Times" w:hAnsi="Times"/>
          <w:b/>
          <w:i/>
          <w:sz w:val="20"/>
          <w:szCs w:val="20"/>
          <w:lang w:val="fr-FR"/>
        </w:rPr>
        <w:lastRenderedPageBreak/>
        <w:t>Roche du “faux sorcier”</w:t>
      </w:r>
    </w:p>
    <w:p w14:paraId="6DB63F96" w14:textId="77777777" w:rsidR="000152C6" w:rsidRPr="0032190F" w:rsidRDefault="000152C6" w:rsidP="000152C6">
      <w:pPr>
        <w:jc w:val="both"/>
        <w:rPr>
          <w:lang w:val="fr-FR"/>
        </w:rPr>
      </w:pPr>
    </w:p>
    <w:p w14:paraId="03B258FA" w14:textId="77777777" w:rsidR="000152C6" w:rsidRPr="0032190F" w:rsidRDefault="000152C6" w:rsidP="000152C6">
      <w:pPr>
        <w:jc w:val="both"/>
        <w:rPr>
          <w:lang w:val="fr-FR"/>
        </w:rPr>
      </w:pPr>
      <w:r w:rsidRPr="0032190F">
        <w:rPr>
          <w:lang w:val="fr-FR"/>
        </w:rPr>
        <w:t xml:space="preserve">A environ </w:t>
      </w:r>
      <w:smartTag w:uri="urn:schemas-microsoft-com:office:smarttags" w:element="metricconverter">
        <w:smartTagPr>
          <w:attr w:name="ProductID" w:val="2430 m"/>
        </w:smartTagPr>
        <w:r w:rsidRPr="0032190F">
          <w:rPr>
            <w:lang w:val="fr-FR"/>
          </w:rPr>
          <w:t>2430 m</w:t>
        </w:r>
      </w:smartTag>
      <w:r w:rsidRPr="0032190F">
        <w:rPr>
          <w:lang w:val="fr-FR"/>
        </w:rPr>
        <w:t>, bloc de pélite, pendage 20° sud (SS BIB). Située au débouché d’un couloir herbeux et à l’entrée d’un vaste cirque herbeux (Lumley et alii 1995 p. 204) dans l’une des principales zone de concentration de roches gravées (SS BIB).</w:t>
      </w:r>
    </w:p>
    <w:p w14:paraId="6C0C2F7B" w14:textId="77777777" w:rsidR="000152C6" w:rsidRPr="0032190F" w:rsidRDefault="000152C6" w:rsidP="000152C6">
      <w:pPr>
        <w:rPr>
          <w:lang w:val="fr-FR"/>
        </w:rPr>
      </w:pPr>
    </w:p>
    <w:p w14:paraId="2A867886" w14:textId="3EAA4A3B" w:rsidR="000152C6" w:rsidRPr="0032190F" w:rsidRDefault="000152C6" w:rsidP="000152C6">
      <w:pPr>
        <w:jc w:val="both"/>
        <w:rPr>
          <w:lang w:val="fr-FR"/>
        </w:rPr>
      </w:pPr>
      <w:r w:rsidRPr="0032190F">
        <w:rPr>
          <w:lang w:val="fr-FR"/>
        </w:rPr>
        <w:t xml:space="preserve">Comprend la </w:t>
      </w:r>
      <w:hyperlink r:id="rId14080" w:anchor="Ana_Chrono_Superpositions" w:history="1">
        <w:r w:rsidRPr="0032190F">
          <w:rPr>
            <w:rStyle w:val="Hyperlink"/>
            <w:lang w:val="fr-FR"/>
          </w:rPr>
          <w:t>superposition</w:t>
        </w:r>
      </w:hyperlink>
      <w:r w:rsidRPr="0032190F">
        <w:rPr>
          <w:lang w:val="fr-FR"/>
        </w:rPr>
        <w:t xml:space="preserve"> d’un Poignard (fig. 7) et d’un</w:t>
      </w:r>
      <w:hyperlink r:id="rId14081" w:anchor="Typ_Bego_Anthrop_Hb1" w:history="1">
        <w:r w:rsidRPr="0032190F">
          <w:rPr>
            <w:rStyle w:val="Hyperlink"/>
            <w:lang w:val="fr-FR"/>
          </w:rPr>
          <w:t>Corniforme Anthropomorphisé</w:t>
        </w:r>
      </w:hyperlink>
      <w:r w:rsidRPr="0032190F">
        <w:rPr>
          <w:lang w:val="fr-FR"/>
        </w:rPr>
        <w:t xml:space="preserve"> (fig. 2) (Lumley et alii 1995 p. 204) sur un </w:t>
      </w:r>
      <w:hyperlink r:id="rId14082" w:anchor="Typ_Bego_Reticules_Simples" w:history="1">
        <w:r w:rsidRPr="0032190F">
          <w:rPr>
            <w:rStyle w:val="Hyperlink"/>
            <w:lang w:val="fr-FR"/>
          </w:rPr>
          <w:t>Réticulé</w:t>
        </w:r>
      </w:hyperlink>
      <w:r w:rsidRPr="0032190F">
        <w:rPr>
          <w:lang w:val="fr-FR"/>
        </w:rPr>
        <w:t xml:space="preserve"> (fig. 5) (Lumley et al. 1995 p. 204, Arcà 2009 p. 286, 296). A l’inverse, pour Saulieu, le Réticulé recouvre le Poignard. Le Corniforme Anthropomorphisé étant « inséparable du point de vue tant du style que de la patine » du Réticulé (Saulieu 2001 p. 232). Pour Serres (2001 p. 211), le Poignard et la gravure du Faux Sorcier se superposent au Réticulé.</w:t>
      </w:r>
    </w:p>
    <w:p w14:paraId="03CA6375" w14:textId="0E842A4D" w:rsidR="000152C6" w:rsidRPr="0032190F" w:rsidRDefault="000152C6" w:rsidP="000152C6">
      <w:pPr>
        <w:rPr>
          <w:lang w:val="fr-FR"/>
        </w:rPr>
      </w:pPr>
      <w:r w:rsidRPr="0032190F">
        <w:rPr>
          <w:lang w:val="fr-FR"/>
        </w:rPr>
        <w:br/>
        <w:t xml:space="preserve">Le Réticulé de 35 cases (Lumley et alii 1995 p. 204) peut être rapproché des figures de Luine et de </w:t>
      </w:r>
      <w:hyperlink r:id="rId14083" w:anchor="Sizz_Vite_13" w:history="1">
        <w:r w:rsidRPr="0032190F">
          <w:rPr>
            <w:rStyle w:val="Hyperlink"/>
            <w:lang w:val="fr-FR"/>
          </w:rPr>
          <w:t>Vite 13</w:t>
        </w:r>
      </w:hyperlink>
      <w:r w:rsidRPr="0032190F">
        <w:rPr>
          <w:lang w:val="fr-FR"/>
        </w:rPr>
        <w:t xml:space="preserve"> (Arcà 2009 p. 286)</w:t>
      </w:r>
    </w:p>
    <w:p w14:paraId="06562A84" w14:textId="77777777" w:rsidR="000152C6" w:rsidRPr="0032190F" w:rsidRDefault="000152C6" w:rsidP="000152C6">
      <w:pPr>
        <w:pStyle w:val="Heading6"/>
      </w:pPr>
      <w:r w:rsidRPr="0032190F">
        <w:t>Le Corniforme Anthropomorphisé</w:t>
      </w:r>
    </w:p>
    <w:p w14:paraId="32A9C778" w14:textId="77777777" w:rsidR="000152C6" w:rsidRPr="0032190F" w:rsidRDefault="000152C6" w:rsidP="000152C6">
      <w:pPr>
        <w:rPr>
          <w:lang w:val="fr-FR"/>
        </w:rPr>
      </w:pPr>
    </w:p>
    <w:p w14:paraId="3656254E" w14:textId="77777777" w:rsidR="000152C6" w:rsidRPr="0032190F" w:rsidRDefault="000152C6" w:rsidP="000152C6">
      <w:pPr>
        <w:rPr>
          <w:lang w:val="fr-FR"/>
        </w:rPr>
      </w:pPr>
      <w:r w:rsidRPr="0032190F">
        <w:rPr>
          <w:lang w:val="fr-FR"/>
        </w:rPr>
        <w:t>Dufrenne compte 7 petites plages de cupules à l’intérieur des cornes (Dufrenne 1997 pl. 14) quand nous en comptant 8 (1-1, photo) (SS BIB)</w:t>
      </w:r>
    </w:p>
    <w:p w14:paraId="21E1EB98" w14:textId="77777777" w:rsidR="000152C6" w:rsidRPr="0032190F" w:rsidRDefault="000152C6" w:rsidP="000152C6">
      <w:pPr>
        <w:ind w:right="-136"/>
        <w:jc w:val="both"/>
        <w:rPr>
          <w:sz w:val="20"/>
          <w:szCs w:val="20"/>
          <w:lang w:val="fr-FR"/>
        </w:rPr>
      </w:pPr>
    </w:p>
    <w:p w14:paraId="7317D9EB" w14:textId="77777777" w:rsidR="000152C6" w:rsidRPr="0032190F" w:rsidRDefault="000152C6" w:rsidP="000152C6">
      <w:pPr>
        <w:ind w:right="-136"/>
        <w:jc w:val="both"/>
        <w:rPr>
          <w:sz w:val="20"/>
          <w:szCs w:val="20"/>
          <w:lang w:val="fr-FR"/>
        </w:rPr>
      </w:pPr>
    </w:p>
    <w:p w14:paraId="750FF2F2" w14:textId="77777777" w:rsidR="000152C6" w:rsidRPr="0032190F" w:rsidRDefault="000152C6" w:rsidP="000152C6">
      <w:pPr>
        <w:ind w:right="-136"/>
        <w:jc w:val="both"/>
        <w:rPr>
          <w:sz w:val="20"/>
          <w:szCs w:val="20"/>
          <w:lang w:val="fr-FR"/>
        </w:rPr>
      </w:pPr>
      <w:r w:rsidRPr="0032190F">
        <w:rPr>
          <w:sz w:val="20"/>
          <w:szCs w:val="20"/>
          <w:lang w:val="fr-FR"/>
        </w:rPr>
        <w:t>Moulée en 2001</w:t>
      </w:r>
      <w:r w:rsidRPr="0032190F">
        <w:rPr>
          <w:sz w:val="20"/>
          <w:szCs w:val="20"/>
          <w:lang w:val="fr-FR"/>
        </w:rPr>
        <w:tab/>
      </w:r>
      <w:r w:rsidRPr="0032190F">
        <w:rPr>
          <w:sz w:val="20"/>
          <w:szCs w:val="20"/>
          <w:lang w:val="fr-FR"/>
        </w:rPr>
        <w:tab/>
      </w:r>
      <w:r w:rsidRPr="0032190F">
        <w:rPr>
          <w:sz w:val="20"/>
          <w:szCs w:val="20"/>
          <w:lang w:val="fr-FR"/>
        </w:rPr>
        <w:tab/>
      </w:r>
      <w:r w:rsidRPr="0032190F">
        <w:rPr>
          <w:b/>
          <w:sz w:val="20"/>
          <w:szCs w:val="20"/>
          <w:lang w:val="fr-FR"/>
        </w:rPr>
        <w:t>Histo</w:t>
      </w:r>
    </w:p>
    <w:p w14:paraId="7FE82160" w14:textId="77777777" w:rsidR="000152C6" w:rsidRPr="0032190F" w:rsidRDefault="000152C6" w:rsidP="000152C6">
      <w:pPr>
        <w:ind w:right="-136"/>
        <w:jc w:val="both"/>
        <w:rPr>
          <w:sz w:val="20"/>
          <w:szCs w:val="20"/>
          <w:lang w:val="fr-FR"/>
        </w:rPr>
      </w:pPr>
    </w:p>
    <w:p w14:paraId="07555CA2"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La surface (2,5 m par 1,4 m), qui n'est ni plate ni très lisse est cependant très décorée. La roche est une pélite verte, patinée en orange clair. Sa face supérieure de pendage 20° sud, située à 0,3 m du sol à peine, présente plusieurs décrochements. Le C est inscrit sur le bord sud-ouest et le numéro près du coin nord-ouest, sous un décrochement. </w:t>
      </w:r>
    </w:p>
    <w:p w14:paraId="70CF76F5" w14:textId="77777777" w:rsidR="000152C6" w:rsidRPr="0032190F" w:rsidRDefault="000152C6" w:rsidP="000152C6">
      <w:pPr>
        <w:ind w:right="-136" w:firstLine="709"/>
        <w:jc w:val="both"/>
        <w:rPr>
          <w:rFonts w:ascii="Times" w:hAnsi="Times"/>
          <w:i/>
          <w:sz w:val="20"/>
          <w:szCs w:val="20"/>
          <w:lang w:val="fr-FR"/>
        </w:rPr>
      </w:pPr>
      <w:r w:rsidRPr="0032190F">
        <w:rPr>
          <w:i/>
          <w:sz w:val="20"/>
          <w:szCs w:val="20"/>
          <w:lang w:val="fr-FR"/>
        </w:rPr>
        <w:t xml:space="preserve">Sauf le replat, situé près du bord ouest qui porte le numéro, chaque partie des décrochements est très décorée. </w:t>
      </w:r>
      <w:r w:rsidRPr="0032190F">
        <w:rPr>
          <w:rFonts w:ascii="Times" w:hAnsi="Times"/>
          <w:i/>
          <w:sz w:val="20"/>
          <w:szCs w:val="20"/>
          <w:lang w:val="fr-FR"/>
        </w:rPr>
        <w:t xml:space="preserve">Les gravures comportent toutes les catégories de motifs : de nombreux poignards </w:t>
      </w:r>
      <w:r w:rsidRPr="0032190F">
        <w:rPr>
          <w:rFonts w:ascii="Times" w:hAnsi="Times"/>
          <w:sz w:val="16"/>
          <w:szCs w:val="16"/>
          <w:lang w:val="fr-FR"/>
        </w:rPr>
        <w:t>(ph. 13, 14, 15),</w:t>
      </w:r>
      <w:r w:rsidRPr="0032190F">
        <w:rPr>
          <w:rFonts w:ascii="Times" w:hAnsi="Times"/>
          <w:i/>
          <w:sz w:val="20"/>
          <w:szCs w:val="20"/>
          <w:lang w:val="fr-FR"/>
        </w:rPr>
        <w:t xml:space="preserve"> corniformes et réticulés, de très nombreuses plages de cupules éparses ou superposées, patinées ou non. Poignards et réticulés sont sur le palier le plus élevé </w:t>
      </w:r>
      <w:r w:rsidRPr="0032190F">
        <w:rPr>
          <w:rFonts w:ascii="Times" w:hAnsi="Times"/>
          <w:sz w:val="16"/>
          <w:szCs w:val="16"/>
          <w:lang w:val="fr-FR"/>
        </w:rPr>
        <w:t xml:space="preserve">(ph. 9, 10, 16, 19, 34). </w:t>
      </w:r>
      <w:r w:rsidRPr="0032190F">
        <w:rPr>
          <w:rFonts w:ascii="Times" w:hAnsi="Times"/>
          <w:i/>
          <w:sz w:val="20"/>
          <w:szCs w:val="20"/>
          <w:lang w:val="fr-FR"/>
        </w:rPr>
        <w:t xml:space="preserve">Celui du sud ne présente pas de poignard mais à la place des corniformes et des plages, comme celui un peu moins élevé du sud-ouest. Un corniforme isolé est gravé à l’extrémité nord de la face. </w:t>
      </w:r>
    </w:p>
    <w:p w14:paraId="6213997A"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Citons les gravures principales : </w:t>
      </w:r>
      <w:r w:rsidRPr="0032190F">
        <w:rPr>
          <w:i/>
          <w:sz w:val="20"/>
          <w:szCs w:val="20"/>
          <w:lang w:val="fr-FR"/>
        </w:rPr>
        <w:tab/>
        <w:t>deux corniformes opposés par le corps dont l'un a des cornes à deux segments plus ou moins fermées en rectangle et orientées vers le sud-ouest et l'autre possède des cornes en zigzag dirigées vers le nord-est.</w:t>
      </w:r>
      <w:r w:rsidRPr="0032190F">
        <w:rPr>
          <w:i/>
          <w:sz w:val="20"/>
          <w:szCs w:val="20"/>
          <w:lang w:val="fr-FR"/>
        </w:rPr>
        <w:tab/>
      </w:r>
      <w:r w:rsidRPr="0032190F">
        <w:rPr>
          <w:i/>
          <w:sz w:val="20"/>
          <w:szCs w:val="20"/>
          <w:lang w:val="fr-FR"/>
        </w:rPr>
        <w:tab/>
        <w:t>un réticulé entouré de quatre poignards (aux pointes dirigées vers le nord-est), et surmonté d'un corniforme à corps carré, à cornes à deux segments rectangulaires, dressées puis très divergentes, dont l'espace entre les cornes est aménagé en visage par deux plages rondes à la hauteur de l’angulation des cornes.</w:t>
      </w:r>
    </w:p>
    <w:p w14:paraId="24F3BC8E"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L’espace laissé libre est restreint mais les signatures de bergers sont nombreuses : 1799 Gioan Bastita 1845 </w:t>
      </w:r>
      <w:r w:rsidRPr="0032190F">
        <w:rPr>
          <w:sz w:val="16"/>
          <w:szCs w:val="16"/>
          <w:lang w:val="fr-FR"/>
        </w:rPr>
        <w:t>(ph. 18),</w:t>
      </w:r>
      <w:r w:rsidRPr="0032190F">
        <w:rPr>
          <w:i/>
          <w:sz w:val="20"/>
          <w:szCs w:val="20"/>
          <w:lang w:val="fr-FR"/>
        </w:rPr>
        <w:t xml:space="preserve"> Arnolfo Giovanni 1865, </w:t>
      </w:r>
      <w:r w:rsidRPr="0032190F">
        <w:rPr>
          <w:i/>
          <w:sz w:val="20"/>
          <w:szCs w:val="20"/>
          <w:highlight w:val="yellow"/>
          <w:lang w:val="fr-FR"/>
        </w:rPr>
        <w:t xml:space="preserve">Antoni Lanteri Badass filio di G?a?ome Lanteri…lanno 1799 28 di agosto </w:t>
      </w:r>
      <w:r w:rsidRPr="0032190F">
        <w:rPr>
          <w:sz w:val="16"/>
          <w:szCs w:val="16"/>
          <w:highlight w:val="yellow"/>
          <w:lang w:val="fr-FR"/>
        </w:rPr>
        <w:t>(ph. 18, 25</w:t>
      </w:r>
      <w:r w:rsidRPr="0032190F">
        <w:rPr>
          <w:i/>
          <w:sz w:val="20"/>
          <w:szCs w:val="20"/>
          <w:highlight w:val="yellow"/>
          <w:lang w:val="fr-FR"/>
        </w:rPr>
        <w:t>)</w:t>
      </w:r>
      <w:r w:rsidRPr="0032190F">
        <w:rPr>
          <w:sz w:val="20"/>
          <w:szCs w:val="20"/>
          <w:lang w:val="fr-FR"/>
        </w:rPr>
        <w:t>|</w:t>
      </w:r>
      <w:r w:rsidRPr="0032190F">
        <w:rPr>
          <w:sz w:val="20"/>
          <w:szCs w:val="20"/>
          <w:highlight w:val="red"/>
          <w:lang w:val="fr-FR"/>
        </w:rPr>
        <w:t>non prise en compte dans Micaschistre</w:t>
      </w:r>
      <w:r w:rsidRPr="0032190F">
        <w:rPr>
          <w:sz w:val="20"/>
          <w:szCs w:val="20"/>
          <w:lang w:val="fr-FR"/>
        </w:rPr>
        <w:t>]</w:t>
      </w:r>
      <w:r w:rsidRPr="0032190F">
        <w:rPr>
          <w:i/>
          <w:sz w:val="20"/>
          <w:szCs w:val="20"/>
          <w:lang w:val="fr-FR"/>
        </w:rPr>
        <w:t xml:space="preserve">, Serratore Giobata li 23 luglio 1921, Giraudo Gioseppe Bossa 26 agosto 1899 </w:t>
      </w:r>
      <w:r w:rsidRPr="0032190F">
        <w:rPr>
          <w:sz w:val="16"/>
          <w:szCs w:val="16"/>
          <w:lang w:val="fr-FR"/>
        </w:rPr>
        <w:t>(ph.24),</w:t>
      </w:r>
      <w:r w:rsidRPr="0032190F">
        <w:rPr>
          <w:i/>
          <w:sz w:val="20"/>
          <w:szCs w:val="20"/>
          <w:lang w:val="fr-FR"/>
        </w:rPr>
        <w:t xml:space="preserve"> Marro Batistta 1922, Agona Gicaminia 1831 pastore, Sigeno Petrondo 1830. Repérer aussi quelques dessins : une croix, des personnages plus ou moins rudimentaires dont un soldat tirant au canon.</w:t>
      </w:r>
    </w:p>
    <w:p w14:paraId="35956842" w14:textId="77777777" w:rsidR="000152C6" w:rsidRPr="0032190F" w:rsidRDefault="000152C6" w:rsidP="000152C6">
      <w:pPr>
        <w:ind w:right="-136"/>
        <w:jc w:val="both"/>
        <w:rPr>
          <w:sz w:val="16"/>
          <w:szCs w:val="16"/>
          <w:lang w:val="fr-FR"/>
        </w:rPr>
      </w:pPr>
      <w:r w:rsidRPr="0032190F">
        <w:rPr>
          <w:sz w:val="16"/>
          <w:szCs w:val="16"/>
          <w:lang w:val="fr-FR"/>
        </w:rPr>
        <w:t>Photos 1970 : Roche dans site, Roche, 37 ph. gravures dont une de 1971</w:t>
      </w:r>
    </w:p>
    <w:p w14:paraId="3FCD6931" w14:textId="77777777" w:rsidR="000152C6" w:rsidRPr="0032190F" w:rsidRDefault="000152C6" w:rsidP="000152C6">
      <w:pPr>
        <w:ind w:right="-136"/>
        <w:jc w:val="both"/>
        <w:rPr>
          <w:sz w:val="16"/>
          <w:szCs w:val="16"/>
          <w:lang w:val="fr-FR"/>
        </w:rPr>
      </w:pPr>
    </w:p>
    <w:p w14:paraId="46496600" w14:textId="77777777" w:rsidR="000152C6" w:rsidRPr="0032190F" w:rsidRDefault="000152C6" w:rsidP="000152C6">
      <w:pPr>
        <w:ind w:right="-136"/>
        <w:jc w:val="both"/>
        <w:rPr>
          <w:sz w:val="20"/>
          <w:szCs w:val="20"/>
          <w:lang w:val="fr-FR"/>
        </w:rPr>
      </w:pPr>
    </w:p>
    <w:p w14:paraId="08DAE8BE" w14:textId="77777777" w:rsidR="000152C6" w:rsidRPr="0032190F" w:rsidRDefault="000152C6" w:rsidP="000152C6">
      <w:pPr>
        <w:ind w:right="-136"/>
        <w:jc w:val="both"/>
        <w:rPr>
          <w:sz w:val="20"/>
          <w:szCs w:val="20"/>
          <w:lang w:val="fr-FR"/>
        </w:rPr>
      </w:pPr>
      <w:r w:rsidRPr="0032190F">
        <w:rPr>
          <w:b/>
          <w:sz w:val="20"/>
          <w:szCs w:val="20"/>
          <w:lang w:val="fr-FR"/>
        </w:rPr>
        <w:t>Roche 11 A bis . Zone IV . Groupe II</w:t>
      </w:r>
      <w:r w:rsidRPr="0032190F">
        <w:rPr>
          <w:sz w:val="20"/>
          <w:szCs w:val="20"/>
          <w:lang w:val="fr-FR"/>
        </w:rPr>
        <w:tab/>
      </w:r>
    </w:p>
    <w:p w14:paraId="511F733A"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du poignard épointé par une fissure</w:t>
      </w:r>
    </w:p>
    <w:p w14:paraId="3E94465F" w14:textId="77777777" w:rsidR="000152C6" w:rsidRPr="0032190F" w:rsidRDefault="000152C6" w:rsidP="000152C6">
      <w:pPr>
        <w:ind w:right="-136"/>
        <w:jc w:val="both"/>
        <w:rPr>
          <w:sz w:val="20"/>
          <w:szCs w:val="20"/>
          <w:lang w:val="fr-FR"/>
        </w:rPr>
      </w:pPr>
    </w:p>
    <w:p w14:paraId="595C7D3B" w14:textId="77777777" w:rsidR="000152C6" w:rsidRPr="0032190F" w:rsidRDefault="000152C6" w:rsidP="000152C6">
      <w:pPr>
        <w:ind w:right="-136" w:firstLine="709"/>
        <w:jc w:val="both"/>
        <w:rPr>
          <w:i/>
          <w:sz w:val="20"/>
          <w:szCs w:val="20"/>
          <w:lang w:val="fr-FR"/>
        </w:rPr>
      </w:pPr>
      <w:r w:rsidRPr="0032190F">
        <w:rPr>
          <w:i/>
          <w:sz w:val="20"/>
          <w:szCs w:val="20"/>
          <w:lang w:val="fr-FR"/>
        </w:rPr>
        <w:t>Ce petit bloc de pélite verte, à patine verdâtre, est à 0,3 m du bord sud de la roche 11 A.. Le numéro est inscrit deux fois près du bord sud : R11 A bis et en-dessous R11 A (bis ?) accompagné d’une flèche vers le nord-ouest, du chiffre 2 et de l’indication 11B.</w:t>
      </w:r>
    </w:p>
    <w:p w14:paraId="4C3D2EA7" w14:textId="77777777" w:rsidR="000152C6" w:rsidRPr="0032190F" w:rsidRDefault="000152C6" w:rsidP="000152C6">
      <w:pPr>
        <w:ind w:right="-136"/>
        <w:jc w:val="both"/>
        <w:rPr>
          <w:i/>
          <w:sz w:val="20"/>
          <w:szCs w:val="20"/>
          <w:lang w:val="fr-FR"/>
        </w:rPr>
      </w:pPr>
      <w:r w:rsidRPr="0032190F">
        <w:rPr>
          <w:i/>
          <w:sz w:val="20"/>
          <w:szCs w:val="20"/>
          <w:lang w:val="fr-FR"/>
        </w:rPr>
        <w:t xml:space="preserve">La gravure d’un rectangle est amorcée. Celle d’un poignard à manche rectangulaire est arrêté à une fissure, donnant une lame triangulaire épointée à l'est. Le piquetage est assez soigné mais pas toujours très fin. </w:t>
      </w:r>
    </w:p>
    <w:p w14:paraId="62339DEC" w14:textId="77777777" w:rsidR="000152C6" w:rsidRPr="0032190F" w:rsidRDefault="000152C6" w:rsidP="000152C6">
      <w:pPr>
        <w:ind w:right="-136"/>
        <w:jc w:val="both"/>
        <w:rPr>
          <w:sz w:val="16"/>
          <w:szCs w:val="16"/>
          <w:lang w:val="fr-FR"/>
        </w:rPr>
      </w:pPr>
      <w:r w:rsidRPr="0032190F">
        <w:rPr>
          <w:sz w:val="16"/>
          <w:szCs w:val="16"/>
          <w:lang w:val="fr-FR"/>
        </w:rPr>
        <w:t>Photos 1971 : Roche dans site, Roche, 2 ph. gravure</w:t>
      </w:r>
    </w:p>
    <w:p w14:paraId="713E5E18" w14:textId="77777777" w:rsidR="000152C6" w:rsidRPr="0032190F" w:rsidRDefault="000152C6" w:rsidP="000152C6">
      <w:pPr>
        <w:ind w:right="-136" w:firstLine="709"/>
        <w:jc w:val="both"/>
        <w:rPr>
          <w:sz w:val="20"/>
          <w:szCs w:val="20"/>
          <w:lang w:val="fr-FR"/>
        </w:rPr>
      </w:pPr>
    </w:p>
    <w:p w14:paraId="00ACA620" w14:textId="77777777" w:rsidR="000152C6" w:rsidRPr="0032190F" w:rsidRDefault="000152C6" w:rsidP="000152C6">
      <w:pPr>
        <w:ind w:right="-136" w:firstLine="709"/>
        <w:jc w:val="both"/>
        <w:rPr>
          <w:sz w:val="20"/>
          <w:szCs w:val="20"/>
          <w:lang w:val="fr-FR"/>
        </w:rPr>
      </w:pPr>
      <w:r w:rsidRPr="0032190F">
        <w:rPr>
          <w:sz w:val="20"/>
          <w:szCs w:val="20"/>
          <w:lang w:val="fr-FR"/>
        </w:rPr>
        <w:t>Aller à 1,5 m au nord-ouest de l'extrémité nord de la roche 11 A bis pour trouver une surface s’enfonçant dans le sol.</w:t>
      </w:r>
    </w:p>
    <w:p w14:paraId="7A6DC036" w14:textId="77777777" w:rsidR="000152C6" w:rsidRPr="0032190F" w:rsidRDefault="000152C6" w:rsidP="000152C6">
      <w:pPr>
        <w:ind w:right="-136" w:firstLine="709"/>
        <w:jc w:val="both"/>
        <w:rPr>
          <w:sz w:val="20"/>
          <w:szCs w:val="20"/>
          <w:lang w:val="fr-FR"/>
        </w:rPr>
      </w:pPr>
    </w:p>
    <w:p w14:paraId="5F73C65C" w14:textId="77777777" w:rsidR="000152C6" w:rsidRPr="0032190F" w:rsidRDefault="000152C6" w:rsidP="000152C6">
      <w:pPr>
        <w:ind w:right="-136"/>
        <w:jc w:val="both"/>
        <w:rPr>
          <w:sz w:val="20"/>
          <w:szCs w:val="20"/>
          <w:lang w:val="fr-FR"/>
        </w:rPr>
      </w:pPr>
      <w:r w:rsidRPr="0032190F">
        <w:rPr>
          <w:b/>
          <w:sz w:val="20"/>
          <w:szCs w:val="20"/>
          <w:lang w:val="fr-FR"/>
        </w:rPr>
        <w:t>Roche 11 B . Zone IV . Groupe II</w:t>
      </w:r>
      <w:r w:rsidRPr="0032190F">
        <w:rPr>
          <w:sz w:val="20"/>
          <w:szCs w:val="20"/>
          <w:lang w:val="fr-FR"/>
        </w:rPr>
        <w:tab/>
      </w:r>
    </w:p>
    <w:p w14:paraId="778DAEA1"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dite “des trois poignards et de l’attelage” </w:t>
      </w:r>
      <w:r w:rsidRPr="0032190F">
        <w:rPr>
          <w:rFonts w:ascii="Times" w:hAnsi="Times"/>
          <w:b/>
          <w:i/>
          <w:sz w:val="20"/>
          <w:szCs w:val="20"/>
          <w:lang w:val="fr-FR"/>
        </w:rPr>
        <w:tab/>
        <w:t>(musée)</w:t>
      </w:r>
    </w:p>
    <w:p w14:paraId="11715652" w14:textId="77777777" w:rsidR="000152C6" w:rsidRPr="0032190F" w:rsidRDefault="000152C6" w:rsidP="000152C6">
      <w:pPr>
        <w:ind w:right="-136"/>
        <w:jc w:val="both"/>
        <w:rPr>
          <w:sz w:val="20"/>
          <w:szCs w:val="20"/>
          <w:lang w:val="fr-FR"/>
        </w:rPr>
      </w:pPr>
    </w:p>
    <w:p w14:paraId="440936C5"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La face supérieure de ce nouveau bloc est triangulaire allongée (1,2 m par 0,8 m) et de léger pendage sud-est. Plate et lisse, elle est cependant défigurée par une large fissure. Trois poignards à lame triangulaire, pointe arrondie et manche rectangulaire, des corniformes à cornes arrondies, un attelage avec araire et des plages y sont gravés. Une des plages est située au bout du mancheron de l’araire. Un poignard situé au ras du sol porte une profonde strie de contour sur un de ses bords. </w:t>
      </w:r>
    </w:p>
    <w:p w14:paraId="3086F923" w14:textId="77777777" w:rsidR="000152C6" w:rsidRPr="0032190F" w:rsidRDefault="000152C6" w:rsidP="000152C6">
      <w:pPr>
        <w:ind w:right="-136" w:firstLine="709"/>
        <w:jc w:val="both"/>
        <w:rPr>
          <w:i/>
          <w:sz w:val="20"/>
          <w:szCs w:val="20"/>
          <w:lang w:val="fr-FR"/>
        </w:rPr>
      </w:pPr>
      <w:r w:rsidRPr="0032190F">
        <w:rPr>
          <w:i/>
          <w:sz w:val="20"/>
          <w:szCs w:val="20"/>
          <w:lang w:val="fr-FR"/>
        </w:rPr>
        <w:t>Le C est inscrit sur le bord est, en dessous de la fissure et le numéro, ZIV-GII-R11B près du bord ouest.</w:t>
      </w:r>
    </w:p>
    <w:p w14:paraId="451077D3" w14:textId="77777777" w:rsidR="000152C6" w:rsidRPr="0032190F" w:rsidRDefault="000152C6" w:rsidP="000152C6">
      <w:pPr>
        <w:ind w:right="-136"/>
        <w:jc w:val="both"/>
        <w:rPr>
          <w:sz w:val="16"/>
          <w:szCs w:val="16"/>
          <w:lang w:val="fr-FR"/>
        </w:rPr>
      </w:pPr>
      <w:r w:rsidRPr="0032190F">
        <w:rPr>
          <w:sz w:val="16"/>
          <w:szCs w:val="16"/>
          <w:lang w:val="fr-FR"/>
        </w:rPr>
        <w:t xml:space="preserve">Photos 1969 : Roche dans site (floue), Roche (très nette), 7ph. gravures </w:t>
      </w:r>
    </w:p>
    <w:p w14:paraId="23D1B7C4" w14:textId="77777777" w:rsidR="000152C6" w:rsidRPr="0032190F" w:rsidRDefault="000152C6" w:rsidP="000152C6">
      <w:pPr>
        <w:ind w:right="-136" w:firstLine="709"/>
        <w:jc w:val="both"/>
        <w:rPr>
          <w:sz w:val="20"/>
          <w:szCs w:val="20"/>
          <w:lang w:val="fr-FR"/>
        </w:rPr>
      </w:pPr>
    </w:p>
    <w:p w14:paraId="3F839313" w14:textId="77777777" w:rsidR="000152C6" w:rsidRPr="0032190F" w:rsidRDefault="000152C6" w:rsidP="000152C6">
      <w:pPr>
        <w:ind w:right="-136" w:firstLine="709"/>
        <w:jc w:val="both"/>
        <w:rPr>
          <w:sz w:val="20"/>
          <w:szCs w:val="20"/>
          <w:lang w:val="fr-FR"/>
        </w:rPr>
      </w:pPr>
      <w:r w:rsidRPr="0032190F">
        <w:rPr>
          <w:sz w:val="20"/>
          <w:szCs w:val="20"/>
          <w:lang w:val="fr-FR"/>
        </w:rPr>
        <w:t>Chercher un petit bloc de pélite verte patinée orange, enterré à un mètre au nord de la roche 11 B.</w:t>
      </w:r>
    </w:p>
    <w:p w14:paraId="35AE1493" w14:textId="77777777" w:rsidR="000152C6" w:rsidRPr="0032190F" w:rsidRDefault="000152C6" w:rsidP="000152C6">
      <w:pPr>
        <w:ind w:right="-136" w:firstLine="709"/>
        <w:jc w:val="both"/>
        <w:rPr>
          <w:sz w:val="20"/>
          <w:szCs w:val="20"/>
          <w:lang w:val="fr-FR"/>
        </w:rPr>
      </w:pPr>
    </w:p>
    <w:p w14:paraId="7258089E" w14:textId="77777777" w:rsidR="000152C6" w:rsidRPr="0032190F" w:rsidRDefault="000152C6" w:rsidP="000152C6">
      <w:pPr>
        <w:ind w:right="-136"/>
        <w:jc w:val="both"/>
        <w:rPr>
          <w:sz w:val="20"/>
          <w:szCs w:val="20"/>
          <w:lang w:val="fr-FR"/>
        </w:rPr>
      </w:pPr>
      <w:r w:rsidRPr="0032190F">
        <w:rPr>
          <w:b/>
          <w:sz w:val="20"/>
          <w:szCs w:val="20"/>
          <w:lang w:val="fr-FR"/>
        </w:rPr>
        <w:t>Roche 11 C . Zone IV ; Groupe II</w:t>
      </w:r>
      <w:r w:rsidRPr="0032190F">
        <w:rPr>
          <w:sz w:val="20"/>
          <w:szCs w:val="20"/>
          <w:lang w:val="fr-FR"/>
        </w:rPr>
        <w:tab/>
      </w:r>
    </w:p>
    <w:p w14:paraId="364F7E99"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du corniforme au ras du sol</w:t>
      </w:r>
    </w:p>
    <w:p w14:paraId="22B88E53" w14:textId="77777777" w:rsidR="000152C6" w:rsidRPr="0032190F" w:rsidRDefault="000152C6" w:rsidP="000152C6">
      <w:pPr>
        <w:ind w:right="-136"/>
        <w:jc w:val="both"/>
        <w:rPr>
          <w:sz w:val="20"/>
          <w:szCs w:val="20"/>
          <w:lang w:val="fr-FR"/>
        </w:rPr>
      </w:pPr>
    </w:p>
    <w:p w14:paraId="1D38B85B" w14:textId="77777777" w:rsidR="000152C6" w:rsidRPr="0032190F" w:rsidRDefault="000152C6" w:rsidP="000152C6">
      <w:pPr>
        <w:ind w:right="-136" w:firstLine="709"/>
        <w:jc w:val="both"/>
        <w:rPr>
          <w:i/>
          <w:sz w:val="20"/>
          <w:szCs w:val="20"/>
          <w:lang w:val="fr-FR"/>
        </w:rPr>
      </w:pPr>
      <w:r w:rsidRPr="0032190F">
        <w:rPr>
          <w:i/>
          <w:sz w:val="20"/>
          <w:szCs w:val="20"/>
          <w:lang w:val="fr-FR"/>
        </w:rPr>
        <w:t>Sur sa face supérieure (1,2 m par 0,4 m) étirée du nord-ouest au sud-est, sont présents le numéro ZIV-GI-R11 C au centre (avec une flèche indiquant que la roche 11D est à quatre mètres), le C plus au sud, un trou rond, un décrochement et, dans la partie nord, au ras du sol et très usés, un corniforme, des barres et des plages.</w:t>
      </w:r>
    </w:p>
    <w:p w14:paraId="2405495C" w14:textId="77777777" w:rsidR="000152C6" w:rsidRPr="0032190F" w:rsidRDefault="000152C6" w:rsidP="000152C6">
      <w:pPr>
        <w:ind w:right="-136"/>
        <w:jc w:val="both"/>
        <w:rPr>
          <w:sz w:val="16"/>
          <w:szCs w:val="16"/>
          <w:lang w:val="fr-FR"/>
        </w:rPr>
      </w:pPr>
      <w:r w:rsidRPr="0032190F">
        <w:rPr>
          <w:sz w:val="16"/>
          <w:szCs w:val="16"/>
          <w:lang w:val="fr-FR"/>
        </w:rPr>
        <w:t>Photos: Roche dans site et dans la neige (sombre) 1971, Roche  1969 (sombre), 2 ph. gravures 1972</w:t>
      </w:r>
    </w:p>
    <w:p w14:paraId="79DC2124" w14:textId="77777777" w:rsidR="000152C6" w:rsidRPr="0032190F" w:rsidRDefault="000152C6" w:rsidP="000152C6">
      <w:pPr>
        <w:ind w:right="-136"/>
        <w:jc w:val="both"/>
        <w:rPr>
          <w:sz w:val="20"/>
          <w:szCs w:val="20"/>
          <w:lang w:val="fr-FR"/>
        </w:rPr>
      </w:pPr>
    </w:p>
    <w:p w14:paraId="0CF0504D" w14:textId="77777777" w:rsidR="000152C6" w:rsidRPr="0032190F" w:rsidRDefault="000152C6" w:rsidP="000152C6">
      <w:pPr>
        <w:ind w:right="-136" w:firstLine="709"/>
        <w:jc w:val="both"/>
        <w:rPr>
          <w:sz w:val="20"/>
          <w:szCs w:val="20"/>
          <w:lang w:val="fr-FR"/>
        </w:rPr>
      </w:pPr>
      <w:r w:rsidRPr="0032190F">
        <w:rPr>
          <w:sz w:val="20"/>
          <w:szCs w:val="20"/>
          <w:lang w:val="fr-FR"/>
        </w:rPr>
        <w:t>Monter de six mètres vers le nord-est en direction du sommet du Bego en longeant un affleurement verdâtre couvert de patine de différents tons orange, de lichens jaunes et de passées de grès fin rouge très sombre. Un gros bloc de pélite verte couvert de lichens présente sa face ouest . Examiner sa face nord.</w:t>
      </w:r>
    </w:p>
    <w:p w14:paraId="7A4554F0" w14:textId="77777777" w:rsidR="000152C6" w:rsidRPr="0032190F" w:rsidRDefault="000152C6" w:rsidP="000152C6">
      <w:pPr>
        <w:ind w:right="-136"/>
        <w:jc w:val="both"/>
        <w:rPr>
          <w:sz w:val="20"/>
          <w:szCs w:val="20"/>
          <w:lang w:val="fr-FR"/>
        </w:rPr>
      </w:pPr>
    </w:p>
    <w:p w14:paraId="50D87984" w14:textId="77777777" w:rsidR="000152C6" w:rsidRPr="0032190F" w:rsidRDefault="000152C6" w:rsidP="000152C6">
      <w:pPr>
        <w:ind w:right="-136"/>
        <w:jc w:val="both"/>
        <w:rPr>
          <w:sz w:val="20"/>
          <w:szCs w:val="20"/>
          <w:lang w:val="fr-FR"/>
        </w:rPr>
      </w:pPr>
      <w:r w:rsidRPr="0032190F">
        <w:rPr>
          <w:b/>
          <w:sz w:val="20"/>
          <w:szCs w:val="20"/>
          <w:lang w:val="fr-FR"/>
        </w:rPr>
        <w:t xml:space="preserve">Roche 11 </w:t>
      </w:r>
      <w:r w:rsidRPr="00441288">
        <w:rPr>
          <w:rFonts w:ascii="Symbol" w:hAnsi="Symbol"/>
          <w:b/>
          <w:sz w:val="20"/>
          <w:szCs w:val="20"/>
        </w:rPr>
        <w:t></w:t>
      </w:r>
      <w:r w:rsidRPr="0032190F">
        <w:rPr>
          <w:b/>
          <w:sz w:val="20"/>
          <w:szCs w:val="20"/>
          <w:lang w:val="fr-FR"/>
        </w:rPr>
        <w:t xml:space="preserve"> . Zone IV . Groupe II</w:t>
      </w:r>
      <w:r w:rsidRPr="0032190F">
        <w:rPr>
          <w:sz w:val="20"/>
          <w:szCs w:val="20"/>
          <w:lang w:val="fr-FR"/>
        </w:rPr>
        <w:tab/>
      </w:r>
    </w:p>
    <w:p w14:paraId="1BBAA063"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au décrochement épais</w:t>
      </w:r>
    </w:p>
    <w:p w14:paraId="61A7AADD" w14:textId="77777777" w:rsidR="000152C6" w:rsidRPr="0032190F" w:rsidRDefault="000152C6" w:rsidP="000152C6">
      <w:pPr>
        <w:ind w:right="-136"/>
        <w:jc w:val="both"/>
        <w:rPr>
          <w:sz w:val="20"/>
          <w:szCs w:val="20"/>
          <w:lang w:val="fr-FR"/>
        </w:rPr>
      </w:pPr>
    </w:p>
    <w:p w14:paraId="7852C343" w14:textId="77777777" w:rsidR="000152C6" w:rsidRPr="0032190F"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C’est une surface de pendage 60° nord (1,0 m d’est en ouest par 0,6 m) entièrement traversée par une fissure est – ouest. La patine est verdâtre avec des traînées oranges dans le haut. Elle est surmontée, de bas en haut, par un décrochement épais de 0,2 m à 0,4 m et d’une surface complètement érodée. Quelques cupules sont éparses dans le tiers ouest de la face, au-dessus de la fissure.</w:t>
      </w:r>
    </w:p>
    <w:p w14:paraId="1A19DF86" w14:textId="77777777" w:rsidR="000152C6" w:rsidRPr="0032190F" w:rsidRDefault="000152C6" w:rsidP="000152C6">
      <w:pPr>
        <w:ind w:right="-136" w:firstLine="709"/>
        <w:jc w:val="both"/>
        <w:rPr>
          <w:rFonts w:ascii="Times" w:hAnsi="Times"/>
          <w:i/>
          <w:sz w:val="20"/>
          <w:szCs w:val="20"/>
          <w:lang w:val="fr-FR"/>
        </w:rPr>
      </w:pPr>
    </w:p>
    <w:p w14:paraId="6DA0C6A8" w14:textId="77777777" w:rsidR="000152C6" w:rsidRPr="0032190F" w:rsidRDefault="000152C6" w:rsidP="000152C6">
      <w:pPr>
        <w:ind w:right="-136" w:firstLine="709"/>
        <w:jc w:val="both"/>
        <w:rPr>
          <w:rFonts w:ascii="Times" w:hAnsi="Times"/>
          <w:sz w:val="20"/>
          <w:szCs w:val="20"/>
          <w:lang w:val="fr-FR"/>
        </w:rPr>
      </w:pPr>
      <w:r w:rsidRPr="0032190F">
        <w:rPr>
          <w:rFonts w:ascii="Times" w:hAnsi="Times"/>
          <w:sz w:val="20"/>
          <w:szCs w:val="20"/>
          <w:lang w:val="fr-FR"/>
        </w:rPr>
        <w:t>Revenir jusqu’à la roche 11 A et marcher sept mètres vers le sud-ouest. Chercher un bloc de pélite déposé sur le sol, dont la face supérieure est couverte de patine orange clair et de lichens jaunes.</w:t>
      </w:r>
    </w:p>
    <w:p w14:paraId="4BF216F6" w14:textId="77777777" w:rsidR="000152C6" w:rsidRPr="0032190F" w:rsidRDefault="000152C6" w:rsidP="000152C6">
      <w:pPr>
        <w:ind w:right="-136" w:firstLine="709"/>
        <w:jc w:val="both"/>
        <w:rPr>
          <w:sz w:val="20"/>
          <w:szCs w:val="20"/>
          <w:lang w:val="fr-FR"/>
        </w:rPr>
      </w:pPr>
    </w:p>
    <w:p w14:paraId="2167C5FE" w14:textId="77777777" w:rsidR="000152C6" w:rsidRPr="0032190F" w:rsidRDefault="000152C6" w:rsidP="000152C6">
      <w:pPr>
        <w:ind w:right="-136"/>
        <w:jc w:val="both"/>
        <w:rPr>
          <w:sz w:val="20"/>
          <w:szCs w:val="20"/>
          <w:lang w:val="fr-FR"/>
        </w:rPr>
      </w:pPr>
      <w:r w:rsidRPr="0032190F">
        <w:rPr>
          <w:b/>
          <w:sz w:val="20"/>
          <w:szCs w:val="20"/>
          <w:lang w:val="fr-FR"/>
        </w:rPr>
        <w:t xml:space="preserve">Roche 11 </w:t>
      </w:r>
      <w:r w:rsidRPr="00441288">
        <w:rPr>
          <w:rFonts w:ascii="Symbol" w:hAnsi="Symbol"/>
          <w:b/>
          <w:sz w:val="20"/>
          <w:szCs w:val="20"/>
        </w:rPr>
        <w:t></w:t>
      </w:r>
      <w:r w:rsidRPr="0032190F">
        <w:rPr>
          <w:b/>
          <w:sz w:val="20"/>
          <w:szCs w:val="20"/>
          <w:lang w:val="fr-FR"/>
        </w:rPr>
        <w:t xml:space="preserve"> . Zone IV . Groupe II</w:t>
      </w:r>
      <w:r w:rsidRPr="0032190F">
        <w:rPr>
          <w:sz w:val="20"/>
          <w:szCs w:val="20"/>
          <w:lang w:val="fr-FR"/>
        </w:rPr>
        <w:tab/>
      </w:r>
    </w:p>
    <w:p w14:paraId="252366F5"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aux trois décrochements</w:t>
      </w:r>
    </w:p>
    <w:p w14:paraId="5A319BFF" w14:textId="77777777" w:rsidR="000152C6" w:rsidRPr="0032190F" w:rsidRDefault="000152C6" w:rsidP="000152C6">
      <w:pPr>
        <w:ind w:right="-136"/>
        <w:jc w:val="both"/>
        <w:rPr>
          <w:sz w:val="20"/>
          <w:szCs w:val="20"/>
          <w:lang w:val="fr-FR"/>
        </w:rPr>
      </w:pPr>
    </w:p>
    <w:p w14:paraId="3C3A5B0E" w14:textId="77777777" w:rsidR="000152C6" w:rsidRPr="0032190F" w:rsidRDefault="000152C6" w:rsidP="000152C6">
      <w:pPr>
        <w:ind w:right="-136" w:firstLine="709"/>
        <w:jc w:val="both"/>
        <w:rPr>
          <w:sz w:val="20"/>
          <w:szCs w:val="20"/>
          <w:lang w:val="fr-FR"/>
        </w:rPr>
      </w:pPr>
      <w:r w:rsidRPr="0032190F">
        <w:rPr>
          <w:rFonts w:ascii="Times" w:hAnsi="Times"/>
          <w:i/>
          <w:sz w:val="20"/>
          <w:szCs w:val="20"/>
          <w:lang w:val="fr-FR"/>
        </w:rPr>
        <w:t>Cette face de pendage moyen 20° nord (4 m d’est en ouest par 2 m) est très irrégulière. Elle présente trois décrochements à l’est dont un de 0,2 m. Le dessus de ce dernier est plus lisse, assez plat dans le bas (0,3 m par 0,2 m) et de couleur nettement orange. Quelques cupules sont visibles à 0,1 m de son bord nord inférieur.</w:t>
      </w:r>
    </w:p>
    <w:p w14:paraId="25C404A0" w14:textId="77777777" w:rsidR="000152C6" w:rsidRPr="0032190F" w:rsidRDefault="000152C6" w:rsidP="000152C6">
      <w:pPr>
        <w:ind w:right="-136"/>
        <w:jc w:val="both"/>
        <w:rPr>
          <w:sz w:val="20"/>
          <w:szCs w:val="20"/>
          <w:lang w:val="fr-FR"/>
        </w:rPr>
      </w:pPr>
    </w:p>
    <w:p w14:paraId="6BF22E1D" w14:textId="77777777" w:rsidR="000152C6" w:rsidRPr="0032190F" w:rsidRDefault="000152C6" w:rsidP="000152C6">
      <w:pPr>
        <w:ind w:right="-136" w:firstLine="709"/>
        <w:jc w:val="both"/>
        <w:rPr>
          <w:rFonts w:ascii="Times" w:hAnsi="Times"/>
          <w:sz w:val="20"/>
          <w:szCs w:val="20"/>
          <w:lang w:val="fr-FR"/>
        </w:rPr>
      </w:pPr>
      <w:r w:rsidRPr="0032190F">
        <w:rPr>
          <w:sz w:val="20"/>
          <w:szCs w:val="20"/>
          <w:lang w:val="fr-FR"/>
        </w:rPr>
        <w:t>Revenir à la roche 11 C et marcher huit mètres en direction du pic des Merveilles pour atteindre un bloc de pélite verte, plus ou moins prismatique à face ouest irrégulière mais patinée orange.</w:t>
      </w:r>
      <w:r w:rsidRPr="0032190F">
        <w:rPr>
          <w:rFonts w:ascii="Times" w:hAnsi="Times"/>
          <w:sz w:val="20"/>
          <w:szCs w:val="20"/>
          <w:lang w:val="fr-FR"/>
        </w:rPr>
        <w:t xml:space="preserve"> Sa base se trouve sur la rive d’un ru et donc dans l'eau après une averse.</w:t>
      </w:r>
    </w:p>
    <w:p w14:paraId="44DFED05" w14:textId="77777777" w:rsidR="000152C6" w:rsidRPr="0032190F" w:rsidRDefault="000152C6" w:rsidP="000152C6">
      <w:pPr>
        <w:ind w:right="-136"/>
        <w:jc w:val="both"/>
        <w:rPr>
          <w:sz w:val="20"/>
          <w:szCs w:val="20"/>
          <w:lang w:val="fr-FR"/>
        </w:rPr>
      </w:pPr>
    </w:p>
    <w:p w14:paraId="5D94B49A" w14:textId="77777777" w:rsidR="000152C6" w:rsidRPr="0032190F" w:rsidRDefault="000152C6" w:rsidP="000152C6">
      <w:pPr>
        <w:ind w:right="-136"/>
        <w:jc w:val="both"/>
        <w:rPr>
          <w:sz w:val="20"/>
          <w:szCs w:val="20"/>
          <w:lang w:val="fr-FR"/>
        </w:rPr>
      </w:pPr>
      <w:r w:rsidRPr="0032190F">
        <w:rPr>
          <w:b/>
          <w:sz w:val="20"/>
          <w:szCs w:val="20"/>
          <w:lang w:val="fr-FR"/>
        </w:rPr>
        <w:t>Roche 23 D . Zone IV . Groupe II</w:t>
      </w:r>
      <w:r w:rsidRPr="0032190F">
        <w:rPr>
          <w:sz w:val="20"/>
          <w:szCs w:val="20"/>
          <w:lang w:val="fr-FR"/>
        </w:rPr>
        <w:tab/>
      </w:r>
    </w:p>
    <w:p w14:paraId="2CE16558"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du poignard à la pointe dans l’eau</w:t>
      </w:r>
    </w:p>
    <w:p w14:paraId="5DF99BF0" w14:textId="77777777" w:rsidR="000152C6" w:rsidRPr="0032190F" w:rsidRDefault="000152C6" w:rsidP="000152C6">
      <w:pPr>
        <w:ind w:right="-136"/>
        <w:jc w:val="both"/>
        <w:rPr>
          <w:sz w:val="20"/>
          <w:szCs w:val="20"/>
          <w:lang w:val="fr-FR"/>
        </w:rPr>
      </w:pPr>
    </w:p>
    <w:p w14:paraId="4BE01E27"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Il est gravé sur sa face triangulaire verticale ouest-nord-ouest (0,8 m de haut par 0,8 m à sa base), à peine teintée d'orange. On y remarque une encoche arrondie, profonde sur la droite et des fissures soulignées de vert intense. Le numéro est écrit à mi-hauteur : </w:t>
      </w:r>
      <w:r w:rsidRPr="0032190F">
        <w:rPr>
          <w:i/>
          <w:sz w:val="20"/>
          <w:szCs w:val="20"/>
          <w:u w:val="single"/>
          <w:lang w:val="fr-FR"/>
        </w:rPr>
        <w:t>ZIV-GII (FINE)-R12D</w:t>
      </w:r>
      <w:r w:rsidRPr="0032190F">
        <w:rPr>
          <w:sz w:val="16"/>
          <w:szCs w:val="16"/>
          <w:lang w:val="fr-FR"/>
        </w:rPr>
        <w:t>(ph. 1,2),</w:t>
      </w:r>
      <w:r w:rsidRPr="0032190F">
        <w:rPr>
          <w:i/>
          <w:sz w:val="20"/>
          <w:szCs w:val="20"/>
          <w:lang w:val="fr-FR"/>
        </w:rPr>
        <w:t xml:space="preserve"> cette dernière lettre à peine marqué. C'est donc la dernière roche que C. Conti a enregistrée dans ce groupe. Au-dessus du numéro se trouve une courbe, en dessous, pointe dans l'eau, est gravé un poignard </w:t>
      </w:r>
      <w:r w:rsidRPr="0032190F">
        <w:rPr>
          <w:sz w:val="16"/>
          <w:szCs w:val="16"/>
          <w:lang w:val="fr-FR"/>
        </w:rPr>
        <w:t xml:space="preserve">(ph. 3,4) </w:t>
      </w:r>
      <w:r w:rsidRPr="0032190F">
        <w:rPr>
          <w:i/>
          <w:sz w:val="20"/>
          <w:szCs w:val="20"/>
          <w:lang w:val="fr-FR"/>
        </w:rPr>
        <w:t>à lame triangulaire allongée, garde réservée et manche trapézoïdal ainsi que deux plages de cupules.</w:t>
      </w:r>
    </w:p>
    <w:p w14:paraId="6FF1A172" w14:textId="77777777" w:rsidR="000152C6" w:rsidRPr="0032190F" w:rsidRDefault="000152C6" w:rsidP="000152C6">
      <w:pPr>
        <w:ind w:right="-136"/>
        <w:jc w:val="both"/>
        <w:rPr>
          <w:sz w:val="16"/>
          <w:szCs w:val="16"/>
          <w:lang w:val="fr-FR"/>
        </w:rPr>
      </w:pPr>
      <w:r w:rsidRPr="0032190F">
        <w:rPr>
          <w:sz w:val="16"/>
          <w:szCs w:val="16"/>
          <w:lang w:val="fr-FR"/>
        </w:rPr>
        <w:t>Photos 1969 sous le n° 12D1, groupées avec 12D2 (dossier 12D) : Roche dans site, Roche + C + n°, ph. gravures 1 à 4, les 5,6 sont de 1971</w:t>
      </w:r>
    </w:p>
    <w:p w14:paraId="23CB861B" w14:textId="77777777" w:rsidR="000152C6" w:rsidRPr="0032190F" w:rsidRDefault="000152C6" w:rsidP="000152C6">
      <w:pPr>
        <w:ind w:right="-136"/>
        <w:jc w:val="both"/>
        <w:rPr>
          <w:sz w:val="20"/>
          <w:szCs w:val="20"/>
          <w:lang w:val="fr-FR"/>
        </w:rPr>
      </w:pPr>
    </w:p>
    <w:p w14:paraId="51E47EAB" w14:textId="77777777" w:rsidR="000152C6" w:rsidRPr="0032190F" w:rsidRDefault="000152C6" w:rsidP="000152C6">
      <w:pPr>
        <w:ind w:right="-136"/>
        <w:jc w:val="both"/>
        <w:rPr>
          <w:sz w:val="20"/>
          <w:szCs w:val="20"/>
          <w:lang w:val="fr-FR"/>
        </w:rPr>
      </w:pPr>
      <w:r w:rsidRPr="0032190F">
        <w:rPr>
          <w:b/>
          <w:sz w:val="20"/>
          <w:szCs w:val="20"/>
          <w:lang w:val="fr-FR"/>
        </w:rPr>
        <w:t>Note</w:t>
      </w:r>
      <w:r w:rsidRPr="0032190F">
        <w:rPr>
          <w:sz w:val="20"/>
          <w:szCs w:val="20"/>
          <w:lang w:val="fr-FR"/>
        </w:rPr>
        <w:t xml:space="preserve"> : Cette roche est la dernière du circuit de Carlo Conti. Nous avons préféré explorer la totalité du bas des pentes, soient les roches 22 et 23 avant de monter vers les roches les plus élevées et redescendre par les couloirs de la crête </w:t>
      </w:r>
      <w:r w:rsidRPr="0032190F">
        <w:rPr>
          <w:sz w:val="20"/>
          <w:szCs w:val="20"/>
          <w:lang w:val="fr-FR"/>
        </w:rPr>
        <w:lastRenderedPageBreak/>
        <w:t>séparant la vallée des Merveilles des pentes conduisant à l’Arpette. Une des dernières roches (ZIV-GII R21ter, voir p.52) de notre circuit se trouve à une trentaine de mètres à l’est de la roche 22</w:t>
      </w:r>
      <w:r w:rsidRPr="00441288">
        <w:rPr>
          <w:rFonts w:ascii="Symbol" w:hAnsi="Symbol"/>
          <w:sz w:val="20"/>
          <w:szCs w:val="20"/>
        </w:rPr>
        <w:t></w:t>
      </w:r>
      <w:r w:rsidRPr="0032190F">
        <w:rPr>
          <w:sz w:val="20"/>
          <w:szCs w:val="20"/>
          <w:lang w:val="fr-FR"/>
        </w:rPr>
        <w:t>H (voir p. 26).</w:t>
      </w:r>
    </w:p>
    <w:p w14:paraId="45DC3D30" w14:textId="77777777" w:rsidR="000152C6" w:rsidRPr="0032190F" w:rsidRDefault="000152C6" w:rsidP="000152C6">
      <w:pPr>
        <w:ind w:right="-136"/>
        <w:jc w:val="both"/>
        <w:rPr>
          <w:sz w:val="20"/>
          <w:szCs w:val="20"/>
          <w:lang w:val="fr-FR"/>
        </w:rPr>
      </w:pPr>
    </w:p>
    <w:p w14:paraId="2D2436D3" w14:textId="77777777" w:rsidR="000152C6" w:rsidRPr="0032190F" w:rsidRDefault="000152C6" w:rsidP="000152C6">
      <w:pPr>
        <w:ind w:right="-136"/>
        <w:jc w:val="both"/>
        <w:rPr>
          <w:sz w:val="20"/>
          <w:szCs w:val="20"/>
          <w:lang w:val="fr-FR"/>
        </w:rPr>
      </w:pPr>
      <w:r w:rsidRPr="0032190F">
        <w:rPr>
          <w:sz w:val="20"/>
          <w:szCs w:val="20"/>
          <w:lang w:val="fr-FR"/>
        </w:rPr>
        <w:t>Marcher cinq mètres vers l’est et observer une roche incrustée dans la pente.</w:t>
      </w:r>
    </w:p>
    <w:p w14:paraId="61581511" w14:textId="77777777" w:rsidR="000152C6" w:rsidRPr="0032190F" w:rsidRDefault="000152C6" w:rsidP="000152C6">
      <w:pPr>
        <w:ind w:right="-136" w:firstLine="709"/>
        <w:jc w:val="both"/>
        <w:rPr>
          <w:sz w:val="20"/>
          <w:szCs w:val="20"/>
          <w:lang w:val="fr-FR"/>
        </w:rPr>
      </w:pPr>
    </w:p>
    <w:p w14:paraId="0B2D13E8" w14:textId="77777777" w:rsidR="000152C6" w:rsidRPr="0032190F" w:rsidRDefault="000152C6" w:rsidP="000152C6">
      <w:pPr>
        <w:ind w:right="-136"/>
        <w:jc w:val="both"/>
        <w:rPr>
          <w:sz w:val="20"/>
          <w:szCs w:val="20"/>
          <w:lang w:val="fr-FR"/>
        </w:rPr>
      </w:pPr>
      <w:r w:rsidRPr="0032190F">
        <w:rPr>
          <w:b/>
          <w:sz w:val="20"/>
          <w:szCs w:val="20"/>
          <w:lang w:val="fr-FR"/>
        </w:rPr>
        <w:t xml:space="preserve">Roche 23 </w:t>
      </w:r>
      <w:r w:rsidRPr="00441288">
        <w:rPr>
          <w:rFonts w:ascii="Symbol" w:hAnsi="Symbol"/>
          <w:b/>
          <w:sz w:val="20"/>
          <w:szCs w:val="20"/>
        </w:rPr>
        <w:t></w:t>
      </w:r>
      <w:r w:rsidRPr="0032190F">
        <w:rPr>
          <w:b/>
          <w:sz w:val="20"/>
          <w:szCs w:val="20"/>
          <w:lang w:val="fr-FR"/>
        </w:rPr>
        <w:t xml:space="preserve"> H (</w:t>
      </w:r>
      <w:r w:rsidRPr="0032190F">
        <w:rPr>
          <w:sz w:val="20"/>
          <w:szCs w:val="20"/>
          <w:lang w:val="fr-FR"/>
        </w:rPr>
        <w:t>en histo)ou</w:t>
      </w:r>
      <w:r w:rsidRPr="0032190F">
        <w:rPr>
          <w:b/>
          <w:sz w:val="20"/>
          <w:szCs w:val="20"/>
          <w:lang w:val="fr-FR"/>
        </w:rPr>
        <w:t xml:space="preserve"> 23 </w:t>
      </w:r>
      <w:r w:rsidRPr="00441288">
        <w:rPr>
          <w:rFonts w:ascii="Symbol" w:hAnsi="Symbol"/>
          <w:b/>
          <w:sz w:val="20"/>
          <w:szCs w:val="20"/>
        </w:rPr>
        <w:t></w:t>
      </w:r>
      <w:r w:rsidRPr="0032190F">
        <w:rPr>
          <w:sz w:val="20"/>
          <w:szCs w:val="20"/>
          <w:lang w:val="fr-FR"/>
        </w:rPr>
        <w:t>(en proto)</w:t>
      </w:r>
      <w:r w:rsidRPr="0032190F">
        <w:rPr>
          <w:b/>
          <w:sz w:val="20"/>
          <w:szCs w:val="20"/>
          <w:lang w:val="fr-FR"/>
        </w:rPr>
        <w:t xml:space="preserve"> . Zone IV . Groupe II</w:t>
      </w:r>
      <w:r w:rsidRPr="0032190F">
        <w:rPr>
          <w:sz w:val="20"/>
          <w:szCs w:val="20"/>
          <w:lang w:val="fr-FR"/>
        </w:rPr>
        <w:tab/>
      </w:r>
      <w:r w:rsidRPr="0032190F">
        <w:rPr>
          <w:b/>
          <w:sz w:val="20"/>
          <w:szCs w:val="20"/>
          <w:lang w:val="fr-FR"/>
        </w:rPr>
        <w:t>A déterminer</w:t>
      </w:r>
    </w:p>
    <w:p w14:paraId="5B615FE1"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du centaure</w:t>
      </w:r>
    </w:p>
    <w:p w14:paraId="41A82835" w14:textId="77777777" w:rsidR="000152C6" w:rsidRPr="0032190F" w:rsidRDefault="000152C6" w:rsidP="000152C6">
      <w:pPr>
        <w:ind w:right="-136"/>
        <w:jc w:val="both"/>
        <w:rPr>
          <w:sz w:val="20"/>
          <w:szCs w:val="20"/>
          <w:lang w:val="fr-FR"/>
        </w:rPr>
      </w:pPr>
    </w:p>
    <w:p w14:paraId="6B1B618D" w14:textId="77777777" w:rsidR="000152C6" w:rsidRPr="0032190F"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 xml:space="preserve">Elle est gravée sur sa face rectangulaire de pendage 50° sud-ouest (1,0 m d’est en ouest par 0,4 m), aux longs côtés presque rectilignes, lisse et plate. Quelques décrochements en zigzag et peu épais traversent sa moitié est. A l’extrémité ouest se trouve un dessin de centaure et </w:t>
      </w:r>
      <w:r w:rsidRPr="0032190F">
        <w:rPr>
          <w:rFonts w:ascii="Times" w:hAnsi="Times"/>
          <w:b/>
          <w:i/>
          <w:sz w:val="20"/>
          <w:szCs w:val="20"/>
          <w:lang w:val="fr-FR"/>
        </w:rPr>
        <w:t>quelques cupules</w:t>
      </w:r>
      <w:r w:rsidRPr="0032190F">
        <w:rPr>
          <w:rFonts w:ascii="Times" w:hAnsi="Times"/>
          <w:i/>
          <w:sz w:val="20"/>
          <w:szCs w:val="20"/>
          <w:lang w:val="fr-FR"/>
        </w:rPr>
        <w:t xml:space="preserve"> près du bord ouest. Repérer de nombreux dessins géométriques, des chiffres (dont une multiplication juste) et des textes : Guido Marro natto 1881  an 1933 chapraio di Tenda, Palma Giuseppe 1888, Arnolfo Mario. </w:t>
      </w:r>
    </w:p>
    <w:p w14:paraId="147A586F" w14:textId="77777777" w:rsidR="000152C6" w:rsidRPr="0032190F" w:rsidRDefault="000152C6" w:rsidP="000152C6">
      <w:pPr>
        <w:ind w:right="-136" w:firstLine="709"/>
        <w:jc w:val="both"/>
        <w:rPr>
          <w:rFonts w:ascii="Times" w:hAnsi="Times"/>
          <w:sz w:val="20"/>
          <w:szCs w:val="20"/>
          <w:lang w:val="fr-FR"/>
        </w:rPr>
      </w:pPr>
    </w:p>
    <w:p w14:paraId="349F57B1" w14:textId="77777777" w:rsidR="000152C6" w:rsidRPr="0032190F" w:rsidRDefault="000152C6" w:rsidP="000152C6">
      <w:pPr>
        <w:ind w:right="-136" w:firstLine="709"/>
        <w:jc w:val="both"/>
        <w:rPr>
          <w:sz w:val="20"/>
          <w:szCs w:val="20"/>
          <w:lang w:val="fr-FR"/>
        </w:rPr>
      </w:pPr>
      <w:r w:rsidRPr="0032190F">
        <w:rPr>
          <w:sz w:val="20"/>
          <w:szCs w:val="20"/>
          <w:lang w:val="fr-FR"/>
        </w:rPr>
        <w:t>Partir vers le nord ou revenir à la roche 23 D et remonter le ruisseau sur cinq mètres en direction de l'est.</w:t>
      </w:r>
    </w:p>
    <w:p w14:paraId="5FF3F212" w14:textId="77777777" w:rsidR="000152C6" w:rsidRPr="0032190F" w:rsidRDefault="000152C6" w:rsidP="000152C6">
      <w:pPr>
        <w:ind w:right="-136" w:firstLine="709"/>
        <w:jc w:val="both"/>
        <w:rPr>
          <w:sz w:val="20"/>
          <w:szCs w:val="20"/>
          <w:lang w:val="fr-FR"/>
        </w:rPr>
      </w:pPr>
    </w:p>
    <w:p w14:paraId="2C9A9566" w14:textId="77777777" w:rsidR="000152C6" w:rsidRPr="0032190F" w:rsidRDefault="000152C6" w:rsidP="000152C6">
      <w:pPr>
        <w:ind w:right="-136"/>
        <w:jc w:val="both"/>
        <w:rPr>
          <w:sz w:val="20"/>
          <w:szCs w:val="20"/>
          <w:lang w:val="fr-FR"/>
        </w:rPr>
      </w:pPr>
      <w:r w:rsidRPr="0032190F">
        <w:rPr>
          <w:b/>
          <w:sz w:val="20"/>
          <w:szCs w:val="20"/>
          <w:lang w:val="fr-FR"/>
        </w:rPr>
        <w:t>Roche 23 C . Zone IV . Groupe II</w:t>
      </w:r>
      <w:r w:rsidRPr="0032190F">
        <w:rPr>
          <w:sz w:val="20"/>
          <w:szCs w:val="20"/>
          <w:lang w:val="fr-FR"/>
        </w:rPr>
        <w:tab/>
      </w:r>
      <w:r w:rsidRPr="0032190F">
        <w:rPr>
          <w:sz w:val="20"/>
          <w:szCs w:val="20"/>
          <w:lang w:val="fr-FR"/>
        </w:rPr>
        <w:tab/>
        <w:t>Histo</w:t>
      </w:r>
    </w:p>
    <w:p w14:paraId="4162435F"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de l’attelage entouré de corniformes </w:t>
      </w:r>
    </w:p>
    <w:p w14:paraId="71BF5AC4" w14:textId="77777777" w:rsidR="000152C6" w:rsidRPr="0032190F" w:rsidRDefault="000152C6" w:rsidP="000152C6">
      <w:pPr>
        <w:ind w:right="-136"/>
        <w:jc w:val="both"/>
        <w:rPr>
          <w:sz w:val="20"/>
          <w:szCs w:val="20"/>
          <w:lang w:val="fr-FR"/>
        </w:rPr>
      </w:pPr>
    </w:p>
    <w:p w14:paraId="550A0770" w14:textId="77777777" w:rsidR="000152C6" w:rsidRPr="0032190F" w:rsidRDefault="000152C6" w:rsidP="000152C6">
      <w:pPr>
        <w:ind w:right="-136" w:firstLine="709"/>
        <w:jc w:val="both"/>
        <w:rPr>
          <w:i/>
          <w:sz w:val="20"/>
          <w:szCs w:val="20"/>
          <w:lang w:val="fr-FR"/>
        </w:rPr>
      </w:pPr>
      <w:r w:rsidRPr="0032190F">
        <w:rPr>
          <w:i/>
          <w:sz w:val="20"/>
          <w:szCs w:val="20"/>
          <w:lang w:val="fr-FR"/>
        </w:rPr>
        <w:t>C'est une petite dalle enterrée à flanc de pente et constituée de pélite verte à patine à peine colorée d'orange . Sa face de pendage 20° nord-ouest (1,2 m par 0,7 m) présente un décrochement nord - sud de 0,15 m. De part et d'autre du décrochement les surfaces sont plates et lisses et les gravures très nombreuses :</w:t>
      </w:r>
    </w:p>
    <w:p w14:paraId="7CCC45CD" w14:textId="5822E1DA" w:rsidR="000152C6" w:rsidRPr="0032190F" w:rsidRDefault="000152C6" w:rsidP="000152C6">
      <w:pPr>
        <w:ind w:right="-136"/>
        <w:jc w:val="both"/>
        <w:rPr>
          <w:i/>
          <w:sz w:val="20"/>
          <w:szCs w:val="20"/>
          <w:lang w:val="fr-FR"/>
        </w:rPr>
      </w:pPr>
      <w:r w:rsidRPr="0032190F">
        <w:rPr>
          <w:i/>
          <w:sz w:val="20"/>
          <w:szCs w:val="20"/>
          <w:lang w:val="fr-FR"/>
        </w:rPr>
        <w:tab/>
        <w:t xml:space="preserve">Dans le haut de la roche, au nord, sont gravés le numéro ZIV-GII-R23C </w:t>
      </w:r>
      <w:r w:rsidRPr="0032190F">
        <w:rPr>
          <w:sz w:val="16"/>
          <w:szCs w:val="16"/>
          <w:lang w:val="fr-FR"/>
        </w:rPr>
        <w:t>(ph.1),</w:t>
      </w:r>
      <w:r w:rsidRPr="0032190F">
        <w:rPr>
          <w:i/>
          <w:sz w:val="20"/>
          <w:szCs w:val="20"/>
          <w:lang w:val="fr-FR"/>
        </w:rPr>
        <w:t xml:space="preserve"> deux corniformes, deux plages plus ou moins triangulaires puis le C à droite et quelques plages de cupules éparses dont certaines sont patinées. Des dessins au trait ou en feston sont aussi réalisés, des formes géométriques, des personnages, des animaux (un cheval avec un </w:t>
      </w:r>
      <w:hyperlink r:id="rId14084" w:anchor="Cul_Art_TAC_a_cheval_x_personnage" w:history="1">
        <w:r w:rsidR="00931159" w:rsidRPr="00931159">
          <w:rPr>
            <w:rStyle w:val="Hyperlink"/>
            <w:sz w:val="20"/>
            <w:lang w:val="fr-FR"/>
          </w:rPr>
          <w:t>cavalier</w:t>
        </w:r>
      </w:hyperlink>
      <w:r w:rsidRPr="0032190F">
        <w:rPr>
          <w:i/>
          <w:sz w:val="20"/>
          <w:szCs w:val="20"/>
          <w:lang w:val="fr-FR"/>
        </w:rPr>
        <w:t>) ainsi que des textes peu nets, Savoi? ? carmino caifo  giacomo canio</w:t>
      </w:r>
      <w:r w:rsidRPr="0032190F">
        <w:rPr>
          <w:sz w:val="16"/>
          <w:szCs w:val="16"/>
          <w:lang w:val="fr-FR"/>
        </w:rPr>
        <w:t>…. (ph. 10,11,12,13,14)</w:t>
      </w:r>
    </w:p>
    <w:p w14:paraId="439EBBD0" w14:textId="77777777" w:rsidR="000152C6" w:rsidRPr="0032190F" w:rsidRDefault="000152C6" w:rsidP="000152C6">
      <w:pPr>
        <w:ind w:right="-136"/>
        <w:jc w:val="both"/>
        <w:rPr>
          <w:i/>
          <w:sz w:val="20"/>
          <w:szCs w:val="20"/>
          <w:lang w:val="fr-FR"/>
        </w:rPr>
      </w:pPr>
      <w:r w:rsidRPr="0032190F">
        <w:rPr>
          <w:i/>
          <w:sz w:val="20"/>
          <w:szCs w:val="20"/>
          <w:lang w:val="fr-FR"/>
        </w:rPr>
        <w:tab/>
        <w:t xml:space="preserve">En dessous sont gravés un attelage avec araire, entouré d'une nuée de corniformes, et une grande plage qui écrase un des corniformes de l'attelage, un texte (Francesco Alberto 1800, </w:t>
      </w:r>
      <w:r w:rsidRPr="0032190F">
        <w:rPr>
          <w:sz w:val="16"/>
          <w:szCs w:val="16"/>
          <w:lang w:val="fr-FR"/>
        </w:rPr>
        <w:t>ph.16, 18</w:t>
      </w:r>
      <w:r w:rsidRPr="0032190F">
        <w:rPr>
          <w:i/>
          <w:sz w:val="20"/>
          <w:szCs w:val="20"/>
          <w:lang w:val="fr-FR"/>
        </w:rPr>
        <w:t>) des animaux, des personnages, des traits. Certains corniformes sont piquetés finement et régulièrement.</w:t>
      </w:r>
    </w:p>
    <w:p w14:paraId="3B97FB98" w14:textId="77777777" w:rsidR="000152C6" w:rsidRPr="0032190F" w:rsidRDefault="000152C6" w:rsidP="000152C6">
      <w:pPr>
        <w:ind w:right="-136"/>
        <w:jc w:val="both"/>
        <w:rPr>
          <w:i/>
          <w:sz w:val="20"/>
          <w:szCs w:val="20"/>
          <w:lang w:val="fr-FR"/>
        </w:rPr>
      </w:pPr>
      <w:r w:rsidRPr="0032190F">
        <w:rPr>
          <w:i/>
          <w:sz w:val="20"/>
          <w:szCs w:val="20"/>
          <w:lang w:val="fr-FR"/>
        </w:rPr>
        <w:tab/>
        <w:t xml:space="preserve">Au ras du bord ouest remarquer une grande plage de grosses cupules éparses </w:t>
      </w:r>
      <w:r w:rsidRPr="0032190F">
        <w:rPr>
          <w:sz w:val="16"/>
          <w:szCs w:val="16"/>
          <w:lang w:val="fr-FR"/>
        </w:rPr>
        <w:t>(ph. 17).</w:t>
      </w:r>
    </w:p>
    <w:p w14:paraId="509BD8AD" w14:textId="77777777" w:rsidR="000152C6" w:rsidRPr="0032190F" w:rsidRDefault="000152C6" w:rsidP="000152C6">
      <w:pPr>
        <w:ind w:right="-136"/>
        <w:jc w:val="both"/>
        <w:rPr>
          <w:sz w:val="16"/>
          <w:szCs w:val="16"/>
          <w:lang w:val="fr-FR"/>
        </w:rPr>
      </w:pPr>
      <w:r w:rsidRPr="0032190F">
        <w:rPr>
          <w:sz w:val="16"/>
          <w:szCs w:val="16"/>
          <w:lang w:val="fr-FR"/>
        </w:rPr>
        <w:t>Photos 1971 : Roche dans site, Roche (floue), 22 ph. gravures souvent blanches et floues</w:t>
      </w:r>
    </w:p>
    <w:p w14:paraId="05D43241" w14:textId="77777777" w:rsidR="000152C6" w:rsidRPr="0032190F" w:rsidRDefault="000152C6" w:rsidP="000152C6">
      <w:pPr>
        <w:ind w:right="-136"/>
        <w:jc w:val="both"/>
        <w:rPr>
          <w:sz w:val="20"/>
          <w:szCs w:val="20"/>
          <w:lang w:val="fr-FR"/>
        </w:rPr>
      </w:pPr>
    </w:p>
    <w:p w14:paraId="38988D14" w14:textId="77777777" w:rsidR="000152C6" w:rsidRPr="0032190F" w:rsidRDefault="000152C6" w:rsidP="000152C6">
      <w:pPr>
        <w:ind w:right="-136" w:firstLine="709"/>
        <w:jc w:val="both"/>
        <w:rPr>
          <w:sz w:val="20"/>
          <w:szCs w:val="20"/>
          <w:lang w:val="fr-FR"/>
        </w:rPr>
      </w:pPr>
      <w:r w:rsidRPr="0032190F">
        <w:rPr>
          <w:sz w:val="20"/>
          <w:szCs w:val="20"/>
          <w:lang w:val="fr-FR"/>
        </w:rPr>
        <w:t>Marcher cinq mètres vers le sud-est.</w:t>
      </w:r>
    </w:p>
    <w:p w14:paraId="4F690B36" w14:textId="77777777" w:rsidR="000152C6" w:rsidRPr="0032190F" w:rsidRDefault="000152C6" w:rsidP="000152C6">
      <w:pPr>
        <w:ind w:right="-136" w:firstLine="709"/>
        <w:jc w:val="both"/>
        <w:rPr>
          <w:sz w:val="20"/>
          <w:szCs w:val="20"/>
          <w:lang w:val="fr-FR"/>
        </w:rPr>
      </w:pPr>
    </w:p>
    <w:p w14:paraId="0BDFF362" w14:textId="77777777" w:rsidR="000152C6" w:rsidRPr="0032190F" w:rsidRDefault="000152C6" w:rsidP="000152C6">
      <w:pPr>
        <w:ind w:right="-136"/>
        <w:jc w:val="both"/>
        <w:rPr>
          <w:sz w:val="20"/>
          <w:szCs w:val="20"/>
          <w:lang w:val="fr-FR"/>
        </w:rPr>
      </w:pPr>
      <w:r w:rsidRPr="0032190F">
        <w:rPr>
          <w:b/>
          <w:sz w:val="20"/>
          <w:szCs w:val="20"/>
          <w:lang w:val="fr-FR"/>
        </w:rPr>
        <w:t>Roche 23 B . Zone I Groupe II</w:t>
      </w:r>
      <w:r w:rsidRPr="0032190F">
        <w:rPr>
          <w:sz w:val="20"/>
          <w:szCs w:val="20"/>
          <w:lang w:val="fr-FR"/>
        </w:rPr>
        <w:tab/>
      </w:r>
      <w:r w:rsidRPr="0032190F">
        <w:rPr>
          <w:sz w:val="20"/>
          <w:szCs w:val="20"/>
          <w:lang w:val="fr-FR"/>
        </w:rPr>
        <w:tab/>
      </w:r>
      <w:r w:rsidRPr="0032190F">
        <w:rPr>
          <w:sz w:val="20"/>
          <w:szCs w:val="20"/>
          <w:lang w:val="fr-FR"/>
        </w:rPr>
        <w:tab/>
        <w:t>Moulée en 2001</w:t>
      </w:r>
    </w:p>
    <w:p w14:paraId="2988A522"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aux deux araires fissurés</w:t>
      </w:r>
    </w:p>
    <w:p w14:paraId="7A33DB78" w14:textId="77777777" w:rsidR="000152C6" w:rsidRPr="0032190F" w:rsidRDefault="000152C6" w:rsidP="000152C6">
      <w:pPr>
        <w:ind w:right="-136"/>
        <w:jc w:val="both"/>
        <w:rPr>
          <w:sz w:val="20"/>
          <w:szCs w:val="20"/>
          <w:lang w:val="fr-FR"/>
        </w:rPr>
      </w:pPr>
    </w:p>
    <w:p w14:paraId="32778DCB"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C'est la face rectangulaire de pendage 20° est, assez plate et lisse (1,4 m du nord au sud par 0,4 m), traversée de fissures nord – sud, d'une roche de pélite verte à peine patinée orange. On y remarque un très bel ensemble de gravures, une composition de corniformes et d'attelages, malheureusement assez érodés et fissurés. </w:t>
      </w:r>
    </w:p>
    <w:p w14:paraId="2F8780AF" w14:textId="77777777" w:rsidR="000152C6" w:rsidRPr="0032190F" w:rsidRDefault="000152C6" w:rsidP="000152C6">
      <w:pPr>
        <w:ind w:right="-136"/>
        <w:jc w:val="both"/>
        <w:rPr>
          <w:i/>
          <w:sz w:val="20"/>
          <w:szCs w:val="20"/>
          <w:lang w:val="fr-FR"/>
        </w:rPr>
      </w:pPr>
      <w:r w:rsidRPr="0032190F">
        <w:rPr>
          <w:i/>
          <w:sz w:val="20"/>
          <w:szCs w:val="20"/>
          <w:lang w:val="fr-FR"/>
        </w:rPr>
        <w:tab/>
        <w:t xml:space="preserve">Deux attelages avec araires (ceux ci se camouflent dans les fissures) et des corniformes dont les cornes sinueuses ou en lyre encerclent d'autres corniformes ou, pour l'un, une plage. Un corniforme à corps rectangulaire et cornes dressées, sinueuses, longues et fines est gravé au centre de la face </w:t>
      </w:r>
      <w:r w:rsidRPr="0032190F">
        <w:rPr>
          <w:sz w:val="16"/>
          <w:szCs w:val="16"/>
          <w:lang w:val="fr-FR"/>
        </w:rPr>
        <w:t>(ph. 3, 4, 7, 8, 9)</w:t>
      </w:r>
    </w:p>
    <w:p w14:paraId="7C608E8A" w14:textId="77777777" w:rsidR="000152C6" w:rsidRPr="0032190F" w:rsidRDefault="000152C6" w:rsidP="000152C6">
      <w:pPr>
        <w:ind w:right="-136" w:firstLine="709"/>
        <w:jc w:val="both"/>
        <w:rPr>
          <w:i/>
          <w:sz w:val="20"/>
          <w:szCs w:val="20"/>
          <w:lang w:val="fr-FR"/>
        </w:rPr>
      </w:pPr>
      <w:r w:rsidRPr="0032190F">
        <w:rPr>
          <w:i/>
          <w:sz w:val="20"/>
          <w:szCs w:val="20"/>
          <w:lang w:val="fr-FR"/>
        </w:rPr>
        <w:t>Le piquetage est homogène, très fin dans les cornes ; les formes, bien symétriques, sont dessinées nettement.</w:t>
      </w:r>
    </w:p>
    <w:p w14:paraId="1F494397" w14:textId="77777777" w:rsidR="000152C6" w:rsidRPr="0032190F" w:rsidRDefault="000152C6" w:rsidP="000152C6">
      <w:pPr>
        <w:ind w:right="-136" w:firstLine="709"/>
        <w:jc w:val="both"/>
        <w:rPr>
          <w:i/>
          <w:sz w:val="20"/>
          <w:szCs w:val="20"/>
          <w:lang w:val="fr-FR"/>
        </w:rPr>
      </w:pPr>
      <w:r w:rsidRPr="0032190F">
        <w:rPr>
          <w:i/>
          <w:sz w:val="20"/>
          <w:szCs w:val="20"/>
          <w:lang w:val="fr-FR"/>
        </w:rPr>
        <w:t>Un C est gravé, du nord au sud, sur le bord sud, envahi de lichens, avec une flèche indiquant le sud-est. Le numéro est inscrit sur le bord ouest au-dessus d'une fissure (ZIV-GII-R23B, écrit par Conti)</w:t>
      </w:r>
    </w:p>
    <w:p w14:paraId="58B2AA48" w14:textId="77777777" w:rsidR="000152C6" w:rsidRPr="0032190F" w:rsidRDefault="000152C6" w:rsidP="000152C6">
      <w:pPr>
        <w:ind w:right="-136"/>
        <w:jc w:val="both"/>
        <w:rPr>
          <w:sz w:val="16"/>
          <w:szCs w:val="16"/>
          <w:lang w:val="fr-FR"/>
        </w:rPr>
      </w:pPr>
      <w:r w:rsidRPr="0032190F">
        <w:rPr>
          <w:sz w:val="16"/>
          <w:szCs w:val="16"/>
          <w:lang w:val="fr-FR"/>
        </w:rPr>
        <w:t xml:space="preserve">Photos 1971 et 72 : Roche dans site, Roche + gravures, 10 ph. gravures </w:t>
      </w:r>
    </w:p>
    <w:p w14:paraId="593B6F5C" w14:textId="77777777" w:rsidR="000152C6" w:rsidRPr="0032190F" w:rsidRDefault="000152C6" w:rsidP="000152C6">
      <w:pPr>
        <w:ind w:right="-136"/>
        <w:jc w:val="both"/>
        <w:rPr>
          <w:sz w:val="20"/>
          <w:szCs w:val="20"/>
          <w:lang w:val="fr-FR"/>
        </w:rPr>
      </w:pPr>
    </w:p>
    <w:p w14:paraId="582C0924" w14:textId="77777777" w:rsidR="000152C6" w:rsidRPr="0032190F" w:rsidRDefault="000152C6" w:rsidP="000152C6">
      <w:pPr>
        <w:ind w:right="-136"/>
        <w:jc w:val="both"/>
        <w:rPr>
          <w:sz w:val="20"/>
          <w:szCs w:val="20"/>
          <w:lang w:val="fr-FR"/>
        </w:rPr>
      </w:pPr>
      <w:r w:rsidRPr="0032190F">
        <w:rPr>
          <w:b/>
          <w:sz w:val="20"/>
          <w:szCs w:val="20"/>
          <w:lang w:val="fr-FR"/>
        </w:rPr>
        <w:t xml:space="preserve">Roche 23 </w:t>
      </w:r>
      <w:r w:rsidRPr="00441288">
        <w:rPr>
          <w:rFonts w:ascii="Symbol" w:hAnsi="Symbol"/>
          <w:b/>
          <w:sz w:val="20"/>
          <w:szCs w:val="20"/>
        </w:rPr>
        <w:t></w:t>
      </w:r>
      <w:r w:rsidRPr="0032190F">
        <w:rPr>
          <w:b/>
          <w:sz w:val="20"/>
          <w:szCs w:val="20"/>
          <w:lang w:val="fr-FR"/>
        </w:rPr>
        <w:t xml:space="preserve"> . Zone I Groupe II</w:t>
      </w:r>
      <w:r w:rsidRPr="0032190F">
        <w:rPr>
          <w:sz w:val="20"/>
          <w:szCs w:val="20"/>
          <w:lang w:val="fr-FR"/>
        </w:rPr>
        <w:tab/>
      </w:r>
    </w:p>
    <w:p w14:paraId="2C67996C"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du corniforme envahi de lichens</w:t>
      </w:r>
    </w:p>
    <w:p w14:paraId="1D759AEE" w14:textId="77777777" w:rsidR="000152C6" w:rsidRPr="0032190F" w:rsidRDefault="000152C6" w:rsidP="000152C6">
      <w:pPr>
        <w:ind w:right="-136"/>
        <w:jc w:val="both"/>
        <w:rPr>
          <w:sz w:val="20"/>
          <w:szCs w:val="20"/>
          <w:lang w:val="fr-FR"/>
        </w:rPr>
      </w:pPr>
    </w:p>
    <w:p w14:paraId="43C55602"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Cette face, orientée nord-ouest – sud-est se trouve à quelques centimètres du bord sud de la roche 23 B. Un corniforme à cornes refermées et au piquetage fin envahi de lichens y est gravé. Le numéro est inscrit à la pointe sud-est, </w:t>
      </w:r>
      <w:r w:rsidRPr="0032190F">
        <w:rPr>
          <w:i/>
          <w:sz w:val="20"/>
          <w:szCs w:val="20"/>
          <w:u w:val="single"/>
          <w:lang w:val="fr-FR"/>
        </w:rPr>
        <w:t>ZIV-GII-R23B</w:t>
      </w:r>
      <w:r w:rsidRPr="00441288">
        <w:rPr>
          <w:rFonts w:ascii="Symbol" w:hAnsi="Symbol"/>
          <w:i/>
          <w:sz w:val="20"/>
          <w:szCs w:val="20"/>
          <w:u w:val="single"/>
        </w:rPr>
        <w:t></w:t>
      </w:r>
      <w:r w:rsidRPr="0032190F">
        <w:rPr>
          <w:i/>
          <w:sz w:val="20"/>
          <w:szCs w:val="20"/>
          <w:lang w:val="fr-FR"/>
        </w:rPr>
        <w:t xml:space="preserve"> mais il n'y a pas de C.</w:t>
      </w:r>
    </w:p>
    <w:p w14:paraId="04815163" w14:textId="77777777" w:rsidR="000152C6" w:rsidRPr="0032190F" w:rsidRDefault="000152C6" w:rsidP="000152C6">
      <w:pPr>
        <w:ind w:right="-136"/>
        <w:jc w:val="both"/>
        <w:rPr>
          <w:sz w:val="16"/>
          <w:szCs w:val="16"/>
          <w:lang w:val="fr-FR"/>
        </w:rPr>
      </w:pPr>
      <w:r w:rsidRPr="0032190F">
        <w:rPr>
          <w:sz w:val="16"/>
          <w:szCs w:val="16"/>
          <w:lang w:val="fr-FR"/>
        </w:rPr>
        <w:t>Photos 1971 sous le n° 23B</w:t>
      </w:r>
      <w:r w:rsidRPr="00441288">
        <w:rPr>
          <w:rFonts w:ascii="Symbol" w:hAnsi="Symbol"/>
          <w:sz w:val="16"/>
          <w:szCs w:val="16"/>
        </w:rPr>
        <w:t></w:t>
      </w:r>
      <w:r w:rsidRPr="0032190F">
        <w:rPr>
          <w:sz w:val="16"/>
          <w:szCs w:val="16"/>
          <w:lang w:val="fr-FR"/>
        </w:rPr>
        <w:t> : Roche dans site (blanche et floue), Roche, ph. cornu</w:t>
      </w:r>
    </w:p>
    <w:p w14:paraId="701C0174" w14:textId="77777777" w:rsidR="000152C6" w:rsidRPr="0032190F" w:rsidRDefault="000152C6" w:rsidP="000152C6">
      <w:pPr>
        <w:ind w:right="-136"/>
        <w:jc w:val="both"/>
        <w:rPr>
          <w:sz w:val="20"/>
          <w:szCs w:val="20"/>
          <w:lang w:val="fr-FR"/>
        </w:rPr>
      </w:pPr>
    </w:p>
    <w:p w14:paraId="7D70ABB5" w14:textId="77777777" w:rsidR="000152C6" w:rsidRPr="0032190F" w:rsidRDefault="000152C6" w:rsidP="000152C6">
      <w:pPr>
        <w:ind w:right="-136" w:firstLine="709"/>
        <w:jc w:val="both"/>
        <w:rPr>
          <w:sz w:val="20"/>
          <w:szCs w:val="20"/>
          <w:lang w:val="fr-FR"/>
        </w:rPr>
      </w:pPr>
      <w:r w:rsidRPr="0032190F">
        <w:rPr>
          <w:sz w:val="20"/>
          <w:szCs w:val="20"/>
          <w:lang w:val="fr-FR"/>
        </w:rPr>
        <w:t>Marcher neuf mètres en direction du nord-est en longeant par le nord un bloc de plus de un mètre de haut pour atteindre un bloc tabulaire haut de 0,4 mètre.</w:t>
      </w:r>
    </w:p>
    <w:p w14:paraId="66784699" w14:textId="77777777" w:rsidR="000152C6" w:rsidRPr="0032190F" w:rsidRDefault="000152C6" w:rsidP="000152C6">
      <w:pPr>
        <w:ind w:right="-136" w:firstLine="709"/>
        <w:jc w:val="both"/>
        <w:rPr>
          <w:sz w:val="20"/>
          <w:szCs w:val="20"/>
          <w:lang w:val="fr-FR"/>
        </w:rPr>
      </w:pPr>
    </w:p>
    <w:p w14:paraId="2F394190" w14:textId="77777777" w:rsidR="000152C6" w:rsidRPr="0032190F" w:rsidRDefault="000152C6" w:rsidP="00647EA0">
      <w:pPr>
        <w:pStyle w:val="Heading5"/>
      </w:pPr>
      <w:bookmarkStart w:id="5577" w:name="Desc_ZIVGIIR23A"/>
      <w:r w:rsidRPr="0032190F">
        <w:lastRenderedPageBreak/>
        <w:t>ZIVGIIR23A</w:t>
      </w:r>
    </w:p>
    <w:bookmarkEnd w:id="5577"/>
    <w:p w14:paraId="4294ECF5" w14:textId="77777777" w:rsidR="000152C6" w:rsidRPr="0032190F" w:rsidRDefault="000152C6" w:rsidP="000152C6">
      <w:pPr>
        <w:jc w:val="right"/>
        <w:rPr>
          <w:rFonts w:ascii="Times" w:hAnsi="Times"/>
          <w:b/>
          <w:i/>
          <w:sz w:val="20"/>
          <w:szCs w:val="20"/>
          <w:lang w:val="fr-FR"/>
        </w:rPr>
      </w:pPr>
      <w:r w:rsidRPr="0032190F">
        <w:rPr>
          <w:rFonts w:ascii="Times" w:hAnsi="Times"/>
          <w:b/>
          <w:i/>
          <w:sz w:val="20"/>
          <w:szCs w:val="20"/>
          <w:lang w:val="fr-FR"/>
        </w:rPr>
        <w:t>Roche du poignard au manche rectangulaire incomplet</w:t>
      </w:r>
    </w:p>
    <w:p w14:paraId="66533CF5" w14:textId="77777777" w:rsidR="000152C6" w:rsidRPr="0032190F" w:rsidRDefault="000152C6" w:rsidP="000152C6">
      <w:pPr>
        <w:rPr>
          <w:lang w:val="fr-FR"/>
        </w:rPr>
      </w:pPr>
    </w:p>
    <w:p w14:paraId="2256678F" w14:textId="77777777" w:rsidR="000152C6" w:rsidRPr="0032190F" w:rsidRDefault="000152C6" w:rsidP="000152C6">
      <w:pPr>
        <w:rPr>
          <w:lang w:val="fr-FR"/>
        </w:rPr>
      </w:pPr>
      <w:r w:rsidRPr="0032190F">
        <w:rPr>
          <w:lang w:val="fr-FR"/>
        </w:rPr>
        <w:t>Sur cette roche une gravure schématique-linéaire représente un Corniforme linéaire à corps réticulé et cornes en zigzag (thèse Nbianchi, fig. 5.15). La corne du corniforme est recoupée par une autre gravure linéaire (antéro-postérité à verif ) (SS BIB)</w:t>
      </w:r>
    </w:p>
    <w:p w14:paraId="67CFA9A5" w14:textId="77777777" w:rsidR="000152C6" w:rsidRPr="0032190F" w:rsidRDefault="000152C6" w:rsidP="000152C6">
      <w:pPr>
        <w:ind w:right="-136"/>
        <w:jc w:val="both"/>
        <w:rPr>
          <w:sz w:val="20"/>
          <w:szCs w:val="20"/>
          <w:lang w:val="fr-FR"/>
        </w:rPr>
      </w:pPr>
    </w:p>
    <w:p w14:paraId="24AC10D6"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Remarquer les inscriptions de bergers sur sa face supérieure plane et lisse et de pendage 20 ° nord-ouest (1 m par 1m) : Marro Bianca Francesca 2 lugl 1921 montagne pastore di Tenda inferno, Guido Mario W1919 1933 encadré, avec insigne et oiseau, un fusil très détaillé, des couteaux, un personnage, des formes géométriques (quadrillage, étoile) et des textes illisibles ou effacés. </w:t>
      </w:r>
    </w:p>
    <w:p w14:paraId="780E98D0"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Le C est inscrit sur le bord ouest avec à côté le numéro </w:t>
      </w:r>
      <w:r w:rsidRPr="0032190F">
        <w:rPr>
          <w:i/>
          <w:sz w:val="20"/>
          <w:szCs w:val="20"/>
          <w:u w:val="single"/>
          <w:lang w:val="fr-FR"/>
        </w:rPr>
        <w:t>ZIV-GII-R23D</w:t>
      </w:r>
      <w:r w:rsidRPr="0032190F">
        <w:rPr>
          <w:i/>
          <w:sz w:val="20"/>
          <w:szCs w:val="20"/>
          <w:lang w:val="fr-FR"/>
        </w:rPr>
        <w:t xml:space="preserve">, d'une écriture différente de celle de Conti. Sous le numéro se trouve Massa 1868 li 18 de l(ou j)ugno </w:t>
      </w:r>
      <w:r w:rsidRPr="0032190F">
        <w:rPr>
          <w:sz w:val="16"/>
          <w:szCs w:val="16"/>
          <w:lang w:val="fr-FR"/>
        </w:rPr>
        <w:t>(ph.5)</w:t>
      </w:r>
    </w:p>
    <w:p w14:paraId="630950CE" w14:textId="77777777" w:rsidR="000152C6" w:rsidRPr="0032190F" w:rsidRDefault="000152C6" w:rsidP="000152C6">
      <w:pPr>
        <w:ind w:right="-136" w:firstLine="709"/>
        <w:jc w:val="both"/>
        <w:rPr>
          <w:i/>
          <w:sz w:val="20"/>
          <w:szCs w:val="20"/>
          <w:lang w:val="fr-FR"/>
        </w:rPr>
      </w:pPr>
      <w:r w:rsidRPr="0032190F">
        <w:rPr>
          <w:i/>
          <w:sz w:val="20"/>
          <w:szCs w:val="20"/>
          <w:lang w:val="fr-FR"/>
        </w:rPr>
        <w:t>Un autre numéro (de l'écriture de Conti) ZIV-GII-R23A est inscrit au-dessus d'un nom de berger (25-7-58 Palma Pietro). D'autres noms ont été écrits sur ce numéro de roche (</w:t>
      </w:r>
      <w:r w:rsidRPr="0032190F">
        <w:rPr>
          <w:i/>
          <w:sz w:val="20"/>
          <w:szCs w:val="20"/>
          <w:highlight w:val="yellow"/>
          <w:lang w:val="fr-FR"/>
        </w:rPr>
        <w:t>Massa 1868 ?).</w:t>
      </w:r>
    </w:p>
    <w:p w14:paraId="776DE8BE" w14:textId="77777777" w:rsidR="000152C6" w:rsidRPr="0032190F" w:rsidRDefault="000152C6" w:rsidP="000152C6">
      <w:pPr>
        <w:ind w:right="-136" w:firstLine="709"/>
        <w:jc w:val="both"/>
        <w:rPr>
          <w:i/>
          <w:sz w:val="20"/>
          <w:szCs w:val="20"/>
          <w:lang w:val="fr-FR"/>
        </w:rPr>
      </w:pPr>
      <w:r w:rsidRPr="0032190F">
        <w:rPr>
          <w:i/>
          <w:sz w:val="20"/>
          <w:szCs w:val="20"/>
          <w:lang w:val="fr-FR"/>
        </w:rPr>
        <w:t>Les gravures piquetées sont un poignard à lame triangulaire allongée, au bout arrondi et au manche rectangulaire incomplet ainsi qu’un corniforme et une plage.</w:t>
      </w:r>
    </w:p>
    <w:p w14:paraId="4E86AF2B" w14:textId="77777777" w:rsidR="000152C6" w:rsidRPr="0032190F" w:rsidRDefault="000152C6" w:rsidP="000152C6">
      <w:pPr>
        <w:ind w:right="-136"/>
        <w:jc w:val="both"/>
        <w:rPr>
          <w:sz w:val="16"/>
          <w:szCs w:val="16"/>
          <w:lang w:val="fr-FR"/>
        </w:rPr>
      </w:pPr>
      <w:r w:rsidRPr="0032190F">
        <w:rPr>
          <w:sz w:val="16"/>
          <w:szCs w:val="16"/>
          <w:lang w:val="fr-FR"/>
        </w:rPr>
        <w:t xml:space="preserve">Photos 1971 sous le n° 23D : Roche dans site, Roche + gravures, 6ph. gravures </w:t>
      </w:r>
    </w:p>
    <w:p w14:paraId="1FFADF10" w14:textId="77777777" w:rsidR="000152C6" w:rsidRPr="0032190F" w:rsidRDefault="000152C6" w:rsidP="000152C6">
      <w:pPr>
        <w:ind w:right="-136"/>
        <w:jc w:val="both"/>
        <w:rPr>
          <w:sz w:val="20"/>
          <w:szCs w:val="20"/>
          <w:lang w:val="fr-FR"/>
        </w:rPr>
      </w:pPr>
    </w:p>
    <w:p w14:paraId="764C2580" w14:textId="77777777" w:rsidR="000152C6" w:rsidRPr="0032190F" w:rsidRDefault="000152C6" w:rsidP="000152C6">
      <w:pPr>
        <w:ind w:right="-136" w:firstLine="709"/>
        <w:jc w:val="both"/>
        <w:rPr>
          <w:sz w:val="20"/>
          <w:szCs w:val="20"/>
          <w:lang w:val="fr-FR"/>
        </w:rPr>
      </w:pPr>
      <w:r w:rsidRPr="0032190F">
        <w:rPr>
          <w:sz w:val="20"/>
          <w:szCs w:val="20"/>
          <w:lang w:val="fr-FR"/>
        </w:rPr>
        <w:t xml:space="preserve">Aller à deux mètres au nord-ouest. </w:t>
      </w:r>
    </w:p>
    <w:p w14:paraId="6247A4A5" w14:textId="77777777" w:rsidR="000152C6" w:rsidRPr="0032190F" w:rsidRDefault="000152C6" w:rsidP="000152C6">
      <w:pPr>
        <w:ind w:right="-136" w:firstLine="709"/>
        <w:jc w:val="both"/>
        <w:rPr>
          <w:sz w:val="20"/>
          <w:szCs w:val="20"/>
          <w:lang w:val="fr-FR"/>
        </w:rPr>
      </w:pPr>
    </w:p>
    <w:p w14:paraId="71844599" w14:textId="77777777" w:rsidR="000152C6" w:rsidRPr="0032190F" w:rsidRDefault="000152C6" w:rsidP="000152C6">
      <w:pPr>
        <w:ind w:right="-136"/>
        <w:jc w:val="both"/>
        <w:rPr>
          <w:sz w:val="20"/>
          <w:szCs w:val="20"/>
          <w:lang w:val="fr-FR"/>
        </w:rPr>
      </w:pPr>
      <w:r w:rsidRPr="0032190F">
        <w:rPr>
          <w:b/>
          <w:sz w:val="20"/>
          <w:szCs w:val="20"/>
          <w:lang w:val="fr-FR"/>
        </w:rPr>
        <w:t xml:space="preserve">Roche 23 </w:t>
      </w:r>
      <w:r w:rsidRPr="00441288">
        <w:rPr>
          <w:rFonts w:ascii="Symbol" w:hAnsi="Symbol"/>
          <w:b/>
          <w:sz w:val="20"/>
          <w:szCs w:val="20"/>
        </w:rPr>
        <w:t></w:t>
      </w:r>
      <w:r w:rsidRPr="0032190F">
        <w:rPr>
          <w:b/>
          <w:sz w:val="20"/>
          <w:szCs w:val="20"/>
          <w:lang w:val="fr-FR"/>
        </w:rPr>
        <w:t xml:space="preserve"> . Zone IV . Groupe II</w:t>
      </w:r>
    </w:p>
    <w:p w14:paraId="7A6F01DA"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à la plage rose au ras du sol</w:t>
      </w:r>
    </w:p>
    <w:p w14:paraId="0FA71164" w14:textId="77777777" w:rsidR="000152C6" w:rsidRPr="0032190F" w:rsidRDefault="000152C6" w:rsidP="000152C6">
      <w:pPr>
        <w:ind w:right="-136"/>
        <w:jc w:val="both"/>
        <w:rPr>
          <w:sz w:val="20"/>
          <w:szCs w:val="20"/>
          <w:lang w:val="fr-FR"/>
        </w:rPr>
      </w:pPr>
    </w:p>
    <w:p w14:paraId="1752F349"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C'est une face orange de pendage 35° ouest. A 0,2 m du sol se trouve une plage de petites cupules éparses remplies de patine rose. Le numéro, </w:t>
      </w:r>
      <w:r w:rsidRPr="0032190F">
        <w:rPr>
          <w:i/>
          <w:sz w:val="20"/>
          <w:szCs w:val="20"/>
          <w:u w:val="single"/>
          <w:lang w:val="fr-FR"/>
        </w:rPr>
        <w:t>ZIV-GII-R23B</w:t>
      </w:r>
      <w:r w:rsidRPr="00441288">
        <w:rPr>
          <w:rFonts w:ascii="Symbol" w:hAnsi="Symbol"/>
          <w:i/>
          <w:sz w:val="20"/>
          <w:szCs w:val="20"/>
          <w:u w:val="single"/>
        </w:rPr>
        <w:t></w:t>
      </w:r>
      <w:r w:rsidRPr="0032190F">
        <w:rPr>
          <w:i/>
          <w:sz w:val="20"/>
          <w:szCs w:val="20"/>
          <w:u w:val="single"/>
          <w:lang w:val="fr-FR"/>
        </w:rPr>
        <w:t>,</w:t>
      </w:r>
      <w:r w:rsidRPr="0032190F">
        <w:rPr>
          <w:i/>
          <w:sz w:val="20"/>
          <w:szCs w:val="20"/>
          <w:lang w:val="fr-FR"/>
        </w:rPr>
        <w:t xml:space="preserve"> est inscrit près de l’arête nord, à 0,3 m du sol, sous une fissure horizontale qui se prolonge en éclat au sud </w:t>
      </w:r>
    </w:p>
    <w:p w14:paraId="644BF5B5" w14:textId="77777777" w:rsidR="000152C6" w:rsidRPr="0032190F" w:rsidRDefault="000152C6" w:rsidP="000152C6">
      <w:pPr>
        <w:ind w:right="-136"/>
        <w:jc w:val="both"/>
        <w:rPr>
          <w:sz w:val="20"/>
          <w:szCs w:val="20"/>
          <w:lang w:val="fr-FR"/>
        </w:rPr>
      </w:pPr>
    </w:p>
    <w:p w14:paraId="511E17D0" w14:textId="77777777" w:rsidR="000152C6" w:rsidRPr="0032190F" w:rsidRDefault="000152C6" w:rsidP="000152C6">
      <w:pPr>
        <w:ind w:right="-136"/>
        <w:jc w:val="both"/>
        <w:rPr>
          <w:sz w:val="20"/>
          <w:szCs w:val="20"/>
          <w:lang w:val="fr-FR"/>
        </w:rPr>
      </w:pPr>
      <w:r w:rsidRPr="0032190F">
        <w:rPr>
          <w:sz w:val="20"/>
          <w:szCs w:val="20"/>
          <w:lang w:val="fr-FR"/>
        </w:rPr>
        <w:tab/>
        <w:t>Marcher quatre mètres vers le nord et repérer une petite face orange clair, lisse et plate, incrustée dans le sol.</w:t>
      </w:r>
    </w:p>
    <w:p w14:paraId="0A847875" w14:textId="77777777" w:rsidR="000152C6" w:rsidRPr="0032190F" w:rsidRDefault="000152C6" w:rsidP="000152C6">
      <w:pPr>
        <w:ind w:right="-136" w:firstLine="709"/>
        <w:jc w:val="both"/>
        <w:rPr>
          <w:sz w:val="20"/>
          <w:szCs w:val="20"/>
          <w:lang w:val="fr-FR"/>
        </w:rPr>
      </w:pPr>
    </w:p>
    <w:p w14:paraId="170DD794" w14:textId="77777777" w:rsidR="000152C6" w:rsidRPr="0032190F" w:rsidRDefault="000152C6" w:rsidP="000152C6">
      <w:pPr>
        <w:ind w:right="-136"/>
        <w:jc w:val="both"/>
        <w:rPr>
          <w:sz w:val="20"/>
          <w:szCs w:val="20"/>
          <w:lang w:val="fr-FR"/>
        </w:rPr>
      </w:pPr>
      <w:r w:rsidRPr="0032190F">
        <w:rPr>
          <w:b/>
          <w:sz w:val="20"/>
          <w:szCs w:val="20"/>
          <w:lang w:val="fr-FR"/>
        </w:rPr>
        <w:t xml:space="preserve">Roche 23 </w:t>
      </w:r>
      <w:r w:rsidRPr="00441288">
        <w:rPr>
          <w:rFonts w:ascii="Symbol" w:hAnsi="Symbol"/>
          <w:b/>
          <w:sz w:val="20"/>
          <w:szCs w:val="20"/>
        </w:rPr>
        <w:t></w:t>
      </w:r>
      <w:r w:rsidRPr="0032190F">
        <w:rPr>
          <w:b/>
          <w:sz w:val="20"/>
          <w:szCs w:val="20"/>
          <w:lang w:val="fr-FR"/>
        </w:rPr>
        <w:t xml:space="preserve"> H . Zone IV . Groupe II</w:t>
      </w:r>
      <w:r w:rsidRPr="0032190F">
        <w:rPr>
          <w:sz w:val="20"/>
          <w:szCs w:val="20"/>
          <w:lang w:val="fr-FR"/>
        </w:rPr>
        <w:tab/>
      </w:r>
    </w:p>
    <w:p w14:paraId="09140FA7"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du 26 août 1958</w:t>
      </w:r>
    </w:p>
    <w:p w14:paraId="61A926B3" w14:textId="77777777" w:rsidR="000152C6" w:rsidRPr="0032190F" w:rsidRDefault="000152C6" w:rsidP="000152C6">
      <w:pPr>
        <w:ind w:right="-136"/>
        <w:jc w:val="both"/>
        <w:rPr>
          <w:sz w:val="20"/>
          <w:szCs w:val="20"/>
          <w:lang w:val="fr-FR"/>
        </w:rPr>
      </w:pPr>
    </w:p>
    <w:p w14:paraId="313E813D" w14:textId="77777777" w:rsidR="000152C6" w:rsidRPr="0032190F" w:rsidRDefault="000152C6" w:rsidP="000152C6">
      <w:pPr>
        <w:ind w:right="-136"/>
        <w:jc w:val="both"/>
        <w:rPr>
          <w:i/>
          <w:sz w:val="20"/>
          <w:szCs w:val="20"/>
          <w:lang w:val="fr-FR"/>
        </w:rPr>
      </w:pPr>
      <w:r w:rsidRPr="0032190F">
        <w:rPr>
          <w:i/>
          <w:sz w:val="20"/>
          <w:szCs w:val="20"/>
          <w:lang w:val="fr-FR"/>
        </w:rPr>
        <w:tab/>
        <w:t>C’est une face triangulaire avec une pointe dirigée vers le nord et de pendage 20° ouest (0,8 m par 0,5 m). Un texte y est visible, Guido François 26 agosto 1958. Un quadrillage et l’inscription Giordanengo Claude 1 août 1963 sont moins nets. D’autres textes sont présents mais encore moins clairs.</w:t>
      </w:r>
    </w:p>
    <w:p w14:paraId="45F0BD54" w14:textId="77777777" w:rsidR="000152C6" w:rsidRPr="0032190F" w:rsidRDefault="000152C6" w:rsidP="000152C6">
      <w:pPr>
        <w:ind w:right="-136"/>
        <w:jc w:val="both"/>
        <w:rPr>
          <w:i/>
          <w:sz w:val="20"/>
          <w:szCs w:val="20"/>
          <w:lang w:val="fr-FR"/>
        </w:rPr>
      </w:pPr>
    </w:p>
    <w:p w14:paraId="3F9C13E3" w14:textId="77777777" w:rsidR="000152C6" w:rsidRPr="0032190F" w:rsidRDefault="000152C6" w:rsidP="000152C6">
      <w:pPr>
        <w:ind w:right="-136"/>
        <w:jc w:val="both"/>
        <w:rPr>
          <w:sz w:val="20"/>
          <w:szCs w:val="20"/>
          <w:lang w:val="fr-FR"/>
        </w:rPr>
      </w:pPr>
      <w:r w:rsidRPr="0032190F">
        <w:rPr>
          <w:i/>
          <w:sz w:val="20"/>
          <w:szCs w:val="20"/>
          <w:lang w:val="fr-FR"/>
        </w:rPr>
        <w:tab/>
      </w:r>
      <w:r w:rsidRPr="0032190F">
        <w:rPr>
          <w:sz w:val="20"/>
          <w:szCs w:val="20"/>
          <w:lang w:val="fr-FR"/>
        </w:rPr>
        <w:t>Aller à huit mètres vers le sud-est, ou bien revenir jusqu’à la roche 23 A et marcher cinq mètres vers l’est en longeant une face orange de pendage 30° ouest située au ras du sol. Le bloc cherché est un peu plus élevé.</w:t>
      </w:r>
    </w:p>
    <w:p w14:paraId="61B3B32B" w14:textId="77777777" w:rsidR="000152C6" w:rsidRPr="0032190F" w:rsidRDefault="000152C6" w:rsidP="000152C6">
      <w:pPr>
        <w:ind w:right="-136" w:firstLine="709"/>
        <w:jc w:val="both"/>
        <w:rPr>
          <w:sz w:val="20"/>
          <w:szCs w:val="20"/>
          <w:lang w:val="fr-FR"/>
        </w:rPr>
      </w:pPr>
    </w:p>
    <w:p w14:paraId="45ED724E" w14:textId="77777777" w:rsidR="000152C6" w:rsidRPr="0032190F" w:rsidRDefault="000152C6" w:rsidP="000152C6">
      <w:pPr>
        <w:ind w:right="-136"/>
        <w:jc w:val="both"/>
        <w:rPr>
          <w:sz w:val="20"/>
          <w:szCs w:val="20"/>
          <w:lang w:val="fr-FR"/>
        </w:rPr>
      </w:pPr>
      <w:r w:rsidRPr="0032190F">
        <w:rPr>
          <w:b/>
          <w:sz w:val="20"/>
          <w:szCs w:val="20"/>
          <w:lang w:val="fr-FR"/>
        </w:rPr>
        <w:t xml:space="preserve">Roche 23 </w:t>
      </w:r>
      <w:r w:rsidRPr="00441288">
        <w:rPr>
          <w:rFonts w:ascii="Symbol" w:hAnsi="Symbol"/>
          <w:b/>
          <w:sz w:val="20"/>
          <w:szCs w:val="20"/>
        </w:rPr>
        <w:t></w:t>
      </w:r>
      <w:r w:rsidRPr="0032190F">
        <w:rPr>
          <w:b/>
          <w:sz w:val="20"/>
          <w:szCs w:val="20"/>
          <w:lang w:val="fr-FR"/>
        </w:rPr>
        <w:t xml:space="preserve"> . Zone IV . Groupe II</w:t>
      </w:r>
      <w:r w:rsidRPr="0032190F">
        <w:rPr>
          <w:sz w:val="20"/>
          <w:szCs w:val="20"/>
          <w:lang w:val="fr-FR"/>
        </w:rPr>
        <w:tab/>
      </w:r>
      <w:r w:rsidRPr="0032190F">
        <w:rPr>
          <w:sz w:val="20"/>
          <w:szCs w:val="20"/>
          <w:lang w:val="fr-FR"/>
        </w:rPr>
        <w:tab/>
      </w:r>
      <w:r w:rsidRPr="0032190F">
        <w:rPr>
          <w:b/>
          <w:sz w:val="20"/>
          <w:szCs w:val="20"/>
          <w:lang w:val="fr-FR"/>
        </w:rPr>
        <w:t>Histo</w:t>
      </w:r>
    </w:p>
    <w:p w14:paraId="4146F393"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aux stries concentriques</w:t>
      </w:r>
    </w:p>
    <w:p w14:paraId="59FB350E" w14:textId="77777777" w:rsidR="000152C6" w:rsidRPr="0032190F" w:rsidRDefault="000152C6" w:rsidP="000152C6">
      <w:pPr>
        <w:ind w:right="-136"/>
        <w:jc w:val="both"/>
        <w:rPr>
          <w:sz w:val="20"/>
          <w:szCs w:val="20"/>
          <w:lang w:val="fr-FR"/>
        </w:rPr>
      </w:pPr>
    </w:p>
    <w:p w14:paraId="152F2E15" w14:textId="77777777" w:rsidR="000152C6" w:rsidRPr="0032190F" w:rsidRDefault="000152C6" w:rsidP="000152C6">
      <w:pPr>
        <w:ind w:right="-136"/>
        <w:jc w:val="both"/>
        <w:rPr>
          <w:i/>
          <w:sz w:val="20"/>
          <w:szCs w:val="20"/>
          <w:lang w:val="fr-FR"/>
        </w:rPr>
      </w:pPr>
      <w:r w:rsidRPr="0032190F">
        <w:rPr>
          <w:i/>
          <w:sz w:val="20"/>
          <w:szCs w:val="20"/>
          <w:lang w:val="fr-FR"/>
        </w:rPr>
        <w:tab/>
        <w:t>C’est une pélite verte patinée en orange clair. Sa face de pendage 20° nord-ouest (1,0 m d’est en ouest par 0,6 m) est limitée par une arête à l’est et au nord, par une cassure à l’ouest et par une surface érodée et un changement de pente au sud. Elle porte trois petits décrochements et, au nord, des stries en arc de cercle concentriques. Repérer une plage de petites cupules éparses, roses, entre les stries et les décrochements.Découvrir aussi, à côté, un oiseau schématique et un petit personnage.</w:t>
      </w:r>
    </w:p>
    <w:p w14:paraId="4E07A6DB" w14:textId="77777777" w:rsidR="000152C6" w:rsidRPr="0032190F" w:rsidRDefault="000152C6" w:rsidP="000152C6">
      <w:pPr>
        <w:ind w:right="-136"/>
        <w:jc w:val="both"/>
        <w:rPr>
          <w:sz w:val="20"/>
          <w:szCs w:val="20"/>
          <w:lang w:val="fr-FR"/>
        </w:rPr>
      </w:pPr>
    </w:p>
    <w:p w14:paraId="1699077D" w14:textId="77777777" w:rsidR="000152C6" w:rsidRPr="0032190F" w:rsidRDefault="000152C6" w:rsidP="000152C6">
      <w:pPr>
        <w:ind w:right="-136"/>
        <w:jc w:val="both"/>
        <w:rPr>
          <w:sz w:val="20"/>
          <w:szCs w:val="20"/>
          <w:lang w:val="fr-FR"/>
        </w:rPr>
      </w:pPr>
      <w:r w:rsidRPr="0032190F">
        <w:rPr>
          <w:b/>
          <w:sz w:val="20"/>
          <w:szCs w:val="20"/>
          <w:lang w:val="fr-FR"/>
        </w:rPr>
        <w:t>Repère</w:t>
      </w:r>
      <w:r w:rsidRPr="0032190F">
        <w:rPr>
          <w:sz w:val="20"/>
          <w:szCs w:val="20"/>
          <w:lang w:val="fr-FR"/>
        </w:rPr>
        <w:t xml:space="preserve"> : cette roche est à vingt mètres au nord-ouest de la roche 22 B (voir p.26)</w:t>
      </w:r>
    </w:p>
    <w:p w14:paraId="07C0F76B" w14:textId="77777777" w:rsidR="000152C6" w:rsidRPr="0032190F" w:rsidRDefault="000152C6" w:rsidP="000152C6">
      <w:pPr>
        <w:ind w:right="-136"/>
        <w:jc w:val="both"/>
        <w:rPr>
          <w:sz w:val="20"/>
          <w:szCs w:val="20"/>
          <w:lang w:val="fr-FR"/>
        </w:rPr>
      </w:pPr>
    </w:p>
    <w:p w14:paraId="10E06F68" w14:textId="77777777" w:rsidR="000152C6" w:rsidRPr="0032190F" w:rsidRDefault="000152C6" w:rsidP="000152C6">
      <w:pPr>
        <w:ind w:right="-136" w:firstLine="709"/>
        <w:jc w:val="both"/>
        <w:rPr>
          <w:sz w:val="20"/>
          <w:szCs w:val="20"/>
          <w:lang w:val="fr-FR"/>
        </w:rPr>
      </w:pPr>
      <w:r w:rsidRPr="0032190F">
        <w:rPr>
          <w:sz w:val="20"/>
          <w:szCs w:val="20"/>
          <w:lang w:val="fr-FR"/>
        </w:rPr>
        <w:t xml:space="preserve">Revenir à la roche 23 </w:t>
      </w:r>
      <w:r w:rsidRPr="00441288">
        <w:rPr>
          <w:rFonts w:ascii="Symbol" w:hAnsi="Symbol"/>
          <w:sz w:val="20"/>
          <w:szCs w:val="20"/>
        </w:rPr>
        <w:t></w:t>
      </w:r>
      <w:r w:rsidRPr="0032190F">
        <w:rPr>
          <w:sz w:val="20"/>
          <w:szCs w:val="20"/>
          <w:lang w:val="fr-FR"/>
        </w:rPr>
        <w:t xml:space="preserve"> et s'infiltrer dans un étroit couloir conduisant vers le sud-est, bordé à droite par une petite falaise, haute de moins de deux mètres, et à gauche par un bloc déposé sur une dalle plate. Devant nous, à deux mètres se trouve une roche de pélite verte patinée orange. Parcourir en tout quinze mètres. </w:t>
      </w:r>
    </w:p>
    <w:p w14:paraId="0D1EB0B7" w14:textId="77777777" w:rsidR="000152C6" w:rsidRPr="0032190F" w:rsidRDefault="000152C6" w:rsidP="000152C6">
      <w:pPr>
        <w:ind w:right="-136" w:firstLine="709"/>
        <w:jc w:val="both"/>
        <w:rPr>
          <w:sz w:val="20"/>
          <w:szCs w:val="20"/>
          <w:lang w:val="fr-FR"/>
        </w:rPr>
      </w:pPr>
    </w:p>
    <w:p w14:paraId="6D6E1E57" w14:textId="77777777" w:rsidR="000152C6" w:rsidRPr="0032190F" w:rsidRDefault="000152C6" w:rsidP="000152C6">
      <w:pPr>
        <w:ind w:right="-136"/>
        <w:jc w:val="both"/>
        <w:rPr>
          <w:sz w:val="20"/>
          <w:szCs w:val="20"/>
          <w:lang w:val="fr-FR"/>
        </w:rPr>
      </w:pPr>
      <w:r w:rsidRPr="0032190F">
        <w:rPr>
          <w:b/>
          <w:sz w:val="20"/>
          <w:szCs w:val="20"/>
          <w:lang w:val="fr-FR"/>
        </w:rPr>
        <w:t>Roche 22 D . Zone IV . Groupe II</w:t>
      </w:r>
      <w:r w:rsidRPr="0032190F">
        <w:rPr>
          <w:sz w:val="20"/>
          <w:szCs w:val="20"/>
          <w:lang w:val="fr-FR"/>
        </w:rPr>
        <w:tab/>
      </w:r>
    </w:p>
    <w:p w14:paraId="348EE2D9"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du corniforme surmonté d’une hallebarde</w:t>
      </w:r>
    </w:p>
    <w:p w14:paraId="68A16064" w14:textId="77777777" w:rsidR="000152C6" w:rsidRPr="0032190F" w:rsidRDefault="000152C6" w:rsidP="000152C6">
      <w:pPr>
        <w:ind w:right="-136"/>
        <w:jc w:val="both"/>
        <w:rPr>
          <w:sz w:val="20"/>
          <w:szCs w:val="20"/>
          <w:lang w:val="fr-FR"/>
        </w:rPr>
      </w:pPr>
    </w:p>
    <w:p w14:paraId="11FBDA10" w14:textId="77777777" w:rsidR="000152C6" w:rsidRPr="0032190F" w:rsidRDefault="000152C6" w:rsidP="000152C6">
      <w:pPr>
        <w:ind w:right="-136" w:firstLine="709"/>
        <w:jc w:val="both"/>
        <w:rPr>
          <w:i/>
          <w:sz w:val="20"/>
          <w:szCs w:val="20"/>
          <w:lang w:val="fr-FR"/>
        </w:rPr>
      </w:pPr>
      <w:r w:rsidRPr="0032190F">
        <w:rPr>
          <w:i/>
          <w:sz w:val="20"/>
          <w:szCs w:val="20"/>
          <w:lang w:val="fr-FR"/>
        </w:rPr>
        <w:lastRenderedPageBreak/>
        <w:t xml:space="preserve">Ce numéro est inscrit par Conti à droite de la </w:t>
      </w:r>
      <w:r w:rsidRPr="0032190F">
        <w:rPr>
          <w:b/>
          <w:i/>
          <w:sz w:val="20"/>
          <w:szCs w:val="20"/>
          <w:lang w:val="fr-FR"/>
        </w:rPr>
        <w:t xml:space="preserve">face a </w:t>
      </w:r>
      <w:r w:rsidRPr="0032190F">
        <w:rPr>
          <w:i/>
          <w:sz w:val="20"/>
          <w:szCs w:val="20"/>
          <w:lang w:val="fr-FR"/>
        </w:rPr>
        <w:t xml:space="preserve">de pendage 30° nord-ouest (0,8 m par 0,8 m). Sous le numéro repérer deux flèches, l’une dirigée vers le nord-ouest et l’autre indiquant l’est. Un corniforme </w:t>
      </w:r>
      <w:r w:rsidRPr="0032190F">
        <w:rPr>
          <w:sz w:val="16"/>
          <w:szCs w:val="16"/>
          <w:lang w:val="fr-FR"/>
        </w:rPr>
        <w:t>(ph.2)</w:t>
      </w:r>
      <w:r w:rsidRPr="0032190F">
        <w:rPr>
          <w:i/>
          <w:sz w:val="20"/>
          <w:szCs w:val="20"/>
          <w:lang w:val="fr-FR"/>
        </w:rPr>
        <w:t xml:space="preserve"> surmonté d'une petite hallebarde </w:t>
      </w:r>
      <w:r w:rsidRPr="0032190F">
        <w:rPr>
          <w:sz w:val="16"/>
          <w:szCs w:val="16"/>
          <w:lang w:val="fr-FR"/>
        </w:rPr>
        <w:t>(ph .1)</w:t>
      </w:r>
      <w:r w:rsidRPr="0032190F">
        <w:rPr>
          <w:i/>
          <w:sz w:val="20"/>
          <w:szCs w:val="20"/>
          <w:lang w:val="fr-FR"/>
        </w:rPr>
        <w:t xml:space="preserve"> est gravé à gauche dans la partie inférieure. Ces gravures sont envahies de lichens.</w:t>
      </w:r>
    </w:p>
    <w:p w14:paraId="05E9435A" w14:textId="77777777" w:rsidR="000152C6" w:rsidRPr="0032190F" w:rsidRDefault="000152C6" w:rsidP="000152C6">
      <w:pPr>
        <w:ind w:right="-136" w:firstLine="709"/>
        <w:jc w:val="both"/>
        <w:rPr>
          <w:i/>
          <w:sz w:val="20"/>
          <w:szCs w:val="20"/>
          <w:lang w:val="fr-FR"/>
        </w:rPr>
      </w:pPr>
      <w:r w:rsidRPr="0032190F">
        <w:rPr>
          <w:i/>
          <w:sz w:val="20"/>
          <w:szCs w:val="20"/>
          <w:lang w:val="fr-FR"/>
        </w:rPr>
        <w:t>Sur la partie sud d'une face de pendage 45° sud-ouest (</w:t>
      </w:r>
      <w:r w:rsidRPr="0032190F">
        <w:rPr>
          <w:b/>
          <w:i/>
          <w:sz w:val="20"/>
          <w:szCs w:val="20"/>
          <w:lang w:val="fr-FR"/>
        </w:rPr>
        <w:t>face b</w:t>
      </w:r>
      <w:r w:rsidRPr="0032190F">
        <w:rPr>
          <w:i/>
          <w:sz w:val="20"/>
          <w:szCs w:val="20"/>
          <w:lang w:val="fr-FR"/>
        </w:rPr>
        <w:t xml:space="preserve">), non plate, deux corniformes </w:t>
      </w:r>
      <w:r w:rsidRPr="0032190F">
        <w:rPr>
          <w:sz w:val="16"/>
          <w:szCs w:val="16"/>
          <w:lang w:val="fr-FR"/>
        </w:rPr>
        <w:t>(ph.5, 6)</w:t>
      </w:r>
      <w:r w:rsidRPr="0032190F">
        <w:rPr>
          <w:i/>
          <w:sz w:val="20"/>
          <w:szCs w:val="20"/>
          <w:lang w:val="fr-FR"/>
        </w:rPr>
        <w:t xml:space="preserve"> sont plus ou moins bien gravés et abîmés par le gel, quelques autres corniformes sont amorcés au centre de cette même face et dans le bas, au sud, deux corniformes sont fusionnés par le corps </w:t>
      </w:r>
      <w:r w:rsidRPr="0032190F">
        <w:rPr>
          <w:sz w:val="16"/>
          <w:szCs w:val="16"/>
          <w:lang w:val="fr-FR"/>
        </w:rPr>
        <w:t>(ph. 8, 8bis).</w:t>
      </w:r>
      <w:r w:rsidRPr="0032190F">
        <w:rPr>
          <w:i/>
          <w:sz w:val="20"/>
          <w:szCs w:val="20"/>
          <w:lang w:val="fr-FR"/>
        </w:rPr>
        <w:t xml:space="preserve"> Le numéro ZIV-GII-R22D est inscrit près de l'arête au nord. Apparemment il n'y a pas de C.</w:t>
      </w:r>
    </w:p>
    <w:p w14:paraId="60C97543" w14:textId="77777777" w:rsidR="000152C6" w:rsidRPr="0032190F" w:rsidRDefault="000152C6" w:rsidP="000152C6">
      <w:pPr>
        <w:ind w:right="-136"/>
        <w:jc w:val="both"/>
        <w:rPr>
          <w:sz w:val="16"/>
          <w:szCs w:val="16"/>
          <w:lang w:val="fr-FR"/>
        </w:rPr>
      </w:pPr>
      <w:r w:rsidRPr="0032190F">
        <w:rPr>
          <w:sz w:val="16"/>
          <w:szCs w:val="16"/>
          <w:lang w:val="fr-FR"/>
        </w:rPr>
        <w:t>Photos 1972 : Roche dans site, Roche (face b) + gravures, 9 ph. gravures</w:t>
      </w:r>
    </w:p>
    <w:p w14:paraId="2BA47391" w14:textId="77777777" w:rsidR="000152C6" w:rsidRPr="0032190F" w:rsidRDefault="000152C6" w:rsidP="000152C6">
      <w:pPr>
        <w:ind w:right="-136"/>
        <w:jc w:val="both"/>
        <w:rPr>
          <w:sz w:val="20"/>
          <w:szCs w:val="20"/>
          <w:lang w:val="fr-FR"/>
        </w:rPr>
      </w:pPr>
    </w:p>
    <w:p w14:paraId="5EF24E8D" w14:textId="77777777" w:rsidR="000152C6" w:rsidRPr="0032190F" w:rsidRDefault="000152C6" w:rsidP="000152C6">
      <w:pPr>
        <w:ind w:right="-136" w:firstLine="709"/>
        <w:jc w:val="both"/>
        <w:rPr>
          <w:sz w:val="20"/>
          <w:szCs w:val="20"/>
          <w:lang w:val="fr-FR"/>
        </w:rPr>
      </w:pPr>
      <w:r w:rsidRPr="0032190F">
        <w:rPr>
          <w:sz w:val="20"/>
          <w:szCs w:val="20"/>
          <w:lang w:val="fr-FR"/>
        </w:rPr>
        <w:t>Marcher deux mètres vers le sud-est en direction d'un bloc plat portant une grande inscription 15-8-58 Talalen, écrite d’ouest en est. Chercher une petite surface enterrée dans le sol et contiguë à ce bloc.</w:t>
      </w:r>
    </w:p>
    <w:p w14:paraId="10BC5F00" w14:textId="77777777" w:rsidR="000152C6" w:rsidRPr="0032190F" w:rsidRDefault="000152C6" w:rsidP="000152C6">
      <w:pPr>
        <w:ind w:right="-136" w:firstLine="709"/>
        <w:jc w:val="both"/>
        <w:rPr>
          <w:sz w:val="20"/>
          <w:szCs w:val="20"/>
          <w:lang w:val="fr-FR"/>
        </w:rPr>
      </w:pPr>
    </w:p>
    <w:p w14:paraId="25954C6F" w14:textId="77777777" w:rsidR="000152C6" w:rsidRPr="0032190F" w:rsidRDefault="000152C6" w:rsidP="000152C6">
      <w:pPr>
        <w:ind w:right="-136"/>
        <w:jc w:val="both"/>
        <w:rPr>
          <w:sz w:val="20"/>
          <w:szCs w:val="20"/>
          <w:lang w:val="fr-FR"/>
        </w:rPr>
      </w:pPr>
      <w:r w:rsidRPr="0032190F">
        <w:rPr>
          <w:b/>
          <w:sz w:val="20"/>
          <w:szCs w:val="20"/>
          <w:lang w:val="fr-FR"/>
        </w:rPr>
        <w:t>Roche 22 C . Zone IV . Groupe II</w:t>
      </w:r>
      <w:r w:rsidRPr="0032190F">
        <w:rPr>
          <w:sz w:val="20"/>
          <w:szCs w:val="20"/>
          <w:lang w:val="fr-FR"/>
        </w:rPr>
        <w:tab/>
      </w:r>
      <w:r w:rsidRPr="0032190F">
        <w:rPr>
          <w:sz w:val="20"/>
          <w:szCs w:val="20"/>
          <w:lang w:val="fr-FR"/>
        </w:rPr>
        <w:tab/>
      </w:r>
      <w:r w:rsidRPr="0032190F">
        <w:rPr>
          <w:b/>
          <w:sz w:val="20"/>
          <w:szCs w:val="20"/>
          <w:lang w:val="fr-FR"/>
        </w:rPr>
        <w:t>Histo</w:t>
      </w:r>
      <w:r w:rsidRPr="0032190F">
        <w:rPr>
          <w:sz w:val="20"/>
          <w:szCs w:val="20"/>
          <w:lang w:val="fr-FR"/>
        </w:rPr>
        <w:tab/>
      </w:r>
    </w:p>
    <w:p w14:paraId="6BA1F219"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à la patine rugueuse</w:t>
      </w:r>
    </w:p>
    <w:p w14:paraId="3ED196A1" w14:textId="77777777" w:rsidR="000152C6" w:rsidRPr="0032190F" w:rsidRDefault="000152C6" w:rsidP="000152C6">
      <w:pPr>
        <w:ind w:right="-136"/>
        <w:jc w:val="both"/>
        <w:rPr>
          <w:sz w:val="20"/>
          <w:szCs w:val="20"/>
          <w:lang w:val="fr-FR"/>
        </w:rPr>
      </w:pPr>
    </w:p>
    <w:p w14:paraId="098C678C"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Sa face supérieure, </w:t>
      </w:r>
      <w:r w:rsidRPr="0032190F">
        <w:rPr>
          <w:b/>
          <w:i/>
          <w:sz w:val="20"/>
          <w:szCs w:val="20"/>
          <w:lang w:val="fr-FR"/>
        </w:rPr>
        <w:t>face a</w:t>
      </w:r>
      <w:r w:rsidRPr="0032190F">
        <w:rPr>
          <w:i/>
          <w:sz w:val="20"/>
          <w:szCs w:val="20"/>
          <w:lang w:val="fr-FR"/>
        </w:rPr>
        <w:t xml:space="preserve">, en légère pente vers l'est (0,8 m par 0,5 m) est de couleur orange clair. Sa surface est plate mais la pellicule de patine est peu lisse. Le C est inscrit sur l'arête nord-est – sud-ouest située au nord, accompagné d’une flèche vers le nord-est indiquant la roche 22D. Le numéro est inscrit sur l'arête sud (sous l'herbe). La gravure est une grande plage de cupules, de taille moyenne et disposées côte à côte. </w:t>
      </w:r>
    </w:p>
    <w:p w14:paraId="6A6D1D27"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L’inscription 15 8 58 VV 06 C E Talalen (il s’agit de Guido Giuseppe, dit Talalen né en 1906) est écrite sur une face horizontale adjacente au sud, </w:t>
      </w:r>
      <w:r w:rsidRPr="0032190F">
        <w:rPr>
          <w:b/>
          <w:i/>
          <w:sz w:val="20"/>
          <w:szCs w:val="20"/>
          <w:lang w:val="fr-FR"/>
        </w:rPr>
        <w:t>face b</w:t>
      </w:r>
      <w:r w:rsidRPr="0032190F">
        <w:rPr>
          <w:i/>
          <w:sz w:val="20"/>
          <w:szCs w:val="20"/>
          <w:lang w:val="fr-FR"/>
        </w:rPr>
        <w:t>. Repérer aussi la signature d’Antonio Lanteri et des quadrillages plus ou moins réguliers.</w:t>
      </w:r>
    </w:p>
    <w:p w14:paraId="77046351" w14:textId="77777777" w:rsidR="000152C6" w:rsidRPr="0032190F" w:rsidRDefault="000152C6" w:rsidP="000152C6">
      <w:pPr>
        <w:ind w:right="-136"/>
        <w:jc w:val="both"/>
        <w:rPr>
          <w:sz w:val="16"/>
          <w:szCs w:val="16"/>
          <w:lang w:val="fr-FR"/>
        </w:rPr>
      </w:pPr>
      <w:r w:rsidRPr="0032190F">
        <w:rPr>
          <w:sz w:val="16"/>
          <w:szCs w:val="16"/>
          <w:lang w:val="fr-FR"/>
        </w:rPr>
        <w:t>Photos 1969 : Roche dans site, Roche + C + n° + gravures, ph. plage</w:t>
      </w:r>
    </w:p>
    <w:p w14:paraId="7E6307D1" w14:textId="77777777" w:rsidR="000152C6" w:rsidRPr="0032190F" w:rsidRDefault="000152C6" w:rsidP="000152C6">
      <w:pPr>
        <w:ind w:right="-136"/>
        <w:jc w:val="both"/>
        <w:rPr>
          <w:sz w:val="20"/>
          <w:szCs w:val="20"/>
          <w:lang w:val="fr-FR"/>
        </w:rPr>
      </w:pPr>
    </w:p>
    <w:p w14:paraId="382FE49F" w14:textId="77777777" w:rsidR="000152C6" w:rsidRPr="0032190F" w:rsidRDefault="000152C6" w:rsidP="000152C6">
      <w:pPr>
        <w:ind w:right="-136" w:firstLine="709"/>
        <w:jc w:val="both"/>
        <w:rPr>
          <w:sz w:val="20"/>
          <w:szCs w:val="20"/>
          <w:lang w:val="fr-FR"/>
        </w:rPr>
      </w:pPr>
      <w:r w:rsidRPr="0032190F">
        <w:rPr>
          <w:sz w:val="20"/>
          <w:szCs w:val="20"/>
          <w:lang w:val="fr-FR"/>
        </w:rPr>
        <w:t>Avancer de dix mètres vers le nord pour trouver un bloc tabulaire de schiste gris violacé patinée en brun clair dont la face supérieure présente plusieurs décrochements et un pendage vers le nord-ouest. Sa surface est assez tourmentée.</w:t>
      </w:r>
    </w:p>
    <w:p w14:paraId="20627FCE" w14:textId="77777777" w:rsidR="000152C6" w:rsidRPr="0032190F" w:rsidRDefault="000152C6" w:rsidP="000152C6">
      <w:pPr>
        <w:ind w:right="-136" w:firstLine="709"/>
        <w:jc w:val="both"/>
        <w:rPr>
          <w:sz w:val="20"/>
          <w:szCs w:val="20"/>
          <w:lang w:val="fr-FR"/>
        </w:rPr>
      </w:pPr>
    </w:p>
    <w:p w14:paraId="7DCDC5B8" w14:textId="77777777" w:rsidR="000152C6" w:rsidRPr="0032190F" w:rsidRDefault="000152C6" w:rsidP="000152C6">
      <w:pPr>
        <w:ind w:right="-136"/>
        <w:jc w:val="both"/>
        <w:rPr>
          <w:sz w:val="20"/>
          <w:szCs w:val="20"/>
          <w:lang w:val="fr-FR"/>
        </w:rPr>
      </w:pPr>
      <w:r w:rsidRPr="0032190F">
        <w:rPr>
          <w:b/>
          <w:sz w:val="20"/>
          <w:szCs w:val="20"/>
          <w:lang w:val="fr-FR"/>
        </w:rPr>
        <w:t xml:space="preserve">Roche 22 </w:t>
      </w:r>
      <w:r w:rsidRPr="00441288">
        <w:rPr>
          <w:rFonts w:ascii="Symbol" w:hAnsi="Symbol"/>
          <w:b/>
          <w:sz w:val="20"/>
          <w:szCs w:val="20"/>
        </w:rPr>
        <w:t></w:t>
      </w:r>
      <w:r w:rsidRPr="0032190F">
        <w:rPr>
          <w:b/>
          <w:sz w:val="20"/>
          <w:szCs w:val="20"/>
          <w:lang w:val="fr-FR"/>
        </w:rPr>
        <w:t xml:space="preserve"> . Zone IV . Groupe II</w:t>
      </w:r>
      <w:r w:rsidRPr="0032190F">
        <w:rPr>
          <w:sz w:val="20"/>
          <w:szCs w:val="20"/>
          <w:lang w:val="fr-FR"/>
        </w:rPr>
        <w:tab/>
      </w:r>
    </w:p>
    <w:p w14:paraId="5A271369"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de la petite barre longtemps oubliée</w:t>
      </w:r>
    </w:p>
    <w:p w14:paraId="28208ED1" w14:textId="77777777" w:rsidR="000152C6" w:rsidRPr="0032190F" w:rsidRDefault="000152C6" w:rsidP="000152C6">
      <w:pPr>
        <w:ind w:right="-136"/>
        <w:jc w:val="both"/>
        <w:rPr>
          <w:sz w:val="20"/>
          <w:szCs w:val="20"/>
          <w:lang w:val="fr-FR"/>
        </w:rPr>
      </w:pPr>
    </w:p>
    <w:p w14:paraId="0413C271" w14:textId="77777777" w:rsidR="000152C6" w:rsidRPr="0032190F"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 xml:space="preserve">Examiner la partie sud-est de cette face, une surface se terminant en pointe au nord et au sud, de pendage 20° ouest (1,0 m du nord au sud par 0,4 m) et parcourue de minces fissures nord – sud. Repérer une barre de cinq centimètres, bien visible, à quelques centimètres de l’arête nord – sud </w:t>
      </w:r>
    </w:p>
    <w:p w14:paraId="05172CB7" w14:textId="77777777" w:rsidR="000152C6" w:rsidRPr="0032190F" w:rsidRDefault="000152C6" w:rsidP="000152C6">
      <w:pPr>
        <w:ind w:right="-136" w:firstLine="709"/>
        <w:jc w:val="both"/>
        <w:rPr>
          <w:sz w:val="20"/>
          <w:szCs w:val="20"/>
          <w:lang w:val="fr-FR"/>
        </w:rPr>
      </w:pPr>
    </w:p>
    <w:p w14:paraId="651B1CC7" w14:textId="77777777" w:rsidR="000152C6" w:rsidRPr="0032190F" w:rsidRDefault="000152C6" w:rsidP="000152C6">
      <w:pPr>
        <w:ind w:right="-136"/>
        <w:jc w:val="both"/>
        <w:rPr>
          <w:sz w:val="20"/>
          <w:szCs w:val="20"/>
          <w:lang w:val="fr-FR"/>
        </w:rPr>
      </w:pPr>
      <w:r w:rsidRPr="0032190F">
        <w:rPr>
          <w:sz w:val="20"/>
          <w:szCs w:val="20"/>
          <w:lang w:val="fr-FR"/>
        </w:rPr>
        <w:t>Aller à trois mètres au sud-ouest où se trouve un affleurement de pélite verte (3 m par 1 m, haut de 0,4 m au maximum) patiné en orange clair. Il est recouvert par un petit bloc au nord et à l’ouest.</w:t>
      </w:r>
    </w:p>
    <w:p w14:paraId="5C2BF640" w14:textId="77777777" w:rsidR="000152C6" w:rsidRPr="0032190F" w:rsidRDefault="000152C6" w:rsidP="000152C6">
      <w:pPr>
        <w:ind w:right="-136" w:firstLine="709"/>
        <w:jc w:val="both"/>
        <w:rPr>
          <w:sz w:val="20"/>
          <w:szCs w:val="20"/>
          <w:lang w:val="fr-FR"/>
        </w:rPr>
      </w:pPr>
    </w:p>
    <w:p w14:paraId="1D92EE09" w14:textId="77777777" w:rsidR="000152C6" w:rsidRPr="0032190F" w:rsidRDefault="000152C6" w:rsidP="000152C6">
      <w:pPr>
        <w:ind w:right="-136"/>
        <w:jc w:val="both"/>
        <w:rPr>
          <w:sz w:val="20"/>
          <w:szCs w:val="20"/>
          <w:lang w:val="fr-FR"/>
        </w:rPr>
      </w:pPr>
      <w:r w:rsidRPr="0032190F">
        <w:rPr>
          <w:b/>
          <w:sz w:val="20"/>
          <w:szCs w:val="20"/>
          <w:lang w:val="fr-FR"/>
        </w:rPr>
        <w:t xml:space="preserve">Roche 22 </w:t>
      </w:r>
      <w:r w:rsidRPr="00441288">
        <w:rPr>
          <w:rFonts w:ascii="Symbol" w:hAnsi="Symbol"/>
          <w:b/>
          <w:sz w:val="20"/>
          <w:szCs w:val="20"/>
        </w:rPr>
        <w:t></w:t>
      </w:r>
      <w:r w:rsidRPr="0032190F">
        <w:rPr>
          <w:b/>
          <w:sz w:val="20"/>
          <w:szCs w:val="20"/>
          <w:lang w:val="fr-FR"/>
        </w:rPr>
        <w:t xml:space="preserve"> H . Zone IV . Groupe II</w:t>
      </w:r>
      <w:r w:rsidRPr="0032190F">
        <w:rPr>
          <w:sz w:val="20"/>
          <w:szCs w:val="20"/>
          <w:lang w:val="fr-FR"/>
        </w:rPr>
        <w:tab/>
      </w:r>
    </w:p>
    <w:p w14:paraId="28C2A19E"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d’Antonio Massa </w:t>
      </w:r>
    </w:p>
    <w:p w14:paraId="4DBEF5C7" w14:textId="77777777" w:rsidR="000152C6" w:rsidRPr="0032190F" w:rsidRDefault="000152C6" w:rsidP="000152C6">
      <w:pPr>
        <w:ind w:right="-136"/>
        <w:jc w:val="both"/>
        <w:rPr>
          <w:sz w:val="20"/>
          <w:szCs w:val="20"/>
          <w:lang w:val="fr-FR"/>
        </w:rPr>
      </w:pPr>
    </w:p>
    <w:p w14:paraId="31E7A2CB" w14:textId="77777777" w:rsidR="000152C6" w:rsidRPr="0032190F"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Examiner l’extrémité sud (0,6 m par 0,4 m), légèrement bombée, de cette surface. Elle est située au ras du sol et, à l’est, des petits décrochements semblent former des plis .Déchiffrer un texte d’Antonio Massa daté li 4 agosto 1897 : ? ore novo di matina tempo beilo.</w:t>
      </w:r>
    </w:p>
    <w:p w14:paraId="1E5D14DF" w14:textId="77777777" w:rsidR="000152C6" w:rsidRPr="0032190F"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Au nord-ouest, une surface adjacente, peu plate, de pendage 10° sud (0,7 m par 0,7 m) porte la date 1833 et le nom de Guido Ciopo ?, une série de chiffes et des dessins peu nets.</w:t>
      </w:r>
    </w:p>
    <w:p w14:paraId="73F681A8" w14:textId="77777777" w:rsidR="000152C6" w:rsidRPr="0032190F" w:rsidRDefault="000152C6" w:rsidP="000152C6">
      <w:pPr>
        <w:ind w:right="-136"/>
        <w:jc w:val="both"/>
        <w:rPr>
          <w:rFonts w:ascii="Times" w:hAnsi="Times"/>
          <w:i/>
          <w:sz w:val="20"/>
          <w:szCs w:val="20"/>
          <w:lang w:val="fr-FR"/>
        </w:rPr>
      </w:pPr>
      <w:r w:rsidRPr="0032190F">
        <w:rPr>
          <w:rFonts w:ascii="Times" w:hAnsi="Times"/>
          <w:i/>
          <w:sz w:val="20"/>
          <w:szCs w:val="20"/>
          <w:lang w:val="fr-FR"/>
        </w:rPr>
        <w:t>Au-delà, la surface devient beaucoup plus irrégulière.</w:t>
      </w:r>
    </w:p>
    <w:p w14:paraId="52D8F148" w14:textId="77777777" w:rsidR="000152C6" w:rsidRPr="0032190F" w:rsidRDefault="000152C6" w:rsidP="000152C6">
      <w:pPr>
        <w:ind w:right="-136" w:firstLine="709"/>
        <w:jc w:val="both"/>
        <w:rPr>
          <w:sz w:val="20"/>
          <w:szCs w:val="20"/>
          <w:lang w:val="fr-FR"/>
        </w:rPr>
      </w:pPr>
    </w:p>
    <w:p w14:paraId="67AD3CAF" w14:textId="77777777" w:rsidR="000152C6" w:rsidRPr="0032190F" w:rsidRDefault="000152C6" w:rsidP="000152C6">
      <w:pPr>
        <w:ind w:right="-136"/>
        <w:jc w:val="both"/>
        <w:rPr>
          <w:sz w:val="20"/>
          <w:szCs w:val="20"/>
          <w:lang w:val="fr-FR"/>
        </w:rPr>
      </w:pPr>
      <w:r w:rsidRPr="0032190F">
        <w:rPr>
          <w:sz w:val="20"/>
          <w:szCs w:val="20"/>
          <w:lang w:val="fr-FR"/>
        </w:rPr>
        <w:tab/>
        <w:t xml:space="preserve">Marcher onze mètres vers le nord pour atteindre la face ouest du petit massif qui porte la roche 22A (voir plus loin, même page) sur sa face est. Un volumineux bloc (plus de 2,0 m au sol d’est en ouest et 1,5 m du nord au sud) de pélite verte schistosée à patine orange clair est déposé dans l’herbe à un mètre à l’ouest de cette face ouest. Examiner la face nord du bloc.  </w:t>
      </w:r>
    </w:p>
    <w:p w14:paraId="7BFDE421" w14:textId="77777777" w:rsidR="000152C6" w:rsidRPr="0032190F" w:rsidRDefault="000152C6" w:rsidP="000152C6">
      <w:pPr>
        <w:ind w:right="-136" w:firstLine="709"/>
        <w:jc w:val="both"/>
        <w:rPr>
          <w:sz w:val="20"/>
          <w:szCs w:val="20"/>
          <w:lang w:val="fr-FR"/>
        </w:rPr>
      </w:pPr>
    </w:p>
    <w:p w14:paraId="5625CF08" w14:textId="77777777" w:rsidR="000152C6" w:rsidRPr="0032190F" w:rsidRDefault="000152C6" w:rsidP="000152C6">
      <w:pPr>
        <w:ind w:right="-136"/>
        <w:jc w:val="both"/>
        <w:rPr>
          <w:sz w:val="20"/>
          <w:szCs w:val="20"/>
          <w:lang w:val="fr-FR"/>
        </w:rPr>
      </w:pPr>
      <w:r w:rsidRPr="0032190F">
        <w:rPr>
          <w:b/>
          <w:sz w:val="20"/>
          <w:szCs w:val="20"/>
          <w:lang w:val="fr-FR"/>
        </w:rPr>
        <w:t xml:space="preserve">Roche 22 </w:t>
      </w:r>
      <w:r w:rsidRPr="00441288">
        <w:rPr>
          <w:rFonts w:ascii="Symbol" w:hAnsi="Symbol"/>
          <w:b/>
          <w:sz w:val="20"/>
          <w:szCs w:val="20"/>
        </w:rPr>
        <w:t></w:t>
      </w:r>
      <w:r w:rsidRPr="0032190F">
        <w:rPr>
          <w:b/>
          <w:sz w:val="20"/>
          <w:szCs w:val="20"/>
          <w:lang w:val="fr-FR"/>
        </w:rPr>
        <w:t xml:space="preserve"> H . Zone IV . Groupe II</w:t>
      </w:r>
      <w:r w:rsidRPr="0032190F">
        <w:rPr>
          <w:sz w:val="20"/>
          <w:szCs w:val="20"/>
          <w:lang w:val="fr-FR"/>
        </w:rPr>
        <w:tab/>
      </w:r>
    </w:p>
    <w:p w14:paraId="0384484B"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de l’évêque</w:t>
      </w:r>
    </w:p>
    <w:p w14:paraId="04D60552" w14:textId="77777777" w:rsidR="000152C6" w:rsidRPr="0032190F" w:rsidRDefault="000152C6" w:rsidP="000152C6">
      <w:pPr>
        <w:ind w:right="-136"/>
        <w:jc w:val="both"/>
        <w:rPr>
          <w:sz w:val="20"/>
          <w:szCs w:val="20"/>
          <w:lang w:val="fr-FR"/>
        </w:rPr>
      </w:pPr>
    </w:p>
    <w:p w14:paraId="2196C460" w14:textId="77777777" w:rsidR="000152C6" w:rsidRPr="0032190F"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C’est une face plus ou moins triangulaire, avec une base en arc de cercle et complètement érodée dans sa pointe ouest. Cette surface (2,0 m par 0,5 m, pendage 30° nord) porte de la patine orange clair à son extrémité est où est dessiné un évêque ??, entouré d’un cercle rayonnant. La pointe nord-ouest présente un quadrillage près de l’arête presque rectiligne de l’ouest.</w:t>
      </w:r>
    </w:p>
    <w:p w14:paraId="2FF86973" w14:textId="77777777" w:rsidR="000152C6" w:rsidRPr="0032190F" w:rsidRDefault="000152C6" w:rsidP="000152C6">
      <w:pPr>
        <w:ind w:right="-136" w:firstLine="709"/>
        <w:jc w:val="both"/>
        <w:rPr>
          <w:sz w:val="20"/>
          <w:szCs w:val="20"/>
          <w:lang w:val="fr-FR"/>
        </w:rPr>
      </w:pPr>
    </w:p>
    <w:p w14:paraId="67F21AB2" w14:textId="77777777" w:rsidR="000152C6" w:rsidRPr="0032190F" w:rsidRDefault="000152C6" w:rsidP="000152C6">
      <w:pPr>
        <w:ind w:right="-136" w:firstLine="709"/>
        <w:jc w:val="both"/>
        <w:rPr>
          <w:sz w:val="20"/>
          <w:szCs w:val="20"/>
          <w:lang w:val="fr-FR"/>
        </w:rPr>
      </w:pPr>
      <w:r w:rsidRPr="0032190F">
        <w:rPr>
          <w:sz w:val="20"/>
          <w:szCs w:val="20"/>
          <w:lang w:val="fr-FR"/>
        </w:rPr>
        <w:lastRenderedPageBreak/>
        <w:t xml:space="preserve">Contourner le massif par le sud pour examiner sa face est </w:t>
      </w:r>
    </w:p>
    <w:p w14:paraId="4DF7082A" w14:textId="77777777" w:rsidR="000152C6" w:rsidRPr="0032190F" w:rsidRDefault="000152C6" w:rsidP="000152C6">
      <w:pPr>
        <w:ind w:right="-136"/>
        <w:jc w:val="both"/>
        <w:rPr>
          <w:sz w:val="20"/>
          <w:szCs w:val="20"/>
          <w:lang w:val="fr-FR"/>
        </w:rPr>
      </w:pPr>
    </w:p>
    <w:p w14:paraId="19010382" w14:textId="77777777" w:rsidR="000152C6" w:rsidRDefault="000152C6" w:rsidP="000152C6">
      <w:pPr>
        <w:ind w:right="-136"/>
        <w:jc w:val="both"/>
        <w:rPr>
          <w:sz w:val="20"/>
          <w:szCs w:val="20"/>
          <w:lang w:val="fr-FR"/>
        </w:rPr>
      </w:pPr>
      <w:r w:rsidRPr="0032190F">
        <w:rPr>
          <w:b/>
          <w:sz w:val="20"/>
          <w:szCs w:val="20"/>
          <w:lang w:val="fr-FR"/>
        </w:rPr>
        <w:t>Repère</w:t>
      </w:r>
      <w:r w:rsidRPr="0032190F">
        <w:rPr>
          <w:sz w:val="20"/>
          <w:szCs w:val="20"/>
          <w:lang w:val="fr-FR"/>
        </w:rPr>
        <w:t xml:space="preserve"> : la roche 22 A se trouve à cinq mètres au nord-nord-est de la roche 22 </w:t>
      </w:r>
      <w:r w:rsidRPr="00441288">
        <w:rPr>
          <w:rFonts w:ascii="Symbol" w:hAnsi="Symbol"/>
          <w:sz w:val="20"/>
          <w:szCs w:val="20"/>
        </w:rPr>
        <w:t></w:t>
      </w:r>
      <w:r w:rsidRPr="0032190F">
        <w:rPr>
          <w:sz w:val="20"/>
          <w:szCs w:val="20"/>
          <w:lang w:val="fr-FR"/>
        </w:rPr>
        <w:t>.</w:t>
      </w:r>
    </w:p>
    <w:p w14:paraId="56F05A4E" w14:textId="77777777" w:rsidR="006B101F" w:rsidRDefault="006B101F" w:rsidP="000152C6">
      <w:pPr>
        <w:ind w:right="-136"/>
        <w:jc w:val="both"/>
        <w:rPr>
          <w:sz w:val="20"/>
          <w:szCs w:val="20"/>
          <w:lang w:val="fr-FR"/>
        </w:rPr>
      </w:pPr>
    </w:p>
    <w:p w14:paraId="5DC5587F" w14:textId="77777777" w:rsidR="000152C6" w:rsidRDefault="000152C6" w:rsidP="006B101F">
      <w:pPr>
        <w:ind w:right="-136"/>
        <w:jc w:val="both"/>
        <w:rPr>
          <w:sz w:val="20"/>
          <w:szCs w:val="20"/>
          <w:lang w:val="fr-FR"/>
        </w:rPr>
      </w:pPr>
    </w:p>
    <w:p w14:paraId="76E0EB22" w14:textId="77777777" w:rsidR="006B101F" w:rsidRDefault="006B101F" w:rsidP="00647EA0">
      <w:pPr>
        <w:pStyle w:val="Heading5"/>
      </w:pPr>
      <w:bookmarkStart w:id="5578" w:name="Desc_ZIVGIIR22A"/>
      <w:r>
        <w:t>ZIVGIIR22A</w:t>
      </w:r>
    </w:p>
    <w:bookmarkEnd w:id="5578"/>
    <w:p w14:paraId="2DA95FE1" w14:textId="77777777" w:rsidR="006B101F" w:rsidRPr="0032190F" w:rsidRDefault="006B101F" w:rsidP="006B101F">
      <w:pPr>
        <w:ind w:right="-136"/>
        <w:jc w:val="both"/>
        <w:rPr>
          <w:sz w:val="20"/>
          <w:szCs w:val="20"/>
          <w:lang w:val="fr-FR"/>
        </w:rPr>
      </w:pPr>
    </w:p>
    <w:p w14:paraId="55CFFD33" w14:textId="77777777" w:rsidR="000152C6" w:rsidRPr="0032190F" w:rsidRDefault="000152C6" w:rsidP="000152C6">
      <w:pPr>
        <w:ind w:right="-136"/>
        <w:jc w:val="both"/>
        <w:rPr>
          <w:sz w:val="20"/>
          <w:szCs w:val="20"/>
          <w:lang w:val="fr-FR"/>
        </w:rPr>
      </w:pPr>
      <w:r w:rsidRPr="0032190F">
        <w:rPr>
          <w:b/>
          <w:sz w:val="20"/>
          <w:szCs w:val="20"/>
          <w:lang w:val="fr-FR"/>
        </w:rPr>
        <w:t>Roche 22 A . Zone IV . Groupe II</w:t>
      </w:r>
      <w:r w:rsidRPr="0032190F">
        <w:rPr>
          <w:sz w:val="20"/>
          <w:szCs w:val="20"/>
          <w:lang w:val="fr-FR"/>
        </w:rPr>
        <w:tab/>
      </w:r>
      <w:r w:rsidRPr="0032190F">
        <w:rPr>
          <w:sz w:val="20"/>
          <w:szCs w:val="20"/>
          <w:lang w:val="fr-FR"/>
        </w:rPr>
        <w:tab/>
        <w:t>Histo</w:t>
      </w:r>
    </w:p>
    <w:p w14:paraId="27316BCA"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du corniforme avec une croix entre les cornes</w:t>
      </w:r>
    </w:p>
    <w:p w14:paraId="2E00EB31" w14:textId="77777777" w:rsidR="000152C6" w:rsidRPr="0032190F" w:rsidRDefault="000152C6" w:rsidP="000152C6">
      <w:pPr>
        <w:ind w:right="-136"/>
        <w:jc w:val="both"/>
        <w:rPr>
          <w:sz w:val="20"/>
          <w:szCs w:val="20"/>
          <w:lang w:val="fr-FR"/>
        </w:rPr>
      </w:pPr>
    </w:p>
    <w:p w14:paraId="744B833A" w14:textId="792B2578" w:rsidR="000152C6" w:rsidRPr="0032190F" w:rsidRDefault="000152C6" w:rsidP="000152C6">
      <w:pPr>
        <w:ind w:right="-136" w:firstLine="709"/>
        <w:jc w:val="both"/>
        <w:rPr>
          <w:i/>
          <w:sz w:val="20"/>
          <w:szCs w:val="20"/>
          <w:lang w:val="fr-FR"/>
        </w:rPr>
      </w:pPr>
      <w:r w:rsidRPr="0032190F">
        <w:rPr>
          <w:i/>
          <w:sz w:val="20"/>
          <w:szCs w:val="20"/>
          <w:lang w:val="fr-FR"/>
        </w:rPr>
        <w:t xml:space="preserve">C'est la face supérieure (2 m d’est en ouest par 1 m), située à un mètre du sol et de pendage 20° est (ou 35° nord-est ?), d'un bloc éboulé. La partie sud est patinée en orange et la portion nord, au-delà d’une fissure, est beaucoup plus rouge, surtout au ras de la fissure. Le numéro est inscrit par Conti dans le haut de la face au ras d'un décrochement, ZIV-GII-R22 A. Le C </w:t>
      </w:r>
      <w:r w:rsidRPr="0032190F">
        <w:rPr>
          <w:sz w:val="16"/>
          <w:szCs w:val="16"/>
          <w:lang w:val="fr-FR"/>
        </w:rPr>
        <w:t>(ph. 7)</w:t>
      </w:r>
      <w:r w:rsidRPr="0032190F">
        <w:rPr>
          <w:i/>
          <w:sz w:val="20"/>
          <w:szCs w:val="20"/>
          <w:lang w:val="fr-FR"/>
        </w:rPr>
        <w:t xml:space="preserve"> est près de la fissure. Les gravures sont profondes et blanches (récentes ou repiquetées) : une croix potencée </w:t>
      </w:r>
      <w:r w:rsidRPr="0032190F">
        <w:rPr>
          <w:sz w:val="16"/>
          <w:szCs w:val="16"/>
          <w:lang w:val="fr-FR"/>
        </w:rPr>
        <w:t>(ph.3),</w:t>
      </w:r>
      <w:r w:rsidRPr="0032190F">
        <w:rPr>
          <w:i/>
          <w:sz w:val="20"/>
          <w:szCs w:val="20"/>
          <w:lang w:val="fr-FR"/>
        </w:rPr>
        <w:t xml:space="preserve"> deux signes en Y </w:t>
      </w:r>
      <w:r w:rsidRPr="0032190F">
        <w:rPr>
          <w:sz w:val="16"/>
          <w:szCs w:val="16"/>
          <w:lang w:val="fr-FR"/>
        </w:rPr>
        <w:t>(ph.4,5,6,7,7bis),</w:t>
      </w:r>
      <w:r w:rsidRPr="0032190F">
        <w:rPr>
          <w:i/>
          <w:sz w:val="20"/>
          <w:szCs w:val="20"/>
          <w:lang w:val="fr-FR"/>
        </w:rPr>
        <w:t xml:space="preserve"> un corniforme à cornes sinueuses un peu dissymétriques, avec un appendice entre les cornes transformé en croix </w:t>
      </w:r>
      <w:r w:rsidRPr="0032190F">
        <w:rPr>
          <w:sz w:val="16"/>
          <w:szCs w:val="16"/>
          <w:lang w:val="fr-FR"/>
        </w:rPr>
        <w:t>(ph.2)</w:t>
      </w:r>
      <w:r w:rsidR="006B101F">
        <w:rPr>
          <w:sz w:val="16"/>
          <w:szCs w:val="16"/>
          <w:lang w:val="fr-FR"/>
        </w:rPr>
        <w:t xml:space="preserve"> [</w:t>
      </w:r>
      <w:hyperlink r:id="rId14085" w:anchor="Cul_Christianisme_christianisation" w:history="1">
        <w:r w:rsidR="006B101F" w:rsidRPr="006B101F">
          <w:rPr>
            <w:rStyle w:val="Hyperlink"/>
            <w:szCs w:val="16"/>
            <w:lang w:val="fr-FR"/>
          </w:rPr>
          <w:t>christianisation</w:t>
        </w:r>
      </w:hyperlink>
      <w:r w:rsidR="006B101F">
        <w:rPr>
          <w:sz w:val="16"/>
          <w:szCs w:val="16"/>
          <w:lang w:val="fr-FR"/>
        </w:rPr>
        <w:t>]</w:t>
      </w:r>
      <w:r w:rsidRPr="0032190F">
        <w:rPr>
          <w:sz w:val="16"/>
          <w:szCs w:val="16"/>
          <w:lang w:val="fr-FR"/>
        </w:rPr>
        <w:t>.</w:t>
      </w:r>
      <w:r w:rsidRPr="0032190F">
        <w:rPr>
          <w:i/>
          <w:sz w:val="20"/>
          <w:szCs w:val="20"/>
          <w:lang w:val="fr-FR"/>
        </w:rPr>
        <w:t xml:space="preserve"> Une plage est bien patinée près du bord est </w:t>
      </w:r>
      <w:r w:rsidRPr="0032190F">
        <w:rPr>
          <w:sz w:val="16"/>
          <w:szCs w:val="16"/>
          <w:lang w:val="fr-FR"/>
        </w:rPr>
        <w:t>(ph.9, 10).</w:t>
      </w:r>
      <w:r w:rsidRPr="0032190F">
        <w:rPr>
          <w:i/>
          <w:sz w:val="20"/>
          <w:szCs w:val="20"/>
          <w:lang w:val="fr-FR"/>
        </w:rPr>
        <w:t xml:space="preserve"> A côté se trouvent une série de petits traits parallèles, plus épais à leur bout sud-est </w:t>
      </w:r>
      <w:r w:rsidRPr="0032190F">
        <w:rPr>
          <w:sz w:val="16"/>
          <w:szCs w:val="16"/>
          <w:lang w:val="fr-FR"/>
        </w:rPr>
        <w:t>(ph.9 ,10).</w:t>
      </w:r>
      <w:r w:rsidRPr="0032190F">
        <w:rPr>
          <w:i/>
          <w:sz w:val="20"/>
          <w:szCs w:val="20"/>
          <w:lang w:val="fr-FR"/>
        </w:rPr>
        <w:t xml:space="preserve"> Chercher quelques inscriptions de bergers dont beaucoup sont raturées et peu sont lisibles. </w:t>
      </w:r>
    </w:p>
    <w:p w14:paraId="0FF62C67" w14:textId="77777777" w:rsidR="000152C6" w:rsidRPr="0032190F" w:rsidRDefault="000152C6" w:rsidP="000152C6">
      <w:pPr>
        <w:ind w:right="-136"/>
        <w:jc w:val="both"/>
        <w:rPr>
          <w:sz w:val="16"/>
          <w:szCs w:val="16"/>
          <w:lang w:val="fr-FR"/>
        </w:rPr>
      </w:pPr>
      <w:r w:rsidRPr="0032190F">
        <w:rPr>
          <w:sz w:val="16"/>
          <w:szCs w:val="16"/>
          <w:lang w:val="fr-FR"/>
        </w:rPr>
        <w:t xml:space="preserve">Photos 1971 : Roche dans site (claire), Roche (floue), 11 ph. gravures  </w:t>
      </w:r>
    </w:p>
    <w:p w14:paraId="72122748" w14:textId="77777777" w:rsidR="000152C6" w:rsidRPr="0032190F" w:rsidRDefault="000152C6" w:rsidP="000152C6">
      <w:pPr>
        <w:ind w:right="-136"/>
        <w:jc w:val="both"/>
        <w:rPr>
          <w:sz w:val="20"/>
          <w:szCs w:val="20"/>
          <w:lang w:val="fr-FR"/>
        </w:rPr>
      </w:pPr>
    </w:p>
    <w:p w14:paraId="3D79FA61" w14:textId="77777777" w:rsidR="000152C6" w:rsidRPr="0032190F" w:rsidRDefault="000152C6" w:rsidP="000152C6">
      <w:pPr>
        <w:ind w:right="-136"/>
        <w:jc w:val="both"/>
        <w:rPr>
          <w:sz w:val="20"/>
          <w:szCs w:val="20"/>
          <w:lang w:val="fr-FR"/>
        </w:rPr>
      </w:pPr>
      <w:r w:rsidRPr="0032190F">
        <w:rPr>
          <w:sz w:val="20"/>
          <w:szCs w:val="20"/>
          <w:lang w:val="fr-FR"/>
        </w:rPr>
        <w:tab/>
        <w:t xml:space="preserve">Aller à cinq mètres au nord-nord-est </w:t>
      </w:r>
    </w:p>
    <w:p w14:paraId="0B873395" w14:textId="77777777" w:rsidR="000152C6" w:rsidRPr="0032190F" w:rsidRDefault="000152C6" w:rsidP="000152C6">
      <w:pPr>
        <w:ind w:right="-136"/>
        <w:jc w:val="both"/>
        <w:rPr>
          <w:sz w:val="20"/>
          <w:szCs w:val="20"/>
          <w:lang w:val="fr-FR"/>
        </w:rPr>
      </w:pPr>
    </w:p>
    <w:p w14:paraId="5CD29486" w14:textId="77777777" w:rsidR="000152C6" w:rsidRPr="0032190F" w:rsidRDefault="000152C6" w:rsidP="000152C6">
      <w:pPr>
        <w:ind w:right="-136"/>
        <w:jc w:val="both"/>
        <w:rPr>
          <w:sz w:val="20"/>
          <w:szCs w:val="20"/>
          <w:lang w:val="fr-FR"/>
        </w:rPr>
      </w:pPr>
      <w:r w:rsidRPr="0032190F">
        <w:rPr>
          <w:b/>
          <w:sz w:val="20"/>
          <w:szCs w:val="20"/>
          <w:lang w:val="fr-FR"/>
        </w:rPr>
        <w:t xml:space="preserve">Roche 22 </w:t>
      </w:r>
      <w:r w:rsidRPr="00441288">
        <w:rPr>
          <w:rFonts w:ascii="Symbol" w:hAnsi="Symbol"/>
          <w:b/>
          <w:sz w:val="20"/>
          <w:szCs w:val="20"/>
        </w:rPr>
        <w:t></w:t>
      </w:r>
      <w:r w:rsidRPr="0032190F">
        <w:rPr>
          <w:b/>
          <w:sz w:val="20"/>
          <w:szCs w:val="20"/>
          <w:lang w:val="fr-FR"/>
        </w:rPr>
        <w:t xml:space="preserve"> H . Zone IV . Groupe II</w:t>
      </w:r>
      <w:r w:rsidRPr="0032190F">
        <w:rPr>
          <w:sz w:val="20"/>
          <w:szCs w:val="20"/>
          <w:lang w:val="fr-FR"/>
        </w:rPr>
        <w:tab/>
      </w:r>
    </w:p>
    <w:p w14:paraId="1598B7C4"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FRUST</w:t>
      </w:r>
    </w:p>
    <w:p w14:paraId="1ECEA0F0" w14:textId="77777777" w:rsidR="000152C6" w:rsidRPr="0032190F" w:rsidRDefault="000152C6" w:rsidP="000152C6">
      <w:pPr>
        <w:ind w:right="-136"/>
        <w:jc w:val="both"/>
        <w:rPr>
          <w:sz w:val="20"/>
          <w:szCs w:val="20"/>
          <w:lang w:val="fr-FR"/>
        </w:rPr>
      </w:pPr>
    </w:p>
    <w:p w14:paraId="7800DCA5" w14:textId="77777777" w:rsidR="000152C6" w:rsidRPr="0032190F"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 xml:space="preserve">C’est un bloc de pélite verte très schistosée portant un peu de patine orange. Repérer, sur son côté est, une surface de pendage 20° est (0,5 m par 0,3 m du nord au sud) patinée en orange sur sa moitié nord. Le sigle FRUST y est buriné profondément en grandes lettres, d’ouest en est. </w:t>
      </w:r>
    </w:p>
    <w:p w14:paraId="541D8E64" w14:textId="77777777" w:rsidR="000152C6" w:rsidRPr="0032190F" w:rsidRDefault="000152C6" w:rsidP="000152C6">
      <w:pPr>
        <w:ind w:right="-136" w:firstLine="709"/>
        <w:jc w:val="both"/>
        <w:rPr>
          <w:sz w:val="20"/>
          <w:szCs w:val="20"/>
          <w:lang w:val="fr-FR"/>
        </w:rPr>
      </w:pPr>
    </w:p>
    <w:p w14:paraId="0CEC7443" w14:textId="77777777" w:rsidR="000152C6" w:rsidRPr="0032190F" w:rsidRDefault="000152C6" w:rsidP="000152C6">
      <w:pPr>
        <w:ind w:right="-136" w:firstLine="709"/>
        <w:jc w:val="both"/>
        <w:rPr>
          <w:sz w:val="20"/>
          <w:szCs w:val="20"/>
          <w:lang w:val="fr-FR"/>
        </w:rPr>
      </w:pPr>
      <w:r w:rsidRPr="0032190F">
        <w:rPr>
          <w:sz w:val="20"/>
          <w:szCs w:val="20"/>
          <w:lang w:val="fr-FR"/>
        </w:rPr>
        <w:t>Regarder vers le nord à quelques mètres.</w:t>
      </w:r>
    </w:p>
    <w:p w14:paraId="6634F153" w14:textId="77777777" w:rsidR="000152C6" w:rsidRPr="0032190F" w:rsidRDefault="000152C6" w:rsidP="000152C6">
      <w:pPr>
        <w:ind w:right="-136" w:firstLine="709"/>
        <w:jc w:val="both"/>
        <w:rPr>
          <w:sz w:val="20"/>
          <w:szCs w:val="20"/>
          <w:lang w:val="fr-FR"/>
        </w:rPr>
      </w:pPr>
    </w:p>
    <w:p w14:paraId="181AE5D4" w14:textId="77777777" w:rsidR="000152C6" w:rsidRPr="0032190F" w:rsidRDefault="000152C6" w:rsidP="000152C6">
      <w:pPr>
        <w:rPr>
          <w:rFonts w:ascii="Times" w:hAnsi="Times"/>
          <w:b/>
          <w:sz w:val="20"/>
          <w:szCs w:val="20"/>
          <w:lang w:val="fr-FR"/>
        </w:rPr>
      </w:pPr>
      <w:r w:rsidRPr="0032190F">
        <w:rPr>
          <w:rFonts w:ascii="Times" w:hAnsi="Times"/>
          <w:b/>
          <w:sz w:val="20"/>
          <w:szCs w:val="20"/>
          <w:lang w:val="fr-FR"/>
        </w:rPr>
        <w:t>Abri temporaire</w:t>
      </w:r>
    </w:p>
    <w:p w14:paraId="5AEFC656" w14:textId="77777777" w:rsidR="000152C6" w:rsidRPr="0032190F" w:rsidRDefault="000152C6" w:rsidP="000152C6">
      <w:pPr>
        <w:ind w:right="-136" w:firstLine="709"/>
        <w:jc w:val="both"/>
        <w:rPr>
          <w:sz w:val="20"/>
          <w:szCs w:val="20"/>
          <w:lang w:val="fr-FR"/>
        </w:rPr>
      </w:pPr>
    </w:p>
    <w:p w14:paraId="3B98C6A8" w14:textId="77777777" w:rsidR="000152C6" w:rsidRPr="0032190F" w:rsidRDefault="000152C6" w:rsidP="000152C6">
      <w:pPr>
        <w:ind w:right="-136" w:firstLine="709"/>
        <w:jc w:val="both"/>
        <w:rPr>
          <w:i/>
          <w:sz w:val="20"/>
          <w:szCs w:val="20"/>
          <w:lang w:val="fr-FR"/>
        </w:rPr>
      </w:pPr>
      <w:r w:rsidRPr="0032190F">
        <w:rPr>
          <w:i/>
          <w:sz w:val="20"/>
          <w:szCs w:val="20"/>
          <w:lang w:val="fr-FR"/>
        </w:rPr>
        <w:t>Un bloc de pélite verte est appuyé contre une paroi irrégulière située à l’ouest. L’entrée haute de 0,8 m est largement ouverte vers le sud et le ‘plafond’ s’abaisse rapidement. Le ‘plancher’ de forme triangulaire n’est pas assez vaste pour s’allonger et permet, au mieux, à deux personnes de s’accroupir.</w:t>
      </w:r>
    </w:p>
    <w:p w14:paraId="6F09E6B5" w14:textId="77777777" w:rsidR="000152C6" w:rsidRPr="0032190F" w:rsidRDefault="000152C6" w:rsidP="000152C6">
      <w:pPr>
        <w:ind w:right="-136" w:firstLine="709"/>
        <w:jc w:val="both"/>
        <w:rPr>
          <w:sz w:val="20"/>
          <w:szCs w:val="20"/>
          <w:lang w:val="fr-FR"/>
        </w:rPr>
      </w:pPr>
    </w:p>
    <w:p w14:paraId="69E49920" w14:textId="77777777" w:rsidR="000152C6" w:rsidRPr="0032190F" w:rsidRDefault="000152C6" w:rsidP="000152C6">
      <w:pPr>
        <w:ind w:right="-136" w:firstLine="709"/>
        <w:jc w:val="both"/>
        <w:rPr>
          <w:sz w:val="20"/>
          <w:szCs w:val="20"/>
          <w:lang w:val="fr-FR"/>
        </w:rPr>
      </w:pPr>
      <w:r w:rsidRPr="0032190F">
        <w:rPr>
          <w:sz w:val="20"/>
          <w:szCs w:val="20"/>
          <w:lang w:val="fr-FR"/>
        </w:rPr>
        <w:t xml:space="preserve">Depuis la roche 22 </w:t>
      </w:r>
      <w:r w:rsidRPr="00441288">
        <w:rPr>
          <w:rFonts w:ascii="Symbol" w:hAnsi="Symbol"/>
          <w:sz w:val="20"/>
          <w:szCs w:val="20"/>
        </w:rPr>
        <w:t></w:t>
      </w:r>
      <w:r w:rsidRPr="0032190F">
        <w:rPr>
          <w:sz w:val="20"/>
          <w:szCs w:val="20"/>
          <w:lang w:val="fr-FR"/>
        </w:rPr>
        <w:t xml:space="preserve"> H, se diriger quatre mètres vers le sud-est </w:t>
      </w:r>
    </w:p>
    <w:p w14:paraId="01D345B5" w14:textId="77777777" w:rsidR="000152C6" w:rsidRPr="0032190F" w:rsidRDefault="000152C6" w:rsidP="000152C6">
      <w:pPr>
        <w:ind w:right="-136" w:firstLine="709"/>
        <w:jc w:val="both"/>
        <w:rPr>
          <w:sz w:val="20"/>
          <w:szCs w:val="20"/>
          <w:lang w:val="fr-FR"/>
        </w:rPr>
      </w:pPr>
    </w:p>
    <w:p w14:paraId="2125E581" w14:textId="77777777" w:rsidR="000152C6" w:rsidRPr="0032190F" w:rsidRDefault="000152C6" w:rsidP="000152C6">
      <w:pPr>
        <w:ind w:right="-136"/>
        <w:jc w:val="both"/>
        <w:rPr>
          <w:sz w:val="20"/>
          <w:szCs w:val="20"/>
          <w:lang w:val="fr-FR"/>
        </w:rPr>
      </w:pPr>
      <w:r w:rsidRPr="0032190F">
        <w:rPr>
          <w:b/>
          <w:sz w:val="20"/>
          <w:szCs w:val="20"/>
          <w:lang w:val="fr-FR"/>
        </w:rPr>
        <w:t xml:space="preserve">Roche 22 </w:t>
      </w:r>
      <w:r w:rsidRPr="00441288">
        <w:rPr>
          <w:rFonts w:ascii="Symbol" w:hAnsi="Symbol"/>
          <w:b/>
          <w:sz w:val="20"/>
          <w:szCs w:val="20"/>
        </w:rPr>
        <w:t></w:t>
      </w:r>
      <w:r w:rsidRPr="00441288">
        <w:rPr>
          <w:rFonts w:ascii="Symbol" w:hAnsi="Symbol"/>
          <w:b/>
          <w:sz w:val="20"/>
          <w:szCs w:val="20"/>
        </w:rPr>
        <w:t></w:t>
      </w:r>
      <w:r w:rsidRPr="0032190F">
        <w:rPr>
          <w:b/>
          <w:sz w:val="20"/>
          <w:szCs w:val="20"/>
          <w:lang w:val="fr-FR"/>
        </w:rPr>
        <w:t>H . Zone IV . Groupe II</w:t>
      </w:r>
      <w:r w:rsidRPr="0032190F">
        <w:rPr>
          <w:sz w:val="20"/>
          <w:szCs w:val="20"/>
          <w:lang w:val="fr-FR"/>
        </w:rPr>
        <w:tab/>
      </w:r>
    </w:p>
    <w:p w14:paraId="45E25AE9"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Pasa di qui sono vata….</w:t>
      </w:r>
    </w:p>
    <w:p w14:paraId="17C66D58" w14:textId="77777777" w:rsidR="000152C6" w:rsidRPr="0032190F" w:rsidRDefault="000152C6" w:rsidP="000152C6">
      <w:pPr>
        <w:ind w:right="-136"/>
        <w:jc w:val="both"/>
        <w:rPr>
          <w:sz w:val="20"/>
          <w:szCs w:val="20"/>
          <w:lang w:val="fr-FR"/>
        </w:rPr>
      </w:pPr>
    </w:p>
    <w:p w14:paraId="325D947F" w14:textId="77777777" w:rsidR="000152C6" w:rsidRPr="0032190F" w:rsidRDefault="000152C6" w:rsidP="000152C6">
      <w:pPr>
        <w:ind w:right="-136" w:firstLine="709"/>
        <w:jc w:val="both"/>
        <w:rPr>
          <w:i/>
          <w:sz w:val="20"/>
          <w:szCs w:val="20"/>
          <w:lang w:val="fr-FR"/>
        </w:rPr>
      </w:pPr>
      <w:r w:rsidRPr="0032190F">
        <w:rPr>
          <w:rFonts w:ascii="Times" w:hAnsi="Times"/>
          <w:i/>
          <w:sz w:val="20"/>
          <w:szCs w:val="20"/>
          <w:lang w:val="fr-FR"/>
        </w:rPr>
        <w:t xml:space="preserve">C’est un bloc de pélite verte incrusté dans la pente. Sa face supérieure (0,8m  par 0,8 m au maximum) se trouve au ras du sol au nord-est, à l’est et au sud.  Elle domine le sol de 0,4 m à l’ouest. La surface de léger pendage sud, couverte de patine orange, comporte une série de décrochements à l’est. Sur sa partie ouest, sont inscrits des traits et </w:t>
      </w:r>
      <w:r w:rsidRPr="0032190F">
        <w:rPr>
          <w:i/>
          <w:sz w:val="20"/>
          <w:szCs w:val="20"/>
          <w:lang w:val="fr-FR"/>
        </w:rPr>
        <w:t xml:space="preserve"> un texte : Pasa di qui sono vata gaicordi ?? capre….1933.</w:t>
      </w:r>
    </w:p>
    <w:p w14:paraId="4B16A992" w14:textId="77777777" w:rsidR="000152C6" w:rsidRPr="0032190F" w:rsidRDefault="000152C6" w:rsidP="000152C6">
      <w:pPr>
        <w:ind w:right="-136"/>
        <w:jc w:val="both"/>
        <w:rPr>
          <w:sz w:val="20"/>
          <w:szCs w:val="20"/>
          <w:lang w:val="fr-FR"/>
        </w:rPr>
      </w:pPr>
    </w:p>
    <w:p w14:paraId="3F743349" w14:textId="77777777" w:rsidR="000152C6" w:rsidRPr="0032190F" w:rsidRDefault="000152C6" w:rsidP="000152C6">
      <w:pPr>
        <w:ind w:right="-136"/>
        <w:jc w:val="both"/>
        <w:rPr>
          <w:sz w:val="20"/>
          <w:szCs w:val="20"/>
          <w:lang w:val="fr-FR"/>
        </w:rPr>
      </w:pPr>
      <w:r w:rsidRPr="0032190F">
        <w:rPr>
          <w:sz w:val="20"/>
          <w:szCs w:val="20"/>
          <w:lang w:val="fr-FR"/>
        </w:rPr>
        <w:tab/>
        <w:t xml:space="preserve">Aller à huit mètres vers l’est en escaladant un rocher ou le contourner par le sud et l’est. Chercher une petite surface verte horizontale (0,5 m par 0,4 m), située au ras du sol. Elle se trouve à un mètre en dessous d’une roche de pélite, verte dans le bas et violette à patine brun clair dans le haut et au nord. </w:t>
      </w:r>
    </w:p>
    <w:p w14:paraId="67E04AEA" w14:textId="77777777" w:rsidR="000152C6" w:rsidRPr="0032190F" w:rsidRDefault="000152C6" w:rsidP="000152C6">
      <w:pPr>
        <w:ind w:right="-136"/>
        <w:jc w:val="both"/>
        <w:rPr>
          <w:sz w:val="20"/>
          <w:szCs w:val="20"/>
          <w:lang w:val="fr-FR"/>
        </w:rPr>
      </w:pPr>
    </w:p>
    <w:p w14:paraId="22A6D338" w14:textId="77777777" w:rsidR="000152C6" w:rsidRPr="0032190F" w:rsidRDefault="000152C6" w:rsidP="000152C6">
      <w:pPr>
        <w:ind w:right="-136"/>
        <w:jc w:val="both"/>
        <w:rPr>
          <w:sz w:val="20"/>
          <w:szCs w:val="20"/>
          <w:lang w:val="fr-FR"/>
        </w:rPr>
      </w:pPr>
      <w:r w:rsidRPr="0032190F">
        <w:rPr>
          <w:b/>
          <w:sz w:val="20"/>
          <w:szCs w:val="20"/>
          <w:lang w:val="fr-FR"/>
        </w:rPr>
        <w:t xml:space="preserve">Roche 22 </w:t>
      </w:r>
      <w:r w:rsidRPr="00441288">
        <w:rPr>
          <w:rFonts w:ascii="Symbol" w:hAnsi="Symbol"/>
          <w:b/>
          <w:sz w:val="20"/>
          <w:szCs w:val="20"/>
        </w:rPr>
        <w:t></w:t>
      </w:r>
      <w:r w:rsidRPr="0032190F">
        <w:rPr>
          <w:b/>
          <w:sz w:val="20"/>
          <w:szCs w:val="20"/>
          <w:lang w:val="fr-FR"/>
        </w:rPr>
        <w:t xml:space="preserve"> . Zone IV . Groupe II</w:t>
      </w:r>
      <w:r w:rsidRPr="0032190F">
        <w:rPr>
          <w:sz w:val="20"/>
          <w:szCs w:val="20"/>
          <w:lang w:val="fr-FR"/>
        </w:rPr>
        <w:tab/>
      </w:r>
    </w:p>
    <w:p w14:paraId="7501C782"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du corniforme jaune sur la face verte </w:t>
      </w:r>
    </w:p>
    <w:p w14:paraId="604FC0F5" w14:textId="77777777" w:rsidR="000152C6" w:rsidRPr="0032190F" w:rsidRDefault="000152C6" w:rsidP="000152C6">
      <w:pPr>
        <w:ind w:right="-136"/>
        <w:jc w:val="both"/>
        <w:rPr>
          <w:sz w:val="20"/>
          <w:szCs w:val="20"/>
          <w:lang w:val="fr-FR"/>
        </w:rPr>
      </w:pPr>
    </w:p>
    <w:p w14:paraId="6EAA6539" w14:textId="77777777" w:rsidR="000152C6" w:rsidRPr="0032190F"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C’est une petite surface verte, horizontale, caractérisée par deux faibles décrochements rectilignes, dirigés d’est en ouest, et une encoche nord – sud, au centre de son bord ouest. Un corniforme au corps ovale et aux cornes dissymétriques, ouvertes vers le sud-est, y est centré. Les cupules sont très petites mais la gravure est visible car le corps et la corne gauche sont envahis de lichens jaunes.</w:t>
      </w:r>
    </w:p>
    <w:p w14:paraId="19FA1CF7" w14:textId="77777777" w:rsidR="000152C6" w:rsidRPr="0032190F" w:rsidRDefault="000152C6" w:rsidP="000152C6">
      <w:pPr>
        <w:ind w:right="-136" w:firstLine="709"/>
        <w:jc w:val="both"/>
        <w:rPr>
          <w:sz w:val="20"/>
          <w:szCs w:val="20"/>
          <w:lang w:val="fr-FR"/>
        </w:rPr>
      </w:pPr>
    </w:p>
    <w:p w14:paraId="2B3600E1" w14:textId="77777777" w:rsidR="000152C6" w:rsidRPr="0032190F" w:rsidRDefault="000152C6" w:rsidP="000152C6">
      <w:pPr>
        <w:ind w:right="-136" w:firstLine="709"/>
        <w:jc w:val="both"/>
        <w:rPr>
          <w:sz w:val="20"/>
          <w:szCs w:val="20"/>
          <w:lang w:val="fr-FR"/>
        </w:rPr>
      </w:pPr>
      <w:r w:rsidRPr="0032190F">
        <w:rPr>
          <w:sz w:val="20"/>
          <w:szCs w:val="20"/>
          <w:lang w:val="fr-FR"/>
        </w:rPr>
        <w:lastRenderedPageBreak/>
        <w:t xml:space="preserve">Redescendre jusqu’à la roche 22 A et s'éloigner de quinze mètres vers le sud . Traverser des blocs de schiste violet éboulés et parfois enterrés (ou bien les longer) pour se trouver devant deux surfaces gravées dont l'une est le dessus d’un bloc tabulaire de pélite verte patinée orange très clair, peu élevé au-dessus du sol, et l'autre est une paroi de pendage 60° nord dont le haut est érodé et couvert de lichens. Leur couleur attire l’œil et leurs gravures sont très visibles. Ces deux surfaces sont distantes de moins de un mètre. </w:t>
      </w:r>
    </w:p>
    <w:p w14:paraId="51CC86B6" w14:textId="77777777" w:rsidR="000152C6" w:rsidRPr="0032190F" w:rsidRDefault="000152C6" w:rsidP="000152C6">
      <w:pPr>
        <w:ind w:right="-136" w:firstLine="709"/>
        <w:jc w:val="both"/>
        <w:rPr>
          <w:sz w:val="20"/>
          <w:szCs w:val="20"/>
          <w:lang w:val="fr-FR"/>
        </w:rPr>
      </w:pPr>
    </w:p>
    <w:p w14:paraId="2E58DF31" w14:textId="77777777" w:rsidR="000152C6" w:rsidRPr="0032190F" w:rsidRDefault="000152C6" w:rsidP="000152C6">
      <w:pPr>
        <w:ind w:right="-136"/>
        <w:jc w:val="both"/>
        <w:rPr>
          <w:sz w:val="20"/>
          <w:szCs w:val="20"/>
          <w:lang w:val="fr-FR"/>
        </w:rPr>
      </w:pPr>
      <w:r w:rsidRPr="0032190F">
        <w:rPr>
          <w:b/>
          <w:sz w:val="20"/>
          <w:szCs w:val="20"/>
          <w:lang w:val="fr-FR"/>
        </w:rPr>
        <w:t>Roche 22 B 2 (ou 22 B face b ??) . Zone IV . Groupe II</w:t>
      </w:r>
      <w:r w:rsidRPr="0032190F">
        <w:rPr>
          <w:sz w:val="20"/>
          <w:szCs w:val="20"/>
          <w:lang w:val="fr-FR"/>
        </w:rPr>
        <w:tab/>
      </w:r>
    </w:p>
    <w:p w14:paraId="227723EF"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aux six armes</w:t>
      </w:r>
    </w:p>
    <w:p w14:paraId="4FAA4617" w14:textId="77777777" w:rsidR="000152C6" w:rsidRPr="0032190F" w:rsidRDefault="000152C6" w:rsidP="000152C6">
      <w:pPr>
        <w:ind w:right="-136"/>
        <w:jc w:val="both"/>
        <w:rPr>
          <w:sz w:val="20"/>
          <w:szCs w:val="20"/>
          <w:lang w:val="fr-FR"/>
        </w:rPr>
      </w:pPr>
    </w:p>
    <w:p w14:paraId="524FB805" w14:textId="77777777" w:rsidR="000152C6" w:rsidRPr="0032190F" w:rsidRDefault="000152C6" w:rsidP="000152C6">
      <w:pPr>
        <w:ind w:right="-136" w:firstLine="709"/>
        <w:jc w:val="both"/>
        <w:rPr>
          <w:i/>
          <w:sz w:val="20"/>
          <w:szCs w:val="20"/>
          <w:lang w:val="fr-FR"/>
        </w:rPr>
      </w:pPr>
      <w:r w:rsidRPr="0032190F">
        <w:rPr>
          <w:i/>
          <w:sz w:val="20"/>
          <w:szCs w:val="20"/>
          <w:lang w:val="fr-FR"/>
        </w:rPr>
        <w:t>Cette dernière, la face de pendage 60° nord est peu plate et même en léger creux. Le C est inscrit à droite, avec, plus bas, sous une fissure, le numéro ZIV-GII-R22B2.</w:t>
      </w:r>
    </w:p>
    <w:p w14:paraId="57538596"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Elle présente </w:t>
      </w:r>
      <w:r w:rsidRPr="0032190F">
        <w:rPr>
          <w:i/>
          <w:sz w:val="16"/>
          <w:szCs w:val="16"/>
          <w:lang w:val="fr-FR"/>
        </w:rPr>
        <w:t>(ph. 3,4)</w:t>
      </w:r>
      <w:r w:rsidRPr="0032190F">
        <w:rPr>
          <w:i/>
          <w:sz w:val="20"/>
          <w:szCs w:val="20"/>
          <w:lang w:val="fr-FR"/>
        </w:rPr>
        <w:t xml:space="preserve"> trois hallebardes et un outil emmanché de grande taille (manches d’orientation est - ouest et lames dirigée vers le bas). Ces quatre lames sont différentes, deux sont étroites et rectangulaires </w:t>
      </w:r>
      <w:r w:rsidRPr="0032190F">
        <w:rPr>
          <w:sz w:val="16"/>
          <w:szCs w:val="16"/>
          <w:lang w:val="fr-FR"/>
        </w:rPr>
        <w:t>(ph. 1,3,4),</w:t>
      </w:r>
      <w:r w:rsidRPr="0032190F">
        <w:rPr>
          <w:i/>
          <w:sz w:val="20"/>
          <w:szCs w:val="20"/>
          <w:lang w:val="fr-FR"/>
        </w:rPr>
        <w:t xml:space="preserve"> une est ovale </w:t>
      </w:r>
      <w:r w:rsidRPr="0032190F">
        <w:rPr>
          <w:sz w:val="16"/>
          <w:szCs w:val="16"/>
          <w:lang w:val="fr-FR"/>
        </w:rPr>
        <w:t>(ph.2)</w:t>
      </w:r>
      <w:r w:rsidRPr="0032190F">
        <w:rPr>
          <w:i/>
          <w:sz w:val="20"/>
          <w:szCs w:val="20"/>
          <w:lang w:val="fr-FR"/>
        </w:rPr>
        <w:t xml:space="preserve"> et allongée, la dernière est longue et triangulaire à bout aiguë </w:t>
      </w:r>
      <w:r w:rsidRPr="0032190F">
        <w:rPr>
          <w:sz w:val="16"/>
          <w:szCs w:val="16"/>
          <w:lang w:val="fr-FR"/>
        </w:rPr>
        <w:t>(ph.3).</w:t>
      </w:r>
      <w:r w:rsidRPr="0032190F">
        <w:rPr>
          <w:i/>
          <w:sz w:val="20"/>
          <w:szCs w:val="20"/>
          <w:lang w:val="fr-FR"/>
        </w:rPr>
        <w:t xml:space="preserve"> Les manches sont parallèles et toutes les lames sont à l'extrémité ouest du manche.</w:t>
      </w:r>
    </w:p>
    <w:p w14:paraId="3A38A94E"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D’autres gravures sont présentes : un réticulé rectangulaire à deux fois quatre cases </w:t>
      </w:r>
      <w:r w:rsidRPr="0032190F">
        <w:rPr>
          <w:sz w:val="16"/>
          <w:szCs w:val="16"/>
          <w:lang w:val="fr-FR"/>
        </w:rPr>
        <w:t>(ph. 3,9)</w:t>
      </w:r>
      <w:r w:rsidRPr="0032190F">
        <w:rPr>
          <w:i/>
          <w:sz w:val="20"/>
          <w:szCs w:val="20"/>
          <w:lang w:val="fr-FR"/>
        </w:rPr>
        <w:t xml:space="preserve"> et deux poignards. L'un a sa lame triangulaire à bout pointu dirigée vers le haut </w:t>
      </w:r>
      <w:r w:rsidRPr="0032190F">
        <w:rPr>
          <w:sz w:val="16"/>
          <w:szCs w:val="16"/>
          <w:lang w:val="fr-FR"/>
        </w:rPr>
        <w:t xml:space="preserve">(ph.6), </w:t>
      </w:r>
      <w:r w:rsidRPr="0032190F">
        <w:rPr>
          <w:i/>
          <w:sz w:val="20"/>
          <w:szCs w:val="20"/>
          <w:lang w:val="fr-FR"/>
        </w:rPr>
        <w:t xml:space="preserve">l'autre lame est dirigée vers le sol </w:t>
      </w:r>
      <w:r w:rsidRPr="0032190F">
        <w:rPr>
          <w:sz w:val="16"/>
          <w:szCs w:val="16"/>
          <w:lang w:val="fr-FR"/>
        </w:rPr>
        <w:t>(ph. 6bis, 7</w:t>
      </w:r>
      <w:r w:rsidRPr="0032190F">
        <w:rPr>
          <w:i/>
          <w:sz w:val="20"/>
          <w:szCs w:val="20"/>
          <w:lang w:val="fr-FR"/>
        </w:rPr>
        <w:t xml:space="preserve">). Signalons aussi des corniformes dont deux sont opposés par le corps (l’un porte des cornes divergentes à un segment dirigées vers l’est et l’autre a des cornes arrondies, presque fermées, prolongées par un petit segment divergent et dirigées vers l’ouest) et deux autres sont affrontés par leurs cornes courtes à un segment. </w:t>
      </w:r>
    </w:p>
    <w:p w14:paraId="2AC3D8B3" w14:textId="77777777" w:rsidR="000152C6" w:rsidRPr="0032190F" w:rsidRDefault="000152C6" w:rsidP="000152C6">
      <w:pPr>
        <w:ind w:right="-136"/>
        <w:jc w:val="both"/>
        <w:rPr>
          <w:sz w:val="16"/>
          <w:szCs w:val="16"/>
          <w:lang w:val="fr-FR"/>
        </w:rPr>
      </w:pPr>
      <w:r w:rsidRPr="0032190F">
        <w:rPr>
          <w:sz w:val="16"/>
          <w:szCs w:val="16"/>
          <w:lang w:val="fr-FR"/>
        </w:rPr>
        <w:t>Photos 1969 sous le n° 22B gauche : Roche dans site, Roche + gravures (sombre), 14 ph. gravures</w:t>
      </w:r>
    </w:p>
    <w:p w14:paraId="365D09D1" w14:textId="77777777" w:rsidR="000152C6" w:rsidRPr="0032190F" w:rsidRDefault="000152C6" w:rsidP="000152C6">
      <w:pPr>
        <w:ind w:right="-136" w:firstLine="709"/>
        <w:jc w:val="both"/>
        <w:rPr>
          <w:sz w:val="20"/>
          <w:szCs w:val="20"/>
          <w:lang w:val="fr-FR"/>
        </w:rPr>
      </w:pPr>
    </w:p>
    <w:p w14:paraId="2A4E7902" w14:textId="77777777" w:rsidR="000152C6" w:rsidRPr="0032190F" w:rsidRDefault="000152C6" w:rsidP="000152C6">
      <w:pPr>
        <w:ind w:right="-136"/>
        <w:jc w:val="both"/>
        <w:rPr>
          <w:sz w:val="20"/>
          <w:szCs w:val="20"/>
          <w:lang w:val="fr-FR"/>
        </w:rPr>
      </w:pPr>
      <w:r w:rsidRPr="0032190F">
        <w:rPr>
          <w:b/>
          <w:sz w:val="20"/>
          <w:szCs w:val="20"/>
          <w:lang w:val="fr-FR"/>
        </w:rPr>
        <w:t>Roche 22 B 1 (ou 22 B face a ??) . Zone IV . Groupe II</w:t>
      </w:r>
      <w:r w:rsidRPr="0032190F">
        <w:rPr>
          <w:sz w:val="20"/>
          <w:szCs w:val="20"/>
          <w:lang w:val="fr-FR"/>
        </w:rPr>
        <w:tab/>
      </w:r>
      <w:r w:rsidRPr="0032190F">
        <w:rPr>
          <w:sz w:val="20"/>
          <w:szCs w:val="20"/>
          <w:lang w:val="fr-FR"/>
        </w:rPr>
        <w:tab/>
        <w:t>Moulée en 2001</w:t>
      </w:r>
    </w:p>
    <w:p w14:paraId="1F8512A7" w14:textId="77777777" w:rsidR="000152C6" w:rsidRPr="00441288" w:rsidRDefault="000152C6" w:rsidP="000152C6">
      <w:pPr>
        <w:rPr>
          <w:rFonts w:ascii="Times" w:hAnsi="Times"/>
          <w:b/>
          <w:i/>
          <w:sz w:val="20"/>
          <w:szCs w:val="20"/>
        </w:rPr>
      </w:pPr>
      <w:r w:rsidRPr="00441288">
        <w:rPr>
          <w:rFonts w:ascii="Times" w:hAnsi="Times"/>
          <w:b/>
          <w:i/>
          <w:sz w:val="20"/>
          <w:szCs w:val="20"/>
        </w:rPr>
        <w:t>Roche aux poignards orientés différemment</w:t>
      </w:r>
    </w:p>
    <w:p w14:paraId="4F294ABD" w14:textId="77777777" w:rsidR="000152C6" w:rsidRPr="00441288" w:rsidRDefault="000152C6" w:rsidP="000152C6">
      <w:pPr>
        <w:ind w:right="-136"/>
        <w:jc w:val="both"/>
        <w:rPr>
          <w:sz w:val="20"/>
          <w:szCs w:val="20"/>
        </w:rPr>
      </w:pPr>
    </w:p>
    <w:p w14:paraId="7E2505BB" w14:textId="77777777" w:rsidR="000152C6" w:rsidRPr="0032190F" w:rsidRDefault="000152C6" w:rsidP="000152C6">
      <w:pPr>
        <w:numPr>
          <w:ilvl w:val="0"/>
          <w:numId w:val="9"/>
        </w:numPr>
        <w:tabs>
          <w:tab w:val="clear" w:pos="360"/>
        </w:tabs>
        <w:ind w:left="0" w:right="-136" w:firstLine="709"/>
        <w:jc w:val="both"/>
        <w:rPr>
          <w:i/>
          <w:sz w:val="20"/>
          <w:szCs w:val="20"/>
          <w:lang w:val="fr-FR"/>
        </w:rPr>
      </w:pPr>
      <w:r w:rsidRPr="0032190F">
        <w:rPr>
          <w:i/>
          <w:sz w:val="20"/>
          <w:szCs w:val="20"/>
          <w:lang w:val="fr-FR"/>
        </w:rPr>
        <w:t xml:space="preserve">La roche tabulaire porte au moins six poignards d'orientations différentes </w:t>
      </w:r>
      <w:r w:rsidRPr="0032190F">
        <w:rPr>
          <w:sz w:val="16"/>
          <w:szCs w:val="16"/>
          <w:lang w:val="fr-FR"/>
        </w:rPr>
        <w:t>(ph.1,2,4,5,12,18),</w:t>
      </w:r>
      <w:r w:rsidRPr="0032190F">
        <w:rPr>
          <w:i/>
          <w:sz w:val="20"/>
          <w:szCs w:val="20"/>
          <w:lang w:val="fr-FR"/>
        </w:rPr>
        <w:t xml:space="preserve"> dont certains sont abîmés par des éclats, et des corniformes à longs corps et cornes en général arrondies plus ou moins refermées. Le numéro est inscrit au ras du bord est (ZIV-GII-R22B1) et le C est visible à proximité, plus au sud et près d'un trou.</w:t>
      </w:r>
    </w:p>
    <w:p w14:paraId="6D59C54D" w14:textId="77777777" w:rsidR="000152C6" w:rsidRPr="0032190F" w:rsidRDefault="000152C6" w:rsidP="000152C6">
      <w:pPr>
        <w:ind w:right="-136"/>
        <w:jc w:val="both"/>
        <w:rPr>
          <w:i/>
          <w:sz w:val="20"/>
          <w:szCs w:val="20"/>
          <w:lang w:val="fr-FR"/>
        </w:rPr>
      </w:pPr>
      <w:r w:rsidRPr="0032190F">
        <w:rPr>
          <w:i/>
          <w:sz w:val="20"/>
          <w:szCs w:val="20"/>
          <w:lang w:val="fr-FR"/>
        </w:rPr>
        <w:tab/>
        <w:t xml:space="preserve">Sur cette surface facilement accessible et confortable, les gravures historiques sont nombreuses : date 1871 </w:t>
      </w:r>
      <w:r w:rsidRPr="0032190F">
        <w:rPr>
          <w:sz w:val="16"/>
          <w:szCs w:val="16"/>
          <w:lang w:val="fr-FR"/>
        </w:rPr>
        <w:t>(ph. 7a,8),</w:t>
      </w:r>
      <w:r w:rsidRPr="0032190F">
        <w:rPr>
          <w:i/>
          <w:sz w:val="20"/>
          <w:szCs w:val="20"/>
          <w:lang w:val="fr-FR"/>
        </w:rPr>
        <w:t xml:space="preserve">, textes plus ou moins lisibles, personnage schématique, quadrillage </w:t>
      </w:r>
      <w:r w:rsidRPr="0032190F">
        <w:rPr>
          <w:sz w:val="16"/>
          <w:szCs w:val="16"/>
          <w:lang w:val="fr-FR"/>
        </w:rPr>
        <w:t>(ph. 7a,8),</w:t>
      </w:r>
      <w:r w:rsidRPr="0032190F">
        <w:rPr>
          <w:i/>
          <w:sz w:val="20"/>
          <w:szCs w:val="20"/>
          <w:lang w:val="fr-FR"/>
        </w:rPr>
        <w:t xml:space="preserve"> zigzag.</w:t>
      </w:r>
    </w:p>
    <w:p w14:paraId="27F30A3E" w14:textId="77777777" w:rsidR="000152C6" w:rsidRPr="0032190F" w:rsidRDefault="000152C6" w:rsidP="000152C6">
      <w:pPr>
        <w:ind w:right="-136"/>
        <w:jc w:val="both"/>
        <w:rPr>
          <w:sz w:val="16"/>
          <w:szCs w:val="16"/>
          <w:lang w:val="fr-FR"/>
        </w:rPr>
      </w:pPr>
      <w:r w:rsidRPr="0032190F">
        <w:rPr>
          <w:sz w:val="16"/>
          <w:szCs w:val="16"/>
          <w:lang w:val="fr-FR"/>
        </w:rPr>
        <w:t>Photos 1969 sous le n° 22B droite : Roche dans site, Roche + gravures (sombre), C  et n°, 23 ph. gravures</w:t>
      </w:r>
    </w:p>
    <w:p w14:paraId="31DCBC53" w14:textId="77777777" w:rsidR="000152C6" w:rsidRPr="0032190F" w:rsidRDefault="000152C6" w:rsidP="000152C6">
      <w:pPr>
        <w:ind w:right="-136"/>
        <w:jc w:val="both"/>
        <w:rPr>
          <w:sz w:val="20"/>
          <w:szCs w:val="20"/>
          <w:lang w:val="fr-FR"/>
        </w:rPr>
      </w:pPr>
    </w:p>
    <w:p w14:paraId="7C3180C9" w14:textId="77777777" w:rsidR="000152C6" w:rsidRPr="0032190F" w:rsidRDefault="000152C6" w:rsidP="000152C6">
      <w:pPr>
        <w:ind w:right="-136" w:firstLine="709"/>
        <w:jc w:val="both"/>
        <w:rPr>
          <w:sz w:val="20"/>
          <w:szCs w:val="20"/>
          <w:lang w:val="fr-FR"/>
        </w:rPr>
      </w:pPr>
      <w:r w:rsidRPr="0032190F">
        <w:rPr>
          <w:sz w:val="20"/>
          <w:szCs w:val="20"/>
          <w:lang w:val="fr-FR"/>
        </w:rPr>
        <w:t xml:space="preserve">Aller à dix mètres à l’est-sud-est de la roche 22 B 2, en direction d’une face orange (1 m par 1 m) de pendage 40° sud-ouest. </w:t>
      </w:r>
    </w:p>
    <w:p w14:paraId="1226878C" w14:textId="77777777" w:rsidR="000152C6" w:rsidRPr="0032190F" w:rsidRDefault="000152C6" w:rsidP="000152C6">
      <w:pPr>
        <w:ind w:right="-136" w:firstLine="709"/>
        <w:jc w:val="both"/>
        <w:rPr>
          <w:sz w:val="20"/>
          <w:szCs w:val="20"/>
          <w:lang w:val="fr-FR"/>
        </w:rPr>
      </w:pPr>
    </w:p>
    <w:p w14:paraId="6B2AC852" w14:textId="77777777" w:rsidR="000152C6" w:rsidRPr="0032190F" w:rsidRDefault="000152C6" w:rsidP="000152C6">
      <w:pPr>
        <w:ind w:right="-136"/>
        <w:jc w:val="both"/>
        <w:rPr>
          <w:sz w:val="20"/>
          <w:szCs w:val="20"/>
          <w:lang w:val="fr-FR"/>
        </w:rPr>
      </w:pPr>
      <w:r w:rsidRPr="0032190F">
        <w:rPr>
          <w:b/>
          <w:sz w:val="20"/>
          <w:szCs w:val="20"/>
          <w:lang w:val="fr-FR"/>
        </w:rPr>
        <w:t xml:space="preserve">Roche 22 </w:t>
      </w:r>
      <w:r w:rsidRPr="00441288">
        <w:rPr>
          <w:rFonts w:ascii="Symbol" w:hAnsi="Symbol"/>
          <w:b/>
          <w:sz w:val="20"/>
          <w:szCs w:val="20"/>
        </w:rPr>
        <w:t></w:t>
      </w:r>
      <w:r w:rsidRPr="0032190F">
        <w:rPr>
          <w:b/>
          <w:sz w:val="20"/>
          <w:szCs w:val="20"/>
          <w:lang w:val="fr-FR"/>
        </w:rPr>
        <w:t xml:space="preserve"> . Zone IV . Groupe II</w:t>
      </w:r>
      <w:r w:rsidRPr="0032190F">
        <w:rPr>
          <w:sz w:val="20"/>
          <w:szCs w:val="20"/>
          <w:lang w:val="fr-FR"/>
        </w:rPr>
        <w:tab/>
      </w:r>
    </w:p>
    <w:p w14:paraId="6353D00C"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à côté des roches 7</w:t>
      </w:r>
    </w:p>
    <w:p w14:paraId="216149AF" w14:textId="77777777" w:rsidR="000152C6" w:rsidRPr="0032190F" w:rsidRDefault="000152C6" w:rsidP="000152C6">
      <w:pPr>
        <w:ind w:right="-136"/>
        <w:jc w:val="both"/>
        <w:rPr>
          <w:sz w:val="20"/>
          <w:szCs w:val="20"/>
          <w:lang w:val="fr-FR"/>
        </w:rPr>
      </w:pPr>
    </w:p>
    <w:p w14:paraId="2C547293"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Elle présente des signes gravés sous un décrochement. Une plage se trouve au ras du sol et une autre, composée de cupules éparses récentes est placée au-dessus. Cette roche s’est appelée aussi </w:t>
      </w:r>
      <w:r w:rsidRPr="0032190F">
        <w:rPr>
          <w:b/>
          <w:i/>
          <w:sz w:val="20"/>
          <w:szCs w:val="20"/>
          <w:lang w:val="fr-FR"/>
        </w:rPr>
        <w:t>7 E bis</w:t>
      </w:r>
      <w:r w:rsidRPr="0032190F">
        <w:rPr>
          <w:i/>
          <w:sz w:val="20"/>
          <w:szCs w:val="20"/>
          <w:lang w:val="fr-FR"/>
        </w:rPr>
        <w:t>. Remarquer aussi quelques traits, un personnage ithyphallique, avec un chapeau et fumant une cigarette, ainsi que les lettres H et D.</w:t>
      </w:r>
    </w:p>
    <w:p w14:paraId="3EBC4D7D" w14:textId="77777777" w:rsidR="000152C6" w:rsidRPr="0032190F" w:rsidRDefault="000152C6" w:rsidP="000152C6">
      <w:pPr>
        <w:ind w:right="-136"/>
        <w:jc w:val="both"/>
        <w:rPr>
          <w:sz w:val="20"/>
          <w:szCs w:val="20"/>
          <w:lang w:val="fr-FR"/>
        </w:rPr>
      </w:pPr>
    </w:p>
    <w:p w14:paraId="58F59750" w14:textId="77777777" w:rsidR="000152C6" w:rsidRPr="0032190F" w:rsidRDefault="000152C6" w:rsidP="000152C6">
      <w:pPr>
        <w:ind w:right="-136"/>
        <w:jc w:val="both"/>
        <w:rPr>
          <w:sz w:val="20"/>
          <w:szCs w:val="20"/>
          <w:lang w:val="fr-FR"/>
        </w:rPr>
      </w:pPr>
      <w:r w:rsidRPr="0032190F">
        <w:rPr>
          <w:b/>
          <w:sz w:val="20"/>
          <w:szCs w:val="20"/>
          <w:lang w:val="fr-FR"/>
        </w:rPr>
        <w:t>Repère</w:t>
      </w:r>
      <w:r w:rsidRPr="0032190F">
        <w:rPr>
          <w:sz w:val="20"/>
          <w:szCs w:val="20"/>
          <w:lang w:val="fr-FR"/>
        </w:rPr>
        <w:t xml:space="preserve"> : la roche 7 C se trouve à neuf mètres au sud.</w:t>
      </w:r>
    </w:p>
    <w:p w14:paraId="60BACF46" w14:textId="77777777" w:rsidR="000152C6" w:rsidRPr="0032190F" w:rsidRDefault="000152C6" w:rsidP="000152C6">
      <w:pPr>
        <w:ind w:right="-136"/>
        <w:jc w:val="both"/>
        <w:rPr>
          <w:sz w:val="20"/>
          <w:szCs w:val="20"/>
          <w:lang w:val="fr-FR"/>
        </w:rPr>
      </w:pPr>
    </w:p>
    <w:p w14:paraId="79AE89E4" w14:textId="77777777" w:rsidR="000152C6" w:rsidRPr="0032190F" w:rsidRDefault="000152C6" w:rsidP="000152C6">
      <w:pPr>
        <w:ind w:right="-136" w:firstLine="709"/>
        <w:jc w:val="both"/>
        <w:rPr>
          <w:sz w:val="20"/>
          <w:szCs w:val="20"/>
          <w:lang w:val="fr-FR"/>
        </w:rPr>
      </w:pPr>
      <w:r w:rsidRPr="0032190F">
        <w:rPr>
          <w:sz w:val="20"/>
          <w:szCs w:val="20"/>
          <w:lang w:val="fr-FR"/>
        </w:rPr>
        <w:t>Aller à quatre mètres au sud-ouest vers une pélite violette patinée en brun clair, allongée du nord au sud et presque au ras du sol (3,0 m par 1,8 m).</w:t>
      </w:r>
    </w:p>
    <w:p w14:paraId="37ECEB63" w14:textId="77777777" w:rsidR="000152C6" w:rsidRPr="0032190F" w:rsidRDefault="000152C6" w:rsidP="000152C6">
      <w:pPr>
        <w:ind w:right="-136" w:firstLine="709"/>
        <w:jc w:val="both"/>
        <w:rPr>
          <w:sz w:val="20"/>
          <w:szCs w:val="20"/>
          <w:lang w:val="fr-FR"/>
        </w:rPr>
      </w:pPr>
    </w:p>
    <w:p w14:paraId="170EFCAD" w14:textId="77777777" w:rsidR="000152C6" w:rsidRPr="0032190F" w:rsidRDefault="000152C6" w:rsidP="000152C6">
      <w:pPr>
        <w:ind w:right="-136"/>
        <w:jc w:val="both"/>
        <w:rPr>
          <w:sz w:val="20"/>
          <w:szCs w:val="20"/>
          <w:lang w:val="fr-FR"/>
        </w:rPr>
      </w:pPr>
      <w:r w:rsidRPr="0032190F">
        <w:rPr>
          <w:b/>
          <w:sz w:val="20"/>
          <w:szCs w:val="20"/>
          <w:lang w:val="fr-FR"/>
        </w:rPr>
        <w:t xml:space="preserve">Roche 22 </w:t>
      </w:r>
      <w:r w:rsidRPr="00441288">
        <w:rPr>
          <w:rFonts w:ascii="Symbol" w:hAnsi="Symbol"/>
          <w:b/>
          <w:sz w:val="20"/>
          <w:szCs w:val="20"/>
        </w:rPr>
        <w:t></w:t>
      </w:r>
      <w:r w:rsidRPr="0032190F">
        <w:rPr>
          <w:b/>
          <w:sz w:val="20"/>
          <w:szCs w:val="20"/>
          <w:lang w:val="fr-FR"/>
        </w:rPr>
        <w:t xml:space="preserve"> . Zone IV . Groupe II</w:t>
      </w:r>
      <w:r w:rsidRPr="0032190F">
        <w:rPr>
          <w:sz w:val="20"/>
          <w:szCs w:val="20"/>
          <w:lang w:val="fr-FR"/>
        </w:rPr>
        <w:tab/>
      </w:r>
    </w:p>
    <w:p w14:paraId="350025CE"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de la face nord du décrochement</w:t>
      </w:r>
    </w:p>
    <w:p w14:paraId="61B72913" w14:textId="77777777" w:rsidR="000152C6" w:rsidRPr="0032190F" w:rsidRDefault="000152C6" w:rsidP="000152C6">
      <w:pPr>
        <w:ind w:right="-136"/>
        <w:jc w:val="both"/>
        <w:rPr>
          <w:sz w:val="20"/>
          <w:szCs w:val="20"/>
          <w:lang w:val="fr-FR"/>
        </w:rPr>
      </w:pPr>
    </w:p>
    <w:p w14:paraId="4AAFA48E" w14:textId="77777777" w:rsidR="000152C6" w:rsidRPr="0032190F" w:rsidRDefault="000152C6" w:rsidP="000152C6">
      <w:pPr>
        <w:ind w:right="-136" w:firstLine="709"/>
        <w:jc w:val="both"/>
        <w:rPr>
          <w:i/>
          <w:sz w:val="20"/>
          <w:szCs w:val="20"/>
          <w:lang w:val="fr-FR"/>
        </w:rPr>
      </w:pPr>
      <w:r w:rsidRPr="0032190F">
        <w:rPr>
          <w:i/>
          <w:sz w:val="20"/>
          <w:szCs w:val="20"/>
          <w:lang w:val="fr-FR"/>
        </w:rPr>
        <w:t>Examiner sa face supérieure, schistosée et très desquamée à l’est, portant un grand décrochement au nord. Le bas de la face de pendage 45° nord du décrochement (1,0 m d’est en ouest par 0,3 m), bien patinée, présente à l’ouest un corniforme dont les cornes sont esquissées et des dessins géométriques de bergers.</w:t>
      </w:r>
    </w:p>
    <w:p w14:paraId="4F48AF94" w14:textId="77777777" w:rsidR="000152C6" w:rsidRPr="0032190F" w:rsidRDefault="000152C6" w:rsidP="000152C6">
      <w:pPr>
        <w:ind w:right="-136"/>
        <w:jc w:val="both"/>
        <w:rPr>
          <w:i/>
          <w:sz w:val="20"/>
          <w:szCs w:val="20"/>
          <w:lang w:val="fr-FR"/>
        </w:rPr>
      </w:pPr>
      <w:r w:rsidRPr="0032190F">
        <w:rPr>
          <w:i/>
          <w:sz w:val="20"/>
          <w:szCs w:val="20"/>
          <w:lang w:val="fr-FR"/>
        </w:rPr>
        <w:t xml:space="preserve">Cette roche s’est un moment appelée </w:t>
      </w:r>
      <w:r w:rsidRPr="0032190F">
        <w:rPr>
          <w:b/>
          <w:i/>
          <w:sz w:val="20"/>
          <w:szCs w:val="20"/>
          <w:lang w:val="fr-FR"/>
        </w:rPr>
        <w:t>7 E ter</w:t>
      </w:r>
      <w:r w:rsidRPr="0032190F">
        <w:rPr>
          <w:i/>
          <w:sz w:val="20"/>
          <w:szCs w:val="20"/>
          <w:lang w:val="fr-FR"/>
        </w:rPr>
        <w:t>.</w:t>
      </w:r>
    </w:p>
    <w:p w14:paraId="3284B25C" w14:textId="77777777" w:rsidR="000152C6" w:rsidRPr="0032190F" w:rsidRDefault="000152C6" w:rsidP="000152C6">
      <w:pPr>
        <w:ind w:right="-136"/>
        <w:jc w:val="both"/>
        <w:rPr>
          <w:i/>
          <w:sz w:val="20"/>
          <w:szCs w:val="20"/>
          <w:lang w:val="fr-FR"/>
        </w:rPr>
      </w:pPr>
      <w:r w:rsidRPr="0032190F">
        <w:rPr>
          <w:i/>
          <w:sz w:val="20"/>
          <w:szCs w:val="20"/>
          <w:lang w:val="fr-FR"/>
        </w:rPr>
        <w:t>7Ebis et 7Eter étaient inversées en position sur le plan au 1/1000 de 1991. L’erreur était corrigée en 1993.</w:t>
      </w:r>
    </w:p>
    <w:p w14:paraId="27BB34FC" w14:textId="77777777" w:rsidR="000152C6" w:rsidRPr="0032190F" w:rsidRDefault="000152C6" w:rsidP="000152C6">
      <w:pPr>
        <w:ind w:right="-136"/>
        <w:jc w:val="both"/>
        <w:rPr>
          <w:sz w:val="20"/>
          <w:szCs w:val="20"/>
          <w:lang w:val="fr-FR"/>
        </w:rPr>
      </w:pPr>
    </w:p>
    <w:p w14:paraId="53EC7EEA" w14:textId="77777777" w:rsidR="000152C6" w:rsidRPr="0032190F" w:rsidRDefault="000152C6" w:rsidP="000152C6">
      <w:pPr>
        <w:ind w:right="-136"/>
        <w:jc w:val="both"/>
        <w:rPr>
          <w:sz w:val="20"/>
          <w:szCs w:val="20"/>
          <w:lang w:val="fr-FR"/>
        </w:rPr>
      </w:pPr>
      <w:r w:rsidRPr="0032190F">
        <w:rPr>
          <w:sz w:val="20"/>
          <w:szCs w:val="20"/>
          <w:lang w:val="fr-FR"/>
        </w:rPr>
        <w:t xml:space="preserve">Revenir à la roche 22 </w:t>
      </w:r>
      <w:r w:rsidRPr="00441288">
        <w:rPr>
          <w:rFonts w:ascii="Symbol" w:hAnsi="Symbol"/>
          <w:sz w:val="20"/>
          <w:szCs w:val="20"/>
        </w:rPr>
        <w:t></w:t>
      </w:r>
      <w:r w:rsidRPr="0032190F">
        <w:rPr>
          <w:sz w:val="20"/>
          <w:szCs w:val="20"/>
          <w:lang w:val="fr-FR"/>
        </w:rPr>
        <w:t xml:space="preserve"> et marcher quatorze mètres vers l’est pour atteindre un bloc de pélite violette schistosée couverte de patine brun clair dont le dessus est plus ou moins horizontal mais très desquamé.</w:t>
      </w:r>
    </w:p>
    <w:p w14:paraId="32CDA8E8" w14:textId="77777777" w:rsidR="000152C6" w:rsidRPr="0032190F" w:rsidRDefault="000152C6" w:rsidP="000152C6">
      <w:pPr>
        <w:ind w:right="-136" w:firstLine="709"/>
        <w:jc w:val="both"/>
        <w:rPr>
          <w:sz w:val="20"/>
          <w:szCs w:val="20"/>
          <w:lang w:val="fr-FR"/>
        </w:rPr>
      </w:pPr>
    </w:p>
    <w:p w14:paraId="16D59437" w14:textId="77777777" w:rsidR="000152C6" w:rsidRPr="0032190F" w:rsidRDefault="000152C6" w:rsidP="000152C6">
      <w:pPr>
        <w:ind w:right="-136"/>
        <w:jc w:val="both"/>
        <w:rPr>
          <w:sz w:val="20"/>
          <w:szCs w:val="20"/>
          <w:lang w:val="fr-FR"/>
        </w:rPr>
      </w:pPr>
      <w:r w:rsidRPr="0032190F">
        <w:rPr>
          <w:b/>
          <w:sz w:val="20"/>
          <w:szCs w:val="20"/>
          <w:lang w:val="fr-FR"/>
        </w:rPr>
        <w:t xml:space="preserve">Roche 22 </w:t>
      </w:r>
      <w:r w:rsidRPr="00441288">
        <w:rPr>
          <w:rFonts w:ascii="Symbol" w:hAnsi="Symbol"/>
          <w:b/>
          <w:sz w:val="20"/>
          <w:szCs w:val="20"/>
        </w:rPr>
        <w:t></w:t>
      </w:r>
      <w:r w:rsidRPr="0032190F">
        <w:rPr>
          <w:b/>
          <w:sz w:val="20"/>
          <w:szCs w:val="20"/>
          <w:lang w:val="fr-FR"/>
        </w:rPr>
        <w:t xml:space="preserve"> H . Zone IV . Groupe II</w:t>
      </w:r>
      <w:r w:rsidRPr="0032190F">
        <w:rPr>
          <w:sz w:val="20"/>
          <w:szCs w:val="20"/>
          <w:lang w:val="fr-FR"/>
        </w:rPr>
        <w:tab/>
      </w:r>
    </w:p>
    <w:p w14:paraId="1AA3C3D8"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coupée d’est en ouest sur sa face sud </w:t>
      </w:r>
    </w:p>
    <w:p w14:paraId="179D0259" w14:textId="77777777" w:rsidR="000152C6" w:rsidRPr="0032190F" w:rsidRDefault="000152C6" w:rsidP="000152C6">
      <w:pPr>
        <w:ind w:right="-136"/>
        <w:jc w:val="both"/>
        <w:rPr>
          <w:sz w:val="20"/>
          <w:szCs w:val="20"/>
          <w:lang w:val="fr-FR"/>
        </w:rPr>
      </w:pPr>
    </w:p>
    <w:p w14:paraId="7D6FD1BE" w14:textId="465E2464" w:rsidR="000152C6" w:rsidRPr="0032190F"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 xml:space="preserve">Examiner sa face de pendage 70° sud (1,8 m d’est en ouest par 1,0 m de haut), partagée d’est en ouest et de haut en bas par une large et profonde fissure. Un décrochement sinueux de 15 centimètres d’épaisseur lui fait suite puis une nouvelle fissure de largeur variable et partiellement remplie de mousse. Repérer un zigzag sur l’ouest de la surface située entre la fissure du bas et le décrochement. Toujours à l’ouest, deviner des traits, des zigzags, une </w:t>
      </w:r>
      <w:hyperlink r:id="rId14086" w:anchor="Typ_Bego_xHisto_Marelles" w:history="1">
        <w:r w:rsidR="000F030B" w:rsidRPr="0032190F">
          <w:rPr>
            <w:rStyle w:val="Hyperlink"/>
            <w:i/>
            <w:sz w:val="20"/>
            <w:szCs w:val="20"/>
            <w:lang w:val="fr-FR"/>
          </w:rPr>
          <w:t>marelle</w:t>
        </w:r>
      </w:hyperlink>
      <w:r w:rsidR="000F030B" w:rsidRPr="0032190F">
        <w:rPr>
          <w:i/>
          <w:sz w:val="20"/>
          <w:szCs w:val="20"/>
          <w:lang w:val="fr-FR"/>
        </w:rPr>
        <w:t xml:space="preserve"> </w:t>
      </w:r>
      <w:r w:rsidRPr="0032190F">
        <w:rPr>
          <w:rFonts w:ascii="Times" w:hAnsi="Times"/>
          <w:i/>
          <w:sz w:val="20"/>
          <w:szCs w:val="20"/>
          <w:lang w:val="fr-FR"/>
        </w:rPr>
        <w:t>et un texte peu net sous la fissure du haut : Palma Pietro ?? 1901.</w:t>
      </w:r>
    </w:p>
    <w:p w14:paraId="45CE55D1" w14:textId="77777777" w:rsidR="000152C6" w:rsidRPr="0032190F" w:rsidRDefault="000152C6" w:rsidP="000152C6">
      <w:pPr>
        <w:ind w:right="-136" w:firstLine="709"/>
        <w:jc w:val="both"/>
        <w:rPr>
          <w:rFonts w:ascii="Times" w:hAnsi="Times"/>
          <w:sz w:val="20"/>
          <w:szCs w:val="20"/>
          <w:lang w:val="fr-FR"/>
        </w:rPr>
      </w:pPr>
    </w:p>
    <w:p w14:paraId="17BF0D11" w14:textId="77777777" w:rsidR="000152C6" w:rsidRPr="0032190F" w:rsidRDefault="000152C6" w:rsidP="000152C6">
      <w:pPr>
        <w:ind w:right="-136"/>
        <w:jc w:val="both"/>
        <w:rPr>
          <w:sz w:val="20"/>
          <w:szCs w:val="20"/>
          <w:lang w:val="fr-FR"/>
        </w:rPr>
      </w:pPr>
      <w:r w:rsidRPr="0032190F">
        <w:rPr>
          <w:b/>
          <w:sz w:val="20"/>
          <w:szCs w:val="20"/>
          <w:lang w:val="fr-FR"/>
        </w:rPr>
        <w:t>Repères</w:t>
      </w:r>
      <w:r w:rsidRPr="0032190F">
        <w:rPr>
          <w:sz w:val="20"/>
          <w:szCs w:val="20"/>
          <w:lang w:val="fr-FR"/>
        </w:rPr>
        <w:t xml:space="preserve"> : regarder vers l'est où un couloir monte jusqu'à un petit col bordé de rochers de part et d'autre, une véritable "passe". En s'y engageant pendant une trentaine de mètres puis en obliquant sur la gauche (nord) on repérera au nord-est une grande face brune qui est la roche 21. En continuant tout droit on atteindra la roche 21 ter (gravée R21</w:t>
      </w:r>
      <w:r w:rsidRPr="00441288">
        <w:rPr>
          <w:rFonts w:ascii="Symbol" w:hAnsi="Symbol"/>
          <w:sz w:val="20"/>
          <w:szCs w:val="20"/>
        </w:rPr>
        <w:t></w:t>
      </w:r>
      <w:r w:rsidRPr="0032190F">
        <w:rPr>
          <w:sz w:val="20"/>
          <w:szCs w:val="20"/>
          <w:lang w:val="fr-FR"/>
        </w:rPr>
        <w:t xml:space="preserve">). De cette roche, en descendant une soixantaine de mètres vers le sud (presque tout du long on suivra un couloir bordé à l'est par une paroi verticale), ou pourra trouver la roche 5 F. Depuis la même roche 21 ter, en trente mètres vers l’est puis autant vers le sud, on pourra atteindre la roche 23 </w:t>
      </w:r>
      <w:r w:rsidRPr="00441288">
        <w:rPr>
          <w:rFonts w:ascii="Symbol" w:hAnsi="Symbol"/>
          <w:sz w:val="20"/>
          <w:szCs w:val="20"/>
        </w:rPr>
        <w:t></w:t>
      </w:r>
      <w:r w:rsidRPr="0032190F">
        <w:rPr>
          <w:sz w:val="20"/>
          <w:szCs w:val="20"/>
          <w:lang w:val="fr-FR"/>
        </w:rPr>
        <w:t xml:space="preserve"> du groupe I .</w:t>
      </w:r>
    </w:p>
    <w:p w14:paraId="17650C5C" w14:textId="77777777" w:rsidR="000152C6" w:rsidRPr="0032190F" w:rsidRDefault="000152C6" w:rsidP="000152C6">
      <w:pPr>
        <w:ind w:right="-136"/>
        <w:jc w:val="both"/>
        <w:rPr>
          <w:sz w:val="20"/>
          <w:szCs w:val="20"/>
          <w:lang w:val="fr-FR"/>
        </w:rPr>
      </w:pPr>
    </w:p>
    <w:p w14:paraId="1A97EE54" w14:textId="77777777" w:rsidR="000152C6" w:rsidRPr="0032190F" w:rsidRDefault="000152C6" w:rsidP="000152C6">
      <w:pPr>
        <w:ind w:right="-136"/>
        <w:jc w:val="both"/>
        <w:rPr>
          <w:sz w:val="20"/>
          <w:szCs w:val="20"/>
          <w:lang w:val="fr-FR"/>
        </w:rPr>
      </w:pPr>
      <w:r w:rsidRPr="0032190F">
        <w:rPr>
          <w:sz w:val="20"/>
          <w:szCs w:val="20"/>
          <w:lang w:val="fr-FR"/>
        </w:rPr>
        <w:t>Revenir vers la roche 11 C, à l'entrée de la dépression où convergent les groupes II, III et VII (Q 2444) de la zone IV. Regarder vers l'ouest, pour apercevoir à cinq mètres une face orange de pendage est, couverte de figures. Se diriger vers elle mais s'arrêter à mi-chemin devant un petit bloc enterré presque au ras du sol et à peine patiné.</w:t>
      </w:r>
    </w:p>
    <w:p w14:paraId="519EDC3D" w14:textId="77777777" w:rsidR="000152C6" w:rsidRPr="0032190F" w:rsidRDefault="000152C6" w:rsidP="000152C6">
      <w:pPr>
        <w:ind w:right="-136" w:firstLine="709"/>
        <w:jc w:val="both"/>
        <w:rPr>
          <w:sz w:val="20"/>
          <w:szCs w:val="20"/>
          <w:lang w:val="fr-FR"/>
        </w:rPr>
      </w:pPr>
    </w:p>
    <w:p w14:paraId="5673F430" w14:textId="77777777" w:rsidR="000152C6" w:rsidRPr="0032190F" w:rsidRDefault="000152C6" w:rsidP="000152C6">
      <w:pPr>
        <w:ind w:right="-136"/>
        <w:jc w:val="both"/>
        <w:rPr>
          <w:sz w:val="20"/>
          <w:szCs w:val="20"/>
          <w:lang w:val="fr-FR"/>
        </w:rPr>
      </w:pPr>
      <w:r w:rsidRPr="0032190F">
        <w:rPr>
          <w:b/>
          <w:sz w:val="20"/>
          <w:szCs w:val="20"/>
          <w:lang w:val="fr-FR"/>
        </w:rPr>
        <w:t>Roche 11 D . Zone IV . Groupe II</w:t>
      </w:r>
      <w:r w:rsidRPr="0032190F">
        <w:rPr>
          <w:sz w:val="20"/>
          <w:szCs w:val="20"/>
          <w:lang w:val="fr-FR"/>
        </w:rPr>
        <w:tab/>
      </w:r>
    </w:p>
    <w:p w14:paraId="396BC216"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du corniforme à la corne formée d’une strie</w:t>
      </w:r>
    </w:p>
    <w:p w14:paraId="76018800" w14:textId="77777777" w:rsidR="000152C6" w:rsidRPr="0032190F" w:rsidRDefault="000152C6" w:rsidP="000152C6">
      <w:pPr>
        <w:ind w:right="-136"/>
        <w:jc w:val="both"/>
        <w:rPr>
          <w:sz w:val="20"/>
          <w:szCs w:val="20"/>
          <w:lang w:val="fr-FR"/>
        </w:rPr>
      </w:pPr>
    </w:p>
    <w:p w14:paraId="33CB692D"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Sur la face supérieure, étirée du nord-est au sud-ouest sur un mètre, et de pendage 10° nord, se trouvent : le numéro ZIV-GII-R11D près de la pointe est, le C près du bord sud et un corniforme à corps triangulaire avec une corne rectiligne et divergente dans le prolongement du corps. L'autre corne est peut-être matérialisée par une </w:t>
      </w:r>
      <w:r w:rsidRPr="0032190F">
        <w:rPr>
          <w:b/>
          <w:i/>
          <w:sz w:val="20"/>
          <w:szCs w:val="20"/>
          <w:lang w:val="fr-FR"/>
        </w:rPr>
        <w:t>strie</w:t>
      </w:r>
      <w:r w:rsidRPr="0032190F">
        <w:rPr>
          <w:i/>
          <w:sz w:val="20"/>
          <w:szCs w:val="20"/>
          <w:lang w:val="fr-FR"/>
        </w:rPr>
        <w:t xml:space="preserve">, non rectiligne (mais la surface est irrégulière) qui s'étire de part et d'autre du corps </w:t>
      </w:r>
      <w:r w:rsidRPr="0032190F">
        <w:rPr>
          <w:sz w:val="16"/>
          <w:szCs w:val="16"/>
          <w:lang w:val="fr-FR"/>
        </w:rPr>
        <w:t>(ph. 1).</w:t>
      </w:r>
      <w:r w:rsidRPr="0032190F">
        <w:rPr>
          <w:i/>
          <w:sz w:val="20"/>
          <w:szCs w:val="20"/>
          <w:lang w:val="fr-FR"/>
        </w:rPr>
        <w:t xml:space="preserve"> Cependant cette strie pourrait ne pas être ancienne. Une flèche dirigée vers l’ouest est inscrite près du numéro. Elle porte le chiffre 3 à sa base et l’indication 12A à sa pointe.</w:t>
      </w:r>
    </w:p>
    <w:p w14:paraId="1D8EC2E2" w14:textId="77777777" w:rsidR="000152C6" w:rsidRPr="0032190F" w:rsidRDefault="000152C6" w:rsidP="000152C6">
      <w:pPr>
        <w:ind w:right="-136"/>
        <w:jc w:val="both"/>
        <w:rPr>
          <w:sz w:val="16"/>
          <w:szCs w:val="16"/>
          <w:lang w:val="fr-FR"/>
        </w:rPr>
      </w:pPr>
      <w:r w:rsidRPr="0032190F">
        <w:rPr>
          <w:sz w:val="16"/>
          <w:szCs w:val="16"/>
          <w:lang w:val="fr-FR"/>
        </w:rPr>
        <w:t>Photos 1969 : Roche dans site, Roche + gravures (sombre), ph. cornu de 1972</w:t>
      </w:r>
    </w:p>
    <w:p w14:paraId="08D72249" w14:textId="77777777" w:rsidR="000152C6" w:rsidRPr="0032190F" w:rsidRDefault="000152C6" w:rsidP="000152C6">
      <w:pPr>
        <w:ind w:right="-136"/>
        <w:jc w:val="both"/>
        <w:rPr>
          <w:rFonts w:ascii="Times" w:hAnsi="Times"/>
          <w:sz w:val="20"/>
          <w:szCs w:val="20"/>
          <w:lang w:val="fr-FR"/>
        </w:rPr>
      </w:pPr>
    </w:p>
    <w:p w14:paraId="404AF741" w14:textId="77777777" w:rsidR="000152C6" w:rsidRPr="0032190F" w:rsidRDefault="000152C6" w:rsidP="00647EA0">
      <w:pPr>
        <w:pStyle w:val="Heading5"/>
      </w:pPr>
      <w:bookmarkStart w:id="5579" w:name="Desc_ZIVGIIR12A"/>
      <w:r w:rsidRPr="0032190F">
        <w:t>ZIVGIIR12A</w:t>
      </w:r>
    </w:p>
    <w:bookmarkEnd w:id="5579"/>
    <w:p w14:paraId="16FC3CF3" w14:textId="77777777" w:rsidR="000152C6" w:rsidRPr="0032190F" w:rsidRDefault="000152C6" w:rsidP="000152C6">
      <w:pPr>
        <w:jc w:val="right"/>
        <w:rPr>
          <w:rFonts w:ascii="Times" w:hAnsi="Times"/>
          <w:b/>
          <w:i/>
          <w:sz w:val="20"/>
          <w:szCs w:val="20"/>
          <w:lang w:val="fr-FR"/>
        </w:rPr>
      </w:pPr>
      <w:r w:rsidRPr="0032190F">
        <w:rPr>
          <w:rFonts w:ascii="Times" w:hAnsi="Times"/>
          <w:b/>
          <w:i/>
          <w:sz w:val="20"/>
          <w:szCs w:val="20"/>
          <w:lang w:val="fr-FR"/>
        </w:rPr>
        <w:t xml:space="preserve">Roche des corniformes affrontés et des poignards parallèles </w:t>
      </w:r>
    </w:p>
    <w:p w14:paraId="65BB02ED" w14:textId="77777777" w:rsidR="000152C6" w:rsidRPr="0032190F" w:rsidRDefault="000152C6" w:rsidP="000152C6">
      <w:pPr>
        <w:jc w:val="both"/>
        <w:rPr>
          <w:lang w:val="fr-FR"/>
        </w:rPr>
      </w:pPr>
    </w:p>
    <w:p w14:paraId="526C3755" w14:textId="1EB1EC9E" w:rsidR="000152C6" w:rsidRDefault="000152C6" w:rsidP="000152C6">
      <w:pPr>
        <w:jc w:val="both"/>
        <w:rPr>
          <w:lang w:val="fr-FR"/>
        </w:rPr>
      </w:pPr>
      <w:r w:rsidRPr="0032190F">
        <w:rPr>
          <w:lang w:val="fr-FR"/>
        </w:rPr>
        <w:t xml:space="preserve">Cette petite surface (105 x </w:t>
      </w:r>
      <w:smartTag w:uri="urn:schemas-microsoft-com:office:smarttags" w:element="metricconverter">
        <w:smartTagPr>
          <w:attr w:name="ProductID" w:val="85 cm"/>
        </w:smartTagPr>
        <w:r w:rsidRPr="0032190F">
          <w:rPr>
            <w:lang w:val="fr-FR"/>
          </w:rPr>
          <w:t>85 cm</w:t>
        </w:r>
      </w:smartTag>
      <w:r w:rsidRPr="0032190F">
        <w:rPr>
          <w:lang w:val="fr-FR"/>
        </w:rPr>
        <w:t xml:space="preserve"> environ), très gravée, est située dans une des principales </w:t>
      </w:r>
      <w:hyperlink r:id="rId14087" w:anchor="Ana_Spatial_Zones_Concentration" w:history="1">
        <w:r w:rsidRPr="0032190F">
          <w:rPr>
            <w:rStyle w:val="Hyperlink"/>
            <w:lang w:val="fr-FR"/>
          </w:rPr>
          <w:t>zones de concentration</w:t>
        </w:r>
      </w:hyperlink>
      <w:r w:rsidRPr="0032190F">
        <w:rPr>
          <w:lang w:val="fr-FR"/>
        </w:rPr>
        <w:t xml:space="preserve"> des roches gravées. Proche, la roche 12B partage les mêmes caractéristiques (nombreuses gravures sur une petite surface). Par ailleurs on remarque la superposition impliquant un poignard et un corniforme (lire desc FV). Ce dernier semble participer à un affrontement avec un second co</w:t>
      </w:r>
      <w:r w:rsidR="009C0A88">
        <w:rPr>
          <w:lang w:val="fr-FR"/>
        </w:rPr>
        <w:t>rnu (SS BIB)</w:t>
      </w:r>
    </w:p>
    <w:p w14:paraId="1C938DAD" w14:textId="77777777" w:rsidR="009C0A88" w:rsidRPr="009C0A88" w:rsidRDefault="009C0A88" w:rsidP="009C0A88">
      <w:pPr>
        <w:autoSpaceDE w:val="0"/>
        <w:autoSpaceDN w:val="0"/>
        <w:adjustRightInd w:val="0"/>
        <w:rPr>
          <w:lang w:val="fr-FR"/>
        </w:rPr>
      </w:pPr>
      <w:r>
        <w:rPr>
          <w:sz w:val="22"/>
          <w:szCs w:val="22"/>
          <w:lang w:val="fr-FR" w:eastAsia="en-GB"/>
        </w:rPr>
        <w:t>C</w:t>
      </w:r>
      <w:r w:rsidRPr="009C0A88">
        <w:rPr>
          <w:sz w:val="22"/>
          <w:szCs w:val="22"/>
          <w:lang w:val="fr-FR" w:eastAsia="en-GB"/>
        </w:rPr>
        <w:t>ompositions piquetées complétée par</w:t>
      </w:r>
      <w:r>
        <w:rPr>
          <w:sz w:val="22"/>
          <w:szCs w:val="22"/>
          <w:lang w:val="fr-FR" w:eastAsia="en-GB"/>
        </w:rPr>
        <w:t xml:space="preserve"> </w:t>
      </w:r>
      <w:r w:rsidRPr="009C0A88">
        <w:rPr>
          <w:sz w:val="22"/>
          <w:szCs w:val="22"/>
          <w:lang w:val="fr-FR" w:eastAsia="en-GB"/>
        </w:rPr>
        <w:t>l'ajout de figures linéaires incisées recouvrant la presque totalité de la surface gravée</w:t>
      </w:r>
      <w:r>
        <w:rPr>
          <w:sz w:val="22"/>
          <w:szCs w:val="22"/>
          <w:lang w:val="fr-FR" w:eastAsia="en-GB"/>
        </w:rPr>
        <w:t xml:space="preserve"> (BIB 1616)</w:t>
      </w:r>
    </w:p>
    <w:p w14:paraId="63AED87F" w14:textId="77777777" w:rsidR="000152C6" w:rsidRPr="0032190F" w:rsidRDefault="000152C6" w:rsidP="000152C6">
      <w:pPr>
        <w:jc w:val="both"/>
        <w:rPr>
          <w:lang w:val="fr-FR"/>
        </w:rPr>
      </w:pPr>
    </w:p>
    <w:p w14:paraId="45B4783F" w14:textId="5178F059" w:rsidR="000152C6" w:rsidRPr="0032190F" w:rsidRDefault="000152C6" w:rsidP="000152C6">
      <w:pPr>
        <w:jc w:val="both"/>
        <w:rPr>
          <w:lang w:val="fr-FR"/>
        </w:rPr>
      </w:pPr>
      <w:r w:rsidRPr="0032190F">
        <w:rPr>
          <w:lang w:val="fr-FR"/>
        </w:rPr>
        <w:t xml:space="preserve">Voir </w:t>
      </w:r>
      <w:hyperlink r:id="rId14088" w:anchor="Desc_ZIVGIIR12B" w:history="1">
        <w:r w:rsidRPr="0032190F">
          <w:rPr>
            <w:rStyle w:val="Hyperlink"/>
            <w:lang w:val="fr-FR"/>
          </w:rPr>
          <w:t>ZIVGIIR12B</w:t>
        </w:r>
      </w:hyperlink>
      <w:r w:rsidRPr="0032190F">
        <w:rPr>
          <w:lang w:val="fr-FR"/>
        </w:rPr>
        <w:t xml:space="preserve">, </w:t>
      </w:r>
      <w:hyperlink r:id="rId14089" w:anchor="Desc_ZIVGIIIR17F" w:history="1">
        <w:r w:rsidRPr="0032190F">
          <w:rPr>
            <w:rStyle w:val="Hyperlink"/>
            <w:lang w:val="fr-FR"/>
          </w:rPr>
          <w:t>ZIVGIIIR17F</w:t>
        </w:r>
      </w:hyperlink>
    </w:p>
    <w:p w14:paraId="3775E93F" w14:textId="77777777" w:rsidR="000152C6" w:rsidRPr="0032190F" w:rsidRDefault="000152C6" w:rsidP="000152C6">
      <w:pPr>
        <w:ind w:right="-136"/>
        <w:jc w:val="both"/>
        <w:rPr>
          <w:rFonts w:ascii="Times" w:hAnsi="Times"/>
          <w:sz w:val="20"/>
          <w:szCs w:val="20"/>
          <w:lang w:val="fr-FR"/>
        </w:rPr>
      </w:pPr>
    </w:p>
    <w:p w14:paraId="4181DFFE" w14:textId="77777777" w:rsidR="000152C6" w:rsidRPr="0032190F" w:rsidRDefault="000152C6" w:rsidP="000152C6">
      <w:pPr>
        <w:ind w:right="-136" w:firstLine="709"/>
        <w:jc w:val="both"/>
        <w:rPr>
          <w:i/>
          <w:sz w:val="20"/>
          <w:szCs w:val="20"/>
          <w:lang w:val="fr-FR"/>
        </w:rPr>
      </w:pPr>
      <w:r w:rsidRPr="0032190F">
        <w:rPr>
          <w:i/>
          <w:sz w:val="20"/>
          <w:szCs w:val="20"/>
          <w:lang w:val="fr-FR"/>
        </w:rPr>
        <w:t>C'est la face orange citée précédemment. Les principales gravures sont :</w:t>
      </w:r>
    </w:p>
    <w:p w14:paraId="2E7ADF67" w14:textId="77777777" w:rsidR="000152C6" w:rsidRPr="0032190F" w:rsidRDefault="000152C6" w:rsidP="000152C6">
      <w:pPr>
        <w:ind w:right="-136"/>
        <w:jc w:val="both"/>
        <w:rPr>
          <w:i/>
          <w:sz w:val="20"/>
          <w:szCs w:val="20"/>
          <w:lang w:val="fr-FR"/>
        </w:rPr>
      </w:pPr>
      <w:r w:rsidRPr="0032190F">
        <w:rPr>
          <w:i/>
          <w:sz w:val="20"/>
          <w:szCs w:val="20"/>
          <w:lang w:val="fr-FR"/>
        </w:rPr>
        <w:t>- Deux poignards. L’un est grand avec une lame ovale à bout tronqué, dirigé vers le haut de la roche, une garde réservée et un manche globuleux. L'autre, plus petit, possède une lame triangulaire, à bout arrondi, dirigée elle aussi vers le haut de la roche et une base élargie vers la droite. Son manche rectangulaire est de petite taille.</w:t>
      </w:r>
    </w:p>
    <w:p w14:paraId="3AD93AE0" w14:textId="77777777" w:rsidR="000152C6" w:rsidRPr="0032190F" w:rsidRDefault="000152C6" w:rsidP="000152C6">
      <w:pPr>
        <w:ind w:right="-136"/>
        <w:jc w:val="both"/>
        <w:rPr>
          <w:i/>
          <w:sz w:val="20"/>
          <w:szCs w:val="20"/>
          <w:lang w:val="fr-FR"/>
        </w:rPr>
      </w:pPr>
      <w:r w:rsidRPr="0032190F">
        <w:rPr>
          <w:i/>
          <w:sz w:val="20"/>
          <w:szCs w:val="20"/>
          <w:lang w:val="fr-FR"/>
        </w:rPr>
        <w:t xml:space="preserve">- Deux corniformes affrontés par leurs cornes sinueuses sont adjacents au grand poignard. Deux des cornes se fondent dans le poignard </w:t>
      </w:r>
      <w:r w:rsidRPr="0032190F">
        <w:rPr>
          <w:i/>
          <w:sz w:val="16"/>
          <w:szCs w:val="16"/>
          <w:lang w:val="fr-FR"/>
        </w:rPr>
        <w:t>(ph. 7,8,9,10).</w:t>
      </w:r>
    </w:p>
    <w:p w14:paraId="3AB46FA7" w14:textId="77777777" w:rsidR="000152C6" w:rsidRPr="0032190F" w:rsidRDefault="000152C6" w:rsidP="000152C6">
      <w:pPr>
        <w:ind w:right="-136"/>
        <w:jc w:val="both"/>
        <w:rPr>
          <w:i/>
          <w:sz w:val="20"/>
          <w:szCs w:val="20"/>
          <w:lang w:val="fr-FR"/>
        </w:rPr>
      </w:pPr>
      <w:r w:rsidRPr="0032190F">
        <w:rPr>
          <w:i/>
          <w:sz w:val="20"/>
          <w:szCs w:val="20"/>
          <w:lang w:val="fr-FR"/>
        </w:rPr>
        <w:t xml:space="preserve">- Plusieurs corniformes sont emboîtés </w:t>
      </w:r>
      <w:r w:rsidRPr="0032190F">
        <w:rPr>
          <w:sz w:val="16"/>
          <w:szCs w:val="16"/>
          <w:lang w:val="fr-FR"/>
        </w:rPr>
        <w:t>(ph. 13,14,14a,15,16a ter)</w:t>
      </w:r>
      <w:r w:rsidRPr="0032190F">
        <w:rPr>
          <w:i/>
          <w:sz w:val="20"/>
          <w:szCs w:val="20"/>
          <w:lang w:val="fr-FR"/>
        </w:rPr>
        <w:t xml:space="preserve"> dont deux, opposés par le corps, sont piquetés très finement </w:t>
      </w:r>
      <w:r w:rsidRPr="0032190F">
        <w:rPr>
          <w:sz w:val="16"/>
          <w:szCs w:val="16"/>
          <w:lang w:val="fr-FR"/>
        </w:rPr>
        <w:t>(ph. 17,18).</w:t>
      </w:r>
    </w:p>
    <w:p w14:paraId="372C3010" w14:textId="77777777" w:rsidR="000152C6" w:rsidRPr="0032190F" w:rsidRDefault="000152C6" w:rsidP="000152C6">
      <w:pPr>
        <w:ind w:right="-136"/>
        <w:jc w:val="both"/>
        <w:rPr>
          <w:i/>
          <w:sz w:val="20"/>
          <w:szCs w:val="20"/>
          <w:lang w:val="fr-FR"/>
        </w:rPr>
      </w:pPr>
      <w:r w:rsidRPr="0032190F">
        <w:rPr>
          <w:i/>
          <w:sz w:val="20"/>
          <w:szCs w:val="20"/>
          <w:lang w:val="fr-FR"/>
        </w:rPr>
        <w:t>- D'autres corniformes et des plages dont certaines ne sont pas patinées (récentes ?)</w:t>
      </w:r>
    </w:p>
    <w:p w14:paraId="353C99D9" w14:textId="77777777" w:rsidR="000152C6" w:rsidRPr="0032190F" w:rsidRDefault="000152C6" w:rsidP="000152C6">
      <w:pPr>
        <w:ind w:right="-136"/>
        <w:jc w:val="both"/>
        <w:rPr>
          <w:i/>
          <w:sz w:val="20"/>
          <w:szCs w:val="20"/>
          <w:lang w:val="fr-FR"/>
        </w:rPr>
      </w:pPr>
      <w:r w:rsidRPr="0032190F">
        <w:rPr>
          <w:i/>
          <w:sz w:val="20"/>
          <w:szCs w:val="20"/>
          <w:lang w:val="fr-FR"/>
        </w:rPr>
        <w:t xml:space="preserve">- Des dessins de bergers </w:t>
      </w:r>
      <w:r w:rsidRPr="0032190F">
        <w:rPr>
          <w:sz w:val="16"/>
          <w:szCs w:val="16"/>
          <w:lang w:val="fr-FR"/>
        </w:rPr>
        <w:t>(ph. 5,12,12bis,12ter,18)</w:t>
      </w:r>
      <w:r w:rsidRPr="0032190F">
        <w:rPr>
          <w:i/>
          <w:sz w:val="20"/>
          <w:szCs w:val="20"/>
          <w:lang w:val="fr-FR"/>
        </w:rPr>
        <w:t xml:space="preserve"> dont un bateau à voiles triangulaires </w:t>
      </w:r>
      <w:r w:rsidRPr="0032190F">
        <w:rPr>
          <w:sz w:val="16"/>
          <w:szCs w:val="16"/>
          <w:lang w:val="fr-FR"/>
        </w:rPr>
        <w:t>(ph. 5).</w:t>
      </w:r>
    </w:p>
    <w:p w14:paraId="70E6F0F9"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Le C est inscrit dans le coin sud-ouest de la face et le numéro, ZIV-GII-R12A </w:t>
      </w:r>
      <w:r w:rsidRPr="0032190F">
        <w:rPr>
          <w:sz w:val="16"/>
          <w:szCs w:val="16"/>
          <w:lang w:val="fr-FR"/>
        </w:rPr>
        <w:t>(ph. 13)</w:t>
      </w:r>
      <w:r w:rsidRPr="0032190F">
        <w:rPr>
          <w:i/>
          <w:sz w:val="20"/>
          <w:szCs w:val="20"/>
          <w:lang w:val="fr-FR"/>
        </w:rPr>
        <w:t xml:space="preserve"> est gravé sur le bord nord-ouest.</w:t>
      </w:r>
    </w:p>
    <w:p w14:paraId="66B763CF" w14:textId="77777777" w:rsidR="000152C6" w:rsidRPr="0032190F" w:rsidRDefault="000152C6" w:rsidP="000152C6">
      <w:pPr>
        <w:ind w:right="-136"/>
        <w:jc w:val="both"/>
        <w:rPr>
          <w:sz w:val="16"/>
          <w:szCs w:val="16"/>
          <w:lang w:val="fr-FR"/>
        </w:rPr>
      </w:pPr>
      <w:r w:rsidRPr="0032190F">
        <w:rPr>
          <w:sz w:val="16"/>
          <w:szCs w:val="16"/>
          <w:lang w:val="fr-FR"/>
        </w:rPr>
        <w:t>Photos 1969 à 1972 : Roche dans site, Roche + gravures (sombre), 30 ph. gravures</w:t>
      </w:r>
    </w:p>
    <w:p w14:paraId="247CF702" w14:textId="77777777" w:rsidR="000152C6" w:rsidRPr="0032190F" w:rsidRDefault="000152C6" w:rsidP="000152C6">
      <w:pPr>
        <w:ind w:right="-136"/>
        <w:jc w:val="both"/>
        <w:rPr>
          <w:sz w:val="20"/>
          <w:szCs w:val="20"/>
          <w:lang w:val="fr-FR"/>
        </w:rPr>
      </w:pPr>
    </w:p>
    <w:p w14:paraId="691CD666" w14:textId="77777777" w:rsidR="000152C6" w:rsidRPr="0032190F" w:rsidRDefault="000152C6" w:rsidP="000152C6">
      <w:pPr>
        <w:ind w:right="-136" w:firstLine="709"/>
        <w:jc w:val="both"/>
        <w:rPr>
          <w:sz w:val="20"/>
          <w:szCs w:val="20"/>
          <w:lang w:val="fr-FR"/>
        </w:rPr>
      </w:pPr>
      <w:r w:rsidRPr="0032190F">
        <w:rPr>
          <w:sz w:val="20"/>
          <w:szCs w:val="20"/>
          <w:lang w:val="fr-FR"/>
        </w:rPr>
        <w:t>Aller à quatre mètres au nord-nord-ouest de la roche 12 A pour trouver une roche de pélite verte, patinée en orange très clair, couverte de gravures piquetées</w:t>
      </w:r>
    </w:p>
    <w:p w14:paraId="1259FC9F" w14:textId="77777777" w:rsidR="000152C6" w:rsidRPr="0032190F" w:rsidRDefault="000152C6" w:rsidP="000152C6">
      <w:pPr>
        <w:ind w:right="-136" w:firstLine="709"/>
        <w:jc w:val="both"/>
        <w:rPr>
          <w:sz w:val="20"/>
          <w:szCs w:val="20"/>
          <w:lang w:val="fr-FR"/>
        </w:rPr>
      </w:pPr>
    </w:p>
    <w:p w14:paraId="213D1304" w14:textId="77777777" w:rsidR="000152C6" w:rsidRPr="0032190F" w:rsidRDefault="000152C6" w:rsidP="00647EA0">
      <w:pPr>
        <w:pStyle w:val="Heading5"/>
      </w:pPr>
      <w:bookmarkStart w:id="5580" w:name="Desc_ZIVGIIR12B"/>
      <w:r w:rsidRPr="0032190F">
        <w:t>ZIVGIIR12B</w:t>
      </w:r>
    </w:p>
    <w:bookmarkEnd w:id="5580"/>
    <w:p w14:paraId="3F0F3D38" w14:textId="77777777" w:rsidR="000152C6" w:rsidRPr="0032190F" w:rsidRDefault="000152C6" w:rsidP="000152C6">
      <w:pPr>
        <w:jc w:val="right"/>
        <w:rPr>
          <w:rFonts w:ascii="Times" w:hAnsi="Times"/>
          <w:b/>
          <w:i/>
          <w:sz w:val="20"/>
          <w:szCs w:val="20"/>
          <w:lang w:val="fr-FR"/>
        </w:rPr>
      </w:pPr>
      <w:r w:rsidRPr="0032190F">
        <w:rPr>
          <w:rFonts w:ascii="Times" w:hAnsi="Times"/>
          <w:b/>
          <w:i/>
          <w:sz w:val="20"/>
          <w:szCs w:val="20"/>
          <w:lang w:val="fr-FR"/>
        </w:rPr>
        <w:t xml:space="preserve">Roche des corniformes emboîtés </w:t>
      </w:r>
    </w:p>
    <w:p w14:paraId="46AC7319" w14:textId="77777777" w:rsidR="000152C6" w:rsidRPr="0032190F" w:rsidRDefault="000152C6" w:rsidP="000152C6">
      <w:pPr>
        <w:rPr>
          <w:lang w:val="fr-FR"/>
        </w:rPr>
      </w:pPr>
    </w:p>
    <w:p w14:paraId="60C8532E" w14:textId="412A3EE3" w:rsidR="000152C6" w:rsidRPr="0032190F" w:rsidRDefault="000152C6" w:rsidP="000152C6">
      <w:pPr>
        <w:rPr>
          <w:lang w:val="fr-FR"/>
        </w:rPr>
      </w:pPr>
      <w:r w:rsidRPr="0032190F">
        <w:rPr>
          <w:lang w:val="fr-FR"/>
        </w:rPr>
        <w:t xml:space="preserve">Avec la roche </w:t>
      </w:r>
      <w:hyperlink r:id="rId14090" w:anchor="Desc_ZIVGIIR12A" w:history="1">
        <w:r w:rsidRPr="0032190F">
          <w:rPr>
            <w:rStyle w:val="Hyperlink"/>
            <w:lang w:val="fr-FR"/>
          </w:rPr>
          <w:t>ZIVGIIR12A</w:t>
        </w:r>
      </w:hyperlink>
      <w:r w:rsidRPr="0032190F">
        <w:rPr>
          <w:lang w:val="fr-FR"/>
        </w:rPr>
        <w:t xml:space="preserve">, cette petite surface qui se situe dans une des principales </w:t>
      </w:r>
      <w:hyperlink r:id="rId14091" w:anchor="Ana_Spatial_Zones_Concentration" w:history="1">
        <w:r w:rsidRPr="0032190F">
          <w:rPr>
            <w:rStyle w:val="Hyperlink"/>
            <w:lang w:val="fr-FR"/>
          </w:rPr>
          <w:t>zones de concentration</w:t>
        </w:r>
      </w:hyperlink>
      <w:r w:rsidRPr="0032190F">
        <w:rPr>
          <w:lang w:val="fr-FR"/>
        </w:rPr>
        <w:t xml:space="preserve"> de roches gravées est aussi très gravée. En nombre de Poignards c’est le 3</w:t>
      </w:r>
      <w:r w:rsidRPr="0032190F">
        <w:rPr>
          <w:vertAlign w:val="superscript"/>
          <w:lang w:val="fr-FR"/>
        </w:rPr>
        <w:t>e</w:t>
      </w:r>
      <w:r w:rsidRPr="0032190F">
        <w:rPr>
          <w:lang w:val="fr-FR"/>
        </w:rPr>
        <w:t xml:space="preserve"> ex-æquo plus importante concentration du site avec 14 figurations (SS BIB)</w:t>
      </w:r>
    </w:p>
    <w:p w14:paraId="002C0865" w14:textId="77777777" w:rsidR="000152C6" w:rsidRPr="0032190F" w:rsidRDefault="000152C6" w:rsidP="000152C6">
      <w:pPr>
        <w:rPr>
          <w:lang w:val="fr-FR"/>
        </w:rPr>
      </w:pPr>
    </w:p>
    <w:p w14:paraId="344AC7C2" w14:textId="434601F8" w:rsidR="000152C6" w:rsidRPr="0032190F" w:rsidRDefault="000152C6" w:rsidP="000152C6">
      <w:pPr>
        <w:rPr>
          <w:lang w:val="fr-FR"/>
        </w:rPr>
      </w:pPr>
      <w:r w:rsidRPr="0032190F">
        <w:rPr>
          <w:lang w:val="fr-FR"/>
        </w:rPr>
        <w:t xml:space="preserve">La hallebarde 6 porte une plage à l’opposé de la lame (cf </w:t>
      </w:r>
      <w:hyperlink r:id="rId14092" w:anchor="Desc_ZIIGIIIR8" w:history="1">
        <w:r w:rsidRPr="0032190F">
          <w:rPr>
            <w:rStyle w:val="Hyperlink"/>
            <w:lang w:val="fr-FR"/>
          </w:rPr>
          <w:t>ZIIGIIIR8</w:t>
        </w:r>
      </w:hyperlink>
      <w:r w:rsidRPr="0032190F">
        <w:rPr>
          <w:lang w:val="fr-FR"/>
        </w:rPr>
        <w:t>) (SS BIB)</w:t>
      </w:r>
    </w:p>
    <w:p w14:paraId="33DE38BE" w14:textId="77777777" w:rsidR="000152C6" w:rsidRPr="0032190F" w:rsidRDefault="000152C6" w:rsidP="000152C6">
      <w:pPr>
        <w:ind w:right="-136" w:firstLine="709"/>
        <w:jc w:val="both"/>
        <w:rPr>
          <w:sz w:val="20"/>
          <w:szCs w:val="20"/>
          <w:lang w:val="fr-FR"/>
        </w:rPr>
      </w:pPr>
    </w:p>
    <w:p w14:paraId="6F339C06" w14:textId="77777777" w:rsidR="000152C6" w:rsidRPr="0032190F" w:rsidRDefault="000152C6" w:rsidP="000152C6">
      <w:pPr>
        <w:ind w:right="-136" w:firstLine="709"/>
        <w:jc w:val="both"/>
        <w:rPr>
          <w:sz w:val="20"/>
          <w:szCs w:val="20"/>
          <w:lang w:val="fr-FR"/>
        </w:rPr>
      </w:pPr>
    </w:p>
    <w:p w14:paraId="29F58B91" w14:textId="77777777" w:rsidR="000152C6" w:rsidRPr="0032190F" w:rsidRDefault="000152C6" w:rsidP="000152C6">
      <w:pPr>
        <w:ind w:right="-136"/>
        <w:jc w:val="both"/>
        <w:rPr>
          <w:sz w:val="20"/>
          <w:szCs w:val="20"/>
          <w:lang w:val="fr-FR"/>
        </w:rPr>
      </w:pPr>
      <w:r w:rsidRPr="0032190F">
        <w:rPr>
          <w:sz w:val="20"/>
          <w:szCs w:val="20"/>
          <w:lang w:val="fr-FR"/>
        </w:rPr>
        <w:tab/>
      </w:r>
    </w:p>
    <w:p w14:paraId="4BF7F70B" w14:textId="77777777" w:rsidR="000152C6" w:rsidRPr="0032190F" w:rsidRDefault="000152C6" w:rsidP="000152C6">
      <w:pPr>
        <w:ind w:right="-136"/>
        <w:jc w:val="both"/>
        <w:rPr>
          <w:sz w:val="20"/>
          <w:szCs w:val="20"/>
          <w:lang w:val="fr-FR"/>
        </w:rPr>
      </w:pPr>
    </w:p>
    <w:p w14:paraId="02CD31C6" w14:textId="77777777" w:rsidR="000152C6" w:rsidRPr="0032190F"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 xml:space="preserve">Cette surface de forme rectangulaire (0,8 m par 0,4 m), de pendage 20° nord-est, plate et lisse, est un véritable tableau, entièrement décoré de gravures piquetées, d'inscriptions et de dessins de bergers. </w:t>
      </w:r>
    </w:p>
    <w:p w14:paraId="14FB2511" w14:textId="77777777" w:rsidR="000152C6" w:rsidRPr="0032190F" w:rsidRDefault="000152C6" w:rsidP="000152C6">
      <w:pPr>
        <w:ind w:right="-136" w:firstLine="709"/>
        <w:jc w:val="both"/>
        <w:rPr>
          <w:sz w:val="16"/>
          <w:szCs w:val="16"/>
          <w:lang w:val="fr-FR"/>
        </w:rPr>
      </w:pPr>
      <w:r w:rsidRPr="0032190F">
        <w:rPr>
          <w:rFonts w:ascii="Times" w:hAnsi="Times"/>
          <w:i/>
          <w:sz w:val="20"/>
          <w:szCs w:val="20"/>
          <w:lang w:val="fr-FR"/>
        </w:rPr>
        <w:t>Citons quelques corniformes t</w:t>
      </w:r>
      <w:r w:rsidRPr="0032190F">
        <w:rPr>
          <w:i/>
          <w:sz w:val="20"/>
          <w:szCs w:val="20"/>
          <w:lang w:val="fr-FR"/>
        </w:rPr>
        <w:t xml:space="preserve">rès fins (certains ont été retouchés) dans le sud-est et le nord-ouest de la surface </w:t>
      </w:r>
      <w:r w:rsidRPr="0032190F">
        <w:rPr>
          <w:sz w:val="16"/>
          <w:szCs w:val="16"/>
          <w:lang w:val="fr-FR"/>
        </w:rPr>
        <w:t>(ph 15, 15c),</w:t>
      </w:r>
      <w:r w:rsidRPr="0032190F">
        <w:rPr>
          <w:i/>
          <w:sz w:val="20"/>
          <w:szCs w:val="20"/>
          <w:lang w:val="fr-FR"/>
        </w:rPr>
        <w:t xml:space="preserve"> un poignard piqueté finement (mais irrégulièrement à la base de la lame et dans le manche) à lame triangulaire avec un bout arrondi dirigé vers le bas de la roche, à manche court et pommeau globuleux. Dans le coin nord de la face se trouve un attelage aux corniformes bien symétriques, réalisés dans le style B, sauf le joug qui est de style A et le timon lui aussi très fin </w:t>
      </w:r>
      <w:r w:rsidRPr="0032190F">
        <w:rPr>
          <w:sz w:val="16"/>
          <w:szCs w:val="16"/>
          <w:lang w:val="fr-FR"/>
        </w:rPr>
        <w:t>(phs 37 à 41).</w:t>
      </w:r>
      <w:r w:rsidRPr="0032190F">
        <w:rPr>
          <w:i/>
          <w:sz w:val="20"/>
          <w:szCs w:val="20"/>
          <w:lang w:val="fr-FR"/>
        </w:rPr>
        <w:t xml:space="preserve"> L'araire, envahi de lichens est peu visible surtout au niveau du manche et de la poignée. Au centre de la roche remarquer un grand corniforme à corps rectangulaire, à cornes à deux segments perpendiculaires enserrant de nombreux petits corniformes </w:t>
      </w:r>
      <w:r w:rsidRPr="0032190F">
        <w:rPr>
          <w:sz w:val="16"/>
          <w:szCs w:val="16"/>
          <w:lang w:val="fr-FR"/>
        </w:rPr>
        <w:t>(phs 16 à 21).</w:t>
      </w:r>
    </w:p>
    <w:p w14:paraId="01C9B022"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Le C est inscrit à l'ouest, sur une portion présentant des décrochements et le numéro sur trois lignes </w:t>
      </w:r>
      <w:r w:rsidRPr="0032190F">
        <w:rPr>
          <w:sz w:val="16"/>
          <w:szCs w:val="16"/>
          <w:lang w:val="fr-FR"/>
        </w:rPr>
        <w:t>(ph.1)</w:t>
      </w:r>
      <w:r w:rsidRPr="0032190F">
        <w:rPr>
          <w:i/>
          <w:sz w:val="20"/>
          <w:szCs w:val="20"/>
          <w:lang w:val="fr-FR"/>
        </w:rPr>
        <w:t xml:space="preserve"> se trouve dans le coin sud.</w:t>
      </w:r>
    </w:p>
    <w:p w14:paraId="3176C040"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Un texte, très visible est écrit en majuscules par Guido Giuseppe et daté de 1944, W1914 avec un drapeau </w:t>
      </w:r>
      <w:r w:rsidRPr="0032190F">
        <w:rPr>
          <w:sz w:val="16"/>
          <w:szCs w:val="16"/>
          <w:lang w:val="fr-FR"/>
        </w:rPr>
        <w:t>(ph.12).</w:t>
      </w:r>
      <w:r w:rsidRPr="0032190F">
        <w:rPr>
          <w:i/>
          <w:sz w:val="20"/>
          <w:szCs w:val="20"/>
          <w:lang w:val="fr-FR"/>
        </w:rPr>
        <w:t xml:space="preserve"> Tous les espaces libres sont couverts de dessins. Une tête est dessinée entre les cornes d’un corniforme à appendices.</w:t>
      </w:r>
    </w:p>
    <w:p w14:paraId="33BA1E10" w14:textId="77777777" w:rsidR="000152C6" w:rsidRPr="0032190F" w:rsidRDefault="000152C6" w:rsidP="000152C6">
      <w:pPr>
        <w:ind w:right="-136"/>
        <w:jc w:val="both"/>
        <w:rPr>
          <w:sz w:val="16"/>
          <w:szCs w:val="16"/>
          <w:lang w:val="fr-FR"/>
        </w:rPr>
      </w:pPr>
      <w:r w:rsidRPr="0032190F">
        <w:rPr>
          <w:sz w:val="16"/>
          <w:szCs w:val="16"/>
          <w:lang w:val="fr-FR"/>
        </w:rPr>
        <w:t>Photos 1969,71 et 72 : Roche dans site, Roche + gravures (nette), 46 ph. gravures</w:t>
      </w:r>
    </w:p>
    <w:p w14:paraId="062008E2" w14:textId="77777777" w:rsidR="000152C6" w:rsidRPr="0032190F" w:rsidRDefault="000152C6" w:rsidP="000152C6">
      <w:pPr>
        <w:ind w:right="-136"/>
        <w:jc w:val="both"/>
        <w:rPr>
          <w:sz w:val="20"/>
          <w:szCs w:val="20"/>
          <w:lang w:val="fr-FR"/>
        </w:rPr>
      </w:pPr>
    </w:p>
    <w:p w14:paraId="16017B01" w14:textId="77777777" w:rsidR="000152C6" w:rsidRPr="0032190F" w:rsidRDefault="000152C6" w:rsidP="000152C6">
      <w:pPr>
        <w:ind w:right="-136" w:firstLine="709"/>
        <w:jc w:val="both"/>
        <w:rPr>
          <w:sz w:val="20"/>
          <w:szCs w:val="20"/>
          <w:lang w:val="fr-FR"/>
        </w:rPr>
      </w:pPr>
      <w:r w:rsidRPr="0032190F">
        <w:rPr>
          <w:sz w:val="20"/>
          <w:szCs w:val="20"/>
          <w:lang w:val="fr-FR"/>
        </w:rPr>
        <w:t>Marcher quatre mètres vers le nord et chercher un bloc violet</w:t>
      </w:r>
    </w:p>
    <w:p w14:paraId="51D891FB" w14:textId="77777777" w:rsidR="000152C6" w:rsidRPr="0032190F" w:rsidRDefault="000152C6" w:rsidP="000152C6">
      <w:pPr>
        <w:ind w:right="-136" w:firstLine="709"/>
        <w:jc w:val="both"/>
        <w:rPr>
          <w:sz w:val="20"/>
          <w:szCs w:val="20"/>
          <w:lang w:val="fr-FR"/>
        </w:rPr>
      </w:pPr>
    </w:p>
    <w:p w14:paraId="7C6521FF" w14:textId="77777777" w:rsidR="000152C6" w:rsidRPr="0032190F" w:rsidRDefault="000152C6" w:rsidP="000152C6">
      <w:pPr>
        <w:ind w:right="-136"/>
        <w:jc w:val="both"/>
        <w:rPr>
          <w:sz w:val="20"/>
          <w:szCs w:val="20"/>
          <w:lang w:val="fr-FR"/>
        </w:rPr>
      </w:pPr>
      <w:r w:rsidRPr="0032190F">
        <w:rPr>
          <w:b/>
          <w:sz w:val="20"/>
          <w:szCs w:val="20"/>
          <w:lang w:val="fr-FR"/>
        </w:rPr>
        <w:t>Roche 12 C . Zone IV . Groupe II</w:t>
      </w:r>
      <w:r w:rsidRPr="0032190F">
        <w:rPr>
          <w:sz w:val="20"/>
          <w:szCs w:val="20"/>
          <w:lang w:val="fr-FR"/>
        </w:rPr>
        <w:tab/>
      </w:r>
    </w:p>
    <w:p w14:paraId="4ED62F58"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des corniformes violets extrêmement fins</w:t>
      </w:r>
    </w:p>
    <w:p w14:paraId="09E3189E" w14:textId="77777777" w:rsidR="000152C6" w:rsidRPr="0032190F" w:rsidRDefault="000152C6" w:rsidP="000152C6">
      <w:pPr>
        <w:ind w:right="-136"/>
        <w:jc w:val="both"/>
        <w:rPr>
          <w:sz w:val="20"/>
          <w:szCs w:val="20"/>
          <w:lang w:val="fr-FR"/>
        </w:rPr>
      </w:pPr>
    </w:p>
    <w:p w14:paraId="68340A1C"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C'est un petit bloc de pélite </w:t>
      </w:r>
      <w:r w:rsidRPr="0032190F">
        <w:rPr>
          <w:b/>
          <w:i/>
          <w:sz w:val="20"/>
          <w:szCs w:val="20"/>
          <w:lang w:val="fr-FR"/>
        </w:rPr>
        <w:t xml:space="preserve">violette </w:t>
      </w:r>
      <w:r w:rsidRPr="0032190F">
        <w:rPr>
          <w:i/>
          <w:sz w:val="20"/>
          <w:szCs w:val="20"/>
          <w:lang w:val="fr-FR"/>
        </w:rPr>
        <w:t>dont les deux tiers de la surface, au nord, sont couverts d’une patine plus claire. La surface gravée, lisse mais un peu irrégulière, de forme ovale (0,6 m par 0,5 m), présente un pendage de 20° nord-est. Sur les restes de patine sont gravés une série de corniformes à corps carrés ou rectangulaires et à cornes fines à deux segments perpendiculaires aux angulations nettes. Presque tous sont de style A. Trois des corniformes ont perdu une corne avec l'éclatement de la pellicule de patine. Un des trois autres a ses cornes refermées en rectangle, un second a dû être repiqueté et l'angulation de ses cornes est douce. Le dernier n'est qu'une imitation grossière des précédents. Tous ont leurs cornes dirigées vers le haut de la face. Le numéro est inscrit près du bord supérieur et le C près du bord nord, au ras de l'herbe.</w:t>
      </w:r>
    </w:p>
    <w:p w14:paraId="2F74D486" w14:textId="77777777" w:rsidR="000152C6" w:rsidRPr="0032190F" w:rsidRDefault="000152C6" w:rsidP="000152C6">
      <w:pPr>
        <w:ind w:right="-136"/>
        <w:jc w:val="both"/>
        <w:rPr>
          <w:sz w:val="16"/>
          <w:szCs w:val="16"/>
          <w:lang w:val="fr-FR"/>
        </w:rPr>
      </w:pPr>
      <w:r w:rsidRPr="0032190F">
        <w:rPr>
          <w:sz w:val="16"/>
          <w:szCs w:val="16"/>
          <w:lang w:val="fr-FR"/>
        </w:rPr>
        <w:t>Photos: Roche dans site (1971), Roche + gravures (1969), 8 ph. cornus (1969) montrant bien les différents styles</w:t>
      </w:r>
    </w:p>
    <w:p w14:paraId="3009F84A" w14:textId="77777777" w:rsidR="000152C6" w:rsidRPr="0032190F" w:rsidRDefault="000152C6" w:rsidP="000152C6">
      <w:pPr>
        <w:ind w:right="-136"/>
        <w:jc w:val="both"/>
        <w:rPr>
          <w:sz w:val="20"/>
          <w:szCs w:val="20"/>
          <w:lang w:val="fr-FR"/>
        </w:rPr>
      </w:pPr>
    </w:p>
    <w:p w14:paraId="09870009" w14:textId="77777777" w:rsidR="000152C6" w:rsidRPr="0032190F" w:rsidRDefault="000152C6" w:rsidP="000152C6">
      <w:pPr>
        <w:ind w:right="-136" w:firstLine="709"/>
        <w:jc w:val="both"/>
        <w:rPr>
          <w:sz w:val="20"/>
          <w:szCs w:val="20"/>
          <w:lang w:val="fr-FR"/>
        </w:rPr>
      </w:pPr>
      <w:r w:rsidRPr="0032190F">
        <w:rPr>
          <w:sz w:val="20"/>
          <w:szCs w:val="20"/>
          <w:lang w:val="fr-FR"/>
        </w:rPr>
        <w:t>Cette roche est en limite d’une petite tourbière. Parcourir dix mètres en direction de l’ouest-nord-ouest pour trouver une pélite verte à peine patinée en orange.</w:t>
      </w:r>
    </w:p>
    <w:p w14:paraId="1B1901E2" w14:textId="77777777" w:rsidR="000152C6" w:rsidRPr="0032190F" w:rsidRDefault="000152C6" w:rsidP="000152C6">
      <w:pPr>
        <w:ind w:right="-136" w:firstLine="709"/>
        <w:jc w:val="both"/>
        <w:rPr>
          <w:sz w:val="20"/>
          <w:szCs w:val="20"/>
          <w:lang w:val="fr-FR"/>
        </w:rPr>
      </w:pPr>
    </w:p>
    <w:p w14:paraId="2969FFD0" w14:textId="77777777" w:rsidR="000152C6" w:rsidRPr="0032190F" w:rsidRDefault="000152C6" w:rsidP="000152C6">
      <w:pPr>
        <w:ind w:right="-136"/>
        <w:jc w:val="both"/>
        <w:rPr>
          <w:sz w:val="20"/>
          <w:szCs w:val="20"/>
          <w:lang w:val="fr-FR"/>
        </w:rPr>
      </w:pPr>
      <w:r w:rsidRPr="0032190F">
        <w:rPr>
          <w:b/>
          <w:sz w:val="20"/>
          <w:szCs w:val="20"/>
          <w:lang w:val="fr-FR"/>
        </w:rPr>
        <w:t>Roche 12 D . Zone IV . Groupe II</w:t>
      </w:r>
      <w:r w:rsidRPr="0032190F">
        <w:rPr>
          <w:sz w:val="20"/>
          <w:szCs w:val="20"/>
          <w:lang w:val="fr-FR"/>
        </w:rPr>
        <w:tab/>
      </w:r>
    </w:p>
    <w:p w14:paraId="628797B1"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trouée</w:t>
      </w:r>
    </w:p>
    <w:p w14:paraId="06D345EF" w14:textId="77777777" w:rsidR="000152C6" w:rsidRPr="0032190F" w:rsidRDefault="000152C6" w:rsidP="000152C6">
      <w:pPr>
        <w:ind w:right="-136"/>
        <w:jc w:val="both"/>
        <w:rPr>
          <w:sz w:val="20"/>
          <w:szCs w:val="20"/>
          <w:lang w:val="fr-FR"/>
        </w:rPr>
      </w:pPr>
    </w:p>
    <w:p w14:paraId="722E9320"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C'est un petit bloc enterré, dont la face supérieure, de léger pendage sud-ouest est étirée du nord-est au sud-ouest (1,3 par 0,5m). Cette face est caractérisée par un trou important. Le C et le numéro </w:t>
      </w:r>
      <w:r w:rsidRPr="0032190F">
        <w:rPr>
          <w:i/>
          <w:sz w:val="20"/>
          <w:szCs w:val="20"/>
          <w:u w:val="single"/>
          <w:lang w:val="fr-FR"/>
        </w:rPr>
        <w:t>ZIV-GII-R12D2</w:t>
      </w:r>
      <w:r w:rsidRPr="0032190F">
        <w:rPr>
          <w:sz w:val="16"/>
          <w:szCs w:val="16"/>
          <w:lang w:val="fr-FR"/>
        </w:rPr>
        <w:t>(ph.1)</w:t>
      </w:r>
      <w:r w:rsidRPr="0032190F">
        <w:rPr>
          <w:i/>
          <w:sz w:val="20"/>
          <w:szCs w:val="20"/>
          <w:lang w:val="fr-FR"/>
        </w:rPr>
        <w:t xml:space="preserve"> sont inscrits un peu à l'ouest du trou. Un corniforme, très érodé et de couleur plus verte, est gravé en dessous.</w:t>
      </w:r>
    </w:p>
    <w:p w14:paraId="7FCF2064" w14:textId="77777777" w:rsidR="000152C6" w:rsidRPr="0032190F" w:rsidRDefault="000152C6" w:rsidP="000152C6">
      <w:pPr>
        <w:ind w:right="-136"/>
        <w:jc w:val="both"/>
        <w:rPr>
          <w:sz w:val="16"/>
          <w:szCs w:val="16"/>
          <w:lang w:val="fr-FR"/>
        </w:rPr>
      </w:pPr>
      <w:r w:rsidRPr="0032190F">
        <w:rPr>
          <w:sz w:val="16"/>
          <w:szCs w:val="16"/>
          <w:lang w:val="fr-FR"/>
        </w:rPr>
        <w:t>Photos 1972 sous le n° 12D2 : Roche dans site, Roche, ph. cornu</w:t>
      </w:r>
    </w:p>
    <w:p w14:paraId="481AA094" w14:textId="77777777" w:rsidR="000152C6" w:rsidRPr="0032190F" w:rsidRDefault="000152C6" w:rsidP="000152C6">
      <w:pPr>
        <w:ind w:right="-136"/>
        <w:jc w:val="both"/>
        <w:rPr>
          <w:i/>
          <w:sz w:val="20"/>
          <w:szCs w:val="20"/>
          <w:lang w:val="fr-FR"/>
        </w:rPr>
      </w:pPr>
    </w:p>
    <w:p w14:paraId="408F182B" w14:textId="77777777" w:rsidR="000152C6" w:rsidRPr="0032190F" w:rsidRDefault="000152C6" w:rsidP="000152C6">
      <w:pPr>
        <w:ind w:right="-136"/>
        <w:jc w:val="both"/>
        <w:rPr>
          <w:sz w:val="20"/>
          <w:szCs w:val="20"/>
          <w:lang w:val="fr-FR"/>
        </w:rPr>
      </w:pPr>
    </w:p>
    <w:p w14:paraId="4C9F119F" w14:textId="77777777" w:rsidR="000152C6" w:rsidRPr="0032190F" w:rsidRDefault="000152C6" w:rsidP="000152C6">
      <w:pPr>
        <w:ind w:right="-136"/>
        <w:jc w:val="both"/>
        <w:rPr>
          <w:sz w:val="20"/>
          <w:szCs w:val="20"/>
          <w:lang w:val="fr-FR"/>
        </w:rPr>
      </w:pPr>
      <w:r w:rsidRPr="0032190F">
        <w:rPr>
          <w:b/>
          <w:sz w:val="20"/>
          <w:szCs w:val="20"/>
          <w:lang w:val="fr-FR"/>
        </w:rPr>
        <w:lastRenderedPageBreak/>
        <w:t>Repère</w:t>
      </w:r>
      <w:r w:rsidRPr="0032190F">
        <w:rPr>
          <w:sz w:val="20"/>
          <w:szCs w:val="20"/>
          <w:lang w:val="fr-FR"/>
        </w:rPr>
        <w:t xml:space="preserve"> : Nous sommes ici en bordure du groupe III et du groupe VII (Q2444) de la zone IV. La roche 7 du groupe III est à dix mètres à l'ouest de la roche 12 D du groupe II et la roche 1 du groupe VII est à vingt trois mètres au sud de la même roche.</w:t>
      </w:r>
    </w:p>
    <w:p w14:paraId="0D73DF1A" w14:textId="77777777" w:rsidR="000152C6" w:rsidRPr="0032190F" w:rsidRDefault="000152C6" w:rsidP="000152C6">
      <w:pPr>
        <w:ind w:right="-136"/>
        <w:jc w:val="both"/>
        <w:rPr>
          <w:sz w:val="20"/>
          <w:szCs w:val="20"/>
          <w:lang w:val="fr-FR"/>
        </w:rPr>
      </w:pPr>
    </w:p>
    <w:p w14:paraId="31428FDC" w14:textId="77777777" w:rsidR="000152C6" w:rsidRPr="0032190F" w:rsidRDefault="000152C6" w:rsidP="000152C6">
      <w:pPr>
        <w:numPr>
          <w:ilvl w:val="0"/>
          <w:numId w:val="9"/>
        </w:numPr>
        <w:tabs>
          <w:tab w:val="clear" w:pos="360"/>
        </w:tabs>
        <w:ind w:left="0" w:right="-136" w:firstLine="709"/>
        <w:jc w:val="both"/>
        <w:rPr>
          <w:sz w:val="20"/>
          <w:szCs w:val="20"/>
          <w:lang w:val="fr-FR"/>
        </w:rPr>
      </w:pPr>
      <w:r w:rsidRPr="0032190F">
        <w:rPr>
          <w:sz w:val="20"/>
          <w:szCs w:val="20"/>
          <w:lang w:val="fr-FR"/>
        </w:rPr>
        <w:t>Marcher six mètres vers le nord-est, en plein milieu de la tourbière qui peut être très humide.</w:t>
      </w:r>
    </w:p>
    <w:p w14:paraId="6195B33A" w14:textId="77777777" w:rsidR="000152C6" w:rsidRPr="0032190F" w:rsidRDefault="000152C6" w:rsidP="000152C6">
      <w:pPr>
        <w:ind w:right="-136" w:firstLine="709"/>
        <w:jc w:val="both"/>
        <w:rPr>
          <w:sz w:val="20"/>
          <w:szCs w:val="20"/>
          <w:lang w:val="fr-FR"/>
        </w:rPr>
      </w:pPr>
    </w:p>
    <w:p w14:paraId="47099CC6" w14:textId="77777777" w:rsidR="000152C6" w:rsidRPr="0032190F" w:rsidRDefault="000152C6" w:rsidP="000152C6">
      <w:pPr>
        <w:ind w:right="-136"/>
        <w:jc w:val="both"/>
        <w:rPr>
          <w:sz w:val="20"/>
          <w:szCs w:val="20"/>
          <w:lang w:val="fr-FR"/>
        </w:rPr>
      </w:pPr>
      <w:r w:rsidRPr="0032190F">
        <w:rPr>
          <w:b/>
          <w:sz w:val="20"/>
          <w:szCs w:val="20"/>
          <w:lang w:val="fr-FR"/>
        </w:rPr>
        <w:t>Roche 12 E . Zone IV . Groupe II</w:t>
      </w:r>
      <w:r w:rsidRPr="0032190F">
        <w:rPr>
          <w:sz w:val="20"/>
          <w:szCs w:val="20"/>
          <w:lang w:val="fr-FR"/>
        </w:rPr>
        <w:tab/>
      </w:r>
    </w:p>
    <w:p w14:paraId="56D03690"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des cercles noyés</w:t>
      </w:r>
    </w:p>
    <w:p w14:paraId="0CCA1BF7" w14:textId="77777777" w:rsidR="000152C6" w:rsidRPr="0032190F" w:rsidRDefault="000152C6" w:rsidP="000152C6">
      <w:pPr>
        <w:ind w:right="-136"/>
        <w:jc w:val="both"/>
        <w:rPr>
          <w:sz w:val="20"/>
          <w:szCs w:val="20"/>
          <w:lang w:val="fr-FR"/>
        </w:rPr>
      </w:pPr>
    </w:p>
    <w:p w14:paraId="409F8A8D"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Cette roche, plus basse que le sol et parfois inondée, a sa face supérieure, absolument plate (un seul décrochement nord - sud à l'ouest) et lisse (quoique souvent envahie de limon), </w:t>
      </w:r>
      <w:r w:rsidRPr="0032190F">
        <w:rPr>
          <w:b/>
          <w:i/>
          <w:sz w:val="20"/>
          <w:szCs w:val="20"/>
          <w:lang w:val="fr-FR"/>
        </w:rPr>
        <w:t>en contrebas du sol</w:t>
      </w:r>
      <w:r w:rsidRPr="0032190F">
        <w:rPr>
          <w:i/>
          <w:sz w:val="20"/>
          <w:szCs w:val="20"/>
          <w:lang w:val="fr-FR"/>
        </w:rPr>
        <w:t>. Les gravures y sont très particulières. Ce sont deux longues lignes dirigées du nord au sud, des courbes fermées et des plages rondes. Comme la roche est très souvent recouverte d'eau on peut y voir un rapport. Le numéro ZIV-GII-R12E, écrit en grandes lettres du nord au sud, est visible entre les deux lignes, à 0,2 m du bord est et à 0,4 m du bord nord. Le C est inscrit au sud-ouest de la roche, tout près d'un cercle</w:t>
      </w:r>
    </w:p>
    <w:p w14:paraId="4393296D" w14:textId="77777777" w:rsidR="000152C6" w:rsidRPr="0032190F" w:rsidRDefault="000152C6" w:rsidP="000152C6">
      <w:pPr>
        <w:ind w:right="-136" w:firstLine="709"/>
        <w:jc w:val="both"/>
        <w:rPr>
          <w:i/>
          <w:sz w:val="20"/>
          <w:szCs w:val="20"/>
          <w:lang w:val="fr-FR"/>
        </w:rPr>
      </w:pPr>
      <w:r w:rsidRPr="0032190F">
        <w:rPr>
          <w:i/>
          <w:sz w:val="20"/>
          <w:szCs w:val="20"/>
          <w:lang w:val="fr-FR"/>
        </w:rPr>
        <w:t>Les cercles et les ovales ont de 0,2 à 0,3 m de diamètre. Une des lignes, longue de 1,3 m touche un ovale, l'autre, au moins aussi longue se perd dans le contour de la roche. Des plages globuleuses, dont certaines sont bien piquetées, et d'autres plages de cupules éparses s'intercalent. Le piquetage est moyennement fin et pas toujours régulier. Presque toutes les cupules sont noires de lichens, certaines sont éclatées et certains dessins ne sont plus nets.</w:t>
      </w:r>
    </w:p>
    <w:p w14:paraId="7FA90B24" w14:textId="77777777" w:rsidR="000152C6" w:rsidRPr="0032190F" w:rsidRDefault="000152C6" w:rsidP="000152C6">
      <w:pPr>
        <w:ind w:right="-136" w:firstLine="709"/>
        <w:jc w:val="both"/>
        <w:rPr>
          <w:i/>
          <w:sz w:val="20"/>
          <w:szCs w:val="20"/>
          <w:lang w:val="fr-FR"/>
        </w:rPr>
      </w:pPr>
      <w:r w:rsidRPr="0032190F">
        <w:rPr>
          <w:i/>
          <w:sz w:val="20"/>
          <w:szCs w:val="20"/>
          <w:lang w:val="fr-FR"/>
        </w:rPr>
        <w:t>VERIFIER si le numéro 12</w:t>
      </w:r>
      <w:r w:rsidRPr="00441288">
        <w:rPr>
          <w:rFonts w:ascii="Symbol" w:hAnsi="Symbol"/>
          <w:i/>
          <w:sz w:val="20"/>
          <w:szCs w:val="20"/>
        </w:rPr>
        <w:t></w:t>
      </w:r>
      <w:r w:rsidRPr="0032190F">
        <w:rPr>
          <w:i/>
          <w:sz w:val="20"/>
          <w:szCs w:val="20"/>
          <w:lang w:val="fr-FR"/>
        </w:rPr>
        <w:t xml:space="preserve"> est écrit. La roche a porté ce numéro</w:t>
      </w:r>
    </w:p>
    <w:p w14:paraId="131D6E66" w14:textId="77777777" w:rsidR="000152C6" w:rsidRPr="0032190F" w:rsidRDefault="000152C6" w:rsidP="000152C6">
      <w:pPr>
        <w:ind w:right="-136"/>
        <w:jc w:val="both"/>
        <w:rPr>
          <w:sz w:val="16"/>
          <w:szCs w:val="16"/>
          <w:lang w:val="fr-FR"/>
        </w:rPr>
      </w:pPr>
      <w:r w:rsidRPr="0032190F">
        <w:rPr>
          <w:sz w:val="16"/>
          <w:szCs w:val="16"/>
          <w:lang w:val="fr-FR"/>
        </w:rPr>
        <w:t>Photos 1972 sous le n° 12</w:t>
      </w:r>
      <w:r w:rsidRPr="00441288">
        <w:rPr>
          <w:rFonts w:ascii="Symbol" w:hAnsi="Symbol"/>
          <w:sz w:val="16"/>
          <w:szCs w:val="16"/>
        </w:rPr>
        <w:t></w:t>
      </w:r>
      <w:r w:rsidRPr="0032190F">
        <w:rPr>
          <w:sz w:val="16"/>
          <w:szCs w:val="16"/>
          <w:lang w:val="fr-FR"/>
        </w:rPr>
        <w:t> : Roche dans site, Roche, 20 ph. gravures</w:t>
      </w:r>
    </w:p>
    <w:p w14:paraId="6B20FE84" w14:textId="77777777" w:rsidR="000152C6" w:rsidRPr="0032190F" w:rsidRDefault="000152C6" w:rsidP="000152C6">
      <w:pPr>
        <w:ind w:right="-136"/>
        <w:jc w:val="both"/>
        <w:rPr>
          <w:sz w:val="20"/>
          <w:szCs w:val="20"/>
          <w:lang w:val="fr-FR"/>
        </w:rPr>
      </w:pPr>
    </w:p>
    <w:p w14:paraId="6BD10862" w14:textId="77777777" w:rsidR="000152C6" w:rsidRPr="0032190F" w:rsidRDefault="000152C6" w:rsidP="000152C6">
      <w:pPr>
        <w:ind w:right="-136" w:firstLine="709"/>
        <w:jc w:val="both"/>
        <w:rPr>
          <w:sz w:val="20"/>
          <w:szCs w:val="20"/>
          <w:lang w:val="fr-FR"/>
        </w:rPr>
      </w:pPr>
      <w:r w:rsidRPr="0032190F">
        <w:rPr>
          <w:sz w:val="20"/>
          <w:szCs w:val="20"/>
          <w:lang w:val="fr-FR"/>
        </w:rPr>
        <w:t>Parcourir cinq mètres vers l'est pour dépasser une dépression herbeuse, souvent emplie d'eau, puis monter de neuf mètres vers le nord-est en direction d'une face orange de pendage sud-est, mais on ne l’aperçoit pas tout de suite.</w:t>
      </w:r>
    </w:p>
    <w:p w14:paraId="4D3B9050" w14:textId="77777777" w:rsidR="000152C6" w:rsidRPr="0032190F" w:rsidRDefault="000152C6" w:rsidP="000152C6">
      <w:pPr>
        <w:ind w:right="-136"/>
        <w:jc w:val="both"/>
        <w:rPr>
          <w:sz w:val="20"/>
          <w:szCs w:val="20"/>
          <w:lang w:val="fr-FR"/>
        </w:rPr>
      </w:pPr>
    </w:p>
    <w:p w14:paraId="011C1885" w14:textId="77777777" w:rsidR="000152C6" w:rsidRPr="0032190F" w:rsidRDefault="000152C6" w:rsidP="00647EA0">
      <w:pPr>
        <w:pStyle w:val="Heading5"/>
      </w:pPr>
      <w:bookmarkStart w:id="5581" w:name="Desc_ZIVGIIR13A"/>
      <w:r w:rsidRPr="0032190F">
        <w:t>ZIVGIIR13A</w:t>
      </w:r>
    </w:p>
    <w:bookmarkEnd w:id="5581"/>
    <w:p w14:paraId="2DE5566C" w14:textId="77777777" w:rsidR="000152C6" w:rsidRPr="0032190F" w:rsidRDefault="000152C6" w:rsidP="000152C6">
      <w:pPr>
        <w:jc w:val="right"/>
        <w:rPr>
          <w:rFonts w:ascii="Times" w:hAnsi="Times"/>
          <w:b/>
          <w:i/>
          <w:sz w:val="20"/>
          <w:szCs w:val="20"/>
          <w:lang w:val="fr-FR"/>
        </w:rPr>
      </w:pPr>
      <w:r w:rsidRPr="0032190F">
        <w:rPr>
          <w:rFonts w:ascii="Times" w:hAnsi="Times"/>
          <w:b/>
          <w:i/>
          <w:sz w:val="20"/>
          <w:szCs w:val="20"/>
          <w:lang w:val="fr-FR"/>
        </w:rPr>
        <w:t>Roche aux quatre poignards associés deux par deux</w:t>
      </w:r>
    </w:p>
    <w:p w14:paraId="5231383D" w14:textId="77777777" w:rsidR="000152C6" w:rsidRPr="0032190F" w:rsidRDefault="000152C6" w:rsidP="000152C6">
      <w:pPr>
        <w:rPr>
          <w:lang w:val="fr-FR"/>
        </w:rPr>
      </w:pPr>
    </w:p>
    <w:p w14:paraId="45475AAF" w14:textId="1B7013BD" w:rsidR="000152C6" w:rsidRPr="0032190F" w:rsidRDefault="000152C6" w:rsidP="000152C6">
      <w:pPr>
        <w:jc w:val="both"/>
        <w:rPr>
          <w:lang w:val="fr-FR"/>
        </w:rPr>
      </w:pPr>
      <w:r w:rsidRPr="0032190F">
        <w:rPr>
          <w:lang w:val="fr-FR"/>
        </w:rPr>
        <w:t xml:space="preserve">Cette dalle de pélite orangée est gravée de nombreuses figures (SS BIB). On y trouve, entres autres, la </w:t>
      </w:r>
      <w:hyperlink r:id="rId14093" w:anchor="Ana_Chrono_Superpositions" w:history="1">
        <w:r w:rsidRPr="0032190F">
          <w:rPr>
            <w:rStyle w:val="Hyperlink"/>
            <w:lang w:val="fr-FR"/>
          </w:rPr>
          <w:t>superposition</w:t>
        </w:r>
      </w:hyperlink>
      <w:r w:rsidRPr="0032190F">
        <w:rPr>
          <w:lang w:val="fr-FR"/>
        </w:rPr>
        <w:t xml:space="preserve"> d’une lame de hallebarde (fig. 6) sur la corne d’un corniforme (fig. 5). Cette Hallebarde à une [plage à l’autre extrémité du manche] (SS BIB)</w:t>
      </w:r>
    </w:p>
    <w:p w14:paraId="5D6EB78D" w14:textId="77777777" w:rsidR="000152C6" w:rsidRPr="0032190F" w:rsidRDefault="000152C6" w:rsidP="000152C6">
      <w:pPr>
        <w:ind w:right="-136"/>
        <w:jc w:val="both"/>
        <w:rPr>
          <w:sz w:val="20"/>
          <w:szCs w:val="20"/>
          <w:lang w:val="fr-FR"/>
        </w:rPr>
      </w:pPr>
    </w:p>
    <w:p w14:paraId="7B847D1A" w14:textId="77777777" w:rsidR="000152C6" w:rsidRPr="0032190F" w:rsidRDefault="000152C6" w:rsidP="000152C6">
      <w:pPr>
        <w:ind w:right="-136"/>
        <w:jc w:val="both"/>
        <w:rPr>
          <w:sz w:val="20"/>
          <w:szCs w:val="20"/>
          <w:lang w:val="fr-FR"/>
        </w:rPr>
      </w:pPr>
      <w:r w:rsidRPr="0032190F">
        <w:rPr>
          <w:sz w:val="20"/>
          <w:szCs w:val="20"/>
          <w:lang w:val="fr-FR"/>
        </w:rPr>
        <w:tab/>
        <w:t>Moulée en 2001</w:t>
      </w:r>
    </w:p>
    <w:p w14:paraId="24C04954" w14:textId="77777777" w:rsidR="000152C6" w:rsidRPr="0032190F" w:rsidRDefault="000152C6" w:rsidP="000152C6">
      <w:pPr>
        <w:ind w:right="-136"/>
        <w:jc w:val="both"/>
        <w:rPr>
          <w:sz w:val="20"/>
          <w:szCs w:val="20"/>
          <w:lang w:val="fr-FR"/>
        </w:rPr>
      </w:pPr>
    </w:p>
    <w:p w14:paraId="7FC9F128"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Ce bloc de pélite gris vert patinée en orange présente une surface plate et lisse de pendage 20° sud-est avec un important éclat à l'ouest. Repérer une tentative d’enlèvement de gravure </w:t>
      </w:r>
      <w:r w:rsidRPr="0032190F">
        <w:rPr>
          <w:sz w:val="16"/>
          <w:szCs w:val="16"/>
          <w:lang w:val="fr-FR"/>
        </w:rPr>
        <w:t>(ph. 8,9).</w:t>
      </w:r>
      <w:r w:rsidRPr="0032190F">
        <w:rPr>
          <w:i/>
          <w:sz w:val="20"/>
          <w:szCs w:val="20"/>
          <w:lang w:val="fr-FR"/>
        </w:rPr>
        <w:t xml:space="preserve"> Les gravures sont des poignards et des corniforme. La plupart des corniformes ont le premier segment de leurs cornes long et très divergent. </w:t>
      </w:r>
    </w:p>
    <w:p w14:paraId="01357CFA"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Quatre poignards sont associés deux par deux par le manche. Les armes ont en général une lame triangulaire peu large avec un bout arrondi et un manche rectangulaire étroit. Mais, sur la droite, une lame est triangulaire large, avec un manche trapézoïdal. </w:t>
      </w:r>
    </w:p>
    <w:p w14:paraId="7C083698"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Sur la gauche, après l'éclat, une croix récente (ou repiquetée très profondément) est reliée à un poignard </w:t>
      </w:r>
      <w:r w:rsidRPr="0032190F">
        <w:rPr>
          <w:sz w:val="16"/>
          <w:szCs w:val="16"/>
          <w:lang w:val="fr-FR"/>
        </w:rPr>
        <w:t>(ph.1a).</w:t>
      </w:r>
      <w:r w:rsidRPr="0032190F">
        <w:rPr>
          <w:i/>
          <w:sz w:val="20"/>
          <w:szCs w:val="20"/>
          <w:lang w:val="fr-FR"/>
        </w:rPr>
        <w:t xml:space="preserve"> Plus bas une hallebarde présente une lame très étroite et un emmanchement signalé par une petite courbe. Le manche rectiligne dépasse de la lame mais se courbe dans le bas pour former le corps linéaire d'un corniforme à cornes très sinueuses et dissymétriques </w:t>
      </w:r>
      <w:r w:rsidRPr="0032190F">
        <w:rPr>
          <w:sz w:val="16"/>
          <w:szCs w:val="16"/>
          <w:lang w:val="fr-FR"/>
        </w:rPr>
        <w:t>(phs 5 à 7).</w:t>
      </w:r>
      <w:r w:rsidRPr="0032190F">
        <w:rPr>
          <w:i/>
          <w:sz w:val="20"/>
          <w:szCs w:val="20"/>
          <w:lang w:val="fr-FR"/>
        </w:rPr>
        <w:t xml:space="preserve">Des corniformes reliés par le corps sont reliés à un autre corniforme </w:t>
      </w:r>
      <w:r w:rsidRPr="0032190F">
        <w:rPr>
          <w:sz w:val="16"/>
          <w:szCs w:val="16"/>
          <w:lang w:val="fr-FR"/>
        </w:rPr>
        <w:t>(ph.19).</w:t>
      </w:r>
    </w:p>
    <w:p w14:paraId="622352C3" w14:textId="77777777" w:rsidR="000152C6" w:rsidRPr="0032190F" w:rsidRDefault="000152C6" w:rsidP="000152C6">
      <w:pPr>
        <w:ind w:firstLine="709"/>
        <w:rPr>
          <w:rFonts w:ascii="Times" w:hAnsi="Times"/>
          <w:i/>
          <w:sz w:val="20"/>
          <w:szCs w:val="20"/>
          <w:lang w:val="fr-FR"/>
        </w:rPr>
      </w:pPr>
      <w:r w:rsidRPr="0032190F">
        <w:rPr>
          <w:rFonts w:ascii="Times" w:hAnsi="Times"/>
          <w:i/>
          <w:sz w:val="20"/>
          <w:szCs w:val="20"/>
          <w:lang w:val="fr-FR"/>
        </w:rPr>
        <w:t>Le piquetage des gravures et leur patine sont très homogènes</w:t>
      </w:r>
    </w:p>
    <w:p w14:paraId="002AFDA7" w14:textId="77777777" w:rsidR="000152C6" w:rsidRPr="0032190F" w:rsidRDefault="000152C6" w:rsidP="000152C6">
      <w:pPr>
        <w:ind w:right="-136"/>
        <w:jc w:val="both"/>
        <w:rPr>
          <w:i/>
          <w:sz w:val="20"/>
          <w:szCs w:val="20"/>
          <w:lang w:val="fr-FR"/>
        </w:rPr>
      </w:pPr>
      <w:r w:rsidRPr="0032190F">
        <w:rPr>
          <w:i/>
          <w:sz w:val="20"/>
          <w:szCs w:val="20"/>
          <w:lang w:val="fr-FR"/>
        </w:rPr>
        <w:tab/>
        <w:t xml:space="preserve">Repérer aussi de nombreuses gravures historiques, figures géométriques plus ou moins complexes, petits personnages schématiques </w:t>
      </w:r>
      <w:r w:rsidRPr="0032190F">
        <w:rPr>
          <w:sz w:val="16"/>
          <w:szCs w:val="16"/>
          <w:lang w:val="fr-FR"/>
        </w:rPr>
        <w:t>(ph. 4,6bis,6ter),</w:t>
      </w:r>
      <w:r w:rsidRPr="0032190F">
        <w:rPr>
          <w:i/>
          <w:sz w:val="20"/>
          <w:szCs w:val="20"/>
          <w:lang w:val="fr-FR"/>
        </w:rPr>
        <w:t xml:space="preserve"> signatures dont seule celle de Sassi Peasu (son surnom) est claire.</w:t>
      </w:r>
    </w:p>
    <w:p w14:paraId="0C5197FC" w14:textId="77777777" w:rsidR="000152C6" w:rsidRPr="0032190F" w:rsidRDefault="000152C6" w:rsidP="000152C6">
      <w:pPr>
        <w:ind w:right="-136"/>
        <w:jc w:val="both"/>
        <w:rPr>
          <w:sz w:val="16"/>
          <w:szCs w:val="16"/>
          <w:lang w:val="fr-FR"/>
        </w:rPr>
      </w:pPr>
      <w:r w:rsidRPr="0032190F">
        <w:rPr>
          <w:i/>
          <w:sz w:val="20"/>
          <w:szCs w:val="20"/>
          <w:lang w:val="fr-FR"/>
        </w:rPr>
        <w:tab/>
        <w:t xml:space="preserve">Le numéro accompagné d’une flèche est très net </w:t>
      </w:r>
      <w:r w:rsidRPr="0032190F">
        <w:rPr>
          <w:sz w:val="16"/>
          <w:szCs w:val="16"/>
          <w:lang w:val="fr-FR"/>
        </w:rPr>
        <w:t>(ph.12 quarte).</w:t>
      </w:r>
    </w:p>
    <w:p w14:paraId="31404763" w14:textId="77777777" w:rsidR="000152C6" w:rsidRPr="0032190F" w:rsidRDefault="000152C6" w:rsidP="000152C6">
      <w:pPr>
        <w:ind w:right="-136"/>
        <w:jc w:val="both"/>
        <w:rPr>
          <w:i/>
          <w:sz w:val="20"/>
          <w:szCs w:val="20"/>
          <w:lang w:val="fr-FR"/>
        </w:rPr>
      </w:pPr>
    </w:p>
    <w:p w14:paraId="09FF6299" w14:textId="77777777" w:rsidR="000152C6" w:rsidRPr="0032190F" w:rsidRDefault="000152C6" w:rsidP="000152C6">
      <w:pPr>
        <w:ind w:right="-136"/>
        <w:jc w:val="both"/>
        <w:rPr>
          <w:i/>
          <w:sz w:val="20"/>
          <w:szCs w:val="20"/>
          <w:lang w:val="fr-FR"/>
        </w:rPr>
      </w:pPr>
      <w:r w:rsidRPr="0032190F">
        <w:rPr>
          <w:i/>
          <w:sz w:val="20"/>
          <w:szCs w:val="20"/>
          <w:lang w:val="fr-FR"/>
        </w:rPr>
        <w:t xml:space="preserve">La photo de cette roche a été publiée par Conti en 1942. </w:t>
      </w:r>
    </w:p>
    <w:p w14:paraId="2576304F" w14:textId="77777777" w:rsidR="000152C6" w:rsidRPr="0032190F" w:rsidRDefault="000152C6" w:rsidP="000152C6">
      <w:pPr>
        <w:ind w:right="-136"/>
        <w:jc w:val="both"/>
        <w:rPr>
          <w:sz w:val="16"/>
          <w:szCs w:val="16"/>
          <w:lang w:val="fr-FR"/>
        </w:rPr>
      </w:pPr>
      <w:r w:rsidRPr="0032190F">
        <w:rPr>
          <w:sz w:val="16"/>
          <w:szCs w:val="16"/>
          <w:lang w:val="fr-FR"/>
        </w:rPr>
        <w:t>Photos 1969 : Roche dans site (sombre), Roche, 57 ph. gravures dont quelques unes de 1971 et 72.</w:t>
      </w:r>
    </w:p>
    <w:p w14:paraId="422802AE" w14:textId="77777777" w:rsidR="000152C6" w:rsidRPr="0032190F" w:rsidRDefault="000152C6" w:rsidP="000152C6">
      <w:pPr>
        <w:ind w:right="-136"/>
        <w:jc w:val="both"/>
        <w:rPr>
          <w:sz w:val="20"/>
          <w:szCs w:val="20"/>
          <w:lang w:val="fr-FR"/>
        </w:rPr>
      </w:pPr>
    </w:p>
    <w:p w14:paraId="13FBA358" w14:textId="77777777" w:rsidR="000152C6" w:rsidRPr="0032190F" w:rsidRDefault="000152C6" w:rsidP="000152C6">
      <w:pPr>
        <w:ind w:right="-136"/>
        <w:jc w:val="both"/>
        <w:rPr>
          <w:sz w:val="20"/>
          <w:szCs w:val="20"/>
          <w:lang w:val="fr-FR"/>
        </w:rPr>
      </w:pPr>
      <w:r w:rsidRPr="0032190F">
        <w:rPr>
          <w:sz w:val="20"/>
          <w:szCs w:val="20"/>
          <w:lang w:val="fr-FR"/>
        </w:rPr>
        <w:tab/>
        <w:t>Marcher quatorze mètres vers l’ouest, en direction de la face est (2,2 m du nord au sud par 1,0 m) d’un bloc déposé au milieu d’un couloir herbeux horizontal</w:t>
      </w:r>
    </w:p>
    <w:p w14:paraId="37B625C2" w14:textId="77777777" w:rsidR="000152C6" w:rsidRPr="0032190F" w:rsidRDefault="000152C6" w:rsidP="000152C6">
      <w:pPr>
        <w:ind w:right="-136" w:firstLine="709"/>
        <w:jc w:val="both"/>
        <w:rPr>
          <w:sz w:val="20"/>
          <w:szCs w:val="20"/>
          <w:lang w:val="fr-FR"/>
        </w:rPr>
      </w:pPr>
    </w:p>
    <w:p w14:paraId="61D3658E" w14:textId="77777777" w:rsidR="000152C6" w:rsidRPr="0032190F" w:rsidRDefault="000152C6" w:rsidP="000152C6">
      <w:pPr>
        <w:ind w:right="-136"/>
        <w:jc w:val="both"/>
        <w:rPr>
          <w:sz w:val="20"/>
          <w:szCs w:val="20"/>
          <w:lang w:val="fr-FR"/>
        </w:rPr>
      </w:pPr>
      <w:r w:rsidRPr="0032190F">
        <w:rPr>
          <w:b/>
          <w:sz w:val="20"/>
          <w:szCs w:val="20"/>
          <w:lang w:val="fr-FR"/>
        </w:rPr>
        <w:t xml:space="preserve">Roche 13 </w:t>
      </w:r>
      <w:r w:rsidRPr="00441288">
        <w:rPr>
          <w:rFonts w:ascii="Symbol" w:hAnsi="Symbol"/>
          <w:b/>
          <w:sz w:val="20"/>
          <w:szCs w:val="20"/>
        </w:rPr>
        <w:t></w:t>
      </w:r>
      <w:r w:rsidRPr="0032190F">
        <w:rPr>
          <w:b/>
          <w:sz w:val="20"/>
          <w:szCs w:val="20"/>
          <w:lang w:val="fr-FR"/>
        </w:rPr>
        <w:t xml:space="preserve"> H . Zone IV . Groupe II</w:t>
      </w:r>
      <w:r w:rsidRPr="0032190F">
        <w:rPr>
          <w:sz w:val="20"/>
          <w:szCs w:val="20"/>
          <w:lang w:val="fr-FR"/>
        </w:rPr>
        <w:tab/>
      </w:r>
    </w:p>
    <w:p w14:paraId="05EBEFE0"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à la toile d’araignée</w:t>
      </w:r>
    </w:p>
    <w:p w14:paraId="475E1E72" w14:textId="77777777" w:rsidR="000152C6" w:rsidRPr="0032190F" w:rsidRDefault="000152C6" w:rsidP="000152C6">
      <w:pPr>
        <w:ind w:right="-136"/>
        <w:jc w:val="both"/>
        <w:rPr>
          <w:sz w:val="20"/>
          <w:szCs w:val="20"/>
          <w:lang w:val="fr-FR"/>
        </w:rPr>
      </w:pPr>
    </w:p>
    <w:p w14:paraId="00C2CC7E" w14:textId="77777777" w:rsidR="000152C6" w:rsidRPr="0032190F" w:rsidRDefault="000152C6" w:rsidP="000152C6">
      <w:pPr>
        <w:ind w:right="-136" w:firstLine="709"/>
        <w:jc w:val="both"/>
        <w:rPr>
          <w:i/>
          <w:sz w:val="20"/>
          <w:szCs w:val="20"/>
          <w:lang w:val="fr-FR"/>
        </w:rPr>
      </w:pPr>
      <w:r w:rsidRPr="0032190F">
        <w:rPr>
          <w:rFonts w:ascii="Times" w:hAnsi="Times"/>
          <w:i/>
          <w:sz w:val="20"/>
          <w:szCs w:val="20"/>
          <w:lang w:val="fr-FR"/>
        </w:rPr>
        <w:lastRenderedPageBreak/>
        <w:t>Examiner une surface de pendage 45° sud-est (1,3 m d’est en ouest par 1,0 m) limitée par les arêtes est et nord de la face et</w:t>
      </w:r>
      <w:r w:rsidRPr="0032190F">
        <w:rPr>
          <w:i/>
          <w:sz w:val="20"/>
          <w:szCs w:val="20"/>
          <w:lang w:val="fr-FR"/>
        </w:rPr>
        <w:t xml:space="preserve"> par un décrochement arrondi à l’ouest. Cette surface presque plate, patinée en orange, est parcourue par de nombreuses fissures en zigzag et présente un décrochement anguleux à l’est. Dans la pointe située entre le décrochement de l’est et celui de l’ouest sont dessinés une forme géométrique régulière (bateau ?) et une toile d’araignée.</w:t>
      </w:r>
    </w:p>
    <w:p w14:paraId="4C2B9F6A" w14:textId="77777777" w:rsidR="000152C6" w:rsidRPr="0032190F" w:rsidRDefault="000152C6" w:rsidP="000152C6">
      <w:pPr>
        <w:ind w:right="-136" w:firstLine="709"/>
        <w:jc w:val="both"/>
        <w:rPr>
          <w:sz w:val="20"/>
          <w:szCs w:val="20"/>
          <w:lang w:val="fr-FR"/>
        </w:rPr>
      </w:pPr>
    </w:p>
    <w:p w14:paraId="408F94B4" w14:textId="77777777" w:rsidR="000152C6" w:rsidRPr="0032190F" w:rsidRDefault="000152C6" w:rsidP="000152C6">
      <w:pPr>
        <w:ind w:right="-136" w:firstLine="709"/>
        <w:jc w:val="both"/>
        <w:rPr>
          <w:sz w:val="20"/>
          <w:szCs w:val="20"/>
          <w:lang w:val="fr-FR"/>
        </w:rPr>
      </w:pPr>
      <w:r w:rsidRPr="0032190F">
        <w:rPr>
          <w:sz w:val="20"/>
          <w:szCs w:val="20"/>
          <w:lang w:val="fr-FR"/>
        </w:rPr>
        <w:t xml:space="preserve">Revenir jusqu’à la roche 13 A et aller à un mètre à l’est </w:t>
      </w:r>
    </w:p>
    <w:p w14:paraId="5F48919C" w14:textId="77777777" w:rsidR="000152C6" w:rsidRPr="0032190F" w:rsidRDefault="000152C6" w:rsidP="000152C6">
      <w:pPr>
        <w:ind w:right="-136" w:firstLine="709"/>
        <w:jc w:val="both"/>
        <w:rPr>
          <w:sz w:val="20"/>
          <w:szCs w:val="20"/>
          <w:lang w:val="fr-FR"/>
        </w:rPr>
      </w:pPr>
    </w:p>
    <w:p w14:paraId="7E06EDCD" w14:textId="77777777" w:rsidR="000152C6" w:rsidRPr="0032190F" w:rsidRDefault="000152C6" w:rsidP="000152C6">
      <w:pPr>
        <w:ind w:right="-136"/>
        <w:jc w:val="both"/>
        <w:rPr>
          <w:sz w:val="20"/>
          <w:szCs w:val="20"/>
          <w:lang w:val="fr-FR"/>
        </w:rPr>
      </w:pPr>
      <w:r w:rsidRPr="0032190F">
        <w:rPr>
          <w:b/>
          <w:sz w:val="20"/>
          <w:szCs w:val="20"/>
          <w:lang w:val="fr-FR"/>
        </w:rPr>
        <w:t xml:space="preserve">Roche 13 </w:t>
      </w:r>
      <w:r w:rsidRPr="00441288">
        <w:rPr>
          <w:rFonts w:ascii="Symbol" w:hAnsi="Symbol"/>
          <w:b/>
          <w:sz w:val="20"/>
          <w:szCs w:val="20"/>
        </w:rPr>
        <w:t></w:t>
      </w:r>
      <w:r w:rsidRPr="0032190F">
        <w:rPr>
          <w:b/>
          <w:sz w:val="20"/>
          <w:szCs w:val="20"/>
          <w:lang w:val="fr-FR"/>
        </w:rPr>
        <w:t xml:space="preserve"> H . Zone IV . Groupe II</w:t>
      </w:r>
      <w:r w:rsidRPr="0032190F">
        <w:rPr>
          <w:sz w:val="20"/>
          <w:szCs w:val="20"/>
          <w:lang w:val="fr-FR"/>
        </w:rPr>
        <w:tab/>
      </w:r>
    </w:p>
    <w:p w14:paraId="6ADDD365"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fracturé d’est en ouest </w:t>
      </w:r>
    </w:p>
    <w:p w14:paraId="5B03C8B2" w14:textId="77777777" w:rsidR="000152C6" w:rsidRPr="0032190F" w:rsidRDefault="000152C6" w:rsidP="000152C6">
      <w:pPr>
        <w:ind w:right="-136"/>
        <w:jc w:val="both"/>
        <w:rPr>
          <w:sz w:val="20"/>
          <w:szCs w:val="20"/>
          <w:lang w:val="fr-FR"/>
        </w:rPr>
      </w:pPr>
    </w:p>
    <w:p w14:paraId="3B372A02" w14:textId="77777777" w:rsidR="000152C6" w:rsidRPr="0032190F"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C’est un bloc de pélite verte, couvert de patine à peine orange et de hauteur maximale 0,6 m. Examiner sa face supérieure (0,6 m du nord au sud par 0,4 m) fracturée d’est en ouest en deux morceaux. Cette face ni plate ni lisse et très fissurée présente deux textes incompréhensibles.</w:t>
      </w:r>
    </w:p>
    <w:p w14:paraId="4E53644B" w14:textId="77777777" w:rsidR="000152C6" w:rsidRPr="0032190F" w:rsidRDefault="000152C6" w:rsidP="000152C6">
      <w:pPr>
        <w:ind w:right="-136" w:firstLine="709"/>
        <w:jc w:val="both"/>
        <w:rPr>
          <w:rFonts w:ascii="Times" w:hAnsi="Times"/>
          <w:i/>
          <w:sz w:val="20"/>
          <w:szCs w:val="20"/>
          <w:lang w:val="fr-FR"/>
        </w:rPr>
      </w:pPr>
    </w:p>
    <w:p w14:paraId="703B7BB7" w14:textId="77777777" w:rsidR="000152C6" w:rsidRPr="0032190F" w:rsidRDefault="000152C6" w:rsidP="000152C6">
      <w:pPr>
        <w:ind w:right="-136" w:firstLine="709"/>
        <w:jc w:val="both"/>
        <w:rPr>
          <w:sz w:val="20"/>
          <w:szCs w:val="20"/>
          <w:lang w:val="fr-FR"/>
        </w:rPr>
      </w:pPr>
      <w:r w:rsidRPr="0032190F">
        <w:rPr>
          <w:sz w:val="20"/>
          <w:szCs w:val="20"/>
          <w:lang w:val="fr-FR"/>
        </w:rPr>
        <w:t>Revenir jusqu’à la roche 13 A et se rendre à trois mètres au sud sur une petite dalle de pélite verte, très feuilletée, couverte de patine verdâtre desquamée.</w:t>
      </w:r>
    </w:p>
    <w:p w14:paraId="35061FF4" w14:textId="77777777" w:rsidR="000152C6" w:rsidRPr="0032190F" w:rsidRDefault="000152C6" w:rsidP="000152C6">
      <w:pPr>
        <w:ind w:right="-136" w:firstLine="709"/>
        <w:jc w:val="both"/>
        <w:rPr>
          <w:sz w:val="20"/>
          <w:szCs w:val="20"/>
          <w:lang w:val="fr-FR"/>
        </w:rPr>
      </w:pPr>
    </w:p>
    <w:p w14:paraId="4704B2E0" w14:textId="77777777" w:rsidR="000152C6" w:rsidRPr="0032190F" w:rsidRDefault="000152C6" w:rsidP="000152C6">
      <w:pPr>
        <w:ind w:right="-136"/>
        <w:jc w:val="both"/>
        <w:rPr>
          <w:sz w:val="20"/>
          <w:szCs w:val="20"/>
          <w:lang w:val="fr-FR"/>
        </w:rPr>
      </w:pPr>
      <w:r w:rsidRPr="0032190F">
        <w:rPr>
          <w:b/>
          <w:sz w:val="20"/>
          <w:szCs w:val="20"/>
          <w:lang w:val="fr-FR"/>
        </w:rPr>
        <w:t xml:space="preserve">Roche 13 </w:t>
      </w:r>
      <w:r w:rsidRPr="00441288">
        <w:rPr>
          <w:rFonts w:ascii="Symbol" w:hAnsi="Symbol"/>
          <w:b/>
          <w:sz w:val="20"/>
          <w:szCs w:val="20"/>
        </w:rPr>
        <w:t></w:t>
      </w:r>
      <w:r w:rsidRPr="0032190F">
        <w:rPr>
          <w:b/>
          <w:sz w:val="20"/>
          <w:szCs w:val="20"/>
          <w:lang w:val="fr-FR"/>
        </w:rPr>
        <w:t xml:space="preserve"> . Zone IV . Groupe II</w:t>
      </w:r>
      <w:r w:rsidRPr="0032190F">
        <w:rPr>
          <w:sz w:val="20"/>
          <w:szCs w:val="20"/>
          <w:lang w:val="fr-FR"/>
        </w:rPr>
        <w:tab/>
        <w:t>Trouvée ou retrouvée en 2001</w:t>
      </w:r>
    </w:p>
    <w:p w14:paraId="1A4F100C"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oubliée ?</w:t>
      </w:r>
    </w:p>
    <w:p w14:paraId="66275993" w14:textId="77777777" w:rsidR="000152C6" w:rsidRPr="0032190F" w:rsidRDefault="000152C6" w:rsidP="000152C6">
      <w:pPr>
        <w:ind w:right="-136"/>
        <w:jc w:val="both"/>
        <w:rPr>
          <w:sz w:val="20"/>
          <w:szCs w:val="20"/>
          <w:lang w:val="fr-FR"/>
        </w:rPr>
      </w:pPr>
    </w:p>
    <w:p w14:paraId="0EA4459B" w14:textId="77777777" w:rsidR="000152C6" w:rsidRPr="0032190F"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Examiner sa face supérieure relativement plate et patinée, une surface de pendage 10° nord-ouest (1,5 m d’est en ouest par 0,8 m) située au ras du sol au nord et à 0,8 m au sud. Quelques grosses cupules sont éparses dans sa partie centrale.</w:t>
      </w:r>
    </w:p>
    <w:p w14:paraId="4F0EFFAF" w14:textId="77777777" w:rsidR="000152C6" w:rsidRPr="0032190F" w:rsidRDefault="000152C6" w:rsidP="000152C6">
      <w:pPr>
        <w:ind w:right="-136" w:firstLine="709"/>
        <w:jc w:val="both"/>
        <w:rPr>
          <w:sz w:val="20"/>
          <w:szCs w:val="20"/>
          <w:lang w:val="fr-FR"/>
        </w:rPr>
      </w:pPr>
    </w:p>
    <w:p w14:paraId="0D73B525" w14:textId="77777777" w:rsidR="000152C6" w:rsidRPr="0032190F" w:rsidRDefault="000152C6" w:rsidP="000152C6">
      <w:pPr>
        <w:ind w:right="-136" w:firstLine="709"/>
        <w:jc w:val="both"/>
        <w:rPr>
          <w:sz w:val="20"/>
          <w:szCs w:val="20"/>
          <w:lang w:val="fr-FR"/>
        </w:rPr>
      </w:pPr>
      <w:r w:rsidRPr="0032190F">
        <w:rPr>
          <w:sz w:val="20"/>
          <w:szCs w:val="20"/>
          <w:lang w:val="fr-FR"/>
        </w:rPr>
        <w:t>Revenir jusqu’à la roche 13 A, marcher trois mètres en direction du nord-est et dépasser un bloc, haut de 0,8 mètres, dont la face nord est couverte de décrochements.</w:t>
      </w:r>
    </w:p>
    <w:p w14:paraId="2AF8F461" w14:textId="77777777" w:rsidR="000152C6" w:rsidRPr="0032190F" w:rsidRDefault="000152C6" w:rsidP="000152C6">
      <w:pPr>
        <w:ind w:right="-136" w:firstLine="709"/>
        <w:jc w:val="both"/>
        <w:rPr>
          <w:sz w:val="20"/>
          <w:szCs w:val="20"/>
          <w:lang w:val="fr-FR"/>
        </w:rPr>
      </w:pPr>
    </w:p>
    <w:p w14:paraId="2BC3FFF6" w14:textId="77777777" w:rsidR="000152C6" w:rsidRPr="0032190F" w:rsidRDefault="000152C6" w:rsidP="000152C6">
      <w:pPr>
        <w:ind w:right="-136"/>
        <w:jc w:val="both"/>
        <w:rPr>
          <w:sz w:val="20"/>
          <w:szCs w:val="20"/>
          <w:lang w:val="fr-FR"/>
        </w:rPr>
      </w:pPr>
      <w:r w:rsidRPr="0032190F">
        <w:rPr>
          <w:b/>
          <w:sz w:val="20"/>
          <w:szCs w:val="20"/>
          <w:lang w:val="fr-FR"/>
        </w:rPr>
        <w:t>Roche 13 B . Zone IV . Groupe II</w:t>
      </w:r>
      <w:r w:rsidRPr="0032190F">
        <w:rPr>
          <w:sz w:val="20"/>
          <w:szCs w:val="20"/>
          <w:lang w:val="fr-FR"/>
        </w:rPr>
        <w:tab/>
      </w:r>
    </w:p>
    <w:p w14:paraId="193F483A"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de la hallebarde à quatre rivets</w:t>
      </w:r>
    </w:p>
    <w:p w14:paraId="2BC293F7" w14:textId="77777777" w:rsidR="000152C6" w:rsidRPr="0032190F" w:rsidRDefault="000152C6" w:rsidP="000152C6">
      <w:pPr>
        <w:ind w:right="-136"/>
        <w:jc w:val="both"/>
        <w:rPr>
          <w:sz w:val="20"/>
          <w:szCs w:val="20"/>
          <w:lang w:val="fr-FR"/>
        </w:rPr>
      </w:pPr>
    </w:p>
    <w:p w14:paraId="62B33BBA"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C'est une petite roche de pélite verte (0,3 m de haut) dont la face supérieure de pendage 20° nord-ouest est patinée en orange, plate et lisse, mais coupée d'est en ouest par une large fissure. Le numéro ZIV-GII-R13B est écrit près du bord sud, au dessus de deux flèches, dont l’une, peu nette, indique que la roche 14A se trouve à vingt-cinq mètres à l’est et l’autre, dirigée vers le nord, porte le chiffre 30 à sa base et, peut-être, 14C à sa pointe. </w:t>
      </w:r>
    </w:p>
    <w:p w14:paraId="110735F9"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Un grand corniforme se présente avec un corps ovale, une tête ronde, quatre appendices latéraux, larges et courts, et une très longue queue (0,3 m) se prolongeant jusqu'à la fissure et portant deux pompons </w:t>
      </w:r>
      <w:r w:rsidRPr="0032190F">
        <w:rPr>
          <w:sz w:val="16"/>
          <w:szCs w:val="16"/>
          <w:lang w:val="fr-FR"/>
        </w:rPr>
        <w:t>(ph. 1 et 1bis)</w:t>
      </w:r>
      <w:r w:rsidRPr="0032190F">
        <w:rPr>
          <w:i/>
          <w:sz w:val="20"/>
          <w:szCs w:val="20"/>
          <w:lang w:val="fr-FR"/>
        </w:rPr>
        <w:t xml:space="preserve">. Le C est inscrit à droite. Sous la fissure, sont gravées une hallebarde à lame rectangulaire portant quatre rivets </w:t>
      </w:r>
      <w:r w:rsidRPr="0032190F">
        <w:rPr>
          <w:sz w:val="16"/>
          <w:szCs w:val="16"/>
          <w:lang w:val="fr-FR"/>
        </w:rPr>
        <w:t>(ph. 2)</w:t>
      </w:r>
      <w:r w:rsidRPr="0032190F">
        <w:rPr>
          <w:i/>
          <w:sz w:val="20"/>
          <w:szCs w:val="20"/>
          <w:lang w:val="fr-FR"/>
        </w:rPr>
        <w:t xml:space="preserve"> et des plages. La réalisation est peu fine et peu régulière. Chercher une petite lame </w:t>
      </w:r>
      <w:r w:rsidRPr="0032190F">
        <w:rPr>
          <w:sz w:val="16"/>
          <w:szCs w:val="16"/>
          <w:lang w:val="fr-FR"/>
        </w:rPr>
        <w:t>(ph.4)</w:t>
      </w:r>
    </w:p>
    <w:p w14:paraId="5CAE5E68" w14:textId="2D1DB1F9" w:rsidR="000152C6" w:rsidRPr="0032190F" w:rsidRDefault="000152C6" w:rsidP="000152C6">
      <w:pPr>
        <w:ind w:right="-136" w:firstLine="709"/>
        <w:jc w:val="both"/>
        <w:rPr>
          <w:i/>
          <w:sz w:val="20"/>
          <w:szCs w:val="20"/>
          <w:lang w:val="fr-FR"/>
        </w:rPr>
      </w:pPr>
      <w:r w:rsidRPr="0032190F">
        <w:rPr>
          <w:i/>
          <w:sz w:val="20"/>
          <w:szCs w:val="20"/>
          <w:lang w:val="fr-FR"/>
        </w:rPr>
        <w:t xml:space="preserve">Remarquer des dessins historiques : un </w:t>
      </w:r>
      <w:hyperlink r:id="rId14094" w:anchor="Cul_Art_TAC_a_cheval_x_personnage" w:history="1">
        <w:r w:rsidR="00931159" w:rsidRPr="00931159">
          <w:rPr>
            <w:rStyle w:val="Hyperlink"/>
            <w:sz w:val="20"/>
            <w:lang w:val="fr-FR"/>
          </w:rPr>
          <w:t>cavalier</w:t>
        </w:r>
      </w:hyperlink>
      <w:r w:rsidR="00931159" w:rsidRPr="00931159">
        <w:rPr>
          <w:sz w:val="20"/>
          <w:lang w:val="fr-FR"/>
        </w:rPr>
        <w:t xml:space="preserve"> </w:t>
      </w:r>
      <w:r w:rsidRPr="0032190F">
        <w:rPr>
          <w:i/>
          <w:sz w:val="20"/>
          <w:szCs w:val="20"/>
          <w:lang w:val="fr-FR"/>
        </w:rPr>
        <w:t>portant une barbe et des plumes sur la tête, d’autres personnages, des armes, un bateau, des figures géométriques, régulières ou non, dont une étoile</w:t>
      </w:r>
    </w:p>
    <w:p w14:paraId="2868AA87" w14:textId="77777777" w:rsidR="000152C6" w:rsidRPr="0032190F" w:rsidRDefault="000152C6" w:rsidP="000152C6">
      <w:pPr>
        <w:ind w:right="-136"/>
        <w:jc w:val="both"/>
        <w:rPr>
          <w:sz w:val="16"/>
          <w:szCs w:val="16"/>
          <w:lang w:val="fr-FR"/>
        </w:rPr>
      </w:pPr>
      <w:r w:rsidRPr="0032190F">
        <w:rPr>
          <w:sz w:val="16"/>
          <w:szCs w:val="16"/>
          <w:lang w:val="fr-FR"/>
        </w:rPr>
        <w:t>Photos 1969: Roche dans site, Roche + gravures, 6 ph. gravures (1969 et 1972)</w:t>
      </w:r>
    </w:p>
    <w:p w14:paraId="5262C25A" w14:textId="77777777" w:rsidR="000152C6" w:rsidRPr="0032190F" w:rsidRDefault="000152C6" w:rsidP="000152C6">
      <w:pPr>
        <w:ind w:right="-136"/>
        <w:jc w:val="both"/>
        <w:rPr>
          <w:sz w:val="20"/>
          <w:szCs w:val="20"/>
          <w:lang w:val="fr-FR"/>
        </w:rPr>
      </w:pPr>
    </w:p>
    <w:p w14:paraId="31C6D136" w14:textId="77777777" w:rsidR="000152C6" w:rsidRPr="0032190F" w:rsidRDefault="000152C6" w:rsidP="000152C6">
      <w:pPr>
        <w:ind w:right="-136"/>
        <w:jc w:val="both"/>
        <w:rPr>
          <w:sz w:val="20"/>
          <w:szCs w:val="20"/>
          <w:lang w:val="fr-FR"/>
        </w:rPr>
      </w:pPr>
      <w:r w:rsidRPr="0032190F">
        <w:rPr>
          <w:sz w:val="20"/>
          <w:szCs w:val="20"/>
          <w:lang w:val="fr-FR"/>
        </w:rPr>
        <w:tab/>
        <w:t>Aller à un mètre au sud-est et remarquer un bloc de pélite verte, couvert de patine orange et de lichens jaunes</w:t>
      </w:r>
    </w:p>
    <w:p w14:paraId="3354C847" w14:textId="77777777" w:rsidR="000152C6" w:rsidRPr="0032190F" w:rsidRDefault="000152C6" w:rsidP="000152C6">
      <w:pPr>
        <w:ind w:right="-136" w:firstLine="709"/>
        <w:jc w:val="both"/>
        <w:rPr>
          <w:sz w:val="20"/>
          <w:szCs w:val="20"/>
          <w:lang w:val="fr-FR"/>
        </w:rPr>
      </w:pPr>
    </w:p>
    <w:p w14:paraId="56942675" w14:textId="77777777" w:rsidR="000152C6" w:rsidRPr="0032190F" w:rsidRDefault="000152C6" w:rsidP="000152C6">
      <w:pPr>
        <w:ind w:right="-136"/>
        <w:jc w:val="both"/>
        <w:rPr>
          <w:sz w:val="20"/>
          <w:szCs w:val="20"/>
          <w:lang w:val="fr-FR"/>
        </w:rPr>
      </w:pPr>
      <w:r w:rsidRPr="0032190F">
        <w:rPr>
          <w:b/>
          <w:sz w:val="20"/>
          <w:szCs w:val="20"/>
          <w:lang w:val="fr-FR"/>
        </w:rPr>
        <w:t xml:space="preserve">Roche 13 </w:t>
      </w:r>
      <w:r w:rsidRPr="00441288">
        <w:rPr>
          <w:rFonts w:ascii="Symbol" w:hAnsi="Symbol"/>
          <w:b/>
          <w:sz w:val="20"/>
          <w:szCs w:val="20"/>
        </w:rPr>
        <w:t></w:t>
      </w:r>
      <w:r w:rsidRPr="0032190F">
        <w:rPr>
          <w:b/>
          <w:sz w:val="20"/>
          <w:szCs w:val="20"/>
          <w:lang w:val="fr-FR"/>
        </w:rPr>
        <w:t xml:space="preserve"> H . Zone IV . Groupe II</w:t>
      </w:r>
      <w:r w:rsidRPr="0032190F">
        <w:rPr>
          <w:sz w:val="20"/>
          <w:szCs w:val="20"/>
          <w:lang w:val="fr-FR"/>
        </w:rPr>
        <w:tab/>
      </w:r>
    </w:p>
    <w:p w14:paraId="0C94281B"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de fracesco</w:t>
      </w:r>
    </w:p>
    <w:p w14:paraId="2AD33FDE" w14:textId="77777777" w:rsidR="000152C6" w:rsidRPr="0032190F" w:rsidRDefault="000152C6" w:rsidP="000152C6">
      <w:pPr>
        <w:ind w:right="-136"/>
        <w:jc w:val="both"/>
        <w:rPr>
          <w:sz w:val="20"/>
          <w:szCs w:val="20"/>
          <w:lang w:val="fr-FR"/>
        </w:rPr>
      </w:pPr>
    </w:p>
    <w:p w14:paraId="0545FA00" w14:textId="77777777" w:rsidR="000152C6" w:rsidRPr="0032190F" w:rsidRDefault="000152C6" w:rsidP="000152C6">
      <w:pPr>
        <w:ind w:right="-136" w:firstLine="709"/>
        <w:jc w:val="both"/>
        <w:rPr>
          <w:sz w:val="20"/>
          <w:szCs w:val="20"/>
          <w:lang w:val="fr-FR"/>
        </w:rPr>
      </w:pPr>
      <w:r w:rsidRPr="0032190F">
        <w:rPr>
          <w:rFonts w:ascii="Times" w:hAnsi="Times"/>
          <w:i/>
          <w:sz w:val="20"/>
          <w:szCs w:val="20"/>
          <w:lang w:val="fr-FR"/>
        </w:rPr>
        <w:t>Examiner sa face supérieure de léger pendage sud (1,2 m d’est en ouest par 1,4 m). Au centre de sa moitié nord, une petite surface plate porte un texte peu clair où peut se lire, peut-être, fracesco. Il s’agit d’une suite de lettres, probablement latines, mais pas toutes identifiables. Repérer aussi des dessins géométriques.</w:t>
      </w:r>
    </w:p>
    <w:p w14:paraId="68947703" w14:textId="77777777" w:rsidR="000152C6" w:rsidRPr="0032190F" w:rsidRDefault="000152C6" w:rsidP="000152C6">
      <w:pPr>
        <w:ind w:right="-136" w:firstLine="709"/>
        <w:jc w:val="both"/>
        <w:rPr>
          <w:sz w:val="20"/>
          <w:szCs w:val="20"/>
          <w:lang w:val="fr-FR"/>
        </w:rPr>
      </w:pPr>
    </w:p>
    <w:p w14:paraId="22A6A3F4" w14:textId="77777777" w:rsidR="000152C6" w:rsidRPr="0032190F" w:rsidRDefault="000152C6" w:rsidP="000152C6">
      <w:pPr>
        <w:ind w:right="-136" w:firstLine="709"/>
        <w:jc w:val="both"/>
        <w:rPr>
          <w:sz w:val="20"/>
          <w:szCs w:val="20"/>
          <w:lang w:val="fr-FR"/>
        </w:rPr>
      </w:pPr>
      <w:r w:rsidRPr="0032190F">
        <w:rPr>
          <w:sz w:val="20"/>
          <w:szCs w:val="20"/>
          <w:lang w:val="fr-FR"/>
        </w:rPr>
        <w:t xml:space="preserve">Depuis la pointe sud de cette roche, marcher quatre mètres vers le sud-sud-est pour atteindre un grand bloc éboulé. C’est une pélite gris violet, couverte de patine beige, en forme de dôme et haute de près de deux mètres. </w:t>
      </w:r>
    </w:p>
    <w:p w14:paraId="6DEC96C3" w14:textId="77777777" w:rsidR="000152C6" w:rsidRPr="0032190F" w:rsidRDefault="000152C6" w:rsidP="000152C6">
      <w:pPr>
        <w:ind w:right="-136" w:firstLine="709"/>
        <w:jc w:val="both"/>
        <w:rPr>
          <w:sz w:val="20"/>
          <w:szCs w:val="20"/>
          <w:lang w:val="fr-FR"/>
        </w:rPr>
      </w:pPr>
    </w:p>
    <w:p w14:paraId="2860AFDA" w14:textId="77777777" w:rsidR="000152C6" w:rsidRPr="0032190F" w:rsidRDefault="000152C6" w:rsidP="000152C6">
      <w:pPr>
        <w:ind w:right="-136"/>
        <w:jc w:val="both"/>
        <w:rPr>
          <w:sz w:val="20"/>
          <w:szCs w:val="20"/>
          <w:lang w:val="fr-FR"/>
        </w:rPr>
      </w:pPr>
      <w:r w:rsidRPr="0032190F">
        <w:rPr>
          <w:b/>
          <w:sz w:val="20"/>
          <w:szCs w:val="20"/>
          <w:lang w:val="fr-FR"/>
        </w:rPr>
        <w:t xml:space="preserve">Roche 13 </w:t>
      </w:r>
      <w:r w:rsidRPr="00441288">
        <w:rPr>
          <w:rFonts w:ascii="Symbol" w:hAnsi="Symbol"/>
          <w:b/>
          <w:sz w:val="20"/>
          <w:szCs w:val="20"/>
        </w:rPr>
        <w:t></w:t>
      </w:r>
      <w:r w:rsidRPr="0032190F">
        <w:rPr>
          <w:b/>
          <w:sz w:val="20"/>
          <w:szCs w:val="20"/>
          <w:lang w:val="fr-FR"/>
        </w:rPr>
        <w:t xml:space="preserve"> H . Zone IV . Groupe II</w:t>
      </w:r>
      <w:r w:rsidRPr="0032190F">
        <w:rPr>
          <w:sz w:val="20"/>
          <w:szCs w:val="20"/>
          <w:lang w:val="fr-FR"/>
        </w:rPr>
        <w:tab/>
      </w:r>
    </w:p>
    <w:p w14:paraId="2046FF29"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fléchée </w:t>
      </w:r>
    </w:p>
    <w:p w14:paraId="5EB78DE0" w14:textId="77777777" w:rsidR="000152C6" w:rsidRPr="0032190F" w:rsidRDefault="000152C6" w:rsidP="000152C6">
      <w:pPr>
        <w:ind w:right="-136"/>
        <w:jc w:val="both"/>
        <w:rPr>
          <w:sz w:val="20"/>
          <w:szCs w:val="20"/>
          <w:lang w:val="fr-FR"/>
        </w:rPr>
      </w:pPr>
    </w:p>
    <w:p w14:paraId="42CABD3D" w14:textId="77777777" w:rsidR="000152C6" w:rsidRPr="0032190F"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 xml:space="preserve">Examiner sa face de pendage 30° est (3,0 m par 1,5 m). Repérer un zigzag à un mètre du sol. En dessous, la roche présente des écailles de même pendage. Y repérer une surface (0,4 m du nord au sud par 0,1 m) portant un texte : guesto li 4-8-46 maladetto.roggi. one. ieri mi si.e impicata.una pecora Giuseppe Areo. L’écaille située en dessous porte </w:t>
      </w:r>
      <w:r w:rsidRPr="0032190F">
        <w:rPr>
          <w:rFonts w:ascii="Times" w:hAnsi="Times"/>
          <w:i/>
          <w:sz w:val="20"/>
          <w:szCs w:val="20"/>
          <w:lang w:val="fr-FR"/>
        </w:rPr>
        <w:lastRenderedPageBreak/>
        <w:t>une flèche vers le sud et une écaille plus basse porte une flèche vers le sol. Il existe en effet un trou entre le sol, la roche et deux petits blocs adjacents où une bête morte a pu être enfouie. Le texte a été écrit par Guido Giuseppe né en 1914, de ‘stranom’ Areo, cousin plus ou moins proche de Guido Giuseppe Talalen, né en 1906.</w:t>
      </w:r>
    </w:p>
    <w:p w14:paraId="76CAB874" w14:textId="77777777" w:rsidR="000152C6" w:rsidRPr="0032190F" w:rsidRDefault="000152C6" w:rsidP="000152C6">
      <w:pPr>
        <w:ind w:right="-136"/>
        <w:jc w:val="both"/>
        <w:rPr>
          <w:sz w:val="20"/>
          <w:szCs w:val="20"/>
          <w:lang w:val="fr-FR"/>
        </w:rPr>
      </w:pPr>
    </w:p>
    <w:p w14:paraId="5A133E8A" w14:textId="77777777" w:rsidR="000152C6" w:rsidRPr="0032190F" w:rsidRDefault="000152C6" w:rsidP="000152C6">
      <w:pPr>
        <w:ind w:right="-136" w:firstLine="709"/>
        <w:jc w:val="both"/>
        <w:rPr>
          <w:sz w:val="20"/>
          <w:szCs w:val="20"/>
          <w:lang w:val="fr-FR"/>
        </w:rPr>
      </w:pPr>
      <w:r w:rsidRPr="0032190F">
        <w:rPr>
          <w:sz w:val="20"/>
          <w:szCs w:val="20"/>
          <w:lang w:val="fr-FR"/>
        </w:rPr>
        <w:t xml:space="preserve">Revenir à la roche 13 B et marcher huit mètres vers le nord-nord-ouest. Longer par l’est un gros bloc de pélite et examiner sa face nord.  </w:t>
      </w:r>
    </w:p>
    <w:p w14:paraId="2F530C7A" w14:textId="77777777" w:rsidR="000152C6" w:rsidRPr="0032190F" w:rsidRDefault="000152C6" w:rsidP="000152C6">
      <w:pPr>
        <w:ind w:right="-136"/>
        <w:jc w:val="both"/>
        <w:rPr>
          <w:b/>
          <w:sz w:val="20"/>
          <w:szCs w:val="20"/>
          <w:lang w:val="fr-FR"/>
        </w:rPr>
      </w:pPr>
    </w:p>
    <w:p w14:paraId="20125DB8" w14:textId="77777777" w:rsidR="000152C6" w:rsidRPr="0032190F" w:rsidRDefault="000152C6" w:rsidP="000152C6">
      <w:pPr>
        <w:ind w:right="-136"/>
        <w:jc w:val="both"/>
        <w:rPr>
          <w:sz w:val="20"/>
          <w:szCs w:val="20"/>
          <w:lang w:val="fr-FR"/>
        </w:rPr>
      </w:pPr>
      <w:r w:rsidRPr="0032190F">
        <w:rPr>
          <w:b/>
          <w:sz w:val="20"/>
          <w:szCs w:val="20"/>
          <w:lang w:val="fr-FR"/>
        </w:rPr>
        <w:t xml:space="preserve">Roche 13 </w:t>
      </w:r>
      <w:r w:rsidRPr="00441288">
        <w:rPr>
          <w:rFonts w:ascii="Symbol" w:hAnsi="Symbol"/>
          <w:b/>
          <w:sz w:val="20"/>
          <w:szCs w:val="20"/>
        </w:rPr>
        <w:t></w:t>
      </w:r>
      <w:r w:rsidRPr="0032190F">
        <w:rPr>
          <w:b/>
          <w:sz w:val="20"/>
          <w:szCs w:val="20"/>
          <w:lang w:val="fr-FR"/>
        </w:rPr>
        <w:t xml:space="preserve"> H . Zone IV . Groupe II</w:t>
      </w:r>
      <w:r w:rsidRPr="0032190F">
        <w:rPr>
          <w:sz w:val="20"/>
          <w:szCs w:val="20"/>
          <w:lang w:val="fr-FR"/>
        </w:rPr>
        <w:tab/>
      </w:r>
    </w:p>
    <w:p w14:paraId="7BA21490"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de Gaetano Boin </w:t>
      </w:r>
    </w:p>
    <w:p w14:paraId="13FBC569" w14:textId="77777777" w:rsidR="000152C6" w:rsidRPr="0032190F" w:rsidRDefault="000152C6" w:rsidP="000152C6">
      <w:pPr>
        <w:ind w:right="-136"/>
        <w:jc w:val="both"/>
        <w:rPr>
          <w:sz w:val="20"/>
          <w:szCs w:val="20"/>
          <w:lang w:val="fr-FR"/>
        </w:rPr>
      </w:pPr>
    </w:p>
    <w:p w14:paraId="3CD1129B" w14:textId="77777777" w:rsidR="000152C6" w:rsidRPr="0032190F"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C’est une face verticale nord (2,5 m d’est en ouest par 1,5 m de haut) vert sombre et non patinée. Remarquer de grandes encoches arrondies à l’est et à l’ouest. Sa partie supérieure est fissurée d’est en ouest. Repérer un texte de Boin Gaetano Francesco della classe 1899 li 9 agosto 1918 et des formes géométriques, lignes parallèles, zigzags …</w:t>
      </w:r>
    </w:p>
    <w:p w14:paraId="3BC38665" w14:textId="77777777" w:rsidR="000152C6" w:rsidRPr="0032190F" w:rsidRDefault="000152C6" w:rsidP="000152C6">
      <w:pPr>
        <w:ind w:right="-136"/>
        <w:jc w:val="both"/>
        <w:rPr>
          <w:sz w:val="20"/>
          <w:szCs w:val="20"/>
          <w:lang w:val="fr-FR"/>
        </w:rPr>
      </w:pPr>
    </w:p>
    <w:p w14:paraId="5707B279" w14:textId="77777777" w:rsidR="000152C6" w:rsidRPr="0032190F" w:rsidRDefault="000152C6" w:rsidP="000152C6">
      <w:pPr>
        <w:ind w:right="-136"/>
        <w:jc w:val="both"/>
        <w:rPr>
          <w:sz w:val="20"/>
          <w:szCs w:val="20"/>
          <w:lang w:val="fr-FR"/>
        </w:rPr>
      </w:pPr>
      <w:r w:rsidRPr="0032190F">
        <w:rPr>
          <w:sz w:val="20"/>
          <w:szCs w:val="20"/>
          <w:lang w:val="fr-FR"/>
        </w:rPr>
        <w:tab/>
        <w:t xml:space="preserve">Marcher huit mètres vers l’est et traverser un ru à sec. </w:t>
      </w:r>
    </w:p>
    <w:p w14:paraId="5D56A75E" w14:textId="77777777" w:rsidR="000152C6" w:rsidRPr="0032190F" w:rsidRDefault="000152C6" w:rsidP="000152C6">
      <w:pPr>
        <w:ind w:right="-136" w:firstLine="709"/>
        <w:jc w:val="both"/>
        <w:rPr>
          <w:sz w:val="20"/>
          <w:szCs w:val="20"/>
          <w:lang w:val="fr-FR"/>
        </w:rPr>
      </w:pPr>
    </w:p>
    <w:p w14:paraId="605FB210" w14:textId="77777777" w:rsidR="000152C6" w:rsidRPr="0032190F" w:rsidRDefault="000152C6" w:rsidP="000152C6">
      <w:pPr>
        <w:ind w:right="-136"/>
        <w:jc w:val="both"/>
        <w:rPr>
          <w:sz w:val="20"/>
          <w:szCs w:val="20"/>
          <w:lang w:val="fr-FR"/>
        </w:rPr>
      </w:pPr>
      <w:r w:rsidRPr="0032190F">
        <w:rPr>
          <w:b/>
          <w:sz w:val="20"/>
          <w:szCs w:val="20"/>
          <w:lang w:val="fr-FR"/>
        </w:rPr>
        <w:t xml:space="preserve">Roche 13 </w:t>
      </w:r>
      <w:r w:rsidRPr="00441288">
        <w:rPr>
          <w:rFonts w:ascii="Symbol" w:hAnsi="Symbol"/>
          <w:b/>
          <w:sz w:val="20"/>
          <w:szCs w:val="20"/>
        </w:rPr>
        <w:t></w:t>
      </w:r>
      <w:r w:rsidRPr="0032190F">
        <w:rPr>
          <w:b/>
          <w:sz w:val="20"/>
          <w:szCs w:val="20"/>
          <w:lang w:val="fr-FR"/>
        </w:rPr>
        <w:t xml:space="preserve"> H . Zone IV . Groupe II</w:t>
      </w:r>
      <w:r w:rsidRPr="0032190F">
        <w:rPr>
          <w:sz w:val="20"/>
          <w:szCs w:val="20"/>
          <w:lang w:val="fr-FR"/>
        </w:rPr>
        <w:tab/>
      </w:r>
    </w:p>
    <w:p w14:paraId="523F05C0"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de l’autre côté d’un ru </w:t>
      </w:r>
    </w:p>
    <w:p w14:paraId="56CC6CD7" w14:textId="77777777" w:rsidR="000152C6" w:rsidRPr="0032190F" w:rsidRDefault="000152C6" w:rsidP="000152C6">
      <w:pPr>
        <w:ind w:right="-136"/>
        <w:jc w:val="both"/>
        <w:rPr>
          <w:sz w:val="20"/>
          <w:szCs w:val="20"/>
          <w:lang w:val="fr-FR"/>
        </w:rPr>
      </w:pPr>
    </w:p>
    <w:p w14:paraId="7B7868FE" w14:textId="77777777" w:rsidR="000152C6" w:rsidRPr="0032190F"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C’est une face de pendage 20° ouest (1,3 m du nord au sud par 0,5 m) couverte de patine orange et assez plate. Sa partie supérieure est traversée par une fissure remplie de mousse. Un texte peu clair est écrit au centre de la face. Il s’agit d’une suite de signes qui ne sont peut-être pas tous des lettres.</w:t>
      </w:r>
    </w:p>
    <w:p w14:paraId="5560BFE6" w14:textId="77777777" w:rsidR="000152C6" w:rsidRPr="0032190F" w:rsidRDefault="000152C6" w:rsidP="000152C6">
      <w:pPr>
        <w:ind w:right="-136" w:firstLine="709"/>
        <w:jc w:val="both"/>
        <w:rPr>
          <w:rFonts w:ascii="Times" w:hAnsi="Times"/>
          <w:i/>
          <w:sz w:val="20"/>
          <w:szCs w:val="20"/>
          <w:lang w:val="fr-FR"/>
        </w:rPr>
      </w:pPr>
    </w:p>
    <w:p w14:paraId="7BAEBC7C" w14:textId="77777777" w:rsidR="000152C6" w:rsidRPr="00441288" w:rsidRDefault="000152C6" w:rsidP="000152C6">
      <w:pPr>
        <w:numPr>
          <w:ilvl w:val="0"/>
          <w:numId w:val="9"/>
        </w:numPr>
        <w:tabs>
          <w:tab w:val="clear" w:pos="360"/>
        </w:tabs>
        <w:ind w:left="0" w:right="-136" w:firstLine="709"/>
        <w:jc w:val="both"/>
        <w:rPr>
          <w:rFonts w:ascii="Times" w:hAnsi="Times"/>
          <w:sz w:val="20"/>
          <w:szCs w:val="20"/>
        </w:rPr>
      </w:pPr>
      <w:r w:rsidRPr="0032190F">
        <w:rPr>
          <w:rFonts w:ascii="Times" w:hAnsi="Times"/>
          <w:sz w:val="20"/>
          <w:szCs w:val="20"/>
          <w:lang w:val="fr-FR"/>
        </w:rPr>
        <w:t xml:space="preserve">Marcher deux mètres vers le nord pour atteindre un bloc de pélite verte schistosée, patiné en orange et allongé du nord au sud dont la face ouest est érodée. </w:t>
      </w:r>
      <w:r w:rsidRPr="00441288">
        <w:rPr>
          <w:rFonts w:ascii="Times" w:hAnsi="Times"/>
          <w:sz w:val="20"/>
          <w:szCs w:val="20"/>
        </w:rPr>
        <w:t>Ce bloc est situé entre plusieurs rus</w:t>
      </w:r>
    </w:p>
    <w:p w14:paraId="7981CA65" w14:textId="77777777" w:rsidR="000152C6" w:rsidRPr="00441288" w:rsidRDefault="000152C6" w:rsidP="000152C6">
      <w:pPr>
        <w:ind w:right="-136" w:firstLine="709"/>
        <w:jc w:val="both"/>
        <w:rPr>
          <w:rFonts w:ascii="Times" w:hAnsi="Times"/>
          <w:sz w:val="20"/>
          <w:szCs w:val="20"/>
        </w:rPr>
      </w:pPr>
    </w:p>
    <w:p w14:paraId="033E6D85" w14:textId="77777777" w:rsidR="000152C6" w:rsidRPr="0032190F" w:rsidRDefault="000152C6" w:rsidP="000152C6">
      <w:pPr>
        <w:ind w:right="-136"/>
        <w:jc w:val="both"/>
        <w:rPr>
          <w:sz w:val="20"/>
          <w:szCs w:val="20"/>
          <w:lang w:val="fr-FR"/>
        </w:rPr>
      </w:pPr>
      <w:r w:rsidRPr="0032190F">
        <w:rPr>
          <w:b/>
          <w:sz w:val="20"/>
          <w:szCs w:val="20"/>
          <w:lang w:val="fr-FR"/>
        </w:rPr>
        <w:t>Roche 14 A H . Zone IV . Groupe II</w:t>
      </w:r>
      <w:r w:rsidRPr="0032190F">
        <w:rPr>
          <w:sz w:val="20"/>
          <w:szCs w:val="20"/>
          <w:lang w:val="fr-FR"/>
        </w:rPr>
        <w:tab/>
      </w:r>
    </w:p>
    <w:p w14:paraId="0CFC3F4B"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entre plusieurs rus </w:t>
      </w:r>
    </w:p>
    <w:p w14:paraId="4414C7A9" w14:textId="77777777" w:rsidR="000152C6" w:rsidRPr="0032190F" w:rsidRDefault="000152C6" w:rsidP="000152C6">
      <w:pPr>
        <w:ind w:right="-136"/>
        <w:jc w:val="both"/>
        <w:rPr>
          <w:sz w:val="20"/>
          <w:szCs w:val="20"/>
          <w:lang w:val="fr-FR"/>
        </w:rPr>
      </w:pPr>
    </w:p>
    <w:p w14:paraId="6C3C7DB1" w14:textId="77777777" w:rsidR="000152C6" w:rsidRPr="0032190F"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Examiner sa face supérieure. Une surface de pendage 20° est, (</w:t>
      </w:r>
      <w:r w:rsidRPr="0032190F">
        <w:rPr>
          <w:rFonts w:ascii="Times" w:hAnsi="Times"/>
          <w:b/>
          <w:i/>
          <w:sz w:val="20"/>
          <w:szCs w:val="20"/>
          <w:lang w:val="fr-FR"/>
        </w:rPr>
        <w:t>face b,</w:t>
      </w:r>
      <w:r w:rsidRPr="0032190F">
        <w:rPr>
          <w:rFonts w:ascii="Times" w:hAnsi="Times"/>
          <w:i/>
          <w:sz w:val="20"/>
          <w:szCs w:val="20"/>
          <w:lang w:val="fr-FR"/>
        </w:rPr>
        <w:t xml:space="preserve"> 1,3 m par 0,4 m), plus étroite dans sa partie sud-est est délimitée par un décrochement de 0,2 m au nord, une arête déchiquetée et un trou de 0,1 m par 0,1 m à l’est et un décrochement oblique à l’ouest. Une brebis y est burinée finement mais visible car noircie de lichens. Un texte y est écrit, Arnolfo Francesco Pastore soldati del 2° Reggito alpini Cuneo Bollne? Mondairi? 21(8) 1928. Repérer aussi une multiplication (107x30) juste, sauf la preuve par 9, une croix, un zigzag.</w:t>
      </w:r>
    </w:p>
    <w:p w14:paraId="67AEE204" w14:textId="77777777" w:rsidR="000152C6" w:rsidRPr="0032190F" w:rsidRDefault="000152C6" w:rsidP="000152C6">
      <w:pPr>
        <w:ind w:left="709" w:right="-136"/>
        <w:jc w:val="both"/>
        <w:rPr>
          <w:sz w:val="20"/>
          <w:szCs w:val="20"/>
          <w:lang w:val="fr-FR"/>
        </w:rPr>
      </w:pPr>
      <w:r w:rsidRPr="0032190F">
        <w:rPr>
          <w:rFonts w:ascii="Times" w:hAnsi="Times"/>
          <w:i/>
          <w:sz w:val="20"/>
          <w:szCs w:val="20"/>
          <w:lang w:val="fr-FR"/>
        </w:rPr>
        <w:t xml:space="preserve">Le décrochement porte la </w:t>
      </w:r>
      <w:r w:rsidRPr="0032190F">
        <w:rPr>
          <w:rFonts w:ascii="Times" w:hAnsi="Times"/>
          <w:b/>
          <w:i/>
          <w:sz w:val="20"/>
          <w:szCs w:val="20"/>
          <w:lang w:val="fr-FR"/>
        </w:rPr>
        <w:t>face a</w:t>
      </w:r>
      <w:r w:rsidRPr="0032190F">
        <w:rPr>
          <w:rFonts w:ascii="Times" w:hAnsi="Times"/>
          <w:i/>
          <w:sz w:val="20"/>
          <w:szCs w:val="20"/>
          <w:lang w:val="fr-FR"/>
        </w:rPr>
        <w:t xml:space="preserve"> qui contient une opération (plus ou moins juste).</w:t>
      </w:r>
    </w:p>
    <w:p w14:paraId="3B2190E4" w14:textId="77777777" w:rsidR="000152C6" w:rsidRPr="0032190F" w:rsidRDefault="000152C6" w:rsidP="000152C6">
      <w:pPr>
        <w:ind w:right="-136"/>
        <w:jc w:val="both"/>
        <w:rPr>
          <w:sz w:val="20"/>
          <w:szCs w:val="20"/>
          <w:lang w:val="fr-FR"/>
        </w:rPr>
      </w:pPr>
    </w:p>
    <w:p w14:paraId="11C041B7" w14:textId="77777777" w:rsidR="000152C6" w:rsidRPr="0032190F" w:rsidRDefault="000152C6" w:rsidP="000152C6">
      <w:pPr>
        <w:numPr>
          <w:ilvl w:val="0"/>
          <w:numId w:val="9"/>
        </w:numPr>
        <w:tabs>
          <w:tab w:val="clear" w:pos="360"/>
        </w:tabs>
        <w:ind w:left="0" w:right="-136" w:firstLine="709"/>
        <w:jc w:val="both"/>
        <w:rPr>
          <w:sz w:val="20"/>
          <w:szCs w:val="20"/>
          <w:lang w:val="fr-FR"/>
        </w:rPr>
      </w:pPr>
      <w:r w:rsidRPr="0032190F">
        <w:rPr>
          <w:sz w:val="20"/>
          <w:szCs w:val="20"/>
          <w:lang w:val="fr-FR"/>
        </w:rPr>
        <w:t>Continuer quatre mètres vers l’est pour atteindre une face orangée qui semble coupée en deux.</w:t>
      </w:r>
    </w:p>
    <w:p w14:paraId="17A5B684" w14:textId="77777777" w:rsidR="000152C6" w:rsidRPr="0032190F" w:rsidRDefault="000152C6" w:rsidP="000152C6">
      <w:pPr>
        <w:ind w:right="-136" w:firstLine="709"/>
        <w:jc w:val="both"/>
        <w:rPr>
          <w:sz w:val="20"/>
          <w:szCs w:val="20"/>
          <w:lang w:val="fr-FR"/>
        </w:rPr>
      </w:pPr>
    </w:p>
    <w:p w14:paraId="4B579FCC" w14:textId="77777777" w:rsidR="000152C6" w:rsidRPr="0032190F" w:rsidRDefault="000152C6" w:rsidP="000152C6">
      <w:pPr>
        <w:ind w:right="-136"/>
        <w:jc w:val="both"/>
        <w:rPr>
          <w:sz w:val="20"/>
          <w:szCs w:val="20"/>
          <w:lang w:val="fr-FR"/>
        </w:rPr>
      </w:pPr>
      <w:r w:rsidRPr="0032190F">
        <w:rPr>
          <w:b/>
          <w:sz w:val="20"/>
          <w:szCs w:val="20"/>
          <w:lang w:val="fr-FR"/>
        </w:rPr>
        <w:t xml:space="preserve">Roche 13 </w:t>
      </w:r>
      <w:r w:rsidRPr="00441288">
        <w:rPr>
          <w:rFonts w:ascii="Symbol" w:hAnsi="Symbol"/>
          <w:b/>
          <w:sz w:val="20"/>
          <w:szCs w:val="20"/>
        </w:rPr>
        <w:t></w:t>
      </w:r>
      <w:r w:rsidRPr="0032190F">
        <w:rPr>
          <w:b/>
          <w:sz w:val="20"/>
          <w:szCs w:val="20"/>
          <w:lang w:val="fr-FR"/>
        </w:rPr>
        <w:t xml:space="preserve"> . Zone IV . Groupe II</w:t>
      </w:r>
      <w:r w:rsidRPr="0032190F">
        <w:rPr>
          <w:sz w:val="20"/>
          <w:szCs w:val="20"/>
          <w:lang w:val="fr-FR"/>
        </w:rPr>
        <w:tab/>
        <w:t>VERIFIER  PLAN  EXISTE</w:t>
      </w:r>
    </w:p>
    <w:p w14:paraId="7B9A37A3"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posée sur le sol</w:t>
      </w:r>
    </w:p>
    <w:p w14:paraId="665562F2" w14:textId="77777777" w:rsidR="000152C6" w:rsidRPr="0032190F" w:rsidRDefault="000152C6" w:rsidP="000152C6">
      <w:pPr>
        <w:ind w:right="-136" w:firstLine="709"/>
        <w:jc w:val="both"/>
        <w:rPr>
          <w:b/>
          <w:sz w:val="20"/>
          <w:szCs w:val="20"/>
          <w:lang w:val="fr-FR"/>
        </w:rPr>
      </w:pPr>
    </w:p>
    <w:p w14:paraId="74C1CC21"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C'est un petit bloc, </w:t>
      </w:r>
      <w:r w:rsidRPr="0032190F">
        <w:rPr>
          <w:b/>
          <w:i/>
          <w:sz w:val="20"/>
          <w:szCs w:val="20"/>
          <w:lang w:val="fr-FR"/>
        </w:rPr>
        <w:t>posé</w:t>
      </w:r>
      <w:r w:rsidRPr="0032190F">
        <w:rPr>
          <w:i/>
          <w:sz w:val="20"/>
          <w:szCs w:val="20"/>
          <w:lang w:val="fr-FR"/>
        </w:rPr>
        <w:t xml:space="preserve"> sur le sol, de pélite gris violacé patiné en brun orangé terne. La face verticale sud-sud-ouest (1,0 m d’est en ouest par 0,4 m), en pointe à l’est, porte une grande entaille triangulaire au centre de sa partie supérieure. La gravure protohistorique est une petite plage piquetée avec peut-être un appendice. </w:t>
      </w:r>
    </w:p>
    <w:p w14:paraId="49C1159C" w14:textId="77777777" w:rsidR="000152C6" w:rsidRPr="0032190F" w:rsidRDefault="000152C6" w:rsidP="000152C6">
      <w:pPr>
        <w:ind w:right="-136"/>
        <w:jc w:val="both"/>
        <w:rPr>
          <w:i/>
          <w:sz w:val="20"/>
          <w:szCs w:val="20"/>
          <w:lang w:val="fr-FR"/>
        </w:rPr>
      </w:pPr>
      <w:r w:rsidRPr="0032190F">
        <w:rPr>
          <w:i/>
          <w:sz w:val="20"/>
          <w:szCs w:val="20"/>
          <w:lang w:val="fr-FR"/>
        </w:rPr>
        <w:t>Découverte en 1993, le plan était absent en 2003.</w:t>
      </w:r>
    </w:p>
    <w:p w14:paraId="0F66D2D3" w14:textId="77777777" w:rsidR="000152C6" w:rsidRPr="0032190F" w:rsidRDefault="000152C6" w:rsidP="000152C6">
      <w:pPr>
        <w:ind w:right="-136" w:firstLine="709"/>
        <w:jc w:val="both"/>
        <w:rPr>
          <w:i/>
          <w:sz w:val="20"/>
          <w:szCs w:val="20"/>
          <w:lang w:val="fr-FR"/>
        </w:rPr>
      </w:pPr>
      <w:r w:rsidRPr="0032190F">
        <w:rPr>
          <w:i/>
          <w:sz w:val="20"/>
          <w:szCs w:val="20"/>
          <w:lang w:val="fr-FR"/>
        </w:rPr>
        <w:t>Cette roche s’est appelée 13 C.</w:t>
      </w:r>
    </w:p>
    <w:p w14:paraId="76B29143" w14:textId="77777777" w:rsidR="000152C6" w:rsidRPr="0032190F" w:rsidRDefault="000152C6" w:rsidP="000152C6">
      <w:pPr>
        <w:ind w:right="-136"/>
        <w:jc w:val="both"/>
        <w:rPr>
          <w:sz w:val="20"/>
          <w:szCs w:val="20"/>
          <w:lang w:val="fr-FR"/>
        </w:rPr>
      </w:pPr>
    </w:p>
    <w:p w14:paraId="3B7BA26A" w14:textId="77777777" w:rsidR="000152C6" w:rsidRPr="0032190F" w:rsidRDefault="000152C6" w:rsidP="000152C6">
      <w:pPr>
        <w:ind w:right="-136" w:firstLine="709"/>
        <w:jc w:val="both"/>
        <w:rPr>
          <w:sz w:val="20"/>
          <w:szCs w:val="20"/>
          <w:lang w:val="fr-FR"/>
        </w:rPr>
      </w:pPr>
      <w:r w:rsidRPr="0032190F">
        <w:rPr>
          <w:sz w:val="20"/>
          <w:szCs w:val="20"/>
          <w:lang w:val="fr-FR"/>
        </w:rPr>
        <w:t>Continuer cinq mètres dans la même direction.</w:t>
      </w:r>
    </w:p>
    <w:p w14:paraId="111285B7" w14:textId="77777777" w:rsidR="000152C6" w:rsidRPr="0032190F" w:rsidRDefault="000152C6" w:rsidP="000152C6">
      <w:pPr>
        <w:ind w:right="-136" w:firstLine="709"/>
        <w:jc w:val="both"/>
        <w:rPr>
          <w:sz w:val="20"/>
          <w:szCs w:val="20"/>
          <w:lang w:val="fr-FR"/>
        </w:rPr>
      </w:pPr>
    </w:p>
    <w:p w14:paraId="0EA082B8" w14:textId="77777777" w:rsidR="000152C6" w:rsidRPr="0032190F" w:rsidRDefault="000152C6" w:rsidP="000152C6">
      <w:pPr>
        <w:ind w:right="-136"/>
        <w:jc w:val="both"/>
        <w:rPr>
          <w:sz w:val="20"/>
          <w:szCs w:val="20"/>
          <w:lang w:val="fr-FR"/>
        </w:rPr>
      </w:pPr>
      <w:r w:rsidRPr="0032190F">
        <w:rPr>
          <w:b/>
          <w:sz w:val="20"/>
          <w:szCs w:val="20"/>
          <w:lang w:val="fr-FR"/>
        </w:rPr>
        <w:t>Roche 14 A . Zone IV . Groupe II</w:t>
      </w:r>
      <w:r w:rsidRPr="0032190F">
        <w:rPr>
          <w:sz w:val="20"/>
          <w:szCs w:val="20"/>
          <w:lang w:val="fr-FR"/>
        </w:rPr>
        <w:tab/>
      </w:r>
    </w:p>
    <w:p w14:paraId="3EC37A07"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des corniformes situés au nord de la roche</w:t>
      </w:r>
    </w:p>
    <w:p w14:paraId="6C2D2652" w14:textId="77777777" w:rsidR="000152C6" w:rsidRPr="0032190F" w:rsidRDefault="000152C6" w:rsidP="000152C6">
      <w:pPr>
        <w:ind w:right="-136"/>
        <w:jc w:val="both"/>
        <w:rPr>
          <w:sz w:val="20"/>
          <w:szCs w:val="20"/>
          <w:lang w:val="fr-FR"/>
        </w:rPr>
      </w:pPr>
    </w:p>
    <w:p w14:paraId="1B241872" w14:textId="77777777" w:rsidR="000152C6" w:rsidRPr="0032190F" w:rsidRDefault="000152C6" w:rsidP="000152C6">
      <w:pPr>
        <w:ind w:right="-136" w:firstLine="709"/>
        <w:jc w:val="both"/>
        <w:rPr>
          <w:i/>
          <w:sz w:val="20"/>
          <w:szCs w:val="20"/>
          <w:lang w:val="fr-FR"/>
        </w:rPr>
      </w:pPr>
      <w:r w:rsidRPr="0032190F">
        <w:rPr>
          <w:i/>
          <w:sz w:val="20"/>
          <w:szCs w:val="20"/>
          <w:lang w:val="fr-FR"/>
        </w:rPr>
        <w:t>C'est la face de pendage 30° ouest-sud-ouest d'un bloc de pélite gris vert, patinée en orange. Le C est inscrit près du bord nord et le numéro près du bord est. Des corniformes à corps rectangulaires ou trapézoïdaux ont des cornes convergentes à deux segments, dont les angulations évoluent de nettes à arrondies. Les dessins sont nets, symétriques et le piquetage est régulier, composé de cupules petites et moyennes. Six des corniformes ont leurs cornes dirigées vers l'est sauf le corniforme du bas qui a les siennes dirigées vers le nord. Il n'y a aucune gravure sur la partie sud de la face, de l'autre côté d'une fissure qui la traverse d’est en ouest. .</w:t>
      </w:r>
    </w:p>
    <w:p w14:paraId="52CA7C3E" w14:textId="77777777" w:rsidR="000152C6" w:rsidRPr="0032190F" w:rsidRDefault="000152C6" w:rsidP="000152C6">
      <w:pPr>
        <w:ind w:right="-136"/>
        <w:jc w:val="both"/>
        <w:rPr>
          <w:sz w:val="16"/>
          <w:szCs w:val="16"/>
          <w:lang w:val="fr-FR"/>
        </w:rPr>
      </w:pPr>
      <w:r w:rsidRPr="0032190F">
        <w:rPr>
          <w:sz w:val="16"/>
          <w:szCs w:val="16"/>
          <w:lang w:val="fr-FR"/>
        </w:rPr>
        <w:t>Photos 1969 : Roche dans site, Roche, 8 ph. gravures + 3 ph. 1972 (barres et plages)</w:t>
      </w:r>
    </w:p>
    <w:p w14:paraId="3D0D4485" w14:textId="77777777" w:rsidR="000152C6" w:rsidRPr="0032190F" w:rsidRDefault="000152C6" w:rsidP="000152C6">
      <w:pPr>
        <w:ind w:right="-136"/>
        <w:jc w:val="both"/>
        <w:rPr>
          <w:sz w:val="20"/>
          <w:szCs w:val="20"/>
          <w:lang w:val="fr-FR"/>
        </w:rPr>
      </w:pPr>
    </w:p>
    <w:p w14:paraId="410A6EAB" w14:textId="77777777" w:rsidR="000152C6" w:rsidRPr="0032190F" w:rsidRDefault="000152C6" w:rsidP="000152C6">
      <w:pPr>
        <w:ind w:right="-136"/>
        <w:jc w:val="both"/>
        <w:rPr>
          <w:sz w:val="20"/>
          <w:szCs w:val="20"/>
          <w:lang w:val="fr-FR"/>
        </w:rPr>
      </w:pPr>
      <w:r w:rsidRPr="0032190F">
        <w:rPr>
          <w:sz w:val="20"/>
          <w:szCs w:val="20"/>
          <w:lang w:val="fr-FR"/>
        </w:rPr>
        <w:lastRenderedPageBreak/>
        <w:tab/>
        <w:t>Descendre de dix mètres vers le sud pour atteindre la face nord-ouest d’un bloc de pélite, posé à l’est sur une pélite violette schistosée et au sud sur une paroi orange, schistosée verticalement et couverte de lichens jaunes. A l’ouest, dans l’herbe, il se trouve au-dessus d’un bloc de pélite verte et d’une dalle érodée, mauve et violette. Au nord la face supérieure du bloc est patinée en rouge.</w:t>
      </w:r>
    </w:p>
    <w:p w14:paraId="4844737B" w14:textId="77777777" w:rsidR="000152C6" w:rsidRPr="0032190F" w:rsidRDefault="000152C6" w:rsidP="000152C6">
      <w:pPr>
        <w:ind w:right="-136" w:firstLine="709"/>
        <w:jc w:val="both"/>
        <w:rPr>
          <w:sz w:val="20"/>
          <w:szCs w:val="20"/>
          <w:lang w:val="fr-FR"/>
        </w:rPr>
      </w:pPr>
    </w:p>
    <w:p w14:paraId="050F1BF7" w14:textId="77777777" w:rsidR="000152C6" w:rsidRPr="0032190F" w:rsidRDefault="000152C6" w:rsidP="000152C6">
      <w:pPr>
        <w:ind w:right="-136"/>
        <w:jc w:val="both"/>
        <w:rPr>
          <w:sz w:val="20"/>
          <w:szCs w:val="20"/>
          <w:lang w:val="fr-FR"/>
        </w:rPr>
      </w:pPr>
      <w:r w:rsidRPr="0032190F">
        <w:rPr>
          <w:b/>
          <w:sz w:val="20"/>
          <w:szCs w:val="20"/>
          <w:lang w:val="fr-FR"/>
        </w:rPr>
        <w:t xml:space="preserve">Roche 14 </w:t>
      </w:r>
      <w:r w:rsidRPr="00441288">
        <w:rPr>
          <w:rFonts w:ascii="Symbol" w:hAnsi="Symbol"/>
          <w:b/>
          <w:sz w:val="20"/>
          <w:szCs w:val="20"/>
        </w:rPr>
        <w:t></w:t>
      </w:r>
      <w:r w:rsidRPr="0032190F">
        <w:rPr>
          <w:b/>
          <w:sz w:val="20"/>
          <w:szCs w:val="20"/>
          <w:lang w:val="fr-FR"/>
        </w:rPr>
        <w:t xml:space="preserve"> H ? . Zone IV . Groupe II</w:t>
      </w:r>
      <w:r w:rsidRPr="0032190F">
        <w:rPr>
          <w:sz w:val="20"/>
          <w:szCs w:val="20"/>
          <w:lang w:val="fr-FR"/>
        </w:rPr>
        <w:tab/>
      </w:r>
    </w:p>
    <w:p w14:paraId="2FB083E2"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à l’entourage multicolore </w:t>
      </w:r>
    </w:p>
    <w:p w14:paraId="21C054F0" w14:textId="77777777" w:rsidR="000152C6" w:rsidRPr="0032190F" w:rsidRDefault="000152C6" w:rsidP="000152C6">
      <w:pPr>
        <w:ind w:right="-136"/>
        <w:jc w:val="both"/>
        <w:rPr>
          <w:sz w:val="20"/>
          <w:szCs w:val="20"/>
          <w:lang w:val="fr-FR"/>
        </w:rPr>
      </w:pPr>
    </w:p>
    <w:p w14:paraId="6A873AE0" w14:textId="77777777" w:rsidR="000152C6" w:rsidRPr="0032190F" w:rsidRDefault="000152C6" w:rsidP="000152C6">
      <w:pPr>
        <w:ind w:right="-136" w:firstLine="709"/>
        <w:jc w:val="both"/>
        <w:rPr>
          <w:sz w:val="20"/>
          <w:szCs w:val="20"/>
          <w:lang w:val="fr-FR"/>
        </w:rPr>
      </w:pPr>
      <w:r w:rsidRPr="0032190F">
        <w:rPr>
          <w:rFonts w:ascii="Times" w:hAnsi="Times"/>
          <w:i/>
          <w:sz w:val="20"/>
          <w:szCs w:val="20"/>
          <w:lang w:val="fr-FR"/>
        </w:rPr>
        <w:t>C’est une face de pendage moyen 45° ouest (2 m par 2 m), couverte de patine orange clair marbré d’orange foncé et de patine brune au niveau du sol. Elle présente une faille nord – sud dans sa partie supérieure et, en dessous, un grand décrochement arrondi, haut de 0,2 m, évasé vers le nord-ouest. Sur une surface relativement lisse du bas de la roche, à 0,1 m du décrochement, un personnage brandit un bâton ou un fusil à l’horizontale.</w:t>
      </w:r>
    </w:p>
    <w:p w14:paraId="60EA8C59" w14:textId="77777777" w:rsidR="000152C6" w:rsidRPr="0032190F" w:rsidRDefault="000152C6" w:rsidP="000152C6">
      <w:pPr>
        <w:ind w:right="-136"/>
        <w:jc w:val="both"/>
        <w:rPr>
          <w:sz w:val="20"/>
          <w:szCs w:val="20"/>
          <w:lang w:val="fr-FR"/>
        </w:rPr>
      </w:pPr>
      <w:r w:rsidRPr="0032190F">
        <w:rPr>
          <w:sz w:val="20"/>
          <w:szCs w:val="20"/>
          <w:lang w:val="fr-FR"/>
        </w:rPr>
        <w:t xml:space="preserve"> La roche s'est appelée</w:t>
      </w:r>
      <w:r w:rsidRPr="00441288">
        <w:rPr>
          <w:rFonts w:ascii="Symbol" w:hAnsi="Symbol"/>
          <w:sz w:val="20"/>
          <w:szCs w:val="20"/>
        </w:rPr>
        <w:t></w:t>
      </w:r>
      <w:r w:rsidRPr="00441288">
        <w:rPr>
          <w:rFonts w:ascii="Symbol" w:hAnsi="Symbol"/>
          <w:sz w:val="20"/>
          <w:szCs w:val="20"/>
        </w:rPr>
        <w:t></w:t>
      </w:r>
      <w:r w:rsidRPr="00441288">
        <w:rPr>
          <w:rFonts w:ascii="Symbol" w:hAnsi="Symbol"/>
          <w:sz w:val="20"/>
          <w:szCs w:val="20"/>
        </w:rPr>
        <w:t></w:t>
      </w:r>
      <w:r w:rsidRPr="00441288">
        <w:rPr>
          <w:rFonts w:ascii="Symbol" w:hAnsi="Symbol"/>
          <w:sz w:val="20"/>
          <w:szCs w:val="20"/>
        </w:rPr>
        <w:t></w:t>
      </w:r>
      <w:r w:rsidRPr="0032190F">
        <w:rPr>
          <w:sz w:val="20"/>
          <w:szCs w:val="20"/>
          <w:lang w:val="fr-FR"/>
        </w:rPr>
        <w:t xml:space="preserve">H2 </w:t>
      </w:r>
    </w:p>
    <w:p w14:paraId="21171E88" w14:textId="77777777" w:rsidR="000152C6" w:rsidRPr="0032190F" w:rsidRDefault="000152C6" w:rsidP="000152C6">
      <w:pPr>
        <w:ind w:right="-136"/>
        <w:jc w:val="both"/>
        <w:rPr>
          <w:sz w:val="20"/>
          <w:szCs w:val="20"/>
          <w:lang w:val="fr-FR"/>
        </w:rPr>
      </w:pPr>
    </w:p>
    <w:p w14:paraId="0EFB05FA" w14:textId="77777777" w:rsidR="000152C6" w:rsidRPr="0032190F" w:rsidRDefault="000152C6" w:rsidP="000152C6">
      <w:pPr>
        <w:ind w:right="-136"/>
        <w:jc w:val="both"/>
        <w:rPr>
          <w:sz w:val="20"/>
          <w:szCs w:val="20"/>
          <w:lang w:val="fr-FR"/>
        </w:rPr>
      </w:pPr>
      <w:r w:rsidRPr="0032190F">
        <w:rPr>
          <w:sz w:val="20"/>
          <w:szCs w:val="20"/>
          <w:lang w:val="fr-FR"/>
        </w:rPr>
        <w:tab/>
        <w:t>Revenir à la roche 14 A et parcourir cinq mètres en direction du nord.</w:t>
      </w:r>
    </w:p>
    <w:p w14:paraId="4F20EEA2" w14:textId="77777777" w:rsidR="000152C6" w:rsidRPr="0032190F" w:rsidRDefault="000152C6" w:rsidP="000152C6">
      <w:pPr>
        <w:ind w:right="-136" w:firstLine="709"/>
        <w:jc w:val="both"/>
        <w:rPr>
          <w:sz w:val="20"/>
          <w:szCs w:val="20"/>
          <w:lang w:val="fr-FR"/>
        </w:rPr>
      </w:pPr>
    </w:p>
    <w:p w14:paraId="3D6F9A23" w14:textId="77777777" w:rsidR="000152C6" w:rsidRPr="0032190F" w:rsidRDefault="000152C6" w:rsidP="000152C6">
      <w:pPr>
        <w:ind w:right="-136"/>
        <w:jc w:val="both"/>
        <w:rPr>
          <w:sz w:val="20"/>
          <w:szCs w:val="20"/>
          <w:lang w:val="fr-FR"/>
        </w:rPr>
      </w:pPr>
      <w:r w:rsidRPr="0032190F">
        <w:rPr>
          <w:b/>
          <w:sz w:val="20"/>
          <w:szCs w:val="20"/>
          <w:lang w:val="fr-FR"/>
        </w:rPr>
        <w:t>Roche 14 B. Zone IV . Groupe II</w:t>
      </w:r>
      <w:r w:rsidRPr="0032190F">
        <w:rPr>
          <w:sz w:val="20"/>
          <w:szCs w:val="20"/>
          <w:lang w:val="fr-FR"/>
        </w:rPr>
        <w:tab/>
      </w:r>
    </w:p>
    <w:p w14:paraId="7D791005"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au corniforme en forme d’ancre</w:t>
      </w:r>
    </w:p>
    <w:p w14:paraId="286891D2" w14:textId="77777777" w:rsidR="000152C6" w:rsidRPr="0032190F" w:rsidRDefault="000152C6" w:rsidP="000152C6">
      <w:pPr>
        <w:ind w:right="-136"/>
        <w:jc w:val="both"/>
        <w:rPr>
          <w:sz w:val="20"/>
          <w:szCs w:val="20"/>
          <w:lang w:val="fr-FR"/>
        </w:rPr>
      </w:pPr>
    </w:p>
    <w:p w14:paraId="4EAEDE75"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C'est la face de pendage 45° sud-ouest d'une roche de pélite gris violet, patinée en beige brunâtre et très desquamée. Le numéro est inscrit sur une plaque de patine à droite, ZIV-GII-R14(B) bis où le bis a été barré. Le C semble absent. Les gravures, plus ou moins entières sont disposées au ras du sol, dans des restes de patine. Parmi elles, remarquer un corniforme en forme d'ancre (voir la roche 16 D du groupe IV,) dirigé vers le sol, avec quatre appendices latéraux, une queue avec pompon (voir la roche 13 B) et des cornes arrondies puis retournées enfermant de nombreuses cupules </w:t>
      </w:r>
      <w:r w:rsidRPr="0032190F">
        <w:rPr>
          <w:sz w:val="16"/>
          <w:szCs w:val="16"/>
          <w:lang w:val="fr-FR"/>
        </w:rPr>
        <w:t>(ph.4, 1971).</w:t>
      </w:r>
      <w:r w:rsidRPr="0032190F">
        <w:rPr>
          <w:i/>
          <w:sz w:val="20"/>
          <w:szCs w:val="20"/>
          <w:lang w:val="fr-FR"/>
        </w:rPr>
        <w:t xml:space="preserve"> Plus au nord il y a peut être un attelage ou des corniformes à cornes ramifiées.</w:t>
      </w:r>
    </w:p>
    <w:p w14:paraId="25991F0C" w14:textId="77777777" w:rsidR="000152C6" w:rsidRPr="0032190F" w:rsidRDefault="000152C6" w:rsidP="000152C6">
      <w:pPr>
        <w:ind w:right="-136"/>
        <w:jc w:val="both"/>
        <w:rPr>
          <w:sz w:val="16"/>
          <w:szCs w:val="16"/>
          <w:lang w:val="fr-FR"/>
        </w:rPr>
      </w:pPr>
      <w:r w:rsidRPr="0032190F">
        <w:rPr>
          <w:sz w:val="16"/>
          <w:szCs w:val="16"/>
          <w:lang w:val="fr-FR"/>
        </w:rPr>
        <w:t>Photos 1971 et 72: Roche dans site, Roche, 6 ph. gravures (surexposées ou peu nettes)</w:t>
      </w:r>
    </w:p>
    <w:p w14:paraId="7E48E274" w14:textId="77777777" w:rsidR="000152C6" w:rsidRPr="0032190F" w:rsidRDefault="000152C6" w:rsidP="000152C6">
      <w:pPr>
        <w:tabs>
          <w:tab w:val="left" w:pos="426"/>
        </w:tabs>
        <w:ind w:right="-136"/>
        <w:jc w:val="both"/>
        <w:rPr>
          <w:sz w:val="20"/>
          <w:szCs w:val="20"/>
          <w:lang w:val="fr-FR"/>
        </w:rPr>
      </w:pPr>
    </w:p>
    <w:p w14:paraId="4D2466D7" w14:textId="77777777" w:rsidR="000152C6" w:rsidRPr="0032190F" w:rsidRDefault="000152C6" w:rsidP="000152C6">
      <w:pPr>
        <w:ind w:right="-136" w:firstLine="709"/>
        <w:jc w:val="both"/>
        <w:rPr>
          <w:sz w:val="20"/>
          <w:szCs w:val="20"/>
          <w:lang w:val="fr-FR"/>
        </w:rPr>
      </w:pPr>
      <w:r w:rsidRPr="0032190F">
        <w:rPr>
          <w:sz w:val="20"/>
          <w:szCs w:val="20"/>
          <w:lang w:val="fr-FR"/>
        </w:rPr>
        <w:t>Parcourir douze mètres vers le nord-nord-ouest en direction de la pointe d'un petit promontoire. Longer à gauche (sud-ouest) un bloc de pélite verte patinée orange, puis une roche plus haute pour atteindre une petite paroi verticale sud présentant à l’est une face de pendage 60° est.</w:t>
      </w:r>
    </w:p>
    <w:p w14:paraId="088A12C3" w14:textId="77777777" w:rsidR="000152C6" w:rsidRPr="0032190F" w:rsidRDefault="000152C6" w:rsidP="000152C6">
      <w:pPr>
        <w:ind w:right="-136" w:firstLine="709"/>
        <w:jc w:val="both"/>
        <w:rPr>
          <w:sz w:val="20"/>
          <w:szCs w:val="20"/>
          <w:lang w:val="fr-FR"/>
        </w:rPr>
      </w:pPr>
    </w:p>
    <w:p w14:paraId="33FE6F59" w14:textId="77777777" w:rsidR="000152C6" w:rsidRPr="0032190F" w:rsidRDefault="000152C6" w:rsidP="000152C6">
      <w:pPr>
        <w:ind w:right="-136"/>
        <w:jc w:val="both"/>
        <w:rPr>
          <w:sz w:val="20"/>
          <w:szCs w:val="20"/>
          <w:lang w:val="fr-FR"/>
        </w:rPr>
      </w:pPr>
      <w:r w:rsidRPr="0032190F">
        <w:rPr>
          <w:b/>
          <w:sz w:val="20"/>
          <w:szCs w:val="20"/>
          <w:lang w:val="fr-FR"/>
        </w:rPr>
        <w:t>Roche 14 C. Zone IV . Groupe II</w:t>
      </w:r>
      <w:r w:rsidRPr="0032190F">
        <w:rPr>
          <w:sz w:val="20"/>
          <w:szCs w:val="20"/>
          <w:lang w:val="fr-FR"/>
        </w:rPr>
        <w:tab/>
      </w:r>
    </w:p>
    <w:p w14:paraId="43027F20"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du corniforme inachevé</w:t>
      </w:r>
    </w:p>
    <w:p w14:paraId="51D3C7A4" w14:textId="77777777" w:rsidR="000152C6" w:rsidRPr="0032190F" w:rsidRDefault="000152C6" w:rsidP="000152C6">
      <w:pPr>
        <w:ind w:right="-136"/>
        <w:jc w:val="both"/>
        <w:rPr>
          <w:sz w:val="20"/>
          <w:szCs w:val="20"/>
          <w:lang w:val="fr-FR"/>
        </w:rPr>
      </w:pPr>
    </w:p>
    <w:p w14:paraId="449EB053" w14:textId="77777777" w:rsidR="000152C6" w:rsidRPr="0032190F" w:rsidRDefault="000152C6" w:rsidP="000152C6">
      <w:pPr>
        <w:ind w:right="-136" w:firstLine="709"/>
        <w:jc w:val="both"/>
        <w:rPr>
          <w:i/>
          <w:sz w:val="20"/>
          <w:szCs w:val="20"/>
          <w:lang w:val="fr-FR"/>
        </w:rPr>
      </w:pPr>
      <w:r w:rsidRPr="0032190F">
        <w:rPr>
          <w:i/>
          <w:sz w:val="20"/>
          <w:szCs w:val="20"/>
          <w:lang w:val="fr-FR"/>
        </w:rPr>
        <w:t>Le C de Conti est gravé à un mètre du sol, près de l'arête sud de ce palier. Le numéro est inscrit à la même hauteur mais plus à droite, ZIV-GII-R14C, en dessous d’une grande flèche dirigée vers le nord-est. Un petit corniforme est piqueté finement : il a un corps linéaire, une de ses cornes est composée de deux segments perpendiculaires et l’autre de trois.</w:t>
      </w:r>
    </w:p>
    <w:p w14:paraId="16DF4083" w14:textId="77777777" w:rsidR="000152C6" w:rsidRPr="0032190F" w:rsidRDefault="000152C6" w:rsidP="000152C6">
      <w:pPr>
        <w:ind w:right="-136"/>
        <w:jc w:val="both"/>
        <w:rPr>
          <w:sz w:val="20"/>
          <w:szCs w:val="20"/>
          <w:lang w:val="fr-FR"/>
        </w:rPr>
      </w:pPr>
    </w:p>
    <w:p w14:paraId="0DBAABB3" w14:textId="77777777" w:rsidR="000152C6" w:rsidRPr="0032190F" w:rsidRDefault="000152C6" w:rsidP="000152C6">
      <w:pPr>
        <w:ind w:right="-136" w:firstLine="709"/>
        <w:jc w:val="both"/>
        <w:rPr>
          <w:sz w:val="20"/>
          <w:szCs w:val="20"/>
          <w:lang w:val="fr-FR"/>
        </w:rPr>
      </w:pPr>
      <w:r w:rsidRPr="0032190F">
        <w:rPr>
          <w:sz w:val="20"/>
          <w:szCs w:val="20"/>
          <w:lang w:val="fr-FR"/>
        </w:rPr>
        <w:t>Longer la paroi vers l'ouest pendant une douzaine de mètres pour se trouve au bord d'une petite mare (qui s'assèche parfois). Repérer des petites surfaces au ras du sol.</w:t>
      </w:r>
    </w:p>
    <w:p w14:paraId="4D5997CA" w14:textId="77777777" w:rsidR="000152C6" w:rsidRPr="0032190F" w:rsidRDefault="000152C6" w:rsidP="000152C6">
      <w:pPr>
        <w:ind w:right="-136"/>
        <w:jc w:val="both"/>
        <w:rPr>
          <w:sz w:val="20"/>
          <w:szCs w:val="20"/>
          <w:lang w:val="fr-FR"/>
        </w:rPr>
      </w:pPr>
    </w:p>
    <w:p w14:paraId="01210F35" w14:textId="77777777" w:rsidR="000152C6" w:rsidRPr="0032190F" w:rsidRDefault="000152C6" w:rsidP="000152C6">
      <w:pPr>
        <w:ind w:right="-136"/>
        <w:jc w:val="both"/>
        <w:rPr>
          <w:sz w:val="20"/>
          <w:szCs w:val="20"/>
          <w:lang w:val="fr-FR"/>
        </w:rPr>
      </w:pPr>
      <w:r w:rsidRPr="0032190F">
        <w:rPr>
          <w:b/>
          <w:sz w:val="20"/>
          <w:szCs w:val="20"/>
          <w:lang w:val="fr-FR"/>
        </w:rPr>
        <w:t xml:space="preserve">Roche 14 </w:t>
      </w:r>
      <w:r w:rsidRPr="00441288">
        <w:rPr>
          <w:rFonts w:ascii="Symbol" w:hAnsi="Symbol"/>
          <w:b/>
          <w:sz w:val="20"/>
          <w:szCs w:val="20"/>
        </w:rPr>
        <w:t></w:t>
      </w:r>
      <w:r w:rsidRPr="00441288">
        <w:rPr>
          <w:rFonts w:ascii="Symbol" w:hAnsi="Symbol"/>
          <w:b/>
          <w:sz w:val="20"/>
          <w:szCs w:val="20"/>
        </w:rPr>
        <w:t></w:t>
      </w:r>
      <w:r w:rsidRPr="0032190F">
        <w:rPr>
          <w:b/>
          <w:sz w:val="20"/>
          <w:szCs w:val="20"/>
          <w:lang w:val="fr-FR"/>
        </w:rPr>
        <w:t>. Zone IV . Groupe II</w:t>
      </w:r>
      <w:r w:rsidRPr="0032190F">
        <w:rPr>
          <w:sz w:val="20"/>
          <w:szCs w:val="20"/>
          <w:lang w:val="fr-FR"/>
        </w:rPr>
        <w:tab/>
      </w:r>
    </w:p>
    <w:p w14:paraId="6C510A2A"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très usée près de la mare </w:t>
      </w:r>
    </w:p>
    <w:p w14:paraId="7BFFEA03" w14:textId="77777777" w:rsidR="000152C6" w:rsidRPr="0032190F" w:rsidRDefault="000152C6" w:rsidP="000152C6">
      <w:pPr>
        <w:ind w:right="-136"/>
        <w:jc w:val="both"/>
        <w:rPr>
          <w:sz w:val="20"/>
          <w:szCs w:val="20"/>
          <w:lang w:val="fr-FR"/>
        </w:rPr>
      </w:pPr>
    </w:p>
    <w:p w14:paraId="23C16B1B" w14:textId="77777777" w:rsidR="000152C6" w:rsidRPr="0032190F" w:rsidRDefault="000152C6" w:rsidP="000152C6">
      <w:pPr>
        <w:ind w:right="-136" w:firstLine="709"/>
        <w:jc w:val="both"/>
        <w:rPr>
          <w:i/>
          <w:sz w:val="20"/>
          <w:szCs w:val="20"/>
          <w:lang w:val="fr-FR"/>
        </w:rPr>
      </w:pPr>
      <w:r w:rsidRPr="0032190F">
        <w:rPr>
          <w:i/>
          <w:sz w:val="20"/>
          <w:szCs w:val="20"/>
          <w:lang w:val="fr-FR"/>
        </w:rPr>
        <w:t>La face au ras du sol, en légère pente sud, mesure 0,8 m par 0,5 m. La surface est complètement usée, le numéro, situé près du bord sud, est peu visible de même que quatre corniformes.</w:t>
      </w:r>
    </w:p>
    <w:p w14:paraId="4E36A195" w14:textId="77777777" w:rsidR="000152C6" w:rsidRPr="0032190F" w:rsidRDefault="000152C6" w:rsidP="000152C6">
      <w:pPr>
        <w:ind w:right="-136"/>
        <w:jc w:val="both"/>
        <w:rPr>
          <w:sz w:val="20"/>
          <w:szCs w:val="20"/>
          <w:lang w:val="fr-FR"/>
        </w:rPr>
      </w:pPr>
    </w:p>
    <w:p w14:paraId="20E1A281" w14:textId="77777777" w:rsidR="000152C6" w:rsidRPr="0032190F" w:rsidRDefault="000152C6" w:rsidP="000152C6">
      <w:pPr>
        <w:ind w:right="-136"/>
        <w:jc w:val="both"/>
        <w:rPr>
          <w:sz w:val="20"/>
          <w:szCs w:val="20"/>
          <w:lang w:val="fr-FR"/>
        </w:rPr>
      </w:pPr>
      <w:r w:rsidRPr="0032190F">
        <w:rPr>
          <w:b/>
          <w:sz w:val="20"/>
          <w:szCs w:val="20"/>
          <w:lang w:val="fr-FR"/>
        </w:rPr>
        <w:t xml:space="preserve">Roche 14 </w:t>
      </w:r>
      <w:r w:rsidRPr="00441288">
        <w:rPr>
          <w:rFonts w:ascii="Symbol" w:hAnsi="Symbol"/>
          <w:b/>
          <w:sz w:val="20"/>
          <w:szCs w:val="20"/>
        </w:rPr>
        <w:t></w:t>
      </w:r>
      <w:r w:rsidRPr="0032190F">
        <w:rPr>
          <w:b/>
          <w:sz w:val="20"/>
          <w:szCs w:val="20"/>
          <w:lang w:val="fr-FR"/>
        </w:rPr>
        <w:t>. Zone IV . Groupe II</w:t>
      </w:r>
      <w:r w:rsidRPr="0032190F">
        <w:rPr>
          <w:sz w:val="20"/>
          <w:szCs w:val="20"/>
          <w:lang w:val="fr-FR"/>
        </w:rPr>
        <w:tab/>
      </w:r>
    </w:p>
    <w:p w14:paraId="0B23EC62"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de la croix noyée </w:t>
      </w:r>
    </w:p>
    <w:p w14:paraId="7C3023F2" w14:textId="77777777" w:rsidR="000152C6" w:rsidRPr="0032190F" w:rsidRDefault="000152C6" w:rsidP="000152C6">
      <w:pPr>
        <w:ind w:right="-136"/>
        <w:jc w:val="both"/>
        <w:rPr>
          <w:sz w:val="20"/>
          <w:szCs w:val="20"/>
          <w:lang w:val="fr-FR"/>
        </w:rPr>
      </w:pPr>
    </w:p>
    <w:p w14:paraId="5DDFEB88"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Cette pélite verte patinée orange clair, se trouve à deux mètres au sud-ouest, dans l'eau quand il a plu ou en début de saison estivale. La face de pendage 20° nord-ouest porte une plage et une </w:t>
      </w:r>
      <w:r w:rsidRPr="0032190F">
        <w:rPr>
          <w:b/>
          <w:i/>
          <w:sz w:val="20"/>
          <w:szCs w:val="20"/>
          <w:lang w:val="fr-FR"/>
        </w:rPr>
        <w:t>croix</w:t>
      </w:r>
      <w:r w:rsidRPr="0032190F">
        <w:rPr>
          <w:i/>
          <w:sz w:val="20"/>
          <w:szCs w:val="20"/>
          <w:lang w:val="fr-FR"/>
        </w:rPr>
        <w:t xml:space="preserve"> au ras du sol (ce sont des cailloux) ou dans l'eau. Le numéro peu net se trouve au centre du bord supérieur au-dessus d’une fissure emplie de mousse.</w:t>
      </w:r>
    </w:p>
    <w:p w14:paraId="725B9A8B" w14:textId="77777777" w:rsidR="000152C6" w:rsidRPr="0032190F" w:rsidRDefault="000152C6" w:rsidP="000152C6">
      <w:pPr>
        <w:ind w:right="-136"/>
        <w:jc w:val="both"/>
        <w:rPr>
          <w:sz w:val="20"/>
          <w:szCs w:val="20"/>
          <w:lang w:val="fr-FR"/>
        </w:rPr>
      </w:pPr>
    </w:p>
    <w:p w14:paraId="3F44B40B" w14:textId="77777777" w:rsidR="000152C6" w:rsidRPr="0032190F" w:rsidRDefault="000152C6" w:rsidP="000152C6">
      <w:pPr>
        <w:ind w:right="-136" w:firstLine="709"/>
        <w:jc w:val="both"/>
        <w:rPr>
          <w:sz w:val="20"/>
          <w:szCs w:val="20"/>
          <w:lang w:val="fr-FR"/>
        </w:rPr>
      </w:pPr>
      <w:r w:rsidRPr="0032190F">
        <w:rPr>
          <w:sz w:val="20"/>
          <w:szCs w:val="20"/>
          <w:lang w:val="fr-FR"/>
        </w:rPr>
        <w:t xml:space="preserve">Aller de l'autre côté de la mare, à cinq mètres au sud de la roche 14 </w:t>
      </w:r>
      <w:r w:rsidRPr="00441288">
        <w:rPr>
          <w:rFonts w:ascii="Symbol" w:hAnsi="Symbol"/>
          <w:sz w:val="20"/>
          <w:szCs w:val="20"/>
        </w:rPr>
        <w:t></w:t>
      </w:r>
      <w:r w:rsidRPr="0032190F">
        <w:rPr>
          <w:sz w:val="20"/>
          <w:szCs w:val="20"/>
          <w:lang w:val="fr-FR"/>
        </w:rPr>
        <w:t>.</w:t>
      </w:r>
    </w:p>
    <w:p w14:paraId="49BBD30D" w14:textId="77777777" w:rsidR="000152C6" w:rsidRPr="0032190F" w:rsidRDefault="000152C6" w:rsidP="000152C6">
      <w:pPr>
        <w:ind w:right="-136"/>
        <w:jc w:val="both"/>
        <w:rPr>
          <w:sz w:val="20"/>
          <w:szCs w:val="20"/>
          <w:lang w:val="fr-FR"/>
        </w:rPr>
      </w:pPr>
    </w:p>
    <w:p w14:paraId="459C7762" w14:textId="77777777" w:rsidR="000152C6" w:rsidRPr="0032190F" w:rsidRDefault="000152C6" w:rsidP="000152C6">
      <w:pPr>
        <w:ind w:right="-136"/>
        <w:jc w:val="both"/>
        <w:rPr>
          <w:sz w:val="20"/>
          <w:szCs w:val="20"/>
          <w:lang w:val="fr-FR"/>
        </w:rPr>
      </w:pPr>
      <w:r w:rsidRPr="0032190F">
        <w:rPr>
          <w:b/>
          <w:sz w:val="20"/>
          <w:szCs w:val="20"/>
          <w:lang w:val="fr-FR"/>
        </w:rPr>
        <w:t xml:space="preserve">Roche 14 </w:t>
      </w:r>
      <w:r w:rsidRPr="00441288">
        <w:rPr>
          <w:rFonts w:ascii="Symbol" w:hAnsi="Symbol"/>
          <w:b/>
          <w:sz w:val="20"/>
          <w:szCs w:val="20"/>
        </w:rPr>
        <w:t></w:t>
      </w:r>
      <w:r w:rsidRPr="00441288">
        <w:rPr>
          <w:rFonts w:ascii="Symbol" w:hAnsi="Symbol"/>
          <w:b/>
          <w:sz w:val="20"/>
          <w:szCs w:val="20"/>
        </w:rPr>
        <w:t></w:t>
      </w:r>
      <w:r w:rsidRPr="0032190F">
        <w:rPr>
          <w:b/>
          <w:sz w:val="20"/>
          <w:szCs w:val="20"/>
          <w:lang w:val="fr-FR"/>
        </w:rPr>
        <w:t>. Zone IV . Groupe II</w:t>
      </w:r>
      <w:r w:rsidRPr="0032190F">
        <w:rPr>
          <w:sz w:val="20"/>
          <w:szCs w:val="20"/>
          <w:lang w:val="fr-FR"/>
        </w:rPr>
        <w:tab/>
      </w:r>
    </w:p>
    <w:p w14:paraId="1E9CC664"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de la petite courbe </w:t>
      </w:r>
    </w:p>
    <w:p w14:paraId="7F73B15B" w14:textId="77777777" w:rsidR="000152C6" w:rsidRPr="0032190F" w:rsidRDefault="000152C6" w:rsidP="000152C6">
      <w:pPr>
        <w:ind w:right="-136"/>
        <w:jc w:val="both"/>
        <w:rPr>
          <w:sz w:val="20"/>
          <w:szCs w:val="20"/>
          <w:lang w:val="fr-FR"/>
        </w:rPr>
      </w:pPr>
    </w:p>
    <w:p w14:paraId="1467F7C2" w14:textId="77777777" w:rsidR="000152C6" w:rsidRPr="0032190F" w:rsidRDefault="000152C6" w:rsidP="000152C6">
      <w:pPr>
        <w:ind w:right="-136" w:firstLine="709"/>
        <w:jc w:val="both"/>
        <w:rPr>
          <w:i/>
          <w:sz w:val="20"/>
          <w:szCs w:val="20"/>
          <w:lang w:val="fr-FR"/>
        </w:rPr>
      </w:pPr>
      <w:r w:rsidRPr="0032190F">
        <w:rPr>
          <w:i/>
          <w:sz w:val="20"/>
          <w:szCs w:val="20"/>
          <w:lang w:val="fr-FR"/>
        </w:rPr>
        <w:t>C'est la face de pendage 30° nord-nord-est (1,1 m par 0,6 m), plate et lisse d'une pélite verte patinée en orange, étroite et située au ras du sol au nord. On y voit une courbe irrégulière de 0,1 m, un numéro peu visible dans le coin ouest, des dessins et des signatures de bergers : Guido Marino W 1881 A 1937, Arnolfo Francesco figlio … 14 luglio 1921.</w:t>
      </w:r>
    </w:p>
    <w:p w14:paraId="73987F27" w14:textId="77777777" w:rsidR="000152C6" w:rsidRPr="0032190F" w:rsidRDefault="000152C6" w:rsidP="000152C6">
      <w:pPr>
        <w:ind w:right="-136"/>
        <w:jc w:val="both"/>
        <w:rPr>
          <w:sz w:val="20"/>
          <w:szCs w:val="20"/>
          <w:lang w:val="fr-FR"/>
        </w:rPr>
      </w:pPr>
    </w:p>
    <w:p w14:paraId="3C52E56B" w14:textId="77777777" w:rsidR="000152C6" w:rsidRPr="0032190F" w:rsidRDefault="000152C6" w:rsidP="000152C6">
      <w:pPr>
        <w:ind w:right="-136"/>
        <w:jc w:val="both"/>
        <w:rPr>
          <w:sz w:val="20"/>
          <w:szCs w:val="20"/>
          <w:lang w:val="fr-FR"/>
        </w:rPr>
      </w:pPr>
      <w:r w:rsidRPr="0032190F">
        <w:rPr>
          <w:sz w:val="20"/>
          <w:szCs w:val="20"/>
          <w:lang w:val="fr-FR"/>
        </w:rPr>
        <w:tab/>
        <w:t>Marcher neuf mètres vers le sud-est en dépassant trois roches accolées : un grès violet vif, une pélite rouge sombre terne plus petite et un grand bloc orange, haut de 0,6 m et long de 1,5 m au sol. Repérer à trois mètres de ces blocs une pélite verte très schistosée, à peine patinée sur sa face supérieure.</w:t>
      </w:r>
    </w:p>
    <w:p w14:paraId="5338033A" w14:textId="77777777" w:rsidR="000152C6" w:rsidRPr="0032190F" w:rsidRDefault="000152C6" w:rsidP="000152C6">
      <w:pPr>
        <w:ind w:right="-136"/>
        <w:jc w:val="both"/>
        <w:rPr>
          <w:sz w:val="20"/>
          <w:szCs w:val="20"/>
          <w:lang w:val="fr-FR"/>
        </w:rPr>
      </w:pPr>
    </w:p>
    <w:p w14:paraId="26E09B3E" w14:textId="77777777" w:rsidR="000152C6" w:rsidRPr="0032190F" w:rsidRDefault="000152C6" w:rsidP="000152C6">
      <w:pPr>
        <w:ind w:right="-136"/>
        <w:jc w:val="both"/>
        <w:rPr>
          <w:sz w:val="20"/>
          <w:szCs w:val="20"/>
          <w:lang w:val="fr-FR"/>
        </w:rPr>
      </w:pPr>
      <w:r w:rsidRPr="0032190F">
        <w:rPr>
          <w:b/>
          <w:sz w:val="20"/>
          <w:szCs w:val="20"/>
          <w:lang w:val="fr-FR"/>
        </w:rPr>
        <w:t xml:space="preserve">Roche 14 </w:t>
      </w:r>
      <w:r w:rsidRPr="00441288">
        <w:rPr>
          <w:rFonts w:ascii="Symbol" w:hAnsi="Symbol"/>
          <w:b/>
          <w:sz w:val="20"/>
          <w:szCs w:val="20"/>
        </w:rPr>
        <w:t></w:t>
      </w:r>
      <w:r w:rsidRPr="0032190F">
        <w:rPr>
          <w:b/>
          <w:sz w:val="20"/>
          <w:szCs w:val="20"/>
          <w:lang w:val="fr-FR"/>
        </w:rPr>
        <w:t>. Zone IV . Groupe II</w:t>
      </w:r>
      <w:r w:rsidRPr="0032190F">
        <w:rPr>
          <w:sz w:val="20"/>
          <w:szCs w:val="20"/>
          <w:lang w:val="fr-FR"/>
        </w:rPr>
        <w:tab/>
      </w:r>
    </w:p>
    <w:p w14:paraId="11B064D4"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de la plage verticale  </w:t>
      </w:r>
    </w:p>
    <w:p w14:paraId="3718E18C" w14:textId="77777777" w:rsidR="000152C6" w:rsidRPr="0032190F" w:rsidRDefault="000152C6" w:rsidP="000152C6">
      <w:pPr>
        <w:ind w:right="-136"/>
        <w:jc w:val="both"/>
        <w:rPr>
          <w:sz w:val="20"/>
          <w:szCs w:val="20"/>
          <w:lang w:val="fr-FR"/>
        </w:rPr>
      </w:pPr>
    </w:p>
    <w:p w14:paraId="50918B1B" w14:textId="77777777" w:rsidR="000152C6" w:rsidRPr="0032190F" w:rsidRDefault="000152C6" w:rsidP="000152C6">
      <w:pPr>
        <w:ind w:right="-136" w:firstLine="709"/>
        <w:jc w:val="both"/>
        <w:rPr>
          <w:i/>
          <w:sz w:val="20"/>
          <w:szCs w:val="20"/>
          <w:lang w:val="fr-FR"/>
        </w:rPr>
      </w:pPr>
      <w:r w:rsidRPr="0032190F">
        <w:rPr>
          <w:i/>
          <w:sz w:val="20"/>
          <w:szCs w:val="20"/>
          <w:lang w:val="fr-FR"/>
        </w:rPr>
        <w:t>Examiner sa face verticale nord-ouest, plate et lisse, haute de 0,4 m au nord et longue de 2,0 m. Une plage est gravée à 0,2 m du sol et à 0,3 m de l’arête verticale du nord. Le numéro ZIV GII R14</w:t>
      </w:r>
      <w:r w:rsidRPr="00441288">
        <w:rPr>
          <w:rFonts w:ascii="Symbol" w:hAnsi="Symbol"/>
          <w:i/>
          <w:sz w:val="20"/>
          <w:szCs w:val="20"/>
        </w:rPr>
        <w:t></w:t>
      </w:r>
      <w:r w:rsidRPr="0032190F">
        <w:rPr>
          <w:i/>
          <w:sz w:val="20"/>
          <w:szCs w:val="20"/>
          <w:lang w:val="fr-FR"/>
        </w:rPr>
        <w:t xml:space="preserve"> (une plage de lichens jaunes se trouve entre II et R) est inscrit au-dessus, au ras de l’arête supérieure</w:t>
      </w:r>
    </w:p>
    <w:p w14:paraId="7A925D14" w14:textId="77777777" w:rsidR="000152C6" w:rsidRPr="0032190F" w:rsidRDefault="000152C6" w:rsidP="000152C6">
      <w:pPr>
        <w:ind w:right="-136"/>
        <w:jc w:val="both"/>
        <w:rPr>
          <w:sz w:val="20"/>
          <w:szCs w:val="20"/>
          <w:lang w:val="fr-FR"/>
        </w:rPr>
      </w:pPr>
    </w:p>
    <w:p w14:paraId="5C09B309" w14:textId="77777777" w:rsidR="000152C6" w:rsidRPr="0032190F" w:rsidRDefault="000152C6" w:rsidP="000152C6">
      <w:pPr>
        <w:ind w:right="-136"/>
        <w:jc w:val="both"/>
        <w:rPr>
          <w:sz w:val="20"/>
          <w:szCs w:val="20"/>
          <w:lang w:val="fr-FR"/>
        </w:rPr>
      </w:pPr>
      <w:r w:rsidRPr="0032190F">
        <w:rPr>
          <w:sz w:val="20"/>
          <w:szCs w:val="20"/>
          <w:lang w:val="fr-FR"/>
        </w:rPr>
        <w:t xml:space="preserve">Revenir vers la roche 14 </w:t>
      </w:r>
      <w:r w:rsidRPr="00441288">
        <w:rPr>
          <w:rFonts w:ascii="Symbol" w:hAnsi="Symbol"/>
          <w:sz w:val="20"/>
          <w:szCs w:val="20"/>
        </w:rPr>
        <w:t></w:t>
      </w:r>
      <w:r w:rsidRPr="0032190F">
        <w:rPr>
          <w:sz w:val="20"/>
          <w:szCs w:val="20"/>
          <w:lang w:val="fr-FR"/>
        </w:rPr>
        <w:t xml:space="preserve"> et examiner, à moins de trois mètres au sud-ouest, un bloc qui a en général les pieds dans l’eau au nord-ouest. </w:t>
      </w:r>
    </w:p>
    <w:p w14:paraId="7B265A53" w14:textId="77777777" w:rsidR="000152C6" w:rsidRPr="0032190F" w:rsidRDefault="000152C6" w:rsidP="000152C6">
      <w:pPr>
        <w:ind w:right="-136"/>
        <w:jc w:val="both"/>
        <w:rPr>
          <w:sz w:val="20"/>
          <w:szCs w:val="20"/>
          <w:lang w:val="fr-FR"/>
        </w:rPr>
      </w:pPr>
    </w:p>
    <w:p w14:paraId="09641E3D" w14:textId="77777777" w:rsidR="000152C6" w:rsidRPr="0032190F" w:rsidRDefault="000152C6" w:rsidP="000152C6">
      <w:pPr>
        <w:ind w:right="-136"/>
        <w:jc w:val="both"/>
        <w:rPr>
          <w:sz w:val="20"/>
          <w:szCs w:val="20"/>
          <w:lang w:val="fr-FR"/>
        </w:rPr>
      </w:pPr>
      <w:r w:rsidRPr="0032190F">
        <w:rPr>
          <w:b/>
          <w:sz w:val="20"/>
          <w:szCs w:val="20"/>
          <w:lang w:val="fr-FR"/>
        </w:rPr>
        <w:t xml:space="preserve">Roche 14 </w:t>
      </w:r>
      <w:r w:rsidRPr="00441288">
        <w:rPr>
          <w:rFonts w:ascii="Symbol" w:hAnsi="Symbol"/>
          <w:b/>
          <w:sz w:val="20"/>
          <w:szCs w:val="20"/>
        </w:rPr>
        <w:t></w:t>
      </w:r>
      <w:r w:rsidRPr="0032190F">
        <w:rPr>
          <w:b/>
          <w:sz w:val="20"/>
          <w:szCs w:val="20"/>
          <w:lang w:val="fr-FR"/>
        </w:rPr>
        <w:t xml:space="preserve"> H . Zone IV . Groupe II</w:t>
      </w:r>
      <w:r w:rsidRPr="0032190F">
        <w:rPr>
          <w:sz w:val="20"/>
          <w:szCs w:val="20"/>
          <w:lang w:val="fr-FR"/>
        </w:rPr>
        <w:tab/>
      </w:r>
    </w:p>
    <w:p w14:paraId="60E8B5D7"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de la faille rectiligne étroite </w:t>
      </w:r>
    </w:p>
    <w:p w14:paraId="5A94F556" w14:textId="77777777" w:rsidR="000152C6" w:rsidRPr="0032190F" w:rsidRDefault="000152C6" w:rsidP="000152C6">
      <w:pPr>
        <w:ind w:right="-136"/>
        <w:jc w:val="both"/>
        <w:rPr>
          <w:sz w:val="20"/>
          <w:szCs w:val="20"/>
          <w:lang w:val="fr-FR"/>
        </w:rPr>
      </w:pPr>
    </w:p>
    <w:p w14:paraId="1F94C43A" w14:textId="77777777" w:rsidR="000152C6" w:rsidRPr="0032190F" w:rsidRDefault="000152C6" w:rsidP="000152C6">
      <w:pPr>
        <w:ind w:right="-136" w:firstLine="709"/>
        <w:jc w:val="both"/>
        <w:rPr>
          <w:i/>
          <w:sz w:val="20"/>
          <w:szCs w:val="20"/>
          <w:lang w:val="fr-FR"/>
        </w:rPr>
      </w:pPr>
      <w:r w:rsidRPr="0032190F">
        <w:rPr>
          <w:i/>
          <w:sz w:val="20"/>
          <w:szCs w:val="20"/>
          <w:lang w:val="fr-FR"/>
        </w:rPr>
        <w:t>C'est sa face de pendage 60° nord-ouest (1,4 m par 1,2 m), caractérisée par un décrochement nord – sud en zigzag, haut de 0,1 m et par une faille rectiligne étroite située à 0,1 m de l’arête supérieure. Palma Giacomo 1925 pastore di Tenda est écrit sous la faille et sur la partie supérieure du décrochement, au centre du haut de la face.</w:t>
      </w:r>
    </w:p>
    <w:p w14:paraId="2938B2B3" w14:textId="77777777" w:rsidR="000152C6" w:rsidRPr="0032190F" w:rsidRDefault="000152C6" w:rsidP="000152C6">
      <w:pPr>
        <w:ind w:right="-136"/>
        <w:jc w:val="both"/>
        <w:rPr>
          <w:sz w:val="20"/>
          <w:szCs w:val="20"/>
          <w:lang w:val="fr-FR"/>
        </w:rPr>
      </w:pPr>
    </w:p>
    <w:p w14:paraId="7F2C3765" w14:textId="77777777" w:rsidR="000152C6" w:rsidRPr="0032190F" w:rsidRDefault="000152C6" w:rsidP="000152C6">
      <w:pPr>
        <w:ind w:right="-136"/>
        <w:jc w:val="both"/>
        <w:rPr>
          <w:sz w:val="20"/>
          <w:szCs w:val="20"/>
          <w:lang w:val="fr-FR"/>
        </w:rPr>
      </w:pPr>
      <w:r w:rsidRPr="0032190F">
        <w:rPr>
          <w:sz w:val="20"/>
          <w:szCs w:val="20"/>
          <w:lang w:val="fr-FR"/>
        </w:rPr>
        <w:t>Marcher dix mètres en suivant la rive sud de la mare pour atteindre une dalle de pélite verte schistosée, incrustée dans le sol et plongeant dans l’eau.</w:t>
      </w:r>
    </w:p>
    <w:p w14:paraId="5E560AA3" w14:textId="77777777" w:rsidR="000152C6" w:rsidRPr="0032190F" w:rsidRDefault="000152C6" w:rsidP="000152C6">
      <w:pPr>
        <w:ind w:right="-136"/>
        <w:jc w:val="both"/>
        <w:rPr>
          <w:sz w:val="20"/>
          <w:szCs w:val="20"/>
          <w:lang w:val="fr-FR"/>
        </w:rPr>
      </w:pPr>
    </w:p>
    <w:p w14:paraId="25E2ED40" w14:textId="77777777" w:rsidR="000152C6" w:rsidRPr="0032190F" w:rsidRDefault="000152C6" w:rsidP="000152C6">
      <w:pPr>
        <w:ind w:right="-136"/>
        <w:jc w:val="both"/>
        <w:rPr>
          <w:sz w:val="20"/>
          <w:szCs w:val="20"/>
          <w:lang w:val="fr-FR"/>
        </w:rPr>
      </w:pPr>
      <w:r w:rsidRPr="0032190F">
        <w:rPr>
          <w:b/>
          <w:sz w:val="20"/>
          <w:szCs w:val="20"/>
          <w:lang w:val="fr-FR"/>
        </w:rPr>
        <w:t xml:space="preserve">Roche 14 </w:t>
      </w:r>
      <w:r w:rsidRPr="00441288">
        <w:rPr>
          <w:rFonts w:ascii="Symbol" w:hAnsi="Symbol"/>
          <w:b/>
          <w:sz w:val="20"/>
          <w:szCs w:val="20"/>
        </w:rPr>
        <w:t></w:t>
      </w:r>
      <w:r w:rsidRPr="00441288">
        <w:rPr>
          <w:rFonts w:ascii="Symbol" w:hAnsi="Symbol"/>
          <w:b/>
          <w:sz w:val="20"/>
          <w:szCs w:val="20"/>
        </w:rPr>
        <w:t></w:t>
      </w:r>
      <w:r w:rsidRPr="0032190F">
        <w:rPr>
          <w:b/>
          <w:sz w:val="20"/>
          <w:szCs w:val="20"/>
          <w:lang w:val="fr-FR"/>
        </w:rPr>
        <w:t>. Zone IV . Groupe II</w:t>
      </w:r>
      <w:r w:rsidRPr="0032190F">
        <w:rPr>
          <w:sz w:val="20"/>
          <w:szCs w:val="20"/>
          <w:lang w:val="fr-FR"/>
        </w:rPr>
        <w:tab/>
      </w:r>
    </w:p>
    <w:p w14:paraId="0DB48885"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du corniforme aux cornes épaisses </w:t>
      </w:r>
    </w:p>
    <w:p w14:paraId="61E608BE" w14:textId="77777777" w:rsidR="000152C6" w:rsidRPr="0032190F" w:rsidRDefault="000152C6" w:rsidP="000152C6">
      <w:pPr>
        <w:ind w:right="-136"/>
        <w:jc w:val="both"/>
        <w:rPr>
          <w:sz w:val="20"/>
          <w:szCs w:val="20"/>
          <w:lang w:val="fr-FR"/>
        </w:rPr>
      </w:pPr>
    </w:p>
    <w:p w14:paraId="50EA443A"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La face supérieure est horizontale, patinée en orange et située au ras du sol au niveau de la berge. Elle est couverte de patine verdâtre et de pendage 30° nord-est quand elle plonge dans la mare, au nord. La surface horizontale (4 m d’est en ouest par 2 m) porte un corniforme aux longues cornes épaisses, sinueuses et dressées, près de l’arête presque rectiligne de l’est. </w:t>
      </w:r>
    </w:p>
    <w:p w14:paraId="464851CB" w14:textId="77777777" w:rsidR="000152C6" w:rsidRPr="0032190F" w:rsidRDefault="000152C6" w:rsidP="000152C6">
      <w:pPr>
        <w:ind w:right="-136"/>
        <w:jc w:val="both"/>
        <w:rPr>
          <w:sz w:val="20"/>
          <w:szCs w:val="20"/>
          <w:lang w:val="fr-FR"/>
        </w:rPr>
      </w:pPr>
    </w:p>
    <w:p w14:paraId="5F76A1BA" w14:textId="77777777" w:rsidR="000152C6" w:rsidRPr="0032190F" w:rsidRDefault="000152C6" w:rsidP="000152C6">
      <w:pPr>
        <w:ind w:right="-136"/>
        <w:jc w:val="both"/>
        <w:rPr>
          <w:sz w:val="20"/>
          <w:szCs w:val="20"/>
          <w:lang w:val="fr-FR"/>
        </w:rPr>
      </w:pPr>
      <w:r w:rsidRPr="0032190F">
        <w:rPr>
          <w:sz w:val="20"/>
          <w:szCs w:val="20"/>
          <w:lang w:val="fr-FR"/>
        </w:rPr>
        <w:tab/>
        <w:t>Avancer sur le bord ouest de la dalle. Chercher à 1 m au nord-ouest un bloc triangulaire de schiste orange</w:t>
      </w:r>
    </w:p>
    <w:p w14:paraId="65273343" w14:textId="77777777" w:rsidR="000152C6" w:rsidRPr="0032190F" w:rsidRDefault="000152C6" w:rsidP="000152C6">
      <w:pPr>
        <w:ind w:right="-136"/>
        <w:jc w:val="both"/>
        <w:rPr>
          <w:sz w:val="20"/>
          <w:szCs w:val="20"/>
          <w:lang w:val="fr-FR"/>
        </w:rPr>
      </w:pPr>
    </w:p>
    <w:p w14:paraId="2BE67140" w14:textId="77777777" w:rsidR="000152C6" w:rsidRPr="0032190F" w:rsidRDefault="000152C6" w:rsidP="000152C6">
      <w:pPr>
        <w:ind w:right="-136"/>
        <w:jc w:val="both"/>
        <w:rPr>
          <w:sz w:val="20"/>
          <w:szCs w:val="20"/>
          <w:lang w:val="fr-FR"/>
        </w:rPr>
      </w:pPr>
      <w:r w:rsidRPr="0032190F">
        <w:rPr>
          <w:b/>
          <w:sz w:val="20"/>
          <w:szCs w:val="20"/>
          <w:lang w:val="fr-FR"/>
        </w:rPr>
        <w:t xml:space="preserve">Roche 14 </w:t>
      </w:r>
      <w:r w:rsidRPr="00441288">
        <w:rPr>
          <w:rFonts w:ascii="Symbol" w:hAnsi="Symbol"/>
          <w:b/>
          <w:sz w:val="20"/>
          <w:szCs w:val="20"/>
        </w:rPr>
        <w:t></w:t>
      </w:r>
      <w:r w:rsidRPr="00441288">
        <w:rPr>
          <w:rFonts w:ascii="Symbol" w:hAnsi="Symbol"/>
          <w:b/>
          <w:sz w:val="20"/>
          <w:szCs w:val="20"/>
        </w:rPr>
        <w:t></w:t>
      </w:r>
      <w:r w:rsidRPr="0032190F">
        <w:rPr>
          <w:b/>
          <w:sz w:val="20"/>
          <w:szCs w:val="20"/>
          <w:lang w:val="fr-FR"/>
        </w:rPr>
        <w:t>. Zone IV . Groupe II</w:t>
      </w:r>
      <w:r w:rsidRPr="0032190F">
        <w:rPr>
          <w:sz w:val="20"/>
          <w:szCs w:val="20"/>
          <w:lang w:val="fr-FR"/>
        </w:rPr>
        <w:tab/>
      </w:r>
      <w:r w:rsidRPr="0032190F">
        <w:rPr>
          <w:sz w:val="20"/>
          <w:szCs w:val="20"/>
          <w:lang w:val="fr-FR"/>
        </w:rPr>
        <w:tab/>
        <w:t>plan 2010</w:t>
      </w:r>
    </w:p>
    <w:p w14:paraId="42936AE8" w14:textId="77777777" w:rsidR="000152C6" w:rsidRPr="0032190F" w:rsidRDefault="000152C6" w:rsidP="000152C6">
      <w:pPr>
        <w:ind w:right="-136"/>
        <w:jc w:val="both"/>
        <w:rPr>
          <w:sz w:val="20"/>
          <w:szCs w:val="20"/>
          <w:lang w:val="fr-FR"/>
        </w:rPr>
      </w:pPr>
    </w:p>
    <w:p w14:paraId="2C792B23" w14:textId="77777777" w:rsidR="000152C6" w:rsidRPr="0032190F" w:rsidRDefault="000152C6" w:rsidP="000152C6">
      <w:pPr>
        <w:ind w:right="-136"/>
        <w:jc w:val="both"/>
        <w:rPr>
          <w:i/>
          <w:sz w:val="20"/>
          <w:szCs w:val="20"/>
          <w:lang w:val="fr-FR"/>
        </w:rPr>
      </w:pPr>
      <w:r w:rsidRPr="0032190F">
        <w:rPr>
          <w:i/>
          <w:sz w:val="20"/>
          <w:szCs w:val="20"/>
          <w:lang w:val="fr-FR"/>
        </w:rPr>
        <w:tab/>
        <w:t>Ce bloc, de 3,0 m par 1,5 m est orienté du nord-est au sud-ouest ???. Sa surface, très desquamée, apparaît verte dans la partie nord-est qui plonge dans la mare. Sur le haut de la face de pendage 30° sud-est, près de 2 fissures remplies de mousse, chercher un corniforme très desquamé.</w:t>
      </w:r>
    </w:p>
    <w:p w14:paraId="3F78A3EC" w14:textId="77777777" w:rsidR="000152C6" w:rsidRPr="0032190F" w:rsidRDefault="000152C6" w:rsidP="000152C6">
      <w:pPr>
        <w:ind w:right="-136"/>
        <w:jc w:val="both"/>
        <w:rPr>
          <w:i/>
          <w:sz w:val="20"/>
          <w:szCs w:val="20"/>
          <w:lang w:val="fr-FR"/>
        </w:rPr>
      </w:pPr>
      <w:r w:rsidRPr="0032190F">
        <w:rPr>
          <w:i/>
          <w:sz w:val="20"/>
          <w:szCs w:val="20"/>
          <w:lang w:val="fr-FR"/>
        </w:rPr>
        <w:t>Quelques cupules récentes se trouvent sur le bord sud-ouest de la face.</w:t>
      </w:r>
    </w:p>
    <w:p w14:paraId="12357625" w14:textId="77777777" w:rsidR="000152C6" w:rsidRPr="0032190F" w:rsidRDefault="000152C6" w:rsidP="000152C6">
      <w:pPr>
        <w:ind w:right="-136"/>
        <w:jc w:val="both"/>
        <w:rPr>
          <w:sz w:val="20"/>
          <w:szCs w:val="20"/>
          <w:lang w:val="fr-FR"/>
        </w:rPr>
      </w:pPr>
    </w:p>
    <w:p w14:paraId="28022204" w14:textId="77777777" w:rsidR="000152C6" w:rsidRPr="0032190F" w:rsidRDefault="000152C6" w:rsidP="000152C6">
      <w:pPr>
        <w:ind w:right="-136"/>
        <w:jc w:val="both"/>
        <w:rPr>
          <w:sz w:val="20"/>
          <w:szCs w:val="20"/>
          <w:lang w:val="fr-FR"/>
        </w:rPr>
      </w:pPr>
      <w:r w:rsidRPr="0032190F">
        <w:rPr>
          <w:sz w:val="20"/>
          <w:szCs w:val="20"/>
          <w:lang w:val="fr-FR"/>
        </w:rPr>
        <w:t>Revenir à 14</w:t>
      </w:r>
      <w:r w:rsidRPr="00441288">
        <w:rPr>
          <w:rFonts w:ascii="Symbol" w:hAnsi="Symbol"/>
          <w:sz w:val="20"/>
          <w:szCs w:val="20"/>
        </w:rPr>
        <w:t></w:t>
      </w:r>
      <w:r w:rsidRPr="0032190F">
        <w:rPr>
          <w:sz w:val="20"/>
          <w:szCs w:val="20"/>
          <w:lang w:val="fr-FR"/>
        </w:rPr>
        <w:t xml:space="preserve"> et depuis l’arête ouest de cette roche marcher trois mètres vers l’ouest. pour atteindre un bloc incrusté dans le sol, dominé par un bloc plurimétrique violet. Au nord et à l’ouest la pelouse est très humide.</w:t>
      </w:r>
    </w:p>
    <w:p w14:paraId="74DFAC3F" w14:textId="77777777" w:rsidR="000152C6" w:rsidRPr="0032190F" w:rsidRDefault="000152C6" w:rsidP="000152C6">
      <w:pPr>
        <w:ind w:right="-136"/>
        <w:jc w:val="both"/>
        <w:rPr>
          <w:sz w:val="20"/>
          <w:szCs w:val="20"/>
          <w:lang w:val="fr-FR"/>
        </w:rPr>
      </w:pPr>
    </w:p>
    <w:p w14:paraId="43DFE0F3" w14:textId="77777777" w:rsidR="000152C6" w:rsidRPr="0032190F" w:rsidRDefault="000152C6" w:rsidP="000152C6">
      <w:pPr>
        <w:ind w:right="-136"/>
        <w:jc w:val="both"/>
        <w:rPr>
          <w:sz w:val="20"/>
          <w:szCs w:val="20"/>
          <w:lang w:val="fr-FR"/>
        </w:rPr>
      </w:pPr>
      <w:r w:rsidRPr="0032190F">
        <w:rPr>
          <w:b/>
          <w:sz w:val="20"/>
          <w:szCs w:val="20"/>
          <w:lang w:val="fr-FR"/>
        </w:rPr>
        <w:t>Roche 13 C H. Zone IV . Groupe II</w:t>
      </w:r>
      <w:r w:rsidRPr="0032190F">
        <w:rPr>
          <w:sz w:val="20"/>
          <w:szCs w:val="20"/>
          <w:lang w:val="fr-FR"/>
        </w:rPr>
        <w:tab/>
      </w:r>
    </w:p>
    <w:p w14:paraId="7EC5B20D"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du deux mâts </w:t>
      </w:r>
    </w:p>
    <w:p w14:paraId="014C8C85" w14:textId="77777777" w:rsidR="000152C6" w:rsidRPr="0032190F" w:rsidRDefault="000152C6" w:rsidP="000152C6">
      <w:pPr>
        <w:ind w:right="-136"/>
        <w:jc w:val="both"/>
        <w:rPr>
          <w:sz w:val="20"/>
          <w:szCs w:val="20"/>
          <w:lang w:val="fr-FR"/>
        </w:rPr>
      </w:pPr>
    </w:p>
    <w:p w14:paraId="70B77E17" w14:textId="77777777" w:rsidR="000152C6" w:rsidRPr="0032190F"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C'est une surface plus ou moins triangulaire de pendage 20° nord-est (2,5 m par 1,2 m au sol) partiellement patiné en orange, parcourue de fissures et de décrochements est – ouest. Des figures piquetées sont visibles mais peut-être récentes. Les gravures historiques sont des dessins et des textes : des opérations, Guido mario et un profil, piquetés et burinés, plus haut un bateau à deux mâts, buriné finement mais nettement et surmonté d’un petit texte daté du 10 lulio 1901.</w:t>
      </w:r>
    </w:p>
    <w:p w14:paraId="4A6D25E7" w14:textId="77777777" w:rsidR="000152C6" w:rsidRPr="0032190F" w:rsidRDefault="000152C6" w:rsidP="000152C6">
      <w:pPr>
        <w:ind w:right="-136" w:firstLine="709"/>
        <w:jc w:val="both"/>
        <w:rPr>
          <w:sz w:val="20"/>
          <w:szCs w:val="20"/>
          <w:lang w:val="fr-FR"/>
        </w:rPr>
      </w:pPr>
    </w:p>
    <w:p w14:paraId="5853E35C" w14:textId="77777777" w:rsidR="000152C6" w:rsidRPr="0032190F" w:rsidRDefault="000152C6" w:rsidP="000152C6">
      <w:pPr>
        <w:ind w:right="-156" w:firstLine="709"/>
        <w:jc w:val="both"/>
        <w:rPr>
          <w:sz w:val="20"/>
          <w:szCs w:val="20"/>
          <w:lang w:val="fr-FR"/>
        </w:rPr>
      </w:pPr>
      <w:r w:rsidRPr="0032190F">
        <w:rPr>
          <w:rFonts w:ascii="Times" w:hAnsi="Times"/>
          <w:sz w:val="20"/>
          <w:szCs w:val="20"/>
          <w:lang w:val="fr-FR"/>
        </w:rPr>
        <w:lastRenderedPageBreak/>
        <w:t>Se rendre de l’autre côté de la mare, à sept mètres au nord-est et</w:t>
      </w:r>
      <w:r w:rsidRPr="0032190F">
        <w:rPr>
          <w:sz w:val="20"/>
          <w:szCs w:val="20"/>
          <w:lang w:val="fr-FR"/>
        </w:rPr>
        <w:t xml:space="preserve"> remarquer un bloc d’environ un mètre cube, un schiste gris couvert de patine brun clair dont la face sud-ouest présente de nombreux décrochements en arc de cercle. Cette roche était récemment enregistrée dans le </w:t>
      </w:r>
      <w:r w:rsidRPr="0032190F">
        <w:rPr>
          <w:b/>
          <w:sz w:val="20"/>
          <w:szCs w:val="20"/>
          <w:lang w:val="fr-FR"/>
        </w:rPr>
        <w:t>groupe III de la zone IV sous le numéro 9 A4.</w:t>
      </w:r>
      <w:r w:rsidRPr="0032190F">
        <w:rPr>
          <w:sz w:val="20"/>
          <w:szCs w:val="20"/>
          <w:lang w:val="fr-FR"/>
        </w:rPr>
        <w:t xml:space="preserve"> Nous sommes à proximité du groupe III, dont la roche 9 A3 se trouve à environ vingt mètres au sud-ouest. </w:t>
      </w:r>
    </w:p>
    <w:p w14:paraId="25463576" w14:textId="77777777" w:rsidR="000152C6" w:rsidRPr="0032190F" w:rsidRDefault="000152C6" w:rsidP="000152C6">
      <w:pPr>
        <w:ind w:right="-136"/>
        <w:jc w:val="both"/>
        <w:rPr>
          <w:sz w:val="20"/>
          <w:szCs w:val="20"/>
          <w:lang w:val="fr-FR"/>
        </w:rPr>
      </w:pPr>
    </w:p>
    <w:p w14:paraId="117DBF12" w14:textId="77777777" w:rsidR="000152C6" w:rsidRPr="0032190F" w:rsidRDefault="000152C6" w:rsidP="000152C6">
      <w:pPr>
        <w:ind w:right="-136"/>
        <w:jc w:val="both"/>
        <w:rPr>
          <w:sz w:val="20"/>
          <w:szCs w:val="20"/>
          <w:lang w:val="fr-FR"/>
        </w:rPr>
      </w:pPr>
      <w:r w:rsidRPr="0032190F">
        <w:rPr>
          <w:b/>
          <w:sz w:val="20"/>
          <w:szCs w:val="20"/>
          <w:lang w:val="fr-FR"/>
        </w:rPr>
        <w:t>Roche 13 C . Zone IV . Groupe II</w:t>
      </w:r>
      <w:r w:rsidRPr="0032190F">
        <w:rPr>
          <w:sz w:val="20"/>
          <w:szCs w:val="20"/>
          <w:lang w:val="fr-FR"/>
        </w:rPr>
        <w:tab/>
      </w:r>
    </w:p>
    <w:p w14:paraId="2017C8CB"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du poignard à longue garde</w:t>
      </w:r>
    </w:p>
    <w:p w14:paraId="4B7ED083" w14:textId="77777777" w:rsidR="000152C6" w:rsidRPr="0032190F" w:rsidRDefault="000152C6" w:rsidP="000152C6">
      <w:pPr>
        <w:ind w:right="-156"/>
        <w:jc w:val="both"/>
        <w:rPr>
          <w:sz w:val="20"/>
          <w:szCs w:val="20"/>
          <w:lang w:val="fr-FR"/>
        </w:rPr>
      </w:pPr>
    </w:p>
    <w:p w14:paraId="5B121757" w14:textId="77777777" w:rsidR="000152C6" w:rsidRPr="0032190F" w:rsidRDefault="000152C6" w:rsidP="000152C6">
      <w:pPr>
        <w:ind w:right="-156" w:firstLine="709"/>
        <w:jc w:val="both"/>
        <w:rPr>
          <w:i/>
          <w:sz w:val="20"/>
          <w:szCs w:val="20"/>
          <w:lang w:val="fr-FR"/>
        </w:rPr>
      </w:pPr>
      <w:r w:rsidRPr="0032190F">
        <w:rPr>
          <w:i/>
          <w:sz w:val="20"/>
          <w:szCs w:val="20"/>
          <w:lang w:val="fr-FR"/>
        </w:rPr>
        <w:t xml:space="preserve">Le C de Conti est inscrit au centre de cette face, au-dessus de la gravure, qui est très grise et très visible. C’est un poignard à lame triangulaire, à bords légèrement arrondis, à bout épointé dirigé vers le haut de la roche, à longue garde étroite, prolongée jusqu’aux cassures de la roche et au manche rectangulaire étroit. Le numéro inscrit dans la pointe est ZIV-GII-R13C (chiffre légèrement barré). Repérer aussi des traits parallèles et des zigzags. </w:t>
      </w:r>
    </w:p>
    <w:p w14:paraId="60165811" w14:textId="77777777" w:rsidR="000152C6" w:rsidRPr="0032190F" w:rsidRDefault="000152C6" w:rsidP="000152C6">
      <w:pPr>
        <w:ind w:right="-136"/>
        <w:jc w:val="both"/>
        <w:rPr>
          <w:sz w:val="16"/>
          <w:szCs w:val="16"/>
          <w:lang w:val="fr-FR"/>
        </w:rPr>
      </w:pPr>
      <w:r w:rsidRPr="0032190F">
        <w:rPr>
          <w:sz w:val="16"/>
          <w:szCs w:val="16"/>
          <w:lang w:val="fr-FR"/>
        </w:rPr>
        <w:t xml:space="preserve">Photos 1969: Roche dans site, Roche, ph. gravures </w:t>
      </w:r>
    </w:p>
    <w:p w14:paraId="543D80DB" w14:textId="77777777" w:rsidR="000152C6" w:rsidRPr="0032190F" w:rsidRDefault="000152C6" w:rsidP="000152C6">
      <w:pPr>
        <w:ind w:right="-136"/>
        <w:jc w:val="both"/>
        <w:rPr>
          <w:sz w:val="20"/>
          <w:szCs w:val="20"/>
          <w:lang w:val="fr-FR"/>
        </w:rPr>
      </w:pPr>
    </w:p>
    <w:p w14:paraId="568534FD" w14:textId="77777777" w:rsidR="000152C6" w:rsidRPr="0032190F" w:rsidRDefault="000152C6" w:rsidP="000152C6">
      <w:pPr>
        <w:ind w:right="-136" w:firstLine="709"/>
        <w:jc w:val="both"/>
        <w:rPr>
          <w:sz w:val="20"/>
          <w:szCs w:val="20"/>
          <w:lang w:val="fr-FR"/>
        </w:rPr>
      </w:pPr>
      <w:r w:rsidRPr="0032190F">
        <w:rPr>
          <w:sz w:val="20"/>
          <w:szCs w:val="20"/>
          <w:lang w:val="fr-FR"/>
        </w:rPr>
        <w:t>Terminer le tour de la mare en la longeant sur sa rive nord, rejoindre la roche 14 C et se diriger vers la roche 14 B en passant un peu plus haut que précédemment (direction est-sud-est où se trouve sur la crête un rocher assez élevé et faillé verticalement). A peu près à mi-chemin repérer des petits blocs enterrés dans la pente.</w:t>
      </w:r>
    </w:p>
    <w:p w14:paraId="4F4EA92C" w14:textId="77777777" w:rsidR="000152C6" w:rsidRPr="0032190F" w:rsidRDefault="000152C6" w:rsidP="000152C6">
      <w:pPr>
        <w:ind w:right="-136"/>
        <w:jc w:val="both"/>
        <w:rPr>
          <w:b/>
          <w:sz w:val="20"/>
          <w:szCs w:val="20"/>
          <w:lang w:val="fr-FR"/>
        </w:rPr>
      </w:pPr>
    </w:p>
    <w:p w14:paraId="17BCDFF8" w14:textId="77777777" w:rsidR="000152C6" w:rsidRPr="0032190F" w:rsidRDefault="000152C6" w:rsidP="000152C6">
      <w:pPr>
        <w:ind w:right="-136"/>
        <w:jc w:val="both"/>
        <w:rPr>
          <w:sz w:val="20"/>
          <w:szCs w:val="20"/>
          <w:lang w:val="fr-FR"/>
        </w:rPr>
      </w:pPr>
      <w:r w:rsidRPr="0032190F">
        <w:rPr>
          <w:b/>
          <w:sz w:val="20"/>
          <w:szCs w:val="20"/>
          <w:lang w:val="fr-FR"/>
        </w:rPr>
        <w:t xml:space="preserve">Roche 14 </w:t>
      </w:r>
      <w:r w:rsidRPr="00441288">
        <w:rPr>
          <w:rFonts w:ascii="Symbol" w:hAnsi="Symbol"/>
          <w:b/>
          <w:sz w:val="20"/>
          <w:szCs w:val="20"/>
        </w:rPr>
        <w:t></w:t>
      </w:r>
      <w:r w:rsidRPr="00441288">
        <w:rPr>
          <w:rFonts w:ascii="Symbol" w:hAnsi="Symbol"/>
          <w:b/>
          <w:sz w:val="20"/>
          <w:szCs w:val="20"/>
        </w:rPr>
        <w:t></w:t>
      </w:r>
      <w:r w:rsidRPr="0032190F">
        <w:rPr>
          <w:b/>
          <w:sz w:val="20"/>
          <w:szCs w:val="20"/>
          <w:lang w:val="fr-FR"/>
        </w:rPr>
        <w:t>. Zone IV . Groupe II</w:t>
      </w:r>
      <w:r w:rsidRPr="0032190F">
        <w:rPr>
          <w:sz w:val="20"/>
          <w:szCs w:val="20"/>
          <w:lang w:val="fr-FR"/>
        </w:rPr>
        <w:tab/>
      </w:r>
    </w:p>
    <w:p w14:paraId="43E8DE8C"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w:t>
      </w:r>
      <w:r w:rsidRPr="00441288">
        <w:rPr>
          <w:rFonts w:ascii="Symbol" w:hAnsi="Symbol"/>
          <w:b/>
          <w:i/>
          <w:sz w:val="20"/>
          <w:szCs w:val="20"/>
        </w:rPr>
        <w:t></w:t>
      </w:r>
      <w:r w:rsidRPr="0032190F">
        <w:rPr>
          <w:rFonts w:ascii="Times" w:hAnsi="Times"/>
          <w:b/>
          <w:i/>
          <w:sz w:val="20"/>
          <w:szCs w:val="20"/>
          <w:lang w:val="fr-FR"/>
        </w:rPr>
        <w:t xml:space="preserve"> de Conti</w:t>
      </w:r>
    </w:p>
    <w:p w14:paraId="57AE7634" w14:textId="77777777" w:rsidR="000152C6" w:rsidRPr="0032190F" w:rsidRDefault="000152C6" w:rsidP="000152C6">
      <w:pPr>
        <w:ind w:right="-136"/>
        <w:jc w:val="both"/>
        <w:rPr>
          <w:sz w:val="20"/>
          <w:szCs w:val="20"/>
          <w:lang w:val="fr-FR"/>
        </w:rPr>
      </w:pPr>
    </w:p>
    <w:p w14:paraId="5AF97E75" w14:textId="77777777" w:rsidR="000152C6" w:rsidRPr="0032190F"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Seule la face supérieure (0,6 m par 0,4 m) de pendage 20° ouest, de couleur orange clair, lisse et plate, émerge du sol. Quelques cupules sont gravées en son centre. Le n° ZIV-GII-R14</w:t>
      </w:r>
      <w:r w:rsidRPr="00441288">
        <w:rPr>
          <w:rFonts w:ascii="Symbol" w:hAnsi="Symbol"/>
          <w:i/>
          <w:sz w:val="20"/>
          <w:szCs w:val="20"/>
        </w:rPr>
        <w:t></w:t>
      </w:r>
      <w:r w:rsidRPr="0032190F">
        <w:rPr>
          <w:rFonts w:ascii="Times" w:hAnsi="Times"/>
          <w:i/>
          <w:sz w:val="20"/>
          <w:szCs w:val="20"/>
          <w:lang w:val="fr-FR"/>
        </w:rPr>
        <w:t xml:space="preserve"> est inscrit près de la pointe sud accompagné d'une flèche indiquant le nord et la référence R14D (ce qui semble indiquer que c'est un numéro attribué par Carlo Conti)</w:t>
      </w:r>
    </w:p>
    <w:p w14:paraId="307538FA" w14:textId="77777777" w:rsidR="000152C6" w:rsidRPr="0032190F" w:rsidRDefault="000152C6" w:rsidP="000152C6">
      <w:pPr>
        <w:ind w:right="-136"/>
        <w:jc w:val="both"/>
        <w:rPr>
          <w:sz w:val="16"/>
          <w:szCs w:val="16"/>
          <w:lang w:val="fr-FR"/>
        </w:rPr>
      </w:pPr>
      <w:r w:rsidRPr="0032190F">
        <w:rPr>
          <w:sz w:val="16"/>
          <w:szCs w:val="16"/>
          <w:lang w:val="fr-FR"/>
        </w:rPr>
        <w:t>Photos 1971 : Roche dans site (sombre), Roche + gravures, ph. cupules (peu nettes)</w:t>
      </w:r>
    </w:p>
    <w:p w14:paraId="1C17ACEF" w14:textId="77777777" w:rsidR="000152C6" w:rsidRPr="0032190F" w:rsidRDefault="000152C6" w:rsidP="000152C6">
      <w:pPr>
        <w:ind w:right="-136" w:firstLine="709"/>
        <w:jc w:val="both"/>
        <w:rPr>
          <w:rFonts w:ascii="Times" w:hAnsi="Times"/>
          <w:i/>
          <w:sz w:val="20"/>
          <w:szCs w:val="20"/>
          <w:lang w:val="fr-FR"/>
        </w:rPr>
      </w:pPr>
    </w:p>
    <w:p w14:paraId="535205B2" w14:textId="77777777" w:rsidR="000152C6" w:rsidRPr="0032190F" w:rsidRDefault="000152C6" w:rsidP="000152C6">
      <w:pPr>
        <w:ind w:right="-136" w:firstLine="709"/>
        <w:jc w:val="both"/>
        <w:rPr>
          <w:rFonts w:ascii="Times" w:hAnsi="Times"/>
          <w:sz w:val="20"/>
          <w:szCs w:val="20"/>
          <w:lang w:val="fr-FR"/>
        </w:rPr>
      </w:pPr>
      <w:r w:rsidRPr="0032190F">
        <w:rPr>
          <w:rFonts w:ascii="Times" w:hAnsi="Times"/>
          <w:sz w:val="20"/>
          <w:szCs w:val="20"/>
          <w:lang w:val="fr-FR"/>
        </w:rPr>
        <w:t xml:space="preserve">La roche 14 D est située effectivement à neuf mètres au nord de la roche 14 </w:t>
      </w:r>
      <w:r w:rsidRPr="00441288">
        <w:rPr>
          <w:rFonts w:ascii="Symbol" w:hAnsi="Symbol"/>
          <w:sz w:val="20"/>
          <w:szCs w:val="20"/>
        </w:rPr>
        <w:t></w:t>
      </w:r>
      <w:r w:rsidRPr="0032190F">
        <w:rPr>
          <w:sz w:val="20"/>
          <w:szCs w:val="20"/>
          <w:lang w:val="fr-FR"/>
        </w:rPr>
        <w:t xml:space="preserve"> dans le lit (à sec) d'un ruisseau.De nombreux blocs sont accumulés aux alentours.</w:t>
      </w:r>
    </w:p>
    <w:p w14:paraId="0CB15256" w14:textId="77777777" w:rsidR="000152C6" w:rsidRPr="0032190F" w:rsidRDefault="000152C6" w:rsidP="000152C6">
      <w:pPr>
        <w:ind w:right="-136"/>
        <w:jc w:val="both"/>
        <w:rPr>
          <w:sz w:val="20"/>
          <w:szCs w:val="20"/>
          <w:lang w:val="fr-FR"/>
        </w:rPr>
      </w:pPr>
    </w:p>
    <w:p w14:paraId="09B06A76" w14:textId="77777777" w:rsidR="000152C6" w:rsidRPr="0032190F" w:rsidRDefault="000152C6" w:rsidP="000152C6">
      <w:pPr>
        <w:ind w:right="-136"/>
        <w:jc w:val="both"/>
        <w:rPr>
          <w:sz w:val="20"/>
          <w:szCs w:val="20"/>
          <w:lang w:val="fr-FR"/>
        </w:rPr>
      </w:pPr>
      <w:r w:rsidRPr="0032190F">
        <w:rPr>
          <w:b/>
          <w:sz w:val="20"/>
          <w:szCs w:val="20"/>
          <w:lang w:val="fr-FR"/>
        </w:rPr>
        <w:t>Roche 14 D</w:t>
      </w:r>
      <w:r w:rsidRPr="00441288">
        <w:rPr>
          <w:rFonts w:ascii="Symbol" w:hAnsi="Symbol"/>
          <w:b/>
          <w:sz w:val="20"/>
          <w:szCs w:val="20"/>
        </w:rPr>
        <w:t></w:t>
      </w:r>
      <w:r w:rsidRPr="0032190F">
        <w:rPr>
          <w:b/>
          <w:sz w:val="20"/>
          <w:szCs w:val="20"/>
          <w:lang w:val="fr-FR"/>
        </w:rPr>
        <w:t>. Zone IV . Groupe II</w:t>
      </w:r>
      <w:r w:rsidRPr="0032190F">
        <w:rPr>
          <w:sz w:val="20"/>
          <w:szCs w:val="20"/>
          <w:lang w:val="fr-FR"/>
        </w:rPr>
        <w:tab/>
      </w:r>
    </w:p>
    <w:p w14:paraId="4FF0F3B4"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de la plage très patinée </w:t>
      </w:r>
    </w:p>
    <w:p w14:paraId="69C21B20" w14:textId="77777777" w:rsidR="000152C6" w:rsidRPr="0032190F" w:rsidRDefault="000152C6" w:rsidP="000152C6">
      <w:pPr>
        <w:ind w:right="-136"/>
        <w:jc w:val="both"/>
        <w:rPr>
          <w:sz w:val="20"/>
          <w:szCs w:val="20"/>
          <w:lang w:val="fr-FR"/>
        </w:rPr>
      </w:pPr>
    </w:p>
    <w:p w14:paraId="5697998D" w14:textId="77777777" w:rsidR="000152C6" w:rsidRPr="0032190F" w:rsidRDefault="000152C6" w:rsidP="000152C6">
      <w:pPr>
        <w:ind w:right="-136" w:firstLine="709"/>
        <w:jc w:val="both"/>
        <w:rPr>
          <w:i/>
          <w:sz w:val="20"/>
          <w:szCs w:val="20"/>
          <w:lang w:val="fr-FR"/>
        </w:rPr>
      </w:pPr>
      <w:r w:rsidRPr="0032190F">
        <w:rPr>
          <w:i/>
          <w:sz w:val="20"/>
          <w:szCs w:val="20"/>
          <w:lang w:val="fr-FR"/>
        </w:rPr>
        <w:t>C'est la face supérieure (0,8 m par 0,5 m), de pendage 20° sud-sud-ouest, relativement plate et lisse d'un bloc de pélite gris vert patinée en orange. Le numéro est inscrit dans le centre de la face (ZIV-GII-R14 D où le D est un peu raturé). En dessous se trouve le C avec, à côté, une plage très patinée. Sous le numéro, une flèche signale que la roche 14 E se trouve à neuf mètres au nord-ouest. Repérer aussi des dessins de bergers, échelle, zigzags.</w:t>
      </w:r>
    </w:p>
    <w:p w14:paraId="10EAAAE4" w14:textId="77777777" w:rsidR="000152C6" w:rsidRPr="0032190F" w:rsidRDefault="000152C6" w:rsidP="000152C6">
      <w:pPr>
        <w:ind w:right="-136"/>
        <w:jc w:val="both"/>
        <w:rPr>
          <w:sz w:val="16"/>
          <w:szCs w:val="16"/>
          <w:lang w:val="fr-FR"/>
        </w:rPr>
      </w:pPr>
      <w:r w:rsidRPr="0032190F">
        <w:rPr>
          <w:sz w:val="16"/>
          <w:szCs w:val="16"/>
          <w:lang w:val="fr-FR"/>
        </w:rPr>
        <w:t xml:space="preserve">Photos 1971 : Roche dans site, Roche, ph. plage </w:t>
      </w:r>
    </w:p>
    <w:p w14:paraId="15AA9930" w14:textId="77777777" w:rsidR="000152C6" w:rsidRPr="0032190F" w:rsidRDefault="000152C6" w:rsidP="000152C6">
      <w:pPr>
        <w:ind w:right="-136"/>
        <w:jc w:val="both"/>
        <w:rPr>
          <w:sz w:val="20"/>
          <w:szCs w:val="20"/>
          <w:lang w:val="fr-FR"/>
        </w:rPr>
      </w:pPr>
    </w:p>
    <w:p w14:paraId="4CC38E4B" w14:textId="77777777" w:rsidR="000152C6" w:rsidRPr="0032190F" w:rsidRDefault="000152C6" w:rsidP="000152C6">
      <w:pPr>
        <w:ind w:right="-136"/>
        <w:jc w:val="both"/>
        <w:rPr>
          <w:sz w:val="20"/>
          <w:szCs w:val="20"/>
          <w:lang w:val="fr-FR"/>
        </w:rPr>
      </w:pPr>
      <w:r w:rsidRPr="0032190F">
        <w:rPr>
          <w:b/>
          <w:sz w:val="20"/>
          <w:szCs w:val="20"/>
          <w:lang w:val="fr-FR"/>
        </w:rPr>
        <w:t>Repère</w:t>
      </w:r>
      <w:r w:rsidRPr="0032190F">
        <w:rPr>
          <w:sz w:val="20"/>
          <w:szCs w:val="20"/>
          <w:lang w:val="fr-FR"/>
        </w:rPr>
        <w:t xml:space="preserve"> : cette roche se trouve à quatorze mètres de la roche 14 B qui porte un corniforme en forme d’ancre. </w:t>
      </w:r>
    </w:p>
    <w:p w14:paraId="0536B482" w14:textId="77777777" w:rsidR="000152C6" w:rsidRPr="0032190F" w:rsidRDefault="000152C6" w:rsidP="000152C6">
      <w:pPr>
        <w:ind w:right="-136"/>
        <w:jc w:val="both"/>
        <w:rPr>
          <w:sz w:val="20"/>
          <w:szCs w:val="20"/>
          <w:lang w:val="fr-FR"/>
        </w:rPr>
      </w:pPr>
    </w:p>
    <w:p w14:paraId="1EB789DD" w14:textId="77777777" w:rsidR="000152C6" w:rsidRPr="0032190F" w:rsidRDefault="000152C6" w:rsidP="000152C6">
      <w:pPr>
        <w:ind w:right="-136" w:firstLine="709"/>
        <w:jc w:val="both"/>
        <w:rPr>
          <w:sz w:val="20"/>
          <w:szCs w:val="20"/>
          <w:lang w:val="fr-FR"/>
        </w:rPr>
      </w:pPr>
      <w:r w:rsidRPr="0032190F">
        <w:rPr>
          <w:sz w:val="20"/>
          <w:szCs w:val="20"/>
          <w:lang w:val="fr-FR"/>
        </w:rPr>
        <w:t>Aller à l’est ?????</w:t>
      </w:r>
    </w:p>
    <w:p w14:paraId="0230A454" w14:textId="77777777" w:rsidR="000152C6" w:rsidRPr="0032190F" w:rsidRDefault="000152C6" w:rsidP="000152C6">
      <w:pPr>
        <w:ind w:right="-136"/>
        <w:jc w:val="both"/>
        <w:rPr>
          <w:sz w:val="20"/>
          <w:szCs w:val="20"/>
          <w:lang w:val="fr-FR"/>
        </w:rPr>
      </w:pPr>
    </w:p>
    <w:p w14:paraId="1F1CD11B" w14:textId="77777777" w:rsidR="000152C6" w:rsidRPr="0032190F" w:rsidRDefault="000152C6" w:rsidP="000152C6">
      <w:pPr>
        <w:ind w:right="-136"/>
        <w:jc w:val="both"/>
        <w:rPr>
          <w:sz w:val="20"/>
          <w:szCs w:val="20"/>
          <w:lang w:val="fr-FR"/>
        </w:rPr>
      </w:pPr>
      <w:r w:rsidRPr="0032190F">
        <w:rPr>
          <w:b/>
          <w:sz w:val="20"/>
          <w:szCs w:val="20"/>
          <w:lang w:val="fr-FR"/>
        </w:rPr>
        <w:t xml:space="preserve">Roche 14 </w:t>
      </w:r>
      <w:r w:rsidRPr="00441288">
        <w:rPr>
          <w:rFonts w:ascii="Symbol" w:hAnsi="Symbol"/>
          <w:b/>
          <w:sz w:val="20"/>
          <w:szCs w:val="20"/>
        </w:rPr>
        <w:t></w:t>
      </w:r>
      <w:r w:rsidRPr="0032190F">
        <w:rPr>
          <w:b/>
          <w:sz w:val="20"/>
          <w:szCs w:val="20"/>
          <w:lang w:val="fr-FR"/>
        </w:rPr>
        <w:t xml:space="preserve"> H . Zone IV . Groupe II</w:t>
      </w:r>
      <w:r w:rsidRPr="0032190F">
        <w:rPr>
          <w:sz w:val="20"/>
          <w:szCs w:val="20"/>
          <w:lang w:val="fr-FR"/>
        </w:rPr>
        <w:tab/>
        <w:t>CHERCHER</w:t>
      </w:r>
    </w:p>
    <w:p w14:paraId="2F8EC131" w14:textId="77777777" w:rsidR="000152C6" w:rsidRPr="0032190F" w:rsidRDefault="000152C6" w:rsidP="000152C6">
      <w:pPr>
        <w:ind w:right="-136"/>
        <w:jc w:val="both"/>
        <w:rPr>
          <w:sz w:val="20"/>
          <w:szCs w:val="20"/>
          <w:lang w:val="fr-FR"/>
        </w:rPr>
      </w:pPr>
    </w:p>
    <w:p w14:paraId="1296511E" w14:textId="77777777" w:rsidR="000152C6" w:rsidRPr="0032190F" w:rsidRDefault="000152C6" w:rsidP="000152C6">
      <w:pPr>
        <w:ind w:right="-136" w:firstLine="709"/>
        <w:jc w:val="both"/>
        <w:rPr>
          <w:sz w:val="20"/>
          <w:szCs w:val="20"/>
          <w:lang w:val="fr-FR"/>
        </w:rPr>
      </w:pPr>
      <w:r w:rsidRPr="0032190F">
        <w:rPr>
          <w:sz w:val="20"/>
          <w:szCs w:val="20"/>
          <w:lang w:val="fr-FR"/>
        </w:rPr>
        <w:t>Revenir à la roche 14 D et marcher un peu moins de neuf mètres vers le nord-ouest, en direction d'une face orange assez vif où se discernent des trous (dans le bas, au sud) et de nombreux décrochements.</w:t>
      </w:r>
    </w:p>
    <w:p w14:paraId="2BB296FC" w14:textId="77777777" w:rsidR="000152C6" w:rsidRPr="0032190F" w:rsidRDefault="000152C6" w:rsidP="000152C6">
      <w:pPr>
        <w:ind w:right="-136"/>
        <w:jc w:val="both"/>
        <w:rPr>
          <w:sz w:val="20"/>
          <w:szCs w:val="20"/>
          <w:lang w:val="fr-FR"/>
        </w:rPr>
      </w:pPr>
    </w:p>
    <w:p w14:paraId="7D570607" w14:textId="77777777" w:rsidR="000152C6" w:rsidRPr="0032190F" w:rsidRDefault="000152C6" w:rsidP="000152C6">
      <w:pPr>
        <w:ind w:right="-136"/>
        <w:jc w:val="both"/>
        <w:rPr>
          <w:sz w:val="20"/>
          <w:szCs w:val="20"/>
          <w:lang w:val="fr-FR"/>
        </w:rPr>
      </w:pPr>
      <w:r w:rsidRPr="0032190F">
        <w:rPr>
          <w:b/>
          <w:sz w:val="20"/>
          <w:szCs w:val="20"/>
          <w:lang w:val="fr-FR"/>
        </w:rPr>
        <w:t>Roche 14 E</w:t>
      </w:r>
      <w:r w:rsidRPr="00441288">
        <w:rPr>
          <w:rFonts w:ascii="Symbol" w:hAnsi="Symbol"/>
          <w:b/>
          <w:sz w:val="20"/>
          <w:szCs w:val="20"/>
        </w:rPr>
        <w:t></w:t>
      </w:r>
      <w:r w:rsidRPr="0032190F">
        <w:rPr>
          <w:b/>
          <w:sz w:val="20"/>
          <w:szCs w:val="20"/>
          <w:lang w:val="fr-FR"/>
        </w:rPr>
        <w:t>. Zone IV . Groupe II</w:t>
      </w:r>
      <w:r w:rsidRPr="0032190F">
        <w:rPr>
          <w:sz w:val="20"/>
          <w:szCs w:val="20"/>
          <w:lang w:val="fr-FR"/>
        </w:rPr>
        <w:tab/>
      </w:r>
    </w:p>
    <w:p w14:paraId="0E8F3B7F"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du corniforme au corps ovale </w:t>
      </w:r>
    </w:p>
    <w:p w14:paraId="27EA41D8" w14:textId="77777777" w:rsidR="000152C6" w:rsidRPr="0032190F" w:rsidRDefault="000152C6" w:rsidP="000152C6">
      <w:pPr>
        <w:ind w:right="-136"/>
        <w:jc w:val="both"/>
        <w:rPr>
          <w:sz w:val="20"/>
          <w:szCs w:val="20"/>
          <w:lang w:val="fr-FR"/>
        </w:rPr>
      </w:pPr>
    </w:p>
    <w:p w14:paraId="60ECB29D" w14:textId="77777777" w:rsidR="000152C6" w:rsidRPr="0032190F" w:rsidRDefault="000152C6" w:rsidP="000152C6">
      <w:pPr>
        <w:ind w:right="-136" w:firstLine="709"/>
        <w:jc w:val="both"/>
        <w:rPr>
          <w:i/>
          <w:sz w:val="20"/>
          <w:szCs w:val="20"/>
          <w:lang w:val="fr-FR"/>
        </w:rPr>
      </w:pPr>
      <w:r w:rsidRPr="0032190F">
        <w:rPr>
          <w:i/>
          <w:sz w:val="20"/>
          <w:szCs w:val="20"/>
          <w:lang w:val="fr-FR"/>
        </w:rPr>
        <w:t>C'est la face de pendage 30° sud (2,3 m du nord au sud par 1,2 m) d'un bloc de pélite gris vert patiné en orange assez foncé. A mi-hauteur de la face, près du bord ouest est inscrit le numéro ZIV-GII-R14 E et un D barré avec une accolade et un point d'interrogation. Au sud-ouest, sur un décrochement situé plus bas, se trouve un corniforme assez grand avec un corps ovale et des cornes divergentes.</w:t>
      </w:r>
    </w:p>
    <w:p w14:paraId="738D253F" w14:textId="77777777" w:rsidR="000152C6" w:rsidRPr="0032190F" w:rsidRDefault="000152C6" w:rsidP="000152C6">
      <w:pPr>
        <w:ind w:right="-136"/>
        <w:jc w:val="both"/>
        <w:rPr>
          <w:sz w:val="16"/>
          <w:szCs w:val="16"/>
          <w:lang w:val="fr-FR"/>
        </w:rPr>
      </w:pPr>
      <w:r w:rsidRPr="0032190F">
        <w:rPr>
          <w:sz w:val="16"/>
          <w:szCs w:val="16"/>
          <w:lang w:val="fr-FR"/>
        </w:rPr>
        <w:t xml:space="preserve">Photos 1971 : Roche dans site (très sombre), Roche,  ph. cornu </w:t>
      </w:r>
    </w:p>
    <w:p w14:paraId="08DAD787" w14:textId="77777777" w:rsidR="000152C6" w:rsidRPr="0032190F" w:rsidRDefault="000152C6" w:rsidP="000152C6">
      <w:pPr>
        <w:ind w:right="-136"/>
        <w:jc w:val="both"/>
        <w:rPr>
          <w:sz w:val="20"/>
          <w:szCs w:val="20"/>
          <w:lang w:val="fr-FR"/>
        </w:rPr>
      </w:pPr>
    </w:p>
    <w:p w14:paraId="4E8B1069" w14:textId="77777777" w:rsidR="000152C6" w:rsidRPr="0032190F" w:rsidRDefault="000152C6" w:rsidP="000152C6">
      <w:pPr>
        <w:ind w:right="-136"/>
        <w:jc w:val="both"/>
        <w:rPr>
          <w:sz w:val="20"/>
          <w:szCs w:val="20"/>
          <w:lang w:val="fr-FR"/>
        </w:rPr>
      </w:pPr>
      <w:r w:rsidRPr="0032190F">
        <w:rPr>
          <w:sz w:val="20"/>
          <w:szCs w:val="20"/>
          <w:lang w:val="fr-FR"/>
        </w:rPr>
        <w:tab/>
        <w:t>Aller à quinze mètres vers l’est-sud-est, en direction d’un collet jusqu’à un grand bloc tabulaire de pélite verte très schistosée, qui empiète sur le passage. Il faudra monter un peu.</w:t>
      </w:r>
    </w:p>
    <w:p w14:paraId="48017917" w14:textId="77777777" w:rsidR="000152C6" w:rsidRPr="0032190F" w:rsidRDefault="000152C6" w:rsidP="000152C6">
      <w:pPr>
        <w:ind w:right="-136"/>
        <w:jc w:val="both"/>
        <w:rPr>
          <w:sz w:val="20"/>
          <w:szCs w:val="20"/>
          <w:lang w:val="fr-FR"/>
        </w:rPr>
      </w:pPr>
    </w:p>
    <w:p w14:paraId="7B8F453D" w14:textId="77777777" w:rsidR="000152C6" w:rsidRPr="0032190F" w:rsidRDefault="000152C6" w:rsidP="000152C6">
      <w:pPr>
        <w:ind w:right="-136"/>
        <w:jc w:val="both"/>
        <w:rPr>
          <w:sz w:val="20"/>
          <w:szCs w:val="20"/>
          <w:lang w:val="fr-FR"/>
        </w:rPr>
      </w:pPr>
      <w:r w:rsidRPr="0032190F">
        <w:rPr>
          <w:b/>
          <w:sz w:val="20"/>
          <w:szCs w:val="20"/>
          <w:lang w:val="fr-FR"/>
        </w:rPr>
        <w:t xml:space="preserve">Roche 14 </w:t>
      </w:r>
      <w:r w:rsidRPr="00441288">
        <w:rPr>
          <w:rFonts w:ascii="Symbol" w:hAnsi="Symbol"/>
          <w:b/>
          <w:sz w:val="20"/>
          <w:szCs w:val="20"/>
        </w:rPr>
        <w:t></w:t>
      </w:r>
      <w:r w:rsidRPr="00441288">
        <w:rPr>
          <w:rFonts w:ascii="Symbol" w:hAnsi="Symbol"/>
          <w:b/>
          <w:sz w:val="20"/>
          <w:szCs w:val="20"/>
        </w:rPr>
        <w:t></w:t>
      </w:r>
      <w:r w:rsidRPr="0032190F">
        <w:rPr>
          <w:b/>
          <w:sz w:val="20"/>
          <w:szCs w:val="20"/>
          <w:lang w:val="fr-FR"/>
        </w:rPr>
        <w:t>. Zone IV . Groupe II</w:t>
      </w:r>
      <w:r w:rsidRPr="0032190F">
        <w:rPr>
          <w:sz w:val="20"/>
          <w:szCs w:val="20"/>
          <w:lang w:val="fr-FR"/>
        </w:rPr>
        <w:tab/>
      </w:r>
    </w:p>
    <w:p w14:paraId="426025DA"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lastRenderedPageBreak/>
        <w:t xml:space="preserve">Roche des deux barres reliées </w:t>
      </w:r>
    </w:p>
    <w:p w14:paraId="7D98FD39" w14:textId="77777777" w:rsidR="000152C6" w:rsidRPr="0032190F" w:rsidRDefault="000152C6" w:rsidP="000152C6">
      <w:pPr>
        <w:ind w:right="-136"/>
        <w:jc w:val="both"/>
        <w:rPr>
          <w:sz w:val="20"/>
          <w:szCs w:val="20"/>
          <w:lang w:val="fr-FR"/>
        </w:rPr>
      </w:pPr>
    </w:p>
    <w:p w14:paraId="71377C86" w14:textId="77777777" w:rsidR="000152C6" w:rsidRPr="0032190F" w:rsidRDefault="000152C6" w:rsidP="000152C6">
      <w:pPr>
        <w:ind w:right="-136" w:firstLine="709"/>
        <w:jc w:val="both"/>
        <w:rPr>
          <w:i/>
          <w:sz w:val="20"/>
          <w:szCs w:val="20"/>
          <w:lang w:val="fr-FR"/>
        </w:rPr>
      </w:pPr>
      <w:r w:rsidRPr="0032190F">
        <w:rPr>
          <w:i/>
          <w:sz w:val="20"/>
          <w:szCs w:val="20"/>
          <w:lang w:val="fr-FR"/>
        </w:rPr>
        <w:t>Examiner le nord de sa face supérieure en forme de parallélogramme (2,5 m d’est en ouest par 1,5 m), de pendage 10° sud-est. Sa patine orange clair est aux trois quart desquamée. Elle est parcourue de fissures nord-ouest – sud-est parallèles à deux de ses côtés. Le long du petit côté situé au nord, près de l’angle situé le plus au nord, une plaque de patine porte deux barres reliées par des cupules espacées et plus ou moins alignées. La barre située au sud se perd dans un éclat de patine.</w:t>
      </w:r>
    </w:p>
    <w:p w14:paraId="78B11497" w14:textId="77777777" w:rsidR="000152C6" w:rsidRPr="0032190F" w:rsidRDefault="000152C6" w:rsidP="000152C6">
      <w:pPr>
        <w:ind w:right="-136"/>
        <w:jc w:val="both"/>
        <w:rPr>
          <w:sz w:val="20"/>
          <w:szCs w:val="20"/>
          <w:lang w:val="fr-FR"/>
        </w:rPr>
      </w:pPr>
    </w:p>
    <w:p w14:paraId="3C6FE50F" w14:textId="77777777" w:rsidR="000152C6" w:rsidRPr="0032190F" w:rsidRDefault="000152C6" w:rsidP="000152C6">
      <w:pPr>
        <w:ind w:right="-136"/>
        <w:jc w:val="both"/>
        <w:rPr>
          <w:sz w:val="20"/>
          <w:szCs w:val="20"/>
          <w:lang w:val="fr-FR"/>
        </w:rPr>
      </w:pPr>
      <w:r w:rsidRPr="0032190F">
        <w:rPr>
          <w:sz w:val="20"/>
          <w:szCs w:val="20"/>
          <w:lang w:val="fr-FR"/>
        </w:rPr>
        <w:tab/>
        <w:t>Contourner la roche pour examiner sa face sud-ouest .</w:t>
      </w:r>
    </w:p>
    <w:p w14:paraId="2BB34233" w14:textId="77777777" w:rsidR="000152C6" w:rsidRPr="0032190F" w:rsidRDefault="000152C6" w:rsidP="000152C6">
      <w:pPr>
        <w:ind w:right="-136"/>
        <w:jc w:val="both"/>
        <w:rPr>
          <w:sz w:val="20"/>
          <w:szCs w:val="20"/>
          <w:lang w:val="fr-FR"/>
        </w:rPr>
      </w:pPr>
    </w:p>
    <w:p w14:paraId="16FF5886" w14:textId="77777777" w:rsidR="000152C6" w:rsidRPr="0032190F" w:rsidRDefault="000152C6" w:rsidP="000152C6">
      <w:pPr>
        <w:ind w:right="-136"/>
        <w:jc w:val="both"/>
        <w:rPr>
          <w:sz w:val="20"/>
          <w:szCs w:val="20"/>
          <w:lang w:val="fr-FR"/>
        </w:rPr>
      </w:pPr>
      <w:r w:rsidRPr="0032190F">
        <w:rPr>
          <w:b/>
          <w:sz w:val="20"/>
          <w:szCs w:val="20"/>
          <w:lang w:val="fr-FR"/>
        </w:rPr>
        <w:t xml:space="preserve">Roche 14 </w:t>
      </w:r>
      <w:r w:rsidRPr="00441288">
        <w:rPr>
          <w:rFonts w:ascii="Symbol" w:hAnsi="Symbol"/>
          <w:b/>
          <w:sz w:val="20"/>
          <w:szCs w:val="20"/>
        </w:rPr>
        <w:t></w:t>
      </w:r>
      <w:r w:rsidRPr="0032190F">
        <w:rPr>
          <w:b/>
          <w:sz w:val="20"/>
          <w:szCs w:val="20"/>
          <w:lang w:val="fr-FR"/>
        </w:rPr>
        <w:t xml:space="preserve"> H . Zone IV . Groupe II</w:t>
      </w:r>
      <w:r w:rsidRPr="0032190F">
        <w:rPr>
          <w:sz w:val="20"/>
          <w:szCs w:val="20"/>
          <w:lang w:val="fr-FR"/>
        </w:rPr>
        <w:tab/>
      </w:r>
    </w:p>
    <w:p w14:paraId="5CF3D6C8"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du bonhomme à franges sans tête </w:t>
      </w:r>
    </w:p>
    <w:p w14:paraId="1183A926" w14:textId="77777777" w:rsidR="000152C6" w:rsidRPr="0032190F" w:rsidRDefault="000152C6" w:rsidP="000152C6">
      <w:pPr>
        <w:ind w:right="-136"/>
        <w:jc w:val="both"/>
        <w:rPr>
          <w:sz w:val="20"/>
          <w:szCs w:val="20"/>
          <w:lang w:val="fr-FR"/>
        </w:rPr>
      </w:pPr>
    </w:p>
    <w:p w14:paraId="02FCDF44"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C'est une face (2 m au sol par 1 m de haut), de pendage 70° sud-ouest, assez plate et lisse malgré de nombreux défauts : fissures, décrochements …. La patine orange, parsemée de lichens, devient verdâtre dans le bas de la face. Des petits personnages sont dessinés dans sa partie sud et un texte, viva la natura, est écrit. </w:t>
      </w:r>
    </w:p>
    <w:p w14:paraId="3A0DD99E" w14:textId="77777777" w:rsidR="000152C6" w:rsidRPr="0032190F" w:rsidRDefault="000152C6" w:rsidP="000152C6">
      <w:pPr>
        <w:ind w:right="-136" w:firstLine="709"/>
        <w:jc w:val="both"/>
        <w:rPr>
          <w:b/>
          <w:i/>
          <w:sz w:val="20"/>
          <w:szCs w:val="20"/>
          <w:lang w:val="fr-FR"/>
        </w:rPr>
      </w:pPr>
    </w:p>
    <w:p w14:paraId="406258CB" w14:textId="77777777" w:rsidR="000152C6" w:rsidRPr="0032190F" w:rsidRDefault="000152C6" w:rsidP="000152C6">
      <w:pPr>
        <w:ind w:right="-136"/>
        <w:jc w:val="both"/>
        <w:rPr>
          <w:sz w:val="20"/>
          <w:szCs w:val="20"/>
          <w:lang w:val="fr-FR"/>
        </w:rPr>
      </w:pPr>
      <w:r w:rsidRPr="0032190F">
        <w:rPr>
          <w:b/>
          <w:sz w:val="20"/>
          <w:szCs w:val="20"/>
          <w:lang w:val="fr-FR"/>
        </w:rPr>
        <w:t>Repère</w:t>
      </w:r>
      <w:r w:rsidRPr="0032190F">
        <w:rPr>
          <w:sz w:val="20"/>
          <w:szCs w:val="20"/>
          <w:lang w:val="fr-FR"/>
        </w:rPr>
        <w:t xml:space="preserve"> : une dalle de pélite finement schistosée verticalement est située à quelques mètres à l’ouest. C’est le dessus d’une petite falaise. Il présente un pendage d’environ 20° est. La roche complètement éclatée imite parfois un millefeuille. Remarquer des parties vitrifiées et des lambeaux de patine très rouge.</w:t>
      </w:r>
    </w:p>
    <w:p w14:paraId="17F53EC9" w14:textId="77777777" w:rsidR="000152C6" w:rsidRPr="0032190F" w:rsidRDefault="000152C6" w:rsidP="000152C6">
      <w:pPr>
        <w:ind w:right="-136"/>
        <w:jc w:val="both"/>
        <w:rPr>
          <w:sz w:val="20"/>
          <w:szCs w:val="20"/>
          <w:lang w:val="fr-FR"/>
        </w:rPr>
      </w:pPr>
    </w:p>
    <w:p w14:paraId="36767319" w14:textId="77777777" w:rsidR="000152C6" w:rsidRPr="0032190F" w:rsidRDefault="000152C6" w:rsidP="000152C6">
      <w:pPr>
        <w:ind w:right="-136" w:firstLine="709"/>
        <w:jc w:val="both"/>
        <w:rPr>
          <w:sz w:val="20"/>
          <w:szCs w:val="20"/>
          <w:lang w:val="fr-FR"/>
        </w:rPr>
      </w:pPr>
      <w:r w:rsidRPr="0032190F">
        <w:rPr>
          <w:sz w:val="20"/>
          <w:szCs w:val="20"/>
          <w:lang w:val="fr-FR"/>
        </w:rPr>
        <w:t>Revenir à proximité de la roche 14 C. Nous sommes au pied d'un promontoire qu’il faudra contourner par le sud puis par l'ouest en empruntant un palier dominant la mare (où se trouvent les roches 14</w:t>
      </w:r>
      <w:r w:rsidRPr="00441288">
        <w:rPr>
          <w:rFonts w:ascii="Symbol" w:hAnsi="Symbol"/>
          <w:sz w:val="20"/>
          <w:szCs w:val="20"/>
        </w:rPr>
        <w:t></w:t>
      </w:r>
      <w:r w:rsidRPr="0032190F">
        <w:rPr>
          <w:sz w:val="20"/>
          <w:szCs w:val="20"/>
          <w:lang w:val="fr-FR"/>
        </w:rPr>
        <w:t xml:space="preserve"> et14</w:t>
      </w:r>
      <w:r w:rsidRPr="00441288">
        <w:rPr>
          <w:rFonts w:ascii="Symbol" w:hAnsi="Symbol"/>
          <w:sz w:val="20"/>
          <w:szCs w:val="20"/>
        </w:rPr>
        <w:t></w:t>
      </w:r>
      <w:r w:rsidRPr="0032190F">
        <w:rPr>
          <w:sz w:val="20"/>
          <w:szCs w:val="20"/>
          <w:lang w:val="fr-FR"/>
        </w:rPr>
        <w:t>). Ce palier est accessible par une vire oblique située sur la face sud. Au coin sud-ouest du palier des blocs de pélite déchiquetée sont éboulés. Examiner les pierres enterrées, situées à deux mètres de la face en surplomb (pendage environ 135° sud-ouest) d'un des blocs éboulés.</w:t>
      </w:r>
    </w:p>
    <w:p w14:paraId="792A43E5" w14:textId="77777777" w:rsidR="000152C6" w:rsidRPr="0032190F" w:rsidRDefault="000152C6" w:rsidP="000152C6">
      <w:pPr>
        <w:ind w:right="-136"/>
        <w:jc w:val="both"/>
        <w:rPr>
          <w:sz w:val="20"/>
          <w:szCs w:val="20"/>
          <w:lang w:val="fr-FR"/>
        </w:rPr>
      </w:pPr>
    </w:p>
    <w:p w14:paraId="657BA2C6" w14:textId="77777777" w:rsidR="000152C6" w:rsidRPr="0032190F" w:rsidRDefault="000152C6" w:rsidP="000152C6">
      <w:pPr>
        <w:ind w:right="-136"/>
        <w:jc w:val="both"/>
        <w:rPr>
          <w:sz w:val="20"/>
          <w:szCs w:val="20"/>
          <w:lang w:val="fr-FR"/>
        </w:rPr>
      </w:pPr>
      <w:r w:rsidRPr="0032190F">
        <w:rPr>
          <w:b/>
          <w:sz w:val="20"/>
          <w:szCs w:val="20"/>
          <w:lang w:val="fr-FR"/>
        </w:rPr>
        <w:t xml:space="preserve">Roche 15 </w:t>
      </w:r>
      <w:r w:rsidRPr="00441288">
        <w:rPr>
          <w:rFonts w:ascii="Symbol" w:hAnsi="Symbol"/>
          <w:b/>
          <w:sz w:val="20"/>
          <w:szCs w:val="20"/>
        </w:rPr>
        <w:t></w:t>
      </w:r>
      <w:r w:rsidRPr="00441288">
        <w:rPr>
          <w:rFonts w:ascii="Symbol" w:hAnsi="Symbol"/>
          <w:b/>
          <w:sz w:val="20"/>
          <w:szCs w:val="20"/>
        </w:rPr>
        <w:t></w:t>
      </w:r>
      <w:r w:rsidRPr="0032190F">
        <w:rPr>
          <w:b/>
          <w:sz w:val="20"/>
          <w:szCs w:val="20"/>
          <w:lang w:val="fr-FR"/>
        </w:rPr>
        <w:t>. Zone IV . Groupe II</w:t>
      </w:r>
      <w:r w:rsidRPr="0032190F">
        <w:rPr>
          <w:sz w:val="20"/>
          <w:szCs w:val="20"/>
          <w:lang w:val="fr-FR"/>
        </w:rPr>
        <w:tab/>
      </w:r>
    </w:p>
    <w:p w14:paraId="53206610"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des quatre lames très usées </w:t>
      </w:r>
    </w:p>
    <w:p w14:paraId="1CF84F61" w14:textId="77777777" w:rsidR="000152C6" w:rsidRPr="0032190F" w:rsidRDefault="000152C6" w:rsidP="000152C6">
      <w:pPr>
        <w:ind w:right="-136"/>
        <w:jc w:val="both"/>
        <w:rPr>
          <w:sz w:val="20"/>
          <w:szCs w:val="20"/>
          <w:lang w:val="fr-FR"/>
        </w:rPr>
      </w:pPr>
    </w:p>
    <w:p w14:paraId="7D09EE5D" w14:textId="77777777" w:rsidR="000152C6" w:rsidRPr="0032190F" w:rsidRDefault="000152C6" w:rsidP="000152C6">
      <w:pPr>
        <w:ind w:right="-136" w:firstLine="709"/>
        <w:jc w:val="both"/>
        <w:rPr>
          <w:i/>
          <w:sz w:val="20"/>
          <w:szCs w:val="20"/>
          <w:lang w:val="fr-FR"/>
        </w:rPr>
      </w:pPr>
      <w:r w:rsidRPr="0032190F">
        <w:rPr>
          <w:i/>
          <w:sz w:val="20"/>
          <w:szCs w:val="20"/>
          <w:lang w:val="fr-FR"/>
        </w:rPr>
        <w:t>C'est une face triangulaire (0,7 m par 0,7 m), de pendage 20° sud-ouest. Remarquer son aspect érodé et les lichens jaunes, gris, noirs qui couvrent sa face supérieure, envahie aussi d'herbe. Avec un peu d'attention repérer du piquetage sous les lichens, représentant probablement quatre lames (?) très peu nettes. Le numéro est inscrit dans la pointe est de la face.</w:t>
      </w:r>
    </w:p>
    <w:p w14:paraId="010A537C" w14:textId="77777777" w:rsidR="000152C6" w:rsidRPr="0032190F" w:rsidRDefault="000152C6" w:rsidP="000152C6">
      <w:pPr>
        <w:ind w:right="-136"/>
        <w:jc w:val="both"/>
        <w:rPr>
          <w:sz w:val="20"/>
          <w:szCs w:val="20"/>
          <w:lang w:val="fr-FR"/>
        </w:rPr>
      </w:pPr>
    </w:p>
    <w:p w14:paraId="04316C88" w14:textId="77777777" w:rsidR="000152C6" w:rsidRPr="0032190F" w:rsidRDefault="000152C6" w:rsidP="000152C6">
      <w:pPr>
        <w:ind w:right="-136"/>
        <w:jc w:val="both"/>
        <w:rPr>
          <w:sz w:val="20"/>
          <w:szCs w:val="20"/>
          <w:lang w:val="fr-FR"/>
        </w:rPr>
      </w:pPr>
      <w:r w:rsidRPr="0032190F">
        <w:rPr>
          <w:sz w:val="20"/>
          <w:szCs w:val="20"/>
          <w:lang w:val="fr-FR"/>
        </w:rPr>
        <w:tab/>
        <w:t xml:space="preserve">Aller à trois mètres au nord-ouest et chercher un bloc de pélite schistosée, cassé en deux. Examiner la face est de l’éclat situé le plus au sud. </w:t>
      </w:r>
    </w:p>
    <w:p w14:paraId="771D3E86" w14:textId="77777777" w:rsidR="000152C6" w:rsidRPr="0032190F" w:rsidRDefault="000152C6" w:rsidP="000152C6">
      <w:pPr>
        <w:ind w:right="-136"/>
        <w:jc w:val="both"/>
        <w:rPr>
          <w:sz w:val="20"/>
          <w:szCs w:val="20"/>
          <w:lang w:val="fr-FR"/>
        </w:rPr>
      </w:pPr>
    </w:p>
    <w:p w14:paraId="37F48AF5" w14:textId="77777777" w:rsidR="000152C6" w:rsidRPr="0032190F" w:rsidRDefault="000152C6" w:rsidP="000152C6">
      <w:pPr>
        <w:ind w:right="-136"/>
        <w:jc w:val="both"/>
        <w:rPr>
          <w:sz w:val="20"/>
          <w:szCs w:val="20"/>
          <w:lang w:val="fr-FR"/>
        </w:rPr>
      </w:pPr>
      <w:r w:rsidRPr="0032190F">
        <w:rPr>
          <w:b/>
          <w:sz w:val="20"/>
          <w:szCs w:val="20"/>
          <w:lang w:val="fr-FR"/>
        </w:rPr>
        <w:t xml:space="preserve">Roche 15 </w:t>
      </w:r>
      <w:r w:rsidRPr="00441288">
        <w:rPr>
          <w:rFonts w:ascii="Symbol" w:hAnsi="Symbol"/>
          <w:b/>
          <w:sz w:val="20"/>
          <w:szCs w:val="20"/>
        </w:rPr>
        <w:t></w:t>
      </w:r>
      <w:r w:rsidRPr="00441288">
        <w:rPr>
          <w:rFonts w:ascii="Symbol" w:hAnsi="Symbol"/>
          <w:b/>
          <w:sz w:val="20"/>
          <w:szCs w:val="20"/>
        </w:rPr>
        <w:t></w:t>
      </w:r>
      <w:r w:rsidRPr="0032190F">
        <w:rPr>
          <w:b/>
          <w:sz w:val="20"/>
          <w:szCs w:val="20"/>
          <w:lang w:val="fr-FR"/>
        </w:rPr>
        <w:t>. Zone IV . Groupe II</w:t>
      </w:r>
      <w:r w:rsidRPr="0032190F">
        <w:rPr>
          <w:sz w:val="20"/>
          <w:szCs w:val="20"/>
          <w:lang w:val="fr-FR"/>
        </w:rPr>
        <w:tab/>
      </w:r>
    </w:p>
    <w:p w14:paraId="3B839F5D"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de la plage ovale remplie de lichens </w:t>
      </w:r>
    </w:p>
    <w:p w14:paraId="43857BC4" w14:textId="77777777" w:rsidR="000152C6" w:rsidRPr="0032190F" w:rsidRDefault="000152C6" w:rsidP="000152C6">
      <w:pPr>
        <w:ind w:right="-136"/>
        <w:jc w:val="both"/>
        <w:rPr>
          <w:sz w:val="20"/>
          <w:szCs w:val="20"/>
          <w:lang w:val="fr-FR"/>
        </w:rPr>
      </w:pPr>
    </w:p>
    <w:p w14:paraId="72E9E4E4" w14:textId="77777777" w:rsidR="000152C6" w:rsidRPr="0032190F" w:rsidRDefault="000152C6" w:rsidP="000152C6">
      <w:pPr>
        <w:ind w:right="-136" w:firstLine="709"/>
        <w:jc w:val="both"/>
        <w:rPr>
          <w:i/>
          <w:sz w:val="20"/>
          <w:szCs w:val="20"/>
          <w:lang w:val="fr-FR"/>
        </w:rPr>
      </w:pPr>
      <w:r w:rsidRPr="0032190F">
        <w:rPr>
          <w:i/>
          <w:sz w:val="20"/>
          <w:szCs w:val="20"/>
          <w:lang w:val="fr-FR"/>
        </w:rPr>
        <w:t>Le haut de la face, de forme triangulaire (0,4 m par 0,3 m) et de pendage 30° nord-est, érodé, apparaît couvert de lichens multicolores. Sa partie inférieure présente une petite surface (à peine 0,2 m par 0,2 m), de pendage 10° nord-est, entre des décrochements à l’ouest et au nord et les arêtes de la face au sud et à l’est. Sur la patine orange clair découvrir une plage ovale, partiellement remplie de lichens et entourée de quelques cupules assez grandes.</w:t>
      </w:r>
    </w:p>
    <w:p w14:paraId="11FF051A" w14:textId="77777777" w:rsidR="000152C6" w:rsidRPr="0032190F" w:rsidRDefault="000152C6" w:rsidP="000152C6">
      <w:pPr>
        <w:ind w:right="-136" w:firstLine="709"/>
        <w:jc w:val="both"/>
        <w:rPr>
          <w:i/>
          <w:sz w:val="20"/>
          <w:szCs w:val="20"/>
          <w:lang w:val="fr-FR"/>
        </w:rPr>
      </w:pPr>
    </w:p>
    <w:p w14:paraId="7F737D19" w14:textId="77777777" w:rsidR="000152C6" w:rsidRPr="0032190F" w:rsidRDefault="000152C6" w:rsidP="000152C6">
      <w:pPr>
        <w:ind w:right="-136" w:firstLine="709"/>
        <w:jc w:val="both"/>
        <w:rPr>
          <w:sz w:val="20"/>
          <w:szCs w:val="20"/>
          <w:lang w:val="fr-FR"/>
        </w:rPr>
      </w:pPr>
      <w:r w:rsidRPr="0032190F">
        <w:rPr>
          <w:sz w:val="20"/>
          <w:szCs w:val="20"/>
          <w:lang w:val="fr-FR"/>
        </w:rPr>
        <w:t>Marcher huit mètres en longeant le bord ouest du palier.</w:t>
      </w:r>
    </w:p>
    <w:p w14:paraId="0C93334D" w14:textId="77777777" w:rsidR="000152C6" w:rsidRPr="0032190F" w:rsidRDefault="000152C6" w:rsidP="000152C6">
      <w:pPr>
        <w:ind w:right="-136"/>
        <w:jc w:val="both"/>
        <w:rPr>
          <w:sz w:val="20"/>
          <w:szCs w:val="20"/>
          <w:lang w:val="fr-FR"/>
        </w:rPr>
      </w:pPr>
    </w:p>
    <w:p w14:paraId="0623D756" w14:textId="77777777" w:rsidR="000152C6" w:rsidRPr="0032190F" w:rsidRDefault="000152C6" w:rsidP="000152C6">
      <w:pPr>
        <w:ind w:right="-136"/>
        <w:jc w:val="both"/>
        <w:rPr>
          <w:sz w:val="20"/>
          <w:szCs w:val="20"/>
          <w:lang w:val="fr-FR"/>
        </w:rPr>
      </w:pPr>
      <w:r w:rsidRPr="0032190F">
        <w:rPr>
          <w:b/>
          <w:sz w:val="20"/>
          <w:szCs w:val="20"/>
          <w:lang w:val="fr-FR"/>
        </w:rPr>
        <w:t xml:space="preserve">Roche 15 </w:t>
      </w:r>
      <w:r w:rsidRPr="00441288">
        <w:rPr>
          <w:rFonts w:ascii="Symbol" w:hAnsi="Symbol"/>
          <w:b/>
          <w:sz w:val="20"/>
          <w:szCs w:val="20"/>
        </w:rPr>
        <w:t></w:t>
      </w:r>
      <w:r w:rsidRPr="00441288">
        <w:rPr>
          <w:rFonts w:ascii="Symbol" w:hAnsi="Symbol"/>
          <w:b/>
          <w:sz w:val="20"/>
          <w:szCs w:val="20"/>
        </w:rPr>
        <w:t></w:t>
      </w:r>
      <w:r w:rsidRPr="0032190F">
        <w:rPr>
          <w:b/>
          <w:sz w:val="20"/>
          <w:szCs w:val="20"/>
          <w:lang w:val="fr-FR"/>
        </w:rPr>
        <w:t>. Zone IV . Groupe II</w:t>
      </w:r>
      <w:r w:rsidRPr="0032190F">
        <w:rPr>
          <w:sz w:val="20"/>
          <w:szCs w:val="20"/>
          <w:lang w:val="fr-FR"/>
        </w:rPr>
        <w:tab/>
      </w:r>
    </w:p>
    <w:p w14:paraId="2808A0DC"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de la plage fine et régulière </w:t>
      </w:r>
    </w:p>
    <w:p w14:paraId="6E0FEE9D" w14:textId="77777777" w:rsidR="000152C6" w:rsidRPr="0032190F" w:rsidRDefault="000152C6" w:rsidP="000152C6">
      <w:pPr>
        <w:ind w:right="-136"/>
        <w:jc w:val="both"/>
        <w:rPr>
          <w:sz w:val="20"/>
          <w:szCs w:val="20"/>
          <w:lang w:val="fr-FR"/>
        </w:rPr>
      </w:pPr>
    </w:p>
    <w:p w14:paraId="7441DCF1" w14:textId="77777777" w:rsidR="000152C6" w:rsidRPr="0032190F" w:rsidRDefault="000152C6" w:rsidP="000152C6">
      <w:pPr>
        <w:ind w:right="-136" w:firstLine="709"/>
        <w:jc w:val="both"/>
        <w:rPr>
          <w:i/>
          <w:sz w:val="20"/>
          <w:szCs w:val="20"/>
          <w:lang w:val="fr-FR"/>
        </w:rPr>
      </w:pPr>
      <w:r w:rsidRPr="0032190F">
        <w:rPr>
          <w:i/>
          <w:sz w:val="20"/>
          <w:szCs w:val="20"/>
          <w:lang w:val="fr-FR"/>
        </w:rPr>
        <w:t>C'est un bloc de pélite verte patinée en orange. Une plage est piquetée finement et régulièrement, bien que ses bords soient peu nets (nombreuses bavures) sur sa face de pendage 45° ouest. La face est creusée du nord au sud et se relève au nord après une large fissure. Il n'y a pas de numéro visible, LE RECHERCHER.</w:t>
      </w:r>
    </w:p>
    <w:p w14:paraId="1DC5F693" w14:textId="77777777" w:rsidR="000152C6" w:rsidRPr="0032190F" w:rsidRDefault="000152C6" w:rsidP="000152C6">
      <w:pPr>
        <w:ind w:right="-136"/>
        <w:jc w:val="both"/>
        <w:rPr>
          <w:sz w:val="16"/>
          <w:szCs w:val="16"/>
          <w:lang w:val="fr-FR"/>
        </w:rPr>
      </w:pPr>
      <w:r w:rsidRPr="0032190F">
        <w:rPr>
          <w:sz w:val="16"/>
          <w:szCs w:val="16"/>
          <w:lang w:val="fr-FR"/>
        </w:rPr>
        <w:t>Photos 1971 sous le numéro15 B</w:t>
      </w:r>
      <w:r w:rsidRPr="00441288">
        <w:rPr>
          <w:rFonts w:ascii="Symbol" w:hAnsi="Symbol"/>
          <w:sz w:val="16"/>
          <w:szCs w:val="16"/>
        </w:rPr>
        <w:t></w:t>
      </w:r>
      <w:r w:rsidRPr="0032190F">
        <w:rPr>
          <w:sz w:val="16"/>
          <w:szCs w:val="16"/>
          <w:lang w:val="fr-FR"/>
        </w:rPr>
        <w:t xml:space="preserve"> : Roche dans site, Roche, ph. plage </w:t>
      </w:r>
    </w:p>
    <w:p w14:paraId="4E9123F8" w14:textId="77777777" w:rsidR="000152C6" w:rsidRPr="0032190F" w:rsidRDefault="000152C6" w:rsidP="000152C6">
      <w:pPr>
        <w:ind w:right="-136"/>
        <w:jc w:val="both"/>
        <w:rPr>
          <w:sz w:val="20"/>
          <w:szCs w:val="20"/>
          <w:lang w:val="fr-FR"/>
        </w:rPr>
      </w:pPr>
    </w:p>
    <w:p w14:paraId="311DAE45" w14:textId="77777777" w:rsidR="000152C6" w:rsidRPr="0032190F" w:rsidRDefault="000152C6" w:rsidP="000152C6">
      <w:pPr>
        <w:ind w:right="-136" w:firstLine="709"/>
        <w:jc w:val="both"/>
        <w:rPr>
          <w:sz w:val="20"/>
          <w:szCs w:val="20"/>
          <w:lang w:val="fr-FR"/>
        </w:rPr>
      </w:pPr>
      <w:r w:rsidRPr="0032190F">
        <w:rPr>
          <w:sz w:val="20"/>
          <w:szCs w:val="20"/>
          <w:lang w:val="fr-FR"/>
        </w:rPr>
        <w:t>Parcourir cinq mètres en direction d'une assez belle face orange à pendage ouest irrégulier et en se rapprochant de la paroi verticale ouest du promontoire,</w:t>
      </w:r>
    </w:p>
    <w:p w14:paraId="5AB36A5A" w14:textId="77777777" w:rsidR="000152C6" w:rsidRPr="0032190F" w:rsidRDefault="000152C6" w:rsidP="000152C6">
      <w:pPr>
        <w:ind w:right="-136"/>
        <w:jc w:val="both"/>
        <w:rPr>
          <w:sz w:val="20"/>
          <w:szCs w:val="20"/>
          <w:lang w:val="fr-FR"/>
        </w:rPr>
      </w:pPr>
    </w:p>
    <w:p w14:paraId="3003DE01" w14:textId="77777777" w:rsidR="000152C6" w:rsidRPr="0032190F" w:rsidRDefault="000152C6" w:rsidP="000152C6">
      <w:pPr>
        <w:ind w:right="-136"/>
        <w:jc w:val="both"/>
        <w:rPr>
          <w:sz w:val="20"/>
          <w:szCs w:val="20"/>
          <w:lang w:val="fr-FR"/>
        </w:rPr>
      </w:pPr>
      <w:r w:rsidRPr="0032190F">
        <w:rPr>
          <w:b/>
          <w:sz w:val="20"/>
          <w:szCs w:val="20"/>
          <w:lang w:val="fr-FR"/>
        </w:rPr>
        <w:t xml:space="preserve">Roche 15 </w:t>
      </w:r>
      <w:r w:rsidRPr="00441288">
        <w:rPr>
          <w:rFonts w:ascii="Symbol" w:hAnsi="Symbol"/>
          <w:b/>
          <w:sz w:val="20"/>
          <w:szCs w:val="20"/>
        </w:rPr>
        <w:t></w:t>
      </w:r>
      <w:r w:rsidRPr="00441288">
        <w:rPr>
          <w:rFonts w:ascii="Symbol" w:hAnsi="Symbol"/>
          <w:b/>
          <w:sz w:val="20"/>
          <w:szCs w:val="20"/>
        </w:rPr>
        <w:t></w:t>
      </w:r>
      <w:r w:rsidRPr="0032190F">
        <w:rPr>
          <w:b/>
          <w:sz w:val="20"/>
          <w:szCs w:val="20"/>
          <w:lang w:val="fr-FR"/>
        </w:rPr>
        <w:t>. Zone IV . Groupe II</w:t>
      </w:r>
      <w:r w:rsidRPr="0032190F">
        <w:rPr>
          <w:sz w:val="20"/>
          <w:szCs w:val="20"/>
          <w:lang w:val="fr-FR"/>
        </w:rPr>
        <w:tab/>
      </w:r>
    </w:p>
    <w:p w14:paraId="1F68A801"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lastRenderedPageBreak/>
        <w:t>Roche des petites plages peu patinées</w:t>
      </w:r>
    </w:p>
    <w:p w14:paraId="0D01E776" w14:textId="77777777" w:rsidR="000152C6" w:rsidRPr="0032190F" w:rsidRDefault="000152C6" w:rsidP="000152C6">
      <w:pPr>
        <w:ind w:right="-136"/>
        <w:jc w:val="both"/>
        <w:rPr>
          <w:sz w:val="20"/>
          <w:szCs w:val="20"/>
          <w:lang w:val="fr-FR"/>
        </w:rPr>
      </w:pPr>
    </w:p>
    <w:p w14:paraId="1D195D15"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Cette face ovale, de pendage variant de 30° à 10° ouest (1,5 m par 1,2 m) porte plusieurs décrochements et des petites plages peu patinées (la plupart sont composées de quelques cupules). Le numéro ne semble pas avoir été inscrit LE RECHERCHER. Chercher un texte de berger au dessus d’une plage </w:t>
      </w:r>
      <w:r w:rsidRPr="0032190F">
        <w:rPr>
          <w:sz w:val="16"/>
          <w:szCs w:val="16"/>
          <w:lang w:val="fr-FR"/>
        </w:rPr>
        <w:t>(ph.1).</w:t>
      </w:r>
    </w:p>
    <w:p w14:paraId="71149F7B" w14:textId="77777777" w:rsidR="000152C6" w:rsidRPr="0032190F" w:rsidRDefault="000152C6" w:rsidP="000152C6">
      <w:pPr>
        <w:ind w:right="-136"/>
        <w:jc w:val="both"/>
        <w:rPr>
          <w:sz w:val="16"/>
          <w:szCs w:val="16"/>
          <w:lang w:val="fr-FR"/>
        </w:rPr>
      </w:pPr>
      <w:r w:rsidRPr="0032190F">
        <w:rPr>
          <w:sz w:val="16"/>
          <w:szCs w:val="16"/>
          <w:lang w:val="fr-FR"/>
        </w:rPr>
        <w:t>Photos 1971 et 72 sous le numéro 15B</w:t>
      </w:r>
      <w:r w:rsidRPr="00441288">
        <w:rPr>
          <w:rFonts w:ascii="Symbol" w:hAnsi="Symbol"/>
          <w:sz w:val="16"/>
          <w:szCs w:val="16"/>
        </w:rPr>
        <w:t></w:t>
      </w:r>
      <w:r w:rsidRPr="0032190F">
        <w:rPr>
          <w:sz w:val="16"/>
          <w:szCs w:val="16"/>
          <w:lang w:val="fr-FR"/>
        </w:rPr>
        <w:t xml:space="preserve"> : Roche dans site, Roche (sombre), 5 ph. gravures </w:t>
      </w:r>
    </w:p>
    <w:p w14:paraId="3F371C02" w14:textId="77777777" w:rsidR="000152C6" w:rsidRPr="0032190F" w:rsidRDefault="000152C6" w:rsidP="000152C6">
      <w:pPr>
        <w:ind w:right="-136"/>
        <w:jc w:val="both"/>
        <w:rPr>
          <w:sz w:val="20"/>
          <w:szCs w:val="20"/>
          <w:lang w:val="fr-FR"/>
        </w:rPr>
      </w:pPr>
    </w:p>
    <w:p w14:paraId="403A48FA" w14:textId="77777777" w:rsidR="000152C6" w:rsidRPr="0032190F" w:rsidRDefault="000152C6" w:rsidP="000152C6">
      <w:pPr>
        <w:ind w:right="-136"/>
        <w:jc w:val="both"/>
        <w:rPr>
          <w:sz w:val="20"/>
          <w:szCs w:val="20"/>
          <w:lang w:val="fr-FR"/>
        </w:rPr>
      </w:pPr>
      <w:r w:rsidRPr="0032190F">
        <w:rPr>
          <w:b/>
          <w:sz w:val="20"/>
          <w:szCs w:val="20"/>
          <w:lang w:val="fr-FR"/>
        </w:rPr>
        <w:t xml:space="preserve">Roche 15 </w:t>
      </w:r>
      <w:r w:rsidRPr="00441288">
        <w:rPr>
          <w:rFonts w:ascii="Symbol" w:hAnsi="Symbol"/>
          <w:b/>
          <w:sz w:val="20"/>
          <w:szCs w:val="20"/>
        </w:rPr>
        <w:t></w:t>
      </w:r>
      <w:r w:rsidRPr="00441288">
        <w:rPr>
          <w:rFonts w:ascii="Symbol" w:hAnsi="Symbol"/>
          <w:b/>
          <w:sz w:val="20"/>
          <w:szCs w:val="20"/>
        </w:rPr>
        <w:t></w:t>
      </w:r>
      <w:r w:rsidRPr="0032190F">
        <w:rPr>
          <w:b/>
          <w:sz w:val="20"/>
          <w:szCs w:val="20"/>
          <w:lang w:val="fr-FR"/>
        </w:rPr>
        <w:t>. Zone IV . Groupe II</w:t>
      </w:r>
      <w:r w:rsidRPr="0032190F">
        <w:rPr>
          <w:sz w:val="20"/>
          <w:szCs w:val="20"/>
          <w:lang w:val="fr-FR"/>
        </w:rPr>
        <w:tab/>
      </w:r>
    </w:p>
    <w:p w14:paraId="170E66E7"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du profil de Carrolu 1894 </w:t>
      </w:r>
    </w:p>
    <w:p w14:paraId="1E8E7BB8" w14:textId="77777777" w:rsidR="000152C6" w:rsidRPr="0032190F" w:rsidRDefault="000152C6" w:rsidP="000152C6">
      <w:pPr>
        <w:ind w:right="-136"/>
        <w:jc w:val="both"/>
        <w:rPr>
          <w:sz w:val="20"/>
          <w:szCs w:val="20"/>
          <w:lang w:val="fr-FR"/>
        </w:rPr>
      </w:pPr>
    </w:p>
    <w:p w14:paraId="5B2D067A" w14:textId="77777777" w:rsidR="000152C6" w:rsidRPr="0032190F" w:rsidRDefault="000152C6" w:rsidP="000152C6">
      <w:pPr>
        <w:ind w:right="-136" w:firstLine="709"/>
        <w:jc w:val="both"/>
        <w:rPr>
          <w:i/>
          <w:sz w:val="20"/>
          <w:szCs w:val="20"/>
          <w:lang w:val="fr-FR"/>
        </w:rPr>
      </w:pPr>
      <w:r w:rsidRPr="0032190F">
        <w:rPr>
          <w:i/>
          <w:sz w:val="20"/>
          <w:szCs w:val="20"/>
          <w:lang w:val="fr-FR"/>
        </w:rPr>
        <w:t>Se retourner pour découvrir cette roche. Elle est située à deux mètres à l'ouest de la roche 15</w:t>
      </w:r>
      <w:r w:rsidRPr="00441288">
        <w:rPr>
          <w:rFonts w:ascii="Symbol" w:hAnsi="Symbol"/>
          <w:i/>
          <w:sz w:val="20"/>
          <w:szCs w:val="20"/>
        </w:rPr>
        <w:t></w:t>
      </w:r>
      <w:r w:rsidRPr="0032190F">
        <w:rPr>
          <w:i/>
          <w:sz w:val="20"/>
          <w:szCs w:val="20"/>
          <w:lang w:val="fr-FR"/>
        </w:rPr>
        <w:t>. C'est une belle dalle constituée de pélite verte patinée en orange. Sa face supérieure</w:t>
      </w:r>
      <w:r w:rsidRPr="0032190F">
        <w:rPr>
          <w:b/>
          <w:i/>
          <w:sz w:val="20"/>
          <w:szCs w:val="20"/>
          <w:lang w:val="fr-FR"/>
        </w:rPr>
        <w:t>, face a</w:t>
      </w:r>
      <w:r w:rsidRPr="0032190F">
        <w:rPr>
          <w:i/>
          <w:sz w:val="20"/>
          <w:szCs w:val="20"/>
          <w:lang w:val="fr-FR"/>
        </w:rPr>
        <w:t xml:space="preserve">, assez plate et lisse, portant plusieurs décrochements, présente un léger pendage sud-est. Un profil de berger, "Carrolu 1894", y est très visible. Le C (de petite taille) est gravé à 0,5 m au sud. Le numéro </w:t>
      </w:r>
      <w:r w:rsidRPr="0032190F">
        <w:rPr>
          <w:i/>
          <w:sz w:val="20"/>
          <w:szCs w:val="20"/>
          <w:u w:val="single"/>
          <w:lang w:val="fr-FR"/>
        </w:rPr>
        <w:t>ZIV-GII-R15(B)</w:t>
      </w:r>
      <w:r w:rsidRPr="00441288">
        <w:rPr>
          <w:rFonts w:ascii="Symbol" w:hAnsi="Symbol"/>
          <w:i/>
          <w:sz w:val="20"/>
          <w:szCs w:val="20"/>
          <w:u w:val="single"/>
        </w:rPr>
        <w:t></w:t>
      </w:r>
      <w:r w:rsidRPr="00441288">
        <w:rPr>
          <w:rFonts w:ascii="Symbol" w:hAnsi="Symbol"/>
          <w:i/>
          <w:sz w:val="20"/>
          <w:szCs w:val="20"/>
        </w:rPr>
        <w:t></w:t>
      </w:r>
      <w:r w:rsidRPr="00441288">
        <w:rPr>
          <w:rFonts w:ascii="Symbol" w:hAnsi="Symbol"/>
          <w:i/>
          <w:sz w:val="20"/>
          <w:szCs w:val="20"/>
        </w:rPr>
        <w:t></w:t>
      </w:r>
      <w:r w:rsidRPr="00441288">
        <w:rPr>
          <w:rFonts w:ascii="Symbol" w:hAnsi="Symbol"/>
          <w:sz w:val="16"/>
          <w:szCs w:val="16"/>
        </w:rPr>
        <w:t></w:t>
      </w:r>
      <w:r w:rsidRPr="0032190F">
        <w:rPr>
          <w:sz w:val="16"/>
          <w:szCs w:val="16"/>
          <w:lang w:val="fr-FR"/>
        </w:rPr>
        <w:t>ph</w:t>
      </w:r>
      <w:r w:rsidRPr="00441288">
        <w:rPr>
          <w:rFonts w:ascii="Symbol" w:hAnsi="Symbol"/>
          <w:sz w:val="16"/>
          <w:szCs w:val="16"/>
        </w:rPr>
        <w:t></w:t>
      </w:r>
      <w:r w:rsidRPr="00441288">
        <w:rPr>
          <w:rFonts w:ascii="Symbol" w:hAnsi="Symbol"/>
          <w:sz w:val="16"/>
          <w:szCs w:val="16"/>
        </w:rPr>
        <w:t></w:t>
      </w:r>
      <w:r w:rsidRPr="00441288">
        <w:rPr>
          <w:rFonts w:ascii="Symbol" w:hAnsi="Symbol"/>
          <w:sz w:val="16"/>
          <w:szCs w:val="16"/>
        </w:rPr>
        <w:t></w:t>
      </w:r>
      <w:r w:rsidRPr="00441288">
        <w:rPr>
          <w:rFonts w:ascii="Symbol" w:hAnsi="Symbol"/>
          <w:sz w:val="16"/>
          <w:szCs w:val="16"/>
        </w:rPr>
        <w:t></w:t>
      </w:r>
      <w:r w:rsidRPr="00441288">
        <w:rPr>
          <w:rFonts w:ascii="Symbol" w:hAnsi="Symbol"/>
          <w:sz w:val="16"/>
          <w:szCs w:val="16"/>
        </w:rPr>
        <w:t></w:t>
      </w:r>
      <w:r w:rsidRPr="0032190F">
        <w:rPr>
          <w:i/>
          <w:sz w:val="20"/>
          <w:szCs w:val="20"/>
          <w:lang w:val="fr-FR"/>
        </w:rPr>
        <w:t xml:space="preserve">est écrit près du bord nord, sur le décrochement inférieur, sous une zone ‘plissée’ et au-dessus du nom Marro Giovanni. Quelques dessins de bergers, des zigzags, des traits sont aussi burinés </w:t>
      </w:r>
      <w:r w:rsidRPr="0032190F">
        <w:rPr>
          <w:sz w:val="16"/>
          <w:szCs w:val="16"/>
          <w:lang w:val="fr-FR"/>
        </w:rPr>
        <w:t>(ph. 9).</w:t>
      </w:r>
      <w:r w:rsidRPr="0032190F">
        <w:rPr>
          <w:i/>
          <w:sz w:val="20"/>
          <w:szCs w:val="20"/>
          <w:lang w:val="fr-FR"/>
        </w:rPr>
        <w:t xml:space="preserve"> Les gravures piquetées sont représentées par plusieurs corniformes, pas toujours terminés, à cornes dirigées vers l'ouest ou le nord. Sur la face a, l'un d'entre eux porte des cornes sinueuses </w:t>
      </w:r>
      <w:r w:rsidRPr="0032190F">
        <w:rPr>
          <w:sz w:val="16"/>
          <w:szCs w:val="16"/>
          <w:lang w:val="fr-FR"/>
        </w:rPr>
        <w:t>(ph.3).</w:t>
      </w:r>
      <w:r w:rsidRPr="0032190F">
        <w:rPr>
          <w:i/>
          <w:sz w:val="20"/>
          <w:szCs w:val="20"/>
          <w:lang w:val="fr-FR"/>
        </w:rPr>
        <w:t xml:space="preserve"> Dans l'ensemble, les cupules sont de taille moyenne et les gravures achevées sont profondes.</w:t>
      </w:r>
    </w:p>
    <w:p w14:paraId="695E5ED8" w14:textId="77777777" w:rsidR="000152C6" w:rsidRPr="0032190F" w:rsidRDefault="000152C6" w:rsidP="000152C6">
      <w:pPr>
        <w:ind w:right="-136"/>
        <w:jc w:val="both"/>
        <w:rPr>
          <w:i/>
          <w:sz w:val="20"/>
          <w:szCs w:val="20"/>
          <w:lang w:val="fr-FR"/>
        </w:rPr>
      </w:pPr>
      <w:r w:rsidRPr="0032190F">
        <w:rPr>
          <w:i/>
          <w:sz w:val="20"/>
          <w:szCs w:val="20"/>
          <w:lang w:val="fr-FR"/>
        </w:rPr>
        <w:t xml:space="preserve">La </w:t>
      </w:r>
      <w:r w:rsidRPr="0032190F">
        <w:rPr>
          <w:b/>
          <w:i/>
          <w:sz w:val="20"/>
          <w:szCs w:val="20"/>
          <w:lang w:val="fr-FR"/>
        </w:rPr>
        <w:t>face b</w:t>
      </w:r>
      <w:r w:rsidRPr="0032190F">
        <w:rPr>
          <w:i/>
          <w:sz w:val="20"/>
          <w:szCs w:val="20"/>
          <w:lang w:val="fr-FR"/>
        </w:rPr>
        <w:t>, située sur le décrochement inférieur, présente une petite plage de cupules, le numéro et de nombreux textes.</w:t>
      </w:r>
    </w:p>
    <w:p w14:paraId="64696D37" w14:textId="77777777" w:rsidR="000152C6" w:rsidRPr="0032190F" w:rsidRDefault="000152C6" w:rsidP="000152C6">
      <w:pPr>
        <w:ind w:right="-136"/>
        <w:jc w:val="both"/>
        <w:rPr>
          <w:sz w:val="16"/>
          <w:szCs w:val="16"/>
          <w:lang w:val="fr-FR"/>
        </w:rPr>
      </w:pPr>
      <w:r w:rsidRPr="0032190F">
        <w:rPr>
          <w:sz w:val="16"/>
          <w:szCs w:val="16"/>
          <w:lang w:val="fr-FR"/>
        </w:rPr>
        <w:t>Photos 1971 et 72 sous numéro 15B</w:t>
      </w:r>
      <w:r w:rsidRPr="00441288">
        <w:rPr>
          <w:rFonts w:ascii="Symbol" w:hAnsi="Symbol"/>
          <w:sz w:val="16"/>
          <w:szCs w:val="16"/>
        </w:rPr>
        <w:t></w:t>
      </w:r>
      <w:r w:rsidRPr="0032190F">
        <w:rPr>
          <w:sz w:val="16"/>
          <w:szCs w:val="16"/>
          <w:lang w:val="fr-FR"/>
        </w:rPr>
        <w:t xml:space="preserve"> : Roche dans site (sombre), Roche, 9 ph. </w:t>
      </w:r>
    </w:p>
    <w:p w14:paraId="3B8FD4A3" w14:textId="77777777" w:rsidR="000152C6" w:rsidRPr="0032190F" w:rsidRDefault="000152C6" w:rsidP="000152C6">
      <w:pPr>
        <w:ind w:right="-136"/>
        <w:jc w:val="both"/>
        <w:rPr>
          <w:sz w:val="20"/>
          <w:szCs w:val="20"/>
          <w:lang w:val="fr-FR"/>
        </w:rPr>
      </w:pPr>
    </w:p>
    <w:p w14:paraId="17DD3C25" w14:textId="77777777" w:rsidR="000152C6" w:rsidRPr="0032190F" w:rsidRDefault="000152C6" w:rsidP="000152C6">
      <w:pPr>
        <w:ind w:right="-136" w:firstLine="709"/>
        <w:jc w:val="both"/>
        <w:rPr>
          <w:sz w:val="20"/>
          <w:szCs w:val="20"/>
          <w:lang w:val="fr-FR"/>
        </w:rPr>
      </w:pPr>
      <w:r w:rsidRPr="0032190F">
        <w:rPr>
          <w:sz w:val="20"/>
          <w:szCs w:val="20"/>
          <w:lang w:val="fr-FR"/>
        </w:rPr>
        <w:t>Revenir partiellement sur nos pas, en direction de la roche 14 C, et emprunter un raidillon vers le nord pour gravir le promontoire. Il est constitué de grès péliteux vert patiné en orange et en rouge vif quand la pellicule superficielle n'a pas sauté. Depuis le côté est du sommet, où arrive le raidillon, faire quelques pas vers l'ouest pour atteindre de l'herbe et regarder vers le sud. Repérer un palier accroché au flanc est du promontoire et présentant des tâches de patine rouge près de son rebord sud. Y descendre avec précaution.</w:t>
      </w:r>
    </w:p>
    <w:p w14:paraId="1D59237F" w14:textId="77777777" w:rsidR="000152C6" w:rsidRPr="0032190F" w:rsidRDefault="000152C6" w:rsidP="000152C6">
      <w:pPr>
        <w:ind w:right="-136"/>
        <w:jc w:val="both"/>
        <w:rPr>
          <w:sz w:val="20"/>
          <w:szCs w:val="20"/>
          <w:lang w:val="fr-FR"/>
        </w:rPr>
      </w:pPr>
    </w:p>
    <w:p w14:paraId="7FB3809F" w14:textId="77777777" w:rsidR="000152C6" w:rsidRPr="0032190F" w:rsidRDefault="000152C6" w:rsidP="000152C6">
      <w:pPr>
        <w:ind w:right="-136"/>
        <w:jc w:val="both"/>
        <w:rPr>
          <w:sz w:val="20"/>
          <w:szCs w:val="20"/>
          <w:lang w:val="fr-FR"/>
        </w:rPr>
      </w:pPr>
      <w:r w:rsidRPr="0032190F">
        <w:rPr>
          <w:b/>
          <w:sz w:val="20"/>
          <w:szCs w:val="20"/>
          <w:lang w:val="fr-FR"/>
        </w:rPr>
        <w:t xml:space="preserve">Roche 15 </w:t>
      </w:r>
      <w:r w:rsidRPr="00441288">
        <w:rPr>
          <w:rFonts w:ascii="Symbol" w:hAnsi="Symbol"/>
          <w:b/>
          <w:sz w:val="20"/>
          <w:szCs w:val="20"/>
        </w:rPr>
        <w:t></w:t>
      </w:r>
      <w:r w:rsidRPr="00441288">
        <w:rPr>
          <w:rFonts w:ascii="Symbol" w:hAnsi="Symbol"/>
          <w:b/>
          <w:sz w:val="20"/>
          <w:szCs w:val="20"/>
        </w:rPr>
        <w:t></w:t>
      </w:r>
      <w:r w:rsidRPr="0032190F">
        <w:rPr>
          <w:b/>
          <w:sz w:val="20"/>
          <w:szCs w:val="20"/>
          <w:lang w:val="fr-FR"/>
        </w:rPr>
        <w:t>. Zone IV . Groupe II</w:t>
      </w:r>
      <w:r w:rsidRPr="0032190F">
        <w:rPr>
          <w:sz w:val="20"/>
          <w:szCs w:val="20"/>
          <w:lang w:val="fr-FR"/>
        </w:rPr>
        <w:tab/>
      </w:r>
    </w:p>
    <w:p w14:paraId="245A4A86"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du palier en pente vers l’est  </w:t>
      </w:r>
    </w:p>
    <w:p w14:paraId="36E9CCC6" w14:textId="77777777" w:rsidR="000152C6" w:rsidRPr="0032190F" w:rsidRDefault="000152C6" w:rsidP="000152C6">
      <w:pPr>
        <w:ind w:right="-136"/>
        <w:jc w:val="both"/>
        <w:rPr>
          <w:sz w:val="20"/>
          <w:szCs w:val="20"/>
          <w:lang w:val="fr-FR"/>
        </w:rPr>
      </w:pPr>
    </w:p>
    <w:p w14:paraId="42619674"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La surface, très érodée, est en légère pente est. Deux plaques de patine rouge, séparées par un large éclat, portent quelques corniformes. Sur la grande plaque située au sud, le C, de petite taille, est inscrit dans l'angle nord-ouest, sous une tache de lichen jaune. A côté et plus au sud se lit </w:t>
      </w:r>
      <w:r w:rsidRPr="0032190F">
        <w:rPr>
          <w:i/>
          <w:sz w:val="20"/>
          <w:szCs w:val="20"/>
          <w:u w:val="single"/>
          <w:lang w:val="fr-FR"/>
        </w:rPr>
        <w:t>ZIV GII R15</w:t>
      </w:r>
      <w:r w:rsidRPr="0032190F">
        <w:rPr>
          <w:i/>
          <w:sz w:val="20"/>
          <w:szCs w:val="20"/>
          <w:lang w:val="fr-FR"/>
        </w:rPr>
        <w:t xml:space="preserve"> mais le n°15B</w:t>
      </w:r>
      <w:r w:rsidRPr="00441288">
        <w:rPr>
          <w:rFonts w:ascii="Symbol" w:hAnsi="Symbol"/>
          <w:i/>
          <w:sz w:val="20"/>
          <w:szCs w:val="20"/>
        </w:rPr>
        <w:t></w:t>
      </w:r>
      <w:r w:rsidRPr="0032190F">
        <w:rPr>
          <w:i/>
          <w:sz w:val="20"/>
          <w:szCs w:val="20"/>
          <w:lang w:val="fr-FR"/>
        </w:rPr>
        <w:t xml:space="preserve"> apparaît sur une photo.</w:t>
      </w:r>
    </w:p>
    <w:p w14:paraId="34D5C7C4" w14:textId="77777777" w:rsidR="000152C6" w:rsidRPr="0032190F" w:rsidRDefault="000152C6" w:rsidP="000152C6">
      <w:pPr>
        <w:ind w:right="-136"/>
        <w:jc w:val="both"/>
        <w:rPr>
          <w:sz w:val="16"/>
          <w:szCs w:val="16"/>
          <w:lang w:val="fr-FR"/>
        </w:rPr>
      </w:pPr>
      <w:r w:rsidRPr="0032190F">
        <w:rPr>
          <w:sz w:val="16"/>
          <w:szCs w:val="16"/>
          <w:lang w:val="fr-FR"/>
        </w:rPr>
        <w:t>Photos 1971 sous le numéro 15B</w:t>
      </w:r>
      <w:r w:rsidRPr="00441288">
        <w:rPr>
          <w:rFonts w:ascii="Symbol" w:hAnsi="Symbol"/>
          <w:sz w:val="16"/>
          <w:szCs w:val="16"/>
        </w:rPr>
        <w:t></w:t>
      </w:r>
      <w:r w:rsidRPr="0032190F">
        <w:rPr>
          <w:sz w:val="16"/>
          <w:szCs w:val="16"/>
          <w:lang w:val="fr-FR"/>
        </w:rPr>
        <w:t xml:space="preserve"> : Roche dans site (sombre), Roche, 4 ph. cornus </w:t>
      </w:r>
    </w:p>
    <w:p w14:paraId="085D8C10" w14:textId="77777777" w:rsidR="000152C6" w:rsidRPr="0032190F" w:rsidRDefault="000152C6" w:rsidP="000152C6">
      <w:pPr>
        <w:ind w:right="-136"/>
        <w:jc w:val="both"/>
        <w:rPr>
          <w:sz w:val="20"/>
          <w:szCs w:val="20"/>
          <w:lang w:val="fr-FR"/>
        </w:rPr>
      </w:pPr>
    </w:p>
    <w:p w14:paraId="07D2FDD5" w14:textId="77777777" w:rsidR="000152C6" w:rsidRPr="0032190F" w:rsidRDefault="000152C6" w:rsidP="000152C6">
      <w:pPr>
        <w:ind w:right="-136" w:firstLine="709"/>
        <w:jc w:val="both"/>
        <w:rPr>
          <w:sz w:val="20"/>
          <w:szCs w:val="20"/>
          <w:lang w:val="fr-FR"/>
        </w:rPr>
      </w:pPr>
      <w:r w:rsidRPr="0032190F">
        <w:rPr>
          <w:sz w:val="20"/>
          <w:szCs w:val="20"/>
          <w:lang w:val="fr-FR"/>
        </w:rPr>
        <w:t>Remonter et se diriger vers le bord est du promontoire où existe aussi de la patine rouge non lisse. La pente est assez forte vers l'est.</w:t>
      </w:r>
    </w:p>
    <w:p w14:paraId="44609AD0" w14:textId="77777777" w:rsidR="000152C6" w:rsidRPr="0032190F" w:rsidRDefault="000152C6" w:rsidP="000152C6">
      <w:pPr>
        <w:ind w:right="-136"/>
        <w:jc w:val="both"/>
        <w:rPr>
          <w:sz w:val="20"/>
          <w:szCs w:val="20"/>
          <w:lang w:val="fr-FR"/>
        </w:rPr>
      </w:pPr>
    </w:p>
    <w:p w14:paraId="491FED83" w14:textId="77777777" w:rsidR="000152C6" w:rsidRPr="0032190F" w:rsidRDefault="000152C6" w:rsidP="000152C6">
      <w:pPr>
        <w:ind w:right="-136"/>
        <w:jc w:val="both"/>
        <w:rPr>
          <w:sz w:val="20"/>
          <w:szCs w:val="20"/>
          <w:lang w:val="fr-FR"/>
        </w:rPr>
      </w:pPr>
      <w:r w:rsidRPr="0032190F">
        <w:rPr>
          <w:b/>
          <w:sz w:val="20"/>
          <w:szCs w:val="20"/>
          <w:lang w:val="fr-FR"/>
        </w:rPr>
        <w:t>Roche 15 B</w:t>
      </w:r>
      <w:r w:rsidRPr="00441288">
        <w:rPr>
          <w:rFonts w:ascii="Symbol" w:hAnsi="Symbol"/>
          <w:b/>
          <w:sz w:val="20"/>
          <w:szCs w:val="20"/>
        </w:rPr>
        <w:t></w:t>
      </w:r>
      <w:r w:rsidRPr="0032190F">
        <w:rPr>
          <w:b/>
          <w:sz w:val="20"/>
          <w:szCs w:val="20"/>
          <w:lang w:val="fr-FR"/>
        </w:rPr>
        <w:t>. Zone IV . Groupe II</w:t>
      </w:r>
      <w:r w:rsidRPr="0032190F">
        <w:rPr>
          <w:sz w:val="20"/>
          <w:szCs w:val="20"/>
          <w:lang w:val="fr-FR"/>
        </w:rPr>
        <w:tab/>
      </w:r>
    </w:p>
    <w:p w14:paraId="68E78D29"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aux numéros 15B1 et 15B2 espacés de huit mètres  </w:t>
      </w:r>
    </w:p>
    <w:p w14:paraId="161F3E2E" w14:textId="77777777" w:rsidR="000152C6" w:rsidRPr="0032190F" w:rsidRDefault="000152C6" w:rsidP="000152C6">
      <w:pPr>
        <w:ind w:right="-136"/>
        <w:jc w:val="both"/>
        <w:rPr>
          <w:sz w:val="20"/>
          <w:szCs w:val="20"/>
          <w:lang w:val="fr-FR"/>
        </w:rPr>
      </w:pPr>
    </w:p>
    <w:p w14:paraId="47A12DD9" w14:textId="77777777" w:rsidR="000152C6" w:rsidRPr="0032190F" w:rsidRDefault="000152C6" w:rsidP="000152C6">
      <w:pPr>
        <w:ind w:right="-136" w:firstLine="709"/>
        <w:jc w:val="both"/>
        <w:rPr>
          <w:i/>
          <w:sz w:val="20"/>
          <w:szCs w:val="20"/>
          <w:lang w:val="fr-FR"/>
        </w:rPr>
      </w:pPr>
      <w:r w:rsidRPr="0032190F">
        <w:rPr>
          <w:i/>
          <w:sz w:val="20"/>
          <w:szCs w:val="20"/>
          <w:lang w:val="fr-FR"/>
        </w:rPr>
        <w:t>Un corniforme assez grand, mais à cupules partiellement éclatées, attire le regard dès l'arrivée sur cette pente. Le corps est plus ou moins rectangulaire, les cornes, dirigées vers l'ouest, sont à deux segments perpendiculaires puis convergentes. Le C est inscrit avec une flèche vers l'ouest  et le numéro se "lit" à 0,3 m au-dessus du corniforme (</w:t>
      </w:r>
      <w:r w:rsidRPr="0032190F">
        <w:rPr>
          <w:i/>
          <w:sz w:val="20"/>
          <w:szCs w:val="20"/>
          <w:u w:val="single"/>
          <w:lang w:val="fr-FR"/>
        </w:rPr>
        <w:t>ZIV GII R15B2</w:t>
      </w:r>
      <w:r w:rsidRPr="0032190F">
        <w:rPr>
          <w:i/>
          <w:sz w:val="20"/>
          <w:szCs w:val="20"/>
          <w:lang w:val="fr-FR"/>
        </w:rPr>
        <w:t>) près d'un autre numéro encore moins net.</w:t>
      </w:r>
    </w:p>
    <w:p w14:paraId="0D68AE15" w14:textId="77777777" w:rsidR="000152C6" w:rsidRPr="0032190F" w:rsidRDefault="000152C6" w:rsidP="000152C6">
      <w:pPr>
        <w:ind w:right="-136"/>
        <w:jc w:val="both"/>
        <w:rPr>
          <w:sz w:val="16"/>
          <w:szCs w:val="16"/>
          <w:lang w:val="fr-FR"/>
        </w:rPr>
      </w:pPr>
      <w:r w:rsidRPr="0032190F">
        <w:rPr>
          <w:sz w:val="16"/>
          <w:szCs w:val="16"/>
          <w:lang w:val="fr-FR"/>
        </w:rPr>
        <w:t xml:space="preserve">Photos 1971 sous numéro 15B2 : Roche dans site, Roche, ph.cornu </w:t>
      </w:r>
    </w:p>
    <w:p w14:paraId="03EB23B7" w14:textId="77777777" w:rsidR="000152C6" w:rsidRPr="0032190F" w:rsidRDefault="000152C6" w:rsidP="000152C6">
      <w:pPr>
        <w:ind w:right="-136" w:firstLine="709"/>
        <w:jc w:val="both"/>
        <w:rPr>
          <w:i/>
          <w:sz w:val="20"/>
          <w:szCs w:val="20"/>
          <w:lang w:val="fr-FR"/>
        </w:rPr>
      </w:pPr>
    </w:p>
    <w:p w14:paraId="6EC5CCEA" w14:textId="77777777" w:rsidR="000152C6" w:rsidRPr="0032190F" w:rsidRDefault="000152C6" w:rsidP="000152C6">
      <w:pPr>
        <w:ind w:right="-136" w:firstLine="709"/>
        <w:jc w:val="both"/>
        <w:rPr>
          <w:i/>
          <w:sz w:val="20"/>
          <w:szCs w:val="20"/>
          <w:lang w:val="fr-FR"/>
        </w:rPr>
      </w:pPr>
      <w:r w:rsidRPr="0032190F">
        <w:rPr>
          <w:i/>
          <w:sz w:val="20"/>
          <w:szCs w:val="20"/>
          <w:lang w:val="fr-FR"/>
        </w:rPr>
        <w:t>Parcourir huit mètres en direction du nord: La dalle va disparaître pendant quelques mètres et le sol est couvert de blocs de pélite violette éboulés. Juste avant ces blocs repérer une plaque verte de 0,4 m par 0,4 m qui porte un poignard et le numéro</w:t>
      </w:r>
      <w:r w:rsidRPr="0032190F">
        <w:rPr>
          <w:i/>
          <w:sz w:val="20"/>
          <w:szCs w:val="20"/>
          <w:u w:val="single"/>
          <w:lang w:val="fr-FR"/>
        </w:rPr>
        <w:t>ZIV-GII-R15B1</w:t>
      </w:r>
      <w:r w:rsidRPr="0032190F">
        <w:rPr>
          <w:i/>
          <w:sz w:val="20"/>
          <w:szCs w:val="20"/>
          <w:lang w:val="fr-FR"/>
        </w:rPr>
        <w:t>.</w:t>
      </w:r>
    </w:p>
    <w:p w14:paraId="35531802" w14:textId="77777777" w:rsidR="000152C6" w:rsidRPr="0032190F" w:rsidRDefault="000152C6" w:rsidP="000152C6">
      <w:pPr>
        <w:ind w:right="-136"/>
        <w:jc w:val="both"/>
        <w:rPr>
          <w:sz w:val="16"/>
          <w:szCs w:val="16"/>
          <w:lang w:val="fr-FR"/>
        </w:rPr>
      </w:pPr>
      <w:r w:rsidRPr="0032190F">
        <w:rPr>
          <w:sz w:val="16"/>
          <w:szCs w:val="16"/>
          <w:lang w:val="fr-FR"/>
        </w:rPr>
        <w:t xml:space="preserve">Photos 1971 sous numéro 15B1 : Roche dans site, Roche, ph. gravure et numéro </w:t>
      </w:r>
    </w:p>
    <w:p w14:paraId="4FCCC6E3" w14:textId="77777777" w:rsidR="000152C6" w:rsidRPr="0032190F" w:rsidRDefault="000152C6" w:rsidP="000152C6">
      <w:pPr>
        <w:ind w:right="-136"/>
        <w:jc w:val="both"/>
        <w:rPr>
          <w:sz w:val="20"/>
          <w:szCs w:val="20"/>
          <w:lang w:val="fr-FR"/>
        </w:rPr>
      </w:pPr>
    </w:p>
    <w:p w14:paraId="7DF6DB36" w14:textId="77777777" w:rsidR="000152C6" w:rsidRPr="00441288" w:rsidRDefault="000152C6" w:rsidP="000152C6">
      <w:pPr>
        <w:numPr>
          <w:ilvl w:val="0"/>
          <w:numId w:val="9"/>
        </w:numPr>
        <w:tabs>
          <w:tab w:val="clear" w:pos="360"/>
        </w:tabs>
        <w:ind w:left="0" w:right="-136" w:firstLine="709"/>
        <w:jc w:val="both"/>
        <w:rPr>
          <w:sz w:val="20"/>
          <w:szCs w:val="20"/>
        </w:rPr>
      </w:pPr>
      <w:r w:rsidRPr="0032190F">
        <w:rPr>
          <w:sz w:val="20"/>
          <w:szCs w:val="20"/>
          <w:lang w:val="fr-FR"/>
        </w:rPr>
        <w:t xml:space="preserve">Revenir à la roche 15B2 (corniforme) et parcourir douze mètres vers l'ouest sur l'affleurement qui se prolonge en étant très érodé. Repérer une surface rouge en meilleur état, limitée à droite par une fissure est – ouest. C'est toujours du grès très fin gris vert, parfois couvert d'une couche de patine de teinte orange à rouge et envahie de lichens jaunes. </w:t>
      </w:r>
      <w:r w:rsidRPr="00441288">
        <w:rPr>
          <w:sz w:val="20"/>
          <w:szCs w:val="20"/>
        </w:rPr>
        <w:t>La pente est faible mais toujours dirigée vers l'est.</w:t>
      </w:r>
    </w:p>
    <w:p w14:paraId="0244A447" w14:textId="77777777" w:rsidR="000152C6" w:rsidRPr="00441288" w:rsidRDefault="000152C6" w:rsidP="000152C6">
      <w:pPr>
        <w:ind w:right="-136"/>
        <w:jc w:val="both"/>
        <w:rPr>
          <w:sz w:val="20"/>
          <w:szCs w:val="20"/>
        </w:rPr>
      </w:pPr>
    </w:p>
    <w:p w14:paraId="1E5EDC6F" w14:textId="77777777" w:rsidR="000152C6" w:rsidRPr="0032190F" w:rsidRDefault="000152C6" w:rsidP="000152C6">
      <w:pPr>
        <w:ind w:right="-136"/>
        <w:jc w:val="both"/>
        <w:rPr>
          <w:sz w:val="20"/>
          <w:szCs w:val="20"/>
          <w:lang w:val="fr-FR"/>
        </w:rPr>
      </w:pPr>
      <w:r w:rsidRPr="0032190F">
        <w:rPr>
          <w:b/>
          <w:sz w:val="20"/>
          <w:szCs w:val="20"/>
          <w:lang w:val="fr-FR"/>
        </w:rPr>
        <w:t>Roche 15 C</w:t>
      </w:r>
      <w:r w:rsidRPr="00441288">
        <w:rPr>
          <w:rFonts w:ascii="Symbol" w:hAnsi="Symbol"/>
          <w:b/>
          <w:sz w:val="20"/>
          <w:szCs w:val="20"/>
        </w:rPr>
        <w:t></w:t>
      </w:r>
      <w:r w:rsidRPr="0032190F">
        <w:rPr>
          <w:b/>
          <w:sz w:val="20"/>
          <w:szCs w:val="20"/>
          <w:lang w:val="fr-FR"/>
        </w:rPr>
        <w:t>. Zone IV . Groupe II</w:t>
      </w:r>
      <w:r w:rsidRPr="0032190F">
        <w:rPr>
          <w:sz w:val="20"/>
          <w:szCs w:val="20"/>
          <w:lang w:val="fr-FR"/>
        </w:rPr>
        <w:tab/>
      </w:r>
    </w:p>
    <w:p w14:paraId="383B6159"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des corniformes à corps trapézoïdaux </w:t>
      </w:r>
    </w:p>
    <w:p w14:paraId="591267B3" w14:textId="77777777" w:rsidR="000152C6" w:rsidRPr="0032190F" w:rsidRDefault="000152C6" w:rsidP="000152C6">
      <w:pPr>
        <w:ind w:right="-136"/>
        <w:jc w:val="both"/>
        <w:rPr>
          <w:sz w:val="20"/>
          <w:szCs w:val="20"/>
          <w:lang w:val="fr-FR"/>
        </w:rPr>
      </w:pPr>
    </w:p>
    <w:p w14:paraId="32212C19" w14:textId="77777777" w:rsidR="000152C6" w:rsidRPr="0032190F" w:rsidRDefault="000152C6" w:rsidP="000152C6">
      <w:pPr>
        <w:ind w:right="-136" w:firstLine="709"/>
        <w:jc w:val="both"/>
        <w:rPr>
          <w:i/>
          <w:sz w:val="20"/>
          <w:szCs w:val="20"/>
          <w:lang w:val="fr-FR"/>
        </w:rPr>
      </w:pPr>
      <w:r w:rsidRPr="0032190F">
        <w:rPr>
          <w:i/>
          <w:sz w:val="20"/>
          <w:szCs w:val="20"/>
          <w:lang w:val="fr-FR"/>
        </w:rPr>
        <w:lastRenderedPageBreak/>
        <w:t>Le C est inscrit le long de la fissure accompagné d'une flèche indiquant le nord. Un peu au sud, le numéro ZIV-GII-R15C est gravé ainsi que deux corniformes à corps trapézoïdaux allongés et cornes arrondiesconvergentes. Le piquetage est très fin et assez régulier.</w:t>
      </w:r>
    </w:p>
    <w:p w14:paraId="3DA58E67" w14:textId="77777777" w:rsidR="000152C6" w:rsidRPr="0032190F" w:rsidRDefault="000152C6" w:rsidP="000152C6">
      <w:pPr>
        <w:ind w:right="-136"/>
        <w:jc w:val="both"/>
        <w:rPr>
          <w:sz w:val="16"/>
          <w:szCs w:val="16"/>
          <w:lang w:val="fr-FR"/>
        </w:rPr>
      </w:pPr>
      <w:r w:rsidRPr="0032190F">
        <w:rPr>
          <w:sz w:val="16"/>
          <w:szCs w:val="16"/>
          <w:lang w:val="fr-FR"/>
        </w:rPr>
        <w:t xml:space="preserve">Photos 1971 et 72 : Roche dans site, Roche, 2 ph. cornus </w:t>
      </w:r>
    </w:p>
    <w:p w14:paraId="1354DEA9" w14:textId="77777777" w:rsidR="000152C6" w:rsidRPr="0032190F" w:rsidRDefault="000152C6" w:rsidP="000152C6">
      <w:pPr>
        <w:ind w:right="-136"/>
        <w:jc w:val="both"/>
        <w:rPr>
          <w:sz w:val="20"/>
          <w:szCs w:val="20"/>
          <w:lang w:val="fr-FR"/>
        </w:rPr>
      </w:pPr>
    </w:p>
    <w:p w14:paraId="39EEB9AF" w14:textId="77777777" w:rsidR="000152C6" w:rsidRPr="0032190F" w:rsidRDefault="000152C6" w:rsidP="000152C6">
      <w:pPr>
        <w:numPr>
          <w:ilvl w:val="0"/>
          <w:numId w:val="9"/>
        </w:numPr>
        <w:tabs>
          <w:tab w:val="clear" w:pos="360"/>
        </w:tabs>
        <w:ind w:left="0" w:right="-136" w:firstLine="709"/>
        <w:jc w:val="both"/>
        <w:rPr>
          <w:sz w:val="20"/>
          <w:szCs w:val="20"/>
          <w:lang w:val="fr-FR"/>
        </w:rPr>
      </w:pPr>
      <w:r w:rsidRPr="0032190F">
        <w:rPr>
          <w:sz w:val="20"/>
          <w:szCs w:val="20"/>
          <w:lang w:val="fr-FR"/>
        </w:rPr>
        <w:t>Se diriger vingt mètres vers le nord-est de manière à se trouver au nord de la roche 15 B2 (corniforme). Plus loin, à la pointe nord du promontoire, la surface redevient rouge et lisse mais ne porte pas de gravures.</w:t>
      </w:r>
    </w:p>
    <w:p w14:paraId="16564292" w14:textId="77777777" w:rsidR="000152C6" w:rsidRPr="0032190F" w:rsidRDefault="000152C6" w:rsidP="000152C6">
      <w:pPr>
        <w:ind w:right="-136"/>
        <w:jc w:val="both"/>
        <w:rPr>
          <w:sz w:val="20"/>
          <w:szCs w:val="20"/>
          <w:lang w:val="fr-FR"/>
        </w:rPr>
      </w:pPr>
    </w:p>
    <w:p w14:paraId="0644A645" w14:textId="77777777" w:rsidR="000152C6" w:rsidRPr="0032190F" w:rsidRDefault="000152C6" w:rsidP="000152C6">
      <w:pPr>
        <w:ind w:right="-136"/>
        <w:jc w:val="both"/>
        <w:rPr>
          <w:sz w:val="20"/>
          <w:szCs w:val="20"/>
          <w:lang w:val="fr-FR"/>
        </w:rPr>
      </w:pPr>
      <w:r w:rsidRPr="0032190F">
        <w:rPr>
          <w:b/>
          <w:sz w:val="20"/>
          <w:szCs w:val="20"/>
          <w:lang w:val="fr-FR"/>
        </w:rPr>
        <w:t>Roche 15 A</w:t>
      </w:r>
      <w:r w:rsidRPr="00441288">
        <w:rPr>
          <w:rFonts w:ascii="Symbol" w:hAnsi="Symbol"/>
          <w:b/>
          <w:sz w:val="20"/>
          <w:szCs w:val="20"/>
        </w:rPr>
        <w:t></w:t>
      </w:r>
      <w:r w:rsidRPr="0032190F">
        <w:rPr>
          <w:b/>
          <w:sz w:val="20"/>
          <w:szCs w:val="20"/>
          <w:lang w:val="fr-FR"/>
        </w:rPr>
        <w:t>. Zone IV . Groupe II</w:t>
      </w:r>
      <w:r w:rsidRPr="0032190F">
        <w:rPr>
          <w:sz w:val="20"/>
          <w:szCs w:val="20"/>
          <w:lang w:val="fr-FR"/>
        </w:rPr>
        <w:tab/>
      </w:r>
    </w:p>
    <w:p w14:paraId="12AB66A2"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du corniforme à cornes ramifiées et de l’attelage complet </w:t>
      </w:r>
    </w:p>
    <w:p w14:paraId="548D05DB" w14:textId="77777777" w:rsidR="000152C6" w:rsidRPr="0032190F" w:rsidRDefault="000152C6" w:rsidP="000152C6">
      <w:pPr>
        <w:ind w:right="-136"/>
        <w:jc w:val="both"/>
        <w:rPr>
          <w:sz w:val="20"/>
          <w:szCs w:val="20"/>
          <w:lang w:val="fr-FR"/>
        </w:rPr>
      </w:pPr>
    </w:p>
    <w:p w14:paraId="41267475"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Examiner la surface et repérer là où elle redevient lisse, mais encore verdâtre. Elle est alors dure et parfois vitrifiée. Le C est écrit d’ouest en est et le numéro ZIV-GII-R15A </w:t>
      </w:r>
      <w:r w:rsidRPr="0032190F">
        <w:rPr>
          <w:sz w:val="16"/>
          <w:szCs w:val="16"/>
          <w:lang w:val="fr-FR"/>
        </w:rPr>
        <w:t>(ph.9)</w:t>
      </w:r>
      <w:r w:rsidRPr="0032190F">
        <w:rPr>
          <w:i/>
          <w:sz w:val="20"/>
          <w:szCs w:val="20"/>
          <w:lang w:val="fr-FR"/>
        </w:rPr>
        <w:t xml:space="preserve"> est écrit d’est en ouest avec une flèche vers le sud, le long du C, avec 15B à sa base et 18 au-dessus. De nombreux corniformes érodés sont aussi visibles. Un peu plus bas sont gravés un corniforme à cornes ramifiées et un petit attelage avec araire dont les corniformes sont beaucoup plus fins que l’araire. Guido Giuseppe </w:t>
      </w:r>
      <w:r w:rsidRPr="0032190F">
        <w:rPr>
          <w:sz w:val="16"/>
          <w:szCs w:val="16"/>
          <w:lang w:val="fr-FR"/>
        </w:rPr>
        <w:t>(ph.10)</w:t>
      </w:r>
      <w:r w:rsidRPr="0032190F">
        <w:rPr>
          <w:i/>
          <w:sz w:val="20"/>
          <w:szCs w:val="20"/>
          <w:lang w:val="fr-FR"/>
        </w:rPr>
        <w:t xml:space="preserve"> est écrit à un mètre du bord est de la dalle, au-dessus de l’araire.</w:t>
      </w:r>
    </w:p>
    <w:p w14:paraId="7B4E746F" w14:textId="77777777" w:rsidR="000152C6" w:rsidRPr="0032190F" w:rsidRDefault="000152C6" w:rsidP="000152C6">
      <w:pPr>
        <w:ind w:right="-136"/>
        <w:jc w:val="both"/>
        <w:rPr>
          <w:sz w:val="16"/>
          <w:szCs w:val="16"/>
          <w:lang w:val="fr-FR"/>
        </w:rPr>
      </w:pPr>
      <w:r w:rsidRPr="0032190F">
        <w:rPr>
          <w:sz w:val="16"/>
          <w:szCs w:val="16"/>
          <w:lang w:val="fr-FR"/>
        </w:rPr>
        <w:t xml:space="preserve">Photos 1971 (peu nettes) : Roche dans site, Roche, 14 ph. gravures </w:t>
      </w:r>
    </w:p>
    <w:p w14:paraId="0BD5AE8E" w14:textId="77777777" w:rsidR="000152C6" w:rsidRPr="0032190F" w:rsidRDefault="000152C6" w:rsidP="000152C6">
      <w:pPr>
        <w:ind w:right="-136"/>
        <w:jc w:val="both"/>
        <w:rPr>
          <w:sz w:val="20"/>
          <w:szCs w:val="20"/>
          <w:lang w:val="fr-FR"/>
        </w:rPr>
      </w:pPr>
    </w:p>
    <w:p w14:paraId="1F96242D" w14:textId="77777777" w:rsidR="000152C6" w:rsidRPr="0032190F" w:rsidRDefault="000152C6" w:rsidP="000152C6">
      <w:pPr>
        <w:ind w:right="-136" w:firstLine="709"/>
        <w:jc w:val="both"/>
        <w:rPr>
          <w:sz w:val="20"/>
          <w:szCs w:val="20"/>
          <w:lang w:val="fr-FR"/>
        </w:rPr>
      </w:pPr>
      <w:r w:rsidRPr="0032190F">
        <w:rPr>
          <w:sz w:val="20"/>
          <w:szCs w:val="20"/>
          <w:lang w:val="fr-FR"/>
        </w:rPr>
        <w:t>Monter vers le nord depuis la roche 15 A. Traverser d'abord un éboulis dont certains blocs sont de taille importante. Ce sont des schistes violets, éboulées du pic des Merveilles. Un peu plus loin débute un éboulis de petits schistes verts et au nord-ouest se trouve le grand éboulis de petits schistes violets qui monte jusqu'au pic. Repérer une sente qui grimpe vers le nord et rejoint le sentier assez bien tracé menant de la zone VIII (</w:t>
      </w:r>
      <w:r w:rsidRPr="0032190F">
        <w:rPr>
          <w:i/>
          <w:sz w:val="20"/>
          <w:szCs w:val="20"/>
          <w:lang w:val="fr-FR"/>
        </w:rPr>
        <w:t>Roche du Sorcier</w:t>
      </w:r>
      <w:r w:rsidRPr="0032190F">
        <w:rPr>
          <w:sz w:val="20"/>
          <w:szCs w:val="20"/>
          <w:lang w:val="fr-FR"/>
        </w:rPr>
        <w:t xml:space="preserve"> et </w:t>
      </w:r>
      <w:r w:rsidRPr="0032190F">
        <w:rPr>
          <w:i/>
          <w:sz w:val="20"/>
          <w:szCs w:val="20"/>
          <w:lang w:val="fr-FR"/>
        </w:rPr>
        <w:t>Dalle en pente</w:t>
      </w:r>
      <w:r w:rsidRPr="0032190F">
        <w:rPr>
          <w:sz w:val="20"/>
          <w:szCs w:val="20"/>
          <w:lang w:val="fr-FR"/>
        </w:rPr>
        <w:t xml:space="preserve">) à "l'homme en bras en zigzag (HBZZ)" dans le groupe III de la zone IV et plus loin encore jusqu’au pas de l'Arpette. </w:t>
      </w:r>
    </w:p>
    <w:p w14:paraId="5DF69ABA" w14:textId="77777777" w:rsidR="000152C6" w:rsidRPr="0032190F" w:rsidRDefault="000152C6" w:rsidP="000152C6">
      <w:pPr>
        <w:ind w:right="-136" w:firstLine="709"/>
        <w:jc w:val="both"/>
        <w:rPr>
          <w:sz w:val="20"/>
          <w:szCs w:val="20"/>
          <w:lang w:val="fr-FR"/>
        </w:rPr>
      </w:pPr>
      <w:r w:rsidRPr="0032190F">
        <w:rPr>
          <w:sz w:val="20"/>
          <w:szCs w:val="20"/>
          <w:lang w:val="fr-FR"/>
        </w:rPr>
        <w:t>Rechercher, dans l'éboulis vert, des blocs plus gros de schiste violet et de pélite verte patinée en orange. Le bloc recherché est une pélite gris vert patinée en brun clair, située au pied sud de l’éboulis de schistes verts. A l'est, au pied de la roche, se trouvent les petits schistes verts. Au nord et au nord-ouest sont déposés deux blocs violets (celui du nord-ouest porte de la patine orange), un peu plus loin au nord les blocs sont verts et violets.</w:t>
      </w:r>
    </w:p>
    <w:p w14:paraId="589ABD3E" w14:textId="77777777" w:rsidR="000152C6" w:rsidRPr="0032190F" w:rsidRDefault="000152C6" w:rsidP="000152C6">
      <w:pPr>
        <w:ind w:right="-136"/>
        <w:jc w:val="both"/>
        <w:rPr>
          <w:sz w:val="20"/>
          <w:szCs w:val="20"/>
          <w:lang w:val="fr-FR"/>
        </w:rPr>
      </w:pPr>
    </w:p>
    <w:p w14:paraId="435ACE09" w14:textId="77777777" w:rsidR="000152C6" w:rsidRPr="0032190F" w:rsidRDefault="000152C6" w:rsidP="000152C6">
      <w:pPr>
        <w:ind w:right="-136"/>
        <w:jc w:val="both"/>
        <w:rPr>
          <w:sz w:val="20"/>
          <w:szCs w:val="20"/>
          <w:lang w:val="fr-FR"/>
        </w:rPr>
      </w:pPr>
      <w:r w:rsidRPr="0032190F">
        <w:rPr>
          <w:b/>
          <w:sz w:val="20"/>
          <w:szCs w:val="20"/>
          <w:lang w:val="fr-FR"/>
        </w:rPr>
        <w:t>Roche 16 . Zone IV . Groupe II</w:t>
      </w:r>
      <w:r w:rsidRPr="0032190F">
        <w:rPr>
          <w:sz w:val="20"/>
          <w:szCs w:val="20"/>
          <w:lang w:val="fr-FR"/>
        </w:rPr>
        <w:tab/>
      </w:r>
    </w:p>
    <w:p w14:paraId="0D9F194C"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aux deux corniformes et à la hallebarde sur des faces différentes</w:t>
      </w:r>
    </w:p>
    <w:p w14:paraId="2B9A2CE9" w14:textId="77777777" w:rsidR="000152C6" w:rsidRPr="0032190F" w:rsidRDefault="000152C6" w:rsidP="000152C6">
      <w:pPr>
        <w:ind w:right="-136"/>
        <w:jc w:val="both"/>
        <w:rPr>
          <w:sz w:val="20"/>
          <w:szCs w:val="20"/>
          <w:lang w:val="fr-FR"/>
        </w:rPr>
      </w:pPr>
    </w:p>
    <w:p w14:paraId="54B9B83E"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Sa face, de pendage 30° sud-est, située à 0,3 m du sol, est bien visible avec sa patine éclatée. Les gravures sont présentes sur des faces plus basses et plus au sud. Deux corniformes </w:t>
      </w:r>
      <w:r w:rsidRPr="0032190F">
        <w:rPr>
          <w:sz w:val="16"/>
          <w:szCs w:val="16"/>
          <w:lang w:val="fr-FR"/>
        </w:rPr>
        <w:t>(ph.3,4)</w:t>
      </w:r>
      <w:r w:rsidRPr="0032190F">
        <w:rPr>
          <w:i/>
          <w:sz w:val="20"/>
          <w:szCs w:val="20"/>
          <w:lang w:val="fr-FR"/>
        </w:rPr>
        <w:t xml:space="preserve"> sont dessinés sur une face de pendage 60° sud (</w:t>
      </w:r>
      <w:r w:rsidRPr="0032190F">
        <w:rPr>
          <w:b/>
          <w:i/>
          <w:sz w:val="20"/>
          <w:szCs w:val="20"/>
          <w:lang w:val="fr-FR"/>
        </w:rPr>
        <w:t>face b</w:t>
      </w:r>
      <w:r w:rsidRPr="0032190F">
        <w:rPr>
          <w:i/>
          <w:sz w:val="20"/>
          <w:szCs w:val="20"/>
          <w:lang w:val="fr-FR"/>
        </w:rPr>
        <w:t xml:space="preserve">). Sur la </w:t>
      </w:r>
      <w:r w:rsidRPr="0032190F">
        <w:rPr>
          <w:b/>
          <w:i/>
          <w:sz w:val="20"/>
          <w:szCs w:val="20"/>
          <w:lang w:val="fr-FR"/>
        </w:rPr>
        <w:t>face a</w:t>
      </w:r>
      <w:r w:rsidRPr="0032190F">
        <w:rPr>
          <w:i/>
          <w:sz w:val="20"/>
          <w:szCs w:val="20"/>
          <w:lang w:val="fr-FR"/>
        </w:rPr>
        <w:t xml:space="preserve">, située au-dessus et de pendage 20° sud-sud-est, sont gravés une hallebarde à lame triangulaire et à petit manche court mais qui se prolonge de l’autre côté d’un éclat </w:t>
      </w:r>
      <w:r w:rsidRPr="0032190F">
        <w:rPr>
          <w:sz w:val="16"/>
          <w:szCs w:val="16"/>
          <w:lang w:val="fr-FR"/>
        </w:rPr>
        <w:t xml:space="preserve">(ph.1,2). </w:t>
      </w:r>
      <w:r w:rsidRPr="0032190F">
        <w:rPr>
          <w:i/>
          <w:sz w:val="20"/>
          <w:szCs w:val="20"/>
          <w:lang w:val="fr-FR"/>
        </w:rPr>
        <w:t>Le C et le nom ROSA sont aussi inscrits et le numéro ZIV-GII-R16 se trouve au-dessus. Le piquetage est assez fin mais le contour des gravures n'est pas très régulier.</w:t>
      </w:r>
    </w:p>
    <w:p w14:paraId="73DDF4F1" w14:textId="77777777" w:rsidR="000152C6" w:rsidRPr="0032190F" w:rsidRDefault="000152C6" w:rsidP="000152C6">
      <w:pPr>
        <w:ind w:right="-136"/>
        <w:jc w:val="both"/>
        <w:rPr>
          <w:sz w:val="16"/>
          <w:szCs w:val="16"/>
          <w:lang w:val="fr-FR"/>
        </w:rPr>
      </w:pPr>
      <w:r w:rsidRPr="0032190F">
        <w:rPr>
          <w:sz w:val="16"/>
          <w:szCs w:val="16"/>
          <w:lang w:val="fr-FR"/>
        </w:rPr>
        <w:t>Photos 1971 : Roche dans site, Roche, 6 ph. gravures (1,2 sur face a ; 3,4 sur face b ; 5,6 face ???)</w:t>
      </w:r>
    </w:p>
    <w:p w14:paraId="250ABA43" w14:textId="77777777" w:rsidR="000152C6" w:rsidRPr="0032190F" w:rsidRDefault="000152C6" w:rsidP="000152C6">
      <w:pPr>
        <w:ind w:right="-136"/>
        <w:jc w:val="both"/>
        <w:rPr>
          <w:sz w:val="20"/>
          <w:szCs w:val="20"/>
          <w:lang w:val="fr-FR"/>
        </w:rPr>
      </w:pPr>
    </w:p>
    <w:p w14:paraId="279867CB" w14:textId="77777777" w:rsidR="000152C6" w:rsidRPr="0032190F" w:rsidRDefault="000152C6" w:rsidP="000152C6">
      <w:pPr>
        <w:ind w:right="-136"/>
        <w:jc w:val="both"/>
        <w:rPr>
          <w:sz w:val="20"/>
          <w:szCs w:val="20"/>
          <w:lang w:val="fr-FR"/>
        </w:rPr>
      </w:pPr>
      <w:r w:rsidRPr="0032190F">
        <w:rPr>
          <w:sz w:val="20"/>
          <w:szCs w:val="20"/>
          <w:lang w:val="fr-FR"/>
        </w:rPr>
        <w:tab/>
        <w:t xml:space="preserve">Marcher quatre mètres vers le nord pour se trouver près des gros blocs cités précédemment. L’un d’eux est une pélite verte feuilletée </w:t>
      </w:r>
    </w:p>
    <w:p w14:paraId="1CD2AD37" w14:textId="77777777" w:rsidR="000152C6" w:rsidRPr="0032190F" w:rsidRDefault="000152C6" w:rsidP="000152C6">
      <w:pPr>
        <w:ind w:right="-136"/>
        <w:jc w:val="both"/>
        <w:rPr>
          <w:sz w:val="20"/>
          <w:szCs w:val="20"/>
          <w:lang w:val="fr-FR"/>
        </w:rPr>
      </w:pPr>
    </w:p>
    <w:p w14:paraId="594BE1FC" w14:textId="77777777" w:rsidR="000152C6" w:rsidRPr="0032190F" w:rsidRDefault="000152C6" w:rsidP="000152C6">
      <w:pPr>
        <w:ind w:right="-136"/>
        <w:jc w:val="both"/>
        <w:rPr>
          <w:sz w:val="20"/>
          <w:szCs w:val="20"/>
          <w:lang w:val="fr-FR"/>
        </w:rPr>
      </w:pPr>
      <w:r w:rsidRPr="0032190F">
        <w:rPr>
          <w:b/>
          <w:sz w:val="20"/>
          <w:szCs w:val="20"/>
          <w:lang w:val="fr-FR"/>
        </w:rPr>
        <w:t xml:space="preserve">Roche 16 </w:t>
      </w:r>
      <w:r w:rsidRPr="00441288">
        <w:rPr>
          <w:rFonts w:ascii="Symbol" w:hAnsi="Symbol"/>
          <w:b/>
          <w:sz w:val="20"/>
          <w:szCs w:val="20"/>
        </w:rPr>
        <w:t></w:t>
      </w:r>
      <w:r w:rsidRPr="00441288">
        <w:rPr>
          <w:rFonts w:ascii="Symbol" w:hAnsi="Symbol"/>
          <w:b/>
          <w:sz w:val="20"/>
          <w:szCs w:val="20"/>
        </w:rPr>
        <w:t></w:t>
      </w:r>
      <w:r w:rsidRPr="0032190F">
        <w:rPr>
          <w:b/>
          <w:sz w:val="20"/>
          <w:szCs w:val="20"/>
          <w:lang w:val="fr-FR"/>
        </w:rPr>
        <w:t>H . Zone IV . Groupe II</w:t>
      </w:r>
      <w:r w:rsidRPr="0032190F">
        <w:rPr>
          <w:sz w:val="20"/>
          <w:szCs w:val="20"/>
          <w:lang w:val="fr-FR"/>
        </w:rPr>
        <w:tab/>
      </w:r>
    </w:p>
    <w:p w14:paraId="4F295391"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de Lalpeto  </w:t>
      </w:r>
    </w:p>
    <w:p w14:paraId="7F77C567" w14:textId="77777777" w:rsidR="000152C6" w:rsidRPr="0032190F" w:rsidRDefault="000152C6" w:rsidP="000152C6">
      <w:pPr>
        <w:ind w:right="-136"/>
        <w:jc w:val="both"/>
        <w:rPr>
          <w:sz w:val="20"/>
          <w:szCs w:val="20"/>
          <w:lang w:val="fr-FR"/>
        </w:rPr>
      </w:pPr>
    </w:p>
    <w:p w14:paraId="30DCF78E" w14:textId="77777777" w:rsidR="000152C6" w:rsidRPr="0032190F" w:rsidRDefault="000152C6" w:rsidP="000152C6">
      <w:pPr>
        <w:ind w:right="-136" w:firstLine="709"/>
        <w:jc w:val="both"/>
        <w:rPr>
          <w:i/>
          <w:sz w:val="20"/>
          <w:szCs w:val="20"/>
          <w:lang w:val="fr-FR"/>
        </w:rPr>
      </w:pPr>
      <w:r w:rsidRPr="0032190F">
        <w:rPr>
          <w:rFonts w:ascii="Times" w:hAnsi="Times"/>
          <w:i/>
          <w:sz w:val="20"/>
          <w:szCs w:val="20"/>
          <w:lang w:val="fr-FR"/>
        </w:rPr>
        <w:t>Examiner sa face de pendage 70° nord-ouest, haute de 1 m</w:t>
      </w:r>
      <w:r w:rsidRPr="0032190F">
        <w:rPr>
          <w:i/>
          <w:sz w:val="20"/>
          <w:szCs w:val="20"/>
          <w:lang w:val="fr-FR"/>
        </w:rPr>
        <w:t xml:space="preserve"> et longue de 2 m, plate et couverte d’une patine rugueuse, colorée en orange de différents tons jusqu’au brun. Elle est sillonnée de plusieurs fissures presque verticales. Des gravures historiques sont visibles : </w:t>
      </w:r>
      <w:r w:rsidRPr="0032190F">
        <w:rPr>
          <w:i/>
          <w:sz w:val="20"/>
          <w:szCs w:val="20"/>
          <w:highlight w:val="yellow"/>
          <w:lang w:val="fr-FR"/>
        </w:rPr>
        <w:t>Palma Giacomo di tenda pastore di anni 33, 1926 –29.7 via per Lalpeto (où les lettres sont entourées de points)</w:t>
      </w:r>
      <w:r w:rsidRPr="0032190F">
        <w:rPr>
          <w:i/>
          <w:sz w:val="20"/>
          <w:szCs w:val="20"/>
          <w:lang w:val="fr-FR"/>
        </w:rPr>
        <w:t>, une flèche et un grand bonhomme de profil, regardant vers le sud et un texte de Giordanengo (peut-être Maurizio) du 20 agosto 1960.</w:t>
      </w:r>
    </w:p>
    <w:p w14:paraId="2811D53C" w14:textId="77777777" w:rsidR="000152C6" w:rsidRPr="0032190F" w:rsidRDefault="000152C6" w:rsidP="000152C6">
      <w:pPr>
        <w:ind w:right="-136" w:firstLine="709"/>
        <w:jc w:val="both"/>
        <w:rPr>
          <w:sz w:val="20"/>
          <w:szCs w:val="20"/>
          <w:lang w:val="fr-FR"/>
        </w:rPr>
      </w:pPr>
    </w:p>
    <w:p w14:paraId="4F2E1FAF" w14:textId="77777777" w:rsidR="000152C6" w:rsidRPr="0032190F" w:rsidRDefault="000152C6" w:rsidP="000152C6">
      <w:pPr>
        <w:ind w:right="-136" w:firstLine="709"/>
        <w:jc w:val="both"/>
        <w:rPr>
          <w:sz w:val="20"/>
          <w:szCs w:val="20"/>
          <w:lang w:val="fr-FR"/>
        </w:rPr>
      </w:pPr>
      <w:r w:rsidRPr="0032190F">
        <w:rPr>
          <w:sz w:val="20"/>
          <w:szCs w:val="20"/>
          <w:lang w:val="fr-FR"/>
        </w:rPr>
        <w:t>Depuis l’extrémité sud de la roche marcher environ quatre mètres vers le sud-ouest.</w:t>
      </w:r>
    </w:p>
    <w:p w14:paraId="378261F4" w14:textId="77777777" w:rsidR="000152C6" w:rsidRPr="0032190F" w:rsidRDefault="000152C6" w:rsidP="000152C6">
      <w:pPr>
        <w:ind w:right="-136" w:firstLine="709"/>
        <w:jc w:val="both"/>
        <w:rPr>
          <w:sz w:val="20"/>
          <w:szCs w:val="20"/>
          <w:lang w:val="fr-FR"/>
        </w:rPr>
      </w:pPr>
    </w:p>
    <w:p w14:paraId="1FF49E44" w14:textId="77777777" w:rsidR="000152C6" w:rsidRPr="0032190F" w:rsidRDefault="000152C6" w:rsidP="000152C6">
      <w:pPr>
        <w:ind w:right="-136"/>
        <w:jc w:val="both"/>
        <w:rPr>
          <w:sz w:val="20"/>
          <w:szCs w:val="20"/>
          <w:lang w:val="fr-FR"/>
        </w:rPr>
      </w:pPr>
      <w:r w:rsidRPr="0032190F">
        <w:rPr>
          <w:b/>
          <w:sz w:val="20"/>
          <w:szCs w:val="20"/>
          <w:lang w:val="fr-FR"/>
        </w:rPr>
        <w:t xml:space="preserve">Roche 16 </w:t>
      </w:r>
      <w:r w:rsidRPr="00441288">
        <w:rPr>
          <w:rFonts w:ascii="Symbol" w:hAnsi="Symbol"/>
          <w:b/>
          <w:sz w:val="20"/>
          <w:szCs w:val="20"/>
        </w:rPr>
        <w:t></w:t>
      </w:r>
      <w:r w:rsidRPr="00441288">
        <w:rPr>
          <w:rFonts w:ascii="Symbol" w:hAnsi="Symbol"/>
          <w:b/>
          <w:sz w:val="20"/>
          <w:szCs w:val="20"/>
        </w:rPr>
        <w:t></w:t>
      </w:r>
      <w:r w:rsidRPr="0032190F">
        <w:rPr>
          <w:b/>
          <w:sz w:val="20"/>
          <w:szCs w:val="20"/>
          <w:lang w:val="fr-FR"/>
        </w:rPr>
        <w:t xml:space="preserve">H . Zone IV . Groupe II </w:t>
      </w:r>
    </w:p>
    <w:p w14:paraId="06685B44"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du bateau à nombreuses rames  </w:t>
      </w:r>
    </w:p>
    <w:p w14:paraId="6C81FAE5" w14:textId="77777777" w:rsidR="000152C6" w:rsidRPr="0032190F" w:rsidRDefault="000152C6" w:rsidP="000152C6">
      <w:pPr>
        <w:ind w:right="-136"/>
        <w:jc w:val="both"/>
        <w:rPr>
          <w:sz w:val="20"/>
          <w:szCs w:val="20"/>
          <w:lang w:val="fr-FR"/>
        </w:rPr>
      </w:pPr>
    </w:p>
    <w:p w14:paraId="51831010" w14:textId="77777777" w:rsidR="000152C6" w:rsidRPr="0032190F"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C’est un petit bloc de pélite verte patinée en orange, haut de 0,3 m et long d’à peine 0,8 m. Il est à moitié camouflé par une petite roche verdâtre. Repérer une face lisse de pendage 60° nord-est (0,4m par 0,4 m) présentant un long bateau à nombreuses rames.</w:t>
      </w:r>
    </w:p>
    <w:p w14:paraId="2C0C0CCE" w14:textId="77777777" w:rsidR="000152C6" w:rsidRPr="0032190F" w:rsidRDefault="000152C6" w:rsidP="000152C6">
      <w:pPr>
        <w:ind w:right="-136"/>
        <w:jc w:val="both"/>
        <w:rPr>
          <w:sz w:val="20"/>
          <w:szCs w:val="20"/>
          <w:lang w:val="fr-FR"/>
        </w:rPr>
      </w:pPr>
    </w:p>
    <w:p w14:paraId="65541041" w14:textId="77777777" w:rsidR="000152C6" w:rsidRPr="0032190F" w:rsidRDefault="000152C6" w:rsidP="000152C6">
      <w:pPr>
        <w:ind w:right="-136"/>
        <w:jc w:val="both"/>
        <w:rPr>
          <w:sz w:val="20"/>
          <w:szCs w:val="20"/>
          <w:lang w:val="fr-FR"/>
        </w:rPr>
      </w:pPr>
      <w:r w:rsidRPr="0032190F">
        <w:rPr>
          <w:b/>
          <w:sz w:val="20"/>
          <w:szCs w:val="20"/>
          <w:lang w:val="fr-FR"/>
        </w:rPr>
        <w:lastRenderedPageBreak/>
        <w:t>Repère</w:t>
      </w:r>
      <w:r w:rsidRPr="0032190F">
        <w:rPr>
          <w:sz w:val="20"/>
          <w:szCs w:val="20"/>
          <w:lang w:val="fr-FR"/>
        </w:rPr>
        <w:t xml:space="preserve"> : la roche 16 se trouver à moins de trois mètres au sud-est.</w:t>
      </w:r>
    </w:p>
    <w:p w14:paraId="65006A26" w14:textId="77777777" w:rsidR="000152C6" w:rsidRPr="0032190F" w:rsidRDefault="000152C6" w:rsidP="000152C6">
      <w:pPr>
        <w:ind w:right="-136"/>
        <w:jc w:val="both"/>
        <w:rPr>
          <w:sz w:val="20"/>
          <w:szCs w:val="20"/>
          <w:lang w:val="fr-FR"/>
        </w:rPr>
      </w:pPr>
    </w:p>
    <w:p w14:paraId="5BF51A28" w14:textId="77777777" w:rsidR="000152C6" w:rsidRPr="0032190F" w:rsidRDefault="000152C6" w:rsidP="000152C6">
      <w:pPr>
        <w:ind w:right="-136" w:firstLine="709"/>
        <w:jc w:val="both"/>
        <w:rPr>
          <w:sz w:val="20"/>
          <w:szCs w:val="20"/>
          <w:lang w:val="fr-FR"/>
        </w:rPr>
      </w:pPr>
      <w:r w:rsidRPr="0032190F">
        <w:rPr>
          <w:rFonts w:ascii="Times" w:hAnsi="Times"/>
          <w:sz w:val="20"/>
          <w:szCs w:val="20"/>
          <w:lang w:val="fr-FR"/>
        </w:rPr>
        <w:t>Revenir à la roche 16 et monter de onze mètres vers le sud-ouest à travers un chaos de gros blocs pour atteindre un bloc plurimétrique de pélite schistosée violette à patine brune.</w:t>
      </w:r>
    </w:p>
    <w:p w14:paraId="64F94F04" w14:textId="77777777" w:rsidR="000152C6" w:rsidRPr="0032190F" w:rsidRDefault="000152C6" w:rsidP="000152C6">
      <w:pPr>
        <w:ind w:right="-136"/>
        <w:jc w:val="both"/>
        <w:rPr>
          <w:sz w:val="20"/>
          <w:szCs w:val="20"/>
          <w:lang w:val="fr-FR"/>
        </w:rPr>
      </w:pPr>
    </w:p>
    <w:p w14:paraId="4B59282A" w14:textId="77777777" w:rsidR="000152C6" w:rsidRPr="0032190F" w:rsidRDefault="000152C6" w:rsidP="000152C6">
      <w:pPr>
        <w:ind w:right="-136"/>
        <w:jc w:val="both"/>
        <w:rPr>
          <w:sz w:val="20"/>
          <w:szCs w:val="20"/>
          <w:lang w:val="fr-FR"/>
        </w:rPr>
      </w:pPr>
      <w:r w:rsidRPr="0032190F">
        <w:rPr>
          <w:b/>
          <w:sz w:val="20"/>
          <w:szCs w:val="20"/>
          <w:lang w:val="fr-FR"/>
        </w:rPr>
        <w:t xml:space="preserve">Roche 16 </w:t>
      </w:r>
      <w:r w:rsidRPr="00441288">
        <w:rPr>
          <w:rFonts w:ascii="Symbol" w:hAnsi="Symbol"/>
          <w:b/>
          <w:sz w:val="20"/>
          <w:szCs w:val="20"/>
        </w:rPr>
        <w:t></w:t>
      </w:r>
      <w:r w:rsidRPr="00441288">
        <w:rPr>
          <w:rFonts w:ascii="Symbol" w:hAnsi="Symbol"/>
          <w:b/>
          <w:sz w:val="20"/>
          <w:szCs w:val="20"/>
        </w:rPr>
        <w:t></w:t>
      </w:r>
      <w:r w:rsidRPr="0032190F">
        <w:rPr>
          <w:b/>
          <w:sz w:val="20"/>
          <w:szCs w:val="20"/>
          <w:lang w:val="fr-FR"/>
        </w:rPr>
        <w:t>. Zone IV . Groupe II</w:t>
      </w:r>
      <w:r w:rsidRPr="0032190F">
        <w:rPr>
          <w:sz w:val="20"/>
          <w:szCs w:val="20"/>
          <w:lang w:val="fr-FR"/>
        </w:rPr>
        <w:tab/>
      </w:r>
    </w:p>
    <w:p w14:paraId="3666B9B0"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des corniformes emboîtés presque horizontaux  </w:t>
      </w:r>
    </w:p>
    <w:p w14:paraId="1DEE5408" w14:textId="77777777" w:rsidR="000152C6" w:rsidRPr="0032190F" w:rsidRDefault="000152C6" w:rsidP="000152C6">
      <w:pPr>
        <w:ind w:right="-136"/>
        <w:jc w:val="both"/>
        <w:rPr>
          <w:sz w:val="20"/>
          <w:szCs w:val="20"/>
          <w:lang w:val="fr-FR"/>
        </w:rPr>
      </w:pPr>
    </w:p>
    <w:p w14:paraId="5B1A6822" w14:textId="77777777" w:rsidR="000152C6" w:rsidRPr="0032190F" w:rsidRDefault="000152C6" w:rsidP="000152C6">
      <w:pPr>
        <w:ind w:right="-136"/>
        <w:jc w:val="both"/>
        <w:rPr>
          <w:i/>
          <w:sz w:val="20"/>
          <w:szCs w:val="20"/>
          <w:lang w:val="fr-FR"/>
        </w:rPr>
      </w:pPr>
      <w:r w:rsidRPr="0032190F">
        <w:rPr>
          <w:i/>
          <w:sz w:val="20"/>
          <w:szCs w:val="20"/>
          <w:lang w:val="fr-FR"/>
        </w:rPr>
        <w:tab/>
        <w:t>Examiner le dessus de ce bloc situé à un bon mètre du sol. Sa partie sud-est porte une protubérance bombée, haute de 0,3 m (1,2 m du nord au sud par 1,2 m) dont la majeure partie a un pendage de 10° sud-est. Cette surface est érodée à l’est et au nord. A la limite de l’érosion, repérer deux corniformes emboîtés. Leurs cornes sinueuses sont dressées. Le premier segment des cornes du corniforme extérieur est complètement éclaté.</w:t>
      </w:r>
    </w:p>
    <w:p w14:paraId="1F19C728" w14:textId="77777777" w:rsidR="000152C6" w:rsidRPr="0032190F" w:rsidRDefault="000152C6" w:rsidP="000152C6">
      <w:pPr>
        <w:ind w:right="-136"/>
        <w:jc w:val="both"/>
        <w:rPr>
          <w:sz w:val="20"/>
          <w:szCs w:val="20"/>
          <w:lang w:val="fr-FR"/>
        </w:rPr>
      </w:pPr>
    </w:p>
    <w:p w14:paraId="3AFA051A" w14:textId="77777777" w:rsidR="000152C6" w:rsidRPr="0032190F" w:rsidRDefault="000152C6" w:rsidP="000152C6">
      <w:pPr>
        <w:ind w:right="-136" w:firstLine="709"/>
        <w:jc w:val="both"/>
        <w:rPr>
          <w:sz w:val="20"/>
          <w:szCs w:val="20"/>
          <w:lang w:val="fr-FR"/>
        </w:rPr>
      </w:pPr>
      <w:r w:rsidRPr="0032190F">
        <w:rPr>
          <w:sz w:val="20"/>
          <w:szCs w:val="20"/>
          <w:lang w:val="fr-FR"/>
        </w:rPr>
        <w:t xml:space="preserve">Regarder à deux mètres à l’ouest </w:t>
      </w:r>
    </w:p>
    <w:p w14:paraId="24A2796F" w14:textId="77777777" w:rsidR="000152C6" w:rsidRPr="0032190F" w:rsidRDefault="000152C6" w:rsidP="000152C6">
      <w:pPr>
        <w:ind w:right="-136"/>
        <w:jc w:val="both"/>
        <w:rPr>
          <w:sz w:val="20"/>
          <w:szCs w:val="20"/>
          <w:lang w:val="fr-FR"/>
        </w:rPr>
      </w:pPr>
    </w:p>
    <w:p w14:paraId="081959A4" w14:textId="77777777" w:rsidR="000152C6" w:rsidRPr="0032190F" w:rsidRDefault="000152C6" w:rsidP="000152C6">
      <w:pPr>
        <w:rPr>
          <w:rFonts w:ascii="Times" w:hAnsi="Times"/>
          <w:b/>
          <w:sz w:val="20"/>
          <w:szCs w:val="20"/>
          <w:lang w:val="fr-FR"/>
        </w:rPr>
      </w:pPr>
      <w:r w:rsidRPr="0032190F">
        <w:rPr>
          <w:rFonts w:ascii="Times" w:hAnsi="Times"/>
          <w:b/>
          <w:sz w:val="20"/>
          <w:szCs w:val="20"/>
          <w:lang w:val="fr-FR"/>
        </w:rPr>
        <w:t>Abri temporaire</w:t>
      </w:r>
    </w:p>
    <w:p w14:paraId="4F90928A" w14:textId="77777777" w:rsidR="000152C6" w:rsidRPr="0032190F" w:rsidRDefault="000152C6" w:rsidP="000152C6">
      <w:pPr>
        <w:ind w:right="-136"/>
        <w:jc w:val="both"/>
        <w:rPr>
          <w:sz w:val="20"/>
          <w:szCs w:val="20"/>
          <w:lang w:val="fr-FR"/>
        </w:rPr>
      </w:pPr>
    </w:p>
    <w:p w14:paraId="7852872E" w14:textId="77777777" w:rsidR="000152C6" w:rsidRPr="0032190F" w:rsidRDefault="000152C6" w:rsidP="000152C6">
      <w:pPr>
        <w:rPr>
          <w:rFonts w:ascii="Times" w:hAnsi="Times"/>
          <w:i/>
          <w:sz w:val="20"/>
          <w:szCs w:val="20"/>
          <w:lang w:val="fr-FR"/>
        </w:rPr>
      </w:pPr>
      <w:r w:rsidRPr="0032190F">
        <w:rPr>
          <w:rFonts w:ascii="Times" w:hAnsi="Times"/>
          <w:i/>
          <w:sz w:val="20"/>
          <w:szCs w:val="20"/>
          <w:lang w:val="fr-FR"/>
        </w:rPr>
        <w:tab/>
        <w:t>Au milieu du chaos, deux blocs éboulés l’un sur l’autre peuvent à la rigueur constituer un abri</w:t>
      </w:r>
    </w:p>
    <w:p w14:paraId="1118E1C1" w14:textId="77777777" w:rsidR="000152C6" w:rsidRPr="0032190F" w:rsidRDefault="000152C6" w:rsidP="000152C6">
      <w:pPr>
        <w:ind w:right="-136"/>
        <w:jc w:val="both"/>
        <w:rPr>
          <w:sz w:val="20"/>
          <w:szCs w:val="20"/>
          <w:lang w:val="fr-FR"/>
        </w:rPr>
      </w:pPr>
    </w:p>
    <w:p w14:paraId="02996E47" w14:textId="77777777" w:rsidR="000152C6" w:rsidRPr="0032190F" w:rsidRDefault="000152C6" w:rsidP="000152C6">
      <w:pPr>
        <w:ind w:right="-136" w:firstLine="709"/>
        <w:jc w:val="both"/>
        <w:rPr>
          <w:sz w:val="20"/>
          <w:szCs w:val="20"/>
          <w:lang w:val="fr-FR"/>
        </w:rPr>
      </w:pPr>
      <w:r w:rsidRPr="0032190F">
        <w:rPr>
          <w:sz w:val="20"/>
          <w:szCs w:val="20"/>
          <w:lang w:val="fr-FR"/>
        </w:rPr>
        <w:t>Monter d’une cinquantaine de mètres dans l'éboulis en direction du nord, vers une grande face orange située sous des barres. Ce rocher est en bordure du sentier qui mène de la zone VIII à l'HBZZ.</w:t>
      </w:r>
    </w:p>
    <w:p w14:paraId="53284001" w14:textId="77777777" w:rsidR="000152C6" w:rsidRPr="0032190F" w:rsidRDefault="000152C6" w:rsidP="000152C6">
      <w:pPr>
        <w:ind w:right="-136"/>
        <w:jc w:val="both"/>
        <w:rPr>
          <w:sz w:val="20"/>
          <w:szCs w:val="20"/>
          <w:lang w:val="fr-FR"/>
        </w:rPr>
      </w:pPr>
    </w:p>
    <w:p w14:paraId="4A2C58A2" w14:textId="77777777" w:rsidR="000152C6" w:rsidRPr="0032190F" w:rsidRDefault="000152C6" w:rsidP="000152C6">
      <w:pPr>
        <w:ind w:right="-136"/>
        <w:jc w:val="both"/>
        <w:rPr>
          <w:sz w:val="20"/>
          <w:szCs w:val="20"/>
          <w:lang w:val="fr-FR"/>
        </w:rPr>
      </w:pPr>
      <w:r w:rsidRPr="0032190F">
        <w:rPr>
          <w:b/>
          <w:sz w:val="20"/>
          <w:szCs w:val="20"/>
          <w:lang w:val="fr-FR"/>
        </w:rPr>
        <w:t xml:space="preserve">Roche 17 </w:t>
      </w:r>
      <w:r w:rsidRPr="00441288">
        <w:rPr>
          <w:rFonts w:ascii="Symbol" w:hAnsi="Symbol"/>
          <w:b/>
          <w:sz w:val="20"/>
          <w:szCs w:val="20"/>
        </w:rPr>
        <w:t></w:t>
      </w:r>
      <w:r w:rsidRPr="0032190F">
        <w:rPr>
          <w:b/>
          <w:sz w:val="20"/>
          <w:szCs w:val="20"/>
          <w:lang w:val="fr-FR"/>
        </w:rPr>
        <w:t>. Zone IV . Groupe II</w:t>
      </w:r>
      <w:r w:rsidRPr="0032190F">
        <w:rPr>
          <w:sz w:val="20"/>
          <w:szCs w:val="20"/>
          <w:lang w:val="fr-FR"/>
        </w:rPr>
        <w:tab/>
      </w:r>
    </w:p>
    <w:p w14:paraId="22510968"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dans l’éboulis du pic des Merveilles </w:t>
      </w:r>
    </w:p>
    <w:p w14:paraId="19E2AA5C" w14:textId="77777777" w:rsidR="000152C6" w:rsidRPr="0032190F" w:rsidRDefault="000152C6" w:rsidP="000152C6">
      <w:pPr>
        <w:ind w:right="-136"/>
        <w:jc w:val="both"/>
        <w:rPr>
          <w:sz w:val="20"/>
          <w:szCs w:val="20"/>
          <w:lang w:val="fr-FR"/>
        </w:rPr>
      </w:pPr>
    </w:p>
    <w:p w14:paraId="27AE3B27" w14:textId="77777777" w:rsidR="000152C6" w:rsidRPr="0032190F" w:rsidRDefault="000152C6" w:rsidP="000152C6">
      <w:pPr>
        <w:ind w:right="-136" w:firstLine="709"/>
        <w:jc w:val="both"/>
        <w:rPr>
          <w:i/>
          <w:sz w:val="20"/>
          <w:szCs w:val="20"/>
          <w:lang w:val="fr-FR"/>
        </w:rPr>
      </w:pPr>
      <w:r w:rsidRPr="0032190F">
        <w:rPr>
          <w:i/>
          <w:sz w:val="20"/>
          <w:szCs w:val="20"/>
          <w:lang w:val="fr-FR"/>
        </w:rPr>
        <w:t>Ce bloc mesure au moins trois mètres de haut sur quatre mètres de large avec des parties fracassées à l'ouest. La roche est une pélite verte patinée en orange vif avec des traces vertes et brunes. Le pendage varie de 45° à 60° sud.</w:t>
      </w:r>
    </w:p>
    <w:p w14:paraId="622015B1"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Tout en haut, à la pointe nord-ouest, une plage et une hallebarde sont piquetées finement et superficiellement, donc peu visibles. Vers l'est, sur une partie plus accessible se trouvent une forme en X </w:t>
      </w:r>
      <w:r w:rsidRPr="0032190F">
        <w:rPr>
          <w:sz w:val="16"/>
          <w:szCs w:val="16"/>
          <w:lang w:val="fr-FR"/>
        </w:rPr>
        <w:t>(ph.3,5,6,7,8),</w:t>
      </w:r>
      <w:r w:rsidRPr="0032190F">
        <w:rPr>
          <w:i/>
          <w:sz w:val="20"/>
          <w:szCs w:val="20"/>
          <w:lang w:val="fr-FR"/>
        </w:rPr>
        <w:t xml:space="preserve"> un corniforme </w:t>
      </w:r>
      <w:r w:rsidRPr="0032190F">
        <w:rPr>
          <w:sz w:val="16"/>
          <w:szCs w:val="16"/>
          <w:lang w:val="fr-FR"/>
        </w:rPr>
        <w:t xml:space="preserve">(ph.9), </w:t>
      </w:r>
      <w:r w:rsidRPr="0032190F">
        <w:rPr>
          <w:i/>
          <w:sz w:val="20"/>
          <w:szCs w:val="20"/>
          <w:lang w:val="fr-FR"/>
        </w:rPr>
        <w:t>une barre, des plages et le C. Sur une surface plate de pendage 60° sud, sont inscrits le numéro (ZIV-GII-R17) et, plus bas à gauche, un nouveau C. En dessous se présentent un décrochement arrondi, portant un texte de 1627 li 25 luglio, un texte peu net de 1552 (ou 1659) et un autre texte daté de 1895. Suivent ensuite une zone plissée et fissurée, puis un nouveau décrochement près des gravillons où se trouvent des courbes.</w:t>
      </w:r>
    </w:p>
    <w:p w14:paraId="03ED0EEE" w14:textId="77777777" w:rsidR="000152C6" w:rsidRPr="0032190F" w:rsidRDefault="000152C6" w:rsidP="000152C6">
      <w:pPr>
        <w:ind w:right="-136"/>
        <w:jc w:val="both"/>
        <w:rPr>
          <w:sz w:val="16"/>
          <w:szCs w:val="16"/>
          <w:lang w:val="fr-FR"/>
        </w:rPr>
      </w:pPr>
      <w:r w:rsidRPr="0032190F">
        <w:rPr>
          <w:sz w:val="16"/>
          <w:szCs w:val="16"/>
          <w:lang w:val="fr-FR"/>
        </w:rPr>
        <w:t xml:space="preserve">Photos 1971 : Roche dans site, Roche, 11 ph. gravures </w:t>
      </w:r>
    </w:p>
    <w:p w14:paraId="38627BF4" w14:textId="77777777" w:rsidR="000152C6" w:rsidRPr="0032190F" w:rsidRDefault="000152C6" w:rsidP="000152C6">
      <w:pPr>
        <w:ind w:right="-136"/>
        <w:jc w:val="both"/>
        <w:rPr>
          <w:sz w:val="20"/>
          <w:szCs w:val="20"/>
          <w:lang w:val="fr-FR"/>
        </w:rPr>
      </w:pPr>
    </w:p>
    <w:p w14:paraId="353A2206" w14:textId="77777777" w:rsidR="000152C6" w:rsidRPr="0032190F" w:rsidRDefault="000152C6" w:rsidP="000152C6">
      <w:pPr>
        <w:ind w:right="-136"/>
        <w:jc w:val="both"/>
        <w:rPr>
          <w:sz w:val="20"/>
          <w:szCs w:val="20"/>
          <w:lang w:val="fr-FR"/>
        </w:rPr>
      </w:pPr>
      <w:r w:rsidRPr="0032190F">
        <w:rPr>
          <w:sz w:val="20"/>
          <w:szCs w:val="20"/>
          <w:lang w:val="fr-FR"/>
        </w:rPr>
        <w:tab/>
        <w:t xml:space="preserve">Cette roche forme la pointe sud d’un petit massif déchiqueté qu’il faut longer au sud et au sud-est en montant dans l’éboulis de schiste gris peu stabilisé. Dépasser un premier ressaut où les faces presque verticales se tournent face à l’est. Une quinzaine de mètres plus haut elles redeviennent face au sud puis forment un second ressaut. Monter jusqu’à ce dernier, soit environ soixante-dix mètres depuis la roche 17. Rechercher une grande encoche dont un côté est une face orange verdâtre, plus ou moins triangulaire avec une pointe en haut dirigée vers le nord. </w:t>
      </w:r>
    </w:p>
    <w:p w14:paraId="1238069E" w14:textId="77777777" w:rsidR="000152C6" w:rsidRPr="0032190F" w:rsidRDefault="000152C6" w:rsidP="000152C6">
      <w:pPr>
        <w:ind w:right="-136" w:firstLine="709"/>
        <w:jc w:val="both"/>
        <w:rPr>
          <w:sz w:val="20"/>
          <w:szCs w:val="20"/>
          <w:lang w:val="fr-FR"/>
        </w:rPr>
      </w:pPr>
    </w:p>
    <w:p w14:paraId="0A6284FD" w14:textId="77777777" w:rsidR="000152C6" w:rsidRPr="0032190F" w:rsidRDefault="000152C6" w:rsidP="000152C6">
      <w:pPr>
        <w:ind w:right="-136"/>
        <w:jc w:val="both"/>
        <w:rPr>
          <w:sz w:val="20"/>
          <w:szCs w:val="20"/>
          <w:lang w:val="fr-FR"/>
        </w:rPr>
      </w:pPr>
      <w:r w:rsidRPr="0032190F">
        <w:rPr>
          <w:b/>
          <w:sz w:val="20"/>
          <w:szCs w:val="20"/>
          <w:lang w:val="fr-FR"/>
        </w:rPr>
        <w:t xml:space="preserve">Roche 17 </w:t>
      </w:r>
      <w:r w:rsidRPr="00441288">
        <w:rPr>
          <w:rFonts w:ascii="Symbol" w:hAnsi="Symbol"/>
          <w:b/>
          <w:sz w:val="20"/>
          <w:szCs w:val="20"/>
        </w:rPr>
        <w:t></w:t>
      </w:r>
      <w:r w:rsidRPr="00441288">
        <w:rPr>
          <w:rFonts w:ascii="Symbol" w:hAnsi="Symbol"/>
          <w:b/>
          <w:sz w:val="20"/>
          <w:szCs w:val="20"/>
        </w:rPr>
        <w:t></w:t>
      </w:r>
      <w:r w:rsidRPr="0032190F">
        <w:rPr>
          <w:b/>
          <w:sz w:val="20"/>
          <w:szCs w:val="20"/>
          <w:lang w:val="fr-FR"/>
        </w:rPr>
        <w:t xml:space="preserve">H . Zone IV . Groupe II </w:t>
      </w:r>
    </w:p>
    <w:p w14:paraId="00948A1F"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aux longs traits  </w:t>
      </w:r>
    </w:p>
    <w:p w14:paraId="5D83812E" w14:textId="77777777" w:rsidR="000152C6" w:rsidRPr="0032190F" w:rsidRDefault="000152C6" w:rsidP="000152C6">
      <w:pPr>
        <w:ind w:right="-136"/>
        <w:jc w:val="both"/>
        <w:rPr>
          <w:sz w:val="20"/>
          <w:szCs w:val="20"/>
          <w:lang w:val="fr-FR"/>
        </w:rPr>
      </w:pPr>
    </w:p>
    <w:p w14:paraId="18FFAB37" w14:textId="77777777" w:rsidR="000152C6" w:rsidRPr="0032190F" w:rsidRDefault="000152C6" w:rsidP="000152C6">
      <w:pPr>
        <w:ind w:right="-136" w:firstLine="709"/>
        <w:jc w:val="both"/>
        <w:rPr>
          <w:i/>
          <w:sz w:val="20"/>
          <w:szCs w:val="20"/>
          <w:lang w:val="fr-FR"/>
        </w:rPr>
      </w:pPr>
      <w:r w:rsidRPr="0032190F">
        <w:rPr>
          <w:rFonts w:ascii="Times" w:hAnsi="Times"/>
          <w:i/>
          <w:sz w:val="20"/>
          <w:szCs w:val="20"/>
          <w:lang w:val="fr-FR"/>
        </w:rPr>
        <w:t>Cette face de pendage 60° ouest (1,8 m à sa base par 2,5</w:t>
      </w:r>
      <w:r w:rsidRPr="0032190F">
        <w:rPr>
          <w:i/>
          <w:sz w:val="20"/>
          <w:szCs w:val="20"/>
          <w:lang w:val="fr-FR"/>
        </w:rPr>
        <w:t xml:space="preserve"> m) est relativement plate et lisse. Elle porte quelques longs traits parfois entrecroisés, quelques petites croix et une inscription incompréhensible.</w:t>
      </w:r>
    </w:p>
    <w:p w14:paraId="23581255" w14:textId="77777777" w:rsidR="000152C6" w:rsidRPr="0032190F" w:rsidRDefault="000152C6" w:rsidP="000152C6">
      <w:pPr>
        <w:ind w:right="-136" w:firstLine="709"/>
        <w:jc w:val="both"/>
        <w:rPr>
          <w:sz w:val="20"/>
          <w:szCs w:val="20"/>
          <w:lang w:val="fr-FR"/>
        </w:rPr>
      </w:pPr>
    </w:p>
    <w:p w14:paraId="04C406F2" w14:textId="77777777" w:rsidR="000152C6" w:rsidRPr="0032190F" w:rsidRDefault="000152C6" w:rsidP="000152C6">
      <w:pPr>
        <w:ind w:right="-136" w:firstLine="709"/>
        <w:jc w:val="both"/>
        <w:rPr>
          <w:sz w:val="20"/>
          <w:szCs w:val="20"/>
          <w:lang w:val="fr-FR"/>
        </w:rPr>
      </w:pPr>
      <w:r w:rsidRPr="0032190F">
        <w:rPr>
          <w:sz w:val="20"/>
          <w:szCs w:val="20"/>
          <w:lang w:val="fr-FR"/>
        </w:rPr>
        <w:t xml:space="preserve">Suivre vers l’ouest la face sud de l’encoche et monter six mètres dans un étroit couloir très raide. Dans ce couloir, chercher </w:t>
      </w:r>
      <w:r w:rsidRPr="0032190F">
        <w:rPr>
          <w:rFonts w:ascii="Times" w:hAnsi="Times"/>
          <w:sz w:val="20"/>
          <w:szCs w:val="20"/>
          <w:lang w:val="fr-FR"/>
        </w:rPr>
        <w:t>un petit bloc de pélite verte éboulé sur le sol.</w:t>
      </w:r>
    </w:p>
    <w:p w14:paraId="6F4B3100" w14:textId="77777777" w:rsidR="000152C6" w:rsidRPr="0032190F" w:rsidRDefault="000152C6" w:rsidP="000152C6">
      <w:pPr>
        <w:ind w:right="-136" w:firstLine="709"/>
        <w:jc w:val="both"/>
        <w:rPr>
          <w:sz w:val="20"/>
          <w:szCs w:val="20"/>
          <w:lang w:val="fr-FR"/>
        </w:rPr>
      </w:pPr>
    </w:p>
    <w:p w14:paraId="32A3CAF5" w14:textId="77777777" w:rsidR="000152C6" w:rsidRPr="0032190F" w:rsidRDefault="000152C6" w:rsidP="000152C6">
      <w:pPr>
        <w:ind w:right="-136"/>
        <w:jc w:val="both"/>
        <w:rPr>
          <w:sz w:val="20"/>
          <w:szCs w:val="20"/>
          <w:lang w:val="fr-FR"/>
        </w:rPr>
      </w:pPr>
      <w:r w:rsidRPr="0032190F">
        <w:rPr>
          <w:b/>
          <w:sz w:val="20"/>
          <w:szCs w:val="20"/>
          <w:lang w:val="fr-FR"/>
        </w:rPr>
        <w:t xml:space="preserve">Roche 17 </w:t>
      </w:r>
      <w:r w:rsidRPr="00441288">
        <w:rPr>
          <w:rFonts w:ascii="Symbol" w:hAnsi="Symbol"/>
          <w:b/>
          <w:sz w:val="20"/>
          <w:szCs w:val="20"/>
        </w:rPr>
        <w:t></w:t>
      </w:r>
      <w:r w:rsidRPr="0032190F">
        <w:rPr>
          <w:b/>
          <w:sz w:val="20"/>
          <w:szCs w:val="20"/>
          <w:lang w:val="fr-FR"/>
        </w:rPr>
        <w:t xml:space="preserve">H . Zone IV . Groupe II </w:t>
      </w:r>
    </w:p>
    <w:p w14:paraId="50ADD984"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la plus haute du groupe II  </w:t>
      </w:r>
    </w:p>
    <w:p w14:paraId="387E85DB" w14:textId="77777777" w:rsidR="000152C6" w:rsidRPr="0032190F" w:rsidRDefault="000152C6" w:rsidP="000152C6">
      <w:pPr>
        <w:ind w:right="-136"/>
        <w:jc w:val="both"/>
        <w:rPr>
          <w:sz w:val="20"/>
          <w:szCs w:val="20"/>
          <w:lang w:val="fr-FR"/>
        </w:rPr>
      </w:pPr>
    </w:p>
    <w:p w14:paraId="68E1E16C" w14:textId="77777777" w:rsidR="000152C6" w:rsidRPr="0032190F"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C’est sa face supérieure de pendage 30° sud (0,8 m du nord au sud par 0,5 m). Elle présente une pointe vers le sud où elle domine le sol de 0,4 m. Deux lettres, O et D y sont piquetées et non patinées.</w:t>
      </w:r>
    </w:p>
    <w:p w14:paraId="3C91D549" w14:textId="77777777" w:rsidR="000152C6" w:rsidRPr="0032190F" w:rsidRDefault="000152C6" w:rsidP="000152C6">
      <w:pPr>
        <w:ind w:right="-136"/>
        <w:jc w:val="both"/>
        <w:rPr>
          <w:sz w:val="20"/>
          <w:szCs w:val="20"/>
          <w:lang w:val="fr-FR"/>
        </w:rPr>
      </w:pPr>
    </w:p>
    <w:p w14:paraId="41B01E52" w14:textId="77777777" w:rsidR="000152C6" w:rsidRPr="0032190F" w:rsidRDefault="000152C6" w:rsidP="000152C6">
      <w:pPr>
        <w:numPr>
          <w:ilvl w:val="0"/>
          <w:numId w:val="9"/>
        </w:numPr>
        <w:tabs>
          <w:tab w:val="clear" w:pos="360"/>
        </w:tabs>
        <w:ind w:left="0" w:right="-136" w:firstLine="709"/>
        <w:jc w:val="both"/>
        <w:rPr>
          <w:sz w:val="20"/>
          <w:szCs w:val="20"/>
          <w:lang w:val="fr-FR"/>
        </w:rPr>
      </w:pPr>
      <w:r w:rsidRPr="0032190F">
        <w:rPr>
          <w:sz w:val="20"/>
          <w:szCs w:val="20"/>
          <w:lang w:val="fr-FR"/>
        </w:rPr>
        <w:t xml:space="preserve">Redescendre sur le sentier et l’emprunter vers l'est (direction de la zone VIII) jusqu'à un petit bloc vert situé sur la crête, au bord du sentier quand on quitte l’éboulis pour un palier herbeux. </w:t>
      </w:r>
    </w:p>
    <w:p w14:paraId="1C881099" w14:textId="77777777" w:rsidR="000152C6" w:rsidRPr="0032190F" w:rsidRDefault="000152C6" w:rsidP="000152C6">
      <w:pPr>
        <w:ind w:right="-136"/>
        <w:jc w:val="both"/>
        <w:rPr>
          <w:sz w:val="20"/>
          <w:szCs w:val="20"/>
          <w:lang w:val="fr-FR"/>
        </w:rPr>
      </w:pPr>
    </w:p>
    <w:p w14:paraId="2AF18B22" w14:textId="77777777" w:rsidR="000152C6" w:rsidRPr="0032190F" w:rsidRDefault="000152C6" w:rsidP="000152C6">
      <w:pPr>
        <w:ind w:right="-136"/>
        <w:jc w:val="both"/>
        <w:rPr>
          <w:sz w:val="20"/>
          <w:szCs w:val="20"/>
          <w:lang w:val="fr-FR"/>
        </w:rPr>
      </w:pPr>
      <w:r w:rsidRPr="0032190F">
        <w:rPr>
          <w:b/>
          <w:sz w:val="20"/>
          <w:szCs w:val="20"/>
          <w:lang w:val="fr-FR"/>
        </w:rPr>
        <w:t>Roche 18 . Zone IV . Groupe II</w:t>
      </w:r>
      <w:r w:rsidRPr="0032190F">
        <w:rPr>
          <w:sz w:val="20"/>
          <w:szCs w:val="20"/>
          <w:lang w:val="fr-FR"/>
        </w:rPr>
        <w:tab/>
      </w:r>
    </w:p>
    <w:p w14:paraId="0F73711E"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lastRenderedPageBreak/>
        <w:t xml:space="preserve">Roche du signe en H </w:t>
      </w:r>
    </w:p>
    <w:p w14:paraId="5AC7569A" w14:textId="77777777" w:rsidR="000152C6" w:rsidRPr="0032190F" w:rsidRDefault="000152C6" w:rsidP="000152C6">
      <w:pPr>
        <w:ind w:right="-136"/>
        <w:jc w:val="both"/>
        <w:rPr>
          <w:sz w:val="20"/>
          <w:szCs w:val="20"/>
          <w:lang w:val="fr-FR"/>
        </w:rPr>
      </w:pPr>
    </w:p>
    <w:p w14:paraId="2C522F75"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C'est une pélite verte, haute de 0,3 m, dont la face supérieure horizontale et plate mesure 0,8 m par 0,6 m. Un texte de berger y est écrit nettement "aricordo del pastore palma pietro il 28 agosto 1894" </w:t>
      </w:r>
      <w:r w:rsidRPr="0032190F">
        <w:rPr>
          <w:sz w:val="16"/>
          <w:szCs w:val="16"/>
          <w:lang w:val="fr-FR"/>
        </w:rPr>
        <w:t>(visible sur la photo de la roche)</w:t>
      </w:r>
      <w:r w:rsidRPr="0032190F">
        <w:rPr>
          <w:i/>
          <w:sz w:val="20"/>
          <w:szCs w:val="20"/>
          <w:lang w:val="fr-FR"/>
        </w:rPr>
        <w:t xml:space="preserve">. Les gravures protohistoriques sont une hallebarde </w:t>
      </w:r>
      <w:r w:rsidRPr="0032190F">
        <w:rPr>
          <w:sz w:val="16"/>
          <w:szCs w:val="16"/>
          <w:lang w:val="fr-FR"/>
        </w:rPr>
        <w:t>(ph.3)</w:t>
      </w:r>
      <w:r w:rsidRPr="0032190F">
        <w:rPr>
          <w:i/>
          <w:sz w:val="20"/>
          <w:szCs w:val="20"/>
          <w:lang w:val="fr-FR"/>
        </w:rPr>
        <w:t xml:space="preserve"> à lame rectangulaire courte et long manche, reliée à deux corniformes opposés par le corps (formant un H, </w:t>
      </w:r>
      <w:r w:rsidRPr="0032190F">
        <w:rPr>
          <w:sz w:val="16"/>
          <w:szCs w:val="16"/>
          <w:lang w:val="fr-FR"/>
        </w:rPr>
        <w:t>ph.2</w:t>
      </w:r>
      <w:r w:rsidRPr="0032190F">
        <w:rPr>
          <w:i/>
          <w:sz w:val="20"/>
          <w:szCs w:val="20"/>
          <w:lang w:val="fr-FR"/>
        </w:rPr>
        <w:t xml:space="preserve">), et un corniforme isolé </w:t>
      </w:r>
      <w:r w:rsidRPr="0032190F">
        <w:rPr>
          <w:sz w:val="16"/>
          <w:szCs w:val="16"/>
          <w:lang w:val="fr-FR"/>
        </w:rPr>
        <w:t>(ph.1).</w:t>
      </w:r>
      <w:r w:rsidRPr="0032190F">
        <w:rPr>
          <w:i/>
          <w:sz w:val="20"/>
          <w:szCs w:val="20"/>
          <w:lang w:val="fr-FR"/>
        </w:rPr>
        <w:t xml:space="preserve"> Les cupules sont très petites, disposées irrégulièrement et à peine côte à côte. Un C est tracé très finement au coin sud-est. Au dessus de l’arête est – ouest située au sud, le numéro est finement inscrit : ZIV-GII-R18.</w:t>
      </w:r>
    </w:p>
    <w:p w14:paraId="67F3695A" w14:textId="77777777" w:rsidR="000152C6" w:rsidRPr="0032190F" w:rsidRDefault="000152C6" w:rsidP="000152C6">
      <w:pPr>
        <w:ind w:right="-136"/>
        <w:jc w:val="both"/>
        <w:rPr>
          <w:sz w:val="16"/>
          <w:szCs w:val="16"/>
          <w:lang w:val="fr-FR"/>
        </w:rPr>
      </w:pPr>
      <w:r w:rsidRPr="0032190F">
        <w:rPr>
          <w:sz w:val="16"/>
          <w:szCs w:val="16"/>
          <w:lang w:val="fr-FR"/>
        </w:rPr>
        <w:t>Photos 1971, 72: Roche dans site, Roche, 3 photos de gravures</w:t>
      </w:r>
    </w:p>
    <w:p w14:paraId="001D9756" w14:textId="77777777" w:rsidR="000152C6" w:rsidRPr="0032190F" w:rsidRDefault="000152C6" w:rsidP="000152C6">
      <w:pPr>
        <w:ind w:right="-136"/>
        <w:jc w:val="both"/>
        <w:rPr>
          <w:i/>
          <w:sz w:val="20"/>
          <w:szCs w:val="20"/>
          <w:lang w:val="fr-FR"/>
        </w:rPr>
      </w:pPr>
    </w:p>
    <w:p w14:paraId="0A437877" w14:textId="77777777" w:rsidR="000152C6" w:rsidRPr="0032190F" w:rsidRDefault="000152C6" w:rsidP="000152C6">
      <w:pPr>
        <w:ind w:right="-136" w:firstLine="709"/>
        <w:jc w:val="both"/>
        <w:rPr>
          <w:sz w:val="20"/>
          <w:szCs w:val="20"/>
          <w:lang w:val="fr-FR"/>
        </w:rPr>
      </w:pPr>
      <w:r w:rsidRPr="0032190F">
        <w:rPr>
          <w:sz w:val="20"/>
          <w:szCs w:val="20"/>
          <w:lang w:val="fr-FR"/>
        </w:rPr>
        <w:t>Marcher cinq mètres en direction de l’ouest pour atteindre des blocs éboulés de pélite verte qui se prolongent au sud en un dessus de barre déchiqueté de pendage approximatif 30° est.</w:t>
      </w:r>
    </w:p>
    <w:p w14:paraId="597125E0" w14:textId="77777777" w:rsidR="000152C6" w:rsidRPr="0032190F" w:rsidRDefault="000152C6" w:rsidP="000152C6">
      <w:pPr>
        <w:ind w:right="-136"/>
        <w:jc w:val="both"/>
        <w:rPr>
          <w:sz w:val="20"/>
          <w:szCs w:val="20"/>
          <w:lang w:val="fr-FR"/>
        </w:rPr>
      </w:pPr>
    </w:p>
    <w:p w14:paraId="64C6F6E1" w14:textId="77777777" w:rsidR="000152C6" w:rsidRPr="0032190F" w:rsidRDefault="000152C6" w:rsidP="000152C6">
      <w:pPr>
        <w:ind w:right="-136"/>
        <w:jc w:val="both"/>
        <w:rPr>
          <w:sz w:val="20"/>
          <w:szCs w:val="20"/>
          <w:lang w:val="fr-FR"/>
        </w:rPr>
      </w:pPr>
      <w:r w:rsidRPr="0032190F">
        <w:rPr>
          <w:b/>
          <w:sz w:val="20"/>
          <w:szCs w:val="20"/>
          <w:lang w:val="fr-FR"/>
        </w:rPr>
        <w:t xml:space="preserve">Roche 18 </w:t>
      </w:r>
      <w:r w:rsidRPr="00441288">
        <w:rPr>
          <w:rFonts w:ascii="Symbol" w:hAnsi="Symbol"/>
          <w:b/>
          <w:sz w:val="20"/>
          <w:szCs w:val="20"/>
        </w:rPr>
        <w:t></w:t>
      </w:r>
      <w:r w:rsidRPr="0032190F">
        <w:rPr>
          <w:b/>
          <w:sz w:val="20"/>
          <w:szCs w:val="20"/>
          <w:lang w:val="fr-FR"/>
        </w:rPr>
        <w:t xml:space="preserve"> . Zone I Groupe II</w:t>
      </w:r>
      <w:r w:rsidRPr="0032190F">
        <w:rPr>
          <w:sz w:val="20"/>
          <w:szCs w:val="20"/>
          <w:lang w:val="fr-FR"/>
        </w:rPr>
        <w:tab/>
      </w:r>
    </w:p>
    <w:p w14:paraId="3FF9F19A"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des deux réticulés et des nombreux corniformes </w:t>
      </w:r>
    </w:p>
    <w:p w14:paraId="72B66EF1" w14:textId="77777777" w:rsidR="000152C6" w:rsidRPr="0032190F" w:rsidRDefault="000152C6" w:rsidP="000152C6">
      <w:pPr>
        <w:ind w:right="-136"/>
        <w:jc w:val="both"/>
        <w:rPr>
          <w:rFonts w:ascii="Symbol" w:hAnsi="Symbol"/>
          <w:sz w:val="20"/>
          <w:szCs w:val="20"/>
          <w:lang w:val="fr-FR"/>
        </w:rPr>
      </w:pPr>
    </w:p>
    <w:p w14:paraId="5BCB1720" w14:textId="77777777" w:rsidR="000152C6" w:rsidRPr="0032190F" w:rsidRDefault="000152C6" w:rsidP="000152C6">
      <w:pPr>
        <w:ind w:right="-136" w:firstLine="709"/>
        <w:jc w:val="both"/>
        <w:rPr>
          <w:i/>
          <w:sz w:val="20"/>
          <w:szCs w:val="20"/>
          <w:lang w:val="fr-FR"/>
        </w:rPr>
      </w:pPr>
      <w:r w:rsidRPr="0032190F">
        <w:rPr>
          <w:i/>
          <w:sz w:val="20"/>
          <w:szCs w:val="20"/>
          <w:lang w:val="fr-FR"/>
        </w:rPr>
        <w:t>C'est un bloc de pélite verte qui présente une face verticale sud-est (1,5 m par 1,0 m). La patine n'est pas lisse et sa couleur est autant verdâtre qu'orange. Le feuilletage est perpendiculaire à la surface et le haut de la face est donc très érodé. De nombreuses gravures piquetées finement (petites cupules superficielles mais disposées peu régulièrement côte à côte) sont cependant visibles. Parmi elles, citons deux réticulés et des corniformes. L’un d’eux, au nord, présente un corps linéaire et des cornes en demi-cercle, entre une fissure, un éclat et l'arête. Un autre corniforme se trouve sur une petite face (0,1 m par 0,1 m) verticale est. Enfin deux corniformes sont gravés dans le bas d’une face plus ou moins verticale nord-est (perpendiculaire à la précédente) et presque vitrifiée. IDENTIFIER FACES, CHERCHER NUMERO</w:t>
      </w:r>
    </w:p>
    <w:p w14:paraId="1942FEF8" w14:textId="77777777" w:rsidR="000152C6" w:rsidRPr="0032190F" w:rsidRDefault="000152C6" w:rsidP="000152C6">
      <w:pPr>
        <w:ind w:right="-136"/>
        <w:jc w:val="both"/>
        <w:rPr>
          <w:sz w:val="16"/>
          <w:szCs w:val="16"/>
          <w:lang w:val="fr-FR"/>
        </w:rPr>
      </w:pPr>
      <w:r w:rsidRPr="0032190F">
        <w:rPr>
          <w:sz w:val="16"/>
          <w:szCs w:val="16"/>
          <w:lang w:val="fr-FR"/>
        </w:rPr>
        <w:t>Photos 1971 : Roche dans site, Roche, 21 ph. gravures (1969 et 1972)</w:t>
      </w:r>
    </w:p>
    <w:p w14:paraId="3A3C297D" w14:textId="77777777" w:rsidR="000152C6" w:rsidRPr="0032190F" w:rsidRDefault="000152C6" w:rsidP="000152C6">
      <w:pPr>
        <w:ind w:right="-136"/>
        <w:jc w:val="both"/>
        <w:rPr>
          <w:sz w:val="20"/>
          <w:szCs w:val="20"/>
          <w:lang w:val="fr-FR"/>
        </w:rPr>
      </w:pPr>
    </w:p>
    <w:p w14:paraId="31107F7F" w14:textId="77777777" w:rsidR="000152C6" w:rsidRPr="0032190F" w:rsidRDefault="000152C6" w:rsidP="000152C6">
      <w:pPr>
        <w:ind w:right="-136"/>
        <w:jc w:val="both"/>
        <w:rPr>
          <w:sz w:val="20"/>
          <w:szCs w:val="20"/>
          <w:lang w:val="fr-FR"/>
        </w:rPr>
      </w:pPr>
      <w:r w:rsidRPr="0032190F">
        <w:rPr>
          <w:sz w:val="20"/>
          <w:szCs w:val="20"/>
          <w:lang w:val="fr-FR"/>
        </w:rPr>
        <w:t xml:space="preserve">Monter sur le sentier vers le nord-ouest et repérer une petite face située contre le bord sud du sentier. A un mètre à l’ouest se trouvent des blocs de pélite verte éboulés. A quatre mètres au sud se trouve la roche 18 </w:t>
      </w:r>
      <w:r w:rsidRPr="00441288">
        <w:rPr>
          <w:rFonts w:ascii="Symbol" w:hAnsi="Symbol"/>
          <w:sz w:val="20"/>
          <w:szCs w:val="20"/>
        </w:rPr>
        <w:t></w:t>
      </w:r>
      <w:r w:rsidRPr="0032190F">
        <w:rPr>
          <w:sz w:val="20"/>
          <w:szCs w:val="20"/>
          <w:lang w:val="fr-FR"/>
        </w:rPr>
        <w:t>.</w:t>
      </w:r>
    </w:p>
    <w:p w14:paraId="60F7F1DE" w14:textId="77777777" w:rsidR="000152C6" w:rsidRPr="0032190F" w:rsidRDefault="000152C6" w:rsidP="000152C6">
      <w:pPr>
        <w:ind w:right="-136" w:firstLine="709"/>
        <w:jc w:val="both"/>
        <w:rPr>
          <w:sz w:val="20"/>
          <w:szCs w:val="20"/>
          <w:lang w:val="fr-FR"/>
        </w:rPr>
      </w:pPr>
    </w:p>
    <w:p w14:paraId="2306BD79" w14:textId="77777777" w:rsidR="000152C6" w:rsidRPr="0032190F" w:rsidRDefault="000152C6" w:rsidP="000152C6">
      <w:pPr>
        <w:ind w:right="-136"/>
        <w:jc w:val="both"/>
        <w:rPr>
          <w:sz w:val="20"/>
          <w:szCs w:val="20"/>
          <w:lang w:val="fr-FR"/>
        </w:rPr>
      </w:pPr>
      <w:r w:rsidRPr="0032190F">
        <w:rPr>
          <w:b/>
          <w:sz w:val="20"/>
          <w:szCs w:val="20"/>
          <w:lang w:val="fr-FR"/>
        </w:rPr>
        <w:t xml:space="preserve">Roche 18 </w:t>
      </w:r>
      <w:r w:rsidRPr="00441288">
        <w:rPr>
          <w:rFonts w:ascii="Symbol" w:hAnsi="Symbol"/>
          <w:b/>
          <w:sz w:val="20"/>
          <w:szCs w:val="20"/>
        </w:rPr>
        <w:t></w:t>
      </w:r>
      <w:r w:rsidRPr="00441288">
        <w:rPr>
          <w:rFonts w:ascii="Symbol" w:hAnsi="Symbol"/>
          <w:b/>
          <w:sz w:val="20"/>
          <w:szCs w:val="20"/>
        </w:rPr>
        <w:t></w:t>
      </w:r>
      <w:r w:rsidRPr="0032190F">
        <w:rPr>
          <w:b/>
          <w:sz w:val="20"/>
          <w:szCs w:val="20"/>
          <w:lang w:val="fr-FR"/>
        </w:rPr>
        <w:t xml:space="preserve">H . Zone IV . Groupe II </w:t>
      </w:r>
    </w:p>
    <w:p w14:paraId="549F8D0B"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du texte sur la surface verte  </w:t>
      </w:r>
    </w:p>
    <w:p w14:paraId="07F2C0C8" w14:textId="77777777" w:rsidR="000152C6" w:rsidRPr="0032190F" w:rsidRDefault="000152C6" w:rsidP="000152C6">
      <w:pPr>
        <w:ind w:right="-136"/>
        <w:jc w:val="both"/>
        <w:rPr>
          <w:sz w:val="20"/>
          <w:szCs w:val="20"/>
          <w:lang w:val="fr-FR"/>
        </w:rPr>
      </w:pPr>
    </w:p>
    <w:p w14:paraId="06DA6DB6" w14:textId="77777777" w:rsidR="000152C6" w:rsidRPr="0032190F"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 xml:space="preserve">C’est une pélite verte schistosée, dont le dessus, couvert de patine orange, est au ras du sol au nord-est, près du sentier, et domine le sol de 0,4 m au sud. Cette face de léger pendage sud-est (0,8 m du nord au sud par 0,4 m) est partagée d’est en ouest par des décrochements peu épais et des fissures. Un texte de berger (peut-être Arnolfo Francesco), daté du 30 agosto 1926, est inscrit au nord, sur une surface plus verte. </w:t>
      </w:r>
    </w:p>
    <w:p w14:paraId="04AF8350" w14:textId="77777777" w:rsidR="000152C6" w:rsidRPr="0032190F" w:rsidRDefault="000152C6" w:rsidP="000152C6">
      <w:pPr>
        <w:ind w:right="-136"/>
        <w:jc w:val="both"/>
        <w:rPr>
          <w:rFonts w:ascii="Times" w:hAnsi="Times"/>
          <w:sz w:val="20"/>
          <w:szCs w:val="20"/>
          <w:lang w:val="fr-FR"/>
        </w:rPr>
      </w:pPr>
    </w:p>
    <w:p w14:paraId="5C4D3D46" w14:textId="77777777" w:rsidR="000152C6" w:rsidRPr="0032190F" w:rsidRDefault="000152C6" w:rsidP="000152C6">
      <w:pPr>
        <w:ind w:right="-136"/>
        <w:jc w:val="both"/>
        <w:rPr>
          <w:rFonts w:ascii="Times" w:hAnsi="Times"/>
          <w:sz w:val="20"/>
          <w:szCs w:val="20"/>
          <w:lang w:val="fr-FR"/>
        </w:rPr>
      </w:pPr>
      <w:r w:rsidRPr="0032190F">
        <w:rPr>
          <w:rFonts w:ascii="Times" w:hAnsi="Times"/>
          <w:sz w:val="20"/>
          <w:szCs w:val="20"/>
          <w:lang w:val="fr-FR"/>
        </w:rPr>
        <w:tab/>
        <w:t>Monter d’une trentaine de mètres vers le nord pour atteindre l’extrémité ouest en forme de marches d’un massif chaotique de pélite verte plus ou moins patiné en orange. Repérer une pointe à 0,5 m du sol puis une face de pendage 60° sud, une coulée d’herbe allant d’est en ouest et une nouvelle face sud de forme tourmentée.</w:t>
      </w:r>
    </w:p>
    <w:p w14:paraId="1A347C86" w14:textId="77777777" w:rsidR="000152C6" w:rsidRPr="0032190F" w:rsidRDefault="000152C6" w:rsidP="000152C6">
      <w:pPr>
        <w:ind w:right="-136"/>
        <w:jc w:val="both"/>
        <w:rPr>
          <w:rFonts w:ascii="Times" w:hAnsi="Times"/>
          <w:sz w:val="20"/>
          <w:szCs w:val="20"/>
          <w:lang w:val="fr-FR"/>
        </w:rPr>
      </w:pPr>
    </w:p>
    <w:p w14:paraId="6A99EF34" w14:textId="77777777" w:rsidR="000152C6" w:rsidRPr="0032190F" w:rsidRDefault="000152C6" w:rsidP="000152C6">
      <w:pPr>
        <w:ind w:right="-136"/>
        <w:jc w:val="both"/>
        <w:rPr>
          <w:sz w:val="20"/>
          <w:szCs w:val="20"/>
          <w:lang w:val="fr-FR"/>
        </w:rPr>
      </w:pPr>
      <w:r w:rsidRPr="0032190F">
        <w:rPr>
          <w:b/>
          <w:sz w:val="20"/>
          <w:szCs w:val="20"/>
          <w:lang w:val="fr-FR"/>
        </w:rPr>
        <w:t xml:space="preserve">Roche 18 </w:t>
      </w:r>
      <w:r w:rsidRPr="00441288">
        <w:rPr>
          <w:rFonts w:ascii="Symbol" w:hAnsi="Symbol"/>
          <w:b/>
          <w:sz w:val="20"/>
          <w:szCs w:val="20"/>
        </w:rPr>
        <w:t></w:t>
      </w:r>
      <w:r w:rsidRPr="00441288">
        <w:rPr>
          <w:rFonts w:ascii="Symbol" w:hAnsi="Symbol"/>
          <w:b/>
          <w:sz w:val="20"/>
          <w:szCs w:val="20"/>
        </w:rPr>
        <w:t></w:t>
      </w:r>
      <w:r w:rsidRPr="0032190F">
        <w:rPr>
          <w:b/>
          <w:sz w:val="20"/>
          <w:szCs w:val="20"/>
          <w:lang w:val="fr-FR"/>
        </w:rPr>
        <w:t xml:space="preserve">H . Zone IV . Groupe II </w:t>
      </w:r>
    </w:p>
    <w:p w14:paraId="2E7A8585"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à l’ouest du massif orange </w:t>
      </w:r>
    </w:p>
    <w:p w14:paraId="2D60FAD0" w14:textId="77777777" w:rsidR="000152C6" w:rsidRPr="0032190F" w:rsidRDefault="000152C6" w:rsidP="000152C6">
      <w:pPr>
        <w:ind w:right="-136"/>
        <w:jc w:val="both"/>
        <w:rPr>
          <w:sz w:val="20"/>
          <w:szCs w:val="20"/>
          <w:lang w:val="fr-FR"/>
        </w:rPr>
      </w:pPr>
    </w:p>
    <w:p w14:paraId="7C82B994" w14:textId="77777777" w:rsidR="000152C6" w:rsidRPr="0032190F"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C’est le haut de la face de pendage 60° sud (2,5 m par 1,5 m de haut), patinée et assez plate dans sa portion nord-ouest. Elle présente un texte de Marro Giovanni daté de 1944.</w:t>
      </w:r>
    </w:p>
    <w:p w14:paraId="3E164F90" w14:textId="77777777" w:rsidR="000152C6" w:rsidRPr="0032190F" w:rsidRDefault="000152C6" w:rsidP="000152C6">
      <w:pPr>
        <w:ind w:right="-136" w:firstLine="709"/>
        <w:jc w:val="both"/>
        <w:rPr>
          <w:rFonts w:ascii="Times" w:hAnsi="Times"/>
          <w:sz w:val="20"/>
          <w:szCs w:val="20"/>
          <w:lang w:val="fr-FR"/>
        </w:rPr>
      </w:pPr>
    </w:p>
    <w:p w14:paraId="78F71742" w14:textId="77777777" w:rsidR="000152C6" w:rsidRPr="0032190F" w:rsidRDefault="000152C6" w:rsidP="000152C6">
      <w:pPr>
        <w:ind w:right="-136" w:firstLine="709"/>
        <w:jc w:val="both"/>
        <w:rPr>
          <w:sz w:val="20"/>
          <w:szCs w:val="20"/>
          <w:lang w:val="fr-FR"/>
        </w:rPr>
      </w:pPr>
      <w:r w:rsidRPr="0032190F">
        <w:rPr>
          <w:sz w:val="20"/>
          <w:szCs w:val="20"/>
          <w:lang w:val="fr-FR"/>
        </w:rPr>
        <w:t>Longer, sur une quarantaine de mètres, le massif vers le sud-est jusqu’à rencontrer une paroi face à l’ouest dont l’arête sud est presque verticale sur six mètres et dont l’arête supérieure est déchiquetée. Cette paroi est à une trentaine de mètres de la roche 18, en haut de la pelouse. Examiner la paroi face au sud qui lui fait suite. La roche est toujours de la pélite patinée en orange.</w:t>
      </w:r>
    </w:p>
    <w:p w14:paraId="3A4437E9" w14:textId="77777777" w:rsidR="000152C6" w:rsidRPr="0032190F" w:rsidRDefault="000152C6" w:rsidP="000152C6">
      <w:pPr>
        <w:ind w:right="-136" w:firstLine="709"/>
        <w:jc w:val="both"/>
        <w:rPr>
          <w:sz w:val="20"/>
          <w:szCs w:val="20"/>
          <w:lang w:val="fr-FR"/>
        </w:rPr>
      </w:pPr>
    </w:p>
    <w:p w14:paraId="6621C613" w14:textId="77777777" w:rsidR="000152C6" w:rsidRPr="0032190F" w:rsidRDefault="000152C6" w:rsidP="000152C6">
      <w:pPr>
        <w:ind w:right="-136"/>
        <w:jc w:val="both"/>
        <w:rPr>
          <w:sz w:val="20"/>
          <w:szCs w:val="20"/>
          <w:lang w:val="fr-FR"/>
        </w:rPr>
      </w:pPr>
      <w:r w:rsidRPr="0032190F">
        <w:rPr>
          <w:b/>
          <w:sz w:val="20"/>
          <w:szCs w:val="20"/>
          <w:lang w:val="fr-FR"/>
        </w:rPr>
        <w:t xml:space="preserve">Roche 19 </w:t>
      </w:r>
      <w:r w:rsidRPr="00441288">
        <w:rPr>
          <w:rFonts w:ascii="Symbol" w:hAnsi="Symbol"/>
          <w:b/>
          <w:sz w:val="20"/>
          <w:szCs w:val="20"/>
        </w:rPr>
        <w:t></w:t>
      </w:r>
      <w:r w:rsidRPr="00441288">
        <w:rPr>
          <w:rFonts w:ascii="Symbol" w:hAnsi="Symbol"/>
          <w:b/>
          <w:sz w:val="20"/>
          <w:szCs w:val="20"/>
        </w:rPr>
        <w:t></w:t>
      </w:r>
      <w:r w:rsidRPr="0032190F">
        <w:rPr>
          <w:b/>
          <w:sz w:val="20"/>
          <w:szCs w:val="20"/>
          <w:lang w:val="fr-FR"/>
        </w:rPr>
        <w:t xml:space="preserve">H . Zone IV . Groupe II </w:t>
      </w:r>
    </w:p>
    <w:p w14:paraId="38B8BE57"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de la bergère et de son troupeau  </w:t>
      </w:r>
    </w:p>
    <w:p w14:paraId="226AD79D" w14:textId="77777777" w:rsidR="000152C6" w:rsidRPr="0032190F" w:rsidRDefault="000152C6" w:rsidP="000152C6">
      <w:pPr>
        <w:ind w:right="-136"/>
        <w:jc w:val="both"/>
        <w:rPr>
          <w:sz w:val="20"/>
          <w:szCs w:val="20"/>
          <w:lang w:val="fr-FR"/>
        </w:rPr>
      </w:pPr>
    </w:p>
    <w:p w14:paraId="77DE6ADD" w14:textId="77777777" w:rsidR="000152C6" w:rsidRPr="0032190F"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 xml:space="preserve">C’est une face légèrement bombée de pendage 45°sud (2,5 m d’est en ouest par 1,5 m). Elle présente des lichens dans le bas et, dans sa partie centrale plus lisse et sans lichens, les noms de Guido Joseph, Maro Giovanni et MaroB ?? della pastorela, accompagnés du dessin d’une bergère et de ses brebis </w:t>
      </w:r>
    </w:p>
    <w:p w14:paraId="2AB68F68" w14:textId="77777777" w:rsidR="000152C6" w:rsidRPr="0032190F" w:rsidRDefault="000152C6" w:rsidP="000152C6">
      <w:pPr>
        <w:ind w:right="-136" w:firstLine="709"/>
        <w:jc w:val="both"/>
        <w:rPr>
          <w:rFonts w:ascii="Times" w:hAnsi="Times"/>
          <w:sz w:val="20"/>
          <w:szCs w:val="20"/>
          <w:lang w:val="fr-FR"/>
        </w:rPr>
      </w:pPr>
    </w:p>
    <w:p w14:paraId="38A84AA5" w14:textId="77777777" w:rsidR="000152C6" w:rsidRPr="0032190F" w:rsidRDefault="000152C6" w:rsidP="000152C6">
      <w:pPr>
        <w:ind w:right="-136"/>
        <w:jc w:val="both"/>
        <w:rPr>
          <w:sz w:val="20"/>
          <w:szCs w:val="20"/>
          <w:lang w:val="fr-FR"/>
        </w:rPr>
      </w:pPr>
      <w:r w:rsidRPr="0032190F">
        <w:rPr>
          <w:sz w:val="20"/>
          <w:szCs w:val="20"/>
          <w:lang w:val="fr-FR"/>
        </w:rPr>
        <w:tab/>
        <w:t>Redescendre vers le sentier Une dizaine de mètres avant de l’atteindre, repérer un bloc patiné orange assez isolé dans la pelouse.</w:t>
      </w:r>
    </w:p>
    <w:p w14:paraId="2B4468D2" w14:textId="77777777" w:rsidR="000152C6" w:rsidRPr="0032190F" w:rsidRDefault="000152C6" w:rsidP="000152C6">
      <w:pPr>
        <w:ind w:right="-136" w:firstLine="709"/>
        <w:jc w:val="both"/>
        <w:rPr>
          <w:sz w:val="20"/>
          <w:szCs w:val="20"/>
          <w:lang w:val="fr-FR"/>
        </w:rPr>
      </w:pPr>
    </w:p>
    <w:p w14:paraId="7A7601B3" w14:textId="77777777" w:rsidR="000152C6" w:rsidRPr="0032190F" w:rsidRDefault="000152C6" w:rsidP="000152C6">
      <w:pPr>
        <w:ind w:right="-136"/>
        <w:jc w:val="both"/>
        <w:rPr>
          <w:sz w:val="20"/>
          <w:szCs w:val="20"/>
          <w:lang w:val="fr-FR"/>
        </w:rPr>
      </w:pPr>
      <w:r w:rsidRPr="0032190F">
        <w:rPr>
          <w:b/>
          <w:sz w:val="20"/>
          <w:szCs w:val="20"/>
          <w:lang w:val="fr-FR"/>
        </w:rPr>
        <w:t>Roche 19</w:t>
      </w:r>
      <w:r w:rsidRPr="00441288">
        <w:rPr>
          <w:rFonts w:ascii="Symbol" w:hAnsi="Symbol"/>
          <w:b/>
          <w:sz w:val="20"/>
          <w:szCs w:val="20"/>
        </w:rPr>
        <w:t></w:t>
      </w:r>
      <w:r w:rsidRPr="0032190F">
        <w:rPr>
          <w:b/>
          <w:sz w:val="20"/>
          <w:szCs w:val="20"/>
          <w:lang w:val="fr-FR"/>
        </w:rPr>
        <w:t xml:space="preserve">H . Zone IV . Groupe II </w:t>
      </w:r>
    </w:p>
    <w:p w14:paraId="1C2C1FD3"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des deux couteaux de Vernante  </w:t>
      </w:r>
    </w:p>
    <w:p w14:paraId="63CD956D" w14:textId="77777777" w:rsidR="000152C6" w:rsidRPr="0032190F" w:rsidRDefault="000152C6" w:rsidP="000152C6">
      <w:pPr>
        <w:ind w:right="-136"/>
        <w:jc w:val="both"/>
        <w:rPr>
          <w:sz w:val="20"/>
          <w:szCs w:val="20"/>
          <w:lang w:val="fr-FR"/>
        </w:rPr>
      </w:pPr>
    </w:p>
    <w:p w14:paraId="60EA6424" w14:textId="77777777" w:rsidR="000152C6" w:rsidRPr="0032190F"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Sa face supérieure sensiblement horizontale (1,2 m du nord au sud par 1,0 m), en demi-cercle, présente un appendice vers le nord et de larges fissures dirigées d’est en ouest. Sa partie centrale, patinée, plate et lisse (1,0 m d’est en ouest par 0,4 m) porte de nombreux dessins, des essais d’écriture sur des lignes prétracées et des noms de bergers dont Guido Maurizio L 5 luglio 1895, dans un cadre fleuri. Citons un petit personnage, tracé en zigzag, brandissant une pique, portant un chapeau à plume et tenant dans la bouche une fleur à longue tige sinueuse. Remarquons aussi les dessins de deux couteaux de bergers, l’un marqué Ludgusan Dalmasso et l’autre plus petit marqué Vernante.</w:t>
      </w:r>
    </w:p>
    <w:p w14:paraId="1B10A859" w14:textId="77777777" w:rsidR="000152C6" w:rsidRPr="0032190F" w:rsidRDefault="000152C6" w:rsidP="000152C6">
      <w:pPr>
        <w:ind w:right="-136" w:firstLine="709"/>
        <w:jc w:val="both"/>
        <w:rPr>
          <w:sz w:val="20"/>
          <w:szCs w:val="20"/>
          <w:lang w:val="fr-FR"/>
        </w:rPr>
      </w:pPr>
    </w:p>
    <w:p w14:paraId="69172E0E" w14:textId="77777777" w:rsidR="000152C6" w:rsidRPr="0032190F" w:rsidRDefault="000152C6" w:rsidP="000152C6">
      <w:pPr>
        <w:ind w:right="-136" w:firstLine="709"/>
        <w:jc w:val="both"/>
        <w:rPr>
          <w:sz w:val="20"/>
          <w:szCs w:val="20"/>
          <w:lang w:val="fr-FR"/>
        </w:rPr>
      </w:pPr>
      <w:r w:rsidRPr="0032190F">
        <w:rPr>
          <w:sz w:val="20"/>
          <w:szCs w:val="20"/>
          <w:lang w:val="fr-FR"/>
        </w:rPr>
        <w:t>Suivre le sentier qui oblique vers le sud (à droite) à la première trouée et repérer une grande paroi orange, oblique, de pendage est, couverte de gravures et couronnée de lichens. S’arrêter à dix mètres de cette paroi et repérer une surface orange clair située au ras du sol dans une coulée d’éboulis.</w:t>
      </w:r>
    </w:p>
    <w:p w14:paraId="394EB31E" w14:textId="77777777" w:rsidR="000152C6" w:rsidRPr="0032190F" w:rsidRDefault="000152C6" w:rsidP="000152C6">
      <w:pPr>
        <w:ind w:right="-136" w:firstLine="709"/>
        <w:jc w:val="both"/>
        <w:rPr>
          <w:sz w:val="20"/>
          <w:szCs w:val="20"/>
          <w:lang w:val="fr-FR"/>
        </w:rPr>
      </w:pPr>
    </w:p>
    <w:p w14:paraId="1B3A4C2F" w14:textId="77777777" w:rsidR="000152C6" w:rsidRPr="0032190F" w:rsidRDefault="000152C6" w:rsidP="000152C6">
      <w:pPr>
        <w:ind w:right="-136"/>
        <w:jc w:val="both"/>
        <w:rPr>
          <w:sz w:val="20"/>
          <w:szCs w:val="20"/>
          <w:lang w:val="fr-FR"/>
        </w:rPr>
      </w:pPr>
      <w:r w:rsidRPr="0032190F">
        <w:rPr>
          <w:b/>
          <w:sz w:val="20"/>
          <w:szCs w:val="20"/>
          <w:lang w:val="fr-FR"/>
        </w:rPr>
        <w:t xml:space="preserve">Roche 19 </w:t>
      </w:r>
      <w:r w:rsidRPr="00441288">
        <w:rPr>
          <w:rFonts w:ascii="Symbol" w:hAnsi="Symbol"/>
          <w:b/>
          <w:sz w:val="20"/>
          <w:szCs w:val="20"/>
        </w:rPr>
        <w:t></w:t>
      </w:r>
      <w:r w:rsidRPr="00441288">
        <w:rPr>
          <w:rFonts w:ascii="Symbol" w:hAnsi="Symbol"/>
          <w:b/>
          <w:sz w:val="20"/>
          <w:szCs w:val="20"/>
        </w:rPr>
        <w:t></w:t>
      </w:r>
      <w:r w:rsidRPr="0032190F">
        <w:rPr>
          <w:b/>
          <w:sz w:val="20"/>
          <w:szCs w:val="20"/>
          <w:lang w:val="fr-FR"/>
        </w:rPr>
        <w:t xml:space="preserve">H . Zone IV . Groupe II </w:t>
      </w:r>
    </w:p>
    <w:p w14:paraId="26896917"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au rectangle quadrillé  </w:t>
      </w:r>
    </w:p>
    <w:p w14:paraId="00914BCF" w14:textId="77777777" w:rsidR="000152C6" w:rsidRPr="0032190F" w:rsidRDefault="000152C6" w:rsidP="000152C6">
      <w:pPr>
        <w:ind w:right="-136"/>
        <w:jc w:val="both"/>
        <w:rPr>
          <w:sz w:val="20"/>
          <w:szCs w:val="20"/>
          <w:lang w:val="fr-FR"/>
        </w:rPr>
      </w:pPr>
    </w:p>
    <w:p w14:paraId="6115FD5E" w14:textId="77777777" w:rsidR="000152C6" w:rsidRPr="0032190F"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C’est une tranche de pélite verte très schistosée, faillée du nord au sud. Sa face supérieure de léger pendage sud (0,8 m du nord au sud par 0,2 m) est assez plate. Elle présente un quadrillage tracé en zigzag très fin : un rectangle divisé en quatre cases d’est en ouest sur deux colonnes.</w:t>
      </w:r>
    </w:p>
    <w:p w14:paraId="23A5EFB2" w14:textId="77777777" w:rsidR="000152C6" w:rsidRPr="0032190F" w:rsidRDefault="000152C6" w:rsidP="00647EA0">
      <w:pPr>
        <w:pStyle w:val="Heading5"/>
      </w:pPr>
      <w:bookmarkStart w:id="5582" w:name="Desc_ZIVGIIR19"/>
      <w:r w:rsidRPr="0032190F">
        <w:t>ZIVGIIR19</w:t>
      </w:r>
    </w:p>
    <w:bookmarkEnd w:id="5582"/>
    <w:p w14:paraId="2FE937DD" w14:textId="77777777" w:rsidR="000152C6" w:rsidRPr="0032190F" w:rsidRDefault="000152C6" w:rsidP="000152C6">
      <w:pPr>
        <w:jc w:val="right"/>
        <w:rPr>
          <w:b/>
          <w:i/>
          <w:sz w:val="20"/>
          <w:szCs w:val="20"/>
          <w:lang w:val="fr-FR"/>
        </w:rPr>
      </w:pPr>
      <w:r w:rsidRPr="0032190F">
        <w:rPr>
          <w:b/>
          <w:i/>
          <w:sz w:val="20"/>
          <w:szCs w:val="20"/>
          <w:lang w:val="fr-FR"/>
        </w:rPr>
        <w:t>Roche du corniforme aux cornes bifides et des quatre paires de corniformes</w:t>
      </w:r>
    </w:p>
    <w:p w14:paraId="2110D59B" w14:textId="77777777" w:rsidR="000152C6" w:rsidRPr="00347082" w:rsidRDefault="000152C6" w:rsidP="000152C6">
      <w:pPr>
        <w:jc w:val="right"/>
        <w:rPr>
          <w:sz w:val="22"/>
          <w:szCs w:val="22"/>
          <w:lang w:val="en-GB"/>
        </w:rPr>
      </w:pPr>
      <w:r w:rsidRPr="00347082">
        <w:rPr>
          <w:sz w:val="22"/>
          <w:szCs w:val="22"/>
          <w:lang w:val="en-GB"/>
        </w:rPr>
        <w:t>2460 m (SS BIB)</w:t>
      </w:r>
    </w:p>
    <w:p w14:paraId="1DDF5741" w14:textId="77777777" w:rsidR="000152C6" w:rsidRPr="00347082" w:rsidRDefault="000152C6" w:rsidP="000152C6">
      <w:pPr>
        <w:jc w:val="right"/>
        <w:rPr>
          <w:sz w:val="22"/>
          <w:szCs w:val="22"/>
          <w:lang w:val="en-GB"/>
        </w:rPr>
      </w:pPr>
      <w:smartTag w:uri="urn:schemas-microsoft-com:office:smarttags" w:element="metricconverter">
        <w:smartTagPr>
          <w:attr w:name="ProductID" w:val="2450 m"/>
        </w:smartTagPr>
        <w:r w:rsidRPr="00347082">
          <w:rPr>
            <w:i/>
            <w:sz w:val="22"/>
            <w:szCs w:val="22"/>
            <w:lang w:val="en-GB"/>
          </w:rPr>
          <w:t>2450 m</w:t>
        </w:r>
      </w:smartTag>
      <w:r w:rsidRPr="00347082">
        <w:rPr>
          <w:i/>
          <w:sz w:val="22"/>
          <w:szCs w:val="22"/>
          <w:lang w:val="en-GB"/>
        </w:rPr>
        <w:t xml:space="preserve"> (BIB 1312 p. 187)</w:t>
      </w:r>
    </w:p>
    <w:p w14:paraId="1C231814" w14:textId="77777777" w:rsidR="000152C6" w:rsidRPr="00347082" w:rsidRDefault="000152C6" w:rsidP="000152C6">
      <w:pPr>
        <w:jc w:val="both"/>
        <w:rPr>
          <w:lang w:val="en-GB"/>
        </w:rPr>
      </w:pPr>
    </w:p>
    <w:p w14:paraId="095F8B57" w14:textId="77777777" w:rsidR="000152C6" w:rsidRPr="0032190F" w:rsidRDefault="000152C6" w:rsidP="000152C6">
      <w:pPr>
        <w:jc w:val="both"/>
        <w:rPr>
          <w:lang w:val="fr-FR"/>
        </w:rPr>
      </w:pPr>
      <w:r w:rsidRPr="0032190F">
        <w:rPr>
          <w:lang w:val="fr-FR"/>
        </w:rPr>
        <w:t xml:space="preserve">Surface d’environ </w:t>
      </w:r>
      <w:smartTag w:uri="urn:schemas-microsoft-com:office:smarttags" w:element="metricconverter">
        <w:smartTagPr>
          <w:attr w:name="ProductID" w:val="7 m"/>
        </w:smartTagPr>
        <w:r w:rsidRPr="0032190F">
          <w:rPr>
            <w:lang w:val="fr-FR"/>
          </w:rPr>
          <w:t>7 m</w:t>
        </w:r>
      </w:smartTag>
      <w:r w:rsidRPr="0032190F">
        <w:rPr>
          <w:lang w:val="fr-FR"/>
        </w:rPr>
        <w:t xml:space="preserve"> par 5m, de pendage 30° Est (Desc. F.V).</w:t>
      </w:r>
    </w:p>
    <w:p w14:paraId="31713471" w14:textId="5663B000" w:rsidR="000152C6" w:rsidRPr="0032190F" w:rsidRDefault="000152C6" w:rsidP="000152C6">
      <w:pPr>
        <w:jc w:val="both"/>
        <w:rPr>
          <w:lang w:val="fr-FR"/>
        </w:rPr>
      </w:pPr>
      <w:r w:rsidRPr="0032190F">
        <w:rPr>
          <w:lang w:val="fr-FR"/>
        </w:rPr>
        <w:t xml:space="preserve">Le </w:t>
      </w:r>
      <w:hyperlink r:id="rId14095" w:anchor="Typ_Bego_Poignards" w:history="1">
        <w:r w:rsidRPr="0032190F">
          <w:rPr>
            <w:rStyle w:val="Hyperlink"/>
            <w:lang w:val="fr-FR"/>
          </w:rPr>
          <w:t>Poignard</w:t>
        </w:r>
      </w:hyperlink>
      <w:r w:rsidRPr="0032190F">
        <w:rPr>
          <w:lang w:val="fr-FR"/>
        </w:rPr>
        <w:t xml:space="preserve"> 27, qui présente une lame très longue est superposable aux </w:t>
      </w:r>
      <w:hyperlink r:id="rId14096" w:anchor="Typ_Arm_Epees" w:history="1">
        <w:r w:rsidRPr="0032190F">
          <w:rPr>
            <w:rStyle w:val="Hyperlink"/>
            <w:lang w:val="fr-FR"/>
          </w:rPr>
          <w:t>épées</w:t>
        </w:r>
      </w:hyperlink>
      <w:r w:rsidRPr="0032190F">
        <w:rPr>
          <w:lang w:val="fr-FR"/>
        </w:rPr>
        <w:t xml:space="preserve"> épicampaniformes (SS BIB)</w:t>
      </w:r>
    </w:p>
    <w:p w14:paraId="5EF5907E" w14:textId="6A3D9695" w:rsidR="000152C6" w:rsidRPr="0032190F" w:rsidRDefault="000152C6" w:rsidP="000152C6">
      <w:pPr>
        <w:jc w:val="both"/>
        <w:rPr>
          <w:lang w:val="fr-FR"/>
        </w:rPr>
      </w:pPr>
      <w:r w:rsidRPr="0032190F">
        <w:rPr>
          <w:lang w:val="fr-FR"/>
        </w:rPr>
        <w:t xml:space="preserve">Le poignard 46 est interprété comme un « poignard-sexe » par E. Masson (Masson 1993 p. 104 et pl. 12). Elle estime que « deux autres poignards stylisés (pl. 13) ont été gravés sur une roche à peu de distance » (Masson 1993 p. 104) bien que ces derniers soient sur la roche </w:t>
      </w:r>
      <w:hyperlink r:id="rId14097" w:anchor="Desc_ZIXGIIIR8" w:history="1">
        <w:r w:rsidRPr="0032190F">
          <w:rPr>
            <w:rStyle w:val="Hyperlink"/>
            <w:lang w:val="fr-FR"/>
          </w:rPr>
          <w:t>ZIXGIIIR8</w:t>
        </w:r>
      </w:hyperlink>
      <w:r w:rsidRPr="0032190F">
        <w:rPr>
          <w:lang w:val="fr-FR"/>
        </w:rPr>
        <w:t xml:space="preserve"> (SS BIB)</w:t>
      </w:r>
    </w:p>
    <w:p w14:paraId="0DB50985" w14:textId="77777777" w:rsidR="000152C6" w:rsidRPr="0032190F" w:rsidRDefault="000152C6" w:rsidP="000152C6">
      <w:pPr>
        <w:jc w:val="both"/>
        <w:rPr>
          <w:lang w:val="fr-FR"/>
        </w:rPr>
      </w:pPr>
      <w:r w:rsidRPr="0032190F">
        <w:rPr>
          <w:lang w:val="fr-FR"/>
        </w:rPr>
        <w:t>ffff</w:t>
      </w:r>
    </w:p>
    <w:p w14:paraId="753ADB53" w14:textId="77777777" w:rsidR="000152C6" w:rsidRPr="0032190F" w:rsidRDefault="000152C6" w:rsidP="000152C6">
      <w:pPr>
        <w:pStyle w:val="Heading6"/>
      </w:pPr>
      <w:r w:rsidRPr="0032190F">
        <w:t>Interprétation</w:t>
      </w:r>
    </w:p>
    <w:p w14:paraId="6DFCFF34" w14:textId="77777777" w:rsidR="000152C6" w:rsidRPr="0032190F" w:rsidRDefault="000152C6" w:rsidP="000152C6">
      <w:pPr>
        <w:jc w:val="both"/>
        <w:rPr>
          <w:lang w:val="fr-FR"/>
        </w:rPr>
      </w:pPr>
    </w:p>
    <w:p w14:paraId="1DD75811" w14:textId="77777777" w:rsidR="000152C6" w:rsidRPr="0032190F" w:rsidRDefault="000152C6" w:rsidP="000152C6">
      <w:pPr>
        <w:jc w:val="both"/>
        <w:rPr>
          <w:lang w:val="fr-FR"/>
        </w:rPr>
      </w:pPr>
      <w:r w:rsidRPr="0032190F">
        <w:rPr>
          <w:lang w:val="fr-FR"/>
        </w:rPr>
        <w:t>Selon J. Magail (2001), une pointe effilée faisant office de gnomon se dégage sur une vingtaine de cm. Elle n’a ni la patine ni les lichens qui apparaissent sur les autres arêtes de la roche et serait donc plus récente que ces dernières (BIB 1312 p. 189). Pour l’auteur, aucune chute de pierre ne semble être intervenue dans le façonnage de cet appendice et le gel ne semble pas non plus en être la cause puisqu’alors «  les autres arêtes formant le sommet de la roche auraient subi le même sort » (BIB 1312 p. 189). Pour façonner le gnomon, le berger-graveur aurait évalué sa situation au moyen d’un bâton tenu à la verticale au-dessus de l’affleurement le jour du solstice d’été. L’ombre projetée atteignant la position futur des gravures les plus au sud (à gauche). Il aurait ensuite dégagé une arête par percutions (BIB 1312 p. 197, 198 fig. 127, 128, 129)</w:t>
      </w:r>
    </w:p>
    <w:p w14:paraId="695A467C" w14:textId="779C8B80" w:rsidR="000152C6" w:rsidRPr="0032190F" w:rsidRDefault="000152C6" w:rsidP="000152C6">
      <w:pPr>
        <w:jc w:val="both"/>
        <w:rPr>
          <w:lang w:val="fr-FR"/>
        </w:rPr>
      </w:pPr>
      <w:r w:rsidRPr="0032190F">
        <w:rPr>
          <w:lang w:val="fr-FR"/>
        </w:rPr>
        <w:t xml:space="preserve">Entre le solstice d’été (21 juin) et les 85 jours qui suivent (15 septembre) l’ensemble des gravures est parcouru par l’ombre projetée du gnomon (BIB 1312 p. 189). Mais l’auteur le dit, lui-même : « A cette date [le 15 septembre] les bergers fréquentant le mont Bego sont descendus depuis 5 jours » (voir </w:t>
      </w:r>
      <w:hyperlink r:id="rId14098" w:anchor="Desc_ZIXGIIR4" w:history="1">
        <w:r w:rsidRPr="0032190F">
          <w:rPr>
            <w:rStyle w:val="Hyperlink"/>
            <w:i/>
            <w:lang w:val="fr-FR"/>
          </w:rPr>
          <w:t>La Danseuse</w:t>
        </w:r>
      </w:hyperlink>
      <w:r w:rsidRPr="0032190F">
        <w:rPr>
          <w:lang w:val="fr-FR"/>
        </w:rPr>
        <w:t>) (BIB 1312 p. 193)</w:t>
      </w:r>
    </w:p>
    <w:p w14:paraId="474EF9BC" w14:textId="77777777" w:rsidR="000152C6" w:rsidRPr="0032190F" w:rsidRDefault="000152C6" w:rsidP="000152C6">
      <w:pPr>
        <w:jc w:val="both"/>
        <w:rPr>
          <w:lang w:val="fr-FR"/>
        </w:rPr>
      </w:pPr>
      <w:r w:rsidRPr="0032190F">
        <w:rPr>
          <w:lang w:val="fr-FR"/>
        </w:rPr>
        <w:t>Par ailleurs, selon J. Magail, l’observation de la patine et la taille des cupules est identique pour 34 gravures (1 seule semblant plus récente [non retenue par le LDPL]), ce qui permet de conclure à l’unité de l’ensemble iconographique (BIB 1312 p. 195).</w:t>
      </w:r>
    </w:p>
    <w:p w14:paraId="3BCF7059" w14:textId="77777777" w:rsidR="000152C6" w:rsidRPr="0032190F" w:rsidRDefault="000152C6" w:rsidP="000152C6">
      <w:pPr>
        <w:jc w:val="both"/>
        <w:rPr>
          <w:lang w:val="fr-FR"/>
        </w:rPr>
      </w:pPr>
      <w:r w:rsidRPr="0032190F">
        <w:rPr>
          <w:lang w:val="fr-FR"/>
        </w:rPr>
        <w:lastRenderedPageBreak/>
        <w:t>L’ensemble de ces éléments (gnomon, unité graphique) permettent de conclure que cette roche est un « cadran solaire »(BIB 1312 p. 198) des connaissances d’ailleurs partagées au Proche-Orient, en Egypte et en Grèce (BIB 1312 p. 199). Chaque signe, peut être interprété comme ayant un sens particulier : le poignard pointe en bas correspondant à l’ombre du 14 septembre pouvait indiquer la descente des troupeaux (BIB 1312 p. 198).</w:t>
      </w:r>
    </w:p>
    <w:p w14:paraId="2015D203" w14:textId="77777777" w:rsidR="000152C6" w:rsidRPr="0032190F" w:rsidRDefault="000152C6" w:rsidP="000152C6">
      <w:pPr>
        <w:ind w:right="-136"/>
        <w:jc w:val="both"/>
        <w:rPr>
          <w:sz w:val="20"/>
          <w:szCs w:val="20"/>
          <w:lang w:val="fr-FR"/>
        </w:rPr>
      </w:pPr>
    </w:p>
    <w:p w14:paraId="0026821A" w14:textId="77777777" w:rsidR="000152C6" w:rsidRPr="0032190F" w:rsidRDefault="000152C6" w:rsidP="000152C6">
      <w:pPr>
        <w:ind w:right="-136"/>
        <w:jc w:val="both"/>
        <w:rPr>
          <w:i/>
          <w:sz w:val="20"/>
          <w:szCs w:val="20"/>
          <w:lang w:val="fr-FR"/>
        </w:rPr>
      </w:pPr>
      <w:r w:rsidRPr="0032190F">
        <w:rPr>
          <w:i/>
          <w:sz w:val="20"/>
          <w:szCs w:val="20"/>
          <w:lang w:val="fr-FR"/>
        </w:rPr>
        <w:tab/>
        <w:t>Cette surface (environ 7 m par 5 m) de pendage 30°est, est lisse et plate, au moins dans le bas de la roche. Elle est parcourue de longues fissures est – ouest et recouverte de nombreuses gravures piquetées (dont certaines récentes, en particulier un grand personnage inesthétique).</w:t>
      </w:r>
    </w:p>
    <w:p w14:paraId="6059DE15"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Sous le personnage remarquer un essai d'enlèvement de poignard </w:t>
      </w:r>
      <w:r w:rsidRPr="0032190F">
        <w:rPr>
          <w:sz w:val="16"/>
          <w:szCs w:val="16"/>
          <w:lang w:val="fr-FR"/>
        </w:rPr>
        <w:t>(ph. 22,23,24)</w:t>
      </w:r>
      <w:r w:rsidRPr="0032190F">
        <w:rPr>
          <w:i/>
          <w:sz w:val="20"/>
          <w:szCs w:val="20"/>
          <w:lang w:val="fr-FR"/>
        </w:rPr>
        <w:t xml:space="preserve">. Sept autres armes </w:t>
      </w:r>
      <w:r w:rsidRPr="0032190F">
        <w:rPr>
          <w:sz w:val="16"/>
          <w:szCs w:val="16"/>
          <w:lang w:val="fr-FR"/>
        </w:rPr>
        <w:t>(phs. 25,26 à 33, 45,46,49)</w:t>
      </w:r>
      <w:r w:rsidRPr="0032190F">
        <w:rPr>
          <w:i/>
          <w:sz w:val="20"/>
          <w:szCs w:val="20"/>
          <w:lang w:val="fr-FR"/>
        </w:rPr>
        <w:t xml:space="preserve"> sont gravées soigneusement. Au sud, les pointes sont dirigées vers le haut de la roche et au nord de la face elles sont dirigées vers le sol. Des corniformes sont associés </w:t>
      </w:r>
      <w:r w:rsidRPr="0032190F">
        <w:rPr>
          <w:sz w:val="16"/>
          <w:szCs w:val="16"/>
          <w:lang w:val="fr-FR"/>
        </w:rPr>
        <w:t>(ph.39),</w:t>
      </w:r>
      <w:r w:rsidRPr="0032190F">
        <w:rPr>
          <w:i/>
          <w:sz w:val="20"/>
          <w:szCs w:val="20"/>
          <w:lang w:val="fr-FR"/>
        </w:rPr>
        <w:t xml:space="preserve"> opposés par le corps </w:t>
      </w:r>
      <w:r w:rsidRPr="0032190F">
        <w:rPr>
          <w:sz w:val="16"/>
          <w:szCs w:val="16"/>
          <w:lang w:val="fr-FR"/>
        </w:rPr>
        <w:t>(ph.38)</w:t>
      </w:r>
      <w:r w:rsidRPr="0032190F">
        <w:rPr>
          <w:i/>
          <w:sz w:val="20"/>
          <w:szCs w:val="20"/>
          <w:lang w:val="fr-FR"/>
        </w:rPr>
        <w:t xml:space="preserve"> ou les cornes </w:t>
      </w:r>
      <w:r w:rsidRPr="0032190F">
        <w:rPr>
          <w:sz w:val="16"/>
          <w:szCs w:val="16"/>
          <w:lang w:val="fr-FR"/>
        </w:rPr>
        <w:t>(phs.7,8,38,41,42 à 44).</w:t>
      </w:r>
      <w:r w:rsidRPr="0032190F">
        <w:rPr>
          <w:i/>
          <w:sz w:val="20"/>
          <w:szCs w:val="20"/>
          <w:lang w:val="fr-FR"/>
        </w:rPr>
        <w:t xml:space="preserve"> L'un d'eux </w:t>
      </w:r>
      <w:r w:rsidRPr="0032190F">
        <w:rPr>
          <w:sz w:val="16"/>
          <w:szCs w:val="16"/>
          <w:lang w:val="fr-FR"/>
        </w:rPr>
        <w:t>(ph.36,37)</w:t>
      </w:r>
      <w:r w:rsidRPr="0032190F">
        <w:rPr>
          <w:i/>
          <w:sz w:val="20"/>
          <w:szCs w:val="20"/>
          <w:lang w:val="fr-FR"/>
        </w:rPr>
        <w:t xml:space="preserve"> présente des </w:t>
      </w:r>
      <w:r w:rsidRPr="0032190F">
        <w:rPr>
          <w:i/>
          <w:sz w:val="20"/>
          <w:szCs w:val="20"/>
          <w:u w:val="single"/>
          <w:lang w:val="fr-FR"/>
        </w:rPr>
        <w:t>stries très profondes</w:t>
      </w:r>
      <w:r w:rsidRPr="0032190F">
        <w:rPr>
          <w:i/>
          <w:sz w:val="20"/>
          <w:szCs w:val="20"/>
          <w:lang w:val="fr-FR"/>
        </w:rPr>
        <w:t xml:space="preserve"> dans les cornes. De nombreuses plages sont éparpillées mais elles ne sont pas toujours patinées. Un corniforme à cornes ramifiées </w:t>
      </w:r>
      <w:r w:rsidRPr="0032190F">
        <w:rPr>
          <w:sz w:val="16"/>
          <w:szCs w:val="16"/>
          <w:lang w:val="fr-FR"/>
        </w:rPr>
        <w:t>(ph.1)</w:t>
      </w:r>
      <w:r w:rsidRPr="0032190F">
        <w:rPr>
          <w:i/>
          <w:sz w:val="20"/>
          <w:szCs w:val="20"/>
          <w:lang w:val="fr-FR"/>
        </w:rPr>
        <w:t xml:space="preserve"> est isolé dans le haut de la roche. Le piquetage est d'aspect régulier mais pas toujours fin.</w:t>
      </w:r>
    </w:p>
    <w:p w14:paraId="72A9C623"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Parmi les gravures historiques, sans compter le grand personnage cité plus haut, citons différents personnages plus ou moins schématiques </w:t>
      </w:r>
      <w:r w:rsidRPr="0032190F">
        <w:rPr>
          <w:sz w:val="16"/>
          <w:szCs w:val="16"/>
          <w:lang w:val="fr-FR"/>
        </w:rPr>
        <w:t>(ph.9),</w:t>
      </w:r>
      <w:r w:rsidRPr="0032190F">
        <w:rPr>
          <w:i/>
          <w:sz w:val="20"/>
          <w:szCs w:val="20"/>
          <w:lang w:val="fr-FR"/>
        </w:rPr>
        <w:t xml:space="preserve"> des figures géométriques </w:t>
      </w:r>
      <w:r w:rsidRPr="0032190F">
        <w:rPr>
          <w:sz w:val="16"/>
          <w:szCs w:val="16"/>
          <w:lang w:val="fr-FR"/>
        </w:rPr>
        <w:t>(ph. 10,12,34),</w:t>
      </w:r>
      <w:r w:rsidRPr="0032190F">
        <w:rPr>
          <w:i/>
          <w:sz w:val="20"/>
          <w:szCs w:val="20"/>
          <w:lang w:val="fr-FR"/>
        </w:rPr>
        <w:t xml:space="preserve"> deux paires de ciseaux, quatre bateaux, des oiseaux, des calvaires, des motifs décoratifs et des textes de bergers : </w:t>
      </w:r>
      <w:r w:rsidRPr="0032190F">
        <w:rPr>
          <w:i/>
          <w:sz w:val="20"/>
          <w:szCs w:val="20"/>
          <w:highlight w:val="yellow"/>
          <w:lang w:val="fr-FR"/>
        </w:rPr>
        <w:t>illisible 6 8 1860</w:t>
      </w:r>
      <w:r w:rsidRPr="0032190F">
        <w:rPr>
          <w:i/>
          <w:sz w:val="20"/>
          <w:szCs w:val="20"/>
          <w:lang w:val="fr-FR"/>
        </w:rPr>
        <w:t>, die lunnedi Giuseppe ?? fils de Antonio  29 08 1836 et Maro Bianco (a?) 1920 écrit sur une main.</w:t>
      </w:r>
    </w:p>
    <w:p w14:paraId="76231443"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Le C est gravé dans le nord de la face, entre les dernières fissures et à 0,4 m du sol. Le numéro ZIV-GII-R19 est incisé à 1 m du sol et à 0,4 m au-dessus d'une association de trois corniformes dont deux sont opposés par le corps et le troisième, au-dessus, est affronté par les cornes. Citons aussi, au ras du sol, un beau poignard à manche trapézoïdal </w:t>
      </w:r>
      <w:r w:rsidRPr="0032190F">
        <w:rPr>
          <w:sz w:val="16"/>
          <w:szCs w:val="16"/>
          <w:lang w:val="fr-FR"/>
        </w:rPr>
        <w:t>(ph. 61),</w:t>
      </w:r>
      <w:r w:rsidRPr="0032190F">
        <w:rPr>
          <w:i/>
          <w:sz w:val="20"/>
          <w:szCs w:val="20"/>
          <w:lang w:val="fr-FR"/>
        </w:rPr>
        <w:t xml:space="preserve"> à la pointe enfoncée dans le sol et dont la base de la lame est convexe, une hache à long manche parallèle au sol et des corniformes disposés perpendiculairement </w:t>
      </w:r>
      <w:r w:rsidRPr="0032190F">
        <w:rPr>
          <w:sz w:val="16"/>
          <w:szCs w:val="16"/>
          <w:lang w:val="fr-FR"/>
        </w:rPr>
        <w:t>(phs. 54 à 58).</w:t>
      </w:r>
    </w:p>
    <w:p w14:paraId="3ACD4FBE" w14:textId="77777777" w:rsidR="000152C6" w:rsidRPr="0032190F" w:rsidRDefault="000152C6" w:rsidP="000152C6">
      <w:pPr>
        <w:ind w:right="-136"/>
        <w:jc w:val="both"/>
        <w:rPr>
          <w:sz w:val="20"/>
          <w:szCs w:val="20"/>
          <w:lang w:val="fr-FR"/>
        </w:rPr>
      </w:pPr>
    </w:p>
    <w:p w14:paraId="7178FA2C" w14:textId="77777777" w:rsidR="000152C6" w:rsidRPr="0032190F" w:rsidRDefault="000152C6" w:rsidP="000152C6">
      <w:pPr>
        <w:ind w:right="-136"/>
        <w:jc w:val="both"/>
        <w:rPr>
          <w:i/>
          <w:sz w:val="20"/>
          <w:szCs w:val="20"/>
          <w:lang w:val="fr-FR"/>
        </w:rPr>
      </w:pPr>
      <w:r w:rsidRPr="0032190F">
        <w:rPr>
          <w:i/>
          <w:sz w:val="20"/>
          <w:szCs w:val="20"/>
          <w:lang w:val="fr-FR"/>
        </w:rPr>
        <w:t xml:space="preserve">La photo de cette roche a été publiée par Conti en 1942. </w:t>
      </w:r>
    </w:p>
    <w:p w14:paraId="49225522" w14:textId="77777777" w:rsidR="000152C6" w:rsidRPr="0032190F" w:rsidRDefault="000152C6" w:rsidP="000152C6">
      <w:pPr>
        <w:ind w:right="-136"/>
        <w:jc w:val="both"/>
        <w:rPr>
          <w:i/>
          <w:sz w:val="20"/>
          <w:szCs w:val="20"/>
          <w:lang w:val="fr-FR"/>
        </w:rPr>
      </w:pPr>
      <w:r w:rsidRPr="0032190F">
        <w:rPr>
          <w:i/>
          <w:sz w:val="20"/>
          <w:szCs w:val="20"/>
          <w:lang w:val="fr-FR"/>
        </w:rPr>
        <w:t>Cette roche a donné lieu à plusieurs publications par Jérôme Magail qui a discerné un gnomon sur la crête de la face et en a déduit qu’elle constituait un calendrier agricole suivant le poignard désigné par l’ombre du gnomon (2002-2005).</w:t>
      </w:r>
    </w:p>
    <w:p w14:paraId="4528C99A" w14:textId="77777777" w:rsidR="000152C6" w:rsidRPr="0032190F" w:rsidRDefault="000152C6" w:rsidP="000152C6">
      <w:pPr>
        <w:ind w:right="-136"/>
        <w:jc w:val="both"/>
        <w:rPr>
          <w:sz w:val="16"/>
          <w:szCs w:val="16"/>
          <w:lang w:val="fr-FR"/>
        </w:rPr>
      </w:pPr>
      <w:r w:rsidRPr="0032190F">
        <w:rPr>
          <w:sz w:val="16"/>
          <w:szCs w:val="16"/>
          <w:lang w:val="fr-FR"/>
        </w:rPr>
        <w:t>Photos 1971 : Roche dans site, Roche, 70 ph. gravures (dont 3 de 1972)</w:t>
      </w:r>
    </w:p>
    <w:p w14:paraId="48CAE107" w14:textId="77777777" w:rsidR="000152C6" w:rsidRPr="0032190F" w:rsidRDefault="000152C6" w:rsidP="000152C6">
      <w:pPr>
        <w:ind w:right="-136"/>
        <w:jc w:val="both"/>
        <w:rPr>
          <w:i/>
          <w:sz w:val="20"/>
          <w:szCs w:val="20"/>
          <w:lang w:val="fr-FR"/>
        </w:rPr>
      </w:pPr>
    </w:p>
    <w:p w14:paraId="2A279958" w14:textId="77777777" w:rsidR="000152C6" w:rsidRPr="0032190F" w:rsidRDefault="000152C6" w:rsidP="000152C6">
      <w:pPr>
        <w:ind w:right="-136"/>
        <w:jc w:val="both"/>
        <w:rPr>
          <w:sz w:val="20"/>
          <w:szCs w:val="20"/>
          <w:lang w:val="fr-FR"/>
        </w:rPr>
      </w:pPr>
      <w:r w:rsidRPr="0032190F">
        <w:rPr>
          <w:sz w:val="20"/>
          <w:szCs w:val="20"/>
          <w:lang w:val="fr-FR"/>
        </w:rPr>
        <w:tab/>
        <w:t>Examiner une surface à moins de deux mètres au sud de l’extrémité sud de la roche 19.</w:t>
      </w:r>
    </w:p>
    <w:p w14:paraId="4C32899A" w14:textId="77777777" w:rsidR="000152C6" w:rsidRPr="0032190F" w:rsidRDefault="000152C6" w:rsidP="000152C6">
      <w:pPr>
        <w:ind w:right="-136" w:firstLine="709"/>
        <w:jc w:val="both"/>
        <w:rPr>
          <w:sz w:val="20"/>
          <w:szCs w:val="20"/>
          <w:lang w:val="fr-FR"/>
        </w:rPr>
      </w:pPr>
    </w:p>
    <w:p w14:paraId="49D5C178" w14:textId="77777777" w:rsidR="000152C6" w:rsidRPr="0032190F" w:rsidRDefault="000152C6" w:rsidP="000152C6">
      <w:pPr>
        <w:ind w:right="-136"/>
        <w:jc w:val="both"/>
        <w:rPr>
          <w:sz w:val="20"/>
          <w:szCs w:val="20"/>
          <w:lang w:val="fr-FR"/>
        </w:rPr>
      </w:pPr>
      <w:r w:rsidRPr="0032190F">
        <w:rPr>
          <w:b/>
          <w:sz w:val="20"/>
          <w:szCs w:val="20"/>
          <w:lang w:val="fr-FR"/>
        </w:rPr>
        <w:t xml:space="preserve">Roche 19 </w:t>
      </w:r>
      <w:r w:rsidRPr="00441288">
        <w:rPr>
          <w:rFonts w:ascii="Symbol" w:hAnsi="Symbol"/>
          <w:b/>
          <w:sz w:val="20"/>
          <w:szCs w:val="20"/>
        </w:rPr>
        <w:t></w:t>
      </w:r>
      <w:r w:rsidRPr="0032190F">
        <w:rPr>
          <w:b/>
          <w:sz w:val="20"/>
          <w:szCs w:val="20"/>
          <w:lang w:val="fr-FR"/>
        </w:rPr>
        <w:t xml:space="preserve"> . Zone IV . Groupe II </w:t>
      </w:r>
    </w:p>
    <w:p w14:paraId="286C0158"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des deux faces à cupules éparses  </w:t>
      </w:r>
    </w:p>
    <w:p w14:paraId="527C6442" w14:textId="77777777" w:rsidR="000152C6" w:rsidRPr="0032190F" w:rsidRDefault="000152C6" w:rsidP="000152C6">
      <w:pPr>
        <w:ind w:right="-136"/>
        <w:jc w:val="both"/>
        <w:rPr>
          <w:sz w:val="20"/>
          <w:szCs w:val="20"/>
          <w:lang w:val="fr-FR"/>
        </w:rPr>
      </w:pPr>
    </w:p>
    <w:p w14:paraId="091F2946" w14:textId="77777777" w:rsidR="000152C6" w:rsidRPr="0032190F"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Ce sont une petite paroi verticale est (0,3 m par 0,2 m) et un palier horizontal (0,5 m du nord au sud par 0,2 m). Ce dernier se trouve à 0,8 m du sol et à 0,2 m sous la paroi verticale. Des plages de cupules éparses sont présentes sur chacune de ces faces.</w:t>
      </w:r>
    </w:p>
    <w:p w14:paraId="0B7F081F" w14:textId="77777777" w:rsidR="000152C6" w:rsidRPr="0032190F" w:rsidRDefault="000152C6" w:rsidP="000152C6">
      <w:pPr>
        <w:ind w:right="-136" w:firstLine="709"/>
        <w:jc w:val="both"/>
        <w:rPr>
          <w:sz w:val="20"/>
          <w:szCs w:val="20"/>
          <w:lang w:val="fr-FR"/>
        </w:rPr>
      </w:pPr>
    </w:p>
    <w:p w14:paraId="23674EC0" w14:textId="77777777" w:rsidR="000152C6" w:rsidRPr="0032190F" w:rsidRDefault="000152C6" w:rsidP="000152C6">
      <w:pPr>
        <w:ind w:right="-136" w:firstLine="709"/>
        <w:jc w:val="both"/>
        <w:rPr>
          <w:sz w:val="20"/>
          <w:szCs w:val="20"/>
          <w:lang w:val="fr-FR"/>
        </w:rPr>
      </w:pPr>
      <w:r w:rsidRPr="0032190F">
        <w:rPr>
          <w:sz w:val="20"/>
          <w:szCs w:val="20"/>
          <w:lang w:val="fr-FR"/>
        </w:rPr>
        <w:t xml:space="preserve">Examiner la paroi à moins de deux mètres au sud. </w:t>
      </w:r>
    </w:p>
    <w:p w14:paraId="4D44EC26" w14:textId="77777777" w:rsidR="000152C6" w:rsidRPr="0032190F" w:rsidRDefault="000152C6" w:rsidP="000152C6">
      <w:pPr>
        <w:ind w:right="-136" w:firstLine="709"/>
        <w:jc w:val="both"/>
        <w:rPr>
          <w:sz w:val="20"/>
          <w:szCs w:val="20"/>
          <w:lang w:val="fr-FR"/>
        </w:rPr>
      </w:pPr>
    </w:p>
    <w:p w14:paraId="682443D2" w14:textId="77777777" w:rsidR="000152C6" w:rsidRPr="0032190F" w:rsidRDefault="000152C6" w:rsidP="000152C6">
      <w:pPr>
        <w:ind w:right="-136"/>
        <w:jc w:val="both"/>
        <w:rPr>
          <w:sz w:val="20"/>
          <w:szCs w:val="20"/>
          <w:lang w:val="fr-FR"/>
        </w:rPr>
      </w:pPr>
      <w:r w:rsidRPr="0032190F">
        <w:rPr>
          <w:b/>
          <w:sz w:val="20"/>
          <w:szCs w:val="20"/>
          <w:lang w:val="fr-FR"/>
        </w:rPr>
        <w:t xml:space="preserve">Roche 19 </w:t>
      </w:r>
      <w:r w:rsidRPr="00441288">
        <w:rPr>
          <w:rFonts w:ascii="Symbol" w:hAnsi="Symbol"/>
          <w:b/>
          <w:sz w:val="20"/>
          <w:szCs w:val="20"/>
        </w:rPr>
        <w:t></w:t>
      </w:r>
      <w:r w:rsidRPr="00441288">
        <w:rPr>
          <w:rFonts w:ascii="Symbol" w:hAnsi="Symbol"/>
          <w:b/>
          <w:sz w:val="20"/>
          <w:szCs w:val="20"/>
        </w:rPr>
        <w:t></w:t>
      </w:r>
      <w:r w:rsidRPr="0032190F">
        <w:rPr>
          <w:b/>
          <w:sz w:val="20"/>
          <w:szCs w:val="20"/>
          <w:lang w:val="fr-FR"/>
        </w:rPr>
        <w:t xml:space="preserve">H . Zone IV . Groupe II </w:t>
      </w:r>
    </w:p>
    <w:p w14:paraId="524ABD35"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au trou rond sur le palier  </w:t>
      </w:r>
    </w:p>
    <w:p w14:paraId="18498601" w14:textId="77777777" w:rsidR="000152C6" w:rsidRPr="0032190F" w:rsidRDefault="000152C6" w:rsidP="000152C6">
      <w:pPr>
        <w:ind w:right="-136"/>
        <w:jc w:val="both"/>
        <w:rPr>
          <w:sz w:val="20"/>
          <w:szCs w:val="20"/>
          <w:lang w:val="fr-FR"/>
        </w:rPr>
      </w:pPr>
    </w:p>
    <w:p w14:paraId="57A68F7B" w14:textId="77777777" w:rsidR="000152C6" w:rsidRPr="0032190F"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C’est un palier faisant partie de la même paroi que la roche 19 et de pendage 20° est (0,5 m du nord au sud par 0,3 m). Il se trouve à 0,8 m du sol et présente un trou rond près de son arête sud, un zigzag et des traits confus.</w:t>
      </w:r>
    </w:p>
    <w:p w14:paraId="2BDB4796" w14:textId="77777777" w:rsidR="000152C6" w:rsidRPr="0032190F" w:rsidRDefault="000152C6" w:rsidP="000152C6">
      <w:pPr>
        <w:ind w:right="-136"/>
        <w:jc w:val="both"/>
        <w:rPr>
          <w:sz w:val="20"/>
          <w:szCs w:val="20"/>
          <w:lang w:val="fr-FR"/>
        </w:rPr>
      </w:pPr>
    </w:p>
    <w:p w14:paraId="16562088" w14:textId="77777777" w:rsidR="000152C6" w:rsidRPr="0032190F" w:rsidRDefault="000152C6" w:rsidP="000152C6">
      <w:pPr>
        <w:ind w:right="-136" w:firstLine="709"/>
        <w:jc w:val="both"/>
        <w:rPr>
          <w:sz w:val="20"/>
          <w:szCs w:val="20"/>
          <w:lang w:val="fr-FR"/>
        </w:rPr>
      </w:pPr>
      <w:r w:rsidRPr="0032190F">
        <w:rPr>
          <w:sz w:val="20"/>
          <w:szCs w:val="20"/>
          <w:lang w:val="fr-FR"/>
        </w:rPr>
        <w:t>Descendre une trentaine de mètres vers le sud par la sente piétinée qui mène de la roche du sorcier à celle de l’HBZZ. La paroi située à l’ouest devient plus érodée et s’amincit en présentant des renfoncements rectangulaires. Examiner la dernière encoche à l’extrémité de cette paroi. Elle contient une pelouse d’environ 2 m par 2 m. Le côté face au sud de la paroi présente une petite marche dont le dessus est couvert de patine orange.</w:t>
      </w:r>
    </w:p>
    <w:p w14:paraId="012ACF7C" w14:textId="77777777" w:rsidR="000152C6" w:rsidRPr="0032190F" w:rsidRDefault="000152C6" w:rsidP="000152C6">
      <w:pPr>
        <w:rPr>
          <w:rFonts w:ascii="Times" w:hAnsi="Times"/>
          <w:sz w:val="20"/>
          <w:szCs w:val="20"/>
          <w:lang w:val="fr-FR"/>
        </w:rPr>
      </w:pPr>
    </w:p>
    <w:p w14:paraId="626685DC" w14:textId="77777777" w:rsidR="000152C6" w:rsidRPr="0032190F" w:rsidRDefault="000152C6" w:rsidP="000152C6">
      <w:pPr>
        <w:ind w:right="-136"/>
        <w:jc w:val="both"/>
        <w:rPr>
          <w:sz w:val="20"/>
          <w:szCs w:val="20"/>
          <w:lang w:val="fr-FR"/>
        </w:rPr>
      </w:pPr>
      <w:r w:rsidRPr="0032190F">
        <w:rPr>
          <w:b/>
          <w:sz w:val="20"/>
          <w:szCs w:val="20"/>
          <w:lang w:val="fr-FR"/>
        </w:rPr>
        <w:t xml:space="preserve">Roche 20 </w:t>
      </w:r>
      <w:r w:rsidRPr="00441288">
        <w:rPr>
          <w:rFonts w:ascii="Symbol" w:hAnsi="Symbol"/>
          <w:b/>
          <w:sz w:val="20"/>
          <w:szCs w:val="20"/>
        </w:rPr>
        <w:t></w:t>
      </w:r>
      <w:r w:rsidRPr="0032190F">
        <w:rPr>
          <w:b/>
          <w:sz w:val="20"/>
          <w:szCs w:val="20"/>
          <w:lang w:val="fr-FR"/>
        </w:rPr>
        <w:t xml:space="preserve"> H . Zone IV . Groupe II </w:t>
      </w:r>
    </w:p>
    <w:p w14:paraId="122A4382"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du personnage aux mains pendantes  </w:t>
      </w:r>
    </w:p>
    <w:p w14:paraId="7A6C9775" w14:textId="77777777" w:rsidR="000152C6" w:rsidRPr="0032190F" w:rsidRDefault="000152C6" w:rsidP="000152C6">
      <w:pPr>
        <w:ind w:right="-136"/>
        <w:jc w:val="both"/>
        <w:rPr>
          <w:sz w:val="20"/>
          <w:szCs w:val="20"/>
          <w:lang w:val="fr-FR"/>
        </w:rPr>
      </w:pPr>
    </w:p>
    <w:p w14:paraId="32FB5D6A" w14:textId="77777777" w:rsidR="000152C6" w:rsidRPr="0032190F"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 xml:space="preserve">La surface (1,0 m d’est en ouest par 0,3 m) est déchiquetée à l’est. Un peu à l’ouest repérer une fissure en zigzag, dirigée du nord au sud, qui traverse des trous. A 0,1 m plus à l’ouest, un petit bonhomme sexué présente ses bras tendus à l’horizontale avec les mains pendantes. Ses jambes sont écartées et ses pieds tournés vers l’extérieur. </w:t>
      </w:r>
    </w:p>
    <w:p w14:paraId="703B735D" w14:textId="77777777" w:rsidR="000152C6" w:rsidRPr="0032190F" w:rsidRDefault="000152C6" w:rsidP="000152C6">
      <w:pPr>
        <w:ind w:right="-136" w:firstLine="709"/>
        <w:jc w:val="both"/>
        <w:rPr>
          <w:sz w:val="20"/>
          <w:szCs w:val="20"/>
          <w:lang w:val="fr-FR"/>
        </w:rPr>
      </w:pPr>
    </w:p>
    <w:p w14:paraId="33C5980B" w14:textId="77777777" w:rsidR="000152C6" w:rsidRPr="0032190F" w:rsidRDefault="000152C6" w:rsidP="000152C6">
      <w:pPr>
        <w:ind w:right="-136" w:firstLine="709"/>
        <w:jc w:val="both"/>
        <w:rPr>
          <w:sz w:val="20"/>
          <w:szCs w:val="20"/>
          <w:lang w:val="fr-FR"/>
        </w:rPr>
      </w:pPr>
      <w:r w:rsidRPr="0032190F">
        <w:rPr>
          <w:sz w:val="20"/>
          <w:szCs w:val="20"/>
          <w:lang w:val="fr-FR"/>
        </w:rPr>
        <w:lastRenderedPageBreak/>
        <w:t>Descendre vers le sud-ouest pour atteindre l'extrémité sud d'un palier, situé en contrebas d’une dizaine de mètres. Il est bordé à l’ouest d’une longue dalle plate et érodée (40 m du nord au sud par 4 m, pendage 15° est). Au sud se trouvent des blocs éboulés dont le plus important pourrait servir d'abri. Au nord de ces blocs, une surface orange face à l’ouest porte l'inscription DELGROSSO ROSA . Le nom Rosa figurait déjà sur la roche 16.</w:t>
      </w:r>
    </w:p>
    <w:p w14:paraId="3E66AF25" w14:textId="77777777" w:rsidR="000152C6" w:rsidRPr="0032190F" w:rsidRDefault="000152C6" w:rsidP="000152C6">
      <w:pPr>
        <w:rPr>
          <w:rFonts w:ascii="Times" w:hAnsi="Times"/>
          <w:sz w:val="20"/>
          <w:szCs w:val="20"/>
          <w:lang w:val="fr-FR"/>
        </w:rPr>
      </w:pPr>
    </w:p>
    <w:p w14:paraId="0459ED6B" w14:textId="77777777" w:rsidR="000152C6" w:rsidRPr="0032190F" w:rsidRDefault="000152C6" w:rsidP="000152C6">
      <w:pPr>
        <w:ind w:right="-136"/>
        <w:jc w:val="both"/>
        <w:rPr>
          <w:sz w:val="20"/>
          <w:szCs w:val="20"/>
          <w:lang w:val="fr-FR"/>
        </w:rPr>
      </w:pPr>
      <w:r w:rsidRPr="0032190F">
        <w:rPr>
          <w:b/>
          <w:sz w:val="20"/>
          <w:szCs w:val="20"/>
          <w:lang w:val="fr-FR"/>
        </w:rPr>
        <w:t xml:space="preserve">Roche 20 </w:t>
      </w:r>
      <w:r w:rsidRPr="00441288">
        <w:rPr>
          <w:rFonts w:ascii="Symbol" w:hAnsi="Symbol"/>
          <w:b/>
          <w:sz w:val="20"/>
          <w:szCs w:val="20"/>
        </w:rPr>
        <w:t></w:t>
      </w:r>
      <w:r w:rsidRPr="0032190F">
        <w:rPr>
          <w:b/>
          <w:sz w:val="20"/>
          <w:szCs w:val="20"/>
          <w:lang w:val="fr-FR"/>
        </w:rPr>
        <w:t xml:space="preserve"> . Zone IV . Groupe II </w:t>
      </w:r>
    </w:p>
    <w:p w14:paraId="08F5E696"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de l’alpini à la pipe  </w:t>
      </w:r>
    </w:p>
    <w:p w14:paraId="5C9BAB42" w14:textId="77777777" w:rsidR="000152C6" w:rsidRPr="0032190F" w:rsidRDefault="000152C6" w:rsidP="000152C6">
      <w:pPr>
        <w:ind w:right="-136"/>
        <w:jc w:val="both"/>
        <w:rPr>
          <w:sz w:val="20"/>
          <w:szCs w:val="20"/>
          <w:lang w:val="fr-FR"/>
        </w:rPr>
      </w:pPr>
    </w:p>
    <w:p w14:paraId="5B05E79B" w14:textId="77777777" w:rsidR="000152C6" w:rsidRPr="0032190F"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La face gravée, de pendage 20° nord-ouest (1,7 m du nord au sud par 1,0 m), présente au sud un décrochement de 0,1 m et, plus bas, une large fissure est – ouest qui lui est plus ou moins parallèle. La surface couverte de patine orange présente, sur la surface située en dessous de la fissure, de nombreux dessins, dont des petits personnages plus ou moins élaborés (quatre alpini portant un fusil et fumant la pipe), un troupeau de brebis, deux croix, un bateau, des figures géométriques. Remarquer aussi des signatures : Arnolfo Batista, Delgrosso Rosa et d’autres peu claires.</w:t>
      </w:r>
    </w:p>
    <w:p w14:paraId="0C92FCFA" w14:textId="77777777" w:rsidR="000152C6" w:rsidRPr="0032190F" w:rsidRDefault="000152C6" w:rsidP="000152C6">
      <w:pPr>
        <w:ind w:left="709" w:right="-136"/>
        <w:jc w:val="both"/>
        <w:rPr>
          <w:i/>
          <w:sz w:val="20"/>
          <w:szCs w:val="20"/>
          <w:lang w:val="fr-FR"/>
        </w:rPr>
      </w:pPr>
      <w:r w:rsidRPr="0032190F">
        <w:rPr>
          <w:rFonts w:ascii="Times" w:hAnsi="Times"/>
          <w:i/>
          <w:sz w:val="20"/>
          <w:szCs w:val="20"/>
          <w:lang w:val="fr-FR"/>
        </w:rPr>
        <w:t>Des plages protohistoriques sont réparties sur cette surface, en particulier dans sa pointe supérieure</w:t>
      </w:r>
    </w:p>
    <w:p w14:paraId="7DFFCA39" w14:textId="77777777" w:rsidR="000152C6" w:rsidRPr="0032190F" w:rsidRDefault="000152C6" w:rsidP="000152C6">
      <w:pPr>
        <w:ind w:right="-136" w:firstLine="709"/>
        <w:jc w:val="both"/>
        <w:rPr>
          <w:i/>
          <w:sz w:val="20"/>
          <w:szCs w:val="20"/>
          <w:lang w:val="fr-FR"/>
        </w:rPr>
      </w:pPr>
      <w:r w:rsidRPr="0032190F">
        <w:rPr>
          <w:rFonts w:ascii="Times" w:hAnsi="Times"/>
          <w:i/>
          <w:sz w:val="20"/>
          <w:szCs w:val="20"/>
          <w:lang w:val="fr-FR"/>
        </w:rPr>
        <w:t>Cette roche s’est appelée 20</w:t>
      </w:r>
      <w:r w:rsidRPr="00441288">
        <w:rPr>
          <w:rFonts w:ascii="Symbol" w:hAnsi="Symbol"/>
          <w:i/>
          <w:sz w:val="20"/>
          <w:szCs w:val="20"/>
        </w:rPr>
        <w:t></w:t>
      </w:r>
      <w:r w:rsidRPr="0032190F">
        <w:rPr>
          <w:rFonts w:ascii="Times" w:hAnsi="Times"/>
          <w:i/>
          <w:sz w:val="20"/>
          <w:szCs w:val="20"/>
          <w:lang w:val="fr-FR"/>
        </w:rPr>
        <w:t xml:space="preserve"> mais aussi 20BH et </w:t>
      </w:r>
      <w:r w:rsidRPr="0032190F">
        <w:rPr>
          <w:rFonts w:ascii="Times" w:hAnsi="Times"/>
          <w:i/>
          <w:sz w:val="20"/>
          <w:szCs w:val="20"/>
          <w:u w:val="single"/>
          <w:lang w:val="fr-FR"/>
        </w:rPr>
        <w:t>ZIV GII R20 B</w:t>
      </w:r>
      <w:r w:rsidRPr="00441288">
        <w:rPr>
          <w:rFonts w:ascii="Symbol" w:hAnsi="Symbol"/>
          <w:i/>
          <w:sz w:val="20"/>
          <w:szCs w:val="20"/>
          <w:u w:val="single"/>
        </w:rPr>
        <w:t></w:t>
      </w:r>
      <w:r w:rsidRPr="00441288">
        <w:rPr>
          <w:rFonts w:ascii="Symbol" w:hAnsi="Symbol"/>
          <w:i/>
          <w:sz w:val="20"/>
          <w:szCs w:val="20"/>
        </w:rPr>
        <w:t></w:t>
      </w:r>
      <w:r w:rsidRPr="0032190F">
        <w:rPr>
          <w:i/>
          <w:sz w:val="20"/>
          <w:szCs w:val="20"/>
          <w:lang w:val="fr-FR"/>
        </w:rPr>
        <w:t xml:space="preserve"> Ce dernier numéro est écrit en très petites lettres et d’est en ouest à 0,2 m du bout de la pointe, sous la plage la plus basse de celles situées dans cette pointe. Il existe aussi sur un calque portant des relevés de plages avec ce numéro (VERIFIER).</w:t>
      </w:r>
    </w:p>
    <w:p w14:paraId="58FDF0E1" w14:textId="77777777" w:rsidR="000152C6" w:rsidRPr="0032190F" w:rsidRDefault="000152C6" w:rsidP="000152C6">
      <w:pPr>
        <w:ind w:right="-136" w:firstLine="709"/>
        <w:jc w:val="both"/>
        <w:rPr>
          <w:sz w:val="20"/>
          <w:szCs w:val="20"/>
          <w:lang w:val="fr-FR"/>
        </w:rPr>
      </w:pPr>
    </w:p>
    <w:p w14:paraId="210ED177" w14:textId="77777777" w:rsidR="000152C6" w:rsidRPr="0032190F" w:rsidRDefault="000152C6" w:rsidP="000152C6">
      <w:pPr>
        <w:ind w:right="-136" w:firstLine="709"/>
        <w:jc w:val="both"/>
        <w:rPr>
          <w:sz w:val="20"/>
          <w:szCs w:val="20"/>
          <w:lang w:val="fr-FR"/>
        </w:rPr>
      </w:pPr>
      <w:r w:rsidRPr="0032190F">
        <w:rPr>
          <w:sz w:val="20"/>
          <w:szCs w:val="20"/>
          <w:lang w:val="fr-FR"/>
        </w:rPr>
        <w:t>A deux mètre au nord repérer une dalle dont la face supérieure, peu élevée au-dessus du sol, est presque horizontale.</w:t>
      </w:r>
    </w:p>
    <w:p w14:paraId="50868105" w14:textId="77777777" w:rsidR="000152C6" w:rsidRPr="0032190F" w:rsidRDefault="000152C6" w:rsidP="000152C6">
      <w:pPr>
        <w:ind w:right="-136"/>
        <w:jc w:val="both"/>
        <w:rPr>
          <w:sz w:val="20"/>
          <w:szCs w:val="20"/>
          <w:lang w:val="fr-FR"/>
        </w:rPr>
      </w:pPr>
    </w:p>
    <w:p w14:paraId="53107EE6" w14:textId="77777777" w:rsidR="000152C6" w:rsidRPr="0032190F" w:rsidRDefault="000152C6" w:rsidP="000152C6">
      <w:pPr>
        <w:ind w:right="-136"/>
        <w:jc w:val="both"/>
        <w:rPr>
          <w:sz w:val="20"/>
          <w:szCs w:val="20"/>
          <w:lang w:val="fr-FR"/>
        </w:rPr>
      </w:pPr>
      <w:r w:rsidRPr="0032190F">
        <w:rPr>
          <w:b/>
          <w:sz w:val="20"/>
          <w:szCs w:val="20"/>
          <w:lang w:val="fr-FR"/>
        </w:rPr>
        <w:t>Roche 20 B</w:t>
      </w:r>
      <w:r w:rsidRPr="00441288">
        <w:rPr>
          <w:rFonts w:ascii="Symbol" w:hAnsi="Symbol"/>
          <w:b/>
          <w:sz w:val="20"/>
          <w:szCs w:val="20"/>
        </w:rPr>
        <w:t></w:t>
      </w:r>
      <w:r w:rsidRPr="0032190F">
        <w:rPr>
          <w:b/>
          <w:sz w:val="20"/>
          <w:szCs w:val="20"/>
          <w:lang w:val="fr-FR"/>
        </w:rPr>
        <w:t>. Zone IV . Groupe II</w:t>
      </w:r>
      <w:r w:rsidRPr="0032190F">
        <w:rPr>
          <w:sz w:val="20"/>
          <w:szCs w:val="20"/>
          <w:lang w:val="fr-FR"/>
        </w:rPr>
        <w:tab/>
      </w:r>
    </w:p>
    <w:p w14:paraId="3AE10E7A"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à la massue </w:t>
      </w:r>
    </w:p>
    <w:p w14:paraId="66F53EC0" w14:textId="77777777" w:rsidR="000152C6" w:rsidRPr="0032190F" w:rsidRDefault="000152C6" w:rsidP="000152C6">
      <w:pPr>
        <w:ind w:right="-136"/>
        <w:jc w:val="both"/>
        <w:rPr>
          <w:sz w:val="20"/>
          <w:szCs w:val="20"/>
          <w:lang w:val="fr-FR"/>
        </w:rPr>
      </w:pPr>
    </w:p>
    <w:p w14:paraId="6975432F"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Ce bloc est constitué de pélite verte patinée en orange. Examiner la face supérieure située à 0,3 m du sol (2,5 m par 2,2 m), plate et horizontale. Le numéro de Conti, ZIV-GII-R20B, est inscrit sur le bord sud-ouest, dans un petit décrochement. Le C est écrit plus au nord, sur une surface portant une massue ou une hache </w:t>
      </w:r>
      <w:r w:rsidRPr="0032190F">
        <w:rPr>
          <w:sz w:val="16"/>
          <w:szCs w:val="16"/>
          <w:lang w:val="fr-FR"/>
        </w:rPr>
        <w:t>(ph.13).</w:t>
      </w:r>
      <w:r w:rsidRPr="0032190F">
        <w:rPr>
          <w:i/>
          <w:sz w:val="20"/>
          <w:szCs w:val="20"/>
          <w:lang w:val="fr-FR"/>
        </w:rPr>
        <w:t xml:space="preserve"> Sur une portion lisse, située plus à l'est, des corniformes et des plages sont disposés sans orientation préférentielle.</w:t>
      </w:r>
    </w:p>
    <w:p w14:paraId="529F5071"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Les gravures historiques sont nombreuses. Ce sont des signatures et des dates : Agostino gucchi ? </w:t>
      </w:r>
      <w:r w:rsidRPr="00566234">
        <w:rPr>
          <w:i/>
          <w:sz w:val="20"/>
          <w:szCs w:val="20"/>
          <w:lang w:val="es-ES"/>
        </w:rPr>
        <w:t xml:space="preserve">1826, Batista Maro, Giovani Marro ? 1913  1933, Giuseppe li 26 agosto 1837, Guido Mario 1933 N 1881 </w:t>
      </w:r>
      <w:r w:rsidRPr="00566234">
        <w:rPr>
          <w:sz w:val="16"/>
          <w:szCs w:val="16"/>
          <w:lang w:val="es-ES"/>
        </w:rPr>
        <w:t xml:space="preserve">(ph.14), </w:t>
      </w:r>
      <w:r w:rsidRPr="00566234">
        <w:rPr>
          <w:i/>
          <w:sz w:val="20"/>
          <w:szCs w:val="20"/>
          <w:lang w:val="es-ES"/>
        </w:rPr>
        <w:t xml:space="preserve">Guido François 19 A 1955, Cabagno filipo Pastore di Tenda, Palma, Pietro, Antoni Rainaudo Tenda </w:t>
      </w:r>
      <w:r w:rsidRPr="00566234">
        <w:rPr>
          <w:sz w:val="16"/>
          <w:szCs w:val="16"/>
          <w:lang w:val="es-ES"/>
        </w:rPr>
        <w:t>(ph.19),</w:t>
      </w:r>
      <w:r w:rsidRPr="00566234">
        <w:rPr>
          <w:i/>
          <w:sz w:val="20"/>
          <w:szCs w:val="20"/>
          <w:lang w:val="es-ES"/>
        </w:rPr>
        <w:t xml:space="preserve"> Sassi Pietro, des textes : Marro Giovanni, W 1590 ? </w:t>
      </w:r>
      <w:r w:rsidRPr="0032190F">
        <w:rPr>
          <w:i/>
          <w:sz w:val="20"/>
          <w:szCs w:val="20"/>
          <w:lang w:val="fr-FR"/>
        </w:rPr>
        <w:t>W Carlo Emanuel</w:t>
      </w:r>
      <w:r w:rsidRPr="00441288">
        <w:rPr>
          <w:i/>
          <w:sz w:val="20"/>
          <w:szCs w:val="20"/>
          <w:vertAlign w:val="superscript"/>
        </w:rPr>
        <w:footnoteReference w:id="24"/>
      </w:r>
      <w:r w:rsidRPr="0032190F">
        <w:rPr>
          <w:i/>
          <w:sz w:val="20"/>
          <w:szCs w:val="20"/>
          <w:lang w:val="fr-FR"/>
        </w:rPr>
        <w:t xml:space="preserve">, Botton Rocco 1933 </w:t>
      </w:r>
      <w:r w:rsidRPr="0032190F">
        <w:rPr>
          <w:sz w:val="16"/>
          <w:szCs w:val="16"/>
          <w:lang w:val="fr-FR"/>
        </w:rPr>
        <w:t>(ph.14),</w:t>
      </w:r>
      <w:r w:rsidRPr="0032190F">
        <w:rPr>
          <w:i/>
          <w:sz w:val="20"/>
          <w:szCs w:val="20"/>
          <w:lang w:val="fr-FR"/>
        </w:rPr>
        <w:t xml:space="preserve"> nato a granille ? 1891 et encadré ; des dessins : personnages à cheval avec ou sans plumes sur la tête, chevaux, croix, couteaux, bateaux, rosaces alignées, figures géométriques.</w:t>
      </w:r>
    </w:p>
    <w:p w14:paraId="44DDEE3F" w14:textId="77777777" w:rsidR="000152C6" w:rsidRPr="0032190F" w:rsidRDefault="000152C6" w:rsidP="000152C6">
      <w:pPr>
        <w:ind w:right="-136"/>
        <w:jc w:val="both"/>
        <w:rPr>
          <w:sz w:val="16"/>
          <w:szCs w:val="16"/>
          <w:lang w:val="fr-FR"/>
        </w:rPr>
      </w:pPr>
      <w:r w:rsidRPr="0032190F">
        <w:rPr>
          <w:sz w:val="16"/>
          <w:szCs w:val="16"/>
          <w:lang w:val="fr-FR"/>
        </w:rPr>
        <w:t xml:space="preserve">Photos 1971 surexposées: Roche dans site, Roche, 22 ph. gravures </w:t>
      </w:r>
    </w:p>
    <w:p w14:paraId="1109AFA5" w14:textId="77777777" w:rsidR="000152C6" w:rsidRPr="0032190F" w:rsidRDefault="000152C6" w:rsidP="000152C6">
      <w:pPr>
        <w:ind w:right="-136"/>
        <w:jc w:val="both"/>
        <w:rPr>
          <w:sz w:val="20"/>
          <w:szCs w:val="20"/>
          <w:lang w:val="fr-FR"/>
        </w:rPr>
      </w:pPr>
    </w:p>
    <w:p w14:paraId="3BA40EBB" w14:textId="77777777" w:rsidR="000152C6" w:rsidRPr="0032190F" w:rsidRDefault="000152C6" w:rsidP="000152C6">
      <w:pPr>
        <w:ind w:right="-136"/>
        <w:jc w:val="both"/>
        <w:rPr>
          <w:sz w:val="20"/>
          <w:szCs w:val="20"/>
          <w:lang w:val="fr-FR"/>
        </w:rPr>
      </w:pPr>
      <w:r w:rsidRPr="0032190F">
        <w:rPr>
          <w:sz w:val="20"/>
          <w:szCs w:val="20"/>
          <w:lang w:val="fr-FR"/>
        </w:rPr>
        <w:tab/>
        <w:t>Aller à moins de dix mètres au sud.</w:t>
      </w:r>
    </w:p>
    <w:p w14:paraId="1FD5E1D8" w14:textId="77777777" w:rsidR="000152C6" w:rsidRPr="0032190F" w:rsidRDefault="000152C6" w:rsidP="000152C6">
      <w:pPr>
        <w:ind w:right="-136"/>
        <w:jc w:val="both"/>
        <w:rPr>
          <w:sz w:val="20"/>
          <w:szCs w:val="20"/>
          <w:lang w:val="fr-FR"/>
        </w:rPr>
      </w:pPr>
    </w:p>
    <w:p w14:paraId="6B45E100" w14:textId="77777777" w:rsidR="000152C6" w:rsidRPr="0032190F" w:rsidRDefault="000152C6" w:rsidP="000152C6">
      <w:pPr>
        <w:rPr>
          <w:rFonts w:ascii="Times" w:hAnsi="Times"/>
          <w:b/>
          <w:sz w:val="20"/>
          <w:szCs w:val="20"/>
          <w:lang w:val="fr-FR"/>
        </w:rPr>
      </w:pPr>
      <w:r w:rsidRPr="0032190F">
        <w:rPr>
          <w:rFonts w:ascii="Times" w:hAnsi="Times"/>
          <w:b/>
          <w:sz w:val="20"/>
          <w:szCs w:val="20"/>
          <w:lang w:val="fr-FR"/>
        </w:rPr>
        <w:t>Abri temporaire</w:t>
      </w:r>
    </w:p>
    <w:p w14:paraId="72D5AC6A" w14:textId="77777777" w:rsidR="000152C6" w:rsidRPr="0032190F" w:rsidRDefault="000152C6" w:rsidP="000152C6">
      <w:pPr>
        <w:rPr>
          <w:rFonts w:ascii="Times" w:hAnsi="Times"/>
          <w:sz w:val="20"/>
          <w:szCs w:val="20"/>
          <w:lang w:val="fr-FR"/>
        </w:rPr>
      </w:pPr>
    </w:p>
    <w:p w14:paraId="0A44629C" w14:textId="77777777" w:rsidR="000152C6" w:rsidRPr="0032190F" w:rsidRDefault="000152C6" w:rsidP="000152C6">
      <w:pPr>
        <w:ind w:right="-136"/>
        <w:jc w:val="both"/>
        <w:rPr>
          <w:i/>
          <w:sz w:val="20"/>
          <w:szCs w:val="20"/>
          <w:lang w:val="fr-FR"/>
        </w:rPr>
      </w:pPr>
      <w:r w:rsidRPr="0032190F">
        <w:rPr>
          <w:i/>
          <w:sz w:val="20"/>
          <w:szCs w:val="20"/>
          <w:lang w:val="fr-FR"/>
        </w:rPr>
        <w:tab/>
        <w:t>C’est un gros bloc de pélite verte éboulé sur la pente et sur un affleurement rocheux. L’ensemble forme un abri sous bloc au sol plat, avec une ouverture triangulaire vers le nord-ouest et un plafond en pente du nord au sud. La hauteur maximale est de 1 m et la surface au sol d’environ 2 m</w:t>
      </w:r>
      <w:r w:rsidRPr="0032190F">
        <w:rPr>
          <w:i/>
          <w:sz w:val="16"/>
          <w:szCs w:val="20"/>
          <w:vertAlign w:val="superscript"/>
          <w:lang w:val="fr-FR"/>
        </w:rPr>
        <w:t>2</w:t>
      </w:r>
      <w:r w:rsidRPr="0032190F">
        <w:rPr>
          <w:i/>
          <w:sz w:val="20"/>
          <w:szCs w:val="20"/>
          <w:lang w:val="fr-FR"/>
        </w:rPr>
        <w:t xml:space="preserve"> pour une profondeur de 1,3 m. Il est possible d’être abrité en se ratatinant au fond à l’est mais quelques trous ne sont pas obturés au nord.</w:t>
      </w:r>
    </w:p>
    <w:p w14:paraId="7C87B723" w14:textId="77777777" w:rsidR="000152C6" w:rsidRPr="0032190F" w:rsidRDefault="000152C6" w:rsidP="000152C6">
      <w:pPr>
        <w:ind w:right="-136"/>
        <w:jc w:val="both"/>
        <w:rPr>
          <w:sz w:val="20"/>
          <w:szCs w:val="20"/>
          <w:lang w:val="fr-FR"/>
        </w:rPr>
      </w:pPr>
    </w:p>
    <w:p w14:paraId="7D89A9F4" w14:textId="77777777" w:rsidR="000152C6" w:rsidRPr="0032190F" w:rsidRDefault="000152C6" w:rsidP="000152C6">
      <w:pPr>
        <w:ind w:right="-136" w:firstLine="709"/>
        <w:jc w:val="both"/>
        <w:rPr>
          <w:sz w:val="20"/>
          <w:szCs w:val="20"/>
          <w:lang w:val="fr-FR"/>
        </w:rPr>
      </w:pPr>
      <w:r w:rsidRPr="0032190F">
        <w:rPr>
          <w:sz w:val="20"/>
          <w:szCs w:val="20"/>
          <w:lang w:val="fr-FR"/>
        </w:rPr>
        <w:t>Revenir jusqu’à la roche 20 B et marcher sept mètres vers le nord pour dépasser un bloc de pélite verte à face supérieure érodée. Chercher à un mètre au nord une face triangulaire de couleur orange soutenu.</w:t>
      </w:r>
    </w:p>
    <w:p w14:paraId="2549F9BE" w14:textId="77777777" w:rsidR="000152C6" w:rsidRPr="0032190F" w:rsidRDefault="000152C6" w:rsidP="000152C6">
      <w:pPr>
        <w:ind w:right="-136"/>
        <w:jc w:val="both"/>
        <w:rPr>
          <w:sz w:val="20"/>
          <w:szCs w:val="20"/>
          <w:lang w:val="fr-FR"/>
        </w:rPr>
      </w:pPr>
    </w:p>
    <w:p w14:paraId="21FEAA7E" w14:textId="77777777" w:rsidR="000152C6" w:rsidRPr="0032190F" w:rsidRDefault="000152C6" w:rsidP="000152C6">
      <w:pPr>
        <w:ind w:right="-136"/>
        <w:jc w:val="both"/>
        <w:rPr>
          <w:sz w:val="20"/>
          <w:szCs w:val="20"/>
          <w:lang w:val="fr-FR"/>
        </w:rPr>
      </w:pPr>
      <w:r w:rsidRPr="0032190F">
        <w:rPr>
          <w:b/>
          <w:sz w:val="20"/>
          <w:szCs w:val="20"/>
          <w:lang w:val="fr-FR"/>
        </w:rPr>
        <w:t xml:space="preserve">Roche 20 </w:t>
      </w:r>
      <w:r w:rsidRPr="00441288">
        <w:rPr>
          <w:rFonts w:ascii="Symbol" w:hAnsi="Symbol"/>
          <w:b/>
          <w:sz w:val="20"/>
          <w:szCs w:val="20"/>
        </w:rPr>
        <w:t></w:t>
      </w:r>
      <w:r w:rsidRPr="00441288">
        <w:rPr>
          <w:rFonts w:ascii="Symbol" w:hAnsi="Symbol"/>
          <w:b/>
          <w:sz w:val="20"/>
          <w:szCs w:val="20"/>
        </w:rPr>
        <w:t></w:t>
      </w:r>
      <w:r w:rsidRPr="0032190F">
        <w:rPr>
          <w:b/>
          <w:sz w:val="20"/>
          <w:szCs w:val="20"/>
          <w:lang w:val="fr-FR"/>
        </w:rPr>
        <w:t>. Zone IV . Groupe II</w:t>
      </w:r>
      <w:r w:rsidRPr="0032190F">
        <w:rPr>
          <w:sz w:val="20"/>
          <w:szCs w:val="20"/>
          <w:lang w:val="fr-FR"/>
        </w:rPr>
        <w:tab/>
      </w:r>
    </w:p>
    <w:p w14:paraId="41DF6DA7"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de la plage ovale répertoriée par C. Conti </w:t>
      </w:r>
    </w:p>
    <w:p w14:paraId="337E7D41" w14:textId="77777777" w:rsidR="000152C6" w:rsidRPr="0032190F" w:rsidRDefault="000152C6" w:rsidP="000152C6">
      <w:pPr>
        <w:ind w:right="-136"/>
        <w:jc w:val="both"/>
        <w:rPr>
          <w:sz w:val="20"/>
          <w:szCs w:val="20"/>
          <w:lang w:val="fr-FR"/>
        </w:rPr>
      </w:pPr>
    </w:p>
    <w:p w14:paraId="1697FB6F"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La roche est une pélite verte patinée en orange et la surface gravée (1 m par 1 m), assez plate mais peu lisse présente un pendage de 60° vers le sud. Le numéro ZIV-GII-R20 </w:t>
      </w:r>
      <w:r w:rsidRPr="00441288">
        <w:rPr>
          <w:rFonts w:ascii="Symbol" w:hAnsi="Symbol"/>
          <w:i/>
          <w:sz w:val="20"/>
          <w:szCs w:val="20"/>
        </w:rPr>
        <w:t></w:t>
      </w:r>
      <w:r w:rsidRPr="00441288">
        <w:rPr>
          <w:rFonts w:ascii="Symbol" w:hAnsi="Symbol"/>
          <w:i/>
          <w:sz w:val="20"/>
          <w:szCs w:val="20"/>
        </w:rPr>
        <w:t></w:t>
      </w:r>
      <w:r w:rsidRPr="0032190F">
        <w:rPr>
          <w:i/>
          <w:sz w:val="20"/>
          <w:szCs w:val="20"/>
          <w:lang w:val="fr-FR"/>
        </w:rPr>
        <w:t xml:space="preserve"> inscrit dans la pointe supérieure de la face </w:t>
      </w:r>
      <w:r w:rsidRPr="0032190F">
        <w:rPr>
          <w:sz w:val="16"/>
          <w:szCs w:val="16"/>
          <w:lang w:val="fr-FR"/>
        </w:rPr>
        <w:t>(ph.1),</w:t>
      </w:r>
      <w:r w:rsidRPr="0032190F">
        <w:rPr>
          <w:i/>
          <w:sz w:val="20"/>
          <w:szCs w:val="20"/>
          <w:lang w:val="fr-FR"/>
        </w:rPr>
        <w:t xml:space="preserve"> est accompagné d’une flèche dirigée vers la roche 20B (il s’agit donc d’un numéro de Conti). La gravure est une plage ovale peu patinée, située à 0,3 m sous le numéro.. Repérer aussi des dessins et des textes peu clairs ainsi qu’un texte moderne ‘c’est moche pas michto’???</w:t>
      </w:r>
    </w:p>
    <w:p w14:paraId="5F959C7A" w14:textId="77777777" w:rsidR="000152C6" w:rsidRPr="0032190F" w:rsidRDefault="000152C6" w:rsidP="000152C6">
      <w:pPr>
        <w:ind w:right="-136"/>
        <w:jc w:val="both"/>
        <w:rPr>
          <w:i/>
          <w:sz w:val="20"/>
          <w:szCs w:val="20"/>
          <w:lang w:val="fr-FR"/>
        </w:rPr>
      </w:pPr>
      <w:r w:rsidRPr="0032190F">
        <w:rPr>
          <w:i/>
          <w:sz w:val="20"/>
          <w:szCs w:val="20"/>
          <w:lang w:val="fr-FR"/>
        </w:rPr>
        <w:t>Certains documents sont peut-être enregistrés sous le numéro 20B</w:t>
      </w:r>
      <w:r w:rsidRPr="00441288">
        <w:rPr>
          <w:rFonts w:ascii="Symbol" w:hAnsi="Symbol"/>
          <w:i/>
          <w:sz w:val="20"/>
          <w:szCs w:val="20"/>
        </w:rPr>
        <w:t></w:t>
      </w:r>
      <w:r w:rsidRPr="0032190F">
        <w:rPr>
          <w:i/>
          <w:sz w:val="20"/>
          <w:szCs w:val="20"/>
          <w:lang w:val="fr-FR"/>
        </w:rPr>
        <w:t>. Il existe un plan sous ce n° de l’écriture de J. Bégin mais différent du plan actuel. Comparer à 20</w:t>
      </w:r>
      <w:r w:rsidRPr="00441288">
        <w:rPr>
          <w:rFonts w:ascii="Symbol" w:hAnsi="Symbol"/>
          <w:i/>
          <w:sz w:val="20"/>
          <w:szCs w:val="20"/>
        </w:rPr>
        <w:t></w:t>
      </w:r>
      <w:r w:rsidRPr="0032190F">
        <w:rPr>
          <w:i/>
          <w:sz w:val="20"/>
          <w:szCs w:val="20"/>
          <w:lang w:val="fr-FR"/>
        </w:rPr>
        <w:t>.</w:t>
      </w:r>
    </w:p>
    <w:p w14:paraId="09A0D548" w14:textId="77777777" w:rsidR="000152C6" w:rsidRPr="0032190F" w:rsidRDefault="000152C6" w:rsidP="000152C6">
      <w:pPr>
        <w:ind w:right="-136"/>
        <w:jc w:val="both"/>
        <w:rPr>
          <w:sz w:val="16"/>
          <w:szCs w:val="16"/>
          <w:lang w:val="fr-FR"/>
        </w:rPr>
      </w:pPr>
      <w:r w:rsidRPr="0032190F">
        <w:rPr>
          <w:sz w:val="16"/>
          <w:szCs w:val="16"/>
          <w:lang w:val="fr-FR"/>
        </w:rPr>
        <w:lastRenderedPageBreak/>
        <w:t xml:space="preserve">Photos 1971: Roche dans site (sombre), 2 ph. gravures </w:t>
      </w:r>
    </w:p>
    <w:p w14:paraId="7A22E047" w14:textId="77777777" w:rsidR="000152C6" w:rsidRPr="0032190F" w:rsidRDefault="000152C6" w:rsidP="000152C6">
      <w:pPr>
        <w:ind w:right="-136"/>
        <w:jc w:val="both"/>
        <w:rPr>
          <w:sz w:val="20"/>
          <w:szCs w:val="20"/>
          <w:lang w:val="fr-FR"/>
        </w:rPr>
      </w:pPr>
    </w:p>
    <w:p w14:paraId="2702FBAE" w14:textId="77777777" w:rsidR="000152C6" w:rsidRPr="0032190F" w:rsidRDefault="000152C6" w:rsidP="000152C6">
      <w:pPr>
        <w:ind w:right="-136" w:firstLine="709"/>
        <w:jc w:val="both"/>
        <w:rPr>
          <w:sz w:val="20"/>
          <w:szCs w:val="20"/>
          <w:lang w:val="fr-FR"/>
        </w:rPr>
      </w:pPr>
      <w:r w:rsidRPr="0032190F">
        <w:rPr>
          <w:sz w:val="20"/>
          <w:szCs w:val="20"/>
          <w:lang w:val="fr-FR"/>
        </w:rPr>
        <w:t>Monter de cinq mètres vers l’est pour atteindre un long bloc incrusté dans la pente et allongé sur trois mètres d’est en ouest .</w:t>
      </w:r>
    </w:p>
    <w:p w14:paraId="387E0DAA" w14:textId="77777777" w:rsidR="000152C6" w:rsidRPr="0032190F" w:rsidRDefault="000152C6" w:rsidP="000152C6">
      <w:pPr>
        <w:ind w:right="-136"/>
        <w:jc w:val="both"/>
        <w:rPr>
          <w:sz w:val="20"/>
          <w:szCs w:val="20"/>
          <w:lang w:val="fr-FR"/>
        </w:rPr>
      </w:pPr>
    </w:p>
    <w:p w14:paraId="56DF0939" w14:textId="77777777" w:rsidR="000152C6" w:rsidRPr="0032190F" w:rsidRDefault="000152C6" w:rsidP="000152C6">
      <w:pPr>
        <w:ind w:right="-136"/>
        <w:jc w:val="both"/>
        <w:rPr>
          <w:sz w:val="20"/>
          <w:szCs w:val="20"/>
          <w:lang w:val="fr-FR"/>
        </w:rPr>
      </w:pPr>
      <w:r w:rsidRPr="0032190F">
        <w:rPr>
          <w:b/>
          <w:sz w:val="20"/>
          <w:szCs w:val="20"/>
          <w:lang w:val="fr-FR"/>
        </w:rPr>
        <w:t xml:space="preserve">Roche 20 </w:t>
      </w:r>
      <w:r w:rsidRPr="00441288">
        <w:rPr>
          <w:rFonts w:ascii="Symbol" w:hAnsi="Symbol"/>
          <w:b/>
          <w:sz w:val="20"/>
          <w:szCs w:val="20"/>
        </w:rPr>
        <w:t></w:t>
      </w:r>
      <w:r w:rsidRPr="00441288">
        <w:rPr>
          <w:rFonts w:ascii="Symbol" w:hAnsi="Symbol"/>
          <w:b/>
          <w:sz w:val="20"/>
          <w:szCs w:val="20"/>
        </w:rPr>
        <w:t></w:t>
      </w:r>
      <w:r w:rsidRPr="0032190F">
        <w:rPr>
          <w:b/>
          <w:sz w:val="20"/>
          <w:szCs w:val="20"/>
          <w:lang w:val="fr-FR"/>
        </w:rPr>
        <w:t>H . Zone IV . Groupe II</w:t>
      </w:r>
      <w:r w:rsidRPr="0032190F">
        <w:rPr>
          <w:sz w:val="20"/>
          <w:szCs w:val="20"/>
          <w:lang w:val="fr-FR"/>
        </w:rPr>
        <w:tab/>
      </w:r>
    </w:p>
    <w:p w14:paraId="4571C113"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au couteau buriné </w:t>
      </w:r>
    </w:p>
    <w:p w14:paraId="3808C8EC" w14:textId="77777777" w:rsidR="000152C6" w:rsidRPr="0032190F" w:rsidRDefault="000152C6" w:rsidP="000152C6">
      <w:pPr>
        <w:ind w:right="-136"/>
        <w:jc w:val="both"/>
        <w:rPr>
          <w:sz w:val="20"/>
          <w:szCs w:val="20"/>
          <w:lang w:val="fr-FR"/>
        </w:rPr>
      </w:pPr>
    </w:p>
    <w:p w14:paraId="4410E977" w14:textId="77777777" w:rsidR="000152C6" w:rsidRPr="0032190F"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Sa face de pendage 45° nord (3,0 m d’est en ouest  par 0,8 m) est au ras du sol en bas à l’ouest et aussi au nord et à l’est. Dans son tiers inférieur, sur une surface plate et lisse et à 0,3 m du bord sud, repérer la forme burinée d’un couteau de Vernante.</w:t>
      </w:r>
    </w:p>
    <w:p w14:paraId="57D94B01" w14:textId="77777777" w:rsidR="000152C6" w:rsidRPr="0032190F" w:rsidRDefault="000152C6" w:rsidP="000152C6">
      <w:pPr>
        <w:ind w:right="-136"/>
        <w:jc w:val="both"/>
        <w:rPr>
          <w:rFonts w:ascii="Times" w:hAnsi="Times"/>
          <w:sz w:val="20"/>
          <w:szCs w:val="20"/>
          <w:lang w:val="fr-FR"/>
        </w:rPr>
      </w:pPr>
    </w:p>
    <w:p w14:paraId="461F37DC" w14:textId="77777777" w:rsidR="000152C6" w:rsidRPr="0032190F" w:rsidRDefault="000152C6" w:rsidP="000152C6">
      <w:pPr>
        <w:ind w:right="-136"/>
        <w:jc w:val="both"/>
        <w:rPr>
          <w:sz w:val="20"/>
          <w:szCs w:val="20"/>
          <w:lang w:val="fr-FR"/>
        </w:rPr>
      </w:pPr>
      <w:r w:rsidRPr="0032190F">
        <w:rPr>
          <w:sz w:val="20"/>
          <w:szCs w:val="20"/>
          <w:lang w:val="fr-FR"/>
        </w:rPr>
        <w:tab/>
        <w:t xml:space="preserve">Remarquer à côté un bloc fracassé. Sa partie sud est incrustée dans le sol à 0,4m. </w:t>
      </w:r>
    </w:p>
    <w:p w14:paraId="36AECC3D" w14:textId="77777777" w:rsidR="000152C6" w:rsidRPr="0032190F" w:rsidRDefault="000152C6" w:rsidP="000152C6">
      <w:pPr>
        <w:ind w:right="-136"/>
        <w:jc w:val="both"/>
        <w:rPr>
          <w:sz w:val="20"/>
          <w:szCs w:val="20"/>
          <w:lang w:val="fr-FR"/>
        </w:rPr>
      </w:pPr>
    </w:p>
    <w:p w14:paraId="6ADE076A" w14:textId="77777777" w:rsidR="000152C6" w:rsidRPr="0032190F" w:rsidRDefault="000152C6" w:rsidP="000152C6">
      <w:pPr>
        <w:ind w:right="-136"/>
        <w:jc w:val="both"/>
        <w:rPr>
          <w:sz w:val="20"/>
          <w:szCs w:val="20"/>
          <w:lang w:val="fr-FR"/>
        </w:rPr>
      </w:pPr>
      <w:r w:rsidRPr="0032190F">
        <w:rPr>
          <w:b/>
          <w:sz w:val="20"/>
          <w:szCs w:val="20"/>
          <w:lang w:val="fr-FR"/>
        </w:rPr>
        <w:t xml:space="preserve">Roche 20 </w:t>
      </w:r>
      <w:r w:rsidRPr="00441288">
        <w:rPr>
          <w:rFonts w:ascii="Symbol" w:hAnsi="Symbol"/>
          <w:b/>
          <w:sz w:val="20"/>
          <w:szCs w:val="20"/>
        </w:rPr>
        <w:t></w:t>
      </w:r>
      <w:r w:rsidRPr="00441288">
        <w:rPr>
          <w:rFonts w:ascii="Symbol" w:hAnsi="Symbol"/>
          <w:b/>
          <w:sz w:val="20"/>
          <w:szCs w:val="20"/>
        </w:rPr>
        <w:t></w:t>
      </w:r>
      <w:r w:rsidRPr="0032190F">
        <w:rPr>
          <w:b/>
          <w:sz w:val="20"/>
          <w:szCs w:val="20"/>
          <w:lang w:val="fr-FR"/>
        </w:rPr>
        <w:t>H . Zone IV . Groupe II</w:t>
      </w:r>
      <w:r w:rsidRPr="0032190F">
        <w:rPr>
          <w:sz w:val="20"/>
          <w:szCs w:val="20"/>
          <w:lang w:val="fr-FR"/>
        </w:rPr>
        <w:tab/>
      </w:r>
    </w:p>
    <w:p w14:paraId="62CF63BE"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plus étroite à l’ouest  </w:t>
      </w:r>
    </w:p>
    <w:p w14:paraId="49326224" w14:textId="77777777" w:rsidR="000152C6" w:rsidRPr="0032190F" w:rsidRDefault="000152C6" w:rsidP="000152C6">
      <w:pPr>
        <w:ind w:right="-136"/>
        <w:jc w:val="both"/>
        <w:rPr>
          <w:sz w:val="20"/>
          <w:szCs w:val="20"/>
          <w:lang w:val="fr-FR"/>
        </w:rPr>
      </w:pPr>
    </w:p>
    <w:p w14:paraId="2CEBCB0F" w14:textId="77777777" w:rsidR="000152C6" w:rsidRPr="0032190F"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 xml:space="preserve">La face de pendage 30° sud-est, située au ras du sol à l’est, au sud et à l’ouest, où elle est plus étroite, domine le sol de 0,2 m au nord. Du nord au sud elle est traversée par un décrochement en zigzag. Une gravure historique est très peu nette. </w:t>
      </w:r>
    </w:p>
    <w:p w14:paraId="6CD9B8F7" w14:textId="77777777" w:rsidR="000152C6" w:rsidRPr="0032190F" w:rsidRDefault="000152C6" w:rsidP="000152C6">
      <w:pPr>
        <w:ind w:right="-136"/>
        <w:jc w:val="both"/>
        <w:rPr>
          <w:rFonts w:ascii="Times" w:hAnsi="Times"/>
          <w:sz w:val="20"/>
          <w:szCs w:val="20"/>
          <w:lang w:val="fr-FR"/>
        </w:rPr>
      </w:pPr>
    </w:p>
    <w:p w14:paraId="7799D69C" w14:textId="77777777" w:rsidR="000152C6" w:rsidRPr="0032190F" w:rsidRDefault="000152C6" w:rsidP="000152C6">
      <w:pPr>
        <w:ind w:right="-136"/>
        <w:jc w:val="both"/>
        <w:rPr>
          <w:rFonts w:ascii="Times" w:hAnsi="Times"/>
          <w:sz w:val="20"/>
          <w:szCs w:val="20"/>
          <w:lang w:val="fr-FR"/>
        </w:rPr>
      </w:pPr>
      <w:r w:rsidRPr="0032190F">
        <w:rPr>
          <w:rFonts w:ascii="Times" w:hAnsi="Times"/>
          <w:sz w:val="20"/>
          <w:szCs w:val="20"/>
          <w:lang w:val="fr-FR"/>
        </w:rPr>
        <w:tab/>
        <w:t xml:space="preserve">Marcher deux mètres vers le sud et repérer un bloc de pélite verte incrusté dans le sol. </w:t>
      </w:r>
    </w:p>
    <w:p w14:paraId="63CB1AAD" w14:textId="77777777" w:rsidR="000152C6" w:rsidRPr="0032190F" w:rsidRDefault="000152C6" w:rsidP="000152C6">
      <w:pPr>
        <w:ind w:right="-136"/>
        <w:jc w:val="both"/>
        <w:rPr>
          <w:sz w:val="20"/>
          <w:szCs w:val="20"/>
          <w:lang w:val="fr-FR"/>
        </w:rPr>
      </w:pPr>
    </w:p>
    <w:p w14:paraId="01CB505E" w14:textId="77777777" w:rsidR="000152C6" w:rsidRPr="0032190F" w:rsidRDefault="000152C6" w:rsidP="000152C6">
      <w:pPr>
        <w:ind w:right="-136"/>
        <w:jc w:val="both"/>
        <w:rPr>
          <w:sz w:val="20"/>
          <w:szCs w:val="20"/>
          <w:lang w:val="fr-FR"/>
        </w:rPr>
      </w:pPr>
      <w:r w:rsidRPr="0032190F">
        <w:rPr>
          <w:b/>
          <w:sz w:val="20"/>
          <w:szCs w:val="20"/>
          <w:lang w:val="fr-FR"/>
        </w:rPr>
        <w:t xml:space="preserve">Roche 20 </w:t>
      </w:r>
      <w:r w:rsidRPr="00441288">
        <w:rPr>
          <w:rFonts w:ascii="Symbol" w:hAnsi="Symbol"/>
          <w:b/>
          <w:sz w:val="20"/>
          <w:szCs w:val="20"/>
        </w:rPr>
        <w:t></w:t>
      </w:r>
      <w:r w:rsidRPr="00441288">
        <w:rPr>
          <w:rFonts w:ascii="Symbol" w:hAnsi="Symbol"/>
          <w:b/>
          <w:sz w:val="20"/>
          <w:szCs w:val="20"/>
        </w:rPr>
        <w:t></w:t>
      </w:r>
      <w:r w:rsidRPr="0032190F">
        <w:rPr>
          <w:b/>
          <w:sz w:val="20"/>
          <w:szCs w:val="20"/>
          <w:lang w:val="fr-FR"/>
        </w:rPr>
        <w:t>H . Zone IV . Groupe II</w:t>
      </w:r>
      <w:r w:rsidRPr="0032190F">
        <w:rPr>
          <w:sz w:val="20"/>
          <w:szCs w:val="20"/>
          <w:lang w:val="fr-FR"/>
        </w:rPr>
        <w:tab/>
      </w:r>
    </w:p>
    <w:p w14:paraId="6FD6E0BD"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rectangulaire avec une pointe  </w:t>
      </w:r>
    </w:p>
    <w:p w14:paraId="2178B484" w14:textId="77777777" w:rsidR="000152C6" w:rsidRPr="0032190F" w:rsidRDefault="000152C6" w:rsidP="000152C6">
      <w:pPr>
        <w:ind w:right="-136"/>
        <w:jc w:val="both"/>
        <w:rPr>
          <w:sz w:val="20"/>
          <w:szCs w:val="20"/>
          <w:lang w:val="fr-FR"/>
        </w:rPr>
      </w:pPr>
    </w:p>
    <w:p w14:paraId="2EB1EE1E" w14:textId="77777777" w:rsidR="000152C6" w:rsidRPr="0032190F"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Sa face rectangulaire de pendage 60° sud-sud-ouest (2,0 m par 1,2 m) est couverte de patine orange. Elle présente une pointe au nord-ouest, quelques décrochements en zigzag dans différents sens, quelques trous et de nombreux lichens jaune clair et jaune vif. Des fissures sont remplies de mousse. Chercher quelques traits burinés légèrement.</w:t>
      </w:r>
    </w:p>
    <w:p w14:paraId="7B08B748" w14:textId="77777777" w:rsidR="000152C6" w:rsidRPr="0032190F" w:rsidRDefault="000152C6" w:rsidP="000152C6">
      <w:pPr>
        <w:ind w:right="-136"/>
        <w:jc w:val="both"/>
        <w:rPr>
          <w:rFonts w:ascii="Times" w:hAnsi="Times"/>
          <w:sz w:val="20"/>
          <w:szCs w:val="20"/>
          <w:lang w:val="fr-FR"/>
        </w:rPr>
      </w:pPr>
    </w:p>
    <w:p w14:paraId="186C42D0" w14:textId="77777777" w:rsidR="000152C6" w:rsidRPr="0032190F" w:rsidRDefault="000152C6" w:rsidP="000152C6">
      <w:pPr>
        <w:ind w:right="-136" w:firstLine="709"/>
        <w:jc w:val="both"/>
        <w:rPr>
          <w:sz w:val="20"/>
          <w:szCs w:val="20"/>
          <w:lang w:val="fr-FR"/>
        </w:rPr>
      </w:pPr>
      <w:r w:rsidRPr="0032190F">
        <w:rPr>
          <w:sz w:val="20"/>
          <w:szCs w:val="20"/>
          <w:lang w:val="fr-FR"/>
        </w:rPr>
        <w:t xml:space="preserve">Redescendre sur le palier jusqu’à la roche 20 </w:t>
      </w:r>
      <w:r w:rsidRPr="00441288">
        <w:rPr>
          <w:rFonts w:ascii="Symbol" w:hAnsi="Symbol"/>
          <w:sz w:val="20"/>
          <w:szCs w:val="20"/>
        </w:rPr>
        <w:t></w:t>
      </w:r>
      <w:r w:rsidRPr="0032190F">
        <w:rPr>
          <w:sz w:val="20"/>
          <w:szCs w:val="20"/>
          <w:lang w:val="fr-FR"/>
        </w:rPr>
        <w:t xml:space="preserve"> et chercher, à quatre mètres au sud, un gros bloc fracturé.</w:t>
      </w:r>
    </w:p>
    <w:p w14:paraId="0C4BF092" w14:textId="77777777" w:rsidR="000152C6" w:rsidRPr="0032190F" w:rsidRDefault="000152C6" w:rsidP="000152C6">
      <w:pPr>
        <w:ind w:right="-136"/>
        <w:jc w:val="both"/>
        <w:rPr>
          <w:sz w:val="20"/>
          <w:szCs w:val="20"/>
          <w:lang w:val="fr-FR"/>
        </w:rPr>
      </w:pPr>
    </w:p>
    <w:p w14:paraId="5858BDB2" w14:textId="77777777" w:rsidR="000152C6" w:rsidRPr="0032190F" w:rsidRDefault="000152C6" w:rsidP="000152C6">
      <w:pPr>
        <w:ind w:right="-136"/>
        <w:jc w:val="both"/>
        <w:rPr>
          <w:sz w:val="20"/>
          <w:szCs w:val="20"/>
          <w:lang w:val="fr-FR"/>
        </w:rPr>
      </w:pPr>
      <w:r w:rsidRPr="0032190F">
        <w:rPr>
          <w:b/>
          <w:sz w:val="20"/>
          <w:szCs w:val="20"/>
          <w:lang w:val="fr-FR"/>
        </w:rPr>
        <w:t xml:space="preserve">Roche 20 </w:t>
      </w:r>
      <w:r w:rsidRPr="00441288">
        <w:rPr>
          <w:rFonts w:ascii="Symbol" w:hAnsi="Symbol"/>
          <w:b/>
          <w:sz w:val="20"/>
          <w:szCs w:val="20"/>
        </w:rPr>
        <w:t></w:t>
      </w:r>
      <w:r w:rsidRPr="00441288">
        <w:rPr>
          <w:rFonts w:ascii="Symbol" w:hAnsi="Symbol"/>
          <w:b/>
          <w:sz w:val="20"/>
          <w:szCs w:val="20"/>
        </w:rPr>
        <w:t></w:t>
      </w:r>
      <w:r w:rsidRPr="0032190F">
        <w:rPr>
          <w:b/>
          <w:sz w:val="20"/>
          <w:szCs w:val="20"/>
          <w:lang w:val="fr-FR"/>
        </w:rPr>
        <w:t>H . Zone IV . Groupe II</w:t>
      </w:r>
      <w:r w:rsidRPr="0032190F">
        <w:rPr>
          <w:sz w:val="20"/>
          <w:szCs w:val="20"/>
          <w:lang w:val="fr-FR"/>
        </w:rPr>
        <w:tab/>
      </w:r>
    </w:p>
    <w:p w14:paraId="5F723964"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au nom raturé </w:t>
      </w:r>
    </w:p>
    <w:p w14:paraId="3C10A877" w14:textId="77777777" w:rsidR="000152C6" w:rsidRPr="0032190F" w:rsidRDefault="000152C6" w:rsidP="000152C6">
      <w:pPr>
        <w:ind w:right="-136"/>
        <w:jc w:val="both"/>
        <w:rPr>
          <w:sz w:val="20"/>
          <w:szCs w:val="20"/>
          <w:lang w:val="fr-FR"/>
        </w:rPr>
      </w:pPr>
    </w:p>
    <w:p w14:paraId="661BAFB9" w14:textId="77777777" w:rsidR="000152C6" w:rsidRPr="0032190F"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Examiner sa partie basse partagée du nord-ouest au sud-est par une très large et profonde faille en zigzag, accompagnée d’érosion. Sa surface de pendage 30° nord, (2 m par 2 m) est lisse et patinée en orange. Elle présente une phrase partiellement raturée : Arnolfo francesco (fidie fil.. ? raturé) Le anno 1921.</w:t>
      </w:r>
    </w:p>
    <w:p w14:paraId="4F314BE2" w14:textId="77777777" w:rsidR="000152C6" w:rsidRPr="0032190F" w:rsidRDefault="000152C6" w:rsidP="000152C6">
      <w:pPr>
        <w:ind w:right="-136"/>
        <w:jc w:val="both"/>
        <w:rPr>
          <w:rFonts w:ascii="Times" w:hAnsi="Times"/>
          <w:sz w:val="20"/>
          <w:szCs w:val="20"/>
          <w:lang w:val="fr-FR"/>
        </w:rPr>
      </w:pPr>
    </w:p>
    <w:p w14:paraId="31390AB9" w14:textId="77777777" w:rsidR="000152C6" w:rsidRPr="0032190F" w:rsidRDefault="000152C6" w:rsidP="000152C6">
      <w:pPr>
        <w:ind w:right="-136"/>
        <w:jc w:val="both"/>
        <w:rPr>
          <w:sz w:val="20"/>
          <w:szCs w:val="20"/>
          <w:lang w:val="fr-FR"/>
        </w:rPr>
      </w:pPr>
      <w:r w:rsidRPr="0032190F">
        <w:rPr>
          <w:sz w:val="20"/>
          <w:szCs w:val="20"/>
          <w:lang w:val="fr-FR"/>
        </w:rPr>
        <w:tab/>
        <w:t xml:space="preserve">Examiner la roche qui domine ce bloc en montant vers le sud-est. Elle est immédiatement à l’ouest de la roche 20 </w:t>
      </w:r>
      <w:r w:rsidRPr="00441288">
        <w:rPr>
          <w:rFonts w:ascii="Symbol" w:hAnsi="Symbol"/>
          <w:sz w:val="20"/>
          <w:szCs w:val="20"/>
        </w:rPr>
        <w:t></w:t>
      </w:r>
      <w:r w:rsidRPr="0032190F">
        <w:rPr>
          <w:sz w:val="20"/>
          <w:szCs w:val="20"/>
          <w:lang w:val="fr-FR"/>
        </w:rPr>
        <w:t xml:space="preserve"> H.</w:t>
      </w:r>
    </w:p>
    <w:p w14:paraId="745D2B14" w14:textId="77777777" w:rsidR="000152C6" w:rsidRPr="0032190F" w:rsidRDefault="000152C6" w:rsidP="000152C6">
      <w:pPr>
        <w:ind w:right="-136"/>
        <w:jc w:val="both"/>
        <w:rPr>
          <w:sz w:val="20"/>
          <w:szCs w:val="20"/>
          <w:lang w:val="fr-FR"/>
        </w:rPr>
      </w:pPr>
    </w:p>
    <w:p w14:paraId="354A903C" w14:textId="77777777" w:rsidR="000152C6" w:rsidRPr="0032190F" w:rsidRDefault="000152C6" w:rsidP="000152C6">
      <w:pPr>
        <w:ind w:right="-136"/>
        <w:jc w:val="both"/>
        <w:rPr>
          <w:sz w:val="20"/>
          <w:szCs w:val="20"/>
          <w:lang w:val="fr-FR"/>
        </w:rPr>
      </w:pPr>
      <w:r w:rsidRPr="0032190F">
        <w:rPr>
          <w:b/>
          <w:sz w:val="20"/>
          <w:szCs w:val="20"/>
          <w:lang w:val="fr-FR"/>
        </w:rPr>
        <w:t xml:space="preserve">Roche 20 </w:t>
      </w:r>
      <w:r w:rsidRPr="00441288">
        <w:rPr>
          <w:rFonts w:ascii="Symbol" w:hAnsi="Symbol"/>
          <w:b/>
          <w:sz w:val="20"/>
          <w:szCs w:val="20"/>
        </w:rPr>
        <w:t></w:t>
      </w:r>
      <w:r w:rsidRPr="00441288">
        <w:rPr>
          <w:rFonts w:ascii="Symbol" w:hAnsi="Symbol"/>
          <w:b/>
          <w:sz w:val="20"/>
          <w:szCs w:val="20"/>
        </w:rPr>
        <w:t></w:t>
      </w:r>
      <w:r w:rsidRPr="0032190F">
        <w:rPr>
          <w:b/>
          <w:sz w:val="20"/>
          <w:szCs w:val="20"/>
          <w:lang w:val="fr-FR"/>
        </w:rPr>
        <w:t>H . Zone IV . Groupe II</w:t>
      </w:r>
      <w:r w:rsidRPr="0032190F">
        <w:rPr>
          <w:sz w:val="20"/>
          <w:szCs w:val="20"/>
          <w:lang w:val="fr-FR"/>
        </w:rPr>
        <w:tab/>
      </w:r>
    </w:p>
    <w:p w14:paraId="088C0BEB"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aux dessins géométriques </w:t>
      </w:r>
    </w:p>
    <w:p w14:paraId="7FB1D9BC" w14:textId="77777777" w:rsidR="000152C6" w:rsidRPr="0032190F" w:rsidRDefault="000152C6" w:rsidP="000152C6">
      <w:pPr>
        <w:ind w:right="-136"/>
        <w:jc w:val="both"/>
        <w:rPr>
          <w:sz w:val="20"/>
          <w:szCs w:val="20"/>
          <w:lang w:val="fr-FR"/>
        </w:rPr>
      </w:pPr>
    </w:p>
    <w:p w14:paraId="64FAF74F" w14:textId="77777777" w:rsidR="000152C6" w:rsidRPr="0032190F"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Sa partie supérieure de pendage 30° sud-ouest (2,5 m du nord-est au sud-ouest par 2,0 m) présente un décrochement de près de 0,2 m au sud-ouest. Des dessins géométriques et un texte très peu clair sont tracés sur la patine grisâtre.</w:t>
      </w:r>
    </w:p>
    <w:p w14:paraId="0AEE6ED7" w14:textId="77777777" w:rsidR="000152C6" w:rsidRPr="0032190F" w:rsidRDefault="000152C6" w:rsidP="000152C6">
      <w:pPr>
        <w:ind w:right="-136" w:firstLine="709"/>
        <w:jc w:val="both"/>
        <w:rPr>
          <w:rFonts w:ascii="Times" w:hAnsi="Times"/>
          <w:sz w:val="20"/>
          <w:szCs w:val="20"/>
          <w:lang w:val="fr-FR"/>
        </w:rPr>
      </w:pPr>
    </w:p>
    <w:p w14:paraId="781ED91C" w14:textId="77777777" w:rsidR="000152C6" w:rsidRPr="0032190F" w:rsidRDefault="000152C6" w:rsidP="000152C6">
      <w:pPr>
        <w:ind w:right="-136" w:firstLine="709"/>
        <w:jc w:val="both"/>
        <w:rPr>
          <w:rFonts w:ascii="Times" w:hAnsi="Times"/>
          <w:sz w:val="20"/>
          <w:szCs w:val="20"/>
          <w:lang w:val="fr-FR"/>
        </w:rPr>
      </w:pPr>
      <w:r w:rsidRPr="0032190F">
        <w:rPr>
          <w:rFonts w:ascii="Times" w:hAnsi="Times"/>
          <w:sz w:val="20"/>
          <w:szCs w:val="20"/>
          <w:lang w:val="fr-FR"/>
        </w:rPr>
        <w:t>Redescendre à la roche 20</w:t>
      </w:r>
      <w:r w:rsidRPr="00441288">
        <w:rPr>
          <w:rFonts w:ascii="Symbol" w:hAnsi="Symbol"/>
          <w:sz w:val="20"/>
          <w:szCs w:val="20"/>
        </w:rPr>
        <w:t></w:t>
      </w:r>
      <w:r w:rsidRPr="0032190F">
        <w:rPr>
          <w:rFonts w:ascii="Times" w:hAnsi="Times"/>
          <w:sz w:val="20"/>
          <w:szCs w:val="20"/>
          <w:lang w:val="fr-FR"/>
        </w:rPr>
        <w:t>H et aller à cinq mètres à l’ouest. Examiner les faces sud et ouest d’un bloc.</w:t>
      </w:r>
    </w:p>
    <w:p w14:paraId="527C116A" w14:textId="77777777" w:rsidR="000152C6" w:rsidRPr="0032190F" w:rsidRDefault="000152C6" w:rsidP="000152C6">
      <w:pPr>
        <w:ind w:right="-136"/>
        <w:jc w:val="both"/>
        <w:rPr>
          <w:sz w:val="20"/>
          <w:szCs w:val="20"/>
          <w:lang w:val="fr-FR"/>
        </w:rPr>
      </w:pPr>
    </w:p>
    <w:p w14:paraId="7CB4EE4A" w14:textId="77777777" w:rsidR="000152C6" w:rsidRPr="0032190F" w:rsidRDefault="000152C6" w:rsidP="000152C6">
      <w:pPr>
        <w:ind w:right="-136"/>
        <w:jc w:val="both"/>
        <w:rPr>
          <w:sz w:val="20"/>
          <w:szCs w:val="20"/>
          <w:lang w:val="fr-FR"/>
        </w:rPr>
      </w:pPr>
      <w:r w:rsidRPr="0032190F">
        <w:rPr>
          <w:b/>
          <w:sz w:val="20"/>
          <w:szCs w:val="20"/>
          <w:lang w:val="fr-FR"/>
        </w:rPr>
        <w:t xml:space="preserve">Roche 20 </w:t>
      </w:r>
      <w:r w:rsidRPr="00441288">
        <w:rPr>
          <w:rFonts w:ascii="Symbol" w:hAnsi="Symbol"/>
          <w:b/>
          <w:sz w:val="20"/>
          <w:szCs w:val="20"/>
        </w:rPr>
        <w:t></w:t>
      </w:r>
      <w:r w:rsidRPr="0032190F">
        <w:rPr>
          <w:b/>
          <w:sz w:val="20"/>
          <w:szCs w:val="20"/>
          <w:lang w:val="fr-FR"/>
        </w:rPr>
        <w:t xml:space="preserve"> . Zone IV . Groupe II</w:t>
      </w:r>
      <w:r w:rsidRPr="0032190F">
        <w:rPr>
          <w:sz w:val="20"/>
          <w:szCs w:val="20"/>
          <w:lang w:val="fr-FR"/>
        </w:rPr>
        <w:tab/>
      </w:r>
    </w:p>
    <w:p w14:paraId="44268478"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du calvaire  </w:t>
      </w:r>
    </w:p>
    <w:p w14:paraId="14B4C58A" w14:textId="77777777" w:rsidR="000152C6" w:rsidRPr="0032190F" w:rsidRDefault="000152C6" w:rsidP="000152C6">
      <w:pPr>
        <w:ind w:right="-136"/>
        <w:jc w:val="both"/>
        <w:rPr>
          <w:sz w:val="20"/>
          <w:szCs w:val="20"/>
          <w:lang w:val="fr-FR"/>
        </w:rPr>
      </w:pPr>
    </w:p>
    <w:p w14:paraId="760AFFB8"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Examiner sa </w:t>
      </w:r>
      <w:r w:rsidRPr="0032190F">
        <w:rPr>
          <w:b/>
          <w:i/>
          <w:sz w:val="20"/>
          <w:szCs w:val="20"/>
          <w:lang w:val="fr-FR"/>
        </w:rPr>
        <w:t>face a</w:t>
      </w:r>
      <w:r w:rsidRPr="0032190F">
        <w:rPr>
          <w:i/>
          <w:sz w:val="20"/>
          <w:szCs w:val="20"/>
          <w:lang w:val="fr-FR"/>
        </w:rPr>
        <w:t xml:space="preserve"> de pendage 70° sud-sud-ouest (1,7 m du nord-est au sud-ouest par 0,7 ) relativement plate et patinée en orange. Des cupules sont éparses sous une faille en forme de T près de la pointe nord-est. </w:t>
      </w:r>
    </w:p>
    <w:p w14:paraId="1F0125B7" w14:textId="77777777" w:rsidR="000152C6" w:rsidRPr="0032190F" w:rsidRDefault="000152C6" w:rsidP="000152C6">
      <w:pPr>
        <w:ind w:right="-136"/>
        <w:jc w:val="both"/>
        <w:rPr>
          <w:i/>
          <w:sz w:val="20"/>
          <w:szCs w:val="20"/>
          <w:lang w:val="fr-FR"/>
        </w:rPr>
      </w:pPr>
      <w:r w:rsidRPr="0032190F">
        <w:rPr>
          <w:i/>
          <w:sz w:val="20"/>
          <w:szCs w:val="20"/>
          <w:lang w:val="fr-FR"/>
        </w:rPr>
        <w:t>La face ouest (</w:t>
      </w:r>
      <w:r w:rsidRPr="0032190F">
        <w:rPr>
          <w:b/>
          <w:i/>
          <w:sz w:val="20"/>
          <w:szCs w:val="20"/>
          <w:lang w:val="fr-FR"/>
        </w:rPr>
        <w:t>face b</w:t>
      </w:r>
      <w:r w:rsidRPr="0032190F">
        <w:rPr>
          <w:i/>
          <w:sz w:val="20"/>
          <w:szCs w:val="20"/>
          <w:lang w:val="fr-FR"/>
        </w:rPr>
        <w:t xml:space="preserve">), de forme compliquée, présente au centre une surface assez plate et lisse (0,4 m par </w:t>
      </w:r>
      <w:r w:rsidRPr="0032190F">
        <w:rPr>
          <w:i/>
          <w:sz w:val="20"/>
          <w:szCs w:val="20"/>
          <w:lang w:val="fr-FR"/>
        </w:rPr>
        <w:br/>
        <w:t>0,3 m) avec un trou dans son angle supérieur. Un calvaire y est dessiné avec échelle, marteau…par dessus un animal étrange</w:t>
      </w:r>
    </w:p>
    <w:p w14:paraId="0A10984E" w14:textId="77777777" w:rsidR="000152C6" w:rsidRPr="0032190F" w:rsidRDefault="000152C6" w:rsidP="000152C6">
      <w:pPr>
        <w:ind w:right="-136"/>
        <w:jc w:val="both"/>
        <w:rPr>
          <w:rFonts w:ascii="Times" w:hAnsi="Times"/>
          <w:i/>
          <w:sz w:val="20"/>
          <w:szCs w:val="20"/>
          <w:lang w:val="fr-FR"/>
        </w:rPr>
      </w:pPr>
      <w:r w:rsidRPr="0032190F">
        <w:rPr>
          <w:i/>
          <w:sz w:val="20"/>
          <w:szCs w:val="20"/>
          <w:lang w:val="fr-FR"/>
        </w:rPr>
        <w:lastRenderedPageBreak/>
        <w:t>Cette roche s’est appelée 20 B Hbis et 20</w:t>
      </w:r>
      <w:r w:rsidRPr="00441288">
        <w:rPr>
          <w:rFonts w:ascii="Symbol" w:hAnsi="Symbol"/>
          <w:i/>
          <w:sz w:val="20"/>
          <w:szCs w:val="20"/>
        </w:rPr>
        <w:t></w:t>
      </w:r>
      <w:r w:rsidRPr="0032190F">
        <w:rPr>
          <w:rFonts w:ascii="Times" w:hAnsi="Times"/>
          <w:i/>
          <w:sz w:val="20"/>
          <w:szCs w:val="20"/>
          <w:lang w:val="fr-FR"/>
        </w:rPr>
        <w:t xml:space="preserve"> H avant que des cupules n’y soient découvertes.</w:t>
      </w:r>
    </w:p>
    <w:p w14:paraId="39AF8C01" w14:textId="77777777" w:rsidR="000152C6" w:rsidRPr="0032190F" w:rsidRDefault="000152C6" w:rsidP="000152C6">
      <w:pPr>
        <w:ind w:right="-136"/>
        <w:jc w:val="both"/>
        <w:rPr>
          <w:sz w:val="20"/>
          <w:szCs w:val="20"/>
          <w:lang w:val="fr-FR"/>
        </w:rPr>
      </w:pPr>
    </w:p>
    <w:p w14:paraId="1E9AC786" w14:textId="77777777" w:rsidR="000152C6" w:rsidRPr="0032190F" w:rsidRDefault="000152C6" w:rsidP="000152C6">
      <w:pPr>
        <w:ind w:right="-136"/>
        <w:jc w:val="both"/>
        <w:rPr>
          <w:sz w:val="20"/>
          <w:szCs w:val="20"/>
          <w:lang w:val="fr-FR"/>
        </w:rPr>
      </w:pPr>
      <w:r w:rsidRPr="0032190F">
        <w:rPr>
          <w:sz w:val="20"/>
          <w:szCs w:val="20"/>
          <w:lang w:val="fr-FR"/>
        </w:rPr>
        <w:tab/>
        <w:t>Repérer un autre bloc de pélite verte, partiellement enterré, situé à moins d’un mètre à l’ouest.</w:t>
      </w:r>
    </w:p>
    <w:p w14:paraId="32E52C42" w14:textId="77777777" w:rsidR="000152C6" w:rsidRPr="0032190F" w:rsidRDefault="000152C6" w:rsidP="000152C6">
      <w:pPr>
        <w:ind w:right="-136"/>
        <w:jc w:val="both"/>
        <w:rPr>
          <w:sz w:val="20"/>
          <w:szCs w:val="20"/>
          <w:lang w:val="fr-FR"/>
        </w:rPr>
      </w:pPr>
    </w:p>
    <w:p w14:paraId="1CDFABE2" w14:textId="77777777" w:rsidR="000152C6" w:rsidRPr="0032190F" w:rsidRDefault="000152C6" w:rsidP="000152C6">
      <w:pPr>
        <w:ind w:right="-136"/>
        <w:jc w:val="both"/>
        <w:rPr>
          <w:sz w:val="20"/>
          <w:szCs w:val="20"/>
          <w:lang w:val="fr-FR"/>
        </w:rPr>
      </w:pPr>
      <w:r w:rsidRPr="0032190F">
        <w:rPr>
          <w:b/>
          <w:sz w:val="20"/>
          <w:szCs w:val="20"/>
          <w:lang w:val="fr-FR"/>
        </w:rPr>
        <w:t xml:space="preserve">Roche 20 </w:t>
      </w:r>
      <w:r w:rsidRPr="00441288">
        <w:rPr>
          <w:rFonts w:ascii="Symbol" w:hAnsi="Symbol"/>
          <w:b/>
          <w:sz w:val="20"/>
          <w:szCs w:val="20"/>
        </w:rPr>
        <w:t></w:t>
      </w:r>
      <w:r w:rsidRPr="00441288">
        <w:rPr>
          <w:rFonts w:ascii="Symbol" w:hAnsi="Symbol"/>
          <w:b/>
          <w:sz w:val="20"/>
          <w:szCs w:val="20"/>
        </w:rPr>
        <w:t></w:t>
      </w:r>
      <w:r w:rsidRPr="0032190F">
        <w:rPr>
          <w:b/>
          <w:sz w:val="20"/>
          <w:szCs w:val="20"/>
          <w:lang w:val="fr-FR"/>
        </w:rPr>
        <w:t>H . Zone IV . Groupe II</w:t>
      </w:r>
      <w:r w:rsidRPr="0032190F">
        <w:rPr>
          <w:sz w:val="20"/>
          <w:szCs w:val="20"/>
          <w:lang w:val="fr-FR"/>
        </w:rPr>
        <w:tab/>
      </w:r>
    </w:p>
    <w:p w14:paraId="4BD1B0A7"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du petit bateau à côté du trou </w:t>
      </w:r>
    </w:p>
    <w:p w14:paraId="4672CF4F" w14:textId="77777777" w:rsidR="000152C6" w:rsidRPr="0032190F" w:rsidRDefault="000152C6" w:rsidP="000152C6">
      <w:pPr>
        <w:ind w:right="-136"/>
        <w:jc w:val="both"/>
        <w:rPr>
          <w:sz w:val="20"/>
          <w:szCs w:val="20"/>
          <w:lang w:val="fr-FR"/>
        </w:rPr>
      </w:pPr>
    </w:p>
    <w:p w14:paraId="3D87DEF8" w14:textId="77777777" w:rsidR="000152C6" w:rsidRPr="0032190F"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 xml:space="preserve">Sa face triangulaire de pendage 30° sud (0,5 m par 0,5 m) est en partie couverte de patine beige orange. Presque en son centre se trouve un grand trou (diamètre 7 cm) plein de lichens jaunes. Chercher un petit bateau à l’ouest de ce trou. </w:t>
      </w:r>
    </w:p>
    <w:p w14:paraId="20819EB2" w14:textId="77777777" w:rsidR="000152C6" w:rsidRPr="0032190F" w:rsidRDefault="000152C6" w:rsidP="000152C6">
      <w:pPr>
        <w:ind w:right="-136"/>
        <w:jc w:val="both"/>
        <w:rPr>
          <w:rFonts w:ascii="Times" w:hAnsi="Times"/>
          <w:sz w:val="20"/>
          <w:szCs w:val="20"/>
          <w:lang w:val="fr-FR"/>
        </w:rPr>
      </w:pPr>
    </w:p>
    <w:p w14:paraId="27B1DAE6" w14:textId="77777777" w:rsidR="000152C6" w:rsidRPr="0032190F" w:rsidRDefault="000152C6" w:rsidP="000152C6">
      <w:pPr>
        <w:ind w:right="-136"/>
        <w:jc w:val="both"/>
        <w:rPr>
          <w:sz w:val="20"/>
          <w:szCs w:val="20"/>
          <w:lang w:val="fr-FR"/>
        </w:rPr>
      </w:pPr>
      <w:r w:rsidRPr="0032190F">
        <w:rPr>
          <w:sz w:val="20"/>
          <w:szCs w:val="20"/>
          <w:lang w:val="fr-FR"/>
        </w:rPr>
        <w:tab/>
        <w:t>Une roche similaire se trouve immédiatement à l’ouest.</w:t>
      </w:r>
    </w:p>
    <w:p w14:paraId="6D2760ED" w14:textId="77777777" w:rsidR="000152C6" w:rsidRPr="0032190F" w:rsidRDefault="000152C6" w:rsidP="000152C6">
      <w:pPr>
        <w:ind w:right="-136"/>
        <w:jc w:val="both"/>
        <w:rPr>
          <w:sz w:val="20"/>
          <w:szCs w:val="20"/>
          <w:lang w:val="fr-FR"/>
        </w:rPr>
      </w:pPr>
    </w:p>
    <w:p w14:paraId="1ABE46DB" w14:textId="77777777" w:rsidR="000152C6" w:rsidRPr="0032190F" w:rsidRDefault="000152C6" w:rsidP="000152C6">
      <w:pPr>
        <w:ind w:right="-136"/>
        <w:jc w:val="both"/>
        <w:rPr>
          <w:sz w:val="20"/>
          <w:szCs w:val="20"/>
          <w:lang w:val="fr-FR"/>
        </w:rPr>
      </w:pPr>
      <w:r w:rsidRPr="0032190F">
        <w:rPr>
          <w:b/>
          <w:sz w:val="20"/>
          <w:szCs w:val="20"/>
          <w:lang w:val="fr-FR"/>
        </w:rPr>
        <w:t xml:space="preserve">Roche 20 </w:t>
      </w:r>
      <w:r w:rsidRPr="00441288">
        <w:rPr>
          <w:rFonts w:ascii="Symbol" w:hAnsi="Symbol"/>
          <w:b/>
          <w:sz w:val="20"/>
          <w:szCs w:val="20"/>
        </w:rPr>
        <w:t></w:t>
      </w:r>
      <w:r w:rsidRPr="00441288">
        <w:rPr>
          <w:rFonts w:ascii="Symbol" w:hAnsi="Symbol"/>
          <w:b/>
          <w:sz w:val="20"/>
          <w:szCs w:val="20"/>
        </w:rPr>
        <w:t></w:t>
      </w:r>
      <w:r w:rsidRPr="0032190F">
        <w:rPr>
          <w:b/>
          <w:sz w:val="20"/>
          <w:szCs w:val="20"/>
          <w:lang w:val="fr-FR"/>
        </w:rPr>
        <w:t>H . Zone IV . Groupe II</w:t>
      </w:r>
      <w:r w:rsidRPr="0032190F">
        <w:rPr>
          <w:sz w:val="20"/>
          <w:szCs w:val="20"/>
          <w:lang w:val="fr-FR"/>
        </w:rPr>
        <w:tab/>
      </w:r>
    </w:p>
    <w:p w14:paraId="10B1029F"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aux courbes  </w:t>
      </w:r>
    </w:p>
    <w:p w14:paraId="71BE570A" w14:textId="77777777" w:rsidR="000152C6" w:rsidRPr="0032190F" w:rsidRDefault="000152C6" w:rsidP="000152C6">
      <w:pPr>
        <w:ind w:right="-136"/>
        <w:jc w:val="both"/>
        <w:rPr>
          <w:sz w:val="20"/>
          <w:szCs w:val="20"/>
          <w:lang w:val="fr-FR"/>
        </w:rPr>
      </w:pPr>
    </w:p>
    <w:p w14:paraId="2E1E0D33"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C’est un bloc à moitié enterré, situé au ras du sol à l’est et haut de moins de 0,3 m à l’ouest. Sa face supérieure (1,0 m d’est en ouest par 0,5 m) est faillée au centre, du nord au sud. Chercher dans la moitié est de cette surface une courbe traversée par un trait. </w:t>
      </w:r>
    </w:p>
    <w:p w14:paraId="51ED2D07" w14:textId="77777777" w:rsidR="000152C6" w:rsidRPr="0032190F" w:rsidRDefault="000152C6" w:rsidP="000152C6">
      <w:pPr>
        <w:ind w:right="-136"/>
        <w:jc w:val="both"/>
        <w:rPr>
          <w:sz w:val="20"/>
          <w:szCs w:val="20"/>
          <w:lang w:val="fr-FR"/>
        </w:rPr>
      </w:pPr>
    </w:p>
    <w:p w14:paraId="12E534AC" w14:textId="77777777" w:rsidR="000152C6" w:rsidRPr="0032190F" w:rsidRDefault="000152C6" w:rsidP="000152C6">
      <w:pPr>
        <w:ind w:right="-136"/>
        <w:jc w:val="both"/>
        <w:rPr>
          <w:sz w:val="20"/>
          <w:szCs w:val="20"/>
          <w:lang w:val="fr-FR"/>
        </w:rPr>
      </w:pPr>
      <w:r w:rsidRPr="0032190F">
        <w:rPr>
          <w:b/>
          <w:sz w:val="20"/>
          <w:szCs w:val="20"/>
          <w:lang w:val="fr-FR"/>
        </w:rPr>
        <w:t>Repère</w:t>
      </w:r>
      <w:r w:rsidRPr="0032190F">
        <w:rPr>
          <w:sz w:val="20"/>
          <w:szCs w:val="20"/>
          <w:lang w:val="fr-FR"/>
        </w:rPr>
        <w:t xml:space="preserve"> : à six mètres au sud-est se trouve la roche 20 B.</w:t>
      </w:r>
    </w:p>
    <w:p w14:paraId="7E2256C3" w14:textId="77777777" w:rsidR="000152C6" w:rsidRPr="0032190F" w:rsidRDefault="000152C6" w:rsidP="000152C6">
      <w:pPr>
        <w:ind w:right="-136"/>
        <w:jc w:val="both"/>
        <w:rPr>
          <w:rFonts w:ascii="Times" w:hAnsi="Times"/>
          <w:sz w:val="20"/>
          <w:szCs w:val="20"/>
          <w:lang w:val="fr-FR"/>
        </w:rPr>
      </w:pPr>
    </w:p>
    <w:p w14:paraId="06678475" w14:textId="77777777" w:rsidR="000152C6" w:rsidRPr="0032190F" w:rsidRDefault="000152C6" w:rsidP="000152C6">
      <w:pPr>
        <w:ind w:right="-136" w:firstLine="709"/>
        <w:jc w:val="both"/>
        <w:rPr>
          <w:sz w:val="20"/>
          <w:szCs w:val="20"/>
          <w:lang w:val="fr-FR"/>
        </w:rPr>
      </w:pPr>
      <w:r w:rsidRPr="0032190F">
        <w:rPr>
          <w:sz w:val="20"/>
          <w:szCs w:val="20"/>
          <w:lang w:val="fr-FR"/>
        </w:rPr>
        <w:t xml:space="preserve">Marcher quelques mètres vers le nord-est jusqu’à la roche 20 </w:t>
      </w:r>
      <w:r w:rsidRPr="00441288">
        <w:rPr>
          <w:rFonts w:ascii="Symbol" w:hAnsi="Symbol"/>
          <w:sz w:val="20"/>
          <w:szCs w:val="20"/>
        </w:rPr>
        <w:t></w:t>
      </w:r>
      <w:r w:rsidRPr="0032190F">
        <w:rPr>
          <w:sz w:val="20"/>
          <w:szCs w:val="20"/>
          <w:lang w:val="fr-FR"/>
        </w:rPr>
        <w:t xml:space="preserve"> continuer deux mètres vers le nord-ouest  Chercher une petite surface presque horizontale, orange clair, portant à son centre un profond trou rond (diamètre trois centimètres)</w:t>
      </w:r>
    </w:p>
    <w:p w14:paraId="4C513BAB" w14:textId="77777777" w:rsidR="000152C6" w:rsidRPr="0032190F" w:rsidRDefault="000152C6" w:rsidP="000152C6">
      <w:pPr>
        <w:ind w:right="-136"/>
        <w:jc w:val="both"/>
        <w:rPr>
          <w:sz w:val="20"/>
          <w:szCs w:val="20"/>
          <w:lang w:val="fr-FR"/>
        </w:rPr>
      </w:pPr>
    </w:p>
    <w:p w14:paraId="636AEDAE" w14:textId="77777777" w:rsidR="000152C6" w:rsidRPr="0032190F" w:rsidRDefault="000152C6" w:rsidP="000152C6">
      <w:pPr>
        <w:ind w:right="-136"/>
        <w:jc w:val="both"/>
        <w:rPr>
          <w:sz w:val="20"/>
          <w:szCs w:val="20"/>
          <w:lang w:val="fr-FR"/>
        </w:rPr>
      </w:pPr>
      <w:r w:rsidRPr="0032190F">
        <w:rPr>
          <w:b/>
          <w:sz w:val="20"/>
          <w:szCs w:val="20"/>
          <w:lang w:val="fr-FR"/>
        </w:rPr>
        <w:t>Roche 20 B H5 . Zone IV . Groupe II</w:t>
      </w:r>
      <w:r w:rsidRPr="0032190F">
        <w:rPr>
          <w:sz w:val="20"/>
          <w:szCs w:val="20"/>
          <w:lang w:val="fr-FR"/>
        </w:rPr>
        <w:tab/>
      </w:r>
    </w:p>
    <w:p w14:paraId="182D0EE5"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gravée au sud  </w:t>
      </w:r>
    </w:p>
    <w:p w14:paraId="13A12323" w14:textId="77777777" w:rsidR="000152C6" w:rsidRPr="0032190F" w:rsidRDefault="000152C6" w:rsidP="000152C6">
      <w:pPr>
        <w:ind w:right="-136"/>
        <w:jc w:val="both"/>
        <w:rPr>
          <w:sz w:val="20"/>
          <w:szCs w:val="20"/>
          <w:lang w:val="fr-FR"/>
        </w:rPr>
      </w:pPr>
    </w:p>
    <w:p w14:paraId="27CDB52E" w14:textId="77777777" w:rsidR="000152C6" w:rsidRPr="0032190F"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Sa face lisse et plate, de pendage 10° ouest (1,0 m d’est en ouest par 0,6 m) est sillonnée de fissures est – ouest et présente un trou rond et profond au centre (diamètre 3 cm) et un décrochement en biais au sud-ouest. Chercher un dessin en forme de cuiller décorée dans sa moitié sud.</w:t>
      </w:r>
    </w:p>
    <w:p w14:paraId="19AC79C8" w14:textId="77777777" w:rsidR="000152C6" w:rsidRPr="0032190F" w:rsidRDefault="000152C6" w:rsidP="000152C6">
      <w:pPr>
        <w:ind w:right="-136"/>
        <w:jc w:val="both"/>
        <w:rPr>
          <w:rFonts w:ascii="Times" w:hAnsi="Times"/>
          <w:i/>
          <w:sz w:val="20"/>
          <w:szCs w:val="20"/>
          <w:lang w:val="fr-FR"/>
        </w:rPr>
      </w:pPr>
      <w:r w:rsidRPr="0032190F">
        <w:rPr>
          <w:rFonts w:ascii="Times" w:hAnsi="Times"/>
          <w:i/>
          <w:sz w:val="20"/>
          <w:szCs w:val="20"/>
          <w:lang w:val="fr-FR"/>
        </w:rPr>
        <w:t xml:space="preserve">Certains documents peuvent être enregistrés sous le numéro 20 </w:t>
      </w:r>
      <w:r w:rsidRPr="00441288">
        <w:rPr>
          <w:rFonts w:ascii="Symbol" w:hAnsi="Symbol"/>
          <w:i/>
          <w:sz w:val="20"/>
          <w:szCs w:val="20"/>
        </w:rPr>
        <w:t></w:t>
      </w:r>
      <w:r w:rsidRPr="0032190F">
        <w:rPr>
          <w:rFonts w:ascii="Times" w:hAnsi="Times"/>
          <w:i/>
          <w:sz w:val="20"/>
          <w:szCs w:val="20"/>
          <w:lang w:val="fr-FR"/>
        </w:rPr>
        <w:t xml:space="preserve"> H.</w:t>
      </w:r>
    </w:p>
    <w:p w14:paraId="08C8BFDB" w14:textId="77777777" w:rsidR="000152C6" w:rsidRPr="0032190F" w:rsidRDefault="000152C6" w:rsidP="000152C6">
      <w:pPr>
        <w:ind w:right="-136"/>
        <w:jc w:val="both"/>
        <w:rPr>
          <w:sz w:val="20"/>
          <w:szCs w:val="20"/>
          <w:lang w:val="fr-FR"/>
        </w:rPr>
      </w:pPr>
    </w:p>
    <w:p w14:paraId="1874F201" w14:textId="77777777" w:rsidR="000152C6" w:rsidRPr="0032190F" w:rsidRDefault="000152C6" w:rsidP="000152C6">
      <w:pPr>
        <w:ind w:right="-136"/>
        <w:jc w:val="both"/>
        <w:rPr>
          <w:sz w:val="20"/>
          <w:szCs w:val="20"/>
          <w:lang w:val="fr-FR"/>
        </w:rPr>
      </w:pPr>
      <w:r w:rsidRPr="0032190F">
        <w:rPr>
          <w:b/>
          <w:sz w:val="20"/>
          <w:szCs w:val="20"/>
          <w:lang w:val="fr-FR"/>
        </w:rPr>
        <w:t>Repère</w:t>
      </w:r>
      <w:r w:rsidRPr="0032190F">
        <w:rPr>
          <w:sz w:val="20"/>
          <w:szCs w:val="20"/>
          <w:lang w:val="fr-FR"/>
        </w:rPr>
        <w:t xml:space="preserve"> : la roche 20 </w:t>
      </w:r>
      <w:r w:rsidRPr="00441288">
        <w:rPr>
          <w:rFonts w:ascii="Symbol" w:hAnsi="Symbol"/>
          <w:sz w:val="20"/>
          <w:szCs w:val="20"/>
        </w:rPr>
        <w:t></w:t>
      </w:r>
      <w:r w:rsidRPr="0032190F">
        <w:rPr>
          <w:sz w:val="20"/>
          <w:szCs w:val="20"/>
          <w:lang w:val="fr-FR"/>
        </w:rPr>
        <w:t xml:space="preserve"> H se trouve à huit mètres à l’est </w:t>
      </w:r>
    </w:p>
    <w:p w14:paraId="5974C1BD" w14:textId="77777777" w:rsidR="000152C6" w:rsidRPr="0032190F" w:rsidRDefault="000152C6" w:rsidP="000152C6">
      <w:pPr>
        <w:ind w:right="-136"/>
        <w:jc w:val="both"/>
        <w:rPr>
          <w:sz w:val="20"/>
          <w:szCs w:val="20"/>
          <w:lang w:val="fr-FR"/>
        </w:rPr>
      </w:pPr>
      <w:r w:rsidRPr="0032190F">
        <w:rPr>
          <w:sz w:val="20"/>
          <w:szCs w:val="20"/>
          <w:lang w:val="fr-FR"/>
        </w:rPr>
        <w:tab/>
        <w:t>La roche 20</w:t>
      </w:r>
      <w:r w:rsidRPr="00441288">
        <w:rPr>
          <w:rFonts w:ascii="Symbol" w:hAnsi="Symbol"/>
          <w:sz w:val="20"/>
          <w:szCs w:val="20"/>
        </w:rPr>
        <w:t></w:t>
      </w:r>
      <w:r w:rsidRPr="0032190F">
        <w:rPr>
          <w:sz w:val="20"/>
          <w:szCs w:val="20"/>
          <w:lang w:val="fr-FR"/>
        </w:rPr>
        <w:t xml:space="preserve"> se trouve à 2 m au sud-est.</w:t>
      </w:r>
    </w:p>
    <w:p w14:paraId="6F396465" w14:textId="77777777" w:rsidR="000152C6" w:rsidRPr="0032190F" w:rsidRDefault="000152C6" w:rsidP="000152C6">
      <w:pPr>
        <w:ind w:right="-136"/>
        <w:jc w:val="both"/>
        <w:rPr>
          <w:sz w:val="20"/>
          <w:szCs w:val="20"/>
          <w:lang w:val="fr-FR"/>
        </w:rPr>
      </w:pPr>
    </w:p>
    <w:p w14:paraId="07CD76BF" w14:textId="77777777" w:rsidR="000152C6" w:rsidRPr="0032190F" w:rsidRDefault="000152C6" w:rsidP="000152C6">
      <w:pPr>
        <w:ind w:right="-136" w:firstLine="709"/>
        <w:jc w:val="both"/>
        <w:rPr>
          <w:sz w:val="20"/>
          <w:szCs w:val="20"/>
          <w:lang w:val="fr-FR"/>
        </w:rPr>
      </w:pPr>
      <w:r w:rsidRPr="0032190F">
        <w:rPr>
          <w:sz w:val="20"/>
          <w:szCs w:val="20"/>
          <w:lang w:val="fr-FR"/>
        </w:rPr>
        <w:t>Marcher une vingtaine de mètres en direction du pic des Merveilles (nord). C'est un passage assez fréquenté et une sente est piétinée tout le long du palier, surtout à la fin de l'été. Rejoindre ainsi une dalle plate à face supérieure peu pentue. Il y a en fait deux roches</w:t>
      </w:r>
    </w:p>
    <w:p w14:paraId="70514132" w14:textId="77777777" w:rsidR="000152C6" w:rsidRPr="0032190F" w:rsidRDefault="000152C6" w:rsidP="000152C6">
      <w:pPr>
        <w:ind w:right="-136"/>
        <w:jc w:val="both"/>
        <w:rPr>
          <w:sz w:val="20"/>
          <w:szCs w:val="20"/>
          <w:lang w:val="fr-FR"/>
        </w:rPr>
      </w:pPr>
    </w:p>
    <w:p w14:paraId="783F03C3" w14:textId="77777777" w:rsidR="000152C6" w:rsidRPr="0032190F" w:rsidRDefault="000152C6" w:rsidP="000152C6">
      <w:pPr>
        <w:ind w:right="-136"/>
        <w:jc w:val="both"/>
        <w:rPr>
          <w:sz w:val="20"/>
          <w:szCs w:val="20"/>
          <w:lang w:val="fr-FR"/>
        </w:rPr>
      </w:pPr>
      <w:r w:rsidRPr="0032190F">
        <w:rPr>
          <w:b/>
          <w:sz w:val="20"/>
          <w:szCs w:val="20"/>
          <w:lang w:val="fr-FR"/>
        </w:rPr>
        <w:t>Roche 20 A</w:t>
      </w:r>
      <w:r w:rsidRPr="00441288">
        <w:rPr>
          <w:rFonts w:ascii="Symbol" w:hAnsi="Symbol"/>
          <w:b/>
          <w:sz w:val="20"/>
          <w:szCs w:val="20"/>
        </w:rPr>
        <w:t></w:t>
      </w:r>
      <w:r w:rsidRPr="0032190F">
        <w:rPr>
          <w:b/>
          <w:sz w:val="20"/>
          <w:szCs w:val="20"/>
          <w:lang w:val="fr-FR"/>
        </w:rPr>
        <w:t>. Zone IV . Groupe II</w:t>
      </w:r>
      <w:r w:rsidRPr="0032190F">
        <w:rPr>
          <w:sz w:val="20"/>
          <w:szCs w:val="20"/>
          <w:lang w:val="fr-FR"/>
        </w:rPr>
        <w:tab/>
      </w:r>
    </w:p>
    <w:p w14:paraId="24803F8F"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d’Honorato Lorenso Priore 1591 </w:t>
      </w:r>
    </w:p>
    <w:p w14:paraId="67132431" w14:textId="77777777" w:rsidR="000152C6" w:rsidRPr="0032190F" w:rsidRDefault="000152C6" w:rsidP="000152C6">
      <w:pPr>
        <w:ind w:right="-136"/>
        <w:jc w:val="both"/>
        <w:rPr>
          <w:sz w:val="20"/>
          <w:szCs w:val="20"/>
          <w:lang w:val="fr-FR"/>
        </w:rPr>
      </w:pPr>
    </w:p>
    <w:p w14:paraId="6460646F"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Longer d’abord un affleurement de pélite verte patinée en orange de pendage 20°sud-ouest. Le numéro </w:t>
      </w:r>
      <w:r w:rsidRPr="0032190F">
        <w:rPr>
          <w:i/>
          <w:sz w:val="20"/>
          <w:szCs w:val="20"/>
          <w:u w:val="single"/>
          <w:lang w:val="fr-FR"/>
        </w:rPr>
        <w:t>ZIV-GII-R20A2</w:t>
      </w:r>
      <w:r w:rsidRPr="0032190F">
        <w:rPr>
          <w:i/>
          <w:sz w:val="20"/>
          <w:szCs w:val="20"/>
          <w:lang w:val="fr-FR"/>
        </w:rPr>
        <w:t xml:space="preserve"> est gravé sur son bord est, au-dessus d'un décrochement. En dessous se trouve le C et une flèche vers le sud avec la précision 20 (m), indiquant probablement la roche 20 </w:t>
      </w:r>
      <w:r w:rsidRPr="00441288">
        <w:rPr>
          <w:rFonts w:ascii="Symbol" w:hAnsi="Symbol"/>
          <w:i/>
          <w:sz w:val="20"/>
          <w:szCs w:val="20"/>
        </w:rPr>
        <w:t></w:t>
      </w:r>
      <w:r w:rsidRPr="0032190F">
        <w:rPr>
          <w:i/>
          <w:sz w:val="20"/>
          <w:szCs w:val="20"/>
          <w:lang w:val="fr-FR"/>
        </w:rPr>
        <w:t>. Plus bas sont esquissés des cavaliers, dont deux portent des plumes et une épée, et la signature de Palma Giuseppe. Deux petites plages sont gravées à gauche.</w:t>
      </w:r>
    </w:p>
    <w:p w14:paraId="60F9E118" w14:textId="77777777" w:rsidR="000152C6" w:rsidRPr="0032190F" w:rsidRDefault="000152C6" w:rsidP="000152C6">
      <w:pPr>
        <w:ind w:right="-136"/>
        <w:jc w:val="both"/>
        <w:rPr>
          <w:sz w:val="16"/>
          <w:szCs w:val="16"/>
          <w:lang w:val="fr-FR"/>
        </w:rPr>
      </w:pPr>
      <w:r w:rsidRPr="0032190F">
        <w:rPr>
          <w:sz w:val="16"/>
          <w:szCs w:val="16"/>
          <w:lang w:val="fr-FR"/>
        </w:rPr>
        <w:t>Photos 1971 : Roche dans site, Roche, 3 ph. plages</w:t>
      </w:r>
    </w:p>
    <w:p w14:paraId="6D3D4FB3" w14:textId="77777777" w:rsidR="000152C6" w:rsidRPr="0032190F" w:rsidRDefault="000152C6" w:rsidP="000152C6">
      <w:pPr>
        <w:ind w:right="-136"/>
        <w:jc w:val="both"/>
        <w:rPr>
          <w:sz w:val="16"/>
          <w:szCs w:val="16"/>
          <w:lang w:val="fr-FR"/>
        </w:rPr>
      </w:pPr>
    </w:p>
    <w:p w14:paraId="64277B23" w14:textId="77777777" w:rsidR="000152C6" w:rsidRPr="0032190F" w:rsidRDefault="000152C6" w:rsidP="000152C6">
      <w:pPr>
        <w:ind w:right="-136"/>
        <w:jc w:val="both"/>
        <w:rPr>
          <w:i/>
          <w:sz w:val="20"/>
          <w:szCs w:val="20"/>
          <w:lang w:val="fr-FR"/>
        </w:rPr>
      </w:pPr>
      <w:r w:rsidRPr="0032190F">
        <w:rPr>
          <w:i/>
          <w:sz w:val="20"/>
          <w:szCs w:val="20"/>
          <w:lang w:val="fr-FR"/>
        </w:rPr>
        <w:tab/>
        <w:t xml:space="preserve">Sur la seconde dalle, plus vaste (5,0 m par 2,5 m) repérer au centre, entre deux fissures, le C et le numéro </w:t>
      </w:r>
      <w:r w:rsidRPr="0032190F">
        <w:rPr>
          <w:i/>
          <w:sz w:val="20"/>
          <w:szCs w:val="20"/>
          <w:u w:val="single"/>
          <w:lang w:val="fr-FR"/>
        </w:rPr>
        <w:t>ZIV-GII-R20A1</w:t>
      </w:r>
      <w:r w:rsidRPr="0032190F">
        <w:rPr>
          <w:sz w:val="16"/>
          <w:szCs w:val="16"/>
          <w:lang w:val="fr-FR"/>
        </w:rPr>
        <w:t>(ph.27).</w:t>
      </w:r>
      <w:r w:rsidRPr="0032190F">
        <w:rPr>
          <w:i/>
          <w:sz w:val="20"/>
          <w:szCs w:val="20"/>
          <w:lang w:val="fr-FR"/>
        </w:rPr>
        <w:t xml:space="preserve"> Ils sont entourés de nombreuses gravures piquetées : des corniformes, des réticulés, un poignard à lame courte et pommeau rond, deux autres lames plus allongées. De nombreuses inscriptions sont historiques : au centre du bord est, deux écussons sont placés côte à côte et entourés d'une couronne de feuilles </w:t>
      </w:r>
      <w:r w:rsidRPr="0032190F">
        <w:rPr>
          <w:sz w:val="16"/>
          <w:szCs w:val="16"/>
          <w:lang w:val="fr-FR"/>
        </w:rPr>
        <w:t>(ph.2),</w:t>
      </w:r>
      <w:r w:rsidRPr="0032190F">
        <w:rPr>
          <w:i/>
          <w:sz w:val="20"/>
          <w:szCs w:val="20"/>
          <w:lang w:val="fr-FR"/>
        </w:rPr>
        <w:t xml:space="preserve"> des noms de militaires et des dates (Arnurfus Benardi Mellitare Di umberto, 11 août 1900, pietrusch ...</w:t>
      </w:r>
      <w:r w:rsidRPr="0032190F">
        <w:rPr>
          <w:sz w:val="16"/>
          <w:szCs w:val="16"/>
          <w:lang w:val="fr-FR"/>
        </w:rPr>
        <w:t>ph.24</w:t>
      </w:r>
      <w:r w:rsidRPr="0032190F">
        <w:rPr>
          <w:i/>
          <w:sz w:val="20"/>
          <w:szCs w:val="20"/>
          <w:lang w:val="fr-FR"/>
        </w:rPr>
        <w:t xml:space="preserve">). </w:t>
      </w:r>
    </w:p>
    <w:p w14:paraId="59ABEA52" w14:textId="77777777" w:rsidR="000152C6" w:rsidRPr="0032190F" w:rsidRDefault="000152C6" w:rsidP="000152C6">
      <w:pPr>
        <w:ind w:right="-136"/>
        <w:jc w:val="both"/>
        <w:rPr>
          <w:i/>
          <w:sz w:val="20"/>
          <w:szCs w:val="20"/>
          <w:lang w:val="fr-FR"/>
        </w:rPr>
      </w:pPr>
    </w:p>
    <w:p w14:paraId="33492840"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Près d'un groupe de gravures du bronze (le poignard cité, deux attelages </w:t>
      </w:r>
      <w:r w:rsidRPr="0032190F">
        <w:rPr>
          <w:sz w:val="16"/>
          <w:szCs w:val="16"/>
          <w:lang w:val="fr-FR"/>
        </w:rPr>
        <w:t>(ph.19,22,22bis).</w:t>
      </w:r>
      <w:r w:rsidRPr="0032190F">
        <w:rPr>
          <w:i/>
          <w:sz w:val="20"/>
          <w:szCs w:val="20"/>
          <w:lang w:val="fr-FR"/>
        </w:rPr>
        <w:t xml:space="preserve"> avec araire, dont un, très petit, a son araire perdu dans des fissures), remarquer </w:t>
      </w:r>
      <w:r w:rsidRPr="0032190F">
        <w:rPr>
          <w:sz w:val="16"/>
          <w:szCs w:val="16"/>
          <w:lang w:val="fr-FR"/>
        </w:rPr>
        <w:t>(ph.17,18,26),</w:t>
      </w:r>
      <w:r w:rsidRPr="0032190F">
        <w:rPr>
          <w:i/>
          <w:sz w:val="20"/>
          <w:szCs w:val="20"/>
          <w:lang w:val="fr-FR"/>
        </w:rPr>
        <w:t xml:space="preserve"> peut-être avec émotion, l'inscription "Honorato LORENSO PRIORE 1591 - Antonio Lorenzo 1591 - et au-dessus Rafaël Lorenso" (ce dernier écrit maladroitement). Il s'agit d'Onorato Laurenti, curé de Belvédère et informateur du premier historien de la Vallée, le niçois Gioffredo </w:t>
      </w:r>
      <w:r w:rsidRPr="0032190F">
        <w:rPr>
          <w:i/>
          <w:sz w:val="20"/>
          <w:szCs w:val="20"/>
          <w:lang w:val="fr-FR"/>
        </w:rPr>
        <w:lastRenderedPageBreak/>
        <w:t>(Histoire des Alpes Maritimes publiée en 1650). Ses descriptions citent surtout des animaux divers et des armes. Les "hallebardes" sont considérées comme des étendards romains, et les gravures comme des "plaisanteries de bergers". Le merveilleux, au sens magnifique et étrange, l'emporte sur le diabolique. Lorenso avait dû venir par beau temps et le site où il a laissé sa signature est étonnamment calme et grandiose.</w:t>
      </w:r>
    </w:p>
    <w:p w14:paraId="1899FEA3" w14:textId="77777777" w:rsidR="000152C6" w:rsidRPr="0032190F" w:rsidRDefault="000152C6" w:rsidP="000152C6">
      <w:pPr>
        <w:ind w:right="-136" w:firstLine="709"/>
        <w:jc w:val="both"/>
        <w:rPr>
          <w:i/>
          <w:sz w:val="20"/>
          <w:szCs w:val="20"/>
          <w:lang w:val="fr-FR"/>
        </w:rPr>
      </w:pPr>
    </w:p>
    <w:p w14:paraId="66CA6F75"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Rechercher encore un nouvel attelage surmonté d’un poignard muni d'un pommeau rond </w:t>
      </w:r>
      <w:r w:rsidRPr="0032190F">
        <w:rPr>
          <w:sz w:val="16"/>
          <w:szCs w:val="16"/>
          <w:lang w:val="fr-FR"/>
        </w:rPr>
        <w:t>(ph. 17,18).</w:t>
      </w:r>
      <w:r w:rsidRPr="0032190F">
        <w:rPr>
          <w:i/>
          <w:sz w:val="20"/>
          <w:szCs w:val="20"/>
          <w:lang w:val="fr-FR"/>
        </w:rPr>
        <w:t xml:space="preserve"> Plus au sud et au centre de la roche, remarquer une association corniforme / poignard(?) : un corps ovale, des cornes en lyre, épaissies à leur extrémité, un appendice entre les cornes et deux appendices latéraux </w:t>
      </w:r>
      <w:r w:rsidRPr="0032190F">
        <w:rPr>
          <w:sz w:val="16"/>
          <w:szCs w:val="16"/>
          <w:lang w:val="fr-FR"/>
        </w:rPr>
        <w:t>(ph.34).</w:t>
      </w:r>
      <w:r w:rsidRPr="0032190F">
        <w:rPr>
          <w:i/>
          <w:sz w:val="20"/>
          <w:szCs w:val="20"/>
          <w:lang w:val="fr-FR"/>
        </w:rPr>
        <w:t xml:space="preserve"> L'ensemble pourrait former un personnage sans tête.</w:t>
      </w:r>
    </w:p>
    <w:p w14:paraId="7F22B6D7"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Les dessins et textes de bergers sont nombreux. Signalons un bateau de pêche, deux croix, des formes géométriques soignées </w:t>
      </w:r>
      <w:r w:rsidRPr="0032190F">
        <w:rPr>
          <w:i/>
          <w:sz w:val="16"/>
          <w:szCs w:val="16"/>
          <w:lang w:val="fr-FR"/>
        </w:rPr>
        <w:t>(ph.32)</w:t>
      </w:r>
      <w:r w:rsidRPr="0032190F">
        <w:rPr>
          <w:i/>
          <w:sz w:val="20"/>
          <w:szCs w:val="20"/>
          <w:lang w:val="fr-FR"/>
        </w:rPr>
        <w:t xml:space="preserve"> et la date agosto 1761 </w:t>
      </w:r>
      <w:r w:rsidRPr="0032190F">
        <w:rPr>
          <w:sz w:val="16"/>
          <w:szCs w:val="16"/>
          <w:lang w:val="fr-FR"/>
        </w:rPr>
        <w:t xml:space="preserve">(ph.38). </w:t>
      </w:r>
      <w:r w:rsidRPr="0032190F">
        <w:rPr>
          <w:i/>
          <w:sz w:val="20"/>
          <w:szCs w:val="20"/>
          <w:lang w:val="fr-FR"/>
        </w:rPr>
        <w:t>Sur la photo n°8 apparaît la date 1611 ??</w:t>
      </w:r>
    </w:p>
    <w:p w14:paraId="71CD400D" w14:textId="77777777" w:rsidR="000152C6" w:rsidRPr="0032190F" w:rsidRDefault="000152C6" w:rsidP="000152C6">
      <w:pPr>
        <w:ind w:right="-136"/>
        <w:jc w:val="both"/>
        <w:rPr>
          <w:i/>
          <w:sz w:val="20"/>
          <w:szCs w:val="20"/>
          <w:lang w:val="fr-FR"/>
        </w:rPr>
      </w:pPr>
      <w:r w:rsidRPr="0032190F">
        <w:rPr>
          <w:i/>
          <w:sz w:val="20"/>
          <w:szCs w:val="20"/>
          <w:lang w:val="fr-FR"/>
        </w:rPr>
        <w:t>A l'extrémité nord les gravures, numérotées 16 et 3 sur le plan au 1/10, ne sont pas patinées.</w:t>
      </w:r>
    </w:p>
    <w:p w14:paraId="6A1F2CEE" w14:textId="77777777" w:rsidR="000152C6" w:rsidRPr="0032190F" w:rsidRDefault="000152C6" w:rsidP="000152C6">
      <w:pPr>
        <w:ind w:right="-136"/>
        <w:jc w:val="both"/>
        <w:rPr>
          <w:sz w:val="16"/>
          <w:szCs w:val="16"/>
          <w:lang w:val="fr-FR"/>
        </w:rPr>
      </w:pPr>
      <w:r w:rsidRPr="0032190F">
        <w:rPr>
          <w:sz w:val="16"/>
          <w:szCs w:val="16"/>
          <w:lang w:val="fr-FR"/>
        </w:rPr>
        <w:t>Photos 1971 et 72 : Roche dans site, Roche, 43ph. gravures souvent surexposées</w:t>
      </w:r>
    </w:p>
    <w:p w14:paraId="490B8A31" w14:textId="77777777" w:rsidR="000152C6" w:rsidRPr="0032190F" w:rsidRDefault="000152C6" w:rsidP="000152C6">
      <w:pPr>
        <w:ind w:right="-136"/>
        <w:jc w:val="both"/>
        <w:rPr>
          <w:sz w:val="20"/>
          <w:szCs w:val="20"/>
          <w:lang w:val="fr-FR"/>
        </w:rPr>
      </w:pPr>
    </w:p>
    <w:p w14:paraId="5AC14A92" w14:textId="77777777" w:rsidR="000152C6" w:rsidRPr="0032190F" w:rsidRDefault="000152C6" w:rsidP="000152C6">
      <w:pPr>
        <w:ind w:right="-136"/>
        <w:jc w:val="both"/>
        <w:rPr>
          <w:sz w:val="20"/>
          <w:szCs w:val="20"/>
          <w:lang w:val="fr-FR"/>
        </w:rPr>
      </w:pPr>
      <w:r w:rsidRPr="0032190F">
        <w:rPr>
          <w:sz w:val="20"/>
          <w:szCs w:val="20"/>
          <w:lang w:val="fr-FR"/>
        </w:rPr>
        <w:tab/>
        <w:t xml:space="preserve">Remarquer un petit bloc situé entre les deux roches 20 </w:t>
      </w:r>
    </w:p>
    <w:p w14:paraId="4456BBE6" w14:textId="77777777" w:rsidR="000152C6" w:rsidRPr="0032190F" w:rsidRDefault="000152C6" w:rsidP="000152C6">
      <w:pPr>
        <w:ind w:right="-136"/>
        <w:jc w:val="both"/>
        <w:rPr>
          <w:sz w:val="20"/>
          <w:szCs w:val="20"/>
          <w:lang w:val="fr-FR"/>
        </w:rPr>
      </w:pPr>
    </w:p>
    <w:p w14:paraId="4E733FDE" w14:textId="77777777" w:rsidR="000152C6" w:rsidRPr="0032190F" w:rsidRDefault="000152C6" w:rsidP="000152C6">
      <w:pPr>
        <w:ind w:right="-136"/>
        <w:jc w:val="both"/>
        <w:rPr>
          <w:sz w:val="20"/>
          <w:szCs w:val="20"/>
          <w:lang w:val="fr-FR"/>
        </w:rPr>
      </w:pPr>
      <w:r w:rsidRPr="0032190F">
        <w:rPr>
          <w:b/>
          <w:sz w:val="20"/>
          <w:szCs w:val="20"/>
          <w:lang w:val="fr-FR"/>
        </w:rPr>
        <w:t xml:space="preserve">Roche 20 </w:t>
      </w:r>
      <w:r w:rsidRPr="00441288">
        <w:rPr>
          <w:rFonts w:ascii="Symbol" w:hAnsi="Symbol"/>
          <w:b/>
          <w:sz w:val="20"/>
          <w:szCs w:val="20"/>
        </w:rPr>
        <w:t></w:t>
      </w:r>
      <w:r w:rsidRPr="00441288">
        <w:rPr>
          <w:rFonts w:ascii="Symbol" w:hAnsi="Symbol"/>
          <w:b/>
          <w:sz w:val="20"/>
          <w:szCs w:val="20"/>
        </w:rPr>
        <w:t></w:t>
      </w:r>
      <w:r w:rsidRPr="0032190F">
        <w:rPr>
          <w:b/>
          <w:sz w:val="20"/>
          <w:szCs w:val="20"/>
          <w:lang w:val="fr-FR"/>
        </w:rPr>
        <w:t>H . Zone IV . Groupe II</w:t>
      </w:r>
      <w:r w:rsidRPr="0032190F">
        <w:rPr>
          <w:sz w:val="20"/>
          <w:szCs w:val="20"/>
          <w:lang w:val="fr-FR"/>
        </w:rPr>
        <w:tab/>
      </w:r>
    </w:p>
    <w:p w14:paraId="36661545"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aperto </w:t>
      </w:r>
    </w:p>
    <w:p w14:paraId="054AC7F2" w14:textId="77777777" w:rsidR="000152C6" w:rsidRPr="0032190F" w:rsidRDefault="000152C6" w:rsidP="000152C6">
      <w:pPr>
        <w:ind w:right="-136"/>
        <w:jc w:val="both"/>
        <w:rPr>
          <w:sz w:val="20"/>
          <w:szCs w:val="20"/>
          <w:lang w:val="fr-FR"/>
        </w:rPr>
      </w:pPr>
    </w:p>
    <w:p w14:paraId="20E53428"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C’ est une pélite verte patinée en orange clair. Sa face supérieure ovale (0,8 m du nord au sud par 0,5 m) est déchiquetée au nord, au nord-est et au sud. Elle s’élève à 0,3 m à peine au-dessus du sol à l’est et la partie nord de la surface est irrégulière du fait de décrochements et d’éclats. Aperto est écrit à l’ouest. </w:t>
      </w:r>
    </w:p>
    <w:p w14:paraId="140EA093" w14:textId="77777777" w:rsidR="000152C6" w:rsidRPr="0032190F" w:rsidRDefault="000152C6" w:rsidP="000152C6">
      <w:pPr>
        <w:ind w:right="-136"/>
        <w:jc w:val="both"/>
        <w:rPr>
          <w:sz w:val="20"/>
          <w:szCs w:val="20"/>
          <w:lang w:val="fr-FR"/>
        </w:rPr>
      </w:pPr>
    </w:p>
    <w:p w14:paraId="1032EA2B" w14:textId="77777777" w:rsidR="000152C6" w:rsidRPr="0032190F" w:rsidRDefault="000152C6" w:rsidP="000152C6">
      <w:pPr>
        <w:ind w:right="-136"/>
        <w:jc w:val="both"/>
        <w:rPr>
          <w:sz w:val="20"/>
          <w:szCs w:val="20"/>
          <w:lang w:val="fr-FR"/>
        </w:rPr>
      </w:pPr>
      <w:r w:rsidRPr="0032190F">
        <w:rPr>
          <w:sz w:val="20"/>
          <w:szCs w:val="20"/>
          <w:lang w:val="fr-FR"/>
        </w:rPr>
        <w:tab/>
        <w:t xml:space="preserve">Aller vers l’est et </w:t>
      </w:r>
      <w:r w:rsidRPr="0032190F">
        <w:rPr>
          <w:b/>
          <w:sz w:val="20"/>
          <w:szCs w:val="20"/>
          <w:lang w:val="fr-FR"/>
        </w:rPr>
        <w:t>CHERCHER</w:t>
      </w:r>
      <w:r w:rsidRPr="0032190F">
        <w:rPr>
          <w:sz w:val="20"/>
          <w:szCs w:val="20"/>
          <w:lang w:val="fr-FR"/>
        </w:rPr>
        <w:t xml:space="preserve"> une roche légèrement surélevée par rapport à la roche 20 A 1</w:t>
      </w:r>
    </w:p>
    <w:p w14:paraId="0C4E2108" w14:textId="77777777" w:rsidR="000152C6" w:rsidRPr="0032190F" w:rsidRDefault="000152C6" w:rsidP="000152C6">
      <w:pPr>
        <w:ind w:right="-136"/>
        <w:jc w:val="both"/>
        <w:rPr>
          <w:sz w:val="20"/>
          <w:szCs w:val="20"/>
          <w:lang w:val="fr-FR"/>
        </w:rPr>
      </w:pPr>
    </w:p>
    <w:p w14:paraId="2C55E63B" w14:textId="77777777" w:rsidR="000152C6" w:rsidRPr="0032190F" w:rsidRDefault="000152C6" w:rsidP="000152C6">
      <w:pPr>
        <w:ind w:right="-136"/>
        <w:jc w:val="both"/>
        <w:rPr>
          <w:sz w:val="20"/>
          <w:szCs w:val="20"/>
          <w:lang w:val="fr-FR"/>
        </w:rPr>
      </w:pPr>
      <w:r w:rsidRPr="0032190F">
        <w:rPr>
          <w:b/>
          <w:sz w:val="20"/>
          <w:szCs w:val="20"/>
          <w:lang w:val="fr-FR"/>
        </w:rPr>
        <w:t xml:space="preserve">Roche 20 </w:t>
      </w:r>
      <w:r w:rsidRPr="00441288">
        <w:rPr>
          <w:rFonts w:ascii="Symbol" w:hAnsi="Symbol"/>
          <w:b/>
          <w:sz w:val="20"/>
          <w:szCs w:val="20"/>
        </w:rPr>
        <w:t></w:t>
      </w:r>
      <w:r w:rsidRPr="00441288">
        <w:rPr>
          <w:rFonts w:ascii="Symbol" w:hAnsi="Symbol"/>
          <w:b/>
          <w:sz w:val="20"/>
          <w:szCs w:val="20"/>
        </w:rPr>
        <w:t></w:t>
      </w:r>
      <w:r w:rsidRPr="0032190F">
        <w:rPr>
          <w:b/>
          <w:sz w:val="20"/>
          <w:szCs w:val="20"/>
          <w:lang w:val="fr-FR"/>
        </w:rPr>
        <w:t>H . Zone IV . Groupe II</w:t>
      </w:r>
      <w:r w:rsidRPr="0032190F">
        <w:rPr>
          <w:sz w:val="20"/>
          <w:szCs w:val="20"/>
          <w:lang w:val="fr-FR"/>
        </w:rPr>
        <w:tab/>
      </w:r>
    </w:p>
    <w:p w14:paraId="766E335B" w14:textId="77777777" w:rsidR="000152C6" w:rsidRPr="0032190F" w:rsidRDefault="000152C6" w:rsidP="000152C6">
      <w:pPr>
        <w:ind w:right="-136"/>
        <w:jc w:val="both"/>
        <w:rPr>
          <w:sz w:val="20"/>
          <w:szCs w:val="20"/>
          <w:lang w:val="fr-FR"/>
        </w:rPr>
      </w:pPr>
    </w:p>
    <w:p w14:paraId="7CB526A9" w14:textId="77777777" w:rsidR="000152C6" w:rsidRPr="0032190F" w:rsidRDefault="000152C6" w:rsidP="000152C6">
      <w:pPr>
        <w:ind w:right="-136" w:firstLine="709"/>
        <w:jc w:val="both"/>
        <w:rPr>
          <w:i/>
          <w:sz w:val="20"/>
          <w:szCs w:val="20"/>
          <w:lang w:val="fr-FR"/>
        </w:rPr>
      </w:pPr>
      <w:r w:rsidRPr="0032190F">
        <w:rPr>
          <w:i/>
          <w:sz w:val="20"/>
          <w:szCs w:val="20"/>
          <w:lang w:val="fr-FR"/>
        </w:rPr>
        <w:t>C’ est une pélite verte patinée en orange?. Sa face de pendage 70° ouest (0,9 m par 0,5 m)……</w:t>
      </w:r>
    </w:p>
    <w:p w14:paraId="4C99244B" w14:textId="77777777" w:rsidR="000152C6" w:rsidRPr="0032190F" w:rsidRDefault="000152C6" w:rsidP="000152C6">
      <w:pPr>
        <w:ind w:right="-136" w:firstLine="709"/>
        <w:jc w:val="both"/>
        <w:rPr>
          <w:sz w:val="20"/>
          <w:szCs w:val="20"/>
          <w:lang w:val="fr-FR"/>
        </w:rPr>
      </w:pPr>
    </w:p>
    <w:p w14:paraId="2A1237AD" w14:textId="77777777" w:rsidR="000152C6" w:rsidRPr="0032190F" w:rsidRDefault="000152C6" w:rsidP="000152C6">
      <w:pPr>
        <w:ind w:right="-136" w:firstLine="709"/>
        <w:jc w:val="both"/>
        <w:rPr>
          <w:sz w:val="20"/>
          <w:szCs w:val="20"/>
          <w:lang w:val="fr-FR"/>
        </w:rPr>
      </w:pPr>
      <w:r w:rsidRPr="0032190F">
        <w:rPr>
          <w:sz w:val="20"/>
          <w:szCs w:val="20"/>
          <w:lang w:val="fr-FR"/>
        </w:rPr>
        <w:t>Revenir jusqu’à la roche 20 A 1 et aller à cinq mètres au nord en longeant par l’ouest un bloc plat à face supérieure très schistosée.</w:t>
      </w:r>
    </w:p>
    <w:p w14:paraId="17EEA6F1" w14:textId="77777777" w:rsidR="000152C6" w:rsidRPr="0032190F" w:rsidRDefault="000152C6" w:rsidP="000152C6">
      <w:pPr>
        <w:ind w:right="-136"/>
        <w:jc w:val="both"/>
        <w:rPr>
          <w:sz w:val="20"/>
          <w:szCs w:val="20"/>
          <w:lang w:val="fr-FR"/>
        </w:rPr>
      </w:pPr>
    </w:p>
    <w:p w14:paraId="39871CC8" w14:textId="77777777" w:rsidR="000152C6" w:rsidRPr="0032190F" w:rsidRDefault="000152C6" w:rsidP="000152C6">
      <w:pPr>
        <w:ind w:right="-136"/>
        <w:jc w:val="both"/>
        <w:rPr>
          <w:sz w:val="20"/>
          <w:szCs w:val="20"/>
          <w:lang w:val="fr-FR"/>
        </w:rPr>
      </w:pPr>
      <w:r w:rsidRPr="0032190F">
        <w:rPr>
          <w:b/>
          <w:sz w:val="20"/>
          <w:szCs w:val="20"/>
          <w:lang w:val="fr-FR"/>
        </w:rPr>
        <w:t xml:space="preserve">Roche 20 A 1H </w:t>
      </w:r>
      <w:r w:rsidRPr="0032190F">
        <w:rPr>
          <w:sz w:val="20"/>
          <w:szCs w:val="20"/>
          <w:lang w:val="fr-FR"/>
        </w:rPr>
        <w:t>ou numéro proto ?</w:t>
      </w:r>
      <w:r w:rsidRPr="00441288">
        <w:rPr>
          <w:rFonts w:ascii="Symbol" w:hAnsi="Symbol"/>
          <w:b/>
          <w:sz w:val="20"/>
          <w:szCs w:val="20"/>
        </w:rPr>
        <w:t></w:t>
      </w:r>
      <w:r w:rsidRPr="0032190F">
        <w:rPr>
          <w:b/>
          <w:sz w:val="20"/>
          <w:szCs w:val="20"/>
          <w:lang w:val="fr-FR"/>
        </w:rPr>
        <w:t>. Zone IV . Groupe II</w:t>
      </w:r>
      <w:r w:rsidRPr="0032190F">
        <w:rPr>
          <w:b/>
          <w:sz w:val="20"/>
          <w:szCs w:val="20"/>
          <w:lang w:val="fr-FR"/>
        </w:rPr>
        <w:tab/>
      </w:r>
      <w:r w:rsidRPr="0032190F">
        <w:rPr>
          <w:b/>
          <w:sz w:val="20"/>
          <w:szCs w:val="20"/>
          <w:lang w:val="fr-FR"/>
        </w:rPr>
        <w:tab/>
        <w:t>EXISTE UNE PLAGE</w:t>
      </w:r>
    </w:p>
    <w:p w14:paraId="0F67E519"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à la clochette </w:t>
      </w:r>
    </w:p>
    <w:p w14:paraId="1FCCABA7" w14:textId="77777777" w:rsidR="000152C6" w:rsidRPr="0032190F" w:rsidRDefault="000152C6" w:rsidP="000152C6">
      <w:pPr>
        <w:ind w:right="-136"/>
        <w:jc w:val="both"/>
        <w:rPr>
          <w:sz w:val="20"/>
          <w:szCs w:val="20"/>
          <w:lang w:val="fr-FR"/>
        </w:rPr>
      </w:pPr>
    </w:p>
    <w:p w14:paraId="09E1E8A8"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La roche est une pélite verte, patinée en orange verdâtre, haute de moins de 0,2 m et de forme irrégulière. La face supérieure, </w:t>
      </w:r>
      <w:r w:rsidRPr="0032190F">
        <w:rPr>
          <w:b/>
          <w:i/>
          <w:sz w:val="20"/>
          <w:szCs w:val="20"/>
          <w:lang w:val="fr-FR"/>
        </w:rPr>
        <w:t>face a</w:t>
      </w:r>
      <w:r w:rsidRPr="0032190F">
        <w:rPr>
          <w:i/>
          <w:sz w:val="20"/>
          <w:szCs w:val="20"/>
          <w:lang w:val="fr-FR"/>
        </w:rPr>
        <w:t xml:space="preserve"> (ou face 3) (0,6 m par 0,6 m), peu plate mais horizontale porte le nom d’un berger Palma Pietro 61 accompagné du dessin d’une clochette et la silhouette d’un personnage à cheval, quadrillé, portant des cornes en plumes.</w:t>
      </w:r>
    </w:p>
    <w:p w14:paraId="3AA73758" w14:textId="77777777" w:rsidR="000152C6" w:rsidRPr="0032190F" w:rsidRDefault="000152C6" w:rsidP="000152C6">
      <w:pPr>
        <w:rPr>
          <w:rFonts w:ascii="Times" w:hAnsi="Times"/>
          <w:sz w:val="20"/>
          <w:szCs w:val="20"/>
          <w:lang w:val="fr-FR"/>
        </w:rPr>
      </w:pPr>
      <w:r w:rsidRPr="0032190F">
        <w:rPr>
          <w:rFonts w:ascii="Times" w:hAnsi="Times"/>
          <w:i/>
          <w:sz w:val="20"/>
          <w:szCs w:val="20"/>
          <w:lang w:val="fr-FR"/>
        </w:rPr>
        <w:t xml:space="preserve">La </w:t>
      </w:r>
      <w:r w:rsidRPr="0032190F">
        <w:rPr>
          <w:rFonts w:ascii="Times" w:hAnsi="Times"/>
          <w:b/>
          <w:i/>
          <w:sz w:val="20"/>
          <w:szCs w:val="20"/>
          <w:lang w:val="fr-FR"/>
        </w:rPr>
        <w:t>faceb</w:t>
      </w:r>
      <w:r w:rsidRPr="0032190F">
        <w:rPr>
          <w:rFonts w:ascii="Times" w:hAnsi="Times"/>
          <w:i/>
          <w:sz w:val="20"/>
          <w:szCs w:val="20"/>
          <w:lang w:val="fr-FR"/>
        </w:rPr>
        <w:t xml:space="preserve">, de pendage 10° ouest et de forme triangulaire (0,7 m par 0,6 m) porte trois petits décrochements en </w:t>
      </w:r>
      <w:r w:rsidRPr="0032190F">
        <w:rPr>
          <w:rFonts w:ascii="Times" w:hAnsi="Times"/>
          <w:sz w:val="20"/>
          <w:szCs w:val="20"/>
          <w:lang w:val="fr-FR"/>
        </w:rPr>
        <w:t>zigzag dirigés d’est en ouest, au sud, et un réseau de fissures. Observer un grand quadrillage au ras du sol, presque sous l’herbe.</w:t>
      </w:r>
    </w:p>
    <w:p w14:paraId="3C02FB4B" w14:textId="77777777" w:rsidR="000152C6" w:rsidRPr="0032190F" w:rsidRDefault="000152C6" w:rsidP="000152C6">
      <w:pPr>
        <w:jc w:val="both"/>
        <w:rPr>
          <w:rFonts w:ascii="Times" w:hAnsi="Times"/>
          <w:i/>
          <w:sz w:val="20"/>
          <w:szCs w:val="20"/>
          <w:lang w:val="fr-FR"/>
        </w:rPr>
      </w:pPr>
      <w:r w:rsidRPr="0032190F">
        <w:rPr>
          <w:rFonts w:ascii="Times" w:hAnsi="Times"/>
          <w:i/>
          <w:sz w:val="20"/>
          <w:szCs w:val="20"/>
          <w:lang w:val="fr-FR"/>
        </w:rPr>
        <w:t xml:space="preserve">La </w:t>
      </w:r>
      <w:r w:rsidRPr="0032190F">
        <w:rPr>
          <w:rFonts w:ascii="Times" w:hAnsi="Times"/>
          <w:b/>
          <w:i/>
          <w:sz w:val="20"/>
          <w:szCs w:val="20"/>
          <w:lang w:val="fr-FR"/>
        </w:rPr>
        <w:t xml:space="preserve">face c </w:t>
      </w:r>
      <w:r w:rsidRPr="0032190F">
        <w:rPr>
          <w:rFonts w:ascii="Times" w:hAnsi="Times"/>
          <w:i/>
          <w:sz w:val="20"/>
          <w:szCs w:val="20"/>
          <w:lang w:val="fr-FR"/>
        </w:rPr>
        <w:t xml:space="preserve">(ou face 1), triangulaire (0,7 m par 0,7 m) et de pendage 30° ouest se trouve au nord du bloc et présente une pointe vers l’est et deux petits décrochements au sud. En soulevant l’herbe au nord, découvrir une </w:t>
      </w:r>
      <w:r w:rsidRPr="0032190F">
        <w:rPr>
          <w:rFonts w:ascii="Times" w:hAnsi="Times"/>
          <w:b/>
          <w:i/>
          <w:sz w:val="20"/>
          <w:szCs w:val="20"/>
          <w:u w:val="single"/>
          <w:lang w:val="fr-FR"/>
        </w:rPr>
        <w:t>plage de cupules</w:t>
      </w:r>
      <w:r w:rsidRPr="0032190F">
        <w:rPr>
          <w:rFonts w:ascii="Times" w:hAnsi="Times"/>
          <w:i/>
          <w:sz w:val="20"/>
          <w:szCs w:val="20"/>
          <w:lang w:val="fr-FR"/>
        </w:rPr>
        <w:t xml:space="preserve"> au milieu de la voilure d’un bateau.</w:t>
      </w:r>
    </w:p>
    <w:p w14:paraId="596F3B4B" w14:textId="77777777" w:rsidR="000152C6" w:rsidRPr="00441288" w:rsidRDefault="000152C6" w:rsidP="000152C6">
      <w:pPr>
        <w:jc w:val="both"/>
        <w:rPr>
          <w:rFonts w:ascii="Times" w:hAnsi="Times"/>
          <w:i/>
          <w:sz w:val="20"/>
          <w:szCs w:val="20"/>
        </w:rPr>
      </w:pPr>
      <w:r w:rsidRPr="0032190F">
        <w:rPr>
          <w:rFonts w:ascii="Times" w:hAnsi="Times"/>
          <w:i/>
          <w:sz w:val="20"/>
          <w:szCs w:val="20"/>
          <w:lang w:val="fr-FR"/>
        </w:rPr>
        <w:t xml:space="preserve">La </w:t>
      </w:r>
      <w:r w:rsidRPr="0032190F">
        <w:rPr>
          <w:rFonts w:ascii="Times" w:hAnsi="Times"/>
          <w:b/>
          <w:i/>
          <w:sz w:val="20"/>
          <w:szCs w:val="20"/>
          <w:lang w:val="fr-FR"/>
        </w:rPr>
        <w:t>face d</w:t>
      </w:r>
      <w:r w:rsidRPr="0032190F">
        <w:rPr>
          <w:rFonts w:ascii="Times" w:hAnsi="Times"/>
          <w:i/>
          <w:sz w:val="20"/>
          <w:szCs w:val="20"/>
          <w:lang w:val="fr-FR"/>
        </w:rPr>
        <w:t xml:space="preserve"> (ou face 2) est la surface centrale, triangulaire, allongée d’est en ouest (0,4 m par 0,2 ) et de pendage 20° ouest. </w:t>
      </w:r>
      <w:r w:rsidRPr="00441288">
        <w:rPr>
          <w:rFonts w:ascii="Times" w:hAnsi="Times"/>
          <w:i/>
          <w:sz w:val="20"/>
          <w:szCs w:val="20"/>
        </w:rPr>
        <w:t>Elle présente un personnage encadré.</w:t>
      </w:r>
    </w:p>
    <w:p w14:paraId="1B429E4A" w14:textId="77777777" w:rsidR="000152C6" w:rsidRPr="00441288" w:rsidRDefault="000152C6" w:rsidP="000152C6">
      <w:pPr>
        <w:numPr>
          <w:ilvl w:val="0"/>
          <w:numId w:val="9"/>
        </w:numPr>
        <w:tabs>
          <w:tab w:val="clear" w:pos="360"/>
        </w:tabs>
        <w:ind w:left="0" w:right="-136" w:firstLine="709"/>
        <w:jc w:val="both"/>
        <w:rPr>
          <w:sz w:val="20"/>
          <w:szCs w:val="20"/>
        </w:rPr>
      </w:pPr>
    </w:p>
    <w:p w14:paraId="65BF41E4" w14:textId="77777777" w:rsidR="000152C6" w:rsidRPr="0032190F" w:rsidRDefault="000152C6" w:rsidP="000152C6">
      <w:pPr>
        <w:ind w:right="-136"/>
        <w:jc w:val="both"/>
        <w:rPr>
          <w:sz w:val="20"/>
          <w:szCs w:val="20"/>
          <w:lang w:val="fr-FR"/>
        </w:rPr>
      </w:pPr>
      <w:r w:rsidRPr="0032190F">
        <w:rPr>
          <w:sz w:val="20"/>
          <w:szCs w:val="20"/>
          <w:lang w:val="fr-FR"/>
        </w:rPr>
        <w:t xml:space="preserve">Aller à cinq mètres à l’ouest et repérer un petit bloc de pélite verte dont la face supérieure, patinée en orange, se trouve à 0,5 m du sol. Il est situé entre la longue dalle du bord ouest du palier et un bloc érodé, allongé sur deux mètres du nord au sud. </w:t>
      </w:r>
    </w:p>
    <w:p w14:paraId="754FACD4" w14:textId="77777777" w:rsidR="000152C6" w:rsidRPr="0032190F" w:rsidRDefault="000152C6" w:rsidP="000152C6">
      <w:pPr>
        <w:ind w:right="-136"/>
        <w:jc w:val="both"/>
        <w:rPr>
          <w:sz w:val="20"/>
          <w:szCs w:val="20"/>
          <w:lang w:val="fr-FR"/>
        </w:rPr>
      </w:pPr>
    </w:p>
    <w:p w14:paraId="0CA63B87" w14:textId="77777777" w:rsidR="000152C6" w:rsidRPr="0032190F" w:rsidRDefault="000152C6" w:rsidP="000152C6">
      <w:pPr>
        <w:ind w:right="-136"/>
        <w:jc w:val="both"/>
        <w:rPr>
          <w:sz w:val="20"/>
          <w:szCs w:val="20"/>
          <w:lang w:val="fr-FR"/>
        </w:rPr>
      </w:pPr>
      <w:r w:rsidRPr="0032190F">
        <w:rPr>
          <w:b/>
          <w:sz w:val="20"/>
          <w:szCs w:val="20"/>
          <w:lang w:val="fr-FR"/>
        </w:rPr>
        <w:t xml:space="preserve">Roche 20 </w:t>
      </w:r>
      <w:r w:rsidRPr="00441288">
        <w:rPr>
          <w:rFonts w:ascii="Symbol" w:hAnsi="Symbol"/>
          <w:b/>
          <w:sz w:val="20"/>
          <w:szCs w:val="20"/>
        </w:rPr>
        <w:t></w:t>
      </w:r>
      <w:r w:rsidRPr="00441288">
        <w:rPr>
          <w:rFonts w:ascii="Symbol" w:hAnsi="Symbol"/>
          <w:b/>
          <w:sz w:val="20"/>
          <w:szCs w:val="20"/>
        </w:rPr>
        <w:t></w:t>
      </w:r>
      <w:r w:rsidRPr="0032190F">
        <w:rPr>
          <w:b/>
          <w:sz w:val="20"/>
          <w:szCs w:val="20"/>
          <w:lang w:val="fr-FR"/>
        </w:rPr>
        <w:t>H . Zone IV . Groupe II</w:t>
      </w:r>
      <w:r w:rsidRPr="0032190F">
        <w:rPr>
          <w:sz w:val="20"/>
          <w:szCs w:val="20"/>
          <w:lang w:val="fr-FR"/>
        </w:rPr>
        <w:tab/>
      </w:r>
    </w:p>
    <w:p w14:paraId="60465CEB" w14:textId="77777777" w:rsidR="000152C6" w:rsidRPr="00441288" w:rsidRDefault="000152C6" w:rsidP="000152C6">
      <w:pPr>
        <w:rPr>
          <w:rFonts w:ascii="Times" w:hAnsi="Times"/>
          <w:b/>
          <w:i/>
          <w:sz w:val="20"/>
          <w:szCs w:val="20"/>
        </w:rPr>
      </w:pPr>
      <w:r w:rsidRPr="00441288">
        <w:rPr>
          <w:rFonts w:ascii="Times" w:hAnsi="Times"/>
          <w:b/>
          <w:i/>
          <w:sz w:val="20"/>
          <w:szCs w:val="20"/>
        </w:rPr>
        <w:t xml:space="preserve">Roche Romani 1890 </w:t>
      </w:r>
    </w:p>
    <w:p w14:paraId="06678A07" w14:textId="77777777" w:rsidR="000152C6" w:rsidRDefault="000152C6" w:rsidP="000152C6">
      <w:pPr>
        <w:ind w:right="-136"/>
        <w:jc w:val="both"/>
        <w:rPr>
          <w:sz w:val="20"/>
          <w:szCs w:val="20"/>
        </w:rPr>
      </w:pPr>
    </w:p>
    <w:p w14:paraId="4D26DC2C" w14:textId="77777777" w:rsidR="000152C6" w:rsidRPr="0032190F" w:rsidRDefault="000152C6" w:rsidP="000152C6">
      <w:pPr>
        <w:numPr>
          <w:ilvl w:val="0"/>
          <w:numId w:val="10"/>
        </w:numPr>
        <w:tabs>
          <w:tab w:val="clear" w:pos="1440"/>
        </w:tabs>
        <w:ind w:firstLine="709"/>
        <w:jc w:val="both"/>
        <w:rPr>
          <w:i/>
          <w:sz w:val="20"/>
          <w:szCs w:val="20"/>
          <w:lang w:val="fr-FR"/>
        </w:rPr>
      </w:pPr>
      <w:r w:rsidRPr="0032190F">
        <w:rPr>
          <w:i/>
          <w:sz w:val="20"/>
          <w:szCs w:val="20"/>
          <w:lang w:val="fr-FR"/>
        </w:rPr>
        <w:t xml:space="preserve">Sa face supérieure horizontale et assez plate, (1,2 m du nord au sud par 0,6 m) présente des décrochements au sud, à l’ouest et au nord et un texte de 1890 de Romani, probablement un chasseur alpin.  </w:t>
      </w:r>
    </w:p>
    <w:p w14:paraId="66D97593" w14:textId="77777777" w:rsidR="000152C6" w:rsidRPr="0032190F" w:rsidRDefault="000152C6" w:rsidP="000152C6">
      <w:pPr>
        <w:jc w:val="both"/>
        <w:rPr>
          <w:sz w:val="20"/>
          <w:szCs w:val="20"/>
          <w:lang w:val="fr-FR"/>
        </w:rPr>
      </w:pPr>
    </w:p>
    <w:p w14:paraId="3F807054" w14:textId="77777777" w:rsidR="000152C6" w:rsidRPr="0032190F" w:rsidRDefault="000152C6" w:rsidP="000152C6">
      <w:pPr>
        <w:jc w:val="both"/>
        <w:rPr>
          <w:sz w:val="20"/>
          <w:szCs w:val="20"/>
          <w:lang w:val="fr-FR"/>
        </w:rPr>
      </w:pPr>
      <w:r w:rsidRPr="0032190F">
        <w:rPr>
          <w:b/>
          <w:sz w:val="20"/>
          <w:szCs w:val="20"/>
          <w:lang w:val="fr-FR"/>
        </w:rPr>
        <w:t>Repère</w:t>
      </w:r>
      <w:r w:rsidRPr="0032190F">
        <w:rPr>
          <w:sz w:val="20"/>
          <w:szCs w:val="20"/>
          <w:lang w:val="fr-FR"/>
        </w:rPr>
        <w:t xml:space="preserve"> : cette roche se trouve à une douzaine de mètres au nord-ouest de la roche 20 A </w:t>
      </w:r>
    </w:p>
    <w:p w14:paraId="3D621DE2" w14:textId="77777777" w:rsidR="000152C6" w:rsidRPr="0032190F" w:rsidRDefault="000152C6" w:rsidP="000152C6">
      <w:pPr>
        <w:jc w:val="both"/>
        <w:rPr>
          <w:sz w:val="20"/>
          <w:szCs w:val="20"/>
          <w:lang w:val="fr-FR"/>
        </w:rPr>
      </w:pPr>
    </w:p>
    <w:p w14:paraId="782138FF" w14:textId="77777777" w:rsidR="000152C6" w:rsidRPr="0032190F" w:rsidRDefault="000152C6" w:rsidP="000152C6">
      <w:pPr>
        <w:jc w:val="both"/>
        <w:rPr>
          <w:rFonts w:ascii="Times" w:hAnsi="Times"/>
          <w:sz w:val="20"/>
          <w:szCs w:val="20"/>
          <w:lang w:val="fr-FR"/>
        </w:rPr>
      </w:pPr>
      <w:r w:rsidRPr="0032190F">
        <w:rPr>
          <w:rFonts w:ascii="Times" w:hAnsi="Times"/>
          <w:sz w:val="20"/>
          <w:szCs w:val="20"/>
          <w:lang w:val="fr-FR"/>
        </w:rPr>
        <w:lastRenderedPageBreak/>
        <w:t>A moins de deux mètres au nord repérer une surface brun clair. Elle se trouve près de la pointe d’un bloc de grès mauve.</w:t>
      </w:r>
    </w:p>
    <w:p w14:paraId="2D947CEF" w14:textId="77777777" w:rsidR="000152C6" w:rsidRPr="0032190F" w:rsidRDefault="000152C6" w:rsidP="000152C6">
      <w:pPr>
        <w:ind w:right="-136"/>
        <w:jc w:val="both"/>
        <w:rPr>
          <w:sz w:val="20"/>
          <w:szCs w:val="20"/>
          <w:lang w:val="fr-FR"/>
        </w:rPr>
      </w:pPr>
    </w:p>
    <w:p w14:paraId="34899EB0" w14:textId="77777777" w:rsidR="000152C6" w:rsidRPr="0032190F" w:rsidRDefault="000152C6" w:rsidP="000152C6">
      <w:pPr>
        <w:ind w:right="-136"/>
        <w:jc w:val="both"/>
        <w:rPr>
          <w:sz w:val="20"/>
          <w:szCs w:val="20"/>
          <w:lang w:val="fr-FR"/>
        </w:rPr>
      </w:pPr>
      <w:r w:rsidRPr="0032190F">
        <w:rPr>
          <w:b/>
          <w:sz w:val="20"/>
          <w:szCs w:val="20"/>
          <w:lang w:val="fr-FR"/>
        </w:rPr>
        <w:t>Roche 20 A 1 Hbis</w:t>
      </w:r>
      <w:r w:rsidRPr="00441288">
        <w:rPr>
          <w:rFonts w:ascii="Symbol" w:hAnsi="Symbol"/>
          <w:b/>
          <w:sz w:val="20"/>
          <w:szCs w:val="20"/>
        </w:rPr>
        <w:t></w:t>
      </w:r>
      <w:r w:rsidRPr="0032190F">
        <w:rPr>
          <w:b/>
          <w:sz w:val="20"/>
          <w:szCs w:val="20"/>
          <w:lang w:val="fr-FR"/>
        </w:rPr>
        <w:t>. Zone IV . Groupe II</w:t>
      </w:r>
      <w:r w:rsidRPr="0032190F">
        <w:rPr>
          <w:sz w:val="20"/>
          <w:szCs w:val="20"/>
          <w:lang w:val="fr-FR"/>
        </w:rPr>
        <w:tab/>
      </w:r>
    </w:p>
    <w:p w14:paraId="1E9992D1"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de FilippoCabagno </w:t>
      </w:r>
    </w:p>
    <w:p w14:paraId="04A21D58" w14:textId="77777777" w:rsidR="000152C6" w:rsidRPr="0032190F" w:rsidRDefault="000152C6" w:rsidP="000152C6">
      <w:pPr>
        <w:ind w:right="-136"/>
        <w:jc w:val="both"/>
        <w:rPr>
          <w:sz w:val="20"/>
          <w:szCs w:val="20"/>
          <w:lang w:val="fr-FR"/>
        </w:rPr>
      </w:pPr>
    </w:p>
    <w:p w14:paraId="5A4C5C09" w14:textId="77777777" w:rsidR="000152C6" w:rsidRPr="0032190F" w:rsidRDefault="000152C6" w:rsidP="000152C6">
      <w:pPr>
        <w:ind w:firstLine="709"/>
        <w:jc w:val="both"/>
        <w:rPr>
          <w:rFonts w:ascii="Times" w:hAnsi="Times"/>
          <w:sz w:val="20"/>
          <w:szCs w:val="20"/>
          <w:lang w:val="fr-FR"/>
        </w:rPr>
      </w:pPr>
      <w:r w:rsidRPr="0032190F">
        <w:rPr>
          <w:i/>
          <w:sz w:val="20"/>
          <w:szCs w:val="20"/>
          <w:lang w:val="fr-FR"/>
        </w:rPr>
        <w:t>La partie nord de cette surface de pendage 10° sud (1,0 m par 0,8 m) porte, sur toute sa longueur, des petits décrochements donnant un aspect plissé à la roche. Découvrir, près de l’arête ouest, un texte encadré de Cabagno filippo  pastore di Tenda  le 31 luaglio 1907 cassarolla deltae nato del 1861 : cui in linferno li 31 luglio fa cardo</w:t>
      </w:r>
    </w:p>
    <w:p w14:paraId="3E739F69" w14:textId="77777777" w:rsidR="000152C6" w:rsidRPr="0032190F" w:rsidRDefault="000152C6" w:rsidP="000152C6">
      <w:pPr>
        <w:ind w:right="-136"/>
        <w:jc w:val="both"/>
        <w:rPr>
          <w:sz w:val="20"/>
          <w:szCs w:val="20"/>
          <w:lang w:val="fr-FR"/>
        </w:rPr>
      </w:pPr>
    </w:p>
    <w:p w14:paraId="74B74653" w14:textId="77777777" w:rsidR="000152C6" w:rsidRPr="0032190F" w:rsidRDefault="000152C6" w:rsidP="000152C6">
      <w:pPr>
        <w:ind w:right="-136"/>
        <w:jc w:val="both"/>
        <w:rPr>
          <w:sz w:val="20"/>
          <w:szCs w:val="20"/>
          <w:lang w:val="fr-FR"/>
        </w:rPr>
      </w:pPr>
      <w:r w:rsidRPr="0032190F">
        <w:rPr>
          <w:sz w:val="20"/>
          <w:szCs w:val="20"/>
          <w:lang w:val="fr-FR"/>
        </w:rPr>
        <w:tab/>
        <w:t>Marcher neuf mètres vers le nord pour se trouver à l’est d’un énorme bloc de pélite violette. Examiner deux blocs bas de pélite verte schitosée dont l’un, situé au nord, porte des lambeaux de patine orange. Ces blocs encadrent au  nord et à l’ouest une roche de pélite verte enterrée dont la face visible est couverte de patine orange verdâtre.</w:t>
      </w:r>
    </w:p>
    <w:p w14:paraId="3611CD6C" w14:textId="77777777" w:rsidR="000152C6" w:rsidRPr="0032190F" w:rsidRDefault="000152C6" w:rsidP="000152C6">
      <w:pPr>
        <w:ind w:right="-136"/>
        <w:jc w:val="both"/>
        <w:rPr>
          <w:sz w:val="20"/>
          <w:szCs w:val="20"/>
          <w:lang w:val="fr-FR"/>
        </w:rPr>
      </w:pPr>
    </w:p>
    <w:p w14:paraId="64027808" w14:textId="77777777" w:rsidR="000152C6" w:rsidRPr="0032190F" w:rsidRDefault="000152C6" w:rsidP="000152C6">
      <w:pPr>
        <w:ind w:right="-136"/>
        <w:jc w:val="both"/>
        <w:rPr>
          <w:sz w:val="20"/>
          <w:szCs w:val="20"/>
          <w:lang w:val="fr-FR"/>
        </w:rPr>
      </w:pPr>
      <w:r w:rsidRPr="0032190F">
        <w:rPr>
          <w:b/>
          <w:sz w:val="20"/>
          <w:szCs w:val="20"/>
          <w:lang w:val="fr-FR"/>
        </w:rPr>
        <w:t xml:space="preserve">Roche 20 </w:t>
      </w:r>
      <w:r w:rsidRPr="00441288">
        <w:rPr>
          <w:rFonts w:ascii="Symbol" w:hAnsi="Symbol"/>
          <w:b/>
          <w:sz w:val="20"/>
          <w:szCs w:val="20"/>
        </w:rPr>
        <w:t></w:t>
      </w:r>
      <w:r w:rsidRPr="0032190F">
        <w:rPr>
          <w:b/>
          <w:sz w:val="20"/>
          <w:szCs w:val="20"/>
          <w:lang w:val="fr-FR"/>
        </w:rPr>
        <w:t xml:space="preserve"> . Zone IV . Groupe II</w:t>
      </w:r>
      <w:r w:rsidRPr="0032190F">
        <w:rPr>
          <w:sz w:val="20"/>
          <w:szCs w:val="20"/>
          <w:lang w:val="fr-FR"/>
        </w:rPr>
        <w:tab/>
      </w:r>
    </w:p>
    <w:p w14:paraId="4DC3B5E7"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du personnage chaussé. </w:t>
      </w:r>
    </w:p>
    <w:p w14:paraId="68264771" w14:textId="77777777" w:rsidR="000152C6" w:rsidRPr="0032190F" w:rsidRDefault="000152C6" w:rsidP="000152C6">
      <w:pPr>
        <w:ind w:right="-136"/>
        <w:jc w:val="both"/>
        <w:rPr>
          <w:sz w:val="20"/>
          <w:szCs w:val="20"/>
          <w:lang w:val="fr-FR"/>
        </w:rPr>
      </w:pPr>
    </w:p>
    <w:p w14:paraId="1F8FA2CE" w14:textId="77777777" w:rsidR="000152C6" w:rsidRPr="0032190F"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Cette surface de pendage 20° sud-ouest (1,1 m du nord au sud par 0,6 m) est traversée du nord au sud par trois décrochements peu épais. Celui situé à l’est, le plus important ne mesure guère plus de 1 cm. La surface est aussi parcourue par un réseau de minces fissures. Une petite plage de cupules est gravée à 0,1 m du centre du bord ouest, là où il présente une pointe peu marquée.</w:t>
      </w:r>
    </w:p>
    <w:p w14:paraId="646569C3" w14:textId="77777777" w:rsidR="000152C6" w:rsidRPr="0032190F"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ab/>
        <w:t>Y repérer des gravures historiques : le nom de Marro Giovani pastore , des dessins de bateau et d’un personnage sexué portant des chaussures.</w:t>
      </w:r>
    </w:p>
    <w:p w14:paraId="21974F22" w14:textId="77777777" w:rsidR="000152C6" w:rsidRPr="0032190F" w:rsidRDefault="000152C6" w:rsidP="000152C6">
      <w:pPr>
        <w:ind w:right="-136" w:firstLine="709"/>
        <w:jc w:val="both"/>
        <w:rPr>
          <w:sz w:val="20"/>
          <w:szCs w:val="20"/>
          <w:lang w:val="fr-FR"/>
        </w:rPr>
      </w:pPr>
    </w:p>
    <w:p w14:paraId="44C39767" w14:textId="77777777" w:rsidR="000152C6" w:rsidRPr="0032190F" w:rsidRDefault="000152C6" w:rsidP="000152C6">
      <w:pPr>
        <w:ind w:right="-136" w:firstLine="709"/>
        <w:jc w:val="both"/>
        <w:rPr>
          <w:sz w:val="20"/>
          <w:szCs w:val="20"/>
          <w:lang w:val="fr-FR"/>
        </w:rPr>
      </w:pPr>
      <w:r w:rsidRPr="0032190F">
        <w:rPr>
          <w:sz w:val="20"/>
          <w:szCs w:val="20"/>
          <w:lang w:val="fr-FR"/>
        </w:rPr>
        <w:t>Aller à huit mètres vers le nord-nord-ouest pour trouver un bloc de pélite verte haut de 0,5 m, éboulé sur le sol au nord de la face nord du gros bloc violet.</w:t>
      </w:r>
    </w:p>
    <w:p w14:paraId="1E943245" w14:textId="77777777" w:rsidR="000152C6" w:rsidRPr="0032190F" w:rsidRDefault="000152C6" w:rsidP="000152C6">
      <w:pPr>
        <w:ind w:right="-136"/>
        <w:jc w:val="both"/>
        <w:rPr>
          <w:sz w:val="20"/>
          <w:szCs w:val="20"/>
          <w:lang w:val="fr-FR"/>
        </w:rPr>
      </w:pPr>
    </w:p>
    <w:p w14:paraId="36595177" w14:textId="77777777" w:rsidR="000152C6" w:rsidRPr="0032190F" w:rsidRDefault="000152C6" w:rsidP="000152C6">
      <w:pPr>
        <w:ind w:right="-136"/>
        <w:jc w:val="both"/>
        <w:rPr>
          <w:sz w:val="20"/>
          <w:szCs w:val="20"/>
          <w:lang w:val="fr-FR"/>
        </w:rPr>
      </w:pPr>
      <w:r w:rsidRPr="0032190F">
        <w:rPr>
          <w:b/>
          <w:sz w:val="20"/>
          <w:szCs w:val="20"/>
          <w:lang w:val="fr-FR"/>
        </w:rPr>
        <w:t>Roche 20 A 1 ter. Zone IV . Groupe II</w:t>
      </w:r>
      <w:r w:rsidRPr="0032190F">
        <w:rPr>
          <w:sz w:val="20"/>
          <w:szCs w:val="20"/>
          <w:lang w:val="fr-FR"/>
        </w:rPr>
        <w:tab/>
      </w:r>
    </w:p>
    <w:p w14:paraId="1B971840"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aux courbes concentriques </w:t>
      </w:r>
    </w:p>
    <w:p w14:paraId="0E8A16CF" w14:textId="77777777" w:rsidR="000152C6" w:rsidRPr="0032190F" w:rsidRDefault="000152C6" w:rsidP="000152C6">
      <w:pPr>
        <w:ind w:right="-136"/>
        <w:jc w:val="both"/>
        <w:rPr>
          <w:sz w:val="20"/>
          <w:szCs w:val="20"/>
          <w:lang w:val="fr-FR"/>
        </w:rPr>
      </w:pPr>
    </w:p>
    <w:p w14:paraId="6299C895" w14:textId="77777777" w:rsidR="000152C6" w:rsidRPr="0032190F" w:rsidRDefault="000152C6" w:rsidP="000152C6">
      <w:pPr>
        <w:ind w:right="-136"/>
        <w:jc w:val="both"/>
        <w:rPr>
          <w:sz w:val="20"/>
          <w:szCs w:val="20"/>
          <w:lang w:val="fr-FR"/>
        </w:rPr>
      </w:pPr>
      <w:r w:rsidRPr="0032190F">
        <w:rPr>
          <w:sz w:val="20"/>
          <w:szCs w:val="20"/>
          <w:lang w:val="fr-FR"/>
        </w:rPr>
        <w:t>possible 21A1ter ?</w:t>
      </w:r>
    </w:p>
    <w:p w14:paraId="40B0DD9C" w14:textId="77777777" w:rsidR="000152C6" w:rsidRPr="0032190F" w:rsidRDefault="000152C6" w:rsidP="000152C6">
      <w:pPr>
        <w:ind w:right="-136"/>
        <w:jc w:val="both"/>
        <w:rPr>
          <w:sz w:val="20"/>
          <w:szCs w:val="20"/>
          <w:lang w:val="fr-FR"/>
        </w:rPr>
      </w:pPr>
    </w:p>
    <w:p w14:paraId="5C328F93" w14:textId="77777777" w:rsidR="000152C6" w:rsidRPr="0032190F"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 xml:space="preserve">Sa face supérieure, relativement plate et lisse, de pendage 20° ouest (1,1 par 1,1 m) est traversée du nord-est au sud-ouest par un décrochement de 7 cm. Palma Giacomo 1925 est écrit en grand. Repérer aussi Mar, 1893, Pelle Rocco (ou Rociu, il s’agit de Palma Pietro, né vers 1870 ou 1854) 13 agosto 1893, un quadrillage, des zigzags, des petits personnages schématiques et des courbes concentriques. Des cupules sont gravées dans le bas de la face. </w:t>
      </w:r>
    </w:p>
    <w:p w14:paraId="1ABAD571" w14:textId="77777777" w:rsidR="000152C6" w:rsidRPr="0032190F"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Cette roche s’est appelée 20A1H ter avant d’y découvrir des cupules.</w:t>
      </w:r>
    </w:p>
    <w:p w14:paraId="0C9B1E21" w14:textId="77777777" w:rsidR="000152C6" w:rsidRPr="0032190F" w:rsidRDefault="000152C6" w:rsidP="000152C6">
      <w:pPr>
        <w:ind w:right="-136"/>
        <w:jc w:val="both"/>
        <w:rPr>
          <w:sz w:val="20"/>
          <w:szCs w:val="20"/>
          <w:lang w:val="fr-FR"/>
        </w:rPr>
      </w:pPr>
    </w:p>
    <w:p w14:paraId="35DF95CE" w14:textId="77777777" w:rsidR="000152C6" w:rsidRPr="0032190F" w:rsidRDefault="000152C6" w:rsidP="000152C6">
      <w:pPr>
        <w:ind w:right="-136"/>
        <w:jc w:val="both"/>
        <w:rPr>
          <w:sz w:val="20"/>
          <w:szCs w:val="20"/>
          <w:lang w:val="fr-FR"/>
        </w:rPr>
      </w:pPr>
      <w:r w:rsidRPr="0032190F">
        <w:rPr>
          <w:sz w:val="20"/>
          <w:szCs w:val="20"/>
          <w:lang w:val="fr-FR"/>
        </w:rPr>
        <w:t xml:space="preserve">Aller à quatre mètres au nord-est pour trouver un bloc de pélite verte très schistosée coincé entre des blocs semblables au nord-est et une pélite violette à l’ouest. </w:t>
      </w:r>
    </w:p>
    <w:p w14:paraId="5D82D40E" w14:textId="77777777" w:rsidR="000152C6" w:rsidRPr="0032190F" w:rsidRDefault="000152C6" w:rsidP="000152C6">
      <w:pPr>
        <w:ind w:right="-136"/>
        <w:jc w:val="both"/>
        <w:rPr>
          <w:sz w:val="20"/>
          <w:szCs w:val="20"/>
          <w:lang w:val="fr-FR"/>
        </w:rPr>
      </w:pPr>
    </w:p>
    <w:p w14:paraId="7F0DFD37" w14:textId="77777777" w:rsidR="000152C6" w:rsidRPr="0032190F" w:rsidRDefault="000152C6" w:rsidP="000152C6">
      <w:pPr>
        <w:ind w:right="-136"/>
        <w:jc w:val="both"/>
        <w:rPr>
          <w:sz w:val="20"/>
          <w:szCs w:val="20"/>
          <w:lang w:val="fr-FR"/>
        </w:rPr>
      </w:pPr>
      <w:r w:rsidRPr="0032190F">
        <w:rPr>
          <w:b/>
          <w:sz w:val="20"/>
          <w:szCs w:val="20"/>
          <w:lang w:val="fr-FR"/>
        </w:rPr>
        <w:t xml:space="preserve">Roche 20 </w:t>
      </w:r>
      <w:r w:rsidRPr="00441288">
        <w:rPr>
          <w:rFonts w:ascii="Symbol" w:hAnsi="Symbol"/>
          <w:b/>
          <w:sz w:val="20"/>
          <w:szCs w:val="20"/>
        </w:rPr>
        <w:t></w:t>
      </w:r>
      <w:r w:rsidRPr="0032190F">
        <w:rPr>
          <w:b/>
          <w:sz w:val="20"/>
          <w:szCs w:val="20"/>
          <w:lang w:val="fr-FR"/>
        </w:rPr>
        <w:t xml:space="preserve"> . Zone IV . Groupe II</w:t>
      </w:r>
      <w:r w:rsidRPr="0032190F">
        <w:rPr>
          <w:sz w:val="20"/>
          <w:szCs w:val="20"/>
          <w:lang w:val="fr-FR"/>
        </w:rPr>
        <w:tab/>
      </w:r>
    </w:p>
    <w:p w14:paraId="56B828E8"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de la plage près de la pointe du décrochement. </w:t>
      </w:r>
    </w:p>
    <w:p w14:paraId="720624EB" w14:textId="77777777" w:rsidR="000152C6" w:rsidRPr="0032190F" w:rsidRDefault="000152C6" w:rsidP="000152C6">
      <w:pPr>
        <w:ind w:right="-136"/>
        <w:jc w:val="both"/>
        <w:rPr>
          <w:sz w:val="20"/>
          <w:szCs w:val="20"/>
          <w:lang w:val="fr-FR"/>
        </w:rPr>
      </w:pPr>
    </w:p>
    <w:p w14:paraId="70C34700" w14:textId="77777777" w:rsidR="000152C6" w:rsidRPr="0032190F" w:rsidRDefault="000152C6" w:rsidP="000152C6">
      <w:pPr>
        <w:ind w:right="-136" w:firstLine="709"/>
        <w:jc w:val="both"/>
        <w:rPr>
          <w:i/>
          <w:sz w:val="20"/>
          <w:szCs w:val="20"/>
          <w:lang w:val="fr-FR"/>
        </w:rPr>
      </w:pPr>
      <w:r w:rsidRPr="0032190F">
        <w:rPr>
          <w:rFonts w:ascii="Times" w:hAnsi="Times"/>
          <w:i/>
          <w:sz w:val="20"/>
          <w:szCs w:val="20"/>
          <w:lang w:val="fr-FR"/>
        </w:rPr>
        <w:t>Sa face supérieure horizontale, ni lisse ni plate (2,5 m du nord au sud par 1,5 m) présente, au sud, un décrochement en zigzag. Chercher une plage de cupules, éparses et de taille moyenne, au sud-est d’une pointe de ce décrochement.</w:t>
      </w:r>
    </w:p>
    <w:p w14:paraId="0E87C01E" w14:textId="77777777" w:rsidR="000152C6" w:rsidRPr="0032190F" w:rsidRDefault="000152C6" w:rsidP="000152C6">
      <w:pPr>
        <w:ind w:right="-136"/>
        <w:jc w:val="both"/>
        <w:rPr>
          <w:b/>
          <w:sz w:val="20"/>
          <w:szCs w:val="20"/>
          <w:lang w:val="fr-FR"/>
        </w:rPr>
      </w:pPr>
    </w:p>
    <w:p w14:paraId="08E1EEC8" w14:textId="77777777" w:rsidR="000152C6" w:rsidRPr="0032190F" w:rsidRDefault="000152C6" w:rsidP="000152C6">
      <w:pPr>
        <w:ind w:right="-136"/>
        <w:jc w:val="both"/>
        <w:rPr>
          <w:sz w:val="20"/>
          <w:szCs w:val="20"/>
          <w:lang w:val="fr-FR"/>
        </w:rPr>
      </w:pPr>
      <w:r w:rsidRPr="0032190F">
        <w:rPr>
          <w:sz w:val="20"/>
          <w:szCs w:val="20"/>
          <w:lang w:val="fr-FR"/>
        </w:rPr>
        <w:tab/>
        <w:t>Aller vers l’ouest jusqu’au grand bloc de pélite violette et se placer à cinq mètres au nord-ouest de la roche 20A1ter. Examiner la face verticale du bloc.</w:t>
      </w:r>
    </w:p>
    <w:p w14:paraId="5E9224C1" w14:textId="77777777" w:rsidR="000152C6" w:rsidRPr="0032190F" w:rsidRDefault="000152C6" w:rsidP="000152C6">
      <w:pPr>
        <w:ind w:right="-136"/>
        <w:jc w:val="both"/>
        <w:rPr>
          <w:b/>
          <w:sz w:val="20"/>
          <w:szCs w:val="20"/>
          <w:lang w:val="fr-FR"/>
        </w:rPr>
      </w:pPr>
    </w:p>
    <w:p w14:paraId="2798DF80" w14:textId="77777777" w:rsidR="000152C6" w:rsidRPr="0032190F" w:rsidRDefault="000152C6" w:rsidP="000152C6">
      <w:pPr>
        <w:ind w:right="-136"/>
        <w:jc w:val="both"/>
        <w:rPr>
          <w:sz w:val="20"/>
          <w:szCs w:val="20"/>
          <w:lang w:val="fr-FR"/>
        </w:rPr>
      </w:pPr>
      <w:r w:rsidRPr="0032190F">
        <w:rPr>
          <w:b/>
          <w:sz w:val="20"/>
          <w:szCs w:val="20"/>
          <w:lang w:val="fr-FR"/>
        </w:rPr>
        <w:t xml:space="preserve">Roche 16 </w:t>
      </w:r>
      <w:r w:rsidRPr="00441288">
        <w:rPr>
          <w:rFonts w:ascii="Symbol" w:hAnsi="Symbol"/>
          <w:b/>
          <w:sz w:val="20"/>
          <w:szCs w:val="20"/>
        </w:rPr>
        <w:t></w:t>
      </w:r>
      <w:r w:rsidRPr="00441288">
        <w:rPr>
          <w:rFonts w:ascii="Symbol" w:hAnsi="Symbol"/>
          <w:b/>
          <w:sz w:val="20"/>
          <w:szCs w:val="20"/>
        </w:rPr>
        <w:t></w:t>
      </w:r>
      <w:r w:rsidRPr="0032190F">
        <w:rPr>
          <w:b/>
          <w:sz w:val="20"/>
          <w:szCs w:val="20"/>
          <w:lang w:val="fr-FR"/>
        </w:rPr>
        <w:t>H ?? . Zone IV . Groupe II</w:t>
      </w:r>
      <w:r w:rsidRPr="0032190F">
        <w:rPr>
          <w:sz w:val="20"/>
          <w:szCs w:val="20"/>
          <w:lang w:val="fr-FR"/>
        </w:rPr>
        <w:tab/>
      </w:r>
    </w:p>
    <w:p w14:paraId="2EC2EDBE"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du petit texte de Botton </w:t>
      </w:r>
    </w:p>
    <w:p w14:paraId="07276D5D" w14:textId="77777777" w:rsidR="000152C6" w:rsidRPr="0032190F" w:rsidRDefault="000152C6" w:rsidP="000152C6">
      <w:pPr>
        <w:ind w:right="-136"/>
        <w:jc w:val="both"/>
        <w:rPr>
          <w:sz w:val="20"/>
          <w:szCs w:val="20"/>
          <w:lang w:val="fr-FR"/>
        </w:rPr>
      </w:pPr>
    </w:p>
    <w:p w14:paraId="0E9B4C60" w14:textId="77777777" w:rsidR="000152C6" w:rsidRPr="0032190F"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Cette surface verticale nord-est (4,0 m de long par 2,5 m de haut), lisse, est traversée en diagonale par des fissures et porte des trous dans sa partie inférieure et au nord. Chercher un texte inscrit à 1,3 m du sol, au nord d’une fissure traversant la roche de haut en bas, et sous des petits trous : paso di qui con le pecore?  Botton</w:t>
      </w:r>
    </w:p>
    <w:p w14:paraId="76CDAC34" w14:textId="77777777" w:rsidR="000152C6" w:rsidRPr="0032190F" w:rsidRDefault="000152C6" w:rsidP="000152C6">
      <w:pPr>
        <w:ind w:right="-136" w:firstLine="709"/>
        <w:jc w:val="both"/>
        <w:rPr>
          <w:i/>
          <w:sz w:val="20"/>
          <w:szCs w:val="20"/>
          <w:lang w:val="fr-FR"/>
        </w:rPr>
      </w:pPr>
    </w:p>
    <w:p w14:paraId="4B5442F9" w14:textId="77777777" w:rsidR="000152C6" w:rsidRPr="0032190F" w:rsidRDefault="000152C6" w:rsidP="000152C6">
      <w:pPr>
        <w:ind w:right="-136" w:firstLine="709"/>
        <w:jc w:val="both"/>
        <w:rPr>
          <w:sz w:val="20"/>
          <w:szCs w:val="20"/>
          <w:lang w:val="fr-FR"/>
        </w:rPr>
      </w:pPr>
      <w:r w:rsidRPr="0032190F">
        <w:rPr>
          <w:sz w:val="20"/>
          <w:szCs w:val="20"/>
          <w:lang w:val="fr-FR"/>
        </w:rPr>
        <w:t>Revenir un peu vers le sud et s'infiltrer entre la longue dalle et le bloc plurimétrique violet. De l'autre côté du goulet remarquer une falaise verticale est. Sa face supérieure rouge porte les roches 15B et 15</w:t>
      </w:r>
      <w:r w:rsidRPr="00441288">
        <w:rPr>
          <w:rFonts w:ascii="Symbol" w:hAnsi="Symbol"/>
          <w:sz w:val="20"/>
          <w:szCs w:val="20"/>
        </w:rPr>
        <w:t></w:t>
      </w:r>
      <w:r w:rsidRPr="0032190F">
        <w:rPr>
          <w:sz w:val="20"/>
          <w:szCs w:val="20"/>
          <w:lang w:val="fr-FR"/>
        </w:rPr>
        <w:t xml:space="preserve">. Descendre vers l’ouest à </w:t>
      </w:r>
      <w:r w:rsidRPr="0032190F">
        <w:rPr>
          <w:sz w:val="20"/>
          <w:szCs w:val="20"/>
          <w:lang w:val="fr-FR"/>
        </w:rPr>
        <w:lastRenderedPageBreak/>
        <w:t>la gauche du bloc violet et repérer dans la pente raide l’accès à un abri sous ce bloc. Cette ouverture se trouve dans le bas du bloc.</w:t>
      </w:r>
    </w:p>
    <w:p w14:paraId="7A9A1C80" w14:textId="77777777" w:rsidR="000152C6" w:rsidRPr="0032190F" w:rsidRDefault="000152C6" w:rsidP="000152C6">
      <w:pPr>
        <w:ind w:right="-136"/>
        <w:jc w:val="both"/>
        <w:rPr>
          <w:sz w:val="20"/>
          <w:szCs w:val="20"/>
          <w:lang w:val="fr-FR"/>
        </w:rPr>
      </w:pPr>
    </w:p>
    <w:p w14:paraId="054456BC" w14:textId="77777777" w:rsidR="000152C6" w:rsidRPr="0032190F" w:rsidRDefault="000152C6" w:rsidP="000152C6">
      <w:pPr>
        <w:rPr>
          <w:rFonts w:ascii="Times" w:hAnsi="Times"/>
          <w:b/>
          <w:sz w:val="20"/>
          <w:szCs w:val="20"/>
          <w:lang w:val="fr-FR"/>
        </w:rPr>
      </w:pPr>
      <w:r w:rsidRPr="0032190F">
        <w:rPr>
          <w:rFonts w:ascii="Times" w:hAnsi="Times"/>
          <w:b/>
          <w:sz w:val="20"/>
          <w:szCs w:val="20"/>
          <w:lang w:val="fr-FR"/>
        </w:rPr>
        <w:t>Gias temporaire sous le premier bloc de pélite violette</w:t>
      </w:r>
    </w:p>
    <w:p w14:paraId="29C02411" w14:textId="77777777" w:rsidR="000152C6" w:rsidRPr="0032190F" w:rsidRDefault="000152C6" w:rsidP="000152C6">
      <w:pPr>
        <w:rPr>
          <w:rFonts w:ascii="Times" w:hAnsi="Times"/>
          <w:sz w:val="20"/>
          <w:szCs w:val="20"/>
          <w:lang w:val="fr-FR"/>
        </w:rPr>
      </w:pPr>
    </w:p>
    <w:p w14:paraId="4B347BBD" w14:textId="77777777" w:rsidR="000152C6" w:rsidRPr="0032190F" w:rsidRDefault="000152C6" w:rsidP="000152C6">
      <w:pPr>
        <w:ind w:right="-136"/>
        <w:jc w:val="both"/>
        <w:rPr>
          <w:i/>
          <w:sz w:val="20"/>
          <w:szCs w:val="20"/>
          <w:lang w:val="fr-FR"/>
        </w:rPr>
      </w:pPr>
      <w:r w:rsidRPr="0032190F">
        <w:rPr>
          <w:i/>
          <w:sz w:val="20"/>
          <w:szCs w:val="20"/>
          <w:lang w:val="fr-FR"/>
        </w:rPr>
        <w:tab/>
        <w:t xml:space="preserve">L’entrée, ouverte vers le sud, large et basse, 0,6 m au maximum, est protégée par des blocs éboulés et camouflée par des vérâtres et des adenostyles. Le sol, plus ou moins plat, est couvert d’un petit éboulis et aussi de gros blocs. Il est possible de s’y allonger à plusieurs mais le manque d’aménagement ne peuvent en faire un gias pastoral. </w:t>
      </w:r>
    </w:p>
    <w:p w14:paraId="377BDA27" w14:textId="77777777" w:rsidR="000152C6" w:rsidRPr="0032190F" w:rsidRDefault="000152C6" w:rsidP="000152C6">
      <w:pPr>
        <w:ind w:right="-136"/>
        <w:jc w:val="both"/>
        <w:rPr>
          <w:sz w:val="20"/>
          <w:szCs w:val="20"/>
          <w:lang w:val="fr-FR"/>
        </w:rPr>
      </w:pPr>
    </w:p>
    <w:p w14:paraId="256CD180" w14:textId="77777777" w:rsidR="000152C6" w:rsidRPr="0032190F" w:rsidRDefault="000152C6" w:rsidP="000152C6">
      <w:pPr>
        <w:ind w:right="-136"/>
        <w:jc w:val="both"/>
        <w:rPr>
          <w:sz w:val="20"/>
          <w:szCs w:val="20"/>
          <w:lang w:val="fr-FR"/>
        </w:rPr>
      </w:pPr>
      <w:r w:rsidRPr="0032190F">
        <w:rPr>
          <w:sz w:val="20"/>
          <w:szCs w:val="20"/>
          <w:lang w:val="fr-FR"/>
        </w:rPr>
        <w:tab/>
        <w:t xml:space="preserve">Continuer à descendre en longeant un second bloc plurimétrique de pélite violette et dans la continuité, au sud, un bloc beaucoup moins important de pélite verte. Ce dernier se dresse dans la pente, appuyé au sud-est contre un bloc bas de pélite mauve couvert, sur sa face supérieure, de patine brun clair desquamée. Examiner le bloc vert. </w:t>
      </w:r>
    </w:p>
    <w:p w14:paraId="5AADF257" w14:textId="77777777" w:rsidR="000152C6" w:rsidRPr="0032190F" w:rsidRDefault="000152C6" w:rsidP="000152C6">
      <w:pPr>
        <w:ind w:right="-136"/>
        <w:jc w:val="both"/>
        <w:rPr>
          <w:sz w:val="20"/>
          <w:szCs w:val="20"/>
          <w:lang w:val="fr-FR"/>
        </w:rPr>
      </w:pPr>
    </w:p>
    <w:p w14:paraId="5E36E173" w14:textId="77777777" w:rsidR="000152C6" w:rsidRPr="0032190F" w:rsidRDefault="000152C6" w:rsidP="000152C6">
      <w:pPr>
        <w:ind w:right="-136"/>
        <w:jc w:val="both"/>
        <w:rPr>
          <w:b/>
          <w:sz w:val="20"/>
          <w:szCs w:val="20"/>
          <w:lang w:val="fr-FR"/>
        </w:rPr>
      </w:pPr>
      <w:r w:rsidRPr="0032190F">
        <w:rPr>
          <w:b/>
          <w:sz w:val="20"/>
          <w:szCs w:val="20"/>
          <w:lang w:val="fr-FR"/>
        </w:rPr>
        <w:t>Gias temporaire sous le second bloc de pélite violette</w:t>
      </w:r>
    </w:p>
    <w:p w14:paraId="7A73DD8D" w14:textId="77777777" w:rsidR="000152C6" w:rsidRPr="0032190F" w:rsidRDefault="000152C6" w:rsidP="000152C6">
      <w:pPr>
        <w:ind w:right="-136"/>
        <w:jc w:val="both"/>
        <w:rPr>
          <w:sz w:val="20"/>
          <w:szCs w:val="20"/>
          <w:lang w:val="fr-FR"/>
        </w:rPr>
      </w:pPr>
    </w:p>
    <w:p w14:paraId="4A077630" w14:textId="77777777" w:rsidR="000152C6" w:rsidRPr="0032190F" w:rsidRDefault="000152C6" w:rsidP="000152C6">
      <w:pPr>
        <w:ind w:right="-136"/>
        <w:jc w:val="both"/>
        <w:rPr>
          <w:i/>
          <w:sz w:val="20"/>
          <w:szCs w:val="20"/>
          <w:lang w:val="fr-FR"/>
        </w:rPr>
      </w:pPr>
      <w:r w:rsidRPr="0032190F">
        <w:rPr>
          <w:i/>
          <w:sz w:val="20"/>
          <w:szCs w:val="20"/>
          <w:lang w:val="fr-FR"/>
        </w:rPr>
        <w:tab/>
        <w:t xml:space="preserve">La face du bloc vert de pendage 100° est, en léger surplomb, présente la forme d’un losange tronqué à sa base. Elle s’appuie au nord sur le second bloc plurimétrique violet donnant un semblant d’abri. Son ouverture vers le sud et le sud-est n’est pas plus haute que 0,6 m et sa surface au sol, triangulaire, mesure 1,5 m par 1,0 m). </w:t>
      </w:r>
    </w:p>
    <w:p w14:paraId="1B4DF4F8" w14:textId="77777777" w:rsidR="000152C6" w:rsidRPr="0032190F" w:rsidRDefault="000152C6" w:rsidP="000152C6">
      <w:pPr>
        <w:ind w:right="-136"/>
        <w:jc w:val="both"/>
        <w:rPr>
          <w:sz w:val="20"/>
          <w:szCs w:val="20"/>
          <w:lang w:val="fr-FR"/>
        </w:rPr>
      </w:pPr>
    </w:p>
    <w:p w14:paraId="18BB864B" w14:textId="77777777" w:rsidR="000152C6" w:rsidRPr="0032190F" w:rsidRDefault="000152C6" w:rsidP="000152C6">
      <w:pPr>
        <w:ind w:right="-136"/>
        <w:jc w:val="both"/>
        <w:rPr>
          <w:sz w:val="20"/>
          <w:szCs w:val="20"/>
          <w:lang w:val="fr-FR"/>
        </w:rPr>
      </w:pPr>
      <w:r w:rsidRPr="0032190F">
        <w:rPr>
          <w:sz w:val="20"/>
          <w:szCs w:val="20"/>
          <w:lang w:val="fr-FR"/>
        </w:rPr>
        <w:tab/>
        <w:t>Tourner autour du bloc vert pour examiner ses différentes faces</w:t>
      </w:r>
    </w:p>
    <w:p w14:paraId="6D1BA790" w14:textId="77777777" w:rsidR="000152C6" w:rsidRPr="0032190F" w:rsidRDefault="000152C6" w:rsidP="000152C6">
      <w:pPr>
        <w:ind w:right="-136"/>
        <w:jc w:val="both"/>
        <w:rPr>
          <w:sz w:val="20"/>
          <w:szCs w:val="20"/>
          <w:lang w:val="fr-FR"/>
        </w:rPr>
      </w:pPr>
    </w:p>
    <w:p w14:paraId="58F8219E" w14:textId="77777777" w:rsidR="000152C6" w:rsidRPr="0032190F" w:rsidRDefault="000152C6" w:rsidP="000152C6">
      <w:pPr>
        <w:ind w:right="-136"/>
        <w:jc w:val="both"/>
        <w:rPr>
          <w:sz w:val="20"/>
          <w:szCs w:val="20"/>
          <w:lang w:val="fr-FR"/>
        </w:rPr>
      </w:pPr>
      <w:r w:rsidRPr="0032190F">
        <w:rPr>
          <w:b/>
          <w:sz w:val="20"/>
          <w:szCs w:val="20"/>
          <w:lang w:val="fr-FR"/>
        </w:rPr>
        <w:t>Roche 20</w:t>
      </w:r>
      <w:r w:rsidRPr="00441288">
        <w:rPr>
          <w:rFonts w:ascii="Symbol" w:hAnsi="Symbol"/>
          <w:b/>
          <w:sz w:val="20"/>
          <w:szCs w:val="20"/>
        </w:rPr>
        <w:t></w:t>
      </w:r>
      <w:r w:rsidRPr="00441288">
        <w:rPr>
          <w:rFonts w:ascii="Symbol" w:hAnsi="Symbol"/>
          <w:b/>
          <w:sz w:val="20"/>
          <w:szCs w:val="20"/>
        </w:rPr>
        <w:t></w:t>
      </w:r>
      <w:r w:rsidRPr="00441288">
        <w:rPr>
          <w:rFonts w:ascii="Symbol" w:hAnsi="Symbol"/>
          <w:b/>
          <w:sz w:val="20"/>
          <w:szCs w:val="20"/>
        </w:rPr>
        <w:t></w:t>
      </w:r>
      <w:r w:rsidRPr="0032190F">
        <w:rPr>
          <w:b/>
          <w:sz w:val="20"/>
          <w:szCs w:val="20"/>
          <w:lang w:val="fr-FR"/>
        </w:rPr>
        <w:t>. Zone IV . Groupe II</w:t>
      </w:r>
      <w:r w:rsidRPr="0032190F">
        <w:rPr>
          <w:sz w:val="20"/>
          <w:szCs w:val="20"/>
          <w:lang w:val="fr-FR"/>
        </w:rPr>
        <w:tab/>
      </w:r>
    </w:p>
    <w:p w14:paraId="422E903A"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au numéro incomplets </w:t>
      </w:r>
    </w:p>
    <w:p w14:paraId="0F5FD525" w14:textId="77777777" w:rsidR="000152C6" w:rsidRPr="0032190F" w:rsidRDefault="000152C6" w:rsidP="000152C6">
      <w:pPr>
        <w:ind w:right="-136"/>
        <w:jc w:val="both"/>
        <w:rPr>
          <w:sz w:val="20"/>
          <w:szCs w:val="20"/>
          <w:lang w:val="fr-FR"/>
        </w:rPr>
      </w:pPr>
    </w:p>
    <w:p w14:paraId="6A809846" w14:textId="77777777" w:rsidR="000152C6" w:rsidRPr="0032190F" w:rsidRDefault="000152C6" w:rsidP="000152C6">
      <w:pPr>
        <w:ind w:right="-136"/>
        <w:jc w:val="both"/>
        <w:rPr>
          <w:i/>
          <w:sz w:val="20"/>
          <w:szCs w:val="20"/>
          <w:lang w:val="fr-FR"/>
        </w:rPr>
      </w:pPr>
      <w:r w:rsidRPr="0032190F">
        <w:rPr>
          <w:i/>
          <w:sz w:val="20"/>
          <w:szCs w:val="20"/>
          <w:lang w:val="fr-FR"/>
        </w:rPr>
        <w:tab/>
        <w:t xml:space="preserve">Examiner sa face verticale sud-sud-est très irrégulière, </w:t>
      </w:r>
      <w:r w:rsidRPr="0032190F">
        <w:rPr>
          <w:b/>
          <w:i/>
          <w:sz w:val="20"/>
          <w:szCs w:val="20"/>
          <w:lang w:val="fr-FR"/>
        </w:rPr>
        <w:t>face b</w:t>
      </w:r>
      <w:r w:rsidRPr="0032190F">
        <w:rPr>
          <w:i/>
          <w:sz w:val="20"/>
          <w:szCs w:val="20"/>
          <w:lang w:val="fr-FR"/>
        </w:rPr>
        <w:t>. Repérer un trou rond de diamètre 8 cm situé à 0,6 m du sol et en dessous une plage de cupules non patinées. Signalons qu’il y a cinq autres trous dus à des nodules dissous sur cette face, dont trois sont plus petits que celui pris en repère.</w:t>
      </w:r>
    </w:p>
    <w:p w14:paraId="625E993B" w14:textId="77777777" w:rsidR="000152C6" w:rsidRPr="0032190F" w:rsidRDefault="000152C6" w:rsidP="000152C6">
      <w:pPr>
        <w:ind w:right="-136"/>
        <w:jc w:val="both"/>
        <w:rPr>
          <w:i/>
          <w:sz w:val="20"/>
          <w:szCs w:val="20"/>
          <w:lang w:val="fr-FR"/>
        </w:rPr>
      </w:pPr>
      <w:r w:rsidRPr="0032190F">
        <w:rPr>
          <w:i/>
          <w:sz w:val="20"/>
          <w:szCs w:val="20"/>
          <w:lang w:val="fr-FR"/>
        </w:rPr>
        <w:t xml:space="preserve">Contourner le bloc vert jusqu’à atteindre le bloc violet. La </w:t>
      </w:r>
      <w:r w:rsidRPr="0032190F">
        <w:rPr>
          <w:b/>
          <w:i/>
          <w:sz w:val="20"/>
          <w:szCs w:val="20"/>
          <w:lang w:val="fr-FR"/>
        </w:rPr>
        <w:t>face a</w:t>
      </w:r>
      <w:r w:rsidRPr="0032190F">
        <w:rPr>
          <w:i/>
          <w:sz w:val="20"/>
          <w:szCs w:val="20"/>
          <w:lang w:val="fr-FR"/>
        </w:rPr>
        <w:t xml:space="preserve"> (0,6 m du nord au sud par 0,4 m, de pendage 70° ouest), se trouve à 0,2 m de ce dernier. Elle porte un numéro de Conti </w:t>
      </w:r>
      <w:r w:rsidRPr="0032190F">
        <w:rPr>
          <w:i/>
          <w:sz w:val="20"/>
          <w:szCs w:val="20"/>
          <w:u w:val="single"/>
          <w:lang w:val="fr-FR"/>
        </w:rPr>
        <w:t xml:space="preserve">ZIV-GII-R </w:t>
      </w:r>
      <w:r w:rsidRPr="0032190F">
        <w:rPr>
          <w:i/>
          <w:sz w:val="20"/>
          <w:szCs w:val="20"/>
          <w:lang w:val="fr-FR"/>
        </w:rPr>
        <w:t>(sans indication). Ce numéro incomplet est souligné. La gravure est une forme peu nette composée de cupules de différentes tailles, parfois assez profondes et de couleur verte (non patinées).</w:t>
      </w:r>
    </w:p>
    <w:p w14:paraId="62296A89" w14:textId="77777777" w:rsidR="000152C6" w:rsidRPr="0032190F" w:rsidRDefault="000152C6" w:rsidP="000152C6">
      <w:pPr>
        <w:ind w:right="-136"/>
        <w:jc w:val="both"/>
        <w:rPr>
          <w:sz w:val="20"/>
          <w:szCs w:val="20"/>
          <w:lang w:val="fr-FR"/>
        </w:rPr>
      </w:pPr>
    </w:p>
    <w:p w14:paraId="69E8FE81" w14:textId="77777777" w:rsidR="000152C6" w:rsidRPr="0032190F" w:rsidRDefault="000152C6" w:rsidP="000152C6">
      <w:pPr>
        <w:ind w:right="-136"/>
        <w:jc w:val="both"/>
        <w:rPr>
          <w:i/>
          <w:sz w:val="20"/>
          <w:szCs w:val="20"/>
          <w:lang w:val="fr-FR"/>
        </w:rPr>
      </w:pPr>
      <w:r w:rsidRPr="0032190F">
        <w:rPr>
          <w:sz w:val="20"/>
          <w:szCs w:val="20"/>
          <w:lang w:val="fr-FR"/>
        </w:rPr>
        <w:tab/>
        <w:t xml:space="preserve">Depuis la face sud de cette roche marcher six mètres vers le sud-est, sur un palier accrochée à la barre sensiblement verticale ouest (c'est le rebord de la longue dalle du palier des roches 20 A et 20 B), érodée, couverte d’une patine variant du gris vert au rouille en passant par l’orange et portant de nombreux lichens dans sa partie supérieure plus dégradée. Chercher un petit bloc de pélite verte couvert de patine orange clair, haut de un mètre. </w:t>
      </w:r>
    </w:p>
    <w:p w14:paraId="2A789AEB" w14:textId="77777777" w:rsidR="000152C6" w:rsidRPr="0032190F" w:rsidRDefault="000152C6" w:rsidP="000152C6">
      <w:pPr>
        <w:ind w:right="-136"/>
        <w:jc w:val="both"/>
        <w:rPr>
          <w:sz w:val="20"/>
          <w:szCs w:val="20"/>
          <w:lang w:val="fr-FR"/>
        </w:rPr>
      </w:pPr>
    </w:p>
    <w:p w14:paraId="6FDBED1B" w14:textId="77777777" w:rsidR="000152C6" w:rsidRPr="0032190F" w:rsidRDefault="000152C6" w:rsidP="000152C6">
      <w:pPr>
        <w:ind w:right="-136"/>
        <w:jc w:val="both"/>
        <w:rPr>
          <w:sz w:val="20"/>
          <w:szCs w:val="20"/>
          <w:lang w:val="fr-FR"/>
        </w:rPr>
      </w:pPr>
      <w:r w:rsidRPr="0032190F">
        <w:rPr>
          <w:b/>
          <w:sz w:val="20"/>
          <w:szCs w:val="20"/>
          <w:lang w:val="fr-FR"/>
        </w:rPr>
        <w:t>Roche 20 H 1 . Zone IV . Groupe II</w:t>
      </w:r>
      <w:r w:rsidRPr="0032190F">
        <w:rPr>
          <w:sz w:val="20"/>
          <w:szCs w:val="20"/>
          <w:lang w:val="fr-FR"/>
        </w:rPr>
        <w:tab/>
      </w:r>
    </w:p>
    <w:p w14:paraId="63240670"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au quadrillage léger </w:t>
      </w:r>
    </w:p>
    <w:p w14:paraId="7817EA99" w14:textId="77777777" w:rsidR="000152C6" w:rsidRPr="0032190F" w:rsidRDefault="000152C6" w:rsidP="000152C6">
      <w:pPr>
        <w:ind w:right="-136"/>
        <w:jc w:val="both"/>
        <w:rPr>
          <w:sz w:val="20"/>
          <w:szCs w:val="20"/>
          <w:lang w:val="fr-FR"/>
        </w:rPr>
      </w:pPr>
    </w:p>
    <w:p w14:paraId="488FEFB6" w14:textId="77777777" w:rsidR="000152C6" w:rsidRPr="0032190F" w:rsidRDefault="000152C6" w:rsidP="000152C6">
      <w:pPr>
        <w:ind w:right="-136"/>
        <w:jc w:val="both"/>
        <w:rPr>
          <w:i/>
          <w:sz w:val="20"/>
          <w:szCs w:val="20"/>
          <w:lang w:val="fr-FR"/>
        </w:rPr>
      </w:pPr>
      <w:r w:rsidRPr="0032190F">
        <w:rPr>
          <w:i/>
          <w:sz w:val="20"/>
          <w:szCs w:val="20"/>
          <w:lang w:val="fr-FR"/>
        </w:rPr>
        <w:tab/>
        <w:t>La face supérieure de forme triangulaire (0,6 m à sa base), de pendage 20° ouest, porte un quadrillage peu profond.</w:t>
      </w:r>
    </w:p>
    <w:p w14:paraId="54EBE3F8" w14:textId="77777777" w:rsidR="000152C6" w:rsidRPr="0032190F" w:rsidRDefault="000152C6" w:rsidP="000152C6">
      <w:pPr>
        <w:ind w:right="-136"/>
        <w:jc w:val="both"/>
        <w:rPr>
          <w:i/>
          <w:sz w:val="20"/>
          <w:szCs w:val="20"/>
          <w:lang w:val="fr-FR"/>
        </w:rPr>
      </w:pPr>
    </w:p>
    <w:p w14:paraId="78958C8A" w14:textId="77777777" w:rsidR="000152C6" w:rsidRPr="0032190F" w:rsidRDefault="000152C6" w:rsidP="000152C6">
      <w:pPr>
        <w:ind w:right="-136" w:firstLine="709"/>
        <w:jc w:val="both"/>
        <w:rPr>
          <w:sz w:val="20"/>
          <w:szCs w:val="20"/>
          <w:lang w:val="fr-FR"/>
        </w:rPr>
      </w:pPr>
      <w:r w:rsidRPr="0032190F">
        <w:rPr>
          <w:sz w:val="20"/>
          <w:szCs w:val="20"/>
          <w:lang w:val="fr-FR"/>
        </w:rPr>
        <w:t>Marcher une vingtaine de mètres le long cette barre verticale ouest et chercher un petit bloc de schiste gris, patiné beige foncé, enterré dans le sol et encadré par trois autres blocs.</w:t>
      </w:r>
    </w:p>
    <w:p w14:paraId="1C3D761B" w14:textId="77777777" w:rsidR="000152C6" w:rsidRPr="0032190F" w:rsidRDefault="000152C6" w:rsidP="000152C6">
      <w:pPr>
        <w:ind w:right="-136"/>
        <w:jc w:val="both"/>
        <w:rPr>
          <w:sz w:val="20"/>
          <w:szCs w:val="20"/>
          <w:lang w:val="fr-FR"/>
        </w:rPr>
      </w:pPr>
    </w:p>
    <w:p w14:paraId="7CE8B9E7" w14:textId="77777777" w:rsidR="000152C6" w:rsidRPr="0032190F" w:rsidRDefault="000152C6" w:rsidP="000152C6">
      <w:pPr>
        <w:ind w:right="-136"/>
        <w:jc w:val="both"/>
        <w:rPr>
          <w:sz w:val="20"/>
          <w:szCs w:val="20"/>
          <w:lang w:val="fr-FR"/>
        </w:rPr>
      </w:pPr>
      <w:r w:rsidRPr="0032190F">
        <w:rPr>
          <w:b/>
          <w:sz w:val="20"/>
          <w:szCs w:val="20"/>
          <w:lang w:val="fr-FR"/>
        </w:rPr>
        <w:t>Roche 20</w:t>
      </w:r>
      <w:r w:rsidRPr="00441288">
        <w:rPr>
          <w:rFonts w:ascii="Symbol" w:hAnsi="Symbol"/>
          <w:b/>
          <w:sz w:val="20"/>
          <w:szCs w:val="20"/>
        </w:rPr>
        <w:t></w:t>
      </w:r>
      <w:r w:rsidRPr="0032190F">
        <w:rPr>
          <w:b/>
          <w:sz w:val="20"/>
          <w:szCs w:val="20"/>
          <w:lang w:val="fr-FR"/>
        </w:rPr>
        <w:t>. Zone IV . Groupe II</w:t>
      </w:r>
      <w:r w:rsidRPr="0032190F">
        <w:rPr>
          <w:sz w:val="20"/>
          <w:szCs w:val="20"/>
          <w:lang w:val="fr-FR"/>
        </w:rPr>
        <w:tab/>
      </w:r>
    </w:p>
    <w:p w14:paraId="0730D9CB"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au numéro indécis ou Roche au corniforme aux cornes à segment horizontal (ODILE ou DELPHINE)</w:t>
      </w:r>
    </w:p>
    <w:p w14:paraId="781FF26C" w14:textId="77777777" w:rsidR="000152C6" w:rsidRPr="0032190F" w:rsidRDefault="000152C6" w:rsidP="000152C6">
      <w:pPr>
        <w:ind w:right="-136"/>
        <w:jc w:val="both"/>
        <w:rPr>
          <w:sz w:val="20"/>
          <w:szCs w:val="20"/>
          <w:lang w:val="fr-FR"/>
        </w:rPr>
      </w:pPr>
    </w:p>
    <w:p w14:paraId="7CA4037B" w14:textId="77777777" w:rsidR="000152C6" w:rsidRPr="0032190F" w:rsidRDefault="000152C6" w:rsidP="000152C6">
      <w:pPr>
        <w:ind w:right="-136"/>
        <w:jc w:val="both"/>
        <w:rPr>
          <w:i/>
          <w:sz w:val="20"/>
          <w:szCs w:val="20"/>
          <w:lang w:val="fr-FR"/>
        </w:rPr>
      </w:pPr>
      <w:r w:rsidRPr="0032190F">
        <w:rPr>
          <w:i/>
          <w:sz w:val="20"/>
          <w:szCs w:val="20"/>
          <w:lang w:val="fr-FR"/>
        </w:rPr>
        <w:tab/>
        <w:t xml:space="preserve">La face supérieure (0,8 m d’est en ouest par 0,5 m), de pendage 30° nord-ouest, porte d’est en ouest, à sa partie supérieure, un décrochement en zigzag. Le C est gravé sur le bord ouest, le numéro </w:t>
      </w:r>
      <w:r w:rsidRPr="0032190F">
        <w:rPr>
          <w:i/>
          <w:sz w:val="20"/>
          <w:szCs w:val="20"/>
          <w:u w:val="single"/>
          <w:lang w:val="fr-FR"/>
        </w:rPr>
        <w:t>ZIV GII R20</w:t>
      </w:r>
      <w:r w:rsidRPr="00441288">
        <w:rPr>
          <w:rFonts w:ascii="Symbol" w:hAnsi="Symbol"/>
          <w:i/>
          <w:sz w:val="20"/>
          <w:szCs w:val="20"/>
          <w:u w:val="single"/>
        </w:rPr>
        <w:t></w:t>
      </w:r>
      <w:r w:rsidRPr="0032190F">
        <w:rPr>
          <w:i/>
          <w:sz w:val="20"/>
          <w:szCs w:val="20"/>
          <w:lang w:val="fr-FR"/>
        </w:rPr>
        <w:t xml:space="preserve">  est écrit à la pointe est du décrochement et un corniforme à cornes à un segment horizontal se trouve au centre. Cette gravure assez fine présente un corps rectangulaire et des cornes dans le prolongement l’une de l’autre.</w:t>
      </w:r>
    </w:p>
    <w:p w14:paraId="3B267567" w14:textId="77777777" w:rsidR="000152C6" w:rsidRPr="0032190F" w:rsidRDefault="000152C6" w:rsidP="000152C6">
      <w:pPr>
        <w:ind w:right="-136" w:firstLine="709"/>
        <w:jc w:val="both"/>
        <w:rPr>
          <w:i/>
          <w:sz w:val="20"/>
          <w:szCs w:val="20"/>
          <w:lang w:val="fr-FR"/>
        </w:rPr>
      </w:pPr>
      <w:r w:rsidRPr="0032190F">
        <w:rPr>
          <w:i/>
          <w:sz w:val="20"/>
          <w:szCs w:val="20"/>
          <w:lang w:val="fr-FR"/>
        </w:rPr>
        <w:t>Il existe une photocopie de plan où le n° R20</w:t>
      </w:r>
      <w:r w:rsidRPr="00441288">
        <w:rPr>
          <w:rFonts w:ascii="Symbol" w:hAnsi="Symbol"/>
          <w:i/>
          <w:sz w:val="20"/>
          <w:szCs w:val="20"/>
        </w:rPr>
        <w:t></w:t>
      </w:r>
      <w:r w:rsidRPr="0032190F">
        <w:rPr>
          <w:i/>
          <w:sz w:val="20"/>
          <w:szCs w:val="20"/>
          <w:lang w:val="fr-FR"/>
        </w:rPr>
        <w:t xml:space="preserve">  a été corrigé en 14 F!!!</w:t>
      </w:r>
    </w:p>
    <w:p w14:paraId="4D72C3AA" w14:textId="77777777" w:rsidR="000152C6" w:rsidRPr="0032190F" w:rsidRDefault="000152C6" w:rsidP="000152C6">
      <w:pPr>
        <w:ind w:right="-136"/>
        <w:jc w:val="both"/>
        <w:rPr>
          <w:sz w:val="16"/>
          <w:szCs w:val="16"/>
          <w:lang w:val="fr-FR"/>
        </w:rPr>
      </w:pPr>
      <w:r w:rsidRPr="0032190F">
        <w:rPr>
          <w:sz w:val="16"/>
          <w:szCs w:val="16"/>
          <w:lang w:val="fr-FR"/>
        </w:rPr>
        <w:t>Photos 1971 sous le numéro 20</w:t>
      </w:r>
      <w:r w:rsidRPr="00441288">
        <w:rPr>
          <w:rFonts w:ascii="Symbol" w:hAnsi="Symbol"/>
          <w:sz w:val="16"/>
          <w:szCs w:val="16"/>
        </w:rPr>
        <w:t></w:t>
      </w:r>
      <w:r w:rsidRPr="0032190F">
        <w:rPr>
          <w:sz w:val="16"/>
          <w:szCs w:val="16"/>
          <w:lang w:val="fr-FR"/>
        </w:rPr>
        <w:t xml:space="preserve"> : Roche dans site, Roche + C, ph. gravure </w:t>
      </w:r>
    </w:p>
    <w:p w14:paraId="46C92307" w14:textId="77777777" w:rsidR="000152C6" w:rsidRPr="0032190F" w:rsidRDefault="000152C6" w:rsidP="000152C6">
      <w:pPr>
        <w:ind w:right="-136"/>
        <w:jc w:val="both"/>
        <w:rPr>
          <w:sz w:val="20"/>
          <w:szCs w:val="20"/>
          <w:lang w:val="fr-FR"/>
        </w:rPr>
      </w:pPr>
    </w:p>
    <w:p w14:paraId="2D51AE51" w14:textId="77777777" w:rsidR="000152C6" w:rsidRPr="0032190F" w:rsidRDefault="000152C6" w:rsidP="000152C6">
      <w:pPr>
        <w:ind w:right="-136"/>
        <w:jc w:val="both"/>
        <w:rPr>
          <w:sz w:val="20"/>
          <w:szCs w:val="20"/>
          <w:lang w:val="fr-FR"/>
        </w:rPr>
      </w:pPr>
      <w:r w:rsidRPr="0032190F">
        <w:rPr>
          <w:b/>
          <w:sz w:val="20"/>
          <w:szCs w:val="20"/>
          <w:lang w:val="fr-FR"/>
        </w:rPr>
        <w:t>Repère</w:t>
      </w:r>
      <w:r w:rsidRPr="0032190F">
        <w:rPr>
          <w:sz w:val="20"/>
          <w:szCs w:val="20"/>
          <w:lang w:val="fr-FR"/>
        </w:rPr>
        <w:t xml:space="preserve"> : Nous sommes au nord-est du grand corniforme de la roche 15 B (voir p. 37).</w:t>
      </w:r>
    </w:p>
    <w:p w14:paraId="31992D0C" w14:textId="77777777" w:rsidR="000152C6" w:rsidRPr="0032190F" w:rsidRDefault="000152C6" w:rsidP="000152C6">
      <w:pPr>
        <w:ind w:right="-136"/>
        <w:jc w:val="both"/>
        <w:rPr>
          <w:sz w:val="20"/>
          <w:szCs w:val="20"/>
          <w:lang w:val="fr-FR"/>
        </w:rPr>
      </w:pPr>
    </w:p>
    <w:p w14:paraId="5C61F41C" w14:textId="77777777" w:rsidR="000152C6" w:rsidRPr="0032190F" w:rsidRDefault="000152C6" w:rsidP="000152C6">
      <w:pPr>
        <w:ind w:right="-136" w:firstLine="709"/>
        <w:jc w:val="both"/>
        <w:rPr>
          <w:sz w:val="20"/>
          <w:szCs w:val="20"/>
          <w:lang w:val="fr-FR"/>
        </w:rPr>
      </w:pPr>
      <w:r w:rsidRPr="0032190F">
        <w:rPr>
          <w:sz w:val="20"/>
          <w:szCs w:val="20"/>
          <w:lang w:val="fr-FR"/>
        </w:rPr>
        <w:t>Examiner le bloc qui est presque tangent à la roche précédente, au sud.</w:t>
      </w:r>
    </w:p>
    <w:p w14:paraId="34DEAC57" w14:textId="77777777" w:rsidR="000152C6" w:rsidRPr="0032190F" w:rsidRDefault="000152C6" w:rsidP="000152C6">
      <w:pPr>
        <w:ind w:right="-136"/>
        <w:jc w:val="both"/>
        <w:rPr>
          <w:sz w:val="20"/>
          <w:szCs w:val="20"/>
          <w:lang w:val="fr-FR"/>
        </w:rPr>
      </w:pPr>
    </w:p>
    <w:p w14:paraId="5D865B19" w14:textId="77777777" w:rsidR="000152C6" w:rsidRPr="0032190F" w:rsidRDefault="000152C6" w:rsidP="000152C6">
      <w:pPr>
        <w:ind w:right="-136"/>
        <w:jc w:val="both"/>
        <w:rPr>
          <w:sz w:val="20"/>
          <w:szCs w:val="20"/>
          <w:lang w:val="fr-FR"/>
        </w:rPr>
      </w:pPr>
      <w:r w:rsidRPr="0032190F">
        <w:rPr>
          <w:b/>
          <w:sz w:val="20"/>
          <w:szCs w:val="20"/>
          <w:lang w:val="fr-FR"/>
        </w:rPr>
        <w:lastRenderedPageBreak/>
        <w:t>Roche 20 H2 . Zone IV . Groupe II</w:t>
      </w:r>
      <w:r w:rsidRPr="0032190F">
        <w:rPr>
          <w:sz w:val="20"/>
          <w:szCs w:val="20"/>
          <w:lang w:val="fr-FR"/>
        </w:rPr>
        <w:tab/>
      </w:r>
    </w:p>
    <w:p w14:paraId="0661B197"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aux cercles formant une croix </w:t>
      </w:r>
    </w:p>
    <w:p w14:paraId="6CE6A9B9" w14:textId="77777777" w:rsidR="000152C6" w:rsidRPr="0032190F" w:rsidRDefault="000152C6" w:rsidP="000152C6">
      <w:pPr>
        <w:ind w:right="-136"/>
        <w:jc w:val="both"/>
        <w:rPr>
          <w:sz w:val="20"/>
          <w:szCs w:val="20"/>
          <w:lang w:val="fr-FR"/>
        </w:rPr>
      </w:pPr>
    </w:p>
    <w:p w14:paraId="6809FD10" w14:textId="77777777" w:rsidR="000152C6" w:rsidRPr="0032190F" w:rsidRDefault="000152C6" w:rsidP="000152C6">
      <w:pPr>
        <w:ind w:right="-136"/>
        <w:jc w:val="both"/>
        <w:rPr>
          <w:sz w:val="20"/>
          <w:szCs w:val="20"/>
          <w:lang w:val="fr-FR"/>
        </w:rPr>
      </w:pPr>
      <w:r w:rsidRPr="0032190F">
        <w:rPr>
          <w:i/>
          <w:sz w:val="20"/>
          <w:szCs w:val="20"/>
          <w:lang w:val="fr-FR"/>
        </w:rPr>
        <w:tab/>
        <w:t xml:space="preserve">C’est un bloc de pélite verte schistosée situé au ras du sol à l’est et supportant un autre bloc de pélite verte schistosée et couvert de lichens. Examiner la moitié sud de sa face supérieure horizontale, au sud d’une zone fissurée et envahie de végétation. Avec un peu d’attention, des cercles de la taille d’une petite pièce de monnaie sont visibles. Dix sont alignés d’est en ouest et six du nord au sud, formant une croix. </w:t>
      </w:r>
    </w:p>
    <w:p w14:paraId="623E4D84" w14:textId="77777777" w:rsidR="000152C6" w:rsidRPr="0032190F" w:rsidRDefault="000152C6" w:rsidP="000152C6">
      <w:pPr>
        <w:ind w:right="-136"/>
        <w:jc w:val="both"/>
        <w:rPr>
          <w:sz w:val="20"/>
          <w:szCs w:val="20"/>
          <w:lang w:val="fr-FR"/>
        </w:rPr>
      </w:pPr>
    </w:p>
    <w:p w14:paraId="0B30A0B7" w14:textId="77777777" w:rsidR="000152C6" w:rsidRPr="0032190F" w:rsidRDefault="000152C6" w:rsidP="000152C6">
      <w:pPr>
        <w:ind w:right="-136"/>
        <w:jc w:val="both"/>
        <w:rPr>
          <w:sz w:val="20"/>
          <w:szCs w:val="20"/>
          <w:lang w:val="fr-FR"/>
        </w:rPr>
      </w:pPr>
      <w:r w:rsidRPr="0032190F">
        <w:rPr>
          <w:sz w:val="20"/>
          <w:szCs w:val="20"/>
          <w:lang w:val="fr-FR"/>
        </w:rPr>
        <w:tab/>
        <w:t xml:space="preserve">Remonter sur le palier supérieur, rejoindre les roches 20 A puis la roche 20 B et la roche 20 </w:t>
      </w:r>
      <w:r w:rsidRPr="00441288">
        <w:rPr>
          <w:rFonts w:ascii="Symbol" w:hAnsi="Symbol"/>
          <w:sz w:val="20"/>
          <w:szCs w:val="20"/>
        </w:rPr>
        <w:t></w:t>
      </w:r>
      <w:r w:rsidRPr="0032190F">
        <w:rPr>
          <w:sz w:val="20"/>
          <w:szCs w:val="20"/>
          <w:lang w:val="fr-FR"/>
        </w:rPr>
        <w:t xml:space="preserve"> (Delgrosso Rosa). Aller à un mètre au sud de cette dernière roche.</w:t>
      </w:r>
    </w:p>
    <w:p w14:paraId="63924533" w14:textId="77777777" w:rsidR="000152C6" w:rsidRPr="0032190F" w:rsidRDefault="000152C6" w:rsidP="000152C6">
      <w:pPr>
        <w:ind w:right="-136"/>
        <w:jc w:val="both"/>
        <w:rPr>
          <w:sz w:val="20"/>
          <w:szCs w:val="20"/>
          <w:lang w:val="fr-FR"/>
        </w:rPr>
      </w:pPr>
    </w:p>
    <w:p w14:paraId="7D75A29F" w14:textId="77777777" w:rsidR="000152C6" w:rsidRPr="0032190F" w:rsidRDefault="000152C6" w:rsidP="000152C6">
      <w:pPr>
        <w:ind w:right="-136"/>
        <w:jc w:val="both"/>
        <w:rPr>
          <w:sz w:val="20"/>
          <w:szCs w:val="20"/>
          <w:lang w:val="fr-FR"/>
        </w:rPr>
      </w:pPr>
      <w:r w:rsidRPr="0032190F">
        <w:rPr>
          <w:b/>
          <w:sz w:val="20"/>
          <w:szCs w:val="20"/>
          <w:lang w:val="fr-FR"/>
        </w:rPr>
        <w:t xml:space="preserve">Roche 20 </w:t>
      </w:r>
      <w:r w:rsidRPr="00441288">
        <w:rPr>
          <w:rFonts w:ascii="Symbol" w:hAnsi="Symbol"/>
          <w:b/>
          <w:sz w:val="20"/>
          <w:szCs w:val="20"/>
        </w:rPr>
        <w:t></w:t>
      </w:r>
      <w:r w:rsidRPr="0032190F">
        <w:rPr>
          <w:b/>
          <w:sz w:val="20"/>
          <w:szCs w:val="20"/>
          <w:lang w:val="fr-FR"/>
        </w:rPr>
        <w:t>H . Zone IV . Groupe II</w:t>
      </w:r>
      <w:r w:rsidRPr="0032190F">
        <w:rPr>
          <w:sz w:val="20"/>
          <w:szCs w:val="20"/>
          <w:lang w:val="fr-FR"/>
        </w:rPr>
        <w:tab/>
      </w:r>
    </w:p>
    <w:p w14:paraId="24EC9996"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faillée du haut en bas </w:t>
      </w:r>
    </w:p>
    <w:p w14:paraId="23CCD1A8" w14:textId="77777777" w:rsidR="000152C6" w:rsidRPr="0032190F" w:rsidRDefault="000152C6" w:rsidP="000152C6">
      <w:pPr>
        <w:ind w:right="-136"/>
        <w:jc w:val="both"/>
        <w:rPr>
          <w:sz w:val="20"/>
          <w:szCs w:val="20"/>
          <w:lang w:val="fr-FR"/>
        </w:rPr>
      </w:pPr>
    </w:p>
    <w:p w14:paraId="0393DC6C" w14:textId="77777777" w:rsidR="000152C6" w:rsidRPr="0032190F"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Sa face plus ou moins rectangulaire de pendage 40° ouest (1,1 m du nord au sud par 0,8 m), plate et lisse, est couverte de patine orange clair parsemée de lichens jaune vif. Située au ras du sol à l’ouest et à 0,5 m du sol au sud-est, elle est faillée de haut en bas au sud. Quelques traits, probablement récents ne sont pas nets et un grand personnage portant des cornes peut parfois être deviné.</w:t>
      </w:r>
    </w:p>
    <w:p w14:paraId="5A7BCC29" w14:textId="77777777" w:rsidR="000152C6" w:rsidRPr="0032190F" w:rsidRDefault="000152C6" w:rsidP="000152C6">
      <w:pPr>
        <w:ind w:right="-136"/>
        <w:jc w:val="both"/>
        <w:rPr>
          <w:sz w:val="20"/>
          <w:szCs w:val="20"/>
          <w:lang w:val="fr-FR"/>
        </w:rPr>
      </w:pPr>
    </w:p>
    <w:p w14:paraId="5A54322F" w14:textId="77777777" w:rsidR="000152C6" w:rsidRPr="0032190F" w:rsidRDefault="000152C6" w:rsidP="000152C6">
      <w:pPr>
        <w:ind w:right="-136"/>
        <w:jc w:val="both"/>
        <w:rPr>
          <w:sz w:val="20"/>
          <w:szCs w:val="20"/>
          <w:lang w:val="fr-FR"/>
        </w:rPr>
      </w:pPr>
      <w:r w:rsidRPr="0032190F">
        <w:rPr>
          <w:sz w:val="20"/>
          <w:szCs w:val="20"/>
          <w:lang w:val="fr-FR"/>
        </w:rPr>
        <w:tab/>
        <w:t>Marcher moins de deux mètres vers l’ouest pour atteindre un petit bloc haut de moins de 0,2 m.</w:t>
      </w:r>
    </w:p>
    <w:p w14:paraId="6B16277D" w14:textId="77777777" w:rsidR="000152C6" w:rsidRPr="0032190F" w:rsidRDefault="000152C6" w:rsidP="000152C6">
      <w:pPr>
        <w:ind w:right="-136"/>
        <w:jc w:val="both"/>
        <w:rPr>
          <w:sz w:val="20"/>
          <w:szCs w:val="20"/>
          <w:lang w:val="fr-FR"/>
        </w:rPr>
      </w:pPr>
    </w:p>
    <w:p w14:paraId="4BF5CE43" w14:textId="77777777" w:rsidR="000152C6" w:rsidRPr="0032190F" w:rsidRDefault="000152C6" w:rsidP="000152C6">
      <w:pPr>
        <w:ind w:right="-136"/>
        <w:jc w:val="both"/>
        <w:rPr>
          <w:sz w:val="20"/>
          <w:szCs w:val="20"/>
          <w:lang w:val="fr-FR"/>
        </w:rPr>
      </w:pPr>
      <w:r w:rsidRPr="0032190F">
        <w:rPr>
          <w:b/>
          <w:sz w:val="20"/>
          <w:szCs w:val="20"/>
          <w:lang w:val="fr-FR"/>
        </w:rPr>
        <w:t xml:space="preserve">Roche 20 </w:t>
      </w:r>
      <w:r w:rsidRPr="00441288">
        <w:rPr>
          <w:rFonts w:ascii="Symbol" w:hAnsi="Symbol"/>
          <w:b/>
          <w:sz w:val="20"/>
          <w:szCs w:val="20"/>
        </w:rPr>
        <w:t></w:t>
      </w:r>
      <w:r w:rsidRPr="0032190F">
        <w:rPr>
          <w:b/>
          <w:sz w:val="20"/>
          <w:szCs w:val="20"/>
          <w:lang w:val="fr-FR"/>
        </w:rPr>
        <w:t xml:space="preserve"> . Zone IV . Groupe II</w:t>
      </w:r>
      <w:r w:rsidRPr="0032190F">
        <w:rPr>
          <w:sz w:val="20"/>
          <w:szCs w:val="20"/>
          <w:lang w:val="fr-FR"/>
        </w:rPr>
        <w:tab/>
      </w:r>
    </w:p>
    <w:p w14:paraId="2FF6B0E4"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aux deux décrochements </w:t>
      </w:r>
    </w:p>
    <w:p w14:paraId="25ECD86C" w14:textId="77777777" w:rsidR="000152C6" w:rsidRPr="0032190F" w:rsidRDefault="000152C6" w:rsidP="000152C6">
      <w:pPr>
        <w:ind w:right="-136"/>
        <w:jc w:val="both"/>
        <w:rPr>
          <w:sz w:val="20"/>
          <w:szCs w:val="20"/>
          <w:lang w:val="fr-FR"/>
        </w:rPr>
      </w:pPr>
    </w:p>
    <w:p w14:paraId="0A37668D" w14:textId="77777777" w:rsidR="000152C6" w:rsidRPr="0032190F" w:rsidRDefault="000152C6" w:rsidP="000152C6">
      <w:pPr>
        <w:ind w:right="-136"/>
        <w:jc w:val="both"/>
        <w:rPr>
          <w:rFonts w:ascii="Times" w:hAnsi="Times"/>
          <w:i/>
          <w:sz w:val="20"/>
          <w:szCs w:val="20"/>
          <w:lang w:val="fr-FR"/>
        </w:rPr>
      </w:pPr>
      <w:r w:rsidRPr="0032190F">
        <w:rPr>
          <w:i/>
          <w:sz w:val="20"/>
          <w:szCs w:val="20"/>
          <w:lang w:val="fr-FR"/>
        </w:rPr>
        <w:tab/>
      </w:r>
      <w:r w:rsidRPr="0032190F">
        <w:rPr>
          <w:rFonts w:ascii="Times" w:hAnsi="Times"/>
          <w:i/>
          <w:sz w:val="20"/>
          <w:szCs w:val="20"/>
          <w:lang w:val="fr-FR"/>
        </w:rPr>
        <w:t>Sa face supérieure de pendage 10° est (1,0 m d’est en ouest par 0,6 m) s’abaisse vers l’ouest du fait de deux décrochements épais de 0,1 m. Des cupules sont éparses sur la partie centrale, au nord d’une profonde fissure dirigée d’est en ouest.</w:t>
      </w:r>
    </w:p>
    <w:p w14:paraId="0A65F55C" w14:textId="77777777" w:rsidR="000152C6" w:rsidRPr="0032190F" w:rsidRDefault="000152C6" w:rsidP="000152C6">
      <w:pPr>
        <w:ind w:right="-136"/>
        <w:jc w:val="both"/>
        <w:rPr>
          <w:rFonts w:ascii="Times" w:hAnsi="Times"/>
          <w:sz w:val="20"/>
          <w:szCs w:val="20"/>
          <w:lang w:val="fr-FR"/>
        </w:rPr>
      </w:pPr>
    </w:p>
    <w:p w14:paraId="04827E80" w14:textId="77777777" w:rsidR="000152C6" w:rsidRPr="0032190F" w:rsidRDefault="000152C6" w:rsidP="000152C6">
      <w:pPr>
        <w:ind w:right="-136"/>
        <w:jc w:val="both"/>
        <w:rPr>
          <w:rFonts w:ascii="Times" w:hAnsi="Times"/>
          <w:sz w:val="20"/>
          <w:szCs w:val="20"/>
          <w:lang w:val="fr-FR"/>
        </w:rPr>
      </w:pPr>
      <w:r w:rsidRPr="0032190F">
        <w:rPr>
          <w:rFonts w:ascii="Times" w:hAnsi="Times"/>
          <w:sz w:val="20"/>
          <w:szCs w:val="20"/>
          <w:lang w:val="fr-FR"/>
        </w:rPr>
        <w:tab/>
        <w:t>Aller à sept mètres au sud-est et observer la face sud d’un grand bloc que l’on vient de longer.</w:t>
      </w:r>
    </w:p>
    <w:p w14:paraId="1D3BB132" w14:textId="77777777" w:rsidR="000152C6" w:rsidRPr="0032190F" w:rsidRDefault="000152C6" w:rsidP="000152C6">
      <w:pPr>
        <w:ind w:right="-136"/>
        <w:jc w:val="both"/>
        <w:rPr>
          <w:sz w:val="20"/>
          <w:szCs w:val="20"/>
          <w:lang w:val="fr-FR"/>
        </w:rPr>
      </w:pPr>
    </w:p>
    <w:p w14:paraId="16098397" w14:textId="77777777" w:rsidR="000152C6" w:rsidRPr="0032190F" w:rsidRDefault="000152C6" w:rsidP="000152C6">
      <w:pPr>
        <w:ind w:right="-136"/>
        <w:jc w:val="both"/>
        <w:rPr>
          <w:sz w:val="20"/>
          <w:szCs w:val="20"/>
          <w:lang w:val="fr-FR"/>
        </w:rPr>
      </w:pPr>
      <w:r w:rsidRPr="0032190F">
        <w:rPr>
          <w:b/>
          <w:sz w:val="20"/>
          <w:szCs w:val="20"/>
          <w:lang w:val="fr-FR"/>
        </w:rPr>
        <w:t xml:space="preserve">Roche 20 </w:t>
      </w:r>
      <w:r w:rsidRPr="00441288">
        <w:rPr>
          <w:rFonts w:ascii="Symbol" w:hAnsi="Symbol"/>
          <w:b/>
          <w:sz w:val="20"/>
          <w:szCs w:val="20"/>
        </w:rPr>
        <w:t></w:t>
      </w:r>
      <w:r w:rsidRPr="00441288">
        <w:rPr>
          <w:rFonts w:ascii="Symbol" w:hAnsi="Symbol"/>
          <w:b/>
          <w:sz w:val="20"/>
          <w:szCs w:val="20"/>
        </w:rPr>
        <w:t></w:t>
      </w:r>
      <w:r w:rsidRPr="0032190F">
        <w:rPr>
          <w:b/>
          <w:sz w:val="20"/>
          <w:szCs w:val="20"/>
          <w:lang w:val="fr-FR"/>
        </w:rPr>
        <w:t>H . Zone IV . Groupe II</w:t>
      </w:r>
      <w:r w:rsidRPr="0032190F">
        <w:rPr>
          <w:sz w:val="20"/>
          <w:szCs w:val="20"/>
          <w:lang w:val="fr-FR"/>
        </w:rPr>
        <w:tab/>
      </w:r>
    </w:p>
    <w:p w14:paraId="0609E2B8"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au quadrillage net </w:t>
      </w:r>
    </w:p>
    <w:p w14:paraId="444B5C6C" w14:textId="77777777" w:rsidR="000152C6" w:rsidRPr="0032190F" w:rsidRDefault="000152C6" w:rsidP="000152C6">
      <w:pPr>
        <w:ind w:right="-136"/>
        <w:jc w:val="both"/>
        <w:rPr>
          <w:sz w:val="20"/>
          <w:szCs w:val="20"/>
          <w:lang w:val="fr-FR"/>
        </w:rPr>
      </w:pPr>
    </w:p>
    <w:p w14:paraId="1A258230" w14:textId="77777777" w:rsidR="000152C6" w:rsidRPr="0032190F"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C’est une grande face tourmentée de pendage moyen 20° ouest. Examiner sa partie accessible située le plus à l’ouest, une surface (0,7 m du nord au sud par 0,9 m) située entre un décrochement à l’est et une portion très fissurée à l’ouest. La patine orange est sillonnée de nombreuses fissures et parsemée de lichens jaunes. Repérer un quadrillage net au centre de la roche, le mot posa, écrit un peu au nord et un bateau avec un personnage dessiné au nord-est.</w:t>
      </w:r>
    </w:p>
    <w:p w14:paraId="2C0034F2" w14:textId="77777777" w:rsidR="000152C6" w:rsidRPr="0032190F" w:rsidRDefault="000152C6" w:rsidP="000152C6">
      <w:pPr>
        <w:ind w:right="-136"/>
        <w:jc w:val="both"/>
        <w:rPr>
          <w:sz w:val="20"/>
          <w:szCs w:val="20"/>
          <w:lang w:val="fr-FR"/>
        </w:rPr>
      </w:pPr>
    </w:p>
    <w:p w14:paraId="1EFBE2A9" w14:textId="77777777" w:rsidR="000152C6" w:rsidRPr="0032190F" w:rsidRDefault="000152C6" w:rsidP="000152C6">
      <w:pPr>
        <w:ind w:right="-136"/>
        <w:jc w:val="both"/>
        <w:rPr>
          <w:sz w:val="20"/>
          <w:szCs w:val="20"/>
          <w:lang w:val="fr-FR"/>
        </w:rPr>
      </w:pPr>
    </w:p>
    <w:p w14:paraId="40333075" w14:textId="77777777" w:rsidR="000152C6" w:rsidRPr="0032190F" w:rsidRDefault="000152C6" w:rsidP="000152C6">
      <w:pPr>
        <w:ind w:right="-136"/>
        <w:jc w:val="both"/>
        <w:rPr>
          <w:sz w:val="20"/>
          <w:szCs w:val="20"/>
          <w:lang w:val="fr-FR"/>
        </w:rPr>
      </w:pPr>
      <w:r w:rsidRPr="0032190F">
        <w:rPr>
          <w:b/>
          <w:sz w:val="20"/>
          <w:szCs w:val="20"/>
          <w:lang w:val="fr-FR"/>
        </w:rPr>
        <w:t xml:space="preserve">Roche 20 </w:t>
      </w:r>
      <w:r w:rsidRPr="00441288">
        <w:rPr>
          <w:rFonts w:ascii="Symbol" w:hAnsi="Symbol"/>
          <w:b/>
          <w:sz w:val="20"/>
          <w:szCs w:val="20"/>
        </w:rPr>
        <w:t></w:t>
      </w:r>
      <w:r w:rsidRPr="00441288">
        <w:rPr>
          <w:rFonts w:ascii="Symbol" w:hAnsi="Symbol"/>
          <w:b/>
          <w:sz w:val="20"/>
          <w:szCs w:val="20"/>
        </w:rPr>
        <w:t></w:t>
      </w:r>
      <w:r w:rsidRPr="0032190F">
        <w:rPr>
          <w:b/>
          <w:sz w:val="20"/>
          <w:szCs w:val="20"/>
          <w:lang w:val="fr-FR"/>
        </w:rPr>
        <w:t>H . Zone IV . Groupe II</w:t>
      </w:r>
      <w:r w:rsidRPr="0032190F">
        <w:rPr>
          <w:sz w:val="20"/>
          <w:szCs w:val="20"/>
          <w:lang w:val="fr-FR"/>
        </w:rPr>
        <w:tab/>
        <w:t>CHERCHER</w:t>
      </w:r>
      <w:r w:rsidRPr="0032190F">
        <w:rPr>
          <w:sz w:val="20"/>
          <w:szCs w:val="20"/>
          <w:lang w:val="fr-FR"/>
        </w:rPr>
        <w:tab/>
        <w:t>EXISTE ? ?</w:t>
      </w:r>
    </w:p>
    <w:p w14:paraId="06D6C1CA"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 </w:t>
      </w:r>
    </w:p>
    <w:p w14:paraId="77D50838" w14:textId="77777777" w:rsidR="000152C6" w:rsidRPr="0032190F" w:rsidRDefault="000152C6" w:rsidP="000152C6">
      <w:pPr>
        <w:ind w:right="-136"/>
        <w:jc w:val="both"/>
        <w:rPr>
          <w:sz w:val="20"/>
          <w:szCs w:val="20"/>
          <w:lang w:val="fr-FR"/>
        </w:rPr>
      </w:pPr>
      <w:r w:rsidRPr="0032190F">
        <w:rPr>
          <w:b/>
          <w:sz w:val="20"/>
          <w:szCs w:val="20"/>
          <w:lang w:val="fr-FR"/>
        </w:rPr>
        <w:t xml:space="preserve">Roche 20 </w:t>
      </w:r>
      <w:r w:rsidRPr="00441288">
        <w:rPr>
          <w:rFonts w:ascii="Symbol" w:hAnsi="Symbol"/>
          <w:b/>
          <w:sz w:val="20"/>
          <w:szCs w:val="20"/>
        </w:rPr>
        <w:t></w:t>
      </w:r>
      <w:r w:rsidRPr="00441288">
        <w:rPr>
          <w:rFonts w:ascii="Symbol" w:hAnsi="Symbol"/>
          <w:b/>
          <w:sz w:val="20"/>
          <w:szCs w:val="20"/>
        </w:rPr>
        <w:t></w:t>
      </w:r>
      <w:r w:rsidRPr="0032190F">
        <w:rPr>
          <w:b/>
          <w:sz w:val="20"/>
          <w:szCs w:val="20"/>
          <w:lang w:val="fr-FR"/>
        </w:rPr>
        <w:t>H . Zone IV . Groupe II</w:t>
      </w:r>
      <w:r w:rsidRPr="0032190F">
        <w:rPr>
          <w:sz w:val="20"/>
          <w:szCs w:val="20"/>
          <w:lang w:val="fr-FR"/>
        </w:rPr>
        <w:tab/>
        <w:t>CHERCHER</w:t>
      </w:r>
      <w:r w:rsidRPr="0032190F">
        <w:rPr>
          <w:sz w:val="20"/>
          <w:szCs w:val="20"/>
          <w:lang w:val="fr-FR"/>
        </w:rPr>
        <w:tab/>
        <w:t>EXISTE ? ?</w:t>
      </w:r>
    </w:p>
    <w:p w14:paraId="42A94222"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w:t>
      </w:r>
    </w:p>
    <w:p w14:paraId="725ADA81" w14:textId="77777777" w:rsidR="000152C6" w:rsidRPr="0032190F" w:rsidRDefault="000152C6" w:rsidP="000152C6">
      <w:pPr>
        <w:ind w:right="-136"/>
        <w:jc w:val="both"/>
        <w:rPr>
          <w:sz w:val="20"/>
          <w:szCs w:val="20"/>
          <w:lang w:val="fr-FR"/>
        </w:rPr>
      </w:pPr>
    </w:p>
    <w:p w14:paraId="227D83FF" w14:textId="77777777" w:rsidR="000152C6" w:rsidRPr="0032190F" w:rsidRDefault="000152C6" w:rsidP="000152C6">
      <w:pPr>
        <w:ind w:right="-136"/>
        <w:jc w:val="both"/>
        <w:rPr>
          <w:sz w:val="20"/>
          <w:szCs w:val="20"/>
          <w:lang w:val="fr-FR"/>
        </w:rPr>
      </w:pPr>
      <w:r w:rsidRPr="0032190F">
        <w:rPr>
          <w:sz w:val="20"/>
          <w:szCs w:val="20"/>
          <w:lang w:val="fr-FR"/>
        </w:rPr>
        <w:tab/>
        <w:t xml:space="preserve">Revenir jusqu’à la roche 20 </w:t>
      </w:r>
      <w:r w:rsidRPr="00441288">
        <w:rPr>
          <w:rFonts w:ascii="Symbol" w:hAnsi="Symbol"/>
          <w:sz w:val="20"/>
          <w:szCs w:val="20"/>
        </w:rPr>
        <w:t></w:t>
      </w:r>
      <w:r w:rsidRPr="0032190F">
        <w:rPr>
          <w:sz w:val="20"/>
          <w:szCs w:val="20"/>
          <w:lang w:val="fr-FR"/>
        </w:rPr>
        <w:t xml:space="preserve"> H et descendre de neuf mètres vers le sud, jusqu’à un bloc de pélite verte, incrusté dans la pente au nord et à l’est et haut de 0,4 m à l’ouest.  </w:t>
      </w:r>
    </w:p>
    <w:p w14:paraId="443D8E4D" w14:textId="77777777" w:rsidR="000152C6" w:rsidRPr="0032190F" w:rsidRDefault="000152C6" w:rsidP="000152C6">
      <w:pPr>
        <w:ind w:right="-136"/>
        <w:jc w:val="both"/>
        <w:rPr>
          <w:sz w:val="20"/>
          <w:szCs w:val="20"/>
          <w:lang w:val="fr-FR"/>
        </w:rPr>
      </w:pPr>
    </w:p>
    <w:p w14:paraId="0888F073" w14:textId="77777777" w:rsidR="000152C6" w:rsidRPr="0032190F" w:rsidRDefault="000152C6" w:rsidP="000152C6">
      <w:pPr>
        <w:ind w:right="-136"/>
        <w:jc w:val="both"/>
        <w:rPr>
          <w:sz w:val="20"/>
          <w:szCs w:val="20"/>
          <w:lang w:val="fr-FR"/>
        </w:rPr>
      </w:pPr>
      <w:r w:rsidRPr="0032190F">
        <w:rPr>
          <w:b/>
          <w:sz w:val="20"/>
          <w:szCs w:val="20"/>
          <w:lang w:val="fr-FR"/>
        </w:rPr>
        <w:t xml:space="preserve">Roche 20 </w:t>
      </w:r>
      <w:r w:rsidRPr="00441288">
        <w:rPr>
          <w:rFonts w:ascii="Symbol" w:hAnsi="Symbol"/>
          <w:b/>
          <w:sz w:val="20"/>
          <w:szCs w:val="20"/>
        </w:rPr>
        <w:t></w:t>
      </w:r>
      <w:r w:rsidRPr="00441288">
        <w:rPr>
          <w:rFonts w:ascii="Symbol" w:hAnsi="Symbol"/>
          <w:b/>
          <w:sz w:val="20"/>
          <w:szCs w:val="20"/>
        </w:rPr>
        <w:t></w:t>
      </w:r>
      <w:r w:rsidRPr="0032190F">
        <w:rPr>
          <w:b/>
          <w:sz w:val="20"/>
          <w:szCs w:val="20"/>
          <w:lang w:val="fr-FR"/>
        </w:rPr>
        <w:t>H . Zone IV . Groupe II</w:t>
      </w:r>
      <w:r w:rsidRPr="0032190F">
        <w:rPr>
          <w:sz w:val="20"/>
          <w:szCs w:val="20"/>
          <w:lang w:val="fr-FR"/>
        </w:rPr>
        <w:tab/>
      </w:r>
    </w:p>
    <w:p w14:paraId="087D2267"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aux trois lignes de texte  </w:t>
      </w:r>
    </w:p>
    <w:p w14:paraId="439D8CDB" w14:textId="77777777" w:rsidR="000152C6" w:rsidRPr="0032190F" w:rsidRDefault="000152C6" w:rsidP="000152C6">
      <w:pPr>
        <w:ind w:right="-136"/>
        <w:jc w:val="both"/>
        <w:rPr>
          <w:sz w:val="20"/>
          <w:szCs w:val="20"/>
          <w:lang w:val="fr-FR"/>
        </w:rPr>
      </w:pPr>
    </w:p>
    <w:p w14:paraId="0E317352" w14:textId="77777777" w:rsidR="000152C6" w:rsidRPr="0032190F" w:rsidRDefault="000152C6" w:rsidP="000152C6">
      <w:pPr>
        <w:ind w:right="-136"/>
        <w:jc w:val="both"/>
        <w:rPr>
          <w:sz w:val="20"/>
          <w:szCs w:val="20"/>
          <w:lang w:val="fr-FR"/>
        </w:rPr>
      </w:pPr>
      <w:r w:rsidRPr="0032190F">
        <w:rPr>
          <w:sz w:val="20"/>
          <w:szCs w:val="20"/>
          <w:highlight w:val="yellow"/>
          <w:lang w:val="fr-FR"/>
        </w:rPr>
        <w:t>NON PLACEE</w:t>
      </w:r>
    </w:p>
    <w:p w14:paraId="1A21C863" w14:textId="77777777" w:rsidR="000152C6" w:rsidRPr="0032190F" w:rsidRDefault="000152C6" w:rsidP="000152C6">
      <w:pPr>
        <w:ind w:right="-136"/>
        <w:jc w:val="both"/>
        <w:rPr>
          <w:sz w:val="20"/>
          <w:szCs w:val="20"/>
          <w:lang w:val="fr-FR"/>
        </w:rPr>
      </w:pPr>
    </w:p>
    <w:p w14:paraId="1D114F44" w14:textId="77777777" w:rsidR="000152C6" w:rsidRPr="0032190F"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Sa face plate de pendage 20° sud (0,9 m du nord au sud par 0,4 m) est sillonnée par quelques fissures fines. Dans le haut de la roche (nord) un texte semble soigneusement écrit sur au moins trois lignes mais il est peu net car l’incision est superficielle. Un autre texte est écrit sur quatre lignes mais il est incompréhensible sauf la date 1858 à son début.</w:t>
      </w:r>
    </w:p>
    <w:p w14:paraId="3C1A9A40" w14:textId="77777777" w:rsidR="000152C6" w:rsidRPr="0032190F" w:rsidRDefault="000152C6" w:rsidP="000152C6">
      <w:pPr>
        <w:ind w:right="-136" w:firstLine="709"/>
        <w:jc w:val="both"/>
        <w:rPr>
          <w:rFonts w:ascii="Times" w:hAnsi="Times"/>
          <w:sz w:val="20"/>
          <w:szCs w:val="20"/>
          <w:lang w:val="fr-FR"/>
        </w:rPr>
      </w:pPr>
    </w:p>
    <w:p w14:paraId="639C6C14" w14:textId="77777777" w:rsidR="000152C6" w:rsidRPr="0032190F" w:rsidRDefault="000152C6" w:rsidP="000152C6">
      <w:pPr>
        <w:ind w:right="-136" w:firstLine="709"/>
        <w:jc w:val="both"/>
        <w:rPr>
          <w:rFonts w:ascii="Times" w:hAnsi="Times"/>
          <w:sz w:val="20"/>
          <w:szCs w:val="20"/>
          <w:lang w:val="fr-FR"/>
        </w:rPr>
      </w:pPr>
      <w:r w:rsidRPr="0032190F">
        <w:rPr>
          <w:rFonts w:ascii="Times" w:hAnsi="Times"/>
          <w:sz w:val="20"/>
          <w:szCs w:val="20"/>
          <w:lang w:val="fr-FR"/>
        </w:rPr>
        <w:t>Aller à trois mètres au nord pour examiner la face presque verticale ouest d’une pélite verte schistosée incrustée dans la pente.</w:t>
      </w:r>
    </w:p>
    <w:p w14:paraId="02EB2B83" w14:textId="77777777" w:rsidR="000152C6" w:rsidRPr="0032190F" w:rsidRDefault="000152C6" w:rsidP="000152C6">
      <w:pPr>
        <w:ind w:right="-136"/>
        <w:jc w:val="both"/>
        <w:rPr>
          <w:sz w:val="20"/>
          <w:szCs w:val="20"/>
          <w:lang w:val="fr-FR"/>
        </w:rPr>
      </w:pPr>
    </w:p>
    <w:p w14:paraId="12F0F7D1" w14:textId="77777777" w:rsidR="000152C6" w:rsidRPr="0032190F" w:rsidRDefault="000152C6" w:rsidP="000152C6">
      <w:pPr>
        <w:ind w:right="-136"/>
        <w:jc w:val="both"/>
        <w:rPr>
          <w:sz w:val="20"/>
          <w:szCs w:val="20"/>
          <w:lang w:val="fr-FR"/>
        </w:rPr>
      </w:pPr>
      <w:r w:rsidRPr="0032190F">
        <w:rPr>
          <w:b/>
          <w:sz w:val="20"/>
          <w:szCs w:val="20"/>
          <w:lang w:val="fr-FR"/>
        </w:rPr>
        <w:lastRenderedPageBreak/>
        <w:t xml:space="preserve">Roche 20 </w:t>
      </w:r>
      <w:r w:rsidRPr="00441288">
        <w:rPr>
          <w:rFonts w:ascii="Symbol" w:hAnsi="Symbol"/>
          <w:b/>
          <w:sz w:val="20"/>
          <w:szCs w:val="20"/>
        </w:rPr>
        <w:t></w:t>
      </w:r>
      <w:r w:rsidRPr="00441288">
        <w:rPr>
          <w:rFonts w:ascii="Symbol" w:hAnsi="Symbol"/>
          <w:b/>
          <w:sz w:val="20"/>
          <w:szCs w:val="20"/>
        </w:rPr>
        <w:t></w:t>
      </w:r>
      <w:r w:rsidRPr="0032190F">
        <w:rPr>
          <w:b/>
          <w:sz w:val="20"/>
          <w:szCs w:val="20"/>
          <w:lang w:val="fr-FR"/>
        </w:rPr>
        <w:t>H . Zone IV . Groupe II</w:t>
      </w:r>
      <w:r w:rsidRPr="0032190F">
        <w:rPr>
          <w:sz w:val="20"/>
          <w:szCs w:val="20"/>
          <w:lang w:val="fr-FR"/>
        </w:rPr>
        <w:tab/>
      </w:r>
    </w:p>
    <w:p w14:paraId="415FBB62"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partiellement camouflée </w:t>
      </w:r>
    </w:p>
    <w:p w14:paraId="10A480C3" w14:textId="77777777" w:rsidR="000152C6" w:rsidRPr="0032190F" w:rsidRDefault="000152C6" w:rsidP="000152C6">
      <w:pPr>
        <w:ind w:right="-136"/>
        <w:jc w:val="both"/>
        <w:rPr>
          <w:sz w:val="20"/>
          <w:szCs w:val="20"/>
          <w:lang w:val="fr-FR"/>
        </w:rPr>
      </w:pPr>
    </w:p>
    <w:p w14:paraId="11EC6A5F" w14:textId="77777777" w:rsidR="000152C6" w:rsidRPr="0032190F"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Cette face est camouflée, plus au nord par d’autres blocs. La partie visible (1,8 m au sol, haute de 1,1 m) est lisse, orange au sud, verte au nord et présente quelques traits au sud de sa partie supérieure.</w:t>
      </w:r>
    </w:p>
    <w:p w14:paraId="35B97476" w14:textId="77777777" w:rsidR="000152C6" w:rsidRPr="0032190F" w:rsidRDefault="000152C6" w:rsidP="000152C6">
      <w:pPr>
        <w:ind w:right="-136"/>
        <w:jc w:val="both"/>
        <w:rPr>
          <w:sz w:val="20"/>
          <w:szCs w:val="20"/>
          <w:lang w:val="fr-FR"/>
        </w:rPr>
      </w:pPr>
    </w:p>
    <w:p w14:paraId="26B5A451" w14:textId="77777777" w:rsidR="000152C6" w:rsidRPr="0032190F" w:rsidRDefault="000152C6" w:rsidP="000152C6">
      <w:pPr>
        <w:ind w:right="-136"/>
        <w:jc w:val="both"/>
        <w:rPr>
          <w:sz w:val="20"/>
          <w:szCs w:val="20"/>
          <w:lang w:val="fr-FR"/>
        </w:rPr>
      </w:pPr>
      <w:r w:rsidRPr="0032190F">
        <w:rPr>
          <w:sz w:val="20"/>
          <w:szCs w:val="20"/>
          <w:lang w:val="fr-FR"/>
        </w:rPr>
        <w:tab/>
        <w:t>Marcher quatre mètres vers le nord pour trouver un nouveau bloc de pélite verte incrusté dans la pente, dont deux faces sont visibles : la face sud, verte et schistosée, la face ouest patinée en orange dans sa moitié sud.</w:t>
      </w:r>
    </w:p>
    <w:p w14:paraId="216D7BEA" w14:textId="77777777" w:rsidR="000152C6" w:rsidRPr="0032190F" w:rsidRDefault="000152C6" w:rsidP="000152C6">
      <w:pPr>
        <w:ind w:right="-136"/>
        <w:jc w:val="both"/>
        <w:rPr>
          <w:sz w:val="20"/>
          <w:szCs w:val="20"/>
          <w:lang w:val="fr-FR"/>
        </w:rPr>
      </w:pPr>
    </w:p>
    <w:p w14:paraId="0037743D" w14:textId="77777777" w:rsidR="000152C6" w:rsidRPr="0032190F" w:rsidRDefault="000152C6" w:rsidP="000152C6">
      <w:pPr>
        <w:ind w:right="-136"/>
        <w:jc w:val="both"/>
        <w:rPr>
          <w:sz w:val="20"/>
          <w:szCs w:val="20"/>
          <w:lang w:val="fr-FR"/>
        </w:rPr>
      </w:pPr>
      <w:r w:rsidRPr="0032190F">
        <w:rPr>
          <w:b/>
          <w:sz w:val="20"/>
          <w:szCs w:val="20"/>
          <w:lang w:val="fr-FR"/>
        </w:rPr>
        <w:t xml:space="preserve">Roche 20 </w:t>
      </w:r>
      <w:r w:rsidRPr="00441288">
        <w:rPr>
          <w:rFonts w:ascii="Symbol" w:hAnsi="Symbol"/>
          <w:b/>
          <w:sz w:val="20"/>
          <w:szCs w:val="20"/>
        </w:rPr>
        <w:t></w:t>
      </w:r>
      <w:r w:rsidRPr="00441288">
        <w:rPr>
          <w:rFonts w:ascii="Symbol" w:hAnsi="Symbol"/>
          <w:b/>
          <w:sz w:val="20"/>
          <w:szCs w:val="20"/>
        </w:rPr>
        <w:t></w:t>
      </w:r>
      <w:r w:rsidRPr="0032190F">
        <w:rPr>
          <w:b/>
          <w:sz w:val="20"/>
          <w:szCs w:val="20"/>
          <w:lang w:val="fr-FR"/>
        </w:rPr>
        <w:t>H . Zone IV . Groupe II</w:t>
      </w:r>
      <w:r w:rsidRPr="0032190F">
        <w:rPr>
          <w:sz w:val="20"/>
          <w:szCs w:val="20"/>
          <w:lang w:val="fr-FR"/>
        </w:rPr>
        <w:tab/>
      </w:r>
    </w:p>
    <w:p w14:paraId="6A72EC6C"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AB 1906 </w:t>
      </w:r>
    </w:p>
    <w:p w14:paraId="55E4E824" w14:textId="77777777" w:rsidR="000152C6" w:rsidRPr="0032190F" w:rsidRDefault="000152C6" w:rsidP="000152C6">
      <w:pPr>
        <w:rPr>
          <w:rFonts w:ascii="Times" w:hAnsi="Times"/>
          <w:b/>
          <w:i/>
          <w:sz w:val="20"/>
          <w:szCs w:val="20"/>
          <w:lang w:val="fr-FR"/>
        </w:rPr>
      </w:pPr>
    </w:p>
    <w:p w14:paraId="49AA8D70" w14:textId="77777777" w:rsidR="000152C6" w:rsidRPr="0032190F" w:rsidRDefault="000152C6" w:rsidP="000152C6">
      <w:pPr>
        <w:ind w:right="-136"/>
        <w:jc w:val="both"/>
        <w:rPr>
          <w:sz w:val="20"/>
          <w:szCs w:val="20"/>
          <w:lang w:val="fr-FR"/>
        </w:rPr>
      </w:pPr>
      <w:r w:rsidRPr="0032190F">
        <w:rPr>
          <w:sz w:val="20"/>
          <w:szCs w:val="20"/>
          <w:highlight w:val="yellow"/>
          <w:lang w:val="fr-FR"/>
        </w:rPr>
        <w:t>NON PLACEE</w:t>
      </w:r>
    </w:p>
    <w:p w14:paraId="2F00CBCB" w14:textId="77777777" w:rsidR="000152C6" w:rsidRPr="0032190F" w:rsidRDefault="000152C6" w:rsidP="000152C6">
      <w:pPr>
        <w:ind w:right="-136"/>
        <w:jc w:val="both"/>
        <w:rPr>
          <w:sz w:val="20"/>
          <w:szCs w:val="20"/>
          <w:lang w:val="fr-FR"/>
        </w:rPr>
      </w:pPr>
    </w:p>
    <w:p w14:paraId="4C96F6DF" w14:textId="77777777" w:rsidR="000152C6" w:rsidRPr="0032190F"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Etudier sa face de pendage 80° ouest (1,5 m du nord au sud, haute de 1,0 m), située au ras du sol en haut (à l’est), en bas (ouest) et au nord. Au centre, elle présente des lettres incisées AB 1906, presque superposées par deux traits en croix.</w:t>
      </w:r>
    </w:p>
    <w:p w14:paraId="5689B7D4" w14:textId="77777777" w:rsidR="000152C6" w:rsidRPr="0032190F" w:rsidRDefault="000152C6" w:rsidP="000152C6">
      <w:pPr>
        <w:ind w:right="-136"/>
        <w:jc w:val="both"/>
        <w:rPr>
          <w:sz w:val="20"/>
          <w:szCs w:val="20"/>
          <w:lang w:val="fr-FR"/>
        </w:rPr>
      </w:pPr>
    </w:p>
    <w:p w14:paraId="7C5E32A7" w14:textId="77777777" w:rsidR="000152C6" w:rsidRPr="0032190F" w:rsidRDefault="000152C6" w:rsidP="000152C6">
      <w:pPr>
        <w:ind w:right="-136"/>
        <w:jc w:val="both"/>
        <w:rPr>
          <w:sz w:val="20"/>
          <w:szCs w:val="20"/>
          <w:lang w:val="fr-FR"/>
        </w:rPr>
      </w:pPr>
      <w:r w:rsidRPr="0032190F">
        <w:rPr>
          <w:sz w:val="20"/>
          <w:szCs w:val="20"/>
          <w:lang w:val="fr-FR"/>
        </w:rPr>
        <w:tab/>
        <w:t xml:space="preserve">Retourner jusqu’à la roche 20 </w:t>
      </w:r>
      <w:r w:rsidRPr="00441288">
        <w:rPr>
          <w:rFonts w:ascii="Symbol" w:hAnsi="Symbol"/>
          <w:sz w:val="20"/>
          <w:szCs w:val="20"/>
        </w:rPr>
        <w:t></w:t>
      </w:r>
      <w:r w:rsidRPr="0032190F">
        <w:rPr>
          <w:sz w:val="20"/>
          <w:szCs w:val="20"/>
          <w:lang w:val="fr-FR"/>
        </w:rPr>
        <w:t xml:space="preserve"> H et marcher quatre mètres vers le sud pour trouver encore une pélite verte incrustée dans le sol.</w:t>
      </w:r>
    </w:p>
    <w:p w14:paraId="44CA2D6C" w14:textId="77777777" w:rsidR="000152C6" w:rsidRPr="0032190F" w:rsidRDefault="000152C6" w:rsidP="000152C6">
      <w:pPr>
        <w:ind w:right="-136"/>
        <w:jc w:val="both"/>
        <w:rPr>
          <w:sz w:val="20"/>
          <w:szCs w:val="20"/>
          <w:lang w:val="fr-FR"/>
        </w:rPr>
      </w:pPr>
    </w:p>
    <w:p w14:paraId="1B3D72B6" w14:textId="77777777" w:rsidR="000152C6" w:rsidRPr="0032190F" w:rsidRDefault="000152C6" w:rsidP="000152C6">
      <w:pPr>
        <w:ind w:right="-136"/>
        <w:jc w:val="both"/>
        <w:rPr>
          <w:sz w:val="20"/>
          <w:szCs w:val="20"/>
          <w:lang w:val="fr-FR"/>
        </w:rPr>
      </w:pPr>
      <w:r w:rsidRPr="0032190F">
        <w:rPr>
          <w:b/>
          <w:sz w:val="20"/>
          <w:szCs w:val="20"/>
          <w:lang w:val="fr-FR"/>
        </w:rPr>
        <w:t xml:space="preserve">Roche 20 </w:t>
      </w:r>
      <w:r w:rsidRPr="00441288">
        <w:rPr>
          <w:rFonts w:ascii="Symbol" w:hAnsi="Symbol"/>
          <w:b/>
          <w:sz w:val="20"/>
          <w:szCs w:val="20"/>
        </w:rPr>
        <w:t></w:t>
      </w:r>
      <w:r w:rsidRPr="0032190F">
        <w:rPr>
          <w:b/>
          <w:sz w:val="20"/>
          <w:szCs w:val="20"/>
          <w:lang w:val="fr-FR"/>
        </w:rPr>
        <w:t>B H 4 . Zone IV . Groupe II</w:t>
      </w:r>
      <w:r w:rsidRPr="0032190F">
        <w:rPr>
          <w:sz w:val="20"/>
          <w:szCs w:val="20"/>
          <w:lang w:val="fr-FR"/>
        </w:rPr>
        <w:tab/>
      </w:r>
    </w:p>
    <w:p w14:paraId="1F6667DE"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à la recherche du cosmonaute </w:t>
      </w:r>
    </w:p>
    <w:p w14:paraId="36AB6885" w14:textId="77777777" w:rsidR="000152C6" w:rsidRPr="0032190F" w:rsidRDefault="000152C6" w:rsidP="000152C6">
      <w:pPr>
        <w:ind w:right="-136"/>
        <w:jc w:val="both"/>
        <w:rPr>
          <w:sz w:val="20"/>
          <w:szCs w:val="20"/>
          <w:lang w:val="fr-FR"/>
        </w:rPr>
      </w:pPr>
    </w:p>
    <w:p w14:paraId="68D58AFC" w14:textId="77777777" w:rsidR="000152C6" w:rsidRPr="0032190F"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Sa face plate de pendage 60° ouest (1,5 m du nord au sud par 1,2 m) présente un décrochement dirigé du nord-ouest au sud-est et de larges fissures orientées du nord au sud dans sa partie supérieure. Lire, sur le dessus du décrochement Guido Giuseppe Areo li 6 agosto 1944 et, écrit plus finement, ‘à la recherche du cosmonote (sic) le 19/8/1978’. Sous le premier décrochement, le tiers sud-ouest de la face est couvert de petits décrochements donnant un aspect plissé à la roche. Avec beaucoup d’attention d’autres inscriptions sont décelables : Palma Pietro 5 agosto 1969 uno bell giorno…, Giordanengo Claude 20 Août 1960  par une beau jour d’été…. Repérer aussi les dessins de chèvres, de personnages, de formes géométriques, des zigzags…</w:t>
      </w:r>
    </w:p>
    <w:p w14:paraId="6341C920" w14:textId="77777777" w:rsidR="000152C6" w:rsidRPr="0032190F" w:rsidRDefault="000152C6" w:rsidP="000152C6">
      <w:pPr>
        <w:ind w:right="-136" w:firstLine="709"/>
        <w:jc w:val="both"/>
        <w:rPr>
          <w:rFonts w:ascii="Times" w:hAnsi="Times"/>
          <w:sz w:val="20"/>
          <w:szCs w:val="20"/>
          <w:lang w:val="fr-FR"/>
        </w:rPr>
      </w:pPr>
    </w:p>
    <w:p w14:paraId="6DCDB9D2" w14:textId="77777777" w:rsidR="000152C6" w:rsidRPr="0032190F" w:rsidRDefault="000152C6" w:rsidP="000152C6">
      <w:pPr>
        <w:ind w:right="-136" w:firstLine="709"/>
        <w:jc w:val="both"/>
        <w:rPr>
          <w:sz w:val="20"/>
          <w:szCs w:val="20"/>
          <w:lang w:val="fr-FR"/>
        </w:rPr>
      </w:pPr>
      <w:r w:rsidRPr="0032190F">
        <w:rPr>
          <w:sz w:val="20"/>
          <w:szCs w:val="20"/>
          <w:lang w:val="fr-FR"/>
        </w:rPr>
        <w:t>Marcher cinq mètres vers l’ouest pour trouver une pélite mauve couverte de patine brun clair délitée.</w:t>
      </w:r>
    </w:p>
    <w:p w14:paraId="085EAE65" w14:textId="77777777" w:rsidR="000152C6" w:rsidRPr="0032190F" w:rsidRDefault="000152C6" w:rsidP="000152C6">
      <w:pPr>
        <w:ind w:right="-136" w:firstLine="709"/>
        <w:jc w:val="both"/>
        <w:rPr>
          <w:sz w:val="20"/>
          <w:szCs w:val="20"/>
          <w:lang w:val="fr-FR"/>
        </w:rPr>
      </w:pPr>
    </w:p>
    <w:p w14:paraId="33550AF8" w14:textId="77777777" w:rsidR="000152C6" w:rsidRPr="0032190F" w:rsidRDefault="000152C6" w:rsidP="000152C6">
      <w:pPr>
        <w:ind w:right="-136"/>
        <w:jc w:val="both"/>
        <w:rPr>
          <w:sz w:val="20"/>
          <w:szCs w:val="20"/>
          <w:lang w:val="fr-FR"/>
        </w:rPr>
      </w:pPr>
      <w:r w:rsidRPr="0032190F">
        <w:rPr>
          <w:b/>
          <w:sz w:val="20"/>
          <w:szCs w:val="20"/>
          <w:lang w:val="fr-FR"/>
        </w:rPr>
        <w:t xml:space="preserve">Roche 20 </w:t>
      </w:r>
      <w:r w:rsidRPr="00441288">
        <w:rPr>
          <w:rFonts w:ascii="Symbol" w:hAnsi="Symbol"/>
          <w:b/>
          <w:sz w:val="20"/>
          <w:szCs w:val="20"/>
        </w:rPr>
        <w:t></w:t>
      </w:r>
      <w:r w:rsidRPr="0032190F">
        <w:rPr>
          <w:b/>
          <w:sz w:val="20"/>
          <w:szCs w:val="20"/>
          <w:lang w:val="fr-FR"/>
        </w:rPr>
        <w:t>B H 3 . Zone IV . Groupe II</w:t>
      </w:r>
      <w:r w:rsidRPr="0032190F">
        <w:rPr>
          <w:sz w:val="20"/>
          <w:szCs w:val="20"/>
          <w:lang w:val="fr-FR"/>
        </w:rPr>
        <w:tab/>
      </w:r>
    </w:p>
    <w:p w14:paraId="6092A15C"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du Kama Soutra bis</w:t>
      </w:r>
    </w:p>
    <w:p w14:paraId="74453B62" w14:textId="77777777" w:rsidR="000152C6" w:rsidRPr="0032190F" w:rsidRDefault="000152C6" w:rsidP="000152C6">
      <w:pPr>
        <w:ind w:right="-136"/>
        <w:jc w:val="both"/>
        <w:rPr>
          <w:sz w:val="20"/>
          <w:szCs w:val="20"/>
          <w:lang w:val="fr-FR"/>
        </w:rPr>
      </w:pPr>
    </w:p>
    <w:p w14:paraId="1F040D33" w14:textId="77777777" w:rsidR="000152C6" w:rsidRPr="0032190F" w:rsidRDefault="000152C6" w:rsidP="000152C6">
      <w:pPr>
        <w:ind w:right="-136"/>
        <w:jc w:val="both"/>
        <w:rPr>
          <w:sz w:val="20"/>
          <w:szCs w:val="20"/>
          <w:lang w:val="fr-FR"/>
        </w:rPr>
      </w:pPr>
      <w:r w:rsidRPr="0032190F">
        <w:rPr>
          <w:sz w:val="20"/>
          <w:szCs w:val="20"/>
          <w:highlight w:val="yellow"/>
          <w:lang w:val="fr-FR"/>
        </w:rPr>
        <w:t>NON PLACEE</w:t>
      </w:r>
    </w:p>
    <w:p w14:paraId="797B14E5" w14:textId="77777777" w:rsidR="000152C6" w:rsidRPr="0032190F" w:rsidRDefault="000152C6" w:rsidP="000152C6">
      <w:pPr>
        <w:ind w:right="-136"/>
        <w:jc w:val="both"/>
        <w:rPr>
          <w:sz w:val="20"/>
          <w:szCs w:val="20"/>
          <w:lang w:val="fr-FR"/>
        </w:rPr>
      </w:pPr>
    </w:p>
    <w:p w14:paraId="01DD9E50" w14:textId="77777777" w:rsidR="000152C6" w:rsidRPr="0032190F" w:rsidRDefault="000152C6" w:rsidP="000152C6">
      <w:pPr>
        <w:ind w:right="-136"/>
        <w:jc w:val="both"/>
        <w:rPr>
          <w:sz w:val="20"/>
          <w:szCs w:val="20"/>
          <w:lang w:val="fr-FR"/>
        </w:rPr>
      </w:pPr>
    </w:p>
    <w:p w14:paraId="2E0F2620" w14:textId="77777777" w:rsidR="000152C6" w:rsidRPr="0032190F"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Sa face de pendage 45° nord-est (1,3 m du nord au sud par 1,5 m) présente des textes au ras du sol : Guido Giuseppe Talalen il 14 agosto del 1931 oggi vernedi e domani e festa – W classe del 1906 – Le texte se poursuit sur quatre lignes. Au-dessus sont tracés des dessins peu clairs. Plus bas des petits personnages forment une BD porno. Roso Maurisio 1872 est écrit en petits points et Maurizio (Buin ?) 1925 Venezia (Verdeggia, près de Triore ?) est buriné finement.</w:t>
      </w:r>
    </w:p>
    <w:p w14:paraId="163662E9" w14:textId="77777777" w:rsidR="000152C6" w:rsidRPr="0032190F" w:rsidRDefault="000152C6" w:rsidP="000152C6">
      <w:pPr>
        <w:ind w:left="709" w:right="-136"/>
        <w:jc w:val="both"/>
        <w:rPr>
          <w:rFonts w:ascii="Times" w:hAnsi="Times"/>
          <w:i/>
          <w:sz w:val="20"/>
          <w:szCs w:val="20"/>
          <w:lang w:val="fr-FR"/>
        </w:rPr>
      </w:pPr>
    </w:p>
    <w:p w14:paraId="3F7D417D" w14:textId="77777777" w:rsidR="000152C6" w:rsidRPr="0032190F" w:rsidRDefault="000152C6" w:rsidP="000152C6">
      <w:pPr>
        <w:ind w:right="-136" w:firstLine="709"/>
        <w:jc w:val="both"/>
        <w:rPr>
          <w:sz w:val="20"/>
          <w:szCs w:val="20"/>
          <w:lang w:val="fr-FR"/>
        </w:rPr>
      </w:pPr>
      <w:r w:rsidRPr="0032190F">
        <w:rPr>
          <w:rFonts w:ascii="Times" w:hAnsi="Times"/>
          <w:sz w:val="20"/>
          <w:szCs w:val="20"/>
          <w:lang w:val="fr-FR"/>
        </w:rPr>
        <w:t>Aller à neuf mètres vers l’ouest-sud-ouest pour atteindre un palier en contrebas de deux mètres.</w:t>
      </w:r>
      <w:r w:rsidRPr="0032190F">
        <w:rPr>
          <w:sz w:val="20"/>
          <w:szCs w:val="20"/>
          <w:lang w:val="fr-FR"/>
        </w:rPr>
        <w:t xml:space="preserve">Repérer sur la gauche </w:t>
      </w:r>
      <w:r w:rsidRPr="0032190F">
        <w:rPr>
          <w:rFonts w:ascii="Times" w:hAnsi="Times"/>
          <w:sz w:val="20"/>
          <w:szCs w:val="20"/>
          <w:lang w:val="fr-FR"/>
        </w:rPr>
        <w:t>un bloc de pélite verte patinée en orange présentant un grand ressaut horizontal.</w:t>
      </w:r>
    </w:p>
    <w:p w14:paraId="43461EC5" w14:textId="77777777" w:rsidR="000152C6" w:rsidRPr="0032190F" w:rsidRDefault="000152C6" w:rsidP="000152C6">
      <w:pPr>
        <w:ind w:right="-136"/>
        <w:jc w:val="both"/>
        <w:rPr>
          <w:rFonts w:ascii="Times" w:hAnsi="Times"/>
          <w:sz w:val="20"/>
          <w:szCs w:val="20"/>
          <w:lang w:val="fr-FR"/>
        </w:rPr>
      </w:pPr>
    </w:p>
    <w:p w14:paraId="7417348B" w14:textId="77777777" w:rsidR="000152C6" w:rsidRPr="0032190F" w:rsidRDefault="000152C6" w:rsidP="000152C6">
      <w:pPr>
        <w:ind w:right="-136"/>
        <w:jc w:val="both"/>
        <w:rPr>
          <w:sz w:val="20"/>
          <w:szCs w:val="20"/>
          <w:lang w:val="fr-FR"/>
        </w:rPr>
      </w:pPr>
      <w:r w:rsidRPr="0032190F">
        <w:rPr>
          <w:b/>
          <w:sz w:val="20"/>
          <w:szCs w:val="20"/>
          <w:lang w:val="fr-FR"/>
        </w:rPr>
        <w:t xml:space="preserve">Roche 20 </w:t>
      </w:r>
      <w:r w:rsidRPr="00441288">
        <w:rPr>
          <w:rFonts w:ascii="Symbol" w:hAnsi="Symbol"/>
          <w:b/>
          <w:sz w:val="20"/>
          <w:szCs w:val="20"/>
        </w:rPr>
        <w:t></w:t>
      </w:r>
      <w:r w:rsidRPr="0032190F">
        <w:rPr>
          <w:b/>
          <w:sz w:val="20"/>
          <w:szCs w:val="20"/>
          <w:lang w:val="fr-FR"/>
        </w:rPr>
        <w:t xml:space="preserve"> H. Zone IV . Groupe II</w:t>
      </w:r>
      <w:r w:rsidRPr="0032190F">
        <w:rPr>
          <w:sz w:val="20"/>
          <w:szCs w:val="20"/>
          <w:lang w:val="fr-FR"/>
        </w:rPr>
        <w:tab/>
      </w:r>
    </w:p>
    <w:p w14:paraId="3947B58D"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des deux personnages à plumes séparés par un triangle</w:t>
      </w:r>
    </w:p>
    <w:p w14:paraId="0F0CC236" w14:textId="77777777" w:rsidR="000152C6" w:rsidRPr="0032190F" w:rsidRDefault="000152C6" w:rsidP="000152C6">
      <w:pPr>
        <w:ind w:right="-136"/>
        <w:jc w:val="both"/>
        <w:rPr>
          <w:sz w:val="20"/>
          <w:szCs w:val="20"/>
          <w:lang w:val="fr-FR"/>
        </w:rPr>
      </w:pPr>
    </w:p>
    <w:p w14:paraId="778338E0" w14:textId="77777777" w:rsidR="000152C6" w:rsidRPr="0032190F"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Examiner sa face de pendage 60° sud-ouest (0,7 m d’est en ouest par 0,4 m). Dans sa partie inférieure deux personnages portant des plumes sont dessinés.</w:t>
      </w:r>
    </w:p>
    <w:p w14:paraId="0029F07A" w14:textId="77777777" w:rsidR="000152C6" w:rsidRPr="0032190F"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 xml:space="preserve">Cette roche s’est appelée </w:t>
      </w:r>
      <w:r w:rsidRPr="0032190F">
        <w:rPr>
          <w:i/>
          <w:sz w:val="20"/>
          <w:szCs w:val="20"/>
          <w:lang w:val="fr-FR"/>
        </w:rPr>
        <w:t xml:space="preserve">22 </w:t>
      </w:r>
      <w:r w:rsidRPr="00441288">
        <w:rPr>
          <w:rFonts w:ascii="Symbol" w:hAnsi="Symbol"/>
          <w:i/>
          <w:sz w:val="20"/>
          <w:szCs w:val="20"/>
        </w:rPr>
        <w:t></w:t>
      </w:r>
      <w:r w:rsidRPr="0032190F">
        <w:rPr>
          <w:i/>
          <w:sz w:val="20"/>
          <w:szCs w:val="20"/>
          <w:lang w:val="fr-FR"/>
        </w:rPr>
        <w:t xml:space="preserve"> H.</w:t>
      </w:r>
    </w:p>
    <w:p w14:paraId="63FB189D" w14:textId="77777777" w:rsidR="000152C6" w:rsidRPr="0032190F" w:rsidRDefault="000152C6" w:rsidP="000152C6">
      <w:pPr>
        <w:ind w:right="-136" w:firstLine="709"/>
        <w:jc w:val="both"/>
        <w:rPr>
          <w:sz w:val="20"/>
          <w:szCs w:val="20"/>
          <w:lang w:val="fr-FR"/>
        </w:rPr>
      </w:pPr>
    </w:p>
    <w:p w14:paraId="32EC23E4" w14:textId="77777777" w:rsidR="000152C6" w:rsidRPr="0032190F" w:rsidRDefault="000152C6" w:rsidP="000152C6">
      <w:pPr>
        <w:ind w:right="-136"/>
        <w:jc w:val="both"/>
        <w:rPr>
          <w:sz w:val="20"/>
          <w:szCs w:val="20"/>
          <w:lang w:val="fr-FR"/>
        </w:rPr>
      </w:pPr>
      <w:r w:rsidRPr="0032190F">
        <w:rPr>
          <w:b/>
          <w:sz w:val="20"/>
          <w:szCs w:val="20"/>
          <w:lang w:val="fr-FR"/>
        </w:rPr>
        <w:t>Repère</w:t>
      </w:r>
      <w:r w:rsidRPr="0032190F">
        <w:rPr>
          <w:sz w:val="20"/>
          <w:szCs w:val="20"/>
          <w:lang w:val="fr-FR"/>
        </w:rPr>
        <w:t xml:space="preserve"> :. à vingt-trois mètres vers le sud-sud-est, en marchant à peu près de niveau, la roche R22 </w:t>
      </w:r>
      <w:r w:rsidRPr="00441288">
        <w:rPr>
          <w:rFonts w:ascii="Symbol" w:hAnsi="Symbol"/>
          <w:sz w:val="20"/>
          <w:szCs w:val="20"/>
        </w:rPr>
        <w:t></w:t>
      </w:r>
      <w:r w:rsidRPr="0032190F">
        <w:rPr>
          <w:sz w:val="20"/>
          <w:szCs w:val="20"/>
          <w:lang w:val="fr-FR"/>
        </w:rPr>
        <w:t xml:space="preserve"> est atteinte (voir p. 26)</w:t>
      </w:r>
    </w:p>
    <w:p w14:paraId="2829B66D" w14:textId="77777777" w:rsidR="000152C6" w:rsidRPr="0032190F" w:rsidRDefault="000152C6" w:rsidP="000152C6">
      <w:pPr>
        <w:ind w:right="-136"/>
        <w:jc w:val="both"/>
        <w:rPr>
          <w:sz w:val="20"/>
          <w:szCs w:val="20"/>
          <w:lang w:val="fr-FR"/>
        </w:rPr>
      </w:pPr>
      <w:r w:rsidRPr="0032190F">
        <w:rPr>
          <w:sz w:val="20"/>
          <w:szCs w:val="20"/>
          <w:lang w:val="fr-FR"/>
        </w:rPr>
        <w:tab/>
        <w:t xml:space="preserve">  Sur le palier supérieur, deux mètres plus haut en altitude et à neuf mètres à l’est-nord-est, se trouve la roche </w:t>
      </w:r>
    </w:p>
    <w:p w14:paraId="634829D8" w14:textId="77777777" w:rsidR="000152C6" w:rsidRPr="00441288" w:rsidRDefault="000152C6" w:rsidP="000152C6">
      <w:pPr>
        <w:ind w:right="-136"/>
        <w:jc w:val="both"/>
        <w:rPr>
          <w:sz w:val="20"/>
          <w:szCs w:val="20"/>
        </w:rPr>
      </w:pPr>
      <w:r w:rsidRPr="00441288">
        <w:rPr>
          <w:sz w:val="20"/>
          <w:szCs w:val="20"/>
        </w:rPr>
        <w:t>20BH3 VERIFIER</w:t>
      </w:r>
    </w:p>
    <w:p w14:paraId="627A30CA" w14:textId="77777777" w:rsidR="000152C6" w:rsidRPr="00441288" w:rsidRDefault="000152C6" w:rsidP="000152C6">
      <w:pPr>
        <w:ind w:right="-136"/>
        <w:jc w:val="both"/>
        <w:rPr>
          <w:sz w:val="20"/>
          <w:szCs w:val="20"/>
        </w:rPr>
      </w:pPr>
    </w:p>
    <w:p w14:paraId="04AE8FC0" w14:textId="77777777" w:rsidR="000152C6" w:rsidRPr="0032190F" w:rsidRDefault="000152C6" w:rsidP="000152C6">
      <w:pPr>
        <w:numPr>
          <w:ilvl w:val="0"/>
          <w:numId w:val="9"/>
        </w:numPr>
        <w:tabs>
          <w:tab w:val="clear" w:pos="360"/>
        </w:tabs>
        <w:ind w:left="0" w:right="-136" w:firstLine="709"/>
        <w:jc w:val="both"/>
        <w:rPr>
          <w:sz w:val="20"/>
          <w:szCs w:val="20"/>
          <w:lang w:val="fr-FR"/>
        </w:rPr>
      </w:pPr>
      <w:r w:rsidRPr="0032190F">
        <w:rPr>
          <w:sz w:val="20"/>
          <w:szCs w:val="20"/>
          <w:lang w:val="fr-FR"/>
        </w:rPr>
        <w:t xml:space="preserve">Revenir jusqu’à la roche 20 B H4 (‘le cosmonote’)et monter sur le palier supérieur situé à l’est. Se diriger vers le nord-ouest pour en atteindre son extrémité en cul de sac où est éboulé un gros bloc de pélite gris-vert, couvert de lichens. Remarquer la grande entaille au bas du côté sud-ouest de ce bloc. Elle donne naissance à une surface plate dominée par une face en surplomb. </w:t>
      </w:r>
    </w:p>
    <w:p w14:paraId="37CD6E79" w14:textId="77777777" w:rsidR="000152C6" w:rsidRPr="0032190F" w:rsidRDefault="000152C6" w:rsidP="000152C6">
      <w:pPr>
        <w:ind w:right="-136" w:firstLine="709"/>
        <w:jc w:val="both"/>
        <w:rPr>
          <w:sz w:val="20"/>
          <w:szCs w:val="20"/>
          <w:lang w:val="fr-FR"/>
        </w:rPr>
      </w:pPr>
    </w:p>
    <w:p w14:paraId="5F13FADC" w14:textId="77777777" w:rsidR="000152C6" w:rsidRPr="00441288" w:rsidRDefault="000152C6" w:rsidP="000152C6">
      <w:pPr>
        <w:ind w:right="-136"/>
        <w:jc w:val="both"/>
        <w:rPr>
          <w:sz w:val="20"/>
          <w:szCs w:val="20"/>
        </w:rPr>
      </w:pPr>
      <w:r w:rsidRPr="0032190F">
        <w:rPr>
          <w:b/>
          <w:sz w:val="20"/>
          <w:szCs w:val="20"/>
          <w:lang w:val="fr-FR"/>
        </w:rPr>
        <w:t xml:space="preserve">Roche 21 A H 2 . Zone IV . </w:t>
      </w:r>
      <w:r w:rsidRPr="00441288">
        <w:rPr>
          <w:b/>
          <w:sz w:val="20"/>
          <w:szCs w:val="20"/>
        </w:rPr>
        <w:t>Groupe II</w:t>
      </w:r>
      <w:r w:rsidRPr="00441288">
        <w:rPr>
          <w:sz w:val="20"/>
          <w:szCs w:val="20"/>
        </w:rPr>
        <w:tab/>
      </w:r>
    </w:p>
    <w:p w14:paraId="1C8BC123" w14:textId="77777777" w:rsidR="000152C6" w:rsidRPr="00441288" w:rsidRDefault="000152C6" w:rsidP="000152C6">
      <w:pPr>
        <w:rPr>
          <w:rFonts w:ascii="Times" w:hAnsi="Times"/>
          <w:b/>
          <w:i/>
          <w:sz w:val="20"/>
          <w:szCs w:val="20"/>
        </w:rPr>
      </w:pPr>
      <w:r w:rsidRPr="00441288">
        <w:rPr>
          <w:rFonts w:ascii="Times" w:hAnsi="Times"/>
          <w:b/>
          <w:i/>
          <w:sz w:val="20"/>
          <w:szCs w:val="20"/>
        </w:rPr>
        <w:t>Roche courtoise</w:t>
      </w:r>
    </w:p>
    <w:p w14:paraId="387D0ED1" w14:textId="77777777" w:rsidR="000152C6" w:rsidRPr="00441288" w:rsidRDefault="000152C6" w:rsidP="000152C6">
      <w:pPr>
        <w:ind w:right="-136"/>
        <w:jc w:val="both"/>
        <w:rPr>
          <w:sz w:val="20"/>
          <w:szCs w:val="20"/>
        </w:rPr>
      </w:pPr>
    </w:p>
    <w:p w14:paraId="30AE3D1F" w14:textId="77777777" w:rsidR="000152C6" w:rsidRPr="0032190F" w:rsidRDefault="000152C6" w:rsidP="000152C6">
      <w:pPr>
        <w:numPr>
          <w:ilvl w:val="0"/>
          <w:numId w:val="9"/>
        </w:numPr>
        <w:tabs>
          <w:tab w:val="clear" w:pos="360"/>
        </w:tabs>
        <w:ind w:left="0" w:right="-136" w:firstLine="709"/>
        <w:jc w:val="both"/>
        <w:rPr>
          <w:i/>
          <w:sz w:val="20"/>
          <w:szCs w:val="20"/>
          <w:lang w:val="fr-FR"/>
        </w:rPr>
      </w:pPr>
      <w:r w:rsidRPr="0032190F">
        <w:rPr>
          <w:rFonts w:ascii="Times" w:hAnsi="Times"/>
          <w:i/>
          <w:sz w:val="20"/>
          <w:szCs w:val="20"/>
          <w:lang w:val="fr-FR"/>
        </w:rPr>
        <w:t>La face de pendage 30° sud (1,5 m du nord au sud par 1,2 m) est gris-vert avec des taches brunes, un peu d’orange et une traînée de lichens au bord de son arête est – ouest. Dans sa partie supérieure, sous le surplomb il est nettement écrit 16-10-1961 Palma Pietro. Pastore di Tenda. Nato il 22-10-1929  Saluti a chi legge (mélange de minuscules et de majuscules, cursives et d’imprimerie), accompagné d’une clochette. De grands zigzags et un court texte, capraio di Tenda Giordanengo Claude 1962, sont moins nets.</w:t>
      </w:r>
    </w:p>
    <w:p w14:paraId="276B95E5" w14:textId="77777777" w:rsidR="000152C6" w:rsidRPr="0032190F" w:rsidRDefault="000152C6" w:rsidP="000152C6">
      <w:pPr>
        <w:numPr>
          <w:ilvl w:val="0"/>
          <w:numId w:val="9"/>
        </w:numPr>
        <w:tabs>
          <w:tab w:val="clear" w:pos="360"/>
        </w:tabs>
        <w:ind w:left="0" w:right="-136" w:firstLine="709"/>
        <w:jc w:val="both"/>
        <w:rPr>
          <w:sz w:val="20"/>
          <w:szCs w:val="20"/>
          <w:lang w:val="fr-FR"/>
        </w:rPr>
      </w:pPr>
    </w:p>
    <w:p w14:paraId="65623E8B" w14:textId="77777777" w:rsidR="000152C6" w:rsidRPr="0032190F" w:rsidRDefault="000152C6" w:rsidP="000152C6">
      <w:pPr>
        <w:ind w:right="-136" w:firstLine="709"/>
        <w:jc w:val="both"/>
        <w:rPr>
          <w:sz w:val="20"/>
          <w:szCs w:val="20"/>
          <w:lang w:val="fr-FR"/>
        </w:rPr>
      </w:pPr>
      <w:r w:rsidRPr="0032190F">
        <w:rPr>
          <w:sz w:val="20"/>
          <w:szCs w:val="20"/>
          <w:lang w:val="fr-FR"/>
        </w:rPr>
        <w:t xml:space="preserve">Marcher cinq mètres vers le sud-sud-est pour trouver un bloc de pélite verte incrusté dans la pente. Examiner sa face verticale ouest. </w:t>
      </w:r>
    </w:p>
    <w:p w14:paraId="050637DC" w14:textId="77777777" w:rsidR="000152C6" w:rsidRPr="0032190F" w:rsidRDefault="000152C6" w:rsidP="000152C6">
      <w:pPr>
        <w:ind w:right="-136" w:firstLine="709"/>
        <w:jc w:val="both"/>
        <w:rPr>
          <w:sz w:val="20"/>
          <w:szCs w:val="20"/>
          <w:lang w:val="fr-FR"/>
        </w:rPr>
      </w:pPr>
    </w:p>
    <w:p w14:paraId="5A99B2D6" w14:textId="77777777" w:rsidR="000152C6" w:rsidRPr="0032190F" w:rsidRDefault="000152C6" w:rsidP="000152C6">
      <w:pPr>
        <w:ind w:right="-136"/>
        <w:jc w:val="both"/>
        <w:rPr>
          <w:sz w:val="20"/>
          <w:szCs w:val="20"/>
          <w:lang w:val="fr-FR"/>
        </w:rPr>
      </w:pPr>
      <w:r w:rsidRPr="0032190F">
        <w:rPr>
          <w:b/>
          <w:sz w:val="20"/>
          <w:szCs w:val="20"/>
          <w:lang w:val="fr-FR"/>
        </w:rPr>
        <w:t xml:space="preserve">Roche 21 </w:t>
      </w:r>
      <w:r w:rsidRPr="00441288">
        <w:rPr>
          <w:rFonts w:ascii="Symbol" w:hAnsi="Symbol"/>
          <w:b/>
          <w:sz w:val="20"/>
          <w:szCs w:val="20"/>
        </w:rPr>
        <w:t></w:t>
      </w:r>
      <w:r w:rsidRPr="0032190F">
        <w:rPr>
          <w:b/>
          <w:sz w:val="20"/>
          <w:szCs w:val="20"/>
          <w:lang w:val="fr-FR"/>
        </w:rPr>
        <w:t xml:space="preserve"> H . Zone IV . Groupe II</w:t>
      </w:r>
      <w:r w:rsidRPr="0032190F">
        <w:rPr>
          <w:sz w:val="20"/>
          <w:szCs w:val="20"/>
          <w:lang w:val="fr-FR"/>
        </w:rPr>
        <w:tab/>
      </w:r>
    </w:p>
    <w:p w14:paraId="556E9342"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des zigzags à la pointe nord </w:t>
      </w:r>
    </w:p>
    <w:p w14:paraId="0E142AD0" w14:textId="77777777" w:rsidR="000152C6" w:rsidRPr="0032190F" w:rsidRDefault="000152C6" w:rsidP="000152C6">
      <w:pPr>
        <w:ind w:right="-136"/>
        <w:jc w:val="both"/>
        <w:rPr>
          <w:sz w:val="20"/>
          <w:szCs w:val="20"/>
          <w:lang w:val="fr-FR"/>
        </w:rPr>
      </w:pPr>
    </w:p>
    <w:p w14:paraId="36BB2D41" w14:textId="77777777" w:rsidR="000152C6" w:rsidRPr="0032190F" w:rsidRDefault="000152C6" w:rsidP="000152C6">
      <w:pPr>
        <w:numPr>
          <w:ilvl w:val="0"/>
          <w:numId w:val="9"/>
        </w:numPr>
        <w:tabs>
          <w:tab w:val="clear" w:pos="360"/>
        </w:tabs>
        <w:ind w:left="0" w:right="-136" w:firstLine="709"/>
        <w:jc w:val="both"/>
        <w:rPr>
          <w:rFonts w:ascii="Times" w:hAnsi="Times"/>
          <w:i/>
          <w:sz w:val="20"/>
          <w:szCs w:val="20"/>
          <w:lang w:val="fr-FR"/>
        </w:rPr>
      </w:pPr>
      <w:r w:rsidRPr="0032190F">
        <w:rPr>
          <w:rFonts w:ascii="Times" w:hAnsi="Times"/>
          <w:i/>
          <w:sz w:val="20"/>
          <w:szCs w:val="20"/>
          <w:lang w:val="fr-FR"/>
        </w:rPr>
        <w:t>Cette surface (1,5 m du nord au sud par 0,6 m) très irrégulière n’est pas patinée. Les décrochements et les fissures sont presque verticaux. La pointe de l’extrémité nord, située au ras du sol, porte des dessins en zigzag.</w:t>
      </w:r>
    </w:p>
    <w:p w14:paraId="45C3D939" w14:textId="77777777" w:rsidR="000152C6" w:rsidRPr="0032190F" w:rsidRDefault="000152C6" w:rsidP="000152C6">
      <w:pPr>
        <w:numPr>
          <w:ilvl w:val="0"/>
          <w:numId w:val="9"/>
        </w:numPr>
        <w:tabs>
          <w:tab w:val="clear" w:pos="360"/>
        </w:tabs>
        <w:ind w:left="0" w:right="-136" w:firstLine="709"/>
        <w:jc w:val="both"/>
        <w:rPr>
          <w:sz w:val="20"/>
          <w:szCs w:val="20"/>
          <w:lang w:val="fr-FR"/>
        </w:rPr>
      </w:pPr>
    </w:p>
    <w:p w14:paraId="05714BE8" w14:textId="77777777" w:rsidR="000152C6" w:rsidRPr="0032190F" w:rsidRDefault="000152C6" w:rsidP="000152C6">
      <w:pPr>
        <w:numPr>
          <w:ilvl w:val="0"/>
          <w:numId w:val="9"/>
        </w:numPr>
        <w:tabs>
          <w:tab w:val="clear" w:pos="360"/>
        </w:tabs>
        <w:ind w:left="0" w:right="-136" w:firstLine="709"/>
        <w:jc w:val="both"/>
        <w:rPr>
          <w:sz w:val="20"/>
          <w:szCs w:val="20"/>
          <w:lang w:val="fr-FR"/>
        </w:rPr>
      </w:pPr>
      <w:r w:rsidRPr="0032190F">
        <w:rPr>
          <w:sz w:val="20"/>
          <w:szCs w:val="20"/>
          <w:lang w:val="fr-FR"/>
        </w:rPr>
        <w:t>Aller à trois mètres au sud et observer la face ouest relativement plate d’un bloc de pélite verte couvert de patine orange.</w:t>
      </w:r>
    </w:p>
    <w:p w14:paraId="6679C1D8" w14:textId="77777777" w:rsidR="000152C6" w:rsidRPr="0032190F" w:rsidRDefault="000152C6" w:rsidP="000152C6">
      <w:pPr>
        <w:ind w:right="-136" w:firstLine="709"/>
        <w:jc w:val="both"/>
        <w:rPr>
          <w:sz w:val="20"/>
          <w:szCs w:val="20"/>
          <w:lang w:val="fr-FR"/>
        </w:rPr>
      </w:pPr>
    </w:p>
    <w:p w14:paraId="680E6F02" w14:textId="77777777" w:rsidR="000152C6" w:rsidRPr="0032190F" w:rsidRDefault="000152C6" w:rsidP="000152C6">
      <w:pPr>
        <w:ind w:right="-136"/>
        <w:jc w:val="both"/>
        <w:rPr>
          <w:sz w:val="20"/>
          <w:szCs w:val="20"/>
          <w:lang w:val="fr-FR"/>
        </w:rPr>
      </w:pPr>
      <w:r w:rsidRPr="0032190F">
        <w:rPr>
          <w:b/>
          <w:sz w:val="20"/>
          <w:szCs w:val="20"/>
          <w:lang w:val="fr-FR"/>
        </w:rPr>
        <w:t>Roche 21 A H . Zone IV . Groupe II</w:t>
      </w:r>
      <w:r w:rsidRPr="0032190F">
        <w:rPr>
          <w:sz w:val="20"/>
          <w:szCs w:val="20"/>
          <w:lang w:val="fr-FR"/>
        </w:rPr>
        <w:tab/>
      </w:r>
    </w:p>
    <w:p w14:paraId="0CC57D04"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des deux drapeaux</w:t>
      </w:r>
    </w:p>
    <w:p w14:paraId="0F59BB67" w14:textId="77777777" w:rsidR="000152C6" w:rsidRPr="0032190F" w:rsidRDefault="000152C6" w:rsidP="000152C6">
      <w:pPr>
        <w:ind w:right="-136"/>
        <w:jc w:val="both"/>
        <w:rPr>
          <w:sz w:val="20"/>
          <w:szCs w:val="20"/>
          <w:lang w:val="fr-FR"/>
        </w:rPr>
      </w:pPr>
    </w:p>
    <w:p w14:paraId="007713B2" w14:textId="77777777" w:rsidR="000152C6" w:rsidRPr="0032190F" w:rsidRDefault="000152C6" w:rsidP="000152C6">
      <w:pPr>
        <w:numPr>
          <w:ilvl w:val="0"/>
          <w:numId w:val="9"/>
        </w:numPr>
        <w:tabs>
          <w:tab w:val="clear" w:pos="360"/>
        </w:tabs>
        <w:ind w:left="0" w:right="-136" w:firstLine="709"/>
        <w:jc w:val="both"/>
        <w:rPr>
          <w:rFonts w:ascii="Times" w:hAnsi="Times"/>
          <w:i/>
          <w:sz w:val="20"/>
          <w:szCs w:val="20"/>
          <w:lang w:val="fr-FR"/>
        </w:rPr>
      </w:pPr>
      <w:r w:rsidRPr="0032190F">
        <w:rPr>
          <w:rFonts w:ascii="Times" w:hAnsi="Times"/>
          <w:i/>
          <w:sz w:val="20"/>
          <w:szCs w:val="20"/>
          <w:lang w:val="fr-FR"/>
        </w:rPr>
        <w:t>Cette face de pendage 45° sud-ouest (2 m du nord au sud par 1 m) porte des petits décrochements nord - sud en zigzag qui obliquent brutalement vers l’est dans le tiers sud de la face. Au centre est écrit très nettement Marro Battista 1928. Au nord sur une surface en légère dépression, bordée au nord et au sud par des “petits plis”, repérer des dessins incisés finement (croix, main avec pistolet, alpini, scène grivoise). Y lire aussi un texte effectué par tracé en zigzag : Guido Giuseppe  pastore a Tenda  li 10-8-1930  Buono E W 1914, encadré et surmonté de deux drapeaux. Rechercher aussi d’autres textes écrits plus finement : ??alpe maritime?? la liberte ..garibaldi.</w:t>
      </w:r>
    </w:p>
    <w:p w14:paraId="733B4CC2" w14:textId="77777777" w:rsidR="000152C6" w:rsidRPr="0032190F" w:rsidRDefault="000152C6" w:rsidP="000152C6">
      <w:pPr>
        <w:ind w:left="709" w:right="-136"/>
        <w:jc w:val="both"/>
        <w:rPr>
          <w:rFonts w:ascii="Times" w:hAnsi="Times"/>
          <w:sz w:val="20"/>
          <w:szCs w:val="20"/>
          <w:lang w:val="fr-FR"/>
        </w:rPr>
      </w:pPr>
    </w:p>
    <w:p w14:paraId="44FC980D" w14:textId="77777777" w:rsidR="000152C6" w:rsidRPr="0032190F" w:rsidRDefault="000152C6" w:rsidP="000152C6">
      <w:pPr>
        <w:ind w:right="-136"/>
        <w:jc w:val="both"/>
        <w:rPr>
          <w:sz w:val="20"/>
          <w:szCs w:val="20"/>
          <w:lang w:val="fr-FR"/>
        </w:rPr>
      </w:pPr>
      <w:r w:rsidRPr="0032190F">
        <w:rPr>
          <w:sz w:val="20"/>
          <w:szCs w:val="20"/>
          <w:lang w:val="fr-FR"/>
        </w:rPr>
        <w:t>Aller à neuf mètres au sud-est et chercher un bloc de pélite verte complètement incrusté dans le sol et couvert de patine orange verdâtre.</w:t>
      </w:r>
    </w:p>
    <w:p w14:paraId="29620D8E" w14:textId="77777777" w:rsidR="000152C6" w:rsidRPr="0032190F" w:rsidRDefault="000152C6" w:rsidP="000152C6">
      <w:pPr>
        <w:ind w:right="-136" w:firstLine="709"/>
        <w:jc w:val="both"/>
        <w:rPr>
          <w:sz w:val="20"/>
          <w:szCs w:val="20"/>
          <w:lang w:val="fr-FR"/>
        </w:rPr>
      </w:pPr>
    </w:p>
    <w:p w14:paraId="31AECA77" w14:textId="77777777" w:rsidR="000152C6" w:rsidRPr="0032190F" w:rsidRDefault="000152C6" w:rsidP="000152C6">
      <w:pPr>
        <w:ind w:right="-136"/>
        <w:jc w:val="both"/>
        <w:rPr>
          <w:sz w:val="20"/>
          <w:szCs w:val="20"/>
          <w:lang w:val="fr-FR"/>
        </w:rPr>
      </w:pPr>
      <w:r w:rsidRPr="0032190F">
        <w:rPr>
          <w:b/>
          <w:sz w:val="20"/>
          <w:szCs w:val="20"/>
          <w:lang w:val="fr-FR"/>
        </w:rPr>
        <w:t xml:space="preserve">Roche 21 </w:t>
      </w:r>
      <w:r w:rsidRPr="00441288">
        <w:rPr>
          <w:rFonts w:ascii="Symbol" w:hAnsi="Symbol"/>
          <w:b/>
          <w:sz w:val="20"/>
          <w:szCs w:val="20"/>
        </w:rPr>
        <w:t></w:t>
      </w:r>
      <w:r w:rsidRPr="0032190F">
        <w:rPr>
          <w:b/>
          <w:sz w:val="20"/>
          <w:szCs w:val="20"/>
          <w:lang w:val="fr-FR"/>
        </w:rPr>
        <w:t xml:space="preserve"> . Zone IV . Groupe II</w:t>
      </w:r>
      <w:r w:rsidRPr="0032190F">
        <w:rPr>
          <w:sz w:val="20"/>
          <w:szCs w:val="20"/>
          <w:lang w:val="fr-FR"/>
        </w:rPr>
        <w:tab/>
      </w:r>
    </w:p>
    <w:p w14:paraId="199A14D2" w14:textId="77777777" w:rsidR="000152C6" w:rsidRPr="00441288" w:rsidRDefault="000152C6" w:rsidP="000152C6">
      <w:pPr>
        <w:rPr>
          <w:rFonts w:ascii="Times" w:hAnsi="Times"/>
          <w:b/>
          <w:i/>
          <w:sz w:val="20"/>
          <w:szCs w:val="20"/>
        </w:rPr>
      </w:pPr>
      <w:r w:rsidRPr="00441288">
        <w:rPr>
          <w:rFonts w:ascii="Times" w:hAnsi="Times"/>
          <w:b/>
          <w:i/>
          <w:sz w:val="20"/>
          <w:szCs w:val="20"/>
        </w:rPr>
        <w:t>Roche aux cupules noircies</w:t>
      </w:r>
    </w:p>
    <w:p w14:paraId="471D6ABF" w14:textId="77777777" w:rsidR="000152C6" w:rsidRPr="00441288" w:rsidRDefault="000152C6" w:rsidP="000152C6">
      <w:pPr>
        <w:ind w:right="-136"/>
        <w:jc w:val="both"/>
        <w:rPr>
          <w:sz w:val="20"/>
          <w:szCs w:val="20"/>
        </w:rPr>
      </w:pPr>
    </w:p>
    <w:p w14:paraId="4E94EC8A" w14:textId="77777777" w:rsidR="000152C6" w:rsidRPr="00441288" w:rsidRDefault="000152C6" w:rsidP="000152C6">
      <w:pPr>
        <w:numPr>
          <w:ilvl w:val="0"/>
          <w:numId w:val="9"/>
        </w:numPr>
        <w:tabs>
          <w:tab w:val="clear" w:pos="360"/>
        </w:tabs>
        <w:ind w:left="0" w:right="-136" w:firstLine="709"/>
        <w:jc w:val="both"/>
        <w:rPr>
          <w:sz w:val="20"/>
          <w:szCs w:val="20"/>
        </w:rPr>
      </w:pPr>
      <w:r w:rsidRPr="0032190F">
        <w:rPr>
          <w:i/>
          <w:sz w:val="20"/>
          <w:szCs w:val="20"/>
          <w:lang w:val="fr-FR"/>
        </w:rPr>
        <w:t xml:space="preserve">Sa face de pendage 10° sud-ouest (0,8 m par 0,8 m) porte un décrochement de 0,1 m qui surélève la roche à l’ouest. La face supérieure de ce décrochement, relativement plate et lisse, porte quelques grandes cupules éparses et noircies par des lichens. </w:t>
      </w:r>
      <w:r w:rsidRPr="00441288">
        <w:rPr>
          <w:rFonts w:ascii="Times" w:hAnsi="Times"/>
          <w:i/>
          <w:sz w:val="20"/>
          <w:szCs w:val="20"/>
        </w:rPr>
        <w:t>Cette roche s’est appelée aussi 21</w:t>
      </w:r>
      <w:r w:rsidRPr="00441288">
        <w:rPr>
          <w:rFonts w:ascii="Symbol" w:hAnsi="Symbol"/>
          <w:i/>
          <w:sz w:val="20"/>
          <w:szCs w:val="20"/>
        </w:rPr>
        <w:t></w:t>
      </w:r>
      <w:r w:rsidRPr="00441288">
        <w:rPr>
          <w:i/>
          <w:sz w:val="20"/>
          <w:szCs w:val="20"/>
        </w:rPr>
        <w:t xml:space="preserve"> (après s’être déjà appelée 21</w:t>
      </w:r>
      <w:r w:rsidRPr="00441288">
        <w:rPr>
          <w:rFonts w:ascii="Symbol" w:hAnsi="Symbol"/>
          <w:i/>
          <w:sz w:val="20"/>
          <w:szCs w:val="20"/>
        </w:rPr>
        <w:t></w:t>
      </w:r>
      <w:r w:rsidRPr="00441288">
        <w:rPr>
          <w:i/>
          <w:sz w:val="20"/>
          <w:szCs w:val="20"/>
        </w:rPr>
        <w:t>).</w:t>
      </w:r>
    </w:p>
    <w:p w14:paraId="42434B17" w14:textId="77777777" w:rsidR="000152C6" w:rsidRPr="00441288" w:rsidRDefault="000152C6" w:rsidP="000152C6">
      <w:pPr>
        <w:numPr>
          <w:ilvl w:val="0"/>
          <w:numId w:val="9"/>
        </w:numPr>
        <w:tabs>
          <w:tab w:val="clear" w:pos="360"/>
        </w:tabs>
        <w:ind w:left="0" w:right="-136" w:firstLine="0"/>
        <w:jc w:val="both"/>
        <w:rPr>
          <w:sz w:val="20"/>
          <w:szCs w:val="20"/>
        </w:rPr>
      </w:pPr>
    </w:p>
    <w:p w14:paraId="2AA48CD8" w14:textId="77777777" w:rsidR="000152C6" w:rsidRPr="0032190F" w:rsidRDefault="000152C6" w:rsidP="000152C6">
      <w:pPr>
        <w:numPr>
          <w:ilvl w:val="0"/>
          <w:numId w:val="9"/>
        </w:numPr>
        <w:tabs>
          <w:tab w:val="clear" w:pos="360"/>
        </w:tabs>
        <w:ind w:left="0" w:right="-136" w:firstLine="709"/>
        <w:jc w:val="both"/>
        <w:rPr>
          <w:sz w:val="20"/>
          <w:szCs w:val="20"/>
          <w:lang w:val="fr-FR"/>
        </w:rPr>
      </w:pPr>
      <w:r w:rsidRPr="0032190F">
        <w:rPr>
          <w:sz w:val="20"/>
          <w:szCs w:val="20"/>
          <w:lang w:val="fr-FR"/>
        </w:rPr>
        <w:t>Marcher trois mètres vers le sud-ouest pour se trouver au sud d’une petite crête et chercher un bloc de pélite verte haut de 0,6 m.</w:t>
      </w:r>
    </w:p>
    <w:p w14:paraId="05BC0BFF" w14:textId="77777777" w:rsidR="000152C6" w:rsidRPr="0032190F" w:rsidRDefault="000152C6" w:rsidP="000152C6">
      <w:pPr>
        <w:ind w:right="-136" w:firstLine="709"/>
        <w:jc w:val="both"/>
        <w:rPr>
          <w:sz w:val="20"/>
          <w:szCs w:val="20"/>
          <w:lang w:val="fr-FR"/>
        </w:rPr>
      </w:pPr>
    </w:p>
    <w:p w14:paraId="1A24DABB" w14:textId="77777777" w:rsidR="000152C6" w:rsidRPr="0032190F" w:rsidRDefault="000152C6" w:rsidP="000152C6">
      <w:pPr>
        <w:ind w:right="-136"/>
        <w:jc w:val="both"/>
        <w:rPr>
          <w:sz w:val="20"/>
          <w:szCs w:val="20"/>
          <w:lang w:val="fr-FR"/>
        </w:rPr>
      </w:pPr>
      <w:r w:rsidRPr="0032190F">
        <w:rPr>
          <w:b/>
          <w:sz w:val="20"/>
          <w:szCs w:val="20"/>
          <w:lang w:val="fr-FR"/>
        </w:rPr>
        <w:t xml:space="preserve">Roche 21 </w:t>
      </w:r>
      <w:r w:rsidRPr="00441288">
        <w:rPr>
          <w:rFonts w:ascii="Symbol" w:hAnsi="Symbol"/>
          <w:b/>
          <w:sz w:val="20"/>
          <w:szCs w:val="20"/>
        </w:rPr>
        <w:t></w:t>
      </w:r>
      <w:r w:rsidRPr="0032190F">
        <w:rPr>
          <w:b/>
          <w:sz w:val="20"/>
          <w:szCs w:val="20"/>
          <w:lang w:val="fr-FR"/>
        </w:rPr>
        <w:t xml:space="preserve"> H . Zone IV . Groupe II</w:t>
      </w:r>
      <w:r w:rsidRPr="0032190F">
        <w:rPr>
          <w:sz w:val="20"/>
          <w:szCs w:val="20"/>
          <w:lang w:val="fr-FR"/>
        </w:rPr>
        <w:tab/>
      </w:r>
    </w:p>
    <w:p w14:paraId="12E7E80A"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au trou rectangulaire près du sol</w:t>
      </w:r>
    </w:p>
    <w:p w14:paraId="65BD92A2" w14:textId="77777777" w:rsidR="000152C6" w:rsidRPr="0032190F" w:rsidRDefault="000152C6" w:rsidP="000152C6">
      <w:pPr>
        <w:ind w:right="-136"/>
        <w:jc w:val="both"/>
        <w:rPr>
          <w:sz w:val="20"/>
          <w:szCs w:val="20"/>
          <w:lang w:val="fr-FR"/>
        </w:rPr>
      </w:pPr>
    </w:p>
    <w:p w14:paraId="34AF4A3D" w14:textId="77777777" w:rsidR="000152C6" w:rsidRPr="00441288" w:rsidRDefault="000152C6" w:rsidP="000152C6">
      <w:pPr>
        <w:numPr>
          <w:ilvl w:val="0"/>
          <w:numId w:val="9"/>
        </w:numPr>
        <w:tabs>
          <w:tab w:val="clear" w:pos="360"/>
        </w:tabs>
        <w:ind w:left="0" w:right="-136" w:firstLine="709"/>
        <w:jc w:val="both"/>
        <w:rPr>
          <w:sz w:val="20"/>
          <w:szCs w:val="20"/>
        </w:rPr>
      </w:pPr>
      <w:r w:rsidRPr="0032190F">
        <w:rPr>
          <w:i/>
          <w:sz w:val="20"/>
          <w:szCs w:val="20"/>
          <w:lang w:val="fr-FR"/>
        </w:rPr>
        <w:t xml:space="preserve">Sa face triangulaire de pendage 30° est (1,5 m à sa base par 1,1 m) porte un prolongement en pointe au sud. Elle est caractérisée par un décrochement en zigzag, haut de 0,1 m et par un trou rectangulaire à sa base, à moins de 0,2 m du sol. Quelques traits sont tracés au centre. Au sud, au ras de la partie supérieure du décrochement, remarquer quelques dessins et des cupules non patinées. </w:t>
      </w:r>
      <w:r w:rsidRPr="00441288">
        <w:rPr>
          <w:rFonts w:ascii="Times" w:hAnsi="Times"/>
          <w:i/>
          <w:sz w:val="20"/>
          <w:szCs w:val="20"/>
        </w:rPr>
        <w:t xml:space="preserve">Cette roche s’est appelée aussi 21 </w:t>
      </w:r>
      <w:r w:rsidRPr="00441288">
        <w:rPr>
          <w:rFonts w:ascii="Symbol" w:hAnsi="Symbol"/>
          <w:i/>
          <w:sz w:val="20"/>
          <w:szCs w:val="20"/>
        </w:rPr>
        <w:t></w:t>
      </w:r>
      <w:r w:rsidRPr="00441288">
        <w:rPr>
          <w:rFonts w:ascii="Symbol" w:hAnsi="Symbol"/>
          <w:i/>
          <w:sz w:val="20"/>
          <w:szCs w:val="20"/>
        </w:rPr>
        <w:t></w:t>
      </w:r>
      <w:r w:rsidRPr="00441288">
        <w:rPr>
          <w:i/>
          <w:sz w:val="20"/>
          <w:szCs w:val="20"/>
        </w:rPr>
        <w:t>H.</w:t>
      </w:r>
    </w:p>
    <w:p w14:paraId="43BFC387" w14:textId="77777777" w:rsidR="000152C6" w:rsidRPr="00441288" w:rsidRDefault="000152C6" w:rsidP="000152C6">
      <w:pPr>
        <w:numPr>
          <w:ilvl w:val="0"/>
          <w:numId w:val="9"/>
        </w:numPr>
        <w:tabs>
          <w:tab w:val="clear" w:pos="360"/>
        </w:tabs>
        <w:ind w:left="0" w:right="-136" w:firstLine="0"/>
        <w:jc w:val="both"/>
        <w:rPr>
          <w:sz w:val="20"/>
          <w:szCs w:val="20"/>
        </w:rPr>
      </w:pPr>
    </w:p>
    <w:p w14:paraId="2EBCE2D1" w14:textId="77777777" w:rsidR="000152C6" w:rsidRPr="0032190F" w:rsidRDefault="000152C6" w:rsidP="000152C6">
      <w:pPr>
        <w:numPr>
          <w:ilvl w:val="0"/>
          <w:numId w:val="9"/>
        </w:numPr>
        <w:tabs>
          <w:tab w:val="clear" w:pos="360"/>
        </w:tabs>
        <w:ind w:left="0" w:right="-136" w:firstLine="709"/>
        <w:jc w:val="both"/>
        <w:rPr>
          <w:sz w:val="20"/>
          <w:szCs w:val="20"/>
          <w:lang w:val="fr-FR"/>
        </w:rPr>
      </w:pPr>
      <w:r w:rsidRPr="0032190F">
        <w:rPr>
          <w:sz w:val="20"/>
          <w:szCs w:val="20"/>
          <w:lang w:val="fr-FR"/>
        </w:rPr>
        <w:t xml:space="preserve">Retourner à la roche 21 </w:t>
      </w:r>
      <w:r w:rsidRPr="00441288">
        <w:rPr>
          <w:rFonts w:ascii="Symbol" w:hAnsi="Symbol"/>
          <w:sz w:val="20"/>
          <w:szCs w:val="20"/>
        </w:rPr>
        <w:t></w:t>
      </w:r>
      <w:r w:rsidRPr="0032190F">
        <w:rPr>
          <w:sz w:val="20"/>
          <w:szCs w:val="20"/>
          <w:lang w:val="fr-FR"/>
        </w:rPr>
        <w:t xml:space="preserve"> et marcher cinq mètres vers l’est-nord-est. Repérer une face triangulaire orange portant un trou rond, de diamètre 8 cm, au centre.</w:t>
      </w:r>
    </w:p>
    <w:p w14:paraId="1F563E6D" w14:textId="77777777" w:rsidR="000152C6" w:rsidRPr="0032190F" w:rsidRDefault="000152C6" w:rsidP="000152C6">
      <w:pPr>
        <w:ind w:right="-136" w:firstLine="709"/>
        <w:jc w:val="both"/>
        <w:rPr>
          <w:sz w:val="20"/>
          <w:szCs w:val="20"/>
          <w:lang w:val="fr-FR"/>
        </w:rPr>
      </w:pPr>
    </w:p>
    <w:p w14:paraId="4AA58E8C" w14:textId="77777777" w:rsidR="000152C6" w:rsidRPr="0032190F" w:rsidRDefault="000152C6" w:rsidP="000152C6">
      <w:pPr>
        <w:ind w:right="-136"/>
        <w:jc w:val="both"/>
        <w:rPr>
          <w:sz w:val="20"/>
          <w:szCs w:val="20"/>
          <w:lang w:val="fr-FR"/>
        </w:rPr>
      </w:pPr>
      <w:r w:rsidRPr="0032190F">
        <w:rPr>
          <w:b/>
          <w:sz w:val="20"/>
          <w:szCs w:val="20"/>
          <w:lang w:val="fr-FR"/>
        </w:rPr>
        <w:t xml:space="preserve">Roche 21 </w:t>
      </w:r>
      <w:r w:rsidRPr="00441288">
        <w:rPr>
          <w:rFonts w:ascii="Symbol" w:hAnsi="Symbol"/>
          <w:b/>
          <w:sz w:val="20"/>
          <w:szCs w:val="20"/>
        </w:rPr>
        <w:t></w:t>
      </w:r>
      <w:r w:rsidRPr="0032190F">
        <w:rPr>
          <w:b/>
          <w:sz w:val="20"/>
          <w:szCs w:val="20"/>
          <w:lang w:val="fr-FR"/>
        </w:rPr>
        <w:t xml:space="preserve"> H . Zone IV . Groupe II</w:t>
      </w:r>
      <w:r w:rsidRPr="0032190F">
        <w:rPr>
          <w:sz w:val="20"/>
          <w:szCs w:val="20"/>
          <w:lang w:val="fr-FR"/>
        </w:rPr>
        <w:tab/>
      </w:r>
    </w:p>
    <w:p w14:paraId="4C5A7E7B"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au trou rond centré sur la face</w:t>
      </w:r>
    </w:p>
    <w:p w14:paraId="46B3048F" w14:textId="77777777" w:rsidR="000152C6" w:rsidRPr="0032190F" w:rsidRDefault="000152C6" w:rsidP="000152C6">
      <w:pPr>
        <w:ind w:right="-136"/>
        <w:jc w:val="both"/>
        <w:rPr>
          <w:sz w:val="20"/>
          <w:szCs w:val="20"/>
          <w:lang w:val="fr-FR"/>
        </w:rPr>
      </w:pPr>
    </w:p>
    <w:p w14:paraId="5CC2AD8D" w14:textId="77777777" w:rsidR="000152C6" w:rsidRPr="00441288" w:rsidRDefault="000152C6" w:rsidP="000152C6">
      <w:pPr>
        <w:numPr>
          <w:ilvl w:val="0"/>
          <w:numId w:val="9"/>
        </w:numPr>
        <w:tabs>
          <w:tab w:val="clear" w:pos="360"/>
        </w:tabs>
        <w:ind w:left="0" w:right="-136" w:firstLine="709"/>
        <w:jc w:val="both"/>
        <w:rPr>
          <w:sz w:val="20"/>
          <w:szCs w:val="20"/>
        </w:rPr>
      </w:pPr>
      <w:r w:rsidRPr="0032190F">
        <w:rPr>
          <w:i/>
          <w:sz w:val="20"/>
          <w:szCs w:val="20"/>
          <w:lang w:val="fr-FR"/>
        </w:rPr>
        <w:t xml:space="preserve">Cette face triangulaire de pendage 30 °ouest-sud-ouest (1,2 m par 0,6 m) porte, au sud du trou, l’inscription Guido François 26 ? </w:t>
      </w:r>
      <w:r w:rsidRPr="00441288">
        <w:rPr>
          <w:i/>
          <w:sz w:val="20"/>
          <w:szCs w:val="20"/>
        </w:rPr>
        <w:t>1958 et au nord, encadré, Guido François Tenda 13 A 1955</w:t>
      </w:r>
    </w:p>
    <w:p w14:paraId="3388DEA1" w14:textId="77777777" w:rsidR="000152C6" w:rsidRPr="00441288" w:rsidRDefault="000152C6" w:rsidP="000152C6">
      <w:pPr>
        <w:numPr>
          <w:ilvl w:val="0"/>
          <w:numId w:val="9"/>
        </w:numPr>
        <w:tabs>
          <w:tab w:val="clear" w:pos="360"/>
        </w:tabs>
        <w:ind w:left="0" w:right="-136" w:firstLine="709"/>
        <w:jc w:val="both"/>
        <w:rPr>
          <w:sz w:val="20"/>
          <w:szCs w:val="20"/>
        </w:rPr>
      </w:pPr>
    </w:p>
    <w:p w14:paraId="24D18940" w14:textId="77777777" w:rsidR="000152C6" w:rsidRPr="0032190F" w:rsidRDefault="000152C6" w:rsidP="000152C6">
      <w:pPr>
        <w:numPr>
          <w:ilvl w:val="0"/>
          <w:numId w:val="9"/>
        </w:numPr>
        <w:tabs>
          <w:tab w:val="clear" w:pos="360"/>
        </w:tabs>
        <w:ind w:left="0" w:right="-136" w:firstLine="709"/>
        <w:jc w:val="both"/>
        <w:rPr>
          <w:sz w:val="20"/>
          <w:szCs w:val="20"/>
          <w:lang w:val="fr-FR"/>
        </w:rPr>
      </w:pPr>
      <w:r w:rsidRPr="0032190F">
        <w:rPr>
          <w:sz w:val="20"/>
          <w:szCs w:val="20"/>
          <w:lang w:val="fr-FR"/>
        </w:rPr>
        <w:t>Marcher trois mètres vers l’est pour trouver une surface située au ras du sol</w:t>
      </w:r>
    </w:p>
    <w:p w14:paraId="158B3006" w14:textId="77777777" w:rsidR="000152C6" w:rsidRPr="0032190F" w:rsidRDefault="000152C6" w:rsidP="000152C6">
      <w:pPr>
        <w:ind w:right="-136" w:firstLine="709"/>
        <w:jc w:val="both"/>
        <w:rPr>
          <w:sz w:val="20"/>
          <w:szCs w:val="20"/>
          <w:lang w:val="fr-FR"/>
        </w:rPr>
      </w:pPr>
    </w:p>
    <w:p w14:paraId="17BE0C81" w14:textId="77777777" w:rsidR="000152C6" w:rsidRPr="0032190F" w:rsidRDefault="000152C6" w:rsidP="000152C6">
      <w:pPr>
        <w:ind w:right="-136"/>
        <w:jc w:val="both"/>
        <w:rPr>
          <w:sz w:val="20"/>
          <w:szCs w:val="20"/>
          <w:lang w:val="fr-FR"/>
        </w:rPr>
      </w:pPr>
      <w:r w:rsidRPr="0032190F">
        <w:rPr>
          <w:b/>
          <w:sz w:val="20"/>
          <w:szCs w:val="20"/>
          <w:lang w:val="fr-FR"/>
        </w:rPr>
        <w:t xml:space="preserve">Roche 21 </w:t>
      </w:r>
      <w:r w:rsidRPr="00441288">
        <w:rPr>
          <w:rFonts w:ascii="Symbol" w:hAnsi="Symbol"/>
          <w:b/>
          <w:sz w:val="20"/>
          <w:szCs w:val="20"/>
        </w:rPr>
        <w:t></w:t>
      </w:r>
      <w:r w:rsidRPr="0032190F">
        <w:rPr>
          <w:b/>
          <w:sz w:val="20"/>
          <w:szCs w:val="20"/>
          <w:lang w:val="fr-FR"/>
        </w:rPr>
        <w:t xml:space="preserve"> H . Zone IV . Groupe II</w:t>
      </w:r>
      <w:r w:rsidRPr="0032190F">
        <w:rPr>
          <w:sz w:val="20"/>
          <w:szCs w:val="20"/>
          <w:lang w:val="fr-FR"/>
        </w:rPr>
        <w:tab/>
      </w:r>
    </w:p>
    <w:p w14:paraId="70F27EC9" w14:textId="77777777" w:rsidR="000152C6" w:rsidRPr="00441288" w:rsidRDefault="000152C6" w:rsidP="000152C6">
      <w:pPr>
        <w:rPr>
          <w:rFonts w:ascii="Times" w:hAnsi="Times"/>
          <w:b/>
          <w:i/>
          <w:sz w:val="20"/>
          <w:szCs w:val="20"/>
        </w:rPr>
      </w:pPr>
      <w:r w:rsidRPr="00441288">
        <w:rPr>
          <w:rFonts w:ascii="Times" w:hAnsi="Times"/>
          <w:b/>
          <w:i/>
          <w:sz w:val="20"/>
          <w:szCs w:val="20"/>
        </w:rPr>
        <w:t>Roche presque horizontale et plate</w:t>
      </w:r>
    </w:p>
    <w:p w14:paraId="21F6E1A1" w14:textId="77777777" w:rsidR="000152C6" w:rsidRPr="00441288" w:rsidRDefault="000152C6" w:rsidP="000152C6">
      <w:pPr>
        <w:ind w:right="-136"/>
        <w:jc w:val="both"/>
        <w:rPr>
          <w:sz w:val="20"/>
          <w:szCs w:val="20"/>
        </w:rPr>
      </w:pPr>
    </w:p>
    <w:p w14:paraId="173A93AA" w14:textId="77777777" w:rsidR="000152C6" w:rsidRPr="0032190F" w:rsidRDefault="000152C6" w:rsidP="000152C6">
      <w:pPr>
        <w:numPr>
          <w:ilvl w:val="0"/>
          <w:numId w:val="9"/>
        </w:numPr>
        <w:tabs>
          <w:tab w:val="clear" w:pos="360"/>
        </w:tabs>
        <w:ind w:left="0" w:right="-136" w:firstLine="709"/>
        <w:jc w:val="both"/>
        <w:rPr>
          <w:sz w:val="20"/>
          <w:szCs w:val="20"/>
          <w:lang w:val="fr-FR"/>
        </w:rPr>
      </w:pPr>
      <w:r w:rsidRPr="0032190F">
        <w:rPr>
          <w:i/>
          <w:sz w:val="20"/>
          <w:szCs w:val="20"/>
          <w:lang w:val="fr-FR"/>
        </w:rPr>
        <w:t>Cette face sensiblement horizontale (0,6 m d’est en ouest par 0,8 m) porte du nord au sud des fissures et des mini-décrochements rectilignes. Dans son tiers nord, où la surface est plus régulière et presque plate, distinguer quelques signes : CAL ? 0 A 78.</w:t>
      </w:r>
    </w:p>
    <w:p w14:paraId="3D3FA0BF" w14:textId="77777777" w:rsidR="000152C6" w:rsidRPr="0032190F" w:rsidRDefault="000152C6" w:rsidP="000152C6">
      <w:pPr>
        <w:ind w:right="-136"/>
        <w:jc w:val="both"/>
        <w:rPr>
          <w:b/>
          <w:sz w:val="20"/>
          <w:szCs w:val="20"/>
          <w:lang w:val="fr-FR"/>
        </w:rPr>
      </w:pPr>
    </w:p>
    <w:p w14:paraId="4D069DDF" w14:textId="77777777" w:rsidR="000152C6" w:rsidRPr="0032190F" w:rsidRDefault="000152C6" w:rsidP="000152C6">
      <w:pPr>
        <w:ind w:right="-136"/>
        <w:jc w:val="both"/>
        <w:rPr>
          <w:sz w:val="20"/>
          <w:szCs w:val="20"/>
          <w:lang w:val="fr-FR"/>
        </w:rPr>
      </w:pPr>
      <w:r w:rsidRPr="0032190F">
        <w:rPr>
          <w:b/>
          <w:sz w:val="20"/>
          <w:szCs w:val="20"/>
          <w:lang w:val="fr-FR"/>
        </w:rPr>
        <w:tab/>
      </w:r>
      <w:r w:rsidRPr="0032190F">
        <w:rPr>
          <w:sz w:val="20"/>
          <w:szCs w:val="20"/>
          <w:lang w:val="fr-FR"/>
        </w:rPr>
        <w:t>Aller à un mètre au sud pour trouver un bloc, encastré dans le sol et haut de un mètre à l’ouest. Examiner sa face nord-ouest où quelques surfaces en décrochement sont relativement plates et patinées en orange.</w:t>
      </w:r>
    </w:p>
    <w:p w14:paraId="11E34FBA" w14:textId="77777777" w:rsidR="000152C6" w:rsidRPr="0032190F" w:rsidRDefault="000152C6" w:rsidP="000152C6">
      <w:pPr>
        <w:ind w:right="-136" w:firstLine="709"/>
        <w:jc w:val="both"/>
        <w:rPr>
          <w:sz w:val="20"/>
          <w:szCs w:val="20"/>
          <w:lang w:val="fr-FR"/>
        </w:rPr>
      </w:pPr>
    </w:p>
    <w:p w14:paraId="587652A2" w14:textId="77777777" w:rsidR="000152C6" w:rsidRPr="0032190F" w:rsidRDefault="000152C6" w:rsidP="000152C6">
      <w:pPr>
        <w:ind w:right="-136"/>
        <w:jc w:val="both"/>
        <w:rPr>
          <w:sz w:val="20"/>
          <w:szCs w:val="20"/>
          <w:lang w:val="fr-FR"/>
        </w:rPr>
      </w:pPr>
      <w:r w:rsidRPr="0032190F">
        <w:rPr>
          <w:b/>
          <w:sz w:val="20"/>
          <w:szCs w:val="20"/>
          <w:lang w:val="fr-FR"/>
        </w:rPr>
        <w:t xml:space="preserve">Roche 21 </w:t>
      </w:r>
      <w:r w:rsidRPr="00441288">
        <w:rPr>
          <w:rFonts w:ascii="Symbol" w:hAnsi="Symbol"/>
          <w:b/>
          <w:sz w:val="20"/>
          <w:szCs w:val="20"/>
        </w:rPr>
        <w:t></w:t>
      </w:r>
      <w:r w:rsidRPr="0032190F">
        <w:rPr>
          <w:b/>
          <w:sz w:val="20"/>
          <w:szCs w:val="20"/>
          <w:lang w:val="fr-FR"/>
        </w:rPr>
        <w:t xml:space="preserve"> H . Zone IV . Groupe II</w:t>
      </w:r>
      <w:r w:rsidRPr="0032190F">
        <w:rPr>
          <w:sz w:val="20"/>
          <w:szCs w:val="20"/>
          <w:lang w:val="fr-FR"/>
        </w:rPr>
        <w:tab/>
      </w:r>
    </w:p>
    <w:p w14:paraId="4E4CF64E"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au quadrillage irrégulier</w:t>
      </w:r>
    </w:p>
    <w:p w14:paraId="7991E5ED" w14:textId="77777777" w:rsidR="000152C6" w:rsidRPr="0032190F" w:rsidRDefault="000152C6" w:rsidP="000152C6">
      <w:pPr>
        <w:ind w:right="-136"/>
        <w:jc w:val="both"/>
        <w:rPr>
          <w:sz w:val="20"/>
          <w:szCs w:val="20"/>
          <w:lang w:val="fr-FR"/>
        </w:rPr>
      </w:pPr>
    </w:p>
    <w:p w14:paraId="6D2E9BE6" w14:textId="77777777" w:rsidR="000152C6" w:rsidRPr="0032190F"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 xml:space="preserve">C’est la surface la plus basse. De forme triangulaire et de pendage 60° ouest (0,4 m au sol par 0,6 m de haut) elle porte un quadrillage irrégulier constitué de traits en zigzag. </w:t>
      </w:r>
    </w:p>
    <w:p w14:paraId="301FA87D" w14:textId="77777777" w:rsidR="000152C6" w:rsidRPr="0032190F" w:rsidRDefault="000152C6" w:rsidP="000152C6">
      <w:pPr>
        <w:ind w:right="-136" w:firstLine="709"/>
        <w:jc w:val="both"/>
        <w:rPr>
          <w:rFonts w:ascii="Times" w:hAnsi="Times"/>
          <w:i/>
          <w:sz w:val="20"/>
          <w:szCs w:val="20"/>
          <w:lang w:val="fr-FR"/>
        </w:rPr>
      </w:pPr>
    </w:p>
    <w:p w14:paraId="498F8679" w14:textId="77777777" w:rsidR="000152C6" w:rsidRPr="0032190F" w:rsidRDefault="000152C6" w:rsidP="000152C6">
      <w:pPr>
        <w:ind w:right="-136" w:firstLine="709"/>
        <w:jc w:val="both"/>
        <w:rPr>
          <w:sz w:val="20"/>
          <w:szCs w:val="20"/>
          <w:lang w:val="fr-FR"/>
        </w:rPr>
      </w:pPr>
      <w:r w:rsidRPr="0032190F">
        <w:rPr>
          <w:rFonts w:ascii="Times" w:hAnsi="Times"/>
          <w:sz w:val="20"/>
          <w:szCs w:val="20"/>
          <w:lang w:val="fr-FR"/>
        </w:rPr>
        <w:t xml:space="preserve">Se rendre à cinq mètres au sud </w:t>
      </w:r>
    </w:p>
    <w:p w14:paraId="2226993D" w14:textId="77777777" w:rsidR="000152C6" w:rsidRPr="0032190F" w:rsidRDefault="000152C6" w:rsidP="000152C6">
      <w:pPr>
        <w:ind w:right="-136"/>
        <w:jc w:val="both"/>
        <w:rPr>
          <w:b/>
          <w:sz w:val="20"/>
          <w:szCs w:val="20"/>
          <w:lang w:val="fr-FR"/>
        </w:rPr>
      </w:pPr>
    </w:p>
    <w:p w14:paraId="3DD1855D" w14:textId="77777777" w:rsidR="000152C6" w:rsidRPr="0032190F" w:rsidRDefault="000152C6" w:rsidP="000152C6">
      <w:pPr>
        <w:ind w:right="-136"/>
        <w:jc w:val="both"/>
        <w:rPr>
          <w:sz w:val="20"/>
          <w:szCs w:val="20"/>
          <w:lang w:val="fr-FR"/>
        </w:rPr>
      </w:pPr>
      <w:r w:rsidRPr="0032190F">
        <w:rPr>
          <w:b/>
          <w:sz w:val="20"/>
          <w:szCs w:val="20"/>
          <w:lang w:val="fr-FR"/>
        </w:rPr>
        <w:t>Roche 21 A</w:t>
      </w:r>
      <w:r w:rsidRPr="00441288">
        <w:rPr>
          <w:rFonts w:ascii="Symbol" w:hAnsi="Symbol"/>
          <w:b/>
          <w:sz w:val="20"/>
          <w:szCs w:val="20"/>
        </w:rPr>
        <w:t></w:t>
      </w:r>
      <w:r w:rsidRPr="0032190F">
        <w:rPr>
          <w:b/>
          <w:sz w:val="20"/>
          <w:szCs w:val="20"/>
          <w:lang w:val="fr-FR"/>
        </w:rPr>
        <w:t>. Zone I Groupe II</w:t>
      </w:r>
      <w:r w:rsidRPr="0032190F">
        <w:rPr>
          <w:sz w:val="20"/>
          <w:szCs w:val="20"/>
          <w:lang w:val="fr-FR"/>
        </w:rPr>
        <w:tab/>
      </w:r>
    </w:p>
    <w:p w14:paraId="29F61036"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du corniforme à cornes ramifiées et de l’attelage complet </w:t>
      </w:r>
    </w:p>
    <w:p w14:paraId="5FD8AFC6" w14:textId="77777777" w:rsidR="000152C6" w:rsidRPr="0032190F" w:rsidRDefault="000152C6" w:rsidP="000152C6">
      <w:pPr>
        <w:ind w:right="-136"/>
        <w:jc w:val="both"/>
        <w:rPr>
          <w:sz w:val="20"/>
          <w:szCs w:val="20"/>
          <w:lang w:val="fr-FR"/>
        </w:rPr>
      </w:pPr>
    </w:p>
    <w:p w14:paraId="16DC15B3"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C'est le côté est d'une grande roche, patiné en orange avec des tâches brunes et des lichens jaunes. On y trouve de nombreuses faces de pendages différents et des décrochements. Les gravures sont au ras du sol dans la partie nord de la face. Ce sont quatre corniformes aux dessins bien symétriques, assez bien piquetés quoique les cupules soient de taille moyenne. Le C est gravé sur un ressaut supérieur accompagné du numéro ZIV-GII- R21A (ou </w:t>
      </w:r>
      <w:r w:rsidRPr="00441288">
        <w:rPr>
          <w:rFonts w:ascii="Symbol" w:hAnsi="Symbol"/>
          <w:i/>
          <w:sz w:val="20"/>
          <w:szCs w:val="20"/>
        </w:rPr>
        <w:t></w:t>
      </w:r>
      <w:r w:rsidRPr="0032190F">
        <w:rPr>
          <w:i/>
          <w:sz w:val="20"/>
          <w:szCs w:val="20"/>
          <w:lang w:val="fr-FR"/>
        </w:rPr>
        <w:t>), peu net.</w:t>
      </w:r>
    </w:p>
    <w:p w14:paraId="1439348B" w14:textId="77777777" w:rsidR="000152C6" w:rsidRPr="0032190F" w:rsidRDefault="000152C6" w:rsidP="000152C6">
      <w:pPr>
        <w:ind w:right="-136" w:firstLine="709"/>
        <w:jc w:val="both"/>
        <w:rPr>
          <w:i/>
          <w:sz w:val="20"/>
          <w:szCs w:val="20"/>
          <w:lang w:val="fr-FR"/>
        </w:rPr>
      </w:pPr>
      <w:r w:rsidRPr="0032190F">
        <w:rPr>
          <w:i/>
          <w:sz w:val="20"/>
          <w:szCs w:val="20"/>
          <w:lang w:val="fr-FR"/>
        </w:rPr>
        <w:t>Des gravures historiques sont réparties sur toute la surface : personnages, traits, courbes, zigzags et textes peu clairs. Parmi les signatures remarquer Tancredi Felice W 1919, Arnolfo Mario Bernardo et les lettres A, M et B alignées en hauteur</w:t>
      </w:r>
    </w:p>
    <w:p w14:paraId="71A17B08" w14:textId="77777777" w:rsidR="000152C6" w:rsidRPr="0032190F" w:rsidRDefault="000152C6" w:rsidP="000152C6">
      <w:pPr>
        <w:ind w:right="-136"/>
        <w:jc w:val="both"/>
        <w:rPr>
          <w:i/>
          <w:sz w:val="20"/>
          <w:szCs w:val="20"/>
          <w:lang w:val="fr-FR"/>
        </w:rPr>
      </w:pPr>
    </w:p>
    <w:p w14:paraId="5AF9C722" w14:textId="77777777" w:rsidR="000152C6" w:rsidRPr="0032190F" w:rsidRDefault="000152C6" w:rsidP="000152C6">
      <w:pPr>
        <w:ind w:right="-136"/>
        <w:jc w:val="both"/>
        <w:rPr>
          <w:i/>
          <w:sz w:val="20"/>
          <w:szCs w:val="20"/>
          <w:lang w:val="fr-FR"/>
        </w:rPr>
      </w:pPr>
      <w:r w:rsidRPr="0032190F">
        <w:rPr>
          <w:i/>
          <w:sz w:val="20"/>
          <w:szCs w:val="20"/>
          <w:lang w:val="fr-FR"/>
        </w:rPr>
        <w:t>CHERCHER s’il existe le prénom Alice (l’amie de Bicknell ou l‘épouse de Conti ?) semble apparaître sur une photo.</w:t>
      </w:r>
    </w:p>
    <w:p w14:paraId="3B594C7A" w14:textId="77777777" w:rsidR="000152C6" w:rsidRPr="0032190F" w:rsidRDefault="000152C6" w:rsidP="000152C6">
      <w:pPr>
        <w:ind w:right="-136"/>
        <w:jc w:val="both"/>
        <w:rPr>
          <w:sz w:val="16"/>
          <w:szCs w:val="16"/>
          <w:lang w:val="fr-FR"/>
        </w:rPr>
      </w:pPr>
      <w:r w:rsidRPr="0032190F">
        <w:rPr>
          <w:sz w:val="16"/>
          <w:szCs w:val="16"/>
          <w:lang w:val="fr-FR"/>
        </w:rPr>
        <w:t xml:space="preserve">Photos 1971: Roche dans site, Roche  (photo floue), 5 ph. gravures </w:t>
      </w:r>
    </w:p>
    <w:p w14:paraId="6BD7B816" w14:textId="77777777" w:rsidR="000152C6" w:rsidRPr="0032190F" w:rsidRDefault="000152C6" w:rsidP="000152C6">
      <w:pPr>
        <w:ind w:right="-136"/>
        <w:jc w:val="both"/>
        <w:rPr>
          <w:sz w:val="16"/>
          <w:szCs w:val="16"/>
          <w:lang w:val="fr-FR"/>
        </w:rPr>
      </w:pPr>
    </w:p>
    <w:p w14:paraId="4DBE270B" w14:textId="77777777" w:rsidR="000152C6" w:rsidRPr="0032190F" w:rsidRDefault="000152C6" w:rsidP="000152C6">
      <w:pPr>
        <w:ind w:right="-136" w:firstLine="709"/>
        <w:jc w:val="both"/>
        <w:rPr>
          <w:sz w:val="20"/>
          <w:szCs w:val="20"/>
          <w:lang w:val="fr-FR"/>
        </w:rPr>
      </w:pPr>
      <w:r w:rsidRPr="0032190F">
        <w:rPr>
          <w:sz w:val="20"/>
          <w:szCs w:val="20"/>
          <w:lang w:val="fr-FR"/>
        </w:rPr>
        <w:t>Depuis la pointe sud de cette roche marcher moins de deux mètres vers le sud. Repérer le bloc central d’une marche composée de trois roches et menant à la roche 21 A.</w:t>
      </w:r>
    </w:p>
    <w:p w14:paraId="12EC9F00" w14:textId="77777777" w:rsidR="000152C6" w:rsidRPr="0032190F" w:rsidRDefault="000152C6" w:rsidP="000152C6">
      <w:pPr>
        <w:ind w:right="-136" w:firstLine="709"/>
        <w:jc w:val="both"/>
        <w:rPr>
          <w:sz w:val="20"/>
          <w:szCs w:val="20"/>
          <w:lang w:val="fr-FR"/>
        </w:rPr>
      </w:pPr>
    </w:p>
    <w:p w14:paraId="1A9C79DA" w14:textId="77777777" w:rsidR="000152C6" w:rsidRPr="0032190F" w:rsidRDefault="000152C6" w:rsidP="000152C6">
      <w:pPr>
        <w:ind w:right="-136"/>
        <w:jc w:val="both"/>
        <w:rPr>
          <w:sz w:val="20"/>
          <w:szCs w:val="20"/>
          <w:lang w:val="fr-FR"/>
        </w:rPr>
      </w:pPr>
      <w:r w:rsidRPr="0032190F">
        <w:rPr>
          <w:b/>
          <w:sz w:val="20"/>
          <w:szCs w:val="20"/>
          <w:lang w:val="fr-FR"/>
        </w:rPr>
        <w:t xml:space="preserve">Roche 21 </w:t>
      </w:r>
      <w:r w:rsidRPr="00441288">
        <w:rPr>
          <w:rFonts w:ascii="Symbol" w:hAnsi="Symbol"/>
          <w:b/>
          <w:sz w:val="20"/>
          <w:szCs w:val="20"/>
        </w:rPr>
        <w:t></w:t>
      </w:r>
      <w:r w:rsidRPr="0032190F">
        <w:rPr>
          <w:b/>
          <w:sz w:val="20"/>
          <w:szCs w:val="20"/>
          <w:lang w:val="fr-FR"/>
        </w:rPr>
        <w:t xml:space="preserve"> H . Zone IV . Groupe II</w:t>
      </w:r>
      <w:r w:rsidRPr="0032190F">
        <w:rPr>
          <w:sz w:val="20"/>
          <w:szCs w:val="20"/>
          <w:lang w:val="fr-FR"/>
        </w:rPr>
        <w:tab/>
      </w:r>
    </w:p>
    <w:p w14:paraId="7FFB522B"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aux majuscules encadrées</w:t>
      </w:r>
    </w:p>
    <w:p w14:paraId="678C41BE" w14:textId="77777777" w:rsidR="000152C6" w:rsidRPr="0032190F" w:rsidRDefault="000152C6" w:rsidP="000152C6">
      <w:pPr>
        <w:ind w:right="-136"/>
        <w:jc w:val="both"/>
        <w:rPr>
          <w:sz w:val="20"/>
          <w:szCs w:val="20"/>
          <w:lang w:val="fr-FR"/>
        </w:rPr>
      </w:pPr>
    </w:p>
    <w:p w14:paraId="0AC2F543" w14:textId="77777777" w:rsidR="000152C6" w:rsidRPr="0032190F" w:rsidRDefault="000152C6" w:rsidP="000152C6">
      <w:pPr>
        <w:ind w:right="-136" w:firstLine="709"/>
        <w:jc w:val="both"/>
        <w:rPr>
          <w:i/>
          <w:sz w:val="20"/>
          <w:szCs w:val="20"/>
          <w:lang w:val="fr-FR"/>
        </w:rPr>
      </w:pPr>
      <w:r w:rsidRPr="0032190F">
        <w:rPr>
          <w:i/>
          <w:sz w:val="20"/>
          <w:szCs w:val="20"/>
          <w:lang w:val="fr-FR"/>
        </w:rPr>
        <w:t>C’est une petite surface triangulaire (0,6 m d’est en ouest par 0,3 m) avec une pointe prononcée vers l’ouest. Repérer une fissure nord- sud dans le tiers est de la face. Quelques majuscules sont encadrées (IbIACO??) à 0,1 m à l’ouest de la fissure.</w:t>
      </w:r>
    </w:p>
    <w:p w14:paraId="7447B9A5" w14:textId="77777777" w:rsidR="000152C6" w:rsidRPr="0032190F" w:rsidRDefault="000152C6" w:rsidP="000152C6">
      <w:pPr>
        <w:ind w:right="-136" w:firstLine="709"/>
        <w:jc w:val="both"/>
        <w:rPr>
          <w:sz w:val="20"/>
          <w:szCs w:val="20"/>
          <w:lang w:val="fr-FR"/>
        </w:rPr>
      </w:pPr>
    </w:p>
    <w:p w14:paraId="7EA9D285" w14:textId="77777777" w:rsidR="000152C6" w:rsidRPr="0032190F" w:rsidRDefault="000152C6" w:rsidP="000152C6">
      <w:pPr>
        <w:ind w:right="-136" w:firstLine="709"/>
        <w:jc w:val="both"/>
        <w:rPr>
          <w:sz w:val="20"/>
          <w:szCs w:val="20"/>
          <w:lang w:val="fr-FR"/>
        </w:rPr>
      </w:pPr>
      <w:r w:rsidRPr="0032190F">
        <w:rPr>
          <w:sz w:val="20"/>
          <w:szCs w:val="20"/>
          <w:lang w:val="fr-FR"/>
        </w:rPr>
        <w:t>Aller à quatre mètres à l’est pour découvrir un nouveau bloc de pélite incrusté à flanc de pente et présentant une face, de pendage irrégulier vers l’ouest, patinée en orange.</w:t>
      </w:r>
    </w:p>
    <w:p w14:paraId="53FE2197" w14:textId="77777777" w:rsidR="000152C6" w:rsidRPr="0032190F" w:rsidRDefault="000152C6" w:rsidP="000152C6">
      <w:pPr>
        <w:ind w:right="-136" w:firstLine="709"/>
        <w:jc w:val="both"/>
        <w:rPr>
          <w:sz w:val="20"/>
          <w:szCs w:val="20"/>
          <w:lang w:val="fr-FR"/>
        </w:rPr>
      </w:pPr>
    </w:p>
    <w:p w14:paraId="575B7FA3" w14:textId="77777777" w:rsidR="000152C6" w:rsidRPr="0032190F" w:rsidRDefault="000152C6" w:rsidP="000152C6">
      <w:pPr>
        <w:ind w:right="-136"/>
        <w:jc w:val="both"/>
        <w:rPr>
          <w:sz w:val="20"/>
          <w:szCs w:val="20"/>
          <w:lang w:val="fr-FR"/>
        </w:rPr>
      </w:pPr>
      <w:r w:rsidRPr="0032190F">
        <w:rPr>
          <w:b/>
          <w:sz w:val="20"/>
          <w:szCs w:val="20"/>
          <w:lang w:val="fr-FR"/>
        </w:rPr>
        <w:t xml:space="preserve">Roche 21 </w:t>
      </w:r>
      <w:r w:rsidRPr="00441288">
        <w:rPr>
          <w:rFonts w:ascii="Symbol" w:hAnsi="Symbol"/>
          <w:b/>
          <w:sz w:val="20"/>
          <w:szCs w:val="20"/>
        </w:rPr>
        <w:t></w:t>
      </w:r>
      <w:r w:rsidRPr="0032190F">
        <w:rPr>
          <w:b/>
          <w:sz w:val="20"/>
          <w:szCs w:val="20"/>
          <w:lang w:val="fr-FR"/>
        </w:rPr>
        <w:t xml:space="preserve"> H . Zone IV . Groupe II</w:t>
      </w:r>
      <w:r w:rsidRPr="0032190F">
        <w:rPr>
          <w:sz w:val="20"/>
          <w:szCs w:val="20"/>
          <w:lang w:val="fr-FR"/>
        </w:rPr>
        <w:tab/>
      </w:r>
    </w:p>
    <w:p w14:paraId="6C3C6BA0"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presque horizontale et plate</w:t>
      </w:r>
    </w:p>
    <w:p w14:paraId="64F9CA0A" w14:textId="77777777" w:rsidR="000152C6" w:rsidRPr="0032190F" w:rsidRDefault="000152C6" w:rsidP="000152C6">
      <w:pPr>
        <w:ind w:right="-136"/>
        <w:jc w:val="both"/>
        <w:rPr>
          <w:sz w:val="20"/>
          <w:szCs w:val="20"/>
          <w:lang w:val="fr-FR"/>
        </w:rPr>
      </w:pPr>
    </w:p>
    <w:p w14:paraId="5DC8D7A5" w14:textId="77777777" w:rsidR="000152C6" w:rsidRPr="0032190F" w:rsidRDefault="000152C6" w:rsidP="000152C6">
      <w:pPr>
        <w:ind w:right="-136" w:firstLine="709"/>
        <w:jc w:val="both"/>
        <w:rPr>
          <w:i/>
          <w:sz w:val="20"/>
          <w:szCs w:val="20"/>
          <w:lang w:val="fr-FR"/>
        </w:rPr>
      </w:pPr>
      <w:r w:rsidRPr="0032190F">
        <w:rPr>
          <w:i/>
          <w:sz w:val="20"/>
          <w:szCs w:val="20"/>
          <w:lang w:val="fr-FR"/>
        </w:rPr>
        <w:t>Cette surface de pendage moyen 30° ouest (1,0 m du nord au sud par 0,8 m) domine le sol de 0,2 m au maximum. Elle porte un décrochement de 0,1 m dirigé d’est en ouest au centre. Deviner un motifs en forme de croix au nord du décrochement et au bas de la face.</w:t>
      </w:r>
    </w:p>
    <w:p w14:paraId="7D05B200" w14:textId="77777777" w:rsidR="000152C6" w:rsidRPr="0032190F" w:rsidRDefault="000152C6" w:rsidP="000152C6">
      <w:pPr>
        <w:ind w:right="-136" w:firstLine="709"/>
        <w:jc w:val="both"/>
        <w:rPr>
          <w:sz w:val="20"/>
          <w:szCs w:val="20"/>
          <w:lang w:val="fr-FR"/>
        </w:rPr>
      </w:pPr>
    </w:p>
    <w:p w14:paraId="5E8A9AC4" w14:textId="77777777" w:rsidR="000152C6" w:rsidRPr="0032190F" w:rsidRDefault="000152C6" w:rsidP="000152C6">
      <w:pPr>
        <w:ind w:right="-136" w:firstLine="709"/>
        <w:jc w:val="both"/>
        <w:rPr>
          <w:sz w:val="20"/>
          <w:szCs w:val="20"/>
          <w:lang w:val="fr-FR"/>
        </w:rPr>
      </w:pPr>
      <w:r w:rsidRPr="0032190F">
        <w:rPr>
          <w:rFonts w:ascii="Times" w:hAnsi="Times"/>
          <w:sz w:val="20"/>
          <w:szCs w:val="20"/>
          <w:lang w:val="fr-FR"/>
        </w:rPr>
        <w:t xml:space="preserve">Aller à quatre mètres vers le sud-ouest pour se trouver à six mètres au sud de la roche 21A. Repérer </w:t>
      </w:r>
      <w:r w:rsidRPr="0032190F">
        <w:rPr>
          <w:sz w:val="20"/>
          <w:szCs w:val="20"/>
          <w:lang w:val="fr-FR"/>
        </w:rPr>
        <w:t>une surface orange de pendage 40° sud et mesurant environ 1,3 m par 1,3 m.</w:t>
      </w:r>
    </w:p>
    <w:p w14:paraId="06603948" w14:textId="77777777" w:rsidR="000152C6" w:rsidRPr="0032190F" w:rsidRDefault="000152C6" w:rsidP="000152C6">
      <w:pPr>
        <w:ind w:right="-136"/>
        <w:jc w:val="both"/>
        <w:rPr>
          <w:sz w:val="20"/>
          <w:szCs w:val="20"/>
          <w:lang w:val="fr-FR"/>
        </w:rPr>
      </w:pPr>
    </w:p>
    <w:p w14:paraId="34823E19" w14:textId="77777777" w:rsidR="000152C6" w:rsidRPr="0032190F" w:rsidRDefault="000152C6" w:rsidP="000152C6">
      <w:pPr>
        <w:ind w:right="-136"/>
        <w:jc w:val="both"/>
        <w:rPr>
          <w:sz w:val="20"/>
          <w:szCs w:val="20"/>
          <w:lang w:val="fr-FR"/>
        </w:rPr>
      </w:pPr>
      <w:r w:rsidRPr="0032190F">
        <w:rPr>
          <w:b/>
          <w:sz w:val="20"/>
          <w:szCs w:val="20"/>
          <w:lang w:val="fr-FR"/>
        </w:rPr>
        <w:t>Roche 21 . Zone I Groupe II</w:t>
      </w:r>
      <w:r w:rsidRPr="0032190F">
        <w:rPr>
          <w:sz w:val="20"/>
          <w:szCs w:val="20"/>
          <w:lang w:val="fr-FR"/>
        </w:rPr>
        <w:tab/>
      </w:r>
    </w:p>
    <w:p w14:paraId="03950EBE"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du capitaine géomètre et du médecin</w:t>
      </w:r>
    </w:p>
    <w:p w14:paraId="08633158" w14:textId="77777777" w:rsidR="000152C6" w:rsidRPr="0032190F" w:rsidRDefault="000152C6" w:rsidP="000152C6">
      <w:pPr>
        <w:ind w:right="-136"/>
        <w:jc w:val="both"/>
        <w:rPr>
          <w:sz w:val="20"/>
          <w:szCs w:val="20"/>
          <w:lang w:val="fr-FR"/>
        </w:rPr>
      </w:pPr>
    </w:p>
    <w:p w14:paraId="6068B7C9"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Le C est inscrit dans le coin nord-est ainsi que le numéro </w:t>
      </w:r>
      <w:r w:rsidRPr="0032190F">
        <w:rPr>
          <w:i/>
          <w:sz w:val="20"/>
          <w:szCs w:val="20"/>
          <w:u w:val="single"/>
          <w:lang w:val="fr-FR"/>
        </w:rPr>
        <w:t>ZIV-GII-R21</w:t>
      </w:r>
      <w:r w:rsidRPr="00441288">
        <w:rPr>
          <w:rFonts w:ascii="Symbol" w:hAnsi="Symbol"/>
          <w:i/>
          <w:sz w:val="20"/>
          <w:szCs w:val="20"/>
          <w:u w:val="single"/>
        </w:rPr>
        <w:t></w:t>
      </w:r>
      <w:r w:rsidRPr="0032190F">
        <w:rPr>
          <w:i/>
          <w:sz w:val="20"/>
          <w:szCs w:val="20"/>
          <w:lang w:val="fr-FR"/>
        </w:rPr>
        <w:t xml:space="preserve"> (très finement écrit) et une flèche indiquant que la roche R22A se trouve à cent mètres à l'ouest (ce qui est bien le cas). </w:t>
      </w:r>
    </w:p>
    <w:p w14:paraId="2C5F8A6A" w14:textId="77777777" w:rsidR="000152C6" w:rsidRPr="0032190F" w:rsidRDefault="000152C6" w:rsidP="000152C6">
      <w:pPr>
        <w:ind w:right="-136" w:firstLine="709"/>
        <w:jc w:val="both"/>
        <w:rPr>
          <w:i/>
          <w:sz w:val="20"/>
          <w:szCs w:val="20"/>
          <w:lang w:val="fr-FR"/>
        </w:rPr>
      </w:pPr>
      <w:r w:rsidRPr="0032190F">
        <w:rPr>
          <w:i/>
          <w:sz w:val="20"/>
          <w:szCs w:val="20"/>
          <w:lang w:val="fr-FR"/>
        </w:rPr>
        <w:t>A gauche, la face gravée porte quelques plages et surtout un texte " Rostgni (en réalité Rostagni) Joseph de la Bollène capitaine e géomètre a levé le plan l’année de la revolution de France écrit le 1793/22/7”. Que faisait-il là à cette date ? Normalement les piémontais occupent Fontan et les français sont bloqués à Breil depuis début juin après un échec à l’Authion (12 juin). L’offensive française n’aura lieu qu’en avril 1794. Connaissant le pays il pouvait circuler en Vésubie et monter de la Bollène aux Merveilles. Cependant la région devait être bien surveillée car le roi du Piémont se rendra à la Brigue le 25 août. Il est probablement venu compléter la carte de Cassini qui s’arrêtait à l’est de Nice en vue d’une prochaine offensive (ou simplement ramasser du génépi).</w:t>
      </w:r>
    </w:p>
    <w:p w14:paraId="684DC9AA" w14:textId="77777777" w:rsidR="000152C6" w:rsidRPr="0032190F" w:rsidRDefault="000152C6" w:rsidP="000152C6">
      <w:pPr>
        <w:ind w:right="-136" w:firstLine="709"/>
        <w:jc w:val="both"/>
        <w:rPr>
          <w:sz w:val="16"/>
          <w:szCs w:val="16"/>
          <w:lang w:val="fr-FR"/>
        </w:rPr>
      </w:pPr>
      <w:r w:rsidRPr="0032190F">
        <w:rPr>
          <w:i/>
          <w:sz w:val="20"/>
          <w:szCs w:val="20"/>
          <w:lang w:val="fr-FR"/>
        </w:rPr>
        <w:t xml:space="preserve">Au-dessus Gazieli Charles de Sospel médecin, avait inscrit son nom et la date : 25 juillet 1763 </w:t>
      </w:r>
      <w:r w:rsidRPr="0032190F">
        <w:rPr>
          <w:sz w:val="16"/>
          <w:szCs w:val="16"/>
          <w:lang w:val="fr-FR"/>
        </w:rPr>
        <w:t>(ph. 2,3,4,4bis).</w:t>
      </w:r>
    </w:p>
    <w:p w14:paraId="0B3E71B4" w14:textId="77777777" w:rsidR="000152C6" w:rsidRPr="0032190F" w:rsidRDefault="000152C6" w:rsidP="000152C6">
      <w:pPr>
        <w:ind w:right="-136" w:firstLine="709"/>
        <w:jc w:val="both"/>
        <w:rPr>
          <w:i/>
          <w:sz w:val="20"/>
          <w:szCs w:val="20"/>
          <w:lang w:val="fr-FR"/>
        </w:rPr>
      </w:pPr>
      <w:r w:rsidRPr="0032190F">
        <w:rPr>
          <w:i/>
          <w:sz w:val="20"/>
          <w:szCs w:val="20"/>
          <w:lang w:val="fr-FR"/>
        </w:rPr>
        <w:t>A droite, sous le C et le numéro de Conti, lire les textes de Maro Maria Maddalena il 7 agosto 1920 et de Marro Bianca Francesca figlia di Marro Tomaso deto Borni pastore di Tenda ??? il 21 agosto 1928 classe 1907 lasio un salluto pres chi lege. La même a réitéré le 17/7/1921. Ce sont deux soeurs, deux des rares bergères des Merveilles.</w:t>
      </w:r>
    </w:p>
    <w:p w14:paraId="759CABED"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Sur le bord est se trouvent les traces de passage de Massa Batista 1922, de Risso Nicolae classe 1899 pasa cui nel..ogi domenica 6 agosto 1923, de </w:t>
      </w:r>
      <w:r w:rsidRPr="0032190F">
        <w:rPr>
          <w:i/>
          <w:sz w:val="20"/>
          <w:szCs w:val="20"/>
          <w:highlight w:val="yellow"/>
          <w:lang w:val="fr-FR"/>
        </w:rPr>
        <w:t>Guido Antonio 1920  W  la leva 19(20)97 ??</w:t>
      </w:r>
      <w:r w:rsidRPr="0032190F">
        <w:rPr>
          <w:i/>
          <w:sz w:val="20"/>
          <w:szCs w:val="20"/>
          <w:lang w:val="fr-FR"/>
        </w:rPr>
        <w:t xml:space="preserve"> , de Marro Giovanni Pastore de Tenda 12 11 1922  W la clase del 1909. Citons aussi li 7 agosto del 1920 Guido Giuseppe pastore di Tenda filio Guido Giovanni Batista Tallalen W la leva del 1906 ; Martini Bernardo Brigaderia forestale 24/7/1922 ; il 12 8 1928 Marro Giovanni Pastore di Tenda W clase del 1909.Repérons encore quelques dessins de personnages schématiques.</w:t>
      </w:r>
    </w:p>
    <w:p w14:paraId="167CA361" w14:textId="77777777" w:rsidR="000152C6" w:rsidRPr="0032190F" w:rsidRDefault="000152C6" w:rsidP="000152C6">
      <w:pPr>
        <w:ind w:right="-136"/>
        <w:jc w:val="both"/>
        <w:rPr>
          <w:sz w:val="16"/>
          <w:szCs w:val="16"/>
          <w:lang w:val="fr-FR"/>
        </w:rPr>
      </w:pPr>
      <w:r w:rsidRPr="0032190F">
        <w:rPr>
          <w:sz w:val="16"/>
          <w:szCs w:val="16"/>
          <w:lang w:val="fr-FR"/>
        </w:rPr>
        <w:t>Photos 1971 sous le numéro 21</w:t>
      </w:r>
      <w:r w:rsidRPr="00441288">
        <w:rPr>
          <w:rFonts w:ascii="Symbol" w:hAnsi="Symbol"/>
          <w:sz w:val="16"/>
          <w:szCs w:val="16"/>
        </w:rPr>
        <w:t></w:t>
      </w:r>
      <w:r w:rsidRPr="0032190F">
        <w:rPr>
          <w:sz w:val="16"/>
          <w:szCs w:val="16"/>
          <w:lang w:val="fr-FR"/>
        </w:rPr>
        <w:t xml:space="preserve"> : Roche dans site (floue), Roche + C, 9 ph. plages</w:t>
      </w:r>
    </w:p>
    <w:p w14:paraId="46947284" w14:textId="77777777" w:rsidR="000152C6" w:rsidRPr="0032190F" w:rsidRDefault="000152C6" w:rsidP="000152C6">
      <w:pPr>
        <w:ind w:right="-136"/>
        <w:jc w:val="both"/>
        <w:rPr>
          <w:sz w:val="16"/>
          <w:szCs w:val="16"/>
          <w:lang w:val="fr-FR"/>
        </w:rPr>
      </w:pPr>
    </w:p>
    <w:p w14:paraId="47FA0739" w14:textId="77777777" w:rsidR="000152C6" w:rsidRPr="0032190F" w:rsidRDefault="000152C6" w:rsidP="000152C6">
      <w:pPr>
        <w:ind w:right="-136"/>
        <w:jc w:val="both"/>
        <w:rPr>
          <w:sz w:val="20"/>
          <w:szCs w:val="20"/>
          <w:lang w:val="fr-FR"/>
        </w:rPr>
      </w:pPr>
      <w:r w:rsidRPr="0032190F">
        <w:rPr>
          <w:b/>
          <w:sz w:val="20"/>
          <w:szCs w:val="20"/>
          <w:lang w:val="fr-FR"/>
        </w:rPr>
        <w:t>Repère</w:t>
      </w:r>
      <w:r w:rsidRPr="0032190F">
        <w:rPr>
          <w:sz w:val="20"/>
          <w:szCs w:val="20"/>
          <w:lang w:val="fr-FR"/>
        </w:rPr>
        <w:t xml:space="preserve"> : la roche 21 </w:t>
      </w:r>
      <w:r w:rsidRPr="00441288">
        <w:rPr>
          <w:rFonts w:ascii="Symbol" w:hAnsi="Symbol"/>
          <w:sz w:val="20"/>
          <w:szCs w:val="20"/>
        </w:rPr>
        <w:t></w:t>
      </w:r>
      <w:r w:rsidRPr="0032190F">
        <w:rPr>
          <w:sz w:val="20"/>
          <w:szCs w:val="20"/>
          <w:lang w:val="fr-FR"/>
        </w:rPr>
        <w:t xml:space="preserve"> H se trouve à quatorze mètres au nord-ouest en descendant au sud d’une petite crête.</w:t>
      </w:r>
    </w:p>
    <w:p w14:paraId="5DF3E44E" w14:textId="77777777" w:rsidR="000152C6" w:rsidRPr="0032190F" w:rsidRDefault="000152C6" w:rsidP="000152C6">
      <w:pPr>
        <w:ind w:right="-136"/>
        <w:jc w:val="both"/>
        <w:rPr>
          <w:sz w:val="20"/>
          <w:szCs w:val="20"/>
          <w:lang w:val="fr-FR"/>
        </w:rPr>
      </w:pPr>
    </w:p>
    <w:p w14:paraId="708A72ED" w14:textId="77777777" w:rsidR="000152C6" w:rsidRPr="0032190F" w:rsidRDefault="000152C6" w:rsidP="000152C6">
      <w:pPr>
        <w:ind w:right="-136" w:firstLine="709"/>
        <w:jc w:val="both"/>
        <w:rPr>
          <w:sz w:val="20"/>
          <w:szCs w:val="20"/>
          <w:lang w:val="fr-FR"/>
        </w:rPr>
      </w:pPr>
      <w:r w:rsidRPr="0032190F">
        <w:rPr>
          <w:sz w:val="20"/>
          <w:szCs w:val="20"/>
          <w:lang w:val="fr-FR"/>
        </w:rPr>
        <w:t>Marcher onze mètres dans un couloir assez large et chercher une roche de pélite verte patiné en orange, enterré au nord d’un très gros bloc.</w:t>
      </w:r>
    </w:p>
    <w:p w14:paraId="0A67F233" w14:textId="77777777" w:rsidR="000152C6" w:rsidRPr="0032190F" w:rsidRDefault="000152C6" w:rsidP="000152C6">
      <w:pPr>
        <w:ind w:right="-136"/>
        <w:jc w:val="both"/>
        <w:rPr>
          <w:sz w:val="20"/>
          <w:szCs w:val="20"/>
          <w:lang w:val="fr-FR"/>
        </w:rPr>
      </w:pPr>
    </w:p>
    <w:p w14:paraId="50C34AFE" w14:textId="77777777" w:rsidR="000152C6" w:rsidRPr="0032190F" w:rsidRDefault="000152C6" w:rsidP="000152C6">
      <w:pPr>
        <w:ind w:right="-136"/>
        <w:jc w:val="both"/>
        <w:rPr>
          <w:sz w:val="20"/>
          <w:szCs w:val="20"/>
          <w:lang w:val="fr-FR"/>
        </w:rPr>
      </w:pPr>
      <w:r w:rsidRPr="0032190F">
        <w:rPr>
          <w:b/>
          <w:sz w:val="20"/>
          <w:szCs w:val="20"/>
          <w:lang w:val="fr-FR"/>
        </w:rPr>
        <w:t>Roche 21 bis</w:t>
      </w:r>
      <w:r w:rsidRPr="00441288">
        <w:rPr>
          <w:rFonts w:ascii="Symbol" w:hAnsi="Symbol"/>
          <w:b/>
          <w:sz w:val="20"/>
          <w:szCs w:val="20"/>
        </w:rPr>
        <w:t></w:t>
      </w:r>
      <w:r w:rsidRPr="0032190F">
        <w:rPr>
          <w:b/>
          <w:sz w:val="20"/>
          <w:szCs w:val="20"/>
          <w:lang w:val="fr-FR"/>
        </w:rPr>
        <w:t>. Zone I Groupe II</w:t>
      </w:r>
      <w:r w:rsidRPr="0032190F">
        <w:rPr>
          <w:sz w:val="20"/>
          <w:szCs w:val="20"/>
          <w:lang w:val="fr-FR"/>
        </w:rPr>
        <w:tab/>
      </w:r>
    </w:p>
    <w:p w14:paraId="6F20E283"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à la belle rosace </w:t>
      </w:r>
    </w:p>
    <w:p w14:paraId="5B9EBF8A" w14:textId="77777777" w:rsidR="000152C6" w:rsidRPr="0032190F" w:rsidRDefault="000152C6" w:rsidP="000152C6">
      <w:pPr>
        <w:ind w:right="-136"/>
        <w:jc w:val="both"/>
        <w:rPr>
          <w:sz w:val="20"/>
          <w:szCs w:val="20"/>
          <w:lang w:val="fr-FR"/>
        </w:rPr>
      </w:pPr>
    </w:p>
    <w:p w14:paraId="7426E606"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La face supérieure (2,0 m par 1,2 m) est à peine 0,15 m au-dessus du sol. Sa surface, de pendage 10° ouest, est assez plate et lisse. Dans le coin sud-ouest est inscrit un numéro </w:t>
      </w:r>
      <w:r w:rsidRPr="0032190F">
        <w:rPr>
          <w:i/>
          <w:sz w:val="20"/>
          <w:szCs w:val="20"/>
          <w:u w:val="single"/>
          <w:lang w:val="fr-FR"/>
        </w:rPr>
        <w:t>ZIV-GII-R21</w:t>
      </w:r>
      <w:r w:rsidRPr="00441288">
        <w:rPr>
          <w:rFonts w:ascii="Symbol" w:hAnsi="Symbol"/>
          <w:i/>
          <w:sz w:val="20"/>
          <w:szCs w:val="20"/>
          <w:u w:val="single"/>
        </w:rPr>
        <w:t></w:t>
      </w:r>
      <w:r w:rsidRPr="0032190F">
        <w:rPr>
          <w:i/>
          <w:sz w:val="20"/>
          <w:szCs w:val="20"/>
          <w:lang w:val="fr-FR"/>
        </w:rPr>
        <w:t xml:space="preserve"> avec une flèche indiquant que la roche 21B se trouve à 5 m (ce serait donc le numéro de Conti). Un corniforme </w:t>
      </w:r>
      <w:r w:rsidRPr="0032190F">
        <w:rPr>
          <w:sz w:val="16"/>
          <w:szCs w:val="16"/>
          <w:lang w:val="fr-FR"/>
        </w:rPr>
        <w:t>(ph.2,3 + C)</w:t>
      </w:r>
      <w:r w:rsidRPr="0032190F">
        <w:rPr>
          <w:i/>
          <w:sz w:val="20"/>
          <w:szCs w:val="20"/>
          <w:lang w:val="fr-FR"/>
        </w:rPr>
        <w:t xml:space="preserve"> est gravé près du bord sud. Il y a aussi de nombreux textes et dessins de bergers des ciseaux, des couteaux </w:t>
      </w:r>
      <w:r w:rsidRPr="0032190F">
        <w:rPr>
          <w:sz w:val="16"/>
          <w:szCs w:val="16"/>
          <w:lang w:val="fr-FR"/>
        </w:rPr>
        <w:t>(ph.2),</w:t>
      </w:r>
      <w:r w:rsidRPr="0032190F">
        <w:rPr>
          <w:i/>
          <w:sz w:val="20"/>
          <w:szCs w:val="20"/>
          <w:lang w:val="fr-FR"/>
        </w:rPr>
        <w:t xml:space="preserve"> des portraits de femmes et une rosace </w:t>
      </w:r>
      <w:r w:rsidRPr="0032190F">
        <w:rPr>
          <w:sz w:val="16"/>
          <w:szCs w:val="16"/>
          <w:lang w:val="fr-FR"/>
        </w:rPr>
        <w:t>(ph.1 + C)</w:t>
      </w:r>
      <w:r w:rsidRPr="0032190F">
        <w:rPr>
          <w:i/>
          <w:sz w:val="20"/>
          <w:szCs w:val="20"/>
          <w:lang w:val="fr-FR"/>
        </w:rPr>
        <w:t xml:space="preserve"> tracée très régulièrement, probablement avec une paire de ciseaux </w:t>
      </w:r>
      <w:r w:rsidRPr="0032190F">
        <w:rPr>
          <w:sz w:val="16"/>
          <w:szCs w:val="16"/>
          <w:lang w:val="fr-FR"/>
        </w:rPr>
        <w:t>(ph.3).</w:t>
      </w:r>
    </w:p>
    <w:p w14:paraId="13536CAB"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Il existe des documents enregistrés sous le numéro 21 </w:t>
      </w:r>
      <w:r w:rsidRPr="00441288">
        <w:rPr>
          <w:rFonts w:ascii="Symbol" w:hAnsi="Symbol"/>
          <w:i/>
          <w:sz w:val="20"/>
          <w:szCs w:val="20"/>
        </w:rPr>
        <w:t></w:t>
      </w:r>
      <w:r w:rsidRPr="0032190F">
        <w:rPr>
          <w:i/>
          <w:sz w:val="20"/>
          <w:szCs w:val="20"/>
          <w:lang w:val="fr-FR"/>
        </w:rPr>
        <w:t>.</w:t>
      </w:r>
    </w:p>
    <w:p w14:paraId="027C9299" w14:textId="77777777" w:rsidR="000152C6" w:rsidRPr="0032190F" w:rsidRDefault="000152C6" w:rsidP="000152C6">
      <w:pPr>
        <w:ind w:right="-136"/>
        <w:jc w:val="both"/>
        <w:rPr>
          <w:sz w:val="16"/>
          <w:szCs w:val="16"/>
          <w:lang w:val="fr-FR"/>
        </w:rPr>
      </w:pPr>
      <w:r w:rsidRPr="0032190F">
        <w:rPr>
          <w:sz w:val="16"/>
          <w:szCs w:val="16"/>
          <w:lang w:val="fr-FR"/>
        </w:rPr>
        <w:t>Photos 1971 sous le numéro 21</w:t>
      </w:r>
      <w:r w:rsidRPr="00441288">
        <w:rPr>
          <w:rFonts w:ascii="Symbol" w:hAnsi="Symbol"/>
          <w:sz w:val="16"/>
          <w:szCs w:val="16"/>
        </w:rPr>
        <w:t></w:t>
      </w:r>
      <w:r w:rsidRPr="0032190F">
        <w:rPr>
          <w:sz w:val="16"/>
          <w:szCs w:val="16"/>
          <w:lang w:val="fr-FR"/>
        </w:rPr>
        <w:t xml:space="preserve"> : Roche dans site, Roche + C + cornu, 4 ph. gravures</w:t>
      </w:r>
    </w:p>
    <w:p w14:paraId="0010AD16" w14:textId="77777777" w:rsidR="000152C6" w:rsidRPr="0032190F" w:rsidRDefault="000152C6" w:rsidP="000152C6">
      <w:pPr>
        <w:ind w:right="-136" w:firstLine="709"/>
        <w:jc w:val="both"/>
        <w:rPr>
          <w:i/>
          <w:sz w:val="20"/>
          <w:szCs w:val="20"/>
          <w:lang w:val="fr-FR"/>
        </w:rPr>
      </w:pPr>
    </w:p>
    <w:p w14:paraId="1ACCCCA2" w14:textId="77777777" w:rsidR="000152C6" w:rsidRPr="0032190F" w:rsidRDefault="000152C6" w:rsidP="000152C6">
      <w:pPr>
        <w:ind w:right="-136" w:firstLine="709"/>
        <w:jc w:val="both"/>
        <w:rPr>
          <w:sz w:val="20"/>
          <w:szCs w:val="20"/>
          <w:lang w:val="fr-FR"/>
        </w:rPr>
      </w:pPr>
      <w:r w:rsidRPr="0032190F">
        <w:rPr>
          <w:sz w:val="20"/>
          <w:szCs w:val="20"/>
          <w:lang w:val="fr-FR"/>
        </w:rPr>
        <w:t>Contourner le gros bloc de pélite afin de trouver la roche 21/21B de Conti. Il mesure 6 à 7 m d'est en ouest et sa face supérieure, orange sombre mais lumineux, de pendage 45° sud-est, bosselée, présente plusieurs ruptures de pente. Auparavant examiner son côté face au nord.</w:t>
      </w:r>
    </w:p>
    <w:p w14:paraId="3DD330B2" w14:textId="77777777" w:rsidR="000152C6" w:rsidRPr="0032190F" w:rsidRDefault="000152C6" w:rsidP="000152C6">
      <w:pPr>
        <w:ind w:right="-136"/>
        <w:jc w:val="both"/>
        <w:rPr>
          <w:sz w:val="20"/>
          <w:szCs w:val="20"/>
          <w:lang w:val="fr-FR"/>
        </w:rPr>
      </w:pPr>
    </w:p>
    <w:p w14:paraId="6A000154" w14:textId="77777777" w:rsidR="000152C6" w:rsidRPr="0032190F" w:rsidRDefault="000152C6" w:rsidP="000152C6">
      <w:pPr>
        <w:ind w:right="-136"/>
        <w:jc w:val="both"/>
        <w:rPr>
          <w:sz w:val="20"/>
          <w:szCs w:val="20"/>
          <w:lang w:val="fr-FR"/>
        </w:rPr>
      </w:pPr>
      <w:r w:rsidRPr="0032190F">
        <w:rPr>
          <w:b/>
          <w:sz w:val="20"/>
          <w:szCs w:val="20"/>
          <w:lang w:val="fr-FR"/>
        </w:rPr>
        <w:t>Roche 21 B</w:t>
      </w:r>
      <w:r w:rsidRPr="00441288">
        <w:rPr>
          <w:rFonts w:ascii="Symbol" w:hAnsi="Symbol"/>
          <w:b/>
          <w:sz w:val="20"/>
          <w:szCs w:val="20"/>
        </w:rPr>
        <w:t></w:t>
      </w:r>
      <w:r w:rsidRPr="0032190F">
        <w:rPr>
          <w:b/>
          <w:sz w:val="20"/>
          <w:szCs w:val="20"/>
          <w:lang w:val="fr-FR"/>
        </w:rPr>
        <w:t>. Zone I Groupe II</w:t>
      </w:r>
      <w:r w:rsidRPr="0032190F">
        <w:rPr>
          <w:sz w:val="20"/>
          <w:szCs w:val="20"/>
          <w:lang w:val="fr-FR"/>
        </w:rPr>
        <w:tab/>
      </w:r>
    </w:p>
    <w:p w14:paraId="1D3FE1D0"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aux nombreuses faces</w:t>
      </w:r>
    </w:p>
    <w:p w14:paraId="36C6AA6D" w14:textId="77777777" w:rsidR="000152C6" w:rsidRPr="0032190F" w:rsidRDefault="000152C6" w:rsidP="000152C6">
      <w:pPr>
        <w:ind w:right="-136"/>
        <w:jc w:val="both"/>
        <w:rPr>
          <w:sz w:val="20"/>
          <w:szCs w:val="20"/>
          <w:lang w:val="fr-FR"/>
        </w:rPr>
      </w:pPr>
    </w:p>
    <w:p w14:paraId="7E84E478" w14:textId="77777777" w:rsidR="000152C6" w:rsidRPr="0032190F" w:rsidRDefault="000152C6" w:rsidP="000152C6">
      <w:pPr>
        <w:ind w:right="-136"/>
        <w:jc w:val="both"/>
        <w:rPr>
          <w:i/>
          <w:sz w:val="20"/>
          <w:szCs w:val="20"/>
          <w:lang w:val="fr-FR"/>
        </w:rPr>
      </w:pPr>
      <w:r w:rsidRPr="0032190F">
        <w:rPr>
          <w:sz w:val="20"/>
          <w:szCs w:val="20"/>
          <w:lang w:val="fr-FR"/>
        </w:rPr>
        <w:tab/>
      </w:r>
      <w:r w:rsidRPr="0032190F">
        <w:rPr>
          <w:i/>
          <w:sz w:val="20"/>
          <w:szCs w:val="20"/>
          <w:lang w:val="fr-FR"/>
        </w:rPr>
        <w:t xml:space="preserve">Sur cette </w:t>
      </w:r>
      <w:r w:rsidRPr="0032190F">
        <w:rPr>
          <w:b/>
          <w:i/>
          <w:sz w:val="20"/>
          <w:szCs w:val="20"/>
          <w:lang w:val="fr-FR"/>
        </w:rPr>
        <w:t>face g</w:t>
      </w:r>
      <w:r w:rsidRPr="0032190F">
        <w:rPr>
          <w:i/>
          <w:sz w:val="20"/>
          <w:szCs w:val="20"/>
          <w:lang w:val="fr-FR"/>
        </w:rPr>
        <w:t xml:space="preserve"> de pendage 70° nord-ouest deux croix sont visibles en général, trois autres sont moins nettes. Les autres gravure, toutes historiques, sont à voir en fin d’après-midi. Ce sont un texte, Guido Giuseppe pastore a Tenda passato qui li 16 agosto 1930 alla ora 3 di sera…(plusieurs lignes) saluto a tutte quelli che leggoro et des chiffres disposés en opérations (justes ???)</w:t>
      </w:r>
    </w:p>
    <w:p w14:paraId="4B3DDDBB"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Sur la face supérieure (faces a à f), très colorée, des gravures sont réparties un peu partout, plages, corniformes, presque tous de petite taille. A l'extrémité ouest, sur une face de pendage 30° sud-ouest se trouve un numéro gravé par Conti, </w:t>
      </w:r>
      <w:r w:rsidRPr="0032190F">
        <w:rPr>
          <w:i/>
          <w:sz w:val="20"/>
          <w:szCs w:val="20"/>
          <w:u w:val="single"/>
          <w:lang w:val="fr-FR"/>
        </w:rPr>
        <w:t>ZIV-GII-R21</w:t>
      </w:r>
      <w:r w:rsidRPr="0032190F">
        <w:rPr>
          <w:i/>
          <w:sz w:val="20"/>
          <w:szCs w:val="20"/>
          <w:lang w:val="fr-FR"/>
        </w:rPr>
        <w:t>, avec une flèche indiquant que R21</w:t>
      </w:r>
      <w:r w:rsidRPr="00441288">
        <w:rPr>
          <w:rFonts w:ascii="Symbol" w:hAnsi="Symbol"/>
          <w:i/>
          <w:sz w:val="20"/>
          <w:szCs w:val="20"/>
        </w:rPr>
        <w:t></w:t>
      </w:r>
      <w:r w:rsidRPr="0032190F">
        <w:rPr>
          <w:i/>
          <w:sz w:val="20"/>
          <w:szCs w:val="20"/>
          <w:lang w:val="fr-FR"/>
        </w:rPr>
        <w:t xml:space="preserve"> (R21 ter sur les dossiers) se trouve à 12 m. En-dessous, il n'y a que des plages formées de cupules régulières mais éparses et non patinées. Le C est inscrit au milieu du bord sud.</w:t>
      </w:r>
    </w:p>
    <w:p w14:paraId="1F703ECE" w14:textId="77777777" w:rsidR="000152C6" w:rsidRPr="0032190F" w:rsidRDefault="000152C6" w:rsidP="000152C6">
      <w:pPr>
        <w:ind w:right="-136" w:firstLine="709"/>
        <w:jc w:val="both"/>
        <w:rPr>
          <w:i/>
          <w:sz w:val="20"/>
          <w:szCs w:val="20"/>
          <w:lang w:val="fr-FR"/>
        </w:rPr>
      </w:pPr>
      <w:r w:rsidRPr="0032190F">
        <w:rPr>
          <w:i/>
          <w:sz w:val="20"/>
          <w:szCs w:val="20"/>
          <w:lang w:val="fr-FR"/>
        </w:rPr>
        <w:lastRenderedPageBreak/>
        <w:t xml:space="preserve">La surface la plus gravée est la partie est de la roche qui présente deux faces. En haut, celle de pendage 45° sud-ouest, </w:t>
      </w:r>
      <w:r w:rsidRPr="0032190F">
        <w:rPr>
          <w:b/>
          <w:i/>
          <w:sz w:val="20"/>
          <w:szCs w:val="20"/>
          <w:lang w:val="fr-FR"/>
        </w:rPr>
        <w:t>face a</w:t>
      </w:r>
      <w:r w:rsidRPr="0032190F">
        <w:rPr>
          <w:i/>
          <w:sz w:val="20"/>
          <w:szCs w:val="20"/>
          <w:lang w:val="fr-FR"/>
        </w:rPr>
        <w:t xml:space="preserve">, en dessous, la </w:t>
      </w:r>
      <w:r w:rsidRPr="0032190F">
        <w:rPr>
          <w:b/>
          <w:i/>
          <w:sz w:val="20"/>
          <w:szCs w:val="20"/>
          <w:lang w:val="fr-FR"/>
        </w:rPr>
        <w:t>face b,</w:t>
      </w:r>
      <w:r w:rsidRPr="0032190F">
        <w:rPr>
          <w:i/>
          <w:sz w:val="20"/>
          <w:szCs w:val="20"/>
          <w:lang w:val="fr-FR"/>
        </w:rPr>
        <w:t xml:space="preserve"> de pendage 30° sud-ouest, porte le numéro de Conti ZIV-GII-R21(B). Sur ces surfaces se trouvent de nombreux petits corniformes et un réticulé </w:t>
      </w:r>
      <w:r w:rsidRPr="0032190F">
        <w:rPr>
          <w:sz w:val="16"/>
          <w:szCs w:val="16"/>
          <w:lang w:val="fr-FR"/>
        </w:rPr>
        <w:t xml:space="preserve">(ph.7,8) </w:t>
      </w:r>
      <w:r w:rsidRPr="0032190F">
        <w:rPr>
          <w:i/>
          <w:sz w:val="20"/>
          <w:szCs w:val="20"/>
          <w:lang w:val="fr-FR"/>
        </w:rPr>
        <w:t>à un seul rang de cases, mais de tailles croissantes du sud au nord, et muni de 2 appendices courbes dans le haut (nord).</w:t>
      </w:r>
    </w:p>
    <w:p w14:paraId="30261F95" w14:textId="77777777" w:rsidR="000152C6" w:rsidRPr="0032190F" w:rsidRDefault="000152C6" w:rsidP="000152C6">
      <w:pPr>
        <w:ind w:right="-136"/>
        <w:jc w:val="both"/>
        <w:rPr>
          <w:i/>
          <w:sz w:val="20"/>
          <w:szCs w:val="20"/>
          <w:lang w:val="fr-FR"/>
        </w:rPr>
      </w:pPr>
      <w:r w:rsidRPr="0032190F">
        <w:rPr>
          <w:i/>
          <w:sz w:val="20"/>
          <w:szCs w:val="20"/>
          <w:lang w:val="fr-FR"/>
        </w:rPr>
        <w:tab/>
        <w:t xml:space="preserve">La face a présente une faucille et un marteau entrecroisés et l’inscription Vive le PCF, puis Vive de Gaulle, W la France, des courbes et des traits entrecroisés. La face b porte un Christ en croix, la </w:t>
      </w:r>
      <w:r w:rsidRPr="0032190F">
        <w:rPr>
          <w:b/>
          <w:i/>
          <w:sz w:val="20"/>
          <w:szCs w:val="20"/>
          <w:lang w:val="fr-FR"/>
        </w:rPr>
        <w:t>face c</w:t>
      </w:r>
      <w:r w:rsidRPr="0032190F">
        <w:rPr>
          <w:i/>
          <w:sz w:val="20"/>
          <w:szCs w:val="20"/>
          <w:lang w:val="fr-FR"/>
        </w:rPr>
        <w:t xml:space="preserve"> le contour d’une hache. Au sud la </w:t>
      </w:r>
      <w:r w:rsidRPr="0032190F">
        <w:rPr>
          <w:b/>
          <w:i/>
          <w:sz w:val="20"/>
          <w:szCs w:val="20"/>
          <w:lang w:val="fr-FR"/>
        </w:rPr>
        <w:t>face d</w:t>
      </w:r>
      <w:r w:rsidRPr="0032190F">
        <w:rPr>
          <w:i/>
          <w:sz w:val="20"/>
          <w:szCs w:val="20"/>
          <w:lang w:val="fr-FR"/>
        </w:rPr>
        <w:t xml:space="preserve"> présente les dates 1929 1908 et la </w:t>
      </w:r>
      <w:r w:rsidRPr="0032190F">
        <w:rPr>
          <w:b/>
          <w:i/>
          <w:sz w:val="20"/>
          <w:szCs w:val="20"/>
          <w:lang w:val="fr-FR"/>
        </w:rPr>
        <w:t>face e</w:t>
      </w:r>
      <w:r w:rsidRPr="0032190F">
        <w:rPr>
          <w:i/>
          <w:sz w:val="20"/>
          <w:szCs w:val="20"/>
          <w:lang w:val="fr-FR"/>
        </w:rPr>
        <w:t>, située à l’ouest, une date 19/82 luglio et des traits</w:t>
      </w:r>
    </w:p>
    <w:p w14:paraId="41965A31" w14:textId="77777777" w:rsidR="000152C6" w:rsidRPr="0032190F" w:rsidRDefault="000152C6" w:rsidP="000152C6">
      <w:pPr>
        <w:ind w:right="-136"/>
        <w:jc w:val="both"/>
        <w:rPr>
          <w:sz w:val="16"/>
          <w:szCs w:val="16"/>
          <w:lang w:val="fr-FR"/>
        </w:rPr>
      </w:pPr>
      <w:r w:rsidRPr="0032190F">
        <w:rPr>
          <w:sz w:val="16"/>
          <w:szCs w:val="16"/>
          <w:lang w:val="fr-FR"/>
        </w:rPr>
        <w:t>Photos 1971 et 1972 : Roche dans site, Roche, 40 ph. gravures</w:t>
      </w:r>
    </w:p>
    <w:p w14:paraId="400ED315" w14:textId="77777777" w:rsidR="000152C6" w:rsidRPr="0032190F" w:rsidRDefault="000152C6" w:rsidP="000152C6">
      <w:pPr>
        <w:ind w:right="-136"/>
        <w:jc w:val="both"/>
        <w:rPr>
          <w:sz w:val="20"/>
          <w:szCs w:val="20"/>
          <w:lang w:val="fr-FR"/>
        </w:rPr>
      </w:pPr>
    </w:p>
    <w:p w14:paraId="13C498D6" w14:textId="77777777" w:rsidR="000152C6" w:rsidRPr="0032190F" w:rsidRDefault="000152C6" w:rsidP="000152C6">
      <w:pPr>
        <w:ind w:right="-136"/>
        <w:jc w:val="both"/>
        <w:rPr>
          <w:sz w:val="20"/>
          <w:szCs w:val="20"/>
          <w:lang w:val="fr-FR"/>
        </w:rPr>
      </w:pPr>
      <w:r w:rsidRPr="0032190F">
        <w:rPr>
          <w:sz w:val="20"/>
          <w:szCs w:val="20"/>
          <w:lang w:val="fr-FR"/>
        </w:rPr>
        <w:tab/>
        <w:t xml:space="preserve">Revenir à la roche 21 bis et marcher moins de trois mètres vers le nord-ouest pour trouver un bloc de pélite verte, couvert de patine orange et fracassé. Examiner la face supérieure du morceau situé au sud </w:t>
      </w:r>
    </w:p>
    <w:p w14:paraId="7827F2CD" w14:textId="77777777" w:rsidR="000152C6" w:rsidRPr="0032190F" w:rsidRDefault="000152C6" w:rsidP="000152C6">
      <w:pPr>
        <w:ind w:right="-136" w:firstLine="709"/>
        <w:jc w:val="both"/>
        <w:rPr>
          <w:sz w:val="20"/>
          <w:szCs w:val="20"/>
          <w:lang w:val="fr-FR"/>
        </w:rPr>
      </w:pPr>
    </w:p>
    <w:p w14:paraId="2F9A90FE" w14:textId="77777777" w:rsidR="000152C6" w:rsidRPr="0032190F" w:rsidRDefault="000152C6" w:rsidP="000152C6">
      <w:pPr>
        <w:ind w:right="-136"/>
        <w:jc w:val="both"/>
        <w:rPr>
          <w:sz w:val="20"/>
          <w:szCs w:val="20"/>
          <w:lang w:val="fr-FR"/>
        </w:rPr>
      </w:pPr>
      <w:r w:rsidRPr="0032190F">
        <w:rPr>
          <w:b/>
          <w:sz w:val="20"/>
          <w:szCs w:val="20"/>
          <w:lang w:val="fr-FR"/>
        </w:rPr>
        <w:t xml:space="preserve">Roche 21 </w:t>
      </w:r>
      <w:r w:rsidRPr="00441288">
        <w:rPr>
          <w:rFonts w:ascii="Symbol" w:hAnsi="Symbol"/>
          <w:b/>
          <w:sz w:val="20"/>
          <w:szCs w:val="20"/>
        </w:rPr>
        <w:t></w:t>
      </w:r>
      <w:r w:rsidRPr="0032190F">
        <w:rPr>
          <w:b/>
          <w:sz w:val="20"/>
          <w:szCs w:val="20"/>
          <w:lang w:val="fr-FR"/>
        </w:rPr>
        <w:t xml:space="preserve"> H . Zone IV . Groupe II</w:t>
      </w:r>
      <w:r w:rsidRPr="0032190F">
        <w:rPr>
          <w:sz w:val="20"/>
          <w:szCs w:val="20"/>
          <w:lang w:val="fr-FR"/>
        </w:rPr>
        <w:tab/>
      </w:r>
    </w:p>
    <w:p w14:paraId="57B9371D"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aux nombreux chiffres</w:t>
      </w:r>
    </w:p>
    <w:p w14:paraId="77844161" w14:textId="77777777" w:rsidR="000152C6" w:rsidRPr="0032190F" w:rsidRDefault="000152C6" w:rsidP="000152C6">
      <w:pPr>
        <w:ind w:right="-136"/>
        <w:jc w:val="both"/>
        <w:rPr>
          <w:sz w:val="20"/>
          <w:szCs w:val="20"/>
          <w:lang w:val="fr-FR"/>
        </w:rPr>
      </w:pPr>
    </w:p>
    <w:p w14:paraId="27CD0B05"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Cette </w:t>
      </w:r>
      <w:r w:rsidRPr="0032190F">
        <w:rPr>
          <w:b/>
          <w:i/>
          <w:sz w:val="20"/>
          <w:szCs w:val="20"/>
          <w:lang w:val="fr-FR"/>
        </w:rPr>
        <w:t>face a</w:t>
      </w:r>
      <w:r w:rsidRPr="0032190F">
        <w:rPr>
          <w:i/>
          <w:sz w:val="20"/>
          <w:szCs w:val="20"/>
          <w:lang w:val="fr-FR"/>
        </w:rPr>
        <w:t xml:space="preserve"> de pendage 20° sud-est débute à 1,1 m du sol et s’élève à plus de 2,0 m avec un décrochement en zigzag de 0,2 m. Examiner son extrémité sud-ouest sous le décrochement, à 1,1 m du sol, et repérer des traits, dont certains sont en zigzag, et des séries de chiffres.</w:t>
      </w:r>
    </w:p>
    <w:p w14:paraId="002C7E23"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A l’extrémité sud de la face ouest, </w:t>
      </w:r>
      <w:r w:rsidRPr="0032190F">
        <w:rPr>
          <w:b/>
          <w:i/>
          <w:sz w:val="20"/>
          <w:szCs w:val="20"/>
          <w:lang w:val="fr-FR"/>
        </w:rPr>
        <w:t>face b</w:t>
      </w:r>
      <w:r w:rsidRPr="0032190F">
        <w:rPr>
          <w:i/>
          <w:sz w:val="20"/>
          <w:szCs w:val="20"/>
          <w:lang w:val="fr-FR"/>
        </w:rPr>
        <w:t>, sur une surface orange située entre deux décrochements, découvrir deux croix et un petit texte. Sur le dessus du décrochement de gauche sont tracés un quadrillage et un texte.</w:t>
      </w:r>
    </w:p>
    <w:p w14:paraId="45EFA47C" w14:textId="77777777" w:rsidR="000152C6" w:rsidRPr="0032190F" w:rsidRDefault="000152C6" w:rsidP="000152C6">
      <w:pPr>
        <w:ind w:right="-136" w:firstLine="709"/>
        <w:jc w:val="both"/>
        <w:rPr>
          <w:sz w:val="20"/>
          <w:szCs w:val="20"/>
          <w:lang w:val="fr-FR"/>
        </w:rPr>
      </w:pPr>
    </w:p>
    <w:p w14:paraId="1586037D" w14:textId="77777777" w:rsidR="000152C6" w:rsidRPr="0032190F" w:rsidRDefault="000152C6" w:rsidP="000152C6">
      <w:pPr>
        <w:ind w:right="-136"/>
        <w:jc w:val="both"/>
        <w:rPr>
          <w:sz w:val="20"/>
          <w:szCs w:val="20"/>
          <w:lang w:val="fr-FR"/>
        </w:rPr>
      </w:pPr>
      <w:r w:rsidRPr="0032190F">
        <w:rPr>
          <w:b/>
          <w:sz w:val="20"/>
          <w:szCs w:val="20"/>
          <w:lang w:val="fr-FR"/>
        </w:rPr>
        <w:t xml:space="preserve">Roche 21 </w:t>
      </w:r>
      <w:r w:rsidRPr="00441288">
        <w:rPr>
          <w:rFonts w:ascii="Symbol" w:hAnsi="Symbol"/>
          <w:b/>
          <w:sz w:val="20"/>
          <w:szCs w:val="20"/>
        </w:rPr>
        <w:t></w:t>
      </w:r>
      <w:r w:rsidRPr="0032190F">
        <w:rPr>
          <w:b/>
          <w:sz w:val="20"/>
          <w:szCs w:val="20"/>
          <w:lang w:val="fr-FR"/>
        </w:rPr>
        <w:t xml:space="preserve"> H . Zone IV . Groupe II</w:t>
      </w:r>
      <w:r w:rsidRPr="0032190F">
        <w:rPr>
          <w:sz w:val="20"/>
          <w:szCs w:val="20"/>
          <w:lang w:val="fr-FR"/>
        </w:rPr>
        <w:tab/>
      </w:r>
    </w:p>
    <w:p w14:paraId="51409D7D"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ayant du changer de numéro </w:t>
      </w:r>
    </w:p>
    <w:p w14:paraId="36E69E66" w14:textId="77777777" w:rsidR="000152C6" w:rsidRPr="0032190F" w:rsidRDefault="000152C6" w:rsidP="000152C6">
      <w:pPr>
        <w:rPr>
          <w:rFonts w:ascii="Times" w:hAnsi="Times"/>
          <w:sz w:val="20"/>
          <w:szCs w:val="20"/>
          <w:lang w:val="fr-FR"/>
        </w:rPr>
      </w:pPr>
    </w:p>
    <w:p w14:paraId="48578EAA"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C’est la face nord du morceau situé au nord. Son extrémité est, une pointe vers le nord-est, de forme plus ou moins arrondie d’est en ouest, à dessus de pendage variable et couvert de patine orange, porte un quadrillage peu net. Cette roche s’est provisoirement appelée 21 </w:t>
      </w:r>
      <w:r w:rsidRPr="00441288">
        <w:rPr>
          <w:rFonts w:ascii="Symbol" w:hAnsi="Symbol"/>
          <w:i/>
          <w:sz w:val="20"/>
          <w:szCs w:val="20"/>
        </w:rPr>
        <w:t></w:t>
      </w:r>
      <w:r w:rsidRPr="0032190F">
        <w:rPr>
          <w:i/>
          <w:sz w:val="20"/>
          <w:szCs w:val="20"/>
          <w:lang w:val="fr-FR"/>
        </w:rPr>
        <w:t xml:space="preserve"> H.</w:t>
      </w:r>
    </w:p>
    <w:p w14:paraId="6208E0E7" w14:textId="77777777" w:rsidR="000152C6" w:rsidRPr="0032190F" w:rsidRDefault="000152C6" w:rsidP="000152C6">
      <w:pPr>
        <w:ind w:right="-136" w:firstLine="709"/>
        <w:jc w:val="both"/>
        <w:rPr>
          <w:sz w:val="20"/>
          <w:szCs w:val="20"/>
          <w:lang w:val="fr-FR"/>
        </w:rPr>
      </w:pPr>
    </w:p>
    <w:p w14:paraId="09A8F342" w14:textId="77777777" w:rsidR="000152C6" w:rsidRPr="0032190F" w:rsidRDefault="000152C6" w:rsidP="000152C6">
      <w:pPr>
        <w:ind w:right="-136" w:firstLine="709"/>
        <w:jc w:val="both"/>
        <w:rPr>
          <w:sz w:val="20"/>
          <w:szCs w:val="20"/>
          <w:lang w:val="fr-FR"/>
        </w:rPr>
      </w:pPr>
      <w:r w:rsidRPr="0032190F">
        <w:rPr>
          <w:sz w:val="20"/>
          <w:szCs w:val="20"/>
          <w:lang w:val="fr-FR"/>
        </w:rPr>
        <w:t>Aller à six mètres vers le nord-ouest où se trouve un nouveau gros bloc de pélite verte couvert de patine orange. Examiner sa face est.</w:t>
      </w:r>
    </w:p>
    <w:p w14:paraId="3188EFB0" w14:textId="77777777" w:rsidR="000152C6" w:rsidRPr="0032190F" w:rsidRDefault="000152C6" w:rsidP="000152C6">
      <w:pPr>
        <w:ind w:right="-136" w:firstLine="709"/>
        <w:jc w:val="both"/>
        <w:rPr>
          <w:sz w:val="20"/>
          <w:szCs w:val="20"/>
          <w:lang w:val="fr-FR"/>
        </w:rPr>
      </w:pPr>
    </w:p>
    <w:p w14:paraId="6D5FFC11" w14:textId="77777777" w:rsidR="000152C6" w:rsidRPr="0032190F" w:rsidRDefault="000152C6" w:rsidP="000152C6">
      <w:pPr>
        <w:ind w:right="-136"/>
        <w:jc w:val="both"/>
        <w:rPr>
          <w:sz w:val="20"/>
          <w:szCs w:val="20"/>
          <w:lang w:val="fr-FR"/>
        </w:rPr>
      </w:pPr>
      <w:r w:rsidRPr="0032190F">
        <w:rPr>
          <w:b/>
          <w:sz w:val="20"/>
          <w:szCs w:val="20"/>
          <w:lang w:val="fr-FR"/>
        </w:rPr>
        <w:t>Repère</w:t>
      </w:r>
      <w:r w:rsidRPr="0032190F">
        <w:rPr>
          <w:sz w:val="20"/>
          <w:szCs w:val="20"/>
          <w:lang w:val="fr-FR"/>
        </w:rPr>
        <w:t xml:space="preserve"> : la roche 21 se trouve à trois mètres à l’est. </w:t>
      </w:r>
    </w:p>
    <w:p w14:paraId="1655FCCF" w14:textId="77777777" w:rsidR="000152C6" w:rsidRPr="0032190F" w:rsidRDefault="000152C6" w:rsidP="000152C6">
      <w:pPr>
        <w:ind w:right="-136" w:firstLine="709"/>
        <w:jc w:val="both"/>
        <w:rPr>
          <w:sz w:val="20"/>
          <w:szCs w:val="20"/>
          <w:lang w:val="fr-FR"/>
        </w:rPr>
      </w:pPr>
    </w:p>
    <w:p w14:paraId="7BD04293" w14:textId="77777777" w:rsidR="000152C6" w:rsidRPr="0032190F" w:rsidRDefault="000152C6" w:rsidP="000152C6">
      <w:pPr>
        <w:ind w:right="-136"/>
        <w:jc w:val="both"/>
        <w:rPr>
          <w:sz w:val="20"/>
          <w:szCs w:val="20"/>
          <w:lang w:val="fr-FR"/>
        </w:rPr>
      </w:pPr>
      <w:r w:rsidRPr="0032190F">
        <w:rPr>
          <w:b/>
          <w:sz w:val="20"/>
          <w:szCs w:val="20"/>
          <w:lang w:val="fr-FR"/>
        </w:rPr>
        <w:t xml:space="preserve">Roche 21 </w:t>
      </w:r>
      <w:r w:rsidRPr="00441288">
        <w:rPr>
          <w:rFonts w:ascii="Symbol" w:hAnsi="Symbol"/>
          <w:b/>
          <w:sz w:val="20"/>
          <w:szCs w:val="20"/>
        </w:rPr>
        <w:t></w:t>
      </w:r>
      <w:r w:rsidRPr="00441288">
        <w:rPr>
          <w:rFonts w:ascii="Symbol" w:hAnsi="Symbol"/>
          <w:b/>
          <w:sz w:val="20"/>
          <w:szCs w:val="20"/>
        </w:rPr>
        <w:t></w:t>
      </w:r>
      <w:r w:rsidRPr="0032190F">
        <w:rPr>
          <w:b/>
          <w:sz w:val="20"/>
          <w:szCs w:val="20"/>
          <w:lang w:val="fr-FR"/>
        </w:rPr>
        <w:t>H . Zone IV . Groupe II</w:t>
      </w:r>
      <w:r w:rsidRPr="0032190F">
        <w:rPr>
          <w:sz w:val="20"/>
          <w:szCs w:val="20"/>
          <w:lang w:val="fr-FR"/>
        </w:rPr>
        <w:tab/>
      </w:r>
    </w:p>
    <w:p w14:paraId="7F96F623"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en demi-cercle</w:t>
      </w:r>
    </w:p>
    <w:p w14:paraId="5D6D9CEA" w14:textId="77777777" w:rsidR="000152C6" w:rsidRPr="0032190F" w:rsidRDefault="000152C6" w:rsidP="000152C6">
      <w:pPr>
        <w:ind w:right="-136"/>
        <w:jc w:val="both"/>
        <w:rPr>
          <w:sz w:val="20"/>
          <w:szCs w:val="20"/>
          <w:lang w:val="fr-FR"/>
        </w:rPr>
      </w:pPr>
    </w:p>
    <w:p w14:paraId="5129B51E" w14:textId="77777777" w:rsidR="000152C6" w:rsidRPr="0032190F" w:rsidRDefault="000152C6" w:rsidP="000152C6">
      <w:pPr>
        <w:ind w:right="-136" w:firstLine="709"/>
        <w:jc w:val="both"/>
        <w:rPr>
          <w:i/>
          <w:sz w:val="20"/>
          <w:szCs w:val="20"/>
          <w:lang w:val="fr-FR"/>
        </w:rPr>
      </w:pPr>
      <w:r w:rsidRPr="0032190F">
        <w:rPr>
          <w:i/>
          <w:sz w:val="20"/>
          <w:szCs w:val="20"/>
          <w:lang w:val="fr-FR"/>
        </w:rPr>
        <w:t>Au ras du sol, une petite surface en demi-cercle de diamètre 0,7, relativement plate, présente un pendage de 45° est-nord-est. Elle est caractérisée par deux gros trous, plus ou moins rectangulaires, situés près du sol et un troisième près de l’arrondi. Y chercher quelques quadrillages et le nom de Carabalona Andrea.</w:t>
      </w:r>
    </w:p>
    <w:p w14:paraId="48162042" w14:textId="77777777" w:rsidR="000152C6" w:rsidRPr="0032190F" w:rsidRDefault="000152C6" w:rsidP="000152C6">
      <w:pPr>
        <w:ind w:right="-136" w:firstLine="709"/>
        <w:jc w:val="both"/>
        <w:rPr>
          <w:i/>
          <w:sz w:val="20"/>
          <w:szCs w:val="20"/>
          <w:lang w:val="fr-FR"/>
        </w:rPr>
      </w:pPr>
    </w:p>
    <w:p w14:paraId="13E04E15" w14:textId="77777777" w:rsidR="000152C6" w:rsidRPr="0032190F" w:rsidRDefault="000152C6" w:rsidP="000152C6">
      <w:pPr>
        <w:ind w:right="-136" w:firstLine="709"/>
        <w:jc w:val="both"/>
        <w:rPr>
          <w:sz w:val="20"/>
          <w:szCs w:val="20"/>
          <w:lang w:val="fr-FR"/>
        </w:rPr>
      </w:pPr>
      <w:r w:rsidRPr="0032190F">
        <w:rPr>
          <w:sz w:val="20"/>
          <w:szCs w:val="20"/>
          <w:lang w:val="fr-FR"/>
        </w:rPr>
        <w:t xml:space="preserve">Aller une dizaine de mètres vers l’ouest en obliquant vers le sud, jusqu’à un bloc haut de 1,3 m situé au pied d’une falaise verticale nord, couverte de lichens et haute de quatre mètres. Examiner la partie ouest de la face sud du bloc. </w:t>
      </w:r>
    </w:p>
    <w:p w14:paraId="1F2047C2" w14:textId="77777777" w:rsidR="000152C6" w:rsidRPr="0032190F" w:rsidRDefault="000152C6" w:rsidP="000152C6">
      <w:pPr>
        <w:ind w:right="-136" w:firstLine="709"/>
        <w:jc w:val="both"/>
        <w:rPr>
          <w:sz w:val="20"/>
          <w:szCs w:val="20"/>
          <w:lang w:val="fr-FR"/>
        </w:rPr>
      </w:pPr>
    </w:p>
    <w:p w14:paraId="346DA5EF" w14:textId="77777777" w:rsidR="000152C6" w:rsidRPr="0032190F" w:rsidRDefault="000152C6" w:rsidP="000152C6">
      <w:pPr>
        <w:ind w:right="-136"/>
        <w:jc w:val="both"/>
        <w:rPr>
          <w:sz w:val="20"/>
          <w:szCs w:val="20"/>
          <w:lang w:val="fr-FR"/>
        </w:rPr>
      </w:pPr>
      <w:r w:rsidRPr="0032190F">
        <w:rPr>
          <w:b/>
          <w:sz w:val="20"/>
          <w:szCs w:val="20"/>
          <w:lang w:val="fr-FR"/>
        </w:rPr>
        <w:t xml:space="preserve">Roche 21 </w:t>
      </w:r>
      <w:r w:rsidRPr="00441288">
        <w:rPr>
          <w:rFonts w:ascii="Symbol" w:hAnsi="Symbol"/>
          <w:b/>
          <w:sz w:val="20"/>
          <w:szCs w:val="20"/>
        </w:rPr>
        <w:t></w:t>
      </w:r>
      <w:r w:rsidRPr="0032190F">
        <w:rPr>
          <w:b/>
          <w:sz w:val="20"/>
          <w:szCs w:val="20"/>
          <w:lang w:val="fr-FR"/>
        </w:rPr>
        <w:t xml:space="preserve"> H . Zone IV . Groupe II</w:t>
      </w:r>
      <w:r w:rsidRPr="0032190F">
        <w:rPr>
          <w:sz w:val="20"/>
          <w:szCs w:val="20"/>
          <w:lang w:val="fr-FR"/>
        </w:rPr>
        <w:tab/>
      </w:r>
    </w:p>
    <w:p w14:paraId="6D838E19"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du gardien de mouton</w:t>
      </w:r>
    </w:p>
    <w:p w14:paraId="6AEF51D6" w14:textId="77777777" w:rsidR="000152C6" w:rsidRPr="0032190F" w:rsidRDefault="000152C6" w:rsidP="000152C6">
      <w:pPr>
        <w:ind w:right="-136"/>
        <w:jc w:val="both"/>
        <w:rPr>
          <w:sz w:val="20"/>
          <w:szCs w:val="20"/>
          <w:lang w:val="fr-FR"/>
        </w:rPr>
      </w:pPr>
    </w:p>
    <w:p w14:paraId="7A236936" w14:textId="77777777" w:rsidR="000152C6" w:rsidRPr="0032190F" w:rsidRDefault="000152C6" w:rsidP="000152C6">
      <w:pPr>
        <w:ind w:right="-136" w:firstLine="709"/>
        <w:jc w:val="both"/>
        <w:rPr>
          <w:i/>
          <w:sz w:val="20"/>
          <w:szCs w:val="20"/>
          <w:lang w:val="fr-FR"/>
        </w:rPr>
      </w:pPr>
      <w:r w:rsidRPr="0032190F">
        <w:rPr>
          <w:i/>
          <w:sz w:val="20"/>
          <w:szCs w:val="20"/>
          <w:lang w:val="fr-FR"/>
        </w:rPr>
        <w:t>Seule une surface au ras du sol, triangulaire, de pendage 60° sud-ouest (0,4 m par 0,4 m) est lisse et patinée en orange. Elle est située sous une profonde fissure, dirigée d’est en ouest, qui se prolonge à l’horizontale et découpe toute la roche. Lire Guido Mario 8 agosto 1935 garde moutons de Botton Rocco…</w:t>
      </w:r>
    </w:p>
    <w:p w14:paraId="3B88412A" w14:textId="77777777" w:rsidR="000152C6" w:rsidRPr="0032190F" w:rsidRDefault="000152C6" w:rsidP="000152C6">
      <w:pPr>
        <w:ind w:right="-136" w:firstLine="709"/>
        <w:jc w:val="both"/>
        <w:rPr>
          <w:i/>
          <w:sz w:val="20"/>
          <w:szCs w:val="20"/>
          <w:lang w:val="fr-FR"/>
        </w:rPr>
      </w:pPr>
    </w:p>
    <w:p w14:paraId="7538CE88" w14:textId="77777777" w:rsidR="000152C6" w:rsidRPr="0032190F" w:rsidRDefault="000152C6" w:rsidP="000152C6">
      <w:pPr>
        <w:ind w:right="-136"/>
        <w:jc w:val="both"/>
        <w:rPr>
          <w:sz w:val="20"/>
          <w:szCs w:val="20"/>
          <w:lang w:val="fr-FR"/>
        </w:rPr>
      </w:pPr>
      <w:r w:rsidRPr="0032190F">
        <w:rPr>
          <w:b/>
          <w:sz w:val="20"/>
          <w:szCs w:val="20"/>
          <w:lang w:val="fr-FR"/>
        </w:rPr>
        <w:t>Repère</w:t>
      </w:r>
      <w:r w:rsidRPr="0032190F">
        <w:rPr>
          <w:sz w:val="20"/>
          <w:szCs w:val="20"/>
          <w:lang w:val="fr-FR"/>
        </w:rPr>
        <w:t xml:space="preserve"> : la roche  21 </w:t>
      </w:r>
      <w:r w:rsidRPr="00441288">
        <w:rPr>
          <w:rFonts w:ascii="Symbol" w:hAnsi="Symbol"/>
          <w:sz w:val="20"/>
          <w:szCs w:val="20"/>
        </w:rPr>
        <w:t></w:t>
      </w:r>
      <w:r w:rsidRPr="0032190F">
        <w:rPr>
          <w:sz w:val="20"/>
          <w:szCs w:val="20"/>
          <w:lang w:val="fr-FR"/>
        </w:rPr>
        <w:t xml:space="preserve"> H se trouve à neuf mètres au nord.</w:t>
      </w:r>
    </w:p>
    <w:p w14:paraId="1F58354A" w14:textId="77777777" w:rsidR="000152C6" w:rsidRPr="0032190F" w:rsidRDefault="000152C6" w:rsidP="000152C6">
      <w:pPr>
        <w:ind w:right="-136"/>
        <w:jc w:val="both"/>
        <w:rPr>
          <w:sz w:val="20"/>
          <w:szCs w:val="20"/>
          <w:lang w:val="fr-FR"/>
        </w:rPr>
      </w:pPr>
      <w:r w:rsidRPr="0032190F">
        <w:rPr>
          <w:sz w:val="20"/>
          <w:szCs w:val="20"/>
          <w:lang w:val="fr-FR"/>
        </w:rPr>
        <w:tab/>
        <w:t xml:space="preserve"> la roche 21 </w:t>
      </w:r>
      <w:r w:rsidRPr="00441288">
        <w:rPr>
          <w:rFonts w:ascii="Symbol" w:hAnsi="Symbol"/>
          <w:sz w:val="20"/>
          <w:szCs w:val="20"/>
        </w:rPr>
        <w:t></w:t>
      </w:r>
      <w:r w:rsidRPr="0032190F">
        <w:rPr>
          <w:sz w:val="20"/>
          <w:szCs w:val="20"/>
          <w:lang w:val="fr-FR"/>
        </w:rPr>
        <w:t xml:space="preserve"> Hse trouve dans un couloir qui descend vers la roche 22 A située plus ou moins à l’ouest. </w:t>
      </w:r>
    </w:p>
    <w:p w14:paraId="1601115B" w14:textId="77777777" w:rsidR="000152C6" w:rsidRPr="0032190F" w:rsidRDefault="000152C6" w:rsidP="000152C6">
      <w:pPr>
        <w:ind w:right="-136"/>
        <w:jc w:val="both"/>
        <w:rPr>
          <w:sz w:val="20"/>
          <w:szCs w:val="20"/>
          <w:lang w:val="fr-FR"/>
        </w:rPr>
      </w:pPr>
    </w:p>
    <w:p w14:paraId="42038FBF" w14:textId="77777777" w:rsidR="000152C6" w:rsidRPr="0032190F" w:rsidRDefault="000152C6" w:rsidP="000152C6">
      <w:pPr>
        <w:ind w:right="-136"/>
        <w:jc w:val="both"/>
        <w:rPr>
          <w:sz w:val="20"/>
          <w:szCs w:val="20"/>
          <w:lang w:val="fr-FR"/>
        </w:rPr>
      </w:pPr>
      <w:r w:rsidRPr="0032190F">
        <w:rPr>
          <w:sz w:val="20"/>
          <w:szCs w:val="20"/>
          <w:lang w:val="fr-FR"/>
        </w:rPr>
        <w:tab/>
        <w:t>Remonter vers la roche 21 B et marcher moins de vingt mètres vers le sud en empruntant un couloir qui conduit en une cinquantaine de mètres à la roche 5 F. Chercher sur la droite (à l’ouest) un bloc de pélite verte à moitié enterré et patiné en orange sur sa face supérieure de forme ovale.</w:t>
      </w:r>
    </w:p>
    <w:p w14:paraId="1DAE7B5D" w14:textId="77777777" w:rsidR="000152C6" w:rsidRPr="0032190F" w:rsidRDefault="000152C6" w:rsidP="000152C6">
      <w:pPr>
        <w:ind w:right="-136"/>
        <w:jc w:val="both"/>
        <w:rPr>
          <w:sz w:val="20"/>
          <w:szCs w:val="20"/>
          <w:lang w:val="fr-FR"/>
        </w:rPr>
      </w:pPr>
    </w:p>
    <w:p w14:paraId="49BF649E" w14:textId="77777777" w:rsidR="000152C6" w:rsidRPr="0032190F" w:rsidRDefault="000152C6" w:rsidP="000152C6">
      <w:pPr>
        <w:ind w:right="-136"/>
        <w:jc w:val="both"/>
        <w:rPr>
          <w:sz w:val="20"/>
          <w:szCs w:val="20"/>
          <w:lang w:val="fr-FR"/>
        </w:rPr>
      </w:pPr>
      <w:r w:rsidRPr="0032190F">
        <w:rPr>
          <w:b/>
          <w:sz w:val="20"/>
          <w:szCs w:val="20"/>
          <w:lang w:val="fr-FR"/>
        </w:rPr>
        <w:t>Roche 21 ter</w:t>
      </w:r>
      <w:r w:rsidRPr="00441288">
        <w:rPr>
          <w:rFonts w:ascii="Symbol" w:hAnsi="Symbol"/>
          <w:b/>
          <w:sz w:val="20"/>
          <w:szCs w:val="20"/>
        </w:rPr>
        <w:t></w:t>
      </w:r>
      <w:r w:rsidRPr="0032190F">
        <w:rPr>
          <w:b/>
          <w:sz w:val="20"/>
          <w:szCs w:val="20"/>
          <w:lang w:val="fr-FR"/>
        </w:rPr>
        <w:t>. Zone I Groupe II</w:t>
      </w:r>
      <w:r w:rsidRPr="0032190F">
        <w:rPr>
          <w:sz w:val="20"/>
          <w:szCs w:val="20"/>
          <w:lang w:val="fr-FR"/>
        </w:rPr>
        <w:tab/>
      </w:r>
    </w:p>
    <w:p w14:paraId="4E83E654"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 xml:space="preserve">Roche au numéro modifié </w:t>
      </w:r>
    </w:p>
    <w:p w14:paraId="3527F1B1" w14:textId="77777777" w:rsidR="000152C6" w:rsidRPr="0032190F" w:rsidRDefault="000152C6" w:rsidP="000152C6">
      <w:pPr>
        <w:ind w:right="-136"/>
        <w:jc w:val="both"/>
        <w:rPr>
          <w:sz w:val="20"/>
          <w:szCs w:val="20"/>
          <w:lang w:val="fr-FR"/>
        </w:rPr>
      </w:pPr>
    </w:p>
    <w:p w14:paraId="586FF096" w14:textId="77777777" w:rsidR="000152C6" w:rsidRPr="0032190F" w:rsidRDefault="000152C6" w:rsidP="000152C6">
      <w:pPr>
        <w:ind w:right="-136" w:firstLine="709"/>
        <w:jc w:val="both"/>
        <w:rPr>
          <w:i/>
          <w:sz w:val="20"/>
          <w:szCs w:val="20"/>
          <w:lang w:val="fr-FR"/>
        </w:rPr>
      </w:pPr>
      <w:r w:rsidRPr="0032190F">
        <w:rPr>
          <w:i/>
          <w:sz w:val="20"/>
          <w:szCs w:val="20"/>
          <w:lang w:val="fr-FR"/>
        </w:rPr>
        <w:t xml:space="preserve">C'est une surface (1,5 m par 1,0 m) de pendage 30° est, assez plate et lisse. Elle présente une fissure dirigée du nord au sud dans sa partie supérieure et un décrochement en zigzag dans le bas. Le C se trouve sur le bord droit au ras de l'herbe (ou dessous) et, juste en dessous, le numéro </w:t>
      </w:r>
      <w:r w:rsidRPr="0032190F">
        <w:rPr>
          <w:i/>
          <w:sz w:val="20"/>
          <w:szCs w:val="20"/>
          <w:u w:val="single"/>
          <w:lang w:val="fr-FR"/>
        </w:rPr>
        <w:t>ZIV-GII-R21</w:t>
      </w:r>
      <w:r w:rsidRPr="00441288">
        <w:rPr>
          <w:rFonts w:ascii="Symbol" w:hAnsi="Symbol"/>
          <w:i/>
          <w:sz w:val="20"/>
          <w:szCs w:val="20"/>
          <w:u w:val="single"/>
        </w:rPr>
        <w:t></w:t>
      </w:r>
      <w:r w:rsidRPr="00441288">
        <w:rPr>
          <w:rFonts w:ascii="Symbol" w:hAnsi="Symbol"/>
          <w:i/>
          <w:sz w:val="20"/>
          <w:szCs w:val="20"/>
          <w:u w:val="single"/>
        </w:rPr>
        <w:t></w:t>
      </w:r>
      <w:r w:rsidRPr="0032190F">
        <w:rPr>
          <w:i/>
          <w:sz w:val="20"/>
          <w:szCs w:val="20"/>
          <w:lang w:val="fr-FR"/>
        </w:rPr>
        <w:t xml:space="preserve"> a peut-être été écrit par Conti. Sous la fissure deux corniformes sont gravés. Celui de gauche a des cornes courtes dressées, l'autre a de longues cornes arrondies convergentes. Les cornes sont dirigées vers le haut de la roche.</w:t>
      </w:r>
    </w:p>
    <w:p w14:paraId="596D89CD" w14:textId="77777777" w:rsidR="000152C6" w:rsidRPr="0032190F" w:rsidRDefault="000152C6" w:rsidP="000152C6">
      <w:pPr>
        <w:ind w:right="-136"/>
        <w:jc w:val="both"/>
        <w:rPr>
          <w:sz w:val="16"/>
          <w:szCs w:val="16"/>
          <w:lang w:val="fr-FR"/>
        </w:rPr>
      </w:pPr>
      <w:r w:rsidRPr="0032190F">
        <w:rPr>
          <w:sz w:val="16"/>
          <w:szCs w:val="16"/>
          <w:lang w:val="fr-FR"/>
        </w:rPr>
        <w:t>Photos 1971 sous le numéro 21</w:t>
      </w:r>
      <w:r w:rsidRPr="00441288">
        <w:rPr>
          <w:rFonts w:ascii="Symbol" w:hAnsi="Symbol"/>
          <w:sz w:val="16"/>
          <w:szCs w:val="16"/>
        </w:rPr>
        <w:t></w:t>
      </w:r>
      <w:r w:rsidRPr="0032190F">
        <w:rPr>
          <w:sz w:val="16"/>
          <w:szCs w:val="16"/>
          <w:lang w:val="fr-FR"/>
        </w:rPr>
        <w:t xml:space="preserve"> : Roche dans site, Roche, 2 ph. gravures</w:t>
      </w:r>
    </w:p>
    <w:p w14:paraId="5A4C591C" w14:textId="77777777" w:rsidR="000152C6" w:rsidRPr="0032190F" w:rsidRDefault="000152C6" w:rsidP="000152C6">
      <w:pPr>
        <w:ind w:right="-136"/>
        <w:jc w:val="both"/>
        <w:rPr>
          <w:sz w:val="20"/>
          <w:szCs w:val="20"/>
          <w:lang w:val="fr-FR"/>
        </w:rPr>
      </w:pPr>
    </w:p>
    <w:p w14:paraId="3E0366A2" w14:textId="77777777" w:rsidR="000152C6" w:rsidRPr="0032190F" w:rsidRDefault="000152C6" w:rsidP="000152C6">
      <w:pPr>
        <w:ind w:right="-136"/>
        <w:jc w:val="both"/>
        <w:rPr>
          <w:sz w:val="20"/>
          <w:szCs w:val="20"/>
          <w:lang w:val="fr-FR"/>
        </w:rPr>
      </w:pPr>
      <w:r w:rsidRPr="0032190F">
        <w:rPr>
          <w:sz w:val="20"/>
          <w:szCs w:val="20"/>
          <w:lang w:val="fr-FR"/>
        </w:rPr>
        <w:tab/>
        <w:t xml:space="preserve">Aller à dix mètres vers l’est et repérer un bloc situé au ras du sol au nord et à l’est. </w:t>
      </w:r>
    </w:p>
    <w:p w14:paraId="23851810" w14:textId="77777777" w:rsidR="000152C6" w:rsidRPr="0032190F" w:rsidRDefault="000152C6" w:rsidP="000152C6">
      <w:pPr>
        <w:ind w:right="-136" w:firstLine="709"/>
        <w:jc w:val="both"/>
        <w:rPr>
          <w:sz w:val="20"/>
          <w:szCs w:val="20"/>
          <w:lang w:val="fr-FR"/>
        </w:rPr>
      </w:pPr>
    </w:p>
    <w:p w14:paraId="43F8F507" w14:textId="77777777" w:rsidR="000152C6" w:rsidRPr="0032190F" w:rsidRDefault="000152C6" w:rsidP="000152C6">
      <w:pPr>
        <w:ind w:right="-136"/>
        <w:jc w:val="both"/>
        <w:rPr>
          <w:sz w:val="20"/>
          <w:szCs w:val="20"/>
          <w:lang w:val="fr-FR"/>
        </w:rPr>
      </w:pPr>
      <w:r w:rsidRPr="0032190F">
        <w:rPr>
          <w:b/>
          <w:sz w:val="20"/>
          <w:szCs w:val="20"/>
          <w:lang w:val="fr-FR"/>
        </w:rPr>
        <w:t xml:space="preserve">Roche 21 </w:t>
      </w:r>
      <w:r w:rsidRPr="00441288">
        <w:rPr>
          <w:rFonts w:ascii="Symbol" w:hAnsi="Symbol"/>
          <w:b/>
          <w:sz w:val="20"/>
          <w:szCs w:val="20"/>
        </w:rPr>
        <w:t></w:t>
      </w:r>
      <w:r w:rsidRPr="00441288">
        <w:rPr>
          <w:rFonts w:ascii="Symbol" w:hAnsi="Symbol"/>
          <w:b/>
          <w:sz w:val="20"/>
          <w:szCs w:val="20"/>
        </w:rPr>
        <w:t></w:t>
      </w:r>
      <w:r w:rsidRPr="0032190F">
        <w:rPr>
          <w:b/>
          <w:sz w:val="20"/>
          <w:szCs w:val="20"/>
          <w:lang w:val="fr-FR"/>
        </w:rPr>
        <w:t>H . Zone IV . Groupe II</w:t>
      </w:r>
      <w:r w:rsidRPr="0032190F">
        <w:rPr>
          <w:sz w:val="20"/>
          <w:szCs w:val="20"/>
          <w:lang w:val="fr-FR"/>
        </w:rPr>
        <w:tab/>
      </w:r>
    </w:p>
    <w:p w14:paraId="40DCF7DE"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ésotérique</w:t>
      </w:r>
    </w:p>
    <w:p w14:paraId="781DCFD2" w14:textId="77777777" w:rsidR="000152C6" w:rsidRPr="0032190F" w:rsidRDefault="000152C6" w:rsidP="000152C6">
      <w:pPr>
        <w:ind w:right="-136"/>
        <w:jc w:val="both"/>
        <w:rPr>
          <w:sz w:val="20"/>
          <w:szCs w:val="20"/>
          <w:lang w:val="fr-FR"/>
        </w:rPr>
      </w:pPr>
    </w:p>
    <w:p w14:paraId="2ABA92C4" w14:textId="77777777" w:rsidR="000152C6" w:rsidRPr="0032190F" w:rsidRDefault="000152C6" w:rsidP="000152C6">
      <w:pPr>
        <w:ind w:right="-136" w:firstLine="709"/>
        <w:jc w:val="both"/>
        <w:rPr>
          <w:i/>
          <w:sz w:val="20"/>
          <w:szCs w:val="20"/>
          <w:lang w:val="fr-FR"/>
        </w:rPr>
      </w:pPr>
      <w:r w:rsidRPr="0032190F">
        <w:rPr>
          <w:rFonts w:ascii="Times" w:hAnsi="Times"/>
          <w:i/>
          <w:sz w:val="20"/>
          <w:szCs w:val="20"/>
          <w:lang w:val="fr-FR"/>
        </w:rPr>
        <w:t>Sa face supérieure (1,3 m du nord au sud par 0,6 m) présente unpendage moyen de 20° sud. Examiner le bas de la partie ouest de cette surface (angle sud-ouest) et chercher une suite de lettres peu compréhensible.</w:t>
      </w:r>
    </w:p>
    <w:p w14:paraId="529D3D32" w14:textId="77777777" w:rsidR="000152C6" w:rsidRPr="0032190F" w:rsidRDefault="000152C6" w:rsidP="000152C6">
      <w:pPr>
        <w:ind w:right="-136"/>
        <w:jc w:val="both"/>
        <w:rPr>
          <w:sz w:val="20"/>
          <w:szCs w:val="20"/>
          <w:lang w:val="fr-FR"/>
        </w:rPr>
      </w:pPr>
    </w:p>
    <w:p w14:paraId="754198C1" w14:textId="77777777" w:rsidR="000152C6" w:rsidRPr="0032190F" w:rsidRDefault="000152C6" w:rsidP="000152C6">
      <w:pPr>
        <w:ind w:right="-136"/>
        <w:jc w:val="both"/>
        <w:rPr>
          <w:sz w:val="20"/>
          <w:szCs w:val="20"/>
          <w:lang w:val="fr-FR"/>
        </w:rPr>
      </w:pPr>
      <w:r w:rsidRPr="0032190F">
        <w:rPr>
          <w:sz w:val="20"/>
          <w:szCs w:val="20"/>
          <w:lang w:val="fr-FR"/>
        </w:rPr>
        <w:tab/>
        <w:t xml:space="preserve">Aller à sept mètres au sud pour se trouver à l’est d’une petite dalle qui surplombe le long couloir nord – sud qui mène jusqu’à la roche 5 F. C’est l’extrémité nord-ouest de l’immense dalle qui recouvre la crête entre la vallée des Merveilles et la zone de l’Arpette. Examiner la partie sud de la face est de cet affleurement, situé presque au ras du sol à l’est. </w:t>
      </w:r>
    </w:p>
    <w:p w14:paraId="708E0C09" w14:textId="77777777" w:rsidR="000152C6" w:rsidRPr="0032190F" w:rsidRDefault="000152C6" w:rsidP="000152C6">
      <w:pPr>
        <w:ind w:right="-136"/>
        <w:jc w:val="both"/>
        <w:rPr>
          <w:sz w:val="20"/>
          <w:szCs w:val="20"/>
          <w:lang w:val="fr-FR"/>
        </w:rPr>
      </w:pPr>
    </w:p>
    <w:p w14:paraId="1470B314" w14:textId="77777777" w:rsidR="000152C6" w:rsidRPr="0032190F" w:rsidRDefault="000152C6" w:rsidP="000152C6">
      <w:pPr>
        <w:ind w:right="-136"/>
        <w:jc w:val="both"/>
        <w:rPr>
          <w:sz w:val="20"/>
          <w:szCs w:val="20"/>
          <w:lang w:val="fr-FR"/>
        </w:rPr>
      </w:pPr>
      <w:r w:rsidRPr="0032190F">
        <w:rPr>
          <w:b/>
          <w:sz w:val="20"/>
          <w:szCs w:val="20"/>
          <w:lang w:val="fr-FR"/>
        </w:rPr>
        <w:t xml:space="preserve">Roche 21 </w:t>
      </w:r>
      <w:r w:rsidRPr="00441288">
        <w:rPr>
          <w:rFonts w:ascii="Symbol" w:hAnsi="Symbol"/>
          <w:b/>
          <w:sz w:val="20"/>
          <w:szCs w:val="20"/>
        </w:rPr>
        <w:t></w:t>
      </w:r>
      <w:r w:rsidRPr="0032190F">
        <w:rPr>
          <w:b/>
          <w:sz w:val="20"/>
          <w:szCs w:val="20"/>
          <w:lang w:val="fr-FR"/>
        </w:rPr>
        <w:t xml:space="preserve"> H . Zone IV . Groupe II</w:t>
      </w:r>
      <w:r w:rsidRPr="0032190F">
        <w:rPr>
          <w:sz w:val="20"/>
          <w:szCs w:val="20"/>
          <w:lang w:val="fr-FR"/>
        </w:rPr>
        <w:tab/>
      </w:r>
    </w:p>
    <w:p w14:paraId="4292B8D8"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triangulaire au décrochement circulaire</w:t>
      </w:r>
    </w:p>
    <w:p w14:paraId="11CA0140" w14:textId="77777777" w:rsidR="000152C6" w:rsidRPr="0032190F" w:rsidRDefault="000152C6" w:rsidP="000152C6">
      <w:pPr>
        <w:rPr>
          <w:rFonts w:ascii="Times" w:hAnsi="Times"/>
          <w:sz w:val="20"/>
          <w:szCs w:val="20"/>
          <w:lang w:val="fr-FR"/>
        </w:rPr>
      </w:pPr>
    </w:p>
    <w:p w14:paraId="0D9EB25E" w14:textId="77777777" w:rsidR="000152C6" w:rsidRPr="0032190F" w:rsidRDefault="000152C6" w:rsidP="000152C6">
      <w:pPr>
        <w:ind w:right="-136" w:firstLine="709"/>
        <w:jc w:val="both"/>
        <w:rPr>
          <w:i/>
          <w:sz w:val="20"/>
          <w:szCs w:val="20"/>
          <w:lang w:val="fr-FR"/>
        </w:rPr>
      </w:pPr>
      <w:r w:rsidRPr="0032190F">
        <w:rPr>
          <w:rFonts w:ascii="Times" w:hAnsi="Times"/>
          <w:i/>
          <w:sz w:val="20"/>
          <w:szCs w:val="20"/>
          <w:lang w:val="fr-FR"/>
        </w:rPr>
        <w:t>C’est une petite surface triangulaire, de pendage 20° est (0,2 m d’est en ouest par à peine 0,3 m) qui porte un décrochement en demi-cercle, épais de 1 cm, dans sa partie inférieure. Au nord de cette irrégularité, la surface, plate et orange, comporte des traits continus et d’autres en pointillés.</w:t>
      </w:r>
    </w:p>
    <w:p w14:paraId="1C2D89E1" w14:textId="77777777" w:rsidR="000152C6" w:rsidRPr="0032190F" w:rsidRDefault="000152C6" w:rsidP="000152C6">
      <w:pPr>
        <w:ind w:right="-136"/>
        <w:jc w:val="both"/>
        <w:rPr>
          <w:sz w:val="20"/>
          <w:szCs w:val="20"/>
          <w:lang w:val="fr-FR"/>
        </w:rPr>
      </w:pPr>
    </w:p>
    <w:p w14:paraId="1A0F4C64" w14:textId="77777777" w:rsidR="000152C6" w:rsidRPr="0032190F" w:rsidRDefault="000152C6" w:rsidP="000152C6">
      <w:pPr>
        <w:ind w:right="-136"/>
        <w:jc w:val="both"/>
        <w:rPr>
          <w:sz w:val="20"/>
          <w:szCs w:val="20"/>
          <w:lang w:val="fr-FR"/>
        </w:rPr>
      </w:pPr>
      <w:r w:rsidRPr="0032190F">
        <w:rPr>
          <w:sz w:val="20"/>
          <w:szCs w:val="20"/>
          <w:lang w:val="fr-FR"/>
        </w:rPr>
        <w:tab/>
        <w:t>Marcher une vingtaine de mètres vers l’est pour atteindre un petit couloir nord – sud et aller à six mètres au sud par un défilé étroit et court entre deux parois peu hautes. Examiner l’extrémité sud de la paroi de droite.</w:t>
      </w:r>
    </w:p>
    <w:p w14:paraId="57F24F06" w14:textId="77777777" w:rsidR="000152C6" w:rsidRPr="0032190F" w:rsidRDefault="000152C6" w:rsidP="000152C6">
      <w:pPr>
        <w:ind w:right="-136"/>
        <w:jc w:val="both"/>
        <w:rPr>
          <w:sz w:val="20"/>
          <w:szCs w:val="20"/>
          <w:lang w:val="fr-FR"/>
        </w:rPr>
      </w:pPr>
    </w:p>
    <w:p w14:paraId="05CE89F3" w14:textId="77777777" w:rsidR="000152C6" w:rsidRPr="0032190F" w:rsidRDefault="000152C6" w:rsidP="000152C6">
      <w:pPr>
        <w:ind w:right="-136"/>
        <w:jc w:val="both"/>
        <w:rPr>
          <w:sz w:val="20"/>
          <w:szCs w:val="20"/>
          <w:lang w:val="fr-FR"/>
        </w:rPr>
      </w:pPr>
      <w:r w:rsidRPr="0032190F">
        <w:rPr>
          <w:b/>
          <w:sz w:val="20"/>
          <w:szCs w:val="20"/>
          <w:lang w:val="fr-FR"/>
        </w:rPr>
        <w:t xml:space="preserve">Roche 21 </w:t>
      </w:r>
      <w:r w:rsidRPr="00441288">
        <w:rPr>
          <w:rFonts w:ascii="Symbol" w:hAnsi="Symbol"/>
          <w:b/>
          <w:sz w:val="20"/>
          <w:szCs w:val="20"/>
        </w:rPr>
        <w:t></w:t>
      </w:r>
      <w:r w:rsidRPr="0032190F">
        <w:rPr>
          <w:b/>
          <w:sz w:val="20"/>
          <w:szCs w:val="20"/>
          <w:lang w:val="fr-FR"/>
        </w:rPr>
        <w:t xml:space="preserve"> H . Zone IV . Groupe II</w:t>
      </w:r>
      <w:r w:rsidRPr="0032190F">
        <w:rPr>
          <w:sz w:val="20"/>
          <w:szCs w:val="20"/>
          <w:lang w:val="fr-FR"/>
        </w:rPr>
        <w:tab/>
      </w:r>
    </w:p>
    <w:p w14:paraId="5F8EF0EA"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la plus à l’est du groupe II</w:t>
      </w:r>
    </w:p>
    <w:p w14:paraId="09BD1F59" w14:textId="77777777" w:rsidR="000152C6" w:rsidRPr="0032190F" w:rsidRDefault="000152C6" w:rsidP="000152C6">
      <w:pPr>
        <w:ind w:right="-136"/>
        <w:jc w:val="both"/>
        <w:rPr>
          <w:sz w:val="20"/>
          <w:szCs w:val="20"/>
          <w:lang w:val="fr-FR"/>
        </w:rPr>
      </w:pPr>
    </w:p>
    <w:p w14:paraId="376840BF" w14:textId="77777777" w:rsidR="000152C6" w:rsidRPr="0032190F"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 xml:space="preserve">La </w:t>
      </w:r>
      <w:r w:rsidRPr="0032190F">
        <w:rPr>
          <w:rFonts w:ascii="Times" w:hAnsi="Times"/>
          <w:b/>
          <w:i/>
          <w:sz w:val="20"/>
          <w:szCs w:val="20"/>
          <w:lang w:val="fr-FR"/>
        </w:rPr>
        <w:t>face 1</w:t>
      </w:r>
      <w:r w:rsidRPr="0032190F">
        <w:rPr>
          <w:rFonts w:ascii="Times" w:hAnsi="Times"/>
          <w:i/>
          <w:sz w:val="20"/>
          <w:szCs w:val="20"/>
          <w:lang w:val="fr-FR"/>
        </w:rPr>
        <w:t xml:space="preserve"> est une surface de pendage 60° est (0,6 m par 0,3 m du nord au sud) de couleur orange vif. Quelques traits y sont tracés. </w:t>
      </w:r>
    </w:p>
    <w:p w14:paraId="3588A7B2" w14:textId="77777777" w:rsidR="000152C6" w:rsidRPr="0032190F" w:rsidRDefault="000152C6" w:rsidP="000152C6">
      <w:pPr>
        <w:ind w:right="-136" w:firstLine="709"/>
        <w:jc w:val="both"/>
        <w:rPr>
          <w:i/>
          <w:sz w:val="20"/>
          <w:szCs w:val="20"/>
          <w:lang w:val="fr-FR"/>
        </w:rPr>
      </w:pPr>
      <w:r w:rsidRPr="0032190F">
        <w:rPr>
          <w:rFonts w:ascii="Times" w:hAnsi="Times"/>
          <w:i/>
          <w:sz w:val="20"/>
          <w:szCs w:val="20"/>
          <w:lang w:val="fr-FR"/>
        </w:rPr>
        <w:t xml:space="preserve">Chercher, à moins de 1 m au nord, une surface verticale est, </w:t>
      </w:r>
      <w:r w:rsidRPr="0032190F">
        <w:rPr>
          <w:rFonts w:ascii="Times" w:hAnsi="Times"/>
          <w:b/>
          <w:i/>
          <w:sz w:val="20"/>
          <w:szCs w:val="20"/>
          <w:lang w:val="fr-FR"/>
        </w:rPr>
        <w:t>face 2</w:t>
      </w:r>
      <w:r w:rsidRPr="0032190F">
        <w:rPr>
          <w:rFonts w:ascii="Times" w:hAnsi="Times"/>
          <w:i/>
          <w:sz w:val="20"/>
          <w:szCs w:val="20"/>
          <w:lang w:val="fr-FR"/>
        </w:rPr>
        <w:t>, (0,3 m par 0,3 m) lisse et</w:t>
      </w:r>
      <w:r w:rsidRPr="0032190F">
        <w:rPr>
          <w:i/>
          <w:sz w:val="20"/>
          <w:szCs w:val="20"/>
          <w:lang w:val="fr-FR"/>
        </w:rPr>
        <w:t xml:space="preserve"> verdâtre. Elle est limitée par un décrochement arrondi dans le bas, par une arête rectiligne verticale au nord, des lichens dans le haut et une série de petits décrochements arrondis au sud. Découvrir le dessin rudimentaire d’un personnage.</w:t>
      </w:r>
    </w:p>
    <w:p w14:paraId="56961601" w14:textId="77777777" w:rsidR="000152C6" w:rsidRPr="0032190F" w:rsidRDefault="000152C6" w:rsidP="000152C6">
      <w:pPr>
        <w:ind w:right="-136" w:firstLine="709"/>
        <w:jc w:val="both"/>
        <w:rPr>
          <w:i/>
          <w:sz w:val="20"/>
          <w:szCs w:val="20"/>
          <w:lang w:val="fr-FR"/>
        </w:rPr>
      </w:pPr>
    </w:p>
    <w:p w14:paraId="56D702FF" w14:textId="77777777" w:rsidR="000152C6" w:rsidRPr="0032190F" w:rsidRDefault="000152C6" w:rsidP="000152C6">
      <w:pPr>
        <w:ind w:right="-136"/>
        <w:jc w:val="both"/>
        <w:rPr>
          <w:sz w:val="20"/>
          <w:szCs w:val="20"/>
          <w:lang w:val="fr-FR"/>
        </w:rPr>
      </w:pPr>
      <w:r w:rsidRPr="0032190F">
        <w:rPr>
          <w:sz w:val="20"/>
          <w:szCs w:val="20"/>
          <w:lang w:val="fr-FR"/>
        </w:rPr>
        <w:t>Profiter de l'altitude atteinte pour prendre des repères.</w:t>
      </w:r>
    </w:p>
    <w:p w14:paraId="119ADA4A" w14:textId="77777777" w:rsidR="000152C6" w:rsidRPr="0032190F" w:rsidRDefault="000152C6" w:rsidP="000152C6">
      <w:pPr>
        <w:ind w:right="-136"/>
        <w:jc w:val="both"/>
        <w:rPr>
          <w:sz w:val="20"/>
          <w:szCs w:val="20"/>
          <w:lang w:val="fr-FR"/>
        </w:rPr>
      </w:pPr>
      <w:r w:rsidRPr="0032190F">
        <w:rPr>
          <w:sz w:val="20"/>
          <w:szCs w:val="20"/>
          <w:lang w:val="fr-FR"/>
        </w:rPr>
        <w:tab/>
        <w:t>- nous sommes sur une crête qui domine la vallée des Merveilles. En descendant vers le sud-est les roches 23 et 24 du groupe I de la zone IV sont atteintes.</w:t>
      </w:r>
    </w:p>
    <w:p w14:paraId="7CB500B3" w14:textId="77777777" w:rsidR="000152C6" w:rsidRPr="0032190F" w:rsidRDefault="000152C6" w:rsidP="000152C6">
      <w:pPr>
        <w:ind w:right="-136"/>
        <w:jc w:val="both"/>
        <w:rPr>
          <w:sz w:val="20"/>
          <w:szCs w:val="20"/>
          <w:lang w:val="fr-FR"/>
        </w:rPr>
      </w:pPr>
      <w:r w:rsidRPr="0032190F">
        <w:rPr>
          <w:sz w:val="20"/>
          <w:szCs w:val="20"/>
          <w:lang w:val="fr-FR"/>
        </w:rPr>
        <w:tab/>
        <w:t>- en montant de vingt mètres vers le nord-est on dominera le groupe VIII de la zone VIII. C’est le sommet du promontoire du groupe VII de la zone VIII. Le passage qui mène de la zone IV en zone VIII est à proximité.</w:t>
      </w:r>
    </w:p>
    <w:p w14:paraId="46E8DF98" w14:textId="77777777" w:rsidR="000152C6" w:rsidRPr="0032190F" w:rsidRDefault="000152C6" w:rsidP="000152C6">
      <w:pPr>
        <w:ind w:right="-136"/>
        <w:jc w:val="both"/>
        <w:rPr>
          <w:sz w:val="20"/>
          <w:szCs w:val="20"/>
          <w:lang w:val="fr-FR"/>
        </w:rPr>
      </w:pPr>
      <w:r w:rsidRPr="0032190F">
        <w:rPr>
          <w:sz w:val="20"/>
          <w:szCs w:val="20"/>
          <w:lang w:val="fr-FR"/>
        </w:rPr>
        <w:tab/>
        <w:t xml:space="preserve">- en suivant une sente vers le nord pendant une cinquantaine de mètres, la R19 du groupe II se trouvera sur la gauche. </w:t>
      </w:r>
    </w:p>
    <w:p w14:paraId="6ED69AC4" w14:textId="77777777" w:rsidR="000152C6" w:rsidRPr="0032190F" w:rsidRDefault="000152C6" w:rsidP="000152C6">
      <w:pPr>
        <w:ind w:right="-136" w:firstLine="709"/>
        <w:jc w:val="both"/>
        <w:rPr>
          <w:sz w:val="20"/>
          <w:szCs w:val="20"/>
          <w:lang w:val="fr-FR"/>
        </w:rPr>
      </w:pPr>
    </w:p>
    <w:p w14:paraId="39FC3528" w14:textId="77777777" w:rsidR="000152C6" w:rsidRPr="0032190F" w:rsidRDefault="000152C6" w:rsidP="000152C6">
      <w:pPr>
        <w:numPr>
          <w:ilvl w:val="0"/>
          <w:numId w:val="9"/>
        </w:numPr>
        <w:tabs>
          <w:tab w:val="clear" w:pos="360"/>
        </w:tabs>
        <w:ind w:left="0" w:right="-136" w:firstLine="709"/>
        <w:jc w:val="both"/>
        <w:rPr>
          <w:sz w:val="20"/>
          <w:szCs w:val="20"/>
          <w:lang w:val="fr-FR"/>
        </w:rPr>
      </w:pPr>
      <w:r w:rsidRPr="0032190F">
        <w:rPr>
          <w:sz w:val="20"/>
          <w:szCs w:val="20"/>
          <w:lang w:val="fr-FR"/>
        </w:rPr>
        <w:t>Revenir jusqu’à la roche 21 ter et marcher quatorze mètres vers le nord-ouest pour se trouver devant une paroi verticale est de pélite gris vert portant quelques taches orange et, dans le bas de la face, des traînées brun violet mélangées à des lichens multicolores. A l’est la roche est verte. Examiner le bas de la face</w:t>
      </w:r>
    </w:p>
    <w:p w14:paraId="1B90255D" w14:textId="77777777" w:rsidR="000152C6" w:rsidRPr="0032190F" w:rsidRDefault="000152C6" w:rsidP="000152C6">
      <w:pPr>
        <w:ind w:right="-136" w:firstLine="709"/>
        <w:jc w:val="both"/>
        <w:rPr>
          <w:sz w:val="20"/>
          <w:szCs w:val="20"/>
          <w:lang w:val="fr-FR"/>
        </w:rPr>
      </w:pPr>
    </w:p>
    <w:p w14:paraId="03F60E7F" w14:textId="77777777" w:rsidR="000152C6" w:rsidRPr="0032190F" w:rsidRDefault="000152C6" w:rsidP="000152C6">
      <w:pPr>
        <w:ind w:right="-136"/>
        <w:jc w:val="both"/>
        <w:rPr>
          <w:sz w:val="20"/>
          <w:szCs w:val="20"/>
          <w:lang w:val="fr-FR"/>
        </w:rPr>
      </w:pPr>
      <w:r w:rsidRPr="0032190F">
        <w:rPr>
          <w:b/>
          <w:sz w:val="20"/>
          <w:szCs w:val="20"/>
          <w:lang w:val="fr-FR"/>
        </w:rPr>
        <w:t xml:space="preserve">Roche 21 </w:t>
      </w:r>
      <w:r w:rsidRPr="00441288">
        <w:rPr>
          <w:rFonts w:ascii="Symbol" w:hAnsi="Symbol"/>
          <w:b/>
          <w:sz w:val="20"/>
          <w:szCs w:val="20"/>
        </w:rPr>
        <w:t></w:t>
      </w:r>
      <w:r w:rsidRPr="0032190F">
        <w:rPr>
          <w:b/>
          <w:sz w:val="20"/>
          <w:szCs w:val="20"/>
          <w:lang w:val="fr-FR"/>
        </w:rPr>
        <w:t xml:space="preserve"> H . Zone IV . Groupe II</w:t>
      </w:r>
      <w:r w:rsidRPr="0032190F">
        <w:rPr>
          <w:sz w:val="20"/>
          <w:szCs w:val="20"/>
          <w:lang w:val="fr-FR"/>
        </w:rPr>
        <w:tab/>
      </w:r>
    </w:p>
    <w:p w14:paraId="1196C9F9" w14:textId="77777777" w:rsidR="000152C6" w:rsidRPr="0032190F" w:rsidRDefault="000152C6" w:rsidP="000152C6">
      <w:pPr>
        <w:rPr>
          <w:rFonts w:ascii="Times" w:hAnsi="Times"/>
          <w:b/>
          <w:i/>
          <w:sz w:val="20"/>
          <w:szCs w:val="20"/>
          <w:lang w:val="fr-FR"/>
        </w:rPr>
      </w:pPr>
      <w:r w:rsidRPr="0032190F">
        <w:rPr>
          <w:rFonts w:ascii="Times" w:hAnsi="Times"/>
          <w:b/>
          <w:i/>
          <w:sz w:val="20"/>
          <w:szCs w:val="20"/>
          <w:lang w:val="fr-FR"/>
        </w:rPr>
        <w:t>Roche aux taches violettes</w:t>
      </w:r>
    </w:p>
    <w:p w14:paraId="60CF12E6" w14:textId="77777777" w:rsidR="000152C6" w:rsidRPr="0032190F" w:rsidRDefault="000152C6" w:rsidP="000152C6">
      <w:pPr>
        <w:ind w:right="-136"/>
        <w:jc w:val="both"/>
        <w:rPr>
          <w:sz w:val="20"/>
          <w:szCs w:val="20"/>
          <w:lang w:val="fr-FR"/>
        </w:rPr>
      </w:pPr>
    </w:p>
    <w:p w14:paraId="0314D94D" w14:textId="77777777" w:rsidR="000152C6" w:rsidRPr="0032190F" w:rsidRDefault="000152C6" w:rsidP="000152C6">
      <w:pPr>
        <w:ind w:right="-136" w:firstLine="709"/>
        <w:jc w:val="both"/>
        <w:rPr>
          <w:rFonts w:ascii="Times" w:hAnsi="Times"/>
          <w:i/>
          <w:sz w:val="20"/>
          <w:szCs w:val="20"/>
          <w:lang w:val="fr-FR"/>
        </w:rPr>
      </w:pPr>
      <w:r w:rsidRPr="0032190F">
        <w:rPr>
          <w:rFonts w:ascii="Times" w:hAnsi="Times"/>
          <w:i/>
          <w:sz w:val="20"/>
          <w:szCs w:val="20"/>
          <w:lang w:val="fr-FR"/>
        </w:rPr>
        <w:t>Chercher, à 0,6 m du sol, un petit texte encadré mais incompréhensible : AC-isa?????? Il se trouve au sud d’une surface très érodée qui se prolonge vers le haut par une large fissure.</w:t>
      </w:r>
    </w:p>
    <w:p w14:paraId="51E106FC" w14:textId="77777777" w:rsidR="000152C6" w:rsidRPr="0032190F" w:rsidRDefault="000152C6" w:rsidP="000152C6">
      <w:pPr>
        <w:ind w:right="-136"/>
        <w:jc w:val="both"/>
        <w:rPr>
          <w:sz w:val="20"/>
          <w:szCs w:val="20"/>
          <w:lang w:val="fr-FR"/>
        </w:rPr>
      </w:pPr>
    </w:p>
    <w:p w14:paraId="40D5CB3D" w14:textId="77777777" w:rsidR="000152C6" w:rsidRPr="0032190F" w:rsidRDefault="000152C6" w:rsidP="000152C6">
      <w:pPr>
        <w:ind w:right="-136"/>
        <w:jc w:val="both"/>
        <w:rPr>
          <w:sz w:val="20"/>
          <w:szCs w:val="20"/>
          <w:lang w:val="fr-FR"/>
        </w:rPr>
      </w:pPr>
      <w:r w:rsidRPr="0032190F">
        <w:rPr>
          <w:b/>
          <w:sz w:val="20"/>
          <w:szCs w:val="20"/>
          <w:lang w:val="fr-FR"/>
        </w:rPr>
        <w:t>Repère</w:t>
      </w:r>
      <w:r w:rsidRPr="0032190F">
        <w:rPr>
          <w:sz w:val="20"/>
          <w:szCs w:val="20"/>
          <w:lang w:val="fr-FR"/>
        </w:rPr>
        <w:t xml:space="preserve"> : la roche 21B se trouve à neuf mètres au nord-est </w:t>
      </w:r>
    </w:p>
    <w:p w14:paraId="64E2BDE5" w14:textId="77777777" w:rsidR="000152C6" w:rsidRPr="0032190F" w:rsidRDefault="000152C6" w:rsidP="000152C6">
      <w:pPr>
        <w:ind w:right="-136"/>
        <w:jc w:val="both"/>
        <w:rPr>
          <w:sz w:val="20"/>
          <w:szCs w:val="20"/>
          <w:lang w:val="fr-FR"/>
        </w:rPr>
      </w:pPr>
    </w:p>
    <w:p w14:paraId="699BF91E" w14:textId="77777777" w:rsidR="000152C6" w:rsidRPr="0032190F" w:rsidRDefault="000152C6" w:rsidP="000152C6">
      <w:pPr>
        <w:rPr>
          <w:rFonts w:ascii="Times" w:hAnsi="Times"/>
          <w:b/>
          <w:sz w:val="22"/>
          <w:szCs w:val="20"/>
          <w:lang w:val="fr-FR"/>
        </w:rPr>
      </w:pPr>
      <w:r w:rsidRPr="0032190F">
        <w:rPr>
          <w:rFonts w:ascii="Times" w:hAnsi="Times"/>
          <w:b/>
          <w:sz w:val="22"/>
          <w:szCs w:val="20"/>
          <w:lang w:val="fr-FR"/>
        </w:rPr>
        <w:lastRenderedPageBreak/>
        <w:t>Retour</w:t>
      </w:r>
    </w:p>
    <w:p w14:paraId="1FB0E890" w14:textId="77777777" w:rsidR="000152C6" w:rsidRPr="0032190F" w:rsidRDefault="000152C6" w:rsidP="000152C6">
      <w:pPr>
        <w:ind w:right="-136"/>
        <w:jc w:val="both"/>
        <w:rPr>
          <w:b/>
          <w:sz w:val="22"/>
          <w:szCs w:val="20"/>
          <w:lang w:val="fr-FR"/>
        </w:rPr>
      </w:pPr>
    </w:p>
    <w:p w14:paraId="60D6AF08" w14:textId="77777777" w:rsidR="000152C6" w:rsidRPr="0032190F" w:rsidRDefault="000152C6" w:rsidP="000152C6">
      <w:pPr>
        <w:ind w:right="-136" w:firstLine="709"/>
        <w:jc w:val="both"/>
        <w:rPr>
          <w:sz w:val="20"/>
          <w:szCs w:val="20"/>
          <w:lang w:val="fr-FR"/>
        </w:rPr>
      </w:pPr>
      <w:r w:rsidRPr="0032190F">
        <w:rPr>
          <w:sz w:val="20"/>
          <w:szCs w:val="20"/>
          <w:lang w:val="fr-FR"/>
        </w:rPr>
        <w:t>Plusieurs chemins sont possibles pour redescendre</w:t>
      </w:r>
    </w:p>
    <w:p w14:paraId="2705B421" w14:textId="77777777" w:rsidR="000152C6" w:rsidRPr="0032190F" w:rsidRDefault="000152C6" w:rsidP="000152C6">
      <w:pPr>
        <w:ind w:right="-136"/>
        <w:jc w:val="both"/>
        <w:rPr>
          <w:sz w:val="20"/>
          <w:szCs w:val="20"/>
          <w:lang w:val="fr-FR"/>
        </w:rPr>
      </w:pPr>
      <w:r w:rsidRPr="0032190F">
        <w:rPr>
          <w:sz w:val="20"/>
          <w:szCs w:val="20"/>
          <w:lang w:val="fr-FR"/>
        </w:rPr>
        <w:tab/>
        <w:t>- revenir jusqu'à la roche 5F en descendant vers le sud. Obliquer vers l'ouest  pour rejoindre le couloir d'accès au groupe II et descendre jusqu’au lac des Crevettes. Suivre l’itinéraire de retour du groupe I.</w:t>
      </w:r>
    </w:p>
    <w:p w14:paraId="20DC10E2" w14:textId="77777777" w:rsidR="000152C6" w:rsidRPr="0032190F" w:rsidRDefault="000152C6" w:rsidP="000152C6">
      <w:pPr>
        <w:ind w:right="-136"/>
        <w:jc w:val="both"/>
        <w:rPr>
          <w:sz w:val="20"/>
          <w:szCs w:val="20"/>
          <w:lang w:val="fr-FR"/>
        </w:rPr>
      </w:pPr>
      <w:r w:rsidRPr="0032190F">
        <w:rPr>
          <w:sz w:val="20"/>
          <w:szCs w:val="20"/>
          <w:lang w:val="fr-FR"/>
        </w:rPr>
        <w:tab/>
        <w:t>- Rejoindre les roches les plus en altitude du groupe I de la zone IV (voir quelques lignes plus haut), atteindre le goulet est – ouest entre le groupe VII de la zone VIII et le groupe I de la zone IV. Ce dernier se prolonge plus bas dans le groupe II de la zone VI et il est possible de descendre ainsi plein est jusqu'au torrent des Merveilles. C'est la voie la plus rapide mais aussi la plus raide, à déconseiller par mauvais temps.</w:t>
      </w:r>
    </w:p>
    <w:p w14:paraId="35807F1A" w14:textId="77777777" w:rsidR="000152C6" w:rsidRPr="0032190F" w:rsidRDefault="000152C6" w:rsidP="000152C6">
      <w:pPr>
        <w:ind w:right="-136"/>
        <w:rPr>
          <w:sz w:val="20"/>
          <w:szCs w:val="20"/>
          <w:lang w:val="fr-FR"/>
        </w:rPr>
      </w:pPr>
    </w:p>
    <w:p w14:paraId="1D98C97C" w14:textId="77777777" w:rsidR="000152C6" w:rsidRPr="0032190F" w:rsidRDefault="000152C6" w:rsidP="000152C6">
      <w:pPr>
        <w:ind w:right="-136"/>
        <w:rPr>
          <w:sz w:val="20"/>
          <w:szCs w:val="20"/>
          <w:lang w:val="fr-FR"/>
        </w:rPr>
      </w:pPr>
    </w:p>
    <w:p w14:paraId="09766700" w14:textId="77777777" w:rsidR="000152C6" w:rsidRPr="0032190F" w:rsidRDefault="000152C6" w:rsidP="000152C6">
      <w:pPr>
        <w:rPr>
          <w:rFonts w:ascii="Times" w:hAnsi="Times"/>
          <w:b/>
          <w:sz w:val="20"/>
          <w:szCs w:val="20"/>
          <w:lang w:val="fr-FR"/>
        </w:rPr>
      </w:pPr>
      <w:r w:rsidRPr="0032190F">
        <w:rPr>
          <w:rFonts w:ascii="Times" w:hAnsi="Times"/>
          <w:b/>
          <w:sz w:val="20"/>
          <w:szCs w:val="20"/>
          <w:lang w:val="fr-FR"/>
        </w:rPr>
        <w:t>Suite vers le groupe III</w:t>
      </w:r>
    </w:p>
    <w:p w14:paraId="1E5A3362" w14:textId="77777777" w:rsidR="000152C6" w:rsidRPr="0032190F" w:rsidRDefault="000152C6" w:rsidP="000152C6">
      <w:pPr>
        <w:ind w:right="-136"/>
        <w:jc w:val="both"/>
        <w:rPr>
          <w:b/>
          <w:sz w:val="22"/>
          <w:szCs w:val="20"/>
          <w:lang w:val="fr-FR"/>
        </w:rPr>
      </w:pPr>
    </w:p>
    <w:p w14:paraId="0571FBEA" w14:textId="77777777" w:rsidR="000152C6" w:rsidRPr="0032190F" w:rsidRDefault="000152C6" w:rsidP="000152C6">
      <w:pPr>
        <w:ind w:right="-136" w:firstLine="709"/>
        <w:jc w:val="both"/>
        <w:rPr>
          <w:sz w:val="20"/>
          <w:szCs w:val="20"/>
          <w:lang w:val="fr-FR"/>
        </w:rPr>
      </w:pPr>
      <w:r w:rsidRPr="0032190F">
        <w:rPr>
          <w:sz w:val="20"/>
          <w:szCs w:val="20"/>
          <w:lang w:val="fr-FR"/>
        </w:rPr>
        <w:t xml:space="preserve">Depuis la dernière roche, 21 </w:t>
      </w:r>
      <w:r w:rsidRPr="00441288">
        <w:rPr>
          <w:rFonts w:ascii="Symbol" w:hAnsi="Symbol"/>
          <w:sz w:val="20"/>
          <w:szCs w:val="20"/>
        </w:rPr>
        <w:t></w:t>
      </w:r>
      <w:r w:rsidRPr="0032190F">
        <w:rPr>
          <w:sz w:val="20"/>
          <w:szCs w:val="20"/>
          <w:lang w:val="fr-FR"/>
        </w:rPr>
        <w:t xml:space="preserve"> H ou 21 ter, descendre une trentaine de mètres vers l’ouest par un goulet ni trop raide ni trop étroit qui aboutit sur le groupe des roches 22 puis des roche 23 du groupe II. De là partir vers l’ouest à travers la tourbière, dépasser la roche 12 D du groupe II et atteindre le groupe des roche 8 du groupe III. </w:t>
      </w:r>
    </w:p>
    <w:p w14:paraId="00D9F429" w14:textId="77777777" w:rsidR="000152C6" w:rsidRPr="0032190F" w:rsidRDefault="000152C6" w:rsidP="000152C6">
      <w:pPr>
        <w:ind w:right="-136" w:firstLine="709"/>
        <w:jc w:val="both"/>
        <w:rPr>
          <w:sz w:val="20"/>
          <w:szCs w:val="20"/>
          <w:lang w:val="fr-FR"/>
        </w:rPr>
      </w:pPr>
      <w:r w:rsidRPr="0032190F">
        <w:rPr>
          <w:sz w:val="20"/>
          <w:szCs w:val="20"/>
          <w:lang w:val="fr-FR"/>
        </w:rPr>
        <w:t>Si on désire visiter le groupe III dès les premières roches, descendre jusqu’au lac des Crevettes et partir vers l’ouest pour atteindre le « terrain de foot ».</w:t>
      </w:r>
    </w:p>
    <w:p w14:paraId="44788C8E" w14:textId="77777777" w:rsidR="000152C6" w:rsidRPr="0032190F" w:rsidRDefault="000152C6" w:rsidP="000152C6">
      <w:pPr>
        <w:rPr>
          <w:lang w:val="fr-FR"/>
        </w:rPr>
      </w:pPr>
    </w:p>
    <w:p w14:paraId="5FB4FE40" w14:textId="77777777" w:rsidR="000152C6" w:rsidRPr="0032190F" w:rsidRDefault="000152C6" w:rsidP="000152C6">
      <w:pPr>
        <w:rPr>
          <w:lang w:val="fr-FR"/>
        </w:rPr>
      </w:pPr>
    </w:p>
    <w:p w14:paraId="3D8ABA50" w14:textId="77777777" w:rsidR="000152C6" w:rsidRPr="0032190F" w:rsidRDefault="000152C6" w:rsidP="000152C6">
      <w:pPr>
        <w:jc w:val="both"/>
        <w:rPr>
          <w:lang w:val="fr-FR"/>
        </w:rPr>
      </w:pPr>
    </w:p>
    <w:p w14:paraId="0E1A5978" w14:textId="77777777" w:rsidR="000152C6" w:rsidRPr="0032190F" w:rsidRDefault="000152C6" w:rsidP="000152C6">
      <w:pPr>
        <w:pStyle w:val="Heading4"/>
        <w:numPr>
          <w:ilvl w:val="3"/>
          <w:numId w:val="0"/>
        </w:numPr>
        <w:tabs>
          <w:tab w:val="num" w:pos="2520"/>
        </w:tabs>
        <w:spacing w:before="240" w:after="60"/>
        <w:ind w:left="2160"/>
      </w:pPr>
      <w:r w:rsidRPr="0032190F">
        <w:t>ZIVGIII</w:t>
      </w:r>
    </w:p>
    <w:p w14:paraId="23E7123C" w14:textId="77777777" w:rsidR="000152C6" w:rsidRPr="0032190F" w:rsidRDefault="000152C6" w:rsidP="000152C6">
      <w:pPr>
        <w:ind w:right="-156"/>
        <w:jc w:val="both"/>
        <w:rPr>
          <w:sz w:val="20"/>
          <w:szCs w:val="20"/>
          <w:lang w:val="fr-FR"/>
        </w:rPr>
      </w:pPr>
    </w:p>
    <w:p w14:paraId="72B33FC4" w14:textId="77777777" w:rsidR="000152C6" w:rsidRPr="0032190F" w:rsidRDefault="000152C6" w:rsidP="000152C6">
      <w:pPr>
        <w:ind w:right="-156" w:firstLine="709"/>
        <w:jc w:val="both"/>
        <w:rPr>
          <w:i/>
          <w:sz w:val="20"/>
          <w:szCs w:val="20"/>
          <w:lang w:val="fr-FR"/>
        </w:rPr>
      </w:pPr>
      <w:r w:rsidRPr="0032190F">
        <w:rPr>
          <w:i/>
          <w:sz w:val="20"/>
          <w:szCs w:val="20"/>
          <w:lang w:val="fr-FR"/>
        </w:rPr>
        <w:t>C’est une longue succession de vallons, ou de couloirs encaissés et parfois sinueux, séparés par des promontoires. Quelques dépressions s’intercalent. Les roches sont souvent très proches les unes des autres et les gravures historiques sont presque aussi nombreuses que les gravures piquetées. Des massifs sont gravés sur presque toutes les faces accessibles.</w:t>
      </w:r>
    </w:p>
    <w:p w14:paraId="61A23657" w14:textId="77777777" w:rsidR="000152C6" w:rsidRPr="0032190F" w:rsidRDefault="000152C6" w:rsidP="000152C6">
      <w:pPr>
        <w:ind w:right="-156" w:firstLine="709"/>
        <w:jc w:val="both"/>
        <w:rPr>
          <w:i/>
          <w:sz w:val="20"/>
          <w:szCs w:val="20"/>
          <w:lang w:val="fr-FR"/>
        </w:rPr>
      </w:pPr>
      <w:r w:rsidRPr="0032190F">
        <w:rPr>
          <w:i/>
          <w:sz w:val="20"/>
          <w:szCs w:val="20"/>
          <w:lang w:val="fr-FR"/>
        </w:rPr>
        <w:t>La numérotation de Conti suit les roches en faisant une longue boucle qui part du plateau au sud (le "terrain de foot"), monte au nord jusqu’à l’éboulis du pic des Merveilles et redescend plus à l’ouest. Signalons que les premiers attelages sont gravés assez haut, à mi hauteur du groupe.</w:t>
      </w:r>
    </w:p>
    <w:p w14:paraId="270B966D" w14:textId="77777777" w:rsidR="000152C6" w:rsidRPr="0032190F" w:rsidRDefault="000152C6" w:rsidP="000152C6">
      <w:pPr>
        <w:ind w:right="-156" w:firstLine="709"/>
        <w:jc w:val="both"/>
        <w:rPr>
          <w:i/>
          <w:sz w:val="20"/>
          <w:szCs w:val="20"/>
          <w:lang w:val="fr-FR"/>
        </w:rPr>
      </w:pPr>
      <w:r w:rsidRPr="0032190F">
        <w:rPr>
          <w:i/>
          <w:sz w:val="20"/>
          <w:szCs w:val="20"/>
          <w:lang w:val="fr-FR"/>
        </w:rPr>
        <w:t xml:space="preserve">Parmi les roches les plus connues citons l'anthropomorphe aux bras en zigzag (HBZZ), le double attelage en ligne avec araire (pris pour un char solaire par certains), le chien, la roche aux très nombreux poignards. </w:t>
      </w:r>
    </w:p>
    <w:p w14:paraId="02969FE1" w14:textId="77777777" w:rsidR="000152C6" w:rsidRPr="0032190F" w:rsidRDefault="000152C6" w:rsidP="000152C6">
      <w:pPr>
        <w:ind w:right="-156"/>
        <w:jc w:val="both"/>
        <w:rPr>
          <w:sz w:val="20"/>
          <w:szCs w:val="20"/>
          <w:lang w:val="fr-FR"/>
        </w:rPr>
      </w:pPr>
    </w:p>
    <w:p w14:paraId="67802AC4" w14:textId="77777777" w:rsidR="000152C6" w:rsidRPr="0032190F" w:rsidRDefault="000152C6" w:rsidP="000152C6">
      <w:pPr>
        <w:ind w:right="-156"/>
        <w:jc w:val="both"/>
        <w:rPr>
          <w:b/>
          <w:sz w:val="20"/>
          <w:szCs w:val="20"/>
          <w:lang w:val="fr-FR"/>
        </w:rPr>
      </w:pPr>
      <w:r w:rsidRPr="0032190F">
        <w:rPr>
          <w:b/>
          <w:sz w:val="20"/>
          <w:szCs w:val="20"/>
          <w:lang w:val="fr-FR"/>
        </w:rPr>
        <w:t>Limites</w:t>
      </w:r>
    </w:p>
    <w:p w14:paraId="3AF58B9B" w14:textId="77777777" w:rsidR="000152C6" w:rsidRPr="0032190F" w:rsidRDefault="000152C6" w:rsidP="000152C6">
      <w:pPr>
        <w:ind w:right="-156"/>
        <w:jc w:val="both"/>
        <w:rPr>
          <w:sz w:val="20"/>
          <w:szCs w:val="20"/>
          <w:lang w:val="fr-FR"/>
        </w:rPr>
      </w:pPr>
    </w:p>
    <w:p w14:paraId="78F98116" w14:textId="77777777" w:rsidR="000152C6" w:rsidRPr="0032190F" w:rsidRDefault="000152C6" w:rsidP="000152C6">
      <w:pPr>
        <w:ind w:right="-156"/>
        <w:jc w:val="both"/>
        <w:rPr>
          <w:i/>
          <w:sz w:val="20"/>
          <w:szCs w:val="20"/>
          <w:lang w:val="fr-FR"/>
        </w:rPr>
      </w:pPr>
      <w:r w:rsidRPr="0032190F">
        <w:rPr>
          <w:sz w:val="20"/>
          <w:szCs w:val="20"/>
          <w:lang w:val="fr-FR"/>
        </w:rPr>
        <w:tab/>
      </w:r>
      <w:r w:rsidRPr="0032190F">
        <w:rPr>
          <w:i/>
          <w:sz w:val="20"/>
          <w:szCs w:val="20"/>
          <w:lang w:val="fr-FR"/>
        </w:rPr>
        <w:t>Au nord c’est le pic des Merveilles : les roches les plus en altitude sont sur des parois face au sud des falaises les plus basses. De l’autre côté de cette crête se trouve le groupe III de la zone XII qui occupe le cirque des Conques.</w:t>
      </w:r>
    </w:p>
    <w:p w14:paraId="16DA29A6" w14:textId="77777777" w:rsidR="000152C6" w:rsidRPr="0032190F" w:rsidRDefault="000152C6" w:rsidP="000152C6">
      <w:pPr>
        <w:ind w:right="-156"/>
        <w:jc w:val="both"/>
        <w:rPr>
          <w:i/>
          <w:sz w:val="20"/>
          <w:szCs w:val="20"/>
          <w:lang w:val="fr-FR"/>
        </w:rPr>
      </w:pPr>
      <w:r w:rsidRPr="0032190F">
        <w:rPr>
          <w:i/>
          <w:sz w:val="20"/>
          <w:szCs w:val="20"/>
          <w:lang w:val="fr-FR"/>
        </w:rPr>
        <w:tab/>
        <w:t xml:space="preserve">A l’est la frontière avec le groupe II n’est pas toujours nette. Dans les pentes du nord c’est l’éboulis qui prolonge celui du pic des Merveilles, mais en contrebas c’est une ligne sinueuse entre les blocs, à peu près à l’aplomb du couloir d’accès au groupe II, qui vient du lac aux Crevettes. </w:t>
      </w:r>
    </w:p>
    <w:p w14:paraId="4A7C7422" w14:textId="77777777" w:rsidR="000152C6" w:rsidRPr="0032190F" w:rsidRDefault="000152C6" w:rsidP="000152C6">
      <w:pPr>
        <w:ind w:right="-156"/>
        <w:jc w:val="both"/>
        <w:rPr>
          <w:i/>
          <w:sz w:val="20"/>
          <w:szCs w:val="20"/>
          <w:lang w:val="fr-FR"/>
        </w:rPr>
      </w:pPr>
      <w:r w:rsidRPr="0032190F">
        <w:rPr>
          <w:i/>
          <w:sz w:val="20"/>
          <w:szCs w:val="20"/>
          <w:lang w:val="fr-FR"/>
        </w:rPr>
        <w:tab/>
        <w:t xml:space="preserve">Au sud-est la limite contourne par le nord puis par l’ouest le promontoire du groupe VII. Vers l’extrémité sud-ouest du Q2444 (groupe VII) une trouée vers l’est permet d’atteindre un palier qui est rattaché au groupe III. La frontière rejoint le groupe I à proximité du lac des Crevettes, au pied sud du Q2444. La frontière prend alors la direction du sud-ouest à travers un moutonnement jusqu'au “terrain de foot”. Le groupe I se trouve à l’est de cette ligne. </w:t>
      </w:r>
    </w:p>
    <w:p w14:paraId="23802A59" w14:textId="77777777" w:rsidR="000152C6" w:rsidRPr="0032190F" w:rsidRDefault="000152C6" w:rsidP="000152C6">
      <w:pPr>
        <w:ind w:right="-196" w:firstLine="709"/>
        <w:jc w:val="both"/>
        <w:rPr>
          <w:i/>
          <w:sz w:val="20"/>
          <w:szCs w:val="20"/>
          <w:lang w:val="fr-FR"/>
        </w:rPr>
      </w:pPr>
      <w:r w:rsidRPr="0032190F">
        <w:rPr>
          <w:i/>
          <w:sz w:val="20"/>
          <w:szCs w:val="20"/>
          <w:lang w:val="fr-FR"/>
        </w:rPr>
        <w:tab/>
        <w:t xml:space="preserve">Au sud c’est un “no man’s land”, avec des blocs de très mauvaise qualité (une seule roche gravée) jusqu’au sentier ou exceptionnellement jusqu’au torrent de l’Arpette. De l'autre côté se trouve le groupe II de la zone III. </w:t>
      </w:r>
    </w:p>
    <w:p w14:paraId="06E564B0" w14:textId="77777777" w:rsidR="000152C6" w:rsidRPr="0032190F" w:rsidRDefault="000152C6" w:rsidP="000152C6">
      <w:pPr>
        <w:ind w:right="-196"/>
        <w:jc w:val="both"/>
        <w:rPr>
          <w:i/>
          <w:sz w:val="20"/>
          <w:szCs w:val="20"/>
          <w:lang w:val="fr-FR"/>
        </w:rPr>
      </w:pPr>
      <w:r w:rsidRPr="0032190F">
        <w:rPr>
          <w:i/>
          <w:sz w:val="20"/>
          <w:szCs w:val="20"/>
          <w:lang w:val="fr-FR"/>
        </w:rPr>
        <w:t xml:space="preserve">Remarquer, à soixante-dix mètres à l’est de ZIII-GII-R12 un petit chaos de blocs enfermant un gias (renommé Abri temporaire 1 de la ZIV, T.H. 2010). Il présente une entrée rectangulaire vers l’est, un sol assez plat envahi d’herbe et une ‘hauteur sous plafond ‘de </w:t>
      </w:r>
      <w:smartTag w:uri="urn:schemas-microsoft-com:office:smarttags" w:element="metricconverter">
        <w:smartTagPr>
          <w:attr w:name="ProductID" w:val="0,5 m"/>
        </w:smartTagPr>
        <w:r w:rsidRPr="0032190F">
          <w:rPr>
            <w:i/>
            <w:sz w:val="20"/>
            <w:szCs w:val="20"/>
            <w:lang w:val="fr-FR"/>
          </w:rPr>
          <w:t>0,5 m</w:t>
        </w:r>
      </w:smartTag>
      <w:r w:rsidRPr="0032190F">
        <w:rPr>
          <w:i/>
          <w:sz w:val="20"/>
          <w:szCs w:val="20"/>
          <w:lang w:val="fr-FR"/>
        </w:rPr>
        <w:t xml:space="preserve"> à </w:t>
      </w:r>
      <w:smartTag w:uri="urn:schemas-microsoft-com:office:smarttags" w:element="metricconverter">
        <w:smartTagPr>
          <w:attr w:name="ProductID" w:val="0,7 m"/>
        </w:smartTagPr>
        <w:r w:rsidRPr="0032190F">
          <w:rPr>
            <w:i/>
            <w:sz w:val="20"/>
            <w:szCs w:val="20"/>
            <w:lang w:val="fr-FR"/>
          </w:rPr>
          <w:t>0,7 m</w:t>
        </w:r>
      </w:smartTag>
      <w:r w:rsidRPr="0032190F">
        <w:rPr>
          <w:i/>
          <w:sz w:val="20"/>
          <w:szCs w:val="20"/>
          <w:lang w:val="fr-FR"/>
        </w:rPr>
        <w:t xml:space="preserve">. A vingt mètres au nord, une terrasse ronde entoure un amas de petits blocs et de pierres rouges. Constructions </w:t>
      </w:r>
      <w:r w:rsidRPr="0032190F">
        <w:rPr>
          <w:b/>
          <w:i/>
          <w:sz w:val="20"/>
          <w:szCs w:val="20"/>
          <w:lang w:val="fr-FR"/>
        </w:rPr>
        <w:t>militaires ou pastorales</w:t>
      </w:r>
      <w:r w:rsidRPr="0032190F">
        <w:rPr>
          <w:i/>
          <w:sz w:val="20"/>
          <w:szCs w:val="20"/>
          <w:lang w:val="fr-FR"/>
        </w:rPr>
        <w:t xml:space="preserve"> ??. Elles sont situées en zone V groupe III ou en ZIV GI ?.</w:t>
      </w:r>
    </w:p>
    <w:p w14:paraId="29546AF0" w14:textId="77777777" w:rsidR="000152C6" w:rsidRPr="0032190F" w:rsidRDefault="000152C6" w:rsidP="000152C6">
      <w:pPr>
        <w:ind w:right="-156"/>
        <w:jc w:val="both"/>
        <w:rPr>
          <w:i/>
          <w:sz w:val="20"/>
          <w:szCs w:val="20"/>
          <w:lang w:val="fr-FR"/>
        </w:rPr>
      </w:pPr>
    </w:p>
    <w:p w14:paraId="2697391A" w14:textId="77777777" w:rsidR="000152C6" w:rsidRPr="0032190F" w:rsidRDefault="000152C6" w:rsidP="000152C6">
      <w:pPr>
        <w:ind w:right="-156"/>
        <w:jc w:val="both"/>
        <w:rPr>
          <w:i/>
          <w:sz w:val="20"/>
          <w:szCs w:val="20"/>
          <w:lang w:val="fr-FR"/>
        </w:rPr>
      </w:pPr>
      <w:r w:rsidRPr="0032190F">
        <w:rPr>
          <w:i/>
          <w:sz w:val="20"/>
          <w:szCs w:val="20"/>
          <w:lang w:val="fr-FR"/>
        </w:rPr>
        <w:tab/>
        <w:t>A l’ouest une succession de couloirs et de ravins nord – sud déterminent la limite avec le groupe IV de la zone IV.</w:t>
      </w:r>
    </w:p>
    <w:p w14:paraId="127671F7" w14:textId="77777777" w:rsidR="000152C6" w:rsidRPr="0032190F" w:rsidRDefault="000152C6" w:rsidP="000152C6">
      <w:pPr>
        <w:ind w:right="-156"/>
        <w:jc w:val="both"/>
        <w:rPr>
          <w:sz w:val="20"/>
          <w:szCs w:val="20"/>
          <w:lang w:val="fr-FR"/>
        </w:rPr>
      </w:pPr>
    </w:p>
    <w:p w14:paraId="64FECA33" w14:textId="77777777" w:rsidR="000152C6" w:rsidRPr="0032190F" w:rsidRDefault="000152C6" w:rsidP="000152C6">
      <w:pPr>
        <w:rPr>
          <w:b/>
          <w:sz w:val="20"/>
          <w:szCs w:val="20"/>
          <w:lang w:val="fr-FR"/>
        </w:rPr>
      </w:pPr>
      <w:r w:rsidRPr="0032190F">
        <w:rPr>
          <w:b/>
          <w:sz w:val="20"/>
          <w:szCs w:val="20"/>
          <w:lang w:val="fr-FR"/>
        </w:rPr>
        <w:t>Accès  et cheminement roche par roche</w:t>
      </w:r>
    </w:p>
    <w:p w14:paraId="1D9FEC95" w14:textId="77777777" w:rsidR="000152C6" w:rsidRPr="0032190F" w:rsidRDefault="000152C6" w:rsidP="000152C6">
      <w:pPr>
        <w:ind w:right="-156"/>
        <w:jc w:val="both"/>
        <w:rPr>
          <w:i/>
          <w:sz w:val="20"/>
          <w:szCs w:val="20"/>
          <w:lang w:val="fr-FR"/>
        </w:rPr>
      </w:pPr>
    </w:p>
    <w:p w14:paraId="1B43D2BE" w14:textId="77777777" w:rsidR="000152C6" w:rsidRPr="0032190F" w:rsidRDefault="000152C6" w:rsidP="000152C6">
      <w:pPr>
        <w:ind w:right="-156" w:firstLine="709"/>
        <w:jc w:val="both"/>
        <w:rPr>
          <w:i/>
          <w:sz w:val="20"/>
          <w:szCs w:val="20"/>
          <w:lang w:val="fr-FR"/>
        </w:rPr>
      </w:pPr>
      <w:r w:rsidRPr="0032190F">
        <w:rPr>
          <w:i/>
          <w:sz w:val="20"/>
          <w:szCs w:val="20"/>
          <w:lang w:val="fr-FR"/>
        </w:rPr>
        <w:t xml:space="preserve">Suivre d'abord le sentier qui monte au pas de l'Arpette, puis, au niveau du lac de l'Huile obliquer sur la droite (nord). En pratique, quand le sentier traverse une portion presque plate repérer sa position en admirant le paysage. Sur </w:t>
      </w:r>
      <w:r w:rsidRPr="0032190F">
        <w:rPr>
          <w:i/>
          <w:sz w:val="20"/>
          <w:szCs w:val="20"/>
          <w:lang w:val="fr-FR"/>
        </w:rPr>
        <w:lastRenderedPageBreak/>
        <w:t xml:space="preserve">notre gauche nous dominons le lac de l'Huile et en nous retournant nous avons une vue plongeante sur les lacs Moutons, lacs Longs Supérieur et Inférieur, lac Fourca et dans le vallon de la Minière. Au nord se trouvent des blocs entassés, une moraine, dominée par le pic des Merveilles. </w:t>
      </w:r>
    </w:p>
    <w:p w14:paraId="13F888DC" w14:textId="77777777" w:rsidR="000152C6" w:rsidRPr="0032190F" w:rsidRDefault="000152C6" w:rsidP="000152C6">
      <w:pPr>
        <w:ind w:right="-156" w:firstLine="709"/>
        <w:jc w:val="both"/>
        <w:rPr>
          <w:i/>
          <w:sz w:val="20"/>
          <w:szCs w:val="20"/>
          <w:lang w:val="fr-FR"/>
        </w:rPr>
      </w:pPr>
      <w:r w:rsidRPr="0032190F">
        <w:rPr>
          <w:i/>
          <w:sz w:val="20"/>
          <w:szCs w:val="20"/>
          <w:lang w:val="fr-FR"/>
        </w:rPr>
        <w:t xml:space="preserve">Se diriger donc à droite, vers le nord, traverser la moraine en pente légère, jusqu'à atteindre sa "crête" pour apercevoir une grande tourbière plate et verdoyante, allongée d'est en ouest (environ cent cinquante mètres) et de quarante mètres de large (le "terrain de foot" qui est un terrain de jeu pour les marmottes). Plusieurs torrents (très vite à sec) y débouchent. Repérer celui qui semble venir directement du pic des Merveilles. D'où nous sommes, et en regardant vers le nord, il sinue dans la tourbière où son lit est creusé de </w:t>
      </w:r>
      <w:smartTag w:uri="urn:schemas-microsoft-com:office:smarttags" w:element="metricconverter">
        <w:smartTagPr>
          <w:attr w:name="ProductID" w:val="0,3 m"/>
        </w:smartTagPr>
        <w:r w:rsidRPr="0032190F">
          <w:rPr>
            <w:i/>
            <w:sz w:val="20"/>
            <w:szCs w:val="20"/>
            <w:lang w:val="fr-FR"/>
          </w:rPr>
          <w:t>0,3 m</w:t>
        </w:r>
      </w:smartTag>
      <w:r w:rsidRPr="0032190F">
        <w:rPr>
          <w:i/>
          <w:sz w:val="20"/>
          <w:szCs w:val="20"/>
          <w:lang w:val="fr-FR"/>
        </w:rPr>
        <w:t xml:space="preserve"> à </w:t>
      </w:r>
      <w:smartTag w:uri="urn:schemas-microsoft-com:office:smarttags" w:element="metricconverter">
        <w:smartTagPr>
          <w:attr w:name="ProductID" w:val="0,5 m"/>
        </w:smartTagPr>
        <w:r w:rsidRPr="0032190F">
          <w:rPr>
            <w:i/>
            <w:sz w:val="20"/>
            <w:szCs w:val="20"/>
            <w:lang w:val="fr-FR"/>
          </w:rPr>
          <w:t>0,5 m</w:t>
        </w:r>
      </w:smartTag>
      <w:r w:rsidRPr="0032190F">
        <w:rPr>
          <w:i/>
          <w:sz w:val="20"/>
          <w:szCs w:val="20"/>
          <w:lang w:val="fr-FR"/>
        </w:rPr>
        <w:t>, puis il monte, selon une direction à peu près rectiligne, du sud au nord, entre une grande falaise à l'ouest et, à l'est, de gros blocs épars et des affleurements plus ou moins élevés. Du numéro 1 au numéro 20, les roches se trouvent en général à l’est de ce torrent ou de sa prolongation vers le nord. Les numéros suivants, 21 à 32, sont à chercher en descendant la rive droite du même torrent</w:t>
      </w:r>
    </w:p>
    <w:p w14:paraId="40A71E7D" w14:textId="77777777" w:rsidR="000152C6" w:rsidRPr="0032190F" w:rsidRDefault="000152C6" w:rsidP="000152C6">
      <w:pPr>
        <w:ind w:right="-156"/>
        <w:jc w:val="both"/>
        <w:rPr>
          <w:i/>
          <w:sz w:val="20"/>
          <w:szCs w:val="20"/>
          <w:lang w:val="fr-FR"/>
        </w:rPr>
      </w:pPr>
    </w:p>
    <w:p w14:paraId="66496E96" w14:textId="77777777" w:rsidR="000152C6" w:rsidRPr="0032190F" w:rsidRDefault="000152C6" w:rsidP="000152C6">
      <w:pPr>
        <w:ind w:right="-196" w:firstLine="709"/>
        <w:jc w:val="both"/>
        <w:rPr>
          <w:i/>
          <w:sz w:val="20"/>
          <w:szCs w:val="20"/>
          <w:lang w:val="fr-FR"/>
        </w:rPr>
      </w:pPr>
      <w:r w:rsidRPr="0032190F">
        <w:rPr>
          <w:i/>
          <w:sz w:val="20"/>
          <w:szCs w:val="20"/>
          <w:lang w:val="fr-FR"/>
        </w:rPr>
        <w:t xml:space="preserve">Pour trouver l’unique roche de la moraine, repérer le torrent issu du nord-ouest. Examiner les blocs situés au sud de ce lit qui font partie d’un bourrelet de la moraine. Un bloc présente une pointe à </w:t>
      </w:r>
      <w:smartTag w:uri="urn:schemas-microsoft-com:office:smarttags" w:element="metricconverter">
        <w:smartTagPr>
          <w:attr w:name="ProductID" w:val="1,5 m"/>
        </w:smartTagPr>
        <w:r w:rsidRPr="0032190F">
          <w:rPr>
            <w:i/>
            <w:sz w:val="20"/>
            <w:szCs w:val="20"/>
            <w:lang w:val="fr-FR"/>
          </w:rPr>
          <w:t>1,5 m</w:t>
        </w:r>
      </w:smartTag>
      <w:r w:rsidRPr="0032190F">
        <w:rPr>
          <w:i/>
          <w:sz w:val="20"/>
          <w:szCs w:val="20"/>
          <w:lang w:val="fr-FR"/>
        </w:rPr>
        <w:t xml:space="preserve"> du sol, bordée d’une plaque de quartz. Immédiatement au nord, un bloc plat et feuilleté borde la tourbière. Rejoindre cette dernière roche et examiner sa face sud. Avant l’été 2003, cette roche était rattachée au groupe I et s’appelait ZIV GI R8</w:t>
      </w:r>
      <w:r w:rsidRPr="005A003F">
        <w:rPr>
          <w:rFonts w:ascii="Symbol" w:hAnsi="Symbol"/>
          <w:i/>
          <w:sz w:val="20"/>
          <w:szCs w:val="20"/>
        </w:rPr>
        <w:t></w:t>
      </w:r>
      <w:r w:rsidRPr="0032190F">
        <w:rPr>
          <w:i/>
          <w:sz w:val="20"/>
          <w:szCs w:val="20"/>
          <w:lang w:val="fr-FR"/>
        </w:rPr>
        <w:t>.</w:t>
      </w:r>
    </w:p>
    <w:p w14:paraId="2A244DC8" w14:textId="77777777" w:rsidR="000152C6" w:rsidRPr="0032190F" w:rsidRDefault="000152C6" w:rsidP="000152C6">
      <w:pPr>
        <w:ind w:right="-196"/>
        <w:jc w:val="both"/>
        <w:rPr>
          <w:i/>
          <w:sz w:val="20"/>
          <w:szCs w:val="20"/>
          <w:lang w:val="fr-FR"/>
        </w:rPr>
      </w:pPr>
      <w:r w:rsidRPr="0032190F">
        <w:rPr>
          <w:i/>
          <w:sz w:val="20"/>
          <w:szCs w:val="20"/>
          <w:lang w:val="fr-FR"/>
        </w:rPr>
        <w:tab/>
        <w:t xml:space="preserve">Une autre solution est de rejoindre la roche 12 du groupe II de la zone III située dans le torrent de l’Arpette, au niveau du lac de l’Huile, puis de suivre le torrent pendant environ cent vingt cinq mètres vers l’ouest puis le nord-ouest. La roche est en bordure sud de la tourbière plate (‘terrain de foot’). Les roches suivantes du groupe III sont à moins de cent mètres au nord, de l’autre côté de la tourbière. </w:t>
      </w:r>
    </w:p>
    <w:p w14:paraId="4DC8AA9A" w14:textId="77777777" w:rsidR="000152C6" w:rsidRPr="0032190F" w:rsidRDefault="000152C6" w:rsidP="000152C6">
      <w:pPr>
        <w:ind w:right="-196"/>
        <w:jc w:val="both"/>
        <w:rPr>
          <w:i/>
          <w:sz w:val="20"/>
          <w:szCs w:val="20"/>
          <w:lang w:val="fr-FR"/>
        </w:rPr>
      </w:pPr>
    </w:p>
    <w:p w14:paraId="2645B196" w14:textId="77777777" w:rsidR="000152C6" w:rsidRPr="0032190F" w:rsidRDefault="000152C6" w:rsidP="00647EA0">
      <w:pPr>
        <w:pStyle w:val="Heading5"/>
      </w:pPr>
      <w:bookmarkStart w:id="5583" w:name="Desc_ZIVGIIIR1A"/>
      <w:r w:rsidRPr="0032190F">
        <w:t>ZIVGIIIR1A</w:t>
      </w:r>
    </w:p>
    <w:bookmarkEnd w:id="5583"/>
    <w:p w14:paraId="5ABA8096" w14:textId="77777777" w:rsidR="000152C6" w:rsidRPr="0032190F" w:rsidRDefault="000152C6" w:rsidP="000152C6">
      <w:pPr>
        <w:ind w:right="-196"/>
        <w:jc w:val="both"/>
        <w:rPr>
          <w:i/>
          <w:sz w:val="20"/>
          <w:szCs w:val="20"/>
          <w:lang w:val="fr-FR"/>
        </w:rPr>
      </w:pPr>
    </w:p>
    <w:p w14:paraId="3FE3E411" w14:textId="77777777" w:rsidR="000152C6" w:rsidRPr="0032190F" w:rsidRDefault="000152C6" w:rsidP="000152C6">
      <w:pPr>
        <w:jc w:val="right"/>
        <w:rPr>
          <w:b/>
          <w:sz w:val="20"/>
          <w:szCs w:val="20"/>
          <w:lang w:val="fr-FR"/>
        </w:rPr>
      </w:pPr>
      <w:r w:rsidRPr="0032190F">
        <w:rPr>
          <w:b/>
          <w:sz w:val="20"/>
          <w:szCs w:val="20"/>
          <w:lang w:val="fr-FR"/>
        </w:rPr>
        <w:t>Roche aux trois poignards perpendiculaires</w:t>
      </w:r>
    </w:p>
    <w:p w14:paraId="24B13765" w14:textId="77777777" w:rsidR="000152C6" w:rsidRPr="0032190F" w:rsidRDefault="000152C6" w:rsidP="000152C6">
      <w:pPr>
        <w:ind w:right="-156"/>
        <w:jc w:val="both"/>
        <w:rPr>
          <w:i/>
          <w:sz w:val="20"/>
          <w:szCs w:val="20"/>
          <w:lang w:val="fr-FR"/>
        </w:rPr>
      </w:pPr>
    </w:p>
    <w:p w14:paraId="3DA6E1A7" w14:textId="77777777" w:rsidR="000152C6" w:rsidRPr="0032190F" w:rsidRDefault="000152C6" w:rsidP="000152C6">
      <w:pPr>
        <w:pStyle w:val="BodyTextIndent"/>
        <w:rPr>
          <w:i/>
          <w:sz w:val="20"/>
          <w:szCs w:val="20"/>
        </w:rPr>
      </w:pPr>
      <w:r w:rsidRPr="0032190F">
        <w:rPr>
          <w:i/>
          <w:sz w:val="20"/>
          <w:szCs w:val="20"/>
        </w:rPr>
        <w:t>C’est la face (</w:t>
      </w:r>
      <w:smartTag w:uri="urn:schemas-microsoft-com:office:smarttags" w:element="metricconverter">
        <w:smartTagPr>
          <w:attr w:name="ProductID" w:val="1,3 m"/>
        </w:smartTagPr>
        <w:r w:rsidRPr="0032190F">
          <w:rPr>
            <w:i/>
            <w:sz w:val="20"/>
            <w:szCs w:val="20"/>
          </w:rPr>
          <w:t>1,3 m</w:t>
        </w:r>
      </w:smartTag>
      <w:r w:rsidRPr="0032190F">
        <w:rPr>
          <w:i/>
          <w:sz w:val="20"/>
          <w:szCs w:val="20"/>
        </w:rPr>
        <w:t xml:space="preserve"> du nord au sud, par </w:t>
      </w:r>
      <w:smartTag w:uri="urn:schemas-microsoft-com:office:smarttags" w:element="metricconverter">
        <w:smartTagPr>
          <w:attr w:name="ProductID" w:val="0,7 m"/>
        </w:smartTagPr>
        <w:r w:rsidRPr="0032190F">
          <w:rPr>
            <w:i/>
            <w:sz w:val="20"/>
            <w:szCs w:val="20"/>
          </w:rPr>
          <w:t>0,7 m</w:t>
        </w:r>
      </w:smartTag>
      <w:r w:rsidRPr="0032190F">
        <w:rPr>
          <w:i/>
          <w:sz w:val="20"/>
          <w:szCs w:val="20"/>
        </w:rPr>
        <w:t>) de pendage 30° sud-ouest. La surface est traversée du nord au sud par un décrochement nord - sud et n'est pas très lisse. Le C est inscrit près du bord est de la face, entre un décrochement en biais et une fissure, sous une touffe d’herbe. Le numéro est écrit en dessous, ZIV-GIII-R1A, entre les deux décrochements. Les gravures, trois poignards, sont situées plus bas. Deux sont dirigés perpendiculairement à l'orientation des décrochements, l'un a sa pointe vers le haut de la face et l'autre vers le bas (il a de plus une garde importante). Le troisième est parallèle aux décrochements, donc perpendiculaires aux deux autres poignards. Tous ont une lame triangulaire et un manche trapézoïdal plus étroit à son extrémité distale.</w:t>
      </w:r>
    </w:p>
    <w:p w14:paraId="462B93D7" w14:textId="77777777" w:rsidR="000152C6" w:rsidRPr="0032190F" w:rsidRDefault="000152C6" w:rsidP="000152C6">
      <w:pPr>
        <w:pStyle w:val="BodyTextIndent"/>
        <w:rPr>
          <w:i/>
          <w:sz w:val="20"/>
          <w:szCs w:val="20"/>
        </w:rPr>
      </w:pPr>
    </w:p>
    <w:p w14:paraId="10D38696" w14:textId="77777777" w:rsidR="000152C6" w:rsidRPr="0032190F" w:rsidRDefault="000152C6" w:rsidP="00647EA0">
      <w:pPr>
        <w:pStyle w:val="Heading5"/>
      </w:pPr>
      <w:bookmarkStart w:id="5584" w:name="Desc_ZIVGIIIR1B"/>
      <w:r w:rsidRPr="0032190F">
        <w:t>ZIVGIIIR1B</w:t>
      </w:r>
    </w:p>
    <w:bookmarkEnd w:id="5584"/>
    <w:p w14:paraId="1DDED60D" w14:textId="77777777" w:rsidR="000152C6" w:rsidRPr="0032190F" w:rsidRDefault="000152C6" w:rsidP="000152C6">
      <w:pPr>
        <w:ind w:right="-136"/>
        <w:jc w:val="both"/>
        <w:rPr>
          <w:lang w:val="fr-FR"/>
        </w:rPr>
      </w:pPr>
    </w:p>
    <w:p w14:paraId="08C674FC" w14:textId="77777777" w:rsidR="000152C6" w:rsidRPr="0032190F" w:rsidRDefault="000152C6" w:rsidP="000152C6">
      <w:pPr>
        <w:jc w:val="right"/>
        <w:rPr>
          <w:b/>
          <w:sz w:val="20"/>
          <w:szCs w:val="20"/>
          <w:lang w:val="fr-FR"/>
        </w:rPr>
      </w:pPr>
      <w:r w:rsidRPr="0032190F">
        <w:rPr>
          <w:b/>
          <w:sz w:val="20"/>
          <w:szCs w:val="20"/>
          <w:lang w:val="fr-FR"/>
        </w:rPr>
        <w:t>Roche de Marius Brignolle</w:t>
      </w:r>
    </w:p>
    <w:p w14:paraId="4082AD3B" w14:textId="77777777" w:rsidR="000152C6" w:rsidRPr="0032190F" w:rsidRDefault="000152C6" w:rsidP="000152C6">
      <w:pPr>
        <w:ind w:right="-156"/>
        <w:jc w:val="both"/>
        <w:rPr>
          <w:sz w:val="20"/>
          <w:szCs w:val="20"/>
          <w:lang w:val="fr-FR"/>
        </w:rPr>
      </w:pPr>
    </w:p>
    <w:p w14:paraId="703C876C" w14:textId="77777777" w:rsidR="000152C6" w:rsidRPr="0032190F" w:rsidRDefault="000152C6" w:rsidP="000152C6">
      <w:pPr>
        <w:pStyle w:val="BodyTextIndent"/>
        <w:jc w:val="both"/>
        <w:rPr>
          <w:i/>
          <w:sz w:val="20"/>
          <w:szCs w:val="20"/>
        </w:rPr>
      </w:pPr>
      <w:r w:rsidRPr="0032190F">
        <w:rPr>
          <w:i/>
          <w:sz w:val="20"/>
          <w:szCs w:val="20"/>
        </w:rPr>
        <w:t>Cette face de pendage moyen 60° est (</w:t>
      </w:r>
      <w:smartTag w:uri="urn:schemas-microsoft-com:office:smarttags" w:element="metricconverter">
        <w:smartTagPr>
          <w:attr w:name="ProductID" w:val="5 m"/>
        </w:smartTagPr>
        <w:r w:rsidRPr="0032190F">
          <w:rPr>
            <w:i/>
            <w:sz w:val="20"/>
            <w:szCs w:val="20"/>
          </w:rPr>
          <w:t>5 m</w:t>
        </w:r>
      </w:smartTag>
      <w:r w:rsidRPr="0032190F">
        <w:rPr>
          <w:i/>
          <w:sz w:val="20"/>
          <w:szCs w:val="20"/>
        </w:rPr>
        <w:t xml:space="preserve"> par </w:t>
      </w:r>
      <w:smartTag w:uri="urn:schemas-microsoft-com:office:smarttags" w:element="metricconverter">
        <w:smartTagPr>
          <w:attr w:name="ProductID" w:val="2 m"/>
        </w:smartTagPr>
        <w:r w:rsidRPr="0032190F">
          <w:rPr>
            <w:i/>
            <w:sz w:val="20"/>
            <w:szCs w:val="20"/>
          </w:rPr>
          <w:t>2 m</w:t>
        </w:r>
      </w:smartTag>
      <w:r w:rsidRPr="0032190F">
        <w:rPr>
          <w:i/>
          <w:sz w:val="20"/>
          <w:szCs w:val="20"/>
        </w:rPr>
        <w:t>) n'est ni plane ni lisse. Le C est inscrit en haut et à gauche, sur une petite face en décrochement, accompagné d’une flèche vers l’ouest et du chiffre 20. Le numéro, ZIV-GIII-R1B, se trouve un peu plus à droite sur la face principale. En dessous et à l'extrémité sud de la roche (à gauche) examiner trois corniformes et des plages, des textes de bergers* : Brignolle Marius né le 2 2 29 à Roquefort (les Pins probablement) berger à Tende - Palma Giacomo 4 agosto 1925 - plus au nord et bien écrit Palma Giuseppe (ou Maddelena ?) il lunedi 24 agosto 1936 giorno bello ma bosio legette bene – Marro Bianca Francesca li 5 julio 1922 – Arnolfo Maria Bernardo 27.8.1937, des dessins schématiques et un personnage quadrillé.</w:t>
      </w:r>
    </w:p>
    <w:p w14:paraId="5D243604" w14:textId="77777777" w:rsidR="000152C6" w:rsidRPr="0032190F" w:rsidRDefault="000152C6" w:rsidP="000152C6">
      <w:pPr>
        <w:pStyle w:val="BodyTextIndent"/>
        <w:rPr>
          <w:i/>
          <w:sz w:val="20"/>
          <w:szCs w:val="20"/>
        </w:rPr>
      </w:pPr>
      <w:r w:rsidRPr="0032190F">
        <w:rPr>
          <w:i/>
          <w:sz w:val="20"/>
          <w:szCs w:val="20"/>
        </w:rPr>
        <w:t>* texte grivois en patois mais belle écriture: le 27 août 1925 je suis obligé à rester à contempler les marmottes. A Tende on peut toucher la marmotte des femmes…….</w:t>
      </w:r>
    </w:p>
    <w:p w14:paraId="513913FD" w14:textId="77777777" w:rsidR="000152C6" w:rsidRPr="0032190F" w:rsidRDefault="000152C6" w:rsidP="000152C6">
      <w:pPr>
        <w:ind w:right="-196"/>
        <w:jc w:val="both"/>
        <w:rPr>
          <w:i/>
          <w:sz w:val="20"/>
          <w:szCs w:val="20"/>
          <w:lang w:val="fr-FR"/>
        </w:rPr>
      </w:pPr>
    </w:p>
    <w:p w14:paraId="15C0B744" w14:textId="77777777" w:rsidR="000152C6" w:rsidRPr="0032190F" w:rsidRDefault="000152C6" w:rsidP="000152C6">
      <w:pPr>
        <w:ind w:right="-196"/>
        <w:jc w:val="both"/>
        <w:rPr>
          <w:sz w:val="20"/>
          <w:szCs w:val="20"/>
          <w:lang w:val="fr-FR"/>
        </w:rPr>
      </w:pPr>
    </w:p>
    <w:p w14:paraId="1D4363D4" w14:textId="77777777" w:rsidR="000152C6" w:rsidRPr="0032190F" w:rsidRDefault="000152C6" w:rsidP="00647EA0">
      <w:pPr>
        <w:pStyle w:val="Heading5"/>
      </w:pPr>
      <w:r w:rsidRPr="0032190F">
        <w:t>ZIVGIIIR1@e</w:t>
      </w:r>
    </w:p>
    <w:p w14:paraId="3D59715D" w14:textId="77777777" w:rsidR="000152C6" w:rsidRPr="0032190F" w:rsidRDefault="000152C6" w:rsidP="000152C6">
      <w:pPr>
        <w:jc w:val="right"/>
        <w:rPr>
          <w:b/>
          <w:sz w:val="20"/>
          <w:szCs w:val="20"/>
          <w:lang w:val="fr-FR"/>
        </w:rPr>
      </w:pPr>
      <w:r w:rsidRPr="0032190F">
        <w:rPr>
          <w:b/>
          <w:sz w:val="20"/>
          <w:szCs w:val="20"/>
          <w:lang w:val="fr-FR"/>
        </w:rPr>
        <w:t>Roche aux deux poignards semblables en forme</w:t>
      </w:r>
    </w:p>
    <w:p w14:paraId="2B5EE337" w14:textId="77777777" w:rsidR="000152C6" w:rsidRPr="0032190F" w:rsidRDefault="000152C6" w:rsidP="000152C6">
      <w:pPr>
        <w:ind w:right="-156"/>
        <w:jc w:val="both"/>
        <w:rPr>
          <w:lang w:val="fr-FR"/>
        </w:rPr>
      </w:pPr>
    </w:p>
    <w:p w14:paraId="723F7411" w14:textId="66258DF5" w:rsidR="000152C6" w:rsidRPr="0032190F" w:rsidRDefault="000152C6" w:rsidP="000152C6">
      <w:pPr>
        <w:pStyle w:val="BodyText"/>
        <w:rPr>
          <w:i/>
          <w:sz w:val="20"/>
          <w:szCs w:val="20"/>
        </w:rPr>
      </w:pPr>
      <w:r w:rsidRPr="0032190F">
        <w:rPr>
          <w:i/>
          <w:sz w:val="20"/>
          <w:szCs w:val="20"/>
        </w:rPr>
        <w:tab/>
        <w:t>Examiner la moitié sud de sa face ouest (</w:t>
      </w:r>
      <w:smartTag w:uri="urn:schemas-microsoft-com:office:smarttags" w:element="metricconverter">
        <w:smartTagPr>
          <w:attr w:name="ProductID" w:val="3,0 m"/>
        </w:smartTagPr>
        <w:r w:rsidRPr="0032190F">
          <w:rPr>
            <w:i/>
            <w:sz w:val="20"/>
            <w:szCs w:val="20"/>
          </w:rPr>
          <w:t>3,0 m</w:t>
        </w:r>
      </w:smartTag>
      <w:r w:rsidRPr="0032190F">
        <w:rPr>
          <w:i/>
          <w:sz w:val="20"/>
          <w:szCs w:val="20"/>
        </w:rPr>
        <w:t xml:space="preserve"> du nord au sud, haute de </w:t>
      </w:r>
      <w:smartTag w:uri="urn:schemas-microsoft-com:office:smarttags" w:element="metricconverter">
        <w:smartTagPr>
          <w:attr w:name="ProductID" w:val="1,5 m"/>
        </w:smartTagPr>
        <w:r w:rsidRPr="0032190F">
          <w:rPr>
            <w:i/>
            <w:sz w:val="20"/>
            <w:szCs w:val="20"/>
          </w:rPr>
          <w:t>1,5 m</w:t>
        </w:r>
      </w:smartTag>
      <w:r w:rsidRPr="0032190F">
        <w:rPr>
          <w:i/>
          <w:sz w:val="20"/>
          <w:szCs w:val="20"/>
        </w:rPr>
        <w:t xml:space="preserve">, de pendage 60° ouest). Au sud de deux fissures sud-est – nord-ouest, chercher un poignard à lame triangulaire à bout pointu, dirigé vers le sud-est (haut de la roche) et à base rectiligne. Le manche rectangulaire présente un pommeau à bandes transversales. Entre </w:t>
      </w:r>
      <w:r w:rsidRPr="0032190F">
        <w:rPr>
          <w:i/>
          <w:sz w:val="20"/>
          <w:szCs w:val="20"/>
        </w:rPr>
        <w:lastRenderedPageBreak/>
        <w:t xml:space="preserve">les deux fissures trouver un </w:t>
      </w:r>
      <w:hyperlink r:id="rId14099" w:anchor="Typ_Bego_Poignards" w:history="1">
        <w:r w:rsidRPr="0032190F">
          <w:rPr>
            <w:rStyle w:val="Hyperlink"/>
            <w:i/>
            <w:sz w:val="20"/>
            <w:szCs w:val="20"/>
          </w:rPr>
          <w:t>poignard</w:t>
        </w:r>
      </w:hyperlink>
      <w:r w:rsidRPr="0032190F">
        <w:rPr>
          <w:i/>
          <w:sz w:val="20"/>
          <w:szCs w:val="20"/>
        </w:rPr>
        <w:t xml:space="preserve"> plus petit mais de caractéristiques proches. Le pommeau rectangulaire est large et les bandes sont surcreusées.</w:t>
      </w:r>
    </w:p>
    <w:p w14:paraId="0754AE22" w14:textId="77777777" w:rsidR="000152C6" w:rsidRPr="0032190F" w:rsidRDefault="000152C6" w:rsidP="00647EA0">
      <w:pPr>
        <w:pStyle w:val="Heading5"/>
      </w:pPr>
      <w:bookmarkStart w:id="5585" w:name="Desc_ZIVGIIIR2A"/>
      <w:r w:rsidRPr="0032190F">
        <w:t>ZIVGIIIR2A</w:t>
      </w:r>
    </w:p>
    <w:bookmarkEnd w:id="5585"/>
    <w:p w14:paraId="56A90EDD" w14:textId="77777777" w:rsidR="000152C6" w:rsidRPr="0032190F" w:rsidRDefault="000152C6" w:rsidP="000152C6">
      <w:pPr>
        <w:jc w:val="right"/>
        <w:rPr>
          <w:rFonts w:ascii="Palatino" w:hAnsi="Palatino"/>
          <w:b/>
          <w:sz w:val="20"/>
          <w:szCs w:val="20"/>
          <w:lang w:val="fr-FR"/>
        </w:rPr>
      </w:pPr>
      <w:r w:rsidRPr="0032190F">
        <w:rPr>
          <w:rFonts w:ascii="Palatino" w:hAnsi="Palatino"/>
          <w:b/>
          <w:sz w:val="20"/>
          <w:szCs w:val="20"/>
          <w:lang w:val="fr-FR"/>
        </w:rPr>
        <w:t xml:space="preserve">Roche du poignard sur la grande dalle plate </w:t>
      </w:r>
    </w:p>
    <w:p w14:paraId="2EAC1D30" w14:textId="77777777" w:rsidR="000152C6" w:rsidRPr="0032190F" w:rsidRDefault="000152C6" w:rsidP="000152C6">
      <w:pPr>
        <w:ind w:right="-156"/>
        <w:jc w:val="both"/>
        <w:rPr>
          <w:lang w:val="fr-FR"/>
        </w:rPr>
      </w:pPr>
    </w:p>
    <w:p w14:paraId="1BE8794E" w14:textId="5CA01E96" w:rsidR="000152C6" w:rsidRPr="0032190F" w:rsidRDefault="000152C6" w:rsidP="000152C6">
      <w:pPr>
        <w:ind w:right="-156"/>
        <w:jc w:val="both"/>
        <w:rPr>
          <w:lang w:val="fr-FR"/>
        </w:rPr>
      </w:pPr>
      <w:r w:rsidRPr="0032190F">
        <w:rPr>
          <w:lang w:val="fr-FR"/>
        </w:rPr>
        <w:t xml:space="preserve">Le </w:t>
      </w:r>
      <w:hyperlink r:id="rId14100" w:anchor="Typ_Bego_Poignards" w:history="1">
        <w:r w:rsidRPr="0032190F">
          <w:rPr>
            <w:rStyle w:val="Hyperlink"/>
            <w:lang w:val="fr-FR"/>
          </w:rPr>
          <w:t>Poignard</w:t>
        </w:r>
      </w:hyperlink>
      <w:r w:rsidR="00FF2589">
        <w:rPr>
          <w:rStyle w:val="Hyperlink"/>
          <w:lang w:val="fr-FR"/>
        </w:rPr>
        <w:t xml:space="preserve"> </w:t>
      </w:r>
      <w:r w:rsidRPr="0032190F">
        <w:rPr>
          <w:lang w:val="fr-FR"/>
        </w:rPr>
        <w:t xml:space="preserve">3 peut être comparé à une </w:t>
      </w:r>
      <w:hyperlink r:id="rId14101" w:anchor="Typ_Arm_Epees" w:history="1">
        <w:r w:rsidRPr="0032190F">
          <w:rPr>
            <w:rStyle w:val="Hyperlink"/>
            <w:lang w:val="fr-FR"/>
          </w:rPr>
          <w:t>épée</w:t>
        </w:r>
      </w:hyperlink>
      <w:r w:rsidR="00FF2589" w:rsidRPr="00FF2589">
        <w:rPr>
          <w:rStyle w:val="Hyperlink"/>
          <w:color w:val="000000"/>
          <w:u w:val="none"/>
          <w:lang w:val="fr-FR"/>
        </w:rPr>
        <w:t xml:space="preserve"> </w:t>
      </w:r>
      <w:r w:rsidRPr="0032190F">
        <w:rPr>
          <w:lang w:val="fr-FR"/>
        </w:rPr>
        <w:t>épicampaniforme (SS BIB)</w:t>
      </w:r>
    </w:p>
    <w:p w14:paraId="40826806" w14:textId="77777777" w:rsidR="000152C6" w:rsidRPr="0032190F" w:rsidRDefault="000152C6" w:rsidP="000152C6">
      <w:pPr>
        <w:ind w:right="-156"/>
        <w:jc w:val="both"/>
        <w:rPr>
          <w:sz w:val="20"/>
          <w:szCs w:val="20"/>
          <w:lang w:val="fr-FR"/>
        </w:rPr>
      </w:pPr>
    </w:p>
    <w:p w14:paraId="65DD7AFB" w14:textId="77777777" w:rsidR="000152C6" w:rsidRPr="0032190F" w:rsidRDefault="000152C6" w:rsidP="000152C6">
      <w:pPr>
        <w:ind w:right="-156" w:firstLine="709"/>
        <w:jc w:val="both"/>
        <w:rPr>
          <w:i/>
          <w:sz w:val="20"/>
          <w:szCs w:val="20"/>
          <w:lang w:val="fr-FR"/>
        </w:rPr>
      </w:pPr>
      <w:r w:rsidRPr="0032190F">
        <w:rPr>
          <w:i/>
          <w:sz w:val="20"/>
          <w:szCs w:val="20"/>
          <w:lang w:val="fr-FR"/>
        </w:rPr>
        <w:t>C’est un affleurement de six mètres par six mètres, de pendage 30° nord et presque plat. A gauche le grès est plus grossier. A droite, contre la paroi verticale est du massif, et surtout en haut de la dalle, le grain est plus fin et la patine rouge sombre paraît douce. Cette surface lisse ne porte qu'une "virgule" cupulée car elle est sans doute trop près du vide. Le bas de la roche est de texture grossière mais, entre deux fissures et à un mètre du bord le numéro est écrit en grand. Au-dessus, une lame a ses cupules éclatées et à gauche subsistent des formes indistinctes, perdues dans l'érosion. Encore un mètre à droite et un mètre plus haut se remarque un poignard assez bien réalisé, à longue lame triangulaire, à petit manche et pommeau globuleux. En-dessous une plage (ou un réticulé) est abîmé par l'érosion. Il ne semble pas y avoir de C.</w:t>
      </w:r>
    </w:p>
    <w:p w14:paraId="7CC3CFFD" w14:textId="77777777" w:rsidR="000152C6" w:rsidRPr="0032190F" w:rsidRDefault="000152C6" w:rsidP="000152C6">
      <w:pPr>
        <w:ind w:right="-196"/>
        <w:jc w:val="both"/>
        <w:rPr>
          <w:sz w:val="20"/>
          <w:szCs w:val="20"/>
          <w:lang w:val="fr-FR"/>
        </w:rPr>
      </w:pPr>
    </w:p>
    <w:p w14:paraId="7F0F10D2" w14:textId="77777777" w:rsidR="000152C6" w:rsidRPr="0032190F" w:rsidRDefault="000152C6" w:rsidP="00647EA0">
      <w:pPr>
        <w:pStyle w:val="Heading5"/>
      </w:pPr>
      <w:bookmarkStart w:id="5586" w:name="Desc_ZIVGIIIR3A"/>
      <w:r w:rsidRPr="0032190F">
        <w:t>ZIVGIIIR3A</w:t>
      </w:r>
    </w:p>
    <w:bookmarkEnd w:id="5586"/>
    <w:p w14:paraId="0005487F" w14:textId="77777777" w:rsidR="000152C6" w:rsidRPr="0032190F" w:rsidRDefault="000152C6" w:rsidP="000152C6">
      <w:pPr>
        <w:jc w:val="right"/>
        <w:rPr>
          <w:b/>
          <w:sz w:val="20"/>
          <w:szCs w:val="20"/>
          <w:lang w:val="fr-FR"/>
        </w:rPr>
      </w:pPr>
      <w:r w:rsidRPr="0032190F">
        <w:rPr>
          <w:b/>
          <w:sz w:val="20"/>
          <w:szCs w:val="20"/>
          <w:lang w:val="fr-FR"/>
        </w:rPr>
        <w:t>Roche des deux poignards parallèles situés au ras du sol</w:t>
      </w:r>
    </w:p>
    <w:p w14:paraId="65BADB85" w14:textId="77777777" w:rsidR="000152C6" w:rsidRPr="0032190F" w:rsidRDefault="000152C6" w:rsidP="000152C6">
      <w:pPr>
        <w:ind w:right="-156"/>
        <w:jc w:val="both"/>
        <w:rPr>
          <w:sz w:val="20"/>
          <w:szCs w:val="20"/>
          <w:lang w:val="fr-FR"/>
        </w:rPr>
      </w:pPr>
    </w:p>
    <w:p w14:paraId="4C845DAD" w14:textId="62C4801B" w:rsidR="000152C6" w:rsidRPr="0032190F" w:rsidRDefault="000152C6" w:rsidP="000152C6">
      <w:pPr>
        <w:pStyle w:val="BodyTextIndent"/>
      </w:pPr>
      <w:r w:rsidRPr="0032190F">
        <w:rPr>
          <w:i/>
          <w:sz w:val="20"/>
          <w:szCs w:val="20"/>
        </w:rPr>
        <w:t xml:space="preserve">C’est la face de pendage 70° est de cet éperon, parcourue de nombreuses stries glaciaires entrecroisées. Le grès est de couleur alternativement claire et foncée. Le C est inscrit dans le haut de la surface, très visible car il ressort en gris sur la patine lie de vin. Il est surmonté d’une flèche dirigée vers le nord et du chiffre 18. Le numéro, écrit </w:t>
      </w:r>
      <w:smartTag w:uri="urn:schemas-microsoft-com:office:smarttags" w:element="metricconverter">
        <w:smartTagPr>
          <w:attr w:name="ProductID" w:val="0,4 m"/>
        </w:smartTagPr>
        <w:r w:rsidRPr="0032190F">
          <w:rPr>
            <w:i/>
            <w:sz w:val="20"/>
            <w:szCs w:val="20"/>
          </w:rPr>
          <w:t>0,4 m</w:t>
        </w:r>
      </w:smartTag>
      <w:r w:rsidRPr="0032190F">
        <w:rPr>
          <w:i/>
          <w:sz w:val="20"/>
          <w:szCs w:val="20"/>
        </w:rPr>
        <w:t xml:space="preserve"> plus bas au ras de la pelouse et à </w:t>
      </w:r>
      <w:smartTag w:uri="urn:schemas-microsoft-com:office:smarttags" w:element="metricconverter">
        <w:smartTagPr>
          <w:attr w:name="ProductID" w:val="1 m"/>
        </w:smartTagPr>
        <w:r w:rsidRPr="0032190F">
          <w:rPr>
            <w:i/>
            <w:sz w:val="20"/>
            <w:szCs w:val="20"/>
          </w:rPr>
          <w:t>1 m</w:t>
        </w:r>
      </w:smartTag>
      <w:r w:rsidRPr="0032190F">
        <w:rPr>
          <w:i/>
          <w:sz w:val="20"/>
          <w:szCs w:val="20"/>
        </w:rPr>
        <w:t xml:space="preserve"> du bord nord, dans une surface de patine plus claire, est illisible (seul ZI est discernable). Encore plus bas, dans du grès rose plus grossier, sont gravés deux poignards à lame triangulaire allongée et dont la pointe est indiscernable. Ils font songer aux poignards de la paroi B (</w:t>
      </w:r>
      <w:hyperlink r:id="rId14102" w:anchor="Desc_ZVIIGIR17" w:history="1">
        <w:r w:rsidRPr="0032190F">
          <w:rPr>
            <w:rStyle w:val="Hyperlink"/>
            <w:i/>
            <w:sz w:val="20"/>
            <w:szCs w:val="20"/>
          </w:rPr>
          <w:t>ZVII GI R17</w:t>
        </w:r>
      </w:hyperlink>
      <w:r w:rsidRPr="0032190F">
        <w:rPr>
          <w:i/>
          <w:sz w:val="20"/>
          <w:szCs w:val="20"/>
        </w:rPr>
        <w:t>). Le poignard de droite présente un petit pommeau trapézoïdal</w:t>
      </w:r>
      <w:r w:rsidRPr="0032190F">
        <w:rPr>
          <w:sz w:val="20"/>
          <w:szCs w:val="20"/>
        </w:rPr>
        <w:t>.</w:t>
      </w:r>
    </w:p>
    <w:p w14:paraId="0D0A8DD1" w14:textId="77777777" w:rsidR="000152C6" w:rsidRPr="0032190F" w:rsidRDefault="000152C6" w:rsidP="000152C6">
      <w:pPr>
        <w:rPr>
          <w:lang w:val="fr-FR"/>
        </w:rPr>
      </w:pPr>
    </w:p>
    <w:p w14:paraId="68EF47D7" w14:textId="77777777" w:rsidR="000152C6" w:rsidRPr="0032190F" w:rsidRDefault="000152C6" w:rsidP="00647EA0">
      <w:pPr>
        <w:pStyle w:val="Heading5"/>
      </w:pPr>
      <w:bookmarkStart w:id="5587" w:name="Desc_ZIVGIIIR4B"/>
      <w:r w:rsidRPr="0032190F">
        <w:t>ZIVGIIIR4B</w:t>
      </w:r>
    </w:p>
    <w:bookmarkEnd w:id="5587"/>
    <w:p w14:paraId="3EA3F6CC" w14:textId="77777777" w:rsidR="000152C6" w:rsidRPr="0032190F" w:rsidRDefault="000152C6" w:rsidP="000152C6">
      <w:pPr>
        <w:jc w:val="right"/>
        <w:rPr>
          <w:rFonts w:ascii="Palatino" w:hAnsi="Palatino"/>
          <w:b/>
          <w:sz w:val="20"/>
          <w:szCs w:val="20"/>
          <w:lang w:val="fr-FR"/>
        </w:rPr>
      </w:pPr>
      <w:r w:rsidRPr="0032190F">
        <w:rPr>
          <w:rFonts w:ascii="Palatino" w:hAnsi="Palatino"/>
          <w:b/>
          <w:sz w:val="20"/>
          <w:szCs w:val="20"/>
          <w:lang w:val="fr-FR"/>
        </w:rPr>
        <w:t>Roche au réticulé partagé d’une manière originale</w:t>
      </w:r>
    </w:p>
    <w:p w14:paraId="333FB4F8" w14:textId="4E3177FF" w:rsidR="000152C6" w:rsidRPr="0032190F" w:rsidRDefault="00000000" w:rsidP="000152C6">
      <w:pPr>
        <w:ind w:right="-156"/>
        <w:jc w:val="both"/>
        <w:rPr>
          <w:lang w:val="fr-FR"/>
        </w:rPr>
      </w:pPr>
      <w:hyperlink r:id="rId14103" w:anchor="Typ_Bego_Reticules_Simples" w:history="1">
        <w:r w:rsidR="000152C6" w:rsidRPr="0032190F">
          <w:rPr>
            <w:rStyle w:val="Hyperlink"/>
            <w:lang w:val="fr-FR"/>
          </w:rPr>
          <w:t>Réticulé</w:t>
        </w:r>
      </w:hyperlink>
      <w:r w:rsidR="000152C6" w:rsidRPr="0032190F">
        <w:rPr>
          <w:lang w:val="fr-FR"/>
        </w:rPr>
        <w:t xml:space="preserve"> proche de </w:t>
      </w:r>
      <w:hyperlink r:id="rId14104" w:anchor="Desc_ZIVGIIIR4G" w:history="1">
        <w:r w:rsidR="000152C6" w:rsidRPr="0032190F">
          <w:rPr>
            <w:rStyle w:val="Hyperlink"/>
            <w:lang w:val="fr-FR"/>
          </w:rPr>
          <w:t>R4G</w:t>
        </w:r>
      </w:hyperlink>
      <w:r w:rsidR="000152C6" w:rsidRPr="0032190F">
        <w:rPr>
          <w:lang w:val="fr-FR"/>
        </w:rPr>
        <w:t xml:space="preserve"> (SS BIB)</w:t>
      </w:r>
    </w:p>
    <w:p w14:paraId="2E0E6529" w14:textId="77777777" w:rsidR="000152C6" w:rsidRPr="0032190F" w:rsidRDefault="000152C6" w:rsidP="000152C6">
      <w:pPr>
        <w:ind w:right="-156"/>
        <w:jc w:val="both"/>
        <w:rPr>
          <w:sz w:val="20"/>
          <w:szCs w:val="20"/>
          <w:lang w:val="fr-FR"/>
        </w:rPr>
      </w:pPr>
    </w:p>
    <w:p w14:paraId="794BB247" w14:textId="77777777" w:rsidR="000152C6" w:rsidRPr="0032190F" w:rsidRDefault="000152C6" w:rsidP="000152C6">
      <w:pPr>
        <w:ind w:right="-156" w:firstLine="709"/>
        <w:jc w:val="both"/>
        <w:rPr>
          <w:i/>
          <w:sz w:val="20"/>
          <w:szCs w:val="20"/>
          <w:lang w:val="fr-FR"/>
        </w:rPr>
      </w:pPr>
      <w:r w:rsidRPr="0032190F">
        <w:rPr>
          <w:i/>
          <w:sz w:val="20"/>
          <w:szCs w:val="20"/>
          <w:lang w:val="fr-FR"/>
        </w:rPr>
        <w:t xml:space="preserve">C’est une surface horizontale située au ras du sol. Elle mesure </w:t>
      </w:r>
      <w:smartTag w:uri="urn:schemas-microsoft-com:office:smarttags" w:element="metricconverter">
        <w:smartTagPr>
          <w:attr w:name="ProductID" w:val="1,3 m"/>
        </w:smartTagPr>
        <w:r w:rsidRPr="0032190F">
          <w:rPr>
            <w:i/>
            <w:sz w:val="20"/>
            <w:szCs w:val="20"/>
            <w:lang w:val="fr-FR"/>
          </w:rPr>
          <w:t>1,3 m</w:t>
        </w:r>
      </w:smartTag>
      <w:r w:rsidRPr="0032190F">
        <w:rPr>
          <w:i/>
          <w:sz w:val="20"/>
          <w:szCs w:val="20"/>
          <w:lang w:val="fr-FR"/>
        </w:rPr>
        <w:t xml:space="preserve"> par </w:t>
      </w:r>
      <w:smartTag w:uri="urn:schemas-microsoft-com:office:smarttags" w:element="metricconverter">
        <w:smartTagPr>
          <w:attr w:name="ProductID" w:val="0,7 m"/>
        </w:smartTagPr>
        <w:r w:rsidRPr="0032190F">
          <w:rPr>
            <w:i/>
            <w:sz w:val="20"/>
            <w:szCs w:val="20"/>
            <w:lang w:val="fr-FR"/>
          </w:rPr>
          <w:t>0,7 m</w:t>
        </w:r>
      </w:smartTag>
      <w:r w:rsidRPr="0032190F">
        <w:rPr>
          <w:i/>
          <w:sz w:val="20"/>
          <w:szCs w:val="20"/>
          <w:lang w:val="fr-FR"/>
        </w:rPr>
        <w:t xml:space="preserve"> et présente un profond décrochement au sud-ouest. La partie nord-ouest et le décrochement sont recouverts d'une patine lisse de couleur beige orangé, particulièrement sur la face surélevée et relativement horizontale. Un réticulé rectangulaire est gravé, avec une découpe originale : cases allongées longitudinalement puis transversalement, puis partage dans les deux sens. Des plages et des dessins de bergers dont l'inscription PALMA GIACOMO, réalisée en grosses lettres sous le décrochement, sont aussi présents.</w:t>
      </w:r>
    </w:p>
    <w:p w14:paraId="68034C92" w14:textId="77777777" w:rsidR="000152C6" w:rsidRPr="0032190F" w:rsidRDefault="000152C6" w:rsidP="000152C6">
      <w:pPr>
        <w:ind w:right="-156" w:firstLine="709"/>
        <w:jc w:val="both"/>
        <w:rPr>
          <w:i/>
          <w:sz w:val="20"/>
          <w:szCs w:val="20"/>
          <w:lang w:val="fr-FR"/>
        </w:rPr>
      </w:pPr>
      <w:r w:rsidRPr="0032190F">
        <w:rPr>
          <w:i/>
          <w:sz w:val="20"/>
          <w:szCs w:val="20"/>
          <w:lang w:val="fr-FR"/>
        </w:rPr>
        <w:t xml:space="preserve">Selon son habitude, en zone IV, Conti indique la position de la roche suivante par une flèche( vers le nord-nord-est), un numéro (4D ici, il n'y a donc pas de R4C proche) et parfois un chiffre représentant la distance en mètres.  </w:t>
      </w:r>
    </w:p>
    <w:p w14:paraId="619D63C4" w14:textId="77777777" w:rsidR="000152C6" w:rsidRPr="0032190F" w:rsidRDefault="000152C6" w:rsidP="000152C6">
      <w:pPr>
        <w:ind w:right="-196"/>
        <w:jc w:val="both"/>
        <w:rPr>
          <w:sz w:val="20"/>
          <w:szCs w:val="20"/>
          <w:lang w:val="fr-FR"/>
        </w:rPr>
      </w:pPr>
    </w:p>
    <w:p w14:paraId="6E09312A" w14:textId="77777777" w:rsidR="000152C6" w:rsidRPr="0032190F" w:rsidRDefault="000152C6" w:rsidP="00647EA0">
      <w:pPr>
        <w:pStyle w:val="Heading5"/>
      </w:pPr>
      <w:bookmarkStart w:id="5588" w:name="Desc_ZIVGIIIR4G"/>
      <w:r w:rsidRPr="0032190F">
        <w:t>ZIVGIIIR4G</w:t>
      </w:r>
    </w:p>
    <w:bookmarkEnd w:id="5588"/>
    <w:p w14:paraId="71B005BA" w14:textId="77777777" w:rsidR="000152C6" w:rsidRPr="0032190F" w:rsidRDefault="000152C6" w:rsidP="000152C6">
      <w:pPr>
        <w:jc w:val="right"/>
        <w:rPr>
          <w:rFonts w:ascii="Palatino" w:hAnsi="Palatino"/>
          <w:b/>
          <w:sz w:val="20"/>
          <w:szCs w:val="20"/>
          <w:lang w:val="fr-FR"/>
        </w:rPr>
      </w:pPr>
      <w:r w:rsidRPr="0032190F">
        <w:rPr>
          <w:rFonts w:ascii="Palatino" w:hAnsi="Palatino"/>
          <w:b/>
          <w:sz w:val="20"/>
          <w:szCs w:val="20"/>
          <w:lang w:val="fr-FR"/>
        </w:rPr>
        <w:t>Roche du réticulé usé aux nombreuses cases</w:t>
      </w:r>
    </w:p>
    <w:p w14:paraId="08D898F3" w14:textId="77777777" w:rsidR="000152C6" w:rsidRPr="0032190F" w:rsidRDefault="000152C6" w:rsidP="000152C6">
      <w:pPr>
        <w:ind w:right="-156"/>
        <w:jc w:val="both"/>
        <w:rPr>
          <w:sz w:val="20"/>
          <w:szCs w:val="20"/>
          <w:lang w:val="fr-FR"/>
        </w:rPr>
      </w:pPr>
    </w:p>
    <w:p w14:paraId="787056CD" w14:textId="3F9F4508" w:rsidR="000152C6" w:rsidRPr="0032190F" w:rsidRDefault="00000000" w:rsidP="000152C6">
      <w:pPr>
        <w:ind w:right="-156"/>
        <w:jc w:val="both"/>
        <w:rPr>
          <w:lang w:val="fr-FR"/>
        </w:rPr>
      </w:pPr>
      <w:hyperlink r:id="rId14105" w:anchor="Typ_Bego_Reticules_Simples" w:history="1">
        <w:r w:rsidR="000152C6" w:rsidRPr="0032190F">
          <w:rPr>
            <w:rStyle w:val="Hyperlink"/>
            <w:lang w:val="fr-FR"/>
          </w:rPr>
          <w:t>Réticulé</w:t>
        </w:r>
      </w:hyperlink>
      <w:r w:rsidR="000152C6" w:rsidRPr="0032190F">
        <w:rPr>
          <w:lang w:val="fr-FR"/>
        </w:rPr>
        <w:t xml:space="preserve">proche de </w:t>
      </w:r>
      <w:hyperlink r:id="rId14106" w:anchor="Desc_ZIVGIIIR4B" w:history="1">
        <w:r w:rsidR="000152C6" w:rsidRPr="0032190F">
          <w:rPr>
            <w:rStyle w:val="Hyperlink"/>
            <w:lang w:val="fr-FR"/>
          </w:rPr>
          <w:t>R4B</w:t>
        </w:r>
      </w:hyperlink>
      <w:r w:rsidR="000152C6" w:rsidRPr="0032190F">
        <w:rPr>
          <w:lang w:val="fr-FR"/>
        </w:rPr>
        <w:t>(SS BIB)</w:t>
      </w:r>
    </w:p>
    <w:p w14:paraId="08BEDCFA" w14:textId="77777777" w:rsidR="000152C6" w:rsidRPr="0032190F" w:rsidRDefault="000152C6" w:rsidP="000152C6">
      <w:pPr>
        <w:ind w:right="-156"/>
        <w:jc w:val="both"/>
        <w:rPr>
          <w:sz w:val="20"/>
          <w:szCs w:val="20"/>
          <w:lang w:val="fr-FR"/>
        </w:rPr>
      </w:pPr>
    </w:p>
    <w:p w14:paraId="1D3028E1" w14:textId="77777777" w:rsidR="000152C6" w:rsidRPr="0032190F" w:rsidRDefault="000152C6" w:rsidP="000152C6">
      <w:pPr>
        <w:ind w:right="-156" w:firstLine="709"/>
        <w:jc w:val="both"/>
        <w:rPr>
          <w:i/>
          <w:sz w:val="20"/>
          <w:szCs w:val="20"/>
          <w:lang w:val="fr-FR"/>
        </w:rPr>
      </w:pPr>
      <w:r w:rsidRPr="0032190F">
        <w:rPr>
          <w:i/>
          <w:sz w:val="20"/>
          <w:szCs w:val="20"/>
          <w:lang w:val="fr-FR"/>
        </w:rPr>
        <w:t xml:space="preserve">La face supérieure, située à peine à </w:t>
      </w:r>
      <w:smartTag w:uri="urn:schemas-microsoft-com:office:smarttags" w:element="metricconverter">
        <w:smartTagPr>
          <w:attr w:name="ProductID" w:val="0,3 m"/>
        </w:smartTagPr>
        <w:r w:rsidRPr="0032190F">
          <w:rPr>
            <w:i/>
            <w:sz w:val="20"/>
            <w:szCs w:val="20"/>
            <w:lang w:val="fr-FR"/>
          </w:rPr>
          <w:t>0,3 m</w:t>
        </w:r>
      </w:smartTag>
      <w:r w:rsidRPr="0032190F">
        <w:rPr>
          <w:i/>
          <w:sz w:val="20"/>
          <w:szCs w:val="20"/>
          <w:lang w:val="fr-FR"/>
        </w:rPr>
        <w:t xml:space="preserve"> du sol et plus ou moins patinée en orange, mesure </w:t>
      </w:r>
      <w:smartTag w:uri="urn:schemas-microsoft-com:office:smarttags" w:element="metricconverter">
        <w:smartTagPr>
          <w:attr w:name="ProductID" w:val="1,5 m"/>
        </w:smartTagPr>
        <w:r w:rsidRPr="0032190F">
          <w:rPr>
            <w:i/>
            <w:sz w:val="20"/>
            <w:szCs w:val="20"/>
            <w:lang w:val="fr-FR"/>
          </w:rPr>
          <w:t>1,5 m</w:t>
        </w:r>
      </w:smartTag>
      <w:r w:rsidRPr="0032190F">
        <w:rPr>
          <w:i/>
          <w:sz w:val="20"/>
          <w:szCs w:val="20"/>
          <w:lang w:val="fr-FR"/>
        </w:rPr>
        <w:t xml:space="preserve"> du nord au sud par </w:t>
      </w:r>
      <w:smartTag w:uri="urn:schemas-microsoft-com:office:smarttags" w:element="metricconverter">
        <w:smartTagPr>
          <w:attr w:name="ProductID" w:val="1,0 m"/>
        </w:smartTagPr>
        <w:r w:rsidRPr="0032190F">
          <w:rPr>
            <w:i/>
            <w:sz w:val="20"/>
            <w:szCs w:val="20"/>
            <w:lang w:val="fr-FR"/>
          </w:rPr>
          <w:t>1,0 m</w:t>
        </w:r>
      </w:smartTag>
      <w:r w:rsidRPr="0032190F">
        <w:rPr>
          <w:i/>
          <w:sz w:val="20"/>
          <w:szCs w:val="20"/>
          <w:lang w:val="fr-FR"/>
        </w:rPr>
        <w:t>. Le C, accompagné d’une flèche vers l’ouest plus les indications 5A et 20, et le numéro sont inscrits à l'extrémité nord de la roche. Un réticulé divisé en de nombreuses cases (comparer avec celui de la roche 4B) est gravé entre deux fissures, sur une portion de surface patinée. Le dessin n'est plus très net car la roche est usée.</w:t>
      </w:r>
    </w:p>
    <w:p w14:paraId="5B9D1335" w14:textId="77777777" w:rsidR="000152C6" w:rsidRPr="0032190F" w:rsidRDefault="000152C6" w:rsidP="000152C6">
      <w:pPr>
        <w:ind w:right="-156" w:firstLine="709"/>
        <w:jc w:val="both"/>
        <w:rPr>
          <w:i/>
          <w:sz w:val="20"/>
          <w:szCs w:val="20"/>
          <w:lang w:val="fr-FR"/>
        </w:rPr>
      </w:pPr>
    </w:p>
    <w:p w14:paraId="33F6BF6E" w14:textId="77777777" w:rsidR="000152C6" w:rsidRPr="0032190F" w:rsidRDefault="000152C6" w:rsidP="00647EA0">
      <w:pPr>
        <w:pStyle w:val="Heading5"/>
      </w:pPr>
      <w:bookmarkStart w:id="5589" w:name="Desc_ZIVGIIIR5A"/>
      <w:r w:rsidRPr="0032190F">
        <w:t>ZIVGIIIR5A</w:t>
      </w:r>
    </w:p>
    <w:bookmarkEnd w:id="5589"/>
    <w:p w14:paraId="1C1ABD60" w14:textId="77777777" w:rsidR="000152C6" w:rsidRPr="0032190F" w:rsidRDefault="000152C6" w:rsidP="000152C6">
      <w:pPr>
        <w:jc w:val="right"/>
        <w:rPr>
          <w:b/>
          <w:sz w:val="20"/>
          <w:szCs w:val="20"/>
          <w:lang w:val="fr-FR"/>
        </w:rPr>
      </w:pPr>
      <w:r w:rsidRPr="0032190F">
        <w:rPr>
          <w:b/>
          <w:sz w:val="20"/>
          <w:szCs w:val="20"/>
          <w:lang w:val="fr-FR"/>
        </w:rPr>
        <w:lastRenderedPageBreak/>
        <w:t>Roche de l’escalier renversé</w:t>
      </w:r>
    </w:p>
    <w:p w14:paraId="48DFBA41" w14:textId="77777777" w:rsidR="000152C6" w:rsidRPr="0032190F" w:rsidRDefault="000152C6" w:rsidP="000152C6">
      <w:pPr>
        <w:ind w:right="-156"/>
        <w:jc w:val="both"/>
        <w:rPr>
          <w:sz w:val="20"/>
          <w:szCs w:val="20"/>
          <w:lang w:val="fr-FR"/>
        </w:rPr>
      </w:pPr>
    </w:p>
    <w:p w14:paraId="49F93A29" w14:textId="77777777" w:rsidR="000152C6" w:rsidRPr="0032190F" w:rsidRDefault="000152C6" w:rsidP="000152C6">
      <w:pPr>
        <w:ind w:right="-156" w:firstLine="709"/>
        <w:jc w:val="both"/>
        <w:rPr>
          <w:i/>
          <w:sz w:val="20"/>
          <w:szCs w:val="20"/>
          <w:lang w:val="fr-FR"/>
        </w:rPr>
      </w:pPr>
      <w:r w:rsidRPr="0032190F">
        <w:rPr>
          <w:i/>
          <w:sz w:val="20"/>
          <w:szCs w:val="20"/>
          <w:lang w:val="fr-FR"/>
        </w:rPr>
        <w:t xml:space="preserve">C’est un bloc haut de </w:t>
      </w:r>
      <w:smartTag w:uri="urn:schemas-microsoft-com:office:smarttags" w:element="metricconverter">
        <w:smartTagPr>
          <w:attr w:name="ProductID" w:val="0,5 m"/>
        </w:smartTagPr>
        <w:r w:rsidRPr="0032190F">
          <w:rPr>
            <w:i/>
            <w:sz w:val="20"/>
            <w:szCs w:val="20"/>
            <w:lang w:val="fr-FR"/>
          </w:rPr>
          <w:t>0,5 m</w:t>
        </w:r>
      </w:smartTag>
      <w:r w:rsidRPr="0032190F">
        <w:rPr>
          <w:i/>
          <w:sz w:val="20"/>
          <w:szCs w:val="20"/>
          <w:lang w:val="fr-FR"/>
        </w:rPr>
        <w:t xml:space="preserve"> au sud et ras du sol au nord et à l’est, en forme d'escabeau culbuté, composé de deux marches et une contremarche aux arêtes nettes et rectilignes. Le C est sur la marche du nord (de pendage 45° sud-ouest) accompagné d’une flèche vers le sud-ouest et du chiffre 10. Sur la contremarche (</w:t>
      </w:r>
      <w:smartTag w:uri="urn:schemas-microsoft-com:office:smarttags" w:element="metricconverter">
        <w:smartTagPr>
          <w:attr w:name="ProductID" w:val="0,7 m"/>
        </w:smartTagPr>
        <w:r w:rsidRPr="0032190F">
          <w:rPr>
            <w:i/>
            <w:sz w:val="20"/>
            <w:szCs w:val="20"/>
            <w:lang w:val="fr-FR"/>
          </w:rPr>
          <w:t>0,7 m</w:t>
        </w:r>
      </w:smartTag>
      <w:r w:rsidRPr="0032190F">
        <w:rPr>
          <w:i/>
          <w:sz w:val="20"/>
          <w:szCs w:val="20"/>
          <w:lang w:val="fr-FR"/>
        </w:rPr>
        <w:t xml:space="preserve"> d’est en ouest par </w:t>
      </w:r>
      <w:smartTag w:uri="urn:schemas-microsoft-com:office:smarttags" w:element="metricconverter">
        <w:smartTagPr>
          <w:attr w:name="ProductID" w:val="0,5 m"/>
        </w:smartTagPr>
        <w:r w:rsidRPr="0032190F">
          <w:rPr>
            <w:i/>
            <w:sz w:val="20"/>
            <w:szCs w:val="20"/>
            <w:lang w:val="fr-FR"/>
          </w:rPr>
          <w:t>0,5 m</w:t>
        </w:r>
      </w:smartTag>
      <w:r w:rsidRPr="0032190F">
        <w:rPr>
          <w:i/>
          <w:sz w:val="20"/>
          <w:szCs w:val="20"/>
          <w:lang w:val="fr-FR"/>
        </w:rPr>
        <w:t xml:space="preserve">, de pendage 30° nord-ouest) se voient un corniforme (ou plutôt deux plages), des textes de bergers très lisibles dont BOTTON (en cursive) ROCCO, et d'autres beaucoup plus fins (Lanteri Apelio deto Bune di Tenda 1881 14 agosto ; </w:t>
      </w:r>
      <w:r w:rsidRPr="0032190F">
        <w:rPr>
          <w:i/>
          <w:sz w:val="20"/>
          <w:szCs w:val="20"/>
          <w:shd w:val="clear" w:color="auto" w:fill="FFFF00"/>
          <w:lang w:val="fr-FR"/>
        </w:rPr>
        <w:t xml:space="preserve">Guido François </w:t>
      </w:r>
      <w:smartTag w:uri="urn:schemas-microsoft-com:office:smarttags" w:element="metricconverter">
        <w:smartTagPr>
          <w:attr w:name="ProductID" w:val="22 A"/>
        </w:smartTagPr>
        <w:r w:rsidRPr="0032190F">
          <w:rPr>
            <w:i/>
            <w:sz w:val="20"/>
            <w:szCs w:val="20"/>
            <w:shd w:val="clear" w:color="auto" w:fill="FFFF00"/>
            <w:lang w:val="fr-FR"/>
          </w:rPr>
          <w:t>22 A</w:t>
        </w:r>
      </w:smartTag>
      <w:r w:rsidRPr="0032190F">
        <w:rPr>
          <w:i/>
          <w:sz w:val="20"/>
          <w:szCs w:val="20"/>
          <w:shd w:val="clear" w:color="auto" w:fill="FFFF00"/>
          <w:lang w:val="fr-FR"/>
        </w:rPr>
        <w:t xml:space="preserve"> 1959 – 1908</w:t>
      </w:r>
      <w:r w:rsidRPr="0032190F">
        <w:rPr>
          <w:i/>
          <w:sz w:val="20"/>
          <w:szCs w:val="20"/>
          <w:lang w:val="fr-FR"/>
        </w:rPr>
        <w:t> ; la date 1535 ? ; des ciseaux). Peut-être y a-t-il un bateau. Le numéro, ZIV-GIII-R5A, est inscrit dans la partie est, peu plate, de cette face, au-dessus d’une fissure nord – sud. Sur la deuxième marche de pendage 45° sud-ouest se distinguent divers traits, formant des zigzags, et peut-être un bonhomme.</w:t>
      </w:r>
    </w:p>
    <w:p w14:paraId="79391BF8" w14:textId="77777777" w:rsidR="000152C6" w:rsidRPr="0032190F" w:rsidRDefault="000152C6" w:rsidP="000152C6">
      <w:pPr>
        <w:rPr>
          <w:sz w:val="20"/>
          <w:szCs w:val="20"/>
          <w:lang w:val="fr-FR"/>
        </w:rPr>
      </w:pPr>
    </w:p>
    <w:p w14:paraId="1EF2FA92" w14:textId="77777777" w:rsidR="000152C6" w:rsidRPr="0032190F" w:rsidRDefault="000152C6" w:rsidP="000152C6">
      <w:pPr>
        <w:ind w:right="-196"/>
        <w:jc w:val="both"/>
        <w:rPr>
          <w:sz w:val="20"/>
          <w:szCs w:val="20"/>
          <w:lang w:val="fr-FR"/>
        </w:rPr>
      </w:pPr>
    </w:p>
    <w:p w14:paraId="6A838815" w14:textId="77777777" w:rsidR="000152C6" w:rsidRPr="0032190F" w:rsidRDefault="000152C6" w:rsidP="00647EA0">
      <w:pPr>
        <w:pStyle w:val="Heading5"/>
      </w:pPr>
      <w:r w:rsidRPr="0032190F">
        <w:t>ZIVGIIIR5F</w:t>
      </w:r>
    </w:p>
    <w:p w14:paraId="53086DB0" w14:textId="77777777" w:rsidR="000152C6" w:rsidRPr="0032190F" w:rsidRDefault="000152C6" w:rsidP="000152C6">
      <w:pPr>
        <w:jc w:val="right"/>
        <w:rPr>
          <w:rFonts w:ascii="Palatino" w:hAnsi="Palatino"/>
          <w:b/>
          <w:sz w:val="20"/>
          <w:szCs w:val="20"/>
          <w:lang w:val="fr-FR"/>
        </w:rPr>
      </w:pPr>
      <w:r w:rsidRPr="0032190F">
        <w:rPr>
          <w:rFonts w:ascii="Palatino" w:hAnsi="Palatino"/>
          <w:b/>
          <w:sz w:val="20"/>
          <w:szCs w:val="20"/>
          <w:lang w:val="fr-FR"/>
        </w:rPr>
        <w:t>Roche du corniforme modèle et de ses imitations</w:t>
      </w:r>
    </w:p>
    <w:p w14:paraId="0564CD89" w14:textId="77777777" w:rsidR="000152C6" w:rsidRPr="0032190F" w:rsidRDefault="000152C6" w:rsidP="000152C6">
      <w:pPr>
        <w:ind w:right="-156"/>
        <w:jc w:val="both"/>
        <w:rPr>
          <w:sz w:val="20"/>
          <w:szCs w:val="20"/>
          <w:lang w:val="fr-FR"/>
        </w:rPr>
      </w:pPr>
    </w:p>
    <w:p w14:paraId="072DB705" w14:textId="3FFD535E" w:rsidR="000152C6" w:rsidRPr="0032190F" w:rsidRDefault="000152C6" w:rsidP="000152C6">
      <w:pPr>
        <w:ind w:right="-156" w:firstLine="709"/>
        <w:jc w:val="both"/>
        <w:rPr>
          <w:i/>
          <w:sz w:val="20"/>
          <w:szCs w:val="20"/>
          <w:lang w:val="fr-FR"/>
        </w:rPr>
      </w:pPr>
      <w:r w:rsidRPr="0032190F">
        <w:rPr>
          <w:i/>
          <w:sz w:val="20"/>
          <w:szCs w:val="20"/>
          <w:lang w:val="fr-FR"/>
        </w:rPr>
        <w:t>Sa face ouest, patinée orange, présente le C de Conti, tandis qu'une face de pendage nord-ouest (</w:t>
      </w:r>
      <w:smartTag w:uri="urn:schemas-microsoft-com:office:smarttags" w:element="metricconverter">
        <w:smartTagPr>
          <w:attr w:name="ProductID" w:val="1,0 m"/>
        </w:smartTagPr>
        <w:r w:rsidRPr="0032190F">
          <w:rPr>
            <w:i/>
            <w:sz w:val="20"/>
            <w:szCs w:val="20"/>
            <w:lang w:val="fr-FR"/>
          </w:rPr>
          <w:t>1,0 m</w:t>
        </w:r>
      </w:smartTag>
      <w:r w:rsidRPr="0032190F">
        <w:rPr>
          <w:i/>
          <w:sz w:val="20"/>
          <w:szCs w:val="20"/>
          <w:lang w:val="fr-FR"/>
        </w:rPr>
        <w:t xml:space="preserve"> par </w:t>
      </w:r>
      <w:smartTag w:uri="urn:schemas-microsoft-com:office:smarttags" w:element="metricconverter">
        <w:smartTagPr>
          <w:attr w:name="ProductID" w:val="0,7 m"/>
        </w:smartTagPr>
        <w:r w:rsidRPr="0032190F">
          <w:rPr>
            <w:i/>
            <w:sz w:val="20"/>
            <w:szCs w:val="20"/>
            <w:lang w:val="fr-FR"/>
          </w:rPr>
          <w:t>0,7 m</w:t>
        </w:r>
      </w:smartTag>
      <w:r w:rsidRPr="0032190F">
        <w:rPr>
          <w:i/>
          <w:sz w:val="20"/>
          <w:szCs w:val="20"/>
          <w:lang w:val="fr-FR"/>
        </w:rPr>
        <w:t xml:space="preserve">) a des reflets verdâtres. Le numéro, ZIV-GIII-R5F, est inscrit en haut de cette dernière ainsi que les gravures. Ce sont une plage carrée et plusieurs </w:t>
      </w:r>
      <w:hyperlink r:id="rId14107" w:anchor="Typ_Bego_Corniformes" w:history="1">
        <w:r w:rsidRPr="0032190F">
          <w:rPr>
            <w:rStyle w:val="Hyperlink"/>
            <w:i/>
            <w:sz w:val="20"/>
            <w:szCs w:val="20"/>
            <w:lang w:val="fr-FR"/>
          </w:rPr>
          <w:t>corniformes</w:t>
        </w:r>
      </w:hyperlink>
      <w:r w:rsidRPr="0032190F">
        <w:rPr>
          <w:i/>
          <w:sz w:val="20"/>
          <w:szCs w:val="20"/>
          <w:lang w:val="fr-FR"/>
        </w:rPr>
        <w:t>. Celui du bas est très bien réalisé. Il a un corps ovale très allongé, des cornes arrondies presque fermées se terminant par un segment très divergent. Le style est fin, intermédiaire entre A1 et A2. Les autres corniformes en sont des imitations grossières. De nombreux dessins de bergers sont exécutés par des traits en festons (réticulé complexe, courbes) ou avec une pointe fine : croix, animaux, bateau, personnage tirant au fusil sur un chamois (il est bien spécifié que c'est un "camoi" et le personnage porte un chapeau avec des plumes et des cheveux frisés), des roues, des textes avec des dates et des noms, des cavaliers, des réticulés (parcellaire ?) et des traces d’aiguisage..</w:t>
      </w:r>
    </w:p>
    <w:p w14:paraId="7FD301C5" w14:textId="77777777" w:rsidR="000152C6" w:rsidRPr="0032190F" w:rsidRDefault="000152C6" w:rsidP="000152C6">
      <w:pPr>
        <w:ind w:right="-196"/>
        <w:jc w:val="both"/>
        <w:rPr>
          <w:sz w:val="20"/>
          <w:szCs w:val="20"/>
          <w:lang w:val="fr-FR"/>
        </w:rPr>
      </w:pPr>
    </w:p>
    <w:p w14:paraId="5CF7E34B" w14:textId="77777777" w:rsidR="000152C6" w:rsidRPr="0032190F" w:rsidRDefault="000152C6" w:rsidP="00647EA0">
      <w:pPr>
        <w:pStyle w:val="Heading5"/>
      </w:pPr>
      <w:bookmarkStart w:id="5590" w:name="Desc_ZIVGIIIR6B"/>
      <w:r w:rsidRPr="0032190F">
        <w:t>ZIVGIIIR6B</w:t>
      </w:r>
    </w:p>
    <w:bookmarkEnd w:id="5590"/>
    <w:p w14:paraId="2CD7907C" w14:textId="77777777" w:rsidR="000152C6" w:rsidRPr="0032190F" w:rsidRDefault="000152C6" w:rsidP="000152C6">
      <w:pPr>
        <w:jc w:val="right"/>
        <w:rPr>
          <w:rFonts w:ascii="Palatino" w:hAnsi="Palatino"/>
          <w:b/>
          <w:sz w:val="20"/>
          <w:szCs w:val="20"/>
          <w:lang w:val="fr-FR"/>
        </w:rPr>
      </w:pPr>
      <w:r w:rsidRPr="0032190F">
        <w:rPr>
          <w:rFonts w:ascii="Palatino" w:hAnsi="Palatino"/>
          <w:b/>
          <w:sz w:val="20"/>
          <w:szCs w:val="20"/>
          <w:lang w:val="fr-FR"/>
        </w:rPr>
        <w:t>Roche du poignard à lame ovale</w:t>
      </w:r>
    </w:p>
    <w:p w14:paraId="64CEAF86" w14:textId="77777777" w:rsidR="000152C6" w:rsidRPr="0032190F" w:rsidRDefault="000152C6" w:rsidP="000152C6">
      <w:pPr>
        <w:ind w:right="-156"/>
        <w:jc w:val="both"/>
        <w:rPr>
          <w:sz w:val="20"/>
          <w:szCs w:val="20"/>
          <w:lang w:val="fr-FR"/>
        </w:rPr>
      </w:pPr>
    </w:p>
    <w:p w14:paraId="683096A5" w14:textId="77777777" w:rsidR="000152C6" w:rsidRPr="0032190F" w:rsidRDefault="000152C6" w:rsidP="000152C6">
      <w:pPr>
        <w:ind w:right="-156"/>
        <w:jc w:val="both"/>
        <w:rPr>
          <w:i/>
          <w:sz w:val="20"/>
          <w:szCs w:val="20"/>
          <w:lang w:val="fr-FR"/>
        </w:rPr>
      </w:pPr>
      <w:r w:rsidRPr="0032190F">
        <w:rPr>
          <w:i/>
          <w:sz w:val="20"/>
          <w:szCs w:val="20"/>
          <w:lang w:val="fr-FR"/>
        </w:rPr>
        <w:t xml:space="preserve">C’est cette face de pendage 20° sud. Son numéro est écrit du sud au nord, dans le haut de la face, entre deux trous, au-dessus d'un petit décrochement. Deux corniformes y sont aussi gravés. Le C, avec une flèche indiquant le nord et le chiffre 10 sont inscrits plus bas près du bord nord-est – sud-ouest du sud. </w:t>
      </w:r>
    </w:p>
    <w:p w14:paraId="2B103885" w14:textId="4A7D9DFA" w:rsidR="000152C6" w:rsidRPr="0032190F" w:rsidRDefault="000152C6" w:rsidP="000152C6">
      <w:pPr>
        <w:ind w:right="-156"/>
        <w:jc w:val="both"/>
        <w:rPr>
          <w:i/>
          <w:sz w:val="20"/>
          <w:szCs w:val="20"/>
          <w:lang w:val="fr-FR"/>
        </w:rPr>
      </w:pPr>
      <w:r w:rsidRPr="0032190F">
        <w:rPr>
          <w:i/>
          <w:sz w:val="20"/>
          <w:szCs w:val="20"/>
          <w:lang w:val="fr-FR"/>
        </w:rPr>
        <w:t xml:space="preserve">Dans le bas de la face sont représentés un </w:t>
      </w:r>
      <w:hyperlink r:id="rId14108" w:anchor="Typ_Bego_Poignards" w:history="1">
        <w:r w:rsidRPr="0032190F">
          <w:rPr>
            <w:rStyle w:val="Hyperlink"/>
            <w:i/>
            <w:sz w:val="20"/>
            <w:szCs w:val="20"/>
            <w:lang w:val="fr-FR"/>
          </w:rPr>
          <w:t>poignard</w:t>
        </w:r>
      </w:hyperlink>
      <w:r w:rsidRPr="0032190F">
        <w:rPr>
          <w:i/>
          <w:sz w:val="20"/>
          <w:szCs w:val="20"/>
          <w:lang w:val="fr-FR"/>
        </w:rPr>
        <w:t xml:space="preserve"> à lame ovale et bout tronqué, à manche linéaire (ou soie), des plages, un signe en L et de nombreux corniformes. Trois d'entre eux ont un piquetage plus fin que la lame (intermédiaire entre les styles A1 et A2) et des cornes arrondies. Les corps évoluent de la forme rectangulaire allongée à la forme ovale. Un corniforme a des cornes extrêmement fines refermées par un segment de style B1. Les autres sont assez grossiers et parfois reliés aux autres figures.</w:t>
      </w:r>
    </w:p>
    <w:p w14:paraId="28551478" w14:textId="77777777" w:rsidR="000152C6" w:rsidRPr="0032190F" w:rsidRDefault="000152C6" w:rsidP="00647EA0">
      <w:pPr>
        <w:pStyle w:val="Heading5"/>
      </w:pPr>
      <w:r w:rsidRPr="0032190F">
        <w:t>ZIVGIIIR6C</w:t>
      </w:r>
    </w:p>
    <w:p w14:paraId="62FF0460" w14:textId="77777777" w:rsidR="000152C6" w:rsidRPr="0032190F" w:rsidRDefault="000152C6" w:rsidP="000152C6">
      <w:pPr>
        <w:jc w:val="right"/>
        <w:rPr>
          <w:b/>
          <w:sz w:val="20"/>
          <w:szCs w:val="20"/>
          <w:lang w:val="fr-FR"/>
        </w:rPr>
      </w:pPr>
      <w:r w:rsidRPr="0032190F">
        <w:rPr>
          <w:b/>
          <w:sz w:val="20"/>
          <w:szCs w:val="20"/>
          <w:lang w:val="fr-FR"/>
        </w:rPr>
        <w:t>Roche du corniforme à pompon associé à des poignards</w:t>
      </w:r>
    </w:p>
    <w:p w14:paraId="6C57CD56" w14:textId="77777777" w:rsidR="000152C6" w:rsidRPr="0032190F" w:rsidRDefault="000152C6" w:rsidP="000152C6">
      <w:pPr>
        <w:ind w:right="-156"/>
        <w:jc w:val="both"/>
        <w:rPr>
          <w:sz w:val="20"/>
          <w:szCs w:val="20"/>
          <w:lang w:val="fr-FR"/>
        </w:rPr>
      </w:pPr>
    </w:p>
    <w:p w14:paraId="7F6D3CBF" w14:textId="01255E53" w:rsidR="000152C6" w:rsidRPr="0032190F" w:rsidRDefault="000152C6" w:rsidP="000152C6">
      <w:pPr>
        <w:ind w:right="-156"/>
        <w:jc w:val="both"/>
        <w:rPr>
          <w:i/>
          <w:sz w:val="20"/>
          <w:szCs w:val="20"/>
          <w:lang w:val="fr-FR"/>
        </w:rPr>
      </w:pPr>
      <w:r w:rsidRPr="0032190F">
        <w:rPr>
          <w:i/>
          <w:sz w:val="20"/>
          <w:szCs w:val="20"/>
          <w:lang w:val="fr-FR"/>
        </w:rPr>
        <w:t xml:space="preserve">C’est un bloc de schiste gris violet patiné de couleur beige orangé. Sa face supérieure rectangulaire </w:t>
      </w:r>
      <w:r w:rsidRPr="0032190F">
        <w:rPr>
          <w:i/>
          <w:sz w:val="20"/>
          <w:szCs w:val="20"/>
          <w:lang w:val="fr-FR"/>
        </w:rPr>
        <w:br/>
        <w:t>(</w:t>
      </w:r>
      <w:smartTag w:uri="urn:schemas-microsoft-com:office:smarttags" w:element="metricconverter">
        <w:smartTagPr>
          <w:attr w:name="ProductID" w:val="1,1 m"/>
        </w:smartTagPr>
        <w:r w:rsidRPr="0032190F">
          <w:rPr>
            <w:i/>
            <w:sz w:val="20"/>
            <w:szCs w:val="20"/>
            <w:lang w:val="fr-FR"/>
          </w:rPr>
          <w:t>1,1 m</w:t>
        </w:r>
      </w:smartTag>
      <w:r w:rsidRPr="0032190F">
        <w:rPr>
          <w:i/>
          <w:sz w:val="20"/>
          <w:szCs w:val="20"/>
          <w:lang w:val="fr-FR"/>
        </w:rPr>
        <w:t xml:space="preserve"> par </w:t>
      </w:r>
      <w:smartTag w:uri="urn:schemas-microsoft-com:office:smarttags" w:element="metricconverter">
        <w:smartTagPr>
          <w:attr w:name="ProductID" w:val="0,6 m"/>
        </w:smartTagPr>
        <w:r w:rsidRPr="0032190F">
          <w:rPr>
            <w:i/>
            <w:sz w:val="20"/>
            <w:szCs w:val="20"/>
            <w:lang w:val="fr-FR"/>
          </w:rPr>
          <w:t>0,6 m</w:t>
        </w:r>
      </w:smartTag>
      <w:r w:rsidRPr="0032190F">
        <w:rPr>
          <w:i/>
          <w:sz w:val="20"/>
          <w:szCs w:val="20"/>
          <w:lang w:val="fr-FR"/>
        </w:rPr>
        <w:t xml:space="preserve">) est en légère pente sud-ouest. Le C est écrit au milieu du haut de la face, sous le numéro (écrit du nord au sud le long de l’arête est), avec une flèche indiquant l’est. La face est gravée dans sa partie ouest d'un beau poignard à garde large, à lame allongée et pointue, à manche rectangulaire large. Deux autres lames, l'une parallèle et l'autre perpendiculaire à la première, sont peu nettes mais semblent associées à un </w:t>
      </w:r>
      <w:hyperlink r:id="rId14109" w:anchor="Typ_Bego_Corniformes" w:history="1">
        <w:r w:rsidRPr="0032190F">
          <w:rPr>
            <w:rStyle w:val="Hyperlink"/>
            <w:i/>
            <w:sz w:val="20"/>
            <w:szCs w:val="20"/>
            <w:lang w:val="fr-FR"/>
          </w:rPr>
          <w:t>corniforme</w:t>
        </w:r>
      </w:hyperlink>
      <w:r w:rsidRPr="0032190F">
        <w:rPr>
          <w:i/>
          <w:sz w:val="20"/>
          <w:szCs w:val="20"/>
          <w:lang w:val="fr-FR"/>
        </w:rPr>
        <w:t xml:space="preserve"> présentant quatre appendices latéraux et une queue munie d'un pompon. Ses cornes enferment un triangle (lame) et sont fermées par une barre épaisse.</w:t>
      </w:r>
    </w:p>
    <w:p w14:paraId="1CC069CB" w14:textId="77777777" w:rsidR="000152C6" w:rsidRPr="0032190F" w:rsidRDefault="000152C6" w:rsidP="000152C6">
      <w:pPr>
        <w:ind w:right="-156"/>
        <w:jc w:val="both"/>
        <w:rPr>
          <w:i/>
          <w:sz w:val="20"/>
          <w:szCs w:val="20"/>
          <w:lang w:val="fr-FR"/>
        </w:rPr>
      </w:pPr>
    </w:p>
    <w:p w14:paraId="1CA754B5" w14:textId="77777777" w:rsidR="000152C6" w:rsidRPr="0032190F" w:rsidRDefault="000152C6" w:rsidP="00647EA0">
      <w:pPr>
        <w:pStyle w:val="Heading5"/>
      </w:pPr>
      <w:bookmarkStart w:id="5591" w:name="Desc_ZIVGIIIR6D"/>
      <w:r w:rsidRPr="0032190F">
        <w:t>ZIVGIIIR6D</w:t>
      </w:r>
    </w:p>
    <w:bookmarkEnd w:id="5591"/>
    <w:p w14:paraId="5A6973ED" w14:textId="77777777" w:rsidR="000152C6" w:rsidRPr="0032190F" w:rsidRDefault="000152C6" w:rsidP="000152C6">
      <w:pPr>
        <w:ind w:right="-156"/>
        <w:jc w:val="right"/>
        <w:rPr>
          <w:b/>
          <w:sz w:val="20"/>
          <w:szCs w:val="20"/>
          <w:lang w:val="fr-FR"/>
        </w:rPr>
      </w:pPr>
      <w:r w:rsidRPr="0032190F">
        <w:rPr>
          <w:b/>
          <w:sz w:val="20"/>
          <w:szCs w:val="20"/>
          <w:lang w:val="fr-FR"/>
        </w:rPr>
        <w:t xml:space="preserve">Roche des quatre corniformes à cornes fines </w:t>
      </w:r>
    </w:p>
    <w:p w14:paraId="1A913294" w14:textId="77777777" w:rsidR="000152C6" w:rsidRPr="0032190F" w:rsidRDefault="000152C6" w:rsidP="000152C6">
      <w:pPr>
        <w:ind w:right="-156"/>
        <w:jc w:val="both"/>
        <w:rPr>
          <w:i/>
          <w:sz w:val="20"/>
          <w:szCs w:val="20"/>
          <w:lang w:val="fr-FR"/>
        </w:rPr>
      </w:pPr>
    </w:p>
    <w:p w14:paraId="4F4E0552" w14:textId="77777777" w:rsidR="000152C6" w:rsidRPr="0032190F" w:rsidRDefault="000152C6" w:rsidP="000152C6">
      <w:pPr>
        <w:ind w:right="-156"/>
        <w:jc w:val="both"/>
        <w:rPr>
          <w:i/>
          <w:sz w:val="20"/>
          <w:szCs w:val="20"/>
          <w:lang w:val="fr-FR"/>
        </w:rPr>
      </w:pPr>
      <w:r w:rsidRPr="0032190F">
        <w:rPr>
          <w:i/>
          <w:sz w:val="20"/>
          <w:szCs w:val="20"/>
          <w:lang w:val="fr-FR"/>
        </w:rPr>
        <w:t xml:space="preserve">C’est la face de pendage 20° sud-est de cet affleurement. Les gravures s'étalent sur trois mètres de roche à peu près patinée mais fissurée. Dans la partie basse se trouvent un corniforme puis, à </w:t>
      </w:r>
      <w:smartTag w:uri="urn:schemas-microsoft-com:office:smarttags" w:element="metricconverter">
        <w:smartTagPr>
          <w:attr w:name="ProductID" w:val="1,5 m"/>
        </w:smartTagPr>
        <w:r w:rsidRPr="0032190F">
          <w:rPr>
            <w:i/>
            <w:sz w:val="20"/>
            <w:szCs w:val="20"/>
            <w:lang w:val="fr-FR"/>
          </w:rPr>
          <w:t>1,5 m</w:t>
        </w:r>
      </w:smartTag>
      <w:r w:rsidRPr="0032190F">
        <w:rPr>
          <w:i/>
          <w:sz w:val="20"/>
          <w:szCs w:val="20"/>
          <w:lang w:val="fr-FR"/>
        </w:rPr>
        <w:t xml:space="preserve">, deux corniformes à cornes tournées vers le nord. Un mètre plus au nord un corniforme est gravé au ras d'une fissure herbeuse avec ses cornes tournées vers le l’ouest. Tous ont leur corps de forme rectangulaire et des cornes fines à deux segments. Le numéro, ZIV GIII R6D, est écrit du sud au nord au-dessus du C de Conti avec une flèche dirigée vers l’est. Ils se trouvent au nord du dernier </w:t>
      </w:r>
      <w:r w:rsidRPr="0032190F">
        <w:rPr>
          <w:i/>
          <w:sz w:val="20"/>
          <w:szCs w:val="20"/>
          <w:lang w:val="fr-FR"/>
        </w:rPr>
        <w:lastRenderedPageBreak/>
        <w:t xml:space="preserve">corniforme, au centre d’un panneau limité par des fissures nord-ouest – sud-est. Dans le premier panneau du sud, remarquer un grand C avec une flèche dirigée vers l’est et le numéro écrit d’est en ouest. </w:t>
      </w:r>
    </w:p>
    <w:p w14:paraId="7F2F0569" w14:textId="77777777" w:rsidR="000152C6" w:rsidRPr="0032190F" w:rsidRDefault="000152C6" w:rsidP="000152C6">
      <w:pPr>
        <w:ind w:right="-156"/>
        <w:jc w:val="both"/>
        <w:rPr>
          <w:i/>
          <w:sz w:val="20"/>
          <w:szCs w:val="20"/>
          <w:lang w:val="fr-FR"/>
        </w:rPr>
      </w:pPr>
      <w:r w:rsidRPr="0032190F">
        <w:rPr>
          <w:i/>
          <w:sz w:val="20"/>
          <w:szCs w:val="20"/>
          <w:lang w:val="fr-FR"/>
        </w:rPr>
        <w:t xml:space="preserve">Cette roche s’est appelée </w:t>
      </w:r>
      <w:smartTag w:uri="urn:schemas-microsoft-com:office:smarttags" w:element="metricconverter">
        <w:smartTagPr>
          <w:attr w:name="ProductID" w:val="6C"/>
        </w:smartTagPr>
        <w:r w:rsidRPr="0032190F">
          <w:rPr>
            <w:i/>
            <w:sz w:val="20"/>
            <w:szCs w:val="20"/>
            <w:lang w:val="fr-FR"/>
          </w:rPr>
          <w:t>6C</w:t>
        </w:r>
      </w:smartTag>
      <w:r w:rsidRPr="0032190F">
        <w:rPr>
          <w:i/>
          <w:sz w:val="20"/>
          <w:szCs w:val="20"/>
          <w:lang w:val="fr-FR"/>
        </w:rPr>
        <w:t>.</w:t>
      </w:r>
    </w:p>
    <w:p w14:paraId="49EF7931" w14:textId="77777777" w:rsidR="000152C6" w:rsidRPr="0032190F" w:rsidRDefault="000152C6" w:rsidP="00647EA0">
      <w:pPr>
        <w:pStyle w:val="Heading5"/>
      </w:pPr>
      <w:bookmarkStart w:id="5592" w:name="Desc_ZIVGIIIR6F"/>
      <w:r w:rsidRPr="0032190F">
        <w:t>ZIVGIIIR6F</w:t>
      </w:r>
    </w:p>
    <w:bookmarkEnd w:id="5592"/>
    <w:p w14:paraId="030923F2" w14:textId="77777777" w:rsidR="000152C6" w:rsidRPr="0032190F" w:rsidRDefault="000152C6" w:rsidP="000152C6">
      <w:pPr>
        <w:jc w:val="right"/>
        <w:rPr>
          <w:b/>
          <w:sz w:val="20"/>
          <w:szCs w:val="20"/>
          <w:lang w:val="fr-FR"/>
        </w:rPr>
      </w:pPr>
      <w:r w:rsidRPr="0032190F">
        <w:rPr>
          <w:b/>
          <w:sz w:val="20"/>
          <w:szCs w:val="20"/>
          <w:lang w:val="fr-FR"/>
        </w:rPr>
        <w:t>Roche du poignard accompagné de plages rondes</w:t>
      </w:r>
    </w:p>
    <w:p w14:paraId="10B4B7E9" w14:textId="77777777" w:rsidR="000152C6" w:rsidRPr="0032190F" w:rsidRDefault="000152C6" w:rsidP="000152C6">
      <w:pPr>
        <w:ind w:right="-156"/>
        <w:jc w:val="both"/>
        <w:rPr>
          <w:lang w:val="fr-FR"/>
        </w:rPr>
      </w:pPr>
    </w:p>
    <w:p w14:paraId="00001395" w14:textId="26F5A526" w:rsidR="000152C6" w:rsidRPr="0032190F" w:rsidRDefault="000152C6" w:rsidP="000152C6">
      <w:pPr>
        <w:pStyle w:val="BodyTextIndent"/>
        <w:ind w:left="0"/>
        <w:rPr>
          <w:i/>
          <w:sz w:val="20"/>
          <w:szCs w:val="20"/>
        </w:rPr>
      </w:pPr>
      <w:r w:rsidRPr="0032190F">
        <w:rPr>
          <w:i/>
          <w:sz w:val="20"/>
          <w:szCs w:val="20"/>
        </w:rPr>
        <w:t xml:space="preserve">La </w:t>
      </w:r>
      <w:r w:rsidRPr="0032190F">
        <w:rPr>
          <w:b/>
          <w:i/>
          <w:sz w:val="20"/>
          <w:szCs w:val="20"/>
        </w:rPr>
        <w:t>face a</w:t>
      </w:r>
      <w:r w:rsidRPr="0032190F">
        <w:rPr>
          <w:i/>
          <w:sz w:val="20"/>
          <w:szCs w:val="20"/>
        </w:rPr>
        <w:t xml:space="preserve"> est le dessus de cet affleurement, de pendage 20° est. Le numéro est écrit d’ouest en est sur le bord sud et le C se trouve à </w:t>
      </w:r>
      <w:smartTag w:uri="urn:schemas-microsoft-com:office:smarttags" w:element="metricconverter">
        <w:smartTagPr>
          <w:attr w:name="ProductID" w:val="0,8 m"/>
        </w:smartTagPr>
        <w:r w:rsidRPr="0032190F">
          <w:rPr>
            <w:i/>
            <w:sz w:val="20"/>
            <w:szCs w:val="20"/>
          </w:rPr>
          <w:t>0,8 m</w:t>
        </w:r>
      </w:smartTag>
      <w:r w:rsidRPr="0032190F">
        <w:rPr>
          <w:i/>
          <w:sz w:val="20"/>
          <w:szCs w:val="20"/>
        </w:rPr>
        <w:t xml:space="preserve"> au nord accompagné d’une flèche vers le nord. Sur des restes de belle patine de couleur terre cuite se voient une plage et une lame triangulaire à bout épointé avec une petite plage au-dessus et à droite. Le manche (ou soie) est rectangulaire, long, étroit avec une plage ronde de chaque côté près de la base convexe de la lame (rivets ?). Remarquer à droite de la pointe du </w:t>
      </w:r>
      <w:hyperlink r:id="rId14110" w:anchor="Typ_Bego_Poignards" w:history="1">
        <w:r w:rsidRPr="0032190F">
          <w:rPr>
            <w:rStyle w:val="Hyperlink"/>
            <w:i/>
            <w:sz w:val="20"/>
            <w:szCs w:val="20"/>
          </w:rPr>
          <w:t>poignard</w:t>
        </w:r>
      </w:hyperlink>
      <w:r w:rsidR="00A6327D" w:rsidRPr="00A6327D">
        <w:t xml:space="preserve"> </w:t>
      </w:r>
      <w:r w:rsidRPr="0032190F">
        <w:rPr>
          <w:i/>
          <w:sz w:val="20"/>
          <w:szCs w:val="20"/>
        </w:rPr>
        <w:t xml:space="preserve">un </w:t>
      </w:r>
      <w:r w:rsidRPr="0032190F">
        <w:rPr>
          <w:b/>
          <w:i/>
          <w:sz w:val="20"/>
          <w:szCs w:val="20"/>
        </w:rPr>
        <w:t>personnage féminin allaitant unserpent.</w:t>
      </w:r>
      <w:r w:rsidRPr="0032190F">
        <w:rPr>
          <w:i/>
          <w:sz w:val="20"/>
          <w:szCs w:val="20"/>
        </w:rPr>
        <w:t xml:space="preserve"> Repérer aussi un texte de 15 lignes finement écrit, une </w:t>
      </w:r>
      <w:hyperlink r:id="rId14111" w:anchor="Cul_Art_TAC_T_t_arbalete" w:history="1">
        <w:r w:rsidRPr="00A6327D">
          <w:rPr>
            <w:rStyle w:val="Hyperlink"/>
            <w:i/>
            <w:sz w:val="20"/>
            <w:szCs w:val="20"/>
          </w:rPr>
          <w:t>arbalète</w:t>
        </w:r>
      </w:hyperlink>
      <w:r w:rsidRPr="0032190F">
        <w:rPr>
          <w:i/>
          <w:sz w:val="20"/>
          <w:szCs w:val="20"/>
        </w:rPr>
        <w:t xml:space="preserve"> et 3 textes confus.</w:t>
      </w:r>
    </w:p>
    <w:p w14:paraId="1DFBEC82" w14:textId="77777777" w:rsidR="000152C6" w:rsidRPr="0032190F" w:rsidRDefault="000152C6" w:rsidP="000152C6">
      <w:pPr>
        <w:pStyle w:val="BodyText"/>
        <w:rPr>
          <w:i/>
          <w:sz w:val="20"/>
          <w:szCs w:val="20"/>
        </w:rPr>
      </w:pPr>
      <w:r w:rsidRPr="0032190F">
        <w:rPr>
          <w:i/>
          <w:sz w:val="20"/>
          <w:szCs w:val="20"/>
        </w:rPr>
        <w:tab/>
        <w:t>Un corniforme est aussi gravé dans le bas de la paroi de pendage 60° ouest de l’affleurement, donc sur son autre flanc (</w:t>
      </w:r>
      <w:r w:rsidRPr="0032190F">
        <w:rPr>
          <w:b/>
          <w:i/>
          <w:sz w:val="20"/>
          <w:szCs w:val="20"/>
        </w:rPr>
        <w:t>face b</w:t>
      </w:r>
      <w:r w:rsidRPr="0032190F">
        <w:rPr>
          <w:i/>
          <w:sz w:val="20"/>
          <w:szCs w:val="20"/>
        </w:rPr>
        <w:t xml:space="preserve">). Il se trouve au sud de cette face et à </w:t>
      </w:r>
      <w:smartTag w:uri="urn:schemas-microsoft-com:office:smarttags" w:element="metricconverter">
        <w:smartTagPr>
          <w:attr w:name="ProductID" w:val="0,5 m"/>
        </w:smartTagPr>
        <w:r w:rsidRPr="0032190F">
          <w:rPr>
            <w:i/>
            <w:sz w:val="20"/>
            <w:szCs w:val="20"/>
          </w:rPr>
          <w:t>0,5 m</w:t>
        </w:r>
      </w:smartTag>
      <w:r w:rsidRPr="0032190F">
        <w:rPr>
          <w:i/>
          <w:sz w:val="20"/>
          <w:szCs w:val="20"/>
        </w:rPr>
        <w:t xml:space="preserve"> du sol.</w:t>
      </w:r>
    </w:p>
    <w:p w14:paraId="64AD059A" w14:textId="77777777" w:rsidR="000152C6" w:rsidRPr="0032190F" w:rsidRDefault="000152C6" w:rsidP="000152C6">
      <w:pPr>
        <w:rPr>
          <w:i/>
          <w:sz w:val="20"/>
          <w:szCs w:val="20"/>
          <w:lang w:val="fr-FR"/>
        </w:rPr>
      </w:pPr>
      <w:r w:rsidRPr="0032190F">
        <w:rPr>
          <w:i/>
          <w:sz w:val="20"/>
          <w:szCs w:val="20"/>
          <w:lang w:val="fr-FR"/>
        </w:rPr>
        <w:t>La roche s’est aussi appelée 6D</w:t>
      </w:r>
    </w:p>
    <w:p w14:paraId="5CBCCC6B" w14:textId="77777777" w:rsidR="000152C6" w:rsidRPr="0032190F" w:rsidRDefault="000152C6" w:rsidP="000152C6">
      <w:pPr>
        <w:rPr>
          <w:i/>
          <w:sz w:val="20"/>
          <w:szCs w:val="20"/>
          <w:lang w:val="fr-FR"/>
        </w:rPr>
      </w:pPr>
    </w:p>
    <w:p w14:paraId="51FB1F27" w14:textId="77777777" w:rsidR="000152C6" w:rsidRPr="0032190F" w:rsidRDefault="000152C6" w:rsidP="00647EA0">
      <w:pPr>
        <w:pStyle w:val="Heading5"/>
      </w:pPr>
      <w:r w:rsidRPr="0032190F">
        <w:t>ZIVGIIIR7C</w:t>
      </w:r>
    </w:p>
    <w:p w14:paraId="29E705CB" w14:textId="77777777" w:rsidR="000152C6" w:rsidRPr="0032190F" w:rsidRDefault="000152C6" w:rsidP="000152C6">
      <w:pPr>
        <w:jc w:val="right"/>
        <w:rPr>
          <w:rFonts w:ascii="Palatino" w:hAnsi="Palatino"/>
          <w:b/>
          <w:sz w:val="20"/>
          <w:szCs w:val="20"/>
          <w:lang w:val="fr-FR"/>
        </w:rPr>
      </w:pPr>
      <w:r w:rsidRPr="0032190F">
        <w:rPr>
          <w:rFonts w:ascii="Palatino" w:hAnsi="Palatino"/>
          <w:b/>
          <w:sz w:val="20"/>
          <w:szCs w:val="20"/>
          <w:lang w:val="fr-FR"/>
        </w:rPr>
        <w:t>Roche de la crucifixion(nom musée)</w:t>
      </w:r>
    </w:p>
    <w:p w14:paraId="1ED6026F" w14:textId="77777777" w:rsidR="000152C6" w:rsidRPr="0032190F" w:rsidRDefault="000152C6" w:rsidP="000152C6">
      <w:pPr>
        <w:ind w:right="-156"/>
        <w:jc w:val="both"/>
        <w:rPr>
          <w:sz w:val="20"/>
          <w:szCs w:val="20"/>
          <w:lang w:val="fr-FR"/>
        </w:rPr>
      </w:pPr>
    </w:p>
    <w:p w14:paraId="13280CF5" w14:textId="77777777" w:rsidR="000152C6" w:rsidRPr="0032190F" w:rsidRDefault="000152C6" w:rsidP="000152C6">
      <w:pPr>
        <w:ind w:right="-156" w:firstLine="709"/>
        <w:jc w:val="both"/>
        <w:rPr>
          <w:i/>
          <w:sz w:val="20"/>
          <w:szCs w:val="20"/>
          <w:lang w:val="fr-FR"/>
        </w:rPr>
      </w:pPr>
      <w:r w:rsidRPr="0032190F">
        <w:rPr>
          <w:i/>
          <w:sz w:val="20"/>
          <w:szCs w:val="20"/>
          <w:lang w:val="fr-FR"/>
        </w:rPr>
        <w:t>La face de pendage 20° est a une surface de moins d'un mètre carré. Les gravures présentent un piquetage de style B1 moyennement fin. Ce sont un petit cercle avec des rayons externes (</w:t>
      </w:r>
      <w:r w:rsidRPr="0032190F">
        <w:rPr>
          <w:b/>
          <w:i/>
          <w:sz w:val="20"/>
          <w:szCs w:val="20"/>
          <w:lang w:val="fr-FR"/>
        </w:rPr>
        <w:t>soleil ?</w:t>
      </w:r>
      <w:r w:rsidRPr="0032190F">
        <w:rPr>
          <w:i/>
          <w:sz w:val="20"/>
          <w:szCs w:val="20"/>
          <w:lang w:val="fr-FR"/>
        </w:rPr>
        <w:t>), un cercle simple, un corniforme à cornes en lyre refermées par des cupules, des cupules bien rondes éparses et de très nombreuses gravures populaires dont un christ en croix et sept textes. Le C est écrit du nord au sud, près du bord sud accompagné d'une flèche vers le nord, surmonté du numéro ZIV-GIII-R7C, écrit d’ouest en est.</w:t>
      </w:r>
    </w:p>
    <w:p w14:paraId="0285C210" w14:textId="77777777" w:rsidR="000152C6" w:rsidRPr="0032190F" w:rsidRDefault="000152C6" w:rsidP="000152C6">
      <w:pPr>
        <w:rPr>
          <w:i/>
          <w:sz w:val="20"/>
          <w:szCs w:val="20"/>
          <w:lang w:val="fr-FR"/>
        </w:rPr>
      </w:pPr>
    </w:p>
    <w:p w14:paraId="607295FC" w14:textId="77777777" w:rsidR="000152C6" w:rsidRPr="0032190F" w:rsidRDefault="000152C6" w:rsidP="00647EA0">
      <w:pPr>
        <w:pStyle w:val="Heading5"/>
      </w:pPr>
      <w:bookmarkStart w:id="5593" w:name="Desc_ZIVGIIIR7E"/>
      <w:r w:rsidRPr="0032190F">
        <w:t>ZIVGIIIR7E</w:t>
      </w:r>
    </w:p>
    <w:bookmarkEnd w:id="5593"/>
    <w:p w14:paraId="26F0CAE7" w14:textId="77777777" w:rsidR="000152C6" w:rsidRPr="0032190F" w:rsidRDefault="000152C6" w:rsidP="000152C6">
      <w:pPr>
        <w:jc w:val="right"/>
        <w:rPr>
          <w:b/>
          <w:sz w:val="20"/>
          <w:szCs w:val="20"/>
          <w:lang w:val="fr-FR"/>
        </w:rPr>
      </w:pPr>
      <w:r w:rsidRPr="0032190F">
        <w:rPr>
          <w:b/>
          <w:sz w:val="20"/>
          <w:szCs w:val="20"/>
          <w:lang w:val="fr-FR"/>
        </w:rPr>
        <w:t>Roche de la « déesse» avec un point entre les jambes</w:t>
      </w:r>
    </w:p>
    <w:p w14:paraId="7EA4CF0A" w14:textId="77777777" w:rsidR="000152C6" w:rsidRPr="0032190F" w:rsidRDefault="000152C6" w:rsidP="000152C6">
      <w:pPr>
        <w:pStyle w:val="bo10"/>
        <w:jc w:val="both"/>
        <w:rPr>
          <w:lang w:val="fr-FR"/>
        </w:rPr>
      </w:pPr>
    </w:p>
    <w:p w14:paraId="13A7ABA5" w14:textId="77777777" w:rsidR="000152C6" w:rsidRPr="0032190F" w:rsidRDefault="000152C6" w:rsidP="000152C6">
      <w:pPr>
        <w:rPr>
          <w:lang w:val="fr-FR"/>
        </w:rPr>
      </w:pPr>
      <w:r w:rsidRPr="0032190F">
        <w:rPr>
          <w:lang w:val="fr-FR"/>
        </w:rPr>
        <w:t>C’est la roche la 7</w:t>
      </w:r>
      <w:r w:rsidRPr="0032190F">
        <w:rPr>
          <w:vertAlign w:val="superscript"/>
          <w:lang w:val="fr-FR"/>
        </w:rPr>
        <w:t>e</w:t>
      </w:r>
      <w:r w:rsidRPr="0032190F">
        <w:rPr>
          <w:lang w:val="fr-FR"/>
        </w:rPr>
        <w:t xml:space="preserve"> roche la plus gravée du groupe ZIVGIII (SS BIB)</w:t>
      </w:r>
    </w:p>
    <w:p w14:paraId="227099E8" w14:textId="77777777" w:rsidR="000152C6" w:rsidRPr="0032190F" w:rsidRDefault="000152C6" w:rsidP="000152C6">
      <w:pPr>
        <w:pStyle w:val="bo10"/>
        <w:jc w:val="both"/>
        <w:rPr>
          <w:lang w:val="fr-FR"/>
        </w:rPr>
      </w:pPr>
    </w:p>
    <w:p w14:paraId="54CD1F43" w14:textId="7BA89CE4" w:rsidR="000152C6" w:rsidRPr="0032190F" w:rsidRDefault="000152C6" w:rsidP="000152C6">
      <w:pPr>
        <w:jc w:val="both"/>
        <w:rPr>
          <w:lang w:val="fr-FR"/>
        </w:rPr>
      </w:pPr>
      <w:r w:rsidRPr="0032190F">
        <w:rPr>
          <w:lang w:val="fr-FR"/>
        </w:rPr>
        <w:t xml:space="preserve">Ce gros bloc de pélite orange, situé dans la cuvette de la zone IV montre la </w:t>
      </w:r>
      <w:hyperlink r:id="rId14112" w:anchor="Ana_Chrono_Superpositions" w:history="1">
        <w:r w:rsidRPr="0032190F">
          <w:rPr>
            <w:rStyle w:val="Hyperlink"/>
            <w:lang w:val="fr-FR"/>
          </w:rPr>
          <w:t>superposition</w:t>
        </w:r>
      </w:hyperlink>
      <w:r w:rsidRPr="0032190F">
        <w:rPr>
          <w:lang w:val="fr-FR"/>
        </w:rPr>
        <w:t xml:space="preserve"> d’un corniforme au corps ovale et aux cornes sinueuses désaxées (fig. 17) sur un corniforme plus fin au corps trapézoïdal et aux cornes en lyre (fig. 18) (SS BIB). </w:t>
      </w:r>
    </w:p>
    <w:p w14:paraId="5C354034" w14:textId="77777777" w:rsidR="000152C6" w:rsidRPr="0032190F" w:rsidRDefault="000152C6" w:rsidP="000152C6">
      <w:pPr>
        <w:ind w:firstLine="454"/>
        <w:jc w:val="both"/>
        <w:rPr>
          <w:lang w:val="fr-FR"/>
        </w:rPr>
      </w:pPr>
      <w:r w:rsidRPr="0032190F">
        <w:rPr>
          <w:lang w:val="fr-FR"/>
        </w:rPr>
        <w:t>Cette superposition avait déjà été relevée par Saulieu : « un corniforme à corps ovale et aux cornes sinueuses (...) recouvre un corniforme très soigné de style fin et régulier, avec un corps rectangulaire et des cornes à deux segments » (Saulieu 2001 p. 256 fig. 59.2).</w:t>
      </w:r>
    </w:p>
    <w:p w14:paraId="01ECF631" w14:textId="77777777" w:rsidR="000152C6" w:rsidRPr="0032190F" w:rsidRDefault="000152C6" w:rsidP="000152C6">
      <w:pPr>
        <w:jc w:val="both"/>
        <w:rPr>
          <w:lang w:val="fr-FR"/>
        </w:rPr>
      </w:pPr>
    </w:p>
    <w:p w14:paraId="7AAD6D78" w14:textId="77777777" w:rsidR="000152C6" w:rsidRPr="0032190F" w:rsidRDefault="000152C6" w:rsidP="000152C6">
      <w:pPr>
        <w:jc w:val="both"/>
        <w:rPr>
          <w:lang w:val="fr-FR"/>
        </w:rPr>
      </w:pPr>
      <w:r w:rsidRPr="0032190F">
        <w:rPr>
          <w:lang w:val="fr-FR"/>
        </w:rPr>
        <w:t xml:space="preserve">Par ailleurs le chercheur reconnaît une autre superposition : celle d’un corniforme à corps linéaire et cornes à deux segments perpendiculaires (fig. 21) recouvrant le corniforme </w:t>
      </w:r>
      <w:smartTag w:uri="urn:schemas-microsoft-com:office:smarttags" w:element="metricconverter">
        <w:smartTagPr>
          <w:attr w:name="ProductID" w:val="17. A"/>
        </w:smartTagPr>
        <w:r w:rsidRPr="0032190F">
          <w:rPr>
            <w:lang w:val="fr-FR"/>
          </w:rPr>
          <w:t>17. A</w:t>
        </w:r>
      </w:smartTag>
      <w:r w:rsidRPr="0032190F">
        <w:rPr>
          <w:lang w:val="fr-FR"/>
        </w:rPr>
        <w:t xml:space="preserve"> l’aide d’autres exemples, il en tire des conclusions géochronologiques (Saulieu 2001 p. 256 fig. 59.2). </w:t>
      </w:r>
    </w:p>
    <w:p w14:paraId="6A4D9339" w14:textId="77777777" w:rsidR="000152C6" w:rsidRPr="0032190F" w:rsidRDefault="000152C6" w:rsidP="000152C6">
      <w:pPr>
        <w:jc w:val="both"/>
        <w:rPr>
          <w:lang w:val="fr-FR"/>
        </w:rPr>
      </w:pPr>
      <w:r w:rsidRPr="0032190F">
        <w:rPr>
          <w:lang w:val="fr-FR"/>
        </w:rPr>
        <w:br/>
        <w:t>Pour Saulieu cette superposition d’un corniforme typique des Merveilles sur un corniforme typique de Fontanalba est un élément de plus pour attribuer une antériorité au secteur de Fontanalba (Saulieu 2001)</w:t>
      </w:r>
    </w:p>
    <w:p w14:paraId="3D15E193" w14:textId="77777777" w:rsidR="000152C6" w:rsidRPr="0032190F" w:rsidRDefault="000152C6" w:rsidP="000152C6">
      <w:pPr>
        <w:pStyle w:val="bo10"/>
        <w:jc w:val="both"/>
        <w:rPr>
          <w:lang w:val="fr-FR"/>
        </w:rPr>
      </w:pPr>
    </w:p>
    <w:p w14:paraId="0B7BA583" w14:textId="77777777" w:rsidR="000152C6" w:rsidRPr="0032190F" w:rsidRDefault="000152C6" w:rsidP="000152C6">
      <w:pPr>
        <w:ind w:right="-156" w:firstLine="709"/>
        <w:jc w:val="both"/>
        <w:rPr>
          <w:i/>
          <w:sz w:val="20"/>
          <w:szCs w:val="20"/>
          <w:lang w:val="fr-FR"/>
        </w:rPr>
      </w:pPr>
      <w:r w:rsidRPr="0032190F">
        <w:rPr>
          <w:i/>
          <w:sz w:val="20"/>
          <w:szCs w:val="20"/>
          <w:lang w:val="fr-FR"/>
        </w:rPr>
        <w:t>C’est une grande face (</w:t>
      </w:r>
      <w:smartTag w:uri="urn:schemas-microsoft-com:office:smarttags" w:element="metricconverter">
        <w:smartTagPr>
          <w:attr w:name="ProductID" w:val="4 m"/>
        </w:smartTagPr>
        <w:r w:rsidRPr="0032190F">
          <w:rPr>
            <w:i/>
            <w:sz w:val="20"/>
            <w:szCs w:val="20"/>
            <w:lang w:val="fr-FR"/>
          </w:rPr>
          <w:t>4 m</w:t>
        </w:r>
      </w:smartTag>
      <w:r w:rsidRPr="0032190F">
        <w:rPr>
          <w:i/>
          <w:sz w:val="20"/>
          <w:szCs w:val="20"/>
          <w:lang w:val="fr-FR"/>
        </w:rPr>
        <w:t xml:space="preserve"> de large au sol), de pendage 45° est qui s'élève jusqu'à </w:t>
      </w:r>
      <w:smartTag w:uri="urn:schemas-microsoft-com:office:smarttags" w:element="metricconverter">
        <w:smartTagPr>
          <w:attr w:name="ProductID" w:val="2,5 m"/>
        </w:smartTagPr>
        <w:r w:rsidRPr="0032190F">
          <w:rPr>
            <w:i/>
            <w:sz w:val="20"/>
            <w:szCs w:val="20"/>
            <w:lang w:val="fr-FR"/>
          </w:rPr>
          <w:t>2,5 m</w:t>
        </w:r>
      </w:smartTag>
      <w:r w:rsidRPr="0032190F">
        <w:rPr>
          <w:i/>
          <w:sz w:val="20"/>
          <w:szCs w:val="20"/>
          <w:lang w:val="fr-FR"/>
        </w:rPr>
        <w:t xml:space="preserve"> du sol. Elle est gravée presque jusque en haut car des décrochements et des trous permettent de s'y installer confortablement. Les gravures sont nombreuses et comportent différents motifs, essentiellement des corniformes et des poignards relevant de divers styles.</w:t>
      </w:r>
    </w:p>
    <w:p w14:paraId="218955A7" w14:textId="77777777" w:rsidR="000152C6" w:rsidRPr="0032190F" w:rsidRDefault="000152C6" w:rsidP="000152C6">
      <w:pPr>
        <w:pStyle w:val="BodyText"/>
        <w:ind w:firstLine="709"/>
        <w:rPr>
          <w:i/>
          <w:sz w:val="20"/>
          <w:szCs w:val="20"/>
        </w:rPr>
      </w:pPr>
      <w:r w:rsidRPr="0032190F">
        <w:rPr>
          <w:i/>
          <w:sz w:val="20"/>
          <w:szCs w:val="20"/>
        </w:rPr>
        <w:t xml:space="preserve">A un mètre du sol et au centre de la face se trouvent deux corniformes emboîtés. Le corniforme supérieur, très fin, présente un corps arrondi et l’autre a un corps linéaire et des cornes à deux segments avec angulation nette, le deuxième segment étant divergent à gauche et légèrement courbe à droite. Dans le haut de la face, deux autres </w:t>
      </w:r>
      <w:r w:rsidRPr="0032190F">
        <w:rPr>
          <w:i/>
          <w:sz w:val="20"/>
          <w:szCs w:val="20"/>
        </w:rPr>
        <w:lastRenderedPageBreak/>
        <w:t xml:space="preserve">corniformes sont opposés par le corps et présentent des cornes sinueuses dirigées vers le haut de la roche ; l'un d'eux, le plus bas, montre un gros point entre ses cornes. </w:t>
      </w:r>
    </w:p>
    <w:p w14:paraId="2CA7B0F3" w14:textId="77777777" w:rsidR="000152C6" w:rsidRPr="0032190F" w:rsidRDefault="000152C6" w:rsidP="000152C6">
      <w:pPr>
        <w:ind w:right="-156" w:firstLine="709"/>
        <w:jc w:val="both"/>
        <w:rPr>
          <w:i/>
          <w:sz w:val="20"/>
          <w:szCs w:val="20"/>
          <w:lang w:val="fr-FR"/>
        </w:rPr>
      </w:pPr>
      <w:r w:rsidRPr="0032190F">
        <w:rPr>
          <w:i/>
          <w:sz w:val="20"/>
          <w:szCs w:val="20"/>
          <w:lang w:val="fr-FR"/>
        </w:rPr>
        <w:t>Parmi les poignards remarquer à gauche une lame triangulaire à pointe aiguë dirigée vers le sol et à manche trapézoïdal étroit. Plus au nord se trouvent une petite lame sans manche et une autre à bout rond et long manche étroit relié à la corne du petit corniforme supérieur des deux emboîtés (cependant, le piquetage du raccord est plus grossier). Les deux lames ont leur pointe dirigée vers le haut de la roche. Au ras du sol un corniforme est visible. Le bas de la face, au nord, présente deux poignards épointés et perpendiculaires ainsi que deux corniformes dont un est couché et porte des cornes sinueuses.</w:t>
      </w:r>
    </w:p>
    <w:p w14:paraId="383C267B" w14:textId="77777777" w:rsidR="000152C6" w:rsidRPr="0032190F" w:rsidRDefault="000152C6" w:rsidP="000152C6">
      <w:pPr>
        <w:ind w:right="-156" w:firstLine="709"/>
        <w:jc w:val="both"/>
        <w:rPr>
          <w:i/>
          <w:sz w:val="20"/>
          <w:szCs w:val="20"/>
          <w:lang w:val="fr-FR"/>
        </w:rPr>
      </w:pPr>
      <w:r w:rsidRPr="0032190F">
        <w:rPr>
          <w:i/>
          <w:sz w:val="20"/>
          <w:szCs w:val="20"/>
          <w:lang w:val="fr-FR"/>
        </w:rPr>
        <w:t>Au centre de la partie sud-ouest de la face, en contrebas du fait d’un décrochement, et très érodée, se distingue un nouveau corniforme assez grossier.</w:t>
      </w:r>
    </w:p>
    <w:p w14:paraId="769D0C1B" w14:textId="77777777" w:rsidR="000152C6" w:rsidRPr="0032190F" w:rsidRDefault="000152C6" w:rsidP="000152C6">
      <w:pPr>
        <w:ind w:right="-156" w:firstLine="709"/>
        <w:jc w:val="both"/>
        <w:rPr>
          <w:i/>
          <w:sz w:val="20"/>
          <w:szCs w:val="20"/>
          <w:lang w:val="fr-FR"/>
        </w:rPr>
      </w:pPr>
      <w:r w:rsidRPr="0032190F">
        <w:rPr>
          <w:i/>
          <w:sz w:val="20"/>
          <w:szCs w:val="20"/>
          <w:lang w:val="fr-FR"/>
        </w:rPr>
        <w:t xml:space="preserve">Tout à fait au sud-ouest, après un nouveau décrochement de </w:t>
      </w:r>
      <w:smartTag w:uri="urn:schemas-microsoft-com:office:smarttags" w:element="metricconverter">
        <w:smartTagPr>
          <w:attr w:name="ProductID" w:val="20 cm"/>
        </w:smartTagPr>
        <w:r w:rsidRPr="0032190F">
          <w:rPr>
            <w:i/>
            <w:sz w:val="20"/>
            <w:szCs w:val="20"/>
            <w:lang w:val="fr-FR"/>
          </w:rPr>
          <w:t>20 cm</w:t>
        </w:r>
      </w:smartTag>
      <w:r w:rsidRPr="0032190F">
        <w:rPr>
          <w:i/>
          <w:sz w:val="20"/>
          <w:szCs w:val="20"/>
          <w:lang w:val="fr-FR"/>
        </w:rPr>
        <w:t xml:space="preserve">, une face de même pendage, érodée, porte une plage. </w:t>
      </w:r>
    </w:p>
    <w:p w14:paraId="01E65655" w14:textId="77777777" w:rsidR="000152C6" w:rsidRPr="0032190F" w:rsidRDefault="000152C6" w:rsidP="000152C6">
      <w:pPr>
        <w:ind w:right="-156" w:firstLine="709"/>
        <w:jc w:val="both"/>
        <w:rPr>
          <w:i/>
          <w:sz w:val="20"/>
          <w:szCs w:val="20"/>
          <w:lang w:val="fr-FR"/>
        </w:rPr>
      </w:pPr>
      <w:r w:rsidRPr="0032190F">
        <w:rPr>
          <w:i/>
          <w:sz w:val="20"/>
          <w:szCs w:val="20"/>
          <w:lang w:val="fr-FR"/>
        </w:rPr>
        <w:t>Des gravures populaires sont aussi présentes. En dessous et à droite des corniformes opposés par le corps se trouve un dessin élaboré (cercle avec appendices feuilles, plumes…) et la date 1879.</w:t>
      </w:r>
    </w:p>
    <w:p w14:paraId="7C8AAB5B" w14:textId="77777777" w:rsidR="000152C6" w:rsidRPr="0032190F" w:rsidRDefault="000152C6" w:rsidP="000152C6">
      <w:pPr>
        <w:ind w:right="-156" w:firstLine="709"/>
        <w:jc w:val="both"/>
        <w:rPr>
          <w:i/>
          <w:sz w:val="20"/>
          <w:szCs w:val="20"/>
          <w:lang w:val="fr-FR"/>
        </w:rPr>
      </w:pPr>
      <w:r w:rsidRPr="0032190F">
        <w:rPr>
          <w:i/>
          <w:sz w:val="20"/>
          <w:szCs w:val="20"/>
          <w:lang w:val="fr-FR"/>
        </w:rPr>
        <w:t>Près de l’arête nord, sous un petit piquetage, le C, tracé de bas en haut, et le numéro, écrit du sud au nord, sont accompagnés d’une flèche indiquant l'est.</w:t>
      </w:r>
    </w:p>
    <w:p w14:paraId="6EDCAFE7" w14:textId="77777777" w:rsidR="000152C6" w:rsidRPr="0032190F" w:rsidRDefault="000152C6" w:rsidP="000152C6">
      <w:pPr>
        <w:ind w:right="-156" w:firstLine="709"/>
        <w:jc w:val="both"/>
        <w:rPr>
          <w:i/>
          <w:sz w:val="20"/>
          <w:szCs w:val="20"/>
          <w:lang w:val="fr-FR"/>
        </w:rPr>
      </w:pPr>
    </w:p>
    <w:p w14:paraId="23552CC7" w14:textId="77777777" w:rsidR="000152C6" w:rsidRPr="0032190F" w:rsidRDefault="000152C6" w:rsidP="000152C6">
      <w:pPr>
        <w:ind w:right="-156" w:firstLine="709"/>
        <w:jc w:val="both"/>
        <w:rPr>
          <w:i/>
          <w:sz w:val="20"/>
          <w:szCs w:val="20"/>
          <w:lang w:val="fr-FR"/>
        </w:rPr>
      </w:pPr>
      <w:r w:rsidRPr="0032190F">
        <w:rPr>
          <w:i/>
          <w:sz w:val="20"/>
          <w:szCs w:val="20"/>
          <w:lang w:val="fr-FR"/>
        </w:rPr>
        <w:t>Examiner aussi un bombement au pied de la face verticale sud-ouest de la roche. La surface (</w:t>
      </w:r>
      <w:smartTag w:uri="urn:schemas-microsoft-com:office:smarttags" w:element="metricconverter">
        <w:smartTagPr>
          <w:attr w:name="ProductID" w:val="0,7 m"/>
        </w:smartTagPr>
        <w:r w:rsidRPr="0032190F">
          <w:rPr>
            <w:i/>
            <w:sz w:val="20"/>
            <w:szCs w:val="20"/>
            <w:lang w:val="fr-FR"/>
          </w:rPr>
          <w:t>0,7 m</w:t>
        </w:r>
      </w:smartTag>
      <w:r w:rsidRPr="0032190F">
        <w:rPr>
          <w:i/>
          <w:sz w:val="20"/>
          <w:szCs w:val="20"/>
          <w:lang w:val="fr-FR"/>
        </w:rPr>
        <w:t xml:space="preserve"> par </w:t>
      </w:r>
      <w:smartTag w:uri="urn:schemas-microsoft-com:office:smarttags" w:element="metricconverter">
        <w:smartTagPr>
          <w:attr w:name="ProductID" w:val="0,6 m"/>
        </w:smartTagPr>
        <w:r w:rsidRPr="0032190F">
          <w:rPr>
            <w:i/>
            <w:sz w:val="20"/>
            <w:szCs w:val="20"/>
            <w:lang w:val="fr-FR"/>
          </w:rPr>
          <w:t>0,6 m</w:t>
        </w:r>
      </w:smartTag>
      <w:r w:rsidRPr="0032190F">
        <w:rPr>
          <w:i/>
          <w:sz w:val="20"/>
          <w:szCs w:val="20"/>
          <w:lang w:val="fr-FR"/>
        </w:rPr>
        <w:t>, pendage 20° sud-ouest) est à peu près plate et lisse. Sous une fissure arrondie, lire Palma Giacomo 23 lulio 1926 di Te, encadré à l’est et à l’ouest, souligné au nord par la fissure citée et au sud par un petit décrochement. Repérer aussi un profil rudimentaire tourné vers le sud-est, une croix et d’autres dessins</w:t>
      </w:r>
    </w:p>
    <w:p w14:paraId="15A38B83" w14:textId="77777777" w:rsidR="000152C6" w:rsidRPr="0032190F" w:rsidRDefault="000152C6" w:rsidP="000152C6">
      <w:pPr>
        <w:ind w:right="-136"/>
        <w:jc w:val="both"/>
        <w:rPr>
          <w:i/>
          <w:sz w:val="20"/>
          <w:szCs w:val="20"/>
          <w:lang w:val="fr-FR"/>
        </w:rPr>
      </w:pPr>
    </w:p>
    <w:p w14:paraId="3E2BE36D" w14:textId="77777777" w:rsidR="000152C6" w:rsidRPr="0032190F" w:rsidRDefault="000152C6" w:rsidP="000152C6">
      <w:pPr>
        <w:ind w:right="-136"/>
        <w:jc w:val="both"/>
        <w:rPr>
          <w:sz w:val="20"/>
          <w:szCs w:val="20"/>
          <w:lang w:val="fr-FR"/>
        </w:rPr>
      </w:pPr>
      <w:r w:rsidRPr="0032190F">
        <w:rPr>
          <w:b/>
          <w:sz w:val="20"/>
          <w:szCs w:val="20"/>
          <w:lang w:val="fr-FR"/>
        </w:rPr>
        <w:t>Repère</w:t>
      </w:r>
      <w:r w:rsidRPr="0032190F">
        <w:rPr>
          <w:sz w:val="20"/>
          <w:szCs w:val="20"/>
          <w:lang w:val="fr-FR"/>
        </w:rPr>
        <w:t xml:space="preserve"> : la roche 7</w:t>
      </w:r>
      <w:r w:rsidRPr="00943CBA">
        <w:rPr>
          <w:rFonts w:ascii="Symbol" w:hAnsi="Symbol"/>
          <w:sz w:val="20"/>
          <w:szCs w:val="20"/>
        </w:rPr>
        <w:t></w:t>
      </w:r>
      <w:r w:rsidRPr="0032190F">
        <w:rPr>
          <w:sz w:val="20"/>
          <w:szCs w:val="20"/>
          <w:lang w:val="fr-FR"/>
        </w:rPr>
        <w:t xml:space="preserve"> se trouve à six mètres à l’ouest-sud-ouest. </w:t>
      </w:r>
    </w:p>
    <w:p w14:paraId="34C0A756" w14:textId="77777777" w:rsidR="000152C6" w:rsidRPr="0032190F" w:rsidRDefault="000152C6" w:rsidP="000152C6">
      <w:pPr>
        <w:ind w:right="-136"/>
        <w:jc w:val="both"/>
        <w:rPr>
          <w:sz w:val="20"/>
          <w:szCs w:val="20"/>
          <w:lang w:val="fr-FR"/>
        </w:rPr>
      </w:pPr>
    </w:p>
    <w:p w14:paraId="5DE066CE" w14:textId="77777777" w:rsidR="000152C6" w:rsidRPr="0032190F" w:rsidRDefault="000152C6" w:rsidP="00647EA0">
      <w:pPr>
        <w:pStyle w:val="Heading5"/>
      </w:pPr>
      <w:r w:rsidRPr="0032190F">
        <w:t>ZIVGIIIR7H</w:t>
      </w:r>
    </w:p>
    <w:p w14:paraId="04D4E181" w14:textId="77777777" w:rsidR="000152C6" w:rsidRPr="0032190F" w:rsidRDefault="000152C6" w:rsidP="000152C6">
      <w:pPr>
        <w:jc w:val="right"/>
        <w:rPr>
          <w:rFonts w:ascii="Palatino" w:hAnsi="Palatino"/>
          <w:b/>
          <w:sz w:val="20"/>
          <w:szCs w:val="20"/>
          <w:lang w:val="fr-FR"/>
        </w:rPr>
      </w:pPr>
      <w:r w:rsidRPr="0032190F">
        <w:rPr>
          <w:rFonts w:ascii="Palatino" w:hAnsi="Palatino"/>
          <w:b/>
          <w:sz w:val="20"/>
          <w:szCs w:val="20"/>
          <w:lang w:val="fr-FR"/>
        </w:rPr>
        <w:t>Roche de la plage rectangulaire avec des cornes</w:t>
      </w:r>
    </w:p>
    <w:p w14:paraId="75DBBE38" w14:textId="77777777" w:rsidR="000152C6" w:rsidRPr="0032190F" w:rsidRDefault="000152C6" w:rsidP="000152C6">
      <w:pPr>
        <w:ind w:right="-156"/>
        <w:jc w:val="both"/>
        <w:rPr>
          <w:sz w:val="20"/>
          <w:szCs w:val="20"/>
          <w:lang w:val="fr-FR"/>
        </w:rPr>
      </w:pPr>
    </w:p>
    <w:p w14:paraId="0A1D5891" w14:textId="233CA5A6" w:rsidR="000152C6" w:rsidRPr="0032190F" w:rsidRDefault="00000000" w:rsidP="000152C6">
      <w:pPr>
        <w:ind w:right="-156"/>
        <w:jc w:val="both"/>
        <w:rPr>
          <w:lang w:val="fr-FR"/>
        </w:rPr>
      </w:pPr>
      <w:hyperlink r:id="rId14113" w:anchor="Typ_Bego_Topographies" w:history="1">
        <w:r w:rsidR="000152C6" w:rsidRPr="0032190F">
          <w:rPr>
            <w:rStyle w:val="Hyperlink"/>
            <w:lang w:val="fr-FR"/>
          </w:rPr>
          <w:t>Topographie</w:t>
        </w:r>
      </w:hyperlink>
      <w:r w:rsidR="000152C6" w:rsidRPr="0032190F">
        <w:rPr>
          <w:lang w:val="fr-FR"/>
        </w:rPr>
        <w:t xml:space="preserve"> (SS BIB)</w:t>
      </w:r>
    </w:p>
    <w:p w14:paraId="22DB6DA5" w14:textId="77777777" w:rsidR="000152C6" w:rsidRPr="0032190F" w:rsidRDefault="000152C6" w:rsidP="000152C6">
      <w:pPr>
        <w:ind w:right="-156"/>
        <w:jc w:val="both"/>
        <w:rPr>
          <w:sz w:val="20"/>
          <w:szCs w:val="20"/>
          <w:lang w:val="fr-FR"/>
        </w:rPr>
      </w:pPr>
    </w:p>
    <w:p w14:paraId="570A2AE8" w14:textId="77777777" w:rsidR="000152C6" w:rsidRPr="0032190F" w:rsidRDefault="000152C6" w:rsidP="000152C6">
      <w:pPr>
        <w:ind w:right="-156" w:firstLine="709"/>
        <w:jc w:val="both"/>
        <w:rPr>
          <w:i/>
          <w:sz w:val="20"/>
          <w:szCs w:val="20"/>
          <w:lang w:val="fr-FR"/>
        </w:rPr>
      </w:pPr>
      <w:r w:rsidRPr="0032190F">
        <w:rPr>
          <w:i/>
          <w:sz w:val="20"/>
          <w:szCs w:val="20"/>
          <w:lang w:val="fr-FR"/>
        </w:rPr>
        <w:t>C’est un bloc de pélite violette avec patine brune. Sa face ovale (</w:t>
      </w:r>
      <w:smartTag w:uri="urn:schemas-microsoft-com:office:smarttags" w:element="metricconverter">
        <w:smartTagPr>
          <w:attr w:name="ProductID" w:val="1,3 m"/>
        </w:smartTagPr>
        <w:r w:rsidRPr="0032190F">
          <w:rPr>
            <w:i/>
            <w:sz w:val="20"/>
            <w:szCs w:val="20"/>
            <w:lang w:val="fr-FR"/>
          </w:rPr>
          <w:t>1,3 m</w:t>
        </w:r>
      </w:smartTag>
      <w:r w:rsidRPr="0032190F">
        <w:rPr>
          <w:i/>
          <w:sz w:val="20"/>
          <w:szCs w:val="20"/>
          <w:lang w:val="fr-FR"/>
        </w:rPr>
        <w:t xml:space="preserve"> d’est en ouest par </w:t>
      </w:r>
      <w:smartTag w:uri="urn:schemas-microsoft-com:office:smarttags" w:element="metricconverter">
        <w:smartTagPr>
          <w:attr w:name="ProductID" w:val="1,0 m"/>
        </w:smartTagPr>
        <w:r w:rsidRPr="0032190F">
          <w:rPr>
            <w:i/>
            <w:sz w:val="20"/>
            <w:szCs w:val="20"/>
            <w:lang w:val="fr-FR"/>
          </w:rPr>
          <w:t>1,0 m</w:t>
        </w:r>
      </w:smartTag>
      <w:r w:rsidRPr="0032190F">
        <w:rPr>
          <w:i/>
          <w:sz w:val="20"/>
          <w:szCs w:val="20"/>
          <w:lang w:val="fr-FR"/>
        </w:rPr>
        <w:t xml:space="preserve">), en léger creux, présente un pendage faible et variable vers le sud-est. Les gravures sont des plages plus ou moins rectangulaires dont l'une présente deux appendices (ce pourrait être un corniforme au corps prolongé par un carré aux bords nets) et l'autre, plus grande, avec des bords rectilignes et un long appendice courbe, est piquetée plus finement. Le numéro est écrit du sud au nord au centre de la face, le C (écrit d’est en ouest) est en bas, dans le coin nord-est, accompagné d’une flèche indique l'ouest. Des cupules rondes, peu profondes et claires (récentes ?) sont éparpillées comme sur la roche </w:t>
      </w:r>
      <w:smartTag w:uri="urn:schemas-microsoft-com:office:smarttags" w:element="metricconverter">
        <w:smartTagPr>
          <w:attr w:name="ProductID" w:val="7C"/>
        </w:smartTagPr>
        <w:r w:rsidRPr="0032190F">
          <w:rPr>
            <w:i/>
            <w:sz w:val="20"/>
            <w:szCs w:val="20"/>
            <w:lang w:val="fr-FR"/>
          </w:rPr>
          <w:t>7C</w:t>
        </w:r>
      </w:smartTag>
      <w:r w:rsidRPr="0032190F">
        <w:rPr>
          <w:i/>
          <w:sz w:val="20"/>
          <w:szCs w:val="20"/>
          <w:lang w:val="fr-FR"/>
        </w:rPr>
        <w:t>.</w:t>
      </w:r>
    </w:p>
    <w:p w14:paraId="3C1CE990" w14:textId="77777777" w:rsidR="000152C6" w:rsidRPr="0032190F" w:rsidRDefault="000152C6" w:rsidP="000152C6">
      <w:pPr>
        <w:ind w:right="-156" w:firstLine="709"/>
        <w:jc w:val="both"/>
        <w:rPr>
          <w:i/>
          <w:sz w:val="20"/>
          <w:szCs w:val="20"/>
          <w:lang w:val="fr-FR"/>
        </w:rPr>
      </w:pPr>
      <w:r w:rsidRPr="0032190F">
        <w:rPr>
          <w:i/>
          <w:sz w:val="20"/>
          <w:szCs w:val="20"/>
          <w:lang w:val="fr-FR"/>
        </w:rPr>
        <w:t>Chercher aussi des zigzags, des opérations ou au moins des chiffres, le dessin d’un animal, des dates 1889, 90, 91, 92…</w:t>
      </w:r>
    </w:p>
    <w:p w14:paraId="3C3906A4" w14:textId="77777777" w:rsidR="000152C6" w:rsidRPr="0032190F" w:rsidRDefault="000152C6" w:rsidP="000152C6">
      <w:pPr>
        <w:ind w:right="-136"/>
        <w:jc w:val="both"/>
        <w:rPr>
          <w:sz w:val="20"/>
          <w:szCs w:val="20"/>
          <w:lang w:val="fr-FR"/>
        </w:rPr>
      </w:pPr>
    </w:p>
    <w:p w14:paraId="72C0866F" w14:textId="77777777" w:rsidR="000152C6" w:rsidRPr="0032190F" w:rsidRDefault="000152C6" w:rsidP="000152C6">
      <w:pPr>
        <w:ind w:right="-136"/>
        <w:jc w:val="both"/>
        <w:rPr>
          <w:sz w:val="20"/>
          <w:szCs w:val="20"/>
          <w:lang w:val="fr-FR"/>
        </w:rPr>
      </w:pPr>
    </w:p>
    <w:p w14:paraId="5EF24DC1" w14:textId="77777777" w:rsidR="000152C6" w:rsidRPr="0032190F" w:rsidRDefault="000152C6" w:rsidP="00647EA0">
      <w:pPr>
        <w:pStyle w:val="Heading5"/>
      </w:pPr>
      <w:bookmarkStart w:id="5594" w:name="Desc_ZIVGIIIR8C"/>
      <w:r w:rsidRPr="0032190F">
        <w:t>ZIVGIIIR8C</w:t>
      </w:r>
    </w:p>
    <w:bookmarkEnd w:id="5594"/>
    <w:p w14:paraId="109DC1A7" w14:textId="77777777" w:rsidR="000152C6" w:rsidRPr="0032190F" w:rsidRDefault="000152C6" w:rsidP="000152C6">
      <w:pPr>
        <w:jc w:val="right"/>
        <w:rPr>
          <w:b/>
          <w:sz w:val="20"/>
          <w:szCs w:val="20"/>
          <w:lang w:val="fr-FR"/>
        </w:rPr>
      </w:pPr>
      <w:r w:rsidRPr="0032190F">
        <w:rPr>
          <w:b/>
          <w:sz w:val="20"/>
          <w:szCs w:val="20"/>
          <w:lang w:val="fr-FR"/>
        </w:rPr>
        <w:t>Roche du poignard à bords rectilignes</w:t>
      </w:r>
    </w:p>
    <w:p w14:paraId="0F1AE3A9" w14:textId="77777777" w:rsidR="000152C6" w:rsidRPr="0032190F" w:rsidRDefault="000152C6" w:rsidP="000152C6">
      <w:pPr>
        <w:rPr>
          <w:lang w:val="fr-FR"/>
        </w:rPr>
      </w:pPr>
    </w:p>
    <w:p w14:paraId="159C8285" w14:textId="79E7107E" w:rsidR="000152C6" w:rsidRPr="0032190F" w:rsidRDefault="000152C6" w:rsidP="000152C6">
      <w:pPr>
        <w:rPr>
          <w:lang w:val="fr-FR"/>
        </w:rPr>
      </w:pPr>
      <w:r w:rsidRPr="0032190F">
        <w:rPr>
          <w:lang w:val="fr-FR"/>
        </w:rPr>
        <w:t>C’est la roche la 8</w:t>
      </w:r>
      <w:r w:rsidRPr="0032190F">
        <w:rPr>
          <w:vertAlign w:val="superscript"/>
          <w:lang w:val="fr-FR"/>
        </w:rPr>
        <w:t>e</w:t>
      </w:r>
      <w:r w:rsidRPr="0032190F">
        <w:rPr>
          <w:lang w:val="fr-FR"/>
        </w:rPr>
        <w:t xml:space="preserve"> roche la plus gravée du groupe ZIVGIII. Des </w:t>
      </w:r>
      <w:hyperlink r:id="rId14114" w:anchor="Typ_Bego_Corniformes" w:history="1">
        <w:r w:rsidRPr="0032190F">
          <w:rPr>
            <w:rStyle w:val="Hyperlink"/>
            <w:lang w:val="fr-FR"/>
          </w:rPr>
          <w:t>Corniformes</w:t>
        </w:r>
      </w:hyperlink>
      <w:r w:rsidRPr="0032190F">
        <w:rPr>
          <w:lang w:val="fr-FR"/>
        </w:rPr>
        <w:t xml:space="preserve"> à appendices sont très proche de ceux de Fonta (</w:t>
      </w:r>
      <w:hyperlink r:id="rId14115" w:anchor="Desc_ZXVIIGIIR49gamma" w:history="1">
        <w:r w:rsidRPr="0032190F">
          <w:rPr>
            <w:rStyle w:val="Hyperlink"/>
            <w:lang w:val="fr-FR"/>
          </w:rPr>
          <w:t>ZXVIIGIIR49@c</w:t>
        </w:r>
      </w:hyperlink>
      <w:r w:rsidRPr="0032190F">
        <w:rPr>
          <w:lang w:val="fr-FR"/>
        </w:rPr>
        <w:t xml:space="preserve">). Par ailleurs, le </w:t>
      </w:r>
      <w:hyperlink r:id="rId14116" w:anchor="Typ_Bego_Poignards" w:history="1">
        <w:r w:rsidRPr="0032190F">
          <w:rPr>
            <w:rStyle w:val="Hyperlink"/>
            <w:lang w:val="fr-FR"/>
          </w:rPr>
          <w:t>Poignard</w:t>
        </w:r>
      </w:hyperlink>
      <w:r w:rsidRPr="0032190F">
        <w:rPr>
          <w:lang w:val="fr-FR"/>
        </w:rPr>
        <w:t xml:space="preserve"> 2 est superposable à celui de la roche </w:t>
      </w:r>
      <w:hyperlink r:id="rId14117" w:anchor="Desc_ZXVIIIGIR66delta" w:history="1">
        <w:r w:rsidRPr="0032190F">
          <w:rPr>
            <w:rStyle w:val="Hyperlink"/>
            <w:lang w:val="fr-FR"/>
          </w:rPr>
          <w:t>ZXVIIIGIR66@c</w:t>
        </w:r>
      </w:hyperlink>
      <w:r w:rsidRPr="0032190F">
        <w:rPr>
          <w:lang w:val="fr-FR"/>
        </w:rPr>
        <w:t xml:space="preserve"> (SS BIB)</w:t>
      </w:r>
    </w:p>
    <w:p w14:paraId="3047DDAB" w14:textId="77777777" w:rsidR="000152C6" w:rsidRPr="0032190F" w:rsidRDefault="000152C6" w:rsidP="000152C6">
      <w:pPr>
        <w:rPr>
          <w:lang w:val="fr-FR"/>
        </w:rPr>
      </w:pPr>
    </w:p>
    <w:p w14:paraId="500FA92F" w14:textId="77777777" w:rsidR="000152C6" w:rsidRPr="0032190F" w:rsidRDefault="000152C6" w:rsidP="000152C6">
      <w:pPr>
        <w:rPr>
          <w:lang w:val="fr-FR"/>
        </w:rPr>
      </w:pPr>
      <w:r w:rsidRPr="0032190F">
        <w:rPr>
          <w:lang w:val="fr-FR"/>
        </w:rPr>
        <w:t>Arcà (2013) attribue le poignard à pommeau en ‘T’ au Remedello 2 et le rapproche de VIT 36 et FDN 4 (BIB 1664 p. 154).</w:t>
      </w:r>
    </w:p>
    <w:p w14:paraId="03DA5588" w14:textId="77777777" w:rsidR="000152C6" w:rsidRPr="0032190F" w:rsidRDefault="000152C6" w:rsidP="000152C6">
      <w:pPr>
        <w:ind w:right="-156"/>
        <w:jc w:val="both"/>
        <w:rPr>
          <w:sz w:val="20"/>
          <w:szCs w:val="20"/>
          <w:lang w:val="fr-FR"/>
        </w:rPr>
      </w:pPr>
    </w:p>
    <w:p w14:paraId="6A0FF3A2" w14:textId="77777777" w:rsidR="000152C6" w:rsidRPr="0032190F" w:rsidRDefault="000152C6" w:rsidP="000152C6">
      <w:pPr>
        <w:pStyle w:val="BodyTextIndent"/>
        <w:ind w:left="0"/>
        <w:rPr>
          <w:i/>
          <w:sz w:val="20"/>
          <w:szCs w:val="20"/>
        </w:rPr>
      </w:pPr>
      <w:r w:rsidRPr="0032190F">
        <w:rPr>
          <w:i/>
          <w:sz w:val="20"/>
          <w:szCs w:val="20"/>
        </w:rPr>
        <w:t xml:space="preserve">C’est une pélite gris violet couverte de patine brun clair. Sa face supérieure, presque horizontale, située au ras du sol, mesure </w:t>
      </w:r>
      <w:smartTag w:uri="urn:schemas-microsoft-com:office:smarttags" w:element="metricconverter">
        <w:smartTagPr>
          <w:attr w:name="ProductID" w:val="2,5 m"/>
        </w:smartTagPr>
        <w:r w:rsidRPr="0032190F">
          <w:rPr>
            <w:i/>
            <w:sz w:val="20"/>
            <w:szCs w:val="20"/>
          </w:rPr>
          <w:t>2,5 m</w:t>
        </w:r>
      </w:smartTag>
      <w:r w:rsidRPr="0032190F">
        <w:rPr>
          <w:i/>
          <w:sz w:val="20"/>
          <w:szCs w:val="20"/>
        </w:rPr>
        <w:t xml:space="preserve"> par </w:t>
      </w:r>
      <w:smartTag w:uri="urn:schemas-microsoft-com:office:smarttags" w:element="metricconverter">
        <w:smartTagPr>
          <w:attr w:name="ProductID" w:val="1,2 m"/>
        </w:smartTagPr>
        <w:r w:rsidRPr="0032190F">
          <w:rPr>
            <w:i/>
            <w:sz w:val="20"/>
            <w:szCs w:val="20"/>
          </w:rPr>
          <w:t>1,2 m</w:t>
        </w:r>
      </w:smartTag>
      <w:r w:rsidRPr="0032190F">
        <w:rPr>
          <w:i/>
          <w:sz w:val="20"/>
          <w:szCs w:val="20"/>
        </w:rPr>
        <w:t xml:space="preserve">. Une fissure nord – sud traverse la surface. Le C est inscrit d’est en ouest près du bord ouest accompagné d’une flèche indiquant le nord et du chiffre 30. Le numéro est écrit du sud au nord à l’extrémité sud, sur un décrochement. </w:t>
      </w:r>
    </w:p>
    <w:p w14:paraId="010274A8" w14:textId="42907766" w:rsidR="000152C6" w:rsidRPr="0032190F" w:rsidRDefault="000152C6" w:rsidP="000152C6">
      <w:pPr>
        <w:ind w:right="-156" w:firstLine="709"/>
        <w:jc w:val="both"/>
        <w:rPr>
          <w:i/>
          <w:sz w:val="20"/>
          <w:szCs w:val="20"/>
          <w:lang w:val="fr-FR"/>
        </w:rPr>
      </w:pPr>
      <w:r w:rsidRPr="0032190F">
        <w:rPr>
          <w:i/>
          <w:sz w:val="20"/>
          <w:szCs w:val="20"/>
          <w:lang w:val="fr-FR"/>
        </w:rPr>
        <w:t xml:space="preserve">Les gravures protohistoriques sont nombreuses. Remarquer en particulier des </w:t>
      </w:r>
      <w:hyperlink r:id="rId14118" w:anchor="Typ_Bego_Corniformes" w:history="1">
        <w:r w:rsidRPr="0032190F">
          <w:rPr>
            <w:rStyle w:val="Hyperlink"/>
            <w:i/>
            <w:sz w:val="20"/>
            <w:szCs w:val="20"/>
            <w:lang w:val="fr-FR"/>
          </w:rPr>
          <w:t>corniformes</w:t>
        </w:r>
      </w:hyperlink>
      <w:r w:rsidRPr="0032190F">
        <w:rPr>
          <w:i/>
          <w:sz w:val="20"/>
          <w:szCs w:val="20"/>
          <w:lang w:val="fr-FR"/>
        </w:rPr>
        <w:t xml:space="preserve"> avec des appendices emboîtant un autre corniforme avec appendices. Tous ont des cornes très évasées dirigées vers l’ouest. Observer aussi </w:t>
      </w:r>
      <w:r w:rsidRPr="0032190F">
        <w:rPr>
          <w:i/>
          <w:sz w:val="20"/>
          <w:szCs w:val="20"/>
          <w:lang w:val="fr-FR"/>
        </w:rPr>
        <w:lastRenderedPageBreak/>
        <w:t xml:space="preserve">un </w:t>
      </w:r>
      <w:hyperlink r:id="rId14119" w:anchor="Typ_Bego_Poignards" w:history="1">
        <w:r w:rsidRPr="0032190F">
          <w:rPr>
            <w:rStyle w:val="Hyperlink"/>
            <w:i/>
            <w:sz w:val="20"/>
            <w:szCs w:val="20"/>
            <w:lang w:val="fr-FR"/>
          </w:rPr>
          <w:t>poignard</w:t>
        </w:r>
      </w:hyperlink>
      <w:r w:rsidRPr="0032190F">
        <w:rPr>
          <w:i/>
          <w:sz w:val="20"/>
          <w:szCs w:val="20"/>
          <w:lang w:val="fr-FR"/>
        </w:rPr>
        <w:t xml:space="preserve"> à lame triangulaire, à bords très rectilignes et pointe arrondie dirigée vers le nord. Son manche est rectangulaire étroit et son pommeau, rectangulaire large, est net. Son piquetage est fin et régulier. Un autre poignard moins bien réalisé est disposé perpendiculairement</w:t>
      </w:r>
    </w:p>
    <w:p w14:paraId="56420C99" w14:textId="527C7BE5" w:rsidR="000152C6" w:rsidRPr="0032190F" w:rsidRDefault="000152C6" w:rsidP="000152C6">
      <w:pPr>
        <w:ind w:right="-156" w:firstLine="709"/>
        <w:jc w:val="both"/>
        <w:rPr>
          <w:i/>
          <w:sz w:val="20"/>
          <w:szCs w:val="20"/>
          <w:lang w:val="fr-FR"/>
        </w:rPr>
      </w:pPr>
      <w:r w:rsidRPr="0032190F">
        <w:rPr>
          <w:i/>
          <w:sz w:val="20"/>
          <w:szCs w:val="20"/>
          <w:lang w:val="fr-FR"/>
        </w:rPr>
        <w:t xml:space="preserve">Les gravures historiques sont aussi très présentes : </w:t>
      </w:r>
      <w:hyperlink r:id="rId14120" w:anchor="Typ_Bego_xHisto_Marelles" w:history="1">
        <w:r w:rsidR="000F030B" w:rsidRPr="0032190F">
          <w:rPr>
            <w:rStyle w:val="Hyperlink"/>
            <w:i/>
            <w:sz w:val="20"/>
            <w:szCs w:val="20"/>
            <w:lang w:val="fr-FR"/>
          </w:rPr>
          <w:t>marelle</w:t>
        </w:r>
      </w:hyperlink>
      <w:r w:rsidR="000F030B" w:rsidRPr="0032190F">
        <w:rPr>
          <w:i/>
          <w:sz w:val="20"/>
          <w:szCs w:val="20"/>
          <w:lang w:val="fr-FR"/>
        </w:rPr>
        <w:t xml:space="preserve"> </w:t>
      </w:r>
      <w:r w:rsidRPr="0032190F">
        <w:rPr>
          <w:i/>
          <w:sz w:val="20"/>
          <w:szCs w:val="20"/>
          <w:lang w:val="fr-FR"/>
        </w:rPr>
        <w:t>multiple, quadrillages complexes, dessins d’oiseau, de croix, ou parfois ésotériques, textes peu lisibles (semblants de lettres ?). Repérer la signature de Guido Antonio au centre, au-dessus des doubles corniformes à appendice.</w:t>
      </w:r>
    </w:p>
    <w:p w14:paraId="3EEA32EF" w14:textId="77777777" w:rsidR="000152C6" w:rsidRPr="0032190F" w:rsidRDefault="000152C6" w:rsidP="000152C6">
      <w:pPr>
        <w:ind w:right="-156" w:firstLine="709"/>
        <w:jc w:val="both"/>
        <w:rPr>
          <w:i/>
          <w:sz w:val="20"/>
          <w:szCs w:val="20"/>
          <w:lang w:val="fr-FR"/>
        </w:rPr>
      </w:pPr>
    </w:p>
    <w:p w14:paraId="39B0C89A" w14:textId="77777777" w:rsidR="000152C6" w:rsidRPr="0032190F" w:rsidRDefault="000152C6" w:rsidP="00647EA0">
      <w:pPr>
        <w:pStyle w:val="Heading5"/>
      </w:pPr>
      <w:bookmarkStart w:id="5595" w:name="Desc_ZIVGIIIR9A"/>
      <w:r w:rsidRPr="0032190F">
        <w:t>ZIVGIIIR9A</w:t>
      </w:r>
    </w:p>
    <w:bookmarkEnd w:id="5595"/>
    <w:p w14:paraId="4E0C8440" w14:textId="77777777" w:rsidR="000152C6" w:rsidRPr="0032190F" w:rsidRDefault="000152C6" w:rsidP="000152C6">
      <w:pPr>
        <w:jc w:val="right"/>
        <w:rPr>
          <w:rFonts w:ascii="Palatino" w:hAnsi="Palatino"/>
          <w:b/>
          <w:sz w:val="20"/>
          <w:szCs w:val="20"/>
          <w:lang w:val="fr-FR"/>
        </w:rPr>
      </w:pPr>
      <w:r w:rsidRPr="0032190F">
        <w:rPr>
          <w:rFonts w:ascii="Palatino" w:hAnsi="Palatino"/>
          <w:b/>
          <w:sz w:val="20"/>
          <w:szCs w:val="20"/>
          <w:lang w:val="fr-FR"/>
        </w:rPr>
        <w:t>Roche du faux sorcier à moustache (nom musée) et des deux lames de poignard opposées (nom grandiose)</w:t>
      </w:r>
    </w:p>
    <w:p w14:paraId="513A6FF4" w14:textId="77777777" w:rsidR="000152C6" w:rsidRPr="0032190F" w:rsidRDefault="000152C6" w:rsidP="000152C6">
      <w:pPr>
        <w:ind w:right="-156"/>
        <w:jc w:val="both"/>
        <w:rPr>
          <w:sz w:val="20"/>
          <w:szCs w:val="20"/>
          <w:lang w:val="fr-FR"/>
        </w:rPr>
      </w:pPr>
    </w:p>
    <w:p w14:paraId="49E5C246" w14:textId="064B48BD" w:rsidR="000152C6" w:rsidRPr="0032190F" w:rsidRDefault="00000000" w:rsidP="000152C6">
      <w:pPr>
        <w:rPr>
          <w:lang w:val="fr-FR"/>
        </w:rPr>
      </w:pPr>
      <w:hyperlink r:id="rId14121" w:anchor="Typ_Bego_Anthrop_Hb1" w:history="1">
        <w:r w:rsidR="000152C6" w:rsidRPr="0032190F">
          <w:rPr>
            <w:rStyle w:val="Hyperlink"/>
            <w:lang w:val="fr-FR"/>
          </w:rPr>
          <w:t>Corniforme Anthropomorphisé</w:t>
        </w:r>
      </w:hyperlink>
      <w:r w:rsidR="000152C6" w:rsidRPr="0032190F">
        <w:rPr>
          <w:lang w:val="fr-FR"/>
        </w:rPr>
        <w:t xml:space="preserve"> (SS BIB)</w:t>
      </w:r>
    </w:p>
    <w:p w14:paraId="0E5AE115" w14:textId="77777777" w:rsidR="000152C6" w:rsidRPr="0032190F" w:rsidRDefault="000152C6" w:rsidP="000152C6">
      <w:pPr>
        <w:ind w:right="-156"/>
        <w:jc w:val="both"/>
        <w:rPr>
          <w:sz w:val="20"/>
          <w:szCs w:val="20"/>
          <w:lang w:val="fr-FR"/>
        </w:rPr>
      </w:pPr>
    </w:p>
    <w:p w14:paraId="4F799A73" w14:textId="77777777" w:rsidR="000152C6" w:rsidRPr="0032190F" w:rsidRDefault="000152C6" w:rsidP="000152C6">
      <w:pPr>
        <w:ind w:right="-156" w:firstLine="709"/>
        <w:jc w:val="both"/>
        <w:rPr>
          <w:i/>
          <w:sz w:val="20"/>
          <w:szCs w:val="20"/>
          <w:lang w:val="fr-FR"/>
        </w:rPr>
      </w:pPr>
      <w:r w:rsidRPr="0032190F">
        <w:rPr>
          <w:i/>
          <w:sz w:val="20"/>
          <w:szCs w:val="20"/>
          <w:lang w:val="fr-FR"/>
        </w:rPr>
        <w:t>C’est un bloc de schiste gris couvert de patine orange brunâtre. Il est gravé sur sa face de pendage 45° sud (</w:t>
      </w:r>
      <w:smartTag w:uri="urn:schemas-microsoft-com:office:smarttags" w:element="metricconverter">
        <w:smartTagPr>
          <w:attr w:name="ProductID" w:val="1,2 m"/>
        </w:smartTagPr>
        <w:r w:rsidRPr="0032190F">
          <w:rPr>
            <w:i/>
            <w:sz w:val="20"/>
            <w:szCs w:val="20"/>
            <w:lang w:val="fr-FR"/>
          </w:rPr>
          <w:t>1,2 m</w:t>
        </w:r>
      </w:smartTag>
      <w:r w:rsidRPr="0032190F">
        <w:rPr>
          <w:i/>
          <w:sz w:val="20"/>
          <w:szCs w:val="20"/>
          <w:lang w:val="fr-FR"/>
        </w:rPr>
        <w:t xml:space="preserve"> d’est en ouest par </w:t>
      </w:r>
      <w:smartTag w:uri="urn:schemas-microsoft-com:office:smarttags" w:element="metricconverter">
        <w:smartTagPr>
          <w:attr w:name="ProductID" w:val="1,0 m"/>
        </w:smartTagPr>
        <w:r w:rsidRPr="0032190F">
          <w:rPr>
            <w:i/>
            <w:sz w:val="20"/>
            <w:szCs w:val="20"/>
            <w:lang w:val="fr-FR"/>
          </w:rPr>
          <w:t>1,0 m</w:t>
        </w:r>
      </w:smartTag>
      <w:r w:rsidRPr="0032190F">
        <w:rPr>
          <w:i/>
          <w:sz w:val="20"/>
          <w:szCs w:val="20"/>
          <w:lang w:val="fr-FR"/>
        </w:rPr>
        <w:t xml:space="preserve">). A droite, sur une petite surface de pendage sud-est se trouve un poignard de </w:t>
      </w:r>
      <w:smartTag w:uri="urn:schemas-microsoft-com:office:smarttags" w:element="metricconverter">
        <w:smartTagPr>
          <w:attr w:name="ProductID" w:val="11 cm"/>
        </w:smartTagPr>
        <w:r w:rsidRPr="0032190F">
          <w:rPr>
            <w:i/>
            <w:sz w:val="20"/>
            <w:szCs w:val="20"/>
            <w:lang w:val="fr-FR"/>
          </w:rPr>
          <w:t>11 cm</w:t>
        </w:r>
      </w:smartTag>
      <w:r w:rsidRPr="0032190F">
        <w:rPr>
          <w:i/>
          <w:sz w:val="20"/>
          <w:szCs w:val="20"/>
          <w:lang w:val="fr-FR"/>
        </w:rPr>
        <w:t xml:space="preserve"> par </w:t>
      </w:r>
      <w:smartTag w:uri="urn:schemas-microsoft-com:office:smarttags" w:element="metricconverter">
        <w:smartTagPr>
          <w:attr w:name="ProductID" w:val="4,5 cm"/>
        </w:smartTagPr>
        <w:r w:rsidRPr="0032190F">
          <w:rPr>
            <w:i/>
            <w:sz w:val="20"/>
            <w:szCs w:val="20"/>
            <w:lang w:val="fr-FR"/>
          </w:rPr>
          <w:t>4,5 cm</w:t>
        </w:r>
      </w:smartTag>
      <w:r w:rsidRPr="0032190F">
        <w:rPr>
          <w:i/>
          <w:sz w:val="20"/>
          <w:szCs w:val="20"/>
          <w:lang w:val="fr-FR"/>
        </w:rPr>
        <w:t xml:space="preserve">, piqueté finement, à lame épointée, à garde marquée par deux petites encoches et dont le manche se termine en pointe. Il pourrait s’agir aussi de deux poignards opposés par le manche Les autres gravures sont des corniformes à corps linéaire ou carré et à cornes arrondies. Le plus grand présente des cornes prolongées d’un côté par un segment divergent et de l’autre par deux segments, le premier divergent et le second convergent. Il est de plus anthropomorphisé par deux points et deux barres formant les yeux et les sourcils dans l’arrondi des cornes. Deux barres sont tirées sous les cornes. (il existe des figures du même type sur les roches en ZIX-GIII et ZXI-GI et on peut le rattacher aux faux sorciers). Les deux points des yeux se retrouvent, presque à l’identique, au bas de la roche, à l’ouest (à gauche) de deux corniformes et à moins de </w:t>
      </w:r>
      <w:smartTag w:uri="urn:schemas-microsoft-com:office:smarttags" w:element="metricconverter">
        <w:smartTagPr>
          <w:attr w:name="ProductID" w:val="0,1 m"/>
        </w:smartTagPr>
        <w:r w:rsidRPr="0032190F">
          <w:rPr>
            <w:i/>
            <w:sz w:val="20"/>
            <w:szCs w:val="20"/>
            <w:lang w:val="fr-FR"/>
          </w:rPr>
          <w:t>0,1 m</w:t>
        </w:r>
      </w:smartTag>
      <w:r w:rsidRPr="0032190F">
        <w:rPr>
          <w:i/>
          <w:sz w:val="20"/>
          <w:szCs w:val="20"/>
          <w:lang w:val="fr-FR"/>
        </w:rPr>
        <w:t xml:space="preserve"> du sol.  </w:t>
      </w:r>
    </w:p>
    <w:p w14:paraId="072713FC" w14:textId="77777777" w:rsidR="000152C6" w:rsidRPr="0032190F" w:rsidRDefault="000152C6" w:rsidP="000152C6">
      <w:pPr>
        <w:ind w:right="-156" w:firstLine="709"/>
        <w:jc w:val="both"/>
        <w:rPr>
          <w:i/>
          <w:sz w:val="20"/>
          <w:szCs w:val="20"/>
          <w:lang w:val="fr-FR"/>
        </w:rPr>
      </w:pPr>
      <w:r w:rsidRPr="0032190F">
        <w:rPr>
          <w:i/>
          <w:sz w:val="20"/>
          <w:szCs w:val="20"/>
          <w:lang w:val="fr-FR"/>
        </w:rPr>
        <w:t>Sur une face de pendage est se trouve encore une courbe qui pourrait être une hallebarde à manche un peu courbe et à lame étroite..</w:t>
      </w:r>
    </w:p>
    <w:p w14:paraId="013654BC" w14:textId="77777777" w:rsidR="000152C6" w:rsidRPr="0032190F" w:rsidRDefault="000152C6" w:rsidP="000152C6">
      <w:pPr>
        <w:ind w:right="-156" w:firstLine="709"/>
        <w:jc w:val="both"/>
        <w:rPr>
          <w:i/>
          <w:sz w:val="20"/>
          <w:szCs w:val="20"/>
          <w:lang w:val="fr-FR"/>
        </w:rPr>
      </w:pPr>
      <w:r w:rsidRPr="0032190F">
        <w:rPr>
          <w:i/>
          <w:sz w:val="20"/>
          <w:szCs w:val="20"/>
          <w:lang w:val="fr-FR"/>
        </w:rPr>
        <w:t>Le numéro ZIV-GIII-R9A est inscrit plus ou moins au centre de la plus grande face, avec une flèche vers le nord-ouest. Le C n’est pas présent</w:t>
      </w:r>
    </w:p>
    <w:p w14:paraId="1C5D6DE4" w14:textId="77777777" w:rsidR="000152C6" w:rsidRPr="0032190F" w:rsidRDefault="000152C6" w:rsidP="000152C6">
      <w:pPr>
        <w:ind w:right="-156" w:firstLine="709"/>
        <w:jc w:val="both"/>
        <w:rPr>
          <w:i/>
          <w:sz w:val="20"/>
          <w:szCs w:val="20"/>
          <w:lang w:val="fr-FR"/>
        </w:rPr>
      </w:pPr>
    </w:p>
    <w:p w14:paraId="474D8325" w14:textId="77777777" w:rsidR="000152C6" w:rsidRPr="0032190F" w:rsidRDefault="000152C6" w:rsidP="00647EA0">
      <w:pPr>
        <w:pStyle w:val="Heading5"/>
      </w:pPr>
      <w:r w:rsidRPr="0032190F">
        <w:t>ZIVGIIIR9A4</w:t>
      </w:r>
    </w:p>
    <w:p w14:paraId="03ACF414" w14:textId="77777777" w:rsidR="000152C6" w:rsidRPr="0032190F" w:rsidRDefault="000152C6" w:rsidP="000152C6">
      <w:pPr>
        <w:rPr>
          <w:lang w:val="fr-FR"/>
        </w:rPr>
      </w:pPr>
    </w:p>
    <w:p w14:paraId="1D1C65F4" w14:textId="77777777" w:rsidR="000152C6" w:rsidRPr="0032190F" w:rsidRDefault="000152C6" w:rsidP="000152C6">
      <w:pPr>
        <w:rPr>
          <w:lang w:val="fr-FR"/>
        </w:rPr>
      </w:pPr>
      <w:r w:rsidRPr="0032190F">
        <w:rPr>
          <w:lang w:val="fr-FR"/>
        </w:rPr>
        <w:t>Semble absente de la description des cheminements (SS BIB)</w:t>
      </w:r>
    </w:p>
    <w:p w14:paraId="65800E71" w14:textId="77777777" w:rsidR="000152C6" w:rsidRPr="0032190F" w:rsidRDefault="000152C6" w:rsidP="00647EA0">
      <w:pPr>
        <w:pStyle w:val="Heading5"/>
      </w:pPr>
      <w:bookmarkStart w:id="5596" w:name="Desc_ZIVGIIIR9E1"/>
      <w:r w:rsidRPr="0032190F">
        <w:t>ZIVGIIIR9E1</w:t>
      </w:r>
    </w:p>
    <w:bookmarkEnd w:id="5596"/>
    <w:p w14:paraId="7CB6E5DB" w14:textId="77777777" w:rsidR="000152C6" w:rsidRPr="0032190F" w:rsidRDefault="000152C6" w:rsidP="000152C6">
      <w:pPr>
        <w:jc w:val="right"/>
        <w:rPr>
          <w:b/>
          <w:sz w:val="20"/>
          <w:szCs w:val="20"/>
          <w:lang w:val="fr-FR"/>
        </w:rPr>
      </w:pPr>
      <w:r w:rsidRPr="0032190F">
        <w:rPr>
          <w:b/>
          <w:sz w:val="20"/>
          <w:szCs w:val="20"/>
          <w:lang w:val="fr-FR"/>
        </w:rPr>
        <w:t>Roche des premiers attelages du groupe</w:t>
      </w:r>
    </w:p>
    <w:p w14:paraId="0F9CF67A" w14:textId="77777777" w:rsidR="000152C6" w:rsidRPr="0032190F" w:rsidRDefault="000152C6" w:rsidP="000152C6">
      <w:pPr>
        <w:rPr>
          <w:lang w:val="fr-FR"/>
        </w:rPr>
      </w:pPr>
    </w:p>
    <w:p w14:paraId="13A859CD" w14:textId="77777777" w:rsidR="000152C6" w:rsidRPr="0032190F" w:rsidRDefault="000152C6" w:rsidP="000152C6">
      <w:pPr>
        <w:rPr>
          <w:lang w:val="fr-FR"/>
        </w:rPr>
      </w:pPr>
      <w:r w:rsidRPr="0032190F">
        <w:rPr>
          <w:lang w:val="fr-FR"/>
        </w:rPr>
        <w:t>C’est la roche la 10</w:t>
      </w:r>
      <w:r w:rsidRPr="0032190F">
        <w:rPr>
          <w:vertAlign w:val="superscript"/>
          <w:lang w:val="fr-FR"/>
        </w:rPr>
        <w:t>e</w:t>
      </w:r>
      <w:r w:rsidRPr="0032190F">
        <w:rPr>
          <w:lang w:val="fr-FR"/>
        </w:rPr>
        <w:t xml:space="preserve"> roche la plus gravée du groupe ZIVGIII (SS BIB)</w:t>
      </w:r>
    </w:p>
    <w:p w14:paraId="3C89B8C8" w14:textId="77777777" w:rsidR="000152C6" w:rsidRPr="0032190F" w:rsidRDefault="000152C6" w:rsidP="000152C6">
      <w:pPr>
        <w:ind w:right="-156"/>
        <w:jc w:val="both"/>
        <w:rPr>
          <w:sz w:val="20"/>
          <w:szCs w:val="20"/>
          <w:lang w:val="fr-FR"/>
        </w:rPr>
      </w:pPr>
    </w:p>
    <w:p w14:paraId="0A82AA0D" w14:textId="77777777" w:rsidR="000152C6" w:rsidRPr="0032190F" w:rsidRDefault="000152C6" w:rsidP="000152C6">
      <w:pPr>
        <w:ind w:right="-156" w:firstLine="709"/>
        <w:jc w:val="both"/>
        <w:rPr>
          <w:i/>
          <w:sz w:val="20"/>
          <w:szCs w:val="20"/>
          <w:lang w:val="fr-FR"/>
        </w:rPr>
      </w:pPr>
      <w:r w:rsidRPr="0032190F">
        <w:rPr>
          <w:i/>
          <w:sz w:val="20"/>
          <w:szCs w:val="20"/>
          <w:lang w:val="fr-FR"/>
        </w:rPr>
        <w:t>Le numéro ZIV-GIII-R9E1 et le C sont inscrits au sud-est de la face ainsi qu’une grande flèche vers le sud-est et deux autres flèches, une dirigée vers le sud, mais raturée, l'autre vers le nord-ouest et complétée par le chiffre 5. Ces signes sont tracés sur des textes de bergers : le numéro sur une inscription datée du 12 août 1881, le C et les deux flèches sur un texte lui aussi de 1881 mais incisé plus profondément.</w:t>
      </w:r>
    </w:p>
    <w:p w14:paraId="51C25C95" w14:textId="45E684B2" w:rsidR="000152C6" w:rsidRPr="0032190F" w:rsidRDefault="000152C6" w:rsidP="000152C6">
      <w:pPr>
        <w:ind w:right="-156" w:firstLine="709"/>
        <w:jc w:val="both"/>
        <w:rPr>
          <w:i/>
          <w:sz w:val="20"/>
          <w:szCs w:val="20"/>
          <w:lang w:val="fr-FR"/>
        </w:rPr>
      </w:pPr>
      <w:r w:rsidRPr="0032190F">
        <w:rPr>
          <w:i/>
          <w:sz w:val="20"/>
          <w:szCs w:val="20"/>
          <w:lang w:val="fr-FR"/>
        </w:rPr>
        <w:t xml:space="preserve">Au centre, malgré l'état désastreux de la surface, se distingue un poignard à lame triangulaire allongée, épointée et dirigée vers le bas, à manche trapézoïdal allongé muni d'un appendice et associé à une croix. Au nord-ouest se trouve une hallebarde à lame triangulaire, emmanchement arrondi et manche tracé du nord au sud, ainsi que de nombreux corniformes en forme de fourche (corps linéaire, cornes arrondies convergentes). Parmi ces derniers, trois sont attelés et reliés peut-être à un timon. Plus près de la hallebarde, un </w:t>
      </w:r>
      <w:hyperlink r:id="rId14122" w:anchor="Typ_Bego_Attelages" w:history="1">
        <w:r w:rsidRPr="0032190F">
          <w:rPr>
            <w:rStyle w:val="Hyperlink"/>
            <w:i/>
            <w:sz w:val="20"/>
            <w:szCs w:val="20"/>
            <w:lang w:val="fr-FR"/>
          </w:rPr>
          <w:t>attelage</w:t>
        </w:r>
      </w:hyperlink>
      <w:r w:rsidRPr="0032190F">
        <w:rPr>
          <w:i/>
          <w:sz w:val="20"/>
          <w:szCs w:val="20"/>
          <w:lang w:val="fr-FR"/>
        </w:rPr>
        <w:t xml:space="preserve"> avec un araire comporte le soc, la poignée et un mancheron. Il est partiellement détruit par des coups de burin récents. Ce sont </w:t>
      </w:r>
      <w:r w:rsidRPr="0032190F">
        <w:rPr>
          <w:b/>
          <w:i/>
          <w:sz w:val="20"/>
          <w:szCs w:val="20"/>
          <w:lang w:val="fr-FR"/>
        </w:rPr>
        <w:t>les premiers attelages</w:t>
      </w:r>
      <w:r w:rsidRPr="0032190F">
        <w:rPr>
          <w:i/>
          <w:sz w:val="20"/>
          <w:szCs w:val="20"/>
          <w:lang w:val="fr-FR"/>
        </w:rPr>
        <w:t xml:space="preserve"> découverts depuis le début du groupe.</w:t>
      </w:r>
    </w:p>
    <w:p w14:paraId="2866B23F" w14:textId="77777777" w:rsidR="000152C6" w:rsidRPr="0032190F" w:rsidRDefault="000152C6" w:rsidP="000152C6">
      <w:pPr>
        <w:ind w:right="-156" w:firstLine="709"/>
        <w:jc w:val="both"/>
        <w:rPr>
          <w:i/>
          <w:sz w:val="20"/>
          <w:szCs w:val="20"/>
          <w:lang w:val="fr-FR"/>
        </w:rPr>
      </w:pPr>
      <w:r w:rsidRPr="0032190F">
        <w:rPr>
          <w:i/>
          <w:sz w:val="20"/>
          <w:szCs w:val="20"/>
          <w:lang w:val="fr-FR"/>
        </w:rPr>
        <w:t>Une autre face, de petite taille (</w:t>
      </w:r>
      <w:smartTag w:uri="urn:schemas-microsoft-com:office:smarttags" w:element="metricconverter">
        <w:smartTagPr>
          <w:attr w:name="ProductID" w:val="0,4 m"/>
        </w:smartTagPr>
        <w:r w:rsidRPr="0032190F">
          <w:rPr>
            <w:i/>
            <w:sz w:val="20"/>
            <w:szCs w:val="20"/>
            <w:lang w:val="fr-FR"/>
          </w:rPr>
          <w:t>0,4 m</w:t>
        </w:r>
      </w:smartTag>
      <w:r w:rsidRPr="0032190F">
        <w:rPr>
          <w:i/>
          <w:sz w:val="20"/>
          <w:szCs w:val="20"/>
          <w:lang w:val="fr-FR"/>
        </w:rPr>
        <w:t xml:space="preserve"> du nord au sud par </w:t>
      </w:r>
      <w:smartTag w:uri="urn:schemas-microsoft-com:office:smarttags" w:element="metricconverter">
        <w:smartTagPr>
          <w:attr w:name="ProductID" w:val="0,3 m"/>
        </w:smartTagPr>
        <w:r w:rsidRPr="0032190F">
          <w:rPr>
            <w:i/>
            <w:sz w:val="20"/>
            <w:szCs w:val="20"/>
            <w:lang w:val="fr-FR"/>
          </w:rPr>
          <w:t>0,3 m</w:t>
        </w:r>
      </w:smartTag>
      <w:r w:rsidRPr="0032190F">
        <w:rPr>
          <w:i/>
          <w:sz w:val="20"/>
          <w:szCs w:val="20"/>
          <w:lang w:val="fr-FR"/>
        </w:rPr>
        <w:t>), de pendage 30° nord, très irrégulière présente un corniforme dans sa pointe inférieure.</w:t>
      </w:r>
    </w:p>
    <w:p w14:paraId="06D0E6DE" w14:textId="77777777" w:rsidR="000152C6" w:rsidRPr="0032190F" w:rsidRDefault="000152C6" w:rsidP="000152C6">
      <w:pPr>
        <w:ind w:right="-156" w:firstLine="709"/>
        <w:jc w:val="both"/>
        <w:rPr>
          <w:i/>
          <w:sz w:val="20"/>
          <w:szCs w:val="20"/>
          <w:lang w:val="fr-FR"/>
        </w:rPr>
      </w:pPr>
      <w:r w:rsidRPr="0032190F">
        <w:rPr>
          <w:i/>
          <w:sz w:val="20"/>
          <w:szCs w:val="20"/>
          <w:lang w:val="fr-FR"/>
        </w:rPr>
        <w:t>Une dernière face triangulaire de pendage 60° ouest est limitée au nord par un décrochement rectiligne dirigé du nord-ouest au sud-est. La surface desquamée (</w:t>
      </w:r>
      <w:smartTag w:uri="urn:schemas-microsoft-com:office:smarttags" w:element="metricconverter">
        <w:smartTagPr>
          <w:attr w:name="ProductID" w:val="0,8 m"/>
        </w:smartTagPr>
        <w:r w:rsidRPr="0032190F">
          <w:rPr>
            <w:i/>
            <w:sz w:val="20"/>
            <w:szCs w:val="20"/>
            <w:lang w:val="fr-FR"/>
          </w:rPr>
          <w:t>0,8 m</w:t>
        </w:r>
      </w:smartTag>
      <w:r w:rsidRPr="0032190F">
        <w:rPr>
          <w:i/>
          <w:sz w:val="20"/>
          <w:szCs w:val="20"/>
          <w:lang w:val="fr-FR"/>
        </w:rPr>
        <w:t xml:space="preserve"> du nord au sud par </w:t>
      </w:r>
      <w:smartTag w:uri="urn:schemas-microsoft-com:office:smarttags" w:element="metricconverter">
        <w:smartTagPr>
          <w:attr w:name="ProductID" w:val="0,6 m"/>
        </w:smartTagPr>
        <w:r w:rsidRPr="0032190F">
          <w:rPr>
            <w:i/>
            <w:sz w:val="20"/>
            <w:szCs w:val="20"/>
            <w:lang w:val="fr-FR"/>
          </w:rPr>
          <w:t>0,6 m</w:t>
        </w:r>
      </w:smartTag>
      <w:r w:rsidRPr="0032190F">
        <w:rPr>
          <w:i/>
          <w:sz w:val="20"/>
          <w:szCs w:val="20"/>
          <w:lang w:val="fr-FR"/>
        </w:rPr>
        <w:t xml:space="preserve"> de haut) porte, près du sol deux corniformes. L’un est abîmé par un éclat, l’autre a ses cornes refermées en cercle. Leurs corps sont linéaires et ils sont exécutés dans le style A3. </w:t>
      </w:r>
    </w:p>
    <w:p w14:paraId="17358D2C" w14:textId="77777777" w:rsidR="000152C6" w:rsidRPr="0032190F" w:rsidRDefault="000152C6" w:rsidP="00647EA0">
      <w:pPr>
        <w:pStyle w:val="Heading5"/>
      </w:pPr>
      <w:bookmarkStart w:id="5597" w:name="Desc_ZIVGIIIR10A"/>
      <w:r w:rsidRPr="0032190F">
        <w:t>ZIVGIIIR10A</w:t>
      </w:r>
    </w:p>
    <w:bookmarkEnd w:id="5597"/>
    <w:p w14:paraId="7C757F23" w14:textId="77777777" w:rsidR="000152C6" w:rsidRPr="0032190F" w:rsidRDefault="000152C6" w:rsidP="000152C6">
      <w:pPr>
        <w:jc w:val="right"/>
        <w:rPr>
          <w:b/>
          <w:sz w:val="20"/>
          <w:szCs w:val="20"/>
          <w:lang w:val="fr-FR"/>
        </w:rPr>
      </w:pPr>
      <w:r w:rsidRPr="0032190F">
        <w:rPr>
          <w:b/>
          <w:sz w:val="20"/>
          <w:szCs w:val="20"/>
          <w:lang w:val="fr-FR"/>
        </w:rPr>
        <w:lastRenderedPageBreak/>
        <w:t>Roche catalogue des armes</w:t>
      </w:r>
    </w:p>
    <w:p w14:paraId="429B5DB9" w14:textId="77777777" w:rsidR="000152C6" w:rsidRPr="0032190F" w:rsidRDefault="000152C6" w:rsidP="000152C6">
      <w:pPr>
        <w:rPr>
          <w:lang w:val="fr-FR"/>
        </w:rPr>
      </w:pPr>
    </w:p>
    <w:p w14:paraId="5D674D5C" w14:textId="77777777" w:rsidR="000152C6" w:rsidRPr="0032190F" w:rsidRDefault="000152C6" w:rsidP="000152C6">
      <w:pPr>
        <w:rPr>
          <w:lang w:val="fr-FR"/>
        </w:rPr>
      </w:pPr>
      <w:r w:rsidRPr="0032190F">
        <w:rPr>
          <w:lang w:val="fr-FR"/>
        </w:rPr>
        <w:t>C’est la roche la 1</w:t>
      </w:r>
      <w:r w:rsidRPr="0032190F">
        <w:rPr>
          <w:vertAlign w:val="superscript"/>
          <w:lang w:val="fr-FR"/>
        </w:rPr>
        <w:t>e</w:t>
      </w:r>
      <w:r w:rsidRPr="0032190F">
        <w:rPr>
          <w:lang w:val="fr-FR"/>
        </w:rPr>
        <w:t xml:space="preserve"> roche gravée du groupe ZIVGIII (SS BIB)</w:t>
      </w:r>
    </w:p>
    <w:p w14:paraId="5F0FA361" w14:textId="77777777" w:rsidR="000152C6" w:rsidRPr="0032190F" w:rsidRDefault="000152C6" w:rsidP="000152C6">
      <w:pPr>
        <w:ind w:right="-156"/>
        <w:jc w:val="both"/>
        <w:rPr>
          <w:sz w:val="20"/>
          <w:szCs w:val="20"/>
          <w:lang w:val="fr-FR"/>
        </w:rPr>
      </w:pPr>
    </w:p>
    <w:p w14:paraId="75FB9BB9" w14:textId="69A0353C" w:rsidR="000152C6" w:rsidRPr="0032190F" w:rsidRDefault="000152C6" w:rsidP="000152C6">
      <w:pPr>
        <w:ind w:right="-156"/>
        <w:jc w:val="both"/>
        <w:rPr>
          <w:i/>
          <w:sz w:val="20"/>
          <w:szCs w:val="20"/>
          <w:lang w:val="fr-FR"/>
        </w:rPr>
      </w:pPr>
      <w:r w:rsidRPr="0032190F">
        <w:rPr>
          <w:i/>
          <w:sz w:val="20"/>
          <w:szCs w:val="20"/>
          <w:lang w:val="fr-FR"/>
        </w:rPr>
        <w:t xml:space="preserve">C’est le catalogue de la "manufacture d’armes du Bego", section armes blanches plus un peu d’outillage agricole. Quelques bêtes de trait et des plans cadastraux complètent la liste. La roche est apparemment horizontale mais présente plusieurs décrochements avec des faces de pente 10° sud-est. La plupart des </w:t>
      </w:r>
      <w:hyperlink r:id="rId14123" w:anchor="Typ_Bego_Poignards" w:history="1">
        <w:r w:rsidRPr="0032190F">
          <w:rPr>
            <w:rStyle w:val="Hyperlink"/>
            <w:i/>
            <w:sz w:val="20"/>
            <w:szCs w:val="20"/>
            <w:lang w:val="fr-FR"/>
          </w:rPr>
          <w:t>poignards</w:t>
        </w:r>
      </w:hyperlink>
      <w:r w:rsidRPr="0032190F">
        <w:rPr>
          <w:i/>
          <w:sz w:val="20"/>
          <w:szCs w:val="20"/>
          <w:lang w:val="fr-FR"/>
        </w:rPr>
        <w:t>sont orientés dans le sens de la pente de la roche, les corniformes ont de même leurs cornes dirigées vers le haut de la roche. Signalons sur une même face, au nord d’une dépression souvent inondée, un attelage avec araire, poignée et soc, et, plus à l’ouest, un poignard (probablement la gravure n°96, considérée comme une plage ??) à pointe aiguë, prolongée par une forme triangulaire (stries de contour ?), entre une plage trapézoïdale bien piquetée et une plage de grosses cupules éparses..</w:t>
      </w:r>
    </w:p>
    <w:p w14:paraId="50920017" w14:textId="77777777" w:rsidR="000152C6" w:rsidRPr="0032190F" w:rsidRDefault="000152C6" w:rsidP="000152C6">
      <w:pPr>
        <w:ind w:right="-156" w:firstLine="709"/>
        <w:jc w:val="both"/>
        <w:rPr>
          <w:i/>
          <w:sz w:val="20"/>
          <w:szCs w:val="20"/>
          <w:lang w:val="fr-FR"/>
        </w:rPr>
      </w:pPr>
      <w:r w:rsidRPr="0032190F">
        <w:rPr>
          <w:i/>
          <w:sz w:val="20"/>
          <w:szCs w:val="20"/>
          <w:lang w:val="fr-FR"/>
        </w:rPr>
        <w:t>Toujours au nord de la flaque, le C est inscrit sur le bord ouest avec une flèche indiquant l'ouest et le numéro est écrit du côté est, entre le bord est de la roche, une fissure au sud, un décrochement au nord et, à l’ouest, un trou triangulaire où aboutit la fissure.</w:t>
      </w:r>
    </w:p>
    <w:p w14:paraId="0C1A642D" w14:textId="77777777" w:rsidR="000152C6" w:rsidRPr="0032190F" w:rsidRDefault="000152C6" w:rsidP="000152C6">
      <w:pPr>
        <w:ind w:right="-156" w:firstLine="709"/>
        <w:jc w:val="both"/>
        <w:rPr>
          <w:i/>
          <w:sz w:val="20"/>
          <w:szCs w:val="20"/>
          <w:lang w:val="fr-FR"/>
        </w:rPr>
      </w:pPr>
      <w:r w:rsidRPr="0032190F">
        <w:rPr>
          <w:i/>
          <w:sz w:val="20"/>
          <w:szCs w:val="20"/>
          <w:lang w:val="fr-FR"/>
        </w:rPr>
        <w:t>Le style d’exécution est en général B1 régulier, c‘est-à-dire peu fin, mais certaines portions de gravures, dont des contours de petits poignards dirigés vers le nord-ouest, sont mieux réalisées ( du style A2).</w:t>
      </w:r>
    </w:p>
    <w:p w14:paraId="6B81C273" w14:textId="77777777" w:rsidR="000152C6" w:rsidRPr="0032190F" w:rsidRDefault="000152C6" w:rsidP="000152C6">
      <w:pPr>
        <w:ind w:right="-156" w:firstLine="709"/>
        <w:jc w:val="both"/>
        <w:rPr>
          <w:i/>
          <w:sz w:val="20"/>
          <w:szCs w:val="20"/>
          <w:lang w:val="fr-FR"/>
        </w:rPr>
      </w:pPr>
      <w:r w:rsidRPr="0032190F">
        <w:rPr>
          <w:i/>
          <w:sz w:val="20"/>
          <w:szCs w:val="20"/>
          <w:lang w:val="fr-FR"/>
        </w:rPr>
        <w:t>Repérer aussi quelques dessins de bergers : traits, arboriforme ou plume, géométriques, croix ; plus quelques textes plus ou moins nets.</w:t>
      </w:r>
    </w:p>
    <w:p w14:paraId="6C0DA724" w14:textId="77777777" w:rsidR="000152C6" w:rsidRPr="0032190F" w:rsidRDefault="000152C6" w:rsidP="00647EA0">
      <w:pPr>
        <w:pStyle w:val="Heading5"/>
      </w:pPr>
      <w:r w:rsidRPr="0032190F">
        <w:t>ZIVGIIIR11D</w:t>
      </w:r>
    </w:p>
    <w:p w14:paraId="62D20989" w14:textId="77777777" w:rsidR="000152C6" w:rsidRPr="0032190F" w:rsidRDefault="000152C6" w:rsidP="000152C6">
      <w:pPr>
        <w:jc w:val="right"/>
        <w:rPr>
          <w:b/>
          <w:sz w:val="20"/>
          <w:szCs w:val="20"/>
          <w:lang w:val="fr-FR"/>
        </w:rPr>
      </w:pPr>
      <w:r w:rsidRPr="0032190F">
        <w:rPr>
          <w:b/>
          <w:sz w:val="20"/>
          <w:szCs w:val="20"/>
          <w:lang w:val="fr-FR"/>
        </w:rPr>
        <w:t>Roche des corniformes dans tous les sens</w:t>
      </w:r>
    </w:p>
    <w:p w14:paraId="2EC4B78B" w14:textId="77777777" w:rsidR="000152C6" w:rsidRPr="0032190F" w:rsidRDefault="000152C6" w:rsidP="000152C6">
      <w:pPr>
        <w:rPr>
          <w:lang w:val="fr-FR"/>
        </w:rPr>
      </w:pPr>
      <w:r w:rsidRPr="0032190F">
        <w:rPr>
          <w:lang w:val="fr-FR"/>
        </w:rPr>
        <w:t>C’est la roche la 2</w:t>
      </w:r>
      <w:r w:rsidRPr="0032190F">
        <w:rPr>
          <w:vertAlign w:val="superscript"/>
          <w:lang w:val="fr-FR"/>
        </w:rPr>
        <w:t>e</w:t>
      </w:r>
      <w:r w:rsidRPr="0032190F">
        <w:rPr>
          <w:lang w:val="fr-FR"/>
        </w:rPr>
        <w:t xml:space="preserve"> roche gravée du groupe ZIVGIII (SS BIB)</w:t>
      </w:r>
    </w:p>
    <w:p w14:paraId="4BC2231E" w14:textId="77777777" w:rsidR="000152C6" w:rsidRPr="0032190F" w:rsidRDefault="000152C6" w:rsidP="000152C6">
      <w:pPr>
        <w:ind w:right="-156"/>
        <w:jc w:val="both"/>
        <w:rPr>
          <w:sz w:val="20"/>
          <w:szCs w:val="20"/>
          <w:lang w:val="fr-FR"/>
        </w:rPr>
      </w:pPr>
    </w:p>
    <w:p w14:paraId="71CA04A5" w14:textId="298F1F59" w:rsidR="000152C6" w:rsidRPr="0032190F" w:rsidRDefault="000152C6" w:rsidP="000152C6">
      <w:pPr>
        <w:pStyle w:val="BodyTextIndent"/>
        <w:ind w:left="0"/>
        <w:rPr>
          <w:i/>
          <w:sz w:val="20"/>
          <w:szCs w:val="20"/>
        </w:rPr>
      </w:pPr>
      <w:r w:rsidRPr="0032190F">
        <w:rPr>
          <w:i/>
          <w:sz w:val="20"/>
          <w:szCs w:val="20"/>
        </w:rPr>
        <w:t>La roche est une pélite violette couverte de patine brune. Sa face (</w:t>
      </w:r>
      <w:smartTag w:uri="urn:schemas-microsoft-com:office:smarttags" w:element="metricconverter">
        <w:smartTagPr>
          <w:attr w:name="ProductID" w:val="1,4 m"/>
        </w:smartTagPr>
        <w:r w:rsidRPr="0032190F">
          <w:rPr>
            <w:i/>
            <w:sz w:val="20"/>
            <w:szCs w:val="20"/>
          </w:rPr>
          <w:t>1,4 m</w:t>
        </w:r>
      </w:smartTag>
      <w:r w:rsidRPr="0032190F">
        <w:rPr>
          <w:i/>
          <w:sz w:val="20"/>
          <w:szCs w:val="20"/>
        </w:rPr>
        <w:t xml:space="preserve"> d’est en ouest au maximum par </w:t>
      </w:r>
      <w:smartTag w:uri="urn:schemas-microsoft-com:office:smarttags" w:element="metricconverter">
        <w:smartTagPr>
          <w:attr w:name="ProductID" w:val="1,1 m"/>
        </w:smartTagPr>
        <w:r w:rsidRPr="0032190F">
          <w:rPr>
            <w:i/>
            <w:sz w:val="20"/>
            <w:szCs w:val="20"/>
          </w:rPr>
          <w:t>1,1 m</w:t>
        </w:r>
      </w:smartTag>
      <w:r w:rsidRPr="0032190F">
        <w:rPr>
          <w:i/>
          <w:sz w:val="20"/>
          <w:szCs w:val="20"/>
        </w:rPr>
        <w:t xml:space="preserve">) est couverte de gravures, essentiellement des </w:t>
      </w:r>
      <w:hyperlink r:id="rId14124" w:anchor="Typ_Bego_Corniformes" w:history="1">
        <w:r w:rsidRPr="0032190F">
          <w:rPr>
            <w:rStyle w:val="Hyperlink"/>
            <w:i/>
            <w:sz w:val="20"/>
            <w:szCs w:val="20"/>
          </w:rPr>
          <w:t>corniformes</w:t>
        </w:r>
      </w:hyperlink>
      <w:r w:rsidRPr="0032190F">
        <w:rPr>
          <w:i/>
          <w:sz w:val="20"/>
          <w:szCs w:val="20"/>
        </w:rPr>
        <w:t>, orientés dans tous les sens et de formes très semblables : corps allongés et cornes à deux segments. Les autres gravures sont quelques réticulés et des plages.</w:t>
      </w:r>
    </w:p>
    <w:p w14:paraId="6E212A78" w14:textId="77777777" w:rsidR="000152C6" w:rsidRPr="0032190F" w:rsidRDefault="000152C6" w:rsidP="000152C6">
      <w:pPr>
        <w:pStyle w:val="BodyTextIndent"/>
        <w:ind w:left="0"/>
        <w:rPr>
          <w:i/>
          <w:sz w:val="20"/>
          <w:szCs w:val="20"/>
        </w:rPr>
      </w:pPr>
      <w:r w:rsidRPr="0032190F">
        <w:rPr>
          <w:i/>
          <w:sz w:val="20"/>
          <w:szCs w:val="20"/>
        </w:rPr>
        <w:t>Le C est écrit à la pointe sud-ouest de la roche avec une flèche indiquant le nord et le numéro, ZIV-GIII-R11D, est inscrit dans le coin sud-est, sous un décrochement sensiblement est - ouest.</w:t>
      </w:r>
    </w:p>
    <w:p w14:paraId="0967399B" w14:textId="77777777" w:rsidR="000152C6" w:rsidRPr="0032190F" w:rsidRDefault="000152C6" w:rsidP="000152C6">
      <w:pPr>
        <w:pStyle w:val="BodyTextIndent"/>
        <w:ind w:left="0"/>
        <w:rPr>
          <w:i/>
          <w:sz w:val="20"/>
          <w:szCs w:val="20"/>
        </w:rPr>
      </w:pPr>
      <w:r w:rsidRPr="0032190F">
        <w:rPr>
          <w:i/>
          <w:sz w:val="20"/>
          <w:szCs w:val="20"/>
        </w:rPr>
        <w:t>Il y a très peu de gravures de bergers, juste quelques traits assez courts, mais il y avait peu d’espace disponible.</w:t>
      </w:r>
    </w:p>
    <w:p w14:paraId="58199419" w14:textId="77777777" w:rsidR="000152C6" w:rsidRPr="0032190F" w:rsidRDefault="000152C6" w:rsidP="00647EA0">
      <w:pPr>
        <w:pStyle w:val="Heading5"/>
      </w:pPr>
      <w:r w:rsidRPr="0032190F">
        <w:t>ZIVGIIIR11E</w:t>
      </w:r>
    </w:p>
    <w:p w14:paraId="68536409" w14:textId="77777777" w:rsidR="000152C6" w:rsidRPr="0032190F" w:rsidRDefault="000152C6" w:rsidP="000152C6">
      <w:pPr>
        <w:jc w:val="right"/>
        <w:rPr>
          <w:rFonts w:ascii="Palatino" w:hAnsi="Palatino"/>
          <w:b/>
          <w:sz w:val="20"/>
          <w:szCs w:val="20"/>
          <w:lang w:val="fr-FR"/>
        </w:rPr>
      </w:pPr>
      <w:r w:rsidRPr="0032190F">
        <w:rPr>
          <w:rFonts w:ascii="Palatino" w:hAnsi="Palatino"/>
          <w:b/>
          <w:sz w:val="20"/>
          <w:szCs w:val="20"/>
          <w:lang w:val="fr-FR"/>
        </w:rPr>
        <w:t>Roche aux deux poignards et à la plage triangulaire</w:t>
      </w:r>
    </w:p>
    <w:p w14:paraId="6231AF1E" w14:textId="77777777" w:rsidR="000152C6" w:rsidRPr="0032190F" w:rsidRDefault="000152C6" w:rsidP="000152C6">
      <w:pPr>
        <w:ind w:right="-156"/>
        <w:jc w:val="both"/>
        <w:rPr>
          <w:sz w:val="20"/>
          <w:szCs w:val="20"/>
          <w:lang w:val="fr-FR"/>
        </w:rPr>
      </w:pPr>
    </w:p>
    <w:p w14:paraId="271809C9" w14:textId="77777777" w:rsidR="000152C6" w:rsidRPr="0032190F" w:rsidRDefault="000152C6" w:rsidP="000152C6">
      <w:pPr>
        <w:ind w:right="-156"/>
        <w:jc w:val="both"/>
        <w:rPr>
          <w:i/>
          <w:sz w:val="20"/>
          <w:szCs w:val="20"/>
          <w:lang w:val="fr-FR"/>
        </w:rPr>
      </w:pPr>
      <w:r w:rsidRPr="0032190F">
        <w:rPr>
          <w:i/>
          <w:sz w:val="20"/>
          <w:szCs w:val="20"/>
          <w:lang w:val="fr-FR"/>
        </w:rPr>
        <w:t>C’est une roche de forme "torturée", gravée sur quatre faces lisses</w:t>
      </w:r>
    </w:p>
    <w:p w14:paraId="603C2F78" w14:textId="259CF711" w:rsidR="000152C6" w:rsidRPr="0032190F" w:rsidRDefault="000152C6" w:rsidP="000152C6">
      <w:pPr>
        <w:ind w:left="360" w:right="-156"/>
        <w:jc w:val="both"/>
        <w:rPr>
          <w:i/>
          <w:sz w:val="20"/>
          <w:szCs w:val="20"/>
          <w:lang w:val="fr-FR"/>
        </w:rPr>
      </w:pPr>
      <w:r w:rsidRPr="0032190F">
        <w:rPr>
          <w:i/>
          <w:sz w:val="20"/>
          <w:szCs w:val="20"/>
          <w:lang w:val="fr-FR"/>
        </w:rPr>
        <w:t xml:space="preserve">- une face de pendage 45° sud-est porte une amorce de </w:t>
      </w:r>
      <w:hyperlink r:id="rId14125" w:anchor="Typ_Bego_Poignards" w:history="1">
        <w:r w:rsidRPr="0032190F">
          <w:rPr>
            <w:rStyle w:val="Hyperlink"/>
            <w:i/>
            <w:sz w:val="20"/>
            <w:szCs w:val="20"/>
            <w:lang w:val="fr-FR"/>
          </w:rPr>
          <w:t>poignard</w:t>
        </w:r>
      </w:hyperlink>
      <w:r w:rsidRPr="0032190F">
        <w:rPr>
          <w:i/>
          <w:sz w:val="20"/>
          <w:szCs w:val="20"/>
          <w:lang w:val="fr-FR"/>
        </w:rPr>
        <w:t xml:space="preserve"> à manche trapézoïdal et le C avec une flèche indiquant l’ouest ainsi que le numéro, écrit sur la droite.</w:t>
      </w:r>
    </w:p>
    <w:p w14:paraId="7FF60B6C" w14:textId="77777777" w:rsidR="000152C6" w:rsidRPr="0032190F" w:rsidRDefault="000152C6" w:rsidP="000152C6">
      <w:pPr>
        <w:ind w:left="360" w:right="-156"/>
        <w:jc w:val="both"/>
        <w:rPr>
          <w:i/>
          <w:sz w:val="20"/>
          <w:szCs w:val="20"/>
          <w:lang w:val="fr-FR"/>
        </w:rPr>
      </w:pPr>
      <w:r w:rsidRPr="0032190F">
        <w:rPr>
          <w:i/>
          <w:sz w:val="20"/>
          <w:szCs w:val="20"/>
          <w:lang w:val="fr-FR"/>
        </w:rPr>
        <w:t xml:space="preserve">- une face de pendage 60° ouest ( haute de </w:t>
      </w:r>
      <w:smartTag w:uri="urn:schemas-microsoft-com:office:smarttags" w:element="metricconverter">
        <w:smartTagPr>
          <w:attr w:name="ProductID" w:val="0,5 m"/>
        </w:smartTagPr>
        <w:r w:rsidRPr="0032190F">
          <w:rPr>
            <w:i/>
            <w:sz w:val="20"/>
            <w:szCs w:val="20"/>
            <w:lang w:val="fr-FR"/>
          </w:rPr>
          <w:t>0,5 m</w:t>
        </w:r>
      </w:smartTag>
      <w:r w:rsidRPr="0032190F">
        <w:rPr>
          <w:i/>
          <w:sz w:val="20"/>
          <w:szCs w:val="20"/>
          <w:lang w:val="fr-FR"/>
        </w:rPr>
        <w:t xml:space="preserve"> par </w:t>
      </w:r>
      <w:smartTag w:uri="urn:schemas-microsoft-com:office:smarttags" w:element="metricconverter">
        <w:smartTagPr>
          <w:attr w:name="ProductID" w:val="0,4 m"/>
        </w:smartTagPr>
        <w:r w:rsidRPr="0032190F">
          <w:rPr>
            <w:i/>
            <w:sz w:val="20"/>
            <w:szCs w:val="20"/>
            <w:lang w:val="fr-FR"/>
          </w:rPr>
          <w:t>0,4 m</w:t>
        </w:r>
      </w:smartTag>
      <w:r w:rsidRPr="0032190F">
        <w:rPr>
          <w:i/>
          <w:sz w:val="20"/>
          <w:szCs w:val="20"/>
          <w:lang w:val="fr-FR"/>
        </w:rPr>
        <w:t>) présente un "corniforme à une corne", couché, et un C.</w:t>
      </w:r>
    </w:p>
    <w:p w14:paraId="1D211F9A" w14:textId="77777777" w:rsidR="000152C6" w:rsidRPr="0032190F" w:rsidRDefault="000152C6" w:rsidP="000152C6">
      <w:pPr>
        <w:ind w:left="360" w:right="-156"/>
        <w:jc w:val="both"/>
        <w:rPr>
          <w:i/>
          <w:sz w:val="20"/>
          <w:szCs w:val="20"/>
          <w:lang w:val="fr-FR"/>
        </w:rPr>
      </w:pPr>
      <w:r w:rsidRPr="0032190F">
        <w:rPr>
          <w:i/>
          <w:sz w:val="20"/>
          <w:szCs w:val="20"/>
          <w:lang w:val="fr-FR"/>
        </w:rPr>
        <w:t>- du côté nord, une petite face de pendage 45° nord-ouest (</w:t>
      </w:r>
      <w:smartTag w:uri="urn:schemas-microsoft-com:office:smarttags" w:element="metricconverter">
        <w:smartTagPr>
          <w:attr w:name="ProductID" w:val="0,4 m"/>
        </w:smartTagPr>
        <w:r w:rsidRPr="0032190F">
          <w:rPr>
            <w:i/>
            <w:sz w:val="20"/>
            <w:szCs w:val="20"/>
            <w:lang w:val="fr-FR"/>
          </w:rPr>
          <w:t>0,4 m</w:t>
        </w:r>
      </w:smartTag>
      <w:r w:rsidRPr="0032190F">
        <w:rPr>
          <w:i/>
          <w:sz w:val="20"/>
          <w:szCs w:val="20"/>
          <w:lang w:val="fr-FR"/>
        </w:rPr>
        <w:t xml:space="preserve"> par </w:t>
      </w:r>
      <w:smartTag w:uri="urn:schemas-microsoft-com:office:smarttags" w:element="metricconverter">
        <w:smartTagPr>
          <w:attr w:name="ProductID" w:val="0,3 m"/>
        </w:smartTagPr>
        <w:r w:rsidRPr="0032190F">
          <w:rPr>
            <w:i/>
            <w:sz w:val="20"/>
            <w:szCs w:val="20"/>
            <w:lang w:val="fr-FR"/>
          </w:rPr>
          <w:t>0,3 m</w:t>
        </w:r>
      </w:smartTag>
      <w:r w:rsidRPr="0032190F">
        <w:rPr>
          <w:i/>
          <w:sz w:val="20"/>
          <w:szCs w:val="20"/>
          <w:lang w:val="fr-FR"/>
        </w:rPr>
        <w:t xml:space="preserve"> de haut), située dans le haut du bloc porte deux plages dont une est triangulaire</w:t>
      </w:r>
    </w:p>
    <w:p w14:paraId="1AC62A0B" w14:textId="77777777" w:rsidR="000152C6" w:rsidRPr="0032190F" w:rsidRDefault="000152C6" w:rsidP="000152C6">
      <w:pPr>
        <w:ind w:left="360" w:right="-156"/>
        <w:jc w:val="both"/>
        <w:rPr>
          <w:i/>
          <w:sz w:val="20"/>
          <w:szCs w:val="20"/>
          <w:lang w:val="fr-FR"/>
        </w:rPr>
      </w:pPr>
      <w:r w:rsidRPr="0032190F">
        <w:rPr>
          <w:i/>
          <w:sz w:val="20"/>
          <w:szCs w:val="20"/>
          <w:lang w:val="fr-FR"/>
        </w:rPr>
        <w:t>- en dessous, une face de pendage 30° nord (</w:t>
      </w:r>
      <w:smartTag w:uri="urn:schemas-microsoft-com:office:smarttags" w:element="metricconverter">
        <w:smartTagPr>
          <w:attr w:name="ProductID" w:val="0,4 m"/>
        </w:smartTagPr>
        <w:r w:rsidRPr="0032190F">
          <w:rPr>
            <w:i/>
            <w:sz w:val="20"/>
            <w:szCs w:val="20"/>
            <w:lang w:val="fr-FR"/>
          </w:rPr>
          <w:t>0,4 m</w:t>
        </w:r>
      </w:smartTag>
      <w:r w:rsidRPr="0032190F">
        <w:rPr>
          <w:i/>
          <w:sz w:val="20"/>
          <w:szCs w:val="20"/>
          <w:lang w:val="fr-FR"/>
        </w:rPr>
        <w:t xml:space="preserve"> d’est en ouest par </w:t>
      </w:r>
      <w:smartTag w:uri="urn:schemas-microsoft-com:office:smarttags" w:element="metricconverter">
        <w:smartTagPr>
          <w:attr w:name="ProductID" w:val="0,3 m"/>
        </w:smartTagPr>
        <w:r w:rsidRPr="0032190F">
          <w:rPr>
            <w:i/>
            <w:sz w:val="20"/>
            <w:szCs w:val="20"/>
            <w:lang w:val="fr-FR"/>
          </w:rPr>
          <w:t>0,3 m</w:t>
        </w:r>
      </w:smartTag>
      <w:r w:rsidRPr="0032190F">
        <w:rPr>
          <w:i/>
          <w:sz w:val="20"/>
          <w:szCs w:val="20"/>
          <w:lang w:val="fr-FR"/>
        </w:rPr>
        <w:t>), porte une petite plage triangulaire et un poignard à lame triangulaire, à pointe légèrement arrondie et dirigée vers le haut de la face, une base arrondie et un manche rectangulaire. Repérer encore un C et des dessins de bergers.</w:t>
      </w:r>
    </w:p>
    <w:p w14:paraId="3F47AC55" w14:textId="77777777" w:rsidR="000152C6" w:rsidRPr="0032190F" w:rsidRDefault="000152C6" w:rsidP="00647EA0">
      <w:pPr>
        <w:pStyle w:val="Heading5"/>
      </w:pPr>
      <w:bookmarkStart w:id="5598" w:name="Desc_ZIVGIIIR11H"/>
      <w:r w:rsidRPr="0032190F">
        <w:t>ZIVGIIIR11H</w:t>
      </w:r>
    </w:p>
    <w:bookmarkEnd w:id="5598"/>
    <w:p w14:paraId="3BAB0588" w14:textId="77777777" w:rsidR="000152C6" w:rsidRPr="0032190F" w:rsidRDefault="000152C6" w:rsidP="000152C6">
      <w:pPr>
        <w:jc w:val="right"/>
        <w:rPr>
          <w:rFonts w:ascii="Palatino" w:hAnsi="Palatino"/>
          <w:b/>
          <w:sz w:val="20"/>
          <w:szCs w:val="20"/>
          <w:lang w:val="fr-FR"/>
        </w:rPr>
      </w:pPr>
      <w:r w:rsidRPr="0032190F">
        <w:rPr>
          <w:rFonts w:ascii="Palatino" w:hAnsi="Palatino"/>
          <w:b/>
          <w:sz w:val="20"/>
          <w:szCs w:val="20"/>
          <w:lang w:val="fr-FR"/>
        </w:rPr>
        <w:t>Roche du poignard à garde démesurée</w:t>
      </w:r>
    </w:p>
    <w:p w14:paraId="2B000547" w14:textId="77777777" w:rsidR="000152C6" w:rsidRPr="0032190F" w:rsidRDefault="000152C6" w:rsidP="000152C6">
      <w:pPr>
        <w:ind w:right="-156"/>
        <w:jc w:val="both"/>
        <w:rPr>
          <w:sz w:val="20"/>
          <w:szCs w:val="20"/>
          <w:lang w:val="fr-FR"/>
        </w:rPr>
      </w:pPr>
    </w:p>
    <w:p w14:paraId="3AD74A96" w14:textId="0866E3D1" w:rsidR="000152C6" w:rsidRPr="0032190F" w:rsidRDefault="000152C6" w:rsidP="000152C6">
      <w:pPr>
        <w:ind w:right="-156" w:firstLine="709"/>
        <w:jc w:val="both"/>
        <w:rPr>
          <w:i/>
          <w:sz w:val="20"/>
          <w:szCs w:val="20"/>
          <w:lang w:val="fr-FR"/>
        </w:rPr>
      </w:pPr>
      <w:r w:rsidRPr="0032190F">
        <w:rPr>
          <w:i/>
          <w:sz w:val="20"/>
          <w:szCs w:val="20"/>
          <w:lang w:val="fr-FR"/>
        </w:rPr>
        <w:t xml:space="preserve">Il y subsiste des portions de patine de couleur orange vif, presque brique. Remarquer un C buriné profondément et de couleur blanche. Le numéro, écrit du sud au nord et peu net, se trouvait à quelques centimètres à l'est, mais il a disparu avec un morceau de patine et il n’en reste que le Z. Un </w:t>
      </w:r>
      <w:hyperlink r:id="rId14126" w:anchor="Typ_Bego_Poignards" w:history="1">
        <w:r w:rsidRPr="0032190F">
          <w:rPr>
            <w:rStyle w:val="Hyperlink"/>
            <w:i/>
            <w:sz w:val="20"/>
            <w:szCs w:val="20"/>
            <w:lang w:val="fr-FR"/>
          </w:rPr>
          <w:t>poignard</w:t>
        </w:r>
      </w:hyperlink>
      <w:r w:rsidRPr="0032190F">
        <w:rPr>
          <w:i/>
          <w:sz w:val="20"/>
          <w:szCs w:val="20"/>
          <w:lang w:val="fr-FR"/>
        </w:rPr>
        <w:t xml:space="preserve">présente une garde démesurée stoppée par un éclat. Un autre poignard et une plage sont aussi gravés. </w:t>
      </w:r>
    </w:p>
    <w:p w14:paraId="70553581" w14:textId="77777777" w:rsidR="000152C6" w:rsidRPr="0032190F" w:rsidRDefault="000152C6" w:rsidP="00647EA0">
      <w:pPr>
        <w:pStyle w:val="Heading5"/>
      </w:pPr>
      <w:bookmarkStart w:id="5599" w:name="Desc_ZIVGIIIR13B"/>
      <w:r w:rsidRPr="0032190F">
        <w:t>ZIVGIIIR13B</w:t>
      </w:r>
    </w:p>
    <w:bookmarkEnd w:id="5599"/>
    <w:p w14:paraId="0FF28DFA" w14:textId="77777777" w:rsidR="000152C6" w:rsidRPr="0032190F" w:rsidRDefault="000152C6" w:rsidP="000152C6">
      <w:pPr>
        <w:jc w:val="right"/>
        <w:rPr>
          <w:rFonts w:ascii="Palatino" w:hAnsi="Palatino"/>
          <w:b/>
          <w:sz w:val="20"/>
          <w:szCs w:val="20"/>
          <w:lang w:val="fr-FR"/>
        </w:rPr>
      </w:pPr>
      <w:r w:rsidRPr="0032190F">
        <w:rPr>
          <w:rFonts w:ascii="Palatino" w:hAnsi="Palatino"/>
          <w:b/>
          <w:sz w:val="20"/>
          <w:szCs w:val="20"/>
          <w:lang w:val="fr-FR"/>
        </w:rPr>
        <w:t>Roche de l’orant attelé</w:t>
      </w:r>
    </w:p>
    <w:p w14:paraId="673D69E3" w14:textId="77777777" w:rsidR="000152C6" w:rsidRPr="0032190F" w:rsidRDefault="000152C6" w:rsidP="000152C6">
      <w:pPr>
        <w:ind w:right="-156"/>
        <w:jc w:val="both"/>
        <w:rPr>
          <w:sz w:val="20"/>
          <w:szCs w:val="20"/>
          <w:lang w:val="fr-FR"/>
        </w:rPr>
      </w:pPr>
    </w:p>
    <w:p w14:paraId="3A1420E7" w14:textId="77777777" w:rsidR="000152C6" w:rsidRPr="0032190F" w:rsidRDefault="000152C6" w:rsidP="000152C6">
      <w:pPr>
        <w:ind w:right="-156" w:firstLine="709"/>
        <w:jc w:val="both"/>
        <w:rPr>
          <w:i/>
          <w:sz w:val="20"/>
          <w:szCs w:val="20"/>
          <w:lang w:val="fr-FR"/>
        </w:rPr>
      </w:pPr>
      <w:r w:rsidRPr="0032190F">
        <w:rPr>
          <w:i/>
          <w:sz w:val="20"/>
          <w:szCs w:val="20"/>
          <w:lang w:val="fr-FR"/>
        </w:rPr>
        <w:t>C’est une face de pendage 60° est où les surfaces grises sont des éclats, bien nets, dans la patine. Dans le bas de la roche, les lettres IH sont profondément gravées. A un mètre à gauche de ce H repérer une surface moins en pente (</w:t>
      </w:r>
      <w:smartTag w:uri="urn:schemas-microsoft-com:office:smarttags" w:element="metricconverter">
        <w:smartTagPr>
          <w:attr w:name="ProductID" w:val="0,4 m"/>
        </w:smartTagPr>
        <w:r w:rsidRPr="0032190F">
          <w:rPr>
            <w:i/>
            <w:sz w:val="20"/>
            <w:szCs w:val="20"/>
            <w:lang w:val="fr-FR"/>
          </w:rPr>
          <w:t>0,4 m</w:t>
        </w:r>
      </w:smartTag>
      <w:r w:rsidRPr="0032190F">
        <w:rPr>
          <w:i/>
          <w:sz w:val="20"/>
          <w:szCs w:val="20"/>
          <w:lang w:val="fr-FR"/>
        </w:rPr>
        <w:t xml:space="preserve"> par </w:t>
      </w:r>
      <w:smartTag w:uri="urn:schemas-microsoft-com:office:smarttags" w:element="metricconverter">
        <w:smartTagPr>
          <w:attr w:name="ProductID" w:val="0,4 m"/>
        </w:smartTagPr>
        <w:r w:rsidRPr="0032190F">
          <w:rPr>
            <w:i/>
            <w:sz w:val="20"/>
            <w:szCs w:val="20"/>
            <w:lang w:val="fr-FR"/>
          </w:rPr>
          <w:t>0,4 m</w:t>
        </w:r>
      </w:smartTag>
      <w:r w:rsidRPr="0032190F">
        <w:rPr>
          <w:i/>
          <w:sz w:val="20"/>
          <w:szCs w:val="20"/>
          <w:lang w:val="fr-FR"/>
        </w:rPr>
        <w:t xml:space="preserve">), à contour en zigzag. En allant de gauche à droite, se succèdent un corniforme à une corne (celle de droite)  </w:t>
      </w:r>
      <w:r w:rsidRPr="0032190F">
        <w:rPr>
          <w:i/>
          <w:sz w:val="20"/>
          <w:szCs w:val="20"/>
          <w:lang w:val="fr-FR"/>
        </w:rPr>
        <w:lastRenderedPageBreak/>
        <w:t>puis un texte de 1887 de Bagnus J B Roccabigliera 4 setembre, bien calligraphié. Après une large fissure traversant des trous, des incisions se suivent encore : le numéro ZIV-GIII-R13B, un texte du berger Toesca Eugenio daté de 1903, citant Maria, écrit par dessus un texte de 1883, moins net mais orné d’un calvaire et de fleurs. Sous le H se trouve un texte peu lisible car les lettres sont dédoublées, à sa droite (nord) se trouvent le C de Conti, une courbe, une moitié de corniforme (le reste est perdu dans un éclat) et une signature de Toesca Basilio 1933.</w:t>
      </w:r>
    </w:p>
    <w:p w14:paraId="313F05ED" w14:textId="666A54C8" w:rsidR="000152C6" w:rsidRPr="0032190F" w:rsidRDefault="000152C6" w:rsidP="000152C6">
      <w:pPr>
        <w:ind w:right="-156" w:firstLine="709"/>
        <w:jc w:val="both"/>
        <w:rPr>
          <w:i/>
          <w:sz w:val="20"/>
          <w:szCs w:val="20"/>
          <w:lang w:val="fr-FR"/>
        </w:rPr>
      </w:pPr>
      <w:r w:rsidRPr="0032190F">
        <w:rPr>
          <w:i/>
          <w:sz w:val="20"/>
          <w:szCs w:val="20"/>
          <w:lang w:val="fr-FR"/>
        </w:rPr>
        <w:t xml:space="preserve">A </w:t>
      </w:r>
      <w:smartTag w:uri="urn:schemas-microsoft-com:office:smarttags" w:element="metricconverter">
        <w:smartTagPr>
          <w:attr w:name="ProductID" w:val="2,5 m"/>
        </w:smartTagPr>
        <w:r w:rsidRPr="0032190F">
          <w:rPr>
            <w:i/>
            <w:sz w:val="20"/>
            <w:szCs w:val="20"/>
            <w:lang w:val="fr-FR"/>
          </w:rPr>
          <w:t>2,5 m</w:t>
        </w:r>
      </w:smartTag>
      <w:r w:rsidRPr="0032190F">
        <w:rPr>
          <w:i/>
          <w:sz w:val="20"/>
          <w:szCs w:val="20"/>
          <w:lang w:val="fr-FR"/>
        </w:rPr>
        <w:t xml:space="preserve"> du sol ou plus, remarquer un grand </w:t>
      </w:r>
      <w:hyperlink r:id="rId14127" w:anchor="Typ_Bego_Poignards" w:history="1">
        <w:r w:rsidRPr="0032190F">
          <w:rPr>
            <w:rStyle w:val="Hyperlink"/>
            <w:i/>
            <w:sz w:val="20"/>
            <w:szCs w:val="20"/>
            <w:lang w:val="fr-FR"/>
          </w:rPr>
          <w:t>poignard</w:t>
        </w:r>
      </w:hyperlink>
      <w:r w:rsidRPr="0032190F">
        <w:rPr>
          <w:i/>
          <w:sz w:val="20"/>
          <w:szCs w:val="20"/>
          <w:lang w:val="fr-FR"/>
        </w:rPr>
        <w:t xml:space="preserve">(seuls le contour et la nervure centrale sont gravés), dont la base du manche se trouve au ras d’un trou carré, et trois corniformes sous le trou. La pointe de la lame et les cornes des corniformes sont dirigés vers le haut de la roche. Une entaille à </w:t>
      </w:r>
      <w:smartTag w:uri="urn:schemas-microsoft-com:office:smarttags" w:element="metricconverter">
        <w:smartTagPr>
          <w:attr w:name="ProductID" w:val="1,5 m"/>
        </w:smartTagPr>
        <w:r w:rsidRPr="0032190F">
          <w:rPr>
            <w:i/>
            <w:sz w:val="20"/>
            <w:szCs w:val="20"/>
            <w:lang w:val="fr-FR"/>
          </w:rPr>
          <w:t>1,5 m</w:t>
        </w:r>
      </w:smartTag>
      <w:r w:rsidRPr="0032190F">
        <w:rPr>
          <w:i/>
          <w:sz w:val="20"/>
          <w:szCs w:val="20"/>
          <w:lang w:val="fr-FR"/>
        </w:rPr>
        <w:t xml:space="preserve"> du sol et quelques trous et fissures permettent l’examen des gravures mais le piquetage devait être malaisé.</w:t>
      </w:r>
    </w:p>
    <w:p w14:paraId="59D31DED" w14:textId="504799DE" w:rsidR="000152C6" w:rsidRPr="0032190F" w:rsidRDefault="000152C6" w:rsidP="000152C6">
      <w:pPr>
        <w:ind w:right="-156" w:firstLine="709"/>
        <w:jc w:val="both"/>
        <w:rPr>
          <w:i/>
          <w:sz w:val="20"/>
          <w:szCs w:val="20"/>
          <w:lang w:val="fr-FR"/>
        </w:rPr>
      </w:pPr>
      <w:r w:rsidRPr="0032190F">
        <w:rPr>
          <w:i/>
          <w:sz w:val="20"/>
          <w:szCs w:val="20"/>
          <w:lang w:val="fr-FR"/>
        </w:rPr>
        <w:t xml:space="preserve">La partie nord-est de la roche, en bordure de l’herbe, est plus accessible. Un poignard à lame triangulaire courte et pointe aiguë dirigée vers le sol présente un manche court et un pommeau globuleux. Examiner surtout deux associations par le corps de corniformes en forme de fourche, formant ainsi deux </w:t>
      </w:r>
      <w:hyperlink r:id="rId14128" w:anchor="Typ_Bego_Anthrop_Hb2" w:history="1">
        <w:r w:rsidRPr="0032190F">
          <w:rPr>
            <w:rStyle w:val="Hyperlink"/>
            <w:i/>
            <w:sz w:val="20"/>
            <w:szCs w:val="20"/>
            <w:lang w:val="fr-FR"/>
          </w:rPr>
          <w:t>orants</w:t>
        </w:r>
      </w:hyperlink>
      <w:r w:rsidRPr="0032190F">
        <w:rPr>
          <w:i/>
          <w:sz w:val="20"/>
          <w:szCs w:val="20"/>
          <w:lang w:val="fr-FR"/>
        </w:rPr>
        <w:t xml:space="preserve">. Chacune de ces figures est associée à un corniforme seul de même forme. Dans l’association du dessus, la jambe gauche de l’orant superpose la corne droite du corniforme au niveau de l’angulation qui forme un angle aigu. L’ensemble fait penser à un attelage où les seconds segments des cornes (qui se croisent) seraient le timon et les premiers segments, le joug.  Dans l’autre association, par analogie probablement, le corniforme est relié à l’orant par un joug de corne, formant ainsi un </w:t>
      </w:r>
      <w:hyperlink r:id="rId14129" w:anchor="Typ_Bego_Attelages" w:history="1">
        <w:r w:rsidRPr="0032190F">
          <w:rPr>
            <w:rStyle w:val="Hyperlink"/>
            <w:i/>
            <w:sz w:val="20"/>
            <w:szCs w:val="20"/>
            <w:lang w:val="fr-FR"/>
          </w:rPr>
          <w:t>attelage</w:t>
        </w:r>
      </w:hyperlink>
      <w:r w:rsidRPr="0032190F">
        <w:rPr>
          <w:i/>
          <w:sz w:val="20"/>
          <w:szCs w:val="20"/>
          <w:lang w:val="fr-FR"/>
        </w:rPr>
        <w:t xml:space="preserve"> original.</w:t>
      </w:r>
    </w:p>
    <w:p w14:paraId="132FFC38" w14:textId="77777777" w:rsidR="000152C6" w:rsidRPr="0032190F" w:rsidRDefault="000152C6" w:rsidP="000152C6">
      <w:pPr>
        <w:ind w:right="-156"/>
        <w:jc w:val="both"/>
        <w:rPr>
          <w:i/>
          <w:sz w:val="20"/>
          <w:szCs w:val="20"/>
          <w:lang w:val="fr-FR"/>
        </w:rPr>
      </w:pPr>
      <w:r w:rsidRPr="0032190F">
        <w:rPr>
          <w:i/>
          <w:sz w:val="20"/>
          <w:szCs w:val="20"/>
          <w:lang w:val="fr-FR"/>
        </w:rPr>
        <w:t xml:space="preserve">Pour cette portion de face, le C est inscrit à </w:t>
      </w:r>
      <w:smartTag w:uri="urn:schemas-microsoft-com:office:smarttags" w:element="metricconverter">
        <w:smartTagPr>
          <w:attr w:name="ProductID" w:val="0,3 m"/>
        </w:smartTagPr>
        <w:r w:rsidRPr="0032190F">
          <w:rPr>
            <w:i/>
            <w:sz w:val="20"/>
            <w:szCs w:val="20"/>
            <w:lang w:val="fr-FR"/>
          </w:rPr>
          <w:t>0,3 m</w:t>
        </w:r>
      </w:smartTag>
      <w:r w:rsidRPr="0032190F">
        <w:rPr>
          <w:i/>
          <w:sz w:val="20"/>
          <w:szCs w:val="20"/>
          <w:lang w:val="fr-FR"/>
        </w:rPr>
        <w:t xml:space="preserve"> au-dessous des orants, sous un décrochement arrondi.</w:t>
      </w:r>
    </w:p>
    <w:p w14:paraId="32EBB222" w14:textId="77777777" w:rsidR="000152C6" w:rsidRPr="0032190F" w:rsidRDefault="000152C6" w:rsidP="000152C6">
      <w:pPr>
        <w:ind w:right="-156"/>
        <w:jc w:val="both"/>
        <w:rPr>
          <w:i/>
          <w:sz w:val="20"/>
          <w:szCs w:val="20"/>
          <w:lang w:val="fr-FR"/>
        </w:rPr>
      </w:pPr>
      <w:r w:rsidRPr="0032190F">
        <w:rPr>
          <w:i/>
          <w:sz w:val="20"/>
          <w:szCs w:val="20"/>
          <w:lang w:val="fr-FR"/>
        </w:rPr>
        <w:t>Remarquer à droite des gravures, près de l’herbe le dessin stylisé d’un bateau.</w:t>
      </w:r>
    </w:p>
    <w:p w14:paraId="171D8843" w14:textId="77777777" w:rsidR="000152C6" w:rsidRPr="0032190F" w:rsidRDefault="000152C6" w:rsidP="00647EA0">
      <w:pPr>
        <w:pStyle w:val="Heading5"/>
      </w:pPr>
      <w:r w:rsidRPr="0032190F">
        <w:t>ZIVGIIIR14C</w:t>
      </w:r>
    </w:p>
    <w:p w14:paraId="630137DF" w14:textId="77777777" w:rsidR="000152C6" w:rsidRPr="0032190F" w:rsidRDefault="000152C6" w:rsidP="000152C6">
      <w:pPr>
        <w:jc w:val="right"/>
        <w:rPr>
          <w:rFonts w:ascii="Palatino" w:hAnsi="Palatino"/>
          <w:b/>
          <w:sz w:val="20"/>
          <w:szCs w:val="20"/>
          <w:lang w:val="fr-FR"/>
        </w:rPr>
      </w:pPr>
      <w:r w:rsidRPr="0032190F">
        <w:rPr>
          <w:rFonts w:ascii="Palatino" w:hAnsi="Palatino"/>
          <w:b/>
          <w:sz w:val="20"/>
          <w:szCs w:val="20"/>
          <w:lang w:val="fr-FR"/>
        </w:rPr>
        <w:t>Roche du petit poignard à lame ovale</w:t>
      </w:r>
    </w:p>
    <w:p w14:paraId="40C9556E" w14:textId="77777777" w:rsidR="000152C6" w:rsidRPr="0032190F" w:rsidRDefault="000152C6" w:rsidP="000152C6">
      <w:pPr>
        <w:ind w:right="-156"/>
        <w:jc w:val="both"/>
        <w:rPr>
          <w:sz w:val="20"/>
          <w:szCs w:val="20"/>
          <w:lang w:val="fr-FR"/>
        </w:rPr>
      </w:pPr>
    </w:p>
    <w:p w14:paraId="06DF3AA0" w14:textId="30F40BD4" w:rsidR="000152C6" w:rsidRPr="0032190F" w:rsidRDefault="000152C6" w:rsidP="000152C6">
      <w:pPr>
        <w:ind w:right="-156" w:firstLine="709"/>
        <w:jc w:val="both"/>
        <w:rPr>
          <w:i/>
          <w:sz w:val="20"/>
          <w:szCs w:val="20"/>
          <w:lang w:val="fr-FR"/>
        </w:rPr>
      </w:pPr>
      <w:r w:rsidRPr="0032190F">
        <w:rPr>
          <w:i/>
          <w:sz w:val="20"/>
          <w:szCs w:val="20"/>
          <w:lang w:val="fr-FR"/>
        </w:rPr>
        <w:t xml:space="preserve">C’est un bloc de pélite violette schistosée, à peine haut de </w:t>
      </w:r>
      <w:smartTag w:uri="urn:schemas-microsoft-com:office:smarttags" w:element="metricconverter">
        <w:smartTagPr>
          <w:attr w:name="ProductID" w:val="0,5 m"/>
        </w:smartTagPr>
        <w:r w:rsidRPr="0032190F">
          <w:rPr>
            <w:i/>
            <w:sz w:val="20"/>
            <w:szCs w:val="20"/>
            <w:lang w:val="fr-FR"/>
          </w:rPr>
          <w:t>0,5 m</w:t>
        </w:r>
      </w:smartTag>
      <w:r w:rsidRPr="0032190F">
        <w:rPr>
          <w:i/>
          <w:sz w:val="20"/>
          <w:szCs w:val="20"/>
          <w:lang w:val="fr-FR"/>
        </w:rPr>
        <w:t xml:space="preserve">, dont la patine est brun foncé avec des reflets oranges, éboulé près du coin sud-est de la dalle. La face gravée présente un pendage de 30° nord et mesure </w:t>
      </w:r>
      <w:smartTag w:uri="urn:schemas-microsoft-com:office:smarttags" w:element="metricconverter">
        <w:smartTagPr>
          <w:attr w:name="ProductID" w:val="0,6 m"/>
        </w:smartTagPr>
        <w:r w:rsidRPr="0032190F">
          <w:rPr>
            <w:i/>
            <w:sz w:val="20"/>
            <w:szCs w:val="20"/>
            <w:lang w:val="fr-FR"/>
          </w:rPr>
          <w:t>0,6 m</w:t>
        </w:r>
      </w:smartTag>
      <w:r w:rsidRPr="0032190F">
        <w:rPr>
          <w:i/>
          <w:sz w:val="20"/>
          <w:szCs w:val="20"/>
          <w:lang w:val="fr-FR"/>
        </w:rPr>
        <w:t xml:space="preserve"> par </w:t>
      </w:r>
      <w:smartTag w:uri="urn:schemas-microsoft-com:office:smarttags" w:element="metricconverter">
        <w:smartTagPr>
          <w:attr w:name="ProductID" w:val="0,4 m"/>
        </w:smartTagPr>
        <w:r w:rsidRPr="0032190F">
          <w:rPr>
            <w:i/>
            <w:sz w:val="20"/>
            <w:szCs w:val="20"/>
            <w:lang w:val="fr-FR"/>
          </w:rPr>
          <w:t>0,4 m</w:t>
        </w:r>
      </w:smartTag>
      <w:r w:rsidRPr="0032190F">
        <w:rPr>
          <w:i/>
          <w:sz w:val="20"/>
          <w:szCs w:val="20"/>
          <w:lang w:val="fr-FR"/>
        </w:rPr>
        <w:t xml:space="preserve">. On y voit le C de Conti, une flèche indiquant le nord-ouest, le numéro ZIV-GIII-R14C et un petit </w:t>
      </w:r>
      <w:hyperlink r:id="rId14130" w:anchor="Typ_Bego_Poignards" w:history="1">
        <w:r w:rsidRPr="0032190F">
          <w:rPr>
            <w:rStyle w:val="Hyperlink"/>
            <w:i/>
            <w:sz w:val="20"/>
            <w:szCs w:val="20"/>
            <w:lang w:val="fr-FR"/>
          </w:rPr>
          <w:t>poignard</w:t>
        </w:r>
      </w:hyperlink>
      <w:r w:rsidRPr="0032190F">
        <w:rPr>
          <w:i/>
          <w:sz w:val="20"/>
          <w:szCs w:val="20"/>
          <w:lang w:val="fr-FR"/>
        </w:rPr>
        <w:t xml:space="preserve">à lame ovale de </w:t>
      </w:r>
      <w:smartTag w:uri="urn:schemas-microsoft-com:office:smarttags" w:element="metricconverter">
        <w:smartTagPr>
          <w:attr w:name="ProductID" w:val="0,06 m"/>
        </w:smartTagPr>
        <w:r w:rsidRPr="0032190F">
          <w:rPr>
            <w:i/>
            <w:sz w:val="20"/>
            <w:szCs w:val="20"/>
            <w:lang w:val="fr-FR"/>
          </w:rPr>
          <w:t>0,06 m</w:t>
        </w:r>
      </w:smartTag>
      <w:r w:rsidRPr="0032190F">
        <w:rPr>
          <w:i/>
          <w:sz w:val="20"/>
          <w:szCs w:val="20"/>
          <w:lang w:val="fr-FR"/>
        </w:rPr>
        <w:t xml:space="preserve"> et manche trapézoïdal étroit de </w:t>
      </w:r>
      <w:smartTag w:uri="urn:schemas-microsoft-com:office:smarttags" w:element="metricconverter">
        <w:smartTagPr>
          <w:attr w:name="ProductID" w:val="0,04 m"/>
        </w:smartTagPr>
        <w:r w:rsidRPr="0032190F">
          <w:rPr>
            <w:i/>
            <w:sz w:val="20"/>
            <w:szCs w:val="20"/>
            <w:lang w:val="fr-FR"/>
          </w:rPr>
          <w:t>0,04 m</w:t>
        </w:r>
      </w:smartTag>
      <w:r w:rsidRPr="0032190F">
        <w:rPr>
          <w:i/>
          <w:sz w:val="20"/>
          <w:szCs w:val="20"/>
          <w:lang w:val="fr-FR"/>
        </w:rPr>
        <w:t xml:space="preserve"> de long. La lame n’est pas entièrement piquetée.</w:t>
      </w:r>
    </w:p>
    <w:p w14:paraId="3CD8C18D" w14:textId="77777777" w:rsidR="000152C6" w:rsidRPr="0032190F" w:rsidRDefault="000152C6" w:rsidP="00647EA0">
      <w:pPr>
        <w:pStyle w:val="Heading5"/>
      </w:pPr>
      <w:bookmarkStart w:id="5600" w:name="Desc_ZIVGIIIR14D"/>
      <w:r w:rsidRPr="0032190F">
        <w:t>ZIVGIIIR14D</w:t>
      </w:r>
    </w:p>
    <w:bookmarkEnd w:id="5600"/>
    <w:p w14:paraId="62860541" w14:textId="77777777" w:rsidR="000152C6" w:rsidRPr="0032190F" w:rsidRDefault="000152C6" w:rsidP="000152C6">
      <w:pPr>
        <w:jc w:val="right"/>
        <w:rPr>
          <w:b/>
          <w:sz w:val="20"/>
          <w:szCs w:val="20"/>
          <w:lang w:val="fr-FR"/>
        </w:rPr>
      </w:pPr>
      <w:r w:rsidRPr="0032190F">
        <w:rPr>
          <w:b/>
          <w:sz w:val="20"/>
          <w:szCs w:val="20"/>
          <w:lang w:val="fr-FR"/>
        </w:rPr>
        <w:t>Roche aux deux lames inachevées</w:t>
      </w:r>
    </w:p>
    <w:p w14:paraId="4A846FF2" w14:textId="77777777" w:rsidR="000152C6" w:rsidRPr="0032190F" w:rsidRDefault="000152C6" w:rsidP="000152C6">
      <w:pPr>
        <w:jc w:val="right"/>
        <w:rPr>
          <w:b/>
          <w:sz w:val="20"/>
          <w:szCs w:val="20"/>
          <w:lang w:val="fr-FR"/>
        </w:rPr>
      </w:pPr>
    </w:p>
    <w:p w14:paraId="55C76EE1" w14:textId="2268FBBD" w:rsidR="000152C6" w:rsidRPr="0032190F" w:rsidRDefault="00000000" w:rsidP="000152C6">
      <w:pPr>
        <w:rPr>
          <w:lang w:val="fr-FR"/>
        </w:rPr>
      </w:pPr>
      <w:hyperlink r:id="rId14131" w:anchor="Ana_Processus_Gravure" w:history="1">
        <w:r w:rsidR="000152C6" w:rsidRPr="0032190F">
          <w:rPr>
            <w:rStyle w:val="Hyperlink"/>
            <w:lang w:val="fr-FR"/>
          </w:rPr>
          <w:t>Processus</w:t>
        </w:r>
      </w:hyperlink>
      <w:r w:rsidR="000152C6" w:rsidRPr="0032190F">
        <w:rPr>
          <w:lang w:val="fr-FR"/>
        </w:rPr>
        <w:t xml:space="preserve"> de réalisation d’une gravure de poignards</w:t>
      </w:r>
    </w:p>
    <w:p w14:paraId="5EF59104" w14:textId="77777777" w:rsidR="000152C6" w:rsidRPr="0032190F" w:rsidRDefault="000152C6" w:rsidP="000152C6">
      <w:pPr>
        <w:ind w:right="-156"/>
        <w:jc w:val="both"/>
        <w:rPr>
          <w:sz w:val="20"/>
          <w:szCs w:val="20"/>
          <w:lang w:val="fr-FR"/>
        </w:rPr>
      </w:pPr>
    </w:p>
    <w:p w14:paraId="0DC93A25" w14:textId="77777777" w:rsidR="000152C6" w:rsidRPr="0032190F" w:rsidRDefault="000152C6" w:rsidP="000152C6">
      <w:pPr>
        <w:pStyle w:val="BodyTextIndent"/>
        <w:ind w:left="0"/>
        <w:rPr>
          <w:i/>
          <w:sz w:val="20"/>
          <w:szCs w:val="20"/>
        </w:rPr>
      </w:pPr>
      <w:r w:rsidRPr="0032190F">
        <w:rPr>
          <w:i/>
          <w:sz w:val="20"/>
          <w:szCs w:val="20"/>
        </w:rPr>
        <w:t>Sa face supérieure (</w:t>
      </w:r>
      <w:smartTag w:uri="urn:schemas-microsoft-com:office:smarttags" w:element="metricconverter">
        <w:smartTagPr>
          <w:attr w:name="ProductID" w:val="2,6 m"/>
        </w:smartTagPr>
        <w:r w:rsidRPr="0032190F">
          <w:rPr>
            <w:i/>
            <w:sz w:val="20"/>
            <w:szCs w:val="20"/>
          </w:rPr>
          <w:t>2,6 m</w:t>
        </w:r>
      </w:smartTag>
      <w:r w:rsidRPr="0032190F">
        <w:rPr>
          <w:i/>
          <w:sz w:val="20"/>
          <w:szCs w:val="20"/>
        </w:rPr>
        <w:t xml:space="preserve"> par </w:t>
      </w:r>
      <w:smartTag w:uri="urn:schemas-microsoft-com:office:smarttags" w:element="metricconverter">
        <w:smartTagPr>
          <w:attr w:name="ProductID" w:val="2,3 m"/>
        </w:smartTagPr>
        <w:r w:rsidRPr="0032190F">
          <w:rPr>
            <w:i/>
            <w:sz w:val="20"/>
            <w:szCs w:val="20"/>
          </w:rPr>
          <w:t>2,3 m</w:t>
        </w:r>
      </w:smartTag>
      <w:r w:rsidRPr="0032190F">
        <w:rPr>
          <w:i/>
          <w:sz w:val="20"/>
          <w:szCs w:val="20"/>
        </w:rPr>
        <w:t>, pendage nord-est) est assez élevée au-dessus du sol (</w:t>
      </w:r>
      <w:smartTag w:uri="urn:schemas-microsoft-com:office:smarttags" w:element="metricconverter">
        <w:smartTagPr>
          <w:attr w:name="ProductID" w:val="1 m"/>
        </w:smartTagPr>
        <w:r w:rsidRPr="0032190F">
          <w:rPr>
            <w:i/>
            <w:sz w:val="20"/>
            <w:szCs w:val="20"/>
          </w:rPr>
          <w:t>1 m</w:t>
        </w:r>
      </w:smartTag>
      <w:r w:rsidRPr="0032190F">
        <w:rPr>
          <w:i/>
          <w:sz w:val="20"/>
          <w:szCs w:val="20"/>
        </w:rPr>
        <w:t xml:space="preserve"> au moins à l’extrémité nord). Le C de Conti est incisé dans le coin nord-ouest et le numéro, ZIV-GIII-R14D est écrit d’est en ouest, un peu au sud du C. Un autre C est inscrit à l’extrémité sud de la roche et signale une plage ronde.</w:t>
      </w:r>
    </w:p>
    <w:p w14:paraId="7BC8624C" w14:textId="77777777" w:rsidR="000152C6" w:rsidRPr="0032190F" w:rsidRDefault="000152C6" w:rsidP="000152C6">
      <w:pPr>
        <w:pStyle w:val="BodyTextIndent"/>
        <w:ind w:left="0"/>
        <w:rPr>
          <w:i/>
          <w:sz w:val="20"/>
          <w:szCs w:val="20"/>
        </w:rPr>
      </w:pPr>
      <w:r w:rsidRPr="0032190F">
        <w:rPr>
          <w:i/>
          <w:sz w:val="20"/>
          <w:szCs w:val="20"/>
        </w:rPr>
        <w:t>Deux lames sont inachevées et un réticulé, à contour en forme d’écusson, est divisé en quatre. Les autres dessins sont des corniformes. Signalons en quatre, groupés en deux associations soit par les cornes soit côte à côte. Trois d’entre eux sont piquetés finement et portent des cornes à deux segments. Le dernier, aussi fin, possède des cornes arrondies puis parallèles. Ce groupe est entouré d’un ovale formé d’assez grandes cupules éparses. Au centre de la roche, entre le réticulé et une lame, remarquer un corniforme très symétrique dont les cornes ont des bords très nets et réguliers.</w:t>
      </w:r>
    </w:p>
    <w:p w14:paraId="516FFB0A" w14:textId="77777777" w:rsidR="000152C6" w:rsidRPr="0032190F" w:rsidRDefault="000152C6" w:rsidP="000152C6">
      <w:pPr>
        <w:pStyle w:val="BodyTextIndent"/>
        <w:ind w:left="0"/>
        <w:rPr>
          <w:i/>
          <w:sz w:val="20"/>
          <w:szCs w:val="20"/>
        </w:rPr>
      </w:pPr>
      <w:r w:rsidRPr="0032190F">
        <w:rPr>
          <w:i/>
          <w:sz w:val="20"/>
          <w:szCs w:val="20"/>
        </w:rPr>
        <w:t>Etudier aussi la face verticale sud-est (</w:t>
      </w:r>
      <w:smartTag w:uri="urn:schemas-microsoft-com:office:smarttags" w:element="metricconverter">
        <w:smartTagPr>
          <w:attr w:name="ProductID" w:val="1,3 m"/>
        </w:smartTagPr>
        <w:r w:rsidRPr="0032190F">
          <w:rPr>
            <w:i/>
            <w:sz w:val="20"/>
            <w:szCs w:val="20"/>
          </w:rPr>
          <w:t>1,3 m</w:t>
        </w:r>
      </w:smartTag>
      <w:r w:rsidRPr="0032190F">
        <w:rPr>
          <w:i/>
          <w:sz w:val="20"/>
          <w:szCs w:val="20"/>
        </w:rPr>
        <w:t xml:space="preserve"> par </w:t>
      </w:r>
      <w:smartTag w:uri="urn:schemas-microsoft-com:office:smarttags" w:element="metricconverter">
        <w:smartTagPr>
          <w:attr w:name="ProductID" w:val="1,2 m"/>
        </w:smartTagPr>
        <w:r w:rsidRPr="0032190F">
          <w:rPr>
            <w:i/>
            <w:sz w:val="20"/>
            <w:szCs w:val="20"/>
          </w:rPr>
          <w:t>1,2 m</w:t>
        </w:r>
      </w:smartTag>
      <w:r w:rsidRPr="0032190F">
        <w:rPr>
          <w:i/>
          <w:sz w:val="20"/>
          <w:szCs w:val="20"/>
        </w:rPr>
        <w:t>) qui porte un corniforme à une corne.</w:t>
      </w:r>
    </w:p>
    <w:p w14:paraId="4FFE8B2B" w14:textId="77777777" w:rsidR="000152C6" w:rsidRPr="0032190F" w:rsidRDefault="000152C6" w:rsidP="000152C6">
      <w:pPr>
        <w:pStyle w:val="BodyTextIndent"/>
        <w:ind w:left="0"/>
        <w:rPr>
          <w:i/>
          <w:sz w:val="20"/>
          <w:szCs w:val="20"/>
        </w:rPr>
      </w:pPr>
      <w:r w:rsidRPr="0032190F">
        <w:rPr>
          <w:i/>
          <w:sz w:val="20"/>
          <w:szCs w:val="20"/>
        </w:rPr>
        <w:t xml:space="preserve">Un zigzag est inscrit dans le coin nord-ouest de la face supérieure, sous le numéro de Conti. </w:t>
      </w:r>
    </w:p>
    <w:p w14:paraId="732DD6F8" w14:textId="77777777" w:rsidR="000152C6" w:rsidRPr="0032190F" w:rsidRDefault="000152C6" w:rsidP="000152C6">
      <w:pPr>
        <w:rPr>
          <w:i/>
          <w:sz w:val="20"/>
          <w:szCs w:val="20"/>
          <w:lang w:val="fr-FR"/>
        </w:rPr>
      </w:pPr>
      <w:r w:rsidRPr="0032190F">
        <w:rPr>
          <w:i/>
          <w:sz w:val="20"/>
          <w:szCs w:val="20"/>
          <w:lang w:val="fr-FR"/>
        </w:rPr>
        <w:t xml:space="preserve">Le chiffre 1344 (ou 1449), peu patiné, est écrit au ras de l’arête de l’est (date ??) Plus au sud, le long de la même arête, la date 1874 est mieux patinée et un </w:t>
      </w:r>
      <w:r w:rsidRPr="0032190F">
        <w:rPr>
          <w:i/>
          <w:sz w:val="20"/>
          <w:szCs w:val="20"/>
          <w:highlight w:val="yellow"/>
          <w:lang w:val="fr-FR"/>
        </w:rPr>
        <w:t>texte de 1810 est peu net</w:t>
      </w:r>
      <w:r w:rsidRPr="0032190F">
        <w:rPr>
          <w:sz w:val="20"/>
          <w:szCs w:val="20"/>
          <w:highlight w:val="red"/>
          <w:lang w:val="fr-FR"/>
        </w:rPr>
        <w:t>[exemple de date non enregistrée dans Micaschiste car douteuse]</w:t>
      </w:r>
      <w:r w:rsidRPr="0032190F">
        <w:rPr>
          <w:i/>
          <w:sz w:val="20"/>
          <w:szCs w:val="20"/>
          <w:lang w:val="fr-FR"/>
        </w:rPr>
        <w:t xml:space="preserve">. </w:t>
      </w:r>
      <w:r w:rsidRPr="0038356E">
        <w:rPr>
          <w:i/>
          <w:sz w:val="20"/>
          <w:szCs w:val="20"/>
          <w:lang w:val="it-IT"/>
        </w:rPr>
        <w:t xml:space="preserve">Encore plus au sud lire Marro Giovanni Pastore di Tenda 1928 classe 1901. </w:t>
      </w:r>
      <w:r w:rsidRPr="0032190F">
        <w:rPr>
          <w:i/>
          <w:sz w:val="20"/>
          <w:szCs w:val="20"/>
          <w:lang w:val="fr-FR"/>
        </w:rPr>
        <w:t xml:space="preserve">Autres dates 1885, 1891. Chercher des dessins : tour avec drapeau, personnage avec chapeau, croix, trident, étoiles, corniformes incisés. </w:t>
      </w:r>
    </w:p>
    <w:p w14:paraId="409CECF1" w14:textId="77777777" w:rsidR="000152C6" w:rsidRPr="0032190F" w:rsidRDefault="000152C6" w:rsidP="00647EA0">
      <w:pPr>
        <w:pStyle w:val="Heading5"/>
      </w:pPr>
      <w:bookmarkStart w:id="5601" w:name="Desc_ZIVGIIIR15A"/>
      <w:r w:rsidRPr="0032190F">
        <w:t>ZIVGIIIR15A</w:t>
      </w:r>
    </w:p>
    <w:bookmarkEnd w:id="5601"/>
    <w:p w14:paraId="5F3AB556" w14:textId="77777777" w:rsidR="000152C6" w:rsidRPr="0032190F" w:rsidRDefault="000152C6" w:rsidP="000152C6">
      <w:pPr>
        <w:jc w:val="right"/>
        <w:rPr>
          <w:b/>
          <w:sz w:val="20"/>
          <w:szCs w:val="20"/>
          <w:lang w:val="fr-FR"/>
        </w:rPr>
      </w:pPr>
      <w:r w:rsidRPr="0032190F">
        <w:rPr>
          <w:b/>
          <w:sz w:val="20"/>
          <w:szCs w:val="20"/>
          <w:lang w:val="fr-FR"/>
        </w:rPr>
        <w:t>Roche de la hallebarde (nom grandiose)</w:t>
      </w:r>
    </w:p>
    <w:p w14:paraId="6A4B91A3" w14:textId="77777777" w:rsidR="000152C6" w:rsidRPr="0032190F" w:rsidRDefault="000152C6" w:rsidP="000152C6">
      <w:pPr>
        <w:ind w:right="-156"/>
        <w:jc w:val="both"/>
        <w:rPr>
          <w:sz w:val="20"/>
          <w:szCs w:val="20"/>
          <w:lang w:val="fr-FR"/>
        </w:rPr>
      </w:pPr>
    </w:p>
    <w:p w14:paraId="701EFB8B" w14:textId="77777777" w:rsidR="000152C6" w:rsidRPr="0032190F" w:rsidRDefault="000152C6" w:rsidP="000152C6">
      <w:pPr>
        <w:rPr>
          <w:lang w:val="fr-FR"/>
        </w:rPr>
      </w:pPr>
      <w:r w:rsidRPr="0032190F">
        <w:rPr>
          <w:lang w:val="fr-FR"/>
        </w:rPr>
        <w:t>C’est la roche la 3</w:t>
      </w:r>
      <w:r w:rsidRPr="0032190F">
        <w:rPr>
          <w:vertAlign w:val="superscript"/>
          <w:lang w:val="fr-FR"/>
        </w:rPr>
        <w:t>e</w:t>
      </w:r>
      <w:r w:rsidRPr="0032190F">
        <w:rPr>
          <w:lang w:val="fr-FR"/>
        </w:rPr>
        <w:t xml:space="preserve"> roche gravée du groupe ZIVGIII (SS BIB)</w:t>
      </w:r>
    </w:p>
    <w:p w14:paraId="6FA501D3" w14:textId="77777777" w:rsidR="000152C6" w:rsidRPr="0032190F" w:rsidRDefault="000152C6" w:rsidP="000152C6">
      <w:pPr>
        <w:ind w:right="-156"/>
        <w:jc w:val="both"/>
        <w:rPr>
          <w:sz w:val="20"/>
          <w:szCs w:val="20"/>
          <w:lang w:val="fr-FR"/>
        </w:rPr>
      </w:pPr>
    </w:p>
    <w:p w14:paraId="2843DF15" w14:textId="77777777" w:rsidR="000152C6" w:rsidRPr="0032190F" w:rsidRDefault="000152C6" w:rsidP="000152C6">
      <w:pPr>
        <w:ind w:right="-156" w:firstLine="709"/>
        <w:jc w:val="both"/>
        <w:rPr>
          <w:i/>
          <w:sz w:val="20"/>
          <w:szCs w:val="20"/>
          <w:lang w:val="fr-FR"/>
        </w:rPr>
      </w:pPr>
      <w:r w:rsidRPr="0032190F">
        <w:rPr>
          <w:i/>
          <w:sz w:val="20"/>
          <w:szCs w:val="20"/>
          <w:lang w:val="fr-FR"/>
        </w:rPr>
        <w:t xml:space="preserve">Cette paroi gravée (au moins </w:t>
      </w:r>
      <w:smartTag w:uri="urn:schemas-microsoft-com:office:smarttags" w:element="metricconverter">
        <w:smartTagPr>
          <w:attr w:name="ProductID" w:val="2 m"/>
        </w:smartTagPr>
        <w:r w:rsidRPr="0032190F">
          <w:rPr>
            <w:i/>
            <w:sz w:val="20"/>
            <w:szCs w:val="20"/>
            <w:lang w:val="fr-FR"/>
          </w:rPr>
          <w:t>2 m</w:t>
        </w:r>
      </w:smartTag>
      <w:r w:rsidRPr="0032190F">
        <w:rPr>
          <w:i/>
          <w:sz w:val="20"/>
          <w:szCs w:val="20"/>
          <w:lang w:val="fr-FR"/>
        </w:rPr>
        <w:t xml:space="preserve"> de large à sa base et </w:t>
      </w:r>
      <w:smartTag w:uri="urn:schemas-microsoft-com:office:smarttags" w:element="metricconverter">
        <w:smartTagPr>
          <w:attr w:name="ProductID" w:val="3 m"/>
        </w:smartTagPr>
        <w:r w:rsidRPr="0032190F">
          <w:rPr>
            <w:i/>
            <w:sz w:val="20"/>
            <w:szCs w:val="20"/>
            <w:lang w:val="fr-FR"/>
          </w:rPr>
          <w:t>3 m</w:t>
        </w:r>
      </w:smartTag>
      <w:r w:rsidRPr="0032190F">
        <w:rPr>
          <w:i/>
          <w:sz w:val="20"/>
          <w:szCs w:val="20"/>
          <w:lang w:val="fr-FR"/>
        </w:rPr>
        <w:t xml:space="preserve"> de haut) a un pendage de 60° est. La patine est orange avec des plaques brunes mais la roche est vert clair dans le bas (persistance de neige à son pied). L’oxyde de fer qui brunit certains bords des gravures leur donne du relief. </w:t>
      </w:r>
    </w:p>
    <w:p w14:paraId="4ED203F7" w14:textId="2115F2D3" w:rsidR="000152C6" w:rsidRPr="0032190F" w:rsidRDefault="000152C6" w:rsidP="000152C6">
      <w:pPr>
        <w:ind w:right="-156" w:firstLine="709"/>
        <w:jc w:val="both"/>
        <w:rPr>
          <w:i/>
          <w:sz w:val="20"/>
          <w:szCs w:val="20"/>
          <w:lang w:val="fr-FR"/>
        </w:rPr>
      </w:pPr>
      <w:r w:rsidRPr="0032190F">
        <w:rPr>
          <w:i/>
          <w:sz w:val="20"/>
          <w:szCs w:val="20"/>
          <w:lang w:val="fr-FR"/>
        </w:rPr>
        <w:lastRenderedPageBreak/>
        <w:t xml:space="preserve">Examiner une grande </w:t>
      </w:r>
      <w:hyperlink r:id="rId14132" w:anchor="Typ_Bego_Hallebardes" w:history="1">
        <w:r w:rsidRPr="0032190F">
          <w:rPr>
            <w:rStyle w:val="Hyperlink"/>
            <w:i/>
            <w:sz w:val="20"/>
            <w:szCs w:val="20"/>
            <w:lang w:val="fr-FR"/>
          </w:rPr>
          <w:t>hallebarde</w:t>
        </w:r>
      </w:hyperlink>
      <w:r w:rsidRPr="0032190F">
        <w:rPr>
          <w:i/>
          <w:sz w:val="20"/>
          <w:szCs w:val="20"/>
          <w:lang w:val="fr-FR"/>
        </w:rPr>
        <w:t xml:space="preserve"> à manche horizontal, lame triangulaire dont la pointe est dirigée vers le ciel et dont l’emmanchement est arrondi avec une partie réservée. En dessous sont tracés six corniformes sans originalité et, au-dessus, seize corniformes très soignés. Sur la gauche les corps sont ovales, massifs, à cornes arrondies finement piquetées. Toutes ces figures ont leurs cornes dirigées vers le haut de la roche sauf un seul dessiné à </w:t>
      </w:r>
      <w:smartTag w:uri="urn:schemas-microsoft-com:office:smarttags" w:element="metricconverter">
        <w:smartTagPr>
          <w:attr w:name="ProductID" w:val="0,2 m"/>
        </w:smartTagPr>
        <w:r w:rsidRPr="0032190F">
          <w:rPr>
            <w:i/>
            <w:sz w:val="20"/>
            <w:szCs w:val="20"/>
            <w:lang w:val="fr-FR"/>
          </w:rPr>
          <w:t>0,2 m</w:t>
        </w:r>
      </w:smartTag>
      <w:r w:rsidRPr="0032190F">
        <w:rPr>
          <w:i/>
          <w:sz w:val="20"/>
          <w:szCs w:val="20"/>
          <w:lang w:val="fr-FR"/>
        </w:rPr>
        <w:t xml:space="preserve"> du sol. A droite remarquer un grand corniforme muni de quatre appendices épais, l’un se terminant en zigzag.</w:t>
      </w:r>
    </w:p>
    <w:p w14:paraId="69EF04AD" w14:textId="77777777" w:rsidR="000152C6" w:rsidRPr="0032190F" w:rsidRDefault="000152C6" w:rsidP="000152C6">
      <w:pPr>
        <w:ind w:right="-156" w:firstLine="709"/>
        <w:jc w:val="both"/>
        <w:rPr>
          <w:i/>
          <w:sz w:val="20"/>
          <w:szCs w:val="20"/>
          <w:lang w:val="fr-FR"/>
        </w:rPr>
      </w:pPr>
      <w:r w:rsidRPr="0032190F">
        <w:rPr>
          <w:i/>
          <w:sz w:val="20"/>
          <w:szCs w:val="20"/>
          <w:lang w:val="fr-FR"/>
        </w:rPr>
        <w:t>Le numéro est écrit dans le bas de la roche, le C (éclaté) est au niveau des plus hautes gravures (</w:t>
      </w:r>
      <w:smartTag w:uri="urn:schemas-microsoft-com:office:smarttags" w:element="metricconverter">
        <w:smartTagPr>
          <w:attr w:name="ProductID" w:val="1,2 m"/>
        </w:smartTagPr>
        <w:r w:rsidRPr="0032190F">
          <w:rPr>
            <w:i/>
            <w:sz w:val="20"/>
            <w:szCs w:val="20"/>
            <w:lang w:val="fr-FR"/>
          </w:rPr>
          <w:t>1,2 m</w:t>
        </w:r>
      </w:smartTag>
      <w:r w:rsidRPr="0032190F">
        <w:rPr>
          <w:i/>
          <w:sz w:val="20"/>
          <w:szCs w:val="20"/>
          <w:lang w:val="fr-FR"/>
        </w:rPr>
        <w:t xml:space="preserve"> du sol).</w:t>
      </w:r>
    </w:p>
    <w:p w14:paraId="11935AE9" w14:textId="77777777" w:rsidR="000152C6" w:rsidRPr="0032190F" w:rsidRDefault="000152C6" w:rsidP="000152C6">
      <w:pPr>
        <w:ind w:right="-156" w:firstLine="709"/>
        <w:jc w:val="both"/>
        <w:rPr>
          <w:i/>
          <w:sz w:val="20"/>
          <w:szCs w:val="20"/>
          <w:lang w:val="fr-FR"/>
        </w:rPr>
      </w:pPr>
      <w:r w:rsidRPr="0032190F">
        <w:rPr>
          <w:i/>
          <w:sz w:val="20"/>
          <w:szCs w:val="20"/>
          <w:lang w:val="fr-FR"/>
        </w:rPr>
        <w:t>Repérer un texte de Maurizo Boin, soigneusement écrit entre les cornes d’un corniforme le 30 août 1946, la date 1869 sous la hallebarde et de nombreux autres textes.</w:t>
      </w:r>
    </w:p>
    <w:p w14:paraId="5D134BFF" w14:textId="77777777" w:rsidR="000152C6" w:rsidRPr="0032190F" w:rsidRDefault="000152C6" w:rsidP="000152C6">
      <w:pPr>
        <w:ind w:right="-156"/>
        <w:jc w:val="both"/>
        <w:rPr>
          <w:sz w:val="20"/>
          <w:szCs w:val="20"/>
          <w:lang w:val="fr-FR"/>
        </w:rPr>
      </w:pPr>
    </w:p>
    <w:p w14:paraId="48576E0C" w14:textId="77777777" w:rsidR="000152C6" w:rsidRPr="0032190F" w:rsidRDefault="000152C6" w:rsidP="00647EA0">
      <w:pPr>
        <w:pStyle w:val="Heading5"/>
      </w:pPr>
      <w:r w:rsidRPr="0032190F">
        <w:t>ZIVGIIIR15B</w:t>
      </w:r>
    </w:p>
    <w:p w14:paraId="5D25983A" w14:textId="77777777" w:rsidR="000152C6" w:rsidRPr="0032190F" w:rsidRDefault="000152C6" w:rsidP="000152C6">
      <w:pPr>
        <w:jc w:val="right"/>
        <w:rPr>
          <w:rFonts w:ascii="Palatino" w:hAnsi="Palatino"/>
          <w:b/>
          <w:sz w:val="20"/>
          <w:szCs w:val="20"/>
          <w:lang w:val="fr-FR"/>
        </w:rPr>
      </w:pPr>
      <w:r w:rsidRPr="0032190F">
        <w:rPr>
          <w:rFonts w:ascii="Palatino" w:hAnsi="Palatino"/>
          <w:b/>
          <w:sz w:val="20"/>
          <w:szCs w:val="20"/>
          <w:lang w:val="fr-FR"/>
        </w:rPr>
        <w:t>Roche du poignard à pointe arrondie</w:t>
      </w:r>
    </w:p>
    <w:p w14:paraId="064DC90F" w14:textId="77777777" w:rsidR="000152C6" w:rsidRPr="0032190F" w:rsidRDefault="000152C6" w:rsidP="000152C6">
      <w:pPr>
        <w:ind w:right="-156"/>
        <w:jc w:val="both"/>
        <w:rPr>
          <w:sz w:val="20"/>
          <w:szCs w:val="20"/>
          <w:lang w:val="fr-FR"/>
        </w:rPr>
      </w:pPr>
    </w:p>
    <w:p w14:paraId="7126EBB5" w14:textId="355DF13C" w:rsidR="000152C6" w:rsidRPr="0032190F" w:rsidRDefault="000152C6" w:rsidP="000152C6">
      <w:pPr>
        <w:ind w:right="-156" w:firstLine="709"/>
        <w:jc w:val="both"/>
        <w:rPr>
          <w:i/>
          <w:sz w:val="20"/>
          <w:szCs w:val="20"/>
          <w:lang w:val="fr-FR"/>
        </w:rPr>
      </w:pPr>
      <w:r w:rsidRPr="0032190F">
        <w:rPr>
          <w:i/>
          <w:sz w:val="20"/>
          <w:szCs w:val="20"/>
          <w:lang w:val="fr-FR"/>
        </w:rPr>
        <w:t xml:space="preserve">C’est un bloc de pélite verte schistosée. Sa face de pendage 10° sud porte plusieurs décrochements qui lui confèrent un aspect irrégulier. Elle présente quatre corniformes très fins, le nom CARLE écrit du sud au nord et en petites lettres sur la droite (ce nom se trouve aussi sur la face c de la roche 3 du groupe II de la zone I et, accompagné du prénom Pierre, sur la roche 9 </w:t>
      </w:r>
      <w:r w:rsidRPr="00E8147E">
        <w:rPr>
          <w:rFonts w:ascii="Symbol" w:hAnsi="Symbol"/>
          <w:i/>
          <w:sz w:val="20"/>
          <w:szCs w:val="20"/>
        </w:rPr>
        <w:t></w:t>
      </w:r>
      <w:r w:rsidRPr="0032190F">
        <w:rPr>
          <w:i/>
          <w:sz w:val="20"/>
          <w:szCs w:val="20"/>
          <w:lang w:val="fr-FR"/>
        </w:rPr>
        <w:t xml:space="preserve">H? du groupe VI de la zone IV), le long de l’arête nord-ouest – sud-est, et, plus à l’ouest, un </w:t>
      </w:r>
      <w:hyperlink r:id="rId14133" w:anchor="Typ_Bego_Poignards" w:history="1">
        <w:r w:rsidRPr="0032190F">
          <w:rPr>
            <w:rStyle w:val="Hyperlink"/>
            <w:i/>
            <w:sz w:val="20"/>
            <w:szCs w:val="20"/>
            <w:lang w:val="fr-FR"/>
          </w:rPr>
          <w:t>poignard</w:t>
        </w:r>
      </w:hyperlink>
      <w:r w:rsidRPr="0032190F">
        <w:rPr>
          <w:i/>
          <w:sz w:val="20"/>
          <w:szCs w:val="20"/>
          <w:lang w:val="fr-FR"/>
        </w:rPr>
        <w:t>à lame triangulaire, à pointe arrondie dirigée vers le haut de la roche, et à pommeau trapézoïdal ainsi qu’une plage. Le C est inscrit encore plus à l’ouest, plus ou moins au centre de la face, au-dessus du numéro très effacé, ZIV-GIII-R15B.</w:t>
      </w:r>
    </w:p>
    <w:p w14:paraId="7D2D85D9" w14:textId="77777777" w:rsidR="000152C6" w:rsidRPr="0032190F" w:rsidRDefault="000152C6" w:rsidP="000152C6">
      <w:pPr>
        <w:ind w:right="-156"/>
        <w:jc w:val="both"/>
        <w:rPr>
          <w:i/>
          <w:sz w:val="20"/>
          <w:szCs w:val="20"/>
          <w:lang w:val="fr-FR"/>
        </w:rPr>
      </w:pPr>
      <w:r w:rsidRPr="0032190F">
        <w:rPr>
          <w:i/>
          <w:sz w:val="20"/>
          <w:szCs w:val="20"/>
          <w:lang w:val="fr-FR"/>
        </w:rPr>
        <w:t>Chercher aussi un personnage à tête d’animal et plusieurs textes.</w:t>
      </w:r>
    </w:p>
    <w:p w14:paraId="5674C2DA" w14:textId="77777777" w:rsidR="000152C6" w:rsidRPr="0032190F" w:rsidRDefault="000152C6" w:rsidP="000152C6">
      <w:pPr>
        <w:ind w:right="-156" w:firstLine="709"/>
        <w:jc w:val="both"/>
        <w:rPr>
          <w:sz w:val="20"/>
          <w:szCs w:val="20"/>
          <w:lang w:val="fr-FR"/>
        </w:rPr>
      </w:pPr>
    </w:p>
    <w:p w14:paraId="58640A1F" w14:textId="77777777" w:rsidR="000152C6" w:rsidRPr="0032190F" w:rsidRDefault="000152C6" w:rsidP="000152C6">
      <w:pPr>
        <w:rPr>
          <w:rFonts w:ascii="Palatino" w:hAnsi="Palatino"/>
          <w:sz w:val="20"/>
          <w:szCs w:val="20"/>
          <w:lang w:val="fr-FR"/>
        </w:rPr>
      </w:pPr>
      <w:r w:rsidRPr="0032190F">
        <w:rPr>
          <w:rFonts w:ascii="Palatino" w:hAnsi="Palatino"/>
          <w:sz w:val="20"/>
          <w:szCs w:val="20"/>
          <w:lang w:val="fr-FR"/>
        </w:rPr>
        <w:t>Aller à trois mètres au nord. Le bloc est du même type que le précédent en texture et en forme. Sa face supérieure présente aussi des décrochements</w:t>
      </w:r>
    </w:p>
    <w:p w14:paraId="10E53ACE" w14:textId="77777777" w:rsidR="000152C6" w:rsidRPr="0032190F" w:rsidRDefault="000152C6" w:rsidP="000152C6">
      <w:pPr>
        <w:rPr>
          <w:rFonts w:ascii="Palatino" w:hAnsi="Palatino"/>
          <w:sz w:val="20"/>
          <w:szCs w:val="20"/>
          <w:lang w:val="fr-FR"/>
        </w:rPr>
      </w:pPr>
    </w:p>
    <w:p w14:paraId="450DA7C2" w14:textId="77777777" w:rsidR="000152C6" w:rsidRPr="0032190F" w:rsidRDefault="000152C6" w:rsidP="00647EA0">
      <w:pPr>
        <w:pStyle w:val="Heading5"/>
      </w:pPr>
      <w:bookmarkStart w:id="5602" w:name="Desc_ZIVGIIIR15C"/>
      <w:r w:rsidRPr="0032190F">
        <w:t>ZIVGIIIR15C</w:t>
      </w:r>
    </w:p>
    <w:bookmarkEnd w:id="5602"/>
    <w:p w14:paraId="37E99CC9" w14:textId="77777777" w:rsidR="000152C6" w:rsidRPr="0032190F" w:rsidRDefault="000152C6" w:rsidP="000152C6">
      <w:pPr>
        <w:jc w:val="right"/>
        <w:rPr>
          <w:rFonts w:ascii="Palatino" w:hAnsi="Palatino"/>
          <w:b/>
          <w:sz w:val="20"/>
          <w:szCs w:val="20"/>
          <w:lang w:val="fr-FR"/>
        </w:rPr>
      </w:pPr>
      <w:r w:rsidRPr="0032190F">
        <w:rPr>
          <w:rFonts w:ascii="Palatino" w:hAnsi="Palatino"/>
          <w:b/>
          <w:sz w:val="20"/>
          <w:szCs w:val="20"/>
          <w:lang w:val="fr-FR"/>
        </w:rPr>
        <w:t>Roche du parapente</w:t>
      </w:r>
    </w:p>
    <w:p w14:paraId="1830A6A9" w14:textId="77777777" w:rsidR="000152C6" w:rsidRPr="0032190F" w:rsidRDefault="000152C6" w:rsidP="000152C6">
      <w:pPr>
        <w:jc w:val="right"/>
        <w:rPr>
          <w:rFonts w:ascii="Palatino" w:hAnsi="Palatino"/>
          <w:b/>
          <w:sz w:val="20"/>
          <w:szCs w:val="20"/>
          <w:lang w:val="fr-FR"/>
        </w:rPr>
      </w:pPr>
    </w:p>
    <w:p w14:paraId="1D765A7E" w14:textId="74971541" w:rsidR="000152C6" w:rsidRPr="0032190F" w:rsidRDefault="000152C6" w:rsidP="000152C6">
      <w:pPr>
        <w:rPr>
          <w:lang w:val="fr-FR"/>
        </w:rPr>
      </w:pPr>
      <w:r w:rsidRPr="0032190F">
        <w:rPr>
          <w:lang w:val="fr-FR"/>
        </w:rPr>
        <w:t xml:space="preserve">Figure proche iconographiquement de </w:t>
      </w:r>
      <w:hyperlink r:id="rId14134" w:anchor="Desc_ZIVGIIIR23A" w:history="1">
        <w:r w:rsidRPr="0032190F">
          <w:rPr>
            <w:rStyle w:val="Hyperlink"/>
            <w:lang w:val="fr-FR"/>
          </w:rPr>
          <w:t>ZIVGIIIR23A</w:t>
        </w:r>
      </w:hyperlink>
      <w:r w:rsidRPr="0032190F">
        <w:rPr>
          <w:lang w:val="fr-FR"/>
        </w:rPr>
        <w:t xml:space="preserve">et de </w:t>
      </w:r>
      <w:hyperlink r:id="rId14135" w:anchor="Desc_ZXVIIGIIR56delta" w:history="1">
        <w:r w:rsidRPr="0032190F">
          <w:rPr>
            <w:rStyle w:val="Hyperlink"/>
            <w:lang w:val="fr-FR"/>
          </w:rPr>
          <w:t>ZXVIIGIIR56@d</w:t>
        </w:r>
      </w:hyperlink>
      <w:r w:rsidRPr="0032190F">
        <w:rPr>
          <w:lang w:val="fr-FR"/>
        </w:rPr>
        <w:t xml:space="preserve">. Il peut s’agir du’ne </w:t>
      </w:r>
      <w:hyperlink r:id="rId14136" w:anchor="Ana_Chrono_Transitions" w:history="1">
        <w:r w:rsidRPr="0032190F">
          <w:rPr>
            <w:rStyle w:val="Hyperlink"/>
            <w:lang w:val="fr-FR"/>
          </w:rPr>
          <w:t>transition</w:t>
        </w:r>
      </w:hyperlink>
      <w:r w:rsidRPr="0032190F">
        <w:rPr>
          <w:lang w:val="fr-FR"/>
        </w:rPr>
        <w:t xml:space="preserve"> Corniformes/Réticulés (SS BIB). Cette gravure est contrainte par deux décrochements (Bégin 1990 fig. 72.5)</w:t>
      </w:r>
    </w:p>
    <w:p w14:paraId="607A56FC" w14:textId="77777777" w:rsidR="000152C6" w:rsidRPr="0032190F" w:rsidRDefault="000152C6" w:rsidP="000152C6">
      <w:pPr>
        <w:ind w:right="-156"/>
        <w:jc w:val="both"/>
        <w:rPr>
          <w:sz w:val="20"/>
          <w:szCs w:val="20"/>
          <w:lang w:val="fr-FR"/>
        </w:rPr>
      </w:pPr>
    </w:p>
    <w:p w14:paraId="5067D8C3" w14:textId="52FDE353" w:rsidR="000152C6" w:rsidRPr="0032190F" w:rsidRDefault="000152C6" w:rsidP="000152C6">
      <w:pPr>
        <w:ind w:right="-156" w:firstLine="709"/>
        <w:jc w:val="both"/>
        <w:rPr>
          <w:i/>
          <w:sz w:val="20"/>
          <w:szCs w:val="20"/>
          <w:lang w:val="fr-FR"/>
        </w:rPr>
      </w:pPr>
      <w:r w:rsidRPr="0032190F">
        <w:rPr>
          <w:i/>
          <w:sz w:val="20"/>
          <w:szCs w:val="20"/>
          <w:lang w:val="fr-FR"/>
        </w:rPr>
        <w:t xml:space="preserve">La face de pendage 20° sud-sud-ouest présente le C de Conti sur un décrochement et sous la pointe nord. En-dessous chercher d’abord la gravure, très visible, qui est une composition de </w:t>
      </w:r>
      <w:hyperlink r:id="rId14137" w:anchor="Typ_Bego_Corniformes" w:history="1">
        <w:r w:rsidRPr="0032190F">
          <w:rPr>
            <w:rStyle w:val="Hyperlink"/>
            <w:i/>
            <w:sz w:val="20"/>
            <w:szCs w:val="20"/>
            <w:lang w:val="fr-FR"/>
          </w:rPr>
          <w:t>corniforme</w:t>
        </w:r>
      </w:hyperlink>
      <w:r w:rsidRPr="0032190F">
        <w:rPr>
          <w:i/>
          <w:sz w:val="20"/>
          <w:szCs w:val="20"/>
          <w:lang w:val="fr-FR"/>
        </w:rPr>
        <w:t xml:space="preserve"> et de </w:t>
      </w:r>
      <w:hyperlink r:id="rId14138" w:anchor="Typ_Bego_Reticules_Simples" w:history="1">
        <w:r w:rsidRPr="0032190F">
          <w:rPr>
            <w:rStyle w:val="Hyperlink"/>
            <w:i/>
            <w:sz w:val="20"/>
            <w:szCs w:val="20"/>
            <w:lang w:val="fr-FR"/>
          </w:rPr>
          <w:t>réticulé</w:t>
        </w:r>
      </w:hyperlink>
      <w:r w:rsidRPr="0032190F">
        <w:rPr>
          <w:i/>
          <w:sz w:val="20"/>
          <w:szCs w:val="20"/>
          <w:lang w:val="fr-FR"/>
        </w:rPr>
        <w:t>, en forme de parapente, puis, entre cette dernière et le C, le numéro. Le bas de la gravure s’inscrit entre des décrochements. Chercher le nom Breil et des figures géométriques.</w:t>
      </w:r>
    </w:p>
    <w:p w14:paraId="3AF39B2A" w14:textId="77777777" w:rsidR="000152C6" w:rsidRPr="0032190F" w:rsidRDefault="000152C6" w:rsidP="00647EA0">
      <w:pPr>
        <w:pStyle w:val="Heading5"/>
      </w:pPr>
      <w:bookmarkStart w:id="5603" w:name="Desc_ZIVGIIIR16C3"/>
      <w:r w:rsidRPr="0032190F">
        <w:t>ZIVGIIIR16C3</w:t>
      </w:r>
    </w:p>
    <w:bookmarkEnd w:id="5603"/>
    <w:p w14:paraId="2E946A6F" w14:textId="77777777" w:rsidR="000152C6" w:rsidRPr="0032190F" w:rsidRDefault="000152C6" w:rsidP="000152C6">
      <w:pPr>
        <w:jc w:val="right"/>
        <w:rPr>
          <w:rFonts w:ascii="Palatino" w:hAnsi="Palatino"/>
          <w:b/>
          <w:sz w:val="20"/>
          <w:szCs w:val="20"/>
          <w:lang w:val="fr-FR"/>
        </w:rPr>
      </w:pPr>
      <w:r w:rsidRPr="0032190F">
        <w:rPr>
          <w:rFonts w:ascii="Palatino" w:hAnsi="Palatino"/>
          <w:b/>
          <w:sz w:val="20"/>
          <w:szCs w:val="20"/>
          <w:lang w:val="fr-FR"/>
        </w:rPr>
        <w:t>Roche triple aux deux poignards</w:t>
      </w:r>
    </w:p>
    <w:p w14:paraId="0EC3E571" w14:textId="77777777" w:rsidR="000152C6" w:rsidRPr="0032190F" w:rsidRDefault="000152C6" w:rsidP="000152C6">
      <w:pPr>
        <w:ind w:right="-156"/>
        <w:jc w:val="both"/>
        <w:rPr>
          <w:i/>
          <w:sz w:val="20"/>
          <w:szCs w:val="20"/>
          <w:lang w:val="fr-FR"/>
        </w:rPr>
      </w:pPr>
    </w:p>
    <w:p w14:paraId="0C45CD9C" w14:textId="77777777" w:rsidR="000152C6" w:rsidRPr="0032190F" w:rsidRDefault="000152C6" w:rsidP="000152C6">
      <w:pPr>
        <w:ind w:right="-156" w:firstLine="709"/>
        <w:jc w:val="both"/>
        <w:rPr>
          <w:i/>
          <w:sz w:val="20"/>
          <w:szCs w:val="20"/>
          <w:lang w:val="fr-FR"/>
        </w:rPr>
      </w:pPr>
      <w:r w:rsidRPr="0032190F">
        <w:rPr>
          <w:i/>
          <w:sz w:val="20"/>
          <w:szCs w:val="20"/>
          <w:lang w:val="fr-FR"/>
        </w:rPr>
        <w:t>Une nouvelle face gravée se trouve à cinq mètres plus au nord. Chercher le C et un corniforme à cornes dirigées vers le sol.</w:t>
      </w:r>
    </w:p>
    <w:p w14:paraId="6CED9DEE" w14:textId="77FDB938" w:rsidR="000152C6" w:rsidRPr="0032190F" w:rsidRDefault="000152C6" w:rsidP="000152C6">
      <w:pPr>
        <w:ind w:right="-156" w:firstLine="709"/>
        <w:jc w:val="both"/>
        <w:rPr>
          <w:i/>
          <w:sz w:val="20"/>
          <w:szCs w:val="20"/>
          <w:lang w:val="fr-FR"/>
        </w:rPr>
      </w:pPr>
      <w:r w:rsidRPr="0032190F">
        <w:rPr>
          <w:i/>
          <w:sz w:val="20"/>
          <w:szCs w:val="20"/>
          <w:lang w:val="fr-FR"/>
        </w:rPr>
        <w:t xml:space="preserve">Deux mètres encore plus loin, au nord, chercher un nouveau Cà </w:t>
      </w:r>
      <w:smartTag w:uri="urn:schemas-microsoft-com:office:smarttags" w:element="metricconverter">
        <w:smartTagPr>
          <w:attr w:name="ProductID" w:val="0,6 m"/>
        </w:smartTagPr>
        <w:r w:rsidRPr="0032190F">
          <w:rPr>
            <w:i/>
            <w:sz w:val="20"/>
            <w:szCs w:val="20"/>
            <w:lang w:val="fr-FR"/>
          </w:rPr>
          <w:t>0,6 m</w:t>
        </w:r>
      </w:smartTag>
      <w:r w:rsidRPr="0032190F">
        <w:rPr>
          <w:i/>
          <w:sz w:val="20"/>
          <w:szCs w:val="20"/>
          <w:lang w:val="fr-FR"/>
        </w:rPr>
        <w:t xml:space="preserve"> du sol, sous une fissure horizontale, érodée et en zigzag, un numéro R16C 2(corrigé en 3) et, au-dessus de la fissure, une lame disposée horizontalement avec sa pointe dirigée vers le sud (un décrochement naturel a peut-être été utilisé pour figurer une garde sous la fissure). En-dessous se trouve encore un </w:t>
      </w:r>
      <w:hyperlink r:id="rId14139" w:anchor="Typ_Bego_Poignards" w:history="1">
        <w:r w:rsidRPr="0032190F">
          <w:rPr>
            <w:rStyle w:val="Hyperlink"/>
            <w:i/>
            <w:sz w:val="20"/>
            <w:szCs w:val="20"/>
            <w:lang w:val="fr-FR"/>
          </w:rPr>
          <w:t>poignard</w:t>
        </w:r>
      </w:hyperlink>
      <w:r w:rsidRPr="0032190F">
        <w:rPr>
          <w:i/>
          <w:sz w:val="20"/>
          <w:szCs w:val="20"/>
          <w:lang w:val="fr-FR"/>
        </w:rPr>
        <w:t>à lame triangulaire allongée à pointe dirigée vers le sol, au manche orné de trois plages réservées et à pommeau rectangulaire présentant un appendice perpendiculaire à la lame (hallebarde ?).</w:t>
      </w:r>
    </w:p>
    <w:p w14:paraId="72D09F81" w14:textId="77777777" w:rsidR="000152C6" w:rsidRPr="0032190F" w:rsidRDefault="000152C6" w:rsidP="000152C6">
      <w:pPr>
        <w:ind w:right="-156" w:firstLine="709"/>
        <w:jc w:val="both"/>
        <w:rPr>
          <w:i/>
          <w:sz w:val="20"/>
          <w:szCs w:val="20"/>
          <w:lang w:val="fr-FR"/>
        </w:rPr>
      </w:pPr>
      <w:r w:rsidRPr="0032190F">
        <w:rPr>
          <w:i/>
          <w:sz w:val="20"/>
          <w:szCs w:val="20"/>
          <w:lang w:val="fr-FR"/>
        </w:rPr>
        <w:t>Entre ces deux dernières portions gravées et au ras du sol se trouve un réticulé divisé en quatre cases assez régulières et d'autres piquetages épars, amorces de corniformes, réticulés et barres.</w:t>
      </w:r>
    </w:p>
    <w:p w14:paraId="4884155E" w14:textId="77777777" w:rsidR="000152C6" w:rsidRPr="0032190F" w:rsidRDefault="000152C6" w:rsidP="000152C6">
      <w:pPr>
        <w:rPr>
          <w:lang w:val="fr-FR"/>
        </w:rPr>
      </w:pPr>
    </w:p>
    <w:p w14:paraId="0E349A95" w14:textId="77777777" w:rsidR="000152C6" w:rsidRPr="0032190F" w:rsidRDefault="000152C6" w:rsidP="00647EA0">
      <w:pPr>
        <w:pStyle w:val="Heading5"/>
      </w:pPr>
      <w:bookmarkStart w:id="5604" w:name="Desc_ZIVGIIIR16D"/>
      <w:r w:rsidRPr="0032190F">
        <w:t>ZIVGIIIR16D</w:t>
      </w:r>
      <w:bookmarkEnd w:id="5604"/>
    </w:p>
    <w:p w14:paraId="131AFB08" w14:textId="77777777" w:rsidR="000152C6" w:rsidRPr="0032190F" w:rsidRDefault="000152C6" w:rsidP="000152C6">
      <w:pPr>
        <w:jc w:val="right"/>
        <w:rPr>
          <w:b/>
          <w:sz w:val="20"/>
          <w:szCs w:val="20"/>
          <w:lang w:val="fr-FR"/>
        </w:rPr>
      </w:pPr>
      <w:r w:rsidRPr="0032190F">
        <w:rPr>
          <w:b/>
          <w:sz w:val="20"/>
          <w:szCs w:val="20"/>
          <w:lang w:val="fr-FR"/>
        </w:rPr>
        <w:t>Roche dite de “l’anthropomorphe aux bras en zigzag” (grandiose)</w:t>
      </w:r>
    </w:p>
    <w:p w14:paraId="0D1D1E87" w14:textId="77777777" w:rsidR="000152C6" w:rsidRPr="0038356E" w:rsidRDefault="000152C6" w:rsidP="000152C6">
      <w:pPr>
        <w:jc w:val="right"/>
        <w:rPr>
          <w:sz w:val="20"/>
          <w:szCs w:val="20"/>
          <w:lang w:val="it-IT"/>
        </w:rPr>
      </w:pPr>
      <w:r w:rsidRPr="0038356E">
        <w:rPr>
          <w:sz w:val="20"/>
          <w:szCs w:val="20"/>
          <w:lang w:val="it-IT"/>
        </w:rPr>
        <w:t>LIII carto :1008083, 3208971, 2489 (Desc FV ?)</w:t>
      </w:r>
    </w:p>
    <w:p w14:paraId="3128D27F" w14:textId="77777777" w:rsidR="000152C6" w:rsidRPr="0038356E" w:rsidRDefault="000152C6" w:rsidP="000152C6">
      <w:pPr>
        <w:jc w:val="right"/>
        <w:rPr>
          <w:bCs/>
          <w:i/>
          <w:sz w:val="20"/>
          <w:szCs w:val="20"/>
          <w:lang w:val="it-IT"/>
        </w:rPr>
      </w:pPr>
      <w:r w:rsidRPr="0038356E">
        <w:rPr>
          <w:bCs/>
          <w:i/>
          <w:sz w:val="20"/>
          <w:szCs w:val="20"/>
          <w:lang w:val="it-IT"/>
        </w:rPr>
        <w:t xml:space="preserve">44°04'01.7 , 7° 26' .02.1" (BIB 1363, BIB 1424), </w:t>
      </w:r>
    </w:p>
    <w:p w14:paraId="0620277C" w14:textId="77777777" w:rsidR="000152C6" w:rsidRPr="0032190F" w:rsidRDefault="000152C6" w:rsidP="000152C6">
      <w:pPr>
        <w:jc w:val="right"/>
        <w:rPr>
          <w:bCs/>
          <w:i/>
          <w:sz w:val="20"/>
          <w:szCs w:val="20"/>
          <w:lang w:val="fr-FR"/>
        </w:rPr>
      </w:pPr>
      <w:smartTag w:uri="urn:schemas-microsoft-com:office:smarttags" w:element="metricconverter">
        <w:smartTagPr>
          <w:attr w:name="ProductID" w:val="2470 m"/>
        </w:smartTagPr>
        <w:r w:rsidRPr="0032190F">
          <w:rPr>
            <w:bCs/>
            <w:i/>
            <w:sz w:val="20"/>
            <w:szCs w:val="20"/>
            <w:lang w:val="fr-FR"/>
          </w:rPr>
          <w:t>2470 m</w:t>
        </w:r>
      </w:smartTag>
      <w:r w:rsidRPr="0032190F">
        <w:rPr>
          <w:bCs/>
          <w:i/>
          <w:sz w:val="20"/>
          <w:szCs w:val="20"/>
          <w:lang w:val="fr-FR"/>
        </w:rPr>
        <w:t xml:space="preserve"> (BIB 1424)</w:t>
      </w:r>
    </w:p>
    <w:p w14:paraId="1A976F41" w14:textId="77777777" w:rsidR="000152C6" w:rsidRPr="0032190F" w:rsidRDefault="000152C6" w:rsidP="000152C6">
      <w:pPr>
        <w:jc w:val="right"/>
        <w:rPr>
          <w:i/>
          <w:sz w:val="20"/>
          <w:szCs w:val="20"/>
          <w:lang w:val="fr-FR"/>
        </w:rPr>
      </w:pPr>
      <w:smartTag w:uri="urn:schemas-microsoft-com:office:smarttags" w:element="metricconverter">
        <w:smartTagPr>
          <w:attr w:name="ProductID" w:val="2470 m"/>
        </w:smartTagPr>
        <w:r w:rsidRPr="0032190F">
          <w:rPr>
            <w:bCs/>
            <w:i/>
            <w:sz w:val="20"/>
            <w:szCs w:val="20"/>
            <w:lang w:val="fr-FR"/>
          </w:rPr>
          <w:lastRenderedPageBreak/>
          <w:t>2470 m</w:t>
        </w:r>
      </w:smartTag>
      <w:r w:rsidRPr="0032190F">
        <w:rPr>
          <w:bCs/>
          <w:i/>
          <w:sz w:val="20"/>
          <w:szCs w:val="20"/>
          <w:lang w:val="fr-FR"/>
        </w:rPr>
        <w:t xml:space="preserve"> (Masson 1993 p. 93)</w:t>
      </w:r>
    </w:p>
    <w:p w14:paraId="3E93D4B9" w14:textId="77777777" w:rsidR="000152C6" w:rsidRPr="0032190F" w:rsidRDefault="000152C6" w:rsidP="000152C6">
      <w:pPr>
        <w:rPr>
          <w:lang w:val="fr-FR"/>
        </w:rPr>
      </w:pPr>
    </w:p>
    <w:p w14:paraId="48549B51" w14:textId="77777777" w:rsidR="000152C6" w:rsidRPr="0032190F" w:rsidRDefault="000152C6" w:rsidP="000152C6">
      <w:pPr>
        <w:jc w:val="both"/>
        <w:rPr>
          <w:lang w:val="fr-FR"/>
        </w:rPr>
      </w:pPr>
      <w:r w:rsidRPr="0032190F">
        <w:rPr>
          <w:lang w:val="fr-FR"/>
        </w:rPr>
        <w:t>C’est la roche la 9</w:t>
      </w:r>
      <w:r w:rsidRPr="0032190F">
        <w:rPr>
          <w:vertAlign w:val="superscript"/>
          <w:lang w:val="fr-FR"/>
        </w:rPr>
        <w:t>e</w:t>
      </w:r>
      <w:r w:rsidRPr="0032190F">
        <w:rPr>
          <w:lang w:val="fr-FR"/>
        </w:rPr>
        <w:t xml:space="preserve"> roche la plus gravée du groupe ZIVGIII (SS BIB). Située à </w:t>
      </w:r>
      <w:smartTag w:uri="urn:schemas-microsoft-com:office:smarttags" w:element="metricconverter">
        <w:smartTagPr>
          <w:attr w:name="ProductID" w:val="2489 m"/>
        </w:smartTagPr>
        <w:r w:rsidRPr="0032190F">
          <w:rPr>
            <w:lang w:val="fr-FR"/>
          </w:rPr>
          <w:t>2489 m</w:t>
        </w:r>
      </w:smartTag>
      <w:r w:rsidRPr="0032190F">
        <w:rPr>
          <w:lang w:val="fr-FR"/>
        </w:rPr>
        <w:t xml:space="preserve"> d’altitude est située au pied du Pic des Merveilles et surplombe l’ensemble géomorphologique de l’Arpette au Sud du Pic. Elle a été divisée en trois faces (SS BIB) </w:t>
      </w:r>
    </w:p>
    <w:p w14:paraId="70D751A8" w14:textId="77777777" w:rsidR="000152C6" w:rsidRPr="0032190F" w:rsidRDefault="000152C6" w:rsidP="000152C6">
      <w:pPr>
        <w:jc w:val="both"/>
        <w:rPr>
          <w:lang w:val="fr-FR"/>
        </w:rPr>
      </w:pPr>
      <w:r w:rsidRPr="0032190F">
        <w:rPr>
          <w:lang w:val="fr-FR"/>
        </w:rPr>
        <w:t xml:space="preserve">Lumley et </w:t>
      </w:r>
      <w:r w:rsidRPr="0032190F">
        <w:rPr>
          <w:i/>
          <w:lang w:val="fr-FR"/>
        </w:rPr>
        <w:t>al.</w:t>
      </w:r>
      <w:r w:rsidRPr="0032190F">
        <w:rPr>
          <w:lang w:val="fr-FR"/>
        </w:rPr>
        <w:t xml:space="preserve"> (1995) en donnent une description : « A </w:t>
      </w:r>
      <w:smartTag w:uri="urn:schemas-microsoft-com:office:smarttags" w:element="metricconverter">
        <w:smartTagPr>
          <w:attr w:name="ProductID" w:val="2470 m"/>
        </w:smartTagPr>
        <w:r w:rsidRPr="0032190F">
          <w:rPr>
            <w:lang w:val="fr-FR"/>
          </w:rPr>
          <w:t>2470 m</w:t>
        </w:r>
      </w:smartTag>
      <w:r w:rsidRPr="0032190F">
        <w:rPr>
          <w:lang w:val="fr-FR"/>
        </w:rPr>
        <w:t xml:space="preserve"> d’altitude, au pied du pic des Merveilles, deux gravures anthropomorphes ont été réalisées : ‘l’anthropomorphe aux bras en zigzag’, à droite, vers la vallée, ‘l’orante acéphale corniforme’ de sexe féminin » (Lumley et alii 1995 p. 206)</w:t>
      </w:r>
    </w:p>
    <w:p w14:paraId="0F649511" w14:textId="77777777" w:rsidR="000152C6" w:rsidRPr="0032190F" w:rsidRDefault="000152C6" w:rsidP="000152C6">
      <w:pPr>
        <w:ind w:right="-156"/>
        <w:jc w:val="both"/>
        <w:rPr>
          <w:sz w:val="20"/>
          <w:szCs w:val="20"/>
          <w:lang w:val="fr-FR"/>
        </w:rPr>
      </w:pPr>
    </w:p>
    <w:p w14:paraId="20B76A8B" w14:textId="77777777" w:rsidR="000152C6" w:rsidRPr="0032190F" w:rsidRDefault="000152C6" w:rsidP="000152C6">
      <w:pPr>
        <w:ind w:right="-156"/>
        <w:jc w:val="both"/>
        <w:rPr>
          <w:i/>
          <w:sz w:val="20"/>
          <w:szCs w:val="20"/>
          <w:lang w:val="fr-FR"/>
        </w:rPr>
      </w:pPr>
      <w:r w:rsidRPr="0032190F">
        <w:rPr>
          <w:i/>
          <w:sz w:val="20"/>
          <w:szCs w:val="20"/>
          <w:lang w:val="fr-FR"/>
        </w:rPr>
        <w:t xml:space="preserve">Anthropomorphe (ou Homme) aux Bras en Zigzag, (dit HBZZ ou cosmonaute, ou têtard) et Orant Féminin Acéphale (OFA) sont les deux figures principales de cette roche (le couple primordial !). </w:t>
      </w:r>
    </w:p>
    <w:p w14:paraId="377F2745" w14:textId="77777777" w:rsidR="000152C6" w:rsidRPr="0032190F" w:rsidRDefault="000152C6" w:rsidP="000152C6">
      <w:pPr>
        <w:ind w:right="-156"/>
        <w:jc w:val="both"/>
        <w:rPr>
          <w:i/>
          <w:sz w:val="20"/>
          <w:szCs w:val="20"/>
          <w:lang w:val="fr-FR"/>
        </w:rPr>
      </w:pPr>
      <w:r w:rsidRPr="0032190F">
        <w:rPr>
          <w:i/>
          <w:sz w:val="20"/>
          <w:szCs w:val="20"/>
          <w:lang w:val="fr-FR"/>
        </w:rPr>
        <w:t>C’est un affleurement bombé, de schiste vert à patine de couleur beige orangée, dont la pente varie de 30 à 45°ouest. Une autre face, au sud de l'affleurement présente un pendage de 30° sud. Un terre-plein d'une cinquantaine de mètres carrés et facilement accessible par l'ouest s'étend devant la roche. Derrière se trouve une plate-forme plus petite et un peu plus élevée. La roche est couverte de tâches noires et grasses, traces de pieds, moulages, "libations". Mais elle fait partie du socle rocheux et il est impossible de la remplacer par un moulage.</w:t>
      </w:r>
    </w:p>
    <w:p w14:paraId="24125491" w14:textId="77777777" w:rsidR="000152C6" w:rsidRPr="0032190F" w:rsidRDefault="000152C6" w:rsidP="000152C6">
      <w:pPr>
        <w:pStyle w:val="BodyText"/>
        <w:rPr>
          <w:sz w:val="20"/>
          <w:szCs w:val="20"/>
        </w:rPr>
      </w:pPr>
    </w:p>
    <w:p w14:paraId="6E42F1A0" w14:textId="77777777" w:rsidR="000152C6" w:rsidRPr="0032190F" w:rsidRDefault="000152C6" w:rsidP="000152C6">
      <w:pPr>
        <w:pStyle w:val="Heading6"/>
      </w:pPr>
      <w:r w:rsidRPr="0032190F">
        <w:t>Face a</w:t>
      </w:r>
    </w:p>
    <w:p w14:paraId="193C74BF" w14:textId="77777777" w:rsidR="000152C6" w:rsidRPr="0032190F" w:rsidRDefault="000152C6" w:rsidP="000152C6">
      <w:pPr>
        <w:ind w:right="-156"/>
        <w:jc w:val="both"/>
        <w:rPr>
          <w:i/>
          <w:sz w:val="20"/>
          <w:szCs w:val="20"/>
          <w:lang w:val="fr-FR"/>
        </w:rPr>
      </w:pPr>
      <w:r w:rsidRPr="0032190F">
        <w:rPr>
          <w:i/>
          <w:sz w:val="20"/>
          <w:szCs w:val="20"/>
          <w:lang w:val="fr-FR"/>
        </w:rPr>
        <w:t>Les plus fines gravures sont un réticulé rectangulaire allongé d'est en ouest, à quarante cases régulières (4x10), un réticulé ovale à six cases (2x3), un poignard à lame triangulaire pointue dirigée vers l'est (la pointe n'a pas la même patine que le reste de la figure), à petite garde rectangulaire et manche rectangulaire plus large évidé au centre et à pommeau un peu arrondi, dans le prolongement du manche. Ce sont aussi une association corniforme / réticulé dessinant une "montgolfière". Le corps est rectangulaire à angles nets, sa partie inférieure est entièrement piquetée et le haut est divisé en trois cases. Les cornes sont fermées en cercle. Un autre poignard et un petit réticulé sont gravés en haut de la face.</w:t>
      </w:r>
    </w:p>
    <w:p w14:paraId="3F579356" w14:textId="77777777" w:rsidR="000152C6" w:rsidRPr="0032190F" w:rsidRDefault="000152C6" w:rsidP="000152C6">
      <w:pPr>
        <w:ind w:right="-156"/>
        <w:jc w:val="both"/>
        <w:rPr>
          <w:i/>
          <w:sz w:val="20"/>
          <w:szCs w:val="20"/>
          <w:lang w:val="fr-FR"/>
        </w:rPr>
      </w:pPr>
      <w:r w:rsidRPr="0032190F">
        <w:rPr>
          <w:i/>
          <w:sz w:val="20"/>
          <w:szCs w:val="20"/>
          <w:lang w:val="fr-FR"/>
        </w:rPr>
        <w:t>Les autres gravures présentent un piquetage régulier mais les cupules sont de taille moyenne. Ce sont :</w:t>
      </w:r>
    </w:p>
    <w:p w14:paraId="1DBC1CD1" w14:textId="77777777" w:rsidR="000152C6" w:rsidRPr="0032190F" w:rsidRDefault="000152C6" w:rsidP="000152C6">
      <w:pPr>
        <w:ind w:right="-156"/>
        <w:jc w:val="both"/>
        <w:rPr>
          <w:i/>
          <w:sz w:val="20"/>
          <w:szCs w:val="20"/>
          <w:lang w:val="fr-FR"/>
        </w:rPr>
      </w:pPr>
      <w:r w:rsidRPr="0032190F">
        <w:rPr>
          <w:i/>
          <w:sz w:val="20"/>
          <w:szCs w:val="20"/>
          <w:lang w:val="fr-FR"/>
        </w:rPr>
        <w:t xml:space="preserve">- Cette figure est surmontée d’un réticulé rectangulaire à douze (2x6) </w:t>
      </w:r>
    </w:p>
    <w:p w14:paraId="54AA37D8" w14:textId="77777777" w:rsidR="000152C6" w:rsidRPr="0032190F" w:rsidRDefault="000152C6" w:rsidP="000152C6">
      <w:pPr>
        <w:pStyle w:val="BodyText"/>
      </w:pPr>
      <w:r w:rsidRPr="0032190F">
        <w:rPr>
          <w:i/>
          <w:sz w:val="20"/>
          <w:szCs w:val="20"/>
        </w:rPr>
        <w:t>- Deux poignards parallèles et orientés nord – sud, à lame triangulaire courte avec une pointe légèrement arrondie, à garde réservée (arrondie pour l'un des deux), à manche rectangulaire et pommeau arrondi sont gravés à droite.</w:t>
      </w:r>
    </w:p>
    <w:p w14:paraId="212D42F8" w14:textId="77777777" w:rsidR="000152C6" w:rsidRPr="0032190F" w:rsidRDefault="000152C6" w:rsidP="000152C6">
      <w:pPr>
        <w:pStyle w:val="BodyText"/>
        <w:rPr>
          <w:i/>
          <w:sz w:val="20"/>
          <w:szCs w:val="20"/>
        </w:rPr>
      </w:pPr>
      <w:r w:rsidRPr="0032190F">
        <w:t>La face de HBZZ est de pente 20° dirigée vers l’Ouest (SS BIB).</w:t>
      </w:r>
    </w:p>
    <w:p w14:paraId="606EF457" w14:textId="77777777" w:rsidR="000152C6" w:rsidRPr="0032190F" w:rsidRDefault="000152C6" w:rsidP="000152C6">
      <w:pPr>
        <w:pStyle w:val="Heading7"/>
        <w:rPr>
          <w:lang w:val="fr-FR"/>
        </w:rPr>
      </w:pPr>
      <w:r w:rsidRPr="0032190F">
        <w:rPr>
          <w:lang w:val="fr-FR"/>
        </w:rPr>
        <w:t>HBZZ</w:t>
      </w:r>
    </w:p>
    <w:p w14:paraId="1BA09C0D" w14:textId="77777777" w:rsidR="000152C6" w:rsidRPr="0032190F" w:rsidRDefault="000152C6" w:rsidP="000152C6">
      <w:pPr>
        <w:rPr>
          <w:lang w:val="fr-FR"/>
        </w:rPr>
      </w:pPr>
    </w:p>
    <w:p w14:paraId="7B8F6E85" w14:textId="77777777" w:rsidR="000152C6" w:rsidRPr="0032190F" w:rsidRDefault="000152C6" w:rsidP="000152C6">
      <w:pPr>
        <w:rPr>
          <w:lang w:val="fr-FR"/>
        </w:rPr>
      </w:pPr>
      <w:r w:rsidRPr="0032190F">
        <w:rPr>
          <w:lang w:val="fr-FR"/>
        </w:rPr>
        <w:t xml:space="preserve">54 x </w:t>
      </w:r>
      <w:smartTag w:uri="urn:schemas-microsoft-com:office:smarttags" w:element="metricconverter">
        <w:smartTagPr>
          <w:attr w:name="ProductID" w:val="99,5 cm"/>
        </w:smartTagPr>
        <w:r w:rsidRPr="0032190F">
          <w:rPr>
            <w:lang w:val="fr-FR"/>
          </w:rPr>
          <w:t>99,5 cm</w:t>
        </w:r>
      </w:smartTag>
      <w:r w:rsidRPr="0032190F">
        <w:rPr>
          <w:lang w:val="fr-FR"/>
        </w:rPr>
        <w:t xml:space="preserve"> avec le Réticulé (Romain 1991 p. 76)</w:t>
      </w:r>
    </w:p>
    <w:p w14:paraId="488FCF50" w14:textId="77777777" w:rsidR="000152C6" w:rsidRPr="0032190F" w:rsidRDefault="000152C6" w:rsidP="000152C6">
      <w:pPr>
        <w:pStyle w:val="BodyText"/>
        <w:jc w:val="both"/>
        <w:rPr>
          <w:i/>
          <w:sz w:val="20"/>
          <w:szCs w:val="20"/>
        </w:rPr>
      </w:pPr>
    </w:p>
    <w:p w14:paraId="50111896" w14:textId="77777777" w:rsidR="000152C6" w:rsidRPr="0032190F" w:rsidRDefault="000152C6" w:rsidP="000152C6">
      <w:pPr>
        <w:pStyle w:val="BodyText"/>
        <w:jc w:val="both"/>
        <w:rPr>
          <w:i/>
          <w:sz w:val="20"/>
          <w:szCs w:val="20"/>
        </w:rPr>
      </w:pPr>
      <w:r w:rsidRPr="0032190F">
        <w:rPr>
          <w:i/>
          <w:sz w:val="20"/>
          <w:szCs w:val="20"/>
        </w:rPr>
        <w:t xml:space="preserve">- l'HBZZ, constitué d'un cercle entièrement piqueté prolongé par une barre orientée est – ouest, épaisse, se superposant au petit réticulé rectangulaire fin. Un cercle, piqueté sur une épaisseur de </w:t>
      </w:r>
      <w:smartTag w:uri="urn:schemas-microsoft-com:office:smarttags" w:element="metricconverter">
        <w:smartTagPr>
          <w:attr w:name="ProductID" w:val="1 cm"/>
        </w:smartTagPr>
        <w:r w:rsidRPr="0032190F">
          <w:rPr>
            <w:i/>
            <w:sz w:val="20"/>
            <w:szCs w:val="20"/>
          </w:rPr>
          <w:t>1 cm</w:t>
        </w:r>
      </w:smartTag>
      <w:r w:rsidRPr="0032190F">
        <w:rPr>
          <w:i/>
          <w:sz w:val="20"/>
          <w:szCs w:val="20"/>
        </w:rPr>
        <w:t xml:space="preserve"> entoure le premier disque et se prolonge, de chaque côté de la barre par un zigzag à cinq angulations terminé par cinq appendices (des doigts ? à droite il n'y en a que quatre qui soient nets). Un ovale muni d'un appendice (hache ? oreille et flèche ?) se superpose au cercle extérieur sur la droite. </w:t>
      </w:r>
    </w:p>
    <w:p w14:paraId="3AE91B3E" w14:textId="7A80AD11" w:rsidR="000152C6" w:rsidRPr="0032190F" w:rsidRDefault="000152C6" w:rsidP="000152C6">
      <w:pPr>
        <w:jc w:val="both"/>
        <w:rPr>
          <w:lang w:val="fr-FR"/>
        </w:rPr>
      </w:pPr>
      <w:r w:rsidRPr="0032190F">
        <w:rPr>
          <w:color w:val="141414"/>
          <w:lang w:val="fr-FR"/>
        </w:rPr>
        <w:t>Des difficultés liées à l’individualisation de cette gravure d’</w:t>
      </w:r>
      <w:hyperlink r:id="rId14140" w:anchor="Typ_Bego_Anthrop_Hb3" w:history="1">
        <w:r w:rsidRPr="0032190F">
          <w:rPr>
            <w:rStyle w:val="Hyperlink"/>
            <w:lang w:val="fr-FR"/>
          </w:rPr>
          <w:t>anthropomorphe</w:t>
        </w:r>
      </w:hyperlink>
      <w:r w:rsidRPr="0032190F">
        <w:rPr>
          <w:color w:val="141414"/>
          <w:lang w:val="fr-FR"/>
        </w:rPr>
        <w:t xml:space="preserve">par rapport au réticulé la jouxtant sont relevées par Barfield et </w:t>
      </w:r>
      <w:hyperlink r:id="rId14141" w:anchor="Aut_Chippindale" w:history="1">
        <w:r w:rsidR="00463495" w:rsidRPr="00463495">
          <w:rPr>
            <w:rStyle w:val="Hyperlink"/>
            <w:lang w:val="fr-FR"/>
          </w:rPr>
          <w:t>C. Chippindale</w:t>
        </w:r>
      </w:hyperlink>
      <w:r w:rsidR="00463495" w:rsidRPr="00463495">
        <w:rPr>
          <w:rStyle w:val="Hyperlink"/>
          <w:color w:val="auto"/>
          <w:u w:val="none"/>
          <w:lang w:val="fr-FR"/>
        </w:rPr>
        <w:t xml:space="preserve"> </w:t>
      </w:r>
      <w:r w:rsidRPr="0032190F">
        <w:rPr>
          <w:lang w:val="fr-FR"/>
        </w:rPr>
        <w:t>(BIB 366 p. 115 fig. 8).</w:t>
      </w:r>
    </w:p>
    <w:p w14:paraId="1BC6F0D1" w14:textId="386E72A7" w:rsidR="000152C6" w:rsidRPr="0032190F" w:rsidRDefault="000152C6" w:rsidP="000152C6">
      <w:pPr>
        <w:jc w:val="both"/>
        <w:rPr>
          <w:lang w:val="fr-FR"/>
        </w:rPr>
      </w:pPr>
      <w:r w:rsidRPr="0032190F">
        <w:rPr>
          <w:lang w:val="fr-FR"/>
        </w:rPr>
        <w:t xml:space="preserve">Pour Arcà (2009) cette figure se superpose au </w:t>
      </w:r>
      <w:hyperlink r:id="rId14142" w:anchor="Typ_Bego_Reticules_Simples" w:history="1">
        <w:r w:rsidRPr="0032190F">
          <w:rPr>
            <w:rStyle w:val="Hyperlink"/>
            <w:lang w:val="fr-FR"/>
          </w:rPr>
          <w:t>Réticulé</w:t>
        </w:r>
      </w:hyperlink>
      <w:r w:rsidRPr="0032190F">
        <w:rPr>
          <w:lang w:val="fr-FR"/>
        </w:rPr>
        <w:t xml:space="preserve"> (« </w:t>
      </w:r>
      <w:r w:rsidRPr="0032190F">
        <w:rPr>
          <w:i/>
          <w:lang w:val="fr-FR"/>
        </w:rPr>
        <w:t xml:space="preserve">sovrapoposizione di una figura pseudo-anthropomorfa ad un reticulato </w:t>
      </w:r>
      <w:r w:rsidRPr="0032190F">
        <w:rPr>
          <w:rFonts w:ascii="Arial" w:hAnsi="Arial" w:cs="Arial"/>
          <w:i/>
          <w:lang w:val="fr-FR"/>
        </w:rPr>
        <w:t>"</w:t>
      </w:r>
      <w:r w:rsidRPr="0032190F">
        <w:rPr>
          <w:i/>
          <w:lang w:val="fr-FR"/>
        </w:rPr>
        <w:t>topografico</w:t>
      </w:r>
      <w:r w:rsidRPr="0032190F">
        <w:rPr>
          <w:rFonts w:ascii="Arial" w:hAnsi="Arial" w:cs="Arial"/>
          <w:i/>
          <w:lang w:val="fr-FR"/>
        </w:rPr>
        <w:t>"</w:t>
      </w:r>
      <w:r w:rsidRPr="0032190F">
        <w:rPr>
          <w:lang w:val="fr-FR"/>
        </w:rPr>
        <w:t> ») attribué quant à lui au Cuivre 1 (Remedello 1). HBZZ serait attribuée au Cuivre 3 (Remedello 3), probablement contemporain des deux poignards car même piquetage et iso-orientation (</w:t>
      </w:r>
      <w:r w:rsidRPr="0032190F">
        <w:rPr>
          <w:i/>
          <w:lang w:val="fr-FR"/>
        </w:rPr>
        <w:t>iso-orientamiento e stessa picchiettatura</w:t>
      </w:r>
      <w:r w:rsidRPr="0032190F">
        <w:rPr>
          <w:lang w:val="fr-FR"/>
        </w:rPr>
        <w:t>) (BIB 917 p. 281).</w:t>
      </w:r>
    </w:p>
    <w:p w14:paraId="3A114CDB" w14:textId="77777777" w:rsidR="000152C6" w:rsidRPr="0032190F" w:rsidRDefault="000152C6" w:rsidP="000152C6">
      <w:pPr>
        <w:jc w:val="both"/>
        <w:rPr>
          <w:lang w:val="fr-FR"/>
        </w:rPr>
      </w:pPr>
    </w:p>
    <w:p w14:paraId="44BE399C" w14:textId="77777777" w:rsidR="000152C6" w:rsidRPr="0032190F" w:rsidRDefault="000152C6" w:rsidP="000152C6">
      <w:pPr>
        <w:jc w:val="both"/>
        <w:rPr>
          <w:lang w:val="fr-FR"/>
        </w:rPr>
      </w:pPr>
      <w:r w:rsidRPr="0032190F">
        <w:rPr>
          <w:lang w:val="fr-FR"/>
        </w:rPr>
        <w:t>Pour Saulieu HBZZ se superpose au Réticulé (2001 p. 356). Pour C. Jègues également (BIB 1454)</w:t>
      </w:r>
    </w:p>
    <w:p w14:paraId="50B4FD86" w14:textId="77777777" w:rsidR="000152C6" w:rsidRPr="0032190F" w:rsidRDefault="000152C6" w:rsidP="000152C6">
      <w:pPr>
        <w:jc w:val="both"/>
        <w:rPr>
          <w:lang w:val="fr-FR"/>
        </w:rPr>
      </w:pPr>
    </w:p>
    <w:p w14:paraId="4A6ECE14" w14:textId="77777777" w:rsidR="000152C6" w:rsidRPr="0032190F" w:rsidRDefault="000152C6" w:rsidP="000152C6">
      <w:pPr>
        <w:pStyle w:val="Heading7"/>
        <w:rPr>
          <w:lang w:val="fr-FR"/>
        </w:rPr>
      </w:pPr>
      <w:r w:rsidRPr="0032190F">
        <w:rPr>
          <w:lang w:val="fr-FR"/>
        </w:rPr>
        <w:t>Les 2 poignards piquetés (fig. 15a dessus, 15b bas)</w:t>
      </w:r>
    </w:p>
    <w:p w14:paraId="17E4AB49" w14:textId="77777777" w:rsidR="000152C6" w:rsidRPr="0032190F" w:rsidRDefault="000152C6" w:rsidP="000152C6">
      <w:pPr>
        <w:rPr>
          <w:lang w:val="fr-FR"/>
        </w:rPr>
      </w:pPr>
    </w:p>
    <w:p w14:paraId="3A8BD714" w14:textId="77777777" w:rsidR="000152C6" w:rsidRPr="0032190F" w:rsidRDefault="000152C6" w:rsidP="000152C6">
      <w:pPr>
        <w:jc w:val="both"/>
        <w:rPr>
          <w:lang w:val="fr-FR"/>
        </w:rPr>
      </w:pPr>
      <w:r w:rsidRPr="0032190F">
        <w:rPr>
          <w:lang w:val="fr-FR"/>
        </w:rPr>
        <w:t>Deux poignards identiques à lame triangulaire courte et poignée complète (</w:t>
      </w:r>
      <w:r w:rsidRPr="0032190F">
        <w:rPr>
          <w:i/>
          <w:lang w:val="fr-FR"/>
        </w:rPr>
        <w:t>impugnatura piena</w:t>
      </w:r>
      <w:r w:rsidRPr="0032190F">
        <w:rPr>
          <w:lang w:val="fr-FR"/>
        </w:rPr>
        <w:t>) disposés // avec la pointe dirigée vers la vallée (SS BIB)</w:t>
      </w:r>
    </w:p>
    <w:p w14:paraId="21C6DFA7" w14:textId="783BA4ED" w:rsidR="000152C6" w:rsidRPr="0032190F" w:rsidRDefault="000152C6" w:rsidP="000152C6">
      <w:pPr>
        <w:jc w:val="both"/>
        <w:rPr>
          <w:lang w:val="fr-FR"/>
        </w:rPr>
      </w:pPr>
      <w:r w:rsidRPr="0032190F">
        <w:rPr>
          <w:lang w:val="fr-FR"/>
        </w:rPr>
        <w:t xml:space="preserve">Ils sont de typologie Chalcolithique (Lumley et alii 1995 p. 206). Pour Arcà, de typologie </w:t>
      </w:r>
      <w:hyperlink r:id="rId14143" w:anchor="Cul_Ciempozuelos_poig" w:history="1">
        <w:r w:rsidR="00B11413" w:rsidRPr="0032190F">
          <w:rPr>
            <w:rStyle w:val="Hyperlink"/>
            <w:lang w:val="fr-FR"/>
          </w:rPr>
          <w:t>Ciempozuelos</w:t>
        </w:r>
      </w:hyperlink>
      <w:r w:rsidR="00B11413" w:rsidRPr="0032190F">
        <w:rPr>
          <w:lang w:val="fr-FR"/>
        </w:rPr>
        <w:t xml:space="preserve"> </w:t>
      </w:r>
      <w:r w:rsidRPr="0032190F">
        <w:rPr>
          <w:lang w:val="fr-FR"/>
        </w:rPr>
        <w:t>(Cuivre 3) et assossié à HBZZ (BIB 917 p. 281).</w:t>
      </w:r>
    </w:p>
    <w:p w14:paraId="657EC4C9" w14:textId="77777777" w:rsidR="000152C6" w:rsidRPr="0032190F" w:rsidRDefault="000152C6" w:rsidP="000152C6">
      <w:pPr>
        <w:pStyle w:val="Heading7"/>
        <w:rPr>
          <w:lang w:val="fr-FR"/>
        </w:rPr>
      </w:pPr>
      <w:r w:rsidRPr="0032190F">
        <w:rPr>
          <w:lang w:val="fr-FR"/>
        </w:rPr>
        <w:t>Le poignard n°11</w:t>
      </w:r>
    </w:p>
    <w:p w14:paraId="4B5038EC" w14:textId="77777777" w:rsidR="000152C6" w:rsidRPr="0032190F" w:rsidRDefault="000152C6" w:rsidP="000152C6">
      <w:pPr>
        <w:rPr>
          <w:lang w:val="fr-FR"/>
        </w:rPr>
      </w:pPr>
    </w:p>
    <w:p w14:paraId="5FA490C5" w14:textId="77777777" w:rsidR="000152C6" w:rsidRPr="0032190F" w:rsidRDefault="000152C6" w:rsidP="000152C6">
      <w:pPr>
        <w:rPr>
          <w:lang w:val="fr-FR"/>
        </w:rPr>
      </w:pPr>
      <w:r w:rsidRPr="0032190F">
        <w:rPr>
          <w:lang w:val="fr-FR"/>
        </w:rPr>
        <w:t>Il s’agit du poignard situé immédiatement en haut et à droite de HBZZ (SS BIB). Typologie « plutôt » Bronze ancien (Lumley et alii 1995 p. 206)</w:t>
      </w:r>
    </w:p>
    <w:p w14:paraId="4752CA01" w14:textId="77777777" w:rsidR="000152C6" w:rsidRPr="0032190F" w:rsidRDefault="000152C6" w:rsidP="000152C6">
      <w:pPr>
        <w:pStyle w:val="Heading7"/>
        <w:rPr>
          <w:lang w:val="fr-FR"/>
        </w:rPr>
      </w:pPr>
      <w:r w:rsidRPr="0032190F">
        <w:rPr>
          <w:lang w:val="fr-FR"/>
        </w:rPr>
        <w:t>Les petits poignards incisés</w:t>
      </w:r>
    </w:p>
    <w:p w14:paraId="4E1C6C8B" w14:textId="77777777" w:rsidR="000152C6" w:rsidRPr="0032190F" w:rsidRDefault="000152C6" w:rsidP="000152C6">
      <w:pPr>
        <w:jc w:val="both"/>
        <w:rPr>
          <w:lang w:val="fr-FR"/>
        </w:rPr>
      </w:pPr>
    </w:p>
    <w:p w14:paraId="337CE4B7" w14:textId="257B49C9" w:rsidR="000152C6" w:rsidRPr="0032190F" w:rsidRDefault="000152C6" w:rsidP="000152C6">
      <w:pPr>
        <w:jc w:val="both"/>
        <w:rPr>
          <w:color w:val="141414"/>
          <w:lang w:val="fr-FR"/>
        </w:rPr>
      </w:pPr>
      <w:r w:rsidRPr="0032190F">
        <w:rPr>
          <w:lang w:val="fr-FR"/>
        </w:rPr>
        <w:t xml:space="preserve">Signalés dans De Saulieu 2001. Les petits poignards incisés (4, </w:t>
      </w:r>
      <w:smartTag w:uri="urn:schemas-microsoft-com:office:smarttags" w:element="metricconverter">
        <w:smartTagPr>
          <w:attr w:name="ProductID" w:val="8 cm"/>
        </w:smartTagPr>
        <w:r w:rsidRPr="0032190F">
          <w:rPr>
            <w:lang w:val="fr-FR"/>
          </w:rPr>
          <w:t>8 cm</w:t>
        </w:r>
      </w:smartTag>
      <w:r w:rsidRPr="0032190F">
        <w:rPr>
          <w:lang w:val="fr-FR"/>
        </w:rPr>
        <w:t xml:space="preserve"> max.) la plupart regroupés deux à deux (BIB 413) peuvent être attribués au Campaniforme par comparaison avec l’exemplaire trouvé dans l’abri 1 de </w:t>
      </w:r>
      <w:hyperlink r:id="rId14144" w:anchor="Sit_Romanin" w:history="1">
        <w:r w:rsidRPr="0032190F">
          <w:rPr>
            <w:rStyle w:val="Hyperlink"/>
            <w:lang w:val="fr-FR"/>
          </w:rPr>
          <w:t xml:space="preserve">Romanin </w:t>
        </w:r>
      </w:hyperlink>
      <w:r w:rsidRPr="0032190F">
        <w:rPr>
          <w:lang w:val="fr-FR"/>
        </w:rPr>
        <w:t xml:space="preserve">(SS BIB), </w:t>
      </w:r>
      <w:hyperlink r:id="rId14145" w:anchor="Sit_Cungiau_Tuttui" w:history="1">
        <w:r w:rsidRPr="0032190F">
          <w:rPr>
            <w:rStyle w:val="Hyperlink"/>
            <w:lang w:val="fr-FR"/>
          </w:rPr>
          <w:t>Cungiau su Tuttui</w:t>
        </w:r>
      </w:hyperlink>
      <w:r w:rsidRPr="0032190F">
        <w:rPr>
          <w:color w:val="141414"/>
          <w:lang w:val="fr-FR"/>
        </w:rPr>
        <w:t xml:space="preserve"> à Piscinas (SS BIB).</w:t>
      </w:r>
    </w:p>
    <w:p w14:paraId="595F209D" w14:textId="77777777" w:rsidR="000152C6" w:rsidRPr="0032190F" w:rsidRDefault="000152C6" w:rsidP="000152C6">
      <w:pPr>
        <w:pStyle w:val="Heading7"/>
        <w:rPr>
          <w:lang w:val="fr-FR"/>
        </w:rPr>
      </w:pPr>
      <w:r w:rsidRPr="0032190F">
        <w:rPr>
          <w:lang w:val="fr-FR"/>
        </w:rPr>
        <w:t>Barres n°9</w:t>
      </w:r>
    </w:p>
    <w:p w14:paraId="31730299" w14:textId="77777777" w:rsidR="000152C6" w:rsidRPr="0032190F" w:rsidRDefault="000152C6" w:rsidP="000152C6">
      <w:pPr>
        <w:rPr>
          <w:lang w:val="fr-FR"/>
        </w:rPr>
      </w:pPr>
    </w:p>
    <w:p w14:paraId="24378013" w14:textId="77777777" w:rsidR="000152C6" w:rsidRPr="0032190F" w:rsidRDefault="000152C6" w:rsidP="000152C6">
      <w:pPr>
        <w:jc w:val="both"/>
        <w:rPr>
          <w:lang w:val="fr-FR"/>
        </w:rPr>
      </w:pPr>
      <w:r w:rsidRPr="0032190F">
        <w:rPr>
          <w:lang w:val="fr-FR"/>
        </w:rPr>
        <w:t>Il s’agit deux deux barres (SS BIB). Pour C. Jègues la barre de gauche est un « corniforme serpentiforme » n°3 (BIB 1454).</w:t>
      </w:r>
    </w:p>
    <w:p w14:paraId="0039203D" w14:textId="77777777" w:rsidR="000152C6" w:rsidRPr="0032190F" w:rsidRDefault="000152C6" w:rsidP="000152C6">
      <w:pPr>
        <w:pStyle w:val="Heading7"/>
        <w:rPr>
          <w:lang w:val="fr-FR"/>
        </w:rPr>
      </w:pPr>
      <w:r w:rsidRPr="0032190F">
        <w:rPr>
          <w:lang w:val="fr-FR"/>
        </w:rPr>
        <w:t xml:space="preserve"> Poignard n°17</w:t>
      </w:r>
    </w:p>
    <w:p w14:paraId="2A9674A4" w14:textId="77777777" w:rsidR="000152C6" w:rsidRPr="0032190F" w:rsidRDefault="000152C6" w:rsidP="000152C6">
      <w:pPr>
        <w:jc w:val="both"/>
        <w:rPr>
          <w:lang w:val="fr-FR"/>
        </w:rPr>
      </w:pPr>
    </w:p>
    <w:p w14:paraId="69057F0F" w14:textId="77777777" w:rsidR="000152C6" w:rsidRPr="0032190F" w:rsidRDefault="000152C6" w:rsidP="000152C6">
      <w:pPr>
        <w:jc w:val="both"/>
        <w:rPr>
          <w:lang w:val="fr-FR"/>
        </w:rPr>
      </w:pPr>
      <w:r w:rsidRPr="0032190F">
        <w:rPr>
          <w:lang w:val="fr-FR"/>
        </w:rPr>
        <w:t>Pour C. Jègues la zone non gravée sur la poignée est spécifique à l’âge du Bronze ancien (BIB 1454 p. 78).</w:t>
      </w:r>
    </w:p>
    <w:p w14:paraId="12E8559E" w14:textId="77777777" w:rsidR="000152C6" w:rsidRPr="0032190F" w:rsidRDefault="000152C6" w:rsidP="000152C6">
      <w:pPr>
        <w:jc w:val="both"/>
        <w:rPr>
          <w:color w:val="141414"/>
          <w:lang w:val="fr-FR"/>
        </w:rPr>
      </w:pPr>
    </w:p>
    <w:p w14:paraId="762948D7" w14:textId="77777777" w:rsidR="000152C6" w:rsidRPr="0032190F" w:rsidRDefault="000152C6" w:rsidP="000152C6">
      <w:pPr>
        <w:pStyle w:val="Heading6"/>
      </w:pPr>
      <w:r w:rsidRPr="0032190F">
        <w:t>Face b</w:t>
      </w:r>
    </w:p>
    <w:p w14:paraId="28DC5405" w14:textId="77777777" w:rsidR="000152C6" w:rsidRPr="0032190F" w:rsidRDefault="000152C6" w:rsidP="000152C6">
      <w:pPr>
        <w:rPr>
          <w:lang w:val="fr-FR"/>
        </w:rPr>
      </w:pPr>
    </w:p>
    <w:p w14:paraId="27901DA8" w14:textId="77777777" w:rsidR="000152C6" w:rsidRPr="0032190F" w:rsidRDefault="000152C6" w:rsidP="000152C6">
      <w:pPr>
        <w:rPr>
          <w:lang w:val="fr-FR"/>
        </w:rPr>
      </w:pPr>
      <w:r w:rsidRPr="0032190F">
        <w:rPr>
          <w:lang w:val="fr-FR"/>
        </w:rPr>
        <w:t xml:space="preserve">La « Déesse acéphale » 35,5 x </w:t>
      </w:r>
      <w:smartTag w:uri="urn:schemas-microsoft-com:office:smarttags" w:element="metricconverter">
        <w:smartTagPr>
          <w:attr w:name="ProductID" w:val="29,5 cm"/>
        </w:smartTagPr>
        <w:r w:rsidRPr="0032190F">
          <w:rPr>
            <w:lang w:val="fr-FR"/>
          </w:rPr>
          <w:t>29,5 cm</w:t>
        </w:r>
      </w:smartTag>
      <w:r w:rsidRPr="0032190F">
        <w:rPr>
          <w:lang w:val="fr-FR"/>
        </w:rPr>
        <w:t xml:space="preserve"> (Romain 1991 p. 76)</w:t>
      </w:r>
    </w:p>
    <w:p w14:paraId="5ECE87B4" w14:textId="77777777" w:rsidR="000152C6" w:rsidRPr="0032190F" w:rsidRDefault="000152C6" w:rsidP="000152C6">
      <w:pPr>
        <w:rPr>
          <w:lang w:val="fr-FR"/>
        </w:rPr>
      </w:pPr>
    </w:p>
    <w:p w14:paraId="3438DDC8" w14:textId="77777777" w:rsidR="000152C6" w:rsidRPr="0032190F" w:rsidRDefault="000152C6" w:rsidP="000152C6">
      <w:pPr>
        <w:ind w:right="-156"/>
        <w:jc w:val="both"/>
        <w:rPr>
          <w:i/>
          <w:sz w:val="20"/>
          <w:szCs w:val="20"/>
          <w:lang w:val="fr-FR"/>
        </w:rPr>
      </w:pPr>
      <w:r w:rsidRPr="0032190F">
        <w:rPr>
          <w:i/>
          <w:sz w:val="20"/>
          <w:szCs w:val="20"/>
          <w:lang w:val="fr-FR"/>
        </w:rPr>
        <w:t xml:space="preserve">L'O F A (Orant Féminin Acéphale) est situé plus au sud (direction du fond de la vallée de l'Arpette) et plus près du sol. Son buste est constitué d'un corniforme à corps rectangulaire avec une partie arrondie réservée et présente deux paires de cornes, une dressée et l'autre à 2 segments, horizontaux puis évasés. Un deuxième corniforme lui est opposé par le corps. Il présente un corps carré et des cornes (dirigées vers le bas) et refermées en rectangle. Un petit appendice rond entre ces cornes signale le sexe. </w:t>
      </w:r>
    </w:p>
    <w:p w14:paraId="04A10FE3" w14:textId="77777777" w:rsidR="000152C6" w:rsidRPr="0032190F" w:rsidRDefault="000152C6" w:rsidP="000152C6">
      <w:pPr>
        <w:pStyle w:val="BodyText"/>
        <w:rPr>
          <w:i/>
          <w:sz w:val="20"/>
          <w:szCs w:val="20"/>
        </w:rPr>
      </w:pPr>
      <w:r w:rsidRPr="0032190F">
        <w:rPr>
          <w:i/>
          <w:sz w:val="20"/>
          <w:szCs w:val="20"/>
        </w:rPr>
        <w:t>A côté se trouve un corniforme de même style, corps carré, cornes dressées (celles-ci vers le haut de la roche) et refermées.</w:t>
      </w:r>
    </w:p>
    <w:p w14:paraId="31EB1CDB" w14:textId="77777777" w:rsidR="000152C6" w:rsidRPr="0032190F" w:rsidRDefault="000152C6" w:rsidP="000152C6">
      <w:pPr>
        <w:pStyle w:val="Heading6"/>
      </w:pPr>
      <w:r w:rsidRPr="0032190F">
        <w:t>Face c</w:t>
      </w:r>
    </w:p>
    <w:p w14:paraId="23BEC98A" w14:textId="77777777" w:rsidR="000152C6" w:rsidRPr="0032190F" w:rsidRDefault="000152C6" w:rsidP="000152C6">
      <w:pPr>
        <w:pStyle w:val="BodyText"/>
        <w:rPr>
          <w:i/>
          <w:sz w:val="20"/>
          <w:szCs w:val="20"/>
        </w:rPr>
      </w:pPr>
      <w:r w:rsidRPr="0032190F">
        <w:rPr>
          <w:i/>
          <w:sz w:val="20"/>
          <w:szCs w:val="20"/>
        </w:rPr>
        <w:t>Sur la face sud un grand corniforme à corps légèrement trapézoïdal (</w:t>
      </w:r>
      <w:smartTag w:uri="urn:schemas-microsoft-com:office:smarttags" w:element="metricconverter">
        <w:smartTagPr>
          <w:attr w:name="ProductID" w:val="0,1 m"/>
        </w:smartTagPr>
        <w:r w:rsidRPr="0032190F">
          <w:rPr>
            <w:i/>
            <w:sz w:val="20"/>
            <w:szCs w:val="20"/>
          </w:rPr>
          <w:t>0,1 m</w:t>
        </w:r>
      </w:smartTag>
      <w:r w:rsidRPr="0032190F">
        <w:rPr>
          <w:i/>
          <w:sz w:val="20"/>
          <w:szCs w:val="20"/>
        </w:rPr>
        <w:t xml:space="preserve"> par </w:t>
      </w:r>
      <w:smartTag w:uri="urn:schemas-microsoft-com:office:smarttags" w:element="metricconverter">
        <w:smartTagPr>
          <w:attr w:name="ProductID" w:val="0,1 m"/>
        </w:smartTagPr>
        <w:r w:rsidRPr="0032190F">
          <w:rPr>
            <w:i/>
            <w:sz w:val="20"/>
            <w:szCs w:val="20"/>
          </w:rPr>
          <w:t>0,1 m</w:t>
        </w:r>
      </w:smartTag>
      <w:r w:rsidRPr="0032190F">
        <w:rPr>
          <w:i/>
          <w:sz w:val="20"/>
          <w:szCs w:val="20"/>
        </w:rPr>
        <w:t xml:space="preserve">) présente des cornes arrondies très évasées (elles débutent à l'horizontale jusqu'à une envergure de </w:t>
      </w:r>
      <w:smartTag w:uri="urn:schemas-microsoft-com:office:smarttags" w:element="metricconverter">
        <w:smartTagPr>
          <w:attr w:name="ProductID" w:val="0,4 m"/>
        </w:smartTagPr>
        <w:r w:rsidRPr="0032190F">
          <w:rPr>
            <w:i/>
            <w:sz w:val="20"/>
            <w:szCs w:val="20"/>
          </w:rPr>
          <w:t>0,4 m</w:t>
        </w:r>
      </w:smartTag>
      <w:r w:rsidRPr="0032190F">
        <w:rPr>
          <w:i/>
          <w:sz w:val="20"/>
          <w:szCs w:val="20"/>
        </w:rPr>
        <w:t>). Un point presque rond est placé entre les extrémités des cornes. Au-dessus se trouvent encore deux corniformes assez réguliers et un réticulé ovale à quatre cases dissymétriques.</w:t>
      </w:r>
    </w:p>
    <w:p w14:paraId="69466DA6" w14:textId="77777777" w:rsidR="000152C6" w:rsidRPr="0032190F" w:rsidRDefault="000152C6" w:rsidP="000152C6">
      <w:pPr>
        <w:pStyle w:val="Heading6"/>
      </w:pPr>
      <w:r w:rsidRPr="0032190F">
        <w:t>Interprétations</w:t>
      </w:r>
    </w:p>
    <w:p w14:paraId="4DE97430" w14:textId="77777777" w:rsidR="000152C6" w:rsidRPr="0032190F" w:rsidRDefault="000152C6" w:rsidP="000152C6">
      <w:pPr>
        <w:jc w:val="both"/>
        <w:rPr>
          <w:lang w:val="fr-FR"/>
        </w:rPr>
      </w:pPr>
    </w:p>
    <w:p w14:paraId="101B2B15" w14:textId="77777777" w:rsidR="000152C6" w:rsidRPr="0032190F" w:rsidRDefault="000152C6" w:rsidP="000152C6">
      <w:pPr>
        <w:jc w:val="both"/>
        <w:rPr>
          <w:lang w:val="fr-FR"/>
        </w:rPr>
      </w:pPr>
      <w:r w:rsidRPr="0032190F">
        <w:rPr>
          <w:lang w:val="fr-FR"/>
        </w:rPr>
        <w:t xml:space="preserve">Le rôle de cette roche dans l’interprétation de l’ensemble des gravures a été prépondérant. Largement décrite dans Lumley de et </w:t>
      </w:r>
      <w:r w:rsidRPr="0032190F">
        <w:rPr>
          <w:i/>
          <w:lang w:val="fr-FR"/>
        </w:rPr>
        <w:t>al.</w:t>
      </w:r>
      <w:r w:rsidRPr="0032190F">
        <w:rPr>
          <w:lang w:val="fr-FR"/>
        </w:rPr>
        <w:t xml:space="preserve"> 2001, Saulieu 2001 p. 305 </w:t>
      </w:r>
      <w:r w:rsidRPr="0032190F">
        <w:rPr>
          <w:i/>
          <w:lang w:val="fr-FR"/>
        </w:rPr>
        <w:t>sq.</w:t>
      </w:r>
      <w:r w:rsidRPr="0032190F">
        <w:rPr>
          <w:lang w:val="fr-FR"/>
        </w:rPr>
        <w:t xml:space="preserve">, Saulieu 2004. </w:t>
      </w:r>
    </w:p>
    <w:p w14:paraId="7D508FB4" w14:textId="77777777" w:rsidR="000152C6" w:rsidRPr="0032190F" w:rsidRDefault="000152C6" w:rsidP="000152C6">
      <w:pPr>
        <w:jc w:val="both"/>
        <w:rPr>
          <w:color w:val="141414"/>
          <w:lang w:val="fr-FR"/>
        </w:rPr>
      </w:pPr>
    </w:p>
    <w:p w14:paraId="16A5ECBF" w14:textId="77777777" w:rsidR="000152C6" w:rsidRPr="0032190F" w:rsidRDefault="000152C6" w:rsidP="000152C6">
      <w:pPr>
        <w:jc w:val="both"/>
        <w:rPr>
          <w:color w:val="141414"/>
          <w:lang w:val="fr-FR"/>
        </w:rPr>
      </w:pPr>
      <w:r w:rsidRPr="0032190F">
        <w:rPr>
          <w:lang w:val="fr-FR"/>
        </w:rPr>
        <w:t>Roche-étape n°6 de Masson (1993 p. 127).</w:t>
      </w:r>
    </w:p>
    <w:p w14:paraId="767814B4" w14:textId="77777777" w:rsidR="000152C6" w:rsidRPr="0032190F" w:rsidRDefault="000152C6" w:rsidP="000152C6">
      <w:pPr>
        <w:jc w:val="both"/>
        <w:rPr>
          <w:color w:val="141414"/>
          <w:lang w:val="fr-FR"/>
        </w:rPr>
      </w:pPr>
      <w:r w:rsidRPr="0032190F">
        <w:rPr>
          <w:color w:val="141414"/>
          <w:lang w:val="fr-FR"/>
        </w:rPr>
        <w:lastRenderedPageBreak/>
        <w:t>C. Jègues voit dans la gravure de l’Homme aux bras en zigzag et dans sa composition de (cercle étranglé représentant une protubérance, flèche indiquant le sens de la lune, réticulés supérieur représentant les 12 maisons du ciel, réticulé inférieur symbolisant pas ses 40 cases le registre terrestre) la représentation d’une éclipse solaire (BIB 1363). Selon elle : « En arrière de cette dalle inclinée gravée, se trouve une autre roche avec à son sommet une grosse encoche, sans laquelle le bord du tombant vers le vallon des Merveilles, puis l’horizon est, ne serait pas visibles. La surface de cette encoche sans cortex d’altération, montre que cette cassure est récente (...). Nous supposons que cette pierre intermédiaire entre la dalle qui nous occupe et la silhouette de l’horizon a été brisée par les graveurs pour permettre la visibilité du lever solaire. » (BIB 1454 p. 65).</w:t>
      </w:r>
      <w:r w:rsidRPr="0032190F">
        <w:rPr>
          <w:color w:val="141414"/>
          <w:lang w:val="fr-FR"/>
        </w:rPr>
        <w:br/>
        <w:t>C. Jègues estime par ailleurs, assez connement, que « La datation relative donnée par l’observation descriptive du style des gravures se situe entre 2200 et 1700 av. J.-C. » en précisant en note de bas de page que « Il ne peut avoir eu lieu au Chalcolithique, puisque les poignards du Bronze ancien y sont représentés » (BIB 1454 p. 68). Se servant de 3 logiciels : RedShift 3, Skyplot et Achéorb, C. Jègues déduit que l’eclipse de solaire annulaire au cours de l’équinoxe représentée sur la roche date du 10 octobre -1717 (BIB 1454 p. 68).</w:t>
      </w:r>
    </w:p>
    <w:p w14:paraId="77BF3BDE" w14:textId="77777777" w:rsidR="000152C6" w:rsidRPr="0032190F" w:rsidRDefault="000152C6" w:rsidP="000152C6">
      <w:pPr>
        <w:jc w:val="both"/>
        <w:rPr>
          <w:color w:val="141414"/>
          <w:lang w:val="fr-FR"/>
        </w:rPr>
      </w:pPr>
      <w:r w:rsidRPr="0032190F">
        <w:rPr>
          <w:color w:val="141414"/>
          <w:lang w:val="fr-FR"/>
        </w:rPr>
        <w:t>L’Homme aux bras en zigzag pourrait être une représentation d’Indra (designé comme « aux bras de foudre dans le Rig-Veda) (Dufrenne 2005 p. 55)</w:t>
      </w:r>
    </w:p>
    <w:p w14:paraId="7E68A4DD" w14:textId="77777777" w:rsidR="000152C6" w:rsidRPr="0032190F" w:rsidRDefault="000152C6" w:rsidP="000152C6">
      <w:pPr>
        <w:jc w:val="both"/>
        <w:rPr>
          <w:lang w:val="fr-FR"/>
        </w:rPr>
      </w:pPr>
      <w:r w:rsidRPr="0032190F">
        <w:rPr>
          <w:lang w:val="fr-FR"/>
        </w:rPr>
        <w:t>HBZZ est interprété comme un « dieu » pour son auréole. Les zigzags comme des éclairs (Lumley et alii 1995 p. 206) Lumley et alii rapportent que M. Gimbutas considère les zigzags de HBZZ comme des serpents (id.). Dieu de l’orage qui féconde la terre (Lumley, Echassoux, 2011 p. 305)</w:t>
      </w:r>
    </w:p>
    <w:p w14:paraId="0F899DCF" w14:textId="77777777" w:rsidR="000152C6" w:rsidRPr="0032190F" w:rsidRDefault="000152C6" w:rsidP="000152C6">
      <w:pPr>
        <w:jc w:val="both"/>
        <w:rPr>
          <w:color w:val="141414"/>
          <w:lang w:val="fr-FR"/>
        </w:rPr>
      </w:pPr>
    </w:p>
    <w:p w14:paraId="2D77DADA" w14:textId="20DA87BB" w:rsidR="000152C6" w:rsidRPr="0032190F" w:rsidRDefault="000152C6" w:rsidP="000152C6">
      <w:pPr>
        <w:jc w:val="both"/>
        <w:rPr>
          <w:color w:val="141414"/>
          <w:lang w:val="fr-FR"/>
        </w:rPr>
      </w:pPr>
      <w:r w:rsidRPr="0032190F">
        <w:rPr>
          <w:color w:val="141414"/>
          <w:lang w:val="fr-FR"/>
        </w:rPr>
        <w:t xml:space="preserve">Saulieu compare la composition de la roche avec celle de </w:t>
      </w:r>
      <w:hyperlink r:id="rId14146" w:anchor="Sizz_Borno_1" w:history="1">
        <w:r w:rsidRPr="0032190F">
          <w:rPr>
            <w:rStyle w:val="Hyperlink"/>
            <w:lang w:val="fr-FR"/>
          </w:rPr>
          <w:t>Borno 1</w:t>
        </w:r>
      </w:hyperlink>
      <w:r w:rsidRPr="0032190F">
        <w:rPr>
          <w:color w:val="141414"/>
          <w:lang w:val="fr-FR"/>
        </w:rPr>
        <w:t xml:space="preserve"> (Saulieu 2001 p. 365 </w:t>
      </w:r>
      <w:r w:rsidRPr="0032190F">
        <w:rPr>
          <w:i/>
          <w:color w:val="141414"/>
          <w:lang w:val="fr-FR"/>
        </w:rPr>
        <w:t>sq.</w:t>
      </w:r>
      <w:r w:rsidRPr="0032190F">
        <w:rPr>
          <w:color w:val="141414"/>
          <w:lang w:val="fr-FR"/>
        </w:rPr>
        <w:t>)</w:t>
      </w:r>
    </w:p>
    <w:p w14:paraId="6A13B010" w14:textId="77777777" w:rsidR="000152C6" w:rsidRPr="0032190F" w:rsidRDefault="000152C6" w:rsidP="000152C6">
      <w:pPr>
        <w:jc w:val="both"/>
        <w:rPr>
          <w:lang w:val="fr-FR"/>
        </w:rPr>
      </w:pPr>
      <w:r w:rsidRPr="0032190F">
        <w:rPr>
          <w:lang w:val="fr-FR"/>
        </w:rPr>
        <w:t>Pour R. Dufrenne, HBZZ serait lié à une gravure de la roche ZXVIIIGIIR77@e et à une de ZXVIIIGIIR77@c tel l’alpha et l’oméga (Dufrenne 1997 p. 181).</w:t>
      </w:r>
    </w:p>
    <w:p w14:paraId="105651F9" w14:textId="77777777" w:rsidR="000152C6" w:rsidRPr="0032190F" w:rsidRDefault="000152C6" w:rsidP="000152C6">
      <w:pPr>
        <w:jc w:val="both"/>
        <w:rPr>
          <w:lang w:val="fr-FR"/>
        </w:rPr>
      </w:pPr>
    </w:p>
    <w:p w14:paraId="5A93701B" w14:textId="77777777" w:rsidR="000152C6" w:rsidRPr="0032190F" w:rsidRDefault="000152C6" w:rsidP="000152C6">
      <w:pPr>
        <w:jc w:val="both"/>
        <w:rPr>
          <w:lang w:val="fr-FR"/>
        </w:rPr>
      </w:pPr>
      <w:r w:rsidRPr="0032190F">
        <w:rPr>
          <w:lang w:val="fr-FR"/>
        </w:rPr>
        <w:t xml:space="preserve">La représentation d’un grand anthropomorphe avec une arme fichée dans la tête associé à deux poignards homologues, se rapproche de celle de la </w:t>
      </w:r>
      <w:r w:rsidRPr="0032190F">
        <w:rPr>
          <w:i/>
          <w:lang w:val="fr-FR"/>
        </w:rPr>
        <w:t>Stèle du Chef de Tribu</w:t>
      </w:r>
      <w:r w:rsidRPr="0032190F">
        <w:rPr>
          <w:lang w:val="fr-FR"/>
        </w:rPr>
        <w:t xml:space="preserve"> (SS BIB).</w:t>
      </w:r>
    </w:p>
    <w:p w14:paraId="6540B3EB" w14:textId="77777777" w:rsidR="000152C6" w:rsidRPr="0032190F" w:rsidRDefault="000152C6" w:rsidP="000152C6">
      <w:pPr>
        <w:jc w:val="both"/>
        <w:rPr>
          <w:lang w:val="fr-FR"/>
        </w:rPr>
      </w:pPr>
    </w:p>
    <w:p w14:paraId="7E431EBA" w14:textId="77777777" w:rsidR="000152C6" w:rsidRPr="0032190F" w:rsidRDefault="000152C6" w:rsidP="000152C6">
      <w:pPr>
        <w:pStyle w:val="Heading7"/>
        <w:rPr>
          <w:lang w:val="fr-FR"/>
        </w:rPr>
      </w:pPr>
      <w:r w:rsidRPr="0032190F">
        <w:rPr>
          <w:lang w:val="fr-FR"/>
        </w:rPr>
        <w:t>Localisation</w:t>
      </w:r>
    </w:p>
    <w:p w14:paraId="6FFEB609" w14:textId="77777777" w:rsidR="000152C6" w:rsidRPr="0032190F" w:rsidRDefault="000152C6" w:rsidP="000152C6">
      <w:pPr>
        <w:jc w:val="both"/>
        <w:rPr>
          <w:lang w:val="fr-FR"/>
        </w:rPr>
      </w:pPr>
    </w:p>
    <w:p w14:paraId="199A69D6" w14:textId="77777777" w:rsidR="000152C6" w:rsidRPr="0032190F" w:rsidRDefault="000152C6" w:rsidP="000152C6">
      <w:pPr>
        <w:jc w:val="both"/>
        <w:rPr>
          <w:lang w:val="fr-FR"/>
        </w:rPr>
      </w:pPr>
      <w:r w:rsidRPr="0032190F">
        <w:rPr>
          <w:lang w:val="fr-FR"/>
        </w:rPr>
        <w:t>Pour Lumley et Echassoux, les gravures d’anthropomorphes hiératiques d’HBZZ et de l’OFA, se tiennent sur cette roche, qui « au pied du pic des Merveilles [se tient], à l’aboutissement d’un vallon très riche en gravures » (BIB 1450 p. 50)</w:t>
      </w:r>
    </w:p>
    <w:p w14:paraId="53DB063D" w14:textId="77777777" w:rsidR="000152C6" w:rsidRPr="0032190F" w:rsidRDefault="000152C6" w:rsidP="000152C6">
      <w:pPr>
        <w:jc w:val="both"/>
        <w:rPr>
          <w:color w:val="141414"/>
          <w:lang w:val="fr-FR"/>
        </w:rPr>
      </w:pPr>
    </w:p>
    <w:p w14:paraId="148B47A7" w14:textId="77777777" w:rsidR="000152C6" w:rsidRPr="0032190F" w:rsidRDefault="000152C6" w:rsidP="00647EA0">
      <w:pPr>
        <w:pStyle w:val="Heading5"/>
      </w:pPr>
      <w:r w:rsidRPr="0032190F">
        <w:t>ZVIGIIIR16E1</w:t>
      </w:r>
    </w:p>
    <w:p w14:paraId="3E487DF3" w14:textId="77777777" w:rsidR="000152C6" w:rsidRPr="0032190F" w:rsidRDefault="000152C6" w:rsidP="000152C6">
      <w:pPr>
        <w:jc w:val="right"/>
        <w:rPr>
          <w:rFonts w:ascii="Palatino" w:hAnsi="Palatino"/>
          <w:b/>
          <w:sz w:val="20"/>
          <w:szCs w:val="20"/>
          <w:lang w:val="fr-FR"/>
        </w:rPr>
      </w:pPr>
      <w:r w:rsidRPr="0032190F">
        <w:rPr>
          <w:rFonts w:ascii="Palatino" w:hAnsi="Palatino"/>
          <w:b/>
          <w:sz w:val="20"/>
          <w:szCs w:val="20"/>
          <w:lang w:val="fr-FR"/>
        </w:rPr>
        <w:t>Roche des six réticulés   (nom musée et grandiose)</w:t>
      </w:r>
    </w:p>
    <w:p w14:paraId="7E14BA86" w14:textId="77777777" w:rsidR="000152C6" w:rsidRPr="0032190F" w:rsidRDefault="000152C6" w:rsidP="000152C6">
      <w:pPr>
        <w:ind w:right="-156"/>
        <w:jc w:val="both"/>
        <w:rPr>
          <w:i/>
          <w:sz w:val="20"/>
          <w:szCs w:val="20"/>
          <w:lang w:val="fr-FR"/>
        </w:rPr>
      </w:pPr>
    </w:p>
    <w:p w14:paraId="7C44B26B" w14:textId="77777777" w:rsidR="000152C6" w:rsidRPr="0032190F" w:rsidRDefault="000152C6" w:rsidP="000152C6">
      <w:pPr>
        <w:ind w:right="-156" w:firstLine="709"/>
        <w:jc w:val="both"/>
        <w:rPr>
          <w:i/>
          <w:sz w:val="20"/>
          <w:szCs w:val="20"/>
          <w:lang w:val="fr-FR"/>
        </w:rPr>
      </w:pPr>
      <w:r w:rsidRPr="0032190F">
        <w:rPr>
          <w:i/>
          <w:sz w:val="20"/>
          <w:szCs w:val="20"/>
          <w:lang w:val="fr-FR"/>
        </w:rPr>
        <w:t>C’est un bloc de schiste vert, situé à deux mètres au nord-est du bord est de la roche 16 D. Sa patine est de couleur orange verdâtre. Sa face supérieure (</w:t>
      </w:r>
      <w:smartTag w:uri="urn:schemas-microsoft-com:office:smarttags" w:element="metricconverter">
        <w:smartTagPr>
          <w:attr w:name="ProductID" w:val="0,8 m"/>
        </w:smartTagPr>
        <w:r w:rsidRPr="0032190F">
          <w:rPr>
            <w:i/>
            <w:sz w:val="20"/>
            <w:szCs w:val="20"/>
            <w:lang w:val="fr-FR"/>
          </w:rPr>
          <w:t>0,8 m</w:t>
        </w:r>
      </w:smartTag>
      <w:r w:rsidRPr="0032190F">
        <w:rPr>
          <w:i/>
          <w:sz w:val="20"/>
          <w:szCs w:val="20"/>
          <w:lang w:val="fr-FR"/>
        </w:rPr>
        <w:t xml:space="preserve"> par </w:t>
      </w:r>
      <w:smartTag w:uri="urn:schemas-microsoft-com:office:smarttags" w:element="metricconverter">
        <w:smartTagPr>
          <w:attr w:name="ProductID" w:val="0,5 m"/>
        </w:smartTagPr>
        <w:r w:rsidRPr="0032190F">
          <w:rPr>
            <w:i/>
            <w:sz w:val="20"/>
            <w:szCs w:val="20"/>
            <w:lang w:val="fr-FR"/>
          </w:rPr>
          <w:t>0,5 m</w:t>
        </w:r>
      </w:smartTag>
      <w:r w:rsidRPr="0032190F">
        <w:rPr>
          <w:i/>
          <w:sz w:val="20"/>
          <w:szCs w:val="20"/>
          <w:lang w:val="fr-FR"/>
        </w:rPr>
        <w:t>) de pendage 10° sud est au ras du sol et présente trois décrochements orientés nord – sud.</w:t>
      </w:r>
    </w:p>
    <w:p w14:paraId="727DA9EE" w14:textId="0E121A61" w:rsidR="000152C6" w:rsidRPr="0032190F" w:rsidRDefault="000152C6" w:rsidP="000152C6">
      <w:pPr>
        <w:ind w:right="-156"/>
        <w:jc w:val="both"/>
        <w:rPr>
          <w:i/>
          <w:sz w:val="20"/>
          <w:szCs w:val="20"/>
          <w:lang w:val="fr-FR"/>
        </w:rPr>
      </w:pPr>
      <w:r w:rsidRPr="0032190F">
        <w:rPr>
          <w:i/>
          <w:sz w:val="20"/>
          <w:szCs w:val="20"/>
          <w:lang w:val="fr-FR"/>
        </w:rPr>
        <w:t xml:space="preserve">Placés chacun sur un décrochement, on voit à l'ouest trois </w:t>
      </w:r>
      <w:hyperlink r:id="rId14147" w:anchor="Typ_Bego_Reticules_Simples" w:history="1">
        <w:r w:rsidRPr="0032190F">
          <w:rPr>
            <w:rStyle w:val="Hyperlink"/>
            <w:i/>
            <w:sz w:val="20"/>
            <w:szCs w:val="20"/>
            <w:lang w:val="fr-FR"/>
          </w:rPr>
          <w:t>réticulés</w:t>
        </w:r>
      </w:hyperlink>
      <w:r w:rsidRPr="0032190F">
        <w:rPr>
          <w:i/>
          <w:sz w:val="20"/>
          <w:szCs w:val="20"/>
          <w:lang w:val="fr-FR"/>
        </w:rPr>
        <w:t>(dont un, petit, n'a que trois cases) et le C accompagné d’une flèche vers le nord. Au centre se trouvent deux beaux réticulés à cases dissymétriques et, en haut de la face,  le numéro ZIV-GIII-R16E1. A l'est, sont gravés un corniforme, une plage et un réticulé.</w:t>
      </w:r>
    </w:p>
    <w:p w14:paraId="59ED016D" w14:textId="77777777" w:rsidR="000152C6" w:rsidRPr="0032190F" w:rsidRDefault="000152C6" w:rsidP="000152C6">
      <w:pPr>
        <w:ind w:right="-156"/>
        <w:jc w:val="both"/>
        <w:rPr>
          <w:i/>
          <w:sz w:val="20"/>
          <w:szCs w:val="20"/>
          <w:lang w:val="fr-FR"/>
        </w:rPr>
      </w:pPr>
    </w:p>
    <w:p w14:paraId="745C9713" w14:textId="77777777" w:rsidR="000152C6" w:rsidRPr="0032190F" w:rsidRDefault="000152C6" w:rsidP="000152C6">
      <w:pPr>
        <w:rPr>
          <w:lang w:val="fr-FR"/>
        </w:rPr>
      </w:pPr>
      <w:r w:rsidRPr="0032190F">
        <w:rPr>
          <w:lang w:val="fr-FR"/>
        </w:rPr>
        <w:t>Derrière cette représentation se trouve la roche ZIV.GIII.R16E de pendage 20°, située sur un promontoire (Fig. 44) et au ras du sol. Elle figure 6 réticulés étagés sur trois décrochements de la roche. Trois de styles B2 et deux de style C1, le dernier n’étant pas renseigné. Le corniforme aux cornes incomplètes est lui de style B2 (Huet 2006)</w:t>
      </w:r>
    </w:p>
    <w:p w14:paraId="1F1CA3FF" w14:textId="77777777" w:rsidR="000152C6" w:rsidRPr="0032190F" w:rsidRDefault="000152C6" w:rsidP="000152C6">
      <w:pPr>
        <w:rPr>
          <w:lang w:val="fr-FR"/>
        </w:rPr>
      </w:pPr>
    </w:p>
    <w:p w14:paraId="28CC3D4A" w14:textId="77777777" w:rsidR="000152C6" w:rsidRPr="0032190F" w:rsidRDefault="000152C6" w:rsidP="000152C6">
      <w:pPr>
        <w:rPr>
          <w:lang w:val="fr-FR"/>
        </w:rPr>
      </w:pPr>
      <w:r w:rsidRPr="0032190F">
        <w:rPr>
          <w:lang w:val="fr-FR"/>
        </w:rPr>
        <w:t>Selon Serres, cette roche pourrait être associée à la roche d’HBZZ (Serres 2001 p. 224)</w:t>
      </w:r>
    </w:p>
    <w:p w14:paraId="3E57F695" w14:textId="77777777" w:rsidR="000152C6" w:rsidRPr="0032190F" w:rsidRDefault="000152C6" w:rsidP="000152C6">
      <w:pPr>
        <w:ind w:right="-156"/>
        <w:jc w:val="both"/>
        <w:rPr>
          <w:i/>
          <w:sz w:val="20"/>
          <w:szCs w:val="20"/>
          <w:lang w:val="fr-FR"/>
        </w:rPr>
      </w:pPr>
    </w:p>
    <w:p w14:paraId="4F9B7C88" w14:textId="77777777" w:rsidR="000152C6" w:rsidRPr="0032190F" w:rsidRDefault="000152C6" w:rsidP="00647EA0">
      <w:pPr>
        <w:pStyle w:val="Heading5"/>
      </w:pPr>
      <w:bookmarkStart w:id="5605" w:name="Desc_ZIVGIIIR16F"/>
      <w:r w:rsidRPr="0032190F">
        <w:t>ZIVGIIIR16F</w:t>
      </w:r>
    </w:p>
    <w:bookmarkEnd w:id="5605"/>
    <w:p w14:paraId="1B055569" w14:textId="77777777" w:rsidR="000152C6" w:rsidRPr="0032190F" w:rsidRDefault="000152C6" w:rsidP="000152C6">
      <w:pPr>
        <w:jc w:val="right"/>
        <w:rPr>
          <w:b/>
          <w:sz w:val="20"/>
          <w:szCs w:val="20"/>
          <w:lang w:val="fr-FR"/>
        </w:rPr>
      </w:pPr>
      <w:r w:rsidRPr="0032190F">
        <w:rPr>
          <w:b/>
          <w:sz w:val="20"/>
          <w:szCs w:val="20"/>
          <w:lang w:val="fr-FR"/>
        </w:rPr>
        <w:t xml:space="preserve">Roche des poignards inscrits entre les cornes d’un attelage </w:t>
      </w:r>
    </w:p>
    <w:p w14:paraId="36AA551E" w14:textId="77777777" w:rsidR="000152C6" w:rsidRPr="0032190F" w:rsidRDefault="000152C6" w:rsidP="000152C6">
      <w:pPr>
        <w:ind w:right="-156"/>
        <w:jc w:val="both"/>
        <w:rPr>
          <w:sz w:val="20"/>
          <w:szCs w:val="20"/>
          <w:lang w:val="fr-FR"/>
        </w:rPr>
      </w:pPr>
    </w:p>
    <w:p w14:paraId="3F902DAD" w14:textId="77777777" w:rsidR="000152C6" w:rsidRPr="0032190F" w:rsidRDefault="000152C6" w:rsidP="000152C6">
      <w:pPr>
        <w:ind w:right="-156"/>
        <w:jc w:val="both"/>
        <w:rPr>
          <w:i/>
          <w:sz w:val="20"/>
          <w:szCs w:val="20"/>
          <w:lang w:val="fr-FR"/>
        </w:rPr>
      </w:pPr>
      <w:r w:rsidRPr="0032190F">
        <w:rPr>
          <w:i/>
          <w:sz w:val="20"/>
          <w:szCs w:val="20"/>
          <w:lang w:val="fr-FR"/>
        </w:rPr>
        <w:t>C. Conti a publié la photo de cette roche en 1942.</w:t>
      </w:r>
    </w:p>
    <w:p w14:paraId="19350E28" w14:textId="77777777" w:rsidR="000152C6" w:rsidRPr="0032190F" w:rsidRDefault="000152C6" w:rsidP="000152C6">
      <w:pPr>
        <w:pStyle w:val="BodyTextIndent"/>
        <w:ind w:left="0"/>
        <w:rPr>
          <w:i/>
          <w:sz w:val="20"/>
          <w:szCs w:val="20"/>
        </w:rPr>
      </w:pPr>
      <w:r w:rsidRPr="0032190F">
        <w:rPr>
          <w:i/>
          <w:sz w:val="20"/>
          <w:szCs w:val="20"/>
        </w:rPr>
        <w:t>La roche est gravée sur deux faces, l'une a un pendage de 45° sud-est. L'autre, de pendage 30° est, se trouve à un mètre au nord. Sur la face sud-est le C est écrit en dessous des gravures et le numéro au-dessus, près du changement de pente. Les gravures sont de couleur grise, certaines sont assez profondes et non patinées mais elles ont été frottées et moulées plusieurs fois.</w:t>
      </w:r>
    </w:p>
    <w:p w14:paraId="236CD2E0" w14:textId="77777777" w:rsidR="000152C6" w:rsidRPr="0032190F" w:rsidRDefault="000152C6" w:rsidP="000152C6">
      <w:pPr>
        <w:pStyle w:val="BodyText"/>
        <w:jc w:val="both"/>
        <w:rPr>
          <w:i/>
          <w:sz w:val="20"/>
          <w:szCs w:val="20"/>
        </w:rPr>
      </w:pPr>
      <w:r w:rsidRPr="0032190F">
        <w:rPr>
          <w:i/>
          <w:sz w:val="20"/>
          <w:szCs w:val="20"/>
        </w:rPr>
        <w:t xml:space="preserve">Les gravures les plus intéressantes sont un disque entièrement piqueté avec un appendice épais (trou de serrure), comme l'HBZZ sur la roche 16 D, composé de cupules de tailles moyennes, un petit poignard à lame triangulaire courte et pointue dirigée vers le nord-ouest (haut de la roche), à base concave et manche trapézoïdal, piqueté très finement et une association rare de poignards et d'un attelage. Les deux corniformes sont semblables avec leurs corps ovales à quatre appendices latéraux et queue, avec leurs cornes arrondies évasées. Le joug est dessiné sous les cornes, le timon rectiligne dépasse un peu du joug. Un araire est présent, il possède un manche et un mancheron mais le sep n'est qu'une plage épaisse et une plage identique se trouve dans le prolongement du manche sous le sep. Deux poignards, non identiques, ont leur manche encastré entre les cornes des bêtes attelées. A droite le piquetage est formé de grandes cupules pour un manche rectangulaire et une lame, non terminée, rectangulaire (une cupule pourrait marquer la pointe manquante </w:t>
      </w:r>
      <w:smartTag w:uri="urn:schemas-microsoft-com:office:smarttags" w:element="metricconverter">
        <w:smartTagPr>
          <w:attr w:name="ProductID" w:val="7 cm"/>
        </w:smartTagPr>
        <w:r w:rsidRPr="0032190F">
          <w:rPr>
            <w:i/>
            <w:sz w:val="20"/>
            <w:szCs w:val="20"/>
          </w:rPr>
          <w:t>7 cm</w:t>
        </w:r>
      </w:smartTag>
      <w:r w:rsidRPr="0032190F">
        <w:rPr>
          <w:i/>
          <w:sz w:val="20"/>
          <w:szCs w:val="20"/>
        </w:rPr>
        <w:t xml:space="preserve"> plus haut). A gauche, le piquetage est fin (même plus fin que dans l'attelage), le manche est un petit rectangle surmontant le corps et la lame est ovale avec un bout rond et une base débordante, arrondie et très convexe.</w:t>
      </w:r>
    </w:p>
    <w:p w14:paraId="20E293A6" w14:textId="77777777" w:rsidR="000152C6" w:rsidRPr="0032190F" w:rsidRDefault="000152C6" w:rsidP="000152C6">
      <w:pPr>
        <w:ind w:right="-156"/>
        <w:jc w:val="both"/>
        <w:rPr>
          <w:i/>
          <w:sz w:val="20"/>
          <w:szCs w:val="20"/>
          <w:lang w:val="fr-FR"/>
        </w:rPr>
      </w:pPr>
      <w:r w:rsidRPr="0032190F">
        <w:rPr>
          <w:i/>
          <w:sz w:val="20"/>
          <w:szCs w:val="20"/>
          <w:lang w:val="fr-FR"/>
        </w:rPr>
        <w:t>Signalons encore, d'ouest en est : un corniforme avec queue, pattes et</w:t>
      </w:r>
      <w:r w:rsidRPr="0032190F">
        <w:rPr>
          <w:i/>
          <w:sz w:val="20"/>
          <w:szCs w:val="20"/>
          <w:u w:val="single"/>
          <w:lang w:val="fr-FR"/>
        </w:rPr>
        <w:t xml:space="preserve"> oreilles</w:t>
      </w:r>
      <w:r w:rsidRPr="0032190F">
        <w:rPr>
          <w:i/>
          <w:sz w:val="20"/>
          <w:szCs w:val="20"/>
          <w:lang w:val="fr-FR"/>
        </w:rPr>
        <w:t>, un autre à cornes reliées par deux barres, un troisième à corps carré, cornes fines à deux segments perpendiculaires et angulation nette, un quatrième avec une plage entre les cornes, sous le petit poignard et, tout à fait à l'est, un cinquième bien régulier, à corps rectangulaire allongé et cornes à deux segments perpendiculaires, légèrement convergentes. Tous ces corniformes sont parallèles, et leurs cornes sont dirigées vers le nord-ouest.</w:t>
      </w:r>
    </w:p>
    <w:p w14:paraId="2F470A97" w14:textId="77777777" w:rsidR="000152C6" w:rsidRPr="0032190F" w:rsidRDefault="000152C6" w:rsidP="000152C6">
      <w:pPr>
        <w:ind w:right="-156"/>
        <w:jc w:val="both"/>
        <w:rPr>
          <w:i/>
          <w:sz w:val="20"/>
          <w:szCs w:val="20"/>
          <w:lang w:val="fr-FR"/>
        </w:rPr>
      </w:pPr>
    </w:p>
    <w:p w14:paraId="536E210A" w14:textId="77777777" w:rsidR="000152C6" w:rsidRPr="0032190F" w:rsidRDefault="000152C6" w:rsidP="000152C6">
      <w:pPr>
        <w:ind w:right="-156"/>
        <w:jc w:val="both"/>
        <w:rPr>
          <w:i/>
          <w:sz w:val="20"/>
          <w:szCs w:val="20"/>
          <w:lang w:val="fr-FR"/>
        </w:rPr>
      </w:pPr>
      <w:r w:rsidRPr="0032190F">
        <w:rPr>
          <w:i/>
          <w:sz w:val="20"/>
          <w:szCs w:val="20"/>
          <w:lang w:val="fr-FR"/>
        </w:rPr>
        <w:t>Remarquer de plus un réticulé régulier à cupules grandes et profondes et deux corniformes couchés de part et d'autre du changement de pente, accompagnés d'une croix récente.</w:t>
      </w:r>
    </w:p>
    <w:p w14:paraId="42F662D6" w14:textId="77777777" w:rsidR="000152C6" w:rsidRPr="0032190F" w:rsidRDefault="000152C6" w:rsidP="000152C6">
      <w:pPr>
        <w:ind w:right="-156"/>
        <w:jc w:val="both"/>
        <w:rPr>
          <w:i/>
          <w:sz w:val="20"/>
          <w:szCs w:val="20"/>
          <w:lang w:val="fr-FR"/>
        </w:rPr>
      </w:pPr>
    </w:p>
    <w:p w14:paraId="013A7C4B" w14:textId="77777777" w:rsidR="000152C6" w:rsidRPr="0032190F" w:rsidRDefault="000152C6" w:rsidP="000152C6">
      <w:pPr>
        <w:ind w:right="-156"/>
        <w:jc w:val="both"/>
        <w:rPr>
          <w:i/>
          <w:sz w:val="20"/>
          <w:szCs w:val="20"/>
          <w:lang w:val="fr-FR"/>
        </w:rPr>
      </w:pPr>
      <w:r w:rsidRPr="0032190F">
        <w:rPr>
          <w:i/>
          <w:sz w:val="20"/>
          <w:szCs w:val="20"/>
          <w:lang w:val="fr-FR"/>
        </w:rPr>
        <w:t xml:space="preserve">Sur l'autre face, de pendage irrégulier, 10° à 30° est, sont gravés deux corniformes à cornes arrondies et bien patinés. Au-dessus est inscrit un C. Une flèche, indiquant le sud-est, signale que la roche </w:t>
      </w:r>
      <w:smartTag w:uri="urn:schemas-microsoft-com:office:smarttags" w:element="metricconverter">
        <w:smartTagPr>
          <w:attr w:name="ProductID" w:val="17 A"/>
        </w:smartTagPr>
        <w:r w:rsidRPr="0032190F">
          <w:rPr>
            <w:i/>
            <w:sz w:val="20"/>
            <w:szCs w:val="20"/>
            <w:lang w:val="fr-FR"/>
          </w:rPr>
          <w:t>17 A</w:t>
        </w:r>
      </w:smartTag>
      <w:r w:rsidRPr="0032190F">
        <w:rPr>
          <w:i/>
          <w:sz w:val="20"/>
          <w:szCs w:val="20"/>
          <w:lang w:val="fr-FR"/>
        </w:rPr>
        <w:t xml:space="preserve"> se trouve à </w:t>
      </w:r>
      <w:smartTag w:uri="urn:schemas-microsoft-com:office:smarttags" w:element="metricconverter">
        <w:smartTagPr>
          <w:attr w:name="ProductID" w:val="30 m"/>
        </w:smartTagPr>
        <w:r w:rsidRPr="0032190F">
          <w:rPr>
            <w:i/>
            <w:sz w:val="20"/>
            <w:szCs w:val="20"/>
            <w:lang w:val="fr-FR"/>
          </w:rPr>
          <w:t>30 m</w:t>
        </w:r>
      </w:smartTag>
      <w:r w:rsidRPr="0032190F">
        <w:rPr>
          <w:i/>
          <w:sz w:val="20"/>
          <w:szCs w:val="20"/>
          <w:lang w:val="fr-FR"/>
        </w:rPr>
        <w:t>.</w:t>
      </w:r>
    </w:p>
    <w:p w14:paraId="3BBF06D6" w14:textId="77777777" w:rsidR="000152C6" w:rsidRPr="0032190F" w:rsidRDefault="000152C6" w:rsidP="000152C6">
      <w:pPr>
        <w:ind w:right="-156"/>
        <w:jc w:val="both"/>
        <w:rPr>
          <w:i/>
          <w:sz w:val="20"/>
          <w:szCs w:val="20"/>
          <w:lang w:val="fr-FR"/>
        </w:rPr>
      </w:pPr>
    </w:p>
    <w:p w14:paraId="2A76256C" w14:textId="77777777" w:rsidR="000152C6" w:rsidRPr="0032190F" w:rsidRDefault="000152C6" w:rsidP="000152C6">
      <w:pPr>
        <w:ind w:right="-156"/>
        <w:jc w:val="both"/>
        <w:rPr>
          <w:sz w:val="22"/>
          <w:szCs w:val="22"/>
          <w:lang w:val="fr-FR"/>
        </w:rPr>
      </w:pPr>
      <w:r w:rsidRPr="0032190F">
        <w:rPr>
          <w:sz w:val="22"/>
          <w:szCs w:val="22"/>
          <w:lang w:val="fr-FR"/>
        </w:rPr>
        <w:t>E. Masson publie un relevé très partiel de cette roche (manque Réticulé, Corniformes, cornes sur un poignard, etc.) (Masson 1993 p. 103).</w:t>
      </w:r>
    </w:p>
    <w:p w14:paraId="118671D6" w14:textId="77777777" w:rsidR="000152C6" w:rsidRPr="0032190F" w:rsidRDefault="000152C6" w:rsidP="000152C6">
      <w:pPr>
        <w:ind w:right="-156"/>
        <w:jc w:val="both"/>
        <w:rPr>
          <w:i/>
          <w:sz w:val="20"/>
          <w:szCs w:val="20"/>
          <w:lang w:val="fr-FR"/>
        </w:rPr>
      </w:pPr>
    </w:p>
    <w:p w14:paraId="6DC9CACC" w14:textId="77777777" w:rsidR="000152C6" w:rsidRPr="0032190F" w:rsidRDefault="000152C6" w:rsidP="000152C6">
      <w:pPr>
        <w:jc w:val="both"/>
        <w:rPr>
          <w:color w:val="141414"/>
          <w:lang w:val="fr-FR"/>
        </w:rPr>
      </w:pPr>
    </w:p>
    <w:p w14:paraId="7175ECD1" w14:textId="77777777" w:rsidR="000152C6" w:rsidRPr="0032190F" w:rsidRDefault="000152C6" w:rsidP="00647EA0">
      <w:pPr>
        <w:pStyle w:val="Heading5"/>
      </w:pPr>
      <w:r w:rsidRPr="0032190F">
        <w:t>ZIVGIIIR17B1</w:t>
      </w:r>
    </w:p>
    <w:p w14:paraId="540AFFBE" w14:textId="77777777" w:rsidR="000152C6" w:rsidRPr="0032190F" w:rsidRDefault="000152C6" w:rsidP="000152C6">
      <w:pPr>
        <w:jc w:val="both"/>
        <w:rPr>
          <w:color w:val="141414"/>
          <w:lang w:val="fr-FR"/>
        </w:rPr>
      </w:pPr>
    </w:p>
    <w:p w14:paraId="4501F291" w14:textId="77777777" w:rsidR="000152C6" w:rsidRPr="0032190F" w:rsidRDefault="000152C6" w:rsidP="000152C6">
      <w:pPr>
        <w:ind w:right="-156" w:firstLine="709"/>
        <w:jc w:val="both"/>
        <w:rPr>
          <w:i/>
          <w:sz w:val="20"/>
          <w:szCs w:val="20"/>
          <w:lang w:val="fr-FR"/>
        </w:rPr>
      </w:pPr>
      <w:r w:rsidRPr="0032190F">
        <w:rPr>
          <w:i/>
          <w:sz w:val="20"/>
          <w:szCs w:val="20"/>
          <w:lang w:val="fr-FR"/>
        </w:rPr>
        <w:t>Ce numéro ZIV-GII-R 17B1 est inscrit par Conti ainsi que le C sur l'extrémité sud de la face verticale est (</w:t>
      </w:r>
      <w:r w:rsidRPr="0032190F">
        <w:rPr>
          <w:b/>
          <w:i/>
          <w:sz w:val="20"/>
          <w:szCs w:val="20"/>
          <w:lang w:val="fr-FR"/>
        </w:rPr>
        <w:t>face a</w:t>
      </w:r>
      <w:r w:rsidRPr="0032190F">
        <w:rPr>
          <w:i/>
          <w:sz w:val="20"/>
          <w:szCs w:val="20"/>
          <w:lang w:val="fr-FR"/>
        </w:rPr>
        <w:t>). La roche est de couleur gris vert, avec des coulures de patine orange parfois vif. Elle porte dans sa partie supérieure, composée de petits décrochements verticaux, sur des portions de patine presque rouge, des lichens noirs et de deux tons de jaune. Les gravures sont dans le bas de la roche, sur une partie verticale, plate, lisse et sans lichen. Les cupules sont petites (de la taille de trous d'épingles pour un des corniformes) profondes et irrégulières, en général non patinées sauf pour le corniforme situé en haut (aux cupules minuscules), et une plage.</w:t>
      </w:r>
    </w:p>
    <w:p w14:paraId="76C376A5" w14:textId="28BE0337" w:rsidR="000152C6" w:rsidRPr="0032190F" w:rsidRDefault="000152C6" w:rsidP="000152C6">
      <w:pPr>
        <w:ind w:right="-156" w:firstLine="709"/>
        <w:jc w:val="both"/>
        <w:rPr>
          <w:i/>
          <w:sz w:val="20"/>
          <w:szCs w:val="20"/>
          <w:lang w:val="fr-FR"/>
        </w:rPr>
      </w:pPr>
      <w:r w:rsidRPr="0032190F">
        <w:rPr>
          <w:i/>
          <w:sz w:val="20"/>
          <w:szCs w:val="20"/>
          <w:lang w:val="fr-FR"/>
        </w:rPr>
        <w:t xml:space="preserve">Les figures les plus remarquables sont des réticulés dont un est situé au ras du sol. Au sud, sur une autre face en décrochement de un mètre vers l’ouest, on peut voir un </w:t>
      </w:r>
      <w:hyperlink r:id="rId14148" w:anchor="Typ_Bego_Reticules_Simples" w:history="1">
        <w:r w:rsidRPr="0032190F">
          <w:rPr>
            <w:rStyle w:val="Hyperlink"/>
            <w:i/>
            <w:sz w:val="20"/>
            <w:szCs w:val="20"/>
            <w:lang w:val="fr-FR"/>
          </w:rPr>
          <w:t>réticulé</w:t>
        </w:r>
      </w:hyperlink>
      <w:r w:rsidRPr="0032190F">
        <w:rPr>
          <w:i/>
          <w:sz w:val="20"/>
          <w:szCs w:val="20"/>
          <w:lang w:val="fr-FR"/>
        </w:rPr>
        <w:t>à six cases avec une, deux et trois plages rondes au centre des cases (ce motif est patiné). A cinq mètres de l’extrémité sud de la face, après une zone érodée, se trouve un carré à quatre cases qui est à rapprocher de celui de la roche 17A.</w:t>
      </w:r>
    </w:p>
    <w:p w14:paraId="43AB8D34" w14:textId="77777777" w:rsidR="000152C6" w:rsidRPr="0032190F" w:rsidRDefault="000152C6" w:rsidP="000152C6">
      <w:pPr>
        <w:ind w:right="-156"/>
        <w:jc w:val="both"/>
        <w:rPr>
          <w:i/>
          <w:sz w:val="20"/>
          <w:szCs w:val="20"/>
          <w:lang w:val="fr-FR"/>
        </w:rPr>
      </w:pPr>
    </w:p>
    <w:p w14:paraId="2754E812" w14:textId="77777777" w:rsidR="000152C6" w:rsidRPr="0032190F" w:rsidRDefault="000152C6" w:rsidP="000152C6">
      <w:pPr>
        <w:pStyle w:val="BodyText"/>
        <w:ind w:firstLine="709"/>
        <w:rPr>
          <w:i/>
          <w:sz w:val="20"/>
          <w:szCs w:val="20"/>
        </w:rPr>
      </w:pPr>
      <w:r w:rsidRPr="0032190F">
        <w:rPr>
          <w:i/>
          <w:sz w:val="20"/>
          <w:szCs w:val="20"/>
        </w:rPr>
        <w:t>Au pied de ce réticulé à quatre cases, sans plage associée, la roche forme un moutonnement qui s'avance de deux mètres vers l'est. Examiner sa face de pendage 80° est (</w:t>
      </w:r>
      <w:smartTag w:uri="urn:schemas-microsoft-com:office:smarttags" w:element="metricconverter">
        <w:smartTagPr>
          <w:attr w:name="ProductID" w:val="1,0 m"/>
        </w:smartTagPr>
        <w:r w:rsidRPr="0032190F">
          <w:rPr>
            <w:i/>
            <w:sz w:val="20"/>
            <w:szCs w:val="20"/>
          </w:rPr>
          <w:t>1,0 m</w:t>
        </w:r>
      </w:smartTag>
      <w:r w:rsidRPr="0032190F">
        <w:rPr>
          <w:i/>
          <w:sz w:val="20"/>
          <w:szCs w:val="20"/>
        </w:rPr>
        <w:t xml:space="preserve"> du nord au sud par </w:t>
      </w:r>
      <w:smartTag w:uri="urn:schemas-microsoft-com:office:smarttags" w:element="metricconverter">
        <w:smartTagPr>
          <w:attr w:name="ProductID" w:val="0,5 m"/>
        </w:smartTagPr>
        <w:r w:rsidRPr="0032190F">
          <w:rPr>
            <w:i/>
            <w:sz w:val="20"/>
            <w:szCs w:val="20"/>
          </w:rPr>
          <w:t>0,5 m</w:t>
        </w:r>
      </w:smartTag>
      <w:r w:rsidRPr="0032190F">
        <w:rPr>
          <w:i/>
          <w:sz w:val="20"/>
          <w:szCs w:val="20"/>
        </w:rPr>
        <w:t xml:space="preserve">). Au ras du sol, discerner une amorce de corniforme perdu dans une fissure et, plus haut, sur le dessus horizontal du moutonnement, un petit corniforme aux cornes très évasées et bien patiné. Il est dessiné à moins de </w:t>
      </w:r>
      <w:smartTag w:uri="urn:schemas-microsoft-com:office:smarttags" w:element="metricconverter">
        <w:smartTagPr>
          <w:attr w:name="ProductID" w:val="0,2 m"/>
        </w:smartTagPr>
        <w:r w:rsidRPr="0032190F">
          <w:rPr>
            <w:i/>
            <w:sz w:val="20"/>
            <w:szCs w:val="20"/>
          </w:rPr>
          <w:t>0,2 m</w:t>
        </w:r>
      </w:smartTag>
      <w:r w:rsidRPr="0032190F">
        <w:rPr>
          <w:i/>
          <w:sz w:val="20"/>
          <w:szCs w:val="20"/>
        </w:rPr>
        <w:t xml:space="preserve"> en avant d'un bloc posé sur la roche et son corps se perd dans un éclat (</w:t>
      </w:r>
      <w:r w:rsidRPr="0032190F">
        <w:rPr>
          <w:b/>
          <w:i/>
          <w:sz w:val="20"/>
          <w:szCs w:val="20"/>
        </w:rPr>
        <w:t>face b</w:t>
      </w:r>
      <w:r w:rsidRPr="0032190F">
        <w:rPr>
          <w:i/>
          <w:sz w:val="20"/>
          <w:szCs w:val="20"/>
        </w:rPr>
        <w:t>).</w:t>
      </w:r>
    </w:p>
    <w:p w14:paraId="7F57CEC1" w14:textId="77777777" w:rsidR="000152C6" w:rsidRPr="0032190F" w:rsidRDefault="000152C6" w:rsidP="000152C6">
      <w:pPr>
        <w:ind w:right="-156" w:firstLine="709"/>
        <w:jc w:val="both"/>
        <w:rPr>
          <w:i/>
          <w:sz w:val="20"/>
          <w:szCs w:val="20"/>
          <w:lang w:val="fr-FR"/>
        </w:rPr>
      </w:pPr>
      <w:r w:rsidRPr="0032190F">
        <w:rPr>
          <w:i/>
          <w:sz w:val="20"/>
          <w:szCs w:val="20"/>
          <w:lang w:val="fr-FR"/>
        </w:rPr>
        <w:lastRenderedPageBreak/>
        <w:t>Repérer aussi des dessins de bergers : de nombreux traits, zigzag, une échelle …</w:t>
      </w:r>
    </w:p>
    <w:p w14:paraId="66A3C89C" w14:textId="77777777" w:rsidR="000152C6" w:rsidRPr="0032190F" w:rsidRDefault="000152C6" w:rsidP="000152C6">
      <w:pPr>
        <w:ind w:right="-156" w:firstLine="360"/>
        <w:jc w:val="both"/>
        <w:rPr>
          <w:i/>
          <w:sz w:val="20"/>
          <w:szCs w:val="20"/>
          <w:lang w:val="fr-FR"/>
        </w:rPr>
      </w:pPr>
    </w:p>
    <w:p w14:paraId="3453E44F" w14:textId="77777777" w:rsidR="000152C6" w:rsidRPr="0032190F" w:rsidRDefault="000152C6" w:rsidP="00647EA0">
      <w:pPr>
        <w:pStyle w:val="Heading5"/>
      </w:pPr>
      <w:bookmarkStart w:id="5606" w:name="Desc_ZIVGIIIR17D"/>
      <w:r w:rsidRPr="0032190F">
        <w:t>ZIVGIIIR17D</w:t>
      </w:r>
    </w:p>
    <w:bookmarkEnd w:id="5606"/>
    <w:p w14:paraId="116A8A29" w14:textId="77777777" w:rsidR="000152C6" w:rsidRPr="0032190F" w:rsidRDefault="000152C6" w:rsidP="000152C6">
      <w:pPr>
        <w:jc w:val="right"/>
        <w:rPr>
          <w:rFonts w:ascii="Palatino" w:hAnsi="Palatino"/>
          <w:b/>
          <w:sz w:val="20"/>
          <w:szCs w:val="20"/>
          <w:lang w:val="fr-FR"/>
        </w:rPr>
      </w:pPr>
      <w:r w:rsidRPr="0032190F">
        <w:rPr>
          <w:rFonts w:ascii="Palatino" w:hAnsi="Palatino"/>
          <w:b/>
          <w:sz w:val="20"/>
          <w:szCs w:val="20"/>
          <w:lang w:val="fr-FR"/>
        </w:rPr>
        <w:t>Roche de la seconde « danseuse »</w:t>
      </w:r>
    </w:p>
    <w:p w14:paraId="3F430A1B" w14:textId="77777777" w:rsidR="000152C6" w:rsidRPr="0032190F" w:rsidRDefault="000152C6" w:rsidP="000152C6">
      <w:pPr>
        <w:rPr>
          <w:rFonts w:ascii="Palatino" w:hAnsi="Palatino"/>
          <w:sz w:val="20"/>
          <w:szCs w:val="20"/>
          <w:lang w:val="fr-FR"/>
        </w:rPr>
      </w:pPr>
    </w:p>
    <w:p w14:paraId="09E78507" w14:textId="2CAF6EC3" w:rsidR="000152C6" w:rsidRPr="0032190F" w:rsidRDefault="00000000" w:rsidP="0007543C">
      <w:pPr>
        <w:rPr>
          <w:lang w:val="fr-FR"/>
        </w:rPr>
      </w:pPr>
      <w:hyperlink r:id="rId14149" w:anchor="Typ_Bego_Personnages" w:history="1">
        <w:r w:rsidR="000152C6" w:rsidRPr="0032190F">
          <w:rPr>
            <w:rStyle w:val="Hyperlink"/>
            <w:lang w:val="fr-FR"/>
          </w:rPr>
          <w:t>Personnage</w:t>
        </w:r>
      </w:hyperlink>
      <w:r w:rsidR="000152C6" w:rsidRPr="0032190F">
        <w:rPr>
          <w:lang w:val="fr-FR"/>
        </w:rPr>
        <w:t xml:space="preserve"> (SS BIB)</w:t>
      </w:r>
      <w:r w:rsidR="0007543C" w:rsidRPr="0032190F">
        <w:rPr>
          <w:lang w:val="fr-FR"/>
        </w:rPr>
        <w:t xml:space="preserve"> Le personnage auréolé de la roche ZIV.GIII.R17D, dont la moitié supérieure est gravée par piquetage et la moitié inférieure par un mélange d'incision et de raclage, présente les mêmes doigts incisés que le personnage de la roche "des Hallebardiers" (Fig. 5.8, 2) (BIB 1616)</w:t>
      </w:r>
    </w:p>
    <w:p w14:paraId="11E72182" w14:textId="77777777" w:rsidR="000152C6" w:rsidRPr="0032190F" w:rsidRDefault="000152C6" w:rsidP="000152C6">
      <w:pPr>
        <w:rPr>
          <w:rFonts w:ascii="Palatino" w:hAnsi="Palatino"/>
          <w:sz w:val="20"/>
          <w:szCs w:val="20"/>
          <w:lang w:val="fr-FR"/>
        </w:rPr>
      </w:pPr>
    </w:p>
    <w:p w14:paraId="6AFD2209" w14:textId="77777777" w:rsidR="000152C6" w:rsidRPr="0032190F" w:rsidRDefault="000152C6" w:rsidP="000152C6">
      <w:pPr>
        <w:ind w:right="-156"/>
        <w:jc w:val="both"/>
        <w:rPr>
          <w:i/>
          <w:sz w:val="20"/>
          <w:szCs w:val="20"/>
          <w:lang w:val="fr-FR"/>
        </w:rPr>
      </w:pPr>
      <w:r w:rsidRPr="0032190F">
        <w:rPr>
          <w:i/>
          <w:sz w:val="20"/>
          <w:szCs w:val="20"/>
          <w:lang w:val="fr-FR"/>
        </w:rPr>
        <w:tab/>
        <w:t xml:space="preserve">La </w:t>
      </w:r>
      <w:r w:rsidRPr="0032190F">
        <w:rPr>
          <w:b/>
          <w:i/>
          <w:sz w:val="20"/>
          <w:szCs w:val="20"/>
          <w:lang w:val="fr-FR"/>
        </w:rPr>
        <w:t xml:space="preserve">face a </w:t>
      </w:r>
      <w:r w:rsidRPr="0032190F">
        <w:rPr>
          <w:i/>
          <w:sz w:val="20"/>
          <w:szCs w:val="20"/>
          <w:lang w:val="fr-FR"/>
        </w:rPr>
        <w:t>(</w:t>
      </w:r>
      <w:smartTag w:uri="urn:schemas-microsoft-com:office:smarttags" w:element="metricconverter">
        <w:smartTagPr>
          <w:attr w:name="ProductID" w:val="2 m"/>
        </w:smartTagPr>
        <w:r w:rsidRPr="0032190F">
          <w:rPr>
            <w:i/>
            <w:sz w:val="20"/>
            <w:szCs w:val="20"/>
            <w:lang w:val="fr-FR"/>
          </w:rPr>
          <w:t>2 m</w:t>
        </w:r>
      </w:smartTag>
      <w:r w:rsidRPr="0032190F">
        <w:rPr>
          <w:i/>
          <w:sz w:val="20"/>
          <w:szCs w:val="20"/>
          <w:lang w:val="fr-FR"/>
        </w:rPr>
        <w:t xml:space="preserve"> par </w:t>
      </w:r>
      <w:smartTag w:uri="urn:schemas-microsoft-com:office:smarttags" w:element="metricconverter">
        <w:smartTagPr>
          <w:attr w:name="ProductID" w:val="1 m"/>
        </w:smartTagPr>
        <w:r w:rsidRPr="0032190F">
          <w:rPr>
            <w:i/>
            <w:sz w:val="20"/>
            <w:szCs w:val="20"/>
            <w:lang w:val="fr-FR"/>
          </w:rPr>
          <w:t>1 m</w:t>
        </w:r>
      </w:smartTag>
      <w:r w:rsidRPr="0032190F">
        <w:rPr>
          <w:i/>
          <w:sz w:val="20"/>
          <w:szCs w:val="20"/>
          <w:lang w:val="fr-FR"/>
        </w:rPr>
        <w:t>) est lisse et plate et de pendage 80° nord-est. La patine orange, très claire par endroit (ce qui est probablement dû à des lichens morts) porte à droite des plages, des corniformes à une corne et d’autres à cornes arrondies convergentes. Dans le bas, à gauche, se trouvent des corniformes à cornes sinueuses dont un est piqueté très finement au ras du sol. Au-dessus repérer une forme piquetée originale : une forme en T surmontée de cupules formant un demi cercle et entourant une petite plage ronde. Cette forme est prolongée par des incisions linéaires dessinant un corps et des doigts au bout des bras. L’ensemble ressemble à la « danseuse ». Repérer des micro cupules parmi les traits.</w:t>
      </w:r>
    </w:p>
    <w:p w14:paraId="0C0F9AC0" w14:textId="77777777" w:rsidR="000152C6" w:rsidRPr="0032190F" w:rsidRDefault="000152C6" w:rsidP="000152C6">
      <w:pPr>
        <w:ind w:right="-156"/>
        <w:jc w:val="both"/>
        <w:rPr>
          <w:i/>
          <w:sz w:val="20"/>
          <w:szCs w:val="20"/>
          <w:lang w:val="fr-FR"/>
        </w:rPr>
      </w:pPr>
      <w:r w:rsidRPr="0032190F">
        <w:rPr>
          <w:i/>
          <w:sz w:val="20"/>
          <w:szCs w:val="20"/>
          <w:lang w:val="fr-FR"/>
        </w:rPr>
        <w:t>Au sud et dans le haut de la face repérer le C accompagné d’une flèche vers le sud- ouest. Au-dessus, au ras du bord supérieure de la face lire le numéro ZIV GIII R17D</w:t>
      </w:r>
    </w:p>
    <w:p w14:paraId="4DB06561" w14:textId="77777777" w:rsidR="000152C6" w:rsidRPr="0032190F" w:rsidRDefault="000152C6" w:rsidP="000152C6">
      <w:pPr>
        <w:ind w:right="-156"/>
        <w:jc w:val="both"/>
        <w:rPr>
          <w:i/>
          <w:sz w:val="20"/>
          <w:szCs w:val="20"/>
          <w:lang w:val="fr-FR"/>
        </w:rPr>
      </w:pPr>
      <w:r w:rsidRPr="0032190F">
        <w:rPr>
          <w:i/>
          <w:sz w:val="20"/>
          <w:szCs w:val="20"/>
          <w:lang w:val="fr-FR"/>
        </w:rPr>
        <w:t>Les gravures sont de couleur grises et paraissent peu patinées.</w:t>
      </w:r>
    </w:p>
    <w:p w14:paraId="032E2BD5" w14:textId="77777777" w:rsidR="000152C6" w:rsidRPr="0032190F" w:rsidRDefault="000152C6" w:rsidP="000152C6">
      <w:pPr>
        <w:ind w:right="-156"/>
        <w:jc w:val="both"/>
        <w:rPr>
          <w:i/>
          <w:sz w:val="20"/>
          <w:szCs w:val="20"/>
          <w:lang w:val="fr-FR"/>
        </w:rPr>
      </w:pPr>
    </w:p>
    <w:p w14:paraId="1D544BF2" w14:textId="77777777" w:rsidR="000152C6" w:rsidRPr="0032190F" w:rsidRDefault="000152C6" w:rsidP="000152C6">
      <w:pPr>
        <w:ind w:right="-156" w:firstLine="709"/>
        <w:jc w:val="both"/>
        <w:rPr>
          <w:i/>
          <w:sz w:val="20"/>
          <w:szCs w:val="20"/>
          <w:lang w:val="fr-FR"/>
        </w:rPr>
      </w:pPr>
      <w:r w:rsidRPr="0032190F">
        <w:rPr>
          <w:i/>
          <w:sz w:val="20"/>
          <w:szCs w:val="20"/>
          <w:lang w:val="fr-FR"/>
        </w:rPr>
        <w:t>L'autre côté de la roche, présente une face de pendage 80° ouest qui est moins plate,</w:t>
      </w:r>
      <w:r w:rsidRPr="0032190F">
        <w:rPr>
          <w:b/>
          <w:i/>
          <w:sz w:val="20"/>
          <w:szCs w:val="20"/>
          <w:lang w:val="fr-FR"/>
        </w:rPr>
        <w:t xml:space="preserve"> face b</w:t>
      </w:r>
      <w:r w:rsidRPr="0032190F">
        <w:rPr>
          <w:i/>
          <w:sz w:val="20"/>
          <w:szCs w:val="20"/>
          <w:lang w:val="fr-FR"/>
        </w:rPr>
        <w:t>. A gauche d'un décrochement vertical se trouvent trois corniformes, le C et une plage de cupules éparses. A droite et en haut de cette face de grosses cupules sont inscrites, probablement composées de nombreuses petites cupules.</w:t>
      </w:r>
    </w:p>
    <w:p w14:paraId="45F233EB" w14:textId="77777777" w:rsidR="000152C6" w:rsidRPr="0032190F" w:rsidRDefault="000152C6" w:rsidP="000152C6">
      <w:pPr>
        <w:ind w:right="-156"/>
        <w:jc w:val="both"/>
        <w:rPr>
          <w:i/>
          <w:sz w:val="20"/>
          <w:szCs w:val="20"/>
          <w:lang w:val="fr-FR"/>
        </w:rPr>
      </w:pPr>
      <w:r w:rsidRPr="0032190F">
        <w:rPr>
          <w:i/>
          <w:sz w:val="20"/>
          <w:szCs w:val="20"/>
          <w:lang w:val="fr-FR"/>
        </w:rPr>
        <w:t>Le numéro, ZIV-GIII-R17D, est écrit entre deux décrochements arrondis, entre les deux amas de grosses cupules et deux corniformes maladroitement exécutés.</w:t>
      </w:r>
    </w:p>
    <w:p w14:paraId="77BEA745" w14:textId="77777777" w:rsidR="000152C6" w:rsidRPr="0032190F" w:rsidRDefault="000152C6" w:rsidP="00647EA0">
      <w:pPr>
        <w:pStyle w:val="Heading5"/>
        <w:rPr>
          <w:color w:val="141414"/>
        </w:rPr>
      </w:pPr>
      <w:bookmarkStart w:id="5607" w:name="Desc_ZIVGIIIR17F"/>
      <w:r w:rsidRPr="0032190F">
        <w:t>ZIVGIIIR17F</w:t>
      </w:r>
    </w:p>
    <w:bookmarkEnd w:id="5607"/>
    <w:p w14:paraId="6823E74B" w14:textId="77777777" w:rsidR="000152C6" w:rsidRPr="0032190F" w:rsidRDefault="000152C6" w:rsidP="000152C6">
      <w:pPr>
        <w:jc w:val="right"/>
        <w:rPr>
          <w:b/>
          <w:sz w:val="20"/>
          <w:szCs w:val="20"/>
          <w:lang w:val="fr-FR"/>
        </w:rPr>
      </w:pPr>
      <w:r w:rsidRPr="0032190F">
        <w:rPr>
          <w:b/>
          <w:sz w:val="20"/>
          <w:szCs w:val="20"/>
          <w:lang w:val="fr-FR"/>
        </w:rPr>
        <w:t>Roche des multiples corniformes</w:t>
      </w:r>
    </w:p>
    <w:p w14:paraId="446D115F" w14:textId="77777777" w:rsidR="000152C6" w:rsidRPr="0032190F" w:rsidRDefault="000152C6" w:rsidP="000152C6">
      <w:pPr>
        <w:rPr>
          <w:lang w:val="fr-FR"/>
        </w:rPr>
      </w:pPr>
    </w:p>
    <w:p w14:paraId="27403D49" w14:textId="52983BC5" w:rsidR="000152C6" w:rsidRPr="0032190F" w:rsidRDefault="000152C6" w:rsidP="000152C6">
      <w:pPr>
        <w:rPr>
          <w:lang w:val="fr-FR"/>
        </w:rPr>
      </w:pPr>
      <w:r w:rsidRPr="0032190F">
        <w:rPr>
          <w:lang w:val="fr-FR"/>
        </w:rPr>
        <w:t>C’est la roche la 4</w:t>
      </w:r>
      <w:r w:rsidRPr="0032190F">
        <w:rPr>
          <w:vertAlign w:val="superscript"/>
          <w:lang w:val="fr-FR"/>
        </w:rPr>
        <w:t>e</w:t>
      </w:r>
      <w:r w:rsidRPr="0032190F">
        <w:rPr>
          <w:lang w:val="fr-FR"/>
        </w:rPr>
        <w:t xml:space="preserve"> roche gravée du groupe ZIVGIII (SS BIB). Roche de petite dimension pourtant très gravée (voir </w:t>
      </w:r>
      <w:hyperlink r:id="rId14150" w:anchor="Desc_ZIVGIIR12A" w:history="1">
        <w:r w:rsidRPr="0032190F">
          <w:rPr>
            <w:rStyle w:val="Hyperlink"/>
            <w:lang w:val="fr-FR"/>
          </w:rPr>
          <w:t>ZIVGIIR12A</w:t>
        </w:r>
      </w:hyperlink>
      <w:r w:rsidRPr="0032190F">
        <w:rPr>
          <w:lang w:val="fr-FR"/>
        </w:rPr>
        <w:t>)</w:t>
      </w:r>
    </w:p>
    <w:p w14:paraId="667BCFD7" w14:textId="77777777" w:rsidR="000152C6" w:rsidRPr="0032190F" w:rsidRDefault="000152C6" w:rsidP="000152C6">
      <w:pPr>
        <w:ind w:right="-156"/>
        <w:jc w:val="both"/>
        <w:rPr>
          <w:sz w:val="20"/>
          <w:szCs w:val="20"/>
          <w:lang w:val="fr-FR"/>
        </w:rPr>
      </w:pPr>
    </w:p>
    <w:p w14:paraId="36E15F65" w14:textId="77777777" w:rsidR="000152C6" w:rsidRPr="0032190F" w:rsidRDefault="000152C6" w:rsidP="000152C6">
      <w:pPr>
        <w:ind w:right="-156"/>
        <w:jc w:val="both"/>
        <w:rPr>
          <w:i/>
          <w:sz w:val="20"/>
          <w:szCs w:val="20"/>
          <w:lang w:val="fr-FR"/>
        </w:rPr>
      </w:pPr>
      <w:r w:rsidRPr="0032190F">
        <w:rPr>
          <w:i/>
          <w:sz w:val="20"/>
          <w:szCs w:val="20"/>
          <w:lang w:val="fr-FR"/>
        </w:rPr>
        <w:tab/>
        <w:t>C’est une petite dalle allongée du nord au sud, à section est – ouest triangulaire. Suivant le trajet suivi on apercevra en premier sa face est ou sa face ouest.</w:t>
      </w:r>
    </w:p>
    <w:p w14:paraId="7F157BEE" w14:textId="77777777" w:rsidR="000152C6" w:rsidRPr="0032190F" w:rsidRDefault="000152C6" w:rsidP="000152C6">
      <w:pPr>
        <w:ind w:right="-156" w:firstLine="709"/>
        <w:jc w:val="both"/>
        <w:rPr>
          <w:i/>
          <w:sz w:val="20"/>
          <w:szCs w:val="20"/>
          <w:lang w:val="fr-FR"/>
        </w:rPr>
      </w:pPr>
      <w:r w:rsidRPr="0032190F">
        <w:rPr>
          <w:i/>
          <w:sz w:val="20"/>
          <w:szCs w:val="20"/>
          <w:lang w:val="fr-FR"/>
        </w:rPr>
        <w:t xml:space="preserve"> - la </w:t>
      </w:r>
      <w:r w:rsidRPr="0032190F">
        <w:rPr>
          <w:b/>
          <w:i/>
          <w:sz w:val="20"/>
          <w:szCs w:val="20"/>
          <w:lang w:val="fr-FR"/>
        </w:rPr>
        <w:t>face a</w:t>
      </w:r>
      <w:r w:rsidRPr="0032190F">
        <w:rPr>
          <w:i/>
          <w:sz w:val="20"/>
          <w:szCs w:val="20"/>
          <w:lang w:val="fr-FR"/>
        </w:rPr>
        <w:t xml:space="preserve"> de pendage 30° nord-est est la plus décorée. Au sud remarquer deux poignards. L'un est parallèle à l'arête supérieure d’orientation sud-est – nord-ouest, l'autre lui est perpendiculaire. Le premier a une lame triangulaire à bout pointu, une garde très large, un manche rectangulaire avec une bande creusée plus profondément dans le bas et un pommeau presque triangulaire. Son piquetage et très fin et assez régulier. Plus bas un petit corniforme, à corps globuleux et cornes arrondies montantes puis descendantes a le même type de piquetage. L'autre poignard, dont l'exécution est moins fine mais cependant soignée, possède une lame triangulaire courte, un manche trapézoïdal et un pommeau rectangulaire plus étroit avec deux appendices. Plusieurs corniformes présentent le même type de piquetage : ils ont un corps rectangulaire plus ou moins allongé et des cornes arrondies ou en lyre. L'un d'eux a le bout des cornes épaissi, d'autres portent une plage entre leurs cornes, ou bien sont emboîtés ou opposés par les cornes. Certains sont très petits, d'autres ont leurs cupules éclatées. Sur la droite ils sont en forme de fourche.</w:t>
      </w:r>
    </w:p>
    <w:p w14:paraId="76405C48" w14:textId="79ABC1B5" w:rsidR="000152C6" w:rsidRPr="0032190F" w:rsidRDefault="000152C6" w:rsidP="000152C6">
      <w:pPr>
        <w:ind w:right="-156"/>
        <w:jc w:val="both"/>
        <w:rPr>
          <w:i/>
          <w:sz w:val="20"/>
          <w:szCs w:val="20"/>
          <w:lang w:val="fr-FR"/>
        </w:rPr>
      </w:pPr>
      <w:r w:rsidRPr="0032190F">
        <w:rPr>
          <w:i/>
          <w:sz w:val="20"/>
          <w:szCs w:val="20"/>
          <w:lang w:val="fr-FR"/>
        </w:rPr>
        <w:t xml:space="preserve">En contrebas et à l’ouest, la </w:t>
      </w:r>
      <w:r w:rsidRPr="0032190F">
        <w:rPr>
          <w:b/>
          <w:i/>
          <w:sz w:val="20"/>
          <w:szCs w:val="20"/>
          <w:lang w:val="fr-FR"/>
        </w:rPr>
        <w:t>facec</w:t>
      </w:r>
      <w:r w:rsidRPr="0032190F">
        <w:rPr>
          <w:i/>
          <w:sz w:val="20"/>
          <w:szCs w:val="20"/>
          <w:lang w:val="fr-FR"/>
        </w:rPr>
        <w:t>, une gouttière dirigée du nord-ouest au sud-est (</w:t>
      </w:r>
      <w:smartTag w:uri="urn:schemas-microsoft-com:office:smarttags" w:element="metricconverter">
        <w:smartTagPr>
          <w:attr w:name="ProductID" w:val="0,3 m"/>
        </w:smartTagPr>
        <w:r w:rsidRPr="0032190F">
          <w:rPr>
            <w:i/>
            <w:sz w:val="20"/>
            <w:szCs w:val="20"/>
            <w:lang w:val="fr-FR"/>
          </w:rPr>
          <w:t>0,3 m</w:t>
        </w:r>
      </w:smartTag>
      <w:r w:rsidRPr="0032190F">
        <w:rPr>
          <w:i/>
          <w:sz w:val="20"/>
          <w:szCs w:val="20"/>
          <w:lang w:val="fr-FR"/>
        </w:rPr>
        <w:t xml:space="preserve"> par </w:t>
      </w:r>
      <w:smartTag w:uri="urn:schemas-microsoft-com:office:smarttags" w:element="metricconverter">
        <w:smartTagPr>
          <w:attr w:name="ProductID" w:val="0,1 m"/>
        </w:smartTagPr>
        <w:r w:rsidRPr="0032190F">
          <w:rPr>
            <w:i/>
            <w:sz w:val="20"/>
            <w:szCs w:val="20"/>
            <w:lang w:val="fr-FR"/>
          </w:rPr>
          <w:t>0,1 m</w:t>
        </w:r>
      </w:smartTag>
      <w:r w:rsidRPr="0032190F">
        <w:rPr>
          <w:i/>
          <w:sz w:val="20"/>
          <w:szCs w:val="20"/>
          <w:lang w:val="fr-FR"/>
        </w:rPr>
        <w:t xml:space="preserve">, pendage 10° nord-ouest) porte des cupules et des petits dessins de bergers : botte, 4 </w:t>
      </w:r>
      <w:hyperlink r:id="rId14151" w:anchor="Typ_Bego_xHisto_Marelles" w:history="1">
        <w:r w:rsidR="000F030B" w:rsidRPr="0032190F">
          <w:rPr>
            <w:rStyle w:val="Hyperlink"/>
            <w:i/>
            <w:sz w:val="20"/>
            <w:szCs w:val="20"/>
            <w:lang w:val="fr-FR"/>
          </w:rPr>
          <w:t>marelles</w:t>
        </w:r>
      </w:hyperlink>
      <w:r w:rsidRPr="0032190F">
        <w:rPr>
          <w:i/>
          <w:sz w:val="20"/>
          <w:szCs w:val="20"/>
          <w:lang w:val="fr-FR"/>
        </w:rPr>
        <w:t xml:space="preserve">, profil avec moustache et chapeau. </w:t>
      </w:r>
    </w:p>
    <w:p w14:paraId="1E213C0E" w14:textId="77777777" w:rsidR="000152C6" w:rsidRPr="0032190F" w:rsidRDefault="000152C6" w:rsidP="000152C6">
      <w:pPr>
        <w:ind w:right="-156"/>
        <w:jc w:val="both"/>
        <w:rPr>
          <w:i/>
          <w:sz w:val="20"/>
          <w:szCs w:val="20"/>
          <w:lang w:val="fr-FR"/>
        </w:rPr>
      </w:pPr>
      <w:r w:rsidRPr="0032190F">
        <w:rPr>
          <w:i/>
          <w:sz w:val="20"/>
          <w:szCs w:val="20"/>
          <w:lang w:val="fr-FR"/>
        </w:rPr>
        <w:tab/>
        <w:t xml:space="preserve">- La </w:t>
      </w:r>
      <w:r w:rsidRPr="0032190F">
        <w:rPr>
          <w:b/>
          <w:i/>
          <w:sz w:val="20"/>
          <w:szCs w:val="20"/>
          <w:lang w:val="fr-FR"/>
        </w:rPr>
        <w:t>face b</w:t>
      </w:r>
      <w:r w:rsidRPr="0032190F">
        <w:rPr>
          <w:i/>
          <w:sz w:val="20"/>
          <w:szCs w:val="20"/>
          <w:lang w:val="fr-FR"/>
        </w:rPr>
        <w:t xml:space="preserve"> de pendage 60° ouest est moins riche. Repérer dans sa partie inférieure, un corniforme et le contour d'un poignard à lame triangulaire et manche rectangulaire. Le numéro, ZIV-GIII-R17F, et le C, avec une flèche vers le nord, sont inscrits sur un replat presque horizontal, en haut de la roche.</w:t>
      </w:r>
    </w:p>
    <w:p w14:paraId="7C09AF56" w14:textId="77777777" w:rsidR="000152C6" w:rsidRPr="0032190F" w:rsidRDefault="000152C6" w:rsidP="000152C6">
      <w:pPr>
        <w:ind w:right="-156"/>
        <w:jc w:val="both"/>
        <w:rPr>
          <w:i/>
          <w:sz w:val="20"/>
          <w:szCs w:val="20"/>
          <w:lang w:val="fr-FR"/>
        </w:rPr>
      </w:pPr>
    </w:p>
    <w:p w14:paraId="1A9876AC" w14:textId="77777777" w:rsidR="000152C6" w:rsidRPr="0032190F" w:rsidRDefault="000152C6" w:rsidP="00647EA0">
      <w:pPr>
        <w:pStyle w:val="Heading5"/>
      </w:pPr>
      <w:bookmarkStart w:id="5608" w:name="Desc_ZIVGIIIR18E"/>
      <w:r w:rsidRPr="0032190F">
        <w:t>ZIVGIIIR18E</w:t>
      </w:r>
    </w:p>
    <w:bookmarkEnd w:id="5608"/>
    <w:p w14:paraId="660D64D9" w14:textId="77777777" w:rsidR="000152C6" w:rsidRPr="0032190F" w:rsidRDefault="000152C6" w:rsidP="000152C6">
      <w:pPr>
        <w:jc w:val="right"/>
        <w:rPr>
          <w:b/>
          <w:sz w:val="20"/>
          <w:szCs w:val="20"/>
          <w:lang w:val="fr-FR"/>
        </w:rPr>
      </w:pPr>
      <w:r w:rsidRPr="0032190F">
        <w:rPr>
          <w:b/>
          <w:sz w:val="20"/>
          <w:szCs w:val="20"/>
          <w:lang w:val="fr-FR"/>
        </w:rPr>
        <w:t>Roche de la hallebarde avec des stries de contour</w:t>
      </w:r>
    </w:p>
    <w:p w14:paraId="2AE2B3CC" w14:textId="77777777" w:rsidR="000152C6" w:rsidRPr="0032190F" w:rsidRDefault="000152C6" w:rsidP="000152C6">
      <w:pPr>
        <w:rPr>
          <w:lang w:val="fr-FR"/>
        </w:rPr>
      </w:pPr>
    </w:p>
    <w:p w14:paraId="56186037" w14:textId="3505AAC0" w:rsidR="000152C6" w:rsidRPr="0032190F" w:rsidRDefault="000152C6" w:rsidP="000152C6">
      <w:pPr>
        <w:rPr>
          <w:lang w:val="fr-FR"/>
        </w:rPr>
      </w:pPr>
      <w:r w:rsidRPr="0032190F">
        <w:rPr>
          <w:lang w:val="fr-FR"/>
        </w:rPr>
        <w:t xml:space="preserve">Sur cette paroi de pélite orangé a été gravée une </w:t>
      </w:r>
      <w:hyperlink r:id="rId14152" w:anchor="Typ_Bego_Hallebardes" w:history="1">
        <w:r w:rsidRPr="0032190F">
          <w:rPr>
            <w:rStyle w:val="Hyperlink"/>
            <w:lang w:val="fr-FR"/>
          </w:rPr>
          <w:t>hallebarde</w:t>
        </w:r>
      </w:hyperlink>
      <w:r w:rsidRPr="0032190F">
        <w:rPr>
          <w:lang w:val="fr-FR"/>
        </w:rPr>
        <w:t xml:space="preserve">. Les </w:t>
      </w:r>
      <w:hyperlink r:id="rId14153" w:anchor="Ana_Technologie_Lineaire" w:history="1">
        <w:r w:rsidRPr="0032190F">
          <w:rPr>
            <w:rStyle w:val="Hyperlink"/>
            <w:lang w:val="fr-FR"/>
          </w:rPr>
          <w:t>incisions</w:t>
        </w:r>
      </w:hyperlink>
      <w:r w:rsidRPr="0032190F">
        <w:rPr>
          <w:lang w:val="fr-FR"/>
        </w:rPr>
        <w:t xml:space="preserve"> visibles sont des stries de contour (SS BIB)</w:t>
      </w:r>
    </w:p>
    <w:p w14:paraId="00300649" w14:textId="77777777" w:rsidR="000152C6" w:rsidRPr="0032190F" w:rsidRDefault="000152C6" w:rsidP="000152C6">
      <w:pPr>
        <w:ind w:right="-156"/>
        <w:jc w:val="both"/>
        <w:rPr>
          <w:sz w:val="20"/>
          <w:szCs w:val="20"/>
          <w:lang w:val="fr-FR"/>
        </w:rPr>
      </w:pPr>
    </w:p>
    <w:p w14:paraId="4D6DCC00" w14:textId="77777777" w:rsidR="000152C6" w:rsidRPr="0032190F" w:rsidRDefault="000152C6" w:rsidP="000152C6">
      <w:pPr>
        <w:ind w:right="-156"/>
        <w:jc w:val="both"/>
        <w:rPr>
          <w:i/>
          <w:sz w:val="20"/>
          <w:szCs w:val="20"/>
          <w:lang w:val="fr-FR"/>
        </w:rPr>
      </w:pPr>
      <w:r w:rsidRPr="0032190F">
        <w:rPr>
          <w:i/>
          <w:sz w:val="20"/>
          <w:szCs w:val="20"/>
          <w:lang w:val="fr-FR"/>
        </w:rPr>
        <w:tab/>
        <w:t>C’est le bas de la face de pendage 70° nord-est située sur la pointe la plus proche de la roche 18D. Sur une petite surface (</w:t>
      </w:r>
      <w:smartTag w:uri="urn:schemas-microsoft-com:office:smarttags" w:element="metricconverter">
        <w:smartTagPr>
          <w:attr w:name="ProductID" w:val="0,5 m"/>
        </w:smartTagPr>
        <w:r w:rsidRPr="0032190F">
          <w:rPr>
            <w:i/>
            <w:sz w:val="20"/>
            <w:szCs w:val="20"/>
            <w:lang w:val="fr-FR"/>
          </w:rPr>
          <w:t>0,5 m</w:t>
        </w:r>
      </w:smartTag>
      <w:r w:rsidRPr="0032190F">
        <w:rPr>
          <w:i/>
          <w:sz w:val="20"/>
          <w:szCs w:val="20"/>
          <w:lang w:val="fr-FR"/>
        </w:rPr>
        <w:t xml:space="preserve"> par </w:t>
      </w:r>
      <w:smartTag w:uri="urn:schemas-microsoft-com:office:smarttags" w:element="metricconverter">
        <w:smartTagPr>
          <w:attr w:name="ProductID" w:val="0,5 m"/>
        </w:smartTagPr>
        <w:r w:rsidRPr="0032190F">
          <w:rPr>
            <w:i/>
            <w:sz w:val="20"/>
            <w:szCs w:val="20"/>
            <w:lang w:val="fr-FR"/>
          </w:rPr>
          <w:t>0,5 m</w:t>
        </w:r>
      </w:smartTag>
      <w:r w:rsidRPr="0032190F">
        <w:rPr>
          <w:i/>
          <w:sz w:val="20"/>
          <w:szCs w:val="20"/>
          <w:lang w:val="fr-FR"/>
        </w:rPr>
        <w:t xml:space="preserve">) la roche est lisse, plate et de couleur verdâtre. Le C et le numéro sont inscrits en haut de cette face, au-dessus d'une hallebarde à manche rectiligne, dirigé dans le sens de la pente et se prolongeant dans le sol. Remarquer de profondes </w:t>
      </w:r>
      <w:r w:rsidRPr="0032190F">
        <w:rPr>
          <w:b/>
          <w:i/>
          <w:sz w:val="20"/>
          <w:szCs w:val="20"/>
          <w:lang w:val="fr-FR"/>
        </w:rPr>
        <w:t>stries de contour</w:t>
      </w:r>
      <w:r w:rsidRPr="0032190F">
        <w:rPr>
          <w:i/>
          <w:sz w:val="20"/>
          <w:szCs w:val="20"/>
          <w:lang w:val="fr-FR"/>
        </w:rPr>
        <w:t xml:space="preserve"> autour de la lame, dont deux sont incisées à l'extérieur du dessin et n'ont donc pas été suivies. La lame triangulaire pointue est perpendiculaire au manche. etses bords sont légèrement courbes. L'emmanchement dépasse largement le manche et sa forme est assez confuse.</w:t>
      </w:r>
    </w:p>
    <w:p w14:paraId="0837FFA9" w14:textId="77777777" w:rsidR="000152C6" w:rsidRPr="0032190F" w:rsidRDefault="000152C6" w:rsidP="000152C6">
      <w:pPr>
        <w:ind w:right="-156"/>
        <w:jc w:val="both"/>
        <w:rPr>
          <w:i/>
          <w:sz w:val="20"/>
          <w:szCs w:val="20"/>
          <w:lang w:val="fr-FR"/>
        </w:rPr>
      </w:pPr>
      <w:r w:rsidRPr="0032190F">
        <w:rPr>
          <w:i/>
          <w:sz w:val="20"/>
          <w:szCs w:val="20"/>
          <w:lang w:val="fr-FR"/>
        </w:rPr>
        <w:t>Repérer des séries de lignes continues et en pointillé.</w:t>
      </w:r>
    </w:p>
    <w:p w14:paraId="6757A838" w14:textId="77777777" w:rsidR="000152C6" w:rsidRPr="0032190F" w:rsidRDefault="000152C6" w:rsidP="000152C6">
      <w:pPr>
        <w:ind w:right="-156"/>
        <w:jc w:val="both"/>
        <w:rPr>
          <w:i/>
          <w:sz w:val="20"/>
          <w:szCs w:val="20"/>
          <w:lang w:val="fr-FR"/>
        </w:rPr>
      </w:pPr>
    </w:p>
    <w:p w14:paraId="28DD6488" w14:textId="77777777" w:rsidR="000152C6" w:rsidRPr="0032190F" w:rsidRDefault="000152C6" w:rsidP="00647EA0">
      <w:pPr>
        <w:pStyle w:val="Heading5"/>
      </w:pPr>
      <w:bookmarkStart w:id="5609" w:name="Desc_ZIVGIIIR19C"/>
      <w:r w:rsidRPr="0032190F">
        <w:t>ZIVGIIIR19C</w:t>
      </w:r>
    </w:p>
    <w:bookmarkEnd w:id="5609"/>
    <w:p w14:paraId="5066765E" w14:textId="77777777" w:rsidR="000152C6" w:rsidRPr="0032190F" w:rsidRDefault="000152C6" w:rsidP="000152C6">
      <w:pPr>
        <w:jc w:val="right"/>
        <w:rPr>
          <w:b/>
          <w:sz w:val="20"/>
          <w:szCs w:val="20"/>
          <w:lang w:val="fr-FR"/>
        </w:rPr>
      </w:pPr>
      <w:r w:rsidRPr="0032190F">
        <w:rPr>
          <w:b/>
          <w:sz w:val="20"/>
          <w:szCs w:val="20"/>
          <w:lang w:val="fr-FR"/>
        </w:rPr>
        <w:t>Roche de l’attelage aux quatre corniformes à corps linéaires</w:t>
      </w:r>
    </w:p>
    <w:p w14:paraId="05D7E080" w14:textId="77777777" w:rsidR="000152C6" w:rsidRPr="0032190F" w:rsidRDefault="000152C6" w:rsidP="000152C6">
      <w:pPr>
        <w:ind w:right="-156"/>
        <w:jc w:val="both"/>
        <w:rPr>
          <w:sz w:val="20"/>
          <w:szCs w:val="20"/>
          <w:lang w:val="fr-FR"/>
        </w:rPr>
      </w:pPr>
    </w:p>
    <w:p w14:paraId="45CC34A3" w14:textId="77777777" w:rsidR="000152C6" w:rsidRPr="0032190F" w:rsidRDefault="000152C6" w:rsidP="000152C6">
      <w:pPr>
        <w:jc w:val="both"/>
        <w:rPr>
          <w:lang w:val="fr-FR"/>
        </w:rPr>
      </w:pPr>
      <w:r w:rsidRPr="0032190F">
        <w:rPr>
          <w:lang w:val="fr-FR"/>
        </w:rPr>
        <w:t>C’est la roche la 5</w:t>
      </w:r>
      <w:r w:rsidRPr="0032190F">
        <w:rPr>
          <w:vertAlign w:val="superscript"/>
          <w:lang w:val="fr-FR"/>
        </w:rPr>
        <w:t>e</w:t>
      </w:r>
      <w:r w:rsidRPr="0032190F">
        <w:rPr>
          <w:lang w:val="fr-FR"/>
        </w:rPr>
        <w:t xml:space="preserve"> roche gravée du groupe ZIVGIII (SS BIB) et pour E. Masson, l’étape 5, et « point culminant » du « chemin processionel » est une roche à « composition à caratère astral » ; un « véritable observatoire ». Sur cette surface serait représenté un « char (54 x </w:t>
      </w:r>
      <w:smartTag w:uri="urn:schemas-microsoft-com:office:smarttags" w:element="metricconverter">
        <w:smartTagPr>
          <w:attr w:name="ProductID" w:val="26 cm"/>
        </w:smartTagPr>
        <w:r w:rsidRPr="0032190F">
          <w:rPr>
            <w:lang w:val="fr-FR"/>
          </w:rPr>
          <w:t>26 cm</w:t>
        </w:r>
      </w:smartTag>
      <w:r w:rsidRPr="0032190F">
        <w:rPr>
          <w:lang w:val="fr-FR"/>
        </w:rPr>
        <w:t>) à quatre roues » trouvant des correspondances avec le Valcamonica. Toujours selon E. Masson, « l’absence de socs, régulièrement marqués sur les attelages, ainsi que la longueur du timon central [qui] font apparaitre l’emblème premier de ce dessin, un char solaire (...) » (Masson 1993 p. 124).</w:t>
      </w:r>
    </w:p>
    <w:p w14:paraId="460C3C83" w14:textId="77777777" w:rsidR="000152C6" w:rsidRPr="0032190F" w:rsidRDefault="000152C6" w:rsidP="000152C6">
      <w:pPr>
        <w:ind w:right="-156"/>
        <w:jc w:val="both"/>
        <w:rPr>
          <w:sz w:val="20"/>
          <w:szCs w:val="20"/>
          <w:lang w:val="fr-FR"/>
        </w:rPr>
      </w:pPr>
    </w:p>
    <w:p w14:paraId="5E7A4BA0" w14:textId="0BB2ED2C" w:rsidR="000152C6" w:rsidRPr="0032190F" w:rsidRDefault="000152C6" w:rsidP="000152C6">
      <w:pPr>
        <w:ind w:right="-156"/>
        <w:jc w:val="both"/>
        <w:rPr>
          <w:i/>
          <w:sz w:val="20"/>
          <w:szCs w:val="20"/>
          <w:lang w:val="fr-FR"/>
        </w:rPr>
      </w:pPr>
      <w:r w:rsidRPr="0032190F">
        <w:rPr>
          <w:i/>
          <w:sz w:val="20"/>
          <w:szCs w:val="20"/>
          <w:lang w:val="fr-FR"/>
        </w:rPr>
        <w:tab/>
        <w:t>C’est une surface en forme de losange (</w:t>
      </w:r>
      <w:smartTag w:uri="urn:schemas-microsoft-com:office:smarttags" w:element="metricconverter">
        <w:smartTagPr>
          <w:attr w:name="ProductID" w:val="2,0 m"/>
        </w:smartTagPr>
        <w:r w:rsidRPr="0032190F">
          <w:rPr>
            <w:i/>
            <w:sz w:val="20"/>
            <w:szCs w:val="20"/>
            <w:lang w:val="fr-FR"/>
          </w:rPr>
          <w:t>2,0 m</w:t>
        </w:r>
      </w:smartTag>
      <w:r w:rsidRPr="0032190F">
        <w:rPr>
          <w:i/>
          <w:sz w:val="20"/>
          <w:szCs w:val="20"/>
          <w:lang w:val="fr-FR"/>
        </w:rPr>
        <w:t xml:space="preserve"> par </w:t>
      </w:r>
      <w:smartTag w:uri="urn:schemas-microsoft-com:office:smarttags" w:element="metricconverter">
        <w:smartTagPr>
          <w:attr w:name="ProductID" w:val="1,5 m"/>
        </w:smartTagPr>
        <w:r w:rsidRPr="0032190F">
          <w:rPr>
            <w:i/>
            <w:sz w:val="20"/>
            <w:szCs w:val="20"/>
            <w:lang w:val="fr-FR"/>
          </w:rPr>
          <w:t>1,5 m</w:t>
        </w:r>
      </w:smartTag>
      <w:r w:rsidRPr="0032190F">
        <w:rPr>
          <w:i/>
          <w:sz w:val="20"/>
          <w:szCs w:val="20"/>
          <w:lang w:val="fr-FR"/>
        </w:rPr>
        <w:t xml:space="preserve">), de pendage 10° nord et couverte de gravures, malheureusement érodées et envahies de lichens. Signalons de nombreuses armes, des hallebardes et poignards, certains aménagés en doubles corniformes par des appendices courbes, un double </w:t>
      </w:r>
      <w:hyperlink r:id="rId14154" w:anchor="Typ_Bego_Attelages" w:history="1">
        <w:r w:rsidRPr="0032190F">
          <w:rPr>
            <w:rStyle w:val="Hyperlink"/>
            <w:i/>
            <w:sz w:val="20"/>
            <w:szCs w:val="20"/>
            <w:lang w:val="fr-FR"/>
          </w:rPr>
          <w:t>attelage</w:t>
        </w:r>
      </w:hyperlink>
      <w:r w:rsidRPr="0032190F">
        <w:rPr>
          <w:i/>
          <w:sz w:val="20"/>
          <w:szCs w:val="20"/>
          <w:lang w:val="fr-FR"/>
        </w:rPr>
        <w:t xml:space="preserve"> avec araire.</w:t>
      </w:r>
    </w:p>
    <w:p w14:paraId="14B41165" w14:textId="77777777" w:rsidR="000152C6" w:rsidRPr="0032190F" w:rsidRDefault="000152C6" w:rsidP="000152C6">
      <w:pPr>
        <w:ind w:right="-156"/>
        <w:jc w:val="both"/>
        <w:rPr>
          <w:i/>
          <w:sz w:val="20"/>
          <w:szCs w:val="20"/>
          <w:lang w:val="fr-FR"/>
        </w:rPr>
      </w:pPr>
      <w:r w:rsidRPr="0032190F">
        <w:rPr>
          <w:i/>
          <w:sz w:val="20"/>
          <w:szCs w:val="20"/>
          <w:lang w:val="fr-FR"/>
        </w:rPr>
        <w:t xml:space="preserve">La roche est à </w:t>
      </w:r>
      <w:r w:rsidRPr="0032190F">
        <w:rPr>
          <w:b/>
          <w:i/>
          <w:sz w:val="20"/>
          <w:szCs w:val="20"/>
          <w:lang w:val="fr-FR"/>
        </w:rPr>
        <w:t>voir le matin</w:t>
      </w:r>
      <w:r w:rsidRPr="0032190F">
        <w:rPr>
          <w:i/>
          <w:sz w:val="20"/>
          <w:szCs w:val="20"/>
          <w:lang w:val="fr-FR"/>
        </w:rPr>
        <w:t xml:space="preserve"> (avant 13H en juillet). Les rebords sud et ouest, verticaux, mettent assez vite les gravures à l'ombre et les rendent illisibles (une très belle et très nette photo de cette roche a paru dans Archeologia spécial d'avril 93 et cette roche a fait l’admiration de E. Masson qui voit dans le double attelage un char solaire !). A midi le numéro est à peu près visible au centre de la face, à droite de la fissure en diagonale et à </w:t>
      </w:r>
      <w:smartTag w:uri="urn:schemas-microsoft-com:office:smarttags" w:element="metricconverter">
        <w:smartTagPr>
          <w:attr w:name="ProductID" w:val="0,3 m"/>
        </w:smartTagPr>
        <w:r w:rsidRPr="0032190F">
          <w:rPr>
            <w:i/>
            <w:sz w:val="20"/>
            <w:szCs w:val="20"/>
            <w:lang w:val="fr-FR"/>
          </w:rPr>
          <w:t>0,3 m</w:t>
        </w:r>
      </w:smartTag>
      <w:r w:rsidRPr="0032190F">
        <w:rPr>
          <w:i/>
          <w:sz w:val="20"/>
          <w:szCs w:val="20"/>
          <w:lang w:val="fr-FR"/>
        </w:rPr>
        <w:t xml:space="preserve"> au-dessus du "char solaire" : ZIV GIII R ?  mais le chiffre se confond avec un texte de berger et n’est pas net. Le C n'a pas été trouvé.</w:t>
      </w:r>
    </w:p>
    <w:p w14:paraId="5B0C021E" w14:textId="77777777" w:rsidR="000152C6" w:rsidRPr="0032190F" w:rsidRDefault="000152C6" w:rsidP="000152C6">
      <w:pPr>
        <w:ind w:right="-156"/>
        <w:jc w:val="both"/>
        <w:rPr>
          <w:i/>
          <w:sz w:val="20"/>
          <w:szCs w:val="20"/>
          <w:lang w:val="fr-FR"/>
        </w:rPr>
      </w:pPr>
    </w:p>
    <w:p w14:paraId="76BA1C1A" w14:textId="77777777" w:rsidR="000152C6" w:rsidRPr="0032190F" w:rsidRDefault="000152C6" w:rsidP="00647EA0">
      <w:pPr>
        <w:pStyle w:val="Heading5"/>
      </w:pPr>
      <w:r w:rsidRPr="0032190F">
        <w:t>ZIVGIIIR20A</w:t>
      </w:r>
    </w:p>
    <w:p w14:paraId="5CD4FE2A" w14:textId="77777777" w:rsidR="000152C6" w:rsidRPr="0032190F" w:rsidRDefault="000152C6" w:rsidP="000152C6">
      <w:pPr>
        <w:jc w:val="right"/>
        <w:rPr>
          <w:b/>
          <w:sz w:val="20"/>
          <w:szCs w:val="20"/>
          <w:lang w:val="fr-FR"/>
        </w:rPr>
      </w:pPr>
      <w:r w:rsidRPr="0032190F">
        <w:rPr>
          <w:b/>
          <w:sz w:val="20"/>
          <w:szCs w:val="20"/>
          <w:lang w:val="fr-FR"/>
        </w:rPr>
        <w:t>Roche aux quatre z’araires</w:t>
      </w:r>
    </w:p>
    <w:p w14:paraId="722780AC" w14:textId="77777777" w:rsidR="000152C6" w:rsidRPr="0032190F" w:rsidRDefault="000152C6" w:rsidP="000152C6">
      <w:pPr>
        <w:ind w:right="-156"/>
        <w:jc w:val="both"/>
        <w:rPr>
          <w:sz w:val="20"/>
          <w:szCs w:val="20"/>
          <w:lang w:val="fr-FR"/>
        </w:rPr>
      </w:pPr>
    </w:p>
    <w:p w14:paraId="70804A81" w14:textId="77777777" w:rsidR="000152C6" w:rsidRPr="0032190F" w:rsidRDefault="000152C6" w:rsidP="000152C6">
      <w:pPr>
        <w:pStyle w:val="BodyText"/>
        <w:rPr>
          <w:sz w:val="20"/>
          <w:szCs w:val="20"/>
        </w:rPr>
      </w:pPr>
      <w:r w:rsidRPr="0032190F">
        <w:rPr>
          <w:sz w:val="20"/>
          <w:szCs w:val="20"/>
        </w:rPr>
        <w:tab/>
        <w:t>C'est l'extrémité est du premier palier de ces barres de pélite verte patinée en brun. Elle est formée par un affleurement de schiste gris plus ou moins patiné en orange.</w:t>
      </w:r>
    </w:p>
    <w:p w14:paraId="04B7392B" w14:textId="43781D6B" w:rsidR="000152C6" w:rsidRPr="0032190F" w:rsidRDefault="000152C6" w:rsidP="000152C6">
      <w:pPr>
        <w:ind w:right="-156" w:firstLine="709"/>
        <w:jc w:val="both"/>
        <w:rPr>
          <w:i/>
          <w:sz w:val="20"/>
          <w:szCs w:val="20"/>
          <w:lang w:val="fr-FR"/>
        </w:rPr>
      </w:pPr>
      <w:r w:rsidRPr="0032190F">
        <w:rPr>
          <w:i/>
          <w:sz w:val="20"/>
          <w:szCs w:val="20"/>
          <w:lang w:val="fr-FR"/>
        </w:rPr>
        <w:t>Tout à fait à l'est et sur une face de pendage 30° sud-sud-est (</w:t>
      </w:r>
      <w:r w:rsidRPr="0032190F">
        <w:rPr>
          <w:b/>
          <w:i/>
          <w:sz w:val="20"/>
          <w:szCs w:val="20"/>
          <w:lang w:val="fr-FR"/>
        </w:rPr>
        <w:t>face b</w:t>
      </w:r>
      <w:r w:rsidRPr="0032190F">
        <w:rPr>
          <w:i/>
          <w:sz w:val="20"/>
          <w:szCs w:val="20"/>
          <w:lang w:val="fr-FR"/>
        </w:rPr>
        <w:t xml:space="preserve">) se trouve, au ras de l'herbe, un </w:t>
      </w:r>
      <w:hyperlink r:id="rId14155" w:anchor="Typ_Bego_Attelages" w:history="1">
        <w:r w:rsidRPr="0032190F">
          <w:rPr>
            <w:rStyle w:val="Hyperlink"/>
            <w:i/>
            <w:sz w:val="20"/>
            <w:szCs w:val="20"/>
            <w:lang w:val="fr-FR"/>
          </w:rPr>
          <w:t>attelage</w:t>
        </w:r>
      </w:hyperlink>
      <w:r w:rsidRPr="0032190F">
        <w:rPr>
          <w:i/>
          <w:sz w:val="20"/>
          <w:szCs w:val="20"/>
          <w:lang w:val="fr-FR"/>
        </w:rPr>
        <w:t xml:space="preserve">sans araire, une barre et des petites plages rondes entre des fissures. Il faudra déblayer les gravillons et la végétation. Sous le premier attelage, en chercher un autre avec araire (un seul corniforme est visible, l'autre est perdu dans des éclats et l'herbe) et peut-être un petit personnage. En déblayant les gravillons un peu à gauche, se dévoilent deux attelages superposés où des éclats occupent la place de l'araire. Ces deux araires sont peut-être reliés par les timons mais de nombreuses traînées grises abîment la roche. </w:t>
      </w:r>
    </w:p>
    <w:p w14:paraId="0418D54E" w14:textId="77777777" w:rsidR="000152C6" w:rsidRPr="0032190F" w:rsidRDefault="000152C6" w:rsidP="000152C6">
      <w:pPr>
        <w:ind w:right="-156" w:firstLine="709"/>
        <w:jc w:val="both"/>
        <w:rPr>
          <w:i/>
          <w:sz w:val="20"/>
          <w:szCs w:val="20"/>
          <w:lang w:val="fr-FR"/>
        </w:rPr>
      </w:pPr>
      <w:r w:rsidRPr="0032190F">
        <w:rPr>
          <w:i/>
          <w:sz w:val="20"/>
          <w:szCs w:val="20"/>
          <w:lang w:val="fr-FR"/>
        </w:rPr>
        <w:t xml:space="preserve">A un mètre à l'ouest et à la même hauteur, sur la </w:t>
      </w:r>
      <w:r w:rsidRPr="0032190F">
        <w:rPr>
          <w:b/>
          <w:i/>
          <w:sz w:val="20"/>
          <w:szCs w:val="20"/>
          <w:lang w:val="fr-FR"/>
        </w:rPr>
        <w:t>face a</w:t>
      </w:r>
      <w:r w:rsidRPr="0032190F">
        <w:rPr>
          <w:i/>
          <w:sz w:val="20"/>
          <w:szCs w:val="20"/>
          <w:lang w:val="fr-FR"/>
        </w:rPr>
        <w:t xml:space="preserve">, se discerne un corniforme à corps linéaire dirigé vers le haut de la roche et à cornes très divergentes sinueuses. De l'autre côté d'une fissure se trouve un réticulé carré à 4x4 cases. Le C est inscrit à </w:t>
      </w:r>
      <w:smartTag w:uri="urn:schemas-microsoft-com:office:smarttags" w:element="metricconverter">
        <w:smartTagPr>
          <w:attr w:name="ProductID" w:val="0,6 m"/>
        </w:smartTagPr>
        <w:r w:rsidRPr="0032190F">
          <w:rPr>
            <w:i/>
            <w:sz w:val="20"/>
            <w:szCs w:val="20"/>
            <w:lang w:val="fr-FR"/>
          </w:rPr>
          <w:t>0,6 m</w:t>
        </w:r>
      </w:smartTag>
      <w:r w:rsidRPr="0032190F">
        <w:rPr>
          <w:i/>
          <w:sz w:val="20"/>
          <w:szCs w:val="20"/>
          <w:lang w:val="fr-FR"/>
        </w:rPr>
        <w:t xml:space="preserve"> au sud-ouest du réticulé et le numéro, ZIV GIII R20A  est écrit (par Conti) au nord-est, tout en haut de la roche, sur un morceau de patine et au-dessus d’une zone éclatée.</w:t>
      </w:r>
    </w:p>
    <w:p w14:paraId="47BBCB08" w14:textId="77777777" w:rsidR="000152C6" w:rsidRPr="0032190F" w:rsidRDefault="000152C6" w:rsidP="000152C6">
      <w:pPr>
        <w:ind w:right="-156" w:firstLine="709"/>
        <w:jc w:val="both"/>
        <w:rPr>
          <w:i/>
          <w:sz w:val="20"/>
          <w:szCs w:val="20"/>
          <w:lang w:val="fr-FR"/>
        </w:rPr>
      </w:pPr>
    </w:p>
    <w:p w14:paraId="0A68C681" w14:textId="77777777" w:rsidR="000152C6" w:rsidRPr="0032190F" w:rsidRDefault="000152C6" w:rsidP="00647EA0">
      <w:pPr>
        <w:pStyle w:val="Heading5"/>
      </w:pPr>
      <w:bookmarkStart w:id="5610" w:name="Desc_ZIVGIIIR20B"/>
      <w:r w:rsidRPr="0032190F">
        <w:t>ZIVGIIIR20B</w:t>
      </w:r>
    </w:p>
    <w:bookmarkEnd w:id="5610"/>
    <w:p w14:paraId="7093F91C" w14:textId="77777777" w:rsidR="000152C6" w:rsidRPr="0032190F" w:rsidRDefault="000152C6" w:rsidP="000152C6">
      <w:pPr>
        <w:jc w:val="right"/>
        <w:rPr>
          <w:rFonts w:ascii="Palatino" w:hAnsi="Palatino"/>
          <w:b/>
          <w:sz w:val="20"/>
          <w:szCs w:val="20"/>
          <w:lang w:val="fr-FR"/>
        </w:rPr>
      </w:pPr>
      <w:r w:rsidRPr="0032190F">
        <w:rPr>
          <w:rFonts w:ascii="Palatino" w:hAnsi="Palatino"/>
          <w:b/>
          <w:sz w:val="20"/>
          <w:szCs w:val="20"/>
          <w:lang w:val="fr-FR"/>
        </w:rPr>
        <w:t>Roche au cercle</w:t>
      </w:r>
    </w:p>
    <w:p w14:paraId="77C8947D" w14:textId="77777777" w:rsidR="000152C6" w:rsidRPr="0032190F" w:rsidRDefault="000152C6" w:rsidP="000152C6">
      <w:pPr>
        <w:ind w:right="-156"/>
        <w:jc w:val="both"/>
        <w:rPr>
          <w:sz w:val="20"/>
          <w:szCs w:val="20"/>
          <w:lang w:val="fr-FR"/>
        </w:rPr>
      </w:pPr>
    </w:p>
    <w:p w14:paraId="64F58036" w14:textId="42476044" w:rsidR="000152C6" w:rsidRPr="0032190F" w:rsidRDefault="00000000" w:rsidP="000152C6">
      <w:pPr>
        <w:ind w:right="-156"/>
        <w:jc w:val="both"/>
        <w:rPr>
          <w:lang w:val="fr-FR"/>
        </w:rPr>
      </w:pPr>
      <w:hyperlink r:id="rId14156" w:anchor="Typ_Bego_Attelages" w:history="1">
        <w:r w:rsidR="000152C6" w:rsidRPr="0032190F">
          <w:rPr>
            <w:rStyle w:val="Hyperlink"/>
            <w:lang w:val="fr-FR"/>
          </w:rPr>
          <w:t>Attelage</w:t>
        </w:r>
      </w:hyperlink>
      <w:r w:rsidR="000152C6" w:rsidRPr="0032190F">
        <w:rPr>
          <w:lang w:val="fr-FR"/>
        </w:rPr>
        <w:t xml:space="preserve">et pendage roche proche de </w:t>
      </w:r>
      <w:hyperlink r:id="rId14157" w:anchor="Desc_ZVGIR171" w:history="1">
        <w:r w:rsidR="000152C6" w:rsidRPr="0032190F">
          <w:rPr>
            <w:rStyle w:val="Hyperlink"/>
            <w:lang w:val="fr-FR"/>
          </w:rPr>
          <w:t>ZVGIR17(I)</w:t>
        </w:r>
      </w:hyperlink>
      <w:r w:rsidR="000152C6" w:rsidRPr="0032190F">
        <w:rPr>
          <w:lang w:val="fr-FR"/>
        </w:rPr>
        <w:t xml:space="preserve"> (SS BIB)</w:t>
      </w:r>
    </w:p>
    <w:p w14:paraId="39447AC0" w14:textId="77777777" w:rsidR="000152C6" w:rsidRPr="0032190F" w:rsidRDefault="000152C6" w:rsidP="000152C6">
      <w:pPr>
        <w:ind w:right="-156"/>
        <w:jc w:val="both"/>
        <w:rPr>
          <w:sz w:val="20"/>
          <w:szCs w:val="20"/>
          <w:lang w:val="fr-FR"/>
        </w:rPr>
      </w:pPr>
    </w:p>
    <w:p w14:paraId="1325D724" w14:textId="77777777" w:rsidR="000152C6" w:rsidRPr="0032190F" w:rsidRDefault="000152C6" w:rsidP="000152C6">
      <w:pPr>
        <w:ind w:right="-156"/>
        <w:jc w:val="both"/>
        <w:rPr>
          <w:i/>
          <w:sz w:val="20"/>
          <w:szCs w:val="20"/>
          <w:lang w:val="fr-FR"/>
        </w:rPr>
      </w:pPr>
      <w:r w:rsidRPr="0032190F">
        <w:rPr>
          <w:i/>
          <w:sz w:val="20"/>
          <w:szCs w:val="20"/>
          <w:lang w:val="fr-FR"/>
        </w:rPr>
        <w:tab/>
        <w:t>La première paroi (</w:t>
      </w:r>
      <w:r w:rsidRPr="0032190F">
        <w:rPr>
          <w:b/>
          <w:i/>
          <w:sz w:val="20"/>
          <w:szCs w:val="20"/>
          <w:lang w:val="fr-FR"/>
        </w:rPr>
        <w:t>face b</w:t>
      </w:r>
      <w:r w:rsidRPr="0032190F">
        <w:rPr>
          <w:i/>
          <w:sz w:val="20"/>
          <w:szCs w:val="20"/>
          <w:lang w:val="fr-FR"/>
        </w:rPr>
        <w:t>), située à l'ouest, est de pendage vertical est et porte un attelage constitué de deux corniformes à corps linéaires longs, à cornes arrondies presque fermées, d'un joug de cornes, d'un timon se terminant au ras du joug, d'un araire avec manche et mancheron mais dont le sep est presque dans le prolongement du timon.</w:t>
      </w:r>
    </w:p>
    <w:p w14:paraId="2DBB4D2E" w14:textId="77777777" w:rsidR="000152C6" w:rsidRPr="0032190F" w:rsidRDefault="000152C6" w:rsidP="000152C6">
      <w:pPr>
        <w:ind w:right="-156"/>
        <w:jc w:val="both"/>
        <w:rPr>
          <w:i/>
          <w:sz w:val="20"/>
          <w:szCs w:val="20"/>
          <w:lang w:val="fr-FR"/>
        </w:rPr>
      </w:pPr>
      <w:r w:rsidRPr="0032190F">
        <w:rPr>
          <w:i/>
          <w:sz w:val="20"/>
          <w:szCs w:val="20"/>
          <w:lang w:val="fr-FR"/>
        </w:rPr>
        <w:t>Repérer aussi différents traits, la plupart horizontaux et un carré quadrillé.</w:t>
      </w:r>
    </w:p>
    <w:p w14:paraId="058CB408" w14:textId="77777777" w:rsidR="000152C6" w:rsidRPr="0032190F" w:rsidRDefault="000152C6" w:rsidP="000152C6">
      <w:pPr>
        <w:ind w:right="-156" w:firstLine="709"/>
        <w:jc w:val="both"/>
        <w:rPr>
          <w:i/>
          <w:sz w:val="20"/>
          <w:szCs w:val="20"/>
          <w:lang w:val="fr-FR"/>
        </w:rPr>
      </w:pPr>
      <w:r w:rsidRPr="0032190F">
        <w:rPr>
          <w:i/>
          <w:sz w:val="20"/>
          <w:szCs w:val="20"/>
          <w:lang w:val="fr-FR"/>
        </w:rPr>
        <w:lastRenderedPageBreak/>
        <w:t>A l’est, la paroi est de pendage 80° sud-est (</w:t>
      </w:r>
      <w:r w:rsidRPr="0032190F">
        <w:rPr>
          <w:b/>
          <w:i/>
          <w:sz w:val="20"/>
          <w:szCs w:val="20"/>
          <w:lang w:val="fr-FR"/>
        </w:rPr>
        <w:t>face a</w:t>
      </w:r>
      <w:r w:rsidRPr="0032190F">
        <w:rPr>
          <w:i/>
          <w:sz w:val="20"/>
          <w:szCs w:val="20"/>
          <w:lang w:val="fr-FR"/>
        </w:rPr>
        <w:t xml:space="preserve">). Un attelage presque identique y est gravé, mais seul un manche est ajouté au timon. Chercher aussi un signe en L et, </w:t>
      </w:r>
      <w:smartTag w:uri="urn:schemas-microsoft-com:office:smarttags" w:element="metricconverter">
        <w:smartTagPr>
          <w:attr w:name="ProductID" w:val="0,5 m"/>
        </w:smartTagPr>
        <w:r w:rsidRPr="0032190F">
          <w:rPr>
            <w:i/>
            <w:sz w:val="20"/>
            <w:szCs w:val="20"/>
            <w:lang w:val="fr-FR"/>
          </w:rPr>
          <w:t>0,5 m</w:t>
        </w:r>
      </w:smartTag>
      <w:r w:rsidRPr="0032190F">
        <w:rPr>
          <w:i/>
          <w:sz w:val="20"/>
          <w:szCs w:val="20"/>
          <w:lang w:val="fr-FR"/>
        </w:rPr>
        <w:t xml:space="preserve"> au-dessus, le C, le numéro ZIV GIII R20B, des dessins de bergers (cercles, animaux, plans, copies de gravures proto , scène avec personnages) et une date 1935 12 août.</w:t>
      </w:r>
    </w:p>
    <w:p w14:paraId="01E353FA" w14:textId="77777777" w:rsidR="000152C6" w:rsidRPr="0032190F" w:rsidRDefault="000152C6" w:rsidP="000152C6">
      <w:pPr>
        <w:ind w:right="-156"/>
        <w:jc w:val="both"/>
        <w:rPr>
          <w:i/>
          <w:sz w:val="20"/>
          <w:szCs w:val="20"/>
          <w:lang w:val="fr-FR"/>
        </w:rPr>
      </w:pPr>
      <w:r w:rsidRPr="0032190F">
        <w:rPr>
          <w:i/>
          <w:sz w:val="20"/>
          <w:szCs w:val="20"/>
          <w:lang w:val="fr-FR"/>
        </w:rPr>
        <w:t>Au ras de l'herbe un cercle avec appendice est formé de cupules profondes et irrégulières.</w:t>
      </w:r>
    </w:p>
    <w:p w14:paraId="091952B9" w14:textId="77777777" w:rsidR="000152C6" w:rsidRPr="0032190F" w:rsidRDefault="000152C6" w:rsidP="000152C6">
      <w:pPr>
        <w:ind w:right="-156"/>
        <w:jc w:val="both"/>
        <w:rPr>
          <w:i/>
          <w:sz w:val="20"/>
          <w:szCs w:val="20"/>
          <w:lang w:val="fr-FR"/>
        </w:rPr>
      </w:pPr>
      <w:r w:rsidRPr="0032190F">
        <w:rPr>
          <w:i/>
          <w:sz w:val="20"/>
          <w:szCs w:val="20"/>
          <w:lang w:val="fr-FR"/>
        </w:rPr>
        <w:t>Toutes ces gravures sont peu patinées comme souvent sur les parois verticales.</w:t>
      </w:r>
    </w:p>
    <w:p w14:paraId="2B873FD4" w14:textId="77777777" w:rsidR="000152C6" w:rsidRPr="0032190F" w:rsidRDefault="000152C6" w:rsidP="000152C6">
      <w:pPr>
        <w:ind w:right="-156"/>
        <w:jc w:val="both"/>
        <w:rPr>
          <w:i/>
          <w:sz w:val="20"/>
          <w:szCs w:val="20"/>
          <w:lang w:val="fr-FR"/>
        </w:rPr>
      </w:pPr>
      <w:r w:rsidRPr="0032190F">
        <w:rPr>
          <w:i/>
          <w:sz w:val="20"/>
          <w:szCs w:val="20"/>
          <w:lang w:val="fr-FR"/>
        </w:rPr>
        <w:t>La roche a pu s’appeler aussi R20B(d)</w:t>
      </w:r>
    </w:p>
    <w:p w14:paraId="7EA87075" w14:textId="77777777" w:rsidR="000152C6" w:rsidRPr="0032190F" w:rsidRDefault="000152C6" w:rsidP="000152C6">
      <w:pPr>
        <w:ind w:right="-156"/>
        <w:jc w:val="both"/>
        <w:rPr>
          <w:sz w:val="20"/>
          <w:szCs w:val="20"/>
          <w:lang w:val="fr-FR"/>
        </w:rPr>
      </w:pPr>
    </w:p>
    <w:p w14:paraId="1EEF4243" w14:textId="77777777" w:rsidR="000152C6" w:rsidRPr="0032190F" w:rsidRDefault="000152C6" w:rsidP="000152C6">
      <w:pPr>
        <w:ind w:right="-156"/>
        <w:jc w:val="both"/>
        <w:rPr>
          <w:sz w:val="20"/>
          <w:szCs w:val="20"/>
          <w:lang w:val="fr-FR"/>
        </w:rPr>
      </w:pPr>
      <w:r w:rsidRPr="0032190F">
        <w:rPr>
          <w:sz w:val="20"/>
          <w:szCs w:val="20"/>
          <w:lang w:val="fr-FR"/>
        </w:rPr>
        <w:tab/>
        <w:t>Aller jusqu’au bout de la paroi puis marcher trois mètres vers le nord-est pour traverser l’encoche qu’elle forme. On la retrouve orientée toujours est – ouest mais beaucoup plus basse et très découpée avec des décrochements très épais. On se trouve à 11 mètres au nord de la roche 20A.</w:t>
      </w:r>
    </w:p>
    <w:p w14:paraId="5BCDC90C" w14:textId="77777777" w:rsidR="000152C6" w:rsidRPr="0032190F" w:rsidRDefault="000152C6" w:rsidP="00647EA0">
      <w:pPr>
        <w:pStyle w:val="Heading5"/>
      </w:pPr>
      <w:bookmarkStart w:id="5611" w:name="Desc_ZIVGIIIR21A"/>
      <w:r w:rsidRPr="0032190F">
        <w:t>ZIVGIIIR21A</w:t>
      </w:r>
    </w:p>
    <w:bookmarkEnd w:id="5611"/>
    <w:p w14:paraId="00A6C0DB" w14:textId="77777777" w:rsidR="000152C6" w:rsidRPr="0032190F" w:rsidRDefault="000152C6" w:rsidP="000152C6">
      <w:pPr>
        <w:jc w:val="both"/>
        <w:rPr>
          <w:lang w:val="fr-FR"/>
        </w:rPr>
      </w:pPr>
    </w:p>
    <w:p w14:paraId="18414FD4" w14:textId="77777777" w:rsidR="000152C6" w:rsidRPr="0032190F" w:rsidRDefault="000152C6" w:rsidP="000152C6">
      <w:pPr>
        <w:jc w:val="both"/>
        <w:rPr>
          <w:lang w:val="fr-FR"/>
        </w:rPr>
      </w:pPr>
      <w:r w:rsidRPr="0032190F">
        <w:rPr>
          <w:lang w:val="fr-FR"/>
        </w:rPr>
        <w:t>Un poignard de type A2 (BIB 1616)</w:t>
      </w:r>
    </w:p>
    <w:p w14:paraId="1CA02952" w14:textId="77777777" w:rsidR="000152C6" w:rsidRPr="0032190F" w:rsidRDefault="000152C6" w:rsidP="00647EA0">
      <w:pPr>
        <w:pStyle w:val="Heading5"/>
      </w:pPr>
      <w:bookmarkStart w:id="5612" w:name="Desc_ZIVGIIIR21B"/>
      <w:r w:rsidRPr="0032190F">
        <w:t>ZIVGIIIR21B</w:t>
      </w:r>
      <w:bookmarkEnd w:id="5612"/>
    </w:p>
    <w:p w14:paraId="475E01B2" w14:textId="77777777" w:rsidR="000152C6" w:rsidRPr="0032190F" w:rsidRDefault="000152C6" w:rsidP="000152C6">
      <w:pPr>
        <w:jc w:val="right"/>
        <w:rPr>
          <w:rFonts w:ascii="Palatino" w:hAnsi="Palatino"/>
          <w:b/>
          <w:sz w:val="20"/>
          <w:szCs w:val="20"/>
          <w:lang w:val="fr-FR"/>
        </w:rPr>
      </w:pPr>
      <w:r w:rsidRPr="0032190F">
        <w:rPr>
          <w:rFonts w:ascii="Palatino" w:hAnsi="Palatino"/>
          <w:b/>
          <w:sz w:val="20"/>
          <w:szCs w:val="20"/>
          <w:lang w:val="fr-FR"/>
        </w:rPr>
        <w:t>Roche dite “des cercles concentriques”</w:t>
      </w:r>
      <w:r w:rsidRPr="0032190F">
        <w:rPr>
          <w:rFonts w:ascii="Palatino" w:hAnsi="Palatino"/>
          <w:b/>
          <w:sz w:val="20"/>
          <w:szCs w:val="20"/>
          <w:lang w:val="fr-FR"/>
        </w:rPr>
        <w:tab/>
        <w:t>(grandiose)</w:t>
      </w:r>
    </w:p>
    <w:p w14:paraId="7C73F61F" w14:textId="77777777" w:rsidR="000152C6" w:rsidRPr="0032190F" w:rsidRDefault="000152C6" w:rsidP="000152C6">
      <w:pPr>
        <w:ind w:right="-156"/>
        <w:jc w:val="both"/>
        <w:rPr>
          <w:sz w:val="20"/>
          <w:szCs w:val="20"/>
          <w:lang w:val="fr-FR"/>
        </w:rPr>
      </w:pPr>
    </w:p>
    <w:p w14:paraId="07B5ED5D" w14:textId="77777777" w:rsidR="000152C6" w:rsidRPr="0032190F" w:rsidRDefault="000152C6" w:rsidP="000152C6">
      <w:pPr>
        <w:ind w:right="-156"/>
        <w:jc w:val="both"/>
        <w:rPr>
          <w:i/>
          <w:sz w:val="20"/>
          <w:szCs w:val="20"/>
          <w:lang w:val="fr-FR"/>
        </w:rPr>
      </w:pPr>
      <w:r w:rsidRPr="0032190F">
        <w:rPr>
          <w:i/>
          <w:sz w:val="20"/>
          <w:szCs w:val="20"/>
          <w:lang w:val="fr-FR"/>
        </w:rPr>
        <w:tab/>
        <w:t>Repérer une petite surface (</w:t>
      </w:r>
      <w:r w:rsidRPr="0032190F">
        <w:rPr>
          <w:b/>
          <w:i/>
          <w:sz w:val="20"/>
          <w:szCs w:val="20"/>
          <w:lang w:val="fr-FR"/>
        </w:rPr>
        <w:t>face d</w:t>
      </w:r>
      <w:r w:rsidRPr="0032190F">
        <w:rPr>
          <w:i/>
          <w:sz w:val="20"/>
          <w:szCs w:val="20"/>
          <w:lang w:val="fr-FR"/>
        </w:rPr>
        <w:t>), orientée d’est en ouest, de pendage 10° nord (</w:t>
      </w:r>
      <w:smartTag w:uri="urn:schemas-microsoft-com:office:smarttags" w:element="metricconverter">
        <w:smartTagPr>
          <w:attr w:name="ProductID" w:val="2,0 m"/>
        </w:smartTagPr>
        <w:r w:rsidRPr="0032190F">
          <w:rPr>
            <w:i/>
            <w:sz w:val="20"/>
            <w:szCs w:val="20"/>
            <w:lang w:val="fr-FR"/>
          </w:rPr>
          <w:t>2,0 m</w:t>
        </w:r>
      </w:smartTag>
      <w:r w:rsidRPr="0032190F">
        <w:rPr>
          <w:i/>
          <w:sz w:val="20"/>
          <w:szCs w:val="20"/>
          <w:lang w:val="fr-FR"/>
        </w:rPr>
        <w:t xml:space="preserve"> par </w:t>
      </w:r>
      <w:smartTag w:uri="urn:schemas-microsoft-com:office:smarttags" w:element="metricconverter">
        <w:smartTagPr>
          <w:attr w:name="ProductID" w:val="0,3 m"/>
        </w:smartTagPr>
        <w:r w:rsidRPr="0032190F">
          <w:rPr>
            <w:i/>
            <w:sz w:val="20"/>
            <w:szCs w:val="20"/>
            <w:lang w:val="fr-FR"/>
          </w:rPr>
          <w:t>0,3 m</w:t>
        </w:r>
      </w:smartTag>
      <w:r w:rsidRPr="0032190F">
        <w:rPr>
          <w:i/>
          <w:sz w:val="20"/>
          <w:szCs w:val="20"/>
          <w:lang w:val="fr-FR"/>
        </w:rPr>
        <w:t xml:space="preserve">). Le numéro </w:t>
      </w:r>
      <w:r w:rsidRPr="0032190F">
        <w:rPr>
          <w:i/>
          <w:sz w:val="20"/>
          <w:szCs w:val="20"/>
          <w:u w:val="single"/>
          <w:lang w:val="fr-FR"/>
        </w:rPr>
        <w:t>ZIV-GIII-R21B1</w:t>
      </w:r>
      <w:r w:rsidRPr="0032190F">
        <w:rPr>
          <w:i/>
          <w:sz w:val="20"/>
          <w:szCs w:val="20"/>
          <w:lang w:val="fr-FR"/>
        </w:rPr>
        <w:t xml:space="preserve"> est écrit sur le bord sud par Conti et le C est gravé en dessous accompagné d’une flèche vers l’ouest. Une série de corniformes, piquetés finement, à corps rectangulaires et coins nets ou arrondis, à cornes à deux segments plus ou moins rectangulaires, encadrent des cercles concentriques formés de cupules de taille moyenne, disposées côte à côte un peu irrégulièrement. Figurent aussi des figures incisées : lignes, zigzags, étoiles.</w:t>
      </w:r>
    </w:p>
    <w:p w14:paraId="695FC40D" w14:textId="77777777" w:rsidR="000152C6" w:rsidRPr="0032190F" w:rsidRDefault="000152C6" w:rsidP="000152C6">
      <w:pPr>
        <w:ind w:right="-156"/>
        <w:jc w:val="both"/>
        <w:rPr>
          <w:i/>
          <w:sz w:val="20"/>
          <w:szCs w:val="20"/>
          <w:lang w:val="fr-FR"/>
        </w:rPr>
      </w:pPr>
      <w:r w:rsidRPr="0032190F">
        <w:rPr>
          <w:i/>
          <w:sz w:val="20"/>
          <w:szCs w:val="20"/>
          <w:lang w:val="fr-FR"/>
        </w:rPr>
        <w:tab/>
        <w:t xml:space="preserve">Une petite </w:t>
      </w:r>
      <w:r w:rsidRPr="0032190F">
        <w:rPr>
          <w:b/>
          <w:i/>
          <w:sz w:val="20"/>
          <w:szCs w:val="20"/>
          <w:lang w:val="fr-FR"/>
        </w:rPr>
        <w:t>face e</w:t>
      </w:r>
      <w:r w:rsidRPr="0032190F">
        <w:rPr>
          <w:i/>
          <w:sz w:val="20"/>
          <w:szCs w:val="20"/>
          <w:lang w:val="fr-FR"/>
        </w:rPr>
        <w:t xml:space="preserve"> (</w:t>
      </w:r>
      <w:smartTag w:uri="urn:schemas-microsoft-com:office:smarttags" w:element="metricconverter">
        <w:smartTagPr>
          <w:attr w:name="ProductID" w:val="0,5 m"/>
        </w:smartTagPr>
        <w:r w:rsidRPr="0032190F">
          <w:rPr>
            <w:i/>
            <w:sz w:val="20"/>
            <w:szCs w:val="20"/>
            <w:lang w:val="fr-FR"/>
          </w:rPr>
          <w:t>0,5 m</w:t>
        </w:r>
      </w:smartTag>
      <w:r w:rsidRPr="0032190F">
        <w:rPr>
          <w:i/>
          <w:sz w:val="20"/>
          <w:szCs w:val="20"/>
          <w:lang w:val="fr-FR"/>
        </w:rPr>
        <w:t xml:space="preserve"> par </w:t>
      </w:r>
      <w:smartTag w:uri="urn:schemas-microsoft-com:office:smarttags" w:element="metricconverter">
        <w:smartTagPr>
          <w:attr w:name="ProductID" w:val="0,3 m"/>
        </w:smartTagPr>
        <w:r w:rsidRPr="0032190F">
          <w:rPr>
            <w:i/>
            <w:sz w:val="20"/>
            <w:szCs w:val="20"/>
            <w:lang w:val="fr-FR"/>
          </w:rPr>
          <w:t>0,3 m</w:t>
        </w:r>
      </w:smartTag>
      <w:r w:rsidRPr="0032190F">
        <w:rPr>
          <w:i/>
          <w:sz w:val="20"/>
          <w:szCs w:val="20"/>
          <w:lang w:val="fr-FR"/>
        </w:rPr>
        <w:t xml:space="preserve">) à pendage vertical ouest, de couleur verte à droite et orangée à gauche mais avec des lichens, lui est adjacente à l'est. Repérer un corniforme à cornes refermées en cercle sur un quadrillage. Ce dernier est divisé en deux par une fissure cupulée (ou bien cette ligne de cupules a fissuré la roche). Le C et le numéro </w:t>
      </w:r>
      <w:r w:rsidRPr="0032190F">
        <w:rPr>
          <w:i/>
          <w:sz w:val="20"/>
          <w:szCs w:val="20"/>
          <w:u w:val="single"/>
          <w:lang w:val="fr-FR"/>
        </w:rPr>
        <w:t>ZIV-GIII-R21B2</w:t>
      </w:r>
      <w:r w:rsidRPr="0032190F">
        <w:rPr>
          <w:i/>
          <w:sz w:val="20"/>
          <w:szCs w:val="20"/>
          <w:lang w:val="fr-FR"/>
        </w:rPr>
        <w:t xml:space="preserve"> sont inscrits.</w:t>
      </w:r>
    </w:p>
    <w:p w14:paraId="19F11A90" w14:textId="77777777" w:rsidR="000152C6" w:rsidRPr="0032190F" w:rsidRDefault="000152C6" w:rsidP="000152C6">
      <w:pPr>
        <w:ind w:right="-156"/>
        <w:jc w:val="both"/>
        <w:rPr>
          <w:sz w:val="20"/>
          <w:szCs w:val="20"/>
          <w:lang w:val="fr-FR"/>
        </w:rPr>
      </w:pPr>
    </w:p>
    <w:p w14:paraId="5194D91C" w14:textId="77777777" w:rsidR="000152C6" w:rsidRPr="0032190F" w:rsidRDefault="000152C6" w:rsidP="000152C6">
      <w:pPr>
        <w:ind w:right="-156" w:firstLine="709"/>
        <w:jc w:val="both"/>
        <w:rPr>
          <w:sz w:val="20"/>
          <w:szCs w:val="20"/>
          <w:lang w:val="fr-FR"/>
        </w:rPr>
      </w:pPr>
      <w:r w:rsidRPr="0032190F">
        <w:rPr>
          <w:sz w:val="20"/>
          <w:szCs w:val="20"/>
          <w:lang w:val="fr-FR"/>
        </w:rPr>
        <w:t>Marcher quatre mètres vers l’ouest pour se trouver à un mètre au sud d’un bloc présentant une face couverte de quartz. Les trois faces gravées suivantes sont sur le même affleurement où reposent des blocs éboulés.</w:t>
      </w:r>
    </w:p>
    <w:p w14:paraId="5659D5FF" w14:textId="77777777" w:rsidR="000152C6" w:rsidRPr="0032190F" w:rsidRDefault="000152C6" w:rsidP="000152C6">
      <w:pPr>
        <w:ind w:right="-156"/>
        <w:jc w:val="both"/>
        <w:rPr>
          <w:sz w:val="20"/>
          <w:szCs w:val="20"/>
          <w:lang w:val="fr-FR"/>
        </w:rPr>
      </w:pPr>
    </w:p>
    <w:p w14:paraId="4F7374C6" w14:textId="77777777" w:rsidR="000152C6" w:rsidRPr="0032190F" w:rsidRDefault="000152C6" w:rsidP="000152C6">
      <w:pPr>
        <w:ind w:right="-156"/>
        <w:jc w:val="both"/>
        <w:rPr>
          <w:i/>
          <w:sz w:val="20"/>
          <w:szCs w:val="20"/>
          <w:lang w:val="fr-FR"/>
        </w:rPr>
      </w:pPr>
      <w:r w:rsidRPr="0032190F">
        <w:rPr>
          <w:i/>
          <w:sz w:val="20"/>
          <w:szCs w:val="20"/>
          <w:lang w:val="fr-FR"/>
        </w:rPr>
        <w:tab/>
        <w:t xml:space="preserve">C’est une petite </w:t>
      </w:r>
      <w:r w:rsidRPr="0032190F">
        <w:rPr>
          <w:b/>
          <w:i/>
          <w:sz w:val="20"/>
          <w:szCs w:val="20"/>
          <w:lang w:val="fr-FR"/>
        </w:rPr>
        <w:t>face c</w:t>
      </w:r>
      <w:r w:rsidRPr="0032190F">
        <w:rPr>
          <w:i/>
          <w:sz w:val="20"/>
          <w:szCs w:val="20"/>
          <w:lang w:val="fr-FR"/>
        </w:rPr>
        <w:t xml:space="preserve"> patinée (</w:t>
      </w:r>
      <w:smartTag w:uri="urn:schemas-microsoft-com:office:smarttags" w:element="metricconverter">
        <w:smartTagPr>
          <w:attr w:name="ProductID" w:val="0,5 m"/>
        </w:smartTagPr>
        <w:r w:rsidRPr="0032190F">
          <w:rPr>
            <w:i/>
            <w:sz w:val="20"/>
            <w:szCs w:val="20"/>
            <w:lang w:val="fr-FR"/>
          </w:rPr>
          <w:t>0,5 m</w:t>
        </w:r>
      </w:smartTag>
      <w:r w:rsidRPr="0032190F">
        <w:rPr>
          <w:i/>
          <w:sz w:val="20"/>
          <w:szCs w:val="20"/>
          <w:lang w:val="fr-FR"/>
        </w:rPr>
        <w:t xml:space="preserve"> par </w:t>
      </w:r>
      <w:smartTag w:uri="urn:schemas-microsoft-com:office:smarttags" w:element="metricconverter">
        <w:smartTagPr>
          <w:attr w:name="ProductID" w:val="0,4 m"/>
        </w:smartTagPr>
        <w:r w:rsidRPr="0032190F">
          <w:rPr>
            <w:i/>
            <w:sz w:val="20"/>
            <w:szCs w:val="20"/>
            <w:lang w:val="fr-FR"/>
          </w:rPr>
          <w:t>0,4 m</w:t>
        </w:r>
      </w:smartTag>
      <w:r w:rsidRPr="0032190F">
        <w:rPr>
          <w:i/>
          <w:sz w:val="20"/>
          <w:szCs w:val="20"/>
          <w:lang w:val="fr-FR"/>
        </w:rPr>
        <w:t xml:space="preserve">) de pendage 20° nord. Repérer le C, le numéro </w:t>
      </w:r>
      <w:r w:rsidRPr="0032190F">
        <w:rPr>
          <w:i/>
          <w:sz w:val="20"/>
          <w:szCs w:val="20"/>
          <w:u w:val="single"/>
          <w:lang w:val="fr-FR"/>
        </w:rPr>
        <w:t>ZIV-GIII-R21</w:t>
      </w:r>
      <w:r w:rsidRPr="00E8147E">
        <w:rPr>
          <w:rFonts w:ascii="Symbol" w:hAnsi="Symbol"/>
          <w:i/>
          <w:sz w:val="20"/>
          <w:szCs w:val="20"/>
          <w:u w:val="single"/>
        </w:rPr>
        <w:t></w:t>
      </w:r>
      <w:r w:rsidRPr="0032190F">
        <w:rPr>
          <w:i/>
          <w:sz w:val="20"/>
          <w:szCs w:val="20"/>
          <w:u w:val="single"/>
          <w:lang w:val="fr-FR"/>
        </w:rPr>
        <w:t>,</w:t>
      </w:r>
      <w:r w:rsidRPr="0032190F">
        <w:rPr>
          <w:i/>
          <w:sz w:val="20"/>
          <w:szCs w:val="20"/>
          <w:lang w:val="fr-FR"/>
        </w:rPr>
        <w:t xml:space="preserve"> et cinq corniformes. L’un est “couché” avec des cornes arrondies tournées vers l’est et les quatre autres, en forme de fourche, épais, ont leurs cornes dirigées vers le sud (haut de la roche).</w:t>
      </w:r>
    </w:p>
    <w:p w14:paraId="1B53A14E" w14:textId="77777777" w:rsidR="000152C6" w:rsidRPr="0032190F" w:rsidRDefault="000152C6" w:rsidP="000152C6">
      <w:pPr>
        <w:ind w:right="-156"/>
        <w:jc w:val="both"/>
        <w:rPr>
          <w:i/>
          <w:sz w:val="20"/>
          <w:szCs w:val="20"/>
          <w:lang w:val="fr-FR"/>
        </w:rPr>
      </w:pPr>
      <w:r w:rsidRPr="0032190F">
        <w:rPr>
          <w:i/>
          <w:sz w:val="20"/>
          <w:szCs w:val="20"/>
          <w:lang w:val="fr-FR"/>
        </w:rPr>
        <w:t>Un cornu aux cornes rectangulaires est incisé, accompagné de traits.</w:t>
      </w:r>
    </w:p>
    <w:p w14:paraId="725FEAD9" w14:textId="77777777" w:rsidR="000152C6" w:rsidRPr="0032190F" w:rsidRDefault="000152C6" w:rsidP="000152C6">
      <w:pPr>
        <w:ind w:right="-156"/>
        <w:jc w:val="both"/>
        <w:rPr>
          <w:sz w:val="20"/>
          <w:szCs w:val="20"/>
          <w:lang w:val="fr-FR"/>
        </w:rPr>
      </w:pPr>
    </w:p>
    <w:p w14:paraId="64C18BE7" w14:textId="77777777" w:rsidR="000152C6" w:rsidRPr="0032190F" w:rsidRDefault="000152C6" w:rsidP="000152C6">
      <w:pPr>
        <w:ind w:right="-156" w:firstLine="709"/>
        <w:jc w:val="both"/>
        <w:rPr>
          <w:sz w:val="20"/>
          <w:szCs w:val="20"/>
          <w:lang w:val="fr-FR"/>
        </w:rPr>
      </w:pPr>
      <w:r w:rsidRPr="0032190F">
        <w:rPr>
          <w:sz w:val="20"/>
          <w:szCs w:val="20"/>
          <w:lang w:val="fr-FR"/>
        </w:rPr>
        <w:t>Descendre de deux mètres vers le nord pour trouver un petit bloc de grès gris éboulé (</w:t>
      </w:r>
      <w:smartTag w:uri="urn:schemas-microsoft-com:office:smarttags" w:element="metricconverter">
        <w:smartTagPr>
          <w:attr w:name="ProductID" w:val="0,8 m"/>
        </w:smartTagPr>
        <w:r w:rsidRPr="0032190F">
          <w:rPr>
            <w:sz w:val="20"/>
            <w:szCs w:val="20"/>
            <w:lang w:val="fr-FR"/>
          </w:rPr>
          <w:t>0,8 m</w:t>
        </w:r>
      </w:smartTag>
      <w:r w:rsidRPr="0032190F">
        <w:rPr>
          <w:sz w:val="20"/>
          <w:szCs w:val="20"/>
          <w:lang w:val="fr-FR"/>
        </w:rPr>
        <w:t xml:space="preserve"> par </w:t>
      </w:r>
      <w:smartTag w:uri="urn:schemas-microsoft-com:office:smarttags" w:element="metricconverter">
        <w:smartTagPr>
          <w:attr w:name="ProductID" w:val="0,4 m"/>
        </w:smartTagPr>
        <w:r w:rsidRPr="0032190F">
          <w:rPr>
            <w:sz w:val="20"/>
            <w:szCs w:val="20"/>
            <w:lang w:val="fr-FR"/>
          </w:rPr>
          <w:t>0,4 m</w:t>
        </w:r>
      </w:smartTag>
      <w:r w:rsidRPr="0032190F">
        <w:rPr>
          <w:sz w:val="20"/>
          <w:szCs w:val="20"/>
          <w:lang w:val="fr-FR"/>
        </w:rPr>
        <w:t xml:space="preserve"> par </w:t>
      </w:r>
      <w:smartTag w:uri="urn:schemas-microsoft-com:office:smarttags" w:element="metricconverter">
        <w:smartTagPr>
          <w:attr w:name="ProductID" w:val="0,2 m"/>
        </w:smartTagPr>
        <w:r w:rsidRPr="0032190F">
          <w:rPr>
            <w:sz w:val="20"/>
            <w:szCs w:val="20"/>
            <w:lang w:val="fr-FR"/>
          </w:rPr>
          <w:t>0,2 m</w:t>
        </w:r>
      </w:smartTag>
      <w:r w:rsidRPr="0032190F">
        <w:rPr>
          <w:sz w:val="20"/>
          <w:szCs w:val="20"/>
          <w:lang w:val="fr-FR"/>
        </w:rPr>
        <w:t>) couvert de quartz sur sa face ouest.</w:t>
      </w:r>
    </w:p>
    <w:p w14:paraId="70210D88" w14:textId="77777777" w:rsidR="000152C6" w:rsidRPr="0032190F" w:rsidRDefault="000152C6" w:rsidP="000152C6">
      <w:pPr>
        <w:ind w:right="-156"/>
        <w:jc w:val="both"/>
        <w:rPr>
          <w:sz w:val="20"/>
          <w:szCs w:val="20"/>
          <w:lang w:val="fr-FR"/>
        </w:rPr>
      </w:pPr>
    </w:p>
    <w:p w14:paraId="3F111AD5" w14:textId="77777777" w:rsidR="000152C6" w:rsidRPr="0032190F" w:rsidRDefault="000152C6" w:rsidP="000152C6">
      <w:pPr>
        <w:ind w:right="-156"/>
        <w:jc w:val="both"/>
        <w:rPr>
          <w:i/>
          <w:sz w:val="20"/>
          <w:szCs w:val="20"/>
          <w:lang w:val="fr-FR"/>
        </w:rPr>
      </w:pPr>
      <w:r w:rsidRPr="0032190F">
        <w:rPr>
          <w:i/>
          <w:sz w:val="20"/>
          <w:szCs w:val="20"/>
          <w:lang w:val="fr-FR"/>
        </w:rPr>
        <w:tab/>
        <w:t>Examiner l’affleurement à droite du bloc où une petite surface (</w:t>
      </w:r>
      <w:r w:rsidRPr="0032190F">
        <w:rPr>
          <w:b/>
          <w:i/>
          <w:sz w:val="20"/>
          <w:szCs w:val="20"/>
          <w:lang w:val="fr-FR"/>
        </w:rPr>
        <w:t>face a</w:t>
      </w:r>
      <w:r w:rsidRPr="0032190F">
        <w:rPr>
          <w:i/>
          <w:sz w:val="20"/>
          <w:szCs w:val="20"/>
          <w:lang w:val="fr-FR"/>
        </w:rPr>
        <w:t xml:space="preserve">) a conservé de la patine. Le C est écrit au centre. Le numéro </w:t>
      </w:r>
      <w:r w:rsidRPr="0032190F">
        <w:rPr>
          <w:i/>
          <w:sz w:val="20"/>
          <w:szCs w:val="20"/>
          <w:u w:val="single"/>
          <w:lang w:val="fr-FR"/>
        </w:rPr>
        <w:t>ZIV-GIII-R21</w:t>
      </w:r>
      <w:r w:rsidRPr="00E8147E">
        <w:rPr>
          <w:rFonts w:ascii="Symbol" w:hAnsi="Symbol"/>
          <w:i/>
          <w:sz w:val="20"/>
          <w:szCs w:val="20"/>
          <w:u w:val="single"/>
        </w:rPr>
        <w:t></w:t>
      </w:r>
      <w:r w:rsidRPr="0032190F">
        <w:rPr>
          <w:i/>
          <w:sz w:val="20"/>
          <w:szCs w:val="20"/>
          <w:lang w:val="fr-FR"/>
        </w:rPr>
        <w:t xml:space="preserve">  se  trouve à droite entre des touffes d’herbe, et, à gauche, se distinguent les restes d’un réticulé carré, divisé probablement en 5x4 cases. Avec un peu d’attention on peut aussi voir, contre le bloc et abîmé probablement par sa chute, un autre réticulé.</w:t>
      </w:r>
    </w:p>
    <w:p w14:paraId="0E3F441C" w14:textId="77777777" w:rsidR="000152C6" w:rsidRPr="0032190F" w:rsidRDefault="000152C6" w:rsidP="000152C6">
      <w:pPr>
        <w:ind w:right="-156"/>
        <w:jc w:val="both"/>
        <w:rPr>
          <w:sz w:val="20"/>
          <w:szCs w:val="20"/>
          <w:lang w:val="fr-FR"/>
        </w:rPr>
      </w:pPr>
    </w:p>
    <w:p w14:paraId="2C249AC6" w14:textId="77777777" w:rsidR="000152C6" w:rsidRPr="0032190F" w:rsidRDefault="000152C6" w:rsidP="000152C6">
      <w:pPr>
        <w:ind w:right="-156" w:firstLine="709"/>
        <w:jc w:val="both"/>
        <w:rPr>
          <w:sz w:val="20"/>
          <w:szCs w:val="20"/>
          <w:lang w:val="fr-FR"/>
        </w:rPr>
      </w:pPr>
      <w:r w:rsidRPr="0032190F">
        <w:rPr>
          <w:sz w:val="20"/>
          <w:szCs w:val="20"/>
          <w:lang w:val="fr-FR"/>
        </w:rPr>
        <w:t>Se déplacer de cinq mètres vers l’ouest, pour atteindre l’extrémité de l’affleurement où l’on trouve de nouveau un petit bloc de grès gris bleuté dont la face sud (</w:t>
      </w:r>
      <w:smartTag w:uri="urn:schemas-microsoft-com:office:smarttags" w:element="metricconverter">
        <w:smartTagPr>
          <w:attr w:name="ProductID" w:val="0,2 m"/>
        </w:smartTagPr>
        <w:r w:rsidRPr="0032190F">
          <w:rPr>
            <w:sz w:val="20"/>
            <w:szCs w:val="20"/>
            <w:lang w:val="fr-FR"/>
          </w:rPr>
          <w:t>0,2 m</w:t>
        </w:r>
      </w:smartTag>
      <w:r w:rsidRPr="0032190F">
        <w:rPr>
          <w:sz w:val="20"/>
          <w:szCs w:val="20"/>
          <w:lang w:val="fr-FR"/>
        </w:rPr>
        <w:t xml:space="preserve"> par </w:t>
      </w:r>
      <w:smartTag w:uri="urn:schemas-microsoft-com:office:smarttags" w:element="metricconverter">
        <w:smartTagPr>
          <w:attr w:name="ProductID" w:val="0,3 m"/>
        </w:smartTagPr>
        <w:r w:rsidRPr="0032190F">
          <w:rPr>
            <w:sz w:val="20"/>
            <w:szCs w:val="20"/>
            <w:lang w:val="fr-FR"/>
          </w:rPr>
          <w:t>0,3 m</w:t>
        </w:r>
      </w:smartTag>
      <w:r w:rsidRPr="0032190F">
        <w:rPr>
          <w:sz w:val="20"/>
          <w:szCs w:val="20"/>
          <w:lang w:val="fr-FR"/>
        </w:rPr>
        <w:t>) porte des restes de quartz.</w:t>
      </w:r>
    </w:p>
    <w:p w14:paraId="1352650A" w14:textId="77777777" w:rsidR="000152C6" w:rsidRPr="0032190F" w:rsidRDefault="000152C6" w:rsidP="000152C6">
      <w:pPr>
        <w:ind w:right="-156"/>
        <w:jc w:val="both"/>
        <w:rPr>
          <w:sz w:val="20"/>
          <w:szCs w:val="20"/>
          <w:lang w:val="fr-FR"/>
        </w:rPr>
      </w:pPr>
    </w:p>
    <w:p w14:paraId="5AFAF292" w14:textId="77777777" w:rsidR="000152C6" w:rsidRPr="0032190F" w:rsidRDefault="000152C6" w:rsidP="000152C6">
      <w:pPr>
        <w:ind w:right="-156"/>
        <w:jc w:val="both"/>
        <w:rPr>
          <w:i/>
          <w:sz w:val="20"/>
          <w:szCs w:val="20"/>
          <w:lang w:val="fr-FR"/>
        </w:rPr>
      </w:pPr>
      <w:r w:rsidRPr="0032190F">
        <w:rPr>
          <w:i/>
          <w:sz w:val="20"/>
          <w:szCs w:val="20"/>
          <w:lang w:val="fr-FR"/>
        </w:rPr>
        <w:tab/>
        <w:t>C’est une petite surface (</w:t>
      </w:r>
      <w:r w:rsidRPr="0032190F">
        <w:rPr>
          <w:b/>
          <w:i/>
          <w:sz w:val="20"/>
          <w:szCs w:val="20"/>
          <w:lang w:val="fr-FR"/>
        </w:rPr>
        <w:t>face b</w:t>
      </w:r>
      <w:r w:rsidRPr="0032190F">
        <w:rPr>
          <w:i/>
          <w:sz w:val="20"/>
          <w:szCs w:val="20"/>
          <w:lang w:val="fr-FR"/>
        </w:rPr>
        <w:t>) de pélite schistosée, érodé, patinée (</w:t>
      </w:r>
      <w:smartTag w:uri="urn:schemas-microsoft-com:office:smarttags" w:element="metricconverter">
        <w:smartTagPr>
          <w:attr w:name="ProductID" w:val="0,3 m"/>
        </w:smartTagPr>
        <w:r w:rsidRPr="0032190F">
          <w:rPr>
            <w:i/>
            <w:sz w:val="20"/>
            <w:szCs w:val="20"/>
            <w:lang w:val="fr-FR"/>
          </w:rPr>
          <w:t>0,3 m</w:t>
        </w:r>
      </w:smartTag>
      <w:r w:rsidRPr="0032190F">
        <w:rPr>
          <w:i/>
          <w:sz w:val="20"/>
          <w:szCs w:val="20"/>
          <w:lang w:val="fr-FR"/>
        </w:rPr>
        <w:t xml:space="preserve"> par </w:t>
      </w:r>
      <w:smartTag w:uri="urn:schemas-microsoft-com:office:smarttags" w:element="metricconverter">
        <w:smartTagPr>
          <w:attr w:name="ProductID" w:val="0,1 m"/>
        </w:smartTagPr>
        <w:r w:rsidRPr="0032190F">
          <w:rPr>
            <w:i/>
            <w:sz w:val="20"/>
            <w:szCs w:val="20"/>
            <w:lang w:val="fr-FR"/>
          </w:rPr>
          <w:t>0,1 m</w:t>
        </w:r>
      </w:smartTag>
      <w:r w:rsidRPr="0032190F">
        <w:rPr>
          <w:i/>
          <w:sz w:val="20"/>
          <w:szCs w:val="20"/>
          <w:lang w:val="fr-FR"/>
        </w:rPr>
        <w:t xml:space="preserve">) située contre la face sud du bloc de grès. Repérer le numéro </w:t>
      </w:r>
      <w:r w:rsidRPr="0032190F">
        <w:rPr>
          <w:i/>
          <w:sz w:val="20"/>
          <w:szCs w:val="20"/>
          <w:u w:val="single"/>
          <w:lang w:val="fr-FR"/>
        </w:rPr>
        <w:t>ZIV-GIII-R21</w:t>
      </w:r>
      <w:r w:rsidRPr="00E8147E">
        <w:rPr>
          <w:rFonts w:ascii="Symbol" w:hAnsi="Symbol"/>
          <w:i/>
          <w:sz w:val="20"/>
          <w:szCs w:val="20"/>
          <w:u w:val="single"/>
        </w:rPr>
        <w:t></w:t>
      </w:r>
      <w:r w:rsidRPr="0032190F">
        <w:rPr>
          <w:i/>
          <w:sz w:val="20"/>
          <w:szCs w:val="20"/>
          <w:u w:val="single"/>
          <w:lang w:val="fr-FR"/>
        </w:rPr>
        <w:t>,</w:t>
      </w:r>
      <w:r w:rsidRPr="0032190F">
        <w:rPr>
          <w:i/>
          <w:sz w:val="20"/>
          <w:szCs w:val="20"/>
          <w:lang w:val="fr-FR"/>
        </w:rPr>
        <w:t xml:space="preserve"> une plage rectangulaire et un corniforme piquetés finement.</w:t>
      </w:r>
    </w:p>
    <w:p w14:paraId="68389EE2" w14:textId="77777777" w:rsidR="000152C6" w:rsidRPr="0032190F" w:rsidRDefault="000152C6" w:rsidP="00647EA0">
      <w:pPr>
        <w:pStyle w:val="Heading5"/>
      </w:pPr>
      <w:bookmarkStart w:id="5613" w:name="Desc_ZIVGIIIR21B1"/>
      <w:r w:rsidRPr="0032190F">
        <w:t>ZIVGIIIR21B1, roche du chien</w:t>
      </w:r>
    </w:p>
    <w:bookmarkEnd w:id="5613"/>
    <w:p w14:paraId="5F3427C1" w14:textId="77777777" w:rsidR="000152C6" w:rsidRPr="0032190F" w:rsidRDefault="000152C6" w:rsidP="000152C6">
      <w:pPr>
        <w:ind w:right="-156"/>
        <w:jc w:val="both"/>
        <w:rPr>
          <w:sz w:val="20"/>
          <w:szCs w:val="20"/>
          <w:lang w:val="fr-FR"/>
        </w:rPr>
      </w:pPr>
      <w:r w:rsidRPr="0032190F">
        <w:rPr>
          <w:sz w:val="20"/>
          <w:szCs w:val="20"/>
          <w:lang w:val="fr-FR"/>
        </w:rPr>
        <w:t>(</w:t>
      </w:r>
      <w:r w:rsidRPr="0032190F">
        <w:rPr>
          <w:sz w:val="20"/>
          <w:szCs w:val="20"/>
          <w:u w:val="single"/>
          <w:lang w:val="fr-FR"/>
        </w:rPr>
        <w:t>risque de confusion avec la face d de R21B, gravée du n</w:t>
      </w:r>
      <w:r w:rsidRPr="0032190F">
        <w:rPr>
          <w:sz w:val="20"/>
          <w:szCs w:val="20"/>
          <w:u w:val="single"/>
          <w:vertAlign w:val="superscript"/>
          <w:lang w:val="fr-FR"/>
        </w:rPr>
        <w:t>o</w:t>
      </w:r>
      <w:r w:rsidRPr="0032190F">
        <w:rPr>
          <w:sz w:val="20"/>
          <w:szCs w:val="20"/>
          <w:u w:val="single"/>
          <w:lang w:val="fr-FR"/>
        </w:rPr>
        <w:t xml:space="preserve"> 21B1</w:t>
      </w:r>
      <w:r w:rsidRPr="0032190F">
        <w:rPr>
          <w:sz w:val="20"/>
          <w:szCs w:val="20"/>
          <w:lang w:val="fr-FR"/>
        </w:rPr>
        <w:t>)</w:t>
      </w:r>
    </w:p>
    <w:p w14:paraId="6EE60747" w14:textId="77777777" w:rsidR="000152C6" w:rsidRPr="0032190F" w:rsidRDefault="000152C6" w:rsidP="000152C6">
      <w:pPr>
        <w:jc w:val="right"/>
        <w:rPr>
          <w:b/>
          <w:sz w:val="20"/>
          <w:szCs w:val="20"/>
          <w:lang w:val="fr-FR"/>
        </w:rPr>
      </w:pPr>
      <w:r w:rsidRPr="0032190F">
        <w:rPr>
          <w:b/>
          <w:sz w:val="20"/>
          <w:szCs w:val="20"/>
          <w:lang w:val="fr-FR"/>
        </w:rPr>
        <w:t>Roche du chien</w:t>
      </w:r>
    </w:p>
    <w:p w14:paraId="09B22BC7" w14:textId="77777777" w:rsidR="000152C6" w:rsidRPr="0032190F" w:rsidRDefault="000152C6" w:rsidP="000152C6">
      <w:pPr>
        <w:rPr>
          <w:lang w:val="fr-FR"/>
        </w:rPr>
      </w:pPr>
    </w:p>
    <w:p w14:paraId="134623DF" w14:textId="2E83EF38" w:rsidR="000152C6" w:rsidRPr="0032190F" w:rsidRDefault="000152C6" w:rsidP="000152C6">
      <w:pPr>
        <w:rPr>
          <w:lang w:val="fr-FR"/>
        </w:rPr>
      </w:pPr>
      <w:r w:rsidRPr="0032190F">
        <w:rPr>
          <w:lang w:val="fr-FR"/>
        </w:rPr>
        <w:t xml:space="preserve">La gravure d’un chien à trois pattes sur cette roche se rapproche de celle de la </w:t>
      </w:r>
      <w:hyperlink r:id="rId14158" w:anchor="Sit_Maigres" w:history="1">
        <w:r w:rsidRPr="0032190F">
          <w:rPr>
            <w:rStyle w:val="Hyperlink"/>
            <w:lang w:val="fr-FR"/>
          </w:rPr>
          <w:t>Bergerie des Maigres</w:t>
        </w:r>
      </w:hyperlink>
      <w:r w:rsidRPr="0032190F">
        <w:rPr>
          <w:lang w:val="fr-FR"/>
        </w:rPr>
        <w:t xml:space="preserve"> (SS BIB)</w:t>
      </w:r>
    </w:p>
    <w:p w14:paraId="04DAECCB" w14:textId="77777777" w:rsidR="000152C6" w:rsidRPr="0032190F" w:rsidRDefault="000152C6" w:rsidP="000152C6">
      <w:pPr>
        <w:ind w:right="-156"/>
        <w:jc w:val="both"/>
        <w:rPr>
          <w:sz w:val="20"/>
          <w:szCs w:val="20"/>
          <w:lang w:val="fr-FR"/>
        </w:rPr>
      </w:pPr>
    </w:p>
    <w:p w14:paraId="5DBAE5DC" w14:textId="77777777" w:rsidR="000152C6" w:rsidRPr="0032190F" w:rsidRDefault="000152C6" w:rsidP="000152C6">
      <w:pPr>
        <w:ind w:right="-156"/>
        <w:jc w:val="both"/>
        <w:rPr>
          <w:i/>
          <w:sz w:val="20"/>
          <w:szCs w:val="20"/>
          <w:lang w:val="fr-FR"/>
        </w:rPr>
      </w:pPr>
      <w:r w:rsidRPr="0032190F">
        <w:rPr>
          <w:i/>
          <w:sz w:val="20"/>
          <w:szCs w:val="20"/>
          <w:lang w:val="fr-FR"/>
        </w:rPr>
        <w:lastRenderedPageBreak/>
        <w:tab/>
        <w:t xml:space="preserve">C’est un replat bombé, allongé du nord-ouest au sud-est et couvert d’une légère patine orange clair. Sur une portion presque horizontale remarquer </w:t>
      </w:r>
      <w:r w:rsidRPr="0032190F">
        <w:rPr>
          <w:b/>
          <w:i/>
          <w:sz w:val="20"/>
          <w:szCs w:val="20"/>
          <w:lang w:val="fr-FR"/>
        </w:rPr>
        <w:t>le chien</w:t>
      </w:r>
      <w:r w:rsidRPr="0032190F">
        <w:rPr>
          <w:i/>
          <w:sz w:val="20"/>
          <w:szCs w:val="20"/>
          <w:lang w:val="fr-FR"/>
        </w:rPr>
        <w:t xml:space="preserve"> (queue, oreilles, pattes) vu de profil. Les cupules y sont petites, peu profondes, jointives et peu patinées (mais la surface de la roche est de la même teinte à cet endroit). La gravure est plus profonde dans le corps. Le C, accompagné d’une flèche vers le sud-ouest et du chiffre 15, et, à </w:t>
      </w:r>
      <w:smartTag w:uri="urn:schemas-microsoft-com:office:smarttags" w:element="metricconverter">
        <w:smartTagPr>
          <w:attr w:name="ProductID" w:val="0,15 m"/>
        </w:smartTagPr>
        <w:r w:rsidRPr="0032190F">
          <w:rPr>
            <w:i/>
            <w:sz w:val="20"/>
            <w:szCs w:val="20"/>
            <w:lang w:val="fr-FR"/>
          </w:rPr>
          <w:t>0,15 m</w:t>
        </w:r>
      </w:smartTag>
      <w:r w:rsidRPr="0032190F">
        <w:rPr>
          <w:i/>
          <w:sz w:val="20"/>
          <w:szCs w:val="20"/>
          <w:lang w:val="fr-FR"/>
        </w:rPr>
        <w:t xml:space="preserve"> au sud-est du C, le numéro </w:t>
      </w:r>
      <w:r w:rsidRPr="0032190F">
        <w:rPr>
          <w:i/>
          <w:sz w:val="20"/>
          <w:szCs w:val="20"/>
          <w:u w:val="single"/>
          <w:lang w:val="fr-FR"/>
        </w:rPr>
        <w:t>ZIV-GIII-R21</w:t>
      </w:r>
      <w:r w:rsidRPr="00943CBA">
        <w:rPr>
          <w:rFonts w:ascii="Symbol" w:hAnsi="Symbol"/>
          <w:i/>
          <w:sz w:val="20"/>
          <w:szCs w:val="20"/>
          <w:u w:val="single"/>
        </w:rPr>
        <w:t></w:t>
      </w:r>
      <w:r w:rsidRPr="0032190F">
        <w:rPr>
          <w:i/>
          <w:sz w:val="20"/>
          <w:szCs w:val="20"/>
          <w:lang w:val="fr-FR"/>
        </w:rPr>
        <w:t xml:space="preserve"> (qui est donc le numéro de Conti)sont aussi incisés.</w:t>
      </w:r>
    </w:p>
    <w:p w14:paraId="66111903" w14:textId="77777777" w:rsidR="000152C6" w:rsidRPr="0032190F" w:rsidRDefault="000152C6" w:rsidP="000152C6">
      <w:pPr>
        <w:ind w:right="-156"/>
        <w:jc w:val="both"/>
        <w:rPr>
          <w:i/>
          <w:sz w:val="20"/>
          <w:szCs w:val="20"/>
          <w:lang w:val="fr-FR"/>
        </w:rPr>
      </w:pPr>
      <w:r w:rsidRPr="0032190F">
        <w:rPr>
          <w:i/>
          <w:sz w:val="20"/>
          <w:szCs w:val="20"/>
          <w:lang w:val="fr-FR"/>
        </w:rPr>
        <w:t>Repérer le dessin d’une maison</w:t>
      </w:r>
    </w:p>
    <w:p w14:paraId="38F97E1A" w14:textId="77777777" w:rsidR="000152C6" w:rsidRPr="0032190F" w:rsidRDefault="000152C6" w:rsidP="000152C6">
      <w:pPr>
        <w:ind w:right="-156"/>
        <w:jc w:val="both"/>
        <w:rPr>
          <w:i/>
          <w:sz w:val="20"/>
          <w:szCs w:val="20"/>
          <w:lang w:val="fr-FR"/>
        </w:rPr>
      </w:pPr>
    </w:p>
    <w:p w14:paraId="56678881" w14:textId="77777777" w:rsidR="000152C6" w:rsidRPr="0032190F" w:rsidRDefault="000152C6" w:rsidP="00647EA0">
      <w:pPr>
        <w:pStyle w:val="Heading5"/>
      </w:pPr>
      <w:bookmarkStart w:id="5614" w:name="Desc_ZIVGIIIR21D1"/>
      <w:r w:rsidRPr="0032190F">
        <w:t>ZIVGIIIR21D1</w:t>
      </w:r>
    </w:p>
    <w:bookmarkEnd w:id="5614"/>
    <w:p w14:paraId="5CECADA1" w14:textId="77777777" w:rsidR="000152C6" w:rsidRPr="0032190F" w:rsidRDefault="000152C6" w:rsidP="000152C6">
      <w:pPr>
        <w:jc w:val="right"/>
        <w:rPr>
          <w:b/>
          <w:sz w:val="20"/>
          <w:szCs w:val="20"/>
          <w:lang w:val="fr-FR"/>
        </w:rPr>
      </w:pPr>
      <w:r w:rsidRPr="0032190F">
        <w:rPr>
          <w:b/>
          <w:sz w:val="20"/>
          <w:szCs w:val="20"/>
          <w:lang w:val="fr-FR"/>
        </w:rPr>
        <w:t>Roche aux deux unicornes</w:t>
      </w:r>
    </w:p>
    <w:p w14:paraId="7ECDE17C" w14:textId="77777777" w:rsidR="000152C6" w:rsidRPr="0032190F" w:rsidRDefault="000152C6" w:rsidP="000152C6">
      <w:pPr>
        <w:ind w:right="-156"/>
        <w:jc w:val="both"/>
        <w:rPr>
          <w:sz w:val="20"/>
          <w:szCs w:val="20"/>
          <w:lang w:val="fr-FR"/>
        </w:rPr>
      </w:pPr>
    </w:p>
    <w:p w14:paraId="3B5056BF" w14:textId="77777777" w:rsidR="000152C6" w:rsidRPr="0032190F" w:rsidRDefault="000152C6" w:rsidP="000152C6">
      <w:pPr>
        <w:rPr>
          <w:lang w:val="fr-FR"/>
        </w:rPr>
      </w:pPr>
      <w:r w:rsidRPr="0032190F">
        <w:rPr>
          <w:lang w:val="fr-FR"/>
        </w:rPr>
        <w:t>C’est la roche la 6</w:t>
      </w:r>
      <w:r w:rsidRPr="0032190F">
        <w:rPr>
          <w:vertAlign w:val="superscript"/>
          <w:lang w:val="fr-FR"/>
        </w:rPr>
        <w:t>e</w:t>
      </w:r>
      <w:r w:rsidRPr="0032190F">
        <w:rPr>
          <w:lang w:val="fr-FR"/>
        </w:rPr>
        <w:t xml:space="preserve"> roche la plus gravée du groupe ZIVGIII (SS BIB)</w:t>
      </w:r>
    </w:p>
    <w:p w14:paraId="141CAB3D" w14:textId="77777777" w:rsidR="000152C6" w:rsidRPr="0032190F" w:rsidRDefault="000152C6" w:rsidP="000152C6">
      <w:pPr>
        <w:ind w:right="-156"/>
        <w:jc w:val="both"/>
        <w:rPr>
          <w:sz w:val="20"/>
          <w:szCs w:val="20"/>
          <w:lang w:val="fr-FR"/>
        </w:rPr>
      </w:pPr>
    </w:p>
    <w:p w14:paraId="2AE21270" w14:textId="77777777" w:rsidR="000152C6" w:rsidRPr="0032190F" w:rsidRDefault="000152C6" w:rsidP="000152C6">
      <w:pPr>
        <w:ind w:right="-156"/>
        <w:jc w:val="both"/>
        <w:rPr>
          <w:i/>
          <w:sz w:val="20"/>
          <w:szCs w:val="20"/>
          <w:lang w:val="fr-FR"/>
        </w:rPr>
      </w:pPr>
      <w:r w:rsidRPr="0032190F">
        <w:rPr>
          <w:i/>
          <w:sz w:val="20"/>
          <w:szCs w:val="20"/>
          <w:lang w:val="fr-FR"/>
        </w:rPr>
        <w:tab/>
        <w:t>Cette face (</w:t>
      </w:r>
      <w:smartTag w:uri="urn:schemas-microsoft-com:office:smarttags" w:element="metricconverter">
        <w:smartTagPr>
          <w:attr w:name="ProductID" w:val="2,5 m"/>
        </w:smartTagPr>
        <w:r w:rsidRPr="0032190F">
          <w:rPr>
            <w:i/>
            <w:sz w:val="20"/>
            <w:szCs w:val="20"/>
            <w:lang w:val="fr-FR"/>
          </w:rPr>
          <w:t>2,5 m</w:t>
        </w:r>
      </w:smartTag>
      <w:r w:rsidRPr="0032190F">
        <w:rPr>
          <w:i/>
          <w:sz w:val="20"/>
          <w:szCs w:val="20"/>
          <w:lang w:val="fr-FR"/>
        </w:rPr>
        <w:t xml:space="preserve"> par </w:t>
      </w:r>
      <w:smartTag w:uri="urn:schemas-microsoft-com:office:smarttags" w:element="metricconverter">
        <w:smartTagPr>
          <w:attr w:name="ProductID" w:val="1,0 m"/>
        </w:smartTagPr>
        <w:r w:rsidRPr="0032190F">
          <w:rPr>
            <w:i/>
            <w:sz w:val="20"/>
            <w:szCs w:val="20"/>
            <w:lang w:val="fr-FR"/>
          </w:rPr>
          <w:t>1,0 m</w:t>
        </w:r>
      </w:smartTag>
      <w:r w:rsidRPr="0032190F">
        <w:rPr>
          <w:i/>
          <w:sz w:val="20"/>
          <w:szCs w:val="20"/>
          <w:lang w:val="fr-FR"/>
        </w:rPr>
        <w:t xml:space="preserve">, pendage 50° est ?) est lisse et plate malgré un léger décrochement. Le C est inscrit en haut et à gauche avec une flèche vers le sud-ouest et l'indication 10 ainsi que le numéro </w:t>
      </w:r>
      <w:r w:rsidRPr="0032190F">
        <w:rPr>
          <w:i/>
          <w:sz w:val="20"/>
          <w:szCs w:val="20"/>
          <w:u w:val="single"/>
          <w:lang w:val="fr-FR"/>
        </w:rPr>
        <w:t>ZIV-GIII-R21D</w:t>
      </w:r>
      <w:r w:rsidRPr="0032190F">
        <w:rPr>
          <w:i/>
          <w:sz w:val="20"/>
          <w:szCs w:val="20"/>
          <w:lang w:val="fr-FR"/>
        </w:rPr>
        <w:t>. La surface est couverte de textes de bergers et de corniformes : deux corniformes n’ont qu’une corne, quatre présentent des cornes arrondies et des corps ovales ; plus bas et à droite les corps sont trapézoïdaux ou rectangulaires et les cornes sont à deux segments un peu arrondis. Ils s'emboîtent mutuellement et certains sont complètement encerclés. Repérer aussi un poignard et des plages (</w:t>
      </w:r>
      <w:r w:rsidRPr="0032190F">
        <w:rPr>
          <w:b/>
          <w:i/>
          <w:sz w:val="20"/>
          <w:szCs w:val="20"/>
          <w:lang w:val="fr-FR"/>
        </w:rPr>
        <w:t>faces a et b</w:t>
      </w:r>
      <w:r w:rsidRPr="0032190F">
        <w:rPr>
          <w:i/>
          <w:sz w:val="20"/>
          <w:szCs w:val="20"/>
          <w:lang w:val="fr-FR"/>
        </w:rPr>
        <w:t>).</w:t>
      </w:r>
    </w:p>
    <w:p w14:paraId="3DEA0CE8" w14:textId="77777777" w:rsidR="000152C6" w:rsidRPr="0032190F" w:rsidRDefault="000152C6" w:rsidP="000152C6">
      <w:pPr>
        <w:ind w:right="-156"/>
        <w:jc w:val="both"/>
        <w:rPr>
          <w:i/>
          <w:sz w:val="20"/>
          <w:szCs w:val="20"/>
          <w:lang w:val="fr-FR"/>
        </w:rPr>
      </w:pPr>
      <w:r w:rsidRPr="0032190F">
        <w:rPr>
          <w:i/>
          <w:sz w:val="20"/>
          <w:szCs w:val="20"/>
          <w:lang w:val="fr-FR"/>
        </w:rPr>
        <w:t xml:space="preserve">De nombreuses inscriptions de bergers sont très nettes : Maro Batista 1922  et Satu,sia mia / feram.en /  tapaln. pet   / ro. </w:t>
      </w:r>
      <w:r w:rsidRPr="0032190F">
        <w:rPr>
          <w:i/>
          <w:sz w:val="20"/>
          <w:szCs w:val="20"/>
          <w:shd w:val="clear" w:color="auto" w:fill="FFFF00"/>
          <w:lang w:val="fr-FR"/>
        </w:rPr>
        <w:t>Roccio / 1893 ? ?</w:t>
      </w:r>
      <w:r w:rsidRPr="0032190F">
        <w:rPr>
          <w:i/>
          <w:sz w:val="20"/>
          <w:szCs w:val="20"/>
          <w:lang w:val="fr-FR"/>
        </w:rPr>
        <w:t xml:space="preserve"> sur plusieurs lignes (/) et inscrit dans un cercle ; Gaglio emilio 15.8.1944 ; Toesca 1900 ; 1923 Pietro Lanteri W 1904 Verdeccia et de nombreux dessins et des textes moins nets.</w:t>
      </w:r>
    </w:p>
    <w:p w14:paraId="56FDFF4A" w14:textId="77777777" w:rsidR="000152C6" w:rsidRPr="0032190F" w:rsidRDefault="000152C6" w:rsidP="000152C6">
      <w:pPr>
        <w:ind w:right="-156"/>
        <w:jc w:val="both"/>
        <w:rPr>
          <w:i/>
          <w:sz w:val="20"/>
          <w:szCs w:val="20"/>
          <w:lang w:val="fr-FR"/>
        </w:rPr>
      </w:pPr>
    </w:p>
    <w:p w14:paraId="6937A002" w14:textId="77777777" w:rsidR="000152C6" w:rsidRPr="0038356E" w:rsidRDefault="000152C6" w:rsidP="000152C6">
      <w:pPr>
        <w:jc w:val="both"/>
        <w:rPr>
          <w:lang w:val="it-IT"/>
        </w:rPr>
      </w:pPr>
      <w:r>
        <w:rPr>
          <w:lang w:val="it-IT"/>
        </w:rPr>
        <w:t xml:space="preserve">PASTO </w:t>
      </w:r>
      <w:r w:rsidRPr="0038356E">
        <w:rPr>
          <w:lang w:val="it-IT"/>
        </w:rPr>
        <w:t>Inscrite « Emilio Caglio 15 août 1944 » (Giusto-Magnardi 1999)</w:t>
      </w:r>
      <w:r>
        <w:rPr>
          <w:lang w:val="it-IT"/>
        </w:rPr>
        <w:t xml:space="preserve"> en fait, marquée ZIVGIIIR21D</w:t>
      </w:r>
    </w:p>
    <w:p w14:paraId="16025CAC" w14:textId="77777777" w:rsidR="000152C6" w:rsidRPr="0032190F" w:rsidRDefault="000152C6" w:rsidP="000152C6">
      <w:pPr>
        <w:ind w:right="-156"/>
        <w:jc w:val="both"/>
        <w:rPr>
          <w:i/>
          <w:sz w:val="20"/>
          <w:szCs w:val="20"/>
          <w:lang w:val="fr-FR"/>
        </w:rPr>
      </w:pPr>
    </w:p>
    <w:p w14:paraId="73A9F432" w14:textId="77777777" w:rsidR="000152C6" w:rsidRPr="0032190F" w:rsidRDefault="000152C6" w:rsidP="00647EA0">
      <w:pPr>
        <w:pStyle w:val="Heading5"/>
      </w:pPr>
      <w:bookmarkStart w:id="5615" w:name="Desc_ZIVGIIIR21E1"/>
      <w:r w:rsidRPr="0032190F">
        <w:t>ZIVGIIIR21E1</w:t>
      </w:r>
    </w:p>
    <w:bookmarkEnd w:id="5615"/>
    <w:p w14:paraId="5A0A0777" w14:textId="77777777" w:rsidR="000152C6" w:rsidRPr="0032190F" w:rsidRDefault="000152C6" w:rsidP="000152C6">
      <w:pPr>
        <w:jc w:val="right"/>
        <w:rPr>
          <w:b/>
          <w:sz w:val="20"/>
          <w:szCs w:val="20"/>
          <w:lang w:val="fr-FR"/>
        </w:rPr>
      </w:pPr>
      <w:r w:rsidRPr="0032190F">
        <w:rPr>
          <w:b/>
          <w:sz w:val="20"/>
          <w:szCs w:val="20"/>
          <w:lang w:val="fr-FR"/>
        </w:rPr>
        <w:t>Roche du corniforme à six appendices et cornes fines</w:t>
      </w:r>
    </w:p>
    <w:p w14:paraId="4DCD503F" w14:textId="77777777" w:rsidR="000152C6" w:rsidRPr="0032190F" w:rsidRDefault="000152C6" w:rsidP="000152C6">
      <w:pPr>
        <w:ind w:right="-156"/>
        <w:jc w:val="both"/>
        <w:rPr>
          <w:sz w:val="20"/>
          <w:szCs w:val="20"/>
          <w:lang w:val="fr-FR"/>
        </w:rPr>
      </w:pPr>
    </w:p>
    <w:p w14:paraId="588C6FEE" w14:textId="77777777" w:rsidR="000152C6" w:rsidRPr="0032190F" w:rsidRDefault="000152C6" w:rsidP="000152C6">
      <w:pPr>
        <w:ind w:right="-156"/>
        <w:jc w:val="both"/>
        <w:rPr>
          <w:i/>
          <w:sz w:val="20"/>
          <w:szCs w:val="20"/>
          <w:lang w:val="fr-FR"/>
        </w:rPr>
      </w:pPr>
      <w:r w:rsidRPr="0032190F">
        <w:rPr>
          <w:i/>
          <w:sz w:val="20"/>
          <w:szCs w:val="20"/>
          <w:lang w:val="fr-FR"/>
        </w:rPr>
        <w:tab/>
        <w:t>Repérer d'abord un affleurement situé au ras du sol, portant une face (</w:t>
      </w:r>
      <w:smartTag w:uri="urn:schemas-microsoft-com:office:smarttags" w:element="metricconverter">
        <w:smartTagPr>
          <w:attr w:name="ProductID" w:val="1,3 m"/>
        </w:smartTagPr>
        <w:r w:rsidRPr="0032190F">
          <w:rPr>
            <w:i/>
            <w:sz w:val="20"/>
            <w:szCs w:val="20"/>
            <w:lang w:val="fr-FR"/>
          </w:rPr>
          <w:t>1,3 m</w:t>
        </w:r>
      </w:smartTag>
      <w:r w:rsidRPr="0032190F">
        <w:rPr>
          <w:i/>
          <w:sz w:val="20"/>
          <w:szCs w:val="20"/>
          <w:lang w:val="fr-FR"/>
        </w:rPr>
        <w:t xml:space="preserve"> d’est en ouest par </w:t>
      </w:r>
      <w:smartTag w:uri="urn:schemas-microsoft-com:office:smarttags" w:element="metricconverter">
        <w:smartTagPr>
          <w:attr w:name="ProductID" w:val="0,9 m"/>
        </w:smartTagPr>
        <w:r w:rsidRPr="0032190F">
          <w:rPr>
            <w:i/>
            <w:sz w:val="20"/>
            <w:szCs w:val="20"/>
            <w:lang w:val="fr-FR"/>
          </w:rPr>
          <w:t>0,9 m</w:t>
        </w:r>
      </w:smartTag>
      <w:r w:rsidRPr="0032190F">
        <w:rPr>
          <w:i/>
          <w:sz w:val="20"/>
          <w:szCs w:val="20"/>
          <w:lang w:val="fr-FR"/>
        </w:rPr>
        <w:t xml:space="preserve">) de pendage 20° nord et dont la partie sud-est présente une surface très lisse. Un beau corniforme à corps carré massif, agrémenté de 6 petits appendices latéraux fins, et à cornes à deux segments très fines (uniquement 2 rangées de petites cupules de style A2) y est gravé. Le numéro inscrit est ZIV-GIII-R21E1. A </w:t>
      </w:r>
      <w:smartTag w:uri="urn:schemas-microsoft-com:office:smarttags" w:element="metricconverter">
        <w:smartTagPr>
          <w:attr w:name="ProductID" w:val="0,2 m"/>
        </w:smartTagPr>
        <w:r w:rsidRPr="0032190F">
          <w:rPr>
            <w:i/>
            <w:sz w:val="20"/>
            <w:szCs w:val="20"/>
            <w:lang w:val="fr-FR"/>
          </w:rPr>
          <w:t>0,2 m</w:t>
        </w:r>
      </w:smartTag>
      <w:r w:rsidRPr="0032190F">
        <w:rPr>
          <w:i/>
          <w:sz w:val="20"/>
          <w:szCs w:val="20"/>
          <w:lang w:val="fr-FR"/>
        </w:rPr>
        <w:t xml:space="preserve"> à droite se trouve le C surmonté d’une flèche tournée vers la paroi.</w:t>
      </w:r>
    </w:p>
    <w:p w14:paraId="1EAEDEA5" w14:textId="77777777" w:rsidR="000152C6" w:rsidRPr="0032190F" w:rsidRDefault="000152C6" w:rsidP="000152C6">
      <w:pPr>
        <w:ind w:right="-156"/>
        <w:jc w:val="both"/>
        <w:rPr>
          <w:i/>
          <w:sz w:val="20"/>
          <w:szCs w:val="20"/>
          <w:lang w:val="fr-FR"/>
        </w:rPr>
      </w:pPr>
    </w:p>
    <w:p w14:paraId="35A029F9" w14:textId="77777777" w:rsidR="000152C6" w:rsidRPr="0032190F" w:rsidRDefault="000152C6" w:rsidP="00647EA0">
      <w:pPr>
        <w:pStyle w:val="Heading5"/>
      </w:pPr>
      <w:bookmarkStart w:id="5616" w:name="Desc_ZIVGIIIR21E2"/>
      <w:r w:rsidRPr="0032190F">
        <w:t>ZIVGIIIR21E2</w:t>
      </w:r>
    </w:p>
    <w:bookmarkEnd w:id="5616"/>
    <w:p w14:paraId="5C76FA9D" w14:textId="77777777" w:rsidR="000152C6" w:rsidRPr="0032190F" w:rsidRDefault="000152C6" w:rsidP="000152C6">
      <w:pPr>
        <w:rPr>
          <w:lang w:val="fr-FR"/>
        </w:rPr>
      </w:pPr>
    </w:p>
    <w:p w14:paraId="5B794BF9" w14:textId="77777777" w:rsidR="000152C6" w:rsidRPr="0032190F" w:rsidRDefault="000152C6" w:rsidP="000152C6">
      <w:pPr>
        <w:ind w:right="-156"/>
        <w:jc w:val="both"/>
        <w:rPr>
          <w:i/>
          <w:sz w:val="20"/>
          <w:szCs w:val="20"/>
          <w:lang w:val="fr-FR"/>
        </w:rPr>
      </w:pPr>
      <w:r w:rsidRPr="0032190F">
        <w:rPr>
          <w:i/>
          <w:sz w:val="20"/>
          <w:szCs w:val="20"/>
          <w:lang w:val="fr-FR"/>
        </w:rPr>
        <w:t xml:space="preserve">La paroi citée plus haut, </w:t>
      </w:r>
      <w:r w:rsidRPr="0032190F">
        <w:rPr>
          <w:b/>
          <w:i/>
          <w:sz w:val="20"/>
          <w:szCs w:val="20"/>
          <w:lang w:val="fr-FR"/>
        </w:rPr>
        <w:t>face a</w:t>
      </w:r>
      <w:r w:rsidRPr="0032190F">
        <w:rPr>
          <w:i/>
          <w:sz w:val="20"/>
          <w:szCs w:val="20"/>
          <w:lang w:val="fr-FR"/>
        </w:rPr>
        <w:t>, porte des gravures sur une face de pendage 80° est (</w:t>
      </w:r>
      <w:smartTag w:uri="urn:schemas-microsoft-com:office:smarttags" w:element="metricconverter">
        <w:smartTagPr>
          <w:attr w:name="ProductID" w:val="0,5 m"/>
        </w:smartTagPr>
        <w:r w:rsidRPr="0032190F">
          <w:rPr>
            <w:i/>
            <w:sz w:val="20"/>
            <w:szCs w:val="20"/>
            <w:lang w:val="fr-FR"/>
          </w:rPr>
          <w:t>0,5 m</w:t>
        </w:r>
      </w:smartTag>
      <w:r w:rsidRPr="0032190F">
        <w:rPr>
          <w:i/>
          <w:sz w:val="20"/>
          <w:szCs w:val="20"/>
          <w:lang w:val="fr-FR"/>
        </w:rPr>
        <w:t xml:space="preserve"> par </w:t>
      </w:r>
      <w:smartTag w:uri="urn:schemas-microsoft-com:office:smarttags" w:element="metricconverter">
        <w:smartTagPr>
          <w:attr w:name="ProductID" w:val="0,3 m"/>
        </w:smartTagPr>
        <w:r w:rsidRPr="0032190F">
          <w:rPr>
            <w:i/>
            <w:sz w:val="20"/>
            <w:szCs w:val="20"/>
            <w:lang w:val="fr-FR"/>
          </w:rPr>
          <w:t>0,3 m</w:t>
        </w:r>
      </w:smartTag>
      <w:r w:rsidRPr="0032190F">
        <w:rPr>
          <w:i/>
          <w:sz w:val="20"/>
          <w:szCs w:val="20"/>
          <w:lang w:val="fr-FR"/>
        </w:rPr>
        <w:t xml:space="preserve"> du nord au sud) située dans un renfoncement. Ce sont : un attelage (soc pointu situé à droite, corniformes dissemblables, épaississement au raccord du timon et du joug), un corniforme isolé, deux corniformes emboîtés mais incomplets du fait d'une cassure de la roche. Les cupules sont assez irrégulières, assez profondes et souvent éclatées . Le numéro inscrit est ZIV-GIII-R21E2 avec une flèche indiquant le nord et le chiffre 10. </w:t>
      </w:r>
    </w:p>
    <w:p w14:paraId="576481B9" w14:textId="77777777" w:rsidR="000152C6" w:rsidRPr="0032190F" w:rsidRDefault="000152C6" w:rsidP="000152C6">
      <w:pPr>
        <w:ind w:right="-156"/>
        <w:jc w:val="both"/>
        <w:rPr>
          <w:i/>
          <w:sz w:val="20"/>
          <w:szCs w:val="20"/>
          <w:lang w:val="fr-FR"/>
        </w:rPr>
      </w:pPr>
      <w:r w:rsidRPr="0032190F">
        <w:rPr>
          <w:i/>
          <w:sz w:val="20"/>
          <w:szCs w:val="20"/>
          <w:lang w:val="fr-FR"/>
        </w:rPr>
        <w:t>Repérer une signature du 7 septembre 1919 et des rayures.</w:t>
      </w:r>
    </w:p>
    <w:p w14:paraId="45D1701F" w14:textId="77777777" w:rsidR="000152C6" w:rsidRPr="0032190F" w:rsidRDefault="000152C6" w:rsidP="000152C6">
      <w:pPr>
        <w:ind w:right="-156"/>
        <w:jc w:val="both"/>
        <w:rPr>
          <w:i/>
          <w:sz w:val="20"/>
          <w:szCs w:val="20"/>
          <w:lang w:val="fr-FR"/>
        </w:rPr>
      </w:pPr>
      <w:r w:rsidRPr="0032190F">
        <w:rPr>
          <w:i/>
          <w:sz w:val="20"/>
          <w:szCs w:val="20"/>
          <w:lang w:val="fr-FR"/>
        </w:rPr>
        <w:tab/>
        <w:t xml:space="preserve">A un mètre sur la gauche, une autre paroi verticale est, </w:t>
      </w:r>
      <w:r w:rsidRPr="0032190F">
        <w:rPr>
          <w:b/>
          <w:i/>
          <w:sz w:val="20"/>
          <w:szCs w:val="20"/>
          <w:lang w:val="fr-FR"/>
        </w:rPr>
        <w:t>face b</w:t>
      </w:r>
      <w:r w:rsidRPr="0032190F">
        <w:rPr>
          <w:i/>
          <w:sz w:val="20"/>
          <w:szCs w:val="20"/>
          <w:lang w:val="fr-FR"/>
        </w:rPr>
        <w:t>, porte quelques cupules.</w:t>
      </w:r>
    </w:p>
    <w:p w14:paraId="0EC72DE8" w14:textId="77777777" w:rsidR="000152C6" w:rsidRPr="0032190F" w:rsidRDefault="000152C6" w:rsidP="000152C6">
      <w:pPr>
        <w:rPr>
          <w:sz w:val="20"/>
          <w:szCs w:val="20"/>
          <w:lang w:val="fr-FR"/>
        </w:rPr>
      </w:pPr>
      <w:r w:rsidRPr="0032190F">
        <w:rPr>
          <w:i/>
          <w:sz w:val="20"/>
          <w:szCs w:val="20"/>
          <w:lang w:val="fr-FR"/>
        </w:rPr>
        <w:t>Les deux roches, 21E1 et 21E2 ont été, un temps, rassemblées sous le numéro 21E</w:t>
      </w:r>
    </w:p>
    <w:p w14:paraId="0A38CC31" w14:textId="77777777" w:rsidR="000152C6" w:rsidRPr="0032190F" w:rsidRDefault="000152C6" w:rsidP="000152C6">
      <w:pPr>
        <w:ind w:right="-156"/>
        <w:jc w:val="both"/>
        <w:rPr>
          <w:i/>
          <w:sz w:val="20"/>
          <w:szCs w:val="20"/>
          <w:lang w:val="fr-FR"/>
        </w:rPr>
      </w:pPr>
    </w:p>
    <w:p w14:paraId="3FFE1C0A" w14:textId="77777777" w:rsidR="000152C6" w:rsidRPr="0032190F" w:rsidRDefault="000152C6" w:rsidP="00647EA0">
      <w:pPr>
        <w:pStyle w:val="Heading5"/>
      </w:pPr>
      <w:bookmarkStart w:id="5617" w:name="Desc_ZIVGIIIR21G"/>
      <w:r w:rsidRPr="0032190F">
        <w:t>ZIVGIIIR21G</w:t>
      </w:r>
    </w:p>
    <w:bookmarkEnd w:id="5617"/>
    <w:p w14:paraId="128673DE" w14:textId="77777777" w:rsidR="000152C6" w:rsidRPr="0032190F" w:rsidRDefault="000152C6" w:rsidP="000152C6">
      <w:pPr>
        <w:jc w:val="right"/>
        <w:rPr>
          <w:rFonts w:ascii="Palatino" w:hAnsi="Palatino"/>
          <w:b/>
          <w:sz w:val="20"/>
          <w:szCs w:val="20"/>
          <w:lang w:val="fr-FR"/>
        </w:rPr>
      </w:pPr>
      <w:r w:rsidRPr="0032190F">
        <w:rPr>
          <w:rFonts w:ascii="Palatino" w:hAnsi="Palatino"/>
          <w:b/>
          <w:sz w:val="20"/>
          <w:szCs w:val="20"/>
          <w:lang w:val="fr-FR"/>
        </w:rPr>
        <w:t>Roche aux deux poignards de taille différente</w:t>
      </w:r>
    </w:p>
    <w:p w14:paraId="4B17C305" w14:textId="77777777" w:rsidR="000152C6" w:rsidRPr="0032190F" w:rsidRDefault="000152C6" w:rsidP="000152C6">
      <w:pPr>
        <w:ind w:right="-156"/>
        <w:jc w:val="both"/>
        <w:rPr>
          <w:sz w:val="20"/>
          <w:szCs w:val="20"/>
          <w:lang w:val="fr-FR"/>
        </w:rPr>
      </w:pPr>
    </w:p>
    <w:p w14:paraId="69A17992" w14:textId="5F4A2052" w:rsidR="000152C6" w:rsidRPr="0032190F" w:rsidRDefault="00000000" w:rsidP="000152C6">
      <w:pPr>
        <w:ind w:right="-156"/>
        <w:jc w:val="both"/>
        <w:rPr>
          <w:lang w:val="fr-FR"/>
        </w:rPr>
      </w:pPr>
      <w:hyperlink r:id="rId14159" w:anchor="Typ_Bego_Poignards" w:history="1">
        <w:r w:rsidR="000152C6" w:rsidRPr="0032190F">
          <w:rPr>
            <w:rStyle w:val="Hyperlink"/>
            <w:lang w:val="fr-FR"/>
          </w:rPr>
          <w:t>Poignard</w:t>
        </w:r>
      </w:hyperlink>
      <w:r w:rsidR="000152C6" w:rsidRPr="0032190F">
        <w:rPr>
          <w:lang w:val="fr-FR"/>
        </w:rPr>
        <w:t xml:space="preserve"> proche de </w:t>
      </w:r>
      <w:hyperlink r:id="rId14160" w:anchor="Desc_ZIXGIR5" w:history="1">
        <w:r w:rsidR="000152C6" w:rsidRPr="0032190F">
          <w:rPr>
            <w:rStyle w:val="Hyperlink"/>
            <w:lang w:val="fr-FR"/>
          </w:rPr>
          <w:t>ZIXGIR5</w:t>
        </w:r>
      </w:hyperlink>
      <w:r w:rsidR="000152C6" w:rsidRPr="0032190F">
        <w:rPr>
          <w:lang w:val="fr-FR"/>
        </w:rPr>
        <w:t xml:space="preserve"> (SS BIB)</w:t>
      </w:r>
    </w:p>
    <w:p w14:paraId="72C1BF4F" w14:textId="77777777" w:rsidR="000152C6" w:rsidRPr="0032190F" w:rsidRDefault="000152C6" w:rsidP="000152C6">
      <w:pPr>
        <w:ind w:right="-156"/>
        <w:jc w:val="both"/>
        <w:rPr>
          <w:sz w:val="20"/>
          <w:szCs w:val="20"/>
          <w:lang w:val="fr-FR"/>
        </w:rPr>
      </w:pPr>
    </w:p>
    <w:p w14:paraId="0DD541C6" w14:textId="77777777" w:rsidR="000152C6" w:rsidRPr="0032190F" w:rsidRDefault="000152C6" w:rsidP="000152C6">
      <w:pPr>
        <w:ind w:right="-156"/>
        <w:jc w:val="both"/>
        <w:rPr>
          <w:i/>
          <w:sz w:val="20"/>
          <w:szCs w:val="20"/>
          <w:lang w:val="fr-FR"/>
        </w:rPr>
      </w:pPr>
      <w:r w:rsidRPr="0032190F">
        <w:rPr>
          <w:i/>
          <w:sz w:val="20"/>
          <w:szCs w:val="20"/>
          <w:lang w:val="fr-FR"/>
        </w:rPr>
        <w:tab/>
        <w:t>Une face (</w:t>
      </w:r>
      <w:smartTag w:uri="urn:schemas-microsoft-com:office:smarttags" w:element="metricconverter">
        <w:smartTagPr>
          <w:attr w:name="ProductID" w:val="1,2 m"/>
        </w:smartTagPr>
        <w:r w:rsidRPr="0032190F">
          <w:rPr>
            <w:i/>
            <w:sz w:val="20"/>
            <w:szCs w:val="20"/>
            <w:lang w:val="fr-FR"/>
          </w:rPr>
          <w:t>1,2 m</w:t>
        </w:r>
      </w:smartTag>
      <w:r w:rsidRPr="0032190F">
        <w:rPr>
          <w:i/>
          <w:sz w:val="20"/>
          <w:szCs w:val="20"/>
          <w:lang w:val="fr-FR"/>
        </w:rPr>
        <w:t xml:space="preserve"> par </w:t>
      </w:r>
      <w:smartTag w:uri="urn:schemas-microsoft-com:office:smarttags" w:element="metricconverter">
        <w:smartTagPr>
          <w:attr w:name="ProductID" w:val="1,1 m"/>
        </w:smartTagPr>
        <w:r w:rsidRPr="0032190F">
          <w:rPr>
            <w:i/>
            <w:sz w:val="20"/>
            <w:szCs w:val="20"/>
            <w:lang w:val="fr-FR"/>
          </w:rPr>
          <w:t>1,1 m</w:t>
        </w:r>
      </w:smartTag>
      <w:r w:rsidRPr="0032190F">
        <w:rPr>
          <w:i/>
          <w:sz w:val="20"/>
          <w:szCs w:val="20"/>
          <w:lang w:val="fr-FR"/>
        </w:rPr>
        <w:t xml:space="preserve">), lisse et plate, présente un pendage de 60° est. La roche est lisiblement gravée, et probablement de la main de Conti, du numéro </w:t>
      </w:r>
      <w:r w:rsidRPr="0032190F">
        <w:rPr>
          <w:i/>
          <w:sz w:val="20"/>
          <w:szCs w:val="20"/>
          <w:u w:val="single"/>
          <w:lang w:val="fr-FR"/>
        </w:rPr>
        <w:t>ZIV-GIII-R21</w:t>
      </w:r>
      <w:r w:rsidRPr="002171D0">
        <w:rPr>
          <w:rFonts w:ascii="Symbol" w:hAnsi="Symbol"/>
          <w:i/>
          <w:sz w:val="20"/>
          <w:szCs w:val="20"/>
          <w:u w:val="single"/>
        </w:rPr>
        <w:t></w:t>
      </w:r>
      <w:r w:rsidRPr="002171D0">
        <w:rPr>
          <w:rFonts w:ascii="Symbol" w:hAnsi="Symbol"/>
          <w:i/>
          <w:sz w:val="20"/>
          <w:szCs w:val="20"/>
          <w:u w:val="single"/>
        </w:rPr>
        <w:t></w:t>
      </w:r>
      <w:r w:rsidRPr="0032190F">
        <w:rPr>
          <w:i/>
          <w:sz w:val="20"/>
          <w:szCs w:val="20"/>
          <w:u w:val="single"/>
          <w:lang w:val="fr-FR"/>
        </w:rPr>
        <w:t>2</w:t>
      </w:r>
      <w:r w:rsidRPr="0032190F">
        <w:rPr>
          <w:i/>
          <w:sz w:val="20"/>
          <w:szCs w:val="20"/>
          <w:lang w:val="fr-FR"/>
        </w:rPr>
        <w:t xml:space="preserve"> sous une fissure en V, profonde, dans la partie supérieure de la face. Elle porte, dans sa partie inférieure, deux poignards massifs à lame ovale large, avec un manche </w:t>
      </w:r>
      <w:r w:rsidRPr="0032190F">
        <w:rPr>
          <w:i/>
          <w:sz w:val="20"/>
          <w:szCs w:val="20"/>
          <w:lang w:val="fr-FR"/>
        </w:rPr>
        <w:lastRenderedPageBreak/>
        <w:t xml:space="preserve">presque carré, beaucoup plus étroit que la lame. L'un est petit et entièrement piqueté, l'autre, presque trois fois plus long, a son contour piqueté sur 3 à </w:t>
      </w:r>
      <w:smartTag w:uri="urn:schemas-microsoft-com:office:smarttags" w:element="metricconverter">
        <w:smartTagPr>
          <w:attr w:name="ProductID" w:val="4 cm"/>
        </w:smartTagPr>
        <w:r w:rsidRPr="0032190F">
          <w:rPr>
            <w:i/>
            <w:sz w:val="20"/>
            <w:szCs w:val="20"/>
            <w:lang w:val="fr-FR"/>
          </w:rPr>
          <w:t>4 cm</w:t>
        </w:r>
      </w:smartTag>
      <w:r w:rsidRPr="0032190F">
        <w:rPr>
          <w:i/>
          <w:sz w:val="20"/>
          <w:szCs w:val="20"/>
          <w:lang w:val="fr-FR"/>
        </w:rPr>
        <w:t xml:space="preserve"> ainsi que deux stries convergentes au centre de la lame.</w:t>
      </w:r>
    </w:p>
    <w:p w14:paraId="4948F703" w14:textId="77777777" w:rsidR="000152C6" w:rsidRPr="0032190F" w:rsidRDefault="000152C6" w:rsidP="000152C6">
      <w:pPr>
        <w:ind w:right="-156"/>
        <w:jc w:val="both"/>
        <w:rPr>
          <w:i/>
          <w:sz w:val="20"/>
          <w:szCs w:val="20"/>
          <w:lang w:val="fr-FR"/>
        </w:rPr>
      </w:pPr>
      <w:r w:rsidRPr="0032190F">
        <w:rPr>
          <w:i/>
          <w:sz w:val="20"/>
          <w:szCs w:val="20"/>
          <w:lang w:val="fr-FR"/>
        </w:rPr>
        <w:t>En-dessous et à droite se trouve un corniforme à cornes à trois segments, les seconds étant dressés vers le haut de la roche et reliés. Un autre segment moins net relie le corps à ce trait. Anthropomorphisation du corniforme ?</w:t>
      </w:r>
    </w:p>
    <w:p w14:paraId="0F38FCC5" w14:textId="77777777" w:rsidR="000152C6" w:rsidRPr="0032190F" w:rsidRDefault="000152C6" w:rsidP="000152C6">
      <w:pPr>
        <w:ind w:right="-156"/>
        <w:jc w:val="both"/>
        <w:rPr>
          <w:i/>
          <w:sz w:val="20"/>
          <w:szCs w:val="20"/>
          <w:lang w:val="fr-FR"/>
        </w:rPr>
      </w:pPr>
      <w:r w:rsidRPr="0032190F">
        <w:rPr>
          <w:i/>
          <w:sz w:val="20"/>
          <w:szCs w:val="20"/>
          <w:lang w:val="fr-FR"/>
        </w:rPr>
        <w:t>Chercher quelques lignes et les chiffres 16-15</w:t>
      </w:r>
    </w:p>
    <w:p w14:paraId="1845BA68" w14:textId="77777777" w:rsidR="000152C6" w:rsidRPr="0032190F" w:rsidRDefault="000152C6" w:rsidP="000152C6">
      <w:pPr>
        <w:ind w:right="-156"/>
        <w:jc w:val="both"/>
        <w:rPr>
          <w:i/>
          <w:sz w:val="20"/>
          <w:szCs w:val="20"/>
          <w:lang w:val="fr-FR"/>
        </w:rPr>
      </w:pPr>
    </w:p>
    <w:p w14:paraId="460CDB08" w14:textId="77777777" w:rsidR="000152C6" w:rsidRPr="0032190F" w:rsidRDefault="000152C6" w:rsidP="000152C6">
      <w:pPr>
        <w:ind w:right="-156"/>
        <w:jc w:val="both"/>
        <w:rPr>
          <w:i/>
          <w:sz w:val="20"/>
          <w:szCs w:val="20"/>
          <w:lang w:val="fr-FR"/>
        </w:rPr>
      </w:pPr>
      <w:r w:rsidRPr="0032190F">
        <w:rPr>
          <w:i/>
          <w:sz w:val="20"/>
          <w:szCs w:val="20"/>
          <w:lang w:val="fr-FR"/>
        </w:rPr>
        <w:t xml:space="preserve">Cette roche s’est très longtemps appelée 21G1. Le grand poignard apparaît dans le « Grandiose et le Sacré » au 3 de la fig. 90 sous la légende </w:t>
      </w:r>
      <w:r w:rsidRPr="0032190F">
        <w:rPr>
          <w:b/>
          <w:i/>
          <w:sz w:val="20"/>
          <w:szCs w:val="20"/>
          <w:lang w:val="fr-FR"/>
        </w:rPr>
        <w:t>ZIV GIII R21G</w:t>
      </w:r>
      <w:r w:rsidRPr="0032190F">
        <w:rPr>
          <w:i/>
          <w:sz w:val="20"/>
          <w:szCs w:val="20"/>
          <w:lang w:val="fr-FR"/>
        </w:rPr>
        <w:t xml:space="preserve"> fig.1. En 2003 elle s’appelait 21 </w:t>
      </w:r>
      <w:r w:rsidRPr="002171D0">
        <w:rPr>
          <w:rFonts w:ascii="Symbol" w:hAnsi="Symbol"/>
          <w:i/>
          <w:sz w:val="20"/>
          <w:szCs w:val="20"/>
        </w:rPr>
        <w:t></w:t>
      </w:r>
      <w:r w:rsidRPr="0032190F">
        <w:rPr>
          <w:i/>
          <w:sz w:val="20"/>
          <w:szCs w:val="20"/>
          <w:lang w:val="fr-FR"/>
        </w:rPr>
        <w:t xml:space="preserve">1 </w:t>
      </w:r>
    </w:p>
    <w:p w14:paraId="763BA509" w14:textId="77777777" w:rsidR="000152C6" w:rsidRPr="0032190F" w:rsidRDefault="000152C6" w:rsidP="000152C6">
      <w:pPr>
        <w:ind w:right="-156" w:firstLine="709"/>
        <w:jc w:val="both"/>
        <w:rPr>
          <w:sz w:val="20"/>
          <w:szCs w:val="20"/>
          <w:lang w:val="fr-FR"/>
        </w:rPr>
      </w:pPr>
    </w:p>
    <w:p w14:paraId="69373005" w14:textId="77777777" w:rsidR="000152C6" w:rsidRPr="0032190F" w:rsidRDefault="000152C6" w:rsidP="00647EA0">
      <w:pPr>
        <w:pStyle w:val="Heading5"/>
      </w:pPr>
      <w:r w:rsidRPr="0032190F">
        <w:t>ZIVGIIIR22B</w:t>
      </w:r>
    </w:p>
    <w:p w14:paraId="053A236F" w14:textId="77777777" w:rsidR="000152C6" w:rsidRPr="0032190F" w:rsidRDefault="000152C6" w:rsidP="000152C6">
      <w:pPr>
        <w:jc w:val="right"/>
        <w:rPr>
          <w:rFonts w:ascii="Palatino" w:hAnsi="Palatino"/>
          <w:b/>
          <w:sz w:val="20"/>
          <w:szCs w:val="20"/>
          <w:lang w:val="fr-FR"/>
        </w:rPr>
      </w:pPr>
      <w:r w:rsidRPr="0032190F">
        <w:rPr>
          <w:rFonts w:ascii="Palatino" w:hAnsi="Palatino"/>
          <w:b/>
          <w:sz w:val="20"/>
          <w:szCs w:val="20"/>
          <w:lang w:val="fr-FR"/>
        </w:rPr>
        <w:t>Roche du grand corniforme au-dessus de la hallebarde</w:t>
      </w:r>
    </w:p>
    <w:p w14:paraId="226E1738" w14:textId="77777777" w:rsidR="000152C6" w:rsidRPr="0032190F" w:rsidRDefault="000152C6" w:rsidP="000152C6">
      <w:pPr>
        <w:ind w:right="-156"/>
        <w:jc w:val="both"/>
        <w:rPr>
          <w:sz w:val="20"/>
          <w:szCs w:val="20"/>
          <w:lang w:val="fr-FR"/>
        </w:rPr>
      </w:pPr>
    </w:p>
    <w:p w14:paraId="747D742A" w14:textId="77777777" w:rsidR="000152C6" w:rsidRPr="0032190F" w:rsidRDefault="000152C6" w:rsidP="000152C6">
      <w:pPr>
        <w:ind w:right="-156"/>
        <w:jc w:val="both"/>
        <w:rPr>
          <w:i/>
          <w:sz w:val="20"/>
          <w:szCs w:val="20"/>
          <w:lang w:val="fr-FR"/>
        </w:rPr>
      </w:pPr>
      <w:r w:rsidRPr="0032190F">
        <w:rPr>
          <w:i/>
          <w:sz w:val="20"/>
          <w:szCs w:val="20"/>
          <w:lang w:val="fr-FR"/>
        </w:rPr>
        <w:tab/>
        <w:t xml:space="preserve">La roche occupe une situation très protégée. La face, de pendage 45° nord-est, très colorée, se termine en arrondi. Le numéro est écrit en grand, </w:t>
      </w:r>
      <w:r w:rsidRPr="0032190F">
        <w:rPr>
          <w:i/>
          <w:sz w:val="20"/>
          <w:szCs w:val="20"/>
          <w:u w:val="single"/>
          <w:lang w:val="fr-FR"/>
        </w:rPr>
        <w:t>ZIV-GIII-R22B2</w:t>
      </w:r>
      <w:r w:rsidRPr="0032190F">
        <w:rPr>
          <w:i/>
          <w:sz w:val="20"/>
          <w:szCs w:val="20"/>
          <w:lang w:val="fr-FR"/>
        </w:rPr>
        <w:t xml:space="preserve">, dans le haut de la face, à </w:t>
      </w:r>
      <w:smartTag w:uri="urn:schemas-microsoft-com:office:smarttags" w:element="metricconverter">
        <w:smartTagPr>
          <w:attr w:name="ProductID" w:val="1,1 m"/>
        </w:smartTagPr>
        <w:r w:rsidRPr="0032190F">
          <w:rPr>
            <w:i/>
            <w:sz w:val="20"/>
            <w:szCs w:val="20"/>
            <w:lang w:val="fr-FR"/>
          </w:rPr>
          <w:t>1,1 m</w:t>
        </w:r>
      </w:smartTag>
      <w:r w:rsidRPr="0032190F">
        <w:rPr>
          <w:i/>
          <w:sz w:val="20"/>
          <w:szCs w:val="20"/>
          <w:lang w:val="fr-FR"/>
        </w:rPr>
        <w:t xml:space="preserve"> du sol, à la limite de l'érosion. Nous n'avons pas vu de C. Les gravures consistent en deux petits corniformes et surtout un grand corniforme à corps carré massif, avec des cornes à deux segments perpendiculaires et angulation nette, dirigées vers le haut de la roche. Ce motif est gravé au-dessus du manche d'une hallebarde, couchée selon la direction sud-est – nord-ouest, dont la lame, placée à l'extrémité nord-ouest du manche, a sa pointe dirigée, elle aussi vers le haut de laroche.</w:t>
      </w:r>
    </w:p>
    <w:p w14:paraId="0BDE71A3" w14:textId="77777777" w:rsidR="000152C6" w:rsidRPr="0032190F" w:rsidRDefault="000152C6" w:rsidP="000152C6">
      <w:pPr>
        <w:ind w:right="-156"/>
        <w:jc w:val="both"/>
        <w:rPr>
          <w:i/>
          <w:sz w:val="20"/>
          <w:szCs w:val="20"/>
          <w:lang w:val="fr-FR"/>
        </w:rPr>
      </w:pPr>
      <w:r w:rsidRPr="0032190F">
        <w:rPr>
          <w:i/>
          <w:sz w:val="20"/>
          <w:szCs w:val="20"/>
          <w:lang w:val="fr-FR"/>
        </w:rPr>
        <w:t>Lire texte confus : HABET C/LVM TV qVI Egis Ponc nasum et des traits en zigzag</w:t>
      </w:r>
    </w:p>
    <w:p w14:paraId="6FBA2FC9" w14:textId="77777777" w:rsidR="000152C6" w:rsidRPr="0032190F" w:rsidRDefault="000152C6" w:rsidP="000152C6">
      <w:pPr>
        <w:ind w:right="-156"/>
        <w:jc w:val="both"/>
        <w:rPr>
          <w:i/>
          <w:sz w:val="20"/>
          <w:szCs w:val="20"/>
          <w:lang w:val="fr-FR"/>
        </w:rPr>
      </w:pPr>
    </w:p>
    <w:p w14:paraId="54C82D5A" w14:textId="77777777" w:rsidR="000152C6" w:rsidRPr="0032190F" w:rsidRDefault="000152C6" w:rsidP="00647EA0">
      <w:pPr>
        <w:pStyle w:val="Heading5"/>
      </w:pPr>
      <w:bookmarkStart w:id="5618" w:name="Desc_ZIVGIIIR23A"/>
      <w:r w:rsidRPr="0032190F">
        <w:t>ZIVGIIIR23A</w:t>
      </w:r>
    </w:p>
    <w:bookmarkEnd w:id="5618"/>
    <w:p w14:paraId="1E80AEF0" w14:textId="77777777" w:rsidR="000152C6" w:rsidRPr="0032190F" w:rsidRDefault="000152C6" w:rsidP="000152C6">
      <w:pPr>
        <w:jc w:val="right"/>
        <w:rPr>
          <w:b/>
          <w:sz w:val="20"/>
          <w:szCs w:val="20"/>
          <w:lang w:val="fr-FR"/>
        </w:rPr>
      </w:pPr>
      <w:r w:rsidRPr="0032190F">
        <w:rPr>
          <w:b/>
          <w:sz w:val="20"/>
          <w:szCs w:val="20"/>
          <w:lang w:val="fr-FR"/>
        </w:rPr>
        <w:t>Roche de l’avion</w:t>
      </w:r>
    </w:p>
    <w:p w14:paraId="49C3ED7A" w14:textId="77777777" w:rsidR="000152C6" w:rsidRPr="0032190F" w:rsidRDefault="000152C6" w:rsidP="000152C6">
      <w:pPr>
        <w:ind w:right="-156"/>
        <w:jc w:val="both"/>
        <w:rPr>
          <w:lang w:val="fr-FR"/>
        </w:rPr>
      </w:pPr>
    </w:p>
    <w:p w14:paraId="7C7A3550" w14:textId="1847E4C3" w:rsidR="000152C6" w:rsidRPr="0032190F" w:rsidRDefault="000152C6" w:rsidP="000152C6">
      <w:pPr>
        <w:ind w:right="-156"/>
        <w:jc w:val="both"/>
        <w:rPr>
          <w:lang w:val="fr-FR"/>
        </w:rPr>
      </w:pPr>
      <w:r w:rsidRPr="0032190F">
        <w:rPr>
          <w:lang w:val="fr-FR"/>
        </w:rPr>
        <w:t xml:space="preserve">Proche des </w:t>
      </w:r>
      <w:r w:rsidRPr="0032190F">
        <w:rPr>
          <w:i/>
          <w:lang w:val="fr-FR"/>
        </w:rPr>
        <w:t>Roche du Parapente</w:t>
      </w:r>
      <w:r w:rsidRPr="0032190F">
        <w:rPr>
          <w:lang w:val="fr-FR"/>
        </w:rPr>
        <w:t xml:space="preserve"> (</w:t>
      </w:r>
      <w:hyperlink r:id="rId14161" w:anchor="Desc_ZIVGIIIR15C" w:history="1">
        <w:r w:rsidRPr="0032190F">
          <w:rPr>
            <w:rStyle w:val="Hyperlink"/>
            <w:lang w:val="fr-FR"/>
          </w:rPr>
          <w:t>ZIVGIIIR15C</w:t>
        </w:r>
      </w:hyperlink>
      <w:r w:rsidRPr="0032190F">
        <w:rPr>
          <w:lang w:val="fr-FR"/>
        </w:rPr>
        <w:t xml:space="preserve">)et de </w:t>
      </w:r>
      <w:hyperlink r:id="rId14162" w:anchor="Desc_ZXVIIGIIR56delta" w:history="1">
        <w:r w:rsidRPr="0032190F">
          <w:rPr>
            <w:rStyle w:val="Hyperlink"/>
            <w:lang w:val="fr-FR"/>
          </w:rPr>
          <w:t>ZXVIIGIIR56@d</w:t>
        </w:r>
      </w:hyperlink>
      <w:r w:rsidRPr="0032190F">
        <w:rPr>
          <w:lang w:val="fr-FR"/>
        </w:rPr>
        <w:t xml:space="preserve">, il peut s’agir d’une </w:t>
      </w:r>
      <w:hyperlink r:id="rId14163" w:anchor="Ana_Chrono_Transitions" w:history="1">
        <w:r w:rsidRPr="0032190F">
          <w:rPr>
            <w:rStyle w:val="Hyperlink"/>
            <w:lang w:val="fr-FR"/>
          </w:rPr>
          <w:t>transition</w:t>
        </w:r>
      </w:hyperlink>
      <w:r w:rsidRPr="0032190F">
        <w:rPr>
          <w:lang w:val="fr-FR"/>
        </w:rPr>
        <w:t xml:space="preserve"> Corniformes/Réticulés (SS BIB). Les segments des cornes du corniformes s’appuient sur des fissures perpendiculaires au pendage de la roche (Bégin 1990 fig. 70.1)</w:t>
      </w:r>
    </w:p>
    <w:p w14:paraId="775C2FA7" w14:textId="77777777" w:rsidR="000152C6" w:rsidRPr="0032190F" w:rsidRDefault="000152C6" w:rsidP="000152C6">
      <w:pPr>
        <w:ind w:right="-156"/>
        <w:jc w:val="both"/>
        <w:rPr>
          <w:b/>
          <w:i/>
          <w:sz w:val="20"/>
          <w:szCs w:val="20"/>
          <w:lang w:val="fr-FR"/>
        </w:rPr>
      </w:pPr>
    </w:p>
    <w:p w14:paraId="269D0198" w14:textId="77777777" w:rsidR="000152C6" w:rsidRPr="0032190F" w:rsidRDefault="000152C6" w:rsidP="000152C6">
      <w:pPr>
        <w:pStyle w:val="BodyText"/>
        <w:rPr>
          <w:i/>
          <w:sz w:val="20"/>
          <w:szCs w:val="20"/>
        </w:rPr>
      </w:pPr>
      <w:r w:rsidRPr="0032190F">
        <w:rPr>
          <w:i/>
          <w:sz w:val="20"/>
          <w:szCs w:val="20"/>
        </w:rPr>
        <w:tab/>
        <w:t>La roche est un schiste brun lisse mais érodé. La face gravée est de pendage 30° sud environ et porte deux corniformes associés par les cornes. L'ensemble a la forme d'une croix ou d'un avion ! Une flèche indique le sud avec la mention 20. Il n'y a pas de C ni de numéro inscrits apparemment.</w:t>
      </w:r>
    </w:p>
    <w:p w14:paraId="7052FBA8" w14:textId="77777777" w:rsidR="000152C6" w:rsidRPr="0032190F" w:rsidRDefault="000152C6" w:rsidP="000152C6">
      <w:pPr>
        <w:pStyle w:val="BodyText"/>
        <w:rPr>
          <w:i/>
          <w:sz w:val="20"/>
          <w:szCs w:val="20"/>
        </w:rPr>
      </w:pPr>
      <w:r w:rsidRPr="0032190F">
        <w:rPr>
          <w:i/>
          <w:sz w:val="20"/>
          <w:szCs w:val="20"/>
        </w:rPr>
        <w:t>Traits et petits dessins peu nets</w:t>
      </w:r>
    </w:p>
    <w:p w14:paraId="3A8D5B43" w14:textId="77777777" w:rsidR="000152C6" w:rsidRPr="0032190F" w:rsidRDefault="000152C6" w:rsidP="00647EA0">
      <w:pPr>
        <w:pStyle w:val="Heading5"/>
      </w:pPr>
      <w:r w:rsidRPr="0032190F">
        <w:t>ZIVGIIIR23B1</w:t>
      </w:r>
    </w:p>
    <w:p w14:paraId="5BF2DD4C" w14:textId="77777777" w:rsidR="000152C6" w:rsidRPr="0032190F" w:rsidRDefault="000152C6" w:rsidP="000152C6">
      <w:pPr>
        <w:jc w:val="right"/>
        <w:rPr>
          <w:rFonts w:ascii="Palatino" w:hAnsi="Palatino"/>
          <w:b/>
          <w:sz w:val="20"/>
          <w:szCs w:val="20"/>
          <w:lang w:val="fr-FR"/>
        </w:rPr>
      </w:pPr>
      <w:r w:rsidRPr="0032190F">
        <w:rPr>
          <w:rFonts w:ascii="Palatino" w:hAnsi="Palatino"/>
          <w:b/>
          <w:sz w:val="20"/>
          <w:szCs w:val="20"/>
          <w:lang w:val="fr-FR"/>
        </w:rPr>
        <w:t>Roche aux deux longs rectangles</w:t>
      </w:r>
    </w:p>
    <w:p w14:paraId="0F20A326" w14:textId="77777777" w:rsidR="000152C6" w:rsidRPr="0032190F" w:rsidRDefault="000152C6" w:rsidP="000152C6">
      <w:pPr>
        <w:ind w:right="-156"/>
        <w:jc w:val="both"/>
        <w:rPr>
          <w:sz w:val="20"/>
          <w:szCs w:val="20"/>
          <w:lang w:val="fr-FR"/>
        </w:rPr>
      </w:pPr>
    </w:p>
    <w:p w14:paraId="721FA9EA" w14:textId="7C3B760B" w:rsidR="000152C6" w:rsidRPr="0032190F" w:rsidRDefault="00000000" w:rsidP="000152C6">
      <w:pPr>
        <w:ind w:right="-156"/>
        <w:jc w:val="both"/>
        <w:rPr>
          <w:lang w:val="fr-FR"/>
        </w:rPr>
      </w:pPr>
      <w:hyperlink r:id="rId14164" w:anchor="Typ_Bego_Poignards" w:history="1">
        <w:r w:rsidR="000152C6" w:rsidRPr="0032190F">
          <w:rPr>
            <w:rStyle w:val="Hyperlink"/>
            <w:lang w:val="fr-FR"/>
          </w:rPr>
          <w:t>Poignard</w:t>
        </w:r>
      </w:hyperlink>
      <w:r w:rsidR="000152C6" w:rsidRPr="0032190F">
        <w:rPr>
          <w:lang w:val="fr-FR"/>
        </w:rPr>
        <w:t>douteux (SS BIB)</w:t>
      </w:r>
    </w:p>
    <w:p w14:paraId="43C6704A" w14:textId="77777777" w:rsidR="000152C6" w:rsidRPr="0032190F" w:rsidRDefault="000152C6" w:rsidP="000152C6">
      <w:pPr>
        <w:ind w:right="-156"/>
        <w:jc w:val="both"/>
        <w:rPr>
          <w:sz w:val="20"/>
          <w:szCs w:val="20"/>
          <w:lang w:val="fr-FR"/>
        </w:rPr>
      </w:pPr>
    </w:p>
    <w:p w14:paraId="2ECEB182" w14:textId="77777777" w:rsidR="000152C6" w:rsidRPr="0032190F" w:rsidRDefault="000152C6" w:rsidP="000152C6">
      <w:pPr>
        <w:ind w:right="-156"/>
        <w:jc w:val="both"/>
        <w:rPr>
          <w:i/>
          <w:sz w:val="20"/>
          <w:szCs w:val="20"/>
          <w:lang w:val="fr-FR"/>
        </w:rPr>
      </w:pPr>
      <w:r w:rsidRPr="0032190F">
        <w:rPr>
          <w:i/>
          <w:sz w:val="20"/>
          <w:szCs w:val="20"/>
          <w:lang w:val="fr-FR"/>
        </w:rPr>
        <w:tab/>
        <w:t>Repérer au-dessus d’une croix récente, l'inscription Palma Giaco 15 8 25 sous le numéro ZIV-GIII-R23B1, puis à gauche, le nom de Guido Giuseppe et plus à gauche encore deux longs rectangles piquetés irrégulièrement. Il y a aussi des plages de cupules.</w:t>
      </w:r>
    </w:p>
    <w:p w14:paraId="4A7C8DE9" w14:textId="77777777" w:rsidR="000152C6" w:rsidRPr="0032190F" w:rsidRDefault="000152C6" w:rsidP="00647EA0">
      <w:pPr>
        <w:pStyle w:val="Heading5"/>
      </w:pPr>
      <w:r w:rsidRPr="0032190F">
        <w:t>ZIVGIIIR24A</w:t>
      </w:r>
    </w:p>
    <w:p w14:paraId="275CFAA3" w14:textId="77777777" w:rsidR="000152C6" w:rsidRPr="0032190F" w:rsidRDefault="000152C6" w:rsidP="000152C6">
      <w:pPr>
        <w:jc w:val="right"/>
        <w:rPr>
          <w:rFonts w:ascii="Palatino" w:hAnsi="Palatino"/>
          <w:b/>
          <w:sz w:val="20"/>
          <w:szCs w:val="20"/>
          <w:lang w:val="fr-FR"/>
        </w:rPr>
      </w:pPr>
      <w:r w:rsidRPr="0032190F">
        <w:rPr>
          <w:rFonts w:ascii="Palatino" w:hAnsi="Palatino"/>
          <w:b/>
          <w:sz w:val="20"/>
          <w:szCs w:val="20"/>
          <w:lang w:val="fr-FR"/>
        </w:rPr>
        <w:t>Roche aux glaçures blanches</w:t>
      </w:r>
    </w:p>
    <w:p w14:paraId="350814A2" w14:textId="77777777" w:rsidR="000152C6" w:rsidRPr="0032190F" w:rsidRDefault="000152C6" w:rsidP="000152C6">
      <w:pPr>
        <w:ind w:right="-156"/>
        <w:jc w:val="both"/>
        <w:rPr>
          <w:sz w:val="20"/>
          <w:szCs w:val="20"/>
          <w:lang w:val="fr-FR"/>
        </w:rPr>
      </w:pPr>
    </w:p>
    <w:p w14:paraId="120C6764" w14:textId="5152FEA7" w:rsidR="000152C6" w:rsidRPr="0032190F" w:rsidRDefault="00000000" w:rsidP="000152C6">
      <w:pPr>
        <w:ind w:right="-156"/>
        <w:jc w:val="both"/>
        <w:rPr>
          <w:lang w:val="fr-FR"/>
        </w:rPr>
      </w:pPr>
      <w:hyperlink r:id="rId14165" w:anchor="Typ_Bego_Haches" w:history="1">
        <w:r w:rsidR="000152C6" w:rsidRPr="0032190F">
          <w:rPr>
            <w:rStyle w:val="Hyperlink"/>
            <w:lang w:val="fr-FR"/>
          </w:rPr>
          <w:t>Hache</w:t>
        </w:r>
      </w:hyperlink>
      <w:r w:rsidR="000152C6" w:rsidRPr="0032190F">
        <w:rPr>
          <w:lang w:val="fr-FR"/>
        </w:rPr>
        <w:t xml:space="preserve"> (SS BIB)</w:t>
      </w:r>
    </w:p>
    <w:p w14:paraId="00E72752" w14:textId="77777777" w:rsidR="000152C6" w:rsidRPr="0032190F" w:rsidRDefault="000152C6" w:rsidP="000152C6">
      <w:pPr>
        <w:ind w:right="-156"/>
        <w:jc w:val="both"/>
        <w:rPr>
          <w:sz w:val="20"/>
          <w:szCs w:val="20"/>
          <w:lang w:val="fr-FR"/>
        </w:rPr>
      </w:pPr>
    </w:p>
    <w:p w14:paraId="3EDC2CE9" w14:textId="77777777" w:rsidR="000152C6" w:rsidRPr="0032190F" w:rsidRDefault="000152C6" w:rsidP="000152C6">
      <w:pPr>
        <w:ind w:right="-156"/>
        <w:jc w:val="both"/>
        <w:rPr>
          <w:i/>
          <w:sz w:val="20"/>
          <w:szCs w:val="20"/>
          <w:lang w:val="fr-FR"/>
        </w:rPr>
      </w:pPr>
      <w:r w:rsidRPr="0032190F">
        <w:rPr>
          <w:i/>
          <w:sz w:val="20"/>
          <w:szCs w:val="20"/>
          <w:lang w:val="fr-FR"/>
        </w:rPr>
        <w:tab/>
        <w:t>Monter sur un petit replat herbeux. A un mètre au-dessus de ce replat chercher un C accompagné d'une flèche indiquant le sud-est. Il est inscrit sur une partie lisse, à côté d'une coulée verticale érodée, noirâtre dans le haut et portant des glaçures blanches brillantes dans le bas. A droite et à la même hauteur, se trouve la gravure, un outil de forme ovale avec un appendice central long et rectiligne, terminé par une petite barre épaisse de direction perpendiculaire au manche. La gravure est nette, piquetée régulièrement selon le style A2, quoique les cupules soient un peu profondes. Le numéro de Conti, ZIV-GIII-R24A, est écrit à gauche, entre le C et la gravure et sous un décrochement arrondi, profond de deux centimètres.</w:t>
      </w:r>
    </w:p>
    <w:p w14:paraId="1FB3C25C" w14:textId="77777777" w:rsidR="000152C6" w:rsidRPr="0032190F" w:rsidRDefault="000152C6" w:rsidP="00647EA0">
      <w:pPr>
        <w:pStyle w:val="Heading5"/>
      </w:pPr>
      <w:r w:rsidRPr="0032190F">
        <w:lastRenderedPageBreak/>
        <w:t>ZIVGIIIR24B</w:t>
      </w:r>
    </w:p>
    <w:p w14:paraId="4E340EF3" w14:textId="77777777" w:rsidR="000152C6" w:rsidRPr="0032190F" w:rsidRDefault="000152C6" w:rsidP="000152C6">
      <w:pPr>
        <w:jc w:val="right"/>
        <w:rPr>
          <w:rFonts w:ascii="Palatino" w:hAnsi="Palatino"/>
          <w:b/>
          <w:sz w:val="20"/>
          <w:szCs w:val="20"/>
          <w:lang w:val="fr-FR"/>
        </w:rPr>
      </w:pPr>
      <w:r w:rsidRPr="0032190F">
        <w:rPr>
          <w:rFonts w:ascii="Palatino" w:hAnsi="Palatino"/>
          <w:b/>
          <w:sz w:val="20"/>
          <w:szCs w:val="20"/>
          <w:lang w:val="fr-FR"/>
        </w:rPr>
        <w:t>Roche aux gravures rectangulaires</w:t>
      </w:r>
    </w:p>
    <w:p w14:paraId="3E2E5DB7" w14:textId="77777777" w:rsidR="000152C6" w:rsidRPr="0032190F" w:rsidRDefault="000152C6" w:rsidP="000152C6">
      <w:pPr>
        <w:ind w:right="-156"/>
        <w:jc w:val="both"/>
        <w:rPr>
          <w:sz w:val="20"/>
          <w:szCs w:val="20"/>
          <w:lang w:val="fr-FR"/>
        </w:rPr>
      </w:pPr>
    </w:p>
    <w:p w14:paraId="13CDFC5E" w14:textId="77777777" w:rsidR="000152C6" w:rsidRPr="0032190F" w:rsidRDefault="000152C6" w:rsidP="000152C6">
      <w:pPr>
        <w:ind w:right="-156"/>
        <w:jc w:val="both"/>
        <w:rPr>
          <w:i/>
          <w:sz w:val="20"/>
          <w:szCs w:val="20"/>
          <w:lang w:val="fr-FR"/>
        </w:rPr>
      </w:pPr>
      <w:r w:rsidRPr="0032190F">
        <w:rPr>
          <w:i/>
          <w:sz w:val="20"/>
          <w:szCs w:val="20"/>
          <w:lang w:val="fr-FR"/>
        </w:rPr>
        <w:tab/>
        <w:t xml:space="preserve">Repérer le C avec une flèche indiquant le sud. Au-dessus, à </w:t>
      </w:r>
      <w:smartTag w:uri="urn:schemas-microsoft-com:office:smarttags" w:element="metricconverter">
        <w:smartTagPr>
          <w:attr w:name="ProductID" w:val="0,2 m"/>
        </w:smartTagPr>
        <w:r w:rsidRPr="0032190F">
          <w:rPr>
            <w:i/>
            <w:sz w:val="20"/>
            <w:szCs w:val="20"/>
            <w:lang w:val="fr-FR"/>
          </w:rPr>
          <w:t>0,2 m</w:t>
        </w:r>
      </w:smartTag>
      <w:r w:rsidRPr="0032190F">
        <w:rPr>
          <w:i/>
          <w:sz w:val="20"/>
          <w:szCs w:val="20"/>
          <w:lang w:val="fr-FR"/>
        </w:rPr>
        <w:t xml:space="preserve"> est inscrit le numéro ZIV-GIII-R24B. La gravure est un réticulé presque carré, divisé en 4x4 cases et surmonté d'un corniforme à corps rectangulaire et cornes à deux segments perpendiculaires, beaucoup plus épaisses dans le second segment (les cupules y sont peu profondes, de formes carrées ou allongées, disposées assez régulièrement côte à côte ou plus éparses ; ceci suppose une percussion assez douce avec un burin métallique ?).</w:t>
      </w:r>
    </w:p>
    <w:p w14:paraId="60574F2E" w14:textId="77777777" w:rsidR="000152C6" w:rsidRPr="0032190F" w:rsidRDefault="000152C6" w:rsidP="000152C6">
      <w:pPr>
        <w:ind w:right="-156"/>
        <w:jc w:val="both"/>
        <w:rPr>
          <w:i/>
          <w:sz w:val="20"/>
          <w:szCs w:val="20"/>
          <w:lang w:val="fr-FR"/>
        </w:rPr>
      </w:pPr>
    </w:p>
    <w:p w14:paraId="108577EC" w14:textId="77777777" w:rsidR="000152C6" w:rsidRPr="0032190F" w:rsidRDefault="000152C6" w:rsidP="00647EA0">
      <w:pPr>
        <w:pStyle w:val="Heading5"/>
      </w:pPr>
      <w:bookmarkStart w:id="5619" w:name="Desc_ZIVGIIIR25B"/>
      <w:r w:rsidRPr="0032190F">
        <w:t>ZIVGIIIR25B</w:t>
      </w:r>
    </w:p>
    <w:bookmarkEnd w:id="5619"/>
    <w:p w14:paraId="6B5654E6" w14:textId="77777777" w:rsidR="000152C6" w:rsidRPr="0032190F" w:rsidRDefault="000152C6" w:rsidP="000152C6">
      <w:pPr>
        <w:jc w:val="right"/>
        <w:rPr>
          <w:b/>
          <w:i/>
          <w:lang w:val="fr-FR"/>
        </w:rPr>
      </w:pPr>
      <w:r w:rsidRPr="0032190F">
        <w:rPr>
          <w:b/>
          <w:i/>
          <w:lang w:val="fr-FR"/>
        </w:rPr>
        <w:t>Roche au numéro écrit deux fois</w:t>
      </w:r>
    </w:p>
    <w:p w14:paraId="6A03F649" w14:textId="77777777" w:rsidR="000152C6" w:rsidRPr="0032190F" w:rsidRDefault="000152C6" w:rsidP="000152C6">
      <w:pPr>
        <w:ind w:right="-156"/>
        <w:jc w:val="both"/>
        <w:rPr>
          <w:lang w:val="fr-FR"/>
        </w:rPr>
      </w:pPr>
    </w:p>
    <w:p w14:paraId="350C3CBD" w14:textId="77777777" w:rsidR="000152C6" w:rsidRPr="0032190F" w:rsidRDefault="000152C6" w:rsidP="000152C6">
      <w:pPr>
        <w:pStyle w:val="BodyText"/>
        <w:jc w:val="both"/>
        <w:rPr>
          <w:i/>
          <w:sz w:val="20"/>
          <w:szCs w:val="20"/>
        </w:rPr>
      </w:pPr>
      <w:r w:rsidRPr="0032190F">
        <w:rPr>
          <w:i/>
          <w:sz w:val="20"/>
          <w:szCs w:val="20"/>
        </w:rPr>
        <w:t>A un mètre de l'herbe et à 0,3 m du bord du décrochement cité, examiner ce corniforme qui présente un appendice entre les cornes aussi long que les cornes elles-même. Deux C de tailles différentes sont inscrits de part et d'autre de la gravure. Le numéro ZIV GIII R25B est aussi écrit deux fois entre le corniforme et le C situé le plus au sud. Chaque fois le B est très peu net.</w:t>
      </w:r>
    </w:p>
    <w:p w14:paraId="3182FFEB" w14:textId="77777777" w:rsidR="000152C6" w:rsidRPr="0032190F" w:rsidRDefault="000152C6" w:rsidP="000152C6">
      <w:pPr>
        <w:pStyle w:val="BodyText"/>
        <w:jc w:val="both"/>
        <w:rPr>
          <w:sz w:val="20"/>
          <w:szCs w:val="20"/>
        </w:rPr>
      </w:pPr>
      <w:r w:rsidRPr="0032190F">
        <w:rPr>
          <w:sz w:val="20"/>
          <w:szCs w:val="20"/>
        </w:rPr>
        <w:t>Chercher aussi des dessins géométriques : triangle, rectangle encadrant une gravure piquetée, traits.</w:t>
      </w:r>
    </w:p>
    <w:p w14:paraId="09A0AB5F" w14:textId="77777777" w:rsidR="000152C6" w:rsidRPr="0032190F" w:rsidRDefault="000152C6" w:rsidP="000152C6">
      <w:pPr>
        <w:ind w:right="-156"/>
        <w:jc w:val="both"/>
        <w:rPr>
          <w:sz w:val="20"/>
          <w:szCs w:val="20"/>
          <w:lang w:val="fr-FR"/>
        </w:rPr>
      </w:pPr>
    </w:p>
    <w:p w14:paraId="73DB1C8C" w14:textId="77777777" w:rsidR="000152C6" w:rsidRPr="0032190F" w:rsidRDefault="000152C6" w:rsidP="000152C6">
      <w:pPr>
        <w:ind w:right="-156" w:firstLine="709"/>
        <w:jc w:val="both"/>
        <w:rPr>
          <w:sz w:val="20"/>
          <w:szCs w:val="20"/>
          <w:lang w:val="fr-FR"/>
        </w:rPr>
      </w:pPr>
      <w:r w:rsidRPr="0032190F">
        <w:rPr>
          <w:sz w:val="20"/>
          <w:szCs w:val="20"/>
          <w:lang w:val="fr-FR"/>
        </w:rPr>
        <w:t>Quitter la dalle et aller à quinze mètres vers l'ouest par un passage herbeux longeant le nord de la dalle pour atteindre une petite roche (2 m par 1 m) affleurant le sol au nord et à l’ouest et haute de 0,4 m au sud.</w:t>
      </w:r>
    </w:p>
    <w:p w14:paraId="37E31A2D" w14:textId="77777777" w:rsidR="000152C6" w:rsidRPr="0032190F" w:rsidRDefault="000152C6" w:rsidP="000152C6">
      <w:pPr>
        <w:ind w:right="-156"/>
        <w:jc w:val="both"/>
        <w:rPr>
          <w:i/>
          <w:sz w:val="20"/>
          <w:szCs w:val="20"/>
          <w:lang w:val="fr-FR"/>
        </w:rPr>
      </w:pPr>
    </w:p>
    <w:p w14:paraId="1E6FF8CE" w14:textId="77777777" w:rsidR="000152C6" w:rsidRPr="0032190F" w:rsidRDefault="000152C6" w:rsidP="00647EA0">
      <w:pPr>
        <w:pStyle w:val="Heading5"/>
      </w:pPr>
      <w:bookmarkStart w:id="5620" w:name="Desc_ZIVGIIIR26gamma"/>
      <w:r w:rsidRPr="0032190F">
        <w:t>ZIVGIIIR26@g</w:t>
      </w:r>
    </w:p>
    <w:bookmarkEnd w:id="5620"/>
    <w:p w14:paraId="48A8C31D" w14:textId="77777777" w:rsidR="000152C6" w:rsidRPr="0032190F" w:rsidRDefault="000152C6" w:rsidP="000152C6">
      <w:pPr>
        <w:jc w:val="right"/>
        <w:rPr>
          <w:rFonts w:ascii="Palatino" w:hAnsi="Palatino"/>
          <w:b/>
          <w:sz w:val="20"/>
          <w:szCs w:val="20"/>
          <w:lang w:val="fr-FR"/>
        </w:rPr>
      </w:pPr>
      <w:r w:rsidRPr="0032190F">
        <w:rPr>
          <w:rFonts w:ascii="Palatino" w:hAnsi="Palatino"/>
          <w:b/>
          <w:sz w:val="20"/>
          <w:szCs w:val="20"/>
          <w:lang w:val="fr-FR"/>
        </w:rPr>
        <w:t>Roche de la hallebarde à emmanchement rectangulaire</w:t>
      </w:r>
    </w:p>
    <w:p w14:paraId="0D5205EE" w14:textId="77777777" w:rsidR="000152C6" w:rsidRPr="0032190F" w:rsidRDefault="000152C6" w:rsidP="000152C6">
      <w:pPr>
        <w:ind w:right="-156"/>
        <w:jc w:val="both"/>
        <w:rPr>
          <w:sz w:val="20"/>
          <w:szCs w:val="20"/>
          <w:lang w:val="fr-FR"/>
        </w:rPr>
      </w:pPr>
    </w:p>
    <w:p w14:paraId="1EBA3F80" w14:textId="54A31882" w:rsidR="000152C6" w:rsidRPr="0032190F" w:rsidRDefault="000152C6" w:rsidP="000152C6">
      <w:pPr>
        <w:ind w:right="-156"/>
        <w:jc w:val="both"/>
        <w:rPr>
          <w:i/>
          <w:sz w:val="20"/>
          <w:szCs w:val="20"/>
          <w:lang w:val="fr-FR"/>
        </w:rPr>
      </w:pPr>
      <w:r w:rsidRPr="0032190F">
        <w:rPr>
          <w:i/>
          <w:sz w:val="20"/>
          <w:szCs w:val="20"/>
          <w:lang w:val="fr-FR"/>
        </w:rPr>
        <w:tab/>
        <w:t>La surface, située au ras du sol, est franchement verte et de pendage 70° est (</w:t>
      </w:r>
      <w:smartTag w:uri="urn:schemas-microsoft-com:office:smarttags" w:element="metricconverter">
        <w:smartTagPr>
          <w:attr w:name="ProductID" w:val="0,7 m"/>
        </w:smartTagPr>
        <w:r w:rsidRPr="0032190F">
          <w:rPr>
            <w:i/>
            <w:sz w:val="20"/>
            <w:szCs w:val="20"/>
            <w:lang w:val="fr-FR"/>
          </w:rPr>
          <w:t>0,7 m</w:t>
        </w:r>
      </w:smartTag>
      <w:r w:rsidRPr="0032190F">
        <w:rPr>
          <w:i/>
          <w:sz w:val="20"/>
          <w:szCs w:val="20"/>
          <w:lang w:val="fr-FR"/>
        </w:rPr>
        <w:t xml:space="preserve"> du nord au sud par </w:t>
      </w:r>
      <w:smartTag w:uri="urn:schemas-microsoft-com:office:smarttags" w:element="metricconverter">
        <w:smartTagPr>
          <w:attr w:name="ProductID" w:val="0,6 m"/>
        </w:smartTagPr>
        <w:r w:rsidRPr="0032190F">
          <w:rPr>
            <w:i/>
            <w:sz w:val="20"/>
            <w:szCs w:val="20"/>
            <w:lang w:val="fr-FR"/>
          </w:rPr>
          <w:t>0,6 m</w:t>
        </w:r>
      </w:smartTag>
      <w:r w:rsidRPr="0032190F">
        <w:rPr>
          <w:i/>
          <w:sz w:val="20"/>
          <w:szCs w:val="20"/>
          <w:lang w:val="fr-FR"/>
        </w:rPr>
        <w:t xml:space="preserve"> de haut). Elle présente quelques dépôts de quartz et des traces noires. A </w:t>
      </w:r>
      <w:smartTag w:uri="urn:schemas-microsoft-com:office:smarttags" w:element="metricconverter">
        <w:smartTagPr>
          <w:attr w:name="ProductID" w:val="0,1 m"/>
        </w:smartTagPr>
        <w:r w:rsidRPr="0032190F">
          <w:rPr>
            <w:i/>
            <w:sz w:val="20"/>
            <w:szCs w:val="20"/>
            <w:lang w:val="fr-FR"/>
          </w:rPr>
          <w:t>0,1 m</w:t>
        </w:r>
      </w:smartTag>
      <w:r w:rsidRPr="0032190F">
        <w:rPr>
          <w:i/>
          <w:sz w:val="20"/>
          <w:szCs w:val="20"/>
          <w:lang w:val="fr-FR"/>
        </w:rPr>
        <w:t xml:space="preserve"> de l’arête verticale du sud, chercher une petite </w:t>
      </w:r>
      <w:hyperlink r:id="rId14166" w:anchor="Typ_Bego_Hallebardes" w:history="1">
        <w:r w:rsidRPr="0032190F">
          <w:rPr>
            <w:rStyle w:val="Hyperlink"/>
            <w:i/>
            <w:sz w:val="20"/>
            <w:szCs w:val="20"/>
            <w:lang w:val="fr-FR"/>
          </w:rPr>
          <w:t>hallebarde</w:t>
        </w:r>
      </w:hyperlink>
      <w:r w:rsidRPr="0032190F">
        <w:rPr>
          <w:i/>
          <w:sz w:val="20"/>
          <w:szCs w:val="20"/>
          <w:lang w:val="fr-FR"/>
        </w:rPr>
        <w:t xml:space="preserve"> au piquetage fin mais peu régulier (style A3). Remarquer que la lame triangulaire, très allongée, est complétée par des </w:t>
      </w:r>
      <w:hyperlink r:id="rId14167" w:anchor="Ana_Technologie_Lineaire" w:history="1">
        <w:r w:rsidRPr="0032190F">
          <w:rPr>
            <w:rStyle w:val="Hyperlink"/>
            <w:i/>
            <w:sz w:val="20"/>
            <w:szCs w:val="20"/>
            <w:lang w:val="fr-FR"/>
          </w:rPr>
          <w:t>stries</w:t>
        </w:r>
      </w:hyperlink>
      <w:r w:rsidRPr="0032190F">
        <w:rPr>
          <w:i/>
          <w:sz w:val="20"/>
          <w:szCs w:val="20"/>
          <w:lang w:val="fr-FR"/>
        </w:rPr>
        <w:t>. Le manche très long mais d’épaisseur variable, dépasse de la lame. L’emmanchement de forme rectangulaire est extérieur au manche.</w:t>
      </w:r>
    </w:p>
    <w:p w14:paraId="6A22C247" w14:textId="77777777" w:rsidR="000152C6" w:rsidRPr="0032190F" w:rsidRDefault="000152C6" w:rsidP="000152C6">
      <w:pPr>
        <w:ind w:right="-156"/>
        <w:jc w:val="both"/>
        <w:rPr>
          <w:i/>
          <w:sz w:val="20"/>
          <w:szCs w:val="20"/>
          <w:lang w:val="fr-FR"/>
        </w:rPr>
      </w:pPr>
    </w:p>
    <w:p w14:paraId="52840126" w14:textId="77777777" w:rsidR="000152C6" w:rsidRPr="0032190F" w:rsidRDefault="000152C6" w:rsidP="00647EA0">
      <w:pPr>
        <w:pStyle w:val="Heading5"/>
      </w:pPr>
      <w:bookmarkStart w:id="5621" w:name="Desc_ZIVGIIIR28alpha"/>
      <w:r w:rsidRPr="0032190F">
        <w:t>ZIVGIIIR28@a</w:t>
      </w:r>
    </w:p>
    <w:p w14:paraId="2D2CE31A" w14:textId="77777777" w:rsidR="000152C6" w:rsidRPr="0032190F" w:rsidRDefault="000152C6" w:rsidP="000152C6">
      <w:pPr>
        <w:jc w:val="right"/>
        <w:rPr>
          <w:b/>
          <w:sz w:val="20"/>
          <w:szCs w:val="20"/>
          <w:lang w:val="fr-FR"/>
        </w:rPr>
      </w:pPr>
      <w:r w:rsidRPr="0032190F">
        <w:rPr>
          <w:b/>
          <w:sz w:val="20"/>
          <w:szCs w:val="20"/>
          <w:lang w:val="fr-FR"/>
        </w:rPr>
        <w:t>Roche aux deux corniformes d’âge différent.</w:t>
      </w:r>
    </w:p>
    <w:p w14:paraId="2E111D2F" w14:textId="77777777" w:rsidR="000152C6" w:rsidRPr="0032190F" w:rsidRDefault="000152C6" w:rsidP="000152C6">
      <w:pPr>
        <w:ind w:right="-156"/>
        <w:jc w:val="both"/>
        <w:rPr>
          <w:sz w:val="20"/>
          <w:szCs w:val="20"/>
          <w:lang w:val="fr-FR"/>
        </w:rPr>
      </w:pPr>
    </w:p>
    <w:p w14:paraId="61996B84" w14:textId="77777777" w:rsidR="000152C6" w:rsidRPr="0032190F" w:rsidRDefault="000152C6" w:rsidP="000152C6">
      <w:pPr>
        <w:pStyle w:val="BodyText"/>
        <w:jc w:val="both"/>
        <w:rPr>
          <w:i/>
          <w:sz w:val="20"/>
          <w:szCs w:val="20"/>
        </w:rPr>
      </w:pPr>
      <w:r w:rsidRPr="0032190F">
        <w:rPr>
          <w:i/>
          <w:sz w:val="20"/>
          <w:szCs w:val="20"/>
        </w:rPr>
        <w:tab/>
        <w:t>Cet affleurement, allongé d’ouest en est (</w:t>
      </w:r>
      <w:smartTag w:uri="urn:schemas-microsoft-com:office:smarttags" w:element="metricconverter">
        <w:smartTagPr>
          <w:attr w:name="ProductID" w:val="2,5 m"/>
        </w:smartTagPr>
        <w:r w:rsidRPr="0032190F">
          <w:rPr>
            <w:i/>
            <w:sz w:val="20"/>
            <w:szCs w:val="20"/>
          </w:rPr>
          <w:t>2,5 m</w:t>
        </w:r>
      </w:smartTag>
      <w:r w:rsidRPr="0032190F">
        <w:rPr>
          <w:i/>
          <w:sz w:val="20"/>
          <w:szCs w:val="20"/>
        </w:rPr>
        <w:t xml:space="preserve"> par </w:t>
      </w:r>
      <w:smartTag w:uri="urn:schemas-microsoft-com:office:smarttags" w:element="metricconverter">
        <w:smartTagPr>
          <w:attr w:name="ProductID" w:val="1,3 m"/>
        </w:smartTagPr>
        <w:r w:rsidRPr="0032190F">
          <w:rPr>
            <w:i/>
            <w:sz w:val="20"/>
            <w:szCs w:val="20"/>
          </w:rPr>
          <w:t>1,3 m</w:t>
        </w:r>
      </w:smartTag>
      <w:r w:rsidRPr="0032190F">
        <w:rPr>
          <w:i/>
          <w:sz w:val="20"/>
          <w:szCs w:val="20"/>
        </w:rPr>
        <w:t>), présente une pente moyenne de 20° sud (ou 40° est VERIFIER). Le C est gravé au centre avec une flèche indiquant la roche 28B et une autre vers la roche 29A. A côté se trouve un beau corniforme à corps trapézoïdal, plus large dans le bas et à cornes à deux segments perpendiculaires et angulations douces. Le numéro est inscrit à gauche ainsi que des textes de bergers écrits finement, de 1893 et 1929. Un corniforme situé à droite pourrait être récent car il est moins patiné, mais la gravure est aussi plus profonde. Près de chaque corniforme observer un nuage de petites cupules rondes, superficielles, non patinées, donc peut-être récentes elles aussi.</w:t>
      </w:r>
    </w:p>
    <w:p w14:paraId="55BE7FD1" w14:textId="77777777" w:rsidR="000152C6" w:rsidRPr="0032190F" w:rsidRDefault="000152C6" w:rsidP="000152C6">
      <w:pPr>
        <w:rPr>
          <w:lang w:val="fr-FR"/>
        </w:rPr>
      </w:pPr>
    </w:p>
    <w:bookmarkEnd w:id="5621"/>
    <w:p w14:paraId="083A5F1A" w14:textId="77777777" w:rsidR="000152C6" w:rsidRPr="0032190F" w:rsidRDefault="000152C6" w:rsidP="00647EA0">
      <w:pPr>
        <w:pStyle w:val="Heading5"/>
      </w:pPr>
      <w:r w:rsidRPr="0032190F">
        <w:t>ZIVGIIIR29A</w:t>
      </w:r>
    </w:p>
    <w:p w14:paraId="425F2AAF" w14:textId="77777777" w:rsidR="000152C6" w:rsidRPr="0032190F" w:rsidRDefault="000152C6" w:rsidP="000152C6">
      <w:pPr>
        <w:jc w:val="right"/>
        <w:rPr>
          <w:rFonts w:ascii="Palatino" w:hAnsi="Palatino"/>
          <w:b/>
          <w:sz w:val="20"/>
          <w:szCs w:val="20"/>
          <w:lang w:val="fr-FR"/>
        </w:rPr>
      </w:pPr>
      <w:r w:rsidRPr="0032190F">
        <w:rPr>
          <w:rFonts w:ascii="Palatino" w:hAnsi="Palatino"/>
          <w:b/>
          <w:sz w:val="20"/>
          <w:szCs w:val="20"/>
          <w:lang w:val="fr-FR"/>
        </w:rPr>
        <w:t>Roche du corniforme réticulé (musée, grandiose)</w:t>
      </w:r>
    </w:p>
    <w:p w14:paraId="57F544EE" w14:textId="77777777" w:rsidR="000152C6" w:rsidRPr="0032190F" w:rsidRDefault="000152C6" w:rsidP="000152C6">
      <w:pPr>
        <w:ind w:right="-156"/>
        <w:jc w:val="both"/>
        <w:rPr>
          <w:sz w:val="20"/>
          <w:szCs w:val="20"/>
          <w:lang w:val="fr-FR"/>
        </w:rPr>
      </w:pPr>
    </w:p>
    <w:p w14:paraId="776231A1" w14:textId="77777777" w:rsidR="000152C6" w:rsidRPr="0032190F" w:rsidRDefault="000152C6" w:rsidP="000152C6">
      <w:pPr>
        <w:ind w:right="-156"/>
        <w:jc w:val="both"/>
        <w:rPr>
          <w:lang w:val="fr-FR"/>
        </w:rPr>
      </w:pPr>
      <w:r w:rsidRPr="0032190F">
        <w:rPr>
          <w:lang w:val="fr-FR"/>
        </w:rPr>
        <w:t>Association ( ?) d’un corniforme et d’un réticulé ( ?) (SS BIB)</w:t>
      </w:r>
    </w:p>
    <w:p w14:paraId="0D16DF28" w14:textId="77777777" w:rsidR="000152C6" w:rsidRPr="0032190F" w:rsidRDefault="000152C6" w:rsidP="000152C6">
      <w:pPr>
        <w:ind w:right="-156"/>
        <w:jc w:val="both"/>
        <w:rPr>
          <w:sz w:val="20"/>
          <w:szCs w:val="20"/>
          <w:lang w:val="fr-FR"/>
        </w:rPr>
      </w:pPr>
    </w:p>
    <w:p w14:paraId="417BCA23" w14:textId="77777777" w:rsidR="000152C6" w:rsidRPr="0032190F" w:rsidRDefault="000152C6" w:rsidP="000152C6">
      <w:pPr>
        <w:ind w:right="-156"/>
        <w:jc w:val="both"/>
        <w:rPr>
          <w:i/>
          <w:sz w:val="20"/>
          <w:szCs w:val="20"/>
          <w:lang w:val="fr-FR"/>
        </w:rPr>
      </w:pPr>
      <w:r w:rsidRPr="0032190F">
        <w:rPr>
          <w:i/>
          <w:sz w:val="20"/>
          <w:szCs w:val="20"/>
          <w:lang w:val="fr-FR"/>
        </w:rPr>
        <w:tab/>
        <w:t>Cette roche est constituée de pélite gris vert, à patine orange lisse. Elle est située sur une face est, dans un très petit couloir, formant le palier. La face gravée (</w:t>
      </w:r>
      <w:smartTag w:uri="urn:schemas-microsoft-com:office:smarttags" w:element="metricconverter">
        <w:smartTagPr>
          <w:attr w:name="ProductID" w:val="2 m"/>
        </w:smartTagPr>
        <w:r w:rsidRPr="0032190F">
          <w:rPr>
            <w:i/>
            <w:sz w:val="20"/>
            <w:szCs w:val="20"/>
            <w:lang w:val="fr-FR"/>
          </w:rPr>
          <w:t>2 m</w:t>
        </w:r>
      </w:smartTag>
      <w:r w:rsidRPr="0032190F">
        <w:rPr>
          <w:i/>
          <w:sz w:val="20"/>
          <w:szCs w:val="20"/>
          <w:lang w:val="fr-FR"/>
        </w:rPr>
        <w:t xml:space="preserve"> par 1m) est de pendage 45° nord-est et porte le C au centre, le numéro ZIV-GIII-R29A et une étoile à huit branches incisée (ou croix avec diagonales) encadrée par un cercle. Les gravures piquetées sont cinq corniformes à corps évoluant de la forme carrée à ovale et à cornes arrondies </w:t>
      </w:r>
      <w:r w:rsidRPr="0032190F">
        <w:rPr>
          <w:i/>
          <w:sz w:val="20"/>
          <w:szCs w:val="20"/>
          <w:lang w:val="fr-FR"/>
        </w:rPr>
        <w:lastRenderedPageBreak/>
        <w:t>convergentes, dont deux sont opposés par les cornes et un porte des cornes refermées, formant un réticulé divisé en 2x4 cases régulières.</w:t>
      </w:r>
    </w:p>
    <w:p w14:paraId="45067AEE" w14:textId="77777777" w:rsidR="000152C6" w:rsidRPr="0032190F" w:rsidRDefault="000152C6" w:rsidP="000152C6">
      <w:pPr>
        <w:ind w:right="-156"/>
        <w:jc w:val="both"/>
        <w:rPr>
          <w:i/>
          <w:sz w:val="20"/>
          <w:szCs w:val="20"/>
          <w:lang w:val="fr-FR"/>
        </w:rPr>
      </w:pPr>
      <w:r w:rsidRPr="0032190F">
        <w:rPr>
          <w:i/>
          <w:sz w:val="20"/>
          <w:szCs w:val="20"/>
          <w:lang w:val="fr-FR"/>
        </w:rPr>
        <w:t>Chercher la signature de Garesso Francesco.</w:t>
      </w:r>
    </w:p>
    <w:p w14:paraId="24A6CA9D" w14:textId="77777777" w:rsidR="000152C6" w:rsidRPr="0032190F" w:rsidRDefault="000152C6" w:rsidP="000152C6">
      <w:pPr>
        <w:ind w:right="-156"/>
        <w:jc w:val="both"/>
        <w:rPr>
          <w:i/>
          <w:sz w:val="20"/>
          <w:szCs w:val="20"/>
          <w:lang w:val="fr-FR"/>
        </w:rPr>
      </w:pPr>
    </w:p>
    <w:p w14:paraId="2DB7ADD2" w14:textId="77777777" w:rsidR="000152C6" w:rsidRPr="0032190F" w:rsidRDefault="000152C6" w:rsidP="00647EA0">
      <w:pPr>
        <w:pStyle w:val="Heading5"/>
      </w:pPr>
      <w:r w:rsidRPr="0032190F">
        <w:t>ZIVGIIIR29@e</w:t>
      </w:r>
    </w:p>
    <w:p w14:paraId="7A942162" w14:textId="77777777" w:rsidR="000152C6" w:rsidRPr="0032190F" w:rsidRDefault="000152C6" w:rsidP="000152C6">
      <w:pPr>
        <w:jc w:val="right"/>
        <w:rPr>
          <w:rFonts w:ascii="Palatino" w:hAnsi="Palatino"/>
          <w:b/>
          <w:sz w:val="20"/>
          <w:szCs w:val="20"/>
          <w:lang w:val="fr-FR"/>
        </w:rPr>
      </w:pPr>
      <w:r w:rsidRPr="0032190F">
        <w:rPr>
          <w:rFonts w:ascii="Palatino" w:hAnsi="Palatino"/>
          <w:b/>
          <w:sz w:val="20"/>
          <w:szCs w:val="20"/>
          <w:lang w:val="fr-FR"/>
        </w:rPr>
        <w:t>Roche au magnifique petit poignard</w:t>
      </w:r>
    </w:p>
    <w:p w14:paraId="1FD1B37A" w14:textId="77777777" w:rsidR="000152C6" w:rsidRPr="0032190F" w:rsidRDefault="000152C6" w:rsidP="000152C6">
      <w:pPr>
        <w:ind w:right="-156"/>
        <w:jc w:val="both"/>
        <w:rPr>
          <w:sz w:val="20"/>
          <w:szCs w:val="20"/>
          <w:lang w:val="fr-FR"/>
        </w:rPr>
      </w:pPr>
    </w:p>
    <w:p w14:paraId="4ADF00FF" w14:textId="3D3BDCE8" w:rsidR="000152C6" w:rsidRPr="0032190F" w:rsidRDefault="000152C6" w:rsidP="000152C6">
      <w:pPr>
        <w:ind w:right="-156"/>
        <w:jc w:val="both"/>
        <w:rPr>
          <w:i/>
          <w:sz w:val="20"/>
          <w:szCs w:val="20"/>
          <w:lang w:val="fr-FR"/>
        </w:rPr>
      </w:pPr>
      <w:r w:rsidRPr="0032190F">
        <w:rPr>
          <w:i/>
          <w:sz w:val="20"/>
          <w:szCs w:val="20"/>
          <w:lang w:val="fr-FR"/>
        </w:rPr>
        <w:tab/>
        <w:t>Elle est presque sur la face nord de l'affleurement. C'est un petit replat (</w:t>
      </w:r>
      <w:smartTag w:uri="urn:schemas-microsoft-com:office:smarttags" w:element="metricconverter">
        <w:smartTagPr>
          <w:attr w:name="ProductID" w:val="0,3 m"/>
        </w:smartTagPr>
        <w:r w:rsidRPr="0032190F">
          <w:rPr>
            <w:i/>
            <w:sz w:val="20"/>
            <w:szCs w:val="20"/>
            <w:lang w:val="fr-FR"/>
          </w:rPr>
          <w:t>0,3 m</w:t>
        </w:r>
      </w:smartTag>
      <w:r w:rsidRPr="0032190F">
        <w:rPr>
          <w:i/>
          <w:sz w:val="20"/>
          <w:szCs w:val="20"/>
          <w:lang w:val="fr-FR"/>
        </w:rPr>
        <w:t xml:space="preserve"> par </w:t>
      </w:r>
      <w:smartTag w:uri="urn:schemas-microsoft-com:office:smarttags" w:element="metricconverter">
        <w:smartTagPr>
          <w:attr w:name="ProductID" w:val="0,2 m"/>
        </w:smartTagPr>
        <w:r w:rsidRPr="0032190F">
          <w:rPr>
            <w:i/>
            <w:sz w:val="20"/>
            <w:szCs w:val="20"/>
            <w:lang w:val="fr-FR"/>
          </w:rPr>
          <w:t>0,2 m</w:t>
        </w:r>
      </w:smartTag>
      <w:r w:rsidRPr="0032190F">
        <w:rPr>
          <w:i/>
          <w:sz w:val="20"/>
          <w:szCs w:val="20"/>
          <w:lang w:val="fr-FR"/>
        </w:rPr>
        <w:t xml:space="preserve"> à peine), presque horizontal, coincé entre une fissure et un décrochement vertical de </w:t>
      </w:r>
      <w:smartTag w:uri="urn:schemas-microsoft-com:office:smarttags" w:element="metricconverter">
        <w:smartTagPr>
          <w:attr w:name="ProductID" w:val="0,5 m"/>
        </w:smartTagPr>
        <w:r w:rsidRPr="0032190F">
          <w:rPr>
            <w:i/>
            <w:sz w:val="20"/>
            <w:szCs w:val="20"/>
            <w:lang w:val="fr-FR"/>
          </w:rPr>
          <w:t>0,5 m</w:t>
        </w:r>
      </w:smartTag>
      <w:r w:rsidRPr="0032190F">
        <w:rPr>
          <w:i/>
          <w:sz w:val="20"/>
          <w:szCs w:val="20"/>
          <w:lang w:val="fr-FR"/>
        </w:rPr>
        <w:t xml:space="preserve">, tous deux orientés du sud-est au nord-ouest. Admirer un petit </w:t>
      </w:r>
      <w:hyperlink r:id="rId14168" w:anchor="Typ_Bego_Poignards" w:history="1">
        <w:r w:rsidRPr="0032190F">
          <w:rPr>
            <w:rStyle w:val="Hyperlink"/>
            <w:i/>
            <w:sz w:val="20"/>
            <w:szCs w:val="20"/>
            <w:lang w:val="fr-FR"/>
          </w:rPr>
          <w:t>poignard</w:t>
        </w:r>
      </w:hyperlink>
      <w:r w:rsidRPr="0032190F">
        <w:rPr>
          <w:i/>
          <w:sz w:val="20"/>
          <w:szCs w:val="20"/>
          <w:lang w:val="fr-FR"/>
        </w:rPr>
        <w:t>à poignée trapézoïdale large et lame triangulaire courte à bords concaves et base rectiligne. La pointe, sectionnée en biais est dirigée vers le nord-ouest. Il semble n’y avoir ni C ni numéro, mais ce replat est presque toujours à l’ombre.</w:t>
      </w:r>
    </w:p>
    <w:p w14:paraId="683620E2" w14:textId="77777777" w:rsidR="000152C6" w:rsidRPr="0032190F" w:rsidRDefault="000152C6" w:rsidP="000152C6">
      <w:pPr>
        <w:rPr>
          <w:lang w:val="fr-FR"/>
        </w:rPr>
      </w:pPr>
    </w:p>
    <w:p w14:paraId="7F986DAB" w14:textId="77777777" w:rsidR="000152C6" w:rsidRPr="0032190F" w:rsidRDefault="000152C6" w:rsidP="00647EA0">
      <w:pPr>
        <w:pStyle w:val="Heading5"/>
      </w:pPr>
      <w:bookmarkStart w:id="5622" w:name="Desc_ZIVGIIIR31B2"/>
      <w:r w:rsidRPr="0032190F">
        <w:t>ZIVGIIIR31B2</w:t>
      </w:r>
    </w:p>
    <w:bookmarkEnd w:id="5622"/>
    <w:p w14:paraId="15B424B9" w14:textId="77777777" w:rsidR="000152C6" w:rsidRPr="0032190F" w:rsidRDefault="000152C6" w:rsidP="000152C6">
      <w:pPr>
        <w:rPr>
          <w:lang w:val="fr-FR"/>
        </w:rPr>
      </w:pPr>
    </w:p>
    <w:p w14:paraId="3AF17A64" w14:textId="61D84E64" w:rsidR="000152C6" w:rsidRPr="0032190F" w:rsidRDefault="000152C6" w:rsidP="000152C6">
      <w:pPr>
        <w:jc w:val="both"/>
        <w:rPr>
          <w:lang w:val="fr-FR"/>
        </w:rPr>
      </w:pPr>
      <w:r w:rsidRPr="0032190F">
        <w:rPr>
          <w:lang w:val="fr-FR"/>
        </w:rPr>
        <w:t xml:space="preserve">La face c de cette roche montre deux </w:t>
      </w:r>
      <w:hyperlink r:id="rId14169" w:anchor="Typ_Bego_Hallebardes" w:history="1">
        <w:r w:rsidRPr="0032190F">
          <w:rPr>
            <w:rStyle w:val="Hyperlink"/>
            <w:lang w:val="fr-FR"/>
          </w:rPr>
          <w:t>hallebardes</w:t>
        </w:r>
      </w:hyperlink>
      <w:r w:rsidRPr="0032190F">
        <w:rPr>
          <w:lang w:val="fr-FR"/>
        </w:rPr>
        <w:t xml:space="preserve">: l’une (fig. 1) est en partie raclée, incisée et piquetée, l’autre (fig. 1) est entièrement incisée et montre des rivets (SS BIB). Ces éléments illustrent bien l’emploi des incisions dans les </w:t>
      </w:r>
      <w:hyperlink r:id="rId14170" w:anchor="Ana_Technologie" w:history="1">
        <w:r w:rsidRPr="0032190F">
          <w:rPr>
            <w:rStyle w:val="Hyperlink"/>
            <w:lang w:val="fr-FR"/>
          </w:rPr>
          <w:t>techniques</w:t>
        </w:r>
      </w:hyperlink>
      <w:r w:rsidRPr="0032190F">
        <w:rPr>
          <w:lang w:val="fr-FR"/>
        </w:rPr>
        <w:t xml:space="preserve"> de gravures (SS BIB)</w:t>
      </w:r>
    </w:p>
    <w:p w14:paraId="5CF1161C" w14:textId="77777777" w:rsidR="000152C6" w:rsidRPr="0032190F" w:rsidRDefault="000152C6" w:rsidP="000152C6">
      <w:pPr>
        <w:rPr>
          <w:lang w:val="fr-FR"/>
        </w:rPr>
      </w:pPr>
    </w:p>
    <w:p w14:paraId="27EA0A76" w14:textId="77777777" w:rsidR="000152C6" w:rsidRPr="0032190F" w:rsidRDefault="000152C6" w:rsidP="000152C6">
      <w:pPr>
        <w:ind w:right="-156" w:firstLine="709"/>
        <w:jc w:val="both"/>
        <w:rPr>
          <w:i/>
          <w:sz w:val="20"/>
          <w:szCs w:val="20"/>
          <w:lang w:val="fr-FR"/>
        </w:rPr>
      </w:pPr>
      <w:r w:rsidRPr="0032190F">
        <w:rPr>
          <w:i/>
          <w:sz w:val="20"/>
          <w:szCs w:val="20"/>
          <w:u w:val="single"/>
          <w:lang w:val="fr-FR"/>
        </w:rPr>
        <w:t>Passer de l'autre côté du mamelon</w:t>
      </w:r>
      <w:r w:rsidRPr="0032190F">
        <w:rPr>
          <w:i/>
          <w:sz w:val="20"/>
          <w:szCs w:val="20"/>
          <w:lang w:val="fr-FR"/>
        </w:rPr>
        <w:t xml:space="preserve"> en suivant une large fissure herbeuse qui le </w:t>
      </w:r>
      <w:r w:rsidR="00683577">
        <w:rPr>
          <w:i/>
          <w:sz w:val="20"/>
          <w:szCs w:val="20"/>
          <w:lang w:val="fr-FR"/>
        </w:rPr>
        <w:t>entoure</w:t>
      </w:r>
      <w:r w:rsidRPr="0032190F">
        <w:rPr>
          <w:i/>
          <w:sz w:val="20"/>
          <w:szCs w:val="20"/>
          <w:lang w:val="fr-FR"/>
        </w:rPr>
        <w:t xml:space="preserve"> à trois mètres du sol. La roche est toujours composée de pélite patinée orange mais le pendage est maintenant de 45° est </w:t>
      </w:r>
      <w:r w:rsidRPr="0032190F">
        <w:rPr>
          <w:i/>
          <w:sz w:val="20"/>
          <w:szCs w:val="20"/>
          <w:u w:val="single"/>
          <w:lang w:val="fr-FR"/>
        </w:rPr>
        <w:t>(</w:t>
      </w:r>
      <w:r w:rsidRPr="0032190F">
        <w:rPr>
          <w:b/>
          <w:i/>
          <w:sz w:val="20"/>
          <w:szCs w:val="20"/>
          <w:lang w:val="fr-FR"/>
        </w:rPr>
        <w:t>face a</w:t>
      </w:r>
      <w:r w:rsidRPr="0032190F">
        <w:rPr>
          <w:i/>
          <w:sz w:val="20"/>
          <w:szCs w:val="20"/>
          <w:lang w:val="fr-FR"/>
        </w:rPr>
        <w:t xml:space="preserve">). A </w:t>
      </w:r>
      <w:smartTag w:uri="urn:schemas-microsoft-com:office:smarttags" w:element="metricconverter">
        <w:smartTagPr>
          <w:attr w:name="ProductID" w:val="0,3 m"/>
        </w:smartTagPr>
        <w:r w:rsidRPr="0032190F">
          <w:rPr>
            <w:i/>
            <w:sz w:val="20"/>
            <w:szCs w:val="20"/>
            <w:lang w:val="fr-FR"/>
          </w:rPr>
          <w:t>0,3 m</w:t>
        </w:r>
      </w:smartTag>
      <w:r w:rsidRPr="0032190F">
        <w:rPr>
          <w:i/>
          <w:sz w:val="20"/>
          <w:szCs w:val="20"/>
          <w:lang w:val="fr-FR"/>
        </w:rPr>
        <w:t xml:space="preserve"> au-dessus de la fissure rechercher le C de Conti et de nombreux corniformes à corps rectangulaires (dont les angles sont arrondis) et à cornes arrondies convergentes. Le numéro, ZIV-GIII-R31B2 est inscrit à un mètre à gauche du C, toujours à </w:t>
      </w:r>
      <w:smartTag w:uri="urn:schemas-microsoft-com:office:smarttags" w:element="metricconverter">
        <w:smartTagPr>
          <w:attr w:name="ProductID" w:val="0,3 m"/>
        </w:smartTagPr>
        <w:r w:rsidRPr="0032190F">
          <w:rPr>
            <w:i/>
            <w:sz w:val="20"/>
            <w:szCs w:val="20"/>
            <w:lang w:val="fr-FR"/>
          </w:rPr>
          <w:t>0,3 m</w:t>
        </w:r>
      </w:smartTag>
      <w:r w:rsidRPr="0032190F">
        <w:rPr>
          <w:i/>
          <w:sz w:val="20"/>
          <w:szCs w:val="20"/>
          <w:lang w:val="fr-FR"/>
        </w:rPr>
        <w:t xml:space="preserve"> au-dessus de la fissure qui forme une petite vire. Cette face correspond au plan 31 B2 face a</w:t>
      </w:r>
    </w:p>
    <w:p w14:paraId="58A025FC" w14:textId="77777777" w:rsidR="000152C6" w:rsidRPr="0032190F" w:rsidRDefault="000152C6" w:rsidP="000152C6">
      <w:pPr>
        <w:pStyle w:val="BodyText"/>
        <w:rPr>
          <w:sz w:val="20"/>
          <w:szCs w:val="20"/>
        </w:rPr>
      </w:pPr>
      <w:r w:rsidRPr="0032190F">
        <w:rPr>
          <w:sz w:val="20"/>
          <w:szCs w:val="20"/>
        </w:rPr>
        <w:t>Notons qu'un certain nombre des plages relevées sur le plan au 1/10 ne sont que des traces d'érosion.</w:t>
      </w:r>
    </w:p>
    <w:p w14:paraId="12DE1B94" w14:textId="77777777" w:rsidR="000152C6" w:rsidRPr="0032190F" w:rsidRDefault="000152C6" w:rsidP="000152C6">
      <w:pPr>
        <w:pStyle w:val="BodyText"/>
        <w:jc w:val="both"/>
        <w:rPr>
          <w:sz w:val="20"/>
          <w:szCs w:val="20"/>
        </w:rPr>
      </w:pPr>
      <w:r w:rsidRPr="0032190F">
        <w:rPr>
          <w:i/>
          <w:sz w:val="20"/>
          <w:szCs w:val="20"/>
        </w:rPr>
        <w:t>Chercher des personnages marchant de profil, l’un avec une pipe, un autre avec une barbe et un chapeau agrémenté d’une plume et d’une étoile. D’autres personnages : deux, dont une femme, sont rudimentaires, un autre brandit une épée. Des textes : un, peu clair, de 1840, deux fois Dalmasso Giovanni 1908, Palma Pietro 1854 martelé. Trois bateaux rudimentaires mais identiques</w:t>
      </w:r>
      <w:r w:rsidRPr="0032190F">
        <w:rPr>
          <w:sz w:val="20"/>
          <w:szCs w:val="20"/>
        </w:rPr>
        <w:t xml:space="preserve">. </w:t>
      </w:r>
    </w:p>
    <w:p w14:paraId="6DD4A6DF" w14:textId="77777777" w:rsidR="000152C6" w:rsidRPr="0032190F" w:rsidRDefault="000152C6" w:rsidP="000152C6">
      <w:pPr>
        <w:ind w:right="-156" w:firstLine="709"/>
        <w:jc w:val="both"/>
        <w:rPr>
          <w:i/>
          <w:sz w:val="20"/>
          <w:szCs w:val="20"/>
          <w:lang w:val="fr-FR"/>
        </w:rPr>
      </w:pPr>
      <w:r w:rsidRPr="0032190F">
        <w:rPr>
          <w:i/>
          <w:sz w:val="20"/>
          <w:szCs w:val="20"/>
          <w:lang w:val="fr-FR"/>
        </w:rPr>
        <w:t xml:space="preserve">Descendre de un mètre, en direction du sud. Sur une petite face, </w:t>
      </w:r>
      <w:r w:rsidRPr="0032190F">
        <w:rPr>
          <w:b/>
          <w:i/>
          <w:sz w:val="20"/>
          <w:szCs w:val="20"/>
          <w:lang w:val="fr-FR"/>
        </w:rPr>
        <w:t>face b</w:t>
      </w:r>
      <w:r w:rsidRPr="0032190F">
        <w:rPr>
          <w:i/>
          <w:sz w:val="20"/>
          <w:szCs w:val="20"/>
          <w:lang w:val="fr-FR"/>
        </w:rPr>
        <w:t xml:space="preserve">, étirée d'est en ouest et de pendage 30° sud-est sont gravés quatre corniformes et un attelage. Un des corniformes présente de belles cornes en lyre, symétriques, dirigées vers le nord et un corps arrondi. L'attelage et les trois autres corniformes ont leurs cornes dirigées vers l'ouest ou le nord-ouest. L'attelage comporte un timon et un araire dont le sep a éclaté par le gel et dont le manche est avalé par un éclat. Le numéro gravé est </w:t>
      </w:r>
      <w:r w:rsidRPr="0032190F">
        <w:rPr>
          <w:i/>
          <w:sz w:val="20"/>
          <w:szCs w:val="20"/>
          <w:u w:val="single"/>
          <w:lang w:val="fr-FR"/>
        </w:rPr>
        <w:t>ZIV-GIII-R31B3</w:t>
      </w:r>
      <w:r w:rsidRPr="0032190F">
        <w:rPr>
          <w:i/>
          <w:sz w:val="20"/>
          <w:szCs w:val="20"/>
          <w:lang w:val="fr-FR"/>
        </w:rPr>
        <w:t xml:space="preserve"> et nous n'avons pas vu de C. Cette face correspond au plan 31 B2 face b.</w:t>
      </w:r>
    </w:p>
    <w:p w14:paraId="1212BC5D" w14:textId="77777777" w:rsidR="000152C6" w:rsidRPr="0032190F" w:rsidRDefault="000152C6" w:rsidP="000152C6">
      <w:pPr>
        <w:ind w:right="-156"/>
        <w:jc w:val="both"/>
        <w:rPr>
          <w:i/>
          <w:sz w:val="20"/>
          <w:szCs w:val="20"/>
          <w:lang w:val="fr-FR"/>
        </w:rPr>
      </w:pPr>
      <w:r w:rsidRPr="0032190F">
        <w:rPr>
          <w:i/>
          <w:sz w:val="20"/>
          <w:szCs w:val="20"/>
          <w:lang w:val="fr-FR"/>
        </w:rPr>
        <w:t xml:space="preserve">Sous cette face se trouve la </w:t>
      </w:r>
      <w:r w:rsidRPr="0032190F">
        <w:rPr>
          <w:b/>
          <w:i/>
          <w:sz w:val="20"/>
          <w:szCs w:val="20"/>
          <w:lang w:val="fr-FR"/>
        </w:rPr>
        <w:t xml:space="preserve">face c </w:t>
      </w:r>
      <w:r w:rsidRPr="0032190F">
        <w:rPr>
          <w:i/>
          <w:sz w:val="20"/>
          <w:szCs w:val="20"/>
          <w:lang w:val="fr-FR"/>
        </w:rPr>
        <w:t>qui comporte 6 plages de cupules</w:t>
      </w:r>
    </w:p>
    <w:p w14:paraId="73D0FF4B" w14:textId="77777777" w:rsidR="000152C6" w:rsidRPr="0032190F" w:rsidRDefault="000152C6" w:rsidP="000152C6">
      <w:pPr>
        <w:pStyle w:val="BodyText"/>
        <w:rPr>
          <w:i/>
          <w:sz w:val="20"/>
          <w:szCs w:val="20"/>
        </w:rPr>
      </w:pPr>
      <w:r w:rsidRPr="0032190F">
        <w:rPr>
          <w:i/>
          <w:sz w:val="20"/>
          <w:szCs w:val="20"/>
        </w:rPr>
        <w:t>Chercher des gravures historiques : Marro Battista Tenda li 2 agosto 1930, Cabagno Felice, Casarola 1906, Guido ( ?) Giuseppe Battista Areo et d’autres, peu lisible ou effacés.</w:t>
      </w:r>
    </w:p>
    <w:p w14:paraId="33DED356" w14:textId="77777777" w:rsidR="000152C6" w:rsidRPr="0032190F" w:rsidRDefault="000152C6" w:rsidP="000152C6">
      <w:pPr>
        <w:pStyle w:val="BodyText"/>
        <w:rPr>
          <w:sz w:val="20"/>
          <w:szCs w:val="20"/>
        </w:rPr>
      </w:pPr>
      <w:r w:rsidRPr="0032190F">
        <w:rPr>
          <w:sz w:val="20"/>
          <w:szCs w:val="20"/>
        </w:rPr>
        <w:t xml:space="preserve">A une époque les roches  aux numéros actuels 31B1 et 31B2 ont été rassemblés sous le numéro 31B. D’autre part, les gravures historiques sont enregistrées </w:t>
      </w:r>
      <w:r w:rsidRPr="0032190F">
        <w:rPr>
          <w:b/>
          <w:sz w:val="20"/>
          <w:szCs w:val="20"/>
        </w:rPr>
        <w:t>selon les numéros écrits sur la roche</w:t>
      </w:r>
      <w:r w:rsidRPr="0032190F">
        <w:rPr>
          <w:sz w:val="20"/>
          <w:szCs w:val="20"/>
        </w:rPr>
        <w:t xml:space="preserve">. </w:t>
      </w:r>
    </w:p>
    <w:p w14:paraId="065E6416" w14:textId="77777777" w:rsidR="000152C6" w:rsidRPr="0032190F" w:rsidRDefault="000152C6" w:rsidP="000152C6">
      <w:pPr>
        <w:ind w:right="-156"/>
        <w:jc w:val="both"/>
        <w:rPr>
          <w:sz w:val="20"/>
          <w:szCs w:val="20"/>
          <w:lang w:val="fr-FR"/>
        </w:rPr>
      </w:pPr>
      <w:r w:rsidRPr="0032190F">
        <w:rPr>
          <w:b/>
          <w:sz w:val="20"/>
          <w:szCs w:val="20"/>
          <w:lang w:val="fr-FR"/>
        </w:rPr>
        <w:t>Repére</w:t>
      </w:r>
      <w:r w:rsidRPr="0032190F">
        <w:rPr>
          <w:sz w:val="20"/>
          <w:szCs w:val="20"/>
          <w:lang w:val="fr-FR"/>
        </w:rPr>
        <w:t xml:space="preserve"> : une petite falaise, face à l’est, domine à l’ouest. La roche 4</w:t>
      </w:r>
      <w:r w:rsidRPr="00943CBA">
        <w:rPr>
          <w:rFonts w:ascii="Symbol" w:hAnsi="Symbol"/>
          <w:sz w:val="20"/>
          <w:szCs w:val="20"/>
        </w:rPr>
        <w:t></w:t>
      </w:r>
      <w:r w:rsidRPr="0032190F">
        <w:rPr>
          <w:sz w:val="20"/>
          <w:szCs w:val="20"/>
          <w:lang w:val="fr-FR"/>
        </w:rPr>
        <w:t xml:space="preserve"> du </w:t>
      </w:r>
      <w:r w:rsidRPr="0032190F">
        <w:rPr>
          <w:b/>
          <w:sz w:val="20"/>
          <w:szCs w:val="20"/>
          <w:lang w:val="fr-FR"/>
        </w:rPr>
        <w:t>groupe IV</w:t>
      </w:r>
      <w:r w:rsidRPr="0032190F">
        <w:rPr>
          <w:sz w:val="20"/>
          <w:szCs w:val="20"/>
          <w:lang w:val="fr-FR"/>
        </w:rPr>
        <w:t xml:space="preserve"> se trouve à vingt et un mètres à l’ouest du sommet de cette paroi.</w:t>
      </w:r>
    </w:p>
    <w:p w14:paraId="6E324B4C" w14:textId="77777777" w:rsidR="000152C6" w:rsidRPr="0032190F" w:rsidRDefault="000152C6" w:rsidP="000152C6">
      <w:pPr>
        <w:pStyle w:val="Heading4"/>
        <w:numPr>
          <w:ilvl w:val="3"/>
          <w:numId w:val="0"/>
        </w:numPr>
        <w:tabs>
          <w:tab w:val="num" w:pos="2520"/>
        </w:tabs>
        <w:spacing w:before="240" w:after="60"/>
        <w:ind w:left="2160"/>
      </w:pPr>
      <w:r w:rsidRPr="0032190F">
        <w:t>ZIVGIV</w:t>
      </w:r>
    </w:p>
    <w:p w14:paraId="1A7FA25D" w14:textId="77777777" w:rsidR="000152C6" w:rsidRPr="0032190F" w:rsidRDefault="000152C6" w:rsidP="000152C6">
      <w:pPr>
        <w:rPr>
          <w:lang w:val="fr-FR"/>
        </w:rPr>
      </w:pPr>
    </w:p>
    <w:p w14:paraId="2D849816" w14:textId="77777777" w:rsidR="000152C6" w:rsidRPr="0032190F" w:rsidRDefault="000152C6" w:rsidP="00647EA0">
      <w:pPr>
        <w:pStyle w:val="Heading5"/>
      </w:pPr>
      <w:bookmarkStart w:id="5623" w:name="Desc_ZIVGIVR4C"/>
      <w:r w:rsidRPr="0032190F">
        <w:t>ZIVGIVR4C</w:t>
      </w:r>
    </w:p>
    <w:p w14:paraId="52CB56B6" w14:textId="77777777" w:rsidR="000152C6" w:rsidRPr="0032190F" w:rsidRDefault="000152C6" w:rsidP="000152C6">
      <w:pPr>
        <w:rPr>
          <w:lang w:val="fr-FR"/>
        </w:rPr>
      </w:pPr>
    </w:p>
    <w:p w14:paraId="5DCA7256" w14:textId="1CD2AE0D" w:rsidR="000152C6" w:rsidRPr="0032190F" w:rsidRDefault="000152C6" w:rsidP="000152C6">
      <w:pPr>
        <w:rPr>
          <w:lang w:val="fr-FR"/>
        </w:rPr>
      </w:pPr>
      <w:r w:rsidRPr="0032190F">
        <w:rPr>
          <w:lang w:val="fr-FR"/>
        </w:rPr>
        <w:t>La lame de la Hallebarde 2 fait penser aux lames de la culture de la Péninsule ibérique d’</w:t>
      </w:r>
      <w:hyperlink r:id="rId14171" w:anchor="Cul_El_Argar" w:history="1">
        <w:r w:rsidRPr="0032190F">
          <w:rPr>
            <w:rStyle w:val="Hyperlink"/>
            <w:lang w:val="fr-FR"/>
          </w:rPr>
          <w:t>El Argar</w:t>
        </w:r>
      </w:hyperlink>
      <w:r w:rsidRPr="0032190F">
        <w:rPr>
          <w:lang w:val="fr-FR"/>
        </w:rPr>
        <w:t xml:space="preserve"> (SS BIB)</w:t>
      </w:r>
    </w:p>
    <w:p w14:paraId="3A912E80" w14:textId="77777777" w:rsidR="000152C6" w:rsidRPr="0032190F" w:rsidRDefault="000152C6" w:rsidP="00647EA0">
      <w:pPr>
        <w:pStyle w:val="Heading5"/>
      </w:pPr>
      <w:bookmarkStart w:id="5624" w:name="Desc_ZIVGIVR6A"/>
      <w:bookmarkEnd w:id="5623"/>
      <w:r w:rsidRPr="0032190F">
        <w:t>ZIVGIVR6A</w:t>
      </w:r>
    </w:p>
    <w:bookmarkEnd w:id="5624"/>
    <w:p w14:paraId="6EB1B57F" w14:textId="77777777" w:rsidR="000152C6" w:rsidRPr="0032190F" w:rsidRDefault="000152C6" w:rsidP="000152C6">
      <w:pPr>
        <w:rPr>
          <w:lang w:val="fr-FR"/>
        </w:rPr>
      </w:pPr>
    </w:p>
    <w:p w14:paraId="328CB08A" w14:textId="1904D74D" w:rsidR="000152C6" w:rsidRPr="0032190F" w:rsidRDefault="000152C6" w:rsidP="000152C6">
      <w:pPr>
        <w:rPr>
          <w:lang w:val="fr-FR"/>
        </w:rPr>
      </w:pPr>
      <w:r w:rsidRPr="0032190F">
        <w:rPr>
          <w:lang w:val="fr-FR"/>
        </w:rPr>
        <w:t xml:space="preserve">Cette face oblique, dirigée vers l’Est, porte un rectangle (35 x </w:t>
      </w:r>
      <w:smartTag w:uri="urn:schemas-microsoft-com:office:smarttags" w:element="metricconverter">
        <w:smartTagPr>
          <w:attr w:name="ProductID" w:val="22 cm"/>
        </w:smartTagPr>
        <w:r w:rsidRPr="0032190F">
          <w:rPr>
            <w:lang w:val="fr-FR"/>
          </w:rPr>
          <w:t>22 cm</w:t>
        </w:r>
      </w:smartTag>
      <w:r w:rsidRPr="0032190F">
        <w:rPr>
          <w:lang w:val="fr-FR"/>
        </w:rPr>
        <w:t xml:space="preserve">) avec des appendices identifié comme une </w:t>
      </w:r>
      <w:hyperlink r:id="rId14172" w:anchor="Typ_Bego_Peaux" w:history="1">
        <w:r w:rsidRPr="0032190F">
          <w:rPr>
            <w:rStyle w:val="Hyperlink"/>
            <w:lang w:val="fr-FR"/>
          </w:rPr>
          <w:t>Peau</w:t>
        </w:r>
      </w:hyperlink>
      <w:r w:rsidRPr="0032190F">
        <w:rPr>
          <w:lang w:val="fr-FR"/>
        </w:rPr>
        <w:t xml:space="preserve"> (SS BIB), figure rappelant celles de Fontanalba (Desc. F.V.)</w:t>
      </w:r>
    </w:p>
    <w:p w14:paraId="5A5D6B15" w14:textId="77777777" w:rsidR="000152C6" w:rsidRPr="0032190F" w:rsidRDefault="000152C6" w:rsidP="000152C6">
      <w:pPr>
        <w:rPr>
          <w:lang w:val="fr-FR"/>
        </w:rPr>
      </w:pPr>
    </w:p>
    <w:p w14:paraId="4CE1F35F" w14:textId="77777777" w:rsidR="000152C6" w:rsidRPr="0032190F" w:rsidRDefault="000152C6" w:rsidP="00647EA0">
      <w:pPr>
        <w:pStyle w:val="Heading5"/>
      </w:pPr>
      <w:bookmarkStart w:id="5625" w:name="Desc_ZIVGIVR10A"/>
      <w:r w:rsidRPr="0032190F">
        <w:t>ZIVGIVR10A</w:t>
      </w:r>
    </w:p>
    <w:bookmarkEnd w:id="5625"/>
    <w:p w14:paraId="13426F30" w14:textId="77777777" w:rsidR="000152C6" w:rsidRPr="0032190F" w:rsidRDefault="000152C6" w:rsidP="000152C6">
      <w:pPr>
        <w:jc w:val="right"/>
        <w:rPr>
          <w:b/>
          <w:sz w:val="20"/>
          <w:szCs w:val="20"/>
          <w:lang w:val="fr-FR"/>
        </w:rPr>
      </w:pPr>
      <w:r w:rsidRPr="0032190F">
        <w:rPr>
          <w:b/>
          <w:sz w:val="20"/>
          <w:szCs w:val="20"/>
          <w:lang w:val="fr-FR"/>
        </w:rPr>
        <w:t>Roche de l'anthropomorphe aux cornes en zigzag</w:t>
      </w:r>
    </w:p>
    <w:p w14:paraId="76B03896" w14:textId="77777777" w:rsidR="000152C6" w:rsidRPr="0032190F" w:rsidRDefault="000152C6" w:rsidP="000152C6">
      <w:pPr>
        <w:jc w:val="right"/>
        <w:rPr>
          <w:b/>
          <w:sz w:val="20"/>
          <w:szCs w:val="20"/>
          <w:lang w:val="fr-FR"/>
        </w:rPr>
      </w:pPr>
    </w:p>
    <w:p w14:paraId="6177BC84" w14:textId="57D13CEB" w:rsidR="000152C6" w:rsidRPr="0032190F" w:rsidRDefault="000152C6" w:rsidP="000152C6">
      <w:pPr>
        <w:jc w:val="both"/>
        <w:rPr>
          <w:lang w:val="fr-FR"/>
        </w:rPr>
      </w:pPr>
      <w:r w:rsidRPr="0032190F">
        <w:rPr>
          <w:lang w:val="fr-FR"/>
        </w:rPr>
        <w:t>La figure de l’</w:t>
      </w:r>
      <w:hyperlink r:id="rId14173" w:anchor="Typ_Bego_Anthrop_Hb2" w:history="1">
        <w:r w:rsidRPr="0032190F">
          <w:rPr>
            <w:rStyle w:val="Hyperlink"/>
            <w:lang w:val="fr-FR"/>
          </w:rPr>
          <w:t>anthropomorphe</w:t>
        </w:r>
      </w:hyperlink>
      <w:r w:rsidRPr="0032190F">
        <w:rPr>
          <w:lang w:val="fr-FR"/>
        </w:rPr>
        <w:t xml:space="preserve"> (Hb2), figure 3, peut être rapprochée de celle figurant sur l’</w:t>
      </w:r>
      <w:hyperlink r:id="rId14174" w:anchor="Desc_ZXIG0R1_d" w:history="1">
        <w:r w:rsidRPr="0032190F">
          <w:rPr>
            <w:rStyle w:val="Hyperlink"/>
            <w:lang w:val="fr-FR"/>
          </w:rPr>
          <w:t>Autel</w:t>
        </w:r>
      </w:hyperlink>
      <w:r w:rsidRPr="0032190F">
        <w:rPr>
          <w:lang w:val="fr-FR"/>
        </w:rPr>
        <w:t xml:space="preserve"> (face d, fig. 838)</w:t>
      </w:r>
    </w:p>
    <w:p w14:paraId="4987EEB1" w14:textId="77777777" w:rsidR="000152C6" w:rsidRPr="0032190F" w:rsidRDefault="000152C6" w:rsidP="00647EA0">
      <w:pPr>
        <w:pStyle w:val="Heading5"/>
      </w:pPr>
      <w:bookmarkStart w:id="5626" w:name="Desc_ZIVGIVR11B"/>
      <w:r w:rsidRPr="0032190F">
        <w:t>ZIVGIVR11B</w:t>
      </w:r>
    </w:p>
    <w:bookmarkEnd w:id="5626"/>
    <w:p w14:paraId="7EDCD4DD" w14:textId="77777777" w:rsidR="000152C6" w:rsidRPr="0032190F" w:rsidRDefault="000152C6" w:rsidP="000152C6">
      <w:pPr>
        <w:jc w:val="both"/>
        <w:rPr>
          <w:lang w:val="fr-FR"/>
        </w:rPr>
      </w:pPr>
      <w:r w:rsidRPr="0032190F">
        <w:rPr>
          <w:lang w:val="fr-FR"/>
        </w:rPr>
        <w:t>Attelage tirant un araire avec mancheron rapporté et soc de forme triangulaire de type « dental monoxyle » (Pellegrini 2001, p. 88). Identification faite d’après une réserve laissée entre le soc et le mancheron.</w:t>
      </w:r>
    </w:p>
    <w:p w14:paraId="78DF16F2" w14:textId="77777777" w:rsidR="000152C6" w:rsidRPr="0032190F" w:rsidRDefault="000152C6" w:rsidP="000152C6">
      <w:pPr>
        <w:rPr>
          <w:lang w:val="fr-FR"/>
        </w:rPr>
      </w:pPr>
    </w:p>
    <w:p w14:paraId="21803B13" w14:textId="163EF3AE" w:rsidR="000152C6" w:rsidRPr="0032190F" w:rsidRDefault="000152C6" w:rsidP="000152C6">
      <w:pPr>
        <w:jc w:val="both"/>
        <w:rPr>
          <w:lang w:val="fr-FR"/>
        </w:rPr>
      </w:pPr>
      <w:r w:rsidRPr="0032190F">
        <w:rPr>
          <w:lang w:val="fr-FR"/>
        </w:rPr>
        <w:t>Sur cette roche, Pelligrini relève, sur une gravure d’</w:t>
      </w:r>
      <w:hyperlink r:id="rId14175" w:anchor="Typ_Bego_Attelages" w:history="1">
        <w:r w:rsidRPr="0032190F">
          <w:rPr>
            <w:rStyle w:val="Hyperlink"/>
            <w:lang w:val="fr-FR"/>
          </w:rPr>
          <w:t>attelage</w:t>
        </w:r>
      </w:hyperlink>
      <w:r w:rsidRPr="0032190F">
        <w:rPr>
          <w:lang w:val="fr-FR"/>
        </w:rPr>
        <w:t xml:space="preserve">, une plage laissée en réserve entre le timon et le mancheron. Il en déduit qu’il s’agit d’un araire de type dental monoxyle à mancheron rapporté (BIB 1353 p. 87). Bien que cette gravure soit la seule du site à figurer clairement ce détail (BIB 1353 p. 87), la gravure de Cemmo 2 au Valcamonica, où l’âge d’un araire est dépourvu de mancheron tendrait à conforter cette hypothèse (BIB 1353 p. 88). Dans ces deux cas il s’agit d’araire du même type que celui de </w:t>
      </w:r>
      <w:hyperlink r:id="rId14176" w:anchor="Sit_Lavagnone" w:history="1">
        <w:r w:rsidRPr="0032190F">
          <w:rPr>
            <w:rStyle w:val="Hyperlink"/>
            <w:lang w:val="fr-FR"/>
          </w:rPr>
          <w:t>Lavagnone</w:t>
        </w:r>
      </w:hyperlink>
      <w:r w:rsidRPr="0032190F">
        <w:rPr>
          <w:lang w:val="fr-FR"/>
        </w:rPr>
        <w:t xml:space="preserve"> et </w:t>
      </w:r>
      <w:hyperlink r:id="rId14177" w:anchor="Sit_Fiave" w:history="1">
        <w:r w:rsidRPr="0032190F">
          <w:rPr>
            <w:rStyle w:val="Hyperlink"/>
            <w:lang w:val="fr-FR"/>
          </w:rPr>
          <w:t>Fiavé</w:t>
        </w:r>
      </w:hyperlink>
      <w:r w:rsidRPr="0032190F">
        <w:rPr>
          <w:lang w:val="fr-FR"/>
        </w:rPr>
        <w:t xml:space="preserve"> (BIB 1353 p. 89). </w:t>
      </w:r>
    </w:p>
    <w:p w14:paraId="4F6716CD" w14:textId="77777777" w:rsidR="000152C6" w:rsidRPr="0032190F" w:rsidRDefault="000152C6" w:rsidP="000152C6">
      <w:pPr>
        <w:rPr>
          <w:lang w:val="fr-FR"/>
        </w:rPr>
      </w:pPr>
    </w:p>
    <w:p w14:paraId="40E29A94" w14:textId="77777777" w:rsidR="000152C6" w:rsidRPr="0032190F" w:rsidRDefault="000152C6" w:rsidP="000152C6">
      <w:pPr>
        <w:jc w:val="both"/>
        <w:rPr>
          <w:lang w:val="fr-FR"/>
        </w:rPr>
      </w:pPr>
      <w:r w:rsidRPr="0032190F">
        <w:rPr>
          <w:lang w:val="fr-FR"/>
        </w:rPr>
        <w:t>Les coups de piquetage ont été porté de la droite vers la gauche ; vraissemblablement le graveur été droitier (BIB 1353 p. 87). Sur cette même roche Saulieu avait relevé les stigmates de percussion sur une arête rocheuse et en avait tiré comme conclusion que la téchnique d’exécution de la gravure était celle de la percussion directe (SS BIB).</w:t>
      </w:r>
    </w:p>
    <w:p w14:paraId="5050ED04" w14:textId="77777777" w:rsidR="000152C6" w:rsidRPr="0032190F" w:rsidRDefault="000152C6" w:rsidP="000152C6">
      <w:pPr>
        <w:jc w:val="both"/>
        <w:rPr>
          <w:lang w:val="fr-FR"/>
        </w:rPr>
      </w:pPr>
    </w:p>
    <w:p w14:paraId="4BA196B5" w14:textId="77777777" w:rsidR="000152C6" w:rsidRPr="0032190F" w:rsidRDefault="000152C6" w:rsidP="000152C6">
      <w:pPr>
        <w:jc w:val="both"/>
        <w:rPr>
          <w:lang w:val="fr-FR"/>
        </w:rPr>
      </w:pPr>
      <w:r w:rsidRPr="0032190F">
        <w:rPr>
          <w:lang w:val="fr-FR"/>
        </w:rPr>
        <w:t>Egalement un attelage avec un mancheron inversé (SS BIB)</w:t>
      </w:r>
    </w:p>
    <w:p w14:paraId="111F78F2" w14:textId="77777777" w:rsidR="000152C6" w:rsidRDefault="000152C6" w:rsidP="000152C6">
      <w:pPr>
        <w:rPr>
          <w:lang w:val="fr-FR"/>
        </w:rPr>
      </w:pPr>
    </w:p>
    <w:p w14:paraId="7F6F918F" w14:textId="77777777" w:rsidR="00393BAF" w:rsidRDefault="00393BAF" w:rsidP="00647EA0">
      <w:pPr>
        <w:pStyle w:val="Heading5"/>
      </w:pPr>
      <w:bookmarkStart w:id="5627" w:name="Desc_ZIVGIVR13B"/>
      <w:r>
        <w:t>ZIVGIVR13B</w:t>
      </w:r>
    </w:p>
    <w:bookmarkEnd w:id="5627"/>
    <w:p w14:paraId="76301D3F" w14:textId="77777777" w:rsidR="00393BAF" w:rsidRDefault="00393BAF" w:rsidP="00393BAF">
      <w:pPr>
        <w:rPr>
          <w:lang w:val="fr-FR"/>
        </w:rPr>
      </w:pPr>
    </w:p>
    <w:p w14:paraId="2EDEF54C" w14:textId="77777777" w:rsidR="00393BAF" w:rsidRPr="00393BAF" w:rsidRDefault="00393BAF" w:rsidP="00393BAF">
      <w:pPr>
        <w:rPr>
          <w:lang w:val="fr-FR"/>
        </w:rPr>
      </w:pPr>
      <w:r>
        <w:rPr>
          <w:lang w:val="fr-FR"/>
        </w:rPr>
        <w:t>Poignard piqueté en partie incisé</w:t>
      </w:r>
    </w:p>
    <w:p w14:paraId="3A751E61" w14:textId="77777777" w:rsidR="000152C6" w:rsidRPr="0032190F" w:rsidRDefault="000152C6" w:rsidP="00647EA0">
      <w:pPr>
        <w:pStyle w:val="Heading5"/>
      </w:pPr>
      <w:bookmarkStart w:id="5628" w:name="Desc_ZIVGIVR14C"/>
      <w:r w:rsidRPr="0032190F">
        <w:t>ZIVGIVR14C</w:t>
      </w:r>
    </w:p>
    <w:bookmarkEnd w:id="5628"/>
    <w:p w14:paraId="3A1B4ACD" w14:textId="77777777" w:rsidR="000152C6" w:rsidRPr="0032190F" w:rsidRDefault="000152C6" w:rsidP="000152C6">
      <w:pPr>
        <w:rPr>
          <w:lang w:val="fr-FR"/>
        </w:rPr>
      </w:pPr>
    </w:p>
    <w:p w14:paraId="441172F7" w14:textId="341122BA" w:rsidR="000152C6" w:rsidRPr="0032190F" w:rsidRDefault="000152C6" w:rsidP="000152C6">
      <w:pPr>
        <w:jc w:val="both"/>
        <w:rPr>
          <w:lang w:val="fr-FR"/>
        </w:rPr>
      </w:pPr>
      <w:r w:rsidRPr="0032190F">
        <w:rPr>
          <w:lang w:val="fr-FR"/>
        </w:rPr>
        <w:t xml:space="preserve">Selon Saulieu, la </w:t>
      </w:r>
      <w:hyperlink r:id="rId14178" w:anchor="Ana_Chrono_Superpositions" w:history="1">
        <w:r w:rsidRPr="0032190F">
          <w:rPr>
            <w:rStyle w:val="Hyperlink"/>
            <w:lang w:val="fr-FR"/>
          </w:rPr>
          <w:t>superposition</w:t>
        </w:r>
      </w:hyperlink>
      <w:r w:rsidRPr="0032190F">
        <w:rPr>
          <w:lang w:val="fr-FR"/>
        </w:rPr>
        <w:t xml:space="preserve"> d’un corniforme (fig. 4) sur le manche et le pommeau d’un poignard (fig. 3), ne permet pas de conclure que les poignards sont postérieurs aux corniformes (Saulieu 2001 p. 127 fig. 22.4 et 22.5).</w:t>
      </w:r>
    </w:p>
    <w:p w14:paraId="6C74350F" w14:textId="77777777" w:rsidR="000152C6" w:rsidRPr="0032190F" w:rsidRDefault="000152C6" w:rsidP="000152C6">
      <w:pPr>
        <w:rPr>
          <w:lang w:val="fr-FR"/>
        </w:rPr>
      </w:pPr>
      <w:r w:rsidRPr="0032190F">
        <w:rPr>
          <w:lang w:val="fr-FR"/>
        </w:rPr>
        <w:t>Françoise Vilain indique que : « Ils [le corniforme et le poignard] ont été repiquetés, trop passés à la craie ou sont réellement récents (...) » (Desc FV) (SS BIB).</w:t>
      </w:r>
      <w:r w:rsidRPr="0032190F">
        <w:rPr>
          <w:lang w:val="fr-FR"/>
        </w:rPr>
        <w:br/>
      </w:r>
    </w:p>
    <w:p w14:paraId="41247DA8" w14:textId="77777777" w:rsidR="000152C6" w:rsidRPr="0032190F" w:rsidRDefault="000152C6" w:rsidP="00647EA0">
      <w:pPr>
        <w:pStyle w:val="Heading5"/>
      </w:pPr>
      <w:bookmarkStart w:id="5629" w:name="Desc_ZIVGIVR16D"/>
      <w:r w:rsidRPr="0032190F">
        <w:t>ZIVGIVR16D</w:t>
      </w:r>
    </w:p>
    <w:bookmarkEnd w:id="5629"/>
    <w:p w14:paraId="2FF55D97" w14:textId="4E06FEB9" w:rsidR="000152C6" w:rsidRPr="0032190F" w:rsidRDefault="000152C6" w:rsidP="000152C6">
      <w:pPr>
        <w:rPr>
          <w:lang w:val="fr-FR"/>
        </w:rPr>
      </w:pPr>
      <w:r w:rsidRPr="0032190F">
        <w:rPr>
          <w:lang w:val="fr-FR"/>
        </w:rPr>
        <w:t xml:space="preserve">La figure 1 (ou 6 ?) de cette surface gravée dont le caractère anthropomorphique est probable (ISETTI 1959 p. 117 fig. 6, Villain Desc. Cht.) peut être comparée à la stèle de </w:t>
      </w:r>
      <w:hyperlink r:id="rId14179" w:anchor="Sit_Bastide" w:history="1">
        <w:r w:rsidRPr="0032190F">
          <w:rPr>
            <w:rStyle w:val="Hyperlink"/>
            <w:lang w:val="fr-FR"/>
          </w:rPr>
          <w:t>La Bastide</w:t>
        </w:r>
      </w:hyperlink>
      <w:r w:rsidRPr="0032190F">
        <w:rPr>
          <w:lang w:val="fr-FR"/>
        </w:rPr>
        <w:t xml:space="preserve"> (face a), de </w:t>
      </w:r>
      <w:hyperlink r:id="rId14180" w:anchor="Sizz_Luine_57" w:history="1">
        <w:r w:rsidRPr="0032190F">
          <w:rPr>
            <w:rStyle w:val="Hyperlink"/>
            <w:lang w:val="fr-FR"/>
          </w:rPr>
          <w:t>Luine r. 57</w:t>
        </w:r>
      </w:hyperlink>
      <w:r w:rsidRPr="0032190F">
        <w:rPr>
          <w:lang w:val="fr-FR"/>
        </w:rPr>
        <w:t xml:space="preserve"> (SS BIB) </w:t>
      </w:r>
    </w:p>
    <w:p w14:paraId="73142F3C" w14:textId="77777777" w:rsidR="000152C6" w:rsidRPr="0032190F" w:rsidRDefault="000152C6" w:rsidP="000152C6">
      <w:pPr>
        <w:pStyle w:val="Heading4"/>
        <w:numPr>
          <w:ilvl w:val="3"/>
          <w:numId w:val="0"/>
        </w:numPr>
        <w:tabs>
          <w:tab w:val="num" w:pos="2520"/>
        </w:tabs>
        <w:spacing w:before="240" w:after="60"/>
        <w:ind w:left="2160"/>
      </w:pPr>
      <w:r w:rsidRPr="0032190F">
        <w:lastRenderedPageBreak/>
        <w:t>ZIVGV</w:t>
      </w:r>
    </w:p>
    <w:p w14:paraId="686518A4" w14:textId="77777777" w:rsidR="000152C6" w:rsidRPr="0032190F" w:rsidRDefault="000152C6" w:rsidP="000152C6">
      <w:pPr>
        <w:rPr>
          <w:lang w:val="fr-FR"/>
        </w:rPr>
      </w:pPr>
    </w:p>
    <w:p w14:paraId="096F318F" w14:textId="77777777" w:rsidR="000152C6" w:rsidRPr="0032190F" w:rsidRDefault="000152C6" w:rsidP="00647EA0">
      <w:pPr>
        <w:pStyle w:val="Heading5"/>
      </w:pPr>
      <w:r w:rsidRPr="0032190F">
        <w:t>ZIVGVR1@a</w:t>
      </w:r>
    </w:p>
    <w:p w14:paraId="09CCF699" w14:textId="77777777" w:rsidR="000152C6" w:rsidRPr="0032190F" w:rsidRDefault="000152C6" w:rsidP="000152C6">
      <w:pPr>
        <w:rPr>
          <w:lang w:val="fr-FR"/>
        </w:rPr>
      </w:pPr>
      <w:r w:rsidRPr="0032190F">
        <w:rPr>
          <w:lang w:val="fr-FR"/>
        </w:rPr>
        <w:t>Une écriture de berger datée du 15 août 1944 de la main de Guido Giuseppe Areo Pastore (SS BIB)</w:t>
      </w:r>
    </w:p>
    <w:p w14:paraId="171CEF2D" w14:textId="77777777" w:rsidR="000152C6" w:rsidRPr="0032190F" w:rsidRDefault="000152C6" w:rsidP="00647EA0">
      <w:pPr>
        <w:pStyle w:val="Heading5"/>
      </w:pPr>
      <w:bookmarkStart w:id="5630" w:name="Desc_ZIVGVR13C"/>
      <w:r w:rsidRPr="0032190F">
        <w:t>ZIVGVR13C</w:t>
      </w:r>
    </w:p>
    <w:bookmarkEnd w:id="5630"/>
    <w:p w14:paraId="4C104F8A" w14:textId="77777777" w:rsidR="000152C6" w:rsidRPr="0032190F" w:rsidRDefault="000152C6" w:rsidP="000152C6">
      <w:pPr>
        <w:rPr>
          <w:lang w:val="fr-FR"/>
        </w:rPr>
      </w:pPr>
    </w:p>
    <w:p w14:paraId="28C831D5" w14:textId="506FBE4D" w:rsidR="000152C6" w:rsidRPr="0032190F" w:rsidRDefault="000152C6" w:rsidP="000152C6">
      <w:pPr>
        <w:jc w:val="both"/>
        <w:rPr>
          <w:lang w:val="fr-FR"/>
        </w:rPr>
      </w:pPr>
      <w:r w:rsidRPr="0032190F">
        <w:rPr>
          <w:lang w:val="fr-FR"/>
        </w:rPr>
        <w:t xml:space="preserve">Cet affleurement de pélite porte un corniforme à corps en barre (fig. 7) </w:t>
      </w:r>
      <w:hyperlink r:id="rId14181" w:anchor="Ana_Chrono_Superpositions" w:history="1">
        <w:r w:rsidRPr="0032190F">
          <w:rPr>
            <w:rStyle w:val="Hyperlink"/>
            <w:lang w:val="fr-FR"/>
          </w:rPr>
          <w:t>superposé</w:t>
        </w:r>
      </w:hyperlink>
      <w:r w:rsidRPr="0032190F">
        <w:rPr>
          <w:lang w:val="fr-FR"/>
        </w:rPr>
        <w:t xml:space="preserve"> à un </w:t>
      </w:r>
      <w:hyperlink r:id="rId14182" w:anchor="Typ_Bego_Anthrop_Hb1" w:history="1">
        <w:r w:rsidRPr="0032190F">
          <w:rPr>
            <w:rStyle w:val="Hyperlink"/>
            <w:lang w:val="fr-FR"/>
          </w:rPr>
          <w:t>Corniforme anthropomorphisé</w:t>
        </w:r>
      </w:hyperlink>
      <w:r w:rsidRPr="0032190F">
        <w:rPr>
          <w:lang w:val="fr-FR"/>
        </w:rPr>
        <w:t xml:space="preserve"> (fig. 6) selon Saulieu (Saulieu 2001 p. 256). Toutefois la technologie de ces deux gravures (toutes deux attribuées au style B1) et la disposition générale des cupules tendraient plutôt à les considérées comme faites par le même outil dans un même mouvement (SS BIB) </w:t>
      </w:r>
    </w:p>
    <w:p w14:paraId="232C83E9" w14:textId="77777777" w:rsidR="000152C6" w:rsidRPr="0032190F" w:rsidRDefault="000152C6" w:rsidP="000152C6">
      <w:pPr>
        <w:jc w:val="both"/>
        <w:rPr>
          <w:lang w:val="fr-FR"/>
        </w:rPr>
      </w:pPr>
      <w:r w:rsidRPr="0032190F">
        <w:rPr>
          <w:lang w:val="fr-FR"/>
        </w:rPr>
        <w:t>Pour E. Masson, pour la figure 6, il s’agit de la réplique du massif triangulaire et de l’étape 4 du « chemin processionnel ». Elle note « des surcharges autour du menton », « la longue arête nasale, le menton en pointe et la même différence de taille entre l’œil gauche et l’œil droit (plus long sur le relief et tracé avec deux cupules sur la gravure » (Masson 1993 p. 120 et pl. 8).</w:t>
      </w:r>
    </w:p>
    <w:p w14:paraId="7DCD38B7" w14:textId="77777777" w:rsidR="000152C6" w:rsidRPr="0032190F" w:rsidRDefault="000152C6" w:rsidP="000152C6">
      <w:pPr>
        <w:rPr>
          <w:lang w:val="fr-FR"/>
        </w:rPr>
      </w:pPr>
    </w:p>
    <w:p w14:paraId="4505B1BA" w14:textId="77777777" w:rsidR="000152C6" w:rsidRPr="0032190F" w:rsidRDefault="000152C6" w:rsidP="00647EA0">
      <w:pPr>
        <w:pStyle w:val="Heading5"/>
      </w:pPr>
      <w:bookmarkStart w:id="5631" w:name="Desc_ZIVGVR14"/>
      <w:r w:rsidRPr="0032190F">
        <w:t>ZIVGVR14</w:t>
      </w:r>
    </w:p>
    <w:bookmarkEnd w:id="5631"/>
    <w:p w14:paraId="0680001F" w14:textId="77777777" w:rsidR="000152C6" w:rsidRPr="0032190F" w:rsidRDefault="000152C6" w:rsidP="000152C6">
      <w:pPr>
        <w:rPr>
          <w:lang w:val="fr-FR"/>
        </w:rPr>
      </w:pPr>
    </w:p>
    <w:p w14:paraId="779146AD" w14:textId="27F09A47" w:rsidR="000152C6" w:rsidRPr="0032190F" w:rsidRDefault="000152C6" w:rsidP="000152C6">
      <w:pPr>
        <w:rPr>
          <w:lang w:val="fr-FR"/>
        </w:rPr>
      </w:pPr>
      <w:r w:rsidRPr="0032190F">
        <w:rPr>
          <w:lang w:val="fr-FR"/>
        </w:rPr>
        <w:t>Selon Desc FV : « </w:t>
      </w:r>
      <w:hyperlink r:id="rId14183" w:anchor="Typ_Bego_Haches" w:history="1">
        <w:r w:rsidRPr="0032190F">
          <w:rPr>
            <w:rStyle w:val="Hyperlink"/>
            <w:lang w:val="fr-FR"/>
          </w:rPr>
          <w:t>Hache</w:t>
        </w:r>
      </w:hyperlink>
      <w:r w:rsidRPr="0032190F">
        <w:rPr>
          <w:lang w:val="fr-FR"/>
        </w:rPr>
        <w:t xml:space="preserve"> complétement éclatée et donc non patinée identique en forme et en taille à celle de la roche 14@a » .</w:t>
      </w:r>
    </w:p>
    <w:p w14:paraId="1B515B81" w14:textId="77777777" w:rsidR="000152C6" w:rsidRPr="0032190F" w:rsidRDefault="000152C6" w:rsidP="000152C6">
      <w:pPr>
        <w:rPr>
          <w:lang w:val="fr-FR"/>
        </w:rPr>
      </w:pPr>
    </w:p>
    <w:p w14:paraId="1B3012B2" w14:textId="77777777" w:rsidR="000152C6" w:rsidRPr="0032190F" w:rsidRDefault="000152C6" w:rsidP="00647EA0">
      <w:pPr>
        <w:pStyle w:val="Heading5"/>
      </w:pPr>
      <w:bookmarkStart w:id="5632" w:name="Desc_ZIVGVR12A"/>
      <w:r w:rsidRPr="0032190F">
        <w:t>ZIVGVR12A</w:t>
      </w:r>
    </w:p>
    <w:bookmarkEnd w:id="5632"/>
    <w:p w14:paraId="1E49FE4C" w14:textId="77777777" w:rsidR="000152C6" w:rsidRPr="0032190F" w:rsidRDefault="000152C6" w:rsidP="000152C6">
      <w:pPr>
        <w:rPr>
          <w:lang w:val="fr-FR"/>
        </w:rPr>
      </w:pPr>
    </w:p>
    <w:p w14:paraId="17AD75F7" w14:textId="67C1E0CD" w:rsidR="000152C6" w:rsidRPr="0032190F" w:rsidRDefault="000152C6" w:rsidP="000152C6">
      <w:pPr>
        <w:rPr>
          <w:lang w:val="fr-FR"/>
        </w:rPr>
      </w:pPr>
      <w:r w:rsidRPr="0032190F">
        <w:rPr>
          <w:lang w:val="fr-FR"/>
        </w:rPr>
        <w:t xml:space="preserve">Cette roche présente une </w:t>
      </w:r>
      <w:hyperlink r:id="rId14184" w:anchor="Cul_Art_TAC_T_t_lance" w:history="1">
        <w:r w:rsidR="00DE55E6">
          <w:rPr>
            <w:rStyle w:val="Hyperlink"/>
            <w:lang w:val="it-IT"/>
          </w:rPr>
          <w:t>lance</w:t>
        </w:r>
      </w:hyperlink>
      <w:r w:rsidR="00DE55E6">
        <w:rPr>
          <w:lang w:val="it-IT"/>
        </w:rPr>
        <w:t xml:space="preserve"> </w:t>
      </w:r>
      <w:r w:rsidRPr="0032190F">
        <w:rPr>
          <w:lang w:val="fr-FR"/>
        </w:rPr>
        <w:t>incisée (Bianchi 2013)</w:t>
      </w:r>
    </w:p>
    <w:p w14:paraId="74933BBA" w14:textId="77777777" w:rsidR="000152C6" w:rsidRPr="0032190F" w:rsidRDefault="000152C6" w:rsidP="000152C6">
      <w:pPr>
        <w:rPr>
          <w:lang w:val="fr-FR"/>
        </w:rPr>
      </w:pPr>
    </w:p>
    <w:p w14:paraId="4F6734D9" w14:textId="77777777" w:rsidR="000152C6" w:rsidRPr="0032190F" w:rsidRDefault="000152C6" w:rsidP="00647EA0">
      <w:pPr>
        <w:pStyle w:val="Heading5"/>
      </w:pPr>
      <w:bookmarkStart w:id="5633" w:name="Desc_ZIVGVR14alpha"/>
      <w:r w:rsidRPr="0032190F">
        <w:t>ZIVGVR14@a</w:t>
      </w:r>
    </w:p>
    <w:bookmarkEnd w:id="5633"/>
    <w:p w14:paraId="4563406C" w14:textId="77777777" w:rsidR="000152C6" w:rsidRPr="0032190F" w:rsidRDefault="000152C6" w:rsidP="000152C6">
      <w:pPr>
        <w:jc w:val="right"/>
        <w:rPr>
          <w:b/>
          <w:bCs/>
          <w:sz w:val="20"/>
          <w:lang w:val="fr-FR"/>
        </w:rPr>
      </w:pPr>
      <w:r w:rsidRPr="0032190F">
        <w:rPr>
          <w:b/>
          <w:bCs/>
          <w:sz w:val="20"/>
          <w:lang w:val="fr-FR"/>
        </w:rPr>
        <w:t>Roche de la hache contestable</w:t>
      </w:r>
    </w:p>
    <w:p w14:paraId="0BAB560A" w14:textId="77777777" w:rsidR="000152C6" w:rsidRPr="0032190F" w:rsidRDefault="000152C6" w:rsidP="000152C6">
      <w:pPr>
        <w:rPr>
          <w:lang w:val="fr-FR"/>
        </w:rPr>
      </w:pPr>
    </w:p>
    <w:p w14:paraId="47107933" w14:textId="6EC7EE79" w:rsidR="000152C6" w:rsidRPr="0032190F" w:rsidRDefault="000152C6" w:rsidP="000152C6">
      <w:pPr>
        <w:jc w:val="both"/>
        <w:rPr>
          <w:lang w:val="fr-FR"/>
        </w:rPr>
      </w:pPr>
      <w:r w:rsidRPr="0032190F">
        <w:rPr>
          <w:lang w:val="fr-FR"/>
        </w:rPr>
        <w:t xml:space="preserve"> Selon Desc FV : « </w:t>
      </w:r>
      <w:hyperlink r:id="rId14185" w:anchor="Typ_Bego_Haches" w:history="1">
        <w:r w:rsidRPr="0032190F">
          <w:rPr>
            <w:rStyle w:val="Hyperlink"/>
            <w:lang w:val="fr-FR"/>
          </w:rPr>
          <w:t>Hache</w:t>
        </w:r>
      </w:hyperlink>
      <w:r w:rsidRPr="0032190F">
        <w:rPr>
          <w:lang w:val="fr-FR"/>
        </w:rPr>
        <w:t xml:space="preserve"> de forme moderne, non patinée (récente ou recreusée) ». Pour E. Masson, il s’agit d’une « hache-indicatrice » entre les étapes 3 et 4 du « chemin processionnel » (Masson 1993 p. 121 et pl. 7).</w:t>
      </w:r>
    </w:p>
    <w:p w14:paraId="5E0682E0" w14:textId="77777777" w:rsidR="000152C6" w:rsidRPr="0032190F" w:rsidRDefault="000152C6" w:rsidP="000152C6">
      <w:pPr>
        <w:jc w:val="both"/>
        <w:rPr>
          <w:lang w:val="fr-FR"/>
        </w:rPr>
      </w:pPr>
    </w:p>
    <w:p w14:paraId="3AD7B40D" w14:textId="77777777" w:rsidR="000152C6" w:rsidRPr="0032190F" w:rsidRDefault="000152C6" w:rsidP="00647EA0">
      <w:pPr>
        <w:pStyle w:val="Heading5"/>
      </w:pPr>
      <w:r w:rsidRPr="0032190F">
        <w:t>ZIVGVR15C</w:t>
      </w:r>
    </w:p>
    <w:p w14:paraId="0023270D" w14:textId="77777777" w:rsidR="000152C6" w:rsidRPr="0032190F" w:rsidRDefault="000152C6" w:rsidP="000152C6">
      <w:pPr>
        <w:rPr>
          <w:lang w:val="fr-FR"/>
        </w:rPr>
      </w:pPr>
    </w:p>
    <w:p w14:paraId="5F9DC668" w14:textId="77777777" w:rsidR="000152C6" w:rsidRPr="0032190F" w:rsidRDefault="000152C6" w:rsidP="000152C6">
      <w:pPr>
        <w:pStyle w:val="Heading4"/>
        <w:numPr>
          <w:ilvl w:val="3"/>
          <w:numId w:val="0"/>
        </w:numPr>
        <w:tabs>
          <w:tab w:val="num" w:pos="2520"/>
        </w:tabs>
        <w:spacing w:before="240" w:after="60"/>
        <w:ind w:left="2160"/>
      </w:pPr>
      <w:r w:rsidRPr="0032190F">
        <w:t>ZIVGVII</w:t>
      </w:r>
    </w:p>
    <w:p w14:paraId="42D175D3" w14:textId="77777777" w:rsidR="000152C6" w:rsidRPr="0032190F" w:rsidRDefault="000152C6" w:rsidP="000152C6">
      <w:pPr>
        <w:rPr>
          <w:lang w:val="fr-FR"/>
        </w:rPr>
      </w:pPr>
    </w:p>
    <w:p w14:paraId="78A1F30B" w14:textId="77777777" w:rsidR="000152C6" w:rsidRPr="0032190F" w:rsidRDefault="000152C6" w:rsidP="000152C6">
      <w:pPr>
        <w:rPr>
          <w:lang w:val="fr-FR"/>
        </w:rPr>
      </w:pPr>
      <w:r w:rsidRPr="0032190F">
        <w:rPr>
          <w:lang w:val="fr-FR"/>
        </w:rPr>
        <w:t xml:space="preserve">C’est le « Q 2444 » de Conti (pour quota </w:t>
      </w:r>
      <w:smartTag w:uri="urn:schemas-microsoft-com:office:smarttags" w:element="metricconverter">
        <w:smartTagPr>
          <w:attr w:name="ProductID" w:val="2444 m"/>
        </w:smartTagPr>
        <w:r w:rsidRPr="0032190F">
          <w:rPr>
            <w:lang w:val="fr-FR"/>
          </w:rPr>
          <w:t>2444 m</w:t>
        </w:r>
      </w:smartTag>
      <w:r w:rsidRPr="0032190F">
        <w:rPr>
          <w:lang w:val="fr-FR"/>
        </w:rPr>
        <w:t>) (Lumley et alii 1995 p. 45) ;</w:t>
      </w:r>
    </w:p>
    <w:p w14:paraId="77F5F390" w14:textId="77777777" w:rsidR="000152C6" w:rsidRPr="0032190F" w:rsidRDefault="000152C6" w:rsidP="000152C6">
      <w:pPr>
        <w:rPr>
          <w:lang w:val="fr-FR"/>
        </w:rPr>
      </w:pPr>
    </w:p>
    <w:p w14:paraId="318DE435" w14:textId="77777777" w:rsidR="000152C6" w:rsidRPr="0032190F" w:rsidRDefault="000152C6" w:rsidP="00647EA0">
      <w:pPr>
        <w:pStyle w:val="Heading5"/>
      </w:pPr>
      <w:r w:rsidRPr="0032190F">
        <w:t>ZIVGVIIR1@aH</w:t>
      </w:r>
    </w:p>
    <w:p w14:paraId="2B7899B3" w14:textId="77777777" w:rsidR="000152C6" w:rsidRPr="0032190F" w:rsidRDefault="000152C6" w:rsidP="000152C6">
      <w:pPr>
        <w:rPr>
          <w:lang w:val="fr-FR"/>
        </w:rPr>
      </w:pPr>
    </w:p>
    <w:p w14:paraId="4CAD36B4" w14:textId="77777777" w:rsidR="000152C6" w:rsidRPr="0032190F" w:rsidRDefault="000152C6" w:rsidP="000152C6">
      <w:pPr>
        <w:pStyle w:val="Caption"/>
        <w:rPr>
          <w:rStyle w:val="Emphasis"/>
          <w:lang w:val="fr-FR"/>
        </w:rPr>
      </w:pPr>
      <w:r w:rsidRPr="0032190F">
        <w:rPr>
          <w:lang w:val="fr-FR"/>
        </w:rPr>
        <w:t>Pour trouver cette roche </w:t>
      </w:r>
      <w:r w:rsidRPr="0032190F">
        <w:rPr>
          <w:rStyle w:val="Emphasis"/>
          <w:lang w:val="fr-FR"/>
        </w:rPr>
        <w:t>: Partir de ZIV GIII R7H et faire 8 mètres vers le sud-est      R1 (alpha) H : Texte Marro Giovanni 1928</w:t>
      </w:r>
    </w:p>
    <w:p w14:paraId="2C186697" w14:textId="77777777" w:rsidR="000152C6" w:rsidRPr="0032190F" w:rsidRDefault="000152C6" w:rsidP="000152C6">
      <w:pPr>
        <w:pStyle w:val="Caption"/>
        <w:rPr>
          <w:lang w:val="fr-FR"/>
        </w:rPr>
      </w:pPr>
      <w:r w:rsidRPr="0032190F">
        <w:rPr>
          <w:lang w:val="fr-FR"/>
        </w:rPr>
        <w:t>  A proximité le Gias Dallé pour 1 ou 2 personnes mais aménageable</w:t>
      </w:r>
    </w:p>
    <w:p w14:paraId="3F248878" w14:textId="77777777" w:rsidR="000152C6" w:rsidRPr="0032190F" w:rsidRDefault="000152C6" w:rsidP="000152C6">
      <w:pPr>
        <w:rPr>
          <w:lang w:val="fr-FR"/>
        </w:rPr>
      </w:pPr>
    </w:p>
    <w:p w14:paraId="779446B9" w14:textId="77777777" w:rsidR="000152C6" w:rsidRPr="0032190F" w:rsidRDefault="000152C6" w:rsidP="00647EA0">
      <w:pPr>
        <w:pStyle w:val="Heading5"/>
      </w:pPr>
      <w:r w:rsidRPr="0032190F">
        <w:t>ZIVGVIIR3</w:t>
      </w:r>
    </w:p>
    <w:p w14:paraId="0E6A0CF7" w14:textId="77777777" w:rsidR="000152C6" w:rsidRPr="0032190F" w:rsidRDefault="000152C6" w:rsidP="000152C6">
      <w:pPr>
        <w:rPr>
          <w:lang w:val="fr-FR"/>
        </w:rPr>
      </w:pPr>
    </w:p>
    <w:p w14:paraId="1580069F" w14:textId="77777777" w:rsidR="000152C6" w:rsidRPr="0032190F" w:rsidRDefault="000152C6" w:rsidP="000152C6">
      <w:pPr>
        <w:pStyle w:val="Caption"/>
        <w:rPr>
          <w:lang w:val="fr-FR"/>
        </w:rPr>
      </w:pPr>
      <w:r w:rsidRPr="0032190F">
        <w:rPr>
          <w:lang w:val="fr-FR"/>
        </w:rPr>
        <w:t>R3 texte Maro Bianca 1923 , nom Garibaldi, inscription W1819, et nombreux dessins dont personnages </w:t>
      </w:r>
    </w:p>
    <w:p w14:paraId="6B8ABFA6" w14:textId="77777777" w:rsidR="000152C6" w:rsidRPr="0032190F" w:rsidRDefault="000152C6" w:rsidP="000152C6">
      <w:pPr>
        <w:rPr>
          <w:lang w:val="fr-FR"/>
        </w:rPr>
      </w:pPr>
    </w:p>
    <w:p w14:paraId="44E744DB" w14:textId="77777777" w:rsidR="000152C6" w:rsidRPr="0032190F" w:rsidRDefault="000152C6" w:rsidP="000152C6">
      <w:pPr>
        <w:rPr>
          <w:lang w:val="fr-FR"/>
        </w:rPr>
      </w:pPr>
    </w:p>
    <w:p w14:paraId="774961A4" w14:textId="77777777" w:rsidR="000152C6" w:rsidRPr="0032190F" w:rsidRDefault="000152C6" w:rsidP="000152C6">
      <w:pPr>
        <w:pStyle w:val="Heading4"/>
        <w:numPr>
          <w:ilvl w:val="3"/>
          <w:numId w:val="0"/>
        </w:numPr>
        <w:tabs>
          <w:tab w:val="num" w:pos="2520"/>
        </w:tabs>
        <w:spacing w:before="240" w:after="60"/>
        <w:ind w:left="2160"/>
      </w:pPr>
      <w:r w:rsidRPr="0032190F">
        <w:t>ZIVGVIII</w:t>
      </w:r>
    </w:p>
    <w:p w14:paraId="5533D9D9" w14:textId="77777777" w:rsidR="000152C6" w:rsidRPr="0032190F" w:rsidRDefault="000152C6" w:rsidP="000152C6">
      <w:pPr>
        <w:rPr>
          <w:lang w:val="fr-FR"/>
        </w:rPr>
      </w:pPr>
    </w:p>
    <w:p w14:paraId="41392AAE" w14:textId="77777777" w:rsidR="000152C6" w:rsidRPr="0032190F" w:rsidRDefault="000152C6" w:rsidP="000152C6">
      <w:pPr>
        <w:jc w:val="both"/>
        <w:rPr>
          <w:lang w:val="fr-FR"/>
        </w:rPr>
      </w:pPr>
      <w:r w:rsidRPr="0032190F">
        <w:rPr>
          <w:lang w:val="fr-FR"/>
        </w:rPr>
        <w:t xml:space="preserve">Publiée en 1998 dans </w:t>
      </w:r>
      <w:r w:rsidRPr="0032190F">
        <w:rPr>
          <w:i/>
          <w:lang w:val="fr-FR"/>
        </w:rPr>
        <w:t>International Newsletter on Rock Art</w:t>
      </w:r>
      <w:r w:rsidRPr="0032190F">
        <w:rPr>
          <w:lang w:val="fr-FR"/>
        </w:rPr>
        <w:t>, n° 20, par J. Bégin, les roches gravées 1@a et 2@a découvertes dans le haut du vallon de l’Empuonrame  ont donné lieu à la création d’un nouveau groupe (BIB 1365) sans pour autant que ces roches soient enregistrées dans la base de données « Mont Bego » (mars 2010 SS BIB).</w:t>
      </w:r>
    </w:p>
    <w:p w14:paraId="49272EAD" w14:textId="77777777" w:rsidR="000152C6" w:rsidRPr="0032190F" w:rsidRDefault="000152C6" w:rsidP="000152C6">
      <w:pPr>
        <w:jc w:val="both"/>
        <w:rPr>
          <w:lang w:val="fr-FR"/>
        </w:rPr>
      </w:pPr>
      <w:r w:rsidRPr="0032190F">
        <w:rPr>
          <w:lang w:val="fr-FR"/>
        </w:rPr>
        <w:t>Considéré comme un « secteur » par Lumley et Echassoux appelé « Secteur de la Gordolasque » et dont l’unique « zone »  est la « zone IV bis » [contrairement à tous les autres secteurs dont la première, et parfois unique zone, s’appelle systématiquement « zone I »] (2011 p. 11 et fig. 3).</w:t>
      </w:r>
    </w:p>
    <w:p w14:paraId="7F36780A" w14:textId="77777777" w:rsidR="000152C6" w:rsidRPr="0032190F" w:rsidRDefault="000152C6" w:rsidP="000152C6">
      <w:pPr>
        <w:pStyle w:val="Heading3"/>
        <w:numPr>
          <w:ilvl w:val="2"/>
          <w:numId w:val="0"/>
        </w:numPr>
        <w:tabs>
          <w:tab w:val="num" w:pos="1800"/>
        </w:tabs>
        <w:spacing w:before="240" w:after="60" w:line="240" w:lineRule="auto"/>
        <w:ind w:left="1440"/>
      </w:pPr>
      <w:bookmarkStart w:id="5634" w:name="Desc_ZV"/>
      <w:r w:rsidRPr="0032190F">
        <w:t>ZONE V</w:t>
      </w:r>
    </w:p>
    <w:bookmarkEnd w:id="5634"/>
    <w:p w14:paraId="67A805A0" w14:textId="77777777" w:rsidR="000152C6" w:rsidRPr="0032190F" w:rsidRDefault="000152C6" w:rsidP="000152C6">
      <w:pPr>
        <w:rPr>
          <w:lang w:val="fr-FR"/>
        </w:rPr>
      </w:pPr>
    </w:p>
    <w:p w14:paraId="33ECBDD7" w14:textId="77777777" w:rsidR="000152C6" w:rsidRPr="000152C6" w:rsidRDefault="000152C6" w:rsidP="000152C6">
      <w:pPr>
        <w:pStyle w:val="Corpsdutexte21"/>
        <w:spacing w:before="180" w:after="0"/>
        <w:ind w:left="20"/>
        <w:rPr>
          <w:rFonts w:ascii="Arial Unicode MS" w:cs="Arial Unicode MS"/>
          <w:sz w:val="20"/>
          <w:lang w:val="fr-FR"/>
        </w:rPr>
      </w:pPr>
      <w:r w:rsidRPr="000152C6">
        <w:rPr>
          <w:sz w:val="20"/>
          <w:lang w:val="fr-FR"/>
        </w:rPr>
        <w:t>Cette, située à l'ouest et au nord-ouest du lac Long supérieur, se prolonge sur les flancs sud-est du pic des Merveilles. C'est une zone de pelouse avec des blocs de tout</w:t>
      </w:r>
    </w:p>
    <w:p w14:paraId="1C3BBE78" w14:textId="77777777" w:rsidR="000152C6" w:rsidRPr="0032190F" w:rsidRDefault="000152C6" w:rsidP="000152C6">
      <w:pPr>
        <w:rPr>
          <w:lang w:val="fr-FR"/>
        </w:rPr>
      </w:pPr>
    </w:p>
    <w:p w14:paraId="3B06C182" w14:textId="34D009D6" w:rsidR="000152C6" w:rsidRPr="0032190F" w:rsidRDefault="000152C6" w:rsidP="000152C6">
      <w:pPr>
        <w:rPr>
          <w:lang w:val="fr-FR"/>
        </w:rPr>
      </w:pPr>
      <w:r w:rsidRPr="0032190F">
        <w:rPr>
          <w:lang w:val="fr-FR"/>
        </w:rPr>
        <w:t xml:space="preserve">Dans la </w:t>
      </w:r>
      <w:hyperlink r:id="rId14186" w:anchor="Desc_UG_Zone_Lacs" w:history="1">
        <w:r w:rsidRPr="0032190F">
          <w:rPr>
            <w:rStyle w:val="Hyperlink"/>
            <w:lang w:val="fr-FR"/>
          </w:rPr>
          <w:t>Zone des lacs</w:t>
        </w:r>
      </w:hyperlink>
      <w:r w:rsidRPr="0032190F">
        <w:rPr>
          <w:lang w:val="fr-FR"/>
        </w:rPr>
        <w:t>…</w:t>
      </w:r>
    </w:p>
    <w:p w14:paraId="0D3A6FBF" w14:textId="77777777" w:rsidR="000152C6" w:rsidRPr="0032190F" w:rsidRDefault="000152C6" w:rsidP="000152C6">
      <w:pPr>
        <w:jc w:val="both"/>
        <w:rPr>
          <w:lang w:val="fr-FR"/>
        </w:rPr>
      </w:pPr>
      <w:r w:rsidRPr="0032190F">
        <w:rPr>
          <w:lang w:val="fr-FR"/>
        </w:rPr>
        <w:t xml:space="preserve">La zone V correspond à un espace de tourbières et aux premiers affleurements situés à l’ouest du lac Long Supérieur. </w:t>
      </w:r>
    </w:p>
    <w:p w14:paraId="15DDABDC" w14:textId="64E43704" w:rsidR="000152C6" w:rsidRPr="0032190F" w:rsidRDefault="00000000" w:rsidP="000152C6">
      <w:pPr>
        <w:jc w:val="both"/>
        <w:rPr>
          <w:sz w:val="20"/>
          <w:szCs w:val="20"/>
          <w:lang w:val="fr-FR"/>
        </w:rPr>
      </w:pPr>
      <w:hyperlink r:id="rId14187" w:anchor="Aut_Bicknell" w:history="1">
        <w:r w:rsidR="00AA7ACB" w:rsidRPr="00AE78AA">
          <w:rPr>
            <w:rStyle w:val="Hyperlink"/>
            <w:lang w:val="fr-FR"/>
          </w:rPr>
          <w:t>C. Bicknell</w:t>
        </w:r>
      </w:hyperlink>
      <w:r w:rsidR="00AA7ACB" w:rsidRPr="009D627A">
        <w:rPr>
          <w:rStyle w:val="Hyperlink"/>
          <w:color w:val="auto"/>
          <w:u w:val="none"/>
          <w:lang w:val="fr-FR"/>
        </w:rPr>
        <w:t xml:space="preserve"> </w:t>
      </w:r>
      <w:r w:rsidR="000152C6" w:rsidRPr="0032190F">
        <w:rPr>
          <w:sz w:val="20"/>
          <w:szCs w:val="20"/>
          <w:lang w:val="fr-FR"/>
        </w:rPr>
        <w:t xml:space="preserve">ne semble pas mentionner ou reproduire les gravures de cette zone dans son </w:t>
      </w:r>
      <w:r w:rsidR="000152C6" w:rsidRPr="0032190F">
        <w:rPr>
          <w:i/>
          <w:sz w:val="20"/>
          <w:szCs w:val="20"/>
          <w:lang w:val="fr-FR"/>
        </w:rPr>
        <w:t>Guide</w:t>
      </w:r>
      <w:r w:rsidR="000152C6" w:rsidRPr="0032190F">
        <w:rPr>
          <w:sz w:val="20"/>
          <w:szCs w:val="20"/>
          <w:lang w:val="fr-FR"/>
        </w:rPr>
        <w:t xml:space="preserve"> (Bicknell 1913),il revient donc probablement à C. Conti l’invention des gravures de cette zone. Ce dernier définit cette zone comme s’étendant de la dépression à l’est du lac Long Supérieur et s’étendant jusqu'à la Conque d’Alice (Barocelli et al. 1939 p. 17). </w:t>
      </w:r>
    </w:p>
    <w:p w14:paraId="7416D69C" w14:textId="77777777" w:rsidR="000152C6" w:rsidRPr="0032190F" w:rsidRDefault="000152C6" w:rsidP="000152C6">
      <w:pPr>
        <w:jc w:val="both"/>
        <w:rPr>
          <w:lang w:val="fr-FR"/>
        </w:rPr>
      </w:pPr>
    </w:p>
    <w:p w14:paraId="2B3407A6" w14:textId="77777777" w:rsidR="000152C6" w:rsidRPr="0032190F" w:rsidRDefault="000152C6" w:rsidP="000152C6">
      <w:pPr>
        <w:jc w:val="both"/>
        <w:rPr>
          <w:lang w:val="fr-FR"/>
        </w:rPr>
      </w:pPr>
      <w:r w:rsidRPr="0032190F">
        <w:rPr>
          <w:lang w:val="fr-FR"/>
        </w:rPr>
        <w:t>La zone est limitée à l’</w:t>
      </w:r>
      <w:r w:rsidRPr="0032190F">
        <w:rPr>
          <w:b/>
          <w:lang w:val="fr-FR"/>
        </w:rPr>
        <w:t>est</w:t>
      </w:r>
      <w:r w:rsidRPr="0032190F">
        <w:rPr>
          <w:lang w:val="fr-FR"/>
        </w:rPr>
        <w:t xml:space="preserve"> par la rive du lac Long Supérieur, au </w:t>
      </w:r>
      <w:r w:rsidRPr="0032190F">
        <w:rPr>
          <w:b/>
          <w:lang w:val="fr-FR"/>
        </w:rPr>
        <w:t>sud-est</w:t>
      </w:r>
      <w:r w:rsidRPr="0032190F">
        <w:rPr>
          <w:lang w:val="fr-FR"/>
        </w:rPr>
        <w:t xml:space="preserve"> par la zone II, au </w:t>
      </w:r>
      <w:r w:rsidRPr="0032190F">
        <w:rPr>
          <w:b/>
          <w:lang w:val="fr-FR"/>
        </w:rPr>
        <w:t>sud-ouest</w:t>
      </w:r>
      <w:r w:rsidRPr="0032190F">
        <w:rPr>
          <w:lang w:val="fr-FR"/>
        </w:rPr>
        <w:t xml:space="preserve"> par la zone III, à l’</w:t>
      </w:r>
      <w:r w:rsidRPr="0032190F">
        <w:rPr>
          <w:b/>
          <w:lang w:val="fr-FR"/>
        </w:rPr>
        <w:t>ouest</w:t>
      </w:r>
      <w:r w:rsidRPr="0032190F">
        <w:rPr>
          <w:lang w:val="fr-FR"/>
        </w:rPr>
        <w:t xml:space="preserve"> et au </w:t>
      </w:r>
      <w:r w:rsidRPr="0032190F">
        <w:rPr>
          <w:b/>
          <w:lang w:val="fr-FR"/>
        </w:rPr>
        <w:t>nord-ouest</w:t>
      </w:r>
      <w:r w:rsidRPr="0032190F">
        <w:rPr>
          <w:lang w:val="fr-FR"/>
        </w:rPr>
        <w:t xml:space="preserve"> par la zone IV. Au </w:t>
      </w:r>
      <w:r w:rsidRPr="0032190F">
        <w:rPr>
          <w:b/>
          <w:lang w:val="fr-FR"/>
        </w:rPr>
        <w:t>nord-est</w:t>
      </w:r>
      <w:r w:rsidRPr="0032190F">
        <w:rPr>
          <w:lang w:val="fr-FR"/>
        </w:rPr>
        <w:t xml:space="preserve"> la limite séparatrice d’avec la zone VI débute au sud du Plan d’Alice et au niveau du torrent des Merveilles. Cette limite suit une ligne est-ouest pour atteindre la série d’affleurements orientée nord-sud qui sépare le torrent des Merveilles (à l’est) du GR52 (à l’ouest). Après un décrochement qui évite les roches gravées de cet affleurement accessible depuis le Plan d’Alice, la limite avec la zone VI se poursuit vers l’ouest coupant le GR52 en restant située au sud du chemin qui monte vers l’Arpette jusqu’à une rupture de pente une cinquantaine de mètres à l’ouest-sud-ouest de la roche ZV.GI.R 16 </w:t>
      </w:r>
      <w:r w:rsidRPr="00137E7C">
        <w:rPr>
          <w:rFonts w:ascii="Symbol" w:hAnsi="Symbol"/>
        </w:rPr>
        <w:t></w:t>
      </w:r>
      <w:r w:rsidRPr="0032190F">
        <w:rPr>
          <w:lang w:val="fr-FR"/>
        </w:rPr>
        <w:t>.</w:t>
      </w:r>
    </w:p>
    <w:p w14:paraId="06163137" w14:textId="77777777" w:rsidR="000152C6" w:rsidRPr="0032190F" w:rsidRDefault="000152C6" w:rsidP="000152C6">
      <w:pPr>
        <w:jc w:val="both"/>
        <w:rPr>
          <w:lang w:val="fr-FR"/>
        </w:rPr>
      </w:pPr>
    </w:p>
    <w:p w14:paraId="1C6AD084" w14:textId="77777777" w:rsidR="000152C6" w:rsidRPr="0032190F" w:rsidRDefault="000152C6" w:rsidP="000152C6">
      <w:pPr>
        <w:jc w:val="both"/>
        <w:rPr>
          <w:lang w:val="fr-FR"/>
        </w:rPr>
      </w:pPr>
      <w:r w:rsidRPr="0032190F">
        <w:rPr>
          <w:lang w:val="fr-FR"/>
        </w:rPr>
        <w:t>J. Bégin nous apprend qu’aux deux groupes initialement définis par C. Conti, un troisième a été créé dans le talweg du torrent de l’Arpette (Bégin 1990 p. 131). La zone est donc actuellement divisée en trois groupes (Lumley et al. 1995 p. 44) formés par trois bandes parallèles et orientées sud-est – nord-ouest.</w:t>
      </w:r>
    </w:p>
    <w:p w14:paraId="48CE2102" w14:textId="03FB8AA2" w:rsidR="000152C6" w:rsidRPr="0032190F" w:rsidRDefault="000152C6" w:rsidP="000152C6">
      <w:pPr>
        <w:jc w:val="both"/>
        <w:rPr>
          <w:lang w:val="fr-FR"/>
        </w:rPr>
      </w:pPr>
      <w:r w:rsidRPr="0032190F">
        <w:rPr>
          <w:lang w:val="fr-FR"/>
        </w:rPr>
        <w:t xml:space="preserve">Le </w:t>
      </w:r>
      <w:r w:rsidRPr="0032190F">
        <w:rPr>
          <w:b/>
          <w:lang w:val="fr-FR"/>
        </w:rPr>
        <w:t>groupe I</w:t>
      </w:r>
      <w:r w:rsidRPr="0032190F">
        <w:rPr>
          <w:lang w:val="fr-FR"/>
        </w:rPr>
        <w:t xml:space="preserve"> limité au sud par une ligne qui passe par le Gias des cercles de pierres et qui s’étend vers l’ouest jusqu’à inclure le replat herbeux sous le lac des Crevettes. Au nord sa limite correspond aux tourbières situées sous celle du </w:t>
      </w:r>
      <w:hyperlink r:id="rId14188" w:anchor="Sit_Soleil" w:history="1">
        <w:r w:rsidRPr="0032190F">
          <w:rPr>
            <w:rStyle w:val="Hyperlink"/>
            <w:lang w:val="fr-FR"/>
          </w:rPr>
          <w:t>Gias du soleil</w:t>
        </w:r>
      </w:hyperlink>
      <w:r w:rsidRPr="0032190F">
        <w:rPr>
          <w:lang w:val="fr-FR"/>
        </w:rPr>
        <w:t xml:space="preserve">, le bas de l’affleurement orienté nord-sud qui sépare le Plan d’Alice du GR52. Le </w:t>
      </w:r>
      <w:r w:rsidRPr="0032190F">
        <w:rPr>
          <w:b/>
          <w:lang w:val="fr-FR"/>
        </w:rPr>
        <w:t>groupe II</w:t>
      </w:r>
      <w:r w:rsidRPr="0032190F">
        <w:rPr>
          <w:lang w:val="fr-FR"/>
        </w:rPr>
        <w:t xml:space="preserve"> est situé au nord du groupe I, depuis la bordure nord-ouest du lac Long Supérieur, jusqu'au Plan d’Alice. Le refuge des Savants, qui sert </w:t>
      </w:r>
      <w:r w:rsidRPr="0032190F">
        <w:rPr>
          <w:lang w:val="fr-FR"/>
        </w:rPr>
        <w:lastRenderedPageBreak/>
        <w:t xml:space="preserve">aux archéologues, est situé dans ce groupe. Le </w:t>
      </w:r>
      <w:r w:rsidRPr="0032190F">
        <w:rPr>
          <w:b/>
          <w:lang w:val="fr-FR"/>
        </w:rPr>
        <w:t>groupe III</w:t>
      </w:r>
      <w:r w:rsidRPr="0032190F">
        <w:rPr>
          <w:lang w:val="fr-FR"/>
        </w:rPr>
        <w:t xml:space="preserve"> est situé au sud du groupe I et s’étend sur les pentes sud du talweg du torrent de l’Arpette. </w:t>
      </w:r>
    </w:p>
    <w:p w14:paraId="26D52764" w14:textId="77777777" w:rsidR="000152C6" w:rsidRPr="0032190F" w:rsidRDefault="000152C6" w:rsidP="000152C6">
      <w:pPr>
        <w:jc w:val="both"/>
        <w:rPr>
          <w:lang w:val="fr-FR"/>
        </w:rPr>
      </w:pPr>
    </w:p>
    <w:p w14:paraId="5A54DCC0" w14:textId="77777777" w:rsidR="000152C6" w:rsidRPr="0032190F" w:rsidRDefault="000152C6" w:rsidP="000152C6">
      <w:pPr>
        <w:jc w:val="both"/>
        <w:rPr>
          <w:lang w:val="fr-FR"/>
        </w:rPr>
      </w:pPr>
      <w:r w:rsidRPr="0032190F">
        <w:rPr>
          <w:lang w:val="fr-FR"/>
        </w:rPr>
        <w:t>Les limites entres ces groupes sont difficilement descriptibles, aussi nous devons renvoyer le lecteur aux cartes.</w:t>
      </w:r>
    </w:p>
    <w:p w14:paraId="04A59F26" w14:textId="77777777" w:rsidR="000152C6" w:rsidRPr="0032190F" w:rsidRDefault="000152C6" w:rsidP="000152C6">
      <w:pPr>
        <w:pStyle w:val="Heading4"/>
        <w:numPr>
          <w:ilvl w:val="3"/>
          <w:numId w:val="0"/>
        </w:numPr>
        <w:tabs>
          <w:tab w:val="num" w:pos="2520"/>
        </w:tabs>
        <w:spacing w:before="240" w:after="60"/>
        <w:ind w:left="2160"/>
      </w:pPr>
      <w:r w:rsidRPr="0032190F">
        <w:t>Géomorphologie</w:t>
      </w:r>
    </w:p>
    <w:p w14:paraId="60D72FC6" w14:textId="77777777" w:rsidR="000152C6" w:rsidRPr="0032190F" w:rsidRDefault="000152C6" w:rsidP="000152C6">
      <w:pPr>
        <w:rPr>
          <w:lang w:val="fr-FR"/>
        </w:rPr>
      </w:pPr>
    </w:p>
    <w:p w14:paraId="3A5096E5" w14:textId="77777777" w:rsidR="000152C6" w:rsidRPr="0032190F" w:rsidRDefault="000152C6" w:rsidP="000152C6">
      <w:pPr>
        <w:pStyle w:val="Heading4"/>
        <w:numPr>
          <w:ilvl w:val="3"/>
          <w:numId w:val="0"/>
        </w:numPr>
        <w:tabs>
          <w:tab w:val="num" w:pos="2520"/>
        </w:tabs>
        <w:spacing w:before="240" w:after="60"/>
        <w:ind w:left="2160"/>
      </w:pPr>
      <w:r w:rsidRPr="0032190F">
        <w:t>Extension géographique</w:t>
      </w:r>
    </w:p>
    <w:p w14:paraId="40B9B279" w14:textId="77777777" w:rsidR="000152C6" w:rsidRPr="0032190F" w:rsidRDefault="000152C6" w:rsidP="000152C6">
      <w:pPr>
        <w:jc w:val="both"/>
        <w:rPr>
          <w:lang w:val="fr-FR"/>
        </w:rPr>
      </w:pPr>
    </w:p>
    <w:p w14:paraId="2F009949" w14:textId="77777777" w:rsidR="000152C6" w:rsidRPr="000152C6" w:rsidRDefault="000152C6" w:rsidP="000152C6">
      <w:pPr>
        <w:pStyle w:val="Corpsdutexte1"/>
        <w:spacing w:before="182"/>
        <w:ind w:left="20"/>
        <w:rPr>
          <w:rFonts w:ascii="Arial Unicode MS" w:cs="Arial Unicode MS"/>
          <w:sz w:val="20"/>
          <w:lang w:val="fr-FR"/>
        </w:rPr>
      </w:pPr>
      <w:r w:rsidRPr="000152C6">
        <w:rPr>
          <w:sz w:val="20"/>
          <w:lang w:val="fr-FR"/>
        </w:rPr>
        <w:t>Limite sud. D'est en ouest la zone débute au torrent qui descend de la vallée des Merveilles et suit les rives nord et ouest du lac Long supérieur jusqu'à une ligne située un peu au sud et parallèle à un torrent issu du lac Mouton, celui situé le plus au sud. La frontière remonte le long de cette ligne qui rejoint le sentier de Grande Randonnée conduisant aux Merveilles, elle suit le GR jusqu'à son embranchement vers le pas de PArpette, emprunte ce dernier sentier vers l'ouest jusqu'au niveau du lac de l'Huile.</w:t>
      </w:r>
    </w:p>
    <w:p w14:paraId="45054A61" w14:textId="77777777" w:rsidR="000152C6" w:rsidRPr="000152C6" w:rsidRDefault="000152C6" w:rsidP="000152C6">
      <w:pPr>
        <w:pStyle w:val="Corpsdutexte31"/>
        <w:ind w:left="20"/>
        <w:rPr>
          <w:rFonts w:ascii="Arial Unicode MS" w:cs="Arial Unicode MS"/>
          <w:sz w:val="20"/>
          <w:lang w:val="fr-FR"/>
        </w:rPr>
      </w:pPr>
      <w:r w:rsidRPr="000152C6">
        <w:rPr>
          <w:sz w:val="20"/>
          <w:lang w:val="fr-FR"/>
        </w:rPr>
        <w:t>De l'autre côté de la limite se trouvent successivement : la zone I groupe II, le lac Long Supérieur, la zone II groupe I, la zone III groupe I puis la zone III groupe II.</w:t>
      </w:r>
    </w:p>
    <w:p w14:paraId="7703424D" w14:textId="77777777" w:rsidR="000152C6" w:rsidRPr="000152C6" w:rsidRDefault="000152C6" w:rsidP="000152C6">
      <w:pPr>
        <w:pStyle w:val="Corpsdutexte31"/>
        <w:spacing w:before="2" w:line="230" w:lineRule="exact"/>
        <w:ind w:left="20"/>
        <w:rPr>
          <w:rFonts w:ascii="Arial Unicode MS" w:cs="Arial Unicode MS"/>
          <w:sz w:val="20"/>
          <w:lang w:val="fr-FR"/>
        </w:rPr>
      </w:pPr>
      <w:r w:rsidRPr="000152C6">
        <w:rPr>
          <w:sz w:val="20"/>
          <w:lang w:val="fr-FR"/>
        </w:rPr>
        <w:t>Signalons que certaines roches débordent la limite et se trouveront entre le sentier de l'Arpette et le torrent issu du lac de l'Huile.</w:t>
      </w:r>
    </w:p>
    <w:p w14:paraId="531386B9" w14:textId="77777777" w:rsidR="000152C6" w:rsidRPr="000152C6" w:rsidRDefault="000152C6" w:rsidP="000152C6">
      <w:pPr>
        <w:pStyle w:val="Corpsdutexte1"/>
        <w:spacing w:before="236" w:line="235" w:lineRule="exact"/>
        <w:ind w:left="20"/>
        <w:rPr>
          <w:rFonts w:ascii="Arial Unicode MS" w:cs="Arial Unicode MS"/>
          <w:sz w:val="20"/>
          <w:lang w:val="fr-FR"/>
        </w:rPr>
      </w:pPr>
      <w:r w:rsidRPr="000152C6">
        <w:rPr>
          <w:sz w:val="20"/>
          <w:lang w:val="fr-FR"/>
        </w:rPr>
        <w:t>Limite ouest Elle débute au sentier de l'Arpette un peu à l'est d'une roche située dans le torrent issu de l'Arpette et numérotée par Conti ZIII - GII - RI2. La frontière monte vers le nord à travers la pelouse rase parsemée de blocs, atteint un palier, oblique vers l'est, longe un mamelon hérissé de blocs en englobant un gros rocher, reprend la direction du nord , traverse deux paliers étagés. Le plus élevé contient la roche 16co (corniforme à «couettes»)</w:t>
      </w:r>
    </w:p>
    <w:p w14:paraId="2F243FB3" w14:textId="77777777" w:rsidR="000152C6" w:rsidRPr="000152C6" w:rsidRDefault="000152C6" w:rsidP="000152C6">
      <w:pPr>
        <w:pStyle w:val="Corpsdutexte1"/>
        <w:spacing w:before="246"/>
        <w:ind w:left="20"/>
        <w:rPr>
          <w:rFonts w:ascii="Arial Unicode MS" w:cs="Arial Unicode MS"/>
          <w:sz w:val="20"/>
          <w:lang w:val="fr-FR"/>
        </w:rPr>
      </w:pPr>
      <w:r w:rsidRPr="000152C6">
        <w:rPr>
          <w:sz w:val="20"/>
          <w:lang w:val="fr-FR"/>
        </w:rPr>
        <w:t>Limite nord Elle débute à la dernière roche citée et part vers l'est en suivant une ligne de crête, descend en englobant un palier qui domine les virages serrés du GR conduisant à la vallée des Merveilles. Elle traverse le GR puis file vers l'est pour atteindre le torrent un peu au sud de la paroi qui porte la danseuse</w:t>
      </w:r>
    </w:p>
    <w:p w14:paraId="1CAC7D5D" w14:textId="77777777" w:rsidR="000152C6" w:rsidRPr="000152C6" w:rsidRDefault="000152C6" w:rsidP="000152C6">
      <w:pPr>
        <w:pStyle w:val="Corpsdutexte21"/>
        <w:tabs>
          <w:tab w:val="left" w:pos="1446"/>
        </w:tabs>
        <w:spacing w:before="262" w:after="0" w:line="240" w:lineRule="auto"/>
        <w:ind w:left="20"/>
        <w:rPr>
          <w:rFonts w:ascii="Arial Unicode MS" w:cs="Arial Unicode MS"/>
          <w:sz w:val="20"/>
          <w:lang w:val="fr-FR"/>
        </w:rPr>
      </w:pPr>
      <w:r w:rsidRPr="000152C6">
        <w:rPr>
          <w:sz w:val="20"/>
          <w:lang w:val="fr-FR"/>
        </w:rPr>
        <w:t>Limite est</w:t>
      </w:r>
      <w:r w:rsidRPr="000152C6">
        <w:rPr>
          <w:sz w:val="20"/>
          <w:lang w:val="fr-FR"/>
        </w:rPr>
        <w:tab/>
        <w:t>C'est ce torrent jusqu'à son embouchure dans le lac Long supérieur où elle rejoint la limite</w:t>
      </w:r>
    </w:p>
    <w:p w14:paraId="20520944" w14:textId="77777777" w:rsidR="000152C6" w:rsidRPr="000152C6" w:rsidRDefault="000152C6" w:rsidP="000152C6">
      <w:pPr>
        <w:pStyle w:val="Corpsdutexte41"/>
        <w:spacing w:before="26" w:after="0" w:line="240" w:lineRule="auto"/>
        <w:ind w:left="20"/>
        <w:rPr>
          <w:rFonts w:ascii="Arial Unicode MS" w:cs="Arial Unicode MS"/>
          <w:sz w:val="20"/>
          <w:lang w:val="fr-FR"/>
        </w:rPr>
      </w:pPr>
      <w:r w:rsidRPr="000152C6">
        <w:rPr>
          <w:sz w:val="20"/>
          <w:lang w:val="fr-FR"/>
        </w:rPr>
        <w:t>sud.</w:t>
      </w:r>
    </w:p>
    <w:p w14:paraId="063A3D30" w14:textId="77777777" w:rsidR="000152C6" w:rsidRPr="0032190F" w:rsidRDefault="000152C6" w:rsidP="000152C6">
      <w:pPr>
        <w:jc w:val="both"/>
        <w:rPr>
          <w:lang w:val="fr-FR"/>
        </w:rPr>
      </w:pPr>
    </w:p>
    <w:p w14:paraId="034A18DB" w14:textId="77777777" w:rsidR="000152C6" w:rsidRPr="0032190F" w:rsidRDefault="000152C6" w:rsidP="000152C6">
      <w:pPr>
        <w:jc w:val="both"/>
        <w:rPr>
          <w:lang w:val="fr-FR"/>
        </w:rPr>
      </w:pPr>
    </w:p>
    <w:p w14:paraId="4CA848CC" w14:textId="4D0938D3" w:rsidR="000152C6" w:rsidRPr="0032190F" w:rsidRDefault="000152C6" w:rsidP="000152C6">
      <w:pPr>
        <w:jc w:val="both"/>
        <w:rPr>
          <w:lang w:val="fr-FR"/>
        </w:rPr>
      </w:pPr>
      <w:r w:rsidRPr="0032190F">
        <w:rPr>
          <w:lang w:val="fr-FR"/>
        </w:rPr>
        <w:t xml:space="preserve">La zone V est située en bordure et à l’ouest du lac Long supérieur dans le secteur des Merveilles. Elle est voisine des zones I, II, III, IV, VI et IX. Elle a été divisée en trois groupes qui forment des bandes de terre grossièrement est-ouest depuis les bords du lac. Située à la confluence des vallées des Merveilles et de l’Arpette et à proximité du lacdans sa partie inférieure elle reçoit beaucoup d’eau  et présente de nombreuses moraines herbeuses. Les affleurements sont absents et généralement seuls les blocs de pélites sont gravés. Les conditions d’humidité et la porosité des pélites font que de nombreuses roches sont desquamées. Les cours d’eau temporaires et les tourbières y sont nombreux. Plusieurs gias et abri y ont été reconnu (gias des cercles de pierre, </w:t>
      </w:r>
      <w:hyperlink r:id="rId14189" w:anchor="Sit_Soleil" w:history="1">
        <w:r w:rsidRPr="0032190F">
          <w:rPr>
            <w:rStyle w:val="Hyperlink"/>
            <w:lang w:val="fr-FR"/>
          </w:rPr>
          <w:t>Gias du soleil</w:t>
        </w:r>
      </w:hyperlink>
      <w:r w:rsidRPr="0032190F">
        <w:rPr>
          <w:lang w:val="fr-FR"/>
        </w:rPr>
        <w:t xml:space="preserve">,…) situés généralement à proximité des cours d’eau. La zone est traversée par deux principaux sentiers : le GR52 axé nord-sud et le sentier de l’Arpette qui la longe dans sa partie sud et se dirige vers le pas du même nom. Plus à l’ouest, la zone V se poursuit sur les contreforts du mont et du pic des Merveilles. On trouve alors quelques affleurements qui peuvent être gravés mais ce sont les blocs de pélites qui sont le plus souvent choisis. </w:t>
      </w:r>
    </w:p>
    <w:p w14:paraId="6EFD9FA3" w14:textId="77777777" w:rsidR="000152C6" w:rsidRPr="0032190F" w:rsidRDefault="000152C6" w:rsidP="000152C6">
      <w:pPr>
        <w:pStyle w:val="Heading4"/>
        <w:numPr>
          <w:ilvl w:val="3"/>
          <w:numId w:val="0"/>
        </w:numPr>
        <w:tabs>
          <w:tab w:val="num" w:pos="2520"/>
        </w:tabs>
        <w:spacing w:before="240" w:after="60"/>
        <w:ind w:left="2160"/>
      </w:pPr>
      <w:r w:rsidRPr="0032190F">
        <w:t>Historique</w:t>
      </w:r>
    </w:p>
    <w:p w14:paraId="12E225C8" w14:textId="77777777" w:rsidR="000152C6" w:rsidRPr="0032190F" w:rsidRDefault="000152C6" w:rsidP="000152C6">
      <w:pPr>
        <w:rPr>
          <w:lang w:val="fr-FR"/>
        </w:rPr>
      </w:pPr>
      <w:r w:rsidRPr="0032190F">
        <w:rPr>
          <w:lang w:val="fr-FR"/>
        </w:rPr>
        <w:t>Définit par Conti comme la zone allant de la dépression à l’est du lac Long Supérieur et s’étendant jusqu'à la Conque d’Alice. Il effectue 700 relevés de gravures et en dénombre près de 1000(BIB 1246 p. 17). La zone a été divisée en trois groupes (BIB 215 p. 44)</w:t>
      </w:r>
    </w:p>
    <w:p w14:paraId="08D01CFC" w14:textId="77777777" w:rsidR="000152C6" w:rsidRPr="0032190F" w:rsidRDefault="000152C6" w:rsidP="000152C6">
      <w:pPr>
        <w:pStyle w:val="Heading4"/>
        <w:numPr>
          <w:ilvl w:val="3"/>
          <w:numId w:val="0"/>
        </w:numPr>
        <w:tabs>
          <w:tab w:val="num" w:pos="2520"/>
        </w:tabs>
        <w:spacing w:before="240" w:after="60"/>
        <w:ind w:left="2160"/>
      </w:pPr>
      <w:r w:rsidRPr="0032190F">
        <w:lastRenderedPageBreak/>
        <w:t>Synthèse</w:t>
      </w:r>
    </w:p>
    <w:p w14:paraId="32F4B348" w14:textId="38326A5B" w:rsidR="000152C6" w:rsidRPr="0032190F" w:rsidRDefault="000152C6" w:rsidP="000152C6">
      <w:pPr>
        <w:rPr>
          <w:lang w:val="fr-FR"/>
        </w:rPr>
      </w:pPr>
      <w:r w:rsidRPr="0032190F">
        <w:rPr>
          <w:lang w:val="fr-FR"/>
        </w:rPr>
        <w:t xml:space="preserve">La zone V se présente comme une zone de passage où la densité des gravures est moindre que pour l’Arpette (ZIV) et l’entrée de la vallée des Merveilles (ZVI,  ZIX) mais plus important que pour le reste de la </w:t>
      </w:r>
      <w:hyperlink r:id="rId14190" w:anchor="Desc_UG_Zone_Lacs" w:history="1">
        <w:r w:rsidRPr="0032190F">
          <w:rPr>
            <w:rStyle w:val="Hyperlink"/>
            <w:lang w:val="fr-FR"/>
          </w:rPr>
          <w:t>zone des lacs</w:t>
        </w:r>
      </w:hyperlink>
      <w:r w:rsidRPr="0032190F">
        <w:rPr>
          <w:lang w:val="fr-FR"/>
        </w:rPr>
        <w:t xml:space="preserve"> (ZI, ZII, ZIII).</w:t>
      </w:r>
    </w:p>
    <w:p w14:paraId="708EB2C9" w14:textId="77777777" w:rsidR="000152C6" w:rsidRPr="0032190F" w:rsidRDefault="000152C6" w:rsidP="000152C6">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16"/>
        <w:gridCol w:w="523"/>
        <w:gridCol w:w="603"/>
        <w:gridCol w:w="616"/>
        <w:gridCol w:w="536"/>
        <w:gridCol w:w="636"/>
        <w:gridCol w:w="616"/>
      </w:tblGrid>
      <w:tr w:rsidR="000152C6" w:rsidRPr="00BD71D9" w14:paraId="47995214" w14:textId="77777777" w:rsidTr="00C73F91">
        <w:trPr>
          <w:jc w:val="center"/>
        </w:trPr>
        <w:tc>
          <w:tcPr>
            <w:tcW w:w="0" w:type="auto"/>
          </w:tcPr>
          <w:p w14:paraId="2D6DBCDC" w14:textId="77777777" w:rsidR="000152C6" w:rsidRPr="003D29FD" w:rsidRDefault="000152C6" w:rsidP="00C73F91">
            <w:r w:rsidRPr="003D29FD">
              <w:t>ZI</w:t>
            </w:r>
          </w:p>
        </w:tc>
        <w:tc>
          <w:tcPr>
            <w:tcW w:w="0" w:type="auto"/>
          </w:tcPr>
          <w:p w14:paraId="65F316DE" w14:textId="77777777" w:rsidR="000152C6" w:rsidRPr="003D29FD" w:rsidRDefault="000152C6" w:rsidP="00C73F91">
            <w:r w:rsidRPr="003D29FD">
              <w:t>ZII</w:t>
            </w:r>
          </w:p>
        </w:tc>
        <w:tc>
          <w:tcPr>
            <w:tcW w:w="0" w:type="auto"/>
          </w:tcPr>
          <w:p w14:paraId="39C11F69" w14:textId="77777777" w:rsidR="000152C6" w:rsidRPr="003D29FD" w:rsidRDefault="000152C6" w:rsidP="00C73F91">
            <w:r w:rsidRPr="003D29FD">
              <w:t>ZIII</w:t>
            </w:r>
          </w:p>
        </w:tc>
        <w:tc>
          <w:tcPr>
            <w:tcW w:w="0" w:type="auto"/>
          </w:tcPr>
          <w:p w14:paraId="40DED40A" w14:textId="77777777" w:rsidR="000152C6" w:rsidRPr="003D29FD" w:rsidRDefault="000152C6" w:rsidP="00C73F91">
            <w:r w:rsidRPr="003D29FD">
              <w:t>ZIV</w:t>
            </w:r>
          </w:p>
        </w:tc>
        <w:tc>
          <w:tcPr>
            <w:tcW w:w="0" w:type="auto"/>
          </w:tcPr>
          <w:p w14:paraId="3F7955C1" w14:textId="77777777" w:rsidR="000152C6" w:rsidRPr="003D29FD" w:rsidRDefault="000152C6" w:rsidP="00C73F91">
            <w:r w:rsidRPr="003D29FD">
              <w:t>ZV</w:t>
            </w:r>
          </w:p>
        </w:tc>
        <w:tc>
          <w:tcPr>
            <w:tcW w:w="0" w:type="auto"/>
          </w:tcPr>
          <w:p w14:paraId="2CDBA9F3" w14:textId="77777777" w:rsidR="000152C6" w:rsidRPr="003D29FD" w:rsidRDefault="000152C6" w:rsidP="00C73F91">
            <w:r w:rsidRPr="003D29FD">
              <w:t>ZVI</w:t>
            </w:r>
          </w:p>
        </w:tc>
        <w:tc>
          <w:tcPr>
            <w:tcW w:w="0" w:type="auto"/>
          </w:tcPr>
          <w:p w14:paraId="0213AB25" w14:textId="77777777" w:rsidR="000152C6" w:rsidRPr="003D29FD" w:rsidRDefault="000152C6" w:rsidP="00C73F91">
            <w:r w:rsidRPr="003D29FD">
              <w:t>ZIX</w:t>
            </w:r>
          </w:p>
        </w:tc>
      </w:tr>
      <w:tr w:rsidR="000152C6" w14:paraId="08FCB895" w14:textId="77777777" w:rsidTr="00C73F91">
        <w:trPr>
          <w:jc w:val="center"/>
        </w:trPr>
        <w:tc>
          <w:tcPr>
            <w:tcW w:w="0" w:type="auto"/>
          </w:tcPr>
          <w:p w14:paraId="5FEEA67A" w14:textId="77777777" w:rsidR="000152C6" w:rsidRDefault="000152C6" w:rsidP="00C73F91">
            <w:r>
              <w:t>1,5</w:t>
            </w:r>
          </w:p>
        </w:tc>
        <w:tc>
          <w:tcPr>
            <w:tcW w:w="0" w:type="auto"/>
          </w:tcPr>
          <w:p w14:paraId="617585A9" w14:textId="77777777" w:rsidR="000152C6" w:rsidRDefault="000152C6" w:rsidP="00C73F91">
            <w:r>
              <w:t>0,7</w:t>
            </w:r>
          </w:p>
        </w:tc>
        <w:tc>
          <w:tcPr>
            <w:tcW w:w="0" w:type="auto"/>
          </w:tcPr>
          <w:p w14:paraId="7495A172" w14:textId="77777777" w:rsidR="000152C6" w:rsidRDefault="000152C6" w:rsidP="00C73F91">
            <w:r>
              <w:t>1,3</w:t>
            </w:r>
          </w:p>
        </w:tc>
        <w:tc>
          <w:tcPr>
            <w:tcW w:w="0" w:type="auto"/>
          </w:tcPr>
          <w:p w14:paraId="2B5F98B0" w14:textId="77777777" w:rsidR="000152C6" w:rsidRDefault="000152C6" w:rsidP="00C73F91">
            <w:r>
              <w:t>9,3</w:t>
            </w:r>
          </w:p>
        </w:tc>
        <w:tc>
          <w:tcPr>
            <w:tcW w:w="0" w:type="auto"/>
          </w:tcPr>
          <w:p w14:paraId="0D715E99" w14:textId="77777777" w:rsidR="000152C6" w:rsidRDefault="000152C6" w:rsidP="00C73F91">
            <w:r>
              <w:t>6,6</w:t>
            </w:r>
          </w:p>
        </w:tc>
        <w:tc>
          <w:tcPr>
            <w:tcW w:w="0" w:type="auto"/>
          </w:tcPr>
          <w:p w14:paraId="5146D212" w14:textId="77777777" w:rsidR="000152C6" w:rsidRDefault="000152C6" w:rsidP="00C73F91">
            <w:r>
              <w:t>14,3</w:t>
            </w:r>
          </w:p>
        </w:tc>
        <w:tc>
          <w:tcPr>
            <w:tcW w:w="0" w:type="auto"/>
          </w:tcPr>
          <w:p w14:paraId="24F5E91D" w14:textId="77777777" w:rsidR="000152C6" w:rsidRDefault="000152C6" w:rsidP="00C73F91">
            <w:r>
              <w:t>7,3</w:t>
            </w:r>
          </w:p>
        </w:tc>
      </w:tr>
    </w:tbl>
    <w:p w14:paraId="6241E4B3" w14:textId="77777777" w:rsidR="000152C6" w:rsidRPr="0032190F" w:rsidRDefault="000152C6" w:rsidP="000152C6">
      <w:pPr>
        <w:jc w:val="center"/>
        <w:rPr>
          <w:b/>
          <w:sz w:val="20"/>
          <w:szCs w:val="20"/>
          <w:lang w:val="fr-FR"/>
        </w:rPr>
      </w:pPr>
      <w:r w:rsidRPr="0032190F">
        <w:rPr>
          <w:b/>
          <w:sz w:val="20"/>
          <w:szCs w:val="20"/>
          <w:lang w:val="fr-FR"/>
        </w:rPr>
        <w:t>Nombre de roches gravées par zone et par hectare</w:t>
      </w:r>
    </w:p>
    <w:p w14:paraId="14EF8630" w14:textId="77777777" w:rsidR="000152C6" w:rsidRPr="0032190F" w:rsidRDefault="000152C6" w:rsidP="000152C6">
      <w:pPr>
        <w:rPr>
          <w:lang w:val="fr-FR"/>
        </w:rPr>
      </w:pPr>
    </w:p>
    <w:p w14:paraId="43FBAD23" w14:textId="77777777" w:rsidR="000152C6" w:rsidRPr="0032190F" w:rsidRDefault="000152C6" w:rsidP="000152C6">
      <w:pPr>
        <w:pStyle w:val="Heading4"/>
        <w:numPr>
          <w:ilvl w:val="3"/>
          <w:numId w:val="0"/>
        </w:numPr>
        <w:tabs>
          <w:tab w:val="num" w:pos="2520"/>
        </w:tabs>
        <w:spacing w:before="240" w:after="60"/>
        <w:ind w:left="2160"/>
      </w:pPr>
      <w:r w:rsidRPr="0032190F">
        <w:t>Thématiques caractéristiques</w:t>
      </w:r>
    </w:p>
    <w:p w14:paraId="292DFF6B" w14:textId="77777777" w:rsidR="000152C6" w:rsidRPr="0032190F" w:rsidRDefault="000152C6" w:rsidP="000152C6">
      <w:pPr>
        <w:rPr>
          <w:lang w:val="fr-FR"/>
        </w:rPr>
      </w:pPr>
    </w:p>
    <w:p w14:paraId="64AC6E55" w14:textId="77777777" w:rsidR="000152C6" w:rsidRPr="0032190F" w:rsidRDefault="000152C6" w:rsidP="000152C6">
      <w:pPr>
        <w:pStyle w:val="Heading4"/>
        <w:numPr>
          <w:ilvl w:val="3"/>
          <w:numId w:val="0"/>
        </w:numPr>
        <w:tabs>
          <w:tab w:val="num" w:pos="2520"/>
        </w:tabs>
        <w:spacing w:before="240" w:after="60"/>
        <w:ind w:left="2160"/>
      </w:pPr>
      <w:r w:rsidRPr="0032190F">
        <w:t>ZVGI</w:t>
      </w:r>
    </w:p>
    <w:p w14:paraId="46119123" w14:textId="77777777" w:rsidR="000152C6" w:rsidRPr="0032190F" w:rsidRDefault="000152C6" w:rsidP="000152C6">
      <w:pPr>
        <w:rPr>
          <w:lang w:val="fr-FR"/>
        </w:rPr>
      </w:pPr>
    </w:p>
    <w:p w14:paraId="2AF9D8E3" w14:textId="77777777" w:rsidR="000152C6" w:rsidRPr="0032190F" w:rsidRDefault="000152C6" w:rsidP="000152C6">
      <w:pPr>
        <w:rPr>
          <w:rStyle w:val="Strong"/>
          <w:rFonts w:eastAsia="Arial Unicode MS"/>
          <w:lang w:val="fr-FR"/>
        </w:rPr>
      </w:pPr>
      <w:r w:rsidRPr="0032190F">
        <w:rPr>
          <w:rStyle w:val="Strong"/>
          <w:rFonts w:eastAsia="Arial Unicode MS"/>
          <w:lang w:val="fr-FR"/>
        </w:rPr>
        <w:t>Généralités</w:t>
      </w:r>
    </w:p>
    <w:p w14:paraId="4E0248E4" w14:textId="77777777" w:rsidR="000152C6" w:rsidRPr="0032190F" w:rsidRDefault="000152C6" w:rsidP="000152C6">
      <w:pPr>
        <w:shd w:val="clear" w:color="auto" w:fill="FFFFFF"/>
        <w:spacing w:before="240" w:line="233" w:lineRule="exact"/>
        <w:ind w:left="20" w:right="20" w:firstLine="700"/>
        <w:jc w:val="both"/>
        <w:rPr>
          <w:rFonts w:ascii="Arial Unicode MS" w:eastAsia="Arial Unicode MS" w:cs="Arial Unicode MS"/>
          <w:sz w:val="18"/>
          <w:szCs w:val="18"/>
          <w:lang w:val="fr-FR"/>
        </w:rPr>
      </w:pPr>
      <w:r w:rsidRPr="0032190F">
        <w:rPr>
          <w:rFonts w:eastAsia="Arial Unicode MS"/>
          <w:sz w:val="18"/>
          <w:szCs w:val="18"/>
          <w:lang w:val="fr-FR"/>
        </w:rPr>
        <w:t>Ce groupe recouvre les pentes à l'extrémité ouest du lac Long supérieur et une partie des pentes sud-est du massif qui précède le pic des Merveilles.</w:t>
      </w:r>
    </w:p>
    <w:p w14:paraId="48B33728" w14:textId="77777777" w:rsidR="000152C6" w:rsidRPr="0032190F" w:rsidRDefault="000152C6" w:rsidP="000152C6">
      <w:pPr>
        <w:rPr>
          <w:rFonts w:eastAsia="Arial Unicode MS"/>
          <w:lang w:val="fr-FR"/>
        </w:rPr>
      </w:pPr>
    </w:p>
    <w:p w14:paraId="1E57DBB1" w14:textId="77777777" w:rsidR="000152C6" w:rsidRPr="0032190F" w:rsidRDefault="000152C6" w:rsidP="000152C6">
      <w:pPr>
        <w:rPr>
          <w:rStyle w:val="Strong"/>
          <w:rFonts w:eastAsia="Arial Unicode MS"/>
          <w:lang w:val="fr-FR"/>
        </w:rPr>
      </w:pPr>
      <w:r w:rsidRPr="0032190F">
        <w:rPr>
          <w:rStyle w:val="Strong"/>
          <w:rFonts w:eastAsia="Arial Unicode MS"/>
          <w:lang w:val="fr-FR"/>
        </w:rPr>
        <w:t>Limites</w:t>
      </w:r>
    </w:p>
    <w:p w14:paraId="2B93C6D4" w14:textId="77777777" w:rsidR="000152C6" w:rsidRPr="0032190F" w:rsidRDefault="000152C6" w:rsidP="000152C6">
      <w:pPr>
        <w:shd w:val="clear" w:color="auto" w:fill="FFFFFF"/>
        <w:spacing w:before="244" w:line="228" w:lineRule="exact"/>
        <w:ind w:left="20" w:right="20" w:firstLine="700"/>
        <w:jc w:val="both"/>
        <w:rPr>
          <w:rFonts w:ascii="Arial Unicode MS" w:eastAsia="Arial Unicode MS" w:cs="Arial Unicode MS"/>
          <w:sz w:val="18"/>
          <w:szCs w:val="18"/>
          <w:lang w:val="fr-FR"/>
        </w:rPr>
      </w:pPr>
      <w:r w:rsidRPr="0032190F">
        <w:rPr>
          <w:rFonts w:eastAsia="Arial Unicode MS"/>
          <w:sz w:val="18"/>
          <w:szCs w:val="18"/>
          <w:lang w:val="fr-FR"/>
        </w:rPr>
        <w:t>Au sud c'est d'abord une ligne parallèle au torrent issu du lac Mouton, puis le GR 52 comme pour la limite sud de la zone. A l'embranchement du sentier de l'Arpette continuer sur le GR et contourner le lac Long jusqu'à l'entrée d'un raccourci pour l'Arpette (ce sentier a été condamné et son départ est peu net). Suivre ce sentier vers l'est jusqu'à ce qu'il retrouve le sentier principal de l'Arpette.</w:t>
      </w:r>
    </w:p>
    <w:p w14:paraId="5F3F8F53" w14:textId="77777777" w:rsidR="000152C6" w:rsidRPr="0032190F" w:rsidRDefault="000152C6" w:rsidP="000152C6">
      <w:pPr>
        <w:shd w:val="clear" w:color="auto" w:fill="FFFFFF"/>
        <w:spacing w:line="238" w:lineRule="exact"/>
        <w:ind w:left="20" w:right="20"/>
        <w:jc w:val="both"/>
        <w:rPr>
          <w:rFonts w:ascii="Arial Unicode MS" w:eastAsia="Arial Unicode MS" w:cs="Arial Unicode MS"/>
          <w:sz w:val="18"/>
          <w:szCs w:val="18"/>
          <w:lang w:val="fr-FR"/>
        </w:rPr>
      </w:pPr>
      <w:r w:rsidRPr="0032190F">
        <w:rPr>
          <w:rFonts w:eastAsia="Arial Unicode MS"/>
          <w:sz w:val="18"/>
          <w:szCs w:val="18"/>
          <w:lang w:val="fr-FR"/>
        </w:rPr>
        <w:t>De l'autre côté de cette frontière et d'est en ouest se trouvent la zone II groupe I, la zone III groupes I et la zone V groupe III.</w:t>
      </w:r>
    </w:p>
    <w:p w14:paraId="246A5AF7" w14:textId="77777777" w:rsidR="000152C6" w:rsidRPr="0032190F" w:rsidRDefault="000152C6" w:rsidP="000152C6">
      <w:pPr>
        <w:shd w:val="clear" w:color="auto" w:fill="FFFFFF"/>
        <w:spacing w:before="236" w:line="242" w:lineRule="exact"/>
        <w:ind w:left="20" w:right="20" w:firstLine="700"/>
        <w:jc w:val="both"/>
        <w:rPr>
          <w:rFonts w:ascii="Arial Unicode MS" w:eastAsia="Arial Unicode MS" w:cs="Arial Unicode MS"/>
          <w:sz w:val="18"/>
          <w:szCs w:val="18"/>
          <w:lang w:val="fr-FR"/>
        </w:rPr>
      </w:pPr>
      <w:r w:rsidRPr="0032190F">
        <w:rPr>
          <w:rFonts w:eastAsia="Arial Unicode MS"/>
          <w:sz w:val="18"/>
          <w:szCs w:val="18"/>
          <w:lang w:val="fr-FR"/>
        </w:rPr>
        <w:t>A l'ouest c'est aussi la limite de la zone, un tracé peu net, sud-ouest - nord-est, à travers une pente herbeuse, jusqu'au niveau de la roche 16co. De l'autre côté se trouve la zone IV groupe I.</w:t>
      </w:r>
    </w:p>
    <w:p w14:paraId="1F307A38" w14:textId="77777777" w:rsidR="000152C6" w:rsidRPr="0032190F" w:rsidRDefault="000152C6" w:rsidP="000152C6">
      <w:pPr>
        <w:shd w:val="clear" w:color="auto" w:fill="FFFFFF"/>
        <w:spacing w:before="252" w:line="228" w:lineRule="exact"/>
        <w:ind w:left="20" w:right="20" w:firstLine="700"/>
        <w:jc w:val="both"/>
        <w:rPr>
          <w:rFonts w:ascii="Arial Unicode MS" w:eastAsia="Arial Unicode MS" w:cs="Arial Unicode MS"/>
          <w:sz w:val="18"/>
          <w:szCs w:val="18"/>
          <w:lang w:val="fr-FR"/>
        </w:rPr>
      </w:pPr>
      <w:r w:rsidRPr="0032190F">
        <w:rPr>
          <w:rFonts w:eastAsia="Arial Unicode MS"/>
          <w:sz w:val="18"/>
          <w:szCs w:val="18"/>
          <w:lang w:val="fr-FR"/>
        </w:rPr>
        <w:t xml:space="preserve">Au nord c'est encore une ligne peu nette qui se confond au début (à l'ouest) avec la limite de zone mais poursuit vers l'ouest sur la crête arrondie du mamelon qui s'abaisse vers le GR. En gros la frontière suit une direction est-sud-est, traverse le GR et rejoint la paroi sud, de pendage environ 30°, d'un mamelon rocheux à dessus presque plat. Ce dernier borde à l'ouest la tourbière du soleil. Conti a inscrit en zone V groupe I quelques roches entre le GR et le pied est de cette paroi. </w:t>
      </w:r>
      <w:r w:rsidRPr="0032190F">
        <w:rPr>
          <w:rFonts w:eastAsia="Arial Unicode MS"/>
          <w:sz w:val="18"/>
          <w:szCs w:val="18"/>
          <w:u w:val="single"/>
          <w:lang w:val="fr-FR"/>
        </w:rPr>
        <w:t>Il a aussi inscrit, quatre mètres plus haut sur la paroi, des roches en zone Y groupe II</w:t>
      </w:r>
      <w:r w:rsidRPr="0032190F">
        <w:rPr>
          <w:rFonts w:eastAsia="Arial Unicode MS"/>
          <w:sz w:val="18"/>
          <w:szCs w:val="18"/>
          <w:lang w:val="fr-FR"/>
        </w:rPr>
        <w:t>. De l'autre côté de cette frontière et d'ouest en est, on trouve la zone VI groupe I puis la zone V groupe II.</w:t>
      </w:r>
    </w:p>
    <w:p w14:paraId="21CD6A92" w14:textId="77777777" w:rsidR="000152C6" w:rsidRPr="0032190F" w:rsidRDefault="000152C6" w:rsidP="000152C6">
      <w:pPr>
        <w:shd w:val="clear" w:color="auto" w:fill="FFFFFF"/>
        <w:spacing w:before="238" w:line="230" w:lineRule="exact"/>
        <w:ind w:left="20" w:right="20" w:firstLine="700"/>
        <w:jc w:val="both"/>
        <w:rPr>
          <w:rFonts w:eastAsia="Arial Unicode MS"/>
          <w:sz w:val="18"/>
          <w:szCs w:val="18"/>
          <w:lang w:val="fr-FR"/>
        </w:rPr>
      </w:pPr>
      <w:r w:rsidRPr="0032190F">
        <w:rPr>
          <w:rFonts w:eastAsia="Arial Unicode MS"/>
          <w:sz w:val="18"/>
          <w:szCs w:val="18"/>
          <w:lang w:val="fr-FR"/>
        </w:rPr>
        <w:t>A l'est la limite pourrait être une ligne dirigée vers le sud-sud-est, depuis lç bas de la paroi jusqu'à la pointe nord-ouest du lac Long. Le sentier qui part du refuge vers le nord-nord-ouest, conduit à la paroi et surtout à la tourbière du soleil, doit se trouver à l'est de cette ligne car il contient des gravures situées dans le groupe II. La limite est ensuite la rive ouest du lac Long jusqu'à l'embouchure des deux torrents issus du lac Mouton (au pied de la cime des Lacs). Marcher encore une dizaine de mètres le long de cette rive pour atteindre la frontière sud du groupe .</w:t>
      </w:r>
    </w:p>
    <w:p w14:paraId="607E2DAA" w14:textId="77777777" w:rsidR="000152C6" w:rsidRPr="0032190F" w:rsidRDefault="000152C6" w:rsidP="000152C6">
      <w:pPr>
        <w:shd w:val="clear" w:color="auto" w:fill="FFFFFF"/>
        <w:spacing w:before="238" w:line="230" w:lineRule="exact"/>
        <w:ind w:right="20"/>
        <w:jc w:val="both"/>
        <w:rPr>
          <w:rFonts w:ascii="Arial Unicode MS" w:eastAsia="Arial Unicode MS" w:cs="Arial Unicode MS"/>
          <w:sz w:val="18"/>
          <w:szCs w:val="18"/>
          <w:lang w:val="fr-FR"/>
        </w:rPr>
      </w:pPr>
    </w:p>
    <w:p w14:paraId="63AACFA9" w14:textId="77777777" w:rsidR="000152C6" w:rsidRPr="0032190F" w:rsidRDefault="000152C6" w:rsidP="000152C6">
      <w:pPr>
        <w:rPr>
          <w:rStyle w:val="Strong"/>
          <w:rFonts w:eastAsia="Arial Unicode MS"/>
          <w:lang w:val="fr-FR"/>
        </w:rPr>
      </w:pPr>
      <w:r w:rsidRPr="0032190F">
        <w:rPr>
          <w:rStyle w:val="Strong"/>
          <w:rFonts w:eastAsia="Arial Unicode MS"/>
          <w:lang w:val="fr-FR"/>
        </w:rPr>
        <w:t>Accès et cheminement roche par roche.</w:t>
      </w:r>
    </w:p>
    <w:p w14:paraId="2AED7EBB" w14:textId="77777777" w:rsidR="000152C6" w:rsidRPr="0032190F" w:rsidRDefault="000152C6" w:rsidP="000152C6">
      <w:pPr>
        <w:shd w:val="clear" w:color="auto" w:fill="FFFFFF"/>
        <w:spacing w:before="236" w:line="233" w:lineRule="exact"/>
        <w:ind w:left="20" w:right="20" w:firstLine="700"/>
        <w:jc w:val="both"/>
        <w:rPr>
          <w:rFonts w:ascii="Arial Unicode MS" w:eastAsia="Arial Unicode MS" w:cs="Arial Unicode MS"/>
          <w:sz w:val="18"/>
          <w:szCs w:val="18"/>
          <w:lang w:val="fr-FR"/>
        </w:rPr>
      </w:pPr>
      <w:r w:rsidRPr="0032190F">
        <w:rPr>
          <w:rFonts w:eastAsia="Arial Unicode MS"/>
          <w:sz w:val="18"/>
          <w:szCs w:val="18"/>
          <w:lang w:val="fr-FR"/>
        </w:rPr>
        <w:t>Partir du refuge des «savants» et suivre le sentier qui contourne le lac Long Supérieur par l'ouest. La pente est traversée par un petit torrent qui vient du nord (tourbière du soleil) et que franchit le sentier. Au sud-ouest d'autres torrents proviennent du lac Mouton. Traverser le premier de ceux-ci et avant le second (on doit se trouver à l'ouest du milieu de la digue) remonter sur la droite un vallon en général à sec. Ce dernier est repérable car il contient un gros bloc et plus loin un mélèze.</w:t>
      </w:r>
    </w:p>
    <w:p w14:paraId="74239AD5" w14:textId="77777777" w:rsidR="000152C6" w:rsidRPr="0032190F" w:rsidRDefault="000152C6" w:rsidP="000152C6">
      <w:pPr>
        <w:shd w:val="clear" w:color="auto" w:fill="FFFFFF"/>
        <w:spacing w:line="233" w:lineRule="exact"/>
        <w:ind w:left="20" w:right="20" w:firstLine="700"/>
        <w:jc w:val="both"/>
        <w:rPr>
          <w:rFonts w:ascii="Arial Unicode MS" w:eastAsia="Arial Unicode MS" w:cs="Arial Unicode MS"/>
          <w:sz w:val="18"/>
          <w:szCs w:val="18"/>
          <w:lang w:val="fr-FR"/>
        </w:rPr>
      </w:pPr>
      <w:r w:rsidRPr="0032190F">
        <w:rPr>
          <w:rFonts w:eastAsia="Arial Unicode MS"/>
          <w:sz w:val="18"/>
          <w:szCs w:val="18"/>
          <w:lang w:val="fr-FR"/>
        </w:rPr>
        <w:t>Suivre la crête située en rive gauche du vallon et remarquer, à dix mètres au nord-ouest du bloc repère, une roche tabulaire assez importante recouverte partiellement d'herbe et située en avant d'un bloc de schiste vert patiné en orange.</w:t>
      </w:r>
    </w:p>
    <w:p w14:paraId="14F7C17C" w14:textId="77777777" w:rsidR="000152C6" w:rsidRPr="0032190F" w:rsidRDefault="000152C6" w:rsidP="000152C6">
      <w:pPr>
        <w:rPr>
          <w:lang w:val="fr-FR"/>
        </w:rPr>
      </w:pPr>
    </w:p>
    <w:p w14:paraId="7FC67F4B" w14:textId="77777777" w:rsidR="000152C6" w:rsidRPr="0032190F" w:rsidRDefault="000152C6" w:rsidP="00647EA0">
      <w:pPr>
        <w:pStyle w:val="Heading5"/>
      </w:pPr>
      <w:bookmarkStart w:id="5635" w:name="Desc_ZVGIR1bis"/>
      <w:r w:rsidRPr="0032190F">
        <w:lastRenderedPageBreak/>
        <w:t>ZVGIR1bis</w:t>
      </w:r>
    </w:p>
    <w:bookmarkEnd w:id="5635"/>
    <w:p w14:paraId="7D0E6ADC" w14:textId="77777777" w:rsidR="000152C6" w:rsidRPr="0032190F" w:rsidRDefault="000152C6" w:rsidP="000152C6">
      <w:pPr>
        <w:rPr>
          <w:i/>
          <w:lang w:val="fr-FR"/>
        </w:rPr>
      </w:pPr>
      <w:r w:rsidRPr="0032190F">
        <w:rPr>
          <w:i/>
          <w:lang w:val="fr-FR"/>
        </w:rPr>
        <w:t>Roche rectangulaire</w:t>
      </w:r>
    </w:p>
    <w:p w14:paraId="2D267BA0" w14:textId="77777777" w:rsidR="000152C6" w:rsidRPr="0032190F" w:rsidRDefault="000152C6" w:rsidP="000152C6">
      <w:pPr>
        <w:ind w:firstLine="360"/>
        <w:rPr>
          <w:lang w:val="fr-FR"/>
        </w:rPr>
      </w:pPr>
      <w:r w:rsidRPr="0032190F">
        <w:rPr>
          <w:lang w:val="fr-FR"/>
        </w:rPr>
        <w:t xml:space="preserve">Cette roche à l’aspect d’un bloc rectangulaire de </w:t>
      </w:r>
      <w:smartTag w:uri="urn:schemas-microsoft-com:office:smarttags" w:element="metricconverter">
        <w:smartTagPr>
          <w:attr w:name="ProductID" w:val="1,8 m"/>
        </w:smartTagPr>
        <w:r w:rsidRPr="0032190F">
          <w:rPr>
            <w:lang w:val="fr-FR"/>
          </w:rPr>
          <w:t>1,8 m</w:t>
        </w:r>
      </w:smartTag>
      <w:r w:rsidRPr="0032190F">
        <w:rPr>
          <w:lang w:val="fr-FR"/>
        </w:rPr>
        <w:t xml:space="preserve"> par </w:t>
      </w:r>
      <w:smartTag w:uri="urn:schemas-microsoft-com:office:smarttags" w:element="metricconverter">
        <w:smartTagPr>
          <w:attr w:name="ProductID" w:val="80 cm"/>
        </w:smartTagPr>
        <w:r w:rsidRPr="0032190F">
          <w:rPr>
            <w:lang w:val="fr-FR"/>
          </w:rPr>
          <w:t>80 cm</w:t>
        </w:r>
      </w:smartTag>
      <w:r w:rsidRPr="0032190F">
        <w:rPr>
          <w:lang w:val="fr-FR"/>
        </w:rPr>
        <w:t xml:space="preserve"> est gravée sur une unique face subhorizontale traversée par une faille nord-ouest – sud-est. Située à environ </w:t>
      </w:r>
      <w:smartTag w:uri="urn:schemas-microsoft-com:office:smarttags" w:element="metricconverter">
        <w:smartTagPr>
          <w:attr w:name="ProductID" w:val="2138 m"/>
        </w:smartTagPr>
        <w:r w:rsidRPr="0032190F">
          <w:rPr>
            <w:lang w:val="fr-FR"/>
          </w:rPr>
          <w:t>2138 m</w:t>
        </w:r>
      </w:smartTag>
      <w:r w:rsidRPr="0032190F">
        <w:rPr>
          <w:lang w:val="fr-FR"/>
        </w:rPr>
        <w:t xml:space="preserve">, dans la partie haute d’un mamelon herbeux circonscrit par les deux bras du torrent de l’Arpette. </w:t>
      </w:r>
    </w:p>
    <w:p w14:paraId="38616CC9" w14:textId="77777777" w:rsidR="000152C6" w:rsidRPr="0032190F" w:rsidRDefault="000152C6" w:rsidP="000152C6">
      <w:pPr>
        <w:ind w:firstLine="360"/>
        <w:rPr>
          <w:lang w:val="fr-FR"/>
        </w:rPr>
      </w:pPr>
      <w:r w:rsidRPr="0032190F">
        <w:rPr>
          <w:lang w:val="fr-FR"/>
        </w:rPr>
        <w:t>-A l’Est, ce sont les deux lacs Longs puis la vallée de la Minière qui se déroulent. Au sud, la cime des Lacs domine le paysage. A l’ouest et au nord, l’épaulement du massif du pic des Merveilles bouche partiellement la vue mais le pic des Merveilles reste visible.</w:t>
      </w:r>
    </w:p>
    <w:p w14:paraId="0C9735B0" w14:textId="77777777" w:rsidR="000152C6" w:rsidRPr="0032190F" w:rsidRDefault="000152C6" w:rsidP="000152C6">
      <w:pPr>
        <w:rPr>
          <w:lang w:val="fr-FR"/>
        </w:rPr>
      </w:pPr>
      <w:r w:rsidRPr="0032190F">
        <w:rPr>
          <w:lang w:val="fr-FR"/>
        </w:rPr>
        <w:tab/>
        <w:t>-Comme aucune forme triangulaire n’a été observée, on peut supposer que la face ait été uniquement recouverte par des réticulés et des corniformes. Les figures 6, 10 et 10c,les moins clairement définis pourraient avoir été des attelages ( ?!). Par ailleurs, on note que les réticulés 3, 4, 5,7 et 10 s’appuient contre les fissures.</w:t>
      </w:r>
    </w:p>
    <w:p w14:paraId="1FF34C2C" w14:textId="77777777" w:rsidR="000152C6" w:rsidRPr="0032190F" w:rsidRDefault="000152C6" w:rsidP="000152C6">
      <w:pPr>
        <w:rPr>
          <w:lang w:val="fr-FR"/>
        </w:rPr>
      </w:pPr>
    </w:p>
    <w:p w14:paraId="53BE0668" w14:textId="77777777" w:rsidR="000152C6" w:rsidRPr="000152C6" w:rsidRDefault="000152C6" w:rsidP="000152C6">
      <w:pPr>
        <w:pStyle w:val="Corpsdutexte51"/>
        <w:spacing w:before="0" w:after="0" w:line="230" w:lineRule="exact"/>
        <w:ind w:right="20"/>
        <w:rPr>
          <w:rFonts w:ascii="Arial Unicode MS" w:cs="Arial Unicode MS"/>
          <w:lang w:val="fr-FR"/>
        </w:rPr>
      </w:pPr>
      <w:r w:rsidRPr="000152C6">
        <w:rPr>
          <w:lang w:val="fr-FR"/>
        </w:rPr>
        <w:t>La face supérieure de ce bloc est un parallélogramme (1,5 m du sud-est au nord-ouest par 0,8 m, pendage 20° sud-est) séparé longitudinalement par une profonde fissure. Elle porte de nombreuses gravures usées et mal définies. Les surfaces non gravées sont éclatées ou remplies de lichens. La face nord-ouest est patinée mais ne paraît pas gravée. Nous n 'avons pas vu de C mais le numéro de Conti est très peu visible au-dessus de la fissure. Les gravures de la roche Ibis de Conti semblent correspondre aux gravures de cette roche 1. Cette roche s'est appelée (en 1983, 8</w:t>
      </w:r>
      <w:r w:rsidRPr="000152C6">
        <w:rPr>
          <w:rStyle w:val="Corpsdutexte56"/>
          <w:lang w:val="fr-FR"/>
        </w:rPr>
        <w:t>4) ZVIR55.</w:t>
      </w:r>
    </w:p>
    <w:p w14:paraId="3C089621" w14:textId="77777777" w:rsidR="000152C6" w:rsidRPr="000152C6" w:rsidRDefault="000152C6" w:rsidP="000152C6">
      <w:pPr>
        <w:pStyle w:val="Corpsdutexte31"/>
        <w:spacing w:before="240" w:line="230" w:lineRule="exact"/>
        <w:ind w:right="20"/>
        <w:rPr>
          <w:rFonts w:ascii="Arial Unicode MS" w:cs="Arial Unicode MS"/>
          <w:lang w:val="fr-FR"/>
        </w:rPr>
      </w:pPr>
      <w:r w:rsidRPr="000152C6">
        <w:rPr>
          <w:rStyle w:val="Corpsdutexte3Gras"/>
          <w:lang w:val="fr-FR"/>
        </w:rPr>
        <w:t>Note</w:t>
      </w:r>
      <w:r w:rsidRPr="000152C6">
        <w:rPr>
          <w:lang w:val="fr-FR"/>
        </w:rPr>
        <w:t xml:space="preserve"> : Si on n'a pas trouvé précédemment la roche lco, on peut la rechercher à partir de la roche 1 : repérer sur un mamelon, situé au nord-nord-est, une grande roche plate, violette, dont le bord ouest est de couleur gris vert et le bord est plus clair et bordé de lichens jaunes. Marcher une trentaine de pas dans cette direction pour atteindre la roche par sa face sud, signalée par une pointe vers l'est, farcie de lichens noirs.</w:t>
      </w:r>
    </w:p>
    <w:p w14:paraId="30743B5E" w14:textId="77777777" w:rsidR="000152C6" w:rsidRPr="0032190F" w:rsidRDefault="000152C6" w:rsidP="000152C6">
      <w:pPr>
        <w:rPr>
          <w:rStyle w:val="Emphasis"/>
          <w:lang w:val="fr-FR"/>
        </w:rPr>
      </w:pPr>
      <w:r w:rsidRPr="0032190F">
        <w:rPr>
          <w:rStyle w:val="Emphasis"/>
          <w:lang w:val="fr-FR"/>
        </w:rPr>
        <w:t>Une autre roche existe dans les dossiers de Conti. Elle serait située à 60 pas (de la roche 1bis, anciennement 1). Beaucoup de roche sont à cette distance mais aucune ne porte ce numéro inscrit et encore moins un C. Nous ne l'avons donc pas trouvée.</w:t>
      </w:r>
    </w:p>
    <w:p w14:paraId="761654A5" w14:textId="77777777" w:rsidR="000152C6" w:rsidRPr="0032190F" w:rsidRDefault="000152C6" w:rsidP="000152C6">
      <w:pPr>
        <w:rPr>
          <w:iCs/>
          <w:sz w:val="20"/>
          <w:lang w:val="fr-FR"/>
        </w:rPr>
      </w:pPr>
      <w:r w:rsidRPr="0032190F">
        <w:rPr>
          <w:rStyle w:val="Emphasis"/>
          <w:lang w:val="fr-FR"/>
        </w:rPr>
        <w:t>Chercher la roche suivante à l'est et derrière la roche 1</w:t>
      </w:r>
    </w:p>
    <w:p w14:paraId="51BA336E" w14:textId="77777777" w:rsidR="000152C6" w:rsidRPr="0032190F" w:rsidRDefault="000152C6" w:rsidP="000152C6">
      <w:pPr>
        <w:rPr>
          <w:lang w:val="fr-FR"/>
        </w:rPr>
      </w:pPr>
    </w:p>
    <w:p w14:paraId="6F53D59B" w14:textId="77777777" w:rsidR="000152C6" w:rsidRPr="0032190F" w:rsidRDefault="000152C6" w:rsidP="00647EA0">
      <w:pPr>
        <w:pStyle w:val="Heading5"/>
      </w:pPr>
      <w:r w:rsidRPr="0032190F">
        <w:t>ZVGIR1A</w:t>
      </w:r>
    </w:p>
    <w:p w14:paraId="7E36828E" w14:textId="77777777" w:rsidR="000152C6" w:rsidRDefault="000152C6" w:rsidP="000152C6">
      <w:pPr>
        <w:rPr>
          <w:i/>
          <w:lang w:val="fr-FR"/>
        </w:rPr>
      </w:pPr>
      <w:r w:rsidRPr="0032190F">
        <w:rPr>
          <w:i/>
          <w:lang w:val="fr-FR"/>
        </w:rPr>
        <w:t>Roche à deux panneaux</w:t>
      </w:r>
    </w:p>
    <w:p w14:paraId="1B16BA2A" w14:textId="77777777" w:rsidR="002A1833" w:rsidRPr="0032190F" w:rsidRDefault="002A1833" w:rsidP="000152C6">
      <w:pPr>
        <w:rPr>
          <w:i/>
          <w:lang w:val="fr-FR"/>
        </w:rPr>
      </w:pPr>
    </w:p>
    <w:p w14:paraId="0C3B8D7B" w14:textId="77777777" w:rsidR="000152C6" w:rsidRPr="0032190F" w:rsidRDefault="000152C6" w:rsidP="000152C6">
      <w:pPr>
        <w:rPr>
          <w:lang w:val="fr-FR"/>
        </w:rPr>
      </w:pPr>
      <w:r w:rsidRPr="0032190F">
        <w:rPr>
          <w:lang w:val="fr-FR"/>
        </w:rPr>
        <w:tab/>
        <w:t xml:space="preserve">-Cette roche de </w:t>
      </w:r>
      <w:smartTag w:uri="urn:schemas-microsoft-com:office:smarttags" w:element="metricconverter">
        <w:smartTagPr>
          <w:attr w:name="ProductID" w:val="2 m"/>
        </w:smartTagPr>
        <w:r w:rsidRPr="0032190F">
          <w:rPr>
            <w:lang w:val="fr-FR"/>
          </w:rPr>
          <w:t>2 m</w:t>
        </w:r>
      </w:smartTag>
      <w:r w:rsidRPr="0032190F">
        <w:rPr>
          <w:lang w:val="fr-FR"/>
        </w:rPr>
        <w:t xml:space="preserve"> x </w:t>
      </w:r>
      <w:smartTag w:uri="urn:schemas-microsoft-com:office:smarttags" w:element="metricconverter">
        <w:smartTagPr>
          <w:attr w:name="ProductID" w:val="70 cm"/>
        </w:smartTagPr>
        <w:r w:rsidRPr="0032190F">
          <w:rPr>
            <w:lang w:val="fr-FR"/>
          </w:rPr>
          <w:t>70 cm</w:t>
        </w:r>
      </w:smartTag>
      <w:r w:rsidRPr="0032190F">
        <w:rPr>
          <w:lang w:val="fr-FR"/>
        </w:rPr>
        <w:t xml:space="preserve"> est composée de deux panneaux parallèles l’un à l’autre, de forme subrectangulaire et posé l’un sur l’autre, celui du haut (face a) retrait d’une trentaine de centimètres. Située à environ </w:t>
      </w:r>
      <w:smartTag w:uri="urn:schemas-microsoft-com:office:smarttags" w:element="metricconverter">
        <w:smartTagPr>
          <w:attr w:name="ProductID" w:val="2141 m"/>
        </w:smartTagPr>
        <w:r w:rsidRPr="0032190F">
          <w:rPr>
            <w:lang w:val="fr-FR"/>
          </w:rPr>
          <w:t>2141 m</w:t>
        </w:r>
      </w:smartTag>
      <w:r w:rsidRPr="0032190F">
        <w:rPr>
          <w:lang w:val="fr-FR"/>
        </w:rPr>
        <w:t>, elle jouxte la tourbière traversée par le torrent de l’Arpette qui s’est formée entre les moraines herbeuses.</w:t>
      </w:r>
    </w:p>
    <w:p w14:paraId="63AF5FF4" w14:textId="77777777" w:rsidR="000152C6" w:rsidRPr="0032190F" w:rsidRDefault="000152C6" w:rsidP="000152C6">
      <w:pPr>
        <w:rPr>
          <w:lang w:val="fr-FR"/>
        </w:rPr>
      </w:pPr>
      <w:r w:rsidRPr="0032190F">
        <w:rPr>
          <w:lang w:val="fr-FR"/>
        </w:rPr>
        <w:tab/>
        <w:t xml:space="preserve">-A l’instar de plusieurs roches de la zone V, la face a porte une gravure en « croix » (fig. 5) qui peut être interprétée comme un poignard avec une garde massive et une poignée réduite. </w:t>
      </w:r>
    </w:p>
    <w:p w14:paraId="5A00FD4A" w14:textId="77777777" w:rsidR="000152C6" w:rsidRPr="0032190F" w:rsidRDefault="000152C6" w:rsidP="000152C6">
      <w:pPr>
        <w:rPr>
          <w:lang w:val="fr-FR"/>
        </w:rPr>
      </w:pPr>
      <w:r w:rsidRPr="0032190F">
        <w:rPr>
          <w:lang w:val="fr-FR"/>
        </w:rPr>
        <w:tab/>
        <w:t xml:space="preserve">-Sur la face b, le thème unique est le corniforme (figures : 7, 8, 9, 10 et éventuellement 7d). </w:t>
      </w:r>
    </w:p>
    <w:p w14:paraId="29B11861" w14:textId="77777777" w:rsidR="000152C6" w:rsidRPr="002A1833" w:rsidRDefault="000152C6" w:rsidP="002A1833">
      <w:pPr>
        <w:pStyle w:val="Corpsdutexte61"/>
        <w:spacing w:before="181" w:line="235" w:lineRule="exact"/>
        <w:ind w:left="20" w:right="20" w:firstLine="0"/>
        <w:rPr>
          <w:sz w:val="20"/>
          <w:lang w:val="fr-FR"/>
        </w:rPr>
      </w:pPr>
      <w:r w:rsidRPr="002A1833">
        <w:rPr>
          <w:sz w:val="20"/>
          <w:lang w:val="fr-FR"/>
        </w:rPr>
        <w:t>Examiner attentivement la</w:t>
      </w:r>
      <w:r w:rsidRPr="002A1833">
        <w:rPr>
          <w:rStyle w:val="Corpsdutexte6Gras"/>
          <w:sz w:val="20"/>
          <w:lang w:val="fr-FR"/>
        </w:rPr>
        <w:t xml:space="preserve"> face a</w:t>
      </w:r>
      <w:r w:rsidRPr="002A1833">
        <w:rPr>
          <w:sz w:val="20"/>
          <w:lang w:val="fr-FR"/>
        </w:rPr>
        <w:t xml:space="preserve"> de pendage 45° ouest pour y déceler un cercle, un poignard et un corniforme. Les contours sont peu distincts du fait de Vérosion et des lichens.</w:t>
      </w:r>
    </w:p>
    <w:p w14:paraId="0A0111CA" w14:textId="77777777" w:rsidR="000152C6" w:rsidRPr="002A1833" w:rsidRDefault="000152C6" w:rsidP="000152C6">
      <w:pPr>
        <w:pStyle w:val="Corpsdutexte101"/>
        <w:spacing w:before="4"/>
        <w:ind w:left="20" w:right="20"/>
        <w:rPr>
          <w:rStyle w:val="Corpsdutexte107"/>
          <w:i/>
          <w:iCs/>
          <w:sz w:val="20"/>
          <w:lang w:val="fr-FR"/>
        </w:rPr>
      </w:pPr>
      <w:r w:rsidRPr="002A1833">
        <w:rPr>
          <w:sz w:val="20"/>
          <w:lang w:val="fr-FR"/>
        </w:rPr>
        <w:t>Cette roche repose sur une surface identique en texture, située au ras du sol et portant un décrochement haut de 0,3 m. C'est la</w:t>
      </w:r>
      <w:r w:rsidRPr="002A1833">
        <w:rPr>
          <w:rStyle w:val="Corpsdutexte10Gras"/>
          <w:i/>
          <w:iCs/>
          <w:sz w:val="20"/>
          <w:lang w:val="fr-FR"/>
        </w:rPr>
        <w:t xml:space="preserve"> face b</w:t>
      </w:r>
      <w:r w:rsidRPr="002A1833">
        <w:rPr>
          <w:sz w:val="20"/>
          <w:lang w:val="fr-FR"/>
        </w:rPr>
        <w:t xml:space="preserve"> sur laquelle on peut discerner quatre corniformes et plusieurs barres et plages de cupules. Cette roche s 'est appelée (en 1983, 8</w:t>
      </w:r>
      <w:r w:rsidRPr="002A1833">
        <w:rPr>
          <w:rStyle w:val="Corpsdutexte107"/>
          <w:sz w:val="20"/>
          <w:lang w:val="fr-FR"/>
        </w:rPr>
        <w:t>4) ZVIR62.</w:t>
      </w:r>
    </w:p>
    <w:p w14:paraId="66142FF9" w14:textId="77777777" w:rsidR="000152C6" w:rsidRPr="0032190F" w:rsidRDefault="000152C6" w:rsidP="000152C6">
      <w:pPr>
        <w:rPr>
          <w:lang w:val="fr-FR"/>
        </w:rPr>
      </w:pPr>
    </w:p>
    <w:p w14:paraId="2F814923" w14:textId="77777777" w:rsidR="000152C6" w:rsidRPr="0032190F" w:rsidRDefault="000152C6" w:rsidP="000152C6">
      <w:pPr>
        <w:rPr>
          <w:rStyle w:val="Emphasis"/>
          <w:lang w:val="fr-FR"/>
        </w:rPr>
      </w:pPr>
      <w:r w:rsidRPr="0032190F">
        <w:rPr>
          <w:rStyle w:val="Emphasis"/>
          <w:lang w:val="fr-FR"/>
        </w:rPr>
        <w:t>Partir vers le sud. Au bout de cinq mètres on traverse un premier torrent. Poursuivre encore vingt-cinq mètres pour traverser un deuxième bras et remonter en direction d'un volumineux bloc violet (2,5 m de large et 1,5 m de haut).</w:t>
      </w:r>
    </w:p>
    <w:p w14:paraId="0DDF89DA" w14:textId="77777777" w:rsidR="000152C6" w:rsidRPr="0032190F" w:rsidRDefault="000152C6" w:rsidP="00647EA0">
      <w:pPr>
        <w:pStyle w:val="Heading5"/>
      </w:pPr>
      <w:r w:rsidRPr="0032190F">
        <w:t>ZVGIR1@a</w:t>
      </w:r>
    </w:p>
    <w:p w14:paraId="53B82445" w14:textId="77777777" w:rsidR="000152C6" w:rsidRPr="0032190F" w:rsidRDefault="000152C6" w:rsidP="000152C6">
      <w:pPr>
        <w:rPr>
          <w:i/>
          <w:lang w:val="fr-FR"/>
        </w:rPr>
      </w:pPr>
      <w:r w:rsidRPr="0032190F">
        <w:rPr>
          <w:i/>
          <w:lang w:val="fr-FR"/>
        </w:rPr>
        <w:t>Roche cubique</w:t>
      </w:r>
    </w:p>
    <w:p w14:paraId="5A544E1F" w14:textId="77777777" w:rsidR="000152C6" w:rsidRPr="0032190F" w:rsidRDefault="000152C6" w:rsidP="000152C6">
      <w:pPr>
        <w:rPr>
          <w:lang w:val="fr-FR"/>
        </w:rPr>
      </w:pPr>
      <w:r w:rsidRPr="0032190F">
        <w:rPr>
          <w:i/>
          <w:lang w:val="fr-FR"/>
        </w:rPr>
        <w:lastRenderedPageBreak/>
        <w:tab/>
      </w:r>
      <w:r w:rsidRPr="0032190F">
        <w:rPr>
          <w:lang w:val="fr-FR"/>
        </w:rPr>
        <w:t xml:space="preserve">Ce bloc cubique de schiste orange de </w:t>
      </w:r>
      <w:smartTag w:uri="urn:schemas-microsoft-com:office:smarttags" w:element="metricconverter">
        <w:smartTagPr>
          <w:attr w:name="ProductID" w:val="1 m"/>
        </w:smartTagPr>
        <w:r w:rsidRPr="0032190F">
          <w:rPr>
            <w:lang w:val="fr-FR"/>
          </w:rPr>
          <w:t>1 m</w:t>
        </w:r>
      </w:smartTag>
      <w:r w:rsidRPr="0032190F">
        <w:rPr>
          <w:lang w:val="fr-FR"/>
        </w:rPr>
        <w:t xml:space="preserve"> par </w:t>
      </w:r>
      <w:smartTag w:uri="urn:schemas-microsoft-com:office:smarttags" w:element="metricconverter">
        <w:smartTagPr>
          <w:attr w:name="ProductID" w:val="1 m"/>
        </w:smartTagPr>
        <w:r w:rsidRPr="0032190F">
          <w:rPr>
            <w:lang w:val="fr-FR"/>
          </w:rPr>
          <w:t>1 m</w:t>
        </w:r>
      </w:smartTag>
      <w:r w:rsidRPr="0032190F">
        <w:rPr>
          <w:lang w:val="fr-FR"/>
        </w:rPr>
        <w:t xml:space="preserve"> est  gravé sur deux faces. Il se trouve à moins de </w:t>
      </w:r>
      <w:smartTag w:uri="urn:schemas-microsoft-com:office:smarttags" w:element="metricconverter">
        <w:smartTagPr>
          <w:attr w:name="ProductID" w:val="3 m￨tres"/>
        </w:smartTagPr>
        <w:r w:rsidRPr="0032190F">
          <w:rPr>
            <w:lang w:val="fr-FR"/>
          </w:rPr>
          <w:t>3 mètres</w:t>
        </w:r>
      </w:smartTag>
      <w:r w:rsidRPr="0032190F">
        <w:rPr>
          <w:lang w:val="fr-FR"/>
        </w:rPr>
        <w:t xml:space="preserve"> de la roche 1 bis dans la partie haute de la moraine herbeuse à quelques </w:t>
      </w:r>
      <w:smartTag w:uri="urn:schemas-microsoft-com:office:smarttags" w:element="metricconverter">
        <w:smartTagPr>
          <w:attr w:name="ProductID" w:val="2138 m"/>
        </w:smartTagPr>
        <w:r w:rsidRPr="0032190F">
          <w:rPr>
            <w:lang w:val="fr-FR"/>
          </w:rPr>
          <w:t>2138 m</w:t>
        </w:r>
      </w:smartTag>
      <w:r w:rsidRPr="0032190F">
        <w:rPr>
          <w:lang w:val="fr-FR"/>
        </w:rPr>
        <w:t>.</w:t>
      </w:r>
    </w:p>
    <w:p w14:paraId="6F45DA0B" w14:textId="77777777" w:rsidR="000152C6" w:rsidRPr="0032190F" w:rsidRDefault="000152C6" w:rsidP="000152C6">
      <w:pPr>
        <w:rPr>
          <w:lang w:val="fr-FR"/>
        </w:rPr>
      </w:pPr>
    </w:p>
    <w:p w14:paraId="65CACF94" w14:textId="77777777" w:rsidR="000152C6" w:rsidRPr="000152C6" w:rsidRDefault="000152C6" w:rsidP="000152C6">
      <w:pPr>
        <w:pStyle w:val="Corpsdutexte51"/>
        <w:spacing w:before="234" w:after="0" w:line="240" w:lineRule="exact"/>
        <w:ind w:right="20"/>
        <w:rPr>
          <w:rFonts w:ascii="Arial Unicode MS" w:cs="Arial Unicode MS"/>
          <w:lang w:val="fr-FR"/>
        </w:rPr>
      </w:pPr>
      <w:r w:rsidRPr="000152C6">
        <w:rPr>
          <w:lang w:val="fr-FR"/>
        </w:rPr>
        <w:t>C'est un bloc de schiste vert très érodé avec des lambeaux de patine orange. Sur une petite face de pendage 20° ouest on peut imaginer un réticulé. Cette roche s'est appelée (en 1983, 8</w:t>
      </w:r>
      <w:r w:rsidRPr="000152C6">
        <w:rPr>
          <w:rStyle w:val="Corpsdutexte56"/>
          <w:lang w:val="fr-FR"/>
        </w:rPr>
        <w:t>4) ZVIR55 a</w:t>
      </w:r>
    </w:p>
    <w:p w14:paraId="308A5D13" w14:textId="77777777" w:rsidR="000152C6" w:rsidRPr="000152C6" w:rsidRDefault="000152C6" w:rsidP="000152C6">
      <w:pPr>
        <w:pStyle w:val="Corpsdutexte31"/>
        <w:spacing w:before="250" w:line="228" w:lineRule="exact"/>
        <w:ind w:right="20"/>
        <w:rPr>
          <w:rFonts w:ascii="Arial Unicode MS" w:cs="Arial Unicode MS"/>
          <w:lang w:val="fr-FR"/>
        </w:rPr>
      </w:pPr>
      <w:r w:rsidRPr="000152C6">
        <w:rPr>
          <w:lang w:val="fr-FR"/>
        </w:rPr>
        <w:t>Se placer entre les roches 1 et la puis regarder vers le sud-est (à droite). On doit apercevoir à une vingtaine de mètres un torrent qui descend du lac Mouton en formant une petite cascade, une vasque et un peu en aval deux pierres formant un gué. Sur le trajet, repérer quelques petits blocs à moitié enterrés dont un schiste violet situé sur la gauche, dont on aperçoit la face sud qui est assez lisse</w:t>
      </w:r>
    </w:p>
    <w:p w14:paraId="4721627E" w14:textId="77777777" w:rsidR="000152C6" w:rsidRPr="0032190F" w:rsidRDefault="000152C6" w:rsidP="000152C6">
      <w:pPr>
        <w:rPr>
          <w:lang w:val="fr-FR"/>
        </w:rPr>
      </w:pPr>
    </w:p>
    <w:p w14:paraId="66CC4547" w14:textId="77777777" w:rsidR="000152C6" w:rsidRPr="0032190F" w:rsidRDefault="000152C6" w:rsidP="000152C6">
      <w:pPr>
        <w:rPr>
          <w:lang w:val="fr-FR"/>
        </w:rPr>
      </w:pPr>
    </w:p>
    <w:p w14:paraId="458A95E6" w14:textId="77777777" w:rsidR="000152C6" w:rsidRPr="0032190F" w:rsidRDefault="000152C6" w:rsidP="00647EA0">
      <w:pPr>
        <w:pStyle w:val="Heading5"/>
      </w:pPr>
      <w:r w:rsidRPr="0032190F">
        <w:t>ZVGIR1@b</w:t>
      </w:r>
    </w:p>
    <w:p w14:paraId="70A581FA" w14:textId="77777777" w:rsidR="000152C6" w:rsidRPr="0032190F" w:rsidRDefault="000152C6" w:rsidP="000152C6">
      <w:pPr>
        <w:rPr>
          <w:i/>
          <w:lang w:val="fr-FR"/>
        </w:rPr>
      </w:pPr>
      <w:r w:rsidRPr="0032190F">
        <w:rPr>
          <w:i/>
          <w:lang w:val="fr-FR"/>
        </w:rPr>
        <w:t>Roche anecdotique</w:t>
      </w:r>
    </w:p>
    <w:p w14:paraId="18784377" w14:textId="77777777" w:rsidR="000152C6" w:rsidRPr="0032190F" w:rsidRDefault="000152C6" w:rsidP="000152C6">
      <w:pPr>
        <w:rPr>
          <w:lang w:val="fr-FR"/>
        </w:rPr>
      </w:pPr>
      <w:r w:rsidRPr="0032190F">
        <w:rPr>
          <w:lang w:val="fr-FR"/>
        </w:rPr>
        <w:tab/>
        <w:t xml:space="preserve">Ce petit bloc ( </w:t>
      </w:r>
      <w:smartTag w:uri="urn:schemas-microsoft-com:office:smarttags" w:element="metricconverter">
        <w:smartTagPr>
          <w:attr w:name="ProductID" w:val="70 cm"/>
        </w:smartTagPr>
        <w:r w:rsidRPr="0032190F">
          <w:rPr>
            <w:lang w:val="fr-FR"/>
          </w:rPr>
          <w:t>70 cm</w:t>
        </w:r>
      </w:smartTag>
      <w:r w:rsidRPr="0032190F">
        <w:rPr>
          <w:lang w:val="fr-FR"/>
        </w:rPr>
        <w:t xml:space="preserve"> x </w:t>
      </w:r>
      <w:smartTag w:uri="urn:schemas-microsoft-com:office:smarttags" w:element="metricconverter">
        <w:smartTagPr>
          <w:attr w:name="ProductID" w:val="50 cm"/>
        </w:smartTagPr>
        <w:r w:rsidRPr="0032190F">
          <w:rPr>
            <w:lang w:val="fr-FR"/>
          </w:rPr>
          <w:t>50 cm</w:t>
        </w:r>
      </w:smartTag>
      <w:r w:rsidRPr="0032190F">
        <w:rPr>
          <w:lang w:val="fr-FR"/>
        </w:rPr>
        <w:t xml:space="preserve">) de schiste violet est situé dans la partie médiane de la moraine herbeuse et en surplomb du bras sud du Torrent de l’Arpette à quelques </w:t>
      </w:r>
      <w:smartTag w:uri="urn:schemas-microsoft-com:office:smarttags" w:element="metricconverter">
        <w:smartTagPr>
          <w:attr w:name="ProductID" w:val="2134 m"/>
        </w:smartTagPr>
        <w:r w:rsidRPr="0032190F">
          <w:rPr>
            <w:lang w:val="fr-FR"/>
          </w:rPr>
          <w:t>2134 m</w:t>
        </w:r>
      </w:smartTag>
      <w:r w:rsidRPr="0032190F">
        <w:rPr>
          <w:lang w:val="fr-FR"/>
        </w:rPr>
        <w:t xml:space="preserve"> d’altitude.</w:t>
      </w:r>
    </w:p>
    <w:p w14:paraId="58C0F895" w14:textId="77777777" w:rsidR="000152C6" w:rsidRPr="000152C6" w:rsidRDefault="000152C6" w:rsidP="000152C6">
      <w:pPr>
        <w:pStyle w:val="Corpsdutexte51"/>
        <w:spacing w:before="240" w:after="0" w:line="230" w:lineRule="exact"/>
        <w:ind w:left="700" w:right="20"/>
        <w:rPr>
          <w:rFonts w:ascii="Arial Unicode MS" w:cs="Arial Unicode MS"/>
          <w:lang w:val="fr-FR"/>
        </w:rPr>
      </w:pPr>
      <w:r w:rsidRPr="000152C6">
        <w:rPr>
          <w:lang w:val="fr-FR"/>
        </w:rPr>
        <w:t>Le bloc est cassé en deux. Près du bord gauche de la face sud chercher une plage mal piquetée, située au dessus d'un petit décrochement. Elle peut être cachée par de l'herbe.</w:t>
      </w:r>
    </w:p>
    <w:p w14:paraId="7E0D497C" w14:textId="77777777" w:rsidR="000152C6" w:rsidRPr="0032190F" w:rsidRDefault="000152C6" w:rsidP="000152C6">
      <w:pPr>
        <w:rPr>
          <w:lang w:val="fr-FR"/>
        </w:rPr>
      </w:pPr>
    </w:p>
    <w:p w14:paraId="5EC926B0" w14:textId="77777777" w:rsidR="000152C6" w:rsidRPr="0032190F" w:rsidRDefault="000152C6" w:rsidP="000152C6">
      <w:pPr>
        <w:pStyle w:val="Caption"/>
        <w:rPr>
          <w:lang w:val="fr-FR"/>
        </w:rPr>
      </w:pPr>
      <w:r w:rsidRPr="0032190F">
        <w:rPr>
          <w:lang w:val="fr-FR"/>
        </w:rPr>
        <w:t>Remarque : Juste en dessous, au sud-est, (en direction d'une deuxième vasque située en aval) repérer deux petits blocs allongés du nord-ouest au sud-est (0,5 m par 0,3 m). Ce sont un schiste vert patiné en orange et un schiste violet. Ce dernier porte une petite plage très usée et un numéro qui semble être ly (mais ce numéro a déjà été utilisé)</w:t>
      </w:r>
    </w:p>
    <w:p w14:paraId="65DE0587" w14:textId="77777777" w:rsidR="000152C6" w:rsidRPr="0032190F" w:rsidRDefault="000152C6" w:rsidP="000152C6">
      <w:pPr>
        <w:pStyle w:val="Caption"/>
        <w:rPr>
          <w:lang w:val="fr-FR"/>
        </w:rPr>
      </w:pPr>
      <w:r w:rsidRPr="0032190F">
        <w:rPr>
          <w:lang w:val="fr-FR"/>
        </w:rPr>
        <w:t>A sept mètres à l'est de la roche 1 chercher une petite face (0,6 m par 0,2 m) de pendage 80° est. Elle présente deux corniformes.</w:t>
      </w:r>
    </w:p>
    <w:p w14:paraId="1186F2D9" w14:textId="77777777" w:rsidR="000152C6" w:rsidRPr="0032190F" w:rsidRDefault="000152C6" w:rsidP="000152C6">
      <w:pPr>
        <w:pStyle w:val="Caption"/>
        <w:rPr>
          <w:lang w:val="fr-FR"/>
        </w:rPr>
      </w:pPr>
      <w:r w:rsidRPr="0032190F">
        <w:rPr>
          <w:lang w:val="fr-FR"/>
        </w:rPr>
        <w:t>Contourner la roche 1(3 par le nord pour trouver, presque caché par de l'herbe et à flanc de pente, un bloc de pélite gris violet, patiné de couleur rose orangé mais sale et parsemé de lichens jaunes de fissures et de gros trous.</w:t>
      </w:r>
    </w:p>
    <w:p w14:paraId="011F2A67" w14:textId="77777777" w:rsidR="000152C6" w:rsidRPr="0032190F" w:rsidRDefault="000152C6" w:rsidP="00647EA0">
      <w:pPr>
        <w:pStyle w:val="Heading5"/>
      </w:pPr>
      <w:r w:rsidRPr="0032190F">
        <w:t>ZVGIR1@c</w:t>
      </w:r>
    </w:p>
    <w:p w14:paraId="23AA7468" w14:textId="77777777" w:rsidR="000152C6" w:rsidRPr="0032190F" w:rsidRDefault="000152C6" w:rsidP="000152C6">
      <w:pPr>
        <w:rPr>
          <w:i/>
          <w:lang w:val="fr-FR"/>
        </w:rPr>
      </w:pPr>
      <w:r w:rsidRPr="0032190F">
        <w:rPr>
          <w:i/>
          <w:lang w:val="fr-FR"/>
        </w:rPr>
        <w:t>Roche du pupitre de Palma Giacomo</w:t>
      </w:r>
    </w:p>
    <w:p w14:paraId="5D407C18" w14:textId="77777777" w:rsidR="000152C6" w:rsidRPr="0032190F" w:rsidRDefault="000152C6" w:rsidP="000152C6">
      <w:pPr>
        <w:rPr>
          <w:lang w:val="fr-FR"/>
        </w:rPr>
      </w:pPr>
      <w:r w:rsidRPr="0032190F">
        <w:rPr>
          <w:lang w:val="fr-FR"/>
        </w:rPr>
        <w:tab/>
        <w:t xml:space="preserve">Ce petit panneau de </w:t>
      </w:r>
      <w:smartTag w:uri="urn:schemas-microsoft-com:office:smarttags" w:element="metricconverter">
        <w:smartTagPr>
          <w:attr w:name="ProductID" w:val="70 cm"/>
        </w:smartTagPr>
        <w:r w:rsidRPr="0032190F">
          <w:rPr>
            <w:lang w:val="fr-FR"/>
          </w:rPr>
          <w:t>70 cm</w:t>
        </w:r>
      </w:smartTag>
      <w:r w:rsidRPr="0032190F">
        <w:rPr>
          <w:lang w:val="fr-FR"/>
        </w:rPr>
        <w:t xml:space="preserve"> par </w:t>
      </w:r>
      <w:smartTag w:uri="urn:schemas-microsoft-com:office:smarttags" w:element="metricconverter">
        <w:smartTagPr>
          <w:attr w:name="ProductID" w:val="55 cm"/>
        </w:smartTagPr>
        <w:r w:rsidRPr="0032190F">
          <w:rPr>
            <w:lang w:val="fr-FR"/>
          </w:rPr>
          <w:t>55 cm</w:t>
        </w:r>
      </w:smartTag>
      <w:r w:rsidRPr="0032190F">
        <w:rPr>
          <w:lang w:val="fr-FR"/>
        </w:rPr>
        <w:t xml:space="preserve"> de haut est en partie enterré. Situé sur le replat au sommet de la moraine herbeuse, à environ </w:t>
      </w:r>
      <w:smartTag w:uri="urn:schemas-microsoft-com:office:smarttags" w:element="metricconverter">
        <w:smartTagPr>
          <w:attr w:name="ProductID" w:val="2140 m"/>
        </w:smartTagPr>
        <w:r w:rsidRPr="0032190F">
          <w:rPr>
            <w:lang w:val="fr-FR"/>
          </w:rPr>
          <w:t>2140 m</w:t>
        </w:r>
      </w:smartTag>
      <w:r w:rsidRPr="0032190F">
        <w:rPr>
          <w:lang w:val="fr-FR"/>
        </w:rPr>
        <w:t xml:space="preserve"> d’altitude.</w:t>
      </w:r>
    </w:p>
    <w:p w14:paraId="0DE5808C" w14:textId="77777777" w:rsidR="000152C6" w:rsidRPr="0032190F" w:rsidRDefault="000152C6" w:rsidP="000152C6">
      <w:pPr>
        <w:rPr>
          <w:lang w:val="fr-FR"/>
        </w:rPr>
      </w:pPr>
    </w:p>
    <w:p w14:paraId="38813228" w14:textId="77777777" w:rsidR="000152C6" w:rsidRPr="000152C6" w:rsidRDefault="000152C6" w:rsidP="000152C6">
      <w:pPr>
        <w:pStyle w:val="Corpsdutexte101"/>
        <w:spacing w:before="180"/>
        <w:ind w:right="20"/>
        <w:rPr>
          <w:rFonts w:ascii="Arial Unicode MS" w:cs="Arial Unicode MS"/>
          <w:lang w:val="fr-FR"/>
        </w:rPr>
      </w:pPr>
      <w:r w:rsidRPr="000152C6">
        <w:rPr>
          <w:lang w:val="fr-FR"/>
        </w:rPr>
        <w:t>La face gravé (0,4 m par 0,5 m), pleine de fente est de couleur orange assez soutenu. Repérer l'inscription Palma Giacomo, du lichen jaune et deux plages éclatées et douteuses. Cette roche s 'est appelée (en 1983, 8</w:t>
      </w:r>
      <w:r w:rsidRPr="000152C6">
        <w:rPr>
          <w:rStyle w:val="Corpsdutexte1010"/>
          <w:lang w:val="fr-FR"/>
        </w:rPr>
        <w:t>4) ZVIR58.</w:t>
      </w:r>
    </w:p>
    <w:p w14:paraId="4F6E0451" w14:textId="77777777" w:rsidR="000152C6" w:rsidRPr="000152C6" w:rsidRDefault="000152C6" w:rsidP="000152C6">
      <w:pPr>
        <w:pStyle w:val="Corpsdutexte21"/>
        <w:spacing w:before="238" w:after="0" w:line="233" w:lineRule="exact"/>
        <w:ind w:right="20" w:firstLine="720"/>
        <w:rPr>
          <w:rFonts w:ascii="Arial Unicode MS" w:cs="Arial Unicode MS"/>
          <w:lang w:val="fr-FR"/>
        </w:rPr>
      </w:pPr>
      <w:r w:rsidRPr="000152C6">
        <w:rPr>
          <w:lang w:val="fr-FR"/>
        </w:rPr>
        <w:t>Faire huit pas vers le nord-nord-ouest en direction du pic des Merveilles. On doit se trouver entre deux blocs hauts de 0,5 m et marcher sur un schiste situé au ras du sol, long d'un mètre d'est en ouest.</w:t>
      </w:r>
    </w:p>
    <w:p w14:paraId="4AA884D2" w14:textId="77777777" w:rsidR="000152C6" w:rsidRPr="0032190F" w:rsidRDefault="000152C6" w:rsidP="000152C6">
      <w:pPr>
        <w:rPr>
          <w:lang w:val="fr-FR"/>
        </w:rPr>
      </w:pPr>
    </w:p>
    <w:p w14:paraId="3DFC4D9F" w14:textId="77777777" w:rsidR="000152C6" w:rsidRPr="0032190F" w:rsidRDefault="000152C6" w:rsidP="00647EA0">
      <w:pPr>
        <w:pStyle w:val="Heading5"/>
      </w:pPr>
      <w:r w:rsidRPr="0032190F">
        <w:t>ZVGIR1@k</w:t>
      </w:r>
    </w:p>
    <w:p w14:paraId="133AA4BB" w14:textId="77777777" w:rsidR="000152C6" w:rsidRPr="0032190F" w:rsidRDefault="000152C6" w:rsidP="000152C6">
      <w:pPr>
        <w:rPr>
          <w:lang w:val="fr-FR"/>
        </w:rPr>
      </w:pPr>
    </w:p>
    <w:p w14:paraId="4BCE56DA" w14:textId="77777777" w:rsidR="000152C6" w:rsidRPr="000152C6" w:rsidRDefault="000152C6" w:rsidP="000152C6">
      <w:pPr>
        <w:pStyle w:val="Corpsdutexte61"/>
        <w:spacing w:before="242" w:line="230" w:lineRule="exact"/>
        <w:ind w:right="20"/>
        <w:rPr>
          <w:rFonts w:ascii="Arial Unicode MS" w:cs="Arial Unicode MS"/>
          <w:lang w:val="fr-FR"/>
        </w:rPr>
      </w:pPr>
      <w:r w:rsidRPr="000152C6">
        <w:rPr>
          <w:lang w:val="fr-FR"/>
        </w:rPr>
        <w:t>C'est sa face supérieure (1,3 m d'est en ouest par 0,4 m au maximum), presque plate et de pendage 10° nord. On peut y deviner trois corniformes. En contrebas, au sud, un morceau détaché porte un corniforme au dessin épais, irrégulier, formé de cupules assez grandes</w:t>
      </w:r>
    </w:p>
    <w:p w14:paraId="45E6B685" w14:textId="77777777" w:rsidR="000152C6" w:rsidRPr="000152C6" w:rsidRDefault="000152C6" w:rsidP="000152C6">
      <w:pPr>
        <w:pStyle w:val="Corpsdutexte1"/>
        <w:spacing w:before="242"/>
        <w:ind w:right="20"/>
        <w:rPr>
          <w:rFonts w:ascii="Arial Unicode MS" w:cs="Arial Unicode MS"/>
          <w:lang w:val="fr-FR"/>
        </w:rPr>
      </w:pPr>
      <w:r w:rsidRPr="000152C6">
        <w:rPr>
          <w:lang w:val="fr-FR"/>
        </w:rPr>
        <w:t>Revenir jusqu'aux roches 1 et la et marcher dans leur alignement vers le refuge des savants. On descend du promontoire vers l'embouchure d'un des torrents. Au bout d'une vingtaine de mètres on dépassera un bloc de conglomérat. Marcher encore une quinzaine de mètres pour trouver à gauche une roche gravée. Attention : Vipères ! !</w:t>
      </w:r>
    </w:p>
    <w:p w14:paraId="3EF4F78A" w14:textId="77777777" w:rsidR="000152C6" w:rsidRPr="0032190F" w:rsidRDefault="000152C6" w:rsidP="000152C6">
      <w:pPr>
        <w:rPr>
          <w:lang w:val="fr-FR"/>
        </w:rPr>
      </w:pPr>
    </w:p>
    <w:p w14:paraId="56C94033" w14:textId="77777777" w:rsidR="000152C6" w:rsidRPr="0032190F" w:rsidRDefault="000152C6" w:rsidP="00647EA0">
      <w:pPr>
        <w:pStyle w:val="Heading5"/>
      </w:pPr>
      <w:r w:rsidRPr="0032190F">
        <w:lastRenderedPageBreak/>
        <w:t>ZVGIR1@d</w:t>
      </w:r>
    </w:p>
    <w:p w14:paraId="01B0C0EB" w14:textId="77777777" w:rsidR="000152C6" w:rsidRPr="0032190F" w:rsidRDefault="000152C6" w:rsidP="000152C6">
      <w:pPr>
        <w:rPr>
          <w:i/>
          <w:lang w:val="fr-FR"/>
        </w:rPr>
      </w:pPr>
      <w:r w:rsidRPr="0032190F">
        <w:rPr>
          <w:i/>
          <w:lang w:val="fr-FR"/>
        </w:rPr>
        <w:t>Roche orange pâle</w:t>
      </w:r>
    </w:p>
    <w:p w14:paraId="74E5A96C" w14:textId="77777777" w:rsidR="000152C6" w:rsidRPr="0032190F" w:rsidRDefault="000152C6" w:rsidP="000152C6">
      <w:pPr>
        <w:rPr>
          <w:lang w:val="fr-FR"/>
        </w:rPr>
      </w:pPr>
      <w:r w:rsidRPr="0032190F">
        <w:rPr>
          <w:lang w:val="fr-FR"/>
        </w:rPr>
        <w:tab/>
        <w:t xml:space="preserve">C’est un bloc rectangulaire de </w:t>
      </w:r>
      <w:smartTag w:uri="urn:schemas-microsoft-com:office:smarttags" w:element="metricconverter">
        <w:smartTagPr>
          <w:attr w:name="ProductID" w:val="1,5 m"/>
        </w:smartTagPr>
        <w:r w:rsidRPr="0032190F">
          <w:rPr>
            <w:lang w:val="fr-FR"/>
          </w:rPr>
          <w:t>1,5 m</w:t>
        </w:r>
      </w:smartTag>
      <w:r w:rsidRPr="0032190F">
        <w:rPr>
          <w:lang w:val="fr-FR"/>
        </w:rPr>
        <w:t xml:space="preserve"> sur </w:t>
      </w:r>
      <w:smartTag w:uri="urn:schemas-microsoft-com:office:smarttags" w:element="metricconverter">
        <w:smartTagPr>
          <w:attr w:name="ProductID" w:val="1 m"/>
        </w:smartTagPr>
        <w:r w:rsidRPr="0032190F">
          <w:rPr>
            <w:lang w:val="fr-FR"/>
          </w:rPr>
          <w:t>1 m</w:t>
        </w:r>
      </w:smartTag>
      <w:r w:rsidRPr="0032190F">
        <w:rPr>
          <w:lang w:val="fr-FR"/>
        </w:rPr>
        <w:t xml:space="preserve"> qui est situé dans la partie haute de la moraine herbeuse à quelques </w:t>
      </w:r>
      <w:smartTag w:uri="urn:schemas-microsoft-com:office:smarttags" w:element="metricconverter">
        <w:smartTagPr>
          <w:attr w:name="ProductID" w:val="2140 m"/>
        </w:smartTagPr>
        <w:r w:rsidRPr="0032190F">
          <w:rPr>
            <w:lang w:val="fr-FR"/>
          </w:rPr>
          <w:t>2140 m</w:t>
        </w:r>
      </w:smartTag>
      <w:r w:rsidRPr="0032190F">
        <w:rPr>
          <w:lang w:val="fr-FR"/>
        </w:rPr>
        <w:t xml:space="preserve"> d’altitude. </w:t>
      </w:r>
    </w:p>
    <w:p w14:paraId="29A17AF7" w14:textId="77777777" w:rsidR="000152C6" w:rsidRPr="0032190F" w:rsidRDefault="000152C6" w:rsidP="000152C6">
      <w:pPr>
        <w:rPr>
          <w:lang w:val="fr-FR"/>
        </w:rPr>
      </w:pPr>
    </w:p>
    <w:p w14:paraId="32F72156" w14:textId="77777777" w:rsidR="000152C6" w:rsidRPr="0032190F" w:rsidRDefault="000152C6" w:rsidP="000152C6">
      <w:pPr>
        <w:pStyle w:val="Caption"/>
        <w:rPr>
          <w:rFonts w:ascii="Arial Unicode MS" w:cs="Arial Unicode MS"/>
          <w:lang w:val="fr-FR"/>
        </w:rPr>
      </w:pPr>
      <w:r w:rsidRPr="0032190F">
        <w:rPr>
          <w:lang w:val="fr-FR"/>
        </w:rPr>
        <w:t>C'est un schiste vert dont le dessus est feuilleté et dont la face sud, presque verticale, porte encore des restes de patine. Au centre, dans des lichens, chercher un réticulé circulaire divisé en quatre cases régulières. Tout à fait à droite, sur une surface lisse et verte, chercher une plage de cupules. Cette roche s 'est appelée (en 1983, 8</w:t>
      </w:r>
      <w:r w:rsidRPr="0032190F">
        <w:rPr>
          <w:rStyle w:val="Corpsdutexte57"/>
          <w:i w:val="0"/>
          <w:lang w:val="fr-FR"/>
        </w:rPr>
        <w:t>4) ZVIR60.</w:t>
      </w:r>
    </w:p>
    <w:p w14:paraId="4DC69E48" w14:textId="77777777" w:rsidR="000152C6" w:rsidRPr="0032190F" w:rsidRDefault="000152C6" w:rsidP="000152C6">
      <w:pPr>
        <w:rPr>
          <w:lang w:val="fr-FR"/>
        </w:rPr>
      </w:pPr>
    </w:p>
    <w:p w14:paraId="57B31948" w14:textId="77777777" w:rsidR="000152C6" w:rsidRPr="0032190F" w:rsidRDefault="000152C6" w:rsidP="000152C6">
      <w:pPr>
        <w:pStyle w:val="Caption"/>
        <w:rPr>
          <w:rStyle w:val="Emphasis"/>
          <w:lang w:val="fr-FR"/>
        </w:rPr>
      </w:pPr>
      <w:r w:rsidRPr="0032190F">
        <w:rPr>
          <w:rStyle w:val="Emphasis"/>
          <w:lang w:val="fr-FR"/>
        </w:rPr>
        <w:t>Aller vers l'est en direction de deux blocs triangulaires. Le premier, plus petit, est rouge sombre et l'autre, situé quatre mètres plus loin, est rosâtre. Devant ce dernier se trouve une pierre orange.</w:t>
      </w:r>
    </w:p>
    <w:p w14:paraId="0CDDB2EE" w14:textId="77777777" w:rsidR="000152C6" w:rsidRPr="0032190F" w:rsidRDefault="000152C6" w:rsidP="000152C6">
      <w:pPr>
        <w:rPr>
          <w:lang w:val="fr-FR"/>
        </w:rPr>
      </w:pPr>
    </w:p>
    <w:p w14:paraId="30260AC9" w14:textId="77777777" w:rsidR="000152C6" w:rsidRPr="0032190F" w:rsidRDefault="000152C6" w:rsidP="00647EA0">
      <w:pPr>
        <w:pStyle w:val="Heading5"/>
      </w:pPr>
      <w:r w:rsidRPr="0032190F">
        <w:t>ZVGIR1@e</w:t>
      </w:r>
    </w:p>
    <w:p w14:paraId="3E788EF2" w14:textId="77777777" w:rsidR="000152C6" w:rsidRPr="0032190F" w:rsidRDefault="000152C6" w:rsidP="000152C6">
      <w:pPr>
        <w:rPr>
          <w:i/>
          <w:lang w:val="fr-FR"/>
        </w:rPr>
      </w:pPr>
      <w:r w:rsidRPr="0032190F">
        <w:rPr>
          <w:i/>
          <w:lang w:val="fr-FR"/>
        </w:rPr>
        <w:t>Roche hermétique</w:t>
      </w:r>
    </w:p>
    <w:p w14:paraId="3210B028" w14:textId="77777777" w:rsidR="000152C6" w:rsidRPr="0032190F" w:rsidRDefault="000152C6" w:rsidP="000152C6">
      <w:pPr>
        <w:rPr>
          <w:lang w:val="fr-FR"/>
        </w:rPr>
      </w:pPr>
      <w:r w:rsidRPr="0032190F">
        <w:rPr>
          <w:lang w:val="fr-FR"/>
        </w:rPr>
        <w:tab/>
        <w:t>C’est un le haut d’un petit bloc de schiste orange (</w:t>
      </w:r>
      <w:smartTag w:uri="urn:schemas-microsoft-com:office:smarttags" w:element="metricconverter">
        <w:smartTagPr>
          <w:attr w:name="ProductID" w:val="90 cm"/>
        </w:smartTagPr>
        <w:r w:rsidRPr="0032190F">
          <w:rPr>
            <w:lang w:val="fr-FR"/>
          </w:rPr>
          <w:t>90 cm</w:t>
        </w:r>
      </w:smartTag>
      <w:r w:rsidRPr="0032190F">
        <w:rPr>
          <w:lang w:val="fr-FR"/>
        </w:rPr>
        <w:t xml:space="preserve"> par </w:t>
      </w:r>
      <w:smartTag w:uri="urn:schemas-microsoft-com:office:smarttags" w:element="metricconverter">
        <w:smartTagPr>
          <w:attr w:name="ProductID" w:val="80 cm"/>
        </w:smartTagPr>
        <w:r w:rsidRPr="0032190F">
          <w:rPr>
            <w:lang w:val="fr-FR"/>
          </w:rPr>
          <w:t>80 cm</w:t>
        </w:r>
      </w:smartTag>
      <w:r w:rsidRPr="0032190F">
        <w:rPr>
          <w:lang w:val="fr-FR"/>
        </w:rPr>
        <w:t xml:space="preserve">) en grande partie recouvert par l’herbe situé sur le replat de la moraine à environ </w:t>
      </w:r>
      <w:smartTag w:uri="urn:schemas-microsoft-com:office:smarttags" w:element="metricconverter">
        <w:smartTagPr>
          <w:attr w:name="ProductID" w:val="2400 m"/>
        </w:smartTagPr>
        <w:r w:rsidRPr="0032190F">
          <w:rPr>
            <w:lang w:val="fr-FR"/>
          </w:rPr>
          <w:t>2400 m</w:t>
        </w:r>
      </w:smartTag>
      <w:r w:rsidRPr="0032190F">
        <w:rPr>
          <w:lang w:val="fr-FR"/>
        </w:rPr>
        <w:t xml:space="preserve"> d’altitude.</w:t>
      </w:r>
    </w:p>
    <w:p w14:paraId="4542CAFE" w14:textId="77777777" w:rsidR="000152C6" w:rsidRPr="0032190F" w:rsidRDefault="000152C6" w:rsidP="000152C6">
      <w:pPr>
        <w:rPr>
          <w:lang w:val="fr-FR"/>
        </w:rPr>
      </w:pPr>
    </w:p>
    <w:p w14:paraId="2E7251A9" w14:textId="77777777" w:rsidR="000152C6" w:rsidRPr="0032190F" w:rsidRDefault="000152C6" w:rsidP="000152C6">
      <w:pPr>
        <w:pStyle w:val="Caption"/>
        <w:rPr>
          <w:lang w:val="fr-FR"/>
        </w:rPr>
      </w:pPr>
      <w:r w:rsidRPr="0032190F">
        <w:rPr>
          <w:lang w:val="fr-FR"/>
        </w:rPr>
        <w:t>Elle est juste derrière le bloc cité. C'est un petit bloc de schiste vert situé au ras du sol (0,3 m par 0,7 m). Sa face sud, patinée en rose orangé, présente deux surfaces, de pendages 30° et 60°, séparées par un décrochement. La partie la moins inclinée, (à droite), porte un corniforme relativement net. Les autres gravures sont éclatées</w:t>
      </w:r>
    </w:p>
    <w:p w14:paraId="72B37CA2" w14:textId="77777777" w:rsidR="000152C6" w:rsidRPr="000152C6" w:rsidRDefault="000152C6" w:rsidP="000152C6">
      <w:pPr>
        <w:pStyle w:val="Corpsdutexte21"/>
        <w:spacing w:before="0" w:after="0" w:line="485" w:lineRule="exact"/>
        <w:ind w:right="20" w:firstLine="720"/>
        <w:rPr>
          <w:lang w:val="fr-FR"/>
        </w:rPr>
      </w:pPr>
      <w:r w:rsidRPr="000152C6">
        <w:rPr>
          <w:lang w:val="fr-FR"/>
        </w:rPr>
        <w:t xml:space="preserve">Passer à droite du conglomérat et remonter de quatre mètres vers le nord. </w:t>
      </w:r>
    </w:p>
    <w:p w14:paraId="6AC1548D" w14:textId="77777777" w:rsidR="000152C6" w:rsidRPr="0032190F" w:rsidRDefault="000152C6" w:rsidP="000152C6">
      <w:pPr>
        <w:rPr>
          <w:lang w:val="fr-FR"/>
        </w:rPr>
      </w:pPr>
    </w:p>
    <w:p w14:paraId="15D58F40" w14:textId="77777777" w:rsidR="000152C6" w:rsidRPr="000152C6" w:rsidRDefault="000152C6" w:rsidP="000152C6">
      <w:pPr>
        <w:pStyle w:val="Corpsdutexte101"/>
        <w:spacing w:line="240" w:lineRule="auto"/>
        <w:rPr>
          <w:rFonts w:ascii="Arial Unicode MS" w:cs="Arial Unicode MS"/>
          <w:lang w:val="fr-FR"/>
        </w:rPr>
      </w:pPr>
      <w:r w:rsidRPr="000152C6">
        <w:rPr>
          <w:lang w:val="fr-FR"/>
        </w:rPr>
        <w:t>Cette roche s 'est appelée (en 1983, 8</w:t>
      </w:r>
      <w:r w:rsidRPr="000152C6">
        <w:rPr>
          <w:rStyle w:val="Corpsdutexte1010"/>
          <w:lang w:val="fr-FR"/>
        </w:rPr>
        <w:t>4) ZVIR59</w:t>
      </w:r>
      <w:r w:rsidRPr="000152C6">
        <w:rPr>
          <w:lang w:val="fr-FR"/>
        </w:rPr>
        <w:t>.</w:t>
      </w:r>
    </w:p>
    <w:p w14:paraId="3CE53E8D" w14:textId="77777777" w:rsidR="000152C6" w:rsidRPr="0032190F" w:rsidRDefault="000152C6" w:rsidP="000152C6">
      <w:pPr>
        <w:rPr>
          <w:lang w:val="fr-FR"/>
        </w:rPr>
      </w:pPr>
    </w:p>
    <w:p w14:paraId="419D78D2" w14:textId="77777777" w:rsidR="000152C6" w:rsidRPr="0032190F" w:rsidRDefault="000152C6" w:rsidP="00647EA0">
      <w:pPr>
        <w:pStyle w:val="Heading5"/>
      </w:pPr>
      <w:r w:rsidRPr="0032190F">
        <w:t>ZVGIR1@h</w:t>
      </w:r>
    </w:p>
    <w:p w14:paraId="5130E2B6" w14:textId="77777777" w:rsidR="000152C6" w:rsidRPr="0032190F" w:rsidRDefault="000152C6" w:rsidP="000152C6">
      <w:pPr>
        <w:rPr>
          <w:i/>
          <w:lang w:val="fr-FR"/>
        </w:rPr>
      </w:pPr>
      <w:r w:rsidRPr="0032190F">
        <w:rPr>
          <w:i/>
          <w:lang w:val="fr-FR"/>
        </w:rPr>
        <w:t>Roche aux quatre corniformes schématiques</w:t>
      </w:r>
    </w:p>
    <w:p w14:paraId="5B763276" w14:textId="77777777" w:rsidR="000152C6" w:rsidRPr="0032190F" w:rsidRDefault="000152C6" w:rsidP="000152C6">
      <w:pPr>
        <w:rPr>
          <w:lang w:val="fr-FR"/>
        </w:rPr>
      </w:pPr>
      <w:r w:rsidRPr="0032190F">
        <w:rPr>
          <w:i/>
          <w:lang w:val="fr-FR"/>
        </w:rPr>
        <w:tab/>
      </w:r>
      <w:r w:rsidRPr="0032190F">
        <w:rPr>
          <w:lang w:val="fr-FR"/>
        </w:rPr>
        <w:t xml:space="preserve">Ce bloc de </w:t>
      </w:r>
      <w:smartTag w:uri="urn:schemas-microsoft-com:office:smarttags" w:element="metricconverter">
        <w:smartTagPr>
          <w:attr w:name="ProductID" w:val="1 m"/>
        </w:smartTagPr>
        <w:r w:rsidRPr="0032190F">
          <w:rPr>
            <w:lang w:val="fr-FR"/>
          </w:rPr>
          <w:t>1 m</w:t>
        </w:r>
      </w:smartTag>
      <w:r w:rsidRPr="0032190F">
        <w:rPr>
          <w:lang w:val="fr-FR"/>
        </w:rPr>
        <w:t xml:space="preserve"> par </w:t>
      </w:r>
      <w:smartTag w:uri="urn:schemas-microsoft-com:office:smarttags" w:element="metricconverter">
        <w:smartTagPr>
          <w:attr w:name="ProductID" w:val="60 cm"/>
        </w:smartTagPr>
        <w:r w:rsidRPr="0032190F">
          <w:rPr>
            <w:lang w:val="fr-FR"/>
          </w:rPr>
          <w:t>60 cm</w:t>
        </w:r>
      </w:smartTag>
      <w:r w:rsidRPr="0032190F">
        <w:rPr>
          <w:lang w:val="fr-FR"/>
        </w:rPr>
        <w:t xml:space="preserve"> est lui aussi recouvert en partie par la couche d’humus. Il se trouve au milieu du replat de la moraine herbeuse à quelques </w:t>
      </w:r>
      <w:smartTag w:uri="urn:schemas-microsoft-com:office:smarttags" w:element="metricconverter">
        <w:smartTagPr>
          <w:attr w:name="ProductID" w:val="2140 m"/>
        </w:smartTagPr>
        <w:r w:rsidRPr="0032190F">
          <w:rPr>
            <w:lang w:val="fr-FR"/>
          </w:rPr>
          <w:t>2140 m</w:t>
        </w:r>
      </w:smartTag>
      <w:r w:rsidRPr="0032190F">
        <w:rPr>
          <w:lang w:val="fr-FR"/>
        </w:rPr>
        <w:t xml:space="preserve"> d’altitude.</w:t>
      </w:r>
    </w:p>
    <w:p w14:paraId="607ACA9B" w14:textId="77777777" w:rsidR="000152C6" w:rsidRPr="000152C6" w:rsidRDefault="000152C6" w:rsidP="000152C6">
      <w:pPr>
        <w:pStyle w:val="Corpsdutexte1"/>
        <w:spacing w:before="0" w:line="230" w:lineRule="exact"/>
        <w:ind w:left="20" w:right="20" w:firstLine="720"/>
        <w:rPr>
          <w:lang w:val="fr-FR"/>
        </w:rPr>
      </w:pPr>
    </w:p>
    <w:p w14:paraId="61BB922B" w14:textId="77777777" w:rsidR="000152C6" w:rsidRPr="000152C6" w:rsidRDefault="000152C6" w:rsidP="000152C6">
      <w:pPr>
        <w:pStyle w:val="Corpsdutexte1"/>
        <w:spacing w:before="0" w:line="230" w:lineRule="exact"/>
        <w:ind w:left="20" w:right="20" w:firstLine="720"/>
        <w:rPr>
          <w:rFonts w:ascii="Arial Unicode MS" w:cs="Arial Unicode MS"/>
          <w:lang w:val="fr-FR"/>
        </w:rPr>
      </w:pPr>
      <w:r w:rsidRPr="000152C6">
        <w:rPr>
          <w:lang w:val="fr-FR"/>
        </w:rPr>
        <w:t>Parcourir encore cinq mètres vers le nord-nord-ouest, en direction du sommet du mélèze, pris précédemment comme repère. Soulever l'herbe pour trouver la roche.</w:t>
      </w:r>
    </w:p>
    <w:p w14:paraId="73E3711B" w14:textId="77777777" w:rsidR="000152C6" w:rsidRPr="0032190F" w:rsidRDefault="000152C6" w:rsidP="00647EA0">
      <w:pPr>
        <w:pStyle w:val="Heading5"/>
      </w:pPr>
      <w:r w:rsidRPr="0032190F">
        <w:t>ZVGIR1@k</w:t>
      </w:r>
    </w:p>
    <w:p w14:paraId="777711D1" w14:textId="77777777" w:rsidR="000152C6" w:rsidRPr="0032190F" w:rsidRDefault="000152C6" w:rsidP="000152C6">
      <w:pPr>
        <w:rPr>
          <w:lang w:val="fr-FR"/>
        </w:rPr>
      </w:pPr>
      <w:r w:rsidRPr="0032190F">
        <w:rPr>
          <w:lang w:val="fr-FR"/>
        </w:rPr>
        <w:tab/>
        <w:t xml:space="preserve">Le haut de ce bloc ( </w:t>
      </w:r>
      <w:smartTag w:uri="urn:schemas-microsoft-com:office:smarttags" w:element="metricconverter">
        <w:smartTagPr>
          <w:attr w:name="ProductID" w:val="140 cm"/>
        </w:smartTagPr>
        <w:r w:rsidRPr="0032190F">
          <w:rPr>
            <w:lang w:val="fr-FR"/>
          </w:rPr>
          <w:t>140 cm</w:t>
        </w:r>
      </w:smartTag>
      <w:r w:rsidRPr="0032190F">
        <w:rPr>
          <w:lang w:val="fr-FR"/>
        </w:rPr>
        <w:t xml:space="preserve"> x </w:t>
      </w:r>
      <w:smartTag w:uri="urn:schemas-microsoft-com:office:smarttags" w:element="metricconverter">
        <w:smartTagPr>
          <w:attr w:name="ProductID" w:val="40 cm"/>
        </w:smartTagPr>
        <w:r w:rsidRPr="0032190F">
          <w:rPr>
            <w:lang w:val="fr-FR"/>
          </w:rPr>
          <w:t>40 cm</w:t>
        </w:r>
      </w:smartTag>
      <w:r w:rsidRPr="0032190F">
        <w:rPr>
          <w:lang w:val="fr-FR"/>
        </w:rPr>
        <w:t xml:space="preserve">) de grès-schisteux orange est situé dans la partie médiane de la moraine herbeuse à proximité de la roche 1@b et en surplomb du bras sud du Torrent de l’Arpette à quelques </w:t>
      </w:r>
      <w:smartTag w:uri="urn:schemas-microsoft-com:office:smarttags" w:element="metricconverter">
        <w:smartTagPr>
          <w:attr w:name="ProductID" w:val="2134 m"/>
        </w:smartTagPr>
        <w:r w:rsidRPr="0032190F">
          <w:rPr>
            <w:lang w:val="fr-FR"/>
          </w:rPr>
          <w:t>2134 m</w:t>
        </w:r>
      </w:smartTag>
      <w:r w:rsidRPr="0032190F">
        <w:rPr>
          <w:lang w:val="fr-FR"/>
        </w:rPr>
        <w:t xml:space="preserve"> d’altitude.</w:t>
      </w:r>
    </w:p>
    <w:p w14:paraId="2DF36641" w14:textId="77777777" w:rsidR="000152C6" w:rsidRPr="0032190F" w:rsidRDefault="000152C6" w:rsidP="000152C6">
      <w:pPr>
        <w:rPr>
          <w:lang w:val="fr-FR"/>
        </w:rPr>
      </w:pPr>
      <w:r w:rsidRPr="0032190F">
        <w:rPr>
          <w:lang w:val="fr-FR"/>
        </w:rPr>
        <w:tab/>
        <w:t xml:space="preserve">-Une association de deux corniformes affrontés est nettement lisible sur la roche. </w:t>
      </w:r>
    </w:p>
    <w:p w14:paraId="6DA691AB" w14:textId="77777777" w:rsidR="000152C6" w:rsidRPr="0032190F" w:rsidRDefault="000152C6" w:rsidP="000152C6">
      <w:pPr>
        <w:rPr>
          <w:lang w:val="fr-FR"/>
        </w:rPr>
      </w:pPr>
    </w:p>
    <w:p w14:paraId="2A2F46F5" w14:textId="77777777" w:rsidR="000152C6" w:rsidRPr="0032190F" w:rsidRDefault="000152C6" w:rsidP="00647EA0">
      <w:pPr>
        <w:pStyle w:val="Heading5"/>
      </w:pPr>
      <w:r w:rsidRPr="0032190F">
        <w:t>ZVGIR1@n</w:t>
      </w:r>
    </w:p>
    <w:p w14:paraId="72C1E5F7" w14:textId="77777777" w:rsidR="000152C6" w:rsidRPr="0032190F" w:rsidRDefault="000152C6" w:rsidP="000152C6">
      <w:pPr>
        <w:rPr>
          <w:lang w:val="fr-FR"/>
        </w:rPr>
      </w:pPr>
      <w:r w:rsidRPr="0032190F">
        <w:rPr>
          <w:lang w:val="fr-FR"/>
        </w:rPr>
        <w:tab/>
        <w:t>- Deux corniformes (fig. 1 et 2) sont affrontés.A en juger par les autres thèmes, la disposition générale et l’association des figures 1 et 2, la figure 5 est certainement le début d’un corniforme (corne gauche) qui est resté inachevé.</w:t>
      </w:r>
    </w:p>
    <w:p w14:paraId="13A02114" w14:textId="77777777" w:rsidR="000152C6" w:rsidRPr="000152C6" w:rsidRDefault="000152C6" w:rsidP="000152C6">
      <w:pPr>
        <w:pStyle w:val="Corpsdutexte61"/>
        <w:spacing w:before="184" w:line="228" w:lineRule="exact"/>
        <w:ind w:left="20" w:right="20" w:firstLine="720"/>
        <w:rPr>
          <w:rFonts w:ascii="Arial Unicode MS" w:cs="Arial Unicode MS"/>
          <w:lang w:val="fr-FR"/>
        </w:rPr>
      </w:pPr>
      <w:r w:rsidRPr="000152C6">
        <w:rPr>
          <w:lang w:val="fr-FR"/>
        </w:rPr>
        <w:t xml:space="preserve">C'est un petit bloc prismatique de pélite schistosée violette, plus ou moins patinée en brun orange avec des traînées gris vert. La face de pendage 80° est, non patinée, triangulaire (0,6 m de haut par 1,0 m à la base) présente de nombreux décrochements en zigzag et des gravures. Repérer cinq corniformes dont quatre sont situés au ras de l'herbe. A gauche (sud) deux d'entre eux, couchés du nord au sud, sont opposés par les cornes et assez bien réalisés. Ils ont des corps carrés, des cornes à deux segments rectangulaires avec des angulations douces. Ils sont formés de petites cupules jointives mais ont été retouchés : les corps ont été </w:t>
      </w:r>
      <w:r w:rsidRPr="000152C6">
        <w:rPr>
          <w:lang w:val="fr-FR"/>
        </w:rPr>
        <w:lastRenderedPageBreak/>
        <w:t>allongés par de plus grandes cupules ou par des petites cupules espacées. Les autres corniformes ont leurs cornes dirigées vers le haut de la roche mais sont moins bien réalisés.</w:t>
      </w:r>
    </w:p>
    <w:p w14:paraId="0121C8EC" w14:textId="77777777" w:rsidR="000152C6" w:rsidRPr="000152C6" w:rsidRDefault="000152C6" w:rsidP="000152C6">
      <w:pPr>
        <w:pStyle w:val="Corpsdutexte1"/>
        <w:spacing w:before="238" w:line="230" w:lineRule="exact"/>
        <w:ind w:left="20" w:right="20" w:firstLine="720"/>
        <w:rPr>
          <w:rFonts w:ascii="Arial Unicode MS" w:cs="Arial Unicode MS"/>
          <w:lang w:val="fr-FR"/>
        </w:rPr>
      </w:pPr>
      <w:r w:rsidRPr="000152C6">
        <w:rPr>
          <w:lang w:val="fr-FR"/>
        </w:rPr>
        <w:t>Aller à vingt-cinq mètres vers l'est en restant à la même altitude. Après être passé entre deux blocs de conglomérat, descendre à gauche vers un vallon pour atteindre un petit bloc verdâtre s'avançant en pointe au sud et penchant vers l'est. Examiner sa face est en surplomb, bloquée par des cailloux de grès blanc et partiellement masquée par un buisson de rhododendrons.</w:t>
      </w:r>
    </w:p>
    <w:p w14:paraId="0825B23F" w14:textId="77777777" w:rsidR="000152C6" w:rsidRPr="0032190F" w:rsidRDefault="000152C6" w:rsidP="000152C6">
      <w:pPr>
        <w:rPr>
          <w:lang w:val="fr-FR"/>
        </w:rPr>
      </w:pPr>
    </w:p>
    <w:p w14:paraId="2933CA52" w14:textId="77777777" w:rsidR="000152C6" w:rsidRPr="0032190F" w:rsidRDefault="000152C6" w:rsidP="00647EA0">
      <w:pPr>
        <w:pStyle w:val="Heading5"/>
      </w:pPr>
      <w:r w:rsidRPr="0032190F">
        <w:t>ZVGIR1@x</w:t>
      </w:r>
    </w:p>
    <w:p w14:paraId="42E569F1" w14:textId="77777777" w:rsidR="000152C6" w:rsidRPr="000152C6" w:rsidRDefault="000152C6" w:rsidP="000152C6">
      <w:pPr>
        <w:pStyle w:val="Corpsdutexte61"/>
        <w:spacing w:before="180" w:line="230" w:lineRule="exact"/>
        <w:ind w:left="20" w:right="20" w:firstLine="720"/>
        <w:rPr>
          <w:rFonts w:ascii="Arial Unicode MS" w:cs="Arial Unicode MS"/>
          <w:lang w:val="fr-FR"/>
        </w:rPr>
      </w:pPr>
      <w:r w:rsidRPr="000152C6">
        <w:rPr>
          <w:lang w:val="fr-FR"/>
        </w:rPr>
        <w:t>La surface verte, relativement lisse et plane, de pendage 110° à 120° est, présente un décrochement longitudinal d'environ 8 cm, de nombreuses stries d'érosion et deux plages peu patinées (récentes ou protégées de l'érosion). De nombreux lichens, jaunes, oranges, gris et noirs recouvrent les autres faces de la roche.</w:t>
      </w:r>
    </w:p>
    <w:p w14:paraId="761E22F1" w14:textId="77777777" w:rsidR="000152C6" w:rsidRPr="000152C6" w:rsidRDefault="000152C6" w:rsidP="000152C6">
      <w:pPr>
        <w:pStyle w:val="Corpsdutexte41"/>
        <w:spacing w:before="232" w:after="0" w:line="240" w:lineRule="exact"/>
        <w:ind w:right="20"/>
        <w:rPr>
          <w:lang w:val="fr-FR"/>
        </w:rPr>
      </w:pPr>
      <w:r w:rsidRPr="000152C6">
        <w:rPr>
          <w:lang w:val="fr-FR"/>
        </w:rPr>
        <w:t>Marcher une quinzaine de mètres en direction d'un bloc noir déposé sur un grand affleurement gris. Rechercher un schiste violet, feuilleté et patiné de couleur beige (sud-sud-ouest). Ou revenir jusqu'à la roche lyet se diriger vers la digue.</w:t>
      </w:r>
    </w:p>
    <w:p w14:paraId="7D2F7EB8" w14:textId="77777777" w:rsidR="000152C6" w:rsidRPr="0032190F" w:rsidRDefault="000152C6" w:rsidP="000152C6">
      <w:pPr>
        <w:rPr>
          <w:lang w:val="fr-FR"/>
        </w:rPr>
      </w:pPr>
    </w:p>
    <w:p w14:paraId="221D4CC3" w14:textId="77777777" w:rsidR="000152C6" w:rsidRPr="0032190F" w:rsidRDefault="000152C6" w:rsidP="00647EA0">
      <w:pPr>
        <w:pStyle w:val="Heading5"/>
      </w:pPr>
      <w:r w:rsidRPr="0032190F">
        <w:t>ZVGIR2</w:t>
      </w:r>
    </w:p>
    <w:p w14:paraId="59168850" w14:textId="77777777" w:rsidR="000152C6" w:rsidRPr="0032190F" w:rsidRDefault="000152C6" w:rsidP="000152C6">
      <w:pPr>
        <w:rPr>
          <w:lang w:val="fr-FR"/>
        </w:rPr>
      </w:pPr>
      <w:r w:rsidRPr="0032190F">
        <w:rPr>
          <w:lang w:val="fr-FR"/>
        </w:rPr>
        <w:tab/>
        <w:t xml:space="preserve">-En plus d’évidentes similitudes entre les corniformes à corps carré (fig. 13, 23 et 25) d’une part, et à corps linéaire (fig. 1 et 2) de l’autre, on remarque sur l’autre partie de la surface gravée plusieurs corniformes d’une même forme : une corne qui se prolonge dans l’axe du corps et un plus courte et coudée qui figure encornure (fig. 47, 56, 35, 37, 32a et dans une moindre mesure 45a). On peut suggérer que l’espace de la roche a été divisé entre trois registres verticaux ; bord Nord, centre et bord Sud.  </w:t>
      </w:r>
    </w:p>
    <w:p w14:paraId="50785D19" w14:textId="77777777" w:rsidR="000152C6" w:rsidRPr="0032190F" w:rsidRDefault="000152C6" w:rsidP="000152C6">
      <w:pPr>
        <w:rPr>
          <w:lang w:val="fr-FR"/>
        </w:rPr>
      </w:pPr>
      <w:r w:rsidRPr="0032190F">
        <w:rPr>
          <w:lang w:val="fr-FR"/>
        </w:rPr>
        <w:tab/>
        <w:t>-La figure énigmatique 15 rappelle la figure 2 de la roche ZV.GI.R16@m</w:t>
      </w:r>
    </w:p>
    <w:p w14:paraId="34986179" w14:textId="77777777" w:rsidR="000152C6" w:rsidRPr="0032190F" w:rsidRDefault="000152C6" w:rsidP="000152C6">
      <w:pPr>
        <w:rPr>
          <w:lang w:val="fr-FR"/>
        </w:rPr>
      </w:pPr>
      <w:r w:rsidRPr="0032190F">
        <w:rPr>
          <w:lang w:val="fr-FR"/>
        </w:rPr>
        <w:tab/>
        <w:t>-Les figures 10 et 12, deux corniformes montrent tous les deux des appendices latéraux (oreilles ?) et une iconographie similaire (cornes refermées, corps plus ou moins triangulaire)</w:t>
      </w:r>
    </w:p>
    <w:p w14:paraId="54E02D2E" w14:textId="77777777" w:rsidR="000152C6" w:rsidRPr="0032190F" w:rsidRDefault="000152C6" w:rsidP="000152C6">
      <w:pPr>
        <w:rPr>
          <w:lang w:val="fr-FR"/>
        </w:rPr>
      </w:pPr>
      <w:r w:rsidRPr="0032190F">
        <w:rPr>
          <w:lang w:val="fr-FR"/>
        </w:rPr>
        <w:tab/>
        <w:t>-Sur la face b, on retrouve un corniforme (fig. 69) comparableà un second figuré sur la face a (fig. 22).  Malgré l’érosion de la gravure, on retrouve des caractéristiques identiques : corps triangulaire déjeté (« en banane ») avec un léger renflement entre les corps et boules au bout des cornes.</w:t>
      </w:r>
    </w:p>
    <w:p w14:paraId="37322FD4" w14:textId="77777777" w:rsidR="000152C6" w:rsidRPr="0032190F" w:rsidRDefault="000152C6" w:rsidP="000152C6">
      <w:pPr>
        <w:rPr>
          <w:lang w:val="fr-FR"/>
        </w:rPr>
      </w:pPr>
    </w:p>
    <w:p w14:paraId="1B61A3FF" w14:textId="77777777" w:rsidR="000152C6" w:rsidRPr="0032190F" w:rsidRDefault="000152C6" w:rsidP="000152C6">
      <w:pPr>
        <w:pStyle w:val="Caption"/>
        <w:rPr>
          <w:rStyle w:val="Corpsdutexte510"/>
          <w:i w:val="0"/>
          <w:iCs w:val="0"/>
          <w:lang w:val="fr-FR"/>
        </w:rPr>
      </w:pPr>
      <w:r w:rsidRPr="0032190F">
        <w:rPr>
          <w:lang w:val="fr-FR"/>
        </w:rPr>
        <w:t xml:space="preserve">Sa face de pendage 45° ouest , plane et lisse porte une quarantaine de gravures, particulièrement des corniformes, très visibles. Le style est B1 mais les cupules sont assez grandes. La face de pendage 20° est, très desquamée, est aussi gravée et les gravures y sont plus fines. Cette roche s 'est appelée (en 1983, 84) </w:t>
      </w:r>
      <w:r w:rsidRPr="0032190F">
        <w:rPr>
          <w:rStyle w:val="Corpsdutexte510"/>
          <w:i w:val="0"/>
          <w:lang w:val="fr-FR"/>
        </w:rPr>
        <w:t>ZVIR50</w:t>
      </w:r>
    </w:p>
    <w:p w14:paraId="0BDD2829" w14:textId="77777777" w:rsidR="000152C6" w:rsidRPr="0032190F" w:rsidRDefault="000152C6" w:rsidP="000152C6">
      <w:pPr>
        <w:rPr>
          <w:lang w:val="fr-FR"/>
        </w:rPr>
      </w:pPr>
    </w:p>
    <w:p w14:paraId="3E5A5B0D" w14:textId="77777777" w:rsidR="000152C6" w:rsidRPr="0032190F" w:rsidRDefault="000152C6" w:rsidP="000152C6">
      <w:pPr>
        <w:rPr>
          <w:rStyle w:val="Emphasis"/>
          <w:lang w:val="fr-FR"/>
        </w:rPr>
      </w:pPr>
      <w:r w:rsidRPr="0032190F">
        <w:rPr>
          <w:rStyle w:val="Emphasis"/>
          <w:lang w:val="fr-FR"/>
        </w:rPr>
        <w:t>Se pencher vers la droite et regarder derrière la roche 2. Chercher une face orange avec une plage</w:t>
      </w:r>
    </w:p>
    <w:p w14:paraId="2B63D75E" w14:textId="77777777" w:rsidR="000152C6" w:rsidRPr="0032190F" w:rsidRDefault="000152C6" w:rsidP="000152C6">
      <w:pPr>
        <w:rPr>
          <w:lang w:val="fr-FR"/>
        </w:rPr>
      </w:pPr>
    </w:p>
    <w:p w14:paraId="3049FC3A" w14:textId="77777777" w:rsidR="000152C6" w:rsidRPr="0032190F" w:rsidRDefault="000152C6" w:rsidP="00647EA0">
      <w:pPr>
        <w:pStyle w:val="Heading5"/>
      </w:pPr>
      <w:r w:rsidRPr="0032190F">
        <w:t>ZVGIR2@a</w:t>
      </w:r>
    </w:p>
    <w:p w14:paraId="215E1710" w14:textId="77777777" w:rsidR="000152C6" w:rsidRPr="0032190F" w:rsidRDefault="000152C6" w:rsidP="000152C6">
      <w:pPr>
        <w:rPr>
          <w:lang w:val="fr-FR"/>
        </w:rPr>
      </w:pPr>
    </w:p>
    <w:p w14:paraId="31A77A0F" w14:textId="77777777" w:rsidR="000152C6" w:rsidRPr="0032190F" w:rsidRDefault="000152C6" w:rsidP="000152C6">
      <w:pPr>
        <w:rPr>
          <w:lang w:val="fr-FR"/>
        </w:rPr>
      </w:pPr>
      <w:r w:rsidRPr="0032190F">
        <w:rPr>
          <w:lang w:val="fr-FR"/>
        </w:rPr>
        <w:t>-Le corniforme (fig. 1) présente des cornes refermées sur elles-mêmes et une barre à l’intérieur qui segmente l’intérieur des cornes en deux parties.</w:t>
      </w:r>
    </w:p>
    <w:p w14:paraId="0102629A" w14:textId="77777777" w:rsidR="000152C6" w:rsidRPr="000152C6" w:rsidRDefault="000152C6" w:rsidP="000152C6">
      <w:pPr>
        <w:pStyle w:val="Corpsdutexte61"/>
        <w:spacing w:before="182" w:line="230" w:lineRule="exact"/>
        <w:ind w:left="40" w:firstLine="720"/>
        <w:rPr>
          <w:rFonts w:ascii="Arial Unicode MS" w:cs="Arial Unicode MS"/>
          <w:lang w:val="fr-FR"/>
        </w:rPr>
      </w:pPr>
      <w:r w:rsidRPr="000152C6">
        <w:rPr>
          <w:lang w:val="fr-FR"/>
        </w:rPr>
        <w:t>Sa face de pendage 30° nord (à peine 0,5 m par 0,4 m) porte, sous une barre, un corniforme éclaté au ras du</w:t>
      </w:r>
    </w:p>
    <w:p w14:paraId="538D568E" w14:textId="77777777" w:rsidR="000152C6" w:rsidRPr="000152C6" w:rsidRDefault="000152C6" w:rsidP="000152C6">
      <w:pPr>
        <w:pStyle w:val="Corpsdutexte101"/>
        <w:ind w:left="40"/>
        <w:rPr>
          <w:rFonts w:ascii="Arial Unicode MS" w:cs="Arial Unicode MS"/>
          <w:lang w:val="fr-FR"/>
        </w:rPr>
      </w:pPr>
      <w:r w:rsidRPr="000152C6">
        <w:rPr>
          <w:lang w:val="fr-FR"/>
        </w:rPr>
        <w:t>sol</w:t>
      </w:r>
    </w:p>
    <w:p w14:paraId="703E70A8" w14:textId="77777777" w:rsidR="000152C6" w:rsidRPr="000152C6" w:rsidRDefault="000152C6" w:rsidP="000152C6">
      <w:pPr>
        <w:pStyle w:val="Corpsdutexte101"/>
        <w:ind w:left="40"/>
        <w:rPr>
          <w:rFonts w:ascii="Arial Unicode MS" w:cs="Arial Unicode MS"/>
          <w:lang w:val="fr-FR"/>
        </w:rPr>
      </w:pPr>
      <w:r w:rsidRPr="000152C6">
        <w:rPr>
          <w:lang w:val="fr-FR"/>
        </w:rPr>
        <w:t xml:space="preserve">Cette roche s 'est appelée (en 1983, 84) </w:t>
      </w:r>
      <w:r w:rsidRPr="000152C6">
        <w:rPr>
          <w:rStyle w:val="Corpsdutexte1011"/>
          <w:lang w:val="fr-FR"/>
        </w:rPr>
        <w:t>ZVIR61</w:t>
      </w:r>
      <w:r w:rsidRPr="000152C6">
        <w:rPr>
          <w:lang w:val="fr-FR"/>
        </w:rPr>
        <w:t>.</w:t>
      </w:r>
    </w:p>
    <w:p w14:paraId="2674D7FE" w14:textId="77777777" w:rsidR="000152C6" w:rsidRPr="000152C6" w:rsidRDefault="000152C6" w:rsidP="000152C6">
      <w:pPr>
        <w:pStyle w:val="Corpsdutexte21"/>
        <w:spacing w:before="266" w:after="0" w:line="240" w:lineRule="auto"/>
        <w:ind w:left="40" w:firstLine="720"/>
        <w:rPr>
          <w:rFonts w:ascii="Arial Unicode MS" w:cs="Arial Unicode MS"/>
          <w:lang w:val="fr-FR"/>
        </w:rPr>
      </w:pPr>
      <w:r w:rsidRPr="000152C6">
        <w:rPr>
          <w:lang w:val="fr-FR"/>
        </w:rPr>
        <w:t>Marcher trois mètres vers le sud pour se trouver derrière le bloc de conglomérat feuilleté.</w:t>
      </w:r>
    </w:p>
    <w:p w14:paraId="6B8EE198" w14:textId="77777777" w:rsidR="000152C6" w:rsidRPr="0032190F" w:rsidRDefault="000152C6" w:rsidP="000152C6">
      <w:pPr>
        <w:rPr>
          <w:lang w:val="fr-FR"/>
        </w:rPr>
      </w:pPr>
    </w:p>
    <w:p w14:paraId="63717881" w14:textId="77777777" w:rsidR="000152C6" w:rsidRPr="0032190F" w:rsidRDefault="000152C6" w:rsidP="00647EA0">
      <w:pPr>
        <w:pStyle w:val="Heading5"/>
      </w:pPr>
      <w:r w:rsidRPr="0032190F">
        <w:t>ZVGIR2@c</w:t>
      </w:r>
    </w:p>
    <w:p w14:paraId="1328E979" w14:textId="77777777" w:rsidR="000152C6" w:rsidRPr="000152C6" w:rsidRDefault="000152C6" w:rsidP="000152C6">
      <w:pPr>
        <w:pStyle w:val="Corpsdutexte61"/>
        <w:spacing w:before="242" w:line="230" w:lineRule="exact"/>
        <w:ind w:right="20"/>
        <w:rPr>
          <w:rFonts w:ascii="Arial Unicode MS" w:cs="Arial Unicode MS"/>
          <w:lang w:val="fr-FR"/>
        </w:rPr>
      </w:pPr>
      <w:r w:rsidRPr="000152C6">
        <w:rPr>
          <w:lang w:val="fr-FR"/>
        </w:rPr>
        <w:lastRenderedPageBreak/>
        <w:t>C'est un bloc prismatique cassé à l'est. La face du dessus, plane, très desquamée, est de pendage 20°est. La face de pendage 80° sud porte un corniforme piqueté grossièrement ainsi qu 'une plage, au milieu de lichens et de fissures.</w:t>
      </w:r>
    </w:p>
    <w:p w14:paraId="23917D0F" w14:textId="77777777" w:rsidR="000152C6" w:rsidRPr="000152C6" w:rsidRDefault="000152C6" w:rsidP="000152C6">
      <w:pPr>
        <w:pStyle w:val="Corpsdutexte101"/>
        <w:ind w:left="700"/>
        <w:rPr>
          <w:rStyle w:val="Corpsdutexte109"/>
          <w:i/>
          <w:iCs/>
          <w:lang w:val="fr-FR"/>
        </w:rPr>
      </w:pPr>
      <w:r w:rsidRPr="000152C6">
        <w:rPr>
          <w:lang w:val="fr-FR"/>
        </w:rPr>
        <w:t>Cette roche s'est appelée (en 1983, 8</w:t>
      </w:r>
      <w:r w:rsidRPr="000152C6">
        <w:rPr>
          <w:rStyle w:val="Corpsdutexte109"/>
          <w:lang w:val="fr-FR"/>
        </w:rPr>
        <w:t>4) ZV1R42.</w:t>
      </w:r>
    </w:p>
    <w:p w14:paraId="1F776179" w14:textId="77777777" w:rsidR="000152C6" w:rsidRPr="000152C6" w:rsidRDefault="000152C6" w:rsidP="000152C6">
      <w:pPr>
        <w:pStyle w:val="Corpsdutexte1"/>
        <w:spacing w:before="0" w:line="230" w:lineRule="exact"/>
        <w:rPr>
          <w:rFonts w:ascii="Arial Unicode MS" w:cs="Arial Unicode MS"/>
          <w:lang w:val="fr-FR"/>
        </w:rPr>
      </w:pPr>
      <w:r w:rsidRPr="000152C6">
        <w:rPr>
          <w:lang w:val="fr-FR"/>
        </w:rPr>
        <w:t>Descendre jusqu'au sentier qui enserre le lac et traverser deux torrents issus du lac Mouton. Poursuivre vers le sud jusqu'à un éboulis. Remonter ce dernier une quinzaine de mètres en direction du grand rocher détaché de la cime des Lacs. L'éboulis est surtout composé de grès grossiers blancs mais on y trouve aussi quelques grès schisteux fins et violets.</w:t>
      </w:r>
    </w:p>
    <w:p w14:paraId="41E31B33" w14:textId="77777777" w:rsidR="000152C6" w:rsidRPr="000152C6" w:rsidRDefault="000152C6" w:rsidP="000152C6">
      <w:pPr>
        <w:pStyle w:val="Corpsdutexte1"/>
        <w:spacing w:before="0" w:line="230" w:lineRule="exact"/>
        <w:rPr>
          <w:lang w:val="fr-FR"/>
        </w:rPr>
      </w:pPr>
      <w:r w:rsidRPr="000152C6">
        <w:rPr>
          <w:lang w:val="fr-FR"/>
        </w:rPr>
        <w:t>Dépasser un grès grossier violet avec une tâche blanche en le laissant à gauche. Marcher sur une dalle de grès schisteux verdâtre presque horizontale de 2,0 m par 0,8 m. A trois mètres repérer un grès violet avec des lunules roses. Les roches cherchées sont à 2 et 3 mètres sur la gauche Ce sont deux blocs de grès violet gravés sur leur face</w:t>
      </w:r>
    </w:p>
    <w:p w14:paraId="40974EDD" w14:textId="77777777" w:rsidR="000152C6" w:rsidRPr="0032190F" w:rsidRDefault="000152C6" w:rsidP="000152C6">
      <w:pPr>
        <w:rPr>
          <w:lang w:val="fr-FR"/>
        </w:rPr>
      </w:pPr>
    </w:p>
    <w:p w14:paraId="07B95E3D" w14:textId="77777777" w:rsidR="000152C6" w:rsidRPr="0032190F" w:rsidRDefault="000152C6" w:rsidP="00647EA0">
      <w:pPr>
        <w:pStyle w:val="Heading5"/>
      </w:pPr>
      <w:r w:rsidRPr="0032190F">
        <w:t>ZVGIR2@e</w:t>
      </w:r>
    </w:p>
    <w:p w14:paraId="6D60F77D" w14:textId="77777777" w:rsidR="000152C6" w:rsidRPr="0032190F" w:rsidRDefault="000152C6" w:rsidP="000152C6">
      <w:pPr>
        <w:rPr>
          <w:lang w:val="fr-FR"/>
        </w:rPr>
      </w:pPr>
    </w:p>
    <w:p w14:paraId="3C03727E" w14:textId="77777777" w:rsidR="000152C6" w:rsidRPr="000152C6" w:rsidRDefault="000152C6" w:rsidP="000152C6">
      <w:pPr>
        <w:pStyle w:val="Corpsdutexte61"/>
        <w:spacing w:before="0" w:line="230" w:lineRule="exact"/>
        <w:ind w:left="20" w:right="20" w:firstLine="720"/>
        <w:rPr>
          <w:rFonts w:ascii="Arial Unicode MS" w:cs="Arial Unicode MS"/>
          <w:lang w:val="fr-FR"/>
        </w:rPr>
      </w:pPr>
      <w:r w:rsidRPr="000152C6">
        <w:rPr>
          <w:lang w:val="fr-FR"/>
        </w:rPr>
        <w:t>C'est la plus éloignée : un grès violet, fissuré, plus grossier et plus clair sur ses bords nord-ouest et sud-ouest. La face supérieure horizontale porte, près du bord nord -est, un corniforme linéaire très usé aux cornes dirigées vers le nord-est.</w:t>
      </w:r>
    </w:p>
    <w:p w14:paraId="6B4C1DD1" w14:textId="77777777" w:rsidR="000152C6" w:rsidRPr="000152C6" w:rsidRDefault="000152C6" w:rsidP="000152C6">
      <w:pPr>
        <w:pStyle w:val="Corpsdutexte101"/>
        <w:ind w:left="20"/>
        <w:rPr>
          <w:rFonts w:ascii="Arial Unicode MS" w:cs="Arial Unicode MS"/>
          <w:lang w:val="fr-FR"/>
        </w:rPr>
      </w:pPr>
      <w:r w:rsidRPr="000152C6">
        <w:rPr>
          <w:lang w:val="fr-FR"/>
        </w:rPr>
        <w:t>Cette roche s 'est appelée (en 1983, 8</w:t>
      </w:r>
      <w:r w:rsidRPr="000152C6">
        <w:rPr>
          <w:rStyle w:val="Corpsdutexte108"/>
          <w:lang w:val="fr-FR"/>
        </w:rPr>
        <w:t>4) ZVIR54.</w:t>
      </w:r>
    </w:p>
    <w:p w14:paraId="6220D728" w14:textId="77777777" w:rsidR="000152C6" w:rsidRPr="000152C6" w:rsidRDefault="000152C6" w:rsidP="000152C6">
      <w:pPr>
        <w:pStyle w:val="Corpsdutexte21"/>
        <w:spacing w:before="266" w:after="0" w:line="240" w:lineRule="auto"/>
        <w:ind w:left="20" w:firstLine="720"/>
        <w:rPr>
          <w:rFonts w:ascii="Arial Unicode MS" w:cs="Arial Unicode MS"/>
          <w:lang w:val="fr-FR"/>
        </w:rPr>
      </w:pPr>
      <w:r w:rsidRPr="000152C6">
        <w:rPr>
          <w:lang w:val="fr-FR"/>
        </w:rPr>
        <w:t>Aller à un mètre au nord.</w:t>
      </w:r>
    </w:p>
    <w:p w14:paraId="20EAF9AB" w14:textId="77777777" w:rsidR="000152C6" w:rsidRPr="0032190F" w:rsidRDefault="000152C6" w:rsidP="000152C6">
      <w:pPr>
        <w:rPr>
          <w:lang w:val="fr-FR"/>
        </w:rPr>
      </w:pPr>
    </w:p>
    <w:p w14:paraId="7178CA51" w14:textId="77777777" w:rsidR="000152C6" w:rsidRPr="0032190F" w:rsidRDefault="000152C6" w:rsidP="00647EA0">
      <w:pPr>
        <w:pStyle w:val="Heading5"/>
      </w:pPr>
      <w:r w:rsidRPr="0032190F">
        <w:t>ZVGIR2@d</w:t>
      </w:r>
    </w:p>
    <w:p w14:paraId="41F68448" w14:textId="77777777" w:rsidR="000152C6" w:rsidRPr="000152C6" w:rsidRDefault="000152C6" w:rsidP="000152C6">
      <w:pPr>
        <w:pStyle w:val="Corpsdutexte61"/>
        <w:spacing w:before="182" w:line="230" w:lineRule="exact"/>
        <w:ind w:left="20" w:right="20" w:firstLine="720"/>
        <w:rPr>
          <w:rFonts w:ascii="Arial Unicode MS" w:cs="Arial Unicode MS"/>
          <w:lang w:val="fr-FR"/>
        </w:rPr>
      </w:pPr>
      <w:r w:rsidRPr="000152C6">
        <w:rPr>
          <w:lang w:val="fr-FR"/>
        </w:rPr>
        <w:t>C'est un grès violet très fin dont la face supérieure, lisse et plate malgré quelques fissures et décrochements, présente un pendage de 10° sud. Les bords sont constitués de grès un peu plus grossier. Repérer trois corniformes assez fins, à corps globuleux allongés et cornes à deux segments, très divergents puis convergents avec des angulations douces.</w:t>
      </w:r>
    </w:p>
    <w:p w14:paraId="293D8591" w14:textId="77777777" w:rsidR="000152C6" w:rsidRPr="000152C6" w:rsidRDefault="000152C6" w:rsidP="000152C6">
      <w:pPr>
        <w:pStyle w:val="Corpsdutexte1"/>
        <w:spacing w:before="242"/>
        <w:ind w:left="20" w:right="20" w:firstLine="720"/>
        <w:rPr>
          <w:rFonts w:ascii="Arial Unicode MS" w:cs="Arial Unicode MS"/>
          <w:lang w:val="fr-FR"/>
        </w:rPr>
      </w:pPr>
      <w:r w:rsidRPr="000152C6">
        <w:rPr>
          <w:lang w:val="fr-FR"/>
        </w:rPr>
        <w:t>Aller à cinq mètres à l'est de la roche 2Ç. Derrière un gros bloc de grès blanc dénicher une roche beaucoup plus petite et de couleur lie de vin très vif. Cette roche est plus visible en descendant le pierrier et les gravures sont à voir le matin en incidence rasante, car le soi le bloc blanc fait de l'ombre.</w:t>
      </w:r>
    </w:p>
    <w:p w14:paraId="3839C320" w14:textId="77777777" w:rsidR="000152C6" w:rsidRPr="0032190F" w:rsidRDefault="000152C6" w:rsidP="000152C6">
      <w:pPr>
        <w:rPr>
          <w:lang w:val="fr-FR"/>
        </w:rPr>
      </w:pPr>
    </w:p>
    <w:p w14:paraId="1AFF65FD" w14:textId="77777777" w:rsidR="000152C6" w:rsidRPr="0032190F" w:rsidRDefault="000152C6" w:rsidP="00647EA0">
      <w:pPr>
        <w:pStyle w:val="Heading5"/>
      </w:pPr>
      <w:r w:rsidRPr="0032190F">
        <w:t>ZVGIR2@n</w:t>
      </w:r>
    </w:p>
    <w:p w14:paraId="52F859B3" w14:textId="77777777" w:rsidR="000152C6" w:rsidRPr="000152C6" w:rsidRDefault="000152C6" w:rsidP="000152C6">
      <w:pPr>
        <w:pStyle w:val="Corpsdutexte51"/>
        <w:spacing w:before="266" w:after="0" w:line="240" w:lineRule="auto"/>
        <w:ind w:left="20" w:firstLine="720"/>
        <w:rPr>
          <w:rFonts w:ascii="Arial Unicode MS" w:cs="Arial Unicode MS"/>
          <w:lang w:val="fr-FR"/>
        </w:rPr>
      </w:pPr>
      <w:r w:rsidRPr="000152C6">
        <w:rPr>
          <w:lang w:val="fr-FR"/>
        </w:rPr>
        <w:t>Sur la face de pendage 30° sud, en léger creux, repérer deux corniformes peu nets surmontés d'une plage.</w:t>
      </w:r>
    </w:p>
    <w:p w14:paraId="1C960A1C" w14:textId="77777777" w:rsidR="000152C6" w:rsidRPr="000152C6" w:rsidRDefault="000152C6" w:rsidP="000152C6">
      <w:pPr>
        <w:pStyle w:val="Corpsdutexte1"/>
        <w:spacing w:before="238" w:line="233" w:lineRule="exact"/>
        <w:ind w:left="20" w:right="20" w:firstLine="720"/>
        <w:rPr>
          <w:lang w:val="fr-FR"/>
        </w:rPr>
      </w:pPr>
      <w:r w:rsidRPr="000152C6">
        <w:rPr>
          <w:lang w:val="fr-FR"/>
        </w:rPr>
        <w:t>Descendre encore de cinq mètres vers l'est et chercher un petit parallélépipède bleu violet, dont la face supérieure horizontale (0,5 m par 0,6 m) est ornée de tâches, allongées du nord au sud et de couleur turquoise clair.</w:t>
      </w:r>
    </w:p>
    <w:p w14:paraId="430EA518" w14:textId="77777777" w:rsidR="000152C6" w:rsidRPr="0032190F" w:rsidRDefault="000152C6" w:rsidP="000152C6">
      <w:pPr>
        <w:rPr>
          <w:lang w:val="fr-FR"/>
        </w:rPr>
      </w:pPr>
    </w:p>
    <w:p w14:paraId="23E06A27" w14:textId="77777777" w:rsidR="000152C6" w:rsidRPr="0032190F" w:rsidRDefault="000152C6" w:rsidP="00647EA0">
      <w:pPr>
        <w:pStyle w:val="Heading5"/>
      </w:pPr>
      <w:r w:rsidRPr="0032190F">
        <w:t>ZVGIR2@b</w:t>
      </w:r>
    </w:p>
    <w:p w14:paraId="73552B3D" w14:textId="77777777" w:rsidR="000152C6" w:rsidRPr="000152C6" w:rsidRDefault="000152C6" w:rsidP="000152C6">
      <w:pPr>
        <w:pStyle w:val="Corpsdutexte51"/>
        <w:spacing w:before="185" w:after="0" w:line="230" w:lineRule="exact"/>
        <w:ind w:left="40" w:firstLine="720"/>
        <w:rPr>
          <w:rFonts w:ascii="Arial Unicode MS" w:cs="Arial Unicode MS"/>
          <w:lang w:val="fr-FR"/>
        </w:rPr>
      </w:pPr>
      <w:r w:rsidRPr="000152C6">
        <w:rPr>
          <w:lang w:val="fr-FR"/>
        </w:rPr>
        <w:t xml:space="preserve">C'est un schiste gris sombre patiné en brun. Sa face de pendage 45° nord-est a la forme d'un haricot. Elle porte une plage et corniforme très douteux. Cette roche s'est appelée (en 1983, 84) </w:t>
      </w:r>
      <w:r w:rsidRPr="000152C6">
        <w:rPr>
          <w:rStyle w:val="Corpsdutexte58"/>
          <w:lang w:val="fr-FR"/>
        </w:rPr>
        <w:t>ZVIR57</w:t>
      </w:r>
      <w:r w:rsidRPr="000152C6">
        <w:rPr>
          <w:lang w:val="fr-FR"/>
        </w:rPr>
        <w:t>.</w:t>
      </w:r>
    </w:p>
    <w:p w14:paraId="2568B188" w14:textId="77777777" w:rsidR="000152C6" w:rsidRPr="0032190F" w:rsidRDefault="000152C6" w:rsidP="000152C6">
      <w:pPr>
        <w:rPr>
          <w:lang w:val="fr-FR"/>
        </w:rPr>
      </w:pPr>
    </w:p>
    <w:p w14:paraId="3C6F7750" w14:textId="77777777" w:rsidR="000152C6" w:rsidRPr="0032190F" w:rsidRDefault="000152C6" w:rsidP="000152C6">
      <w:pPr>
        <w:rPr>
          <w:sz w:val="20"/>
          <w:lang w:val="fr-FR"/>
        </w:rPr>
      </w:pPr>
      <w:r w:rsidRPr="0032190F">
        <w:rPr>
          <w:sz w:val="20"/>
          <w:lang w:val="fr-FR"/>
        </w:rPr>
        <w:t>Continuer vers le sud une dizaine de mètres pour dépasser un bloc de conglomérat feuilleté sur sa face sud.</w:t>
      </w:r>
    </w:p>
    <w:p w14:paraId="1B4107CA" w14:textId="77777777" w:rsidR="000152C6" w:rsidRPr="0032190F" w:rsidRDefault="000152C6" w:rsidP="00647EA0">
      <w:pPr>
        <w:pStyle w:val="Heading5"/>
      </w:pPr>
      <w:r w:rsidRPr="0032190F">
        <w:t>ZVGIR2@x</w:t>
      </w:r>
    </w:p>
    <w:p w14:paraId="28D48E0D" w14:textId="77777777" w:rsidR="000152C6" w:rsidRPr="000152C6" w:rsidRDefault="000152C6" w:rsidP="000152C6">
      <w:pPr>
        <w:pStyle w:val="Corpsdutexte61"/>
        <w:spacing w:before="178"/>
        <w:ind w:left="20" w:right="20"/>
        <w:rPr>
          <w:lang w:val="fr-FR"/>
        </w:rPr>
      </w:pPr>
      <w:r w:rsidRPr="000152C6">
        <w:rPr>
          <w:lang w:val="fr-FR"/>
        </w:rPr>
        <w:t>VERIFIER</w:t>
      </w:r>
    </w:p>
    <w:p w14:paraId="7D5A4F01" w14:textId="77777777" w:rsidR="000152C6" w:rsidRPr="000152C6" w:rsidRDefault="000152C6" w:rsidP="000152C6">
      <w:pPr>
        <w:pStyle w:val="Corpsdutexte61"/>
        <w:spacing w:before="178"/>
        <w:ind w:left="20" w:right="20"/>
        <w:rPr>
          <w:rFonts w:ascii="Arial Unicode MS" w:cs="Arial Unicode MS"/>
          <w:lang w:val="fr-FR"/>
        </w:rPr>
      </w:pPr>
      <w:r w:rsidRPr="000152C6">
        <w:rPr>
          <w:lang w:val="fr-FR"/>
        </w:rPr>
        <w:t>La surface horizontale (2,0 m par 2,5 m) porte une plage. La roche est un schiste.. Il y a aussi des plages sur les faces est et sud.</w:t>
      </w:r>
    </w:p>
    <w:p w14:paraId="0C95C1BE" w14:textId="77777777" w:rsidR="000152C6" w:rsidRPr="0032190F" w:rsidRDefault="000152C6" w:rsidP="000152C6">
      <w:pPr>
        <w:rPr>
          <w:lang w:val="fr-FR"/>
        </w:rPr>
      </w:pPr>
    </w:p>
    <w:p w14:paraId="68364A8C" w14:textId="77777777" w:rsidR="000152C6" w:rsidRPr="0032190F" w:rsidRDefault="000152C6" w:rsidP="000152C6">
      <w:pPr>
        <w:rPr>
          <w:lang w:val="fr-FR"/>
        </w:rPr>
      </w:pPr>
    </w:p>
    <w:p w14:paraId="05D6C35D" w14:textId="77777777" w:rsidR="000152C6" w:rsidRPr="0032190F" w:rsidRDefault="000152C6" w:rsidP="00647EA0">
      <w:pPr>
        <w:pStyle w:val="Heading5"/>
      </w:pPr>
      <w:r w:rsidRPr="0032190F">
        <w:t>ZVGIR3@c</w:t>
      </w:r>
    </w:p>
    <w:p w14:paraId="1B118CD8" w14:textId="77777777" w:rsidR="000152C6" w:rsidRPr="000152C6" w:rsidRDefault="000152C6" w:rsidP="000152C6">
      <w:pPr>
        <w:pStyle w:val="Corpsdutexte61"/>
        <w:spacing w:before="0"/>
        <w:ind w:left="40" w:firstLine="720"/>
        <w:rPr>
          <w:rFonts w:ascii="Arial Unicode MS" w:cs="Arial Unicode MS"/>
          <w:lang w:val="fr-FR"/>
        </w:rPr>
      </w:pPr>
      <w:r w:rsidRPr="000152C6">
        <w:rPr>
          <w:lang w:val="fr-FR"/>
        </w:rPr>
        <w:lastRenderedPageBreak/>
        <w:t>C'est un bloc de pélite gris-violet, schistosé à patine orange sur sa face de pendage 15° sud-sud-est, qui est fissuré du nord au sud et parsemée de décrochements irréguliers, hauts de quelques mm à quelques cm. Chercher un signe en T qui pourrait être un corniforme dont les cornes sont perdues dans l'érosion.</w:t>
      </w:r>
    </w:p>
    <w:p w14:paraId="0B550DF1" w14:textId="77777777" w:rsidR="000152C6" w:rsidRPr="000152C6" w:rsidRDefault="000152C6" w:rsidP="000152C6">
      <w:pPr>
        <w:pStyle w:val="Corpsdutexte1"/>
        <w:spacing w:before="242" w:line="230" w:lineRule="exact"/>
        <w:ind w:left="40" w:firstLine="720"/>
        <w:rPr>
          <w:rFonts w:ascii="Arial Unicode MS" w:cs="Arial Unicode MS"/>
          <w:lang w:val="fr-FR"/>
        </w:rPr>
      </w:pPr>
      <w:r w:rsidRPr="000152C6">
        <w:rPr>
          <w:lang w:val="fr-FR"/>
        </w:rPr>
        <w:t>Revenir jusqu'à la roche 2 et continuer de suivre la crête en rive gauche du vallon pendant une vingtaine de mètres. Dépasser une série de blocs de conglomérat et de grès grossiers roses et blancs.</w:t>
      </w:r>
    </w:p>
    <w:p w14:paraId="5904975D" w14:textId="77777777" w:rsidR="000152C6" w:rsidRPr="0032190F" w:rsidRDefault="000152C6" w:rsidP="000152C6">
      <w:pPr>
        <w:rPr>
          <w:lang w:val="fr-FR"/>
        </w:rPr>
      </w:pPr>
    </w:p>
    <w:p w14:paraId="202FA932" w14:textId="77777777" w:rsidR="000152C6" w:rsidRPr="0032190F" w:rsidRDefault="000152C6" w:rsidP="00647EA0">
      <w:pPr>
        <w:pStyle w:val="Heading5"/>
      </w:pPr>
      <w:r w:rsidRPr="0032190F">
        <w:t>ZVGIR3</w:t>
      </w:r>
    </w:p>
    <w:p w14:paraId="5F7AB7E8" w14:textId="77777777" w:rsidR="000152C6" w:rsidRPr="000152C6" w:rsidRDefault="000152C6" w:rsidP="000152C6">
      <w:pPr>
        <w:pStyle w:val="Corpsdutexte51"/>
        <w:spacing w:before="182" w:after="0" w:line="230" w:lineRule="exact"/>
        <w:ind w:left="40" w:firstLine="720"/>
        <w:rPr>
          <w:rFonts w:ascii="Arial Unicode MS" w:cs="Arial Unicode MS"/>
          <w:lang w:val="fr-FR"/>
        </w:rPr>
      </w:pPr>
      <w:r w:rsidRPr="000152C6">
        <w:rPr>
          <w:lang w:val="fr-FR"/>
        </w:rPr>
        <w:t>C'est un schiste gris-vert, patiné orange, à face supérieure horizontale, allongé au ras de l'herbe (3,7 m du nord au sud par 1,2 m). Repérer un décrochement moins lisse. En dessous sont gravés des associations de corniformes et des armes peu nettes (hache en forme de papillon, poignard en forme d'avion). Un grand éclat dû au gel a fait sauter la patine et continue de s'agrandir d'année en année. Cette roche s'est appelée (en 1983, 8</w:t>
      </w:r>
      <w:r w:rsidRPr="000152C6">
        <w:rPr>
          <w:rStyle w:val="Corpsdutexte58"/>
          <w:lang w:val="fr-FR"/>
        </w:rPr>
        <w:t>4) ZVIR48</w:t>
      </w:r>
      <w:r w:rsidRPr="000152C6">
        <w:rPr>
          <w:lang w:val="fr-FR"/>
        </w:rPr>
        <w:t>.</w:t>
      </w:r>
    </w:p>
    <w:p w14:paraId="01EE29D5" w14:textId="77777777" w:rsidR="000152C6" w:rsidRPr="000152C6" w:rsidRDefault="000152C6" w:rsidP="000152C6">
      <w:pPr>
        <w:pStyle w:val="Corpsdutexte21"/>
        <w:spacing w:before="268" w:after="0" w:line="240" w:lineRule="auto"/>
        <w:ind w:left="40" w:firstLine="720"/>
        <w:rPr>
          <w:lang w:val="fr-FR"/>
        </w:rPr>
      </w:pPr>
      <w:r w:rsidRPr="000152C6">
        <w:rPr>
          <w:lang w:val="fr-FR"/>
        </w:rPr>
        <w:t>Aller à deux mètres au sud.</w:t>
      </w:r>
    </w:p>
    <w:p w14:paraId="28C78F18" w14:textId="77777777" w:rsidR="000152C6" w:rsidRPr="0032190F" w:rsidRDefault="000152C6" w:rsidP="00647EA0">
      <w:pPr>
        <w:pStyle w:val="Heading5"/>
        <w:rPr>
          <w:rFonts w:ascii="Arial Unicode MS" w:cs="Arial Unicode MS"/>
        </w:rPr>
      </w:pPr>
      <w:r w:rsidRPr="0032190F">
        <w:t>ZVGIR3A</w:t>
      </w:r>
    </w:p>
    <w:p w14:paraId="0AC966D6" w14:textId="77777777" w:rsidR="000152C6" w:rsidRPr="000152C6" w:rsidRDefault="000152C6" w:rsidP="000152C6">
      <w:pPr>
        <w:pStyle w:val="Corpsdutexte51"/>
        <w:spacing w:before="182" w:after="0" w:line="230" w:lineRule="exact"/>
        <w:ind w:left="40" w:firstLine="720"/>
        <w:rPr>
          <w:rFonts w:ascii="Arial Unicode MS" w:cs="Arial Unicode MS"/>
          <w:lang w:val="fr-FR"/>
        </w:rPr>
      </w:pPr>
      <w:r w:rsidRPr="000152C6">
        <w:rPr>
          <w:lang w:val="fr-FR"/>
        </w:rPr>
        <w:t xml:space="preserve">C'est le même type de roche, patinée en orange, située au ras du sol mais avec un pendage 10° sud-est, une large fissure est-ouest et une zone d'érosion au centre. Les gravures sont situées sous la fissure : quatre corniformes associés deux par deux. Repérer aussi de nombreux textes et gravures de bergers. Cette roche s'est appelée (en 1983, 84) </w:t>
      </w:r>
      <w:r w:rsidRPr="000152C6">
        <w:rPr>
          <w:rStyle w:val="Corpsdutexte58"/>
          <w:lang w:val="fr-FR"/>
        </w:rPr>
        <w:t>ZVIR49</w:t>
      </w:r>
      <w:r w:rsidRPr="000152C6">
        <w:rPr>
          <w:lang w:val="fr-FR"/>
        </w:rPr>
        <w:t>.</w:t>
      </w:r>
    </w:p>
    <w:p w14:paraId="6B7AE56C" w14:textId="77777777" w:rsidR="000152C6" w:rsidRPr="000152C6" w:rsidRDefault="000152C6" w:rsidP="000152C6">
      <w:pPr>
        <w:pStyle w:val="Corpsdutexte1"/>
        <w:spacing w:line="230" w:lineRule="exact"/>
        <w:ind w:left="40" w:firstLine="720"/>
        <w:rPr>
          <w:rFonts w:ascii="Arial Unicode MS" w:cs="Arial Unicode MS"/>
          <w:lang w:val="fr-FR"/>
        </w:rPr>
      </w:pPr>
      <w:r w:rsidRPr="000152C6">
        <w:rPr>
          <w:lang w:val="fr-FR"/>
        </w:rPr>
        <w:t>Descendre vers le mélèze situé de l'autre côté du vallon (sud), franchir un ruisseau et monter jusqu'à une autre crête pour trouver un long affleurement de grès rosâtre, orienté est - ouest. Le laisser sur sa gauche et remarquer à droite un bloc de pélite grise schistosée, dont la face supérieure horizontale, située au ras de l'herbe, porte des restes de patine rose orangé pâle. Ce bloc supporte un autre bloc de schiste vert.</w:t>
      </w:r>
    </w:p>
    <w:p w14:paraId="64C05D96" w14:textId="77777777" w:rsidR="000152C6" w:rsidRPr="0032190F" w:rsidRDefault="000152C6" w:rsidP="000152C6">
      <w:pPr>
        <w:rPr>
          <w:lang w:val="fr-FR"/>
        </w:rPr>
      </w:pPr>
    </w:p>
    <w:p w14:paraId="42D33F59" w14:textId="77777777" w:rsidR="000152C6" w:rsidRPr="0032190F" w:rsidRDefault="000152C6" w:rsidP="00647EA0">
      <w:pPr>
        <w:pStyle w:val="Heading5"/>
      </w:pPr>
      <w:r w:rsidRPr="0032190F">
        <w:t>ZVGIR3@a</w:t>
      </w:r>
    </w:p>
    <w:p w14:paraId="3D321CD6" w14:textId="77777777" w:rsidR="000152C6" w:rsidRPr="0032190F" w:rsidRDefault="000152C6" w:rsidP="000152C6">
      <w:pPr>
        <w:rPr>
          <w:lang w:val="fr-FR"/>
        </w:rPr>
      </w:pPr>
    </w:p>
    <w:p w14:paraId="46891FF9" w14:textId="77777777" w:rsidR="000152C6" w:rsidRPr="000152C6" w:rsidRDefault="000152C6" w:rsidP="000152C6">
      <w:pPr>
        <w:pStyle w:val="Corpsdutexte51"/>
        <w:spacing w:before="0" w:after="0" w:line="235" w:lineRule="exact"/>
        <w:ind w:left="20"/>
        <w:rPr>
          <w:rFonts w:ascii="Arial Unicode MS" w:cs="Arial Unicode MS"/>
          <w:lang w:val="fr-FR"/>
        </w:rPr>
      </w:pPr>
      <w:r w:rsidRPr="000152C6">
        <w:rPr>
          <w:lang w:val="fr-FR"/>
        </w:rPr>
        <w:t>Examiner sa face de pendage sud-ouest pour trouver au nord (à gauche) une plage et à droite trois autres plages dont une est douteuse. Cette roche s 'est appelée (en 1983, 8</w:t>
      </w:r>
      <w:r w:rsidRPr="000152C6">
        <w:rPr>
          <w:rStyle w:val="Corpsdutexte54"/>
          <w:i/>
          <w:iCs/>
          <w:lang w:val="fr-FR"/>
        </w:rPr>
        <w:t>4) ZVIR65.</w:t>
      </w:r>
    </w:p>
    <w:p w14:paraId="159C7252" w14:textId="77777777" w:rsidR="000152C6" w:rsidRPr="000152C6" w:rsidRDefault="000152C6" w:rsidP="000152C6">
      <w:pPr>
        <w:pStyle w:val="Corpsdutexte21"/>
        <w:spacing w:before="0" w:after="0" w:line="485" w:lineRule="exact"/>
        <w:ind w:left="20"/>
        <w:rPr>
          <w:rFonts w:ascii="Arial Unicode MS" w:cs="Arial Unicode MS"/>
          <w:lang w:val="fr-FR"/>
        </w:rPr>
      </w:pPr>
      <w:r w:rsidRPr="000152C6">
        <w:rPr>
          <w:lang w:val="fr-FR"/>
        </w:rPr>
        <w:t xml:space="preserve">Aller à deux mètres au sud pour trouver un bloc semblable mais plus abîmé. </w:t>
      </w:r>
      <w:r w:rsidRPr="000152C6">
        <w:rPr>
          <w:rStyle w:val="Corpsdutexte2Gras5"/>
          <w:lang w:val="fr-FR"/>
        </w:rPr>
        <w:t>Roche 3 p . zone</w:t>
      </w:r>
      <w:r w:rsidRPr="000152C6">
        <w:rPr>
          <w:lang w:val="fr-FR"/>
        </w:rPr>
        <w:t xml:space="preserve"> V .</w:t>
      </w:r>
      <w:r w:rsidRPr="000152C6">
        <w:rPr>
          <w:rStyle w:val="Corpsdutexte2Gras5"/>
          <w:lang w:val="fr-FR"/>
        </w:rPr>
        <w:t xml:space="preserve"> groupe I</w:t>
      </w:r>
    </w:p>
    <w:p w14:paraId="2DDA659E" w14:textId="77777777" w:rsidR="000152C6" w:rsidRPr="000152C6" w:rsidRDefault="000152C6" w:rsidP="000152C6">
      <w:pPr>
        <w:pStyle w:val="Corpsdutexte51"/>
        <w:spacing w:before="202" w:after="0" w:line="233" w:lineRule="exact"/>
        <w:ind w:left="20"/>
        <w:rPr>
          <w:rFonts w:ascii="Arial Unicode MS" w:cs="Arial Unicode MS"/>
          <w:lang w:val="fr-FR"/>
        </w:rPr>
      </w:pPr>
      <w:r w:rsidRPr="000152C6">
        <w:rPr>
          <w:lang w:val="fr-FR"/>
        </w:rPr>
        <w:t>Examiner sa face supérieure triangulaire et horizontale (0,3 m par 0,4 m par 0,5 m). La gravure est un corniforme « chaussette » non terminé. Cette roche s 'est appelée (en 1983, 8</w:t>
      </w:r>
      <w:r w:rsidRPr="000152C6">
        <w:rPr>
          <w:rStyle w:val="Corpsdutexte54"/>
          <w:i/>
          <w:iCs/>
          <w:lang w:val="fr-FR"/>
        </w:rPr>
        <w:t>4) ZVIR66.</w:t>
      </w:r>
    </w:p>
    <w:p w14:paraId="2E793039" w14:textId="77777777" w:rsidR="000152C6" w:rsidRPr="000152C6" w:rsidRDefault="000152C6" w:rsidP="000152C6">
      <w:pPr>
        <w:pStyle w:val="Corpsdutexte21"/>
        <w:spacing w:before="206" w:after="0" w:line="240" w:lineRule="auto"/>
        <w:ind w:left="20"/>
        <w:rPr>
          <w:rFonts w:ascii="Arial Unicode MS" w:cs="Arial Unicode MS"/>
          <w:lang w:val="fr-FR"/>
        </w:rPr>
      </w:pPr>
      <w:r w:rsidRPr="000152C6">
        <w:rPr>
          <w:lang w:val="fr-FR"/>
        </w:rPr>
        <w:t>Revenir jusqu'à la roche 3a et grimper en biais sur le mamelon une vingtaine de mètres vers le nord-ouest</w:t>
      </w:r>
    </w:p>
    <w:p w14:paraId="7A3BBBAB" w14:textId="77777777" w:rsidR="000152C6" w:rsidRPr="0032190F" w:rsidRDefault="000152C6" w:rsidP="000152C6">
      <w:pPr>
        <w:rPr>
          <w:lang w:val="fr-FR"/>
        </w:rPr>
      </w:pPr>
    </w:p>
    <w:p w14:paraId="609B7B77" w14:textId="77777777" w:rsidR="000152C6" w:rsidRPr="0032190F" w:rsidRDefault="000152C6" w:rsidP="00647EA0">
      <w:pPr>
        <w:pStyle w:val="Heading5"/>
      </w:pPr>
      <w:r w:rsidRPr="0032190F">
        <w:t>ZVGIR4</w:t>
      </w:r>
    </w:p>
    <w:p w14:paraId="47DC773F" w14:textId="77777777" w:rsidR="000152C6" w:rsidRPr="0032190F" w:rsidRDefault="000152C6" w:rsidP="000152C6">
      <w:pPr>
        <w:rPr>
          <w:lang w:val="fr-FR"/>
        </w:rPr>
      </w:pPr>
    </w:p>
    <w:p w14:paraId="6FD77EC1" w14:textId="77777777" w:rsidR="000152C6" w:rsidRPr="000152C6" w:rsidRDefault="000152C6" w:rsidP="000152C6">
      <w:pPr>
        <w:pStyle w:val="Corpsdutexte51"/>
        <w:spacing w:before="182" w:after="0"/>
        <w:ind w:left="20"/>
        <w:rPr>
          <w:rFonts w:ascii="Arial Unicode MS" w:cs="Arial Unicode MS"/>
          <w:lang w:val="fr-FR"/>
        </w:rPr>
      </w:pPr>
      <w:r w:rsidRPr="000152C6">
        <w:rPr>
          <w:lang w:val="fr-FR"/>
        </w:rPr>
        <w:t>C'est l'ensemble des deux roches.</w:t>
      </w:r>
    </w:p>
    <w:p w14:paraId="3926AE45" w14:textId="77777777" w:rsidR="000152C6" w:rsidRPr="000152C6" w:rsidRDefault="000152C6" w:rsidP="000152C6">
      <w:pPr>
        <w:pStyle w:val="Corpsdutexte61"/>
        <w:spacing w:before="0" w:line="228" w:lineRule="exact"/>
        <w:ind w:left="20" w:right="20"/>
        <w:rPr>
          <w:rFonts w:ascii="Arial Unicode MS" w:cs="Arial Unicode MS"/>
          <w:lang w:val="fr-FR"/>
        </w:rPr>
      </w:pPr>
      <w:r w:rsidRPr="000152C6">
        <w:rPr>
          <w:lang w:val="fr-FR"/>
        </w:rPr>
        <w:t xml:space="preserve">A gauche étudier une pélite violette, patinée en orange clair avec des trous, des lichens et une plage au ras du sol. La surface ovale (0,6 m par 0,4 m) présente plusieurs numéros : </w:t>
      </w:r>
      <w:r w:rsidRPr="000152C6">
        <w:rPr>
          <w:rStyle w:val="Corpsdutexte619"/>
          <w:lang w:val="fr-FR"/>
        </w:rPr>
        <w:t>ZVI R5la, ZV GIR4A</w:t>
      </w:r>
      <w:r w:rsidRPr="000152C6">
        <w:rPr>
          <w:lang w:val="fr-FR"/>
        </w:rPr>
        <w:t xml:space="preserve"> et celui de Conti ZV-GI-R4. Les gravures sont historiques : trois petits personnages avec deux épées en main et des plumes sur la tête. Les jambes partent des épaules et sont rayées comme les manches. Les personnages ne sont pas sexués.</w:t>
      </w:r>
    </w:p>
    <w:p w14:paraId="1BF86629" w14:textId="77777777" w:rsidR="000152C6" w:rsidRPr="000152C6" w:rsidRDefault="000152C6" w:rsidP="000152C6">
      <w:pPr>
        <w:pStyle w:val="Corpsdutexte61"/>
        <w:spacing w:before="0" w:line="228" w:lineRule="exact"/>
        <w:ind w:left="20" w:right="20"/>
        <w:rPr>
          <w:rFonts w:ascii="Arial Unicode MS" w:cs="Arial Unicode MS"/>
          <w:lang w:val="fr-FR"/>
        </w:rPr>
      </w:pPr>
      <w:r w:rsidRPr="000152C6">
        <w:rPr>
          <w:lang w:val="fr-FR"/>
        </w:rPr>
        <w:t xml:space="preserve">A droite examiner une pélite verte patinée en orange . La face ovale (1,2 m par 0,8 m), lisse porte de nombreux corniformes, au piquetage de style B, plus ou moins fin, et deux numéros </w:t>
      </w:r>
      <w:r w:rsidRPr="000152C6">
        <w:rPr>
          <w:rStyle w:val="Corpsdutexte619"/>
          <w:lang w:val="fr-FR"/>
        </w:rPr>
        <w:t>: ZVI R51</w:t>
      </w:r>
      <w:r w:rsidRPr="000152C6">
        <w:rPr>
          <w:lang w:val="fr-FR"/>
        </w:rPr>
        <w:t xml:space="preserve"> et ZV-GI-R4 ainsi que le C de Conti.</w:t>
      </w:r>
    </w:p>
    <w:p w14:paraId="2373E540" w14:textId="77777777" w:rsidR="000152C6" w:rsidRPr="000152C6" w:rsidRDefault="000152C6" w:rsidP="000152C6">
      <w:pPr>
        <w:pStyle w:val="Corpsdutexte101"/>
        <w:spacing w:line="228" w:lineRule="exact"/>
        <w:ind w:left="20"/>
        <w:rPr>
          <w:rFonts w:ascii="Arial Unicode MS" w:cs="Arial Unicode MS"/>
          <w:lang w:val="fr-FR"/>
        </w:rPr>
      </w:pPr>
      <w:r w:rsidRPr="000152C6">
        <w:rPr>
          <w:lang w:val="fr-FR"/>
        </w:rPr>
        <w:t>Cette roche s'est appelée (en 1983, 8</w:t>
      </w:r>
      <w:r w:rsidRPr="000152C6">
        <w:rPr>
          <w:rStyle w:val="Corpsdutexte107"/>
          <w:lang w:val="fr-FR"/>
        </w:rPr>
        <w:t>4) ZVI R51.</w:t>
      </w:r>
    </w:p>
    <w:p w14:paraId="302E7E20" w14:textId="77777777" w:rsidR="000152C6" w:rsidRPr="000152C6" w:rsidRDefault="000152C6" w:rsidP="000152C6">
      <w:pPr>
        <w:pStyle w:val="Corpsdutexte1"/>
        <w:spacing w:before="236" w:line="233" w:lineRule="exact"/>
        <w:ind w:left="20" w:right="20"/>
        <w:rPr>
          <w:lang w:val="fr-FR"/>
        </w:rPr>
      </w:pPr>
      <w:r w:rsidRPr="000152C6">
        <w:rPr>
          <w:lang w:val="fr-FR"/>
        </w:rPr>
        <w:t>Descendre d'une dizaine de mètres en direction du refuge des savants. Repérer un grand bloc (4 m par 2 m)de schiste rosâtre du sud-est au nord-ouest dont la face supérieure est bombée</w:t>
      </w:r>
    </w:p>
    <w:p w14:paraId="02A95C1C" w14:textId="77777777" w:rsidR="000152C6" w:rsidRPr="0032190F" w:rsidRDefault="000152C6" w:rsidP="000152C6">
      <w:pPr>
        <w:rPr>
          <w:lang w:val="fr-FR"/>
        </w:rPr>
      </w:pPr>
    </w:p>
    <w:p w14:paraId="363F406A" w14:textId="77777777" w:rsidR="000152C6" w:rsidRPr="0032190F" w:rsidRDefault="000152C6" w:rsidP="00647EA0">
      <w:pPr>
        <w:pStyle w:val="Heading5"/>
      </w:pPr>
      <w:r w:rsidRPr="0032190F">
        <w:lastRenderedPageBreak/>
        <w:t>ZVGIR4@c</w:t>
      </w:r>
    </w:p>
    <w:p w14:paraId="3396FCBA" w14:textId="77777777" w:rsidR="000152C6" w:rsidRPr="0032190F" w:rsidRDefault="000152C6" w:rsidP="000152C6">
      <w:pPr>
        <w:rPr>
          <w:lang w:val="fr-FR"/>
        </w:rPr>
      </w:pPr>
    </w:p>
    <w:p w14:paraId="426A2A5C" w14:textId="77777777" w:rsidR="000152C6" w:rsidRPr="000152C6" w:rsidRDefault="000152C6" w:rsidP="000152C6">
      <w:pPr>
        <w:pStyle w:val="Corpsdutexte51"/>
        <w:spacing w:before="180" w:after="0" w:line="230" w:lineRule="exact"/>
        <w:ind w:left="40" w:firstLine="720"/>
        <w:rPr>
          <w:rFonts w:ascii="Arial Unicode MS" w:cs="Arial Unicode MS"/>
          <w:lang w:val="fr-FR"/>
        </w:rPr>
      </w:pPr>
      <w:r w:rsidRPr="000152C6">
        <w:rPr>
          <w:lang w:val="fr-FR"/>
        </w:rPr>
        <w:t xml:space="preserve">Sa face de pendage 70° est (1,0 m par 0,4 m) est patinée en orange vif et porte des plaques de lichen. On y distingue une plage de cupules mais il y a peut-être aussi d'autres gravures éclatées ou rongées par le lichen. Cette roche s'est appelée (en 1983, 84) </w:t>
      </w:r>
      <w:r w:rsidRPr="000152C6">
        <w:rPr>
          <w:rStyle w:val="Corpsdutexte58"/>
          <w:lang w:val="fr-FR"/>
        </w:rPr>
        <w:t>ZV1R64</w:t>
      </w:r>
      <w:r w:rsidRPr="000152C6">
        <w:rPr>
          <w:lang w:val="fr-FR"/>
        </w:rPr>
        <w:t>.</w:t>
      </w:r>
    </w:p>
    <w:p w14:paraId="7DE7ED80" w14:textId="77777777" w:rsidR="000152C6" w:rsidRPr="000152C6" w:rsidRDefault="000152C6" w:rsidP="000152C6">
      <w:pPr>
        <w:pStyle w:val="Corpsdutexte1"/>
        <w:spacing w:line="230" w:lineRule="exact"/>
        <w:ind w:left="40" w:firstLine="720"/>
        <w:rPr>
          <w:rFonts w:ascii="Arial Unicode MS" w:cs="Arial Unicode MS"/>
          <w:lang w:val="fr-FR"/>
        </w:rPr>
      </w:pPr>
      <w:r w:rsidRPr="000152C6">
        <w:rPr>
          <w:lang w:val="fr-FR"/>
        </w:rPr>
        <w:t>Marcher une vingtaine de mètres en direction du refuge du CAF. Quand on se trouve entre des grès assez schistosés (à gauche), un bloc de conglomérat feuilleté (à droite) et à deux mètres en avant d'un autre bloc de conglomérat, regarder au sol pour dénicher un tout petit bloc de schiste.</w:t>
      </w:r>
    </w:p>
    <w:p w14:paraId="458F3EC9" w14:textId="77777777" w:rsidR="000152C6" w:rsidRPr="0032190F" w:rsidRDefault="000152C6" w:rsidP="000152C6">
      <w:pPr>
        <w:rPr>
          <w:lang w:val="fr-FR"/>
        </w:rPr>
      </w:pPr>
    </w:p>
    <w:p w14:paraId="23688574" w14:textId="77777777" w:rsidR="000152C6" w:rsidRPr="0032190F" w:rsidRDefault="000152C6" w:rsidP="00647EA0">
      <w:pPr>
        <w:pStyle w:val="Heading5"/>
      </w:pPr>
      <w:r w:rsidRPr="0032190F">
        <w:t>ZVGIR4@d</w:t>
      </w:r>
    </w:p>
    <w:p w14:paraId="7BD48436" w14:textId="77777777" w:rsidR="000152C6" w:rsidRPr="0032190F" w:rsidRDefault="000152C6" w:rsidP="000152C6">
      <w:pPr>
        <w:rPr>
          <w:lang w:val="fr-FR"/>
        </w:rPr>
      </w:pPr>
    </w:p>
    <w:p w14:paraId="22E0F9FD" w14:textId="77777777" w:rsidR="000152C6" w:rsidRPr="0032190F" w:rsidRDefault="000152C6" w:rsidP="000152C6">
      <w:pPr>
        <w:rPr>
          <w:rStyle w:val="Emphasis"/>
          <w:lang w:val="fr-FR"/>
        </w:rPr>
      </w:pPr>
      <w:r w:rsidRPr="0032190F">
        <w:rPr>
          <w:rStyle w:val="Emphasis"/>
          <w:lang w:val="fr-FR"/>
        </w:rPr>
        <w:t>Continuer dans la même direction en traversant une pelouse parsemée de blocs de différentes origines, jusqu'à une tourbière et une forêt de vérâtres. Avant de les atteindre repérer un bloc de schiste vert patiné en orange, à la surface rugueuse, érodée et couverte de lichens jaunes.</w:t>
      </w:r>
    </w:p>
    <w:p w14:paraId="2BE327D1" w14:textId="77777777" w:rsidR="000152C6" w:rsidRPr="0032190F" w:rsidRDefault="000152C6" w:rsidP="000152C6">
      <w:pPr>
        <w:rPr>
          <w:rStyle w:val="Emphasis"/>
          <w:lang w:val="fr-FR"/>
        </w:rPr>
      </w:pPr>
    </w:p>
    <w:p w14:paraId="447B4CA6" w14:textId="77777777" w:rsidR="000152C6" w:rsidRPr="0032190F" w:rsidRDefault="000152C6" w:rsidP="00647EA0">
      <w:pPr>
        <w:pStyle w:val="Heading5"/>
      </w:pPr>
      <w:r w:rsidRPr="0032190F">
        <w:t>ZVGIR4@g</w:t>
      </w:r>
    </w:p>
    <w:p w14:paraId="49386055" w14:textId="77777777" w:rsidR="000152C6" w:rsidRPr="000152C6" w:rsidRDefault="000152C6" w:rsidP="000152C6">
      <w:pPr>
        <w:pStyle w:val="Corpsdutexte51"/>
        <w:spacing w:before="182" w:after="0" w:line="230" w:lineRule="exact"/>
        <w:ind w:left="20" w:right="20"/>
        <w:rPr>
          <w:rFonts w:ascii="Arial Unicode MS" w:cs="Arial Unicode MS"/>
          <w:lang w:val="fr-FR"/>
        </w:rPr>
      </w:pPr>
      <w:r w:rsidRPr="000152C6">
        <w:rPr>
          <w:lang w:val="fr-FR"/>
        </w:rPr>
        <w:t>C'est un grès violet gravé sur sa face de pendage 60° est. Repérer trois corniformes dont un, situé au-dessus d'un décrochement en arc de cercle, a des cornes refermées. Cette roche s'est appelée (en 1983, 8</w:t>
      </w:r>
      <w:r w:rsidRPr="000152C6">
        <w:rPr>
          <w:rStyle w:val="Corpsdutexte55"/>
          <w:lang w:val="fr-FR"/>
        </w:rPr>
        <w:t>4) ZVIR60.</w:t>
      </w:r>
    </w:p>
    <w:p w14:paraId="12D48987" w14:textId="77777777" w:rsidR="000152C6" w:rsidRPr="000152C6" w:rsidRDefault="000152C6" w:rsidP="000152C6">
      <w:pPr>
        <w:pStyle w:val="Corpsdutexte1"/>
        <w:spacing w:line="230" w:lineRule="exact"/>
        <w:ind w:left="20" w:right="20"/>
        <w:rPr>
          <w:rFonts w:ascii="Arial Unicode MS" w:cs="Arial Unicode MS"/>
          <w:lang w:val="fr-FR"/>
        </w:rPr>
      </w:pPr>
      <w:r w:rsidRPr="000152C6">
        <w:rPr>
          <w:lang w:val="fr-FR"/>
        </w:rPr>
        <w:t>Revenir jusqu'à la roche 1A et repérer à l'est un bloc de grès grossier plein de trous. Marcher trois mètres vers l'est et repérer sur la gauche un petit bloc de schiste vert, patiné en orange sur sa face de pendage 30° sud.</w:t>
      </w:r>
    </w:p>
    <w:p w14:paraId="7EACC20D" w14:textId="77777777" w:rsidR="000152C6" w:rsidRPr="0032190F" w:rsidRDefault="000152C6" w:rsidP="000152C6">
      <w:pPr>
        <w:rPr>
          <w:rStyle w:val="Emphasis"/>
          <w:lang w:val="fr-FR"/>
        </w:rPr>
      </w:pPr>
    </w:p>
    <w:p w14:paraId="449D6DE6" w14:textId="77777777" w:rsidR="000152C6" w:rsidRPr="0032190F" w:rsidRDefault="000152C6" w:rsidP="00647EA0">
      <w:pPr>
        <w:pStyle w:val="Heading5"/>
      </w:pPr>
      <w:r w:rsidRPr="0032190F">
        <w:t>ZVGIR4@e</w:t>
      </w:r>
    </w:p>
    <w:p w14:paraId="668DF016" w14:textId="77777777" w:rsidR="000152C6" w:rsidRPr="000152C6" w:rsidRDefault="000152C6" w:rsidP="000152C6">
      <w:pPr>
        <w:pStyle w:val="Corpsdutexte51"/>
        <w:spacing w:before="174" w:after="0" w:line="240" w:lineRule="exact"/>
        <w:ind w:left="20" w:right="20"/>
        <w:rPr>
          <w:rFonts w:ascii="Arial Unicode MS" w:cs="Arial Unicode MS"/>
          <w:lang w:val="fr-FR"/>
        </w:rPr>
      </w:pPr>
      <w:r w:rsidRPr="000152C6">
        <w:rPr>
          <w:lang w:val="fr-FR"/>
        </w:rPr>
        <w:t>Cette face en forme de losange est couverte de lichens jaunes et gris et il faut beaucoup de bonne volonté pour y voir les six corniformes et plages dessinés sur le plan. Cette roche s'est appelée (en 1983, 8</w:t>
      </w:r>
      <w:r w:rsidRPr="000152C6">
        <w:rPr>
          <w:rStyle w:val="Corpsdutexte55"/>
          <w:lang w:val="fr-FR"/>
        </w:rPr>
        <w:t>4) ZVI R62 a</w:t>
      </w:r>
    </w:p>
    <w:p w14:paraId="6E406C88" w14:textId="77777777" w:rsidR="000152C6" w:rsidRPr="000152C6" w:rsidRDefault="000152C6" w:rsidP="000152C6">
      <w:pPr>
        <w:pStyle w:val="Corpsdutexte1"/>
        <w:spacing w:before="250"/>
        <w:ind w:left="20" w:right="20"/>
        <w:rPr>
          <w:rFonts w:ascii="Arial Unicode MS" w:cs="Arial Unicode MS"/>
          <w:lang w:val="fr-FR"/>
        </w:rPr>
      </w:pPr>
      <w:r w:rsidRPr="000152C6">
        <w:rPr>
          <w:lang w:val="fr-FR"/>
        </w:rPr>
        <w:t>Aller vers le centre du petit plateau herbeux. On doit y croiser un sentier pas toujours net. L'emprunter ou se diriger une vingtaine de mètres vers le nord-ouest en direction d'un mamelon . Repérer le premier bloc, à trois mètres à droite du sentier et après avoir traversé une couronne de vérâtres.</w:t>
      </w:r>
    </w:p>
    <w:p w14:paraId="389096DE" w14:textId="77777777" w:rsidR="000152C6" w:rsidRPr="0032190F" w:rsidRDefault="000152C6" w:rsidP="000152C6">
      <w:pPr>
        <w:rPr>
          <w:lang w:val="fr-FR"/>
        </w:rPr>
      </w:pPr>
    </w:p>
    <w:p w14:paraId="1DF8870F" w14:textId="77777777" w:rsidR="000152C6" w:rsidRPr="0032190F" w:rsidRDefault="000152C6" w:rsidP="00647EA0">
      <w:pPr>
        <w:pStyle w:val="Heading5"/>
      </w:pPr>
      <w:r w:rsidRPr="0032190F">
        <w:t>ZVGIR4@b</w:t>
      </w:r>
    </w:p>
    <w:p w14:paraId="62621E11" w14:textId="77777777" w:rsidR="000152C6" w:rsidRPr="0032190F" w:rsidRDefault="000152C6" w:rsidP="000152C6">
      <w:pPr>
        <w:rPr>
          <w:lang w:val="fr-FR"/>
        </w:rPr>
      </w:pPr>
    </w:p>
    <w:p w14:paraId="69286749" w14:textId="77777777" w:rsidR="000152C6" w:rsidRPr="000152C6" w:rsidRDefault="000152C6" w:rsidP="000152C6">
      <w:pPr>
        <w:pStyle w:val="Corpsdutexte51"/>
        <w:spacing w:before="180" w:after="0" w:line="230" w:lineRule="exact"/>
        <w:ind w:left="20" w:right="20"/>
        <w:rPr>
          <w:rFonts w:ascii="Arial Unicode MS" w:cs="Arial Unicode MS"/>
          <w:lang w:val="fr-FR"/>
        </w:rPr>
      </w:pPr>
      <w:r w:rsidRPr="000152C6">
        <w:rPr>
          <w:lang w:val="fr-FR"/>
        </w:rPr>
        <w:t>C'est un schiste vert patiné en orange mais très desquamé. Sa face de pendage 25° sud, de forme triangulaire porte du piquetage, de forme indéterminée, dans le haut et au centre. Cette roche s'est appelée (en 1983, 8</w:t>
      </w:r>
      <w:r w:rsidRPr="000152C6">
        <w:rPr>
          <w:rStyle w:val="Corpsdutexte55"/>
          <w:lang w:val="fr-FR"/>
        </w:rPr>
        <w:t>4) ZVI R63.</w:t>
      </w:r>
    </w:p>
    <w:p w14:paraId="4E0F580D" w14:textId="77777777" w:rsidR="000152C6" w:rsidRPr="000152C6" w:rsidRDefault="000152C6" w:rsidP="000152C6">
      <w:pPr>
        <w:pStyle w:val="Corpsdutexte1"/>
        <w:spacing w:before="266" w:line="240" w:lineRule="auto"/>
        <w:ind w:left="20"/>
        <w:rPr>
          <w:rFonts w:ascii="Arial Unicode MS" w:cs="Arial Unicode MS"/>
          <w:lang w:val="fr-FR"/>
        </w:rPr>
      </w:pPr>
      <w:r w:rsidRPr="000152C6">
        <w:rPr>
          <w:lang w:val="fr-FR"/>
        </w:rPr>
        <w:t>Poursuivre cinq mètres vers le nord-ouest jusqu'à deux roches présentant des faces plates de pendage 30° est à</w:t>
      </w:r>
    </w:p>
    <w:p w14:paraId="3DB1C037" w14:textId="77777777" w:rsidR="000152C6" w:rsidRPr="000152C6" w:rsidRDefault="000152C6" w:rsidP="000152C6">
      <w:pPr>
        <w:pStyle w:val="Corpsdutexte41"/>
        <w:spacing w:before="26" w:after="0" w:line="240" w:lineRule="auto"/>
        <w:ind w:left="20"/>
        <w:rPr>
          <w:rFonts w:ascii="Arial Unicode MS" w:cs="Arial Unicode MS"/>
          <w:lang w:val="fr-FR"/>
        </w:rPr>
      </w:pPr>
      <w:r w:rsidRPr="000152C6">
        <w:rPr>
          <w:lang w:val="fr-FR"/>
        </w:rPr>
        <w:t>sud-est.</w:t>
      </w:r>
    </w:p>
    <w:p w14:paraId="6727E17C" w14:textId="77777777" w:rsidR="000152C6" w:rsidRPr="0032190F" w:rsidRDefault="000152C6" w:rsidP="00647EA0">
      <w:pPr>
        <w:pStyle w:val="Heading5"/>
      </w:pPr>
      <w:r w:rsidRPr="0032190F">
        <w:t>ZVGIR5</w:t>
      </w:r>
    </w:p>
    <w:p w14:paraId="00023448" w14:textId="77777777" w:rsidR="000152C6" w:rsidRPr="0032190F" w:rsidRDefault="000152C6" w:rsidP="000152C6">
      <w:pPr>
        <w:rPr>
          <w:lang w:val="fr-FR"/>
        </w:rPr>
      </w:pPr>
      <w:r w:rsidRPr="0032190F">
        <w:rPr>
          <w:lang w:val="fr-FR"/>
        </w:rPr>
        <w:tab/>
        <w:t>-La face d présente un corniforme (fig. 8) dont l’encornure est tournée vers le bas et qui peut aisément être comparé à une figure de la zone I (ZI.GI.R1 fig. 7)</w:t>
      </w:r>
    </w:p>
    <w:p w14:paraId="6F9C66A6" w14:textId="77777777" w:rsidR="000152C6" w:rsidRPr="0032190F" w:rsidRDefault="000152C6" w:rsidP="000152C6">
      <w:pPr>
        <w:rPr>
          <w:lang w:val="fr-FR"/>
        </w:rPr>
      </w:pPr>
    </w:p>
    <w:p w14:paraId="5E1AECDC" w14:textId="77777777" w:rsidR="000152C6" w:rsidRPr="000152C6" w:rsidRDefault="000152C6" w:rsidP="000152C6">
      <w:pPr>
        <w:pStyle w:val="Corpsdutexte61"/>
        <w:spacing w:before="205" w:line="240" w:lineRule="auto"/>
        <w:ind w:left="20"/>
        <w:rPr>
          <w:rFonts w:ascii="Arial Unicode MS" w:cs="Arial Unicode MS"/>
          <w:lang w:val="fr-FR"/>
        </w:rPr>
      </w:pPr>
      <w:r w:rsidRPr="000152C6">
        <w:rPr>
          <w:lang w:val="fr-FR"/>
        </w:rPr>
        <w:t>Les faces de pendage 45° sud et verticale est portent le C de Conti. La face sud porte les numéros ZV GI R5 et</w:t>
      </w:r>
    </w:p>
    <w:p w14:paraId="49FD939B" w14:textId="77777777" w:rsidR="000152C6" w:rsidRPr="000152C6" w:rsidRDefault="000152C6" w:rsidP="000152C6">
      <w:pPr>
        <w:pStyle w:val="Corpsdutexte101"/>
        <w:spacing w:before="26" w:line="240" w:lineRule="auto"/>
        <w:ind w:left="20"/>
        <w:rPr>
          <w:rFonts w:ascii="Arial Unicode MS" w:cs="Arial Unicode MS"/>
          <w:lang w:val="fr-FR"/>
        </w:rPr>
      </w:pPr>
      <w:r w:rsidRPr="000152C6">
        <w:rPr>
          <w:rStyle w:val="Corpsdutexte105"/>
          <w:i/>
          <w:iCs/>
          <w:lang w:val="fr-FR"/>
        </w:rPr>
        <w:t>ZVIR47</w:t>
      </w:r>
    </w:p>
    <w:p w14:paraId="2014796D" w14:textId="77777777" w:rsidR="000152C6" w:rsidRPr="000152C6" w:rsidRDefault="000152C6" w:rsidP="000152C6">
      <w:pPr>
        <w:pStyle w:val="Corpsdutexte121"/>
        <w:spacing w:before="2" w:after="0"/>
        <w:ind w:left="20"/>
        <w:rPr>
          <w:rFonts w:ascii="Arial Unicode MS" w:cs="Arial Unicode MS"/>
          <w:lang w:val="fr-FR"/>
        </w:rPr>
      </w:pPr>
      <w:r w:rsidRPr="000152C6">
        <w:rPr>
          <w:lang w:val="fr-FR"/>
        </w:rPr>
        <w:lastRenderedPageBreak/>
        <w:t>.La roche doit être escaladée pour la gravure et le relevé côté sud. Dans le haut de la roche les gravures ne sont pas nettes du fait des lichens. Plus bas repérer une plage, une barre un personnage avec fusil et chapeau à plume, des textes puis deux corniformes dont un sans corps ( !), enfin deux autres corniformes dont un a ses cornes tournées vers le bas et l'autre est disposé à l'horizontale.</w:t>
      </w:r>
    </w:p>
    <w:p w14:paraId="4C831573" w14:textId="77777777" w:rsidR="000152C6" w:rsidRPr="000152C6" w:rsidRDefault="000152C6" w:rsidP="000152C6">
      <w:pPr>
        <w:pStyle w:val="Corpsdutexte1"/>
        <w:spacing w:line="230" w:lineRule="exact"/>
        <w:ind w:left="20"/>
        <w:rPr>
          <w:rFonts w:ascii="Arial Unicode MS" w:cs="Arial Unicode MS"/>
          <w:lang w:val="fr-FR"/>
        </w:rPr>
      </w:pPr>
      <w:r w:rsidRPr="000152C6">
        <w:rPr>
          <w:lang w:val="fr-FR"/>
        </w:rPr>
        <w:t>Contourner le bloc de conglomérat et se diriger une quarantaine de mètres vers le rocher des Merveilles. Il faut se retrouver presque au sommet du mamelon. Chercher un schiste vert patiné en orange, allongé du nord au sud , dont le dessus (2,6 m par 1,5 m, pendage 10° sud) est creusé en large gouttière.</w:t>
      </w:r>
    </w:p>
    <w:p w14:paraId="5BDAC839" w14:textId="77777777" w:rsidR="000152C6" w:rsidRPr="0032190F" w:rsidRDefault="000152C6" w:rsidP="000152C6">
      <w:pPr>
        <w:rPr>
          <w:lang w:val="fr-FR"/>
        </w:rPr>
      </w:pPr>
    </w:p>
    <w:p w14:paraId="73401EAD" w14:textId="77777777" w:rsidR="000152C6" w:rsidRPr="0032190F" w:rsidRDefault="000152C6" w:rsidP="00647EA0">
      <w:pPr>
        <w:pStyle w:val="Heading5"/>
      </w:pPr>
      <w:r w:rsidRPr="0032190F">
        <w:t>ZVGIR6</w:t>
      </w:r>
    </w:p>
    <w:p w14:paraId="7DE5C93B" w14:textId="77777777" w:rsidR="000152C6" w:rsidRPr="0032190F" w:rsidRDefault="000152C6" w:rsidP="000152C6">
      <w:pPr>
        <w:rPr>
          <w:lang w:val="fr-FR"/>
        </w:rPr>
      </w:pPr>
      <w:r w:rsidRPr="0032190F">
        <w:rPr>
          <w:lang w:val="fr-FR"/>
        </w:rPr>
        <w:tab/>
        <w:t>-Les deux corniformes (fig. 1 et 2a) semblent partager une corne. Toutefois la réserve qui apparaît entre le corniforme 2a et le corniforme 1 laisse penser que ces deux figures ont été faites indépendamment l’une de l’autre.</w:t>
      </w:r>
    </w:p>
    <w:p w14:paraId="7365DC55" w14:textId="77777777" w:rsidR="000152C6" w:rsidRPr="000152C6" w:rsidRDefault="000152C6" w:rsidP="000152C6">
      <w:pPr>
        <w:pStyle w:val="Corpsdutexte61"/>
        <w:spacing w:before="238"/>
        <w:ind w:left="20" w:right="20" w:firstLine="720"/>
        <w:rPr>
          <w:lang w:val="fr-FR"/>
        </w:rPr>
      </w:pPr>
      <w:r w:rsidRPr="000152C6">
        <w:rPr>
          <w:lang w:val="fr-FR"/>
        </w:rPr>
        <w:t>La roche est abordée par sa face nord-ouest, érodée et couverte de lichens. La face de pendage 30° sud-est, à peine patinée, est gravée de barres et de plages.</w:t>
      </w:r>
    </w:p>
    <w:p w14:paraId="25C2AB7B" w14:textId="77777777" w:rsidR="000152C6" w:rsidRPr="000152C6" w:rsidRDefault="000152C6" w:rsidP="000152C6">
      <w:pPr>
        <w:pStyle w:val="Corpsdutexte61"/>
        <w:tabs>
          <w:tab w:val="left" w:pos="8082"/>
        </w:tabs>
        <w:spacing w:before="184" w:line="228" w:lineRule="exact"/>
        <w:ind w:left="20"/>
        <w:rPr>
          <w:rFonts w:ascii="Arial Unicode MS" w:cs="Arial Unicode MS"/>
          <w:lang w:val="fr-FR"/>
        </w:rPr>
      </w:pPr>
      <w:r w:rsidRPr="000152C6">
        <w:rPr>
          <w:lang w:val="fr-FR"/>
        </w:rPr>
        <w:t>La face supérieure qui s'appuie sur le bloc de grès violet est de pendage 10° est, patinée en orange vif et lisse. Elle porte, au milieu de zones éclatées, un corniforme à corps globuleux allongé et à longues cornes épaisses, un petit corniforme et des plages. Tous sont de style assez grossier (B1/B2).</w:t>
      </w:r>
      <w:r w:rsidRPr="000152C6">
        <w:rPr>
          <w:lang w:val="fr-FR"/>
        </w:rPr>
        <w:tab/>
      </w:r>
      <w:r w:rsidRPr="000152C6">
        <w:rPr>
          <w:rStyle w:val="Corpsdutexte618"/>
          <w:lang w:val="fr-FR"/>
        </w:rPr>
        <w:t>*</w:t>
      </w:r>
    </w:p>
    <w:p w14:paraId="3839583D" w14:textId="77777777" w:rsidR="000152C6" w:rsidRPr="000152C6" w:rsidRDefault="000152C6" w:rsidP="000152C6">
      <w:pPr>
        <w:pStyle w:val="Corpsdutexte101"/>
        <w:spacing w:line="228" w:lineRule="exact"/>
        <w:ind w:left="20" w:right="2700"/>
        <w:rPr>
          <w:rStyle w:val="Corpsdutexte105"/>
          <w:i/>
          <w:iCs/>
          <w:lang w:val="fr-FR"/>
        </w:rPr>
      </w:pPr>
      <w:r w:rsidRPr="000152C6">
        <w:rPr>
          <w:lang w:val="fr-FR"/>
        </w:rPr>
        <w:t>Chercher aussi le numéro de Conti ZV-GI-R6, le C et des textes de bergers. Cette roche s'est appelée (en 1983, 8</w:t>
      </w:r>
      <w:r w:rsidRPr="000152C6">
        <w:rPr>
          <w:rStyle w:val="Corpsdutexte105"/>
          <w:i/>
          <w:iCs/>
          <w:lang w:val="fr-FR"/>
        </w:rPr>
        <w:t>4) ZVI R44.</w:t>
      </w:r>
    </w:p>
    <w:p w14:paraId="0AFAEBBD" w14:textId="77777777" w:rsidR="000152C6" w:rsidRPr="0032190F" w:rsidRDefault="000152C6" w:rsidP="000152C6">
      <w:pPr>
        <w:rPr>
          <w:lang w:val="fr-FR"/>
        </w:rPr>
      </w:pPr>
    </w:p>
    <w:p w14:paraId="57326163" w14:textId="77777777" w:rsidR="000152C6" w:rsidRPr="0032190F" w:rsidRDefault="000152C6" w:rsidP="000152C6">
      <w:pPr>
        <w:rPr>
          <w:rStyle w:val="Emphasis"/>
          <w:lang w:val="fr-FR"/>
        </w:rPr>
      </w:pPr>
      <w:r w:rsidRPr="0032190F">
        <w:rPr>
          <w:rStyle w:val="Emphasis"/>
          <w:lang w:val="fr-FR"/>
        </w:rPr>
        <w:t>Descendre une trentaine de mètres vers le lac Long, en direction du Gias de la Batterie (situé à l'extrémité est du lac Long Inférieur) pour atteindre un groupe de gros blocs. Repérer à gauche, au premier plan, un conglomérat feuilleté, en dessous un schiste orange et plus bas des grès. Examiner le bloc de schiste qui a conservé de belles surfaces lisses sur ses côtés sud et est</w:t>
      </w:r>
    </w:p>
    <w:p w14:paraId="42CF07DA" w14:textId="77777777" w:rsidR="000152C6" w:rsidRPr="0032190F" w:rsidRDefault="000152C6" w:rsidP="00647EA0">
      <w:pPr>
        <w:pStyle w:val="Heading5"/>
      </w:pPr>
      <w:r w:rsidRPr="0032190F">
        <w:t>ZVGIR6@a</w:t>
      </w:r>
    </w:p>
    <w:p w14:paraId="1B6D1DD3" w14:textId="77777777" w:rsidR="000152C6" w:rsidRPr="0032190F" w:rsidRDefault="000152C6" w:rsidP="000152C6">
      <w:pPr>
        <w:rPr>
          <w:lang w:val="fr-FR"/>
        </w:rPr>
      </w:pPr>
    </w:p>
    <w:p w14:paraId="441DE325" w14:textId="77777777" w:rsidR="000152C6" w:rsidRPr="000152C6" w:rsidRDefault="000152C6" w:rsidP="000152C6">
      <w:pPr>
        <w:pStyle w:val="Corpsdutexte51"/>
        <w:spacing w:before="244" w:after="0"/>
        <w:ind w:left="20"/>
        <w:rPr>
          <w:rFonts w:ascii="Arial Unicode MS" w:cs="Arial Unicode MS"/>
          <w:lang w:val="fr-FR"/>
        </w:rPr>
      </w:pPr>
      <w:r w:rsidRPr="000152C6">
        <w:rPr>
          <w:lang w:val="fr-FR"/>
        </w:rPr>
        <w:t>Cette face supérieure, de pendage 10° ouest présente un décrochement de 0,2 m en forme de V. Chercher deux plages dont une, de style Bl, a la forme d'un chapeau.</w:t>
      </w:r>
    </w:p>
    <w:p w14:paraId="499FE4D2" w14:textId="77777777" w:rsidR="000152C6" w:rsidRPr="000152C6" w:rsidRDefault="000152C6" w:rsidP="000152C6">
      <w:pPr>
        <w:pStyle w:val="Corpsdutexte101"/>
        <w:spacing w:line="228" w:lineRule="exact"/>
        <w:ind w:left="20"/>
        <w:rPr>
          <w:rFonts w:ascii="Arial Unicode MS" w:cs="Arial Unicode MS"/>
          <w:lang w:val="fr-FR"/>
        </w:rPr>
      </w:pPr>
      <w:r w:rsidRPr="000152C6">
        <w:rPr>
          <w:lang w:val="fr-FR"/>
        </w:rPr>
        <w:t xml:space="preserve">Cette roche s'est appelée (en 1983, 84) et porte toujours le numéro inscrit : </w:t>
      </w:r>
      <w:r w:rsidRPr="000152C6">
        <w:rPr>
          <w:rStyle w:val="Corpsdutexte106"/>
          <w:i/>
          <w:iCs/>
          <w:lang w:val="fr-FR"/>
        </w:rPr>
        <w:t>ZVI R4 6.</w:t>
      </w:r>
    </w:p>
    <w:p w14:paraId="161A3916" w14:textId="77777777" w:rsidR="000152C6" w:rsidRPr="000152C6" w:rsidRDefault="000152C6" w:rsidP="000152C6">
      <w:pPr>
        <w:pStyle w:val="Corpsdutexte1"/>
        <w:spacing w:before="178" w:line="230" w:lineRule="exact"/>
        <w:ind w:left="20"/>
        <w:rPr>
          <w:rFonts w:ascii="Arial Unicode MS" w:cs="Arial Unicode MS"/>
          <w:lang w:val="fr-FR"/>
        </w:rPr>
      </w:pPr>
      <w:r w:rsidRPr="000152C6">
        <w:rPr>
          <w:lang w:val="fr-FR"/>
        </w:rPr>
        <w:t>Monter sur le schiste violet situé plus haut et monter une vingtaine de mètres dans l'alignement de ces deux roches et du gros bloc qui a servi de repère dans le vallon, au début du cheminement. Il faut atteindre un bloc de conglomérat à dessus horizontal. Examiner la roche qui est située avant ce bloc.</w:t>
      </w:r>
    </w:p>
    <w:p w14:paraId="070CD0F2" w14:textId="77777777" w:rsidR="000152C6" w:rsidRPr="0032190F" w:rsidRDefault="000152C6" w:rsidP="000152C6">
      <w:pPr>
        <w:rPr>
          <w:lang w:val="fr-FR"/>
        </w:rPr>
      </w:pPr>
    </w:p>
    <w:p w14:paraId="11B88020" w14:textId="77777777" w:rsidR="000152C6" w:rsidRPr="0032190F" w:rsidRDefault="000152C6" w:rsidP="00647EA0">
      <w:pPr>
        <w:pStyle w:val="Heading5"/>
      </w:pPr>
      <w:r w:rsidRPr="0032190F">
        <w:t>ZVGIR6A</w:t>
      </w:r>
    </w:p>
    <w:p w14:paraId="6E18058B" w14:textId="77777777" w:rsidR="000152C6" w:rsidRPr="0032190F" w:rsidRDefault="000152C6" w:rsidP="000152C6">
      <w:pPr>
        <w:rPr>
          <w:lang w:val="fr-FR"/>
        </w:rPr>
      </w:pPr>
    </w:p>
    <w:p w14:paraId="2A998EFF" w14:textId="77777777" w:rsidR="000152C6" w:rsidRPr="000152C6" w:rsidRDefault="000152C6" w:rsidP="000152C6">
      <w:pPr>
        <w:pStyle w:val="Corpsdutexte61"/>
        <w:spacing w:before="242" w:line="230" w:lineRule="exact"/>
        <w:ind w:left="20"/>
        <w:rPr>
          <w:lang w:val="fr-FR"/>
        </w:rPr>
      </w:pPr>
      <w:r w:rsidRPr="000152C6">
        <w:rPr>
          <w:lang w:val="fr-FR"/>
        </w:rPr>
        <w:t>C'est un petit bloc de schiste violet dont la face supérieure horizontale (0,7 m par 0,3 m) est relativement plate mais rugueuse. Chercher deux plages rectangulaires, un corniforme à corps éclaté et d'autres plages de style Bl à cupules grandes et moyennes. Conti n'a pas inscrit de C mais le numéro ZV-GI-R6A. Le numéro ZVI R67 est aussi inscrit.</w:t>
      </w:r>
    </w:p>
    <w:p w14:paraId="600F9CE2" w14:textId="77777777" w:rsidR="000152C6" w:rsidRPr="0032190F" w:rsidRDefault="000152C6" w:rsidP="000152C6">
      <w:pPr>
        <w:rPr>
          <w:lang w:val="fr-FR"/>
        </w:rPr>
      </w:pPr>
    </w:p>
    <w:p w14:paraId="5202788C" w14:textId="77777777" w:rsidR="000152C6" w:rsidRPr="0032190F" w:rsidRDefault="000152C6" w:rsidP="000152C6">
      <w:pPr>
        <w:rPr>
          <w:rStyle w:val="Emphasis"/>
          <w:lang w:val="fr-FR"/>
        </w:rPr>
      </w:pPr>
      <w:r w:rsidRPr="0032190F">
        <w:rPr>
          <w:rStyle w:val="Emphasis"/>
          <w:lang w:val="fr-FR"/>
        </w:rPr>
        <w:t>Se diriger une Quinzaine de mètres vers la pointe du rocher détaché de la cime des lacs. Entre atax ijblocs de conglomérat chercher un schiste vert patiné et très érodé.</w:t>
      </w:r>
    </w:p>
    <w:p w14:paraId="43D762A8" w14:textId="77777777" w:rsidR="000152C6" w:rsidRPr="0032190F" w:rsidRDefault="000152C6" w:rsidP="000152C6">
      <w:pPr>
        <w:rPr>
          <w:lang w:val="fr-FR"/>
        </w:rPr>
      </w:pPr>
    </w:p>
    <w:p w14:paraId="38F0B208" w14:textId="77777777" w:rsidR="000152C6" w:rsidRPr="0032190F" w:rsidRDefault="000152C6" w:rsidP="00647EA0">
      <w:pPr>
        <w:pStyle w:val="Heading5"/>
      </w:pPr>
      <w:r w:rsidRPr="0032190F">
        <w:t>ZVGIR6@b</w:t>
      </w:r>
    </w:p>
    <w:p w14:paraId="04EA9F12" w14:textId="77777777" w:rsidR="000152C6" w:rsidRPr="0032190F" w:rsidRDefault="000152C6" w:rsidP="000152C6">
      <w:pPr>
        <w:rPr>
          <w:lang w:val="fr-FR"/>
        </w:rPr>
      </w:pPr>
    </w:p>
    <w:p w14:paraId="37E537ED" w14:textId="77777777" w:rsidR="000152C6" w:rsidRPr="000152C6" w:rsidRDefault="000152C6" w:rsidP="000152C6">
      <w:pPr>
        <w:pStyle w:val="Corpsdutexte51"/>
        <w:spacing w:before="118" w:after="0" w:line="235" w:lineRule="exact"/>
        <w:ind w:left="20"/>
        <w:rPr>
          <w:rFonts w:ascii="Arial Unicode MS" w:cs="Arial Unicode MS"/>
          <w:lang w:val="fr-FR"/>
        </w:rPr>
      </w:pPr>
      <w:r w:rsidRPr="000152C6">
        <w:rPr>
          <w:lang w:val="fr-FR"/>
        </w:rPr>
        <w:t xml:space="preserve">La face de pendage 45° sud-est porte une bande horizontale de patine orange (0,4 m par 0,1 m) où sont gravés trois corniformes. Celui du milieu est de style Bl fin (petites cupules), les deux autres sont constitués de cupules plus grandes et abîmées </w:t>
      </w:r>
      <w:r w:rsidRPr="000152C6">
        <w:rPr>
          <w:lang w:val="fr-FR"/>
        </w:rPr>
        <w:lastRenderedPageBreak/>
        <w:t>par le gel. Un numéro est inscrit : R45 où le 5 est maquillé en P et le 4 mal transformé en 6. Cette roche s 'est appelée (en 1983, 8</w:t>
      </w:r>
      <w:r w:rsidRPr="000152C6">
        <w:rPr>
          <w:rStyle w:val="Corpsdutexte54"/>
          <w:i/>
          <w:iCs/>
          <w:lang w:val="fr-FR"/>
        </w:rPr>
        <w:t>4) ZVI R45.</w:t>
      </w:r>
    </w:p>
    <w:p w14:paraId="6F9F5663" w14:textId="77777777" w:rsidR="000152C6" w:rsidRPr="000152C6" w:rsidRDefault="000152C6" w:rsidP="000152C6">
      <w:pPr>
        <w:pStyle w:val="Corpsdutexte1"/>
        <w:spacing w:before="176" w:line="240" w:lineRule="exact"/>
        <w:ind w:left="20"/>
        <w:rPr>
          <w:rFonts w:ascii="Arial Unicode MS" w:cs="Arial Unicode MS"/>
          <w:lang w:val="fr-FR"/>
        </w:rPr>
      </w:pPr>
      <w:r w:rsidRPr="000152C6">
        <w:rPr>
          <w:lang w:val="fr-FR"/>
        </w:rPr>
        <w:t>Se diriger une vingtaine de mètres vers le nord (direction de la vallée des Merveilles et de deux gros blocs violets portant des lichens jaunes). La roche cherchée est située à quelques mètres en avant (sud) du plus gros des blocs. En se retournant on aperçoit l'arrière de la roche 6|3, d'une couleur vert bleuté.</w:t>
      </w:r>
    </w:p>
    <w:p w14:paraId="4EC20541" w14:textId="77777777" w:rsidR="000152C6" w:rsidRPr="0032190F" w:rsidRDefault="000152C6" w:rsidP="000152C6">
      <w:pPr>
        <w:rPr>
          <w:lang w:val="fr-FR"/>
        </w:rPr>
      </w:pPr>
    </w:p>
    <w:p w14:paraId="04508108" w14:textId="77777777" w:rsidR="000152C6" w:rsidRPr="0032190F" w:rsidRDefault="000152C6" w:rsidP="00647EA0">
      <w:pPr>
        <w:pStyle w:val="Heading5"/>
      </w:pPr>
      <w:r w:rsidRPr="0032190F">
        <w:t>ZVGIR6@e</w:t>
      </w:r>
    </w:p>
    <w:p w14:paraId="1F72D165" w14:textId="77777777" w:rsidR="000152C6" w:rsidRPr="0032190F" w:rsidRDefault="000152C6" w:rsidP="000152C6">
      <w:pPr>
        <w:rPr>
          <w:lang w:val="fr-FR"/>
        </w:rPr>
      </w:pPr>
    </w:p>
    <w:p w14:paraId="12D7E018" w14:textId="77777777" w:rsidR="000152C6" w:rsidRPr="000152C6" w:rsidRDefault="000152C6" w:rsidP="000152C6">
      <w:pPr>
        <w:pStyle w:val="Corpsdutexte61"/>
        <w:spacing w:before="125" w:line="230" w:lineRule="exact"/>
        <w:ind w:left="20"/>
        <w:rPr>
          <w:rFonts w:ascii="Arial Unicode MS" w:cs="Arial Unicode MS"/>
          <w:lang w:val="fr-FR"/>
        </w:rPr>
      </w:pPr>
      <w:r w:rsidRPr="000152C6">
        <w:rPr>
          <w:lang w:val="fr-FR"/>
        </w:rPr>
        <w:t>C'est un bloc de pélite violette schistosée, enterré dans la pente. Sa face supérieure en forme de losange est presque horizontale (2,0 m du nord au sud par 1,2 m). Dans le coin est, sur une fjiirffiace patinée de couleur beige rose, chercher une plage rectangulaire, partiellement éclatée, qui doit être le corps d'un corniforme. Le reste de la face est très desquamé.</w:t>
      </w:r>
    </w:p>
    <w:p w14:paraId="7EBCA85F" w14:textId="77777777" w:rsidR="000152C6" w:rsidRPr="000152C6" w:rsidRDefault="000152C6" w:rsidP="000152C6">
      <w:pPr>
        <w:pStyle w:val="Corpsdutexte101"/>
        <w:ind w:left="20"/>
        <w:rPr>
          <w:rFonts w:ascii="Arial Unicode MS" w:cs="Arial Unicode MS"/>
          <w:lang w:val="fr-FR"/>
        </w:rPr>
      </w:pPr>
      <w:r w:rsidRPr="000152C6">
        <w:rPr>
          <w:lang w:val="fr-FR"/>
        </w:rPr>
        <w:t>Au centre un petit texte est calligraphié et signé Palma 1924.</w:t>
      </w:r>
    </w:p>
    <w:p w14:paraId="2694326F" w14:textId="77777777" w:rsidR="000152C6" w:rsidRPr="000152C6" w:rsidRDefault="000152C6" w:rsidP="000152C6">
      <w:pPr>
        <w:pStyle w:val="Corpsdutexte21"/>
        <w:spacing w:before="180" w:after="0"/>
        <w:ind w:left="20"/>
        <w:rPr>
          <w:rFonts w:ascii="Arial Unicode MS" w:cs="Arial Unicode MS"/>
          <w:lang w:val="fr-FR"/>
        </w:rPr>
      </w:pPr>
      <w:r w:rsidRPr="000152C6">
        <w:rPr>
          <w:lang w:val="fr-FR"/>
        </w:rPr>
        <w:t>Continuer une douzaine de mètres dans la même direction. A mi-chemin, on laissera sur la droite un gros bloc de pélite verte portant un peu de patine et beaucoup de lichens. Chercher face triangulaire pointant vers l'est</w:t>
      </w:r>
    </w:p>
    <w:p w14:paraId="1E5F91C9" w14:textId="77777777" w:rsidR="000152C6" w:rsidRPr="0032190F" w:rsidRDefault="000152C6" w:rsidP="000152C6">
      <w:pPr>
        <w:rPr>
          <w:lang w:val="fr-FR"/>
        </w:rPr>
      </w:pPr>
    </w:p>
    <w:p w14:paraId="53688E1B" w14:textId="77777777" w:rsidR="000152C6" w:rsidRPr="0032190F" w:rsidRDefault="000152C6" w:rsidP="00647EA0">
      <w:pPr>
        <w:pStyle w:val="Heading5"/>
      </w:pPr>
      <w:r w:rsidRPr="0032190F">
        <w:t>ZVGIR6@c</w:t>
      </w:r>
    </w:p>
    <w:p w14:paraId="6D208396" w14:textId="77777777" w:rsidR="000152C6" w:rsidRPr="0032190F" w:rsidRDefault="000152C6" w:rsidP="000152C6">
      <w:pPr>
        <w:rPr>
          <w:lang w:val="fr-FR"/>
        </w:rPr>
      </w:pPr>
    </w:p>
    <w:p w14:paraId="13651345" w14:textId="77777777" w:rsidR="000152C6" w:rsidRPr="0032190F" w:rsidRDefault="000152C6" w:rsidP="000152C6">
      <w:pPr>
        <w:pStyle w:val="Caption"/>
        <w:rPr>
          <w:rStyle w:val="Emphasis"/>
          <w:lang w:val="fr-FR"/>
        </w:rPr>
      </w:pPr>
      <w:r w:rsidRPr="0032190F">
        <w:rPr>
          <w:rStyle w:val="Emphasis"/>
          <w:lang w:val="fr-FR"/>
        </w:rPr>
        <w:t>C'est un schiste violet dont la face de pendage 45° sud (0,8 m par 0,8 m) est lisse et plate mais comporte des trous remplis de végétation. Chercher un piquetage en V dans le bas de la roche</w:t>
      </w:r>
    </w:p>
    <w:p w14:paraId="27A1089F" w14:textId="77777777" w:rsidR="000152C6" w:rsidRPr="0032190F" w:rsidRDefault="000152C6" w:rsidP="000152C6">
      <w:pPr>
        <w:rPr>
          <w:rStyle w:val="Emphasis"/>
          <w:lang w:val="fr-FR"/>
        </w:rPr>
      </w:pPr>
    </w:p>
    <w:p w14:paraId="67D48B55" w14:textId="77777777" w:rsidR="000152C6" w:rsidRPr="000152C6" w:rsidRDefault="000152C6" w:rsidP="000152C6">
      <w:pPr>
        <w:pStyle w:val="Corpsdutexte101"/>
        <w:spacing w:line="240" w:lineRule="auto"/>
        <w:ind w:left="20"/>
        <w:rPr>
          <w:lang w:val="fr-FR"/>
        </w:rPr>
      </w:pPr>
      <w:r w:rsidRPr="000152C6">
        <w:rPr>
          <w:lang w:val="fr-FR"/>
        </w:rPr>
        <w:t>L'ancien numéro, ZVIR68, (datant des années 1983-84) est recouvert par ZV GIR6 y.</w:t>
      </w:r>
    </w:p>
    <w:p w14:paraId="5FF23855" w14:textId="77777777" w:rsidR="000152C6" w:rsidRPr="0032190F" w:rsidRDefault="000152C6" w:rsidP="000152C6">
      <w:pPr>
        <w:rPr>
          <w:rStyle w:val="Emphasis"/>
          <w:lang w:val="fr-FR"/>
        </w:rPr>
      </w:pPr>
    </w:p>
    <w:p w14:paraId="6A6809C4" w14:textId="77777777" w:rsidR="000152C6" w:rsidRPr="0032190F" w:rsidRDefault="000152C6" w:rsidP="000152C6">
      <w:pPr>
        <w:rPr>
          <w:rStyle w:val="Emphasis"/>
          <w:lang w:val="fr-FR"/>
        </w:rPr>
      </w:pPr>
      <w:r w:rsidRPr="0032190F">
        <w:rPr>
          <w:rStyle w:val="Emphasis"/>
          <w:lang w:val="fr-FR"/>
        </w:rPr>
        <w:t>A trois mètres à l'ouest chercher un dôme de schiste violet patiné de couleur brune. Il porte beaucoup de lichens jaunes mais la patine est relativement lisse</w:t>
      </w:r>
    </w:p>
    <w:p w14:paraId="344B8BD4" w14:textId="77777777" w:rsidR="000152C6" w:rsidRPr="0032190F" w:rsidRDefault="000152C6" w:rsidP="00647EA0">
      <w:pPr>
        <w:pStyle w:val="Heading5"/>
      </w:pPr>
      <w:r w:rsidRPr="0032190F">
        <w:t>ZVGIR6@d</w:t>
      </w:r>
    </w:p>
    <w:p w14:paraId="514025DF" w14:textId="77777777" w:rsidR="000152C6" w:rsidRPr="0032190F" w:rsidRDefault="000152C6" w:rsidP="000152C6">
      <w:pPr>
        <w:rPr>
          <w:lang w:val="fr-FR"/>
        </w:rPr>
      </w:pPr>
      <w:r w:rsidRPr="0032190F">
        <w:rPr>
          <w:lang w:val="fr-FR"/>
        </w:rPr>
        <w:tab/>
        <w:t>-Le timon de l’attelage utilise une strie glaciaire.</w:t>
      </w:r>
    </w:p>
    <w:p w14:paraId="24F9BE65" w14:textId="77777777" w:rsidR="000152C6" w:rsidRPr="0032190F" w:rsidRDefault="000152C6" w:rsidP="000152C6">
      <w:pPr>
        <w:rPr>
          <w:lang w:val="fr-FR"/>
        </w:rPr>
      </w:pPr>
    </w:p>
    <w:p w14:paraId="1C09EF20" w14:textId="77777777" w:rsidR="000152C6" w:rsidRPr="000152C6" w:rsidRDefault="000152C6" w:rsidP="000152C6">
      <w:pPr>
        <w:pStyle w:val="Corpsdutexte61"/>
        <w:spacing w:before="182" w:line="230" w:lineRule="exact"/>
        <w:ind w:left="20"/>
        <w:rPr>
          <w:rFonts w:ascii="Arial Unicode MS" w:cs="Arial Unicode MS"/>
          <w:lang w:val="fr-FR"/>
        </w:rPr>
      </w:pPr>
      <w:r w:rsidRPr="000152C6">
        <w:rPr>
          <w:lang w:val="fr-FR"/>
        </w:rPr>
        <w:t>Le dessus de la roche , de pendage 10° sud porte des gravures ton sur ton, donc peu visibles, mais piquetées avec soin. A gauche se trouve un attelage dont l'araire se perd dans une fissure et à droite sont gravés deux corniformes emboîtés, semblables à ceux de l'attelage (corps rectangulaires allongés, cornes à deux segments rectangulaires).</w:t>
      </w:r>
    </w:p>
    <w:p w14:paraId="44276E93" w14:textId="77777777" w:rsidR="000152C6" w:rsidRPr="000152C6" w:rsidRDefault="000152C6" w:rsidP="000152C6">
      <w:pPr>
        <w:pStyle w:val="Corpsdutexte101"/>
        <w:ind w:left="20"/>
        <w:rPr>
          <w:rFonts w:ascii="Arial Unicode MS" w:cs="Arial Unicode MS"/>
          <w:lang w:val="fr-FR"/>
        </w:rPr>
      </w:pPr>
      <w:r w:rsidRPr="000152C6">
        <w:rPr>
          <w:lang w:val="fr-FR"/>
        </w:rPr>
        <w:t>Le dossier n 'existait pas en 1991</w:t>
      </w:r>
    </w:p>
    <w:p w14:paraId="37C9CFF9" w14:textId="77777777" w:rsidR="000152C6" w:rsidRPr="000152C6" w:rsidRDefault="000152C6" w:rsidP="000152C6">
      <w:pPr>
        <w:pStyle w:val="Corpsdutexte1"/>
        <w:spacing w:line="230" w:lineRule="exact"/>
        <w:ind w:left="20"/>
        <w:rPr>
          <w:rFonts w:ascii="Arial Unicode MS" w:cs="Arial Unicode MS"/>
          <w:lang w:val="fr-FR"/>
        </w:rPr>
      </w:pPr>
      <w:r w:rsidRPr="000152C6">
        <w:rPr>
          <w:lang w:val="fr-FR"/>
        </w:rPr>
        <w:t>Marcher vingt-cinq mètres vers le nord-est (Bego), en direction d'un très gros bloc de grès violet. Avant de l'atteindre chercher un bloc de schiste vert cassé en plusieurs morceaux.</w:t>
      </w:r>
    </w:p>
    <w:p w14:paraId="543C63BD" w14:textId="77777777" w:rsidR="000152C6" w:rsidRPr="0032190F" w:rsidRDefault="000152C6" w:rsidP="000152C6">
      <w:pPr>
        <w:rPr>
          <w:lang w:val="fr-FR"/>
        </w:rPr>
      </w:pPr>
    </w:p>
    <w:p w14:paraId="2BCB3329" w14:textId="77777777" w:rsidR="000152C6" w:rsidRPr="0032190F" w:rsidRDefault="000152C6" w:rsidP="00647EA0">
      <w:pPr>
        <w:pStyle w:val="Heading5"/>
      </w:pPr>
      <w:r w:rsidRPr="0032190F">
        <w:t>ZVGIR7</w:t>
      </w:r>
    </w:p>
    <w:p w14:paraId="2D767C25" w14:textId="77777777" w:rsidR="000152C6" w:rsidRPr="0032190F" w:rsidRDefault="000152C6" w:rsidP="000152C6">
      <w:pPr>
        <w:rPr>
          <w:lang w:val="fr-FR"/>
        </w:rPr>
      </w:pPr>
    </w:p>
    <w:p w14:paraId="35855F86" w14:textId="77777777" w:rsidR="000152C6" w:rsidRPr="000152C6" w:rsidRDefault="000152C6" w:rsidP="000152C6">
      <w:pPr>
        <w:pStyle w:val="Corpsdutexte61"/>
        <w:spacing w:before="180" w:line="230" w:lineRule="exact"/>
        <w:ind w:left="20"/>
        <w:rPr>
          <w:rFonts w:ascii="Arial Unicode MS" w:cs="Arial Unicode MS"/>
          <w:lang w:val="fr-FR"/>
        </w:rPr>
      </w:pPr>
      <w:r w:rsidRPr="000152C6">
        <w:rPr>
          <w:lang w:val="fr-FR"/>
        </w:rPr>
        <w:t xml:space="preserve">Chercher, éparpillés au milieu de nombreuses inscriptions de bergers Marro 1922 Giovanni, Pa....(inachevé) Guido Giuseppe le 17.7.1935 W1911, trois ou quatre corniformes piquetés grossièrement. Repérer aussi le C de Conti .et deux numéros : </w:t>
      </w:r>
      <w:r w:rsidRPr="000152C6">
        <w:rPr>
          <w:rStyle w:val="Corpsdutexte617"/>
          <w:lang w:val="fr-FR"/>
        </w:rPr>
        <w:t>ZVIR35</w:t>
      </w:r>
      <w:r w:rsidRPr="000152C6">
        <w:rPr>
          <w:lang w:val="fr-FR"/>
        </w:rPr>
        <w:t xml:space="preserve"> et ZV-GI-R7.</w:t>
      </w:r>
    </w:p>
    <w:p w14:paraId="58AE677A" w14:textId="77777777" w:rsidR="000152C6" w:rsidRPr="000152C6" w:rsidRDefault="000152C6" w:rsidP="000152C6">
      <w:pPr>
        <w:pStyle w:val="Corpsdutexte31"/>
        <w:spacing w:before="240" w:line="230" w:lineRule="exact"/>
        <w:ind w:left="20"/>
        <w:rPr>
          <w:rFonts w:ascii="Arial Unicode MS" w:cs="Arial Unicode MS"/>
          <w:lang w:val="fr-FR"/>
        </w:rPr>
      </w:pPr>
      <w:r w:rsidRPr="000152C6">
        <w:rPr>
          <w:rStyle w:val="Corpsdutexte3Gras5"/>
          <w:lang w:val="fr-FR"/>
        </w:rPr>
        <w:t>Repère</w:t>
      </w:r>
      <w:r w:rsidRPr="000152C6">
        <w:rPr>
          <w:lang w:val="fr-FR"/>
        </w:rPr>
        <w:t xml:space="preserve"> : Remarquer, en regardant vers l'ouest un demi cercle de pierres, entassées en muret contre une élévation de terrain. A l'ouest de la roche 7, le muret présente une ouverture. De cet endroit, ces murs semblent délimiter un petit plateau rond dominant le lac. Plus à l'ouest, derrière le muret se trouve une zone herbeuse à peu près dégagée de pierres et traversée par une sente nord -sud. Encore plus à l'ouest repérer un grès violet situé au ras du sol qui est la roche suivante.</w:t>
      </w:r>
    </w:p>
    <w:p w14:paraId="35C49E52" w14:textId="77777777" w:rsidR="000152C6" w:rsidRPr="0032190F" w:rsidRDefault="000152C6" w:rsidP="000152C6">
      <w:pPr>
        <w:rPr>
          <w:lang w:val="fr-FR"/>
        </w:rPr>
      </w:pPr>
    </w:p>
    <w:p w14:paraId="52FA71F3" w14:textId="77777777" w:rsidR="000152C6" w:rsidRPr="0032190F" w:rsidRDefault="000152C6" w:rsidP="00647EA0">
      <w:pPr>
        <w:pStyle w:val="Heading5"/>
      </w:pPr>
      <w:r w:rsidRPr="0032190F">
        <w:t>ZVGIR8</w:t>
      </w:r>
    </w:p>
    <w:p w14:paraId="6CF26006" w14:textId="77777777" w:rsidR="000152C6" w:rsidRPr="000152C6" w:rsidRDefault="000152C6" w:rsidP="000152C6">
      <w:pPr>
        <w:pStyle w:val="Corpsdutexte51"/>
        <w:spacing w:before="0" w:after="0" w:line="240" w:lineRule="auto"/>
        <w:ind w:left="20" w:firstLine="720"/>
        <w:rPr>
          <w:lang w:val="fr-FR"/>
        </w:rPr>
      </w:pPr>
    </w:p>
    <w:p w14:paraId="295AC3D6" w14:textId="77777777" w:rsidR="000152C6" w:rsidRPr="000152C6" w:rsidRDefault="000152C6" w:rsidP="000152C6">
      <w:pPr>
        <w:pStyle w:val="Corpsdutexte51"/>
        <w:spacing w:before="0" w:after="0" w:line="240" w:lineRule="auto"/>
        <w:ind w:left="20" w:firstLine="720"/>
        <w:rPr>
          <w:rFonts w:ascii="Arial Unicode MS" w:cs="Arial Unicode MS"/>
          <w:lang w:val="fr-FR"/>
        </w:rPr>
      </w:pPr>
      <w:r w:rsidRPr="000152C6">
        <w:rPr>
          <w:lang w:val="fr-FR"/>
        </w:rPr>
        <w:t xml:space="preserve">Elle est composée de </w:t>
      </w:r>
      <w:r w:rsidRPr="000152C6">
        <w:rPr>
          <w:rStyle w:val="Corpsdutexte53"/>
          <w:i/>
          <w:iCs/>
          <w:lang w:val="fr-FR"/>
        </w:rPr>
        <w:t>deux roches très différentes</w:t>
      </w:r>
    </w:p>
    <w:p w14:paraId="1A17B3C0" w14:textId="77777777" w:rsidR="000152C6" w:rsidRPr="0032190F" w:rsidRDefault="000152C6" w:rsidP="000152C6">
      <w:pPr>
        <w:rPr>
          <w:lang w:val="fr-FR"/>
        </w:rPr>
      </w:pPr>
      <w:r w:rsidRPr="0032190F">
        <w:rPr>
          <w:rStyle w:val="Emphasis"/>
          <w:lang w:val="fr-FR"/>
        </w:rPr>
        <w:t>Le schiste orange décrit précédemment, numéroté ZVI R42, porte quelques corniformes et des plages. Un schiste violet, situé juste au-dessus et numéroté par Conti ZVI-GI-R8A. cette roche porte deux corniformes opposés par les cornes et le C de Conti.</w:t>
      </w:r>
    </w:p>
    <w:p w14:paraId="1A577969" w14:textId="77777777" w:rsidR="000152C6" w:rsidRPr="0032190F" w:rsidRDefault="000152C6" w:rsidP="000152C6">
      <w:pPr>
        <w:rPr>
          <w:rStyle w:val="Emphasis"/>
          <w:lang w:val="fr-FR"/>
        </w:rPr>
      </w:pPr>
    </w:p>
    <w:p w14:paraId="28D96E83" w14:textId="77777777" w:rsidR="000152C6" w:rsidRPr="0032190F" w:rsidRDefault="000152C6" w:rsidP="000152C6">
      <w:pPr>
        <w:rPr>
          <w:rStyle w:val="Emphasis"/>
          <w:lang w:val="fr-FR"/>
        </w:rPr>
      </w:pPr>
      <w:r w:rsidRPr="0032190F">
        <w:rPr>
          <w:rStyle w:val="Emphasis"/>
          <w:lang w:val="fr-FR"/>
        </w:rPr>
        <w:t>Aller vers le nord-nord-est (direction du sommet du Bego). Après avoir descendu un muret suivre six mètres un sentier (tracé par les guides accompagnateurs), dépasser un bloc haut d'au moins deux mètres, situé au ras de la sente et observer la roche qui se trouve immédiatement sur la gauche.</w:t>
      </w:r>
    </w:p>
    <w:p w14:paraId="3871685D" w14:textId="77777777" w:rsidR="000152C6" w:rsidRPr="0032190F" w:rsidRDefault="000152C6" w:rsidP="000152C6">
      <w:pPr>
        <w:rPr>
          <w:lang w:val="fr-FR"/>
        </w:rPr>
      </w:pPr>
    </w:p>
    <w:p w14:paraId="71BD8A47" w14:textId="77777777" w:rsidR="000152C6" w:rsidRPr="0032190F" w:rsidRDefault="000152C6" w:rsidP="00647EA0">
      <w:pPr>
        <w:pStyle w:val="Heading5"/>
      </w:pPr>
      <w:r w:rsidRPr="0032190F">
        <w:t>ZVGIR9A</w:t>
      </w:r>
    </w:p>
    <w:p w14:paraId="0F6EC579" w14:textId="77777777" w:rsidR="000152C6" w:rsidRPr="0032190F" w:rsidRDefault="000152C6" w:rsidP="000152C6">
      <w:pPr>
        <w:rPr>
          <w:lang w:val="fr-FR"/>
        </w:rPr>
      </w:pPr>
      <w:r w:rsidRPr="0032190F">
        <w:rPr>
          <w:lang w:val="fr-FR"/>
        </w:rPr>
        <w:tab/>
        <w:t>-Deux corniformes sont de la même forme (fig. 19 et 7)</w:t>
      </w:r>
    </w:p>
    <w:p w14:paraId="279A7A37" w14:textId="77777777" w:rsidR="000152C6" w:rsidRPr="000152C6" w:rsidRDefault="000152C6" w:rsidP="000152C6">
      <w:pPr>
        <w:pStyle w:val="Corpsdutexte61"/>
        <w:spacing w:before="180" w:line="230" w:lineRule="exact"/>
        <w:ind w:left="20" w:right="420" w:firstLine="720"/>
        <w:rPr>
          <w:rFonts w:ascii="Arial Unicode MS" w:cs="Arial Unicode MS"/>
          <w:lang w:val="fr-FR"/>
        </w:rPr>
      </w:pPr>
      <w:r w:rsidRPr="000152C6">
        <w:rPr>
          <w:lang w:val="fr-FR"/>
        </w:rPr>
        <w:t>Cette roche a été immortalisée sous forme de carte postale avec le lac Long Supérieur en arrière plan. C'est un schiste gris patiné en brun, cassé en deux et gravé sur presque toute sa surface (1,5 m par 0,6 m, pendage 70° ouest). Le piquetage est assez grossier, de style B1 avec des cupules moyennes et grandes.</w:t>
      </w:r>
    </w:p>
    <w:p w14:paraId="6C4F5FDA" w14:textId="77777777" w:rsidR="000152C6" w:rsidRPr="000152C6" w:rsidRDefault="000152C6" w:rsidP="000152C6">
      <w:pPr>
        <w:pStyle w:val="Corpsdutexte61"/>
        <w:spacing w:before="180" w:line="230" w:lineRule="exact"/>
        <w:ind w:left="20" w:right="420" w:firstLine="720"/>
        <w:rPr>
          <w:lang w:val="fr-FR"/>
        </w:rPr>
      </w:pPr>
      <w:r w:rsidRPr="000152C6">
        <w:rPr>
          <w:lang w:val="fr-FR"/>
        </w:rPr>
        <w:t>Aller à trois mètres à l'ouest et chercher un grès violet déposé sur une petite dalle de grès portant les lettres Ste.</w:t>
      </w:r>
    </w:p>
    <w:p w14:paraId="3C1D2029" w14:textId="77777777" w:rsidR="000152C6" w:rsidRPr="0032190F" w:rsidRDefault="000152C6" w:rsidP="000152C6">
      <w:pPr>
        <w:rPr>
          <w:lang w:val="fr-FR"/>
        </w:rPr>
      </w:pPr>
    </w:p>
    <w:p w14:paraId="4467A960" w14:textId="77777777" w:rsidR="000152C6" w:rsidRPr="0032190F" w:rsidRDefault="000152C6" w:rsidP="000152C6">
      <w:pPr>
        <w:rPr>
          <w:lang w:val="fr-FR"/>
        </w:rPr>
      </w:pPr>
    </w:p>
    <w:p w14:paraId="57D9919A" w14:textId="77777777" w:rsidR="000152C6" w:rsidRPr="0032190F" w:rsidRDefault="000152C6" w:rsidP="00647EA0">
      <w:pPr>
        <w:pStyle w:val="Heading5"/>
      </w:pPr>
      <w:r w:rsidRPr="0032190F">
        <w:t>ZVGIR9E</w:t>
      </w:r>
    </w:p>
    <w:p w14:paraId="50B3B6F5" w14:textId="77777777" w:rsidR="000152C6" w:rsidRPr="0032190F" w:rsidRDefault="000152C6" w:rsidP="000152C6">
      <w:pPr>
        <w:rPr>
          <w:lang w:val="fr-FR"/>
        </w:rPr>
      </w:pPr>
      <w:r w:rsidRPr="0032190F">
        <w:rPr>
          <w:lang w:val="fr-FR"/>
        </w:rPr>
        <w:tab/>
        <w:t>- Le corniforme aux cornes fermées 14 peut être comparé à celui figurant sur la roche ZV.GI.R12A figure 1</w:t>
      </w:r>
    </w:p>
    <w:p w14:paraId="197EB211" w14:textId="77777777" w:rsidR="000152C6" w:rsidRPr="0032190F" w:rsidRDefault="000152C6" w:rsidP="000152C6">
      <w:pPr>
        <w:rPr>
          <w:lang w:val="fr-FR"/>
        </w:rPr>
      </w:pPr>
    </w:p>
    <w:p w14:paraId="2C820095" w14:textId="77777777" w:rsidR="000152C6" w:rsidRPr="0032190F" w:rsidRDefault="000152C6" w:rsidP="00647EA0">
      <w:pPr>
        <w:pStyle w:val="Heading5"/>
      </w:pPr>
      <w:bookmarkStart w:id="5636" w:name="Desc_ZVGIR9alpha"/>
      <w:r w:rsidRPr="0032190F">
        <w:t>ZVGIR9@a</w:t>
      </w:r>
    </w:p>
    <w:bookmarkEnd w:id="5636"/>
    <w:p w14:paraId="125D15C5" w14:textId="77777777" w:rsidR="000152C6" w:rsidRPr="0032190F" w:rsidRDefault="000152C6" w:rsidP="000152C6">
      <w:pPr>
        <w:rPr>
          <w:lang w:val="fr-FR"/>
        </w:rPr>
      </w:pPr>
    </w:p>
    <w:p w14:paraId="1818DE8A" w14:textId="3BE2EBEC" w:rsidR="000152C6" w:rsidRPr="0032190F" w:rsidRDefault="000152C6" w:rsidP="000152C6">
      <w:pPr>
        <w:pStyle w:val="Caption"/>
        <w:rPr>
          <w:lang w:val="fr-FR"/>
        </w:rPr>
      </w:pPr>
      <w:r w:rsidRPr="0032190F">
        <w:rPr>
          <w:lang w:val="fr-FR"/>
        </w:rPr>
        <w:t xml:space="preserve">Deux numéros sont écrits au milieu de traînées de grès rosâtre: ZV GI R9aet </w:t>
      </w:r>
      <w:r w:rsidRPr="0032190F">
        <w:rPr>
          <w:rStyle w:val="Corpsdutexte617"/>
          <w:i w:val="0"/>
          <w:lang w:val="fr-FR"/>
        </w:rPr>
        <w:t>ZVI R36</w:t>
      </w:r>
      <w:r w:rsidRPr="0032190F">
        <w:rPr>
          <w:lang w:val="fr-FR"/>
        </w:rPr>
        <w:t xml:space="preserve">. Une inscription très profonde est récente. De grandes plages de grosses cupules sont peu nettes car leurs limites se perdent dans l'érosion et les </w:t>
      </w:r>
      <w:hyperlink r:id="rId14191" w:anchor="Cul_Art_lex_graffiti" w:history="1">
        <w:r w:rsidR="00DD3F7F" w:rsidRPr="000568BC">
          <w:rPr>
            <w:rStyle w:val="Hyperlink"/>
            <w:i/>
            <w:iCs/>
            <w:lang w:val="fr-FR"/>
          </w:rPr>
          <w:t>graffit</w:t>
        </w:r>
        <w:r w:rsidR="00DD3F7F">
          <w:rPr>
            <w:rStyle w:val="Hyperlink"/>
            <w:i/>
            <w:iCs/>
            <w:lang w:val="fr-FR"/>
          </w:rPr>
          <w:t>i</w:t>
        </w:r>
      </w:hyperlink>
      <w:r w:rsidR="00DD3F7F" w:rsidRPr="000568BC">
        <w:rPr>
          <w:lang w:val="fr-FR"/>
        </w:rPr>
        <w:t xml:space="preserve"> </w:t>
      </w:r>
      <w:r w:rsidRPr="0032190F">
        <w:rPr>
          <w:lang w:val="fr-FR"/>
        </w:rPr>
        <w:t>récents.</w:t>
      </w:r>
    </w:p>
    <w:p w14:paraId="0D1E21E9" w14:textId="77777777" w:rsidR="000152C6" w:rsidRPr="0032190F" w:rsidRDefault="000152C6" w:rsidP="000152C6">
      <w:pPr>
        <w:rPr>
          <w:lang w:val="fr-FR"/>
        </w:rPr>
      </w:pPr>
    </w:p>
    <w:p w14:paraId="5807AFF3" w14:textId="77777777" w:rsidR="000152C6" w:rsidRPr="0032190F" w:rsidRDefault="000152C6" w:rsidP="000152C6">
      <w:pPr>
        <w:rPr>
          <w:rStyle w:val="Emphasis"/>
          <w:lang w:val="fr-FR"/>
        </w:rPr>
      </w:pPr>
      <w:r w:rsidRPr="0032190F">
        <w:rPr>
          <w:rStyle w:val="Emphasis"/>
          <w:lang w:val="fr-FR"/>
        </w:rPr>
        <w:t>Reprendre le sentier se dirigeant vers le sud-ouest qui passe juste au-dessus de la roche 68. Une quinzaine de mètres avant d'atteindre cette roche suivre quelques mètres un embranchement se dirigeant vers la droite, puis obliquer encore plus à droite vers deux gros blocs roses de conglomérat feuilleté. A leur gauche repérer une roche de schiste portant des lichens jaunes au sud-est et patinée en orange sur sa partie droite</w:t>
      </w:r>
    </w:p>
    <w:p w14:paraId="39F5E1FB" w14:textId="77777777" w:rsidR="000152C6" w:rsidRPr="0032190F" w:rsidRDefault="000152C6" w:rsidP="000152C6">
      <w:pPr>
        <w:rPr>
          <w:rStyle w:val="Emphasis"/>
          <w:lang w:val="fr-FR"/>
        </w:rPr>
      </w:pPr>
    </w:p>
    <w:p w14:paraId="28EB38D2" w14:textId="77777777" w:rsidR="000152C6" w:rsidRPr="0032190F" w:rsidRDefault="000152C6" w:rsidP="00647EA0">
      <w:pPr>
        <w:pStyle w:val="Heading5"/>
        <w:rPr>
          <w:rStyle w:val="Emphasis"/>
        </w:rPr>
      </w:pPr>
      <w:r w:rsidRPr="0032190F">
        <w:rPr>
          <w:rStyle w:val="Emphasis"/>
        </w:rPr>
        <w:t>ZVGIR9@c</w:t>
      </w:r>
    </w:p>
    <w:p w14:paraId="62EF9393" w14:textId="77777777" w:rsidR="000152C6" w:rsidRPr="000152C6" w:rsidRDefault="000152C6" w:rsidP="000152C6">
      <w:pPr>
        <w:pStyle w:val="Corpsdutexte51"/>
        <w:spacing w:before="206" w:after="0" w:line="240" w:lineRule="auto"/>
        <w:ind w:left="20" w:firstLine="720"/>
        <w:rPr>
          <w:rFonts w:ascii="Arial Unicode MS" w:cs="Arial Unicode MS"/>
          <w:lang w:val="fr-FR"/>
        </w:rPr>
      </w:pPr>
      <w:r w:rsidRPr="000152C6">
        <w:rPr>
          <w:lang w:val="fr-FR"/>
        </w:rPr>
        <w:t>La surface de pendage 15° sud-est porte un corniforme.</w:t>
      </w:r>
    </w:p>
    <w:p w14:paraId="1BFD4C97" w14:textId="77777777" w:rsidR="000152C6" w:rsidRPr="000152C6" w:rsidRDefault="000152C6" w:rsidP="000152C6">
      <w:pPr>
        <w:pStyle w:val="Corpsdutexte1"/>
        <w:spacing w:before="182" w:line="230" w:lineRule="exact"/>
        <w:ind w:left="20" w:right="420" w:firstLine="720"/>
        <w:rPr>
          <w:rFonts w:ascii="Arial Unicode MS" w:cs="Arial Unicode MS"/>
          <w:lang w:val="fr-FR"/>
        </w:rPr>
      </w:pPr>
      <w:r w:rsidRPr="000152C6">
        <w:rPr>
          <w:lang w:val="fr-FR"/>
        </w:rPr>
        <w:t>Revenir jusqu'à la roche 9A et continuer de monter vers le nord-ouest, perpendiculairement au sentier. Une sente est parfois nette.</w:t>
      </w:r>
    </w:p>
    <w:p w14:paraId="5F6FFCB1" w14:textId="77777777" w:rsidR="000152C6" w:rsidRPr="000152C6" w:rsidRDefault="000152C6" w:rsidP="000152C6">
      <w:pPr>
        <w:pStyle w:val="Corpsdutexte41"/>
        <w:spacing w:before="0" w:after="0" w:line="230" w:lineRule="exact"/>
        <w:ind w:left="20" w:right="420"/>
        <w:rPr>
          <w:lang w:val="fr-FR"/>
        </w:rPr>
      </w:pPr>
      <w:r w:rsidRPr="000152C6">
        <w:rPr>
          <w:lang w:val="fr-FR"/>
        </w:rPr>
        <w:t>Chercher, à trois mètres sous le GR52 et à droite de blocs de grès et de conglomérat violets, un schiste vert patiné en orange.</w:t>
      </w:r>
    </w:p>
    <w:p w14:paraId="663E0936" w14:textId="77777777" w:rsidR="000152C6" w:rsidRPr="000152C6" w:rsidRDefault="000152C6" w:rsidP="000152C6">
      <w:pPr>
        <w:pStyle w:val="Corpsdutexte41"/>
        <w:spacing w:before="0" w:after="0" w:line="230" w:lineRule="exact"/>
        <w:ind w:left="20" w:right="420"/>
        <w:rPr>
          <w:rFonts w:ascii="Arial Unicode MS" w:cs="Arial Unicode MS"/>
          <w:lang w:val="fr-FR"/>
        </w:rPr>
      </w:pPr>
    </w:p>
    <w:p w14:paraId="74F44092" w14:textId="77777777" w:rsidR="000152C6" w:rsidRPr="0032190F" w:rsidRDefault="000152C6" w:rsidP="00647EA0">
      <w:pPr>
        <w:pStyle w:val="Heading5"/>
      </w:pPr>
      <w:r w:rsidRPr="0032190F">
        <w:t>ZVGIR9C</w:t>
      </w:r>
    </w:p>
    <w:p w14:paraId="595E06B7" w14:textId="77777777" w:rsidR="000152C6" w:rsidRPr="0032190F" w:rsidRDefault="000152C6" w:rsidP="000152C6">
      <w:pPr>
        <w:pStyle w:val="Caption"/>
        <w:rPr>
          <w:lang w:val="fr-FR"/>
        </w:rPr>
      </w:pPr>
      <w:r w:rsidRPr="0032190F">
        <w:rPr>
          <w:lang w:val="fr-FR"/>
        </w:rPr>
        <w:t xml:space="preserve">Sa face supérieure de pendage 10° est (1,6 m par 1,2 m) porte en bas le C de Conti et le numéro </w:t>
      </w:r>
      <w:r w:rsidRPr="0032190F">
        <w:rPr>
          <w:rStyle w:val="Corpsdutexte616"/>
          <w:iCs w:val="0"/>
          <w:lang w:val="fr-FR"/>
        </w:rPr>
        <w:t>ZVI R39,</w:t>
      </w:r>
      <w:r w:rsidRPr="0032190F">
        <w:rPr>
          <w:lang w:val="fr-FR"/>
        </w:rPr>
        <w:t xml:space="preserve"> sur le côté gauche le numéro ZV-GI-R9C et partout de nombreuses gravures un peu emmêlées, assez usées, de style B1 et couvertes d'une patine verdâtre. Ce sont des plages, des réticulés divisés en cases et un attelage.</w:t>
      </w:r>
    </w:p>
    <w:p w14:paraId="0734870E" w14:textId="77777777" w:rsidR="000152C6" w:rsidRPr="0032190F" w:rsidRDefault="000152C6" w:rsidP="000152C6">
      <w:pPr>
        <w:rPr>
          <w:lang w:val="fr-FR"/>
        </w:rPr>
      </w:pPr>
    </w:p>
    <w:p w14:paraId="052DDF22" w14:textId="77777777" w:rsidR="000152C6" w:rsidRPr="0032190F" w:rsidRDefault="000152C6" w:rsidP="000152C6">
      <w:pPr>
        <w:rPr>
          <w:rStyle w:val="Emphasis"/>
          <w:lang w:val="fr-FR"/>
        </w:rPr>
      </w:pPr>
      <w:r w:rsidRPr="0032190F">
        <w:rPr>
          <w:rStyle w:val="Emphasis"/>
          <w:lang w:val="fr-FR"/>
        </w:rPr>
        <w:t>Grimper dans l'amas de blocs ou emprunter le GR vers la gauche sur quelques mètres pour atteindre, à droite, le raccourci vers l'Arpette (sentier interdit aux visiteurs et condamné par des blocs) et un virage du sentier vers la gauche. Dans ce virage et sous le GR, chercher la roche 9B.</w:t>
      </w:r>
    </w:p>
    <w:p w14:paraId="4BD5D3EC" w14:textId="77777777" w:rsidR="000152C6" w:rsidRPr="0032190F" w:rsidRDefault="000152C6" w:rsidP="000152C6">
      <w:pPr>
        <w:rPr>
          <w:rStyle w:val="Emphasis"/>
          <w:lang w:val="fr-FR"/>
        </w:rPr>
      </w:pPr>
    </w:p>
    <w:p w14:paraId="652FE3E4" w14:textId="77777777" w:rsidR="000152C6" w:rsidRPr="000152C6" w:rsidRDefault="000152C6" w:rsidP="000152C6">
      <w:pPr>
        <w:pStyle w:val="Corpsdutexte41"/>
        <w:spacing w:before="0" w:after="0" w:line="230" w:lineRule="exact"/>
        <w:ind w:left="20" w:right="420"/>
        <w:rPr>
          <w:rFonts w:ascii="Arial Unicode MS" w:cs="Arial Unicode MS"/>
          <w:lang w:val="fr-FR"/>
        </w:rPr>
      </w:pPr>
      <w:r w:rsidRPr="000152C6">
        <w:rPr>
          <w:rStyle w:val="Corpsdutexte4Gras"/>
          <w:lang w:val="fr-FR"/>
        </w:rPr>
        <w:t>Note</w:t>
      </w:r>
      <w:r w:rsidRPr="000152C6">
        <w:rPr>
          <w:lang w:val="fr-FR"/>
        </w:rPr>
        <w:t xml:space="preserve"> : sur ce passage devrait se trouver la roche 9D qui a du disparaître lors de l'aménagement du GR</w:t>
      </w:r>
    </w:p>
    <w:p w14:paraId="794695E4" w14:textId="77777777" w:rsidR="000152C6" w:rsidRPr="0032190F" w:rsidRDefault="000152C6" w:rsidP="000152C6">
      <w:pPr>
        <w:rPr>
          <w:rStyle w:val="Emphasis"/>
          <w:lang w:val="fr-FR"/>
        </w:rPr>
      </w:pPr>
    </w:p>
    <w:p w14:paraId="23F13388" w14:textId="77777777" w:rsidR="000152C6" w:rsidRPr="0032190F" w:rsidRDefault="000152C6" w:rsidP="00647EA0">
      <w:pPr>
        <w:pStyle w:val="Heading5"/>
        <w:rPr>
          <w:rStyle w:val="Emphasis"/>
        </w:rPr>
      </w:pPr>
      <w:r w:rsidRPr="0032190F">
        <w:rPr>
          <w:rStyle w:val="Emphasis"/>
        </w:rPr>
        <w:t>ZVGIR9B</w:t>
      </w:r>
    </w:p>
    <w:p w14:paraId="7752AADD" w14:textId="77777777" w:rsidR="000152C6" w:rsidRPr="0032190F" w:rsidRDefault="000152C6" w:rsidP="000152C6">
      <w:pPr>
        <w:rPr>
          <w:lang w:val="fr-FR"/>
        </w:rPr>
      </w:pPr>
    </w:p>
    <w:p w14:paraId="3971E4E9" w14:textId="77777777" w:rsidR="000152C6" w:rsidRPr="0032190F" w:rsidRDefault="000152C6" w:rsidP="000152C6">
      <w:pPr>
        <w:pStyle w:val="Caption"/>
        <w:rPr>
          <w:lang w:val="fr-FR"/>
        </w:rPr>
      </w:pPr>
      <w:r w:rsidRPr="0032190F">
        <w:rPr>
          <w:lang w:val="fr-FR"/>
        </w:rPr>
        <w:t>C'est un petit schiste vert à peine patiné en orange de 1,2 m par 0,3 m. Chercher le C de Conti, le numéro ZV- GI-R9B, et des gravures éclatées et usées. Ce sont, au centre deux corniformes, dont un présente des cornes refermées, et une plage, à droite (est) un nouveau corniforme, et à gauche une plage et un dernier corniforme (ou bien des éclats)</w:t>
      </w:r>
    </w:p>
    <w:p w14:paraId="6167859A" w14:textId="77777777" w:rsidR="000152C6" w:rsidRPr="0032190F" w:rsidRDefault="000152C6" w:rsidP="000152C6">
      <w:pPr>
        <w:rPr>
          <w:lang w:val="fr-FR"/>
        </w:rPr>
      </w:pPr>
    </w:p>
    <w:p w14:paraId="5B7D3F4F" w14:textId="77777777" w:rsidR="000152C6" w:rsidRPr="0032190F" w:rsidRDefault="000152C6" w:rsidP="000152C6">
      <w:pPr>
        <w:rPr>
          <w:rStyle w:val="Emphasis"/>
          <w:lang w:val="fr-FR"/>
        </w:rPr>
      </w:pPr>
      <w:r w:rsidRPr="0032190F">
        <w:rPr>
          <w:rStyle w:val="Emphasis"/>
          <w:lang w:val="fr-FR"/>
        </w:rPr>
        <w:t>Descendre le long du GR mais en contrebas et contourner un énorme bloc de grès violet. Contre le pied de sa face sud est appuyée une lame de pélite grise</w:t>
      </w:r>
    </w:p>
    <w:p w14:paraId="6EF295C9" w14:textId="77777777" w:rsidR="000152C6" w:rsidRPr="0032190F" w:rsidRDefault="000152C6" w:rsidP="00647EA0">
      <w:pPr>
        <w:pStyle w:val="Heading5"/>
      </w:pPr>
      <w:r w:rsidRPr="0032190F">
        <w:t>ZVGIR10A</w:t>
      </w:r>
    </w:p>
    <w:p w14:paraId="6B6922EC" w14:textId="77777777" w:rsidR="000152C6" w:rsidRPr="0032190F" w:rsidRDefault="000152C6" w:rsidP="000152C6">
      <w:pPr>
        <w:rPr>
          <w:lang w:val="fr-FR"/>
        </w:rPr>
      </w:pPr>
      <w:r w:rsidRPr="0032190F">
        <w:rPr>
          <w:lang w:val="fr-FR"/>
        </w:rPr>
        <w:t>Le réticulé sur la partie est de la roche (fig. 3) découle probablement de la construction de 2 corniformes emboités auxquels viendrait se rajouter une barre courbe qui donne l’aspect final d’un ‘A’ cerclé. Malgré l’érosion de la surface on arrive à distinguer deux corniformes affrontés (fig. 2d et 2b).</w:t>
      </w:r>
    </w:p>
    <w:p w14:paraId="3B6DAEF2" w14:textId="77777777" w:rsidR="000152C6" w:rsidRPr="0032190F" w:rsidRDefault="000152C6" w:rsidP="000152C6">
      <w:pPr>
        <w:rPr>
          <w:lang w:val="fr-FR"/>
        </w:rPr>
      </w:pPr>
    </w:p>
    <w:p w14:paraId="79DD5373" w14:textId="77777777" w:rsidR="000152C6" w:rsidRPr="0032190F" w:rsidRDefault="000152C6" w:rsidP="00647EA0">
      <w:pPr>
        <w:pStyle w:val="Heading5"/>
      </w:pPr>
      <w:r w:rsidRPr="0032190F">
        <w:t>ZVGIR10@d</w:t>
      </w:r>
    </w:p>
    <w:p w14:paraId="3AD7654E" w14:textId="77777777" w:rsidR="000152C6" w:rsidRPr="0032190F" w:rsidRDefault="000152C6" w:rsidP="000152C6">
      <w:pPr>
        <w:rPr>
          <w:lang w:val="fr-FR"/>
        </w:rPr>
      </w:pPr>
    </w:p>
    <w:p w14:paraId="745624FE" w14:textId="77777777" w:rsidR="000152C6" w:rsidRPr="000152C6" w:rsidRDefault="000152C6" w:rsidP="000152C6">
      <w:pPr>
        <w:pStyle w:val="Corpsdutexte61"/>
        <w:spacing w:before="184" w:line="228" w:lineRule="exact"/>
        <w:ind w:left="20" w:right="420" w:firstLine="720"/>
        <w:rPr>
          <w:rFonts w:ascii="Arial Unicode MS" w:cs="Arial Unicode MS"/>
          <w:lang w:val="fr-FR"/>
        </w:rPr>
      </w:pPr>
      <w:r w:rsidRPr="000152C6">
        <w:rPr>
          <w:lang w:val="fr-FR"/>
        </w:rPr>
        <w:t xml:space="preserve">C'est une pélite violacée, couverte de patine brun rose, sillonnée de fissures nord- sud plus ou moins larges et parcourue par un décrochement. Deux larges fissures et le décrochement divisent la face de pendage 45° est en trois panneaux de largeur 0,5 m à 0,7 m. Le numéro </w:t>
      </w:r>
      <w:r w:rsidRPr="000152C6">
        <w:rPr>
          <w:rStyle w:val="Corpsdutexte616"/>
          <w:i/>
          <w:iCs/>
          <w:lang w:val="fr-FR"/>
        </w:rPr>
        <w:t>ZVI R38</w:t>
      </w:r>
      <w:r w:rsidRPr="000152C6">
        <w:rPr>
          <w:lang w:val="fr-FR"/>
        </w:rPr>
        <w:t xml:space="preserve"> est inscrit dans le panneau central, près du bord nord, au- dessus d'une plage rectangulaire portant un appendice dirigé vers le sud. Chercher quelques plagesminuscules et même douteuses dans le panneaux supérieur.</w:t>
      </w:r>
    </w:p>
    <w:p w14:paraId="27D6254D" w14:textId="77777777" w:rsidR="000152C6" w:rsidRPr="000152C6" w:rsidRDefault="000152C6" w:rsidP="000152C6">
      <w:pPr>
        <w:pStyle w:val="Corpsdutexte41"/>
        <w:spacing w:before="240" w:after="0" w:line="228" w:lineRule="exact"/>
        <w:ind w:left="20" w:right="420"/>
        <w:rPr>
          <w:rFonts w:ascii="Arial Unicode MS" w:cs="Arial Unicode MS"/>
          <w:lang w:val="fr-FR"/>
        </w:rPr>
      </w:pPr>
      <w:r w:rsidRPr="000152C6">
        <w:rPr>
          <w:rStyle w:val="Corpsdutexte4Gras"/>
          <w:lang w:val="fr-FR"/>
        </w:rPr>
        <w:t>Repère</w:t>
      </w:r>
      <w:r w:rsidRPr="000152C6">
        <w:rPr>
          <w:lang w:val="fr-FR"/>
        </w:rPr>
        <w:t xml:space="preserve"> : Cette roche se trouve à dix mètres au sud-ouest de la roche 9A, cinq mètres au sud de la roche 9(3 et quinze mètres au sud-sud-ouest de la roche 9C.</w:t>
      </w:r>
    </w:p>
    <w:p w14:paraId="5D61CCB8" w14:textId="77777777" w:rsidR="000152C6" w:rsidRPr="000152C6" w:rsidRDefault="000152C6" w:rsidP="000152C6">
      <w:pPr>
        <w:pStyle w:val="Corpsdutexte21"/>
        <w:spacing w:before="264" w:after="0" w:line="240" w:lineRule="auto"/>
        <w:ind w:left="20" w:firstLine="720"/>
        <w:rPr>
          <w:rFonts w:ascii="Arial Unicode MS" w:cs="Arial Unicode MS"/>
          <w:lang w:val="fr-FR"/>
        </w:rPr>
      </w:pPr>
      <w:r w:rsidRPr="000152C6">
        <w:rPr>
          <w:lang w:val="fr-FR"/>
        </w:rPr>
        <w:t>Retourner vers la roche 9a et monter de quelques mètres vers un amas de blocs.</w:t>
      </w:r>
    </w:p>
    <w:p w14:paraId="0BF78F34" w14:textId="77777777" w:rsidR="000152C6" w:rsidRPr="0032190F" w:rsidRDefault="000152C6" w:rsidP="000152C6">
      <w:pPr>
        <w:rPr>
          <w:lang w:val="fr-FR"/>
        </w:rPr>
      </w:pPr>
    </w:p>
    <w:p w14:paraId="333D87FF" w14:textId="77777777" w:rsidR="000152C6" w:rsidRPr="0032190F" w:rsidRDefault="000152C6" w:rsidP="00647EA0">
      <w:pPr>
        <w:pStyle w:val="Heading5"/>
      </w:pPr>
      <w:r w:rsidRPr="0032190F">
        <w:t>ZVGIR12A</w:t>
      </w:r>
    </w:p>
    <w:p w14:paraId="5A970DC3" w14:textId="77777777" w:rsidR="000152C6" w:rsidRPr="0032190F" w:rsidRDefault="000152C6" w:rsidP="000152C6">
      <w:pPr>
        <w:rPr>
          <w:lang w:val="fr-FR"/>
        </w:rPr>
      </w:pPr>
      <w:r w:rsidRPr="0032190F">
        <w:rPr>
          <w:lang w:val="fr-FR"/>
        </w:rPr>
        <w:t>Le seul corniforme représenté sur cette roche présente des cornes fermées et peut être comparé au corniforme de la roche ZV.GI.R9E figure 14</w:t>
      </w:r>
    </w:p>
    <w:p w14:paraId="6FF7E0A8" w14:textId="77777777" w:rsidR="000152C6" w:rsidRPr="0032190F" w:rsidRDefault="000152C6" w:rsidP="000152C6">
      <w:pPr>
        <w:rPr>
          <w:lang w:val="fr-FR"/>
        </w:rPr>
      </w:pPr>
    </w:p>
    <w:p w14:paraId="13727FAD" w14:textId="77777777" w:rsidR="000152C6" w:rsidRPr="0032190F" w:rsidRDefault="000152C6" w:rsidP="00647EA0">
      <w:pPr>
        <w:pStyle w:val="Heading5"/>
      </w:pPr>
      <w:r w:rsidRPr="0032190F">
        <w:t>ZVGIR13</w:t>
      </w:r>
    </w:p>
    <w:p w14:paraId="2A98C007" w14:textId="77777777" w:rsidR="000152C6" w:rsidRPr="0032190F" w:rsidRDefault="000152C6" w:rsidP="000152C6">
      <w:pPr>
        <w:rPr>
          <w:lang w:val="fr-FR"/>
        </w:rPr>
      </w:pPr>
      <w:r w:rsidRPr="0032190F">
        <w:rPr>
          <w:lang w:val="fr-FR"/>
        </w:rPr>
        <w:t>Une forme géométrique est comparable à celle de la roche 19 (cf. description ZV.GI.R19)</w:t>
      </w:r>
    </w:p>
    <w:p w14:paraId="410B9E84" w14:textId="77777777" w:rsidR="000152C6" w:rsidRPr="0032190F" w:rsidRDefault="000152C6" w:rsidP="000152C6">
      <w:pPr>
        <w:ind w:left="450"/>
        <w:rPr>
          <w:lang w:val="fr-FR"/>
        </w:rPr>
      </w:pPr>
    </w:p>
    <w:p w14:paraId="75CCFCDA" w14:textId="77777777" w:rsidR="000152C6" w:rsidRPr="0032190F" w:rsidRDefault="000152C6" w:rsidP="00647EA0">
      <w:pPr>
        <w:pStyle w:val="Heading5"/>
      </w:pPr>
      <w:r w:rsidRPr="0032190F">
        <w:t>ZVGIR14C</w:t>
      </w:r>
    </w:p>
    <w:p w14:paraId="540D1B4C" w14:textId="77777777" w:rsidR="000152C6" w:rsidRPr="0032190F" w:rsidRDefault="000152C6" w:rsidP="000152C6">
      <w:pPr>
        <w:rPr>
          <w:lang w:val="fr-FR"/>
        </w:rPr>
      </w:pPr>
    </w:p>
    <w:p w14:paraId="15DD263A" w14:textId="495532B8" w:rsidR="000152C6" w:rsidRPr="0032190F" w:rsidRDefault="000152C6" w:rsidP="000152C6">
      <w:pPr>
        <w:rPr>
          <w:lang w:val="fr-FR"/>
        </w:rPr>
      </w:pPr>
      <w:r w:rsidRPr="0032190F">
        <w:rPr>
          <w:lang w:val="fr-FR"/>
        </w:rPr>
        <w:t xml:space="preserve">La face a montre la </w:t>
      </w:r>
      <w:hyperlink r:id="rId14192" w:anchor="Ana_Chrono_Superpositions" w:history="1">
        <w:r w:rsidRPr="0032190F">
          <w:rPr>
            <w:rStyle w:val="Hyperlink"/>
            <w:lang w:val="fr-FR"/>
          </w:rPr>
          <w:t>superposition</w:t>
        </w:r>
      </w:hyperlink>
      <w:r w:rsidRPr="0032190F">
        <w:rPr>
          <w:lang w:val="fr-FR"/>
        </w:rPr>
        <w:t xml:space="preserve"> de deux gravures : un poignard et un corniforme sans que l’on arrive à savoir quelle gravure est postérieure à l’autre (SS BIB)</w:t>
      </w:r>
    </w:p>
    <w:p w14:paraId="60103CF6" w14:textId="77777777" w:rsidR="000152C6" w:rsidRPr="0032190F" w:rsidRDefault="000152C6" w:rsidP="000152C6">
      <w:pPr>
        <w:rPr>
          <w:lang w:val="fr-FR"/>
        </w:rPr>
      </w:pPr>
    </w:p>
    <w:p w14:paraId="69FF848D" w14:textId="77777777" w:rsidR="000152C6" w:rsidRPr="0032190F" w:rsidRDefault="000152C6" w:rsidP="000152C6">
      <w:pPr>
        <w:rPr>
          <w:lang w:val="fr-FR"/>
        </w:rPr>
      </w:pPr>
      <w:r w:rsidRPr="0032190F">
        <w:rPr>
          <w:lang w:val="fr-FR"/>
        </w:rPr>
        <w:t>La hache clairement identifiable sur le haut de la roche (face b) montre une patine identique à celle du corniforme situé à proximité.</w:t>
      </w:r>
    </w:p>
    <w:p w14:paraId="0A8D179A" w14:textId="77777777" w:rsidR="000152C6" w:rsidRPr="0032190F" w:rsidRDefault="000152C6" w:rsidP="000152C6">
      <w:pPr>
        <w:rPr>
          <w:lang w:val="fr-FR"/>
        </w:rPr>
      </w:pPr>
    </w:p>
    <w:p w14:paraId="61CF2484" w14:textId="77777777" w:rsidR="000152C6" w:rsidRPr="0032190F" w:rsidRDefault="000152C6" w:rsidP="00647EA0">
      <w:pPr>
        <w:pStyle w:val="Heading5"/>
      </w:pPr>
      <w:r w:rsidRPr="0032190F">
        <w:t>ZVGIR16D</w:t>
      </w:r>
    </w:p>
    <w:p w14:paraId="62B8D749" w14:textId="77777777" w:rsidR="000152C6" w:rsidRPr="000152C6" w:rsidRDefault="000152C6" w:rsidP="000152C6">
      <w:pPr>
        <w:pStyle w:val="Corpsdutexte61"/>
        <w:spacing w:before="118"/>
        <w:ind w:right="20" w:firstLine="0"/>
        <w:rPr>
          <w:lang w:val="fr-FR"/>
        </w:rPr>
      </w:pPr>
    </w:p>
    <w:p w14:paraId="6827E49B" w14:textId="77777777" w:rsidR="000152C6" w:rsidRPr="000152C6" w:rsidRDefault="000152C6" w:rsidP="000152C6">
      <w:pPr>
        <w:pStyle w:val="Corpsdutexte61"/>
        <w:spacing w:before="118"/>
        <w:ind w:right="20" w:firstLine="0"/>
        <w:rPr>
          <w:rFonts w:ascii="Arial Unicode MS" w:cs="Arial Unicode MS"/>
          <w:lang w:val="fr-FR"/>
        </w:rPr>
      </w:pPr>
      <w:r w:rsidRPr="000152C6">
        <w:rPr>
          <w:lang w:val="fr-FR"/>
        </w:rPr>
        <w:t>C'est une dalle de schiste vert patiné en orange située à un mètres à l'ouest d'un bloc violet. Sur son côté est, la face, fissurée dans le haut (nord) et bosselée (2 m par 2 m, pendage est-sud-est), est séparée en deux par une large fissure est - ouest. On peut y lire la date 1922, le C et plus au centre le numéro 16D (ou (j))mais il ne semble pas y avoir de piquetage.</w:t>
      </w:r>
    </w:p>
    <w:p w14:paraId="5D7A0D63" w14:textId="77777777" w:rsidR="000152C6" w:rsidRPr="000152C6" w:rsidRDefault="000152C6" w:rsidP="000152C6">
      <w:pPr>
        <w:pStyle w:val="Corpsdutexte1"/>
        <w:spacing w:before="184"/>
        <w:ind w:right="20" w:firstLine="0"/>
        <w:rPr>
          <w:rFonts w:ascii="Arial Unicode MS" w:cs="Arial Unicode MS"/>
          <w:lang w:val="fr-FR"/>
        </w:rPr>
      </w:pPr>
      <w:r w:rsidRPr="000152C6">
        <w:rPr>
          <w:lang w:val="fr-FR"/>
        </w:rPr>
        <w:t>Aller à six mètres vers l'est pour trouver un petit bloc triangulaire situé au ras du sol et coincé entre des blocs plus importants, de schiste orange au sud et à l'est et de grès violet au nord.</w:t>
      </w:r>
    </w:p>
    <w:p w14:paraId="2E606B34" w14:textId="77777777" w:rsidR="000152C6" w:rsidRPr="0032190F" w:rsidRDefault="000152C6" w:rsidP="000152C6">
      <w:pPr>
        <w:rPr>
          <w:lang w:val="fr-FR"/>
        </w:rPr>
      </w:pPr>
    </w:p>
    <w:p w14:paraId="43FD745F" w14:textId="77777777" w:rsidR="000152C6" w:rsidRPr="0032190F" w:rsidRDefault="000152C6" w:rsidP="00647EA0">
      <w:pPr>
        <w:pStyle w:val="Heading5"/>
      </w:pPr>
      <w:r w:rsidRPr="0032190F">
        <w:t>ZVGIR16@c</w:t>
      </w:r>
    </w:p>
    <w:p w14:paraId="6D66291D" w14:textId="77777777" w:rsidR="000152C6" w:rsidRPr="0032190F" w:rsidRDefault="000152C6" w:rsidP="000152C6">
      <w:pPr>
        <w:rPr>
          <w:lang w:val="fr-FR"/>
        </w:rPr>
      </w:pPr>
    </w:p>
    <w:p w14:paraId="03443E1E" w14:textId="77777777" w:rsidR="000152C6" w:rsidRPr="0032190F" w:rsidRDefault="000152C6" w:rsidP="000152C6">
      <w:pPr>
        <w:rPr>
          <w:lang w:val="fr-FR"/>
        </w:rPr>
      </w:pPr>
      <w:r w:rsidRPr="0032190F">
        <w:rPr>
          <w:lang w:val="fr-FR"/>
        </w:rPr>
        <w:t xml:space="preserve">L’érosion qu’a subie cette roche ne permet plus de distinguer clairement les figures. Bien qu’il ait pu être reconnu des corniformes (fig. 1), la seule certitude qu’on ait est celle de gravures piquetée formant des barres plus ou moins courbes. </w:t>
      </w:r>
    </w:p>
    <w:p w14:paraId="6C0FACAF" w14:textId="77777777" w:rsidR="000152C6" w:rsidRPr="0032190F" w:rsidRDefault="000152C6" w:rsidP="000152C6">
      <w:pPr>
        <w:rPr>
          <w:lang w:val="fr-FR"/>
        </w:rPr>
      </w:pPr>
    </w:p>
    <w:p w14:paraId="3060A0BA" w14:textId="77777777" w:rsidR="000152C6" w:rsidRPr="0032190F" w:rsidRDefault="000152C6" w:rsidP="00647EA0">
      <w:pPr>
        <w:pStyle w:val="Heading5"/>
      </w:pPr>
      <w:r w:rsidRPr="0032190F">
        <w:t>ZVGIR16@d</w:t>
      </w:r>
    </w:p>
    <w:p w14:paraId="0602C063" w14:textId="77777777" w:rsidR="000152C6" w:rsidRPr="0032190F" w:rsidRDefault="000152C6" w:rsidP="000152C6">
      <w:pPr>
        <w:rPr>
          <w:lang w:val="fr-FR"/>
        </w:rPr>
      </w:pPr>
    </w:p>
    <w:p w14:paraId="329B4E03" w14:textId="77777777" w:rsidR="000152C6" w:rsidRPr="0032190F" w:rsidRDefault="000152C6" w:rsidP="000152C6">
      <w:pPr>
        <w:rPr>
          <w:lang w:val="fr-FR"/>
        </w:rPr>
      </w:pPr>
      <w:r w:rsidRPr="0032190F">
        <w:rPr>
          <w:lang w:val="fr-FR"/>
        </w:rPr>
        <w:t>Deux corniformes affrontés (fig. 2 et 3a) entre les cornes desquels est disposée une petite plage ronde très soignée.</w:t>
      </w:r>
    </w:p>
    <w:p w14:paraId="0B0C9DD6" w14:textId="77777777" w:rsidR="000152C6" w:rsidRPr="0032190F" w:rsidRDefault="000152C6" w:rsidP="000152C6">
      <w:pPr>
        <w:rPr>
          <w:lang w:val="fr-FR"/>
        </w:rPr>
      </w:pPr>
    </w:p>
    <w:p w14:paraId="7E0FDEEC" w14:textId="77777777" w:rsidR="000152C6" w:rsidRPr="0032190F" w:rsidRDefault="000152C6" w:rsidP="00647EA0">
      <w:pPr>
        <w:pStyle w:val="Heading5"/>
      </w:pPr>
      <w:r w:rsidRPr="0032190F">
        <w:t>ZVGIR16@m</w:t>
      </w:r>
    </w:p>
    <w:p w14:paraId="41E80F2D" w14:textId="77777777" w:rsidR="000152C6" w:rsidRPr="0032190F" w:rsidRDefault="000152C6" w:rsidP="000152C6">
      <w:pPr>
        <w:rPr>
          <w:lang w:val="fr-FR"/>
        </w:rPr>
      </w:pPr>
    </w:p>
    <w:p w14:paraId="7E9B0C88" w14:textId="64910DBA" w:rsidR="000152C6" w:rsidRPr="0032190F" w:rsidRDefault="000152C6" w:rsidP="000152C6">
      <w:pPr>
        <w:rPr>
          <w:lang w:val="fr-FR"/>
        </w:rPr>
      </w:pPr>
      <w:r w:rsidRPr="0032190F">
        <w:rPr>
          <w:lang w:val="fr-FR"/>
        </w:rPr>
        <w:t>La figure 2, rappelle la figure 15 de la roche ZV.GI.R2. On pourrait également la comparée au « décapsuleur » (</w:t>
      </w:r>
      <w:hyperlink r:id="rId14193" w:anchor="Desc_ZIVGIIIR10A" w:history="1">
        <w:r w:rsidRPr="0032190F">
          <w:rPr>
            <w:rStyle w:val="Hyperlink"/>
            <w:lang w:val="fr-FR"/>
          </w:rPr>
          <w:t>ZIVGIIIR10 A</w:t>
        </w:r>
      </w:hyperlink>
      <w:r w:rsidRPr="0032190F">
        <w:rPr>
          <w:lang w:val="fr-FR"/>
        </w:rPr>
        <w:t xml:space="preserve"> fig 56)</w:t>
      </w:r>
    </w:p>
    <w:p w14:paraId="1D3CBFC9" w14:textId="77777777" w:rsidR="000152C6" w:rsidRPr="0032190F" w:rsidRDefault="000152C6" w:rsidP="00647EA0">
      <w:pPr>
        <w:pStyle w:val="Heading5"/>
      </w:pPr>
      <w:bookmarkStart w:id="5637" w:name="Desc_ZVGIR171"/>
      <w:r w:rsidRPr="0032190F">
        <w:t>ZVGIR17(I) ou 17(1)</w:t>
      </w:r>
    </w:p>
    <w:bookmarkEnd w:id="5637"/>
    <w:p w14:paraId="3E963798" w14:textId="77777777" w:rsidR="000152C6" w:rsidRPr="0032190F" w:rsidRDefault="000152C6" w:rsidP="000152C6">
      <w:pPr>
        <w:rPr>
          <w:lang w:val="fr-FR"/>
        </w:rPr>
      </w:pPr>
    </w:p>
    <w:p w14:paraId="23DF9731" w14:textId="21D06ADE" w:rsidR="000152C6" w:rsidRPr="0032190F" w:rsidRDefault="000152C6" w:rsidP="000152C6">
      <w:pPr>
        <w:rPr>
          <w:lang w:val="fr-FR"/>
        </w:rPr>
      </w:pPr>
      <w:r w:rsidRPr="0032190F">
        <w:rPr>
          <w:lang w:val="fr-FR"/>
        </w:rPr>
        <w:t xml:space="preserve">L’attelage (fig. 1) utilise une strie glaciaire qui descend sous le joug pour figurer le timon. Il est très proche de </w:t>
      </w:r>
      <w:hyperlink r:id="rId14194" w:anchor="Desc_ZIVGIIIR20B" w:history="1">
        <w:r w:rsidRPr="0032190F">
          <w:rPr>
            <w:rStyle w:val="Hyperlink"/>
            <w:lang w:val="fr-FR"/>
          </w:rPr>
          <w:t>ZIVGIIIR20B</w:t>
        </w:r>
      </w:hyperlink>
    </w:p>
    <w:p w14:paraId="53B7E587" w14:textId="77777777" w:rsidR="000152C6" w:rsidRPr="0032190F" w:rsidRDefault="000152C6" w:rsidP="00647EA0">
      <w:pPr>
        <w:pStyle w:val="Heading5"/>
      </w:pPr>
      <w:r w:rsidRPr="0032190F">
        <w:t>ZVGIR19</w:t>
      </w:r>
    </w:p>
    <w:p w14:paraId="50ED44C2" w14:textId="77777777" w:rsidR="000152C6" w:rsidRPr="0032190F" w:rsidRDefault="000152C6" w:rsidP="000152C6">
      <w:pPr>
        <w:rPr>
          <w:lang w:val="fr-FR"/>
        </w:rPr>
      </w:pPr>
      <w:r w:rsidRPr="0032190F">
        <w:rPr>
          <w:lang w:val="fr-FR"/>
        </w:rPr>
        <w:t xml:space="preserve">Une forme géométrique simple et fermée (fig. 2a) est comparable à celle de la roche ZV.GI.R13 figure 3 </w:t>
      </w:r>
    </w:p>
    <w:p w14:paraId="3973A2B7" w14:textId="77777777" w:rsidR="000152C6" w:rsidRPr="0032190F" w:rsidRDefault="000152C6" w:rsidP="00647EA0">
      <w:pPr>
        <w:pStyle w:val="Heading5"/>
      </w:pPr>
      <w:r w:rsidRPr="0032190F">
        <w:t>ZVGIR20@b</w:t>
      </w:r>
    </w:p>
    <w:p w14:paraId="243610F6" w14:textId="77777777" w:rsidR="000152C6" w:rsidRPr="0032190F" w:rsidRDefault="000152C6" w:rsidP="000152C6">
      <w:pPr>
        <w:rPr>
          <w:lang w:val="fr-FR"/>
        </w:rPr>
      </w:pPr>
      <w:r w:rsidRPr="0032190F">
        <w:rPr>
          <w:lang w:val="fr-FR"/>
        </w:rPr>
        <w:t>L’attelage (fig. 4) utilise une fissure naturelle perpendiculaire au timon pour figurer le soc et le manche. A l’instar de la roche 17(I), cet attelage  utilise un élément naturel de la roche.</w:t>
      </w:r>
    </w:p>
    <w:p w14:paraId="493575F9" w14:textId="77777777" w:rsidR="000152C6" w:rsidRPr="0032190F" w:rsidRDefault="000152C6" w:rsidP="000152C6">
      <w:pPr>
        <w:rPr>
          <w:lang w:val="fr-FR"/>
        </w:rPr>
      </w:pPr>
    </w:p>
    <w:p w14:paraId="22FBABAC" w14:textId="77777777" w:rsidR="000152C6" w:rsidRPr="0032190F" w:rsidRDefault="000152C6" w:rsidP="000152C6">
      <w:pPr>
        <w:pStyle w:val="Heading4"/>
        <w:numPr>
          <w:ilvl w:val="3"/>
          <w:numId w:val="0"/>
        </w:numPr>
        <w:tabs>
          <w:tab w:val="num" w:pos="2520"/>
        </w:tabs>
        <w:spacing w:before="240" w:after="60"/>
        <w:ind w:left="2160"/>
      </w:pPr>
      <w:r w:rsidRPr="0032190F">
        <w:t>ZVGII</w:t>
      </w:r>
    </w:p>
    <w:p w14:paraId="2BF5B3A3" w14:textId="77777777" w:rsidR="000152C6" w:rsidRPr="0032190F" w:rsidRDefault="000152C6" w:rsidP="000152C6">
      <w:pPr>
        <w:rPr>
          <w:lang w:val="fr-FR"/>
        </w:rPr>
      </w:pPr>
    </w:p>
    <w:p w14:paraId="0BF93901" w14:textId="77777777" w:rsidR="000152C6" w:rsidRPr="0032190F" w:rsidRDefault="000152C6" w:rsidP="00647EA0">
      <w:pPr>
        <w:pStyle w:val="Heading5"/>
      </w:pPr>
      <w:r w:rsidRPr="0032190F">
        <w:lastRenderedPageBreak/>
        <w:t>ZVGIIR1</w:t>
      </w:r>
    </w:p>
    <w:p w14:paraId="730C8518" w14:textId="77777777" w:rsidR="000152C6" w:rsidRPr="0032190F" w:rsidRDefault="000152C6" w:rsidP="000152C6">
      <w:pPr>
        <w:rPr>
          <w:lang w:val="fr-FR"/>
        </w:rPr>
      </w:pPr>
    </w:p>
    <w:p w14:paraId="425AF097" w14:textId="77777777" w:rsidR="000152C6" w:rsidRPr="000152C6" w:rsidRDefault="000152C6" w:rsidP="000152C6">
      <w:pPr>
        <w:pStyle w:val="Corpsdutexte61"/>
        <w:spacing w:before="0" w:line="228" w:lineRule="exact"/>
        <w:ind w:right="620" w:firstLine="720"/>
        <w:rPr>
          <w:lang w:val="fr-FR"/>
        </w:rPr>
      </w:pPr>
      <w:r w:rsidRPr="000152C6">
        <w:rPr>
          <w:lang w:val="fr-FR"/>
        </w:rPr>
        <w:t xml:space="preserve">C'est presque la première roche quand on arrive sur le replat. Ce schiste, patiné en orange, est planté sur le sentier. La face ovale de pendage 30° sud-est (1,2 m par 0,7 m) porte des fissures et une grosse encoche sur le côté droit Les références incisées sur la gauche de la face sont : en bas, </w:t>
      </w:r>
      <w:r w:rsidRPr="000152C6">
        <w:rPr>
          <w:rStyle w:val="Corpsdutexte67"/>
          <w:i/>
          <w:iCs/>
          <w:lang w:val="fr-FR"/>
        </w:rPr>
        <w:t>ZVI R23,</w:t>
      </w:r>
      <w:r w:rsidRPr="000152C6">
        <w:rPr>
          <w:lang w:val="fr-FR"/>
        </w:rPr>
        <w:t xml:space="preserve"> C en haut et ZV-GII RI au centre. Examiner de nombreux noms et dates (LABE 1896), des corniformes et des plages. Les piquetages y sont différents mais en général assez grossiers</w:t>
      </w:r>
    </w:p>
    <w:p w14:paraId="35CCA8E6" w14:textId="77777777" w:rsidR="000152C6" w:rsidRPr="0032190F" w:rsidRDefault="000152C6" w:rsidP="000152C6">
      <w:pPr>
        <w:rPr>
          <w:lang w:val="fr-FR"/>
        </w:rPr>
      </w:pPr>
    </w:p>
    <w:p w14:paraId="07784372" w14:textId="77777777" w:rsidR="000152C6" w:rsidRPr="0032190F" w:rsidRDefault="000152C6" w:rsidP="000152C6">
      <w:pPr>
        <w:rPr>
          <w:sz w:val="20"/>
          <w:lang w:val="fr-FR"/>
        </w:rPr>
      </w:pPr>
      <w:r w:rsidRPr="0032190F">
        <w:rPr>
          <w:sz w:val="20"/>
          <w:lang w:val="fr-FR"/>
        </w:rPr>
        <w:t>Aller à quatre mètres à droite (nord) et chercher la roche suivante, un petit bloc de schiste patiné en orange et , cassé en trois, derrière un bloc de grès grisâtre.</w:t>
      </w:r>
    </w:p>
    <w:p w14:paraId="2BC00F42" w14:textId="77777777" w:rsidR="000152C6" w:rsidRPr="0032190F" w:rsidRDefault="000152C6" w:rsidP="000152C6">
      <w:pPr>
        <w:rPr>
          <w:lang w:val="fr-FR"/>
        </w:rPr>
      </w:pPr>
    </w:p>
    <w:p w14:paraId="02161C37" w14:textId="77777777" w:rsidR="000152C6" w:rsidRPr="0032190F" w:rsidRDefault="000152C6" w:rsidP="00647EA0">
      <w:pPr>
        <w:pStyle w:val="Heading5"/>
      </w:pPr>
      <w:r w:rsidRPr="0032190F">
        <w:t>ZVGIIR1B</w:t>
      </w:r>
    </w:p>
    <w:p w14:paraId="2545172A" w14:textId="77777777" w:rsidR="000152C6" w:rsidRPr="000152C6" w:rsidRDefault="000152C6" w:rsidP="000152C6">
      <w:pPr>
        <w:pStyle w:val="Corpsdutexte61"/>
        <w:spacing w:before="187" w:line="228" w:lineRule="exact"/>
        <w:ind w:right="620" w:firstLine="720"/>
        <w:rPr>
          <w:rFonts w:ascii="Arial Unicode MS" w:cs="Arial Unicode MS"/>
          <w:lang w:val="fr-FR"/>
        </w:rPr>
      </w:pPr>
      <w:r w:rsidRPr="000152C6">
        <w:rPr>
          <w:lang w:val="fr-FR"/>
        </w:rPr>
        <w:t xml:space="preserve">Pour une fois le C de Conti et son numéro, ZV-GII-R1B, sont l'un à côté de l'autre. En dessous on lit sur un décrochement </w:t>
      </w:r>
      <w:r w:rsidRPr="000152C6">
        <w:rPr>
          <w:rStyle w:val="Corpsdutexte67"/>
          <w:i/>
          <w:iCs/>
          <w:lang w:val="fr-FR"/>
        </w:rPr>
        <w:t>ZVI R24a</w:t>
      </w:r>
      <w:r w:rsidRPr="000152C6">
        <w:rPr>
          <w:lang w:val="fr-FR"/>
        </w:rPr>
        <w:t xml:space="preserve"> (les 24b et 24c sont les autres fragments du bloc). Repérer un corniforme, deux signes en L assez bien piquetés dans le bas du bloc principal et un corniforme très profondément piqueté dans sa partie supérieure. Les autres gravures sont des plages très érodées. Les faces gravées des trois fragments ont un pendage ouest. Du côté est, un décrochement bien patiné porte une gravure historique : feuille, fleurs et LABE 1802 ou 1892 (probablement cette dernière date d'après la date inscrite sur la roche 1)</w:t>
      </w:r>
    </w:p>
    <w:p w14:paraId="66966E0A" w14:textId="77777777" w:rsidR="000152C6" w:rsidRPr="000152C6" w:rsidRDefault="000152C6" w:rsidP="000152C6">
      <w:pPr>
        <w:pStyle w:val="Corpsdutexte1"/>
        <w:spacing w:before="178" w:line="230" w:lineRule="exact"/>
        <w:ind w:right="620" w:firstLine="720"/>
        <w:rPr>
          <w:rFonts w:ascii="Arial Unicode MS" w:cs="Arial Unicode MS"/>
          <w:lang w:val="fr-FR"/>
        </w:rPr>
      </w:pPr>
      <w:r w:rsidRPr="000152C6">
        <w:rPr>
          <w:lang w:val="fr-FR"/>
        </w:rPr>
        <w:t>Longer la moraine vers l'ouest et traverser un ru. Au niveau d'un deuxième ruisseau qui vient de l'ouest, monter à droite dans les blocs et chercher dans cet amas, deux mètres au-dessus du sol, un bloc de schiste patiné de couleur orange. Du sol de la tourbière on peut repérer ses faces verticales sud-ouest et 70° ouest.</w:t>
      </w:r>
    </w:p>
    <w:p w14:paraId="340866ED" w14:textId="77777777" w:rsidR="000152C6" w:rsidRPr="0032190F" w:rsidRDefault="000152C6" w:rsidP="000152C6">
      <w:pPr>
        <w:rPr>
          <w:lang w:val="fr-FR"/>
        </w:rPr>
      </w:pPr>
    </w:p>
    <w:p w14:paraId="41615E26" w14:textId="77777777" w:rsidR="000152C6" w:rsidRPr="0032190F" w:rsidRDefault="000152C6" w:rsidP="00647EA0">
      <w:pPr>
        <w:pStyle w:val="Heading5"/>
      </w:pPr>
      <w:bookmarkStart w:id="5638" w:name="Desc_ZVGIIR3"/>
      <w:r w:rsidRPr="0032190F">
        <w:t>ZVGIIR3, roche du Soleil</w:t>
      </w:r>
    </w:p>
    <w:p w14:paraId="4F65BFA8" w14:textId="77777777" w:rsidR="000152C6" w:rsidRPr="0032190F" w:rsidRDefault="000152C6" w:rsidP="000152C6">
      <w:pPr>
        <w:rPr>
          <w:lang w:val="fr-FR"/>
        </w:rPr>
      </w:pPr>
    </w:p>
    <w:p w14:paraId="0D76606F" w14:textId="6D5DA9FE" w:rsidR="000152C6" w:rsidRPr="0032190F" w:rsidRDefault="000152C6" w:rsidP="000152C6">
      <w:pPr>
        <w:rPr>
          <w:lang w:val="fr-FR"/>
        </w:rPr>
      </w:pPr>
      <w:r w:rsidRPr="0032190F">
        <w:rPr>
          <w:lang w:val="fr-FR"/>
        </w:rPr>
        <w:t xml:space="preserve">Cette roche en pélite orange est proche d’une tourbière dite du Soleil à proximité du </w:t>
      </w:r>
      <w:hyperlink r:id="rId14195" w:anchor="Sit_Soleil" w:history="1">
        <w:r w:rsidRPr="0032190F">
          <w:rPr>
            <w:rStyle w:val="Hyperlink"/>
            <w:lang w:val="fr-FR"/>
          </w:rPr>
          <w:t>gias</w:t>
        </w:r>
      </w:hyperlink>
      <w:r w:rsidRPr="0032190F">
        <w:rPr>
          <w:lang w:val="fr-FR"/>
        </w:rPr>
        <w:t xml:space="preserve"> du même nom.</w:t>
      </w:r>
    </w:p>
    <w:p w14:paraId="115E31FB" w14:textId="77777777" w:rsidR="000152C6" w:rsidRPr="0032190F" w:rsidRDefault="000152C6" w:rsidP="000152C6">
      <w:pPr>
        <w:rPr>
          <w:lang w:val="fr-FR"/>
        </w:rPr>
      </w:pPr>
    </w:p>
    <w:p w14:paraId="65B031BD" w14:textId="6A6B319B" w:rsidR="000152C6" w:rsidRPr="0032190F" w:rsidRDefault="000152C6" w:rsidP="000152C6">
      <w:pPr>
        <w:rPr>
          <w:lang w:val="fr-FR"/>
        </w:rPr>
      </w:pPr>
      <w:r w:rsidRPr="0032190F">
        <w:rPr>
          <w:lang w:val="fr-FR"/>
        </w:rPr>
        <w:t xml:space="preserve">Le </w:t>
      </w:r>
      <w:hyperlink r:id="rId14196" w:anchor="Typ_Bego_Poignards" w:history="1">
        <w:r w:rsidRPr="0032190F">
          <w:rPr>
            <w:rStyle w:val="Hyperlink"/>
            <w:lang w:val="fr-FR"/>
          </w:rPr>
          <w:t>Poignard</w:t>
        </w:r>
      </w:hyperlink>
      <w:r w:rsidRPr="0032190F">
        <w:rPr>
          <w:lang w:val="fr-FR"/>
        </w:rPr>
        <w:t xml:space="preserve"> (fig. 3a) est rapproché par Arcà au </w:t>
      </w:r>
      <w:r w:rsidRPr="0032190F">
        <w:rPr>
          <w:i/>
          <w:lang w:val="fr-FR"/>
        </w:rPr>
        <w:t>type 1B</w:t>
      </w:r>
      <w:r w:rsidRPr="0032190F">
        <w:rPr>
          <w:lang w:val="fr-FR"/>
        </w:rPr>
        <w:t xml:space="preserve"> (Arcà 2010 p. 291) ;</w:t>
      </w:r>
    </w:p>
    <w:p w14:paraId="33710B68" w14:textId="77777777" w:rsidR="000152C6" w:rsidRPr="0032190F" w:rsidRDefault="000152C6" w:rsidP="000152C6">
      <w:pPr>
        <w:rPr>
          <w:lang w:val="fr-FR"/>
        </w:rPr>
      </w:pPr>
      <w:r w:rsidRPr="0032190F">
        <w:rPr>
          <w:lang w:val="fr-FR"/>
        </w:rPr>
        <w:br/>
        <w:t xml:space="preserve">C’est une des roches de l’étape 12 du « chemin processionel » d’E. Masson </w:t>
      </w:r>
    </w:p>
    <w:p w14:paraId="12CF7644" w14:textId="77777777" w:rsidR="000152C6" w:rsidRPr="0032190F" w:rsidRDefault="000152C6" w:rsidP="000152C6">
      <w:pPr>
        <w:rPr>
          <w:lang w:val="fr-FR"/>
        </w:rPr>
      </w:pPr>
    </w:p>
    <w:p w14:paraId="3BF8CE3E" w14:textId="77777777" w:rsidR="000152C6" w:rsidRPr="0032190F" w:rsidRDefault="000152C6" w:rsidP="00647EA0">
      <w:pPr>
        <w:pStyle w:val="Heading5"/>
      </w:pPr>
      <w:bookmarkStart w:id="5639" w:name="Desc_ZVGIIR10"/>
      <w:r w:rsidRPr="0032190F">
        <w:t>ZVGIIR10, Dalle surélevée</w:t>
      </w:r>
    </w:p>
    <w:p w14:paraId="530CFB8F" w14:textId="77777777" w:rsidR="000152C6" w:rsidRPr="0032190F" w:rsidRDefault="000152C6" w:rsidP="000152C6">
      <w:pPr>
        <w:rPr>
          <w:lang w:val="fr-FR"/>
        </w:rPr>
      </w:pPr>
    </w:p>
    <w:p w14:paraId="341B9164" w14:textId="414243C8" w:rsidR="000152C6" w:rsidRPr="0032190F" w:rsidRDefault="000152C6" w:rsidP="000152C6">
      <w:pPr>
        <w:jc w:val="both"/>
        <w:rPr>
          <w:lang w:val="fr-FR"/>
        </w:rPr>
      </w:pPr>
      <w:r w:rsidRPr="0032190F">
        <w:rPr>
          <w:lang w:val="fr-FR"/>
        </w:rPr>
        <w:t xml:space="preserve">Ce gros bloc tabulaire à proximité du GR 52 montre la </w:t>
      </w:r>
      <w:hyperlink r:id="rId14197" w:anchor="Ana_Chrono_Superpositions" w:history="1">
        <w:r w:rsidRPr="0032190F">
          <w:rPr>
            <w:rStyle w:val="Hyperlink"/>
            <w:lang w:val="fr-FR"/>
          </w:rPr>
          <w:t>superposition</w:t>
        </w:r>
      </w:hyperlink>
      <w:r w:rsidRPr="0032190F">
        <w:rPr>
          <w:lang w:val="fr-FR"/>
        </w:rPr>
        <w:t xml:space="preserve"> d’un cornu à corps rectangulaire et cornes en lyre sur le corniforme de droite d’un attelage (fig. 3). Cette superposition est très nette car les cupules sont très différentes (grosses cupules pour l’Attelages et petites pour le Corniforme) (SS BIB) ;</w:t>
      </w:r>
    </w:p>
    <w:p w14:paraId="20A56725" w14:textId="77777777" w:rsidR="000152C6" w:rsidRPr="0032190F" w:rsidRDefault="000152C6" w:rsidP="000152C6">
      <w:pPr>
        <w:jc w:val="both"/>
        <w:rPr>
          <w:lang w:val="fr-FR"/>
        </w:rPr>
      </w:pPr>
    </w:p>
    <w:p w14:paraId="0472CAAA" w14:textId="77777777" w:rsidR="000152C6" w:rsidRPr="0032190F" w:rsidRDefault="000152C6" w:rsidP="000152C6">
      <w:pPr>
        <w:rPr>
          <w:lang w:val="fr-FR"/>
        </w:rPr>
      </w:pPr>
      <w:r w:rsidRPr="0032190F">
        <w:rPr>
          <w:lang w:val="fr-FR"/>
        </w:rPr>
        <w:t>C’est une des roches de l’étape 12 du « chemin processionel » d’E. Masson.</w:t>
      </w:r>
    </w:p>
    <w:p w14:paraId="42D59587" w14:textId="77777777" w:rsidR="000152C6" w:rsidRPr="0032190F" w:rsidRDefault="000152C6" w:rsidP="000152C6">
      <w:pPr>
        <w:rPr>
          <w:lang w:val="fr-FR"/>
        </w:rPr>
      </w:pPr>
    </w:p>
    <w:p w14:paraId="16D6379C" w14:textId="77777777" w:rsidR="000152C6" w:rsidRPr="0032190F" w:rsidRDefault="000152C6" w:rsidP="00647EA0">
      <w:pPr>
        <w:pStyle w:val="Heading5"/>
      </w:pPr>
      <w:bookmarkStart w:id="5640" w:name="Desc_ZVGIIR16alpha"/>
      <w:r w:rsidRPr="0032190F">
        <w:t>ZVGIIR16@a</w:t>
      </w:r>
    </w:p>
    <w:bookmarkEnd w:id="5640"/>
    <w:p w14:paraId="33200DCD" w14:textId="77777777" w:rsidR="000152C6" w:rsidRPr="0032190F" w:rsidRDefault="000152C6" w:rsidP="000152C6">
      <w:pPr>
        <w:rPr>
          <w:lang w:val="fr-FR"/>
        </w:rPr>
      </w:pPr>
    </w:p>
    <w:p w14:paraId="6FBE38CD" w14:textId="77777777" w:rsidR="000152C6" w:rsidRPr="0032190F" w:rsidRDefault="000152C6" w:rsidP="000152C6">
      <w:pPr>
        <w:rPr>
          <w:lang w:val="fr-FR"/>
        </w:rPr>
      </w:pPr>
      <w:r w:rsidRPr="0032190F">
        <w:rPr>
          <w:lang w:val="fr-FR"/>
        </w:rPr>
        <w:t>La gravure 1 est un poignard de type A2 (BIB 1616)</w:t>
      </w:r>
    </w:p>
    <w:p w14:paraId="6F960DAD" w14:textId="77777777" w:rsidR="000152C6" w:rsidRPr="0032190F" w:rsidRDefault="000152C6" w:rsidP="000152C6">
      <w:pPr>
        <w:rPr>
          <w:lang w:val="fr-FR"/>
        </w:rPr>
      </w:pPr>
    </w:p>
    <w:p w14:paraId="6A9793C4" w14:textId="77777777" w:rsidR="000152C6" w:rsidRPr="0032190F" w:rsidRDefault="000152C6" w:rsidP="000152C6">
      <w:pPr>
        <w:pStyle w:val="Heading4"/>
        <w:numPr>
          <w:ilvl w:val="3"/>
          <w:numId w:val="0"/>
        </w:numPr>
        <w:tabs>
          <w:tab w:val="num" w:pos="2520"/>
        </w:tabs>
        <w:spacing w:before="240" w:after="60"/>
        <w:ind w:left="2160"/>
      </w:pPr>
      <w:r w:rsidRPr="0032190F">
        <w:t>ZVGIII</w:t>
      </w:r>
    </w:p>
    <w:p w14:paraId="540CB206" w14:textId="77777777" w:rsidR="000152C6" w:rsidRPr="0032190F" w:rsidRDefault="000152C6" w:rsidP="000152C6">
      <w:pPr>
        <w:rPr>
          <w:lang w:val="fr-FR"/>
        </w:rPr>
      </w:pPr>
    </w:p>
    <w:p w14:paraId="061678A2" w14:textId="77777777" w:rsidR="000152C6" w:rsidRPr="0032190F" w:rsidRDefault="000152C6" w:rsidP="00647EA0">
      <w:pPr>
        <w:pStyle w:val="Heading5"/>
      </w:pPr>
      <w:r w:rsidRPr="0032190F">
        <w:lastRenderedPageBreak/>
        <w:t>ZVGIIIR20@a</w:t>
      </w:r>
    </w:p>
    <w:p w14:paraId="271E9A46" w14:textId="77777777" w:rsidR="000152C6" w:rsidRPr="0032190F" w:rsidRDefault="000152C6" w:rsidP="000152C6">
      <w:pPr>
        <w:rPr>
          <w:lang w:val="fr-FR"/>
        </w:rPr>
      </w:pPr>
    </w:p>
    <w:p w14:paraId="5C11247A" w14:textId="77777777" w:rsidR="000152C6" w:rsidRPr="0032190F" w:rsidRDefault="000152C6" w:rsidP="000152C6">
      <w:pPr>
        <w:rPr>
          <w:rStyle w:val="Emphasis"/>
          <w:lang w:val="fr-FR"/>
        </w:rPr>
      </w:pPr>
      <w:r w:rsidRPr="0032190F">
        <w:rPr>
          <w:rStyle w:val="Emphasis"/>
          <w:lang w:val="fr-FR"/>
        </w:rPr>
        <w:t>Sa face de pendage 40° est, triangulaire (0,6 m par 0,3 m au maximum) porte une plage de cupules au ras du sol et la date 1894</w:t>
      </w:r>
    </w:p>
    <w:p w14:paraId="18B14D3D" w14:textId="77777777" w:rsidR="000152C6" w:rsidRPr="0032190F" w:rsidRDefault="000152C6" w:rsidP="000152C6">
      <w:pPr>
        <w:rPr>
          <w:lang w:val="fr-FR"/>
        </w:rPr>
      </w:pPr>
    </w:p>
    <w:p w14:paraId="64ECECBB" w14:textId="77777777" w:rsidR="000152C6" w:rsidRPr="0032190F" w:rsidRDefault="000152C6" w:rsidP="000152C6">
      <w:pPr>
        <w:jc w:val="both"/>
        <w:rPr>
          <w:lang w:val="fr-FR"/>
        </w:rPr>
      </w:pPr>
    </w:p>
    <w:p w14:paraId="7042BE63" w14:textId="77777777" w:rsidR="000152C6" w:rsidRPr="0032190F" w:rsidRDefault="000152C6" w:rsidP="000152C6">
      <w:pPr>
        <w:pStyle w:val="Heading3"/>
        <w:numPr>
          <w:ilvl w:val="2"/>
          <w:numId w:val="0"/>
        </w:numPr>
        <w:tabs>
          <w:tab w:val="num" w:pos="1800"/>
        </w:tabs>
        <w:spacing w:before="240" w:after="60" w:line="240" w:lineRule="auto"/>
        <w:ind w:left="1440"/>
      </w:pPr>
      <w:bookmarkStart w:id="5641" w:name="Desc_ZVI"/>
      <w:bookmarkEnd w:id="5638"/>
      <w:bookmarkEnd w:id="5639"/>
      <w:r w:rsidRPr="0032190F">
        <w:t>ZONE VI</w:t>
      </w:r>
    </w:p>
    <w:bookmarkEnd w:id="5641"/>
    <w:p w14:paraId="4B8ED0DA" w14:textId="77777777" w:rsidR="000152C6" w:rsidRPr="0032190F" w:rsidRDefault="000152C6" w:rsidP="000152C6">
      <w:pPr>
        <w:rPr>
          <w:lang w:val="fr-FR"/>
        </w:rPr>
      </w:pPr>
    </w:p>
    <w:p w14:paraId="40EF22D2" w14:textId="77777777" w:rsidR="000152C6" w:rsidRPr="0032190F" w:rsidRDefault="000152C6" w:rsidP="000152C6">
      <w:pPr>
        <w:jc w:val="both"/>
        <w:rPr>
          <w:lang w:val="fr-FR"/>
        </w:rPr>
      </w:pPr>
      <w:r w:rsidRPr="0032190F">
        <w:rPr>
          <w:lang w:val="fr-FR"/>
        </w:rPr>
        <w:t>La zone VI correspond aux blocs et aux affleurements situés en rive droite du torrent de la vallée des Merveilles ainsi qu’à l’entrée de cette vallée.</w:t>
      </w:r>
    </w:p>
    <w:p w14:paraId="3117B426" w14:textId="14155F1F" w:rsidR="000152C6" w:rsidRPr="00EA6673" w:rsidRDefault="000152C6" w:rsidP="000152C6">
      <w:pPr>
        <w:jc w:val="both"/>
        <w:rPr>
          <w:sz w:val="20"/>
          <w:szCs w:val="20"/>
          <w:lang w:val="fr-FR"/>
        </w:rPr>
      </w:pPr>
      <w:r w:rsidRPr="00EA6673">
        <w:rPr>
          <w:sz w:val="20"/>
          <w:szCs w:val="20"/>
          <w:lang w:val="fr-FR"/>
        </w:rPr>
        <w:t xml:space="preserve">En novembre 1877, </w:t>
      </w:r>
      <w:hyperlink r:id="rId14198" w:anchor="Aut_Riviere_Emile" w:history="1">
        <w:r w:rsidR="00BD6A48" w:rsidRPr="00EA6673">
          <w:rPr>
            <w:rStyle w:val="Hyperlink"/>
            <w:sz w:val="20"/>
            <w:lang w:val="fr-FR"/>
          </w:rPr>
          <w:t>É. Rivière</w:t>
        </w:r>
      </w:hyperlink>
      <w:r w:rsidRPr="00EA6673">
        <w:rPr>
          <w:sz w:val="20"/>
          <w:szCs w:val="20"/>
          <w:lang w:val="fr-FR"/>
        </w:rPr>
        <w:t>, qui avait campé dans cette zone -probablement dans la conque Rivière (Barocelli et al. 1939 p. 18)- en reproduit quelques gravures (Rivière 1878, pl. XIX).</w:t>
      </w:r>
    </w:p>
    <w:p w14:paraId="7566D1D2" w14:textId="2DDF2200" w:rsidR="000152C6" w:rsidRPr="00EA6673" w:rsidRDefault="00000000" w:rsidP="000152C6">
      <w:pPr>
        <w:jc w:val="both"/>
        <w:rPr>
          <w:sz w:val="20"/>
          <w:szCs w:val="20"/>
          <w:lang w:val="fr-FR"/>
        </w:rPr>
      </w:pPr>
      <w:hyperlink r:id="rId14199" w:anchor="Aut_Bicknell" w:history="1">
        <w:r w:rsidR="00AA7ACB" w:rsidRPr="00EA6673">
          <w:rPr>
            <w:rStyle w:val="Hyperlink"/>
            <w:sz w:val="20"/>
            <w:lang w:val="fr-FR"/>
          </w:rPr>
          <w:t>C. Bicknell</w:t>
        </w:r>
      </w:hyperlink>
      <w:r w:rsidR="000152C6" w:rsidRPr="00EA6673">
        <w:rPr>
          <w:sz w:val="20"/>
          <w:szCs w:val="20"/>
          <w:lang w:val="fr-FR"/>
        </w:rPr>
        <w:t>, descendant depuis l’actuel</w:t>
      </w:r>
      <w:r w:rsidR="000152C6" w:rsidRPr="00EA6673">
        <w:rPr>
          <w:i/>
          <w:sz w:val="20"/>
          <w:szCs w:val="20"/>
          <w:lang w:val="fr-FR"/>
        </w:rPr>
        <w:t>Défilé Rivière</w:t>
      </w:r>
      <w:r w:rsidR="000152C6" w:rsidRPr="00EA6673">
        <w:rPr>
          <w:sz w:val="20"/>
          <w:szCs w:val="20"/>
          <w:lang w:val="fr-FR"/>
        </w:rPr>
        <w:t xml:space="preserve">, décrit </w:t>
      </w:r>
      <w:r w:rsidR="000152C6" w:rsidRPr="00EA6673">
        <w:rPr>
          <w:i/>
          <w:sz w:val="20"/>
          <w:szCs w:val="20"/>
          <w:lang w:val="fr-FR"/>
        </w:rPr>
        <w:t>La rive droite du Vallon en dessous du Défilé</w:t>
      </w:r>
      <w:r w:rsidR="000152C6" w:rsidRPr="00EA6673">
        <w:rPr>
          <w:sz w:val="20"/>
          <w:szCs w:val="20"/>
          <w:lang w:val="fr-FR"/>
        </w:rPr>
        <w:t xml:space="preserve"> (par. 9) comme comprenant un vaste près herbeux disposé en amphithéâtre et s’engageant vers le sud dans un couloir herbeux légèrement plus haut (Bicknell 1913 p. 124).</w:t>
      </w:r>
    </w:p>
    <w:p w14:paraId="048C5217" w14:textId="77777777" w:rsidR="000152C6" w:rsidRPr="0032190F" w:rsidRDefault="000152C6" w:rsidP="000152C6">
      <w:pPr>
        <w:jc w:val="both"/>
        <w:rPr>
          <w:sz w:val="20"/>
          <w:szCs w:val="20"/>
          <w:lang w:val="fr-FR"/>
        </w:rPr>
      </w:pPr>
      <w:r w:rsidRPr="0032190F">
        <w:rPr>
          <w:sz w:val="20"/>
          <w:szCs w:val="20"/>
          <w:lang w:val="fr-FR"/>
        </w:rPr>
        <w:t>La zone VI est définit par C. Conti comme la zone comprise entre la valette (</w:t>
      </w:r>
      <w:r w:rsidRPr="0032190F">
        <w:rPr>
          <w:i/>
          <w:sz w:val="20"/>
          <w:szCs w:val="20"/>
          <w:lang w:val="fr-FR"/>
        </w:rPr>
        <w:t>Vallette</w:t>
      </w:r>
      <w:r w:rsidRPr="0032190F">
        <w:rPr>
          <w:sz w:val="20"/>
          <w:szCs w:val="20"/>
          <w:lang w:val="fr-FR"/>
        </w:rPr>
        <w:t xml:space="preserve">) et la conque Rivière (Barocelli et al. 1939 p. 18). </w:t>
      </w:r>
    </w:p>
    <w:p w14:paraId="1635E5F2" w14:textId="77777777" w:rsidR="000152C6" w:rsidRPr="0032190F" w:rsidRDefault="000152C6" w:rsidP="000152C6">
      <w:pPr>
        <w:jc w:val="both"/>
        <w:rPr>
          <w:lang w:val="fr-FR"/>
        </w:rPr>
      </w:pPr>
    </w:p>
    <w:p w14:paraId="2CC32120" w14:textId="77777777" w:rsidR="000152C6" w:rsidRPr="0032190F" w:rsidRDefault="000152C6" w:rsidP="000152C6">
      <w:pPr>
        <w:jc w:val="both"/>
        <w:rPr>
          <w:lang w:val="fr-FR"/>
        </w:rPr>
      </w:pPr>
      <w:r w:rsidRPr="0032190F">
        <w:rPr>
          <w:lang w:val="fr-FR"/>
        </w:rPr>
        <w:t xml:space="preserve">Au </w:t>
      </w:r>
      <w:r w:rsidRPr="0032190F">
        <w:rPr>
          <w:b/>
          <w:lang w:val="fr-FR"/>
        </w:rPr>
        <w:t>sud</w:t>
      </w:r>
      <w:r w:rsidRPr="0032190F">
        <w:rPr>
          <w:lang w:val="fr-FR"/>
        </w:rPr>
        <w:t xml:space="preserve"> et à l’</w:t>
      </w:r>
      <w:r w:rsidRPr="0032190F">
        <w:rPr>
          <w:b/>
          <w:lang w:val="fr-FR"/>
        </w:rPr>
        <w:t>ouest</w:t>
      </w:r>
      <w:r w:rsidRPr="0032190F">
        <w:rPr>
          <w:lang w:val="fr-FR"/>
        </w:rPr>
        <w:t xml:space="preserve"> elle est respectivement délimitée par la zone V et la zone IV. Au </w:t>
      </w:r>
      <w:r w:rsidRPr="0032190F">
        <w:rPr>
          <w:b/>
          <w:lang w:val="fr-FR"/>
        </w:rPr>
        <w:t>nord-ouest</w:t>
      </w:r>
      <w:r w:rsidRPr="0032190F">
        <w:rPr>
          <w:lang w:val="fr-FR"/>
        </w:rPr>
        <w:t xml:space="preserve">, la falaise des </w:t>
      </w:r>
      <w:r w:rsidRPr="0032190F">
        <w:rPr>
          <w:i/>
          <w:lang w:val="fr-FR"/>
        </w:rPr>
        <w:t>ciappes</w:t>
      </w:r>
      <w:r w:rsidRPr="0032190F">
        <w:rPr>
          <w:lang w:val="fr-FR"/>
        </w:rPr>
        <w:t xml:space="preserve"> puis la limite de la vaste conque Rivière la délimitent. Au </w:t>
      </w:r>
      <w:r w:rsidRPr="0032190F">
        <w:rPr>
          <w:b/>
          <w:lang w:val="fr-FR"/>
        </w:rPr>
        <w:t>nord-est</w:t>
      </w:r>
      <w:r w:rsidRPr="0032190F">
        <w:rPr>
          <w:lang w:val="fr-FR"/>
        </w:rPr>
        <w:t xml:space="preserve"> la limite est matérialisée par le GR52 puis, quand ce dernier se prolonge vers le sud, la limite passe sur le dessus de la </w:t>
      </w:r>
      <w:r w:rsidRPr="0032190F">
        <w:rPr>
          <w:i/>
          <w:lang w:val="fr-FR"/>
        </w:rPr>
        <w:t>Paroi B</w:t>
      </w:r>
      <w:r w:rsidRPr="0032190F">
        <w:rPr>
          <w:lang w:val="fr-FR"/>
        </w:rPr>
        <w:t xml:space="preserve"> qui elle reste en zone VII. La limite </w:t>
      </w:r>
      <w:r w:rsidRPr="0032190F">
        <w:rPr>
          <w:b/>
          <w:lang w:val="fr-FR"/>
        </w:rPr>
        <w:t>est</w:t>
      </w:r>
      <w:r w:rsidRPr="0032190F">
        <w:rPr>
          <w:lang w:val="fr-FR"/>
        </w:rPr>
        <w:t xml:space="preserve"> reprend le tracé du GR52 jusqu’au nord de la série d’affleurements. Au-delà de cette ligne nord-sud, c’est la zone VII qui commence. Au début de la série d’affleurements la limite forme un angle droit vers l’est pour atteindre le torrent des Merveilles. Au-delà, c’est le plan d’Alice et la zone IX.</w:t>
      </w:r>
    </w:p>
    <w:p w14:paraId="54DA828B" w14:textId="77777777" w:rsidR="000152C6" w:rsidRPr="0032190F" w:rsidRDefault="000152C6" w:rsidP="000152C6">
      <w:pPr>
        <w:jc w:val="both"/>
        <w:rPr>
          <w:lang w:val="fr-FR"/>
        </w:rPr>
      </w:pPr>
    </w:p>
    <w:p w14:paraId="5DCEF7FE" w14:textId="77777777" w:rsidR="000152C6" w:rsidRPr="0032190F" w:rsidRDefault="000152C6" w:rsidP="000152C6">
      <w:pPr>
        <w:jc w:val="both"/>
        <w:rPr>
          <w:lang w:val="fr-FR"/>
        </w:rPr>
      </w:pPr>
      <w:r w:rsidRPr="0032190F">
        <w:rPr>
          <w:lang w:val="fr-FR"/>
        </w:rPr>
        <w:t xml:space="preserve">La division en deux groupes qui a été opérée par C. Conti (Bégin 1990 p. 130, 131) est toujours actuelle (Lumley et al. 1995 p. 45). Le </w:t>
      </w:r>
      <w:r w:rsidRPr="0032190F">
        <w:rPr>
          <w:b/>
          <w:lang w:val="fr-FR"/>
        </w:rPr>
        <w:t>groupe I</w:t>
      </w:r>
      <w:r w:rsidRPr="0032190F">
        <w:rPr>
          <w:lang w:val="fr-FR"/>
        </w:rPr>
        <w:t xml:space="preserve"> est constitué par le vallon montant au-dessus de la </w:t>
      </w:r>
      <w:r w:rsidRPr="0032190F">
        <w:rPr>
          <w:i/>
          <w:lang w:val="fr-FR"/>
        </w:rPr>
        <w:t>Roche de l'éclat</w:t>
      </w:r>
      <w:r w:rsidRPr="0032190F">
        <w:rPr>
          <w:lang w:val="fr-FR"/>
        </w:rPr>
        <w:t xml:space="preserve">. Ce groupe est séparé du </w:t>
      </w:r>
      <w:r w:rsidRPr="0032190F">
        <w:rPr>
          <w:b/>
          <w:lang w:val="fr-FR"/>
        </w:rPr>
        <w:t>groupe II</w:t>
      </w:r>
      <w:r w:rsidRPr="0032190F">
        <w:rPr>
          <w:lang w:val="fr-FR"/>
        </w:rPr>
        <w:t xml:space="preserve"> par une ligne de crêtes d’orientation nord-ouest – sud-est. Au niveau de cette limite la pente du terrain alterne vers l’est (groupe I) et vers le nord-est (groupe II). </w:t>
      </w:r>
    </w:p>
    <w:p w14:paraId="680CC1E2" w14:textId="77777777" w:rsidR="000152C6" w:rsidRPr="0032190F" w:rsidRDefault="000152C6" w:rsidP="000152C6">
      <w:pPr>
        <w:rPr>
          <w:lang w:val="fr-FR"/>
        </w:rPr>
      </w:pPr>
    </w:p>
    <w:p w14:paraId="4C76E98C" w14:textId="77777777" w:rsidR="000152C6" w:rsidRPr="0032190F" w:rsidRDefault="000152C6" w:rsidP="000152C6">
      <w:pPr>
        <w:pStyle w:val="Heading4"/>
        <w:numPr>
          <w:ilvl w:val="3"/>
          <w:numId w:val="0"/>
        </w:numPr>
        <w:tabs>
          <w:tab w:val="num" w:pos="2520"/>
        </w:tabs>
        <w:spacing w:before="240" w:after="60"/>
        <w:ind w:left="2160"/>
      </w:pPr>
      <w:r w:rsidRPr="0032190F">
        <w:t>Historique</w:t>
      </w:r>
    </w:p>
    <w:p w14:paraId="08EA6FA9" w14:textId="754291CF" w:rsidR="000152C6" w:rsidRPr="0032190F" w:rsidRDefault="000152C6" w:rsidP="000152C6">
      <w:pPr>
        <w:rPr>
          <w:lang w:val="fr-FR"/>
        </w:rPr>
      </w:pPr>
      <w:r w:rsidRPr="0032190F">
        <w:rPr>
          <w:lang w:val="fr-FR"/>
        </w:rPr>
        <w:t xml:space="preserve">Descendant depuis le Défilé (chap. IX par. 8) </w:t>
      </w:r>
      <w:hyperlink r:id="rId14200" w:anchor="Aut_Bicknell" w:history="1">
        <w:r w:rsidR="00AA7ACB" w:rsidRPr="00AE78AA">
          <w:rPr>
            <w:rStyle w:val="Hyperlink"/>
            <w:lang w:val="fr-FR"/>
          </w:rPr>
          <w:t>C. Bicknell</w:t>
        </w:r>
      </w:hyperlink>
      <w:r w:rsidR="00AA7ACB" w:rsidRPr="009D627A">
        <w:rPr>
          <w:rStyle w:val="Hyperlink"/>
          <w:color w:val="auto"/>
          <w:u w:val="none"/>
          <w:lang w:val="fr-FR"/>
        </w:rPr>
        <w:t xml:space="preserve"> </w:t>
      </w:r>
      <w:r w:rsidRPr="0032190F">
        <w:rPr>
          <w:lang w:val="fr-FR"/>
        </w:rPr>
        <w:t xml:space="preserve">décrit </w:t>
      </w:r>
      <w:r w:rsidRPr="0032190F">
        <w:rPr>
          <w:i/>
          <w:lang w:val="fr-FR"/>
        </w:rPr>
        <w:t>la rive droite du Vallon en dessous du Défilé</w:t>
      </w:r>
      <w:r w:rsidRPr="0032190F">
        <w:rPr>
          <w:lang w:val="fr-FR"/>
        </w:rPr>
        <w:t xml:space="preserve"> (chap. IX par. 9) comme comprenant un vaste près herbeux disposé en amphithéâtre et s’engageant vers sud dans le couloir herbeux légèrement plus haut (BIB 420 p. 124)</w:t>
      </w:r>
    </w:p>
    <w:p w14:paraId="24CA6B08" w14:textId="77777777" w:rsidR="000152C6" w:rsidRPr="0032190F" w:rsidRDefault="000152C6" w:rsidP="000152C6">
      <w:pPr>
        <w:rPr>
          <w:lang w:val="fr-FR"/>
        </w:rPr>
      </w:pPr>
      <w:r w:rsidRPr="0032190F">
        <w:rPr>
          <w:lang w:val="fr-FR"/>
        </w:rPr>
        <w:t>Définit par Conti comme étant la zone comprise entre la valette (</w:t>
      </w:r>
      <w:r w:rsidRPr="0032190F">
        <w:rPr>
          <w:i/>
          <w:lang w:val="fr-FR"/>
        </w:rPr>
        <w:t>Vallette</w:t>
      </w:r>
      <w:r w:rsidRPr="0032190F">
        <w:rPr>
          <w:lang w:val="fr-FR"/>
        </w:rPr>
        <w:t>) et la conque Rivière. 1100 gravures sont relevées (BIB 1246 p. 18). Subdivisée en deux groupes (BIB 215 p. 45)</w:t>
      </w:r>
    </w:p>
    <w:p w14:paraId="0478D412" w14:textId="77777777" w:rsidR="000152C6" w:rsidRPr="0032190F" w:rsidRDefault="000152C6" w:rsidP="000152C6">
      <w:pPr>
        <w:pStyle w:val="Heading4"/>
        <w:numPr>
          <w:ilvl w:val="3"/>
          <w:numId w:val="0"/>
        </w:numPr>
        <w:tabs>
          <w:tab w:val="num" w:pos="2520"/>
        </w:tabs>
        <w:spacing w:before="240" w:after="60"/>
        <w:ind w:left="2160"/>
      </w:pPr>
      <w:r w:rsidRPr="0032190F">
        <w:t>Thématiques caractéristiques</w:t>
      </w:r>
    </w:p>
    <w:p w14:paraId="2A6C78ED" w14:textId="77777777" w:rsidR="000152C6" w:rsidRPr="0032190F" w:rsidRDefault="000152C6" w:rsidP="000152C6">
      <w:pPr>
        <w:rPr>
          <w:lang w:val="fr-FR"/>
        </w:rPr>
      </w:pPr>
    </w:p>
    <w:p w14:paraId="1E67F364" w14:textId="77777777" w:rsidR="000152C6" w:rsidRPr="0032190F" w:rsidRDefault="000152C6" w:rsidP="000152C6">
      <w:pPr>
        <w:rPr>
          <w:lang w:val="fr-FR"/>
        </w:rPr>
      </w:pPr>
      <w:r w:rsidRPr="0032190F">
        <w:rPr>
          <w:lang w:val="fr-FR"/>
        </w:rPr>
        <w:t>L’utilisation de « cartouche » pour circonscrire les gravures (ZVIGIR12A, ZVIGIR5A dite Roche Vandalisée…) (SS BIB).</w:t>
      </w:r>
    </w:p>
    <w:p w14:paraId="14F10E42" w14:textId="77777777" w:rsidR="000152C6" w:rsidRPr="0032190F" w:rsidRDefault="000152C6" w:rsidP="000152C6">
      <w:pPr>
        <w:rPr>
          <w:lang w:val="fr-FR"/>
        </w:rPr>
      </w:pPr>
    </w:p>
    <w:p w14:paraId="7EBCC606" w14:textId="77777777" w:rsidR="000152C6" w:rsidRPr="0032190F" w:rsidRDefault="000152C6" w:rsidP="000152C6">
      <w:pPr>
        <w:pStyle w:val="Heading4"/>
        <w:numPr>
          <w:ilvl w:val="3"/>
          <w:numId w:val="0"/>
        </w:numPr>
        <w:tabs>
          <w:tab w:val="num" w:pos="2520"/>
        </w:tabs>
        <w:spacing w:before="240" w:after="60"/>
        <w:ind w:left="2160"/>
      </w:pPr>
      <w:r w:rsidRPr="0032190F">
        <w:t>ZVIGI</w:t>
      </w:r>
    </w:p>
    <w:p w14:paraId="2B05E265" w14:textId="77777777" w:rsidR="000152C6" w:rsidRPr="0032190F" w:rsidRDefault="000152C6" w:rsidP="000152C6">
      <w:pPr>
        <w:rPr>
          <w:lang w:val="fr-FR"/>
        </w:rPr>
      </w:pPr>
    </w:p>
    <w:p w14:paraId="1BCB0D3E" w14:textId="77777777" w:rsidR="00871D02" w:rsidRDefault="000152C6" w:rsidP="00647EA0">
      <w:pPr>
        <w:pStyle w:val="Heading5"/>
      </w:pPr>
      <w:bookmarkStart w:id="5642" w:name="Desc_ZVIGIR2gamma"/>
      <w:r w:rsidRPr="0032190F">
        <w:t>ZVIGIR2@c</w:t>
      </w:r>
      <w:bookmarkEnd w:id="5642"/>
    </w:p>
    <w:p w14:paraId="57C7C11D" w14:textId="77777777" w:rsidR="000152C6" w:rsidRPr="00B70DDD" w:rsidRDefault="000152C6" w:rsidP="00871D02">
      <w:pPr>
        <w:jc w:val="right"/>
        <w:rPr>
          <w:i/>
          <w:sz w:val="20"/>
          <w:lang w:val="fr-FR"/>
        </w:rPr>
      </w:pPr>
      <w:r w:rsidRPr="00B70DDD">
        <w:rPr>
          <w:i/>
          <w:sz w:val="20"/>
          <w:lang w:val="fr-FR"/>
        </w:rPr>
        <w:lastRenderedPageBreak/>
        <w:t>Paroi A</w:t>
      </w:r>
      <w:r w:rsidR="00871D02" w:rsidRPr="00B70DDD">
        <w:rPr>
          <w:i/>
          <w:sz w:val="20"/>
          <w:lang w:val="fr-FR"/>
        </w:rPr>
        <w:t>, Petite paroi</w:t>
      </w:r>
    </w:p>
    <w:p w14:paraId="25485B37" w14:textId="77777777" w:rsidR="000152C6" w:rsidRPr="0032190F" w:rsidRDefault="000152C6" w:rsidP="000152C6">
      <w:pPr>
        <w:rPr>
          <w:lang w:val="fr-FR"/>
        </w:rPr>
      </w:pPr>
    </w:p>
    <w:p w14:paraId="63E0131D" w14:textId="6BB1BA91" w:rsidR="000152C6" w:rsidRDefault="000152C6" w:rsidP="0052236D">
      <w:pPr>
        <w:jc w:val="both"/>
        <w:rPr>
          <w:lang w:val="fr-FR"/>
        </w:rPr>
      </w:pPr>
      <w:r w:rsidRPr="0032190F">
        <w:rPr>
          <w:lang w:val="fr-FR"/>
        </w:rPr>
        <w:t xml:space="preserve">Longue de </w:t>
      </w:r>
      <w:smartTag w:uri="urn:schemas-microsoft-com:office:smarttags" w:element="metricconverter">
        <w:smartTagPr>
          <w:attr w:name="ProductID" w:val="38 m"/>
        </w:smartTagPr>
        <w:r w:rsidRPr="0032190F">
          <w:rPr>
            <w:lang w:val="fr-FR"/>
          </w:rPr>
          <w:t>38 m</w:t>
        </w:r>
      </w:smartTag>
      <w:r w:rsidRPr="0032190F">
        <w:rPr>
          <w:lang w:val="fr-FR"/>
        </w:rPr>
        <w:t xml:space="preserve"> et haute de </w:t>
      </w:r>
      <w:smartTag w:uri="urn:schemas-microsoft-com:office:smarttags" w:element="metricconverter">
        <w:smartTagPr>
          <w:attr w:name="ProductID" w:val="14 m"/>
        </w:smartTagPr>
        <w:r w:rsidRPr="0032190F">
          <w:rPr>
            <w:lang w:val="fr-FR"/>
          </w:rPr>
          <w:t>14 m</w:t>
        </w:r>
      </w:smartTag>
      <w:r w:rsidRPr="0032190F">
        <w:rPr>
          <w:lang w:val="fr-FR"/>
        </w:rPr>
        <w:t xml:space="preserve">, Conti y relevèe la </w:t>
      </w:r>
      <w:hyperlink r:id="rId14201" w:anchor="Ana_Chrono_Superpositions_mix" w:history="1">
        <w:r w:rsidRPr="0032190F">
          <w:rPr>
            <w:rStyle w:val="Hyperlink"/>
            <w:lang w:val="fr-FR"/>
          </w:rPr>
          <w:t>superposition</w:t>
        </w:r>
      </w:hyperlink>
      <w:r w:rsidRPr="0032190F">
        <w:rPr>
          <w:lang w:val="fr-FR"/>
        </w:rPr>
        <w:t xml:space="preserve"> d’une Plage régulière piquetée sur des zigzags. Il décrira également la </w:t>
      </w:r>
      <w:hyperlink r:id="rId14202" w:anchor="Desc_ZVIIGIR17" w:history="1">
        <w:r w:rsidRPr="0032190F">
          <w:rPr>
            <w:rStyle w:val="Hyperlink"/>
            <w:i/>
            <w:lang w:val="fr-FR"/>
          </w:rPr>
          <w:t>Paroi B</w:t>
        </w:r>
      </w:hyperlink>
      <w:r w:rsidRPr="0032190F">
        <w:rPr>
          <w:lang w:val="fr-FR"/>
        </w:rPr>
        <w:t xml:space="preserve"> dans cet article consacré aux gravures des </w:t>
      </w:r>
      <w:hyperlink r:id="rId14203" w:anchor="Ana_Technologie_Lineaire_PreM" w:history="1">
        <w:r w:rsidR="00B70DDD" w:rsidRPr="00B70DDD">
          <w:rPr>
            <w:rStyle w:val="Hyperlink"/>
            <w:lang w:val="fr-FR"/>
          </w:rPr>
          <w:t>Pré-Merveilles</w:t>
        </w:r>
      </w:hyperlink>
      <w:r w:rsidRPr="0032190F">
        <w:rPr>
          <w:lang w:val="fr-FR"/>
        </w:rPr>
        <w:t xml:space="preserve"> (Conti 1948 p. 53 et fig. 7). </w:t>
      </w:r>
      <w:r w:rsidR="00871D02">
        <w:rPr>
          <w:lang w:val="fr-FR"/>
        </w:rPr>
        <w:t>Pour N. Bianchi (2013), il est impossible en l'état de conclure affirmatiement ou négativement sur cette superposition (BIB 1616)</w:t>
      </w:r>
    </w:p>
    <w:p w14:paraId="264A19FA" w14:textId="2DE5C917" w:rsidR="00871D02" w:rsidRPr="0032190F" w:rsidRDefault="00871D02" w:rsidP="0052236D">
      <w:pPr>
        <w:jc w:val="both"/>
        <w:rPr>
          <w:lang w:val="fr-FR"/>
        </w:rPr>
      </w:pPr>
      <w:r>
        <w:rPr>
          <w:lang w:val="fr-FR"/>
        </w:rPr>
        <w:t xml:space="preserve">Sur le relevé de Conti, antérieurement aux dégradations modernes, apparaissent principalement des </w:t>
      </w:r>
      <w:hyperlink r:id="rId14204" w:anchor="Typ_Bego_xHisto_Zigzags" w:history="1">
        <w:r w:rsidRPr="00367280">
          <w:rPr>
            <w:rStyle w:val="Hyperlink"/>
            <w:lang w:val="fr-FR"/>
          </w:rPr>
          <w:t>zigzags</w:t>
        </w:r>
      </w:hyperlink>
      <w:r>
        <w:rPr>
          <w:lang w:val="fr-FR"/>
        </w:rPr>
        <w:t xml:space="preserve"> (SS BIB)</w:t>
      </w:r>
    </w:p>
    <w:p w14:paraId="03D34884" w14:textId="77777777" w:rsidR="000152C6" w:rsidRPr="0032190F" w:rsidRDefault="000152C6" w:rsidP="000152C6">
      <w:pPr>
        <w:rPr>
          <w:lang w:val="fr-FR"/>
        </w:rPr>
      </w:pPr>
    </w:p>
    <w:p w14:paraId="5B91A85F" w14:textId="77777777" w:rsidR="000152C6" w:rsidRPr="0032190F" w:rsidRDefault="000152C6" w:rsidP="00647EA0">
      <w:pPr>
        <w:pStyle w:val="Heading5"/>
      </w:pPr>
      <w:r w:rsidRPr="0032190F">
        <w:t>ZVIGIR3</w:t>
      </w:r>
    </w:p>
    <w:p w14:paraId="7DF53C18" w14:textId="77777777" w:rsidR="000152C6" w:rsidRPr="0032190F" w:rsidRDefault="000152C6" w:rsidP="000152C6">
      <w:pPr>
        <w:rPr>
          <w:lang w:val="fr-FR"/>
        </w:rPr>
      </w:pPr>
    </w:p>
    <w:p w14:paraId="440F6106" w14:textId="77777777" w:rsidR="000152C6" w:rsidRPr="0032190F" w:rsidRDefault="000152C6" w:rsidP="000152C6">
      <w:pPr>
        <w:rPr>
          <w:lang w:val="fr-FR"/>
        </w:rPr>
      </w:pPr>
      <w:r w:rsidRPr="0032190F">
        <w:rPr>
          <w:lang w:val="fr-FR"/>
        </w:rPr>
        <w:t>Cette roche présnte la seconde  plus longue série de corniformes en ligne avec 6 corniformes (fig. 1 à 5) (Lumley, Echassoux, Serres 1994 ; Serres 2001 p. 56)</w:t>
      </w:r>
    </w:p>
    <w:p w14:paraId="1D0A0A35" w14:textId="77777777" w:rsidR="000152C6" w:rsidRPr="0032190F" w:rsidRDefault="000152C6" w:rsidP="000152C6">
      <w:pPr>
        <w:rPr>
          <w:lang w:val="fr-FR"/>
        </w:rPr>
      </w:pPr>
    </w:p>
    <w:p w14:paraId="253663BB" w14:textId="77777777" w:rsidR="000152C6" w:rsidRPr="0032190F" w:rsidRDefault="000152C6" w:rsidP="00647EA0">
      <w:pPr>
        <w:pStyle w:val="Heading5"/>
      </w:pPr>
      <w:bookmarkStart w:id="5643" w:name="Desc_ZVIGIR5A"/>
      <w:r w:rsidRPr="0032190F">
        <w:t>ZVIGIR5A</w:t>
      </w:r>
    </w:p>
    <w:bookmarkEnd w:id="5643"/>
    <w:p w14:paraId="329CB38F" w14:textId="77777777" w:rsidR="000152C6" w:rsidRPr="0032190F" w:rsidRDefault="000152C6" w:rsidP="000152C6">
      <w:pPr>
        <w:jc w:val="right"/>
        <w:rPr>
          <w:sz w:val="20"/>
          <w:szCs w:val="20"/>
          <w:lang w:val="fr-FR"/>
        </w:rPr>
      </w:pPr>
      <w:r w:rsidRPr="0032190F">
        <w:rPr>
          <w:sz w:val="20"/>
          <w:szCs w:val="20"/>
          <w:lang w:val="fr-FR"/>
        </w:rPr>
        <w:t>Roche vandalisée</w:t>
      </w:r>
    </w:p>
    <w:p w14:paraId="40A13863" w14:textId="77777777" w:rsidR="000152C6" w:rsidRPr="0032190F" w:rsidRDefault="000152C6" w:rsidP="000152C6">
      <w:pPr>
        <w:rPr>
          <w:lang w:val="fr-FR"/>
        </w:rPr>
      </w:pPr>
      <w:r w:rsidRPr="0032190F">
        <w:rPr>
          <w:lang w:val="fr-FR"/>
        </w:rPr>
        <w:t>La publication de cette roche par C. Jègues-Wolkiewiez est mal orientée avec une mauvaise numérotation (BIB 1363 p. 236).</w:t>
      </w:r>
    </w:p>
    <w:p w14:paraId="03FCF3BA" w14:textId="77777777" w:rsidR="000152C6" w:rsidRPr="0032190F" w:rsidRDefault="000152C6" w:rsidP="000152C6">
      <w:pPr>
        <w:rPr>
          <w:lang w:val="fr-FR"/>
        </w:rPr>
      </w:pPr>
    </w:p>
    <w:p w14:paraId="1A1EDE2B" w14:textId="77777777" w:rsidR="000152C6" w:rsidRPr="0032190F" w:rsidRDefault="000152C6" w:rsidP="000152C6">
      <w:pPr>
        <w:rPr>
          <w:lang w:val="fr-FR"/>
        </w:rPr>
      </w:pPr>
      <w:r w:rsidRPr="0032190F">
        <w:rPr>
          <w:lang w:val="fr-FR"/>
        </w:rPr>
        <w:t>C’est une des roches de l’étape 12 du « chemin processionel » d’E. Masson.</w:t>
      </w:r>
    </w:p>
    <w:p w14:paraId="2D3DE8EB" w14:textId="77777777" w:rsidR="000152C6" w:rsidRPr="0032190F" w:rsidRDefault="000152C6" w:rsidP="00647EA0">
      <w:pPr>
        <w:pStyle w:val="Heading5"/>
      </w:pPr>
      <w:bookmarkStart w:id="5644" w:name="Desc_ZVIGIR7A"/>
      <w:r w:rsidRPr="0032190F">
        <w:t>ZVIGIR7A</w:t>
      </w:r>
    </w:p>
    <w:p w14:paraId="3B1D5C48" w14:textId="288F5F48" w:rsidR="000152C6" w:rsidRPr="0032190F" w:rsidRDefault="000152C6" w:rsidP="000152C6">
      <w:pPr>
        <w:rPr>
          <w:lang w:val="fr-FR"/>
        </w:rPr>
      </w:pPr>
      <w:r w:rsidRPr="0032190F">
        <w:rPr>
          <w:lang w:val="fr-FR"/>
        </w:rPr>
        <w:t xml:space="preserve">Ce bloc de pélite comrend, entres autres, un </w:t>
      </w:r>
      <w:hyperlink r:id="rId14205" w:anchor="Typ_Bego_Poignards" w:history="1">
        <w:r w:rsidRPr="0032190F">
          <w:rPr>
            <w:rStyle w:val="Hyperlink"/>
            <w:lang w:val="fr-FR"/>
          </w:rPr>
          <w:t>Poignard</w:t>
        </w:r>
      </w:hyperlink>
      <w:r w:rsidRPr="0032190F">
        <w:rPr>
          <w:lang w:val="fr-FR"/>
        </w:rPr>
        <w:t xml:space="preserve"> à lame triangulaire base plate et poignée trapézoïdale (fig. 15) et une </w:t>
      </w:r>
      <w:hyperlink r:id="rId14206" w:anchor="Typ_Bego_Hallebardes" w:history="1">
        <w:r w:rsidRPr="0032190F">
          <w:rPr>
            <w:rStyle w:val="Hyperlink"/>
            <w:lang w:val="fr-FR"/>
          </w:rPr>
          <w:t>Hallebarde</w:t>
        </w:r>
      </w:hyperlink>
      <w:r w:rsidRPr="0032190F">
        <w:rPr>
          <w:lang w:val="fr-FR"/>
        </w:rPr>
        <w:t xml:space="preserve"> à lame très allongée triangulaire et talon droit (fig. 36) surmontant un cornu aux cornes refermées (fig. 34)</w:t>
      </w:r>
    </w:p>
    <w:p w14:paraId="706A18FC" w14:textId="77777777" w:rsidR="000152C6" w:rsidRPr="0032190F" w:rsidRDefault="000152C6" w:rsidP="000152C6">
      <w:pPr>
        <w:rPr>
          <w:lang w:val="fr-FR"/>
        </w:rPr>
      </w:pPr>
    </w:p>
    <w:p w14:paraId="314D6BCA" w14:textId="77777777" w:rsidR="000152C6" w:rsidRPr="0032190F" w:rsidRDefault="000152C6" w:rsidP="000152C6">
      <w:pPr>
        <w:rPr>
          <w:lang w:val="fr-FR"/>
        </w:rPr>
      </w:pPr>
      <w:r w:rsidRPr="0032190F">
        <w:rPr>
          <w:lang w:val="fr-FR"/>
        </w:rPr>
        <w:t xml:space="preserve">Arcà attribue le Poignard au </w:t>
      </w:r>
      <w:r w:rsidRPr="0032190F">
        <w:rPr>
          <w:i/>
          <w:lang w:val="fr-FR"/>
        </w:rPr>
        <w:t>type 1E</w:t>
      </w:r>
      <w:r w:rsidRPr="0032190F">
        <w:rPr>
          <w:lang w:val="fr-FR"/>
        </w:rPr>
        <w:t xml:space="preserve"> (Arcà 2009) et la Hallebarde au </w:t>
      </w:r>
      <w:r w:rsidRPr="0032190F">
        <w:rPr>
          <w:i/>
          <w:lang w:val="fr-FR"/>
        </w:rPr>
        <w:t>type 3</w:t>
      </w:r>
      <w:r w:rsidRPr="0032190F">
        <w:rPr>
          <w:lang w:val="fr-FR"/>
        </w:rPr>
        <w:t xml:space="preserve"> (Arcà 2009 p. 296). Hallebarde de type campaniforme (BIB 1664 p. 155).</w:t>
      </w:r>
    </w:p>
    <w:p w14:paraId="022D021F" w14:textId="77777777" w:rsidR="000152C6" w:rsidRPr="0032190F" w:rsidRDefault="000152C6" w:rsidP="00647EA0">
      <w:pPr>
        <w:pStyle w:val="Heading5"/>
      </w:pPr>
      <w:bookmarkStart w:id="5645" w:name="Desc_ZVIGIR11beta"/>
      <w:r w:rsidRPr="0032190F">
        <w:t>ZVIGIR11@b</w:t>
      </w:r>
    </w:p>
    <w:bookmarkEnd w:id="5645"/>
    <w:p w14:paraId="13B71BA8" w14:textId="77777777" w:rsidR="000152C6" w:rsidRPr="0032190F" w:rsidRDefault="000152C6" w:rsidP="000152C6">
      <w:pPr>
        <w:rPr>
          <w:lang w:val="fr-FR"/>
        </w:rPr>
      </w:pPr>
    </w:p>
    <w:p w14:paraId="72ACBEF1" w14:textId="77777777" w:rsidR="000152C6" w:rsidRPr="0032190F" w:rsidRDefault="000152C6" w:rsidP="000152C6">
      <w:pPr>
        <w:rPr>
          <w:lang w:val="fr-FR"/>
        </w:rPr>
      </w:pPr>
      <w:r w:rsidRPr="0032190F">
        <w:rPr>
          <w:lang w:val="fr-FR"/>
        </w:rPr>
        <w:t>Cette roche porte une Plage rectangulaire avec un petit appendice ainsis qu’un Cercle rempli de cupules (SS BIB)</w:t>
      </w:r>
    </w:p>
    <w:bookmarkEnd w:id="5644"/>
    <w:p w14:paraId="68261C42" w14:textId="77777777" w:rsidR="000152C6" w:rsidRPr="0032190F" w:rsidRDefault="000152C6" w:rsidP="000152C6">
      <w:pPr>
        <w:pStyle w:val="Heading4"/>
        <w:numPr>
          <w:ilvl w:val="3"/>
          <w:numId w:val="0"/>
        </w:numPr>
        <w:tabs>
          <w:tab w:val="num" w:pos="2520"/>
        </w:tabs>
        <w:spacing w:before="240" w:after="60"/>
        <w:ind w:left="2160"/>
      </w:pPr>
      <w:r w:rsidRPr="0032190F">
        <w:t>ZVIGII</w:t>
      </w:r>
    </w:p>
    <w:p w14:paraId="191701CC" w14:textId="77777777" w:rsidR="000152C6" w:rsidRPr="0032190F" w:rsidRDefault="000152C6" w:rsidP="00647EA0">
      <w:pPr>
        <w:pStyle w:val="Heading5"/>
      </w:pPr>
      <w:bookmarkStart w:id="5646" w:name="Desc_ZVIGIIR6A"/>
      <w:r w:rsidRPr="0032190F">
        <w:t>ZVIGIIR6A</w:t>
      </w:r>
      <w:bookmarkEnd w:id="5646"/>
      <w:r w:rsidRPr="0032190F">
        <w:t>, Roche de Rivière</w:t>
      </w:r>
    </w:p>
    <w:p w14:paraId="22AC9F37" w14:textId="77777777" w:rsidR="000152C6" w:rsidRPr="0032190F" w:rsidRDefault="000152C6" w:rsidP="000152C6">
      <w:pPr>
        <w:rPr>
          <w:lang w:val="fr-FR"/>
        </w:rPr>
      </w:pPr>
    </w:p>
    <w:p w14:paraId="5364CBFC" w14:textId="617D095D" w:rsidR="000152C6" w:rsidRPr="0032190F" w:rsidRDefault="00BD6A48" w:rsidP="000152C6">
      <w:pPr>
        <w:rPr>
          <w:lang w:val="fr-FR"/>
        </w:rPr>
      </w:pPr>
      <w:r>
        <w:rPr>
          <w:lang w:val="fr-FR"/>
        </w:rPr>
        <w:t xml:space="preserve">Prend son nom de </w:t>
      </w:r>
      <w:hyperlink r:id="rId14207" w:anchor="Aut_Riviere_Emile" w:history="1">
        <w:r w:rsidRPr="00BD6A48">
          <w:rPr>
            <w:rStyle w:val="Hyperlink"/>
            <w:lang w:val="fr-FR"/>
          </w:rPr>
          <w:t>É</w:t>
        </w:r>
        <w:r>
          <w:rPr>
            <w:rStyle w:val="Hyperlink"/>
            <w:lang w:val="fr-FR"/>
          </w:rPr>
          <w:t xml:space="preserve">. </w:t>
        </w:r>
        <w:r w:rsidRPr="00BD6A48">
          <w:rPr>
            <w:rStyle w:val="Hyperlink"/>
            <w:lang w:val="fr-FR"/>
          </w:rPr>
          <w:t>Rivière</w:t>
        </w:r>
      </w:hyperlink>
      <w:r>
        <w:rPr>
          <w:lang w:val="fr-FR"/>
        </w:rPr>
        <w:t>, c</w:t>
      </w:r>
      <w:r w:rsidR="000152C6" w:rsidRPr="0032190F">
        <w:rPr>
          <w:lang w:val="fr-FR"/>
        </w:rPr>
        <w:t>’est l’une des roches les plus gravée. Elle montre des stries patinées (photo NB).</w:t>
      </w:r>
    </w:p>
    <w:p w14:paraId="5CF25591" w14:textId="77777777" w:rsidR="000152C6" w:rsidRPr="0032190F" w:rsidRDefault="000152C6" w:rsidP="000152C6">
      <w:pPr>
        <w:rPr>
          <w:lang w:val="fr-FR"/>
        </w:rPr>
      </w:pPr>
    </w:p>
    <w:p w14:paraId="57C97F67" w14:textId="77777777" w:rsidR="000152C6" w:rsidRPr="0032190F" w:rsidRDefault="000152C6" w:rsidP="000152C6">
      <w:pPr>
        <w:jc w:val="both"/>
        <w:rPr>
          <w:lang w:val="fr-FR"/>
        </w:rPr>
      </w:pPr>
      <w:r w:rsidRPr="0032190F">
        <w:rPr>
          <w:lang w:val="fr-FR"/>
        </w:rPr>
        <w:t>C. Jègues-Wolkiewiez attribue le relevé de Amirante et Vatteone à Conti et cite une fois cette roche comme « ZVGIIR6A » puis comme « ZVIGIIR6 » (BIB 1363 p. 330 et fig. 57). Pour elle, les lignes ondulées du Réticulé 41 évoquent le mouvement lunaire (Jègues-Wolkiewiez p. 330 et sq., fig. 57).</w:t>
      </w:r>
    </w:p>
    <w:p w14:paraId="6829898D" w14:textId="77777777" w:rsidR="000152C6" w:rsidRPr="0032190F" w:rsidRDefault="000152C6" w:rsidP="000152C6">
      <w:pPr>
        <w:jc w:val="both"/>
        <w:rPr>
          <w:lang w:val="fr-FR"/>
        </w:rPr>
      </w:pPr>
      <w:r w:rsidRPr="0032190F">
        <w:rPr>
          <w:lang w:val="fr-FR"/>
        </w:rPr>
        <w:t xml:space="preserve">Pour la même gravure, la figure de Réticulé 41 et le corniforme 41a ont été considérée comme une seule gravure par E. Masson qui y voit un « mi anthropomorphe, mi géométrique », une « image </w:t>
      </w:r>
      <w:r w:rsidRPr="0032190F">
        <w:rPr>
          <w:lang w:val="fr-FR"/>
        </w:rPr>
        <w:lastRenderedPageBreak/>
        <w:t>synthèse "homme-terre-bête" » non sans avoir préalablement verticalisé la gravure (Masson 1993 p. 115 fig. 5).</w:t>
      </w:r>
    </w:p>
    <w:p w14:paraId="1C8EDF16" w14:textId="77777777" w:rsidR="000152C6" w:rsidRPr="0032190F" w:rsidRDefault="000152C6" w:rsidP="00647EA0">
      <w:pPr>
        <w:pStyle w:val="Heading5"/>
      </w:pPr>
      <w:bookmarkStart w:id="5647" w:name="Desc_ZVIGIIR7A"/>
      <w:r w:rsidRPr="0032190F">
        <w:t>ZVIGIIR7A</w:t>
      </w:r>
    </w:p>
    <w:bookmarkEnd w:id="5647"/>
    <w:p w14:paraId="301101F2" w14:textId="77777777" w:rsidR="000152C6" w:rsidRPr="0032190F" w:rsidRDefault="000152C6" w:rsidP="000152C6">
      <w:pPr>
        <w:jc w:val="right"/>
        <w:rPr>
          <w:b/>
          <w:sz w:val="20"/>
          <w:szCs w:val="20"/>
          <w:lang w:val="fr-FR"/>
        </w:rPr>
      </w:pPr>
      <w:r w:rsidRPr="0032190F">
        <w:rPr>
          <w:b/>
          <w:sz w:val="20"/>
          <w:szCs w:val="20"/>
          <w:lang w:val="fr-FR"/>
        </w:rPr>
        <w:t>Roche de la rouelle</w:t>
      </w:r>
    </w:p>
    <w:p w14:paraId="1784682C" w14:textId="77777777" w:rsidR="000152C6" w:rsidRPr="0032190F" w:rsidRDefault="000152C6" w:rsidP="000152C6">
      <w:pPr>
        <w:jc w:val="both"/>
        <w:rPr>
          <w:lang w:val="fr-FR"/>
        </w:rPr>
      </w:pPr>
    </w:p>
    <w:p w14:paraId="4D9D2FDC" w14:textId="77777777" w:rsidR="000152C6" w:rsidRPr="0032190F" w:rsidRDefault="000152C6" w:rsidP="000152C6">
      <w:pPr>
        <w:jc w:val="both"/>
        <w:rPr>
          <w:lang w:val="fr-FR"/>
        </w:rPr>
      </w:pPr>
      <w:r w:rsidRPr="0032190F">
        <w:rPr>
          <w:lang w:val="fr-FR"/>
        </w:rPr>
        <w:t>Sur cette roche ont été gravés une grande figure circulaire radiée jouxtant un antrhopomorphe, de nombreuses croix, des réticulés, un poignard emanché sur un long manche, une autre lame et plusieurs conriformes (SS BIB).</w:t>
      </w:r>
    </w:p>
    <w:p w14:paraId="2241D687" w14:textId="77777777" w:rsidR="000152C6" w:rsidRPr="0032190F" w:rsidRDefault="000152C6" w:rsidP="000152C6">
      <w:pPr>
        <w:jc w:val="both"/>
        <w:rPr>
          <w:lang w:val="fr-FR"/>
        </w:rPr>
      </w:pPr>
    </w:p>
    <w:p w14:paraId="52CFB715" w14:textId="77777777" w:rsidR="000152C6" w:rsidRPr="0032190F" w:rsidRDefault="000152C6" w:rsidP="000152C6">
      <w:pPr>
        <w:pStyle w:val="Heading6"/>
      </w:pPr>
      <w:r w:rsidRPr="0032190F">
        <w:t>Interprétations</w:t>
      </w:r>
    </w:p>
    <w:p w14:paraId="05AF89C2" w14:textId="77777777" w:rsidR="000152C6" w:rsidRPr="0032190F" w:rsidRDefault="000152C6" w:rsidP="000152C6">
      <w:pPr>
        <w:jc w:val="both"/>
        <w:rPr>
          <w:lang w:val="fr-FR"/>
        </w:rPr>
      </w:pPr>
    </w:p>
    <w:p w14:paraId="3A4484E2" w14:textId="77777777" w:rsidR="000152C6" w:rsidRPr="0032190F" w:rsidRDefault="000152C6" w:rsidP="000152C6">
      <w:pPr>
        <w:jc w:val="both"/>
        <w:rPr>
          <w:lang w:val="fr-FR"/>
        </w:rPr>
      </w:pPr>
      <w:r w:rsidRPr="0032190F">
        <w:rPr>
          <w:lang w:val="fr-FR"/>
        </w:rPr>
        <w:t xml:space="preserve">C’est pour C. Jegues la roche de la Rouelle. D’ailleurs elle la cite extrémement mal en écrivant « dans le cas de la "rouelle" : ZVI.RVIIA (...) »(BIB 1363 p. 417). </w:t>
      </w:r>
    </w:p>
    <w:p w14:paraId="71AAAEC9" w14:textId="77777777" w:rsidR="000152C6" w:rsidRPr="0032190F" w:rsidRDefault="000152C6" w:rsidP="000152C6">
      <w:pPr>
        <w:jc w:val="both"/>
        <w:rPr>
          <w:lang w:val="fr-FR"/>
        </w:rPr>
      </w:pPr>
      <w:r w:rsidRPr="0032190F">
        <w:rPr>
          <w:lang w:val="fr-FR"/>
        </w:rPr>
        <w:t xml:space="preserve">C. Jègues la voit alignée avec la </w:t>
      </w:r>
      <w:r w:rsidRPr="0032190F">
        <w:rPr>
          <w:i/>
          <w:lang w:val="fr-FR"/>
        </w:rPr>
        <w:t>Stèle du Chef de Tribu</w:t>
      </w:r>
      <w:r w:rsidRPr="0032190F">
        <w:rPr>
          <w:lang w:val="fr-FR"/>
        </w:rPr>
        <w:t xml:space="preserve"> et la </w:t>
      </w:r>
      <w:r w:rsidRPr="0032190F">
        <w:rPr>
          <w:i/>
          <w:lang w:val="fr-FR"/>
        </w:rPr>
        <w:t>Roche de l’Autel</w:t>
      </w:r>
      <w:r w:rsidRPr="0032190F">
        <w:rPr>
          <w:lang w:val="fr-FR"/>
        </w:rPr>
        <w:t xml:space="preserve"> (BIB 1363 p. 488).</w:t>
      </w:r>
    </w:p>
    <w:p w14:paraId="3C00494F" w14:textId="77777777" w:rsidR="000152C6" w:rsidRPr="0032190F" w:rsidRDefault="000152C6" w:rsidP="000152C6">
      <w:pPr>
        <w:jc w:val="both"/>
        <w:rPr>
          <w:lang w:val="fr-FR"/>
        </w:rPr>
      </w:pPr>
      <w:r w:rsidRPr="0032190F">
        <w:rPr>
          <w:lang w:val="fr-FR"/>
        </w:rPr>
        <w:t>Selon la chercheuse,  cette roche « </w:t>
      </w:r>
      <w:r w:rsidRPr="0032190F">
        <w:rPr>
          <w:i/>
          <w:iCs/>
          <w:lang w:val="fr-FR"/>
        </w:rPr>
        <w:t>reproduit de façon très claire et selon une organisation bien structurée les constellations visibles à cette époque lors de la plus courte nuit de l’année. C’était le 8 juillet 1719 av. J.-C. . (année historique)</w:t>
      </w:r>
      <w:r w:rsidRPr="0032190F">
        <w:rPr>
          <w:lang w:val="fr-FR"/>
        </w:rPr>
        <w:t>(BIB 1363)</w:t>
      </w:r>
    </w:p>
    <w:p w14:paraId="720931F0" w14:textId="7CF5FB0D" w:rsidR="000152C6" w:rsidRPr="0032190F" w:rsidRDefault="000152C6" w:rsidP="000152C6">
      <w:pPr>
        <w:jc w:val="both"/>
        <w:rPr>
          <w:lang w:val="fr-FR"/>
        </w:rPr>
      </w:pPr>
      <w:r w:rsidRPr="0032190F">
        <w:rPr>
          <w:lang w:val="fr-FR"/>
        </w:rPr>
        <w:t xml:space="preserve">Toujours selon C. Jègues, cette roche serait exactement au nord de la </w:t>
      </w:r>
      <w:hyperlink r:id="rId14208" w:anchor="Sit_Lacs_Cime" w:history="1">
        <w:r w:rsidRPr="0032190F">
          <w:rPr>
            <w:rStyle w:val="Hyperlink"/>
            <w:lang w:val="fr-FR"/>
          </w:rPr>
          <w:t>cime des Lacs</w:t>
        </w:r>
      </w:hyperlink>
      <w:r w:rsidRPr="0032190F">
        <w:rPr>
          <w:lang w:val="fr-FR"/>
        </w:rPr>
        <w:t xml:space="preserve"> (SS BIB)</w:t>
      </w:r>
    </w:p>
    <w:p w14:paraId="65CDC703" w14:textId="77777777" w:rsidR="000152C6" w:rsidRPr="0032190F" w:rsidRDefault="000152C6" w:rsidP="00647EA0">
      <w:pPr>
        <w:pStyle w:val="Heading5"/>
      </w:pPr>
      <w:bookmarkStart w:id="5648" w:name="Desc_ZVIGIIR10B"/>
      <w:r w:rsidRPr="0032190F">
        <w:t>ZVIGIIR10B</w:t>
      </w:r>
    </w:p>
    <w:bookmarkEnd w:id="5648"/>
    <w:p w14:paraId="22589DA0" w14:textId="77777777" w:rsidR="000152C6" w:rsidRPr="0032190F" w:rsidRDefault="000152C6" w:rsidP="000152C6">
      <w:pPr>
        <w:rPr>
          <w:lang w:val="fr-FR"/>
        </w:rPr>
      </w:pPr>
    </w:p>
    <w:p w14:paraId="3CA3CD4E" w14:textId="74482A9D" w:rsidR="000152C6" w:rsidRPr="0032190F" w:rsidRDefault="000152C6" w:rsidP="000152C6">
      <w:pPr>
        <w:rPr>
          <w:lang w:val="fr-FR"/>
        </w:rPr>
      </w:pPr>
      <w:r w:rsidRPr="0032190F">
        <w:rPr>
          <w:lang w:val="fr-FR"/>
        </w:rPr>
        <w:t xml:space="preserve">Cette roche de pendage 60° Est présente 2 </w:t>
      </w:r>
      <w:hyperlink r:id="rId14209" w:anchor="Typ_Bego_Topographies" w:history="1">
        <w:r w:rsidRPr="0032190F">
          <w:rPr>
            <w:rStyle w:val="Hyperlink"/>
            <w:lang w:val="fr-FR"/>
          </w:rPr>
          <w:t>topographies</w:t>
        </w:r>
      </w:hyperlink>
      <w:r w:rsidRPr="0032190F">
        <w:rPr>
          <w:lang w:val="fr-FR"/>
        </w:rPr>
        <w:t xml:space="preserve"> et un zigzag double. Le fait que l’un deux puisse être intérprété comme une </w:t>
      </w:r>
      <w:hyperlink r:id="rId14210" w:anchor="Typ_Bego_Peaux" w:history="1">
        <w:r w:rsidRPr="0032190F">
          <w:rPr>
            <w:rStyle w:val="Hyperlink"/>
            <w:lang w:val="fr-FR"/>
          </w:rPr>
          <w:t>Peau</w:t>
        </w:r>
      </w:hyperlink>
      <w:r w:rsidRPr="0032190F">
        <w:rPr>
          <w:lang w:val="fr-FR"/>
        </w:rPr>
        <w:t xml:space="preserve"> montre des éléments de filiation entre ces deux thèmes. La disposition, à proximité l’une de l’autre de topographies et de zigzags trouve descomparaison avec les roches </w:t>
      </w:r>
      <w:hyperlink r:id="rId14211" w:anchor="Desc_ZXGIVR4sigma" w:history="1">
        <w:r w:rsidRPr="0032190F">
          <w:rPr>
            <w:rStyle w:val="Hyperlink"/>
            <w:lang w:val="fr-FR"/>
          </w:rPr>
          <w:t>ZXGIVR4@r</w:t>
        </w:r>
      </w:hyperlink>
      <w:r w:rsidRPr="0032190F">
        <w:rPr>
          <w:lang w:val="fr-FR"/>
        </w:rPr>
        <w:t>et ZIXGIIIR11 (SS BIB)</w:t>
      </w:r>
    </w:p>
    <w:p w14:paraId="7307FC6E" w14:textId="77777777" w:rsidR="000152C6" w:rsidRPr="0032190F" w:rsidRDefault="000152C6" w:rsidP="000152C6">
      <w:pPr>
        <w:pStyle w:val="Heading3"/>
        <w:numPr>
          <w:ilvl w:val="2"/>
          <w:numId w:val="0"/>
        </w:numPr>
        <w:tabs>
          <w:tab w:val="num" w:pos="1800"/>
        </w:tabs>
        <w:spacing w:before="240" w:after="60" w:line="240" w:lineRule="auto"/>
        <w:ind w:left="1440"/>
      </w:pPr>
      <w:bookmarkStart w:id="5649" w:name="Desc_ZVII"/>
      <w:r w:rsidRPr="0032190F">
        <w:t>ZONE VII</w:t>
      </w:r>
    </w:p>
    <w:bookmarkEnd w:id="5649"/>
    <w:p w14:paraId="146BF2A9" w14:textId="77777777" w:rsidR="000152C6" w:rsidRPr="00C03505" w:rsidRDefault="000152C6" w:rsidP="000152C6">
      <w:pPr>
        <w:jc w:val="both"/>
        <w:rPr>
          <w:sz w:val="20"/>
          <w:lang w:val="fr-FR"/>
        </w:rPr>
      </w:pPr>
      <w:r w:rsidRPr="0032190F">
        <w:rPr>
          <w:lang w:val="fr-FR"/>
        </w:rPr>
        <w:t xml:space="preserve">La zone VII correspond au fond de la vallée des Merveilles, aux pourtours ouest et sud du lac des Merveilles, ainsi qu’aux premiers contreforts occidentaux sous les </w:t>
      </w:r>
      <w:r w:rsidRPr="0032190F">
        <w:rPr>
          <w:i/>
          <w:lang w:val="fr-FR"/>
        </w:rPr>
        <w:t>ciappes du Sorcier</w:t>
      </w:r>
      <w:r w:rsidRPr="0032190F">
        <w:rPr>
          <w:lang w:val="fr-FR"/>
        </w:rPr>
        <w:t>.</w:t>
      </w:r>
    </w:p>
    <w:p w14:paraId="0C490A0D" w14:textId="0F1D0A2F" w:rsidR="000152C6" w:rsidRPr="00EA6673" w:rsidRDefault="00000000" w:rsidP="000152C6">
      <w:pPr>
        <w:jc w:val="both"/>
        <w:rPr>
          <w:sz w:val="20"/>
          <w:szCs w:val="20"/>
          <w:lang w:val="fr-FR"/>
        </w:rPr>
      </w:pPr>
      <w:hyperlink r:id="rId14212" w:anchor="Aut_Clugnet" w:history="1">
        <w:hyperlink r:id="rId14213" w:anchor="Aut_Clugnet" w:history="1">
          <w:r w:rsidR="00AE78AA" w:rsidRPr="00EA6673">
            <w:rPr>
              <w:rStyle w:val="Hyperlink"/>
              <w:sz w:val="20"/>
              <w:lang w:val="en-GB"/>
            </w:rPr>
            <w:t>L. Clugnet</w:t>
          </w:r>
        </w:hyperlink>
      </w:hyperlink>
      <w:r w:rsidR="00C03505" w:rsidRPr="00EA6673">
        <w:rPr>
          <w:sz w:val="20"/>
          <w:szCs w:val="20"/>
          <w:lang w:val="en-GB"/>
        </w:rPr>
        <w:t xml:space="preserve"> </w:t>
      </w:r>
      <w:r w:rsidR="000152C6" w:rsidRPr="00EA6673">
        <w:rPr>
          <w:sz w:val="20"/>
          <w:szCs w:val="20"/>
          <w:lang w:val="en-GB"/>
        </w:rPr>
        <w:t xml:space="preserve">(Clugnet 1877 pl. III, IV, VI), </w:t>
      </w:r>
      <w:hyperlink r:id="rId14214" w:anchor="Aut_Moggridge" w:history="1">
        <w:r w:rsidR="00C03505" w:rsidRPr="00EA6673">
          <w:rPr>
            <w:rStyle w:val="Hyperlink"/>
            <w:sz w:val="20"/>
            <w:lang w:val="en-GB"/>
          </w:rPr>
          <w:t>M. Moggridge</w:t>
        </w:r>
      </w:hyperlink>
      <w:r w:rsidR="00C03505" w:rsidRPr="00EA6673">
        <w:rPr>
          <w:sz w:val="20"/>
          <w:szCs w:val="20"/>
          <w:lang w:val="en-GB"/>
        </w:rPr>
        <w:t xml:space="preserve"> </w:t>
      </w:r>
      <w:r w:rsidR="000152C6" w:rsidRPr="00EA6673">
        <w:rPr>
          <w:sz w:val="20"/>
          <w:szCs w:val="20"/>
          <w:lang w:val="en-GB"/>
        </w:rPr>
        <w:t xml:space="preserve">(Moggridge 1869, pl. </w:t>
      </w:r>
      <w:r w:rsidR="000152C6" w:rsidRPr="00EA6673">
        <w:rPr>
          <w:sz w:val="20"/>
          <w:szCs w:val="20"/>
          <w:lang w:val="fr-FR"/>
        </w:rPr>
        <w:t xml:space="preserve">I et II) et </w:t>
      </w:r>
      <w:hyperlink r:id="rId14215" w:anchor="Aut_Riviere_Emile" w:history="1">
        <w:r w:rsidR="00BD6A48" w:rsidRPr="00EA6673">
          <w:rPr>
            <w:rStyle w:val="Hyperlink"/>
            <w:sz w:val="20"/>
            <w:lang w:val="fr-FR"/>
          </w:rPr>
          <w:t>É. Rivière</w:t>
        </w:r>
      </w:hyperlink>
      <w:r w:rsidR="00BD6A48" w:rsidRPr="00EA6673">
        <w:rPr>
          <w:sz w:val="20"/>
          <w:szCs w:val="20"/>
          <w:lang w:val="fr-FR"/>
        </w:rPr>
        <w:t xml:space="preserve"> </w:t>
      </w:r>
      <w:r w:rsidR="000152C6" w:rsidRPr="00EA6673">
        <w:rPr>
          <w:sz w:val="20"/>
          <w:szCs w:val="20"/>
          <w:lang w:val="fr-FR"/>
        </w:rPr>
        <w:t>(Rivière 1878 p. 4, 5 et pl. XIX) décrivent et reproduisent une partie des gravures de cette zone.</w:t>
      </w:r>
    </w:p>
    <w:p w14:paraId="6913413A" w14:textId="6748B540" w:rsidR="000152C6" w:rsidRPr="00EA6673" w:rsidRDefault="00000000" w:rsidP="000152C6">
      <w:pPr>
        <w:jc w:val="both"/>
        <w:rPr>
          <w:sz w:val="20"/>
          <w:szCs w:val="20"/>
          <w:lang w:val="fr-FR"/>
        </w:rPr>
      </w:pPr>
      <w:hyperlink r:id="rId14216" w:anchor="Aut_Bicknell" w:history="1">
        <w:r w:rsidR="00AA7ACB" w:rsidRPr="00EA6673">
          <w:rPr>
            <w:rStyle w:val="Hyperlink"/>
            <w:sz w:val="20"/>
            <w:lang w:val="fr-FR"/>
          </w:rPr>
          <w:t>C. Bicknell</w:t>
        </w:r>
      </w:hyperlink>
      <w:r w:rsidR="000152C6" w:rsidRPr="00EA6673">
        <w:rPr>
          <w:sz w:val="20"/>
          <w:szCs w:val="20"/>
          <w:lang w:val="fr-FR"/>
        </w:rPr>
        <w:t xml:space="preserve"> en décrit également dans </w:t>
      </w:r>
      <w:r w:rsidR="000152C6" w:rsidRPr="00EA6673">
        <w:rPr>
          <w:i/>
          <w:sz w:val="20"/>
          <w:szCs w:val="20"/>
          <w:lang w:val="fr-FR"/>
        </w:rPr>
        <w:t>La Rive Gauche du Vallon</w:t>
      </w:r>
      <w:r w:rsidR="000152C6" w:rsidRPr="00EA6673">
        <w:rPr>
          <w:sz w:val="20"/>
          <w:szCs w:val="20"/>
          <w:lang w:val="fr-FR"/>
        </w:rPr>
        <w:t xml:space="preserve"> (chap. IX par. 2) dans l’actuel groupe I, et dans </w:t>
      </w:r>
      <w:r w:rsidR="000152C6" w:rsidRPr="00EA6673">
        <w:rPr>
          <w:i/>
          <w:sz w:val="20"/>
          <w:szCs w:val="20"/>
          <w:lang w:val="fr-FR"/>
        </w:rPr>
        <w:t xml:space="preserve">Le vallon au-delà du Lac Inférieuret près de la rive droite </w:t>
      </w:r>
      <w:r w:rsidR="000152C6" w:rsidRPr="00EA6673">
        <w:rPr>
          <w:sz w:val="20"/>
          <w:szCs w:val="20"/>
          <w:lang w:val="fr-FR"/>
        </w:rPr>
        <w:t xml:space="preserve">(par. 5). Dans ce dernier paragraphe, l’auteur décrit la découverte de la </w:t>
      </w:r>
      <w:r w:rsidR="000152C6" w:rsidRPr="00EA6673">
        <w:rPr>
          <w:i/>
          <w:sz w:val="20"/>
          <w:szCs w:val="20"/>
          <w:lang w:val="fr-FR"/>
        </w:rPr>
        <w:t>Stèle du Chef de Tribu</w:t>
      </w:r>
      <w:r w:rsidR="000152C6" w:rsidRPr="00EA6673">
        <w:rPr>
          <w:sz w:val="20"/>
          <w:szCs w:val="20"/>
          <w:lang w:val="fr-FR"/>
        </w:rPr>
        <w:t xml:space="preserve">(ZVII.GI.R 8) par son ami L. Pollini (Bicknell 1913 p. 119). Une seconde partie de cette zone, correspondant à l’actuel groupe II, est décrite dans le paragraphe intitulé </w:t>
      </w:r>
      <w:r w:rsidR="000152C6" w:rsidRPr="00EA6673">
        <w:rPr>
          <w:i/>
          <w:sz w:val="20"/>
          <w:szCs w:val="20"/>
          <w:lang w:val="fr-FR"/>
        </w:rPr>
        <w:t xml:space="preserve">LeDéfilé </w:t>
      </w:r>
      <w:r w:rsidR="000152C6" w:rsidRPr="00EA6673">
        <w:rPr>
          <w:sz w:val="20"/>
          <w:szCs w:val="20"/>
          <w:lang w:val="fr-FR"/>
        </w:rPr>
        <w:t>(par. 8).</w:t>
      </w:r>
    </w:p>
    <w:p w14:paraId="22BA4A3B" w14:textId="77777777" w:rsidR="000152C6" w:rsidRPr="00EA6673" w:rsidRDefault="000152C6" w:rsidP="000152C6">
      <w:pPr>
        <w:jc w:val="both"/>
        <w:rPr>
          <w:sz w:val="20"/>
          <w:szCs w:val="20"/>
          <w:lang w:val="fr-FR"/>
        </w:rPr>
      </w:pPr>
      <w:r w:rsidRPr="00EA6673">
        <w:rPr>
          <w:sz w:val="20"/>
          <w:szCs w:val="20"/>
          <w:lang w:val="fr-FR"/>
        </w:rPr>
        <w:t>C. Conti définit la zone VII comme la zone comprise, du sud au nord, par le plan d’Alice et le lac des Merveilles (</w:t>
      </w:r>
      <w:r w:rsidRPr="00EA6673">
        <w:rPr>
          <w:i/>
          <w:sz w:val="20"/>
          <w:szCs w:val="20"/>
          <w:lang w:val="fr-FR"/>
        </w:rPr>
        <w:t>Lago Meraviglie Inf.</w:t>
      </w:r>
      <w:r w:rsidRPr="00EA6673">
        <w:rPr>
          <w:sz w:val="20"/>
          <w:szCs w:val="20"/>
          <w:lang w:val="fr-FR"/>
        </w:rPr>
        <w:t xml:space="preserve">) (Barocelli et al. 1939 p. 19). </w:t>
      </w:r>
    </w:p>
    <w:p w14:paraId="5FBE6C15" w14:textId="77777777" w:rsidR="000152C6" w:rsidRPr="0032190F" w:rsidRDefault="000152C6" w:rsidP="000152C6">
      <w:pPr>
        <w:ind w:firstLine="397"/>
        <w:jc w:val="both"/>
        <w:rPr>
          <w:lang w:val="fr-FR"/>
        </w:rPr>
      </w:pPr>
    </w:p>
    <w:p w14:paraId="274559BE" w14:textId="77777777" w:rsidR="000152C6" w:rsidRPr="0032190F" w:rsidRDefault="000152C6" w:rsidP="000152C6">
      <w:pPr>
        <w:jc w:val="both"/>
        <w:rPr>
          <w:lang w:val="fr-FR"/>
        </w:rPr>
      </w:pPr>
      <w:r w:rsidRPr="0032190F">
        <w:rPr>
          <w:lang w:val="fr-FR"/>
        </w:rPr>
        <w:t xml:space="preserve">Au </w:t>
      </w:r>
      <w:r w:rsidRPr="0032190F">
        <w:rPr>
          <w:b/>
          <w:lang w:val="fr-FR"/>
        </w:rPr>
        <w:t>sud</w:t>
      </w:r>
      <w:r w:rsidRPr="0032190F">
        <w:rPr>
          <w:lang w:val="fr-FR"/>
        </w:rPr>
        <w:t xml:space="preserve">, la limite séparant cette zone de la zone VI correspond à l’entrée de la vallée des Merveilles quelques </w:t>
      </w:r>
      <w:smartTag w:uri="urn:schemas-microsoft-com:office:smarttags" w:element="metricconverter">
        <w:smartTagPr>
          <w:attr w:name="ProductID" w:val="100 m"/>
        </w:smartTagPr>
        <w:r w:rsidRPr="0032190F">
          <w:rPr>
            <w:lang w:val="fr-FR"/>
          </w:rPr>
          <w:t>100 m</w:t>
        </w:r>
      </w:smartTag>
      <w:r w:rsidRPr="0032190F">
        <w:rPr>
          <w:lang w:val="fr-FR"/>
        </w:rPr>
        <w:t xml:space="preserve"> au sud de la </w:t>
      </w:r>
      <w:r w:rsidRPr="0032190F">
        <w:rPr>
          <w:i/>
          <w:lang w:val="fr-FR"/>
        </w:rPr>
        <w:t>Paroi B</w:t>
      </w:r>
      <w:r w:rsidRPr="0032190F">
        <w:rPr>
          <w:lang w:val="fr-FR"/>
        </w:rPr>
        <w:t>. A l’</w:t>
      </w:r>
      <w:r w:rsidRPr="0032190F">
        <w:rPr>
          <w:b/>
          <w:lang w:val="fr-FR"/>
        </w:rPr>
        <w:t>est</w:t>
      </w:r>
      <w:r w:rsidRPr="0032190F">
        <w:rPr>
          <w:lang w:val="fr-FR"/>
        </w:rPr>
        <w:t xml:space="preserve"> c’est le bas des contreforts orientaux de la vallée des Merveilles qui forme la limite avec la zone IX. Notons qu’à la hauteur de la </w:t>
      </w:r>
      <w:r w:rsidRPr="0032190F">
        <w:rPr>
          <w:i/>
          <w:lang w:val="fr-FR"/>
        </w:rPr>
        <w:t>Paroi du Christ</w:t>
      </w:r>
      <w:r w:rsidRPr="0032190F">
        <w:rPr>
          <w:lang w:val="fr-FR"/>
        </w:rPr>
        <w:t xml:space="preserve">, cette limite remonte pour inclure des petits couloirs herbeux accessibles depuis cette zone et le plateau de la zone IX. Au </w:t>
      </w:r>
      <w:r w:rsidRPr="0032190F">
        <w:rPr>
          <w:b/>
          <w:lang w:val="fr-FR"/>
        </w:rPr>
        <w:t>nord-est</w:t>
      </w:r>
      <w:r w:rsidRPr="0032190F">
        <w:rPr>
          <w:lang w:val="fr-FR"/>
        </w:rPr>
        <w:t xml:space="preserve">, c’est d’abord l’exutoire du lac des Merveilles qui limite la zone, puis la zone se prolonge en rive droite jusqu'à atteindre, au </w:t>
      </w:r>
      <w:r w:rsidRPr="0032190F">
        <w:rPr>
          <w:b/>
          <w:lang w:val="fr-FR"/>
        </w:rPr>
        <w:t>nord</w:t>
      </w:r>
      <w:r w:rsidRPr="0032190F">
        <w:rPr>
          <w:lang w:val="fr-FR"/>
        </w:rPr>
        <w:t xml:space="preserve">, la crête d’un petit arc morainique à la hauteur de l’embouchure nord du même lac. Au </w:t>
      </w:r>
      <w:r w:rsidRPr="0032190F">
        <w:rPr>
          <w:b/>
          <w:lang w:val="fr-FR"/>
        </w:rPr>
        <w:t>nord-ouest</w:t>
      </w:r>
      <w:r w:rsidRPr="0032190F">
        <w:rPr>
          <w:lang w:val="fr-FR"/>
        </w:rPr>
        <w:t xml:space="preserve">, la limite avec la zone VIII groupe X est matérialisée par les grandes marches prolongeant le nord les </w:t>
      </w:r>
      <w:r w:rsidRPr="0032190F">
        <w:rPr>
          <w:i/>
          <w:lang w:val="fr-FR"/>
        </w:rPr>
        <w:t>ciappes du Sorcier</w:t>
      </w:r>
      <w:r w:rsidRPr="0032190F">
        <w:rPr>
          <w:lang w:val="fr-FR"/>
        </w:rPr>
        <w:t>. Le dessus d’un large affleurement surplombant l’ancien GR52 est inclut dans cette zone (roche ZVII.GIII.R 14 A). A l’</w:t>
      </w:r>
      <w:r w:rsidRPr="0032190F">
        <w:rPr>
          <w:b/>
          <w:lang w:val="fr-FR"/>
        </w:rPr>
        <w:t>ouest</w:t>
      </w:r>
      <w:r w:rsidRPr="0032190F">
        <w:rPr>
          <w:lang w:val="fr-FR"/>
        </w:rPr>
        <w:t xml:space="preserve">, ce sont les parois sous les </w:t>
      </w:r>
      <w:r w:rsidRPr="0032190F">
        <w:rPr>
          <w:i/>
          <w:lang w:val="fr-FR"/>
        </w:rPr>
        <w:t>ciappes</w:t>
      </w:r>
      <w:r w:rsidRPr="0032190F">
        <w:rPr>
          <w:lang w:val="fr-FR"/>
        </w:rPr>
        <w:t xml:space="preserve">, à commencer par la paroi sous le </w:t>
      </w:r>
      <w:r w:rsidRPr="0032190F">
        <w:rPr>
          <w:i/>
          <w:lang w:val="fr-FR"/>
        </w:rPr>
        <w:t>Dos de Baleine</w:t>
      </w:r>
      <w:r w:rsidRPr="0032190F">
        <w:rPr>
          <w:lang w:val="fr-FR"/>
        </w:rPr>
        <w:t xml:space="preserve">, qui séparent cette zone de la zone VIII. L’espace compris entre ces parois (à l’ouest) et le gradin qui </w:t>
      </w:r>
      <w:r w:rsidRPr="0032190F">
        <w:rPr>
          <w:lang w:val="fr-FR"/>
        </w:rPr>
        <w:lastRenderedPageBreak/>
        <w:t xml:space="preserve">surplombe le sud-est du lac des Merveilles est appelé </w:t>
      </w:r>
      <w:r w:rsidRPr="0032190F">
        <w:rPr>
          <w:i/>
          <w:lang w:val="fr-FR"/>
        </w:rPr>
        <w:t>Défilé</w:t>
      </w:r>
      <w:r w:rsidRPr="0032190F">
        <w:rPr>
          <w:lang w:val="fr-FR"/>
        </w:rPr>
        <w:t xml:space="preserve">, du même nom que le </w:t>
      </w:r>
      <w:r w:rsidRPr="0032190F">
        <w:rPr>
          <w:i/>
          <w:lang w:val="fr-FR"/>
        </w:rPr>
        <w:t>Défilé Rivière</w:t>
      </w:r>
      <w:r w:rsidRPr="0032190F">
        <w:rPr>
          <w:lang w:val="fr-FR"/>
        </w:rPr>
        <w:t xml:space="preserve">. Finalement le </w:t>
      </w:r>
      <w:r w:rsidRPr="0032190F">
        <w:rPr>
          <w:i/>
          <w:lang w:val="fr-FR"/>
        </w:rPr>
        <w:t>Défilé</w:t>
      </w:r>
      <w:r w:rsidRPr="0032190F">
        <w:rPr>
          <w:lang w:val="fr-FR"/>
        </w:rPr>
        <w:t xml:space="preserve"> s’élargit et débouche, vers le sud, sur des coulées herbeuses entre des gradins rocheux. La limite </w:t>
      </w:r>
      <w:r w:rsidRPr="0032190F">
        <w:rPr>
          <w:b/>
          <w:lang w:val="fr-FR"/>
        </w:rPr>
        <w:t>sud-ouest</w:t>
      </w:r>
      <w:r w:rsidRPr="0032190F">
        <w:rPr>
          <w:lang w:val="fr-FR"/>
        </w:rPr>
        <w:t xml:space="preserve"> de la zone correspond au côté nord de la combe Rivière. </w:t>
      </w:r>
    </w:p>
    <w:p w14:paraId="2A908805" w14:textId="77777777" w:rsidR="000152C6" w:rsidRPr="0032190F" w:rsidRDefault="000152C6" w:rsidP="000152C6">
      <w:pPr>
        <w:jc w:val="both"/>
        <w:rPr>
          <w:lang w:val="fr-FR"/>
        </w:rPr>
      </w:pPr>
    </w:p>
    <w:p w14:paraId="05BEF1ED" w14:textId="77777777" w:rsidR="000152C6" w:rsidRPr="0032190F" w:rsidRDefault="000152C6" w:rsidP="000152C6">
      <w:pPr>
        <w:jc w:val="both"/>
        <w:rPr>
          <w:lang w:val="fr-FR"/>
        </w:rPr>
      </w:pPr>
      <w:r w:rsidRPr="0032190F">
        <w:rPr>
          <w:lang w:val="fr-FR"/>
        </w:rPr>
        <w:t xml:space="preserve">C. Conti avait définit deux groupes en aval du lac des Merveilles. Plus tard, un troisième groupe sera définit au sortir du </w:t>
      </w:r>
      <w:r w:rsidRPr="0032190F">
        <w:rPr>
          <w:i/>
          <w:lang w:val="fr-FR"/>
        </w:rPr>
        <w:t>Défilé</w:t>
      </w:r>
      <w:r w:rsidRPr="0032190F">
        <w:rPr>
          <w:lang w:val="fr-FR"/>
        </w:rPr>
        <w:t xml:space="preserve"> et en rive droite du lac</w:t>
      </w:r>
      <w:r>
        <w:rPr>
          <w:rStyle w:val="FootnoteReference"/>
        </w:rPr>
        <w:footnoteReference w:id="25"/>
      </w:r>
      <w:r w:rsidRPr="0032190F">
        <w:rPr>
          <w:lang w:val="fr-FR"/>
        </w:rPr>
        <w:t xml:space="preserve"> (Bégin 1990 p. 133). Cette division a été conservée jusqu’à aujourd’hui (Lumley et al. 1995 p. 45). Le </w:t>
      </w:r>
      <w:r w:rsidRPr="0032190F">
        <w:rPr>
          <w:b/>
          <w:lang w:val="fr-FR"/>
        </w:rPr>
        <w:t>groupe I</w:t>
      </w:r>
      <w:r w:rsidRPr="0032190F">
        <w:rPr>
          <w:lang w:val="fr-FR"/>
        </w:rPr>
        <w:t xml:space="preserve"> correspond à la partie de la vallée des Merveilles en aval du lac éponyme. Il s’élargit dans sa partie médiane à l’est (en direction des couloirs conduisant sur le plateau de la zone IX) et à l’ouest (avec les coulées herbeuses conduisant au </w:t>
      </w:r>
      <w:r w:rsidRPr="0032190F">
        <w:rPr>
          <w:i/>
          <w:lang w:val="fr-FR"/>
        </w:rPr>
        <w:t>Défilé</w:t>
      </w:r>
      <w:r w:rsidRPr="0032190F">
        <w:rPr>
          <w:lang w:val="fr-FR"/>
        </w:rPr>
        <w:t xml:space="preserve">). Le </w:t>
      </w:r>
      <w:r w:rsidRPr="0032190F">
        <w:rPr>
          <w:b/>
          <w:lang w:val="fr-FR"/>
        </w:rPr>
        <w:t>groupe II</w:t>
      </w:r>
      <w:r w:rsidRPr="0032190F">
        <w:rPr>
          <w:lang w:val="fr-FR"/>
        </w:rPr>
        <w:t xml:space="preserve">, correspond à la montée au nord de la combe Rivière et au </w:t>
      </w:r>
      <w:r w:rsidRPr="0032190F">
        <w:rPr>
          <w:i/>
          <w:lang w:val="fr-FR"/>
        </w:rPr>
        <w:t>Défilé</w:t>
      </w:r>
      <w:r w:rsidRPr="0032190F">
        <w:rPr>
          <w:lang w:val="fr-FR"/>
        </w:rPr>
        <w:t xml:space="preserve"> du même nom. Le </w:t>
      </w:r>
      <w:r w:rsidRPr="0032190F">
        <w:rPr>
          <w:b/>
          <w:lang w:val="fr-FR"/>
        </w:rPr>
        <w:t>groupe III</w:t>
      </w:r>
      <w:r w:rsidRPr="0032190F">
        <w:rPr>
          <w:lang w:val="fr-FR"/>
        </w:rPr>
        <w:t xml:space="preserve">, est la zone couverte entre la sortie nord du </w:t>
      </w:r>
      <w:r w:rsidRPr="0032190F">
        <w:rPr>
          <w:i/>
          <w:lang w:val="fr-FR"/>
        </w:rPr>
        <w:t>Défilé</w:t>
      </w:r>
      <w:r w:rsidRPr="0032190F">
        <w:rPr>
          <w:lang w:val="fr-FR"/>
        </w:rPr>
        <w:t xml:space="preserve">, les rives occidentales du lac des Merveilles, la partie sud du petit arc morainique et les marches prolongeant au nord les </w:t>
      </w:r>
      <w:r w:rsidRPr="0032190F">
        <w:rPr>
          <w:i/>
          <w:lang w:val="fr-FR"/>
        </w:rPr>
        <w:t>ciappes du Sorcier</w:t>
      </w:r>
      <w:r w:rsidRPr="0032190F">
        <w:rPr>
          <w:lang w:val="fr-FR"/>
        </w:rPr>
        <w:t xml:space="preserve">. </w:t>
      </w:r>
    </w:p>
    <w:p w14:paraId="0953B6DD" w14:textId="01E216E7" w:rsidR="000152C6" w:rsidRPr="0032190F" w:rsidRDefault="00AA7ACB" w:rsidP="000152C6">
      <w:pPr>
        <w:pStyle w:val="Heading4"/>
        <w:numPr>
          <w:ilvl w:val="3"/>
          <w:numId w:val="0"/>
        </w:numPr>
        <w:tabs>
          <w:tab w:val="num" w:pos="2520"/>
        </w:tabs>
        <w:spacing w:before="240" w:after="60"/>
        <w:ind w:left="2160"/>
      </w:pPr>
      <w:r>
        <w:t>h</w:t>
      </w:r>
      <w:r w:rsidR="000152C6" w:rsidRPr="0032190F">
        <w:t>istorique</w:t>
      </w:r>
    </w:p>
    <w:p w14:paraId="6B9B04BD" w14:textId="1ADC29B0" w:rsidR="000152C6" w:rsidRPr="0032190F" w:rsidRDefault="00000000" w:rsidP="000152C6">
      <w:pPr>
        <w:rPr>
          <w:lang w:val="fr-FR"/>
        </w:rPr>
      </w:pPr>
      <w:hyperlink r:id="rId14217" w:anchor="Aut_Bicknell" w:history="1">
        <w:r w:rsidR="00AA7ACB" w:rsidRPr="00AE78AA">
          <w:rPr>
            <w:rStyle w:val="Hyperlink"/>
            <w:lang w:val="fr-FR"/>
          </w:rPr>
          <w:t>C. Bicknell</w:t>
        </w:r>
      </w:hyperlink>
      <w:r w:rsidR="00AA7ACB" w:rsidRPr="009D627A">
        <w:rPr>
          <w:rStyle w:val="Hyperlink"/>
          <w:color w:val="auto"/>
          <w:u w:val="none"/>
          <w:lang w:val="fr-FR"/>
        </w:rPr>
        <w:t xml:space="preserve"> </w:t>
      </w:r>
      <w:r w:rsidR="000152C6" w:rsidRPr="0032190F">
        <w:rPr>
          <w:lang w:val="fr-FR"/>
        </w:rPr>
        <w:t xml:space="preserve">décrit une partie des gravures de cette zone dans </w:t>
      </w:r>
      <w:r w:rsidR="000152C6" w:rsidRPr="0032190F">
        <w:rPr>
          <w:i/>
          <w:lang w:val="fr-FR"/>
        </w:rPr>
        <w:t>La Rive Gauche du Vallon</w:t>
      </w:r>
      <w:r w:rsidR="000152C6" w:rsidRPr="0032190F">
        <w:rPr>
          <w:lang w:val="fr-FR"/>
        </w:rPr>
        <w:t xml:space="preserve">(chapitre IX paragraphe 2) (BIB 420 p. 116)qui correspondent au groupe I de cette zone (SS BIB) et une seconde partie dans le paragraphe intitulé </w:t>
      </w:r>
      <w:r w:rsidR="000152C6" w:rsidRPr="0032190F">
        <w:rPr>
          <w:i/>
          <w:lang w:val="fr-FR"/>
        </w:rPr>
        <w:t>LeDéfilé</w:t>
      </w:r>
      <w:r w:rsidR="000152C6" w:rsidRPr="0032190F">
        <w:rPr>
          <w:lang w:val="fr-FR"/>
        </w:rPr>
        <w:t xml:space="preserve">(chapitre IX paragraphe 8) correspondant au groupe II (SS BIB). </w:t>
      </w:r>
    </w:p>
    <w:p w14:paraId="3511B94D" w14:textId="77777777" w:rsidR="000152C6" w:rsidRPr="0032190F" w:rsidRDefault="000152C6" w:rsidP="000152C6">
      <w:pPr>
        <w:rPr>
          <w:lang w:val="fr-FR"/>
        </w:rPr>
      </w:pPr>
    </w:p>
    <w:p w14:paraId="03FE9585" w14:textId="77777777" w:rsidR="000152C6" w:rsidRPr="0032190F" w:rsidRDefault="000152C6" w:rsidP="000152C6">
      <w:pPr>
        <w:rPr>
          <w:lang w:val="fr-FR"/>
        </w:rPr>
      </w:pPr>
      <w:r w:rsidRPr="0032190F">
        <w:rPr>
          <w:lang w:val="fr-FR"/>
        </w:rPr>
        <w:t>Conti définit la zone VII comme la zone comprise entre le plan d’Alice et le lac des Merveilles (</w:t>
      </w:r>
      <w:r w:rsidRPr="0032190F">
        <w:rPr>
          <w:i/>
          <w:lang w:val="fr-FR"/>
        </w:rPr>
        <w:t>Lago Meraviglie Inf.</w:t>
      </w:r>
      <w:r w:rsidRPr="0032190F">
        <w:rPr>
          <w:lang w:val="fr-FR"/>
        </w:rPr>
        <w:t>) du sud au nord. Il relève les 1800 gravures les plus significatives (BIB 1246 p. 19)</w:t>
      </w:r>
    </w:p>
    <w:p w14:paraId="58BABAEC" w14:textId="77777777" w:rsidR="000152C6" w:rsidRPr="0032190F" w:rsidRDefault="000152C6" w:rsidP="000152C6">
      <w:pPr>
        <w:rPr>
          <w:lang w:val="fr-FR"/>
        </w:rPr>
      </w:pPr>
      <w:r w:rsidRPr="0032190F">
        <w:rPr>
          <w:lang w:val="fr-FR"/>
        </w:rPr>
        <w:t>Divisées en 3 zones (BIB 215 p. 45)</w:t>
      </w:r>
    </w:p>
    <w:p w14:paraId="0EA1E500" w14:textId="77777777" w:rsidR="000152C6" w:rsidRPr="0032190F" w:rsidRDefault="000152C6" w:rsidP="000152C6">
      <w:pPr>
        <w:pStyle w:val="Heading4"/>
        <w:numPr>
          <w:ilvl w:val="3"/>
          <w:numId w:val="0"/>
        </w:numPr>
        <w:tabs>
          <w:tab w:val="num" w:pos="2520"/>
        </w:tabs>
        <w:spacing w:before="240" w:after="60"/>
        <w:ind w:left="2160"/>
      </w:pPr>
      <w:r w:rsidRPr="0032190F">
        <w:t>Synthèse</w:t>
      </w:r>
    </w:p>
    <w:p w14:paraId="73DAEEBD" w14:textId="77777777" w:rsidR="000152C6" w:rsidRPr="0032190F" w:rsidRDefault="000152C6" w:rsidP="000152C6">
      <w:pPr>
        <w:rPr>
          <w:lang w:val="fr-FR"/>
        </w:rPr>
      </w:pPr>
    </w:p>
    <w:p w14:paraId="3105BC47" w14:textId="77777777" w:rsidR="000152C6" w:rsidRPr="0032190F" w:rsidRDefault="000152C6" w:rsidP="000152C6">
      <w:pPr>
        <w:pStyle w:val="Heading4"/>
        <w:numPr>
          <w:ilvl w:val="3"/>
          <w:numId w:val="0"/>
        </w:numPr>
        <w:tabs>
          <w:tab w:val="num" w:pos="2520"/>
        </w:tabs>
        <w:spacing w:before="240" w:after="60"/>
        <w:ind w:left="2160"/>
      </w:pPr>
      <w:r w:rsidRPr="0032190F">
        <w:t>Thématiques caractéristiques</w:t>
      </w:r>
    </w:p>
    <w:p w14:paraId="4414ADC2" w14:textId="77777777" w:rsidR="000152C6" w:rsidRPr="0032190F" w:rsidRDefault="000152C6" w:rsidP="000152C6">
      <w:pPr>
        <w:rPr>
          <w:lang w:val="fr-FR"/>
        </w:rPr>
      </w:pPr>
    </w:p>
    <w:p w14:paraId="685ACDA1" w14:textId="77777777" w:rsidR="000152C6" w:rsidRPr="0032190F" w:rsidRDefault="000152C6" w:rsidP="000152C6">
      <w:pPr>
        <w:pStyle w:val="Heading4"/>
        <w:numPr>
          <w:ilvl w:val="3"/>
          <w:numId w:val="0"/>
        </w:numPr>
        <w:tabs>
          <w:tab w:val="num" w:pos="2520"/>
        </w:tabs>
        <w:spacing w:before="240" w:after="60"/>
        <w:ind w:left="2160"/>
      </w:pPr>
      <w:r w:rsidRPr="0032190F">
        <w:t>ZVIIGI</w:t>
      </w:r>
    </w:p>
    <w:p w14:paraId="7E8F97BD" w14:textId="77777777" w:rsidR="000152C6" w:rsidRPr="0032190F" w:rsidRDefault="000152C6" w:rsidP="000152C6">
      <w:pPr>
        <w:rPr>
          <w:lang w:val="fr-FR"/>
        </w:rPr>
      </w:pPr>
    </w:p>
    <w:p w14:paraId="65BD3055" w14:textId="77777777" w:rsidR="000152C6" w:rsidRPr="0032190F" w:rsidRDefault="000152C6" w:rsidP="00647EA0">
      <w:pPr>
        <w:pStyle w:val="Heading5"/>
      </w:pPr>
      <w:bookmarkStart w:id="5650" w:name="Desc_ZVIIGIR2"/>
      <w:r w:rsidRPr="0032190F">
        <w:t>ZVIIGIR2</w:t>
      </w:r>
    </w:p>
    <w:bookmarkEnd w:id="5650"/>
    <w:p w14:paraId="25F424B1" w14:textId="77777777" w:rsidR="000152C6" w:rsidRPr="0032190F" w:rsidRDefault="000152C6" w:rsidP="000152C6">
      <w:pPr>
        <w:jc w:val="right"/>
        <w:rPr>
          <w:i/>
          <w:lang w:val="fr-FR"/>
        </w:rPr>
      </w:pPr>
      <w:r w:rsidRPr="0032190F">
        <w:rPr>
          <w:i/>
          <w:lang w:val="fr-FR"/>
        </w:rPr>
        <w:t>Roche de la boîte aux lettres</w:t>
      </w:r>
    </w:p>
    <w:p w14:paraId="22305ECA" w14:textId="77777777" w:rsidR="000152C6" w:rsidRPr="0032190F" w:rsidRDefault="000152C6" w:rsidP="000152C6">
      <w:pPr>
        <w:rPr>
          <w:lang w:val="fr-FR"/>
        </w:rPr>
      </w:pPr>
    </w:p>
    <w:p w14:paraId="34B11F9C" w14:textId="77777777" w:rsidR="000152C6" w:rsidRPr="0032190F" w:rsidRDefault="000152C6" w:rsidP="000152C6">
      <w:pPr>
        <w:rPr>
          <w:lang w:val="fr-FR"/>
        </w:rPr>
      </w:pPr>
      <w:r w:rsidRPr="0032190F">
        <w:rPr>
          <w:lang w:val="fr-FR"/>
        </w:rPr>
        <w:t xml:space="preserve">Avec le débouché du sentier supérieur du Bego (chemin de Pascal), c’est l’un des </w:t>
      </w:r>
      <w:r w:rsidRPr="0032190F">
        <w:rPr>
          <w:b/>
          <w:lang w:val="fr-FR"/>
        </w:rPr>
        <w:t>passages obligés</w:t>
      </w:r>
      <w:r w:rsidRPr="0032190F">
        <w:rPr>
          <w:lang w:val="fr-FR"/>
        </w:rPr>
        <w:t xml:space="preserve"> du secteur des Merveilles(SS BIB)</w:t>
      </w:r>
    </w:p>
    <w:p w14:paraId="0A166E4E" w14:textId="77777777" w:rsidR="000152C6" w:rsidRPr="0032190F" w:rsidRDefault="000152C6" w:rsidP="00647EA0">
      <w:pPr>
        <w:pStyle w:val="Heading5"/>
      </w:pPr>
      <w:bookmarkStart w:id="5651" w:name="Desc_ZVIIGIR4"/>
      <w:r w:rsidRPr="0032190F">
        <w:t>ZVIIGIR4, roche du Christ</w:t>
      </w:r>
    </w:p>
    <w:bookmarkEnd w:id="5651"/>
    <w:p w14:paraId="19925684" w14:textId="77777777" w:rsidR="000152C6" w:rsidRPr="0032190F" w:rsidRDefault="000152C6" w:rsidP="000152C6">
      <w:pPr>
        <w:rPr>
          <w:lang w:val="fr-FR"/>
        </w:rPr>
      </w:pPr>
    </w:p>
    <w:p w14:paraId="1E0DD7ED" w14:textId="614797A5" w:rsidR="000152C6" w:rsidRPr="0032190F" w:rsidRDefault="000152C6" w:rsidP="000152C6">
      <w:pPr>
        <w:jc w:val="both"/>
        <w:rPr>
          <w:lang w:val="fr-FR"/>
        </w:rPr>
      </w:pPr>
      <w:r w:rsidRPr="0032190F">
        <w:rPr>
          <w:lang w:val="fr-FR"/>
        </w:rPr>
        <w:t xml:space="preserve">Cette roche est située sur le flanc est de la vallée des Merveilles à </w:t>
      </w:r>
      <w:smartTag w:uri="urn:schemas-microsoft-com:office:smarttags" w:element="metricconverter">
        <w:smartTagPr>
          <w:attr w:name="ProductID" w:val="2250 m"/>
        </w:smartTagPr>
        <w:r w:rsidRPr="0032190F">
          <w:rPr>
            <w:lang w:val="fr-FR"/>
          </w:rPr>
          <w:t>2250 m</w:t>
        </w:r>
      </w:smartTag>
      <w:r w:rsidRPr="0032190F">
        <w:rPr>
          <w:lang w:val="fr-FR"/>
        </w:rPr>
        <w:t xml:space="preserve"> d’altitude. C’est une paroi de pélite de pendage 90° SW (SS BIB) portant un unique </w:t>
      </w:r>
      <w:hyperlink r:id="rId14218" w:anchor="Typ_Bego_Anthrop_Hb1" w:history="1">
        <w:r w:rsidRPr="0032190F">
          <w:rPr>
            <w:rStyle w:val="Hyperlink"/>
            <w:lang w:val="fr-FR"/>
          </w:rPr>
          <w:t>Corniforme Anthropomorphisé</w:t>
        </w:r>
      </w:hyperlink>
      <w:r w:rsidRPr="0032190F">
        <w:rPr>
          <w:lang w:val="fr-FR"/>
        </w:rPr>
        <w:t xml:space="preserve"> (SS BIB).</w:t>
      </w:r>
    </w:p>
    <w:p w14:paraId="14216E00" w14:textId="20AFF8E7" w:rsidR="000152C6" w:rsidRPr="0032190F" w:rsidRDefault="000152C6" w:rsidP="000152C6">
      <w:pPr>
        <w:jc w:val="both"/>
        <w:rPr>
          <w:lang w:val="fr-FR"/>
        </w:rPr>
      </w:pPr>
      <w:r w:rsidRPr="0032190F">
        <w:rPr>
          <w:lang w:val="fr-FR"/>
        </w:rPr>
        <w:t xml:space="preserve">Pour </w:t>
      </w:r>
      <w:hyperlink r:id="rId14219" w:anchor="Aut_Isetti" w:history="1">
        <w:r w:rsidR="00411078" w:rsidRPr="00411078">
          <w:rPr>
            <w:rStyle w:val="Hyperlink"/>
            <w:lang w:val="fr-FR"/>
          </w:rPr>
          <w:t>Isetti</w:t>
        </w:r>
      </w:hyperlink>
      <w:r w:rsidRPr="0032190F">
        <w:rPr>
          <w:lang w:val="fr-FR"/>
        </w:rPr>
        <w:t xml:space="preserve">, la gravure </w:t>
      </w:r>
      <w:hyperlink r:id="rId14220" w:anchor="Ana_Technologie_Lineaire" w:history="1">
        <w:r w:rsidRPr="0032190F">
          <w:rPr>
            <w:rStyle w:val="Hyperlink"/>
            <w:lang w:val="fr-FR"/>
          </w:rPr>
          <w:t>incisé</w:t>
        </w:r>
      </w:hyperlink>
      <w:r w:rsidRPr="0032190F">
        <w:rPr>
          <w:lang w:val="fr-FR"/>
        </w:rPr>
        <w:t xml:space="preserve"> d’</w:t>
      </w:r>
      <w:r w:rsidRPr="0032190F">
        <w:rPr>
          <w:i/>
          <w:lang w:val="fr-FR"/>
        </w:rPr>
        <w:t>albetiforme</w:t>
      </w:r>
      <w:r w:rsidRPr="0032190F">
        <w:rPr>
          <w:lang w:val="fr-FR"/>
        </w:rPr>
        <w:t xml:space="preserve"> tenue sur l’épaule par un anthropomorphe incisé serait une gravure d’anthropomorphe plus ancienne que celle du personnage. Venant appuyer cette </w:t>
      </w:r>
      <w:r w:rsidRPr="0032190F">
        <w:rPr>
          <w:lang w:val="fr-FR"/>
        </w:rPr>
        <w:lastRenderedPageBreak/>
        <w:t>observation : le sens particulier de l’anthropomorphe (à l’horizontale) et « un examen minutieux » (BIB 1372 p. 210)</w:t>
      </w:r>
    </w:p>
    <w:p w14:paraId="6185B3BD" w14:textId="77777777" w:rsidR="000152C6" w:rsidRPr="0032190F" w:rsidRDefault="000152C6" w:rsidP="000152C6">
      <w:pPr>
        <w:pStyle w:val="Heading6"/>
      </w:pPr>
      <w:r w:rsidRPr="0032190F">
        <w:t>Le Christ</w:t>
      </w:r>
    </w:p>
    <w:p w14:paraId="614D4D46" w14:textId="77777777" w:rsidR="000152C6" w:rsidRPr="0032190F" w:rsidRDefault="000152C6" w:rsidP="000152C6">
      <w:pPr>
        <w:jc w:val="both"/>
        <w:rPr>
          <w:lang w:val="fr-FR"/>
        </w:rPr>
      </w:pPr>
    </w:p>
    <w:p w14:paraId="6D9A5AAE" w14:textId="4E86F936" w:rsidR="000152C6" w:rsidRPr="0032190F" w:rsidRDefault="00000000" w:rsidP="000152C6">
      <w:pPr>
        <w:jc w:val="both"/>
        <w:rPr>
          <w:lang w:val="fr-FR"/>
        </w:rPr>
      </w:pPr>
      <w:hyperlink r:id="rId14221" w:anchor="Aut_Bicknell" w:history="1">
        <w:r w:rsidR="00AA7ACB" w:rsidRPr="00AE78AA">
          <w:rPr>
            <w:rStyle w:val="Hyperlink"/>
            <w:lang w:val="fr-FR"/>
          </w:rPr>
          <w:t>C. Bicknell</w:t>
        </w:r>
      </w:hyperlink>
      <w:r w:rsidR="00AA7ACB" w:rsidRPr="009D627A">
        <w:rPr>
          <w:rStyle w:val="Hyperlink"/>
          <w:color w:val="auto"/>
          <w:u w:val="none"/>
          <w:lang w:val="fr-FR"/>
        </w:rPr>
        <w:t xml:space="preserve"> </w:t>
      </w:r>
      <w:r w:rsidR="000152C6" w:rsidRPr="0032190F">
        <w:rPr>
          <w:lang w:val="fr-FR"/>
        </w:rPr>
        <w:t xml:space="preserve">décrit une gravure ressemblant à un visage en aval du lac des Merveilles (BIB 420 p. 116). Personnage du Christ 18,5 x </w:t>
      </w:r>
      <w:smartTag w:uri="urn:schemas-microsoft-com:office:smarttags" w:element="metricconverter">
        <w:smartTagPr>
          <w:attr w:name="ProductID" w:val="13,5 cm"/>
        </w:smartTagPr>
        <w:r w:rsidR="000152C6" w:rsidRPr="0032190F">
          <w:rPr>
            <w:lang w:val="fr-FR"/>
          </w:rPr>
          <w:t>13,5 cm</w:t>
        </w:r>
      </w:smartTag>
      <w:r w:rsidR="000152C6" w:rsidRPr="0032190F">
        <w:rPr>
          <w:lang w:val="fr-FR"/>
        </w:rPr>
        <w:t xml:space="preserve"> (Romain 1991 p. 76).</w:t>
      </w:r>
    </w:p>
    <w:p w14:paraId="5595C6C3" w14:textId="24ACECE4" w:rsidR="000152C6" w:rsidRPr="0032190F" w:rsidRDefault="00AA7ACB" w:rsidP="000152C6">
      <w:pPr>
        <w:pStyle w:val="Heading6"/>
      </w:pPr>
      <w:r>
        <w:t>c</w:t>
      </w:r>
      <w:r w:rsidR="000152C6" w:rsidRPr="0032190F">
        <w:t>omparaisons</w:t>
      </w:r>
    </w:p>
    <w:p w14:paraId="6DF702ED" w14:textId="77777777" w:rsidR="000152C6" w:rsidRPr="0032190F" w:rsidRDefault="000152C6" w:rsidP="000152C6">
      <w:pPr>
        <w:rPr>
          <w:lang w:val="fr-FR"/>
        </w:rPr>
      </w:pPr>
    </w:p>
    <w:p w14:paraId="38382101" w14:textId="43155230" w:rsidR="00D003F6" w:rsidRDefault="00D003F6" w:rsidP="00D003F6">
      <w:pPr>
        <w:rPr>
          <w:lang w:val="fr-FR"/>
        </w:rPr>
      </w:pPr>
      <w:r w:rsidRPr="00D003F6">
        <w:rPr>
          <w:sz w:val="23"/>
          <w:szCs w:val="23"/>
          <w:lang w:val="fr-FR" w:eastAsia="en-GB"/>
        </w:rPr>
        <w:t>G. Spagnolo Garzoli (2009)</w:t>
      </w:r>
      <w:r>
        <w:rPr>
          <w:sz w:val="23"/>
          <w:szCs w:val="23"/>
          <w:lang w:val="fr-FR" w:eastAsia="en-GB"/>
        </w:rPr>
        <w:t xml:space="preserve"> </w:t>
      </w:r>
      <w:r w:rsidRPr="00D003F6">
        <w:rPr>
          <w:sz w:val="23"/>
          <w:szCs w:val="23"/>
          <w:lang w:val="fr-FR" w:eastAsia="en-GB"/>
        </w:rPr>
        <w:t>compare la gravure dite "du Christ" avec l'effigie de la stèle de Komevios</w:t>
      </w:r>
      <w:r w:rsidRPr="00D003F6">
        <w:rPr>
          <w:lang w:val="fr-FR"/>
        </w:rPr>
        <w:t xml:space="preserve"> </w:t>
      </w:r>
      <w:r w:rsidRPr="0032190F">
        <w:rPr>
          <w:lang w:val="fr-FR"/>
        </w:rPr>
        <w:t xml:space="preserve">à </w:t>
      </w:r>
      <w:hyperlink r:id="rId14222" w:anchor="Sit_Dormelletto" w:history="1">
        <w:r w:rsidRPr="0032190F">
          <w:rPr>
            <w:rStyle w:val="Hyperlink"/>
            <w:lang w:val="fr-FR"/>
          </w:rPr>
          <w:t>Dormelletto</w:t>
        </w:r>
      </w:hyperlink>
      <w:r>
        <w:rPr>
          <w:sz w:val="23"/>
          <w:szCs w:val="23"/>
          <w:lang w:val="fr-FR" w:eastAsia="en-GB"/>
        </w:rPr>
        <w:t xml:space="preserve"> (BIB 1616) </w:t>
      </w:r>
      <w:r w:rsidRPr="0032190F">
        <w:rPr>
          <w:lang w:val="fr-FR"/>
        </w:rPr>
        <w:t xml:space="preserve">N. Bianchi </w:t>
      </w:r>
      <w:r>
        <w:rPr>
          <w:lang w:val="fr-FR"/>
        </w:rPr>
        <w:t xml:space="preserve">reprend cette comparaison </w:t>
      </w:r>
      <w:r w:rsidRPr="0032190F">
        <w:rPr>
          <w:lang w:val="fr-FR"/>
        </w:rPr>
        <w:t xml:space="preserve">(BIB 1435). </w:t>
      </w:r>
    </w:p>
    <w:p w14:paraId="5C56F436" w14:textId="77777777" w:rsidR="00D003F6" w:rsidRPr="0032190F" w:rsidRDefault="00D003F6" w:rsidP="000152C6">
      <w:pPr>
        <w:rPr>
          <w:lang w:val="fr-FR"/>
        </w:rPr>
      </w:pPr>
    </w:p>
    <w:p w14:paraId="0EE39516" w14:textId="7BEEBEAA" w:rsidR="000152C6" w:rsidRPr="0032190F" w:rsidRDefault="00AA7ACB" w:rsidP="000152C6">
      <w:pPr>
        <w:pStyle w:val="Heading6"/>
      </w:pPr>
      <w:r>
        <w:t>i</w:t>
      </w:r>
      <w:r w:rsidR="000152C6" w:rsidRPr="0032190F">
        <w:t>nterprétations</w:t>
      </w:r>
    </w:p>
    <w:p w14:paraId="4BDB1BD2" w14:textId="77777777" w:rsidR="000152C6" w:rsidRPr="0032190F" w:rsidRDefault="000152C6" w:rsidP="000152C6">
      <w:pPr>
        <w:rPr>
          <w:lang w:val="fr-FR"/>
        </w:rPr>
      </w:pPr>
    </w:p>
    <w:p w14:paraId="2FC73549" w14:textId="774FA83E" w:rsidR="000152C6" w:rsidRPr="0032190F" w:rsidRDefault="000152C6" w:rsidP="000152C6">
      <w:pPr>
        <w:rPr>
          <w:lang w:val="fr-FR"/>
        </w:rPr>
      </w:pPr>
      <w:r w:rsidRPr="0032190F">
        <w:rPr>
          <w:lang w:val="fr-FR"/>
        </w:rPr>
        <w:t xml:space="preserve">Station n° 10 d’E. Masson (Masson 1993 p. 128) qui y voit la « réplique-miniature » de la </w:t>
      </w:r>
      <w:hyperlink r:id="rId14223" w:anchor="Sit_Lacs_Cime" w:history="1">
        <w:r w:rsidRPr="0032190F">
          <w:rPr>
            <w:rStyle w:val="Hyperlink"/>
            <w:lang w:val="fr-FR"/>
          </w:rPr>
          <w:t>cime des Lacs</w:t>
        </w:r>
      </w:hyperlink>
      <w:r w:rsidRPr="0032190F">
        <w:rPr>
          <w:lang w:val="fr-FR"/>
        </w:rPr>
        <w:t xml:space="preserve"> (Masson 1993 p. 128).</w:t>
      </w:r>
    </w:p>
    <w:p w14:paraId="0853FDE0" w14:textId="77777777" w:rsidR="000152C6" w:rsidRPr="0032190F" w:rsidRDefault="000152C6" w:rsidP="000152C6">
      <w:pPr>
        <w:jc w:val="both"/>
        <w:rPr>
          <w:lang w:val="fr-FR"/>
        </w:rPr>
      </w:pPr>
      <w:r w:rsidRPr="0032190F">
        <w:rPr>
          <w:lang w:val="fr-FR"/>
        </w:rPr>
        <w:t>Pou Gueguen 2003 fig. 52 / Marro 2003 fig. 52, « (...) plusieurs groupes de cupules évoquent la pluie ».</w:t>
      </w:r>
    </w:p>
    <w:p w14:paraId="193F3160" w14:textId="77777777" w:rsidR="000152C6" w:rsidRPr="0032190F" w:rsidRDefault="000152C6" w:rsidP="000152C6">
      <w:pPr>
        <w:rPr>
          <w:lang w:val="fr-FR"/>
        </w:rPr>
      </w:pPr>
    </w:p>
    <w:p w14:paraId="2855EFCA" w14:textId="77777777" w:rsidR="000152C6" w:rsidRPr="0032190F" w:rsidRDefault="0052236D" w:rsidP="00647EA0">
      <w:pPr>
        <w:pStyle w:val="Heading5"/>
      </w:pPr>
      <w:bookmarkStart w:id="5652" w:name="Desc_ZVIIGIR4bis"/>
      <w:r w:rsidRPr="0032190F">
        <w:t>ZVIIGIR4bis</w:t>
      </w:r>
    </w:p>
    <w:bookmarkEnd w:id="5652"/>
    <w:p w14:paraId="03DCEFE7" w14:textId="77777777" w:rsidR="0052236D" w:rsidRDefault="0052236D" w:rsidP="0052236D">
      <w:pPr>
        <w:rPr>
          <w:lang w:val="fr-FR"/>
        </w:rPr>
      </w:pPr>
      <w:r w:rsidRPr="0032190F">
        <w:rPr>
          <w:lang w:val="fr-FR"/>
        </w:rPr>
        <w:t>Conti y a observé des gravures linéaires recoupées par des gravures piquetées (BIB 1616)</w:t>
      </w:r>
    </w:p>
    <w:p w14:paraId="7F0EF3CD" w14:textId="7BABEC7D" w:rsidR="00A904EB" w:rsidRPr="0032190F" w:rsidRDefault="00A904EB" w:rsidP="0052236D">
      <w:pPr>
        <w:rPr>
          <w:lang w:val="fr-FR"/>
        </w:rPr>
      </w:pPr>
      <w:r w:rsidRPr="0032190F">
        <w:rPr>
          <w:szCs w:val="22"/>
          <w:lang w:val="fr-FR" w:eastAsia="en-GB"/>
        </w:rPr>
        <w:t>ZVII.GI.R4bis</w:t>
      </w:r>
    </w:p>
    <w:p w14:paraId="4DEC2A63" w14:textId="77777777" w:rsidR="000152C6" w:rsidRPr="0032190F" w:rsidRDefault="000152C6" w:rsidP="00647EA0">
      <w:pPr>
        <w:pStyle w:val="Heading5"/>
      </w:pPr>
      <w:bookmarkStart w:id="5653" w:name="Desc_ZVIIGIR5A"/>
      <w:r w:rsidRPr="0032190F">
        <w:t>ZVIIGIR5A, roche du Danseur</w:t>
      </w:r>
    </w:p>
    <w:bookmarkEnd w:id="5653"/>
    <w:p w14:paraId="7822FE04" w14:textId="77777777" w:rsidR="000152C6" w:rsidRPr="0032190F" w:rsidRDefault="000152C6" w:rsidP="000152C6">
      <w:pPr>
        <w:rPr>
          <w:lang w:val="fr-FR"/>
        </w:rPr>
      </w:pPr>
    </w:p>
    <w:p w14:paraId="7177C86D" w14:textId="16CAA3CD" w:rsidR="000152C6" w:rsidRPr="0032190F" w:rsidRDefault="000152C6" w:rsidP="000152C6">
      <w:pPr>
        <w:rPr>
          <w:lang w:val="fr-FR"/>
        </w:rPr>
      </w:pPr>
      <w:r w:rsidRPr="0032190F">
        <w:rPr>
          <w:lang w:val="fr-FR"/>
        </w:rPr>
        <w:t xml:space="preserve">Anciennement roche 5. Sur une paroi en rive gauche du torrent des Merveilles (SS BIB). Il s’agit d’un </w:t>
      </w:r>
      <w:hyperlink r:id="rId14224" w:anchor="Typ_Bego_Personnages" w:history="1">
        <w:r w:rsidRPr="0032190F">
          <w:rPr>
            <w:rStyle w:val="Hyperlink"/>
            <w:lang w:val="fr-FR"/>
          </w:rPr>
          <w:t>Personnage</w:t>
        </w:r>
      </w:hyperlink>
      <w:r w:rsidRPr="0032190F">
        <w:rPr>
          <w:lang w:val="fr-FR"/>
        </w:rPr>
        <w:t>(Lumley et alii 1995 p. 215) déjà relevé par Conti (SS BIB)</w:t>
      </w:r>
    </w:p>
    <w:p w14:paraId="1B50E9DF" w14:textId="77777777" w:rsidR="000152C6" w:rsidRPr="0032190F" w:rsidRDefault="000152C6" w:rsidP="000152C6">
      <w:pPr>
        <w:rPr>
          <w:lang w:val="fr-FR"/>
        </w:rPr>
      </w:pPr>
    </w:p>
    <w:p w14:paraId="0A28D5A0" w14:textId="347631B0" w:rsidR="000152C6" w:rsidRPr="0032190F" w:rsidRDefault="000152C6" w:rsidP="000152C6">
      <w:pPr>
        <w:jc w:val="both"/>
        <w:rPr>
          <w:lang w:val="fr-FR"/>
        </w:rPr>
      </w:pPr>
      <w:r w:rsidRPr="0032190F">
        <w:rPr>
          <w:lang w:val="fr-FR"/>
        </w:rPr>
        <w:t>Station n° 9 d’E. Masson qui la décrit comme « tracée en face de la 3</w:t>
      </w:r>
      <w:r w:rsidRPr="0032190F">
        <w:rPr>
          <w:vertAlign w:val="superscript"/>
          <w:lang w:val="fr-FR"/>
        </w:rPr>
        <w:t>e</w:t>
      </w:r>
      <w:r w:rsidRPr="0032190F">
        <w:rPr>
          <w:lang w:val="fr-FR"/>
        </w:rPr>
        <w:t xml:space="preserve"> stèle [</w:t>
      </w:r>
      <w:hyperlink r:id="rId14225" w:anchor="Desc_ZVIIGIR8" w:history="1">
        <w:r w:rsidRPr="0032190F">
          <w:rPr>
            <w:rStyle w:val="Hyperlink"/>
            <w:lang w:val="fr-FR"/>
          </w:rPr>
          <w:t>Chef de Tribu</w:t>
        </w:r>
      </w:hyperlink>
      <w:r w:rsidRPr="0032190F">
        <w:rPr>
          <w:lang w:val="fr-FR"/>
        </w:rPr>
        <w:t>] » (Masson 1993 p. 128 et carte du « chemin processionel ») bien qu’elle soit située au sud-est de cette dernière (SS BIB).</w:t>
      </w:r>
    </w:p>
    <w:p w14:paraId="5B9804C9" w14:textId="77777777" w:rsidR="000152C6" w:rsidRPr="0032190F" w:rsidRDefault="000152C6" w:rsidP="000152C6">
      <w:pPr>
        <w:rPr>
          <w:lang w:val="fr-FR"/>
        </w:rPr>
      </w:pPr>
    </w:p>
    <w:p w14:paraId="71FC6C8E" w14:textId="77777777" w:rsidR="000152C6" w:rsidRPr="0032190F" w:rsidRDefault="000152C6" w:rsidP="00647EA0">
      <w:pPr>
        <w:pStyle w:val="Heading5"/>
      </w:pPr>
      <w:bookmarkStart w:id="5654" w:name="Desc_ZVIIGIR7"/>
      <w:r w:rsidRPr="0032190F">
        <w:t>ZVIIGIR7</w:t>
      </w:r>
    </w:p>
    <w:bookmarkEnd w:id="5654"/>
    <w:p w14:paraId="7BDD861C" w14:textId="77777777" w:rsidR="000152C6" w:rsidRPr="0032190F" w:rsidRDefault="000152C6" w:rsidP="000152C6">
      <w:pPr>
        <w:rPr>
          <w:lang w:val="fr-FR"/>
        </w:rPr>
      </w:pPr>
    </w:p>
    <w:p w14:paraId="7C6ECA31" w14:textId="5F3A23D4" w:rsidR="000152C6" w:rsidRPr="0032190F" w:rsidRDefault="000152C6" w:rsidP="000152C6">
      <w:pPr>
        <w:rPr>
          <w:lang w:val="fr-FR"/>
        </w:rPr>
      </w:pPr>
      <w:r w:rsidRPr="0032190F">
        <w:rPr>
          <w:lang w:val="fr-FR"/>
        </w:rPr>
        <w:t xml:space="preserve">Cette roche porte plusieurs Poignards et un Réticulé à compartiementation complexe (fig. 3) qui peut être rapproché d’une figure de </w:t>
      </w:r>
      <w:hyperlink r:id="rId14226" w:anchor="Sizz_Luine" w:history="1">
        <w:r w:rsidRPr="0032190F">
          <w:rPr>
            <w:rStyle w:val="Hyperlink"/>
            <w:lang w:val="fr-FR"/>
          </w:rPr>
          <w:t>Luine r. 63C</w:t>
        </w:r>
      </w:hyperlink>
      <w:r w:rsidRPr="0032190F">
        <w:rPr>
          <w:lang w:val="fr-FR"/>
        </w:rPr>
        <w:t xml:space="preserve"> (SS BIB)</w:t>
      </w:r>
    </w:p>
    <w:p w14:paraId="414FBAE7" w14:textId="77777777" w:rsidR="000152C6" w:rsidRPr="0032190F" w:rsidRDefault="000152C6" w:rsidP="000152C6">
      <w:pPr>
        <w:rPr>
          <w:lang w:val="fr-FR"/>
        </w:rPr>
      </w:pPr>
    </w:p>
    <w:p w14:paraId="2AC2088F" w14:textId="77777777" w:rsidR="000152C6" w:rsidRPr="0032190F" w:rsidRDefault="000152C6" w:rsidP="00647EA0">
      <w:pPr>
        <w:pStyle w:val="Heading5"/>
      </w:pPr>
      <w:bookmarkStart w:id="5655" w:name="Desc_ZVIIGIR8"/>
      <w:r w:rsidRPr="0032190F">
        <w:t xml:space="preserve">ZVIIGIR8, stèle gravée du « Chef de tribu » </w:t>
      </w:r>
    </w:p>
    <w:bookmarkEnd w:id="5655"/>
    <w:p w14:paraId="70CF2B37" w14:textId="77777777" w:rsidR="000152C6" w:rsidRDefault="000152C6" w:rsidP="000152C6">
      <w:pPr>
        <w:jc w:val="right"/>
        <w:rPr>
          <w:sz w:val="20"/>
          <w:szCs w:val="20"/>
          <w:lang w:val="en-GB"/>
        </w:rPr>
      </w:pPr>
      <w:smartTag w:uri="urn:schemas-microsoft-com:office:smarttags" w:element="metricconverter">
        <w:smartTagPr>
          <w:attr w:name="ProductID" w:val="2288 m"/>
        </w:smartTagPr>
        <w:r w:rsidRPr="008B55E9">
          <w:rPr>
            <w:sz w:val="20"/>
            <w:szCs w:val="20"/>
            <w:lang w:val="en-GB"/>
          </w:rPr>
          <w:t>2288 m</w:t>
        </w:r>
      </w:smartTag>
      <w:r w:rsidRPr="008B55E9">
        <w:rPr>
          <w:sz w:val="20"/>
          <w:szCs w:val="20"/>
          <w:lang w:val="en-GB"/>
        </w:rPr>
        <w:t xml:space="preserve"> d’altitude (SS BIB)</w:t>
      </w:r>
    </w:p>
    <w:p w14:paraId="56B9D1F1" w14:textId="77777777" w:rsidR="000152C6" w:rsidRDefault="000152C6" w:rsidP="000152C6">
      <w:pPr>
        <w:jc w:val="right"/>
        <w:rPr>
          <w:i/>
          <w:sz w:val="20"/>
          <w:szCs w:val="20"/>
          <w:lang w:val="en-GB"/>
        </w:rPr>
      </w:pPr>
      <w:smartTag w:uri="urn:schemas-microsoft-com:office:smarttags" w:element="metricconverter">
        <w:smartTagPr>
          <w:attr w:name="ProductID" w:val="2150 m"/>
        </w:smartTagPr>
        <w:r w:rsidRPr="008B55E9">
          <w:rPr>
            <w:i/>
            <w:sz w:val="20"/>
            <w:szCs w:val="20"/>
            <w:lang w:val="en-GB"/>
          </w:rPr>
          <w:t>2150 m</w:t>
        </w:r>
      </w:smartTag>
      <w:r w:rsidRPr="008B55E9">
        <w:rPr>
          <w:i/>
          <w:sz w:val="20"/>
          <w:szCs w:val="20"/>
          <w:lang w:val="en-GB"/>
        </w:rPr>
        <w:t>, N. 44°04.054’ E. 7°26.501’ (BIB 1312 p. 181)</w:t>
      </w:r>
    </w:p>
    <w:p w14:paraId="31B7F939" w14:textId="77777777" w:rsidR="000152C6" w:rsidRPr="0032190F" w:rsidRDefault="000152C6" w:rsidP="000152C6">
      <w:pPr>
        <w:jc w:val="right"/>
        <w:rPr>
          <w:i/>
          <w:sz w:val="20"/>
          <w:szCs w:val="20"/>
          <w:lang w:val="fr-FR"/>
        </w:rPr>
      </w:pPr>
      <w:r w:rsidRPr="0032190F">
        <w:rPr>
          <w:i/>
          <w:sz w:val="20"/>
          <w:szCs w:val="20"/>
          <w:lang w:val="fr-FR"/>
        </w:rPr>
        <w:t>1008700 / 3209075 (BIB 1363)</w:t>
      </w:r>
    </w:p>
    <w:p w14:paraId="79E0BE0B" w14:textId="77777777" w:rsidR="000152C6" w:rsidRPr="0032190F" w:rsidRDefault="000152C6" w:rsidP="000152C6">
      <w:pPr>
        <w:jc w:val="right"/>
        <w:rPr>
          <w:i/>
          <w:sz w:val="20"/>
          <w:szCs w:val="20"/>
          <w:lang w:val="fr-FR"/>
        </w:rPr>
      </w:pPr>
      <w:smartTag w:uri="urn:schemas-microsoft-com:office:smarttags" w:element="metricconverter">
        <w:smartTagPr>
          <w:attr w:name="ProductID" w:val="2290 m"/>
        </w:smartTagPr>
        <w:r w:rsidRPr="0032190F">
          <w:rPr>
            <w:i/>
            <w:sz w:val="20"/>
            <w:szCs w:val="20"/>
            <w:lang w:val="fr-FR"/>
          </w:rPr>
          <w:t>2290 m</w:t>
        </w:r>
      </w:smartTag>
      <w:r w:rsidRPr="0032190F">
        <w:rPr>
          <w:i/>
          <w:sz w:val="20"/>
          <w:szCs w:val="20"/>
          <w:lang w:val="fr-FR"/>
        </w:rPr>
        <w:t xml:space="preserve"> (Masson 1993 p. 93)</w:t>
      </w:r>
    </w:p>
    <w:p w14:paraId="3DE7B0FF" w14:textId="77777777" w:rsidR="000152C6" w:rsidRPr="0032190F" w:rsidRDefault="000152C6" w:rsidP="000152C6">
      <w:pPr>
        <w:jc w:val="both"/>
        <w:rPr>
          <w:lang w:val="fr-FR"/>
        </w:rPr>
      </w:pPr>
    </w:p>
    <w:p w14:paraId="7C7DE9FE" w14:textId="0CE03A02" w:rsidR="000152C6" w:rsidRPr="0032190F" w:rsidRDefault="00000000" w:rsidP="000152C6">
      <w:pPr>
        <w:jc w:val="both"/>
        <w:rPr>
          <w:lang w:val="fr-FR"/>
        </w:rPr>
      </w:pPr>
      <w:hyperlink r:id="rId14227" w:anchor="Aut_Bicknell" w:history="1">
        <w:r w:rsidR="00AA7ACB" w:rsidRPr="00AE78AA">
          <w:rPr>
            <w:rStyle w:val="Hyperlink"/>
            <w:lang w:val="fr-FR"/>
          </w:rPr>
          <w:t>C. Bicknell</w:t>
        </w:r>
      </w:hyperlink>
      <w:r w:rsidR="00AA7ACB" w:rsidRPr="009D627A">
        <w:rPr>
          <w:rStyle w:val="Hyperlink"/>
          <w:color w:val="auto"/>
          <w:u w:val="none"/>
          <w:lang w:val="fr-FR"/>
        </w:rPr>
        <w:t xml:space="preserve"> </w:t>
      </w:r>
      <w:r w:rsidR="000152C6" w:rsidRPr="0032190F">
        <w:rPr>
          <w:lang w:val="fr-FR"/>
        </w:rPr>
        <w:t xml:space="preserve">mentionne le « Chef des Tribus »(que Conti appelle </w:t>
      </w:r>
      <w:r w:rsidR="000152C6" w:rsidRPr="0032190F">
        <w:rPr>
          <w:i/>
          <w:lang w:val="fr-FR"/>
        </w:rPr>
        <w:t>pastore-sacerdote</w:t>
      </w:r>
      <w:r w:rsidR="000152C6" w:rsidRPr="0032190F">
        <w:rPr>
          <w:lang w:val="fr-FR"/>
        </w:rPr>
        <w:t>)</w:t>
      </w:r>
      <w:r w:rsidR="00AA7ACB">
        <w:rPr>
          <w:lang w:val="fr-FR"/>
        </w:rPr>
        <w:t xml:space="preserve"> </w:t>
      </w:r>
      <w:r w:rsidR="000152C6" w:rsidRPr="0032190F">
        <w:rPr>
          <w:lang w:val="fr-FR"/>
        </w:rPr>
        <w:t xml:space="preserve">et fait une longue description de l’accès à ce bloc détaché et des 12 gravures qui s’y trouvent : la grande figure du </w:t>
      </w:r>
      <w:r w:rsidR="000152C6" w:rsidRPr="0032190F">
        <w:rPr>
          <w:i/>
          <w:lang w:val="fr-FR"/>
        </w:rPr>
        <w:t>Chef</w:t>
      </w:r>
      <w:r w:rsidR="000152C6" w:rsidRPr="0032190F">
        <w:rPr>
          <w:lang w:val="fr-FR"/>
        </w:rPr>
        <w:t xml:space="preserve">, les cinq armes, des cornus, d’un rectangle subdivisé et d’un plus petit personnage en </w:t>
      </w:r>
      <w:r w:rsidR="000152C6" w:rsidRPr="0032190F">
        <w:rPr>
          <w:lang w:val="fr-FR"/>
        </w:rPr>
        <w:lastRenderedPageBreak/>
        <w:t>position d’Orant, et évoque le corniforme inscrit sur sa poitrine (BIB 420 p. 62). Conti en fait le relevé dès début du 20</w:t>
      </w:r>
      <w:r w:rsidR="000152C6" w:rsidRPr="0032190F">
        <w:rPr>
          <w:vertAlign w:val="superscript"/>
          <w:lang w:val="fr-FR"/>
        </w:rPr>
        <w:t>e</w:t>
      </w:r>
      <w:r w:rsidR="000152C6" w:rsidRPr="0032190F">
        <w:rPr>
          <w:lang w:val="fr-FR"/>
        </w:rPr>
        <w:t>siècle. C’est selon lui le chef-d’œuvre de l’art rupestre de la région avec l’une des compositions les plus significative (BIB 1246 p. 19)</w:t>
      </w:r>
    </w:p>
    <w:p w14:paraId="0586C0CB" w14:textId="77777777" w:rsidR="000152C6" w:rsidRPr="0032190F" w:rsidRDefault="000152C6" w:rsidP="000152C6">
      <w:pPr>
        <w:jc w:val="both"/>
        <w:rPr>
          <w:lang w:val="fr-FR"/>
        </w:rPr>
      </w:pPr>
    </w:p>
    <w:p w14:paraId="1D9EE79E" w14:textId="77777777" w:rsidR="000152C6" w:rsidRPr="0032190F" w:rsidRDefault="000152C6" w:rsidP="000152C6">
      <w:pPr>
        <w:jc w:val="both"/>
        <w:rPr>
          <w:lang w:val="fr-FR"/>
        </w:rPr>
      </w:pPr>
      <w:r w:rsidRPr="0032190F">
        <w:rPr>
          <w:lang w:val="fr-FR"/>
        </w:rPr>
        <w:t xml:space="preserve">D’un poids de </w:t>
      </w:r>
      <w:smartTag w:uri="urn:schemas-microsoft-com:office:smarttags" w:element="metricconverter">
        <w:smartTagPr>
          <w:attr w:name="ProductID" w:val="1140 kg"/>
        </w:smartTagPr>
        <w:r w:rsidRPr="0032190F">
          <w:rPr>
            <w:lang w:val="fr-FR"/>
          </w:rPr>
          <w:t>1140 kg</w:t>
        </w:r>
      </w:smartTag>
      <w:r w:rsidRPr="0032190F">
        <w:rPr>
          <w:lang w:val="fr-FR"/>
        </w:rPr>
        <w:t xml:space="preserve"> (BIB 1312 p. 180 (info. Giovanni Bresso)). Elle a été héliportée hors du site les 15/10/1988 et remplacée par un moulage 9 jours après (BIB 1312 p. 181)</w:t>
      </w:r>
    </w:p>
    <w:p w14:paraId="742850E4" w14:textId="48880ABF" w:rsidR="000152C6" w:rsidRPr="0032190F" w:rsidRDefault="000152C6" w:rsidP="000152C6">
      <w:pPr>
        <w:jc w:val="both"/>
        <w:rPr>
          <w:lang w:val="fr-FR"/>
        </w:rPr>
      </w:pPr>
      <w:r w:rsidRPr="0032190F">
        <w:rPr>
          <w:lang w:val="fr-FR"/>
        </w:rPr>
        <w:t xml:space="preserve">C’est une dalle de schiste vert bleuté (BIB 216 p. 9) jaune selon </w:t>
      </w:r>
      <w:hyperlink r:id="rId14228" w:anchor="Aut_Bicknell" w:history="1">
        <w:r w:rsidR="00AA7ACB" w:rsidRPr="00AE78AA">
          <w:rPr>
            <w:rStyle w:val="Hyperlink"/>
            <w:lang w:val="fr-FR"/>
          </w:rPr>
          <w:t>C. Bicknell</w:t>
        </w:r>
      </w:hyperlink>
      <w:r w:rsidR="00AA7ACB" w:rsidRPr="009D627A">
        <w:rPr>
          <w:rStyle w:val="Hyperlink"/>
          <w:color w:val="auto"/>
          <w:u w:val="none"/>
          <w:lang w:val="fr-FR"/>
        </w:rPr>
        <w:t xml:space="preserve"> </w:t>
      </w:r>
      <w:r w:rsidRPr="0032190F">
        <w:rPr>
          <w:lang w:val="fr-FR"/>
        </w:rPr>
        <w:t xml:space="preserve">(BIB 420 p. 62) de forme triangulaire posée sur un bloc de brèche dans le lit d torrent des Merveilles en rive droite et en aval du lac du même nom. Elle mesure </w:t>
      </w:r>
      <w:smartTag w:uri="urn:schemas-microsoft-com:office:smarttags" w:element="metricconverter">
        <w:smartTagPr>
          <w:attr w:name="ProductID" w:val="165 cm"/>
        </w:smartTagPr>
        <w:r w:rsidRPr="0032190F">
          <w:rPr>
            <w:lang w:val="fr-FR"/>
          </w:rPr>
          <w:t>165 cm</w:t>
        </w:r>
      </w:smartTag>
      <w:r w:rsidRPr="0032190F">
        <w:rPr>
          <w:lang w:val="fr-FR"/>
        </w:rPr>
        <w:t xml:space="preserve"> de haut, </w:t>
      </w:r>
      <w:smartTag w:uri="urn:schemas-microsoft-com:office:smarttags" w:element="metricconverter">
        <w:smartTagPr>
          <w:attr w:name="ProductID" w:val="123 cm"/>
        </w:smartTagPr>
        <w:r w:rsidRPr="0032190F">
          <w:rPr>
            <w:lang w:val="fr-FR"/>
          </w:rPr>
          <w:t>123 cm</w:t>
        </w:r>
      </w:smartTag>
      <w:r w:rsidRPr="0032190F">
        <w:rPr>
          <w:lang w:val="fr-FR"/>
        </w:rPr>
        <w:t xml:space="preserve"> à la base et </w:t>
      </w:r>
      <w:smartTag w:uri="urn:schemas-microsoft-com:office:smarttags" w:element="metricconverter">
        <w:smartTagPr>
          <w:attr w:name="ProductID" w:val="31 cm"/>
        </w:smartTagPr>
        <w:r w:rsidRPr="0032190F">
          <w:rPr>
            <w:lang w:val="fr-FR"/>
          </w:rPr>
          <w:t>31 cm</w:t>
        </w:r>
      </w:smartTag>
      <w:r w:rsidRPr="0032190F">
        <w:rPr>
          <w:lang w:val="fr-FR"/>
        </w:rPr>
        <w:t xml:space="preserve"> d’épaisseur maximum (BIB 216 p. 9). Selon C. Jègues-Wolkiewiez, sa hauteur aurait un rapport avec le « yard mégalithique » (</w:t>
      </w:r>
      <w:smartTag w:uri="urn:schemas-microsoft-com:office:smarttags" w:element="metricconverter">
        <w:smartTagPr>
          <w:attr w:name="ProductID" w:val="0,835 m"/>
        </w:smartTagPr>
        <w:r w:rsidRPr="0032190F">
          <w:rPr>
            <w:lang w:val="fr-FR"/>
          </w:rPr>
          <w:t>0,835 m</w:t>
        </w:r>
      </w:smartTag>
      <w:r w:rsidRPr="0032190F">
        <w:rPr>
          <w:lang w:val="fr-FR"/>
        </w:rPr>
        <w:t>) rattachant la stèle au mégalithisme (BIB 1363 p. 243)</w:t>
      </w:r>
    </w:p>
    <w:p w14:paraId="49B43962" w14:textId="77777777" w:rsidR="000152C6" w:rsidRPr="0032190F" w:rsidRDefault="000152C6" w:rsidP="000152C6">
      <w:pPr>
        <w:ind w:firstLine="454"/>
        <w:jc w:val="both"/>
        <w:rPr>
          <w:lang w:val="fr-FR"/>
        </w:rPr>
      </w:pPr>
    </w:p>
    <w:p w14:paraId="220A3680" w14:textId="77777777" w:rsidR="000152C6" w:rsidRPr="0032190F" w:rsidRDefault="000152C6" w:rsidP="000152C6">
      <w:pPr>
        <w:jc w:val="both"/>
        <w:rPr>
          <w:lang w:val="fr-FR"/>
        </w:rPr>
      </w:pPr>
      <w:r w:rsidRPr="0032190F">
        <w:rPr>
          <w:lang w:val="fr-FR"/>
        </w:rPr>
        <w:t>Sa surface supérieure qui est gravée est inclinée à 80° et orientée vers l’ouest (BIB 216 p. 25) Elle semble provenir du ressaut ouest de la vallée des Merveilles (BIB 216 p. 12).</w:t>
      </w:r>
    </w:p>
    <w:p w14:paraId="7CD9946E" w14:textId="77777777" w:rsidR="000152C6" w:rsidRPr="0032190F" w:rsidRDefault="000152C6" w:rsidP="000152C6">
      <w:pPr>
        <w:jc w:val="both"/>
        <w:rPr>
          <w:lang w:val="fr-FR"/>
        </w:rPr>
      </w:pPr>
    </w:p>
    <w:p w14:paraId="42202830" w14:textId="77777777" w:rsidR="000152C6" w:rsidRPr="0032190F" w:rsidRDefault="000152C6" w:rsidP="000152C6">
      <w:pPr>
        <w:jc w:val="both"/>
        <w:rPr>
          <w:lang w:val="fr-FR"/>
        </w:rPr>
      </w:pPr>
      <w:r w:rsidRPr="0032190F">
        <w:rPr>
          <w:lang w:val="fr-FR"/>
        </w:rPr>
        <w:t>Cette stèle présente à son sommet deux petites cornes aménagées volontairement par 3 enlèvements successifs (BIB 216 p.3, 25, 26). Selon C. Jègues-Wolkiewiez, il existe une homothétie entre la partie supérieure et le coté droit de la stèle avec l’épaule du Bego (BIB 1363 p. 261 photos 9 à 12)</w:t>
      </w:r>
    </w:p>
    <w:p w14:paraId="66B28663" w14:textId="77777777" w:rsidR="000152C6" w:rsidRPr="0032190F" w:rsidRDefault="000152C6" w:rsidP="000152C6">
      <w:pPr>
        <w:jc w:val="both"/>
        <w:rPr>
          <w:lang w:val="fr-FR"/>
        </w:rPr>
      </w:pPr>
    </w:p>
    <w:p w14:paraId="69DA72B5" w14:textId="77777777" w:rsidR="000152C6" w:rsidRPr="0032190F" w:rsidRDefault="000152C6" w:rsidP="000152C6">
      <w:pPr>
        <w:jc w:val="both"/>
        <w:rPr>
          <w:lang w:val="fr-FR"/>
        </w:rPr>
      </w:pPr>
      <w:r w:rsidRPr="0032190F">
        <w:rPr>
          <w:lang w:val="fr-FR"/>
        </w:rPr>
        <w:t>Elle présente un cortex d’altération météoritique sur la surface supérieure. La différence d’altération entre les 2/3 supérieurs droits et le tiers inférieur gauche permet de penser qu’elle était primitivement disposée d’une autre façon (son tiers inférieur gauche étant en partie recouvert de sédiments) (BIB 216 p. 13). Elle aurait pu être simplement redressée et orientée (BIB 216 p. 13)</w:t>
      </w:r>
    </w:p>
    <w:p w14:paraId="7C6F756C" w14:textId="77777777" w:rsidR="000152C6" w:rsidRPr="0032190F" w:rsidRDefault="000152C6" w:rsidP="000152C6">
      <w:pPr>
        <w:pStyle w:val="Heading6"/>
      </w:pPr>
      <w:r w:rsidRPr="0032190F">
        <w:t>Iconographie</w:t>
      </w:r>
    </w:p>
    <w:p w14:paraId="5AF8B11C" w14:textId="77777777" w:rsidR="000152C6" w:rsidRPr="0032190F" w:rsidRDefault="000152C6" w:rsidP="000152C6">
      <w:pPr>
        <w:jc w:val="both"/>
        <w:rPr>
          <w:lang w:val="fr-FR"/>
        </w:rPr>
      </w:pPr>
    </w:p>
    <w:p w14:paraId="11AF6933" w14:textId="31220689" w:rsidR="000152C6" w:rsidRPr="0032190F" w:rsidRDefault="000152C6" w:rsidP="000152C6">
      <w:pPr>
        <w:jc w:val="both"/>
        <w:rPr>
          <w:lang w:val="fr-FR"/>
        </w:rPr>
      </w:pPr>
      <w:r w:rsidRPr="0032190F">
        <w:rPr>
          <w:lang w:val="fr-FR"/>
        </w:rPr>
        <w:t xml:space="preserve">La stèle du Chef de tribu est l’une des seules roche (BIB 216 p. 3, 31), sinon la seule roche (BIB 1238 p. 630) des Merveilles qui présente une composition évidente (BIB 216 et 1238).Par sa composition, elle peut être comparée aux représentations du </w:t>
      </w:r>
      <w:hyperlink r:id="rId14229" w:anchor="Cul_Neo_Final_Sardaigne" w:history="1">
        <w:r w:rsidRPr="0032190F">
          <w:rPr>
            <w:rStyle w:val="Hyperlink"/>
            <w:lang w:val="fr-FR"/>
          </w:rPr>
          <w:t>Néolithique final de Sardaigne</w:t>
        </w:r>
      </w:hyperlink>
      <w:r w:rsidRPr="0032190F">
        <w:rPr>
          <w:lang w:val="fr-FR"/>
        </w:rPr>
        <w:t xml:space="preserve"> (BIB 215 fig. 201).</w:t>
      </w:r>
    </w:p>
    <w:p w14:paraId="11637DD5" w14:textId="77777777" w:rsidR="000152C6" w:rsidRPr="0032190F" w:rsidRDefault="000152C6" w:rsidP="000152C6">
      <w:pPr>
        <w:jc w:val="both"/>
        <w:rPr>
          <w:lang w:val="fr-FR"/>
        </w:rPr>
      </w:pPr>
    </w:p>
    <w:p w14:paraId="30DEFF9D" w14:textId="77777777" w:rsidR="000152C6" w:rsidRPr="0032190F" w:rsidRDefault="000152C6" w:rsidP="000152C6">
      <w:pPr>
        <w:jc w:val="both"/>
        <w:rPr>
          <w:lang w:val="fr-FR"/>
        </w:rPr>
      </w:pPr>
      <w:r w:rsidRPr="0032190F">
        <w:rPr>
          <w:lang w:val="fr-FR"/>
        </w:rPr>
        <w:t>Les fissures verticales « gèrent toute la répartition et la taille des motifs ainsi que la hauteur relative des gravures » (Bégin 1990 p. 257)</w:t>
      </w:r>
    </w:p>
    <w:p w14:paraId="7600FC74" w14:textId="77777777" w:rsidR="000152C6" w:rsidRPr="0032190F" w:rsidRDefault="000152C6" w:rsidP="000152C6">
      <w:pPr>
        <w:jc w:val="both"/>
        <w:rPr>
          <w:lang w:val="fr-FR"/>
        </w:rPr>
      </w:pPr>
    </w:p>
    <w:p w14:paraId="1EE1E6DA" w14:textId="7B18CD26" w:rsidR="000152C6" w:rsidRPr="0032190F" w:rsidRDefault="000152C6" w:rsidP="000152C6">
      <w:pPr>
        <w:jc w:val="both"/>
        <w:rPr>
          <w:lang w:val="fr-FR"/>
        </w:rPr>
      </w:pPr>
      <w:r w:rsidRPr="0032190F">
        <w:rPr>
          <w:lang w:val="fr-FR"/>
        </w:rPr>
        <w:t xml:space="preserve">L’unité du style des gravures (B1) et certains éléments comme l’alignement de cupules juxtaposées sur les contours montre une contemporanéité des principales figures impliquées dans la composition (BIB 216 p. 25, 26). « Toutes ces gravures sont de même style (B1) et l’étude technologique de leur réalisation met en évidence de nombreux points communs, par exemple des alignements de petites cupules juxtaposées sur les contours (Lumley </w:t>
      </w:r>
      <w:r w:rsidRPr="0032190F">
        <w:rPr>
          <w:i/>
          <w:lang w:val="fr-FR"/>
        </w:rPr>
        <w:t>et al.</w:t>
      </w:r>
      <w:r w:rsidRPr="0032190F">
        <w:rPr>
          <w:lang w:val="fr-FR"/>
        </w:rPr>
        <w:t xml:space="preserve"> 1990 p. 25). « Les gravures piquetées de la stèle dite du « Chef de Tribu », de facture homogène, paraissent toutes appartenir au même style : le style B1 (Lumley et al. 1991 1990 ?) </w:t>
      </w:r>
      <w:hyperlink r:id="rId14230" w:anchor="Aut_Bicknell" w:history="1">
        <w:r w:rsidR="00AA7ACB" w:rsidRPr="00AE78AA">
          <w:rPr>
            <w:rStyle w:val="Hyperlink"/>
            <w:lang w:val="fr-FR"/>
          </w:rPr>
          <w:t>C. Bicknell</w:t>
        </w:r>
      </w:hyperlink>
      <w:r w:rsidR="00AA7ACB" w:rsidRPr="009D627A">
        <w:rPr>
          <w:rStyle w:val="Hyperlink"/>
          <w:color w:val="auto"/>
          <w:u w:val="none"/>
          <w:lang w:val="fr-FR"/>
        </w:rPr>
        <w:t xml:space="preserve"> </w:t>
      </w:r>
      <w:r w:rsidRPr="0032190F">
        <w:rPr>
          <w:lang w:val="fr-FR"/>
        </w:rPr>
        <w:t xml:space="preserve">avait déjà fait la même observation en proposant que l’ensemble des gravures, à de rares exceptions, est l’œuvre d’une seule personne (BIB 420 p. 62). </w:t>
      </w:r>
    </w:p>
    <w:p w14:paraId="5B6204A6" w14:textId="2566B788" w:rsidR="000152C6" w:rsidRPr="0032190F" w:rsidRDefault="000152C6" w:rsidP="000152C6">
      <w:pPr>
        <w:jc w:val="both"/>
        <w:rPr>
          <w:lang w:val="fr-FR"/>
        </w:rPr>
      </w:pPr>
      <w:r w:rsidRPr="0032190F">
        <w:rPr>
          <w:lang w:val="fr-FR"/>
        </w:rPr>
        <w:t xml:space="preserve">Toutefois il est possible que l’unité </w:t>
      </w:r>
      <w:hyperlink r:id="rId14231" w:anchor="Ana_Technologie_Piquetage" w:history="1">
        <w:r w:rsidRPr="0032190F">
          <w:rPr>
            <w:rStyle w:val="Hyperlink"/>
            <w:lang w:val="fr-FR"/>
          </w:rPr>
          <w:t>technique</w:t>
        </w:r>
      </w:hyperlink>
      <w:r w:rsidRPr="0032190F">
        <w:rPr>
          <w:lang w:val="fr-FR"/>
        </w:rPr>
        <w:t xml:space="preserve"> supposée résulte en fait d’ajout successifs comme tendrait à le montrer les différences entres les deux poignards opposés d’une part et le poignard touchant la tête du « Chef » de l’autre (BIB 1402). Qui plus est, compte-tenu des frottages des années 20 et 30 il est difficile de conclure sur la cohérence technique de l’ensemble des gravures (BIB 1402 p. 74). Au contraire, il semblerait, au regard de la photographie effectuée par Bicknell/Pollini et conservée au Musée d’Anthropologie et d’Ethnographie de l’Université de Turin, qu’il y ait des superpositions au nombre desquelles le poignard qui pénètre la tête du Chef de </w:t>
      </w:r>
      <w:r w:rsidRPr="0032190F">
        <w:rPr>
          <w:lang w:val="fr-FR"/>
        </w:rPr>
        <w:lastRenderedPageBreak/>
        <w:t>Tribu (BIB 1402 p. 74). Nous avons observé des alignements de cupules pour les poignards 2, 5, 6 et 7 (SS BIB)</w:t>
      </w:r>
    </w:p>
    <w:p w14:paraId="5A592AC5" w14:textId="77777777" w:rsidR="000152C6" w:rsidRPr="0032190F" w:rsidRDefault="000152C6" w:rsidP="000152C6">
      <w:pPr>
        <w:jc w:val="both"/>
        <w:rPr>
          <w:lang w:val="fr-FR"/>
        </w:rPr>
      </w:pPr>
    </w:p>
    <w:p w14:paraId="29CAB8EF" w14:textId="77777777" w:rsidR="000152C6" w:rsidRPr="0032190F" w:rsidRDefault="000152C6" w:rsidP="000152C6">
      <w:pPr>
        <w:jc w:val="both"/>
        <w:rPr>
          <w:lang w:val="fr-FR"/>
        </w:rPr>
      </w:pPr>
    </w:p>
    <w:p w14:paraId="61257BD8" w14:textId="77777777" w:rsidR="000152C6" w:rsidRPr="0032190F" w:rsidRDefault="000152C6" w:rsidP="000152C6">
      <w:pPr>
        <w:pStyle w:val="Heading7"/>
        <w:rPr>
          <w:lang w:val="fr-FR"/>
        </w:rPr>
      </w:pPr>
      <w:r w:rsidRPr="0032190F">
        <w:rPr>
          <w:lang w:val="fr-FR"/>
        </w:rPr>
        <w:t>Le Chef de Tribu (fig. 1)</w:t>
      </w:r>
    </w:p>
    <w:p w14:paraId="760CF132" w14:textId="77777777" w:rsidR="000152C6" w:rsidRPr="0032190F" w:rsidRDefault="000152C6" w:rsidP="000152C6">
      <w:pPr>
        <w:jc w:val="both"/>
        <w:rPr>
          <w:lang w:val="fr-FR"/>
        </w:rPr>
      </w:pPr>
    </w:p>
    <w:p w14:paraId="698E024C" w14:textId="77777777" w:rsidR="000152C6" w:rsidRPr="0032190F" w:rsidRDefault="000152C6" w:rsidP="000152C6">
      <w:pPr>
        <w:jc w:val="both"/>
        <w:rPr>
          <w:lang w:val="fr-FR"/>
        </w:rPr>
      </w:pPr>
      <w:r w:rsidRPr="0032190F">
        <w:rPr>
          <w:lang w:val="fr-FR"/>
        </w:rPr>
        <w:t xml:space="preserve">52 x </w:t>
      </w:r>
      <w:smartTag w:uri="urn:schemas-microsoft-com:office:smarttags" w:element="metricconverter">
        <w:smartTagPr>
          <w:attr w:name="ProductID" w:val="29 cm"/>
        </w:smartTagPr>
        <w:r w:rsidRPr="0032190F">
          <w:rPr>
            <w:lang w:val="fr-FR"/>
          </w:rPr>
          <w:t>29 cm</w:t>
        </w:r>
      </w:smartTag>
      <w:r w:rsidRPr="0032190F">
        <w:rPr>
          <w:lang w:val="fr-FR"/>
        </w:rPr>
        <w:t xml:space="preserve"> (BIB 216 p. 33 ; Romain 1991 p. 73)</w:t>
      </w:r>
    </w:p>
    <w:p w14:paraId="07FB169F" w14:textId="77777777" w:rsidR="000152C6" w:rsidRPr="0032190F" w:rsidRDefault="000152C6" w:rsidP="000152C6">
      <w:pPr>
        <w:jc w:val="both"/>
        <w:rPr>
          <w:lang w:val="fr-FR"/>
        </w:rPr>
      </w:pPr>
    </w:p>
    <w:p w14:paraId="469F92A6" w14:textId="246FEFC1" w:rsidR="000152C6" w:rsidRPr="0032190F" w:rsidRDefault="000152C6" w:rsidP="000152C6">
      <w:pPr>
        <w:jc w:val="both"/>
        <w:rPr>
          <w:lang w:val="fr-FR"/>
        </w:rPr>
      </w:pPr>
      <w:r w:rsidRPr="0032190F">
        <w:rPr>
          <w:color w:val="141414"/>
          <w:lang w:val="fr-FR"/>
        </w:rPr>
        <w:t>Des difficultés liées à l’individualisation de cette gravure par rapport au poignard la jouxtant sont relevées par Barfield et Chippindale</w:t>
      </w:r>
      <w:r w:rsidR="00E2248A">
        <w:rPr>
          <w:color w:val="141414"/>
          <w:lang w:val="fr-FR"/>
        </w:rPr>
        <w:t xml:space="preserve"> </w:t>
      </w:r>
      <w:r w:rsidRPr="0032190F">
        <w:rPr>
          <w:lang w:val="fr-FR"/>
        </w:rPr>
        <w:t xml:space="preserve">(BIB 366 p. 115 fig. 8).La gravure du « Chef de tribu » et le poignard fiché dans la tête peuvent être différemment traitées comme 1 seule (BIB 1358 p. 86 fig. 46 et BIB 1359 p. 668 fig. 12 et BIB 1360 p. 977 fig. 5) ou 2 gravures (BIB 216). Elle a été classée comme </w:t>
      </w:r>
      <w:hyperlink r:id="rId14232" w:anchor="Typ_Bego_Anthrop_Hb3" w:history="1">
        <w:r w:rsidRPr="0032190F">
          <w:rPr>
            <w:rStyle w:val="Hyperlink"/>
            <w:lang w:val="fr-FR"/>
          </w:rPr>
          <w:t>Grand Anthropomorphe</w:t>
        </w:r>
      </w:hyperlink>
      <w:r w:rsidRPr="0032190F">
        <w:rPr>
          <w:lang w:val="fr-FR"/>
        </w:rPr>
        <w:t xml:space="preserve"> (SS BIB)</w:t>
      </w:r>
    </w:p>
    <w:p w14:paraId="72C9CFAE" w14:textId="77777777" w:rsidR="000152C6" w:rsidRPr="0032190F" w:rsidRDefault="000152C6" w:rsidP="000152C6">
      <w:pPr>
        <w:jc w:val="both"/>
        <w:rPr>
          <w:lang w:val="fr-FR"/>
        </w:rPr>
      </w:pPr>
    </w:p>
    <w:p w14:paraId="43313D32" w14:textId="528AF60E" w:rsidR="000152C6" w:rsidRPr="0032190F" w:rsidRDefault="000152C6" w:rsidP="000152C6">
      <w:pPr>
        <w:jc w:val="both"/>
        <w:rPr>
          <w:lang w:val="fr-FR"/>
        </w:rPr>
      </w:pPr>
      <w:r w:rsidRPr="0032190F">
        <w:rPr>
          <w:lang w:val="fr-FR"/>
        </w:rPr>
        <w:t xml:space="preserve">La forme de la tête du « Chef de tribu » affecte une forme en « chapeau de gendarme » caractéristique de certaines stèles du </w:t>
      </w:r>
      <w:hyperlink r:id="rId14233" w:anchor="Sit_Lunigiana" w:history="1">
        <w:r w:rsidRPr="0032190F">
          <w:rPr>
            <w:rStyle w:val="Hyperlink"/>
            <w:lang w:val="fr-FR"/>
          </w:rPr>
          <w:t>Lunigiana</w:t>
        </w:r>
      </w:hyperlink>
      <w:r w:rsidRPr="0032190F">
        <w:rPr>
          <w:lang w:val="fr-FR"/>
        </w:rPr>
        <w:t xml:space="preserve"> (type Filetto-Malgrate)(SS BIB).</w:t>
      </w:r>
    </w:p>
    <w:p w14:paraId="53059216" w14:textId="73BF3C7A" w:rsidR="000152C6" w:rsidRPr="0032190F" w:rsidRDefault="000152C6" w:rsidP="000152C6">
      <w:pPr>
        <w:jc w:val="both"/>
        <w:rPr>
          <w:lang w:val="fr-FR"/>
        </w:rPr>
      </w:pPr>
      <w:r w:rsidRPr="0032190F">
        <w:rPr>
          <w:lang w:val="fr-FR"/>
        </w:rPr>
        <w:t xml:space="preserve">Le grand personnage pourrait être comparé à une représentation du site de </w:t>
      </w:r>
      <w:hyperlink r:id="rId14234" w:anchor="Sit_Conca_Illonis" w:history="1">
        <w:r w:rsidRPr="0032190F">
          <w:rPr>
            <w:rStyle w:val="Hyperlink"/>
            <w:lang w:val="fr-FR"/>
          </w:rPr>
          <w:t>Conca Illònis</w:t>
        </w:r>
      </w:hyperlink>
      <w:r w:rsidRPr="0032190F">
        <w:rPr>
          <w:lang w:val="fr-FR"/>
        </w:rPr>
        <w:t xml:space="preserve"> (BIB 216 p. 48).Le bucrane représenté sur la poitrine du personnage principal peut être comparée à la dalle d’entrée de l’hypogée de </w:t>
      </w:r>
      <w:hyperlink r:id="rId14235" w:anchor="Sit_Sa_Londra" w:history="1">
        <w:r w:rsidRPr="0032190F">
          <w:rPr>
            <w:rStyle w:val="Hyperlink"/>
            <w:lang w:val="fr-FR"/>
          </w:rPr>
          <w:t>Sa Londra</w:t>
        </w:r>
      </w:hyperlink>
      <w:r w:rsidRPr="0032190F">
        <w:rPr>
          <w:lang w:val="fr-FR"/>
        </w:rPr>
        <w:t xml:space="preserve"> (SS BIB).</w:t>
      </w:r>
    </w:p>
    <w:p w14:paraId="17C2378D" w14:textId="77777777" w:rsidR="000152C6" w:rsidRPr="0032190F" w:rsidRDefault="000152C6" w:rsidP="000152C6">
      <w:pPr>
        <w:jc w:val="both"/>
        <w:rPr>
          <w:lang w:val="fr-FR"/>
        </w:rPr>
      </w:pPr>
    </w:p>
    <w:p w14:paraId="10D9E2BC" w14:textId="77777777" w:rsidR="000152C6" w:rsidRPr="0032190F" w:rsidRDefault="000152C6" w:rsidP="000152C6">
      <w:pPr>
        <w:pStyle w:val="Heading7"/>
        <w:rPr>
          <w:lang w:val="fr-FR"/>
        </w:rPr>
      </w:pPr>
      <w:r w:rsidRPr="0032190F">
        <w:rPr>
          <w:lang w:val="fr-FR"/>
        </w:rPr>
        <w:t>Le Personnage (fig. 9)</w:t>
      </w:r>
    </w:p>
    <w:p w14:paraId="11DBF6DB" w14:textId="77777777" w:rsidR="000152C6" w:rsidRPr="0032190F" w:rsidRDefault="000152C6" w:rsidP="000152C6">
      <w:pPr>
        <w:rPr>
          <w:lang w:val="fr-FR"/>
        </w:rPr>
      </w:pPr>
    </w:p>
    <w:p w14:paraId="3E99D7A5" w14:textId="77777777" w:rsidR="000152C6" w:rsidRPr="0032190F" w:rsidRDefault="000152C6" w:rsidP="000152C6">
      <w:pPr>
        <w:rPr>
          <w:lang w:val="fr-FR"/>
        </w:rPr>
      </w:pPr>
      <w:r w:rsidRPr="0032190F">
        <w:rPr>
          <w:lang w:val="fr-FR"/>
        </w:rPr>
        <w:t xml:space="preserve">13 x </w:t>
      </w:r>
      <w:smartTag w:uri="urn:schemas-microsoft-com:office:smarttags" w:element="metricconverter">
        <w:smartTagPr>
          <w:attr w:name="ProductID" w:val="5 cm"/>
        </w:smartTagPr>
        <w:r w:rsidRPr="0032190F">
          <w:rPr>
            <w:lang w:val="fr-FR"/>
          </w:rPr>
          <w:t>5 cm</w:t>
        </w:r>
      </w:smartTag>
      <w:r w:rsidRPr="0032190F">
        <w:rPr>
          <w:lang w:val="fr-FR"/>
        </w:rPr>
        <w:t>.</w:t>
      </w:r>
    </w:p>
    <w:p w14:paraId="2EF2B59A" w14:textId="77777777" w:rsidR="000152C6" w:rsidRPr="0032190F" w:rsidRDefault="000152C6" w:rsidP="000152C6">
      <w:pPr>
        <w:pStyle w:val="Heading7"/>
        <w:rPr>
          <w:lang w:val="fr-FR"/>
        </w:rPr>
      </w:pPr>
      <w:r w:rsidRPr="0032190F">
        <w:rPr>
          <w:lang w:val="fr-FR"/>
        </w:rPr>
        <w:t>Poignard dans la tête (fig. 2)</w:t>
      </w:r>
    </w:p>
    <w:p w14:paraId="302D9490" w14:textId="77777777" w:rsidR="000152C6" w:rsidRPr="0032190F" w:rsidRDefault="000152C6" w:rsidP="000152C6">
      <w:pPr>
        <w:rPr>
          <w:lang w:val="fr-FR"/>
        </w:rPr>
      </w:pPr>
    </w:p>
    <w:p w14:paraId="5FA913F4" w14:textId="4790CF39" w:rsidR="000152C6" w:rsidRPr="0032190F" w:rsidRDefault="000152C6" w:rsidP="000152C6">
      <w:pPr>
        <w:jc w:val="both"/>
        <w:rPr>
          <w:lang w:val="fr-FR"/>
        </w:rPr>
      </w:pPr>
      <w:r w:rsidRPr="0032190F">
        <w:rPr>
          <w:lang w:val="fr-FR"/>
        </w:rPr>
        <w:t xml:space="preserve">Ce poignard est superposable à celui de </w:t>
      </w:r>
      <w:hyperlink r:id="rId14236" w:anchor="Desc_ZXIIGIR16A" w:history="1">
        <w:r w:rsidRPr="0032190F">
          <w:rPr>
            <w:rStyle w:val="Hyperlink"/>
            <w:lang w:val="fr-FR"/>
          </w:rPr>
          <w:t>ZXIIGIR16A</w:t>
        </w:r>
      </w:hyperlink>
      <w:r w:rsidRPr="0032190F">
        <w:rPr>
          <w:lang w:val="fr-FR"/>
        </w:rPr>
        <w:t xml:space="preserve"> (SS BIB).Poignard attribué au Bronze ancien par Lumley et al. (1991 p. 45).</w:t>
      </w:r>
    </w:p>
    <w:p w14:paraId="746F67F5" w14:textId="77777777" w:rsidR="000152C6" w:rsidRPr="0032190F" w:rsidRDefault="000152C6" w:rsidP="000152C6">
      <w:pPr>
        <w:pStyle w:val="Heading7"/>
        <w:rPr>
          <w:lang w:val="fr-FR"/>
        </w:rPr>
      </w:pPr>
      <w:r w:rsidRPr="0032190F">
        <w:rPr>
          <w:lang w:val="fr-FR"/>
        </w:rPr>
        <w:t>Deux poignards homologues (haut fig. 6, bas fig. 7)</w:t>
      </w:r>
    </w:p>
    <w:p w14:paraId="70F4068E" w14:textId="77777777" w:rsidR="000152C6" w:rsidRPr="0032190F" w:rsidRDefault="000152C6" w:rsidP="000152C6">
      <w:pPr>
        <w:jc w:val="both"/>
        <w:rPr>
          <w:lang w:val="fr-FR"/>
        </w:rPr>
      </w:pPr>
    </w:p>
    <w:p w14:paraId="5CAC6CCC" w14:textId="2C335F3C" w:rsidR="000152C6" w:rsidRPr="0032190F" w:rsidRDefault="000152C6" w:rsidP="000152C6">
      <w:pPr>
        <w:jc w:val="both"/>
        <w:rPr>
          <w:lang w:val="fr-FR"/>
        </w:rPr>
      </w:pPr>
      <w:r w:rsidRPr="0032190F">
        <w:rPr>
          <w:lang w:val="fr-FR"/>
        </w:rPr>
        <w:t xml:space="preserve">Selon Arcà ces deux </w:t>
      </w:r>
      <w:hyperlink r:id="rId14237" w:anchor="Typ_Bego_Poignards" w:history="1">
        <w:r w:rsidRPr="0032190F">
          <w:rPr>
            <w:rStyle w:val="Hyperlink"/>
            <w:lang w:val="fr-FR"/>
          </w:rPr>
          <w:t>Poignards</w:t>
        </w:r>
      </w:hyperlink>
      <w:r w:rsidRPr="0032190F">
        <w:rPr>
          <w:lang w:val="fr-FR"/>
        </w:rPr>
        <w:t xml:space="preserve"> sont de </w:t>
      </w:r>
      <w:r w:rsidRPr="0032190F">
        <w:rPr>
          <w:i/>
          <w:lang w:val="fr-FR"/>
        </w:rPr>
        <w:t xml:space="preserve">type </w:t>
      </w:r>
      <w:smartTag w:uri="urn:schemas-microsoft-com:office:smarttags" w:element="metricconverter">
        <w:smartTagPr>
          <w:attr w:name="ProductID" w:val="1C"/>
        </w:smartTagPr>
        <w:r w:rsidRPr="0032190F">
          <w:rPr>
            <w:i/>
            <w:lang w:val="fr-FR"/>
          </w:rPr>
          <w:t>1C</w:t>
        </w:r>
      </w:smartTag>
      <w:r w:rsidRPr="0032190F">
        <w:rPr>
          <w:lang w:val="fr-FR"/>
        </w:rPr>
        <w:t xml:space="preserve"> (Arcà 2010 p. 291).</w:t>
      </w:r>
    </w:p>
    <w:p w14:paraId="5DD6A7A6" w14:textId="77777777" w:rsidR="000152C6" w:rsidRPr="0032190F" w:rsidRDefault="000152C6" w:rsidP="000152C6">
      <w:pPr>
        <w:jc w:val="both"/>
        <w:rPr>
          <w:lang w:val="fr-FR"/>
        </w:rPr>
      </w:pPr>
    </w:p>
    <w:p w14:paraId="0EEA6778" w14:textId="7306485D" w:rsidR="000152C6" w:rsidRPr="0032190F" w:rsidRDefault="000152C6" w:rsidP="000152C6">
      <w:pPr>
        <w:jc w:val="both"/>
        <w:rPr>
          <w:lang w:val="fr-FR"/>
        </w:rPr>
      </w:pPr>
      <w:r w:rsidRPr="0032190F">
        <w:rPr>
          <w:lang w:val="fr-FR"/>
        </w:rPr>
        <w:t xml:space="preserve">Les petits poignards opposés par les pommeaux aux représentations de </w:t>
      </w:r>
      <w:hyperlink r:id="rId14238" w:anchor="Sit_Piscina_Sali" w:history="1">
        <w:r w:rsidRPr="0032190F">
          <w:rPr>
            <w:rStyle w:val="Hyperlink"/>
            <w:lang w:val="fr-FR"/>
          </w:rPr>
          <w:t>Piscina e’ Sali</w:t>
        </w:r>
      </w:hyperlink>
      <w:r w:rsidRPr="0032190F">
        <w:rPr>
          <w:lang w:val="fr-FR"/>
        </w:rPr>
        <w:t xml:space="preserve"> dans leur disposition (BIB 215) et au poignard de </w:t>
      </w:r>
      <w:hyperlink r:id="rId14239" w:anchor="Sit_Serra_Canigas_Villagreca" w:history="1">
        <w:r w:rsidRPr="0032190F">
          <w:rPr>
            <w:rStyle w:val="Hyperlink"/>
            <w:lang w:val="fr-FR"/>
          </w:rPr>
          <w:t>Serra Cannigas-Villagreca</w:t>
        </w:r>
      </w:hyperlink>
      <w:r w:rsidRPr="0032190F">
        <w:rPr>
          <w:lang w:val="fr-FR"/>
        </w:rPr>
        <w:t xml:space="preserve"> par leur typologie (SS BIB)</w:t>
      </w:r>
    </w:p>
    <w:p w14:paraId="51902A1A" w14:textId="77777777" w:rsidR="000152C6" w:rsidRPr="0032190F" w:rsidRDefault="000152C6" w:rsidP="000152C6">
      <w:pPr>
        <w:jc w:val="both"/>
        <w:rPr>
          <w:lang w:val="fr-FR"/>
        </w:rPr>
      </w:pPr>
    </w:p>
    <w:p w14:paraId="22AC1A8A" w14:textId="77777777" w:rsidR="000152C6" w:rsidRPr="0032190F" w:rsidRDefault="000152C6" w:rsidP="000152C6">
      <w:pPr>
        <w:jc w:val="both"/>
        <w:rPr>
          <w:lang w:val="fr-FR"/>
        </w:rPr>
      </w:pPr>
      <w:r w:rsidRPr="0032190F">
        <w:rPr>
          <w:lang w:val="fr-FR"/>
        </w:rPr>
        <w:t>Le Corniforme « champignon ».</w:t>
      </w:r>
    </w:p>
    <w:p w14:paraId="3F82D39C" w14:textId="77777777" w:rsidR="000152C6" w:rsidRPr="0032190F" w:rsidRDefault="000152C6" w:rsidP="000152C6">
      <w:pPr>
        <w:jc w:val="both"/>
        <w:rPr>
          <w:lang w:val="fr-FR"/>
        </w:rPr>
      </w:pPr>
    </w:p>
    <w:p w14:paraId="18FCD959" w14:textId="77777777" w:rsidR="000152C6" w:rsidRPr="0032190F" w:rsidRDefault="000152C6" w:rsidP="000152C6">
      <w:pPr>
        <w:jc w:val="both"/>
        <w:rPr>
          <w:lang w:val="fr-FR"/>
        </w:rPr>
      </w:pPr>
      <w:r w:rsidRPr="0032190F">
        <w:rPr>
          <w:lang w:val="fr-FR"/>
        </w:rPr>
        <w:t>Le Corniforme 3 représente selon Dufrenne : « un sexe féminin », les cornes se refermant et un « phallus dirigé vers le bas ». L’association des deux représentant la « bisexualité » (Dufrenne 1997 p. 25).</w:t>
      </w:r>
    </w:p>
    <w:p w14:paraId="372ADE5C" w14:textId="77777777" w:rsidR="000152C6" w:rsidRPr="0032190F" w:rsidRDefault="000152C6" w:rsidP="000152C6">
      <w:pPr>
        <w:pStyle w:val="Heading7"/>
        <w:rPr>
          <w:lang w:val="fr-FR"/>
        </w:rPr>
      </w:pPr>
      <w:r w:rsidRPr="0032190F">
        <w:rPr>
          <w:lang w:val="fr-FR"/>
        </w:rPr>
        <w:t>Poignard (fig. 8)</w:t>
      </w:r>
    </w:p>
    <w:p w14:paraId="02A13DA7" w14:textId="77777777" w:rsidR="000152C6" w:rsidRPr="0032190F" w:rsidRDefault="000152C6" w:rsidP="000152C6">
      <w:pPr>
        <w:jc w:val="both"/>
        <w:rPr>
          <w:lang w:val="fr-FR"/>
        </w:rPr>
      </w:pPr>
    </w:p>
    <w:p w14:paraId="7EC6D50E" w14:textId="77777777" w:rsidR="000152C6" w:rsidRPr="0032190F" w:rsidRDefault="000152C6" w:rsidP="000152C6">
      <w:pPr>
        <w:jc w:val="both"/>
        <w:rPr>
          <w:lang w:val="fr-FR"/>
        </w:rPr>
      </w:pPr>
      <w:r w:rsidRPr="0032190F">
        <w:rPr>
          <w:lang w:val="fr-FR"/>
        </w:rPr>
        <w:t>Poignard attribué au Bronze ancien par Lumley et al. (1990 p. 45) et T. Serres(2001 p. 294)</w:t>
      </w:r>
    </w:p>
    <w:p w14:paraId="2CE86C6E" w14:textId="77777777" w:rsidR="000152C6" w:rsidRPr="0032190F" w:rsidRDefault="000152C6" w:rsidP="000152C6">
      <w:pPr>
        <w:jc w:val="both"/>
        <w:rPr>
          <w:lang w:val="fr-FR"/>
        </w:rPr>
      </w:pPr>
    </w:p>
    <w:p w14:paraId="6B94898E" w14:textId="77777777" w:rsidR="000152C6" w:rsidRPr="0032190F" w:rsidRDefault="000152C6" w:rsidP="000152C6">
      <w:pPr>
        <w:pStyle w:val="Heading7"/>
        <w:rPr>
          <w:lang w:val="fr-FR"/>
        </w:rPr>
      </w:pPr>
      <w:r w:rsidRPr="0032190F">
        <w:rPr>
          <w:lang w:val="fr-FR"/>
        </w:rPr>
        <w:t>Poignard (fig. 5)</w:t>
      </w:r>
    </w:p>
    <w:p w14:paraId="3C6E055F" w14:textId="77777777" w:rsidR="000152C6" w:rsidRPr="0032190F" w:rsidRDefault="000152C6" w:rsidP="000152C6">
      <w:pPr>
        <w:jc w:val="both"/>
        <w:rPr>
          <w:lang w:val="fr-FR"/>
        </w:rPr>
      </w:pPr>
    </w:p>
    <w:p w14:paraId="63D0DFDB" w14:textId="77777777" w:rsidR="000152C6" w:rsidRPr="0032190F" w:rsidRDefault="000152C6" w:rsidP="000152C6">
      <w:pPr>
        <w:jc w:val="both"/>
        <w:rPr>
          <w:lang w:val="fr-FR"/>
        </w:rPr>
      </w:pPr>
      <w:r w:rsidRPr="0032190F">
        <w:rPr>
          <w:lang w:val="fr-FR"/>
        </w:rPr>
        <w:t>Poignard attribué au Bronze ancien par Lumley et al. (1990 p. 45)</w:t>
      </w:r>
    </w:p>
    <w:p w14:paraId="5F28C64C" w14:textId="77777777" w:rsidR="000152C6" w:rsidRPr="0032190F" w:rsidRDefault="000152C6" w:rsidP="000152C6">
      <w:pPr>
        <w:jc w:val="both"/>
        <w:rPr>
          <w:lang w:val="fr-FR"/>
        </w:rPr>
      </w:pPr>
    </w:p>
    <w:p w14:paraId="3A4C4779" w14:textId="77777777" w:rsidR="000152C6" w:rsidRPr="0032190F" w:rsidRDefault="000152C6" w:rsidP="000152C6">
      <w:pPr>
        <w:pStyle w:val="Heading6"/>
      </w:pPr>
      <w:r w:rsidRPr="0032190F">
        <w:t>Lamelle en silex</w:t>
      </w:r>
    </w:p>
    <w:p w14:paraId="1B5EBC15" w14:textId="77777777" w:rsidR="000152C6" w:rsidRPr="0032190F" w:rsidRDefault="000152C6" w:rsidP="000152C6">
      <w:pPr>
        <w:jc w:val="both"/>
        <w:rPr>
          <w:lang w:val="fr-FR"/>
        </w:rPr>
      </w:pPr>
    </w:p>
    <w:p w14:paraId="1C624447" w14:textId="1EA1B005" w:rsidR="000152C6" w:rsidRPr="006751AC" w:rsidRDefault="000152C6" w:rsidP="000152C6">
      <w:pPr>
        <w:autoSpaceDE w:val="0"/>
        <w:autoSpaceDN w:val="0"/>
        <w:adjustRightInd w:val="0"/>
        <w:jc w:val="both"/>
        <w:rPr>
          <w:lang w:val="fr-FR"/>
        </w:rPr>
      </w:pPr>
      <w:r w:rsidRPr="006751AC">
        <w:rPr>
          <w:lang w:val="fr-FR"/>
        </w:rPr>
        <w:t>Il a été possible de faire correspondre certaines lames attribuées au</w:t>
      </w:r>
      <w:hyperlink r:id="rId14240" w:anchor="Cul_Chasseen" w:history="1">
        <w:r w:rsidRPr="006751AC">
          <w:rPr>
            <w:rStyle w:val="Hyperlink"/>
            <w:lang w:val="fr-FR"/>
          </w:rPr>
          <w:t>Chasséen</w:t>
        </w:r>
      </w:hyperlink>
      <w:r w:rsidRPr="006751AC">
        <w:rPr>
          <w:lang w:val="fr-FR"/>
        </w:rPr>
        <w:t xml:space="preserve"> (Lumley 1995, p. 300) avec celle découverte sous la stèle dite du « Chef de tribu » lors de son enlèvement (Lumley et al.1990 p. 146-147). La pièce présente un lustré de chauffe typique (BIB 1447). </w:t>
      </w:r>
    </w:p>
    <w:p w14:paraId="00E218AF" w14:textId="77777777" w:rsidR="000152C6" w:rsidRPr="006751AC" w:rsidRDefault="000152C6" w:rsidP="000152C6">
      <w:pPr>
        <w:autoSpaceDE w:val="0"/>
        <w:autoSpaceDN w:val="0"/>
        <w:adjustRightInd w:val="0"/>
        <w:jc w:val="both"/>
        <w:rPr>
          <w:lang w:val="fr-FR"/>
        </w:rPr>
      </w:pPr>
      <w:r w:rsidRPr="006751AC">
        <w:rPr>
          <w:lang w:val="fr-FR"/>
        </w:rPr>
        <w:t xml:space="preserve">Plusieurs emplacements sur le bord gauche mais aussi sur le bord droit de la lame, se sontrévélés polis ou lustrés (Fig. 11, 12 et 15). Parmi les différentes zones observées, un micropromontoire,situé à </w:t>
      </w:r>
      <w:smartTag w:uri="urn:schemas-microsoft-com:office:smarttags" w:element="metricconverter">
        <w:smartTagPr>
          <w:attr w:name="ProductID" w:val="13 mm"/>
        </w:smartTagPr>
        <w:r w:rsidRPr="006751AC">
          <w:rPr>
            <w:lang w:val="fr-FR"/>
          </w:rPr>
          <w:t>13 mm</w:t>
        </w:r>
      </w:smartTag>
      <w:r w:rsidRPr="006751AC">
        <w:rPr>
          <w:lang w:val="fr-FR"/>
        </w:rPr>
        <w:t xml:space="preserve"> de la base de la lame, sur le bord tranchant gauche, montre unlustré peu développé pouvant être assimilé à celui provoqué par le moissonnage de céréales(Korobkova, 1993) (Fig. 15). Les micro-traces observées sur le dos de la lame pourraientrésulter des pressions et des abrasions subies par la pièce lors de son emmanchement (Rots,2008).Cette lame brisée correspond globalement à ce que l’on connaît du module d’éléments defaucille du Néolithique. Morphologiquement, la présence d’un dos n’est pas sans évoquer unemmanchement latéral tel que ceux reconnus au Néolithique ancien et moyen en Catalogne,Languedoc, en Provence (Courtin, 1974 ; Gassin et al., 2008) et en Italie du nord (Biagi etNisbet, 1987). Le bord opposé présente des esquilles caractéristiques d’une activité detype sectionnement plan. On peut donc avancer pour cette lame l’hypothèse d’un élémentde faucille même si le lustré distinctif du travail du moissonnage n’y apparaît que peudéveloppé (BIB 1447).</w:t>
      </w:r>
    </w:p>
    <w:p w14:paraId="7CD9B096" w14:textId="77777777" w:rsidR="000152C6" w:rsidRPr="0032190F" w:rsidRDefault="000152C6" w:rsidP="000152C6">
      <w:pPr>
        <w:autoSpaceDE w:val="0"/>
        <w:autoSpaceDN w:val="0"/>
        <w:adjustRightInd w:val="0"/>
        <w:jc w:val="both"/>
        <w:rPr>
          <w:rFonts w:ascii="Times-Roman" w:hAnsi="Times-Roman" w:cs="Times-Roman"/>
          <w:lang w:val="fr-FR"/>
        </w:rPr>
      </w:pPr>
    </w:p>
    <w:p w14:paraId="4658617B" w14:textId="77777777" w:rsidR="000152C6" w:rsidRPr="006751AC" w:rsidRDefault="000152C6" w:rsidP="000152C6">
      <w:pPr>
        <w:autoSpaceDE w:val="0"/>
        <w:autoSpaceDN w:val="0"/>
        <w:adjustRightInd w:val="0"/>
        <w:jc w:val="both"/>
        <w:rPr>
          <w:lang w:val="fr-FR"/>
        </w:rPr>
      </w:pPr>
      <w:r w:rsidRPr="006751AC">
        <w:rPr>
          <w:lang w:val="fr-FR"/>
        </w:rPr>
        <w:t>Fragment de lamelle chasséenne récente attribuée à l’horizon 4100-3350 cal BC (Binder com. Pers.)</w:t>
      </w:r>
    </w:p>
    <w:p w14:paraId="47A07BC8" w14:textId="77777777" w:rsidR="000152C6" w:rsidRPr="0032190F" w:rsidRDefault="000152C6" w:rsidP="000152C6">
      <w:pPr>
        <w:autoSpaceDE w:val="0"/>
        <w:autoSpaceDN w:val="0"/>
        <w:adjustRightInd w:val="0"/>
        <w:jc w:val="both"/>
        <w:rPr>
          <w:rFonts w:ascii="Times-Roman" w:hAnsi="Times-Roman" w:cs="Times-Roman"/>
          <w:lang w:val="fr-FR"/>
        </w:rPr>
      </w:pPr>
    </w:p>
    <w:p w14:paraId="72B98829" w14:textId="77777777" w:rsidR="000152C6" w:rsidRPr="0032190F" w:rsidRDefault="000152C6" w:rsidP="000152C6">
      <w:pPr>
        <w:pStyle w:val="Heading7"/>
        <w:rPr>
          <w:lang w:val="fr-FR"/>
        </w:rPr>
      </w:pPr>
      <w:r w:rsidRPr="0032190F">
        <w:rPr>
          <w:lang w:val="fr-FR"/>
        </w:rPr>
        <w:t>Signification culturelle</w:t>
      </w:r>
    </w:p>
    <w:p w14:paraId="52A98B4C" w14:textId="4D6965A9" w:rsidR="000152C6" w:rsidRPr="006751AC" w:rsidRDefault="000152C6" w:rsidP="000152C6">
      <w:pPr>
        <w:autoSpaceDE w:val="0"/>
        <w:autoSpaceDN w:val="0"/>
        <w:adjustRightInd w:val="0"/>
        <w:jc w:val="both"/>
        <w:rPr>
          <w:lang w:val="fr-FR"/>
        </w:rPr>
      </w:pPr>
      <w:r w:rsidRPr="006751AC">
        <w:rPr>
          <w:lang w:val="fr-FR"/>
        </w:rPr>
        <w:t xml:space="preserve">Le fait que le maximum d’échange </w:t>
      </w:r>
      <w:hyperlink r:id="rId14241" w:anchor="Sit_Obsidienne" w:history="1">
        <w:r w:rsidR="009F2A99" w:rsidRPr="006751AC">
          <w:rPr>
            <w:rStyle w:val="Hyperlink"/>
            <w:szCs w:val="20"/>
            <w:lang w:val="fr-FR"/>
          </w:rPr>
          <w:t>obsidienne</w:t>
        </w:r>
      </w:hyperlink>
      <w:r w:rsidR="009F2A99" w:rsidRPr="006751AC">
        <w:rPr>
          <w:color w:val="211D1E"/>
          <w:szCs w:val="20"/>
          <w:lang w:val="fr-FR"/>
        </w:rPr>
        <w:t xml:space="preserve"> </w:t>
      </w:r>
      <w:r w:rsidRPr="006751AC">
        <w:rPr>
          <w:lang w:val="fr-FR"/>
        </w:rPr>
        <w:t>entre la Provence et la Sardaigne ait eu lieu au Néolithique moyen (rappel Binder) attesterait l’attribution chasséenne de cette stèle (SS BIB)</w:t>
      </w:r>
    </w:p>
    <w:p w14:paraId="4D51CCEF" w14:textId="77777777" w:rsidR="000152C6" w:rsidRPr="0032190F" w:rsidRDefault="000152C6" w:rsidP="000152C6">
      <w:pPr>
        <w:autoSpaceDE w:val="0"/>
        <w:autoSpaceDN w:val="0"/>
        <w:adjustRightInd w:val="0"/>
        <w:jc w:val="both"/>
        <w:rPr>
          <w:rFonts w:ascii="Times-Roman" w:hAnsi="Times-Roman" w:cs="Times-Roman"/>
          <w:lang w:val="fr-FR"/>
        </w:rPr>
      </w:pPr>
    </w:p>
    <w:p w14:paraId="562FBCFF" w14:textId="77777777" w:rsidR="000152C6" w:rsidRPr="0032190F" w:rsidRDefault="000152C6" w:rsidP="000152C6">
      <w:pPr>
        <w:pStyle w:val="Heading6"/>
      </w:pPr>
      <w:r w:rsidRPr="0032190F">
        <w:t>Interprétation</w:t>
      </w:r>
    </w:p>
    <w:p w14:paraId="00726A1E" w14:textId="77777777" w:rsidR="000152C6" w:rsidRPr="0032190F" w:rsidRDefault="000152C6" w:rsidP="000152C6">
      <w:pPr>
        <w:rPr>
          <w:lang w:val="fr-FR"/>
        </w:rPr>
      </w:pPr>
    </w:p>
    <w:p w14:paraId="405DAE75" w14:textId="77777777" w:rsidR="000152C6" w:rsidRPr="0032190F" w:rsidRDefault="000152C6" w:rsidP="000152C6">
      <w:pPr>
        <w:rPr>
          <w:lang w:val="fr-FR"/>
        </w:rPr>
      </w:pPr>
      <w:r w:rsidRPr="0032190F">
        <w:rPr>
          <w:lang w:val="fr-FR"/>
        </w:rPr>
        <w:t>Roche-étape n°8  (Masson 1993 p. 128)</w:t>
      </w:r>
    </w:p>
    <w:p w14:paraId="64FA82C3" w14:textId="77777777" w:rsidR="000152C6" w:rsidRPr="0032190F" w:rsidRDefault="000152C6" w:rsidP="000152C6">
      <w:pPr>
        <w:rPr>
          <w:lang w:val="fr-FR"/>
        </w:rPr>
      </w:pPr>
    </w:p>
    <w:p w14:paraId="79776A59" w14:textId="77777777" w:rsidR="000152C6" w:rsidRDefault="000152C6" w:rsidP="000152C6">
      <w:pPr>
        <w:jc w:val="both"/>
      </w:pPr>
      <w:r w:rsidRPr="0032190F">
        <w:rPr>
          <w:lang w:val="fr-FR"/>
        </w:rPr>
        <w:t>C. Jègues-Wolkiewiez dit que le « Chef de Tribut indique l’Est parfait » en notant que le jour du solstice d’été le soleil se lève parfaitement à l’est [az. n. : 90°21’] (BIB 1363 p. 298 et sq.). Pour dire cela, elle a fait des relevés d’azimut et de coordonnées en précisant qu’ « Il faut pour obtenir les coordonnées suivantes [heure du levé du soleil, ascension droite, azimut nord, élévation] être sur le site afin d’assister au phénomène et relever l’heure précise (...) </w:t>
      </w:r>
      <w:r>
        <w:t>» (BIB 1363 p. 292)</w:t>
      </w:r>
    </w:p>
    <w:p w14:paraId="7537CDAB" w14:textId="77777777" w:rsidR="000152C6" w:rsidRDefault="000152C6" w:rsidP="000152C6"/>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55"/>
        <w:gridCol w:w="1094"/>
      </w:tblGrid>
      <w:tr w:rsidR="000152C6" w:rsidRPr="00BD71D9" w14:paraId="24B0C49B" w14:textId="77777777" w:rsidTr="00C73F91">
        <w:trPr>
          <w:jc w:val="center"/>
        </w:trPr>
        <w:tc>
          <w:tcPr>
            <w:tcW w:w="0" w:type="auto"/>
            <w:vAlign w:val="center"/>
          </w:tcPr>
          <w:p w14:paraId="78DA0457" w14:textId="77777777" w:rsidR="000152C6" w:rsidRPr="0032190F" w:rsidRDefault="000152C6" w:rsidP="00C73F91">
            <w:pPr>
              <w:jc w:val="center"/>
              <w:rPr>
                <w:sz w:val="20"/>
                <w:szCs w:val="20"/>
                <w:lang w:val="fr-FR"/>
              </w:rPr>
            </w:pPr>
            <w:r w:rsidRPr="0032190F">
              <w:rPr>
                <w:sz w:val="20"/>
                <w:szCs w:val="20"/>
                <w:lang w:val="fr-FR"/>
              </w:rPr>
              <w:t>Sortie du soleil sur le Chef</w:t>
            </w:r>
          </w:p>
        </w:tc>
        <w:tc>
          <w:tcPr>
            <w:tcW w:w="0" w:type="auto"/>
            <w:vAlign w:val="center"/>
          </w:tcPr>
          <w:p w14:paraId="5EE57B1C" w14:textId="77777777" w:rsidR="000152C6" w:rsidRPr="00BD71D9" w:rsidRDefault="000152C6" w:rsidP="00C73F91">
            <w:pPr>
              <w:jc w:val="center"/>
              <w:rPr>
                <w:sz w:val="20"/>
                <w:szCs w:val="20"/>
              </w:rPr>
            </w:pPr>
            <w:r w:rsidRPr="00BD71D9">
              <w:rPr>
                <w:sz w:val="20"/>
                <w:szCs w:val="20"/>
              </w:rPr>
              <w:t>7h20 TU</w:t>
            </w:r>
          </w:p>
        </w:tc>
      </w:tr>
      <w:tr w:rsidR="000152C6" w:rsidRPr="00BD71D9" w14:paraId="0D5C549E" w14:textId="77777777" w:rsidTr="00C73F91">
        <w:trPr>
          <w:jc w:val="center"/>
        </w:trPr>
        <w:tc>
          <w:tcPr>
            <w:tcW w:w="0" w:type="auto"/>
            <w:vAlign w:val="center"/>
          </w:tcPr>
          <w:p w14:paraId="2C732336" w14:textId="77777777" w:rsidR="000152C6" w:rsidRPr="00BD71D9" w:rsidRDefault="000152C6" w:rsidP="00C73F91">
            <w:pPr>
              <w:jc w:val="center"/>
              <w:rPr>
                <w:sz w:val="20"/>
                <w:szCs w:val="20"/>
              </w:rPr>
            </w:pPr>
            <w:r w:rsidRPr="00BD71D9">
              <w:rPr>
                <w:sz w:val="20"/>
                <w:szCs w:val="20"/>
              </w:rPr>
              <w:t>Ascension droite</w:t>
            </w:r>
          </w:p>
        </w:tc>
        <w:tc>
          <w:tcPr>
            <w:tcW w:w="0" w:type="auto"/>
            <w:vAlign w:val="center"/>
          </w:tcPr>
          <w:p w14:paraId="581A8B3C" w14:textId="77777777" w:rsidR="000152C6" w:rsidRPr="00BD71D9" w:rsidRDefault="000152C6" w:rsidP="00C73F91">
            <w:pPr>
              <w:jc w:val="center"/>
              <w:rPr>
                <w:sz w:val="20"/>
                <w:szCs w:val="20"/>
              </w:rPr>
            </w:pPr>
            <w:r w:rsidRPr="00BD71D9">
              <w:rPr>
                <w:sz w:val="20"/>
                <w:szCs w:val="20"/>
              </w:rPr>
              <w:t>6 h 03 51 s</w:t>
            </w:r>
          </w:p>
        </w:tc>
      </w:tr>
      <w:tr w:rsidR="000152C6" w:rsidRPr="00BD71D9" w14:paraId="6FF6CF4E" w14:textId="77777777" w:rsidTr="00C73F91">
        <w:trPr>
          <w:jc w:val="center"/>
        </w:trPr>
        <w:tc>
          <w:tcPr>
            <w:tcW w:w="0" w:type="auto"/>
            <w:vAlign w:val="center"/>
          </w:tcPr>
          <w:p w14:paraId="2A26E061" w14:textId="77777777" w:rsidR="000152C6" w:rsidRPr="00BD71D9" w:rsidRDefault="000152C6" w:rsidP="00C73F91">
            <w:pPr>
              <w:jc w:val="center"/>
              <w:rPr>
                <w:sz w:val="20"/>
                <w:szCs w:val="20"/>
              </w:rPr>
            </w:pPr>
            <w:r w:rsidRPr="00BD71D9">
              <w:rPr>
                <w:sz w:val="20"/>
                <w:szCs w:val="20"/>
              </w:rPr>
              <w:t>Azimut nord</w:t>
            </w:r>
          </w:p>
        </w:tc>
        <w:tc>
          <w:tcPr>
            <w:tcW w:w="0" w:type="auto"/>
            <w:vAlign w:val="center"/>
          </w:tcPr>
          <w:p w14:paraId="307ABECF" w14:textId="77777777" w:rsidR="000152C6" w:rsidRPr="00BD71D9" w:rsidRDefault="000152C6" w:rsidP="00C73F91">
            <w:pPr>
              <w:jc w:val="center"/>
              <w:rPr>
                <w:sz w:val="20"/>
                <w:szCs w:val="20"/>
              </w:rPr>
            </w:pPr>
            <w:r w:rsidRPr="00BD71D9">
              <w:rPr>
                <w:sz w:val="20"/>
                <w:szCs w:val="20"/>
              </w:rPr>
              <w:t>90°21’</w:t>
            </w:r>
          </w:p>
        </w:tc>
      </w:tr>
      <w:tr w:rsidR="000152C6" w:rsidRPr="00BD71D9" w14:paraId="6BBAA9FE" w14:textId="77777777" w:rsidTr="00C73F91">
        <w:trPr>
          <w:jc w:val="center"/>
        </w:trPr>
        <w:tc>
          <w:tcPr>
            <w:tcW w:w="0" w:type="auto"/>
            <w:vAlign w:val="center"/>
          </w:tcPr>
          <w:p w14:paraId="6A7BE7CF" w14:textId="77777777" w:rsidR="000152C6" w:rsidRPr="00BD71D9" w:rsidRDefault="000152C6" w:rsidP="00C73F91">
            <w:pPr>
              <w:jc w:val="center"/>
              <w:rPr>
                <w:sz w:val="20"/>
                <w:szCs w:val="20"/>
              </w:rPr>
            </w:pPr>
            <w:r w:rsidRPr="00BD71D9">
              <w:rPr>
                <w:sz w:val="20"/>
                <w:szCs w:val="20"/>
              </w:rPr>
              <w:t>Elevation</w:t>
            </w:r>
          </w:p>
        </w:tc>
        <w:tc>
          <w:tcPr>
            <w:tcW w:w="0" w:type="auto"/>
            <w:vAlign w:val="center"/>
          </w:tcPr>
          <w:p w14:paraId="2E78CF6F" w14:textId="77777777" w:rsidR="000152C6" w:rsidRPr="00BD71D9" w:rsidRDefault="000152C6" w:rsidP="00C73F91">
            <w:pPr>
              <w:jc w:val="center"/>
              <w:rPr>
                <w:sz w:val="20"/>
                <w:szCs w:val="20"/>
              </w:rPr>
            </w:pPr>
            <w:r w:rsidRPr="00BD71D9">
              <w:rPr>
                <w:sz w:val="20"/>
                <w:szCs w:val="20"/>
              </w:rPr>
              <w:t>35°14’</w:t>
            </w:r>
          </w:p>
        </w:tc>
      </w:tr>
    </w:tbl>
    <w:p w14:paraId="731858DA" w14:textId="77777777" w:rsidR="000152C6" w:rsidRDefault="000152C6" w:rsidP="000152C6">
      <w:r>
        <w:t>(BIB 1363 p. 292).</w:t>
      </w:r>
    </w:p>
    <w:p w14:paraId="08158C79" w14:textId="77777777" w:rsidR="000152C6" w:rsidRDefault="000152C6" w:rsidP="000152C6"/>
    <w:p w14:paraId="3DBAB960" w14:textId="02C81D59" w:rsidR="000152C6" w:rsidRPr="0032190F" w:rsidRDefault="000152C6" w:rsidP="000152C6">
      <w:pPr>
        <w:rPr>
          <w:lang w:val="fr-FR"/>
        </w:rPr>
      </w:pPr>
      <w:r w:rsidRPr="0032190F">
        <w:rPr>
          <w:lang w:val="fr-FR"/>
        </w:rPr>
        <w:t xml:space="preserve">Pour C. Jègues la stèle est alignée à 180° de la </w:t>
      </w:r>
      <w:hyperlink r:id="rId14242" w:anchor="Sit_Lacs_Cime" w:history="1">
        <w:r w:rsidRPr="0032190F">
          <w:rPr>
            <w:rStyle w:val="Hyperlink"/>
            <w:lang w:val="fr-FR"/>
          </w:rPr>
          <w:t>cime des Lacs</w:t>
        </w:r>
      </w:hyperlink>
      <w:r w:rsidRPr="0032190F">
        <w:rPr>
          <w:lang w:val="fr-FR"/>
        </w:rPr>
        <w:t xml:space="preserve">(BIB 1363 p. 300, 488). </w:t>
      </w:r>
    </w:p>
    <w:p w14:paraId="3F66734A" w14:textId="77777777" w:rsidR="000152C6" w:rsidRPr="0032190F" w:rsidRDefault="000152C6" w:rsidP="000152C6">
      <w:pPr>
        <w:rPr>
          <w:lang w:val="fr-FR"/>
        </w:rPr>
      </w:pPr>
    </w:p>
    <w:p w14:paraId="5861A86F" w14:textId="77777777" w:rsidR="000152C6" w:rsidRPr="0032190F" w:rsidRDefault="006754D7" w:rsidP="00647EA0">
      <w:pPr>
        <w:pStyle w:val="Heading5"/>
      </w:pPr>
      <w:bookmarkStart w:id="5656" w:name="Desc_ZVIIGIR17"/>
      <w:r>
        <w:lastRenderedPageBreak/>
        <w:t>ZVIIGIR17</w:t>
      </w:r>
    </w:p>
    <w:bookmarkEnd w:id="5656"/>
    <w:p w14:paraId="3587A043" w14:textId="77777777" w:rsidR="000152C6" w:rsidRPr="00B70DDD" w:rsidRDefault="006754D7" w:rsidP="006754D7">
      <w:pPr>
        <w:jc w:val="right"/>
        <w:rPr>
          <w:i/>
          <w:sz w:val="20"/>
          <w:lang w:val="fr-FR"/>
        </w:rPr>
      </w:pPr>
      <w:r w:rsidRPr="00B70DDD">
        <w:rPr>
          <w:i/>
          <w:sz w:val="20"/>
          <w:lang w:val="fr-FR"/>
        </w:rPr>
        <w:t>Paroi vitrifiée, Paroi B</w:t>
      </w:r>
    </w:p>
    <w:p w14:paraId="2F1C006F" w14:textId="77777777" w:rsidR="006754D7" w:rsidRPr="0032190F" w:rsidRDefault="006754D7" w:rsidP="000152C6">
      <w:pPr>
        <w:rPr>
          <w:lang w:val="fr-FR"/>
        </w:rPr>
      </w:pPr>
    </w:p>
    <w:p w14:paraId="604970D9" w14:textId="77777777" w:rsidR="000152C6" w:rsidRPr="0032190F" w:rsidRDefault="000152C6" w:rsidP="000152C6">
      <w:pPr>
        <w:jc w:val="both"/>
        <w:rPr>
          <w:lang w:val="fr-FR"/>
        </w:rPr>
      </w:pPr>
      <w:r w:rsidRPr="0032190F">
        <w:rPr>
          <w:lang w:val="fr-FR"/>
        </w:rPr>
        <w:t>Sur cette vaste paroi verticale orientée à l’Est, à l’entrée de la vallée des Merveilles, seules 3 gravures protohistoriques ont été gravées (SS BIB).</w:t>
      </w:r>
    </w:p>
    <w:p w14:paraId="7C7B1C74" w14:textId="5AB4F9EA" w:rsidR="000152C6" w:rsidRPr="0032190F" w:rsidRDefault="000152C6" w:rsidP="000152C6">
      <w:pPr>
        <w:jc w:val="both"/>
        <w:rPr>
          <w:lang w:val="fr-FR"/>
        </w:rPr>
      </w:pPr>
      <w:r w:rsidRPr="0032190F">
        <w:rPr>
          <w:lang w:val="fr-FR"/>
        </w:rPr>
        <w:br/>
        <w:t xml:space="preserve">Elle est décrite par Conti à la suite de la </w:t>
      </w:r>
      <w:hyperlink r:id="rId14243" w:anchor="Desc_ZVIGIR2gamma" w:history="1">
        <w:r w:rsidRPr="0032190F">
          <w:rPr>
            <w:rStyle w:val="Hyperlink"/>
            <w:i/>
            <w:lang w:val="fr-FR"/>
          </w:rPr>
          <w:t>Paroi A</w:t>
        </w:r>
      </w:hyperlink>
      <w:r w:rsidRPr="0032190F">
        <w:rPr>
          <w:lang w:val="fr-FR"/>
        </w:rPr>
        <w:t xml:space="preserve"> dans son article sur les gravures des </w:t>
      </w:r>
      <w:hyperlink r:id="rId14244" w:anchor="Ana_Technologie_Lineaire_PreM" w:history="1">
        <w:r w:rsidR="00B70DDD" w:rsidRPr="00B70DDD">
          <w:rPr>
            <w:rStyle w:val="Hyperlink"/>
            <w:lang w:val="fr-FR"/>
          </w:rPr>
          <w:t>Pré-Merveilles</w:t>
        </w:r>
      </w:hyperlink>
      <w:r w:rsidRPr="0032190F">
        <w:rPr>
          <w:lang w:val="fr-FR"/>
        </w:rPr>
        <w:t xml:space="preserve"> (1948 p. 55 et sq.)</w:t>
      </w:r>
    </w:p>
    <w:p w14:paraId="19FF965D" w14:textId="77777777" w:rsidR="000152C6" w:rsidRPr="0032190F" w:rsidRDefault="000152C6" w:rsidP="000152C6">
      <w:pPr>
        <w:rPr>
          <w:lang w:val="fr-FR"/>
        </w:rPr>
      </w:pPr>
    </w:p>
    <w:p w14:paraId="7D3829F3" w14:textId="77777777" w:rsidR="000152C6" w:rsidRPr="0038356E" w:rsidRDefault="000152C6" w:rsidP="000152C6">
      <w:pPr>
        <w:rPr>
          <w:lang w:val="it-IT"/>
        </w:rPr>
      </w:pPr>
      <w:r>
        <w:rPr>
          <w:lang w:val="it-IT"/>
        </w:rPr>
        <w:t xml:space="preserve">PASTO </w:t>
      </w:r>
      <w:r w:rsidRPr="0038356E">
        <w:rPr>
          <w:lang w:val="it-IT"/>
        </w:rPr>
        <w:t>Inscrite « Emilio Caglio 15 août 1944 » (Giusto-Magnardi 1999)</w:t>
      </w:r>
    </w:p>
    <w:p w14:paraId="6EAE4A02" w14:textId="79867084" w:rsidR="000152C6" w:rsidRDefault="000152C6" w:rsidP="000152C6">
      <w:pPr>
        <w:rPr>
          <w:lang w:val="fr-FR"/>
        </w:rPr>
      </w:pPr>
      <w:r w:rsidRPr="0038356E">
        <w:rPr>
          <w:lang w:val="it-IT"/>
        </w:rPr>
        <w:br/>
      </w:r>
      <w:r w:rsidRPr="0032190F">
        <w:rPr>
          <w:lang w:val="fr-FR"/>
        </w:rPr>
        <w:t xml:space="preserve">Figures </w:t>
      </w:r>
      <w:hyperlink r:id="rId14245" w:anchor="Ana_Technologie_Lineaire" w:history="1">
        <w:r w:rsidRPr="0032190F">
          <w:rPr>
            <w:rStyle w:val="Hyperlink"/>
            <w:lang w:val="fr-FR"/>
          </w:rPr>
          <w:t>incisées</w:t>
        </w:r>
      </w:hyperlink>
      <w:r w:rsidRPr="0032190F">
        <w:rPr>
          <w:lang w:val="fr-FR"/>
        </w:rPr>
        <w:t xml:space="preserve"> scalariformes (BIB 1372)</w:t>
      </w:r>
      <w:r w:rsidR="006754D7">
        <w:rPr>
          <w:lang w:val="fr-FR"/>
        </w:rPr>
        <w:t xml:space="preserve">, </w:t>
      </w:r>
      <w:hyperlink r:id="rId14246" w:anchor="Typ_Bego_xHisto_Zigzags" w:history="1">
        <w:r w:rsidR="006754D7" w:rsidRPr="006754D7">
          <w:rPr>
            <w:rStyle w:val="Hyperlink"/>
            <w:lang w:val="fr-FR"/>
          </w:rPr>
          <w:t>zigzags</w:t>
        </w:r>
      </w:hyperlink>
      <w:r w:rsidR="006754D7">
        <w:rPr>
          <w:lang w:val="fr-FR"/>
        </w:rPr>
        <w:t xml:space="preserve"> (BIB 1616)</w:t>
      </w:r>
    </w:p>
    <w:p w14:paraId="2F5A1CF3" w14:textId="77777777" w:rsidR="00871D02" w:rsidRDefault="00871D02" w:rsidP="000152C6">
      <w:pPr>
        <w:rPr>
          <w:lang w:val="fr-FR"/>
        </w:rPr>
      </w:pPr>
    </w:p>
    <w:p w14:paraId="2F15513F" w14:textId="77777777" w:rsidR="00871D02" w:rsidRDefault="00871D02" w:rsidP="00871D02">
      <w:pPr>
        <w:pStyle w:val="Heading6"/>
      </w:pPr>
      <w:r>
        <w:t>Poignards</w:t>
      </w:r>
    </w:p>
    <w:p w14:paraId="5FDAB5DA" w14:textId="77777777" w:rsidR="00871D02" w:rsidRDefault="00871D02" w:rsidP="00871D02">
      <w:pPr>
        <w:jc w:val="both"/>
        <w:rPr>
          <w:lang w:val="fr-FR"/>
        </w:rPr>
      </w:pPr>
    </w:p>
    <w:p w14:paraId="647F4F79" w14:textId="77FC754B" w:rsidR="00871D02" w:rsidRPr="0032190F" w:rsidRDefault="00871D02" w:rsidP="00871D02">
      <w:pPr>
        <w:jc w:val="both"/>
        <w:rPr>
          <w:lang w:val="fr-FR"/>
        </w:rPr>
      </w:pPr>
      <w:r w:rsidRPr="0032190F">
        <w:rPr>
          <w:lang w:val="fr-FR"/>
        </w:rPr>
        <w:t xml:space="preserve">T. Serres attribue le Poignard 3 à l’âge du </w:t>
      </w:r>
      <w:r w:rsidR="00691C2B">
        <w:rPr>
          <w:lang w:val="fr-FR"/>
        </w:rPr>
        <w:t>BA</w:t>
      </w:r>
      <w:r w:rsidRPr="0032190F">
        <w:rPr>
          <w:lang w:val="fr-FR"/>
        </w:rPr>
        <w:t xml:space="preserve"> (Serres 2001 p. 294 fig. 99). Les deux </w:t>
      </w:r>
      <w:hyperlink r:id="rId14247" w:anchor="Typ_Bego_Poignards" w:history="1">
        <w:r w:rsidRPr="0032190F">
          <w:rPr>
            <w:rStyle w:val="Hyperlink"/>
            <w:lang w:val="fr-FR"/>
          </w:rPr>
          <w:t>Poignards</w:t>
        </w:r>
      </w:hyperlink>
      <w:r w:rsidRPr="0032190F">
        <w:rPr>
          <w:lang w:val="fr-FR"/>
        </w:rPr>
        <w:t xml:space="preserve"> (fig. 2, 3) sont attribués au </w:t>
      </w:r>
      <w:r w:rsidRPr="0032190F">
        <w:rPr>
          <w:i/>
          <w:lang w:val="fr-FR"/>
        </w:rPr>
        <w:t>type 4</w:t>
      </w:r>
      <w:r w:rsidRPr="0032190F">
        <w:rPr>
          <w:lang w:val="fr-FR"/>
        </w:rPr>
        <w:t xml:space="preserve"> pour Arcà attribué à l’âge du </w:t>
      </w:r>
      <w:r w:rsidR="00691C2B">
        <w:rPr>
          <w:lang w:val="fr-FR"/>
        </w:rPr>
        <w:t>BA</w:t>
      </w:r>
      <w:r w:rsidRPr="0032190F">
        <w:rPr>
          <w:lang w:val="fr-FR"/>
        </w:rPr>
        <w:t xml:space="preserve"> (2009). A la suite de Conti (1948 p. 63 et fig. 27)</w:t>
      </w:r>
      <w:r>
        <w:rPr>
          <w:lang w:val="fr-FR"/>
        </w:rPr>
        <w:t xml:space="preserve"> (BIB ?)</w:t>
      </w:r>
      <w:r w:rsidRPr="0032190F">
        <w:rPr>
          <w:lang w:val="fr-FR"/>
        </w:rPr>
        <w:t xml:space="preserve">, </w:t>
      </w:r>
    </w:p>
    <w:p w14:paraId="0318C8A6" w14:textId="77777777" w:rsidR="00871D02" w:rsidRPr="00871D02" w:rsidRDefault="00871D02" w:rsidP="00871D02">
      <w:pPr>
        <w:rPr>
          <w:lang w:val="fr-FR"/>
        </w:rPr>
      </w:pPr>
    </w:p>
    <w:p w14:paraId="68D64D29" w14:textId="77777777" w:rsidR="000152C6" w:rsidRPr="00871D02" w:rsidRDefault="006754D7" w:rsidP="00871D02">
      <w:pPr>
        <w:pStyle w:val="Heading6"/>
      </w:pPr>
      <w:bookmarkStart w:id="5657" w:name="Desc_ZVIIGIR17_latin"/>
      <w:r w:rsidRPr="00871D02">
        <w:t>I</w:t>
      </w:r>
      <w:r w:rsidR="000152C6" w:rsidRPr="00871D02">
        <w:t>nscription latine</w:t>
      </w:r>
    </w:p>
    <w:bookmarkEnd w:id="5657"/>
    <w:p w14:paraId="005B1B55" w14:textId="77777777" w:rsidR="000152C6" w:rsidRPr="0032190F" w:rsidRDefault="000152C6" w:rsidP="000152C6">
      <w:pPr>
        <w:jc w:val="both"/>
        <w:rPr>
          <w:lang w:val="fr-FR"/>
        </w:rPr>
      </w:pPr>
    </w:p>
    <w:p w14:paraId="4234328B" w14:textId="4375F700" w:rsidR="000152C6" w:rsidRPr="0032190F" w:rsidRDefault="00871D02" w:rsidP="000152C6">
      <w:pPr>
        <w:jc w:val="both"/>
        <w:rPr>
          <w:lang w:val="fr-FR"/>
        </w:rPr>
      </w:pPr>
      <w:r w:rsidRPr="0032190F">
        <w:rPr>
          <w:lang w:val="fr-FR"/>
        </w:rPr>
        <w:t xml:space="preserve">Chez </w:t>
      </w:r>
      <w:r w:rsidR="00411078">
        <w:rPr>
          <w:lang w:val="fr-FR"/>
        </w:rPr>
        <w:t xml:space="preserve">C. </w:t>
      </w:r>
      <w:r w:rsidRPr="0032190F">
        <w:rPr>
          <w:lang w:val="fr-FR"/>
        </w:rPr>
        <w:t>Conti (cité par</w:t>
      </w:r>
      <w:r>
        <w:rPr>
          <w:lang w:val="fr-FR"/>
        </w:rPr>
        <w:t xml:space="preserve"> </w:t>
      </w:r>
      <w:hyperlink r:id="rId14248" w:anchor="Aut_Isetti" w:history="1">
        <w:r w:rsidR="00411078" w:rsidRPr="00411078">
          <w:rPr>
            <w:rStyle w:val="Hyperlink"/>
            <w:lang w:val="fr-FR"/>
          </w:rPr>
          <w:t>G. Isetti</w:t>
        </w:r>
      </w:hyperlink>
      <w:r w:rsidR="00411078">
        <w:rPr>
          <w:lang w:val="fr-FR"/>
        </w:rPr>
        <w:t xml:space="preserve"> </w:t>
      </w:r>
      <w:r>
        <w:rPr>
          <w:lang w:val="fr-FR"/>
        </w:rPr>
        <w:t xml:space="preserve">1957): </w:t>
      </w:r>
      <w:r w:rsidRPr="0032190F">
        <w:rPr>
          <w:lang w:val="fr-FR"/>
        </w:rPr>
        <w:t xml:space="preserve">écriture attribuable au latin d’époque impériale (BIB 1373 p. 169). </w:t>
      </w:r>
      <w:r w:rsidR="000152C6" w:rsidRPr="0032190F">
        <w:rPr>
          <w:lang w:val="fr-FR"/>
        </w:rPr>
        <w:t xml:space="preserve">L’inscription latine est datée, d’après le </w:t>
      </w:r>
      <w:r w:rsidR="000152C6" w:rsidRPr="006754D7">
        <w:rPr>
          <w:i/>
          <w:lang w:val="fr-FR"/>
        </w:rPr>
        <w:t>ductus</w:t>
      </w:r>
      <w:r w:rsidR="000152C6" w:rsidRPr="0032190F">
        <w:rPr>
          <w:lang w:val="fr-FR"/>
        </w:rPr>
        <w:t xml:space="preserve"> (SS BIB)</w:t>
      </w:r>
      <w:r>
        <w:rPr>
          <w:lang w:val="fr-FR"/>
        </w:rPr>
        <w:t xml:space="preserve"> datée du 1e </w:t>
      </w:r>
      <w:r w:rsidR="00691C2B">
        <w:rPr>
          <w:lang w:val="fr-FR"/>
        </w:rPr>
        <w:t>BC</w:t>
      </w:r>
      <w:r>
        <w:rPr>
          <w:lang w:val="fr-FR"/>
        </w:rPr>
        <w:t xml:space="preserve"> (BIB 1616).</w:t>
      </w:r>
      <w:r w:rsidR="004B0C12">
        <w:rPr>
          <w:lang w:val="fr-FR"/>
        </w:rPr>
        <w:t xml:space="preserve"> v. </w:t>
      </w:r>
      <w:hyperlink r:id="rId14249" w:anchor="Stat_ADT_epigraph" w:history="1">
        <w:r w:rsidR="004B0C12" w:rsidRPr="004B0C12">
          <w:rPr>
            <w:rStyle w:val="Hyperlink"/>
            <w:lang w:val="fr-FR"/>
          </w:rPr>
          <w:t>épigraphie</w:t>
        </w:r>
      </w:hyperlink>
    </w:p>
    <w:p w14:paraId="6783CDD8" w14:textId="77777777" w:rsidR="00871D02" w:rsidRDefault="00871D02" w:rsidP="00871D02">
      <w:pPr>
        <w:pStyle w:val="Heading6"/>
      </w:pPr>
      <w:bookmarkStart w:id="5658" w:name="Desc_ZVIIGIR17_s"/>
      <w:r>
        <w:t>Superpositions</w:t>
      </w:r>
    </w:p>
    <w:bookmarkEnd w:id="5658"/>
    <w:p w14:paraId="467CCD68" w14:textId="77777777" w:rsidR="00871D02" w:rsidRDefault="00871D02" w:rsidP="000152C6">
      <w:pPr>
        <w:jc w:val="both"/>
        <w:rPr>
          <w:lang w:val="fr-FR"/>
        </w:rPr>
      </w:pPr>
    </w:p>
    <w:p w14:paraId="3CE0E4E0" w14:textId="2C3322B5" w:rsidR="00871D02" w:rsidRDefault="00000000" w:rsidP="000152C6">
      <w:pPr>
        <w:jc w:val="both"/>
        <w:rPr>
          <w:lang w:val="fr-FR"/>
        </w:rPr>
      </w:pPr>
      <w:hyperlink r:id="rId14250" w:anchor="Ana_Chrono_Superpositions" w:history="1">
        <w:r w:rsidR="00871D02">
          <w:rPr>
            <w:rStyle w:val="Hyperlink"/>
            <w:lang w:val="fr-FR"/>
          </w:rPr>
          <w:t>S</w:t>
        </w:r>
        <w:r w:rsidR="00871D02" w:rsidRPr="0032190F">
          <w:rPr>
            <w:rStyle w:val="Hyperlink"/>
            <w:lang w:val="fr-FR"/>
          </w:rPr>
          <w:t>uperpos</w:t>
        </w:r>
        <w:r w:rsidR="00310E1C">
          <w:rPr>
            <w:rStyle w:val="Hyperlink"/>
            <w:lang w:val="fr-FR"/>
          </w:rPr>
          <w:t>i</w:t>
        </w:r>
        <w:r w:rsidR="00871D02" w:rsidRPr="0032190F">
          <w:rPr>
            <w:rStyle w:val="Hyperlink"/>
            <w:lang w:val="fr-FR"/>
          </w:rPr>
          <w:t>tions</w:t>
        </w:r>
      </w:hyperlink>
      <w:r w:rsidR="00871D02" w:rsidRPr="0032190F">
        <w:rPr>
          <w:lang w:val="fr-FR"/>
        </w:rPr>
        <w:t xml:space="preserve"> de gravures </w:t>
      </w:r>
      <w:hyperlink r:id="rId14251" w:anchor="Ana_Technologie_Lineaire" w:history="1">
        <w:r w:rsidR="00871D02" w:rsidRPr="0032190F">
          <w:rPr>
            <w:rStyle w:val="Hyperlink"/>
            <w:lang w:val="fr-FR"/>
          </w:rPr>
          <w:t>linéaires</w:t>
        </w:r>
      </w:hyperlink>
      <w:r w:rsidR="00871D02" w:rsidRPr="0032190F">
        <w:rPr>
          <w:lang w:val="fr-FR"/>
        </w:rPr>
        <w:t xml:space="preserve"> cruciale</w:t>
      </w:r>
      <w:r w:rsidR="00871D02">
        <w:rPr>
          <w:lang w:val="fr-FR"/>
        </w:rPr>
        <w:t>s</w:t>
      </w:r>
      <w:r w:rsidR="00871D02" w:rsidRPr="0032190F">
        <w:rPr>
          <w:lang w:val="fr-FR"/>
        </w:rPr>
        <w:t xml:space="preserve"> pour la datation actuelle </w:t>
      </w:r>
      <w:r w:rsidR="00871D02">
        <w:rPr>
          <w:lang w:val="fr-FR"/>
        </w:rPr>
        <w:t>des gravures incisées (SS BIB).</w:t>
      </w:r>
    </w:p>
    <w:p w14:paraId="1AB933E7" w14:textId="77777777" w:rsidR="006A0C4B" w:rsidRDefault="006A0C4B" w:rsidP="000152C6">
      <w:pPr>
        <w:jc w:val="both"/>
        <w:rPr>
          <w:lang w:val="fr-FR"/>
        </w:rPr>
      </w:pPr>
      <w:r>
        <w:rPr>
          <w:lang w:val="fr-FR"/>
        </w:rPr>
        <w:t>Arboriforme sur inscription latine;zigzag sur poignard piqueté (SS BIB)</w:t>
      </w:r>
    </w:p>
    <w:p w14:paraId="4E08E62E" w14:textId="77777777" w:rsidR="00871D02" w:rsidRDefault="00871D02" w:rsidP="00871D02">
      <w:pPr>
        <w:pStyle w:val="Heading7"/>
        <w:rPr>
          <w:lang w:val="fr-FR"/>
        </w:rPr>
      </w:pPr>
      <w:r>
        <w:rPr>
          <w:lang w:val="fr-FR"/>
        </w:rPr>
        <w:t>inscription latine</w:t>
      </w:r>
    </w:p>
    <w:p w14:paraId="46735491" w14:textId="04979EA5" w:rsidR="00871D02" w:rsidRDefault="00871D02" w:rsidP="000152C6">
      <w:pPr>
        <w:jc w:val="both"/>
        <w:rPr>
          <w:lang w:val="fr-FR"/>
        </w:rPr>
      </w:pPr>
      <w:r w:rsidRPr="0032190F">
        <w:rPr>
          <w:lang w:val="fr-FR"/>
        </w:rPr>
        <w:t>Chez Conti (cité par</w:t>
      </w:r>
      <w:r>
        <w:rPr>
          <w:lang w:val="fr-FR"/>
        </w:rPr>
        <w:t xml:space="preserve"> Isetti 1957) et Isetti (1957) </w:t>
      </w:r>
      <w:r w:rsidRPr="0032190F">
        <w:rPr>
          <w:lang w:val="fr-FR"/>
        </w:rPr>
        <w:t>écriture latin</w:t>
      </w:r>
      <w:r>
        <w:rPr>
          <w:lang w:val="fr-FR"/>
        </w:rPr>
        <w:t>e</w:t>
      </w:r>
      <w:r w:rsidRPr="0032190F">
        <w:rPr>
          <w:lang w:val="fr-FR"/>
        </w:rPr>
        <w:t xml:space="preserve"> clairement plus récente (</w:t>
      </w:r>
      <w:r w:rsidRPr="0032190F">
        <w:rPr>
          <w:i/>
          <w:lang w:val="fr-FR"/>
        </w:rPr>
        <w:t>posteriore</w:t>
      </w:r>
      <w:r w:rsidRPr="0032190F">
        <w:rPr>
          <w:lang w:val="fr-FR"/>
        </w:rPr>
        <w:t>) à une gravure d’arboriforme (BIB 1373 p. 169).</w:t>
      </w:r>
      <w:r w:rsidRPr="00871D02">
        <w:rPr>
          <w:lang w:val="fr-FR"/>
        </w:rPr>
        <w:t xml:space="preserve"> </w:t>
      </w:r>
      <w:hyperlink r:id="rId14252" w:anchor="Aut_Isetti" w:history="1">
        <w:r w:rsidR="00E24285" w:rsidRPr="00411078">
          <w:rPr>
            <w:rStyle w:val="Hyperlink"/>
            <w:lang w:val="fr-FR"/>
          </w:rPr>
          <w:t>G. Isetti</w:t>
        </w:r>
      </w:hyperlink>
      <w:r w:rsidR="00E24285">
        <w:rPr>
          <w:lang w:val="fr-FR"/>
        </w:rPr>
        <w:t xml:space="preserve"> </w:t>
      </w:r>
      <w:r w:rsidRPr="0032190F">
        <w:rPr>
          <w:lang w:val="fr-FR"/>
        </w:rPr>
        <w:t xml:space="preserve">et </w:t>
      </w:r>
      <w:hyperlink r:id="rId14253" w:anchor="Aut_Louis" w:history="1">
        <w:r w:rsidR="00E24285" w:rsidRPr="00E24285">
          <w:rPr>
            <w:rStyle w:val="Hyperlink"/>
            <w:lang w:val="fr-FR"/>
          </w:rPr>
          <w:t>M. Louis</w:t>
        </w:r>
      </w:hyperlink>
      <w:r w:rsidR="00E24285" w:rsidRPr="0032190F">
        <w:rPr>
          <w:lang w:val="fr-FR"/>
        </w:rPr>
        <w:t xml:space="preserve"> </w:t>
      </w:r>
      <w:r w:rsidRPr="0032190F">
        <w:rPr>
          <w:lang w:val="fr-FR"/>
        </w:rPr>
        <w:t xml:space="preserve">(1963) reprennent cette observation </w:t>
      </w:r>
      <w:r>
        <w:rPr>
          <w:lang w:val="fr-FR"/>
        </w:rPr>
        <w:t xml:space="preserve">(BIB ?). </w:t>
      </w:r>
      <w:r w:rsidRPr="0032190F">
        <w:rPr>
          <w:lang w:val="fr-FR"/>
        </w:rPr>
        <w:t>Par contre, chez Lumley et al., c’est l’arboriforme qui se superpose à l’écriture latine et qui lui est donc postérieure (Lumley, Fontvielle, Abelante 1976 p. 155et sq. fig. 84, Lumley et alii 1995 p. 372).</w:t>
      </w:r>
    </w:p>
    <w:p w14:paraId="5180210E" w14:textId="77777777" w:rsidR="00871D02" w:rsidRDefault="00871D02" w:rsidP="00871D02">
      <w:pPr>
        <w:pStyle w:val="Heading7"/>
        <w:rPr>
          <w:lang w:val="fr-FR"/>
        </w:rPr>
      </w:pPr>
      <w:r>
        <w:rPr>
          <w:lang w:val="fr-FR"/>
        </w:rPr>
        <w:t>poignards piquetés</w:t>
      </w:r>
    </w:p>
    <w:p w14:paraId="3B8102E2" w14:textId="604234E5" w:rsidR="00310E1C" w:rsidRPr="00871D02" w:rsidRDefault="00871D02" w:rsidP="00310E1C">
      <w:pPr>
        <w:jc w:val="both"/>
        <w:rPr>
          <w:lang w:val="fr-FR"/>
        </w:rPr>
      </w:pPr>
      <w:r>
        <w:rPr>
          <w:lang w:val="fr-FR"/>
        </w:rPr>
        <w:t>N</w:t>
      </w:r>
      <w:r w:rsidRPr="0032190F">
        <w:rPr>
          <w:lang w:val="fr-FR"/>
        </w:rPr>
        <w:t xml:space="preserve">ous avons vu que des </w:t>
      </w:r>
      <w:hyperlink r:id="rId14254" w:anchor="Typ_Bego_xHisto_Zigzags" w:history="1">
        <w:r w:rsidRPr="006754D7">
          <w:rPr>
            <w:rStyle w:val="Hyperlink"/>
            <w:lang w:val="fr-FR"/>
          </w:rPr>
          <w:t>zigzags</w:t>
        </w:r>
      </w:hyperlink>
      <w:r>
        <w:rPr>
          <w:lang w:val="fr-FR"/>
        </w:rPr>
        <w:t xml:space="preserve"> </w:t>
      </w:r>
      <w:r w:rsidRPr="0032190F">
        <w:rPr>
          <w:lang w:val="fr-FR"/>
        </w:rPr>
        <w:t>s</w:t>
      </w:r>
      <w:r>
        <w:rPr>
          <w:lang w:val="fr-FR"/>
        </w:rPr>
        <w:t xml:space="preserve">e </w:t>
      </w:r>
      <w:hyperlink r:id="rId14255" w:anchor="Ana_Chrono_Superpositions_mix" w:history="1">
        <w:r w:rsidR="00367280" w:rsidRPr="0032190F">
          <w:rPr>
            <w:rStyle w:val="Hyperlink"/>
            <w:lang w:val="fr-FR"/>
          </w:rPr>
          <w:t>superpos</w:t>
        </w:r>
        <w:r w:rsidR="00367280">
          <w:rPr>
            <w:rStyle w:val="Hyperlink"/>
            <w:lang w:val="fr-FR"/>
          </w:rPr>
          <w:t>aient</w:t>
        </w:r>
      </w:hyperlink>
      <w:r w:rsidR="00367280" w:rsidRPr="0032190F">
        <w:rPr>
          <w:lang w:val="fr-FR"/>
        </w:rPr>
        <w:t xml:space="preserve"> </w:t>
      </w:r>
      <w:r>
        <w:rPr>
          <w:lang w:val="fr-FR"/>
        </w:rPr>
        <w:t>à ces Poignards (BIB ?)</w:t>
      </w:r>
      <w:r w:rsidR="00310E1C">
        <w:rPr>
          <w:lang w:val="fr-FR"/>
        </w:rPr>
        <w:t>. Pour N. Bianchi, cela n'est pas certain: "</w:t>
      </w:r>
      <w:r w:rsidR="00310E1C" w:rsidRPr="00310E1C">
        <w:rPr>
          <w:lang w:val="fr-FR"/>
        </w:rPr>
        <w:t>le repassage à la craie répété des deux</w:t>
      </w:r>
      <w:r w:rsidR="00310E1C">
        <w:rPr>
          <w:lang w:val="fr-FR"/>
        </w:rPr>
        <w:t xml:space="preserve"> </w:t>
      </w:r>
      <w:r w:rsidR="00310E1C" w:rsidRPr="00310E1C">
        <w:rPr>
          <w:lang w:val="fr-FR"/>
        </w:rPr>
        <w:t>poignards piquetés de la paroi en a altéré le piquetage au point qu'il s'avère aujourd'hui impossible</w:t>
      </w:r>
      <w:r w:rsidR="00310E1C">
        <w:rPr>
          <w:lang w:val="fr-FR"/>
        </w:rPr>
        <w:t xml:space="preserve"> </w:t>
      </w:r>
      <w:r w:rsidR="00310E1C" w:rsidRPr="00310E1C">
        <w:rPr>
          <w:lang w:val="fr-FR"/>
        </w:rPr>
        <w:t>d'affirmer si les zigzags linéaires mentionnés par Conti sont oui ou non superposés par les deux armes</w:t>
      </w:r>
      <w:r w:rsidR="00310E1C">
        <w:rPr>
          <w:lang w:val="fr-FR"/>
        </w:rPr>
        <w:t xml:space="preserve"> </w:t>
      </w:r>
      <w:r w:rsidR="00310E1C" w:rsidRPr="00310E1C">
        <w:rPr>
          <w:lang w:val="fr-FR"/>
        </w:rPr>
        <w:t>gravées</w:t>
      </w:r>
      <w:r w:rsidR="00310E1C">
        <w:rPr>
          <w:lang w:val="fr-FR"/>
        </w:rPr>
        <w:t>"  (BIB 1616)</w:t>
      </w:r>
    </w:p>
    <w:p w14:paraId="5F58680C" w14:textId="77777777" w:rsidR="006754D7" w:rsidRPr="0032190F" w:rsidRDefault="006754D7" w:rsidP="000152C6">
      <w:pPr>
        <w:jc w:val="both"/>
        <w:rPr>
          <w:lang w:val="fr-FR"/>
        </w:rPr>
      </w:pPr>
    </w:p>
    <w:p w14:paraId="5D9C8D4B" w14:textId="77777777" w:rsidR="000152C6" w:rsidRPr="0032190F" w:rsidRDefault="000152C6" w:rsidP="000152C6">
      <w:pPr>
        <w:pStyle w:val="Heading4"/>
        <w:numPr>
          <w:ilvl w:val="3"/>
          <w:numId w:val="0"/>
        </w:numPr>
        <w:tabs>
          <w:tab w:val="num" w:pos="2520"/>
        </w:tabs>
        <w:spacing w:before="240" w:after="60"/>
        <w:ind w:left="2160"/>
      </w:pPr>
      <w:r w:rsidRPr="0032190F">
        <w:t>ZVIIGII</w:t>
      </w:r>
    </w:p>
    <w:p w14:paraId="59E55687" w14:textId="77777777" w:rsidR="000152C6" w:rsidRPr="0032190F" w:rsidRDefault="000152C6" w:rsidP="00647EA0">
      <w:pPr>
        <w:pStyle w:val="Heading5"/>
      </w:pPr>
      <w:bookmarkStart w:id="5659" w:name="Desc_ZVIIGIIR8"/>
      <w:r w:rsidRPr="0032190F">
        <w:t>ZVIIGIIR8, le Défilé Rivière</w:t>
      </w:r>
    </w:p>
    <w:bookmarkEnd w:id="5659"/>
    <w:p w14:paraId="4E35628B" w14:textId="77777777" w:rsidR="000152C6" w:rsidRPr="003E6095" w:rsidRDefault="003E6095" w:rsidP="000152C6">
      <w:pPr>
        <w:rPr>
          <w:sz w:val="20"/>
          <w:lang w:val="fr-FR"/>
        </w:rPr>
      </w:pPr>
      <w:r w:rsidRPr="003E6095">
        <w:rPr>
          <w:sz w:val="20"/>
          <w:lang w:val="fr-FR"/>
        </w:rPr>
        <w:lastRenderedPageBreak/>
        <w:t>relevé par Amirante et Vatteone</w:t>
      </w:r>
    </w:p>
    <w:p w14:paraId="71123EBE" w14:textId="77777777" w:rsidR="003E6095" w:rsidRPr="0032190F" w:rsidRDefault="003E6095" w:rsidP="000152C6">
      <w:pPr>
        <w:rPr>
          <w:lang w:val="fr-FR"/>
        </w:rPr>
      </w:pPr>
    </w:p>
    <w:p w14:paraId="63FDED77" w14:textId="40306EB7" w:rsidR="000152C6" w:rsidRPr="0032190F" w:rsidRDefault="000152C6" w:rsidP="000152C6">
      <w:pPr>
        <w:rPr>
          <w:lang w:val="fr-FR"/>
        </w:rPr>
      </w:pPr>
      <w:r w:rsidRPr="0032190F">
        <w:rPr>
          <w:lang w:val="fr-FR"/>
        </w:rPr>
        <w:t xml:space="preserve">Pour </w:t>
      </w:r>
      <w:hyperlink r:id="rId14256" w:anchor="Aut_Riviere_Emile" w:history="1">
        <w:r w:rsidR="00BD6A48" w:rsidRPr="00BD6A48">
          <w:rPr>
            <w:rStyle w:val="Hyperlink"/>
            <w:lang w:val="fr-FR"/>
          </w:rPr>
          <w:t>É</w:t>
        </w:r>
        <w:r w:rsidR="00BD6A48">
          <w:rPr>
            <w:rStyle w:val="Hyperlink"/>
            <w:lang w:val="fr-FR"/>
          </w:rPr>
          <w:t xml:space="preserve">. </w:t>
        </w:r>
        <w:r w:rsidR="00BD6A48" w:rsidRPr="00BD6A48">
          <w:rPr>
            <w:rStyle w:val="Hyperlink"/>
            <w:lang w:val="fr-FR"/>
          </w:rPr>
          <w:t>Rivière</w:t>
        </w:r>
      </w:hyperlink>
      <w:r w:rsidRPr="0032190F">
        <w:rPr>
          <w:lang w:val="fr-FR"/>
        </w:rPr>
        <w:t>, qui avait campé en contrebas en novembre 1877, cette roche est la plus gravée du site (BIB 885 p. 4, 5)</w:t>
      </w:r>
    </w:p>
    <w:p w14:paraId="1F8BE48B" w14:textId="77777777" w:rsidR="000152C6" w:rsidRPr="0032190F" w:rsidRDefault="000152C6" w:rsidP="000152C6">
      <w:pPr>
        <w:rPr>
          <w:lang w:val="fr-FR"/>
        </w:rPr>
      </w:pPr>
    </w:p>
    <w:p w14:paraId="54CB7B11" w14:textId="1FC54119" w:rsidR="000152C6" w:rsidRPr="0032190F" w:rsidRDefault="00000000" w:rsidP="000152C6">
      <w:pPr>
        <w:rPr>
          <w:lang w:val="fr-FR"/>
        </w:rPr>
      </w:pPr>
      <w:hyperlink r:id="rId14257" w:anchor="Aut_Bicknell" w:history="1">
        <w:r w:rsidR="00AA7ACB" w:rsidRPr="00AE78AA">
          <w:rPr>
            <w:rStyle w:val="Hyperlink"/>
            <w:lang w:val="fr-FR"/>
          </w:rPr>
          <w:t>C. Bicknell</w:t>
        </w:r>
      </w:hyperlink>
      <w:r w:rsidR="00AA7ACB" w:rsidRPr="009D627A">
        <w:rPr>
          <w:rStyle w:val="Hyperlink"/>
          <w:color w:val="auto"/>
          <w:u w:val="none"/>
          <w:lang w:val="fr-FR"/>
        </w:rPr>
        <w:t xml:space="preserve"> </w:t>
      </w:r>
      <w:r w:rsidR="000152C6" w:rsidRPr="0032190F">
        <w:rPr>
          <w:lang w:val="fr-FR"/>
        </w:rPr>
        <w:t>écrit que le nom de cette roche vient du fait qu’</w:t>
      </w:r>
      <w:r w:rsidR="00BD6A48">
        <w:rPr>
          <w:lang w:val="fr-FR"/>
        </w:rPr>
        <w:t xml:space="preserve"> </w:t>
      </w:r>
      <w:hyperlink r:id="rId14258" w:anchor="Aut_Riviere_Emile" w:history="1">
        <w:r w:rsidR="00BD6A48" w:rsidRPr="00BD6A48">
          <w:rPr>
            <w:rStyle w:val="Hyperlink"/>
            <w:lang w:val="fr-FR"/>
          </w:rPr>
          <w:t>É</w:t>
        </w:r>
        <w:r w:rsidR="00BD6A48">
          <w:rPr>
            <w:rStyle w:val="Hyperlink"/>
            <w:lang w:val="fr-FR"/>
          </w:rPr>
          <w:t xml:space="preserve">. </w:t>
        </w:r>
        <w:r w:rsidR="00BD6A48" w:rsidRPr="00BD6A48">
          <w:rPr>
            <w:rStyle w:val="Hyperlink"/>
            <w:lang w:val="fr-FR"/>
          </w:rPr>
          <w:t>Rivière</w:t>
        </w:r>
      </w:hyperlink>
      <w:r w:rsidR="000152C6" w:rsidRPr="0032190F">
        <w:rPr>
          <w:lang w:val="fr-FR"/>
        </w:rPr>
        <w:t xml:space="preserve"> en fait la première mention. Bicknell dénombre 300 gravures (BIB 420 p. 122).</w:t>
      </w:r>
    </w:p>
    <w:p w14:paraId="1D3D1B76" w14:textId="77777777" w:rsidR="000152C6" w:rsidRPr="0032190F" w:rsidRDefault="000152C6" w:rsidP="000152C6">
      <w:pPr>
        <w:rPr>
          <w:lang w:val="fr-FR"/>
        </w:rPr>
      </w:pPr>
    </w:p>
    <w:p w14:paraId="4C534101" w14:textId="77777777" w:rsidR="000152C6" w:rsidRPr="0032190F" w:rsidRDefault="000152C6" w:rsidP="000152C6">
      <w:pPr>
        <w:rPr>
          <w:lang w:val="fr-FR"/>
        </w:rPr>
      </w:pPr>
      <w:r w:rsidRPr="0032190F">
        <w:rPr>
          <w:lang w:val="fr-FR"/>
        </w:rPr>
        <w:t>Le Défilé est constitué comme le Dos de Baleine, d’un affleurement de pélite orange de léger pendage Est donnantvers la vallée des Merveilles et d’un couloir herbeux installé dans une longue faille NS (SS BIB)</w:t>
      </w:r>
    </w:p>
    <w:p w14:paraId="30F1939D" w14:textId="77777777" w:rsidR="000152C6" w:rsidRPr="0032190F" w:rsidRDefault="000152C6" w:rsidP="000152C6">
      <w:pPr>
        <w:rPr>
          <w:lang w:val="fr-FR"/>
        </w:rPr>
      </w:pPr>
    </w:p>
    <w:p w14:paraId="3EB8B61E" w14:textId="77777777" w:rsidR="000152C6" w:rsidRPr="0032190F" w:rsidRDefault="000152C6" w:rsidP="000152C6">
      <w:pPr>
        <w:rPr>
          <w:lang w:val="fr-FR"/>
        </w:rPr>
      </w:pPr>
      <w:r w:rsidRPr="0032190F">
        <w:rPr>
          <w:lang w:val="fr-FR"/>
        </w:rPr>
        <w:t>En comptant les corniformes isolés, attelés on compte 196 figures de cornus (BD Mica 8/04/2010)</w:t>
      </w:r>
    </w:p>
    <w:p w14:paraId="4F2F6CB2" w14:textId="77777777" w:rsidR="000152C6" w:rsidRPr="0032190F" w:rsidRDefault="000152C6" w:rsidP="000152C6">
      <w:pPr>
        <w:pStyle w:val="Heading4"/>
        <w:numPr>
          <w:ilvl w:val="3"/>
          <w:numId w:val="0"/>
        </w:numPr>
        <w:tabs>
          <w:tab w:val="num" w:pos="2520"/>
        </w:tabs>
        <w:spacing w:before="240" w:after="60"/>
        <w:ind w:left="2160"/>
      </w:pPr>
      <w:r w:rsidRPr="0032190F">
        <w:t>ZVIIGIII</w:t>
      </w:r>
    </w:p>
    <w:p w14:paraId="6969D3A9" w14:textId="77777777" w:rsidR="000152C6" w:rsidRPr="0032190F" w:rsidRDefault="000152C6" w:rsidP="00647EA0">
      <w:pPr>
        <w:pStyle w:val="Heading5"/>
      </w:pPr>
      <w:r w:rsidRPr="0032190F">
        <w:t>ZVIIGIIIR3A</w:t>
      </w:r>
    </w:p>
    <w:p w14:paraId="1BE9E2EC" w14:textId="77777777" w:rsidR="000152C6" w:rsidRPr="0032190F" w:rsidRDefault="000152C6" w:rsidP="000152C6">
      <w:pPr>
        <w:rPr>
          <w:lang w:val="fr-FR"/>
        </w:rPr>
      </w:pPr>
    </w:p>
    <w:p w14:paraId="76B33A1E" w14:textId="77777777" w:rsidR="000152C6" w:rsidRPr="0038356E" w:rsidRDefault="000152C6" w:rsidP="000152C6">
      <w:pPr>
        <w:rPr>
          <w:lang w:val="it-IT"/>
        </w:rPr>
      </w:pPr>
      <w:r>
        <w:rPr>
          <w:lang w:val="it-IT"/>
        </w:rPr>
        <w:t xml:space="preserve">PASTO </w:t>
      </w:r>
      <w:r w:rsidRPr="0038356E">
        <w:rPr>
          <w:lang w:val="it-IT"/>
        </w:rPr>
        <w:t>Inscrite « Emilio Caglio 15 août 1944 » (Giusto-Magnardi 1999)</w:t>
      </w:r>
      <w:r>
        <w:rPr>
          <w:lang w:val="it-IT"/>
        </w:rPr>
        <w:t xml:space="preserve"> mais notée R3@a sur le plan</w:t>
      </w:r>
    </w:p>
    <w:p w14:paraId="54C98E8D" w14:textId="77777777" w:rsidR="000152C6" w:rsidRPr="0032190F" w:rsidRDefault="000152C6" w:rsidP="000152C6">
      <w:pPr>
        <w:rPr>
          <w:lang w:val="fr-FR"/>
        </w:rPr>
      </w:pPr>
    </w:p>
    <w:p w14:paraId="536EA897" w14:textId="77777777" w:rsidR="000152C6" w:rsidRPr="0032190F" w:rsidRDefault="000152C6" w:rsidP="000152C6">
      <w:pPr>
        <w:pStyle w:val="Heading3"/>
        <w:numPr>
          <w:ilvl w:val="2"/>
          <w:numId w:val="0"/>
        </w:numPr>
        <w:tabs>
          <w:tab w:val="num" w:pos="1800"/>
        </w:tabs>
        <w:spacing w:before="240" w:after="60" w:line="240" w:lineRule="auto"/>
        <w:ind w:left="1440"/>
      </w:pPr>
      <w:bookmarkStart w:id="5660" w:name="Desc_ZVIII"/>
      <w:r w:rsidRPr="0032190F">
        <w:t>ZONE VIII</w:t>
      </w:r>
    </w:p>
    <w:bookmarkEnd w:id="5660"/>
    <w:p w14:paraId="57467BE0" w14:textId="77777777" w:rsidR="000152C6" w:rsidRPr="0032190F" w:rsidRDefault="000152C6" w:rsidP="000152C6">
      <w:pPr>
        <w:jc w:val="both"/>
        <w:rPr>
          <w:lang w:val="fr-FR"/>
        </w:rPr>
      </w:pPr>
      <w:r w:rsidRPr="0032190F">
        <w:rPr>
          <w:lang w:val="fr-FR"/>
        </w:rPr>
        <w:t xml:space="preserve">Il s’agit de la zone des </w:t>
      </w:r>
      <w:r w:rsidRPr="0032190F">
        <w:rPr>
          <w:i/>
          <w:lang w:val="fr-FR"/>
        </w:rPr>
        <w:t>ciappes du Sorcier</w:t>
      </w:r>
      <w:r w:rsidRPr="0032190F">
        <w:rPr>
          <w:lang w:val="fr-FR"/>
        </w:rPr>
        <w:t>, à l’est du pic des Merveilles. Cette aire surplombe, à l’ouest, la vallée des Merveilles.</w:t>
      </w:r>
    </w:p>
    <w:p w14:paraId="3474F095" w14:textId="315DE9F6" w:rsidR="000152C6" w:rsidRPr="000F4B2E" w:rsidRDefault="00000000" w:rsidP="00C03505">
      <w:pPr>
        <w:jc w:val="both"/>
        <w:rPr>
          <w:sz w:val="20"/>
          <w:szCs w:val="20"/>
          <w:lang w:val="fr-FR"/>
        </w:rPr>
      </w:pPr>
      <w:hyperlink r:id="rId14259" w:anchor="Aut_Moggridge" w:history="1">
        <w:r w:rsidR="00C03505" w:rsidRPr="000F4B2E">
          <w:rPr>
            <w:rStyle w:val="Hyperlink"/>
            <w:sz w:val="20"/>
            <w:lang w:val="fr-FR"/>
          </w:rPr>
          <w:t>Moggridge</w:t>
        </w:r>
      </w:hyperlink>
      <w:r w:rsidR="00C03505" w:rsidRPr="000F4B2E">
        <w:rPr>
          <w:sz w:val="20"/>
          <w:szCs w:val="20"/>
          <w:lang w:val="fr-FR"/>
        </w:rPr>
        <w:t xml:space="preserve"> </w:t>
      </w:r>
      <w:r w:rsidR="000152C6" w:rsidRPr="000F4B2E">
        <w:rPr>
          <w:sz w:val="20"/>
          <w:szCs w:val="20"/>
          <w:lang w:val="fr-FR"/>
        </w:rPr>
        <w:t xml:space="preserve">(Moggridge 1869, pl. II à IV) et </w:t>
      </w:r>
      <w:hyperlink r:id="rId14260" w:anchor="Aut_Clugnet" w:history="1">
        <w:hyperlink r:id="rId14261" w:anchor="Aut_Clugnet" w:history="1">
          <w:r w:rsidR="00AE78AA" w:rsidRPr="000F4B2E">
            <w:rPr>
              <w:rStyle w:val="Hyperlink"/>
              <w:sz w:val="20"/>
              <w:lang w:val="fr-FR"/>
            </w:rPr>
            <w:t>Clugnet</w:t>
          </w:r>
        </w:hyperlink>
      </w:hyperlink>
      <w:r w:rsidR="00C03505" w:rsidRPr="000F4B2E">
        <w:rPr>
          <w:sz w:val="20"/>
          <w:szCs w:val="20"/>
          <w:lang w:val="fr-FR"/>
        </w:rPr>
        <w:t xml:space="preserve"> </w:t>
      </w:r>
      <w:r w:rsidR="000152C6" w:rsidRPr="000F4B2E">
        <w:rPr>
          <w:sz w:val="20"/>
          <w:szCs w:val="20"/>
          <w:lang w:val="fr-FR"/>
        </w:rPr>
        <w:t>(Clugnet 1877 pl. IV et V) reproduisent des gravures de cette zone.</w:t>
      </w:r>
      <w:r w:rsidR="00C03505" w:rsidRPr="000F4B2E">
        <w:rPr>
          <w:sz w:val="20"/>
          <w:szCs w:val="20"/>
          <w:lang w:val="fr-FR"/>
        </w:rPr>
        <w:t xml:space="preserve"> </w:t>
      </w:r>
      <w:hyperlink r:id="rId14262" w:anchor="Aut_Bicknell" w:history="1">
        <w:r w:rsidR="00AA7ACB" w:rsidRPr="000F4B2E">
          <w:rPr>
            <w:rStyle w:val="Hyperlink"/>
            <w:sz w:val="20"/>
            <w:lang w:val="fr-FR"/>
          </w:rPr>
          <w:t>Bicknell</w:t>
        </w:r>
      </w:hyperlink>
      <w:r w:rsidR="00AA7ACB" w:rsidRPr="000F4B2E">
        <w:rPr>
          <w:rStyle w:val="Hyperlink"/>
          <w:color w:val="auto"/>
          <w:sz w:val="20"/>
          <w:u w:val="none"/>
          <w:lang w:val="fr-FR"/>
        </w:rPr>
        <w:t xml:space="preserve"> </w:t>
      </w:r>
      <w:r w:rsidR="000152C6" w:rsidRPr="000F4B2E">
        <w:rPr>
          <w:sz w:val="20"/>
          <w:szCs w:val="20"/>
          <w:lang w:val="fr-FR"/>
        </w:rPr>
        <w:t xml:space="preserve">écrit parvenir aux </w:t>
      </w:r>
      <w:r w:rsidR="000152C6" w:rsidRPr="000F4B2E">
        <w:rPr>
          <w:i/>
          <w:sz w:val="20"/>
          <w:szCs w:val="20"/>
          <w:lang w:val="fr-FR"/>
        </w:rPr>
        <w:t>Vagues rocheuses</w:t>
      </w:r>
      <w:r w:rsidR="000152C6" w:rsidRPr="000F4B2E">
        <w:rPr>
          <w:sz w:val="20"/>
          <w:szCs w:val="20"/>
          <w:lang w:val="fr-FR"/>
        </w:rPr>
        <w:t xml:space="preserve"> (chap. VII par. 7) depuis les environs du lac Inférieur des Conques (son </w:t>
      </w:r>
      <w:r w:rsidR="000152C6" w:rsidRPr="000F4B2E">
        <w:rPr>
          <w:i/>
          <w:sz w:val="20"/>
          <w:szCs w:val="20"/>
          <w:lang w:val="fr-FR"/>
        </w:rPr>
        <w:t>Lac Supérieur</w:t>
      </w:r>
      <w:r w:rsidR="000152C6" w:rsidRPr="000F4B2E">
        <w:rPr>
          <w:sz w:val="20"/>
          <w:szCs w:val="20"/>
          <w:lang w:val="fr-FR"/>
        </w:rPr>
        <w:t xml:space="preserve">) via l’éboulis du Pic des Merveilles. Il avait auparavant décrit des roches rattachées au groupe X de cette zone dans </w:t>
      </w:r>
      <w:r w:rsidR="000152C6" w:rsidRPr="000F4B2E">
        <w:rPr>
          <w:i/>
          <w:sz w:val="20"/>
          <w:szCs w:val="20"/>
          <w:lang w:val="fr-FR"/>
        </w:rPr>
        <w:t>Les versants entre les Lacs Inférieur et Supérieur</w:t>
      </w:r>
      <w:r w:rsidR="000152C6" w:rsidRPr="000F4B2E">
        <w:rPr>
          <w:sz w:val="20"/>
          <w:szCs w:val="20"/>
          <w:lang w:val="fr-FR"/>
        </w:rPr>
        <w:t xml:space="preserve"> (par. 6) (Bicknell 1913 p. 120-122).</w:t>
      </w:r>
    </w:p>
    <w:p w14:paraId="053E56A1" w14:textId="77777777" w:rsidR="000152C6" w:rsidRPr="000F4B2E" w:rsidRDefault="000152C6" w:rsidP="000152C6">
      <w:pPr>
        <w:tabs>
          <w:tab w:val="left" w:pos="3270"/>
        </w:tabs>
        <w:jc w:val="both"/>
        <w:rPr>
          <w:sz w:val="20"/>
          <w:szCs w:val="20"/>
          <w:lang w:val="fr-FR"/>
        </w:rPr>
      </w:pPr>
      <w:r w:rsidRPr="000F4B2E">
        <w:rPr>
          <w:sz w:val="20"/>
          <w:szCs w:val="20"/>
          <w:lang w:val="fr-FR"/>
        </w:rPr>
        <w:t xml:space="preserve">C. Conti définit la zone VIII comme correspondant aux </w:t>
      </w:r>
      <w:r w:rsidRPr="000F4B2E">
        <w:rPr>
          <w:i/>
          <w:sz w:val="20"/>
          <w:szCs w:val="20"/>
          <w:lang w:val="fr-FR"/>
        </w:rPr>
        <w:t>ciappes</w:t>
      </w:r>
      <w:r w:rsidRPr="000F4B2E">
        <w:rPr>
          <w:sz w:val="20"/>
          <w:szCs w:val="20"/>
          <w:lang w:val="fr-FR"/>
        </w:rPr>
        <w:t xml:space="preserve"> canalisés (Barocelli et al. 1939 p. 19). </w:t>
      </w:r>
    </w:p>
    <w:p w14:paraId="438E1171" w14:textId="77777777" w:rsidR="000152C6" w:rsidRPr="0032190F" w:rsidRDefault="000152C6" w:rsidP="000152C6">
      <w:pPr>
        <w:tabs>
          <w:tab w:val="left" w:pos="3270"/>
        </w:tabs>
        <w:jc w:val="both"/>
        <w:rPr>
          <w:lang w:val="fr-FR"/>
        </w:rPr>
      </w:pPr>
    </w:p>
    <w:p w14:paraId="3C3FE34F" w14:textId="77777777" w:rsidR="000152C6" w:rsidRPr="0032190F" w:rsidRDefault="000152C6" w:rsidP="000152C6">
      <w:pPr>
        <w:jc w:val="both"/>
        <w:rPr>
          <w:lang w:val="fr-FR"/>
        </w:rPr>
      </w:pPr>
      <w:r w:rsidRPr="0032190F">
        <w:rPr>
          <w:lang w:val="fr-FR"/>
        </w:rPr>
        <w:t xml:space="preserve">Au </w:t>
      </w:r>
      <w:r w:rsidRPr="0032190F">
        <w:rPr>
          <w:b/>
          <w:lang w:val="fr-FR"/>
        </w:rPr>
        <w:t>nord-ouest</w:t>
      </w:r>
      <w:r w:rsidRPr="0032190F">
        <w:rPr>
          <w:lang w:val="fr-FR"/>
        </w:rPr>
        <w:t xml:space="preserve">, la limite avec la zone XII est matérialisée par une ligne orientée sud-ouest – nord-est qui correspond plus ou moins à la séparation entre la couche des éboulis du Pic des Merveilles (est) et des dépôts glaciaires (nord-est) de notre carte géologique. Au </w:t>
      </w:r>
      <w:r w:rsidRPr="0032190F">
        <w:rPr>
          <w:b/>
          <w:lang w:val="fr-FR"/>
        </w:rPr>
        <w:t>nord</w:t>
      </w:r>
      <w:r w:rsidRPr="0032190F">
        <w:rPr>
          <w:lang w:val="fr-FR"/>
        </w:rPr>
        <w:t>, ce sont les promontoires situés au sud du torrent du lac des Conques Inférieur qui surplombent la zone XII groupe I. A l’</w:t>
      </w:r>
      <w:r w:rsidRPr="0032190F">
        <w:rPr>
          <w:b/>
          <w:lang w:val="fr-FR"/>
        </w:rPr>
        <w:t>est</w:t>
      </w:r>
      <w:r w:rsidRPr="0032190F">
        <w:rPr>
          <w:lang w:val="fr-FR"/>
        </w:rPr>
        <w:t xml:space="preserve">, ces mêmes promontoires surplombent la zone VII groupe III et se prolongent en suivant une ligne approximativement nord-sud passant au pied du </w:t>
      </w:r>
      <w:r w:rsidRPr="0032190F">
        <w:rPr>
          <w:i/>
          <w:lang w:val="fr-FR"/>
        </w:rPr>
        <w:t>Dos de Baleine</w:t>
      </w:r>
      <w:r w:rsidRPr="0032190F">
        <w:rPr>
          <w:lang w:val="fr-FR"/>
        </w:rPr>
        <w:t xml:space="preserve"> et du tombant des </w:t>
      </w:r>
      <w:r w:rsidRPr="0032190F">
        <w:rPr>
          <w:i/>
          <w:lang w:val="fr-FR"/>
        </w:rPr>
        <w:t>ciappes</w:t>
      </w:r>
      <w:r w:rsidRPr="0032190F">
        <w:rPr>
          <w:lang w:val="fr-FR"/>
        </w:rPr>
        <w:t xml:space="preserve">. Au </w:t>
      </w:r>
      <w:r w:rsidRPr="0032190F">
        <w:rPr>
          <w:b/>
          <w:lang w:val="fr-FR"/>
        </w:rPr>
        <w:t>sud-est</w:t>
      </w:r>
      <w:r w:rsidRPr="0032190F">
        <w:rPr>
          <w:lang w:val="fr-FR"/>
        </w:rPr>
        <w:t xml:space="preserve"> la limite est marquée par les gradins monumentaux des </w:t>
      </w:r>
      <w:r w:rsidRPr="0032190F">
        <w:rPr>
          <w:i/>
          <w:lang w:val="fr-FR"/>
        </w:rPr>
        <w:t>ciappes</w:t>
      </w:r>
      <w:r w:rsidRPr="0032190F">
        <w:rPr>
          <w:lang w:val="fr-FR"/>
        </w:rPr>
        <w:t xml:space="preserve"> puis par la fin des </w:t>
      </w:r>
      <w:r w:rsidRPr="0032190F">
        <w:rPr>
          <w:i/>
          <w:lang w:val="fr-FR"/>
        </w:rPr>
        <w:t>ciappes</w:t>
      </w:r>
      <w:r w:rsidRPr="0032190F">
        <w:rPr>
          <w:lang w:val="fr-FR"/>
        </w:rPr>
        <w:t xml:space="preserve"> et le début du large couloir herbeux de la zone VI groupe II. Au </w:t>
      </w:r>
      <w:r w:rsidRPr="0032190F">
        <w:rPr>
          <w:b/>
          <w:lang w:val="fr-FR"/>
        </w:rPr>
        <w:t>sud-ouest</w:t>
      </w:r>
      <w:r w:rsidRPr="0032190F">
        <w:rPr>
          <w:lang w:val="fr-FR"/>
        </w:rPr>
        <w:t xml:space="preserve"> la limite avec la zone IV groupe I est marquée par un couloir herbeux approximativement est-ouest. A l’</w:t>
      </w:r>
      <w:r w:rsidRPr="0032190F">
        <w:rPr>
          <w:b/>
          <w:lang w:val="fr-FR"/>
        </w:rPr>
        <w:t>ouest</w:t>
      </w:r>
      <w:r w:rsidRPr="0032190F">
        <w:rPr>
          <w:lang w:val="fr-FR"/>
        </w:rPr>
        <w:t xml:space="preserve"> c’est la ligne de crête nord-sud du pic des Merveilles passant par le collet du Sorcier.</w:t>
      </w:r>
    </w:p>
    <w:p w14:paraId="7A001D92" w14:textId="77777777" w:rsidR="000152C6" w:rsidRPr="0032190F" w:rsidRDefault="000152C6" w:rsidP="000152C6">
      <w:pPr>
        <w:jc w:val="both"/>
        <w:rPr>
          <w:lang w:val="fr-FR"/>
        </w:rPr>
      </w:pPr>
    </w:p>
    <w:p w14:paraId="717B5C01" w14:textId="77777777" w:rsidR="000152C6" w:rsidRPr="0032190F" w:rsidRDefault="000152C6" w:rsidP="000152C6">
      <w:pPr>
        <w:tabs>
          <w:tab w:val="left" w:pos="3270"/>
        </w:tabs>
        <w:jc w:val="both"/>
        <w:rPr>
          <w:lang w:val="fr-FR"/>
        </w:rPr>
      </w:pPr>
      <w:r w:rsidRPr="0032190F">
        <w:rPr>
          <w:lang w:val="fr-FR"/>
        </w:rPr>
        <w:t>C. Conti avait divisé la zone en neuf groupes. Plus récemment un dixième groupe lui a été rajouté</w:t>
      </w:r>
      <w:r>
        <w:rPr>
          <w:rStyle w:val="FootnoteReference"/>
        </w:rPr>
        <w:footnoteReference w:id="26"/>
      </w:r>
      <w:r w:rsidRPr="0032190F">
        <w:rPr>
          <w:lang w:val="fr-FR"/>
        </w:rPr>
        <w:t xml:space="preserve"> (Bégin 1990 p. 135). Cette division est celle actuellement employée (Lumley et al. 1995 p. 45). Le </w:t>
      </w:r>
      <w:r w:rsidRPr="0032190F">
        <w:rPr>
          <w:b/>
          <w:lang w:val="fr-FR"/>
        </w:rPr>
        <w:t>groupe I</w:t>
      </w:r>
      <w:r w:rsidRPr="0032190F">
        <w:rPr>
          <w:lang w:val="fr-FR"/>
        </w:rPr>
        <w:t xml:space="preserve"> correspond au </w:t>
      </w:r>
      <w:r w:rsidRPr="0032190F">
        <w:rPr>
          <w:i/>
          <w:lang w:val="fr-FR"/>
        </w:rPr>
        <w:t>Dos de Baleine</w:t>
      </w:r>
      <w:r w:rsidRPr="0032190F">
        <w:rPr>
          <w:lang w:val="fr-FR"/>
        </w:rPr>
        <w:t xml:space="preserve"> et à une extension vers l’ouest jusqu’au pied d’une haute falaise sous le pic des Merveilles puis à la sente allant vers le collet des </w:t>
      </w:r>
      <w:r w:rsidRPr="0032190F">
        <w:rPr>
          <w:i/>
          <w:lang w:val="fr-FR"/>
        </w:rPr>
        <w:t>ciappes du Sorcier</w:t>
      </w:r>
      <w:r w:rsidRPr="0032190F">
        <w:rPr>
          <w:lang w:val="fr-FR"/>
        </w:rPr>
        <w:t xml:space="preserve">. A l’ouest, la limite s’arrête avant la large plage herbeuse orientée nord-sud située au sud de la </w:t>
      </w:r>
      <w:r w:rsidRPr="0032190F">
        <w:rPr>
          <w:i/>
          <w:lang w:val="fr-FR"/>
        </w:rPr>
        <w:t>Roche verte sous le bloc éboulé</w:t>
      </w:r>
      <w:r w:rsidRPr="0032190F">
        <w:rPr>
          <w:lang w:val="fr-FR"/>
        </w:rPr>
        <w:t xml:space="preserve">. Au sud, la limite avec le groupe III est matérialisée par une longue faille herbeuse d’orientation approximativement est-ouest. A l’est c’est le tombant des </w:t>
      </w:r>
      <w:r w:rsidRPr="0032190F">
        <w:rPr>
          <w:i/>
          <w:lang w:val="fr-FR"/>
        </w:rPr>
        <w:t>ciappes</w:t>
      </w:r>
      <w:r w:rsidRPr="0032190F">
        <w:rPr>
          <w:lang w:val="fr-FR"/>
        </w:rPr>
        <w:t xml:space="preserve"> qui </w:t>
      </w:r>
      <w:r w:rsidRPr="0032190F">
        <w:rPr>
          <w:lang w:val="fr-FR"/>
        </w:rPr>
        <w:lastRenderedPageBreak/>
        <w:t xml:space="preserve">marque la séparation avec la zone VII et le </w:t>
      </w:r>
      <w:r w:rsidRPr="0032190F">
        <w:rPr>
          <w:i/>
          <w:lang w:val="fr-FR"/>
        </w:rPr>
        <w:t>Défilé Rivière</w:t>
      </w:r>
      <w:r w:rsidRPr="0032190F">
        <w:rPr>
          <w:lang w:val="fr-FR"/>
        </w:rPr>
        <w:t xml:space="preserve"> situé au-dessous. Le </w:t>
      </w:r>
      <w:r w:rsidRPr="0032190F">
        <w:rPr>
          <w:b/>
          <w:lang w:val="fr-FR"/>
        </w:rPr>
        <w:t>groupe II</w:t>
      </w:r>
      <w:r w:rsidRPr="0032190F">
        <w:rPr>
          <w:lang w:val="fr-FR"/>
        </w:rPr>
        <w:t xml:space="preserve"> est situé à l’ouest de la large plage herbeuse qui la sépare du groupe I. Au nord, sa limiteest la sente qui rejoint le collet des </w:t>
      </w:r>
      <w:r w:rsidRPr="0032190F">
        <w:rPr>
          <w:i/>
          <w:lang w:val="fr-FR"/>
        </w:rPr>
        <w:t>ciappes du Sorcier</w:t>
      </w:r>
      <w:r w:rsidRPr="0032190F">
        <w:rPr>
          <w:lang w:val="fr-FR"/>
        </w:rPr>
        <w:t xml:space="preserve">. Au sud, la longue faille herbeuse mentionnée ci-dessus forme la limite avec le groupe III. A l’est la limite correspond à un étroit couloir herbeux aboutissant, au sud, à une large échancrure tombant à pic. Le </w:t>
      </w:r>
      <w:r w:rsidRPr="0032190F">
        <w:rPr>
          <w:b/>
          <w:lang w:val="fr-FR"/>
        </w:rPr>
        <w:t>groupe III</w:t>
      </w:r>
      <w:r w:rsidRPr="0032190F">
        <w:rPr>
          <w:lang w:val="fr-FR"/>
        </w:rPr>
        <w:t xml:space="preserve"> est situé au sud de la longue faille herbeuse et surplombe les zone VII (à l’est) et la zone VI (au sud). Le </w:t>
      </w:r>
      <w:r w:rsidRPr="0032190F">
        <w:rPr>
          <w:b/>
          <w:lang w:val="fr-FR"/>
        </w:rPr>
        <w:t>groupe IV</w:t>
      </w:r>
      <w:r w:rsidRPr="0032190F">
        <w:rPr>
          <w:lang w:val="fr-FR"/>
        </w:rPr>
        <w:t xml:space="preserve">, le </w:t>
      </w:r>
      <w:r w:rsidRPr="0032190F">
        <w:rPr>
          <w:b/>
          <w:lang w:val="fr-FR"/>
        </w:rPr>
        <w:t>groupe V</w:t>
      </w:r>
      <w:r w:rsidRPr="0032190F">
        <w:rPr>
          <w:lang w:val="fr-FR"/>
        </w:rPr>
        <w:t xml:space="preserve"> et le </w:t>
      </w:r>
      <w:r w:rsidRPr="0032190F">
        <w:rPr>
          <w:b/>
          <w:lang w:val="fr-FR"/>
        </w:rPr>
        <w:t>groupe VI</w:t>
      </w:r>
      <w:r w:rsidRPr="0032190F">
        <w:rPr>
          <w:lang w:val="fr-FR"/>
        </w:rPr>
        <w:t xml:space="preserve"> sont trois séries de </w:t>
      </w:r>
      <w:r w:rsidRPr="0032190F">
        <w:rPr>
          <w:i/>
          <w:lang w:val="fr-FR"/>
        </w:rPr>
        <w:t>ciappes</w:t>
      </w:r>
      <w:r w:rsidRPr="0032190F">
        <w:rPr>
          <w:lang w:val="fr-FR"/>
        </w:rPr>
        <w:t xml:space="preserve"> mouvementées parallèles orientées nord-sud et limitées entres elles par d’étroits couloirs herbeux. Le </w:t>
      </w:r>
      <w:r w:rsidRPr="0032190F">
        <w:rPr>
          <w:b/>
          <w:lang w:val="fr-FR"/>
        </w:rPr>
        <w:t>groupe VII</w:t>
      </w:r>
      <w:r w:rsidRPr="0032190F">
        <w:rPr>
          <w:lang w:val="fr-FR"/>
        </w:rPr>
        <w:t xml:space="preserve"> s’étend à l’ouest de ces derniers jusqu’au niveau où la sente s’élargit (jusqu’à la fin des </w:t>
      </w:r>
      <w:r w:rsidRPr="0032190F">
        <w:rPr>
          <w:i/>
          <w:lang w:val="fr-FR"/>
        </w:rPr>
        <w:t>ciappes stricto sensu</w:t>
      </w:r>
      <w:r w:rsidRPr="0032190F">
        <w:rPr>
          <w:lang w:val="fr-FR"/>
        </w:rPr>
        <w:t xml:space="preserve">). Au nord c’est le pied de la falaise qui limite ce groupe. Au sud, c’est la fin des </w:t>
      </w:r>
      <w:r w:rsidRPr="0032190F">
        <w:rPr>
          <w:i/>
          <w:lang w:val="fr-FR"/>
        </w:rPr>
        <w:t>ciappes</w:t>
      </w:r>
      <w:r w:rsidRPr="0032190F">
        <w:rPr>
          <w:lang w:val="fr-FR"/>
        </w:rPr>
        <w:t xml:space="preserve"> qui marque la séparation avec la zone VI groupe II. Le </w:t>
      </w:r>
      <w:r w:rsidRPr="0032190F">
        <w:rPr>
          <w:b/>
          <w:lang w:val="fr-FR"/>
        </w:rPr>
        <w:t>groupe VIII</w:t>
      </w:r>
      <w:r w:rsidRPr="0032190F">
        <w:rPr>
          <w:lang w:val="fr-FR"/>
        </w:rPr>
        <w:t xml:space="preserve"> correspond à l’élargissement de la sente sous le collet des </w:t>
      </w:r>
      <w:r w:rsidRPr="0032190F">
        <w:rPr>
          <w:i/>
          <w:lang w:val="fr-FR"/>
        </w:rPr>
        <w:t>ciappes du Sorcier</w:t>
      </w:r>
      <w:r w:rsidRPr="0032190F">
        <w:rPr>
          <w:lang w:val="fr-FR"/>
        </w:rPr>
        <w:t xml:space="preserve"> ainsi qu’aux affleurements qui mènent vers le Pic des Merveilles et à la zone au-dessus de la falaise (groupe IX). Le </w:t>
      </w:r>
      <w:r w:rsidRPr="0032190F">
        <w:rPr>
          <w:b/>
          <w:lang w:val="fr-FR"/>
        </w:rPr>
        <w:t>groupe IX</w:t>
      </w:r>
      <w:r w:rsidRPr="0032190F">
        <w:rPr>
          <w:lang w:val="fr-FR"/>
        </w:rPr>
        <w:t xml:space="preserve"> correspond à l’éboulis du pic des Merveilles et à l’aire au-dessus des falaises qui limitent au nord les </w:t>
      </w:r>
      <w:r w:rsidRPr="0032190F">
        <w:rPr>
          <w:i/>
          <w:lang w:val="fr-FR"/>
        </w:rPr>
        <w:t>ciappes</w:t>
      </w:r>
      <w:r w:rsidRPr="0032190F">
        <w:rPr>
          <w:lang w:val="fr-FR"/>
        </w:rPr>
        <w:t xml:space="preserve">. Le </w:t>
      </w:r>
      <w:r w:rsidRPr="0032190F">
        <w:rPr>
          <w:b/>
          <w:lang w:val="fr-FR"/>
        </w:rPr>
        <w:t>groupe X</w:t>
      </w:r>
      <w:r w:rsidRPr="0032190F">
        <w:rPr>
          <w:lang w:val="fr-FR"/>
        </w:rPr>
        <w:t xml:space="preserve"> correspond à une zone mitoyenne entre les </w:t>
      </w:r>
      <w:r w:rsidRPr="0032190F">
        <w:rPr>
          <w:i/>
          <w:lang w:val="fr-FR"/>
        </w:rPr>
        <w:t>ciappes</w:t>
      </w:r>
      <w:r w:rsidRPr="0032190F">
        <w:rPr>
          <w:lang w:val="fr-FR"/>
        </w:rPr>
        <w:t xml:space="preserve"> et le plateau des Conques (zone XII).</w:t>
      </w:r>
    </w:p>
    <w:p w14:paraId="248576D8" w14:textId="77777777" w:rsidR="000152C6" w:rsidRPr="0032190F" w:rsidRDefault="000152C6" w:rsidP="000152C6">
      <w:pPr>
        <w:pStyle w:val="Heading4"/>
        <w:numPr>
          <w:ilvl w:val="3"/>
          <w:numId w:val="0"/>
        </w:numPr>
        <w:tabs>
          <w:tab w:val="num" w:pos="2520"/>
        </w:tabs>
        <w:spacing w:before="240" w:after="60"/>
        <w:ind w:left="2160"/>
      </w:pPr>
      <w:r w:rsidRPr="0032190F">
        <w:t>Géomorphologie</w:t>
      </w:r>
    </w:p>
    <w:p w14:paraId="2F2D0646" w14:textId="77777777" w:rsidR="000152C6" w:rsidRPr="0032190F" w:rsidRDefault="000152C6" w:rsidP="000152C6">
      <w:pPr>
        <w:rPr>
          <w:lang w:val="fr-FR"/>
        </w:rPr>
      </w:pPr>
    </w:p>
    <w:p w14:paraId="6D56820B" w14:textId="77777777" w:rsidR="000152C6" w:rsidRPr="0032190F" w:rsidRDefault="000152C6" w:rsidP="000152C6">
      <w:pPr>
        <w:pStyle w:val="Heading4"/>
        <w:numPr>
          <w:ilvl w:val="3"/>
          <w:numId w:val="0"/>
        </w:numPr>
        <w:tabs>
          <w:tab w:val="num" w:pos="2520"/>
        </w:tabs>
        <w:spacing w:before="240" w:after="60"/>
        <w:ind w:left="2160"/>
      </w:pPr>
      <w:r w:rsidRPr="0032190F">
        <w:t>Extension géographique</w:t>
      </w:r>
    </w:p>
    <w:p w14:paraId="2AC7DF4D" w14:textId="77777777" w:rsidR="000152C6" w:rsidRPr="0032190F" w:rsidRDefault="000152C6" w:rsidP="000152C6">
      <w:pPr>
        <w:pStyle w:val="Heading4"/>
        <w:numPr>
          <w:ilvl w:val="3"/>
          <w:numId w:val="0"/>
        </w:numPr>
        <w:tabs>
          <w:tab w:val="num" w:pos="2520"/>
        </w:tabs>
        <w:spacing w:before="240" w:after="60"/>
        <w:ind w:left="2160"/>
      </w:pPr>
      <w:r w:rsidRPr="0032190F">
        <w:t>Historique</w:t>
      </w:r>
    </w:p>
    <w:p w14:paraId="50CE57D3" w14:textId="77777777" w:rsidR="000152C6" w:rsidRPr="0032190F" w:rsidRDefault="000152C6" w:rsidP="000152C6">
      <w:pPr>
        <w:rPr>
          <w:lang w:val="fr-FR"/>
        </w:rPr>
      </w:pPr>
    </w:p>
    <w:p w14:paraId="170C251A" w14:textId="0F6A91F2" w:rsidR="000152C6" w:rsidRPr="0032190F" w:rsidRDefault="00000000" w:rsidP="000152C6">
      <w:pPr>
        <w:tabs>
          <w:tab w:val="left" w:pos="3270"/>
        </w:tabs>
        <w:rPr>
          <w:lang w:val="fr-FR"/>
        </w:rPr>
      </w:pPr>
      <w:hyperlink r:id="rId14263" w:anchor="Aut_Bicknell" w:history="1">
        <w:r w:rsidR="00AA7ACB" w:rsidRPr="00AE78AA">
          <w:rPr>
            <w:rStyle w:val="Hyperlink"/>
            <w:lang w:val="fr-FR"/>
          </w:rPr>
          <w:t>C. Bicknell</w:t>
        </w:r>
      </w:hyperlink>
      <w:r w:rsidR="00AA7ACB" w:rsidRPr="009D627A">
        <w:rPr>
          <w:rStyle w:val="Hyperlink"/>
          <w:color w:val="auto"/>
          <w:u w:val="none"/>
          <w:lang w:val="fr-FR"/>
        </w:rPr>
        <w:t xml:space="preserve"> </w:t>
      </w:r>
      <w:r w:rsidR="000152C6" w:rsidRPr="0032190F">
        <w:rPr>
          <w:lang w:val="fr-FR"/>
        </w:rPr>
        <w:t xml:space="preserve">parvient aux </w:t>
      </w:r>
      <w:r w:rsidR="000152C6" w:rsidRPr="0032190F">
        <w:rPr>
          <w:i/>
          <w:lang w:val="fr-FR"/>
        </w:rPr>
        <w:t>Vagues rocheuses</w:t>
      </w:r>
      <w:r w:rsidR="000152C6" w:rsidRPr="0032190F">
        <w:rPr>
          <w:lang w:val="fr-FR"/>
        </w:rPr>
        <w:t xml:space="preserve"> (chap. VII par. 7) depuis les environs du lac Supérieur des Conques par l’éboulis du Pic des Merveilles. Il compte 400 gravures et note qu’il y a suffisamment de surfaces pour en graver des milliers (BIB 240 p. 120, 121)</w:t>
      </w:r>
    </w:p>
    <w:p w14:paraId="47F81C0E" w14:textId="77777777" w:rsidR="000152C6" w:rsidRPr="0032190F" w:rsidRDefault="000152C6" w:rsidP="000152C6">
      <w:pPr>
        <w:tabs>
          <w:tab w:val="left" w:pos="3270"/>
        </w:tabs>
        <w:rPr>
          <w:lang w:val="fr-FR"/>
        </w:rPr>
      </w:pPr>
    </w:p>
    <w:p w14:paraId="1459151D" w14:textId="77777777" w:rsidR="000152C6" w:rsidRPr="0032190F" w:rsidRDefault="000152C6" w:rsidP="000152C6">
      <w:pPr>
        <w:tabs>
          <w:tab w:val="left" w:pos="3270"/>
        </w:tabs>
        <w:rPr>
          <w:lang w:val="fr-FR"/>
        </w:rPr>
      </w:pPr>
      <w:r w:rsidRPr="0032190F">
        <w:rPr>
          <w:lang w:val="fr-FR"/>
        </w:rPr>
        <w:t xml:space="preserve">Définit par Conti comme correspondant aux </w:t>
      </w:r>
      <w:r w:rsidRPr="0032190F">
        <w:rPr>
          <w:i/>
          <w:lang w:val="fr-FR"/>
        </w:rPr>
        <w:t>ciappes</w:t>
      </w:r>
      <w:r w:rsidRPr="0032190F">
        <w:rPr>
          <w:lang w:val="fr-FR"/>
        </w:rPr>
        <w:t xml:space="preserve"> canalisés il relève 1300 gravures (BIB 1246 p. 19). Elle a été divisée en 10 groupes (BIB 215 p. 45)</w:t>
      </w:r>
    </w:p>
    <w:p w14:paraId="388BACB6" w14:textId="77777777" w:rsidR="000152C6" w:rsidRPr="0032190F" w:rsidRDefault="000152C6" w:rsidP="000152C6">
      <w:pPr>
        <w:pStyle w:val="Heading4"/>
        <w:numPr>
          <w:ilvl w:val="3"/>
          <w:numId w:val="0"/>
        </w:numPr>
        <w:tabs>
          <w:tab w:val="num" w:pos="2520"/>
        </w:tabs>
        <w:spacing w:before="240" w:after="60"/>
        <w:ind w:left="2160"/>
      </w:pPr>
      <w:r w:rsidRPr="0032190F">
        <w:t>Synthèse</w:t>
      </w:r>
    </w:p>
    <w:p w14:paraId="616D9E47" w14:textId="77777777" w:rsidR="000152C6" w:rsidRPr="0032190F" w:rsidRDefault="000152C6" w:rsidP="000152C6">
      <w:pPr>
        <w:rPr>
          <w:lang w:val="fr-FR"/>
        </w:rPr>
      </w:pPr>
    </w:p>
    <w:p w14:paraId="455DF3AB" w14:textId="77777777" w:rsidR="000152C6" w:rsidRPr="0032190F" w:rsidRDefault="000152C6" w:rsidP="000152C6">
      <w:pPr>
        <w:pStyle w:val="Heading4"/>
        <w:numPr>
          <w:ilvl w:val="3"/>
          <w:numId w:val="0"/>
        </w:numPr>
        <w:tabs>
          <w:tab w:val="num" w:pos="2520"/>
        </w:tabs>
        <w:spacing w:before="240" w:after="60"/>
        <w:ind w:left="2160"/>
      </w:pPr>
      <w:r w:rsidRPr="0032190F">
        <w:t>Thématiques caractéristiques</w:t>
      </w:r>
    </w:p>
    <w:p w14:paraId="4059B3D9" w14:textId="77777777" w:rsidR="000152C6" w:rsidRPr="0032190F" w:rsidRDefault="000152C6" w:rsidP="000152C6">
      <w:pPr>
        <w:rPr>
          <w:lang w:val="fr-FR"/>
        </w:rPr>
      </w:pPr>
    </w:p>
    <w:p w14:paraId="4C5565AC" w14:textId="77777777" w:rsidR="000152C6" w:rsidRPr="0032190F" w:rsidRDefault="000152C6" w:rsidP="000152C6">
      <w:pPr>
        <w:pStyle w:val="Heading4"/>
        <w:numPr>
          <w:ilvl w:val="3"/>
          <w:numId w:val="0"/>
        </w:numPr>
        <w:tabs>
          <w:tab w:val="num" w:pos="2520"/>
        </w:tabs>
        <w:spacing w:before="240" w:after="60"/>
        <w:ind w:left="2160"/>
      </w:pPr>
      <w:r w:rsidRPr="0032190F">
        <w:t>ZVIIIGI</w:t>
      </w:r>
    </w:p>
    <w:p w14:paraId="032A4929" w14:textId="77777777" w:rsidR="000152C6" w:rsidRPr="0032190F" w:rsidRDefault="000152C6" w:rsidP="000152C6">
      <w:pPr>
        <w:rPr>
          <w:lang w:val="fr-FR"/>
        </w:rPr>
      </w:pPr>
    </w:p>
    <w:p w14:paraId="08455CED" w14:textId="77777777" w:rsidR="000152C6" w:rsidRPr="0032190F" w:rsidRDefault="000152C6" w:rsidP="00647EA0">
      <w:pPr>
        <w:pStyle w:val="Heading5"/>
      </w:pPr>
      <w:bookmarkStart w:id="5661" w:name="Desc_ZVIIIGIR1"/>
      <w:r w:rsidRPr="0032190F">
        <w:t>ZVIIIGIR1, Dos de Baleine</w:t>
      </w:r>
    </w:p>
    <w:bookmarkEnd w:id="5661"/>
    <w:p w14:paraId="680A97F6" w14:textId="77777777" w:rsidR="000152C6" w:rsidRPr="0032190F" w:rsidRDefault="000152C6" w:rsidP="000152C6">
      <w:pPr>
        <w:rPr>
          <w:lang w:val="fr-FR"/>
        </w:rPr>
      </w:pPr>
    </w:p>
    <w:p w14:paraId="79749B1C" w14:textId="77777777" w:rsidR="000152C6" w:rsidRPr="0032190F" w:rsidRDefault="000152C6" w:rsidP="000152C6">
      <w:pPr>
        <w:rPr>
          <w:lang w:val="fr-FR"/>
        </w:rPr>
      </w:pPr>
      <w:r w:rsidRPr="0032190F">
        <w:rPr>
          <w:lang w:val="fr-FR"/>
        </w:rPr>
        <w:t xml:space="preserve">Long affleurement de </w:t>
      </w:r>
      <w:smartTag w:uri="urn:schemas-microsoft-com:office:smarttags" w:element="metricconverter">
        <w:smartTagPr>
          <w:attr w:name="ProductID" w:val="70 m"/>
        </w:smartTagPr>
        <w:r w:rsidRPr="0032190F">
          <w:rPr>
            <w:lang w:val="fr-FR"/>
          </w:rPr>
          <w:t>70 m</w:t>
        </w:r>
      </w:smartTag>
      <w:r w:rsidRPr="0032190F">
        <w:rPr>
          <w:lang w:val="fr-FR"/>
        </w:rPr>
        <w:t xml:space="preserve"> de long pour </w:t>
      </w:r>
      <w:smartTag w:uri="urn:schemas-microsoft-com:office:smarttags" w:element="metricconverter">
        <w:smartTagPr>
          <w:attr w:name="ProductID" w:val="50 m"/>
        </w:smartTagPr>
        <w:r w:rsidRPr="0032190F">
          <w:rPr>
            <w:lang w:val="fr-FR"/>
          </w:rPr>
          <w:t>50 m</w:t>
        </w:r>
      </w:smartTag>
      <w:r w:rsidRPr="0032190F">
        <w:rPr>
          <w:lang w:val="fr-FR"/>
        </w:rPr>
        <w:t xml:space="preserve"> de large (Desc FV) numérotée sur la roche même 1(1) à 1(9) par C. Conti probablement (com. pers. FV)</w:t>
      </w:r>
    </w:p>
    <w:p w14:paraId="096F8187" w14:textId="77777777" w:rsidR="000152C6" w:rsidRPr="0032190F" w:rsidRDefault="000152C6" w:rsidP="000152C6">
      <w:pPr>
        <w:rPr>
          <w:lang w:val="fr-FR"/>
        </w:rPr>
      </w:pPr>
    </w:p>
    <w:p w14:paraId="15C8D15E" w14:textId="01231F1F" w:rsidR="000152C6" w:rsidRPr="0032190F" w:rsidRDefault="000152C6" w:rsidP="000152C6">
      <w:pPr>
        <w:rPr>
          <w:lang w:val="fr-FR"/>
        </w:rPr>
      </w:pPr>
      <w:r w:rsidRPr="0032190F">
        <w:rPr>
          <w:lang w:val="fr-FR"/>
        </w:rPr>
        <w:t xml:space="preserve">La </w:t>
      </w:r>
      <w:hyperlink r:id="rId14264" w:anchor="Typ_Bego_Hallebardes" w:history="1">
        <w:r w:rsidRPr="0032190F">
          <w:rPr>
            <w:rStyle w:val="Hyperlink"/>
            <w:lang w:val="fr-FR"/>
          </w:rPr>
          <w:t>Hallebarde</w:t>
        </w:r>
      </w:hyperlink>
      <w:r w:rsidRPr="0032190F">
        <w:rPr>
          <w:lang w:val="fr-FR"/>
        </w:rPr>
        <w:t xml:space="preserve"> a une lame de style A et manche de style B1 (Lumley 2003 p. 435). Elle montre également des alignements de petites cupules sur les bords de la lame (SS BIB)</w:t>
      </w:r>
    </w:p>
    <w:p w14:paraId="5414B4E6" w14:textId="77777777" w:rsidR="000152C6" w:rsidRPr="0032190F" w:rsidRDefault="000152C6" w:rsidP="00647EA0">
      <w:pPr>
        <w:pStyle w:val="Heading5"/>
      </w:pPr>
      <w:bookmarkStart w:id="5662" w:name="Desc_ZVIIIGIR25"/>
      <w:r w:rsidRPr="0032190F">
        <w:t>ZVIIIGIR2(5), Roche verte sous le bloc éboulé</w:t>
      </w:r>
    </w:p>
    <w:bookmarkEnd w:id="5662"/>
    <w:p w14:paraId="396CCCC6" w14:textId="77777777" w:rsidR="000152C6" w:rsidRPr="0032190F" w:rsidRDefault="000152C6" w:rsidP="000152C6">
      <w:pPr>
        <w:rPr>
          <w:lang w:val="fr-FR"/>
        </w:rPr>
      </w:pPr>
    </w:p>
    <w:p w14:paraId="1DF88D04" w14:textId="77777777" w:rsidR="000152C6" w:rsidRPr="0032190F" w:rsidRDefault="000152C6" w:rsidP="000152C6">
      <w:pPr>
        <w:rPr>
          <w:lang w:val="fr-FR"/>
        </w:rPr>
      </w:pPr>
      <w:r w:rsidRPr="0032190F">
        <w:rPr>
          <w:lang w:val="fr-FR"/>
        </w:rPr>
        <w:lastRenderedPageBreak/>
        <w:t xml:space="preserve">Les gravures de cette dalle de pélite orangée (SS BIB) ont été protégées (BIB 1372) par un large bloc éboulé du Pic des Merveilles. </w:t>
      </w:r>
    </w:p>
    <w:p w14:paraId="6346980F" w14:textId="77777777" w:rsidR="000152C6" w:rsidRPr="0032190F" w:rsidRDefault="000152C6" w:rsidP="000152C6">
      <w:pPr>
        <w:rPr>
          <w:lang w:val="fr-FR"/>
        </w:rPr>
      </w:pPr>
    </w:p>
    <w:p w14:paraId="26446DD6" w14:textId="087A9E35" w:rsidR="000152C6" w:rsidRPr="0032190F" w:rsidRDefault="000152C6" w:rsidP="000152C6">
      <w:pPr>
        <w:rPr>
          <w:lang w:val="fr-FR"/>
        </w:rPr>
      </w:pPr>
      <w:r w:rsidRPr="0032190F">
        <w:rPr>
          <w:lang w:val="fr-FR"/>
        </w:rPr>
        <w:t xml:space="preserve">La surface conserve des gravures </w:t>
      </w:r>
      <w:hyperlink r:id="rId14265" w:anchor="Ana_Technologie_Lineaire" w:history="1">
        <w:r w:rsidRPr="0032190F">
          <w:rPr>
            <w:rStyle w:val="Hyperlink"/>
            <w:lang w:val="fr-FR"/>
          </w:rPr>
          <w:t>incisées</w:t>
        </w:r>
      </w:hyperlink>
      <w:r w:rsidRPr="0032190F">
        <w:rPr>
          <w:lang w:val="fr-FR"/>
        </w:rPr>
        <w:t xml:space="preserve">, notamment des </w:t>
      </w:r>
      <w:hyperlink r:id="rId14266" w:anchor="Typ_Bego_xHisto_Phi" w:history="1">
        <w:r w:rsidRPr="00BE00C4">
          <w:rPr>
            <w:rStyle w:val="Hyperlink"/>
            <w:lang w:val="fr-FR"/>
          </w:rPr>
          <w:t xml:space="preserve">signes en </w:t>
        </w:r>
        <w:r w:rsidRPr="00BE00C4">
          <w:rPr>
            <w:rStyle w:val="Hyperlink"/>
            <w:rFonts w:ascii="Symbol" w:hAnsi="Symbol"/>
          </w:rPr>
          <w:t></w:t>
        </w:r>
      </w:hyperlink>
      <w:r w:rsidRPr="0032190F">
        <w:rPr>
          <w:lang w:val="fr-FR"/>
        </w:rPr>
        <w:t>, de scudiformes</w:t>
      </w:r>
      <w:r>
        <w:rPr>
          <w:rFonts w:ascii="Symbol" w:hAnsi="Symbol"/>
        </w:rPr>
        <w:t></w:t>
      </w:r>
      <w:r w:rsidRPr="0032190F">
        <w:rPr>
          <w:lang w:val="fr-FR"/>
        </w:rPr>
        <w:t>et des petits poignards. Ces derniers seraient assez proche des gravures piquetées (patine et forme) pour être contemporains (BIB 1372 p. 209 et sq.).</w:t>
      </w:r>
    </w:p>
    <w:p w14:paraId="2A368448" w14:textId="77777777" w:rsidR="000152C6" w:rsidRPr="0032190F" w:rsidRDefault="000152C6" w:rsidP="000152C6">
      <w:pPr>
        <w:pStyle w:val="Heading4"/>
        <w:numPr>
          <w:ilvl w:val="3"/>
          <w:numId w:val="0"/>
        </w:numPr>
        <w:tabs>
          <w:tab w:val="num" w:pos="2520"/>
        </w:tabs>
        <w:spacing w:before="240" w:after="60"/>
        <w:ind w:left="2160"/>
      </w:pPr>
      <w:r w:rsidRPr="0032190F">
        <w:t>ZVIIIGII</w:t>
      </w:r>
    </w:p>
    <w:p w14:paraId="087D9A52" w14:textId="77777777" w:rsidR="000152C6" w:rsidRPr="0032190F" w:rsidRDefault="000152C6" w:rsidP="000152C6">
      <w:pPr>
        <w:rPr>
          <w:lang w:val="fr-FR"/>
        </w:rPr>
      </w:pPr>
    </w:p>
    <w:p w14:paraId="5595FF4C" w14:textId="77777777" w:rsidR="000152C6" w:rsidRPr="0032190F" w:rsidRDefault="000152C6" w:rsidP="00647EA0">
      <w:pPr>
        <w:pStyle w:val="Heading5"/>
      </w:pPr>
      <w:r w:rsidRPr="0032190F">
        <w:t>ZVIIIGIIR2</w:t>
      </w:r>
    </w:p>
    <w:p w14:paraId="766FF9B2" w14:textId="77777777" w:rsidR="000152C6" w:rsidRPr="0032190F" w:rsidRDefault="000152C6" w:rsidP="000152C6">
      <w:pPr>
        <w:rPr>
          <w:lang w:val="fr-FR"/>
        </w:rPr>
      </w:pPr>
    </w:p>
    <w:p w14:paraId="40CB21DE" w14:textId="77777777" w:rsidR="000152C6" w:rsidRPr="0032190F" w:rsidRDefault="000152C6" w:rsidP="000152C6">
      <w:pPr>
        <w:rPr>
          <w:lang w:val="fr-FR"/>
        </w:rPr>
      </w:pPr>
      <w:r w:rsidRPr="0032190F">
        <w:rPr>
          <w:lang w:val="fr-FR"/>
        </w:rPr>
        <w:t>Hallebarde de type Monte Bradoni (BIB 1664 p. 155).</w:t>
      </w:r>
    </w:p>
    <w:p w14:paraId="4BDF1365" w14:textId="77777777" w:rsidR="000152C6" w:rsidRPr="0032190F" w:rsidRDefault="000152C6" w:rsidP="00647EA0">
      <w:pPr>
        <w:pStyle w:val="Heading5"/>
        <w:rPr>
          <w:sz w:val="20"/>
          <w:szCs w:val="20"/>
        </w:rPr>
      </w:pPr>
      <w:bookmarkStart w:id="5663" w:name="Desc_ZVIIIGIIR34"/>
      <w:r w:rsidRPr="0032190F">
        <w:t>ZVIIIGIIR3(4)</w:t>
      </w:r>
    </w:p>
    <w:p w14:paraId="47F7EA0D" w14:textId="77777777" w:rsidR="000152C6" w:rsidRPr="0032190F" w:rsidRDefault="000152C6" w:rsidP="000152C6">
      <w:pPr>
        <w:jc w:val="right"/>
        <w:rPr>
          <w:b/>
          <w:sz w:val="20"/>
          <w:szCs w:val="20"/>
          <w:lang w:val="fr-FR"/>
        </w:rPr>
      </w:pPr>
      <w:r w:rsidRPr="0032190F">
        <w:rPr>
          <w:b/>
          <w:sz w:val="20"/>
          <w:szCs w:val="20"/>
          <w:lang w:val="fr-FR"/>
        </w:rPr>
        <w:t>Roche du Sorcier</w:t>
      </w:r>
    </w:p>
    <w:p w14:paraId="0CDABED5" w14:textId="77777777" w:rsidR="000152C6" w:rsidRPr="0032190F" w:rsidRDefault="000152C6" w:rsidP="000152C6">
      <w:pPr>
        <w:jc w:val="right"/>
        <w:rPr>
          <w:i/>
          <w:sz w:val="20"/>
          <w:szCs w:val="20"/>
          <w:lang w:val="fr-FR"/>
        </w:rPr>
      </w:pPr>
      <w:smartTag w:uri="urn:schemas-microsoft-com:office:smarttags" w:element="metricconverter">
        <w:smartTagPr>
          <w:attr w:name="ProductID" w:val="2350 m"/>
        </w:smartTagPr>
        <w:r w:rsidRPr="0032190F">
          <w:rPr>
            <w:i/>
            <w:sz w:val="20"/>
            <w:szCs w:val="20"/>
            <w:lang w:val="fr-FR"/>
          </w:rPr>
          <w:t>2350 m</w:t>
        </w:r>
      </w:smartTag>
      <w:r w:rsidRPr="0032190F">
        <w:rPr>
          <w:i/>
          <w:sz w:val="20"/>
          <w:szCs w:val="20"/>
          <w:lang w:val="fr-FR"/>
        </w:rPr>
        <w:t xml:space="preserve"> (Masson 1993 p. 93)</w:t>
      </w:r>
    </w:p>
    <w:p w14:paraId="3ED79725" w14:textId="77777777" w:rsidR="000152C6" w:rsidRPr="0032190F" w:rsidRDefault="000152C6" w:rsidP="000152C6">
      <w:pPr>
        <w:jc w:val="right"/>
        <w:rPr>
          <w:sz w:val="20"/>
          <w:szCs w:val="20"/>
          <w:lang w:val="fr-FR"/>
        </w:rPr>
      </w:pPr>
      <w:smartTag w:uri="urn:schemas-microsoft-com:office:smarttags" w:element="metricconverter">
        <w:smartTagPr>
          <w:attr w:name="ProductID" w:val="2354 m"/>
        </w:smartTagPr>
        <w:r w:rsidRPr="0032190F">
          <w:rPr>
            <w:sz w:val="20"/>
            <w:szCs w:val="20"/>
            <w:lang w:val="fr-FR"/>
          </w:rPr>
          <w:t>2354 m</w:t>
        </w:r>
      </w:smartTag>
      <w:r w:rsidRPr="0032190F">
        <w:rPr>
          <w:sz w:val="20"/>
          <w:szCs w:val="20"/>
          <w:lang w:val="fr-FR"/>
        </w:rPr>
        <w:t xml:space="preserve"> (SS BIB)</w:t>
      </w:r>
    </w:p>
    <w:bookmarkEnd w:id="5663"/>
    <w:p w14:paraId="6FCE2EE5" w14:textId="77777777" w:rsidR="000152C6" w:rsidRPr="0032190F" w:rsidRDefault="000152C6" w:rsidP="000152C6">
      <w:pPr>
        <w:jc w:val="both"/>
        <w:rPr>
          <w:lang w:val="fr-FR"/>
        </w:rPr>
      </w:pPr>
    </w:p>
    <w:p w14:paraId="53E9F9D5" w14:textId="2F3F588E" w:rsidR="000152C6" w:rsidRPr="0032190F" w:rsidRDefault="000152C6" w:rsidP="000152C6">
      <w:pPr>
        <w:jc w:val="both"/>
        <w:rPr>
          <w:lang w:val="fr-FR"/>
        </w:rPr>
      </w:pPr>
      <w:r w:rsidRPr="0032190F">
        <w:rPr>
          <w:lang w:val="fr-FR"/>
        </w:rPr>
        <w:t xml:space="preserve">Face de pendage moyen de 35° dirigé vers l’Est (SS BIB). La figure du Sorcier est classée comme un </w:t>
      </w:r>
      <w:hyperlink r:id="rId14267" w:anchor="Typ_Bego_Anthrop_Hb1" w:history="1">
        <w:r w:rsidRPr="0032190F">
          <w:rPr>
            <w:rStyle w:val="Hyperlink"/>
            <w:lang w:val="fr-FR"/>
          </w:rPr>
          <w:t>Corniforme anthropomorphisé</w:t>
        </w:r>
      </w:hyperlink>
      <w:r w:rsidRPr="0032190F">
        <w:rPr>
          <w:lang w:val="fr-FR"/>
        </w:rPr>
        <w:t xml:space="preserve"> (SS BIB) </w:t>
      </w:r>
    </w:p>
    <w:p w14:paraId="522236EC" w14:textId="77777777" w:rsidR="000152C6" w:rsidRPr="0032190F" w:rsidRDefault="000152C6" w:rsidP="000152C6">
      <w:pPr>
        <w:jc w:val="both"/>
        <w:rPr>
          <w:lang w:val="fr-FR"/>
        </w:rPr>
      </w:pPr>
    </w:p>
    <w:p w14:paraId="05A1CDB6" w14:textId="483C3434" w:rsidR="000152C6" w:rsidRPr="0038356E" w:rsidRDefault="00000000" w:rsidP="000152C6">
      <w:pPr>
        <w:jc w:val="both"/>
        <w:rPr>
          <w:lang w:val="it-IT"/>
        </w:rPr>
      </w:pPr>
      <w:hyperlink r:id="rId14268" w:anchor="Aut_Bicknell" w:history="1">
        <w:r w:rsidR="00AA7ACB" w:rsidRPr="00AE78AA">
          <w:rPr>
            <w:rStyle w:val="Hyperlink"/>
            <w:lang w:val="fr-FR"/>
          </w:rPr>
          <w:t>Bicknell</w:t>
        </w:r>
      </w:hyperlink>
      <w:r w:rsidR="00AA7ACB" w:rsidRPr="009D627A">
        <w:rPr>
          <w:rStyle w:val="Hyperlink"/>
          <w:color w:val="auto"/>
          <w:u w:val="none"/>
          <w:lang w:val="fr-FR"/>
        </w:rPr>
        <w:t xml:space="preserve"> </w:t>
      </w:r>
      <w:r w:rsidR="000152C6" w:rsidRPr="0032190F">
        <w:rPr>
          <w:lang w:val="fr-FR"/>
        </w:rPr>
        <w:t xml:space="preserve">décrit la figure du </w:t>
      </w:r>
      <w:r w:rsidR="000152C6" w:rsidRPr="0032190F">
        <w:rPr>
          <w:i/>
          <w:lang w:val="fr-FR"/>
        </w:rPr>
        <w:t>Sorcier</w:t>
      </w:r>
      <w:r w:rsidR="000152C6" w:rsidRPr="0032190F">
        <w:rPr>
          <w:lang w:val="fr-FR"/>
        </w:rPr>
        <w:t xml:space="preserve">, bien qu’il ne la nomme pas ainsi, comme une sorte de cornu avec des lignes horizontales et une verticale dont les cormes se terminent en mains avec cinq doigts bien distincts. Deux lames sont disposées horizontalement, touchant chacune des mains. Yeux et dentition ont été identifiés plus tard nous dit </w:t>
      </w:r>
      <w:hyperlink r:id="rId14269" w:anchor="Aut_Bicknell" w:history="1">
        <w:r w:rsidR="00AA7ACB" w:rsidRPr="00AE78AA">
          <w:rPr>
            <w:rStyle w:val="Hyperlink"/>
            <w:lang w:val="fr-FR"/>
          </w:rPr>
          <w:t>Bicknell</w:t>
        </w:r>
      </w:hyperlink>
      <w:r w:rsidR="000152C6" w:rsidRPr="0032190F">
        <w:rPr>
          <w:lang w:val="fr-FR"/>
        </w:rPr>
        <w:t>, le tout évoquant un visage effrayant (BIB 420 p. 122).</w:t>
      </w:r>
      <w:r w:rsidR="000F4B2E">
        <w:rPr>
          <w:lang w:val="fr-FR"/>
        </w:rPr>
        <w:t xml:space="preserve"> </w:t>
      </w:r>
      <w:r w:rsidR="000152C6" w:rsidRPr="0038356E">
        <w:rPr>
          <w:lang w:val="it-IT"/>
        </w:rPr>
        <w:t xml:space="preserve">Pour Conti (?)  il s’agit de la </w:t>
      </w:r>
      <w:r w:rsidR="000152C6" w:rsidRPr="0038356E">
        <w:rPr>
          <w:i/>
          <w:lang w:val="it-IT"/>
        </w:rPr>
        <w:t>roccia del Mago</w:t>
      </w:r>
      <w:r w:rsidR="000152C6" w:rsidRPr="0038356E">
        <w:rPr>
          <w:lang w:val="it-IT"/>
        </w:rPr>
        <w:t xml:space="preserve"> (SS BIB)</w:t>
      </w:r>
    </w:p>
    <w:p w14:paraId="2B5D67A8" w14:textId="77777777" w:rsidR="000152C6" w:rsidRPr="0032190F" w:rsidRDefault="000152C6" w:rsidP="000152C6">
      <w:pPr>
        <w:jc w:val="both"/>
        <w:rPr>
          <w:lang w:val="fr-FR"/>
        </w:rPr>
      </w:pPr>
      <w:r w:rsidRPr="0032190F">
        <w:rPr>
          <w:lang w:val="fr-FR"/>
        </w:rPr>
        <w:t xml:space="preserve">La gravure du </w:t>
      </w:r>
      <w:r w:rsidRPr="0032190F">
        <w:rPr>
          <w:i/>
          <w:lang w:val="fr-FR"/>
        </w:rPr>
        <w:t>Sorcier</w:t>
      </w:r>
      <w:r w:rsidRPr="0032190F">
        <w:rPr>
          <w:lang w:val="fr-FR"/>
        </w:rPr>
        <w:t xml:space="preserve"> est une composition d’un cornu, d’un réticulé et de deux poignards (BIB 1238 p. 632) et constitue la gravure la plus élaborée des anthropomorphes (SS BIB)</w:t>
      </w:r>
    </w:p>
    <w:p w14:paraId="395E55C6" w14:textId="77777777" w:rsidR="000152C6" w:rsidRPr="0032190F" w:rsidRDefault="000152C6" w:rsidP="000152C6">
      <w:pPr>
        <w:jc w:val="both"/>
        <w:rPr>
          <w:lang w:val="fr-FR"/>
        </w:rPr>
      </w:pPr>
    </w:p>
    <w:p w14:paraId="730D5A2E" w14:textId="77777777" w:rsidR="000152C6" w:rsidRPr="0032190F" w:rsidRDefault="000152C6" w:rsidP="000152C6">
      <w:pPr>
        <w:jc w:val="both"/>
        <w:rPr>
          <w:lang w:val="fr-FR"/>
        </w:rPr>
      </w:pPr>
      <w:r w:rsidRPr="0032190F">
        <w:rPr>
          <w:lang w:val="fr-FR"/>
        </w:rPr>
        <w:t xml:space="preserve">Gravure du Sorcier : 40 x </w:t>
      </w:r>
      <w:smartTag w:uri="urn:schemas-microsoft-com:office:smarttags" w:element="metricconverter">
        <w:smartTagPr>
          <w:attr w:name="ProductID" w:val="29 cm"/>
        </w:smartTagPr>
        <w:r w:rsidRPr="0032190F">
          <w:rPr>
            <w:lang w:val="fr-FR"/>
          </w:rPr>
          <w:t>29 cm</w:t>
        </w:r>
      </w:smartTag>
      <w:r w:rsidRPr="0032190F">
        <w:rPr>
          <w:lang w:val="fr-FR"/>
        </w:rPr>
        <w:t xml:space="preserve"> (Romain 1991 p. 73)</w:t>
      </w:r>
    </w:p>
    <w:p w14:paraId="62497AF7" w14:textId="77777777" w:rsidR="000152C6" w:rsidRPr="0032190F" w:rsidRDefault="000152C6" w:rsidP="000152C6">
      <w:pPr>
        <w:jc w:val="both"/>
        <w:rPr>
          <w:lang w:val="fr-FR"/>
        </w:rPr>
      </w:pPr>
    </w:p>
    <w:p w14:paraId="37FF3112" w14:textId="77777777" w:rsidR="000152C6" w:rsidRPr="0032190F" w:rsidRDefault="000152C6" w:rsidP="000152C6">
      <w:pPr>
        <w:jc w:val="both"/>
        <w:rPr>
          <w:lang w:val="fr-FR"/>
        </w:rPr>
      </w:pPr>
      <w:r w:rsidRPr="0032190F">
        <w:rPr>
          <w:lang w:val="fr-FR"/>
        </w:rPr>
        <w:t>Pour E. Masson il s’agit de l’étape 7 et de la « Stèle 2 » du « chemin processionnel » (Masson 1993 p. 93)</w:t>
      </w:r>
    </w:p>
    <w:p w14:paraId="540A4320" w14:textId="77777777" w:rsidR="000152C6" w:rsidRPr="0032190F" w:rsidRDefault="000152C6" w:rsidP="000152C6">
      <w:pPr>
        <w:jc w:val="both"/>
        <w:rPr>
          <w:lang w:val="fr-FR"/>
        </w:rPr>
      </w:pPr>
      <w:r w:rsidRPr="0032190F">
        <w:rPr>
          <w:lang w:val="fr-FR"/>
        </w:rPr>
        <w:t>Pour Dufrenne, il a 7 dents et est lié à l’importance symbolique du nombre 7 dans la tradition védique (Dufrenne 1997 p. 151 pl. 26)</w:t>
      </w:r>
    </w:p>
    <w:p w14:paraId="28BDF652" w14:textId="77777777" w:rsidR="000152C6" w:rsidRPr="0032190F" w:rsidRDefault="000152C6" w:rsidP="000152C6">
      <w:pPr>
        <w:rPr>
          <w:lang w:val="fr-FR"/>
        </w:rPr>
      </w:pPr>
    </w:p>
    <w:p w14:paraId="1A9F7D82" w14:textId="77777777" w:rsidR="000152C6" w:rsidRPr="0032190F" w:rsidRDefault="000152C6" w:rsidP="000152C6">
      <w:pPr>
        <w:pStyle w:val="Heading4"/>
        <w:numPr>
          <w:ilvl w:val="3"/>
          <w:numId w:val="0"/>
        </w:numPr>
        <w:tabs>
          <w:tab w:val="num" w:pos="2520"/>
        </w:tabs>
        <w:spacing w:before="240" w:after="60"/>
        <w:ind w:left="2160"/>
      </w:pPr>
      <w:r w:rsidRPr="0032190F">
        <w:t>ZVIIIGIII</w:t>
      </w:r>
    </w:p>
    <w:p w14:paraId="739EB645" w14:textId="77777777" w:rsidR="000152C6" w:rsidRPr="0032190F" w:rsidRDefault="000152C6" w:rsidP="000152C6">
      <w:pPr>
        <w:rPr>
          <w:lang w:val="fr-FR"/>
        </w:rPr>
      </w:pPr>
    </w:p>
    <w:p w14:paraId="2AC3714D" w14:textId="77777777" w:rsidR="000152C6" w:rsidRPr="0032190F" w:rsidRDefault="000152C6" w:rsidP="00647EA0">
      <w:pPr>
        <w:pStyle w:val="Heading5"/>
      </w:pPr>
      <w:bookmarkStart w:id="5664" w:name="Desc_ZVIIIGIIIR32"/>
      <w:r w:rsidRPr="0032190F">
        <w:t>ZVIIIGIIIR3(2)</w:t>
      </w:r>
    </w:p>
    <w:p w14:paraId="26DE50BF" w14:textId="77777777" w:rsidR="000152C6" w:rsidRPr="0032190F" w:rsidRDefault="000152C6" w:rsidP="000152C6">
      <w:pPr>
        <w:rPr>
          <w:lang w:val="fr-FR"/>
        </w:rPr>
      </w:pPr>
    </w:p>
    <w:p w14:paraId="39CC6496" w14:textId="29C5C6DB" w:rsidR="000152C6" w:rsidRPr="0032190F" w:rsidRDefault="000152C6" w:rsidP="000152C6">
      <w:pPr>
        <w:jc w:val="both"/>
        <w:rPr>
          <w:lang w:val="fr-FR"/>
        </w:rPr>
      </w:pPr>
      <w:r w:rsidRPr="0032190F">
        <w:rPr>
          <w:lang w:val="fr-FR"/>
        </w:rPr>
        <w:t xml:space="preserve">Cet affleurement montre une figure montrant une imbrication d’un Corniforme et d’un Réticulé  proche de celle de la </w:t>
      </w:r>
      <w:r w:rsidRPr="0032190F">
        <w:rPr>
          <w:i/>
          <w:lang w:val="fr-FR"/>
        </w:rPr>
        <w:t>Roche du Parapente</w:t>
      </w:r>
      <w:r w:rsidRPr="0032190F">
        <w:rPr>
          <w:lang w:val="fr-FR"/>
        </w:rPr>
        <w:t xml:space="preserve"> (</w:t>
      </w:r>
      <w:hyperlink r:id="rId14270" w:anchor="Desc_ZIVGIIIR15C" w:history="1">
        <w:r w:rsidRPr="0032190F">
          <w:rPr>
            <w:rStyle w:val="Hyperlink"/>
            <w:lang w:val="fr-FR"/>
          </w:rPr>
          <w:t>ZIVGIIIR15C</w:t>
        </w:r>
      </w:hyperlink>
      <w:r w:rsidRPr="0032190F">
        <w:rPr>
          <w:lang w:val="fr-FR"/>
        </w:rPr>
        <w:t xml:space="preserve">), il peut s’agir d’une </w:t>
      </w:r>
      <w:hyperlink r:id="rId14271" w:anchor="Ana_Chrono_Transitions" w:history="1">
        <w:r w:rsidRPr="0032190F">
          <w:rPr>
            <w:rStyle w:val="Hyperlink"/>
            <w:lang w:val="fr-FR"/>
          </w:rPr>
          <w:t>transition</w:t>
        </w:r>
      </w:hyperlink>
      <w:r w:rsidRPr="0032190F">
        <w:rPr>
          <w:lang w:val="fr-FR"/>
        </w:rPr>
        <w:t xml:space="preserve"> Corniformes/Réticulés (SS BIB).</w:t>
      </w:r>
    </w:p>
    <w:p w14:paraId="713BA6FB" w14:textId="77777777" w:rsidR="000152C6" w:rsidRPr="0032190F" w:rsidRDefault="000152C6" w:rsidP="000152C6">
      <w:pPr>
        <w:jc w:val="both"/>
        <w:rPr>
          <w:lang w:val="fr-FR"/>
        </w:rPr>
      </w:pPr>
      <w:r w:rsidRPr="0032190F">
        <w:rPr>
          <w:lang w:val="fr-FR"/>
        </w:rPr>
        <w:t>Un poignard de type A2 (BIB 1616)</w:t>
      </w:r>
    </w:p>
    <w:p w14:paraId="1881D8E2" w14:textId="77777777" w:rsidR="000152C6" w:rsidRPr="0032190F" w:rsidRDefault="000152C6" w:rsidP="000152C6">
      <w:pPr>
        <w:jc w:val="both"/>
        <w:rPr>
          <w:lang w:val="fr-FR"/>
        </w:rPr>
      </w:pPr>
    </w:p>
    <w:p w14:paraId="486A0694" w14:textId="77777777" w:rsidR="000152C6" w:rsidRPr="0032190F" w:rsidRDefault="000152C6" w:rsidP="00647EA0">
      <w:pPr>
        <w:pStyle w:val="Heading5"/>
      </w:pPr>
      <w:bookmarkStart w:id="5665" w:name="Desc_ZVIIIGIIIR33"/>
      <w:bookmarkEnd w:id="5664"/>
      <w:r w:rsidRPr="0032190F">
        <w:t>ZVIIIGIIIR3(3)</w:t>
      </w:r>
    </w:p>
    <w:bookmarkEnd w:id="5665"/>
    <w:p w14:paraId="268B499D" w14:textId="77777777" w:rsidR="000152C6" w:rsidRPr="0032190F" w:rsidRDefault="000152C6" w:rsidP="000152C6">
      <w:pPr>
        <w:rPr>
          <w:lang w:val="fr-FR"/>
        </w:rPr>
      </w:pPr>
    </w:p>
    <w:p w14:paraId="4893CA73" w14:textId="77777777" w:rsidR="000152C6" w:rsidRPr="0032190F" w:rsidRDefault="000152C6" w:rsidP="000152C6">
      <w:pPr>
        <w:rPr>
          <w:lang w:val="fr-FR"/>
        </w:rPr>
      </w:pPr>
      <w:r w:rsidRPr="0032190F">
        <w:rPr>
          <w:lang w:val="fr-FR"/>
        </w:rPr>
        <w:t>Surface de pendage 15° dirigée vers l’Est-Nord-Est (SS BIB)</w:t>
      </w:r>
    </w:p>
    <w:p w14:paraId="68CA8361" w14:textId="77777777" w:rsidR="000152C6" w:rsidRPr="0032190F" w:rsidRDefault="000152C6" w:rsidP="000152C6">
      <w:pPr>
        <w:rPr>
          <w:lang w:val="fr-FR"/>
        </w:rPr>
      </w:pPr>
    </w:p>
    <w:p w14:paraId="3C1F05C4" w14:textId="07FBF382" w:rsidR="000152C6" w:rsidRPr="0032190F" w:rsidRDefault="000152C6" w:rsidP="000152C6">
      <w:pPr>
        <w:jc w:val="both"/>
        <w:rPr>
          <w:lang w:val="fr-FR"/>
        </w:rPr>
      </w:pPr>
      <w:r w:rsidRPr="0032190F">
        <w:rPr>
          <w:lang w:val="fr-FR"/>
        </w:rPr>
        <w:t xml:space="preserve">En indiquant les gravures de Réticulés 8 et 8a (planche XXIII fig 1), </w:t>
      </w:r>
      <w:hyperlink r:id="rId14272" w:anchor="Aut_Bicknell" w:history="1">
        <w:r w:rsidR="00AA7ACB" w:rsidRPr="00AE78AA">
          <w:rPr>
            <w:rStyle w:val="Hyperlink"/>
            <w:lang w:val="fr-FR"/>
          </w:rPr>
          <w:t>C. Bicknell</w:t>
        </w:r>
      </w:hyperlink>
      <w:r w:rsidR="00AA7ACB" w:rsidRPr="009D627A">
        <w:rPr>
          <w:rStyle w:val="Hyperlink"/>
          <w:color w:val="auto"/>
          <w:u w:val="none"/>
          <w:lang w:val="fr-FR"/>
        </w:rPr>
        <w:t xml:space="preserve"> </w:t>
      </w:r>
      <w:r w:rsidRPr="0032190F">
        <w:rPr>
          <w:lang w:val="fr-FR"/>
        </w:rPr>
        <w:t xml:space="preserve">cite ce qui constitue selon lui le seul exemple d’alignement de caractères alphabétiques (BIB 420 p. 78). </w:t>
      </w:r>
      <w:hyperlink r:id="rId14273" w:anchor="Aut_Issel" w:history="1">
        <w:r w:rsidR="00A2428C" w:rsidRPr="00A2428C">
          <w:rPr>
            <w:rStyle w:val="Hyperlink"/>
            <w:lang w:val="fr-FR"/>
          </w:rPr>
          <w:t>A. Issel</w:t>
        </w:r>
      </w:hyperlink>
      <w:r w:rsidR="00A2428C">
        <w:rPr>
          <w:lang w:val="fr-FR"/>
        </w:rPr>
        <w:t xml:space="preserve"> </w:t>
      </w:r>
      <w:r w:rsidRPr="0032190F">
        <w:rPr>
          <w:lang w:val="fr-FR"/>
        </w:rPr>
        <w:t>retient lui la fonction héraldique de la gravure (BIB 420 p. 78)</w:t>
      </w:r>
    </w:p>
    <w:p w14:paraId="0D2D0EC4" w14:textId="77777777" w:rsidR="000152C6" w:rsidRPr="0032190F" w:rsidRDefault="000152C6" w:rsidP="000152C6">
      <w:pPr>
        <w:jc w:val="both"/>
        <w:rPr>
          <w:lang w:val="fr-FR"/>
        </w:rPr>
      </w:pPr>
      <w:r w:rsidRPr="0032190F">
        <w:rPr>
          <w:lang w:val="fr-FR"/>
        </w:rPr>
        <w:t>Pour Dufrenne, cette gravure évoque très schématiquement une forme anthropomorphique (Dufrenne 1997 p. 42).</w:t>
      </w:r>
    </w:p>
    <w:p w14:paraId="149C3186" w14:textId="77777777" w:rsidR="000152C6" w:rsidRPr="0032190F" w:rsidRDefault="000152C6" w:rsidP="000152C6">
      <w:pPr>
        <w:jc w:val="both"/>
        <w:rPr>
          <w:lang w:val="fr-FR"/>
        </w:rPr>
      </w:pPr>
      <w:r w:rsidRPr="0032190F">
        <w:rPr>
          <w:lang w:val="fr-FR"/>
        </w:rPr>
        <w:t>Le Poignard 7 gravé sur cette roche semble tout à fait comparable avec celui découvert par nous-mêmes récemment à Fontanalba (ZXIXGI ?) (SS BIB).</w:t>
      </w:r>
    </w:p>
    <w:p w14:paraId="47249D9F" w14:textId="77777777" w:rsidR="000152C6" w:rsidRPr="0032190F" w:rsidRDefault="000152C6" w:rsidP="00647EA0">
      <w:pPr>
        <w:pStyle w:val="Heading5"/>
      </w:pPr>
      <w:bookmarkStart w:id="5666" w:name="Desc_ZVIIIGIVR41"/>
      <w:r w:rsidRPr="0032190F">
        <w:t>ZVIIIGIVR4(1)</w:t>
      </w:r>
    </w:p>
    <w:bookmarkEnd w:id="5666"/>
    <w:p w14:paraId="62BFC296" w14:textId="77777777" w:rsidR="000152C6" w:rsidRPr="0032190F" w:rsidRDefault="000152C6" w:rsidP="000152C6">
      <w:pPr>
        <w:rPr>
          <w:lang w:val="fr-FR"/>
        </w:rPr>
      </w:pPr>
    </w:p>
    <w:p w14:paraId="7198EEEC" w14:textId="756FABC6" w:rsidR="000152C6" w:rsidRPr="0032190F" w:rsidRDefault="000152C6" w:rsidP="000152C6">
      <w:pPr>
        <w:rPr>
          <w:lang w:val="fr-FR"/>
        </w:rPr>
      </w:pPr>
      <w:r w:rsidRPr="0032190F">
        <w:rPr>
          <w:lang w:val="fr-FR"/>
        </w:rPr>
        <w:t>Cette roche montre une Hallebarde dont le manche s’allonge en s’enroulant. Cette gravure rappelle une autre située à Fontanalba (</w:t>
      </w:r>
      <w:hyperlink r:id="rId14274" w:anchor="Desc_ZXVIIIGIR78alpha" w:history="1">
        <w:r w:rsidRPr="0032190F">
          <w:rPr>
            <w:rStyle w:val="Hyperlink"/>
            <w:lang w:val="fr-FR"/>
          </w:rPr>
          <w:t>ZXVIIIGIR78@a</w:t>
        </w:r>
      </w:hyperlink>
      <w:r w:rsidRPr="0032190F">
        <w:rPr>
          <w:lang w:val="fr-FR"/>
        </w:rPr>
        <w:t>) (SS BIB)</w:t>
      </w:r>
    </w:p>
    <w:p w14:paraId="1312CC4C" w14:textId="77777777" w:rsidR="000152C6" w:rsidRPr="0032190F" w:rsidRDefault="000152C6" w:rsidP="000152C6">
      <w:pPr>
        <w:rPr>
          <w:lang w:val="fr-FR"/>
        </w:rPr>
      </w:pPr>
    </w:p>
    <w:p w14:paraId="53343D20" w14:textId="77777777" w:rsidR="000152C6" w:rsidRPr="0032190F" w:rsidRDefault="000152C6" w:rsidP="000152C6">
      <w:pPr>
        <w:pStyle w:val="Heading4"/>
        <w:numPr>
          <w:ilvl w:val="3"/>
          <w:numId w:val="0"/>
        </w:numPr>
        <w:tabs>
          <w:tab w:val="num" w:pos="2520"/>
        </w:tabs>
        <w:spacing w:before="240" w:after="60"/>
        <w:ind w:left="2160"/>
      </w:pPr>
      <w:r w:rsidRPr="0032190F">
        <w:t>ZVIIIGV</w:t>
      </w:r>
    </w:p>
    <w:p w14:paraId="1619D356" w14:textId="77777777" w:rsidR="000152C6" w:rsidRPr="0032190F" w:rsidRDefault="000152C6" w:rsidP="000152C6">
      <w:pPr>
        <w:rPr>
          <w:lang w:val="fr-FR"/>
        </w:rPr>
      </w:pPr>
    </w:p>
    <w:p w14:paraId="77CD547E" w14:textId="77777777" w:rsidR="000152C6" w:rsidRPr="0032190F" w:rsidRDefault="000152C6" w:rsidP="00647EA0">
      <w:pPr>
        <w:pStyle w:val="Heading5"/>
      </w:pPr>
      <w:r w:rsidRPr="0032190F">
        <w:t>ZVIIIGVR4(1)</w:t>
      </w:r>
    </w:p>
    <w:p w14:paraId="1B2F6634" w14:textId="77777777" w:rsidR="000152C6" w:rsidRPr="0032190F" w:rsidRDefault="000152C6" w:rsidP="000152C6">
      <w:pPr>
        <w:jc w:val="both"/>
        <w:rPr>
          <w:lang w:val="fr-FR"/>
        </w:rPr>
      </w:pPr>
      <w:r w:rsidRPr="0032190F">
        <w:rPr>
          <w:lang w:val="fr-FR"/>
        </w:rPr>
        <w:t>Cette roche porte une figure d’archer réalisé par incision, que N. Bianchi attribue à une période plus ancienne ou contemporaine des gravures piquetées (BIB 1616 p. 293), trouve sa correspondance avec une figure incisée sur un vase provenant des niveaux du Néolithique moyen de Serra Cicora, dans les Pouilles (Ingravallo, 2004) (N. Bianchi)</w:t>
      </w:r>
    </w:p>
    <w:p w14:paraId="04709942" w14:textId="77777777" w:rsidR="000152C6" w:rsidRPr="0032190F" w:rsidRDefault="000152C6" w:rsidP="00647EA0">
      <w:pPr>
        <w:pStyle w:val="Heading5"/>
      </w:pPr>
      <w:bookmarkStart w:id="5667" w:name="Desc_ZVIIIGVR5"/>
      <w:r w:rsidRPr="0032190F">
        <w:t>ZVIIIGVR5</w:t>
      </w:r>
    </w:p>
    <w:bookmarkEnd w:id="5667"/>
    <w:p w14:paraId="6EB42D93" w14:textId="77777777" w:rsidR="000152C6" w:rsidRPr="0032190F" w:rsidRDefault="000152C6" w:rsidP="000152C6">
      <w:pPr>
        <w:rPr>
          <w:lang w:val="fr-FR"/>
        </w:rPr>
      </w:pPr>
    </w:p>
    <w:p w14:paraId="11454DE0" w14:textId="2DBEB522" w:rsidR="000152C6" w:rsidRPr="0032190F" w:rsidRDefault="000152C6" w:rsidP="000152C6">
      <w:pPr>
        <w:rPr>
          <w:lang w:val="fr-FR"/>
        </w:rPr>
      </w:pPr>
      <w:r w:rsidRPr="0032190F">
        <w:rPr>
          <w:lang w:val="fr-FR"/>
        </w:rPr>
        <w:t xml:space="preserve">La gravure 2 codée –difficilement- comme un Corniforme est proche d’une figurée sur la roche </w:t>
      </w:r>
      <w:hyperlink r:id="rId14275" w:anchor="Desc_ZVIIIGVIIR42" w:history="1">
        <w:r w:rsidRPr="0032190F">
          <w:rPr>
            <w:rStyle w:val="Hyperlink"/>
            <w:lang w:val="fr-FR"/>
          </w:rPr>
          <w:t>ZVIIIGVIIR4(2)</w:t>
        </w:r>
      </w:hyperlink>
      <w:r w:rsidRPr="0032190F">
        <w:rPr>
          <w:lang w:val="fr-FR"/>
        </w:rPr>
        <w:t xml:space="preserve"> (SS BIB)</w:t>
      </w:r>
    </w:p>
    <w:p w14:paraId="2AC94C63" w14:textId="77777777" w:rsidR="000152C6" w:rsidRPr="0032190F" w:rsidRDefault="000152C6" w:rsidP="000152C6">
      <w:pPr>
        <w:pStyle w:val="Heading4"/>
        <w:numPr>
          <w:ilvl w:val="3"/>
          <w:numId w:val="0"/>
        </w:numPr>
        <w:tabs>
          <w:tab w:val="num" w:pos="2520"/>
        </w:tabs>
        <w:spacing w:before="240" w:after="60"/>
        <w:ind w:left="2160"/>
      </w:pPr>
      <w:r w:rsidRPr="0032190F">
        <w:t>ZVIIIGVI</w:t>
      </w:r>
    </w:p>
    <w:p w14:paraId="07844CC8" w14:textId="77777777" w:rsidR="000152C6" w:rsidRPr="0032190F" w:rsidRDefault="000152C6" w:rsidP="00647EA0">
      <w:pPr>
        <w:pStyle w:val="Heading5"/>
      </w:pPr>
      <w:bookmarkStart w:id="5668" w:name="Desc_ZVIIIGVIR11bis"/>
      <w:r w:rsidRPr="0032190F">
        <w:t>ZVIIIGVIR11bis</w:t>
      </w:r>
    </w:p>
    <w:p w14:paraId="79824DD3" w14:textId="77777777" w:rsidR="000152C6" w:rsidRPr="0032190F" w:rsidRDefault="000152C6" w:rsidP="000152C6">
      <w:pPr>
        <w:rPr>
          <w:lang w:val="fr-FR"/>
        </w:rPr>
      </w:pPr>
    </w:p>
    <w:p w14:paraId="16F08833" w14:textId="77777777" w:rsidR="000152C6" w:rsidRPr="0032190F" w:rsidRDefault="000152C6" w:rsidP="000152C6">
      <w:pPr>
        <w:rPr>
          <w:lang w:val="fr-FR"/>
        </w:rPr>
      </w:pPr>
      <w:r w:rsidRPr="0032190F">
        <w:rPr>
          <w:lang w:val="fr-FR"/>
        </w:rPr>
        <w:t>Une gravure semblable à un pied sur cette roche (voir également ZXIGIR2B) (SS BIB)</w:t>
      </w:r>
    </w:p>
    <w:bookmarkEnd w:id="5668"/>
    <w:p w14:paraId="24A5B969" w14:textId="77777777" w:rsidR="000152C6" w:rsidRPr="0032190F" w:rsidRDefault="000152C6" w:rsidP="000152C6">
      <w:pPr>
        <w:rPr>
          <w:lang w:val="fr-FR"/>
        </w:rPr>
      </w:pPr>
    </w:p>
    <w:p w14:paraId="04C6C36B" w14:textId="77777777" w:rsidR="000152C6" w:rsidRPr="0032190F" w:rsidRDefault="000152C6" w:rsidP="000152C6">
      <w:pPr>
        <w:pStyle w:val="Heading4"/>
        <w:numPr>
          <w:ilvl w:val="3"/>
          <w:numId w:val="0"/>
        </w:numPr>
        <w:tabs>
          <w:tab w:val="num" w:pos="2520"/>
        </w:tabs>
        <w:spacing w:before="240" w:after="60"/>
        <w:ind w:left="2160"/>
      </w:pPr>
      <w:r w:rsidRPr="0032190F">
        <w:t>ZVIIIGVII</w:t>
      </w:r>
    </w:p>
    <w:p w14:paraId="5843A448" w14:textId="77777777" w:rsidR="000152C6" w:rsidRPr="0032190F" w:rsidRDefault="006754D7" w:rsidP="00647EA0">
      <w:pPr>
        <w:pStyle w:val="Heading5"/>
      </w:pPr>
      <w:bookmarkStart w:id="5669" w:name="Desc_ZVIIIGVIIR12"/>
      <w:r>
        <w:t>ZVIIIGVIIR1(2)</w:t>
      </w:r>
    </w:p>
    <w:bookmarkEnd w:id="5669"/>
    <w:p w14:paraId="360231C7" w14:textId="77777777" w:rsidR="000152C6" w:rsidRPr="006754D7" w:rsidRDefault="006754D7" w:rsidP="006754D7">
      <w:pPr>
        <w:jc w:val="right"/>
        <w:rPr>
          <w:i/>
          <w:lang w:val="fr-FR"/>
        </w:rPr>
      </w:pPr>
      <w:r w:rsidRPr="006754D7">
        <w:rPr>
          <w:i/>
          <w:lang w:val="fr-FR"/>
        </w:rPr>
        <w:t>Dalle en pente</w:t>
      </w:r>
    </w:p>
    <w:p w14:paraId="0D3C6E0C" w14:textId="77777777" w:rsidR="006754D7" w:rsidRPr="0032190F" w:rsidRDefault="006754D7" w:rsidP="000152C6">
      <w:pPr>
        <w:rPr>
          <w:lang w:val="fr-FR"/>
        </w:rPr>
      </w:pPr>
    </w:p>
    <w:p w14:paraId="62567229" w14:textId="70BF4E72" w:rsidR="006754D7" w:rsidRDefault="000152C6" w:rsidP="006754D7">
      <w:pPr>
        <w:jc w:val="both"/>
        <w:rPr>
          <w:lang w:val="fr-FR"/>
        </w:rPr>
      </w:pPr>
      <w:r w:rsidRPr="0032190F">
        <w:rPr>
          <w:lang w:val="fr-FR"/>
        </w:rPr>
        <w:t xml:space="preserve">Cet affleurement des ciappes des Merveilles, de pendage 20° Est, a la plus grande représentation de </w:t>
      </w:r>
      <w:hyperlink r:id="rId14276" w:anchor="Typ_Bego_Corniformes" w:history="1">
        <w:r w:rsidRPr="0032190F">
          <w:rPr>
            <w:rStyle w:val="Hyperlink"/>
            <w:lang w:val="fr-FR"/>
          </w:rPr>
          <w:t>corniforme</w:t>
        </w:r>
      </w:hyperlink>
      <w:r w:rsidRPr="0032190F">
        <w:rPr>
          <w:lang w:val="fr-FR"/>
        </w:rPr>
        <w:t xml:space="preserve"> du secteur des Merveilles (fig. 27)</w:t>
      </w:r>
      <w:r w:rsidR="006754D7">
        <w:rPr>
          <w:lang w:val="fr-FR"/>
        </w:rPr>
        <w:t xml:space="preserve"> </w:t>
      </w:r>
      <w:r w:rsidRPr="0032190F">
        <w:rPr>
          <w:lang w:val="fr-FR"/>
        </w:rPr>
        <w:t>à corps trapézoïdal.</w:t>
      </w:r>
      <w:r w:rsidR="006754D7" w:rsidRPr="006754D7">
        <w:rPr>
          <w:lang w:val="fr-FR"/>
        </w:rPr>
        <w:t xml:space="preserve"> </w:t>
      </w:r>
      <w:r w:rsidR="006754D7" w:rsidRPr="0032190F">
        <w:rPr>
          <w:lang w:val="fr-FR"/>
        </w:rPr>
        <w:t>(SS BIB)</w:t>
      </w:r>
      <w:r w:rsidR="006754D7" w:rsidRPr="006754D7">
        <w:rPr>
          <w:lang w:val="fr-FR"/>
        </w:rPr>
        <w:t xml:space="preserve"> </w:t>
      </w:r>
      <w:r w:rsidR="006754D7" w:rsidRPr="0032190F">
        <w:rPr>
          <w:lang w:val="fr-FR"/>
        </w:rPr>
        <w:t xml:space="preserve">On trouve également un </w:t>
      </w:r>
      <w:hyperlink r:id="rId14277" w:anchor="Typ_Bego_Personnages" w:history="1">
        <w:r w:rsidR="006754D7">
          <w:rPr>
            <w:rStyle w:val="Hyperlink"/>
            <w:lang w:val="fr-FR"/>
          </w:rPr>
          <w:t>p</w:t>
        </w:r>
        <w:r w:rsidR="006754D7" w:rsidRPr="0032190F">
          <w:rPr>
            <w:rStyle w:val="Hyperlink"/>
            <w:lang w:val="fr-FR"/>
          </w:rPr>
          <w:t>ersonnage</w:t>
        </w:r>
      </w:hyperlink>
      <w:r w:rsidR="006754D7" w:rsidRPr="006754D7">
        <w:rPr>
          <w:lang w:val="fr-FR"/>
        </w:rPr>
        <w:t xml:space="preserve"> </w:t>
      </w:r>
      <w:r w:rsidR="006754D7" w:rsidRPr="0032190F">
        <w:rPr>
          <w:lang w:val="fr-FR"/>
        </w:rPr>
        <w:t xml:space="preserve">(Desc. F. V.) - fig. 29 - qui est très proche (forme et dimension) de celui se trouvant sur la roche </w:t>
      </w:r>
      <w:hyperlink r:id="rId14278" w:anchor="Desc_ZXVIIIGIIR47alpha" w:history="1">
        <w:r w:rsidR="006754D7" w:rsidRPr="0032190F">
          <w:rPr>
            <w:rStyle w:val="Hyperlink"/>
            <w:lang w:val="fr-FR"/>
          </w:rPr>
          <w:t>ZXVIIIGIIR47@a</w:t>
        </w:r>
      </w:hyperlink>
      <w:r w:rsidR="006754D7" w:rsidRPr="0032190F">
        <w:rPr>
          <w:lang w:val="fr-FR"/>
        </w:rPr>
        <w:t>(SS BIB).</w:t>
      </w:r>
    </w:p>
    <w:p w14:paraId="29668AC1" w14:textId="77777777" w:rsidR="00367280" w:rsidRDefault="00367280" w:rsidP="00367280">
      <w:pPr>
        <w:jc w:val="both"/>
        <w:rPr>
          <w:lang w:val="fr-FR"/>
        </w:rPr>
      </w:pPr>
    </w:p>
    <w:p w14:paraId="5DE5CB41" w14:textId="0E3C56C7" w:rsidR="00367280" w:rsidRDefault="00367280" w:rsidP="00367280">
      <w:pPr>
        <w:jc w:val="both"/>
        <w:rPr>
          <w:lang w:val="fr-FR"/>
        </w:rPr>
      </w:pPr>
      <w:r>
        <w:rPr>
          <w:lang w:val="fr-FR"/>
        </w:rPr>
        <w:t xml:space="preserve">[ZVIIIGVIIR2 pour N. Bianchi] </w:t>
      </w:r>
      <w:r w:rsidRPr="0032190F">
        <w:rPr>
          <w:lang w:val="fr-FR"/>
        </w:rPr>
        <w:t xml:space="preserve">Une gravure </w:t>
      </w:r>
      <w:hyperlink r:id="rId14279" w:anchor="Ana_Technologie_Lineaire" w:history="1">
        <w:r w:rsidRPr="0032190F">
          <w:rPr>
            <w:rStyle w:val="Hyperlink"/>
            <w:lang w:val="fr-FR"/>
          </w:rPr>
          <w:t>incisée</w:t>
        </w:r>
      </w:hyperlink>
      <w:r w:rsidRPr="0032190F">
        <w:rPr>
          <w:lang w:val="fr-FR"/>
        </w:rPr>
        <w:t xml:space="preserve"> d’arboriforme </w:t>
      </w:r>
      <w:hyperlink r:id="rId14280" w:anchor="Ana_Chrono_Superpositions_mix" w:history="1">
        <w:r w:rsidRPr="0032190F">
          <w:rPr>
            <w:rStyle w:val="Hyperlink"/>
            <w:lang w:val="fr-FR"/>
          </w:rPr>
          <w:t>superpos</w:t>
        </w:r>
        <w:r>
          <w:rPr>
            <w:rStyle w:val="Hyperlink"/>
            <w:lang w:val="fr-FR"/>
          </w:rPr>
          <w:t>ée</w:t>
        </w:r>
      </w:hyperlink>
      <w:r w:rsidRPr="0032190F">
        <w:rPr>
          <w:lang w:val="fr-FR"/>
        </w:rPr>
        <w:t xml:space="preserve"> </w:t>
      </w:r>
      <w:r>
        <w:rPr>
          <w:lang w:val="fr-FR"/>
        </w:rPr>
        <w:t xml:space="preserve">à </w:t>
      </w:r>
      <w:r w:rsidRPr="0032190F">
        <w:rPr>
          <w:lang w:val="fr-FR"/>
        </w:rPr>
        <w:t xml:space="preserve">un corniforme chez </w:t>
      </w:r>
      <w:hyperlink r:id="rId14281" w:anchor="Aut_Isetti" w:history="1">
        <w:r w:rsidR="00E24285" w:rsidRPr="00411078">
          <w:rPr>
            <w:rStyle w:val="Hyperlink"/>
            <w:lang w:val="fr-FR"/>
          </w:rPr>
          <w:t>G. Isetti</w:t>
        </w:r>
      </w:hyperlink>
      <w:r w:rsidR="00E24285" w:rsidRPr="0032190F">
        <w:rPr>
          <w:lang w:val="fr-FR"/>
        </w:rPr>
        <w:t xml:space="preserve"> </w:t>
      </w:r>
      <w:r w:rsidRPr="0032190F">
        <w:rPr>
          <w:lang w:val="fr-FR"/>
        </w:rPr>
        <w:t xml:space="preserve">(1958), ou, plus surement sur ce même Corniforme : « la pointe du graveur, dans </w:t>
      </w:r>
      <w:r w:rsidRPr="0032190F">
        <w:rPr>
          <w:lang w:val="fr-FR"/>
        </w:rPr>
        <w:lastRenderedPageBreak/>
        <w:t>l’élan du geste, a facilement sauté d’un bord à l’autre du sillon relativement étroit de la corne piquetée, n’effleurant que très légèrement le fond de ce sillon. On peut très bien observer, à l’aide d’un fort grossissement, outre la déviation de l’incision linéaire provoquée par la rencontre avec le bord de la gravure piquetée, la trace légère de l’incision sur les cupules du piquetage » (Lumley, Fontvielle, Abelanet 1976 p. 155).</w:t>
      </w:r>
    </w:p>
    <w:p w14:paraId="53B35ED8" w14:textId="77777777" w:rsidR="00367280" w:rsidRDefault="00367280" w:rsidP="00367280">
      <w:pPr>
        <w:jc w:val="both"/>
        <w:rPr>
          <w:lang w:val="fr-FR"/>
        </w:rPr>
      </w:pPr>
    </w:p>
    <w:p w14:paraId="234A6354" w14:textId="0898FA4D" w:rsidR="00310E1C" w:rsidRPr="0032190F" w:rsidRDefault="00310E1C" w:rsidP="00310E1C">
      <w:pPr>
        <w:jc w:val="both"/>
        <w:rPr>
          <w:lang w:val="fr-FR"/>
        </w:rPr>
      </w:pPr>
      <w:r>
        <w:rPr>
          <w:lang w:val="fr-FR"/>
        </w:rPr>
        <w:t>Pour N. Bianchi, "</w:t>
      </w:r>
      <w:r w:rsidRPr="00310E1C">
        <w:rPr>
          <w:lang w:val="fr-FR"/>
        </w:rPr>
        <w:t xml:space="preserve">grands </w:t>
      </w:r>
      <w:hyperlink r:id="rId14282" w:anchor="Typ_Bego_xHisto_Zigzags" w:history="1">
        <w:r w:rsidRPr="00871D02">
          <w:rPr>
            <w:rStyle w:val="Hyperlink"/>
            <w:lang w:val="fr-FR"/>
          </w:rPr>
          <w:t>zigzags</w:t>
        </w:r>
      </w:hyperlink>
      <w:r>
        <w:rPr>
          <w:lang w:val="fr-FR"/>
        </w:rPr>
        <w:t xml:space="preserve"> </w:t>
      </w:r>
      <w:r w:rsidRPr="00310E1C">
        <w:rPr>
          <w:lang w:val="fr-FR"/>
        </w:rPr>
        <w:t xml:space="preserve">incisés, à la patine très foncée, presque noire : l'un </w:t>
      </w:r>
      <w:r>
        <w:rPr>
          <w:lang w:val="fr-FR"/>
        </w:rPr>
        <w:t>des</w:t>
      </w:r>
      <w:r w:rsidRPr="00310E1C">
        <w:rPr>
          <w:lang w:val="fr-FR"/>
        </w:rPr>
        <w:t xml:space="preserve"> zigzags en particulier forme des décors en triangles rayés par l'ajout de petites lignes horizontales</w:t>
      </w:r>
      <w:r>
        <w:rPr>
          <w:lang w:val="fr-FR"/>
        </w:rPr>
        <w:t xml:space="preserve"> </w:t>
      </w:r>
      <w:r w:rsidRPr="00310E1C">
        <w:rPr>
          <w:lang w:val="fr-FR"/>
        </w:rPr>
        <w:t xml:space="preserve">(Fig. 5.21). La ressemblance frappante avec les triangles ornant certains gobelets </w:t>
      </w:r>
      <w:hyperlink r:id="rId14283" w:anchor="Cul_Campaniforme" w:history="1">
        <w:r w:rsidRPr="00310E1C">
          <w:rPr>
            <w:rStyle w:val="Hyperlink"/>
            <w:lang w:val="fr-FR"/>
          </w:rPr>
          <w:t>campaniformes</w:t>
        </w:r>
      </w:hyperlink>
      <w:r w:rsidRPr="00310E1C">
        <w:rPr>
          <w:lang w:val="fr-FR"/>
        </w:rPr>
        <w:t xml:space="preserve"> de la</w:t>
      </w:r>
      <w:r>
        <w:rPr>
          <w:lang w:val="fr-FR"/>
        </w:rPr>
        <w:t xml:space="preserve"> </w:t>
      </w:r>
      <w:r w:rsidRPr="00310E1C">
        <w:rPr>
          <w:lang w:val="fr-FR"/>
        </w:rPr>
        <w:t>région (Fig. 5.22) nous a poussés à effectuer une analyse plus approfondie de la surface gravée et de</w:t>
      </w:r>
      <w:r>
        <w:rPr>
          <w:lang w:val="fr-FR"/>
        </w:rPr>
        <w:t xml:space="preserve"> </w:t>
      </w:r>
      <w:r w:rsidRPr="00310E1C">
        <w:rPr>
          <w:lang w:val="fr-FR"/>
        </w:rPr>
        <w:t>l'ensemble de ses gravures, piquetées et linéaires ; c'est ainsi que nous nous sommes aperçus que, non</w:t>
      </w:r>
      <w:r>
        <w:rPr>
          <w:lang w:val="fr-FR"/>
        </w:rPr>
        <w:t xml:space="preserve"> </w:t>
      </w:r>
      <w:r w:rsidRPr="00310E1C">
        <w:rPr>
          <w:lang w:val="fr-FR"/>
        </w:rPr>
        <w:t>loin des zigzags, se trouve un poignard entièrement incisé, dont la morphologie correspond</w:t>
      </w:r>
      <w:r>
        <w:rPr>
          <w:lang w:val="fr-FR"/>
        </w:rPr>
        <w:t xml:space="preserve"> </w:t>
      </w:r>
      <w:r w:rsidRPr="00310E1C">
        <w:rPr>
          <w:lang w:val="fr-FR"/>
        </w:rPr>
        <w:t>exactement à celle des exemplaires campaniformes déjà utilisés lors de la comparaison avec les</w:t>
      </w:r>
      <w:r>
        <w:rPr>
          <w:lang w:val="fr-FR"/>
        </w:rPr>
        <w:t xml:space="preserve"> </w:t>
      </w:r>
      <w:r w:rsidRPr="00310E1C">
        <w:rPr>
          <w:lang w:val="fr-FR"/>
        </w:rPr>
        <w:t>poignards piquetés présentant la même typologie (cf. Chap. 4) (Fig. 5.23)</w:t>
      </w:r>
      <w:r>
        <w:rPr>
          <w:lang w:val="fr-FR"/>
        </w:rPr>
        <w:t xml:space="preserve"> "  (BIB 1616)</w:t>
      </w:r>
    </w:p>
    <w:p w14:paraId="77D165B4" w14:textId="77777777" w:rsidR="006754D7" w:rsidRDefault="006754D7" w:rsidP="000152C6">
      <w:pPr>
        <w:rPr>
          <w:lang w:val="fr-FR"/>
        </w:rPr>
      </w:pPr>
    </w:p>
    <w:p w14:paraId="3737A294" w14:textId="77777777" w:rsidR="000152C6" w:rsidRPr="0032190F" w:rsidRDefault="000152C6" w:rsidP="000152C6">
      <w:pPr>
        <w:jc w:val="both"/>
        <w:rPr>
          <w:lang w:val="fr-FR"/>
        </w:rPr>
      </w:pPr>
    </w:p>
    <w:p w14:paraId="6C64C8BA" w14:textId="77777777" w:rsidR="000152C6" w:rsidRPr="0032190F" w:rsidRDefault="000152C6" w:rsidP="00647EA0">
      <w:pPr>
        <w:pStyle w:val="Heading5"/>
      </w:pPr>
      <w:r w:rsidRPr="0032190F">
        <w:t>ZVIIIGVIIR13</w:t>
      </w:r>
    </w:p>
    <w:p w14:paraId="717573EA" w14:textId="77777777" w:rsidR="000152C6" w:rsidRPr="0032190F" w:rsidRDefault="000152C6" w:rsidP="000152C6">
      <w:pPr>
        <w:jc w:val="both"/>
        <w:rPr>
          <w:lang w:val="fr-FR"/>
        </w:rPr>
      </w:pPr>
    </w:p>
    <w:p w14:paraId="41ECCB06" w14:textId="77777777" w:rsidR="000152C6" w:rsidRPr="0032190F" w:rsidRDefault="000152C6" w:rsidP="000152C6">
      <w:pPr>
        <w:jc w:val="both"/>
        <w:rPr>
          <w:lang w:val="fr-FR"/>
        </w:rPr>
      </w:pPr>
      <w:r w:rsidRPr="0032190F">
        <w:rPr>
          <w:lang w:val="fr-FR"/>
        </w:rPr>
        <w:t>Probablement R 1(3) (SS BIB). Hallebarde de type Monte Bradoni (BIB 1664 p. 155).</w:t>
      </w:r>
    </w:p>
    <w:p w14:paraId="34357820" w14:textId="77777777" w:rsidR="000152C6" w:rsidRPr="0032190F" w:rsidRDefault="000152C6" w:rsidP="000152C6">
      <w:pPr>
        <w:rPr>
          <w:lang w:val="fr-FR"/>
        </w:rPr>
      </w:pPr>
    </w:p>
    <w:p w14:paraId="024E4064" w14:textId="77777777" w:rsidR="000152C6" w:rsidRPr="0032190F" w:rsidRDefault="000152C6" w:rsidP="00647EA0">
      <w:pPr>
        <w:pStyle w:val="Heading5"/>
      </w:pPr>
      <w:bookmarkStart w:id="5670" w:name="Desc_ZVIIIGVIIR2"/>
      <w:r w:rsidRPr="0032190F">
        <w:t>ZVIIIGVIIR2</w:t>
      </w:r>
    </w:p>
    <w:bookmarkEnd w:id="5670"/>
    <w:p w14:paraId="0F08EADD" w14:textId="77777777" w:rsidR="000152C6" w:rsidRPr="00BE00C4" w:rsidRDefault="00367280" w:rsidP="000152C6">
      <w:pPr>
        <w:rPr>
          <w:sz w:val="20"/>
          <w:lang w:val="fr-FR"/>
        </w:rPr>
      </w:pPr>
      <w:r w:rsidRPr="00BE00C4">
        <w:rPr>
          <w:sz w:val="20"/>
          <w:lang w:val="fr-FR"/>
        </w:rPr>
        <w:t xml:space="preserve">[N. Bianchi attribue ce numéro à la </w:t>
      </w:r>
      <w:r w:rsidRPr="00BE00C4">
        <w:rPr>
          <w:i/>
          <w:sz w:val="20"/>
          <w:lang w:val="fr-FR"/>
        </w:rPr>
        <w:t>Dalle en Pente</w:t>
      </w:r>
      <w:r w:rsidRPr="00BE00C4">
        <w:rPr>
          <w:sz w:val="20"/>
          <w:lang w:val="fr-FR"/>
        </w:rPr>
        <w:t>]</w:t>
      </w:r>
    </w:p>
    <w:p w14:paraId="6426CC0B" w14:textId="77777777" w:rsidR="00367280" w:rsidRPr="0032190F" w:rsidRDefault="00367280" w:rsidP="000152C6">
      <w:pPr>
        <w:rPr>
          <w:lang w:val="fr-FR"/>
        </w:rPr>
      </w:pPr>
    </w:p>
    <w:p w14:paraId="3F6EB5D6" w14:textId="77777777" w:rsidR="000152C6" w:rsidRPr="0032190F" w:rsidRDefault="000152C6" w:rsidP="000152C6">
      <w:pPr>
        <w:rPr>
          <w:lang w:val="fr-FR"/>
        </w:rPr>
      </w:pPr>
      <w:r w:rsidRPr="0032190F">
        <w:rPr>
          <w:lang w:val="fr-FR"/>
        </w:rPr>
        <w:t>Un poignard se superpose à un Réticulé (Serres 2001 p. 210, BIB 1450)</w:t>
      </w:r>
    </w:p>
    <w:p w14:paraId="1542A58A" w14:textId="77777777" w:rsidR="000152C6" w:rsidRPr="0032190F" w:rsidRDefault="000152C6" w:rsidP="000152C6">
      <w:pPr>
        <w:rPr>
          <w:lang w:val="fr-FR"/>
        </w:rPr>
      </w:pPr>
    </w:p>
    <w:p w14:paraId="38D56DF5" w14:textId="77777777" w:rsidR="000152C6" w:rsidRPr="0032190F" w:rsidRDefault="000152C6" w:rsidP="000152C6">
      <w:pPr>
        <w:jc w:val="both"/>
        <w:rPr>
          <w:lang w:val="fr-FR"/>
        </w:rPr>
      </w:pPr>
    </w:p>
    <w:p w14:paraId="6EE82D23" w14:textId="77777777" w:rsidR="000152C6" w:rsidRPr="0032190F" w:rsidRDefault="000152C6" w:rsidP="000152C6">
      <w:pPr>
        <w:pStyle w:val="Heading6"/>
      </w:pPr>
      <w:r w:rsidRPr="0032190F">
        <w:t>Interprétation</w:t>
      </w:r>
    </w:p>
    <w:p w14:paraId="5C188F73" w14:textId="77777777" w:rsidR="000152C6" w:rsidRPr="0032190F" w:rsidRDefault="00367280" w:rsidP="000152C6">
      <w:pPr>
        <w:jc w:val="both"/>
        <w:rPr>
          <w:lang w:val="fr-FR"/>
        </w:rPr>
      </w:pPr>
      <w:r>
        <w:rPr>
          <w:lang w:val="fr-FR"/>
        </w:rPr>
        <w:t>[</w:t>
      </w:r>
      <w:r w:rsidRPr="00367280">
        <w:rPr>
          <w:i/>
          <w:lang w:val="fr-FR"/>
        </w:rPr>
        <w:t>Dalle en pente</w:t>
      </w:r>
      <w:r>
        <w:rPr>
          <w:lang w:val="fr-FR"/>
        </w:rPr>
        <w:t xml:space="preserve"> ?] </w:t>
      </w:r>
      <w:r w:rsidR="000152C6" w:rsidRPr="0032190F">
        <w:rPr>
          <w:lang w:val="fr-FR"/>
        </w:rPr>
        <w:t>Pour H. de Lumley et A. Echassoux (2011) : « L’un d’eux [poignards] a l’extrémité de sa lame qui chevauche un réticulé. Cette superposition évoque le dieu taureau, maître de l’orage, qui féconde la terre »  (BIB 1450 p. 176)</w:t>
      </w:r>
    </w:p>
    <w:p w14:paraId="354412CF" w14:textId="77777777" w:rsidR="000152C6" w:rsidRPr="0032190F" w:rsidRDefault="000152C6" w:rsidP="000152C6">
      <w:pPr>
        <w:jc w:val="both"/>
        <w:rPr>
          <w:lang w:val="fr-FR"/>
        </w:rPr>
      </w:pPr>
    </w:p>
    <w:p w14:paraId="0F92557C" w14:textId="77777777" w:rsidR="000152C6" w:rsidRPr="0032190F" w:rsidRDefault="000152C6" w:rsidP="000152C6">
      <w:pPr>
        <w:jc w:val="both"/>
        <w:rPr>
          <w:lang w:val="fr-FR"/>
        </w:rPr>
      </w:pPr>
    </w:p>
    <w:p w14:paraId="7BE6380E" w14:textId="77777777" w:rsidR="000152C6" w:rsidRPr="0032190F" w:rsidRDefault="000152C6" w:rsidP="00647EA0">
      <w:pPr>
        <w:pStyle w:val="Heading5"/>
      </w:pPr>
      <w:bookmarkStart w:id="5671" w:name="Desc_ZVIIIGVIIR42"/>
      <w:r w:rsidRPr="0032190F">
        <w:t>ZVIIIGVIIR4(2)</w:t>
      </w:r>
    </w:p>
    <w:p w14:paraId="4A017243" w14:textId="77777777" w:rsidR="000152C6" w:rsidRPr="0032190F" w:rsidRDefault="000152C6" w:rsidP="000152C6">
      <w:pPr>
        <w:rPr>
          <w:lang w:val="fr-FR"/>
        </w:rPr>
      </w:pPr>
    </w:p>
    <w:p w14:paraId="348953E0" w14:textId="5545C79B" w:rsidR="000152C6" w:rsidRPr="0032190F" w:rsidRDefault="000152C6" w:rsidP="000152C6">
      <w:pPr>
        <w:rPr>
          <w:lang w:val="fr-FR"/>
        </w:rPr>
      </w:pPr>
      <w:r w:rsidRPr="0032190F">
        <w:rPr>
          <w:lang w:val="fr-FR"/>
        </w:rPr>
        <w:t xml:space="preserve">La gravure 1 codée –difficilement- comme un Corniforme est proche d’une figurée sur la roche </w:t>
      </w:r>
      <w:hyperlink r:id="rId14284" w:anchor="Desc_ZVIIIGVR5" w:history="1">
        <w:r w:rsidRPr="0032190F">
          <w:rPr>
            <w:rStyle w:val="Hyperlink"/>
            <w:lang w:val="fr-FR"/>
          </w:rPr>
          <w:t>ZVIIIGVR5</w:t>
        </w:r>
      </w:hyperlink>
      <w:r w:rsidRPr="0032190F">
        <w:rPr>
          <w:lang w:val="fr-FR"/>
        </w:rPr>
        <w:t xml:space="preserve"> (SS BIB)</w:t>
      </w:r>
    </w:p>
    <w:bookmarkEnd w:id="5671"/>
    <w:p w14:paraId="1363828F" w14:textId="77777777" w:rsidR="000152C6" w:rsidRPr="0032190F" w:rsidRDefault="000152C6" w:rsidP="000152C6">
      <w:pPr>
        <w:rPr>
          <w:lang w:val="fr-FR"/>
        </w:rPr>
      </w:pPr>
    </w:p>
    <w:p w14:paraId="6B9454AE" w14:textId="77777777" w:rsidR="000152C6" w:rsidRPr="0032190F" w:rsidRDefault="000152C6" w:rsidP="00647EA0">
      <w:pPr>
        <w:pStyle w:val="Heading5"/>
      </w:pPr>
      <w:r w:rsidRPr="0032190F">
        <w:t>ZVIIIGVIIR18</w:t>
      </w:r>
    </w:p>
    <w:p w14:paraId="348181E9" w14:textId="77777777" w:rsidR="000152C6" w:rsidRPr="0032190F" w:rsidRDefault="000152C6" w:rsidP="000152C6">
      <w:pPr>
        <w:rPr>
          <w:lang w:val="fr-FR"/>
        </w:rPr>
      </w:pPr>
    </w:p>
    <w:p w14:paraId="6761944B" w14:textId="77777777" w:rsidR="000152C6" w:rsidRPr="0032190F" w:rsidRDefault="000152C6" w:rsidP="000152C6">
      <w:pPr>
        <w:rPr>
          <w:lang w:val="fr-FR"/>
        </w:rPr>
      </w:pPr>
      <w:r w:rsidRPr="0032190F">
        <w:rPr>
          <w:lang w:val="fr-FR"/>
        </w:rPr>
        <w:t>Hallebarde réticulée (Serres 2001 p. 216)</w:t>
      </w:r>
    </w:p>
    <w:p w14:paraId="2582FA7B" w14:textId="77777777" w:rsidR="000152C6" w:rsidRPr="0032190F" w:rsidRDefault="000152C6" w:rsidP="000152C6">
      <w:pPr>
        <w:rPr>
          <w:lang w:val="fr-FR"/>
        </w:rPr>
      </w:pPr>
    </w:p>
    <w:p w14:paraId="2CD0167A" w14:textId="77777777" w:rsidR="000152C6" w:rsidRPr="0032190F" w:rsidRDefault="000152C6" w:rsidP="000152C6">
      <w:pPr>
        <w:pStyle w:val="Heading4"/>
        <w:numPr>
          <w:ilvl w:val="3"/>
          <w:numId w:val="0"/>
        </w:numPr>
        <w:tabs>
          <w:tab w:val="num" w:pos="2520"/>
        </w:tabs>
        <w:spacing w:before="240" w:after="60"/>
        <w:ind w:left="2160"/>
      </w:pPr>
      <w:r w:rsidRPr="0032190F">
        <w:t>ZVIIIGVIII</w:t>
      </w:r>
    </w:p>
    <w:p w14:paraId="45FB1F56" w14:textId="77777777" w:rsidR="000152C6" w:rsidRPr="0032190F" w:rsidRDefault="000152C6" w:rsidP="00647EA0">
      <w:pPr>
        <w:pStyle w:val="Heading5"/>
      </w:pPr>
      <w:bookmarkStart w:id="5672" w:name="Desc_ZVIIIGVIIIR6"/>
      <w:r w:rsidRPr="0032190F">
        <w:t>ZVIIIGVIIIR6</w:t>
      </w:r>
    </w:p>
    <w:bookmarkEnd w:id="5672"/>
    <w:p w14:paraId="4DEDF7FD" w14:textId="77777777" w:rsidR="000152C6" w:rsidRPr="0032190F" w:rsidRDefault="000152C6" w:rsidP="000152C6">
      <w:pPr>
        <w:rPr>
          <w:lang w:val="fr-FR"/>
        </w:rPr>
      </w:pPr>
    </w:p>
    <w:p w14:paraId="3D4F8545" w14:textId="77777777" w:rsidR="000152C6" w:rsidRPr="0032190F" w:rsidRDefault="000152C6" w:rsidP="000152C6">
      <w:pPr>
        <w:rPr>
          <w:lang w:val="fr-FR"/>
        </w:rPr>
      </w:pPr>
      <w:r w:rsidRPr="0032190F">
        <w:rPr>
          <w:lang w:val="fr-FR"/>
        </w:rPr>
        <w:t xml:space="preserve">Divisée en 5 faces (a-e). Le poignard (fig. 2) de typologie Bronze ancien de la face b est axé sur une fissure (Bégin 1990 fig. 71.4, noté comme fig. 1) </w:t>
      </w:r>
    </w:p>
    <w:p w14:paraId="2EB8722C" w14:textId="77777777" w:rsidR="000152C6" w:rsidRDefault="000152C6" w:rsidP="000152C6">
      <w:pPr>
        <w:rPr>
          <w:lang w:val="fr-FR"/>
        </w:rPr>
      </w:pPr>
    </w:p>
    <w:p w14:paraId="7500CE1C" w14:textId="36BA25E6" w:rsidR="000152C6" w:rsidRPr="0032190F" w:rsidRDefault="00000000" w:rsidP="00310E1C">
      <w:pPr>
        <w:jc w:val="both"/>
        <w:rPr>
          <w:lang w:val="fr-FR"/>
        </w:rPr>
      </w:pPr>
      <w:hyperlink r:id="rId14285" w:anchor="Ana_Chrono_Superpositions_mix" w:history="1">
        <w:r w:rsidR="00310E1C" w:rsidRPr="00310E1C">
          <w:rPr>
            <w:rStyle w:val="Hyperlink"/>
            <w:lang w:val="fr-FR"/>
          </w:rPr>
          <w:t>Superposition</w:t>
        </w:r>
      </w:hyperlink>
      <w:r w:rsidR="00310E1C">
        <w:rPr>
          <w:lang w:val="fr-FR"/>
        </w:rPr>
        <w:t xml:space="preserve">. </w:t>
      </w:r>
      <w:r w:rsidR="000152C6" w:rsidRPr="0032190F">
        <w:rPr>
          <w:lang w:val="fr-FR"/>
        </w:rPr>
        <w:t xml:space="preserve">« La présence d'un zigzag pénétrant par la pointe de la lame d'un poignard et ressortant au niveau de la garde, après avoir traversé toute la longueur de la lame, témoigne clairement de la postériorité du zigzag par rapport au poignard. Nous estimons que ces compositions mixtes pourraient dater de la fin de l'âge du Bronze et de l'âge du Fer, c'est-à-dire au moment où la gravure piquetée laisse progressivement la place à une tradition entièrement linéaire. » </w:t>
      </w:r>
      <w:r w:rsidR="00310E1C">
        <w:rPr>
          <w:lang w:val="fr-FR"/>
        </w:rPr>
        <w:t xml:space="preserve"> (BIB 1616)</w:t>
      </w:r>
    </w:p>
    <w:p w14:paraId="3AEFF6FE" w14:textId="77777777" w:rsidR="000152C6" w:rsidRPr="0032190F" w:rsidRDefault="000152C6" w:rsidP="000152C6">
      <w:pPr>
        <w:autoSpaceDE w:val="0"/>
        <w:autoSpaceDN w:val="0"/>
        <w:adjustRightInd w:val="0"/>
        <w:rPr>
          <w:sz w:val="22"/>
          <w:szCs w:val="22"/>
          <w:lang w:val="fr-FR"/>
        </w:rPr>
      </w:pPr>
    </w:p>
    <w:p w14:paraId="22E33AA1" w14:textId="77777777" w:rsidR="000152C6" w:rsidRPr="0032190F" w:rsidRDefault="000152C6" w:rsidP="000152C6">
      <w:pPr>
        <w:pStyle w:val="Heading4"/>
        <w:numPr>
          <w:ilvl w:val="3"/>
          <w:numId w:val="0"/>
        </w:numPr>
        <w:tabs>
          <w:tab w:val="num" w:pos="2520"/>
        </w:tabs>
        <w:spacing w:before="240" w:after="60"/>
        <w:ind w:left="2160"/>
      </w:pPr>
      <w:r w:rsidRPr="0032190F">
        <w:t>ZVIIIGIX</w:t>
      </w:r>
    </w:p>
    <w:p w14:paraId="024CE97D" w14:textId="77777777" w:rsidR="000152C6" w:rsidRPr="0032190F" w:rsidRDefault="000152C6" w:rsidP="00647EA0">
      <w:pPr>
        <w:pStyle w:val="Heading5"/>
      </w:pPr>
      <w:bookmarkStart w:id="5673" w:name="Desc_ZVIIIGIXR7"/>
      <w:r w:rsidRPr="0032190F">
        <w:t>ZVIIIGIXR7</w:t>
      </w:r>
    </w:p>
    <w:bookmarkEnd w:id="5673"/>
    <w:p w14:paraId="5BA62053" w14:textId="77777777" w:rsidR="000152C6" w:rsidRPr="0032190F" w:rsidRDefault="000152C6" w:rsidP="000152C6">
      <w:pPr>
        <w:rPr>
          <w:lang w:val="fr-FR"/>
        </w:rPr>
      </w:pPr>
    </w:p>
    <w:p w14:paraId="0F32E7AD" w14:textId="74546530" w:rsidR="000152C6" w:rsidRPr="0032190F" w:rsidRDefault="000152C6" w:rsidP="000152C6">
      <w:pPr>
        <w:jc w:val="both"/>
        <w:rPr>
          <w:lang w:val="fr-FR"/>
        </w:rPr>
      </w:pPr>
      <w:r w:rsidRPr="0032190F">
        <w:rPr>
          <w:lang w:val="fr-FR"/>
        </w:rPr>
        <w:t xml:space="preserve">De pendage 80° SSE, ce panneau de </w:t>
      </w:r>
      <w:smartTag w:uri="urn:schemas-microsoft-com:office:smarttags" w:element="metricconverter">
        <w:smartTagPr>
          <w:attr w:name="ProductID" w:val="2,3 m"/>
        </w:smartTagPr>
        <w:r w:rsidRPr="0032190F">
          <w:rPr>
            <w:lang w:val="fr-FR"/>
          </w:rPr>
          <w:t>2,3 m</w:t>
        </w:r>
      </w:smartTag>
      <w:r w:rsidRPr="0032190F">
        <w:rPr>
          <w:lang w:val="fr-FR"/>
        </w:rPr>
        <w:t xml:space="preserve"> par </w:t>
      </w:r>
      <w:smartTag w:uri="urn:schemas-microsoft-com:office:smarttags" w:element="metricconverter">
        <w:smartTagPr>
          <w:attr w:name="ProductID" w:val="1 m"/>
        </w:smartTagPr>
        <w:r w:rsidRPr="0032190F">
          <w:rPr>
            <w:lang w:val="fr-FR"/>
          </w:rPr>
          <w:t>1 m</w:t>
        </w:r>
      </w:smartTag>
      <w:r w:rsidRPr="0032190F">
        <w:rPr>
          <w:lang w:val="fr-FR"/>
        </w:rPr>
        <w:t xml:space="preserve"> en schiste orange (SS BIB) présente un </w:t>
      </w:r>
      <w:hyperlink r:id="rId14286" w:anchor="Typ_Bego_Anthropomorphes" w:history="1">
        <w:r w:rsidRPr="0032190F">
          <w:rPr>
            <w:rStyle w:val="Hyperlink"/>
            <w:lang w:val="fr-FR"/>
          </w:rPr>
          <w:t>antropomorphe</w:t>
        </w:r>
      </w:hyperlink>
      <w:r w:rsidRPr="0032190F">
        <w:rPr>
          <w:lang w:val="fr-FR"/>
        </w:rPr>
        <w:t xml:space="preserve">schématique fusionné avec une hallebarde qui peut être comparée à la roche 1 de Foppe di Nadro </w:t>
      </w:r>
      <w:hyperlink r:id="rId14287" w:anchor="Sizz_Foppe_Nadro_1" w:history="1">
        <w:r w:rsidRPr="0032190F">
          <w:rPr>
            <w:rStyle w:val="Hyperlink"/>
            <w:lang w:val="fr-FR"/>
          </w:rPr>
          <w:t>Foppe di Nadro r. 1</w:t>
        </w:r>
      </w:hyperlink>
      <w:r w:rsidRPr="0032190F">
        <w:rPr>
          <w:lang w:val="fr-FR"/>
        </w:rPr>
        <w:t>au Valcamonica (SS BIB)</w:t>
      </w:r>
    </w:p>
    <w:p w14:paraId="2EEE81F5" w14:textId="77777777" w:rsidR="000152C6" w:rsidRPr="0032190F" w:rsidRDefault="000152C6" w:rsidP="00647EA0">
      <w:pPr>
        <w:pStyle w:val="Heading5"/>
      </w:pPr>
      <w:bookmarkStart w:id="5674" w:name="Desc_ZVIIIGIXR9"/>
      <w:r w:rsidRPr="0032190F">
        <w:t>ZVIIIGIXR9</w:t>
      </w:r>
    </w:p>
    <w:bookmarkEnd w:id="5674"/>
    <w:p w14:paraId="0EFC70FE" w14:textId="77777777" w:rsidR="000152C6" w:rsidRPr="0032190F" w:rsidRDefault="000152C6" w:rsidP="000152C6">
      <w:pPr>
        <w:rPr>
          <w:lang w:val="fr-FR"/>
        </w:rPr>
      </w:pPr>
    </w:p>
    <w:p w14:paraId="058783B6" w14:textId="5C2E182C" w:rsidR="000152C6" w:rsidRPr="0032190F" w:rsidRDefault="000152C6" w:rsidP="000152C6">
      <w:pPr>
        <w:rPr>
          <w:lang w:val="fr-FR"/>
        </w:rPr>
      </w:pPr>
      <w:r w:rsidRPr="0032190F">
        <w:rPr>
          <w:lang w:val="fr-FR"/>
        </w:rPr>
        <w:t xml:space="preserve">Il y a sur cette roche un grand </w:t>
      </w:r>
      <w:hyperlink r:id="rId14288" w:anchor="Typ_Bego_Personnages" w:history="1">
        <w:r w:rsidRPr="0032190F">
          <w:rPr>
            <w:rStyle w:val="Hyperlink"/>
            <w:lang w:val="fr-FR"/>
          </w:rPr>
          <w:t>Personnage</w:t>
        </w:r>
      </w:hyperlink>
      <w:r w:rsidRPr="0032190F">
        <w:rPr>
          <w:lang w:val="fr-FR"/>
        </w:rPr>
        <w:t xml:space="preserve">(35 x </w:t>
      </w:r>
      <w:smartTag w:uri="urn:schemas-microsoft-com:office:smarttags" w:element="metricconverter">
        <w:smartTagPr>
          <w:attr w:name="ProductID" w:val="18 cm"/>
        </w:smartTagPr>
        <w:r w:rsidRPr="0032190F">
          <w:rPr>
            <w:lang w:val="fr-FR"/>
          </w:rPr>
          <w:t>18 cm</w:t>
        </w:r>
      </w:smartTag>
      <w:r w:rsidRPr="0032190F">
        <w:rPr>
          <w:lang w:val="fr-FR"/>
        </w:rPr>
        <w:t>) composé de plusieurs plages disjointes (Lumley et alii 1995 p. 215)</w:t>
      </w:r>
    </w:p>
    <w:p w14:paraId="3AD4A2E0" w14:textId="77777777" w:rsidR="000152C6" w:rsidRPr="0032190F" w:rsidRDefault="000152C6" w:rsidP="000152C6">
      <w:pPr>
        <w:pStyle w:val="Heading4"/>
        <w:numPr>
          <w:ilvl w:val="3"/>
          <w:numId w:val="0"/>
        </w:numPr>
        <w:tabs>
          <w:tab w:val="num" w:pos="2520"/>
        </w:tabs>
        <w:spacing w:before="240" w:after="60"/>
        <w:ind w:left="2160"/>
      </w:pPr>
      <w:r w:rsidRPr="0032190F">
        <w:t>ZVIIIGX</w:t>
      </w:r>
    </w:p>
    <w:p w14:paraId="0A794957" w14:textId="77777777" w:rsidR="000152C6" w:rsidRPr="0032190F" w:rsidRDefault="000152C6" w:rsidP="000152C6">
      <w:pPr>
        <w:rPr>
          <w:lang w:val="fr-FR"/>
        </w:rPr>
      </w:pPr>
    </w:p>
    <w:p w14:paraId="69FF398A" w14:textId="77777777" w:rsidR="000152C6" w:rsidRPr="0032190F" w:rsidRDefault="000152C6" w:rsidP="000152C6">
      <w:pPr>
        <w:rPr>
          <w:lang w:val="fr-FR"/>
        </w:rPr>
      </w:pPr>
      <w:r w:rsidRPr="0032190F">
        <w:rPr>
          <w:lang w:val="fr-FR"/>
        </w:rPr>
        <w:t>Dans ce groupe aucune roche n’a été numérotée par Conti (BIB 1375 p. 12)</w:t>
      </w:r>
    </w:p>
    <w:p w14:paraId="7F4F400A" w14:textId="77777777" w:rsidR="000152C6" w:rsidRPr="0032190F" w:rsidRDefault="000152C6" w:rsidP="00647EA0">
      <w:pPr>
        <w:pStyle w:val="Heading5"/>
      </w:pPr>
      <w:bookmarkStart w:id="5675" w:name="Desc_ZVIIIGXR28"/>
      <w:r w:rsidRPr="0032190F">
        <w:t>ZVIIIGXR2(8)</w:t>
      </w:r>
    </w:p>
    <w:bookmarkEnd w:id="5675"/>
    <w:p w14:paraId="1E58C8D4" w14:textId="77777777" w:rsidR="000152C6" w:rsidRPr="0032190F" w:rsidRDefault="000152C6" w:rsidP="000152C6">
      <w:pPr>
        <w:jc w:val="both"/>
        <w:rPr>
          <w:lang w:val="fr-FR"/>
        </w:rPr>
      </w:pPr>
    </w:p>
    <w:p w14:paraId="4F1D36F8" w14:textId="3ACA9C5C" w:rsidR="000152C6" w:rsidRPr="0032190F" w:rsidRDefault="000152C6" w:rsidP="00C03505">
      <w:pPr>
        <w:jc w:val="both"/>
        <w:rPr>
          <w:lang w:val="fr-FR"/>
        </w:rPr>
      </w:pPr>
      <w:r w:rsidRPr="0032190F">
        <w:rPr>
          <w:lang w:val="fr-FR"/>
        </w:rPr>
        <w:t>Décrite et en partiepubliée par</w:t>
      </w:r>
      <w:r w:rsidR="00C03505">
        <w:rPr>
          <w:lang w:val="fr-FR"/>
        </w:rPr>
        <w:t xml:space="preserve"> </w:t>
      </w:r>
      <w:hyperlink r:id="rId14289" w:anchor="Aut_Clugnet" w:history="1">
        <w:hyperlink r:id="rId14290" w:anchor="Aut_Clugnet" w:history="1">
          <w:r w:rsidR="00AE78AA" w:rsidRPr="00C03505">
            <w:rPr>
              <w:rStyle w:val="Hyperlink"/>
              <w:lang w:val="fr-FR"/>
            </w:rPr>
            <w:t>L. Clugnet</w:t>
          </w:r>
        </w:hyperlink>
      </w:hyperlink>
      <w:r w:rsidR="00C03505" w:rsidRPr="00C03505">
        <w:rPr>
          <w:szCs w:val="20"/>
          <w:lang w:val="fr-FR"/>
        </w:rPr>
        <w:t xml:space="preserve"> </w:t>
      </w:r>
      <w:r w:rsidRPr="00C03505">
        <w:rPr>
          <w:lang w:val="fr-FR"/>
        </w:rPr>
        <w:t xml:space="preserve">(BIB 1241 p. 382 planche V fig. 22). </w:t>
      </w:r>
      <w:r w:rsidRPr="0032190F">
        <w:rPr>
          <w:lang w:val="fr-FR"/>
        </w:rPr>
        <w:t xml:space="preserve">Pour G. de Mordillet, la figure 3 représentant un corniforme à appendices avec deux « yeux » pourrait être la représentation « d’un bonhomme » (BIB 1364 p. 77) ce que n’envisage pas </w:t>
      </w:r>
      <w:hyperlink r:id="rId14291" w:anchor="Aut_Issel" w:history="1">
        <w:r w:rsidR="00A2428C" w:rsidRPr="00A2428C">
          <w:rPr>
            <w:rStyle w:val="Hyperlink"/>
            <w:lang w:val="fr-FR"/>
          </w:rPr>
          <w:t>A. Issel</w:t>
        </w:r>
      </w:hyperlink>
      <w:r w:rsidR="00A2428C" w:rsidRPr="0032190F">
        <w:rPr>
          <w:lang w:val="fr-FR"/>
        </w:rPr>
        <w:t xml:space="preserve"> </w:t>
      </w:r>
      <w:r w:rsidRPr="0032190F">
        <w:rPr>
          <w:lang w:val="fr-FR"/>
        </w:rPr>
        <w:t>(BIB 1249 p. 231 fig. 42)</w:t>
      </w:r>
    </w:p>
    <w:p w14:paraId="2ED2ACA6" w14:textId="77777777" w:rsidR="000152C6" w:rsidRPr="0032190F" w:rsidRDefault="000152C6" w:rsidP="000152C6">
      <w:pPr>
        <w:rPr>
          <w:lang w:val="fr-FR"/>
        </w:rPr>
      </w:pPr>
    </w:p>
    <w:p w14:paraId="63362D00" w14:textId="77777777" w:rsidR="000152C6" w:rsidRPr="00A13245" w:rsidRDefault="000152C6" w:rsidP="00647EA0">
      <w:pPr>
        <w:pStyle w:val="Heading5"/>
        <w:rPr>
          <w:lang w:val="es-ES"/>
        </w:rPr>
      </w:pPr>
      <w:r w:rsidRPr="00A13245">
        <w:rPr>
          <w:lang w:val="es-ES"/>
        </w:rPr>
        <w:t>ZVIIIGXR11</w:t>
      </w:r>
    </w:p>
    <w:p w14:paraId="30694AE4" w14:textId="77777777" w:rsidR="000152C6" w:rsidRPr="00566234" w:rsidRDefault="000152C6" w:rsidP="000152C6">
      <w:pPr>
        <w:rPr>
          <w:lang w:val="es-ES"/>
        </w:rPr>
      </w:pPr>
    </w:p>
    <w:p w14:paraId="526AEA43" w14:textId="77777777" w:rsidR="000152C6" w:rsidRPr="0038356E" w:rsidRDefault="000152C6" w:rsidP="000152C6">
      <w:pPr>
        <w:rPr>
          <w:lang w:val="it-IT"/>
        </w:rPr>
      </w:pPr>
      <w:r>
        <w:rPr>
          <w:lang w:val="it-IT"/>
        </w:rPr>
        <w:t xml:space="preserve">PASTO </w:t>
      </w:r>
      <w:r w:rsidRPr="0038356E">
        <w:rPr>
          <w:lang w:val="it-IT"/>
        </w:rPr>
        <w:t>Inscrite « Emilio Caglio 15 août 1944 » (Giusto-Magnardi 1999)</w:t>
      </w:r>
    </w:p>
    <w:p w14:paraId="6AA9F995" w14:textId="77777777" w:rsidR="000152C6" w:rsidRPr="00566234" w:rsidRDefault="000152C6" w:rsidP="000152C6">
      <w:pPr>
        <w:rPr>
          <w:lang w:val="es-ES"/>
        </w:rPr>
      </w:pPr>
    </w:p>
    <w:p w14:paraId="15D8C2E4" w14:textId="77777777" w:rsidR="000152C6" w:rsidRPr="0032190F" w:rsidRDefault="000152C6" w:rsidP="000152C6">
      <w:pPr>
        <w:pStyle w:val="Heading3"/>
        <w:numPr>
          <w:ilvl w:val="2"/>
          <w:numId w:val="0"/>
        </w:numPr>
        <w:tabs>
          <w:tab w:val="num" w:pos="1800"/>
        </w:tabs>
        <w:spacing w:before="240" w:after="60" w:line="240" w:lineRule="auto"/>
        <w:ind w:left="1440"/>
      </w:pPr>
      <w:r w:rsidRPr="0032190F">
        <w:t>ZONE IX</w:t>
      </w:r>
    </w:p>
    <w:p w14:paraId="37B95EAC" w14:textId="77777777" w:rsidR="000152C6" w:rsidRPr="0032190F" w:rsidRDefault="000152C6" w:rsidP="000152C6">
      <w:pPr>
        <w:jc w:val="both"/>
        <w:rPr>
          <w:lang w:val="fr-FR"/>
        </w:rPr>
      </w:pPr>
      <w:r w:rsidRPr="0032190F">
        <w:rPr>
          <w:lang w:val="fr-FR"/>
        </w:rPr>
        <w:t>La zone IX, située en rive gauche du torrent des Merveilles, correspond au Plan d’Alice et au premier plateau qui surplombe le début de la vallée des Merveilles.</w:t>
      </w:r>
    </w:p>
    <w:p w14:paraId="5D71CF03" w14:textId="14178BC6" w:rsidR="000152C6" w:rsidRPr="0032190F" w:rsidRDefault="00000000" w:rsidP="000152C6">
      <w:pPr>
        <w:tabs>
          <w:tab w:val="left" w:pos="3270"/>
        </w:tabs>
        <w:jc w:val="both"/>
        <w:rPr>
          <w:sz w:val="20"/>
          <w:szCs w:val="20"/>
          <w:lang w:val="fr-FR"/>
        </w:rPr>
      </w:pPr>
      <w:hyperlink r:id="rId14292" w:anchor="Aut_Bicknell" w:history="1">
        <w:r w:rsidR="00AA7ACB" w:rsidRPr="00AE78AA">
          <w:rPr>
            <w:rStyle w:val="Hyperlink"/>
            <w:lang w:val="fr-FR"/>
          </w:rPr>
          <w:t>C. Bicknell</w:t>
        </w:r>
      </w:hyperlink>
      <w:r w:rsidR="00AA7ACB" w:rsidRPr="009D627A">
        <w:rPr>
          <w:rStyle w:val="Hyperlink"/>
          <w:color w:val="auto"/>
          <w:u w:val="none"/>
          <w:lang w:val="fr-FR"/>
        </w:rPr>
        <w:t xml:space="preserve"> </w:t>
      </w:r>
      <w:r w:rsidR="000152C6" w:rsidRPr="0032190F">
        <w:rPr>
          <w:sz w:val="20"/>
          <w:szCs w:val="20"/>
          <w:lang w:val="fr-FR"/>
        </w:rPr>
        <w:t xml:space="preserve">décrit la </w:t>
      </w:r>
      <w:r w:rsidR="000152C6" w:rsidRPr="0032190F">
        <w:rPr>
          <w:i/>
          <w:sz w:val="20"/>
          <w:szCs w:val="20"/>
          <w:lang w:val="fr-FR"/>
        </w:rPr>
        <w:t>Rive gauche du Vallon</w:t>
      </w:r>
      <w:r w:rsidR="000152C6" w:rsidRPr="0032190F">
        <w:rPr>
          <w:sz w:val="20"/>
          <w:szCs w:val="20"/>
          <w:lang w:val="fr-FR"/>
        </w:rPr>
        <w:t xml:space="preserve"> comme la prolongation de la </w:t>
      </w:r>
      <w:r w:rsidR="000152C6" w:rsidRPr="0032190F">
        <w:rPr>
          <w:i/>
          <w:sz w:val="20"/>
          <w:szCs w:val="20"/>
          <w:lang w:val="fr-FR"/>
        </w:rPr>
        <w:t>Rive Gauche des Lacs Longs</w:t>
      </w:r>
      <w:r w:rsidR="000152C6" w:rsidRPr="0032190F">
        <w:rPr>
          <w:sz w:val="20"/>
          <w:szCs w:val="20"/>
          <w:lang w:val="fr-FR"/>
        </w:rPr>
        <w:t>et la plate-forme à l’est du</w:t>
      </w:r>
      <w:r w:rsidR="000152C6" w:rsidRPr="0032190F">
        <w:rPr>
          <w:i/>
          <w:sz w:val="20"/>
          <w:szCs w:val="20"/>
          <w:lang w:val="fr-FR"/>
        </w:rPr>
        <w:t>Vallon</w:t>
      </w:r>
      <w:r w:rsidR="000152C6" w:rsidRPr="0032190F">
        <w:rPr>
          <w:sz w:val="20"/>
          <w:szCs w:val="20"/>
          <w:lang w:val="fr-FR"/>
        </w:rPr>
        <w:t xml:space="preserve"> (la vallée des Merveilles) (Bicknell 1913 p. 115). </w:t>
      </w:r>
    </w:p>
    <w:p w14:paraId="721FA0D2" w14:textId="77777777" w:rsidR="000152C6" w:rsidRPr="0032190F" w:rsidRDefault="000152C6" w:rsidP="000152C6">
      <w:pPr>
        <w:tabs>
          <w:tab w:val="left" w:pos="3270"/>
        </w:tabs>
        <w:jc w:val="both"/>
        <w:rPr>
          <w:sz w:val="20"/>
          <w:szCs w:val="20"/>
          <w:lang w:val="fr-FR"/>
        </w:rPr>
      </w:pPr>
      <w:r w:rsidRPr="0032190F">
        <w:rPr>
          <w:sz w:val="20"/>
          <w:szCs w:val="20"/>
          <w:lang w:val="fr-FR"/>
        </w:rPr>
        <w:t>C. Conti définit la zone IX comme correspondant aux gradins suspendus à la base du Torrioni (</w:t>
      </w:r>
      <w:r w:rsidRPr="0032190F">
        <w:rPr>
          <w:i/>
          <w:sz w:val="20"/>
          <w:szCs w:val="20"/>
          <w:lang w:val="fr-FR"/>
        </w:rPr>
        <w:t>Sperone gradinato alla base dei Torrioni</w:t>
      </w:r>
      <w:r w:rsidRPr="0032190F">
        <w:rPr>
          <w:sz w:val="20"/>
          <w:szCs w:val="20"/>
          <w:lang w:val="fr-FR"/>
        </w:rPr>
        <w:t xml:space="preserve">) et à la cote de </w:t>
      </w:r>
      <w:smartTag w:uri="urn:schemas-microsoft-com:office:smarttags" w:element="metricconverter">
        <w:smartTagPr>
          <w:attr w:name="ProductID" w:val="2316 m"/>
        </w:smartTagPr>
        <w:r w:rsidRPr="0032190F">
          <w:rPr>
            <w:sz w:val="20"/>
            <w:szCs w:val="20"/>
            <w:lang w:val="fr-FR"/>
          </w:rPr>
          <w:t>2316 m</w:t>
        </w:r>
      </w:smartTag>
      <w:r w:rsidRPr="0032190F">
        <w:rPr>
          <w:sz w:val="20"/>
          <w:szCs w:val="20"/>
          <w:lang w:val="fr-FR"/>
        </w:rPr>
        <w:t xml:space="preserve"> (Barocelli et al. 1939 p. 20). </w:t>
      </w:r>
    </w:p>
    <w:p w14:paraId="4269865C" w14:textId="77777777" w:rsidR="000152C6" w:rsidRPr="0032190F" w:rsidRDefault="000152C6" w:rsidP="000152C6">
      <w:pPr>
        <w:jc w:val="both"/>
        <w:rPr>
          <w:lang w:val="fr-FR"/>
        </w:rPr>
      </w:pPr>
    </w:p>
    <w:p w14:paraId="65544AD1" w14:textId="77777777" w:rsidR="000152C6" w:rsidRPr="0032190F" w:rsidRDefault="000152C6" w:rsidP="000152C6">
      <w:pPr>
        <w:jc w:val="both"/>
        <w:rPr>
          <w:lang w:val="fr-FR"/>
        </w:rPr>
      </w:pPr>
      <w:r w:rsidRPr="0032190F">
        <w:rPr>
          <w:lang w:val="fr-FR"/>
        </w:rPr>
        <w:lastRenderedPageBreak/>
        <w:t xml:space="preserve">Au </w:t>
      </w:r>
      <w:r w:rsidRPr="0032190F">
        <w:rPr>
          <w:b/>
          <w:lang w:val="fr-FR"/>
        </w:rPr>
        <w:t>sud-est</w:t>
      </w:r>
      <w:r w:rsidRPr="0032190F">
        <w:rPr>
          <w:lang w:val="fr-FR"/>
        </w:rPr>
        <w:t xml:space="preserve">, c’est en premier lieu une ligne nord-sud, débutant en dessous du plateau de la zone X groupe I, qui la sépare de la zone I groupe II. Se poursuivant vers le sud, la ligne d’orientation nord-est – sud-ouest marque la fin des barres rocheuses de zone I groupe II à proximité du Plan d’Alice. Au </w:t>
      </w:r>
      <w:r w:rsidRPr="0032190F">
        <w:rPr>
          <w:b/>
          <w:lang w:val="fr-FR"/>
        </w:rPr>
        <w:t>sud-ouest</w:t>
      </w:r>
      <w:r w:rsidRPr="0032190F">
        <w:rPr>
          <w:lang w:val="fr-FR"/>
        </w:rPr>
        <w:t>, c’est le torrent des Merveilles qui la sépare de la zone VI groupe I. A l’</w:t>
      </w:r>
      <w:r w:rsidRPr="0032190F">
        <w:rPr>
          <w:b/>
          <w:lang w:val="fr-FR"/>
        </w:rPr>
        <w:t>ouest</w:t>
      </w:r>
      <w:r w:rsidRPr="0032190F">
        <w:rPr>
          <w:lang w:val="fr-FR"/>
        </w:rPr>
        <w:t xml:space="preserve">, c’est le bas de la terrasse et des contreforts orientaux de la vallée des Merveilles qui l’isole de la zone VII groupe I. Au niveau de la </w:t>
      </w:r>
      <w:r w:rsidRPr="0032190F">
        <w:rPr>
          <w:i/>
          <w:lang w:val="fr-FR"/>
        </w:rPr>
        <w:t>Paroi du Christ</w:t>
      </w:r>
      <w:r w:rsidRPr="0032190F">
        <w:rPr>
          <w:lang w:val="fr-FR"/>
        </w:rPr>
        <w:t xml:space="preserve">, la limite remonte pour laisser cette dernière roche en zone VII. Au </w:t>
      </w:r>
      <w:r w:rsidRPr="0032190F">
        <w:rPr>
          <w:b/>
          <w:lang w:val="fr-FR"/>
        </w:rPr>
        <w:t>nord</w:t>
      </w:r>
      <w:r w:rsidRPr="0032190F">
        <w:rPr>
          <w:lang w:val="fr-FR"/>
        </w:rPr>
        <w:t xml:space="preserve"> et au </w:t>
      </w:r>
      <w:r w:rsidRPr="0032190F">
        <w:rPr>
          <w:b/>
          <w:lang w:val="fr-FR"/>
        </w:rPr>
        <w:t>nord-est</w:t>
      </w:r>
      <w:r w:rsidRPr="0032190F">
        <w:rPr>
          <w:lang w:val="fr-FR"/>
        </w:rPr>
        <w:t>, c’est le bas du plateau de la zone X groupe I qui limite la zone.</w:t>
      </w:r>
    </w:p>
    <w:p w14:paraId="6DC71422" w14:textId="77777777" w:rsidR="000152C6" w:rsidRPr="0032190F" w:rsidRDefault="000152C6" w:rsidP="000152C6">
      <w:pPr>
        <w:jc w:val="both"/>
        <w:rPr>
          <w:lang w:val="fr-FR"/>
        </w:rPr>
      </w:pPr>
    </w:p>
    <w:p w14:paraId="095C3EE3" w14:textId="77777777" w:rsidR="000152C6" w:rsidRPr="0032190F" w:rsidRDefault="000152C6" w:rsidP="000152C6">
      <w:pPr>
        <w:jc w:val="both"/>
        <w:rPr>
          <w:lang w:val="fr-FR"/>
        </w:rPr>
      </w:pPr>
      <w:r w:rsidRPr="0032190F">
        <w:rPr>
          <w:lang w:val="fr-FR"/>
        </w:rPr>
        <w:t xml:space="preserve">La zone IX a été divisée en 3 groupes (Bégin 1990 p. 135-137, Lumley et al. 1995 p. 45). Le </w:t>
      </w:r>
      <w:r w:rsidRPr="0032190F">
        <w:rPr>
          <w:b/>
          <w:lang w:val="fr-FR"/>
        </w:rPr>
        <w:t>groupe I</w:t>
      </w:r>
      <w:r w:rsidRPr="0032190F">
        <w:rPr>
          <w:lang w:val="fr-FR"/>
        </w:rPr>
        <w:t xml:space="preserve"> correspond au Plan d’Alice et à la montée vers le premier gradin de la </w:t>
      </w:r>
      <w:r w:rsidRPr="0032190F">
        <w:rPr>
          <w:i/>
          <w:lang w:val="fr-FR"/>
        </w:rPr>
        <w:t>Roche de la Danseuse</w:t>
      </w:r>
      <w:r w:rsidRPr="0032190F">
        <w:rPr>
          <w:lang w:val="fr-FR"/>
        </w:rPr>
        <w:t>. Le</w:t>
      </w:r>
      <w:r w:rsidRPr="0032190F">
        <w:rPr>
          <w:b/>
          <w:lang w:val="fr-FR"/>
        </w:rPr>
        <w:t>groupe II</w:t>
      </w:r>
      <w:r w:rsidRPr="0032190F">
        <w:rPr>
          <w:lang w:val="fr-FR"/>
        </w:rPr>
        <w:t xml:space="preserve"> correspond au gradin de </w:t>
      </w:r>
      <w:r w:rsidRPr="0032190F">
        <w:rPr>
          <w:i/>
          <w:lang w:val="fr-FR"/>
        </w:rPr>
        <w:t>Roche de la Danseuse</w:t>
      </w:r>
      <w:r w:rsidRPr="0032190F">
        <w:rPr>
          <w:lang w:val="fr-FR"/>
        </w:rPr>
        <w:t xml:space="preserve"> qui forme la première marche du plateau de la zone IX. Le </w:t>
      </w:r>
      <w:r w:rsidRPr="0032190F">
        <w:rPr>
          <w:b/>
          <w:lang w:val="fr-FR"/>
        </w:rPr>
        <w:t>groupe III</w:t>
      </w:r>
      <w:r w:rsidRPr="0032190F">
        <w:rPr>
          <w:lang w:val="fr-FR"/>
        </w:rPr>
        <w:t xml:space="preserve"> correspond au second gradin et au plateau de la zone IX.</w:t>
      </w:r>
    </w:p>
    <w:p w14:paraId="32E5388C" w14:textId="77777777" w:rsidR="000152C6" w:rsidRPr="0032190F" w:rsidRDefault="000152C6" w:rsidP="000152C6">
      <w:pPr>
        <w:pStyle w:val="Heading4"/>
        <w:numPr>
          <w:ilvl w:val="3"/>
          <w:numId w:val="0"/>
        </w:numPr>
        <w:tabs>
          <w:tab w:val="num" w:pos="2520"/>
        </w:tabs>
        <w:spacing w:before="240" w:after="60"/>
        <w:ind w:left="2160"/>
      </w:pPr>
      <w:r w:rsidRPr="0032190F">
        <w:t>Historique</w:t>
      </w:r>
    </w:p>
    <w:p w14:paraId="1EB72189" w14:textId="203A170B" w:rsidR="000152C6" w:rsidRPr="0032190F" w:rsidRDefault="00000000" w:rsidP="000152C6">
      <w:pPr>
        <w:tabs>
          <w:tab w:val="left" w:pos="3270"/>
        </w:tabs>
        <w:rPr>
          <w:lang w:val="fr-FR"/>
        </w:rPr>
      </w:pPr>
      <w:hyperlink r:id="rId14293" w:anchor="Aut_Bicknell" w:history="1">
        <w:r w:rsidR="00AA7ACB" w:rsidRPr="00AE78AA">
          <w:rPr>
            <w:rStyle w:val="Hyperlink"/>
            <w:lang w:val="fr-FR"/>
          </w:rPr>
          <w:t>C. Bicknell</w:t>
        </w:r>
      </w:hyperlink>
      <w:r w:rsidR="00AA7ACB" w:rsidRPr="009D627A">
        <w:rPr>
          <w:rStyle w:val="Hyperlink"/>
          <w:color w:val="auto"/>
          <w:u w:val="none"/>
          <w:lang w:val="fr-FR"/>
        </w:rPr>
        <w:t xml:space="preserve"> </w:t>
      </w:r>
      <w:r w:rsidR="000152C6" w:rsidRPr="0032190F">
        <w:rPr>
          <w:lang w:val="fr-FR"/>
        </w:rPr>
        <w:t xml:space="preserve">décrit la </w:t>
      </w:r>
      <w:r w:rsidR="000152C6" w:rsidRPr="0032190F">
        <w:rPr>
          <w:i/>
          <w:lang w:val="fr-FR"/>
        </w:rPr>
        <w:t>Rive gauche du Vallon</w:t>
      </w:r>
      <w:r w:rsidR="000152C6" w:rsidRPr="0032190F">
        <w:rPr>
          <w:lang w:val="fr-FR"/>
        </w:rPr>
        <w:t xml:space="preserve"> comme la prolongation de la </w:t>
      </w:r>
      <w:r w:rsidR="000152C6" w:rsidRPr="0032190F">
        <w:rPr>
          <w:i/>
          <w:lang w:val="fr-FR"/>
        </w:rPr>
        <w:t>Rive Gauche des Lacs Longs</w:t>
      </w:r>
      <w:r w:rsidR="000152C6" w:rsidRPr="0032190F">
        <w:rPr>
          <w:lang w:val="fr-FR"/>
        </w:rPr>
        <w:t>, en descendant depuis le petit col qui descend entre les barres rocheuses de cette zone (BIB 420 p. 115). Cette zone recouvre également la plate-forme en redescend vers le vallon (BIB 420 p. 115). Il y observe environ 200 gravures avec les gravures de la rive gauche du torrent des Merveilles, une partie de la zone VII actuelle (BIB 420 p. 116).</w:t>
      </w:r>
    </w:p>
    <w:p w14:paraId="728E53F7" w14:textId="77777777" w:rsidR="000152C6" w:rsidRPr="0032190F" w:rsidRDefault="000152C6" w:rsidP="000152C6">
      <w:pPr>
        <w:tabs>
          <w:tab w:val="left" w:pos="3270"/>
        </w:tabs>
        <w:rPr>
          <w:lang w:val="fr-FR"/>
        </w:rPr>
      </w:pPr>
    </w:p>
    <w:p w14:paraId="59382AB5" w14:textId="77777777" w:rsidR="000152C6" w:rsidRPr="0032190F" w:rsidRDefault="000152C6" w:rsidP="000152C6">
      <w:pPr>
        <w:tabs>
          <w:tab w:val="left" w:pos="3270"/>
        </w:tabs>
        <w:rPr>
          <w:lang w:val="fr-FR"/>
        </w:rPr>
      </w:pPr>
      <w:r w:rsidRPr="0032190F">
        <w:rPr>
          <w:lang w:val="fr-FR"/>
        </w:rPr>
        <w:t>Définit par Conti comme correspondant aux gradins suspendus à la base du Torrioni (</w:t>
      </w:r>
      <w:r w:rsidRPr="0032190F">
        <w:rPr>
          <w:i/>
          <w:lang w:val="fr-FR"/>
        </w:rPr>
        <w:t>Sperone gradinato alla base dei Torrioni</w:t>
      </w:r>
      <w:r w:rsidRPr="0032190F">
        <w:rPr>
          <w:lang w:val="fr-FR"/>
        </w:rPr>
        <w:t xml:space="preserve">) et à la quotte de </w:t>
      </w:r>
      <w:smartTag w:uri="urn:schemas-microsoft-com:office:smarttags" w:element="metricconverter">
        <w:smartTagPr>
          <w:attr w:name="ProductID" w:val="2316 m"/>
        </w:smartTagPr>
        <w:r w:rsidRPr="0032190F">
          <w:rPr>
            <w:lang w:val="fr-FR"/>
          </w:rPr>
          <w:t>2316 m</w:t>
        </w:r>
      </w:smartTag>
      <w:r w:rsidRPr="0032190F">
        <w:rPr>
          <w:lang w:val="fr-FR"/>
        </w:rPr>
        <w:t xml:space="preserve"> (BIB 1246 p. 20). Elle a été divisée en 3 groupes (BIB 215 p. 45)</w:t>
      </w:r>
    </w:p>
    <w:p w14:paraId="5ACB44E2" w14:textId="77777777" w:rsidR="000152C6" w:rsidRPr="0032190F" w:rsidRDefault="000152C6" w:rsidP="000152C6">
      <w:pPr>
        <w:pStyle w:val="Heading4"/>
        <w:numPr>
          <w:ilvl w:val="3"/>
          <w:numId w:val="0"/>
        </w:numPr>
        <w:tabs>
          <w:tab w:val="num" w:pos="2520"/>
        </w:tabs>
        <w:spacing w:before="240" w:after="60"/>
        <w:ind w:left="2160"/>
      </w:pPr>
      <w:r w:rsidRPr="0032190F">
        <w:t>Thématiques caractéristiques</w:t>
      </w:r>
    </w:p>
    <w:p w14:paraId="431E77DB" w14:textId="77777777" w:rsidR="000152C6" w:rsidRPr="0032190F" w:rsidRDefault="000152C6" w:rsidP="000152C6">
      <w:pPr>
        <w:rPr>
          <w:lang w:val="fr-FR"/>
        </w:rPr>
      </w:pPr>
    </w:p>
    <w:p w14:paraId="02E8D9AA" w14:textId="77777777" w:rsidR="000152C6" w:rsidRPr="0032190F" w:rsidRDefault="000152C6" w:rsidP="000152C6">
      <w:pPr>
        <w:pStyle w:val="Heading4"/>
        <w:numPr>
          <w:ilvl w:val="3"/>
          <w:numId w:val="0"/>
        </w:numPr>
        <w:tabs>
          <w:tab w:val="num" w:pos="2520"/>
        </w:tabs>
        <w:spacing w:before="240" w:after="60"/>
        <w:ind w:left="2160"/>
      </w:pPr>
      <w:r w:rsidRPr="0032190F">
        <w:t>ZIXGI</w:t>
      </w:r>
    </w:p>
    <w:p w14:paraId="39F2FEB6" w14:textId="77777777" w:rsidR="000152C6" w:rsidRPr="0032190F" w:rsidRDefault="000152C6" w:rsidP="000152C6">
      <w:pPr>
        <w:rPr>
          <w:lang w:val="fr-FR"/>
        </w:rPr>
      </w:pPr>
    </w:p>
    <w:p w14:paraId="3A226F8D" w14:textId="77777777" w:rsidR="000152C6" w:rsidRPr="0032190F" w:rsidRDefault="000152C6" w:rsidP="00647EA0">
      <w:pPr>
        <w:pStyle w:val="Heading5"/>
      </w:pPr>
      <w:bookmarkStart w:id="5676" w:name="Desc_ZIXGIR2"/>
      <w:r w:rsidRPr="0032190F">
        <w:t>ZIXGIR2</w:t>
      </w:r>
    </w:p>
    <w:bookmarkEnd w:id="5676"/>
    <w:p w14:paraId="561E4020" w14:textId="77777777" w:rsidR="000152C6" w:rsidRPr="0032190F" w:rsidRDefault="000152C6" w:rsidP="000152C6">
      <w:pPr>
        <w:rPr>
          <w:lang w:val="fr-FR"/>
        </w:rPr>
      </w:pPr>
    </w:p>
    <w:p w14:paraId="618EE58A" w14:textId="77777777" w:rsidR="000152C6" w:rsidRPr="0032190F" w:rsidRDefault="000152C6" w:rsidP="000152C6">
      <w:pPr>
        <w:rPr>
          <w:lang w:val="fr-FR"/>
        </w:rPr>
      </w:pPr>
      <w:r w:rsidRPr="0032190F">
        <w:rPr>
          <w:lang w:val="fr-FR"/>
        </w:rPr>
        <w:t>Cet affleurement montre plusieurs faces sur lequelles sont gravés, entre autres :</w:t>
      </w:r>
    </w:p>
    <w:p w14:paraId="4208B7C6" w14:textId="77777777" w:rsidR="000152C6" w:rsidRPr="0032190F" w:rsidRDefault="000152C6" w:rsidP="000152C6">
      <w:pPr>
        <w:rPr>
          <w:lang w:val="fr-FR"/>
        </w:rPr>
      </w:pPr>
      <w:r w:rsidRPr="0032190F">
        <w:rPr>
          <w:lang w:val="fr-FR"/>
        </w:rPr>
        <w:tab/>
        <w:t>-un poignard cerclé</w:t>
      </w:r>
    </w:p>
    <w:p w14:paraId="637EFC32" w14:textId="2F318F7D" w:rsidR="000152C6" w:rsidRPr="0032190F" w:rsidRDefault="000152C6" w:rsidP="000152C6">
      <w:pPr>
        <w:rPr>
          <w:lang w:val="fr-FR"/>
        </w:rPr>
      </w:pPr>
      <w:r w:rsidRPr="0032190F">
        <w:rPr>
          <w:lang w:val="fr-FR"/>
        </w:rPr>
        <w:tab/>
        <w:t xml:space="preserve">-un </w:t>
      </w:r>
      <w:hyperlink r:id="rId14294" w:anchor="Typ_Bego_Reticules_Simples" w:history="1">
        <w:r w:rsidRPr="0032190F">
          <w:rPr>
            <w:rStyle w:val="Hyperlink"/>
            <w:lang w:val="fr-FR"/>
          </w:rPr>
          <w:t>Réticulé</w:t>
        </w:r>
      </w:hyperlink>
      <w:r w:rsidRPr="0032190F">
        <w:rPr>
          <w:lang w:val="fr-FR"/>
        </w:rPr>
        <w:t xml:space="preserve"> accolé à un trou (comparable à la figure de </w:t>
      </w:r>
      <w:hyperlink r:id="rId14295" w:anchor="Sizz_Luine_10C" w:history="1">
        <w:r w:rsidRPr="0032190F">
          <w:rPr>
            <w:rStyle w:val="Hyperlink"/>
            <w:lang w:val="fr-FR"/>
          </w:rPr>
          <w:t>Luine 10C</w:t>
        </w:r>
      </w:hyperlink>
      <w:r w:rsidRPr="0032190F">
        <w:rPr>
          <w:lang w:val="fr-FR"/>
        </w:rPr>
        <w:t>)</w:t>
      </w:r>
    </w:p>
    <w:p w14:paraId="199DFF21" w14:textId="124E4A8F" w:rsidR="000152C6" w:rsidRPr="0032190F" w:rsidRDefault="000152C6" w:rsidP="000152C6">
      <w:pPr>
        <w:rPr>
          <w:lang w:val="fr-FR"/>
        </w:rPr>
      </w:pPr>
      <w:r w:rsidRPr="0032190F">
        <w:rPr>
          <w:lang w:val="fr-FR"/>
        </w:rPr>
        <w:tab/>
        <w:t xml:space="preserve">-plusieurs </w:t>
      </w:r>
      <w:hyperlink r:id="rId14296" w:anchor="Typ_Bego_Anthrop_Hb2" w:history="1">
        <w:r w:rsidRPr="0032190F">
          <w:rPr>
            <w:rStyle w:val="Hyperlink"/>
            <w:lang w:val="fr-FR"/>
          </w:rPr>
          <w:t>Orants</w:t>
        </w:r>
      </w:hyperlink>
    </w:p>
    <w:p w14:paraId="5D515D38" w14:textId="77777777" w:rsidR="000152C6" w:rsidRPr="0032190F" w:rsidRDefault="000152C6" w:rsidP="000152C6">
      <w:pPr>
        <w:rPr>
          <w:lang w:val="fr-FR"/>
        </w:rPr>
      </w:pPr>
      <w:r w:rsidRPr="0032190F">
        <w:rPr>
          <w:lang w:val="fr-FR"/>
        </w:rPr>
        <w:t>(SS BIB)</w:t>
      </w:r>
    </w:p>
    <w:p w14:paraId="15720B15" w14:textId="77777777" w:rsidR="000152C6" w:rsidRPr="0032190F" w:rsidRDefault="000152C6" w:rsidP="00647EA0">
      <w:pPr>
        <w:pStyle w:val="Heading5"/>
      </w:pPr>
      <w:bookmarkStart w:id="5677" w:name="Desc_ZIXGIR5"/>
      <w:r w:rsidRPr="0032190F">
        <w:t>ZIXGIR5</w:t>
      </w:r>
    </w:p>
    <w:bookmarkEnd w:id="5677"/>
    <w:p w14:paraId="531FE105" w14:textId="77777777" w:rsidR="000152C6" w:rsidRPr="0032190F" w:rsidRDefault="000152C6" w:rsidP="000152C6">
      <w:pPr>
        <w:rPr>
          <w:lang w:val="fr-FR"/>
        </w:rPr>
      </w:pPr>
    </w:p>
    <w:p w14:paraId="09086618" w14:textId="68B44A81" w:rsidR="000152C6" w:rsidRPr="0032190F" w:rsidRDefault="000152C6" w:rsidP="000152C6">
      <w:pPr>
        <w:rPr>
          <w:lang w:val="fr-FR"/>
        </w:rPr>
      </w:pPr>
      <w:r w:rsidRPr="0032190F">
        <w:rPr>
          <w:lang w:val="fr-FR"/>
        </w:rPr>
        <w:t xml:space="preserve">Cette roche gravée porte de nombreux </w:t>
      </w:r>
      <w:hyperlink r:id="rId14297" w:anchor="Typ_Bego_Poignards" w:history="1">
        <w:r w:rsidRPr="0032190F">
          <w:rPr>
            <w:rStyle w:val="Hyperlink"/>
            <w:lang w:val="fr-FR"/>
          </w:rPr>
          <w:t>Poignards</w:t>
        </w:r>
      </w:hyperlink>
      <w:r w:rsidRPr="0032190F">
        <w:rPr>
          <w:lang w:val="fr-FR"/>
        </w:rPr>
        <w:t xml:space="preserve"> dont un proche de </w:t>
      </w:r>
      <w:hyperlink r:id="rId14298" w:anchor="Desc_ZIVGIIIR21G" w:history="1">
        <w:r w:rsidRPr="0032190F">
          <w:rPr>
            <w:rStyle w:val="Hyperlink"/>
            <w:lang w:val="fr-FR"/>
          </w:rPr>
          <w:t>ZIVGIIIR21G</w:t>
        </w:r>
      </w:hyperlink>
      <w:r w:rsidRPr="0032190F">
        <w:rPr>
          <w:lang w:val="fr-FR"/>
        </w:rPr>
        <w:t xml:space="preserve"> (SS BIB)</w:t>
      </w:r>
    </w:p>
    <w:p w14:paraId="22416210" w14:textId="77777777" w:rsidR="000152C6" w:rsidRPr="0032190F" w:rsidRDefault="000152C6" w:rsidP="000152C6">
      <w:pPr>
        <w:rPr>
          <w:lang w:val="fr-FR"/>
        </w:rPr>
      </w:pPr>
    </w:p>
    <w:p w14:paraId="415BD442" w14:textId="686C8A95" w:rsidR="000152C6" w:rsidRPr="0032190F" w:rsidRDefault="000152C6" w:rsidP="000152C6">
      <w:pPr>
        <w:rPr>
          <w:lang w:val="fr-FR"/>
        </w:rPr>
      </w:pPr>
      <w:r w:rsidRPr="0032190F">
        <w:rPr>
          <w:lang w:val="fr-FR"/>
        </w:rPr>
        <w:t xml:space="preserve">Un </w:t>
      </w:r>
      <w:hyperlink r:id="rId14299" w:anchor="Typ_Bego_Anthrop_Hb2" w:history="1">
        <w:r w:rsidRPr="0032190F">
          <w:rPr>
            <w:rStyle w:val="Hyperlink"/>
            <w:lang w:val="fr-FR"/>
          </w:rPr>
          <w:t>Orant</w:t>
        </w:r>
      </w:hyperlink>
      <w:r w:rsidRPr="0032190F">
        <w:rPr>
          <w:lang w:val="fr-FR"/>
        </w:rPr>
        <w:t xml:space="preserve"> se </w:t>
      </w:r>
      <w:hyperlink r:id="rId14300" w:anchor="Ana_Chrono_Superpositions" w:history="1">
        <w:r w:rsidRPr="0032190F">
          <w:rPr>
            <w:rStyle w:val="Hyperlink"/>
            <w:lang w:val="fr-FR"/>
          </w:rPr>
          <w:t>superpose</w:t>
        </w:r>
      </w:hyperlink>
      <w:r w:rsidRPr="0032190F">
        <w:rPr>
          <w:lang w:val="fr-FR"/>
        </w:rPr>
        <w:t xml:space="preserve"> au manche d’un Poignard (SS BIB)</w:t>
      </w:r>
    </w:p>
    <w:p w14:paraId="7AEAB6A6" w14:textId="77777777" w:rsidR="000152C6" w:rsidRPr="0032190F" w:rsidRDefault="000152C6" w:rsidP="000152C6">
      <w:pPr>
        <w:rPr>
          <w:lang w:val="fr-FR"/>
        </w:rPr>
      </w:pPr>
    </w:p>
    <w:p w14:paraId="196DF3DF" w14:textId="77777777" w:rsidR="000152C6" w:rsidRPr="0032190F" w:rsidRDefault="000152C6" w:rsidP="000152C6">
      <w:pPr>
        <w:pStyle w:val="Heading4"/>
        <w:numPr>
          <w:ilvl w:val="3"/>
          <w:numId w:val="0"/>
        </w:numPr>
        <w:tabs>
          <w:tab w:val="num" w:pos="2520"/>
        </w:tabs>
        <w:spacing w:before="240" w:after="60"/>
        <w:ind w:left="2160"/>
      </w:pPr>
      <w:r w:rsidRPr="0032190F">
        <w:t>ZIXGII</w:t>
      </w:r>
    </w:p>
    <w:p w14:paraId="2A316557" w14:textId="77777777" w:rsidR="000152C6" w:rsidRPr="0032190F" w:rsidRDefault="000152C6" w:rsidP="00647EA0">
      <w:pPr>
        <w:pStyle w:val="Heading5"/>
      </w:pPr>
      <w:r w:rsidRPr="0032190F">
        <w:t>ZIXGIIR1</w:t>
      </w:r>
    </w:p>
    <w:p w14:paraId="44097E57" w14:textId="77777777" w:rsidR="000152C6" w:rsidRPr="0032190F" w:rsidRDefault="000152C6" w:rsidP="000152C6">
      <w:pPr>
        <w:rPr>
          <w:lang w:val="fr-FR"/>
        </w:rPr>
      </w:pPr>
    </w:p>
    <w:p w14:paraId="3B40B13D" w14:textId="406525A6" w:rsidR="000152C6" w:rsidRPr="0032190F" w:rsidRDefault="000152C6" w:rsidP="000152C6">
      <w:pPr>
        <w:rPr>
          <w:lang w:val="fr-FR"/>
        </w:rPr>
      </w:pPr>
      <w:r w:rsidRPr="0032190F">
        <w:rPr>
          <w:lang w:val="fr-FR"/>
        </w:rPr>
        <w:t xml:space="preserve">Serres parle de la roche ZIXGIIR2 où un </w:t>
      </w:r>
      <w:hyperlink r:id="rId14301" w:anchor="Typ_Bego_Poignards" w:history="1">
        <w:r w:rsidRPr="0032190F">
          <w:rPr>
            <w:rStyle w:val="Hyperlink"/>
            <w:lang w:val="fr-FR"/>
          </w:rPr>
          <w:t>Poignard</w:t>
        </w:r>
      </w:hyperlink>
      <w:r w:rsidRPr="0032190F">
        <w:rPr>
          <w:lang w:val="fr-FR"/>
        </w:rPr>
        <w:t xml:space="preserve">se </w:t>
      </w:r>
      <w:hyperlink r:id="rId14302" w:anchor="Ana_Chrono_Superpositions" w:history="1">
        <w:r w:rsidRPr="0032190F">
          <w:rPr>
            <w:rStyle w:val="Hyperlink"/>
            <w:lang w:val="fr-FR"/>
          </w:rPr>
          <w:t>superpose</w:t>
        </w:r>
      </w:hyperlink>
      <w:r w:rsidRPr="0032190F">
        <w:rPr>
          <w:lang w:val="fr-FR"/>
        </w:rPr>
        <w:t xml:space="preserve">à un </w:t>
      </w:r>
      <w:hyperlink r:id="rId14303" w:anchor="Typ_Bego_Reticules_Simples" w:history="1">
        <w:r w:rsidRPr="0032190F">
          <w:rPr>
            <w:rStyle w:val="Hyperlink"/>
            <w:lang w:val="fr-FR"/>
          </w:rPr>
          <w:t>Réticulé</w:t>
        </w:r>
      </w:hyperlink>
      <w:r w:rsidRPr="0032190F">
        <w:rPr>
          <w:lang w:val="fr-FR"/>
        </w:rPr>
        <w:t>(Serres 2001 p. 211)</w:t>
      </w:r>
    </w:p>
    <w:p w14:paraId="3BDC3EA3" w14:textId="77777777" w:rsidR="000152C6" w:rsidRPr="0032190F" w:rsidRDefault="000152C6" w:rsidP="000152C6">
      <w:pPr>
        <w:rPr>
          <w:lang w:val="fr-FR"/>
        </w:rPr>
      </w:pPr>
    </w:p>
    <w:p w14:paraId="0B5BC604" w14:textId="77777777" w:rsidR="000152C6" w:rsidRPr="0032190F" w:rsidRDefault="000152C6" w:rsidP="00647EA0">
      <w:pPr>
        <w:pStyle w:val="Heading5"/>
      </w:pPr>
      <w:bookmarkStart w:id="5678" w:name="Desc_ZIXGIIR4"/>
      <w:r w:rsidRPr="0032190F">
        <w:t>ZIXGIIR4, Roche de la Danseuse</w:t>
      </w:r>
    </w:p>
    <w:bookmarkEnd w:id="5678"/>
    <w:p w14:paraId="5AC82FEA" w14:textId="77777777" w:rsidR="000152C6" w:rsidRPr="0032190F" w:rsidRDefault="000152C6" w:rsidP="000152C6">
      <w:pPr>
        <w:jc w:val="both"/>
        <w:rPr>
          <w:i/>
          <w:sz w:val="20"/>
          <w:szCs w:val="20"/>
          <w:lang w:val="fr-FR"/>
        </w:rPr>
      </w:pPr>
      <w:smartTag w:uri="urn:schemas-microsoft-com:office:smarttags" w:element="metricconverter">
        <w:smartTagPr>
          <w:attr w:name="ProductID" w:val="2223 m"/>
        </w:smartTagPr>
        <w:r w:rsidRPr="0032190F">
          <w:rPr>
            <w:sz w:val="20"/>
            <w:szCs w:val="20"/>
            <w:lang w:val="fr-FR"/>
          </w:rPr>
          <w:t>2223 m</w:t>
        </w:r>
      </w:smartTag>
      <w:r w:rsidRPr="0032190F">
        <w:rPr>
          <w:sz w:val="20"/>
          <w:szCs w:val="20"/>
          <w:lang w:val="fr-FR"/>
        </w:rPr>
        <w:t xml:space="preserve"> d’altitude (SS BIB) </w:t>
      </w:r>
      <w:r w:rsidRPr="0032190F">
        <w:rPr>
          <w:i/>
          <w:sz w:val="20"/>
          <w:szCs w:val="20"/>
          <w:lang w:val="fr-FR"/>
        </w:rPr>
        <w:t>N. 44°03,831’, E. 007°26,630’, Z. 2170 m ; pendage ~15° ; orientation de la roche : N264 (BIB 1312 p. 166 et suiv.)</w:t>
      </w:r>
    </w:p>
    <w:p w14:paraId="4CE30125" w14:textId="77777777" w:rsidR="000152C6" w:rsidRPr="0032190F" w:rsidRDefault="000152C6" w:rsidP="000152C6">
      <w:pPr>
        <w:jc w:val="both"/>
        <w:rPr>
          <w:lang w:val="fr-FR"/>
        </w:rPr>
      </w:pPr>
    </w:p>
    <w:p w14:paraId="3BAFB9D0" w14:textId="77777777" w:rsidR="000152C6" w:rsidRPr="0032190F" w:rsidRDefault="000152C6" w:rsidP="000152C6">
      <w:pPr>
        <w:jc w:val="both"/>
        <w:rPr>
          <w:lang w:val="fr-FR"/>
        </w:rPr>
      </w:pPr>
      <w:r w:rsidRPr="0032190F">
        <w:rPr>
          <w:lang w:val="fr-FR"/>
        </w:rPr>
        <w:t>Dalle orientée en encorbellement d’orientation Est-Ouest, inclinée de 20° vers l’Est (SS BIB) montre une des rares figures anthropomorphe, ainsi que plusieurs représentation d’armes (SS BIB)</w:t>
      </w:r>
    </w:p>
    <w:p w14:paraId="5F784471" w14:textId="77777777" w:rsidR="000152C6" w:rsidRPr="0032190F" w:rsidRDefault="000152C6" w:rsidP="000152C6">
      <w:pPr>
        <w:jc w:val="both"/>
        <w:rPr>
          <w:lang w:val="fr-FR"/>
        </w:rPr>
      </w:pPr>
    </w:p>
    <w:p w14:paraId="23E681C3" w14:textId="77777777" w:rsidR="000152C6" w:rsidRPr="0032190F" w:rsidRDefault="000152C6" w:rsidP="000152C6">
      <w:pPr>
        <w:jc w:val="both"/>
        <w:rPr>
          <w:lang w:val="fr-FR"/>
        </w:rPr>
      </w:pPr>
      <w:r w:rsidRPr="0032190F">
        <w:rPr>
          <w:lang w:val="fr-FR"/>
        </w:rPr>
        <w:t>Cette roche est décrite par Conti et plus particulièrement la gravure de l’Anthropomorphe (BIB 1246 p. 21). C’est la roche A de Dufrenne (Dufrenne 2009). Station 11 d’E. Masson (Masson 1993)</w:t>
      </w:r>
    </w:p>
    <w:p w14:paraId="5D0CE018" w14:textId="77777777" w:rsidR="000152C6" w:rsidRPr="0032190F" w:rsidRDefault="000152C6" w:rsidP="000152C6">
      <w:pPr>
        <w:jc w:val="both"/>
        <w:rPr>
          <w:lang w:val="fr-FR"/>
        </w:rPr>
      </w:pPr>
    </w:p>
    <w:p w14:paraId="51FDD2C8" w14:textId="77777777" w:rsidR="000152C6" w:rsidRPr="0032190F" w:rsidRDefault="000152C6" w:rsidP="000152C6">
      <w:pPr>
        <w:pStyle w:val="Heading6"/>
      </w:pPr>
      <w:r w:rsidRPr="0032190F">
        <w:t>Iconographie</w:t>
      </w:r>
    </w:p>
    <w:p w14:paraId="118C293C" w14:textId="77777777" w:rsidR="000152C6" w:rsidRPr="0032190F" w:rsidRDefault="000152C6" w:rsidP="000152C6">
      <w:pPr>
        <w:pStyle w:val="Heading7"/>
        <w:rPr>
          <w:lang w:val="fr-FR"/>
        </w:rPr>
      </w:pPr>
      <w:r w:rsidRPr="0032190F">
        <w:rPr>
          <w:lang w:val="fr-FR"/>
        </w:rPr>
        <w:t>La Danseuse (fig. 15)</w:t>
      </w:r>
    </w:p>
    <w:p w14:paraId="4916AFD3" w14:textId="77777777" w:rsidR="000152C6" w:rsidRPr="0032190F" w:rsidRDefault="000152C6" w:rsidP="000152C6">
      <w:pPr>
        <w:jc w:val="right"/>
        <w:rPr>
          <w:sz w:val="20"/>
          <w:szCs w:val="20"/>
          <w:lang w:val="fr-FR"/>
        </w:rPr>
      </w:pPr>
      <w:r w:rsidRPr="0032190F">
        <w:rPr>
          <w:sz w:val="20"/>
          <w:szCs w:val="20"/>
          <w:lang w:val="fr-FR"/>
        </w:rPr>
        <w:t xml:space="preserve">24 x </w:t>
      </w:r>
      <w:smartTag w:uri="urn:schemas-microsoft-com:office:smarttags" w:element="metricconverter">
        <w:smartTagPr>
          <w:attr w:name="ProductID" w:val="17,5 cm"/>
        </w:smartTagPr>
        <w:r w:rsidRPr="0032190F">
          <w:rPr>
            <w:sz w:val="20"/>
            <w:szCs w:val="20"/>
            <w:lang w:val="fr-FR"/>
          </w:rPr>
          <w:t>17,5 cm</w:t>
        </w:r>
      </w:smartTag>
      <w:r w:rsidRPr="0032190F">
        <w:rPr>
          <w:sz w:val="20"/>
          <w:szCs w:val="20"/>
          <w:lang w:val="fr-FR"/>
        </w:rPr>
        <w:t xml:space="preserve"> (Romain 1991 p. 76)</w:t>
      </w:r>
    </w:p>
    <w:p w14:paraId="06640101" w14:textId="77777777" w:rsidR="000152C6" w:rsidRPr="0032190F" w:rsidRDefault="000152C6" w:rsidP="000152C6">
      <w:pPr>
        <w:jc w:val="both"/>
        <w:rPr>
          <w:lang w:val="fr-FR"/>
        </w:rPr>
      </w:pPr>
    </w:p>
    <w:p w14:paraId="4587448D" w14:textId="77777777" w:rsidR="000152C6" w:rsidRPr="0032190F" w:rsidRDefault="000152C6" w:rsidP="000152C6">
      <w:pPr>
        <w:jc w:val="both"/>
        <w:rPr>
          <w:lang w:val="fr-FR"/>
        </w:rPr>
      </w:pPr>
      <w:r w:rsidRPr="0032190F">
        <w:rPr>
          <w:lang w:val="fr-FR"/>
        </w:rPr>
        <w:t>Appelé « Jongleur » par Dufrenne (Dufrenne 2009 p. 175), « homme (de la) hache » par E. Masson car cette figure « a charge de manipuler rituellement l’objet consacré au Soleil » (Masson 1993 p. 136 et sq. et fig. 15). Selon E. Masson, le relevé de Lumley 1992 est « inexact » et « incomplet » (Masson 1993 p. 132), ce qui, comparé à ce qu’elle propose (fig. 15 p. 138 avec comme légende « Figure d’homme en train d’agiter en tournant une hache rituelle ») révèle un certain culot ! (SS BIB).</w:t>
      </w:r>
    </w:p>
    <w:p w14:paraId="715DB01C" w14:textId="77777777" w:rsidR="000152C6" w:rsidRPr="0032190F" w:rsidRDefault="000152C6" w:rsidP="000152C6">
      <w:pPr>
        <w:jc w:val="both"/>
        <w:rPr>
          <w:lang w:val="fr-FR"/>
        </w:rPr>
      </w:pPr>
    </w:p>
    <w:p w14:paraId="323A08AD" w14:textId="27E0AE40" w:rsidR="000152C6" w:rsidRPr="0032190F" w:rsidRDefault="000152C6" w:rsidP="000152C6">
      <w:pPr>
        <w:jc w:val="both"/>
        <w:rPr>
          <w:lang w:val="fr-FR"/>
        </w:rPr>
      </w:pPr>
      <w:r w:rsidRPr="0032190F">
        <w:rPr>
          <w:lang w:val="fr-FR"/>
        </w:rPr>
        <w:t xml:space="preserve">Ce </w:t>
      </w:r>
      <w:hyperlink r:id="rId14304" w:anchor="Typ_Bego_Anthrop_Hb3" w:history="1">
        <w:r w:rsidRPr="0032190F">
          <w:rPr>
            <w:rStyle w:val="Hyperlink"/>
            <w:lang w:val="fr-FR"/>
          </w:rPr>
          <w:t>Grand Anthropomorphe</w:t>
        </w:r>
      </w:hyperlink>
      <w:r w:rsidRPr="0032190F">
        <w:rPr>
          <w:lang w:val="fr-FR"/>
        </w:rPr>
        <w:t xml:space="preserve"> ...(SS BIB) La gravure de la « Danseuse » et le cercle passant par ses mains peuvent être différemment traitées comme 1 seule (BIB 1358 p. 93 fig. 54) ou 2 gravures (BIB 1197). Voir § Dénombrement.</w:t>
      </w:r>
    </w:p>
    <w:p w14:paraId="776B9AE7" w14:textId="77777777" w:rsidR="000152C6" w:rsidRPr="0032190F" w:rsidRDefault="000152C6" w:rsidP="000152C6">
      <w:pPr>
        <w:pStyle w:val="Heading7"/>
        <w:rPr>
          <w:lang w:val="fr-FR"/>
        </w:rPr>
      </w:pPr>
      <w:r w:rsidRPr="0032190F">
        <w:rPr>
          <w:lang w:val="fr-FR"/>
        </w:rPr>
        <w:t>Hallebarde (fig. 7)</w:t>
      </w:r>
    </w:p>
    <w:p w14:paraId="762289C0" w14:textId="77777777" w:rsidR="000152C6" w:rsidRPr="0032190F" w:rsidRDefault="000152C6" w:rsidP="000152C6">
      <w:pPr>
        <w:rPr>
          <w:lang w:val="fr-FR"/>
        </w:rPr>
      </w:pPr>
      <w:smartTag w:uri="urn:schemas-microsoft-com:office:smarttags" w:element="metricconverter">
        <w:smartTagPr>
          <w:attr w:name="ProductID" w:val="57 cm"/>
        </w:smartTagPr>
        <w:r w:rsidRPr="0032190F">
          <w:rPr>
            <w:i/>
            <w:lang w:val="fr-FR"/>
          </w:rPr>
          <w:t>57 cm</w:t>
        </w:r>
      </w:smartTag>
      <w:r w:rsidRPr="0032190F">
        <w:rPr>
          <w:i/>
          <w:lang w:val="fr-FR"/>
        </w:rPr>
        <w:t xml:space="preserve"> de long (BIB 1197)</w:t>
      </w:r>
      <w:r w:rsidRPr="0032190F">
        <w:rPr>
          <w:lang w:val="fr-FR"/>
        </w:rPr>
        <w:t xml:space="preserve">, </w:t>
      </w:r>
      <w:smartTag w:uri="urn:schemas-microsoft-com:office:smarttags" w:element="metricconverter">
        <w:smartTagPr>
          <w:attr w:name="ProductID" w:val="65 cm"/>
        </w:smartTagPr>
        <w:r w:rsidRPr="0032190F">
          <w:rPr>
            <w:lang w:val="fr-FR"/>
          </w:rPr>
          <w:t>65 cm</w:t>
        </w:r>
      </w:smartTag>
      <w:r w:rsidRPr="0032190F">
        <w:rPr>
          <w:lang w:val="fr-FR"/>
        </w:rPr>
        <w:t xml:space="preserve"> dans la BD et </w:t>
      </w:r>
      <w:smartTag w:uri="urn:schemas-microsoft-com:office:smarttags" w:element="metricconverter">
        <w:smartTagPr>
          <w:attr w:name="ProductID" w:val="66 cm"/>
        </w:smartTagPr>
        <w:r w:rsidRPr="0032190F">
          <w:rPr>
            <w:lang w:val="fr-FR"/>
          </w:rPr>
          <w:t>66 cm</w:t>
        </w:r>
      </w:smartTag>
      <w:r w:rsidRPr="0032190F">
        <w:rPr>
          <w:lang w:val="fr-FR"/>
        </w:rPr>
        <w:t xml:space="preserve"> mesurés sur la photographie (SS BIB)</w:t>
      </w:r>
    </w:p>
    <w:p w14:paraId="260B7214" w14:textId="77777777" w:rsidR="000152C6" w:rsidRPr="0032190F" w:rsidRDefault="000152C6" w:rsidP="000152C6">
      <w:pPr>
        <w:rPr>
          <w:lang w:val="fr-FR"/>
        </w:rPr>
      </w:pPr>
    </w:p>
    <w:p w14:paraId="20242F53" w14:textId="76E609D2" w:rsidR="000152C6" w:rsidRPr="0032190F" w:rsidRDefault="000152C6" w:rsidP="000152C6">
      <w:pPr>
        <w:rPr>
          <w:lang w:val="fr-FR"/>
        </w:rPr>
      </w:pPr>
      <w:r w:rsidRPr="0032190F">
        <w:rPr>
          <w:lang w:val="fr-FR"/>
        </w:rPr>
        <w:t xml:space="preserve">Cette </w:t>
      </w:r>
      <w:hyperlink r:id="rId14305" w:anchor="Typ_Bego_Hallebardes" w:history="1">
        <w:r w:rsidRPr="0032190F">
          <w:rPr>
            <w:rStyle w:val="Hyperlink"/>
            <w:lang w:val="fr-FR"/>
          </w:rPr>
          <w:t>Hallebarde</w:t>
        </w:r>
      </w:hyperlink>
      <w:r w:rsidRPr="0032190F">
        <w:rPr>
          <w:lang w:val="fr-FR"/>
        </w:rPr>
        <w:t xml:space="preserve"> est attribuée au </w:t>
      </w:r>
      <w:r w:rsidRPr="0032190F">
        <w:rPr>
          <w:i/>
          <w:lang w:val="fr-FR"/>
        </w:rPr>
        <w:t xml:space="preserve">type 4 </w:t>
      </w:r>
      <w:r w:rsidRPr="0032190F">
        <w:rPr>
          <w:lang w:val="fr-FR"/>
        </w:rPr>
        <w:t xml:space="preserve">par Arcà (2009 p. 296) Elle est presque superposable à celle figurée sur la roche </w:t>
      </w:r>
      <w:hyperlink r:id="rId14306" w:anchor="Desc_ZXGIR1A" w:history="1">
        <w:r w:rsidRPr="0032190F">
          <w:rPr>
            <w:rStyle w:val="Hyperlink"/>
            <w:lang w:val="fr-FR"/>
          </w:rPr>
          <w:t>ZXGIR1A</w:t>
        </w:r>
      </w:hyperlink>
      <w:r w:rsidRPr="0032190F">
        <w:rPr>
          <w:lang w:val="fr-FR"/>
        </w:rPr>
        <w:t xml:space="preserve"> (SS BIB)</w:t>
      </w:r>
    </w:p>
    <w:p w14:paraId="273856A0" w14:textId="77777777" w:rsidR="000152C6" w:rsidRPr="0032190F" w:rsidRDefault="000152C6" w:rsidP="000152C6">
      <w:pPr>
        <w:pStyle w:val="Heading7"/>
        <w:rPr>
          <w:lang w:val="fr-FR"/>
        </w:rPr>
      </w:pPr>
      <w:r w:rsidRPr="0032190F">
        <w:rPr>
          <w:lang w:val="fr-FR"/>
        </w:rPr>
        <w:t>Petit poignard (fig. 9)</w:t>
      </w:r>
    </w:p>
    <w:p w14:paraId="375FF8F0" w14:textId="77777777" w:rsidR="000152C6" w:rsidRPr="0032190F" w:rsidRDefault="000152C6" w:rsidP="000152C6">
      <w:pPr>
        <w:jc w:val="both"/>
        <w:rPr>
          <w:lang w:val="fr-FR"/>
        </w:rPr>
      </w:pPr>
    </w:p>
    <w:p w14:paraId="77DDED98" w14:textId="77777777" w:rsidR="000152C6" w:rsidRPr="0032190F" w:rsidRDefault="000152C6" w:rsidP="000152C6">
      <w:pPr>
        <w:jc w:val="both"/>
        <w:rPr>
          <w:lang w:val="fr-FR"/>
        </w:rPr>
      </w:pPr>
      <w:r w:rsidRPr="0032190F">
        <w:rPr>
          <w:lang w:val="fr-FR"/>
        </w:rPr>
        <w:t>Situé entre les cornes d’un corniforme (fig. 11), il est proche des exemplaires de la roche des Pléiades. Il a un pommeau globuleux (SS BIB)</w:t>
      </w:r>
    </w:p>
    <w:p w14:paraId="17F0DB54" w14:textId="77777777" w:rsidR="000152C6" w:rsidRPr="0032190F" w:rsidRDefault="000152C6" w:rsidP="000152C6">
      <w:pPr>
        <w:jc w:val="both"/>
        <w:rPr>
          <w:lang w:val="fr-FR"/>
        </w:rPr>
      </w:pPr>
    </w:p>
    <w:p w14:paraId="0E1AE9C7" w14:textId="77777777" w:rsidR="000152C6" w:rsidRPr="0032190F" w:rsidRDefault="000152C6" w:rsidP="000152C6">
      <w:pPr>
        <w:pStyle w:val="Heading7"/>
        <w:rPr>
          <w:lang w:val="fr-FR"/>
        </w:rPr>
      </w:pPr>
      <w:r w:rsidRPr="0032190F">
        <w:rPr>
          <w:lang w:val="fr-FR"/>
        </w:rPr>
        <w:t>Grand poignard cerclé</w:t>
      </w:r>
    </w:p>
    <w:p w14:paraId="39873CFA" w14:textId="77777777" w:rsidR="000152C6" w:rsidRPr="0032190F" w:rsidRDefault="000152C6" w:rsidP="000152C6">
      <w:pPr>
        <w:jc w:val="both"/>
        <w:rPr>
          <w:lang w:val="fr-FR"/>
        </w:rPr>
      </w:pPr>
    </w:p>
    <w:p w14:paraId="143B19D1" w14:textId="77777777" w:rsidR="000152C6" w:rsidRPr="0032190F" w:rsidRDefault="000152C6" w:rsidP="000152C6">
      <w:pPr>
        <w:jc w:val="both"/>
        <w:rPr>
          <w:lang w:val="fr-FR"/>
        </w:rPr>
      </w:pPr>
      <w:r w:rsidRPr="0032190F">
        <w:rPr>
          <w:lang w:val="fr-FR"/>
        </w:rPr>
        <w:t>Attribué au Bronze ancien par Magail (2001 fig. 113).</w:t>
      </w:r>
    </w:p>
    <w:p w14:paraId="3A5A15FB" w14:textId="77777777" w:rsidR="000152C6" w:rsidRPr="0032190F" w:rsidRDefault="000152C6" w:rsidP="000152C6">
      <w:pPr>
        <w:jc w:val="both"/>
        <w:rPr>
          <w:lang w:val="fr-FR"/>
        </w:rPr>
      </w:pPr>
    </w:p>
    <w:p w14:paraId="2D0A1AB9" w14:textId="77777777" w:rsidR="000152C6" w:rsidRPr="0032190F" w:rsidRDefault="00871D02" w:rsidP="000152C6">
      <w:pPr>
        <w:pStyle w:val="Heading6"/>
      </w:pPr>
      <w:r>
        <w:t>interprétations</w:t>
      </w:r>
    </w:p>
    <w:p w14:paraId="77AFEB31" w14:textId="77777777" w:rsidR="000152C6" w:rsidRPr="0032190F" w:rsidRDefault="000152C6" w:rsidP="000152C6">
      <w:pPr>
        <w:jc w:val="both"/>
        <w:rPr>
          <w:lang w:val="fr-FR"/>
        </w:rPr>
      </w:pPr>
    </w:p>
    <w:p w14:paraId="32DEBBA6" w14:textId="77777777" w:rsidR="000152C6" w:rsidRPr="0032190F" w:rsidRDefault="000152C6" w:rsidP="000152C6">
      <w:pPr>
        <w:jc w:val="both"/>
        <w:rPr>
          <w:lang w:val="fr-FR"/>
        </w:rPr>
      </w:pPr>
      <w:r w:rsidRPr="0032190F">
        <w:rPr>
          <w:lang w:val="fr-FR"/>
        </w:rPr>
        <w:lastRenderedPageBreak/>
        <w:t xml:space="preserve">Magail (2006) estime « elle [la Dalle] est une forme de visée du soleil, élaborée avec des méthodes proches de celles utilisées sur les sites mégalithiques » (Magail 2006 p. 99). Comparée au dolmen de la Verdoline (2006). </w:t>
      </w:r>
    </w:p>
    <w:p w14:paraId="25D1AB18" w14:textId="77777777" w:rsidR="000152C6" w:rsidRPr="0032190F" w:rsidRDefault="000152C6" w:rsidP="000152C6">
      <w:pPr>
        <w:jc w:val="both"/>
        <w:rPr>
          <w:lang w:val="fr-FR"/>
        </w:rPr>
      </w:pPr>
      <w:r w:rsidRPr="0032190F">
        <w:rPr>
          <w:lang w:val="fr-FR"/>
        </w:rPr>
        <w:t>Selon Magail (2001): « si les poignards sont alignés selon le couché du soleil tous les 8 septembre, il existe probablement un lien entre leur fonction calendaire et leur typologie » (BIB 1312 p. 172). La date du 8 septembre étant, pour l’auteur, celle de la descente des troupeaux vers les automnailles (BIB 1312 p. 171). Hallebarde,Corniforme ouPoignard inscrit entre les cornes seraient peut-être un « ensemble idéographique censé accompagner l’instrument de mesure » (BIB 1312 p. 175). En 2006, il écrit :  « Au moment où le soleil disparaissait derrière l’horizon et dans l’axe des poignards, les Pléiades se levaient à l’Est. La gravure de Hallebarde et le nuage de points sur la dalle, représentent-ils des constellations apparaissant ce jour-là ? » (Magail 2006)</w:t>
      </w:r>
    </w:p>
    <w:p w14:paraId="779D7EBF" w14:textId="77777777" w:rsidR="000152C6" w:rsidRPr="0032190F" w:rsidRDefault="000152C6" w:rsidP="000152C6">
      <w:pPr>
        <w:jc w:val="both"/>
        <w:rPr>
          <w:lang w:val="fr-FR"/>
        </w:rPr>
      </w:pPr>
      <w:r w:rsidRPr="0032190F">
        <w:rPr>
          <w:lang w:val="fr-FR"/>
        </w:rPr>
        <w:t>Par ailleurs, toujours celon l’auteur l’ombre projetée d’un poignard –du Bronze ancien rhodanien- atteint l’extrémité des contours du grand poignard gravé exactement le 79</w:t>
      </w:r>
      <w:r w:rsidRPr="0032190F">
        <w:rPr>
          <w:vertAlign w:val="superscript"/>
          <w:lang w:val="fr-FR"/>
        </w:rPr>
        <w:t>e</w:t>
      </w:r>
      <w:r w:rsidRPr="0032190F">
        <w:rPr>
          <w:lang w:val="fr-FR"/>
        </w:rPr>
        <w:t xml:space="preserve"> jour après le solstice d’été. Le berger-graveur n’aurait donc plus qu’a revenir sur la roche à l’approche de la fin de l’été et à l’heure du couché du soleil pour y placer son poignard rhodanien et vérifier si la date correspondant à notre actuel 8 septembre était atteinte (BIB 1312 p. 176 et suiv.)</w:t>
      </w:r>
    </w:p>
    <w:p w14:paraId="70146D14" w14:textId="77777777" w:rsidR="000152C6" w:rsidRPr="0032190F" w:rsidRDefault="000152C6" w:rsidP="000152C6">
      <w:pPr>
        <w:jc w:val="both"/>
        <w:rPr>
          <w:lang w:val="fr-FR"/>
        </w:rPr>
      </w:pPr>
    </w:p>
    <w:p w14:paraId="5AA996AB" w14:textId="77777777" w:rsidR="000152C6" w:rsidRPr="0032190F" w:rsidRDefault="000152C6" w:rsidP="000152C6">
      <w:pPr>
        <w:jc w:val="both"/>
        <w:rPr>
          <w:lang w:val="fr-FR"/>
        </w:rPr>
      </w:pPr>
      <w:r w:rsidRPr="0032190F">
        <w:rPr>
          <w:lang w:val="fr-FR"/>
        </w:rPr>
        <w:t xml:space="preserve">Lumley et alii considère que cette roche partage de nombreux points commun avec la </w:t>
      </w:r>
      <w:r w:rsidRPr="0032190F">
        <w:rPr>
          <w:i/>
          <w:lang w:val="fr-FR"/>
        </w:rPr>
        <w:t>Roche des Pléiades</w:t>
      </w:r>
      <w:r w:rsidRPr="0032190F">
        <w:rPr>
          <w:lang w:val="fr-FR"/>
        </w:rPr>
        <w:t xml:space="preserve"> (SS BIB) alors que Dufrenne estime qu’entre ces deux roches, « seul le groupement de cupules apparait comme un lien entre les deux roches » (Dufrenne 2009 p. 175)</w:t>
      </w:r>
    </w:p>
    <w:p w14:paraId="37060872" w14:textId="77777777" w:rsidR="000152C6" w:rsidRPr="0032190F" w:rsidRDefault="000152C6" w:rsidP="000152C6">
      <w:pPr>
        <w:jc w:val="both"/>
        <w:rPr>
          <w:lang w:val="fr-FR"/>
        </w:rPr>
      </w:pPr>
    </w:p>
    <w:p w14:paraId="7D7ECD95" w14:textId="77777777" w:rsidR="000152C6" w:rsidRPr="0032190F" w:rsidRDefault="000152C6" w:rsidP="000152C6">
      <w:pPr>
        <w:pStyle w:val="Heading4"/>
        <w:numPr>
          <w:ilvl w:val="3"/>
          <w:numId w:val="0"/>
        </w:numPr>
        <w:tabs>
          <w:tab w:val="num" w:pos="2520"/>
        </w:tabs>
        <w:spacing w:before="240" w:after="60"/>
        <w:ind w:left="2160"/>
      </w:pPr>
      <w:bookmarkStart w:id="5679" w:name="Desc_ZIXGIII"/>
      <w:r w:rsidRPr="0032190F">
        <w:t>ZIXGIII</w:t>
      </w:r>
    </w:p>
    <w:p w14:paraId="04A1DAF9" w14:textId="77777777" w:rsidR="000152C6" w:rsidRPr="0032190F" w:rsidRDefault="000152C6" w:rsidP="000152C6">
      <w:pPr>
        <w:rPr>
          <w:lang w:val="fr-FR"/>
        </w:rPr>
      </w:pPr>
    </w:p>
    <w:p w14:paraId="505A3016" w14:textId="77777777" w:rsidR="000152C6" w:rsidRPr="0032190F" w:rsidRDefault="000152C6" w:rsidP="00647EA0">
      <w:pPr>
        <w:pStyle w:val="Heading5"/>
      </w:pPr>
      <w:bookmarkStart w:id="5680" w:name="Desc_ZIXGIIIR3beta"/>
      <w:r w:rsidRPr="0032190F">
        <w:t>ZIXGIIIR3@b</w:t>
      </w:r>
    </w:p>
    <w:p w14:paraId="2EF3AD96" w14:textId="77777777" w:rsidR="000152C6" w:rsidRPr="0032190F" w:rsidRDefault="000152C6" w:rsidP="000152C6">
      <w:pPr>
        <w:rPr>
          <w:lang w:val="fr-FR"/>
        </w:rPr>
      </w:pPr>
    </w:p>
    <w:p w14:paraId="5557150E" w14:textId="77777777" w:rsidR="000152C6" w:rsidRPr="0032190F" w:rsidRDefault="000152C6" w:rsidP="000152C6">
      <w:pPr>
        <w:rPr>
          <w:lang w:val="fr-FR"/>
        </w:rPr>
      </w:pPr>
      <w:r w:rsidRPr="0032190F">
        <w:rPr>
          <w:lang w:val="fr-FR"/>
        </w:rPr>
        <w:t>L’Attelage 2 figure un joug traversant les cornes (SS BIB).</w:t>
      </w:r>
    </w:p>
    <w:bookmarkEnd w:id="5679"/>
    <w:bookmarkEnd w:id="5680"/>
    <w:p w14:paraId="08CF9175" w14:textId="77777777" w:rsidR="000152C6" w:rsidRPr="0032190F" w:rsidRDefault="000152C6" w:rsidP="000152C6">
      <w:pPr>
        <w:jc w:val="both"/>
        <w:rPr>
          <w:lang w:val="fr-FR"/>
        </w:rPr>
      </w:pPr>
    </w:p>
    <w:p w14:paraId="1E0BE10A" w14:textId="77777777" w:rsidR="000152C6" w:rsidRPr="0032190F" w:rsidRDefault="000152C6" w:rsidP="00647EA0">
      <w:pPr>
        <w:pStyle w:val="Heading5"/>
      </w:pPr>
      <w:bookmarkStart w:id="5681" w:name="Desc_ZIXGIIIR6"/>
      <w:r w:rsidRPr="0032190F">
        <w:t>ZIXGIIIR6, Roche des Pléiades</w:t>
      </w:r>
    </w:p>
    <w:bookmarkEnd w:id="5681"/>
    <w:p w14:paraId="48C50490" w14:textId="77777777" w:rsidR="000152C6" w:rsidRPr="0032190F" w:rsidRDefault="000152C6" w:rsidP="000152C6">
      <w:pPr>
        <w:jc w:val="right"/>
        <w:rPr>
          <w:b/>
          <w:sz w:val="20"/>
          <w:szCs w:val="20"/>
          <w:lang w:val="fr-FR"/>
        </w:rPr>
      </w:pPr>
      <w:smartTag w:uri="urn:schemas-microsoft-com:office:smarttags" w:element="metricconverter">
        <w:smartTagPr>
          <w:attr w:name="ProductID" w:val="2260 m"/>
        </w:smartTagPr>
        <w:r w:rsidRPr="0032190F">
          <w:rPr>
            <w:b/>
            <w:sz w:val="20"/>
            <w:szCs w:val="20"/>
            <w:lang w:val="fr-FR"/>
          </w:rPr>
          <w:t>2260 m</w:t>
        </w:r>
      </w:smartTag>
      <w:r w:rsidRPr="0032190F">
        <w:rPr>
          <w:b/>
          <w:sz w:val="20"/>
          <w:szCs w:val="20"/>
          <w:lang w:val="fr-FR"/>
        </w:rPr>
        <w:t>.s.n.m (BIB 1450 fig. 363)</w:t>
      </w:r>
    </w:p>
    <w:p w14:paraId="494CF08A" w14:textId="77777777" w:rsidR="000152C6" w:rsidRPr="0032190F" w:rsidRDefault="000152C6" w:rsidP="000152C6">
      <w:pPr>
        <w:jc w:val="right"/>
        <w:rPr>
          <w:b/>
          <w:sz w:val="20"/>
          <w:szCs w:val="20"/>
          <w:lang w:val="fr-FR"/>
        </w:rPr>
      </w:pPr>
      <w:smartTag w:uri="urn:schemas-microsoft-com:office:smarttags" w:element="metricconverter">
        <w:smartTagPr>
          <w:attr w:name="ProductID" w:val="2265 m"/>
        </w:smartTagPr>
        <w:r w:rsidRPr="0032190F">
          <w:rPr>
            <w:b/>
            <w:sz w:val="20"/>
            <w:szCs w:val="20"/>
            <w:lang w:val="fr-FR"/>
          </w:rPr>
          <w:t>2265 m</w:t>
        </w:r>
      </w:smartTag>
      <w:r w:rsidRPr="0032190F">
        <w:rPr>
          <w:b/>
          <w:sz w:val="20"/>
          <w:szCs w:val="20"/>
          <w:lang w:val="fr-FR"/>
        </w:rPr>
        <w:t xml:space="preserve"> (SS BIB)</w:t>
      </w:r>
    </w:p>
    <w:p w14:paraId="27B4AB03" w14:textId="77777777" w:rsidR="000152C6" w:rsidRPr="0032190F" w:rsidRDefault="000152C6" w:rsidP="000152C6">
      <w:pPr>
        <w:jc w:val="both"/>
        <w:rPr>
          <w:lang w:val="fr-FR"/>
        </w:rPr>
      </w:pPr>
    </w:p>
    <w:p w14:paraId="59115380" w14:textId="39C19D20" w:rsidR="000152C6" w:rsidRPr="0032190F" w:rsidRDefault="000152C6" w:rsidP="000152C6">
      <w:pPr>
        <w:jc w:val="both"/>
        <w:rPr>
          <w:lang w:val="fr-FR"/>
        </w:rPr>
      </w:pPr>
      <w:r w:rsidRPr="0032190F">
        <w:rPr>
          <w:lang w:val="fr-FR"/>
        </w:rPr>
        <w:t xml:space="preserve">La première description de cette roche semble avoir été fait par </w:t>
      </w:r>
      <w:hyperlink r:id="rId14307" w:anchor="Aut_Bicknell" w:history="1">
        <w:r w:rsidR="00AA7ACB" w:rsidRPr="00AE78AA">
          <w:rPr>
            <w:rStyle w:val="Hyperlink"/>
            <w:lang w:val="fr-FR"/>
          </w:rPr>
          <w:t>Bicknell</w:t>
        </w:r>
      </w:hyperlink>
      <w:r w:rsidR="00AA7ACB" w:rsidRPr="009D627A">
        <w:rPr>
          <w:rStyle w:val="Hyperlink"/>
          <w:color w:val="auto"/>
          <w:u w:val="none"/>
          <w:lang w:val="fr-FR"/>
        </w:rPr>
        <w:t xml:space="preserve"> </w:t>
      </w:r>
      <w:r w:rsidRPr="0032190F">
        <w:rPr>
          <w:lang w:val="fr-FR"/>
        </w:rPr>
        <w:t xml:space="preserve">(1907)  qui décrit une croix bouletée (BIB 718 p. 18 et BIB 420 p. 116). Celle-ci parait pour l’auteur avoir la même antiquité que le reste des gravures, corniformes, armes (BIB 718 p. 18).L’étude montre que cette croix (fig. 8a) </w:t>
      </w:r>
      <w:hyperlink r:id="rId14308" w:anchor="Ana_Chrono_Superpositions" w:history="1">
        <w:r w:rsidRPr="0032190F">
          <w:rPr>
            <w:rStyle w:val="Hyperlink"/>
            <w:lang w:val="fr-FR"/>
          </w:rPr>
          <w:t>recoupe</w:t>
        </w:r>
      </w:hyperlink>
      <w:r w:rsidRPr="0032190F">
        <w:rPr>
          <w:lang w:val="fr-FR"/>
        </w:rPr>
        <w:t xml:space="preserve"> le manche de la hallebarde (fig. 8) (SS BIB).</w:t>
      </w:r>
    </w:p>
    <w:p w14:paraId="08BD454C" w14:textId="77777777" w:rsidR="000152C6" w:rsidRPr="0032190F" w:rsidRDefault="000152C6" w:rsidP="000152C6">
      <w:pPr>
        <w:jc w:val="both"/>
        <w:rPr>
          <w:lang w:val="fr-FR"/>
        </w:rPr>
      </w:pPr>
      <w:r w:rsidRPr="0032190F">
        <w:rPr>
          <w:lang w:val="fr-FR"/>
        </w:rPr>
        <w:br/>
        <w:t>Le manche de la hallebarde est aligné dans une fissure ( ?) (Lumley et alii 2007 fig. 27)</w:t>
      </w:r>
    </w:p>
    <w:p w14:paraId="60182862" w14:textId="77777777" w:rsidR="000152C6" w:rsidRPr="0032190F" w:rsidRDefault="000152C6" w:rsidP="000152C6">
      <w:pPr>
        <w:jc w:val="both"/>
        <w:rPr>
          <w:lang w:val="fr-FR"/>
        </w:rPr>
      </w:pPr>
    </w:p>
    <w:p w14:paraId="19D22526" w14:textId="467EA216" w:rsidR="000152C6" w:rsidRPr="0032190F" w:rsidRDefault="000152C6" w:rsidP="000152C6">
      <w:pPr>
        <w:jc w:val="both"/>
        <w:rPr>
          <w:lang w:val="fr-FR"/>
        </w:rPr>
      </w:pPr>
      <w:r w:rsidRPr="0032190F">
        <w:rPr>
          <w:lang w:val="fr-FR"/>
        </w:rPr>
        <w:t xml:space="preserve">Conti fait aussi mention de figures cruciformes dont les extrémités de trois gros points. L’auteur mentionne d’autres gravures d’anthropomorphes qu’il décrit comme ayant un corps rectangulaire sans jambes à bras allongés (BIB 1246 p. 21). Ces dernières gravures sont classées comme </w:t>
      </w:r>
      <w:hyperlink r:id="rId14309" w:anchor="Typ_Bego_Anthrop_Hb3" w:history="1">
        <w:r w:rsidRPr="0032190F">
          <w:rPr>
            <w:rStyle w:val="Hyperlink"/>
            <w:lang w:val="fr-FR"/>
          </w:rPr>
          <w:t>Hb3</w:t>
        </w:r>
      </w:hyperlink>
      <w:r w:rsidRPr="0032190F">
        <w:rPr>
          <w:lang w:val="fr-FR"/>
        </w:rPr>
        <w:t>.</w:t>
      </w:r>
    </w:p>
    <w:p w14:paraId="2DE7EBB6" w14:textId="77777777" w:rsidR="000152C6" w:rsidRPr="0032190F" w:rsidRDefault="000152C6" w:rsidP="000152C6">
      <w:pPr>
        <w:jc w:val="both"/>
        <w:rPr>
          <w:lang w:val="fr-FR"/>
        </w:rPr>
      </w:pPr>
    </w:p>
    <w:p w14:paraId="354A74D8" w14:textId="77777777" w:rsidR="000152C6" w:rsidRPr="0032190F" w:rsidRDefault="000152C6" w:rsidP="000152C6">
      <w:pPr>
        <w:jc w:val="both"/>
        <w:rPr>
          <w:lang w:val="fr-FR"/>
        </w:rPr>
      </w:pPr>
      <w:r w:rsidRPr="0032190F">
        <w:rPr>
          <w:lang w:val="fr-FR"/>
        </w:rPr>
        <w:t>fig. 12=amas stéllaire des Pléiades (Lumley et al. 2007).</w:t>
      </w:r>
    </w:p>
    <w:p w14:paraId="04714024" w14:textId="77777777" w:rsidR="000152C6" w:rsidRPr="0032190F" w:rsidRDefault="000152C6" w:rsidP="000152C6">
      <w:pPr>
        <w:jc w:val="both"/>
        <w:rPr>
          <w:lang w:val="fr-FR"/>
        </w:rPr>
      </w:pPr>
    </w:p>
    <w:p w14:paraId="07B64500" w14:textId="77777777" w:rsidR="000152C6" w:rsidRPr="0032190F" w:rsidRDefault="000152C6" w:rsidP="000152C6">
      <w:pPr>
        <w:jc w:val="both"/>
        <w:rPr>
          <w:lang w:val="fr-FR"/>
        </w:rPr>
      </w:pPr>
      <w:r w:rsidRPr="0032190F">
        <w:rPr>
          <w:lang w:val="fr-FR"/>
        </w:rPr>
        <w:t>C’est la roche B de Dufrenne (Dufrenne 2009).</w:t>
      </w:r>
    </w:p>
    <w:p w14:paraId="7681D302" w14:textId="77777777" w:rsidR="00871D02" w:rsidRPr="0032190F" w:rsidRDefault="00871D02" w:rsidP="00871D02">
      <w:pPr>
        <w:pStyle w:val="Heading6"/>
      </w:pPr>
      <w:r>
        <w:t>interprétations</w:t>
      </w:r>
    </w:p>
    <w:p w14:paraId="6D88F4E7" w14:textId="77777777" w:rsidR="000152C6" w:rsidRPr="0032190F" w:rsidRDefault="000152C6" w:rsidP="000152C6">
      <w:pPr>
        <w:jc w:val="both"/>
        <w:rPr>
          <w:lang w:val="fr-FR"/>
        </w:rPr>
      </w:pPr>
    </w:p>
    <w:p w14:paraId="3A282174" w14:textId="77777777" w:rsidR="000152C6" w:rsidRPr="0032190F" w:rsidRDefault="000152C6" w:rsidP="000152C6">
      <w:pPr>
        <w:jc w:val="both"/>
        <w:rPr>
          <w:lang w:val="fr-FR"/>
        </w:rPr>
      </w:pPr>
      <w:r w:rsidRPr="0032190F">
        <w:rPr>
          <w:lang w:val="fr-FR"/>
        </w:rPr>
        <w:t xml:space="preserve">Lumley et alii considère que cette roche partage de nombreux points commun avec la </w:t>
      </w:r>
      <w:r w:rsidRPr="0032190F">
        <w:rPr>
          <w:i/>
          <w:lang w:val="fr-FR"/>
        </w:rPr>
        <w:t>Rochede la Danseuse</w:t>
      </w:r>
      <w:r w:rsidRPr="0032190F">
        <w:rPr>
          <w:lang w:val="fr-FR"/>
        </w:rPr>
        <w:t xml:space="preserve"> (SS BIB) alors que Dufrenne estime qu’entre ces deux roches, « seul le groupement de cupules apparait comme un lien entre les deux roches » (Dufrenne 2009 p. 175) ;</w:t>
      </w:r>
    </w:p>
    <w:p w14:paraId="30982965" w14:textId="77777777" w:rsidR="000152C6" w:rsidRPr="0032190F" w:rsidRDefault="000152C6" w:rsidP="00647EA0">
      <w:pPr>
        <w:pStyle w:val="Heading5"/>
      </w:pPr>
      <w:bookmarkStart w:id="5682" w:name="Desc_ZIXGIIIR8"/>
      <w:r w:rsidRPr="0032190F">
        <w:t>ZIXGIIIR8</w:t>
      </w:r>
    </w:p>
    <w:p w14:paraId="5878E1C1" w14:textId="77777777" w:rsidR="000152C6" w:rsidRPr="0032190F" w:rsidRDefault="000152C6" w:rsidP="000152C6">
      <w:pPr>
        <w:rPr>
          <w:lang w:val="fr-FR"/>
        </w:rPr>
      </w:pPr>
    </w:p>
    <w:p w14:paraId="30798FB1" w14:textId="77777777" w:rsidR="000152C6" w:rsidRPr="0032190F" w:rsidRDefault="000152C6" w:rsidP="000152C6">
      <w:pPr>
        <w:rPr>
          <w:lang w:val="fr-FR"/>
        </w:rPr>
      </w:pPr>
      <w:r w:rsidRPr="0032190F">
        <w:rPr>
          <w:lang w:val="fr-FR"/>
        </w:rPr>
        <w:t>Cette roche présente des Poignards (fig. 2 et 4) dont le pommeau est frangé (SS BIB).</w:t>
      </w:r>
    </w:p>
    <w:p w14:paraId="428A4654" w14:textId="390EDFB4" w:rsidR="000152C6" w:rsidRPr="0032190F" w:rsidRDefault="000152C6" w:rsidP="000152C6">
      <w:pPr>
        <w:jc w:val="both"/>
        <w:rPr>
          <w:lang w:val="fr-FR"/>
        </w:rPr>
      </w:pPr>
      <w:r w:rsidRPr="0032190F">
        <w:rPr>
          <w:lang w:val="fr-FR"/>
        </w:rPr>
        <w:br/>
        <w:t xml:space="preserve">E. Masson estime que cette roche est « à peu de distance » de la </w:t>
      </w:r>
      <w:hyperlink r:id="rId14310" w:anchor="Desc_ZIVGIIR19" w:history="1">
        <w:r w:rsidRPr="0032190F">
          <w:rPr>
            <w:rStyle w:val="Hyperlink"/>
            <w:lang w:val="fr-FR"/>
          </w:rPr>
          <w:t>Roche du corniforme aux cornes bifides et des quatre paires de corniformes</w:t>
        </w:r>
      </w:hyperlink>
      <w:r w:rsidRPr="0032190F">
        <w:rPr>
          <w:lang w:val="fr-FR"/>
        </w:rPr>
        <w:t xml:space="preserve"> (Masson 1993 p. 104 et pl. 13). Elle écrit que « disposés parallèlement, mais sur deux registres, et pointant en direction de la stèle du couple [sa Stèle I], ils semblent rappeler la présence de cette scène importante » (Masson 1993 p. 104). En fait, les poignards pointent vers le nord et pas vers l’ouest où se situent HBZZ (Stèle I d’E. Masson) (SS BIB).</w:t>
      </w:r>
    </w:p>
    <w:p w14:paraId="4DB8D3DD" w14:textId="77777777" w:rsidR="000152C6" w:rsidRPr="0032190F" w:rsidRDefault="000152C6" w:rsidP="00647EA0">
      <w:pPr>
        <w:pStyle w:val="Heading5"/>
      </w:pPr>
      <w:bookmarkStart w:id="5683" w:name="Desc_ZIXGIIIR10"/>
      <w:bookmarkEnd w:id="5682"/>
      <w:r w:rsidRPr="0032190F">
        <w:t>ZIXGIIIR10</w:t>
      </w:r>
    </w:p>
    <w:p w14:paraId="46A4ACD6" w14:textId="77777777" w:rsidR="000152C6" w:rsidRPr="0032190F" w:rsidRDefault="000152C6" w:rsidP="000152C6">
      <w:pPr>
        <w:rPr>
          <w:lang w:val="fr-FR"/>
        </w:rPr>
      </w:pPr>
    </w:p>
    <w:p w14:paraId="368768A2" w14:textId="206D876F" w:rsidR="000152C6" w:rsidRPr="0032190F" w:rsidRDefault="000152C6" w:rsidP="000152C6">
      <w:pPr>
        <w:rPr>
          <w:lang w:val="fr-FR"/>
        </w:rPr>
      </w:pPr>
      <w:r w:rsidRPr="0032190F">
        <w:rPr>
          <w:lang w:val="fr-FR"/>
        </w:rPr>
        <w:t xml:space="preserve">La superposition d’une </w:t>
      </w:r>
      <w:hyperlink r:id="rId14311" w:anchor="Typ_Bego_Poignards_c_garde_cercl" w:history="1">
        <w:r w:rsidRPr="002A1833">
          <w:rPr>
            <w:rStyle w:val="Hyperlink"/>
            <w:lang w:val="fr-FR"/>
          </w:rPr>
          <w:t>garde cerclée</w:t>
        </w:r>
      </w:hyperlink>
      <w:r w:rsidRPr="0032190F">
        <w:rPr>
          <w:lang w:val="fr-FR"/>
        </w:rPr>
        <w:t xml:space="preserve"> sur une Topographies (SS BIB)</w:t>
      </w:r>
    </w:p>
    <w:p w14:paraId="56A2AC55" w14:textId="77777777" w:rsidR="000152C6" w:rsidRPr="0032190F" w:rsidRDefault="000152C6" w:rsidP="00647EA0">
      <w:pPr>
        <w:pStyle w:val="Heading5"/>
      </w:pPr>
      <w:bookmarkStart w:id="5684" w:name="Desc_ZIXGIIIR11"/>
      <w:bookmarkEnd w:id="5683"/>
      <w:r w:rsidRPr="0032190F">
        <w:t>ZIXGIIIR11</w:t>
      </w:r>
    </w:p>
    <w:bookmarkEnd w:id="5684"/>
    <w:p w14:paraId="39BA0C5A" w14:textId="77777777" w:rsidR="000152C6" w:rsidRPr="0032190F" w:rsidRDefault="000152C6" w:rsidP="000152C6">
      <w:pPr>
        <w:rPr>
          <w:lang w:val="fr-FR"/>
        </w:rPr>
      </w:pPr>
    </w:p>
    <w:p w14:paraId="31789982" w14:textId="77777777" w:rsidR="000152C6" w:rsidRPr="0032190F" w:rsidRDefault="000152C6" w:rsidP="000152C6">
      <w:pPr>
        <w:rPr>
          <w:lang w:val="fr-FR"/>
        </w:rPr>
      </w:pPr>
      <w:r w:rsidRPr="0032190F">
        <w:rPr>
          <w:lang w:val="fr-FR"/>
        </w:rPr>
        <w:t>Ce long affleurement de pendage 10° Est, disposé sur le plateau de la zone IX.</w:t>
      </w:r>
    </w:p>
    <w:p w14:paraId="7AA5EEA2" w14:textId="77777777" w:rsidR="000152C6" w:rsidRPr="0032190F" w:rsidRDefault="000152C6" w:rsidP="000152C6">
      <w:pPr>
        <w:rPr>
          <w:lang w:val="fr-FR"/>
        </w:rPr>
      </w:pPr>
    </w:p>
    <w:p w14:paraId="4AC0B7F5" w14:textId="0A236095" w:rsidR="000152C6" w:rsidRPr="0032190F" w:rsidRDefault="000152C6" w:rsidP="000152C6">
      <w:pPr>
        <w:rPr>
          <w:lang w:val="fr-FR"/>
        </w:rPr>
      </w:pPr>
      <w:r w:rsidRPr="0032190F">
        <w:rPr>
          <w:lang w:val="fr-FR"/>
        </w:rPr>
        <w:t xml:space="preserve">La Topographie43, réliée en son coin inférieur gauche à un zigzag. Cette figure supporte des comparaisons avec </w:t>
      </w:r>
      <w:hyperlink r:id="rId14312" w:anchor="Desc_ZXGIVR4sigma" w:history="1">
        <w:r w:rsidRPr="0032190F">
          <w:rPr>
            <w:rStyle w:val="Hyperlink"/>
            <w:lang w:val="fr-FR"/>
          </w:rPr>
          <w:t>ZXGIVR4@r</w:t>
        </w:r>
      </w:hyperlink>
      <w:r w:rsidRPr="0032190F">
        <w:rPr>
          <w:lang w:val="fr-FR"/>
        </w:rPr>
        <w:t xml:space="preserve"> et </w:t>
      </w:r>
      <w:hyperlink r:id="rId14313" w:anchor="Desc_ZVIGIIR10B" w:history="1">
        <w:r w:rsidRPr="0032190F">
          <w:rPr>
            <w:rStyle w:val="Hyperlink"/>
            <w:lang w:val="fr-FR"/>
          </w:rPr>
          <w:t>ZVIGIIR10B</w:t>
        </w:r>
      </w:hyperlink>
      <w:r w:rsidRPr="0032190F">
        <w:rPr>
          <w:lang w:val="fr-FR"/>
        </w:rPr>
        <w:t xml:space="preserve"> (SS BIB)</w:t>
      </w:r>
    </w:p>
    <w:p w14:paraId="5E5E1CA0" w14:textId="77777777" w:rsidR="000152C6" w:rsidRPr="0032190F" w:rsidRDefault="000152C6" w:rsidP="000152C6">
      <w:pPr>
        <w:rPr>
          <w:lang w:val="fr-FR"/>
        </w:rPr>
      </w:pPr>
    </w:p>
    <w:p w14:paraId="5B7D122C" w14:textId="77777777" w:rsidR="000152C6" w:rsidRPr="0032190F" w:rsidRDefault="000152C6" w:rsidP="000152C6">
      <w:pPr>
        <w:rPr>
          <w:lang w:val="fr-FR"/>
        </w:rPr>
      </w:pPr>
      <w:r w:rsidRPr="0032190F">
        <w:rPr>
          <w:lang w:val="fr-FR"/>
        </w:rPr>
        <w:t>Le grand Réticulé 40 porte, dans son coin supérieur gauche, une croix qui trouve des comparaison avec une (des ?) gravures de la ZVI (SS BIB)</w:t>
      </w:r>
    </w:p>
    <w:p w14:paraId="682EF8F9" w14:textId="77777777" w:rsidR="000152C6" w:rsidRPr="0032190F" w:rsidRDefault="000152C6" w:rsidP="000152C6">
      <w:pPr>
        <w:pStyle w:val="Heading3"/>
        <w:numPr>
          <w:ilvl w:val="2"/>
          <w:numId w:val="0"/>
        </w:numPr>
        <w:tabs>
          <w:tab w:val="num" w:pos="1800"/>
        </w:tabs>
        <w:spacing w:before="240" w:after="60" w:line="240" w:lineRule="auto"/>
        <w:ind w:left="1440"/>
      </w:pPr>
      <w:bookmarkStart w:id="5685" w:name="Desc_ZX"/>
      <w:r w:rsidRPr="0032190F">
        <w:t>ZONE X</w:t>
      </w:r>
    </w:p>
    <w:bookmarkEnd w:id="5685"/>
    <w:p w14:paraId="6D12643C" w14:textId="77777777" w:rsidR="000152C6" w:rsidRPr="0032190F" w:rsidRDefault="000152C6" w:rsidP="000152C6">
      <w:pPr>
        <w:jc w:val="both"/>
        <w:rPr>
          <w:lang w:val="fr-FR"/>
        </w:rPr>
      </w:pPr>
      <w:r w:rsidRPr="0032190F">
        <w:rPr>
          <w:lang w:val="fr-FR"/>
        </w:rPr>
        <w:t xml:space="preserve">La zone X correspond aux plateaux supérieurs du flanc occidental du mont Bego, en rive gauche de la vallée des Merveilles, et aux affleurements descendant jusqu’au lac des Merveilles. </w:t>
      </w:r>
    </w:p>
    <w:p w14:paraId="759C54B2" w14:textId="7D8A08B5" w:rsidR="000152C6" w:rsidRPr="0032190F" w:rsidRDefault="000152C6" w:rsidP="000152C6">
      <w:pPr>
        <w:tabs>
          <w:tab w:val="left" w:pos="3270"/>
        </w:tabs>
        <w:jc w:val="both"/>
        <w:rPr>
          <w:sz w:val="20"/>
          <w:szCs w:val="20"/>
          <w:lang w:val="fr-FR"/>
        </w:rPr>
      </w:pPr>
      <w:r w:rsidRPr="0032190F">
        <w:rPr>
          <w:sz w:val="20"/>
          <w:szCs w:val="20"/>
          <w:lang w:val="fr-FR"/>
        </w:rPr>
        <w:t xml:space="preserve">Pour </w:t>
      </w:r>
      <w:hyperlink r:id="rId14314" w:anchor="Aut_Bicknell" w:history="1">
        <w:r w:rsidR="00AA7ACB" w:rsidRPr="00AE78AA">
          <w:rPr>
            <w:rStyle w:val="Hyperlink"/>
            <w:lang w:val="fr-FR"/>
          </w:rPr>
          <w:t>C. Bicknell</w:t>
        </w:r>
      </w:hyperlink>
      <w:r w:rsidR="00AA7ACB" w:rsidRPr="009D627A">
        <w:rPr>
          <w:rStyle w:val="Hyperlink"/>
          <w:color w:val="auto"/>
          <w:u w:val="none"/>
          <w:lang w:val="fr-FR"/>
        </w:rPr>
        <w:t xml:space="preserve"> </w:t>
      </w:r>
      <w:r w:rsidRPr="0032190F">
        <w:rPr>
          <w:sz w:val="20"/>
          <w:szCs w:val="20"/>
          <w:lang w:val="fr-FR"/>
        </w:rPr>
        <w:t xml:space="preserve">la </w:t>
      </w:r>
      <w:r w:rsidRPr="0032190F">
        <w:rPr>
          <w:i/>
          <w:sz w:val="20"/>
          <w:szCs w:val="20"/>
          <w:lang w:val="fr-FR"/>
        </w:rPr>
        <w:t>Rive gauche du Lac des MerveillesInférieur</w:t>
      </w:r>
      <w:r w:rsidRPr="0032190F">
        <w:rPr>
          <w:sz w:val="20"/>
          <w:szCs w:val="20"/>
          <w:lang w:val="fr-FR"/>
        </w:rPr>
        <w:t xml:space="preserve"> débute à l’altitude du lac du même nom (Bicknell 1913 p. 116)</w:t>
      </w:r>
    </w:p>
    <w:p w14:paraId="096A1718" w14:textId="77777777" w:rsidR="000152C6" w:rsidRPr="0032190F" w:rsidRDefault="000152C6" w:rsidP="000152C6">
      <w:pPr>
        <w:tabs>
          <w:tab w:val="left" w:pos="3270"/>
        </w:tabs>
        <w:jc w:val="both"/>
        <w:rPr>
          <w:sz w:val="20"/>
          <w:szCs w:val="20"/>
          <w:lang w:val="fr-FR"/>
        </w:rPr>
      </w:pPr>
      <w:r w:rsidRPr="0032190F">
        <w:rPr>
          <w:sz w:val="20"/>
          <w:szCs w:val="20"/>
          <w:lang w:val="fr-FR"/>
        </w:rPr>
        <w:t xml:space="preserve">La zone X est définie par C. Conti comme l’aire correspondant à la cote </w:t>
      </w:r>
      <w:smartTag w:uri="urn:schemas-microsoft-com:office:smarttags" w:element="metricconverter">
        <w:smartTagPr>
          <w:attr w:name="ProductID" w:val="2316 m"/>
        </w:smartTagPr>
        <w:r w:rsidRPr="0032190F">
          <w:rPr>
            <w:sz w:val="20"/>
            <w:szCs w:val="20"/>
            <w:lang w:val="fr-FR"/>
          </w:rPr>
          <w:t>2316 m</w:t>
        </w:r>
      </w:smartTag>
      <w:r w:rsidRPr="0032190F">
        <w:rPr>
          <w:sz w:val="20"/>
          <w:szCs w:val="20"/>
          <w:lang w:val="fr-FR"/>
        </w:rPr>
        <w:t xml:space="preserve"> et à la </w:t>
      </w:r>
      <w:r w:rsidRPr="0032190F">
        <w:rPr>
          <w:i/>
          <w:sz w:val="20"/>
          <w:szCs w:val="20"/>
          <w:lang w:val="fr-FR"/>
        </w:rPr>
        <w:t>mulattiera</w:t>
      </w:r>
      <w:r w:rsidRPr="0032190F">
        <w:rPr>
          <w:sz w:val="20"/>
          <w:szCs w:val="20"/>
          <w:lang w:val="fr-FR"/>
        </w:rPr>
        <w:t xml:space="preserve"> du Bego (Barocelli et al. 1939 p. 21). </w:t>
      </w:r>
    </w:p>
    <w:p w14:paraId="4604B2E2" w14:textId="77777777" w:rsidR="000152C6" w:rsidRPr="0032190F" w:rsidRDefault="000152C6" w:rsidP="000152C6">
      <w:pPr>
        <w:tabs>
          <w:tab w:val="left" w:pos="3270"/>
        </w:tabs>
        <w:jc w:val="both"/>
        <w:rPr>
          <w:lang w:val="fr-FR"/>
        </w:rPr>
      </w:pPr>
    </w:p>
    <w:p w14:paraId="3D4F66A9" w14:textId="77777777" w:rsidR="000152C6" w:rsidRPr="0032190F" w:rsidRDefault="000152C6" w:rsidP="000152C6">
      <w:pPr>
        <w:tabs>
          <w:tab w:val="left" w:pos="3270"/>
        </w:tabs>
        <w:jc w:val="both"/>
        <w:rPr>
          <w:lang w:val="fr-FR"/>
        </w:rPr>
      </w:pPr>
      <w:r w:rsidRPr="0032190F">
        <w:rPr>
          <w:lang w:val="fr-FR"/>
        </w:rPr>
        <w:t xml:space="preserve">Au </w:t>
      </w:r>
      <w:r w:rsidRPr="0032190F">
        <w:rPr>
          <w:b/>
          <w:lang w:val="fr-FR"/>
        </w:rPr>
        <w:t>sud-est</w:t>
      </w:r>
      <w:r w:rsidRPr="0032190F">
        <w:rPr>
          <w:lang w:val="fr-FR"/>
        </w:rPr>
        <w:t xml:space="preserve">, ce sont les escarpements rocheux d’orientation nord-ouest – sud-est qui la sépare de zone I groupe III. Au </w:t>
      </w:r>
      <w:r w:rsidRPr="0032190F">
        <w:rPr>
          <w:b/>
          <w:lang w:val="fr-FR"/>
        </w:rPr>
        <w:t>sud</w:t>
      </w:r>
      <w:r w:rsidRPr="0032190F">
        <w:rPr>
          <w:lang w:val="fr-FR"/>
        </w:rPr>
        <w:t xml:space="preserve"> la limite suit approximativement la cote </w:t>
      </w:r>
      <w:smartTag w:uri="urn:schemas-microsoft-com:office:smarttags" w:element="metricconverter">
        <w:smartTagPr>
          <w:attr w:name="ProductID" w:val="2250 m"/>
        </w:smartTagPr>
        <w:r w:rsidRPr="0032190F">
          <w:rPr>
            <w:lang w:val="fr-FR"/>
          </w:rPr>
          <w:t>2250 m</w:t>
        </w:r>
      </w:smartTag>
      <w:r w:rsidRPr="0032190F">
        <w:rPr>
          <w:lang w:val="fr-FR"/>
        </w:rPr>
        <w:t xml:space="preserve"> pour revenir vers le coin sud-est du plateau de la zone X. Au </w:t>
      </w:r>
      <w:r w:rsidRPr="0032190F">
        <w:rPr>
          <w:b/>
          <w:lang w:val="fr-FR"/>
        </w:rPr>
        <w:t>sud-ouest</w:t>
      </w:r>
      <w:r w:rsidRPr="0032190F">
        <w:rPr>
          <w:lang w:val="fr-FR"/>
        </w:rPr>
        <w:t>, c’est le bas du même plateau (zone X groupe I) qui la sépare de zone IX groupe III. A l’</w:t>
      </w:r>
      <w:r w:rsidRPr="0032190F">
        <w:rPr>
          <w:b/>
          <w:lang w:val="fr-FR"/>
        </w:rPr>
        <w:t>ouest</w:t>
      </w:r>
      <w:r w:rsidRPr="0032190F">
        <w:rPr>
          <w:lang w:val="fr-FR"/>
        </w:rPr>
        <w:t xml:space="preserve"> c’est le bas des contreforts orientaux de la vallée des Merveilles, puis la rive orientale du lac éponyme. Au </w:t>
      </w:r>
      <w:r w:rsidRPr="0032190F">
        <w:rPr>
          <w:b/>
          <w:lang w:val="fr-FR"/>
        </w:rPr>
        <w:t>nord-est</w:t>
      </w:r>
      <w:r w:rsidRPr="0032190F">
        <w:rPr>
          <w:lang w:val="fr-FR"/>
        </w:rPr>
        <w:t xml:space="preserve">, sa limite s’arrête en aval de la </w:t>
      </w:r>
      <w:r w:rsidRPr="0032190F">
        <w:rPr>
          <w:i/>
          <w:lang w:val="fr-FR"/>
        </w:rPr>
        <w:t>Roche de l’Autel</w:t>
      </w:r>
      <w:r w:rsidRPr="0032190F">
        <w:rPr>
          <w:lang w:val="fr-FR"/>
        </w:rPr>
        <w:t xml:space="preserve"> située en zone XI. Au </w:t>
      </w:r>
      <w:r w:rsidRPr="0032190F">
        <w:rPr>
          <w:b/>
          <w:lang w:val="fr-FR"/>
        </w:rPr>
        <w:t>nord</w:t>
      </w:r>
      <w:r w:rsidRPr="0032190F">
        <w:rPr>
          <w:lang w:val="fr-FR"/>
        </w:rPr>
        <w:t>, la zone X s’étend sur le grand éboulis descendant du Bego. A l’</w:t>
      </w:r>
      <w:r w:rsidRPr="0032190F">
        <w:rPr>
          <w:b/>
          <w:lang w:val="fr-FR"/>
        </w:rPr>
        <w:t>est</w:t>
      </w:r>
      <w:r w:rsidRPr="0032190F">
        <w:rPr>
          <w:lang w:val="fr-FR"/>
        </w:rPr>
        <w:t>c’est le pied des dernières barres rocheuses du Bego qui marque sa limite.</w:t>
      </w:r>
    </w:p>
    <w:p w14:paraId="2A224414" w14:textId="77777777" w:rsidR="000152C6" w:rsidRPr="0032190F" w:rsidRDefault="000152C6" w:rsidP="000152C6">
      <w:pPr>
        <w:tabs>
          <w:tab w:val="left" w:pos="3270"/>
        </w:tabs>
        <w:jc w:val="both"/>
        <w:rPr>
          <w:lang w:val="fr-FR"/>
        </w:rPr>
      </w:pPr>
    </w:p>
    <w:p w14:paraId="7F9A6F34" w14:textId="77777777" w:rsidR="000152C6" w:rsidRPr="0032190F" w:rsidRDefault="000152C6" w:rsidP="000152C6">
      <w:pPr>
        <w:tabs>
          <w:tab w:val="left" w:pos="3270"/>
        </w:tabs>
        <w:jc w:val="both"/>
        <w:rPr>
          <w:lang w:val="fr-FR"/>
        </w:rPr>
      </w:pPr>
      <w:r w:rsidRPr="0032190F">
        <w:rPr>
          <w:lang w:val="fr-FR"/>
        </w:rPr>
        <w:t>La zone X a été divisée en 4 groupes (Lumley et al. 1995 p. 45, 47) dont un, le groupe IV, est une création plus récente, les roches n’ayant pas été numérotées par C. Conti (Bégin 1990 p. 139).</w:t>
      </w:r>
    </w:p>
    <w:p w14:paraId="62A92A14" w14:textId="77777777" w:rsidR="000152C6" w:rsidRPr="0032190F" w:rsidRDefault="000152C6" w:rsidP="000152C6">
      <w:pPr>
        <w:tabs>
          <w:tab w:val="left" w:pos="360"/>
        </w:tabs>
        <w:jc w:val="both"/>
        <w:rPr>
          <w:lang w:val="fr-FR"/>
        </w:rPr>
      </w:pPr>
      <w:r w:rsidRPr="0032190F">
        <w:rPr>
          <w:lang w:val="fr-FR"/>
        </w:rPr>
        <w:t xml:space="preserve">Le </w:t>
      </w:r>
      <w:r w:rsidRPr="0032190F">
        <w:rPr>
          <w:b/>
          <w:lang w:val="fr-FR"/>
        </w:rPr>
        <w:t>groupe I</w:t>
      </w:r>
      <w:r w:rsidRPr="0032190F">
        <w:rPr>
          <w:lang w:val="fr-FR"/>
        </w:rPr>
        <w:t xml:space="preserve"> correspond au vaste plateau de cote </w:t>
      </w:r>
      <w:smartTag w:uri="urn:schemas-microsoft-com:office:smarttags" w:element="metricconverter">
        <w:smartTagPr>
          <w:attr w:name="ProductID" w:val="2316 m"/>
        </w:smartTagPr>
        <w:r w:rsidRPr="0032190F">
          <w:rPr>
            <w:lang w:val="fr-FR"/>
          </w:rPr>
          <w:t>2316 m</w:t>
        </w:r>
      </w:smartTag>
      <w:r w:rsidRPr="0032190F">
        <w:rPr>
          <w:lang w:val="fr-FR"/>
        </w:rPr>
        <w:t xml:space="preserve"> (C. Conti)et à la fin de la montée du sentier du Bego supérieur. Il est séparé du groupe II par le début du couloir remontant vers le </w:t>
      </w:r>
      <w:r w:rsidRPr="0032190F">
        <w:rPr>
          <w:lang w:val="fr-FR"/>
        </w:rPr>
        <w:lastRenderedPageBreak/>
        <w:t xml:space="preserve">second plateau (par où passe le sentier du Bego Supérieur). Le </w:t>
      </w:r>
      <w:r w:rsidRPr="0032190F">
        <w:rPr>
          <w:b/>
          <w:lang w:val="fr-FR"/>
        </w:rPr>
        <w:t>groupe II</w:t>
      </w:r>
      <w:r w:rsidRPr="0032190F">
        <w:rPr>
          <w:lang w:val="fr-FR"/>
        </w:rPr>
        <w:t xml:space="preserve">, d’extension plus vaste, s’étend au sud sur un petit plateau abritant quelques marres. Il regroupe les affleurements rocheux surplombant par l’est la vallée et le lac des Merveilles de part et d’autre du sentier du Bego Supérieur. Le </w:t>
      </w:r>
      <w:r w:rsidRPr="0032190F">
        <w:rPr>
          <w:b/>
          <w:lang w:val="fr-FR"/>
        </w:rPr>
        <w:t>groupe III</w:t>
      </w:r>
      <w:r w:rsidRPr="0032190F">
        <w:rPr>
          <w:lang w:val="fr-FR"/>
        </w:rPr>
        <w:t xml:space="preserve"> réunit les affleurements qui bordent à l’est le lac des Merveilles en aval du sentier du Bego Supérieur. Le </w:t>
      </w:r>
      <w:r w:rsidRPr="0032190F">
        <w:rPr>
          <w:b/>
          <w:lang w:val="fr-FR"/>
        </w:rPr>
        <w:t>groupe IV</w:t>
      </w:r>
      <w:r w:rsidRPr="0032190F">
        <w:rPr>
          <w:lang w:val="fr-FR"/>
        </w:rPr>
        <w:t xml:space="preserve"> correspond à la terrasse la plus haute de cette zone et par extension aux alentours du sentier Supérieur de la vallée des Merveilles.</w:t>
      </w:r>
    </w:p>
    <w:p w14:paraId="0EC03BC7" w14:textId="77777777" w:rsidR="000152C6" w:rsidRPr="0032190F" w:rsidRDefault="000152C6" w:rsidP="000152C6">
      <w:pPr>
        <w:rPr>
          <w:lang w:val="fr-FR"/>
        </w:rPr>
      </w:pPr>
    </w:p>
    <w:p w14:paraId="7FC1F417" w14:textId="77777777" w:rsidR="000152C6" w:rsidRPr="0032190F" w:rsidRDefault="000152C6" w:rsidP="000152C6">
      <w:pPr>
        <w:pStyle w:val="Heading4"/>
        <w:numPr>
          <w:ilvl w:val="3"/>
          <w:numId w:val="0"/>
        </w:numPr>
        <w:tabs>
          <w:tab w:val="num" w:pos="2520"/>
        </w:tabs>
        <w:spacing w:before="240" w:after="60"/>
        <w:ind w:left="2160"/>
      </w:pPr>
      <w:r w:rsidRPr="0032190F">
        <w:t>Extension géographique</w:t>
      </w:r>
    </w:p>
    <w:p w14:paraId="4EBE1C67" w14:textId="77777777" w:rsidR="000152C6" w:rsidRPr="0032190F" w:rsidRDefault="000152C6" w:rsidP="000152C6">
      <w:pPr>
        <w:jc w:val="both"/>
        <w:rPr>
          <w:lang w:val="fr-FR"/>
        </w:rPr>
      </w:pPr>
    </w:p>
    <w:p w14:paraId="6E54739B" w14:textId="77777777" w:rsidR="000152C6" w:rsidRPr="0032190F" w:rsidRDefault="000152C6" w:rsidP="000152C6">
      <w:pPr>
        <w:jc w:val="both"/>
        <w:rPr>
          <w:lang w:val="fr-FR"/>
        </w:rPr>
      </w:pPr>
      <w:r w:rsidRPr="0032190F">
        <w:rPr>
          <w:lang w:val="fr-FR"/>
        </w:rPr>
        <w:t>La zone X débute au sud par les contreforts du mont Bego qui surplombent la zone IX et se poursuit dans la vallée des Merveilles par des couloirs suspendus jusqu’ à descendre a la roche de l’Autel. La plate-forme formée par le caisson rocheux en surplomb de la zone IX est le premier groupe de la zone X. Vers le nord, la limite avec le groupe II est marquée par la réunion des chemins qui pénètrent dans les barres rocheuses. Le groupe II est essentiellement par le couloir suspendu qui, après avoir dépassé les marres, traverse à altitude a peu près constante les affleurements de la série des Merveilles au-dessus de la vallée du même nom. En altitude la zone X est limitée par une ligne est-ouest qui traverse le grand éboulis en rive gauche en son milieu. En suivant le sentier du Bego supérieur et au-dessus de celui-ci, dans le fond de la vallée, elle se termine au niveau et avant la roche de l’Autel (ZXI.G0.R1). Enfin, le groupe III comprend les affleurements circonscrits entre la bordure est du lac des Merveilles et le sentier du Bego supérieur. Le groupe IV correspond à un pallier supérieur aux autres groupes auquel on accède par un sentier peu fréquenté depuis les flancs sud du mont Bego. Dans cette zone, la grande majorité des roches gravées sont des affleurements</w:t>
      </w:r>
    </w:p>
    <w:p w14:paraId="38E3F97F" w14:textId="29D3A574" w:rsidR="000152C6" w:rsidRPr="0032190F" w:rsidRDefault="00AA7ACB" w:rsidP="000152C6">
      <w:pPr>
        <w:pStyle w:val="Heading4"/>
        <w:numPr>
          <w:ilvl w:val="3"/>
          <w:numId w:val="0"/>
        </w:numPr>
        <w:tabs>
          <w:tab w:val="num" w:pos="2520"/>
        </w:tabs>
        <w:spacing w:before="240" w:after="60"/>
        <w:ind w:left="2160"/>
      </w:pPr>
      <w:r>
        <w:t>h</w:t>
      </w:r>
      <w:r w:rsidR="000152C6" w:rsidRPr="0032190F">
        <w:t>istorique</w:t>
      </w:r>
    </w:p>
    <w:p w14:paraId="1CE73E1A" w14:textId="77777777" w:rsidR="000152C6" w:rsidRPr="0032190F" w:rsidRDefault="000152C6" w:rsidP="000152C6">
      <w:pPr>
        <w:tabs>
          <w:tab w:val="left" w:pos="3270"/>
        </w:tabs>
        <w:rPr>
          <w:lang w:val="fr-FR"/>
        </w:rPr>
      </w:pPr>
    </w:p>
    <w:p w14:paraId="6E46316D" w14:textId="0336873C" w:rsidR="000152C6" w:rsidRPr="0032190F" w:rsidRDefault="000152C6" w:rsidP="000152C6">
      <w:pPr>
        <w:tabs>
          <w:tab w:val="left" w:pos="3270"/>
        </w:tabs>
        <w:rPr>
          <w:lang w:val="fr-FR"/>
        </w:rPr>
      </w:pPr>
      <w:r w:rsidRPr="0032190F">
        <w:rPr>
          <w:lang w:val="fr-FR"/>
        </w:rPr>
        <w:t xml:space="preserve">Pour </w:t>
      </w:r>
      <w:hyperlink r:id="rId14315" w:anchor="Aut_Bicknell" w:history="1">
        <w:r w:rsidR="00AA7ACB" w:rsidRPr="00AE78AA">
          <w:rPr>
            <w:rStyle w:val="Hyperlink"/>
            <w:lang w:val="fr-FR"/>
          </w:rPr>
          <w:t>C. Bicknell</w:t>
        </w:r>
      </w:hyperlink>
      <w:r w:rsidR="00AA7ACB">
        <w:rPr>
          <w:rStyle w:val="Hyperlink"/>
          <w:lang w:val="fr-FR"/>
        </w:rPr>
        <w:t xml:space="preserve"> </w:t>
      </w:r>
      <w:r w:rsidRPr="0032190F">
        <w:rPr>
          <w:lang w:val="fr-FR"/>
        </w:rPr>
        <w:t xml:space="preserve">la </w:t>
      </w:r>
      <w:r w:rsidRPr="0032190F">
        <w:rPr>
          <w:i/>
          <w:lang w:val="fr-FR"/>
        </w:rPr>
        <w:t>Rive Gauche du Lac des Merveilles</w:t>
      </w:r>
      <w:r w:rsidRPr="0032190F">
        <w:rPr>
          <w:lang w:val="fr-FR"/>
        </w:rPr>
        <w:t xml:space="preserve"> débute à l’altitude du lac du même nom (BIB 420 p. 116)</w:t>
      </w:r>
    </w:p>
    <w:p w14:paraId="15E31577" w14:textId="77777777" w:rsidR="000152C6" w:rsidRPr="0032190F" w:rsidRDefault="000152C6" w:rsidP="000152C6">
      <w:pPr>
        <w:tabs>
          <w:tab w:val="left" w:pos="3270"/>
        </w:tabs>
        <w:rPr>
          <w:lang w:val="fr-FR"/>
        </w:rPr>
      </w:pPr>
      <w:r w:rsidRPr="0032190F">
        <w:rPr>
          <w:lang w:val="fr-FR"/>
        </w:rPr>
        <w:t xml:space="preserve">Définit par Conti comme correspondant à la </w:t>
      </w:r>
      <w:r w:rsidRPr="0032190F">
        <w:rPr>
          <w:i/>
          <w:lang w:val="fr-FR"/>
        </w:rPr>
        <w:t>mulattiera</w:t>
      </w:r>
      <w:r w:rsidRPr="0032190F">
        <w:rPr>
          <w:lang w:val="fr-FR"/>
        </w:rPr>
        <w:t xml:space="preserve"> du Bego, 950 gravures furent relevées (BIB 1246 p. 21). Elle a été divisée en 4 groupes (BIB 215 p. 45, 47)</w:t>
      </w:r>
    </w:p>
    <w:p w14:paraId="43BB3B3D" w14:textId="77777777" w:rsidR="000152C6" w:rsidRPr="0032190F" w:rsidRDefault="000152C6" w:rsidP="000152C6">
      <w:pPr>
        <w:pStyle w:val="Heading4"/>
        <w:numPr>
          <w:ilvl w:val="3"/>
          <w:numId w:val="0"/>
        </w:numPr>
        <w:tabs>
          <w:tab w:val="num" w:pos="2520"/>
        </w:tabs>
        <w:spacing w:before="240" w:after="60"/>
        <w:ind w:left="2160"/>
      </w:pPr>
      <w:r w:rsidRPr="0032190F">
        <w:t>Thématiques caractéristiques</w:t>
      </w:r>
    </w:p>
    <w:p w14:paraId="00DC782B" w14:textId="77777777" w:rsidR="000152C6" w:rsidRPr="0032190F" w:rsidRDefault="000152C6" w:rsidP="000152C6">
      <w:pPr>
        <w:rPr>
          <w:lang w:val="fr-FR"/>
        </w:rPr>
      </w:pPr>
    </w:p>
    <w:p w14:paraId="24FAB767" w14:textId="77777777" w:rsidR="000152C6" w:rsidRPr="0032190F" w:rsidRDefault="000152C6" w:rsidP="000152C6">
      <w:pPr>
        <w:rPr>
          <w:lang w:val="fr-FR"/>
        </w:rPr>
      </w:pPr>
    </w:p>
    <w:p w14:paraId="415AC396" w14:textId="29CD6931" w:rsidR="000152C6" w:rsidRPr="0032190F" w:rsidRDefault="000152C6" w:rsidP="000152C6">
      <w:pPr>
        <w:rPr>
          <w:lang w:val="fr-FR"/>
        </w:rPr>
      </w:pPr>
      <w:r w:rsidRPr="0032190F">
        <w:rPr>
          <w:lang w:val="fr-FR"/>
        </w:rPr>
        <w:t xml:space="preserve">Si la partie méridionale de la zone X (ZX.GI) se présente géologiquement comme la plate-forme de la zone IX, ouverte comme elle sur la </w:t>
      </w:r>
      <w:hyperlink r:id="rId14316" w:anchor="Desc_UG_Zone_Lacs" w:history="1">
        <w:r w:rsidRPr="0032190F">
          <w:rPr>
            <w:rStyle w:val="Hyperlink"/>
            <w:lang w:val="fr-FR"/>
          </w:rPr>
          <w:t>zone des lacs</w:t>
        </w:r>
      </w:hyperlink>
      <w:r w:rsidRPr="0032190F">
        <w:rPr>
          <w:lang w:val="fr-FR"/>
        </w:rPr>
        <w:t xml:space="preserve">et l’entrée de la vallée des Merveilles, la plus grande partie de la zone X correspond à des couloirs longeant en la surplombant la vallée des Merveilles et son lac. </w:t>
      </w:r>
    </w:p>
    <w:p w14:paraId="520E1650" w14:textId="77777777" w:rsidR="000152C6" w:rsidRPr="0032190F" w:rsidRDefault="000152C6" w:rsidP="000152C6">
      <w:pPr>
        <w:rPr>
          <w:lang w:val="fr-FR"/>
        </w:rPr>
      </w:pPr>
    </w:p>
    <w:p w14:paraId="017AE1DE" w14:textId="77777777" w:rsidR="000152C6" w:rsidRPr="0032190F" w:rsidRDefault="000152C6" w:rsidP="000152C6">
      <w:pPr>
        <w:pStyle w:val="Heading4"/>
        <w:numPr>
          <w:ilvl w:val="3"/>
          <w:numId w:val="0"/>
        </w:numPr>
        <w:tabs>
          <w:tab w:val="num" w:pos="2520"/>
        </w:tabs>
        <w:spacing w:before="240" w:after="60"/>
        <w:ind w:left="2160"/>
      </w:pPr>
      <w:r w:rsidRPr="0032190F">
        <w:t>ZXGI</w:t>
      </w:r>
    </w:p>
    <w:p w14:paraId="6237BD37" w14:textId="77777777" w:rsidR="000152C6" w:rsidRPr="0032190F" w:rsidRDefault="000152C6" w:rsidP="00647EA0">
      <w:pPr>
        <w:pStyle w:val="Heading5"/>
      </w:pPr>
      <w:bookmarkStart w:id="5686" w:name="Desc_ZXGIR1A"/>
      <w:r w:rsidRPr="0032190F">
        <w:t>ZXGIR1A</w:t>
      </w:r>
    </w:p>
    <w:bookmarkEnd w:id="5686"/>
    <w:p w14:paraId="0F62D056" w14:textId="77777777" w:rsidR="000152C6" w:rsidRPr="0032190F" w:rsidRDefault="000152C6" w:rsidP="000152C6">
      <w:pPr>
        <w:rPr>
          <w:lang w:val="fr-FR"/>
        </w:rPr>
      </w:pPr>
    </w:p>
    <w:p w14:paraId="5CDF1AA7" w14:textId="6469F75C" w:rsidR="000152C6" w:rsidRPr="0032190F" w:rsidRDefault="000152C6" w:rsidP="000152C6">
      <w:pPr>
        <w:rPr>
          <w:lang w:val="fr-FR"/>
        </w:rPr>
      </w:pPr>
      <w:r w:rsidRPr="0032190F">
        <w:rPr>
          <w:lang w:val="fr-FR"/>
        </w:rPr>
        <w:t xml:space="preserve">La Hallebarde (fig. 29) est presque superposable à celle de la </w:t>
      </w:r>
      <w:hyperlink r:id="rId14317" w:anchor="Desc_ZIXGIIR4" w:history="1">
        <w:r w:rsidRPr="0032190F">
          <w:rPr>
            <w:rStyle w:val="Hyperlink"/>
            <w:lang w:val="fr-FR"/>
          </w:rPr>
          <w:t>Danseuse</w:t>
        </w:r>
      </w:hyperlink>
      <w:r w:rsidRPr="0032190F">
        <w:rPr>
          <w:lang w:val="fr-FR"/>
        </w:rPr>
        <w:t xml:space="preserve"> (SS BIB) </w:t>
      </w:r>
    </w:p>
    <w:p w14:paraId="760E6756" w14:textId="77777777" w:rsidR="000152C6" w:rsidRPr="0032190F" w:rsidRDefault="000152C6" w:rsidP="000152C6">
      <w:pPr>
        <w:pStyle w:val="Heading4"/>
        <w:numPr>
          <w:ilvl w:val="3"/>
          <w:numId w:val="0"/>
        </w:numPr>
        <w:tabs>
          <w:tab w:val="num" w:pos="2520"/>
        </w:tabs>
        <w:spacing w:before="240" w:after="60"/>
        <w:ind w:left="2160"/>
      </w:pPr>
      <w:r w:rsidRPr="0032190F">
        <w:t>ZXGII</w:t>
      </w:r>
    </w:p>
    <w:p w14:paraId="219F32F3" w14:textId="77777777" w:rsidR="000152C6" w:rsidRPr="0032190F" w:rsidRDefault="000152C6" w:rsidP="000152C6">
      <w:pPr>
        <w:rPr>
          <w:lang w:val="fr-FR"/>
        </w:rPr>
      </w:pPr>
    </w:p>
    <w:p w14:paraId="73724C8C" w14:textId="77777777" w:rsidR="000152C6" w:rsidRPr="0032190F" w:rsidRDefault="000152C6" w:rsidP="00647EA0">
      <w:pPr>
        <w:pStyle w:val="Heading5"/>
      </w:pPr>
      <w:bookmarkStart w:id="5687" w:name="Desc_ZXGIIR1"/>
      <w:r w:rsidRPr="0032190F">
        <w:lastRenderedPageBreak/>
        <w:t>ZXGIIR1</w:t>
      </w:r>
    </w:p>
    <w:p w14:paraId="02EF8083" w14:textId="77777777" w:rsidR="000152C6" w:rsidRPr="0032190F" w:rsidRDefault="000152C6" w:rsidP="000152C6">
      <w:pPr>
        <w:rPr>
          <w:lang w:val="fr-FR"/>
        </w:rPr>
      </w:pPr>
    </w:p>
    <w:p w14:paraId="3921D990" w14:textId="2763066B" w:rsidR="000152C6" w:rsidRPr="0032190F" w:rsidRDefault="000152C6" w:rsidP="000152C6">
      <w:pPr>
        <w:rPr>
          <w:lang w:val="fr-FR"/>
        </w:rPr>
      </w:pPr>
      <w:r w:rsidRPr="0032190F">
        <w:rPr>
          <w:lang w:val="fr-FR"/>
        </w:rPr>
        <w:t xml:space="preserve">Une </w:t>
      </w:r>
      <w:hyperlink r:id="rId14318" w:anchor="Typ_Bego_Figures_Franges" w:history="1">
        <w:r w:rsidRPr="0032190F">
          <w:rPr>
            <w:rStyle w:val="Hyperlink"/>
            <w:lang w:val="fr-FR"/>
          </w:rPr>
          <w:t>Figure à Franges</w:t>
        </w:r>
      </w:hyperlink>
      <w:r w:rsidRPr="0032190F">
        <w:rPr>
          <w:lang w:val="fr-FR"/>
        </w:rPr>
        <w:t xml:space="preserve"> scalariforme (SS BIB)</w:t>
      </w:r>
    </w:p>
    <w:p w14:paraId="62A43717" w14:textId="77777777" w:rsidR="000152C6" w:rsidRPr="0032190F" w:rsidRDefault="000152C6" w:rsidP="000152C6">
      <w:pPr>
        <w:rPr>
          <w:lang w:val="fr-FR"/>
        </w:rPr>
      </w:pPr>
    </w:p>
    <w:p w14:paraId="50E24CAA" w14:textId="77777777" w:rsidR="000152C6" w:rsidRPr="0032190F" w:rsidRDefault="000152C6" w:rsidP="00647EA0">
      <w:pPr>
        <w:pStyle w:val="Heading5"/>
      </w:pPr>
      <w:bookmarkStart w:id="5688" w:name="Desc_ZXGIIR2alpha"/>
      <w:r w:rsidRPr="0032190F">
        <w:t>ZXGIIR2@a</w:t>
      </w:r>
    </w:p>
    <w:bookmarkEnd w:id="5688"/>
    <w:p w14:paraId="14A3F166" w14:textId="77777777" w:rsidR="000152C6" w:rsidRPr="0032190F" w:rsidRDefault="000152C6" w:rsidP="000152C6">
      <w:pPr>
        <w:rPr>
          <w:lang w:val="fr-FR"/>
        </w:rPr>
      </w:pPr>
    </w:p>
    <w:p w14:paraId="70708F26" w14:textId="154C8A88" w:rsidR="000152C6" w:rsidRPr="00D1720C" w:rsidRDefault="000152C6" w:rsidP="000152C6">
      <w:pPr>
        <w:rPr>
          <w:lang w:val="it-IT"/>
        </w:rPr>
      </w:pPr>
      <w:r w:rsidRPr="00D1720C">
        <w:rPr>
          <w:lang w:val="it-IT"/>
        </w:rPr>
        <w:t xml:space="preserve">Inscrite « Maro Battista 2 août 1928 » comme la roche </w:t>
      </w:r>
      <w:hyperlink r:id="rId14319" w:anchor="Desc_ZXGIIR3B" w:history="1">
        <w:r w:rsidRPr="00D1720C">
          <w:rPr>
            <w:rStyle w:val="Hyperlink"/>
            <w:lang w:val="it-IT"/>
          </w:rPr>
          <w:t>ZXGIIR3B</w:t>
        </w:r>
      </w:hyperlink>
      <w:r w:rsidRPr="00D1720C">
        <w:rPr>
          <w:lang w:val="it-IT"/>
        </w:rPr>
        <w:t xml:space="preserve"> (Giusto-Magnardi 1999)</w:t>
      </w:r>
    </w:p>
    <w:p w14:paraId="29308E61" w14:textId="77777777" w:rsidR="000152C6" w:rsidRPr="0032190F" w:rsidRDefault="000152C6" w:rsidP="00647EA0">
      <w:pPr>
        <w:pStyle w:val="Heading5"/>
      </w:pPr>
      <w:bookmarkStart w:id="5689" w:name="Desc_ZXGIIR3B"/>
      <w:r w:rsidRPr="0032190F">
        <w:t>ZXGIIR3B</w:t>
      </w:r>
    </w:p>
    <w:bookmarkEnd w:id="5689"/>
    <w:p w14:paraId="46D2F688" w14:textId="77777777" w:rsidR="000152C6" w:rsidRPr="0032190F" w:rsidRDefault="000152C6" w:rsidP="000152C6">
      <w:pPr>
        <w:rPr>
          <w:lang w:val="fr-FR"/>
        </w:rPr>
      </w:pPr>
    </w:p>
    <w:p w14:paraId="26488A56" w14:textId="6F77B650" w:rsidR="000152C6" w:rsidRPr="0032190F" w:rsidRDefault="000152C6" w:rsidP="000152C6">
      <w:pPr>
        <w:rPr>
          <w:lang w:val="fr-FR"/>
        </w:rPr>
      </w:pPr>
      <w:r w:rsidRPr="0032190F">
        <w:rPr>
          <w:lang w:val="fr-FR"/>
        </w:rPr>
        <w:t xml:space="preserve">Inscrite « Maro Battista 2 août 1928 » comme la roche </w:t>
      </w:r>
      <w:hyperlink r:id="rId14320" w:anchor="Desc_ZXGIIR8beta" w:history="1">
        <w:r w:rsidRPr="0032190F">
          <w:rPr>
            <w:rStyle w:val="Hyperlink"/>
            <w:lang w:val="fr-FR"/>
          </w:rPr>
          <w:t>ZXGIIR8@b</w:t>
        </w:r>
      </w:hyperlink>
      <w:r w:rsidRPr="0032190F">
        <w:rPr>
          <w:lang w:val="fr-FR"/>
        </w:rPr>
        <w:t xml:space="preserve"> et la roche </w:t>
      </w:r>
      <w:hyperlink r:id="rId14321" w:anchor="Desc_ZXGIIR2alpha" w:history="1">
        <w:r w:rsidRPr="0032190F">
          <w:rPr>
            <w:rStyle w:val="Hyperlink"/>
            <w:lang w:val="fr-FR"/>
          </w:rPr>
          <w:t>ZXGIIR2@a</w:t>
        </w:r>
      </w:hyperlink>
      <w:r w:rsidRPr="0032190F">
        <w:rPr>
          <w:lang w:val="fr-FR"/>
        </w:rPr>
        <w:t xml:space="preserve"> [notée comme 3@b chez Nathalie, non vérifiée] (Giusto-Magnardi 1999)</w:t>
      </w:r>
    </w:p>
    <w:p w14:paraId="47EFD14B" w14:textId="77777777" w:rsidR="000152C6" w:rsidRPr="0032190F" w:rsidRDefault="000152C6" w:rsidP="00647EA0">
      <w:pPr>
        <w:pStyle w:val="Heading5"/>
      </w:pPr>
      <w:bookmarkStart w:id="5690" w:name="Desc_ZXGIIR4A"/>
      <w:bookmarkEnd w:id="5690"/>
      <w:r w:rsidRPr="0032190F">
        <w:t>ZXGIIR4A</w:t>
      </w:r>
    </w:p>
    <w:p w14:paraId="563D1218" w14:textId="77777777" w:rsidR="000152C6" w:rsidRPr="0032190F" w:rsidRDefault="000152C6" w:rsidP="000152C6">
      <w:pPr>
        <w:rPr>
          <w:lang w:val="fr-FR"/>
        </w:rPr>
      </w:pPr>
    </w:p>
    <w:p w14:paraId="7FEC197A" w14:textId="1376CD87" w:rsidR="000152C6" w:rsidRPr="0032190F" w:rsidRDefault="000152C6" w:rsidP="000152C6">
      <w:pPr>
        <w:rPr>
          <w:lang w:val="fr-FR"/>
        </w:rPr>
      </w:pPr>
      <w:r w:rsidRPr="0032190F">
        <w:rPr>
          <w:lang w:val="fr-FR"/>
        </w:rPr>
        <w:t xml:space="preserve">La </w:t>
      </w:r>
      <w:hyperlink r:id="rId14322" w:anchor="Typ_Bego_Hallebardes" w:history="1">
        <w:r w:rsidRPr="0032190F">
          <w:rPr>
            <w:rStyle w:val="Hyperlink"/>
            <w:lang w:val="fr-FR"/>
          </w:rPr>
          <w:t>Hallebarde</w:t>
        </w:r>
      </w:hyperlink>
      <w:r w:rsidRPr="0032190F">
        <w:rPr>
          <w:lang w:val="fr-FR"/>
        </w:rPr>
        <w:t xml:space="preserve"> 3 montre une séparation du manche et de la lame (SS BIB)</w:t>
      </w:r>
    </w:p>
    <w:p w14:paraId="1F9A59B4" w14:textId="77777777" w:rsidR="000152C6" w:rsidRPr="0032190F" w:rsidRDefault="000152C6" w:rsidP="00647EA0">
      <w:pPr>
        <w:pStyle w:val="Heading5"/>
      </w:pPr>
      <w:bookmarkStart w:id="5691" w:name="Desc_ZXGIIR8alpha"/>
      <w:r w:rsidRPr="0032190F">
        <w:t>ZXGIIR8@a</w:t>
      </w:r>
    </w:p>
    <w:bookmarkEnd w:id="5691"/>
    <w:p w14:paraId="7F7015F2" w14:textId="77777777" w:rsidR="000152C6" w:rsidRPr="0032190F" w:rsidRDefault="000152C6" w:rsidP="000152C6">
      <w:pPr>
        <w:rPr>
          <w:lang w:val="fr-FR"/>
        </w:rPr>
      </w:pPr>
    </w:p>
    <w:p w14:paraId="0A06D0AA" w14:textId="5114BE42" w:rsidR="000152C6" w:rsidRPr="0032190F" w:rsidRDefault="000152C6" w:rsidP="000152C6">
      <w:pPr>
        <w:rPr>
          <w:lang w:val="fr-FR"/>
        </w:rPr>
      </w:pPr>
      <w:r w:rsidRPr="0032190F">
        <w:rPr>
          <w:lang w:val="fr-FR"/>
        </w:rPr>
        <w:t xml:space="preserve">Une </w:t>
      </w:r>
      <w:hyperlink r:id="rId14323" w:anchor="Typ_Bego_Hallebardes" w:history="1">
        <w:r w:rsidRPr="0032190F">
          <w:rPr>
            <w:rStyle w:val="Hyperlink"/>
            <w:lang w:val="fr-FR"/>
          </w:rPr>
          <w:t>Hallebarde</w:t>
        </w:r>
      </w:hyperlink>
      <w:r w:rsidRPr="0032190F">
        <w:rPr>
          <w:lang w:val="fr-FR"/>
        </w:rPr>
        <w:t xml:space="preserve"> au-dessus d’un Corniforme (sacrifice ?). La Hallebarde est avec une plage qui semble fusionner à l’autre extrémité du manche (SS BIB). Le piquetage de la lame est plus fin que celui de la plage et du manche (SS BIB)</w:t>
      </w:r>
    </w:p>
    <w:p w14:paraId="427FC507" w14:textId="77777777" w:rsidR="000152C6" w:rsidRPr="0032190F" w:rsidRDefault="000152C6" w:rsidP="000152C6">
      <w:pPr>
        <w:rPr>
          <w:lang w:val="fr-FR"/>
        </w:rPr>
      </w:pPr>
    </w:p>
    <w:p w14:paraId="3AB66B05" w14:textId="77777777" w:rsidR="000152C6" w:rsidRPr="0032190F" w:rsidRDefault="000152C6" w:rsidP="00647EA0">
      <w:pPr>
        <w:pStyle w:val="Heading5"/>
      </w:pPr>
      <w:bookmarkStart w:id="5692" w:name="Desc_ZXGIIR8beta"/>
      <w:r w:rsidRPr="0032190F">
        <w:t>ZXGIIR8@b</w:t>
      </w:r>
    </w:p>
    <w:p w14:paraId="0334719E" w14:textId="77777777" w:rsidR="000152C6" w:rsidRPr="0032190F" w:rsidRDefault="000152C6" w:rsidP="000152C6">
      <w:pPr>
        <w:rPr>
          <w:lang w:val="fr-FR"/>
        </w:rPr>
      </w:pPr>
    </w:p>
    <w:p w14:paraId="0DF762DD" w14:textId="0C6380E3" w:rsidR="000152C6" w:rsidRPr="0038356E" w:rsidRDefault="000152C6" w:rsidP="000152C6">
      <w:pPr>
        <w:rPr>
          <w:lang w:val="it-IT"/>
        </w:rPr>
      </w:pPr>
      <w:r w:rsidRPr="0038356E">
        <w:rPr>
          <w:lang w:val="it-IT"/>
        </w:rPr>
        <w:t xml:space="preserve">Inscrite « Maro Battista 2 août 1928 » comme la roche </w:t>
      </w:r>
      <w:hyperlink r:id="rId14324" w:anchor="Desc_ZXGIIR3B" w:history="1">
        <w:r w:rsidRPr="0038356E">
          <w:rPr>
            <w:rStyle w:val="Hyperlink"/>
            <w:lang w:val="it-IT"/>
          </w:rPr>
          <w:t>ZXGIIR3B</w:t>
        </w:r>
      </w:hyperlink>
      <w:r w:rsidRPr="0038356E">
        <w:rPr>
          <w:lang w:val="it-IT"/>
        </w:rPr>
        <w:t xml:space="preserve"> (Giusto-Magnardi 1999)</w:t>
      </w:r>
    </w:p>
    <w:p w14:paraId="66986F0F" w14:textId="77777777" w:rsidR="000152C6" w:rsidRPr="0038356E" w:rsidRDefault="000152C6" w:rsidP="000152C6">
      <w:pPr>
        <w:rPr>
          <w:lang w:val="it-IT"/>
        </w:rPr>
      </w:pPr>
    </w:p>
    <w:p w14:paraId="00E97AD4" w14:textId="77777777" w:rsidR="000152C6" w:rsidRPr="0032190F" w:rsidRDefault="000152C6" w:rsidP="00647EA0">
      <w:pPr>
        <w:pStyle w:val="Heading5"/>
      </w:pPr>
      <w:bookmarkStart w:id="5693" w:name="Desc_ZXGIIR10A"/>
      <w:bookmarkEnd w:id="5687"/>
      <w:bookmarkEnd w:id="5692"/>
      <w:r w:rsidRPr="0032190F">
        <w:t>ZXGIIR10A</w:t>
      </w:r>
    </w:p>
    <w:bookmarkEnd w:id="5693"/>
    <w:p w14:paraId="1819CB78" w14:textId="77777777" w:rsidR="000152C6" w:rsidRPr="0032190F" w:rsidRDefault="000152C6" w:rsidP="000152C6">
      <w:pPr>
        <w:rPr>
          <w:lang w:val="fr-FR"/>
        </w:rPr>
      </w:pPr>
    </w:p>
    <w:p w14:paraId="309F73C4" w14:textId="38F31953" w:rsidR="000152C6" w:rsidRPr="0032190F" w:rsidRDefault="00000000" w:rsidP="000152C6">
      <w:pPr>
        <w:rPr>
          <w:lang w:val="fr-FR"/>
        </w:rPr>
      </w:pPr>
      <w:hyperlink r:id="rId14325" w:anchor="Ana_Processus_Gravure" w:history="1">
        <w:r w:rsidR="000152C6" w:rsidRPr="0032190F">
          <w:rPr>
            <w:rStyle w:val="Hyperlink"/>
            <w:lang w:val="fr-FR"/>
          </w:rPr>
          <w:t>Processus</w:t>
        </w:r>
      </w:hyperlink>
      <w:r w:rsidR="000152C6" w:rsidRPr="0032190F">
        <w:rPr>
          <w:lang w:val="fr-FR"/>
        </w:rPr>
        <w:t xml:space="preserve"> de réalisation de gravures de poignards (SS BIB)</w:t>
      </w:r>
    </w:p>
    <w:p w14:paraId="7028FBE2" w14:textId="77777777" w:rsidR="000152C6" w:rsidRPr="0032190F" w:rsidRDefault="000152C6" w:rsidP="00647EA0">
      <w:pPr>
        <w:pStyle w:val="Heading5"/>
      </w:pPr>
      <w:bookmarkStart w:id="5694" w:name="Desc_ZXGIIR13A"/>
      <w:r w:rsidRPr="0032190F">
        <w:t xml:space="preserve">ZXGIIR13A, </w:t>
      </w:r>
    </w:p>
    <w:p w14:paraId="6F53EED8" w14:textId="77777777" w:rsidR="000152C6" w:rsidRPr="0032190F" w:rsidRDefault="000152C6" w:rsidP="000152C6">
      <w:pPr>
        <w:jc w:val="right"/>
        <w:rPr>
          <w:i/>
          <w:lang w:val="fr-FR"/>
        </w:rPr>
      </w:pPr>
      <w:r w:rsidRPr="0032190F">
        <w:rPr>
          <w:i/>
          <w:lang w:val="fr-FR"/>
        </w:rPr>
        <w:t>Roche du Sacrifice</w:t>
      </w:r>
    </w:p>
    <w:bookmarkEnd w:id="5694"/>
    <w:p w14:paraId="01FEBFB2" w14:textId="77777777" w:rsidR="000152C6" w:rsidRPr="0032190F" w:rsidRDefault="000152C6" w:rsidP="000152C6">
      <w:pPr>
        <w:jc w:val="both"/>
        <w:rPr>
          <w:lang w:val="fr-FR"/>
        </w:rPr>
      </w:pPr>
    </w:p>
    <w:p w14:paraId="250CC072" w14:textId="45E9DCC3" w:rsidR="000152C6" w:rsidRPr="0032190F" w:rsidRDefault="00000000" w:rsidP="000152C6">
      <w:pPr>
        <w:jc w:val="both"/>
        <w:rPr>
          <w:lang w:val="fr-FR"/>
        </w:rPr>
      </w:pPr>
      <w:hyperlink r:id="rId14326" w:anchor="Aut_Bicknell" w:history="1">
        <w:r w:rsidR="00AA7ACB" w:rsidRPr="00AE78AA">
          <w:rPr>
            <w:rStyle w:val="Hyperlink"/>
            <w:lang w:val="fr-FR"/>
          </w:rPr>
          <w:t>C. Bicknell</w:t>
        </w:r>
      </w:hyperlink>
      <w:r w:rsidR="00AA7ACB" w:rsidRPr="00AA7ACB">
        <w:rPr>
          <w:rStyle w:val="Hyperlink"/>
          <w:color w:val="auto"/>
          <w:u w:val="none"/>
          <w:lang w:val="fr-FR"/>
        </w:rPr>
        <w:t xml:space="preserve"> </w:t>
      </w:r>
      <w:r w:rsidR="000152C6" w:rsidRPr="0032190F">
        <w:rPr>
          <w:lang w:val="fr-FR"/>
        </w:rPr>
        <w:t xml:space="preserve">décrit une partie des 50 gravures de cette roche : les cornes horizontales qui atteignent presque </w:t>
      </w:r>
      <w:smartTag w:uri="urn:schemas-microsoft-com:office:smarttags" w:element="metricconverter">
        <w:smartTagPr>
          <w:attr w:name="ProductID" w:val="2,5 m"/>
        </w:smartTagPr>
        <w:r w:rsidR="000152C6" w:rsidRPr="0032190F">
          <w:rPr>
            <w:lang w:val="fr-FR"/>
          </w:rPr>
          <w:t>2,5 m</w:t>
        </w:r>
      </w:smartTag>
      <w:r w:rsidR="000152C6" w:rsidRPr="0032190F">
        <w:rPr>
          <w:lang w:val="fr-FR"/>
        </w:rPr>
        <w:t xml:space="preserve"> de long, le personnage tenant un instrument au dessus (BIB 420 p. 116) Conti en fait également mention (BIB 1246 p. 22)</w:t>
      </w:r>
    </w:p>
    <w:p w14:paraId="753F9268" w14:textId="77777777" w:rsidR="000152C6" w:rsidRPr="0032190F" w:rsidRDefault="000152C6" w:rsidP="000152C6">
      <w:pPr>
        <w:jc w:val="both"/>
        <w:rPr>
          <w:lang w:val="fr-FR"/>
        </w:rPr>
      </w:pPr>
    </w:p>
    <w:p w14:paraId="22E08B15" w14:textId="77777777" w:rsidR="000152C6" w:rsidRPr="0032190F" w:rsidRDefault="000152C6" w:rsidP="000152C6">
      <w:pPr>
        <w:pStyle w:val="Heading6"/>
      </w:pPr>
      <w:r w:rsidRPr="0032190F">
        <w:t>face a</w:t>
      </w:r>
    </w:p>
    <w:p w14:paraId="1B445C4E" w14:textId="77777777" w:rsidR="000152C6" w:rsidRPr="0032190F" w:rsidRDefault="000152C6" w:rsidP="000152C6">
      <w:pPr>
        <w:jc w:val="both"/>
        <w:rPr>
          <w:lang w:val="fr-FR"/>
        </w:rPr>
      </w:pPr>
    </w:p>
    <w:p w14:paraId="2895CE3D" w14:textId="3B428238" w:rsidR="000152C6" w:rsidRPr="0032190F" w:rsidRDefault="000152C6" w:rsidP="000152C6">
      <w:pPr>
        <w:rPr>
          <w:lang w:val="fr-FR"/>
        </w:rPr>
      </w:pPr>
      <w:r w:rsidRPr="0032190F">
        <w:rPr>
          <w:lang w:val="fr-FR"/>
        </w:rPr>
        <w:t xml:space="preserve">Sur une autre face : diverses </w:t>
      </w:r>
      <w:hyperlink r:id="rId14327" w:anchor="Typ_Bego_Figures_Franges" w:history="1">
        <w:r w:rsidRPr="0032190F">
          <w:rPr>
            <w:rStyle w:val="Hyperlink"/>
            <w:lang w:val="fr-FR"/>
          </w:rPr>
          <w:t>Figure à Franges</w:t>
        </w:r>
      </w:hyperlink>
      <w:r w:rsidRPr="0032190F">
        <w:rPr>
          <w:lang w:val="fr-FR"/>
        </w:rPr>
        <w:t xml:space="preserve"> scalariformes dont certaines préalablement considérées comme des Réticulés simples (dans BD « Mont Bego) (SS BIB)</w:t>
      </w:r>
    </w:p>
    <w:p w14:paraId="1615D2F4" w14:textId="77777777" w:rsidR="000152C6" w:rsidRPr="0032190F" w:rsidRDefault="000152C6" w:rsidP="000152C6">
      <w:pPr>
        <w:jc w:val="both"/>
        <w:rPr>
          <w:lang w:val="fr-FR"/>
        </w:rPr>
      </w:pPr>
    </w:p>
    <w:p w14:paraId="5E4A977B" w14:textId="77777777" w:rsidR="000152C6" w:rsidRPr="0032190F" w:rsidRDefault="000152C6" w:rsidP="000152C6">
      <w:pPr>
        <w:pStyle w:val="Heading6"/>
      </w:pPr>
      <w:r w:rsidRPr="0032190F">
        <w:t>face b</w:t>
      </w:r>
    </w:p>
    <w:p w14:paraId="6EA23667" w14:textId="77777777" w:rsidR="000152C6" w:rsidRPr="0032190F" w:rsidRDefault="000152C6" w:rsidP="000152C6">
      <w:pPr>
        <w:jc w:val="both"/>
        <w:rPr>
          <w:lang w:val="fr-FR"/>
        </w:rPr>
      </w:pPr>
    </w:p>
    <w:p w14:paraId="600DFCC3" w14:textId="409245F2" w:rsidR="000152C6" w:rsidRPr="0032190F" w:rsidRDefault="000152C6" w:rsidP="000152C6">
      <w:pPr>
        <w:jc w:val="both"/>
        <w:rPr>
          <w:lang w:val="fr-FR"/>
        </w:rPr>
      </w:pPr>
      <w:r w:rsidRPr="0032190F">
        <w:rPr>
          <w:lang w:val="fr-FR"/>
        </w:rPr>
        <w:t xml:space="preserve">La face b de cette roche montre un des plus grand </w:t>
      </w:r>
      <w:hyperlink r:id="rId14328" w:anchor="Typ_Bego_Personnages" w:history="1">
        <w:r w:rsidRPr="0032190F">
          <w:rPr>
            <w:rStyle w:val="Hyperlink"/>
            <w:lang w:val="fr-FR"/>
          </w:rPr>
          <w:t>Personnage</w:t>
        </w:r>
      </w:hyperlink>
      <w:r w:rsidRPr="0032190F">
        <w:rPr>
          <w:lang w:val="fr-FR"/>
        </w:rPr>
        <w:t xml:space="preserve">du site. Il qui tient une hallebarde. Typologiquement, il est très proche d’un des 4 personnages de  </w:t>
      </w:r>
      <w:hyperlink r:id="rId14329" w:anchor="Sizz_Vite_31" w:history="1">
        <w:r w:rsidRPr="0032190F">
          <w:rPr>
            <w:rStyle w:val="Hyperlink"/>
            <w:lang w:val="fr-FR"/>
          </w:rPr>
          <w:t>Vite r.31</w:t>
        </w:r>
      </w:hyperlink>
      <w:r w:rsidRPr="0032190F">
        <w:rPr>
          <w:lang w:val="fr-FR"/>
        </w:rPr>
        <w:t xml:space="preserve"> (aspect général schématique, tête ronde dégagée du corps oblongue, jambes légèrement arquées au niveau des cuisses puis parallèles, sexe masculin bien marqué, empatement pour figurer les pieds (SS BIB)</w:t>
      </w:r>
    </w:p>
    <w:p w14:paraId="13A69BAF" w14:textId="77777777" w:rsidR="000152C6" w:rsidRPr="0032190F" w:rsidRDefault="000152C6" w:rsidP="000152C6">
      <w:pPr>
        <w:jc w:val="both"/>
        <w:rPr>
          <w:lang w:val="fr-FR"/>
        </w:rPr>
      </w:pPr>
    </w:p>
    <w:p w14:paraId="79AF500D" w14:textId="77777777" w:rsidR="000152C6" w:rsidRPr="0032190F" w:rsidRDefault="000152C6" w:rsidP="000152C6">
      <w:pPr>
        <w:pStyle w:val="Heading6"/>
      </w:pPr>
      <w:r w:rsidRPr="0032190F">
        <w:t>face c</w:t>
      </w:r>
    </w:p>
    <w:p w14:paraId="559F0DDD" w14:textId="77777777" w:rsidR="000152C6" w:rsidRPr="0032190F" w:rsidRDefault="000152C6" w:rsidP="000152C6">
      <w:pPr>
        <w:jc w:val="both"/>
        <w:rPr>
          <w:lang w:val="fr-FR"/>
        </w:rPr>
      </w:pPr>
    </w:p>
    <w:p w14:paraId="51E3BCF6" w14:textId="77777777" w:rsidR="000152C6" w:rsidRPr="0032190F" w:rsidRDefault="000152C6" w:rsidP="000152C6">
      <w:pPr>
        <w:jc w:val="both"/>
        <w:rPr>
          <w:lang w:val="fr-FR"/>
        </w:rPr>
      </w:pPr>
      <w:r w:rsidRPr="0032190F">
        <w:rPr>
          <w:lang w:val="fr-FR"/>
        </w:rPr>
        <w:t>Sur une autre face : des grandes plages régulière (SS BIB)</w:t>
      </w:r>
    </w:p>
    <w:p w14:paraId="28D515DD" w14:textId="77777777" w:rsidR="000152C6" w:rsidRPr="0032190F" w:rsidRDefault="000152C6" w:rsidP="000152C6">
      <w:pPr>
        <w:jc w:val="both"/>
        <w:rPr>
          <w:lang w:val="fr-FR"/>
        </w:rPr>
      </w:pPr>
    </w:p>
    <w:p w14:paraId="11B499BA" w14:textId="77777777" w:rsidR="000152C6" w:rsidRPr="0032190F" w:rsidRDefault="000152C6" w:rsidP="000152C6">
      <w:pPr>
        <w:jc w:val="both"/>
        <w:rPr>
          <w:lang w:val="fr-FR"/>
        </w:rPr>
      </w:pPr>
    </w:p>
    <w:p w14:paraId="587A3143" w14:textId="77777777" w:rsidR="000152C6" w:rsidRPr="0032190F" w:rsidRDefault="000152C6" w:rsidP="00647EA0">
      <w:pPr>
        <w:pStyle w:val="Heading5"/>
      </w:pPr>
      <w:r w:rsidRPr="0032190F">
        <w:t>ZXGIIR15A, Bird Rock</w:t>
      </w:r>
    </w:p>
    <w:p w14:paraId="62C0B61F" w14:textId="77777777" w:rsidR="000152C6" w:rsidRPr="0032190F" w:rsidRDefault="000152C6" w:rsidP="000152C6">
      <w:pPr>
        <w:rPr>
          <w:lang w:val="fr-FR"/>
        </w:rPr>
      </w:pPr>
    </w:p>
    <w:p w14:paraId="1617BADA" w14:textId="715B6B93" w:rsidR="000152C6" w:rsidRPr="0032190F" w:rsidRDefault="000152C6" w:rsidP="000152C6">
      <w:pPr>
        <w:rPr>
          <w:lang w:val="fr-FR"/>
        </w:rPr>
      </w:pPr>
      <w:r w:rsidRPr="0032190F">
        <w:rPr>
          <w:lang w:val="fr-FR"/>
        </w:rPr>
        <w:t xml:space="preserve">Décrite par </w:t>
      </w:r>
      <w:hyperlink r:id="rId14330" w:anchor="Aut_Bicknell" w:history="1">
        <w:r w:rsidR="00AA7ACB" w:rsidRPr="00AE78AA">
          <w:rPr>
            <w:rStyle w:val="Hyperlink"/>
            <w:lang w:val="fr-FR"/>
          </w:rPr>
          <w:t>C. Bicknell</w:t>
        </w:r>
      </w:hyperlink>
      <w:r w:rsidR="00AA7ACB" w:rsidRPr="00AA7ACB">
        <w:rPr>
          <w:rStyle w:val="Hyperlink"/>
          <w:color w:val="auto"/>
          <w:u w:val="none"/>
          <w:lang w:val="fr-FR"/>
        </w:rPr>
        <w:t xml:space="preserve"> </w:t>
      </w:r>
      <w:r w:rsidRPr="0032190F">
        <w:rPr>
          <w:lang w:val="fr-FR"/>
        </w:rPr>
        <w:t>comme portant entres autres 14 armes ou outils, une fourche longue de près d’un mètre de long (en fait un corniforme) (BIB 420 p. 1117)</w:t>
      </w:r>
    </w:p>
    <w:p w14:paraId="2767ECC7" w14:textId="77777777" w:rsidR="000152C6" w:rsidRPr="0032190F" w:rsidRDefault="000152C6" w:rsidP="000152C6">
      <w:pPr>
        <w:rPr>
          <w:lang w:val="fr-FR"/>
        </w:rPr>
      </w:pPr>
    </w:p>
    <w:p w14:paraId="58F34EE1" w14:textId="77777777" w:rsidR="000152C6" w:rsidRPr="0032190F" w:rsidRDefault="000152C6" w:rsidP="000152C6">
      <w:pPr>
        <w:jc w:val="both"/>
        <w:rPr>
          <w:lang w:val="fr-FR"/>
        </w:rPr>
      </w:pPr>
      <w:r w:rsidRPr="0032190F">
        <w:rPr>
          <w:lang w:val="fr-FR"/>
        </w:rPr>
        <w:t>En comptant les corniformes isolé et attelés on compte 85 figures de cornus (BD Mica 8/04/2010)</w:t>
      </w:r>
    </w:p>
    <w:p w14:paraId="0925FD9C" w14:textId="77777777" w:rsidR="000152C6" w:rsidRPr="0032190F" w:rsidRDefault="000152C6" w:rsidP="000152C6">
      <w:pPr>
        <w:rPr>
          <w:lang w:val="fr-FR"/>
        </w:rPr>
      </w:pPr>
    </w:p>
    <w:p w14:paraId="117F046B" w14:textId="77777777" w:rsidR="000152C6" w:rsidRPr="0032190F" w:rsidRDefault="000152C6" w:rsidP="00647EA0">
      <w:pPr>
        <w:pStyle w:val="Heading5"/>
      </w:pPr>
      <w:bookmarkStart w:id="5695" w:name="Desc_ZXGIIR18C"/>
      <w:r w:rsidRPr="0032190F">
        <w:t>ZXGIIR18C</w:t>
      </w:r>
    </w:p>
    <w:bookmarkEnd w:id="5695"/>
    <w:p w14:paraId="50D93FEE" w14:textId="77777777" w:rsidR="000152C6" w:rsidRPr="0032190F" w:rsidRDefault="000152C6" w:rsidP="000152C6">
      <w:pPr>
        <w:rPr>
          <w:lang w:val="fr-FR"/>
        </w:rPr>
      </w:pPr>
    </w:p>
    <w:p w14:paraId="39767D1B" w14:textId="03C27BF9" w:rsidR="000152C6" w:rsidRPr="0032190F" w:rsidRDefault="000152C6" w:rsidP="000152C6">
      <w:pPr>
        <w:rPr>
          <w:lang w:val="fr-FR"/>
        </w:rPr>
      </w:pPr>
      <w:r w:rsidRPr="0032190F">
        <w:rPr>
          <w:lang w:val="fr-FR"/>
        </w:rPr>
        <w:t xml:space="preserve">Mentionnée par </w:t>
      </w:r>
      <w:hyperlink r:id="rId14331" w:anchor="Aut_Bicknell" w:history="1">
        <w:r w:rsidR="00AA7ACB" w:rsidRPr="00AE78AA">
          <w:rPr>
            <w:rStyle w:val="Hyperlink"/>
            <w:lang w:val="fr-FR"/>
          </w:rPr>
          <w:t>C. Bicknell</w:t>
        </w:r>
      </w:hyperlink>
      <w:r w:rsidR="00AA7ACB" w:rsidRPr="00AA7ACB">
        <w:rPr>
          <w:rStyle w:val="Hyperlink"/>
          <w:color w:val="auto"/>
          <w:u w:val="none"/>
          <w:lang w:val="fr-FR"/>
        </w:rPr>
        <w:t xml:space="preserve"> </w:t>
      </w:r>
      <w:r w:rsidRPr="0032190F">
        <w:rPr>
          <w:lang w:val="fr-FR"/>
        </w:rPr>
        <w:t>(BIB 420 p. 1117). Orientée à l’ouest (SS BIB)</w:t>
      </w:r>
    </w:p>
    <w:p w14:paraId="11AA4104" w14:textId="77777777" w:rsidR="000152C6" w:rsidRPr="0032190F" w:rsidRDefault="000152C6" w:rsidP="000152C6">
      <w:pPr>
        <w:rPr>
          <w:lang w:val="fr-FR"/>
        </w:rPr>
      </w:pPr>
    </w:p>
    <w:p w14:paraId="4B8CDF83" w14:textId="0A3C069A" w:rsidR="000152C6" w:rsidRPr="0032190F" w:rsidRDefault="000152C6" w:rsidP="000152C6">
      <w:pPr>
        <w:rPr>
          <w:lang w:val="fr-FR"/>
        </w:rPr>
      </w:pPr>
      <w:r w:rsidRPr="0032190F">
        <w:rPr>
          <w:lang w:val="fr-FR"/>
        </w:rPr>
        <w:t xml:space="preserve">Les figures 1 et 2, respectivement un Réticulé et des cercles concentriques rappellent le Réticulé disposé sous un trou naturel de </w:t>
      </w:r>
      <w:hyperlink r:id="rId14332" w:anchor="Sizz_Luine_10C" w:history="1">
        <w:r w:rsidRPr="0032190F">
          <w:rPr>
            <w:rStyle w:val="Hyperlink"/>
            <w:lang w:val="fr-FR"/>
          </w:rPr>
          <w:t>Luine r. 10C</w:t>
        </w:r>
      </w:hyperlink>
      <w:r w:rsidRPr="0032190F">
        <w:rPr>
          <w:lang w:val="fr-FR"/>
        </w:rPr>
        <w:t xml:space="preserve"> (SS BIB).</w:t>
      </w:r>
    </w:p>
    <w:p w14:paraId="7667931B" w14:textId="77777777" w:rsidR="000152C6" w:rsidRPr="0032190F" w:rsidRDefault="000152C6" w:rsidP="000152C6">
      <w:pPr>
        <w:rPr>
          <w:lang w:val="fr-FR"/>
        </w:rPr>
      </w:pPr>
      <w:r w:rsidRPr="0032190F">
        <w:rPr>
          <w:lang w:val="fr-FR"/>
        </w:rPr>
        <w:t>Pour Dufrenne : « les trois ronds concentriques symbolisent très vraissemblablement les trois cieux » et « le motif réticulé évoque naturellement la Terre » (Dufrenne 1997 p. 47)</w:t>
      </w:r>
    </w:p>
    <w:p w14:paraId="7E836FEF" w14:textId="77777777" w:rsidR="000152C6" w:rsidRPr="0032190F" w:rsidRDefault="000152C6" w:rsidP="000152C6">
      <w:pPr>
        <w:rPr>
          <w:lang w:val="fr-FR"/>
        </w:rPr>
      </w:pPr>
    </w:p>
    <w:p w14:paraId="136A3138" w14:textId="77777777" w:rsidR="000152C6" w:rsidRPr="0032190F" w:rsidRDefault="000152C6" w:rsidP="000152C6">
      <w:pPr>
        <w:rPr>
          <w:lang w:val="fr-FR"/>
        </w:rPr>
      </w:pPr>
      <w:r w:rsidRPr="0032190F">
        <w:rPr>
          <w:lang w:val="fr-FR"/>
        </w:rPr>
        <w:t>On note également la juxtaposition d’un Réticulé et d’un araire (SS BIB)</w:t>
      </w:r>
    </w:p>
    <w:p w14:paraId="6BEEDB87" w14:textId="77777777" w:rsidR="000152C6" w:rsidRPr="0032190F" w:rsidRDefault="000152C6" w:rsidP="000152C6">
      <w:pPr>
        <w:pStyle w:val="Heading4"/>
        <w:numPr>
          <w:ilvl w:val="3"/>
          <w:numId w:val="0"/>
        </w:numPr>
        <w:tabs>
          <w:tab w:val="num" w:pos="2520"/>
        </w:tabs>
        <w:spacing w:before="240" w:after="60"/>
        <w:ind w:left="2160"/>
      </w:pPr>
      <w:r w:rsidRPr="0032190F">
        <w:t>ZXGIII</w:t>
      </w:r>
    </w:p>
    <w:p w14:paraId="4568ADFF" w14:textId="77777777" w:rsidR="000152C6" w:rsidRPr="0032190F" w:rsidRDefault="000152C6" w:rsidP="00647EA0">
      <w:pPr>
        <w:pStyle w:val="Heading5"/>
      </w:pPr>
      <w:bookmarkStart w:id="5696" w:name="Desc_ZXGIIIR4"/>
      <w:r w:rsidRPr="0032190F">
        <w:t>ZXGIIIR4</w:t>
      </w:r>
    </w:p>
    <w:bookmarkEnd w:id="5696"/>
    <w:p w14:paraId="5BE7F576" w14:textId="77777777" w:rsidR="000152C6" w:rsidRPr="0032190F" w:rsidRDefault="000152C6" w:rsidP="000152C6">
      <w:pPr>
        <w:rPr>
          <w:lang w:val="fr-FR"/>
        </w:rPr>
      </w:pPr>
    </w:p>
    <w:p w14:paraId="6CC0AA4C" w14:textId="3A7D4C93" w:rsidR="000152C6" w:rsidRPr="0032190F" w:rsidRDefault="000152C6" w:rsidP="000152C6">
      <w:pPr>
        <w:rPr>
          <w:lang w:val="fr-FR"/>
        </w:rPr>
      </w:pPr>
      <w:r w:rsidRPr="0032190F">
        <w:rPr>
          <w:lang w:val="fr-FR"/>
        </w:rPr>
        <w:t xml:space="preserve">Sur ce large affleurement de pélite orange on retrouve la </w:t>
      </w:r>
      <w:hyperlink r:id="rId14333" w:anchor="Ana_Chrono_Superpositions" w:history="1">
        <w:r w:rsidRPr="0032190F">
          <w:rPr>
            <w:rStyle w:val="Hyperlink"/>
            <w:lang w:val="fr-FR"/>
          </w:rPr>
          <w:t>superposition</w:t>
        </w:r>
      </w:hyperlink>
      <w:r w:rsidRPr="0032190F">
        <w:rPr>
          <w:lang w:val="fr-FR"/>
        </w:rPr>
        <w:t>entre un corniforme à corps légèrement trapézoïdal (ou rectangulaire court) et cornes à deux segments parallèles (fig. 76) et un poignard en forme de « décapsuleur » (fig. 75).</w:t>
      </w:r>
    </w:p>
    <w:p w14:paraId="36521E2B" w14:textId="77777777" w:rsidR="000152C6" w:rsidRPr="0032190F" w:rsidRDefault="000152C6" w:rsidP="000152C6">
      <w:pPr>
        <w:jc w:val="both"/>
        <w:rPr>
          <w:lang w:val="fr-FR"/>
        </w:rPr>
      </w:pPr>
      <w:r w:rsidRPr="0032190F">
        <w:rPr>
          <w:lang w:val="fr-FR"/>
        </w:rPr>
        <w:t>Conti reproduit explicitement cette superposition comme étant celle du corniforme sur le poignard (Conti 1972, p. 32 fig. 7, pl. 10). Personnellement, dans un premier temps observé comme la superposition du poignard sur le corniforme, puis mis en doute par la consultation des photographies, il reste difficile de déterminer le sens de la superposition.</w:t>
      </w:r>
    </w:p>
    <w:p w14:paraId="075C3B81" w14:textId="77777777" w:rsidR="000152C6" w:rsidRPr="0032190F" w:rsidRDefault="000152C6" w:rsidP="000152C6">
      <w:pPr>
        <w:jc w:val="both"/>
        <w:rPr>
          <w:lang w:val="fr-FR"/>
        </w:rPr>
      </w:pPr>
    </w:p>
    <w:p w14:paraId="78637C35" w14:textId="77777777" w:rsidR="000152C6" w:rsidRPr="0032190F" w:rsidRDefault="000152C6" w:rsidP="00647EA0">
      <w:pPr>
        <w:pStyle w:val="Heading5"/>
      </w:pPr>
      <w:bookmarkStart w:id="5697" w:name="Desc_ZXGIIIR5lambda"/>
      <w:r w:rsidRPr="0032190F">
        <w:t>ZXGIIIR5@l</w:t>
      </w:r>
    </w:p>
    <w:bookmarkEnd w:id="5697"/>
    <w:p w14:paraId="1BA0EDE0" w14:textId="77777777" w:rsidR="000152C6" w:rsidRPr="0032190F" w:rsidRDefault="000152C6" w:rsidP="000152C6">
      <w:pPr>
        <w:rPr>
          <w:lang w:val="fr-FR"/>
        </w:rPr>
      </w:pPr>
    </w:p>
    <w:p w14:paraId="07D25E27" w14:textId="51B4A835" w:rsidR="000152C6" w:rsidRPr="0032190F" w:rsidRDefault="000152C6" w:rsidP="000152C6">
      <w:pPr>
        <w:rPr>
          <w:lang w:val="fr-FR"/>
        </w:rPr>
      </w:pPr>
      <w:r w:rsidRPr="0032190F">
        <w:rPr>
          <w:lang w:val="fr-FR"/>
        </w:rPr>
        <w:t xml:space="preserve">Divers </w:t>
      </w:r>
      <w:hyperlink r:id="rId14334" w:anchor="Typ_Bego_Figures_Franges" w:history="1">
        <w:r w:rsidRPr="0032190F">
          <w:rPr>
            <w:rStyle w:val="Hyperlink"/>
            <w:lang w:val="fr-FR"/>
          </w:rPr>
          <w:t>Figure à Franges</w:t>
        </w:r>
      </w:hyperlink>
      <w:r w:rsidRPr="0032190F">
        <w:rPr>
          <w:lang w:val="fr-FR"/>
        </w:rPr>
        <w:t xml:space="preserve"> scalariformes (SS BIB)</w:t>
      </w:r>
    </w:p>
    <w:p w14:paraId="2C72C55A" w14:textId="77777777" w:rsidR="000152C6" w:rsidRPr="0032190F" w:rsidRDefault="000152C6" w:rsidP="000152C6">
      <w:pPr>
        <w:rPr>
          <w:lang w:val="fr-FR"/>
        </w:rPr>
      </w:pPr>
    </w:p>
    <w:p w14:paraId="4A09D69A" w14:textId="77777777" w:rsidR="000152C6" w:rsidRPr="0032190F" w:rsidRDefault="000152C6" w:rsidP="000152C6">
      <w:pPr>
        <w:pStyle w:val="Heading4"/>
        <w:numPr>
          <w:ilvl w:val="3"/>
          <w:numId w:val="0"/>
        </w:numPr>
        <w:tabs>
          <w:tab w:val="num" w:pos="2520"/>
        </w:tabs>
        <w:spacing w:before="240" w:after="60"/>
        <w:ind w:left="2160"/>
      </w:pPr>
      <w:r w:rsidRPr="0032190F">
        <w:lastRenderedPageBreak/>
        <w:t>ZXGIV</w:t>
      </w:r>
    </w:p>
    <w:p w14:paraId="767AA1AB" w14:textId="77777777" w:rsidR="000152C6" w:rsidRPr="0032190F" w:rsidRDefault="000152C6" w:rsidP="00647EA0">
      <w:pPr>
        <w:pStyle w:val="Heading5"/>
      </w:pPr>
      <w:bookmarkStart w:id="5698" w:name="Desc_ZXGIVR2A"/>
      <w:r w:rsidRPr="0032190F">
        <w:t>ZXGIVR2A</w:t>
      </w:r>
    </w:p>
    <w:p w14:paraId="59990126" w14:textId="77777777" w:rsidR="000152C6" w:rsidRPr="0032190F" w:rsidRDefault="000152C6" w:rsidP="000152C6">
      <w:pPr>
        <w:rPr>
          <w:lang w:val="fr-FR"/>
        </w:rPr>
      </w:pPr>
    </w:p>
    <w:p w14:paraId="5DCDFB86" w14:textId="469FF69D" w:rsidR="000152C6" w:rsidRPr="0032190F" w:rsidRDefault="000152C6" w:rsidP="000152C6">
      <w:pPr>
        <w:rPr>
          <w:lang w:val="fr-FR"/>
        </w:rPr>
      </w:pPr>
      <w:r w:rsidRPr="0032190F">
        <w:rPr>
          <w:lang w:val="fr-FR"/>
        </w:rPr>
        <w:t>Cette roche porte une gravure (fig. 1) a été considérée comme « </w:t>
      </w:r>
      <w:hyperlink r:id="rId14335" w:anchor="Typ_Bego_Haches" w:history="1">
        <w:r w:rsidRPr="0032190F">
          <w:rPr>
            <w:rStyle w:val="Hyperlink"/>
            <w:lang w:val="fr-FR"/>
          </w:rPr>
          <w:t>hache</w:t>
        </w:r>
      </w:hyperlink>
      <w:r w:rsidRPr="0032190F">
        <w:rPr>
          <w:lang w:val="fr-FR"/>
        </w:rPr>
        <w:t xml:space="preserve"> à tranchant circulaire » par Saulieu 2004 et qu’il rattache à la fin du Bronze ancien ou au Bronze moyen (BIB 877 fig. 57). </w:t>
      </w:r>
    </w:p>
    <w:p w14:paraId="42373306" w14:textId="77777777" w:rsidR="000152C6" w:rsidRPr="0032190F" w:rsidRDefault="000152C6" w:rsidP="000152C6">
      <w:pPr>
        <w:rPr>
          <w:lang w:val="fr-FR"/>
        </w:rPr>
      </w:pPr>
    </w:p>
    <w:p w14:paraId="5AAD43DF" w14:textId="77777777" w:rsidR="000152C6" w:rsidRPr="0032190F" w:rsidRDefault="000152C6" w:rsidP="000152C6">
      <w:pPr>
        <w:rPr>
          <w:lang w:val="fr-FR"/>
        </w:rPr>
      </w:pPr>
      <w:r w:rsidRPr="0032190F">
        <w:rPr>
          <w:lang w:val="fr-FR"/>
        </w:rPr>
        <w:t>La photographie et l’individualisation des gravures ont montrés qu’il s’agissait en fait d’une plage jouxtant … (SS BIB)</w:t>
      </w:r>
    </w:p>
    <w:p w14:paraId="4411A1EC" w14:textId="77777777" w:rsidR="000152C6" w:rsidRPr="0032190F" w:rsidRDefault="000152C6" w:rsidP="00647EA0">
      <w:pPr>
        <w:pStyle w:val="Heading5"/>
      </w:pPr>
      <w:bookmarkStart w:id="5699" w:name="Desc_ZXGIVR4sigma"/>
      <w:r w:rsidRPr="0032190F">
        <w:t>ZXGIVR4@r</w:t>
      </w:r>
    </w:p>
    <w:bookmarkEnd w:id="5699"/>
    <w:p w14:paraId="737DA164" w14:textId="77777777" w:rsidR="000152C6" w:rsidRPr="0032190F" w:rsidRDefault="000152C6" w:rsidP="000152C6">
      <w:pPr>
        <w:rPr>
          <w:lang w:val="fr-FR"/>
        </w:rPr>
      </w:pPr>
    </w:p>
    <w:p w14:paraId="35A55E2F" w14:textId="3B851502" w:rsidR="000152C6" w:rsidRPr="0032190F" w:rsidRDefault="000152C6" w:rsidP="000152C6">
      <w:pPr>
        <w:jc w:val="both"/>
        <w:rPr>
          <w:lang w:val="fr-FR"/>
        </w:rPr>
      </w:pPr>
      <w:r w:rsidRPr="0032190F">
        <w:rPr>
          <w:lang w:val="fr-FR"/>
        </w:rPr>
        <w:t xml:space="preserve">Ce bloc de schiste gravé situé dans un couloir d’altitude présente sur une surface plane sur laquelle sont disposé quelques thèmes rares tels deux Topographies (sac à main, double bases), une plage carrée entourée d’un carré, un zigzag. Thématique à comparer avec ZIXGIIIR11 et </w:t>
      </w:r>
      <w:hyperlink r:id="rId14336" w:anchor="Desc_ZVIGIIR10B" w:history="1">
        <w:r w:rsidRPr="0032190F">
          <w:rPr>
            <w:rStyle w:val="Hyperlink"/>
            <w:lang w:val="fr-FR"/>
          </w:rPr>
          <w:t>ZVIGIIR10B</w:t>
        </w:r>
      </w:hyperlink>
      <w:r w:rsidRPr="0032190F">
        <w:rPr>
          <w:lang w:val="fr-FR"/>
        </w:rPr>
        <w:t xml:space="preserve"> (SS BIB)</w:t>
      </w:r>
    </w:p>
    <w:p w14:paraId="241AF76F" w14:textId="77777777" w:rsidR="000152C6" w:rsidRPr="0032190F" w:rsidRDefault="000152C6" w:rsidP="000152C6">
      <w:pPr>
        <w:rPr>
          <w:lang w:val="fr-FR"/>
        </w:rPr>
      </w:pPr>
    </w:p>
    <w:bookmarkEnd w:id="5698"/>
    <w:p w14:paraId="3993264E" w14:textId="77777777" w:rsidR="000152C6" w:rsidRPr="0032190F" w:rsidRDefault="000152C6" w:rsidP="000152C6">
      <w:pPr>
        <w:pStyle w:val="Heading3"/>
        <w:numPr>
          <w:ilvl w:val="2"/>
          <w:numId w:val="0"/>
        </w:numPr>
        <w:tabs>
          <w:tab w:val="num" w:pos="1800"/>
        </w:tabs>
        <w:spacing w:before="240" w:after="60" w:line="240" w:lineRule="auto"/>
        <w:ind w:left="1440"/>
      </w:pPr>
      <w:r w:rsidRPr="0032190F">
        <w:t>ZONE XI</w:t>
      </w:r>
    </w:p>
    <w:p w14:paraId="5D315507" w14:textId="77777777" w:rsidR="000152C6" w:rsidRPr="0032190F" w:rsidRDefault="000152C6" w:rsidP="000152C6">
      <w:pPr>
        <w:rPr>
          <w:lang w:val="fr-FR"/>
        </w:rPr>
      </w:pPr>
      <w:r w:rsidRPr="0032190F">
        <w:rPr>
          <w:lang w:val="fr-FR"/>
        </w:rPr>
        <w:t xml:space="preserve">La zone XI, qui débute au sud avec la </w:t>
      </w:r>
      <w:r w:rsidRPr="0032190F">
        <w:rPr>
          <w:i/>
          <w:lang w:val="fr-FR"/>
        </w:rPr>
        <w:t>Roche de l’Autel</w:t>
      </w:r>
      <w:r w:rsidRPr="0032190F">
        <w:rPr>
          <w:lang w:val="fr-FR"/>
        </w:rPr>
        <w:t>, regroupe le quart nord-oriental de la vallée des Merveilles. C’est avec la zone XII, la zone la plus septentrionale de ce secteur.</w:t>
      </w:r>
    </w:p>
    <w:p w14:paraId="4897CD73" w14:textId="3612EF36" w:rsidR="000152C6" w:rsidRPr="0032190F" w:rsidRDefault="000152C6" w:rsidP="000152C6">
      <w:pPr>
        <w:jc w:val="both"/>
        <w:rPr>
          <w:sz w:val="20"/>
          <w:szCs w:val="20"/>
          <w:lang w:val="fr-FR"/>
        </w:rPr>
      </w:pPr>
      <w:r w:rsidRPr="0032190F">
        <w:rPr>
          <w:sz w:val="20"/>
          <w:szCs w:val="20"/>
          <w:lang w:val="fr-FR"/>
        </w:rPr>
        <w:t xml:space="preserve">Cette zone est décrite par </w:t>
      </w:r>
      <w:hyperlink r:id="rId14337" w:anchor="Aut_Bicknell" w:history="1">
        <w:r w:rsidR="00AA7ACB" w:rsidRPr="00AE78AA">
          <w:rPr>
            <w:rStyle w:val="Hyperlink"/>
            <w:lang w:val="fr-FR"/>
          </w:rPr>
          <w:t>C. Bicknell</w:t>
        </w:r>
      </w:hyperlink>
      <w:r w:rsidRPr="0032190F">
        <w:rPr>
          <w:sz w:val="20"/>
          <w:szCs w:val="20"/>
          <w:lang w:val="fr-FR"/>
        </w:rPr>
        <w:t xml:space="preserve"> dans deux paragraphes. Dans le premier, intitulé </w:t>
      </w:r>
      <w:r w:rsidRPr="0032190F">
        <w:rPr>
          <w:i/>
          <w:sz w:val="20"/>
          <w:szCs w:val="20"/>
          <w:lang w:val="fr-FR"/>
        </w:rPr>
        <w:t>Rive gauche du Lac des Merveilles Inférieur</w:t>
      </w:r>
      <w:r w:rsidRPr="0032190F">
        <w:rPr>
          <w:sz w:val="20"/>
          <w:szCs w:val="20"/>
          <w:lang w:val="fr-FR"/>
        </w:rPr>
        <w:t xml:space="preserve"> (chap. IX par. 3), qui correspond essentiellement à des roche de la zone X, l’auteur y décrit le</w:t>
      </w:r>
      <w:r w:rsidRPr="0032190F">
        <w:rPr>
          <w:i/>
          <w:sz w:val="20"/>
          <w:szCs w:val="20"/>
          <w:lang w:val="fr-FR"/>
        </w:rPr>
        <w:t xml:space="preserve">Rocher de l’Autel </w:t>
      </w:r>
      <w:r w:rsidRPr="0032190F">
        <w:rPr>
          <w:sz w:val="20"/>
          <w:szCs w:val="20"/>
          <w:lang w:val="fr-FR"/>
        </w:rPr>
        <w:t xml:space="preserve">(Bicknell 1913 p. 117). Dans le chapitre suivant, </w:t>
      </w:r>
      <w:r w:rsidRPr="0032190F">
        <w:rPr>
          <w:i/>
          <w:sz w:val="20"/>
          <w:szCs w:val="20"/>
          <w:lang w:val="fr-FR"/>
        </w:rPr>
        <w:t>Les pentes raides du Mont Bégo</w:t>
      </w:r>
      <w:r w:rsidRPr="0032190F">
        <w:rPr>
          <w:sz w:val="20"/>
          <w:szCs w:val="20"/>
          <w:lang w:val="fr-FR"/>
        </w:rPr>
        <w:t xml:space="preserve"> (par. 4), C. Bicknell décrit la zone débutant au-delà de la </w:t>
      </w:r>
      <w:r w:rsidRPr="0032190F">
        <w:rPr>
          <w:i/>
          <w:sz w:val="20"/>
          <w:szCs w:val="20"/>
          <w:lang w:val="fr-FR"/>
        </w:rPr>
        <w:t>Roche de l’Autel</w:t>
      </w:r>
      <w:r w:rsidRPr="0032190F">
        <w:rPr>
          <w:sz w:val="20"/>
          <w:szCs w:val="20"/>
          <w:lang w:val="fr-FR"/>
        </w:rPr>
        <w:t xml:space="preserve"> et du lac des Merveilles, et comprenant le vallon de l’actuel lac de l’Autel ainsi que le couloir grimpant les crêtes du Bego (Bicknell 1913 p. 118, 119).</w:t>
      </w:r>
    </w:p>
    <w:p w14:paraId="02B1A1CD" w14:textId="77777777" w:rsidR="000152C6" w:rsidRPr="0032190F" w:rsidRDefault="000152C6" w:rsidP="000152C6">
      <w:pPr>
        <w:jc w:val="both"/>
        <w:rPr>
          <w:sz w:val="20"/>
          <w:szCs w:val="20"/>
          <w:lang w:val="fr-FR"/>
        </w:rPr>
      </w:pPr>
      <w:r w:rsidRPr="0032190F">
        <w:rPr>
          <w:sz w:val="20"/>
          <w:szCs w:val="20"/>
          <w:lang w:val="fr-FR"/>
        </w:rPr>
        <w:t xml:space="preserve">C. Conti définit la zone XI comme comprenant la </w:t>
      </w:r>
      <w:r w:rsidRPr="0032190F">
        <w:rPr>
          <w:i/>
          <w:sz w:val="20"/>
          <w:szCs w:val="20"/>
          <w:lang w:val="fr-FR"/>
        </w:rPr>
        <w:t>Roche de l’Autel</w:t>
      </w:r>
      <w:r w:rsidRPr="0032190F">
        <w:rPr>
          <w:sz w:val="20"/>
          <w:szCs w:val="20"/>
          <w:lang w:val="fr-FR"/>
        </w:rPr>
        <w:t xml:space="preserve"> (</w:t>
      </w:r>
      <w:r w:rsidRPr="0032190F">
        <w:rPr>
          <w:i/>
          <w:sz w:val="20"/>
          <w:szCs w:val="20"/>
          <w:lang w:val="fr-FR"/>
        </w:rPr>
        <w:t>Roccia del Masso Erratico</w:t>
      </w:r>
      <w:r w:rsidRPr="0032190F">
        <w:rPr>
          <w:sz w:val="20"/>
          <w:szCs w:val="20"/>
          <w:lang w:val="fr-FR"/>
        </w:rPr>
        <w:t xml:space="preserve">) et le vallon du Bego (Barocelli et al. 1939 p. 22). </w:t>
      </w:r>
    </w:p>
    <w:p w14:paraId="7398F3F6" w14:textId="77777777" w:rsidR="000152C6" w:rsidRPr="0032190F" w:rsidRDefault="000152C6" w:rsidP="000152C6">
      <w:pPr>
        <w:jc w:val="both"/>
        <w:rPr>
          <w:lang w:val="fr-FR"/>
        </w:rPr>
      </w:pPr>
    </w:p>
    <w:p w14:paraId="4DD410F1" w14:textId="77777777" w:rsidR="000152C6" w:rsidRPr="0032190F" w:rsidRDefault="000152C6" w:rsidP="000152C6">
      <w:pPr>
        <w:jc w:val="both"/>
        <w:rPr>
          <w:lang w:val="fr-FR"/>
        </w:rPr>
      </w:pPr>
      <w:r w:rsidRPr="0032190F">
        <w:rPr>
          <w:lang w:val="fr-FR"/>
        </w:rPr>
        <w:t xml:space="preserve">Sa limite </w:t>
      </w:r>
      <w:r w:rsidRPr="0032190F">
        <w:rPr>
          <w:b/>
          <w:lang w:val="fr-FR"/>
        </w:rPr>
        <w:t>sud</w:t>
      </w:r>
      <w:r w:rsidRPr="0032190F">
        <w:rPr>
          <w:lang w:val="fr-FR"/>
        </w:rPr>
        <w:t xml:space="preserve"> la sépare de la zone X. A l’</w:t>
      </w:r>
      <w:r w:rsidRPr="0032190F">
        <w:rPr>
          <w:b/>
          <w:lang w:val="fr-FR"/>
        </w:rPr>
        <w:t>ouest</w:t>
      </w:r>
      <w:r w:rsidRPr="0032190F">
        <w:rPr>
          <w:lang w:val="fr-FR"/>
        </w:rPr>
        <w:t xml:space="preserve">, c’est le GR52 puis contourne par l’est les lacs Jumeaux de la baisse de Valmasque. Au </w:t>
      </w:r>
      <w:r w:rsidRPr="0032190F">
        <w:rPr>
          <w:b/>
          <w:lang w:val="fr-FR"/>
        </w:rPr>
        <w:t>nord</w:t>
      </w:r>
      <w:r w:rsidRPr="0032190F">
        <w:rPr>
          <w:lang w:val="fr-FR"/>
        </w:rPr>
        <w:t xml:space="preserve">, la zone s’étend jusqu’à cette baisse. Du </w:t>
      </w:r>
      <w:r w:rsidRPr="0032190F">
        <w:rPr>
          <w:b/>
          <w:lang w:val="fr-FR"/>
        </w:rPr>
        <w:t>nord-est</w:t>
      </w:r>
      <w:r w:rsidRPr="0032190F">
        <w:rPr>
          <w:lang w:val="fr-FR"/>
        </w:rPr>
        <w:t xml:space="preserve"> à l’</w:t>
      </w:r>
      <w:r w:rsidRPr="0032190F">
        <w:rPr>
          <w:b/>
          <w:lang w:val="fr-FR"/>
        </w:rPr>
        <w:t>est</w:t>
      </w:r>
      <w:r w:rsidRPr="0032190F">
        <w:rPr>
          <w:lang w:val="fr-FR"/>
        </w:rPr>
        <w:t>, c’est la ligne de crêtes allant de la baisse de Valmasque à la cime Pollini, puis le pied des barres situées sous le sommet du mont Bego.</w:t>
      </w:r>
    </w:p>
    <w:p w14:paraId="5B9ABF99" w14:textId="77777777" w:rsidR="000152C6" w:rsidRPr="0032190F" w:rsidRDefault="000152C6" w:rsidP="000152C6">
      <w:pPr>
        <w:jc w:val="both"/>
        <w:rPr>
          <w:lang w:val="fr-FR"/>
        </w:rPr>
      </w:pPr>
    </w:p>
    <w:p w14:paraId="5AB52673" w14:textId="77777777" w:rsidR="000152C6" w:rsidRPr="0032190F" w:rsidRDefault="000152C6" w:rsidP="000152C6">
      <w:pPr>
        <w:jc w:val="both"/>
        <w:rPr>
          <w:lang w:val="fr-FR"/>
        </w:rPr>
      </w:pPr>
      <w:r w:rsidRPr="0032190F">
        <w:rPr>
          <w:lang w:val="fr-FR"/>
        </w:rPr>
        <w:t>La zone XI a été divisée en trois groupes (Bégin 1990 p. 139) puis en quatre allant de 0 (roche de l’Autel) à III (Lumley et al. 1995 p. 47).</w:t>
      </w:r>
    </w:p>
    <w:p w14:paraId="7290E9C2" w14:textId="77777777" w:rsidR="000152C6" w:rsidRPr="0032190F" w:rsidRDefault="000152C6" w:rsidP="000152C6">
      <w:pPr>
        <w:jc w:val="both"/>
        <w:rPr>
          <w:lang w:val="fr-FR"/>
        </w:rPr>
      </w:pPr>
      <w:r w:rsidRPr="0032190F">
        <w:rPr>
          <w:lang w:val="fr-FR"/>
        </w:rPr>
        <w:t xml:space="preserve">Le </w:t>
      </w:r>
      <w:r w:rsidRPr="0032190F">
        <w:rPr>
          <w:b/>
          <w:lang w:val="fr-FR"/>
        </w:rPr>
        <w:t>groupe 0</w:t>
      </w:r>
      <w:r w:rsidRPr="0032190F">
        <w:rPr>
          <w:lang w:val="fr-FR"/>
        </w:rPr>
        <w:t xml:space="preserve"> correspond exactement à la </w:t>
      </w:r>
      <w:r w:rsidRPr="0032190F">
        <w:rPr>
          <w:i/>
          <w:lang w:val="fr-FR"/>
        </w:rPr>
        <w:t>Roche de l’Autel</w:t>
      </w:r>
      <w:r w:rsidRPr="0032190F">
        <w:rPr>
          <w:lang w:val="fr-FR"/>
        </w:rPr>
        <w:t>. Auparavant, cette roche avait été enregistrée par Conti sous le numéro de ZXI.GI.R 6 (Bégin com. pers.)</w:t>
      </w:r>
      <w:r>
        <w:rPr>
          <w:rStyle w:val="FootnoteReference"/>
        </w:rPr>
        <w:footnoteReference w:id="27"/>
      </w:r>
      <w:r w:rsidRPr="0032190F">
        <w:rPr>
          <w:lang w:val="fr-FR"/>
        </w:rPr>
        <w:t xml:space="preserve">. Le </w:t>
      </w:r>
      <w:r w:rsidRPr="0032190F">
        <w:rPr>
          <w:b/>
          <w:lang w:val="fr-FR"/>
        </w:rPr>
        <w:t>groupe I</w:t>
      </w:r>
      <w:r w:rsidRPr="0032190F">
        <w:rPr>
          <w:lang w:val="fr-FR"/>
        </w:rPr>
        <w:t xml:space="preserve">, qui débute avec le contour nord de la </w:t>
      </w:r>
      <w:r w:rsidRPr="0032190F">
        <w:rPr>
          <w:i/>
          <w:lang w:val="fr-FR"/>
        </w:rPr>
        <w:t>Roche de l’Autel</w:t>
      </w:r>
      <w:r w:rsidRPr="0032190F">
        <w:rPr>
          <w:lang w:val="fr-FR"/>
        </w:rPr>
        <w:t xml:space="preserve">, regroupe les barres et les couloirs suspendus au-dessus de cette roche et, au nord, les alentours du lac de l’Autel. Le </w:t>
      </w:r>
      <w:r w:rsidRPr="0032190F">
        <w:rPr>
          <w:b/>
          <w:lang w:val="fr-FR"/>
        </w:rPr>
        <w:t>groupe II</w:t>
      </w:r>
      <w:r w:rsidRPr="0032190F">
        <w:rPr>
          <w:lang w:val="fr-FR"/>
        </w:rPr>
        <w:t xml:space="preserve"> débute au-dessus du lac de l’Autel et se poursuit le long d’un couloir ascendant jusqu'à déboucher sur un large névé temporaire à la cote d’environ </w:t>
      </w:r>
      <w:smartTag w:uri="urn:schemas-microsoft-com:office:smarttags" w:element="metricconverter">
        <w:smartTagPr>
          <w:attr w:name="ProductID" w:val="2460 m"/>
        </w:smartTagPr>
        <w:r w:rsidRPr="0032190F">
          <w:rPr>
            <w:lang w:val="fr-FR"/>
          </w:rPr>
          <w:t>2460 m</w:t>
        </w:r>
      </w:smartTag>
      <w:r w:rsidRPr="0032190F">
        <w:rPr>
          <w:lang w:val="fr-FR"/>
        </w:rPr>
        <w:t xml:space="preserve">. Ce groupe comprend également le mamelon pélitique qui surplombe, </w:t>
      </w:r>
      <w:smartTag w:uri="urn:schemas-microsoft-com:office:smarttags" w:element="metricconverter">
        <w:smartTagPr>
          <w:attr w:name="ProductID" w:val="80 m"/>
        </w:smartTagPr>
        <w:r w:rsidRPr="0032190F">
          <w:rPr>
            <w:lang w:val="fr-FR"/>
          </w:rPr>
          <w:t>80 m</w:t>
        </w:r>
      </w:smartTag>
      <w:r w:rsidRPr="0032190F">
        <w:rPr>
          <w:lang w:val="fr-FR"/>
        </w:rPr>
        <w:t xml:space="preserve"> à l’est, le lac de l’Autel. Le </w:t>
      </w:r>
      <w:r w:rsidRPr="0032190F">
        <w:rPr>
          <w:b/>
          <w:lang w:val="fr-FR"/>
        </w:rPr>
        <w:t>groupe III</w:t>
      </w:r>
      <w:r w:rsidRPr="0032190F">
        <w:rPr>
          <w:lang w:val="fr-FR"/>
        </w:rPr>
        <w:t xml:space="preserve"> s’étend depuis de nord du névé sur un large </w:t>
      </w:r>
      <w:r w:rsidRPr="0032190F">
        <w:rPr>
          <w:lang w:val="fr-FR"/>
        </w:rPr>
        <w:lastRenderedPageBreak/>
        <w:t>épaulement du Bego et se poursuit jusqu’au sentier du Bego en incluant une vaste dépression qui marque l’anté-cime du Bego.</w:t>
      </w:r>
    </w:p>
    <w:p w14:paraId="3C64AB77" w14:textId="77777777" w:rsidR="000152C6" w:rsidRPr="0032190F" w:rsidRDefault="000152C6" w:rsidP="000152C6">
      <w:pPr>
        <w:rPr>
          <w:lang w:val="fr-FR"/>
        </w:rPr>
      </w:pPr>
    </w:p>
    <w:p w14:paraId="7D12D4F6" w14:textId="77777777" w:rsidR="000152C6" w:rsidRPr="0032190F" w:rsidRDefault="000152C6" w:rsidP="000152C6">
      <w:pPr>
        <w:pStyle w:val="Heading4"/>
        <w:numPr>
          <w:ilvl w:val="3"/>
          <w:numId w:val="0"/>
        </w:numPr>
        <w:tabs>
          <w:tab w:val="num" w:pos="2520"/>
        </w:tabs>
        <w:spacing w:before="240" w:after="60"/>
        <w:ind w:left="2160"/>
      </w:pPr>
      <w:r w:rsidRPr="0032190F">
        <w:t>Géomorphologie</w:t>
      </w:r>
    </w:p>
    <w:p w14:paraId="5680CE50" w14:textId="77777777" w:rsidR="000152C6" w:rsidRPr="0032190F" w:rsidRDefault="000152C6" w:rsidP="000152C6">
      <w:pPr>
        <w:rPr>
          <w:lang w:val="fr-FR"/>
        </w:rPr>
      </w:pPr>
    </w:p>
    <w:p w14:paraId="2677B119" w14:textId="77777777" w:rsidR="000152C6" w:rsidRPr="0032190F" w:rsidRDefault="000152C6" w:rsidP="000152C6">
      <w:pPr>
        <w:pStyle w:val="Heading4"/>
        <w:numPr>
          <w:ilvl w:val="3"/>
          <w:numId w:val="0"/>
        </w:numPr>
        <w:tabs>
          <w:tab w:val="num" w:pos="2520"/>
        </w:tabs>
        <w:spacing w:before="240" w:after="60"/>
        <w:ind w:left="2160"/>
      </w:pPr>
      <w:r w:rsidRPr="0032190F">
        <w:t>Extension géographique</w:t>
      </w:r>
    </w:p>
    <w:p w14:paraId="58D1E459" w14:textId="77777777" w:rsidR="000152C6" w:rsidRPr="0032190F" w:rsidRDefault="000152C6" w:rsidP="000152C6">
      <w:pPr>
        <w:rPr>
          <w:lang w:val="fr-FR"/>
        </w:rPr>
      </w:pPr>
    </w:p>
    <w:p w14:paraId="07320320" w14:textId="77777777" w:rsidR="000152C6" w:rsidRPr="0032190F" w:rsidRDefault="000152C6" w:rsidP="000152C6">
      <w:pPr>
        <w:rPr>
          <w:lang w:val="fr-FR"/>
        </w:rPr>
      </w:pPr>
      <w:r w:rsidRPr="0032190F">
        <w:rPr>
          <w:lang w:val="fr-FR"/>
        </w:rPr>
        <w:t xml:space="preserve">La zone XI se situe dans la partie nord de la vallée des Merveilles et en rive gauche du torrent des lacs Jumeaux de la baisse de Valmasque, sur le flanc ouest du mont Bego. L’ensemble des roches gravées se situe entre les affleurements en amont du lac des Merveilles (ZXI.G0.R1) et la ligne de crête qui passe par la baisse de Valmasque et qui rejoint le sommet du mont Bego. Au sud la zone est limitée par un grand éboulis qui descend sur le lac des Merveilles. Cette zone a été divisée en 4 groupes : G0, GI, GII, GIII. Le groupe 0 correspond a une seule roche,  celle dite de « l’Autel », ce qui est un fait unique pour l’ensemble du site. Le groupe I qui démarre au sud-est de la roche de l’Autel, à l’est et en amont des affleurements appartenant à la zone X, se poursuit dans les barres et les couloirs suspendus. Le groupe II, débute au dessus du lac de l’Autel et se poursuit le long d’un couloir  ascendant jusqu'à déboucher sur un large névé temporaire. Il comprend en outre l’affleurement des roches 3- qui surplombe le bas de la vallée des Merveilles. Le groupe III s’étend depuis de nord du névé sur un large épaulement du Bego et se poursuit jusqu’au sentier du Bego en incluant une vaste dépression qui marque l’anté-cime du Bego. </w:t>
      </w:r>
    </w:p>
    <w:p w14:paraId="24AE9F78" w14:textId="77777777" w:rsidR="000152C6" w:rsidRPr="0032190F" w:rsidRDefault="000152C6" w:rsidP="000152C6">
      <w:pPr>
        <w:rPr>
          <w:lang w:val="fr-FR"/>
        </w:rPr>
      </w:pPr>
    </w:p>
    <w:p w14:paraId="5A2884F3" w14:textId="7989A33A" w:rsidR="000152C6" w:rsidRPr="0032190F" w:rsidRDefault="00AA7ACB" w:rsidP="000152C6">
      <w:pPr>
        <w:pStyle w:val="Heading4"/>
        <w:numPr>
          <w:ilvl w:val="3"/>
          <w:numId w:val="0"/>
        </w:numPr>
        <w:tabs>
          <w:tab w:val="num" w:pos="2520"/>
        </w:tabs>
        <w:spacing w:before="240" w:after="60"/>
        <w:ind w:left="2160"/>
      </w:pPr>
      <w:r>
        <w:t>h</w:t>
      </w:r>
      <w:r w:rsidR="000152C6" w:rsidRPr="0032190F">
        <w:t>istorique</w:t>
      </w:r>
    </w:p>
    <w:p w14:paraId="5F814D9F" w14:textId="4F37DE02" w:rsidR="000152C6" w:rsidRPr="0032190F" w:rsidRDefault="000152C6" w:rsidP="000152C6">
      <w:pPr>
        <w:rPr>
          <w:lang w:val="fr-FR"/>
        </w:rPr>
      </w:pPr>
      <w:r w:rsidRPr="0032190F">
        <w:rPr>
          <w:lang w:val="fr-FR"/>
        </w:rPr>
        <w:t xml:space="preserve">Dans le paragraphe intitulé </w:t>
      </w:r>
      <w:r w:rsidRPr="0032190F">
        <w:rPr>
          <w:i/>
          <w:lang w:val="fr-FR"/>
        </w:rPr>
        <w:t>Rive gauche du Lac des Merveilles Inférieur</w:t>
      </w:r>
      <w:r w:rsidRPr="0032190F">
        <w:rPr>
          <w:lang w:val="fr-FR"/>
        </w:rPr>
        <w:t xml:space="preserve"> (chap. IX par. 3) </w:t>
      </w:r>
      <w:hyperlink r:id="rId14338" w:anchor="Aut_Bicknell" w:history="1">
        <w:r w:rsidR="00AA7ACB" w:rsidRPr="00AE78AA">
          <w:rPr>
            <w:rStyle w:val="Hyperlink"/>
            <w:lang w:val="fr-FR"/>
          </w:rPr>
          <w:t>C. Bicknell</w:t>
        </w:r>
      </w:hyperlink>
      <w:r w:rsidR="00AA7ACB" w:rsidRPr="00AA7ACB">
        <w:rPr>
          <w:rStyle w:val="Hyperlink"/>
          <w:color w:val="auto"/>
          <w:u w:val="none"/>
          <w:lang w:val="fr-FR"/>
        </w:rPr>
        <w:t xml:space="preserve"> </w:t>
      </w:r>
      <w:r w:rsidRPr="0032190F">
        <w:rPr>
          <w:lang w:val="fr-FR"/>
        </w:rPr>
        <w:t>décrit la roche de l’Autel (Bicknell 1913 p. 117)</w:t>
      </w:r>
    </w:p>
    <w:p w14:paraId="7E8BA373" w14:textId="77777777" w:rsidR="000152C6" w:rsidRPr="0032190F" w:rsidRDefault="000152C6" w:rsidP="000152C6">
      <w:pPr>
        <w:rPr>
          <w:lang w:val="fr-FR"/>
        </w:rPr>
      </w:pPr>
      <w:r w:rsidRPr="0032190F">
        <w:rPr>
          <w:lang w:val="fr-FR"/>
        </w:rPr>
        <w:t xml:space="preserve">Bicknell décrit </w:t>
      </w:r>
      <w:r w:rsidRPr="0032190F">
        <w:rPr>
          <w:i/>
          <w:lang w:val="fr-FR"/>
        </w:rPr>
        <w:t>Les pentes raides du Mont Bégo</w:t>
      </w:r>
      <w:r w:rsidRPr="0032190F">
        <w:rPr>
          <w:lang w:val="fr-FR"/>
        </w:rPr>
        <w:t xml:space="preserve"> (chap. IX, par. 4) comme débutant au-delà de la roche de l’Autelet du lac des Merveilles, et comprenant le vallon de l’actuel lac de l’Autel et le couloir grimpant les crêtes du Bego (BIB 420 p. 118, 119)</w:t>
      </w:r>
    </w:p>
    <w:p w14:paraId="4E0A790C" w14:textId="77777777" w:rsidR="000152C6" w:rsidRPr="0032190F" w:rsidRDefault="000152C6" w:rsidP="000152C6">
      <w:pPr>
        <w:rPr>
          <w:lang w:val="fr-FR"/>
        </w:rPr>
      </w:pPr>
      <w:r w:rsidRPr="0032190F">
        <w:rPr>
          <w:lang w:val="fr-FR"/>
        </w:rPr>
        <w:t>Conti la définit comme comprenant la roche de l’Autel (</w:t>
      </w:r>
      <w:r w:rsidRPr="0032190F">
        <w:rPr>
          <w:i/>
          <w:lang w:val="fr-FR"/>
        </w:rPr>
        <w:t>Roccia del Masso Erratico</w:t>
      </w:r>
      <w:r w:rsidRPr="0032190F">
        <w:rPr>
          <w:lang w:val="fr-FR"/>
        </w:rPr>
        <w:t>) et le vallon du Bego (BIB 1246 p. 22). Divisée en 4 groupes de 0 (Autel) à 4 (BIB 215 p. 47)</w:t>
      </w:r>
    </w:p>
    <w:p w14:paraId="02D2AE62" w14:textId="77777777" w:rsidR="000152C6" w:rsidRPr="0032190F" w:rsidRDefault="000152C6" w:rsidP="000152C6">
      <w:pPr>
        <w:pStyle w:val="Heading4"/>
        <w:numPr>
          <w:ilvl w:val="3"/>
          <w:numId w:val="0"/>
        </w:numPr>
        <w:tabs>
          <w:tab w:val="num" w:pos="2520"/>
        </w:tabs>
        <w:spacing w:before="240" w:after="60"/>
        <w:ind w:left="2160"/>
      </w:pPr>
      <w:r w:rsidRPr="0032190F">
        <w:t>Synthèse</w:t>
      </w:r>
    </w:p>
    <w:p w14:paraId="6778A417" w14:textId="77777777" w:rsidR="000152C6" w:rsidRPr="0032190F" w:rsidRDefault="000152C6" w:rsidP="000152C6">
      <w:pPr>
        <w:rPr>
          <w:lang w:val="fr-FR"/>
        </w:rPr>
      </w:pPr>
    </w:p>
    <w:p w14:paraId="1A3BF2EE" w14:textId="77777777" w:rsidR="000152C6" w:rsidRPr="0032190F" w:rsidRDefault="000152C6" w:rsidP="000152C6">
      <w:pPr>
        <w:pStyle w:val="Heading4"/>
        <w:numPr>
          <w:ilvl w:val="3"/>
          <w:numId w:val="0"/>
        </w:numPr>
        <w:tabs>
          <w:tab w:val="num" w:pos="2520"/>
        </w:tabs>
        <w:spacing w:before="240" w:after="60"/>
        <w:ind w:left="2160"/>
      </w:pPr>
      <w:r w:rsidRPr="0032190F">
        <w:t>Thématiques caractéristiques</w:t>
      </w:r>
    </w:p>
    <w:p w14:paraId="08E36683" w14:textId="77777777" w:rsidR="000152C6" w:rsidRPr="0032190F" w:rsidRDefault="000152C6" w:rsidP="000152C6">
      <w:pPr>
        <w:rPr>
          <w:lang w:val="fr-FR"/>
        </w:rPr>
      </w:pPr>
    </w:p>
    <w:p w14:paraId="16E05F19" w14:textId="77777777" w:rsidR="000152C6" w:rsidRPr="0032190F" w:rsidRDefault="000152C6" w:rsidP="000152C6">
      <w:pPr>
        <w:pStyle w:val="Heading4"/>
        <w:numPr>
          <w:ilvl w:val="3"/>
          <w:numId w:val="0"/>
        </w:numPr>
        <w:tabs>
          <w:tab w:val="num" w:pos="2520"/>
        </w:tabs>
        <w:spacing w:before="240" w:after="60"/>
        <w:ind w:left="2160"/>
      </w:pPr>
      <w:r w:rsidRPr="0032190F">
        <w:t>ZXIG0</w:t>
      </w:r>
    </w:p>
    <w:p w14:paraId="38ACFBB4" w14:textId="77777777" w:rsidR="000152C6" w:rsidRPr="0032190F" w:rsidRDefault="000152C6" w:rsidP="000152C6">
      <w:pPr>
        <w:rPr>
          <w:lang w:val="fr-FR"/>
        </w:rPr>
      </w:pPr>
    </w:p>
    <w:p w14:paraId="5F40F604" w14:textId="77777777" w:rsidR="000152C6" w:rsidRPr="0032190F" w:rsidRDefault="000152C6" w:rsidP="000152C6">
      <w:pPr>
        <w:rPr>
          <w:lang w:val="fr-FR"/>
        </w:rPr>
      </w:pPr>
      <w:r w:rsidRPr="0032190F">
        <w:rPr>
          <w:lang w:val="fr-FR"/>
        </w:rPr>
        <w:t>Ce groupe est « seulement » représenté par la roche de l’Autel.</w:t>
      </w:r>
    </w:p>
    <w:p w14:paraId="5A2AD82F" w14:textId="77777777" w:rsidR="000152C6" w:rsidRPr="0032190F" w:rsidRDefault="000152C6" w:rsidP="00647EA0">
      <w:pPr>
        <w:pStyle w:val="Heading5"/>
      </w:pPr>
      <w:bookmarkStart w:id="5700" w:name="Desc_ZXIG0R1"/>
      <w:r w:rsidRPr="0032190F">
        <w:t>ZXIG0R1</w:t>
      </w:r>
      <w:bookmarkEnd w:id="5700"/>
      <w:r w:rsidRPr="0032190F">
        <w:t>, roche de l’Autel</w:t>
      </w:r>
    </w:p>
    <w:p w14:paraId="38B47005" w14:textId="77777777" w:rsidR="000152C6" w:rsidRPr="0032190F" w:rsidRDefault="000152C6" w:rsidP="000152C6">
      <w:pPr>
        <w:jc w:val="right"/>
        <w:rPr>
          <w:i/>
          <w:sz w:val="20"/>
          <w:szCs w:val="20"/>
          <w:lang w:val="fr-FR"/>
        </w:rPr>
      </w:pPr>
      <w:r w:rsidRPr="0032190F">
        <w:rPr>
          <w:i/>
          <w:sz w:val="20"/>
          <w:szCs w:val="20"/>
          <w:lang w:val="fr-FR"/>
        </w:rPr>
        <w:t>x=1008625 ; y=3209450 ; z=2330 m (±5m) (Jègues 1997 p. 340)</w:t>
      </w:r>
    </w:p>
    <w:p w14:paraId="7D3A4DB3" w14:textId="77777777" w:rsidR="000152C6" w:rsidRPr="0032190F" w:rsidRDefault="000152C6" w:rsidP="000152C6">
      <w:pPr>
        <w:jc w:val="both"/>
        <w:rPr>
          <w:lang w:val="fr-FR"/>
        </w:rPr>
      </w:pPr>
    </w:p>
    <w:p w14:paraId="40C3BCB8" w14:textId="77777777" w:rsidR="000152C6" w:rsidRDefault="000152C6" w:rsidP="000152C6">
      <w:pPr>
        <w:jc w:val="both"/>
        <w:rPr>
          <w:lang w:val="fr-FR"/>
        </w:rPr>
      </w:pPr>
      <w:r w:rsidRPr="0032190F">
        <w:rPr>
          <w:lang w:val="fr-FR"/>
        </w:rPr>
        <w:t>Ce large affleurement de forme triangulaire, orienté est-ouest est situé à une centaine de mètres en amont du lac des Merveilles et en rive gauche du torrent qui descend des lacs Jumeaux de la baisse de Valmasque. Long d’une cinquantaine de mètres, il affecte une forme triangulaire avec le sommet dirigé vers l’est. Sur différentes faces, plusieurs ensembles ont été identifiés (SS BIB).</w:t>
      </w:r>
    </w:p>
    <w:p w14:paraId="1C1D3744" w14:textId="2E63C908" w:rsidR="009D6D33" w:rsidRPr="0032190F" w:rsidRDefault="00000000" w:rsidP="000152C6">
      <w:pPr>
        <w:jc w:val="both"/>
        <w:rPr>
          <w:lang w:val="fr-FR"/>
        </w:rPr>
      </w:pPr>
      <w:hyperlink r:id="rId14339" w:anchor="Desc_ZXIG0R1___inter" w:history="1">
        <w:r w:rsidR="009D6D33" w:rsidRPr="009D6D33">
          <w:rPr>
            <w:rStyle w:val="Hyperlink"/>
            <w:lang w:val="fr-FR"/>
          </w:rPr>
          <w:t>interprétation</w:t>
        </w:r>
      </w:hyperlink>
    </w:p>
    <w:p w14:paraId="302BBFE1" w14:textId="77777777" w:rsidR="000152C6" w:rsidRPr="0032190F" w:rsidRDefault="000152C6" w:rsidP="000152C6">
      <w:pPr>
        <w:rPr>
          <w:lang w:val="fr-FR"/>
        </w:rPr>
      </w:pPr>
      <w:r w:rsidRPr="0032190F">
        <w:rPr>
          <w:lang w:val="fr-FR"/>
        </w:rPr>
        <w:tab/>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10"/>
        <w:gridCol w:w="716"/>
      </w:tblGrid>
      <w:tr w:rsidR="000152C6" w14:paraId="182BA27D" w14:textId="77777777" w:rsidTr="00C73F91">
        <w:trPr>
          <w:jc w:val="center"/>
        </w:trPr>
        <w:tc>
          <w:tcPr>
            <w:tcW w:w="0" w:type="auto"/>
            <w:vMerge w:val="restart"/>
            <w:vAlign w:val="center"/>
          </w:tcPr>
          <w:p w14:paraId="196CD6D5" w14:textId="77777777" w:rsidR="000152C6" w:rsidRDefault="000152C6" w:rsidP="00C73F91">
            <w:pPr>
              <w:jc w:val="center"/>
            </w:pPr>
            <w:r>
              <w:t>Sud</w:t>
            </w:r>
          </w:p>
        </w:tc>
        <w:tc>
          <w:tcPr>
            <w:tcW w:w="0" w:type="auto"/>
          </w:tcPr>
          <w:p w14:paraId="7F7A76C7" w14:textId="59501B65" w:rsidR="000152C6" w:rsidRDefault="00000000" w:rsidP="006A0C4B">
            <w:hyperlink r:id="rId14340" w:anchor="Desc_ZXIG0R1_a" w:history="1">
              <w:r w:rsidR="000152C6" w:rsidRPr="00C6446F">
                <w:rPr>
                  <w:rStyle w:val="Hyperlink"/>
                </w:rPr>
                <w:t>E</w:t>
              </w:r>
              <w:r w:rsidR="006A0C4B">
                <w:rPr>
                  <w:rStyle w:val="Hyperlink"/>
                </w:rPr>
                <w:t xml:space="preserve">. </w:t>
              </w:r>
              <w:r w:rsidR="000152C6" w:rsidRPr="00C6446F">
                <w:rPr>
                  <w:rStyle w:val="Hyperlink"/>
                </w:rPr>
                <w:t>A </w:t>
              </w:r>
            </w:hyperlink>
          </w:p>
        </w:tc>
      </w:tr>
      <w:tr w:rsidR="000152C6" w14:paraId="74D95029" w14:textId="77777777" w:rsidTr="00C73F91">
        <w:trPr>
          <w:jc w:val="center"/>
        </w:trPr>
        <w:tc>
          <w:tcPr>
            <w:tcW w:w="0" w:type="auto"/>
            <w:vMerge/>
            <w:vAlign w:val="center"/>
          </w:tcPr>
          <w:p w14:paraId="5D0541FE" w14:textId="77777777" w:rsidR="000152C6" w:rsidRDefault="000152C6" w:rsidP="00C73F91">
            <w:pPr>
              <w:jc w:val="center"/>
            </w:pPr>
          </w:p>
        </w:tc>
        <w:tc>
          <w:tcPr>
            <w:tcW w:w="0" w:type="auto"/>
          </w:tcPr>
          <w:p w14:paraId="2DC18A09" w14:textId="77777777" w:rsidR="000152C6" w:rsidRDefault="000152C6" w:rsidP="006A0C4B">
            <w:r>
              <w:t>E</w:t>
            </w:r>
            <w:r w:rsidR="006A0C4B">
              <w:t>.</w:t>
            </w:r>
            <w:r>
              <w:t xml:space="preserve"> B </w:t>
            </w:r>
          </w:p>
        </w:tc>
      </w:tr>
      <w:tr w:rsidR="000152C6" w14:paraId="055117C5" w14:textId="77777777" w:rsidTr="00C73F91">
        <w:trPr>
          <w:jc w:val="center"/>
        </w:trPr>
        <w:tc>
          <w:tcPr>
            <w:tcW w:w="0" w:type="auto"/>
            <w:vMerge/>
            <w:vAlign w:val="center"/>
          </w:tcPr>
          <w:p w14:paraId="4FE52D61" w14:textId="77777777" w:rsidR="000152C6" w:rsidRDefault="000152C6" w:rsidP="00C73F91">
            <w:pPr>
              <w:jc w:val="center"/>
            </w:pPr>
          </w:p>
        </w:tc>
        <w:tc>
          <w:tcPr>
            <w:tcW w:w="0" w:type="auto"/>
          </w:tcPr>
          <w:p w14:paraId="260ABF14" w14:textId="1F3DBC48" w:rsidR="000152C6" w:rsidRDefault="00000000" w:rsidP="006A0C4B">
            <w:hyperlink r:id="rId14341" w:anchor="Desc_ZXIG0R1_c" w:history="1">
              <w:r w:rsidR="006A0C4B">
                <w:rPr>
                  <w:rStyle w:val="Hyperlink"/>
                </w:rPr>
                <w:t>E.</w:t>
              </w:r>
              <w:r w:rsidR="000152C6" w:rsidRPr="00C6446F">
                <w:rPr>
                  <w:rStyle w:val="Hyperlink"/>
                </w:rPr>
                <w:t xml:space="preserve"> C </w:t>
              </w:r>
            </w:hyperlink>
          </w:p>
        </w:tc>
      </w:tr>
      <w:tr w:rsidR="000152C6" w:rsidRPr="006A0C4B" w14:paraId="76658DC8" w14:textId="77777777" w:rsidTr="00C73F91">
        <w:trPr>
          <w:jc w:val="center"/>
        </w:trPr>
        <w:tc>
          <w:tcPr>
            <w:tcW w:w="0" w:type="auto"/>
            <w:vMerge w:val="restart"/>
            <w:vAlign w:val="center"/>
          </w:tcPr>
          <w:p w14:paraId="13098835" w14:textId="77777777" w:rsidR="000152C6" w:rsidRDefault="000152C6" w:rsidP="00C73F91">
            <w:pPr>
              <w:jc w:val="center"/>
            </w:pPr>
            <w:r>
              <w:t>Nord</w:t>
            </w:r>
          </w:p>
        </w:tc>
        <w:tc>
          <w:tcPr>
            <w:tcW w:w="0" w:type="auto"/>
          </w:tcPr>
          <w:p w14:paraId="6FBB1019" w14:textId="6CEBEC39" w:rsidR="000152C6" w:rsidRPr="006A0C4B" w:rsidRDefault="00000000" w:rsidP="006A0C4B">
            <w:pPr>
              <w:rPr>
                <w:lang w:val="fr-FR"/>
              </w:rPr>
            </w:pPr>
            <w:hyperlink r:id="rId14342" w:anchor="Desc_ZXIG0R1_d" w:history="1">
              <w:r w:rsidR="006A0C4B" w:rsidRPr="006A0C4B">
                <w:rPr>
                  <w:rStyle w:val="Hyperlink"/>
                  <w:lang w:val="fr-FR"/>
                </w:rPr>
                <w:t>E.</w:t>
              </w:r>
              <w:r w:rsidR="000152C6" w:rsidRPr="006A0C4B">
                <w:rPr>
                  <w:rStyle w:val="Hyperlink"/>
                  <w:lang w:val="fr-FR"/>
                </w:rPr>
                <w:t xml:space="preserve"> D </w:t>
              </w:r>
            </w:hyperlink>
          </w:p>
        </w:tc>
      </w:tr>
      <w:tr w:rsidR="000152C6" w:rsidRPr="006A0C4B" w14:paraId="2F9815BC" w14:textId="77777777" w:rsidTr="00C73F91">
        <w:trPr>
          <w:jc w:val="center"/>
        </w:trPr>
        <w:tc>
          <w:tcPr>
            <w:tcW w:w="0" w:type="auto"/>
            <w:vMerge/>
            <w:vAlign w:val="center"/>
          </w:tcPr>
          <w:p w14:paraId="30FD37DB" w14:textId="77777777" w:rsidR="000152C6" w:rsidRPr="006A0C4B" w:rsidRDefault="000152C6" w:rsidP="00C73F91">
            <w:pPr>
              <w:jc w:val="center"/>
              <w:rPr>
                <w:lang w:val="fr-FR"/>
              </w:rPr>
            </w:pPr>
          </w:p>
        </w:tc>
        <w:tc>
          <w:tcPr>
            <w:tcW w:w="0" w:type="auto"/>
          </w:tcPr>
          <w:p w14:paraId="7D548C52" w14:textId="77777777" w:rsidR="000152C6" w:rsidRPr="006A0C4B" w:rsidRDefault="006A0C4B" w:rsidP="00C73F91">
            <w:pPr>
              <w:rPr>
                <w:lang w:val="fr-FR"/>
              </w:rPr>
            </w:pPr>
            <w:r>
              <w:rPr>
                <w:lang w:val="fr-FR"/>
              </w:rPr>
              <w:t>E.</w:t>
            </w:r>
            <w:r w:rsidR="000152C6" w:rsidRPr="006A0C4B">
              <w:rPr>
                <w:lang w:val="fr-FR"/>
              </w:rPr>
              <w:t xml:space="preserve"> E</w:t>
            </w:r>
          </w:p>
        </w:tc>
      </w:tr>
    </w:tbl>
    <w:p w14:paraId="78868F28" w14:textId="77777777" w:rsidR="000152C6" w:rsidRDefault="006A0C4B" w:rsidP="000152C6">
      <w:pPr>
        <w:jc w:val="both"/>
        <w:rPr>
          <w:lang w:val="fr-FR"/>
        </w:rPr>
      </w:pPr>
      <w:r>
        <w:rPr>
          <w:lang w:val="fr-FR"/>
        </w:rPr>
        <w:t>E.: Ensemble</w:t>
      </w:r>
    </w:p>
    <w:p w14:paraId="5D2EE4C5" w14:textId="77777777" w:rsidR="006A0C4B" w:rsidRPr="006A0C4B" w:rsidRDefault="006A0C4B" w:rsidP="000152C6">
      <w:pPr>
        <w:jc w:val="both"/>
        <w:rPr>
          <w:lang w:val="fr-FR"/>
        </w:rPr>
      </w:pPr>
    </w:p>
    <w:p w14:paraId="6B0B417D" w14:textId="77777777" w:rsidR="000152C6" w:rsidRPr="0032190F" w:rsidRDefault="000152C6" w:rsidP="000152C6">
      <w:pPr>
        <w:jc w:val="both"/>
        <w:rPr>
          <w:lang w:val="fr-FR"/>
        </w:rPr>
      </w:pPr>
      <w:r w:rsidRPr="0032190F">
        <w:rPr>
          <w:lang w:val="fr-FR"/>
        </w:rPr>
        <w:t>En comptant les corniformes isolé et attelés on compte 577 figures de cornus (BD Mica 8/04/2010).</w:t>
      </w:r>
    </w:p>
    <w:p w14:paraId="29DC5624" w14:textId="77777777" w:rsidR="000152C6" w:rsidRPr="0032190F" w:rsidRDefault="000152C6" w:rsidP="000152C6">
      <w:pPr>
        <w:jc w:val="both"/>
        <w:rPr>
          <w:lang w:val="fr-FR"/>
        </w:rPr>
      </w:pPr>
    </w:p>
    <w:p w14:paraId="04E17521" w14:textId="77777777" w:rsidR="000152C6" w:rsidRPr="0032190F" w:rsidRDefault="000152C6" w:rsidP="000152C6">
      <w:pPr>
        <w:jc w:val="both"/>
        <w:rPr>
          <w:lang w:val="fr-FR"/>
        </w:rPr>
      </w:pPr>
      <w:r w:rsidRPr="0032190F">
        <w:rPr>
          <w:lang w:val="fr-FR"/>
        </w:rPr>
        <w:t>Son relevé a été publié en 1995 (Lumley et al.) en planche hors texte :</w:t>
      </w:r>
    </w:p>
    <w:p w14:paraId="5857227E" w14:textId="77777777" w:rsidR="000152C6" w:rsidRPr="0032190F" w:rsidRDefault="000152C6" w:rsidP="000152C6">
      <w:pPr>
        <w:jc w:val="cente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76"/>
        <w:gridCol w:w="1016"/>
        <w:gridCol w:w="3273"/>
      </w:tblGrid>
      <w:tr w:rsidR="000152C6" w14:paraId="2308004C" w14:textId="77777777" w:rsidTr="00C73F91">
        <w:trPr>
          <w:jc w:val="center"/>
        </w:trPr>
        <w:tc>
          <w:tcPr>
            <w:tcW w:w="1476" w:type="dxa"/>
            <w:shd w:val="clear" w:color="auto" w:fill="auto"/>
          </w:tcPr>
          <w:p w14:paraId="21D31BC2" w14:textId="77777777" w:rsidR="000152C6" w:rsidRDefault="000152C6" w:rsidP="00C73F91">
            <w:pPr>
              <w:jc w:val="both"/>
            </w:pPr>
            <w:r>
              <w:t>Faces</w:t>
            </w:r>
          </w:p>
        </w:tc>
        <w:tc>
          <w:tcPr>
            <w:tcW w:w="1016" w:type="dxa"/>
            <w:shd w:val="clear" w:color="auto" w:fill="auto"/>
          </w:tcPr>
          <w:p w14:paraId="3ADCAF1A" w14:textId="77777777" w:rsidR="000152C6" w:rsidRDefault="000152C6" w:rsidP="00C73F91">
            <w:pPr>
              <w:jc w:val="both"/>
            </w:pPr>
            <w:r>
              <w:t>échelle</w:t>
            </w:r>
          </w:p>
        </w:tc>
        <w:tc>
          <w:tcPr>
            <w:tcW w:w="3273" w:type="dxa"/>
            <w:shd w:val="clear" w:color="auto" w:fill="auto"/>
          </w:tcPr>
          <w:p w14:paraId="3F36592E" w14:textId="77777777" w:rsidR="000152C6" w:rsidRDefault="000152C6" w:rsidP="00C73F91">
            <w:pPr>
              <w:jc w:val="both"/>
            </w:pPr>
            <w:r>
              <w:t>ref bib.</w:t>
            </w:r>
          </w:p>
        </w:tc>
      </w:tr>
      <w:tr w:rsidR="000152C6" w14:paraId="4271CA0E" w14:textId="77777777" w:rsidTr="00C73F91">
        <w:trPr>
          <w:jc w:val="center"/>
        </w:trPr>
        <w:tc>
          <w:tcPr>
            <w:tcW w:w="1476" w:type="dxa"/>
            <w:shd w:val="clear" w:color="auto" w:fill="auto"/>
          </w:tcPr>
          <w:p w14:paraId="05001B23" w14:textId="77777777" w:rsidR="000152C6" w:rsidRDefault="000152C6" w:rsidP="00C73F91">
            <w:pPr>
              <w:jc w:val="both"/>
            </w:pPr>
            <w:r>
              <w:t>ensemble A</w:t>
            </w:r>
          </w:p>
        </w:tc>
        <w:tc>
          <w:tcPr>
            <w:tcW w:w="1016" w:type="dxa"/>
            <w:shd w:val="clear" w:color="auto" w:fill="auto"/>
          </w:tcPr>
          <w:p w14:paraId="701DB1AE" w14:textId="77777777" w:rsidR="000152C6" w:rsidRDefault="000152C6" w:rsidP="00C73F91">
            <w:pPr>
              <w:jc w:val="both"/>
            </w:pPr>
          </w:p>
        </w:tc>
        <w:tc>
          <w:tcPr>
            <w:tcW w:w="3273" w:type="dxa"/>
            <w:shd w:val="clear" w:color="auto" w:fill="auto"/>
          </w:tcPr>
          <w:p w14:paraId="3E36413E" w14:textId="77777777" w:rsidR="000152C6" w:rsidRDefault="000152C6" w:rsidP="00C73F91">
            <w:pPr>
              <w:jc w:val="both"/>
            </w:pPr>
          </w:p>
        </w:tc>
      </w:tr>
      <w:tr w:rsidR="000152C6" w14:paraId="37012D6E" w14:textId="77777777" w:rsidTr="00C73F91">
        <w:trPr>
          <w:jc w:val="center"/>
        </w:trPr>
        <w:tc>
          <w:tcPr>
            <w:tcW w:w="1476" w:type="dxa"/>
            <w:shd w:val="clear" w:color="auto" w:fill="auto"/>
          </w:tcPr>
          <w:p w14:paraId="22614F75" w14:textId="77777777" w:rsidR="000152C6" w:rsidRDefault="000152C6" w:rsidP="00C73F91">
            <w:pPr>
              <w:jc w:val="both"/>
            </w:pPr>
            <w:r>
              <w:t>ensemble B</w:t>
            </w:r>
          </w:p>
        </w:tc>
        <w:tc>
          <w:tcPr>
            <w:tcW w:w="1016" w:type="dxa"/>
            <w:shd w:val="clear" w:color="auto" w:fill="auto"/>
          </w:tcPr>
          <w:p w14:paraId="0A320337" w14:textId="77777777" w:rsidR="000152C6" w:rsidRDefault="000152C6" w:rsidP="00C73F91">
            <w:pPr>
              <w:jc w:val="both"/>
            </w:pPr>
          </w:p>
        </w:tc>
        <w:tc>
          <w:tcPr>
            <w:tcW w:w="3273" w:type="dxa"/>
            <w:shd w:val="clear" w:color="auto" w:fill="auto"/>
          </w:tcPr>
          <w:p w14:paraId="3BB201F0" w14:textId="77777777" w:rsidR="000152C6" w:rsidRDefault="000152C6" w:rsidP="00C73F91">
            <w:pPr>
              <w:jc w:val="both"/>
            </w:pPr>
          </w:p>
        </w:tc>
      </w:tr>
      <w:tr w:rsidR="000152C6" w14:paraId="3928F876" w14:textId="77777777" w:rsidTr="00C73F91">
        <w:trPr>
          <w:jc w:val="center"/>
        </w:trPr>
        <w:tc>
          <w:tcPr>
            <w:tcW w:w="1476" w:type="dxa"/>
            <w:shd w:val="clear" w:color="auto" w:fill="auto"/>
          </w:tcPr>
          <w:p w14:paraId="43389540" w14:textId="77777777" w:rsidR="000152C6" w:rsidRDefault="000152C6" w:rsidP="00C73F91">
            <w:pPr>
              <w:jc w:val="both"/>
            </w:pPr>
            <w:r>
              <w:t>ensemble C</w:t>
            </w:r>
          </w:p>
        </w:tc>
        <w:tc>
          <w:tcPr>
            <w:tcW w:w="1016" w:type="dxa"/>
            <w:shd w:val="clear" w:color="auto" w:fill="auto"/>
          </w:tcPr>
          <w:p w14:paraId="6CC28C3E" w14:textId="77777777" w:rsidR="000152C6" w:rsidRDefault="000152C6" w:rsidP="00C73F91">
            <w:pPr>
              <w:jc w:val="both"/>
            </w:pPr>
            <w:r>
              <w:t>1/10</w:t>
            </w:r>
          </w:p>
        </w:tc>
        <w:tc>
          <w:tcPr>
            <w:tcW w:w="3273" w:type="dxa"/>
            <w:shd w:val="clear" w:color="auto" w:fill="auto"/>
          </w:tcPr>
          <w:p w14:paraId="7E8B181C" w14:textId="77777777" w:rsidR="000152C6" w:rsidRDefault="000152C6" w:rsidP="00C73F91">
            <w:pPr>
              <w:jc w:val="both"/>
            </w:pPr>
          </w:p>
        </w:tc>
      </w:tr>
      <w:tr w:rsidR="000152C6" w14:paraId="1E788064" w14:textId="77777777" w:rsidTr="00C73F91">
        <w:trPr>
          <w:jc w:val="center"/>
        </w:trPr>
        <w:tc>
          <w:tcPr>
            <w:tcW w:w="1476" w:type="dxa"/>
            <w:shd w:val="clear" w:color="auto" w:fill="auto"/>
          </w:tcPr>
          <w:p w14:paraId="73D09E4E" w14:textId="77777777" w:rsidR="000152C6" w:rsidRDefault="000152C6" w:rsidP="00C73F91">
            <w:pPr>
              <w:jc w:val="both"/>
            </w:pPr>
            <w:r>
              <w:t>ensemble D</w:t>
            </w:r>
          </w:p>
        </w:tc>
        <w:tc>
          <w:tcPr>
            <w:tcW w:w="1016" w:type="dxa"/>
            <w:shd w:val="clear" w:color="auto" w:fill="auto"/>
          </w:tcPr>
          <w:p w14:paraId="25561591" w14:textId="77777777" w:rsidR="000152C6" w:rsidRDefault="000152C6" w:rsidP="00C73F91">
            <w:pPr>
              <w:jc w:val="both"/>
            </w:pPr>
          </w:p>
        </w:tc>
        <w:tc>
          <w:tcPr>
            <w:tcW w:w="3273" w:type="dxa"/>
            <w:shd w:val="clear" w:color="auto" w:fill="auto"/>
          </w:tcPr>
          <w:p w14:paraId="72861FA2" w14:textId="77777777" w:rsidR="000152C6" w:rsidRDefault="000152C6" w:rsidP="00C73F91">
            <w:pPr>
              <w:jc w:val="both"/>
            </w:pPr>
            <w:r>
              <w:t>Lumley et al. 1995 fig. 274</w:t>
            </w:r>
          </w:p>
        </w:tc>
      </w:tr>
      <w:tr w:rsidR="000152C6" w14:paraId="4894C002" w14:textId="77777777" w:rsidTr="00C73F91">
        <w:trPr>
          <w:jc w:val="center"/>
        </w:trPr>
        <w:tc>
          <w:tcPr>
            <w:tcW w:w="1476" w:type="dxa"/>
            <w:shd w:val="clear" w:color="auto" w:fill="auto"/>
          </w:tcPr>
          <w:p w14:paraId="0FE23D98" w14:textId="77777777" w:rsidR="000152C6" w:rsidRDefault="000152C6" w:rsidP="00C73F91">
            <w:pPr>
              <w:jc w:val="both"/>
            </w:pPr>
            <w:r>
              <w:t>ensemble E</w:t>
            </w:r>
          </w:p>
        </w:tc>
        <w:tc>
          <w:tcPr>
            <w:tcW w:w="1016" w:type="dxa"/>
            <w:shd w:val="clear" w:color="auto" w:fill="auto"/>
          </w:tcPr>
          <w:p w14:paraId="7561ABB5" w14:textId="77777777" w:rsidR="000152C6" w:rsidRDefault="000152C6" w:rsidP="00C73F91">
            <w:pPr>
              <w:jc w:val="both"/>
            </w:pPr>
          </w:p>
        </w:tc>
        <w:tc>
          <w:tcPr>
            <w:tcW w:w="3273" w:type="dxa"/>
            <w:shd w:val="clear" w:color="auto" w:fill="auto"/>
          </w:tcPr>
          <w:p w14:paraId="3F054780" w14:textId="77777777" w:rsidR="000152C6" w:rsidRDefault="000152C6" w:rsidP="00C73F91">
            <w:pPr>
              <w:jc w:val="both"/>
            </w:pPr>
            <w:r>
              <w:t>Lumley et al. 1995 fig. 275</w:t>
            </w:r>
          </w:p>
        </w:tc>
      </w:tr>
    </w:tbl>
    <w:p w14:paraId="0D96E3A6" w14:textId="77777777" w:rsidR="000152C6" w:rsidRDefault="000152C6" w:rsidP="000152C6">
      <w:pPr>
        <w:jc w:val="both"/>
      </w:pPr>
    </w:p>
    <w:p w14:paraId="70A7FF64" w14:textId="77777777" w:rsidR="000152C6" w:rsidRDefault="000152C6" w:rsidP="000152C6">
      <w:pPr>
        <w:jc w:val="both"/>
      </w:pPr>
    </w:p>
    <w:p w14:paraId="77FD7FFC" w14:textId="39E2D564" w:rsidR="000152C6" w:rsidRDefault="00AA7ACB" w:rsidP="000152C6">
      <w:pPr>
        <w:pStyle w:val="Heading6"/>
      </w:pPr>
      <w:r>
        <w:t>h</w:t>
      </w:r>
      <w:r w:rsidR="000152C6">
        <w:t>istorique des recherches</w:t>
      </w:r>
    </w:p>
    <w:p w14:paraId="5323CCAC" w14:textId="56973FC3" w:rsidR="000152C6" w:rsidRPr="0032190F" w:rsidRDefault="00000000" w:rsidP="000152C6">
      <w:pPr>
        <w:jc w:val="both"/>
        <w:rPr>
          <w:lang w:val="fr-FR"/>
        </w:rPr>
      </w:pPr>
      <w:hyperlink r:id="rId14343" w:anchor="Aut_Bicknell" w:history="1">
        <w:r w:rsidR="00AA7ACB" w:rsidRPr="00AE78AA">
          <w:rPr>
            <w:rStyle w:val="Hyperlink"/>
            <w:lang w:val="fr-FR"/>
          </w:rPr>
          <w:t>C. Bicknell</w:t>
        </w:r>
      </w:hyperlink>
      <w:r w:rsidR="00AA7ACB" w:rsidRPr="00AA7ACB">
        <w:rPr>
          <w:rStyle w:val="Hyperlink"/>
          <w:color w:val="auto"/>
          <w:u w:val="none"/>
          <w:lang w:val="fr-FR"/>
        </w:rPr>
        <w:t xml:space="preserve"> </w:t>
      </w:r>
      <w:r w:rsidR="000152C6" w:rsidRPr="0032190F">
        <w:rPr>
          <w:lang w:val="fr-FR"/>
        </w:rPr>
        <w:t xml:space="preserve">y recopia  près de 450 gravures (BIB 420 p. 76, 117). C’est probablement au cours de 1925 qu’est réalisé un frottage de toute ou partie de cette roche (Archives de la S.A.P de Turin, cité par Arcà 2009 p. 271). Une mention ancienne indique un poignard avec des appendices de corniforme sur la </w:t>
      </w:r>
      <w:hyperlink r:id="rId14344" w:anchor="Desc_ZXIG0R1_d" w:history="1">
        <w:r w:rsidR="000152C6" w:rsidRPr="0032190F">
          <w:rPr>
            <w:rStyle w:val="Hyperlink"/>
            <w:lang w:val="fr-FR"/>
          </w:rPr>
          <w:t>face Nord</w:t>
        </w:r>
      </w:hyperlink>
      <w:r w:rsidR="000152C6" w:rsidRPr="0032190F">
        <w:rPr>
          <w:lang w:val="fr-FR"/>
        </w:rPr>
        <w:t xml:space="preserve"> et le fait qu’on ne puisse pas savoir s’il y a superposition (BIB 917 p. 271).Par contre sur la face Sud, une grande figure de poignard montre des appendices qui ne lui appartiennent probablement pas (BIB 917 p. 271).</w:t>
      </w:r>
    </w:p>
    <w:p w14:paraId="1F6FD281" w14:textId="72E40D24" w:rsidR="00256323" w:rsidRPr="0032190F" w:rsidRDefault="00E24285" w:rsidP="00256323">
      <w:pPr>
        <w:rPr>
          <w:lang w:val="fr-FR"/>
        </w:rPr>
      </w:pPr>
      <w:r>
        <w:rPr>
          <w:lang w:val="fr-FR"/>
        </w:rPr>
        <w:t xml:space="preserve">C. </w:t>
      </w:r>
      <w:r w:rsidR="00256323" w:rsidRPr="0032190F">
        <w:rPr>
          <w:lang w:val="fr-FR"/>
        </w:rPr>
        <w:t xml:space="preserve">Conti a observé des gravures linéaires recoupées par des gravures piquetées sur cette roche également vue par </w:t>
      </w:r>
      <w:hyperlink r:id="rId14345" w:anchor="Aut_Isetti" w:history="1">
        <w:r w:rsidRPr="00411078">
          <w:rPr>
            <w:rStyle w:val="Hyperlink"/>
            <w:lang w:val="fr-FR"/>
          </w:rPr>
          <w:t>G. Isetti</w:t>
        </w:r>
      </w:hyperlink>
      <w:r w:rsidRPr="0032190F">
        <w:rPr>
          <w:lang w:val="fr-FR"/>
        </w:rPr>
        <w:t xml:space="preserve"> </w:t>
      </w:r>
      <w:r w:rsidR="00256323" w:rsidRPr="0032190F">
        <w:rPr>
          <w:lang w:val="fr-FR"/>
        </w:rPr>
        <w:t>(BIB 1616)</w:t>
      </w:r>
    </w:p>
    <w:p w14:paraId="1FEB678C" w14:textId="77777777" w:rsidR="000152C6" w:rsidRPr="0032190F" w:rsidRDefault="000152C6" w:rsidP="000152C6">
      <w:pPr>
        <w:rPr>
          <w:lang w:val="fr-FR"/>
        </w:rPr>
      </w:pPr>
    </w:p>
    <w:p w14:paraId="24F020AE" w14:textId="5FF6F60E" w:rsidR="000152C6" w:rsidRPr="0032190F" w:rsidRDefault="009D6D33" w:rsidP="000152C6">
      <w:pPr>
        <w:pStyle w:val="Heading6"/>
      </w:pPr>
      <w:r>
        <w:t>r</w:t>
      </w:r>
      <w:r w:rsidR="000152C6" w:rsidRPr="0032190F">
        <w:t>épartition spatiale</w:t>
      </w:r>
    </w:p>
    <w:p w14:paraId="2B227D3E" w14:textId="12ACF16E" w:rsidR="000152C6" w:rsidRPr="0032190F" w:rsidRDefault="000152C6" w:rsidP="000152C6">
      <w:pPr>
        <w:rPr>
          <w:lang w:val="fr-FR"/>
        </w:rPr>
      </w:pPr>
      <w:r w:rsidRPr="0032190F">
        <w:rPr>
          <w:lang w:val="fr-FR"/>
        </w:rPr>
        <w:t xml:space="preserve">Sur la face </w:t>
      </w:r>
      <w:hyperlink r:id="rId14346" w:anchor="Desc_ZXIG0R1__Sud" w:history="1">
        <w:r w:rsidRPr="0032190F">
          <w:rPr>
            <w:rStyle w:val="Hyperlink"/>
            <w:lang w:val="fr-FR"/>
          </w:rPr>
          <w:t>Sud</w:t>
        </w:r>
      </w:hyperlink>
      <w:r w:rsidRPr="0032190F">
        <w:rPr>
          <w:lang w:val="fr-FR"/>
        </w:rPr>
        <w:t xml:space="preserve"> </w:t>
      </w:r>
      <w:hyperlink r:id="rId14347" w:anchor="Aut_Bicknell" w:history="1">
        <w:r w:rsidR="00AA7ACB" w:rsidRPr="00AE78AA">
          <w:rPr>
            <w:rStyle w:val="Hyperlink"/>
            <w:lang w:val="fr-FR"/>
          </w:rPr>
          <w:t>C. Bicknell</w:t>
        </w:r>
      </w:hyperlink>
      <w:r w:rsidR="00AA7ACB" w:rsidRPr="00AA7ACB">
        <w:rPr>
          <w:rStyle w:val="Hyperlink"/>
          <w:color w:val="auto"/>
          <w:u w:val="none"/>
          <w:lang w:val="fr-FR"/>
        </w:rPr>
        <w:t xml:space="preserve"> </w:t>
      </w:r>
      <w:r w:rsidRPr="0032190F">
        <w:rPr>
          <w:lang w:val="fr-FR"/>
        </w:rPr>
        <w:t xml:space="preserve">dénombre environ 130 gravures dont de nombreux « filets », sur la face </w:t>
      </w:r>
      <w:hyperlink r:id="rId14348" w:anchor="Desc_ZXIG0R1__Nord" w:history="1">
        <w:r w:rsidRPr="0032190F">
          <w:rPr>
            <w:rStyle w:val="Hyperlink"/>
            <w:lang w:val="fr-FR"/>
          </w:rPr>
          <w:t>Nord</w:t>
        </w:r>
      </w:hyperlink>
      <w:r w:rsidRPr="0032190F">
        <w:rPr>
          <w:lang w:val="fr-FR"/>
        </w:rPr>
        <w:t>: quelques 90 gravures d’armes et 200 figures cornues (BIB 420 p. 118).</w:t>
      </w:r>
    </w:p>
    <w:p w14:paraId="652B78AE" w14:textId="77777777" w:rsidR="000152C6" w:rsidRPr="0032190F" w:rsidRDefault="000152C6" w:rsidP="000152C6">
      <w:pPr>
        <w:jc w:val="both"/>
        <w:rPr>
          <w:lang w:val="fr-FR"/>
        </w:rPr>
      </w:pPr>
      <w:r w:rsidRPr="0032190F">
        <w:rPr>
          <w:lang w:val="fr-FR"/>
        </w:rPr>
        <w:t>Sur les deux flancs de la roche ont été gravées près de 1700 figures (dont 1033 sur le flanc nord) avec une densité atteignant parfois les 33 figures au m</w:t>
      </w:r>
      <w:r w:rsidRPr="0032190F">
        <w:rPr>
          <w:vertAlign w:val="superscript"/>
          <w:lang w:val="fr-FR"/>
        </w:rPr>
        <w:t>2</w:t>
      </w:r>
      <w:r w:rsidRPr="0032190F">
        <w:rPr>
          <w:lang w:val="fr-FR"/>
        </w:rPr>
        <w:t xml:space="preserve"> (BIB 1246 p. 22). </w:t>
      </w:r>
    </w:p>
    <w:p w14:paraId="4FC19E26" w14:textId="5D1F14F4" w:rsidR="000152C6" w:rsidRPr="0032190F" w:rsidRDefault="000152C6" w:rsidP="000152C6">
      <w:pPr>
        <w:jc w:val="both"/>
        <w:rPr>
          <w:lang w:val="fr-FR"/>
        </w:rPr>
      </w:pPr>
      <w:r w:rsidRPr="0032190F">
        <w:rPr>
          <w:lang w:val="fr-FR"/>
        </w:rPr>
        <w:t xml:space="preserve">Les Poignards formant une concentration, sur le haut et au nord de la roche, les </w:t>
      </w:r>
      <w:hyperlink r:id="rId14349" w:anchor="Typ_Bego_Reticules_Simples" w:history="1">
        <w:r w:rsidRPr="0032190F">
          <w:rPr>
            <w:rStyle w:val="Hyperlink"/>
            <w:lang w:val="fr-FR"/>
          </w:rPr>
          <w:t>Réticulés</w:t>
        </w:r>
      </w:hyperlink>
      <w:r w:rsidRPr="0032190F">
        <w:rPr>
          <w:lang w:val="fr-FR"/>
        </w:rPr>
        <w:t xml:space="preserve"> une concentration sur les faces sud, en aval des premiers (Lumley et alii 1995, fig. 6)</w:t>
      </w:r>
    </w:p>
    <w:p w14:paraId="51DD0A12" w14:textId="77777777" w:rsidR="000152C6" w:rsidRPr="0032190F" w:rsidRDefault="000152C6" w:rsidP="000152C6">
      <w:pPr>
        <w:jc w:val="both"/>
        <w:rPr>
          <w:lang w:val="fr-FR"/>
        </w:rPr>
      </w:pPr>
    </w:p>
    <w:p w14:paraId="27D82E74" w14:textId="77777777" w:rsidR="000152C6" w:rsidRPr="0032190F" w:rsidRDefault="000152C6" w:rsidP="000152C6">
      <w:pPr>
        <w:jc w:val="both"/>
        <w:rPr>
          <w:lang w:val="fr-FR"/>
        </w:rPr>
      </w:pPr>
      <w:r w:rsidRPr="0032190F">
        <w:rPr>
          <w:lang w:val="fr-FR"/>
        </w:rPr>
        <w:t>Les faces de la roche de l’Autel montrent des regroupements thématiques différents :</w:t>
      </w:r>
    </w:p>
    <w:p w14:paraId="2B7AF0C8" w14:textId="77777777" w:rsidR="000152C6" w:rsidRPr="0032190F" w:rsidRDefault="000152C6" w:rsidP="000152C6">
      <w:pPr>
        <w:jc w:val="both"/>
        <w:rPr>
          <w:lang w:val="fr-FR"/>
        </w:rPr>
      </w:pPr>
      <w:r w:rsidRPr="0032190F">
        <w:rPr>
          <w:lang w:val="fr-FR"/>
        </w:rPr>
        <w:tab/>
        <w:t>-au Nord : hallebardes et poignards</w:t>
      </w:r>
    </w:p>
    <w:p w14:paraId="2673FDED" w14:textId="77777777" w:rsidR="000152C6" w:rsidRPr="0032190F" w:rsidRDefault="000152C6" w:rsidP="000152C6">
      <w:pPr>
        <w:jc w:val="both"/>
        <w:rPr>
          <w:lang w:val="fr-FR"/>
        </w:rPr>
      </w:pPr>
      <w:r w:rsidRPr="0032190F">
        <w:rPr>
          <w:lang w:val="fr-FR"/>
        </w:rPr>
        <w:tab/>
        <w:t>-au Sud : des réticulés</w:t>
      </w:r>
    </w:p>
    <w:p w14:paraId="4AE13BB2" w14:textId="77777777" w:rsidR="000152C6" w:rsidRPr="0032190F" w:rsidRDefault="000152C6" w:rsidP="000152C6">
      <w:pPr>
        <w:jc w:val="both"/>
        <w:rPr>
          <w:lang w:val="fr-FR"/>
        </w:rPr>
      </w:pPr>
      <w:r w:rsidRPr="0032190F">
        <w:rPr>
          <w:lang w:val="fr-FR"/>
        </w:rPr>
        <w:tab/>
        <w:t>-au Nord-Ouest : des attelages</w:t>
      </w:r>
    </w:p>
    <w:p w14:paraId="3DBC0A42" w14:textId="77777777" w:rsidR="000152C6" w:rsidRPr="0032190F" w:rsidRDefault="000152C6" w:rsidP="000152C6">
      <w:pPr>
        <w:jc w:val="both"/>
        <w:rPr>
          <w:lang w:val="fr-FR"/>
        </w:rPr>
      </w:pPr>
      <w:r w:rsidRPr="0032190F">
        <w:rPr>
          <w:lang w:val="fr-FR"/>
        </w:rPr>
        <w:t>(BIB 1238 p. 641)</w:t>
      </w:r>
    </w:p>
    <w:p w14:paraId="71E263B6" w14:textId="77777777" w:rsidR="000152C6" w:rsidRPr="0032190F" w:rsidRDefault="000152C6" w:rsidP="000152C6">
      <w:pPr>
        <w:rPr>
          <w:lang w:val="fr-FR"/>
        </w:rPr>
      </w:pPr>
    </w:p>
    <w:p w14:paraId="15181FE0" w14:textId="77777777" w:rsidR="000152C6" w:rsidRPr="0032190F" w:rsidRDefault="000152C6" w:rsidP="000152C6">
      <w:pPr>
        <w:pStyle w:val="Heading7"/>
        <w:rPr>
          <w:lang w:val="fr-FR"/>
        </w:rPr>
      </w:pPr>
      <w:bookmarkStart w:id="5701" w:name="Desc_ZXIG0R1__Sud"/>
      <w:r w:rsidRPr="00A519FF">
        <w:rPr>
          <w:rStyle w:val="Heading6Char"/>
        </w:rPr>
        <w:t>Faces sud</w:t>
      </w:r>
    </w:p>
    <w:p w14:paraId="598B976F" w14:textId="77777777" w:rsidR="000152C6" w:rsidRPr="0032190F" w:rsidRDefault="000152C6" w:rsidP="000152C6">
      <w:pPr>
        <w:pStyle w:val="Heading8"/>
        <w:numPr>
          <w:ilvl w:val="7"/>
          <w:numId w:val="0"/>
        </w:numPr>
        <w:tabs>
          <w:tab w:val="num" w:pos="4500"/>
        </w:tabs>
        <w:ind w:left="4140"/>
        <w:rPr>
          <w:lang w:val="fr-FR"/>
        </w:rPr>
      </w:pPr>
      <w:bookmarkStart w:id="5702" w:name="Desc_ZXIG0R1_a"/>
      <w:bookmarkEnd w:id="5701"/>
      <w:r w:rsidRPr="0032190F">
        <w:rPr>
          <w:lang w:val="fr-FR"/>
        </w:rPr>
        <w:lastRenderedPageBreak/>
        <w:t>Face a</w:t>
      </w:r>
    </w:p>
    <w:bookmarkEnd w:id="5702"/>
    <w:p w14:paraId="5B3D6CF7" w14:textId="77777777" w:rsidR="000152C6" w:rsidRPr="0032190F" w:rsidRDefault="000152C6" w:rsidP="000152C6">
      <w:pPr>
        <w:rPr>
          <w:lang w:val="fr-FR"/>
        </w:rPr>
      </w:pPr>
    </w:p>
    <w:p w14:paraId="5E8A324B" w14:textId="77777777" w:rsidR="000152C6" w:rsidRPr="0032190F" w:rsidRDefault="000152C6" w:rsidP="000152C6">
      <w:pPr>
        <w:jc w:val="both"/>
        <w:rPr>
          <w:lang w:val="fr-FR"/>
        </w:rPr>
      </w:pPr>
      <w:r w:rsidRPr="0032190F">
        <w:rPr>
          <w:lang w:val="fr-FR"/>
        </w:rPr>
        <w:t xml:space="preserve">Une gravure (fig.1203) disposée perpendiculairement à un trou, préalablement classée comme corniforme montre des appendices en grecques relativement fréquent dans le nord de la vallée des Merveilles(SS BIB). </w:t>
      </w:r>
    </w:p>
    <w:p w14:paraId="76B85D08" w14:textId="77777777" w:rsidR="000152C6" w:rsidRPr="0032190F" w:rsidRDefault="000152C6" w:rsidP="000152C6">
      <w:pPr>
        <w:jc w:val="both"/>
        <w:rPr>
          <w:lang w:val="fr-FR"/>
        </w:rPr>
      </w:pPr>
      <w:r w:rsidRPr="0032190F">
        <w:rPr>
          <w:lang w:val="fr-FR"/>
        </w:rPr>
        <w:t>Une rouelle avec un araire (fig. 1214)</w:t>
      </w:r>
    </w:p>
    <w:p w14:paraId="19D5EA6E" w14:textId="77777777" w:rsidR="000152C6" w:rsidRPr="0032190F" w:rsidRDefault="000152C6" w:rsidP="000152C6">
      <w:pPr>
        <w:jc w:val="both"/>
        <w:rPr>
          <w:lang w:val="fr-FR"/>
        </w:rPr>
      </w:pPr>
    </w:p>
    <w:p w14:paraId="3E8F2E71" w14:textId="77777777" w:rsidR="000152C6" w:rsidRPr="0032190F" w:rsidRDefault="000152C6" w:rsidP="000152C6">
      <w:pPr>
        <w:pStyle w:val="Heading8"/>
        <w:numPr>
          <w:ilvl w:val="7"/>
          <w:numId w:val="0"/>
        </w:numPr>
        <w:tabs>
          <w:tab w:val="num" w:pos="4500"/>
        </w:tabs>
        <w:ind w:left="4140"/>
        <w:rPr>
          <w:lang w:val="fr-FR"/>
        </w:rPr>
      </w:pPr>
      <w:r w:rsidRPr="0032190F">
        <w:rPr>
          <w:lang w:val="fr-FR"/>
        </w:rPr>
        <w:t>Face b</w:t>
      </w:r>
    </w:p>
    <w:p w14:paraId="15F56C89" w14:textId="77777777" w:rsidR="000152C6" w:rsidRPr="0032190F" w:rsidRDefault="000152C6" w:rsidP="000152C6">
      <w:pPr>
        <w:rPr>
          <w:lang w:val="fr-FR"/>
        </w:rPr>
      </w:pPr>
      <w:r w:rsidRPr="0032190F">
        <w:rPr>
          <w:lang w:val="fr-FR"/>
        </w:rPr>
        <w:t>Pour Dufrenne, considérant la Hallebarde 42 : « Il n’est pas impossible que cette hallebarde en forme de bec ouvert veuille symboliser l’expression de la parole. En effet (...) » (Dufrenne 1997 p. 139, pl. 23.I)</w:t>
      </w:r>
    </w:p>
    <w:p w14:paraId="03518230" w14:textId="77777777" w:rsidR="000152C6" w:rsidRPr="0032190F" w:rsidRDefault="000152C6" w:rsidP="000152C6">
      <w:pPr>
        <w:pStyle w:val="Heading8"/>
        <w:numPr>
          <w:ilvl w:val="7"/>
          <w:numId w:val="0"/>
        </w:numPr>
        <w:tabs>
          <w:tab w:val="num" w:pos="4500"/>
        </w:tabs>
        <w:ind w:left="4140"/>
        <w:rPr>
          <w:lang w:val="fr-FR"/>
        </w:rPr>
      </w:pPr>
      <w:bookmarkStart w:id="5703" w:name="Desc_ZXIG0R1_c"/>
      <w:r w:rsidRPr="0032190F">
        <w:rPr>
          <w:lang w:val="fr-FR"/>
        </w:rPr>
        <w:t>Face c</w:t>
      </w:r>
    </w:p>
    <w:bookmarkEnd w:id="5703"/>
    <w:p w14:paraId="68FC2AAD" w14:textId="77777777" w:rsidR="000152C6" w:rsidRPr="0032190F" w:rsidRDefault="000152C6" w:rsidP="000152C6">
      <w:pPr>
        <w:rPr>
          <w:lang w:val="fr-FR"/>
        </w:rPr>
      </w:pPr>
    </w:p>
    <w:p w14:paraId="2CFE1461" w14:textId="142C3CB2" w:rsidR="000152C6" w:rsidRPr="0032190F" w:rsidRDefault="000152C6" w:rsidP="000152C6">
      <w:pPr>
        <w:jc w:val="both"/>
        <w:rPr>
          <w:lang w:val="fr-FR"/>
        </w:rPr>
      </w:pPr>
      <w:r w:rsidRPr="0032190F">
        <w:rPr>
          <w:lang w:val="fr-FR"/>
        </w:rPr>
        <w:t xml:space="preserve">Une gravure (fig. 377) le corps trapézoïdale, les cornes horizontales, une plage ronde détachée pourrait correspondre typologiquement à la classe des gravures jumelles des </w:t>
      </w:r>
      <w:hyperlink r:id="rId14350" w:anchor="Desc_ZIXGIIIR6" w:history="1">
        <w:r w:rsidRPr="0032190F">
          <w:rPr>
            <w:rStyle w:val="Hyperlink"/>
            <w:i/>
            <w:lang w:val="fr-FR"/>
          </w:rPr>
          <w:t>Pléiades</w:t>
        </w:r>
      </w:hyperlink>
      <w:r w:rsidRPr="0032190F">
        <w:rPr>
          <w:lang w:val="fr-FR"/>
        </w:rPr>
        <w:t xml:space="preserve">et de la Danseuse (SS BIB). </w:t>
      </w:r>
      <w:hyperlink r:id="rId14351" w:anchor="Aut_Bicknell" w:history="1">
        <w:r w:rsidR="00AA7ACB" w:rsidRPr="00AE78AA">
          <w:rPr>
            <w:rStyle w:val="Hyperlink"/>
            <w:lang w:val="fr-FR"/>
          </w:rPr>
          <w:t>C. Bicknell</w:t>
        </w:r>
      </w:hyperlink>
      <w:r w:rsidR="00AA7ACB" w:rsidRPr="00AA7ACB">
        <w:rPr>
          <w:rStyle w:val="Hyperlink"/>
          <w:color w:val="auto"/>
          <w:u w:val="none"/>
          <w:lang w:val="fr-FR"/>
        </w:rPr>
        <w:t xml:space="preserve"> </w:t>
      </w:r>
      <w:r w:rsidRPr="0032190F">
        <w:rPr>
          <w:lang w:val="fr-FR"/>
        </w:rPr>
        <w:t>compte 1 seule gravure pour le corps et la plage (Bicknell 1913) quand le LDPL en compte 2 (SS BIB).</w:t>
      </w:r>
    </w:p>
    <w:p w14:paraId="2A609C70" w14:textId="77777777" w:rsidR="000152C6" w:rsidRPr="0032190F" w:rsidRDefault="000152C6" w:rsidP="000152C6">
      <w:pPr>
        <w:ind w:firstLine="454"/>
        <w:jc w:val="both"/>
        <w:rPr>
          <w:lang w:val="fr-FR"/>
        </w:rPr>
      </w:pPr>
      <w:r w:rsidRPr="0032190F">
        <w:rPr>
          <w:lang w:val="fr-FR"/>
        </w:rPr>
        <w:t>Cette figure illustre –peut-être- une évolution iconographique entre corniformes à cornes horizontales ondulée et anthropomorphes (SS BIB)</w:t>
      </w:r>
    </w:p>
    <w:p w14:paraId="575E4E4D" w14:textId="77777777" w:rsidR="000152C6" w:rsidRPr="0032190F" w:rsidRDefault="000152C6" w:rsidP="000152C6">
      <w:pPr>
        <w:ind w:firstLine="454"/>
        <w:jc w:val="both"/>
        <w:rPr>
          <w:lang w:val="fr-FR"/>
        </w:rPr>
      </w:pPr>
    </w:p>
    <w:p w14:paraId="57EEC31A" w14:textId="77777777" w:rsidR="000152C6" w:rsidRPr="0032190F" w:rsidRDefault="000152C6" w:rsidP="000152C6">
      <w:pPr>
        <w:pStyle w:val="Heading7"/>
        <w:rPr>
          <w:lang w:val="fr-FR"/>
        </w:rPr>
      </w:pPr>
      <w:bookmarkStart w:id="5704" w:name="Desc_ZXIG0R1__Nord"/>
      <w:r w:rsidRPr="0032190F">
        <w:rPr>
          <w:lang w:val="fr-FR"/>
        </w:rPr>
        <w:t>Faces nord</w:t>
      </w:r>
    </w:p>
    <w:p w14:paraId="7DBFA232" w14:textId="77777777" w:rsidR="000152C6" w:rsidRPr="0032190F" w:rsidRDefault="000152C6" w:rsidP="000152C6">
      <w:pPr>
        <w:pStyle w:val="Heading8"/>
        <w:numPr>
          <w:ilvl w:val="7"/>
          <w:numId w:val="0"/>
        </w:numPr>
        <w:tabs>
          <w:tab w:val="num" w:pos="4500"/>
        </w:tabs>
        <w:ind w:left="4140"/>
        <w:rPr>
          <w:lang w:val="fr-FR"/>
        </w:rPr>
      </w:pPr>
      <w:bookmarkStart w:id="5705" w:name="Desc_ZXIG0R1_d"/>
      <w:bookmarkEnd w:id="5704"/>
      <w:r w:rsidRPr="0032190F">
        <w:rPr>
          <w:lang w:val="fr-FR"/>
        </w:rPr>
        <w:t>Face d</w:t>
      </w:r>
    </w:p>
    <w:bookmarkEnd w:id="5705"/>
    <w:p w14:paraId="3BBE4BA1" w14:textId="77777777" w:rsidR="000152C6" w:rsidRPr="0032190F" w:rsidRDefault="000152C6" w:rsidP="000152C6">
      <w:pPr>
        <w:jc w:val="both"/>
        <w:rPr>
          <w:lang w:val="fr-FR"/>
        </w:rPr>
      </w:pPr>
    </w:p>
    <w:p w14:paraId="0E6835E2" w14:textId="6DBED525" w:rsidR="000152C6" w:rsidRPr="0032190F" w:rsidRDefault="000152C6" w:rsidP="000152C6">
      <w:pPr>
        <w:tabs>
          <w:tab w:val="center" w:pos="4801"/>
        </w:tabs>
        <w:jc w:val="both"/>
        <w:rPr>
          <w:lang w:val="fr-FR"/>
        </w:rPr>
      </w:pPr>
      <w:r w:rsidRPr="0032190F">
        <w:rPr>
          <w:lang w:val="fr-FR"/>
        </w:rPr>
        <w:t xml:space="preserve">La face d est la face la plus gravée et elle est exceptionnelemtn exposée au nord. C’est aussi  la plus grande concentration d’arme du site (SS BIB).  On peut en estimer la densité (Conti ou </w:t>
      </w:r>
      <w:hyperlink r:id="rId14352" w:anchor="Aut_Bicknell" w:history="1">
        <w:r w:rsidR="00AA7ACB" w:rsidRPr="00AE78AA">
          <w:rPr>
            <w:rStyle w:val="Hyperlink"/>
            <w:lang w:val="fr-FR"/>
          </w:rPr>
          <w:t>C. Bicknell</w:t>
        </w:r>
      </w:hyperlink>
      <w:r w:rsidRPr="0032190F">
        <w:rPr>
          <w:lang w:val="fr-FR"/>
        </w:rPr>
        <w:t>). Elle est la plus abîmée à l’exception d’une coulée qui à « glacé » une partie des gravures.</w:t>
      </w:r>
    </w:p>
    <w:p w14:paraId="4EE7E323" w14:textId="77777777" w:rsidR="000152C6" w:rsidRPr="0032190F" w:rsidRDefault="000152C6" w:rsidP="000152C6">
      <w:pPr>
        <w:tabs>
          <w:tab w:val="center" w:pos="4801"/>
        </w:tabs>
        <w:jc w:val="both"/>
        <w:rPr>
          <w:lang w:val="fr-FR"/>
        </w:rPr>
      </w:pPr>
    </w:p>
    <w:p w14:paraId="31018CDC" w14:textId="573CFE83" w:rsidR="000152C6" w:rsidRPr="0032190F" w:rsidRDefault="000152C6" w:rsidP="000152C6">
      <w:pPr>
        <w:tabs>
          <w:tab w:val="center" w:pos="4801"/>
        </w:tabs>
        <w:jc w:val="both"/>
        <w:rPr>
          <w:lang w:val="fr-FR"/>
        </w:rPr>
      </w:pPr>
      <w:r w:rsidRPr="0032190F">
        <w:rPr>
          <w:lang w:val="fr-FR"/>
        </w:rPr>
        <w:t>Sous la « glaçure » une hallebarde incisée similaire à une située à proximité a été préservée. Elle peut être comparée pour sa technique de réalisation à</w:t>
      </w:r>
      <w:r w:rsidR="00DB2547" w:rsidRPr="0032190F">
        <w:rPr>
          <w:lang w:val="fr-FR"/>
        </w:rPr>
        <w:t xml:space="preserve"> </w:t>
      </w:r>
      <w:hyperlink r:id="rId14353" w:anchor="Sizz_Foppe_Nadro_4" w:history="1">
        <w:r w:rsidRPr="0032190F">
          <w:rPr>
            <w:rStyle w:val="Hyperlink"/>
            <w:lang w:val="fr-FR"/>
          </w:rPr>
          <w:t>Foppedi Nadro r4</w:t>
        </w:r>
      </w:hyperlink>
      <w:r w:rsidRPr="0032190F">
        <w:rPr>
          <w:lang w:val="fr-FR"/>
        </w:rPr>
        <w:t xml:space="preserve"> (SS BIB)</w:t>
      </w:r>
    </w:p>
    <w:p w14:paraId="238590EA" w14:textId="77777777" w:rsidR="000152C6" w:rsidRPr="0032190F" w:rsidRDefault="000152C6" w:rsidP="000152C6">
      <w:pPr>
        <w:jc w:val="both"/>
        <w:rPr>
          <w:lang w:val="fr-FR"/>
        </w:rPr>
      </w:pPr>
    </w:p>
    <w:p w14:paraId="5615354D" w14:textId="05A5678A" w:rsidR="000152C6" w:rsidRPr="0032190F" w:rsidRDefault="000152C6" w:rsidP="000152C6">
      <w:pPr>
        <w:tabs>
          <w:tab w:val="center" w:pos="4801"/>
        </w:tabs>
        <w:jc w:val="both"/>
        <w:rPr>
          <w:lang w:val="fr-FR"/>
        </w:rPr>
      </w:pPr>
      <w:r w:rsidRPr="0032190F">
        <w:rPr>
          <w:lang w:val="fr-FR"/>
        </w:rPr>
        <w:t xml:space="preserve">Pour Fossati (1997) les concentrations de figurations d’armes sur les roches gravées sont des phénomènes analogues et contemporains des dépôts votifs d’arme, hors contexte sépulcral. La théorie de l’auteur est appuyée par le fait que durant la période Remedello on ne connaît que des dépôts d’armes en contexte funéraire alors que par la suite, et surtout à partir du Bronze ancien apparaissent des dépôts (trésors ou caches) métalliques : </w:t>
      </w:r>
      <w:hyperlink r:id="rId14354" w:anchor="Sit_Loreto_Aprutino" w:history="1">
        <w:r w:rsidRPr="0032190F">
          <w:rPr>
            <w:rStyle w:val="Hyperlink"/>
            <w:lang w:val="fr-FR"/>
          </w:rPr>
          <w:t>Loreto Aprutino</w:t>
        </w:r>
      </w:hyperlink>
      <w:r w:rsidRPr="0032190F">
        <w:rPr>
          <w:lang w:val="fr-FR"/>
        </w:rPr>
        <w:t xml:space="preserve">, </w:t>
      </w:r>
      <w:hyperlink r:id="rId14355" w:anchor="Sit_Tarbules" w:history="1">
        <w:r w:rsidRPr="0032190F">
          <w:rPr>
            <w:rStyle w:val="Hyperlink"/>
            <w:lang w:val="fr-FR"/>
          </w:rPr>
          <w:t>Tarbules-en-Avançon</w:t>
        </w:r>
      </w:hyperlink>
      <w:r w:rsidRPr="0032190F">
        <w:rPr>
          <w:lang w:val="fr-FR"/>
        </w:rPr>
        <w:t>,… (SS BIB).</w:t>
      </w:r>
    </w:p>
    <w:p w14:paraId="06AAB214" w14:textId="77777777" w:rsidR="000152C6" w:rsidRPr="0032190F" w:rsidRDefault="000152C6" w:rsidP="000152C6">
      <w:pPr>
        <w:pStyle w:val="Heading9"/>
        <w:numPr>
          <w:ilvl w:val="8"/>
          <w:numId w:val="0"/>
        </w:numPr>
        <w:tabs>
          <w:tab w:val="num" w:pos="6120"/>
        </w:tabs>
        <w:ind w:left="5760"/>
        <w:rPr>
          <w:lang w:val="fr-FR"/>
        </w:rPr>
      </w:pPr>
      <w:r w:rsidRPr="0032190F">
        <w:rPr>
          <w:lang w:val="fr-FR"/>
        </w:rPr>
        <w:t>Poignards</w:t>
      </w:r>
    </w:p>
    <w:p w14:paraId="5D7E5A58" w14:textId="77777777" w:rsidR="000152C6" w:rsidRPr="0032190F" w:rsidRDefault="000152C6" w:rsidP="000152C6">
      <w:pPr>
        <w:rPr>
          <w:lang w:val="fr-FR"/>
        </w:rPr>
      </w:pPr>
    </w:p>
    <w:p w14:paraId="535CBAD5" w14:textId="77777777" w:rsidR="000152C6" w:rsidRPr="0032190F" w:rsidRDefault="000152C6" w:rsidP="00DB2547">
      <w:pPr>
        <w:rPr>
          <w:lang w:val="fr-FR"/>
        </w:rPr>
      </w:pPr>
      <w:r w:rsidRPr="0032190F">
        <w:rPr>
          <w:lang w:val="fr-FR"/>
        </w:rPr>
        <w:t>Un certains nombre de poignards montre des appendices partant généralement de la lame et pourraient être reconnus comme des « cornes » (SS BIB)</w:t>
      </w:r>
    </w:p>
    <w:p w14:paraId="2778678E" w14:textId="77777777" w:rsidR="000152C6" w:rsidRPr="0032190F" w:rsidRDefault="000152C6" w:rsidP="000152C6">
      <w:pPr>
        <w:pStyle w:val="Heading9"/>
        <w:numPr>
          <w:ilvl w:val="8"/>
          <w:numId w:val="0"/>
        </w:numPr>
        <w:tabs>
          <w:tab w:val="num" w:pos="6120"/>
        </w:tabs>
        <w:ind w:left="5760"/>
        <w:rPr>
          <w:lang w:val="fr-FR"/>
        </w:rPr>
      </w:pPr>
      <w:r w:rsidRPr="0032190F">
        <w:rPr>
          <w:lang w:val="fr-FR"/>
        </w:rPr>
        <w:t>Gravures</w:t>
      </w:r>
    </w:p>
    <w:p w14:paraId="512974D2" w14:textId="77777777" w:rsidR="000152C6" w:rsidRPr="0032190F" w:rsidRDefault="000152C6" w:rsidP="000152C6">
      <w:pPr>
        <w:pStyle w:val="Heading9"/>
        <w:numPr>
          <w:ilvl w:val="8"/>
          <w:numId w:val="0"/>
        </w:numPr>
        <w:tabs>
          <w:tab w:val="num" w:pos="6120"/>
        </w:tabs>
        <w:ind w:left="5760"/>
        <w:rPr>
          <w:lang w:val="fr-FR"/>
        </w:rPr>
      </w:pPr>
      <w:r w:rsidRPr="0032190F">
        <w:rPr>
          <w:lang w:val="fr-FR"/>
        </w:rPr>
        <w:t>Figure 838</w:t>
      </w:r>
    </w:p>
    <w:p w14:paraId="3E738C02" w14:textId="729F48BF" w:rsidR="000152C6" w:rsidRPr="0032190F" w:rsidRDefault="000152C6" w:rsidP="000152C6">
      <w:pPr>
        <w:jc w:val="both"/>
        <w:rPr>
          <w:lang w:val="fr-FR"/>
        </w:rPr>
      </w:pPr>
      <w:r w:rsidRPr="0032190F">
        <w:rPr>
          <w:lang w:val="fr-FR"/>
        </w:rPr>
        <w:lastRenderedPageBreak/>
        <w:t xml:space="preserve">Gravure dite de « La déesse »: un </w:t>
      </w:r>
      <w:hyperlink r:id="rId14356" w:anchor="Typ_Bego_Anthrop_Hb2" w:history="1">
        <w:r w:rsidRPr="0032190F">
          <w:rPr>
            <w:rStyle w:val="Hyperlink"/>
            <w:lang w:val="fr-FR"/>
          </w:rPr>
          <w:t>Orant</w:t>
        </w:r>
      </w:hyperlink>
      <w:r w:rsidRPr="0032190F">
        <w:rPr>
          <w:lang w:val="fr-FR"/>
        </w:rPr>
        <w:t xml:space="preserve"> dont les appendices supérieurs se développent horizontalement en zigzag (SS BIB). A comparer avec l’Orant de </w:t>
      </w:r>
      <w:hyperlink r:id="rId14357" w:anchor="Desc_ZIVGIVR10A" w:history="1">
        <w:r w:rsidRPr="0032190F">
          <w:rPr>
            <w:rStyle w:val="Hyperlink"/>
            <w:lang w:val="fr-FR"/>
          </w:rPr>
          <w:t>ZIVGIVR10A</w:t>
        </w:r>
      </w:hyperlink>
      <w:r w:rsidRPr="0032190F">
        <w:rPr>
          <w:lang w:val="fr-FR"/>
        </w:rPr>
        <w:t xml:space="preserve"> (Lumley et Echassoux 2009 fig. 15, la gravure de l’Autel de cette publication porte un mauvais numéro : 727)</w:t>
      </w:r>
    </w:p>
    <w:p w14:paraId="71CEFBE5" w14:textId="77777777" w:rsidR="000152C6" w:rsidRPr="0032190F" w:rsidRDefault="000152C6" w:rsidP="000152C6">
      <w:pPr>
        <w:rPr>
          <w:lang w:val="fr-FR"/>
        </w:rPr>
      </w:pPr>
    </w:p>
    <w:p w14:paraId="2CA271DC" w14:textId="77777777" w:rsidR="000152C6" w:rsidRPr="0032190F" w:rsidRDefault="000152C6" w:rsidP="000152C6">
      <w:pPr>
        <w:pStyle w:val="Heading9"/>
        <w:numPr>
          <w:ilvl w:val="8"/>
          <w:numId w:val="0"/>
        </w:numPr>
        <w:tabs>
          <w:tab w:val="num" w:pos="6120"/>
        </w:tabs>
        <w:ind w:left="5760"/>
        <w:rPr>
          <w:lang w:val="fr-FR"/>
        </w:rPr>
      </w:pPr>
      <w:r w:rsidRPr="0032190F">
        <w:rPr>
          <w:lang w:val="fr-FR"/>
        </w:rPr>
        <w:t>Figure 924</w:t>
      </w:r>
    </w:p>
    <w:p w14:paraId="6EF6CD86" w14:textId="77777777" w:rsidR="000152C6" w:rsidRPr="0032190F" w:rsidRDefault="000152C6" w:rsidP="000152C6">
      <w:pPr>
        <w:rPr>
          <w:lang w:val="fr-FR"/>
        </w:rPr>
      </w:pPr>
      <w:r w:rsidRPr="0032190F">
        <w:rPr>
          <w:lang w:val="fr-FR"/>
        </w:rPr>
        <w:t>Un poignard attribué au type A4 par N. Bianchi, Néolithique récent, 3700-3400 (2013).</w:t>
      </w:r>
    </w:p>
    <w:p w14:paraId="0D378E43" w14:textId="77777777" w:rsidR="000152C6" w:rsidRPr="0032190F" w:rsidRDefault="000152C6" w:rsidP="000152C6">
      <w:pPr>
        <w:pStyle w:val="Heading9"/>
        <w:numPr>
          <w:ilvl w:val="8"/>
          <w:numId w:val="0"/>
        </w:numPr>
        <w:tabs>
          <w:tab w:val="num" w:pos="6120"/>
        </w:tabs>
        <w:ind w:left="5760"/>
        <w:rPr>
          <w:lang w:val="fr-FR"/>
        </w:rPr>
      </w:pPr>
      <w:bookmarkStart w:id="5706" w:name="Desc_ZXIG0R1_d_superpo"/>
      <w:r w:rsidRPr="0032190F">
        <w:rPr>
          <w:lang w:val="fr-FR"/>
        </w:rPr>
        <w:t>Superpositions</w:t>
      </w:r>
    </w:p>
    <w:bookmarkEnd w:id="5706"/>
    <w:p w14:paraId="27594821" w14:textId="092D1EAF" w:rsidR="000152C6" w:rsidRPr="0032190F" w:rsidRDefault="000152C6" w:rsidP="000152C6">
      <w:pPr>
        <w:jc w:val="both"/>
        <w:rPr>
          <w:lang w:val="fr-FR"/>
        </w:rPr>
      </w:pPr>
      <w:r w:rsidRPr="0032190F">
        <w:rPr>
          <w:lang w:val="fr-FR"/>
        </w:rPr>
        <w:t xml:space="preserve">On note la </w:t>
      </w:r>
      <w:hyperlink r:id="rId14358" w:anchor="Ana_Chrono_Superpositions" w:history="1">
        <w:r w:rsidRPr="0032190F">
          <w:rPr>
            <w:rStyle w:val="Hyperlink"/>
            <w:lang w:val="fr-FR"/>
          </w:rPr>
          <w:t>superposition</w:t>
        </w:r>
      </w:hyperlink>
      <w:r w:rsidRPr="0032190F">
        <w:rPr>
          <w:lang w:val="fr-FR"/>
        </w:rPr>
        <w:t xml:space="preserve"> d’un Poignard à lame longue à base trapézoidale et pommeau trapézoidal (fig. 876) sur un Poignard à pommeau à lignes parallèles (fig. 873) (SS BIB)</w:t>
      </w:r>
    </w:p>
    <w:p w14:paraId="2730DEC6" w14:textId="77777777" w:rsidR="000152C6" w:rsidRPr="0032190F" w:rsidRDefault="000152C6" w:rsidP="00256323">
      <w:pPr>
        <w:jc w:val="both"/>
        <w:rPr>
          <w:lang w:val="fr-FR"/>
        </w:rPr>
      </w:pPr>
      <w:r w:rsidRPr="0032190F">
        <w:rPr>
          <w:lang w:val="fr-FR"/>
        </w:rPr>
        <w:t>On y trouve la superposition d’un Poignard (fig. 744) sur un Corniforme (fig. 747) sur un Réticulé (fig. 748) (Arcà 2009 p. 286, 296).</w:t>
      </w:r>
    </w:p>
    <w:p w14:paraId="18DF2208" w14:textId="77777777" w:rsidR="00367280" w:rsidRDefault="00367280" w:rsidP="00DB2547">
      <w:pPr>
        <w:tabs>
          <w:tab w:val="center" w:pos="4801"/>
        </w:tabs>
        <w:jc w:val="both"/>
        <w:rPr>
          <w:lang w:val="fr-FR"/>
        </w:rPr>
      </w:pPr>
    </w:p>
    <w:p w14:paraId="4329470D" w14:textId="76035D5B" w:rsidR="003E25AF" w:rsidRPr="0032190F" w:rsidRDefault="00367280" w:rsidP="00DB2547">
      <w:pPr>
        <w:tabs>
          <w:tab w:val="center" w:pos="4801"/>
        </w:tabs>
        <w:jc w:val="both"/>
        <w:rPr>
          <w:lang w:val="fr-FR"/>
        </w:rPr>
      </w:pPr>
      <w:r>
        <w:rPr>
          <w:lang w:val="fr-FR"/>
        </w:rPr>
        <w:t>T</w:t>
      </w:r>
      <w:r w:rsidR="000152C6" w:rsidRPr="0032190F">
        <w:rPr>
          <w:lang w:val="fr-FR"/>
        </w:rPr>
        <w:t xml:space="preserve">rois figures qualifiées par </w:t>
      </w:r>
      <w:hyperlink r:id="rId14359" w:anchor="Aut_Isetti" w:history="1">
        <w:r w:rsidR="00E24285" w:rsidRPr="00411078">
          <w:rPr>
            <w:rStyle w:val="Hyperlink"/>
            <w:lang w:val="fr-FR"/>
          </w:rPr>
          <w:t>G. Isetti</w:t>
        </w:r>
      </w:hyperlink>
      <w:r w:rsidR="00E24285">
        <w:rPr>
          <w:lang w:val="fr-FR"/>
        </w:rPr>
        <w:t xml:space="preserve"> </w:t>
      </w:r>
      <w:r w:rsidR="000152C6" w:rsidRPr="0032190F">
        <w:rPr>
          <w:lang w:val="fr-FR"/>
        </w:rPr>
        <w:t xml:space="preserve">de </w:t>
      </w:r>
      <w:r w:rsidR="00DB2547" w:rsidRPr="0032190F">
        <w:rPr>
          <w:lang w:val="fr-FR"/>
        </w:rPr>
        <w:t xml:space="preserve">"palmiers" sont respectivement </w:t>
      </w:r>
      <w:hyperlink r:id="rId14360" w:anchor="Ana_Chrono_Superpositions_mix" w:history="1">
        <w:r w:rsidRPr="0032190F">
          <w:rPr>
            <w:rStyle w:val="Hyperlink"/>
            <w:lang w:val="fr-FR"/>
          </w:rPr>
          <w:t>superpos</w:t>
        </w:r>
        <w:r>
          <w:rPr>
            <w:rStyle w:val="Hyperlink"/>
            <w:lang w:val="fr-FR"/>
          </w:rPr>
          <w:t>ées</w:t>
        </w:r>
      </w:hyperlink>
      <w:r w:rsidRPr="0032190F">
        <w:rPr>
          <w:lang w:val="fr-FR"/>
        </w:rPr>
        <w:t xml:space="preserve"> </w:t>
      </w:r>
      <w:r w:rsidR="00DB2547" w:rsidRPr="0032190F">
        <w:rPr>
          <w:lang w:val="fr-FR"/>
        </w:rPr>
        <w:t xml:space="preserve">par un poignard, un corniforme et une plage de cupules de forme arrondie. </w:t>
      </w:r>
      <w:r w:rsidR="003E25AF" w:rsidRPr="0032190F">
        <w:rPr>
          <w:lang w:val="fr-FR"/>
        </w:rPr>
        <w:t xml:space="preserve">Trois gravures </w:t>
      </w:r>
      <w:hyperlink r:id="rId14361" w:anchor="Ana_Technologie_Lineaire" w:history="1">
        <w:r w:rsidR="003E25AF" w:rsidRPr="0032190F">
          <w:rPr>
            <w:rStyle w:val="Hyperlink"/>
            <w:lang w:val="fr-FR"/>
          </w:rPr>
          <w:t>incisées</w:t>
        </w:r>
      </w:hyperlink>
      <w:r w:rsidR="003E25AF" w:rsidRPr="0032190F">
        <w:rPr>
          <w:lang w:val="fr-FR"/>
        </w:rPr>
        <w:t>, que Isetti (1957) classe comme des figure arboriformes (</w:t>
      </w:r>
      <w:r w:rsidR="003E25AF" w:rsidRPr="0032190F">
        <w:rPr>
          <w:i/>
          <w:lang w:val="fr-FR"/>
        </w:rPr>
        <w:t>albetiforme</w:t>
      </w:r>
      <w:r w:rsidR="003E25AF" w:rsidRPr="0032190F">
        <w:rPr>
          <w:lang w:val="fr-FR"/>
        </w:rPr>
        <w:t>) préservées par la glaçure, se trouve sous des gravures piquetées (lame d’un poignard et corne d’un corniforme, notamment) (BIB 1373 p. 169)</w:t>
      </w:r>
      <w:r w:rsidR="00DB2547" w:rsidRPr="0032190F">
        <w:rPr>
          <w:lang w:val="fr-FR"/>
        </w:rPr>
        <w:t xml:space="preserve"> </w:t>
      </w:r>
    </w:p>
    <w:p w14:paraId="219795C4" w14:textId="56A062E8" w:rsidR="000152C6" w:rsidRDefault="003E25AF" w:rsidP="00256323">
      <w:pPr>
        <w:jc w:val="both"/>
        <w:rPr>
          <w:lang w:val="fr-FR"/>
        </w:rPr>
      </w:pPr>
      <w:r w:rsidRPr="0032190F">
        <w:rPr>
          <w:lang w:val="fr-FR"/>
        </w:rPr>
        <w:t xml:space="preserve">3 </w:t>
      </w:r>
      <w:r w:rsidR="000152C6" w:rsidRPr="0032190F">
        <w:rPr>
          <w:lang w:val="fr-FR"/>
        </w:rPr>
        <w:t>"</w:t>
      </w:r>
      <w:hyperlink r:id="rId14362" w:anchor="Typ_Bego_xHisto_Palmiers" w:history="1">
        <w:r w:rsidR="000152C6" w:rsidRPr="0032190F">
          <w:rPr>
            <w:rStyle w:val="Hyperlink"/>
            <w:lang w:val="fr-FR"/>
          </w:rPr>
          <w:t>palmier</w:t>
        </w:r>
        <w:r w:rsidRPr="0032190F">
          <w:rPr>
            <w:rStyle w:val="Hyperlink"/>
            <w:lang w:val="fr-FR"/>
          </w:rPr>
          <w:t>s</w:t>
        </w:r>
      </w:hyperlink>
      <w:r w:rsidR="000152C6" w:rsidRPr="0032190F">
        <w:rPr>
          <w:lang w:val="fr-FR"/>
        </w:rPr>
        <w:t>"</w:t>
      </w:r>
      <w:r w:rsidR="00EC55D8" w:rsidRPr="0032190F">
        <w:rPr>
          <w:lang w:val="fr-FR"/>
        </w:rPr>
        <w:t xml:space="preserve"> </w:t>
      </w:r>
      <w:r w:rsidR="00EC55D8" w:rsidRPr="0032190F">
        <w:rPr>
          <w:strike/>
          <w:lang w:val="fr-FR"/>
        </w:rPr>
        <w:t>[scudiformes ?]</w:t>
      </w:r>
      <w:r w:rsidR="000152C6" w:rsidRPr="0032190F">
        <w:rPr>
          <w:lang w:val="fr-FR"/>
        </w:rPr>
        <w:t xml:space="preserve"> sont respectivement superposées par un poignard, un corniforme et une plage de cupules de forme arrondie, réalisés par piquetage (Isetti, 1957, p. 69) Superposition d'un faisceau de lignes incisées convergentes, superposées par un deuxième poignard faisant partie de la même composition</w:t>
      </w:r>
      <w:r w:rsidR="00367280">
        <w:rPr>
          <w:lang w:val="fr-FR"/>
        </w:rPr>
        <w:t xml:space="preserve"> </w:t>
      </w:r>
      <w:r w:rsidR="000152C6" w:rsidRPr="0032190F">
        <w:rPr>
          <w:lang w:val="fr-FR"/>
        </w:rPr>
        <w:t>(</w:t>
      </w:r>
      <w:r w:rsidR="00256323" w:rsidRPr="0032190F">
        <w:rPr>
          <w:lang w:val="fr-FR"/>
        </w:rPr>
        <w:t>BIB 1616</w:t>
      </w:r>
      <w:r w:rsidR="000152C6" w:rsidRPr="0032190F">
        <w:rPr>
          <w:lang w:val="fr-FR"/>
        </w:rPr>
        <w:t>)</w:t>
      </w:r>
    </w:p>
    <w:p w14:paraId="4F594416" w14:textId="77777777" w:rsidR="006A0C4B" w:rsidRDefault="006A0C4B" w:rsidP="00256323">
      <w:pPr>
        <w:jc w:val="both"/>
        <w:rPr>
          <w:lang w:val="fr-FR"/>
        </w:rPr>
      </w:pPr>
    </w:p>
    <w:p w14:paraId="2E95EF90" w14:textId="77777777" w:rsidR="006A0C4B" w:rsidRPr="0032190F" w:rsidRDefault="006A0C4B" w:rsidP="00256323">
      <w:pPr>
        <w:jc w:val="both"/>
        <w:rPr>
          <w:lang w:val="fr-FR"/>
        </w:rPr>
      </w:pPr>
      <w:r>
        <w:rPr>
          <w:lang w:val="fr-FR"/>
        </w:rPr>
        <w:t>Poignard piqueté sur palmier; Corniforme piqueté sur palmier (SS BIB)</w:t>
      </w:r>
    </w:p>
    <w:p w14:paraId="49142C8C" w14:textId="77777777" w:rsidR="000152C6" w:rsidRPr="0032190F" w:rsidRDefault="000152C6" w:rsidP="000152C6">
      <w:pPr>
        <w:rPr>
          <w:lang w:val="fr-FR"/>
        </w:rPr>
      </w:pPr>
    </w:p>
    <w:p w14:paraId="25FDCA68" w14:textId="77777777" w:rsidR="000152C6" w:rsidRPr="0032190F" w:rsidRDefault="000152C6" w:rsidP="000152C6">
      <w:pPr>
        <w:pStyle w:val="Heading8"/>
        <w:numPr>
          <w:ilvl w:val="7"/>
          <w:numId w:val="0"/>
        </w:numPr>
        <w:tabs>
          <w:tab w:val="num" w:pos="4500"/>
        </w:tabs>
        <w:ind w:left="4140"/>
        <w:rPr>
          <w:lang w:val="fr-FR"/>
        </w:rPr>
      </w:pPr>
      <w:r w:rsidRPr="0032190F">
        <w:rPr>
          <w:lang w:val="fr-FR"/>
        </w:rPr>
        <w:t>Face e</w:t>
      </w:r>
    </w:p>
    <w:p w14:paraId="144ABF91" w14:textId="272C4A27" w:rsidR="000152C6" w:rsidRPr="0032190F" w:rsidRDefault="009D6D33" w:rsidP="000152C6">
      <w:pPr>
        <w:pStyle w:val="Heading6"/>
      </w:pPr>
      <w:r>
        <w:t>t</w:t>
      </w:r>
      <w:r w:rsidR="000152C6" w:rsidRPr="0032190F">
        <w:t>ransition</w:t>
      </w:r>
    </w:p>
    <w:p w14:paraId="12A3D19B" w14:textId="77777777" w:rsidR="000152C6" w:rsidRPr="0032190F" w:rsidRDefault="000152C6" w:rsidP="000152C6">
      <w:pPr>
        <w:rPr>
          <w:lang w:val="fr-FR"/>
        </w:rPr>
      </w:pPr>
    </w:p>
    <w:p w14:paraId="31ACD611" w14:textId="77777777" w:rsidR="000152C6" w:rsidRPr="0032190F" w:rsidRDefault="000152C6" w:rsidP="000152C6">
      <w:pPr>
        <w:jc w:val="both"/>
        <w:rPr>
          <w:lang w:val="fr-FR"/>
        </w:rPr>
      </w:pPr>
      <w:r w:rsidRPr="0032190F">
        <w:rPr>
          <w:lang w:val="fr-FR"/>
        </w:rPr>
        <w:t>De même que la concentration de corniformes à cornes sinueuses et horizontale est importante, il semble y avoir un processus d’anthropomorphisation sur les gravures 1203 de la face a et 538 (une « Déesse ») et 906, les deux sur la face d.</w:t>
      </w:r>
    </w:p>
    <w:p w14:paraId="4E9D0AD7" w14:textId="77777777" w:rsidR="000152C6" w:rsidRPr="0032190F" w:rsidRDefault="000152C6" w:rsidP="000152C6">
      <w:pPr>
        <w:jc w:val="both"/>
        <w:rPr>
          <w:lang w:val="fr-FR"/>
        </w:rPr>
      </w:pPr>
    </w:p>
    <w:p w14:paraId="79B5AA93" w14:textId="77777777" w:rsidR="000152C6" w:rsidRPr="0032190F" w:rsidRDefault="000152C6" w:rsidP="000152C6">
      <w:pPr>
        <w:jc w:val="both"/>
        <w:rPr>
          <w:lang w:val="fr-FR"/>
        </w:rPr>
      </w:pPr>
      <w:r w:rsidRPr="0032190F">
        <w:rPr>
          <w:lang w:val="fr-FR"/>
        </w:rPr>
        <w:t>Cette roche regroupe la plus grande concentration de poignards du site avec 167 exemplaires. Une telle concentration ne s’explique pas par la position de la roche, ni par son aspect mais pourrait trouver une cause  dans la forme même de la roche. Vue du dessus, celle-ci plus que toute autre dans le site ressemble à un poignard (SS BIB).</w:t>
      </w:r>
    </w:p>
    <w:p w14:paraId="495DCCC0" w14:textId="62FCB291" w:rsidR="000152C6" w:rsidRPr="0032190F" w:rsidRDefault="000152C6" w:rsidP="000152C6">
      <w:pPr>
        <w:jc w:val="both"/>
        <w:rPr>
          <w:lang w:val="fr-FR"/>
        </w:rPr>
      </w:pPr>
      <w:r w:rsidRPr="0032190F">
        <w:rPr>
          <w:lang w:val="fr-FR"/>
        </w:rPr>
        <w:t xml:space="preserve">Cette observation rejoint les hypothèses sur l’apparition des tombes collectives à podium trapézoïdal ou triangulaire en Franche-Comté au IIIe millénaire (site d’ </w:t>
      </w:r>
      <w:hyperlink r:id="rId14363" w:anchor="Sit_Aillevans" w:history="1">
        <w:r w:rsidRPr="0032190F">
          <w:rPr>
            <w:rStyle w:val="Hyperlink"/>
            <w:lang w:val="fr-FR"/>
          </w:rPr>
          <w:t>Aillevans</w:t>
        </w:r>
      </w:hyperlink>
      <w:r w:rsidRPr="0032190F">
        <w:rPr>
          <w:lang w:val="fr-FR"/>
        </w:rPr>
        <w:t xml:space="preserve">, Santoche et Brevilliers) (BIB 498) et sur les plates-formes du </w:t>
      </w:r>
      <w:hyperlink r:id="rId14364" w:anchor="Sit_Petit_Chasseur" w:history="1">
        <w:r w:rsidRPr="0032190F">
          <w:rPr>
            <w:rStyle w:val="Hyperlink"/>
            <w:lang w:val="fr-FR"/>
          </w:rPr>
          <w:t>Petit-Chasseur</w:t>
        </w:r>
      </w:hyperlink>
      <w:r w:rsidRPr="0032190F">
        <w:rPr>
          <w:lang w:val="fr-FR"/>
        </w:rPr>
        <w:t xml:space="preserve"> et de </w:t>
      </w:r>
      <w:hyperlink r:id="rId14365" w:anchor="Sit_Saint_Martin_Corleans" w:history="1">
        <w:r w:rsidRPr="0032190F">
          <w:rPr>
            <w:rStyle w:val="Hyperlink"/>
            <w:lang w:val="fr-FR"/>
          </w:rPr>
          <w:t>Saint-Martin-de-Corléans</w:t>
        </w:r>
      </w:hyperlink>
      <w:r w:rsidRPr="0032190F">
        <w:rPr>
          <w:lang w:val="fr-FR"/>
        </w:rPr>
        <w:t>(BIB 393</w:t>
      </w:r>
      <w:r w:rsidRPr="0032190F">
        <w:rPr>
          <w:rFonts w:ascii="Arial" w:hAnsi="Arial" w:cs="Arial"/>
          <w:sz w:val="20"/>
          <w:szCs w:val="20"/>
          <w:lang w:val="fr-FR"/>
        </w:rPr>
        <w:t>(</w:t>
      </w:r>
      <w:r w:rsidRPr="0032190F">
        <w:rPr>
          <w:lang w:val="fr-FR"/>
        </w:rPr>
        <w:t xml:space="preserve">Honegger ?) et  BIB 579 p. 152)dans une aire limitrophes du </w:t>
      </w:r>
      <w:hyperlink r:id="rId14366" w:anchor="Cul_Cordée" w:history="1">
        <w:r w:rsidRPr="0032190F">
          <w:rPr>
            <w:rStyle w:val="Hyperlink"/>
            <w:lang w:val="fr-FR"/>
          </w:rPr>
          <w:t>Cordé</w:t>
        </w:r>
      </w:hyperlink>
      <w:r w:rsidRPr="0032190F">
        <w:rPr>
          <w:lang w:val="fr-FR"/>
        </w:rPr>
        <w:t xml:space="preserve"> (SS BIB). Le dolmen triangulaire de </w:t>
      </w:r>
      <w:hyperlink r:id="rId14367" w:anchor="Sit_Velturno" w:history="1">
        <w:r w:rsidRPr="0032190F">
          <w:rPr>
            <w:rStyle w:val="Hyperlink"/>
            <w:lang w:val="fr-FR"/>
          </w:rPr>
          <w:t>Velturno</w:t>
        </w:r>
      </w:hyperlink>
      <w:r w:rsidRPr="0032190F">
        <w:rPr>
          <w:lang w:val="fr-FR"/>
        </w:rPr>
        <w:t xml:space="preserve"> (stèles du </w:t>
      </w:r>
      <w:hyperlink r:id="rId14368" w:anchor="Sit_Trentin_Haut_Adige" w:history="1">
        <w:r w:rsidRPr="0032190F">
          <w:rPr>
            <w:rStyle w:val="Hyperlink"/>
            <w:lang w:val="fr-FR"/>
          </w:rPr>
          <w:t>Trentin-Haut-Adige</w:t>
        </w:r>
      </w:hyperlink>
      <w:r w:rsidRPr="0032190F">
        <w:rPr>
          <w:lang w:val="fr-FR"/>
        </w:rPr>
        <w:t>) pourrait éventuellement être compté dans ces nouvelles structures (SS BIB). De même Barfield et d’autres proposaient une isomorphie entre les poignards, symboles du statut d’homme, le phallus (BIB 1016 p. 16 (BIB 1020) et BIB 1019), la forme de la statue (BIB 1016 p. 16 (BIB 1020)) et même la forme triangulaire du [des] cairn(s) de Sion (BIB 1016 p. 16 (BIB 9)</w:t>
      </w:r>
    </w:p>
    <w:p w14:paraId="2E84CBA0" w14:textId="77777777" w:rsidR="000152C6" w:rsidRPr="0032190F" w:rsidRDefault="000152C6" w:rsidP="000152C6">
      <w:pPr>
        <w:jc w:val="both"/>
        <w:rPr>
          <w:lang w:val="fr-FR"/>
        </w:rPr>
      </w:pPr>
    </w:p>
    <w:p w14:paraId="378485DA" w14:textId="77777777" w:rsidR="000152C6" w:rsidRPr="0032190F" w:rsidRDefault="000152C6" w:rsidP="000152C6">
      <w:pPr>
        <w:jc w:val="both"/>
        <w:rPr>
          <w:lang w:val="fr-FR"/>
        </w:rPr>
      </w:pPr>
      <w:r w:rsidRPr="0032190F">
        <w:rPr>
          <w:lang w:val="fr-FR"/>
        </w:rPr>
        <w:lastRenderedPageBreak/>
        <w:t xml:space="preserve">Par ailleurs l’orientation des poignards et plus généralement des gravures se fait en direction de la pointe de la roche et non pas comme c’est généralement le cas vers le haut de celle-ci (BIB 1110 p. 138 et BIB 35 p. 76). On remarque également l’installation de </w:t>
      </w:r>
      <w:r w:rsidRPr="0032190F">
        <w:rPr>
          <w:i/>
          <w:lang w:val="fr-FR"/>
        </w:rPr>
        <w:t>la Roche de l’Autel</w:t>
      </w:r>
      <w:r w:rsidRPr="0032190F">
        <w:rPr>
          <w:lang w:val="fr-FR"/>
        </w:rPr>
        <w:t xml:space="preserve"> dans la pente comme pour le Petit-Chasseur et Aillevans (v. ce dernier) (SS BIB)</w:t>
      </w:r>
    </w:p>
    <w:p w14:paraId="720FD608" w14:textId="77777777" w:rsidR="000152C6" w:rsidRPr="0032190F" w:rsidRDefault="000152C6" w:rsidP="000152C6">
      <w:pPr>
        <w:jc w:val="both"/>
        <w:rPr>
          <w:lang w:val="fr-FR"/>
        </w:rPr>
      </w:pPr>
    </w:p>
    <w:p w14:paraId="6492E8F1" w14:textId="133854A6" w:rsidR="000152C6" w:rsidRPr="0032190F" w:rsidRDefault="000152C6" w:rsidP="000152C6">
      <w:pPr>
        <w:jc w:val="both"/>
        <w:rPr>
          <w:iCs/>
          <w:lang w:val="fr-FR"/>
        </w:rPr>
      </w:pPr>
      <w:r w:rsidRPr="0032190F">
        <w:rPr>
          <w:iCs/>
          <w:lang w:val="fr-FR"/>
        </w:rPr>
        <w:t xml:space="preserve">Pour C. Jegues, la roche est « surmontée en son centre par un bloc erratique abritant un gias (petite grotte). Ce bloc, en alignement avec la polaire, la stèle du </w:t>
      </w:r>
      <w:hyperlink r:id="rId14369" w:anchor="Desc_ZVIIGIR8" w:history="1">
        <w:r w:rsidRPr="0032190F">
          <w:rPr>
            <w:rStyle w:val="Hyperlink"/>
            <w:i/>
            <w:iCs/>
            <w:lang w:val="fr-FR"/>
          </w:rPr>
          <w:t>Chef de Tribu</w:t>
        </w:r>
      </w:hyperlink>
      <w:r w:rsidRPr="0032190F">
        <w:rPr>
          <w:iCs/>
          <w:lang w:val="fr-FR"/>
        </w:rPr>
        <w:t xml:space="preserve">,  la Rouelle et la </w:t>
      </w:r>
      <w:hyperlink r:id="rId14370" w:anchor="Sit_Lacs_Cime" w:history="1">
        <w:r w:rsidRPr="0032190F">
          <w:rPr>
            <w:rStyle w:val="Hyperlink"/>
            <w:lang w:val="fr-FR"/>
          </w:rPr>
          <w:t>cime des Lacs</w:t>
        </w:r>
      </w:hyperlink>
      <w:r w:rsidRPr="0032190F">
        <w:rPr>
          <w:iCs/>
          <w:lang w:val="fr-FR"/>
        </w:rPr>
        <w:t xml:space="preserve"> indique parfaitement sur le site le méridien du lieu » (BIB 1363).</w:t>
      </w:r>
    </w:p>
    <w:p w14:paraId="72FF3F16" w14:textId="77777777" w:rsidR="000152C6" w:rsidRPr="0032190F" w:rsidRDefault="000152C6" w:rsidP="000152C6">
      <w:pPr>
        <w:jc w:val="both"/>
        <w:rPr>
          <w:iCs/>
          <w:lang w:val="fr-FR"/>
        </w:rPr>
      </w:pPr>
    </w:p>
    <w:p w14:paraId="45243184" w14:textId="085692F2" w:rsidR="000152C6" w:rsidRPr="0032190F" w:rsidRDefault="009D6D33" w:rsidP="000152C6">
      <w:pPr>
        <w:pStyle w:val="Heading6"/>
      </w:pPr>
      <w:bookmarkStart w:id="5707" w:name="Desc_ZXIG0R1___inter"/>
      <w:r>
        <w:t>i</w:t>
      </w:r>
      <w:r w:rsidR="000152C6" w:rsidRPr="0032190F">
        <w:t>nterprétations</w:t>
      </w:r>
    </w:p>
    <w:bookmarkEnd w:id="5707"/>
    <w:p w14:paraId="188C7EFB" w14:textId="77777777" w:rsidR="000152C6" w:rsidRPr="0032190F" w:rsidRDefault="000152C6" w:rsidP="000152C6">
      <w:pPr>
        <w:rPr>
          <w:lang w:val="fr-FR"/>
        </w:rPr>
      </w:pPr>
    </w:p>
    <w:p w14:paraId="0A242723" w14:textId="303B5DD0" w:rsidR="000152C6" w:rsidRPr="0032190F" w:rsidRDefault="00000000" w:rsidP="000152C6">
      <w:pPr>
        <w:jc w:val="both"/>
        <w:rPr>
          <w:iCs/>
          <w:lang w:val="fr-FR"/>
        </w:rPr>
      </w:pPr>
      <w:hyperlink r:id="rId14371" w:anchor="Aut_Bicknell" w:history="1">
        <w:r w:rsidR="00AA7ACB" w:rsidRPr="00AE78AA">
          <w:rPr>
            <w:rStyle w:val="Hyperlink"/>
            <w:lang w:val="fr-FR"/>
          </w:rPr>
          <w:t>Bicknell</w:t>
        </w:r>
      </w:hyperlink>
      <w:r w:rsidR="00AA7ACB" w:rsidRPr="00AA7ACB">
        <w:rPr>
          <w:rStyle w:val="Hyperlink"/>
          <w:color w:val="auto"/>
          <w:u w:val="none"/>
          <w:lang w:val="fr-FR"/>
        </w:rPr>
        <w:t xml:space="preserve"> </w:t>
      </w:r>
      <w:r w:rsidR="000152C6" w:rsidRPr="0032190F">
        <w:rPr>
          <w:lang w:val="fr-FR"/>
        </w:rPr>
        <w:t xml:space="preserve">appelle cette roche le </w:t>
      </w:r>
      <w:r w:rsidR="000152C6" w:rsidRPr="0032190F">
        <w:rPr>
          <w:i/>
          <w:lang w:val="fr-FR"/>
        </w:rPr>
        <w:t>Rocher de l’Autel</w:t>
      </w:r>
      <w:r w:rsidR="000152C6" w:rsidRPr="0032190F">
        <w:rPr>
          <w:lang w:val="fr-FR"/>
        </w:rPr>
        <w:t xml:space="preserve">, tant les gravures étaient nombreuses et tant l’endroit lui paraissait avoir été emprunt de sacré (BIB 420 p. 76, 117). Comme pour la </w:t>
      </w:r>
      <w:hyperlink r:id="rId14372" w:anchor="Desc_ZXIXGIVR21alpha" w:history="1">
        <w:r w:rsidR="000152C6" w:rsidRPr="0032190F">
          <w:rPr>
            <w:rStyle w:val="Hyperlink"/>
            <w:i/>
            <w:lang w:val="fr-FR"/>
          </w:rPr>
          <w:t>Roche des 300</w:t>
        </w:r>
      </w:hyperlink>
      <w:r w:rsidR="000152C6" w:rsidRPr="0032190F">
        <w:rPr>
          <w:lang w:val="fr-FR"/>
        </w:rPr>
        <w:t>, la roche occupant une position « avantageuse », certaines juxtapositions lui paraissent intentionnelles résultant du passage consécutif de plusieurs graveurs (BIB 420 p. 76).</w:t>
      </w:r>
      <w:r w:rsidR="009D6D33">
        <w:rPr>
          <w:lang w:val="fr-FR"/>
        </w:rPr>
        <w:t xml:space="preserve"> </w:t>
      </w:r>
      <w:r w:rsidR="000152C6" w:rsidRPr="0032190F">
        <w:rPr>
          <w:lang w:val="fr-FR"/>
        </w:rPr>
        <w:t xml:space="preserve">Conti en parle comme de la </w:t>
      </w:r>
      <w:r w:rsidR="000152C6" w:rsidRPr="0032190F">
        <w:rPr>
          <w:i/>
          <w:lang w:val="fr-FR"/>
        </w:rPr>
        <w:t>Roche du bloc erratique</w:t>
      </w:r>
      <w:r w:rsidR="000152C6" w:rsidRPr="0032190F">
        <w:rPr>
          <w:lang w:val="fr-FR"/>
        </w:rPr>
        <w:t xml:space="preserve"> (</w:t>
      </w:r>
      <w:r w:rsidR="000152C6" w:rsidRPr="0032190F">
        <w:rPr>
          <w:i/>
          <w:lang w:val="fr-FR"/>
        </w:rPr>
        <w:t>Roccia del masso erratico</w:t>
      </w:r>
      <w:r w:rsidR="000152C6" w:rsidRPr="0032190F">
        <w:rPr>
          <w:lang w:val="fr-FR"/>
        </w:rPr>
        <w:t xml:space="preserve">) comme du « cœur » de l’ensemble rupestre de la région du mont Bego (BIB 1246 p. 22). Pour C. Jègues (1997), qui parle de « "l’occidentalisation" parfaite de cette énorme dalle ressemblant à un sous-marin (...)» (p. 365) ; « Cette roche est donc inclinée exactement de l’est vers l’ouest » (p. 343),  le « centre de la roche, à l’intérieur du gias » est aligné à 180° de la </w:t>
      </w:r>
      <w:hyperlink r:id="rId14373" w:anchor="Sit_Lacs_Cime" w:history="1">
        <w:r w:rsidR="000152C6" w:rsidRPr="0032190F">
          <w:rPr>
            <w:rStyle w:val="Hyperlink"/>
            <w:lang w:val="fr-FR"/>
          </w:rPr>
          <w:t>cime des Lacs</w:t>
        </w:r>
      </w:hyperlink>
      <w:r w:rsidR="009D6D33" w:rsidRPr="009D6D33">
        <w:rPr>
          <w:rStyle w:val="Hyperlink"/>
          <w:color w:val="000000"/>
          <w:u w:val="none"/>
          <w:lang w:val="fr-FR"/>
        </w:rPr>
        <w:t xml:space="preserve"> </w:t>
      </w:r>
      <w:r w:rsidR="000152C6" w:rsidRPr="0032190F">
        <w:rPr>
          <w:lang w:val="fr-FR"/>
        </w:rPr>
        <w:t xml:space="preserve">(BIB 1363 p. 488). </w:t>
      </w:r>
      <w:r w:rsidR="009D6D33">
        <w:rPr>
          <w:lang w:val="fr-FR"/>
        </w:rPr>
        <w:t xml:space="preserve"> </w:t>
      </w:r>
      <w:r w:rsidR="000152C6" w:rsidRPr="0032190F">
        <w:rPr>
          <w:iCs/>
          <w:lang w:val="fr-FR"/>
        </w:rPr>
        <w:t xml:space="preserve">E. Masson rapproche les thèmes présents sur la </w:t>
      </w:r>
      <w:r w:rsidR="000152C6" w:rsidRPr="0032190F">
        <w:rPr>
          <w:i/>
          <w:iCs/>
          <w:lang w:val="fr-FR"/>
        </w:rPr>
        <w:t>Roche de l’Autel</w:t>
      </w:r>
      <w:r w:rsidR="000152C6" w:rsidRPr="0032190F">
        <w:rPr>
          <w:iCs/>
          <w:lang w:val="fr-FR"/>
        </w:rPr>
        <w:t xml:space="preserve"> des thèmes présents à Fontanalba. (Masson 1993 p. 80).</w:t>
      </w:r>
    </w:p>
    <w:p w14:paraId="1520797E" w14:textId="77777777" w:rsidR="009D6D33" w:rsidRDefault="000152C6" w:rsidP="000152C6">
      <w:pPr>
        <w:jc w:val="both"/>
        <w:rPr>
          <w:iCs/>
          <w:lang w:val="fr-FR"/>
        </w:rPr>
      </w:pPr>
      <w:r w:rsidRPr="0032190F">
        <w:rPr>
          <w:iCs/>
          <w:lang w:val="fr-FR"/>
        </w:rPr>
        <w:t>Huet écrit que l’Autel ressemble à un poignard et qu’il y a un poignard just’a coté qui est gravé sur une plage et qui ressemble beaucoup à l’Autel</w:t>
      </w:r>
    </w:p>
    <w:p w14:paraId="27FE0EBB" w14:textId="708ABA78" w:rsidR="000152C6" w:rsidRPr="0032190F" w:rsidRDefault="000152C6" w:rsidP="000152C6">
      <w:pPr>
        <w:jc w:val="both"/>
        <w:rPr>
          <w:iCs/>
          <w:lang w:val="fr-FR"/>
        </w:rPr>
      </w:pPr>
      <w:r w:rsidRPr="0032190F">
        <w:rPr>
          <w:iCs/>
          <w:lang w:val="fr-FR"/>
        </w:rPr>
        <w:t xml:space="preserve"> </w:t>
      </w:r>
    </w:p>
    <w:bookmarkStart w:id="5708" w:name="_Hlk136698980"/>
    <w:p w14:paraId="5887EB6E" w14:textId="1BCC55DA" w:rsidR="000152C6" w:rsidRPr="0032190F" w:rsidRDefault="009D6D33" w:rsidP="000152C6">
      <w:pPr>
        <w:jc w:val="both"/>
        <w:rPr>
          <w:iCs/>
          <w:lang w:val="fr-FR"/>
        </w:rPr>
      </w:pPr>
      <w:r>
        <w:rPr>
          <w:iCs/>
          <w:lang w:val="fr-FR"/>
        </w:rPr>
        <w:fldChar w:fldCharType="begin"/>
      </w:r>
      <w:r>
        <w:rPr>
          <w:iCs/>
          <w:lang w:val="fr-FR"/>
        </w:rPr>
        <w:instrText xml:space="preserve"> HYPERLINK "Sites.docx" \l "Ana_Interpret_depot" </w:instrText>
      </w:r>
      <w:r>
        <w:rPr>
          <w:iCs/>
          <w:lang w:val="fr-FR"/>
        </w:rPr>
      </w:r>
      <w:r>
        <w:rPr>
          <w:iCs/>
          <w:lang w:val="fr-FR"/>
        </w:rPr>
        <w:fldChar w:fldCharType="separate"/>
      </w:r>
      <w:r w:rsidRPr="009D6D33">
        <w:rPr>
          <w:rStyle w:val="Hyperlink"/>
          <w:iCs/>
          <w:lang w:val="fr-FR"/>
        </w:rPr>
        <w:t>Dépôt</w:t>
      </w:r>
      <w:r>
        <w:rPr>
          <w:iCs/>
          <w:lang w:val="fr-FR"/>
        </w:rPr>
        <w:fldChar w:fldCharType="end"/>
      </w:r>
    </w:p>
    <w:p w14:paraId="715FD072" w14:textId="77777777" w:rsidR="000152C6" w:rsidRPr="0032190F" w:rsidRDefault="000152C6" w:rsidP="00647EA0">
      <w:pPr>
        <w:pStyle w:val="Heading5"/>
      </w:pPr>
      <w:bookmarkStart w:id="5709" w:name="Desc_ZXIGIR2B"/>
      <w:bookmarkEnd w:id="5708"/>
      <w:r w:rsidRPr="0032190F">
        <w:t>ZXIGIR2B</w:t>
      </w:r>
    </w:p>
    <w:bookmarkEnd w:id="5709"/>
    <w:p w14:paraId="03CC9E6D" w14:textId="77777777" w:rsidR="000152C6" w:rsidRPr="0032190F" w:rsidRDefault="000152C6" w:rsidP="000152C6">
      <w:pPr>
        <w:rPr>
          <w:lang w:val="fr-FR"/>
        </w:rPr>
      </w:pPr>
    </w:p>
    <w:p w14:paraId="5BE67C8F" w14:textId="77777777" w:rsidR="000152C6" w:rsidRPr="0032190F" w:rsidRDefault="000152C6" w:rsidP="000152C6">
      <w:pPr>
        <w:rPr>
          <w:lang w:val="fr-FR"/>
        </w:rPr>
      </w:pPr>
      <w:r w:rsidRPr="0032190F">
        <w:rPr>
          <w:lang w:val="fr-FR"/>
        </w:rPr>
        <w:t>Une gravure semblable à un pied sur cette roche (voir également ZXIGIR2B) (SS BIB)</w:t>
      </w:r>
    </w:p>
    <w:p w14:paraId="3445664C" w14:textId="77777777" w:rsidR="000152C6" w:rsidRPr="0032190F" w:rsidRDefault="000152C6" w:rsidP="00647EA0">
      <w:pPr>
        <w:pStyle w:val="Heading5"/>
      </w:pPr>
      <w:bookmarkStart w:id="5710" w:name="Desc_ZXIGIR14"/>
      <w:r w:rsidRPr="0032190F">
        <w:t>ZXIGIR14</w:t>
      </w:r>
    </w:p>
    <w:bookmarkEnd w:id="5710"/>
    <w:p w14:paraId="65723E1C" w14:textId="77777777" w:rsidR="000152C6" w:rsidRPr="0032190F" w:rsidRDefault="000152C6" w:rsidP="000152C6">
      <w:pPr>
        <w:rPr>
          <w:lang w:val="fr-FR"/>
        </w:rPr>
      </w:pPr>
    </w:p>
    <w:p w14:paraId="6AC5A378" w14:textId="77777777" w:rsidR="000152C6" w:rsidRPr="0032190F" w:rsidRDefault="000152C6" w:rsidP="000152C6">
      <w:pPr>
        <w:rPr>
          <w:lang w:val="fr-FR"/>
        </w:rPr>
      </w:pPr>
      <w:r w:rsidRPr="0032190F">
        <w:rPr>
          <w:lang w:val="fr-FR"/>
        </w:rPr>
        <w:t xml:space="preserve">Le cercle avec des cupules rangées 3 de cette roche trouve des comparaisons avec une roche de Foppe di Nadro (SS BIB) </w:t>
      </w:r>
    </w:p>
    <w:p w14:paraId="3B1D10A1" w14:textId="77777777" w:rsidR="000152C6" w:rsidRPr="0032190F" w:rsidRDefault="000152C6" w:rsidP="00647EA0">
      <w:pPr>
        <w:pStyle w:val="Heading5"/>
      </w:pPr>
      <w:bookmarkStart w:id="5711" w:name="Desc_ZXIGIR16B"/>
      <w:r w:rsidRPr="0032190F">
        <w:t>ZXIGIR16B</w:t>
      </w:r>
    </w:p>
    <w:bookmarkEnd w:id="5711"/>
    <w:p w14:paraId="6513C8D4" w14:textId="77777777" w:rsidR="000152C6" w:rsidRPr="0032190F" w:rsidRDefault="000152C6" w:rsidP="000152C6">
      <w:pPr>
        <w:jc w:val="both"/>
        <w:rPr>
          <w:iCs/>
          <w:lang w:val="fr-FR"/>
        </w:rPr>
      </w:pPr>
    </w:p>
    <w:p w14:paraId="430C4CC6" w14:textId="77777777" w:rsidR="000152C6" w:rsidRPr="0032190F" w:rsidRDefault="000152C6" w:rsidP="000152C6">
      <w:pPr>
        <w:jc w:val="both"/>
        <w:rPr>
          <w:iCs/>
          <w:lang w:val="fr-FR"/>
        </w:rPr>
      </w:pPr>
      <w:r w:rsidRPr="0032190F">
        <w:rPr>
          <w:iCs/>
          <w:lang w:val="fr-FR"/>
        </w:rPr>
        <w:t>LePoignard 3 avec trois trous de nodules formant sa garde (Bégin 1990 fig. 73, noté comme ZXIGIIIR16C1 fig. 1)</w:t>
      </w:r>
    </w:p>
    <w:p w14:paraId="49EA2703" w14:textId="77777777" w:rsidR="00256323" w:rsidRPr="0032190F" w:rsidRDefault="00256323" w:rsidP="00647EA0">
      <w:pPr>
        <w:pStyle w:val="Heading5"/>
      </w:pPr>
      <w:r w:rsidRPr="0032190F">
        <w:br/>
        <w:t>ZXIGIR16E</w:t>
      </w:r>
    </w:p>
    <w:p w14:paraId="36E78B30" w14:textId="77777777" w:rsidR="00256323" w:rsidRPr="0032190F" w:rsidRDefault="00256323" w:rsidP="00256323">
      <w:pPr>
        <w:rPr>
          <w:lang w:val="fr-FR"/>
        </w:rPr>
      </w:pPr>
      <w:r w:rsidRPr="0032190F">
        <w:rPr>
          <w:lang w:val="fr-FR"/>
        </w:rPr>
        <w:t>Réticulé piqueté se superposant à un réticulé incisé (BIB 1616)</w:t>
      </w:r>
    </w:p>
    <w:p w14:paraId="6BD375E5" w14:textId="77777777" w:rsidR="000152C6" w:rsidRPr="0032190F" w:rsidRDefault="000152C6" w:rsidP="000152C6">
      <w:pPr>
        <w:jc w:val="both"/>
        <w:rPr>
          <w:iCs/>
          <w:lang w:val="fr-FR"/>
        </w:rPr>
      </w:pPr>
    </w:p>
    <w:p w14:paraId="2A5EBAA5" w14:textId="77777777" w:rsidR="000152C6" w:rsidRPr="0032190F" w:rsidRDefault="000152C6" w:rsidP="00647EA0">
      <w:pPr>
        <w:pStyle w:val="Heading5"/>
      </w:pPr>
      <w:bookmarkStart w:id="5712" w:name="Desc_ZXIGIR17A"/>
      <w:r w:rsidRPr="0032190F">
        <w:t>ZXIGIR17A</w:t>
      </w:r>
    </w:p>
    <w:bookmarkEnd w:id="5712"/>
    <w:p w14:paraId="0F2B0783" w14:textId="77777777" w:rsidR="000152C6" w:rsidRPr="0032190F" w:rsidRDefault="000152C6" w:rsidP="000152C6">
      <w:pPr>
        <w:rPr>
          <w:lang w:val="fr-FR"/>
        </w:rPr>
      </w:pPr>
    </w:p>
    <w:p w14:paraId="00CBEF94" w14:textId="0184E353" w:rsidR="000152C6" w:rsidRPr="0032190F" w:rsidRDefault="000152C6" w:rsidP="000152C6">
      <w:pPr>
        <w:rPr>
          <w:lang w:val="fr-FR"/>
        </w:rPr>
      </w:pPr>
      <w:r w:rsidRPr="0032190F">
        <w:rPr>
          <w:lang w:val="fr-FR"/>
        </w:rPr>
        <w:t xml:space="preserve">Le </w:t>
      </w:r>
      <w:hyperlink r:id="rId14374" w:anchor="Typ_Bego_Poignards" w:history="1">
        <w:r w:rsidRPr="0032190F">
          <w:rPr>
            <w:rStyle w:val="Hyperlink"/>
            <w:lang w:val="fr-FR"/>
          </w:rPr>
          <w:t>Poignard</w:t>
        </w:r>
      </w:hyperlink>
      <w:r w:rsidRPr="0032190F">
        <w:rPr>
          <w:lang w:val="fr-FR"/>
        </w:rPr>
        <w:t xml:space="preserve"> 23 pourrait être une </w:t>
      </w:r>
      <w:hyperlink r:id="rId14375" w:anchor="Typ_Arm_Epees" w:history="1">
        <w:r w:rsidRPr="0032190F">
          <w:rPr>
            <w:rStyle w:val="Hyperlink"/>
            <w:lang w:val="fr-FR"/>
          </w:rPr>
          <w:t>épée</w:t>
        </w:r>
      </w:hyperlink>
      <w:r w:rsidRPr="0032190F">
        <w:rPr>
          <w:lang w:val="fr-FR"/>
        </w:rPr>
        <w:t xml:space="preserve"> épicampaniforme, morphologiquement très proche de ZIVGIIR19 (SS BIB).</w:t>
      </w:r>
    </w:p>
    <w:p w14:paraId="2AB2C314" w14:textId="77777777" w:rsidR="000152C6" w:rsidRPr="0032190F" w:rsidRDefault="000152C6" w:rsidP="000152C6">
      <w:pPr>
        <w:rPr>
          <w:lang w:val="fr-FR"/>
        </w:rPr>
      </w:pPr>
    </w:p>
    <w:p w14:paraId="26F2A697" w14:textId="77777777" w:rsidR="000152C6" w:rsidRPr="0032190F" w:rsidRDefault="000152C6" w:rsidP="00647EA0">
      <w:pPr>
        <w:pStyle w:val="Heading5"/>
      </w:pPr>
      <w:bookmarkStart w:id="5713" w:name="Desc_ZXIGIR23C"/>
      <w:r w:rsidRPr="0032190F">
        <w:t>ZXIGIR23C</w:t>
      </w:r>
    </w:p>
    <w:bookmarkEnd w:id="5713"/>
    <w:p w14:paraId="45EDC968" w14:textId="68C6B895" w:rsidR="000152C6" w:rsidRPr="0032190F" w:rsidRDefault="000152C6" w:rsidP="000152C6">
      <w:pPr>
        <w:rPr>
          <w:lang w:val="fr-FR"/>
        </w:rPr>
      </w:pPr>
      <w:r w:rsidRPr="0032190F">
        <w:rPr>
          <w:lang w:val="fr-FR"/>
        </w:rPr>
        <w:br/>
        <w:t xml:space="preserve">Nombreux </w:t>
      </w:r>
      <w:hyperlink r:id="rId14376" w:anchor="Typ_Bego_Poignards" w:history="1">
        <w:r w:rsidRPr="0032190F">
          <w:rPr>
            <w:rStyle w:val="Hyperlink"/>
            <w:lang w:val="fr-FR"/>
          </w:rPr>
          <w:t>poignards</w:t>
        </w:r>
      </w:hyperlink>
      <w:r w:rsidRPr="0032190F">
        <w:rPr>
          <w:lang w:val="fr-FR"/>
        </w:rPr>
        <w:t xml:space="preserve"> dont certains à lame très longue (p ex fig. 5) peuvent faire penser à des </w:t>
      </w:r>
      <w:hyperlink r:id="rId14377" w:anchor="Typ_Arm_Epees" w:history="1">
        <w:r w:rsidRPr="0032190F">
          <w:rPr>
            <w:rStyle w:val="Hyperlink"/>
            <w:lang w:val="fr-FR"/>
          </w:rPr>
          <w:t>épées</w:t>
        </w:r>
      </w:hyperlink>
      <w:r w:rsidRPr="0032190F">
        <w:rPr>
          <w:lang w:val="fr-FR"/>
        </w:rPr>
        <w:t xml:space="preserve"> épicampaniforme (SS BIB)</w:t>
      </w:r>
    </w:p>
    <w:p w14:paraId="4E54751B" w14:textId="77777777" w:rsidR="000152C6" w:rsidRPr="0032190F" w:rsidRDefault="000152C6" w:rsidP="000152C6">
      <w:pPr>
        <w:pStyle w:val="Heading3"/>
        <w:numPr>
          <w:ilvl w:val="2"/>
          <w:numId w:val="0"/>
        </w:numPr>
        <w:tabs>
          <w:tab w:val="num" w:pos="1800"/>
        </w:tabs>
        <w:spacing w:before="240" w:after="60" w:line="240" w:lineRule="auto"/>
        <w:ind w:left="1440"/>
      </w:pPr>
      <w:bookmarkStart w:id="5714" w:name="Desc_ZXII"/>
      <w:r w:rsidRPr="0032190F">
        <w:t>ZONE XII</w:t>
      </w:r>
    </w:p>
    <w:bookmarkEnd w:id="5714"/>
    <w:p w14:paraId="191D788F" w14:textId="77777777" w:rsidR="000152C6" w:rsidRPr="0032190F" w:rsidRDefault="000152C6" w:rsidP="000152C6">
      <w:pPr>
        <w:rPr>
          <w:lang w:val="fr-FR"/>
        </w:rPr>
      </w:pPr>
      <w:r w:rsidRPr="0032190F">
        <w:rPr>
          <w:lang w:val="fr-FR"/>
        </w:rPr>
        <w:t>La zone XII regroupe tout le versant nord-occidental de la vallée des Merveilles, les versants sud-est du mont du Grand Capelet, le plateau des Conques et l’ubac du pic des Merveilles. C’est avec la zone XI, la zone la plus septentrionale du secteur des Merveilles.</w:t>
      </w:r>
    </w:p>
    <w:p w14:paraId="1AA6C112" w14:textId="61548652" w:rsidR="000152C6" w:rsidRPr="0032190F" w:rsidRDefault="00000000" w:rsidP="000152C6">
      <w:pPr>
        <w:jc w:val="both"/>
        <w:rPr>
          <w:sz w:val="20"/>
          <w:szCs w:val="20"/>
          <w:lang w:val="fr-FR"/>
        </w:rPr>
      </w:pPr>
      <w:hyperlink r:id="rId14378" w:anchor="Aut_Moggridge" w:history="1">
        <w:r w:rsidR="00C03505" w:rsidRPr="00C03505">
          <w:rPr>
            <w:rStyle w:val="Hyperlink"/>
            <w:sz w:val="20"/>
            <w:lang w:val="en-GB"/>
          </w:rPr>
          <w:t>M. Moggridge</w:t>
        </w:r>
      </w:hyperlink>
      <w:r w:rsidR="00C03505" w:rsidRPr="00C03505">
        <w:rPr>
          <w:sz w:val="20"/>
          <w:szCs w:val="20"/>
          <w:lang w:val="en-GB"/>
        </w:rPr>
        <w:t xml:space="preserve"> </w:t>
      </w:r>
      <w:r w:rsidR="000152C6" w:rsidRPr="00347082">
        <w:rPr>
          <w:sz w:val="20"/>
          <w:szCs w:val="20"/>
          <w:lang w:val="en-GB"/>
        </w:rPr>
        <w:t>(Moggridge 1869 pl. III),</w:t>
      </w:r>
      <w:r w:rsidR="000152C6" w:rsidRPr="00C03505">
        <w:rPr>
          <w:sz w:val="20"/>
          <w:szCs w:val="20"/>
          <w:lang w:val="en-GB"/>
        </w:rPr>
        <w:t xml:space="preserve"> </w:t>
      </w:r>
      <w:hyperlink r:id="rId14379" w:anchor="Aut_Clugnet" w:history="1">
        <w:r w:rsidR="00AE78AA" w:rsidRPr="00AE78AA">
          <w:t xml:space="preserve"> </w:t>
        </w:r>
        <w:hyperlink r:id="rId14380" w:anchor="Aut_Clugnet" w:history="1">
          <w:r w:rsidR="00AE78AA" w:rsidRPr="00AA7ACB">
            <w:rPr>
              <w:rStyle w:val="Hyperlink"/>
              <w:lang w:val="en-GB"/>
            </w:rPr>
            <w:t>L. Clugnet</w:t>
          </w:r>
        </w:hyperlink>
      </w:hyperlink>
      <w:r w:rsidR="00C03505" w:rsidRPr="00C03505">
        <w:rPr>
          <w:sz w:val="20"/>
          <w:szCs w:val="20"/>
          <w:lang w:val="en-GB"/>
        </w:rPr>
        <w:t xml:space="preserve"> </w:t>
      </w:r>
      <w:r w:rsidR="000152C6" w:rsidRPr="00347082">
        <w:rPr>
          <w:sz w:val="20"/>
          <w:szCs w:val="20"/>
          <w:lang w:val="en-GB"/>
        </w:rPr>
        <w:t xml:space="preserve">(Clugnet 1877, pl. </w:t>
      </w:r>
      <w:r w:rsidR="000152C6" w:rsidRPr="0032190F">
        <w:rPr>
          <w:sz w:val="20"/>
          <w:szCs w:val="20"/>
          <w:lang w:val="fr-FR"/>
        </w:rPr>
        <w:t>III) et</w:t>
      </w:r>
      <w:r w:rsidR="000152C6" w:rsidRPr="00BD6A48">
        <w:rPr>
          <w:sz w:val="20"/>
          <w:szCs w:val="20"/>
          <w:lang w:val="fr-FR"/>
        </w:rPr>
        <w:t xml:space="preserve"> </w:t>
      </w:r>
      <w:hyperlink r:id="rId14381" w:anchor="Aut_Riviere_Emile" w:history="1">
        <w:r w:rsidR="00BD6A48" w:rsidRPr="00BD6A48">
          <w:rPr>
            <w:rStyle w:val="Hyperlink"/>
            <w:sz w:val="20"/>
            <w:lang w:val="fr-FR"/>
          </w:rPr>
          <w:t>É. Rivière</w:t>
        </w:r>
      </w:hyperlink>
      <w:r w:rsidR="00BD6A48" w:rsidRPr="00BD6A48">
        <w:rPr>
          <w:sz w:val="20"/>
          <w:szCs w:val="20"/>
          <w:lang w:val="fr-FR"/>
        </w:rPr>
        <w:t xml:space="preserve"> </w:t>
      </w:r>
      <w:r w:rsidR="000152C6" w:rsidRPr="0032190F">
        <w:rPr>
          <w:sz w:val="20"/>
          <w:szCs w:val="20"/>
          <w:lang w:val="fr-FR"/>
        </w:rPr>
        <w:t>(Rivière 1878, pl. XIX) reproduisent certaines des gravures de cette zone.</w:t>
      </w:r>
    </w:p>
    <w:p w14:paraId="0A498F15" w14:textId="7B11F8FE" w:rsidR="000152C6" w:rsidRPr="0032190F" w:rsidRDefault="00000000" w:rsidP="000152C6">
      <w:pPr>
        <w:jc w:val="both"/>
        <w:rPr>
          <w:sz w:val="20"/>
          <w:szCs w:val="20"/>
          <w:lang w:val="fr-FR"/>
        </w:rPr>
      </w:pPr>
      <w:hyperlink r:id="rId14382" w:anchor="Aut_Bicknell" w:history="1">
        <w:r w:rsidR="00AA7ACB" w:rsidRPr="00AE78AA">
          <w:rPr>
            <w:rStyle w:val="Hyperlink"/>
            <w:lang w:val="fr-FR"/>
          </w:rPr>
          <w:t>C. Bicknell</w:t>
        </w:r>
      </w:hyperlink>
      <w:r w:rsidR="00AA7ACB" w:rsidRPr="00AA7ACB">
        <w:rPr>
          <w:rStyle w:val="Hyperlink"/>
          <w:color w:val="auto"/>
          <w:u w:val="none"/>
          <w:lang w:val="fr-FR"/>
        </w:rPr>
        <w:t xml:space="preserve"> </w:t>
      </w:r>
      <w:r w:rsidR="000152C6" w:rsidRPr="0032190F">
        <w:rPr>
          <w:sz w:val="20"/>
          <w:szCs w:val="20"/>
          <w:lang w:val="fr-FR"/>
        </w:rPr>
        <w:t xml:space="preserve">dans </w:t>
      </w:r>
      <w:r w:rsidR="000152C6" w:rsidRPr="0032190F">
        <w:rPr>
          <w:i/>
          <w:sz w:val="20"/>
          <w:szCs w:val="20"/>
          <w:lang w:val="fr-FR"/>
        </w:rPr>
        <w:t>Le vallon au-delà du Lac Inférieur et près de la rive droite</w:t>
      </w:r>
      <w:r w:rsidR="000152C6" w:rsidRPr="0032190F">
        <w:rPr>
          <w:sz w:val="20"/>
          <w:szCs w:val="20"/>
          <w:lang w:val="fr-FR"/>
        </w:rPr>
        <w:t xml:space="preserve"> (chap. IX par. 5) mentionne un rocher gravé proche du torrent descendant des lacs Jumeaux de Valmasque comportant 10 gravures, certainement l’actuelle</w:t>
      </w:r>
      <w:r w:rsidR="000152C6" w:rsidRPr="0032190F">
        <w:rPr>
          <w:i/>
          <w:sz w:val="20"/>
          <w:szCs w:val="20"/>
          <w:lang w:val="fr-FR"/>
        </w:rPr>
        <w:t>Roche aux poignards convergents</w:t>
      </w:r>
      <w:r w:rsidR="000152C6" w:rsidRPr="0032190F">
        <w:rPr>
          <w:sz w:val="20"/>
          <w:szCs w:val="20"/>
          <w:lang w:val="fr-FR"/>
        </w:rPr>
        <w:t xml:space="preserve"> (Bicknell 1913 p. 120). Dans le paragraphe suivant (par. 6) : </w:t>
      </w:r>
      <w:r w:rsidR="000152C6" w:rsidRPr="0032190F">
        <w:rPr>
          <w:i/>
          <w:sz w:val="20"/>
          <w:szCs w:val="20"/>
          <w:lang w:val="fr-FR"/>
        </w:rPr>
        <w:t>Lesversants entre les Lacs Inférieur et Supérieur</w:t>
      </w:r>
      <w:r w:rsidR="000152C6" w:rsidRPr="0032190F">
        <w:rPr>
          <w:sz w:val="20"/>
          <w:szCs w:val="20"/>
          <w:lang w:val="fr-FR"/>
        </w:rPr>
        <w:t xml:space="preserve">, il décrit une zone géographique allant du lac des Merveilles (qu’il nomme </w:t>
      </w:r>
      <w:r w:rsidR="000152C6" w:rsidRPr="0032190F">
        <w:rPr>
          <w:i/>
          <w:sz w:val="20"/>
          <w:szCs w:val="20"/>
          <w:lang w:val="fr-FR"/>
        </w:rPr>
        <w:t>Lac Inférieur</w:t>
      </w:r>
      <w:r w:rsidR="000152C6" w:rsidRPr="0032190F">
        <w:rPr>
          <w:sz w:val="20"/>
          <w:szCs w:val="20"/>
          <w:lang w:val="fr-FR"/>
        </w:rPr>
        <w:t xml:space="preserve">) jusqu’au lac des Conques Inférieur (qu’il nomme </w:t>
      </w:r>
      <w:r w:rsidR="000152C6" w:rsidRPr="0032190F">
        <w:rPr>
          <w:i/>
          <w:sz w:val="20"/>
          <w:szCs w:val="20"/>
          <w:lang w:val="fr-FR"/>
        </w:rPr>
        <w:t>Lac Supérieur</w:t>
      </w:r>
      <w:r w:rsidR="000152C6" w:rsidRPr="0032190F">
        <w:rPr>
          <w:sz w:val="20"/>
          <w:szCs w:val="20"/>
          <w:lang w:val="fr-FR"/>
        </w:rPr>
        <w:t xml:space="preserve">) en signalant un poignard sur l’actuelle </w:t>
      </w:r>
      <w:r w:rsidR="000152C6" w:rsidRPr="0032190F">
        <w:rPr>
          <w:i/>
          <w:sz w:val="20"/>
          <w:szCs w:val="20"/>
          <w:lang w:val="fr-FR"/>
        </w:rPr>
        <w:t>Roche du poignard aux trois rivets</w:t>
      </w:r>
      <w:r w:rsidR="000152C6" w:rsidRPr="0032190F">
        <w:rPr>
          <w:sz w:val="20"/>
          <w:szCs w:val="20"/>
          <w:lang w:val="fr-FR"/>
        </w:rPr>
        <w:t xml:space="preserve"> (Bicknell 1913 p. 120).</w:t>
      </w:r>
    </w:p>
    <w:p w14:paraId="4302CD4E" w14:textId="77777777" w:rsidR="000152C6" w:rsidRPr="0032190F" w:rsidRDefault="000152C6" w:rsidP="000152C6">
      <w:pPr>
        <w:jc w:val="both"/>
        <w:rPr>
          <w:sz w:val="20"/>
          <w:szCs w:val="20"/>
          <w:lang w:val="fr-FR"/>
        </w:rPr>
      </w:pPr>
      <w:r w:rsidRPr="0032190F">
        <w:rPr>
          <w:sz w:val="20"/>
          <w:szCs w:val="20"/>
          <w:lang w:val="fr-FR"/>
        </w:rPr>
        <w:t xml:space="preserve">C. Conti décrit la zone XII comme l’aire comprise entre le lac des Merveilles et la baisse de Valmasque (Barocelli et al. 1939 p. 23) mais délimite une zone plus restreinte que l’actuelle zone ZXII qui correspond aux deux premiers groupes dans le fond de vallée des Merveilles (Barocelli et al. 1939). </w:t>
      </w:r>
    </w:p>
    <w:p w14:paraId="5D8AF769" w14:textId="77777777" w:rsidR="000152C6" w:rsidRPr="0032190F" w:rsidRDefault="000152C6" w:rsidP="000152C6">
      <w:pPr>
        <w:ind w:firstLine="454"/>
        <w:jc w:val="both"/>
        <w:rPr>
          <w:lang w:val="fr-FR"/>
        </w:rPr>
      </w:pPr>
    </w:p>
    <w:p w14:paraId="37425B53" w14:textId="77777777" w:rsidR="000152C6" w:rsidRPr="0032190F" w:rsidRDefault="000152C6" w:rsidP="000152C6">
      <w:pPr>
        <w:jc w:val="both"/>
        <w:rPr>
          <w:lang w:val="fr-FR"/>
        </w:rPr>
      </w:pPr>
      <w:r w:rsidRPr="0032190F">
        <w:rPr>
          <w:lang w:val="fr-FR"/>
        </w:rPr>
        <w:t xml:space="preserve">Sa limite </w:t>
      </w:r>
      <w:r w:rsidRPr="0032190F">
        <w:rPr>
          <w:b/>
          <w:lang w:val="fr-FR"/>
        </w:rPr>
        <w:t>sud-est</w:t>
      </w:r>
      <w:r w:rsidRPr="0032190F">
        <w:rPr>
          <w:lang w:val="fr-FR"/>
        </w:rPr>
        <w:t xml:space="preserve"> passe à une trentaine de mètres au sud du torrent du lac des Conques inférieur</w:t>
      </w:r>
      <w:r>
        <w:rPr>
          <w:rStyle w:val="FootnoteReference"/>
        </w:rPr>
        <w:footnoteReference w:id="28"/>
      </w:r>
      <w:r w:rsidRPr="0032190F">
        <w:rPr>
          <w:lang w:val="fr-FR"/>
        </w:rPr>
        <w:t xml:space="preserve"> et correspond avec celle de la zone VII groupe III puis celle de la zone VIII groupe X. Au </w:t>
      </w:r>
      <w:r w:rsidRPr="0032190F">
        <w:rPr>
          <w:b/>
          <w:lang w:val="fr-FR"/>
        </w:rPr>
        <w:t>sud</w:t>
      </w:r>
      <w:r w:rsidRPr="0032190F">
        <w:rPr>
          <w:lang w:val="fr-FR"/>
        </w:rPr>
        <w:t xml:space="preserve"> et à l’</w:t>
      </w:r>
      <w:r w:rsidRPr="0032190F">
        <w:rPr>
          <w:b/>
          <w:lang w:val="fr-FR"/>
        </w:rPr>
        <w:t>ouest</w:t>
      </w:r>
      <w:r w:rsidRPr="0032190F">
        <w:rPr>
          <w:lang w:val="fr-FR"/>
        </w:rPr>
        <w:t xml:space="preserve">, c’est la ligne de crête passant par le pic des Merveilles, le mont des Merveilles, le pas des Conques et rejoignant le mont du Grand Capelet. Au </w:t>
      </w:r>
      <w:r w:rsidRPr="0032190F">
        <w:rPr>
          <w:b/>
          <w:lang w:val="fr-FR"/>
        </w:rPr>
        <w:t>nord</w:t>
      </w:r>
      <w:r w:rsidRPr="0032190F">
        <w:rPr>
          <w:lang w:val="fr-FR"/>
        </w:rPr>
        <w:t>, c’est la ligne rejoignant le Grand Capelet à la baisse de Valmasque. A l’</w:t>
      </w:r>
      <w:r w:rsidRPr="0032190F">
        <w:rPr>
          <w:b/>
          <w:lang w:val="fr-FR"/>
        </w:rPr>
        <w:t>est</w:t>
      </w:r>
      <w:r w:rsidRPr="0032190F">
        <w:rPr>
          <w:lang w:val="fr-FR"/>
        </w:rPr>
        <w:t>, c’est le GR 52 qui la sépare de la zone XI.</w:t>
      </w:r>
    </w:p>
    <w:p w14:paraId="07B65360" w14:textId="77777777" w:rsidR="000152C6" w:rsidRPr="0032190F" w:rsidRDefault="000152C6" w:rsidP="000152C6">
      <w:pPr>
        <w:jc w:val="both"/>
        <w:rPr>
          <w:lang w:val="fr-FR"/>
        </w:rPr>
      </w:pPr>
    </w:p>
    <w:p w14:paraId="78A943A4" w14:textId="77777777" w:rsidR="000152C6" w:rsidRPr="0032190F" w:rsidRDefault="000152C6" w:rsidP="000152C6">
      <w:pPr>
        <w:jc w:val="both"/>
        <w:rPr>
          <w:lang w:val="fr-FR"/>
        </w:rPr>
      </w:pPr>
      <w:r w:rsidRPr="0032190F">
        <w:rPr>
          <w:lang w:val="fr-FR"/>
        </w:rPr>
        <w:t>Les roches de cette zone n’ont pas été numérotées par Conti. Dans son travail Bégin définit quatre 4 groupes (Bégin 1990 p. 141-143) qui ont été conservés jusqu’en 1995 (Lumley et al. 1995) avant d’être complété par les groupes V et VI (Lumley et al. 2003b p. 12).</w:t>
      </w:r>
    </w:p>
    <w:p w14:paraId="1094EC82" w14:textId="77777777" w:rsidR="000152C6" w:rsidRPr="0032190F" w:rsidRDefault="000152C6" w:rsidP="000152C6">
      <w:pPr>
        <w:jc w:val="both"/>
        <w:rPr>
          <w:lang w:val="fr-FR"/>
        </w:rPr>
      </w:pPr>
      <w:r w:rsidRPr="0032190F">
        <w:rPr>
          <w:lang w:val="fr-FR"/>
        </w:rPr>
        <w:t xml:space="preserve">Le </w:t>
      </w:r>
      <w:r w:rsidRPr="0032190F">
        <w:rPr>
          <w:b/>
          <w:lang w:val="fr-FR"/>
        </w:rPr>
        <w:t>groupe I</w:t>
      </w:r>
      <w:r w:rsidRPr="0032190F">
        <w:rPr>
          <w:lang w:val="fr-FR"/>
        </w:rPr>
        <w:t xml:space="preserve"> est situé en-dessous et à l’est du plateau des Conques. Il est limité au nord par un verrou glaciaire. Le </w:t>
      </w:r>
      <w:r w:rsidRPr="0032190F">
        <w:rPr>
          <w:b/>
          <w:lang w:val="fr-FR"/>
        </w:rPr>
        <w:t>groupe II</w:t>
      </w:r>
      <w:r w:rsidRPr="0032190F">
        <w:rPr>
          <w:lang w:val="fr-FR"/>
        </w:rPr>
        <w:t xml:space="preserve"> prolonge vers le nord le groupe I au-delà du verrou glaciaire et occupe la dépression située à l’ouest des lacs Jumeaux de la baisse de Valmasque. Le </w:t>
      </w:r>
      <w:r w:rsidRPr="0032190F">
        <w:rPr>
          <w:b/>
          <w:lang w:val="fr-FR"/>
        </w:rPr>
        <w:t>groupe III</w:t>
      </w:r>
      <w:r w:rsidRPr="0032190F">
        <w:rPr>
          <w:lang w:val="fr-FR"/>
        </w:rPr>
        <w:t xml:space="preserve"> s’étend sur le plateau des Conques jusque, vers le nord-ouest, au bas des barres du Grand Capelet. Le </w:t>
      </w:r>
      <w:r w:rsidRPr="0032190F">
        <w:rPr>
          <w:b/>
          <w:lang w:val="fr-FR"/>
        </w:rPr>
        <w:t>groupe IV</w:t>
      </w:r>
      <w:r w:rsidRPr="0032190F">
        <w:rPr>
          <w:lang w:val="fr-FR"/>
        </w:rPr>
        <w:t xml:space="preserve"> correspond au plateau surplombant ces barres. Le groupe est limité au nord et à l’ouest par des falaises. Le </w:t>
      </w:r>
      <w:r w:rsidRPr="0032190F">
        <w:rPr>
          <w:b/>
          <w:lang w:val="fr-FR"/>
        </w:rPr>
        <w:t>groupe V</w:t>
      </w:r>
      <w:r w:rsidRPr="0032190F">
        <w:rPr>
          <w:lang w:val="fr-FR"/>
        </w:rPr>
        <w:t xml:space="preserve"> regroupe la zone de </w:t>
      </w:r>
      <w:r w:rsidRPr="0032190F">
        <w:rPr>
          <w:i/>
          <w:lang w:val="fr-FR"/>
        </w:rPr>
        <w:t>ciappes</w:t>
      </w:r>
      <w:r w:rsidRPr="0032190F">
        <w:rPr>
          <w:lang w:val="fr-FR"/>
        </w:rPr>
        <w:t xml:space="preserve"> et des éboulis au sud-est du mont du Grand Capelet (Lumley et al. 2003b p. 112)</w:t>
      </w:r>
      <w:r>
        <w:rPr>
          <w:rStyle w:val="FootnoteReference"/>
        </w:rPr>
        <w:footnoteReference w:id="29"/>
      </w:r>
      <w:r w:rsidRPr="0032190F">
        <w:rPr>
          <w:lang w:val="fr-FR"/>
        </w:rPr>
        <w:t xml:space="preserve">. Le </w:t>
      </w:r>
      <w:r w:rsidRPr="0032190F">
        <w:rPr>
          <w:b/>
          <w:lang w:val="fr-FR"/>
        </w:rPr>
        <w:t>groupe VI</w:t>
      </w:r>
      <w:r w:rsidRPr="0032190F">
        <w:rPr>
          <w:lang w:val="fr-FR"/>
        </w:rPr>
        <w:t xml:space="preserve"> correspond à la dalle au sommet du Grand Capelet. Seules des gravures historiques ont été retrouvées dans ce groupe (Lumley et al. 2003b).</w:t>
      </w:r>
    </w:p>
    <w:p w14:paraId="3C41E981" w14:textId="77777777" w:rsidR="000152C6" w:rsidRPr="0032190F" w:rsidRDefault="000152C6" w:rsidP="000152C6">
      <w:pPr>
        <w:rPr>
          <w:lang w:val="fr-FR"/>
        </w:rPr>
      </w:pPr>
    </w:p>
    <w:p w14:paraId="47A7CF22" w14:textId="73FBF5B7" w:rsidR="000152C6" w:rsidRPr="0032190F" w:rsidRDefault="007B0860" w:rsidP="000152C6">
      <w:pPr>
        <w:pStyle w:val="Heading4"/>
        <w:numPr>
          <w:ilvl w:val="3"/>
          <w:numId w:val="0"/>
        </w:numPr>
        <w:tabs>
          <w:tab w:val="num" w:pos="2520"/>
        </w:tabs>
        <w:spacing w:before="240" w:after="60"/>
        <w:ind w:left="2160"/>
      </w:pPr>
      <w:r>
        <w:lastRenderedPageBreak/>
        <w:t>g</w:t>
      </w:r>
      <w:r w:rsidR="000152C6" w:rsidRPr="0032190F">
        <w:t>éomorphologie</w:t>
      </w:r>
    </w:p>
    <w:p w14:paraId="0BC219F4" w14:textId="55AD05B0" w:rsidR="000152C6" w:rsidRPr="0032190F" w:rsidRDefault="007B0860" w:rsidP="000152C6">
      <w:pPr>
        <w:pStyle w:val="Heading4"/>
        <w:numPr>
          <w:ilvl w:val="3"/>
          <w:numId w:val="0"/>
        </w:numPr>
        <w:tabs>
          <w:tab w:val="num" w:pos="2520"/>
        </w:tabs>
        <w:spacing w:before="240" w:after="60"/>
        <w:ind w:left="2160"/>
      </w:pPr>
      <w:r>
        <w:t>e</w:t>
      </w:r>
      <w:r w:rsidR="000152C6" w:rsidRPr="0032190F">
        <w:t>xtension géographique</w:t>
      </w:r>
    </w:p>
    <w:p w14:paraId="306A6DDF" w14:textId="77777777" w:rsidR="000152C6" w:rsidRPr="0032190F" w:rsidRDefault="000152C6" w:rsidP="000152C6">
      <w:pPr>
        <w:rPr>
          <w:lang w:val="fr-FR"/>
        </w:rPr>
      </w:pPr>
    </w:p>
    <w:p w14:paraId="7E05E1BE" w14:textId="77777777" w:rsidR="000152C6" w:rsidRPr="0032190F" w:rsidRDefault="000152C6" w:rsidP="000152C6">
      <w:pPr>
        <w:rPr>
          <w:lang w:val="fr-FR"/>
        </w:rPr>
      </w:pPr>
      <w:r w:rsidRPr="0032190F">
        <w:rPr>
          <w:lang w:val="fr-FR"/>
        </w:rPr>
        <w:t xml:space="preserve">D’une superficie d’environ </w:t>
      </w:r>
      <w:smartTag w:uri="urn:schemas-microsoft-com:office:smarttags" w:element="metricconverter">
        <w:smartTagPr>
          <w:attr w:name="ProductID" w:val="114 ha"/>
        </w:smartTagPr>
        <w:r w:rsidRPr="0032190F">
          <w:rPr>
            <w:lang w:val="fr-FR"/>
          </w:rPr>
          <w:t>114 ha</w:t>
        </w:r>
      </w:smartTag>
      <w:r w:rsidRPr="0032190F">
        <w:rPr>
          <w:lang w:val="fr-FR"/>
        </w:rPr>
        <w:t>, elle s’étend en rive droite du torrent des Merveilles entre le lac éponyme et la moraine du « Jour Maudit » au SE, le torrent du lac des Conques Inférieur, le pic des Merveilles au SO, le pas des Conques, la crête des Conques et le pas de la Barre Clause à l’Ouest, le mont du Grand Capelet et la baisse de Valmasque au NE (Lumley et Romain 2003ap. 12)</w:t>
      </w:r>
    </w:p>
    <w:p w14:paraId="42B23F24" w14:textId="18D4A520" w:rsidR="000152C6" w:rsidRPr="0032190F" w:rsidRDefault="00BD6A48" w:rsidP="000152C6">
      <w:pPr>
        <w:pStyle w:val="Heading4"/>
        <w:numPr>
          <w:ilvl w:val="3"/>
          <w:numId w:val="0"/>
        </w:numPr>
        <w:tabs>
          <w:tab w:val="num" w:pos="2520"/>
        </w:tabs>
        <w:spacing w:before="240" w:after="60"/>
        <w:ind w:left="2160"/>
      </w:pPr>
      <w:r>
        <w:t>h</w:t>
      </w:r>
      <w:r w:rsidR="000152C6" w:rsidRPr="0032190F">
        <w:t>istorique</w:t>
      </w:r>
    </w:p>
    <w:p w14:paraId="4B2D3180" w14:textId="77777777" w:rsidR="000152C6" w:rsidRPr="0032190F" w:rsidRDefault="000152C6" w:rsidP="000152C6">
      <w:pPr>
        <w:rPr>
          <w:lang w:val="fr-FR"/>
        </w:rPr>
      </w:pPr>
    </w:p>
    <w:p w14:paraId="1FD0EB25" w14:textId="04346940" w:rsidR="000152C6" w:rsidRPr="0032190F" w:rsidRDefault="00000000" w:rsidP="000152C6">
      <w:pPr>
        <w:rPr>
          <w:lang w:val="fr-FR"/>
        </w:rPr>
      </w:pPr>
      <w:hyperlink r:id="rId14383" w:anchor="Aut_Riviere_Emile" w:history="1">
        <w:r w:rsidR="00BD6A48" w:rsidRPr="00BD6A48">
          <w:rPr>
            <w:rStyle w:val="Hyperlink"/>
            <w:lang w:val="fr-FR"/>
          </w:rPr>
          <w:t>É</w:t>
        </w:r>
        <w:r w:rsidR="00BD6A48">
          <w:rPr>
            <w:rStyle w:val="Hyperlink"/>
            <w:lang w:val="fr-FR"/>
          </w:rPr>
          <w:t xml:space="preserve">. </w:t>
        </w:r>
        <w:r w:rsidR="00BD6A48" w:rsidRPr="00BD6A48">
          <w:rPr>
            <w:rStyle w:val="Hyperlink"/>
            <w:lang w:val="fr-FR"/>
          </w:rPr>
          <w:t>Rivière</w:t>
        </w:r>
      </w:hyperlink>
      <w:r w:rsidR="00BD6A48">
        <w:rPr>
          <w:lang w:val="fr-FR"/>
        </w:rPr>
        <w:t xml:space="preserve"> </w:t>
      </w:r>
      <w:r w:rsidR="000152C6" w:rsidRPr="0032190F">
        <w:rPr>
          <w:lang w:val="fr-FR"/>
        </w:rPr>
        <w:t>reproduit quelques gravures de cette zone (Rivière 1878, T. VII, P. XIX)</w:t>
      </w:r>
    </w:p>
    <w:p w14:paraId="2CD9B6A5" w14:textId="2B18B945" w:rsidR="000152C6" w:rsidRPr="0032190F" w:rsidRDefault="000152C6" w:rsidP="000152C6">
      <w:pPr>
        <w:rPr>
          <w:lang w:val="fr-FR"/>
        </w:rPr>
      </w:pPr>
      <w:r w:rsidRPr="0032190F">
        <w:rPr>
          <w:lang w:val="fr-FR"/>
        </w:rPr>
        <w:t xml:space="preserve">Pour </w:t>
      </w:r>
      <w:hyperlink r:id="rId14384" w:anchor="Aut_Bicknell" w:history="1">
        <w:r w:rsidR="00AA7ACB" w:rsidRPr="00AE78AA">
          <w:rPr>
            <w:rStyle w:val="Hyperlink"/>
            <w:lang w:val="fr-FR"/>
          </w:rPr>
          <w:t>C. Bicknell</w:t>
        </w:r>
      </w:hyperlink>
      <w:r w:rsidR="00AA7ACB" w:rsidRPr="00AA7ACB">
        <w:rPr>
          <w:rStyle w:val="Hyperlink"/>
          <w:color w:val="auto"/>
          <w:u w:val="none"/>
          <w:lang w:val="fr-FR"/>
        </w:rPr>
        <w:t xml:space="preserve"> </w:t>
      </w:r>
      <w:r w:rsidRPr="0032190F">
        <w:rPr>
          <w:lang w:val="fr-FR"/>
        </w:rPr>
        <w:t xml:space="preserve">il y a peu de gravures dans </w:t>
      </w:r>
      <w:r w:rsidRPr="0032190F">
        <w:rPr>
          <w:i/>
          <w:lang w:val="fr-FR"/>
        </w:rPr>
        <w:t>Le vallon au-delà du Lac Inférieur</w:t>
      </w:r>
      <w:r w:rsidRPr="0032190F">
        <w:rPr>
          <w:lang w:val="fr-FR"/>
        </w:rPr>
        <w:t xml:space="preserve">(chap. IX par. 5) et près de la rive droite bien qu’il mentionne un rocher à proximité du torrent descendant des lacs Jumeaux de Valmasque comportant 10 gravures (BIB 420 p. 119). Dans l’aire des </w:t>
      </w:r>
      <w:r w:rsidRPr="0032190F">
        <w:rPr>
          <w:i/>
          <w:lang w:val="fr-FR"/>
        </w:rPr>
        <w:t>Versants entre les Lacs Inférieur et Supérieur</w:t>
      </w:r>
      <w:r w:rsidRPr="0032190F">
        <w:rPr>
          <w:lang w:val="fr-FR"/>
        </w:rPr>
        <w:t xml:space="preserve">(chap. IX par. 6) qui correspondent aux lacs Inférieur et Supérieur des Conques observe plus de 150 gravures (BIB 420 p. 120) </w:t>
      </w:r>
    </w:p>
    <w:p w14:paraId="3740A75E" w14:textId="77777777" w:rsidR="000152C6" w:rsidRPr="0032190F" w:rsidRDefault="000152C6" w:rsidP="000152C6">
      <w:pPr>
        <w:rPr>
          <w:lang w:val="fr-FR"/>
        </w:rPr>
      </w:pPr>
      <w:r w:rsidRPr="0032190F">
        <w:rPr>
          <w:lang w:val="fr-FR"/>
        </w:rPr>
        <w:t xml:space="preserve">Conti la décrit comme l’aire comprise entre le lac des Merveilles et le pas de la Valmasque. Il y relève 450 gravures (BIB 1246 p. 23) mais délimite une zone plus restreinte sur sa carte : entre le nord du lac des Merveilles et les lacs Jumeaux de la Baisse de Valmasque (BIB 1246). </w:t>
      </w:r>
    </w:p>
    <w:p w14:paraId="4661894E" w14:textId="77777777" w:rsidR="000152C6" w:rsidRPr="0032190F" w:rsidRDefault="000152C6" w:rsidP="000152C6">
      <w:pPr>
        <w:ind w:firstLine="454"/>
        <w:rPr>
          <w:lang w:val="fr-FR"/>
        </w:rPr>
      </w:pPr>
      <w:r w:rsidRPr="0032190F">
        <w:rPr>
          <w:lang w:val="fr-FR"/>
        </w:rPr>
        <w:t>Divisée en 4 groupes (Lumley et alii 1995) puis en 6 groupes (Lumley et Romain 2003 p. 12). Les deux premiers groupes qui occupent le fond de vallée des Merveilles correspondent à l’extension indiquée par Conti (BIB 1246).</w:t>
      </w:r>
    </w:p>
    <w:p w14:paraId="26DD4C1B" w14:textId="06C0AD99" w:rsidR="000152C6" w:rsidRPr="0032190F" w:rsidRDefault="007B0860" w:rsidP="000152C6">
      <w:pPr>
        <w:pStyle w:val="Heading4"/>
        <w:numPr>
          <w:ilvl w:val="3"/>
          <w:numId w:val="0"/>
        </w:numPr>
        <w:tabs>
          <w:tab w:val="num" w:pos="2520"/>
        </w:tabs>
        <w:spacing w:before="240" w:after="60"/>
        <w:ind w:left="2160"/>
      </w:pPr>
      <w:r>
        <w:t>s</w:t>
      </w:r>
      <w:r w:rsidR="000152C6" w:rsidRPr="0032190F">
        <w:t>ynthèse</w:t>
      </w:r>
    </w:p>
    <w:p w14:paraId="12BD6853" w14:textId="77777777" w:rsidR="000152C6" w:rsidRPr="0032190F" w:rsidRDefault="000152C6" w:rsidP="000152C6">
      <w:pPr>
        <w:rPr>
          <w:lang w:val="fr-FR"/>
        </w:rPr>
      </w:pPr>
    </w:p>
    <w:p w14:paraId="0757FAB1" w14:textId="62C76D86" w:rsidR="000152C6" w:rsidRPr="0032190F" w:rsidRDefault="007B0860" w:rsidP="000152C6">
      <w:pPr>
        <w:pStyle w:val="Heading4"/>
        <w:numPr>
          <w:ilvl w:val="3"/>
          <w:numId w:val="0"/>
        </w:numPr>
        <w:tabs>
          <w:tab w:val="num" w:pos="2520"/>
        </w:tabs>
        <w:spacing w:before="240" w:after="60"/>
        <w:ind w:left="2160"/>
      </w:pPr>
      <w:r>
        <w:t>t</w:t>
      </w:r>
      <w:r w:rsidR="000152C6" w:rsidRPr="0032190F">
        <w:t>hématiques caractéristiques</w:t>
      </w:r>
    </w:p>
    <w:p w14:paraId="5539172A" w14:textId="76C0A7C1" w:rsidR="000152C6" w:rsidRPr="0032190F" w:rsidRDefault="007B0860" w:rsidP="000152C6">
      <w:pPr>
        <w:pStyle w:val="Heading4"/>
        <w:numPr>
          <w:ilvl w:val="3"/>
          <w:numId w:val="0"/>
        </w:numPr>
        <w:tabs>
          <w:tab w:val="num" w:pos="2520"/>
        </w:tabs>
        <w:spacing w:before="240" w:after="60"/>
        <w:ind w:left="2160"/>
      </w:pPr>
      <w:r>
        <w:t>r</w:t>
      </w:r>
      <w:r w:rsidR="000152C6" w:rsidRPr="0032190F">
        <w:t>épartition spatiale des thèmes</w:t>
      </w:r>
    </w:p>
    <w:p w14:paraId="0A3A8F50" w14:textId="77777777" w:rsidR="000152C6" w:rsidRPr="0032190F" w:rsidRDefault="000152C6" w:rsidP="000152C6">
      <w:pPr>
        <w:jc w:val="both"/>
        <w:rPr>
          <w:lang w:val="fr-FR"/>
        </w:rPr>
      </w:pPr>
    </w:p>
    <w:p w14:paraId="03989681" w14:textId="7AFF8A36" w:rsidR="000152C6" w:rsidRPr="0032190F" w:rsidRDefault="000152C6" w:rsidP="000152C6">
      <w:pPr>
        <w:jc w:val="both"/>
        <w:rPr>
          <w:lang w:val="fr-FR"/>
        </w:rPr>
      </w:pPr>
      <w:r w:rsidRPr="0032190F">
        <w:rPr>
          <w:lang w:val="fr-FR"/>
        </w:rPr>
        <w:t xml:space="preserve">Dans la zone XII, les </w:t>
      </w:r>
      <w:hyperlink r:id="rId14385" w:anchor="Typ_Bego_Reticules_Simples" w:history="1">
        <w:r w:rsidRPr="0032190F">
          <w:rPr>
            <w:rStyle w:val="Hyperlink"/>
            <w:lang w:val="fr-FR"/>
          </w:rPr>
          <w:t>réticulés</w:t>
        </w:r>
      </w:hyperlink>
      <w:r w:rsidRPr="0032190F">
        <w:rPr>
          <w:lang w:val="fr-FR"/>
        </w:rPr>
        <w:t xml:space="preserve"> sont représentés 12 fois (Lumley de 2003b, p. 247). Concernant leur </w:t>
      </w:r>
      <w:hyperlink r:id="rId14386" w:anchor="Répartition spatiale des thèmes gravés" w:history="1">
        <w:r w:rsidRPr="0032190F">
          <w:rPr>
            <w:rStyle w:val="Hyperlink"/>
            <w:lang w:val="fr-FR"/>
          </w:rPr>
          <w:t>répartition spatiale</w:t>
        </w:r>
      </w:hyperlink>
      <w:r w:rsidRPr="0032190F">
        <w:rPr>
          <w:lang w:val="fr-FR"/>
        </w:rPr>
        <w:t xml:space="preserve">, la plupart (41,7% soit 5 figures) se trouvent à proximité du sentier naturel qui conduit du lac des Merveilles au lac des Conques Inférieur et au pas des Conques (Lumley de 2003a, p. 252). Les deux thèmes des figures géométriques (3 sur 12) et des réticulés (2 sur 6) sont localisés à proximité des torrents et des tourbières (Lumley de 2003b, p. 254). La répartition des </w:t>
      </w:r>
      <w:hyperlink r:id="rId14387" w:anchor="Typ_Bego_Corniformes" w:history="1">
        <w:r w:rsidRPr="0032190F">
          <w:rPr>
            <w:rStyle w:val="Hyperlink"/>
            <w:lang w:val="fr-FR"/>
          </w:rPr>
          <w:t>corniformes</w:t>
        </w:r>
      </w:hyperlink>
      <w:r w:rsidRPr="0032190F">
        <w:rPr>
          <w:lang w:val="fr-FR"/>
        </w:rPr>
        <w:t xml:space="preserve"> est homogène (Lumley de 2003b, p.254).</w:t>
      </w:r>
    </w:p>
    <w:p w14:paraId="0FD28D50" w14:textId="1E7211CB" w:rsidR="000152C6" w:rsidRPr="0032190F" w:rsidRDefault="000152C6" w:rsidP="000152C6">
      <w:pPr>
        <w:jc w:val="both"/>
        <w:rPr>
          <w:lang w:val="fr-FR"/>
        </w:rPr>
      </w:pPr>
      <w:r w:rsidRPr="0032190F">
        <w:rPr>
          <w:lang w:val="fr-FR"/>
        </w:rPr>
        <w:t xml:space="preserve">Les </w:t>
      </w:r>
      <w:hyperlink r:id="rId14388" w:anchor="Typ_Bego_Poignards" w:history="1">
        <w:r w:rsidRPr="0032190F">
          <w:rPr>
            <w:rStyle w:val="Hyperlink"/>
            <w:lang w:val="fr-FR"/>
          </w:rPr>
          <w:t>poignards</w:t>
        </w:r>
      </w:hyperlink>
      <w:r w:rsidRPr="0032190F">
        <w:rPr>
          <w:lang w:val="fr-FR"/>
        </w:rPr>
        <w:t xml:space="preserve">, au nombre de 37 pour la zone XII, sont pour l’essentiel situés à proximité des sommets avec 20 représentants (soit 54%), alors qu’il n’y a que 9,4% de roches gravées dans cette partie de la zone (Lumley de 2003b, p. 254). On les retrouve aussi en nombre sur les plateaux et promontoires (43,1%) (Lumley de 2003b, p. 252). </w:t>
      </w:r>
    </w:p>
    <w:p w14:paraId="1B83DD41" w14:textId="77777777" w:rsidR="000152C6" w:rsidRPr="0032190F" w:rsidRDefault="000152C6" w:rsidP="000152C6">
      <w:pPr>
        <w:pStyle w:val="Heading4"/>
        <w:numPr>
          <w:ilvl w:val="3"/>
          <w:numId w:val="0"/>
        </w:numPr>
        <w:tabs>
          <w:tab w:val="num" w:pos="2520"/>
        </w:tabs>
        <w:spacing w:before="240" w:after="60"/>
        <w:ind w:left="2160"/>
      </w:pPr>
      <w:bookmarkStart w:id="5715" w:name="Desc_ZXIIGI"/>
      <w:r w:rsidRPr="0032190F">
        <w:t>ZXIIGI</w:t>
      </w:r>
    </w:p>
    <w:p w14:paraId="2CCBBA04" w14:textId="77777777" w:rsidR="000152C6" w:rsidRPr="0032190F" w:rsidRDefault="000152C6" w:rsidP="00647EA0">
      <w:pPr>
        <w:pStyle w:val="Heading5"/>
      </w:pPr>
      <w:bookmarkStart w:id="5716" w:name="Desc_ZXIIGIR16A"/>
      <w:bookmarkEnd w:id="5715"/>
      <w:r w:rsidRPr="0032190F">
        <w:t>ZXIIGIR16A,</w:t>
      </w:r>
    </w:p>
    <w:bookmarkEnd w:id="5716"/>
    <w:p w14:paraId="1EABF629" w14:textId="77777777" w:rsidR="000152C6" w:rsidRPr="0032190F" w:rsidRDefault="000152C6" w:rsidP="000152C6">
      <w:pPr>
        <w:jc w:val="right"/>
        <w:rPr>
          <w:b/>
          <w:i/>
          <w:lang w:val="fr-FR"/>
        </w:rPr>
      </w:pPr>
      <w:r w:rsidRPr="0032190F">
        <w:rPr>
          <w:b/>
          <w:i/>
          <w:lang w:val="fr-FR"/>
        </w:rPr>
        <w:t>Roche aux poignards convergents</w:t>
      </w:r>
    </w:p>
    <w:p w14:paraId="460F3A0B" w14:textId="77777777" w:rsidR="000152C6" w:rsidRPr="0032190F" w:rsidRDefault="000152C6" w:rsidP="000152C6">
      <w:pPr>
        <w:rPr>
          <w:lang w:val="fr-FR"/>
        </w:rPr>
      </w:pPr>
    </w:p>
    <w:p w14:paraId="513285D9" w14:textId="7CE046D8" w:rsidR="000152C6" w:rsidRPr="0032190F" w:rsidRDefault="00000000" w:rsidP="000152C6">
      <w:pPr>
        <w:rPr>
          <w:lang w:val="fr-FR"/>
        </w:rPr>
      </w:pPr>
      <w:hyperlink r:id="rId14389" w:anchor="Aut_Clugnet" w:history="1">
        <w:hyperlink r:id="rId14390" w:anchor="Aut_Clugnet" w:history="1">
          <w:r w:rsidR="00AE78AA" w:rsidRPr="00C03505">
            <w:rPr>
              <w:rStyle w:val="Hyperlink"/>
              <w:lang w:val="fr-FR"/>
            </w:rPr>
            <w:t>L. Clugnet</w:t>
          </w:r>
        </w:hyperlink>
      </w:hyperlink>
      <w:r w:rsidR="00C03505">
        <w:rPr>
          <w:lang w:val="fr-FR"/>
        </w:rPr>
        <w:t xml:space="preserve"> </w:t>
      </w:r>
      <w:r w:rsidR="000152C6" w:rsidRPr="0032190F">
        <w:rPr>
          <w:lang w:val="fr-FR"/>
        </w:rPr>
        <w:t xml:space="preserve">effectue le relevé d’une partie de cette roche (BIB 1241 planche III fig. 2-16), tout comme </w:t>
      </w:r>
      <w:hyperlink r:id="rId14391" w:anchor="Aut_Riviere_Emile" w:history="1">
        <w:r w:rsidR="00BD6A48" w:rsidRPr="00BD6A48">
          <w:rPr>
            <w:rStyle w:val="Hyperlink"/>
            <w:lang w:val="fr-FR"/>
          </w:rPr>
          <w:t>É</w:t>
        </w:r>
        <w:r w:rsidR="00BD6A48">
          <w:rPr>
            <w:rStyle w:val="Hyperlink"/>
            <w:lang w:val="fr-FR"/>
          </w:rPr>
          <w:t xml:space="preserve">. </w:t>
        </w:r>
        <w:r w:rsidR="00BD6A48" w:rsidRPr="00BD6A48">
          <w:rPr>
            <w:rStyle w:val="Hyperlink"/>
            <w:lang w:val="fr-FR"/>
          </w:rPr>
          <w:t>Rivière</w:t>
        </w:r>
      </w:hyperlink>
      <w:r w:rsidR="00BD6A48" w:rsidRPr="0032190F">
        <w:rPr>
          <w:lang w:val="fr-FR"/>
        </w:rPr>
        <w:t xml:space="preserve"> </w:t>
      </w:r>
      <w:r w:rsidR="000152C6" w:rsidRPr="0032190F">
        <w:rPr>
          <w:lang w:val="fr-FR"/>
        </w:rPr>
        <w:t>(Rivière 1878, T. VII, P. XIX fig. 17 et certainement 26)</w:t>
      </w:r>
    </w:p>
    <w:p w14:paraId="1A45A51C" w14:textId="77777777" w:rsidR="000152C6" w:rsidRPr="0032190F" w:rsidRDefault="000152C6" w:rsidP="000152C6">
      <w:pPr>
        <w:rPr>
          <w:lang w:val="fr-FR"/>
        </w:rPr>
      </w:pPr>
    </w:p>
    <w:p w14:paraId="7CDBDD63" w14:textId="7FE2DC29" w:rsidR="000152C6" w:rsidRPr="0032190F" w:rsidRDefault="000152C6" w:rsidP="000152C6">
      <w:pPr>
        <w:jc w:val="both"/>
        <w:rPr>
          <w:lang w:val="fr-FR"/>
        </w:rPr>
      </w:pPr>
      <w:r w:rsidRPr="0032190F">
        <w:rPr>
          <w:lang w:val="fr-FR"/>
        </w:rPr>
        <w:lastRenderedPageBreak/>
        <w:t xml:space="preserve">Ce bloc situé dans le lit du torrent des Merveilles présente une face horizontale entièrement gravée qui a été reconnue dès 1868 par </w:t>
      </w:r>
      <w:hyperlink r:id="rId14392" w:anchor="Aut_Moggridge" w:history="1">
        <w:r w:rsidR="00C03505" w:rsidRPr="00C03505">
          <w:rPr>
            <w:rStyle w:val="Hyperlink"/>
            <w:lang w:val="fr-FR"/>
          </w:rPr>
          <w:t>M. Moggridge</w:t>
        </w:r>
      </w:hyperlink>
      <w:r w:rsidRPr="0032190F">
        <w:rPr>
          <w:lang w:val="fr-FR"/>
        </w:rPr>
        <w:t xml:space="preserve">, </w:t>
      </w:r>
      <w:hyperlink r:id="rId14393" w:anchor="Aut_Clugnet" w:history="1">
        <w:hyperlink r:id="rId14394" w:anchor="Aut_Clugnet" w:history="1">
          <w:r w:rsidR="00AE78AA" w:rsidRPr="00C03505">
            <w:rPr>
              <w:rStyle w:val="Hyperlink"/>
              <w:lang w:val="fr-FR"/>
            </w:rPr>
            <w:t>L. Clugnet</w:t>
          </w:r>
        </w:hyperlink>
      </w:hyperlink>
      <w:r w:rsidRPr="0032190F">
        <w:rPr>
          <w:lang w:val="fr-FR"/>
        </w:rPr>
        <w:t xml:space="preserve">, </w:t>
      </w:r>
      <w:hyperlink r:id="rId14395" w:anchor="Aut_Riviere_Emile" w:history="1">
        <w:r w:rsidR="00BD6A48" w:rsidRPr="00BD6A48">
          <w:rPr>
            <w:rStyle w:val="Hyperlink"/>
            <w:lang w:val="fr-FR"/>
          </w:rPr>
          <w:t>É</w:t>
        </w:r>
        <w:r w:rsidR="00BD6A48">
          <w:rPr>
            <w:rStyle w:val="Hyperlink"/>
            <w:lang w:val="fr-FR"/>
          </w:rPr>
          <w:t xml:space="preserve">. </w:t>
        </w:r>
        <w:r w:rsidR="00BD6A48" w:rsidRPr="00BD6A48">
          <w:rPr>
            <w:rStyle w:val="Hyperlink"/>
            <w:lang w:val="fr-FR"/>
          </w:rPr>
          <w:t>Rivière</w:t>
        </w:r>
      </w:hyperlink>
      <w:r w:rsidR="00C03505">
        <w:rPr>
          <w:lang w:val="fr-FR"/>
        </w:rPr>
        <w:t xml:space="preserve"> </w:t>
      </w:r>
      <w:r w:rsidRPr="0032190F">
        <w:rPr>
          <w:lang w:val="fr-FR"/>
        </w:rPr>
        <w:t xml:space="preserve">1878, Navello et </w:t>
      </w:r>
      <w:hyperlink r:id="rId14396" w:anchor="Aut_Bicknell" w:history="1">
        <w:r w:rsidR="00AA7ACB" w:rsidRPr="00AE78AA">
          <w:rPr>
            <w:rStyle w:val="Hyperlink"/>
            <w:lang w:val="fr-FR"/>
          </w:rPr>
          <w:t>C. Bicknell</w:t>
        </w:r>
      </w:hyperlink>
      <w:r w:rsidRPr="0032190F">
        <w:rPr>
          <w:lang w:val="fr-FR"/>
        </w:rPr>
        <w:t>, qui ont tous relevé les nombreux poignards, le corniforme à 4 pattes et aux cornes refermées, le signe en T et son poignard associé à un disque (BIB 1375 p. 19).</w:t>
      </w:r>
    </w:p>
    <w:p w14:paraId="19C92457" w14:textId="3B120A52" w:rsidR="000152C6" w:rsidRPr="0032190F" w:rsidRDefault="000152C6" w:rsidP="000152C6">
      <w:pPr>
        <w:jc w:val="both"/>
        <w:rPr>
          <w:lang w:val="fr-FR"/>
        </w:rPr>
      </w:pPr>
      <w:r w:rsidRPr="0032190F">
        <w:rPr>
          <w:lang w:val="fr-FR"/>
        </w:rPr>
        <w:br/>
        <w:t xml:space="preserve">Arcà classe dans le </w:t>
      </w:r>
      <w:r w:rsidRPr="0032190F">
        <w:rPr>
          <w:i/>
          <w:lang w:val="fr-FR"/>
        </w:rPr>
        <w:t>type 1A</w:t>
      </w:r>
      <w:r w:rsidRPr="0032190F">
        <w:rPr>
          <w:lang w:val="fr-FR"/>
        </w:rPr>
        <w:t xml:space="preserve"> le </w:t>
      </w:r>
      <w:hyperlink r:id="rId14397" w:anchor="Typ_Bego_Poignards" w:history="1">
        <w:r w:rsidRPr="0032190F">
          <w:rPr>
            <w:rStyle w:val="Hyperlink"/>
            <w:lang w:val="fr-FR"/>
          </w:rPr>
          <w:t>Poignard</w:t>
        </w:r>
      </w:hyperlink>
      <w:r w:rsidRPr="0032190F">
        <w:rPr>
          <w:lang w:val="fr-FR"/>
        </w:rPr>
        <w:t xml:space="preserve"> 5 en considérant que celui-ci a un pommeau semi-lunaire. Il le compare aux poignards figurés sur </w:t>
      </w:r>
      <w:hyperlink r:id="rId14398" w:anchor="Sizz_Cemmo_2" w:history="1">
        <w:r w:rsidRPr="0032190F">
          <w:rPr>
            <w:rStyle w:val="Hyperlink"/>
            <w:lang w:val="fr-FR"/>
          </w:rPr>
          <w:t>Cemmo 2</w:t>
        </w:r>
      </w:hyperlink>
      <w:r w:rsidRPr="0032190F">
        <w:rPr>
          <w:lang w:val="fr-FR"/>
        </w:rPr>
        <w:t xml:space="preserve"> (Arcà 2010 p. 291). Le poignard 35, à pommeau en T serait du </w:t>
      </w:r>
      <w:r w:rsidRPr="0032190F">
        <w:rPr>
          <w:i/>
          <w:lang w:val="fr-FR"/>
        </w:rPr>
        <w:t xml:space="preserve">type 1B </w:t>
      </w:r>
      <w:r w:rsidRPr="0032190F">
        <w:rPr>
          <w:lang w:val="fr-FR"/>
        </w:rPr>
        <w:t>(Arcà 2010 p. 291).</w:t>
      </w:r>
    </w:p>
    <w:p w14:paraId="5483DD5E" w14:textId="77777777" w:rsidR="000152C6" w:rsidRPr="0032190F" w:rsidRDefault="000152C6" w:rsidP="000152C6">
      <w:pPr>
        <w:jc w:val="both"/>
        <w:rPr>
          <w:lang w:val="fr-FR"/>
        </w:rPr>
      </w:pPr>
    </w:p>
    <w:p w14:paraId="61D04F17" w14:textId="1BD2F833" w:rsidR="000152C6" w:rsidRPr="0032190F" w:rsidRDefault="000152C6" w:rsidP="000152C6">
      <w:pPr>
        <w:jc w:val="both"/>
        <w:rPr>
          <w:lang w:val="fr-FR"/>
        </w:rPr>
      </w:pPr>
      <w:r w:rsidRPr="0032190F">
        <w:rPr>
          <w:lang w:val="fr-FR"/>
        </w:rPr>
        <w:t xml:space="preserve">Le Poignard 62b se </w:t>
      </w:r>
      <w:hyperlink r:id="rId14399" w:anchor="Ana_Chrono_Superpositions" w:history="1">
        <w:r w:rsidRPr="0032190F">
          <w:rPr>
            <w:rStyle w:val="Hyperlink"/>
            <w:lang w:val="fr-FR"/>
          </w:rPr>
          <w:t>superpose</w:t>
        </w:r>
      </w:hyperlink>
      <w:r w:rsidRPr="0032190F">
        <w:rPr>
          <w:lang w:val="fr-FR"/>
        </w:rPr>
        <w:t xml:space="preserve"> à la Plage régulière 62c (Lumley et al. 2003b p. 304)</w:t>
      </w:r>
    </w:p>
    <w:p w14:paraId="0F770D6F" w14:textId="77777777" w:rsidR="000152C6" w:rsidRPr="0032190F" w:rsidRDefault="000152C6" w:rsidP="000152C6">
      <w:pPr>
        <w:jc w:val="both"/>
        <w:rPr>
          <w:lang w:val="fr-FR"/>
        </w:rPr>
      </w:pPr>
    </w:p>
    <w:p w14:paraId="654B1A43" w14:textId="2E6A5137" w:rsidR="000152C6" w:rsidRPr="0032190F" w:rsidRDefault="000152C6" w:rsidP="000152C6">
      <w:pPr>
        <w:jc w:val="both"/>
        <w:rPr>
          <w:lang w:val="fr-FR"/>
        </w:rPr>
      </w:pPr>
      <w:r w:rsidRPr="0032190F">
        <w:rPr>
          <w:lang w:val="fr-FR"/>
        </w:rPr>
        <w:t xml:space="preserve">Le poignard 57 est superposable au poignard 2 du </w:t>
      </w:r>
      <w:hyperlink r:id="rId14400" w:anchor="Desc_ZVIIGIR8" w:history="1">
        <w:r w:rsidRPr="0032190F">
          <w:rPr>
            <w:rStyle w:val="Hyperlink"/>
            <w:i/>
            <w:lang w:val="fr-FR"/>
          </w:rPr>
          <w:t>Chef de Tribu</w:t>
        </w:r>
      </w:hyperlink>
      <w:r w:rsidRPr="0032190F">
        <w:rPr>
          <w:lang w:val="fr-FR"/>
        </w:rPr>
        <w:t xml:space="preserve"> (SS BIB)</w:t>
      </w:r>
    </w:p>
    <w:p w14:paraId="0D3B6C5C" w14:textId="77777777" w:rsidR="000152C6" w:rsidRPr="0032190F" w:rsidRDefault="000152C6" w:rsidP="000152C6">
      <w:pPr>
        <w:rPr>
          <w:lang w:val="fr-FR"/>
        </w:rPr>
      </w:pPr>
    </w:p>
    <w:p w14:paraId="3BB8CE1A" w14:textId="77777777" w:rsidR="000152C6" w:rsidRPr="0032190F" w:rsidRDefault="000152C6" w:rsidP="000152C6">
      <w:pPr>
        <w:pStyle w:val="Heading4"/>
        <w:numPr>
          <w:ilvl w:val="3"/>
          <w:numId w:val="0"/>
        </w:numPr>
        <w:tabs>
          <w:tab w:val="num" w:pos="2520"/>
        </w:tabs>
        <w:spacing w:before="240" w:after="60"/>
        <w:ind w:left="2160"/>
      </w:pPr>
      <w:r w:rsidRPr="0032190F">
        <w:t>ZXIIGIII</w:t>
      </w:r>
    </w:p>
    <w:p w14:paraId="3BC79CA1" w14:textId="77777777" w:rsidR="000152C6" w:rsidRPr="0032190F" w:rsidRDefault="000152C6" w:rsidP="00647EA0">
      <w:pPr>
        <w:pStyle w:val="Heading5"/>
      </w:pPr>
      <w:r w:rsidRPr="0032190F">
        <w:t>ZXIIGIIIR1A</w:t>
      </w:r>
    </w:p>
    <w:p w14:paraId="73D09684" w14:textId="77777777" w:rsidR="000152C6" w:rsidRPr="0032190F" w:rsidRDefault="000152C6" w:rsidP="000152C6">
      <w:pPr>
        <w:rPr>
          <w:lang w:val="fr-FR"/>
        </w:rPr>
      </w:pPr>
    </w:p>
    <w:p w14:paraId="242B317A" w14:textId="4FCED7B1" w:rsidR="000152C6" w:rsidRPr="0032190F" w:rsidRDefault="000152C6" w:rsidP="000152C6">
      <w:pPr>
        <w:rPr>
          <w:lang w:val="fr-FR"/>
        </w:rPr>
      </w:pPr>
      <w:r w:rsidRPr="0032190F">
        <w:rPr>
          <w:lang w:val="fr-FR"/>
        </w:rPr>
        <w:t>Le poignard de cette roche a été reconnu par</w:t>
      </w:r>
      <w:r w:rsidRPr="00C03505">
        <w:rPr>
          <w:lang w:val="fr-FR"/>
        </w:rPr>
        <w:t xml:space="preserve"> </w:t>
      </w:r>
      <w:hyperlink r:id="rId14401" w:anchor="Aut_Moggridge" w:history="1">
        <w:r w:rsidR="00C03505" w:rsidRPr="00C03505">
          <w:rPr>
            <w:rStyle w:val="Hyperlink"/>
            <w:lang w:val="fr-FR"/>
          </w:rPr>
          <w:t>M. Moggridge</w:t>
        </w:r>
      </w:hyperlink>
      <w:r w:rsidR="00C03505" w:rsidRPr="00C03505">
        <w:rPr>
          <w:szCs w:val="20"/>
          <w:lang w:val="fr-FR"/>
        </w:rPr>
        <w:t xml:space="preserve"> </w:t>
      </w:r>
      <w:r w:rsidRPr="0032190F">
        <w:rPr>
          <w:lang w:val="fr-FR"/>
        </w:rPr>
        <w:t xml:space="preserve">et par </w:t>
      </w:r>
      <w:hyperlink r:id="rId14402" w:anchor="Aut_Bicknell" w:history="1">
        <w:r w:rsidR="00AA7ACB" w:rsidRPr="00AE78AA">
          <w:rPr>
            <w:rStyle w:val="Hyperlink"/>
            <w:lang w:val="fr-FR"/>
          </w:rPr>
          <w:t>C. Bicknell</w:t>
        </w:r>
      </w:hyperlink>
      <w:r w:rsidRPr="0032190F">
        <w:rPr>
          <w:lang w:val="fr-FR"/>
        </w:rPr>
        <w:t>.</w:t>
      </w:r>
    </w:p>
    <w:p w14:paraId="2815E1F9" w14:textId="77777777" w:rsidR="000152C6" w:rsidRPr="0032190F" w:rsidRDefault="000152C6" w:rsidP="000152C6">
      <w:pPr>
        <w:pStyle w:val="Heading4"/>
        <w:numPr>
          <w:ilvl w:val="3"/>
          <w:numId w:val="0"/>
        </w:numPr>
        <w:tabs>
          <w:tab w:val="num" w:pos="2520"/>
        </w:tabs>
        <w:spacing w:before="240" w:after="60"/>
        <w:ind w:left="2160"/>
      </w:pPr>
      <w:r w:rsidRPr="0032190F">
        <w:t>ZXIIGV</w:t>
      </w:r>
    </w:p>
    <w:p w14:paraId="6A8AE053" w14:textId="77777777" w:rsidR="000152C6" w:rsidRPr="0032190F" w:rsidRDefault="000152C6" w:rsidP="000152C6">
      <w:pPr>
        <w:rPr>
          <w:lang w:val="fr-FR"/>
        </w:rPr>
      </w:pPr>
    </w:p>
    <w:p w14:paraId="6CCCCC4E" w14:textId="77777777" w:rsidR="000152C6" w:rsidRPr="0032190F" w:rsidRDefault="000152C6" w:rsidP="00647EA0">
      <w:pPr>
        <w:pStyle w:val="Heading5"/>
      </w:pPr>
      <w:bookmarkStart w:id="5717" w:name="Desc_ZXIIGVR1alpha"/>
      <w:r w:rsidRPr="0032190F">
        <w:t>ZXIIGVR1@a</w:t>
      </w:r>
      <w:bookmarkEnd w:id="5717"/>
      <w:r w:rsidRPr="0032190F">
        <w:t>, roche de la Grande Déesse</w:t>
      </w:r>
    </w:p>
    <w:p w14:paraId="07C6CBB8" w14:textId="77777777" w:rsidR="000152C6" w:rsidRPr="0032190F" w:rsidRDefault="000152C6" w:rsidP="000152C6">
      <w:pPr>
        <w:rPr>
          <w:lang w:val="fr-FR"/>
        </w:rPr>
      </w:pPr>
    </w:p>
    <w:p w14:paraId="7081FD39" w14:textId="793C02C2" w:rsidR="000152C6" w:rsidRPr="0032190F" w:rsidRDefault="000152C6" w:rsidP="000152C6">
      <w:pPr>
        <w:jc w:val="both"/>
        <w:rPr>
          <w:lang w:val="fr-FR"/>
        </w:rPr>
      </w:pPr>
      <w:r w:rsidRPr="0032190F">
        <w:rPr>
          <w:lang w:val="fr-FR"/>
        </w:rPr>
        <w:t xml:space="preserve">Cette grande dalle à </w:t>
      </w:r>
      <w:smartTag w:uri="urn:schemas-microsoft-com:office:smarttags" w:element="metricconverter">
        <w:smartTagPr>
          <w:attr w:name="ProductID" w:val="2762,5 m"/>
        </w:smartTagPr>
        <w:r w:rsidRPr="0032190F">
          <w:rPr>
            <w:lang w:val="fr-FR"/>
          </w:rPr>
          <w:t>2762,5 m</w:t>
        </w:r>
      </w:smartTag>
      <w:r w:rsidRPr="0032190F">
        <w:rPr>
          <w:lang w:val="fr-FR"/>
        </w:rPr>
        <w:t xml:space="preserve"> d’altitude est la plus haute du site porte entres autres gravures aussi la plus grande figure d’</w:t>
      </w:r>
      <w:hyperlink r:id="rId14403" w:anchor="Typ_Bego_Anthrop_Hb2" w:history="1">
        <w:r w:rsidRPr="0032190F">
          <w:rPr>
            <w:rStyle w:val="Hyperlink"/>
            <w:lang w:val="fr-FR"/>
          </w:rPr>
          <w:t>anthropomorphe schématique</w:t>
        </w:r>
      </w:hyperlink>
      <w:r w:rsidRPr="0032190F">
        <w:rPr>
          <w:lang w:val="fr-FR"/>
        </w:rPr>
        <w:t xml:space="preserve"> du site interprétée comme la déesse terre (Lumley et alii 2003). La figure de la « Grande déesse » est la plus grande du site. C’est deux facteurs : élévation et dimension de la figure montrent qu’on a voulu évoquer le caractère divin de cette gravure (BIB 1450 p. 49)</w:t>
      </w:r>
    </w:p>
    <w:p w14:paraId="45DC7A6E" w14:textId="77777777" w:rsidR="000152C6" w:rsidRPr="0032190F" w:rsidRDefault="000152C6" w:rsidP="000152C6">
      <w:pPr>
        <w:rPr>
          <w:lang w:val="fr-FR"/>
        </w:rPr>
      </w:pPr>
    </w:p>
    <w:p w14:paraId="36519837" w14:textId="67B907B2" w:rsidR="000152C6" w:rsidRPr="0032190F" w:rsidRDefault="000152C6" w:rsidP="000152C6">
      <w:pPr>
        <w:rPr>
          <w:lang w:val="fr-FR"/>
        </w:rPr>
      </w:pPr>
      <w:r w:rsidRPr="0032190F">
        <w:rPr>
          <w:lang w:val="fr-FR"/>
        </w:rPr>
        <w:t xml:space="preserve">Il y la </w:t>
      </w:r>
      <w:hyperlink r:id="rId14404" w:anchor="Ana_Chrono_Superpositions" w:history="1">
        <w:r w:rsidRPr="0032190F">
          <w:rPr>
            <w:rStyle w:val="Hyperlink"/>
            <w:lang w:val="fr-FR"/>
          </w:rPr>
          <w:t>superposition</w:t>
        </w:r>
      </w:hyperlink>
      <w:r w:rsidRPr="0032190F">
        <w:rPr>
          <w:lang w:val="fr-FR"/>
        </w:rPr>
        <w:t xml:space="preserve"> d’un petit Poignard (36a) sur un Corniforme (36) (Lumley et al. 2003a p. 304).</w:t>
      </w:r>
    </w:p>
    <w:p w14:paraId="7349500B" w14:textId="77777777" w:rsidR="000152C6" w:rsidRPr="0032190F" w:rsidRDefault="000152C6" w:rsidP="000152C6">
      <w:pPr>
        <w:rPr>
          <w:lang w:val="fr-FR"/>
        </w:rPr>
      </w:pPr>
    </w:p>
    <w:p w14:paraId="5E909C92" w14:textId="77777777" w:rsidR="000152C6" w:rsidRPr="0032190F" w:rsidRDefault="000152C6" w:rsidP="000152C6">
      <w:pPr>
        <w:pStyle w:val="Heading3"/>
        <w:numPr>
          <w:ilvl w:val="2"/>
          <w:numId w:val="0"/>
        </w:numPr>
        <w:tabs>
          <w:tab w:val="num" w:pos="1800"/>
        </w:tabs>
        <w:spacing w:before="240" w:after="60" w:line="240" w:lineRule="auto"/>
        <w:ind w:left="1440"/>
      </w:pPr>
      <w:r w:rsidRPr="0032190F">
        <w:t>ZONE XIII</w:t>
      </w:r>
    </w:p>
    <w:p w14:paraId="6CD38080" w14:textId="77777777" w:rsidR="000152C6" w:rsidRPr="0032190F" w:rsidRDefault="000152C6" w:rsidP="000152C6">
      <w:pPr>
        <w:rPr>
          <w:lang w:val="fr-FR"/>
        </w:rPr>
      </w:pPr>
    </w:p>
    <w:p w14:paraId="08F5AB2F" w14:textId="77777777" w:rsidR="000152C6" w:rsidRPr="0032190F" w:rsidRDefault="000152C6" w:rsidP="000152C6">
      <w:pPr>
        <w:rPr>
          <w:lang w:val="fr-FR"/>
        </w:rPr>
      </w:pPr>
      <w:r w:rsidRPr="0032190F">
        <w:rPr>
          <w:lang w:val="fr-FR"/>
        </w:rPr>
        <w:t>Ce secteur, formé d’une seule zone et d’un seul groupe correspond au haut du val de Valaurette, à l’est du mont Bego.</w:t>
      </w:r>
    </w:p>
    <w:p w14:paraId="53B4E724" w14:textId="1B84DA6E" w:rsidR="000152C6" w:rsidRPr="002B01A1" w:rsidRDefault="000152C6" w:rsidP="000152C6">
      <w:pPr>
        <w:jc w:val="both"/>
        <w:rPr>
          <w:sz w:val="20"/>
          <w:szCs w:val="20"/>
          <w:lang w:val="fr-FR"/>
        </w:rPr>
      </w:pPr>
      <w:r w:rsidRPr="002B01A1">
        <w:rPr>
          <w:sz w:val="20"/>
          <w:szCs w:val="20"/>
          <w:lang w:val="fr-FR"/>
        </w:rPr>
        <w:t xml:space="preserve">Dans le chapitre VIII, </w:t>
      </w:r>
      <w:r w:rsidRPr="002B01A1">
        <w:rPr>
          <w:i/>
          <w:sz w:val="20"/>
          <w:szCs w:val="20"/>
          <w:lang w:val="fr-FR"/>
        </w:rPr>
        <w:t>Guide des rochers gravés du val Valaurette, du val Valmasque et à proximité du col Sabbione</w:t>
      </w:r>
      <w:r w:rsidRPr="002B01A1">
        <w:rPr>
          <w:sz w:val="20"/>
          <w:szCs w:val="20"/>
          <w:lang w:val="fr-FR"/>
        </w:rPr>
        <w:t xml:space="preserve">, C. </w:t>
      </w:r>
      <w:hyperlink r:id="rId14405" w:anchor="Aut_Bicknell" w:history="1">
        <w:r w:rsidR="00AA7ACB" w:rsidRPr="002B01A1">
          <w:rPr>
            <w:rStyle w:val="Hyperlink"/>
            <w:sz w:val="20"/>
            <w:lang w:val="fr-FR"/>
          </w:rPr>
          <w:t>C. Bicknell</w:t>
        </w:r>
      </w:hyperlink>
      <w:r w:rsidR="00AA7ACB" w:rsidRPr="002B01A1">
        <w:rPr>
          <w:rStyle w:val="Hyperlink"/>
          <w:color w:val="auto"/>
          <w:sz w:val="20"/>
          <w:u w:val="none"/>
          <w:lang w:val="fr-FR"/>
        </w:rPr>
        <w:t xml:space="preserve"> </w:t>
      </w:r>
      <w:r w:rsidRPr="002B01A1">
        <w:rPr>
          <w:sz w:val="20"/>
          <w:szCs w:val="20"/>
          <w:lang w:val="fr-FR"/>
        </w:rPr>
        <w:t xml:space="preserve">décrit deux regroupements de gravures dans la zone dite de Valaurette. Le premier est situé en amont de petits lacs, sur un affleurement de grès violet. Le second, à ¼ d’heure de marche en montant, est décrit comme situé au pied d’un éboulis (Bicknell 1913 p. 110, 111). </w:t>
      </w:r>
    </w:p>
    <w:p w14:paraId="5E142B57" w14:textId="77777777" w:rsidR="000152C6" w:rsidRPr="0032190F" w:rsidRDefault="000152C6" w:rsidP="000152C6">
      <w:pPr>
        <w:jc w:val="both"/>
        <w:rPr>
          <w:sz w:val="20"/>
          <w:szCs w:val="20"/>
          <w:lang w:val="fr-FR"/>
        </w:rPr>
      </w:pPr>
      <w:r w:rsidRPr="0032190F">
        <w:rPr>
          <w:sz w:val="20"/>
          <w:szCs w:val="20"/>
          <w:lang w:val="fr-FR"/>
        </w:rPr>
        <w:t xml:space="preserve">La zone de Valaurette est identifiée à la zone XIII par C. Conti. Celui-ci discerne, dans le vallon éponyme, deux groupes. Le premierest situé à proximité de petits lacs de cote </w:t>
      </w:r>
      <w:smartTag w:uri="urn:schemas-microsoft-com:office:smarttags" w:element="metricconverter">
        <w:smartTagPr>
          <w:attr w:name="ProductID" w:val="2271 m"/>
        </w:smartTagPr>
        <w:smartTag w:uri="urn:schemas-microsoft-com:office:smarttags" w:element="metricconverter">
          <w:smartTagPr>
            <w:attr w:name="ProductID" w:val="2271 m"/>
          </w:smartTagPr>
          <w:r w:rsidRPr="0032190F">
            <w:rPr>
              <w:sz w:val="20"/>
              <w:szCs w:val="20"/>
              <w:lang w:val="fr-FR"/>
            </w:rPr>
            <w:t>2271 m</w:t>
          </w:r>
        </w:smartTag>
        <w:r w:rsidRPr="0032190F">
          <w:rPr>
            <w:sz w:val="20"/>
            <w:szCs w:val="20"/>
            <w:lang w:val="fr-FR"/>
          </w:rPr>
          <w:t xml:space="preserve">. Le second est </w:t>
        </w:r>
      </w:smartTag>
      <w:r w:rsidRPr="0032190F">
        <w:rPr>
          <w:sz w:val="20"/>
          <w:szCs w:val="20"/>
          <w:lang w:val="fr-FR"/>
        </w:rPr>
        <w:t>situé au pied d’un éperon rocheux qui barre quasiment le haut de la valette (Barocelli et al. 1939 p. 24). Malgré cette répartition géographique en deux sous-ensembles distincts par les deux auteurs, la zone n’a pas pour autant été divisée en deux groupes (Bégin 1990 p. 144, Lumley et al. 1995 p. 48).</w:t>
      </w:r>
    </w:p>
    <w:p w14:paraId="46CF8B96" w14:textId="77777777" w:rsidR="000152C6" w:rsidRPr="0032190F" w:rsidRDefault="000152C6" w:rsidP="000152C6">
      <w:pPr>
        <w:jc w:val="both"/>
        <w:rPr>
          <w:lang w:val="fr-FR"/>
        </w:rPr>
      </w:pPr>
    </w:p>
    <w:p w14:paraId="232AD14F" w14:textId="77777777" w:rsidR="000152C6" w:rsidRPr="0032190F" w:rsidRDefault="000152C6" w:rsidP="000152C6">
      <w:pPr>
        <w:jc w:val="both"/>
        <w:rPr>
          <w:lang w:val="fr-FR"/>
        </w:rPr>
      </w:pPr>
      <w:r w:rsidRPr="0032190F">
        <w:rPr>
          <w:lang w:val="fr-FR"/>
        </w:rPr>
        <w:t xml:space="preserve">La zone est limitée au </w:t>
      </w:r>
      <w:r w:rsidRPr="0032190F">
        <w:rPr>
          <w:b/>
          <w:lang w:val="fr-FR"/>
        </w:rPr>
        <w:t>sud-ouest</w:t>
      </w:r>
      <w:r w:rsidRPr="0032190F">
        <w:rPr>
          <w:lang w:val="fr-FR"/>
        </w:rPr>
        <w:t xml:space="preserve"> et à l’</w:t>
      </w:r>
      <w:r w:rsidRPr="0032190F">
        <w:rPr>
          <w:b/>
          <w:lang w:val="fr-FR"/>
        </w:rPr>
        <w:t>ouest</w:t>
      </w:r>
      <w:r w:rsidRPr="0032190F">
        <w:rPr>
          <w:lang w:val="fr-FR"/>
        </w:rPr>
        <w:t xml:space="preserve"> par les escarpements du Bego qui forment un cirque, au </w:t>
      </w:r>
      <w:r w:rsidRPr="0032190F">
        <w:rPr>
          <w:b/>
          <w:lang w:val="fr-FR"/>
        </w:rPr>
        <w:t>nord</w:t>
      </w:r>
      <w:r w:rsidRPr="0032190F">
        <w:rPr>
          <w:lang w:val="fr-FR"/>
        </w:rPr>
        <w:t xml:space="preserve"> par la ligne de crête surplombant la caserne abandonnée du Bego dans le secteur de Fontanalba, au </w:t>
      </w:r>
      <w:r w:rsidRPr="0032190F">
        <w:rPr>
          <w:b/>
          <w:lang w:val="fr-FR"/>
        </w:rPr>
        <w:t>nord-est</w:t>
      </w:r>
      <w:r w:rsidRPr="0032190F">
        <w:rPr>
          <w:lang w:val="fr-FR"/>
        </w:rPr>
        <w:t xml:space="preserve"> par le sommet d’un éperon herbeux jusqu’à la hauteur des petits lacs. Sa limite </w:t>
      </w:r>
      <w:r w:rsidRPr="0032190F">
        <w:rPr>
          <w:b/>
          <w:lang w:val="fr-FR"/>
        </w:rPr>
        <w:t>est</w:t>
      </w:r>
      <w:r w:rsidRPr="0032190F">
        <w:rPr>
          <w:lang w:val="fr-FR"/>
        </w:rPr>
        <w:t>, approximativement nord-sud passe légèrement en aval de ces derniers.</w:t>
      </w:r>
    </w:p>
    <w:p w14:paraId="3CAC990B" w14:textId="77777777" w:rsidR="000152C6" w:rsidRPr="0032190F" w:rsidRDefault="000152C6" w:rsidP="000152C6">
      <w:pPr>
        <w:rPr>
          <w:lang w:val="fr-FR"/>
        </w:rPr>
      </w:pPr>
    </w:p>
    <w:p w14:paraId="44781090" w14:textId="77777777" w:rsidR="000152C6" w:rsidRPr="0032190F" w:rsidRDefault="000152C6" w:rsidP="000152C6">
      <w:pPr>
        <w:pStyle w:val="Heading4"/>
        <w:numPr>
          <w:ilvl w:val="3"/>
          <w:numId w:val="0"/>
        </w:numPr>
        <w:tabs>
          <w:tab w:val="num" w:pos="2520"/>
        </w:tabs>
        <w:spacing w:before="240" w:after="60"/>
        <w:ind w:left="2160"/>
      </w:pPr>
      <w:r w:rsidRPr="0032190F">
        <w:t>Géomorphologie</w:t>
      </w:r>
    </w:p>
    <w:p w14:paraId="4D204EC9" w14:textId="77777777" w:rsidR="000152C6" w:rsidRPr="0032190F" w:rsidRDefault="000152C6" w:rsidP="000152C6">
      <w:pPr>
        <w:rPr>
          <w:lang w:val="fr-FR"/>
        </w:rPr>
      </w:pPr>
      <w:r w:rsidRPr="0032190F">
        <w:rPr>
          <w:lang w:val="fr-FR"/>
        </w:rPr>
        <w:t>Comme au mont Paracouerte, la série du Bego est surmontée par des sédiments détritiques du Werfenien</w:t>
      </w:r>
    </w:p>
    <w:p w14:paraId="6B7B5321" w14:textId="77777777" w:rsidR="000152C6" w:rsidRPr="0032190F" w:rsidRDefault="000152C6" w:rsidP="000152C6">
      <w:pPr>
        <w:pStyle w:val="Heading4"/>
        <w:numPr>
          <w:ilvl w:val="3"/>
          <w:numId w:val="0"/>
        </w:numPr>
        <w:tabs>
          <w:tab w:val="num" w:pos="2520"/>
        </w:tabs>
        <w:spacing w:before="240" w:after="60"/>
        <w:ind w:left="2160"/>
      </w:pPr>
      <w:r w:rsidRPr="0032190F">
        <w:t>Extension géographique</w:t>
      </w:r>
    </w:p>
    <w:p w14:paraId="7530F838" w14:textId="77777777" w:rsidR="000152C6" w:rsidRPr="0032190F" w:rsidRDefault="000152C6" w:rsidP="000152C6">
      <w:pPr>
        <w:pStyle w:val="Heading4"/>
        <w:numPr>
          <w:ilvl w:val="3"/>
          <w:numId w:val="0"/>
        </w:numPr>
        <w:tabs>
          <w:tab w:val="num" w:pos="2520"/>
        </w:tabs>
        <w:spacing w:before="240" w:after="60"/>
        <w:ind w:left="2160"/>
      </w:pPr>
      <w:r w:rsidRPr="0032190F">
        <w:t>Historique</w:t>
      </w:r>
    </w:p>
    <w:p w14:paraId="72AF7773" w14:textId="1FF5B73B" w:rsidR="000152C6" w:rsidRPr="0032190F" w:rsidRDefault="00000000" w:rsidP="000152C6">
      <w:pPr>
        <w:rPr>
          <w:lang w:val="fr-FR"/>
        </w:rPr>
      </w:pPr>
      <w:hyperlink r:id="rId14406" w:anchor="Aut_Bicknell" w:history="1">
        <w:r w:rsidR="00AA7ACB" w:rsidRPr="00AE78AA">
          <w:rPr>
            <w:rStyle w:val="Hyperlink"/>
            <w:lang w:val="fr-FR"/>
          </w:rPr>
          <w:t>C. Bicknell</w:t>
        </w:r>
      </w:hyperlink>
      <w:r w:rsidR="00AA7ACB" w:rsidRPr="00AA7ACB">
        <w:rPr>
          <w:rStyle w:val="Hyperlink"/>
          <w:color w:val="auto"/>
          <w:u w:val="none"/>
          <w:lang w:val="fr-FR"/>
        </w:rPr>
        <w:t xml:space="preserve"> </w:t>
      </w:r>
      <w:r w:rsidR="000152C6" w:rsidRPr="0032190F">
        <w:rPr>
          <w:lang w:val="fr-FR"/>
        </w:rPr>
        <w:t>reprend le nom de Valaurette pour qualifier le regroupement de gravures de cette zone, dans une région habituellement fréquentée par les bergers, les troupeaux de vaches étant restaient plus bas (BIB 420 p. 110). Le premier regroupement de gravure est en amont de petits lacs, sur un affleurement de grès violet. Le second regroupement se situe à ¼ d’heure de marche en montant, au pied d’un éboulis d’où parviennent les chèvres venues des contreforts du Bego (BIB 420 p. 110, 111). Bicknell dénombre quelques 100-200 gravures et en a recopié 130 (BIB 420 p. 111)</w:t>
      </w:r>
    </w:p>
    <w:p w14:paraId="50866166" w14:textId="77777777" w:rsidR="000152C6" w:rsidRPr="0032190F" w:rsidRDefault="000152C6" w:rsidP="000152C6">
      <w:pPr>
        <w:rPr>
          <w:lang w:val="fr-FR"/>
        </w:rPr>
      </w:pPr>
      <w:r w:rsidRPr="0032190F">
        <w:rPr>
          <w:lang w:val="fr-FR"/>
        </w:rPr>
        <w:t>Conti y décalque 200 gravures(BIB 1246 p. 24).</w:t>
      </w:r>
    </w:p>
    <w:p w14:paraId="4E53722D" w14:textId="77777777" w:rsidR="000152C6" w:rsidRPr="0032190F" w:rsidRDefault="000152C6" w:rsidP="000152C6">
      <w:pPr>
        <w:rPr>
          <w:lang w:val="fr-FR"/>
        </w:rPr>
      </w:pPr>
    </w:p>
    <w:p w14:paraId="7250064E" w14:textId="3296F2FE" w:rsidR="000152C6" w:rsidRPr="0032190F" w:rsidRDefault="000152C6" w:rsidP="000152C6">
      <w:pPr>
        <w:rPr>
          <w:lang w:val="fr-FR"/>
        </w:rPr>
      </w:pPr>
      <w:r w:rsidRPr="0032190F">
        <w:rPr>
          <w:lang w:val="fr-FR"/>
        </w:rPr>
        <w:t xml:space="preserve">Le chapitre VIII du Guide de </w:t>
      </w:r>
      <w:hyperlink r:id="rId14407" w:anchor="Aut_Bicknell" w:history="1">
        <w:r w:rsidR="00AA7ACB" w:rsidRPr="00AE78AA">
          <w:rPr>
            <w:rStyle w:val="Hyperlink"/>
            <w:lang w:val="fr-FR"/>
          </w:rPr>
          <w:t>C. Bicknell</w:t>
        </w:r>
      </w:hyperlink>
      <w:r w:rsidR="00AA7ACB" w:rsidRPr="00AA7ACB">
        <w:rPr>
          <w:rStyle w:val="Hyperlink"/>
          <w:color w:val="auto"/>
          <w:u w:val="none"/>
          <w:lang w:val="fr-FR"/>
        </w:rPr>
        <w:t xml:space="preserve"> </w:t>
      </w:r>
      <w:r w:rsidRPr="0032190F">
        <w:rPr>
          <w:lang w:val="fr-FR"/>
        </w:rPr>
        <w:t>fait la description du val de Valaurette, de Valmasque et du col Sabbione. La seule roche dont une partie est dessinée (Pl. XVIII 46) correspond à la fig. 1a de la roche ZXIIIGIR6@a que Bicknell rapproche de roches de Fontanalba (BIB 420 p. 111).</w:t>
      </w:r>
    </w:p>
    <w:p w14:paraId="030ED600" w14:textId="3FD6AC99" w:rsidR="000152C6" w:rsidRPr="0032190F" w:rsidRDefault="00AA7ACB" w:rsidP="000152C6">
      <w:pPr>
        <w:pStyle w:val="Heading4"/>
        <w:numPr>
          <w:ilvl w:val="3"/>
          <w:numId w:val="0"/>
        </w:numPr>
        <w:tabs>
          <w:tab w:val="num" w:pos="2520"/>
        </w:tabs>
        <w:spacing w:before="240" w:after="60"/>
        <w:ind w:left="2160"/>
      </w:pPr>
      <w:r>
        <w:t>s</w:t>
      </w:r>
      <w:r w:rsidR="000152C6" w:rsidRPr="0032190F">
        <w:t>ynthèse</w:t>
      </w:r>
    </w:p>
    <w:p w14:paraId="6B34749F" w14:textId="77777777" w:rsidR="000152C6" w:rsidRPr="0032190F" w:rsidRDefault="000152C6" w:rsidP="000152C6">
      <w:pPr>
        <w:rPr>
          <w:lang w:val="fr-FR"/>
        </w:rPr>
      </w:pPr>
    </w:p>
    <w:p w14:paraId="566AE190" w14:textId="38856884" w:rsidR="000152C6" w:rsidRPr="0032190F" w:rsidRDefault="00AA7ACB" w:rsidP="000152C6">
      <w:pPr>
        <w:pStyle w:val="Heading4"/>
        <w:numPr>
          <w:ilvl w:val="3"/>
          <w:numId w:val="0"/>
        </w:numPr>
        <w:tabs>
          <w:tab w:val="num" w:pos="2520"/>
        </w:tabs>
        <w:spacing w:before="240" w:after="60"/>
        <w:ind w:left="2160"/>
      </w:pPr>
      <w:r>
        <w:t>t</w:t>
      </w:r>
      <w:r w:rsidR="000152C6" w:rsidRPr="0032190F">
        <w:t>hématiques caractéristiques</w:t>
      </w:r>
    </w:p>
    <w:p w14:paraId="5D5C2E26" w14:textId="77777777" w:rsidR="000152C6" w:rsidRPr="0032190F" w:rsidRDefault="000152C6" w:rsidP="000152C6">
      <w:pPr>
        <w:rPr>
          <w:lang w:val="fr-FR"/>
        </w:rPr>
      </w:pPr>
      <w:r w:rsidRPr="0032190F">
        <w:rPr>
          <w:lang w:val="fr-FR"/>
        </w:rPr>
        <w:t>La majeur partie des gravures qui s’y trouvent sont particulière à cette zone (BIB 1246 p. 25)</w:t>
      </w:r>
    </w:p>
    <w:p w14:paraId="346343AB" w14:textId="77777777" w:rsidR="000152C6" w:rsidRPr="0032190F" w:rsidRDefault="000152C6" w:rsidP="000152C6">
      <w:pPr>
        <w:pStyle w:val="Heading3"/>
        <w:numPr>
          <w:ilvl w:val="2"/>
          <w:numId w:val="0"/>
        </w:numPr>
        <w:tabs>
          <w:tab w:val="num" w:pos="1800"/>
        </w:tabs>
        <w:spacing w:before="240" w:after="60" w:line="240" w:lineRule="auto"/>
        <w:ind w:left="1440"/>
      </w:pPr>
      <w:r w:rsidRPr="0032190F">
        <w:t>ZONE XIV</w:t>
      </w:r>
    </w:p>
    <w:p w14:paraId="5F27C51F" w14:textId="77777777" w:rsidR="000152C6" w:rsidRPr="0032190F" w:rsidRDefault="000152C6" w:rsidP="000152C6">
      <w:pPr>
        <w:rPr>
          <w:lang w:val="fr-FR"/>
        </w:rPr>
      </w:pPr>
    </w:p>
    <w:p w14:paraId="13C2137A" w14:textId="77777777" w:rsidR="000152C6" w:rsidRPr="0032190F" w:rsidRDefault="000152C6" w:rsidP="000152C6">
      <w:pPr>
        <w:jc w:val="both"/>
        <w:rPr>
          <w:lang w:val="fr-FR"/>
        </w:rPr>
      </w:pPr>
      <w:r w:rsidRPr="0032190F">
        <w:rPr>
          <w:lang w:val="fr-FR"/>
        </w:rPr>
        <w:t>Il s’agit du haut du val Valmasque, un secteur indivis situé au nord de la baisse de Valmasque.</w:t>
      </w:r>
    </w:p>
    <w:p w14:paraId="1771E14D" w14:textId="45A034D7" w:rsidR="000152C6" w:rsidRPr="0032190F" w:rsidRDefault="000152C6" w:rsidP="000152C6">
      <w:pPr>
        <w:jc w:val="both"/>
        <w:rPr>
          <w:sz w:val="20"/>
          <w:szCs w:val="20"/>
          <w:lang w:val="fr-FR"/>
        </w:rPr>
      </w:pPr>
      <w:r w:rsidRPr="0032190F">
        <w:rPr>
          <w:sz w:val="20"/>
          <w:szCs w:val="20"/>
          <w:lang w:val="fr-FR"/>
        </w:rPr>
        <w:t xml:space="preserve">Dans le même chapitre(chap. VIII), </w:t>
      </w:r>
      <w:hyperlink r:id="rId14408" w:anchor="Aut_Bicknell" w:history="1">
        <w:r w:rsidR="00AA7ACB" w:rsidRPr="00AE78AA">
          <w:rPr>
            <w:rStyle w:val="Hyperlink"/>
            <w:lang w:val="fr-FR"/>
          </w:rPr>
          <w:t>C. Bicknell</w:t>
        </w:r>
      </w:hyperlink>
      <w:r w:rsidR="00AA7ACB" w:rsidRPr="00AA7ACB">
        <w:rPr>
          <w:rStyle w:val="Hyperlink"/>
          <w:color w:val="auto"/>
          <w:u w:val="none"/>
          <w:lang w:val="fr-FR"/>
        </w:rPr>
        <w:t xml:space="preserve"> </w:t>
      </w:r>
      <w:r w:rsidRPr="0032190F">
        <w:rPr>
          <w:sz w:val="20"/>
          <w:szCs w:val="20"/>
          <w:lang w:val="fr-FR"/>
        </w:rPr>
        <w:t xml:space="preserve">décrit cette zone comme comprise entre le lac du Basto et l’éboulis sous la baisse de Valmasque (Bicknell 1913 p. 113). </w:t>
      </w:r>
    </w:p>
    <w:p w14:paraId="06DD005F" w14:textId="77777777" w:rsidR="000152C6" w:rsidRPr="0032190F" w:rsidRDefault="000152C6" w:rsidP="000152C6">
      <w:pPr>
        <w:jc w:val="both"/>
        <w:rPr>
          <w:sz w:val="20"/>
          <w:szCs w:val="20"/>
          <w:lang w:val="fr-FR"/>
        </w:rPr>
      </w:pPr>
      <w:r w:rsidRPr="0032190F">
        <w:rPr>
          <w:sz w:val="20"/>
          <w:szCs w:val="20"/>
          <w:lang w:val="fr-FR"/>
        </w:rPr>
        <w:t>Pour C. Conti, la zone XIV correspond à la zone de la Valmasque jusqu’à la tête du lac du Basto Barocelli et al. 1939 p. 25). Dans son acceptation actuelle, cette zone correspond à la zone d’éboulis dans le haut du val de Valmasque (Bégin 1990 p. 146, Lumley et al. 1995 p. 48).</w:t>
      </w:r>
    </w:p>
    <w:p w14:paraId="6763F53B" w14:textId="77777777" w:rsidR="000152C6" w:rsidRPr="0032190F" w:rsidRDefault="000152C6" w:rsidP="000152C6">
      <w:pPr>
        <w:ind w:firstLine="397"/>
        <w:jc w:val="both"/>
        <w:rPr>
          <w:lang w:val="fr-FR"/>
        </w:rPr>
      </w:pPr>
    </w:p>
    <w:p w14:paraId="00C3C589" w14:textId="77777777" w:rsidR="000152C6" w:rsidRPr="0032190F" w:rsidRDefault="000152C6" w:rsidP="000152C6">
      <w:pPr>
        <w:jc w:val="both"/>
        <w:rPr>
          <w:lang w:val="fr-FR"/>
        </w:rPr>
      </w:pPr>
      <w:r w:rsidRPr="0032190F">
        <w:rPr>
          <w:lang w:val="fr-FR"/>
        </w:rPr>
        <w:t xml:space="preserve">La limite actuelle de cette zone reste assez arbitraire. Au </w:t>
      </w:r>
      <w:r w:rsidRPr="0032190F">
        <w:rPr>
          <w:b/>
          <w:lang w:val="fr-FR"/>
        </w:rPr>
        <w:t>nord</w:t>
      </w:r>
      <w:r w:rsidRPr="0032190F">
        <w:rPr>
          <w:lang w:val="fr-FR"/>
        </w:rPr>
        <w:t xml:space="preserve"> la zone s’arrête au croisement des chemins allant vers le lac Basto pour l’un et à la baisse de Fontanalba pour l’autre. Au </w:t>
      </w:r>
      <w:r w:rsidRPr="0032190F">
        <w:rPr>
          <w:b/>
          <w:lang w:val="fr-FR"/>
        </w:rPr>
        <w:t>sud</w:t>
      </w:r>
      <w:r w:rsidRPr="0032190F">
        <w:rPr>
          <w:lang w:val="fr-FR"/>
        </w:rPr>
        <w:t xml:space="preserve">, la limite correspond à la baisse de Valmasque. Sur son côté </w:t>
      </w:r>
      <w:r w:rsidRPr="0032190F">
        <w:rPr>
          <w:b/>
          <w:lang w:val="fr-FR"/>
        </w:rPr>
        <w:t>est</w:t>
      </w:r>
      <w:r w:rsidRPr="0032190F">
        <w:rPr>
          <w:lang w:val="fr-FR"/>
        </w:rPr>
        <w:t>, la zone est limitée par les contreforts rocheux de la cime Pollini. A l’</w:t>
      </w:r>
      <w:r w:rsidRPr="0032190F">
        <w:rPr>
          <w:b/>
          <w:lang w:val="fr-FR"/>
        </w:rPr>
        <w:t xml:space="preserve">ouest </w:t>
      </w:r>
      <w:r w:rsidRPr="0032190F">
        <w:rPr>
          <w:lang w:val="fr-FR"/>
        </w:rPr>
        <w:t xml:space="preserve">par les contreforts nord de la Barre Clause et la montée vers la baisse du lac Autier. </w:t>
      </w:r>
    </w:p>
    <w:p w14:paraId="717DB7DD" w14:textId="77777777" w:rsidR="000152C6" w:rsidRPr="0032190F" w:rsidRDefault="000152C6" w:rsidP="000152C6">
      <w:pPr>
        <w:rPr>
          <w:lang w:val="fr-FR"/>
        </w:rPr>
      </w:pPr>
    </w:p>
    <w:p w14:paraId="7F0381BC" w14:textId="77777777" w:rsidR="000152C6" w:rsidRPr="0032190F" w:rsidRDefault="000152C6" w:rsidP="000152C6">
      <w:pPr>
        <w:pStyle w:val="Heading4"/>
        <w:numPr>
          <w:ilvl w:val="3"/>
          <w:numId w:val="0"/>
        </w:numPr>
        <w:tabs>
          <w:tab w:val="num" w:pos="2520"/>
        </w:tabs>
        <w:spacing w:before="240" w:after="60"/>
        <w:ind w:left="2160"/>
      </w:pPr>
      <w:r w:rsidRPr="0032190F">
        <w:t>Géomorphologie</w:t>
      </w:r>
    </w:p>
    <w:p w14:paraId="4494F69E" w14:textId="77777777" w:rsidR="000152C6" w:rsidRPr="0032190F" w:rsidRDefault="000152C6" w:rsidP="000152C6">
      <w:pPr>
        <w:rPr>
          <w:lang w:val="fr-FR"/>
        </w:rPr>
      </w:pPr>
      <w:r w:rsidRPr="0032190F">
        <w:rPr>
          <w:lang w:val="fr-FR"/>
        </w:rPr>
        <w:t>Grès grossiers, arkoses de la série Bego reposant directement sur des roches cristallines (hercynien). Les formations cristallines y sont visibles (comme au pied du mont Capelet) par le jeu de failles. Roches moutonnées.</w:t>
      </w:r>
    </w:p>
    <w:p w14:paraId="21C5E5D7" w14:textId="77777777" w:rsidR="000152C6" w:rsidRPr="0032190F" w:rsidRDefault="000152C6" w:rsidP="000152C6">
      <w:pPr>
        <w:rPr>
          <w:lang w:val="fr-FR"/>
        </w:rPr>
      </w:pPr>
    </w:p>
    <w:p w14:paraId="400F25CC" w14:textId="77777777" w:rsidR="000152C6" w:rsidRPr="0032190F" w:rsidRDefault="000152C6" w:rsidP="000152C6">
      <w:pPr>
        <w:pStyle w:val="Heading4"/>
        <w:numPr>
          <w:ilvl w:val="3"/>
          <w:numId w:val="0"/>
        </w:numPr>
        <w:tabs>
          <w:tab w:val="num" w:pos="2520"/>
        </w:tabs>
        <w:spacing w:before="240" w:after="60"/>
        <w:ind w:left="2160"/>
      </w:pPr>
      <w:r w:rsidRPr="0032190F">
        <w:lastRenderedPageBreak/>
        <w:t>Extension géographique</w:t>
      </w:r>
    </w:p>
    <w:p w14:paraId="2029E1E5" w14:textId="77777777" w:rsidR="000152C6" w:rsidRPr="0032190F" w:rsidRDefault="000152C6" w:rsidP="000152C6">
      <w:pPr>
        <w:pStyle w:val="Heading4"/>
        <w:numPr>
          <w:ilvl w:val="3"/>
          <w:numId w:val="0"/>
        </w:numPr>
        <w:tabs>
          <w:tab w:val="num" w:pos="2520"/>
        </w:tabs>
        <w:spacing w:before="240" w:after="60"/>
        <w:ind w:left="2160"/>
      </w:pPr>
      <w:r w:rsidRPr="0032190F">
        <w:t>Historique</w:t>
      </w:r>
    </w:p>
    <w:p w14:paraId="01CBDF6B" w14:textId="77777777" w:rsidR="000152C6" w:rsidRPr="0032190F" w:rsidRDefault="000152C6" w:rsidP="000152C6">
      <w:pPr>
        <w:rPr>
          <w:lang w:val="fr-FR"/>
        </w:rPr>
      </w:pPr>
    </w:p>
    <w:p w14:paraId="0546BB74" w14:textId="1AB9962C" w:rsidR="000152C6" w:rsidRPr="0032190F" w:rsidRDefault="00000000" w:rsidP="000152C6">
      <w:pPr>
        <w:rPr>
          <w:lang w:val="fr-FR"/>
        </w:rPr>
      </w:pPr>
      <w:hyperlink r:id="rId14409" w:anchor="Aut_Bicknell" w:history="1">
        <w:r w:rsidR="00AA7ACB" w:rsidRPr="00AE78AA">
          <w:rPr>
            <w:rStyle w:val="Hyperlink"/>
            <w:lang w:val="fr-FR"/>
          </w:rPr>
          <w:t>C. Bicknell</w:t>
        </w:r>
      </w:hyperlink>
      <w:r w:rsidR="00AA7ACB" w:rsidRPr="00AA7ACB">
        <w:rPr>
          <w:rStyle w:val="Hyperlink"/>
          <w:color w:val="auto"/>
          <w:u w:val="none"/>
          <w:lang w:val="fr-FR"/>
        </w:rPr>
        <w:t xml:space="preserve"> </w:t>
      </w:r>
      <w:r w:rsidR="000152C6" w:rsidRPr="0032190F">
        <w:rPr>
          <w:lang w:val="fr-FR"/>
        </w:rPr>
        <w:t>la décrit comme la zone comprise entre lelac du Basto et l’éboulis sous la baisse de Valmasque où il effectue un unique relevé et ne dénombre que quelques gravures (BIB 420 p. 113)</w:t>
      </w:r>
    </w:p>
    <w:p w14:paraId="059211BC" w14:textId="77777777" w:rsidR="000152C6" w:rsidRPr="0032190F" w:rsidRDefault="000152C6" w:rsidP="000152C6">
      <w:pPr>
        <w:rPr>
          <w:lang w:val="fr-FR"/>
        </w:rPr>
      </w:pPr>
      <w:r w:rsidRPr="0032190F">
        <w:rPr>
          <w:lang w:val="fr-FR"/>
        </w:rPr>
        <w:t>Pour Conti, la zone XIV correspond à la zone de la Valmasque jusqu’à la tête du lac du Basto. Il décalque 11 gravures (BIB 1246 p. 25)</w:t>
      </w:r>
    </w:p>
    <w:p w14:paraId="4FBF136E" w14:textId="77777777" w:rsidR="000152C6" w:rsidRPr="0032190F" w:rsidRDefault="000152C6" w:rsidP="000152C6">
      <w:pPr>
        <w:pStyle w:val="Heading4"/>
        <w:numPr>
          <w:ilvl w:val="3"/>
          <w:numId w:val="0"/>
        </w:numPr>
        <w:tabs>
          <w:tab w:val="num" w:pos="2520"/>
        </w:tabs>
        <w:spacing w:before="240" w:after="60"/>
        <w:ind w:left="2160"/>
      </w:pPr>
      <w:r w:rsidRPr="0032190F">
        <w:t>Synthèse</w:t>
      </w:r>
    </w:p>
    <w:p w14:paraId="7059521B" w14:textId="77777777" w:rsidR="000152C6" w:rsidRPr="0032190F" w:rsidRDefault="000152C6" w:rsidP="000152C6">
      <w:pPr>
        <w:pStyle w:val="Heading4"/>
        <w:numPr>
          <w:ilvl w:val="3"/>
          <w:numId w:val="0"/>
        </w:numPr>
        <w:tabs>
          <w:tab w:val="num" w:pos="2520"/>
        </w:tabs>
        <w:spacing w:before="240" w:after="60"/>
        <w:ind w:left="2160"/>
      </w:pPr>
      <w:r w:rsidRPr="0032190F">
        <w:t>Thématiques caractéristiques</w:t>
      </w:r>
    </w:p>
    <w:p w14:paraId="2DAFC561" w14:textId="77777777" w:rsidR="000152C6" w:rsidRPr="0032190F" w:rsidRDefault="000152C6" w:rsidP="000152C6">
      <w:pPr>
        <w:rPr>
          <w:lang w:val="fr-FR"/>
        </w:rPr>
      </w:pPr>
    </w:p>
    <w:p w14:paraId="4B33DF8C" w14:textId="77777777" w:rsidR="000152C6" w:rsidRPr="0032190F" w:rsidRDefault="000152C6" w:rsidP="000152C6">
      <w:pPr>
        <w:rPr>
          <w:lang w:val="fr-FR"/>
        </w:rPr>
      </w:pPr>
    </w:p>
    <w:p w14:paraId="2013D860" w14:textId="77777777" w:rsidR="000152C6" w:rsidRPr="0032190F" w:rsidRDefault="000152C6" w:rsidP="000152C6">
      <w:pPr>
        <w:pStyle w:val="Heading2"/>
        <w:numPr>
          <w:ilvl w:val="1"/>
          <w:numId w:val="0"/>
        </w:numPr>
        <w:tabs>
          <w:tab w:val="num" w:pos="1080"/>
        </w:tabs>
        <w:spacing w:before="240" w:after="60"/>
        <w:ind w:left="720"/>
        <w:jc w:val="both"/>
      </w:pPr>
      <w:bookmarkStart w:id="5718" w:name="Sit_Bego_g_F"/>
      <w:r w:rsidRPr="0032190F">
        <w:t>Fontanalba</w:t>
      </w:r>
    </w:p>
    <w:bookmarkEnd w:id="5718"/>
    <w:p w14:paraId="34609E89" w14:textId="77777777" w:rsidR="000152C6" w:rsidRPr="0032190F" w:rsidRDefault="000152C6" w:rsidP="000152C6">
      <w:pPr>
        <w:rPr>
          <w:lang w:val="fr-FR"/>
        </w:rPr>
      </w:pPr>
    </w:p>
    <w:p w14:paraId="79AEC86E" w14:textId="6C90FF2A" w:rsidR="000152C6" w:rsidRPr="0032190F" w:rsidRDefault="000152C6" w:rsidP="000152C6">
      <w:pPr>
        <w:rPr>
          <w:lang w:val="fr-FR"/>
        </w:rPr>
      </w:pPr>
      <w:r w:rsidRPr="0032190F">
        <w:rPr>
          <w:lang w:val="fr-FR"/>
        </w:rPr>
        <w:t xml:space="preserve">Pour ce secteur du </w:t>
      </w:r>
      <w:hyperlink w:anchor="Sit_Mont_Bego" w:history="1">
        <w:r w:rsidRPr="0032190F">
          <w:rPr>
            <w:rStyle w:val="Hyperlink"/>
            <w:lang w:val="fr-FR"/>
          </w:rPr>
          <w:t>mont Bego</w:t>
        </w:r>
      </w:hyperlink>
      <w:r w:rsidRPr="0032190F">
        <w:rPr>
          <w:lang w:val="fr-FR"/>
        </w:rPr>
        <w:t xml:space="preserve"> (Secteur de </w:t>
      </w:r>
      <w:hyperlink r:id="rId14410" w:anchor="Desc_SECT_Fontanalba" w:history="1">
        <w:r w:rsidRPr="0032190F">
          <w:rPr>
            <w:rStyle w:val="Hyperlink"/>
            <w:lang w:val="fr-FR"/>
          </w:rPr>
          <w:t>Fontanalba</w:t>
        </w:r>
      </w:hyperlink>
      <w:r w:rsidR="00060B02" w:rsidRPr="0032190F">
        <w:rPr>
          <w:lang w:val="fr-FR"/>
        </w:rPr>
        <w:t xml:space="preserve"> </w:t>
      </w:r>
      <w:smartTag w:uri="urn:schemas-microsoft-com:office:smarttags" w:element="metricconverter">
        <w:smartTagPr>
          <w:attr w:name="ProductID" w:val="440 ha"/>
        </w:smartTagPr>
        <w:r w:rsidRPr="0032190F">
          <w:rPr>
            <w:lang w:val="fr-FR"/>
          </w:rPr>
          <w:t>440 ha</w:t>
        </w:r>
      </w:smartTag>
      <w:r w:rsidRPr="0032190F">
        <w:rPr>
          <w:lang w:val="fr-FR"/>
        </w:rPr>
        <w:t xml:space="preserve">), durant cette période la forêt de sapin ne devait pas dépasser les </w:t>
      </w:r>
      <w:smartTag w:uri="urn:schemas-microsoft-com:office:smarttags" w:element="metricconverter">
        <w:smartTagPr>
          <w:attr w:name="ProductID" w:val="2400 m"/>
        </w:smartTagPr>
        <w:r w:rsidRPr="0032190F">
          <w:rPr>
            <w:lang w:val="fr-FR"/>
          </w:rPr>
          <w:t>2400 m</w:t>
        </w:r>
      </w:smartTag>
      <w:r w:rsidRPr="0032190F">
        <w:rPr>
          <w:lang w:val="fr-FR"/>
        </w:rPr>
        <w:t xml:space="preserve"> (BIB 238 et 314 p. 239).</w:t>
      </w:r>
    </w:p>
    <w:p w14:paraId="414C1BEC" w14:textId="77777777" w:rsidR="00B0507C" w:rsidRPr="0032190F" w:rsidRDefault="00B0507C" w:rsidP="000152C6">
      <w:pPr>
        <w:rPr>
          <w:lang w:val="fr-FR"/>
        </w:rPr>
      </w:pPr>
    </w:p>
    <w:p w14:paraId="1FD7FF3C" w14:textId="48D964DB" w:rsidR="00B0507C" w:rsidRPr="0032190F" w:rsidRDefault="00000000" w:rsidP="00B0507C">
      <w:pPr>
        <w:jc w:val="both"/>
        <w:rPr>
          <w:lang w:val="fr-FR"/>
        </w:rPr>
      </w:pPr>
      <w:hyperlink r:id="rId14411" w:anchor="Desc_UG_Skin_Hill" w:history="1">
        <w:r w:rsidR="00B0507C" w:rsidRPr="0032190F">
          <w:rPr>
            <w:rStyle w:val="Hyperlink"/>
            <w:lang w:val="fr-FR"/>
          </w:rPr>
          <w:t>Skin Hill</w:t>
        </w:r>
      </w:hyperlink>
    </w:p>
    <w:p w14:paraId="3C6753C0" w14:textId="77777777" w:rsidR="00B0507C" w:rsidRPr="0032190F" w:rsidRDefault="00B0507C" w:rsidP="000152C6">
      <w:pPr>
        <w:rPr>
          <w:lang w:val="fr-FR"/>
        </w:rPr>
      </w:pPr>
    </w:p>
    <w:p w14:paraId="6304B401" w14:textId="6CBE130A" w:rsidR="000152C6" w:rsidRPr="0032190F" w:rsidRDefault="000152C6" w:rsidP="000152C6">
      <w:pPr>
        <w:jc w:val="both"/>
        <w:rPr>
          <w:lang w:val="fr-FR"/>
        </w:rPr>
      </w:pPr>
      <w:r w:rsidRPr="0032190F">
        <w:rPr>
          <w:lang w:val="fr-FR"/>
        </w:rPr>
        <w:t xml:space="preserve">Une hache en pélite verte a été découverte dans la zone XIX qui peut être rapprochée de la découverte faite au </w:t>
      </w:r>
      <w:hyperlink r:id="rId14412" w:anchor="Sit_Valcamonica" w:history="1">
        <w:r w:rsidRPr="0032190F">
          <w:rPr>
            <w:rStyle w:val="Hyperlink"/>
            <w:lang w:val="fr-FR"/>
          </w:rPr>
          <w:t>Valcamonica</w:t>
        </w:r>
      </w:hyperlink>
      <w:r w:rsidRPr="0032190F">
        <w:rPr>
          <w:lang w:val="fr-FR"/>
        </w:rPr>
        <w:t xml:space="preserve">, à Paspardo près de la localité d’al de Plaha, </w:t>
      </w:r>
      <w:hyperlink r:id="rId14413" w:anchor="Sizz_Vite_36" w:history="1">
        <w:r w:rsidRPr="0032190F">
          <w:rPr>
            <w:rStyle w:val="Hyperlink"/>
            <w:lang w:val="fr-FR"/>
          </w:rPr>
          <w:t>Vite 36</w:t>
        </w:r>
      </w:hyperlink>
      <w:r w:rsidRPr="0032190F">
        <w:rPr>
          <w:lang w:val="fr-FR"/>
        </w:rPr>
        <w:t xml:space="preserve"> et de </w:t>
      </w:r>
      <w:hyperlink r:id="rId14414" w:anchor="Sit_Woodhenge" w:history="1">
        <w:r w:rsidRPr="0032190F">
          <w:rPr>
            <w:rStyle w:val="Hyperlink"/>
            <w:lang w:val="fr-FR"/>
          </w:rPr>
          <w:t>Woodhenge</w:t>
        </w:r>
      </w:hyperlink>
      <w:r w:rsidRPr="0032190F">
        <w:rPr>
          <w:lang w:val="fr-FR"/>
        </w:rPr>
        <w:t xml:space="preserve"> à proximité de </w:t>
      </w:r>
      <w:hyperlink r:id="rId14415" w:anchor="Sit_Stonehenge" w:history="1">
        <w:r w:rsidRPr="0032190F">
          <w:rPr>
            <w:rStyle w:val="Hyperlink"/>
            <w:lang w:val="fr-FR"/>
          </w:rPr>
          <w:t>Stonehenge</w:t>
        </w:r>
      </w:hyperlink>
      <w:r w:rsidRPr="0032190F">
        <w:rPr>
          <w:lang w:val="fr-FR"/>
        </w:rPr>
        <w:t xml:space="preserve"> (BIB 862 p. 255, 256 et BIB 1001).</w:t>
      </w:r>
    </w:p>
    <w:p w14:paraId="467A809A" w14:textId="77777777" w:rsidR="000152C6" w:rsidRPr="0032190F" w:rsidRDefault="000152C6" w:rsidP="000152C6">
      <w:pPr>
        <w:rPr>
          <w:lang w:val="fr-FR"/>
        </w:rPr>
      </w:pPr>
      <w:r w:rsidRPr="0032190F">
        <w:rPr>
          <w:lang w:val="fr-FR"/>
        </w:rPr>
        <w:t>Dans le bas du secteur de la céramique de attribuée à l’âge du Bronze a été découverte.</w:t>
      </w:r>
    </w:p>
    <w:p w14:paraId="64A45F8C" w14:textId="77777777" w:rsidR="000152C6" w:rsidRPr="0032190F" w:rsidRDefault="000152C6" w:rsidP="000152C6">
      <w:pPr>
        <w:rPr>
          <w:lang w:val="fr-FR"/>
        </w:rPr>
      </w:pPr>
    </w:p>
    <w:p w14:paraId="10F26244" w14:textId="77777777" w:rsidR="000152C6" w:rsidRPr="0032190F" w:rsidRDefault="000152C6" w:rsidP="000152C6">
      <w:pPr>
        <w:jc w:val="both"/>
        <w:rPr>
          <w:lang w:val="fr-FR"/>
        </w:rPr>
      </w:pPr>
      <w:r w:rsidRPr="0032190F">
        <w:rPr>
          <w:lang w:val="fr-FR"/>
        </w:rPr>
        <w:t>Situé au Nord du mont Bego, en partie sur l’ubac de la ligne de crête passant par la Baisse de Vallaurette, et sur les pentes Sud du mont Sainte-Marie, le val de Fontanalba forme un vaste monoclinal d’orientation Sud-est et de pendagede 30 à 35°, dont le tégument s’est formé durant la période permienne. Sa partie basse comprend le lac Vert disposé sur un replat et ouvre sur le vallon de…. Sa partie haute est constituée de la série des Meraviglie (schistes verts et violets) et entourée d’une ligne de crêtes culminant au mont Bego au Sud, cime de Paracouerte (</w:t>
      </w:r>
      <w:smartTag w:uri="urn:schemas-microsoft-com:office:smarttags" w:element="metricconverter">
        <w:smartTagPr>
          <w:attr w:name="ProductID" w:val="2385 m"/>
        </w:smartTagPr>
        <w:r w:rsidRPr="0032190F">
          <w:rPr>
            <w:lang w:val="fr-FR"/>
          </w:rPr>
          <w:t>2385 m</w:t>
        </w:r>
      </w:smartTag>
      <w:r w:rsidRPr="0032190F">
        <w:rPr>
          <w:lang w:val="fr-FR"/>
        </w:rPr>
        <w:t>) au Nord.</w:t>
      </w:r>
    </w:p>
    <w:p w14:paraId="3DB08D77" w14:textId="01AEE083" w:rsidR="000152C6" w:rsidRPr="0032190F" w:rsidRDefault="000152C6" w:rsidP="000152C6">
      <w:pPr>
        <w:jc w:val="both"/>
        <w:rPr>
          <w:lang w:val="fr-FR"/>
        </w:rPr>
      </w:pPr>
      <w:r w:rsidRPr="0032190F">
        <w:rPr>
          <w:lang w:val="fr-FR"/>
        </w:rPr>
        <w:t xml:space="preserve">Le Val de Fontanalba est situé dans la partie sud-orientale des Alpes du Mercantour, à l’ouest du </w:t>
      </w:r>
      <w:hyperlink r:id="rId14416" w:anchor="Sit_Tende_Col" w:history="1">
        <w:r w:rsidR="00107A94" w:rsidRPr="00107A94">
          <w:rPr>
            <w:rStyle w:val="Hyperlink"/>
            <w:lang w:val="fr-FR"/>
          </w:rPr>
          <w:t>CdT</w:t>
        </w:r>
      </w:hyperlink>
      <w:r w:rsidRPr="0032190F">
        <w:rPr>
          <w:lang w:val="fr-FR"/>
        </w:rPr>
        <w:t>.</w:t>
      </w:r>
      <w:r w:rsidR="00107A94">
        <w:rPr>
          <w:lang w:val="fr-FR"/>
        </w:rPr>
        <w:t xml:space="preserve"> </w:t>
      </w:r>
      <w:r w:rsidRPr="0032190F">
        <w:rPr>
          <w:lang w:val="fr-FR"/>
        </w:rPr>
        <w:t>Dans sa partie haute, il forme un vaste cirque ouvert vers l’Est entouré de crêtes escarpées culminant à 2 872m au Mont Bego son</w:t>
      </w:r>
      <w:r w:rsidR="00060B02" w:rsidRPr="0032190F">
        <w:rPr>
          <w:lang w:val="fr-FR"/>
        </w:rPr>
        <w:t xml:space="preserve"> modelé y est de type glaciaire (BIB ?)</w:t>
      </w:r>
    </w:p>
    <w:p w14:paraId="392FE200" w14:textId="77777777" w:rsidR="000152C6" w:rsidRPr="0032190F" w:rsidRDefault="000152C6" w:rsidP="000152C6">
      <w:pPr>
        <w:rPr>
          <w:lang w:val="fr-FR"/>
        </w:rPr>
      </w:pPr>
    </w:p>
    <w:p w14:paraId="7CFDF6AF" w14:textId="77777777" w:rsidR="000152C6" w:rsidRPr="0032190F" w:rsidRDefault="000152C6" w:rsidP="000152C6">
      <w:pPr>
        <w:jc w:val="both"/>
        <w:rPr>
          <w:lang w:val="fr-FR"/>
        </w:rPr>
      </w:pPr>
      <w:r w:rsidRPr="0032190F">
        <w:rPr>
          <w:lang w:val="fr-FR"/>
        </w:rPr>
        <w:t>La limite entre forêt de mélèzes et alpages correspond à peu près à la limite entre modelé glaciaire et modelé torrentiel, soi</w:t>
      </w:r>
      <w:r w:rsidR="00060B02" w:rsidRPr="0032190F">
        <w:rPr>
          <w:lang w:val="fr-FR"/>
        </w:rPr>
        <w:t>t vers l’altitude de 1 700m env (BIB ?)</w:t>
      </w:r>
    </w:p>
    <w:p w14:paraId="35ED8BDD" w14:textId="77777777" w:rsidR="000152C6" w:rsidRPr="0032190F" w:rsidRDefault="000152C6" w:rsidP="000152C6">
      <w:pPr>
        <w:rPr>
          <w:lang w:val="fr-FR"/>
        </w:rPr>
      </w:pPr>
    </w:p>
    <w:p w14:paraId="751B7386" w14:textId="77777777" w:rsidR="000152C6" w:rsidRPr="0032190F" w:rsidRDefault="000152C6" w:rsidP="000152C6">
      <w:pPr>
        <w:jc w:val="both"/>
        <w:rPr>
          <w:lang w:val="fr-FR"/>
        </w:rPr>
      </w:pPr>
      <w:r w:rsidRPr="0032190F">
        <w:rPr>
          <w:lang w:val="fr-FR"/>
        </w:rPr>
        <w:t xml:space="preserve">La partie haute du Val forme une conque s’ouvrant vers l’Est. </w:t>
      </w:r>
    </w:p>
    <w:p w14:paraId="392BDE81" w14:textId="77777777" w:rsidR="000152C6" w:rsidRPr="0032190F" w:rsidRDefault="000152C6" w:rsidP="000152C6">
      <w:pPr>
        <w:rPr>
          <w:lang w:val="fr-FR"/>
        </w:rPr>
      </w:pPr>
    </w:p>
    <w:p w14:paraId="6303DA65" w14:textId="77777777" w:rsidR="000152C6" w:rsidRPr="0032190F" w:rsidRDefault="000152C6" w:rsidP="000152C6">
      <w:pPr>
        <w:jc w:val="both"/>
        <w:rPr>
          <w:lang w:val="fr-FR"/>
        </w:rPr>
      </w:pPr>
      <w:r w:rsidRPr="0032190F">
        <w:rPr>
          <w:lang w:val="fr-FR"/>
        </w:rPr>
        <w:t>Présence detourbières (ca. 2200m).</w:t>
      </w:r>
    </w:p>
    <w:p w14:paraId="25DE453C" w14:textId="77777777" w:rsidR="000152C6" w:rsidRPr="0032190F" w:rsidRDefault="000152C6" w:rsidP="000152C6">
      <w:pPr>
        <w:rPr>
          <w:lang w:val="fr-FR"/>
        </w:rPr>
      </w:pPr>
    </w:p>
    <w:p w14:paraId="5B12E1E4" w14:textId="77777777" w:rsidR="00060B02" w:rsidRPr="0032190F" w:rsidRDefault="00060B02" w:rsidP="00060B02">
      <w:pPr>
        <w:jc w:val="both"/>
        <w:rPr>
          <w:lang w:val="fr-FR"/>
        </w:rPr>
      </w:pPr>
      <w:r w:rsidRPr="0032190F">
        <w:rPr>
          <w:lang w:val="fr-FR"/>
        </w:rPr>
        <w:t>La vallée de Fontanalbe est privée jusqu’en 1887 puis est louée. On y trouve des gravures de bergers de 1887 à 1946 (soit 70 ans de gravures). Il s’agit de gardiens embauchés, aux noms « étrangers » à la commune.(N. Magnardi com. pers.)</w:t>
      </w:r>
    </w:p>
    <w:p w14:paraId="7E70D286" w14:textId="77777777" w:rsidR="00060B02" w:rsidRPr="0032190F" w:rsidRDefault="00060B02" w:rsidP="000152C6">
      <w:pPr>
        <w:rPr>
          <w:lang w:val="fr-FR"/>
        </w:rPr>
      </w:pPr>
    </w:p>
    <w:p w14:paraId="494951B2" w14:textId="77777777" w:rsidR="00060B02" w:rsidRPr="0032190F" w:rsidRDefault="00060B02" w:rsidP="000152C6">
      <w:pPr>
        <w:rPr>
          <w:lang w:val="fr-FR"/>
        </w:rPr>
      </w:pPr>
    </w:p>
    <w:p w14:paraId="1CCFEC9D" w14:textId="389A9B53" w:rsidR="000152C6" w:rsidRPr="0032190F" w:rsidRDefault="000152C6" w:rsidP="000152C6">
      <w:pPr>
        <w:rPr>
          <w:lang w:val="fr-FR"/>
        </w:rPr>
      </w:pPr>
      <w:r w:rsidRPr="0032190F">
        <w:rPr>
          <w:lang w:val="fr-FR"/>
        </w:rPr>
        <w:lastRenderedPageBreak/>
        <w:t xml:space="preserve">Dans le chapitre VII, </w:t>
      </w:r>
      <w:r w:rsidRPr="0032190F">
        <w:rPr>
          <w:i/>
          <w:lang w:val="fr-FR"/>
        </w:rPr>
        <w:t>Guide de la Région de Fontanalba</w:t>
      </w:r>
      <w:r w:rsidRPr="0032190F">
        <w:rPr>
          <w:lang w:val="fr-FR"/>
        </w:rPr>
        <w:t xml:space="preserve">, </w:t>
      </w:r>
      <w:hyperlink r:id="rId14417" w:anchor="Aut_Bicknell" w:history="1">
        <w:r w:rsidR="00AA7ACB" w:rsidRPr="00AE78AA">
          <w:rPr>
            <w:rStyle w:val="Hyperlink"/>
            <w:lang w:val="fr-FR"/>
          </w:rPr>
          <w:t>C. Bicknell</w:t>
        </w:r>
      </w:hyperlink>
      <w:r w:rsidR="00AA7ACB" w:rsidRPr="00AA7ACB">
        <w:rPr>
          <w:rStyle w:val="Hyperlink"/>
          <w:color w:val="auto"/>
          <w:u w:val="none"/>
          <w:lang w:val="fr-FR"/>
        </w:rPr>
        <w:t xml:space="preserve"> </w:t>
      </w:r>
      <w:r w:rsidRPr="0032190F">
        <w:rPr>
          <w:lang w:val="fr-FR"/>
        </w:rPr>
        <w:t xml:space="preserve">décrit dans chacun des paragraphes les différentes zones topographiques dans un ordre « topographique » (Bicknell 1913, p. 91).En suivant la description de Bicknel de manière linéairel, nous donnons les équivalences des informations fournies par l’auteur selon le système de numérotation en zones, groupes, roche. Pour les roches toutes n’ont pu être identifiées. </w:t>
      </w:r>
    </w:p>
    <w:p w14:paraId="6FB4F96E" w14:textId="77777777" w:rsidR="000152C6" w:rsidRDefault="000152C6" w:rsidP="000152C6">
      <w:pPr>
        <w:jc w:val="both"/>
        <w:rPr>
          <w:sz w:val="22"/>
        </w:rPr>
      </w:pPr>
      <w:r w:rsidRPr="0032190F">
        <w:rPr>
          <w:sz w:val="22"/>
          <w:lang w:val="fr-FR"/>
        </w:rPr>
        <w:t xml:space="preserve">Tableau des correspondances entre les zones topographiques de Fontanalba décrites par C. Bicknell (Paragraphe et §) et les zones actuelles (Zones et groupes), les figures relevées par l’auteur (Planche et figures) et les numéros actuels de roches (Numéro de roche). </w:t>
      </w:r>
      <w:r w:rsidRPr="002C44C2">
        <w:rPr>
          <w:sz w:val="22"/>
        </w:rPr>
        <w:t>Les roches soulignées ont été nommées par Bicknell :</w:t>
      </w:r>
    </w:p>
    <w:p w14:paraId="0CD1EC39" w14:textId="77777777" w:rsidR="00060B02" w:rsidRPr="002C44C2" w:rsidRDefault="00060B02" w:rsidP="000152C6">
      <w:pPr>
        <w:jc w:val="both"/>
        <w:rPr>
          <w:sz w:val="22"/>
        </w:rPr>
      </w:pPr>
    </w:p>
    <w:tbl>
      <w:tblPr>
        <w:tblW w:w="102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943"/>
        <w:gridCol w:w="416"/>
        <w:gridCol w:w="1543"/>
        <w:gridCol w:w="1515"/>
        <w:gridCol w:w="1204"/>
        <w:gridCol w:w="2605"/>
      </w:tblGrid>
      <w:tr w:rsidR="000152C6" w:rsidRPr="00BD71D9" w14:paraId="7D2BEADC" w14:textId="77777777" w:rsidTr="00C73F91">
        <w:tc>
          <w:tcPr>
            <w:tcW w:w="2943" w:type="dxa"/>
            <w:vAlign w:val="center"/>
          </w:tcPr>
          <w:p w14:paraId="6C5FF28A" w14:textId="77777777" w:rsidR="000152C6" w:rsidRPr="00BD71D9" w:rsidRDefault="000152C6" w:rsidP="00C73F91">
            <w:pPr>
              <w:jc w:val="center"/>
              <w:rPr>
                <w:b/>
                <w:sz w:val="20"/>
                <w:szCs w:val="20"/>
              </w:rPr>
            </w:pPr>
            <w:r w:rsidRPr="00BD71D9">
              <w:rPr>
                <w:b/>
                <w:sz w:val="20"/>
                <w:szCs w:val="20"/>
              </w:rPr>
              <w:t>Paragraphe</w:t>
            </w:r>
          </w:p>
        </w:tc>
        <w:tc>
          <w:tcPr>
            <w:tcW w:w="416" w:type="dxa"/>
            <w:vAlign w:val="center"/>
          </w:tcPr>
          <w:p w14:paraId="37E87BF0" w14:textId="77777777" w:rsidR="000152C6" w:rsidRPr="00BD71D9" w:rsidRDefault="000152C6" w:rsidP="00C73F91">
            <w:pPr>
              <w:jc w:val="center"/>
              <w:rPr>
                <w:b/>
                <w:sz w:val="20"/>
                <w:szCs w:val="20"/>
              </w:rPr>
            </w:pPr>
            <w:r w:rsidRPr="00BD71D9">
              <w:rPr>
                <w:b/>
                <w:sz w:val="20"/>
                <w:szCs w:val="20"/>
              </w:rPr>
              <w:t>§</w:t>
            </w:r>
          </w:p>
        </w:tc>
        <w:tc>
          <w:tcPr>
            <w:tcW w:w="0" w:type="auto"/>
            <w:vAlign w:val="center"/>
          </w:tcPr>
          <w:p w14:paraId="6CE77DED" w14:textId="77777777" w:rsidR="000152C6" w:rsidRPr="00BD71D9" w:rsidRDefault="000152C6" w:rsidP="00C73F91">
            <w:pPr>
              <w:jc w:val="center"/>
              <w:rPr>
                <w:b/>
                <w:sz w:val="20"/>
                <w:szCs w:val="20"/>
              </w:rPr>
            </w:pPr>
            <w:r w:rsidRPr="00BD71D9">
              <w:rPr>
                <w:b/>
                <w:sz w:val="20"/>
                <w:szCs w:val="20"/>
              </w:rPr>
              <w:t xml:space="preserve">Zone </w:t>
            </w:r>
            <w:r>
              <w:rPr>
                <w:b/>
                <w:sz w:val="20"/>
                <w:szCs w:val="20"/>
              </w:rPr>
              <w:t>G</w:t>
            </w:r>
            <w:r w:rsidRPr="00BD71D9">
              <w:rPr>
                <w:b/>
                <w:sz w:val="20"/>
                <w:szCs w:val="20"/>
              </w:rPr>
              <w:t>roupe</w:t>
            </w:r>
            <w:r>
              <w:rPr>
                <w:b/>
                <w:sz w:val="20"/>
                <w:szCs w:val="20"/>
              </w:rPr>
              <w:t xml:space="preserve"> (Conti, Lumley)</w:t>
            </w:r>
          </w:p>
        </w:tc>
        <w:tc>
          <w:tcPr>
            <w:tcW w:w="0" w:type="auto"/>
            <w:vAlign w:val="center"/>
          </w:tcPr>
          <w:p w14:paraId="07D6E1D7" w14:textId="77777777" w:rsidR="000152C6" w:rsidRPr="00BD71D9" w:rsidRDefault="000152C6" w:rsidP="00C73F91">
            <w:pPr>
              <w:jc w:val="center"/>
              <w:rPr>
                <w:b/>
                <w:sz w:val="20"/>
                <w:szCs w:val="20"/>
              </w:rPr>
            </w:pPr>
            <w:r w:rsidRPr="00BD71D9">
              <w:rPr>
                <w:b/>
                <w:sz w:val="20"/>
                <w:szCs w:val="20"/>
              </w:rPr>
              <w:t>Dénom.</w:t>
            </w:r>
          </w:p>
        </w:tc>
        <w:tc>
          <w:tcPr>
            <w:tcW w:w="1204" w:type="dxa"/>
            <w:vAlign w:val="center"/>
          </w:tcPr>
          <w:p w14:paraId="59A2A894" w14:textId="77777777" w:rsidR="000152C6" w:rsidRPr="00BD71D9" w:rsidRDefault="000152C6" w:rsidP="00C73F91">
            <w:pPr>
              <w:jc w:val="center"/>
              <w:rPr>
                <w:b/>
                <w:sz w:val="20"/>
                <w:szCs w:val="20"/>
              </w:rPr>
            </w:pPr>
            <w:r w:rsidRPr="00BD71D9">
              <w:rPr>
                <w:b/>
                <w:sz w:val="20"/>
                <w:szCs w:val="20"/>
              </w:rPr>
              <w:t>Planche et figures</w:t>
            </w:r>
          </w:p>
        </w:tc>
        <w:tc>
          <w:tcPr>
            <w:tcW w:w="2605" w:type="dxa"/>
            <w:vAlign w:val="center"/>
          </w:tcPr>
          <w:p w14:paraId="502A2DCD" w14:textId="77777777" w:rsidR="000152C6" w:rsidRPr="00BD71D9" w:rsidRDefault="000152C6" w:rsidP="00C73F91">
            <w:pPr>
              <w:jc w:val="center"/>
              <w:rPr>
                <w:b/>
                <w:sz w:val="20"/>
                <w:szCs w:val="20"/>
              </w:rPr>
            </w:pPr>
            <w:r w:rsidRPr="00BD71D9">
              <w:rPr>
                <w:b/>
                <w:sz w:val="20"/>
                <w:szCs w:val="20"/>
              </w:rPr>
              <w:t>Numéro de roche</w:t>
            </w:r>
          </w:p>
        </w:tc>
      </w:tr>
      <w:tr w:rsidR="000152C6" w14:paraId="61CA1D6E" w14:textId="77777777" w:rsidTr="00C73F91">
        <w:trPr>
          <w:trHeight w:val="275"/>
        </w:trPr>
        <w:tc>
          <w:tcPr>
            <w:tcW w:w="2943" w:type="dxa"/>
            <w:vMerge w:val="restart"/>
            <w:vAlign w:val="center"/>
          </w:tcPr>
          <w:p w14:paraId="18DDEE83" w14:textId="77777777" w:rsidR="000152C6" w:rsidRPr="0032190F" w:rsidRDefault="000152C6" w:rsidP="00C73F91">
            <w:pPr>
              <w:jc w:val="center"/>
              <w:rPr>
                <w:i/>
                <w:sz w:val="20"/>
                <w:szCs w:val="20"/>
                <w:lang w:val="fr-FR"/>
              </w:rPr>
            </w:pPr>
            <w:r w:rsidRPr="0032190F">
              <w:rPr>
                <w:i/>
                <w:sz w:val="20"/>
                <w:szCs w:val="20"/>
                <w:lang w:val="fr-FR"/>
              </w:rPr>
              <w:t>1) Le versant oriental dominant la partie inférieure de la vallée</w:t>
            </w:r>
          </w:p>
        </w:tc>
        <w:tc>
          <w:tcPr>
            <w:tcW w:w="416" w:type="dxa"/>
            <w:vAlign w:val="center"/>
          </w:tcPr>
          <w:p w14:paraId="1513E358" w14:textId="77777777" w:rsidR="000152C6" w:rsidRPr="00BD71D9" w:rsidRDefault="000152C6" w:rsidP="00C73F91">
            <w:pPr>
              <w:jc w:val="center"/>
              <w:rPr>
                <w:sz w:val="20"/>
                <w:szCs w:val="20"/>
              </w:rPr>
            </w:pPr>
            <w:r w:rsidRPr="00BD71D9">
              <w:rPr>
                <w:sz w:val="20"/>
                <w:szCs w:val="20"/>
              </w:rPr>
              <w:t>a</w:t>
            </w:r>
          </w:p>
        </w:tc>
        <w:tc>
          <w:tcPr>
            <w:tcW w:w="0" w:type="auto"/>
            <w:vAlign w:val="center"/>
          </w:tcPr>
          <w:p w14:paraId="370572F2" w14:textId="77777777" w:rsidR="000152C6" w:rsidRPr="00BD71D9" w:rsidRDefault="000152C6" w:rsidP="00C73F91">
            <w:pPr>
              <w:jc w:val="center"/>
              <w:rPr>
                <w:sz w:val="20"/>
                <w:szCs w:val="20"/>
              </w:rPr>
            </w:pPr>
            <w:r w:rsidRPr="00BD71D9">
              <w:rPr>
                <w:sz w:val="20"/>
                <w:szCs w:val="20"/>
              </w:rPr>
              <w:t>-</w:t>
            </w:r>
          </w:p>
        </w:tc>
        <w:tc>
          <w:tcPr>
            <w:tcW w:w="0" w:type="auto"/>
            <w:vAlign w:val="center"/>
          </w:tcPr>
          <w:p w14:paraId="67178ECB" w14:textId="77777777" w:rsidR="000152C6" w:rsidRPr="00BD71D9" w:rsidRDefault="000152C6" w:rsidP="00C73F91">
            <w:pPr>
              <w:jc w:val="center"/>
              <w:rPr>
                <w:sz w:val="20"/>
                <w:szCs w:val="20"/>
              </w:rPr>
            </w:pPr>
            <w:r w:rsidRPr="00BD71D9">
              <w:rPr>
                <w:sz w:val="20"/>
                <w:szCs w:val="20"/>
              </w:rPr>
              <w:t>-</w:t>
            </w:r>
          </w:p>
        </w:tc>
        <w:tc>
          <w:tcPr>
            <w:tcW w:w="1204" w:type="dxa"/>
            <w:vAlign w:val="center"/>
          </w:tcPr>
          <w:p w14:paraId="0DCDFCA2" w14:textId="77777777" w:rsidR="000152C6" w:rsidRPr="00BD71D9" w:rsidRDefault="000152C6" w:rsidP="00C73F91">
            <w:pPr>
              <w:jc w:val="center"/>
              <w:rPr>
                <w:sz w:val="20"/>
                <w:szCs w:val="20"/>
              </w:rPr>
            </w:pPr>
            <w:r w:rsidRPr="00BD71D9">
              <w:rPr>
                <w:sz w:val="20"/>
                <w:szCs w:val="20"/>
              </w:rPr>
              <w:t>-</w:t>
            </w:r>
          </w:p>
        </w:tc>
        <w:tc>
          <w:tcPr>
            <w:tcW w:w="2605" w:type="dxa"/>
            <w:shd w:val="clear" w:color="auto" w:fill="auto"/>
            <w:vAlign w:val="center"/>
          </w:tcPr>
          <w:p w14:paraId="32618222" w14:textId="77777777" w:rsidR="000152C6" w:rsidRPr="00BD71D9" w:rsidRDefault="000152C6" w:rsidP="00C73F91">
            <w:pPr>
              <w:jc w:val="center"/>
              <w:rPr>
                <w:sz w:val="20"/>
                <w:szCs w:val="20"/>
              </w:rPr>
            </w:pPr>
            <w:r w:rsidRPr="00BD71D9">
              <w:rPr>
                <w:sz w:val="20"/>
                <w:szCs w:val="20"/>
              </w:rPr>
              <w:t>-</w:t>
            </w:r>
          </w:p>
        </w:tc>
      </w:tr>
      <w:tr w:rsidR="000152C6" w14:paraId="74EAEA84" w14:textId="77777777" w:rsidTr="00C73F91">
        <w:trPr>
          <w:trHeight w:val="135"/>
        </w:trPr>
        <w:tc>
          <w:tcPr>
            <w:tcW w:w="2943" w:type="dxa"/>
            <w:vMerge/>
            <w:vAlign w:val="center"/>
          </w:tcPr>
          <w:p w14:paraId="21D7DEF4" w14:textId="77777777" w:rsidR="000152C6" w:rsidRPr="00BD71D9" w:rsidRDefault="000152C6" w:rsidP="00C73F91">
            <w:pPr>
              <w:jc w:val="center"/>
              <w:rPr>
                <w:i/>
                <w:sz w:val="20"/>
                <w:szCs w:val="20"/>
              </w:rPr>
            </w:pPr>
          </w:p>
        </w:tc>
        <w:tc>
          <w:tcPr>
            <w:tcW w:w="416" w:type="dxa"/>
            <w:vMerge w:val="restart"/>
            <w:vAlign w:val="center"/>
          </w:tcPr>
          <w:p w14:paraId="7190EFE2" w14:textId="77777777" w:rsidR="000152C6" w:rsidRPr="00BD71D9" w:rsidRDefault="000152C6" w:rsidP="00C73F91">
            <w:pPr>
              <w:jc w:val="center"/>
              <w:rPr>
                <w:sz w:val="20"/>
                <w:szCs w:val="20"/>
              </w:rPr>
            </w:pPr>
            <w:r w:rsidRPr="00BD71D9">
              <w:rPr>
                <w:sz w:val="20"/>
                <w:szCs w:val="20"/>
              </w:rPr>
              <w:t>b</w:t>
            </w:r>
          </w:p>
        </w:tc>
        <w:tc>
          <w:tcPr>
            <w:tcW w:w="0" w:type="auto"/>
            <w:vMerge w:val="restart"/>
            <w:vAlign w:val="center"/>
          </w:tcPr>
          <w:p w14:paraId="604FA89C" w14:textId="77777777" w:rsidR="000152C6" w:rsidRPr="00BD71D9" w:rsidRDefault="000152C6" w:rsidP="00C73F91">
            <w:pPr>
              <w:jc w:val="center"/>
              <w:rPr>
                <w:sz w:val="20"/>
                <w:szCs w:val="20"/>
              </w:rPr>
            </w:pPr>
            <w:r w:rsidRPr="00BD71D9">
              <w:rPr>
                <w:sz w:val="20"/>
                <w:szCs w:val="20"/>
              </w:rPr>
              <w:t>ZXVGIII</w:t>
            </w:r>
          </w:p>
        </w:tc>
        <w:tc>
          <w:tcPr>
            <w:tcW w:w="0" w:type="auto"/>
            <w:vAlign w:val="center"/>
          </w:tcPr>
          <w:p w14:paraId="6B045E15" w14:textId="77777777" w:rsidR="000152C6" w:rsidRPr="00BD71D9" w:rsidRDefault="000152C6" w:rsidP="00C73F91">
            <w:pPr>
              <w:jc w:val="center"/>
              <w:rPr>
                <w:sz w:val="20"/>
                <w:szCs w:val="20"/>
              </w:rPr>
            </w:pPr>
            <w:r w:rsidRPr="00BD71D9">
              <w:rPr>
                <w:sz w:val="20"/>
                <w:szCs w:val="20"/>
              </w:rPr>
              <w:t>-</w:t>
            </w:r>
          </w:p>
        </w:tc>
        <w:tc>
          <w:tcPr>
            <w:tcW w:w="1204" w:type="dxa"/>
            <w:vAlign w:val="center"/>
          </w:tcPr>
          <w:p w14:paraId="219A3DAC" w14:textId="77777777" w:rsidR="000152C6" w:rsidRPr="00BD71D9" w:rsidRDefault="000152C6" w:rsidP="00C73F91">
            <w:pPr>
              <w:jc w:val="center"/>
              <w:rPr>
                <w:sz w:val="20"/>
                <w:szCs w:val="20"/>
              </w:rPr>
            </w:pPr>
            <w:r w:rsidRPr="00BD71D9">
              <w:rPr>
                <w:sz w:val="20"/>
                <w:szCs w:val="20"/>
              </w:rPr>
              <w:t>III 1</w:t>
            </w:r>
          </w:p>
        </w:tc>
        <w:tc>
          <w:tcPr>
            <w:tcW w:w="2605" w:type="dxa"/>
            <w:shd w:val="clear" w:color="auto" w:fill="auto"/>
            <w:vAlign w:val="center"/>
          </w:tcPr>
          <w:p w14:paraId="353CB4A5" w14:textId="77777777" w:rsidR="000152C6" w:rsidRPr="00BD71D9" w:rsidRDefault="000152C6" w:rsidP="00C73F91">
            <w:pPr>
              <w:jc w:val="center"/>
              <w:rPr>
                <w:sz w:val="20"/>
                <w:szCs w:val="20"/>
              </w:rPr>
            </w:pPr>
            <w:r w:rsidRPr="00BD71D9">
              <w:rPr>
                <w:sz w:val="20"/>
                <w:szCs w:val="20"/>
              </w:rPr>
              <w:t>ZXVGIIIR3@a</w:t>
            </w:r>
          </w:p>
        </w:tc>
      </w:tr>
      <w:tr w:rsidR="000152C6" w14:paraId="4C503BFF" w14:textId="77777777" w:rsidTr="00C73F91">
        <w:trPr>
          <w:trHeight w:val="135"/>
        </w:trPr>
        <w:tc>
          <w:tcPr>
            <w:tcW w:w="2943" w:type="dxa"/>
            <w:vMerge/>
            <w:vAlign w:val="center"/>
          </w:tcPr>
          <w:p w14:paraId="7333BC37" w14:textId="77777777" w:rsidR="000152C6" w:rsidRPr="00BD71D9" w:rsidRDefault="000152C6" w:rsidP="00C73F91">
            <w:pPr>
              <w:jc w:val="center"/>
              <w:rPr>
                <w:i/>
                <w:sz w:val="20"/>
                <w:szCs w:val="20"/>
              </w:rPr>
            </w:pPr>
          </w:p>
        </w:tc>
        <w:tc>
          <w:tcPr>
            <w:tcW w:w="416" w:type="dxa"/>
            <w:vMerge/>
            <w:vAlign w:val="center"/>
          </w:tcPr>
          <w:p w14:paraId="22C88A56" w14:textId="77777777" w:rsidR="000152C6" w:rsidRPr="00BD71D9" w:rsidRDefault="000152C6" w:rsidP="00C73F91">
            <w:pPr>
              <w:jc w:val="center"/>
              <w:rPr>
                <w:sz w:val="20"/>
                <w:szCs w:val="20"/>
              </w:rPr>
            </w:pPr>
          </w:p>
        </w:tc>
        <w:tc>
          <w:tcPr>
            <w:tcW w:w="0" w:type="auto"/>
            <w:vMerge/>
            <w:vAlign w:val="center"/>
          </w:tcPr>
          <w:p w14:paraId="026FBE91" w14:textId="77777777" w:rsidR="000152C6" w:rsidRPr="00BD71D9" w:rsidRDefault="000152C6" w:rsidP="00C73F91">
            <w:pPr>
              <w:jc w:val="center"/>
              <w:rPr>
                <w:sz w:val="20"/>
                <w:szCs w:val="20"/>
              </w:rPr>
            </w:pPr>
          </w:p>
        </w:tc>
        <w:tc>
          <w:tcPr>
            <w:tcW w:w="0" w:type="auto"/>
            <w:vAlign w:val="center"/>
          </w:tcPr>
          <w:p w14:paraId="13EE726E" w14:textId="77777777" w:rsidR="000152C6" w:rsidRPr="00BD71D9" w:rsidRDefault="000152C6" w:rsidP="00C73F91">
            <w:pPr>
              <w:jc w:val="center"/>
              <w:rPr>
                <w:sz w:val="20"/>
                <w:szCs w:val="20"/>
              </w:rPr>
            </w:pPr>
          </w:p>
        </w:tc>
        <w:tc>
          <w:tcPr>
            <w:tcW w:w="1204" w:type="dxa"/>
            <w:vAlign w:val="center"/>
          </w:tcPr>
          <w:p w14:paraId="3DA8B0D1" w14:textId="77777777" w:rsidR="000152C6" w:rsidRPr="00BD71D9" w:rsidRDefault="000152C6" w:rsidP="00C73F91">
            <w:pPr>
              <w:jc w:val="center"/>
              <w:rPr>
                <w:sz w:val="20"/>
                <w:szCs w:val="20"/>
              </w:rPr>
            </w:pPr>
            <w:r w:rsidRPr="00BD71D9">
              <w:rPr>
                <w:sz w:val="20"/>
                <w:szCs w:val="20"/>
              </w:rPr>
              <w:t>XVIII 23</w:t>
            </w:r>
          </w:p>
        </w:tc>
        <w:tc>
          <w:tcPr>
            <w:tcW w:w="2605" w:type="dxa"/>
            <w:shd w:val="clear" w:color="auto" w:fill="auto"/>
            <w:vAlign w:val="center"/>
          </w:tcPr>
          <w:p w14:paraId="0B941E04" w14:textId="77777777" w:rsidR="000152C6" w:rsidRPr="00BD71D9" w:rsidRDefault="000152C6" w:rsidP="00C73F91">
            <w:pPr>
              <w:jc w:val="center"/>
              <w:rPr>
                <w:sz w:val="20"/>
                <w:szCs w:val="20"/>
              </w:rPr>
            </w:pPr>
            <w:r w:rsidRPr="00BD71D9">
              <w:rPr>
                <w:sz w:val="20"/>
                <w:szCs w:val="20"/>
              </w:rPr>
              <w:t>ZXVGIIIR1@b</w:t>
            </w:r>
          </w:p>
        </w:tc>
      </w:tr>
      <w:tr w:rsidR="000152C6" w14:paraId="6BA7687E" w14:textId="77777777" w:rsidTr="00C73F91">
        <w:trPr>
          <w:trHeight w:val="275"/>
        </w:trPr>
        <w:tc>
          <w:tcPr>
            <w:tcW w:w="2943" w:type="dxa"/>
            <w:vMerge/>
            <w:vAlign w:val="center"/>
          </w:tcPr>
          <w:p w14:paraId="3D1A767C" w14:textId="77777777" w:rsidR="000152C6" w:rsidRPr="00BD71D9" w:rsidRDefault="000152C6" w:rsidP="00C73F91">
            <w:pPr>
              <w:jc w:val="center"/>
              <w:rPr>
                <w:i/>
                <w:sz w:val="20"/>
                <w:szCs w:val="20"/>
              </w:rPr>
            </w:pPr>
          </w:p>
        </w:tc>
        <w:tc>
          <w:tcPr>
            <w:tcW w:w="416" w:type="dxa"/>
            <w:vAlign w:val="center"/>
          </w:tcPr>
          <w:p w14:paraId="3B404C83" w14:textId="77777777" w:rsidR="000152C6" w:rsidRPr="00BD71D9" w:rsidRDefault="000152C6" w:rsidP="00C73F91">
            <w:pPr>
              <w:jc w:val="center"/>
              <w:rPr>
                <w:sz w:val="20"/>
                <w:szCs w:val="20"/>
              </w:rPr>
            </w:pPr>
            <w:r w:rsidRPr="00BD71D9">
              <w:rPr>
                <w:sz w:val="20"/>
                <w:szCs w:val="20"/>
              </w:rPr>
              <w:t>c</w:t>
            </w:r>
          </w:p>
        </w:tc>
        <w:tc>
          <w:tcPr>
            <w:tcW w:w="0" w:type="auto"/>
            <w:vAlign w:val="center"/>
          </w:tcPr>
          <w:p w14:paraId="2CC412C9" w14:textId="77777777" w:rsidR="000152C6" w:rsidRPr="00BD71D9" w:rsidRDefault="000152C6" w:rsidP="00C73F91">
            <w:pPr>
              <w:jc w:val="center"/>
              <w:rPr>
                <w:sz w:val="20"/>
                <w:szCs w:val="20"/>
              </w:rPr>
            </w:pPr>
            <w:r w:rsidRPr="00BD71D9">
              <w:rPr>
                <w:sz w:val="20"/>
                <w:szCs w:val="20"/>
              </w:rPr>
              <w:t>ZXVIIGI</w:t>
            </w:r>
          </w:p>
        </w:tc>
        <w:tc>
          <w:tcPr>
            <w:tcW w:w="0" w:type="auto"/>
            <w:vAlign w:val="center"/>
          </w:tcPr>
          <w:p w14:paraId="791170A6" w14:textId="77777777" w:rsidR="000152C6" w:rsidRPr="00BD71D9" w:rsidRDefault="000152C6" w:rsidP="00C73F91">
            <w:pPr>
              <w:jc w:val="center"/>
              <w:rPr>
                <w:sz w:val="20"/>
                <w:szCs w:val="20"/>
              </w:rPr>
            </w:pPr>
            <w:r w:rsidRPr="00BD71D9">
              <w:rPr>
                <w:sz w:val="20"/>
                <w:szCs w:val="20"/>
              </w:rPr>
              <w:t>-</w:t>
            </w:r>
          </w:p>
        </w:tc>
        <w:tc>
          <w:tcPr>
            <w:tcW w:w="1204" w:type="dxa"/>
            <w:vAlign w:val="center"/>
          </w:tcPr>
          <w:p w14:paraId="2D1B8305" w14:textId="77777777" w:rsidR="000152C6" w:rsidRPr="00BD71D9" w:rsidRDefault="000152C6" w:rsidP="00C73F91">
            <w:pPr>
              <w:jc w:val="center"/>
              <w:rPr>
                <w:sz w:val="20"/>
                <w:szCs w:val="20"/>
              </w:rPr>
            </w:pPr>
            <w:r w:rsidRPr="00BD71D9">
              <w:rPr>
                <w:sz w:val="20"/>
                <w:szCs w:val="20"/>
              </w:rPr>
              <w:t>XXV 1-16</w:t>
            </w:r>
          </w:p>
        </w:tc>
        <w:tc>
          <w:tcPr>
            <w:tcW w:w="2605" w:type="dxa"/>
            <w:shd w:val="clear" w:color="auto" w:fill="auto"/>
            <w:vAlign w:val="center"/>
          </w:tcPr>
          <w:p w14:paraId="137E3441" w14:textId="77777777" w:rsidR="000152C6" w:rsidRPr="00BD71D9" w:rsidRDefault="000152C6" w:rsidP="00C73F91">
            <w:pPr>
              <w:jc w:val="center"/>
              <w:rPr>
                <w:sz w:val="20"/>
                <w:szCs w:val="20"/>
              </w:rPr>
            </w:pPr>
            <w:r w:rsidRPr="00BD71D9">
              <w:rPr>
                <w:sz w:val="20"/>
                <w:szCs w:val="20"/>
              </w:rPr>
              <w:t>ZXVIIGIR47@a</w:t>
            </w:r>
          </w:p>
        </w:tc>
      </w:tr>
      <w:tr w:rsidR="000152C6" w14:paraId="45AE7748" w14:textId="77777777" w:rsidTr="00C73F91">
        <w:trPr>
          <w:trHeight w:val="111"/>
        </w:trPr>
        <w:tc>
          <w:tcPr>
            <w:tcW w:w="2943" w:type="dxa"/>
            <w:vMerge w:val="restart"/>
            <w:vAlign w:val="center"/>
          </w:tcPr>
          <w:p w14:paraId="1060A389" w14:textId="77777777" w:rsidR="000152C6" w:rsidRPr="00BD71D9" w:rsidRDefault="000152C6" w:rsidP="00C73F91">
            <w:pPr>
              <w:jc w:val="center"/>
              <w:rPr>
                <w:i/>
                <w:sz w:val="20"/>
                <w:szCs w:val="20"/>
              </w:rPr>
            </w:pPr>
            <w:r w:rsidRPr="00BD71D9">
              <w:rPr>
                <w:i/>
                <w:sz w:val="20"/>
                <w:szCs w:val="20"/>
              </w:rPr>
              <w:t>2) Contreforts barrant le val</w:t>
            </w:r>
          </w:p>
        </w:tc>
        <w:tc>
          <w:tcPr>
            <w:tcW w:w="416" w:type="dxa"/>
            <w:vAlign w:val="center"/>
          </w:tcPr>
          <w:p w14:paraId="666E78B0" w14:textId="77777777" w:rsidR="000152C6" w:rsidRPr="00BD71D9" w:rsidRDefault="000152C6" w:rsidP="00C73F91">
            <w:pPr>
              <w:jc w:val="center"/>
              <w:rPr>
                <w:sz w:val="20"/>
                <w:szCs w:val="20"/>
              </w:rPr>
            </w:pPr>
            <w:r w:rsidRPr="00BD71D9">
              <w:rPr>
                <w:sz w:val="20"/>
                <w:szCs w:val="20"/>
              </w:rPr>
              <w:t>a</w:t>
            </w:r>
          </w:p>
        </w:tc>
        <w:tc>
          <w:tcPr>
            <w:tcW w:w="0" w:type="auto"/>
            <w:vAlign w:val="center"/>
          </w:tcPr>
          <w:p w14:paraId="3718E170" w14:textId="77777777" w:rsidR="000152C6" w:rsidRPr="00BD71D9" w:rsidRDefault="000152C6" w:rsidP="00C73F91">
            <w:pPr>
              <w:jc w:val="center"/>
              <w:rPr>
                <w:sz w:val="20"/>
                <w:szCs w:val="20"/>
              </w:rPr>
            </w:pPr>
            <w:r w:rsidRPr="00BD71D9">
              <w:rPr>
                <w:sz w:val="20"/>
                <w:szCs w:val="20"/>
              </w:rPr>
              <w:t>-</w:t>
            </w:r>
          </w:p>
        </w:tc>
        <w:tc>
          <w:tcPr>
            <w:tcW w:w="0" w:type="auto"/>
            <w:vAlign w:val="center"/>
          </w:tcPr>
          <w:p w14:paraId="508D55EF" w14:textId="77777777" w:rsidR="000152C6" w:rsidRPr="00BD71D9" w:rsidRDefault="000152C6" w:rsidP="00C73F91">
            <w:pPr>
              <w:jc w:val="center"/>
              <w:rPr>
                <w:sz w:val="20"/>
                <w:szCs w:val="20"/>
              </w:rPr>
            </w:pPr>
            <w:r w:rsidRPr="00BD71D9">
              <w:rPr>
                <w:sz w:val="20"/>
                <w:szCs w:val="20"/>
              </w:rPr>
              <w:t>-</w:t>
            </w:r>
          </w:p>
        </w:tc>
        <w:tc>
          <w:tcPr>
            <w:tcW w:w="1204" w:type="dxa"/>
            <w:vAlign w:val="center"/>
          </w:tcPr>
          <w:p w14:paraId="5926A044" w14:textId="77777777" w:rsidR="000152C6" w:rsidRPr="00BD71D9" w:rsidRDefault="000152C6" w:rsidP="00C73F91">
            <w:pPr>
              <w:jc w:val="center"/>
              <w:rPr>
                <w:sz w:val="20"/>
                <w:szCs w:val="20"/>
              </w:rPr>
            </w:pPr>
            <w:r w:rsidRPr="00BD71D9">
              <w:rPr>
                <w:sz w:val="20"/>
                <w:szCs w:val="20"/>
              </w:rPr>
              <w:t>-</w:t>
            </w:r>
          </w:p>
        </w:tc>
        <w:tc>
          <w:tcPr>
            <w:tcW w:w="2605" w:type="dxa"/>
            <w:shd w:val="clear" w:color="auto" w:fill="auto"/>
            <w:vAlign w:val="center"/>
          </w:tcPr>
          <w:p w14:paraId="39DF46DE" w14:textId="77777777" w:rsidR="000152C6" w:rsidRPr="00BD71D9" w:rsidRDefault="000152C6" w:rsidP="00C73F91">
            <w:pPr>
              <w:jc w:val="center"/>
              <w:rPr>
                <w:sz w:val="20"/>
                <w:szCs w:val="20"/>
              </w:rPr>
            </w:pPr>
            <w:r w:rsidRPr="00BD71D9">
              <w:rPr>
                <w:sz w:val="20"/>
                <w:szCs w:val="20"/>
              </w:rPr>
              <w:t>-</w:t>
            </w:r>
          </w:p>
        </w:tc>
      </w:tr>
      <w:tr w:rsidR="000152C6" w14:paraId="37CAFD4B" w14:textId="77777777" w:rsidTr="00C73F91">
        <w:trPr>
          <w:trHeight w:val="233"/>
        </w:trPr>
        <w:tc>
          <w:tcPr>
            <w:tcW w:w="2943" w:type="dxa"/>
            <w:vMerge/>
            <w:vAlign w:val="center"/>
          </w:tcPr>
          <w:p w14:paraId="5122EDAE" w14:textId="77777777" w:rsidR="000152C6" w:rsidRPr="00BD71D9" w:rsidRDefault="000152C6" w:rsidP="00C73F91">
            <w:pPr>
              <w:jc w:val="center"/>
              <w:rPr>
                <w:i/>
                <w:sz w:val="20"/>
                <w:szCs w:val="20"/>
              </w:rPr>
            </w:pPr>
          </w:p>
        </w:tc>
        <w:tc>
          <w:tcPr>
            <w:tcW w:w="416" w:type="dxa"/>
            <w:vMerge w:val="restart"/>
            <w:vAlign w:val="center"/>
          </w:tcPr>
          <w:p w14:paraId="440514F6" w14:textId="77777777" w:rsidR="000152C6" w:rsidRPr="00BD71D9" w:rsidRDefault="000152C6" w:rsidP="00C73F91">
            <w:pPr>
              <w:jc w:val="center"/>
              <w:rPr>
                <w:sz w:val="20"/>
                <w:szCs w:val="20"/>
              </w:rPr>
            </w:pPr>
            <w:r w:rsidRPr="00BD71D9">
              <w:rPr>
                <w:sz w:val="20"/>
                <w:szCs w:val="20"/>
              </w:rPr>
              <w:t>b</w:t>
            </w:r>
          </w:p>
        </w:tc>
        <w:tc>
          <w:tcPr>
            <w:tcW w:w="0" w:type="auto"/>
            <w:vAlign w:val="center"/>
          </w:tcPr>
          <w:p w14:paraId="1201F8A9" w14:textId="77777777" w:rsidR="000152C6" w:rsidRPr="00BD71D9" w:rsidRDefault="000152C6" w:rsidP="00C73F91">
            <w:pPr>
              <w:jc w:val="center"/>
              <w:rPr>
                <w:sz w:val="20"/>
                <w:szCs w:val="20"/>
              </w:rPr>
            </w:pPr>
            <w:r w:rsidRPr="00BD71D9">
              <w:rPr>
                <w:sz w:val="20"/>
                <w:szCs w:val="20"/>
              </w:rPr>
              <w:t>ZXVIGII</w:t>
            </w:r>
          </w:p>
        </w:tc>
        <w:tc>
          <w:tcPr>
            <w:tcW w:w="0" w:type="auto"/>
            <w:vAlign w:val="center"/>
          </w:tcPr>
          <w:p w14:paraId="70AD3652" w14:textId="77777777" w:rsidR="000152C6" w:rsidRPr="00BD71D9" w:rsidRDefault="000152C6" w:rsidP="00C73F91">
            <w:pPr>
              <w:jc w:val="center"/>
              <w:rPr>
                <w:sz w:val="20"/>
                <w:szCs w:val="20"/>
              </w:rPr>
            </w:pPr>
            <w:r w:rsidRPr="00BD71D9">
              <w:rPr>
                <w:sz w:val="20"/>
                <w:szCs w:val="20"/>
              </w:rPr>
              <w:t>-</w:t>
            </w:r>
          </w:p>
        </w:tc>
        <w:tc>
          <w:tcPr>
            <w:tcW w:w="1204" w:type="dxa"/>
            <w:shd w:val="clear" w:color="auto" w:fill="auto"/>
            <w:vAlign w:val="center"/>
          </w:tcPr>
          <w:p w14:paraId="4009DA34" w14:textId="77777777" w:rsidR="000152C6" w:rsidRPr="00BD71D9" w:rsidRDefault="000152C6" w:rsidP="00C73F91">
            <w:pPr>
              <w:jc w:val="center"/>
              <w:rPr>
                <w:sz w:val="20"/>
                <w:szCs w:val="20"/>
              </w:rPr>
            </w:pPr>
            <w:r w:rsidRPr="00BD71D9">
              <w:rPr>
                <w:sz w:val="20"/>
                <w:szCs w:val="20"/>
              </w:rPr>
              <w:t>XXV 17-19</w:t>
            </w:r>
          </w:p>
        </w:tc>
        <w:tc>
          <w:tcPr>
            <w:tcW w:w="2605" w:type="dxa"/>
            <w:shd w:val="clear" w:color="auto" w:fill="auto"/>
            <w:vAlign w:val="center"/>
          </w:tcPr>
          <w:p w14:paraId="5504E4D1" w14:textId="77777777" w:rsidR="000152C6" w:rsidRPr="00BD71D9" w:rsidRDefault="000152C6" w:rsidP="00C73F91">
            <w:pPr>
              <w:jc w:val="center"/>
              <w:rPr>
                <w:sz w:val="20"/>
                <w:szCs w:val="20"/>
              </w:rPr>
            </w:pPr>
            <w:r w:rsidRPr="00BD71D9">
              <w:rPr>
                <w:sz w:val="20"/>
                <w:szCs w:val="20"/>
              </w:rPr>
              <w:t>ZXVIGIIR24@a</w:t>
            </w:r>
          </w:p>
        </w:tc>
      </w:tr>
      <w:tr w:rsidR="000152C6" w14:paraId="2AB3E974" w14:textId="77777777" w:rsidTr="00C73F91">
        <w:trPr>
          <w:trHeight w:val="232"/>
        </w:trPr>
        <w:tc>
          <w:tcPr>
            <w:tcW w:w="2943" w:type="dxa"/>
            <w:vMerge/>
            <w:vAlign w:val="center"/>
          </w:tcPr>
          <w:p w14:paraId="0163F826" w14:textId="77777777" w:rsidR="000152C6" w:rsidRPr="00BD71D9" w:rsidRDefault="000152C6" w:rsidP="00C73F91">
            <w:pPr>
              <w:jc w:val="center"/>
              <w:rPr>
                <w:i/>
                <w:sz w:val="20"/>
                <w:szCs w:val="20"/>
              </w:rPr>
            </w:pPr>
          </w:p>
        </w:tc>
        <w:tc>
          <w:tcPr>
            <w:tcW w:w="416" w:type="dxa"/>
            <w:vMerge/>
            <w:vAlign w:val="center"/>
          </w:tcPr>
          <w:p w14:paraId="73336B5F" w14:textId="77777777" w:rsidR="000152C6" w:rsidRPr="00BD71D9" w:rsidRDefault="000152C6" w:rsidP="00C73F91">
            <w:pPr>
              <w:jc w:val="center"/>
              <w:rPr>
                <w:sz w:val="20"/>
                <w:szCs w:val="20"/>
              </w:rPr>
            </w:pPr>
          </w:p>
        </w:tc>
        <w:tc>
          <w:tcPr>
            <w:tcW w:w="0" w:type="auto"/>
            <w:vAlign w:val="center"/>
          </w:tcPr>
          <w:p w14:paraId="16AB03BE" w14:textId="77777777" w:rsidR="000152C6" w:rsidRPr="00BD71D9" w:rsidRDefault="000152C6" w:rsidP="00C73F91">
            <w:pPr>
              <w:jc w:val="center"/>
              <w:rPr>
                <w:sz w:val="20"/>
                <w:szCs w:val="20"/>
              </w:rPr>
            </w:pPr>
            <w:r w:rsidRPr="00BD71D9">
              <w:rPr>
                <w:sz w:val="20"/>
                <w:szCs w:val="20"/>
              </w:rPr>
              <w:t>ZXVIIGI</w:t>
            </w:r>
          </w:p>
        </w:tc>
        <w:tc>
          <w:tcPr>
            <w:tcW w:w="0" w:type="auto"/>
            <w:vAlign w:val="center"/>
          </w:tcPr>
          <w:p w14:paraId="39BB4227" w14:textId="77777777" w:rsidR="000152C6" w:rsidRPr="00BD71D9" w:rsidRDefault="000152C6" w:rsidP="00C73F91">
            <w:pPr>
              <w:jc w:val="center"/>
              <w:rPr>
                <w:sz w:val="20"/>
                <w:szCs w:val="20"/>
              </w:rPr>
            </w:pPr>
          </w:p>
        </w:tc>
        <w:tc>
          <w:tcPr>
            <w:tcW w:w="1204" w:type="dxa"/>
            <w:shd w:val="clear" w:color="auto" w:fill="auto"/>
            <w:vAlign w:val="center"/>
          </w:tcPr>
          <w:p w14:paraId="5FE59980" w14:textId="77777777" w:rsidR="000152C6" w:rsidRPr="00BD71D9" w:rsidRDefault="000152C6" w:rsidP="00C73F91">
            <w:pPr>
              <w:jc w:val="center"/>
              <w:rPr>
                <w:sz w:val="20"/>
                <w:szCs w:val="20"/>
              </w:rPr>
            </w:pPr>
            <w:r w:rsidRPr="00BD71D9">
              <w:rPr>
                <w:sz w:val="20"/>
                <w:szCs w:val="20"/>
              </w:rPr>
              <w:t>XXV 23</w:t>
            </w:r>
          </w:p>
        </w:tc>
        <w:tc>
          <w:tcPr>
            <w:tcW w:w="2605" w:type="dxa"/>
            <w:shd w:val="clear" w:color="auto" w:fill="auto"/>
            <w:vAlign w:val="center"/>
          </w:tcPr>
          <w:p w14:paraId="063E9A59" w14:textId="77777777" w:rsidR="000152C6" w:rsidRPr="00BD71D9" w:rsidRDefault="000152C6" w:rsidP="00C73F91">
            <w:pPr>
              <w:jc w:val="center"/>
              <w:rPr>
                <w:sz w:val="20"/>
                <w:szCs w:val="20"/>
              </w:rPr>
            </w:pPr>
            <w:r w:rsidRPr="00BD71D9">
              <w:rPr>
                <w:sz w:val="20"/>
                <w:szCs w:val="20"/>
              </w:rPr>
              <w:t>ZXVIIGIR41@a</w:t>
            </w:r>
          </w:p>
        </w:tc>
      </w:tr>
      <w:tr w:rsidR="000152C6" w14:paraId="1DE8383A" w14:textId="77777777" w:rsidTr="00C73F91">
        <w:trPr>
          <w:trHeight w:val="111"/>
        </w:trPr>
        <w:tc>
          <w:tcPr>
            <w:tcW w:w="2943" w:type="dxa"/>
            <w:vMerge/>
            <w:vAlign w:val="center"/>
          </w:tcPr>
          <w:p w14:paraId="530FC58E" w14:textId="77777777" w:rsidR="000152C6" w:rsidRPr="00BD71D9" w:rsidRDefault="000152C6" w:rsidP="00C73F91">
            <w:pPr>
              <w:jc w:val="center"/>
              <w:rPr>
                <w:i/>
                <w:sz w:val="20"/>
                <w:szCs w:val="20"/>
              </w:rPr>
            </w:pPr>
          </w:p>
        </w:tc>
        <w:tc>
          <w:tcPr>
            <w:tcW w:w="416" w:type="dxa"/>
            <w:vAlign w:val="center"/>
          </w:tcPr>
          <w:p w14:paraId="1F1ABE31" w14:textId="77777777" w:rsidR="000152C6" w:rsidRPr="00BD71D9" w:rsidRDefault="000152C6" w:rsidP="00C73F91">
            <w:pPr>
              <w:jc w:val="center"/>
              <w:rPr>
                <w:sz w:val="20"/>
                <w:szCs w:val="20"/>
              </w:rPr>
            </w:pPr>
            <w:r w:rsidRPr="00BD71D9">
              <w:rPr>
                <w:sz w:val="20"/>
                <w:szCs w:val="20"/>
              </w:rPr>
              <w:t>c</w:t>
            </w:r>
          </w:p>
        </w:tc>
        <w:tc>
          <w:tcPr>
            <w:tcW w:w="0" w:type="auto"/>
            <w:vAlign w:val="center"/>
          </w:tcPr>
          <w:p w14:paraId="5FFF1CF7" w14:textId="77777777" w:rsidR="000152C6" w:rsidRPr="00BD71D9" w:rsidRDefault="000152C6" w:rsidP="00C73F91">
            <w:pPr>
              <w:jc w:val="center"/>
              <w:rPr>
                <w:sz w:val="20"/>
                <w:szCs w:val="20"/>
              </w:rPr>
            </w:pPr>
            <w:r w:rsidRPr="00BD71D9">
              <w:rPr>
                <w:sz w:val="20"/>
                <w:szCs w:val="20"/>
              </w:rPr>
              <w:t>ZXVIIGIII</w:t>
            </w:r>
          </w:p>
        </w:tc>
        <w:tc>
          <w:tcPr>
            <w:tcW w:w="0" w:type="auto"/>
            <w:vAlign w:val="center"/>
          </w:tcPr>
          <w:p w14:paraId="59070E4A" w14:textId="77777777" w:rsidR="000152C6" w:rsidRPr="00BD71D9" w:rsidRDefault="000152C6" w:rsidP="00C73F91">
            <w:pPr>
              <w:jc w:val="center"/>
              <w:rPr>
                <w:sz w:val="20"/>
                <w:szCs w:val="20"/>
              </w:rPr>
            </w:pPr>
            <w:r w:rsidRPr="00BD71D9">
              <w:rPr>
                <w:sz w:val="20"/>
                <w:szCs w:val="20"/>
              </w:rPr>
              <w:t>Via Sacra</w:t>
            </w:r>
          </w:p>
        </w:tc>
        <w:tc>
          <w:tcPr>
            <w:tcW w:w="1204" w:type="dxa"/>
            <w:vAlign w:val="center"/>
          </w:tcPr>
          <w:p w14:paraId="7EBC0F8F" w14:textId="77777777" w:rsidR="000152C6" w:rsidRPr="00BD71D9" w:rsidRDefault="000152C6" w:rsidP="00C73F91">
            <w:pPr>
              <w:jc w:val="center"/>
              <w:rPr>
                <w:sz w:val="20"/>
                <w:szCs w:val="20"/>
              </w:rPr>
            </w:pPr>
            <w:r w:rsidRPr="00BD71D9">
              <w:rPr>
                <w:sz w:val="20"/>
                <w:szCs w:val="20"/>
              </w:rPr>
              <w:t>XXV 26-39</w:t>
            </w:r>
          </w:p>
        </w:tc>
        <w:tc>
          <w:tcPr>
            <w:tcW w:w="2605" w:type="dxa"/>
            <w:shd w:val="clear" w:color="auto" w:fill="auto"/>
            <w:vAlign w:val="center"/>
          </w:tcPr>
          <w:p w14:paraId="0FADE99F" w14:textId="4CAD7DA6" w:rsidR="000152C6" w:rsidRPr="00BD71D9" w:rsidRDefault="00000000" w:rsidP="00C73F91">
            <w:pPr>
              <w:jc w:val="center"/>
              <w:rPr>
                <w:sz w:val="20"/>
                <w:szCs w:val="20"/>
              </w:rPr>
            </w:pPr>
            <w:hyperlink r:id="rId14418" w:anchor="Desc_ZXVIIGIIIR1alpha" w:history="1">
              <w:r w:rsidR="000152C6" w:rsidRPr="00BD71D9">
                <w:rPr>
                  <w:rStyle w:val="Hyperlink"/>
                  <w:sz w:val="20"/>
                  <w:szCs w:val="20"/>
                </w:rPr>
                <w:t>ZXVIIGIIIR1@a</w:t>
              </w:r>
            </w:hyperlink>
          </w:p>
        </w:tc>
      </w:tr>
      <w:tr w:rsidR="000152C6" w14:paraId="47926C59" w14:textId="77777777" w:rsidTr="00C73F91">
        <w:trPr>
          <w:trHeight w:val="310"/>
        </w:trPr>
        <w:tc>
          <w:tcPr>
            <w:tcW w:w="2943" w:type="dxa"/>
            <w:vMerge/>
            <w:vAlign w:val="center"/>
          </w:tcPr>
          <w:p w14:paraId="70C1DD23" w14:textId="77777777" w:rsidR="000152C6" w:rsidRPr="00BD71D9" w:rsidRDefault="000152C6" w:rsidP="00C73F91">
            <w:pPr>
              <w:jc w:val="center"/>
              <w:rPr>
                <w:i/>
                <w:sz w:val="20"/>
                <w:szCs w:val="20"/>
              </w:rPr>
            </w:pPr>
          </w:p>
        </w:tc>
        <w:tc>
          <w:tcPr>
            <w:tcW w:w="416" w:type="dxa"/>
            <w:vMerge w:val="restart"/>
            <w:vAlign w:val="center"/>
          </w:tcPr>
          <w:p w14:paraId="584D8046" w14:textId="77777777" w:rsidR="000152C6" w:rsidRPr="00BD71D9" w:rsidRDefault="000152C6" w:rsidP="00C73F91">
            <w:pPr>
              <w:jc w:val="center"/>
              <w:rPr>
                <w:sz w:val="20"/>
                <w:szCs w:val="20"/>
              </w:rPr>
            </w:pPr>
            <w:r w:rsidRPr="00BD71D9">
              <w:rPr>
                <w:sz w:val="20"/>
                <w:szCs w:val="20"/>
              </w:rPr>
              <w:t>d</w:t>
            </w:r>
          </w:p>
        </w:tc>
        <w:tc>
          <w:tcPr>
            <w:tcW w:w="0" w:type="auto"/>
            <w:vMerge w:val="restart"/>
            <w:vAlign w:val="center"/>
          </w:tcPr>
          <w:p w14:paraId="303EE14F" w14:textId="77777777" w:rsidR="000152C6" w:rsidRPr="00BD71D9" w:rsidRDefault="000152C6" w:rsidP="00C73F91">
            <w:pPr>
              <w:jc w:val="center"/>
              <w:rPr>
                <w:sz w:val="20"/>
                <w:szCs w:val="20"/>
              </w:rPr>
            </w:pPr>
            <w:r w:rsidRPr="00BD71D9">
              <w:rPr>
                <w:sz w:val="20"/>
                <w:szCs w:val="20"/>
              </w:rPr>
              <w:t>ZXVIGI</w:t>
            </w:r>
          </w:p>
        </w:tc>
        <w:tc>
          <w:tcPr>
            <w:tcW w:w="0" w:type="auto"/>
            <w:vAlign w:val="center"/>
          </w:tcPr>
          <w:p w14:paraId="77567268" w14:textId="77777777" w:rsidR="000152C6" w:rsidRPr="00BD71D9" w:rsidRDefault="000152C6" w:rsidP="00C73F91">
            <w:pPr>
              <w:jc w:val="center"/>
              <w:rPr>
                <w:sz w:val="20"/>
                <w:szCs w:val="20"/>
              </w:rPr>
            </w:pPr>
            <w:r w:rsidRPr="00BD71D9">
              <w:rPr>
                <w:sz w:val="20"/>
                <w:szCs w:val="20"/>
              </w:rPr>
              <w:t>Margherie supérieure</w:t>
            </w:r>
          </w:p>
        </w:tc>
        <w:tc>
          <w:tcPr>
            <w:tcW w:w="1204" w:type="dxa"/>
            <w:shd w:val="clear" w:color="auto" w:fill="auto"/>
            <w:vAlign w:val="center"/>
          </w:tcPr>
          <w:p w14:paraId="4A6FF066" w14:textId="77777777" w:rsidR="000152C6" w:rsidRPr="00BD71D9" w:rsidRDefault="000152C6" w:rsidP="00C73F91">
            <w:pPr>
              <w:jc w:val="center"/>
              <w:rPr>
                <w:sz w:val="20"/>
                <w:szCs w:val="20"/>
              </w:rPr>
            </w:pPr>
            <w:r w:rsidRPr="00BD71D9">
              <w:rPr>
                <w:sz w:val="20"/>
                <w:szCs w:val="20"/>
              </w:rPr>
              <w:t>XX 21-22</w:t>
            </w:r>
          </w:p>
        </w:tc>
        <w:tc>
          <w:tcPr>
            <w:tcW w:w="2605" w:type="dxa"/>
            <w:shd w:val="clear" w:color="auto" w:fill="auto"/>
            <w:vAlign w:val="center"/>
          </w:tcPr>
          <w:p w14:paraId="43665332" w14:textId="77777777" w:rsidR="000152C6" w:rsidRPr="00BD71D9" w:rsidRDefault="000152C6" w:rsidP="00C73F91">
            <w:pPr>
              <w:jc w:val="center"/>
              <w:rPr>
                <w:sz w:val="20"/>
                <w:szCs w:val="20"/>
              </w:rPr>
            </w:pPr>
            <w:r w:rsidRPr="00BD71D9">
              <w:rPr>
                <w:sz w:val="20"/>
                <w:szCs w:val="20"/>
              </w:rPr>
              <w:t>ZXVIGIR7@a</w:t>
            </w:r>
          </w:p>
        </w:tc>
      </w:tr>
      <w:tr w:rsidR="000152C6" w14:paraId="1566B5A3" w14:textId="77777777" w:rsidTr="00C73F91">
        <w:trPr>
          <w:trHeight w:val="310"/>
        </w:trPr>
        <w:tc>
          <w:tcPr>
            <w:tcW w:w="2943" w:type="dxa"/>
            <w:vMerge/>
            <w:vAlign w:val="center"/>
          </w:tcPr>
          <w:p w14:paraId="57535B3C" w14:textId="77777777" w:rsidR="000152C6" w:rsidRPr="00BD71D9" w:rsidRDefault="000152C6" w:rsidP="00C73F91">
            <w:pPr>
              <w:jc w:val="center"/>
              <w:rPr>
                <w:i/>
                <w:sz w:val="20"/>
                <w:szCs w:val="20"/>
              </w:rPr>
            </w:pPr>
          </w:p>
        </w:tc>
        <w:tc>
          <w:tcPr>
            <w:tcW w:w="416" w:type="dxa"/>
            <w:vMerge/>
            <w:vAlign w:val="center"/>
          </w:tcPr>
          <w:p w14:paraId="33E002E3" w14:textId="77777777" w:rsidR="000152C6" w:rsidRPr="00BD71D9" w:rsidRDefault="000152C6" w:rsidP="00C73F91">
            <w:pPr>
              <w:jc w:val="center"/>
              <w:rPr>
                <w:sz w:val="20"/>
                <w:szCs w:val="20"/>
              </w:rPr>
            </w:pPr>
          </w:p>
        </w:tc>
        <w:tc>
          <w:tcPr>
            <w:tcW w:w="0" w:type="auto"/>
            <w:vMerge/>
            <w:vAlign w:val="center"/>
          </w:tcPr>
          <w:p w14:paraId="33DB7C22" w14:textId="77777777" w:rsidR="000152C6" w:rsidRPr="00BD71D9" w:rsidRDefault="000152C6" w:rsidP="00C73F91">
            <w:pPr>
              <w:jc w:val="center"/>
              <w:rPr>
                <w:sz w:val="20"/>
                <w:szCs w:val="20"/>
              </w:rPr>
            </w:pPr>
          </w:p>
        </w:tc>
        <w:tc>
          <w:tcPr>
            <w:tcW w:w="0" w:type="auto"/>
            <w:vAlign w:val="center"/>
          </w:tcPr>
          <w:p w14:paraId="0635EAA3" w14:textId="77777777" w:rsidR="000152C6" w:rsidRPr="00BD71D9" w:rsidRDefault="000152C6" w:rsidP="00C73F91">
            <w:pPr>
              <w:jc w:val="center"/>
              <w:rPr>
                <w:sz w:val="20"/>
                <w:szCs w:val="20"/>
              </w:rPr>
            </w:pPr>
          </w:p>
        </w:tc>
        <w:tc>
          <w:tcPr>
            <w:tcW w:w="1204" w:type="dxa"/>
            <w:shd w:val="clear" w:color="auto" w:fill="auto"/>
            <w:vAlign w:val="center"/>
          </w:tcPr>
          <w:p w14:paraId="5D77313A" w14:textId="77777777" w:rsidR="000152C6" w:rsidRPr="00BD71D9" w:rsidRDefault="000152C6" w:rsidP="00C73F91">
            <w:pPr>
              <w:jc w:val="center"/>
              <w:rPr>
                <w:sz w:val="20"/>
                <w:szCs w:val="20"/>
              </w:rPr>
            </w:pPr>
            <w:r w:rsidRPr="00BD71D9">
              <w:rPr>
                <w:sz w:val="20"/>
                <w:szCs w:val="20"/>
              </w:rPr>
              <w:t>XXV 40-42</w:t>
            </w:r>
          </w:p>
        </w:tc>
        <w:tc>
          <w:tcPr>
            <w:tcW w:w="2605" w:type="dxa"/>
            <w:shd w:val="clear" w:color="auto" w:fill="auto"/>
            <w:vAlign w:val="center"/>
          </w:tcPr>
          <w:p w14:paraId="40A858E2" w14:textId="77777777" w:rsidR="000152C6" w:rsidRPr="00BD71D9" w:rsidRDefault="000152C6" w:rsidP="00C73F91">
            <w:pPr>
              <w:jc w:val="center"/>
              <w:rPr>
                <w:sz w:val="20"/>
                <w:szCs w:val="20"/>
              </w:rPr>
            </w:pPr>
            <w:r w:rsidRPr="00BD71D9">
              <w:rPr>
                <w:sz w:val="20"/>
                <w:szCs w:val="20"/>
              </w:rPr>
              <w:t>ZXVIGIR5@a</w:t>
            </w:r>
          </w:p>
        </w:tc>
      </w:tr>
      <w:tr w:rsidR="000152C6" w14:paraId="25D51113" w14:textId="77777777" w:rsidTr="00C73F91">
        <w:trPr>
          <w:trHeight w:val="310"/>
        </w:trPr>
        <w:tc>
          <w:tcPr>
            <w:tcW w:w="2943" w:type="dxa"/>
            <w:vMerge/>
            <w:vAlign w:val="center"/>
          </w:tcPr>
          <w:p w14:paraId="2052F865" w14:textId="77777777" w:rsidR="000152C6" w:rsidRPr="00BD71D9" w:rsidRDefault="000152C6" w:rsidP="00C73F91">
            <w:pPr>
              <w:jc w:val="center"/>
              <w:rPr>
                <w:i/>
                <w:sz w:val="20"/>
                <w:szCs w:val="20"/>
              </w:rPr>
            </w:pPr>
          </w:p>
        </w:tc>
        <w:tc>
          <w:tcPr>
            <w:tcW w:w="416" w:type="dxa"/>
            <w:vMerge/>
            <w:vAlign w:val="center"/>
          </w:tcPr>
          <w:p w14:paraId="2A100DCA" w14:textId="77777777" w:rsidR="000152C6" w:rsidRPr="00BD71D9" w:rsidRDefault="000152C6" w:rsidP="00C73F91">
            <w:pPr>
              <w:jc w:val="center"/>
              <w:rPr>
                <w:sz w:val="20"/>
                <w:szCs w:val="20"/>
              </w:rPr>
            </w:pPr>
          </w:p>
        </w:tc>
        <w:tc>
          <w:tcPr>
            <w:tcW w:w="0" w:type="auto"/>
            <w:vMerge/>
            <w:vAlign w:val="center"/>
          </w:tcPr>
          <w:p w14:paraId="44EDC2B8" w14:textId="77777777" w:rsidR="000152C6" w:rsidRPr="00BD71D9" w:rsidRDefault="000152C6" w:rsidP="00C73F91">
            <w:pPr>
              <w:jc w:val="center"/>
              <w:rPr>
                <w:sz w:val="20"/>
                <w:szCs w:val="20"/>
              </w:rPr>
            </w:pPr>
          </w:p>
        </w:tc>
        <w:tc>
          <w:tcPr>
            <w:tcW w:w="0" w:type="auto"/>
            <w:vAlign w:val="center"/>
          </w:tcPr>
          <w:p w14:paraId="7053D97E" w14:textId="77777777" w:rsidR="000152C6" w:rsidRPr="00BD71D9" w:rsidRDefault="000152C6" w:rsidP="00C73F91">
            <w:pPr>
              <w:jc w:val="center"/>
              <w:rPr>
                <w:sz w:val="20"/>
                <w:szCs w:val="20"/>
              </w:rPr>
            </w:pPr>
          </w:p>
        </w:tc>
        <w:tc>
          <w:tcPr>
            <w:tcW w:w="1204" w:type="dxa"/>
            <w:shd w:val="clear" w:color="auto" w:fill="auto"/>
            <w:vAlign w:val="center"/>
          </w:tcPr>
          <w:p w14:paraId="5BCBB002" w14:textId="77777777" w:rsidR="000152C6" w:rsidRPr="00BD71D9" w:rsidRDefault="000152C6" w:rsidP="00C73F91">
            <w:pPr>
              <w:jc w:val="center"/>
              <w:rPr>
                <w:sz w:val="20"/>
                <w:szCs w:val="20"/>
              </w:rPr>
            </w:pPr>
            <w:r w:rsidRPr="00BD71D9">
              <w:rPr>
                <w:sz w:val="20"/>
                <w:szCs w:val="20"/>
              </w:rPr>
              <w:t>XXVII 1</w:t>
            </w:r>
          </w:p>
        </w:tc>
        <w:tc>
          <w:tcPr>
            <w:tcW w:w="2605" w:type="dxa"/>
            <w:shd w:val="clear" w:color="auto" w:fill="auto"/>
            <w:vAlign w:val="center"/>
          </w:tcPr>
          <w:p w14:paraId="302C12AC" w14:textId="77777777" w:rsidR="000152C6" w:rsidRPr="00BD71D9" w:rsidRDefault="000152C6" w:rsidP="00C73F91">
            <w:pPr>
              <w:jc w:val="center"/>
              <w:rPr>
                <w:sz w:val="20"/>
                <w:szCs w:val="20"/>
              </w:rPr>
            </w:pPr>
            <w:r w:rsidRPr="00BD71D9">
              <w:rPr>
                <w:sz w:val="20"/>
                <w:szCs w:val="20"/>
              </w:rPr>
              <w:t>ZXVIGIR5@g</w:t>
            </w:r>
          </w:p>
        </w:tc>
      </w:tr>
      <w:tr w:rsidR="000152C6" w14:paraId="64A5F068" w14:textId="77777777" w:rsidTr="00C73F91">
        <w:trPr>
          <w:trHeight w:val="233"/>
        </w:trPr>
        <w:tc>
          <w:tcPr>
            <w:tcW w:w="2943" w:type="dxa"/>
            <w:vMerge/>
            <w:vAlign w:val="center"/>
          </w:tcPr>
          <w:p w14:paraId="79FCCF67" w14:textId="77777777" w:rsidR="000152C6" w:rsidRPr="00BD71D9" w:rsidRDefault="000152C6" w:rsidP="00C73F91">
            <w:pPr>
              <w:jc w:val="center"/>
              <w:rPr>
                <w:i/>
                <w:sz w:val="20"/>
                <w:szCs w:val="20"/>
              </w:rPr>
            </w:pPr>
          </w:p>
        </w:tc>
        <w:tc>
          <w:tcPr>
            <w:tcW w:w="416" w:type="dxa"/>
            <w:vMerge w:val="restart"/>
            <w:vAlign w:val="center"/>
          </w:tcPr>
          <w:p w14:paraId="72ADA9E3" w14:textId="77777777" w:rsidR="000152C6" w:rsidRPr="00BD71D9" w:rsidRDefault="000152C6" w:rsidP="00C73F91">
            <w:pPr>
              <w:jc w:val="center"/>
              <w:rPr>
                <w:sz w:val="20"/>
                <w:szCs w:val="20"/>
              </w:rPr>
            </w:pPr>
            <w:r w:rsidRPr="00BD71D9">
              <w:rPr>
                <w:sz w:val="20"/>
                <w:szCs w:val="20"/>
              </w:rPr>
              <w:t>e</w:t>
            </w:r>
          </w:p>
        </w:tc>
        <w:tc>
          <w:tcPr>
            <w:tcW w:w="0" w:type="auto"/>
            <w:vAlign w:val="center"/>
          </w:tcPr>
          <w:p w14:paraId="0B5B52E4" w14:textId="77777777" w:rsidR="000152C6" w:rsidRPr="00BD71D9" w:rsidRDefault="000152C6" w:rsidP="00C73F91">
            <w:pPr>
              <w:jc w:val="center"/>
              <w:rPr>
                <w:sz w:val="20"/>
                <w:szCs w:val="20"/>
              </w:rPr>
            </w:pPr>
            <w:r w:rsidRPr="00BD71D9">
              <w:rPr>
                <w:sz w:val="20"/>
                <w:szCs w:val="20"/>
              </w:rPr>
              <w:t>ZXVIGI</w:t>
            </w:r>
          </w:p>
        </w:tc>
        <w:tc>
          <w:tcPr>
            <w:tcW w:w="0" w:type="auto"/>
            <w:vAlign w:val="center"/>
          </w:tcPr>
          <w:p w14:paraId="4987BE2F" w14:textId="77777777" w:rsidR="000152C6" w:rsidRPr="00BD71D9" w:rsidRDefault="000152C6" w:rsidP="00C73F91">
            <w:pPr>
              <w:jc w:val="center"/>
              <w:rPr>
                <w:sz w:val="20"/>
                <w:szCs w:val="20"/>
              </w:rPr>
            </w:pPr>
            <w:r w:rsidRPr="00BD71D9">
              <w:rPr>
                <w:sz w:val="20"/>
                <w:szCs w:val="20"/>
              </w:rPr>
              <w:t>-</w:t>
            </w:r>
          </w:p>
        </w:tc>
        <w:tc>
          <w:tcPr>
            <w:tcW w:w="1204" w:type="dxa"/>
            <w:shd w:val="clear" w:color="auto" w:fill="auto"/>
            <w:vAlign w:val="center"/>
          </w:tcPr>
          <w:p w14:paraId="7797E43E" w14:textId="77777777" w:rsidR="000152C6" w:rsidRPr="00BD71D9" w:rsidRDefault="000152C6" w:rsidP="00C73F91">
            <w:pPr>
              <w:jc w:val="center"/>
              <w:rPr>
                <w:sz w:val="20"/>
                <w:szCs w:val="20"/>
              </w:rPr>
            </w:pPr>
            <w:r w:rsidRPr="00BD71D9">
              <w:rPr>
                <w:sz w:val="20"/>
                <w:szCs w:val="20"/>
              </w:rPr>
              <w:t>VIII 99 et XXV 49-51</w:t>
            </w:r>
          </w:p>
        </w:tc>
        <w:tc>
          <w:tcPr>
            <w:tcW w:w="2605" w:type="dxa"/>
            <w:shd w:val="clear" w:color="auto" w:fill="auto"/>
            <w:vAlign w:val="center"/>
          </w:tcPr>
          <w:p w14:paraId="191C1031" w14:textId="77777777" w:rsidR="000152C6" w:rsidRPr="00BD71D9" w:rsidRDefault="000152C6" w:rsidP="00C73F91">
            <w:pPr>
              <w:jc w:val="center"/>
              <w:rPr>
                <w:sz w:val="20"/>
                <w:szCs w:val="20"/>
                <w:u w:val="single"/>
              </w:rPr>
            </w:pPr>
            <w:r w:rsidRPr="00BD71D9">
              <w:rPr>
                <w:sz w:val="20"/>
                <w:szCs w:val="20"/>
                <w:u w:val="single"/>
              </w:rPr>
              <w:t>ZXVIGIR13@a</w:t>
            </w:r>
          </w:p>
        </w:tc>
      </w:tr>
      <w:tr w:rsidR="000152C6" w14:paraId="7BFA8F8B" w14:textId="77777777" w:rsidTr="00C73F91">
        <w:trPr>
          <w:trHeight w:val="232"/>
        </w:trPr>
        <w:tc>
          <w:tcPr>
            <w:tcW w:w="2943" w:type="dxa"/>
            <w:vMerge/>
            <w:vAlign w:val="center"/>
          </w:tcPr>
          <w:p w14:paraId="4D049FFF" w14:textId="77777777" w:rsidR="000152C6" w:rsidRPr="00BD71D9" w:rsidRDefault="000152C6" w:rsidP="00C73F91">
            <w:pPr>
              <w:jc w:val="center"/>
              <w:rPr>
                <w:i/>
                <w:sz w:val="20"/>
                <w:szCs w:val="20"/>
              </w:rPr>
            </w:pPr>
          </w:p>
        </w:tc>
        <w:tc>
          <w:tcPr>
            <w:tcW w:w="416" w:type="dxa"/>
            <w:vMerge/>
            <w:vAlign w:val="center"/>
          </w:tcPr>
          <w:p w14:paraId="457AC7C9" w14:textId="77777777" w:rsidR="000152C6" w:rsidRPr="00BD71D9" w:rsidRDefault="000152C6" w:rsidP="00C73F91">
            <w:pPr>
              <w:jc w:val="center"/>
              <w:rPr>
                <w:sz w:val="20"/>
                <w:szCs w:val="20"/>
              </w:rPr>
            </w:pPr>
          </w:p>
        </w:tc>
        <w:tc>
          <w:tcPr>
            <w:tcW w:w="0" w:type="auto"/>
            <w:vAlign w:val="center"/>
          </w:tcPr>
          <w:p w14:paraId="124F552C" w14:textId="77777777" w:rsidR="000152C6" w:rsidRPr="00BD71D9" w:rsidRDefault="000152C6" w:rsidP="00C73F91">
            <w:pPr>
              <w:jc w:val="center"/>
              <w:rPr>
                <w:sz w:val="20"/>
                <w:szCs w:val="20"/>
              </w:rPr>
            </w:pPr>
            <w:r w:rsidRPr="00BD71D9">
              <w:rPr>
                <w:sz w:val="20"/>
                <w:szCs w:val="20"/>
              </w:rPr>
              <w:t>ZXVIIGI</w:t>
            </w:r>
          </w:p>
        </w:tc>
        <w:tc>
          <w:tcPr>
            <w:tcW w:w="0" w:type="auto"/>
            <w:vAlign w:val="center"/>
          </w:tcPr>
          <w:p w14:paraId="088322B9" w14:textId="77777777" w:rsidR="000152C6" w:rsidRPr="00BD71D9" w:rsidRDefault="000152C6" w:rsidP="00C73F91">
            <w:pPr>
              <w:jc w:val="center"/>
              <w:rPr>
                <w:sz w:val="20"/>
                <w:szCs w:val="20"/>
              </w:rPr>
            </w:pPr>
          </w:p>
        </w:tc>
        <w:tc>
          <w:tcPr>
            <w:tcW w:w="1204" w:type="dxa"/>
            <w:shd w:val="clear" w:color="auto" w:fill="auto"/>
            <w:vAlign w:val="center"/>
          </w:tcPr>
          <w:p w14:paraId="29D7CD5A" w14:textId="77777777" w:rsidR="000152C6" w:rsidRPr="00BD71D9" w:rsidRDefault="000152C6" w:rsidP="00C73F91">
            <w:pPr>
              <w:jc w:val="center"/>
              <w:rPr>
                <w:sz w:val="20"/>
                <w:szCs w:val="20"/>
              </w:rPr>
            </w:pPr>
            <w:r w:rsidRPr="00BD71D9">
              <w:rPr>
                <w:sz w:val="20"/>
                <w:szCs w:val="20"/>
              </w:rPr>
              <w:t>XLIV 2</w:t>
            </w:r>
          </w:p>
        </w:tc>
        <w:tc>
          <w:tcPr>
            <w:tcW w:w="2605" w:type="dxa"/>
            <w:shd w:val="clear" w:color="auto" w:fill="auto"/>
            <w:vAlign w:val="center"/>
          </w:tcPr>
          <w:p w14:paraId="56EDCDBC" w14:textId="77777777" w:rsidR="000152C6" w:rsidRPr="00BD71D9" w:rsidRDefault="000152C6" w:rsidP="00C73F91">
            <w:pPr>
              <w:jc w:val="center"/>
              <w:rPr>
                <w:sz w:val="20"/>
                <w:szCs w:val="20"/>
              </w:rPr>
            </w:pPr>
            <w:r w:rsidRPr="00BD71D9">
              <w:rPr>
                <w:sz w:val="20"/>
                <w:szCs w:val="20"/>
              </w:rPr>
              <w:t>ZXVIIGIR9@a</w:t>
            </w:r>
          </w:p>
        </w:tc>
      </w:tr>
      <w:tr w:rsidR="000152C6" w14:paraId="7E0D5915" w14:textId="77777777" w:rsidTr="00C73F91">
        <w:trPr>
          <w:trHeight w:val="135"/>
        </w:trPr>
        <w:tc>
          <w:tcPr>
            <w:tcW w:w="2943" w:type="dxa"/>
            <w:vMerge w:val="restart"/>
            <w:vAlign w:val="center"/>
          </w:tcPr>
          <w:p w14:paraId="5661B710" w14:textId="77777777" w:rsidR="000152C6" w:rsidRPr="00BD71D9" w:rsidRDefault="000152C6" w:rsidP="00C73F91">
            <w:pPr>
              <w:jc w:val="center"/>
              <w:rPr>
                <w:i/>
                <w:sz w:val="20"/>
                <w:szCs w:val="20"/>
              </w:rPr>
            </w:pPr>
            <w:r w:rsidRPr="00BD71D9">
              <w:rPr>
                <w:i/>
                <w:sz w:val="20"/>
                <w:szCs w:val="20"/>
              </w:rPr>
              <w:t>3) Le vallon marécageux</w:t>
            </w:r>
          </w:p>
        </w:tc>
        <w:tc>
          <w:tcPr>
            <w:tcW w:w="416" w:type="dxa"/>
            <w:vMerge w:val="restart"/>
            <w:vAlign w:val="center"/>
          </w:tcPr>
          <w:p w14:paraId="7DB8CC7B" w14:textId="77777777" w:rsidR="000152C6" w:rsidRPr="00BD71D9" w:rsidRDefault="000152C6" w:rsidP="00C73F91">
            <w:pPr>
              <w:jc w:val="center"/>
              <w:rPr>
                <w:sz w:val="20"/>
                <w:szCs w:val="20"/>
              </w:rPr>
            </w:pPr>
          </w:p>
        </w:tc>
        <w:tc>
          <w:tcPr>
            <w:tcW w:w="0" w:type="auto"/>
            <w:vMerge w:val="restart"/>
            <w:vAlign w:val="center"/>
          </w:tcPr>
          <w:p w14:paraId="35898B90" w14:textId="77777777" w:rsidR="000152C6" w:rsidRPr="00BD71D9" w:rsidRDefault="000152C6" w:rsidP="00C73F91">
            <w:pPr>
              <w:jc w:val="center"/>
              <w:rPr>
                <w:sz w:val="20"/>
                <w:szCs w:val="20"/>
              </w:rPr>
            </w:pPr>
            <w:r w:rsidRPr="00BD71D9">
              <w:rPr>
                <w:sz w:val="20"/>
                <w:szCs w:val="20"/>
              </w:rPr>
              <w:t>ZXVIIGII</w:t>
            </w:r>
          </w:p>
        </w:tc>
        <w:tc>
          <w:tcPr>
            <w:tcW w:w="0" w:type="auto"/>
            <w:vAlign w:val="center"/>
          </w:tcPr>
          <w:p w14:paraId="78BBD6F8" w14:textId="77777777" w:rsidR="000152C6" w:rsidRPr="00BD71D9" w:rsidRDefault="000152C6" w:rsidP="00C73F91">
            <w:pPr>
              <w:jc w:val="center"/>
              <w:rPr>
                <w:sz w:val="20"/>
                <w:szCs w:val="20"/>
              </w:rPr>
            </w:pPr>
            <w:r w:rsidRPr="00BD71D9">
              <w:rPr>
                <w:sz w:val="20"/>
                <w:szCs w:val="20"/>
              </w:rPr>
              <w:t>-</w:t>
            </w:r>
          </w:p>
        </w:tc>
        <w:tc>
          <w:tcPr>
            <w:tcW w:w="1204" w:type="dxa"/>
            <w:vAlign w:val="center"/>
          </w:tcPr>
          <w:p w14:paraId="5932E91E" w14:textId="77777777" w:rsidR="000152C6" w:rsidRPr="00BD71D9" w:rsidRDefault="000152C6" w:rsidP="00C73F91">
            <w:pPr>
              <w:jc w:val="center"/>
              <w:rPr>
                <w:sz w:val="20"/>
                <w:szCs w:val="20"/>
              </w:rPr>
            </w:pPr>
            <w:r w:rsidRPr="00BD71D9">
              <w:rPr>
                <w:sz w:val="20"/>
                <w:szCs w:val="20"/>
              </w:rPr>
              <w:t>XX 13</w:t>
            </w:r>
          </w:p>
        </w:tc>
        <w:tc>
          <w:tcPr>
            <w:tcW w:w="2605" w:type="dxa"/>
            <w:shd w:val="clear" w:color="auto" w:fill="auto"/>
            <w:vAlign w:val="center"/>
          </w:tcPr>
          <w:p w14:paraId="11261C03" w14:textId="77777777" w:rsidR="000152C6" w:rsidRPr="00BD71D9" w:rsidRDefault="000152C6" w:rsidP="00C73F91">
            <w:pPr>
              <w:jc w:val="center"/>
              <w:rPr>
                <w:sz w:val="20"/>
                <w:szCs w:val="20"/>
              </w:rPr>
            </w:pPr>
            <w:r w:rsidRPr="00BD71D9">
              <w:rPr>
                <w:sz w:val="20"/>
                <w:szCs w:val="20"/>
              </w:rPr>
              <w:t>ZXVIIIGIIR77@e</w:t>
            </w:r>
          </w:p>
        </w:tc>
      </w:tr>
      <w:tr w:rsidR="000152C6" w14:paraId="19BCB985" w14:textId="77777777" w:rsidTr="00C73F91">
        <w:trPr>
          <w:trHeight w:val="135"/>
        </w:trPr>
        <w:tc>
          <w:tcPr>
            <w:tcW w:w="2943" w:type="dxa"/>
            <w:vMerge/>
            <w:vAlign w:val="center"/>
          </w:tcPr>
          <w:p w14:paraId="611F6B18" w14:textId="77777777" w:rsidR="000152C6" w:rsidRPr="00BD71D9" w:rsidRDefault="000152C6" w:rsidP="00C73F91">
            <w:pPr>
              <w:jc w:val="center"/>
              <w:rPr>
                <w:i/>
                <w:sz w:val="20"/>
                <w:szCs w:val="20"/>
              </w:rPr>
            </w:pPr>
          </w:p>
        </w:tc>
        <w:tc>
          <w:tcPr>
            <w:tcW w:w="416" w:type="dxa"/>
            <w:vMerge/>
            <w:vAlign w:val="center"/>
          </w:tcPr>
          <w:p w14:paraId="0D5C6A4A" w14:textId="77777777" w:rsidR="000152C6" w:rsidRPr="00BD71D9" w:rsidRDefault="000152C6" w:rsidP="00C73F91">
            <w:pPr>
              <w:jc w:val="center"/>
              <w:rPr>
                <w:sz w:val="20"/>
                <w:szCs w:val="20"/>
              </w:rPr>
            </w:pPr>
          </w:p>
        </w:tc>
        <w:tc>
          <w:tcPr>
            <w:tcW w:w="0" w:type="auto"/>
            <w:vMerge/>
            <w:vAlign w:val="center"/>
          </w:tcPr>
          <w:p w14:paraId="2D6641F2" w14:textId="77777777" w:rsidR="000152C6" w:rsidRPr="00BD71D9" w:rsidRDefault="000152C6" w:rsidP="00C73F91">
            <w:pPr>
              <w:jc w:val="center"/>
              <w:rPr>
                <w:sz w:val="20"/>
                <w:szCs w:val="20"/>
              </w:rPr>
            </w:pPr>
          </w:p>
        </w:tc>
        <w:tc>
          <w:tcPr>
            <w:tcW w:w="0" w:type="auto"/>
            <w:vAlign w:val="center"/>
          </w:tcPr>
          <w:p w14:paraId="46FCA912" w14:textId="77777777" w:rsidR="000152C6" w:rsidRPr="00BD71D9" w:rsidRDefault="000152C6" w:rsidP="00C73F91">
            <w:pPr>
              <w:jc w:val="center"/>
              <w:rPr>
                <w:sz w:val="20"/>
                <w:szCs w:val="20"/>
              </w:rPr>
            </w:pPr>
          </w:p>
        </w:tc>
        <w:tc>
          <w:tcPr>
            <w:tcW w:w="1204" w:type="dxa"/>
            <w:vAlign w:val="center"/>
          </w:tcPr>
          <w:p w14:paraId="65EEEE4E" w14:textId="77777777" w:rsidR="000152C6" w:rsidRPr="00BD71D9" w:rsidRDefault="000152C6" w:rsidP="00C73F91">
            <w:pPr>
              <w:jc w:val="center"/>
              <w:rPr>
                <w:sz w:val="20"/>
                <w:szCs w:val="20"/>
              </w:rPr>
            </w:pPr>
            <w:r w:rsidRPr="00BD71D9">
              <w:rPr>
                <w:sz w:val="20"/>
                <w:szCs w:val="20"/>
              </w:rPr>
              <w:t>XXX  3</w:t>
            </w:r>
          </w:p>
        </w:tc>
        <w:tc>
          <w:tcPr>
            <w:tcW w:w="2605" w:type="dxa"/>
            <w:shd w:val="clear" w:color="auto" w:fill="auto"/>
            <w:vAlign w:val="center"/>
          </w:tcPr>
          <w:p w14:paraId="1A390D37" w14:textId="77777777" w:rsidR="000152C6" w:rsidRPr="00BD71D9" w:rsidRDefault="000152C6" w:rsidP="00C73F91">
            <w:pPr>
              <w:jc w:val="center"/>
              <w:rPr>
                <w:sz w:val="20"/>
                <w:szCs w:val="20"/>
              </w:rPr>
            </w:pPr>
            <w:r w:rsidRPr="00BD71D9">
              <w:rPr>
                <w:sz w:val="20"/>
                <w:szCs w:val="20"/>
              </w:rPr>
              <w:t>ZXVIIIGIIR77@d</w:t>
            </w:r>
          </w:p>
        </w:tc>
      </w:tr>
      <w:tr w:rsidR="000152C6" w14:paraId="2314B84A" w14:textId="77777777" w:rsidTr="00C73F91">
        <w:trPr>
          <w:trHeight w:val="42"/>
        </w:trPr>
        <w:tc>
          <w:tcPr>
            <w:tcW w:w="2943" w:type="dxa"/>
            <w:vMerge w:val="restart"/>
            <w:vAlign w:val="center"/>
          </w:tcPr>
          <w:p w14:paraId="7825E22E" w14:textId="77777777" w:rsidR="000152C6" w:rsidRPr="00BD71D9" w:rsidRDefault="000152C6" w:rsidP="00C73F91">
            <w:pPr>
              <w:jc w:val="center"/>
              <w:rPr>
                <w:i/>
                <w:sz w:val="20"/>
                <w:szCs w:val="20"/>
              </w:rPr>
            </w:pPr>
            <w:r w:rsidRPr="00BD71D9">
              <w:rPr>
                <w:i/>
                <w:sz w:val="20"/>
                <w:szCs w:val="20"/>
              </w:rPr>
              <w:t>4) Skin Hill</w:t>
            </w:r>
          </w:p>
        </w:tc>
        <w:tc>
          <w:tcPr>
            <w:tcW w:w="416" w:type="dxa"/>
            <w:vMerge w:val="restart"/>
            <w:vAlign w:val="center"/>
          </w:tcPr>
          <w:p w14:paraId="6062E7C2" w14:textId="77777777" w:rsidR="000152C6" w:rsidRPr="00BD71D9" w:rsidRDefault="000152C6" w:rsidP="00C73F91">
            <w:pPr>
              <w:jc w:val="center"/>
              <w:rPr>
                <w:sz w:val="20"/>
                <w:szCs w:val="20"/>
              </w:rPr>
            </w:pPr>
          </w:p>
        </w:tc>
        <w:tc>
          <w:tcPr>
            <w:tcW w:w="0" w:type="auto"/>
            <w:vMerge w:val="restart"/>
            <w:vAlign w:val="center"/>
          </w:tcPr>
          <w:p w14:paraId="4D61F0CA" w14:textId="77777777" w:rsidR="000152C6" w:rsidRPr="00BD71D9" w:rsidRDefault="000152C6" w:rsidP="00C73F91">
            <w:pPr>
              <w:jc w:val="center"/>
              <w:rPr>
                <w:sz w:val="20"/>
                <w:szCs w:val="20"/>
              </w:rPr>
            </w:pPr>
          </w:p>
        </w:tc>
        <w:tc>
          <w:tcPr>
            <w:tcW w:w="0" w:type="auto"/>
            <w:vAlign w:val="center"/>
          </w:tcPr>
          <w:p w14:paraId="415F6421" w14:textId="77777777" w:rsidR="000152C6" w:rsidRPr="00BD71D9" w:rsidRDefault="000152C6" w:rsidP="00C73F91">
            <w:pPr>
              <w:jc w:val="center"/>
              <w:rPr>
                <w:sz w:val="20"/>
                <w:szCs w:val="20"/>
              </w:rPr>
            </w:pPr>
            <w:r w:rsidRPr="00BD71D9">
              <w:rPr>
                <w:sz w:val="20"/>
                <w:szCs w:val="20"/>
              </w:rPr>
              <w:t>-</w:t>
            </w:r>
          </w:p>
        </w:tc>
        <w:tc>
          <w:tcPr>
            <w:tcW w:w="1204" w:type="dxa"/>
            <w:vAlign w:val="center"/>
          </w:tcPr>
          <w:p w14:paraId="03910B4D" w14:textId="77777777" w:rsidR="000152C6" w:rsidRPr="00BD71D9" w:rsidRDefault="000152C6" w:rsidP="00C73F91">
            <w:pPr>
              <w:jc w:val="center"/>
              <w:rPr>
                <w:sz w:val="20"/>
                <w:szCs w:val="20"/>
              </w:rPr>
            </w:pPr>
            <w:r w:rsidRPr="00BD71D9">
              <w:rPr>
                <w:sz w:val="20"/>
                <w:szCs w:val="20"/>
              </w:rPr>
              <w:t>XLIII 4</w:t>
            </w:r>
          </w:p>
        </w:tc>
        <w:tc>
          <w:tcPr>
            <w:tcW w:w="2605" w:type="dxa"/>
            <w:shd w:val="clear" w:color="auto" w:fill="auto"/>
            <w:vAlign w:val="center"/>
          </w:tcPr>
          <w:p w14:paraId="6E6B3D1F" w14:textId="77777777" w:rsidR="000152C6" w:rsidRPr="00BD71D9" w:rsidRDefault="000152C6" w:rsidP="00C73F91">
            <w:pPr>
              <w:jc w:val="center"/>
              <w:rPr>
                <w:sz w:val="20"/>
                <w:szCs w:val="20"/>
                <w:u w:val="single"/>
              </w:rPr>
            </w:pPr>
            <w:r w:rsidRPr="00BD71D9">
              <w:rPr>
                <w:sz w:val="20"/>
                <w:szCs w:val="20"/>
                <w:u w:val="single"/>
              </w:rPr>
              <w:t>ZXVIIGIIR69@a</w:t>
            </w:r>
          </w:p>
        </w:tc>
      </w:tr>
      <w:tr w:rsidR="000152C6" w14:paraId="2F1253D3" w14:textId="77777777" w:rsidTr="00C73F91">
        <w:trPr>
          <w:trHeight w:val="38"/>
        </w:trPr>
        <w:tc>
          <w:tcPr>
            <w:tcW w:w="2943" w:type="dxa"/>
            <w:vMerge/>
            <w:vAlign w:val="center"/>
          </w:tcPr>
          <w:p w14:paraId="6CEEA341" w14:textId="77777777" w:rsidR="000152C6" w:rsidRPr="00BD71D9" w:rsidRDefault="000152C6" w:rsidP="00C73F91">
            <w:pPr>
              <w:jc w:val="center"/>
              <w:rPr>
                <w:i/>
                <w:sz w:val="20"/>
                <w:szCs w:val="20"/>
              </w:rPr>
            </w:pPr>
          </w:p>
        </w:tc>
        <w:tc>
          <w:tcPr>
            <w:tcW w:w="416" w:type="dxa"/>
            <w:vMerge/>
            <w:vAlign w:val="center"/>
          </w:tcPr>
          <w:p w14:paraId="19F9F38B" w14:textId="77777777" w:rsidR="000152C6" w:rsidRPr="00BD71D9" w:rsidRDefault="000152C6" w:rsidP="00C73F91">
            <w:pPr>
              <w:jc w:val="center"/>
              <w:rPr>
                <w:sz w:val="20"/>
                <w:szCs w:val="20"/>
              </w:rPr>
            </w:pPr>
          </w:p>
        </w:tc>
        <w:tc>
          <w:tcPr>
            <w:tcW w:w="0" w:type="auto"/>
            <w:vMerge/>
            <w:vAlign w:val="center"/>
          </w:tcPr>
          <w:p w14:paraId="2500E9F3" w14:textId="77777777" w:rsidR="000152C6" w:rsidRPr="00BD71D9" w:rsidRDefault="000152C6" w:rsidP="00C73F91">
            <w:pPr>
              <w:jc w:val="center"/>
              <w:rPr>
                <w:sz w:val="20"/>
                <w:szCs w:val="20"/>
              </w:rPr>
            </w:pPr>
          </w:p>
        </w:tc>
        <w:tc>
          <w:tcPr>
            <w:tcW w:w="0" w:type="auto"/>
            <w:vAlign w:val="center"/>
          </w:tcPr>
          <w:p w14:paraId="2F1BC993" w14:textId="77777777" w:rsidR="000152C6" w:rsidRPr="00BD71D9" w:rsidRDefault="000152C6" w:rsidP="00C73F91">
            <w:pPr>
              <w:jc w:val="center"/>
              <w:rPr>
                <w:sz w:val="20"/>
                <w:szCs w:val="20"/>
              </w:rPr>
            </w:pPr>
          </w:p>
        </w:tc>
        <w:tc>
          <w:tcPr>
            <w:tcW w:w="1204" w:type="dxa"/>
            <w:vAlign w:val="center"/>
          </w:tcPr>
          <w:p w14:paraId="5810CC04" w14:textId="77777777" w:rsidR="000152C6" w:rsidRPr="00BD71D9" w:rsidRDefault="000152C6" w:rsidP="00C73F91">
            <w:pPr>
              <w:jc w:val="center"/>
              <w:rPr>
                <w:sz w:val="20"/>
                <w:szCs w:val="20"/>
              </w:rPr>
            </w:pPr>
            <w:r w:rsidRPr="00BD71D9">
              <w:rPr>
                <w:sz w:val="20"/>
                <w:szCs w:val="20"/>
              </w:rPr>
              <w:t>XX 1-7</w:t>
            </w:r>
          </w:p>
        </w:tc>
        <w:tc>
          <w:tcPr>
            <w:tcW w:w="2605" w:type="dxa"/>
            <w:shd w:val="clear" w:color="auto" w:fill="auto"/>
            <w:vAlign w:val="center"/>
          </w:tcPr>
          <w:p w14:paraId="176F9776" w14:textId="77777777" w:rsidR="000152C6" w:rsidRPr="00BD71D9" w:rsidRDefault="000152C6" w:rsidP="00C73F91">
            <w:pPr>
              <w:jc w:val="center"/>
              <w:rPr>
                <w:sz w:val="20"/>
                <w:szCs w:val="20"/>
              </w:rPr>
            </w:pPr>
            <w:r w:rsidRPr="00BD71D9">
              <w:rPr>
                <w:sz w:val="20"/>
                <w:szCs w:val="20"/>
              </w:rPr>
              <w:t>ZXVIIGIIR67@a</w:t>
            </w:r>
          </w:p>
        </w:tc>
      </w:tr>
      <w:tr w:rsidR="000152C6" w14:paraId="1BA92A21" w14:textId="77777777" w:rsidTr="00C73F91">
        <w:trPr>
          <w:trHeight w:val="38"/>
        </w:trPr>
        <w:tc>
          <w:tcPr>
            <w:tcW w:w="2943" w:type="dxa"/>
            <w:vMerge/>
            <w:vAlign w:val="center"/>
          </w:tcPr>
          <w:p w14:paraId="6D2683D7" w14:textId="77777777" w:rsidR="000152C6" w:rsidRPr="00BD71D9" w:rsidRDefault="000152C6" w:rsidP="00C73F91">
            <w:pPr>
              <w:jc w:val="center"/>
              <w:rPr>
                <w:i/>
                <w:sz w:val="20"/>
                <w:szCs w:val="20"/>
              </w:rPr>
            </w:pPr>
          </w:p>
        </w:tc>
        <w:tc>
          <w:tcPr>
            <w:tcW w:w="416" w:type="dxa"/>
            <w:vMerge/>
            <w:vAlign w:val="center"/>
          </w:tcPr>
          <w:p w14:paraId="799CC62A" w14:textId="77777777" w:rsidR="000152C6" w:rsidRPr="00BD71D9" w:rsidRDefault="000152C6" w:rsidP="00C73F91">
            <w:pPr>
              <w:jc w:val="center"/>
              <w:rPr>
                <w:sz w:val="20"/>
                <w:szCs w:val="20"/>
              </w:rPr>
            </w:pPr>
          </w:p>
        </w:tc>
        <w:tc>
          <w:tcPr>
            <w:tcW w:w="0" w:type="auto"/>
            <w:vMerge/>
            <w:vAlign w:val="center"/>
          </w:tcPr>
          <w:p w14:paraId="0E6B2B3A" w14:textId="77777777" w:rsidR="000152C6" w:rsidRPr="00BD71D9" w:rsidRDefault="000152C6" w:rsidP="00C73F91">
            <w:pPr>
              <w:jc w:val="center"/>
              <w:rPr>
                <w:sz w:val="20"/>
                <w:szCs w:val="20"/>
              </w:rPr>
            </w:pPr>
          </w:p>
        </w:tc>
        <w:tc>
          <w:tcPr>
            <w:tcW w:w="0" w:type="auto"/>
            <w:vAlign w:val="center"/>
          </w:tcPr>
          <w:p w14:paraId="40660E30" w14:textId="77777777" w:rsidR="000152C6" w:rsidRPr="00BD71D9" w:rsidRDefault="000152C6" w:rsidP="00C73F91">
            <w:pPr>
              <w:jc w:val="center"/>
              <w:rPr>
                <w:sz w:val="20"/>
                <w:szCs w:val="20"/>
              </w:rPr>
            </w:pPr>
          </w:p>
        </w:tc>
        <w:tc>
          <w:tcPr>
            <w:tcW w:w="1204" w:type="dxa"/>
            <w:vAlign w:val="center"/>
          </w:tcPr>
          <w:p w14:paraId="263B112B" w14:textId="77777777" w:rsidR="000152C6" w:rsidRPr="00BD71D9" w:rsidRDefault="000152C6" w:rsidP="00C73F91">
            <w:pPr>
              <w:jc w:val="center"/>
              <w:rPr>
                <w:sz w:val="20"/>
                <w:szCs w:val="20"/>
              </w:rPr>
            </w:pPr>
            <w:r w:rsidRPr="00BD71D9">
              <w:rPr>
                <w:sz w:val="20"/>
                <w:szCs w:val="20"/>
              </w:rPr>
              <w:t>III 15</w:t>
            </w:r>
          </w:p>
        </w:tc>
        <w:tc>
          <w:tcPr>
            <w:tcW w:w="2605" w:type="dxa"/>
            <w:shd w:val="clear" w:color="auto" w:fill="auto"/>
            <w:vAlign w:val="center"/>
          </w:tcPr>
          <w:p w14:paraId="430E6E45" w14:textId="77777777" w:rsidR="000152C6" w:rsidRPr="00BD71D9" w:rsidRDefault="000152C6" w:rsidP="00C73F91">
            <w:pPr>
              <w:jc w:val="center"/>
              <w:rPr>
                <w:sz w:val="20"/>
                <w:szCs w:val="20"/>
                <w:u w:val="single"/>
              </w:rPr>
            </w:pPr>
            <w:r w:rsidRPr="00BD71D9">
              <w:rPr>
                <w:sz w:val="20"/>
                <w:szCs w:val="20"/>
              </w:rPr>
              <w:t>ZXVIIGIIR64@a</w:t>
            </w:r>
          </w:p>
        </w:tc>
      </w:tr>
      <w:tr w:rsidR="000152C6" w14:paraId="0976E201" w14:textId="77777777" w:rsidTr="00C73F91">
        <w:trPr>
          <w:trHeight w:val="38"/>
        </w:trPr>
        <w:tc>
          <w:tcPr>
            <w:tcW w:w="2943" w:type="dxa"/>
            <w:vMerge/>
            <w:vAlign w:val="center"/>
          </w:tcPr>
          <w:p w14:paraId="43C1FE64" w14:textId="77777777" w:rsidR="000152C6" w:rsidRPr="00BD71D9" w:rsidRDefault="000152C6" w:rsidP="00C73F91">
            <w:pPr>
              <w:jc w:val="center"/>
              <w:rPr>
                <w:i/>
                <w:sz w:val="20"/>
                <w:szCs w:val="20"/>
              </w:rPr>
            </w:pPr>
          </w:p>
        </w:tc>
        <w:tc>
          <w:tcPr>
            <w:tcW w:w="416" w:type="dxa"/>
            <w:vMerge/>
            <w:vAlign w:val="center"/>
          </w:tcPr>
          <w:p w14:paraId="04492A55" w14:textId="77777777" w:rsidR="000152C6" w:rsidRPr="00BD71D9" w:rsidRDefault="000152C6" w:rsidP="00C73F91">
            <w:pPr>
              <w:jc w:val="center"/>
              <w:rPr>
                <w:sz w:val="20"/>
                <w:szCs w:val="20"/>
              </w:rPr>
            </w:pPr>
          </w:p>
        </w:tc>
        <w:tc>
          <w:tcPr>
            <w:tcW w:w="0" w:type="auto"/>
            <w:vMerge/>
            <w:vAlign w:val="center"/>
          </w:tcPr>
          <w:p w14:paraId="05E9B6DB" w14:textId="77777777" w:rsidR="000152C6" w:rsidRPr="00BD71D9" w:rsidRDefault="000152C6" w:rsidP="00C73F91">
            <w:pPr>
              <w:jc w:val="center"/>
              <w:rPr>
                <w:sz w:val="20"/>
                <w:szCs w:val="20"/>
              </w:rPr>
            </w:pPr>
          </w:p>
        </w:tc>
        <w:tc>
          <w:tcPr>
            <w:tcW w:w="0" w:type="auto"/>
            <w:vAlign w:val="center"/>
          </w:tcPr>
          <w:p w14:paraId="721896F8" w14:textId="77777777" w:rsidR="000152C6" w:rsidRPr="00BD71D9" w:rsidRDefault="000152C6" w:rsidP="00C73F91">
            <w:pPr>
              <w:jc w:val="center"/>
              <w:rPr>
                <w:sz w:val="20"/>
                <w:szCs w:val="20"/>
              </w:rPr>
            </w:pPr>
          </w:p>
        </w:tc>
        <w:tc>
          <w:tcPr>
            <w:tcW w:w="1204" w:type="dxa"/>
            <w:vAlign w:val="center"/>
          </w:tcPr>
          <w:p w14:paraId="346496C4" w14:textId="77777777" w:rsidR="000152C6" w:rsidRPr="00BD71D9" w:rsidRDefault="000152C6" w:rsidP="00C73F91">
            <w:pPr>
              <w:jc w:val="center"/>
              <w:rPr>
                <w:sz w:val="20"/>
                <w:szCs w:val="20"/>
              </w:rPr>
            </w:pPr>
            <w:r w:rsidRPr="00BD71D9">
              <w:rPr>
                <w:sz w:val="20"/>
                <w:szCs w:val="20"/>
              </w:rPr>
              <w:t>XLIV 4 et XLV 2</w:t>
            </w:r>
          </w:p>
        </w:tc>
        <w:tc>
          <w:tcPr>
            <w:tcW w:w="2605" w:type="dxa"/>
            <w:shd w:val="clear" w:color="auto" w:fill="auto"/>
            <w:vAlign w:val="center"/>
          </w:tcPr>
          <w:p w14:paraId="11F89B9F" w14:textId="77777777" w:rsidR="000152C6" w:rsidRPr="00BD71D9" w:rsidRDefault="000152C6" w:rsidP="00C73F91">
            <w:pPr>
              <w:jc w:val="center"/>
              <w:rPr>
                <w:sz w:val="20"/>
                <w:szCs w:val="20"/>
                <w:u w:val="single"/>
              </w:rPr>
            </w:pPr>
            <w:r w:rsidRPr="00BD71D9">
              <w:rPr>
                <w:sz w:val="20"/>
                <w:szCs w:val="20"/>
              </w:rPr>
              <w:t>ZXVIIGIIR68@b</w:t>
            </w:r>
          </w:p>
        </w:tc>
      </w:tr>
      <w:tr w:rsidR="000152C6" w14:paraId="38E9A056" w14:textId="77777777" w:rsidTr="00C73F91">
        <w:trPr>
          <w:trHeight w:val="38"/>
        </w:trPr>
        <w:tc>
          <w:tcPr>
            <w:tcW w:w="2943" w:type="dxa"/>
            <w:vMerge/>
            <w:vAlign w:val="center"/>
          </w:tcPr>
          <w:p w14:paraId="30C8FF87" w14:textId="77777777" w:rsidR="000152C6" w:rsidRPr="00BD71D9" w:rsidRDefault="000152C6" w:rsidP="00C73F91">
            <w:pPr>
              <w:jc w:val="center"/>
              <w:rPr>
                <w:i/>
                <w:sz w:val="20"/>
                <w:szCs w:val="20"/>
              </w:rPr>
            </w:pPr>
          </w:p>
        </w:tc>
        <w:tc>
          <w:tcPr>
            <w:tcW w:w="416" w:type="dxa"/>
            <w:vMerge/>
            <w:vAlign w:val="center"/>
          </w:tcPr>
          <w:p w14:paraId="29FFBC9B" w14:textId="77777777" w:rsidR="000152C6" w:rsidRPr="00BD71D9" w:rsidRDefault="000152C6" w:rsidP="00C73F91">
            <w:pPr>
              <w:jc w:val="center"/>
              <w:rPr>
                <w:sz w:val="20"/>
                <w:szCs w:val="20"/>
              </w:rPr>
            </w:pPr>
          </w:p>
        </w:tc>
        <w:tc>
          <w:tcPr>
            <w:tcW w:w="0" w:type="auto"/>
            <w:vMerge/>
            <w:vAlign w:val="center"/>
          </w:tcPr>
          <w:p w14:paraId="52F342A0" w14:textId="77777777" w:rsidR="000152C6" w:rsidRPr="00BD71D9" w:rsidRDefault="000152C6" w:rsidP="00C73F91">
            <w:pPr>
              <w:jc w:val="center"/>
              <w:rPr>
                <w:sz w:val="20"/>
                <w:szCs w:val="20"/>
              </w:rPr>
            </w:pPr>
          </w:p>
        </w:tc>
        <w:tc>
          <w:tcPr>
            <w:tcW w:w="0" w:type="auto"/>
            <w:vAlign w:val="center"/>
          </w:tcPr>
          <w:p w14:paraId="594FD66E" w14:textId="77777777" w:rsidR="000152C6" w:rsidRPr="00BD71D9" w:rsidRDefault="000152C6" w:rsidP="00C73F91">
            <w:pPr>
              <w:jc w:val="center"/>
              <w:rPr>
                <w:sz w:val="20"/>
                <w:szCs w:val="20"/>
              </w:rPr>
            </w:pPr>
          </w:p>
        </w:tc>
        <w:tc>
          <w:tcPr>
            <w:tcW w:w="1204" w:type="dxa"/>
            <w:vAlign w:val="center"/>
          </w:tcPr>
          <w:p w14:paraId="66E21FC9" w14:textId="77777777" w:rsidR="000152C6" w:rsidRPr="00BD71D9" w:rsidRDefault="000152C6" w:rsidP="00C73F91">
            <w:pPr>
              <w:jc w:val="center"/>
              <w:rPr>
                <w:sz w:val="20"/>
                <w:szCs w:val="20"/>
              </w:rPr>
            </w:pPr>
            <w:r w:rsidRPr="00BD71D9">
              <w:rPr>
                <w:sz w:val="20"/>
                <w:szCs w:val="20"/>
              </w:rPr>
              <w:t>XX 15-16</w:t>
            </w:r>
          </w:p>
        </w:tc>
        <w:tc>
          <w:tcPr>
            <w:tcW w:w="2605" w:type="dxa"/>
            <w:shd w:val="clear" w:color="auto" w:fill="auto"/>
            <w:vAlign w:val="center"/>
          </w:tcPr>
          <w:p w14:paraId="0BEA5C75" w14:textId="77777777" w:rsidR="000152C6" w:rsidRPr="00BD71D9" w:rsidRDefault="000152C6" w:rsidP="00C73F91">
            <w:pPr>
              <w:jc w:val="center"/>
              <w:rPr>
                <w:sz w:val="20"/>
                <w:szCs w:val="20"/>
                <w:u w:val="single"/>
              </w:rPr>
            </w:pPr>
            <w:r w:rsidRPr="00BD71D9">
              <w:rPr>
                <w:sz w:val="20"/>
                <w:szCs w:val="20"/>
                <w:u w:val="single"/>
              </w:rPr>
              <w:t>ZXVIIGIIR60@a</w:t>
            </w:r>
          </w:p>
        </w:tc>
      </w:tr>
      <w:tr w:rsidR="000152C6" w14:paraId="6ED63B14" w14:textId="77777777" w:rsidTr="00C73F91">
        <w:trPr>
          <w:trHeight w:val="38"/>
        </w:trPr>
        <w:tc>
          <w:tcPr>
            <w:tcW w:w="2943" w:type="dxa"/>
            <w:vMerge/>
            <w:vAlign w:val="center"/>
          </w:tcPr>
          <w:p w14:paraId="75B8E70B" w14:textId="77777777" w:rsidR="000152C6" w:rsidRPr="00BD71D9" w:rsidRDefault="000152C6" w:rsidP="00C73F91">
            <w:pPr>
              <w:jc w:val="center"/>
              <w:rPr>
                <w:i/>
                <w:sz w:val="20"/>
                <w:szCs w:val="20"/>
              </w:rPr>
            </w:pPr>
          </w:p>
        </w:tc>
        <w:tc>
          <w:tcPr>
            <w:tcW w:w="416" w:type="dxa"/>
            <w:vMerge/>
            <w:vAlign w:val="center"/>
          </w:tcPr>
          <w:p w14:paraId="51848F1A" w14:textId="77777777" w:rsidR="000152C6" w:rsidRPr="00BD71D9" w:rsidRDefault="000152C6" w:rsidP="00C73F91">
            <w:pPr>
              <w:jc w:val="center"/>
              <w:rPr>
                <w:sz w:val="20"/>
                <w:szCs w:val="20"/>
              </w:rPr>
            </w:pPr>
          </w:p>
        </w:tc>
        <w:tc>
          <w:tcPr>
            <w:tcW w:w="0" w:type="auto"/>
            <w:vMerge/>
            <w:vAlign w:val="center"/>
          </w:tcPr>
          <w:p w14:paraId="6572A6E5" w14:textId="77777777" w:rsidR="000152C6" w:rsidRPr="00BD71D9" w:rsidRDefault="000152C6" w:rsidP="00C73F91">
            <w:pPr>
              <w:jc w:val="center"/>
              <w:rPr>
                <w:sz w:val="20"/>
                <w:szCs w:val="20"/>
              </w:rPr>
            </w:pPr>
          </w:p>
        </w:tc>
        <w:tc>
          <w:tcPr>
            <w:tcW w:w="0" w:type="auto"/>
            <w:vAlign w:val="center"/>
          </w:tcPr>
          <w:p w14:paraId="7A797FD8" w14:textId="77777777" w:rsidR="000152C6" w:rsidRPr="00BD71D9" w:rsidRDefault="000152C6" w:rsidP="00C73F91">
            <w:pPr>
              <w:jc w:val="center"/>
              <w:rPr>
                <w:sz w:val="20"/>
                <w:szCs w:val="20"/>
              </w:rPr>
            </w:pPr>
          </w:p>
        </w:tc>
        <w:tc>
          <w:tcPr>
            <w:tcW w:w="1204" w:type="dxa"/>
            <w:vAlign w:val="center"/>
          </w:tcPr>
          <w:p w14:paraId="222A8DD0" w14:textId="77777777" w:rsidR="000152C6" w:rsidRPr="00BD71D9" w:rsidRDefault="000152C6" w:rsidP="00C73F91">
            <w:pPr>
              <w:jc w:val="center"/>
              <w:rPr>
                <w:sz w:val="20"/>
                <w:szCs w:val="20"/>
              </w:rPr>
            </w:pPr>
            <w:r w:rsidRPr="00BD71D9">
              <w:rPr>
                <w:sz w:val="20"/>
                <w:szCs w:val="20"/>
              </w:rPr>
              <w:t>XXXIX</w:t>
            </w:r>
          </w:p>
        </w:tc>
        <w:tc>
          <w:tcPr>
            <w:tcW w:w="2605" w:type="dxa"/>
            <w:shd w:val="clear" w:color="auto" w:fill="auto"/>
            <w:vAlign w:val="center"/>
          </w:tcPr>
          <w:p w14:paraId="558F2048" w14:textId="194CCBE9" w:rsidR="000152C6" w:rsidRPr="00BD71D9" w:rsidRDefault="00000000" w:rsidP="00C73F91">
            <w:pPr>
              <w:jc w:val="center"/>
              <w:rPr>
                <w:sz w:val="20"/>
                <w:szCs w:val="20"/>
                <w:u w:val="single"/>
              </w:rPr>
            </w:pPr>
            <w:hyperlink r:id="rId14419" w:anchor="Desc_ZXVIIGIIR59gamma" w:history="1">
              <w:r w:rsidR="000152C6" w:rsidRPr="00BD71D9">
                <w:rPr>
                  <w:rStyle w:val="Hyperlink"/>
                  <w:sz w:val="20"/>
                  <w:szCs w:val="20"/>
                </w:rPr>
                <w:t>ZXVIIGIIR59@c</w:t>
              </w:r>
            </w:hyperlink>
          </w:p>
        </w:tc>
      </w:tr>
      <w:tr w:rsidR="000152C6" w14:paraId="51B4F3C9" w14:textId="77777777" w:rsidTr="00C73F91">
        <w:trPr>
          <w:trHeight w:val="233"/>
        </w:trPr>
        <w:tc>
          <w:tcPr>
            <w:tcW w:w="2943" w:type="dxa"/>
            <w:vMerge/>
            <w:vAlign w:val="center"/>
          </w:tcPr>
          <w:p w14:paraId="2BA54EB3" w14:textId="77777777" w:rsidR="000152C6" w:rsidRPr="00BD71D9" w:rsidRDefault="000152C6" w:rsidP="00C73F91">
            <w:pPr>
              <w:jc w:val="center"/>
              <w:rPr>
                <w:i/>
                <w:sz w:val="20"/>
                <w:szCs w:val="20"/>
              </w:rPr>
            </w:pPr>
          </w:p>
        </w:tc>
        <w:tc>
          <w:tcPr>
            <w:tcW w:w="416" w:type="dxa"/>
            <w:vMerge/>
            <w:vAlign w:val="center"/>
          </w:tcPr>
          <w:p w14:paraId="7FC8FA2C" w14:textId="77777777" w:rsidR="000152C6" w:rsidRPr="00BD71D9" w:rsidRDefault="000152C6" w:rsidP="00C73F91">
            <w:pPr>
              <w:jc w:val="center"/>
              <w:rPr>
                <w:sz w:val="20"/>
                <w:szCs w:val="20"/>
              </w:rPr>
            </w:pPr>
          </w:p>
        </w:tc>
        <w:tc>
          <w:tcPr>
            <w:tcW w:w="0" w:type="auto"/>
            <w:vMerge/>
            <w:vAlign w:val="center"/>
          </w:tcPr>
          <w:p w14:paraId="5C325F52" w14:textId="77777777" w:rsidR="000152C6" w:rsidRPr="00BD71D9" w:rsidRDefault="000152C6" w:rsidP="00C73F91">
            <w:pPr>
              <w:jc w:val="center"/>
              <w:rPr>
                <w:sz w:val="20"/>
                <w:szCs w:val="20"/>
              </w:rPr>
            </w:pPr>
          </w:p>
        </w:tc>
        <w:tc>
          <w:tcPr>
            <w:tcW w:w="0" w:type="auto"/>
            <w:vAlign w:val="center"/>
          </w:tcPr>
          <w:p w14:paraId="137FB804" w14:textId="77777777" w:rsidR="000152C6" w:rsidRPr="00BD71D9" w:rsidRDefault="000152C6" w:rsidP="00C73F91">
            <w:pPr>
              <w:jc w:val="center"/>
              <w:rPr>
                <w:sz w:val="20"/>
                <w:szCs w:val="20"/>
              </w:rPr>
            </w:pPr>
          </w:p>
        </w:tc>
        <w:tc>
          <w:tcPr>
            <w:tcW w:w="1204" w:type="dxa"/>
            <w:vAlign w:val="center"/>
          </w:tcPr>
          <w:p w14:paraId="25C32229" w14:textId="77777777" w:rsidR="000152C6" w:rsidRPr="00BD71D9" w:rsidRDefault="000152C6" w:rsidP="00C73F91">
            <w:pPr>
              <w:jc w:val="center"/>
              <w:rPr>
                <w:sz w:val="20"/>
                <w:szCs w:val="20"/>
              </w:rPr>
            </w:pPr>
            <w:r w:rsidRPr="00BD71D9">
              <w:rPr>
                <w:sz w:val="20"/>
                <w:szCs w:val="20"/>
              </w:rPr>
              <w:t>XXX 24 et VII 52</w:t>
            </w:r>
          </w:p>
        </w:tc>
        <w:tc>
          <w:tcPr>
            <w:tcW w:w="2605" w:type="dxa"/>
            <w:shd w:val="clear" w:color="auto" w:fill="auto"/>
            <w:vAlign w:val="center"/>
          </w:tcPr>
          <w:p w14:paraId="4A0234EB" w14:textId="77777777" w:rsidR="000152C6" w:rsidRPr="00BD71D9" w:rsidRDefault="000152C6" w:rsidP="00C73F91">
            <w:pPr>
              <w:jc w:val="center"/>
              <w:rPr>
                <w:sz w:val="20"/>
                <w:szCs w:val="20"/>
              </w:rPr>
            </w:pPr>
            <w:r w:rsidRPr="00BD71D9">
              <w:rPr>
                <w:sz w:val="20"/>
                <w:szCs w:val="20"/>
              </w:rPr>
              <w:t>ZXVIIGIIR56@d</w:t>
            </w:r>
          </w:p>
        </w:tc>
      </w:tr>
      <w:tr w:rsidR="000152C6" w14:paraId="144CFF2C" w14:textId="77777777" w:rsidTr="00C73F91">
        <w:trPr>
          <w:trHeight w:val="232"/>
        </w:trPr>
        <w:tc>
          <w:tcPr>
            <w:tcW w:w="2943" w:type="dxa"/>
            <w:vMerge/>
            <w:vAlign w:val="center"/>
          </w:tcPr>
          <w:p w14:paraId="25F94CC0" w14:textId="77777777" w:rsidR="000152C6" w:rsidRPr="00BD71D9" w:rsidRDefault="000152C6" w:rsidP="00C73F91">
            <w:pPr>
              <w:jc w:val="center"/>
              <w:rPr>
                <w:i/>
                <w:sz w:val="20"/>
                <w:szCs w:val="20"/>
              </w:rPr>
            </w:pPr>
          </w:p>
        </w:tc>
        <w:tc>
          <w:tcPr>
            <w:tcW w:w="416" w:type="dxa"/>
            <w:vMerge/>
            <w:vAlign w:val="center"/>
          </w:tcPr>
          <w:p w14:paraId="68021659" w14:textId="77777777" w:rsidR="000152C6" w:rsidRPr="00BD71D9" w:rsidRDefault="000152C6" w:rsidP="00C73F91">
            <w:pPr>
              <w:jc w:val="center"/>
              <w:rPr>
                <w:sz w:val="20"/>
                <w:szCs w:val="20"/>
              </w:rPr>
            </w:pPr>
          </w:p>
        </w:tc>
        <w:tc>
          <w:tcPr>
            <w:tcW w:w="0" w:type="auto"/>
            <w:vMerge/>
            <w:vAlign w:val="center"/>
          </w:tcPr>
          <w:p w14:paraId="332041CE" w14:textId="77777777" w:rsidR="000152C6" w:rsidRPr="00BD71D9" w:rsidRDefault="000152C6" w:rsidP="00C73F91">
            <w:pPr>
              <w:jc w:val="center"/>
              <w:rPr>
                <w:sz w:val="20"/>
                <w:szCs w:val="20"/>
              </w:rPr>
            </w:pPr>
          </w:p>
        </w:tc>
        <w:tc>
          <w:tcPr>
            <w:tcW w:w="0" w:type="auto"/>
            <w:vAlign w:val="center"/>
          </w:tcPr>
          <w:p w14:paraId="77893DC5" w14:textId="77777777" w:rsidR="000152C6" w:rsidRPr="00BD71D9" w:rsidRDefault="000152C6" w:rsidP="00C73F91">
            <w:pPr>
              <w:jc w:val="center"/>
              <w:rPr>
                <w:sz w:val="20"/>
                <w:szCs w:val="20"/>
              </w:rPr>
            </w:pPr>
          </w:p>
        </w:tc>
        <w:tc>
          <w:tcPr>
            <w:tcW w:w="1204" w:type="dxa"/>
            <w:vAlign w:val="center"/>
          </w:tcPr>
          <w:p w14:paraId="6713A8C6" w14:textId="77777777" w:rsidR="000152C6" w:rsidRPr="00BD71D9" w:rsidRDefault="000152C6" w:rsidP="00C73F91">
            <w:pPr>
              <w:jc w:val="center"/>
              <w:rPr>
                <w:sz w:val="20"/>
                <w:szCs w:val="20"/>
              </w:rPr>
            </w:pPr>
            <w:r w:rsidRPr="00BD71D9">
              <w:rPr>
                <w:sz w:val="20"/>
                <w:szCs w:val="20"/>
              </w:rPr>
              <w:t>XXX 25</w:t>
            </w:r>
          </w:p>
        </w:tc>
        <w:tc>
          <w:tcPr>
            <w:tcW w:w="2605" w:type="dxa"/>
            <w:shd w:val="clear" w:color="auto" w:fill="auto"/>
            <w:vAlign w:val="center"/>
          </w:tcPr>
          <w:p w14:paraId="783E97A8" w14:textId="77777777" w:rsidR="000152C6" w:rsidRPr="00BD71D9" w:rsidRDefault="000152C6" w:rsidP="00C73F91">
            <w:pPr>
              <w:jc w:val="center"/>
              <w:rPr>
                <w:sz w:val="20"/>
                <w:szCs w:val="20"/>
              </w:rPr>
            </w:pPr>
            <w:r w:rsidRPr="00BD71D9">
              <w:rPr>
                <w:sz w:val="20"/>
                <w:szCs w:val="20"/>
              </w:rPr>
              <w:t>ZXVIIGIIR57@d</w:t>
            </w:r>
          </w:p>
        </w:tc>
      </w:tr>
      <w:tr w:rsidR="000152C6" w14:paraId="64824E77" w14:textId="77777777" w:rsidTr="00C73F91">
        <w:trPr>
          <w:trHeight w:val="460"/>
        </w:trPr>
        <w:tc>
          <w:tcPr>
            <w:tcW w:w="2943" w:type="dxa"/>
            <w:vMerge w:val="restart"/>
            <w:vAlign w:val="center"/>
          </w:tcPr>
          <w:p w14:paraId="68E5E744" w14:textId="77777777" w:rsidR="000152C6" w:rsidRPr="0032190F" w:rsidRDefault="000152C6" w:rsidP="00C73F91">
            <w:pPr>
              <w:jc w:val="center"/>
              <w:rPr>
                <w:i/>
                <w:sz w:val="20"/>
                <w:szCs w:val="20"/>
                <w:lang w:val="fr-FR"/>
              </w:rPr>
            </w:pPr>
            <w:r w:rsidRPr="0032190F">
              <w:rPr>
                <w:i/>
                <w:sz w:val="20"/>
                <w:szCs w:val="20"/>
                <w:lang w:val="fr-FR"/>
              </w:rPr>
              <w:t>5) Les Rochers Santa Maria</w:t>
            </w:r>
          </w:p>
          <w:p w14:paraId="56E602F4" w14:textId="77777777" w:rsidR="000152C6" w:rsidRPr="0032190F" w:rsidRDefault="000152C6" w:rsidP="00C73F91">
            <w:pPr>
              <w:jc w:val="center"/>
              <w:rPr>
                <w:i/>
                <w:sz w:val="20"/>
                <w:szCs w:val="20"/>
                <w:lang w:val="fr-FR"/>
              </w:rPr>
            </w:pPr>
            <w:r w:rsidRPr="0032190F">
              <w:rPr>
                <w:sz w:val="20"/>
                <w:lang w:val="fr-FR"/>
              </w:rPr>
              <w:t>« Au pied [des rochers Santa Maria], près du torrent se trouvent quelques roches rugueux avec des figures qui sautent immédiatement aux yeux » p. 96</w:t>
            </w:r>
          </w:p>
        </w:tc>
        <w:tc>
          <w:tcPr>
            <w:tcW w:w="416" w:type="dxa"/>
            <w:vAlign w:val="center"/>
          </w:tcPr>
          <w:p w14:paraId="510C3005" w14:textId="77777777" w:rsidR="000152C6" w:rsidRPr="00BD71D9" w:rsidRDefault="000152C6" w:rsidP="00C73F91">
            <w:pPr>
              <w:jc w:val="center"/>
              <w:rPr>
                <w:sz w:val="20"/>
                <w:szCs w:val="20"/>
              </w:rPr>
            </w:pPr>
            <w:r w:rsidRPr="00BD71D9">
              <w:rPr>
                <w:sz w:val="20"/>
                <w:szCs w:val="20"/>
              </w:rPr>
              <w:t>a</w:t>
            </w:r>
          </w:p>
        </w:tc>
        <w:tc>
          <w:tcPr>
            <w:tcW w:w="0" w:type="auto"/>
            <w:vAlign w:val="center"/>
          </w:tcPr>
          <w:p w14:paraId="5B9B0070" w14:textId="77777777" w:rsidR="000152C6" w:rsidRPr="00BD71D9" w:rsidRDefault="000152C6" w:rsidP="00C73F91">
            <w:pPr>
              <w:rPr>
                <w:sz w:val="20"/>
                <w:szCs w:val="20"/>
              </w:rPr>
            </w:pPr>
          </w:p>
        </w:tc>
        <w:tc>
          <w:tcPr>
            <w:tcW w:w="0" w:type="auto"/>
            <w:vAlign w:val="center"/>
          </w:tcPr>
          <w:p w14:paraId="646CB39C" w14:textId="77777777" w:rsidR="000152C6" w:rsidRPr="00BD71D9" w:rsidRDefault="000152C6" w:rsidP="00C73F91">
            <w:pPr>
              <w:jc w:val="center"/>
              <w:rPr>
                <w:sz w:val="20"/>
                <w:szCs w:val="20"/>
              </w:rPr>
            </w:pPr>
            <w:r w:rsidRPr="00BD71D9">
              <w:rPr>
                <w:sz w:val="20"/>
                <w:szCs w:val="20"/>
              </w:rPr>
              <w:t>-</w:t>
            </w:r>
          </w:p>
        </w:tc>
        <w:tc>
          <w:tcPr>
            <w:tcW w:w="1204" w:type="dxa"/>
            <w:vAlign w:val="center"/>
          </w:tcPr>
          <w:p w14:paraId="3933493B" w14:textId="77777777" w:rsidR="000152C6" w:rsidRPr="00BD71D9" w:rsidRDefault="000152C6" w:rsidP="00C73F91">
            <w:pPr>
              <w:jc w:val="center"/>
              <w:rPr>
                <w:sz w:val="20"/>
                <w:szCs w:val="20"/>
              </w:rPr>
            </w:pPr>
            <w:r w:rsidRPr="00BD71D9">
              <w:rPr>
                <w:sz w:val="20"/>
                <w:szCs w:val="20"/>
              </w:rPr>
              <w:t>XVIII 10</w:t>
            </w:r>
          </w:p>
        </w:tc>
        <w:tc>
          <w:tcPr>
            <w:tcW w:w="2605" w:type="dxa"/>
            <w:vAlign w:val="center"/>
          </w:tcPr>
          <w:p w14:paraId="7F8D22F0" w14:textId="77777777" w:rsidR="000152C6" w:rsidRPr="00BD71D9" w:rsidRDefault="000152C6" w:rsidP="00C73F91">
            <w:pPr>
              <w:jc w:val="center"/>
              <w:rPr>
                <w:sz w:val="20"/>
                <w:szCs w:val="20"/>
              </w:rPr>
            </w:pPr>
            <w:r w:rsidRPr="00BD71D9">
              <w:rPr>
                <w:sz w:val="20"/>
                <w:szCs w:val="20"/>
              </w:rPr>
              <w:t>ZXVIIGIIR54@d</w:t>
            </w:r>
          </w:p>
        </w:tc>
      </w:tr>
      <w:tr w:rsidR="000152C6" w14:paraId="239D0D59" w14:textId="77777777" w:rsidTr="00C73F91">
        <w:tc>
          <w:tcPr>
            <w:tcW w:w="2943" w:type="dxa"/>
            <w:vMerge/>
            <w:vAlign w:val="center"/>
          </w:tcPr>
          <w:p w14:paraId="7609200A" w14:textId="77777777" w:rsidR="000152C6" w:rsidRPr="00BD71D9" w:rsidRDefault="000152C6" w:rsidP="00C73F91">
            <w:pPr>
              <w:jc w:val="center"/>
              <w:rPr>
                <w:i/>
                <w:sz w:val="20"/>
                <w:szCs w:val="20"/>
              </w:rPr>
            </w:pPr>
          </w:p>
        </w:tc>
        <w:tc>
          <w:tcPr>
            <w:tcW w:w="416" w:type="dxa"/>
            <w:vAlign w:val="center"/>
          </w:tcPr>
          <w:p w14:paraId="571F26A7" w14:textId="77777777" w:rsidR="000152C6" w:rsidRPr="00BD71D9" w:rsidRDefault="000152C6" w:rsidP="00C73F91">
            <w:pPr>
              <w:jc w:val="center"/>
              <w:rPr>
                <w:sz w:val="20"/>
                <w:szCs w:val="20"/>
              </w:rPr>
            </w:pPr>
            <w:r w:rsidRPr="00BD71D9">
              <w:rPr>
                <w:sz w:val="20"/>
                <w:szCs w:val="20"/>
              </w:rPr>
              <w:t>b</w:t>
            </w:r>
          </w:p>
        </w:tc>
        <w:tc>
          <w:tcPr>
            <w:tcW w:w="0" w:type="auto"/>
            <w:vAlign w:val="center"/>
          </w:tcPr>
          <w:p w14:paraId="611ABACB" w14:textId="77777777" w:rsidR="000152C6" w:rsidRPr="00BD71D9" w:rsidRDefault="000152C6" w:rsidP="00C73F91">
            <w:pPr>
              <w:jc w:val="center"/>
              <w:rPr>
                <w:sz w:val="20"/>
                <w:szCs w:val="20"/>
              </w:rPr>
            </w:pPr>
          </w:p>
        </w:tc>
        <w:tc>
          <w:tcPr>
            <w:tcW w:w="0" w:type="auto"/>
            <w:vAlign w:val="center"/>
          </w:tcPr>
          <w:p w14:paraId="597CEDB0" w14:textId="77777777" w:rsidR="000152C6" w:rsidRPr="00BD71D9" w:rsidRDefault="000152C6" w:rsidP="00C73F91">
            <w:pPr>
              <w:jc w:val="center"/>
              <w:rPr>
                <w:sz w:val="20"/>
                <w:szCs w:val="20"/>
              </w:rPr>
            </w:pPr>
            <w:r w:rsidRPr="00BD71D9">
              <w:rPr>
                <w:sz w:val="20"/>
                <w:szCs w:val="20"/>
              </w:rPr>
              <w:t>1</w:t>
            </w:r>
            <w:r w:rsidRPr="00BD71D9">
              <w:rPr>
                <w:sz w:val="20"/>
                <w:szCs w:val="20"/>
                <w:vertAlign w:val="superscript"/>
              </w:rPr>
              <w:t>e</w:t>
            </w:r>
            <w:r w:rsidRPr="00BD71D9">
              <w:rPr>
                <w:sz w:val="20"/>
                <w:szCs w:val="20"/>
              </w:rPr>
              <w:t xml:space="preserve"> arête</w:t>
            </w:r>
          </w:p>
        </w:tc>
        <w:tc>
          <w:tcPr>
            <w:tcW w:w="1204" w:type="dxa"/>
            <w:vAlign w:val="center"/>
          </w:tcPr>
          <w:p w14:paraId="28B76104" w14:textId="77777777" w:rsidR="000152C6" w:rsidRPr="00BD71D9" w:rsidRDefault="000152C6" w:rsidP="00C73F91">
            <w:pPr>
              <w:jc w:val="center"/>
              <w:rPr>
                <w:sz w:val="20"/>
                <w:szCs w:val="20"/>
              </w:rPr>
            </w:pPr>
            <w:r w:rsidRPr="00BD71D9">
              <w:rPr>
                <w:sz w:val="20"/>
                <w:szCs w:val="20"/>
              </w:rPr>
              <w:t>XXX 27-34</w:t>
            </w:r>
          </w:p>
        </w:tc>
        <w:tc>
          <w:tcPr>
            <w:tcW w:w="2605" w:type="dxa"/>
            <w:vAlign w:val="center"/>
          </w:tcPr>
          <w:p w14:paraId="1E119565" w14:textId="77777777" w:rsidR="000152C6" w:rsidRPr="00BD71D9" w:rsidRDefault="000152C6" w:rsidP="00C73F91">
            <w:pPr>
              <w:jc w:val="center"/>
              <w:rPr>
                <w:sz w:val="20"/>
                <w:szCs w:val="20"/>
              </w:rPr>
            </w:pPr>
            <w:r w:rsidRPr="00BD71D9">
              <w:rPr>
                <w:sz w:val="20"/>
                <w:szCs w:val="20"/>
              </w:rPr>
              <w:t>ZXVIIGIIR42@a à 42@c</w:t>
            </w:r>
          </w:p>
        </w:tc>
      </w:tr>
      <w:tr w:rsidR="000152C6" w14:paraId="78B6AA2B" w14:textId="77777777" w:rsidTr="00C73F91">
        <w:tc>
          <w:tcPr>
            <w:tcW w:w="2943" w:type="dxa"/>
            <w:vMerge/>
            <w:vAlign w:val="center"/>
          </w:tcPr>
          <w:p w14:paraId="5B15D803" w14:textId="77777777" w:rsidR="000152C6" w:rsidRPr="00BD71D9" w:rsidRDefault="000152C6" w:rsidP="00C73F91">
            <w:pPr>
              <w:jc w:val="center"/>
              <w:rPr>
                <w:i/>
                <w:sz w:val="20"/>
                <w:szCs w:val="20"/>
              </w:rPr>
            </w:pPr>
          </w:p>
        </w:tc>
        <w:tc>
          <w:tcPr>
            <w:tcW w:w="416" w:type="dxa"/>
            <w:vAlign w:val="center"/>
          </w:tcPr>
          <w:p w14:paraId="700CCC45" w14:textId="77777777" w:rsidR="000152C6" w:rsidRPr="00BD71D9" w:rsidRDefault="000152C6" w:rsidP="00C73F91">
            <w:pPr>
              <w:jc w:val="center"/>
              <w:rPr>
                <w:sz w:val="20"/>
                <w:szCs w:val="20"/>
              </w:rPr>
            </w:pPr>
            <w:r w:rsidRPr="00BD71D9">
              <w:rPr>
                <w:sz w:val="20"/>
                <w:szCs w:val="20"/>
              </w:rPr>
              <w:t>c</w:t>
            </w:r>
          </w:p>
        </w:tc>
        <w:tc>
          <w:tcPr>
            <w:tcW w:w="0" w:type="auto"/>
            <w:vAlign w:val="center"/>
          </w:tcPr>
          <w:p w14:paraId="36056376" w14:textId="77777777" w:rsidR="000152C6" w:rsidRPr="00BD71D9" w:rsidRDefault="000152C6" w:rsidP="00C73F91">
            <w:pPr>
              <w:jc w:val="center"/>
              <w:rPr>
                <w:sz w:val="20"/>
                <w:szCs w:val="20"/>
              </w:rPr>
            </w:pPr>
          </w:p>
        </w:tc>
        <w:tc>
          <w:tcPr>
            <w:tcW w:w="0" w:type="auto"/>
            <w:vAlign w:val="center"/>
          </w:tcPr>
          <w:p w14:paraId="07C56B08" w14:textId="77777777" w:rsidR="000152C6" w:rsidRPr="00BD71D9" w:rsidRDefault="000152C6" w:rsidP="00C73F91">
            <w:pPr>
              <w:jc w:val="center"/>
              <w:rPr>
                <w:sz w:val="20"/>
                <w:szCs w:val="20"/>
              </w:rPr>
            </w:pPr>
            <w:r w:rsidRPr="00BD71D9">
              <w:rPr>
                <w:sz w:val="20"/>
                <w:szCs w:val="20"/>
              </w:rPr>
              <w:t>2</w:t>
            </w:r>
            <w:r w:rsidRPr="00BD71D9">
              <w:rPr>
                <w:sz w:val="20"/>
                <w:szCs w:val="20"/>
                <w:vertAlign w:val="superscript"/>
              </w:rPr>
              <w:t>e</w:t>
            </w:r>
            <w:r w:rsidRPr="00BD71D9">
              <w:rPr>
                <w:sz w:val="20"/>
                <w:szCs w:val="20"/>
              </w:rPr>
              <w:t xml:space="preserve"> arête</w:t>
            </w:r>
          </w:p>
        </w:tc>
        <w:tc>
          <w:tcPr>
            <w:tcW w:w="1204" w:type="dxa"/>
            <w:vAlign w:val="center"/>
          </w:tcPr>
          <w:p w14:paraId="3BA7B81F" w14:textId="77777777" w:rsidR="000152C6" w:rsidRPr="00BD71D9" w:rsidRDefault="000152C6" w:rsidP="00C73F91">
            <w:pPr>
              <w:jc w:val="center"/>
              <w:rPr>
                <w:sz w:val="20"/>
                <w:szCs w:val="20"/>
              </w:rPr>
            </w:pPr>
            <w:r w:rsidRPr="00BD71D9">
              <w:rPr>
                <w:sz w:val="20"/>
                <w:szCs w:val="20"/>
              </w:rPr>
              <w:t>XLIV 5</w:t>
            </w:r>
          </w:p>
        </w:tc>
        <w:tc>
          <w:tcPr>
            <w:tcW w:w="2605" w:type="dxa"/>
            <w:vAlign w:val="center"/>
          </w:tcPr>
          <w:p w14:paraId="2C4F492A" w14:textId="77777777" w:rsidR="000152C6" w:rsidRPr="00BD71D9" w:rsidRDefault="000152C6" w:rsidP="00C73F91">
            <w:pPr>
              <w:jc w:val="center"/>
              <w:rPr>
                <w:sz w:val="20"/>
                <w:szCs w:val="20"/>
              </w:rPr>
            </w:pPr>
            <w:r w:rsidRPr="00BD71D9">
              <w:rPr>
                <w:sz w:val="20"/>
                <w:szCs w:val="20"/>
              </w:rPr>
              <w:t>ZXVIIGIIR46@c</w:t>
            </w:r>
          </w:p>
        </w:tc>
      </w:tr>
      <w:tr w:rsidR="000152C6" w14:paraId="405FC849" w14:textId="77777777" w:rsidTr="00C73F91">
        <w:tc>
          <w:tcPr>
            <w:tcW w:w="2943" w:type="dxa"/>
            <w:vMerge/>
            <w:vAlign w:val="center"/>
          </w:tcPr>
          <w:p w14:paraId="12AB32A1" w14:textId="77777777" w:rsidR="000152C6" w:rsidRPr="00BD71D9" w:rsidRDefault="000152C6" w:rsidP="00C73F91">
            <w:pPr>
              <w:jc w:val="center"/>
              <w:rPr>
                <w:i/>
                <w:sz w:val="20"/>
                <w:szCs w:val="20"/>
              </w:rPr>
            </w:pPr>
          </w:p>
        </w:tc>
        <w:tc>
          <w:tcPr>
            <w:tcW w:w="416" w:type="dxa"/>
            <w:vAlign w:val="center"/>
          </w:tcPr>
          <w:p w14:paraId="4CC1F978" w14:textId="77777777" w:rsidR="000152C6" w:rsidRPr="00BD71D9" w:rsidRDefault="000152C6" w:rsidP="00C73F91">
            <w:pPr>
              <w:jc w:val="center"/>
              <w:rPr>
                <w:sz w:val="20"/>
                <w:szCs w:val="20"/>
              </w:rPr>
            </w:pPr>
            <w:r w:rsidRPr="00BD71D9">
              <w:rPr>
                <w:sz w:val="20"/>
                <w:szCs w:val="20"/>
              </w:rPr>
              <w:t>d</w:t>
            </w:r>
          </w:p>
        </w:tc>
        <w:tc>
          <w:tcPr>
            <w:tcW w:w="0" w:type="auto"/>
            <w:vAlign w:val="center"/>
          </w:tcPr>
          <w:p w14:paraId="488C4629" w14:textId="77777777" w:rsidR="000152C6" w:rsidRPr="00BD71D9" w:rsidRDefault="000152C6" w:rsidP="00C73F91">
            <w:pPr>
              <w:jc w:val="center"/>
              <w:rPr>
                <w:sz w:val="20"/>
                <w:szCs w:val="20"/>
              </w:rPr>
            </w:pPr>
          </w:p>
        </w:tc>
        <w:tc>
          <w:tcPr>
            <w:tcW w:w="0" w:type="auto"/>
            <w:vAlign w:val="center"/>
          </w:tcPr>
          <w:p w14:paraId="486C7D5E" w14:textId="77777777" w:rsidR="000152C6" w:rsidRPr="00BD71D9" w:rsidRDefault="000152C6" w:rsidP="00C73F91">
            <w:pPr>
              <w:jc w:val="center"/>
              <w:rPr>
                <w:sz w:val="20"/>
                <w:szCs w:val="20"/>
              </w:rPr>
            </w:pPr>
            <w:r w:rsidRPr="00BD71D9">
              <w:rPr>
                <w:sz w:val="20"/>
                <w:szCs w:val="20"/>
              </w:rPr>
              <w:t>3</w:t>
            </w:r>
            <w:r w:rsidRPr="00BD71D9">
              <w:rPr>
                <w:sz w:val="20"/>
                <w:szCs w:val="20"/>
                <w:vertAlign w:val="superscript"/>
              </w:rPr>
              <w:t>e</w:t>
            </w:r>
            <w:r w:rsidRPr="00BD71D9">
              <w:rPr>
                <w:sz w:val="20"/>
                <w:szCs w:val="20"/>
              </w:rPr>
              <w:t xml:space="preserve"> arête</w:t>
            </w:r>
          </w:p>
        </w:tc>
        <w:tc>
          <w:tcPr>
            <w:tcW w:w="1204" w:type="dxa"/>
            <w:vAlign w:val="center"/>
          </w:tcPr>
          <w:p w14:paraId="05125D43" w14:textId="77777777" w:rsidR="000152C6" w:rsidRPr="00BD71D9" w:rsidRDefault="000152C6" w:rsidP="00C73F91">
            <w:pPr>
              <w:jc w:val="center"/>
              <w:rPr>
                <w:sz w:val="20"/>
                <w:szCs w:val="20"/>
              </w:rPr>
            </w:pPr>
            <w:r w:rsidRPr="00BD71D9">
              <w:rPr>
                <w:sz w:val="20"/>
                <w:szCs w:val="20"/>
              </w:rPr>
              <w:t>VII 50 et XXXII 4</w:t>
            </w:r>
          </w:p>
        </w:tc>
        <w:tc>
          <w:tcPr>
            <w:tcW w:w="2605" w:type="dxa"/>
            <w:vAlign w:val="center"/>
          </w:tcPr>
          <w:p w14:paraId="2C908C36" w14:textId="77777777" w:rsidR="000152C6" w:rsidRPr="00BD71D9" w:rsidRDefault="000152C6" w:rsidP="00C73F91">
            <w:pPr>
              <w:jc w:val="center"/>
              <w:rPr>
                <w:sz w:val="20"/>
                <w:szCs w:val="20"/>
              </w:rPr>
            </w:pPr>
            <w:r w:rsidRPr="00BD71D9">
              <w:rPr>
                <w:sz w:val="20"/>
                <w:szCs w:val="20"/>
              </w:rPr>
              <w:t>ZXVIIGIIR17@a</w:t>
            </w:r>
          </w:p>
        </w:tc>
      </w:tr>
      <w:tr w:rsidR="000152C6" w14:paraId="71C5D782" w14:textId="77777777" w:rsidTr="00C73F91">
        <w:tc>
          <w:tcPr>
            <w:tcW w:w="2943" w:type="dxa"/>
            <w:vMerge/>
            <w:vAlign w:val="center"/>
          </w:tcPr>
          <w:p w14:paraId="35937C1A" w14:textId="77777777" w:rsidR="000152C6" w:rsidRPr="00BD71D9" w:rsidRDefault="000152C6" w:rsidP="00C73F91">
            <w:pPr>
              <w:jc w:val="center"/>
              <w:rPr>
                <w:i/>
                <w:sz w:val="20"/>
                <w:szCs w:val="20"/>
              </w:rPr>
            </w:pPr>
          </w:p>
        </w:tc>
        <w:tc>
          <w:tcPr>
            <w:tcW w:w="416" w:type="dxa"/>
            <w:vAlign w:val="center"/>
          </w:tcPr>
          <w:p w14:paraId="760CB447" w14:textId="77777777" w:rsidR="000152C6" w:rsidRPr="00BD71D9" w:rsidRDefault="000152C6" w:rsidP="00C73F91">
            <w:pPr>
              <w:jc w:val="center"/>
              <w:rPr>
                <w:sz w:val="20"/>
                <w:szCs w:val="20"/>
              </w:rPr>
            </w:pPr>
            <w:r w:rsidRPr="00BD71D9">
              <w:rPr>
                <w:sz w:val="20"/>
                <w:szCs w:val="20"/>
              </w:rPr>
              <w:t>e</w:t>
            </w:r>
          </w:p>
        </w:tc>
        <w:tc>
          <w:tcPr>
            <w:tcW w:w="0" w:type="auto"/>
            <w:vAlign w:val="center"/>
          </w:tcPr>
          <w:p w14:paraId="606D08E5" w14:textId="77777777" w:rsidR="000152C6" w:rsidRPr="00BD71D9" w:rsidRDefault="000152C6" w:rsidP="00C73F91">
            <w:pPr>
              <w:jc w:val="center"/>
              <w:rPr>
                <w:sz w:val="20"/>
                <w:szCs w:val="20"/>
              </w:rPr>
            </w:pPr>
          </w:p>
        </w:tc>
        <w:tc>
          <w:tcPr>
            <w:tcW w:w="0" w:type="auto"/>
            <w:vAlign w:val="center"/>
          </w:tcPr>
          <w:p w14:paraId="51FB11D5" w14:textId="77777777" w:rsidR="000152C6" w:rsidRPr="00BD71D9" w:rsidRDefault="000152C6" w:rsidP="00C73F91">
            <w:pPr>
              <w:jc w:val="center"/>
              <w:rPr>
                <w:sz w:val="20"/>
                <w:szCs w:val="20"/>
              </w:rPr>
            </w:pPr>
            <w:r w:rsidRPr="00BD71D9">
              <w:rPr>
                <w:sz w:val="20"/>
                <w:szCs w:val="20"/>
              </w:rPr>
              <w:t>4</w:t>
            </w:r>
            <w:r w:rsidRPr="00BD71D9">
              <w:rPr>
                <w:sz w:val="20"/>
                <w:szCs w:val="20"/>
                <w:vertAlign w:val="superscript"/>
              </w:rPr>
              <w:t>e</w:t>
            </w:r>
            <w:r w:rsidRPr="00BD71D9">
              <w:rPr>
                <w:sz w:val="20"/>
                <w:szCs w:val="20"/>
              </w:rPr>
              <w:t xml:space="preserve"> arête</w:t>
            </w:r>
          </w:p>
        </w:tc>
        <w:tc>
          <w:tcPr>
            <w:tcW w:w="1204" w:type="dxa"/>
            <w:vAlign w:val="center"/>
          </w:tcPr>
          <w:p w14:paraId="27E7EDA6" w14:textId="77777777" w:rsidR="000152C6" w:rsidRPr="00BD71D9" w:rsidRDefault="000152C6" w:rsidP="00C73F91">
            <w:pPr>
              <w:jc w:val="center"/>
              <w:rPr>
                <w:sz w:val="20"/>
                <w:szCs w:val="20"/>
              </w:rPr>
            </w:pPr>
            <w:r w:rsidRPr="00BD71D9">
              <w:rPr>
                <w:sz w:val="20"/>
                <w:szCs w:val="20"/>
              </w:rPr>
              <w:t>-</w:t>
            </w:r>
          </w:p>
        </w:tc>
        <w:tc>
          <w:tcPr>
            <w:tcW w:w="2605" w:type="dxa"/>
            <w:vAlign w:val="center"/>
          </w:tcPr>
          <w:p w14:paraId="0794C7E9" w14:textId="77777777" w:rsidR="000152C6" w:rsidRPr="00BD71D9" w:rsidRDefault="000152C6" w:rsidP="00C73F91">
            <w:pPr>
              <w:jc w:val="center"/>
              <w:rPr>
                <w:sz w:val="20"/>
                <w:szCs w:val="20"/>
              </w:rPr>
            </w:pPr>
            <w:r w:rsidRPr="00BD71D9">
              <w:rPr>
                <w:sz w:val="20"/>
                <w:szCs w:val="20"/>
              </w:rPr>
              <w:t>-</w:t>
            </w:r>
          </w:p>
        </w:tc>
      </w:tr>
      <w:tr w:rsidR="000152C6" w14:paraId="299F63ED" w14:textId="77777777" w:rsidTr="00C73F91">
        <w:tc>
          <w:tcPr>
            <w:tcW w:w="2943" w:type="dxa"/>
            <w:vMerge/>
            <w:vAlign w:val="center"/>
          </w:tcPr>
          <w:p w14:paraId="4DE99A53" w14:textId="77777777" w:rsidR="000152C6" w:rsidRPr="00BD71D9" w:rsidRDefault="000152C6" w:rsidP="00C73F91">
            <w:pPr>
              <w:jc w:val="center"/>
              <w:rPr>
                <w:i/>
                <w:sz w:val="20"/>
                <w:szCs w:val="20"/>
              </w:rPr>
            </w:pPr>
          </w:p>
        </w:tc>
        <w:tc>
          <w:tcPr>
            <w:tcW w:w="416" w:type="dxa"/>
            <w:vAlign w:val="center"/>
          </w:tcPr>
          <w:p w14:paraId="15D244FC" w14:textId="77777777" w:rsidR="000152C6" w:rsidRPr="00BD71D9" w:rsidRDefault="000152C6" w:rsidP="00C73F91">
            <w:pPr>
              <w:jc w:val="center"/>
              <w:rPr>
                <w:sz w:val="20"/>
                <w:szCs w:val="20"/>
              </w:rPr>
            </w:pPr>
            <w:r w:rsidRPr="00BD71D9">
              <w:rPr>
                <w:sz w:val="20"/>
                <w:szCs w:val="20"/>
              </w:rPr>
              <w:t>f</w:t>
            </w:r>
          </w:p>
        </w:tc>
        <w:tc>
          <w:tcPr>
            <w:tcW w:w="0" w:type="auto"/>
            <w:vAlign w:val="center"/>
          </w:tcPr>
          <w:p w14:paraId="3EAD416D" w14:textId="77777777" w:rsidR="000152C6" w:rsidRPr="00BD71D9" w:rsidRDefault="000152C6" w:rsidP="00C73F91">
            <w:pPr>
              <w:jc w:val="center"/>
              <w:rPr>
                <w:sz w:val="20"/>
                <w:szCs w:val="20"/>
              </w:rPr>
            </w:pPr>
          </w:p>
        </w:tc>
        <w:tc>
          <w:tcPr>
            <w:tcW w:w="0" w:type="auto"/>
            <w:vAlign w:val="center"/>
          </w:tcPr>
          <w:p w14:paraId="17B3D030" w14:textId="77777777" w:rsidR="000152C6" w:rsidRPr="00BD71D9" w:rsidRDefault="000152C6" w:rsidP="00C73F91">
            <w:pPr>
              <w:jc w:val="center"/>
              <w:rPr>
                <w:sz w:val="20"/>
                <w:szCs w:val="20"/>
              </w:rPr>
            </w:pPr>
            <w:r w:rsidRPr="00BD71D9">
              <w:rPr>
                <w:sz w:val="20"/>
                <w:szCs w:val="20"/>
              </w:rPr>
              <w:t>Grand rocher rouge Santa-Maria</w:t>
            </w:r>
          </w:p>
        </w:tc>
        <w:tc>
          <w:tcPr>
            <w:tcW w:w="1204" w:type="dxa"/>
            <w:vAlign w:val="center"/>
          </w:tcPr>
          <w:p w14:paraId="68466FE4" w14:textId="77777777" w:rsidR="000152C6" w:rsidRPr="00BD71D9" w:rsidRDefault="000152C6" w:rsidP="00C73F91">
            <w:pPr>
              <w:jc w:val="center"/>
              <w:rPr>
                <w:sz w:val="20"/>
                <w:szCs w:val="20"/>
              </w:rPr>
            </w:pPr>
            <w:r w:rsidRPr="00BD71D9">
              <w:rPr>
                <w:sz w:val="20"/>
                <w:szCs w:val="20"/>
              </w:rPr>
              <w:t xml:space="preserve">XXXI </w:t>
            </w:r>
          </w:p>
        </w:tc>
        <w:tc>
          <w:tcPr>
            <w:tcW w:w="2605" w:type="dxa"/>
            <w:vAlign w:val="center"/>
          </w:tcPr>
          <w:p w14:paraId="713F6F58" w14:textId="71143545" w:rsidR="000152C6" w:rsidRPr="00BD71D9" w:rsidRDefault="00000000" w:rsidP="00C73F91">
            <w:pPr>
              <w:keepNext/>
              <w:jc w:val="center"/>
              <w:rPr>
                <w:sz w:val="20"/>
                <w:szCs w:val="20"/>
                <w:u w:val="single"/>
              </w:rPr>
            </w:pPr>
            <w:hyperlink r:id="rId14420" w:anchor="Desc_ZXVIIGIIR14alpha" w:history="1">
              <w:r w:rsidR="000152C6" w:rsidRPr="00BD71D9">
                <w:rPr>
                  <w:rStyle w:val="Hyperlink"/>
                  <w:sz w:val="20"/>
                  <w:szCs w:val="20"/>
                </w:rPr>
                <w:t>ZXVIIGIIR14@a</w:t>
              </w:r>
            </w:hyperlink>
          </w:p>
        </w:tc>
      </w:tr>
      <w:tr w:rsidR="000152C6" w14:paraId="5121578A" w14:textId="77777777" w:rsidTr="00C73F91">
        <w:tc>
          <w:tcPr>
            <w:tcW w:w="2943" w:type="dxa"/>
            <w:vMerge/>
            <w:vAlign w:val="center"/>
          </w:tcPr>
          <w:p w14:paraId="62C956BC" w14:textId="77777777" w:rsidR="000152C6" w:rsidRPr="00BD71D9" w:rsidRDefault="000152C6" w:rsidP="00C73F91">
            <w:pPr>
              <w:jc w:val="center"/>
              <w:rPr>
                <w:i/>
                <w:sz w:val="20"/>
                <w:szCs w:val="20"/>
              </w:rPr>
            </w:pPr>
          </w:p>
        </w:tc>
        <w:tc>
          <w:tcPr>
            <w:tcW w:w="416" w:type="dxa"/>
            <w:vAlign w:val="center"/>
          </w:tcPr>
          <w:p w14:paraId="611149C1" w14:textId="77777777" w:rsidR="000152C6" w:rsidRPr="00BD71D9" w:rsidRDefault="000152C6" w:rsidP="00C73F91">
            <w:pPr>
              <w:jc w:val="center"/>
              <w:rPr>
                <w:sz w:val="20"/>
                <w:szCs w:val="20"/>
              </w:rPr>
            </w:pPr>
            <w:r w:rsidRPr="00BD71D9">
              <w:rPr>
                <w:sz w:val="20"/>
                <w:szCs w:val="20"/>
              </w:rPr>
              <w:t>g</w:t>
            </w:r>
          </w:p>
        </w:tc>
        <w:tc>
          <w:tcPr>
            <w:tcW w:w="0" w:type="auto"/>
            <w:vAlign w:val="center"/>
          </w:tcPr>
          <w:p w14:paraId="6F475AAF" w14:textId="77777777" w:rsidR="000152C6" w:rsidRPr="00BD71D9" w:rsidRDefault="000152C6" w:rsidP="00C73F91">
            <w:pPr>
              <w:jc w:val="center"/>
              <w:rPr>
                <w:sz w:val="20"/>
                <w:szCs w:val="20"/>
              </w:rPr>
            </w:pPr>
          </w:p>
        </w:tc>
        <w:tc>
          <w:tcPr>
            <w:tcW w:w="0" w:type="auto"/>
            <w:vAlign w:val="center"/>
          </w:tcPr>
          <w:p w14:paraId="1F6EE928" w14:textId="77777777" w:rsidR="000152C6" w:rsidRPr="00BD71D9" w:rsidRDefault="000152C6" w:rsidP="00C73F91">
            <w:pPr>
              <w:jc w:val="center"/>
              <w:rPr>
                <w:sz w:val="20"/>
                <w:szCs w:val="20"/>
              </w:rPr>
            </w:pPr>
            <w:r w:rsidRPr="00BD71D9">
              <w:rPr>
                <w:sz w:val="20"/>
                <w:szCs w:val="20"/>
              </w:rPr>
              <w:t>-</w:t>
            </w:r>
          </w:p>
        </w:tc>
        <w:tc>
          <w:tcPr>
            <w:tcW w:w="1204" w:type="dxa"/>
            <w:vAlign w:val="center"/>
          </w:tcPr>
          <w:p w14:paraId="7CF3677D" w14:textId="77777777" w:rsidR="000152C6" w:rsidRPr="00BD71D9" w:rsidRDefault="000152C6" w:rsidP="00C73F91">
            <w:pPr>
              <w:jc w:val="center"/>
              <w:rPr>
                <w:sz w:val="20"/>
                <w:szCs w:val="20"/>
              </w:rPr>
            </w:pPr>
            <w:r w:rsidRPr="00BD71D9">
              <w:rPr>
                <w:sz w:val="20"/>
                <w:szCs w:val="20"/>
              </w:rPr>
              <w:t>XLV 3</w:t>
            </w:r>
          </w:p>
        </w:tc>
        <w:tc>
          <w:tcPr>
            <w:tcW w:w="2605" w:type="dxa"/>
            <w:vAlign w:val="center"/>
          </w:tcPr>
          <w:p w14:paraId="20D61CF3" w14:textId="77777777" w:rsidR="000152C6" w:rsidRPr="00BD71D9" w:rsidRDefault="000152C6" w:rsidP="00C73F91">
            <w:pPr>
              <w:keepNext/>
              <w:jc w:val="center"/>
              <w:rPr>
                <w:sz w:val="20"/>
                <w:szCs w:val="20"/>
              </w:rPr>
            </w:pPr>
            <w:r w:rsidRPr="00BD71D9">
              <w:rPr>
                <w:sz w:val="20"/>
                <w:szCs w:val="20"/>
              </w:rPr>
              <w:t>-</w:t>
            </w:r>
          </w:p>
        </w:tc>
      </w:tr>
      <w:tr w:rsidR="000152C6" w14:paraId="04321318" w14:textId="77777777" w:rsidTr="00C73F91">
        <w:tc>
          <w:tcPr>
            <w:tcW w:w="2943" w:type="dxa"/>
            <w:vMerge w:val="restart"/>
            <w:vAlign w:val="center"/>
          </w:tcPr>
          <w:p w14:paraId="07282AFE" w14:textId="77777777" w:rsidR="000152C6" w:rsidRPr="00BD71D9" w:rsidRDefault="000152C6" w:rsidP="00C73F91">
            <w:pPr>
              <w:jc w:val="center"/>
              <w:rPr>
                <w:i/>
                <w:sz w:val="20"/>
                <w:szCs w:val="20"/>
              </w:rPr>
            </w:pPr>
            <w:r w:rsidRPr="00BD71D9">
              <w:rPr>
                <w:i/>
                <w:sz w:val="20"/>
                <w:szCs w:val="20"/>
              </w:rPr>
              <w:t>6) Le Grand Massif Central</w:t>
            </w:r>
          </w:p>
        </w:tc>
        <w:tc>
          <w:tcPr>
            <w:tcW w:w="416" w:type="dxa"/>
            <w:vMerge w:val="restart"/>
            <w:vAlign w:val="center"/>
          </w:tcPr>
          <w:p w14:paraId="2B060E4B" w14:textId="77777777" w:rsidR="000152C6" w:rsidRPr="00BD71D9" w:rsidRDefault="000152C6" w:rsidP="00C73F91">
            <w:pPr>
              <w:jc w:val="center"/>
              <w:rPr>
                <w:sz w:val="20"/>
                <w:szCs w:val="20"/>
              </w:rPr>
            </w:pPr>
            <w:r w:rsidRPr="00BD71D9">
              <w:rPr>
                <w:sz w:val="20"/>
                <w:szCs w:val="20"/>
              </w:rPr>
              <w:t>a</w:t>
            </w:r>
          </w:p>
        </w:tc>
        <w:tc>
          <w:tcPr>
            <w:tcW w:w="0" w:type="auto"/>
            <w:vAlign w:val="center"/>
          </w:tcPr>
          <w:p w14:paraId="225F19AE" w14:textId="77777777" w:rsidR="000152C6" w:rsidRPr="00BD71D9" w:rsidRDefault="000152C6" w:rsidP="00C73F91">
            <w:pPr>
              <w:jc w:val="center"/>
              <w:rPr>
                <w:sz w:val="20"/>
                <w:szCs w:val="20"/>
              </w:rPr>
            </w:pPr>
          </w:p>
        </w:tc>
        <w:tc>
          <w:tcPr>
            <w:tcW w:w="0" w:type="auto"/>
            <w:vAlign w:val="center"/>
          </w:tcPr>
          <w:p w14:paraId="3568F829" w14:textId="77777777" w:rsidR="000152C6" w:rsidRPr="00BD71D9" w:rsidRDefault="000152C6" w:rsidP="00C73F91">
            <w:pPr>
              <w:jc w:val="center"/>
              <w:rPr>
                <w:sz w:val="20"/>
                <w:szCs w:val="20"/>
              </w:rPr>
            </w:pPr>
            <w:r w:rsidRPr="00BD71D9">
              <w:rPr>
                <w:sz w:val="20"/>
                <w:szCs w:val="20"/>
              </w:rPr>
              <w:t>Castel Rock Ridge</w:t>
            </w:r>
          </w:p>
        </w:tc>
        <w:tc>
          <w:tcPr>
            <w:tcW w:w="1204" w:type="dxa"/>
            <w:vAlign w:val="center"/>
          </w:tcPr>
          <w:p w14:paraId="17050F78" w14:textId="77777777" w:rsidR="000152C6" w:rsidRPr="00BD71D9" w:rsidRDefault="000152C6" w:rsidP="00C73F91">
            <w:pPr>
              <w:jc w:val="center"/>
              <w:rPr>
                <w:sz w:val="20"/>
                <w:szCs w:val="20"/>
              </w:rPr>
            </w:pPr>
            <w:r w:rsidRPr="00BD71D9">
              <w:rPr>
                <w:sz w:val="20"/>
                <w:szCs w:val="20"/>
              </w:rPr>
              <w:t>XXXII 13</w:t>
            </w:r>
          </w:p>
        </w:tc>
        <w:tc>
          <w:tcPr>
            <w:tcW w:w="2605" w:type="dxa"/>
            <w:vAlign w:val="center"/>
          </w:tcPr>
          <w:p w14:paraId="382F2884" w14:textId="77777777" w:rsidR="000152C6" w:rsidRPr="00BD71D9" w:rsidRDefault="000152C6" w:rsidP="00C73F91">
            <w:pPr>
              <w:keepNext/>
              <w:jc w:val="center"/>
              <w:rPr>
                <w:sz w:val="20"/>
                <w:szCs w:val="20"/>
                <w:u w:val="single"/>
              </w:rPr>
            </w:pPr>
            <w:r w:rsidRPr="00BD71D9">
              <w:rPr>
                <w:sz w:val="20"/>
                <w:szCs w:val="20"/>
                <w:u w:val="single"/>
              </w:rPr>
              <w:t>ZXVIIIGIIIR38@a</w:t>
            </w:r>
          </w:p>
        </w:tc>
      </w:tr>
      <w:tr w:rsidR="000152C6" w14:paraId="3DE5945C" w14:textId="77777777" w:rsidTr="00C73F91">
        <w:tc>
          <w:tcPr>
            <w:tcW w:w="2943" w:type="dxa"/>
            <w:vMerge/>
            <w:vAlign w:val="center"/>
          </w:tcPr>
          <w:p w14:paraId="1013299B" w14:textId="77777777" w:rsidR="000152C6" w:rsidRPr="00BD71D9" w:rsidRDefault="000152C6" w:rsidP="00C73F91">
            <w:pPr>
              <w:jc w:val="center"/>
              <w:rPr>
                <w:i/>
                <w:sz w:val="20"/>
                <w:szCs w:val="20"/>
              </w:rPr>
            </w:pPr>
          </w:p>
        </w:tc>
        <w:tc>
          <w:tcPr>
            <w:tcW w:w="416" w:type="dxa"/>
            <w:vMerge/>
            <w:vAlign w:val="center"/>
          </w:tcPr>
          <w:p w14:paraId="4A2FE764" w14:textId="77777777" w:rsidR="000152C6" w:rsidRPr="00BD71D9" w:rsidRDefault="000152C6" w:rsidP="00C73F91">
            <w:pPr>
              <w:jc w:val="center"/>
              <w:rPr>
                <w:sz w:val="20"/>
                <w:szCs w:val="20"/>
              </w:rPr>
            </w:pPr>
          </w:p>
        </w:tc>
        <w:tc>
          <w:tcPr>
            <w:tcW w:w="0" w:type="auto"/>
            <w:vAlign w:val="center"/>
          </w:tcPr>
          <w:p w14:paraId="2ACCB721" w14:textId="77777777" w:rsidR="000152C6" w:rsidRPr="00BD71D9" w:rsidRDefault="000152C6" w:rsidP="00C73F91">
            <w:pPr>
              <w:jc w:val="center"/>
              <w:rPr>
                <w:sz w:val="20"/>
                <w:szCs w:val="20"/>
              </w:rPr>
            </w:pPr>
          </w:p>
        </w:tc>
        <w:tc>
          <w:tcPr>
            <w:tcW w:w="0" w:type="auto"/>
            <w:vAlign w:val="center"/>
          </w:tcPr>
          <w:p w14:paraId="0A9A31A0" w14:textId="77777777" w:rsidR="000152C6" w:rsidRPr="00BD71D9" w:rsidRDefault="000152C6" w:rsidP="00C73F91">
            <w:pPr>
              <w:jc w:val="center"/>
              <w:rPr>
                <w:sz w:val="20"/>
                <w:szCs w:val="20"/>
              </w:rPr>
            </w:pPr>
          </w:p>
        </w:tc>
        <w:tc>
          <w:tcPr>
            <w:tcW w:w="1204" w:type="dxa"/>
            <w:vAlign w:val="center"/>
          </w:tcPr>
          <w:p w14:paraId="586E8949" w14:textId="77777777" w:rsidR="000152C6" w:rsidRPr="00BD71D9" w:rsidRDefault="000152C6" w:rsidP="00C73F91">
            <w:pPr>
              <w:jc w:val="center"/>
              <w:rPr>
                <w:sz w:val="20"/>
                <w:szCs w:val="20"/>
              </w:rPr>
            </w:pPr>
            <w:r w:rsidRPr="00BD71D9">
              <w:rPr>
                <w:sz w:val="20"/>
                <w:szCs w:val="20"/>
              </w:rPr>
              <w:t>XIII 15,VII 25 et III 25</w:t>
            </w:r>
          </w:p>
        </w:tc>
        <w:tc>
          <w:tcPr>
            <w:tcW w:w="2605" w:type="dxa"/>
            <w:vAlign w:val="center"/>
          </w:tcPr>
          <w:p w14:paraId="23959E45" w14:textId="77777777" w:rsidR="000152C6" w:rsidRPr="00BD71D9" w:rsidRDefault="000152C6" w:rsidP="00C73F91">
            <w:pPr>
              <w:keepNext/>
              <w:jc w:val="center"/>
              <w:rPr>
                <w:sz w:val="20"/>
                <w:szCs w:val="20"/>
                <w:u w:val="single"/>
              </w:rPr>
            </w:pPr>
            <w:r w:rsidRPr="00BD71D9">
              <w:rPr>
                <w:sz w:val="20"/>
                <w:szCs w:val="20"/>
                <w:u w:val="single"/>
              </w:rPr>
              <w:t>ZXVIIIGIIIR37@a</w:t>
            </w:r>
          </w:p>
        </w:tc>
      </w:tr>
      <w:tr w:rsidR="000152C6" w14:paraId="6B422F0D" w14:textId="77777777" w:rsidTr="00C73F91">
        <w:tc>
          <w:tcPr>
            <w:tcW w:w="2943" w:type="dxa"/>
            <w:vMerge/>
            <w:vAlign w:val="center"/>
          </w:tcPr>
          <w:p w14:paraId="2B79585A" w14:textId="77777777" w:rsidR="000152C6" w:rsidRPr="00BD71D9" w:rsidRDefault="000152C6" w:rsidP="00C73F91">
            <w:pPr>
              <w:jc w:val="center"/>
              <w:rPr>
                <w:i/>
                <w:sz w:val="20"/>
                <w:szCs w:val="20"/>
              </w:rPr>
            </w:pPr>
          </w:p>
        </w:tc>
        <w:tc>
          <w:tcPr>
            <w:tcW w:w="416" w:type="dxa"/>
            <w:vMerge/>
            <w:vAlign w:val="center"/>
          </w:tcPr>
          <w:p w14:paraId="693F40BF" w14:textId="77777777" w:rsidR="000152C6" w:rsidRPr="00BD71D9" w:rsidRDefault="000152C6" w:rsidP="00C73F91">
            <w:pPr>
              <w:jc w:val="center"/>
              <w:rPr>
                <w:sz w:val="20"/>
                <w:szCs w:val="20"/>
              </w:rPr>
            </w:pPr>
          </w:p>
        </w:tc>
        <w:tc>
          <w:tcPr>
            <w:tcW w:w="0" w:type="auto"/>
            <w:vAlign w:val="center"/>
          </w:tcPr>
          <w:p w14:paraId="3AA3C73D" w14:textId="77777777" w:rsidR="000152C6" w:rsidRPr="00BD71D9" w:rsidRDefault="000152C6" w:rsidP="00C73F91">
            <w:pPr>
              <w:jc w:val="center"/>
              <w:rPr>
                <w:sz w:val="20"/>
                <w:szCs w:val="20"/>
              </w:rPr>
            </w:pPr>
          </w:p>
        </w:tc>
        <w:tc>
          <w:tcPr>
            <w:tcW w:w="0" w:type="auto"/>
            <w:vAlign w:val="center"/>
          </w:tcPr>
          <w:p w14:paraId="381F3F8F" w14:textId="77777777" w:rsidR="000152C6" w:rsidRPr="00BD71D9" w:rsidRDefault="000152C6" w:rsidP="00C73F91">
            <w:pPr>
              <w:jc w:val="center"/>
              <w:rPr>
                <w:sz w:val="20"/>
                <w:szCs w:val="20"/>
              </w:rPr>
            </w:pPr>
          </w:p>
        </w:tc>
        <w:tc>
          <w:tcPr>
            <w:tcW w:w="1204" w:type="dxa"/>
            <w:vAlign w:val="center"/>
          </w:tcPr>
          <w:p w14:paraId="21D626F8" w14:textId="77777777" w:rsidR="000152C6" w:rsidRPr="00BD71D9" w:rsidRDefault="000152C6" w:rsidP="00C73F91">
            <w:pPr>
              <w:jc w:val="center"/>
              <w:rPr>
                <w:sz w:val="20"/>
                <w:szCs w:val="20"/>
              </w:rPr>
            </w:pPr>
            <w:r w:rsidRPr="00BD71D9">
              <w:rPr>
                <w:sz w:val="20"/>
                <w:szCs w:val="20"/>
              </w:rPr>
              <w:t>XXXII 16</w:t>
            </w:r>
          </w:p>
        </w:tc>
        <w:tc>
          <w:tcPr>
            <w:tcW w:w="2605" w:type="dxa"/>
            <w:vAlign w:val="center"/>
          </w:tcPr>
          <w:p w14:paraId="2FA1BFA7" w14:textId="77777777" w:rsidR="000152C6" w:rsidRPr="00BD71D9" w:rsidRDefault="000152C6" w:rsidP="00C73F91">
            <w:pPr>
              <w:keepNext/>
              <w:jc w:val="center"/>
              <w:rPr>
                <w:sz w:val="20"/>
                <w:szCs w:val="20"/>
                <w:u w:val="single"/>
              </w:rPr>
            </w:pPr>
            <w:r w:rsidRPr="00BD71D9">
              <w:rPr>
                <w:sz w:val="20"/>
                <w:szCs w:val="20"/>
                <w:u w:val="single"/>
              </w:rPr>
              <w:t>ZXVIIIGIIIR32@c</w:t>
            </w:r>
          </w:p>
        </w:tc>
      </w:tr>
      <w:tr w:rsidR="000152C6" w14:paraId="572A19DC" w14:textId="77777777" w:rsidTr="00C73F91">
        <w:tc>
          <w:tcPr>
            <w:tcW w:w="2943" w:type="dxa"/>
            <w:vMerge/>
            <w:vAlign w:val="center"/>
          </w:tcPr>
          <w:p w14:paraId="6513E734" w14:textId="77777777" w:rsidR="000152C6" w:rsidRPr="00BD71D9" w:rsidRDefault="000152C6" w:rsidP="00C73F91">
            <w:pPr>
              <w:jc w:val="center"/>
              <w:rPr>
                <w:i/>
                <w:sz w:val="20"/>
                <w:szCs w:val="20"/>
              </w:rPr>
            </w:pPr>
          </w:p>
        </w:tc>
        <w:tc>
          <w:tcPr>
            <w:tcW w:w="416" w:type="dxa"/>
            <w:vMerge/>
            <w:vAlign w:val="center"/>
          </w:tcPr>
          <w:p w14:paraId="47999BDE" w14:textId="77777777" w:rsidR="000152C6" w:rsidRPr="00BD71D9" w:rsidRDefault="000152C6" w:rsidP="00C73F91">
            <w:pPr>
              <w:jc w:val="center"/>
              <w:rPr>
                <w:sz w:val="20"/>
                <w:szCs w:val="20"/>
              </w:rPr>
            </w:pPr>
          </w:p>
        </w:tc>
        <w:tc>
          <w:tcPr>
            <w:tcW w:w="0" w:type="auto"/>
            <w:vAlign w:val="center"/>
          </w:tcPr>
          <w:p w14:paraId="6AFD75A7" w14:textId="77777777" w:rsidR="000152C6" w:rsidRPr="00BD71D9" w:rsidRDefault="000152C6" w:rsidP="00C73F91">
            <w:pPr>
              <w:jc w:val="center"/>
              <w:rPr>
                <w:sz w:val="20"/>
                <w:szCs w:val="20"/>
              </w:rPr>
            </w:pPr>
          </w:p>
        </w:tc>
        <w:tc>
          <w:tcPr>
            <w:tcW w:w="0" w:type="auto"/>
            <w:vAlign w:val="center"/>
          </w:tcPr>
          <w:p w14:paraId="189777FD" w14:textId="77777777" w:rsidR="000152C6" w:rsidRPr="00BD71D9" w:rsidRDefault="000152C6" w:rsidP="00C73F91">
            <w:pPr>
              <w:jc w:val="center"/>
              <w:rPr>
                <w:sz w:val="20"/>
                <w:szCs w:val="20"/>
              </w:rPr>
            </w:pPr>
          </w:p>
        </w:tc>
        <w:tc>
          <w:tcPr>
            <w:tcW w:w="1204" w:type="dxa"/>
            <w:vAlign w:val="center"/>
          </w:tcPr>
          <w:p w14:paraId="05E2E32E" w14:textId="77777777" w:rsidR="000152C6" w:rsidRPr="00BD71D9" w:rsidRDefault="000152C6" w:rsidP="00C73F91">
            <w:pPr>
              <w:jc w:val="center"/>
              <w:rPr>
                <w:sz w:val="20"/>
                <w:szCs w:val="20"/>
              </w:rPr>
            </w:pPr>
            <w:r w:rsidRPr="00BD71D9">
              <w:rPr>
                <w:sz w:val="20"/>
                <w:szCs w:val="20"/>
              </w:rPr>
              <w:t>VIII 42</w:t>
            </w:r>
          </w:p>
        </w:tc>
        <w:tc>
          <w:tcPr>
            <w:tcW w:w="2605" w:type="dxa"/>
            <w:vAlign w:val="center"/>
          </w:tcPr>
          <w:p w14:paraId="6C320D03" w14:textId="77777777" w:rsidR="000152C6" w:rsidRPr="00BD71D9" w:rsidRDefault="000152C6" w:rsidP="00C73F91">
            <w:pPr>
              <w:keepNext/>
              <w:jc w:val="center"/>
              <w:rPr>
                <w:sz w:val="20"/>
                <w:szCs w:val="20"/>
              </w:rPr>
            </w:pPr>
            <w:r w:rsidRPr="00BD71D9">
              <w:rPr>
                <w:sz w:val="20"/>
                <w:szCs w:val="20"/>
              </w:rPr>
              <w:t>ZXVIIIGIIIR34@a</w:t>
            </w:r>
          </w:p>
        </w:tc>
      </w:tr>
      <w:tr w:rsidR="000152C6" w14:paraId="09E1D9D6" w14:textId="77777777" w:rsidTr="00C73F91">
        <w:tc>
          <w:tcPr>
            <w:tcW w:w="2943" w:type="dxa"/>
            <w:vMerge/>
            <w:vAlign w:val="center"/>
          </w:tcPr>
          <w:p w14:paraId="052EEAD0" w14:textId="77777777" w:rsidR="000152C6" w:rsidRPr="00BD71D9" w:rsidRDefault="000152C6" w:rsidP="00C73F91">
            <w:pPr>
              <w:jc w:val="center"/>
              <w:rPr>
                <w:i/>
                <w:sz w:val="20"/>
                <w:szCs w:val="20"/>
              </w:rPr>
            </w:pPr>
          </w:p>
        </w:tc>
        <w:tc>
          <w:tcPr>
            <w:tcW w:w="416" w:type="dxa"/>
            <w:vMerge/>
            <w:vAlign w:val="center"/>
          </w:tcPr>
          <w:p w14:paraId="73F2D186" w14:textId="77777777" w:rsidR="000152C6" w:rsidRPr="00BD71D9" w:rsidRDefault="000152C6" w:rsidP="00C73F91">
            <w:pPr>
              <w:jc w:val="center"/>
              <w:rPr>
                <w:sz w:val="20"/>
                <w:szCs w:val="20"/>
              </w:rPr>
            </w:pPr>
          </w:p>
        </w:tc>
        <w:tc>
          <w:tcPr>
            <w:tcW w:w="0" w:type="auto"/>
            <w:vAlign w:val="center"/>
          </w:tcPr>
          <w:p w14:paraId="455D0913" w14:textId="77777777" w:rsidR="000152C6" w:rsidRPr="00BD71D9" w:rsidRDefault="000152C6" w:rsidP="00C73F91">
            <w:pPr>
              <w:jc w:val="center"/>
              <w:rPr>
                <w:sz w:val="20"/>
                <w:szCs w:val="20"/>
              </w:rPr>
            </w:pPr>
          </w:p>
        </w:tc>
        <w:tc>
          <w:tcPr>
            <w:tcW w:w="0" w:type="auto"/>
            <w:vAlign w:val="center"/>
          </w:tcPr>
          <w:p w14:paraId="1D32006F" w14:textId="77777777" w:rsidR="000152C6" w:rsidRPr="00BD71D9" w:rsidRDefault="000152C6" w:rsidP="00C73F91">
            <w:pPr>
              <w:jc w:val="center"/>
              <w:rPr>
                <w:sz w:val="20"/>
                <w:szCs w:val="20"/>
              </w:rPr>
            </w:pPr>
          </w:p>
        </w:tc>
        <w:tc>
          <w:tcPr>
            <w:tcW w:w="1204" w:type="dxa"/>
            <w:vAlign w:val="center"/>
          </w:tcPr>
          <w:p w14:paraId="224776B2" w14:textId="77777777" w:rsidR="000152C6" w:rsidRPr="00BD71D9" w:rsidRDefault="000152C6" w:rsidP="00C73F91">
            <w:pPr>
              <w:jc w:val="center"/>
              <w:rPr>
                <w:sz w:val="20"/>
                <w:szCs w:val="20"/>
              </w:rPr>
            </w:pPr>
            <w:r w:rsidRPr="00BD71D9">
              <w:rPr>
                <w:sz w:val="20"/>
                <w:szCs w:val="20"/>
              </w:rPr>
              <w:t>IX 28</w:t>
            </w:r>
          </w:p>
        </w:tc>
        <w:tc>
          <w:tcPr>
            <w:tcW w:w="2605" w:type="dxa"/>
            <w:vAlign w:val="center"/>
          </w:tcPr>
          <w:p w14:paraId="2AA1525F" w14:textId="77777777" w:rsidR="000152C6" w:rsidRPr="00BD71D9" w:rsidRDefault="000152C6" w:rsidP="00C73F91">
            <w:pPr>
              <w:keepNext/>
              <w:jc w:val="center"/>
              <w:rPr>
                <w:sz w:val="20"/>
                <w:szCs w:val="20"/>
              </w:rPr>
            </w:pPr>
            <w:r w:rsidRPr="00BD71D9">
              <w:rPr>
                <w:sz w:val="20"/>
                <w:szCs w:val="20"/>
              </w:rPr>
              <w:t>ZXVIIIGIIIR31@a</w:t>
            </w:r>
          </w:p>
        </w:tc>
      </w:tr>
      <w:tr w:rsidR="000152C6" w14:paraId="75D20EC6" w14:textId="77777777" w:rsidTr="00C73F91">
        <w:tc>
          <w:tcPr>
            <w:tcW w:w="2943" w:type="dxa"/>
            <w:vMerge/>
            <w:vAlign w:val="center"/>
          </w:tcPr>
          <w:p w14:paraId="386E999F" w14:textId="77777777" w:rsidR="000152C6" w:rsidRPr="00BD71D9" w:rsidRDefault="000152C6" w:rsidP="00C73F91">
            <w:pPr>
              <w:jc w:val="center"/>
              <w:rPr>
                <w:i/>
                <w:sz w:val="20"/>
                <w:szCs w:val="20"/>
              </w:rPr>
            </w:pPr>
          </w:p>
        </w:tc>
        <w:tc>
          <w:tcPr>
            <w:tcW w:w="416" w:type="dxa"/>
            <w:vMerge/>
            <w:vAlign w:val="center"/>
          </w:tcPr>
          <w:p w14:paraId="0608290E" w14:textId="77777777" w:rsidR="000152C6" w:rsidRPr="00BD71D9" w:rsidRDefault="000152C6" w:rsidP="00C73F91">
            <w:pPr>
              <w:jc w:val="center"/>
              <w:rPr>
                <w:sz w:val="20"/>
                <w:szCs w:val="20"/>
              </w:rPr>
            </w:pPr>
          </w:p>
        </w:tc>
        <w:tc>
          <w:tcPr>
            <w:tcW w:w="0" w:type="auto"/>
            <w:vAlign w:val="center"/>
          </w:tcPr>
          <w:p w14:paraId="021BABB9" w14:textId="77777777" w:rsidR="000152C6" w:rsidRPr="00BD71D9" w:rsidRDefault="000152C6" w:rsidP="00C73F91">
            <w:pPr>
              <w:jc w:val="center"/>
              <w:rPr>
                <w:sz w:val="20"/>
                <w:szCs w:val="20"/>
              </w:rPr>
            </w:pPr>
          </w:p>
        </w:tc>
        <w:tc>
          <w:tcPr>
            <w:tcW w:w="0" w:type="auto"/>
            <w:vAlign w:val="center"/>
          </w:tcPr>
          <w:p w14:paraId="7A977D12" w14:textId="77777777" w:rsidR="000152C6" w:rsidRPr="00BD71D9" w:rsidRDefault="000152C6" w:rsidP="00C73F91">
            <w:pPr>
              <w:jc w:val="center"/>
              <w:rPr>
                <w:sz w:val="20"/>
                <w:szCs w:val="20"/>
              </w:rPr>
            </w:pPr>
          </w:p>
        </w:tc>
        <w:tc>
          <w:tcPr>
            <w:tcW w:w="1204" w:type="dxa"/>
            <w:vAlign w:val="center"/>
          </w:tcPr>
          <w:p w14:paraId="20A60378" w14:textId="77777777" w:rsidR="000152C6" w:rsidRPr="00BD71D9" w:rsidRDefault="000152C6" w:rsidP="00C73F91">
            <w:pPr>
              <w:jc w:val="center"/>
              <w:rPr>
                <w:sz w:val="20"/>
                <w:szCs w:val="20"/>
              </w:rPr>
            </w:pPr>
            <w:r w:rsidRPr="00BD71D9">
              <w:rPr>
                <w:sz w:val="20"/>
                <w:szCs w:val="20"/>
              </w:rPr>
              <w:t>IX 16</w:t>
            </w:r>
          </w:p>
        </w:tc>
        <w:tc>
          <w:tcPr>
            <w:tcW w:w="2605" w:type="dxa"/>
            <w:vAlign w:val="center"/>
          </w:tcPr>
          <w:p w14:paraId="1BDFDA9A" w14:textId="77777777" w:rsidR="000152C6" w:rsidRPr="00BD71D9" w:rsidRDefault="000152C6" w:rsidP="00C73F91">
            <w:pPr>
              <w:keepNext/>
              <w:jc w:val="center"/>
              <w:rPr>
                <w:sz w:val="20"/>
                <w:szCs w:val="20"/>
              </w:rPr>
            </w:pPr>
            <w:r w:rsidRPr="00BD71D9">
              <w:rPr>
                <w:sz w:val="20"/>
                <w:szCs w:val="20"/>
              </w:rPr>
              <w:t>ZXVIIIGIIIR29@a</w:t>
            </w:r>
          </w:p>
        </w:tc>
      </w:tr>
      <w:tr w:rsidR="000152C6" w14:paraId="19422726" w14:textId="77777777" w:rsidTr="00C73F91">
        <w:tc>
          <w:tcPr>
            <w:tcW w:w="2943" w:type="dxa"/>
            <w:vMerge/>
            <w:vAlign w:val="center"/>
          </w:tcPr>
          <w:p w14:paraId="168DB10D" w14:textId="77777777" w:rsidR="000152C6" w:rsidRPr="00BD71D9" w:rsidRDefault="000152C6" w:rsidP="00C73F91">
            <w:pPr>
              <w:jc w:val="center"/>
              <w:rPr>
                <w:i/>
                <w:sz w:val="20"/>
                <w:szCs w:val="20"/>
              </w:rPr>
            </w:pPr>
          </w:p>
        </w:tc>
        <w:tc>
          <w:tcPr>
            <w:tcW w:w="416" w:type="dxa"/>
            <w:vMerge/>
            <w:vAlign w:val="center"/>
          </w:tcPr>
          <w:p w14:paraId="54CE0195" w14:textId="77777777" w:rsidR="000152C6" w:rsidRPr="00BD71D9" w:rsidRDefault="000152C6" w:rsidP="00C73F91">
            <w:pPr>
              <w:jc w:val="center"/>
              <w:rPr>
                <w:sz w:val="20"/>
                <w:szCs w:val="20"/>
              </w:rPr>
            </w:pPr>
          </w:p>
        </w:tc>
        <w:tc>
          <w:tcPr>
            <w:tcW w:w="0" w:type="auto"/>
            <w:vAlign w:val="center"/>
          </w:tcPr>
          <w:p w14:paraId="7E1FA45D" w14:textId="77777777" w:rsidR="000152C6" w:rsidRPr="00BD71D9" w:rsidRDefault="000152C6" w:rsidP="00C73F91">
            <w:pPr>
              <w:jc w:val="center"/>
              <w:rPr>
                <w:sz w:val="20"/>
                <w:szCs w:val="20"/>
              </w:rPr>
            </w:pPr>
          </w:p>
        </w:tc>
        <w:tc>
          <w:tcPr>
            <w:tcW w:w="0" w:type="auto"/>
            <w:vAlign w:val="center"/>
          </w:tcPr>
          <w:p w14:paraId="1EF191ED" w14:textId="77777777" w:rsidR="000152C6" w:rsidRPr="00BD71D9" w:rsidRDefault="000152C6" w:rsidP="00C73F91">
            <w:pPr>
              <w:jc w:val="center"/>
              <w:rPr>
                <w:sz w:val="20"/>
                <w:szCs w:val="20"/>
              </w:rPr>
            </w:pPr>
          </w:p>
        </w:tc>
        <w:tc>
          <w:tcPr>
            <w:tcW w:w="1204" w:type="dxa"/>
            <w:vAlign w:val="center"/>
          </w:tcPr>
          <w:p w14:paraId="3477FA9A" w14:textId="77777777" w:rsidR="000152C6" w:rsidRPr="00BD71D9" w:rsidRDefault="000152C6" w:rsidP="00C73F91">
            <w:pPr>
              <w:jc w:val="center"/>
              <w:rPr>
                <w:sz w:val="20"/>
                <w:szCs w:val="20"/>
              </w:rPr>
            </w:pPr>
            <w:r w:rsidRPr="00BD71D9">
              <w:rPr>
                <w:sz w:val="20"/>
                <w:szCs w:val="20"/>
              </w:rPr>
              <w:t>XILV 1</w:t>
            </w:r>
          </w:p>
        </w:tc>
        <w:tc>
          <w:tcPr>
            <w:tcW w:w="2605" w:type="dxa"/>
            <w:vAlign w:val="center"/>
          </w:tcPr>
          <w:p w14:paraId="79D5C70D" w14:textId="77777777" w:rsidR="000152C6" w:rsidRPr="00BD71D9" w:rsidRDefault="000152C6" w:rsidP="00C73F91">
            <w:pPr>
              <w:keepNext/>
              <w:jc w:val="center"/>
              <w:rPr>
                <w:sz w:val="20"/>
                <w:szCs w:val="20"/>
              </w:rPr>
            </w:pPr>
            <w:r w:rsidRPr="00BD71D9">
              <w:rPr>
                <w:sz w:val="20"/>
                <w:szCs w:val="20"/>
              </w:rPr>
              <w:t>ZXVIIIGIIIR8@a</w:t>
            </w:r>
          </w:p>
        </w:tc>
      </w:tr>
      <w:tr w:rsidR="000152C6" w14:paraId="24BF1C95" w14:textId="77777777" w:rsidTr="00C73F91">
        <w:tc>
          <w:tcPr>
            <w:tcW w:w="2943" w:type="dxa"/>
            <w:vMerge/>
            <w:vAlign w:val="center"/>
          </w:tcPr>
          <w:p w14:paraId="19E4A62A" w14:textId="77777777" w:rsidR="000152C6" w:rsidRPr="00BD71D9" w:rsidRDefault="000152C6" w:rsidP="00C73F91">
            <w:pPr>
              <w:jc w:val="center"/>
              <w:rPr>
                <w:i/>
                <w:sz w:val="20"/>
                <w:szCs w:val="20"/>
              </w:rPr>
            </w:pPr>
          </w:p>
        </w:tc>
        <w:tc>
          <w:tcPr>
            <w:tcW w:w="416" w:type="dxa"/>
            <w:vMerge/>
            <w:vAlign w:val="center"/>
          </w:tcPr>
          <w:p w14:paraId="73C74610" w14:textId="77777777" w:rsidR="000152C6" w:rsidRPr="00BD71D9" w:rsidRDefault="000152C6" w:rsidP="00C73F91">
            <w:pPr>
              <w:jc w:val="center"/>
              <w:rPr>
                <w:sz w:val="20"/>
                <w:szCs w:val="20"/>
              </w:rPr>
            </w:pPr>
          </w:p>
        </w:tc>
        <w:tc>
          <w:tcPr>
            <w:tcW w:w="0" w:type="auto"/>
            <w:vAlign w:val="center"/>
          </w:tcPr>
          <w:p w14:paraId="3ED7C57B" w14:textId="77777777" w:rsidR="000152C6" w:rsidRPr="00BD71D9" w:rsidRDefault="000152C6" w:rsidP="00C73F91">
            <w:pPr>
              <w:jc w:val="center"/>
              <w:rPr>
                <w:sz w:val="20"/>
                <w:szCs w:val="20"/>
              </w:rPr>
            </w:pPr>
          </w:p>
        </w:tc>
        <w:tc>
          <w:tcPr>
            <w:tcW w:w="0" w:type="auto"/>
            <w:vAlign w:val="center"/>
          </w:tcPr>
          <w:p w14:paraId="76BFC849" w14:textId="77777777" w:rsidR="000152C6" w:rsidRPr="00BD71D9" w:rsidRDefault="000152C6" w:rsidP="00C73F91">
            <w:pPr>
              <w:jc w:val="center"/>
              <w:rPr>
                <w:sz w:val="20"/>
                <w:szCs w:val="20"/>
              </w:rPr>
            </w:pPr>
          </w:p>
        </w:tc>
        <w:tc>
          <w:tcPr>
            <w:tcW w:w="1204" w:type="dxa"/>
            <w:vAlign w:val="center"/>
          </w:tcPr>
          <w:p w14:paraId="36739919" w14:textId="77777777" w:rsidR="000152C6" w:rsidRPr="00BD71D9" w:rsidRDefault="000152C6" w:rsidP="00C73F91">
            <w:pPr>
              <w:jc w:val="center"/>
              <w:rPr>
                <w:sz w:val="20"/>
                <w:szCs w:val="20"/>
              </w:rPr>
            </w:pPr>
            <w:r w:rsidRPr="00BD71D9">
              <w:rPr>
                <w:sz w:val="20"/>
                <w:szCs w:val="20"/>
              </w:rPr>
              <w:t>XLIII 1</w:t>
            </w:r>
          </w:p>
        </w:tc>
        <w:tc>
          <w:tcPr>
            <w:tcW w:w="2605" w:type="dxa"/>
            <w:vAlign w:val="center"/>
          </w:tcPr>
          <w:p w14:paraId="0BC5223C" w14:textId="77777777" w:rsidR="000152C6" w:rsidRPr="00BD71D9" w:rsidRDefault="000152C6" w:rsidP="00C73F91">
            <w:pPr>
              <w:keepNext/>
              <w:jc w:val="center"/>
              <w:rPr>
                <w:sz w:val="20"/>
                <w:szCs w:val="20"/>
              </w:rPr>
            </w:pPr>
            <w:r w:rsidRPr="00BD71D9">
              <w:rPr>
                <w:sz w:val="20"/>
                <w:szCs w:val="20"/>
              </w:rPr>
              <w:t>ZXVIIIGIIIR3@a</w:t>
            </w:r>
          </w:p>
        </w:tc>
      </w:tr>
      <w:tr w:rsidR="000152C6" w14:paraId="663BBD62" w14:textId="77777777" w:rsidTr="00C73F91">
        <w:tc>
          <w:tcPr>
            <w:tcW w:w="2943" w:type="dxa"/>
            <w:vMerge/>
            <w:vAlign w:val="center"/>
          </w:tcPr>
          <w:p w14:paraId="52B8503A" w14:textId="77777777" w:rsidR="000152C6" w:rsidRPr="00BD71D9" w:rsidRDefault="000152C6" w:rsidP="00C73F91">
            <w:pPr>
              <w:jc w:val="center"/>
              <w:rPr>
                <w:i/>
                <w:sz w:val="20"/>
                <w:szCs w:val="20"/>
              </w:rPr>
            </w:pPr>
          </w:p>
        </w:tc>
        <w:tc>
          <w:tcPr>
            <w:tcW w:w="416" w:type="dxa"/>
            <w:vAlign w:val="center"/>
          </w:tcPr>
          <w:p w14:paraId="03EAA195" w14:textId="77777777" w:rsidR="000152C6" w:rsidRPr="00BD71D9" w:rsidRDefault="000152C6" w:rsidP="00C73F91">
            <w:pPr>
              <w:jc w:val="center"/>
              <w:rPr>
                <w:sz w:val="20"/>
                <w:szCs w:val="20"/>
              </w:rPr>
            </w:pPr>
            <w:r w:rsidRPr="00BD71D9">
              <w:rPr>
                <w:sz w:val="20"/>
                <w:szCs w:val="20"/>
              </w:rPr>
              <w:t>b</w:t>
            </w:r>
          </w:p>
        </w:tc>
        <w:tc>
          <w:tcPr>
            <w:tcW w:w="0" w:type="auto"/>
            <w:vAlign w:val="center"/>
          </w:tcPr>
          <w:p w14:paraId="5B4582CE" w14:textId="77777777" w:rsidR="000152C6" w:rsidRPr="00BD71D9" w:rsidRDefault="000152C6" w:rsidP="00C73F91">
            <w:pPr>
              <w:jc w:val="center"/>
              <w:rPr>
                <w:sz w:val="20"/>
                <w:szCs w:val="20"/>
              </w:rPr>
            </w:pPr>
          </w:p>
        </w:tc>
        <w:tc>
          <w:tcPr>
            <w:tcW w:w="0" w:type="auto"/>
            <w:vAlign w:val="center"/>
          </w:tcPr>
          <w:p w14:paraId="14B80316" w14:textId="77777777" w:rsidR="000152C6" w:rsidRPr="00BD71D9" w:rsidRDefault="000152C6" w:rsidP="00C73F91">
            <w:pPr>
              <w:jc w:val="center"/>
              <w:rPr>
                <w:sz w:val="20"/>
                <w:szCs w:val="20"/>
              </w:rPr>
            </w:pPr>
            <w:r w:rsidRPr="00BD71D9">
              <w:rPr>
                <w:sz w:val="20"/>
                <w:szCs w:val="20"/>
              </w:rPr>
              <w:t>Elephant Gully</w:t>
            </w:r>
          </w:p>
        </w:tc>
        <w:tc>
          <w:tcPr>
            <w:tcW w:w="1204" w:type="dxa"/>
            <w:vAlign w:val="center"/>
          </w:tcPr>
          <w:p w14:paraId="725B2C32" w14:textId="77777777" w:rsidR="000152C6" w:rsidRPr="00BD71D9" w:rsidRDefault="000152C6" w:rsidP="00C73F91">
            <w:pPr>
              <w:jc w:val="center"/>
              <w:rPr>
                <w:sz w:val="20"/>
                <w:szCs w:val="20"/>
              </w:rPr>
            </w:pPr>
            <w:r w:rsidRPr="00BD71D9">
              <w:rPr>
                <w:sz w:val="20"/>
                <w:szCs w:val="20"/>
              </w:rPr>
              <w:t>XXXII 22-24 et III 7</w:t>
            </w:r>
          </w:p>
        </w:tc>
        <w:tc>
          <w:tcPr>
            <w:tcW w:w="2605" w:type="dxa"/>
            <w:vAlign w:val="center"/>
          </w:tcPr>
          <w:p w14:paraId="2EBB65C3" w14:textId="77777777" w:rsidR="000152C6" w:rsidRPr="00BD71D9" w:rsidRDefault="000152C6" w:rsidP="00C73F91">
            <w:pPr>
              <w:keepNext/>
              <w:jc w:val="center"/>
              <w:rPr>
                <w:sz w:val="20"/>
                <w:szCs w:val="20"/>
                <w:u w:val="single"/>
              </w:rPr>
            </w:pPr>
            <w:r w:rsidRPr="00BD71D9">
              <w:rPr>
                <w:sz w:val="20"/>
                <w:szCs w:val="20"/>
                <w:u w:val="single"/>
              </w:rPr>
              <w:t>ZXVIIIGIR17@a</w:t>
            </w:r>
          </w:p>
        </w:tc>
      </w:tr>
      <w:tr w:rsidR="000152C6" w14:paraId="42152F24" w14:textId="77777777" w:rsidTr="00C73F91">
        <w:tc>
          <w:tcPr>
            <w:tcW w:w="2943" w:type="dxa"/>
            <w:vMerge/>
            <w:vAlign w:val="center"/>
          </w:tcPr>
          <w:p w14:paraId="1CDD46C0" w14:textId="77777777" w:rsidR="000152C6" w:rsidRPr="00BD71D9" w:rsidRDefault="000152C6" w:rsidP="00C73F91">
            <w:pPr>
              <w:jc w:val="center"/>
              <w:rPr>
                <w:i/>
                <w:sz w:val="20"/>
                <w:szCs w:val="20"/>
              </w:rPr>
            </w:pPr>
          </w:p>
        </w:tc>
        <w:tc>
          <w:tcPr>
            <w:tcW w:w="416" w:type="dxa"/>
            <w:vMerge w:val="restart"/>
            <w:vAlign w:val="center"/>
          </w:tcPr>
          <w:p w14:paraId="6FEFE7AC" w14:textId="77777777" w:rsidR="000152C6" w:rsidRPr="00BD71D9" w:rsidRDefault="000152C6" w:rsidP="00C73F91">
            <w:pPr>
              <w:jc w:val="center"/>
              <w:rPr>
                <w:sz w:val="20"/>
                <w:szCs w:val="20"/>
              </w:rPr>
            </w:pPr>
            <w:r w:rsidRPr="00BD71D9">
              <w:rPr>
                <w:sz w:val="20"/>
                <w:szCs w:val="20"/>
              </w:rPr>
              <w:t>c</w:t>
            </w:r>
          </w:p>
        </w:tc>
        <w:tc>
          <w:tcPr>
            <w:tcW w:w="0" w:type="auto"/>
            <w:vAlign w:val="center"/>
          </w:tcPr>
          <w:p w14:paraId="6197ACF7" w14:textId="77777777" w:rsidR="000152C6" w:rsidRPr="00BD71D9" w:rsidRDefault="000152C6" w:rsidP="00C73F91">
            <w:pPr>
              <w:jc w:val="center"/>
              <w:rPr>
                <w:sz w:val="20"/>
                <w:szCs w:val="20"/>
              </w:rPr>
            </w:pPr>
          </w:p>
        </w:tc>
        <w:tc>
          <w:tcPr>
            <w:tcW w:w="0" w:type="auto"/>
            <w:vAlign w:val="center"/>
          </w:tcPr>
          <w:p w14:paraId="12D366C3" w14:textId="77777777" w:rsidR="000152C6" w:rsidRPr="00BD71D9" w:rsidRDefault="000152C6" w:rsidP="00C73F91">
            <w:pPr>
              <w:jc w:val="center"/>
              <w:rPr>
                <w:sz w:val="20"/>
                <w:szCs w:val="20"/>
              </w:rPr>
            </w:pPr>
            <w:r w:rsidRPr="00BD71D9">
              <w:rPr>
                <w:sz w:val="20"/>
                <w:szCs w:val="20"/>
              </w:rPr>
              <w:t>Big Beast Gully</w:t>
            </w:r>
          </w:p>
        </w:tc>
        <w:tc>
          <w:tcPr>
            <w:tcW w:w="1204" w:type="dxa"/>
            <w:vAlign w:val="center"/>
          </w:tcPr>
          <w:p w14:paraId="5319F0F3" w14:textId="77777777" w:rsidR="000152C6" w:rsidRPr="00BD71D9" w:rsidRDefault="000152C6" w:rsidP="00C73F91">
            <w:pPr>
              <w:jc w:val="center"/>
              <w:rPr>
                <w:sz w:val="20"/>
                <w:szCs w:val="20"/>
              </w:rPr>
            </w:pPr>
            <w:r w:rsidRPr="00BD71D9">
              <w:rPr>
                <w:sz w:val="20"/>
                <w:szCs w:val="20"/>
              </w:rPr>
              <w:t>XXXII 30</w:t>
            </w:r>
          </w:p>
        </w:tc>
        <w:tc>
          <w:tcPr>
            <w:tcW w:w="2605" w:type="dxa"/>
            <w:vAlign w:val="center"/>
          </w:tcPr>
          <w:p w14:paraId="253D7744" w14:textId="77777777" w:rsidR="000152C6" w:rsidRPr="00BD71D9" w:rsidRDefault="000152C6" w:rsidP="00C73F91">
            <w:pPr>
              <w:keepNext/>
              <w:jc w:val="center"/>
              <w:rPr>
                <w:sz w:val="20"/>
                <w:szCs w:val="20"/>
              </w:rPr>
            </w:pPr>
            <w:r w:rsidRPr="00BD71D9">
              <w:rPr>
                <w:sz w:val="20"/>
                <w:szCs w:val="20"/>
              </w:rPr>
              <w:t>ZXVIIIGIIR46@c</w:t>
            </w:r>
          </w:p>
        </w:tc>
      </w:tr>
      <w:tr w:rsidR="000152C6" w14:paraId="3355CECD" w14:textId="77777777" w:rsidTr="00C73F91">
        <w:tc>
          <w:tcPr>
            <w:tcW w:w="2943" w:type="dxa"/>
            <w:vMerge/>
            <w:vAlign w:val="center"/>
          </w:tcPr>
          <w:p w14:paraId="41BE3DD6" w14:textId="77777777" w:rsidR="000152C6" w:rsidRPr="00BD71D9" w:rsidRDefault="000152C6" w:rsidP="00C73F91">
            <w:pPr>
              <w:jc w:val="center"/>
              <w:rPr>
                <w:i/>
                <w:sz w:val="20"/>
                <w:szCs w:val="20"/>
              </w:rPr>
            </w:pPr>
          </w:p>
        </w:tc>
        <w:tc>
          <w:tcPr>
            <w:tcW w:w="416" w:type="dxa"/>
            <w:vMerge/>
            <w:vAlign w:val="center"/>
          </w:tcPr>
          <w:p w14:paraId="3A5718B4" w14:textId="77777777" w:rsidR="000152C6" w:rsidRPr="00BD71D9" w:rsidRDefault="000152C6" w:rsidP="00C73F91">
            <w:pPr>
              <w:jc w:val="center"/>
              <w:rPr>
                <w:sz w:val="20"/>
                <w:szCs w:val="20"/>
              </w:rPr>
            </w:pPr>
          </w:p>
        </w:tc>
        <w:tc>
          <w:tcPr>
            <w:tcW w:w="0" w:type="auto"/>
            <w:vAlign w:val="center"/>
          </w:tcPr>
          <w:p w14:paraId="3A5B82B0" w14:textId="77777777" w:rsidR="000152C6" w:rsidRPr="00BD71D9" w:rsidRDefault="000152C6" w:rsidP="00C73F91">
            <w:pPr>
              <w:jc w:val="center"/>
              <w:rPr>
                <w:sz w:val="20"/>
                <w:szCs w:val="20"/>
              </w:rPr>
            </w:pPr>
          </w:p>
        </w:tc>
        <w:tc>
          <w:tcPr>
            <w:tcW w:w="0" w:type="auto"/>
            <w:vAlign w:val="center"/>
          </w:tcPr>
          <w:p w14:paraId="63B176D9" w14:textId="77777777" w:rsidR="000152C6" w:rsidRPr="00BD71D9" w:rsidRDefault="000152C6" w:rsidP="00C73F91">
            <w:pPr>
              <w:jc w:val="center"/>
              <w:rPr>
                <w:sz w:val="20"/>
                <w:szCs w:val="20"/>
              </w:rPr>
            </w:pPr>
          </w:p>
        </w:tc>
        <w:tc>
          <w:tcPr>
            <w:tcW w:w="1204" w:type="dxa"/>
            <w:vAlign w:val="center"/>
          </w:tcPr>
          <w:p w14:paraId="2A2945AA" w14:textId="77777777" w:rsidR="000152C6" w:rsidRPr="00BD71D9" w:rsidRDefault="000152C6" w:rsidP="00C73F91">
            <w:pPr>
              <w:jc w:val="center"/>
              <w:rPr>
                <w:sz w:val="20"/>
                <w:szCs w:val="20"/>
              </w:rPr>
            </w:pPr>
            <w:r w:rsidRPr="00BD71D9">
              <w:rPr>
                <w:sz w:val="20"/>
                <w:szCs w:val="20"/>
              </w:rPr>
              <w:t>VII 23</w:t>
            </w:r>
          </w:p>
        </w:tc>
        <w:tc>
          <w:tcPr>
            <w:tcW w:w="2605" w:type="dxa"/>
            <w:vAlign w:val="center"/>
          </w:tcPr>
          <w:p w14:paraId="0C6254A4" w14:textId="77777777" w:rsidR="000152C6" w:rsidRPr="00BD71D9" w:rsidRDefault="000152C6" w:rsidP="00C73F91">
            <w:pPr>
              <w:keepNext/>
              <w:jc w:val="center"/>
              <w:rPr>
                <w:sz w:val="20"/>
                <w:szCs w:val="20"/>
              </w:rPr>
            </w:pPr>
            <w:r w:rsidRPr="00BD71D9">
              <w:rPr>
                <w:sz w:val="20"/>
                <w:szCs w:val="20"/>
              </w:rPr>
              <w:t>ZXVIIIGIIR44@b</w:t>
            </w:r>
          </w:p>
        </w:tc>
      </w:tr>
      <w:tr w:rsidR="000152C6" w14:paraId="7E53C513" w14:textId="77777777" w:rsidTr="00C73F91">
        <w:tc>
          <w:tcPr>
            <w:tcW w:w="2943" w:type="dxa"/>
            <w:vMerge/>
            <w:vAlign w:val="center"/>
          </w:tcPr>
          <w:p w14:paraId="7DEB634A" w14:textId="77777777" w:rsidR="000152C6" w:rsidRPr="00BD71D9" w:rsidRDefault="000152C6" w:rsidP="00C73F91">
            <w:pPr>
              <w:jc w:val="center"/>
              <w:rPr>
                <w:i/>
                <w:sz w:val="20"/>
                <w:szCs w:val="20"/>
              </w:rPr>
            </w:pPr>
          </w:p>
        </w:tc>
        <w:tc>
          <w:tcPr>
            <w:tcW w:w="416" w:type="dxa"/>
            <w:vAlign w:val="center"/>
          </w:tcPr>
          <w:p w14:paraId="4A4CFF66" w14:textId="77777777" w:rsidR="000152C6" w:rsidRPr="00BD71D9" w:rsidRDefault="000152C6" w:rsidP="00C73F91">
            <w:pPr>
              <w:jc w:val="center"/>
              <w:rPr>
                <w:sz w:val="20"/>
                <w:szCs w:val="20"/>
              </w:rPr>
            </w:pPr>
            <w:r w:rsidRPr="00BD71D9">
              <w:rPr>
                <w:sz w:val="20"/>
                <w:szCs w:val="20"/>
              </w:rPr>
              <w:t>d</w:t>
            </w:r>
          </w:p>
        </w:tc>
        <w:tc>
          <w:tcPr>
            <w:tcW w:w="0" w:type="auto"/>
            <w:vAlign w:val="center"/>
          </w:tcPr>
          <w:p w14:paraId="06EECD17" w14:textId="77777777" w:rsidR="000152C6" w:rsidRPr="00BD71D9" w:rsidRDefault="000152C6" w:rsidP="00C73F91">
            <w:pPr>
              <w:jc w:val="center"/>
              <w:rPr>
                <w:sz w:val="20"/>
                <w:szCs w:val="20"/>
              </w:rPr>
            </w:pPr>
          </w:p>
        </w:tc>
        <w:tc>
          <w:tcPr>
            <w:tcW w:w="0" w:type="auto"/>
            <w:vAlign w:val="center"/>
          </w:tcPr>
          <w:p w14:paraId="123EA773" w14:textId="77777777" w:rsidR="000152C6" w:rsidRPr="0032190F" w:rsidRDefault="000152C6" w:rsidP="00C73F91">
            <w:pPr>
              <w:jc w:val="center"/>
              <w:rPr>
                <w:sz w:val="20"/>
                <w:szCs w:val="20"/>
                <w:lang w:val="fr-FR"/>
              </w:rPr>
            </w:pPr>
            <w:r w:rsidRPr="0032190F">
              <w:rPr>
                <w:sz w:val="20"/>
                <w:szCs w:val="20"/>
                <w:lang w:val="fr-FR"/>
              </w:rPr>
              <w:t>Grande surface lisse du milieu</w:t>
            </w:r>
          </w:p>
        </w:tc>
        <w:tc>
          <w:tcPr>
            <w:tcW w:w="1204" w:type="dxa"/>
            <w:vAlign w:val="center"/>
          </w:tcPr>
          <w:p w14:paraId="08AAB42F" w14:textId="77777777" w:rsidR="000152C6" w:rsidRPr="00BD71D9" w:rsidRDefault="000152C6" w:rsidP="00C73F91">
            <w:pPr>
              <w:jc w:val="center"/>
              <w:rPr>
                <w:sz w:val="20"/>
                <w:szCs w:val="20"/>
              </w:rPr>
            </w:pPr>
            <w:r w:rsidRPr="00BD71D9">
              <w:rPr>
                <w:sz w:val="20"/>
                <w:szCs w:val="20"/>
              </w:rPr>
              <w:t>III 10 et XVIII 35</w:t>
            </w:r>
          </w:p>
        </w:tc>
        <w:tc>
          <w:tcPr>
            <w:tcW w:w="2605" w:type="dxa"/>
            <w:vAlign w:val="center"/>
          </w:tcPr>
          <w:p w14:paraId="17CF148B" w14:textId="77777777" w:rsidR="000152C6" w:rsidRPr="00BD71D9" w:rsidRDefault="000152C6" w:rsidP="00C73F91">
            <w:pPr>
              <w:keepNext/>
              <w:jc w:val="center"/>
              <w:rPr>
                <w:sz w:val="20"/>
                <w:szCs w:val="20"/>
              </w:rPr>
            </w:pPr>
            <w:r w:rsidRPr="00BD71D9">
              <w:rPr>
                <w:sz w:val="20"/>
                <w:szCs w:val="20"/>
              </w:rPr>
              <w:t>ZXVIIIGIIR27@a</w:t>
            </w:r>
          </w:p>
        </w:tc>
      </w:tr>
      <w:tr w:rsidR="000152C6" w14:paraId="0E0CF817" w14:textId="77777777" w:rsidTr="00C73F91">
        <w:tc>
          <w:tcPr>
            <w:tcW w:w="2943" w:type="dxa"/>
            <w:vMerge/>
            <w:vAlign w:val="center"/>
          </w:tcPr>
          <w:p w14:paraId="6EBC6D06" w14:textId="77777777" w:rsidR="000152C6" w:rsidRPr="00BD71D9" w:rsidRDefault="000152C6" w:rsidP="00C73F91">
            <w:pPr>
              <w:jc w:val="center"/>
              <w:rPr>
                <w:i/>
                <w:sz w:val="20"/>
                <w:szCs w:val="20"/>
              </w:rPr>
            </w:pPr>
          </w:p>
        </w:tc>
        <w:tc>
          <w:tcPr>
            <w:tcW w:w="416" w:type="dxa"/>
            <w:vMerge w:val="restart"/>
            <w:vAlign w:val="center"/>
          </w:tcPr>
          <w:p w14:paraId="4DAF7A96" w14:textId="77777777" w:rsidR="000152C6" w:rsidRPr="00BD71D9" w:rsidRDefault="000152C6" w:rsidP="00C73F91">
            <w:pPr>
              <w:jc w:val="center"/>
              <w:rPr>
                <w:sz w:val="20"/>
                <w:szCs w:val="20"/>
              </w:rPr>
            </w:pPr>
            <w:r w:rsidRPr="00BD71D9">
              <w:rPr>
                <w:sz w:val="20"/>
                <w:szCs w:val="20"/>
              </w:rPr>
              <w:t>e</w:t>
            </w:r>
          </w:p>
        </w:tc>
        <w:tc>
          <w:tcPr>
            <w:tcW w:w="0" w:type="auto"/>
            <w:vAlign w:val="center"/>
          </w:tcPr>
          <w:p w14:paraId="5FFEACA0" w14:textId="77777777" w:rsidR="000152C6" w:rsidRPr="00BD71D9" w:rsidRDefault="000152C6" w:rsidP="00C73F91">
            <w:pPr>
              <w:jc w:val="center"/>
              <w:rPr>
                <w:sz w:val="20"/>
                <w:szCs w:val="20"/>
              </w:rPr>
            </w:pPr>
          </w:p>
        </w:tc>
        <w:tc>
          <w:tcPr>
            <w:tcW w:w="0" w:type="auto"/>
            <w:vAlign w:val="center"/>
          </w:tcPr>
          <w:p w14:paraId="483151B0" w14:textId="779D24ED" w:rsidR="000152C6" w:rsidRPr="00BD71D9" w:rsidRDefault="00000000" w:rsidP="00C73F91">
            <w:pPr>
              <w:jc w:val="center"/>
              <w:rPr>
                <w:sz w:val="20"/>
                <w:szCs w:val="20"/>
              </w:rPr>
            </w:pPr>
            <w:hyperlink r:id="rId14421" w:anchor="Desc_UG_Surface_Lisse_Superieure" w:history="1">
              <w:r w:rsidR="000152C6" w:rsidRPr="00BD71D9">
                <w:rPr>
                  <w:rStyle w:val="Hyperlink"/>
                  <w:sz w:val="20"/>
                  <w:szCs w:val="20"/>
                </w:rPr>
                <w:t>Grande surface lisse supérieure</w:t>
              </w:r>
            </w:hyperlink>
          </w:p>
        </w:tc>
        <w:tc>
          <w:tcPr>
            <w:tcW w:w="1204" w:type="dxa"/>
            <w:vAlign w:val="center"/>
          </w:tcPr>
          <w:p w14:paraId="2717A56E" w14:textId="77777777" w:rsidR="000152C6" w:rsidRPr="00BD71D9" w:rsidRDefault="000152C6" w:rsidP="00C73F91">
            <w:pPr>
              <w:jc w:val="center"/>
              <w:rPr>
                <w:sz w:val="20"/>
                <w:szCs w:val="20"/>
              </w:rPr>
            </w:pPr>
            <w:r w:rsidRPr="00BD71D9">
              <w:rPr>
                <w:sz w:val="20"/>
                <w:szCs w:val="20"/>
              </w:rPr>
              <w:t>XIII 26, XIV 1 et XIII 25</w:t>
            </w:r>
          </w:p>
        </w:tc>
        <w:tc>
          <w:tcPr>
            <w:tcW w:w="2605" w:type="dxa"/>
            <w:vAlign w:val="center"/>
          </w:tcPr>
          <w:p w14:paraId="5132344B" w14:textId="77777777" w:rsidR="000152C6" w:rsidRPr="00BD71D9" w:rsidRDefault="000152C6" w:rsidP="00C73F91">
            <w:pPr>
              <w:keepNext/>
              <w:jc w:val="center"/>
              <w:rPr>
                <w:sz w:val="20"/>
                <w:szCs w:val="20"/>
              </w:rPr>
            </w:pPr>
            <w:r w:rsidRPr="00BD71D9">
              <w:rPr>
                <w:sz w:val="20"/>
                <w:szCs w:val="20"/>
              </w:rPr>
              <w:t>ZXVIIIGIIR14@a</w:t>
            </w:r>
          </w:p>
        </w:tc>
      </w:tr>
      <w:tr w:rsidR="000152C6" w14:paraId="59098B49" w14:textId="77777777" w:rsidTr="00C73F91">
        <w:tc>
          <w:tcPr>
            <w:tcW w:w="2943" w:type="dxa"/>
            <w:vMerge/>
            <w:vAlign w:val="center"/>
          </w:tcPr>
          <w:p w14:paraId="229651D7" w14:textId="77777777" w:rsidR="000152C6" w:rsidRPr="00BD71D9" w:rsidRDefault="000152C6" w:rsidP="00C73F91">
            <w:pPr>
              <w:jc w:val="center"/>
              <w:rPr>
                <w:i/>
                <w:sz w:val="20"/>
                <w:szCs w:val="20"/>
              </w:rPr>
            </w:pPr>
          </w:p>
        </w:tc>
        <w:tc>
          <w:tcPr>
            <w:tcW w:w="416" w:type="dxa"/>
            <w:vMerge/>
            <w:vAlign w:val="center"/>
          </w:tcPr>
          <w:p w14:paraId="7BCE6384" w14:textId="77777777" w:rsidR="000152C6" w:rsidRPr="00BD71D9" w:rsidRDefault="000152C6" w:rsidP="00C73F91">
            <w:pPr>
              <w:jc w:val="center"/>
              <w:rPr>
                <w:sz w:val="20"/>
                <w:szCs w:val="20"/>
              </w:rPr>
            </w:pPr>
          </w:p>
        </w:tc>
        <w:tc>
          <w:tcPr>
            <w:tcW w:w="0" w:type="auto"/>
            <w:vAlign w:val="center"/>
          </w:tcPr>
          <w:p w14:paraId="37CCCAEC" w14:textId="77777777" w:rsidR="000152C6" w:rsidRPr="00BD71D9" w:rsidRDefault="000152C6" w:rsidP="00C73F91">
            <w:pPr>
              <w:jc w:val="center"/>
              <w:rPr>
                <w:sz w:val="20"/>
                <w:szCs w:val="20"/>
              </w:rPr>
            </w:pPr>
          </w:p>
        </w:tc>
        <w:tc>
          <w:tcPr>
            <w:tcW w:w="0" w:type="auto"/>
            <w:vAlign w:val="center"/>
          </w:tcPr>
          <w:p w14:paraId="46917EE6" w14:textId="77777777" w:rsidR="000152C6" w:rsidRPr="00BD71D9" w:rsidRDefault="000152C6" w:rsidP="00C73F91">
            <w:pPr>
              <w:jc w:val="center"/>
              <w:rPr>
                <w:sz w:val="20"/>
                <w:szCs w:val="20"/>
              </w:rPr>
            </w:pPr>
          </w:p>
        </w:tc>
        <w:tc>
          <w:tcPr>
            <w:tcW w:w="1204" w:type="dxa"/>
            <w:vAlign w:val="center"/>
          </w:tcPr>
          <w:p w14:paraId="56BE1C1D" w14:textId="77777777" w:rsidR="000152C6" w:rsidRPr="00BD71D9" w:rsidRDefault="000152C6" w:rsidP="00C73F91">
            <w:pPr>
              <w:jc w:val="center"/>
              <w:rPr>
                <w:sz w:val="20"/>
                <w:szCs w:val="20"/>
              </w:rPr>
            </w:pPr>
            <w:r w:rsidRPr="00BD71D9">
              <w:rPr>
                <w:sz w:val="20"/>
                <w:szCs w:val="20"/>
              </w:rPr>
              <w:t>XXXII 32</w:t>
            </w:r>
          </w:p>
        </w:tc>
        <w:tc>
          <w:tcPr>
            <w:tcW w:w="2605" w:type="dxa"/>
            <w:vAlign w:val="center"/>
          </w:tcPr>
          <w:p w14:paraId="56496737" w14:textId="77777777" w:rsidR="000152C6" w:rsidRPr="00BD71D9" w:rsidRDefault="000152C6" w:rsidP="00C73F91">
            <w:pPr>
              <w:keepNext/>
              <w:jc w:val="center"/>
              <w:rPr>
                <w:sz w:val="20"/>
                <w:szCs w:val="20"/>
              </w:rPr>
            </w:pPr>
            <w:r w:rsidRPr="00BD71D9">
              <w:rPr>
                <w:sz w:val="20"/>
                <w:szCs w:val="20"/>
              </w:rPr>
              <w:t>ZXVIIIGIIR14@c</w:t>
            </w:r>
          </w:p>
        </w:tc>
      </w:tr>
      <w:tr w:rsidR="000152C6" w:rsidRPr="008E0C3C" w14:paraId="1D706965" w14:textId="77777777" w:rsidTr="00C73F91">
        <w:tc>
          <w:tcPr>
            <w:tcW w:w="2943" w:type="dxa"/>
            <w:vMerge/>
            <w:vAlign w:val="center"/>
          </w:tcPr>
          <w:p w14:paraId="5E315558" w14:textId="77777777" w:rsidR="000152C6" w:rsidRPr="00BD71D9" w:rsidRDefault="000152C6" w:rsidP="00C73F91">
            <w:pPr>
              <w:jc w:val="center"/>
              <w:rPr>
                <w:i/>
                <w:sz w:val="20"/>
                <w:szCs w:val="20"/>
              </w:rPr>
            </w:pPr>
          </w:p>
        </w:tc>
        <w:tc>
          <w:tcPr>
            <w:tcW w:w="416" w:type="dxa"/>
            <w:vAlign w:val="center"/>
          </w:tcPr>
          <w:p w14:paraId="25A40B67" w14:textId="77777777" w:rsidR="000152C6" w:rsidRPr="00BD71D9" w:rsidRDefault="000152C6" w:rsidP="00C73F91">
            <w:pPr>
              <w:jc w:val="center"/>
              <w:rPr>
                <w:sz w:val="20"/>
                <w:szCs w:val="20"/>
              </w:rPr>
            </w:pPr>
            <w:r w:rsidRPr="00BD71D9">
              <w:rPr>
                <w:sz w:val="20"/>
                <w:szCs w:val="20"/>
              </w:rPr>
              <w:t>f</w:t>
            </w:r>
          </w:p>
        </w:tc>
        <w:tc>
          <w:tcPr>
            <w:tcW w:w="0" w:type="auto"/>
            <w:vAlign w:val="center"/>
          </w:tcPr>
          <w:p w14:paraId="2156409E" w14:textId="77777777" w:rsidR="000152C6" w:rsidRPr="00BD71D9" w:rsidRDefault="000152C6" w:rsidP="00C73F91">
            <w:pPr>
              <w:jc w:val="center"/>
              <w:rPr>
                <w:sz w:val="20"/>
                <w:szCs w:val="20"/>
              </w:rPr>
            </w:pPr>
          </w:p>
        </w:tc>
        <w:tc>
          <w:tcPr>
            <w:tcW w:w="0" w:type="auto"/>
            <w:vAlign w:val="center"/>
          </w:tcPr>
          <w:p w14:paraId="04F9AAD8" w14:textId="77777777" w:rsidR="000152C6" w:rsidRPr="00BD71D9" w:rsidRDefault="000152C6" w:rsidP="00C73F91">
            <w:pPr>
              <w:jc w:val="center"/>
              <w:rPr>
                <w:sz w:val="20"/>
                <w:szCs w:val="20"/>
              </w:rPr>
            </w:pPr>
            <w:r w:rsidRPr="00BD71D9">
              <w:rPr>
                <w:sz w:val="20"/>
                <w:szCs w:val="20"/>
              </w:rPr>
              <w:t>Grande surface lisse inférieure</w:t>
            </w:r>
          </w:p>
        </w:tc>
        <w:tc>
          <w:tcPr>
            <w:tcW w:w="1204" w:type="dxa"/>
            <w:vAlign w:val="center"/>
          </w:tcPr>
          <w:p w14:paraId="791BD1D8" w14:textId="77777777" w:rsidR="000152C6" w:rsidRPr="00BD71D9" w:rsidRDefault="000152C6" w:rsidP="00C73F91">
            <w:pPr>
              <w:jc w:val="center"/>
              <w:rPr>
                <w:sz w:val="20"/>
                <w:szCs w:val="20"/>
              </w:rPr>
            </w:pPr>
            <w:r w:rsidRPr="00BD71D9">
              <w:rPr>
                <w:sz w:val="20"/>
                <w:szCs w:val="20"/>
              </w:rPr>
              <w:t>XXXII 42-45</w:t>
            </w:r>
          </w:p>
        </w:tc>
        <w:tc>
          <w:tcPr>
            <w:tcW w:w="2605" w:type="dxa"/>
            <w:vAlign w:val="center"/>
          </w:tcPr>
          <w:p w14:paraId="3B4E4035" w14:textId="77777777" w:rsidR="000152C6" w:rsidRPr="0032190F" w:rsidRDefault="000152C6" w:rsidP="00C73F91">
            <w:pPr>
              <w:keepNext/>
              <w:jc w:val="center"/>
              <w:rPr>
                <w:sz w:val="20"/>
                <w:szCs w:val="20"/>
                <w:lang w:val="fr-FR"/>
              </w:rPr>
            </w:pPr>
            <w:r w:rsidRPr="0032190F">
              <w:rPr>
                <w:sz w:val="20"/>
                <w:szCs w:val="20"/>
                <w:lang w:val="fr-FR"/>
              </w:rPr>
              <w:t>ZXVIIIGIIR17@a</w:t>
            </w:r>
          </w:p>
          <w:p w14:paraId="44020B18" w14:textId="77777777" w:rsidR="000152C6" w:rsidRPr="0032190F" w:rsidRDefault="000152C6" w:rsidP="00C73F91">
            <w:pPr>
              <w:keepNext/>
              <w:jc w:val="center"/>
              <w:rPr>
                <w:sz w:val="20"/>
                <w:szCs w:val="20"/>
                <w:lang w:val="fr-FR"/>
              </w:rPr>
            </w:pPr>
            <w:r w:rsidRPr="0032190F">
              <w:rPr>
                <w:sz w:val="20"/>
                <w:szCs w:val="20"/>
                <w:lang w:val="fr-FR"/>
              </w:rPr>
              <w:t>[ ? douteux, seulement 2 gravures]</w:t>
            </w:r>
          </w:p>
        </w:tc>
      </w:tr>
      <w:tr w:rsidR="000152C6" w14:paraId="300ADE64" w14:textId="77777777" w:rsidTr="00C73F91">
        <w:tc>
          <w:tcPr>
            <w:tcW w:w="2943" w:type="dxa"/>
            <w:vMerge/>
            <w:vAlign w:val="center"/>
          </w:tcPr>
          <w:p w14:paraId="7C87FAB7" w14:textId="77777777" w:rsidR="000152C6" w:rsidRPr="0032190F" w:rsidRDefault="000152C6" w:rsidP="00C73F91">
            <w:pPr>
              <w:jc w:val="center"/>
              <w:rPr>
                <w:i/>
                <w:sz w:val="20"/>
                <w:szCs w:val="20"/>
                <w:lang w:val="fr-FR"/>
              </w:rPr>
            </w:pPr>
          </w:p>
        </w:tc>
        <w:tc>
          <w:tcPr>
            <w:tcW w:w="416" w:type="dxa"/>
            <w:vMerge w:val="restart"/>
            <w:vAlign w:val="center"/>
          </w:tcPr>
          <w:p w14:paraId="07AA3313" w14:textId="77777777" w:rsidR="000152C6" w:rsidRPr="00BD71D9" w:rsidRDefault="000152C6" w:rsidP="00C73F91">
            <w:pPr>
              <w:jc w:val="center"/>
              <w:rPr>
                <w:sz w:val="20"/>
                <w:szCs w:val="20"/>
              </w:rPr>
            </w:pPr>
            <w:r w:rsidRPr="00BD71D9">
              <w:rPr>
                <w:sz w:val="20"/>
                <w:szCs w:val="20"/>
              </w:rPr>
              <w:t>g</w:t>
            </w:r>
          </w:p>
        </w:tc>
        <w:tc>
          <w:tcPr>
            <w:tcW w:w="0" w:type="auto"/>
            <w:vAlign w:val="center"/>
          </w:tcPr>
          <w:p w14:paraId="2776054B" w14:textId="77777777" w:rsidR="000152C6" w:rsidRPr="00BD71D9" w:rsidRDefault="000152C6" w:rsidP="00C73F91">
            <w:pPr>
              <w:jc w:val="center"/>
              <w:rPr>
                <w:sz w:val="20"/>
                <w:szCs w:val="20"/>
              </w:rPr>
            </w:pPr>
          </w:p>
        </w:tc>
        <w:tc>
          <w:tcPr>
            <w:tcW w:w="0" w:type="auto"/>
            <w:vAlign w:val="center"/>
          </w:tcPr>
          <w:p w14:paraId="75B5DA38" w14:textId="77777777" w:rsidR="000152C6" w:rsidRPr="00BD71D9" w:rsidRDefault="000152C6" w:rsidP="00C73F91">
            <w:pPr>
              <w:jc w:val="center"/>
              <w:rPr>
                <w:sz w:val="20"/>
                <w:szCs w:val="20"/>
              </w:rPr>
            </w:pPr>
            <w:r w:rsidRPr="00BD71D9">
              <w:rPr>
                <w:sz w:val="20"/>
                <w:szCs w:val="20"/>
              </w:rPr>
              <w:t>Partie Centrale</w:t>
            </w:r>
          </w:p>
        </w:tc>
        <w:tc>
          <w:tcPr>
            <w:tcW w:w="1204" w:type="dxa"/>
            <w:vAlign w:val="center"/>
          </w:tcPr>
          <w:p w14:paraId="5C819D97" w14:textId="77777777" w:rsidR="000152C6" w:rsidRPr="00BD71D9" w:rsidRDefault="000152C6" w:rsidP="00C73F91">
            <w:pPr>
              <w:jc w:val="center"/>
              <w:rPr>
                <w:sz w:val="20"/>
                <w:szCs w:val="20"/>
              </w:rPr>
            </w:pPr>
            <w:r w:rsidRPr="00BD71D9">
              <w:rPr>
                <w:sz w:val="20"/>
                <w:szCs w:val="20"/>
              </w:rPr>
              <w:t>XXXIV 6</w:t>
            </w:r>
          </w:p>
        </w:tc>
        <w:tc>
          <w:tcPr>
            <w:tcW w:w="2605" w:type="dxa"/>
            <w:vAlign w:val="center"/>
          </w:tcPr>
          <w:p w14:paraId="73877E72" w14:textId="77777777" w:rsidR="000152C6" w:rsidRPr="00BD71D9" w:rsidRDefault="000152C6" w:rsidP="00C73F91">
            <w:pPr>
              <w:keepNext/>
              <w:jc w:val="center"/>
              <w:rPr>
                <w:sz w:val="20"/>
                <w:szCs w:val="20"/>
              </w:rPr>
            </w:pPr>
            <w:r w:rsidRPr="00BD71D9">
              <w:rPr>
                <w:sz w:val="20"/>
                <w:szCs w:val="20"/>
              </w:rPr>
              <w:t>ZXVIIIGIIR61@c</w:t>
            </w:r>
          </w:p>
        </w:tc>
      </w:tr>
      <w:tr w:rsidR="000152C6" w14:paraId="1E2A41BA" w14:textId="77777777" w:rsidTr="00C73F91">
        <w:tc>
          <w:tcPr>
            <w:tcW w:w="2943" w:type="dxa"/>
            <w:vMerge/>
            <w:vAlign w:val="center"/>
          </w:tcPr>
          <w:p w14:paraId="2C026949" w14:textId="77777777" w:rsidR="000152C6" w:rsidRPr="00BD71D9" w:rsidRDefault="000152C6" w:rsidP="00C73F91">
            <w:pPr>
              <w:jc w:val="center"/>
              <w:rPr>
                <w:i/>
                <w:sz w:val="20"/>
                <w:szCs w:val="20"/>
              </w:rPr>
            </w:pPr>
          </w:p>
        </w:tc>
        <w:tc>
          <w:tcPr>
            <w:tcW w:w="416" w:type="dxa"/>
            <w:vMerge/>
            <w:vAlign w:val="center"/>
          </w:tcPr>
          <w:p w14:paraId="738DEFE1" w14:textId="77777777" w:rsidR="000152C6" w:rsidRPr="00BD71D9" w:rsidRDefault="000152C6" w:rsidP="00C73F91">
            <w:pPr>
              <w:jc w:val="center"/>
              <w:rPr>
                <w:sz w:val="20"/>
                <w:szCs w:val="20"/>
              </w:rPr>
            </w:pPr>
          </w:p>
        </w:tc>
        <w:tc>
          <w:tcPr>
            <w:tcW w:w="0" w:type="auto"/>
            <w:vAlign w:val="center"/>
          </w:tcPr>
          <w:p w14:paraId="27388D31" w14:textId="77777777" w:rsidR="000152C6" w:rsidRPr="00BD71D9" w:rsidRDefault="000152C6" w:rsidP="00C73F91">
            <w:pPr>
              <w:jc w:val="center"/>
              <w:rPr>
                <w:sz w:val="20"/>
                <w:szCs w:val="20"/>
              </w:rPr>
            </w:pPr>
          </w:p>
        </w:tc>
        <w:tc>
          <w:tcPr>
            <w:tcW w:w="0" w:type="auto"/>
            <w:vAlign w:val="center"/>
          </w:tcPr>
          <w:p w14:paraId="3F8D4D6B" w14:textId="77777777" w:rsidR="000152C6" w:rsidRPr="00BD71D9" w:rsidRDefault="000152C6" w:rsidP="00C73F91">
            <w:pPr>
              <w:jc w:val="center"/>
              <w:rPr>
                <w:sz w:val="20"/>
                <w:szCs w:val="20"/>
              </w:rPr>
            </w:pPr>
          </w:p>
        </w:tc>
        <w:tc>
          <w:tcPr>
            <w:tcW w:w="1204" w:type="dxa"/>
            <w:vAlign w:val="center"/>
          </w:tcPr>
          <w:p w14:paraId="2ADFD9B0" w14:textId="77777777" w:rsidR="000152C6" w:rsidRPr="00BD71D9" w:rsidRDefault="000152C6" w:rsidP="00C73F91">
            <w:pPr>
              <w:jc w:val="center"/>
              <w:rPr>
                <w:sz w:val="20"/>
                <w:szCs w:val="20"/>
              </w:rPr>
            </w:pPr>
            <w:r w:rsidRPr="00BD71D9">
              <w:rPr>
                <w:sz w:val="20"/>
                <w:szCs w:val="20"/>
              </w:rPr>
              <w:t>XXXIV 12</w:t>
            </w:r>
          </w:p>
        </w:tc>
        <w:tc>
          <w:tcPr>
            <w:tcW w:w="2605" w:type="dxa"/>
            <w:vAlign w:val="center"/>
          </w:tcPr>
          <w:p w14:paraId="68AF0A47" w14:textId="77777777" w:rsidR="000152C6" w:rsidRPr="00BD71D9" w:rsidRDefault="000152C6" w:rsidP="00C73F91">
            <w:pPr>
              <w:keepNext/>
              <w:jc w:val="center"/>
              <w:rPr>
                <w:sz w:val="20"/>
                <w:szCs w:val="20"/>
              </w:rPr>
            </w:pPr>
            <w:r w:rsidRPr="00BD71D9">
              <w:rPr>
                <w:sz w:val="20"/>
                <w:szCs w:val="20"/>
              </w:rPr>
              <w:t>ZXVIIIGIIR35@b</w:t>
            </w:r>
          </w:p>
        </w:tc>
      </w:tr>
      <w:tr w:rsidR="000152C6" w14:paraId="7F06FB93" w14:textId="77777777" w:rsidTr="00C73F91">
        <w:tc>
          <w:tcPr>
            <w:tcW w:w="2943" w:type="dxa"/>
            <w:vMerge/>
            <w:vAlign w:val="center"/>
          </w:tcPr>
          <w:p w14:paraId="562840AE" w14:textId="77777777" w:rsidR="000152C6" w:rsidRPr="00BD71D9" w:rsidRDefault="000152C6" w:rsidP="00C73F91">
            <w:pPr>
              <w:jc w:val="center"/>
              <w:rPr>
                <w:i/>
                <w:sz w:val="20"/>
                <w:szCs w:val="20"/>
              </w:rPr>
            </w:pPr>
          </w:p>
        </w:tc>
        <w:tc>
          <w:tcPr>
            <w:tcW w:w="416" w:type="dxa"/>
            <w:vMerge/>
            <w:vAlign w:val="center"/>
          </w:tcPr>
          <w:p w14:paraId="61463152" w14:textId="77777777" w:rsidR="000152C6" w:rsidRPr="00BD71D9" w:rsidRDefault="000152C6" w:rsidP="00C73F91">
            <w:pPr>
              <w:jc w:val="center"/>
              <w:rPr>
                <w:sz w:val="20"/>
                <w:szCs w:val="20"/>
              </w:rPr>
            </w:pPr>
          </w:p>
        </w:tc>
        <w:tc>
          <w:tcPr>
            <w:tcW w:w="0" w:type="auto"/>
            <w:vAlign w:val="center"/>
          </w:tcPr>
          <w:p w14:paraId="5CDEF606" w14:textId="77777777" w:rsidR="000152C6" w:rsidRPr="00BD71D9" w:rsidRDefault="000152C6" w:rsidP="00C73F91">
            <w:pPr>
              <w:jc w:val="center"/>
              <w:rPr>
                <w:sz w:val="20"/>
                <w:szCs w:val="20"/>
              </w:rPr>
            </w:pPr>
          </w:p>
        </w:tc>
        <w:tc>
          <w:tcPr>
            <w:tcW w:w="0" w:type="auto"/>
            <w:vAlign w:val="center"/>
          </w:tcPr>
          <w:p w14:paraId="709118D9" w14:textId="77777777" w:rsidR="000152C6" w:rsidRPr="00BD71D9" w:rsidRDefault="000152C6" w:rsidP="00C73F91">
            <w:pPr>
              <w:jc w:val="center"/>
              <w:rPr>
                <w:sz w:val="20"/>
                <w:szCs w:val="20"/>
              </w:rPr>
            </w:pPr>
          </w:p>
        </w:tc>
        <w:tc>
          <w:tcPr>
            <w:tcW w:w="1204" w:type="dxa"/>
            <w:vAlign w:val="center"/>
          </w:tcPr>
          <w:p w14:paraId="0973206A" w14:textId="77777777" w:rsidR="000152C6" w:rsidRPr="00BD71D9" w:rsidRDefault="000152C6" w:rsidP="00C73F91">
            <w:pPr>
              <w:jc w:val="center"/>
              <w:rPr>
                <w:sz w:val="20"/>
                <w:szCs w:val="20"/>
              </w:rPr>
            </w:pPr>
            <w:r w:rsidRPr="00BD71D9">
              <w:rPr>
                <w:sz w:val="20"/>
                <w:szCs w:val="20"/>
              </w:rPr>
              <w:t>XVIII 18</w:t>
            </w:r>
          </w:p>
        </w:tc>
        <w:tc>
          <w:tcPr>
            <w:tcW w:w="2605" w:type="dxa"/>
            <w:vAlign w:val="center"/>
          </w:tcPr>
          <w:p w14:paraId="20AF456C" w14:textId="77777777" w:rsidR="000152C6" w:rsidRPr="00BD71D9" w:rsidRDefault="000152C6" w:rsidP="00C73F91">
            <w:pPr>
              <w:keepNext/>
              <w:jc w:val="center"/>
              <w:rPr>
                <w:sz w:val="20"/>
                <w:szCs w:val="20"/>
              </w:rPr>
            </w:pPr>
            <w:r w:rsidRPr="00BD71D9">
              <w:rPr>
                <w:sz w:val="20"/>
                <w:szCs w:val="20"/>
              </w:rPr>
              <w:t>ZXVIIIGIIR36@c</w:t>
            </w:r>
          </w:p>
        </w:tc>
      </w:tr>
      <w:tr w:rsidR="000152C6" w14:paraId="7F44C150" w14:textId="77777777" w:rsidTr="00C73F91">
        <w:tc>
          <w:tcPr>
            <w:tcW w:w="2943" w:type="dxa"/>
            <w:vMerge/>
            <w:vAlign w:val="center"/>
          </w:tcPr>
          <w:p w14:paraId="49EE3136" w14:textId="77777777" w:rsidR="000152C6" w:rsidRPr="00BD71D9" w:rsidRDefault="000152C6" w:rsidP="00C73F91">
            <w:pPr>
              <w:jc w:val="center"/>
              <w:rPr>
                <w:i/>
                <w:sz w:val="20"/>
                <w:szCs w:val="20"/>
              </w:rPr>
            </w:pPr>
          </w:p>
        </w:tc>
        <w:tc>
          <w:tcPr>
            <w:tcW w:w="416" w:type="dxa"/>
            <w:vAlign w:val="center"/>
          </w:tcPr>
          <w:p w14:paraId="51E2B35E" w14:textId="77777777" w:rsidR="000152C6" w:rsidRPr="00BD71D9" w:rsidRDefault="000152C6" w:rsidP="00C73F91">
            <w:pPr>
              <w:jc w:val="center"/>
              <w:rPr>
                <w:sz w:val="20"/>
                <w:szCs w:val="20"/>
              </w:rPr>
            </w:pPr>
            <w:r w:rsidRPr="00BD71D9">
              <w:rPr>
                <w:sz w:val="20"/>
                <w:szCs w:val="20"/>
              </w:rPr>
              <w:t>h</w:t>
            </w:r>
          </w:p>
        </w:tc>
        <w:tc>
          <w:tcPr>
            <w:tcW w:w="0" w:type="auto"/>
            <w:vAlign w:val="center"/>
          </w:tcPr>
          <w:p w14:paraId="0107F352" w14:textId="77777777" w:rsidR="000152C6" w:rsidRPr="00BD71D9" w:rsidRDefault="000152C6" w:rsidP="00C73F91">
            <w:pPr>
              <w:jc w:val="center"/>
              <w:rPr>
                <w:sz w:val="20"/>
                <w:szCs w:val="20"/>
              </w:rPr>
            </w:pPr>
          </w:p>
        </w:tc>
        <w:tc>
          <w:tcPr>
            <w:tcW w:w="0" w:type="auto"/>
            <w:vAlign w:val="center"/>
          </w:tcPr>
          <w:p w14:paraId="290E3FEC" w14:textId="77777777" w:rsidR="000152C6" w:rsidRPr="0032190F" w:rsidRDefault="000152C6" w:rsidP="00C73F91">
            <w:pPr>
              <w:jc w:val="center"/>
              <w:rPr>
                <w:sz w:val="20"/>
                <w:szCs w:val="20"/>
                <w:lang w:val="fr-FR"/>
              </w:rPr>
            </w:pPr>
            <w:r w:rsidRPr="0032190F">
              <w:rPr>
                <w:sz w:val="20"/>
                <w:szCs w:val="20"/>
                <w:lang w:val="fr-FR"/>
              </w:rPr>
              <w:t>Coin Sud-Est du massif central</w:t>
            </w:r>
          </w:p>
        </w:tc>
        <w:tc>
          <w:tcPr>
            <w:tcW w:w="1204" w:type="dxa"/>
            <w:vAlign w:val="center"/>
          </w:tcPr>
          <w:p w14:paraId="22B6FDE1" w14:textId="77777777" w:rsidR="000152C6" w:rsidRPr="00BD71D9" w:rsidRDefault="000152C6" w:rsidP="00C73F91">
            <w:pPr>
              <w:jc w:val="center"/>
              <w:rPr>
                <w:sz w:val="20"/>
                <w:szCs w:val="20"/>
              </w:rPr>
            </w:pPr>
            <w:r w:rsidRPr="00BD71D9">
              <w:rPr>
                <w:sz w:val="20"/>
                <w:szCs w:val="20"/>
              </w:rPr>
              <w:t>XXXIV 19</w:t>
            </w:r>
          </w:p>
        </w:tc>
        <w:tc>
          <w:tcPr>
            <w:tcW w:w="2605" w:type="dxa"/>
            <w:vAlign w:val="center"/>
          </w:tcPr>
          <w:p w14:paraId="6136681B" w14:textId="77777777" w:rsidR="000152C6" w:rsidRPr="00BD71D9" w:rsidRDefault="000152C6" w:rsidP="00C73F91">
            <w:pPr>
              <w:keepNext/>
              <w:jc w:val="center"/>
              <w:rPr>
                <w:sz w:val="20"/>
                <w:szCs w:val="20"/>
              </w:rPr>
            </w:pPr>
            <w:r w:rsidRPr="00BD71D9">
              <w:rPr>
                <w:sz w:val="20"/>
                <w:szCs w:val="20"/>
              </w:rPr>
              <w:t>ZXVIIIGIVR20@b</w:t>
            </w:r>
          </w:p>
        </w:tc>
      </w:tr>
      <w:tr w:rsidR="000152C6" w14:paraId="6FFD9C12" w14:textId="77777777" w:rsidTr="00C73F91">
        <w:tc>
          <w:tcPr>
            <w:tcW w:w="2943" w:type="dxa"/>
            <w:vMerge w:val="restart"/>
            <w:vAlign w:val="center"/>
          </w:tcPr>
          <w:p w14:paraId="0BB918FF" w14:textId="77777777" w:rsidR="000152C6" w:rsidRPr="0032190F" w:rsidRDefault="000152C6" w:rsidP="00C73F91">
            <w:pPr>
              <w:jc w:val="center"/>
              <w:rPr>
                <w:i/>
                <w:sz w:val="20"/>
                <w:szCs w:val="20"/>
                <w:lang w:val="fr-FR"/>
              </w:rPr>
            </w:pPr>
            <w:r w:rsidRPr="0032190F">
              <w:rPr>
                <w:i/>
                <w:sz w:val="20"/>
                <w:szCs w:val="20"/>
                <w:lang w:val="fr-FR"/>
              </w:rPr>
              <w:t>7) Le Petit Couloir et son entrée</w:t>
            </w:r>
          </w:p>
        </w:tc>
        <w:tc>
          <w:tcPr>
            <w:tcW w:w="416" w:type="dxa"/>
            <w:vMerge w:val="restart"/>
            <w:vAlign w:val="center"/>
          </w:tcPr>
          <w:p w14:paraId="570096B9" w14:textId="77777777" w:rsidR="000152C6" w:rsidRPr="0032190F" w:rsidRDefault="000152C6" w:rsidP="00C73F91">
            <w:pPr>
              <w:jc w:val="center"/>
              <w:rPr>
                <w:sz w:val="20"/>
                <w:szCs w:val="20"/>
                <w:lang w:val="fr-FR"/>
              </w:rPr>
            </w:pPr>
          </w:p>
        </w:tc>
        <w:tc>
          <w:tcPr>
            <w:tcW w:w="0" w:type="auto"/>
            <w:vAlign w:val="center"/>
          </w:tcPr>
          <w:p w14:paraId="4CA317DD" w14:textId="77777777" w:rsidR="000152C6" w:rsidRPr="0032190F" w:rsidRDefault="000152C6" w:rsidP="00C73F91">
            <w:pPr>
              <w:jc w:val="center"/>
              <w:rPr>
                <w:sz w:val="20"/>
                <w:szCs w:val="20"/>
                <w:lang w:val="fr-FR"/>
              </w:rPr>
            </w:pPr>
          </w:p>
        </w:tc>
        <w:tc>
          <w:tcPr>
            <w:tcW w:w="0" w:type="auto"/>
            <w:vAlign w:val="center"/>
          </w:tcPr>
          <w:p w14:paraId="27D75F44" w14:textId="77777777" w:rsidR="000152C6" w:rsidRPr="00BD71D9" w:rsidRDefault="000152C6" w:rsidP="00C73F91">
            <w:pPr>
              <w:jc w:val="center"/>
              <w:rPr>
                <w:sz w:val="20"/>
                <w:szCs w:val="20"/>
              </w:rPr>
            </w:pPr>
            <w:r w:rsidRPr="00BD71D9">
              <w:rPr>
                <w:sz w:val="20"/>
                <w:szCs w:val="20"/>
              </w:rPr>
              <w:t>Head of Little Gully</w:t>
            </w:r>
          </w:p>
        </w:tc>
        <w:tc>
          <w:tcPr>
            <w:tcW w:w="1204" w:type="dxa"/>
            <w:vAlign w:val="center"/>
          </w:tcPr>
          <w:p w14:paraId="0C6E6F59" w14:textId="77777777" w:rsidR="000152C6" w:rsidRPr="00BD71D9" w:rsidRDefault="000152C6" w:rsidP="00C73F91">
            <w:pPr>
              <w:jc w:val="center"/>
              <w:rPr>
                <w:sz w:val="20"/>
                <w:szCs w:val="20"/>
              </w:rPr>
            </w:pPr>
            <w:r w:rsidRPr="00BD71D9">
              <w:rPr>
                <w:sz w:val="20"/>
                <w:szCs w:val="20"/>
              </w:rPr>
              <w:t>XXXIV 20</w:t>
            </w:r>
          </w:p>
        </w:tc>
        <w:tc>
          <w:tcPr>
            <w:tcW w:w="2605" w:type="dxa"/>
            <w:vAlign w:val="center"/>
          </w:tcPr>
          <w:p w14:paraId="03B2734A" w14:textId="77777777" w:rsidR="000152C6" w:rsidRPr="00BD71D9" w:rsidRDefault="000152C6" w:rsidP="00C73F91">
            <w:pPr>
              <w:keepNext/>
              <w:jc w:val="center"/>
              <w:rPr>
                <w:sz w:val="20"/>
                <w:szCs w:val="20"/>
              </w:rPr>
            </w:pPr>
            <w:r w:rsidRPr="00BD71D9">
              <w:rPr>
                <w:sz w:val="20"/>
                <w:szCs w:val="20"/>
              </w:rPr>
              <w:t>ZXVIIIGIR63@a</w:t>
            </w:r>
          </w:p>
        </w:tc>
      </w:tr>
      <w:tr w:rsidR="000152C6" w14:paraId="7061303B" w14:textId="77777777" w:rsidTr="00C73F91">
        <w:tc>
          <w:tcPr>
            <w:tcW w:w="2943" w:type="dxa"/>
            <w:vMerge/>
            <w:vAlign w:val="center"/>
          </w:tcPr>
          <w:p w14:paraId="6F595599" w14:textId="77777777" w:rsidR="000152C6" w:rsidRPr="00BD71D9" w:rsidRDefault="000152C6" w:rsidP="00C73F91">
            <w:pPr>
              <w:jc w:val="center"/>
              <w:rPr>
                <w:i/>
                <w:sz w:val="20"/>
                <w:szCs w:val="20"/>
              </w:rPr>
            </w:pPr>
          </w:p>
        </w:tc>
        <w:tc>
          <w:tcPr>
            <w:tcW w:w="416" w:type="dxa"/>
            <w:vMerge/>
            <w:vAlign w:val="center"/>
          </w:tcPr>
          <w:p w14:paraId="5135C08C" w14:textId="77777777" w:rsidR="000152C6" w:rsidRPr="00BD71D9" w:rsidRDefault="000152C6" w:rsidP="00C73F91">
            <w:pPr>
              <w:jc w:val="center"/>
              <w:rPr>
                <w:sz w:val="20"/>
                <w:szCs w:val="20"/>
              </w:rPr>
            </w:pPr>
          </w:p>
        </w:tc>
        <w:tc>
          <w:tcPr>
            <w:tcW w:w="0" w:type="auto"/>
            <w:vAlign w:val="center"/>
          </w:tcPr>
          <w:p w14:paraId="16289F57" w14:textId="77777777" w:rsidR="000152C6" w:rsidRPr="00BD71D9" w:rsidRDefault="000152C6" w:rsidP="00C73F91">
            <w:pPr>
              <w:jc w:val="center"/>
              <w:rPr>
                <w:sz w:val="20"/>
                <w:szCs w:val="20"/>
              </w:rPr>
            </w:pPr>
          </w:p>
        </w:tc>
        <w:tc>
          <w:tcPr>
            <w:tcW w:w="0" w:type="auto"/>
            <w:vAlign w:val="center"/>
          </w:tcPr>
          <w:p w14:paraId="2F759656" w14:textId="77777777" w:rsidR="000152C6" w:rsidRPr="00BD71D9" w:rsidRDefault="000152C6" w:rsidP="00C73F91">
            <w:pPr>
              <w:jc w:val="center"/>
              <w:rPr>
                <w:sz w:val="20"/>
                <w:szCs w:val="20"/>
              </w:rPr>
            </w:pPr>
          </w:p>
        </w:tc>
        <w:tc>
          <w:tcPr>
            <w:tcW w:w="1204" w:type="dxa"/>
            <w:vAlign w:val="center"/>
          </w:tcPr>
          <w:p w14:paraId="4D1530E4" w14:textId="77777777" w:rsidR="000152C6" w:rsidRPr="00BD71D9" w:rsidRDefault="000152C6" w:rsidP="00C73F91">
            <w:pPr>
              <w:jc w:val="center"/>
              <w:rPr>
                <w:sz w:val="20"/>
                <w:szCs w:val="20"/>
              </w:rPr>
            </w:pPr>
            <w:r w:rsidRPr="00BD71D9">
              <w:rPr>
                <w:sz w:val="20"/>
                <w:szCs w:val="20"/>
              </w:rPr>
              <w:t>XXXIV 27</w:t>
            </w:r>
          </w:p>
        </w:tc>
        <w:tc>
          <w:tcPr>
            <w:tcW w:w="2605" w:type="dxa"/>
            <w:vAlign w:val="center"/>
          </w:tcPr>
          <w:p w14:paraId="410177E4" w14:textId="77777777" w:rsidR="000152C6" w:rsidRPr="00BD71D9" w:rsidRDefault="000152C6" w:rsidP="00C73F91">
            <w:pPr>
              <w:keepNext/>
              <w:jc w:val="center"/>
              <w:rPr>
                <w:sz w:val="20"/>
                <w:szCs w:val="20"/>
              </w:rPr>
            </w:pPr>
            <w:r w:rsidRPr="00BD71D9">
              <w:rPr>
                <w:sz w:val="20"/>
                <w:szCs w:val="20"/>
              </w:rPr>
              <w:t>ZXVIIIGIR69@a</w:t>
            </w:r>
          </w:p>
        </w:tc>
      </w:tr>
      <w:tr w:rsidR="000152C6" w14:paraId="6D11656B" w14:textId="77777777" w:rsidTr="00C73F91">
        <w:tc>
          <w:tcPr>
            <w:tcW w:w="2943" w:type="dxa"/>
            <w:vMerge/>
            <w:vAlign w:val="center"/>
          </w:tcPr>
          <w:p w14:paraId="5B842F6F" w14:textId="77777777" w:rsidR="000152C6" w:rsidRPr="00BD71D9" w:rsidRDefault="000152C6" w:rsidP="00C73F91">
            <w:pPr>
              <w:jc w:val="center"/>
              <w:rPr>
                <w:i/>
                <w:sz w:val="20"/>
                <w:szCs w:val="20"/>
              </w:rPr>
            </w:pPr>
          </w:p>
        </w:tc>
        <w:tc>
          <w:tcPr>
            <w:tcW w:w="416" w:type="dxa"/>
            <w:vMerge/>
            <w:vAlign w:val="center"/>
          </w:tcPr>
          <w:p w14:paraId="791C93A8" w14:textId="77777777" w:rsidR="000152C6" w:rsidRPr="00BD71D9" w:rsidRDefault="000152C6" w:rsidP="00C73F91">
            <w:pPr>
              <w:jc w:val="center"/>
              <w:rPr>
                <w:sz w:val="20"/>
                <w:szCs w:val="20"/>
              </w:rPr>
            </w:pPr>
          </w:p>
        </w:tc>
        <w:tc>
          <w:tcPr>
            <w:tcW w:w="0" w:type="auto"/>
            <w:vAlign w:val="center"/>
          </w:tcPr>
          <w:p w14:paraId="5859882B" w14:textId="77777777" w:rsidR="000152C6" w:rsidRPr="00BD71D9" w:rsidRDefault="000152C6" w:rsidP="00C73F91">
            <w:pPr>
              <w:jc w:val="center"/>
              <w:rPr>
                <w:sz w:val="20"/>
                <w:szCs w:val="20"/>
              </w:rPr>
            </w:pPr>
          </w:p>
        </w:tc>
        <w:tc>
          <w:tcPr>
            <w:tcW w:w="0" w:type="auto"/>
            <w:vAlign w:val="center"/>
          </w:tcPr>
          <w:p w14:paraId="7DC9C870" w14:textId="77777777" w:rsidR="000152C6" w:rsidRPr="00BD71D9" w:rsidRDefault="000152C6" w:rsidP="00C73F91">
            <w:pPr>
              <w:jc w:val="center"/>
              <w:rPr>
                <w:sz w:val="20"/>
                <w:szCs w:val="20"/>
              </w:rPr>
            </w:pPr>
          </w:p>
        </w:tc>
        <w:tc>
          <w:tcPr>
            <w:tcW w:w="1204" w:type="dxa"/>
            <w:vAlign w:val="center"/>
          </w:tcPr>
          <w:p w14:paraId="411B6354" w14:textId="77777777" w:rsidR="000152C6" w:rsidRPr="00BD71D9" w:rsidRDefault="000152C6" w:rsidP="00C73F91">
            <w:pPr>
              <w:jc w:val="center"/>
              <w:rPr>
                <w:sz w:val="20"/>
                <w:szCs w:val="20"/>
              </w:rPr>
            </w:pPr>
            <w:r w:rsidRPr="00BD71D9">
              <w:rPr>
                <w:sz w:val="20"/>
                <w:szCs w:val="20"/>
              </w:rPr>
              <w:t>XXXIV 24</w:t>
            </w:r>
          </w:p>
        </w:tc>
        <w:tc>
          <w:tcPr>
            <w:tcW w:w="2605" w:type="dxa"/>
            <w:vAlign w:val="center"/>
          </w:tcPr>
          <w:p w14:paraId="52BE640F" w14:textId="77777777" w:rsidR="000152C6" w:rsidRPr="00BD71D9" w:rsidRDefault="000152C6" w:rsidP="00C73F91">
            <w:pPr>
              <w:keepNext/>
              <w:jc w:val="center"/>
              <w:rPr>
                <w:sz w:val="20"/>
                <w:szCs w:val="20"/>
              </w:rPr>
            </w:pPr>
            <w:r w:rsidRPr="00BD71D9">
              <w:rPr>
                <w:sz w:val="20"/>
                <w:szCs w:val="20"/>
              </w:rPr>
              <w:t>ZXVIIIGIR70@a</w:t>
            </w:r>
          </w:p>
        </w:tc>
      </w:tr>
      <w:tr w:rsidR="000152C6" w14:paraId="2B105075" w14:textId="77777777" w:rsidTr="00C73F91">
        <w:tc>
          <w:tcPr>
            <w:tcW w:w="2943" w:type="dxa"/>
            <w:vMerge/>
            <w:vAlign w:val="center"/>
          </w:tcPr>
          <w:p w14:paraId="4F6CAF22" w14:textId="77777777" w:rsidR="000152C6" w:rsidRPr="00BD71D9" w:rsidRDefault="000152C6" w:rsidP="00C73F91">
            <w:pPr>
              <w:jc w:val="center"/>
              <w:rPr>
                <w:i/>
                <w:sz w:val="20"/>
                <w:szCs w:val="20"/>
              </w:rPr>
            </w:pPr>
          </w:p>
        </w:tc>
        <w:tc>
          <w:tcPr>
            <w:tcW w:w="416" w:type="dxa"/>
            <w:vMerge/>
            <w:vAlign w:val="center"/>
          </w:tcPr>
          <w:p w14:paraId="17878F89" w14:textId="77777777" w:rsidR="000152C6" w:rsidRPr="00BD71D9" w:rsidRDefault="000152C6" w:rsidP="00C73F91">
            <w:pPr>
              <w:jc w:val="center"/>
              <w:rPr>
                <w:sz w:val="20"/>
                <w:szCs w:val="20"/>
              </w:rPr>
            </w:pPr>
          </w:p>
        </w:tc>
        <w:tc>
          <w:tcPr>
            <w:tcW w:w="0" w:type="auto"/>
            <w:vAlign w:val="center"/>
          </w:tcPr>
          <w:p w14:paraId="469A28A0" w14:textId="77777777" w:rsidR="000152C6" w:rsidRPr="00BD71D9" w:rsidRDefault="000152C6" w:rsidP="00C73F91">
            <w:pPr>
              <w:jc w:val="center"/>
              <w:rPr>
                <w:sz w:val="20"/>
                <w:szCs w:val="20"/>
              </w:rPr>
            </w:pPr>
          </w:p>
        </w:tc>
        <w:tc>
          <w:tcPr>
            <w:tcW w:w="0" w:type="auto"/>
            <w:vAlign w:val="center"/>
          </w:tcPr>
          <w:p w14:paraId="23156243" w14:textId="77777777" w:rsidR="000152C6" w:rsidRPr="00BD71D9" w:rsidRDefault="000152C6" w:rsidP="00C73F91">
            <w:pPr>
              <w:jc w:val="center"/>
              <w:rPr>
                <w:sz w:val="20"/>
                <w:szCs w:val="20"/>
              </w:rPr>
            </w:pPr>
          </w:p>
        </w:tc>
        <w:tc>
          <w:tcPr>
            <w:tcW w:w="1204" w:type="dxa"/>
            <w:vAlign w:val="center"/>
          </w:tcPr>
          <w:p w14:paraId="0667598B" w14:textId="77777777" w:rsidR="000152C6" w:rsidRPr="00BD71D9" w:rsidRDefault="000152C6" w:rsidP="00C73F91">
            <w:pPr>
              <w:jc w:val="center"/>
              <w:rPr>
                <w:sz w:val="20"/>
                <w:szCs w:val="20"/>
              </w:rPr>
            </w:pPr>
            <w:r w:rsidRPr="00BD71D9">
              <w:rPr>
                <w:sz w:val="20"/>
                <w:szCs w:val="20"/>
              </w:rPr>
              <w:t>XVIIII 40</w:t>
            </w:r>
          </w:p>
        </w:tc>
        <w:tc>
          <w:tcPr>
            <w:tcW w:w="2605" w:type="dxa"/>
            <w:vAlign w:val="center"/>
          </w:tcPr>
          <w:p w14:paraId="45E2DBA0" w14:textId="77777777" w:rsidR="000152C6" w:rsidRPr="00BD71D9" w:rsidRDefault="000152C6" w:rsidP="00C73F91">
            <w:pPr>
              <w:keepNext/>
              <w:jc w:val="center"/>
              <w:rPr>
                <w:sz w:val="20"/>
                <w:szCs w:val="20"/>
              </w:rPr>
            </w:pPr>
            <w:r w:rsidRPr="00BD71D9">
              <w:rPr>
                <w:sz w:val="20"/>
                <w:szCs w:val="20"/>
              </w:rPr>
              <w:t>ZXVIIIGIR66@b</w:t>
            </w:r>
          </w:p>
        </w:tc>
      </w:tr>
      <w:tr w:rsidR="000152C6" w14:paraId="3BECF2DB" w14:textId="77777777" w:rsidTr="00C73F91">
        <w:tc>
          <w:tcPr>
            <w:tcW w:w="2943" w:type="dxa"/>
            <w:vMerge/>
            <w:vAlign w:val="center"/>
          </w:tcPr>
          <w:p w14:paraId="2BEB6F59" w14:textId="77777777" w:rsidR="000152C6" w:rsidRPr="00BD71D9" w:rsidRDefault="000152C6" w:rsidP="00C73F91">
            <w:pPr>
              <w:jc w:val="center"/>
              <w:rPr>
                <w:i/>
                <w:sz w:val="20"/>
                <w:szCs w:val="20"/>
              </w:rPr>
            </w:pPr>
          </w:p>
        </w:tc>
        <w:tc>
          <w:tcPr>
            <w:tcW w:w="416" w:type="dxa"/>
            <w:vMerge/>
            <w:vAlign w:val="center"/>
          </w:tcPr>
          <w:p w14:paraId="021B70D1" w14:textId="77777777" w:rsidR="000152C6" w:rsidRPr="00BD71D9" w:rsidRDefault="000152C6" w:rsidP="00C73F91">
            <w:pPr>
              <w:jc w:val="center"/>
              <w:rPr>
                <w:sz w:val="20"/>
                <w:szCs w:val="20"/>
              </w:rPr>
            </w:pPr>
          </w:p>
        </w:tc>
        <w:tc>
          <w:tcPr>
            <w:tcW w:w="0" w:type="auto"/>
            <w:vAlign w:val="center"/>
          </w:tcPr>
          <w:p w14:paraId="71C3C057" w14:textId="77777777" w:rsidR="000152C6" w:rsidRPr="00BD71D9" w:rsidRDefault="000152C6" w:rsidP="00C73F91">
            <w:pPr>
              <w:jc w:val="center"/>
              <w:rPr>
                <w:sz w:val="20"/>
                <w:szCs w:val="20"/>
              </w:rPr>
            </w:pPr>
          </w:p>
        </w:tc>
        <w:tc>
          <w:tcPr>
            <w:tcW w:w="0" w:type="auto"/>
            <w:vAlign w:val="center"/>
          </w:tcPr>
          <w:p w14:paraId="7DB6AF35" w14:textId="77777777" w:rsidR="000152C6" w:rsidRPr="00BD71D9" w:rsidRDefault="000152C6" w:rsidP="00C73F91">
            <w:pPr>
              <w:jc w:val="center"/>
              <w:rPr>
                <w:sz w:val="20"/>
                <w:szCs w:val="20"/>
              </w:rPr>
            </w:pPr>
          </w:p>
        </w:tc>
        <w:tc>
          <w:tcPr>
            <w:tcW w:w="1204" w:type="dxa"/>
            <w:vAlign w:val="center"/>
          </w:tcPr>
          <w:p w14:paraId="646C80DC" w14:textId="77777777" w:rsidR="000152C6" w:rsidRPr="00BD71D9" w:rsidRDefault="000152C6" w:rsidP="00C73F91">
            <w:pPr>
              <w:jc w:val="center"/>
              <w:rPr>
                <w:sz w:val="20"/>
                <w:szCs w:val="20"/>
              </w:rPr>
            </w:pPr>
            <w:r w:rsidRPr="00BD71D9">
              <w:rPr>
                <w:sz w:val="20"/>
                <w:szCs w:val="20"/>
              </w:rPr>
              <w:t>XVI 2</w:t>
            </w:r>
          </w:p>
        </w:tc>
        <w:tc>
          <w:tcPr>
            <w:tcW w:w="2605" w:type="dxa"/>
            <w:vAlign w:val="center"/>
          </w:tcPr>
          <w:p w14:paraId="31985476" w14:textId="77777777" w:rsidR="000152C6" w:rsidRPr="00BD71D9" w:rsidRDefault="000152C6" w:rsidP="00C73F91">
            <w:pPr>
              <w:keepNext/>
              <w:jc w:val="center"/>
              <w:rPr>
                <w:sz w:val="20"/>
                <w:szCs w:val="20"/>
              </w:rPr>
            </w:pPr>
            <w:r w:rsidRPr="00BD71D9">
              <w:rPr>
                <w:sz w:val="20"/>
                <w:szCs w:val="20"/>
              </w:rPr>
              <w:t>ZXVIIIGIR28@a</w:t>
            </w:r>
          </w:p>
        </w:tc>
      </w:tr>
      <w:tr w:rsidR="000152C6" w14:paraId="1AAE08C9" w14:textId="77777777" w:rsidTr="00C73F91">
        <w:tc>
          <w:tcPr>
            <w:tcW w:w="2943" w:type="dxa"/>
            <w:vAlign w:val="center"/>
          </w:tcPr>
          <w:p w14:paraId="0C2D9A0C" w14:textId="77777777" w:rsidR="000152C6" w:rsidRPr="0032190F" w:rsidRDefault="000152C6" w:rsidP="00C73F91">
            <w:pPr>
              <w:jc w:val="center"/>
              <w:rPr>
                <w:i/>
                <w:sz w:val="20"/>
                <w:szCs w:val="20"/>
                <w:lang w:val="fr-FR"/>
              </w:rPr>
            </w:pPr>
            <w:r w:rsidRPr="0032190F">
              <w:rPr>
                <w:i/>
                <w:sz w:val="20"/>
                <w:szCs w:val="20"/>
                <w:lang w:val="fr-FR"/>
              </w:rPr>
              <w:t>8) Le vallon au-delà du Lac Vert</w:t>
            </w:r>
          </w:p>
        </w:tc>
        <w:tc>
          <w:tcPr>
            <w:tcW w:w="416" w:type="dxa"/>
            <w:vAlign w:val="center"/>
          </w:tcPr>
          <w:p w14:paraId="4C7B73B5" w14:textId="77777777" w:rsidR="000152C6" w:rsidRPr="0032190F" w:rsidRDefault="000152C6" w:rsidP="00C73F91">
            <w:pPr>
              <w:jc w:val="center"/>
              <w:rPr>
                <w:sz w:val="20"/>
                <w:szCs w:val="20"/>
                <w:lang w:val="fr-FR"/>
              </w:rPr>
            </w:pPr>
          </w:p>
        </w:tc>
        <w:tc>
          <w:tcPr>
            <w:tcW w:w="0" w:type="auto"/>
            <w:vAlign w:val="center"/>
          </w:tcPr>
          <w:p w14:paraId="3712CD2F" w14:textId="77777777" w:rsidR="000152C6" w:rsidRPr="0032190F" w:rsidRDefault="000152C6" w:rsidP="00C73F91">
            <w:pPr>
              <w:jc w:val="center"/>
              <w:rPr>
                <w:sz w:val="20"/>
                <w:szCs w:val="20"/>
                <w:lang w:val="fr-FR"/>
              </w:rPr>
            </w:pPr>
          </w:p>
        </w:tc>
        <w:tc>
          <w:tcPr>
            <w:tcW w:w="0" w:type="auto"/>
            <w:vAlign w:val="center"/>
          </w:tcPr>
          <w:p w14:paraId="67564329" w14:textId="77777777" w:rsidR="000152C6" w:rsidRPr="0032190F" w:rsidRDefault="000152C6" w:rsidP="00C73F91">
            <w:pPr>
              <w:jc w:val="center"/>
              <w:rPr>
                <w:sz w:val="20"/>
                <w:szCs w:val="20"/>
                <w:lang w:val="fr-FR"/>
              </w:rPr>
            </w:pPr>
          </w:p>
        </w:tc>
        <w:tc>
          <w:tcPr>
            <w:tcW w:w="1204" w:type="dxa"/>
            <w:vAlign w:val="center"/>
          </w:tcPr>
          <w:p w14:paraId="735B79D9" w14:textId="77777777" w:rsidR="000152C6" w:rsidRPr="00BD71D9" w:rsidRDefault="000152C6" w:rsidP="00C73F91">
            <w:pPr>
              <w:jc w:val="center"/>
              <w:rPr>
                <w:sz w:val="20"/>
                <w:szCs w:val="20"/>
              </w:rPr>
            </w:pPr>
            <w:r w:rsidRPr="00BD71D9">
              <w:rPr>
                <w:sz w:val="20"/>
                <w:szCs w:val="20"/>
              </w:rPr>
              <w:t>IX 36</w:t>
            </w:r>
          </w:p>
        </w:tc>
        <w:tc>
          <w:tcPr>
            <w:tcW w:w="2605" w:type="dxa"/>
            <w:vAlign w:val="center"/>
          </w:tcPr>
          <w:p w14:paraId="175E60A3" w14:textId="77777777" w:rsidR="000152C6" w:rsidRPr="00BD71D9" w:rsidRDefault="000152C6" w:rsidP="00C73F91">
            <w:pPr>
              <w:keepNext/>
              <w:jc w:val="center"/>
              <w:rPr>
                <w:sz w:val="20"/>
                <w:szCs w:val="20"/>
              </w:rPr>
            </w:pPr>
            <w:r w:rsidRPr="00BD71D9">
              <w:rPr>
                <w:sz w:val="20"/>
                <w:szCs w:val="20"/>
              </w:rPr>
              <w:t>-</w:t>
            </w:r>
          </w:p>
        </w:tc>
      </w:tr>
      <w:tr w:rsidR="000152C6" w14:paraId="1889CEA0" w14:textId="77777777" w:rsidTr="00C73F91">
        <w:tc>
          <w:tcPr>
            <w:tcW w:w="2943" w:type="dxa"/>
            <w:vMerge w:val="restart"/>
            <w:vAlign w:val="center"/>
          </w:tcPr>
          <w:p w14:paraId="2193CA02" w14:textId="77777777" w:rsidR="000152C6" w:rsidRPr="0032190F" w:rsidRDefault="000152C6" w:rsidP="00C73F91">
            <w:pPr>
              <w:jc w:val="center"/>
              <w:rPr>
                <w:i/>
                <w:sz w:val="20"/>
                <w:szCs w:val="20"/>
                <w:lang w:val="fr-FR"/>
              </w:rPr>
            </w:pPr>
            <w:r w:rsidRPr="0032190F">
              <w:rPr>
                <w:i/>
                <w:sz w:val="20"/>
                <w:szCs w:val="20"/>
                <w:lang w:val="fr-FR"/>
              </w:rPr>
              <w:t>9) Les versants au-dessus du vallon au-delà du Lac Vert</w:t>
            </w:r>
          </w:p>
        </w:tc>
        <w:tc>
          <w:tcPr>
            <w:tcW w:w="416" w:type="dxa"/>
            <w:vAlign w:val="center"/>
          </w:tcPr>
          <w:p w14:paraId="3DB9710A" w14:textId="77777777" w:rsidR="000152C6" w:rsidRPr="0032190F" w:rsidRDefault="000152C6" w:rsidP="00C73F91">
            <w:pPr>
              <w:jc w:val="center"/>
              <w:rPr>
                <w:sz w:val="20"/>
                <w:szCs w:val="20"/>
                <w:lang w:val="fr-FR"/>
              </w:rPr>
            </w:pPr>
          </w:p>
        </w:tc>
        <w:tc>
          <w:tcPr>
            <w:tcW w:w="0" w:type="auto"/>
            <w:vAlign w:val="center"/>
          </w:tcPr>
          <w:p w14:paraId="0E325CF6" w14:textId="77777777" w:rsidR="000152C6" w:rsidRPr="0032190F" w:rsidRDefault="000152C6" w:rsidP="00C73F91">
            <w:pPr>
              <w:jc w:val="center"/>
              <w:rPr>
                <w:sz w:val="20"/>
                <w:szCs w:val="20"/>
                <w:lang w:val="fr-FR"/>
              </w:rPr>
            </w:pPr>
          </w:p>
        </w:tc>
        <w:tc>
          <w:tcPr>
            <w:tcW w:w="0" w:type="auto"/>
            <w:vAlign w:val="center"/>
          </w:tcPr>
          <w:p w14:paraId="3D24F20E" w14:textId="77777777" w:rsidR="000152C6" w:rsidRPr="0032190F" w:rsidRDefault="000152C6" w:rsidP="00C73F91">
            <w:pPr>
              <w:jc w:val="center"/>
              <w:rPr>
                <w:sz w:val="20"/>
                <w:szCs w:val="20"/>
                <w:lang w:val="fr-FR"/>
              </w:rPr>
            </w:pPr>
          </w:p>
        </w:tc>
        <w:tc>
          <w:tcPr>
            <w:tcW w:w="1204" w:type="dxa"/>
            <w:vAlign w:val="center"/>
          </w:tcPr>
          <w:p w14:paraId="4D66CEC3" w14:textId="77777777" w:rsidR="000152C6" w:rsidRPr="00BD71D9" w:rsidRDefault="000152C6" w:rsidP="00C73F91">
            <w:pPr>
              <w:jc w:val="center"/>
              <w:rPr>
                <w:sz w:val="20"/>
                <w:szCs w:val="20"/>
              </w:rPr>
            </w:pPr>
            <w:r w:rsidRPr="00BD71D9">
              <w:rPr>
                <w:sz w:val="20"/>
                <w:szCs w:val="20"/>
              </w:rPr>
              <w:t>IX 1-2 et XXXV 2</w:t>
            </w:r>
          </w:p>
        </w:tc>
        <w:tc>
          <w:tcPr>
            <w:tcW w:w="2605" w:type="dxa"/>
            <w:vAlign w:val="center"/>
          </w:tcPr>
          <w:p w14:paraId="7C16FA35" w14:textId="77777777" w:rsidR="000152C6" w:rsidRPr="00BD71D9" w:rsidRDefault="000152C6" w:rsidP="00C73F91">
            <w:pPr>
              <w:keepNext/>
              <w:jc w:val="center"/>
              <w:rPr>
                <w:sz w:val="20"/>
                <w:szCs w:val="20"/>
              </w:rPr>
            </w:pPr>
            <w:r w:rsidRPr="00BD71D9">
              <w:rPr>
                <w:sz w:val="20"/>
                <w:szCs w:val="20"/>
              </w:rPr>
              <w:t>ZXIXGIVR15@a</w:t>
            </w:r>
          </w:p>
        </w:tc>
      </w:tr>
      <w:tr w:rsidR="000152C6" w14:paraId="71FC7910" w14:textId="77777777" w:rsidTr="00C73F91">
        <w:tc>
          <w:tcPr>
            <w:tcW w:w="2943" w:type="dxa"/>
            <w:vMerge/>
            <w:vAlign w:val="center"/>
          </w:tcPr>
          <w:p w14:paraId="79C87DE7" w14:textId="77777777" w:rsidR="000152C6" w:rsidRPr="00BD71D9" w:rsidRDefault="000152C6" w:rsidP="00C73F91">
            <w:pPr>
              <w:jc w:val="center"/>
              <w:rPr>
                <w:i/>
                <w:sz w:val="20"/>
                <w:szCs w:val="20"/>
              </w:rPr>
            </w:pPr>
          </w:p>
        </w:tc>
        <w:tc>
          <w:tcPr>
            <w:tcW w:w="416" w:type="dxa"/>
            <w:vAlign w:val="center"/>
          </w:tcPr>
          <w:p w14:paraId="1B930673" w14:textId="77777777" w:rsidR="000152C6" w:rsidRPr="00BD71D9" w:rsidRDefault="000152C6" w:rsidP="00C73F91">
            <w:pPr>
              <w:jc w:val="center"/>
              <w:rPr>
                <w:sz w:val="20"/>
                <w:szCs w:val="20"/>
              </w:rPr>
            </w:pPr>
          </w:p>
        </w:tc>
        <w:tc>
          <w:tcPr>
            <w:tcW w:w="0" w:type="auto"/>
            <w:vAlign w:val="center"/>
          </w:tcPr>
          <w:p w14:paraId="726B233F" w14:textId="77777777" w:rsidR="000152C6" w:rsidRPr="00BD71D9" w:rsidRDefault="000152C6" w:rsidP="00C73F91">
            <w:pPr>
              <w:jc w:val="center"/>
              <w:rPr>
                <w:sz w:val="20"/>
                <w:szCs w:val="20"/>
              </w:rPr>
            </w:pPr>
          </w:p>
        </w:tc>
        <w:tc>
          <w:tcPr>
            <w:tcW w:w="0" w:type="auto"/>
            <w:vAlign w:val="center"/>
          </w:tcPr>
          <w:p w14:paraId="13340DF1" w14:textId="77777777" w:rsidR="000152C6" w:rsidRPr="00BD71D9" w:rsidRDefault="000152C6" w:rsidP="00C73F91">
            <w:pPr>
              <w:jc w:val="center"/>
              <w:rPr>
                <w:sz w:val="20"/>
                <w:szCs w:val="20"/>
              </w:rPr>
            </w:pPr>
          </w:p>
        </w:tc>
        <w:tc>
          <w:tcPr>
            <w:tcW w:w="1204" w:type="dxa"/>
            <w:vAlign w:val="center"/>
          </w:tcPr>
          <w:p w14:paraId="4F079950" w14:textId="77777777" w:rsidR="000152C6" w:rsidRPr="00BD71D9" w:rsidRDefault="000152C6" w:rsidP="00C73F91">
            <w:pPr>
              <w:jc w:val="center"/>
              <w:rPr>
                <w:sz w:val="20"/>
                <w:szCs w:val="20"/>
              </w:rPr>
            </w:pPr>
            <w:r w:rsidRPr="00BD71D9">
              <w:rPr>
                <w:sz w:val="20"/>
                <w:szCs w:val="20"/>
              </w:rPr>
              <w:t>XIII 69, XVIII 32 et XXXIV 34-45</w:t>
            </w:r>
          </w:p>
        </w:tc>
        <w:tc>
          <w:tcPr>
            <w:tcW w:w="2605" w:type="dxa"/>
            <w:vAlign w:val="center"/>
          </w:tcPr>
          <w:p w14:paraId="719165D4" w14:textId="77777777" w:rsidR="000152C6" w:rsidRPr="00BD71D9" w:rsidRDefault="000152C6" w:rsidP="00C73F91">
            <w:pPr>
              <w:keepNext/>
              <w:jc w:val="center"/>
              <w:rPr>
                <w:sz w:val="20"/>
                <w:szCs w:val="20"/>
                <w:u w:val="single"/>
              </w:rPr>
            </w:pPr>
            <w:r w:rsidRPr="00BD71D9">
              <w:rPr>
                <w:sz w:val="20"/>
                <w:szCs w:val="20"/>
                <w:u w:val="single"/>
              </w:rPr>
              <w:t>ZXIXGIVR13@a</w:t>
            </w:r>
          </w:p>
        </w:tc>
      </w:tr>
      <w:tr w:rsidR="000152C6" w14:paraId="1E90AD83" w14:textId="77777777" w:rsidTr="00C73F91">
        <w:tc>
          <w:tcPr>
            <w:tcW w:w="2943" w:type="dxa"/>
            <w:vMerge/>
            <w:vAlign w:val="center"/>
          </w:tcPr>
          <w:p w14:paraId="7DBD4F2C" w14:textId="77777777" w:rsidR="000152C6" w:rsidRPr="00BD71D9" w:rsidRDefault="000152C6" w:rsidP="00C73F91">
            <w:pPr>
              <w:jc w:val="center"/>
              <w:rPr>
                <w:i/>
                <w:sz w:val="20"/>
                <w:szCs w:val="20"/>
              </w:rPr>
            </w:pPr>
          </w:p>
        </w:tc>
        <w:tc>
          <w:tcPr>
            <w:tcW w:w="416" w:type="dxa"/>
            <w:vAlign w:val="center"/>
          </w:tcPr>
          <w:p w14:paraId="62934EA2" w14:textId="77777777" w:rsidR="000152C6" w:rsidRPr="00BD71D9" w:rsidRDefault="000152C6" w:rsidP="00C73F91">
            <w:pPr>
              <w:jc w:val="center"/>
              <w:rPr>
                <w:sz w:val="20"/>
                <w:szCs w:val="20"/>
              </w:rPr>
            </w:pPr>
          </w:p>
        </w:tc>
        <w:tc>
          <w:tcPr>
            <w:tcW w:w="0" w:type="auto"/>
            <w:vAlign w:val="center"/>
          </w:tcPr>
          <w:p w14:paraId="483C7C3C" w14:textId="77777777" w:rsidR="000152C6" w:rsidRPr="00BD71D9" w:rsidRDefault="000152C6" w:rsidP="00C73F91">
            <w:pPr>
              <w:jc w:val="center"/>
              <w:rPr>
                <w:sz w:val="20"/>
                <w:szCs w:val="20"/>
              </w:rPr>
            </w:pPr>
          </w:p>
        </w:tc>
        <w:tc>
          <w:tcPr>
            <w:tcW w:w="0" w:type="auto"/>
            <w:vAlign w:val="center"/>
          </w:tcPr>
          <w:p w14:paraId="5376EC67" w14:textId="77777777" w:rsidR="000152C6" w:rsidRPr="00BD71D9" w:rsidRDefault="000152C6" w:rsidP="00C73F91">
            <w:pPr>
              <w:jc w:val="center"/>
              <w:rPr>
                <w:sz w:val="20"/>
                <w:szCs w:val="20"/>
              </w:rPr>
            </w:pPr>
          </w:p>
        </w:tc>
        <w:tc>
          <w:tcPr>
            <w:tcW w:w="1204" w:type="dxa"/>
            <w:vAlign w:val="center"/>
          </w:tcPr>
          <w:p w14:paraId="145806C2" w14:textId="77777777" w:rsidR="000152C6" w:rsidRPr="0032190F" w:rsidRDefault="000152C6" w:rsidP="00C73F91">
            <w:pPr>
              <w:jc w:val="center"/>
              <w:rPr>
                <w:sz w:val="20"/>
                <w:szCs w:val="20"/>
                <w:lang w:val="fr-FR"/>
              </w:rPr>
            </w:pPr>
            <w:r w:rsidRPr="0032190F">
              <w:rPr>
                <w:sz w:val="20"/>
                <w:szCs w:val="20"/>
                <w:lang w:val="fr-FR"/>
              </w:rPr>
              <w:t>XXXIV 37-39, III 11, 19, VII 3 et XIII 51-52</w:t>
            </w:r>
          </w:p>
        </w:tc>
        <w:tc>
          <w:tcPr>
            <w:tcW w:w="2605" w:type="dxa"/>
            <w:vAlign w:val="center"/>
          </w:tcPr>
          <w:p w14:paraId="10080411" w14:textId="77777777" w:rsidR="000152C6" w:rsidRPr="00BD71D9" w:rsidRDefault="000152C6" w:rsidP="00C73F91">
            <w:pPr>
              <w:keepNext/>
              <w:jc w:val="center"/>
              <w:rPr>
                <w:sz w:val="20"/>
                <w:szCs w:val="20"/>
                <w:u w:val="single"/>
              </w:rPr>
            </w:pPr>
            <w:r w:rsidRPr="00BD71D9">
              <w:rPr>
                <w:sz w:val="20"/>
                <w:szCs w:val="20"/>
                <w:u w:val="single"/>
              </w:rPr>
              <w:t>ZXIXGIVR21@a</w:t>
            </w:r>
          </w:p>
        </w:tc>
      </w:tr>
      <w:tr w:rsidR="000152C6" w14:paraId="0ABA0F6A" w14:textId="77777777" w:rsidTr="00C73F91">
        <w:tc>
          <w:tcPr>
            <w:tcW w:w="2943" w:type="dxa"/>
            <w:vMerge/>
            <w:vAlign w:val="center"/>
          </w:tcPr>
          <w:p w14:paraId="2F5D29F2" w14:textId="77777777" w:rsidR="000152C6" w:rsidRPr="00BD71D9" w:rsidRDefault="000152C6" w:rsidP="00C73F91">
            <w:pPr>
              <w:jc w:val="center"/>
              <w:rPr>
                <w:i/>
                <w:sz w:val="20"/>
                <w:szCs w:val="20"/>
              </w:rPr>
            </w:pPr>
          </w:p>
        </w:tc>
        <w:tc>
          <w:tcPr>
            <w:tcW w:w="416" w:type="dxa"/>
            <w:vAlign w:val="center"/>
          </w:tcPr>
          <w:p w14:paraId="241EFAF6" w14:textId="77777777" w:rsidR="000152C6" w:rsidRPr="00BD71D9" w:rsidRDefault="000152C6" w:rsidP="00C73F91">
            <w:pPr>
              <w:jc w:val="center"/>
              <w:rPr>
                <w:sz w:val="20"/>
                <w:szCs w:val="20"/>
              </w:rPr>
            </w:pPr>
          </w:p>
        </w:tc>
        <w:tc>
          <w:tcPr>
            <w:tcW w:w="0" w:type="auto"/>
            <w:vAlign w:val="center"/>
          </w:tcPr>
          <w:p w14:paraId="538E853C" w14:textId="77777777" w:rsidR="000152C6" w:rsidRPr="00BD71D9" w:rsidRDefault="000152C6" w:rsidP="00C73F91">
            <w:pPr>
              <w:jc w:val="center"/>
              <w:rPr>
                <w:sz w:val="20"/>
                <w:szCs w:val="20"/>
              </w:rPr>
            </w:pPr>
          </w:p>
        </w:tc>
        <w:tc>
          <w:tcPr>
            <w:tcW w:w="0" w:type="auto"/>
            <w:vAlign w:val="center"/>
          </w:tcPr>
          <w:p w14:paraId="1D9A2EC8" w14:textId="77777777" w:rsidR="000152C6" w:rsidRPr="00BD71D9" w:rsidRDefault="000152C6" w:rsidP="00C73F91">
            <w:pPr>
              <w:jc w:val="center"/>
              <w:rPr>
                <w:sz w:val="20"/>
                <w:szCs w:val="20"/>
              </w:rPr>
            </w:pPr>
          </w:p>
        </w:tc>
        <w:tc>
          <w:tcPr>
            <w:tcW w:w="1204" w:type="dxa"/>
            <w:vAlign w:val="center"/>
          </w:tcPr>
          <w:p w14:paraId="3F017C48" w14:textId="77777777" w:rsidR="000152C6" w:rsidRPr="0032190F" w:rsidRDefault="000152C6" w:rsidP="00C73F91">
            <w:pPr>
              <w:jc w:val="center"/>
              <w:rPr>
                <w:sz w:val="20"/>
                <w:szCs w:val="20"/>
                <w:lang w:val="fr-FR"/>
              </w:rPr>
            </w:pPr>
            <w:r w:rsidRPr="0032190F">
              <w:rPr>
                <w:sz w:val="20"/>
                <w:szCs w:val="20"/>
                <w:lang w:val="fr-FR"/>
              </w:rPr>
              <w:t>XIII 53-56, IX 37, XIII 57 et XXXVII 3-4</w:t>
            </w:r>
          </w:p>
        </w:tc>
        <w:tc>
          <w:tcPr>
            <w:tcW w:w="2605" w:type="dxa"/>
            <w:vAlign w:val="center"/>
          </w:tcPr>
          <w:p w14:paraId="3709B6E4" w14:textId="77777777" w:rsidR="000152C6" w:rsidRPr="00BD71D9" w:rsidRDefault="000152C6" w:rsidP="00C73F91">
            <w:pPr>
              <w:keepNext/>
              <w:jc w:val="center"/>
              <w:rPr>
                <w:sz w:val="20"/>
                <w:szCs w:val="20"/>
              </w:rPr>
            </w:pPr>
            <w:r w:rsidRPr="00BD71D9">
              <w:rPr>
                <w:sz w:val="20"/>
                <w:szCs w:val="20"/>
              </w:rPr>
              <w:t>ZXIXGIVR18@a</w:t>
            </w:r>
          </w:p>
        </w:tc>
      </w:tr>
      <w:tr w:rsidR="000152C6" w14:paraId="09AB3133" w14:textId="77777777" w:rsidTr="00C73F91">
        <w:tc>
          <w:tcPr>
            <w:tcW w:w="2943" w:type="dxa"/>
            <w:vMerge/>
            <w:vAlign w:val="center"/>
          </w:tcPr>
          <w:p w14:paraId="1EEE0D08" w14:textId="77777777" w:rsidR="000152C6" w:rsidRPr="00BD71D9" w:rsidRDefault="000152C6" w:rsidP="00C73F91">
            <w:pPr>
              <w:jc w:val="center"/>
              <w:rPr>
                <w:i/>
                <w:sz w:val="20"/>
                <w:szCs w:val="20"/>
              </w:rPr>
            </w:pPr>
          </w:p>
        </w:tc>
        <w:tc>
          <w:tcPr>
            <w:tcW w:w="416" w:type="dxa"/>
            <w:vAlign w:val="center"/>
          </w:tcPr>
          <w:p w14:paraId="2D76B63D" w14:textId="77777777" w:rsidR="000152C6" w:rsidRPr="00BD71D9" w:rsidRDefault="000152C6" w:rsidP="00C73F91">
            <w:pPr>
              <w:jc w:val="center"/>
              <w:rPr>
                <w:sz w:val="20"/>
                <w:szCs w:val="20"/>
              </w:rPr>
            </w:pPr>
          </w:p>
        </w:tc>
        <w:tc>
          <w:tcPr>
            <w:tcW w:w="0" w:type="auto"/>
            <w:vAlign w:val="center"/>
          </w:tcPr>
          <w:p w14:paraId="3E39FCD4" w14:textId="77777777" w:rsidR="000152C6" w:rsidRPr="00BD71D9" w:rsidRDefault="000152C6" w:rsidP="00C73F91">
            <w:pPr>
              <w:jc w:val="center"/>
              <w:rPr>
                <w:sz w:val="20"/>
                <w:szCs w:val="20"/>
              </w:rPr>
            </w:pPr>
          </w:p>
        </w:tc>
        <w:tc>
          <w:tcPr>
            <w:tcW w:w="0" w:type="auto"/>
            <w:vAlign w:val="center"/>
          </w:tcPr>
          <w:p w14:paraId="51A53378" w14:textId="77777777" w:rsidR="000152C6" w:rsidRPr="00BD71D9" w:rsidRDefault="000152C6" w:rsidP="00C73F91">
            <w:pPr>
              <w:jc w:val="center"/>
              <w:rPr>
                <w:sz w:val="20"/>
                <w:szCs w:val="20"/>
              </w:rPr>
            </w:pPr>
          </w:p>
        </w:tc>
        <w:tc>
          <w:tcPr>
            <w:tcW w:w="1204" w:type="dxa"/>
            <w:vAlign w:val="center"/>
          </w:tcPr>
          <w:p w14:paraId="49B4765C" w14:textId="77777777" w:rsidR="000152C6" w:rsidRPr="00BD71D9" w:rsidRDefault="000152C6" w:rsidP="00C73F91">
            <w:pPr>
              <w:jc w:val="center"/>
              <w:rPr>
                <w:sz w:val="20"/>
                <w:szCs w:val="20"/>
              </w:rPr>
            </w:pPr>
            <w:r w:rsidRPr="00BD71D9">
              <w:rPr>
                <w:sz w:val="20"/>
                <w:szCs w:val="20"/>
              </w:rPr>
              <w:t>XXXVII 16</w:t>
            </w:r>
          </w:p>
        </w:tc>
        <w:tc>
          <w:tcPr>
            <w:tcW w:w="2605" w:type="dxa"/>
            <w:vAlign w:val="center"/>
          </w:tcPr>
          <w:p w14:paraId="2B2D7340" w14:textId="77777777" w:rsidR="000152C6" w:rsidRPr="00BD71D9" w:rsidRDefault="000152C6" w:rsidP="00C73F91">
            <w:pPr>
              <w:keepNext/>
              <w:jc w:val="center"/>
              <w:rPr>
                <w:sz w:val="20"/>
                <w:szCs w:val="20"/>
              </w:rPr>
            </w:pPr>
            <w:r w:rsidRPr="00BD71D9">
              <w:rPr>
                <w:sz w:val="20"/>
                <w:szCs w:val="20"/>
              </w:rPr>
              <w:t>ZXIXGIIR34@a</w:t>
            </w:r>
          </w:p>
        </w:tc>
      </w:tr>
      <w:tr w:rsidR="000152C6" w14:paraId="243E04CA" w14:textId="77777777" w:rsidTr="00C73F91">
        <w:tc>
          <w:tcPr>
            <w:tcW w:w="2943" w:type="dxa"/>
            <w:vMerge/>
            <w:vAlign w:val="center"/>
          </w:tcPr>
          <w:p w14:paraId="078B27EE" w14:textId="77777777" w:rsidR="000152C6" w:rsidRPr="00BD71D9" w:rsidRDefault="000152C6" w:rsidP="00C73F91">
            <w:pPr>
              <w:jc w:val="center"/>
              <w:rPr>
                <w:i/>
                <w:sz w:val="20"/>
                <w:szCs w:val="20"/>
              </w:rPr>
            </w:pPr>
          </w:p>
        </w:tc>
        <w:tc>
          <w:tcPr>
            <w:tcW w:w="416" w:type="dxa"/>
            <w:vAlign w:val="center"/>
          </w:tcPr>
          <w:p w14:paraId="008783FF" w14:textId="77777777" w:rsidR="000152C6" w:rsidRPr="00BD71D9" w:rsidRDefault="000152C6" w:rsidP="00C73F91">
            <w:pPr>
              <w:jc w:val="center"/>
              <w:rPr>
                <w:sz w:val="20"/>
                <w:szCs w:val="20"/>
              </w:rPr>
            </w:pPr>
          </w:p>
        </w:tc>
        <w:tc>
          <w:tcPr>
            <w:tcW w:w="0" w:type="auto"/>
            <w:vAlign w:val="center"/>
          </w:tcPr>
          <w:p w14:paraId="69DF7965" w14:textId="77777777" w:rsidR="000152C6" w:rsidRPr="00BD71D9" w:rsidRDefault="000152C6" w:rsidP="00C73F91">
            <w:pPr>
              <w:jc w:val="center"/>
              <w:rPr>
                <w:sz w:val="20"/>
                <w:szCs w:val="20"/>
              </w:rPr>
            </w:pPr>
          </w:p>
        </w:tc>
        <w:tc>
          <w:tcPr>
            <w:tcW w:w="0" w:type="auto"/>
            <w:vAlign w:val="center"/>
          </w:tcPr>
          <w:p w14:paraId="3D40F487" w14:textId="77777777" w:rsidR="000152C6" w:rsidRPr="00BD71D9" w:rsidRDefault="000152C6" w:rsidP="00C73F91">
            <w:pPr>
              <w:jc w:val="center"/>
              <w:rPr>
                <w:sz w:val="20"/>
                <w:szCs w:val="20"/>
              </w:rPr>
            </w:pPr>
          </w:p>
        </w:tc>
        <w:tc>
          <w:tcPr>
            <w:tcW w:w="1204" w:type="dxa"/>
            <w:vAlign w:val="center"/>
          </w:tcPr>
          <w:p w14:paraId="7FF1C65E" w14:textId="77777777" w:rsidR="000152C6" w:rsidRPr="00BD71D9" w:rsidRDefault="000152C6" w:rsidP="00C73F91">
            <w:pPr>
              <w:jc w:val="center"/>
              <w:rPr>
                <w:sz w:val="20"/>
                <w:szCs w:val="20"/>
              </w:rPr>
            </w:pPr>
            <w:r w:rsidRPr="00BD71D9">
              <w:rPr>
                <w:sz w:val="20"/>
                <w:szCs w:val="20"/>
              </w:rPr>
              <w:t>XXXVII 20</w:t>
            </w:r>
          </w:p>
        </w:tc>
        <w:tc>
          <w:tcPr>
            <w:tcW w:w="2605" w:type="dxa"/>
            <w:vAlign w:val="center"/>
          </w:tcPr>
          <w:p w14:paraId="7953F07E" w14:textId="77777777" w:rsidR="000152C6" w:rsidRPr="00BD71D9" w:rsidRDefault="000152C6" w:rsidP="00C73F91">
            <w:pPr>
              <w:keepNext/>
              <w:jc w:val="center"/>
              <w:rPr>
                <w:sz w:val="20"/>
                <w:szCs w:val="20"/>
              </w:rPr>
            </w:pPr>
            <w:r w:rsidRPr="00BD71D9">
              <w:rPr>
                <w:sz w:val="20"/>
                <w:szCs w:val="20"/>
              </w:rPr>
              <w:t>ZXIXGIIIR92@e</w:t>
            </w:r>
          </w:p>
        </w:tc>
      </w:tr>
      <w:tr w:rsidR="000152C6" w14:paraId="6F235956" w14:textId="77777777" w:rsidTr="00C73F91">
        <w:tc>
          <w:tcPr>
            <w:tcW w:w="2943" w:type="dxa"/>
            <w:vMerge/>
            <w:vAlign w:val="center"/>
          </w:tcPr>
          <w:p w14:paraId="7A4A8C53" w14:textId="77777777" w:rsidR="000152C6" w:rsidRPr="00BD71D9" w:rsidRDefault="000152C6" w:rsidP="00C73F91">
            <w:pPr>
              <w:jc w:val="center"/>
              <w:rPr>
                <w:i/>
                <w:sz w:val="20"/>
                <w:szCs w:val="20"/>
              </w:rPr>
            </w:pPr>
          </w:p>
        </w:tc>
        <w:tc>
          <w:tcPr>
            <w:tcW w:w="416" w:type="dxa"/>
            <w:vAlign w:val="center"/>
          </w:tcPr>
          <w:p w14:paraId="18F64F48" w14:textId="77777777" w:rsidR="000152C6" w:rsidRPr="00BD71D9" w:rsidRDefault="000152C6" w:rsidP="00C73F91">
            <w:pPr>
              <w:jc w:val="center"/>
              <w:rPr>
                <w:sz w:val="20"/>
                <w:szCs w:val="20"/>
              </w:rPr>
            </w:pPr>
          </w:p>
        </w:tc>
        <w:tc>
          <w:tcPr>
            <w:tcW w:w="0" w:type="auto"/>
            <w:vAlign w:val="center"/>
          </w:tcPr>
          <w:p w14:paraId="3C4C2BD6" w14:textId="77777777" w:rsidR="000152C6" w:rsidRPr="00BD71D9" w:rsidRDefault="000152C6" w:rsidP="00C73F91">
            <w:pPr>
              <w:jc w:val="center"/>
              <w:rPr>
                <w:sz w:val="20"/>
                <w:szCs w:val="20"/>
              </w:rPr>
            </w:pPr>
          </w:p>
        </w:tc>
        <w:tc>
          <w:tcPr>
            <w:tcW w:w="0" w:type="auto"/>
            <w:vAlign w:val="center"/>
          </w:tcPr>
          <w:p w14:paraId="513A90CD" w14:textId="77777777" w:rsidR="000152C6" w:rsidRPr="00BD71D9" w:rsidRDefault="000152C6" w:rsidP="00C73F91">
            <w:pPr>
              <w:jc w:val="center"/>
              <w:rPr>
                <w:sz w:val="20"/>
                <w:szCs w:val="20"/>
              </w:rPr>
            </w:pPr>
          </w:p>
        </w:tc>
        <w:tc>
          <w:tcPr>
            <w:tcW w:w="1204" w:type="dxa"/>
            <w:vAlign w:val="center"/>
          </w:tcPr>
          <w:p w14:paraId="4ED1DD11" w14:textId="77777777" w:rsidR="000152C6" w:rsidRPr="00BD71D9" w:rsidRDefault="000152C6" w:rsidP="00C73F91">
            <w:pPr>
              <w:jc w:val="center"/>
              <w:rPr>
                <w:sz w:val="20"/>
                <w:szCs w:val="20"/>
              </w:rPr>
            </w:pPr>
            <w:r w:rsidRPr="00BD71D9">
              <w:rPr>
                <w:sz w:val="20"/>
                <w:szCs w:val="20"/>
              </w:rPr>
              <w:t>XIII 75</w:t>
            </w:r>
          </w:p>
        </w:tc>
        <w:tc>
          <w:tcPr>
            <w:tcW w:w="2605" w:type="dxa"/>
            <w:vAlign w:val="center"/>
          </w:tcPr>
          <w:p w14:paraId="641AB1C9" w14:textId="77777777" w:rsidR="000152C6" w:rsidRPr="00BD71D9" w:rsidRDefault="000152C6" w:rsidP="00C73F91">
            <w:pPr>
              <w:keepNext/>
              <w:jc w:val="center"/>
              <w:rPr>
                <w:sz w:val="20"/>
                <w:szCs w:val="20"/>
              </w:rPr>
            </w:pPr>
            <w:r w:rsidRPr="00BD71D9">
              <w:rPr>
                <w:sz w:val="20"/>
                <w:szCs w:val="20"/>
              </w:rPr>
              <w:t>ZXIXGIIIR61@a</w:t>
            </w:r>
          </w:p>
        </w:tc>
      </w:tr>
      <w:tr w:rsidR="000152C6" w14:paraId="511BF246" w14:textId="77777777" w:rsidTr="00C73F91">
        <w:tc>
          <w:tcPr>
            <w:tcW w:w="2943" w:type="dxa"/>
            <w:vMerge w:val="restart"/>
            <w:vAlign w:val="center"/>
          </w:tcPr>
          <w:p w14:paraId="3A2738F8" w14:textId="77777777" w:rsidR="000152C6" w:rsidRPr="0032190F" w:rsidRDefault="000152C6" w:rsidP="00C73F91">
            <w:pPr>
              <w:jc w:val="center"/>
              <w:rPr>
                <w:i/>
                <w:sz w:val="20"/>
                <w:szCs w:val="20"/>
                <w:lang w:val="fr-FR"/>
              </w:rPr>
            </w:pPr>
            <w:r w:rsidRPr="0032190F">
              <w:rPr>
                <w:i/>
                <w:sz w:val="20"/>
                <w:szCs w:val="20"/>
                <w:lang w:val="fr-FR"/>
              </w:rPr>
              <w:t>10) Le fond du Grand Couloir et l’amphithéâtre</w:t>
            </w:r>
          </w:p>
        </w:tc>
        <w:tc>
          <w:tcPr>
            <w:tcW w:w="416" w:type="dxa"/>
            <w:vAlign w:val="center"/>
          </w:tcPr>
          <w:p w14:paraId="0DC15E55" w14:textId="77777777" w:rsidR="000152C6" w:rsidRPr="0032190F" w:rsidRDefault="000152C6" w:rsidP="00C73F91">
            <w:pPr>
              <w:jc w:val="center"/>
              <w:rPr>
                <w:sz w:val="20"/>
                <w:szCs w:val="20"/>
                <w:lang w:val="fr-FR"/>
              </w:rPr>
            </w:pPr>
          </w:p>
        </w:tc>
        <w:tc>
          <w:tcPr>
            <w:tcW w:w="0" w:type="auto"/>
            <w:vAlign w:val="center"/>
          </w:tcPr>
          <w:p w14:paraId="4E4CAD5B" w14:textId="77777777" w:rsidR="000152C6" w:rsidRPr="0032190F" w:rsidRDefault="000152C6" w:rsidP="00C73F91">
            <w:pPr>
              <w:jc w:val="center"/>
              <w:rPr>
                <w:sz w:val="20"/>
                <w:szCs w:val="20"/>
                <w:lang w:val="fr-FR"/>
              </w:rPr>
            </w:pPr>
          </w:p>
        </w:tc>
        <w:tc>
          <w:tcPr>
            <w:tcW w:w="0" w:type="auto"/>
            <w:vAlign w:val="center"/>
          </w:tcPr>
          <w:p w14:paraId="6EA36B06" w14:textId="77777777" w:rsidR="000152C6" w:rsidRPr="0032190F" w:rsidRDefault="000152C6" w:rsidP="00C73F91">
            <w:pPr>
              <w:jc w:val="center"/>
              <w:rPr>
                <w:sz w:val="20"/>
                <w:szCs w:val="20"/>
                <w:lang w:val="fr-FR"/>
              </w:rPr>
            </w:pPr>
          </w:p>
        </w:tc>
        <w:tc>
          <w:tcPr>
            <w:tcW w:w="1204" w:type="dxa"/>
            <w:vAlign w:val="center"/>
          </w:tcPr>
          <w:p w14:paraId="0E4DC5C3" w14:textId="77777777" w:rsidR="000152C6" w:rsidRPr="00BD71D9" w:rsidRDefault="000152C6" w:rsidP="00C73F91">
            <w:pPr>
              <w:jc w:val="center"/>
              <w:rPr>
                <w:sz w:val="20"/>
                <w:szCs w:val="20"/>
              </w:rPr>
            </w:pPr>
            <w:r w:rsidRPr="00BD71D9">
              <w:rPr>
                <w:sz w:val="20"/>
                <w:szCs w:val="20"/>
              </w:rPr>
              <w:t>XXXVII 31</w:t>
            </w:r>
          </w:p>
        </w:tc>
        <w:tc>
          <w:tcPr>
            <w:tcW w:w="2605" w:type="dxa"/>
            <w:vAlign w:val="center"/>
          </w:tcPr>
          <w:p w14:paraId="58A871A0" w14:textId="77777777" w:rsidR="000152C6" w:rsidRPr="00BD71D9" w:rsidRDefault="000152C6" w:rsidP="00C73F91">
            <w:pPr>
              <w:keepNext/>
              <w:jc w:val="center"/>
              <w:rPr>
                <w:sz w:val="20"/>
                <w:szCs w:val="20"/>
              </w:rPr>
            </w:pPr>
            <w:r w:rsidRPr="00BD71D9">
              <w:rPr>
                <w:sz w:val="20"/>
                <w:szCs w:val="20"/>
              </w:rPr>
              <w:t>ZXIXGIIIR34@a</w:t>
            </w:r>
          </w:p>
        </w:tc>
      </w:tr>
      <w:tr w:rsidR="000152C6" w14:paraId="614AE3E7" w14:textId="77777777" w:rsidTr="00C73F91">
        <w:tc>
          <w:tcPr>
            <w:tcW w:w="2943" w:type="dxa"/>
            <w:vMerge/>
            <w:vAlign w:val="center"/>
          </w:tcPr>
          <w:p w14:paraId="382A3787" w14:textId="77777777" w:rsidR="000152C6" w:rsidRPr="00BD71D9" w:rsidRDefault="000152C6" w:rsidP="00C73F91">
            <w:pPr>
              <w:jc w:val="center"/>
              <w:rPr>
                <w:i/>
                <w:sz w:val="20"/>
                <w:szCs w:val="20"/>
              </w:rPr>
            </w:pPr>
          </w:p>
        </w:tc>
        <w:tc>
          <w:tcPr>
            <w:tcW w:w="416" w:type="dxa"/>
            <w:vAlign w:val="center"/>
          </w:tcPr>
          <w:p w14:paraId="46A1168D" w14:textId="77777777" w:rsidR="000152C6" w:rsidRPr="00BD71D9" w:rsidRDefault="000152C6" w:rsidP="00C73F91">
            <w:pPr>
              <w:jc w:val="center"/>
              <w:rPr>
                <w:sz w:val="20"/>
                <w:szCs w:val="20"/>
              </w:rPr>
            </w:pPr>
          </w:p>
        </w:tc>
        <w:tc>
          <w:tcPr>
            <w:tcW w:w="0" w:type="auto"/>
            <w:vAlign w:val="center"/>
          </w:tcPr>
          <w:p w14:paraId="2CEAF744" w14:textId="77777777" w:rsidR="000152C6" w:rsidRPr="00BD71D9" w:rsidRDefault="000152C6" w:rsidP="00C73F91">
            <w:pPr>
              <w:jc w:val="center"/>
              <w:rPr>
                <w:sz w:val="20"/>
                <w:szCs w:val="20"/>
              </w:rPr>
            </w:pPr>
          </w:p>
        </w:tc>
        <w:tc>
          <w:tcPr>
            <w:tcW w:w="0" w:type="auto"/>
            <w:vAlign w:val="center"/>
          </w:tcPr>
          <w:p w14:paraId="4D1CAF96" w14:textId="77777777" w:rsidR="000152C6" w:rsidRPr="00BD71D9" w:rsidRDefault="000152C6" w:rsidP="00C73F91">
            <w:pPr>
              <w:jc w:val="center"/>
              <w:rPr>
                <w:sz w:val="20"/>
                <w:szCs w:val="20"/>
              </w:rPr>
            </w:pPr>
          </w:p>
        </w:tc>
        <w:tc>
          <w:tcPr>
            <w:tcW w:w="1204" w:type="dxa"/>
            <w:vAlign w:val="center"/>
          </w:tcPr>
          <w:p w14:paraId="6088FD0F" w14:textId="77777777" w:rsidR="000152C6" w:rsidRPr="00BD71D9" w:rsidRDefault="000152C6" w:rsidP="00C73F91">
            <w:pPr>
              <w:jc w:val="center"/>
              <w:rPr>
                <w:sz w:val="20"/>
                <w:szCs w:val="20"/>
              </w:rPr>
            </w:pPr>
            <w:r w:rsidRPr="00BD71D9">
              <w:rPr>
                <w:sz w:val="20"/>
                <w:szCs w:val="20"/>
              </w:rPr>
              <w:t>VIII 51</w:t>
            </w:r>
          </w:p>
        </w:tc>
        <w:tc>
          <w:tcPr>
            <w:tcW w:w="2605" w:type="dxa"/>
            <w:vAlign w:val="center"/>
          </w:tcPr>
          <w:p w14:paraId="0261140D" w14:textId="77777777" w:rsidR="000152C6" w:rsidRPr="00BD71D9" w:rsidRDefault="000152C6" w:rsidP="00C73F91">
            <w:pPr>
              <w:keepNext/>
              <w:jc w:val="center"/>
              <w:rPr>
                <w:sz w:val="20"/>
                <w:szCs w:val="20"/>
              </w:rPr>
            </w:pPr>
            <w:r w:rsidRPr="00BD71D9">
              <w:rPr>
                <w:sz w:val="20"/>
                <w:szCs w:val="20"/>
              </w:rPr>
              <w:t>ZXIXGIIR8@c</w:t>
            </w:r>
          </w:p>
        </w:tc>
      </w:tr>
      <w:tr w:rsidR="000152C6" w14:paraId="695B7F32" w14:textId="77777777" w:rsidTr="00C73F91">
        <w:tc>
          <w:tcPr>
            <w:tcW w:w="2943" w:type="dxa"/>
            <w:vMerge/>
            <w:vAlign w:val="center"/>
          </w:tcPr>
          <w:p w14:paraId="11160311" w14:textId="77777777" w:rsidR="000152C6" w:rsidRPr="00BD71D9" w:rsidRDefault="000152C6" w:rsidP="00C73F91">
            <w:pPr>
              <w:jc w:val="center"/>
              <w:rPr>
                <w:i/>
                <w:sz w:val="20"/>
                <w:szCs w:val="20"/>
              </w:rPr>
            </w:pPr>
          </w:p>
        </w:tc>
        <w:tc>
          <w:tcPr>
            <w:tcW w:w="416" w:type="dxa"/>
            <w:vAlign w:val="center"/>
          </w:tcPr>
          <w:p w14:paraId="14806E1B" w14:textId="77777777" w:rsidR="000152C6" w:rsidRPr="00BD71D9" w:rsidRDefault="000152C6" w:rsidP="00C73F91">
            <w:pPr>
              <w:jc w:val="center"/>
              <w:rPr>
                <w:sz w:val="20"/>
                <w:szCs w:val="20"/>
              </w:rPr>
            </w:pPr>
          </w:p>
        </w:tc>
        <w:tc>
          <w:tcPr>
            <w:tcW w:w="0" w:type="auto"/>
            <w:vAlign w:val="center"/>
          </w:tcPr>
          <w:p w14:paraId="1E0CCDDD" w14:textId="77777777" w:rsidR="000152C6" w:rsidRPr="00BD71D9" w:rsidRDefault="000152C6" w:rsidP="00C73F91">
            <w:pPr>
              <w:jc w:val="center"/>
              <w:rPr>
                <w:sz w:val="20"/>
                <w:szCs w:val="20"/>
              </w:rPr>
            </w:pPr>
          </w:p>
        </w:tc>
        <w:tc>
          <w:tcPr>
            <w:tcW w:w="0" w:type="auto"/>
            <w:vAlign w:val="center"/>
          </w:tcPr>
          <w:p w14:paraId="6C4258C5" w14:textId="77777777" w:rsidR="000152C6" w:rsidRPr="00BD71D9" w:rsidRDefault="000152C6" w:rsidP="00C73F91">
            <w:pPr>
              <w:jc w:val="center"/>
              <w:rPr>
                <w:sz w:val="20"/>
                <w:szCs w:val="20"/>
              </w:rPr>
            </w:pPr>
          </w:p>
        </w:tc>
        <w:tc>
          <w:tcPr>
            <w:tcW w:w="1204" w:type="dxa"/>
            <w:vAlign w:val="center"/>
          </w:tcPr>
          <w:p w14:paraId="48547454" w14:textId="77777777" w:rsidR="000152C6" w:rsidRPr="00BD71D9" w:rsidRDefault="000152C6" w:rsidP="00C73F91">
            <w:pPr>
              <w:jc w:val="center"/>
              <w:rPr>
                <w:sz w:val="20"/>
                <w:szCs w:val="20"/>
              </w:rPr>
            </w:pPr>
            <w:r w:rsidRPr="00BD71D9">
              <w:rPr>
                <w:sz w:val="20"/>
                <w:szCs w:val="20"/>
              </w:rPr>
              <w:t>XXXVII 33</w:t>
            </w:r>
          </w:p>
        </w:tc>
        <w:tc>
          <w:tcPr>
            <w:tcW w:w="2605" w:type="dxa"/>
            <w:vAlign w:val="center"/>
          </w:tcPr>
          <w:p w14:paraId="6AFF909B" w14:textId="77777777" w:rsidR="000152C6" w:rsidRPr="00BD71D9" w:rsidRDefault="000152C6" w:rsidP="00C73F91">
            <w:pPr>
              <w:keepNext/>
              <w:jc w:val="center"/>
              <w:rPr>
                <w:sz w:val="20"/>
                <w:szCs w:val="20"/>
              </w:rPr>
            </w:pPr>
            <w:r w:rsidRPr="00BD71D9">
              <w:rPr>
                <w:sz w:val="20"/>
                <w:szCs w:val="20"/>
              </w:rPr>
              <w:t>ZXIXGIIR8@a</w:t>
            </w:r>
          </w:p>
        </w:tc>
      </w:tr>
      <w:tr w:rsidR="000152C6" w14:paraId="44FFF6B4" w14:textId="77777777" w:rsidTr="00C73F91">
        <w:tc>
          <w:tcPr>
            <w:tcW w:w="2943" w:type="dxa"/>
            <w:vMerge/>
            <w:vAlign w:val="center"/>
          </w:tcPr>
          <w:p w14:paraId="762B88C9" w14:textId="77777777" w:rsidR="000152C6" w:rsidRPr="00BD71D9" w:rsidRDefault="000152C6" w:rsidP="00C73F91">
            <w:pPr>
              <w:jc w:val="center"/>
              <w:rPr>
                <w:i/>
                <w:sz w:val="20"/>
                <w:szCs w:val="20"/>
              </w:rPr>
            </w:pPr>
          </w:p>
        </w:tc>
        <w:tc>
          <w:tcPr>
            <w:tcW w:w="416" w:type="dxa"/>
            <w:vAlign w:val="center"/>
          </w:tcPr>
          <w:p w14:paraId="7F2B8F3C" w14:textId="77777777" w:rsidR="000152C6" w:rsidRPr="00BD71D9" w:rsidRDefault="000152C6" w:rsidP="00C73F91">
            <w:pPr>
              <w:jc w:val="center"/>
              <w:rPr>
                <w:sz w:val="20"/>
                <w:szCs w:val="20"/>
              </w:rPr>
            </w:pPr>
          </w:p>
        </w:tc>
        <w:tc>
          <w:tcPr>
            <w:tcW w:w="0" w:type="auto"/>
            <w:vAlign w:val="center"/>
          </w:tcPr>
          <w:p w14:paraId="4522F9B1" w14:textId="77777777" w:rsidR="000152C6" w:rsidRPr="00BD71D9" w:rsidRDefault="000152C6" w:rsidP="00C73F91">
            <w:pPr>
              <w:jc w:val="center"/>
              <w:rPr>
                <w:sz w:val="20"/>
                <w:szCs w:val="20"/>
              </w:rPr>
            </w:pPr>
          </w:p>
        </w:tc>
        <w:tc>
          <w:tcPr>
            <w:tcW w:w="0" w:type="auto"/>
            <w:vAlign w:val="center"/>
          </w:tcPr>
          <w:p w14:paraId="69D1CFBE" w14:textId="77777777" w:rsidR="000152C6" w:rsidRPr="00BD71D9" w:rsidRDefault="000152C6" w:rsidP="00C73F91">
            <w:pPr>
              <w:jc w:val="center"/>
              <w:rPr>
                <w:sz w:val="20"/>
                <w:szCs w:val="20"/>
              </w:rPr>
            </w:pPr>
          </w:p>
        </w:tc>
        <w:tc>
          <w:tcPr>
            <w:tcW w:w="1204" w:type="dxa"/>
            <w:vAlign w:val="center"/>
          </w:tcPr>
          <w:p w14:paraId="311BA110" w14:textId="77777777" w:rsidR="000152C6" w:rsidRPr="00BD71D9" w:rsidRDefault="000152C6" w:rsidP="00C73F91">
            <w:pPr>
              <w:jc w:val="center"/>
              <w:rPr>
                <w:sz w:val="20"/>
                <w:szCs w:val="20"/>
              </w:rPr>
            </w:pPr>
            <w:r w:rsidRPr="00BD71D9">
              <w:rPr>
                <w:sz w:val="20"/>
                <w:szCs w:val="20"/>
              </w:rPr>
              <w:t>XXXVII 34</w:t>
            </w:r>
          </w:p>
        </w:tc>
        <w:tc>
          <w:tcPr>
            <w:tcW w:w="2605" w:type="dxa"/>
            <w:vAlign w:val="center"/>
          </w:tcPr>
          <w:p w14:paraId="0BFEB204" w14:textId="77777777" w:rsidR="000152C6" w:rsidRPr="00BD71D9" w:rsidRDefault="000152C6" w:rsidP="00C73F91">
            <w:pPr>
              <w:keepNext/>
              <w:jc w:val="center"/>
              <w:rPr>
                <w:sz w:val="20"/>
                <w:szCs w:val="20"/>
              </w:rPr>
            </w:pPr>
            <w:r w:rsidRPr="00BD71D9">
              <w:rPr>
                <w:sz w:val="20"/>
                <w:szCs w:val="20"/>
              </w:rPr>
              <w:t>ZXIXGIIR1@b</w:t>
            </w:r>
          </w:p>
        </w:tc>
      </w:tr>
      <w:tr w:rsidR="000152C6" w14:paraId="33F3F12A" w14:textId="77777777" w:rsidTr="00C73F91">
        <w:tc>
          <w:tcPr>
            <w:tcW w:w="2943" w:type="dxa"/>
            <w:vMerge w:val="restart"/>
            <w:vAlign w:val="center"/>
          </w:tcPr>
          <w:p w14:paraId="2AA83A86" w14:textId="77777777" w:rsidR="000152C6" w:rsidRPr="0032190F" w:rsidRDefault="000152C6" w:rsidP="00C73F91">
            <w:pPr>
              <w:jc w:val="center"/>
              <w:rPr>
                <w:i/>
                <w:sz w:val="20"/>
                <w:szCs w:val="20"/>
                <w:lang w:val="fr-FR"/>
              </w:rPr>
            </w:pPr>
            <w:r w:rsidRPr="0032190F">
              <w:rPr>
                <w:i/>
                <w:sz w:val="20"/>
                <w:szCs w:val="20"/>
                <w:lang w:val="fr-FR"/>
              </w:rPr>
              <w:t>11) La partie supérieure du Val Fontanalba au pied du Mont Bégo</w:t>
            </w:r>
          </w:p>
        </w:tc>
        <w:tc>
          <w:tcPr>
            <w:tcW w:w="416" w:type="dxa"/>
            <w:vAlign w:val="center"/>
          </w:tcPr>
          <w:p w14:paraId="12D9E612" w14:textId="77777777" w:rsidR="000152C6" w:rsidRPr="0032190F" w:rsidRDefault="000152C6" w:rsidP="00C73F91">
            <w:pPr>
              <w:jc w:val="center"/>
              <w:rPr>
                <w:sz w:val="20"/>
                <w:szCs w:val="20"/>
                <w:lang w:val="fr-FR"/>
              </w:rPr>
            </w:pPr>
          </w:p>
        </w:tc>
        <w:tc>
          <w:tcPr>
            <w:tcW w:w="0" w:type="auto"/>
            <w:vAlign w:val="center"/>
          </w:tcPr>
          <w:p w14:paraId="4C5C0DA4" w14:textId="77777777" w:rsidR="000152C6" w:rsidRPr="0032190F" w:rsidRDefault="000152C6" w:rsidP="00C73F91">
            <w:pPr>
              <w:jc w:val="center"/>
              <w:rPr>
                <w:sz w:val="20"/>
                <w:szCs w:val="20"/>
                <w:lang w:val="fr-FR"/>
              </w:rPr>
            </w:pPr>
          </w:p>
        </w:tc>
        <w:tc>
          <w:tcPr>
            <w:tcW w:w="0" w:type="auto"/>
            <w:vAlign w:val="center"/>
          </w:tcPr>
          <w:p w14:paraId="028422E6" w14:textId="77777777" w:rsidR="000152C6" w:rsidRPr="0032190F" w:rsidRDefault="000152C6" w:rsidP="00C73F91">
            <w:pPr>
              <w:jc w:val="center"/>
              <w:rPr>
                <w:sz w:val="20"/>
                <w:szCs w:val="20"/>
                <w:lang w:val="fr-FR"/>
              </w:rPr>
            </w:pPr>
          </w:p>
        </w:tc>
        <w:tc>
          <w:tcPr>
            <w:tcW w:w="1204" w:type="dxa"/>
            <w:vAlign w:val="center"/>
          </w:tcPr>
          <w:p w14:paraId="223B8EA0" w14:textId="77777777" w:rsidR="000152C6" w:rsidRPr="00BD71D9" w:rsidRDefault="000152C6" w:rsidP="00C73F91">
            <w:pPr>
              <w:jc w:val="center"/>
              <w:rPr>
                <w:sz w:val="20"/>
                <w:szCs w:val="20"/>
              </w:rPr>
            </w:pPr>
            <w:r w:rsidRPr="00BD71D9">
              <w:rPr>
                <w:sz w:val="20"/>
                <w:szCs w:val="20"/>
              </w:rPr>
              <w:t>XVIII 14</w:t>
            </w:r>
          </w:p>
        </w:tc>
        <w:tc>
          <w:tcPr>
            <w:tcW w:w="2605" w:type="dxa"/>
            <w:vAlign w:val="center"/>
          </w:tcPr>
          <w:p w14:paraId="61DB4506" w14:textId="77777777" w:rsidR="000152C6" w:rsidRPr="00BD71D9" w:rsidRDefault="000152C6" w:rsidP="00C73F91">
            <w:pPr>
              <w:keepNext/>
              <w:jc w:val="center"/>
              <w:rPr>
                <w:sz w:val="20"/>
                <w:szCs w:val="20"/>
              </w:rPr>
            </w:pPr>
            <w:r w:rsidRPr="00BD71D9">
              <w:rPr>
                <w:sz w:val="20"/>
                <w:szCs w:val="20"/>
              </w:rPr>
              <w:t>ZXIXGIIR22@a</w:t>
            </w:r>
          </w:p>
        </w:tc>
      </w:tr>
      <w:tr w:rsidR="000152C6" w14:paraId="7681F607" w14:textId="77777777" w:rsidTr="00C73F91">
        <w:tc>
          <w:tcPr>
            <w:tcW w:w="2943" w:type="dxa"/>
            <w:vMerge/>
            <w:vAlign w:val="center"/>
          </w:tcPr>
          <w:p w14:paraId="3077A702" w14:textId="77777777" w:rsidR="000152C6" w:rsidRPr="00BD71D9" w:rsidRDefault="000152C6" w:rsidP="00C73F91">
            <w:pPr>
              <w:jc w:val="center"/>
              <w:rPr>
                <w:i/>
                <w:sz w:val="20"/>
                <w:szCs w:val="20"/>
              </w:rPr>
            </w:pPr>
          </w:p>
        </w:tc>
        <w:tc>
          <w:tcPr>
            <w:tcW w:w="416" w:type="dxa"/>
            <w:vAlign w:val="center"/>
          </w:tcPr>
          <w:p w14:paraId="794ECDE4" w14:textId="77777777" w:rsidR="000152C6" w:rsidRPr="00BD71D9" w:rsidRDefault="000152C6" w:rsidP="00C73F91">
            <w:pPr>
              <w:jc w:val="center"/>
              <w:rPr>
                <w:sz w:val="20"/>
                <w:szCs w:val="20"/>
              </w:rPr>
            </w:pPr>
          </w:p>
        </w:tc>
        <w:tc>
          <w:tcPr>
            <w:tcW w:w="0" w:type="auto"/>
            <w:vAlign w:val="center"/>
          </w:tcPr>
          <w:p w14:paraId="5F3D9FAF" w14:textId="77777777" w:rsidR="000152C6" w:rsidRPr="00BD71D9" w:rsidRDefault="000152C6" w:rsidP="00C73F91">
            <w:pPr>
              <w:jc w:val="center"/>
              <w:rPr>
                <w:sz w:val="20"/>
                <w:szCs w:val="20"/>
              </w:rPr>
            </w:pPr>
          </w:p>
        </w:tc>
        <w:tc>
          <w:tcPr>
            <w:tcW w:w="0" w:type="auto"/>
            <w:vAlign w:val="center"/>
          </w:tcPr>
          <w:p w14:paraId="5A23E027" w14:textId="77777777" w:rsidR="000152C6" w:rsidRPr="00BD71D9" w:rsidRDefault="000152C6" w:rsidP="00C73F91">
            <w:pPr>
              <w:jc w:val="center"/>
              <w:rPr>
                <w:sz w:val="20"/>
                <w:szCs w:val="20"/>
              </w:rPr>
            </w:pPr>
          </w:p>
        </w:tc>
        <w:tc>
          <w:tcPr>
            <w:tcW w:w="1204" w:type="dxa"/>
            <w:vAlign w:val="center"/>
          </w:tcPr>
          <w:p w14:paraId="2D5B215E" w14:textId="77777777" w:rsidR="000152C6" w:rsidRPr="00BD71D9" w:rsidRDefault="000152C6" w:rsidP="00C73F91">
            <w:pPr>
              <w:jc w:val="center"/>
              <w:rPr>
                <w:sz w:val="20"/>
                <w:szCs w:val="20"/>
              </w:rPr>
            </w:pPr>
            <w:r w:rsidRPr="00BD71D9">
              <w:rPr>
                <w:sz w:val="20"/>
                <w:szCs w:val="20"/>
              </w:rPr>
              <w:t>XXI 1-2</w:t>
            </w:r>
          </w:p>
        </w:tc>
        <w:tc>
          <w:tcPr>
            <w:tcW w:w="2605" w:type="dxa"/>
            <w:vAlign w:val="center"/>
          </w:tcPr>
          <w:p w14:paraId="1C1BEDE4" w14:textId="77777777" w:rsidR="000152C6" w:rsidRPr="00BD71D9" w:rsidRDefault="000152C6" w:rsidP="00C73F91">
            <w:pPr>
              <w:keepNext/>
              <w:jc w:val="center"/>
              <w:rPr>
                <w:sz w:val="20"/>
                <w:szCs w:val="20"/>
                <w:u w:val="single"/>
              </w:rPr>
            </w:pPr>
            <w:r w:rsidRPr="00BD71D9">
              <w:rPr>
                <w:sz w:val="20"/>
                <w:szCs w:val="20"/>
                <w:u w:val="single"/>
              </w:rPr>
              <w:t>ZXIXGIR9@b</w:t>
            </w:r>
          </w:p>
        </w:tc>
      </w:tr>
      <w:tr w:rsidR="000152C6" w14:paraId="25E72764" w14:textId="77777777" w:rsidTr="00C73F91">
        <w:tc>
          <w:tcPr>
            <w:tcW w:w="2943" w:type="dxa"/>
            <w:vMerge/>
            <w:vAlign w:val="center"/>
          </w:tcPr>
          <w:p w14:paraId="72C85F34" w14:textId="77777777" w:rsidR="000152C6" w:rsidRPr="00BD71D9" w:rsidRDefault="000152C6" w:rsidP="00C73F91">
            <w:pPr>
              <w:jc w:val="center"/>
              <w:rPr>
                <w:i/>
                <w:sz w:val="20"/>
                <w:szCs w:val="20"/>
              </w:rPr>
            </w:pPr>
          </w:p>
        </w:tc>
        <w:tc>
          <w:tcPr>
            <w:tcW w:w="416" w:type="dxa"/>
            <w:vAlign w:val="center"/>
          </w:tcPr>
          <w:p w14:paraId="0BF9470E" w14:textId="77777777" w:rsidR="000152C6" w:rsidRPr="00BD71D9" w:rsidRDefault="000152C6" w:rsidP="00C73F91">
            <w:pPr>
              <w:jc w:val="center"/>
              <w:rPr>
                <w:sz w:val="20"/>
                <w:szCs w:val="20"/>
              </w:rPr>
            </w:pPr>
          </w:p>
        </w:tc>
        <w:tc>
          <w:tcPr>
            <w:tcW w:w="0" w:type="auto"/>
            <w:vAlign w:val="center"/>
          </w:tcPr>
          <w:p w14:paraId="75278C9F" w14:textId="77777777" w:rsidR="000152C6" w:rsidRPr="00BD71D9" w:rsidRDefault="000152C6" w:rsidP="00C73F91">
            <w:pPr>
              <w:jc w:val="center"/>
              <w:rPr>
                <w:sz w:val="20"/>
                <w:szCs w:val="20"/>
              </w:rPr>
            </w:pPr>
          </w:p>
        </w:tc>
        <w:tc>
          <w:tcPr>
            <w:tcW w:w="0" w:type="auto"/>
            <w:vAlign w:val="center"/>
          </w:tcPr>
          <w:p w14:paraId="094A93DF" w14:textId="77777777" w:rsidR="000152C6" w:rsidRPr="00BD71D9" w:rsidRDefault="000152C6" w:rsidP="00C73F91">
            <w:pPr>
              <w:jc w:val="center"/>
              <w:rPr>
                <w:sz w:val="20"/>
                <w:szCs w:val="20"/>
              </w:rPr>
            </w:pPr>
          </w:p>
        </w:tc>
        <w:tc>
          <w:tcPr>
            <w:tcW w:w="1204" w:type="dxa"/>
            <w:vAlign w:val="center"/>
          </w:tcPr>
          <w:p w14:paraId="0D1778E7" w14:textId="77777777" w:rsidR="000152C6" w:rsidRPr="00BD71D9" w:rsidRDefault="000152C6" w:rsidP="00C73F91">
            <w:pPr>
              <w:jc w:val="center"/>
              <w:rPr>
                <w:sz w:val="20"/>
                <w:szCs w:val="20"/>
              </w:rPr>
            </w:pPr>
            <w:r w:rsidRPr="00BD71D9">
              <w:rPr>
                <w:sz w:val="20"/>
                <w:szCs w:val="20"/>
              </w:rPr>
              <w:t>XVIII 43</w:t>
            </w:r>
          </w:p>
        </w:tc>
        <w:tc>
          <w:tcPr>
            <w:tcW w:w="2605" w:type="dxa"/>
            <w:vAlign w:val="center"/>
          </w:tcPr>
          <w:p w14:paraId="5885F3CF" w14:textId="77777777" w:rsidR="000152C6" w:rsidRPr="00BD71D9" w:rsidRDefault="000152C6" w:rsidP="00C73F91">
            <w:pPr>
              <w:keepNext/>
              <w:jc w:val="center"/>
              <w:rPr>
                <w:sz w:val="20"/>
                <w:szCs w:val="20"/>
                <w:u w:val="single"/>
              </w:rPr>
            </w:pPr>
            <w:r w:rsidRPr="00BD71D9">
              <w:rPr>
                <w:sz w:val="20"/>
                <w:szCs w:val="20"/>
                <w:u w:val="single"/>
              </w:rPr>
              <w:t>ZXIXGIR26@a</w:t>
            </w:r>
          </w:p>
        </w:tc>
      </w:tr>
      <w:tr w:rsidR="000152C6" w14:paraId="30BD8AD8" w14:textId="77777777" w:rsidTr="00C73F91">
        <w:tc>
          <w:tcPr>
            <w:tcW w:w="2943" w:type="dxa"/>
            <w:vMerge/>
            <w:vAlign w:val="center"/>
          </w:tcPr>
          <w:p w14:paraId="2FDEDCFA" w14:textId="77777777" w:rsidR="000152C6" w:rsidRPr="00BD71D9" w:rsidRDefault="000152C6" w:rsidP="00C73F91">
            <w:pPr>
              <w:jc w:val="center"/>
              <w:rPr>
                <w:i/>
                <w:sz w:val="20"/>
                <w:szCs w:val="20"/>
              </w:rPr>
            </w:pPr>
          </w:p>
        </w:tc>
        <w:tc>
          <w:tcPr>
            <w:tcW w:w="416" w:type="dxa"/>
            <w:vAlign w:val="center"/>
          </w:tcPr>
          <w:p w14:paraId="13D03EC3" w14:textId="77777777" w:rsidR="000152C6" w:rsidRPr="00BD71D9" w:rsidRDefault="000152C6" w:rsidP="00C73F91">
            <w:pPr>
              <w:jc w:val="center"/>
              <w:rPr>
                <w:sz w:val="20"/>
                <w:szCs w:val="20"/>
              </w:rPr>
            </w:pPr>
          </w:p>
        </w:tc>
        <w:tc>
          <w:tcPr>
            <w:tcW w:w="0" w:type="auto"/>
            <w:vAlign w:val="center"/>
          </w:tcPr>
          <w:p w14:paraId="37046D72" w14:textId="77777777" w:rsidR="000152C6" w:rsidRPr="00BD71D9" w:rsidRDefault="000152C6" w:rsidP="00C73F91">
            <w:pPr>
              <w:jc w:val="center"/>
              <w:rPr>
                <w:sz w:val="20"/>
                <w:szCs w:val="20"/>
              </w:rPr>
            </w:pPr>
          </w:p>
        </w:tc>
        <w:tc>
          <w:tcPr>
            <w:tcW w:w="0" w:type="auto"/>
            <w:vAlign w:val="center"/>
          </w:tcPr>
          <w:p w14:paraId="3FE78781" w14:textId="77777777" w:rsidR="000152C6" w:rsidRPr="00BD71D9" w:rsidRDefault="000152C6" w:rsidP="00C73F91">
            <w:pPr>
              <w:jc w:val="center"/>
              <w:rPr>
                <w:sz w:val="20"/>
                <w:szCs w:val="20"/>
              </w:rPr>
            </w:pPr>
          </w:p>
        </w:tc>
        <w:tc>
          <w:tcPr>
            <w:tcW w:w="1204" w:type="dxa"/>
            <w:vAlign w:val="center"/>
          </w:tcPr>
          <w:p w14:paraId="30463894" w14:textId="77777777" w:rsidR="000152C6" w:rsidRPr="00BD71D9" w:rsidRDefault="000152C6" w:rsidP="00C73F91">
            <w:pPr>
              <w:jc w:val="center"/>
              <w:rPr>
                <w:sz w:val="20"/>
                <w:szCs w:val="20"/>
              </w:rPr>
            </w:pPr>
            <w:r w:rsidRPr="00BD71D9">
              <w:rPr>
                <w:sz w:val="20"/>
                <w:szCs w:val="20"/>
              </w:rPr>
              <w:t>XLIV 1 et XXXVII 48</w:t>
            </w:r>
          </w:p>
        </w:tc>
        <w:tc>
          <w:tcPr>
            <w:tcW w:w="2605" w:type="dxa"/>
            <w:vAlign w:val="center"/>
          </w:tcPr>
          <w:p w14:paraId="10F56201" w14:textId="77777777" w:rsidR="000152C6" w:rsidRPr="00BD71D9" w:rsidRDefault="000152C6" w:rsidP="00C73F91">
            <w:pPr>
              <w:keepNext/>
              <w:jc w:val="center"/>
              <w:rPr>
                <w:sz w:val="20"/>
                <w:szCs w:val="20"/>
                <w:u w:val="single"/>
              </w:rPr>
            </w:pPr>
            <w:r w:rsidRPr="00BD71D9">
              <w:rPr>
                <w:sz w:val="20"/>
                <w:szCs w:val="20"/>
                <w:u w:val="single"/>
              </w:rPr>
              <w:t>ZXIXGIR61@a</w:t>
            </w:r>
          </w:p>
        </w:tc>
      </w:tr>
    </w:tbl>
    <w:p w14:paraId="72844912" w14:textId="784905B2" w:rsidR="000152C6" w:rsidRDefault="00AA7ACB" w:rsidP="000152C6">
      <w:r>
        <w:t>(Bicknell)</w:t>
      </w:r>
    </w:p>
    <w:p w14:paraId="38784056" w14:textId="77777777" w:rsidR="00AA7ACB" w:rsidRDefault="00AA7ACB" w:rsidP="000152C6"/>
    <w:p w14:paraId="57F4381D" w14:textId="6F4854DC" w:rsidR="000152C6" w:rsidRPr="0032190F" w:rsidRDefault="000152C6" w:rsidP="000152C6">
      <w:pPr>
        <w:rPr>
          <w:lang w:val="fr-FR"/>
        </w:rPr>
      </w:pPr>
      <w:r w:rsidRPr="0032190F">
        <w:rPr>
          <w:lang w:val="fr-FR"/>
        </w:rPr>
        <w:t xml:space="preserve">L’appel de la planche XXXIII 2 en dehors de la partie consacrée au Grand Rocher de Santa Maria (BIB 420 p. 97) montre une confusion de </w:t>
      </w:r>
      <w:hyperlink r:id="rId14422" w:anchor="Aut_Bicknell" w:history="1">
        <w:r w:rsidR="00AA7ACB" w:rsidRPr="00AE78AA">
          <w:rPr>
            <w:rStyle w:val="Hyperlink"/>
            <w:lang w:val="fr-FR"/>
          </w:rPr>
          <w:t>C. Bicknell</w:t>
        </w:r>
      </w:hyperlink>
      <w:r w:rsidRPr="0032190F">
        <w:rPr>
          <w:lang w:val="fr-FR"/>
        </w:rPr>
        <w:t>, cette gravure appartenant au Rocher (SS BIB)</w:t>
      </w:r>
    </w:p>
    <w:p w14:paraId="4F19A50C" w14:textId="77777777" w:rsidR="000152C6" w:rsidRPr="0032190F" w:rsidRDefault="000152C6" w:rsidP="000152C6">
      <w:pPr>
        <w:rPr>
          <w:lang w:val="fr-FR"/>
        </w:rPr>
      </w:pPr>
    </w:p>
    <w:p w14:paraId="25DDA882" w14:textId="77777777" w:rsidR="000152C6" w:rsidRPr="0032190F" w:rsidRDefault="000152C6" w:rsidP="000152C6">
      <w:pPr>
        <w:pStyle w:val="Heading3"/>
        <w:numPr>
          <w:ilvl w:val="2"/>
          <w:numId w:val="0"/>
        </w:numPr>
        <w:tabs>
          <w:tab w:val="num" w:pos="1800"/>
        </w:tabs>
        <w:spacing w:before="240" w:after="60" w:line="240" w:lineRule="auto"/>
        <w:ind w:left="1440"/>
      </w:pPr>
      <w:bookmarkStart w:id="5719" w:name="Desc_ZXV"/>
      <w:r w:rsidRPr="0032190F">
        <w:t>ZONE  XV</w:t>
      </w:r>
    </w:p>
    <w:p w14:paraId="43965353" w14:textId="77777777" w:rsidR="000152C6" w:rsidRPr="0032190F" w:rsidRDefault="000152C6" w:rsidP="000152C6">
      <w:pPr>
        <w:jc w:val="both"/>
        <w:rPr>
          <w:lang w:val="fr-FR"/>
        </w:rPr>
      </w:pPr>
      <w:r w:rsidRPr="0032190F">
        <w:rPr>
          <w:lang w:val="fr-FR"/>
        </w:rPr>
        <w:t xml:space="preserve">La zone XV s’étend sur les flancs nord-orientaux du haut du vallon de Fontanalba. </w:t>
      </w:r>
    </w:p>
    <w:p w14:paraId="790777A8" w14:textId="77777777" w:rsidR="000152C6" w:rsidRPr="0032190F" w:rsidRDefault="000152C6" w:rsidP="000152C6">
      <w:pPr>
        <w:jc w:val="both"/>
        <w:rPr>
          <w:sz w:val="20"/>
          <w:szCs w:val="20"/>
          <w:lang w:val="fr-FR"/>
        </w:rPr>
      </w:pPr>
      <w:r w:rsidRPr="0032190F">
        <w:rPr>
          <w:sz w:val="20"/>
          <w:szCs w:val="20"/>
          <w:lang w:val="fr-FR"/>
        </w:rPr>
        <w:t xml:space="preserve">Dans </w:t>
      </w:r>
      <w:r w:rsidRPr="0032190F">
        <w:rPr>
          <w:i/>
          <w:sz w:val="20"/>
          <w:szCs w:val="20"/>
          <w:lang w:val="fr-FR"/>
        </w:rPr>
        <w:t>Le Versant oriental dominant la partie inférieure de la vallée</w:t>
      </w:r>
      <w:r w:rsidRPr="0032190F">
        <w:rPr>
          <w:sz w:val="20"/>
          <w:szCs w:val="20"/>
          <w:lang w:val="fr-FR"/>
        </w:rPr>
        <w:t xml:space="preserve"> (chap. VII par. 1), C. Bicknell mentionne des gravures dans le Val de Casterino. L’auteur évoque ensuite deux groupes dont le premier correspond actuellement à des roches gravées de cette zone. Il est décrit comme situé dans les environs d’une surface rocheuse plate et losangique en amont des précédentes roches (Bicknell 1913 p. 91).</w:t>
      </w:r>
    </w:p>
    <w:p w14:paraId="2E866670" w14:textId="77777777" w:rsidR="000152C6" w:rsidRPr="0032190F" w:rsidRDefault="000152C6" w:rsidP="000152C6">
      <w:pPr>
        <w:jc w:val="both"/>
        <w:rPr>
          <w:sz w:val="20"/>
          <w:szCs w:val="20"/>
          <w:lang w:val="fr-FR"/>
        </w:rPr>
      </w:pPr>
      <w:r w:rsidRPr="0032190F">
        <w:rPr>
          <w:sz w:val="20"/>
          <w:szCs w:val="20"/>
          <w:lang w:val="fr-FR"/>
        </w:rPr>
        <w:t>Pour C. Conti il s’agit des alentours du lac des Grenouilles qu’il nomme lac de Fontanalba (</w:t>
      </w:r>
      <w:r w:rsidRPr="0032190F">
        <w:rPr>
          <w:i/>
          <w:sz w:val="20"/>
          <w:szCs w:val="20"/>
          <w:lang w:val="fr-FR"/>
        </w:rPr>
        <w:t>Lago Fontanalba, piu’ propriamente detto di Paracuerta</w:t>
      </w:r>
      <w:r w:rsidRPr="0032190F">
        <w:rPr>
          <w:sz w:val="20"/>
          <w:szCs w:val="20"/>
          <w:lang w:val="fr-FR"/>
        </w:rPr>
        <w:t xml:space="preserve">) à la cote de </w:t>
      </w:r>
      <w:smartTag w:uri="urn:schemas-microsoft-com:office:smarttags" w:element="metricconverter">
        <w:smartTagPr>
          <w:attr w:name="ProductID" w:val="1993 m"/>
        </w:smartTagPr>
        <w:r w:rsidRPr="0032190F">
          <w:rPr>
            <w:sz w:val="20"/>
            <w:szCs w:val="20"/>
            <w:lang w:val="fr-FR"/>
          </w:rPr>
          <w:t>1993 m</w:t>
        </w:r>
      </w:smartTag>
      <w:r w:rsidRPr="0032190F">
        <w:rPr>
          <w:sz w:val="20"/>
          <w:szCs w:val="20"/>
          <w:lang w:val="fr-FR"/>
        </w:rPr>
        <w:t xml:space="preserve"> (Barocelli et al. 1939 p. 25). </w:t>
      </w:r>
    </w:p>
    <w:p w14:paraId="75149AA5" w14:textId="77777777" w:rsidR="000152C6" w:rsidRPr="0032190F" w:rsidRDefault="000152C6" w:rsidP="000152C6">
      <w:pPr>
        <w:jc w:val="both"/>
        <w:rPr>
          <w:lang w:val="fr-FR"/>
        </w:rPr>
      </w:pPr>
    </w:p>
    <w:p w14:paraId="327DA27B" w14:textId="77777777" w:rsidR="000152C6" w:rsidRPr="0032190F" w:rsidRDefault="000152C6" w:rsidP="000152C6">
      <w:pPr>
        <w:jc w:val="both"/>
        <w:rPr>
          <w:lang w:val="fr-FR"/>
        </w:rPr>
      </w:pPr>
      <w:r w:rsidRPr="0032190F">
        <w:rPr>
          <w:lang w:val="fr-FR"/>
        </w:rPr>
        <w:t xml:space="preserve">Sa limite </w:t>
      </w:r>
      <w:r w:rsidRPr="0032190F">
        <w:rPr>
          <w:b/>
          <w:lang w:val="fr-FR"/>
        </w:rPr>
        <w:t>nord</w:t>
      </w:r>
      <w:r w:rsidRPr="0032190F">
        <w:rPr>
          <w:lang w:val="fr-FR"/>
        </w:rPr>
        <w:t xml:space="preserve"> correspond à la ligne de crête partant à l’est du mont Sainte-Marie et rejoignant le lac des Grenouilles. La limite </w:t>
      </w:r>
      <w:r w:rsidRPr="0032190F">
        <w:rPr>
          <w:b/>
          <w:lang w:val="fr-FR"/>
        </w:rPr>
        <w:t>est</w:t>
      </w:r>
      <w:r w:rsidRPr="0032190F">
        <w:rPr>
          <w:lang w:val="fr-FR"/>
        </w:rPr>
        <w:t xml:space="preserve"> suit la bordure occidentale du lac, le torrent du même nom pour atteindre la piste carrossable. Au </w:t>
      </w:r>
      <w:r w:rsidRPr="0032190F">
        <w:rPr>
          <w:b/>
          <w:lang w:val="fr-FR"/>
        </w:rPr>
        <w:t>sud-est</w:t>
      </w:r>
      <w:r w:rsidRPr="0032190F">
        <w:rPr>
          <w:lang w:val="fr-FR"/>
        </w:rPr>
        <w:t xml:space="preserve"> c’est cette piste qui limite la zone. Au </w:t>
      </w:r>
      <w:r w:rsidRPr="0032190F">
        <w:rPr>
          <w:b/>
          <w:lang w:val="fr-FR"/>
        </w:rPr>
        <w:t>sud</w:t>
      </w:r>
      <w:r w:rsidRPr="0032190F">
        <w:rPr>
          <w:lang w:val="fr-FR"/>
        </w:rPr>
        <w:t xml:space="preserve"> c’est approximativement le ru qui descend sous la roche de la </w:t>
      </w:r>
      <w:r w:rsidRPr="0032190F">
        <w:rPr>
          <w:i/>
          <w:lang w:val="fr-FR"/>
        </w:rPr>
        <w:t>Voie Sacrée</w:t>
      </w:r>
      <w:r w:rsidRPr="0032190F">
        <w:rPr>
          <w:lang w:val="fr-FR"/>
        </w:rPr>
        <w:t>. A l’</w:t>
      </w:r>
      <w:r w:rsidRPr="0032190F">
        <w:rPr>
          <w:b/>
          <w:lang w:val="fr-FR"/>
        </w:rPr>
        <w:t>ouest</w:t>
      </w:r>
      <w:r w:rsidRPr="0032190F">
        <w:rPr>
          <w:lang w:val="fr-FR"/>
        </w:rPr>
        <w:t>, c’est une ligne d’orientation sud-est – nord-ouest qui la sépare de la zone XVII groupe II.</w:t>
      </w:r>
    </w:p>
    <w:p w14:paraId="18CF09F3" w14:textId="77777777" w:rsidR="000152C6" w:rsidRPr="0032190F" w:rsidRDefault="000152C6" w:rsidP="000152C6">
      <w:pPr>
        <w:jc w:val="both"/>
        <w:rPr>
          <w:highlight w:val="yellow"/>
          <w:lang w:val="fr-FR"/>
        </w:rPr>
      </w:pPr>
    </w:p>
    <w:p w14:paraId="59BD6AC5" w14:textId="77777777" w:rsidR="000152C6" w:rsidRPr="0032190F" w:rsidRDefault="000152C6" w:rsidP="000152C6">
      <w:pPr>
        <w:jc w:val="both"/>
        <w:rPr>
          <w:lang w:val="fr-FR"/>
        </w:rPr>
      </w:pPr>
      <w:r w:rsidRPr="0032190F">
        <w:rPr>
          <w:lang w:val="fr-FR"/>
        </w:rPr>
        <w:t xml:space="preserve">Si J. Bégin décrit trois groupes (Bégin 1990 p. 147-149), un quatrième a été défini après la découverte d’une dalle gravée en 1990 à la limite des zones XV et XVII. On dénombre donc quatre groupes à l’heure actuelle (Lumley et al. 1995 p. 49). </w:t>
      </w:r>
    </w:p>
    <w:p w14:paraId="52B5E9F2" w14:textId="77777777" w:rsidR="000152C6" w:rsidRPr="0032190F" w:rsidRDefault="000152C6" w:rsidP="000152C6">
      <w:pPr>
        <w:jc w:val="both"/>
        <w:rPr>
          <w:lang w:val="fr-FR"/>
        </w:rPr>
      </w:pPr>
      <w:r w:rsidRPr="0032190F">
        <w:rPr>
          <w:lang w:val="fr-FR"/>
        </w:rPr>
        <w:t xml:space="preserve">Le </w:t>
      </w:r>
      <w:r w:rsidRPr="0032190F">
        <w:rPr>
          <w:b/>
          <w:lang w:val="fr-FR"/>
        </w:rPr>
        <w:t>groupe I</w:t>
      </w:r>
      <w:r w:rsidRPr="0032190F">
        <w:rPr>
          <w:lang w:val="fr-FR"/>
        </w:rPr>
        <w:t xml:space="preserve"> occupe une zone de pelouse dans le quart sud-ouest du lac des Grenouilles. Le </w:t>
      </w:r>
      <w:r w:rsidRPr="0032190F">
        <w:rPr>
          <w:b/>
          <w:lang w:val="fr-FR"/>
        </w:rPr>
        <w:t>groupe II</w:t>
      </w:r>
      <w:r w:rsidRPr="0032190F">
        <w:rPr>
          <w:lang w:val="fr-FR"/>
        </w:rPr>
        <w:t xml:space="preserve"> correspond aux éboulis à l’ouest du même lac. Le </w:t>
      </w:r>
      <w:r w:rsidRPr="0032190F">
        <w:rPr>
          <w:b/>
          <w:lang w:val="fr-FR"/>
        </w:rPr>
        <w:t>groupe III</w:t>
      </w:r>
      <w:r w:rsidRPr="0032190F">
        <w:rPr>
          <w:lang w:val="fr-FR"/>
        </w:rPr>
        <w:t xml:space="preserve"> occupe la partie nord-orientale des affleurements de pélites. Le </w:t>
      </w:r>
      <w:r w:rsidRPr="0032190F">
        <w:rPr>
          <w:b/>
          <w:lang w:val="fr-FR"/>
        </w:rPr>
        <w:t>groupe IV</w:t>
      </w:r>
      <w:r w:rsidRPr="0032190F">
        <w:rPr>
          <w:lang w:val="fr-FR"/>
        </w:rPr>
        <w:t xml:space="preserve"> correspond à la partie sud-occidentale de ces affleurements.</w:t>
      </w:r>
    </w:p>
    <w:p w14:paraId="27DCD5B6" w14:textId="77777777" w:rsidR="000152C6" w:rsidRPr="0032190F" w:rsidRDefault="000152C6" w:rsidP="000152C6">
      <w:pPr>
        <w:rPr>
          <w:lang w:val="fr-FR"/>
        </w:rPr>
      </w:pPr>
    </w:p>
    <w:bookmarkEnd w:id="5719"/>
    <w:p w14:paraId="5DFF7710" w14:textId="77777777" w:rsidR="000152C6" w:rsidRPr="0032190F" w:rsidRDefault="000152C6" w:rsidP="000152C6">
      <w:pPr>
        <w:pStyle w:val="Heading4"/>
        <w:numPr>
          <w:ilvl w:val="3"/>
          <w:numId w:val="0"/>
        </w:numPr>
        <w:tabs>
          <w:tab w:val="num" w:pos="2520"/>
        </w:tabs>
        <w:spacing w:before="240" w:after="60"/>
        <w:ind w:left="2160"/>
      </w:pPr>
      <w:r w:rsidRPr="0032190F">
        <w:t>Historique</w:t>
      </w:r>
    </w:p>
    <w:p w14:paraId="2C8799C0" w14:textId="77777777" w:rsidR="000152C6" w:rsidRPr="0032190F" w:rsidRDefault="000152C6" w:rsidP="000152C6">
      <w:pPr>
        <w:rPr>
          <w:lang w:val="fr-FR"/>
        </w:rPr>
      </w:pPr>
    </w:p>
    <w:p w14:paraId="692214AB" w14:textId="77777777" w:rsidR="000152C6" w:rsidRPr="0032190F" w:rsidRDefault="000152C6" w:rsidP="000152C6">
      <w:pPr>
        <w:rPr>
          <w:lang w:val="fr-FR"/>
        </w:rPr>
      </w:pPr>
      <w:r w:rsidRPr="0032190F">
        <w:rPr>
          <w:lang w:val="fr-FR"/>
        </w:rPr>
        <w:t xml:space="preserve">Dans son paragraphe-guide </w:t>
      </w:r>
      <w:r w:rsidRPr="0032190F">
        <w:rPr>
          <w:i/>
          <w:lang w:val="fr-FR"/>
        </w:rPr>
        <w:t>Le Versant oriental dominant la partie inférieure de la vallée</w:t>
      </w:r>
      <w:r w:rsidRPr="0032190F">
        <w:rPr>
          <w:lang w:val="fr-FR"/>
        </w:rPr>
        <w:t xml:space="preserve"> (chap. VII par. 1), Bicknell mentionne en rive droite du Val de Casterino quelques rares gravures. L’auteur mentionne ensuite deux groupes. Le premier situé dans les environs d’une surface rocheuse plate et losangique en amont des précédentes roches, le second correspond à l’actuelle zone XVII groupe I (BIB 420 p. 91)</w:t>
      </w:r>
    </w:p>
    <w:p w14:paraId="5B7FCD9E" w14:textId="77777777" w:rsidR="000152C6" w:rsidRPr="0032190F" w:rsidRDefault="000152C6" w:rsidP="000152C6">
      <w:pPr>
        <w:rPr>
          <w:lang w:val="fr-FR"/>
        </w:rPr>
      </w:pPr>
      <w:r w:rsidRPr="0032190F">
        <w:rPr>
          <w:lang w:val="fr-FR"/>
        </w:rPr>
        <w:t>Pour Conti il s’agit des alentours du lac des Grenouilles (</w:t>
      </w:r>
      <w:r w:rsidRPr="0032190F">
        <w:rPr>
          <w:i/>
          <w:lang w:val="fr-FR"/>
        </w:rPr>
        <w:t>Lago Fontanalba, piu’ propriamente detto di Paracuerta</w:t>
      </w:r>
      <w:r w:rsidRPr="0032190F">
        <w:rPr>
          <w:lang w:val="fr-FR"/>
        </w:rPr>
        <w:t xml:space="preserve">) à la quotte de </w:t>
      </w:r>
      <w:smartTag w:uri="urn:schemas-microsoft-com:office:smarttags" w:element="metricconverter">
        <w:smartTagPr>
          <w:attr w:name="ProductID" w:val="1993 m"/>
        </w:smartTagPr>
        <w:r w:rsidRPr="0032190F">
          <w:rPr>
            <w:lang w:val="fr-FR"/>
          </w:rPr>
          <w:t>1993 m</w:t>
        </w:r>
      </w:smartTag>
      <w:r w:rsidRPr="0032190F">
        <w:rPr>
          <w:lang w:val="fr-FR"/>
        </w:rPr>
        <w:t>. Il relève 168 gravures (BIB 1246 p. 25). Elle est divisée en 4 groupes (BIB 215 p. 49).</w:t>
      </w:r>
    </w:p>
    <w:p w14:paraId="51001D02" w14:textId="77777777" w:rsidR="000152C6" w:rsidRPr="0032190F" w:rsidRDefault="000152C6" w:rsidP="000152C6">
      <w:pPr>
        <w:jc w:val="both"/>
        <w:rPr>
          <w:lang w:val="fr-FR"/>
        </w:rPr>
      </w:pPr>
      <w:r w:rsidRPr="0032190F">
        <w:rPr>
          <w:lang w:val="fr-FR"/>
        </w:rPr>
        <w:t>Lors d’une campagne de positionnement, nous avons retrouvé trois affleurements situés en zone XV groupe IV qui n’avaient pas été renseignés. Ces derniers ont été nommés ZXVGIVR2@a à 2@c. En plus de leur positionnement sur la BD Ortho, seules quelques photographies ont été effectuées qui ne permettent pas de dénombrer ni de coder correctement les gravures qui s’y trouvent (que nous estimons à une dizaine). Aussi, les gravures de ces dalles ne sont pas prises en compte dans les effectifs.</w:t>
      </w:r>
    </w:p>
    <w:p w14:paraId="0C65C42D" w14:textId="77777777" w:rsidR="000152C6" w:rsidRPr="0032190F" w:rsidRDefault="000152C6" w:rsidP="000152C6">
      <w:pPr>
        <w:rPr>
          <w:lang w:val="fr-FR"/>
        </w:rPr>
      </w:pPr>
    </w:p>
    <w:p w14:paraId="37239BC9" w14:textId="77777777" w:rsidR="000152C6" w:rsidRPr="0032190F" w:rsidRDefault="000152C6" w:rsidP="000152C6">
      <w:pPr>
        <w:pStyle w:val="Heading4"/>
        <w:numPr>
          <w:ilvl w:val="3"/>
          <w:numId w:val="0"/>
        </w:numPr>
        <w:tabs>
          <w:tab w:val="num" w:pos="2520"/>
        </w:tabs>
        <w:spacing w:before="240" w:after="60"/>
        <w:ind w:left="2160"/>
      </w:pPr>
      <w:r w:rsidRPr="0032190F">
        <w:t>Synthèse</w:t>
      </w:r>
    </w:p>
    <w:p w14:paraId="6C1C32A7" w14:textId="77777777" w:rsidR="000152C6" w:rsidRPr="0032190F" w:rsidRDefault="000152C6" w:rsidP="000152C6">
      <w:pPr>
        <w:pStyle w:val="Heading4"/>
        <w:numPr>
          <w:ilvl w:val="3"/>
          <w:numId w:val="0"/>
        </w:numPr>
        <w:tabs>
          <w:tab w:val="num" w:pos="2520"/>
        </w:tabs>
        <w:spacing w:before="240" w:after="60"/>
        <w:ind w:left="2160"/>
      </w:pPr>
      <w:r w:rsidRPr="0032190F">
        <w:t>Thématiques caractéristiques</w:t>
      </w:r>
    </w:p>
    <w:p w14:paraId="10D01932" w14:textId="77777777" w:rsidR="000152C6" w:rsidRDefault="000152C6" w:rsidP="000152C6">
      <w:pPr>
        <w:rPr>
          <w:lang w:val="fr-FR"/>
        </w:rPr>
      </w:pPr>
      <w:r w:rsidRPr="0032190F">
        <w:rPr>
          <w:lang w:val="fr-FR"/>
        </w:rPr>
        <w:t>Cornes multiples (BIB 1246 p. 25)</w:t>
      </w:r>
    </w:p>
    <w:p w14:paraId="1A6355A1" w14:textId="77777777" w:rsidR="00D63F77" w:rsidRDefault="00D63F77" w:rsidP="000152C6">
      <w:pPr>
        <w:rPr>
          <w:lang w:val="fr-FR"/>
        </w:rPr>
      </w:pPr>
    </w:p>
    <w:p w14:paraId="6FD8B962" w14:textId="77777777" w:rsidR="00D63F77" w:rsidRDefault="00D63F77" w:rsidP="00D63F77">
      <w:pPr>
        <w:pStyle w:val="Heading4"/>
      </w:pPr>
      <w:r>
        <w:t>ZXVGI</w:t>
      </w:r>
    </w:p>
    <w:p w14:paraId="684CD1C5" w14:textId="77777777" w:rsidR="00D63F77" w:rsidRDefault="00D63F77" w:rsidP="00D63F77">
      <w:pPr>
        <w:rPr>
          <w:lang w:val="fr-FR"/>
        </w:rPr>
      </w:pPr>
    </w:p>
    <w:p w14:paraId="6618656E" w14:textId="77777777" w:rsidR="00D63F77" w:rsidRPr="00D63F77" w:rsidRDefault="00D63F77" w:rsidP="00D63F77">
      <w:pPr>
        <w:rPr>
          <w:lang w:val="fr-FR"/>
        </w:rPr>
      </w:pPr>
      <w:r>
        <w:rPr>
          <w:lang w:val="fr-FR"/>
        </w:rPr>
        <w:t>Une seule roche dans ce groupe ?</w:t>
      </w:r>
    </w:p>
    <w:p w14:paraId="50F81842" w14:textId="77777777" w:rsidR="00D63F77" w:rsidRDefault="00D63F77" w:rsidP="00647EA0">
      <w:pPr>
        <w:pStyle w:val="Heading5"/>
      </w:pPr>
      <w:r>
        <w:t>ZXVGIR1@a</w:t>
      </w:r>
    </w:p>
    <w:p w14:paraId="58C77A03" w14:textId="77777777" w:rsidR="00D63F77" w:rsidRDefault="00D63F77" w:rsidP="00D63F77">
      <w:pPr>
        <w:rPr>
          <w:lang w:val="fr-FR"/>
        </w:rPr>
      </w:pPr>
    </w:p>
    <w:p w14:paraId="77A09D5A" w14:textId="77777777" w:rsidR="00D63F77" w:rsidRDefault="00D63F77" w:rsidP="00D63F77">
      <w:pPr>
        <w:rPr>
          <w:lang w:val="fr-FR"/>
        </w:rPr>
      </w:pPr>
      <w:r>
        <w:rPr>
          <w:lang w:val="fr-FR"/>
        </w:rPr>
        <w:t>C'est la roche la plus proche du lac des Grenouilles: des plages, barres,etc.</w:t>
      </w:r>
    </w:p>
    <w:p w14:paraId="67C184D9" w14:textId="77777777" w:rsidR="00D63F77" w:rsidRDefault="00D63F77" w:rsidP="000152C6">
      <w:pPr>
        <w:rPr>
          <w:lang w:val="fr-FR"/>
        </w:rPr>
      </w:pPr>
    </w:p>
    <w:p w14:paraId="06125C1E" w14:textId="77777777" w:rsidR="00D63F77" w:rsidRDefault="00D63F77" w:rsidP="00D63F77">
      <w:pPr>
        <w:pStyle w:val="Heading4"/>
      </w:pPr>
      <w:r>
        <w:t>ZXVGII</w:t>
      </w:r>
    </w:p>
    <w:p w14:paraId="096491DD" w14:textId="77777777" w:rsidR="00D63F77" w:rsidRDefault="00D63F77" w:rsidP="000152C6">
      <w:pPr>
        <w:rPr>
          <w:lang w:val="fr-FR"/>
        </w:rPr>
      </w:pPr>
    </w:p>
    <w:p w14:paraId="723C9024" w14:textId="77777777" w:rsidR="00D63F77" w:rsidRDefault="00D63F77" w:rsidP="000152C6">
      <w:pPr>
        <w:rPr>
          <w:lang w:val="fr-FR"/>
        </w:rPr>
      </w:pPr>
      <w:r>
        <w:rPr>
          <w:lang w:val="fr-FR"/>
        </w:rPr>
        <w:t>Deux roches dans le groupe</w:t>
      </w:r>
    </w:p>
    <w:p w14:paraId="1872B283" w14:textId="77777777" w:rsidR="00D63F77" w:rsidRDefault="00D63F77">
      <w:pPr>
        <w:rPr>
          <w:lang w:val="fr-FR"/>
        </w:rPr>
      </w:pPr>
      <w:r>
        <w:rPr>
          <w:lang w:val="fr-FR"/>
        </w:rPr>
        <w:br w:type="page"/>
      </w:r>
    </w:p>
    <w:p w14:paraId="033701C4" w14:textId="77777777" w:rsidR="00D63F77" w:rsidRDefault="00D63F77" w:rsidP="00647EA0">
      <w:pPr>
        <w:pStyle w:val="Heading5"/>
      </w:pPr>
      <w:r>
        <w:lastRenderedPageBreak/>
        <w:t>ZXVGIIR1@a</w:t>
      </w:r>
    </w:p>
    <w:p w14:paraId="704B7C30" w14:textId="77777777" w:rsidR="00D63F77" w:rsidRDefault="00D63F77" w:rsidP="00D63F77">
      <w:pPr>
        <w:rPr>
          <w:lang w:val="fr-FR"/>
        </w:rPr>
      </w:pPr>
    </w:p>
    <w:p w14:paraId="1AE8424A" w14:textId="77777777" w:rsidR="00D63F77" w:rsidRPr="00D63F77" w:rsidRDefault="00D63F77" w:rsidP="00D63F77">
      <w:pPr>
        <w:rPr>
          <w:lang w:val="fr-FR"/>
        </w:rPr>
      </w:pPr>
      <w:r>
        <w:rPr>
          <w:lang w:val="fr-FR"/>
        </w:rPr>
        <w:t>Un ornu</w:t>
      </w:r>
    </w:p>
    <w:p w14:paraId="5B43DD3C" w14:textId="77777777" w:rsidR="00D63F77" w:rsidRDefault="00D63F77" w:rsidP="000152C6">
      <w:pPr>
        <w:rPr>
          <w:lang w:val="fr-FR"/>
        </w:rPr>
      </w:pPr>
    </w:p>
    <w:p w14:paraId="558B2428" w14:textId="77777777" w:rsidR="00D63F77" w:rsidRDefault="00D63F77" w:rsidP="00647EA0">
      <w:pPr>
        <w:pStyle w:val="Heading5"/>
      </w:pPr>
      <w:r>
        <w:t>ZXVGIIR2@a</w:t>
      </w:r>
    </w:p>
    <w:p w14:paraId="55F6F8CF" w14:textId="77777777" w:rsidR="00D63F77" w:rsidRDefault="00D63F77" w:rsidP="00D63F77">
      <w:pPr>
        <w:rPr>
          <w:lang w:val="fr-FR"/>
        </w:rPr>
      </w:pPr>
    </w:p>
    <w:p w14:paraId="7EB3F4B6" w14:textId="77777777" w:rsidR="00D63F77" w:rsidRPr="00D63F77" w:rsidRDefault="00D63F77" w:rsidP="00D63F77">
      <w:pPr>
        <w:rPr>
          <w:lang w:val="fr-FR"/>
        </w:rPr>
      </w:pPr>
      <w:r>
        <w:rPr>
          <w:lang w:val="fr-FR"/>
        </w:rPr>
        <w:t>Plus de 6 corniforme dont un à double paire de cornes en lyre et corps rectangulaire</w:t>
      </w:r>
    </w:p>
    <w:p w14:paraId="58BFF050" w14:textId="77777777" w:rsidR="00D63F77" w:rsidRPr="0032190F" w:rsidRDefault="00D63F77" w:rsidP="000152C6">
      <w:pPr>
        <w:rPr>
          <w:lang w:val="fr-FR"/>
        </w:rPr>
      </w:pPr>
    </w:p>
    <w:p w14:paraId="56731330" w14:textId="77777777" w:rsidR="000152C6" w:rsidRPr="0032190F" w:rsidRDefault="000152C6" w:rsidP="000152C6">
      <w:pPr>
        <w:pStyle w:val="Heading3"/>
        <w:numPr>
          <w:ilvl w:val="2"/>
          <w:numId w:val="0"/>
        </w:numPr>
        <w:tabs>
          <w:tab w:val="num" w:pos="1800"/>
        </w:tabs>
        <w:spacing w:before="240" w:after="60" w:line="240" w:lineRule="auto"/>
        <w:ind w:left="1440"/>
      </w:pPr>
      <w:bookmarkStart w:id="5720" w:name="Desc_ZXVI"/>
      <w:r w:rsidRPr="0032190F">
        <w:t>ZONE XVI</w:t>
      </w:r>
    </w:p>
    <w:bookmarkEnd w:id="5720"/>
    <w:p w14:paraId="17B40862" w14:textId="77777777" w:rsidR="000152C6" w:rsidRPr="0032190F" w:rsidRDefault="000152C6" w:rsidP="000152C6">
      <w:pPr>
        <w:jc w:val="both"/>
        <w:rPr>
          <w:lang w:val="fr-FR"/>
        </w:rPr>
      </w:pPr>
      <w:r w:rsidRPr="0032190F">
        <w:rPr>
          <w:lang w:val="fr-FR"/>
        </w:rPr>
        <w:t>La zone XVI comprend les versants orientaux du haut du vallon de Fontanalba et les environs de la Vacherie Supérieure.</w:t>
      </w:r>
    </w:p>
    <w:p w14:paraId="70B25950" w14:textId="77777777" w:rsidR="000152C6" w:rsidRPr="0032190F" w:rsidRDefault="000152C6" w:rsidP="000152C6">
      <w:pPr>
        <w:jc w:val="both"/>
        <w:rPr>
          <w:sz w:val="20"/>
          <w:szCs w:val="20"/>
          <w:lang w:val="fr-FR"/>
        </w:rPr>
      </w:pPr>
      <w:r w:rsidRPr="0032190F">
        <w:rPr>
          <w:sz w:val="20"/>
          <w:szCs w:val="20"/>
          <w:lang w:val="fr-FR"/>
        </w:rPr>
        <w:t xml:space="preserve">C. Bicknell, dans </w:t>
      </w:r>
      <w:r w:rsidRPr="0032190F">
        <w:rPr>
          <w:i/>
          <w:sz w:val="20"/>
          <w:szCs w:val="20"/>
          <w:lang w:val="fr-FR"/>
        </w:rPr>
        <w:t xml:space="preserve">Contrefort barrant le Val </w:t>
      </w:r>
      <w:r w:rsidRPr="0032190F">
        <w:rPr>
          <w:sz w:val="20"/>
          <w:szCs w:val="20"/>
          <w:lang w:val="fr-FR"/>
        </w:rPr>
        <w:t xml:space="preserve">(chap. VII par. 2), décrit les abords au-dessus du lac Vert et du petit étang correspondant de nos jours au groupe I de la zone XVI (Bicknell 1913 p. 94). </w:t>
      </w:r>
    </w:p>
    <w:p w14:paraId="0519375F" w14:textId="77777777" w:rsidR="000152C6" w:rsidRPr="0032190F" w:rsidRDefault="000152C6" w:rsidP="000152C6">
      <w:pPr>
        <w:ind w:firstLine="397"/>
        <w:jc w:val="both"/>
        <w:rPr>
          <w:sz w:val="20"/>
          <w:szCs w:val="20"/>
          <w:lang w:val="fr-FR"/>
        </w:rPr>
      </w:pPr>
      <w:r w:rsidRPr="0032190F">
        <w:rPr>
          <w:sz w:val="20"/>
          <w:szCs w:val="20"/>
          <w:lang w:val="fr-FR"/>
        </w:rPr>
        <w:t>C. Conti définit la zone XVI comme étant la zone allant de la Vacherie moyenne à l’éperon de la Vacherie supérieure (</w:t>
      </w:r>
      <w:r w:rsidRPr="0032190F">
        <w:rPr>
          <w:i/>
          <w:sz w:val="20"/>
          <w:szCs w:val="20"/>
          <w:lang w:val="fr-FR"/>
        </w:rPr>
        <w:t>Vastera mediana- Sperone della Vastera soprana</w:t>
      </w:r>
      <w:r w:rsidRPr="0032190F">
        <w:rPr>
          <w:sz w:val="20"/>
          <w:szCs w:val="20"/>
          <w:lang w:val="fr-FR"/>
        </w:rPr>
        <w:t xml:space="preserve">) (Barocelli et al. 1939 p. 26). </w:t>
      </w:r>
    </w:p>
    <w:p w14:paraId="336DDACE" w14:textId="77777777" w:rsidR="000152C6" w:rsidRPr="0032190F" w:rsidRDefault="000152C6" w:rsidP="000152C6">
      <w:pPr>
        <w:ind w:firstLine="397"/>
        <w:jc w:val="both"/>
        <w:rPr>
          <w:lang w:val="fr-FR"/>
        </w:rPr>
      </w:pPr>
    </w:p>
    <w:p w14:paraId="186FD985" w14:textId="77777777" w:rsidR="000152C6" w:rsidRPr="0032190F" w:rsidRDefault="000152C6" w:rsidP="000152C6">
      <w:pPr>
        <w:jc w:val="both"/>
        <w:rPr>
          <w:lang w:val="fr-FR"/>
        </w:rPr>
      </w:pPr>
      <w:r w:rsidRPr="0032190F">
        <w:rPr>
          <w:lang w:val="fr-FR"/>
        </w:rPr>
        <w:t xml:space="preserve">Au </w:t>
      </w:r>
      <w:r w:rsidRPr="0032190F">
        <w:rPr>
          <w:b/>
          <w:lang w:val="fr-FR"/>
        </w:rPr>
        <w:t>nord</w:t>
      </w:r>
      <w:r w:rsidRPr="0032190F">
        <w:rPr>
          <w:lang w:val="fr-FR"/>
        </w:rPr>
        <w:t xml:space="preserve"> sa limite correspond avec la limite sud de la zone XV. A l’</w:t>
      </w:r>
      <w:r w:rsidRPr="0032190F">
        <w:rPr>
          <w:b/>
          <w:lang w:val="fr-FR"/>
        </w:rPr>
        <w:t>est</w:t>
      </w:r>
      <w:r w:rsidRPr="0032190F">
        <w:rPr>
          <w:lang w:val="fr-FR"/>
        </w:rPr>
        <w:t xml:space="preserve">, c’est la rive gauche du torrent de Fontanalba qui marque sa limite jusqu’au pont passant au-dessus du torrent. Ce dernier formant la pointe </w:t>
      </w:r>
      <w:r w:rsidRPr="0032190F">
        <w:rPr>
          <w:b/>
          <w:lang w:val="fr-FR"/>
        </w:rPr>
        <w:t>sud</w:t>
      </w:r>
      <w:r w:rsidRPr="0032190F">
        <w:rPr>
          <w:lang w:val="fr-FR"/>
        </w:rPr>
        <w:t xml:space="preserve"> de la zone. Dans le </w:t>
      </w:r>
      <w:r w:rsidRPr="0032190F">
        <w:rPr>
          <w:b/>
          <w:lang w:val="fr-FR"/>
        </w:rPr>
        <w:t>sud-ouest</w:t>
      </w:r>
      <w:r w:rsidRPr="0032190F">
        <w:rPr>
          <w:lang w:val="fr-FR"/>
        </w:rPr>
        <w:t>, c’est la piste carrossable jusqu’au sud de la Vacherie Supérieure. A l’</w:t>
      </w:r>
      <w:r w:rsidRPr="0032190F">
        <w:rPr>
          <w:b/>
          <w:lang w:val="fr-FR"/>
        </w:rPr>
        <w:t>ouest</w:t>
      </w:r>
      <w:r w:rsidRPr="0032190F">
        <w:rPr>
          <w:lang w:val="fr-FR"/>
        </w:rPr>
        <w:t xml:space="preserve"> de la Vacherie, la zone s’étend sur centaine de mètres vers l’ouest. La limite passe alors par le centre d’un mamelon de cote </w:t>
      </w:r>
      <w:smartTag w:uri="urn:schemas-microsoft-com:office:smarttags" w:element="metricconverter">
        <w:smartTagPr>
          <w:attr w:name="ProductID" w:val="2186 m"/>
        </w:smartTagPr>
        <w:r w:rsidRPr="0032190F">
          <w:rPr>
            <w:lang w:val="fr-FR"/>
          </w:rPr>
          <w:t>2186 m</w:t>
        </w:r>
      </w:smartTag>
      <w:r w:rsidRPr="0032190F">
        <w:rPr>
          <w:lang w:val="fr-FR"/>
        </w:rPr>
        <w:t xml:space="preserve"> pour atteindre le haut du vallon du torrent du Lac de Sainte Marie. Cette avancée qui comprend une grande mare est circonscrite au nord par le pied de la Butte. La limite </w:t>
      </w:r>
      <w:r w:rsidRPr="0032190F">
        <w:rPr>
          <w:b/>
          <w:lang w:val="fr-FR"/>
        </w:rPr>
        <w:t>est</w:t>
      </w:r>
      <w:r w:rsidRPr="0032190F">
        <w:rPr>
          <w:lang w:val="fr-FR"/>
        </w:rPr>
        <w:t xml:space="preserve"> se poursuit alors en suivant la piste jusqu’à l’entrée de la Voie Sacrée.</w:t>
      </w:r>
    </w:p>
    <w:p w14:paraId="15F87E23" w14:textId="77777777" w:rsidR="000152C6" w:rsidRPr="0032190F" w:rsidRDefault="000152C6" w:rsidP="000152C6">
      <w:pPr>
        <w:jc w:val="both"/>
        <w:rPr>
          <w:highlight w:val="yellow"/>
          <w:lang w:val="fr-FR"/>
        </w:rPr>
      </w:pPr>
    </w:p>
    <w:p w14:paraId="790BCEBE" w14:textId="77777777" w:rsidR="000152C6" w:rsidRPr="0032190F" w:rsidRDefault="000152C6" w:rsidP="000152C6">
      <w:pPr>
        <w:jc w:val="both"/>
        <w:rPr>
          <w:lang w:val="fr-FR"/>
        </w:rPr>
      </w:pPr>
      <w:r w:rsidRPr="0032190F">
        <w:rPr>
          <w:lang w:val="fr-FR"/>
        </w:rPr>
        <w:t>J. Bégin définit deux groupes (Bégin 1990 p. 148-151) qui ont été conservés jusqu’à aujourd’hui (Lumley et al. 1995 p. 49).</w:t>
      </w:r>
    </w:p>
    <w:p w14:paraId="55073A8B" w14:textId="77777777" w:rsidR="000152C6" w:rsidRPr="0032190F" w:rsidRDefault="000152C6" w:rsidP="000152C6">
      <w:pPr>
        <w:jc w:val="both"/>
        <w:rPr>
          <w:lang w:val="fr-FR"/>
        </w:rPr>
      </w:pPr>
      <w:r w:rsidRPr="0032190F">
        <w:rPr>
          <w:lang w:val="fr-FR"/>
        </w:rPr>
        <w:t xml:space="preserve">Le </w:t>
      </w:r>
      <w:r w:rsidRPr="0032190F">
        <w:rPr>
          <w:b/>
          <w:lang w:val="fr-FR"/>
        </w:rPr>
        <w:t>groupe I</w:t>
      </w:r>
      <w:r w:rsidRPr="0032190F">
        <w:rPr>
          <w:lang w:val="fr-FR"/>
        </w:rPr>
        <w:t xml:space="preserve"> correspond aux environs de la grande mare et à la zone circonscrite entre la piste et le sud de la Butte. Le</w:t>
      </w:r>
      <w:r w:rsidRPr="0032190F">
        <w:rPr>
          <w:b/>
          <w:lang w:val="fr-FR"/>
        </w:rPr>
        <w:t>groupe II</w:t>
      </w:r>
      <w:r w:rsidRPr="0032190F">
        <w:rPr>
          <w:lang w:val="fr-FR"/>
        </w:rPr>
        <w:t xml:space="preserve"> occupe l’ensemble des affleurements orientés vers l’est en aval de la piste.</w:t>
      </w:r>
    </w:p>
    <w:p w14:paraId="115DD984" w14:textId="77777777" w:rsidR="000152C6" w:rsidRPr="0032190F" w:rsidRDefault="000152C6" w:rsidP="000152C6">
      <w:pPr>
        <w:rPr>
          <w:lang w:val="fr-FR"/>
        </w:rPr>
      </w:pPr>
    </w:p>
    <w:p w14:paraId="586E4976" w14:textId="77777777" w:rsidR="000152C6" w:rsidRPr="0032190F" w:rsidRDefault="000152C6" w:rsidP="000152C6">
      <w:pPr>
        <w:pStyle w:val="Heading4"/>
        <w:numPr>
          <w:ilvl w:val="3"/>
          <w:numId w:val="0"/>
        </w:numPr>
        <w:tabs>
          <w:tab w:val="num" w:pos="2520"/>
        </w:tabs>
        <w:spacing w:before="240" w:after="60"/>
        <w:ind w:left="2160"/>
      </w:pPr>
      <w:r w:rsidRPr="0032190F">
        <w:t>Historique</w:t>
      </w:r>
    </w:p>
    <w:p w14:paraId="1A0509AA" w14:textId="77777777" w:rsidR="000152C6" w:rsidRPr="0032190F" w:rsidRDefault="000152C6" w:rsidP="000152C6">
      <w:pPr>
        <w:rPr>
          <w:lang w:val="fr-FR"/>
        </w:rPr>
      </w:pPr>
      <w:r w:rsidRPr="0032190F">
        <w:rPr>
          <w:lang w:val="fr-FR"/>
        </w:rPr>
        <w:t xml:space="preserve">Bicknell, dans </w:t>
      </w:r>
      <w:r w:rsidRPr="0032190F">
        <w:rPr>
          <w:i/>
          <w:lang w:val="fr-FR"/>
        </w:rPr>
        <w:t>Contrefort barrant le Val</w:t>
      </w:r>
      <w:r w:rsidRPr="0032190F">
        <w:rPr>
          <w:lang w:val="fr-FR"/>
        </w:rPr>
        <w:t>(chap. VII par. 2), décrit les abords au-dessus du lac Vert et dans les alentours du petit étang correspondant au groupe I de la zone XVI (BIB 420 p. 94)</w:t>
      </w:r>
    </w:p>
    <w:p w14:paraId="4E507169" w14:textId="77777777" w:rsidR="000152C6" w:rsidRPr="0032190F" w:rsidRDefault="000152C6" w:rsidP="000152C6">
      <w:pPr>
        <w:rPr>
          <w:lang w:val="fr-FR"/>
        </w:rPr>
      </w:pPr>
    </w:p>
    <w:p w14:paraId="7F1B9AE3" w14:textId="77777777" w:rsidR="000152C6" w:rsidRPr="0032190F" w:rsidRDefault="000152C6" w:rsidP="000152C6">
      <w:pPr>
        <w:rPr>
          <w:lang w:val="fr-FR"/>
        </w:rPr>
      </w:pPr>
      <w:r w:rsidRPr="0032190F">
        <w:rPr>
          <w:lang w:val="fr-FR"/>
        </w:rPr>
        <w:t>Conti la décrit comme allant de la Vacherie moyenne à l’éperon de la Vacherie supérieure (</w:t>
      </w:r>
      <w:r w:rsidRPr="0032190F">
        <w:rPr>
          <w:i/>
          <w:lang w:val="fr-FR"/>
        </w:rPr>
        <w:t>Vastera mediana- Sperone della Vastera soprana</w:t>
      </w:r>
      <w:r w:rsidRPr="0032190F">
        <w:rPr>
          <w:lang w:val="fr-FR"/>
        </w:rPr>
        <w:t xml:space="preserve">). 398 gravures sont relevées aisni qu’un moulage en platre d’une partie de roche (BIB 1246 p. 26). </w:t>
      </w:r>
    </w:p>
    <w:p w14:paraId="6111FD2F" w14:textId="77777777" w:rsidR="000152C6" w:rsidRPr="0032190F" w:rsidRDefault="000152C6" w:rsidP="000152C6">
      <w:pPr>
        <w:pStyle w:val="Heading4"/>
        <w:numPr>
          <w:ilvl w:val="3"/>
          <w:numId w:val="0"/>
        </w:numPr>
        <w:tabs>
          <w:tab w:val="num" w:pos="2520"/>
        </w:tabs>
        <w:spacing w:before="240" w:after="60"/>
        <w:ind w:left="2160"/>
      </w:pPr>
      <w:r w:rsidRPr="0032190F">
        <w:t>Synthèse</w:t>
      </w:r>
    </w:p>
    <w:p w14:paraId="0A2AE4B2" w14:textId="77777777" w:rsidR="000152C6" w:rsidRPr="0032190F" w:rsidRDefault="000152C6" w:rsidP="000152C6">
      <w:pPr>
        <w:pStyle w:val="Heading4"/>
        <w:numPr>
          <w:ilvl w:val="3"/>
          <w:numId w:val="0"/>
        </w:numPr>
        <w:tabs>
          <w:tab w:val="num" w:pos="2520"/>
        </w:tabs>
        <w:spacing w:before="240" w:after="60"/>
        <w:ind w:left="2160"/>
      </w:pPr>
      <w:r w:rsidRPr="0032190F">
        <w:t>Thématiques caractéristiques</w:t>
      </w:r>
    </w:p>
    <w:p w14:paraId="2A94345E" w14:textId="77777777" w:rsidR="000152C6" w:rsidRPr="0032190F" w:rsidRDefault="000152C6" w:rsidP="000152C6">
      <w:pPr>
        <w:rPr>
          <w:lang w:val="fr-FR"/>
        </w:rPr>
      </w:pPr>
    </w:p>
    <w:p w14:paraId="12A9BA5D" w14:textId="77777777" w:rsidR="00D63F77" w:rsidRDefault="00D63F77" w:rsidP="00D63F77">
      <w:pPr>
        <w:rPr>
          <w:lang w:val="fr-FR"/>
        </w:rPr>
      </w:pPr>
    </w:p>
    <w:p w14:paraId="145F4ED0" w14:textId="77777777" w:rsidR="000152C6" w:rsidRPr="0032190F" w:rsidRDefault="000152C6" w:rsidP="000152C6">
      <w:pPr>
        <w:pStyle w:val="Heading4"/>
        <w:numPr>
          <w:ilvl w:val="3"/>
          <w:numId w:val="0"/>
        </w:numPr>
        <w:tabs>
          <w:tab w:val="num" w:pos="2520"/>
        </w:tabs>
        <w:spacing w:before="240" w:after="60"/>
        <w:ind w:left="2160"/>
      </w:pPr>
      <w:r w:rsidRPr="0032190F">
        <w:t>ZXVIGI</w:t>
      </w:r>
    </w:p>
    <w:p w14:paraId="275F50EA" w14:textId="77777777" w:rsidR="000152C6" w:rsidRPr="0032190F" w:rsidRDefault="000152C6" w:rsidP="000152C6">
      <w:pPr>
        <w:rPr>
          <w:lang w:val="fr-FR"/>
        </w:rPr>
      </w:pPr>
    </w:p>
    <w:p w14:paraId="0EAFE233" w14:textId="77777777" w:rsidR="000152C6" w:rsidRPr="0032190F" w:rsidRDefault="000152C6" w:rsidP="00647EA0">
      <w:pPr>
        <w:pStyle w:val="Heading5"/>
      </w:pPr>
      <w:bookmarkStart w:id="5721" w:name="Desc_ZXVIGIR5eta"/>
      <w:r w:rsidRPr="0032190F">
        <w:lastRenderedPageBreak/>
        <w:t>ZXIGIR5@g</w:t>
      </w:r>
    </w:p>
    <w:p w14:paraId="0C85730E" w14:textId="77777777" w:rsidR="000152C6" w:rsidRPr="0032190F" w:rsidRDefault="000152C6" w:rsidP="000152C6">
      <w:pPr>
        <w:rPr>
          <w:i/>
          <w:lang w:val="fr-FR"/>
        </w:rPr>
      </w:pPr>
      <w:r w:rsidRPr="0032190F">
        <w:rPr>
          <w:i/>
          <w:lang w:val="fr-FR"/>
        </w:rPr>
        <w:t>Roche les Attelages</w:t>
      </w:r>
    </w:p>
    <w:p w14:paraId="769BA039" w14:textId="77777777" w:rsidR="000152C6" w:rsidRPr="0032190F" w:rsidRDefault="000152C6" w:rsidP="000152C6">
      <w:pPr>
        <w:rPr>
          <w:lang w:val="fr-FR"/>
        </w:rPr>
      </w:pPr>
    </w:p>
    <w:p w14:paraId="4B5E9721" w14:textId="77777777" w:rsidR="000152C6" w:rsidRPr="0032190F" w:rsidRDefault="000152C6" w:rsidP="000152C6">
      <w:pPr>
        <w:rPr>
          <w:lang w:val="fr-FR"/>
        </w:rPr>
      </w:pPr>
      <w:r w:rsidRPr="0032190F">
        <w:rPr>
          <w:lang w:val="fr-FR"/>
        </w:rPr>
        <w:t>C. Chippindale a effectué un test de randomisation pour cette roche</w:t>
      </w:r>
    </w:p>
    <w:bookmarkEnd w:id="5721"/>
    <w:p w14:paraId="06D8A08A" w14:textId="77777777" w:rsidR="000152C6" w:rsidRPr="0032190F" w:rsidRDefault="000152C6" w:rsidP="000152C6">
      <w:pPr>
        <w:rPr>
          <w:lang w:val="fr-FR"/>
        </w:rPr>
      </w:pPr>
    </w:p>
    <w:p w14:paraId="3F936F8D" w14:textId="77777777" w:rsidR="000152C6" w:rsidRPr="0032190F" w:rsidRDefault="000152C6" w:rsidP="00647EA0">
      <w:pPr>
        <w:pStyle w:val="Heading5"/>
      </w:pPr>
      <w:bookmarkStart w:id="5722" w:name="Desc_ZXVIGIR7alpha"/>
      <w:r w:rsidRPr="0032190F">
        <w:t>ZXVIGIR7@a</w:t>
      </w:r>
    </w:p>
    <w:bookmarkEnd w:id="5722"/>
    <w:p w14:paraId="162B4E84" w14:textId="77777777" w:rsidR="000152C6" w:rsidRPr="0032190F" w:rsidRDefault="000152C6" w:rsidP="000152C6">
      <w:pPr>
        <w:rPr>
          <w:lang w:val="fr-FR"/>
        </w:rPr>
      </w:pPr>
    </w:p>
    <w:p w14:paraId="166FCCB6" w14:textId="340DF529" w:rsidR="000152C6" w:rsidRPr="0032190F" w:rsidRDefault="000152C6" w:rsidP="000152C6">
      <w:pPr>
        <w:jc w:val="both"/>
        <w:rPr>
          <w:lang w:val="fr-FR"/>
        </w:rPr>
      </w:pPr>
      <w:r w:rsidRPr="0032190F">
        <w:rPr>
          <w:lang w:val="fr-FR"/>
        </w:rPr>
        <w:t xml:space="preserve">Cette roche située à proximité du « sentier découverte » de Fontanalba comporte plusieurs </w:t>
      </w:r>
      <w:hyperlink r:id="rId14423" w:anchor="Typ_Bego_Topographies" w:history="1">
        <w:r w:rsidRPr="0032190F">
          <w:rPr>
            <w:rStyle w:val="Hyperlink"/>
            <w:lang w:val="fr-FR"/>
          </w:rPr>
          <w:t>topographies</w:t>
        </w:r>
      </w:hyperlink>
      <w:r w:rsidRPr="0032190F">
        <w:rPr>
          <w:lang w:val="fr-FR"/>
        </w:rPr>
        <w:t>et</w:t>
      </w:r>
      <w:hyperlink r:id="rId14424" w:anchor="Typ_Bego_Peaux" w:history="1">
        <w:r w:rsidRPr="0032190F">
          <w:rPr>
            <w:rStyle w:val="Hyperlink"/>
            <w:lang w:val="fr-FR"/>
          </w:rPr>
          <w:t>peaux </w:t>
        </w:r>
      </w:hyperlink>
      <w:r w:rsidRPr="0032190F">
        <w:rPr>
          <w:lang w:val="fr-FR"/>
        </w:rPr>
        <w:t xml:space="preserve">et montre que les correspondances formelles qui existe entre ces deux thèmes (SS BIB).Malgré les recommandations qu’elle propose (cf. </w:t>
      </w:r>
      <w:hyperlink r:id="rId14425" w:anchor="Ana_Historique_Releves" w:history="1">
        <w:r w:rsidRPr="0032190F">
          <w:rPr>
            <w:rStyle w:val="Hyperlink"/>
            <w:lang w:val="fr-FR"/>
          </w:rPr>
          <w:t>Historique des relevés</w:t>
        </w:r>
      </w:hyperlink>
      <w:r w:rsidRPr="0032190F">
        <w:rPr>
          <w:lang w:val="fr-FR"/>
        </w:rPr>
        <w:t>), E. Masson publie un plan incomplet de cette roche gravée (Masson 1993 fig. 1 p. 59).</w:t>
      </w:r>
    </w:p>
    <w:p w14:paraId="5A0D22C7" w14:textId="77777777" w:rsidR="000152C6" w:rsidRPr="0032190F" w:rsidRDefault="000152C6" w:rsidP="000152C6">
      <w:pPr>
        <w:jc w:val="both"/>
        <w:rPr>
          <w:lang w:val="fr-FR"/>
        </w:rPr>
      </w:pPr>
      <w:r w:rsidRPr="0032190F">
        <w:rPr>
          <w:lang w:val="fr-FR"/>
        </w:rPr>
        <w:t xml:space="preserve">C. Chippindale lui a donné un numéro effectue une </w:t>
      </w:r>
      <w:r w:rsidRPr="0032190F">
        <w:rPr>
          <w:i/>
          <w:lang w:val="fr-FR"/>
        </w:rPr>
        <w:t>randomisation</w:t>
      </w:r>
      <w:r w:rsidRPr="0032190F">
        <w:rPr>
          <w:lang w:val="fr-FR"/>
        </w:rPr>
        <w:t xml:space="preserve"> des gravures sur sa surface (SS BIB)</w:t>
      </w:r>
    </w:p>
    <w:p w14:paraId="44FC2321" w14:textId="77777777" w:rsidR="000152C6" w:rsidRPr="0032190F" w:rsidRDefault="000152C6" w:rsidP="000152C6">
      <w:pPr>
        <w:jc w:val="both"/>
        <w:rPr>
          <w:lang w:val="fr-FR"/>
        </w:rPr>
      </w:pPr>
    </w:p>
    <w:p w14:paraId="17DC85FA" w14:textId="77777777" w:rsidR="000152C6" w:rsidRPr="0032190F" w:rsidRDefault="000152C6" w:rsidP="00647EA0">
      <w:pPr>
        <w:pStyle w:val="Heading5"/>
      </w:pPr>
      <w:bookmarkStart w:id="5723" w:name="Desc_ZXVIGIR33alpha"/>
      <w:r w:rsidRPr="0032190F">
        <w:t>ZXVIGIR33@a</w:t>
      </w:r>
    </w:p>
    <w:bookmarkEnd w:id="5723"/>
    <w:p w14:paraId="020C8B43" w14:textId="77777777" w:rsidR="000152C6" w:rsidRPr="0032190F" w:rsidRDefault="000152C6" w:rsidP="000152C6">
      <w:pPr>
        <w:rPr>
          <w:lang w:val="fr-FR"/>
        </w:rPr>
      </w:pPr>
    </w:p>
    <w:p w14:paraId="364728BC" w14:textId="77777777" w:rsidR="000152C6" w:rsidRPr="0032190F" w:rsidRDefault="000152C6" w:rsidP="000152C6">
      <w:pPr>
        <w:rPr>
          <w:lang w:val="fr-FR"/>
        </w:rPr>
      </w:pPr>
      <w:r w:rsidRPr="0032190F">
        <w:rPr>
          <w:lang w:val="fr-FR"/>
        </w:rPr>
        <w:t xml:space="preserve">Cette roche est en bordure de la grande marre de Fontanalba. E. Masson reconnait une figure d’anthropomorphe : « une figure d’homme "porteur de sexe" qui en dépit de sa taille réduite, est l’élément central de cette composition » (Masson 1993 p. 62 et fig. 7). Les BD « Mont Bego » et « Micaschiste » ne compte aucun anthropomorphe </w:t>
      </w:r>
      <w:r w:rsidRPr="0032190F">
        <w:rPr>
          <w:i/>
          <w:lang w:val="fr-FR"/>
        </w:rPr>
        <w:t>lato sensu</w:t>
      </w:r>
      <w:r w:rsidRPr="0032190F">
        <w:rPr>
          <w:lang w:val="fr-FR"/>
        </w:rPr>
        <w:t>; la gravure 14 interprétée par E. Masson comme une figure d’homme, y  est considérée être un corniforme (SS BIB)</w:t>
      </w:r>
    </w:p>
    <w:p w14:paraId="62F29242" w14:textId="77777777" w:rsidR="000152C6" w:rsidRPr="0032190F" w:rsidRDefault="000152C6" w:rsidP="000152C6">
      <w:pPr>
        <w:pStyle w:val="Heading3"/>
        <w:numPr>
          <w:ilvl w:val="2"/>
          <w:numId w:val="0"/>
        </w:numPr>
        <w:tabs>
          <w:tab w:val="num" w:pos="1800"/>
        </w:tabs>
        <w:spacing w:before="240" w:after="60" w:line="240" w:lineRule="auto"/>
        <w:ind w:left="1440"/>
      </w:pPr>
      <w:bookmarkStart w:id="5724" w:name="Desc_ZXVII"/>
      <w:r w:rsidRPr="0032190F">
        <w:t xml:space="preserve">ZONE </w:t>
      </w:r>
      <w:bookmarkEnd w:id="5724"/>
      <w:r w:rsidRPr="0032190F">
        <w:t>XVII</w:t>
      </w:r>
    </w:p>
    <w:p w14:paraId="0EE1D648" w14:textId="77777777" w:rsidR="000152C6" w:rsidRPr="0032190F" w:rsidRDefault="000152C6" w:rsidP="000152C6">
      <w:pPr>
        <w:jc w:val="both"/>
        <w:rPr>
          <w:lang w:val="fr-FR"/>
        </w:rPr>
      </w:pPr>
      <w:r w:rsidRPr="0032190F">
        <w:rPr>
          <w:lang w:val="fr-FR"/>
        </w:rPr>
        <w:t xml:space="preserve">La zone XVII regroupe le versant sud du mont Sainte-Marie, les premiers affleurements de grès au nord des </w:t>
      </w:r>
      <w:r w:rsidRPr="0032190F">
        <w:rPr>
          <w:i/>
          <w:lang w:val="fr-FR"/>
        </w:rPr>
        <w:t>ciappes</w:t>
      </w:r>
      <w:r w:rsidRPr="0032190F">
        <w:rPr>
          <w:lang w:val="fr-FR"/>
        </w:rPr>
        <w:t xml:space="preserve"> et les affleurements de pélites au nord et au sud des lacs Jumeaux jusqu’au lac Vert.</w:t>
      </w:r>
    </w:p>
    <w:p w14:paraId="08E635A4" w14:textId="77777777" w:rsidR="000152C6" w:rsidRPr="0032190F" w:rsidRDefault="000152C6" w:rsidP="000152C6">
      <w:pPr>
        <w:jc w:val="both"/>
        <w:rPr>
          <w:sz w:val="20"/>
          <w:szCs w:val="20"/>
          <w:lang w:val="fr-FR"/>
        </w:rPr>
      </w:pPr>
      <w:r w:rsidRPr="0032190F">
        <w:rPr>
          <w:sz w:val="20"/>
          <w:szCs w:val="20"/>
          <w:lang w:val="fr-FR"/>
        </w:rPr>
        <w:t xml:space="preserve">C. Bicknell mentionne des roches de cette zone dans la fin de son paragraphe </w:t>
      </w:r>
      <w:r w:rsidRPr="0032190F">
        <w:rPr>
          <w:i/>
          <w:sz w:val="20"/>
          <w:szCs w:val="20"/>
          <w:lang w:val="fr-FR"/>
        </w:rPr>
        <w:t>Le Versant oriental dominant la partie inférieure de la vallée</w:t>
      </w:r>
      <w:r w:rsidRPr="0032190F">
        <w:rPr>
          <w:sz w:val="20"/>
          <w:szCs w:val="20"/>
          <w:lang w:val="fr-FR"/>
        </w:rPr>
        <w:t xml:space="preserve"> (chap. VII par. 1) et dans le paragraphe suivant, </w:t>
      </w:r>
      <w:r w:rsidRPr="0032190F">
        <w:rPr>
          <w:i/>
          <w:sz w:val="20"/>
          <w:szCs w:val="20"/>
          <w:lang w:val="fr-FR"/>
        </w:rPr>
        <w:t>Contrefort barrant le Val</w:t>
      </w:r>
      <w:r w:rsidRPr="0032190F">
        <w:rPr>
          <w:sz w:val="20"/>
          <w:szCs w:val="20"/>
          <w:lang w:val="fr-FR"/>
        </w:rPr>
        <w:t xml:space="preserve"> (chap. VII par. 2) où il décrit également la </w:t>
      </w:r>
      <w:r w:rsidRPr="0032190F">
        <w:rPr>
          <w:i/>
          <w:sz w:val="20"/>
          <w:szCs w:val="20"/>
          <w:lang w:val="fr-FR"/>
        </w:rPr>
        <w:t>Voie Sacrée(Via Sacra</w:t>
      </w:r>
      <w:r w:rsidRPr="0032190F">
        <w:rPr>
          <w:sz w:val="20"/>
          <w:szCs w:val="20"/>
          <w:lang w:val="fr-FR"/>
        </w:rPr>
        <w:t>) (Bicknell 1913 p. 91, 92). On retrouve également des mentions de roches de cette zone dans deux autres paragraphes (</w:t>
      </w:r>
      <w:r w:rsidRPr="0032190F">
        <w:rPr>
          <w:i/>
          <w:sz w:val="20"/>
          <w:szCs w:val="20"/>
          <w:lang w:val="fr-FR"/>
        </w:rPr>
        <w:t>Skin Hill</w:t>
      </w:r>
      <w:r w:rsidRPr="0032190F">
        <w:rPr>
          <w:sz w:val="20"/>
          <w:szCs w:val="20"/>
          <w:lang w:val="fr-FR"/>
        </w:rPr>
        <w:t xml:space="preserve">, par. 4 et </w:t>
      </w:r>
      <w:r w:rsidRPr="0032190F">
        <w:rPr>
          <w:i/>
          <w:sz w:val="20"/>
          <w:szCs w:val="20"/>
          <w:lang w:val="fr-FR"/>
        </w:rPr>
        <w:t>Les rochers de Santa Maria</w:t>
      </w:r>
      <w:r w:rsidRPr="0032190F">
        <w:rPr>
          <w:sz w:val="20"/>
          <w:szCs w:val="20"/>
          <w:lang w:val="fr-FR"/>
        </w:rPr>
        <w:t xml:space="preserve">, par. 5), où C. Bicknell explore la bordure nord des </w:t>
      </w:r>
      <w:r w:rsidRPr="0032190F">
        <w:rPr>
          <w:i/>
          <w:sz w:val="20"/>
          <w:szCs w:val="20"/>
          <w:lang w:val="fr-FR"/>
        </w:rPr>
        <w:t>ciappes</w:t>
      </w:r>
      <w:r w:rsidRPr="0032190F">
        <w:rPr>
          <w:sz w:val="20"/>
          <w:szCs w:val="20"/>
          <w:lang w:val="fr-FR"/>
        </w:rPr>
        <w:t xml:space="preserve"> (Bicknell 1913 p. 97, 98).</w:t>
      </w:r>
    </w:p>
    <w:p w14:paraId="02A491E0" w14:textId="77777777" w:rsidR="000152C6" w:rsidRPr="0032190F" w:rsidRDefault="000152C6" w:rsidP="000152C6">
      <w:pPr>
        <w:jc w:val="both"/>
        <w:rPr>
          <w:sz w:val="20"/>
          <w:szCs w:val="20"/>
          <w:lang w:val="fr-FR"/>
        </w:rPr>
      </w:pPr>
      <w:r w:rsidRPr="0032190F">
        <w:rPr>
          <w:sz w:val="20"/>
          <w:szCs w:val="20"/>
          <w:lang w:val="fr-FR"/>
        </w:rPr>
        <w:t xml:space="preserve">Pour C. Conti cette zone débute avec le lac Vert et comprend les pentes du mont Sainte-Marie (Barocelli et al. 1939 p. 26). </w:t>
      </w:r>
    </w:p>
    <w:p w14:paraId="7E7CE1D0" w14:textId="77777777" w:rsidR="000152C6" w:rsidRPr="0032190F" w:rsidRDefault="000152C6" w:rsidP="000152C6">
      <w:pPr>
        <w:ind w:firstLine="397"/>
        <w:jc w:val="both"/>
        <w:rPr>
          <w:lang w:val="fr-FR"/>
        </w:rPr>
      </w:pPr>
    </w:p>
    <w:p w14:paraId="17EFE58C" w14:textId="77777777" w:rsidR="000152C6" w:rsidRPr="0032190F" w:rsidRDefault="000152C6" w:rsidP="000152C6">
      <w:pPr>
        <w:jc w:val="both"/>
        <w:rPr>
          <w:lang w:val="fr-FR"/>
        </w:rPr>
      </w:pPr>
      <w:r w:rsidRPr="0032190F">
        <w:rPr>
          <w:lang w:val="fr-FR"/>
        </w:rPr>
        <w:t xml:space="preserve">Au </w:t>
      </w:r>
      <w:r w:rsidRPr="0032190F">
        <w:rPr>
          <w:b/>
          <w:lang w:val="fr-FR"/>
        </w:rPr>
        <w:t>nord</w:t>
      </w:r>
      <w:r w:rsidRPr="0032190F">
        <w:rPr>
          <w:lang w:val="fr-FR"/>
        </w:rPr>
        <w:t xml:space="preserve"> c’est la ligne de crête du mont Sainte-Marie qui délimite la zone XVII. Au </w:t>
      </w:r>
      <w:r w:rsidRPr="0032190F">
        <w:rPr>
          <w:b/>
          <w:lang w:val="fr-FR"/>
        </w:rPr>
        <w:t>nord-est</w:t>
      </w:r>
      <w:r w:rsidRPr="0032190F">
        <w:rPr>
          <w:lang w:val="fr-FR"/>
        </w:rPr>
        <w:t xml:space="preserve"> elle partage sa limite avec la zone XV et au </w:t>
      </w:r>
      <w:r w:rsidRPr="0032190F">
        <w:rPr>
          <w:b/>
          <w:lang w:val="fr-FR"/>
        </w:rPr>
        <w:t>sud-est</w:t>
      </w:r>
      <w:r w:rsidRPr="0032190F">
        <w:rPr>
          <w:lang w:val="fr-FR"/>
        </w:rPr>
        <w:t xml:space="preserve"> avec la zone XVI. Depuis l’embouchure du lac Vert de Fontanalba, sa limite </w:t>
      </w:r>
      <w:r w:rsidRPr="0032190F">
        <w:rPr>
          <w:b/>
          <w:lang w:val="fr-FR"/>
        </w:rPr>
        <w:t>sud-ouest</w:t>
      </w:r>
      <w:r w:rsidRPr="0032190F">
        <w:rPr>
          <w:lang w:val="fr-FR"/>
        </w:rPr>
        <w:t xml:space="preserve"> coïncide avec la rive gauche du torrent de Sainte Marie qui remonte vers le nord-ouest. Dans sa partie </w:t>
      </w:r>
      <w:r w:rsidRPr="0032190F">
        <w:rPr>
          <w:b/>
          <w:lang w:val="fr-FR"/>
        </w:rPr>
        <w:t>ouest</w:t>
      </w:r>
      <w:r w:rsidRPr="0032190F">
        <w:rPr>
          <w:lang w:val="fr-FR"/>
        </w:rPr>
        <w:t xml:space="preserve"> cette zone s’étend sur les affleurements qui bordent le nord des </w:t>
      </w:r>
      <w:r w:rsidRPr="0032190F">
        <w:rPr>
          <w:i/>
          <w:lang w:val="fr-FR"/>
        </w:rPr>
        <w:t>ciappes</w:t>
      </w:r>
      <w:r w:rsidRPr="0032190F">
        <w:rPr>
          <w:lang w:val="fr-FR"/>
        </w:rPr>
        <w:t>.</w:t>
      </w:r>
    </w:p>
    <w:p w14:paraId="6945F583" w14:textId="77777777" w:rsidR="000152C6" w:rsidRPr="0032190F" w:rsidRDefault="000152C6" w:rsidP="000152C6">
      <w:pPr>
        <w:jc w:val="both"/>
        <w:rPr>
          <w:lang w:val="fr-FR"/>
        </w:rPr>
      </w:pPr>
    </w:p>
    <w:p w14:paraId="3BE891A2" w14:textId="77777777" w:rsidR="000152C6" w:rsidRPr="0032190F" w:rsidRDefault="000152C6" w:rsidP="000152C6">
      <w:pPr>
        <w:jc w:val="both"/>
        <w:rPr>
          <w:lang w:val="fr-FR"/>
        </w:rPr>
      </w:pPr>
      <w:r w:rsidRPr="0032190F">
        <w:rPr>
          <w:lang w:val="fr-FR"/>
        </w:rPr>
        <w:t xml:space="preserve">Si J. Bégin ne fait mention que de deux groupes (Bégin 1990 p. 151-152), en incluant la </w:t>
      </w:r>
      <w:r w:rsidRPr="0032190F">
        <w:rPr>
          <w:i/>
          <w:lang w:val="fr-FR"/>
        </w:rPr>
        <w:t>Voie Sacrée</w:t>
      </w:r>
      <w:r w:rsidRPr="0032190F">
        <w:rPr>
          <w:lang w:val="fr-FR"/>
        </w:rPr>
        <w:t xml:space="preserve"> dans le premier (</w:t>
      </w:r>
      <w:r w:rsidRPr="0032190F">
        <w:rPr>
          <w:i/>
          <w:lang w:val="fr-FR"/>
        </w:rPr>
        <w:t>id.</w:t>
      </w:r>
      <w:r w:rsidRPr="0032190F">
        <w:rPr>
          <w:lang w:val="fr-FR"/>
        </w:rPr>
        <w:t xml:space="preserve"> p. 197), H. de Lumley et ses collaborateurs attribuent cette la </w:t>
      </w:r>
      <w:r w:rsidRPr="0032190F">
        <w:rPr>
          <w:i/>
          <w:lang w:val="fr-FR"/>
        </w:rPr>
        <w:t>Voie Sacrée</w:t>
      </w:r>
      <w:r w:rsidRPr="0032190F">
        <w:rPr>
          <w:lang w:val="fr-FR"/>
        </w:rPr>
        <w:t xml:space="preserve"> au groupe III (Lumley et al. 1995 p. 49) créant de fait un troisième groupe.</w:t>
      </w:r>
    </w:p>
    <w:p w14:paraId="6427D508" w14:textId="77777777" w:rsidR="000152C6" w:rsidRPr="0032190F" w:rsidRDefault="000152C6" w:rsidP="000152C6">
      <w:pPr>
        <w:jc w:val="both"/>
        <w:rPr>
          <w:lang w:val="fr-FR"/>
        </w:rPr>
      </w:pPr>
      <w:r w:rsidRPr="0032190F">
        <w:rPr>
          <w:lang w:val="fr-FR"/>
        </w:rPr>
        <w:t xml:space="preserve">Le </w:t>
      </w:r>
      <w:r w:rsidRPr="0032190F">
        <w:rPr>
          <w:b/>
          <w:lang w:val="fr-FR"/>
        </w:rPr>
        <w:t>groupe I</w:t>
      </w:r>
      <w:r w:rsidRPr="0032190F">
        <w:rPr>
          <w:lang w:val="fr-FR"/>
        </w:rPr>
        <w:t xml:space="preserve"> correspond à une bande nord-sud réduite s’étalant de part et d’autre du torrent de Sainte Marie et se réduisant au niveau sud de la Butte avec l’avancée du groupe I de la zone XVI. Ce groupe remonte ensuite vers les crêtes du mont Sainte-Marie. Le </w:t>
      </w:r>
      <w:r w:rsidRPr="0032190F">
        <w:rPr>
          <w:b/>
          <w:lang w:val="fr-FR"/>
        </w:rPr>
        <w:t>groupe II</w:t>
      </w:r>
      <w:r w:rsidRPr="0032190F">
        <w:rPr>
          <w:lang w:val="fr-FR"/>
        </w:rPr>
        <w:t xml:space="preserve"> correspond aux dalles lisses et aux affleurements situés au nord des </w:t>
      </w:r>
      <w:r w:rsidRPr="0032190F">
        <w:rPr>
          <w:i/>
          <w:lang w:val="fr-FR"/>
        </w:rPr>
        <w:t>ciappes</w:t>
      </w:r>
      <w:r w:rsidRPr="0032190F">
        <w:rPr>
          <w:lang w:val="fr-FR"/>
        </w:rPr>
        <w:t xml:space="preserve"> et au flanc sud du mont Sainte-Marie. Le </w:t>
      </w:r>
      <w:r w:rsidRPr="0032190F">
        <w:rPr>
          <w:b/>
          <w:lang w:val="fr-FR"/>
        </w:rPr>
        <w:t>groupe III</w:t>
      </w:r>
      <w:r w:rsidRPr="0032190F">
        <w:rPr>
          <w:lang w:val="fr-FR"/>
        </w:rPr>
        <w:t xml:space="preserve"> correspond exactement à la </w:t>
      </w:r>
      <w:r w:rsidRPr="0032190F">
        <w:rPr>
          <w:i/>
          <w:lang w:val="fr-FR"/>
        </w:rPr>
        <w:t>Voie Sacrée</w:t>
      </w:r>
      <w:r w:rsidRPr="0032190F">
        <w:rPr>
          <w:lang w:val="fr-FR"/>
        </w:rPr>
        <w:t>.</w:t>
      </w:r>
    </w:p>
    <w:p w14:paraId="6724844C" w14:textId="77777777" w:rsidR="000152C6" w:rsidRPr="0032190F" w:rsidRDefault="000152C6" w:rsidP="000152C6">
      <w:pPr>
        <w:rPr>
          <w:lang w:val="fr-FR"/>
        </w:rPr>
      </w:pPr>
    </w:p>
    <w:p w14:paraId="7EF44321" w14:textId="77777777" w:rsidR="000152C6" w:rsidRPr="0032190F" w:rsidRDefault="000152C6" w:rsidP="000152C6">
      <w:pPr>
        <w:pStyle w:val="Heading4"/>
        <w:numPr>
          <w:ilvl w:val="3"/>
          <w:numId w:val="0"/>
        </w:numPr>
        <w:tabs>
          <w:tab w:val="num" w:pos="2520"/>
        </w:tabs>
        <w:spacing w:before="240" w:after="60"/>
        <w:ind w:left="2160"/>
      </w:pPr>
      <w:r w:rsidRPr="0032190F">
        <w:lastRenderedPageBreak/>
        <w:t>Historique</w:t>
      </w:r>
    </w:p>
    <w:p w14:paraId="7BC03BED" w14:textId="77777777" w:rsidR="000152C6" w:rsidRPr="0032190F" w:rsidRDefault="000152C6" w:rsidP="000152C6">
      <w:pPr>
        <w:jc w:val="both"/>
        <w:rPr>
          <w:lang w:val="fr-FR"/>
        </w:rPr>
      </w:pPr>
      <w:r w:rsidRPr="0032190F">
        <w:rPr>
          <w:lang w:val="fr-FR"/>
        </w:rPr>
        <w:t xml:space="preserve">Bicknell mentionne desroches situées dans le groupe I de cette zone dans la fin de son paragraphe </w:t>
      </w:r>
      <w:r w:rsidRPr="0032190F">
        <w:rPr>
          <w:i/>
          <w:lang w:val="fr-FR"/>
        </w:rPr>
        <w:t>Le Versant oriental dominant la partie inférieure de la vallée</w:t>
      </w:r>
      <w:r w:rsidRPr="0032190F">
        <w:rPr>
          <w:lang w:val="fr-FR"/>
        </w:rPr>
        <w:t xml:space="preserve"> (chap. VII par. 1) et dénombre une soixantaine de gravures disposées sur des crêtes s’étirant vers la vallée. Il complète la description de ce groupe dans le paragraphe </w:t>
      </w:r>
      <w:r w:rsidRPr="0032190F">
        <w:rPr>
          <w:i/>
          <w:lang w:val="fr-FR"/>
        </w:rPr>
        <w:t>Contrefort barrant le Val</w:t>
      </w:r>
      <w:r w:rsidRPr="0032190F">
        <w:rPr>
          <w:lang w:val="fr-FR"/>
        </w:rPr>
        <w:t xml:space="preserve"> (par. 2) et décrit également la </w:t>
      </w:r>
      <w:r w:rsidRPr="0032190F">
        <w:rPr>
          <w:i/>
          <w:lang w:val="fr-FR"/>
        </w:rPr>
        <w:t>Via Sacra</w:t>
      </w:r>
      <w:r w:rsidRPr="0032190F">
        <w:rPr>
          <w:lang w:val="fr-FR"/>
        </w:rPr>
        <w:t>. La seconde partie de ce paragraphe concernant la zone XVI (BIB 420 p. 92).</w:t>
      </w:r>
    </w:p>
    <w:p w14:paraId="18C7E584" w14:textId="77777777" w:rsidR="000152C6" w:rsidRPr="0032190F" w:rsidRDefault="000152C6" w:rsidP="000152C6">
      <w:pPr>
        <w:ind w:firstLine="454"/>
        <w:jc w:val="both"/>
        <w:rPr>
          <w:lang w:val="fr-FR"/>
        </w:rPr>
      </w:pPr>
      <w:r w:rsidRPr="0032190F">
        <w:rPr>
          <w:lang w:val="fr-FR"/>
        </w:rPr>
        <w:t>Dans deux  paragraphes consécutifs (</w:t>
      </w:r>
      <w:r w:rsidRPr="0032190F">
        <w:rPr>
          <w:i/>
          <w:lang w:val="fr-FR"/>
        </w:rPr>
        <w:t>Skin Hill</w:t>
      </w:r>
      <w:r w:rsidRPr="0032190F">
        <w:rPr>
          <w:lang w:val="fr-FR"/>
        </w:rPr>
        <w:t xml:space="preserve">, par. 4 et </w:t>
      </w:r>
      <w:r w:rsidRPr="0032190F">
        <w:rPr>
          <w:i/>
          <w:lang w:val="fr-FR"/>
        </w:rPr>
        <w:t>Les rochers de Santa Maria</w:t>
      </w:r>
      <w:r w:rsidRPr="0032190F">
        <w:rPr>
          <w:lang w:val="fr-FR"/>
        </w:rPr>
        <w:t xml:space="preserve">, par. 5), Bicknell explore la bordure nord des </w:t>
      </w:r>
      <w:r w:rsidRPr="0032190F">
        <w:rPr>
          <w:i/>
          <w:lang w:val="fr-FR"/>
        </w:rPr>
        <w:t>ciappes</w:t>
      </w:r>
      <w:r w:rsidRPr="0032190F">
        <w:rPr>
          <w:lang w:val="fr-FR"/>
        </w:rPr>
        <w:t xml:space="preserve"> limitée par les pentes du mont de Sainte-Marie qui correspond au groupe II de la zone XVII et évoque quelques 800 gravures jusqu’au grand rocher rouge Santa-Maria. Plus haut ou plus au Sud il dit n’y avoir que peu de roches gravées (BIB 420 p. 97, 98)</w:t>
      </w:r>
    </w:p>
    <w:p w14:paraId="47BCBA84" w14:textId="77777777" w:rsidR="000152C6" w:rsidRPr="0032190F" w:rsidRDefault="000152C6" w:rsidP="000152C6">
      <w:pPr>
        <w:rPr>
          <w:lang w:val="fr-FR"/>
        </w:rPr>
      </w:pPr>
    </w:p>
    <w:p w14:paraId="2E4C3152" w14:textId="77777777" w:rsidR="000152C6" w:rsidRPr="0032190F" w:rsidRDefault="000152C6" w:rsidP="000152C6">
      <w:pPr>
        <w:rPr>
          <w:lang w:val="fr-FR"/>
        </w:rPr>
      </w:pPr>
      <w:r w:rsidRPr="0032190F">
        <w:rPr>
          <w:lang w:val="fr-FR"/>
        </w:rPr>
        <w:t>Conti la décrit comme allant du lac Vert et comprenant les pentes du mont Sainte-Marie. 1244 gravures sont observée dans cette zone (BIB 1246 p. 26)Trois groupes sont individualisés dont 1 correpsondant à la Voie Sacrée (groupe III) (BIB 215 p. 49)</w:t>
      </w:r>
    </w:p>
    <w:p w14:paraId="3C0CE8B0" w14:textId="77777777" w:rsidR="000152C6" w:rsidRPr="0032190F" w:rsidRDefault="000152C6" w:rsidP="000152C6">
      <w:pPr>
        <w:pStyle w:val="Heading4"/>
        <w:numPr>
          <w:ilvl w:val="3"/>
          <w:numId w:val="0"/>
        </w:numPr>
        <w:tabs>
          <w:tab w:val="num" w:pos="2520"/>
        </w:tabs>
        <w:spacing w:before="240" w:after="60"/>
        <w:ind w:left="2160"/>
      </w:pPr>
      <w:r w:rsidRPr="0032190F">
        <w:t>Synthèse</w:t>
      </w:r>
    </w:p>
    <w:p w14:paraId="56476FDE" w14:textId="77777777" w:rsidR="000152C6" w:rsidRPr="0032190F" w:rsidRDefault="000152C6" w:rsidP="000152C6">
      <w:pPr>
        <w:pStyle w:val="Heading4"/>
        <w:numPr>
          <w:ilvl w:val="3"/>
          <w:numId w:val="0"/>
        </w:numPr>
        <w:tabs>
          <w:tab w:val="num" w:pos="2520"/>
        </w:tabs>
        <w:spacing w:before="240" w:after="60"/>
        <w:ind w:left="2160"/>
      </w:pPr>
      <w:r w:rsidRPr="0032190F">
        <w:t>Thématiques caractéristiques</w:t>
      </w:r>
    </w:p>
    <w:p w14:paraId="0D9B7FE1" w14:textId="77777777" w:rsidR="000152C6" w:rsidRPr="0032190F" w:rsidRDefault="000152C6" w:rsidP="000152C6">
      <w:pPr>
        <w:pStyle w:val="Heading4"/>
        <w:numPr>
          <w:ilvl w:val="3"/>
          <w:numId w:val="0"/>
        </w:numPr>
        <w:tabs>
          <w:tab w:val="num" w:pos="2520"/>
        </w:tabs>
        <w:spacing w:before="240" w:after="60"/>
        <w:ind w:left="2160"/>
      </w:pPr>
      <w:bookmarkStart w:id="5725" w:name="Desc_ZXVIIGI"/>
      <w:r w:rsidRPr="0032190F">
        <w:t>ZXVIIGI</w:t>
      </w:r>
    </w:p>
    <w:bookmarkEnd w:id="5725"/>
    <w:p w14:paraId="21858141" w14:textId="77777777" w:rsidR="000152C6" w:rsidRPr="0032190F" w:rsidRDefault="000152C6" w:rsidP="00647EA0">
      <w:pPr>
        <w:pStyle w:val="Heading5"/>
      </w:pPr>
      <w:r w:rsidRPr="0032190F">
        <w:t>ZXVIIGIR14@a</w:t>
      </w:r>
    </w:p>
    <w:p w14:paraId="19BC5C07" w14:textId="77777777" w:rsidR="000152C6" w:rsidRPr="0032190F" w:rsidRDefault="000152C6" w:rsidP="000152C6">
      <w:pPr>
        <w:rPr>
          <w:lang w:val="fr-FR"/>
        </w:rPr>
      </w:pPr>
      <w:r w:rsidRPr="0032190F">
        <w:rPr>
          <w:lang w:val="fr-FR"/>
        </w:rPr>
        <w:t>Cette dalle orange, très érodée, une représentation « tout à fait singulière » d’après J. Masson : un anthropomorphe teant la queue d’un corniforme (BIB 2270)</w:t>
      </w:r>
    </w:p>
    <w:p w14:paraId="6A2341F8" w14:textId="77777777" w:rsidR="000152C6" w:rsidRPr="0032190F" w:rsidRDefault="000152C6" w:rsidP="00647EA0">
      <w:pPr>
        <w:pStyle w:val="Heading5"/>
      </w:pPr>
      <w:r w:rsidRPr="0032190F">
        <w:t>ZXVIIGIR47@a</w:t>
      </w:r>
    </w:p>
    <w:p w14:paraId="65A6C798" w14:textId="77777777" w:rsidR="000152C6" w:rsidRPr="0032190F" w:rsidRDefault="000152C6" w:rsidP="000152C6">
      <w:pPr>
        <w:rPr>
          <w:lang w:val="fr-FR"/>
        </w:rPr>
      </w:pPr>
    </w:p>
    <w:p w14:paraId="4A43FFC3" w14:textId="09EEB240" w:rsidR="000152C6" w:rsidRPr="0032190F" w:rsidRDefault="000152C6" w:rsidP="000152C6">
      <w:pPr>
        <w:rPr>
          <w:lang w:val="fr-FR"/>
        </w:rPr>
      </w:pPr>
      <w:r w:rsidRPr="0032190F">
        <w:rPr>
          <w:lang w:val="fr-FR"/>
        </w:rPr>
        <w:t xml:space="preserve">Selon </w:t>
      </w:r>
      <w:hyperlink r:id="rId14426" w:anchor="Aut_Issel" w:history="1">
        <w:r w:rsidR="00A2428C" w:rsidRPr="00A2428C">
          <w:rPr>
            <w:rStyle w:val="Hyperlink"/>
            <w:lang w:val="fr-FR"/>
          </w:rPr>
          <w:t>A. Issel</w:t>
        </w:r>
      </w:hyperlink>
      <w:r w:rsidRPr="0032190F">
        <w:rPr>
          <w:lang w:val="fr-FR"/>
        </w:rPr>
        <w:t>, la rouelle à franges (fig. 11) aurait une signification numérique (BIB 1249)</w:t>
      </w:r>
    </w:p>
    <w:p w14:paraId="2DB7CB1C" w14:textId="77777777" w:rsidR="000152C6" w:rsidRPr="0032190F" w:rsidRDefault="000152C6" w:rsidP="000152C6">
      <w:pPr>
        <w:pStyle w:val="Heading4"/>
        <w:numPr>
          <w:ilvl w:val="3"/>
          <w:numId w:val="0"/>
        </w:numPr>
        <w:tabs>
          <w:tab w:val="num" w:pos="2520"/>
        </w:tabs>
        <w:spacing w:before="240" w:after="60"/>
        <w:ind w:left="2160"/>
      </w:pPr>
      <w:bookmarkStart w:id="5726" w:name="Desc_ZXVIIGII"/>
      <w:r w:rsidRPr="0032190F">
        <w:t>ZXVIIGII</w:t>
      </w:r>
    </w:p>
    <w:p w14:paraId="7EF7C0E4" w14:textId="77777777" w:rsidR="000152C6" w:rsidRPr="0032190F" w:rsidRDefault="000152C6" w:rsidP="00647EA0">
      <w:pPr>
        <w:pStyle w:val="Heading5"/>
      </w:pPr>
      <w:bookmarkStart w:id="5727" w:name="Desc_ZXVIIGIIR14alpha"/>
      <w:bookmarkEnd w:id="5726"/>
      <w:r w:rsidRPr="0032190F">
        <w:t>ZXVIIGIIR14@a, Grande Surface Rouge</w:t>
      </w:r>
    </w:p>
    <w:bookmarkEnd w:id="5727"/>
    <w:p w14:paraId="01AFF53A" w14:textId="77777777" w:rsidR="000152C6" w:rsidRPr="0032190F" w:rsidRDefault="000152C6" w:rsidP="000152C6">
      <w:pPr>
        <w:rPr>
          <w:lang w:val="fr-FR"/>
        </w:rPr>
      </w:pPr>
    </w:p>
    <w:p w14:paraId="565F5210" w14:textId="77777777" w:rsidR="000152C6" w:rsidRPr="0032190F" w:rsidRDefault="000152C6" w:rsidP="000152C6">
      <w:pPr>
        <w:jc w:val="both"/>
        <w:rPr>
          <w:lang w:val="fr-FR"/>
        </w:rPr>
      </w:pPr>
      <w:r w:rsidRPr="0032190F">
        <w:rPr>
          <w:lang w:val="fr-FR"/>
        </w:rPr>
        <w:t xml:space="preserve">Le « Grand rocher rouge Santa Maria »  nommé ainsi par Bicknell regroupe environ 300 gravures dont certaines immenses (BIB 420 p. 98). </w:t>
      </w:r>
    </w:p>
    <w:p w14:paraId="21DC1F29" w14:textId="77777777" w:rsidR="000152C6" w:rsidRPr="0032190F" w:rsidRDefault="000152C6" w:rsidP="000152C6">
      <w:pPr>
        <w:tabs>
          <w:tab w:val="left" w:pos="2769"/>
        </w:tabs>
        <w:rPr>
          <w:lang w:val="fr-FR"/>
        </w:rPr>
      </w:pPr>
      <w:r w:rsidRPr="0032190F">
        <w:rPr>
          <w:lang w:val="fr-FR"/>
        </w:rPr>
        <w:tab/>
      </w:r>
    </w:p>
    <w:p w14:paraId="14A42F3B" w14:textId="1B8D35C4" w:rsidR="000152C6" w:rsidRPr="0032190F" w:rsidRDefault="000152C6" w:rsidP="000152C6">
      <w:pPr>
        <w:jc w:val="both"/>
        <w:rPr>
          <w:lang w:val="fr-FR"/>
        </w:rPr>
      </w:pPr>
      <w:r w:rsidRPr="0032190F">
        <w:rPr>
          <w:lang w:val="fr-FR"/>
        </w:rPr>
        <w:t xml:space="preserve">Un </w:t>
      </w:r>
      <w:hyperlink r:id="rId14427" w:anchor="Typ_Bego_Corniformes" w:history="1">
        <w:r w:rsidRPr="0032190F">
          <w:rPr>
            <w:rStyle w:val="Hyperlink"/>
            <w:lang w:val="fr-FR"/>
          </w:rPr>
          <w:t>corniforme</w:t>
        </w:r>
      </w:hyperlink>
      <w:r w:rsidRPr="0032190F">
        <w:rPr>
          <w:lang w:val="fr-FR"/>
        </w:rPr>
        <w:t xml:space="preserve">, remarqué par C. Chippindale pourrait être le plus grand du site (Chippindale 1988 p. 42) et mesurerait quelques </w:t>
      </w:r>
      <w:smartTag w:uri="urn:schemas-microsoft-com:office:smarttags" w:element="metricconverter">
        <w:smartTagPr>
          <w:attr w:name="ProductID" w:val="15 m"/>
        </w:smartTagPr>
        <w:r w:rsidRPr="0032190F">
          <w:rPr>
            <w:lang w:val="fr-FR"/>
          </w:rPr>
          <w:t>15 m</w:t>
        </w:r>
      </w:smartTag>
      <w:r w:rsidRPr="0032190F">
        <w:rPr>
          <w:lang w:val="fr-FR"/>
        </w:rPr>
        <w:t xml:space="preserve">, attendu que ses cornes apparaissent dans des zones desquamées (Chippindale 1988 p. 171). La plus grande figure cornue qui mesure 316 x </w:t>
      </w:r>
      <w:smartTag w:uri="urn:schemas-microsoft-com:office:smarttags" w:element="metricconverter">
        <w:smartTagPr>
          <w:attr w:name="ProductID" w:val="99 cm"/>
        </w:smartTagPr>
        <w:r w:rsidRPr="0032190F">
          <w:rPr>
            <w:lang w:val="fr-FR"/>
          </w:rPr>
          <w:t>99 cm</w:t>
        </w:r>
      </w:smartTag>
      <w:r w:rsidRPr="0032190F">
        <w:rPr>
          <w:lang w:val="fr-FR"/>
        </w:rPr>
        <w:t xml:space="preserve"> (BIB 1246 p. 27 et BIB 420 p. 98)Sur cette roche on relève l’une des plus grandes gravures : un cornu long de </w:t>
      </w:r>
      <w:smartTag w:uri="urn:schemas-microsoft-com:office:smarttags" w:element="metricconverter">
        <w:smartTagPr>
          <w:attr w:name="ProductID" w:val="3,15 m"/>
        </w:smartTagPr>
        <w:r w:rsidRPr="0032190F">
          <w:rPr>
            <w:lang w:val="fr-FR"/>
          </w:rPr>
          <w:t>3,15 m</w:t>
        </w:r>
      </w:smartTag>
      <w:r w:rsidRPr="0032190F">
        <w:rPr>
          <w:lang w:val="fr-FR"/>
        </w:rPr>
        <w:t xml:space="preserve"> (BIB 1362 p. 234 fig. 3, planche VII) qui correspond à la gravure numéro 168 (SS BIB)</w:t>
      </w:r>
    </w:p>
    <w:p w14:paraId="79B49AE9" w14:textId="77777777" w:rsidR="000152C6" w:rsidRPr="0032190F" w:rsidRDefault="000152C6" w:rsidP="000152C6">
      <w:pPr>
        <w:rPr>
          <w:lang w:val="fr-FR"/>
        </w:rPr>
      </w:pPr>
    </w:p>
    <w:p w14:paraId="20A7CA7E" w14:textId="77777777" w:rsidR="000152C6" w:rsidRPr="0032190F" w:rsidRDefault="000152C6" w:rsidP="000152C6">
      <w:pPr>
        <w:jc w:val="both"/>
        <w:rPr>
          <w:lang w:val="fr-FR"/>
        </w:rPr>
      </w:pPr>
      <w:r w:rsidRPr="0032190F">
        <w:rPr>
          <w:lang w:val="fr-FR"/>
        </w:rPr>
        <w:t xml:space="preserve">Nous comptons également un zigzag long de </w:t>
      </w:r>
      <w:smartTag w:uri="urn:schemas-microsoft-com:office:smarttags" w:element="metricconverter">
        <w:smartTagPr>
          <w:attr w:name="ProductID" w:val="4,5 m"/>
        </w:smartTagPr>
        <w:r w:rsidRPr="0032190F">
          <w:rPr>
            <w:lang w:val="fr-FR"/>
          </w:rPr>
          <w:t>4,5 m</w:t>
        </w:r>
      </w:smartTag>
      <w:r w:rsidRPr="0032190F">
        <w:rPr>
          <w:lang w:val="fr-FR"/>
        </w:rPr>
        <w:t xml:space="preserve"> débutant sous une faille et se terminant accolé à une plage carrée, un second zizgag d’au moins </w:t>
      </w:r>
      <w:smartTag w:uri="urn:schemas-microsoft-com:office:smarttags" w:element="metricconverter">
        <w:smartTagPr>
          <w:attr w:name="ProductID" w:val="12 m"/>
        </w:smartTagPr>
        <w:r w:rsidRPr="0032190F">
          <w:rPr>
            <w:lang w:val="fr-FR"/>
          </w:rPr>
          <w:t>12 m</w:t>
        </w:r>
      </w:smartTag>
      <w:r w:rsidRPr="0032190F">
        <w:rPr>
          <w:lang w:val="fr-FR"/>
        </w:rPr>
        <w:t xml:space="preserve"> de long traversant de nombreuses failles et montrant des variations dans la technique des cupules, d’autres de même longueur dans la partie nord de la roche (Cahier ciel 2007 p. 23).</w:t>
      </w:r>
    </w:p>
    <w:p w14:paraId="60100256" w14:textId="77777777" w:rsidR="000152C6" w:rsidRPr="0032190F" w:rsidRDefault="000152C6" w:rsidP="000152C6">
      <w:pPr>
        <w:jc w:val="both"/>
        <w:rPr>
          <w:lang w:val="fr-FR"/>
        </w:rPr>
      </w:pPr>
    </w:p>
    <w:p w14:paraId="613690C8" w14:textId="71578551" w:rsidR="000152C6" w:rsidRPr="0032190F" w:rsidRDefault="000152C6" w:rsidP="000152C6">
      <w:pPr>
        <w:jc w:val="both"/>
        <w:rPr>
          <w:lang w:val="fr-FR"/>
        </w:rPr>
      </w:pPr>
      <w:r w:rsidRPr="0032190F">
        <w:rPr>
          <w:lang w:val="fr-FR"/>
        </w:rPr>
        <w:t xml:space="preserve">Plusieurs représentations de </w:t>
      </w:r>
      <w:hyperlink r:id="rId14428" w:anchor="Typ_Bego_Poignards" w:history="1">
        <w:r w:rsidRPr="0032190F">
          <w:rPr>
            <w:rStyle w:val="Hyperlink"/>
            <w:lang w:val="fr-FR"/>
          </w:rPr>
          <w:t>poignards</w:t>
        </w:r>
      </w:hyperlink>
      <w:r w:rsidRPr="0032190F">
        <w:rPr>
          <w:lang w:val="fr-FR"/>
        </w:rPr>
        <w:t xml:space="preserve"> dont certains peuvent être comparés à celui figuré sur PAT 29 (</w:t>
      </w:r>
      <w:hyperlink r:id="rId14429" w:anchor="Sizz_Ossimo_Pat" w:history="1">
        <w:r w:rsidRPr="0032190F">
          <w:rPr>
            <w:rStyle w:val="Hyperlink"/>
            <w:lang w:val="fr-FR"/>
          </w:rPr>
          <w:t>Ossimo-Pat</w:t>
        </w:r>
      </w:hyperlink>
      <w:r w:rsidRPr="0032190F">
        <w:rPr>
          <w:lang w:val="fr-FR"/>
        </w:rPr>
        <w:t>) (SS BIB)</w:t>
      </w:r>
    </w:p>
    <w:p w14:paraId="055D25F2" w14:textId="77777777" w:rsidR="000152C6" w:rsidRPr="0032190F" w:rsidRDefault="000152C6" w:rsidP="000152C6">
      <w:pPr>
        <w:rPr>
          <w:lang w:val="fr-FR"/>
        </w:rPr>
      </w:pPr>
    </w:p>
    <w:p w14:paraId="61856DDC" w14:textId="77777777" w:rsidR="000152C6" w:rsidRPr="0032190F" w:rsidRDefault="000152C6" w:rsidP="000152C6">
      <w:pPr>
        <w:rPr>
          <w:lang w:val="fr-FR"/>
        </w:rPr>
      </w:pPr>
      <w:r w:rsidRPr="0032190F">
        <w:rPr>
          <w:lang w:val="fr-FR"/>
        </w:rPr>
        <w:t>En comptant les corniformes isolés, attelés (attelages seuls ou tenus par un personnage) on compte 290 figures de cornus (BD Mica 8/04/2010).</w:t>
      </w:r>
    </w:p>
    <w:p w14:paraId="56D46C8F" w14:textId="77777777" w:rsidR="000152C6" w:rsidRPr="0032190F" w:rsidRDefault="000152C6" w:rsidP="000152C6">
      <w:pPr>
        <w:rPr>
          <w:lang w:val="fr-FR"/>
        </w:rPr>
      </w:pPr>
    </w:p>
    <w:p w14:paraId="2E558969" w14:textId="77777777" w:rsidR="000152C6" w:rsidRPr="0032190F" w:rsidRDefault="000152C6" w:rsidP="00647EA0">
      <w:pPr>
        <w:pStyle w:val="Heading5"/>
      </w:pPr>
      <w:bookmarkStart w:id="5728" w:name="Desc_ZXVIIGIIR17alpha"/>
      <w:r w:rsidRPr="0032190F">
        <w:t>ZXVIIGIIR17@a</w:t>
      </w:r>
    </w:p>
    <w:bookmarkEnd w:id="5728"/>
    <w:p w14:paraId="2285445B" w14:textId="77777777" w:rsidR="000152C6" w:rsidRPr="0032190F" w:rsidRDefault="000152C6" w:rsidP="000152C6">
      <w:pPr>
        <w:rPr>
          <w:lang w:val="fr-FR"/>
        </w:rPr>
      </w:pPr>
    </w:p>
    <w:p w14:paraId="6D9C2E46" w14:textId="77777777" w:rsidR="000152C6" w:rsidRPr="0032190F" w:rsidRDefault="000152C6" w:rsidP="000152C6">
      <w:pPr>
        <w:rPr>
          <w:lang w:val="fr-FR"/>
        </w:rPr>
      </w:pPr>
      <w:r w:rsidRPr="0032190F">
        <w:rPr>
          <w:lang w:val="fr-FR"/>
        </w:rPr>
        <w:t>Il existe une superposition d'un poignard (fig. 14a) sur une topographie (fig. 14) (Bianchi 2012)</w:t>
      </w:r>
    </w:p>
    <w:p w14:paraId="1BA81DC1" w14:textId="77777777" w:rsidR="000152C6" w:rsidRPr="0032190F" w:rsidRDefault="000152C6" w:rsidP="000152C6">
      <w:pPr>
        <w:rPr>
          <w:lang w:val="fr-FR"/>
        </w:rPr>
      </w:pPr>
    </w:p>
    <w:p w14:paraId="1B8A455D" w14:textId="77777777" w:rsidR="000152C6" w:rsidRPr="0032190F" w:rsidRDefault="000152C6" w:rsidP="00647EA0">
      <w:pPr>
        <w:pStyle w:val="Heading5"/>
      </w:pPr>
      <w:bookmarkStart w:id="5729" w:name="Desc_ZXVIIGIIR33alpha"/>
      <w:r w:rsidRPr="0032190F">
        <w:t>ZXVIIGIIR33@a</w:t>
      </w:r>
    </w:p>
    <w:bookmarkEnd w:id="5729"/>
    <w:p w14:paraId="2293C8DE" w14:textId="77777777" w:rsidR="000152C6" w:rsidRPr="0032190F" w:rsidRDefault="000152C6" w:rsidP="000152C6">
      <w:pPr>
        <w:jc w:val="right"/>
        <w:rPr>
          <w:b/>
          <w:sz w:val="22"/>
          <w:lang w:val="fr-FR"/>
        </w:rPr>
      </w:pPr>
      <w:r w:rsidRPr="0032190F">
        <w:rPr>
          <w:b/>
          <w:sz w:val="22"/>
          <w:lang w:val="fr-FR"/>
        </w:rPr>
        <w:t>Roche des deux hallebardes incisées</w:t>
      </w:r>
    </w:p>
    <w:p w14:paraId="1A8DBC73" w14:textId="6F5E61C7" w:rsidR="000152C6" w:rsidRPr="0032190F" w:rsidRDefault="000152C6" w:rsidP="000152C6">
      <w:pPr>
        <w:jc w:val="both"/>
        <w:rPr>
          <w:lang w:val="fr-FR"/>
        </w:rPr>
      </w:pPr>
      <w:r w:rsidRPr="0032190F">
        <w:rPr>
          <w:lang w:val="fr-FR"/>
        </w:rPr>
        <w:t xml:space="preserve">Sur cet affleurement, deux </w:t>
      </w:r>
      <w:hyperlink r:id="rId14430" w:anchor="Typ_Bego_Hallebardes" w:history="1">
        <w:r w:rsidRPr="0032190F">
          <w:rPr>
            <w:rStyle w:val="Hyperlink"/>
            <w:lang w:val="fr-FR"/>
          </w:rPr>
          <w:t>hallebardes</w:t>
        </w:r>
      </w:hyperlink>
      <w:r w:rsidRPr="0032190F">
        <w:rPr>
          <w:lang w:val="fr-FR"/>
        </w:rPr>
        <w:t xml:space="preserve"> entièrement </w:t>
      </w:r>
      <w:hyperlink r:id="rId14431" w:anchor="Ana_Technologie_Lineaire" w:history="1">
        <w:r w:rsidRPr="0032190F">
          <w:rPr>
            <w:rStyle w:val="Hyperlink"/>
            <w:lang w:val="fr-FR"/>
          </w:rPr>
          <w:t>incisées</w:t>
        </w:r>
      </w:hyperlink>
      <w:r w:rsidRPr="0032190F">
        <w:rPr>
          <w:lang w:val="fr-FR"/>
        </w:rPr>
        <w:t xml:space="preserve"> ont été observées par la première fois par D. Giraud. On remarque également une </w:t>
      </w:r>
      <w:hyperlink r:id="rId14432" w:anchor="Typ_Bego_Hallebardes" w:history="1">
        <w:r w:rsidRPr="0032190F">
          <w:rPr>
            <w:rStyle w:val="Hyperlink"/>
            <w:lang w:val="fr-FR"/>
          </w:rPr>
          <w:t>hallebarde</w:t>
        </w:r>
      </w:hyperlink>
      <w:r w:rsidRPr="0032190F">
        <w:rPr>
          <w:lang w:val="fr-FR"/>
        </w:rPr>
        <w:t xml:space="preserve"> avec un pommeau en cercle ( ?) ou un perso ( ?) (SS BIB).</w:t>
      </w:r>
    </w:p>
    <w:p w14:paraId="4A834C69" w14:textId="77777777" w:rsidR="000152C6" w:rsidRPr="0032190F" w:rsidRDefault="000152C6" w:rsidP="000152C6">
      <w:pPr>
        <w:rPr>
          <w:lang w:val="fr-FR"/>
        </w:rPr>
      </w:pPr>
    </w:p>
    <w:p w14:paraId="2A1740AC" w14:textId="77777777" w:rsidR="000152C6" w:rsidRPr="0032190F" w:rsidRDefault="000152C6" w:rsidP="00647EA0">
      <w:pPr>
        <w:pStyle w:val="Heading5"/>
      </w:pPr>
      <w:bookmarkStart w:id="5730" w:name="Desc_ZXVIIGIIR34alpha"/>
      <w:r w:rsidRPr="0032190F">
        <w:t>ZXVIIGIIR34@a</w:t>
      </w:r>
    </w:p>
    <w:bookmarkEnd w:id="5730"/>
    <w:p w14:paraId="5918C8DF" w14:textId="77777777" w:rsidR="000152C6" w:rsidRPr="0032190F" w:rsidRDefault="000152C6" w:rsidP="000152C6">
      <w:pPr>
        <w:rPr>
          <w:lang w:val="fr-FR"/>
        </w:rPr>
      </w:pPr>
    </w:p>
    <w:p w14:paraId="26DEEA4E" w14:textId="77777777" w:rsidR="000152C6" w:rsidRPr="0032190F" w:rsidRDefault="000152C6" w:rsidP="000152C6">
      <w:pPr>
        <w:rPr>
          <w:lang w:val="fr-FR"/>
        </w:rPr>
      </w:pPr>
      <w:r w:rsidRPr="0032190F">
        <w:rPr>
          <w:lang w:val="fr-FR"/>
        </w:rPr>
        <w:t>C’est la « September Rock » de C. Bicknell (BIB 420) qui comprend plus de réticulés complexes que de corniformes mais aucun Personnage (SS BIB)</w:t>
      </w:r>
    </w:p>
    <w:p w14:paraId="50CF7D43" w14:textId="77777777" w:rsidR="000152C6" w:rsidRPr="0032190F" w:rsidRDefault="000152C6" w:rsidP="000152C6">
      <w:pPr>
        <w:rPr>
          <w:lang w:val="fr-FR"/>
        </w:rPr>
      </w:pPr>
    </w:p>
    <w:p w14:paraId="430565C1" w14:textId="7599B8B9" w:rsidR="000152C6" w:rsidRPr="0032190F" w:rsidRDefault="000152C6" w:rsidP="000152C6">
      <w:pPr>
        <w:rPr>
          <w:lang w:val="fr-FR"/>
        </w:rPr>
      </w:pPr>
      <w:r w:rsidRPr="0032190F">
        <w:rPr>
          <w:lang w:val="fr-FR"/>
        </w:rPr>
        <w:t xml:space="preserve">Une des plus grandes concentrations de </w:t>
      </w:r>
      <w:hyperlink r:id="rId14433" w:anchor="Typ_Bego_Topographies" w:history="1">
        <w:r w:rsidRPr="0032190F">
          <w:rPr>
            <w:rStyle w:val="Hyperlink"/>
            <w:lang w:val="fr-FR"/>
          </w:rPr>
          <w:t>Topographies</w:t>
        </w:r>
      </w:hyperlink>
      <w:r w:rsidRPr="0032190F">
        <w:rPr>
          <w:lang w:val="fr-FR"/>
        </w:rPr>
        <w:t xml:space="preserve"> avec la </w:t>
      </w:r>
      <w:hyperlink r:id="rId14434" w:anchor="Desc_ZXIXGIR61alpha" w:history="1">
        <w:r w:rsidRPr="0032190F">
          <w:rPr>
            <w:rStyle w:val="Hyperlink"/>
            <w:i/>
            <w:lang w:val="fr-FR"/>
          </w:rPr>
          <w:t>Village du Bego</w:t>
        </w:r>
      </w:hyperlink>
      <w:r w:rsidRPr="0032190F">
        <w:rPr>
          <w:lang w:val="fr-FR"/>
        </w:rPr>
        <w:t>.</w:t>
      </w:r>
    </w:p>
    <w:p w14:paraId="411D84F7" w14:textId="77777777" w:rsidR="000152C6" w:rsidRPr="0032190F" w:rsidRDefault="000152C6" w:rsidP="000152C6">
      <w:pPr>
        <w:rPr>
          <w:lang w:val="fr-FR"/>
        </w:rPr>
      </w:pPr>
    </w:p>
    <w:p w14:paraId="2482C821" w14:textId="77777777" w:rsidR="000152C6" w:rsidRPr="0032190F" w:rsidRDefault="000152C6" w:rsidP="00647EA0">
      <w:pPr>
        <w:pStyle w:val="Heading5"/>
      </w:pPr>
      <w:bookmarkStart w:id="5731" w:name="Desc_ZXVIIGIIR46gamma"/>
      <w:r w:rsidRPr="0032190F">
        <w:t>ZXVIIGIIR46@c</w:t>
      </w:r>
    </w:p>
    <w:bookmarkEnd w:id="5731"/>
    <w:p w14:paraId="48447001" w14:textId="77777777" w:rsidR="000152C6" w:rsidRPr="0032190F" w:rsidRDefault="000152C6" w:rsidP="000152C6">
      <w:pPr>
        <w:rPr>
          <w:lang w:val="fr-FR"/>
        </w:rPr>
      </w:pPr>
    </w:p>
    <w:p w14:paraId="0489C449" w14:textId="36FCFA95" w:rsidR="000152C6" w:rsidRPr="0032190F" w:rsidRDefault="000152C6" w:rsidP="000152C6">
      <w:pPr>
        <w:rPr>
          <w:lang w:val="fr-FR"/>
        </w:rPr>
      </w:pPr>
      <w:r w:rsidRPr="0032190F">
        <w:rPr>
          <w:lang w:val="fr-FR"/>
        </w:rPr>
        <w:t xml:space="preserve">Cette roche en grès porte de grandes </w:t>
      </w:r>
      <w:hyperlink r:id="rId14435" w:anchor="Typ_Bego_Peaux" w:history="1">
        <w:r w:rsidRPr="0032190F">
          <w:rPr>
            <w:rStyle w:val="Hyperlink"/>
            <w:lang w:val="fr-FR"/>
          </w:rPr>
          <w:t>Peaux</w:t>
        </w:r>
      </w:hyperlink>
      <w:r w:rsidRPr="0032190F">
        <w:rPr>
          <w:lang w:val="fr-FR"/>
        </w:rPr>
        <w:t xml:space="preserve">(fig. 4 : 93 x 67 cm ; fig. 5 : 91 x </w:t>
      </w:r>
      <w:smartTag w:uri="urn:schemas-microsoft-com:office:smarttags" w:element="metricconverter">
        <w:smartTagPr>
          <w:attr w:name="ProductID" w:val="30 cm"/>
        </w:smartTagPr>
        <w:r w:rsidRPr="0032190F">
          <w:rPr>
            <w:lang w:val="fr-FR"/>
          </w:rPr>
          <w:t>30 cm</w:t>
        </w:r>
      </w:smartTag>
      <w:r w:rsidRPr="0032190F">
        <w:rPr>
          <w:lang w:val="fr-FR"/>
        </w:rPr>
        <w:t xml:space="preserve">, fig. 3 : 94 x </w:t>
      </w:r>
      <w:smartTag w:uri="urn:schemas-microsoft-com:office:smarttags" w:element="metricconverter">
        <w:smartTagPr>
          <w:attr w:name="ProductID" w:val="32 cm"/>
        </w:smartTagPr>
        <w:r w:rsidRPr="0032190F">
          <w:rPr>
            <w:lang w:val="fr-FR"/>
          </w:rPr>
          <w:t>32 cm</w:t>
        </w:r>
      </w:smartTag>
      <w:r w:rsidRPr="0032190F">
        <w:rPr>
          <w:lang w:val="fr-FR"/>
        </w:rPr>
        <w:t xml:space="preserve">) qui peuvent être rapprochées des très grandes plages que l’on retrouve sur la </w:t>
      </w:r>
      <w:hyperlink r:id="rId14436" w:anchor="Desc_ZXIXGIVR21alpha" w:history="1">
        <w:r w:rsidRPr="0032190F">
          <w:rPr>
            <w:rStyle w:val="Hyperlink"/>
            <w:i/>
            <w:lang w:val="fr-FR"/>
          </w:rPr>
          <w:t>Roche des 300</w:t>
        </w:r>
      </w:hyperlink>
      <w:r w:rsidRPr="0032190F">
        <w:rPr>
          <w:lang w:val="fr-FR"/>
        </w:rPr>
        <w:t xml:space="preserve"> (SS BIB)</w:t>
      </w:r>
    </w:p>
    <w:p w14:paraId="343BE9E7" w14:textId="77777777" w:rsidR="000152C6" w:rsidRPr="0032190F" w:rsidRDefault="000152C6" w:rsidP="000152C6">
      <w:pPr>
        <w:rPr>
          <w:lang w:val="fr-FR"/>
        </w:rPr>
      </w:pPr>
    </w:p>
    <w:p w14:paraId="79892466" w14:textId="32AA59A3" w:rsidR="000152C6" w:rsidRPr="0032190F" w:rsidRDefault="000152C6" w:rsidP="000152C6">
      <w:pPr>
        <w:rPr>
          <w:lang w:val="fr-FR"/>
        </w:rPr>
      </w:pPr>
      <w:r w:rsidRPr="0032190F">
        <w:rPr>
          <w:lang w:val="fr-FR"/>
        </w:rPr>
        <w:t xml:space="preserve">La Peau 5 est divisée dans la longueur en deux parties inégales par une ligne surcupulée, comme sur la roche </w:t>
      </w:r>
      <w:hyperlink r:id="rId14437" w:anchor="Desc_ZXVIIIGIIR77alpha" w:history="1">
        <w:r w:rsidRPr="0032190F">
          <w:rPr>
            <w:rStyle w:val="Hyperlink"/>
            <w:lang w:val="fr-FR"/>
          </w:rPr>
          <w:t>ZXVIIIGIIR77@a</w:t>
        </w:r>
      </w:hyperlink>
      <w:r w:rsidRPr="0032190F">
        <w:rPr>
          <w:lang w:val="fr-FR"/>
        </w:rPr>
        <w:t xml:space="preserve"> fig. 3 (SS BIB)</w:t>
      </w:r>
    </w:p>
    <w:p w14:paraId="1D4642F6" w14:textId="77777777" w:rsidR="000152C6" w:rsidRPr="0032190F" w:rsidRDefault="000152C6" w:rsidP="00647EA0">
      <w:pPr>
        <w:pStyle w:val="Heading5"/>
      </w:pPr>
      <w:bookmarkStart w:id="5732" w:name="Desc_ZXVIIGIIR49gamma"/>
      <w:r w:rsidRPr="0032190F">
        <w:t>ZXVIIGIIR49@c</w:t>
      </w:r>
      <w:bookmarkEnd w:id="5732"/>
    </w:p>
    <w:p w14:paraId="2B838C0B" w14:textId="77777777" w:rsidR="000152C6" w:rsidRPr="0032190F" w:rsidRDefault="000152C6" w:rsidP="000152C6">
      <w:pPr>
        <w:rPr>
          <w:lang w:val="fr-FR"/>
        </w:rPr>
      </w:pPr>
    </w:p>
    <w:p w14:paraId="70A05012" w14:textId="1EFC46D7" w:rsidR="000152C6" w:rsidRPr="0032190F" w:rsidRDefault="000152C6" w:rsidP="000152C6">
      <w:pPr>
        <w:rPr>
          <w:lang w:val="fr-FR"/>
        </w:rPr>
      </w:pPr>
      <w:r w:rsidRPr="0032190F">
        <w:rPr>
          <w:lang w:val="fr-FR"/>
        </w:rPr>
        <w:t xml:space="preserve">Cette roche présente des thèmes proche des Merveilles : 5 Corniformes à corps linéaires (bien qu’avec appendices), 1 Réticulé (SS BIB) voir </w:t>
      </w:r>
      <w:hyperlink r:id="rId14438" w:anchor="Desc_ZIVGIIIR8C" w:history="1">
        <w:r w:rsidRPr="0032190F">
          <w:rPr>
            <w:rStyle w:val="Hyperlink"/>
            <w:lang w:val="fr-FR"/>
          </w:rPr>
          <w:t>ZIVGIIIR8C</w:t>
        </w:r>
      </w:hyperlink>
      <w:r w:rsidRPr="0032190F">
        <w:rPr>
          <w:lang w:val="fr-FR"/>
        </w:rPr>
        <w:t xml:space="preserve"> (SS BIB)</w:t>
      </w:r>
    </w:p>
    <w:p w14:paraId="512CA6B8" w14:textId="77777777" w:rsidR="000152C6" w:rsidRPr="0032190F" w:rsidRDefault="000152C6" w:rsidP="00647EA0">
      <w:pPr>
        <w:pStyle w:val="Heading5"/>
      </w:pPr>
      <w:bookmarkStart w:id="5733" w:name="Desc_ZXVIIGIIR56delta"/>
      <w:r w:rsidRPr="0032190F">
        <w:t>ZXVIIGIIR56@d</w:t>
      </w:r>
    </w:p>
    <w:bookmarkEnd w:id="5733"/>
    <w:p w14:paraId="3904B524" w14:textId="77777777" w:rsidR="000152C6" w:rsidRPr="0032190F" w:rsidRDefault="000152C6" w:rsidP="000152C6">
      <w:pPr>
        <w:rPr>
          <w:lang w:val="fr-FR"/>
        </w:rPr>
      </w:pPr>
    </w:p>
    <w:p w14:paraId="04A5E6D2" w14:textId="445A28E2" w:rsidR="000152C6" w:rsidRPr="0032190F" w:rsidRDefault="000152C6" w:rsidP="000152C6">
      <w:pPr>
        <w:rPr>
          <w:lang w:val="fr-FR"/>
        </w:rPr>
      </w:pPr>
      <w:r w:rsidRPr="0032190F">
        <w:rPr>
          <w:lang w:val="fr-FR"/>
        </w:rPr>
        <w:t xml:space="preserve">Iconographie de la figure 2 proche de la </w:t>
      </w:r>
      <w:r w:rsidRPr="0032190F">
        <w:rPr>
          <w:i/>
          <w:lang w:val="fr-FR"/>
        </w:rPr>
        <w:t>Roche du parapente</w:t>
      </w:r>
      <w:r w:rsidRPr="0032190F">
        <w:rPr>
          <w:lang w:val="fr-FR"/>
        </w:rPr>
        <w:t xml:space="preserve"> (</w:t>
      </w:r>
      <w:hyperlink r:id="rId14439" w:anchor="Desc_ZIVGIIIR15C" w:history="1">
        <w:r w:rsidRPr="0032190F">
          <w:rPr>
            <w:rStyle w:val="Hyperlink"/>
            <w:lang w:val="fr-FR"/>
          </w:rPr>
          <w:t>ZIVGIIIR15C</w:t>
        </w:r>
      </w:hyperlink>
      <w:r w:rsidRPr="0032190F">
        <w:rPr>
          <w:lang w:val="fr-FR"/>
        </w:rPr>
        <w:t xml:space="preserve">) et de la </w:t>
      </w:r>
      <w:r w:rsidRPr="0032190F">
        <w:rPr>
          <w:i/>
          <w:lang w:val="fr-FR"/>
        </w:rPr>
        <w:t>Roche de l’avion</w:t>
      </w:r>
      <w:r w:rsidRPr="0032190F">
        <w:rPr>
          <w:lang w:val="fr-FR"/>
        </w:rPr>
        <w:t xml:space="preserve"> (</w:t>
      </w:r>
      <w:hyperlink r:id="rId14440" w:anchor="Desc_ZIVGIIIR23A" w:history="1">
        <w:r w:rsidRPr="0032190F">
          <w:rPr>
            <w:rStyle w:val="Hyperlink"/>
            <w:lang w:val="fr-FR"/>
          </w:rPr>
          <w:t>ZIVGIIIR23A</w:t>
        </w:r>
      </w:hyperlink>
      <w:r w:rsidRPr="0032190F">
        <w:rPr>
          <w:lang w:val="fr-FR"/>
        </w:rPr>
        <w:t xml:space="preserve">) aux Merveilles, il peut s’agir d’une </w:t>
      </w:r>
      <w:hyperlink r:id="rId14441" w:anchor="Ana_Chrono_Transitions" w:history="1">
        <w:r w:rsidRPr="0032190F">
          <w:rPr>
            <w:rStyle w:val="Hyperlink"/>
            <w:lang w:val="fr-FR"/>
          </w:rPr>
          <w:t>transition</w:t>
        </w:r>
      </w:hyperlink>
      <w:r w:rsidRPr="0032190F">
        <w:rPr>
          <w:lang w:val="fr-FR"/>
        </w:rPr>
        <w:t xml:space="preserve"> Corniformes/Réticulés (SS BIB) de même que Corniformes vers Corniformes Anthropomorphisés (SS BIB)</w:t>
      </w:r>
    </w:p>
    <w:p w14:paraId="6B94B75D" w14:textId="77777777" w:rsidR="000152C6" w:rsidRPr="0032190F" w:rsidRDefault="000152C6" w:rsidP="00647EA0">
      <w:pPr>
        <w:pStyle w:val="Heading5"/>
      </w:pPr>
      <w:bookmarkStart w:id="5734" w:name="Desc_ZXVIIGIIR59gamma"/>
      <w:r w:rsidRPr="0032190F">
        <w:t>ZXVIIGIIR59@c, Looped Skin Rock</w:t>
      </w:r>
    </w:p>
    <w:bookmarkEnd w:id="5734"/>
    <w:p w14:paraId="434B6A03" w14:textId="77777777" w:rsidR="000152C6" w:rsidRPr="0032190F" w:rsidRDefault="000152C6" w:rsidP="000152C6">
      <w:pPr>
        <w:rPr>
          <w:lang w:val="fr-FR"/>
        </w:rPr>
      </w:pPr>
    </w:p>
    <w:p w14:paraId="3F2EDF6A" w14:textId="340D28D9" w:rsidR="000152C6" w:rsidRPr="0032190F" w:rsidRDefault="000152C6" w:rsidP="000152C6">
      <w:pPr>
        <w:jc w:val="both"/>
        <w:rPr>
          <w:lang w:val="fr-FR"/>
        </w:rPr>
      </w:pPr>
      <w:r w:rsidRPr="0032190F">
        <w:rPr>
          <w:lang w:val="fr-FR"/>
        </w:rPr>
        <w:t xml:space="preserve">Dans l’aire de </w:t>
      </w:r>
      <w:hyperlink r:id="rId14442" w:anchor="Desc_UG_Skin_Hill" w:history="1">
        <w:r w:rsidRPr="0032190F">
          <w:rPr>
            <w:rStyle w:val="Hyperlink"/>
            <w:lang w:val="fr-FR"/>
          </w:rPr>
          <w:t>Skin Hill</w:t>
        </w:r>
      </w:hyperlink>
      <w:r w:rsidRPr="0032190F">
        <w:rPr>
          <w:lang w:val="fr-FR"/>
        </w:rPr>
        <w:t xml:space="preserve">, c’est la « Looped Skin Rock » (le rocher à peau à anneaux) de Bicknell (BIB 420 p. 96), « Roche aux six faces gravées » de la base de données, et le massif rocheux </w:t>
      </w:r>
      <w:r w:rsidRPr="0032190F">
        <w:rPr>
          <w:lang w:val="fr-FR"/>
        </w:rPr>
        <w:lastRenderedPageBreak/>
        <w:t xml:space="preserve">portant la gravure de « l’Arbre de Vie » (face b, fig 23) de E. Masson (BIB 1361 p. 44 et suivantes). </w:t>
      </w:r>
    </w:p>
    <w:p w14:paraId="043DB5AF" w14:textId="77777777" w:rsidR="000152C6" w:rsidRPr="0032190F" w:rsidRDefault="000152C6" w:rsidP="000152C6">
      <w:pPr>
        <w:jc w:val="both"/>
        <w:rPr>
          <w:lang w:val="fr-FR"/>
        </w:rPr>
      </w:pPr>
    </w:p>
    <w:p w14:paraId="4E6FBBB0" w14:textId="65D392A6" w:rsidR="000152C6" w:rsidRPr="0032190F" w:rsidRDefault="000152C6" w:rsidP="000152C6">
      <w:pPr>
        <w:jc w:val="both"/>
        <w:rPr>
          <w:lang w:val="fr-FR"/>
        </w:rPr>
      </w:pPr>
      <w:r w:rsidRPr="0032190F">
        <w:rPr>
          <w:lang w:val="fr-FR"/>
        </w:rPr>
        <w:t xml:space="preserve">Comme le nom de la roche l’indique, la face b représente une </w:t>
      </w:r>
      <w:hyperlink r:id="rId14443" w:anchor="Typ_Bego_Peaux" w:history="1">
        <w:r w:rsidRPr="0032190F">
          <w:rPr>
            <w:rStyle w:val="Hyperlink"/>
            <w:lang w:val="fr-FR"/>
          </w:rPr>
          <w:t>Peau</w:t>
        </w:r>
      </w:hyperlink>
      <w:r w:rsidRPr="0032190F">
        <w:rPr>
          <w:lang w:val="fr-FR"/>
        </w:rPr>
        <w:t>(fig. 23) dans le compartiment d’un grand cercle (SS BIB)</w:t>
      </w:r>
    </w:p>
    <w:p w14:paraId="2F8022DC" w14:textId="77777777" w:rsidR="000152C6" w:rsidRPr="0032190F" w:rsidRDefault="000152C6" w:rsidP="000152C6">
      <w:pPr>
        <w:rPr>
          <w:lang w:val="fr-FR"/>
        </w:rPr>
      </w:pPr>
    </w:p>
    <w:p w14:paraId="61C6162E" w14:textId="5C117943" w:rsidR="000152C6" w:rsidRPr="0032190F" w:rsidRDefault="000152C6" w:rsidP="000152C6">
      <w:pPr>
        <w:jc w:val="both"/>
        <w:rPr>
          <w:lang w:val="fr-FR"/>
        </w:rPr>
      </w:pPr>
      <w:r w:rsidRPr="0032190F">
        <w:rPr>
          <w:lang w:val="fr-FR"/>
        </w:rPr>
        <w:t>Selon Arcà (2009) et Saulieu (2001), hallebardier et topographie seraient contemporains (</w:t>
      </w:r>
      <w:r w:rsidRPr="0032190F">
        <w:rPr>
          <w:i/>
          <w:lang w:val="fr-FR"/>
        </w:rPr>
        <w:t>cf infra</w:t>
      </w:r>
      <w:r w:rsidRPr="0032190F">
        <w:rPr>
          <w:lang w:val="fr-FR"/>
        </w:rPr>
        <w:t xml:space="preserve">). Pour Arcà (2009), la lame de la </w:t>
      </w:r>
      <w:hyperlink r:id="rId14444" w:anchor="Typ_Bego_Hallebardes" w:history="1">
        <w:r w:rsidRPr="0032190F">
          <w:rPr>
            <w:rStyle w:val="Hyperlink"/>
            <w:lang w:val="fr-FR"/>
          </w:rPr>
          <w:t>Hallebarde</w:t>
        </w:r>
      </w:hyperlink>
      <w:r w:rsidRPr="0032190F">
        <w:rPr>
          <w:lang w:val="fr-FR"/>
        </w:rPr>
        <w:t xml:space="preserve"> portée par le Personnage (fig. 94) est de typologie foliacée et rapportable à la lame trouvée à </w:t>
      </w:r>
      <w:hyperlink r:id="rId14445" w:anchor="Sit_Remedello" w:history="1">
        <w:r w:rsidRPr="0032190F">
          <w:rPr>
            <w:rStyle w:val="Hyperlink"/>
            <w:lang w:val="fr-FR"/>
          </w:rPr>
          <w:t>Remedello-Sotto (t. 102)</w:t>
        </w:r>
      </w:hyperlink>
      <w:r w:rsidRPr="0032190F">
        <w:rPr>
          <w:lang w:val="fr-FR"/>
        </w:rPr>
        <w:t xml:space="preserve"> et, également, aux représentations de </w:t>
      </w:r>
      <w:r w:rsidRPr="0032190F">
        <w:rPr>
          <w:i/>
          <w:lang w:val="fr-FR"/>
        </w:rPr>
        <w:t>Capitello dei Due Pini</w:t>
      </w:r>
      <w:r w:rsidRPr="0032190F">
        <w:rPr>
          <w:lang w:val="fr-FR"/>
        </w:rPr>
        <w:t xml:space="preserve"> (</w:t>
      </w:r>
      <w:hyperlink r:id="rId14446" w:anchor="Sizz_Plas_1" w:history="1">
        <w:r w:rsidRPr="0032190F">
          <w:rPr>
            <w:rStyle w:val="Hyperlink"/>
            <w:lang w:val="fr-FR"/>
          </w:rPr>
          <w:t>Plas I</w:t>
        </w:r>
      </w:hyperlink>
      <w:r w:rsidRPr="0032190F">
        <w:rPr>
          <w:lang w:val="fr-FR"/>
        </w:rPr>
        <w:t>) (BIB 917 p. 288 et sq.) rattachés au Cuivre 2 (Arcà 2009 p. 296). Pour ce même Personnage, Saulieu estime qu’il est « intégré à une figure géométrique composée » (fig. 89) suggérant leur contemporanéité (Saulieu 2001 p. 168, 229).</w:t>
      </w:r>
    </w:p>
    <w:p w14:paraId="074DCEC3" w14:textId="77777777" w:rsidR="000152C6" w:rsidRPr="0032190F" w:rsidRDefault="000152C6" w:rsidP="000152C6">
      <w:pPr>
        <w:pStyle w:val="Heading6"/>
      </w:pPr>
      <w:r w:rsidRPr="0032190F">
        <w:t>Hallebardier</w:t>
      </w:r>
    </w:p>
    <w:p w14:paraId="4F01BF78" w14:textId="77777777" w:rsidR="000152C6" w:rsidRPr="0032190F" w:rsidRDefault="000152C6" w:rsidP="000152C6">
      <w:pPr>
        <w:rPr>
          <w:lang w:val="fr-FR"/>
        </w:rPr>
      </w:pPr>
      <w:r w:rsidRPr="0032190F">
        <w:rPr>
          <w:lang w:val="fr-FR"/>
        </w:rPr>
        <w:br/>
        <w:t>Chippindale remarque la différence de cupules entre la lame de la hallebarde (plus petites cupules) et le manche (cupules plus grosses) (Chippindale fig. 5.4B).</w:t>
      </w:r>
    </w:p>
    <w:p w14:paraId="111B3404" w14:textId="77777777" w:rsidR="000152C6" w:rsidRPr="0032190F" w:rsidRDefault="000152C6" w:rsidP="000152C6">
      <w:pPr>
        <w:rPr>
          <w:lang w:val="fr-FR"/>
        </w:rPr>
      </w:pPr>
      <w:r w:rsidRPr="0032190F">
        <w:rPr>
          <w:lang w:val="fr-FR"/>
        </w:rPr>
        <w:t>Hallebarde attribuée au Cuivre 2 (lame foliacée en silex) par A. Arcà (BIB 1664 p. 155).</w:t>
      </w:r>
    </w:p>
    <w:p w14:paraId="5BA733A0" w14:textId="77777777" w:rsidR="000152C6" w:rsidRPr="0032190F" w:rsidRDefault="000152C6" w:rsidP="000152C6">
      <w:pPr>
        <w:jc w:val="both"/>
        <w:rPr>
          <w:lang w:val="fr-FR"/>
        </w:rPr>
      </w:pPr>
    </w:p>
    <w:p w14:paraId="3874677A" w14:textId="77777777" w:rsidR="000152C6" w:rsidRPr="00A0014D" w:rsidRDefault="000152C6" w:rsidP="00647EA0">
      <w:pPr>
        <w:pStyle w:val="Heading5"/>
      </w:pPr>
      <w:bookmarkStart w:id="5735" w:name="Desc_ZXVIIGIIR60alpha"/>
      <w:r w:rsidRPr="00A0014D">
        <w:t>ZXVIIGIIR60@a, Butterfly Rock </w:t>
      </w:r>
    </w:p>
    <w:bookmarkEnd w:id="5735"/>
    <w:p w14:paraId="64B291CE" w14:textId="77777777" w:rsidR="000152C6" w:rsidRPr="00A0014D" w:rsidRDefault="000152C6" w:rsidP="000152C6">
      <w:pPr>
        <w:rPr>
          <w:lang w:val="fr-FR"/>
        </w:rPr>
      </w:pPr>
    </w:p>
    <w:p w14:paraId="3190678D" w14:textId="77777777" w:rsidR="000152C6" w:rsidRPr="00A0014D" w:rsidRDefault="000152C6" w:rsidP="000152C6">
      <w:pPr>
        <w:rPr>
          <w:lang w:val="fr-FR"/>
        </w:rPr>
      </w:pPr>
      <w:r w:rsidRPr="00A0014D">
        <w:rPr>
          <w:lang w:val="fr-FR"/>
        </w:rPr>
        <w:t xml:space="preserve">C’est la « Butterfly Rock » de Bicknell (BIB 420 p. 95, 96). </w:t>
      </w:r>
    </w:p>
    <w:p w14:paraId="0BE14C4A" w14:textId="77777777" w:rsidR="000152C6" w:rsidRPr="00A0014D" w:rsidRDefault="000152C6" w:rsidP="000152C6">
      <w:pPr>
        <w:rPr>
          <w:lang w:val="fr-FR"/>
        </w:rPr>
      </w:pPr>
    </w:p>
    <w:p w14:paraId="5D3871F9" w14:textId="7F213EF6" w:rsidR="000152C6" w:rsidRPr="0032190F" w:rsidRDefault="000152C6" w:rsidP="000152C6">
      <w:pPr>
        <w:rPr>
          <w:lang w:val="fr-FR"/>
        </w:rPr>
      </w:pPr>
      <w:r w:rsidRPr="0032190F">
        <w:rPr>
          <w:lang w:val="fr-FR"/>
        </w:rPr>
        <w:t xml:space="preserve">Sur cette roche, il existe un attelage (fig. 11) se </w:t>
      </w:r>
      <w:hyperlink r:id="rId14447" w:anchor="Ana_Chrono_Superpositions" w:history="1">
        <w:r w:rsidRPr="0032190F">
          <w:rPr>
            <w:rStyle w:val="Hyperlink"/>
            <w:lang w:val="fr-FR"/>
          </w:rPr>
          <w:t>superposant</w:t>
        </w:r>
      </w:hyperlink>
      <w:r w:rsidRPr="0032190F">
        <w:rPr>
          <w:lang w:val="fr-FR"/>
        </w:rPr>
        <w:t xml:space="preserve"> à une ligne de cupules (fig. 12) prolongeant une </w:t>
      </w:r>
      <w:hyperlink r:id="rId14448" w:anchor="Typ_Bego_Peaux" w:history="1">
        <w:r w:rsidRPr="0032190F">
          <w:rPr>
            <w:rStyle w:val="Hyperlink"/>
            <w:lang w:val="fr-FR"/>
          </w:rPr>
          <w:t>Peau</w:t>
        </w:r>
      </w:hyperlink>
      <w:r w:rsidRPr="0032190F">
        <w:rPr>
          <w:lang w:val="fr-FR"/>
        </w:rPr>
        <w:t xml:space="preserve"> (fig. 7) (SS BIB)</w:t>
      </w:r>
    </w:p>
    <w:p w14:paraId="5979350C" w14:textId="77777777" w:rsidR="000152C6" w:rsidRPr="0032190F" w:rsidRDefault="000152C6" w:rsidP="000152C6">
      <w:pPr>
        <w:rPr>
          <w:lang w:val="fr-FR"/>
        </w:rPr>
      </w:pPr>
    </w:p>
    <w:p w14:paraId="19F4F42A" w14:textId="509F7A36" w:rsidR="000152C6" w:rsidRPr="0032190F" w:rsidRDefault="000152C6" w:rsidP="000152C6">
      <w:pPr>
        <w:rPr>
          <w:lang w:val="fr-FR"/>
        </w:rPr>
      </w:pPr>
      <w:r w:rsidRPr="0032190F">
        <w:rPr>
          <w:lang w:val="fr-FR"/>
        </w:rPr>
        <w:t xml:space="preserve">Voir </w:t>
      </w:r>
      <w:hyperlink r:id="rId14449" w:anchor="Desc_UG_Skin_Hill" w:history="1">
        <w:r w:rsidRPr="0032190F">
          <w:rPr>
            <w:rStyle w:val="Hyperlink"/>
            <w:lang w:val="fr-FR"/>
          </w:rPr>
          <w:t>Skin Hill</w:t>
        </w:r>
      </w:hyperlink>
      <w:r w:rsidRPr="0032190F">
        <w:rPr>
          <w:lang w:val="fr-FR"/>
        </w:rPr>
        <w:t>.</w:t>
      </w:r>
    </w:p>
    <w:p w14:paraId="6547AAD3" w14:textId="77777777" w:rsidR="000152C6" w:rsidRPr="0032190F" w:rsidRDefault="000152C6" w:rsidP="00647EA0">
      <w:pPr>
        <w:pStyle w:val="Heading5"/>
      </w:pPr>
      <w:bookmarkStart w:id="5736" w:name="Desc_ZXVIIGIIR64alpha"/>
      <w:r w:rsidRPr="0032190F">
        <w:t>ZXVIIGIIR64@a</w:t>
      </w:r>
    </w:p>
    <w:bookmarkEnd w:id="5736"/>
    <w:p w14:paraId="09714A01" w14:textId="77777777" w:rsidR="000152C6" w:rsidRPr="0032190F" w:rsidRDefault="000152C6" w:rsidP="000152C6">
      <w:pPr>
        <w:rPr>
          <w:lang w:val="fr-FR"/>
        </w:rPr>
      </w:pPr>
    </w:p>
    <w:p w14:paraId="5A30CAAC" w14:textId="2594DF15" w:rsidR="000152C6" w:rsidRPr="0032190F" w:rsidRDefault="000152C6" w:rsidP="000152C6">
      <w:pPr>
        <w:rPr>
          <w:lang w:val="fr-FR"/>
        </w:rPr>
      </w:pPr>
      <w:r w:rsidRPr="0032190F">
        <w:rPr>
          <w:lang w:val="fr-FR"/>
        </w:rPr>
        <w:t xml:space="preserve">Située au nord de </w:t>
      </w:r>
      <w:hyperlink r:id="rId14450" w:anchor="Desc_UG_Skin_Hill" w:history="1">
        <w:r w:rsidRPr="0032190F">
          <w:rPr>
            <w:rStyle w:val="Hyperlink"/>
            <w:lang w:val="fr-FR"/>
          </w:rPr>
          <w:t>Skin Hill</w:t>
        </w:r>
      </w:hyperlink>
      <w:r w:rsidRPr="0032190F">
        <w:rPr>
          <w:lang w:val="fr-FR"/>
        </w:rPr>
        <w:t xml:space="preserve"> cette roche est citée par Bicknell (BIB 420 p. 95, pl. III 15 et pl. VII 26).</w:t>
      </w:r>
    </w:p>
    <w:p w14:paraId="1CDC1F2C" w14:textId="77777777" w:rsidR="000152C6" w:rsidRPr="0032190F" w:rsidRDefault="000152C6" w:rsidP="000152C6">
      <w:pPr>
        <w:rPr>
          <w:lang w:val="fr-FR"/>
        </w:rPr>
      </w:pPr>
    </w:p>
    <w:p w14:paraId="43A4AA09" w14:textId="77777777" w:rsidR="000152C6" w:rsidRPr="0032190F" w:rsidRDefault="000152C6" w:rsidP="000152C6">
      <w:pPr>
        <w:jc w:val="both"/>
        <w:rPr>
          <w:lang w:val="fr-FR"/>
        </w:rPr>
      </w:pPr>
      <w:r w:rsidRPr="0032190F">
        <w:rPr>
          <w:lang w:val="fr-FR"/>
        </w:rPr>
        <w:t>Cette roche comporte :</w:t>
      </w:r>
    </w:p>
    <w:p w14:paraId="1F1BE6F3" w14:textId="77777777" w:rsidR="000152C6" w:rsidRPr="0032190F" w:rsidRDefault="000152C6" w:rsidP="000152C6">
      <w:pPr>
        <w:ind w:left="450"/>
        <w:jc w:val="both"/>
        <w:rPr>
          <w:lang w:val="fr-FR"/>
        </w:rPr>
      </w:pPr>
      <w:r w:rsidRPr="0032190F">
        <w:rPr>
          <w:lang w:val="fr-FR"/>
        </w:rPr>
        <w:t>-un corniforme avec « une tête [qui] ressemble à une arme » (BIB 420 p. 95). Chippindale se servira de cette gravure pour évoquer les difficultés classificatoires tant cette gravure pourrait appartenir à la famille des Corniformes ou des Poignards (SS BIB)</w:t>
      </w:r>
    </w:p>
    <w:p w14:paraId="0C77BD4A" w14:textId="11E09C8B" w:rsidR="000152C6" w:rsidRPr="0032190F" w:rsidRDefault="000152C6" w:rsidP="000152C6">
      <w:pPr>
        <w:ind w:left="454"/>
        <w:jc w:val="both"/>
        <w:rPr>
          <w:lang w:val="fr-FR"/>
        </w:rPr>
      </w:pPr>
      <w:r w:rsidRPr="0032190F">
        <w:rPr>
          <w:lang w:val="fr-FR"/>
        </w:rPr>
        <w:t xml:space="preserve">-une </w:t>
      </w:r>
      <w:hyperlink r:id="rId14451" w:anchor="Typ_Bego_Figures_Franges" w:history="1">
        <w:r w:rsidRPr="0032190F">
          <w:rPr>
            <w:rStyle w:val="Hyperlink"/>
            <w:lang w:val="fr-FR"/>
          </w:rPr>
          <w:t>Figure à Franges</w:t>
        </w:r>
      </w:hyperlink>
      <w:r w:rsidRPr="0032190F">
        <w:rPr>
          <w:lang w:val="fr-FR"/>
        </w:rPr>
        <w:t>à deux cases : fig. 79 (Desc. F. V.), donc comparable aux Merveilles, bien que selon Serres: « la forme et le style de celle-ci ne ressemble pas assez à celle du secteur des Merveilles pour que l’on puisse les comparer » (Serres 1994 p. 90).</w:t>
      </w:r>
    </w:p>
    <w:p w14:paraId="68A57E85" w14:textId="77777777" w:rsidR="000152C6" w:rsidRPr="0032190F" w:rsidRDefault="000152C6" w:rsidP="000152C6">
      <w:pPr>
        <w:jc w:val="both"/>
        <w:rPr>
          <w:lang w:val="fr-FR"/>
        </w:rPr>
      </w:pPr>
    </w:p>
    <w:p w14:paraId="2FF3AED3" w14:textId="77777777" w:rsidR="000152C6" w:rsidRPr="0032190F" w:rsidRDefault="000152C6" w:rsidP="00647EA0">
      <w:pPr>
        <w:pStyle w:val="Heading5"/>
      </w:pPr>
      <w:bookmarkStart w:id="5737" w:name="Desc_ZXVIIGIIR66alpha"/>
      <w:r w:rsidRPr="0032190F">
        <w:t>ZXVIIGIIR66@a</w:t>
      </w:r>
    </w:p>
    <w:bookmarkEnd w:id="5737"/>
    <w:p w14:paraId="3286ADD1" w14:textId="77777777" w:rsidR="000152C6" w:rsidRPr="0032190F" w:rsidRDefault="000152C6" w:rsidP="000152C6">
      <w:pPr>
        <w:jc w:val="both"/>
        <w:rPr>
          <w:lang w:val="fr-FR"/>
        </w:rPr>
      </w:pPr>
    </w:p>
    <w:p w14:paraId="73C70A9B" w14:textId="1DAA8ED4" w:rsidR="000152C6" w:rsidRPr="0032190F" w:rsidRDefault="000152C6" w:rsidP="000152C6">
      <w:pPr>
        <w:jc w:val="both"/>
        <w:rPr>
          <w:lang w:val="fr-FR"/>
        </w:rPr>
      </w:pPr>
      <w:r w:rsidRPr="0032190F">
        <w:rPr>
          <w:lang w:val="fr-FR"/>
        </w:rPr>
        <w:t xml:space="preserve">Cette roche présente de nombreuses </w:t>
      </w:r>
      <w:hyperlink r:id="rId14452" w:anchor="Typ_Bego_Plages_Rectangulaires" w:history="1">
        <w:r w:rsidRPr="0032190F">
          <w:rPr>
            <w:rStyle w:val="Hyperlink"/>
            <w:lang w:val="fr-FR"/>
          </w:rPr>
          <w:t>Plages entourées d’un cercle</w:t>
        </w:r>
      </w:hyperlink>
      <w:r w:rsidRPr="0032190F">
        <w:rPr>
          <w:lang w:val="fr-FR"/>
        </w:rPr>
        <w:t xml:space="preserve"> (SS BIB)</w:t>
      </w:r>
    </w:p>
    <w:p w14:paraId="35EEDACA" w14:textId="77777777" w:rsidR="000152C6" w:rsidRPr="0032190F" w:rsidRDefault="000152C6" w:rsidP="000152C6">
      <w:pPr>
        <w:jc w:val="both"/>
        <w:rPr>
          <w:lang w:val="fr-FR"/>
        </w:rPr>
      </w:pPr>
    </w:p>
    <w:p w14:paraId="274C423D" w14:textId="77777777" w:rsidR="000152C6" w:rsidRPr="0032190F" w:rsidRDefault="000152C6" w:rsidP="00647EA0">
      <w:pPr>
        <w:pStyle w:val="Heading5"/>
      </w:pPr>
      <w:bookmarkStart w:id="5738" w:name="Desc_ZXVIIGIIR67alpha"/>
      <w:r w:rsidRPr="0032190F">
        <w:t>ZXVIIGIIR67@a</w:t>
      </w:r>
    </w:p>
    <w:bookmarkEnd w:id="5738"/>
    <w:p w14:paraId="3395E33F" w14:textId="77777777" w:rsidR="000152C6" w:rsidRPr="0032190F" w:rsidRDefault="000152C6" w:rsidP="000152C6">
      <w:pPr>
        <w:rPr>
          <w:lang w:val="fr-FR"/>
        </w:rPr>
      </w:pPr>
    </w:p>
    <w:p w14:paraId="183BAD7F" w14:textId="4DB3D0AC" w:rsidR="000152C6" w:rsidRPr="0032190F" w:rsidRDefault="000152C6" w:rsidP="000152C6">
      <w:pPr>
        <w:rPr>
          <w:lang w:val="fr-FR"/>
        </w:rPr>
      </w:pPr>
      <w:r w:rsidRPr="0032190F">
        <w:rPr>
          <w:lang w:val="fr-FR"/>
        </w:rPr>
        <w:lastRenderedPageBreak/>
        <w:t xml:space="preserve">Cette roche présente une </w:t>
      </w:r>
      <w:hyperlink r:id="rId14453" w:anchor="Typ_Bego_Plages_Rectangulaires" w:history="1">
        <w:r w:rsidRPr="0032190F">
          <w:rPr>
            <w:rStyle w:val="Hyperlink"/>
            <w:lang w:val="fr-FR"/>
          </w:rPr>
          <w:t>Plages entourées d’un cercle</w:t>
        </w:r>
      </w:hyperlink>
      <w:r w:rsidRPr="0032190F">
        <w:rPr>
          <w:lang w:val="fr-FR"/>
        </w:rPr>
        <w:t xml:space="preserve">lui-même prolongé par une ligne de cupules (fig. 52). Cette gravure peut être rapprochée de celles existant dans le sud-est de la Terrasse des hallebardiers (SS BIB) </w:t>
      </w:r>
    </w:p>
    <w:p w14:paraId="447BB129" w14:textId="77777777" w:rsidR="000152C6" w:rsidRPr="0032190F" w:rsidRDefault="000152C6" w:rsidP="00647EA0">
      <w:pPr>
        <w:pStyle w:val="Heading5"/>
      </w:pPr>
      <w:bookmarkStart w:id="5739" w:name="Desc_ZXVIIGIIR69alpha"/>
      <w:r w:rsidRPr="0032190F">
        <w:t>ZXVIIGIIR69@a, Village de Skin Hill</w:t>
      </w:r>
    </w:p>
    <w:bookmarkEnd w:id="5739"/>
    <w:p w14:paraId="58484B6F" w14:textId="77777777" w:rsidR="000152C6" w:rsidRPr="0032190F" w:rsidRDefault="000152C6" w:rsidP="000152C6">
      <w:pPr>
        <w:rPr>
          <w:lang w:val="fr-FR"/>
        </w:rPr>
      </w:pPr>
    </w:p>
    <w:p w14:paraId="6882BD7C" w14:textId="431C610C" w:rsidR="000152C6" w:rsidRPr="0032190F" w:rsidRDefault="000152C6" w:rsidP="000152C6">
      <w:pPr>
        <w:rPr>
          <w:lang w:val="fr-FR"/>
        </w:rPr>
      </w:pPr>
      <w:r w:rsidRPr="0032190F">
        <w:rPr>
          <w:lang w:val="fr-FR"/>
        </w:rPr>
        <w:t xml:space="preserve">C’est pour Bicknell, avec le </w:t>
      </w:r>
      <w:hyperlink r:id="rId14454" w:anchor="Desc_ZXIXGIR61alpha" w:history="1">
        <w:r w:rsidRPr="0032190F">
          <w:rPr>
            <w:rStyle w:val="Hyperlink"/>
            <w:i/>
            <w:lang w:val="fr-FR"/>
          </w:rPr>
          <w:t>village du Bego</w:t>
        </w:r>
      </w:hyperlink>
      <w:r w:rsidRPr="0032190F">
        <w:rPr>
          <w:lang w:val="fr-FR"/>
        </w:rPr>
        <w:t xml:space="preserve">,  l’une des deux roches illustrant le mieux le type de « scène villageoise » que l’on peut rencontrer à Fontanalba (BIB 420 p. 65). Voir </w:t>
      </w:r>
      <w:hyperlink r:id="rId14455" w:anchor="Desc_UG_Skin_Hill" w:history="1">
        <w:r w:rsidRPr="0032190F">
          <w:rPr>
            <w:rStyle w:val="Hyperlink"/>
            <w:lang w:val="fr-FR"/>
          </w:rPr>
          <w:t>Skin Hill</w:t>
        </w:r>
      </w:hyperlink>
      <w:r w:rsidRPr="0032190F">
        <w:rPr>
          <w:lang w:val="fr-FR"/>
        </w:rPr>
        <w:t>.</w:t>
      </w:r>
    </w:p>
    <w:p w14:paraId="7AAC27EB" w14:textId="77777777" w:rsidR="000152C6" w:rsidRPr="0032190F" w:rsidRDefault="000152C6" w:rsidP="000152C6">
      <w:pPr>
        <w:pStyle w:val="Heading4"/>
        <w:numPr>
          <w:ilvl w:val="3"/>
          <w:numId w:val="0"/>
        </w:numPr>
        <w:tabs>
          <w:tab w:val="num" w:pos="2520"/>
        </w:tabs>
        <w:spacing w:before="240" w:after="60"/>
        <w:ind w:left="2160"/>
      </w:pPr>
      <w:bookmarkStart w:id="5740" w:name="Desc_ZXVIIGIII"/>
      <w:r w:rsidRPr="0032190F">
        <w:t>ZXVIIGIII</w:t>
      </w:r>
    </w:p>
    <w:p w14:paraId="39845576" w14:textId="77777777" w:rsidR="000152C6" w:rsidRPr="0032190F" w:rsidRDefault="000152C6" w:rsidP="00647EA0">
      <w:pPr>
        <w:pStyle w:val="Heading5"/>
      </w:pPr>
      <w:bookmarkStart w:id="5741" w:name="Desc_ZXVIIGIIIR1alpha"/>
      <w:bookmarkEnd w:id="5740"/>
      <w:r w:rsidRPr="0032190F">
        <w:t>ZXVIIGIIIR1@a, Voie Sacrée</w:t>
      </w:r>
    </w:p>
    <w:bookmarkEnd w:id="5741"/>
    <w:p w14:paraId="24CF69B5" w14:textId="77777777" w:rsidR="000152C6" w:rsidRPr="0032190F" w:rsidRDefault="000152C6" w:rsidP="000152C6">
      <w:pPr>
        <w:jc w:val="both"/>
        <w:rPr>
          <w:lang w:val="fr-FR"/>
        </w:rPr>
      </w:pPr>
    </w:p>
    <w:p w14:paraId="4417166D" w14:textId="77777777" w:rsidR="000152C6" w:rsidRPr="0032190F" w:rsidRDefault="000152C6" w:rsidP="000152C6">
      <w:pPr>
        <w:rPr>
          <w:lang w:val="fr-FR"/>
        </w:rPr>
      </w:pPr>
      <w:r w:rsidRPr="0032190F">
        <w:rPr>
          <w:lang w:val="fr-FR"/>
        </w:rPr>
        <w:t>Nommée « Via Sacra » C. Bicknell qui imagine –suivant ses propres termes- qu’il pouvait s’agir d’un chemin naturel pour passer de la vallée au cœur de la région à gravures. Il la décrit comme disposée sur le bord d’une longue coulée herbeuse d’une cinquantaine de mètres et y dénombre environ 130 gravures  (BIB 420 p. 93)</w:t>
      </w:r>
    </w:p>
    <w:p w14:paraId="44C42CFD" w14:textId="77777777" w:rsidR="000152C6" w:rsidRPr="0032190F" w:rsidRDefault="000152C6" w:rsidP="000152C6">
      <w:pPr>
        <w:rPr>
          <w:lang w:val="fr-FR"/>
        </w:rPr>
      </w:pPr>
    </w:p>
    <w:p w14:paraId="34FEB423" w14:textId="574B8C08" w:rsidR="000152C6" w:rsidRPr="0032190F" w:rsidRDefault="000152C6" w:rsidP="000152C6">
      <w:pPr>
        <w:rPr>
          <w:lang w:val="fr-FR"/>
        </w:rPr>
      </w:pPr>
      <w:r w:rsidRPr="0032190F">
        <w:rPr>
          <w:lang w:val="fr-FR"/>
        </w:rPr>
        <w:t xml:space="preserve">3 </w:t>
      </w:r>
      <w:hyperlink r:id="rId14456" w:anchor="Typ_Bego_Topographies" w:history="1">
        <w:r w:rsidRPr="0032190F">
          <w:rPr>
            <w:rStyle w:val="Hyperlink"/>
            <w:lang w:val="fr-FR"/>
          </w:rPr>
          <w:t>topographies</w:t>
        </w:r>
      </w:hyperlink>
      <w:r w:rsidRPr="0032190F">
        <w:rPr>
          <w:lang w:val="fr-FR"/>
        </w:rPr>
        <w:t xml:space="preserve"> sont reconnues qui présentent des plages rectangulaires, parfois circulaire, jouxtant des lignes de contours. Pour certaines à l’intérieur des contours on trouve une plage circulaire disposée au centre (SS BIB)</w:t>
      </w:r>
    </w:p>
    <w:p w14:paraId="2A516E78" w14:textId="77777777" w:rsidR="000152C6" w:rsidRPr="0032190F" w:rsidRDefault="000152C6" w:rsidP="000152C6">
      <w:pPr>
        <w:rPr>
          <w:lang w:val="fr-FR"/>
        </w:rPr>
      </w:pPr>
    </w:p>
    <w:p w14:paraId="1107BD93" w14:textId="77777777" w:rsidR="000152C6" w:rsidRPr="0032190F" w:rsidRDefault="000152C6" w:rsidP="000152C6">
      <w:pPr>
        <w:rPr>
          <w:lang w:val="fr-FR"/>
        </w:rPr>
      </w:pPr>
      <w:r w:rsidRPr="0032190F">
        <w:rPr>
          <w:lang w:val="fr-FR"/>
        </w:rPr>
        <w:t>En comptant les corniformes isolés, attelés (attelages seuls ou tenus par un personnage) on compte 101 figures de cornus (BD Mica 8/04/2010)</w:t>
      </w:r>
    </w:p>
    <w:p w14:paraId="71006AEB" w14:textId="77777777" w:rsidR="000152C6" w:rsidRPr="0032190F" w:rsidRDefault="000152C6" w:rsidP="000152C6">
      <w:pPr>
        <w:pStyle w:val="Heading3"/>
        <w:numPr>
          <w:ilvl w:val="2"/>
          <w:numId w:val="0"/>
        </w:numPr>
        <w:tabs>
          <w:tab w:val="num" w:pos="1800"/>
        </w:tabs>
        <w:spacing w:before="240" w:after="60" w:line="240" w:lineRule="auto"/>
        <w:ind w:left="1440"/>
      </w:pPr>
      <w:bookmarkStart w:id="5742" w:name="Desc_ZXVIII"/>
      <w:r w:rsidRPr="0032190F">
        <w:t>ZONE XVIII</w:t>
      </w:r>
    </w:p>
    <w:bookmarkEnd w:id="5742"/>
    <w:p w14:paraId="3812B441" w14:textId="77777777" w:rsidR="000152C6" w:rsidRPr="0032190F" w:rsidRDefault="000152C6" w:rsidP="000152C6">
      <w:pPr>
        <w:rPr>
          <w:lang w:val="fr-FR"/>
        </w:rPr>
      </w:pPr>
      <w:r w:rsidRPr="0032190F">
        <w:rPr>
          <w:lang w:val="fr-FR"/>
        </w:rPr>
        <w:t xml:space="preserve">Cette zone correspond aux </w:t>
      </w:r>
      <w:r w:rsidRPr="0032190F">
        <w:rPr>
          <w:i/>
          <w:lang w:val="fr-FR"/>
        </w:rPr>
        <w:t>ciappes</w:t>
      </w:r>
      <w:r w:rsidRPr="0032190F">
        <w:rPr>
          <w:lang w:val="fr-FR"/>
        </w:rPr>
        <w:t xml:space="preserve"> situés au nord d’une large faille (</w:t>
      </w:r>
      <w:r w:rsidRPr="0032190F">
        <w:rPr>
          <w:i/>
          <w:lang w:val="fr-FR"/>
        </w:rPr>
        <w:t>Grand Couloir</w:t>
      </w:r>
      <w:r w:rsidRPr="0032190F">
        <w:rPr>
          <w:lang w:val="fr-FR"/>
        </w:rPr>
        <w:t xml:space="preserve"> de Bicknell) orientée est-ouest.</w:t>
      </w:r>
    </w:p>
    <w:p w14:paraId="4099F742" w14:textId="77777777" w:rsidR="000152C6" w:rsidRPr="0032190F" w:rsidRDefault="000152C6" w:rsidP="000152C6">
      <w:pPr>
        <w:jc w:val="both"/>
        <w:rPr>
          <w:sz w:val="20"/>
          <w:szCs w:val="20"/>
          <w:lang w:val="fr-FR"/>
        </w:rPr>
      </w:pPr>
      <w:r w:rsidRPr="0032190F">
        <w:rPr>
          <w:sz w:val="20"/>
          <w:szCs w:val="20"/>
          <w:lang w:val="fr-FR"/>
        </w:rPr>
        <w:t xml:space="preserve">C. Bicknell, dans </w:t>
      </w:r>
      <w:r w:rsidRPr="0032190F">
        <w:rPr>
          <w:i/>
          <w:sz w:val="20"/>
          <w:szCs w:val="20"/>
          <w:lang w:val="fr-FR"/>
        </w:rPr>
        <w:t>Le vallon marécageux</w:t>
      </w:r>
      <w:r w:rsidRPr="0032190F">
        <w:rPr>
          <w:sz w:val="20"/>
          <w:szCs w:val="20"/>
          <w:lang w:val="fr-FR"/>
        </w:rPr>
        <w:t xml:space="preserve"> (chap. VII par. 3), décrit des roches de cette zone situées dans le bas des </w:t>
      </w:r>
      <w:r w:rsidRPr="0032190F">
        <w:rPr>
          <w:i/>
          <w:sz w:val="20"/>
          <w:szCs w:val="20"/>
          <w:lang w:val="fr-FR"/>
        </w:rPr>
        <w:t>ciappes</w:t>
      </w:r>
      <w:r w:rsidRPr="0032190F">
        <w:rPr>
          <w:sz w:val="20"/>
          <w:szCs w:val="20"/>
          <w:lang w:val="fr-FR"/>
        </w:rPr>
        <w:t xml:space="preserve"> où passe le torrent de Sainte-Marie (Bicknell 1913 p. 94, 95). Dans </w:t>
      </w:r>
      <w:r w:rsidRPr="0032190F">
        <w:rPr>
          <w:i/>
          <w:sz w:val="20"/>
          <w:szCs w:val="20"/>
          <w:lang w:val="fr-FR"/>
        </w:rPr>
        <w:t>Le Grand Massif Central</w:t>
      </w:r>
      <w:r w:rsidRPr="0032190F">
        <w:rPr>
          <w:sz w:val="20"/>
          <w:szCs w:val="20"/>
          <w:lang w:val="fr-FR"/>
        </w:rPr>
        <w:t xml:space="preserve"> (par. 6) il commence la description des </w:t>
      </w:r>
      <w:r w:rsidRPr="0032190F">
        <w:rPr>
          <w:i/>
          <w:sz w:val="20"/>
          <w:szCs w:val="20"/>
          <w:lang w:val="fr-FR"/>
        </w:rPr>
        <w:t>ciappes</w:t>
      </w:r>
      <w:r w:rsidRPr="0032190F">
        <w:rPr>
          <w:sz w:val="20"/>
          <w:szCs w:val="20"/>
          <w:lang w:val="fr-FR"/>
        </w:rPr>
        <w:t xml:space="preserve"> à proprement parlé, avec la bande d’affleurements rouges (qu’il dénomme </w:t>
      </w:r>
      <w:r w:rsidRPr="0032190F">
        <w:rPr>
          <w:i/>
          <w:sz w:val="20"/>
          <w:szCs w:val="20"/>
          <w:lang w:val="fr-FR"/>
        </w:rPr>
        <w:t>Castle Rock Ridge</w:t>
      </w:r>
      <w:r w:rsidRPr="0032190F">
        <w:rPr>
          <w:sz w:val="20"/>
          <w:szCs w:val="20"/>
          <w:lang w:val="fr-FR"/>
        </w:rPr>
        <w:t xml:space="preserve">) situés au nord-est des </w:t>
      </w:r>
      <w:r w:rsidRPr="0032190F">
        <w:rPr>
          <w:i/>
          <w:sz w:val="20"/>
          <w:szCs w:val="20"/>
          <w:lang w:val="fr-FR"/>
        </w:rPr>
        <w:t>ciappes</w:t>
      </w:r>
      <w:r w:rsidRPr="0032190F">
        <w:rPr>
          <w:sz w:val="20"/>
          <w:szCs w:val="20"/>
          <w:lang w:val="fr-FR"/>
        </w:rPr>
        <w:t xml:space="preserve"> et correspondant à l’actuel groupe III. Le </w:t>
      </w:r>
      <w:r w:rsidRPr="0032190F">
        <w:rPr>
          <w:i/>
          <w:sz w:val="20"/>
          <w:szCs w:val="20"/>
          <w:lang w:val="fr-FR"/>
        </w:rPr>
        <w:t>Big Beast Gully</w:t>
      </w:r>
      <w:r w:rsidRPr="0032190F">
        <w:rPr>
          <w:sz w:val="20"/>
          <w:szCs w:val="20"/>
          <w:lang w:val="fr-FR"/>
        </w:rPr>
        <w:t xml:space="preserve">, au sud de </w:t>
      </w:r>
      <w:r w:rsidRPr="0032190F">
        <w:rPr>
          <w:i/>
          <w:sz w:val="20"/>
          <w:szCs w:val="20"/>
          <w:lang w:val="fr-FR"/>
        </w:rPr>
        <w:t>Castle Rock</w:t>
      </w:r>
      <w:r w:rsidRPr="0032190F">
        <w:rPr>
          <w:sz w:val="20"/>
          <w:szCs w:val="20"/>
          <w:lang w:val="fr-FR"/>
        </w:rPr>
        <w:t>, ainsi que l’ensemble des surfaces qu’il décrit par la suite (</w:t>
      </w:r>
      <w:r w:rsidRPr="0032190F">
        <w:rPr>
          <w:i/>
          <w:sz w:val="20"/>
          <w:szCs w:val="20"/>
          <w:lang w:val="fr-FR"/>
        </w:rPr>
        <w:t>Grande surface lisse du milieu, supérieure, inférieure, partie centrale</w:t>
      </w:r>
      <w:r w:rsidRPr="0032190F">
        <w:rPr>
          <w:sz w:val="20"/>
          <w:szCs w:val="20"/>
          <w:lang w:val="fr-FR"/>
        </w:rPr>
        <w:t xml:space="preserve">) appartiennent toutes à la partie centrale des </w:t>
      </w:r>
      <w:r w:rsidRPr="0032190F">
        <w:rPr>
          <w:i/>
          <w:sz w:val="20"/>
          <w:szCs w:val="20"/>
          <w:lang w:val="fr-FR"/>
        </w:rPr>
        <w:t>ciappes</w:t>
      </w:r>
      <w:r w:rsidRPr="0032190F">
        <w:rPr>
          <w:sz w:val="20"/>
          <w:szCs w:val="20"/>
          <w:lang w:val="fr-FR"/>
        </w:rPr>
        <w:t xml:space="preserve"> et à l’actuel groupe II (Bicknell 1913 p. 99-103). La zone située à l’est et à proximité du lac de Sainte Marie est décrite dans la partie intitulée </w:t>
      </w:r>
      <w:r w:rsidRPr="0032190F">
        <w:rPr>
          <w:i/>
          <w:sz w:val="20"/>
          <w:szCs w:val="20"/>
          <w:lang w:val="fr-FR"/>
        </w:rPr>
        <w:t>Elephant Gully</w:t>
      </w:r>
      <w:r w:rsidRPr="0032190F">
        <w:rPr>
          <w:sz w:val="20"/>
          <w:szCs w:val="20"/>
          <w:lang w:val="fr-FR"/>
        </w:rPr>
        <w:t xml:space="preserve"> soit au groupe I actuel (Bicknell 1913 p. 100). Au chapitre suivant (chap. 7), Bicknell décrit une zone composée d’une cuvette et d’un couloir, qui bien que faisant « partie du massif central » mérite « une mention spéciale ». Il s’agit du </w:t>
      </w:r>
      <w:r w:rsidRPr="0032190F">
        <w:rPr>
          <w:i/>
          <w:sz w:val="20"/>
          <w:szCs w:val="20"/>
          <w:lang w:val="fr-FR"/>
        </w:rPr>
        <w:t xml:space="preserve">Petit Couloir et son entée </w:t>
      </w:r>
      <w:r w:rsidRPr="0032190F">
        <w:rPr>
          <w:sz w:val="20"/>
          <w:szCs w:val="20"/>
          <w:lang w:val="fr-FR"/>
        </w:rPr>
        <w:t xml:space="preserve">(Bicknell 1913 p. 103). D’après sa description on peut faire correspondre cette zone avec la hampe horizontale du L que forme le groupe I de la zone XVIII. Finalement le bas des </w:t>
      </w:r>
      <w:r w:rsidRPr="0032190F">
        <w:rPr>
          <w:i/>
          <w:sz w:val="20"/>
          <w:szCs w:val="20"/>
          <w:lang w:val="fr-FR"/>
        </w:rPr>
        <w:t>ciappes</w:t>
      </w:r>
      <w:r w:rsidRPr="0032190F">
        <w:rPr>
          <w:sz w:val="20"/>
          <w:szCs w:val="20"/>
          <w:lang w:val="fr-FR"/>
        </w:rPr>
        <w:t xml:space="preserve"> est décrit dans </w:t>
      </w:r>
      <w:r w:rsidRPr="0032190F">
        <w:rPr>
          <w:i/>
          <w:sz w:val="20"/>
          <w:szCs w:val="20"/>
          <w:lang w:val="fr-FR"/>
        </w:rPr>
        <w:t>Le coin Sud-Est du massif central</w:t>
      </w:r>
      <w:r w:rsidRPr="0032190F">
        <w:rPr>
          <w:sz w:val="20"/>
          <w:szCs w:val="20"/>
          <w:lang w:val="fr-FR"/>
        </w:rPr>
        <w:t xml:space="preserve"> correspondant au groupe IV actuel (Bicknell 1913 p. 103).</w:t>
      </w:r>
    </w:p>
    <w:p w14:paraId="6DAF6A0D" w14:textId="77777777" w:rsidR="000152C6" w:rsidRPr="0032190F" w:rsidRDefault="000152C6" w:rsidP="000152C6">
      <w:pPr>
        <w:ind w:firstLine="397"/>
        <w:jc w:val="both"/>
        <w:rPr>
          <w:sz w:val="20"/>
          <w:szCs w:val="20"/>
          <w:lang w:val="fr-FR"/>
        </w:rPr>
      </w:pPr>
      <w:r w:rsidRPr="0032190F">
        <w:rPr>
          <w:sz w:val="20"/>
          <w:szCs w:val="20"/>
          <w:lang w:val="fr-FR"/>
        </w:rPr>
        <w:t xml:space="preserve">C. Conti décrit la zone XVIII comme s’étendant sur les </w:t>
      </w:r>
      <w:r w:rsidRPr="0032190F">
        <w:rPr>
          <w:i/>
          <w:sz w:val="20"/>
          <w:szCs w:val="20"/>
          <w:lang w:val="fr-FR"/>
        </w:rPr>
        <w:t>ciappes</w:t>
      </w:r>
      <w:r w:rsidRPr="0032190F">
        <w:rPr>
          <w:sz w:val="20"/>
          <w:szCs w:val="20"/>
          <w:lang w:val="fr-FR"/>
        </w:rPr>
        <w:t xml:space="preserve"> de Fontanalba (ou Partie centrale) (Barocelli et al. 1939 p. 27). </w:t>
      </w:r>
    </w:p>
    <w:p w14:paraId="7D847512" w14:textId="77777777" w:rsidR="000152C6" w:rsidRPr="0032190F" w:rsidRDefault="000152C6" w:rsidP="000152C6">
      <w:pPr>
        <w:jc w:val="both"/>
        <w:rPr>
          <w:lang w:val="fr-FR"/>
        </w:rPr>
      </w:pPr>
    </w:p>
    <w:p w14:paraId="5D8C3996" w14:textId="77777777" w:rsidR="000152C6" w:rsidRPr="0032190F" w:rsidRDefault="000152C6" w:rsidP="000152C6">
      <w:pPr>
        <w:jc w:val="both"/>
        <w:rPr>
          <w:lang w:val="fr-FR"/>
        </w:rPr>
      </w:pPr>
      <w:r w:rsidRPr="0032190F">
        <w:rPr>
          <w:lang w:val="fr-FR"/>
        </w:rPr>
        <w:t xml:space="preserve">La limite </w:t>
      </w:r>
      <w:r w:rsidRPr="0032190F">
        <w:rPr>
          <w:b/>
          <w:lang w:val="fr-FR"/>
        </w:rPr>
        <w:t xml:space="preserve">nord </w:t>
      </w:r>
      <w:r w:rsidRPr="0032190F">
        <w:rPr>
          <w:lang w:val="fr-FR"/>
        </w:rPr>
        <w:t xml:space="preserve">est partagée entre cette zone et la zone XVII de même que la limite </w:t>
      </w:r>
      <w:r w:rsidRPr="0032190F">
        <w:rPr>
          <w:b/>
          <w:lang w:val="fr-FR"/>
        </w:rPr>
        <w:t>est</w:t>
      </w:r>
      <w:r>
        <w:rPr>
          <w:rStyle w:val="FootnoteReference"/>
        </w:rPr>
        <w:footnoteReference w:id="30"/>
      </w:r>
      <w:r w:rsidRPr="0032190F">
        <w:rPr>
          <w:lang w:val="fr-FR"/>
        </w:rPr>
        <w:t xml:space="preserve">. Au </w:t>
      </w:r>
      <w:r w:rsidRPr="0032190F">
        <w:rPr>
          <w:b/>
          <w:lang w:val="fr-FR"/>
        </w:rPr>
        <w:t>sud</w:t>
      </w:r>
      <w:r w:rsidRPr="0032190F">
        <w:rPr>
          <w:lang w:val="fr-FR"/>
        </w:rPr>
        <w:t xml:space="preserve"> c’est très clairement une large faille (le </w:t>
      </w:r>
      <w:r w:rsidRPr="0032190F">
        <w:rPr>
          <w:i/>
          <w:lang w:val="fr-FR"/>
        </w:rPr>
        <w:t>Grand Couloir</w:t>
      </w:r>
      <w:r w:rsidRPr="0032190F">
        <w:rPr>
          <w:lang w:val="fr-FR"/>
        </w:rPr>
        <w:t xml:space="preserve">) d’orientation est-ouest entre le coin sud-est des </w:t>
      </w:r>
      <w:r w:rsidRPr="0032190F">
        <w:rPr>
          <w:i/>
          <w:lang w:val="fr-FR"/>
        </w:rPr>
        <w:t>ciappes</w:t>
      </w:r>
      <w:r w:rsidRPr="0032190F">
        <w:rPr>
          <w:lang w:val="fr-FR"/>
        </w:rPr>
        <w:t xml:space="preserve"> et la baisse de Fontanalba à l’ouest qui marque la limite avec la zone XIX. A l’</w:t>
      </w:r>
      <w:r w:rsidRPr="0032190F">
        <w:rPr>
          <w:b/>
          <w:lang w:val="fr-FR"/>
        </w:rPr>
        <w:t>ouest</w:t>
      </w:r>
      <w:r w:rsidRPr="0032190F">
        <w:rPr>
          <w:lang w:val="fr-FR"/>
        </w:rPr>
        <w:t>, ce sont les Rochers de Sainte Marie qui circonscrivent la zone.</w:t>
      </w:r>
    </w:p>
    <w:p w14:paraId="678A07AE" w14:textId="77777777" w:rsidR="000152C6" w:rsidRPr="0032190F" w:rsidRDefault="000152C6" w:rsidP="000152C6">
      <w:pPr>
        <w:jc w:val="both"/>
        <w:rPr>
          <w:lang w:val="fr-FR"/>
        </w:rPr>
      </w:pPr>
    </w:p>
    <w:p w14:paraId="35559666" w14:textId="77777777" w:rsidR="000152C6" w:rsidRPr="0032190F" w:rsidRDefault="000152C6" w:rsidP="000152C6">
      <w:pPr>
        <w:jc w:val="both"/>
        <w:rPr>
          <w:lang w:val="fr-FR"/>
        </w:rPr>
      </w:pPr>
      <w:r w:rsidRPr="0032190F">
        <w:rPr>
          <w:lang w:val="fr-FR"/>
        </w:rPr>
        <w:lastRenderedPageBreak/>
        <w:t>J. Bégin définit quatre groupes (Bégin 1990 p. 153) qui ont été conservés jusqu'à aujourd’hui (Lumley et al. 1995 p. 49).</w:t>
      </w:r>
    </w:p>
    <w:p w14:paraId="2F778805" w14:textId="77777777" w:rsidR="000152C6" w:rsidRPr="0032190F" w:rsidRDefault="000152C6" w:rsidP="000152C6">
      <w:pPr>
        <w:jc w:val="both"/>
        <w:rPr>
          <w:lang w:val="fr-FR"/>
        </w:rPr>
      </w:pPr>
      <w:r w:rsidRPr="0032190F">
        <w:rPr>
          <w:lang w:val="fr-FR"/>
        </w:rPr>
        <w:t xml:space="preserve">Le </w:t>
      </w:r>
      <w:r w:rsidRPr="0032190F">
        <w:rPr>
          <w:b/>
          <w:lang w:val="fr-FR"/>
        </w:rPr>
        <w:t>groupe I</w:t>
      </w:r>
      <w:r w:rsidRPr="0032190F">
        <w:rPr>
          <w:lang w:val="fr-FR"/>
        </w:rPr>
        <w:t>, en forme de ‘L’, s’étend sur la zone herbeuse en amont et à l’ouest du lac Sainte Marie, et, à l’est du lac sur une frange nord-sud relativement plate où sont disposées des marres (l’</w:t>
      </w:r>
      <w:r w:rsidRPr="0032190F">
        <w:rPr>
          <w:i/>
          <w:lang w:val="fr-FR"/>
        </w:rPr>
        <w:t xml:space="preserve">Elephant Gully </w:t>
      </w:r>
      <w:r w:rsidRPr="0032190F">
        <w:rPr>
          <w:lang w:val="fr-FR"/>
        </w:rPr>
        <w:t xml:space="preserve">de Bicknell). Complétant la zone : la cuvette et le couloir dans la barre horizontale du L qui ont fait une mention particulière de la part de C. Bicknell. Le </w:t>
      </w:r>
      <w:r w:rsidRPr="0032190F">
        <w:rPr>
          <w:b/>
          <w:lang w:val="fr-FR"/>
        </w:rPr>
        <w:t>groupe II</w:t>
      </w:r>
      <w:r w:rsidRPr="0032190F">
        <w:rPr>
          <w:lang w:val="fr-FR"/>
        </w:rPr>
        <w:t xml:space="preserve"> correspond à la partie centrale des </w:t>
      </w:r>
      <w:r w:rsidRPr="0032190F">
        <w:rPr>
          <w:i/>
          <w:lang w:val="fr-FR"/>
        </w:rPr>
        <w:t>ciappes</w:t>
      </w:r>
      <w:r w:rsidRPr="0032190F">
        <w:rPr>
          <w:lang w:val="fr-FR"/>
        </w:rPr>
        <w:t xml:space="preserve">, séparé du groupe III au nord par la bordure du couloir d’orientation sud-sud-ouest – nord-nord-est (le </w:t>
      </w:r>
      <w:r w:rsidRPr="0032190F">
        <w:rPr>
          <w:i/>
          <w:lang w:val="fr-FR"/>
        </w:rPr>
        <w:t>Big Beast Gully</w:t>
      </w:r>
      <w:r w:rsidRPr="0032190F">
        <w:rPr>
          <w:lang w:val="fr-FR"/>
        </w:rPr>
        <w:t xml:space="preserve">) et au sud par une vire élargie en surplomb du </w:t>
      </w:r>
      <w:r w:rsidRPr="0032190F">
        <w:rPr>
          <w:i/>
          <w:lang w:val="fr-FR"/>
        </w:rPr>
        <w:t>Petit Couloir</w:t>
      </w:r>
      <w:r w:rsidRPr="0032190F">
        <w:rPr>
          <w:lang w:val="fr-FR"/>
        </w:rPr>
        <w:t xml:space="preserve"> du groupe I. Le </w:t>
      </w:r>
      <w:r w:rsidRPr="0032190F">
        <w:rPr>
          <w:b/>
          <w:lang w:val="fr-FR"/>
        </w:rPr>
        <w:t>groupe III</w:t>
      </w:r>
      <w:r w:rsidRPr="0032190F">
        <w:rPr>
          <w:lang w:val="fr-FR"/>
        </w:rPr>
        <w:t xml:space="preserve"> correspond au </w:t>
      </w:r>
      <w:r w:rsidRPr="0032190F">
        <w:rPr>
          <w:i/>
          <w:lang w:val="fr-FR"/>
        </w:rPr>
        <w:t>Castle Rock Ridge</w:t>
      </w:r>
      <w:r w:rsidRPr="0032190F">
        <w:rPr>
          <w:lang w:val="fr-FR"/>
        </w:rPr>
        <w:t xml:space="preserve"> de C. Bicknell, l’arête rocheuse dans le quadrant nord-est des </w:t>
      </w:r>
      <w:r w:rsidRPr="0032190F">
        <w:rPr>
          <w:i/>
          <w:lang w:val="fr-FR"/>
        </w:rPr>
        <w:t>ciappes</w:t>
      </w:r>
      <w:r w:rsidRPr="0032190F">
        <w:rPr>
          <w:lang w:val="fr-FR"/>
        </w:rPr>
        <w:t xml:space="preserve"> et limité par le torrent de Sainte Marie, là où ce dernier infléchit son cours pour se diriger plus vers le sud. Le </w:t>
      </w:r>
      <w:r w:rsidRPr="0032190F">
        <w:rPr>
          <w:b/>
          <w:lang w:val="fr-FR"/>
        </w:rPr>
        <w:t>groupe IV</w:t>
      </w:r>
      <w:r w:rsidRPr="0032190F">
        <w:rPr>
          <w:lang w:val="fr-FR"/>
        </w:rPr>
        <w:t xml:space="preserve"> correspond au quadrant sud-est des </w:t>
      </w:r>
      <w:r w:rsidRPr="0032190F">
        <w:rPr>
          <w:i/>
          <w:lang w:val="fr-FR"/>
        </w:rPr>
        <w:t>ciappes</w:t>
      </w:r>
      <w:r w:rsidRPr="0032190F">
        <w:rPr>
          <w:lang w:val="fr-FR"/>
        </w:rPr>
        <w:t xml:space="preserve"> (</w:t>
      </w:r>
      <w:r w:rsidRPr="0032190F">
        <w:rPr>
          <w:i/>
          <w:lang w:val="fr-FR"/>
        </w:rPr>
        <w:t>Le coin Sud-Est du massif central</w:t>
      </w:r>
      <w:r w:rsidRPr="0032190F">
        <w:rPr>
          <w:lang w:val="fr-FR"/>
        </w:rPr>
        <w:t xml:space="preserve">de Bicknell) et se limite aux seules </w:t>
      </w:r>
      <w:r w:rsidRPr="0032190F">
        <w:rPr>
          <w:i/>
          <w:lang w:val="fr-FR"/>
        </w:rPr>
        <w:t>ciappes</w:t>
      </w:r>
      <w:r w:rsidRPr="0032190F">
        <w:rPr>
          <w:lang w:val="fr-FR"/>
        </w:rPr>
        <w:t>.J. Bégin donne une définition différente : ce groupe s’étendrait jusqu’aux berges du lac Vert (Bégin 1990 p. 155), ce qui ne se confirme pas dans la disposition des roches gravées.</w:t>
      </w:r>
    </w:p>
    <w:p w14:paraId="17A9EDCD" w14:textId="77777777" w:rsidR="000152C6" w:rsidRPr="0032190F" w:rsidRDefault="000152C6" w:rsidP="000152C6">
      <w:pPr>
        <w:jc w:val="both"/>
        <w:rPr>
          <w:lang w:val="fr-FR"/>
        </w:rPr>
      </w:pPr>
    </w:p>
    <w:p w14:paraId="6D149DF9" w14:textId="77777777" w:rsidR="000152C6" w:rsidRPr="0032190F" w:rsidRDefault="000152C6" w:rsidP="000152C6">
      <w:pPr>
        <w:jc w:val="both"/>
        <w:rPr>
          <w:lang w:val="fr-FR"/>
        </w:rPr>
      </w:pPr>
      <w:r w:rsidRPr="0032190F">
        <w:rPr>
          <w:lang w:val="fr-FR"/>
        </w:rPr>
        <w:t>On doit à J. Bégin le rattachement du lac de Sainte Marie à cette zone (Bégin 1990 fig. 40) repris plus tard (Lumley et al. 1995 fig. 20) et conservé dans ce travail. Pour correspondre à la numérotation utilisée dans la base de données et sur les plans. Conti, quant à lui, situait le lac dans la zone XVII (Barocelli et al. 1939 p. 27).</w:t>
      </w:r>
    </w:p>
    <w:p w14:paraId="4AFD44C1" w14:textId="77777777" w:rsidR="000152C6" w:rsidRPr="0032190F" w:rsidRDefault="000152C6" w:rsidP="000152C6">
      <w:pPr>
        <w:pStyle w:val="Heading4"/>
        <w:numPr>
          <w:ilvl w:val="3"/>
          <w:numId w:val="0"/>
        </w:numPr>
        <w:tabs>
          <w:tab w:val="num" w:pos="2520"/>
        </w:tabs>
        <w:spacing w:before="240" w:after="60"/>
        <w:ind w:left="2160"/>
      </w:pPr>
      <w:r w:rsidRPr="0032190F">
        <w:t>Extension géographique</w:t>
      </w:r>
    </w:p>
    <w:p w14:paraId="71437E25" w14:textId="77777777" w:rsidR="000152C6" w:rsidRPr="0032190F" w:rsidRDefault="000152C6" w:rsidP="000152C6">
      <w:pPr>
        <w:pStyle w:val="Heading4"/>
        <w:numPr>
          <w:ilvl w:val="3"/>
          <w:numId w:val="0"/>
        </w:numPr>
        <w:tabs>
          <w:tab w:val="num" w:pos="2520"/>
        </w:tabs>
        <w:spacing w:before="240" w:after="60"/>
        <w:ind w:left="2160"/>
      </w:pPr>
      <w:r w:rsidRPr="0032190F">
        <w:t>Historique</w:t>
      </w:r>
    </w:p>
    <w:p w14:paraId="454B5012" w14:textId="77777777" w:rsidR="000152C6" w:rsidRPr="0032190F" w:rsidRDefault="000152C6" w:rsidP="000152C6">
      <w:pPr>
        <w:rPr>
          <w:lang w:val="fr-FR"/>
        </w:rPr>
      </w:pPr>
      <w:r w:rsidRPr="0032190F">
        <w:rPr>
          <w:lang w:val="fr-FR"/>
        </w:rPr>
        <w:t xml:space="preserve">Bicknell dans son paragraphe </w:t>
      </w:r>
      <w:r w:rsidRPr="0032190F">
        <w:rPr>
          <w:i/>
          <w:lang w:val="fr-FR"/>
        </w:rPr>
        <w:t>Le vallon marécageux</w:t>
      </w:r>
      <w:r w:rsidRPr="0032190F">
        <w:rPr>
          <w:lang w:val="fr-FR"/>
        </w:rPr>
        <w:t xml:space="preserve"> (chap. VII par. 3) décrit des roches gravées dans le bas des </w:t>
      </w:r>
      <w:r w:rsidRPr="0032190F">
        <w:rPr>
          <w:i/>
          <w:lang w:val="fr-FR"/>
        </w:rPr>
        <w:t>ciappes</w:t>
      </w:r>
      <w:r w:rsidRPr="0032190F">
        <w:rPr>
          <w:lang w:val="fr-FR"/>
        </w:rPr>
        <w:t xml:space="preserve"> où passe le torrent de Sainte-Marie (BIB 420 p. 94, 95). Le paragraphe </w:t>
      </w:r>
      <w:r w:rsidRPr="0032190F">
        <w:rPr>
          <w:i/>
          <w:lang w:val="fr-FR"/>
        </w:rPr>
        <w:t>Le Grand Massif Central</w:t>
      </w:r>
      <w:r w:rsidRPr="0032190F">
        <w:rPr>
          <w:lang w:val="fr-FR"/>
        </w:rPr>
        <w:t xml:space="preserve"> (par. 6) commence la description des </w:t>
      </w:r>
      <w:r w:rsidRPr="0032190F">
        <w:rPr>
          <w:i/>
          <w:lang w:val="fr-FR"/>
        </w:rPr>
        <w:t>ciappes</w:t>
      </w:r>
      <w:r w:rsidRPr="0032190F">
        <w:rPr>
          <w:lang w:val="fr-FR"/>
        </w:rPr>
        <w:t xml:space="preserve"> à proprement parlé, la bande d’affleurements rouges (appelé </w:t>
      </w:r>
      <w:r w:rsidRPr="0032190F">
        <w:rPr>
          <w:i/>
          <w:lang w:val="fr-FR"/>
        </w:rPr>
        <w:t>Castle Rock Ridge</w:t>
      </w:r>
      <w:r w:rsidRPr="0032190F">
        <w:rPr>
          <w:lang w:val="fr-FR"/>
        </w:rPr>
        <w:t xml:space="preserve">) qui correspond à une partie des gravures de l’actuel groupe III La partie supérieure des ciappes, est nommée </w:t>
      </w:r>
      <w:r w:rsidRPr="0032190F">
        <w:rPr>
          <w:i/>
          <w:lang w:val="fr-FR"/>
        </w:rPr>
        <w:t>Elephant Gully</w:t>
      </w:r>
      <w:r w:rsidRPr="0032190F">
        <w:rPr>
          <w:lang w:val="fr-FR"/>
        </w:rPr>
        <w:t xml:space="preserve"> (BIB 420 p. 100) et </w:t>
      </w:r>
      <w:r w:rsidRPr="0032190F">
        <w:rPr>
          <w:i/>
          <w:lang w:val="fr-FR"/>
        </w:rPr>
        <w:t>Le Petit Couloir et son entée</w:t>
      </w:r>
      <w:r w:rsidRPr="0032190F">
        <w:rPr>
          <w:lang w:val="fr-FR"/>
        </w:rPr>
        <w:t xml:space="preserve"> (chap. 7) (BIB 420 p. 103) correspondent à certaines roches de notre groupe I. Le </w:t>
      </w:r>
      <w:r w:rsidRPr="0032190F">
        <w:rPr>
          <w:i/>
          <w:lang w:val="fr-FR"/>
        </w:rPr>
        <w:t>Big Beast Gully</w:t>
      </w:r>
      <w:r w:rsidRPr="0032190F">
        <w:rPr>
          <w:lang w:val="fr-FR"/>
        </w:rPr>
        <w:t xml:space="preserve">, au sud de </w:t>
      </w:r>
      <w:r w:rsidRPr="0032190F">
        <w:rPr>
          <w:i/>
          <w:lang w:val="fr-FR"/>
        </w:rPr>
        <w:t>Castle Rock</w:t>
      </w:r>
      <w:r w:rsidRPr="0032190F">
        <w:rPr>
          <w:lang w:val="fr-FR"/>
        </w:rPr>
        <w:t>, ainsi que l’ensemble des surfaces qu’il décrit par la suite (</w:t>
      </w:r>
      <w:r w:rsidRPr="0032190F">
        <w:rPr>
          <w:i/>
          <w:lang w:val="fr-FR"/>
        </w:rPr>
        <w:t>Grande surface lisse du milieu, supérieure, inférieure, partie centrale</w:t>
      </w:r>
      <w:r w:rsidRPr="0032190F">
        <w:rPr>
          <w:lang w:val="fr-FR"/>
        </w:rPr>
        <w:t xml:space="preserve">) appartiennent au groupe  II (BIB 420 p. 99-103). Finalement le </w:t>
      </w:r>
      <w:r w:rsidRPr="0032190F">
        <w:rPr>
          <w:i/>
          <w:lang w:val="fr-FR"/>
        </w:rPr>
        <w:t>coin Sud-Est du massif central</w:t>
      </w:r>
      <w:r w:rsidRPr="0032190F">
        <w:rPr>
          <w:lang w:val="fr-FR"/>
        </w:rPr>
        <w:t xml:space="preserve"> au groupe IV (BIB 420 p. 103)</w:t>
      </w:r>
    </w:p>
    <w:p w14:paraId="754B9B7A" w14:textId="77777777" w:rsidR="000152C6" w:rsidRPr="0032190F" w:rsidRDefault="000152C6" w:rsidP="000152C6">
      <w:pPr>
        <w:rPr>
          <w:lang w:val="fr-FR"/>
        </w:rPr>
      </w:pPr>
    </w:p>
    <w:p w14:paraId="70988876" w14:textId="77777777" w:rsidR="000152C6" w:rsidRPr="0032190F" w:rsidRDefault="000152C6" w:rsidP="000152C6">
      <w:pPr>
        <w:rPr>
          <w:lang w:val="fr-FR"/>
        </w:rPr>
      </w:pPr>
      <w:r w:rsidRPr="0032190F">
        <w:rPr>
          <w:lang w:val="fr-FR"/>
        </w:rPr>
        <w:t>Bicknell comme Conti estiment les ciappes de Fontanalba sont difficiles pour se repérer tant le paysage manque de points de repère (BIB 420 p. 114 et BIB 1246Conti la décrit comme s’étendant sur les ciappes de Fontanalba (ou Partie centrale). Il relève une partie des 2196 gravures observées (BIB 1246 p. 27).Quatre groupes sont individualisés (BIB 215 p. 49)</w:t>
      </w:r>
    </w:p>
    <w:p w14:paraId="26B7FB7F" w14:textId="77777777" w:rsidR="000152C6" w:rsidRPr="0032190F" w:rsidRDefault="000152C6" w:rsidP="000152C6">
      <w:pPr>
        <w:pStyle w:val="Heading4"/>
        <w:numPr>
          <w:ilvl w:val="3"/>
          <w:numId w:val="0"/>
        </w:numPr>
        <w:tabs>
          <w:tab w:val="num" w:pos="2520"/>
        </w:tabs>
        <w:spacing w:before="240" w:after="60"/>
        <w:ind w:left="2160"/>
      </w:pPr>
      <w:r w:rsidRPr="0032190F">
        <w:t>Synthèse</w:t>
      </w:r>
    </w:p>
    <w:p w14:paraId="7B380EE0" w14:textId="77777777" w:rsidR="000152C6" w:rsidRPr="0032190F" w:rsidRDefault="000152C6" w:rsidP="000152C6">
      <w:pPr>
        <w:pStyle w:val="Heading4"/>
        <w:numPr>
          <w:ilvl w:val="3"/>
          <w:numId w:val="0"/>
        </w:numPr>
        <w:tabs>
          <w:tab w:val="num" w:pos="2520"/>
        </w:tabs>
        <w:spacing w:before="240" w:after="60"/>
        <w:ind w:left="2160"/>
      </w:pPr>
      <w:r w:rsidRPr="0032190F">
        <w:t>Thématiques caractéristiques</w:t>
      </w:r>
    </w:p>
    <w:p w14:paraId="309F9C1D" w14:textId="77777777" w:rsidR="000152C6" w:rsidRPr="0032190F" w:rsidRDefault="000152C6" w:rsidP="000152C6">
      <w:pPr>
        <w:pStyle w:val="Heading4"/>
        <w:numPr>
          <w:ilvl w:val="3"/>
          <w:numId w:val="0"/>
        </w:numPr>
        <w:tabs>
          <w:tab w:val="num" w:pos="2520"/>
        </w:tabs>
        <w:spacing w:before="240" w:after="60"/>
        <w:ind w:left="2160"/>
      </w:pPr>
      <w:r w:rsidRPr="0032190F">
        <w:t>ZXVIIIGI</w:t>
      </w:r>
    </w:p>
    <w:p w14:paraId="7634DE5F" w14:textId="77777777" w:rsidR="000152C6" w:rsidRPr="0032190F" w:rsidRDefault="000152C6" w:rsidP="000152C6">
      <w:pPr>
        <w:rPr>
          <w:lang w:val="fr-FR"/>
        </w:rPr>
      </w:pPr>
    </w:p>
    <w:p w14:paraId="6543DA8B" w14:textId="77777777" w:rsidR="000152C6" w:rsidRPr="0032190F" w:rsidRDefault="0013161F" w:rsidP="00647EA0">
      <w:pPr>
        <w:pStyle w:val="Heading5"/>
      </w:pPr>
      <w:bookmarkStart w:id="5743" w:name="Desc_ZXVIIIGIR28alpha"/>
      <w:r>
        <w:t>ZXVIIIGIR28@a</w:t>
      </w:r>
    </w:p>
    <w:bookmarkEnd w:id="5743"/>
    <w:p w14:paraId="77240665" w14:textId="77777777" w:rsidR="000152C6" w:rsidRPr="0013161F" w:rsidRDefault="0013161F" w:rsidP="000152C6">
      <w:pPr>
        <w:rPr>
          <w:i/>
          <w:sz w:val="20"/>
          <w:lang w:val="fr-FR"/>
        </w:rPr>
      </w:pPr>
      <w:r w:rsidRPr="0013161F">
        <w:rPr>
          <w:i/>
          <w:sz w:val="20"/>
          <w:lang w:val="fr-FR"/>
        </w:rPr>
        <w:t>Roche de l’Archer</w:t>
      </w:r>
    </w:p>
    <w:p w14:paraId="3C165338" w14:textId="77777777" w:rsidR="0013161F" w:rsidRDefault="0013161F" w:rsidP="000152C6">
      <w:pPr>
        <w:jc w:val="both"/>
        <w:rPr>
          <w:lang w:val="fr-FR"/>
        </w:rPr>
      </w:pPr>
    </w:p>
    <w:p w14:paraId="3F834F01" w14:textId="77777777" w:rsidR="000152C6" w:rsidRPr="0032190F" w:rsidRDefault="000152C6" w:rsidP="000152C6">
      <w:pPr>
        <w:jc w:val="both"/>
        <w:rPr>
          <w:lang w:val="fr-FR"/>
        </w:rPr>
      </w:pPr>
      <w:r w:rsidRPr="0032190F">
        <w:rPr>
          <w:lang w:val="fr-FR"/>
        </w:rPr>
        <w:lastRenderedPageBreak/>
        <w:t xml:space="preserve">Cette roche gravée, appelée également du </w:t>
      </w:r>
      <w:r w:rsidRPr="0032190F">
        <w:rPr>
          <w:i/>
          <w:lang w:val="fr-FR"/>
        </w:rPr>
        <w:t>Roche duSacrifice du Taureau</w:t>
      </w:r>
      <w:r w:rsidRPr="0032190F">
        <w:rPr>
          <w:lang w:val="fr-FR"/>
        </w:rPr>
        <w:t xml:space="preserve"> (Lumley 1993, Serres 2001, Lumley, Échassoux 2011), illustre parfaitement la difficulté qu’il y a de parler d’associations.</w:t>
      </w:r>
    </w:p>
    <w:p w14:paraId="2B7AB407" w14:textId="77777777" w:rsidR="000152C6" w:rsidRPr="0032190F" w:rsidRDefault="000152C6" w:rsidP="000152C6">
      <w:pPr>
        <w:jc w:val="both"/>
        <w:rPr>
          <w:lang w:val="fr-FR"/>
        </w:rPr>
      </w:pPr>
    </w:p>
    <w:p w14:paraId="1D594224" w14:textId="77777777" w:rsidR="000152C6" w:rsidRPr="0032190F" w:rsidRDefault="000152C6" w:rsidP="000152C6">
      <w:pPr>
        <w:jc w:val="both"/>
        <w:rPr>
          <w:lang w:val="fr-FR"/>
        </w:rPr>
      </w:pPr>
      <w:r w:rsidRPr="0032190F">
        <w:rPr>
          <w:lang w:val="fr-FR"/>
        </w:rPr>
        <w:t>C. Bicknell donne une description de cette roche: « A la tête de la cuvette sous une surface écarlate en forme d’éventail on aperçoit quatre figures d’hommes tenant des outils (Pl. XVI 2). Près de deux d’entre eux, sont des bœufs, probablement, figurés de côté, comme s’ils avaient été abattus par les haches des hommes, mais ceux-ci ont certainement été gravés par des mains différentes et n’ont peut-être aucun rapport avec les figures humaines. » (Bicknell 1913 p. 104).</w:t>
      </w:r>
    </w:p>
    <w:p w14:paraId="044B3181" w14:textId="5CCEC4CE" w:rsidR="000152C6" w:rsidRPr="0032190F" w:rsidRDefault="000152C6" w:rsidP="000152C6">
      <w:pPr>
        <w:autoSpaceDE w:val="0"/>
        <w:autoSpaceDN w:val="0"/>
        <w:adjustRightInd w:val="0"/>
        <w:jc w:val="both"/>
        <w:rPr>
          <w:lang w:val="fr-FR"/>
        </w:rPr>
      </w:pPr>
      <w:r w:rsidRPr="0032190F">
        <w:rPr>
          <w:lang w:val="fr-FR"/>
        </w:rPr>
        <w:t xml:space="preserve">T. Serres, qui consacre une thèse doctorale aux associations de gravures reconnaît sur cette roche l’association d’un Personnage brandissant une hallebarde au-dessusd’un Corniforme. Pour lui, c’est l’une des42 associations figurant un « corniforme sous la lame d’une hallebarde ou hache », une « associationsignificative » qu’il interprète comme la représentation d’un </w:t>
      </w:r>
      <w:hyperlink r:id="rId14457" w:anchor="Asso_Cornif_Sacrifice" w:history="1">
        <w:r w:rsidRPr="0032190F">
          <w:rPr>
            <w:rStyle w:val="Hyperlink"/>
            <w:lang w:val="fr-FR"/>
          </w:rPr>
          <w:t>sacrifice</w:t>
        </w:r>
      </w:hyperlink>
      <w:r w:rsidRPr="0032190F">
        <w:rPr>
          <w:lang w:val="fr-FR"/>
        </w:rPr>
        <w:t xml:space="preserve">(Serres 2001 p. 284, 391). </w:t>
      </w:r>
    </w:p>
    <w:p w14:paraId="53B6CDD8" w14:textId="77777777" w:rsidR="000152C6" w:rsidRPr="0032190F" w:rsidRDefault="000152C6" w:rsidP="000152C6">
      <w:pPr>
        <w:autoSpaceDE w:val="0"/>
        <w:autoSpaceDN w:val="0"/>
        <w:adjustRightInd w:val="0"/>
        <w:jc w:val="both"/>
        <w:rPr>
          <w:lang w:val="fr-FR"/>
        </w:rPr>
      </w:pPr>
    </w:p>
    <w:p w14:paraId="2703C936" w14:textId="77777777" w:rsidR="000152C6" w:rsidRPr="0032190F" w:rsidRDefault="000152C6" w:rsidP="000152C6">
      <w:pPr>
        <w:autoSpaceDE w:val="0"/>
        <w:autoSpaceDN w:val="0"/>
        <w:adjustRightInd w:val="0"/>
        <w:jc w:val="both"/>
        <w:rPr>
          <w:i/>
          <w:lang w:val="fr-FR"/>
        </w:rPr>
      </w:pPr>
      <w:r w:rsidRPr="0032190F">
        <w:rPr>
          <w:i/>
          <w:lang w:val="fr-FR"/>
        </w:rPr>
        <w:t>Fig Serres 2001 fig. 208</w:t>
      </w:r>
    </w:p>
    <w:p w14:paraId="574AEC1D" w14:textId="77777777" w:rsidR="000152C6" w:rsidRPr="0032190F" w:rsidRDefault="000152C6" w:rsidP="000152C6">
      <w:pPr>
        <w:autoSpaceDE w:val="0"/>
        <w:autoSpaceDN w:val="0"/>
        <w:adjustRightInd w:val="0"/>
        <w:jc w:val="both"/>
        <w:rPr>
          <w:i/>
          <w:lang w:val="fr-FR"/>
        </w:rPr>
      </w:pPr>
    </w:p>
    <w:p w14:paraId="70510A05" w14:textId="77777777" w:rsidR="000152C6" w:rsidRPr="0032190F" w:rsidRDefault="000152C6" w:rsidP="000152C6">
      <w:pPr>
        <w:autoSpaceDE w:val="0"/>
        <w:autoSpaceDN w:val="0"/>
        <w:adjustRightInd w:val="0"/>
        <w:jc w:val="both"/>
        <w:rPr>
          <w:lang w:val="fr-FR"/>
        </w:rPr>
      </w:pPr>
      <w:r w:rsidRPr="0032190F">
        <w:rPr>
          <w:lang w:val="fr-FR"/>
        </w:rPr>
        <w:t>Pour H. de Lumley et A. Échassoux, « Sur cette roche, deux scènes représentent le sacrifice du bovin. Sur la scène de gauche, le bovin représenté couché est sacrifié par deux prêtres, l’un brandissant une hache, l’autre une hallebarde » (Lumley, Échassoux 2011 p. 291).</w:t>
      </w:r>
    </w:p>
    <w:p w14:paraId="6FFA5AD3" w14:textId="77777777" w:rsidR="000152C6" w:rsidRPr="0032190F" w:rsidRDefault="000152C6" w:rsidP="000152C6">
      <w:pPr>
        <w:autoSpaceDE w:val="0"/>
        <w:autoSpaceDN w:val="0"/>
        <w:adjustRightInd w:val="0"/>
        <w:jc w:val="both"/>
        <w:rPr>
          <w:lang w:val="fr-FR"/>
        </w:rPr>
      </w:pPr>
    </w:p>
    <w:p w14:paraId="727B37FA" w14:textId="1ECB9A3F" w:rsidR="000152C6" w:rsidRPr="0032190F" w:rsidRDefault="000152C6" w:rsidP="000152C6">
      <w:pPr>
        <w:autoSpaceDE w:val="0"/>
        <w:autoSpaceDN w:val="0"/>
        <w:adjustRightInd w:val="0"/>
        <w:jc w:val="both"/>
        <w:rPr>
          <w:rFonts w:ascii="TimesNewRomanPSMT" w:hAnsi="TimesNewRomanPSMT" w:cs="TimesNewRomanPSMT"/>
          <w:lang w:val="fr-FR"/>
        </w:rPr>
      </w:pPr>
      <w:r w:rsidRPr="0032190F">
        <w:rPr>
          <w:lang w:val="fr-FR"/>
        </w:rPr>
        <w:t>En revanche, pour</w:t>
      </w:r>
      <w:r w:rsidRPr="0032190F">
        <w:rPr>
          <w:rFonts w:ascii="TimesNewRomanPSMT" w:hAnsi="TimesNewRomanPSMT" w:cs="TimesNewRomanPSMT"/>
          <w:lang w:val="fr-FR"/>
        </w:rPr>
        <w:t xml:space="preserve">C. Chippindale et L. H. Barfield (Chippindale 1988 p. 232, Barfield, Chippindale 1997 p. 113), la « soi-disant » composition planifiée et narrative de Fontanalba de la </w:t>
      </w:r>
      <w:r w:rsidRPr="0032190F">
        <w:rPr>
          <w:rFonts w:ascii="TimesNewRomanPS-ItalicMT" w:hAnsi="TimesNewRomanPS-ItalicMT" w:cs="TimesNewRomanPS-ItalicMT"/>
          <w:i/>
          <w:iCs/>
          <w:lang w:val="fr-FR"/>
        </w:rPr>
        <w:t>Roche de l’archer</w:t>
      </w:r>
      <w:r w:rsidRPr="0032190F">
        <w:rPr>
          <w:rFonts w:ascii="TimesNewRomanPSMT" w:hAnsi="TimesNewRomanPSMT" w:cs="TimesNewRomanPSMT"/>
          <w:lang w:val="fr-FR"/>
        </w:rPr>
        <w:t>, suit la règle commune de l’</w:t>
      </w:r>
      <w:hyperlink r:id="rId14458" w:anchor="Ana_Sens_Gravures" w:history="1">
        <w:r w:rsidRPr="0032190F">
          <w:rPr>
            <w:rStyle w:val="Hyperlink"/>
            <w:rFonts w:ascii="TimesNewRomanPSMT" w:hAnsi="TimesNewRomanPSMT" w:cs="TimesNewRomanPSMT"/>
            <w:lang w:val="fr-FR"/>
          </w:rPr>
          <w:t>orientation des gravures selon la pente</w:t>
        </w:r>
      </w:hyperlink>
      <w:r w:rsidRPr="0032190F">
        <w:rPr>
          <w:rFonts w:ascii="TimesNewRomanPSMT" w:hAnsi="TimesNewRomanPSMT" w:cs="TimesNewRomanPSMT"/>
          <w:lang w:val="fr-FR"/>
        </w:rPr>
        <w:t xml:space="preserve"> qui constitue la seule contrainte compositionnelle régulièrement choisie. Les gravures qui y figurent, Personnages, Corniformes, etc., ont été effectuées selon le sens « commun » dereprésentation, c’est-à-dire Corniformes cornes en haut et Personnages à l’endroit, etc.Toujours selon eux il n’y a aucuneraison d’assimiler ces gravures par paires ni de considérer ces scènes comme des scènes de sacrifice : « </w:t>
      </w:r>
      <w:r w:rsidRPr="0032190F">
        <w:rPr>
          <w:rFonts w:ascii="TimesNewRomanPSMT" w:hAnsi="TimesNewRomanPSMT" w:cs="TimesNewRomanPSMT"/>
          <w:i/>
          <w:iCs/>
          <w:lang w:val="fr-FR"/>
        </w:rPr>
        <w:t xml:space="preserve">no causeto deduce death, still less a ritual of sacrifice </w:t>
      </w:r>
      <w:r w:rsidRPr="0032190F">
        <w:rPr>
          <w:rFonts w:ascii="TimesNewRomanPSMT" w:hAnsi="TimesNewRomanPSMT" w:cs="TimesNewRomanPSMT"/>
          <w:lang w:val="fr-FR"/>
        </w:rPr>
        <w:t xml:space="preserve">» (Barfield, Chippindale 1997 p. 113). </w:t>
      </w:r>
    </w:p>
    <w:p w14:paraId="7C1F5E3D" w14:textId="77777777" w:rsidR="000152C6" w:rsidRPr="0032190F" w:rsidRDefault="000152C6" w:rsidP="000152C6">
      <w:pPr>
        <w:autoSpaceDE w:val="0"/>
        <w:autoSpaceDN w:val="0"/>
        <w:adjustRightInd w:val="0"/>
        <w:jc w:val="both"/>
        <w:rPr>
          <w:rFonts w:ascii="TimesNewRomanPSMT" w:hAnsi="TimesNewRomanPSMT" w:cs="TimesNewRomanPSMT"/>
          <w:lang w:val="fr-FR"/>
        </w:rPr>
      </w:pPr>
    </w:p>
    <w:p w14:paraId="5A6F4411" w14:textId="77777777" w:rsidR="000152C6" w:rsidRPr="0032190F" w:rsidRDefault="000152C6" w:rsidP="000152C6">
      <w:pPr>
        <w:autoSpaceDE w:val="0"/>
        <w:autoSpaceDN w:val="0"/>
        <w:adjustRightInd w:val="0"/>
        <w:jc w:val="both"/>
        <w:rPr>
          <w:rFonts w:ascii="TimesNewRomanPSMT" w:hAnsi="TimesNewRomanPSMT" w:cs="TimesNewRomanPSMT"/>
          <w:i/>
          <w:lang w:val="fr-FR"/>
        </w:rPr>
      </w:pPr>
      <w:r w:rsidRPr="0032190F">
        <w:rPr>
          <w:rFonts w:ascii="TimesNewRomanPSMT" w:hAnsi="TimesNewRomanPSMT" w:cs="TimesNewRomanPSMT"/>
          <w:i/>
          <w:lang w:val="fr-FR"/>
        </w:rPr>
        <w:t>Fig Chippindale fig. 9.2</w:t>
      </w:r>
    </w:p>
    <w:p w14:paraId="79932E64" w14:textId="77777777" w:rsidR="000152C6" w:rsidRPr="0032190F" w:rsidRDefault="000152C6" w:rsidP="000152C6">
      <w:pPr>
        <w:jc w:val="both"/>
        <w:rPr>
          <w:lang w:val="fr-FR"/>
        </w:rPr>
      </w:pPr>
    </w:p>
    <w:p w14:paraId="1E67B9F3" w14:textId="77777777" w:rsidR="000152C6" w:rsidRPr="0032190F" w:rsidRDefault="000152C6" w:rsidP="000152C6">
      <w:pPr>
        <w:autoSpaceDE w:val="0"/>
        <w:autoSpaceDN w:val="0"/>
        <w:adjustRightInd w:val="0"/>
        <w:jc w:val="both"/>
        <w:rPr>
          <w:lang w:val="fr-FR"/>
        </w:rPr>
      </w:pPr>
      <w:r w:rsidRPr="0032190F">
        <w:rPr>
          <w:lang w:val="fr-FR"/>
        </w:rPr>
        <w:t xml:space="preserve">Comme il sera reconnu plus tard par G. de Saulieu et T. Serres, la patine du Corniforme est bien plus claire que celle du Hallebardier, de mêmeque les modes d’exécution sont très différents (Saulieu, Serres 2006 p. 83). D’après mes propres observations, la patine du corniforme est bien plus claire que celle du personnage, de même que son mode d’exécution et très différent, la gravure paraissant plus récente. </w:t>
      </w:r>
    </w:p>
    <w:p w14:paraId="0C55706E" w14:textId="77777777" w:rsidR="000152C6" w:rsidRPr="0032190F" w:rsidRDefault="000152C6" w:rsidP="000152C6">
      <w:pPr>
        <w:autoSpaceDE w:val="0"/>
        <w:autoSpaceDN w:val="0"/>
        <w:adjustRightInd w:val="0"/>
        <w:jc w:val="both"/>
        <w:rPr>
          <w:lang w:val="fr-FR"/>
        </w:rPr>
      </w:pPr>
      <w:r w:rsidRPr="0032190F">
        <w:rPr>
          <w:rFonts w:ascii="TimesNewRomanPSMT" w:hAnsi="TimesNewRomanPSMT" w:cs="TimesNewRomanPSMT"/>
          <w:lang w:val="fr-FR"/>
        </w:rPr>
        <w:t xml:space="preserve">Concernant les variationsde pente repérées par C. Chippindale (Chippindale 1988 fig. 9.2), j’ai pu observer </w:t>
      </w:r>
      <w:r w:rsidRPr="0032190F">
        <w:rPr>
          <w:rFonts w:ascii="TimesNewRomanPSMT" w:hAnsi="TimesNewRomanPSMT" w:cs="TimesNewRomanPSMT"/>
          <w:i/>
          <w:lang w:val="fr-FR"/>
        </w:rPr>
        <w:t>de visu</w:t>
      </w:r>
      <w:r w:rsidRPr="0032190F">
        <w:rPr>
          <w:rFonts w:ascii="TimesNewRomanPSMT" w:hAnsi="TimesNewRomanPSMT" w:cs="TimesNewRomanPSMT"/>
          <w:lang w:val="fr-FR"/>
        </w:rPr>
        <w:t xml:space="preserve"> qu’elles sontminimes et seule une précision au degré peut permettre d’individualiser différentes faces. J’ai considéré, à l’instar du millimétré conservé au Laboratoire Départemental de Préhistoire du Lazaret, que cette roche n’a qu’une seule face plane.</w:t>
      </w:r>
    </w:p>
    <w:p w14:paraId="44C6D492" w14:textId="77777777" w:rsidR="000152C6" w:rsidRPr="0032190F" w:rsidRDefault="000152C6" w:rsidP="000152C6">
      <w:pPr>
        <w:jc w:val="both"/>
        <w:rPr>
          <w:lang w:val="fr-FR"/>
        </w:rPr>
      </w:pPr>
    </w:p>
    <w:p w14:paraId="1AD5D01D" w14:textId="77777777" w:rsidR="000152C6" w:rsidRPr="0032190F" w:rsidRDefault="000152C6" w:rsidP="000152C6">
      <w:pPr>
        <w:rPr>
          <w:lang w:val="fr-FR"/>
        </w:rPr>
      </w:pPr>
    </w:p>
    <w:p w14:paraId="179DB1AB" w14:textId="77777777" w:rsidR="000152C6" w:rsidRPr="0032190F" w:rsidRDefault="000152C6" w:rsidP="00647EA0">
      <w:pPr>
        <w:pStyle w:val="Heading5"/>
      </w:pPr>
      <w:bookmarkStart w:id="5744" w:name="Desc_ZXVIIIGIR50alpha"/>
      <w:r w:rsidRPr="0032190F">
        <w:t>ZXVIIIGIR50@a</w:t>
      </w:r>
    </w:p>
    <w:p w14:paraId="17B5AB64" w14:textId="77777777" w:rsidR="000152C6" w:rsidRPr="0032190F" w:rsidRDefault="000152C6" w:rsidP="000152C6">
      <w:pPr>
        <w:rPr>
          <w:lang w:val="fr-FR"/>
        </w:rPr>
      </w:pPr>
    </w:p>
    <w:p w14:paraId="2F7CCCA2" w14:textId="745AB2FA" w:rsidR="000152C6" w:rsidRPr="0032190F" w:rsidRDefault="000152C6" w:rsidP="000152C6">
      <w:pPr>
        <w:rPr>
          <w:lang w:val="fr-FR"/>
        </w:rPr>
      </w:pPr>
      <w:r w:rsidRPr="0032190F">
        <w:rPr>
          <w:lang w:val="fr-FR"/>
        </w:rPr>
        <w:t xml:space="preserve">Cette affleurement montre la </w:t>
      </w:r>
      <w:hyperlink r:id="rId14459" w:anchor="Ana_Chrono_Superpositions" w:history="1">
        <w:r w:rsidRPr="0032190F">
          <w:rPr>
            <w:rStyle w:val="Hyperlink"/>
            <w:lang w:val="fr-FR"/>
          </w:rPr>
          <w:t>superposition</w:t>
        </w:r>
      </w:hyperlink>
      <w:r w:rsidRPr="0032190F">
        <w:rPr>
          <w:lang w:val="fr-FR"/>
        </w:rPr>
        <w:t xml:space="preserve"> de deux </w:t>
      </w:r>
      <w:hyperlink r:id="rId14460" w:anchor="Typ_Bego_Poignards" w:history="1">
        <w:r w:rsidRPr="0032190F">
          <w:rPr>
            <w:rStyle w:val="Hyperlink"/>
            <w:lang w:val="fr-FR"/>
          </w:rPr>
          <w:t>Poignards</w:t>
        </w:r>
      </w:hyperlink>
      <w:r w:rsidRPr="0032190F">
        <w:rPr>
          <w:lang w:val="fr-FR"/>
        </w:rPr>
        <w:t xml:space="preserve"> l’un sur l’autre (SS BIB)</w:t>
      </w:r>
    </w:p>
    <w:bookmarkEnd w:id="5744"/>
    <w:p w14:paraId="61C32A42" w14:textId="77777777" w:rsidR="000152C6" w:rsidRPr="0032190F" w:rsidRDefault="000152C6" w:rsidP="000152C6">
      <w:pPr>
        <w:jc w:val="both"/>
        <w:rPr>
          <w:lang w:val="fr-FR"/>
        </w:rPr>
      </w:pPr>
    </w:p>
    <w:p w14:paraId="173903CA" w14:textId="77777777" w:rsidR="000152C6" w:rsidRPr="0032190F" w:rsidRDefault="000152C6" w:rsidP="00647EA0">
      <w:pPr>
        <w:pStyle w:val="Heading5"/>
      </w:pPr>
      <w:bookmarkStart w:id="5745" w:name="Desc_ZXVIIIGIR60alpha"/>
      <w:r w:rsidRPr="0032190F">
        <w:t>ZXVIIIGIR60@a</w:t>
      </w:r>
    </w:p>
    <w:bookmarkEnd w:id="5745"/>
    <w:p w14:paraId="01531FBF" w14:textId="77777777" w:rsidR="000152C6" w:rsidRPr="0032190F" w:rsidRDefault="000152C6" w:rsidP="000152C6">
      <w:pPr>
        <w:jc w:val="both"/>
        <w:rPr>
          <w:lang w:val="fr-FR"/>
        </w:rPr>
      </w:pPr>
    </w:p>
    <w:p w14:paraId="6CF5A12D" w14:textId="190B9377" w:rsidR="000152C6" w:rsidRPr="0032190F" w:rsidRDefault="000152C6" w:rsidP="000152C6">
      <w:pPr>
        <w:jc w:val="both"/>
        <w:rPr>
          <w:lang w:val="fr-FR"/>
        </w:rPr>
      </w:pPr>
      <w:r w:rsidRPr="0032190F">
        <w:rPr>
          <w:lang w:val="fr-FR"/>
        </w:rPr>
        <w:lastRenderedPageBreak/>
        <w:t xml:space="preserve">Le </w:t>
      </w:r>
      <w:hyperlink r:id="rId14461" w:anchor="Typ_Bego_Corniformes" w:history="1">
        <w:r w:rsidRPr="0032190F">
          <w:rPr>
            <w:rStyle w:val="Hyperlink"/>
            <w:lang w:val="fr-FR"/>
          </w:rPr>
          <w:t>Corniforme</w:t>
        </w:r>
      </w:hyperlink>
      <w:r w:rsidRPr="0032190F">
        <w:rPr>
          <w:lang w:val="fr-FR"/>
        </w:rPr>
        <w:t xml:space="preserve"> 17 de cette roche est proche des Corniformes avec « yeux » de la roche ZVIIIGXR28 du secteur des Merveilles (SS BIB)</w:t>
      </w:r>
    </w:p>
    <w:p w14:paraId="26351D6F" w14:textId="77777777" w:rsidR="000152C6" w:rsidRPr="0032190F" w:rsidRDefault="000152C6" w:rsidP="000152C6">
      <w:pPr>
        <w:jc w:val="both"/>
        <w:rPr>
          <w:lang w:val="fr-FR"/>
        </w:rPr>
      </w:pPr>
    </w:p>
    <w:p w14:paraId="5EB6E17F" w14:textId="77777777" w:rsidR="000152C6" w:rsidRPr="0032190F" w:rsidRDefault="000152C6" w:rsidP="00647EA0">
      <w:pPr>
        <w:pStyle w:val="Heading5"/>
      </w:pPr>
      <w:bookmarkStart w:id="5746" w:name="Desc_ZXVIIIGIR66delta"/>
      <w:r w:rsidRPr="0032190F">
        <w:t>ZXVIIIGIR66@d</w:t>
      </w:r>
    </w:p>
    <w:bookmarkEnd w:id="5746"/>
    <w:p w14:paraId="28F5AB7E" w14:textId="77777777" w:rsidR="000152C6" w:rsidRPr="0032190F" w:rsidRDefault="000152C6" w:rsidP="000152C6">
      <w:pPr>
        <w:rPr>
          <w:lang w:val="fr-FR"/>
        </w:rPr>
      </w:pPr>
    </w:p>
    <w:p w14:paraId="73C0B8E4" w14:textId="6F3A3E72" w:rsidR="000152C6" w:rsidRPr="0032190F" w:rsidRDefault="000152C6" w:rsidP="000152C6">
      <w:pPr>
        <w:rPr>
          <w:lang w:val="fr-FR"/>
        </w:rPr>
      </w:pPr>
      <w:r w:rsidRPr="0032190F">
        <w:rPr>
          <w:lang w:val="fr-FR"/>
        </w:rPr>
        <w:t xml:space="preserve">Le Poignard 1 de cette roche est superposable à celui de la roche </w:t>
      </w:r>
      <w:hyperlink r:id="rId14462" w:anchor="Desc_ZIVGIIIR8C" w:history="1">
        <w:r w:rsidRPr="0032190F">
          <w:rPr>
            <w:rStyle w:val="Hyperlink"/>
            <w:lang w:val="fr-FR"/>
          </w:rPr>
          <w:t>ZIVGIIIR8C</w:t>
        </w:r>
      </w:hyperlink>
    </w:p>
    <w:p w14:paraId="438204E7" w14:textId="77777777" w:rsidR="000152C6" w:rsidRPr="0032190F" w:rsidRDefault="000152C6" w:rsidP="000152C6">
      <w:pPr>
        <w:rPr>
          <w:lang w:val="fr-FR"/>
        </w:rPr>
      </w:pPr>
    </w:p>
    <w:p w14:paraId="6E02F858" w14:textId="77777777" w:rsidR="000152C6" w:rsidRPr="0032190F" w:rsidRDefault="000152C6" w:rsidP="00647EA0">
      <w:pPr>
        <w:pStyle w:val="Heading5"/>
      </w:pPr>
      <w:bookmarkStart w:id="5747" w:name="Desc_ZXVIIIGIR67beta"/>
      <w:r w:rsidRPr="0032190F">
        <w:t>ZXVIIIGIR67@b</w:t>
      </w:r>
    </w:p>
    <w:bookmarkEnd w:id="5747"/>
    <w:p w14:paraId="02FE2D6D" w14:textId="77777777" w:rsidR="000152C6" w:rsidRPr="0032190F" w:rsidRDefault="000152C6" w:rsidP="000152C6">
      <w:pPr>
        <w:jc w:val="both"/>
        <w:rPr>
          <w:lang w:val="fr-FR"/>
        </w:rPr>
      </w:pPr>
    </w:p>
    <w:p w14:paraId="6C215FF9" w14:textId="63AA4CAD" w:rsidR="000152C6" w:rsidRPr="0032190F" w:rsidRDefault="000152C6" w:rsidP="000152C6">
      <w:pPr>
        <w:jc w:val="both"/>
        <w:rPr>
          <w:lang w:val="fr-FR"/>
        </w:rPr>
      </w:pPr>
      <w:r w:rsidRPr="0032190F">
        <w:rPr>
          <w:lang w:val="fr-FR"/>
        </w:rPr>
        <w:t xml:space="preserve">Il y a une </w:t>
      </w:r>
      <w:hyperlink r:id="rId14463" w:anchor="Ana_Chrono_Superpositions" w:history="1">
        <w:r w:rsidRPr="0032190F">
          <w:rPr>
            <w:rStyle w:val="Hyperlink"/>
            <w:lang w:val="fr-FR"/>
          </w:rPr>
          <w:t>superposition</w:t>
        </w:r>
      </w:hyperlink>
      <w:r w:rsidRPr="0032190F">
        <w:rPr>
          <w:lang w:val="fr-FR"/>
        </w:rPr>
        <w:t xml:space="preserve"> d’un Corniforme à appendice sur un Cercle (SS BIB).</w:t>
      </w:r>
    </w:p>
    <w:p w14:paraId="576BC832" w14:textId="77777777" w:rsidR="000152C6" w:rsidRPr="0032190F" w:rsidRDefault="000152C6" w:rsidP="000152C6">
      <w:pPr>
        <w:jc w:val="both"/>
        <w:rPr>
          <w:lang w:val="fr-FR"/>
        </w:rPr>
      </w:pPr>
    </w:p>
    <w:p w14:paraId="5CEC16EE" w14:textId="77777777" w:rsidR="000152C6" w:rsidRPr="0032190F" w:rsidRDefault="000152C6" w:rsidP="00647EA0">
      <w:pPr>
        <w:pStyle w:val="Heading5"/>
      </w:pPr>
      <w:bookmarkStart w:id="5748" w:name="Desc_ZXVIIIGIR69alpha"/>
      <w:r w:rsidRPr="0032190F">
        <w:t>ZXVIIIGIR69@a</w:t>
      </w:r>
    </w:p>
    <w:bookmarkEnd w:id="5748"/>
    <w:p w14:paraId="68389076" w14:textId="77777777" w:rsidR="000152C6" w:rsidRPr="0032190F" w:rsidRDefault="000152C6" w:rsidP="000152C6">
      <w:pPr>
        <w:rPr>
          <w:lang w:val="fr-FR"/>
        </w:rPr>
      </w:pPr>
    </w:p>
    <w:p w14:paraId="5D0ADD33" w14:textId="77777777" w:rsidR="000152C6" w:rsidRPr="0032190F" w:rsidRDefault="000152C6" w:rsidP="000152C6">
      <w:pPr>
        <w:rPr>
          <w:lang w:val="fr-FR"/>
        </w:rPr>
      </w:pPr>
      <w:r w:rsidRPr="0032190F">
        <w:rPr>
          <w:lang w:val="fr-FR"/>
        </w:rPr>
        <w:t>La Topographie n° 8 aurait pu être classée comme Peau [transition] (SS BIB)</w:t>
      </w:r>
    </w:p>
    <w:p w14:paraId="04D4E1AC" w14:textId="77777777" w:rsidR="000152C6" w:rsidRPr="0032190F" w:rsidRDefault="000152C6" w:rsidP="000152C6">
      <w:pPr>
        <w:rPr>
          <w:lang w:val="fr-FR"/>
        </w:rPr>
      </w:pPr>
    </w:p>
    <w:p w14:paraId="75E2256D" w14:textId="77777777" w:rsidR="000152C6" w:rsidRPr="0032190F" w:rsidRDefault="000152C6" w:rsidP="00647EA0">
      <w:pPr>
        <w:pStyle w:val="Heading5"/>
      </w:pPr>
      <w:bookmarkStart w:id="5749" w:name="Desc_ZXVIIIGIR70gamma"/>
      <w:r w:rsidRPr="0032190F">
        <w:t>ZXVIIIGIR70@c</w:t>
      </w:r>
    </w:p>
    <w:bookmarkEnd w:id="5749"/>
    <w:p w14:paraId="7FC2AB4C" w14:textId="0ADA6098" w:rsidR="000152C6" w:rsidRPr="00C01B7D" w:rsidRDefault="000152C6" w:rsidP="000152C6">
      <w:pPr>
        <w:jc w:val="right"/>
        <w:rPr>
          <w:sz w:val="20"/>
          <w:lang w:val="fr-FR"/>
        </w:rPr>
      </w:pPr>
      <w:r w:rsidRPr="00C01B7D">
        <w:rPr>
          <w:sz w:val="20"/>
          <w:lang w:val="fr-FR"/>
        </w:rPr>
        <w:t xml:space="preserve"> (2422m), Roche de l’Anthropomorphe Corniforme</w:t>
      </w:r>
      <w:r w:rsidR="00C01B7D">
        <w:rPr>
          <w:sz w:val="20"/>
          <w:lang w:val="fr-FR"/>
        </w:rPr>
        <w:t>, Anthropomorphe-Corniforme</w:t>
      </w:r>
      <w:r w:rsidR="001700C9">
        <w:rPr>
          <w:sz w:val="20"/>
          <w:lang w:val="fr-FR"/>
        </w:rPr>
        <w:t>, AnthroCo</w:t>
      </w:r>
    </w:p>
    <w:p w14:paraId="6A32879B" w14:textId="77777777" w:rsidR="000152C6" w:rsidRDefault="000152C6" w:rsidP="000152C6">
      <w:pPr>
        <w:rPr>
          <w:lang w:val="fr-FR"/>
        </w:rPr>
      </w:pPr>
    </w:p>
    <w:p w14:paraId="2F892F09" w14:textId="3E528415" w:rsidR="000152C6" w:rsidRPr="0032190F" w:rsidRDefault="000152C6" w:rsidP="000152C6">
      <w:pPr>
        <w:jc w:val="both"/>
        <w:rPr>
          <w:lang w:val="fr-FR"/>
        </w:rPr>
      </w:pPr>
      <w:r w:rsidRPr="0032190F">
        <w:rPr>
          <w:lang w:val="fr-FR"/>
        </w:rPr>
        <w:t xml:space="preserve">A </w:t>
      </w:r>
      <w:smartTag w:uri="urn:schemas-microsoft-com:office:smarttags" w:element="metricconverter">
        <w:smartTagPr>
          <w:attr w:name="ProductID" w:val="5 m"/>
        </w:smartTagPr>
        <w:r w:rsidRPr="0032190F">
          <w:rPr>
            <w:lang w:val="fr-FR"/>
          </w:rPr>
          <w:t>5 m</w:t>
        </w:r>
      </w:smartTag>
      <w:r w:rsidRPr="0032190F">
        <w:rPr>
          <w:lang w:val="fr-FR"/>
        </w:rPr>
        <w:t xml:space="preserve"> de ZXVIIIGIR70</w:t>
      </w:r>
      <w:r>
        <w:t>γ</w:t>
      </w:r>
      <w:r w:rsidRPr="0032190F">
        <w:rPr>
          <w:lang w:val="fr-FR"/>
        </w:rPr>
        <w:t xml:space="preserve">, pour les besoin d’une </w:t>
      </w:r>
      <w:hyperlink r:id="rId14464" w:anchor="Ana_Environnement" w:history="1">
        <w:r w:rsidRPr="0032190F">
          <w:rPr>
            <w:rStyle w:val="Hyperlink"/>
            <w:lang w:val="fr-FR"/>
          </w:rPr>
          <w:t>étude palynologique</w:t>
        </w:r>
      </w:hyperlink>
      <w:r w:rsidRPr="0032190F">
        <w:rPr>
          <w:lang w:val="fr-FR"/>
        </w:rPr>
        <w:t xml:space="preserve">, une tranchée a été creusée d’une profondeur d’environ </w:t>
      </w:r>
      <w:smartTag w:uri="urn:schemas-microsoft-com:office:smarttags" w:element="metricconverter">
        <w:smartTagPr>
          <w:attr w:name="ProductID" w:val="85 cm"/>
        </w:smartTagPr>
        <w:r w:rsidRPr="0032190F">
          <w:rPr>
            <w:lang w:val="fr-FR"/>
          </w:rPr>
          <w:t>85 cm</w:t>
        </w:r>
      </w:smartTag>
      <w:r w:rsidRPr="0032190F">
        <w:rPr>
          <w:lang w:val="fr-FR"/>
        </w:rPr>
        <w:t xml:space="preserve"> (BIB 238 p. 164)</w:t>
      </w:r>
    </w:p>
    <w:p w14:paraId="3CDE2B0F" w14:textId="77777777" w:rsidR="000152C6" w:rsidRPr="0032190F" w:rsidRDefault="000152C6" w:rsidP="000152C6">
      <w:pPr>
        <w:jc w:val="both"/>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56"/>
        <w:gridCol w:w="1644"/>
        <w:gridCol w:w="2848"/>
        <w:gridCol w:w="2160"/>
      </w:tblGrid>
      <w:tr w:rsidR="000152C6" w:rsidRPr="00BD71D9" w14:paraId="1D7313B4" w14:textId="77777777" w:rsidTr="00C73F91">
        <w:trPr>
          <w:jc w:val="center"/>
        </w:trPr>
        <w:tc>
          <w:tcPr>
            <w:tcW w:w="0" w:type="auto"/>
            <w:vAlign w:val="center"/>
          </w:tcPr>
          <w:p w14:paraId="3226C088" w14:textId="77777777" w:rsidR="000152C6" w:rsidRPr="00BD71D9" w:rsidRDefault="000152C6" w:rsidP="00C73F91">
            <w:pPr>
              <w:jc w:val="center"/>
              <w:rPr>
                <w:b/>
                <w:sz w:val="20"/>
                <w:szCs w:val="20"/>
              </w:rPr>
            </w:pPr>
            <w:r w:rsidRPr="00BD71D9">
              <w:rPr>
                <w:b/>
                <w:sz w:val="20"/>
                <w:szCs w:val="20"/>
              </w:rPr>
              <w:t>Zone pollinique</w:t>
            </w:r>
          </w:p>
        </w:tc>
        <w:tc>
          <w:tcPr>
            <w:tcW w:w="0" w:type="auto"/>
            <w:vAlign w:val="center"/>
          </w:tcPr>
          <w:p w14:paraId="13B4F255" w14:textId="77777777" w:rsidR="000152C6" w:rsidRPr="00BD71D9" w:rsidRDefault="000152C6" w:rsidP="00C73F91">
            <w:pPr>
              <w:jc w:val="center"/>
              <w:rPr>
                <w:b/>
                <w:sz w:val="20"/>
                <w:szCs w:val="20"/>
              </w:rPr>
            </w:pPr>
            <w:r w:rsidRPr="00BD71D9">
              <w:rPr>
                <w:b/>
                <w:sz w:val="20"/>
                <w:szCs w:val="20"/>
              </w:rPr>
              <w:t>Stade climatique</w:t>
            </w:r>
          </w:p>
        </w:tc>
        <w:tc>
          <w:tcPr>
            <w:tcW w:w="2848" w:type="dxa"/>
            <w:vAlign w:val="center"/>
          </w:tcPr>
          <w:p w14:paraId="1FC160F3" w14:textId="77777777" w:rsidR="000152C6" w:rsidRPr="00BD71D9" w:rsidRDefault="000152C6" w:rsidP="00C73F91">
            <w:pPr>
              <w:jc w:val="center"/>
              <w:rPr>
                <w:b/>
                <w:sz w:val="20"/>
                <w:szCs w:val="20"/>
              </w:rPr>
            </w:pPr>
            <w:r w:rsidRPr="00BD71D9">
              <w:rPr>
                <w:b/>
                <w:sz w:val="20"/>
                <w:szCs w:val="20"/>
              </w:rPr>
              <w:t>Description</w:t>
            </w:r>
          </w:p>
        </w:tc>
        <w:tc>
          <w:tcPr>
            <w:tcW w:w="2160" w:type="dxa"/>
            <w:vAlign w:val="center"/>
          </w:tcPr>
          <w:p w14:paraId="58B11B59" w14:textId="77777777" w:rsidR="000152C6" w:rsidRPr="00BD71D9" w:rsidRDefault="000152C6" w:rsidP="00C73F91">
            <w:pPr>
              <w:jc w:val="center"/>
              <w:rPr>
                <w:b/>
                <w:sz w:val="20"/>
                <w:szCs w:val="20"/>
              </w:rPr>
            </w:pPr>
          </w:p>
        </w:tc>
      </w:tr>
      <w:tr w:rsidR="000152C6" w:rsidRPr="00BD71D9" w14:paraId="2D921D1B" w14:textId="77777777" w:rsidTr="00C73F91">
        <w:trPr>
          <w:jc w:val="center"/>
        </w:trPr>
        <w:tc>
          <w:tcPr>
            <w:tcW w:w="0" w:type="auto"/>
            <w:vAlign w:val="center"/>
          </w:tcPr>
          <w:p w14:paraId="62C7A938" w14:textId="77777777" w:rsidR="000152C6" w:rsidRPr="00BD71D9" w:rsidRDefault="000152C6" w:rsidP="00C73F91">
            <w:pPr>
              <w:jc w:val="center"/>
              <w:rPr>
                <w:sz w:val="20"/>
                <w:szCs w:val="20"/>
              </w:rPr>
            </w:pPr>
            <w:r w:rsidRPr="00BD71D9">
              <w:rPr>
                <w:sz w:val="20"/>
                <w:szCs w:val="20"/>
              </w:rPr>
              <w:t>C</w:t>
            </w:r>
          </w:p>
        </w:tc>
        <w:tc>
          <w:tcPr>
            <w:tcW w:w="0" w:type="auto"/>
            <w:vAlign w:val="center"/>
          </w:tcPr>
          <w:p w14:paraId="20B3B877" w14:textId="3F5BA7BD" w:rsidR="000152C6" w:rsidRPr="00BD71D9" w:rsidRDefault="00000000" w:rsidP="00C73F91">
            <w:pPr>
              <w:jc w:val="center"/>
              <w:rPr>
                <w:sz w:val="20"/>
                <w:szCs w:val="20"/>
              </w:rPr>
            </w:pPr>
            <w:hyperlink r:id="rId14465" w:anchor="Ana_envir_per_Subbor" w:history="1">
              <w:r w:rsidR="00C01B7D" w:rsidRPr="00207E0D">
                <w:rPr>
                  <w:rStyle w:val="Hyperlink"/>
                  <w:lang w:val="fr-FR"/>
                </w:rPr>
                <w:t>Subboréal</w:t>
              </w:r>
            </w:hyperlink>
          </w:p>
        </w:tc>
        <w:tc>
          <w:tcPr>
            <w:tcW w:w="2848" w:type="dxa"/>
            <w:vAlign w:val="center"/>
          </w:tcPr>
          <w:p w14:paraId="29B86F05" w14:textId="79BBFB2A" w:rsidR="000152C6" w:rsidRPr="0032190F" w:rsidRDefault="000152C6" w:rsidP="00C73F91">
            <w:pPr>
              <w:jc w:val="center"/>
              <w:rPr>
                <w:sz w:val="20"/>
                <w:szCs w:val="20"/>
                <w:lang w:val="fr-FR"/>
              </w:rPr>
            </w:pPr>
            <w:r w:rsidRPr="0032190F">
              <w:rPr>
                <w:sz w:val="20"/>
                <w:szCs w:val="20"/>
                <w:lang w:val="fr-FR"/>
              </w:rPr>
              <w:t xml:space="preserve">couche sableuse à grès. pelouse à </w:t>
            </w:r>
            <w:hyperlink r:id="rId14466" w:anchor="Eco_Asteraceae" w:history="1">
              <w:r w:rsidRPr="0032190F">
                <w:rPr>
                  <w:rStyle w:val="Hyperlink"/>
                  <w:sz w:val="20"/>
                  <w:szCs w:val="20"/>
                  <w:lang w:val="fr-FR"/>
                </w:rPr>
                <w:t>Astéracées</w:t>
              </w:r>
            </w:hyperlink>
          </w:p>
        </w:tc>
        <w:tc>
          <w:tcPr>
            <w:tcW w:w="2160" w:type="dxa"/>
            <w:vAlign w:val="center"/>
          </w:tcPr>
          <w:p w14:paraId="2387D8BA" w14:textId="77777777" w:rsidR="000152C6" w:rsidRPr="00BD71D9" w:rsidRDefault="000152C6" w:rsidP="00C73F91">
            <w:pPr>
              <w:jc w:val="center"/>
              <w:rPr>
                <w:sz w:val="20"/>
                <w:szCs w:val="20"/>
              </w:rPr>
            </w:pPr>
            <w:r w:rsidRPr="00BD71D9">
              <w:rPr>
                <w:sz w:val="20"/>
                <w:szCs w:val="20"/>
              </w:rPr>
              <w:t>BIB 238 p. 200</w:t>
            </w:r>
          </w:p>
        </w:tc>
      </w:tr>
      <w:tr w:rsidR="000152C6" w:rsidRPr="00BD71D9" w14:paraId="0419FB92" w14:textId="77777777" w:rsidTr="00C73F91">
        <w:trPr>
          <w:jc w:val="center"/>
        </w:trPr>
        <w:tc>
          <w:tcPr>
            <w:tcW w:w="0" w:type="auto"/>
            <w:vMerge w:val="restart"/>
            <w:vAlign w:val="center"/>
          </w:tcPr>
          <w:p w14:paraId="59735DDD" w14:textId="77777777" w:rsidR="000152C6" w:rsidRPr="00BD71D9" w:rsidRDefault="000152C6" w:rsidP="00C73F91">
            <w:pPr>
              <w:jc w:val="center"/>
              <w:rPr>
                <w:sz w:val="20"/>
                <w:szCs w:val="20"/>
              </w:rPr>
            </w:pPr>
            <w:r w:rsidRPr="00BD71D9">
              <w:rPr>
                <w:sz w:val="20"/>
                <w:szCs w:val="20"/>
              </w:rPr>
              <w:t>B</w:t>
            </w:r>
          </w:p>
        </w:tc>
        <w:tc>
          <w:tcPr>
            <w:tcW w:w="0" w:type="auto"/>
            <w:vMerge w:val="restart"/>
            <w:vAlign w:val="center"/>
          </w:tcPr>
          <w:p w14:paraId="39E4C4F2" w14:textId="30C91497" w:rsidR="000152C6" w:rsidRPr="00BD71D9" w:rsidRDefault="00000000" w:rsidP="00C73F91">
            <w:pPr>
              <w:jc w:val="center"/>
              <w:rPr>
                <w:sz w:val="20"/>
                <w:szCs w:val="20"/>
              </w:rPr>
            </w:pPr>
            <w:hyperlink r:id="rId14467" w:anchor="Ana_envir_per_Atlant" w:history="1">
              <w:r w:rsidR="00C01B7D" w:rsidRPr="00207E0D">
                <w:rPr>
                  <w:rStyle w:val="Hyperlink"/>
                  <w:lang w:val="fr-FR"/>
                </w:rPr>
                <w:t>Atlantique</w:t>
              </w:r>
            </w:hyperlink>
          </w:p>
        </w:tc>
        <w:tc>
          <w:tcPr>
            <w:tcW w:w="2848" w:type="dxa"/>
            <w:vAlign w:val="center"/>
          </w:tcPr>
          <w:p w14:paraId="186453B4" w14:textId="37EDC075" w:rsidR="000152C6" w:rsidRPr="0032190F" w:rsidRDefault="000152C6" w:rsidP="00C73F91">
            <w:pPr>
              <w:jc w:val="center"/>
              <w:rPr>
                <w:sz w:val="20"/>
                <w:szCs w:val="20"/>
                <w:lang w:val="fr-FR"/>
              </w:rPr>
            </w:pPr>
            <w:r w:rsidRPr="0032190F">
              <w:rPr>
                <w:sz w:val="20"/>
                <w:szCs w:val="20"/>
                <w:lang w:val="fr-FR"/>
              </w:rPr>
              <w:t xml:space="preserve">Couvert forestier relativement important. </w:t>
            </w:r>
            <w:hyperlink r:id="rId14468" w:anchor="Eco_Cerealia" w:history="1">
              <w:r w:rsidRPr="0032190F">
                <w:rPr>
                  <w:rStyle w:val="Hyperlink"/>
                  <w:i/>
                  <w:sz w:val="20"/>
                  <w:szCs w:val="20"/>
                  <w:lang w:val="fr-FR"/>
                </w:rPr>
                <w:t>Cerealia</w:t>
              </w:r>
            </w:hyperlink>
            <w:r w:rsidRPr="0032190F">
              <w:rPr>
                <w:sz w:val="20"/>
                <w:szCs w:val="20"/>
                <w:lang w:val="fr-FR"/>
              </w:rPr>
              <w:t xml:space="preserve"> (&lt;1%) est présent au niveau de l’échantillon n°5 (</w:t>
            </w:r>
            <w:smartTag w:uri="urn:schemas-microsoft-com:office:smarttags" w:element="metricconverter">
              <w:smartTagPr>
                <w:attr w:name="ProductID" w:val="65 cm"/>
              </w:smartTagPr>
              <w:r w:rsidRPr="0032190F">
                <w:rPr>
                  <w:sz w:val="20"/>
                  <w:szCs w:val="20"/>
                  <w:lang w:val="fr-FR"/>
                </w:rPr>
                <w:t>65 cm</w:t>
              </w:r>
            </w:smartTag>
            <w:r w:rsidRPr="0032190F">
              <w:rPr>
                <w:sz w:val="20"/>
                <w:szCs w:val="20"/>
                <w:lang w:val="fr-FR"/>
              </w:rPr>
              <w:t xml:space="preserve"> prof., milieu ZB)</w:t>
            </w:r>
          </w:p>
        </w:tc>
        <w:tc>
          <w:tcPr>
            <w:tcW w:w="2160" w:type="dxa"/>
            <w:vAlign w:val="center"/>
          </w:tcPr>
          <w:p w14:paraId="5BEBE76C" w14:textId="77777777" w:rsidR="000152C6" w:rsidRPr="00BD71D9" w:rsidRDefault="000152C6" w:rsidP="00C73F91">
            <w:pPr>
              <w:jc w:val="center"/>
              <w:rPr>
                <w:sz w:val="20"/>
                <w:szCs w:val="20"/>
              </w:rPr>
            </w:pPr>
            <w:r w:rsidRPr="00BD71D9">
              <w:rPr>
                <w:sz w:val="20"/>
                <w:szCs w:val="20"/>
              </w:rPr>
              <w:t>BIB 238 p. 166</w:t>
            </w:r>
          </w:p>
        </w:tc>
      </w:tr>
      <w:tr w:rsidR="000152C6" w:rsidRPr="00BD71D9" w14:paraId="26C36B22" w14:textId="77777777" w:rsidTr="00C73F91">
        <w:trPr>
          <w:jc w:val="center"/>
        </w:trPr>
        <w:tc>
          <w:tcPr>
            <w:tcW w:w="0" w:type="auto"/>
            <w:vMerge/>
            <w:vAlign w:val="center"/>
          </w:tcPr>
          <w:p w14:paraId="73D4C1A4" w14:textId="77777777" w:rsidR="000152C6" w:rsidRPr="00BD71D9" w:rsidRDefault="000152C6" w:rsidP="00C73F91">
            <w:pPr>
              <w:jc w:val="center"/>
              <w:rPr>
                <w:sz w:val="20"/>
                <w:szCs w:val="20"/>
              </w:rPr>
            </w:pPr>
          </w:p>
        </w:tc>
        <w:tc>
          <w:tcPr>
            <w:tcW w:w="0" w:type="auto"/>
            <w:vMerge/>
            <w:vAlign w:val="center"/>
          </w:tcPr>
          <w:p w14:paraId="441593DC" w14:textId="77777777" w:rsidR="000152C6" w:rsidRPr="00BD71D9" w:rsidRDefault="000152C6" w:rsidP="00C73F91">
            <w:pPr>
              <w:jc w:val="center"/>
              <w:rPr>
                <w:sz w:val="20"/>
                <w:szCs w:val="20"/>
              </w:rPr>
            </w:pPr>
          </w:p>
        </w:tc>
        <w:tc>
          <w:tcPr>
            <w:tcW w:w="2848" w:type="dxa"/>
            <w:vAlign w:val="center"/>
          </w:tcPr>
          <w:p w14:paraId="0AD62C54" w14:textId="77777777" w:rsidR="000152C6" w:rsidRPr="0032190F" w:rsidRDefault="000152C6" w:rsidP="00C73F91">
            <w:pPr>
              <w:jc w:val="center"/>
              <w:rPr>
                <w:sz w:val="20"/>
                <w:szCs w:val="20"/>
                <w:lang w:val="fr-FR"/>
              </w:rPr>
            </w:pPr>
            <w:r w:rsidRPr="0032190F">
              <w:rPr>
                <w:sz w:val="20"/>
                <w:szCs w:val="20"/>
                <w:lang w:val="fr-FR"/>
              </w:rPr>
              <w:t xml:space="preserve">Installation d’une pelouse humide associée à quelques Cupressaceae (sans doute Juniperus) et de </w:t>
            </w:r>
            <w:r w:rsidRPr="0032190F">
              <w:rPr>
                <w:i/>
                <w:sz w:val="20"/>
                <w:szCs w:val="20"/>
                <w:lang w:val="fr-FR"/>
              </w:rPr>
              <w:t>Artemisia</w:t>
            </w:r>
            <w:r w:rsidRPr="0032190F">
              <w:rPr>
                <w:sz w:val="20"/>
                <w:szCs w:val="20"/>
                <w:lang w:val="fr-FR"/>
              </w:rPr>
              <w:t xml:space="preserve">. Aucun macroreste ligneux n’a été retrouvé dans ces sédiments attribués pour le site (ca. </w:t>
            </w:r>
            <w:smartTag w:uri="urn:schemas-microsoft-com:office:smarttags" w:element="metricconverter">
              <w:smartTagPr>
                <w:attr w:name="ProductID" w:val="2422 m"/>
              </w:smartTagPr>
              <w:r w:rsidRPr="0032190F">
                <w:rPr>
                  <w:sz w:val="20"/>
                  <w:szCs w:val="20"/>
                  <w:lang w:val="fr-FR"/>
                </w:rPr>
                <w:t>2422 m</w:t>
              </w:r>
            </w:smartTag>
            <w:r w:rsidRPr="0032190F">
              <w:rPr>
                <w:sz w:val="20"/>
                <w:szCs w:val="20"/>
                <w:lang w:val="fr-FR"/>
              </w:rPr>
              <w:t>), indique l’existence de paysages ouverts. pelouse à Gentianaceae</w:t>
            </w:r>
          </w:p>
        </w:tc>
        <w:tc>
          <w:tcPr>
            <w:tcW w:w="2160" w:type="dxa"/>
            <w:vAlign w:val="center"/>
          </w:tcPr>
          <w:p w14:paraId="0DC1EE18" w14:textId="77777777" w:rsidR="00B95DE1" w:rsidRDefault="000152C6" w:rsidP="00C73F91">
            <w:pPr>
              <w:jc w:val="center"/>
              <w:rPr>
                <w:sz w:val="20"/>
                <w:szCs w:val="20"/>
              </w:rPr>
            </w:pPr>
            <w:r w:rsidRPr="00BD71D9">
              <w:rPr>
                <w:sz w:val="20"/>
                <w:szCs w:val="20"/>
              </w:rPr>
              <w:t>BIB 314 p. 236</w:t>
            </w:r>
          </w:p>
          <w:p w14:paraId="556F37FB" w14:textId="77CDA5B0" w:rsidR="000152C6" w:rsidRPr="00BD71D9" w:rsidRDefault="00B95DE1" w:rsidP="00C73F91">
            <w:pPr>
              <w:jc w:val="center"/>
              <w:rPr>
                <w:sz w:val="20"/>
                <w:szCs w:val="20"/>
              </w:rPr>
            </w:pPr>
            <w:r>
              <w:rPr>
                <w:sz w:val="20"/>
                <w:szCs w:val="20"/>
              </w:rPr>
              <w:t>BIB</w:t>
            </w:r>
            <w:r w:rsidR="000152C6" w:rsidRPr="00BD71D9">
              <w:rPr>
                <w:sz w:val="20"/>
                <w:szCs w:val="20"/>
              </w:rPr>
              <w:t xml:space="preserve"> 238 p. 173</w:t>
            </w:r>
          </w:p>
        </w:tc>
      </w:tr>
    </w:tbl>
    <w:p w14:paraId="31F1ADC0" w14:textId="77777777" w:rsidR="000152C6" w:rsidRDefault="000152C6" w:rsidP="000152C6"/>
    <w:p w14:paraId="1FA373A5" w14:textId="77777777" w:rsidR="000152C6" w:rsidRDefault="000152C6" w:rsidP="00647EA0">
      <w:pPr>
        <w:pStyle w:val="Heading5"/>
      </w:pPr>
      <w:bookmarkStart w:id="5750" w:name="Desc_ZXVIIIGIR78alpha"/>
      <w:r>
        <w:t>ZXVIIIGIR78@a</w:t>
      </w:r>
    </w:p>
    <w:bookmarkEnd w:id="5750"/>
    <w:p w14:paraId="5C985310" w14:textId="77777777" w:rsidR="000152C6" w:rsidRDefault="000152C6" w:rsidP="000152C6"/>
    <w:p w14:paraId="5AB769A6" w14:textId="21F639B7" w:rsidR="000152C6" w:rsidRPr="0032190F" w:rsidRDefault="000152C6" w:rsidP="000152C6">
      <w:pPr>
        <w:rPr>
          <w:lang w:val="fr-FR"/>
        </w:rPr>
      </w:pPr>
      <w:r w:rsidRPr="0032190F">
        <w:rPr>
          <w:lang w:val="fr-FR"/>
        </w:rPr>
        <w:t xml:space="preserve">Cette dalle plate montre une lame de Hallebarde dont le manche se poursuit en s’enroulant (cf </w:t>
      </w:r>
      <w:hyperlink r:id="rId14469" w:anchor="Desc_ZVIIIGIVR41" w:history="1">
        <w:r w:rsidRPr="0032190F">
          <w:rPr>
            <w:rStyle w:val="Hyperlink"/>
            <w:lang w:val="fr-FR"/>
          </w:rPr>
          <w:t>ZVIIIGIVR4(1)</w:t>
        </w:r>
      </w:hyperlink>
      <w:r w:rsidRPr="0032190F">
        <w:rPr>
          <w:lang w:val="fr-FR"/>
        </w:rPr>
        <w:t>)</w:t>
      </w:r>
    </w:p>
    <w:p w14:paraId="495CE12B" w14:textId="77777777" w:rsidR="000152C6" w:rsidRPr="0032190F" w:rsidRDefault="000152C6" w:rsidP="000152C6">
      <w:pPr>
        <w:pStyle w:val="Heading4"/>
        <w:numPr>
          <w:ilvl w:val="3"/>
          <w:numId w:val="0"/>
        </w:numPr>
        <w:tabs>
          <w:tab w:val="num" w:pos="2520"/>
        </w:tabs>
        <w:spacing w:before="240" w:after="60"/>
        <w:ind w:left="2160"/>
      </w:pPr>
      <w:r w:rsidRPr="0032190F">
        <w:t>ZXVIIIGII</w:t>
      </w:r>
    </w:p>
    <w:p w14:paraId="0B36FCA0" w14:textId="77777777" w:rsidR="000152C6" w:rsidRPr="0032190F" w:rsidRDefault="000152C6" w:rsidP="000152C6">
      <w:pPr>
        <w:rPr>
          <w:lang w:val="fr-FR"/>
        </w:rPr>
      </w:pPr>
    </w:p>
    <w:p w14:paraId="57863CF9" w14:textId="77777777" w:rsidR="000152C6" w:rsidRPr="0032190F" w:rsidRDefault="000152C6" w:rsidP="00647EA0">
      <w:pPr>
        <w:pStyle w:val="Heading5"/>
      </w:pPr>
      <w:r w:rsidRPr="0032190F">
        <w:lastRenderedPageBreak/>
        <w:t>ZXVIIIGIIR14@a</w:t>
      </w:r>
    </w:p>
    <w:p w14:paraId="53DDF4CC" w14:textId="77777777" w:rsidR="000152C6" w:rsidRPr="0032190F" w:rsidRDefault="000152C6" w:rsidP="000152C6">
      <w:pPr>
        <w:rPr>
          <w:lang w:val="fr-FR"/>
        </w:rPr>
      </w:pPr>
    </w:p>
    <w:p w14:paraId="050515DF" w14:textId="1EA88283" w:rsidR="000152C6" w:rsidRPr="0032190F" w:rsidRDefault="000152C6" w:rsidP="000152C6">
      <w:pPr>
        <w:rPr>
          <w:lang w:val="fr-FR"/>
        </w:rPr>
      </w:pPr>
      <w:r w:rsidRPr="0032190F">
        <w:rPr>
          <w:lang w:val="fr-FR"/>
        </w:rPr>
        <w:t xml:space="preserve">Voir </w:t>
      </w:r>
      <w:hyperlink r:id="rId14470" w:anchor="Desc_UG_Surface_Lisse_Superieure" w:history="1">
        <w:r w:rsidRPr="0032190F">
          <w:rPr>
            <w:rStyle w:val="Hyperlink"/>
            <w:lang w:val="fr-FR"/>
          </w:rPr>
          <w:t>Grande Surface Lisse Supérieure</w:t>
        </w:r>
      </w:hyperlink>
    </w:p>
    <w:p w14:paraId="2F24C4BC" w14:textId="77777777" w:rsidR="000152C6" w:rsidRPr="0032190F" w:rsidRDefault="000152C6" w:rsidP="000152C6">
      <w:pPr>
        <w:rPr>
          <w:lang w:val="fr-FR"/>
        </w:rPr>
      </w:pPr>
    </w:p>
    <w:p w14:paraId="309C2708" w14:textId="77777777" w:rsidR="000152C6" w:rsidRPr="0032190F" w:rsidRDefault="000152C6" w:rsidP="000152C6">
      <w:pPr>
        <w:rPr>
          <w:lang w:val="fr-FR"/>
        </w:rPr>
      </w:pPr>
      <w:r w:rsidRPr="0032190F">
        <w:rPr>
          <w:lang w:val="fr-FR"/>
        </w:rPr>
        <w:t>En comptant les corniformes isolés, attelés (attelages seuls ou tenus par un personnage) on compte 91 figures de cornus (BD Mica 8/04/2010)</w:t>
      </w:r>
    </w:p>
    <w:p w14:paraId="7192235D" w14:textId="77777777" w:rsidR="000152C6" w:rsidRPr="0032190F" w:rsidRDefault="000152C6" w:rsidP="00647EA0">
      <w:pPr>
        <w:pStyle w:val="Heading5"/>
      </w:pPr>
      <w:r w:rsidRPr="0032190F">
        <w:t>ZXVIIIGIIR14@b</w:t>
      </w:r>
    </w:p>
    <w:p w14:paraId="0E638F3D" w14:textId="77777777" w:rsidR="000152C6" w:rsidRPr="0032190F" w:rsidRDefault="000152C6" w:rsidP="000152C6">
      <w:pPr>
        <w:rPr>
          <w:lang w:val="fr-FR"/>
        </w:rPr>
      </w:pPr>
    </w:p>
    <w:p w14:paraId="1C7AD2BB" w14:textId="77777777" w:rsidR="000152C6" w:rsidRPr="0032190F" w:rsidRDefault="000152C6" w:rsidP="00647EA0">
      <w:pPr>
        <w:pStyle w:val="Heading5"/>
      </w:pPr>
      <w:bookmarkStart w:id="5751" w:name="Desc_ZXVIIIGIIR14delta"/>
      <w:r w:rsidRPr="0032190F">
        <w:t>ZXVIIIGIIR14@c</w:t>
      </w:r>
      <w:r>
        <w:rPr>
          <w:rFonts w:ascii="Symbol" w:hAnsi="Symbol"/>
        </w:rPr>
        <w:t></w:t>
      </w:r>
      <w:r>
        <w:rPr>
          <w:rFonts w:ascii="Symbol" w:hAnsi="Symbol"/>
        </w:rPr>
        <w:t></w:t>
      </w:r>
      <w:r w:rsidRPr="0032190F">
        <w:t>roche du Pied</w:t>
      </w:r>
    </w:p>
    <w:bookmarkEnd w:id="5751"/>
    <w:p w14:paraId="2EF312EC" w14:textId="77777777" w:rsidR="000152C6" w:rsidRPr="0032190F" w:rsidRDefault="000152C6" w:rsidP="000152C6">
      <w:pPr>
        <w:rPr>
          <w:lang w:val="fr-FR"/>
        </w:rPr>
      </w:pPr>
    </w:p>
    <w:p w14:paraId="3E29AA0C" w14:textId="110B5FC6" w:rsidR="000152C6" w:rsidRPr="0032190F" w:rsidRDefault="000152C6" w:rsidP="000152C6">
      <w:pPr>
        <w:rPr>
          <w:lang w:val="fr-FR"/>
        </w:rPr>
      </w:pPr>
      <w:r w:rsidRPr="0032190F">
        <w:rPr>
          <w:lang w:val="fr-FR"/>
        </w:rPr>
        <w:t xml:space="preserve">Voir </w:t>
      </w:r>
      <w:hyperlink r:id="rId14471" w:anchor="Desc_UG_Surface_Lisse_Superieure" w:history="1">
        <w:r w:rsidRPr="0032190F">
          <w:rPr>
            <w:rStyle w:val="Hyperlink"/>
            <w:lang w:val="fr-FR"/>
          </w:rPr>
          <w:t>Grande Surface Lisse Supérieure</w:t>
        </w:r>
      </w:hyperlink>
    </w:p>
    <w:p w14:paraId="5F6D5EAE" w14:textId="77777777" w:rsidR="000152C6" w:rsidRPr="0032190F" w:rsidRDefault="000152C6" w:rsidP="000152C6">
      <w:pPr>
        <w:rPr>
          <w:lang w:val="fr-FR"/>
        </w:rPr>
      </w:pPr>
    </w:p>
    <w:p w14:paraId="01D62EA1" w14:textId="77777777" w:rsidR="000152C6" w:rsidRPr="0032190F" w:rsidRDefault="000152C6" w:rsidP="000152C6">
      <w:pPr>
        <w:rPr>
          <w:lang w:val="fr-FR"/>
        </w:rPr>
      </w:pPr>
      <w:r w:rsidRPr="0032190F">
        <w:rPr>
          <w:lang w:val="fr-FR"/>
        </w:rPr>
        <w:t>Cette surface gravée, divisée en 22 faces et disposée sur les zones rouges des ciappes (</w:t>
      </w:r>
      <w:smartTag w:uri="urn:schemas-microsoft-com:office:smarttags" w:element="metricconverter">
        <w:smartTagPr>
          <w:attr w:name="ProductID" w:val="60 m￨tres"/>
        </w:smartTagPr>
        <w:r w:rsidRPr="0032190F">
          <w:rPr>
            <w:lang w:val="fr-FR"/>
          </w:rPr>
          <w:t>60 mètres</w:t>
        </w:r>
      </w:smartTag>
      <w:r w:rsidRPr="0032190F">
        <w:rPr>
          <w:lang w:val="fr-FR"/>
        </w:rPr>
        <w:t xml:space="preserve"> environ au SE) de la roche 14@a, comporte de nombreux corniformes dont aucun n’a un un corps linéaire (SS BIB)</w:t>
      </w:r>
    </w:p>
    <w:p w14:paraId="10C77BCE" w14:textId="77777777" w:rsidR="00C73F91" w:rsidRPr="0032190F" w:rsidRDefault="00C73F91" w:rsidP="000152C6">
      <w:pPr>
        <w:rPr>
          <w:lang w:val="fr-FR"/>
        </w:rPr>
      </w:pPr>
      <w:r w:rsidRPr="0032190F">
        <w:rPr>
          <w:lang w:val="fr-FR"/>
        </w:rPr>
        <w:t>Gravure en forme d'empreinte de pied (SS BIB)</w:t>
      </w:r>
    </w:p>
    <w:p w14:paraId="4FE552D9" w14:textId="77777777" w:rsidR="000152C6" w:rsidRPr="0032190F" w:rsidRDefault="000152C6" w:rsidP="000152C6">
      <w:pPr>
        <w:rPr>
          <w:lang w:val="fr-FR"/>
        </w:rPr>
      </w:pPr>
    </w:p>
    <w:p w14:paraId="2BA8247A" w14:textId="77777777" w:rsidR="000152C6" w:rsidRPr="0032190F" w:rsidRDefault="000152C6" w:rsidP="000152C6">
      <w:pPr>
        <w:rPr>
          <w:lang w:val="fr-FR"/>
        </w:rPr>
      </w:pPr>
      <w:r w:rsidRPr="0032190F">
        <w:rPr>
          <w:lang w:val="fr-FR"/>
        </w:rPr>
        <w:t>En comptant les corniformes isolés, attelés (attelages seuls ou tenus par un personnage) on compte 87 figures de cornus (BD Mica 8/04/2010)</w:t>
      </w:r>
    </w:p>
    <w:p w14:paraId="6C8C2765" w14:textId="77777777" w:rsidR="000152C6" w:rsidRPr="0032190F" w:rsidRDefault="000152C6" w:rsidP="000152C6">
      <w:pPr>
        <w:rPr>
          <w:lang w:val="fr-FR"/>
        </w:rPr>
      </w:pPr>
    </w:p>
    <w:p w14:paraId="57D04E0B" w14:textId="77777777" w:rsidR="000152C6" w:rsidRPr="0032190F" w:rsidRDefault="000152C6" w:rsidP="00647EA0">
      <w:pPr>
        <w:pStyle w:val="Heading5"/>
      </w:pPr>
      <w:bookmarkStart w:id="5752" w:name="Desc_ZXVIIIGIIR27alpha"/>
      <w:r w:rsidRPr="0032190F">
        <w:t>ZXVIIIGIIR27@a</w:t>
      </w:r>
    </w:p>
    <w:bookmarkEnd w:id="5752"/>
    <w:p w14:paraId="6D4EDBAD" w14:textId="77777777" w:rsidR="000152C6" w:rsidRPr="0032190F" w:rsidRDefault="000152C6" w:rsidP="000152C6">
      <w:pPr>
        <w:rPr>
          <w:lang w:val="fr-FR"/>
        </w:rPr>
      </w:pPr>
    </w:p>
    <w:p w14:paraId="054E7A55" w14:textId="77777777" w:rsidR="000152C6" w:rsidRPr="0032190F" w:rsidRDefault="000152C6" w:rsidP="000152C6">
      <w:pPr>
        <w:rPr>
          <w:lang w:val="fr-FR"/>
        </w:rPr>
      </w:pPr>
      <w:r w:rsidRPr="0032190F">
        <w:rPr>
          <w:lang w:val="fr-FR"/>
        </w:rPr>
        <w:t>En comptant les corniformes isolés, attelés (attelages seuls ou tenus par un personnage) on compte 90 figures de cornus (BD Mica 8/04/2010)</w:t>
      </w:r>
    </w:p>
    <w:p w14:paraId="2EB7B35F" w14:textId="6B355972" w:rsidR="000152C6" w:rsidRPr="0032190F" w:rsidRDefault="000152C6" w:rsidP="000152C6">
      <w:pPr>
        <w:rPr>
          <w:lang w:val="fr-FR"/>
        </w:rPr>
      </w:pPr>
      <w:r w:rsidRPr="0032190F">
        <w:rPr>
          <w:lang w:val="fr-FR"/>
        </w:rPr>
        <w:t xml:space="preserve">Une </w:t>
      </w:r>
      <w:hyperlink r:id="rId14472" w:anchor="Typ_Bego_Hallebardes" w:history="1">
        <w:r w:rsidRPr="0032190F">
          <w:rPr>
            <w:rStyle w:val="Hyperlink"/>
            <w:lang w:val="fr-FR"/>
          </w:rPr>
          <w:t>Hallebarde</w:t>
        </w:r>
      </w:hyperlink>
      <w:r w:rsidRPr="0032190F">
        <w:rPr>
          <w:lang w:val="fr-FR"/>
        </w:rPr>
        <w:t xml:space="preserve"> (fig. 29) plus grande que la moyenne des Hallebardes de Fonta montre un double cercle à sa partie proximale (SS BIB).</w:t>
      </w:r>
    </w:p>
    <w:p w14:paraId="58690898" w14:textId="77777777" w:rsidR="000152C6" w:rsidRPr="0032190F" w:rsidRDefault="000152C6" w:rsidP="000152C6">
      <w:pPr>
        <w:rPr>
          <w:lang w:val="fr-FR"/>
        </w:rPr>
      </w:pPr>
    </w:p>
    <w:p w14:paraId="507B9B31" w14:textId="77777777" w:rsidR="000152C6" w:rsidRPr="0032190F" w:rsidRDefault="000152C6" w:rsidP="00647EA0">
      <w:pPr>
        <w:pStyle w:val="Heading5"/>
      </w:pPr>
      <w:bookmarkStart w:id="5753" w:name="Desc_ZXVIIIGIIR44beta"/>
      <w:r w:rsidRPr="0032190F">
        <w:t>ZXVIIIGIIR44@b, Big Beast Rock</w:t>
      </w:r>
    </w:p>
    <w:bookmarkEnd w:id="5753"/>
    <w:p w14:paraId="30FD76D3" w14:textId="77777777" w:rsidR="000152C6" w:rsidRPr="0032190F" w:rsidRDefault="000152C6" w:rsidP="000152C6">
      <w:pPr>
        <w:rPr>
          <w:lang w:val="fr-FR"/>
        </w:rPr>
      </w:pPr>
    </w:p>
    <w:p w14:paraId="06C45632" w14:textId="77777777" w:rsidR="000152C6" w:rsidRPr="0032190F" w:rsidRDefault="000152C6" w:rsidP="000152C6">
      <w:pPr>
        <w:rPr>
          <w:lang w:val="fr-FR"/>
        </w:rPr>
      </w:pPr>
      <w:r w:rsidRPr="0032190F">
        <w:rPr>
          <w:lang w:val="fr-FR"/>
        </w:rPr>
        <w:t xml:space="preserve">C’est la </w:t>
      </w:r>
      <w:r w:rsidRPr="0032190F">
        <w:rPr>
          <w:i/>
          <w:lang w:val="fr-FR"/>
        </w:rPr>
        <w:t>Big Beast Rock</w:t>
      </w:r>
      <w:r w:rsidRPr="0032190F">
        <w:rPr>
          <w:lang w:val="fr-FR"/>
        </w:rPr>
        <w:t xml:space="preserve"> qui donne son nom au Big Beast Gully et qui prend son nom d’une figration de cornu mesurant </w:t>
      </w:r>
      <w:smartTag w:uri="urn:schemas-microsoft-com:office:smarttags" w:element="metricconverter">
        <w:smartTagPr>
          <w:attr w:name="ProductID" w:val="3,26 m"/>
        </w:smartTagPr>
        <w:r w:rsidRPr="0032190F">
          <w:rPr>
            <w:lang w:val="fr-FR"/>
          </w:rPr>
          <w:t>3,26 m</w:t>
        </w:r>
      </w:smartTag>
      <w:r w:rsidRPr="0032190F">
        <w:rPr>
          <w:lang w:val="fr-FR"/>
        </w:rPr>
        <w:t xml:space="preserve"> de long (BIB 420)</w:t>
      </w:r>
    </w:p>
    <w:p w14:paraId="352B71F7" w14:textId="77777777" w:rsidR="000152C6" w:rsidRPr="0032190F" w:rsidRDefault="000152C6" w:rsidP="000152C6">
      <w:pPr>
        <w:rPr>
          <w:lang w:val="fr-FR"/>
        </w:rPr>
      </w:pPr>
    </w:p>
    <w:p w14:paraId="5EBFD43D" w14:textId="77777777" w:rsidR="000152C6" w:rsidRPr="0032190F" w:rsidRDefault="000152C6" w:rsidP="00647EA0">
      <w:pPr>
        <w:pStyle w:val="Heading5"/>
      </w:pPr>
      <w:bookmarkStart w:id="5754" w:name="Desc_ZXVIIIGIIR47alpha"/>
      <w:r w:rsidRPr="0032190F">
        <w:t>ZXVIIIGIIR47@a</w:t>
      </w:r>
    </w:p>
    <w:bookmarkEnd w:id="5754"/>
    <w:p w14:paraId="003E1B41" w14:textId="77777777" w:rsidR="000152C6" w:rsidRPr="0032190F" w:rsidRDefault="000152C6" w:rsidP="000152C6">
      <w:pPr>
        <w:rPr>
          <w:lang w:val="fr-FR"/>
        </w:rPr>
      </w:pPr>
    </w:p>
    <w:p w14:paraId="69A84016" w14:textId="3B698F25" w:rsidR="000152C6" w:rsidRPr="0032190F" w:rsidRDefault="000152C6" w:rsidP="000152C6">
      <w:pPr>
        <w:rPr>
          <w:lang w:val="fr-FR"/>
        </w:rPr>
      </w:pPr>
      <w:r w:rsidRPr="0032190F">
        <w:rPr>
          <w:lang w:val="fr-FR"/>
        </w:rPr>
        <w:t>La plus grande figure d’homme (</w:t>
      </w:r>
      <w:smartTag w:uri="urn:schemas-microsoft-com:office:smarttags" w:element="metricconverter">
        <w:smartTagPr>
          <w:attr w:name="ProductID" w:val="19 cm"/>
        </w:smartTagPr>
        <w:r w:rsidRPr="0032190F">
          <w:rPr>
            <w:lang w:val="fr-FR"/>
          </w:rPr>
          <w:t>19 cm</w:t>
        </w:r>
      </w:smartTag>
      <w:r w:rsidRPr="0032190F">
        <w:rPr>
          <w:lang w:val="fr-FR"/>
        </w:rPr>
        <w:t xml:space="preserve"> x </w:t>
      </w:r>
      <w:smartTag w:uri="urn:schemas-microsoft-com:office:smarttags" w:element="metricconverter">
        <w:smartTagPr>
          <w:attr w:name="ProductID" w:val="11 cm"/>
        </w:smartTagPr>
        <w:r w:rsidRPr="0032190F">
          <w:rPr>
            <w:lang w:val="fr-FR"/>
          </w:rPr>
          <w:t>11 cm</w:t>
        </w:r>
      </w:smartTag>
      <w:r w:rsidRPr="0032190F">
        <w:rPr>
          <w:lang w:val="fr-FR"/>
        </w:rPr>
        <w:t xml:space="preserve">) de Fontanalba est sur cette roche (Bicknell 1913 p. 61 pl. XIII 76). Il s’agit d’un </w:t>
      </w:r>
      <w:hyperlink r:id="rId14473" w:anchor="Typ_Bego_Personnages" w:history="1">
        <w:r w:rsidRPr="0032190F">
          <w:rPr>
            <w:rStyle w:val="Hyperlink"/>
            <w:lang w:val="fr-FR"/>
          </w:rPr>
          <w:t>Personnage</w:t>
        </w:r>
      </w:hyperlink>
      <w:r w:rsidRPr="0032190F">
        <w:rPr>
          <w:lang w:val="fr-FR"/>
        </w:rPr>
        <w:t xml:space="preserve"> qui est très ressemblant à celui disposé sur la roche </w:t>
      </w:r>
      <w:hyperlink w:anchor="Desc_ZVIIIGVIIR12" w:history="1">
        <w:r w:rsidRPr="0032190F">
          <w:rPr>
            <w:rStyle w:val="Hyperlink"/>
            <w:lang w:val="fr-FR"/>
          </w:rPr>
          <w:t>ZVIIIGVIIR1(2)</w:t>
        </w:r>
      </w:hyperlink>
      <w:r w:rsidRPr="0032190F">
        <w:rPr>
          <w:lang w:val="fr-FR"/>
        </w:rPr>
        <w:t xml:space="preserve"> (SS BIB)</w:t>
      </w:r>
    </w:p>
    <w:p w14:paraId="76AF8407" w14:textId="77777777" w:rsidR="000152C6" w:rsidRPr="0032190F" w:rsidRDefault="000152C6" w:rsidP="000152C6">
      <w:pPr>
        <w:rPr>
          <w:lang w:val="fr-FR"/>
        </w:rPr>
      </w:pPr>
    </w:p>
    <w:p w14:paraId="4668E852" w14:textId="77777777" w:rsidR="000152C6" w:rsidRPr="0032190F" w:rsidRDefault="000152C6" w:rsidP="00647EA0">
      <w:pPr>
        <w:pStyle w:val="Heading5"/>
      </w:pPr>
      <w:r w:rsidRPr="0032190F">
        <w:t>ZXVIIGIIR72@a</w:t>
      </w:r>
    </w:p>
    <w:p w14:paraId="41A55B4B" w14:textId="77777777" w:rsidR="000152C6" w:rsidRPr="0032190F" w:rsidRDefault="000152C6" w:rsidP="000152C6">
      <w:pPr>
        <w:rPr>
          <w:lang w:val="fr-FR"/>
        </w:rPr>
      </w:pPr>
      <w:r w:rsidRPr="0032190F">
        <w:rPr>
          <w:lang w:val="fr-FR"/>
        </w:rPr>
        <w:t>Continue 72@b</w:t>
      </w:r>
    </w:p>
    <w:p w14:paraId="7FAC2D59" w14:textId="77777777" w:rsidR="000152C6" w:rsidRPr="0032190F" w:rsidRDefault="000152C6" w:rsidP="00647EA0">
      <w:pPr>
        <w:pStyle w:val="Heading5"/>
      </w:pPr>
      <w:bookmarkStart w:id="5755" w:name="Desc_ZXVIIIGIIR72beta"/>
      <w:r w:rsidRPr="0032190F">
        <w:t>ZXVIIIGIIR72@b</w:t>
      </w:r>
    </w:p>
    <w:bookmarkEnd w:id="5755"/>
    <w:p w14:paraId="0B54BF1F" w14:textId="77777777" w:rsidR="000152C6" w:rsidRPr="0032190F" w:rsidRDefault="000152C6" w:rsidP="000152C6">
      <w:pPr>
        <w:rPr>
          <w:lang w:val="fr-FR"/>
        </w:rPr>
      </w:pPr>
    </w:p>
    <w:p w14:paraId="4D34D19E" w14:textId="77777777" w:rsidR="000152C6" w:rsidRPr="0032190F" w:rsidRDefault="000152C6" w:rsidP="000152C6">
      <w:pPr>
        <w:rPr>
          <w:lang w:val="fr-FR"/>
        </w:rPr>
      </w:pPr>
      <w:r w:rsidRPr="0032190F">
        <w:rPr>
          <w:lang w:val="fr-FR"/>
        </w:rPr>
        <w:lastRenderedPageBreak/>
        <w:t>Cette roche présente la plus longue série de corniformes en ligne avec 7 corniformes (Serres 2001 p. 56)</w:t>
      </w:r>
    </w:p>
    <w:p w14:paraId="7E5A6D91" w14:textId="77777777" w:rsidR="000152C6" w:rsidRPr="0032190F" w:rsidRDefault="000152C6" w:rsidP="00647EA0">
      <w:pPr>
        <w:pStyle w:val="Heading5"/>
      </w:pPr>
      <w:bookmarkStart w:id="5756" w:name="Desc_ZXVIIIGIIR77alpha"/>
      <w:r w:rsidRPr="0032190F">
        <w:t>ZXVIIIGIIR77@a</w:t>
      </w:r>
    </w:p>
    <w:bookmarkEnd w:id="5756"/>
    <w:p w14:paraId="6E2A4557" w14:textId="77777777" w:rsidR="000152C6" w:rsidRPr="0032190F" w:rsidRDefault="000152C6" w:rsidP="000152C6">
      <w:pPr>
        <w:jc w:val="both"/>
        <w:rPr>
          <w:lang w:val="fr-FR"/>
        </w:rPr>
      </w:pPr>
    </w:p>
    <w:p w14:paraId="66B30992" w14:textId="0B6DA569" w:rsidR="000152C6" w:rsidRPr="0032190F" w:rsidRDefault="000152C6" w:rsidP="000152C6">
      <w:pPr>
        <w:jc w:val="both"/>
        <w:rPr>
          <w:lang w:val="fr-FR"/>
        </w:rPr>
      </w:pPr>
      <w:r w:rsidRPr="0032190F">
        <w:rPr>
          <w:lang w:val="fr-FR"/>
        </w:rPr>
        <w:t xml:space="preserve">Cette affleurementpatiné orange-gris est situé dans le </w:t>
      </w:r>
      <w:r w:rsidRPr="0032190F">
        <w:rPr>
          <w:i/>
          <w:lang w:val="fr-FR"/>
        </w:rPr>
        <w:t>Vallon marécageux</w:t>
      </w:r>
      <w:r w:rsidRPr="0032190F">
        <w:rPr>
          <w:lang w:val="fr-FR"/>
        </w:rPr>
        <w:t xml:space="preserve"> décrit par Bicknell (Bicknell 1913 p. 94, 95). Il présente une </w:t>
      </w:r>
      <w:hyperlink r:id="rId14474" w:anchor="Typ_Bego_Peaux" w:history="1">
        <w:r w:rsidRPr="0032190F">
          <w:rPr>
            <w:rStyle w:val="Hyperlink"/>
            <w:lang w:val="fr-FR"/>
          </w:rPr>
          <w:t>Peau </w:t>
        </w:r>
      </w:hyperlink>
      <w:r w:rsidRPr="0032190F">
        <w:rPr>
          <w:lang w:val="fr-FR"/>
        </w:rPr>
        <w:t>(fig. 3) associée à uneautre Peau plus petite [</w:t>
      </w:r>
      <w:r w:rsidRPr="0032190F">
        <w:rPr>
          <w:i/>
          <w:lang w:val="fr-FR"/>
        </w:rPr>
        <w:t>personnage en position d’orant</w:t>
      </w:r>
      <w:r w:rsidRPr="0032190F">
        <w:rPr>
          <w:lang w:val="fr-FR"/>
        </w:rPr>
        <w:t>] (fig 2) (SS BIB)</w:t>
      </w:r>
    </w:p>
    <w:p w14:paraId="7D8326B0" w14:textId="7F11828C" w:rsidR="000152C6" w:rsidRPr="0032190F" w:rsidRDefault="000152C6" w:rsidP="000152C6">
      <w:pPr>
        <w:ind w:firstLine="454"/>
        <w:jc w:val="both"/>
        <w:rPr>
          <w:lang w:val="fr-FR"/>
        </w:rPr>
      </w:pPr>
      <w:r w:rsidRPr="0032190F">
        <w:rPr>
          <w:lang w:val="fr-FR"/>
        </w:rPr>
        <w:t xml:space="preserve">La Peau3 montre un surcreusement d’une barre divisant la figure au tiers inférieur réalisée avant ou après qu’elle soit entièrement piquetée. En cela elle se rapproche de </w:t>
      </w:r>
      <w:hyperlink r:id="rId14475" w:anchor="Desc_ZXVIIGIIR46gamma" w:history="1">
        <w:r w:rsidRPr="0032190F">
          <w:rPr>
            <w:rStyle w:val="Hyperlink"/>
            <w:lang w:val="fr-FR"/>
          </w:rPr>
          <w:t>ZXVIIGIIR46@c</w:t>
        </w:r>
      </w:hyperlink>
      <w:r w:rsidRPr="0032190F">
        <w:rPr>
          <w:lang w:val="fr-FR"/>
        </w:rPr>
        <w:t xml:space="preserve"> fig. 5 (SS BIB)</w:t>
      </w:r>
    </w:p>
    <w:p w14:paraId="2B70296C" w14:textId="7D1B69E6" w:rsidR="000152C6" w:rsidRPr="0032190F" w:rsidRDefault="000152C6" w:rsidP="000152C6">
      <w:pPr>
        <w:ind w:firstLine="454"/>
        <w:jc w:val="both"/>
        <w:rPr>
          <w:lang w:val="fr-FR"/>
        </w:rPr>
      </w:pPr>
      <w:r w:rsidRPr="0032190F">
        <w:rPr>
          <w:lang w:val="fr-FR"/>
        </w:rPr>
        <w:t xml:space="preserve">Cette observation est à mettre au crédit d’une hypothèse voyant une relation iconographique entre Peaux et </w:t>
      </w:r>
      <w:hyperlink r:id="rId14476" w:anchor="Typ_Bego_Figures_Franges" w:history="1">
        <w:r w:rsidRPr="0032190F">
          <w:rPr>
            <w:rStyle w:val="Hyperlink"/>
            <w:lang w:val="fr-FR"/>
          </w:rPr>
          <w:t>Figures à Franges</w:t>
        </w:r>
      </w:hyperlink>
      <w:r w:rsidRPr="0032190F">
        <w:rPr>
          <w:lang w:val="fr-FR"/>
        </w:rPr>
        <w:t xml:space="preserve"> (Cahier ciel 2007 p. 25)</w:t>
      </w:r>
    </w:p>
    <w:p w14:paraId="08F1D4E7" w14:textId="77777777" w:rsidR="000152C6" w:rsidRPr="0032190F" w:rsidRDefault="000152C6" w:rsidP="000152C6">
      <w:pPr>
        <w:jc w:val="both"/>
        <w:rPr>
          <w:lang w:val="fr-FR"/>
        </w:rPr>
      </w:pPr>
    </w:p>
    <w:p w14:paraId="40814C07" w14:textId="77777777" w:rsidR="000152C6" w:rsidRPr="0032190F" w:rsidRDefault="000152C6" w:rsidP="000152C6">
      <w:pPr>
        <w:jc w:val="both"/>
        <w:rPr>
          <w:lang w:val="fr-FR"/>
        </w:rPr>
      </w:pPr>
      <w:r w:rsidRPr="0032190F">
        <w:rPr>
          <w:lang w:val="fr-FR"/>
        </w:rPr>
        <w:t>Les échelles de ces deux gravures (Peau et personnage) plaident pour une interprétation de la « peau » comme celle d’une structure agricole et la rapproche de …(SS BIB)</w:t>
      </w:r>
    </w:p>
    <w:p w14:paraId="3B4E8588" w14:textId="77777777" w:rsidR="000152C6" w:rsidRPr="0032190F" w:rsidRDefault="000152C6" w:rsidP="000152C6">
      <w:pPr>
        <w:jc w:val="both"/>
        <w:rPr>
          <w:lang w:val="fr-FR"/>
        </w:rPr>
      </w:pPr>
    </w:p>
    <w:p w14:paraId="4E6575D7" w14:textId="77777777" w:rsidR="000152C6" w:rsidRPr="0032190F" w:rsidRDefault="000152C6" w:rsidP="00647EA0">
      <w:pPr>
        <w:pStyle w:val="Heading5"/>
      </w:pPr>
      <w:bookmarkStart w:id="5757" w:name="Desc_ZXVIIIGIIR77gamma"/>
      <w:r w:rsidRPr="0032190F">
        <w:t>ZXVIIIGIIR77@c</w:t>
      </w:r>
    </w:p>
    <w:p w14:paraId="2566A53B" w14:textId="77777777" w:rsidR="000152C6" w:rsidRPr="0032190F" w:rsidRDefault="000152C6" w:rsidP="000152C6">
      <w:pPr>
        <w:rPr>
          <w:lang w:val="fr-FR"/>
        </w:rPr>
      </w:pPr>
    </w:p>
    <w:p w14:paraId="6DDD8007" w14:textId="7AB25BEE" w:rsidR="000152C6" w:rsidRPr="0032190F" w:rsidRDefault="000152C6" w:rsidP="000152C6">
      <w:pPr>
        <w:jc w:val="both"/>
        <w:rPr>
          <w:lang w:val="fr-FR"/>
        </w:rPr>
      </w:pPr>
      <w:r w:rsidRPr="0032190F">
        <w:rPr>
          <w:lang w:val="fr-FR"/>
        </w:rPr>
        <w:t xml:space="preserve">Pour Dufrenne, avec la gravure de la roche ZXVIIIGIIR77@e, la gravure 34 est une « gravure énigmatique » qui serait lié à </w:t>
      </w:r>
      <w:hyperlink r:id="rId14477" w:anchor="Desc_ZIVGIIIR16D" w:history="1">
        <w:r w:rsidRPr="0032190F">
          <w:rPr>
            <w:rStyle w:val="Hyperlink"/>
            <w:lang w:val="fr-FR"/>
          </w:rPr>
          <w:t>HBZZ</w:t>
        </w:r>
      </w:hyperlink>
      <w:r w:rsidRPr="0032190F">
        <w:rPr>
          <w:lang w:val="fr-FR"/>
        </w:rPr>
        <w:t xml:space="preserve">, tel l’alpha et l’oméga (Dufrenne 1997 p. 181). Classée comme </w:t>
      </w:r>
      <w:hyperlink r:id="rId14478" w:anchor="Typ_Bego_Peaux" w:history="1">
        <w:r w:rsidRPr="0032190F">
          <w:rPr>
            <w:rStyle w:val="Hyperlink"/>
            <w:lang w:val="fr-FR"/>
          </w:rPr>
          <w:t>Peau</w:t>
        </w:r>
      </w:hyperlink>
      <w:r w:rsidRPr="0032190F">
        <w:rPr>
          <w:lang w:val="fr-FR"/>
        </w:rPr>
        <w:t xml:space="preserve"> pour nous (SS BIB)</w:t>
      </w:r>
    </w:p>
    <w:bookmarkEnd w:id="5757"/>
    <w:p w14:paraId="65858434" w14:textId="77777777" w:rsidR="000152C6" w:rsidRPr="0032190F" w:rsidRDefault="000152C6" w:rsidP="000152C6">
      <w:pPr>
        <w:rPr>
          <w:lang w:val="fr-FR"/>
        </w:rPr>
      </w:pPr>
    </w:p>
    <w:p w14:paraId="4E2D9BE0" w14:textId="77777777" w:rsidR="000152C6" w:rsidRPr="0032190F" w:rsidRDefault="000152C6" w:rsidP="00647EA0">
      <w:pPr>
        <w:pStyle w:val="Heading5"/>
      </w:pPr>
      <w:bookmarkStart w:id="5758" w:name="Desc_ZXVIIIGIIR77epsilon"/>
      <w:r w:rsidRPr="0032190F">
        <w:t>ZXVIIIGIIR77@e</w:t>
      </w:r>
    </w:p>
    <w:bookmarkEnd w:id="5758"/>
    <w:p w14:paraId="46C1CA2C" w14:textId="77777777" w:rsidR="000152C6" w:rsidRPr="0032190F" w:rsidRDefault="000152C6" w:rsidP="000152C6">
      <w:pPr>
        <w:rPr>
          <w:lang w:val="fr-FR"/>
        </w:rPr>
      </w:pPr>
    </w:p>
    <w:p w14:paraId="1375E61C" w14:textId="13F48714" w:rsidR="000152C6" w:rsidRPr="0032190F" w:rsidRDefault="000152C6" w:rsidP="000152C6">
      <w:pPr>
        <w:rPr>
          <w:lang w:val="fr-FR"/>
        </w:rPr>
      </w:pPr>
      <w:r w:rsidRPr="0032190F">
        <w:rPr>
          <w:lang w:val="fr-FR"/>
        </w:rPr>
        <w:t xml:space="preserve">Pour Dufrenne, avec la gravure ZXVIIIGIIR77@c, la gravure 20 est une « gravure énigmatique » qui serait lié à HBZZ, tel l’alpha et l’oméga (Dufrenne 1997 p. 181). Classée comme </w:t>
      </w:r>
      <w:hyperlink r:id="rId14479" w:anchor="Typ_Bego_Peaux" w:history="1">
        <w:r w:rsidRPr="0032190F">
          <w:rPr>
            <w:rStyle w:val="Hyperlink"/>
            <w:lang w:val="fr-FR"/>
          </w:rPr>
          <w:t>Peau</w:t>
        </w:r>
      </w:hyperlink>
      <w:r w:rsidRPr="0032190F">
        <w:rPr>
          <w:lang w:val="fr-FR"/>
        </w:rPr>
        <w:t xml:space="preserve"> pour nous (SS BIB)</w:t>
      </w:r>
    </w:p>
    <w:p w14:paraId="2D0977C5" w14:textId="77777777" w:rsidR="000152C6" w:rsidRPr="0032190F" w:rsidRDefault="000152C6" w:rsidP="000152C6">
      <w:pPr>
        <w:rPr>
          <w:lang w:val="fr-FR"/>
        </w:rPr>
      </w:pPr>
    </w:p>
    <w:p w14:paraId="5F4491DD" w14:textId="77777777" w:rsidR="000152C6" w:rsidRPr="0032190F" w:rsidRDefault="000152C6" w:rsidP="000152C6">
      <w:pPr>
        <w:jc w:val="both"/>
        <w:rPr>
          <w:lang w:val="fr-FR"/>
        </w:rPr>
      </w:pPr>
      <w:r w:rsidRPr="0032190F">
        <w:rPr>
          <w:lang w:val="fr-FR"/>
        </w:rPr>
        <w:t>Pour E. Masson (1993) : « Le disposition perpendiculaire au ruisseau du dessin susceptible de figurer l’Arbre de Vie, parachève cette mise en scène en suggérant son émergence depuis le bouillonnement des eaux » (Masson 1993 p. 50). Nous, nous noterons simplement que la gravure interprétée comme un « Arbre de Vie » (fig. 20) est figurée selon le sens commun des gravures et que, comme il s’agit d’une Peau, elle se trouve statistiquement plus suceptible d’être située à proximité d’un ruisseau(SS BIB).</w:t>
      </w:r>
    </w:p>
    <w:p w14:paraId="649CA832" w14:textId="77777777" w:rsidR="000152C6" w:rsidRPr="0032190F" w:rsidRDefault="000152C6" w:rsidP="000152C6">
      <w:pPr>
        <w:pStyle w:val="Heading4"/>
        <w:numPr>
          <w:ilvl w:val="3"/>
          <w:numId w:val="0"/>
        </w:numPr>
        <w:tabs>
          <w:tab w:val="num" w:pos="2520"/>
        </w:tabs>
        <w:spacing w:before="240" w:after="60"/>
        <w:ind w:left="2160"/>
      </w:pPr>
      <w:r w:rsidRPr="0032190F">
        <w:t>ZXVIIIGIII</w:t>
      </w:r>
    </w:p>
    <w:p w14:paraId="68ED68FE" w14:textId="77777777" w:rsidR="000152C6" w:rsidRPr="0032190F" w:rsidRDefault="000152C6" w:rsidP="000152C6">
      <w:pPr>
        <w:rPr>
          <w:lang w:val="fr-FR"/>
        </w:rPr>
      </w:pPr>
    </w:p>
    <w:p w14:paraId="76E1C883" w14:textId="77777777" w:rsidR="000152C6" w:rsidRPr="0032190F" w:rsidRDefault="000152C6" w:rsidP="00647EA0">
      <w:pPr>
        <w:pStyle w:val="Heading5"/>
      </w:pPr>
      <w:bookmarkStart w:id="5759" w:name="Desc_ZXVIIIGIIIR3alpha"/>
      <w:r w:rsidRPr="0032190F">
        <w:t>ZXVIIIGIIIR3@a</w:t>
      </w:r>
    </w:p>
    <w:bookmarkEnd w:id="5759"/>
    <w:p w14:paraId="4ED64D8A" w14:textId="77777777" w:rsidR="000152C6" w:rsidRPr="0032190F" w:rsidRDefault="000152C6" w:rsidP="000152C6">
      <w:pPr>
        <w:rPr>
          <w:lang w:val="fr-FR"/>
        </w:rPr>
      </w:pPr>
    </w:p>
    <w:p w14:paraId="0E697C08" w14:textId="553EF646" w:rsidR="000152C6" w:rsidRPr="0032190F" w:rsidRDefault="000152C6" w:rsidP="000152C6">
      <w:pPr>
        <w:rPr>
          <w:lang w:val="fr-FR"/>
        </w:rPr>
      </w:pPr>
      <w:r w:rsidRPr="0032190F">
        <w:rPr>
          <w:lang w:val="fr-FR"/>
        </w:rPr>
        <w:t xml:space="preserve">Iconographiquement (Attelages avec corniformes à corps linéaires, grande Figure Géométrique, etc.), cette roche est très proche de </w:t>
      </w:r>
      <w:hyperlink r:id="rId14480" w:anchor="Desc_ZXVIIIGIIIR36alpha" w:history="1">
        <w:r w:rsidRPr="0032190F">
          <w:rPr>
            <w:rStyle w:val="Hyperlink"/>
            <w:lang w:val="fr-FR"/>
          </w:rPr>
          <w:t>ZXVIIIGIIIR36@a</w:t>
        </w:r>
      </w:hyperlink>
      <w:r w:rsidRPr="0032190F">
        <w:rPr>
          <w:lang w:val="fr-FR"/>
        </w:rPr>
        <w:t xml:space="preserve"> (SS BIB)</w:t>
      </w:r>
    </w:p>
    <w:p w14:paraId="7FC7EAA9" w14:textId="77777777" w:rsidR="000152C6" w:rsidRPr="0032190F" w:rsidRDefault="000152C6" w:rsidP="00647EA0">
      <w:pPr>
        <w:pStyle w:val="Heading5"/>
      </w:pPr>
      <w:bookmarkStart w:id="5760" w:name="Desc_ZXVIIIGIIR32gamma"/>
      <w:r w:rsidRPr="0032190F">
        <w:t>ZXVIIIGIIIR32@c</w:t>
      </w:r>
    </w:p>
    <w:bookmarkEnd w:id="5760"/>
    <w:p w14:paraId="33825898" w14:textId="77777777" w:rsidR="000152C6" w:rsidRPr="0032190F" w:rsidRDefault="000152C6" w:rsidP="000152C6">
      <w:pPr>
        <w:rPr>
          <w:lang w:val="fr-FR"/>
        </w:rPr>
      </w:pPr>
    </w:p>
    <w:p w14:paraId="2A8D9B28" w14:textId="77777777" w:rsidR="000152C6" w:rsidRPr="0032190F" w:rsidRDefault="000152C6" w:rsidP="000152C6">
      <w:pPr>
        <w:rPr>
          <w:lang w:val="fr-FR"/>
        </w:rPr>
      </w:pPr>
      <w:r w:rsidRPr="0032190F">
        <w:rPr>
          <w:lang w:val="fr-FR"/>
        </w:rPr>
        <w:t>C’est la « Castel Rock » de Bicknell (BIB 420). La figure éponyme est une Topographie (SS BIB).</w:t>
      </w:r>
    </w:p>
    <w:p w14:paraId="15862281" w14:textId="77777777" w:rsidR="000152C6" w:rsidRPr="0032190F" w:rsidRDefault="000152C6" w:rsidP="000152C6">
      <w:pPr>
        <w:rPr>
          <w:lang w:val="fr-FR"/>
        </w:rPr>
      </w:pPr>
    </w:p>
    <w:p w14:paraId="55E66197" w14:textId="77777777" w:rsidR="000152C6" w:rsidRPr="0032190F" w:rsidRDefault="000152C6" w:rsidP="00647EA0">
      <w:pPr>
        <w:pStyle w:val="Heading5"/>
      </w:pPr>
      <w:bookmarkStart w:id="5761" w:name="Desc_ZXVIIIGIIIR33alpha"/>
      <w:r w:rsidRPr="0032190F">
        <w:lastRenderedPageBreak/>
        <w:t>ZXVIIIGIIIR33@a</w:t>
      </w:r>
    </w:p>
    <w:bookmarkEnd w:id="5761"/>
    <w:p w14:paraId="023AB693" w14:textId="77777777" w:rsidR="000152C6" w:rsidRPr="0032190F" w:rsidRDefault="000152C6" w:rsidP="000152C6">
      <w:pPr>
        <w:rPr>
          <w:lang w:val="fr-FR"/>
        </w:rPr>
      </w:pPr>
    </w:p>
    <w:p w14:paraId="217ADB47" w14:textId="173C65E8" w:rsidR="000152C6" w:rsidRPr="0032190F" w:rsidRDefault="000152C6" w:rsidP="000152C6">
      <w:pPr>
        <w:rPr>
          <w:lang w:val="fr-FR"/>
        </w:rPr>
      </w:pPr>
      <w:r w:rsidRPr="0032190F">
        <w:rPr>
          <w:lang w:val="fr-FR"/>
        </w:rPr>
        <w:t xml:space="preserve">Cette roche présente l’un des plus grand </w:t>
      </w:r>
      <w:hyperlink r:id="rId14481" w:anchor="Typ_Bego_Corniformes" w:history="1">
        <w:r w:rsidRPr="0032190F">
          <w:rPr>
            <w:rStyle w:val="Hyperlink"/>
            <w:lang w:val="fr-FR"/>
          </w:rPr>
          <w:t>Corniforme</w:t>
        </w:r>
      </w:hyperlink>
      <w:r w:rsidRPr="0032190F">
        <w:rPr>
          <w:lang w:val="fr-FR"/>
        </w:rPr>
        <w:t xml:space="preserve"> du site (fig. 22) : 265 x </w:t>
      </w:r>
      <w:smartTag w:uri="urn:schemas-microsoft-com:office:smarttags" w:element="metricconverter">
        <w:smartTagPr>
          <w:attr w:name="ProductID" w:val="41 cm"/>
        </w:smartTagPr>
        <w:r w:rsidRPr="0032190F">
          <w:rPr>
            <w:lang w:val="fr-FR"/>
          </w:rPr>
          <w:t>41 cm</w:t>
        </w:r>
      </w:smartTag>
      <w:r w:rsidRPr="0032190F">
        <w:rPr>
          <w:lang w:val="fr-FR"/>
        </w:rPr>
        <w:t xml:space="preserve"> (SS BIB)</w:t>
      </w:r>
    </w:p>
    <w:p w14:paraId="013AFD47" w14:textId="77777777" w:rsidR="000152C6" w:rsidRPr="0032190F" w:rsidRDefault="000152C6" w:rsidP="00647EA0">
      <w:pPr>
        <w:pStyle w:val="Heading5"/>
      </w:pPr>
      <w:bookmarkStart w:id="5762" w:name="Desc_ZXXIIIGIIIR34alpha"/>
      <w:r w:rsidRPr="0032190F">
        <w:t>ZXVIIIGIIIR34@a</w:t>
      </w:r>
      <w:bookmarkEnd w:id="5762"/>
    </w:p>
    <w:p w14:paraId="4F13460A" w14:textId="77777777" w:rsidR="000152C6" w:rsidRPr="0032190F" w:rsidRDefault="000152C6" w:rsidP="000152C6">
      <w:pPr>
        <w:rPr>
          <w:lang w:val="fr-FR"/>
        </w:rPr>
      </w:pPr>
    </w:p>
    <w:p w14:paraId="3172BEC8" w14:textId="77777777" w:rsidR="000152C6" w:rsidRPr="0032190F" w:rsidRDefault="000152C6" w:rsidP="000152C6">
      <w:pPr>
        <w:rPr>
          <w:lang w:val="fr-FR"/>
        </w:rPr>
      </w:pPr>
      <w:r w:rsidRPr="0032190F">
        <w:rPr>
          <w:lang w:val="fr-FR"/>
        </w:rPr>
        <w:t>C’est la « Lobster Rock » (rocher de la langouste) de C. Bicknell (Bicknell 191 » p. 99).</w:t>
      </w:r>
    </w:p>
    <w:p w14:paraId="1A0DD919" w14:textId="77777777" w:rsidR="000152C6" w:rsidRPr="0032190F" w:rsidRDefault="000152C6" w:rsidP="00647EA0">
      <w:pPr>
        <w:pStyle w:val="Heading5"/>
      </w:pPr>
      <w:bookmarkStart w:id="5763" w:name="Desc_ZXXIIIGIIIR35gamma"/>
      <w:r w:rsidRPr="0032190F">
        <w:t>ZXVIIIGIIIR35@c</w:t>
      </w:r>
    </w:p>
    <w:bookmarkEnd w:id="5763"/>
    <w:p w14:paraId="204E50C7" w14:textId="77777777" w:rsidR="000152C6" w:rsidRPr="0032190F" w:rsidRDefault="000152C6" w:rsidP="000152C6">
      <w:pPr>
        <w:rPr>
          <w:lang w:val="fr-FR"/>
        </w:rPr>
      </w:pPr>
    </w:p>
    <w:p w14:paraId="777D9AB6" w14:textId="18E8EFB8" w:rsidR="000152C6" w:rsidRPr="0032190F" w:rsidRDefault="000152C6" w:rsidP="000152C6">
      <w:pPr>
        <w:rPr>
          <w:lang w:val="fr-FR"/>
        </w:rPr>
      </w:pPr>
      <w:r w:rsidRPr="0032190F">
        <w:rPr>
          <w:lang w:val="fr-FR"/>
        </w:rPr>
        <w:t xml:space="preserve">Cette roche, comme les roches voisines </w:t>
      </w:r>
      <w:hyperlink r:id="rId14482" w:anchor="Desc_ZXVIIIGIIIR36alpha" w:history="1">
        <w:r w:rsidRPr="0032190F">
          <w:rPr>
            <w:rStyle w:val="Hyperlink"/>
            <w:lang w:val="fr-FR"/>
          </w:rPr>
          <w:t>ZXVIIIGIIIR36@a</w:t>
        </w:r>
      </w:hyperlink>
      <w:r w:rsidRPr="0032190F">
        <w:rPr>
          <w:lang w:val="fr-FR"/>
        </w:rPr>
        <w:t xml:space="preserve"> et la </w:t>
      </w:r>
      <w:hyperlink r:id="rId14483" w:anchor="Desc_ZXVIIIGIIIR37alpha" w:history="1">
        <w:r w:rsidRPr="0032190F">
          <w:rPr>
            <w:rStyle w:val="Hyperlink"/>
            <w:i/>
            <w:lang w:val="fr-FR"/>
          </w:rPr>
          <w:t>Fork Rock</w:t>
        </w:r>
      </w:hyperlink>
      <w:r w:rsidRPr="0032190F">
        <w:rPr>
          <w:lang w:val="fr-FR"/>
        </w:rPr>
        <w:t xml:space="preserve"> montre un attelage à plus de 2 corniformes (SS BIB).</w:t>
      </w:r>
    </w:p>
    <w:p w14:paraId="28A52FB4" w14:textId="77777777" w:rsidR="000152C6" w:rsidRPr="0032190F" w:rsidRDefault="000152C6" w:rsidP="00647EA0">
      <w:pPr>
        <w:pStyle w:val="Heading5"/>
      </w:pPr>
      <w:bookmarkStart w:id="5764" w:name="Desc_ZXVIIIGIIIR36alpha"/>
      <w:r w:rsidRPr="0032190F">
        <w:t>ZXVIIIGIIIR36@a</w:t>
      </w:r>
    </w:p>
    <w:bookmarkEnd w:id="5764"/>
    <w:p w14:paraId="6423E255" w14:textId="02309556" w:rsidR="000152C6" w:rsidRPr="0032190F" w:rsidRDefault="000152C6" w:rsidP="000152C6">
      <w:pPr>
        <w:rPr>
          <w:lang w:val="fr-FR"/>
        </w:rPr>
      </w:pPr>
      <w:r w:rsidRPr="0032190F">
        <w:rPr>
          <w:lang w:val="fr-FR"/>
        </w:rPr>
        <w:br/>
        <w:t xml:space="preserve">Iconographiquement (Attelages avec corniformes à corps linéaires, grand Réticulé, etc.), cette roche est très proche de </w:t>
      </w:r>
      <w:hyperlink r:id="rId14484" w:anchor="Desc_ZXVIIIGIIIR3alpha" w:history="1">
        <w:r w:rsidRPr="0032190F">
          <w:rPr>
            <w:rStyle w:val="Hyperlink"/>
            <w:lang w:val="fr-FR"/>
          </w:rPr>
          <w:t>ZXVIIIGIIIR3@a</w:t>
        </w:r>
      </w:hyperlink>
      <w:r w:rsidRPr="0032190F">
        <w:rPr>
          <w:lang w:val="fr-FR"/>
        </w:rPr>
        <w:t xml:space="preserve"> (SS BIB).</w:t>
      </w:r>
    </w:p>
    <w:p w14:paraId="4FAEBDD4" w14:textId="77777777" w:rsidR="000152C6" w:rsidRPr="0032190F" w:rsidRDefault="000152C6" w:rsidP="000152C6">
      <w:pPr>
        <w:rPr>
          <w:lang w:val="fr-FR"/>
        </w:rPr>
      </w:pPr>
    </w:p>
    <w:p w14:paraId="7DB55DE1" w14:textId="77777777" w:rsidR="000152C6" w:rsidRPr="0032190F" w:rsidRDefault="000152C6" w:rsidP="00647EA0">
      <w:pPr>
        <w:pStyle w:val="Heading5"/>
      </w:pPr>
      <w:bookmarkStart w:id="5765" w:name="Desc_ZXVIIIGIIIR37alpha"/>
      <w:r w:rsidRPr="0032190F">
        <w:t>ZXVIIIGIIIR37@a</w:t>
      </w:r>
    </w:p>
    <w:bookmarkEnd w:id="5765"/>
    <w:p w14:paraId="31DF8836" w14:textId="77777777" w:rsidR="000152C6" w:rsidRPr="0032190F" w:rsidRDefault="000152C6" w:rsidP="000152C6">
      <w:pPr>
        <w:jc w:val="both"/>
        <w:rPr>
          <w:lang w:val="fr-FR"/>
        </w:rPr>
      </w:pPr>
    </w:p>
    <w:p w14:paraId="677942AD" w14:textId="70A3EFFE" w:rsidR="000152C6" w:rsidRPr="0032190F" w:rsidRDefault="000152C6" w:rsidP="000152C6">
      <w:pPr>
        <w:jc w:val="both"/>
        <w:rPr>
          <w:lang w:val="fr-FR"/>
        </w:rPr>
      </w:pPr>
      <w:r w:rsidRPr="0032190F">
        <w:rPr>
          <w:lang w:val="fr-FR"/>
        </w:rPr>
        <w:t xml:space="preserve">C’est la </w:t>
      </w:r>
      <w:r w:rsidRPr="0032190F">
        <w:rPr>
          <w:i/>
          <w:lang w:val="fr-FR"/>
        </w:rPr>
        <w:t>Fork Rock</w:t>
      </w:r>
      <w:r w:rsidRPr="0032190F">
        <w:rPr>
          <w:lang w:val="fr-FR"/>
        </w:rPr>
        <w:t xml:space="preserve"> de C. Bicknell (BIB 420), ou </w:t>
      </w:r>
      <w:r w:rsidRPr="0032190F">
        <w:rPr>
          <w:i/>
          <w:lang w:val="fr-FR"/>
        </w:rPr>
        <w:t>Roche des Fourches</w:t>
      </w:r>
      <w:r w:rsidRPr="0032190F">
        <w:rPr>
          <w:lang w:val="fr-FR"/>
        </w:rPr>
        <w:t xml:space="preserve">. Sur cette roche citée comme « zone XVII, G. III » par Pelligrini on observe une gravure </w:t>
      </w:r>
      <w:hyperlink r:id="rId14485" w:anchor="Typ_Bego_Attelages" w:history="1">
        <w:r w:rsidRPr="0032190F">
          <w:rPr>
            <w:rStyle w:val="Hyperlink"/>
            <w:lang w:val="fr-FR"/>
          </w:rPr>
          <w:t>d’attelage</w:t>
        </w:r>
      </w:hyperlink>
      <w:r w:rsidRPr="0032190F">
        <w:rPr>
          <w:lang w:val="fr-FR"/>
        </w:rPr>
        <w:t xml:space="preserve"> à 4 corniformes que l’auteur interprète comme tirant un brise motte (BIB 1353 p. 97).</w:t>
      </w:r>
    </w:p>
    <w:p w14:paraId="31FFD67E" w14:textId="77777777" w:rsidR="000152C6" w:rsidRPr="0032190F" w:rsidRDefault="000152C6" w:rsidP="000152C6">
      <w:pPr>
        <w:jc w:val="both"/>
        <w:rPr>
          <w:lang w:val="fr-FR"/>
        </w:rPr>
      </w:pPr>
    </w:p>
    <w:p w14:paraId="3ED46BFA" w14:textId="35861C6F" w:rsidR="000152C6" w:rsidRPr="0032190F" w:rsidRDefault="000152C6" w:rsidP="000152C6">
      <w:pPr>
        <w:jc w:val="both"/>
        <w:rPr>
          <w:lang w:val="fr-FR"/>
        </w:rPr>
      </w:pPr>
      <w:r w:rsidRPr="0032190F">
        <w:rPr>
          <w:lang w:val="fr-FR"/>
        </w:rPr>
        <w:t xml:space="preserve">Cette roche montre également des </w:t>
      </w:r>
      <w:hyperlink r:id="rId14486" w:anchor="Typ_Bego_Topographies" w:history="1">
        <w:r w:rsidRPr="0032190F">
          <w:rPr>
            <w:rStyle w:val="Hyperlink"/>
            <w:lang w:val="fr-FR"/>
          </w:rPr>
          <w:t>Topographies</w:t>
        </w:r>
      </w:hyperlink>
      <w:r w:rsidRPr="0032190F">
        <w:rPr>
          <w:lang w:val="fr-FR"/>
        </w:rPr>
        <w:t xml:space="preserve"> à base réticulée qui illustre peut-être la transition Topographie-</w:t>
      </w:r>
      <w:hyperlink r:id="rId14487" w:anchor="Desc_ZXVIIIGIIIR37alpha" w:history="1">
        <w:r w:rsidRPr="0032190F">
          <w:rPr>
            <w:rStyle w:val="Hyperlink"/>
            <w:lang w:val="fr-FR"/>
          </w:rPr>
          <w:t>Réticulés</w:t>
        </w:r>
      </w:hyperlink>
      <w:r w:rsidRPr="0032190F">
        <w:rPr>
          <w:lang w:val="fr-FR"/>
        </w:rPr>
        <w:t xml:space="preserve"> (SS BIB). </w:t>
      </w:r>
    </w:p>
    <w:p w14:paraId="763F253E" w14:textId="77777777" w:rsidR="000152C6" w:rsidRPr="0032190F" w:rsidRDefault="000152C6" w:rsidP="000152C6">
      <w:pPr>
        <w:jc w:val="both"/>
        <w:rPr>
          <w:lang w:val="fr-FR"/>
        </w:rPr>
      </w:pPr>
      <w:r w:rsidRPr="0032190F">
        <w:rPr>
          <w:lang w:val="fr-FR"/>
        </w:rPr>
        <w:t>En comptant les corniformes isolés, attelés (attelages seuls ou tenus par un personnage) on compte 118 figures de cornus (BD Mica 8/04/2010).</w:t>
      </w:r>
    </w:p>
    <w:p w14:paraId="6F84AA0A" w14:textId="316CB31D" w:rsidR="000152C6" w:rsidRPr="0032190F" w:rsidRDefault="000152C6" w:rsidP="000152C6">
      <w:pPr>
        <w:rPr>
          <w:lang w:val="fr-FR"/>
        </w:rPr>
      </w:pPr>
      <w:r w:rsidRPr="0032190F">
        <w:rPr>
          <w:lang w:val="fr-FR"/>
        </w:rPr>
        <w:t xml:space="preserve">La </w:t>
      </w:r>
      <w:hyperlink r:id="rId14488" w:anchor="Typ_Bego_Hallebardes" w:history="1">
        <w:r w:rsidRPr="0032190F">
          <w:rPr>
            <w:rStyle w:val="Hyperlink"/>
            <w:lang w:val="fr-FR"/>
          </w:rPr>
          <w:t>Hallebarde</w:t>
        </w:r>
      </w:hyperlink>
      <w:r w:rsidRPr="0032190F">
        <w:rPr>
          <w:lang w:val="fr-FR"/>
        </w:rPr>
        <w:t xml:space="preserve"> (fig. 2) est rattachée au </w:t>
      </w:r>
      <w:r w:rsidRPr="0032190F">
        <w:rPr>
          <w:i/>
          <w:lang w:val="fr-FR"/>
        </w:rPr>
        <w:t>type 2</w:t>
      </w:r>
      <w:r w:rsidRPr="0032190F">
        <w:rPr>
          <w:lang w:val="fr-FR"/>
        </w:rPr>
        <w:t xml:space="preserve"> par Arcà (2009). Cette Hallebarde plus grande que la moyenne des Hallebardes de Fonta montre un double cercle à sa partie proximale (SS BIB).</w:t>
      </w:r>
    </w:p>
    <w:p w14:paraId="4F7C3ED6" w14:textId="77777777" w:rsidR="000152C6" w:rsidRPr="0032190F" w:rsidRDefault="000152C6" w:rsidP="000152C6">
      <w:pPr>
        <w:jc w:val="both"/>
        <w:rPr>
          <w:lang w:val="fr-FR"/>
        </w:rPr>
      </w:pPr>
    </w:p>
    <w:p w14:paraId="6C8385A9" w14:textId="77777777" w:rsidR="000152C6" w:rsidRPr="0032190F" w:rsidRDefault="000152C6" w:rsidP="00647EA0">
      <w:pPr>
        <w:pStyle w:val="Heading5"/>
      </w:pPr>
      <w:bookmarkStart w:id="5766" w:name="Desc_ZXVIIIGIIIR38alpha"/>
      <w:r w:rsidRPr="0032190F">
        <w:t>ZXVIIIGIIIR38@a</w:t>
      </w:r>
    </w:p>
    <w:bookmarkEnd w:id="5766"/>
    <w:p w14:paraId="0CAB9025" w14:textId="77777777" w:rsidR="000152C6" w:rsidRPr="0032190F" w:rsidRDefault="000152C6" w:rsidP="000152C6">
      <w:pPr>
        <w:jc w:val="both"/>
        <w:rPr>
          <w:lang w:val="fr-FR"/>
        </w:rPr>
      </w:pPr>
    </w:p>
    <w:p w14:paraId="2CC596B6" w14:textId="77777777" w:rsidR="000152C6" w:rsidRPr="0032190F" w:rsidRDefault="000152C6" w:rsidP="000152C6">
      <w:pPr>
        <w:jc w:val="both"/>
        <w:rPr>
          <w:lang w:val="fr-FR"/>
        </w:rPr>
      </w:pPr>
      <w:r w:rsidRPr="0032190F">
        <w:rPr>
          <w:lang w:val="fr-FR"/>
        </w:rPr>
        <w:t>C’est l’</w:t>
      </w:r>
      <w:r w:rsidRPr="0032190F">
        <w:rPr>
          <w:i/>
          <w:lang w:val="fr-FR"/>
        </w:rPr>
        <w:t>Armour Rock</w:t>
      </w:r>
      <w:r w:rsidRPr="0032190F">
        <w:rPr>
          <w:lang w:val="fr-FR"/>
        </w:rPr>
        <w:t> de Bicknell  (BIB 420) qui comporte une concentration relativement importante de hallebardes isolées mais aussi quelques Réticulés (SS BIB).</w:t>
      </w:r>
    </w:p>
    <w:p w14:paraId="33339198" w14:textId="77777777" w:rsidR="000152C6" w:rsidRPr="0032190F" w:rsidRDefault="000152C6" w:rsidP="000152C6">
      <w:pPr>
        <w:rPr>
          <w:lang w:val="fr-FR"/>
        </w:rPr>
      </w:pPr>
      <w:r w:rsidRPr="0032190F">
        <w:rPr>
          <w:lang w:val="fr-FR"/>
        </w:rPr>
        <w:t xml:space="preserve">Un Hallebardier (fig. 107) a les pieds ronds, ce qui est rare dans le secteur, peut être rapproché de celui de la </w:t>
      </w:r>
      <w:r w:rsidRPr="0032190F">
        <w:rPr>
          <w:i/>
          <w:lang w:val="fr-FR"/>
        </w:rPr>
        <w:t>Roche du sacrifice</w:t>
      </w:r>
      <w:r w:rsidRPr="0032190F">
        <w:rPr>
          <w:lang w:val="fr-FR"/>
        </w:rPr>
        <w:t xml:space="preserve"> (SS BIB).</w:t>
      </w:r>
    </w:p>
    <w:p w14:paraId="5C654703" w14:textId="77777777" w:rsidR="000152C6" w:rsidRPr="0032190F" w:rsidRDefault="000152C6" w:rsidP="000152C6">
      <w:pPr>
        <w:jc w:val="both"/>
        <w:rPr>
          <w:lang w:val="fr-FR"/>
        </w:rPr>
      </w:pPr>
    </w:p>
    <w:p w14:paraId="34623347" w14:textId="77777777" w:rsidR="000152C6" w:rsidRPr="0032190F" w:rsidRDefault="000152C6" w:rsidP="000152C6">
      <w:pPr>
        <w:pStyle w:val="Heading3"/>
        <w:numPr>
          <w:ilvl w:val="2"/>
          <w:numId w:val="0"/>
        </w:numPr>
        <w:tabs>
          <w:tab w:val="num" w:pos="1800"/>
        </w:tabs>
        <w:spacing w:before="240" w:after="60" w:line="240" w:lineRule="auto"/>
        <w:ind w:left="1440"/>
      </w:pPr>
      <w:bookmarkStart w:id="5767" w:name="Desc_ZXIX"/>
      <w:r w:rsidRPr="0032190F">
        <w:t>ZONE XIX</w:t>
      </w:r>
    </w:p>
    <w:p w14:paraId="365607EE" w14:textId="77777777" w:rsidR="000152C6" w:rsidRPr="0032190F" w:rsidRDefault="000152C6" w:rsidP="000152C6">
      <w:pPr>
        <w:rPr>
          <w:lang w:val="fr-FR"/>
        </w:rPr>
      </w:pPr>
      <w:r w:rsidRPr="0032190F">
        <w:rPr>
          <w:lang w:val="fr-FR"/>
        </w:rPr>
        <w:t>Cette zone regroupe une vaste aire géographique située au sud de la grande faille et à l’ouest du lac Vert.</w:t>
      </w:r>
    </w:p>
    <w:p w14:paraId="1D7B06D6" w14:textId="77777777" w:rsidR="000152C6" w:rsidRPr="0032190F" w:rsidRDefault="000152C6" w:rsidP="000152C6">
      <w:pPr>
        <w:jc w:val="both"/>
        <w:rPr>
          <w:sz w:val="20"/>
          <w:szCs w:val="20"/>
          <w:lang w:val="fr-FR"/>
        </w:rPr>
      </w:pPr>
      <w:r w:rsidRPr="0032190F">
        <w:rPr>
          <w:sz w:val="20"/>
          <w:szCs w:val="20"/>
          <w:lang w:val="fr-FR"/>
        </w:rPr>
        <w:t xml:space="preserve">C. Bicknell consacre les paragraphes 8 à 11 du chapitre VII à la zone XIX. </w:t>
      </w:r>
      <w:r w:rsidRPr="0032190F">
        <w:rPr>
          <w:i/>
          <w:sz w:val="20"/>
          <w:szCs w:val="20"/>
          <w:lang w:val="fr-FR"/>
        </w:rPr>
        <w:t>Le</w:t>
      </w:r>
      <w:r w:rsidRPr="0032190F">
        <w:rPr>
          <w:sz w:val="20"/>
          <w:szCs w:val="20"/>
          <w:lang w:val="fr-FR"/>
        </w:rPr>
        <w:t xml:space="preserve"> v</w:t>
      </w:r>
      <w:r w:rsidRPr="0032190F">
        <w:rPr>
          <w:i/>
          <w:sz w:val="20"/>
          <w:szCs w:val="20"/>
          <w:lang w:val="fr-FR"/>
        </w:rPr>
        <w:t>allon au-delà du lac Vert</w:t>
      </w:r>
      <w:r w:rsidRPr="0032190F">
        <w:rPr>
          <w:sz w:val="20"/>
          <w:szCs w:val="20"/>
          <w:lang w:val="fr-FR"/>
        </w:rPr>
        <w:t xml:space="preserve"> (chap. 8) décrit le replat herbeux à l’ouest du lac Vert enclos par un étagement. Celui-ci surmonte les zones herbeuses et est décrit dans </w:t>
      </w:r>
      <w:r w:rsidRPr="0032190F">
        <w:rPr>
          <w:i/>
          <w:sz w:val="20"/>
          <w:szCs w:val="20"/>
          <w:lang w:val="fr-FR"/>
        </w:rPr>
        <w:t>Les versants au-dessus du vallon au-delà du Lac Vert</w:t>
      </w:r>
      <w:r w:rsidRPr="0032190F">
        <w:rPr>
          <w:sz w:val="20"/>
          <w:szCs w:val="20"/>
          <w:lang w:val="fr-FR"/>
        </w:rPr>
        <w:t xml:space="preserve"> (chap. 9)</w:t>
      </w:r>
      <w:r w:rsidRPr="00731268">
        <w:rPr>
          <w:rStyle w:val="FootnoteReference"/>
          <w:sz w:val="20"/>
          <w:szCs w:val="20"/>
        </w:rPr>
        <w:footnoteReference w:id="31"/>
      </w:r>
      <w:r w:rsidRPr="0032190F">
        <w:rPr>
          <w:sz w:val="20"/>
          <w:szCs w:val="20"/>
          <w:lang w:val="fr-FR"/>
        </w:rPr>
        <w:t xml:space="preserve"> (actuel groupe IV) et l’entrée du ravin (ou </w:t>
      </w:r>
      <w:r w:rsidRPr="0032190F">
        <w:rPr>
          <w:i/>
          <w:sz w:val="20"/>
          <w:szCs w:val="20"/>
          <w:lang w:val="fr-FR"/>
        </w:rPr>
        <w:lastRenderedPageBreak/>
        <w:t>Grand Couloir</w:t>
      </w:r>
      <w:r w:rsidRPr="0032190F">
        <w:rPr>
          <w:sz w:val="20"/>
          <w:szCs w:val="20"/>
          <w:lang w:val="fr-FR"/>
        </w:rPr>
        <w:t xml:space="preserve">) (groupes III et IV). La seconde partie du groupe III actuel est décrite dans </w:t>
      </w:r>
      <w:r w:rsidRPr="0032190F">
        <w:rPr>
          <w:i/>
          <w:sz w:val="20"/>
          <w:szCs w:val="20"/>
          <w:lang w:val="fr-FR"/>
        </w:rPr>
        <w:t>Le fond du Grand Couloir et l’amphithéâtre</w:t>
      </w:r>
      <w:r w:rsidRPr="0032190F">
        <w:rPr>
          <w:sz w:val="20"/>
          <w:szCs w:val="20"/>
          <w:lang w:val="fr-FR"/>
        </w:rPr>
        <w:t xml:space="preserve"> (chap. 10). </w:t>
      </w:r>
    </w:p>
    <w:p w14:paraId="13C1FD43" w14:textId="77777777" w:rsidR="000152C6" w:rsidRPr="0032190F" w:rsidRDefault="000152C6" w:rsidP="000152C6">
      <w:pPr>
        <w:jc w:val="both"/>
        <w:rPr>
          <w:sz w:val="20"/>
          <w:szCs w:val="20"/>
          <w:lang w:val="fr-FR"/>
        </w:rPr>
      </w:pPr>
      <w:r w:rsidRPr="0032190F">
        <w:rPr>
          <w:i/>
          <w:sz w:val="20"/>
          <w:szCs w:val="20"/>
          <w:lang w:val="fr-FR"/>
        </w:rPr>
        <w:t>La partie supérieure du Val Fontanalba au pied du Mont Bégo</w:t>
      </w:r>
      <w:r w:rsidRPr="0032190F">
        <w:rPr>
          <w:sz w:val="20"/>
          <w:szCs w:val="20"/>
          <w:lang w:val="fr-FR"/>
        </w:rPr>
        <w:t xml:space="preserve"> (chap. 11) qui s’étend jusqu’au pied du Bego correspond au groupes I et II (Bicknell 1913 p. 108, 109)</w:t>
      </w:r>
    </w:p>
    <w:p w14:paraId="141DABB0" w14:textId="77777777" w:rsidR="000152C6" w:rsidRPr="0032190F" w:rsidRDefault="000152C6" w:rsidP="000152C6">
      <w:pPr>
        <w:jc w:val="both"/>
        <w:rPr>
          <w:sz w:val="20"/>
          <w:szCs w:val="20"/>
          <w:lang w:val="fr-FR"/>
        </w:rPr>
      </w:pPr>
      <w:r w:rsidRPr="0032190F">
        <w:rPr>
          <w:sz w:val="20"/>
          <w:szCs w:val="20"/>
          <w:lang w:val="fr-FR"/>
        </w:rPr>
        <w:t xml:space="preserve">C. Conti la décrit comme le vallon du lac Vert et s’étendant vers l’ouest jusqu’aux pieds du Bego (Barocelli et al. 1939 p. 28). </w:t>
      </w:r>
    </w:p>
    <w:p w14:paraId="51504931" w14:textId="77777777" w:rsidR="000152C6" w:rsidRPr="0032190F" w:rsidRDefault="000152C6" w:rsidP="000152C6">
      <w:pPr>
        <w:jc w:val="both"/>
        <w:rPr>
          <w:lang w:val="fr-FR"/>
        </w:rPr>
      </w:pPr>
    </w:p>
    <w:p w14:paraId="1014B6DE" w14:textId="77777777" w:rsidR="000152C6" w:rsidRPr="0032190F" w:rsidRDefault="000152C6" w:rsidP="000152C6">
      <w:pPr>
        <w:jc w:val="both"/>
        <w:rPr>
          <w:lang w:val="fr-FR"/>
        </w:rPr>
      </w:pPr>
      <w:r w:rsidRPr="0032190F">
        <w:rPr>
          <w:lang w:val="fr-FR"/>
        </w:rPr>
        <w:t xml:space="preserve">La zone est limitée au </w:t>
      </w:r>
      <w:r w:rsidRPr="0032190F">
        <w:rPr>
          <w:b/>
          <w:lang w:val="fr-FR"/>
        </w:rPr>
        <w:t>nord</w:t>
      </w:r>
      <w:r w:rsidRPr="0032190F">
        <w:rPr>
          <w:lang w:val="fr-FR"/>
        </w:rPr>
        <w:t xml:space="preserve"> par le </w:t>
      </w:r>
      <w:r w:rsidRPr="0032190F">
        <w:rPr>
          <w:i/>
          <w:lang w:val="fr-FR"/>
        </w:rPr>
        <w:t>Grand Couloir</w:t>
      </w:r>
      <w:r w:rsidRPr="0032190F">
        <w:rPr>
          <w:lang w:val="fr-FR"/>
        </w:rPr>
        <w:t xml:space="preserve"> -que nous appelons grand ravin- à l’</w:t>
      </w:r>
      <w:r w:rsidRPr="0032190F">
        <w:rPr>
          <w:b/>
          <w:lang w:val="fr-FR"/>
        </w:rPr>
        <w:t>est</w:t>
      </w:r>
      <w:r w:rsidRPr="0032190F">
        <w:rPr>
          <w:lang w:val="fr-FR"/>
        </w:rPr>
        <w:t xml:space="preserve"> par la rive droite du torrent de Sainte Marie et du lac Vert. Au </w:t>
      </w:r>
      <w:r w:rsidRPr="0032190F">
        <w:rPr>
          <w:b/>
          <w:lang w:val="fr-FR"/>
        </w:rPr>
        <w:t>sud</w:t>
      </w:r>
      <w:r w:rsidRPr="0032190F">
        <w:rPr>
          <w:lang w:val="fr-FR"/>
        </w:rPr>
        <w:t>, par la ligne de crête allant du massif du Bego, à l’ouest, jusqu’aux environs de la baisse de Valaurette et en passant au-dessus de la caserne abandonnée du Bego. A l’</w:t>
      </w:r>
      <w:r w:rsidRPr="0032190F">
        <w:rPr>
          <w:b/>
          <w:lang w:val="fr-FR"/>
        </w:rPr>
        <w:t>ouest</w:t>
      </w:r>
      <w:r w:rsidRPr="0032190F">
        <w:rPr>
          <w:lang w:val="fr-FR"/>
        </w:rPr>
        <w:t>, en partant de la baisse de Fontanalba, c’est la ligne de crête passant par la cime Pollini et rejoignant le massif du Bego.</w:t>
      </w:r>
    </w:p>
    <w:p w14:paraId="05B822DE" w14:textId="77777777" w:rsidR="000152C6" w:rsidRPr="0032190F" w:rsidRDefault="000152C6" w:rsidP="000152C6">
      <w:pPr>
        <w:jc w:val="both"/>
        <w:rPr>
          <w:lang w:val="fr-FR"/>
        </w:rPr>
      </w:pPr>
    </w:p>
    <w:p w14:paraId="041E4551" w14:textId="77777777" w:rsidR="000152C6" w:rsidRPr="0032190F" w:rsidRDefault="000152C6" w:rsidP="000152C6">
      <w:pPr>
        <w:jc w:val="both"/>
        <w:rPr>
          <w:lang w:val="fr-FR"/>
        </w:rPr>
      </w:pPr>
      <w:r w:rsidRPr="0032190F">
        <w:rPr>
          <w:lang w:val="fr-FR"/>
        </w:rPr>
        <w:t>J. Bégin (Bégin 1990 p. 153-155) défini quatre groupes qui ont été maintenus jusqu’à l’heure actuelle (Lumley et al. 1995 p. 49,50).</w:t>
      </w:r>
    </w:p>
    <w:p w14:paraId="1855DD6A" w14:textId="77777777" w:rsidR="000152C6" w:rsidRPr="0032190F" w:rsidRDefault="000152C6" w:rsidP="000152C6">
      <w:pPr>
        <w:jc w:val="both"/>
        <w:rPr>
          <w:lang w:val="fr-FR"/>
        </w:rPr>
      </w:pPr>
      <w:r w:rsidRPr="0032190F">
        <w:rPr>
          <w:lang w:val="fr-FR"/>
        </w:rPr>
        <w:t xml:space="preserve">Le </w:t>
      </w:r>
      <w:r w:rsidRPr="0032190F">
        <w:rPr>
          <w:b/>
          <w:lang w:val="fr-FR"/>
        </w:rPr>
        <w:t>groupe I</w:t>
      </w:r>
      <w:r w:rsidRPr="0032190F">
        <w:rPr>
          <w:lang w:val="fr-FR"/>
        </w:rPr>
        <w:t xml:space="preserve"> est circonscrit au sud par les crêtes surplombant la caserne abandonnée du Bego. C’est ce groupe qui s’avance le plus vers le pied du mont Bego et qui jouxte le secteur de Valaurette. A l’est, c’est l’à-pic qui débouche sur la dépression du vallon herbeux du lac de Fontanalba (groupe IV) qui le limite. Le </w:t>
      </w:r>
      <w:r w:rsidRPr="0032190F">
        <w:rPr>
          <w:b/>
          <w:lang w:val="fr-FR"/>
        </w:rPr>
        <w:t>groupe II</w:t>
      </w:r>
      <w:r w:rsidRPr="0032190F">
        <w:rPr>
          <w:lang w:val="fr-FR"/>
        </w:rPr>
        <w:t xml:space="preserve"> correspond aux pentes méridionales du replat du groupe III. Il se prolonge vers l’est en se divisant en deux branches pénétrées par une forte pente. Le </w:t>
      </w:r>
      <w:r w:rsidRPr="0032190F">
        <w:rPr>
          <w:b/>
          <w:lang w:val="fr-FR"/>
        </w:rPr>
        <w:t>groupe III</w:t>
      </w:r>
      <w:r w:rsidRPr="0032190F">
        <w:rPr>
          <w:lang w:val="fr-FR"/>
        </w:rPr>
        <w:t xml:space="preserve"> correspond au replat des </w:t>
      </w:r>
      <w:r w:rsidRPr="0032190F">
        <w:rPr>
          <w:i/>
          <w:lang w:val="fr-FR"/>
        </w:rPr>
        <w:t>ciappes</w:t>
      </w:r>
      <w:r w:rsidRPr="0032190F">
        <w:rPr>
          <w:lang w:val="fr-FR"/>
        </w:rPr>
        <w:t xml:space="preserve"> immédiatement au sud du grand ravin abritant de nombreuses marres. Il est limité à l’est par l’entrée du même ravin. Le </w:t>
      </w:r>
      <w:r w:rsidRPr="0032190F">
        <w:rPr>
          <w:b/>
          <w:lang w:val="fr-FR"/>
        </w:rPr>
        <w:t>groupe IV</w:t>
      </w:r>
      <w:r w:rsidRPr="0032190F">
        <w:rPr>
          <w:lang w:val="fr-FR"/>
        </w:rPr>
        <w:t xml:space="preserve"> correspond à la fois au vallon herbeux à l’ouest du lac Vert, au dôme herbeux qui le surplombe par le nord et aux terrasses circonscrivant cette zone à l’ouest.</w:t>
      </w:r>
    </w:p>
    <w:p w14:paraId="311BECB2" w14:textId="77777777" w:rsidR="000152C6" w:rsidRPr="0032190F" w:rsidRDefault="000152C6" w:rsidP="000152C6">
      <w:pPr>
        <w:rPr>
          <w:lang w:val="fr-FR"/>
        </w:rPr>
      </w:pPr>
    </w:p>
    <w:p w14:paraId="1754438E" w14:textId="77777777" w:rsidR="000152C6" w:rsidRPr="0032190F" w:rsidRDefault="000152C6" w:rsidP="000152C6">
      <w:pPr>
        <w:pStyle w:val="Heading4"/>
        <w:numPr>
          <w:ilvl w:val="3"/>
          <w:numId w:val="0"/>
        </w:numPr>
        <w:tabs>
          <w:tab w:val="num" w:pos="2520"/>
        </w:tabs>
        <w:spacing w:before="240" w:after="60"/>
        <w:ind w:left="2160"/>
      </w:pPr>
      <w:r w:rsidRPr="0032190F">
        <w:t>Historique</w:t>
      </w:r>
    </w:p>
    <w:p w14:paraId="16B05EBA" w14:textId="77777777" w:rsidR="000152C6" w:rsidRPr="0032190F" w:rsidRDefault="000152C6" w:rsidP="000152C6">
      <w:pPr>
        <w:rPr>
          <w:lang w:val="fr-FR"/>
        </w:rPr>
      </w:pPr>
      <w:r w:rsidRPr="0032190F">
        <w:rPr>
          <w:lang w:val="fr-FR"/>
        </w:rPr>
        <w:t xml:space="preserve">Les paragraphes consacrés par Bicknell au </w:t>
      </w:r>
      <w:r w:rsidRPr="0032190F">
        <w:rPr>
          <w:i/>
          <w:lang w:val="fr-FR"/>
        </w:rPr>
        <w:t>vallon au-delà du lac Vert</w:t>
      </w:r>
      <w:r w:rsidRPr="0032190F">
        <w:rPr>
          <w:lang w:val="fr-FR"/>
        </w:rPr>
        <w:t xml:space="preserve"> (chap. ZVII par. 8à 10) décrivent le replat herbeux surplombant le lac Vert à l’ouest de ce dernier, l’étagement en terrasse qui surmonte les zones herbeuses, l’entrée puis le fond du ravin (ou </w:t>
      </w:r>
      <w:r w:rsidRPr="0032190F">
        <w:rPr>
          <w:i/>
          <w:lang w:val="fr-FR"/>
        </w:rPr>
        <w:t>Grand Couloir</w:t>
      </w:r>
      <w:r w:rsidRPr="0032190F">
        <w:rPr>
          <w:lang w:val="fr-FR"/>
        </w:rPr>
        <w:t xml:space="preserve">)et correspondent à une partie des groupes III et IV (BIB 420 p. 104-108). Au-delà de la paroi rocheuse débute La partie supérieure du </w:t>
      </w:r>
      <w:r w:rsidRPr="0032190F">
        <w:rPr>
          <w:i/>
          <w:lang w:val="fr-FR"/>
        </w:rPr>
        <w:t>Val Fontanalba au pied du Mont Bégo</w:t>
      </w:r>
      <w:r w:rsidRPr="0032190F">
        <w:rPr>
          <w:lang w:val="fr-FR"/>
        </w:rPr>
        <w:t xml:space="preserve"> (par. 11) qui s’étend jusqu’au pied du Bego correspond au groupes I et II (BIB 420 p. 108, 109)</w:t>
      </w:r>
    </w:p>
    <w:p w14:paraId="072ECBA2" w14:textId="77777777" w:rsidR="000152C6" w:rsidRPr="0032190F" w:rsidRDefault="000152C6" w:rsidP="000152C6">
      <w:pPr>
        <w:rPr>
          <w:lang w:val="fr-FR"/>
        </w:rPr>
      </w:pPr>
    </w:p>
    <w:p w14:paraId="2946B2F6" w14:textId="77777777" w:rsidR="000152C6" w:rsidRPr="0032190F" w:rsidRDefault="000152C6" w:rsidP="000152C6">
      <w:pPr>
        <w:rPr>
          <w:lang w:val="fr-FR"/>
        </w:rPr>
      </w:pPr>
      <w:r w:rsidRPr="0032190F">
        <w:rPr>
          <w:lang w:val="fr-FR"/>
        </w:rPr>
        <w:t>Conti la décrit comme le vallon du lac Vert et s’étendant vers l’Ouest jusqu’au pieds du Bego. Il relève 636 gravures (BIB 1246 p. 28).Quatre groupes sont individualisés (BIB 215 p. 49,50)</w:t>
      </w:r>
    </w:p>
    <w:p w14:paraId="184C482F" w14:textId="77777777" w:rsidR="000152C6" w:rsidRPr="0032190F" w:rsidRDefault="000152C6" w:rsidP="000152C6">
      <w:pPr>
        <w:pStyle w:val="Heading4"/>
        <w:numPr>
          <w:ilvl w:val="3"/>
          <w:numId w:val="0"/>
        </w:numPr>
        <w:tabs>
          <w:tab w:val="num" w:pos="2520"/>
        </w:tabs>
        <w:spacing w:before="240" w:after="60"/>
        <w:ind w:left="2160"/>
      </w:pPr>
      <w:r w:rsidRPr="0032190F">
        <w:t>Synthèse</w:t>
      </w:r>
    </w:p>
    <w:p w14:paraId="4179EB1F" w14:textId="77777777" w:rsidR="000152C6" w:rsidRPr="0032190F" w:rsidRDefault="000152C6" w:rsidP="000152C6">
      <w:pPr>
        <w:pStyle w:val="Heading4"/>
        <w:numPr>
          <w:ilvl w:val="3"/>
          <w:numId w:val="0"/>
        </w:numPr>
        <w:tabs>
          <w:tab w:val="num" w:pos="2520"/>
        </w:tabs>
        <w:spacing w:before="240" w:after="60"/>
        <w:ind w:left="2160"/>
      </w:pPr>
      <w:r w:rsidRPr="0032190F">
        <w:t>Thématiques caractéristiques</w:t>
      </w:r>
    </w:p>
    <w:p w14:paraId="7D3DD901" w14:textId="77777777" w:rsidR="000152C6" w:rsidRPr="0032190F" w:rsidRDefault="000152C6" w:rsidP="000152C6">
      <w:pPr>
        <w:rPr>
          <w:lang w:val="fr-FR"/>
        </w:rPr>
      </w:pPr>
    </w:p>
    <w:bookmarkEnd w:id="5767"/>
    <w:p w14:paraId="48BAE5E9" w14:textId="77777777" w:rsidR="000152C6" w:rsidRPr="0032190F" w:rsidRDefault="000152C6" w:rsidP="000152C6">
      <w:pPr>
        <w:pStyle w:val="Heading4"/>
        <w:numPr>
          <w:ilvl w:val="3"/>
          <w:numId w:val="0"/>
        </w:numPr>
        <w:tabs>
          <w:tab w:val="num" w:pos="2520"/>
        </w:tabs>
        <w:spacing w:before="240" w:after="60"/>
        <w:ind w:left="2160"/>
      </w:pPr>
      <w:r w:rsidRPr="0032190F">
        <w:t>ZXIXGI</w:t>
      </w:r>
    </w:p>
    <w:p w14:paraId="451300DF" w14:textId="77777777" w:rsidR="000152C6" w:rsidRPr="0032190F" w:rsidRDefault="000152C6" w:rsidP="000152C6">
      <w:pPr>
        <w:rPr>
          <w:lang w:val="fr-FR"/>
        </w:rPr>
      </w:pPr>
    </w:p>
    <w:p w14:paraId="05155411" w14:textId="77777777" w:rsidR="000152C6" w:rsidRPr="0032190F" w:rsidRDefault="000152C6" w:rsidP="00647EA0">
      <w:pPr>
        <w:pStyle w:val="Heading5"/>
      </w:pPr>
      <w:bookmarkStart w:id="5768" w:name="Desc_ZXIXGIR9beta"/>
      <w:r w:rsidRPr="0032190F">
        <w:t>ZXIXGIR9@b, Echelles du Paradis</w:t>
      </w:r>
    </w:p>
    <w:bookmarkEnd w:id="5768"/>
    <w:p w14:paraId="1E46B69E" w14:textId="77777777" w:rsidR="000152C6" w:rsidRPr="0032190F" w:rsidRDefault="000152C6" w:rsidP="000152C6">
      <w:pPr>
        <w:rPr>
          <w:lang w:val="fr-FR"/>
        </w:rPr>
      </w:pPr>
    </w:p>
    <w:p w14:paraId="19D885D8" w14:textId="77777777" w:rsidR="000152C6" w:rsidRPr="0032190F" w:rsidRDefault="000152C6" w:rsidP="000152C6">
      <w:pPr>
        <w:jc w:val="both"/>
        <w:rPr>
          <w:lang w:val="fr-FR"/>
        </w:rPr>
      </w:pPr>
      <w:r w:rsidRPr="0032190F">
        <w:rPr>
          <w:lang w:val="fr-FR"/>
        </w:rPr>
        <w:t>Cette roche a été relevée et photographiée par Bicknell qui en fait une description et propose que les compartimentations ponctuées par des cupules puissent avoir un caractère de décompte des têtes de bétail (BIB 420 p. 66). Par la suite elle sera détruite par les militaires (SS BIB).</w:t>
      </w:r>
    </w:p>
    <w:p w14:paraId="22937D06" w14:textId="77777777" w:rsidR="000152C6" w:rsidRPr="0032190F" w:rsidRDefault="000152C6" w:rsidP="00647EA0">
      <w:pPr>
        <w:pStyle w:val="Heading5"/>
      </w:pPr>
      <w:r w:rsidRPr="0032190F">
        <w:lastRenderedPageBreak/>
        <w:t>ZXIXGIR16@a, roche de l’Ancre</w:t>
      </w:r>
    </w:p>
    <w:p w14:paraId="0F300295" w14:textId="77777777" w:rsidR="000152C6" w:rsidRPr="0032190F" w:rsidRDefault="000152C6" w:rsidP="000152C6">
      <w:pPr>
        <w:rPr>
          <w:lang w:val="fr-FR"/>
        </w:rPr>
      </w:pPr>
    </w:p>
    <w:p w14:paraId="3FDFD8D5" w14:textId="5BFADA76" w:rsidR="000152C6" w:rsidRPr="0032190F" w:rsidRDefault="000152C6" w:rsidP="000152C6">
      <w:pPr>
        <w:rPr>
          <w:lang w:val="fr-FR"/>
        </w:rPr>
      </w:pPr>
      <w:r w:rsidRPr="0032190F">
        <w:rPr>
          <w:lang w:val="fr-FR"/>
        </w:rPr>
        <w:t xml:space="preserve">C’est la 7.02 de Chippindale, une face orangée fortement pentue comporte 11 gravures parmi lesquelles 3 </w:t>
      </w:r>
      <w:hyperlink r:id="rId14489" w:anchor="Typ_Bego_Personnages" w:history="1">
        <w:r w:rsidRPr="0032190F">
          <w:rPr>
            <w:rStyle w:val="Hyperlink"/>
            <w:lang w:val="fr-FR"/>
          </w:rPr>
          <w:t>personnages</w:t>
        </w:r>
      </w:hyperlink>
      <w:r w:rsidRPr="0032190F">
        <w:rPr>
          <w:lang w:val="fr-FR"/>
        </w:rPr>
        <w:t xml:space="preserve"> et 4 armes (hallebardes et haches) (SS BIB)</w:t>
      </w:r>
    </w:p>
    <w:p w14:paraId="098E40E5" w14:textId="77777777" w:rsidR="000152C6" w:rsidRPr="0032190F" w:rsidRDefault="000152C6" w:rsidP="00647EA0">
      <w:pPr>
        <w:pStyle w:val="Heading5"/>
      </w:pPr>
      <w:r w:rsidRPr="0032190F">
        <w:t>ZXIXGIR22@a</w:t>
      </w:r>
    </w:p>
    <w:p w14:paraId="315C38AE" w14:textId="77777777" w:rsidR="000152C6" w:rsidRPr="0032190F" w:rsidRDefault="000152C6" w:rsidP="000152C6">
      <w:pPr>
        <w:jc w:val="both"/>
        <w:rPr>
          <w:lang w:val="fr-FR"/>
        </w:rPr>
      </w:pPr>
    </w:p>
    <w:p w14:paraId="39F73A7C" w14:textId="77777777" w:rsidR="000152C6" w:rsidRPr="0032190F" w:rsidRDefault="000152C6" w:rsidP="000152C6">
      <w:pPr>
        <w:jc w:val="both"/>
        <w:rPr>
          <w:lang w:val="fr-FR"/>
        </w:rPr>
      </w:pPr>
      <w:r w:rsidRPr="0032190F">
        <w:rPr>
          <w:lang w:val="fr-FR"/>
        </w:rPr>
        <w:t>C’est la 7.08 de Chippindale, à proximité du Rocher Napoléon. Cette roche montre sur la gravure 7.08.037 que les cupules formant la topographie coupent une incision, ce qui place cette gravure postérieurement à l’exemple de la technique de l’incision (Chippindale 1988 p. 73 et fig. 5.2)</w:t>
      </w:r>
    </w:p>
    <w:p w14:paraId="5C8B87A1" w14:textId="77777777" w:rsidR="000152C6" w:rsidRPr="0032190F" w:rsidRDefault="000152C6" w:rsidP="000152C6">
      <w:pPr>
        <w:jc w:val="both"/>
        <w:rPr>
          <w:lang w:val="fr-FR"/>
        </w:rPr>
      </w:pPr>
    </w:p>
    <w:p w14:paraId="6FDF0A7F" w14:textId="77777777" w:rsidR="000152C6" w:rsidRPr="0032190F" w:rsidRDefault="000152C6" w:rsidP="00647EA0">
      <w:pPr>
        <w:pStyle w:val="Heading5"/>
      </w:pPr>
      <w:bookmarkStart w:id="5769" w:name="Desc_ZXIXGIR26alpha"/>
      <w:r w:rsidRPr="0032190F">
        <w:t>ZXIXGIR26@a, Rocher Napoléon</w:t>
      </w:r>
    </w:p>
    <w:p w14:paraId="5AA29043" w14:textId="77777777" w:rsidR="000152C6" w:rsidRPr="0032190F" w:rsidRDefault="000152C6" w:rsidP="000152C6">
      <w:pPr>
        <w:rPr>
          <w:lang w:val="fr-FR"/>
        </w:rPr>
      </w:pPr>
    </w:p>
    <w:p w14:paraId="29854A5C" w14:textId="77777777" w:rsidR="000152C6" w:rsidRPr="0032190F" w:rsidRDefault="000152C6" w:rsidP="000152C6">
      <w:pPr>
        <w:rPr>
          <w:lang w:val="fr-FR"/>
        </w:rPr>
      </w:pPr>
      <w:r w:rsidRPr="0032190F">
        <w:rPr>
          <w:lang w:val="fr-FR"/>
        </w:rPr>
        <w:t>Nommée comme tel par Bicknell (chap. VII par. 11), la surface supérieur de ce bloc est plane et présente, entre autre, une topographie à 5 contours, un grand attelage conduit par un personnage, des hallebardes (SS BIB)</w:t>
      </w:r>
    </w:p>
    <w:p w14:paraId="79827419" w14:textId="77777777" w:rsidR="000152C6" w:rsidRPr="0032190F" w:rsidRDefault="000152C6" w:rsidP="000152C6">
      <w:pPr>
        <w:rPr>
          <w:lang w:val="fr-FR"/>
        </w:rPr>
      </w:pPr>
    </w:p>
    <w:p w14:paraId="1CACEAA1" w14:textId="65D44623" w:rsidR="000152C6" w:rsidRPr="0032190F" w:rsidRDefault="000152C6" w:rsidP="000152C6">
      <w:pPr>
        <w:rPr>
          <w:lang w:val="fr-FR"/>
        </w:rPr>
      </w:pPr>
      <w:r w:rsidRPr="0032190F">
        <w:rPr>
          <w:lang w:val="fr-FR"/>
        </w:rPr>
        <w:t xml:space="preserve">La </w:t>
      </w:r>
      <w:hyperlink r:id="rId14490" w:anchor="Typ_Bego_Topographies" w:history="1">
        <w:r w:rsidRPr="0032190F">
          <w:rPr>
            <w:rStyle w:val="Hyperlink"/>
            <w:lang w:val="fr-FR"/>
          </w:rPr>
          <w:t>topographie</w:t>
        </w:r>
      </w:hyperlink>
      <w:r w:rsidRPr="0032190F">
        <w:rPr>
          <w:lang w:val="fr-FR"/>
        </w:rPr>
        <w:t>qui est sise sur un décrochement  montre 5 contours aux remplissages alternant entre petites plages plus ou moins rangées et cupules éparses. Ces contours radient depuis une plage ovale entièrement piquetée au centre (SS BIB). Chippindale indique que le contour de cette topographie est liée au relief même de la roche (Chippindale 1988 p. 224)</w:t>
      </w:r>
    </w:p>
    <w:p w14:paraId="30B1EC98" w14:textId="77777777" w:rsidR="000152C6" w:rsidRPr="0032190F" w:rsidRDefault="000152C6" w:rsidP="00647EA0">
      <w:pPr>
        <w:pStyle w:val="Heading5"/>
      </w:pPr>
      <w:bookmarkStart w:id="5770" w:name="Desc_ZXIXGIR61alpha"/>
      <w:bookmarkEnd w:id="5769"/>
      <w:r w:rsidRPr="0032190F">
        <w:t>ZXIXGIR61</w:t>
      </w:r>
      <w:r w:rsidRPr="007502A5">
        <w:rPr>
          <w:rFonts w:ascii="Symbol" w:hAnsi="Symbol"/>
        </w:rPr>
        <w:t></w:t>
      </w:r>
      <w:r>
        <w:rPr>
          <w:rFonts w:ascii="Symbol" w:hAnsi="Symbol"/>
        </w:rPr>
        <w:t></w:t>
      </w:r>
      <w:r>
        <w:rPr>
          <w:rFonts w:ascii="Symbol" w:hAnsi="Symbol"/>
        </w:rPr>
        <w:t></w:t>
      </w:r>
      <w:r w:rsidRPr="0032190F">
        <w:t>Village du mont Bego</w:t>
      </w:r>
    </w:p>
    <w:bookmarkEnd w:id="5770"/>
    <w:p w14:paraId="34CE4F59" w14:textId="77777777" w:rsidR="000152C6" w:rsidRPr="0032190F" w:rsidRDefault="000152C6" w:rsidP="000152C6">
      <w:pPr>
        <w:rPr>
          <w:lang w:val="fr-FR"/>
        </w:rPr>
      </w:pPr>
    </w:p>
    <w:p w14:paraId="69C6D1C9" w14:textId="77777777" w:rsidR="000152C6" w:rsidRPr="0032190F" w:rsidRDefault="000152C6" w:rsidP="000152C6">
      <w:pPr>
        <w:jc w:val="both"/>
        <w:rPr>
          <w:lang w:val="fr-FR"/>
        </w:rPr>
      </w:pPr>
      <w:r w:rsidRPr="0032190F">
        <w:rPr>
          <w:lang w:val="fr-FR"/>
        </w:rPr>
        <w:t xml:space="preserve">Nommée </w:t>
      </w:r>
      <w:r w:rsidRPr="0032190F">
        <w:rPr>
          <w:i/>
          <w:lang w:val="fr-FR"/>
        </w:rPr>
        <w:t>Village du Bego</w:t>
      </w:r>
      <w:r w:rsidRPr="0032190F">
        <w:rPr>
          <w:lang w:val="fr-FR"/>
        </w:rPr>
        <w:t xml:space="preserve"> par Bicknell (BIB 420). L’auteur dénombre 34 habitations et de nombreux enclos occupés par des bêtes, l’ensemble se développant sur 2, </w:t>
      </w:r>
      <w:smartTag w:uri="urn:schemas-microsoft-com:office:smarttags" w:element="metricconverter">
        <w:smartTagPr>
          <w:attr w:name="ProductID" w:val="35 m"/>
        </w:smartTagPr>
        <w:r w:rsidRPr="0032190F">
          <w:rPr>
            <w:lang w:val="fr-FR"/>
          </w:rPr>
          <w:t>35 m</w:t>
        </w:r>
      </w:smartTag>
      <w:r w:rsidRPr="0032190F">
        <w:rPr>
          <w:lang w:val="fr-FR"/>
        </w:rPr>
        <w:t xml:space="preserve"> de long et donnant l’aspect d’un village ou d’une vaste margheria (BIB 1362 p. 235)</w:t>
      </w:r>
    </w:p>
    <w:p w14:paraId="0B6AFEAA" w14:textId="77777777" w:rsidR="000152C6" w:rsidRPr="0032190F" w:rsidRDefault="000152C6" w:rsidP="000152C6">
      <w:pPr>
        <w:rPr>
          <w:lang w:val="fr-FR"/>
        </w:rPr>
      </w:pPr>
    </w:p>
    <w:p w14:paraId="22B86FCA" w14:textId="77777777" w:rsidR="000152C6" w:rsidRPr="0032190F" w:rsidRDefault="000152C6" w:rsidP="000152C6">
      <w:pPr>
        <w:jc w:val="both"/>
        <w:rPr>
          <w:lang w:val="fr-FR"/>
        </w:rPr>
      </w:pPr>
      <w:r w:rsidRPr="0032190F">
        <w:rPr>
          <w:lang w:val="fr-FR"/>
        </w:rPr>
        <w:t>Cette roche, à proximité du mont Bego regroupe plusieurs représentations de réticulés complexes. Certaines (gravure n° 3a, 9, 22), à double contour montre clairement que les espaces ponctués par des cupules éparses sont ouvert à proximité de la plage rectangulaire alors que ceux avec des petites plages rectangualire disposées régulièrement sont enclos (BIB 1312 p. 261, 262 et BIB 215 fig 186)</w:t>
      </w:r>
    </w:p>
    <w:p w14:paraId="18A55C6C" w14:textId="77777777" w:rsidR="000152C6" w:rsidRPr="0032190F" w:rsidRDefault="000152C6" w:rsidP="000152C6">
      <w:pPr>
        <w:rPr>
          <w:lang w:val="fr-FR"/>
        </w:rPr>
      </w:pPr>
    </w:p>
    <w:p w14:paraId="1AD74C04" w14:textId="2FD27BE0" w:rsidR="000152C6" w:rsidRPr="0032190F" w:rsidRDefault="000152C6" w:rsidP="000152C6">
      <w:pPr>
        <w:autoSpaceDE w:val="0"/>
        <w:autoSpaceDN w:val="0"/>
        <w:adjustRightInd w:val="0"/>
        <w:jc w:val="both"/>
        <w:rPr>
          <w:lang w:val="fr-FR"/>
        </w:rPr>
      </w:pPr>
      <w:r w:rsidRPr="0032190F">
        <w:rPr>
          <w:lang w:val="fr-FR"/>
        </w:rPr>
        <w:t xml:space="preserve">Ces </w:t>
      </w:r>
      <w:hyperlink r:id="rId14491" w:anchor="Typ_Bego_Topographies" w:history="1">
        <w:r w:rsidRPr="0032190F">
          <w:rPr>
            <w:rStyle w:val="Hyperlink"/>
            <w:lang w:val="fr-FR"/>
          </w:rPr>
          <w:t>Topographies</w:t>
        </w:r>
      </w:hyperlink>
      <w:r w:rsidRPr="0032190F">
        <w:rPr>
          <w:lang w:val="fr-FR"/>
        </w:rPr>
        <w:t xml:space="preserve"> sont comparables à </w:t>
      </w:r>
      <w:hyperlink r:id="rId14492" w:anchor="Sizz_Vite_3" w:history="1">
        <w:r w:rsidRPr="0032190F">
          <w:rPr>
            <w:rStyle w:val="Hyperlink"/>
            <w:lang w:val="fr-FR"/>
          </w:rPr>
          <w:t>Vite 3</w:t>
        </w:r>
      </w:hyperlink>
      <w:r w:rsidRPr="0032190F">
        <w:rPr>
          <w:lang w:val="fr-FR"/>
        </w:rPr>
        <w:t xml:space="preserve"> au Valcamonica (Arcà 2009 p. 286)</w:t>
      </w:r>
    </w:p>
    <w:p w14:paraId="508BF272" w14:textId="77777777" w:rsidR="000152C6" w:rsidRPr="0032190F" w:rsidRDefault="000152C6" w:rsidP="000152C6">
      <w:pPr>
        <w:rPr>
          <w:lang w:val="fr-FR"/>
        </w:rPr>
      </w:pPr>
    </w:p>
    <w:p w14:paraId="23E0D3B6" w14:textId="135E7122" w:rsidR="000152C6" w:rsidRPr="0032190F" w:rsidRDefault="000152C6" w:rsidP="000152C6">
      <w:pPr>
        <w:rPr>
          <w:lang w:val="fr-FR"/>
        </w:rPr>
      </w:pPr>
      <w:r w:rsidRPr="0032190F">
        <w:rPr>
          <w:lang w:val="fr-FR"/>
        </w:rPr>
        <w:t xml:space="preserve">Une des plus grandes concentrations de </w:t>
      </w:r>
      <w:hyperlink r:id="rId14493" w:anchor="Typ_Bego_Topographies" w:history="1">
        <w:r w:rsidRPr="0032190F">
          <w:rPr>
            <w:rStyle w:val="Hyperlink"/>
            <w:lang w:val="fr-FR"/>
          </w:rPr>
          <w:t>Topographies</w:t>
        </w:r>
      </w:hyperlink>
      <w:r w:rsidRPr="0032190F">
        <w:rPr>
          <w:lang w:val="fr-FR"/>
        </w:rPr>
        <w:t xml:space="preserve">, sans Personnages, avec la </w:t>
      </w:r>
      <w:hyperlink r:id="rId14494" w:anchor="Desc_ZXVIIGIIR34alpha" w:history="1">
        <w:r w:rsidRPr="0032190F">
          <w:rPr>
            <w:rStyle w:val="Hyperlink"/>
            <w:i/>
            <w:lang w:val="fr-FR"/>
          </w:rPr>
          <w:t>September Rock</w:t>
        </w:r>
      </w:hyperlink>
      <w:r w:rsidRPr="0032190F">
        <w:rPr>
          <w:lang w:val="fr-FR"/>
        </w:rPr>
        <w:t xml:space="preserve"> (SS BIB)</w:t>
      </w:r>
    </w:p>
    <w:p w14:paraId="0326ADDC" w14:textId="77777777" w:rsidR="000152C6" w:rsidRPr="0032190F" w:rsidRDefault="000152C6" w:rsidP="000152C6">
      <w:pPr>
        <w:autoSpaceDE w:val="0"/>
        <w:autoSpaceDN w:val="0"/>
        <w:adjustRightInd w:val="0"/>
        <w:jc w:val="both"/>
        <w:rPr>
          <w:lang w:val="fr-FR"/>
        </w:rPr>
      </w:pPr>
    </w:p>
    <w:p w14:paraId="7DE881FF" w14:textId="77777777" w:rsidR="000152C6" w:rsidRPr="0032190F" w:rsidRDefault="000152C6" w:rsidP="000152C6">
      <w:pPr>
        <w:autoSpaceDE w:val="0"/>
        <w:autoSpaceDN w:val="0"/>
        <w:adjustRightInd w:val="0"/>
        <w:jc w:val="both"/>
        <w:rPr>
          <w:lang w:val="fr-FR"/>
        </w:rPr>
      </w:pPr>
    </w:p>
    <w:p w14:paraId="5BD012DE" w14:textId="77777777" w:rsidR="000152C6" w:rsidRPr="0032190F" w:rsidRDefault="000152C6" w:rsidP="000152C6">
      <w:pPr>
        <w:pStyle w:val="Heading4"/>
        <w:numPr>
          <w:ilvl w:val="3"/>
          <w:numId w:val="0"/>
        </w:numPr>
        <w:tabs>
          <w:tab w:val="num" w:pos="2520"/>
        </w:tabs>
        <w:spacing w:before="240" w:after="60"/>
        <w:ind w:left="2160"/>
      </w:pPr>
      <w:r w:rsidRPr="0032190F">
        <w:t>ZXIXGII</w:t>
      </w:r>
    </w:p>
    <w:p w14:paraId="5870A989" w14:textId="77777777" w:rsidR="000152C6" w:rsidRPr="0032190F" w:rsidRDefault="000152C6" w:rsidP="000152C6">
      <w:pPr>
        <w:rPr>
          <w:lang w:val="fr-FR"/>
        </w:rPr>
      </w:pPr>
    </w:p>
    <w:p w14:paraId="7524D345" w14:textId="77777777" w:rsidR="000152C6" w:rsidRPr="0032190F" w:rsidRDefault="000152C6" w:rsidP="00647EA0">
      <w:pPr>
        <w:pStyle w:val="Heading5"/>
      </w:pPr>
      <w:bookmarkStart w:id="5771" w:name="Desc_ZXIXGIIR8gamma"/>
      <w:r w:rsidRPr="0032190F">
        <w:t>ZXIXGIIR8@c</w:t>
      </w:r>
    </w:p>
    <w:bookmarkEnd w:id="5771"/>
    <w:p w14:paraId="20C9EA7D" w14:textId="77777777" w:rsidR="000152C6" w:rsidRPr="0032190F" w:rsidRDefault="000152C6" w:rsidP="000152C6">
      <w:pPr>
        <w:jc w:val="both"/>
        <w:rPr>
          <w:lang w:val="fr-FR"/>
        </w:rPr>
      </w:pPr>
      <w:r w:rsidRPr="0032190F">
        <w:rPr>
          <w:lang w:val="fr-FR"/>
        </w:rPr>
        <w:t>Cette roche présente plusieurs Hallebardes isolées, une spirale, un Corniforme complet avec « yeux », un second Corniforme avec un corps parfaitement carré. On note également la présence de stries erratique patinées  (SS BIB)</w:t>
      </w:r>
    </w:p>
    <w:p w14:paraId="7D3590F4" w14:textId="77777777" w:rsidR="000152C6" w:rsidRPr="0032190F" w:rsidRDefault="000152C6" w:rsidP="000152C6">
      <w:pPr>
        <w:rPr>
          <w:lang w:val="fr-FR"/>
        </w:rPr>
      </w:pPr>
    </w:p>
    <w:p w14:paraId="0B06CECA" w14:textId="77777777" w:rsidR="000152C6" w:rsidRPr="0032190F" w:rsidRDefault="000152C6" w:rsidP="000152C6">
      <w:pPr>
        <w:pStyle w:val="Heading4"/>
        <w:numPr>
          <w:ilvl w:val="3"/>
          <w:numId w:val="0"/>
        </w:numPr>
        <w:tabs>
          <w:tab w:val="num" w:pos="2520"/>
        </w:tabs>
        <w:spacing w:before="240" w:after="60"/>
        <w:ind w:left="2160"/>
      </w:pPr>
      <w:r w:rsidRPr="0032190F">
        <w:lastRenderedPageBreak/>
        <w:t>ZXIXGIII</w:t>
      </w:r>
    </w:p>
    <w:p w14:paraId="1F37CF76" w14:textId="77777777" w:rsidR="00FB6475" w:rsidRPr="0032190F" w:rsidRDefault="00FB6475" w:rsidP="00FB6475">
      <w:pPr>
        <w:rPr>
          <w:lang w:val="fr-FR"/>
        </w:rPr>
      </w:pPr>
    </w:p>
    <w:p w14:paraId="3B1E9E8F" w14:textId="77777777" w:rsidR="00FB6475" w:rsidRPr="0032190F" w:rsidRDefault="00FB6475" w:rsidP="00647EA0">
      <w:pPr>
        <w:pStyle w:val="Heading5"/>
      </w:pPr>
      <w:r w:rsidRPr="0032190F">
        <w:t>ZXIXGIIIR35@a</w:t>
      </w:r>
    </w:p>
    <w:p w14:paraId="20B5B2BC" w14:textId="77777777" w:rsidR="00FB6475" w:rsidRPr="0032190F" w:rsidRDefault="00FB6475" w:rsidP="00FB6475">
      <w:pPr>
        <w:rPr>
          <w:lang w:val="fr-FR"/>
        </w:rPr>
      </w:pPr>
      <w:r w:rsidRPr="0032190F">
        <w:rPr>
          <w:lang w:val="fr-FR"/>
        </w:rPr>
        <w:t>Roche d'Orion</w:t>
      </w:r>
    </w:p>
    <w:p w14:paraId="7596A784" w14:textId="77777777" w:rsidR="000152C6" w:rsidRPr="0032190F" w:rsidRDefault="000152C6" w:rsidP="00647EA0">
      <w:pPr>
        <w:pStyle w:val="Heading5"/>
      </w:pPr>
      <w:r w:rsidRPr="0032190F">
        <w:t>ZXIXGIIIR92@e</w:t>
      </w:r>
    </w:p>
    <w:p w14:paraId="2FA56F43" w14:textId="77777777" w:rsidR="000152C6" w:rsidRPr="0032190F" w:rsidRDefault="000152C6" w:rsidP="000152C6">
      <w:pPr>
        <w:rPr>
          <w:lang w:val="fr-FR"/>
        </w:rPr>
      </w:pPr>
    </w:p>
    <w:p w14:paraId="78AA1E00" w14:textId="77777777" w:rsidR="000152C6" w:rsidRPr="0032190F" w:rsidRDefault="000152C6" w:rsidP="000152C6">
      <w:pPr>
        <w:rPr>
          <w:lang w:val="fr-FR"/>
        </w:rPr>
      </w:pPr>
      <w:r w:rsidRPr="0032190F">
        <w:rPr>
          <w:lang w:val="fr-FR"/>
        </w:rPr>
        <w:t xml:space="preserve">Sur cette roche, notée 3.16, Chippindale observe une gravure (046.1) uniquement réalisée avec la technique incisée et comportant quelques 40 lignes parallèles (Chippindale 1988 p. 120) </w:t>
      </w:r>
    </w:p>
    <w:p w14:paraId="314DDCD6" w14:textId="77777777" w:rsidR="000152C6" w:rsidRPr="0032190F" w:rsidRDefault="000152C6" w:rsidP="000152C6">
      <w:pPr>
        <w:pStyle w:val="Heading4"/>
        <w:numPr>
          <w:ilvl w:val="3"/>
          <w:numId w:val="0"/>
        </w:numPr>
        <w:tabs>
          <w:tab w:val="num" w:pos="2520"/>
        </w:tabs>
        <w:spacing w:before="240" w:after="60"/>
        <w:ind w:left="2160"/>
      </w:pPr>
      <w:r w:rsidRPr="0032190F">
        <w:t>ZXIXGIV</w:t>
      </w:r>
    </w:p>
    <w:p w14:paraId="131DDAE2" w14:textId="77777777" w:rsidR="000152C6" w:rsidRPr="0032190F" w:rsidRDefault="000152C6" w:rsidP="000152C6">
      <w:pPr>
        <w:rPr>
          <w:lang w:val="fr-FR"/>
        </w:rPr>
      </w:pPr>
    </w:p>
    <w:p w14:paraId="7B62BB1B" w14:textId="77777777" w:rsidR="000152C6" w:rsidRPr="0032190F" w:rsidRDefault="000152C6" w:rsidP="000152C6">
      <w:pPr>
        <w:rPr>
          <w:lang w:val="fr-FR"/>
        </w:rPr>
      </w:pPr>
      <w:r w:rsidRPr="0032190F">
        <w:rPr>
          <w:lang w:val="fr-FR"/>
        </w:rPr>
        <w:t>Dans ce groupe a été trouvée une hache en schiste vert rappelant celle de VIT 36 au Valcamonica (BIB 917).</w:t>
      </w:r>
    </w:p>
    <w:p w14:paraId="15B1050E" w14:textId="77777777" w:rsidR="000152C6" w:rsidRPr="0032190F" w:rsidRDefault="000152C6" w:rsidP="00647EA0">
      <w:pPr>
        <w:pStyle w:val="Heading5"/>
      </w:pPr>
      <w:bookmarkStart w:id="5772" w:name="Desc_ZXIXGIVR7delta"/>
      <w:r w:rsidRPr="0032190F">
        <w:t>ZXIXGIVR7@d</w:t>
      </w:r>
    </w:p>
    <w:bookmarkEnd w:id="5772"/>
    <w:p w14:paraId="431BA282" w14:textId="77777777" w:rsidR="000152C6" w:rsidRPr="0032190F" w:rsidRDefault="000152C6" w:rsidP="000152C6">
      <w:pPr>
        <w:rPr>
          <w:lang w:val="fr-FR"/>
        </w:rPr>
      </w:pPr>
    </w:p>
    <w:p w14:paraId="16362674" w14:textId="6F069E51" w:rsidR="000152C6" w:rsidRPr="0032190F" w:rsidRDefault="000152C6" w:rsidP="000152C6">
      <w:pPr>
        <w:jc w:val="both"/>
        <w:rPr>
          <w:lang w:val="fr-FR"/>
        </w:rPr>
      </w:pPr>
      <w:r w:rsidRPr="0032190F">
        <w:rPr>
          <w:lang w:val="fr-FR"/>
        </w:rPr>
        <w:t xml:space="preserve">Le bas d’un affleurement de pélite est gravé sur une surface de pendage 30°E. Plusieurs </w:t>
      </w:r>
      <w:hyperlink r:id="rId14495" w:anchor="Typ_Bego_Hallebardes" w:history="1">
        <w:r w:rsidRPr="0032190F">
          <w:rPr>
            <w:rStyle w:val="Hyperlink"/>
            <w:lang w:val="fr-FR"/>
          </w:rPr>
          <w:t>Hallebardes</w:t>
        </w:r>
      </w:hyperlink>
      <w:r w:rsidRPr="0032190F">
        <w:rPr>
          <w:lang w:val="fr-FR"/>
        </w:rPr>
        <w:t xml:space="preserve"> similaires sont disposées dans un même registre horizontal (SS BIB). Sur l’une d’elles (fig. 5), on remarque une d’incision au niveau de la base de la lame (SS BIB).</w:t>
      </w:r>
    </w:p>
    <w:p w14:paraId="366DDFB9" w14:textId="77777777" w:rsidR="000152C6" w:rsidRPr="0032190F" w:rsidRDefault="000152C6" w:rsidP="000152C6">
      <w:pPr>
        <w:jc w:val="both"/>
        <w:rPr>
          <w:lang w:val="fr-FR"/>
        </w:rPr>
      </w:pPr>
    </w:p>
    <w:p w14:paraId="302C7CCC" w14:textId="02A450CB" w:rsidR="000152C6" w:rsidRPr="0032190F" w:rsidRDefault="000152C6" w:rsidP="000152C6">
      <w:pPr>
        <w:jc w:val="both"/>
        <w:rPr>
          <w:lang w:val="fr-FR"/>
        </w:rPr>
      </w:pPr>
      <w:r w:rsidRPr="0032190F">
        <w:rPr>
          <w:lang w:val="fr-FR"/>
        </w:rPr>
        <w:t xml:space="preserve">Visiblement, sur les photographies, la Hallebarde 2 est tenue par un </w:t>
      </w:r>
      <w:hyperlink r:id="rId14496" w:anchor="Typ_Bego_Personnages" w:history="1">
        <w:r w:rsidRPr="0032190F">
          <w:rPr>
            <w:rStyle w:val="Hyperlink"/>
            <w:lang w:val="fr-FR"/>
          </w:rPr>
          <w:t>Personnage</w:t>
        </w:r>
      </w:hyperlink>
      <w:r w:rsidRPr="0032190F">
        <w:rPr>
          <w:lang w:val="fr-FR"/>
        </w:rPr>
        <w:t xml:space="preserve">au corps rectangulaire large disposé couché (SS BIB). Le Personnage a été relevé par Chippindale (1988 fig. 8.13). </w:t>
      </w:r>
    </w:p>
    <w:p w14:paraId="35BC679D" w14:textId="77777777" w:rsidR="000152C6" w:rsidRPr="0032190F" w:rsidRDefault="000152C6" w:rsidP="000152C6">
      <w:pPr>
        <w:rPr>
          <w:lang w:val="fr-FR"/>
        </w:rPr>
      </w:pPr>
    </w:p>
    <w:p w14:paraId="17DFD325" w14:textId="77777777" w:rsidR="000152C6" w:rsidRPr="0032190F" w:rsidRDefault="000152C6" w:rsidP="000152C6">
      <w:pPr>
        <w:rPr>
          <w:lang w:val="fr-FR"/>
        </w:rPr>
      </w:pPr>
      <w:r w:rsidRPr="0032190F">
        <w:rPr>
          <w:lang w:val="fr-FR"/>
        </w:rPr>
        <w:t xml:space="preserve">Arcà attribue ces Hallebardes au </w:t>
      </w:r>
      <w:r w:rsidRPr="0032190F">
        <w:rPr>
          <w:i/>
          <w:lang w:val="fr-FR"/>
        </w:rPr>
        <w:t>type 3</w:t>
      </w:r>
      <w:r w:rsidRPr="0032190F">
        <w:rPr>
          <w:lang w:val="fr-FR"/>
        </w:rPr>
        <w:t>, à base plate (Arcà 2009 p. 296). Toutefois, il faut noter qu’un talon est visible sur certaines de ces gravures (fig. 5 notamment).</w:t>
      </w:r>
    </w:p>
    <w:p w14:paraId="00B3F582" w14:textId="77777777" w:rsidR="000152C6" w:rsidRPr="0032190F" w:rsidRDefault="000152C6" w:rsidP="000152C6">
      <w:pPr>
        <w:rPr>
          <w:lang w:val="fr-FR"/>
        </w:rPr>
      </w:pPr>
      <w:r w:rsidRPr="0032190F">
        <w:rPr>
          <w:lang w:val="fr-FR"/>
        </w:rPr>
        <w:br/>
        <w:t>Nous pouvons rapprocher ces hallebardes des Hallebardes isolées. Peut-être à la transition de celles-ci (inclinaison des gravures dont le Personnage) (SS BIB).</w:t>
      </w:r>
    </w:p>
    <w:p w14:paraId="12DE1F25" w14:textId="77777777" w:rsidR="000152C6" w:rsidRPr="0032190F" w:rsidRDefault="000152C6" w:rsidP="00647EA0">
      <w:pPr>
        <w:pStyle w:val="Heading5"/>
      </w:pPr>
      <w:bookmarkStart w:id="5773" w:name="Desc_ZXIXGIVR13alpha"/>
      <w:r w:rsidRPr="0032190F">
        <w:t>ZXIXGIVR13@a</w:t>
      </w:r>
    </w:p>
    <w:bookmarkEnd w:id="5773"/>
    <w:p w14:paraId="6E5D9AA4" w14:textId="77777777" w:rsidR="000152C6" w:rsidRPr="0032190F" w:rsidRDefault="000152C6" w:rsidP="000152C6">
      <w:pPr>
        <w:jc w:val="right"/>
        <w:rPr>
          <w:i/>
          <w:lang w:val="fr-FR"/>
        </w:rPr>
      </w:pPr>
      <w:r w:rsidRPr="0032190F">
        <w:rPr>
          <w:i/>
          <w:lang w:val="fr-FR"/>
        </w:rPr>
        <w:t>Roche des hallebardiers</w:t>
      </w:r>
    </w:p>
    <w:p w14:paraId="180286DF" w14:textId="77777777" w:rsidR="000152C6" w:rsidRPr="0032190F" w:rsidRDefault="000152C6" w:rsidP="000152C6">
      <w:pPr>
        <w:jc w:val="right"/>
        <w:rPr>
          <w:i/>
          <w:lang w:val="fr-FR"/>
        </w:rPr>
      </w:pPr>
      <w:r w:rsidRPr="0032190F">
        <w:rPr>
          <w:i/>
          <w:lang w:val="fr-FR"/>
        </w:rPr>
        <w:t>Roche des conscrits</w:t>
      </w:r>
    </w:p>
    <w:p w14:paraId="33FCC97E" w14:textId="77777777" w:rsidR="000152C6" w:rsidRPr="0032190F" w:rsidRDefault="000152C6" w:rsidP="000152C6">
      <w:pPr>
        <w:jc w:val="right"/>
        <w:rPr>
          <w:i/>
          <w:lang w:val="fr-FR"/>
        </w:rPr>
      </w:pPr>
      <w:r w:rsidRPr="0032190F">
        <w:rPr>
          <w:i/>
          <w:lang w:val="fr-FR"/>
        </w:rPr>
        <w:t>Coscritti Rock </w:t>
      </w:r>
    </w:p>
    <w:p w14:paraId="03CAAE42" w14:textId="77777777" w:rsidR="000152C6" w:rsidRPr="0032190F" w:rsidRDefault="000152C6" w:rsidP="000152C6">
      <w:pPr>
        <w:jc w:val="right"/>
        <w:rPr>
          <w:i/>
          <w:lang w:val="fr-FR"/>
        </w:rPr>
      </w:pPr>
    </w:p>
    <w:p w14:paraId="118BD865" w14:textId="77777777" w:rsidR="000152C6" w:rsidRPr="0032190F" w:rsidRDefault="000152C6" w:rsidP="000152C6">
      <w:pPr>
        <w:jc w:val="both"/>
        <w:rPr>
          <w:lang w:val="fr-FR"/>
        </w:rPr>
      </w:pPr>
      <w:r w:rsidRPr="0032190F">
        <w:rPr>
          <w:lang w:val="fr-FR"/>
        </w:rPr>
        <w:t>C’est la « Coscritti Rock » de Bicknell pour qui la scène des personnages levant des instruments rappelle le tirage au sort pour le service militaire(BIB 420 p. 106).Les quatre hallebardiers sont décrit par Conti (BIB 1246 p. 28).</w:t>
      </w:r>
    </w:p>
    <w:p w14:paraId="3CF959EE" w14:textId="77777777" w:rsidR="000152C6" w:rsidRPr="0032190F" w:rsidRDefault="000152C6" w:rsidP="000152C6">
      <w:pPr>
        <w:jc w:val="both"/>
        <w:rPr>
          <w:lang w:val="fr-FR"/>
        </w:rPr>
      </w:pPr>
      <w:r w:rsidRPr="0032190F">
        <w:rPr>
          <w:lang w:val="fr-FR"/>
        </w:rPr>
        <w:t>E. Masson note la présence d’un 5</w:t>
      </w:r>
      <w:r w:rsidRPr="0032190F">
        <w:rPr>
          <w:vertAlign w:val="superscript"/>
          <w:lang w:val="fr-FR"/>
        </w:rPr>
        <w:t>e</w:t>
      </w:r>
      <w:r w:rsidRPr="0032190F">
        <w:rPr>
          <w:lang w:val="fr-FR"/>
        </w:rPr>
        <w:t xml:space="preserve"> personnage, « un enfant » qui, selon elle, aurait échappé à Bicknell, Conti, Amirante et Vatteone, Lumley. Toujours d’après E. Masson, cette figure « fait remarquable, mesure </w:t>
      </w:r>
      <w:smartTag w:uri="urn:schemas-microsoft-com:office:smarttags" w:element="metricconverter">
        <w:smartTagPr>
          <w:attr w:name="ProductID" w:val="17 cm"/>
        </w:smartTagPr>
        <w:r w:rsidRPr="0032190F">
          <w:rPr>
            <w:lang w:val="fr-FR"/>
          </w:rPr>
          <w:t>17 cm</w:t>
        </w:r>
      </w:smartTag>
      <w:r w:rsidRPr="0032190F">
        <w:rPr>
          <w:lang w:val="fr-FR"/>
        </w:rPr>
        <w:t xml:space="preserve">, soit la moitié de la figure féminine » (Masson 1993 p. 67). D’après les plans, les descriptions et les photos, nous ne sommes pas de son avis : ce personnage n’existe pas et la figure « féminine » (fig.2) est généralement considérée comme une figure d’homme (SS BIB). </w:t>
      </w:r>
    </w:p>
    <w:p w14:paraId="44FBE4FD" w14:textId="77777777" w:rsidR="000152C6" w:rsidRPr="0032190F" w:rsidRDefault="000152C6" w:rsidP="000152C6">
      <w:pPr>
        <w:jc w:val="both"/>
        <w:rPr>
          <w:lang w:val="fr-FR"/>
        </w:rPr>
      </w:pPr>
      <w:r w:rsidRPr="0032190F">
        <w:rPr>
          <w:lang w:val="fr-FR"/>
        </w:rPr>
        <w:t>Elle cite à l’appui de cette roche la roche de Corni Freschi (Masson 1993 p. 67)</w:t>
      </w:r>
    </w:p>
    <w:p w14:paraId="0E8C9C79" w14:textId="6944C698" w:rsidR="000152C6" w:rsidRPr="0032190F" w:rsidRDefault="000152C6" w:rsidP="000152C6">
      <w:pPr>
        <w:jc w:val="both"/>
        <w:rPr>
          <w:lang w:val="fr-FR"/>
        </w:rPr>
      </w:pPr>
      <w:r w:rsidRPr="0032190F">
        <w:rPr>
          <w:lang w:val="fr-FR"/>
        </w:rPr>
        <w:t xml:space="preserve">La </w:t>
      </w:r>
      <w:hyperlink r:id="rId14497" w:anchor="Ana_Technologie_Lineaire" w:history="1">
        <w:r w:rsidRPr="0032190F">
          <w:rPr>
            <w:rStyle w:val="Hyperlink"/>
            <w:lang w:val="fr-FR"/>
          </w:rPr>
          <w:t>technique</w:t>
        </w:r>
      </w:hyperlink>
      <w:r w:rsidRPr="0032190F">
        <w:rPr>
          <w:lang w:val="fr-FR"/>
        </w:rPr>
        <w:t xml:space="preserve"> de striage a été reconnue pour les manches des hallebardes. Certaines,s qui scandent régulièrement le long manche des hallebardes peut être interprété comme le signe de l’usage d’une métrique comme il a déjà été suggéré pour la construction de </w:t>
      </w:r>
      <w:hyperlink r:id="rId14498" w:anchor="Sit_Saint_Martin_Corleans" w:history="1">
        <w:r w:rsidRPr="0032190F">
          <w:rPr>
            <w:rStyle w:val="Hyperlink"/>
            <w:lang w:val="fr-FR"/>
          </w:rPr>
          <w:t>Saint-Martin-de-Corléans</w:t>
        </w:r>
      </w:hyperlink>
      <w:r w:rsidRPr="0032190F">
        <w:rPr>
          <w:lang w:val="fr-FR"/>
        </w:rPr>
        <w:t xml:space="preserve"> (SS BIB), </w:t>
      </w:r>
      <w:r w:rsidRPr="0032190F">
        <w:rPr>
          <w:lang w:val="fr-FR"/>
        </w:rPr>
        <w:lastRenderedPageBreak/>
        <w:t xml:space="preserve">d’une « règle de proportion » (Vite, </w:t>
      </w:r>
      <w:hyperlink r:id="rId14499" w:anchor="Sizz_Vite_20" w:history="1">
        <w:r w:rsidRPr="0032190F">
          <w:rPr>
            <w:rStyle w:val="Hyperlink"/>
            <w:lang w:val="fr-FR"/>
          </w:rPr>
          <w:t>VIT 20D</w:t>
        </w:r>
      </w:hyperlink>
      <w:r w:rsidRPr="0032190F">
        <w:rPr>
          <w:lang w:val="fr-FR"/>
        </w:rPr>
        <w:t xml:space="preserve">) (BIB 1216 p. 97) Les hallebardiers seraient alors l’équivalent des </w:t>
      </w:r>
      <w:r w:rsidRPr="0032190F">
        <w:rPr>
          <w:i/>
          <w:lang w:val="fr-FR"/>
        </w:rPr>
        <w:t>agrimensores</w:t>
      </w:r>
      <w:r w:rsidRPr="0032190F">
        <w:rPr>
          <w:lang w:val="fr-FR"/>
        </w:rPr>
        <w:t xml:space="preserve"> (arpenteurs) romains (SS BIB)</w:t>
      </w:r>
    </w:p>
    <w:p w14:paraId="435B8A46" w14:textId="77777777" w:rsidR="000152C6" w:rsidRPr="0032190F" w:rsidRDefault="000152C6" w:rsidP="000152C6">
      <w:pPr>
        <w:jc w:val="both"/>
        <w:rPr>
          <w:lang w:val="fr-FR"/>
        </w:rPr>
      </w:pPr>
    </w:p>
    <w:p w14:paraId="29D481BD" w14:textId="22CAADFD" w:rsidR="000152C6" w:rsidRPr="0032190F" w:rsidRDefault="000152C6" w:rsidP="000152C6">
      <w:pPr>
        <w:jc w:val="both"/>
        <w:rPr>
          <w:lang w:val="fr-FR"/>
        </w:rPr>
      </w:pPr>
      <w:r w:rsidRPr="0032190F">
        <w:rPr>
          <w:lang w:val="fr-FR"/>
        </w:rPr>
        <w:t xml:space="preserve">La plupart des nombreuses </w:t>
      </w:r>
      <w:hyperlink r:id="rId14500" w:anchor="Typ_Bego_Topographies" w:history="1">
        <w:r w:rsidRPr="0032190F">
          <w:rPr>
            <w:rStyle w:val="Hyperlink"/>
            <w:lang w:val="fr-FR"/>
          </w:rPr>
          <w:t>topographies</w:t>
        </w:r>
      </w:hyperlink>
      <w:r w:rsidRPr="0032190F">
        <w:rPr>
          <w:lang w:val="fr-FR"/>
        </w:rPr>
        <w:t xml:space="preserve"> représentées présentent, pour les plages centrales, des alignements de cupules ou une périphérie de la surface cupulée différente de celle du reste de la gravures ce qui participe au caractère soigné de l’ensemble (SS BIB).</w:t>
      </w:r>
    </w:p>
    <w:p w14:paraId="5881EF20" w14:textId="77777777" w:rsidR="000152C6" w:rsidRPr="0032190F" w:rsidRDefault="000152C6" w:rsidP="000152C6">
      <w:pPr>
        <w:pStyle w:val="Heading6"/>
      </w:pPr>
      <w:r w:rsidRPr="0032190F">
        <w:t>Interprétations</w:t>
      </w:r>
    </w:p>
    <w:p w14:paraId="0BBF72B3" w14:textId="77777777" w:rsidR="000152C6" w:rsidRPr="0032190F" w:rsidRDefault="000152C6" w:rsidP="000152C6">
      <w:pPr>
        <w:jc w:val="both"/>
        <w:rPr>
          <w:lang w:val="fr-FR"/>
        </w:rPr>
      </w:pPr>
    </w:p>
    <w:p w14:paraId="4A9FE8DC" w14:textId="77777777" w:rsidR="000152C6" w:rsidRPr="0032190F" w:rsidRDefault="000152C6" w:rsidP="000152C6">
      <w:pPr>
        <w:jc w:val="both"/>
        <w:rPr>
          <w:lang w:val="fr-FR"/>
        </w:rPr>
      </w:pPr>
      <w:r w:rsidRPr="0032190F">
        <w:rPr>
          <w:lang w:val="fr-FR"/>
        </w:rPr>
        <w:t>Selon C. Bicknell, l’ensemble de la roche parait suffisamment organisé pour se poser la question d’une volonté de représentation de scènes pastorales (BIB 420 p. 106).</w:t>
      </w:r>
    </w:p>
    <w:p w14:paraId="73B523B9" w14:textId="77777777" w:rsidR="000152C6" w:rsidRPr="0032190F" w:rsidRDefault="000152C6" w:rsidP="000152C6">
      <w:pPr>
        <w:jc w:val="both"/>
        <w:rPr>
          <w:lang w:val="fr-FR"/>
        </w:rPr>
      </w:pPr>
      <w:r w:rsidRPr="0032190F">
        <w:rPr>
          <w:lang w:val="fr-FR"/>
        </w:rPr>
        <w:t>E. Masson s’appuie sur un relevé de Corni Freschi (Anati 1966 mais voir aussi Anati 1982) ou elle pense reconnaitre qu’un « disque solaire a été surajouté dans le tracé de la hache [sic] tout en bas ». E. Masson interprète la scène des 5 personnages (sic) avec des haches (re-sic) comme étant une scène d’adoration du soleil (Masson 1993 p. 67).</w:t>
      </w:r>
    </w:p>
    <w:p w14:paraId="07286E51" w14:textId="77777777" w:rsidR="000152C6" w:rsidRPr="0032190F" w:rsidRDefault="000152C6" w:rsidP="000152C6">
      <w:pPr>
        <w:rPr>
          <w:lang w:val="fr-FR"/>
        </w:rPr>
      </w:pPr>
    </w:p>
    <w:p w14:paraId="351CC183" w14:textId="77777777" w:rsidR="000152C6" w:rsidRPr="0032190F" w:rsidRDefault="000152C6" w:rsidP="00647EA0">
      <w:pPr>
        <w:pStyle w:val="Heading5"/>
      </w:pPr>
      <w:bookmarkStart w:id="5774" w:name="Desc_ZXIXGIVR14beta"/>
      <w:r w:rsidRPr="0032190F">
        <w:t>ZXIXGIVR14@b</w:t>
      </w:r>
    </w:p>
    <w:bookmarkEnd w:id="5774"/>
    <w:p w14:paraId="2B389F40" w14:textId="77777777" w:rsidR="000152C6" w:rsidRPr="0032190F" w:rsidRDefault="000152C6" w:rsidP="000152C6">
      <w:pPr>
        <w:rPr>
          <w:lang w:val="fr-FR"/>
        </w:rPr>
      </w:pPr>
    </w:p>
    <w:p w14:paraId="364219DD" w14:textId="77777777" w:rsidR="000152C6" w:rsidRPr="0032190F" w:rsidRDefault="000152C6" w:rsidP="000152C6">
      <w:pPr>
        <w:rPr>
          <w:lang w:val="fr-FR"/>
        </w:rPr>
      </w:pPr>
      <w:r w:rsidRPr="0032190F">
        <w:rPr>
          <w:lang w:val="fr-FR"/>
        </w:rPr>
        <w:t>Nommée « Carpet Rock » par Bicknell (BIB 420). Nom repris par C. Chippindale ?</w:t>
      </w:r>
    </w:p>
    <w:p w14:paraId="20E7154B" w14:textId="77777777" w:rsidR="000152C6" w:rsidRPr="0032190F" w:rsidRDefault="000152C6" w:rsidP="000152C6">
      <w:pPr>
        <w:rPr>
          <w:lang w:val="fr-FR"/>
        </w:rPr>
      </w:pPr>
    </w:p>
    <w:p w14:paraId="5C28A833" w14:textId="77777777" w:rsidR="000152C6" w:rsidRPr="0032190F" w:rsidRDefault="000152C6" w:rsidP="000152C6">
      <w:pPr>
        <w:jc w:val="both"/>
        <w:rPr>
          <w:lang w:val="fr-FR"/>
        </w:rPr>
      </w:pPr>
      <w:r w:rsidRPr="0032190F">
        <w:rPr>
          <w:lang w:val="fr-FR"/>
        </w:rPr>
        <w:t>Elle comporte de nombreuses plages rectangulaires, réticulés à appendices, longues barres sinueuses, … La roche parait très abimée. On note toutefois la présence de quelques réticulés complexes (SS BIB). A. Arcà l’attribue au Néolithique récent (Rame 1) (Arcà com. pers.)</w:t>
      </w:r>
    </w:p>
    <w:p w14:paraId="1EC99115" w14:textId="77777777" w:rsidR="000152C6" w:rsidRPr="0032190F" w:rsidRDefault="000152C6" w:rsidP="000152C6">
      <w:pPr>
        <w:rPr>
          <w:lang w:val="fr-FR"/>
        </w:rPr>
      </w:pPr>
    </w:p>
    <w:p w14:paraId="35CFA354" w14:textId="77777777" w:rsidR="000152C6" w:rsidRPr="0032190F" w:rsidRDefault="000152C6" w:rsidP="00647EA0">
      <w:pPr>
        <w:pStyle w:val="Heading5"/>
      </w:pPr>
      <w:r w:rsidRPr="0032190F">
        <w:t>ZXIXGIVR15@c</w:t>
      </w:r>
    </w:p>
    <w:p w14:paraId="79B9990A" w14:textId="77777777" w:rsidR="000152C6" w:rsidRPr="0032190F" w:rsidRDefault="000152C6" w:rsidP="000152C6">
      <w:pPr>
        <w:rPr>
          <w:lang w:val="fr-FR"/>
        </w:rPr>
      </w:pPr>
    </w:p>
    <w:p w14:paraId="6031186E" w14:textId="77777777" w:rsidR="000152C6" w:rsidRPr="0032190F" w:rsidRDefault="000152C6" w:rsidP="000152C6">
      <w:pPr>
        <w:rPr>
          <w:lang w:val="fr-FR"/>
        </w:rPr>
      </w:pPr>
      <w:r w:rsidRPr="0032190F">
        <w:rPr>
          <w:lang w:val="fr-FR"/>
        </w:rPr>
        <w:t>Cette roche porte un texte de berger avec une date : « 9.8.22 » (SS BIB).</w:t>
      </w:r>
    </w:p>
    <w:p w14:paraId="56832148" w14:textId="77777777" w:rsidR="000152C6" w:rsidRPr="0032190F" w:rsidRDefault="000152C6" w:rsidP="00647EA0">
      <w:pPr>
        <w:pStyle w:val="Heading5"/>
      </w:pPr>
      <w:bookmarkStart w:id="5775" w:name="Desc_ZXIXGIVR18alpha"/>
      <w:r w:rsidRPr="0032190F">
        <w:t>ZXIXGIVR18@a</w:t>
      </w:r>
    </w:p>
    <w:p w14:paraId="7FA0A184" w14:textId="77777777" w:rsidR="000152C6" w:rsidRPr="0032190F" w:rsidRDefault="000152C6" w:rsidP="000152C6">
      <w:pPr>
        <w:rPr>
          <w:lang w:val="fr-FR"/>
        </w:rPr>
      </w:pPr>
    </w:p>
    <w:p w14:paraId="50614767" w14:textId="298DE56A" w:rsidR="000152C6" w:rsidRPr="0032190F" w:rsidRDefault="000152C6" w:rsidP="000152C6">
      <w:pPr>
        <w:rPr>
          <w:lang w:val="fr-FR"/>
        </w:rPr>
      </w:pPr>
      <w:r w:rsidRPr="0032190F">
        <w:rPr>
          <w:lang w:val="fr-FR"/>
        </w:rPr>
        <w:t xml:space="preserve">Cette roche présente, entres autres, trois hallebardes au manche </w:t>
      </w:r>
      <w:hyperlink r:id="rId14501" w:anchor="Ana_Technologie_Lineaire" w:history="1">
        <w:r w:rsidRPr="0032190F">
          <w:rPr>
            <w:rStyle w:val="Hyperlink"/>
            <w:lang w:val="fr-FR"/>
          </w:rPr>
          <w:t>strié</w:t>
        </w:r>
      </w:hyperlink>
      <w:r w:rsidRPr="0032190F">
        <w:rPr>
          <w:lang w:val="fr-FR"/>
        </w:rPr>
        <w:t xml:space="preserve">. Un attelage dont le conducteur tient un fouet incisé comme sur la </w:t>
      </w:r>
      <w:hyperlink r:id="rId14502" w:anchor="Desc_ZXIXGIVR21alpha" w:history="1">
        <w:r w:rsidRPr="0032190F">
          <w:rPr>
            <w:rStyle w:val="Hyperlink"/>
            <w:i/>
            <w:lang w:val="fr-FR"/>
          </w:rPr>
          <w:t>Roche des 300</w:t>
        </w:r>
      </w:hyperlink>
      <w:r w:rsidRPr="0032190F">
        <w:rPr>
          <w:lang w:val="fr-FR"/>
        </w:rPr>
        <w:t xml:space="preserve"> (SS BIB)</w:t>
      </w:r>
    </w:p>
    <w:p w14:paraId="3EFD1D66" w14:textId="77777777" w:rsidR="000152C6" w:rsidRPr="0032190F" w:rsidRDefault="000152C6" w:rsidP="00647EA0">
      <w:pPr>
        <w:pStyle w:val="Heading5"/>
      </w:pPr>
      <w:bookmarkStart w:id="5776" w:name="Desc_ZXIXGIVR21alpha"/>
      <w:bookmarkEnd w:id="5775"/>
      <w:r w:rsidRPr="0032190F">
        <w:t>ZXIXGIVR21</w:t>
      </w:r>
      <w:r w:rsidRPr="00753AD0">
        <w:rPr>
          <w:rFonts w:ascii="Symbol" w:hAnsi="Symbol"/>
        </w:rPr>
        <w:t></w:t>
      </w:r>
      <w:r>
        <w:rPr>
          <w:rFonts w:ascii="Symbol" w:hAnsi="Symbol"/>
        </w:rPr>
        <w:t></w:t>
      </w:r>
      <w:r>
        <w:rPr>
          <w:rFonts w:ascii="Symbol" w:hAnsi="Symbol"/>
        </w:rPr>
        <w:t></w:t>
      </w:r>
      <w:r w:rsidRPr="0032190F">
        <w:t>Roche des 300</w:t>
      </w:r>
    </w:p>
    <w:bookmarkEnd w:id="5776"/>
    <w:p w14:paraId="0F5DA9E0" w14:textId="77777777" w:rsidR="000152C6" w:rsidRPr="0032190F" w:rsidRDefault="000152C6" w:rsidP="000152C6">
      <w:pPr>
        <w:autoSpaceDE w:val="0"/>
        <w:autoSpaceDN w:val="0"/>
        <w:adjustRightInd w:val="0"/>
        <w:jc w:val="both"/>
        <w:rPr>
          <w:lang w:val="fr-FR"/>
        </w:rPr>
      </w:pPr>
    </w:p>
    <w:p w14:paraId="174AA55C" w14:textId="313D2B25" w:rsidR="000152C6" w:rsidRPr="0032190F" w:rsidRDefault="000152C6" w:rsidP="000152C6">
      <w:pPr>
        <w:jc w:val="both"/>
        <w:rPr>
          <w:lang w:val="fr-FR"/>
        </w:rPr>
      </w:pPr>
      <w:r w:rsidRPr="0032190F">
        <w:rPr>
          <w:lang w:val="fr-FR"/>
        </w:rPr>
        <w:t xml:space="preserve">La </w:t>
      </w:r>
      <w:r w:rsidRPr="0032190F">
        <w:rPr>
          <w:i/>
          <w:lang w:val="fr-FR"/>
        </w:rPr>
        <w:t>300 Rock</w:t>
      </w:r>
      <w:r w:rsidRPr="0032190F">
        <w:rPr>
          <w:lang w:val="fr-FR"/>
        </w:rPr>
        <w:t xml:space="preserve"> de C. Bicknell où il compte, entres autres gravures, huit figures d’araire avec laboureur, trois herses, de </w:t>
      </w:r>
      <w:hyperlink r:id="rId14503" w:anchor="Typ_Bego_Plages" w:history="1">
        <w:r w:rsidRPr="0032190F">
          <w:rPr>
            <w:rStyle w:val="Hyperlink"/>
            <w:lang w:val="fr-FR"/>
          </w:rPr>
          <w:t>grands rectangles</w:t>
        </w:r>
      </w:hyperlink>
      <w:r w:rsidRPr="0032190F">
        <w:rPr>
          <w:lang w:val="fr-FR"/>
        </w:rPr>
        <w:t xml:space="preserve"> d’un mètre. Bicknell dit aussi avoir dégagé la base du rocher  (BIB 420 p. 106) Comme pour la </w:t>
      </w:r>
      <w:hyperlink r:id="rId14504" w:anchor="Desc_ZXIG0R1" w:history="1">
        <w:r w:rsidRPr="0032190F">
          <w:rPr>
            <w:rStyle w:val="Hyperlink"/>
            <w:i/>
            <w:lang w:val="fr-FR"/>
          </w:rPr>
          <w:t>l’Autel</w:t>
        </w:r>
      </w:hyperlink>
      <w:r w:rsidRPr="0032190F">
        <w:rPr>
          <w:lang w:val="fr-FR"/>
        </w:rPr>
        <w:t>, la roche occupant une position « avantageuse », certaines juxtapositions lui paraissent intentionnelles résultant du passage consécutifs de plusieurs graveurs (BIB 420 p. 76). La face sud est mieux conservée que la face nord, les deux étant de même pendage (SS BIB).</w:t>
      </w:r>
    </w:p>
    <w:p w14:paraId="25B669A1" w14:textId="77777777" w:rsidR="000152C6" w:rsidRPr="0032190F" w:rsidRDefault="000152C6" w:rsidP="000152C6">
      <w:pPr>
        <w:pStyle w:val="Heading6"/>
      </w:pPr>
      <w:r w:rsidRPr="0032190F">
        <w:t>Topographies</w:t>
      </w:r>
    </w:p>
    <w:p w14:paraId="61FF0999" w14:textId="77777777" w:rsidR="000152C6" w:rsidRPr="0032190F" w:rsidRDefault="000152C6" w:rsidP="000152C6">
      <w:pPr>
        <w:autoSpaceDE w:val="0"/>
        <w:autoSpaceDN w:val="0"/>
        <w:adjustRightInd w:val="0"/>
        <w:jc w:val="both"/>
        <w:rPr>
          <w:lang w:val="fr-FR"/>
        </w:rPr>
      </w:pPr>
    </w:p>
    <w:p w14:paraId="102010B2" w14:textId="69421C2F" w:rsidR="000152C6" w:rsidRPr="007038B8" w:rsidRDefault="000152C6" w:rsidP="000152C6">
      <w:pPr>
        <w:autoSpaceDE w:val="0"/>
        <w:autoSpaceDN w:val="0"/>
        <w:adjustRightInd w:val="0"/>
        <w:jc w:val="both"/>
        <w:rPr>
          <w:lang w:val="fr-FR"/>
        </w:rPr>
      </w:pPr>
      <w:r w:rsidRPr="007038B8">
        <w:rPr>
          <w:lang w:val="fr-FR"/>
        </w:rPr>
        <w:t xml:space="preserve">Sur cette roche, il a été possible de reconnaître dans l’organisation des figures une </w:t>
      </w:r>
      <w:hyperlink r:id="rId14505" w:anchor="Cul_Art_TAC_T_t_planimet_agr" w:history="1">
        <w:r w:rsidR="000D1F77" w:rsidRPr="000D1F77">
          <w:rPr>
            <w:rStyle w:val="Hyperlink"/>
            <w:lang w:val="fr-FR"/>
          </w:rPr>
          <w:t>planimétrie agraire</w:t>
        </w:r>
      </w:hyperlink>
      <w:r w:rsidRPr="007038B8">
        <w:rPr>
          <w:lang w:val="fr-FR"/>
        </w:rPr>
        <w:t xml:space="preserve"> qui coïncide avec des modèles de partition agraires reconnus en fouilles et attribués </w:t>
      </w:r>
      <w:r w:rsidR="000D1F77">
        <w:rPr>
          <w:lang w:val="fr-FR"/>
        </w:rPr>
        <w:t>au</w:t>
      </w:r>
      <w:r w:rsidRPr="007038B8">
        <w:rPr>
          <w:lang w:val="fr-FR"/>
        </w:rPr>
        <w:t xml:space="preserve"> Fer (BIB 1055 p. 23). Dessinée (sic) à partir d’une trame quadrillée (BIB 1055 p. 23).</w:t>
      </w:r>
    </w:p>
    <w:p w14:paraId="392D3589" w14:textId="77777777" w:rsidR="000152C6" w:rsidRPr="0032190F" w:rsidRDefault="000152C6" w:rsidP="000152C6">
      <w:pPr>
        <w:autoSpaceDE w:val="0"/>
        <w:autoSpaceDN w:val="0"/>
        <w:adjustRightInd w:val="0"/>
        <w:jc w:val="both"/>
        <w:rPr>
          <w:lang w:val="fr-FR"/>
        </w:rPr>
      </w:pPr>
    </w:p>
    <w:p w14:paraId="166B9D71" w14:textId="76CB38C8" w:rsidR="000152C6" w:rsidRPr="0032190F" w:rsidRDefault="000152C6" w:rsidP="000152C6">
      <w:pPr>
        <w:autoSpaceDE w:val="0"/>
        <w:autoSpaceDN w:val="0"/>
        <w:adjustRightInd w:val="0"/>
        <w:jc w:val="both"/>
        <w:rPr>
          <w:lang w:val="fr-FR"/>
        </w:rPr>
      </w:pPr>
      <w:r w:rsidRPr="0032190F">
        <w:rPr>
          <w:lang w:val="fr-FR"/>
        </w:rPr>
        <w:lastRenderedPageBreak/>
        <w:t xml:space="preserve">Comparable à </w:t>
      </w:r>
      <w:hyperlink r:id="rId14506" w:anchor="Sizz_Vite_3" w:history="1">
        <w:r w:rsidRPr="0032190F">
          <w:rPr>
            <w:rStyle w:val="Hyperlink"/>
            <w:lang w:val="fr-FR"/>
          </w:rPr>
          <w:t>Vite 3</w:t>
        </w:r>
      </w:hyperlink>
      <w:r w:rsidRPr="0032190F">
        <w:rPr>
          <w:lang w:val="fr-FR"/>
        </w:rPr>
        <w:t xml:space="preserve"> au Valcamonica (Arcà 2009 p. 286)</w:t>
      </w:r>
    </w:p>
    <w:p w14:paraId="3983B545" w14:textId="77777777" w:rsidR="000152C6" w:rsidRPr="0032190F" w:rsidRDefault="000152C6" w:rsidP="000152C6">
      <w:pPr>
        <w:pStyle w:val="Heading6"/>
      </w:pPr>
      <w:r w:rsidRPr="0032190F">
        <w:t>Corniformes &amp; Attelages</w:t>
      </w:r>
    </w:p>
    <w:p w14:paraId="0CCDDAE8" w14:textId="77777777" w:rsidR="000152C6" w:rsidRPr="0032190F" w:rsidRDefault="000152C6" w:rsidP="000152C6">
      <w:pPr>
        <w:jc w:val="both"/>
        <w:rPr>
          <w:lang w:val="fr-FR"/>
        </w:rPr>
      </w:pPr>
    </w:p>
    <w:p w14:paraId="5053AAA8" w14:textId="617E8AC7" w:rsidR="000152C6" w:rsidRPr="0032190F" w:rsidRDefault="000152C6" w:rsidP="000152C6">
      <w:pPr>
        <w:jc w:val="both"/>
        <w:rPr>
          <w:lang w:val="fr-FR"/>
        </w:rPr>
      </w:pPr>
      <w:r w:rsidRPr="0032190F">
        <w:rPr>
          <w:lang w:val="fr-FR"/>
        </w:rPr>
        <w:t xml:space="preserve">En comptant les corniformes isolés, attelés (attelages seuls ou tenus par un personnage) on compte 329 figures de cornus (BD Mica 8/04/2010). Avec 30 </w:t>
      </w:r>
      <w:hyperlink r:id="rId14507" w:anchor="Typ_Bego_Attelages" w:history="1">
        <w:r w:rsidRPr="0032190F">
          <w:rPr>
            <w:rStyle w:val="Hyperlink"/>
            <w:lang w:val="fr-FR"/>
          </w:rPr>
          <w:t>attelages</w:t>
        </w:r>
      </w:hyperlink>
      <w:r w:rsidRPr="0032190F">
        <w:rPr>
          <w:lang w:val="fr-FR"/>
        </w:rPr>
        <w:t xml:space="preserve"> (dont 16 sont conduits par des </w:t>
      </w:r>
      <w:hyperlink r:id="rId14508" w:anchor="Typ_Bego_Personnages" w:history="1">
        <w:r w:rsidRPr="0032190F">
          <w:rPr>
            <w:rStyle w:val="Hyperlink"/>
            <w:lang w:val="fr-FR"/>
          </w:rPr>
          <w:t>personnages</w:t>
        </w:r>
      </w:hyperlink>
      <w:r w:rsidRPr="0032190F">
        <w:rPr>
          <w:lang w:val="fr-FR"/>
        </w:rPr>
        <w:t>) c’est la roche qui en comporte le plus dans le site (SS BIB).</w:t>
      </w:r>
    </w:p>
    <w:p w14:paraId="34C6C799" w14:textId="77777777" w:rsidR="000152C6" w:rsidRPr="0032190F" w:rsidRDefault="000152C6" w:rsidP="000152C6">
      <w:pPr>
        <w:rPr>
          <w:lang w:val="fr-FR"/>
        </w:rPr>
      </w:pPr>
    </w:p>
    <w:p w14:paraId="48E406E2" w14:textId="3800FF00" w:rsidR="000152C6" w:rsidRPr="0032190F" w:rsidRDefault="000152C6" w:rsidP="000152C6">
      <w:pPr>
        <w:jc w:val="both"/>
        <w:rPr>
          <w:i/>
          <w:lang w:val="fr-FR"/>
        </w:rPr>
      </w:pPr>
      <w:r w:rsidRPr="0032190F">
        <w:rPr>
          <w:lang w:val="fr-FR"/>
        </w:rPr>
        <w:t xml:space="preserve">Cette roche comporte une représentation de chariot à châssis triangulaire (BIB 1353 p. 92 et…). Au regard de la technologie des gravures il semble qu’il s’agisse en fait d’une figuration de travois auquel aurait été rajouté ultérieurement deux plages de cupules figurant des roues. Cette observation fait écho à ce qui a pu être observé pour les découvertes liées aux premiers chariots en Europe du sud (voir </w:t>
      </w:r>
      <w:hyperlink r:id="rId14509" w:anchor="Cul_Chalco" w:history="1">
        <w:r w:rsidRPr="0032190F">
          <w:rPr>
            <w:rStyle w:val="Hyperlink"/>
            <w:lang w:val="fr-FR"/>
          </w:rPr>
          <w:t>Chalcolithique</w:t>
        </w:r>
      </w:hyperlink>
      <w:r w:rsidRPr="0032190F">
        <w:rPr>
          <w:lang w:val="fr-FR"/>
        </w:rPr>
        <w:t xml:space="preserve"> § Chariots) et plus généralement sur l’origine des différents types de chariots (Hadricourt 1948). </w:t>
      </w:r>
      <w:r w:rsidRPr="0032190F">
        <w:rPr>
          <w:i/>
          <w:lang w:val="fr-FR"/>
        </w:rPr>
        <w:t>Par ailleurs, la position des roues sur la moitié est inopérant et rappelle l’inversement du mancheron sur certaines figurations d’araire (SS BIB)</w:t>
      </w:r>
    </w:p>
    <w:p w14:paraId="6EE8DED2" w14:textId="77777777" w:rsidR="000152C6" w:rsidRPr="0032190F" w:rsidRDefault="000152C6" w:rsidP="000152C6">
      <w:pPr>
        <w:jc w:val="both"/>
        <w:rPr>
          <w:i/>
          <w:lang w:val="fr-FR"/>
        </w:rPr>
      </w:pPr>
    </w:p>
    <w:p w14:paraId="76B90C81" w14:textId="58A358AF" w:rsidR="000152C6" w:rsidRPr="0032190F" w:rsidRDefault="000152C6" w:rsidP="000152C6">
      <w:pPr>
        <w:jc w:val="both"/>
        <w:rPr>
          <w:lang w:val="fr-FR"/>
        </w:rPr>
      </w:pPr>
      <w:r w:rsidRPr="0032190F">
        <w:rPr>
          <w:lang w:val="fr-FR"/>
        </w:rPr>
        <w:t xml:space="preserve">La figure 317 montre un attelage tirant ce que l’on pourrait interpréter comme un travois (triangle réticulé) dont les « tenants » sont uniquement incisés. Les barreaux se </w:t>
      </w:r>
      <w:hyperlink r:id="rId14510" w:anchor="Ana_Chrono_Superpositions" w:history="1">
        <w:r w:rsidRPr="0032190F">
          <w:rPr>
            <w:rStyle w:val="Hyperlink"/>
            <w:lang w:val="fr-FR"/>
          </w:rPr>
          <w:t>superposant</w:t>
        </w:r>
      </w:hyperlink>
      <w:r w:rsidRPr="0032190F">
        <w:rPr>
          <w:lang w:val="fr-FR"/>
        </w:rPr>
        <w:t xml:space="preserve"> également à des lignes de préparation incisées et à une grande Plage rectangulaire (Cahier ciel 2007 p. 52). Cette superposition avait déjà été relevée par Arca (Arca 2001 fig. 5)</w:t>
      </w:r>
    </w:p>
    <w:p w14:paraId="3421B88F" w14:textId="77777777" w:rsidR="000152C6" w:rsidRPr="0032190F" w:rsidRDefault="000152C6" w:rsidP="000152C6">
      <w:pPr>
        <w:jc w:val="both"/>
        <w:rPr>
          <w:lang w:val="fr-FR"/>
        </w:rPr>
      </w:pPr>
    </w:p>
    <w:p w14:paraId="0CB21DFE" w14:textId="1F6916BB" w:rsidR="000152C6" w:rsidRPr="0032190F" w:rsidRDefault="000152C6" w:rsidP="000152C6">
      <w:pPr>
        <w:jc w:val="both"/>
        <w:rPr>
          <w:lang w:val="fr-FR"/>
        </w:rPr>
      </w:pPr>
      <w:r w:rsidRPr="0032190F">
        <w:rPr>
          <w:lang w:val="fr-FR"/>
        </w:rPr>
        <w:t xml:space="preserve">L’Attelage 388 se </w:t>
      </w:r>
      <w:hyperlink r:id="rId14511" w:anchor="Ana_Chrono_Superpositions" w:history="1">
        <w:r w:rsidRPr="0032190F">
          <w:rPr>
            <w:rStyle w:val="Hyperlink"/>
            <w:lang w:val="fr-FR"/>
          </w:rPr>
          <w:t>superpose</w:t>
        </w:r>
      </w:hyperlink>
      <w:r w:rsidRPr="0032190F">
        <w:rPr>
          <w:lang w:val="fr-FR"/>
        </w:rPr>
        <w:t>à une ligne de cupule formant un demi-cercle semblant appartenir à une Topographies (SS BIB)</w:t>
      </w:r>
    </w:p>
    <w:p w14:paraId="28355D29" w14:textId="77B824D1" w:rsidR="000152C6" w:rsidRPr="0032190F" w:rsidRDefault="000152C6" w:rsidP="000152C6">
      <w:pPr>
        <w:jc w:val="both"/>
        <w:rPr>
          <w:lang w:val="fr-FR"/>
        </w:rPr>
      </w:pPr>
      <w:r w:rsidRPr="0032190F">
        <w:rPr>
          <w:lang w:val="fr-FR"/>
        </w:rPr>
        <w:t xml:space="preserve">Immédiatemment au-dessu de l’Attelages 388, Arca remarque une autre </w:t>
      </w:r>
      <w:hyperlink r:id="rId14512" w:anchor="Ana_Chrono_Superpositions" w:history="1">
        <w:r w:rsidRPr="0032190F">
          <w:rPr>
            <w:rStyle w:val="Hyperlink"/>
            <w:lang w:val="fr-FR"/>
          </w:rPr>
          <w:t>superposition</w:t>
        </w:r>
      </w:hyperlink>
      <w:r w:rsidRPr="0032190F">
        <w:rPr>
          <w:lang w:val="fr-FR"/>
        </w:rPr>
        <w:t>impliquant un corniforme à appendices avec un toupet au bout de la queue superposé à une ligne de cupules (Arca 2001 fig. 4).</w:t>
      </w:r>
    </w:p>
    <w:p w14:paraId="2243B71A" w14:textId="77777777" w:rsidR="000152C6" w:rsidRPr="0032190F" w:rsidRDefault="000152C6" w:rsidP="000152C6">
      <w:pPr>
        <w:jc w:val="both"/>
        <w:rPr>
          <w:lang w:val="fr-FR"/>
        </w:rPr>
      </w:pPr>
    </w:p>
    <w:p w14:paraId="1AD425AF" w14:textId="77777777" w:rsidR="000152C6" w:rsidRPr="0032190F" w:rsidRDefault="000152C6" w:rsidP="000152C6">
      <w:pPr>
        <w:jc w:val="both"/>
        <w:rPr>
          <w:lang w:val="fr-FR"/>
        </w:rPr>
      </w:pPr>
      <w:r w:rsidRPr="0032190F">
        <w:rPr>
          <w:lang w:val="fr-FR"/>
        </w:rPr>
        <w:t>Les attelages 536, 438 et d’autres se superposent à des lignes de cupules (Barres) ou des Formes géométriques fermées (SS BIB)</w:t>
      </w:r>
    </w:p>
    <w:p w14:paraId="57B657C1" w14:textId="77777777" w:rsidR="000152C6" w:rsidRPr="0032190F" w:rsidRDefault="000152C6" w:rsidP="000152C6">
      <w:pPr>
        <w:jc w:val="both"/>
        <w:rPr>
          <w:lang w:val="fr-FR"/>
        </w:rPr>
      </w:pPr>
    </w:p>
    <w:p w14:paraId="09517543" w14:textId="77777777" w:rsidR="000152C6" w:rsidRPr="00566234" w:rsidRDefault="000152C6" w:rsidP="000152C6">
      <w:pPr>
        <w:jc w:val="both"/>
        <w:rPr>
          <w:i/>
          <w:lang w:val="es-ES"/>
        </w:rPr>
      </w:pPr>
      <w:r w:rsidRPr="00566234">
        <w:rPr>
          <w:i/>
          <w:lang w:val="es-ES"/>
        </w:rPr>
        <w:t xml:space="preserve">Nell’area del Bego, in particolare nella </w:t>
      </w:r>
      <w:r w:rsidRPr="00566234">
        <w:rPr>
          <w:lang w:val="es-ES"/>
        </w:rPr>
        <w:t>Roccia dei trecento</w:t>
      </w:r>
      <w:r w:rsidRPr="00566234">
        <w:rPr>
          <w:i/>
          <w:lang w:val="es-ES"/>
        </w:rPr>
        <w:t xml:space="preserve"> della zona XIX di Fontanalba, sono presenti scene di aratura, conaratro a ceppo ingrossato e manicchia, congruenti con la rappresentazione di un aratro tipoTrittolemo, analogo al reperto del Lavagnone (BA IA, Lavagnone 2, 2048-2010 cal. BC), con ceppo a stiva allungata, che insieme all’aratro ritrovato a Walle in Bassa Sassonia costituisce il reperto di aratro più antico del mondo (De Marinis 2000).(BIB 1813 p.55)</w:t>
      </w:r>
    </w:p>
    <w:p w14:paraId="150C3F45" w14:textId="77777777" w:rsidR="000152C6" w:rsidRPr="00566234" w:rsidRDefault="000152C6" w:rsidP="000152C6">
      <w:pPr>
        <w:jc w:val="both"/>
        <w:rPr>
          <w:lang w:val="es-ES"/>
        </w:rPr>
      </w:pPr>
    </w:p>
    <w:p w14:paraId="11E3E8D3" w14:textId="77777777" w:rsidR="000152C6" w:rsidRPr="0032190F" w:rsidRDefault="000152C6" w:rsidP="000152C6">
      <w:pPr>
        <w:jc w:val="both"/>
        <w:rPr>
          <w:lang w:val="fr-FR"/>
        </w:rPr>
      </w:pPr>
      <w:r w:rsidRPr="0032190F">
        <w:rPr>
          <w:lang w:val="fr-FR"/>
        </w:rPr>
        <w:t>Incidemment ou notera que C. Bicknell a récupéré un cornu qui semble s’être détaché naturellement par desquamation (actuellement au Cambridge Museum of Archaeology and Anthropology) (Carnets de Bicknell et Chippindale 1988 p. 104)</w:t>
      </w:r>
    </w:p>
    <w:p w14:paraId="6F67A750" w14:textId="77777777" w:rsidR="000152C6" w:rsidRPr="0032190F" w:rsidRDefault="000152C6" w:rsidP="000152C6">
      <w:pPr>
        <w:pStyle w:val="Heading6"/>
      </w:pPr>
      <w:r w:rsidRPr="0032190F">
        <w:t>Grandes Plages</w:t>
      </w:r>
    </w:p>
    <w:p w14:paraId="768A9EE5" w14:textId="77777777" w:rsidR="000152C6" w:rsidRPr="0032190F" w:rsidRDefault="000152C6" w:rsidP="000152C6">
      <w:pPr>
        <w:jc w:val="both"/>
        <w:rPr>
          <w:lang w:val="fr-FR"/>
        </w:rPr>
      </w:pPr>
    </w:p>
    <w:p w14:paraId="3EFEBAB1" w14:textId="3E96B48F" w:rsidR="000152C6" w:rsidRPr="0032190F" w:rsidRDefault="000152C6" w:rsidP="000152C6">
      <w:pPr>
        <w:jc w:val="both"/>
        <w:rPr>
          <w:lang w:val="fr-FR"/>
        </w:rPr>
      </w:pPr>
      <w:r w:rsidRPr="0032190F">
        <w:rPr>
          <w:lang w:val="fr-FR"/>
        </w:rPr>
        <w:t xml:space="preserve">Les grandes </w:t>
      </w:r>
      <w:hyperlink r:id="rId14513" w:anchor="Typ_Bego_Plages_Rectangulaires" w:history="1">
        <w:r w:rsidRPr="0032190F">
          <w:rPr>
            <w:rStyle w:val="Hyperlink"/>
            <w:lang w:val="fr-FR"/>
          </w:rPr>
          <w:t>plages rectangulaires</w:t>
        </w:r>
      </w:hyperlink>
      <w:r w:rsidRPr="0032190F">
        <w:rPr>
          <w:lang w:val="fr-FR"/>
        </w:rPr>
        <w:t xml:space="preserve"> 327 (164 x </w:t>
      </w:r>
      <w:smartTag w:uri="urn:schemas-microsoft-com:office:smarttags" w:element="metricconverter">
        <w:smartTagPr>
          <w:attr w:name="ProductID" w:val="52 cm"/>
        </w:smartTagPr>
        <w:r w:rsidRPr="0032190F">
          <w:rPr>
            <w:lang w:val="fr-FR"/>
          </w:rPr>
          <w:t>52 cm</w:t>
        </w:r>
      </w:smartTag>
      <w:r w:rsidRPr="0032190F">
        <w:rPr>
          <w:lang w:val="fr-FR"/>
        </w:rPr>
        <w:t xml:space="preserve">) et 336 (127 x </w:t>
      </w:r>
      <w:smartTag w:uri="urn:schemas-microsoft-com:office:smarttags" w:element="metricconverter">
        <w:smartTagPr>
          <w:attr w:name="ProductID" w:val="42 cm"/>
        </w:smartTagPr>
        <w:r w:rsidRPr="0032190F">
          <w:rPr>
            <w:lang w:val="fr-FR"/>
          </w:rPr>
          <w:t>42 cm</w:t>
        </w:r>
      </w:smartTag>
      <w:r w:rsidRPr="0032190F">
        <w:rPr>
          <w:lang w:val="fr-FR"/>
        </w:rPr>
        <w:t xml:space="preserve">) sont les deux plus grandes du site (SS BIB). Elles peuvent être comparées à </w:t>
      </w:r>
      <w:hyperlink r:id="rId14514" w:anchor="Sizz_Foppe_Nadro_23" w:history="1">
        <w:r w:rsidRPr="0032190F">
          <w:rPr>
            <w:rStyle w:val="Hyperlink"/>
            <w:lang w:val="fr-FR"/>
          </w:rPr>
          <w:t>FDN 23</w:t>
        </w:r>
      </w:hyperlink>
      <w:r w:rsidRPr="0032190F">
        <w:rPr>
          <w:lang w:val="fr-FR"/>
        </w:rPr>
        <w:t xml:space="preserve"> (Arcà 2009 p. 286)</w:t>
      </w:r>
    </w:p>
    <w:p w14:paraId="4D4CE9BF" w14:textId="77777777" w:rsidR="000152C6" w:rsidRPr="0032190F" w:rsidRDefault="000152C6" w:rsidP="00647EA0">
      <w:pPr>
        <w:pStyle w:val="Heading5"/>
      </w:pPr>
      <w:bookmarkStart w:id="5777" w:name="Desc_ZXIXGIVR23gamma"/>
      <w:r w:rsidRPr="0032190F">
        <w:t>ZXIXGIVR23@c</w:t>
      </w:r>
    </w:p>
    <w:bookmarkEnd w:id="5777"/>
    <w:p w14:paraId="1AB02F3D" w14:textId="77777777" w:rsidR="000152C6" w:rsidRPr="0032190F" w:rsidRDefault="000152C6" w:rsidP="000152C6">
      <w:pPr>
        <w:rPr>
          <w:lang w:val="fr-FR"/>
        </w:rPr>
      </w:pPr>
    </w:p>
    <w:p w14:paraId="7410EB62" w14:textId="58D5686E" w:rsidR="000152C6" w:rsidRPr="0032190F" w:rsidRDefault="000152C6" w:rsidP="000152C6">
      <w:pPr>
        <w:jc w:val="both"/>
        <w:rPr>
          <w:lang w:val="fr-FR"/>
        </w:rPr>
      </w:pPr>
      <w:r w:rsidRPr="0032190F">
        <w:rPr>
          <w:lang w:val="fr-FR"/>
        </w:rPr>
        <w:lastRenderedPageBreak/>
        <w:t xml:space="preserve">Cette petite surface de pélite ostensiblement inclinée (55° SE) montre  la </w:t>
      </w:r>
      <w:hyperlink r:id="rId14515" w:anchor="Ana_Chrono_Superpositions" w:history="1">
        <w:r w:rsidRPr="0032190F">
          <w:rPr>
            <w:rStyle w:val="Hyperlink"/>
            <w:lang w:val="fr-FR"/>
          </w:rPr>
          <w:t>superposition</w:t>
        </w:r>
      </w:hyperlink>
      <w:r w:rsidRPr="0032190F">
        <w:rPr>
          <w:lang w:val="fr-FR"/>
        </w:rPr>
        <w:t xml:space="preserve"> d’un poignard sur la ligne prolongeant une Plage rectangulaire (SS BIB). Cette superposition avait déjà été remarquée par Saulieu (2001 p. 126 fig. 22.1 et 22.2).</w:t>
      </w:r>
    </w:p>
    <w:p w14:paraId="4822FF98" w14:textId="77777777" w:rsidR="000152C6" w:rsidRPr="0032190F" w:rsidRDefault="000152C6" w:rsidP="000152C6">
      <w:pPr>
        <w:jc w:val="both"/>
        <w:rPr>
          <w:lang w:val="fr-FR"/>
        </w:rPr>
      </w:pPr>
    </w:p>
    <w:p w14:paraId="01B440C4" w14:textId="56B2B42A" w:rsidR="000152C6" w:rsidRPr="0032190F" w:rsidRDefault="000152C6" w:rsidP="000152C6">
      <w:pPr>
        <w:jc w:val="both"/>
        <w:rPr>
          <w:lang w:val="fr-FR"/>
        </w:rPr>
      </w:pPr>
      <w:r w:rsidRPr="0032190F">
        <w:rPr>
          <w:lang w:val="fr-FR"/>
        </w:rPr>
        <w:t xml:space="preserve">Une autre </w:t>
      </w:r>
      <w:hyperlink r:id="rId14516" w:anchor="Ana_Chrono_Superpositions" w:history="1">
        <w:r w:rsidRPr="0032190F">
          <w:rPr>
            <w:rStyle w:val="Hyperlink"/>
            <w:lang w:val="fr-FR"/>
          </w:rPr>
          <w:t>superposition</w:t>
        </w:r>
      </w:hyperlink>
      <w:r w:rsidRPr="0032190F">
        <w:rPr>
          <w:lang w:val="fr-FR"/>
        </w:rPr>
        <w:t xml:space="preserve"> : un Corniforme à cornes à 1 segment et barre entre les cornes se superpose à la même Plage régulière (2001 p. 126 fig. 22.1 et 22.2).</w:t>
      </w:r>
    </w:p>
    <w:p w14:paraId="7B254ACF" w14:textId="77777777" w:rsidR="000152C6" w:rsidRPr="0032190F" w:rsidRDefault="000152C6" w:rsidP="00647EA0">
      <w:pPr>
        <w:pStyle w:val="Heading5"/>
        <w:rPr>
          <w:rFonts w:ascii="Symbol" w:hAnsi="Symbol"/>
        </w:rPr>
      </w:pPr>
      <w:bookmarkStart w:id="5778" w:name="Desc_ZXIXGIVR27alpha"/>
      <w:r w:rsidRPr="0032190F">
        <w:t>ZXIXGIVR27@a</w:t>
      </w:r>
    </w:p>
    <w:bookmarkEnd w:id="5778"/>
    <w:p w14:paraId="60B3DC76" w14:textId="77777777" w:rsidR="000152C6" w:rsidRPr="0032190F" w:rsidRDefault="000152C6" w:rsidP="000152C6">
      <w:pPr>
        <w:rPr>
          <w:lang w:val="fr-FR"/>
        </w:rPr>
      </w:pPr>
    </w:p>
    <w:p w14:paraId="6F1D95F9" w14:textId="447C7EBB" w:rsidR="000152C6" w:rsidRPr="0032190F" w:rsidRDefault="000152C6" w:rsidP="000152C6">
      <w:pPr>
        <w:ind w:firstLine="397"/>
        <w:rPr>
          <w:lang w:val="fr-FR"/>
        </w:rPr>
      </w:pPr>
      <w:r w:rsidRPr="0032190F">
        <w:rPr>
          <w:lang w:val="fr-FR"/>
        </w:rPr>
        <w:t>Cette roche en grande partie desquamée et l’une des plus importantes concentrations de</w:t>
      </w:r>
      <w:hyperlink r:id="rId14517" w:anchor="Typ_Bego_Plages" w:history="1">
        <w:r w:rsidRPr="0032190F">
          <w:rPr>
            <w:rStyle w:val="Hyperlink"/>
            <w:lang w:val="fr-FR"/>
          </w:rPr>
          <w:t>plages régulières</w:t>
        </w:r>
      </w:hyperlink>
      <w:r w:rsidRPr="0032190F">
        <w:rPr>
          <w:lang w:val="fr-FR"/>
        </w:rPr>
        <w:t xml:space="preserve">(55) sur un total de 88 gravures. Nous nous sommes essentiellement appuyés sur les millimétrés pour effectuer l’indentification des gravures. </w:t>
      </w:r>
    </w:p>
    <w:p w14:paraId="5D0F5C01" w14:textId="77777777" w:rsidR="000152C6" w:rsidRPr="0032190F" w:rsidRDefault="000152C6" w:rsidP="000152C6">
      <w:pPr>
        <w:ind w:firstLine="397"/>
        <w:rPr>
          <w:lang w:val="fr-FR"/>
        </w:rPr>
      </w:pPr>
      <w:r w:rsidRPr="0032190F">
        <w:rPr>
          <w:lang w:val="fr-FR"/>
        </w:rPr>
        <w:t xml:space="preserve">Elle avait été étudiée par T. Serres (2001). </w:t>
      </w:r>
    </w:p>
    <w:p w14:paraId="31497798" w14:textId="77777777" w:rsidR="000152C6" w:rsidRPr="0032190F" w:rsidRDefault="000152C6" w:rsidP="000152C6">
      <w:pPr>
        <w:rPr>
          <w:lang w:val="fr-FR"/>
        </w:rPr>
      </w:pPr>
    </w:p>
    <w:p w14:paraId="6A7DC4E7" w14:textId="77777777" w:rsidR="000152C6" w:rsidRPr="0032190F" w:rsidRDefault="000152C6" w:rsidP="00647EA0">
      <w:pPr>
        <w:pStyle w:val="Heading5"/>
      </w:pPr>
      <w:bookmarkStart w:id="5779" w:name="Desc_ZXIXGIVR57gamma"/>
      <w:r w:rsidRPr="0032190F">
        <w:t>ZXIXGIVR57@c</w:t>
      </w:r>
    </w:p>
    <w:bookmarkEnd w:id="5779"/>
    <w:p w14:paraId="75F7C514" w14:textId="77777777" w:rsidR="000152C6" w:rsidRPr="0032190F" w:rsidRDefault="000152C6" w:rsidP="000152C6">
      <w:pPr>
        <w:rPr>
          <w:lang w:val="fr-FR"/>
        </w:rPr>
      </w:pPr>
    </w:p>
    <w:p w14:paraId="3D509770" w14:textId="4C154B27" w:rsidR="000152C6" w:rsidRPr="0032190F" w:rsidRDefault="000152C6" w:rsidP="000152C6">
      <w:pPr>
        <w:jc w:val="both"/>
        <w:rPr>
          <w:lang w:val="fr-FR"/>
        </w:rPr>
      </w:pPr>
      <w:r w:rsidRPr="0032190F">
        <w:rPr>
          <w:lang w:val="fr-FR"/>
        </w:rPr>
        <w:t xml:space="preserve">Cette roche gravée, située dans le sud de la zone, sur la Terrasse des hallebardiers, porte deux </w:t>
      </w:r>
      <w:hyperlink r:id="rId14518" w:anchor="Typ_Bego_Plages" w:history="1">
        <w:r w:rsidRPr="0032190F">
          <w:rPr>
            <w:rStyle w:val="Hyperlink"/>
            <w:lang w:val="fr-FR"/>
          </w:rPr>
          <w:t>plages régulières</w:t>
        </w:r>
      </w:hyperlink>
      <w:r w:rsidRPr="0032190F">
        <w:rPr>
          <w:lang w:val="fr-FR"/>
        </w:rPr>
        <w:t xml:space="preserve"> dont une rectangulaire  rattachée chacune à une </w:t>
      </w:r>
      <w:hyperlink r:id="rId14519" w:anchor="Typ_Bego_Topographies" w:history="1">
        <w:r w:rsidRPr="0032190F">
          <w:rPr>
            <w:rStyle w:val="Hyperlink"/>
            <w:lang w:val="fr-FR"/>
          </w:rPr>
          <w:t>topographie</w:t>
        </w:r>
      </w:hyperlink>
      <w:r w:rsidRPr="0032190F">
        <w:rPr>
          <w:lang w:val="fr-FR"/>
        </w:rPr>
        <w:t xml:space="preserve"> par une longue ligne de cupules (SS BIB)</w:t>
      </w:r>
    </w:p>
    <w:p w14:paraId="57CE713D" w14:textId="77777777" w:rsidR="000152C6" w:rsidRPr="0032190F" w:rsidRDefault="000152C6" w:rsidP="000152C6">
      <w:pPr>
        <w:jc w:val="both"/>
        <w:rPr>
          <w:lang w:val="fr-FR"/>
        </w:rPr>
      </w:pPr>
    </w:p>
    <w:p w14:paraId="25DB0AED" w14:textId="77777777" w:rsidR="000152C6" w:rsidRPr="0032190F" w:rsidRDefault="000152C6" w:rsidP="00647EA0">
      <w:pPr>
        <w:pStyle w:val="Heading5"/>
      </w:pPr>
      <w:bookmarkStart w:id="5780" w:name="Desc_ZXIXGIVR76beta"/>
      <w:r w:rsidRPr="0032190F">
        <w:t>ZXIXGIVR76@b</w:t>
      </w:r>
    </w:p>
    <w:bookmarkEnd w:id="5780"/>
    <w:p w14:paraId="5F3EF0CD" w14:textId="77777777" w:rsidR="000152C6" w:rsidRPr="0032190F" w:rsidRDefault="000152C6" w:rsidP="000152C6">
      <w:pPr>
        <w:rPr>
          <w:lang w:val="fr-FR"/>
        </w:rPr>
      </w:pPr>
    </w:p>
    <w:p w14:paraId="0CA8C5FD" w14:textId="40F2E62B" w:rsidR="000152C6" w:rsidRDefault="000152C6" w:rsidP="00367280">
      <w:pPr>
        <w:autoSpaceDE w:val="0"/>
        <w:autoSpaceDN w:val="0"/>
        <w:adjustRightInd w:val="0"/>
        <w:jc w:val="both"/>
        <w:rPr>
          <w:szCs w:val="20"/>
          <w:lang w:val="fr-FR"/>
        </w:rPr>
      </w:pPr>
      <w:r w:rsidRPr="00367280">
        <w:rPr>
          <w:szCs w:val="22"/>
          <w:lang w:val="fr-FR"/>
        </w:rPr>
        <w:t xml:space="preserve">Un autre exemple de superposition entre gravures piquetées et figures en </w:t>
      </w:r>
      <w:hyperlink r:id="rId14520" w:anchor="Typ_Bego_xHisto_Palmiers" w:history="1">
        <w:r w:rsidRPr="00367280">
          <w:rPr>
            <w:rStyle w:val="Hyperlink"/>
            <w:szCs w:val="22"/>
            <w:lang w:val="fr-FR"/>
          </w:rPr>
          <w:t>palmier</w:t>
        </w:r>
      </w:hyperlink>
      <w:r w:rsidRPr="00367280">
        <w:rPr>
          <w:szCs w:val="22"/>
          <w:lang w:val="fr-FR"/>
        </w:rPr>
        <w:t xml:space="preserve"> a également été mis</w:t>
      </w:r>
      <w:r w:rsidR="00367280" w:rsidRPr="00367280">
        <w:rPr>
          <w:szCs w:val="22"/>
          <w:lang w:val="fr-FR"/>
        </w:rPr>
        <w:t xml:space="preserve"> </w:t>
      </w:r>
      <w:r w:rsidRPr="00367280">
        <w:rPr>
          <w:szCs w:val="22"/>
          <w:lang w:val="fr-FR"/>
        </w:rPr>
        <w:t>en évidence dans le secteur de Fontanalba : sur la roche ZXIX.GIV.R76</w:t>
      </w:r>
      <w:r w:rsidRPr="00367280">
        <w:rPr>
          <w:szCs w:val="22"/>
        </w:rPr>
        <w:t>β</w:t>
      </w:r>
      <w:r w:rsidRPr="00367280">
        <w:rPr>
          <w:szCs w:val="22"/>
          <w:lang w:val="fr-FR"/>
        </w:rPr>
        <w:t>, un corniforme à appendices</w:t>
      </w:r>
      <w:r w:rsidR="00367280" w:rsidRPr="00367280">
        <w:rPr>
          <w:szCs w:val="22"/>
          <w:lang w:val="fr-FR"/>
        </w:rPr>
        <w:t xml:space="preserve"> </w:t>
      </w:r>
      <w:r w:rsidRPr="00367280">
        <w:rPr>
          <w:szCs w:val="22"/>
          <w:lang w:val="fr-FR"/>
        </w:rPr>
        <w:t xml:space="preserve">recouvre, avec ce que l'on peut considérer comme une queue, la partie supérieure du </w:t>
      </w:r>
      <w:hyperlink r:id="rId14521" w:anchor="Typ_Bego_xHisto_Palmiers" w:history="1">
        <w:r w:rsidR="00310E1C" w:rsidRPr="00367280">
          <w:rPr>
            <w:rStyle w:val="Hyperlink"/>
            <w:szCs w:val="22"/>
            <w:lang w:val="fr-FR"/>
          </w:rPr>
          <w:t>palmier</w:t>
        </w:r>
      </w:hyperlink>
      <w:r w:rsidR="00310E1C" w:rsidRPr="00367280">
        <w:rPr>
          <w:szCs w:val="22"/>
          <w:lang w:val="fr-FR"/>
        </w:rPr>
        <w:t xml:space="preserve"> </w:t>
      </w:r>
      <w:r w:rsidRPr="00367280">
        <w:rPr>
          <w:lang w:val="fr-FR"/>
        </w:rPr>
        <w:t xml:space="preserve">(BIB </w:t>
      </w:r>
      <w:r w:rsidR="00367280" w:rsidRPr="00367280">
        <w:rPr>
          <w:lang w:val="fr-FR"/>
        </w:rPr>
        <w:t>1616</w:t>
      </w:r>
      <w:r w:rsidRPr="00367280">
        <w:rPr>
          <w:lang w:val="fr-FR"/>
        </w:rPr>
        <w:t>)</w:t>
      </w:r>
      <w:r w:rsidRPr="00367280">
        <w:rPr>
          <w:szCs w:val="22"/>
          <w:lang w:val="fr-FR"/>
        </w:rPr>
        <w:t xml:space="preserve"> Existe un </w:t>
      </w:r>
      <w:r w:rsidRPr="00367280">
        <w:rPr>
          <w:szCs w:val="20"/>
          <w:lang w:val="fr-FR"/>
        </w:rPr>
        <w:t xml:space="preserve">(Cliché : </w:t>
      </w:r>
      <w:hyperlink r:id="rId14522" w:anchor="Aut_Isetti" w:history="1">
        <w:r w:rsidR="00E24285" w:rsidRPr="00411078">
          <w:rPr>
            <w:rStyle w:val="Hyperlink"/>
            <w:lang w:val="fr-FR"/>
          </w:rPr>
          <w:t>G. Isetti</w:t>
        </w:r>
      </w:hyperlink>
      <w:r w:rsidRPr="00367280">
        <w:rPr>
          <w:szCs w:val="20"/>
          <w:lang w:val="fr-FR"/>
        </w:rPr>
        <w:t>)</w:t>
      </w:r>
      <w:r w:rsidR="00367280" w:rsidRPr="00367280">
        <w:rPr>
          <w:szCs w:val="20"/>
          <w:lang w:val="fr-FR"/>
        </w:rPr>
        <w:t xml:space="preserve"> (BIB 1616)</w:t>
      </w:r>
    </w:p>
    <w:p w14:paraId="41C02266" w14:textId="77777777" w:rsidR="00367280" w:rsidRPr="00367280" w:rsidRDefault="00367280" w:rsidP="00367280">
      <w:pPr>
        <w:autoSpaceDE w:val="0"/>
        <w:autoSpaceDN w:val="0"/>
        <w:adjustRightInd w:val="0"/>
        <w:jc w:val="both"/>
        <w:rPr>
          <w:lang w:val="fr-FR"/>
        </w:rPr>
      </w:pPr>
    </w:p>
    <w:p w14:paraId="02F47255" w14:textId="77777777" w:rsidR="000152C6" w:rsidRPr="0032190F" w:rsidRDefault="000152C6" w:rsidP="000152C6">
      <w:pPr>
        <w:pStyle w:val="Heading3"/>
        <w:numPr>
          <w:ilvl w:val="2"/>
          <w:numId w:val="0"/>
        </w:numPr>
        <w:tabs>
          <w:tab w:val="num" w:pos="1800"/>
        </w:tabs>
        <w:spacing w:before="240" w:after="60" w:line="240" w:lineRule="auto"/>
        <w:ind w:left="1440"/>
      </w:pPr>
      <w:bookmarkStart w:id="5781" w:name="Desc_ZXX"/>
      <w:r w:rsidRPr="0032190F">
        <w:t>ZONE XX</w:t>
      </w:r>
    </w:p>
    <w:bookmarkEnd w:id="5781"/>
    <w:p w14:paraId="76D2E118" w14:textId="77777777" w:rsidR="000152C6" w:rsidRPr="0032190F" w:rsidRDefault="000152C6" w:rsidP="000152C6">
      <w:pPr>
        <w:rPr>
          <w:lang w:val="fr-FR"/>
        </w:rPr>
      </w:pPr>
    </w:p>
    <w:p w14:paraId="13125B19" w14:textId="77777777" w:rsidR="000152C6" w:rsidRPr="0032190F" w:rsidRDefault="000152C6" w:rsidP="000152C6">
      <w:pPr>
        <w:jc w:val="both"/>
        <w:rPr>
          <w:lang w:val="fr-FR"/>
        </w:rPr>
      </w:pPr>
      <w:r w:rsidRPr="0032190F">
        <w:rPr>
          <w:lang w:val="fr-FR"/>
        </w:rPr>
        <w:t>Ce secteur, qui ne compte qu’une zone divisée en deux groupes, comprend l’aire située au sud du col transfrontalier du Sabion, en territoire français, et les abords du lac della Vacca siutés en Italie.</w:t>
      </w:r>
    </w:p>
    <w:p w14:paraId="423D7E90" w14:textId="77777777" w:rsidR="000152C6" w:rsidRPr="0032190F" w:rsidRDefault="000152C6" w:rsidP="000152C6">
      <w:pPr>
        <w:jc w:val="both"/>
        <w:rPr>
          <w:sz w:val="20"/>
          <w:szCs w:val="20"/>
          <w:lang w:val="fr-FR"/>
        </w:rPr>
      </w:pPr>
      <w:r w:rsidRPr="0032190F">
        <w:rPr>
          <w:sz w:val="20"/>
          <w:szCs w:val="20"/>
          <w:lang w:val="fr-FR"/>
        </w:rPr>
        <w:t xml:space="preserve">Dans le chapitre VIII, C. Bicknell décrit des gravures sous le col du Sabion (Bicknell 1913 p. 113). </w:t>
      </w:r>
    </w:p>
    <w:p w14:paraId="4C2D21CB" w14:textId="77777777" w:rsidR="000152C6" w:rsidRPr="0032190F" w:rsidRDefault="000152C6" w:rsidP="000152C6">
      <w:pPr>
        <w:jc w:val="both"/>
        <w:rPr>
          <w:sz w:val="20"/>
          <w:szCs w:val="20"/>
          <w:lang w:val="fr-FR"/>
        </w:rPr>
      </w:pPr>
      <w:r w:rsidRPr="0032190F">
        <w:rPr>
          <w:sz w:val="20"/>
          <w:szCs w:val="20"/>
          <w:lang w:val="fr-FR"/>
        </w:rPr>
        <w:t>C. Conti décrit la zone comme correspondant au col du Sabion (</w:t>
      </w:r>
      <w:r w:rsidRPr="0032190F">
        <w:rPr>
          <w:i/>
          <w:sz w:val="20"/>
          <w:szCs w:val="20"/>
          <w:lang w:val="fr-FR"/>
        </w:rPr>
        <w:t>Col Sabbione</w:t>
      </w:r>
      <w:r w:rsidRPr="0032190F">
        <w:rPr>
          <w:sz w:val="20"/>
          <w:szCs w:val="20"/>
          <w:lang w:val="fr-FR"/>
        </w:rPr>
        <w:t xml:space="preserve">) (Barocelli et al. 1939 p. 28). </w:t>
      </w:r>
    </w:p>
    <w:p w14:paraId="7A764D85" w14:textId="77777777" w:rsidR="000152C6" w:rsidRPr="0032190F" w:rsidRDefault="000152C6" w:rsidP="000152C6">
      <w:pPr>
        <w:jc w:val="both"/>
        <w:rPr>
          <w:lang w:val="fr-FR"/>
        </w:rPr>
      </w:pPr>
    </w:p>
    <w:p w14:paraId="2788F349" w14:textId="77777777" w:rsidR="000152C6" w:rsidRPr="0032190F" w:rsidRDefault="000152C6" w:rsidP="000152C6">
      <w:pPr>
        <w:jc w:val="both"/>
        <w:rPr>
          <w:lang w:val="fr-FR"/>
        </w:rPr>
      </w:pPr>
      <w:r w:rsidRPr="0032190F">
        <w:rPr>
          <w:lang w:val="fr-FR"/>
        </w:rPr>
        <w:t>La zone XX est limitée à l’</w:t>
      </w:r>
      <w:r w:rsidRPr="0032190F">
        <w:rPr>
          <w:b/>
          <w:lang w:val="fr-FR"/>
        </w:rPr>
        <w:t>ouest</w:t>
      </w:r>
      <w:r w:rsidRPr="0032190F">
        <w:rPr>
          <w:lang w:val="fr-FR"/>
        </w:rPr>
        <w:t xml:space="preserve"> par les flancs de la cime Scandaillière et au </w:t>
      </w:r>
      <w:r w:rsidRPr="0032190F">
        <w:rPr>
          <w:b/>
          <w:lang w:val="fr-FR"/>
        </w:rPr>
        <w:t>sud</w:t>
      </w:r>
      <w:r w:rsidRPr="0032190F">
        <w:rPr>
          <w:lang w:val="fr-FR"/>
        </w:rPr>
        <w:t xml:space="preserve"> une ligne approximativement nord-sud qui passe près de la cime de la Garde. Au</w:t>
      </w:r>
      <w:r w:rsidRPr="0032190F">
        <w:rPr>
          <w:b/>
          <w:lang w:val="fr-FR"/>
        </w:rPr>
        <w:t>sud-est</w:t>
      </w:r>
      <w:r w:rsidRPr="0032190F">
        <w:rPr>
          <w:lang w:val="fr-FR"/>
        </w:rPr>
        <w:t xml:space="preserve">, la zone s’étend le long d’un long affleurement se terminant en pointe et au niveau d’un petit replat coté </w:t>
      </w:r>
      <w:smartTag w:uri="urn:schemas-microsoft-com:office:smarttags" w:element="metricconverter">
        <w:smartTagPr>
          <w:attr w:name="ProductID" w:val="2076 m"/>
        </w:smartTagPr>
        <w:r w:rsidRPr="0032190F">
          <w:rPr>
            <w:lang w:val="fr-FR"/>
          </w:rPr>
          <w:t>2076 m</w:t>
        </w:r>
      </w:smartTag>
      <w:r w:rsidRPr="0032190F">
        <w:rPr>
          <w:lang w:val="fr-FR"/>
        </w:rPr>
        <w:t xml:space="preserve"> précédant la valette du Sabion. A l’</w:t>
      </w:r>
      <w:r w:rsidRPr="0032190F">
        <w:rPr>
          <w:b/>
          <w:lang w:val="fr-FR"/>
        </w:rPr>
        <w:t>est</w:t>
      </w:r>
      <w:r w:rsidRPr="0032190F">
        <w:rPr>
          <w:lang w:val="fr-FR"/>
        </w:rPr>
        <w:t xml:space="preserve">, la zone est limitée par les premières pentes nord-ouest. Au </w:t>
      </w:r>
      <w:r w:rsidRPr="0032190F">
        <w:rPr>
          <w:b/>
          <w:lang w:val="fr-FR"/>
        </w:rPr>
        <w:t>nord</w:t>
      </w:r>
      <w:r w:rsidRPr="0032190F">
        <w:rPr>
          <w:lang w:val="fr-FR"/>
        </w:rPr>
        <w:t>, c’est le bord de la tourbière du lac de la Vache (</w:t>
      </w:r>
      <w:r w:rsidRPr="0032190F">
        <w:rPr>
          <w:i/>
          <w:lang w:val="fr-FR"/>
        </w:rPr>
        <w:t>lago della Vacca</w:t>
      </w:r>
      <w:r w:rsidRPr="0032190F">
        <w:rPr>
          <w:lang w:val="fr-FR"/>
        </w:rPr>
        <w:t>) en territoire italien qui limite la zone.</w:t>
      </w:r>
    </w:p>
    <w:p w14:paraId="4BE9F6AF" w14:textId="77777777" w:rsidR="000152C6" w:rsidRPr="0032190F" w:rsidRDefault="000152C6" w:rsidP="000152C6">
      <w:pPr>
        <w:jc w:val="both"/>
        <w:rPr>
          <w:lang w:val="fr-FR"/>
        </w:rPr>
      </w:pPr>
    </w:p>
    <w:p w14:paraId="69A97622" w14:textId="77777777" w:rsidR="000152C6" w:rsidRPr="0032190F" w:rsidRDefault="000152C6" w:rsidP="000152C6">
      <w:pPr>
        <w:jc w:val="both"/>
        <w:rPr>
          <w:lang w:val="fr-FR"/>
        </w:rPr>
      </w:pPr>
      <w:r w:rsidRPr="0032190F">
        <w:rPr>
          <w:lang w:val="fr-FR"/>
        </w:rPr>
        <w:t>J. Bégin ne compte qu’un seul groupe (Bégin 1990 p. 157-158), quand à l’heure actuelle on en compte deux (Lumley et al. 1995 p. 50).</w:t>
      </w:r>
    </w:p>
    <w:p w14:paraId="2525D909" w14:textId="77777777" w:rsidR="000152C6" w:rsidRPr="0032190F" w:rsidRDefault="000152C6" w:rsidP="000152C6">
      <w:pPr>
        <w:jc w:val="both"/>
        <w:rPr>
          <w:lang w:val="fr-FR"/>
        </w:rPr>
      </w:pPr>
      <w:r w:rsidRPr="0032190F">
        <w:rPr>
          <w:lang w:val="fr-FR"/>
        </w:rPr>
        <w:t xml:space="preserve">Le </w:t>
      </w:r>
      <w:r w:rsidRPr="0032190F">
        <w:rPr>
          <w:b/>
          <w:lang w:val="fr-FR"/>
        </w:rPr>
        <w:t>groupe I</w:t>
      </w:r>
      <w:r w:rsidRPr="0032190F">
        <w:rPr>
          <w:lang w:val="fr-FR"/>
        </w:rPr>
        <w:t xml:space="preserve"> s’étend sur la dépression qui regroupe les lacs, tourbières et marres plus ou moins grandes au sud de la frontière franco-italienne. Le </w:t>
      </w:r>
      <w:r w:rsidRPr="0032190F">
        <w:rPr>
          <w:b/>
          <w:lang w:val="fr-FR"/>
        </w:rPr>
        <w:t>groupe II</w:t>
      </w:r>
      <w:r w:rsidRPr="0032190F">
        <w:rPr>
          <w:lang w:val="fr-FR"/>
        </w:rPr>
        <w:t xml:space="preserve">, encore mal défini, s’étend quant à lui sur le début des pentes du vallon et de la valette du Sabion (jusqu’au replat </w:t>
      </w:r>
      <w:smartTag w:uri="urn:schemas-microsoft-com:office:smarttags" w:element="metricconverter">
        <w:smartTagPr>
          <w:attr w:name="ProductID" w:val="2076 m"/>
        </w:smartTagPr>
        <w:r w:rsidRPr="0032190F">
          <w:rPr>
            <w:lang w:val="fr-FR"/>
          </w:rPr>
          <w:t>2076 m</w:t>
        </w:r>
      </w:smartTag>
      <w:r w:rsidRPr="0032190F">
        <w:rPr>
          <w:lang w:val="fr-FR"/>
        </w:rPr>
        <w:t xml:space="preserve"> pour cette dernière), de part et d’autre de la cime de la Garde.</w:t>
      </w:r>
    </w:p>
    <w:p w14:paraId="3803EA37" w14:textId="77777777" w:rsidR="000152C6" w:rsidRPr="0032190F" w:rsidRDefault="000152C6" w:rsidP="000152C6">
      <w:pPr>
        <w:jc w:val="both"/>
        <w:rPr>
          <w:lang w:val="fr-FR"/>
        </w:rPr>
      </w:pPr>
    </w:p>
    <w:p w14:paraId="093CFF73" w14:textId="77777777" w:rsidR="000152C6" w:rsidRPr="0032190F" w:rsidRDefault="000152C6" w:rsidP="000152C6">
      <w:pPr>
        <w:autoSpaceDE w:val="0"/>
        <w:autoSpaceDN w:val="0"/>
        <w:adjustRightInd w:val="0"/>
        <w:jc w:val="both"/>
        <w:rPr>
          <w:rFonts w:ascii="Times-Roman" w:hAnsi="Times-Roman" w:cs="Times-Roman"/>
          <w:lang w:val="fr-FR"/>
        </w:rPr>
      </w:pPr>
    </w:p>
    <w:p w14:paraId="04208C7D" w14:textId="77777777" w:rsidR="000152C6" w:rsidRPr="007F1D50" w:rsidRDefault="000152C6" w:rsidP="000152C6">
      <w:pPr>
        <w:autoSpaceDE w:val="0"/>
        <w:autoSpaceDN w:val="0"/>
        <w:adjustRightInd w:val="0"/>
        <w:jc w:val="both"/>
        <w:rPr>
          <w:lang w:val="fr-FR"/>
        </w:rPr>
      </w:pPr>
      <w:r w:rsidRPr="007F1D50">
        <w:rPr>
          <w:lang w:val="fr-FR"/>
        </w:rPr>
        <w:t>Il s’agit d’un paturage extrême occupé actuellement de la mi-aout jusqu’en septembre (BIB 867 p. 78). Le replat structural aménagé par les glaciers reçoit plusieurs lacs ou mares (SS BIB). Plusieurs structures pastorales et un abri sous roche  sont établis à proximité du col dont un enclos qui enceint un affleurement (BIB 867 p. 78).</w:t>
      </w:r>
    </w:p>
    <w:p w14:paraId="6FBA433E" w14:textId="77777777" w:rsidR="000152C6" w:rsidRPr="007F1D50" w:rsidRDefault="000152C6" w:rsidP="000152C6">
      <w:pPr>
        <w:autoSpaceDE w:val="0"/>
        <w:autoSpaceDN w:val="0"/>
        <w:adjustRightInd w:val="0"/>
        <w:jc w:val="both"/>
        <w:rPr>
          <w:lang w:val="fr-FR"/>
        </w:rPr>
      </w:pPr>
    </w:p>
    <w:p w14:paraId="57B28554" w14:textId="77777777" w:rsidR="000152C6" w:rsidRPr="007F1D50" w:rsidRDefault="000152C6" w:rsidP="000152C6">
      <w:pPr>
        <w:rPr>
          <w:lang w:val="fr-FR"/>
        </w:rPr>
      </w:pPr>
      <w:r w:rsidRPr="007F1D50">
        <w:rPr>
          <w:lang w:val="fr-FR"/>
        </w:rPr>
        <w:t>Les gravures sont situées sur le bas de l’affleurement . Bicknell qui écrit le premier sur ces gravures en reconnait une vingtaine (BIB 420 p. 113). Conti la décrit comme correspondant au col du Sabion. (BIB 1246 p. 28).</w:t>
      </w:r>
    </w:p>
    <w:p w14:paraId="76B1BF41" w14:textId="77777777" w:rsidR="000152C6" w:rsidRPr="007F1D50" w:rsidRDefault="000152C6" w:rsidP="000152C6">
      <w:pPr>
        <w:autoSpaceDE w:val="0"/>
        <w:autoSpaceDN w:val="0"/>
        <w:adjustRightInd w:val="0"/>
        <w:rPr>
          <w:lang w:val="fr-FR"/>
        </w:rPr>
      </w:pPr>
    </w:p>
    <w:p w14:paraId="1C03155B" w14:textId="77777777" w:rsidR="000152C6" w:rsidRPr="007F1D50" w:rsidRDefault="000152C6" w:rsidP="000152C6">
      <w:pPr>
        <w:autoSpaceDE w:val="0"/>
        <w:autoSpaceDN w:val="0"/>
        <w:adjustRightInd w:val="0"/>
        <w:jc w:val="both"/>
        <w:rPr>
          <w:lang w:val="fr-FR"/>
        </w:rPr>
      </w:pPr>
      <w:r w:rsidRPr="007F1D50">
        <w:rPr>
          <w:lang w:val="fr-FR"/>
        </w:rPr>
        <w:t xml:space="preserve">Ce secteur comprend de nombreuses structures pastorales, notamment pour ce qui concerne les envrions des roches 1 </w:t>
      </w:r>
      <w:r w:rsidRPr="007F1D50">
        <w:t></w:t>
      </w:r>
      <w:r w:rsidRPr="007F1D50">
        <w:rPr>
          <w:lang w:val="fr-FR"/>
        </w:rPr>
        <w:t xml:space="preserve"> et 2 </w:t>
      </w:r>
      <w:r w:rsidRPr="007F1D50">
        <w:t></w:t>
      </w:r>
      <w:r w:rsidRPr="007F1D50">
        <w:rPr>
          <w:lang w:val="fr-FR"/>
        </w:rPr>
        <w:t xml:space="preserve"> du groupe II (SS BIB)</w:t>
      </w:r>
    </w:p>
    <w:p w14:paraId="3D56F789" w14:textId="77777777" w:rsidR="000152C6" w:rsidRPr="007F1D50" w:rsidRDefault="000152C6" w:rsidP="000152C6">
      <w:pPr>
        <w:rPr>
          <w:lang w:val="fr-FR"/>
        </w:rPr>
      </w:pPr>
    </w:p>
    <w:p w14:paraId="4C631471" w14:textId="77777777" w:rsidR="000152C6" w:rsidRPr="007F1D50" w:rsidRDefault="000152C6" w:rsidP="000152C6">
      <w:pPr>
        <w:rPr>
          <w:lang w:val="fr-FR"/>
        </w:rPr>
      </w:pPr>
      <w:r w:rsidRPr="007F1D50">
        <w:rPr>
          <w:lang w:val="fr-FR"/>
        </w:rPr>
        <w:t>Elle correspond à un replat qui suit immédiatement au sud, le col du Sabion par lequel passage l’actuelle frontière franco-italienne</w:t>
      </w:r>
    </w:p>
    <w:p w14:paraId="10140C72" w14:textId="3BBA2684" w:rsidR="000152C6" w:rsidRPr="0032190F" w:rsidRDefault="007F1D50" w:rsidP="000152C6">
      <w:pPr>
        <w:pStyle w:val="Heading4"/>
        <w:numPr>
          <w:ilvl w:val="3"/>
          <w:numId w:val="0"/>
        </w:numPr>
        <w:tabs>
          <w:tab w:val="num" w:pos="2520"/>
        </w:tabs>
        <w:spacing w:before="240" w:after="60"/>
        <w:ind w:left="2160"/>
      </w:pPr>
      <w:bookmarkStart w:id="5782" w:name="Sit_Bego_spat_col_Sabion_env"/>
      <w:r>
        <w:t>é</w:t>
      </w:r>
      <w:r w:rsidR="000152C6" w:rsidRPr="0032190F">
        <w:t>tudes palynologiques</w:t>
      </w:r>
    </w:p>
    <w:bookmarkEnd w:id="5782"/>
    <w:p w14:paraId="6C2E1946" w14:textId="77777777" w:rsidR="000152C6" w:rsidRPr="0032190F" w:rsidRDefault="000152C6" w:rsidP="000152C6">
      <w:pPr>
        <w:autoSpaceDE w:val="0"/>
        <w:autoSpaceDN w:val="0"/>
        <w:adjustRightInd w:val="0"/>
        <w:jc w:val="both"/>
        <w:rPr>
          <w:rFonts w:ascii="Times-Roman" w:hAnsi="Times-Roman" w:cs="Times-Roman"/>
          <w:lang w:val="fr-FR"/>
        </w:rPr>
      </w:pPr>
    </w:p>
    <w:p w14:paraId="3F8C848C" w14:textId="2E929EB3" w:rsidR="000152C6" w:rsidRPr="007F1D50" w:rsidRDefault="000152C6" w:rsidP="000152C6">
      <w:pPr>
        <w:autoSpaceDE w:val="0"/>
        <w:autoSpaceDN w:val="0"/>
        <w:adjustRightInd w:val="0"/>
        <w:jc w:val="both"/>
        <w:rPr>
          <w:lang w:val="fr-FR"/>
        </w:rPr>
      </w:pPr>
      <w:r w:rsidRPr="007F1D50">
        <w:rPr>
          <w:lang w:val="fr-FR"/>
        </w:rPr>
        <w:t xml:space="preserve">Au Col du Sabion, </w:t>
      </w:r>
      <w:smartTag w:uri="urn:schemas-microsoft-com:office:smarttags" w:element="metricconverter">
        <w:smartTagPr>
          <w:attr w:name="ProductID" w:val="2216 m"/>
        </w:smartTagPr>
        <w:r w:rsidRPr="007F1D50">
          <w:rPr>
            <w:lang w:val="fr-FR"/>
          </w:rPr>
          <w:t>2216 m</w:t>
        </w:r>
      </w:smartTag>
      <w:r w:rsidRPr="007F1D50">
        <w:rPr>
          <w:lang w:val="fr-FR"/>
        </w:rPr>
        <w:t xml:space="preserve">, voie de passage avec le </w:t>
      </w:r>
      <w:hyperlink r:id="rId14523" w:anchor="Sit_Tende_Col" w:history="1">
        <w:r w:rsidR="00107A94" w:rsidRPr="00107A94">
          <w:rPr>
            <w:rStyle w:val="Hyperlink"/>
            <w:lang w:val="fr-FR"/>
          </w:rPr>
          <w:t>CdT</w:t>
        </w:r>
      </w:hyperlink>
      <w:r w:rsidR="00107A94">
        <w:rPr>
          <w:rStyle w:val="Hyperlink"/>
          <w:color w:val="000000"/>
          <w:u w:val="none"/>
          <w:lang w:val="fr-FR"/>
        </w:rPr>
        <w:t xml:space="preserve"> </w:t>
      </w:r>
      <w:r w:rsidRPr="007F1D50">
        <w:rPr>
          <w:lang w:val="fr-FR"/>
        </w:rPr>
        <w:t xml:space="preserve">entre Italie et France (zone XXdu site du </w:t>
      </w:r>
      <w:hyperlink w:anchor="Sit_Mont_Bego" w:history="1">
        <w:r w:rsidRPr="007F1D50">
          <w:rPr>
            <w:rStyle w:val="Hyperlink"/>
            <w:lang w:val="fr-FR"/>
          </w:rPr>
          <w:t>Bego</w:t>
        </w:r>
      </w:hyperlink>
      <w:r w:rsidRPr="007F1D50">
        <w:rPr>
          <w:lang w:val="fr-FR"/>
        </w:rPr>
        <w:t>) un prélèvement confirme l’anthropisation du milieu à partir de 3 500 à 4 000 BP (BIB 274  p. 166).</w:t>
      </w:r>
    </w:p>
    <w:p w14:paraId="0CC5BAEA" w14:textId="77777777" w:rsidR="000152C6" w:rsidRPr="007F1D50" w:rsidRDefault="000152C6" w:rsidP="000152C6">
      <w:pPr>
        <w:autoSpaceDE w:val="0"/>
        <w:autoSpaceDN w:val="0"/>
        <w:adjustRightInd w:val="0"/>
        <w:jc w:val="both"/>
        <w:rPr>
          <w:lang w:val="fr-FR"/>
        </w:rPr>
      </w:pPr>
    </w:p>
    <w:p w14:paraId="18A0647F" w14:textId="411B7D5A" w:rsidR="000152C6" w:rsidRPr="007F1D50" w:rsidRDefault="000152C6" w:rsidP="000152C6">
      <w:pPr>
        <w:autoSpaceDE w:val="0"/>
        <w:autoSpaceDN w:val="0"/>
        <w:adjustRightInd w:val="0"/>
        <w:jc w:val="both"/>
        <w:rPr>
          <w:lang w:val="fr-FR"/>
        </w:rPr>
      </w:pPr>
      <w:r w:rsidRPr="007F1D50">
        <w:rPr>
          <w:lang w:val="fr-FR"/>
        </w:rPr>
        <w:t>L’</w:t>
      </w:r>
      <w:hyperlink w:anchor="Ana_Environnement" w:history="1">
        <w:r w:rsidRPr="007F1D50">
          <w:rPr>
            <w:rStyle w:val="Hyperlink"/>
            <w:lang w:val="fr-FR"/>
          </w:rPr>
          <w:t>étude palynologique</w:t>
        </w:r>
      </w:hyperlink>
      <w:r w:rsidRPr="007F1D50">
        <w:rPr>
          <w:lang w:val="fr-FR"/>
        </w:rPr>
        <w:t xml:space="preserve"> a montré qu’au </w:t>
      </w:r>
      <w:hyperlink r:id="rId14524" w:anchor="Text_Subboreal" w:history="1">
        <w:r w:rsidRPr="007F1D50">
          <w:rPr>
            <w:rStyle w:val="Hyperlink"/>
            <w:lang w:val="fr-FR"/>
          </w:rPr>
          <w:t>Subboréal</w:t>
        </w:r>
      </w:hyperlink>
      <w:r w:rsidRPr="007F1D50">
        <w:rPr>
          <w:lang w:val="fr-FR"/>
        </w:rPr>
        <w:t xml:space="preserve">, vers </w:t>
      </w:r>
      <w:smartTag w:uri="urn:schemas-microsoft-com:office:smarttags" w:element="metricconverter">
        <w:smartTagPr>
          <w:attr w:name="ProductID" w:val="80 cm"/>
        </w:smartTagPr>
        <w:r w:rsidRPr="007F1D50">
          <w:rPr>
            <w:lang w:val="fr-FR"/>
          </w:rPr>
          <w:t>80 cm</w:t>
        </w:r>
      </w:smartTag>
      <w:r w:rsidRPr="007F1D50">
        <w:rPr>
          <w:lang w:val="fr-FR"/>
        </w:rPr>
        <w:t xml:space="preserve">, se manifeste des indices de la destruction des forêts, en particulier dans l’étage montagnard (c’est surtout </w:t>
      </w:r>
      <w:r w:rsidRPr="007F1D50">
        <w:rPr>
          <w:i/>
          <w:lang w:val="fr-FR"/>
        </w:rPr>
        <w:t>Abies</w:t>
      </w:r>
      <w:r w:rsidRPr="007F1D50">
        <w:rPr>
          <w:lang w:val="fr-FR"/>
        </w:rPr>
        <w:t xml:space="preserve"> qui baisse). La végétation locale s’enrichit de Graminées, </w:t>
      </w:r>
      <w:hyperlink r:id="rId14525" w:anchor="Eco_Plantago" w:history="1">
        <w:r w:rsidRPr="007F1D50">
          <w:rPr>
            <w:rStyle w:val="Hyperlink"/>
            <w:i/>
            <w:lang w:val="fr-FR"/>
          </w:rPr>
          <w:t>Plantago</w:t>
        </w:r>
      </w:hyperlink>
      <w:r w:rsidRPr="007F1D50">
        <w:rPr>
          <w:lang w:val="fr-FR"/>
        </w:rPr>
        <w:t xml:space="preserve"> et </w:t>
      </w:r>
      <w:hyperlink r:id="rId14526" w:anchor="Eco_Artemisia" w:history="1">
        <w:r w:rsidRPr="007F1D50">
          <w:rPr>
            <w:rStyle w:val="Hyperlink"/>
            <w:i/>
            <w:lang w:val="fr-FR"/>
          </w:rPr>
          <w:t>Artemisia</w:t>
        </w:r>
      </w:hyperlink>
      <w:r w:rsidRPr="007F1D50">
        <w:rPr>
          <w:lang w:val="fr-FR"/>
        </w:rPr>
        <w:t xml:space="preserve"> traduisant une extension des surfaces à végétation ouverte. Par corrélation avec le lac Long Inférieur, ces  événements sont datés du Bronze (BIB 316 p.177)L’impact humain est enregistré dans les pollens dès le </w:t>
      </w:r>
      <w:r w:rsidR="00975D6C">
        <w:rPr>
          <w:lang w:val="fr-FR"/>
        </w:rPr>
        <w:t>BA</w:t>
      </w:r>
      <w:r w:rsidRPr="007F1D50">
        <w:rPr>
          <w:lang w:val="fr-FR"/>
        </w:rPr>
        <w:t xml:space="preserve"> (BIB 317 p. 67, 68 fig. 3, BIB 316 p.177). Courbe continue de </w:t>
      </w:r>
      <w:r w:rsidRPr="007F1D50">
        <w:rPr>
          <w:i/>
          <w:lang w:val="fr-FR"/>
        </w:rPr>
        <w:t>Plantago</w:t>
      </w:r>
      <w:r w:rsidRPr="007F1D50">
        <w:rPr>
          <w:lang w:val="fr-FR"/>
        </w:rPr>
        <w:t xml:space="preserve"> dès le milieu du Subboréal (com. pers. C. Delhon).</w:t>
      </w:r>
    </w:p>
    <w:p w14:paraId="5C3C2C89" w14:textId="77777777" w:rsidR="000152C6" w:rsidRPr="0032190F" w:rsidRDefault="000152C6" w:rsidP="000152C6">
      <w:pPr>
        <w:rPr>
          <w:lang w:val="fr-FR"/>
        </w:rPr>
      </w:pPr>
    </w:p>
    <w:p w14:paraId="0B8559CA" w14:textId="77777777" w:rsidR="000152C6" w:rsidRPr="0032190F" w:rsidRDefault="000152C6" w:rsidP="000152C6">
      <w:pPr>
        <w:pStyle w:val="Heading3"/>
        <w:numPr>
          <w:ilvl w:val="2"/>
          <w:numId w:val="0"/>
        </w:numPr>
        <w:tabs>
          <w:tab w:val="num" w:pos="1800"/>
        </w:tabs>
        <w:spacing w:before="240" w:after="60" w:line="240" w:lineRule="auto"/>
        <w:ind w:left="1440"/>
      </w:pPr>
      <w:r w:rsidRPr="0032190F">
        <w:t>ZONE XXI</w:t>
      </w:r>
    </w:p>
    <w:p w14:paraId="15D261F1" w14:textId="77777777" w:rsidR="000152C6" w:rsidRPr="0032190F" w:rsidRDefault="000152C6" w:rsidP="000152C6">
      <w:pPr>
        <w:rPr>
          <w:lang w:val="fr-FR"/>
        </w:rPr>
      </w:pPr>
    </w:p>
    <w:p w14:paraId="43041FEF" w14:textId="77777777" w:rsidR="000152C6" w:rsidRPr="0032190F" w:rsidRDefault="000152C6" w:rsidP="000152C6">
      <w:pPr>
        <w:rPr>
          <w:lang w:val="fr-FR"/>
        </w:rPr>
      </w:pPr>
      <w:r w:rsidRPr="0032190F">
        <w:rPr>
          <w:lang w:val="fr-FR"/>
        </w:rPr>
        <w:t xml:space="preserve">La région de Sainte-Marie. </w:t>
      </w:r>
    </w:p>
    <w:p w14:paraId="1049F54F" w14:textId="77777777" w:rsidR="000152C6" w:rsidRPr="0032190F" w:rsidRDefault="000152C6" w:rsidP="000152C6">
      <w:pPr>
        <w:rPr>
          <w:lang w:val="fr-FR"/>
        </w:rPr>
      </w:pPr>
      <w:r w:rsidRPr="0032190F">
        <w:rPr>
          <w:lang w:val="fr-FR"/>
        </w:rPr>
        <w:t>Ce secteur compte une seule zone divisée en deux groupes. Il est situé au nord de Fontanalba regroupe une aire proche du lac Sainte-Marie.</w:t>
      </w:r>
    </w:p>
    <w:p w14:paraId="0054973E" w14:textId="77777777" w:rsidR="000152C6" w:rsidRPr="0032190F" w:rsidRDefault="000152C6" w:rsidP="000152C6">
      <w:pPr>
        <w:jc w:val="both"/>
        <w:rPr>
          <w:sz w:val="20"/>
          <w:szCs w:val="20"/>
          <w:lang w:val="fr-FR"/>
        </w:rPr>
      </w:pPr>
      <w:r w:rsidRPr="0032190F">
        <w:rPr>
          <w:sz w:val="20"/>
          <w:szCs w:val="20"/>
          <w:lang w:val="fr-FR"/>
        </w:rPr>
        <w:t>Les roches gravées de la région de Sainte-Marie ont été remarquées pour la première fois en juin 1988 par J. Bégin qui en donneune description (Bégin 1990 p. 158-160). Nous reprenons cette définition, qui n’a pas évolué depuis (Lumley et al. 1995 p. 51) car nous n’avons nous-mêmes pas visité la zone.</w:t>
      </w:r>
    </w:p>
    <w:p w14:paraId="483ADA33" w14:textId="77777777" w:rsidR="000152C6" w:rsidRPr="0032190F" w:rsidRDefault="000152C6" w:rsidP="000152C6">
      <w:pPr>
        <w:jc w:val="both"/>
        <w:rPr>
          <w:lang w:val="fr-FR"/>
        </w:rPr>
      </w:pPr>
    </w:p>
    <w:p w14:paraId="14D1A49B" w14:textId="77777777" w:rsidR="000152C6" w:rsidRPr="0032190F" w:rsidRDefault="000152C6" w:rsidP="000152C6">
      <w:pPr>
        <w:jc w:val="both"/>
        <w:rPr>
          <w:lang w:val="fr-FR"/>
        </w:rPr>
      </w:pPr>
      <w:r w:rsidRPr="0032190F">
        <w:rPr>
          <w:lang w:val="fr-FR"/>
        </w:rPr>
        <w:t xml:space="preserve">Sa limite </w:t>
      </w:r>
      <w:r w:rsidRPr="0032190F">
        <w:rPr>
          <w:b/>
          <w:lang w:val="fr-FR"/>
        </w:rPr>
        <w:t>nord-ouest</w:t>
      </w:r>
      <w:r w:rsidRPr="0032190F">
        <w:rPr>
          <w:lang w:val="fr-FR"/>
        </w:rPr>
        <w:t xml:space="preserve"> correspond aux versants du vallon Sainte-Marie</w:t>
      </w:r>
      <w:r>
        <w:rPr>
          <w:rStyle w:val="FootnoteReference"/>
        </w:rPr>
        <w:footnoteReference w:id="32"/>
      </w:r>
      <w:r w:rsidRPr="0032190F">
        <w:rPr>
          <w:lang w:val="fr-FR"/>
        </w:rPr>
        <w:t xml:space="preserve">. Au </w:t>
      </w:r>
      <w:r w:rsidRPr="0032190F">
        <w:rPr>
          <w:b/>
          <w:lang w:val="fr-FR"/>
        </w:rPr>
        <w:t>sud-ouest</w:t>
      </w:r>
      <w:r w:rsidRPr="0032190F">
        <w:rPr>
          <w:lang w:val="fr-FR"/>
        </w:rPr>
        <w:t xml:space="preserve"> la limite englobe le dôme rocheux de cote </w:t>
      </w:r>
      <w:smartTag w:uri="urn:schemas-microsoft-com:office:smarttags" w:element="metricconverter">
        <w:smartTagPr>
          <w:attr w:name="ProductID" w:val="2425 m"/>
        </w:smartTagPr>
        <w:r w:rsidRPr="0032190F">
          <w:rPr>
            <w:lang w:val="fr-FR"/>
          </w:rPr>
          <w:t>2425 m</w:t>
        </w:r>
      </w:smartTag>
      <w:r w:rsidRPr="0032190F">
        <w:rPr>
          <w:lang w:val="fr-FR"/>
        </w:rPr>
        <w:t xml:space="preserve">. Au </w:t>
      </w:r>
      <w:r w:rsidRPr="0032190F">
        <w:rPr>
          <w:b/>
          <w:lang w:val="fr-FR"/>
        </w:rPr>
        <w:t>sud-est</w:t>
      </w:r>
      <w:r w:rsidRPr="0032190F">
        <w:rPr>
          <w:lang w:val="fr-FR"/>
        </w:rPr>
        <w:t xml:space="preserve">, c’est la rive du lac Sainte-Marie qui limite la zone. Vers le </w:t>
      </w:r>
      <w:r w:rsidRPr="0032190F">
        <w:rPr>
          <w:b/>
          <w:lang w:val="fr-FR"/>
        </w:rPr>
        <w:t>nord-est</w:t>
      </w:r>
      <w:r w:rsidRPr="0032190F">
        <w:rPr>
          <w:lang w:val="fr-FR"/>
        </w:rPr>
        <w:t xml:space="preserve"> et le </w:t>
      </w:r>
      <w:r w:rsidRPr="0032190F">
        <w:rPr>
          <w:b/>
          <w:lang w:val="fr-FR"/>
        </w:rPr>
        <w:t>nord</w:t>
      </w:r>
      <w:r w:rsidRPr="0032190F">
        <w:rPr>
          <w:lang w:val="fr-FR"/>
        </w:rPr>
        <w:t xml:space="preserve">, la limite comprend la zone d’éboulis. Le </w:t>
      </w:r>
      <w:r w:rsidRPr="0032190F">
        <w:rPr>
          <w:b/>
          <w:lang w:val="fr-FR"/>
        </w:rPr>
        <w:t>groupe I</w:t>
      </w:r>
      <w:r w:rsidRPr="0032190F">
        <w:rPr>
          <w:lang w:val="fr-FR"/>
        </w:rPr>
        <w:t xml:space="preserve"> s’étend à l’ouest et en amont du lac Sainte-Marie dans une région de moraines et de glaciers rocheux. Le </w:t>
      </w:r>
      <w:r w:rsidRPr="0032190F">
        <w:rPr>
          <w:b/>
          <w:lang w:val="fr-FR"/>
        </w:rPr>
        <w:t>groupe II</w:t>
      </w:r>
      <w:r w:rsidRPr="0032190F">
        <w:rPr>
          <w:lang w:val="fr-FR"/>
        </w:rPr>
        <w:t xml:space="preserve"> s’étend sur les pelouses au nord du lac.</w:t>
      </w:r>
    </w:p>
    <w:p w14:paraId="49A49A83" w14:textId="77777777" w:rsidR="000152C6" w:rsidRPr="0032190F" w:rsidRDefault="000152C6" w:rsidP="000152C6">
      <w:pPr>
        <w:rPr>
          <w:lang w:val="fr-FR"/>
        </w:rPr>
      </w:pPr>
    </w:p>
    <w:p w14:paraId="4AC86303" w14:textId="77777777" w:rsidR="000152C6" w:rsidRPr="0032190F" w:rsidRDefault="000152C6" w:rsidP="000152C6">
      <w:pPr>
        <w:pStyle w:val="Heading4"/>
        <w:numPr>
          <w:ilvl w:val="3"/>
          <w:numId w:val="0"/>
        </w:numPr>
        <w:tabs>
          <w:tab w:val="num" w:pos="2520"/>
        </w:tabs>
        <w:spacing w:before="240" w:after="60"/>
        <w:ind w:left="2160"/>
      </w:pPr>
      <w:r w:rsidRPr="0032190F">
        <w:lastRenderedPageBreak/>
        <w:t>Géomorphologie</w:t>
      </w:r>
    </w:p>
    <w:p w14:paraId="048B589D" w14:textId="77777777" w:rsidR="000152C6" w:rsidRPr="0032190F" w:rsidRDefault="000152C6" w:rsidP="000152C6">
      <w:pPr>
        <w:jc w:val="both"/>
        <w:rPr>
          <w:lang w:val="fr-FR"/>
        </w:rPr>
      </w:pPr>
      <w:r w:rsidRPr="0032190F">
        <w:rPr>
          <w:lang w:val="fr-FR"/>
        </w:rPr>
        <w:t>Dans ce secteur affleurent principalement les conglomérats et arkoses de la série de l’Inferno. Un grand rocher rouge s’y trouve avec un pendage moyen.</w:t>
      </w:r>
    </w:p>
    <w:p w14:paraId="70D32F70" w14:textId="77777777" w:rsidR="000152C6" w:rsidRPr="0032190F" w:rsidRDefault="000152C6" w:rsidP="000152C6">
      <w:pPr>
        <w:pStyle w:val="Heading4"/>
        <w:numPr>
          <w:ilvl w:val="3"/>
          <w:numId w:val="0"/>
        </w:numPr>
        <w:tabs>
          <w:tab w:val="num" w:pos="2520"/>
        </w:tabs>
        <w:spacing w:before="240" w:after="60"/>
        <w:ind w:left="2160"/>
      </w:pPr>
      <w:r w:rsidRPr="0032190F">
        <w:t>Extension géographique</w:t>
      </w:r>
    </w:p>
    <w:p w14:paraId="70CFC290" w14:textId="77777777" w:rsidR="000152C6" w:rsidRPr="0032190F" w:rsidRDefault="000152C6" w:rsidP="000152C6">
      <w:pPr>
        <w:pStyle w:val="Heading4"/>
        <w:numPr>
          <w:ilvl w:val="3"/>
          <w:numId w:val="0"/>
        </w:numPr>
        <w:tabs>
          <w:tab w:val="num" w:pos="2520"/>
        </w:tabs>
        <w:spacing w:before="240" w:after="60"/>
        <w:ind w:left="2160"/>
      </w:pPr>
      <w:r w:rsidRPr="0032190F">
        <w:t>Historique</w:t>
      </w:r>
    </w:p>
    <w:p w14:paraId="6D67F749" w14:textId="77777777" w:rsidR="000152C6" w:rsidRPr="0032190F" w:rsidRDefault="000152C6" w:rsidP="000152C6">
      <w:pPr>
        <w:rPr>
          <w:lang w:val="fr-FR"/>
        </w:rPr>
      </w:pPr>
    </w:p>
    <w:p w14:paraId="488697CA" w14:textId="77777777" w:rsidR="000152C6" w:rsidRPr="0032190F" w:rsidRDefault="000152C6" w:rsidP="000152C6">
      <w:pPr>
        <w:rPr>
          <w:lang w:val="fr-FR"/>
        </w:rPr>
      </w:pPr>
      <w:r w:rsidRPr="0032190F">
        <w:rPr>
          <w:lang w:val="fr-FR"/>
        </w:rPr>
        <w:t>En 1987 la découverte de nouvelles gravures dans le région du lac Sainte-Marie explique la création d’une nouvelle zone (BIB 1351). Les roches gravées de la région de Sainte-Marie ont été remarquées pour la première fois en juin 1988 par J. Bégin (Bégin 1990 p. 158).</w:t>
      </w:r>
    </w:p>
    <w:p w14:paraId="6E7A0C5A" w14:textId="77777777" w:rsidR="000152C6" w:rsidRPr="0032190F" w:rsidRDefault="000152C6" w:rsidP="000152C6">
      <w:pPr>
        <w:rPr>
          <w:lang w:val="fr-FR"/>
        </w:rPr>
      </w:pPr>
    </w:p>
    <w:p w14:paraId="5B38CF15" w14:textId="77777777" w:rsidR="000152C6" w:rsidRPr="0032190F" w:rsidRDefault="000152C6" w:rsidP="000152C6">
      <w:pPr>
        <w:rPr>
          <w:lang w:val="fr-FR"/>
        </w:rPr>
      </w:pPr>
      <w:r w:rsidRPr="0032190F">
        <w:rPr>
          <w:lang w:val="fr-FR"/>
        </w:rPr>
        <w:t>Elle est divisée en 2 groupes :</w:t>
      </w:r>
    </w:p>
    <w:p w14:paraId="2D6D322B" w14:textId="77777777" w:rsidR="000152C6" w:rsidRPr="0032190F" w:rsidRDefault="000152C6" w:rsidP="000152C6">
      <w:pPr>
        <w:rPr>
          <w:lang w:val="fr-FR"/>
        </w:rPr>
      </w:pPr>
      <w:r w:rsidRPr="0032190F">
        <w:rPr>
          <w:lang w:val="fr-FR"/>
        </w:rPr>
        <w:tab/>
        <w:t>-le groupe I correspond à la zone rocheuse et morainique située à l’ouest du lac Sainte-Marie</w:t>
      </w:r>
    </w:p>
    <w:p w14:paraId="512A77C8" w14:textId="77777777" w:rsidR="000152C6" w:rsidRPr="0032190F" w:rsidRDefault="000152C6" w:rsidP="000152C6">
      <w:pPr>
        <w:rPr>
          <w:lang w:val="fr-FR"/>
        </w:rPr>
      </w:pPr>
      <w:r w:rsidRPr="0032190F">
        <w:rPr>
          <w:lang w:val="fr-FR"/>
        </w:rPr>
        <w:tab/>
        <w:t>-le groupe II, en aval aux zones de pelouses</w:t>
      </w:r>
    </w:p>
    <w:p w14:paraId="65421D87" w14:textId="77777777" w:rsidR="000152C6" w:rsidRPr="00AE2262" w:rsidRDefault="000152C6" w:rsidP="000152C6">
      <w:r>
        <w:t>(Bégin 1990 p. 158)</w:t>
      </w:r>
    </w:p>
    <w:p w14:paraId="3473B722" w14:textId="77777777" w:rsidR="000152C6" w:rsidRDefault="000152C6" w:rsidP="000152C6">
      <w:pPr>
        <w:pStyle w:val="Heading4"/>
        <w:numPr>
          <w:ilvl w:val="3"/>
          <w:numId w:val="0"/>
        </w:numPr>
        <w:tabs>
          <w:tab w:val="num" w:pos="2520"/>
        </w:tabs>
        <w:spacing w:before="240" w:after="60"/>
        <w:ind w:left="2160"/>
      </w:pPr>
      <w:r>
        <w:t>Synthèse</w:t>
      </w:r>
    </w:p>
    <w:p w14:paraId="56456D31" w14:textId="77777777" w:rsidR="000152C6" w:rsidRDefault="000152C6" w:rsidP="000152C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2"/>
        <w:gridCol w:w="1602"/>
        <w:gridCol w:w="1316"/>
        <w:gridCol w:w="1494"/>
        <w:gridCol w:w="1359"/>
        <w:gridCol w:w="1231"/>
        <w:gridCol w:w="1494"/>
      </w:tblGrid>
      <w:tr w:rsidR="000152C6" w14:paraId="01DA96F0" w14:textId="77777777" w:rsidTr="00C73F91">
        <w:tc>
          <w:tcPr>
            <w:tcW w:w="1322" w:type="dxa"/>
            <w:vAlign w:val="center"/>
          </w:tcPr>
          <w:p w14:paraId="407AC279" w14:textId="77777777" w:rsidR="000152C6" w:rsidRPr="00BD71D9" w:rsidRDefault="000152C6" w:rsidP="00C73F91">
            <w:pPr>
              <w:jc w:val="center"/>
              <w:rPr>
                <w:b/>
              </w:rPr>
            </w:pPr>
            <w:r w:rsidRPr="00BD71D9">
              <w:rPr>
                <w:b/>
              </w:rPr>
              <w:t>ZXXI</w:t>
            </w:r>
          </w:p>
        </w:tc>
        <w:tc>
          <w:tcPr>
            <w:tcW w:w="1602" w:type="dxa"/>
            <w:vAlign w:val="center"/>
          </w:tcPr>
          <w:p w14:paraId="40837559" w14:textId="77777777" w:rsidR="000152C6" w:rsidRPr="002B6431" w:rsidRDefault="000152C6" w:rsidP="00C73F91">
            <w:pPr>
              <w:jc w:val="center"/>
            </w:pPr>
            <w:r>
              <w:t>Superficie (m</w:t>
            </w:r>
            <w:r w:rsidRPr="00BD71D9">
              <w:rPr>
                <w:vertAlign w:val="superscript"/>
              </w:rPr>
              <w:t>2</w:t>
            </w:r>
            <w:r>
              <w:t>)</w:t>
            </w:r>
          </w:p>
        </w:tc>
        <w:tc>
          <w:tcPr>
            <w:tcW w:w="1316" w:type="dxa"/>
            <w:vAlign w:val="center"/>
          </w:tcPr>
          <w:p w14:paraId="0E39A58F" w14:textId="77777777" w:rsidR="000152C6" w:rsidRPr="0032190F" w:rsidRDefault="000152C6" w:rsidP="00C73F91">
            <w:pPr>
              <w:jc w:val="center"/>
              <w:rPr>
                <w:lang w:val="fr-FR"/>
              </w:rPr>
            </w:pPr>
            <w:r w:rsidRPr="0032190F">
              <w:rPr>
                <w:lang w:val="fr-FR"/>
              </w:rPr>
              <w:t>Altitude de la roche la plus basse</w:t>
            </w:r>
          </w:p>
        </w:tc>
        <w:tc>
          <w:tcPr>
            <w:tcW w:w="1494" w:type="dxa"/>
            <w:vAlign w:val="center"/>
          </w:tcPr>
          <w:p w14:paraId="54912AB3" w14:textId="77777777" w:rsidR="000152C6" w:rsidRPr="0032190F" w:rsidRDefault="000152C6" w:rsidP="00C73F91">
            <w:pPr>
              <w:jc w:val="center"/>
              <w:rPr>
                <w:lang w:val="fr-FR"/>
              </w:rPr>
            </w:pPr>
            <w:r w:rsidRPr="0032190F">
              <w:rPr>
                <w:lang w:val="fr-FR"/>
              </w:rPr>
              <w:t>Altitude de la roche la plus haute</w:t>
            </w:r>
          </w:p>
        </w:tc>
        <w:tc>
          <w:tcPr>
            <w:tcW w:w="1359" w:type="dxa"/>
            <w:vAlign w:val="center"/>
          </w:tcPr>
          <w:p w14:paraId="6020075E" w14:textId="77777777" w:rsidR="000152C6" w:rsidRDefault="000152C6" w:rsidP="00C73F91">
            <w:pPr>
              <w:jc w:val="center"/>
            </w:pPr>
            <w:r>
              <w:t>Nb de roches (BD)</w:t>
            </w:r>
          </w:p>
        </w:tc>
        <w:tc>
          <w:tcPr>
            <w:tcW w:w="1231" w:type="dxa"/>
            <w:vAlign w:val="center"/>
          </w:tcPr>
          <w:p w14:paraId="47C78208" w14:textId="77777777" w:rsidR="000152C6" w:rsidRDefault="000152C6" w:rsidP="00C73F91">
            <w:pPr>
              <w:jc w:val="center"/>
            </w:pPr>
            <w:r>
              <w:t>Nb de faces</w:t>
            </w:r>
          </w:p>
          <w:p w14:paraId="4BD4416D" w14:textId="77777777" w:rsidR="000152C6" w:rsidRDefault="000152C6" w:rsidP="00C73F91">
            <w:pPr>
              <w:jc w:val="center"/>
            </w:pPr>
            <w:r>
              <w:t>(BD)</w:t>
            </w:r>
          </w:p>
        </w:tc>
        <w:tc>
          <w:tcPr>
            <w:tcW w:w="1494" w:type="dxa"/>
            <w:vAlign w:val="center"/>
          </w:tcPr>
          <w:p w14:paraId="28DEC83E" w14:textId="77777777" w:rsidR="000152C6" w:rsidRDefault="000152C6" w:rsidP="00C73F91">
            <w:pPr>
              <w:jc w:val="center"/>
            </w:pPr>
            <w:r>
              <w:t>Nb de gravures</w:t>
            </w:r>
          </w:p>
          <w:p w14:paraId="05B4BD9B" w14:textId="77777777" w:rsidR="000152C6" w:rsidRDefault="000152C6" w:rsidP="00C73F91">
            <w:pPr>
              <w:jc w:val="center"/>
            </w:pPr>
            <w:r>
              <w:t>(BD)</w:t>
            </w:r>
          </w:p>
        </w:tc>
      </w:tr>
      <w:tr w:rsidR="000152C6" w:rsidRPr="00BD71D9" w14:paraId="549DEFF2" w14:textId="77777777" w:rsidTr="00C73F91">
        <w:tc>
          <w:tcPr>
            <w:tcW w:w="1322" w:type="dxa"/>
            <w:vAlign w:val="center"/>
          </w:tcPr>
          <w:p w14:paraId="39DD2E6F" w14:textId="77777777" w:rsidR="000152C6" w:rsidRDefault="000152C6" w:rsidP="00C73F91">
            <w:pPr>
              <w:jc w:val="center"/>
            </w:pPr>
          </w:p>
        </w:tc>
        <w:tc>
          <w:tcPr>
            <w:tcW w:w="1602" w:type="dxa"/>
            <w:vAlign w:val="center"/>
          </w:tcPr>
          <w:p w14:paraId="754B2979" w14:textId="77777777" w:rsidR="000152C6" w:rsidRPr="00BD71D9" w:rsidRDefault="000152C6" w:rsidP="00C73F91">
            <w:pPr>
              <w:jc w:val="center"/>
              <w:rPr>
                <w:lang w:val="en-GB"/>
              </w:rPr>
            </w:pPr>
          </w:p>
        </w:tc>
        <w:tc>
          <w:tcPr>
            <w:tcW w:w="1316" w:type="dxa"/>
            <w:vAlign w:val="center"/>
          </w:tcPr>
          <w:p w14:paraId="5F82ECEF" w14:textId="77777777" w:rsidR="000152C6" w:rsidRPr="00BD71D9" w:rsidRDefault="000152C6" w:rsidP="00C73F91">
            <w:pPr>
              <w:jc w:val="center"/>
              <w:rPr>
                <w:lang w:val="en-GB"/>
              </w:rPr>
            </w:pPr>
          </w:p>
        </w:tc>
        <w:tc>
          <w:tcPr>
            <w:tcW w:w="1494" w:type="dxa"/>
            <w:vAlign w:val="center"/>
          </w:tcPr>
          <w:p w14:paraId="3CC86EE8" w14:textId="77777777" w:rsidR="000152C6" w:rsidRPr="00BD71D9" w:rsidRDefault="000152C6" w:rsidP="00C73F91">
            <w:pPr>
              <w:jc w:val="center"/>
              <w:rPr>
                <w:lang w:val="en-GB"/>
              </w:rPr>
            </w:pPr>
          </w:p>
        </w:tc>
        <w:tc>
          <w:tcPr>
            <w:tcW w:w="1359" w:type="dxa"/>
            <w:vAlign w:val="center"/>
          </w:tcPr>
          <w:p w14:paraId="70538B34" w14:textId="77777777" w:rsidR="000152C6" w:rsidRPr="00BD71D9" w:rsidRDefault="000152C6" w:rsidP="00C73F91">
            <w:pPr>
              <w:jc w:val="center"/>
              <w:rPr>
                <w:lang w:val="en-GB"/>
              </w:rPr>
            </w:pPr>
          </w:p>
        </w:tc>
        <w:tc>
          <w:tcPr>
            <w:tcW w:w="1231" w:type="dxa"/>
            <w:vAlign w:val="center"/>
          </w:tcPr>
          <w:p w14:paraId="50102A53" w14:textId="77777777" w:rsidR="000152C6" w:rsidRPr="00BD71D9" w:rsidRDefault="000152C6" w:rsidP="00C73F91">
            <w:pPr>
              <w:jc w:val="center"/>
              <w:rPr>
                <w:lang w:val="en-GB"/>
              </w:rPr>
            </w:pPr>
          </w:p>
        </w:tc>
        <w:tc>
          <w:tcPr>
            <w:tcW w:w="1494" w:type="dxa"/>
            <w:vAlign w:val="center"/>
          </w:tcPr>
          <w:p w14:paraId="1734834D" w14:textId="77777777" w:rsidR="000152C6" w:rsidRPr="00BD71D9" w:rsidRDefault="000152C6" w:rsidP="00C73F91">
            <w:pPr>
              <w:jc w:val="center"/>
              <w:rPr>
                <w:lang w:val="en-GB"/>
              </w:rPr>
            </w:pPr>
          </w:p>
        </w:tc>
      </w:tr>
      <w:tr w:rsidR="000152C6" w14:paraId="06B6D88E" w14:textId="77777777" w:rsidTr="00C73F91">
        <w:tc>
          <w:tcPr>
            <w:tcW w:w="1322" w:type="dxa"/>
            <w:vAlign w:val="center"/>
          </w:tcPr>
          <w:p w14:paraId="4A0B01FC" w14:textId="77777777" w:rsidR="000152C6" w:rsidRDefault="000152C6" w:rsidP="00C73F91">
            <w:pPr>
              <w:jc w:val="center"/>
            </w:pPr>
          </w:p>
        </w:tc>
        <w:tc>
          <w:tcPr>
            <w:tcW w:w="1602" w:type="dxa"/>
            <w:vAlign w:val="center"/>
          </w:tcPr>
          <w:p w14:paraId="2358100B" w14:textId="77777777" w:rsidR="000152C6" w:rsidRPr="00DA555A" w:rsidRDefault="000152C6" w:rsidP="00C73F91">
            <w:pPr>
              <w:jc w:val="center"/>
            </w:pPr>
          </w:p>
        </w:tc>
        <w:tc>
          <w:tcPr>
            <w:tcW w:w="1316" w:type="dxa"/>
            <w:vAlign w:val="center"/>
          </w:tcPr>
          <w:p w14:paraId="046C3444" w14:textId="77777777" w:rsidR="000152C6" w:rsidRDefault="000152C6" w:rsidP="00C73F91">
            <w:pPr>
              <w:jc w:val="center"/>
            </w:pPr>
          </w:p>
        </w:tc>
        <w:tc>
          <w:tcPr>
            <w:tcW w:w="1494" w:type="dxa"/>
            <w:vAlign w:val="center"/>
          </w:tcPr>
          <w:p w14:paraId="461DC602" w14:textId="77777777" w:rsidR="000152C6" w:rsidRDefault="000152C6" w:rsidP="00C73F91">
            <w:pPr>
              <w:jc w:val="center"/>
            </w:pPr>
          </w:p>
        </w:tc>
        <w:tc>
          <w:tcPr>
            <w:tcW w:w="1359" w:type="dxa"/>
            <w:vAlign w:val="center"/>
          </w:tcPr>
          <w:p w14:paraId="7F420221" w14:textId="77777777" w:rsidR="000152C6" w:rsidRDefault="000152C6" w:rsidP="00C73F91">
            <w:pPr>
              <w:jc w:val="center"/>
            </w:pPr>
          </w:p>
        </w:tc>
        <w:tc>
          <w:tcPr>
            <w:tcW w:w="1231" w:type="dxa"/>
            <w:vAlign w:val="center"/>
          </w:tcPr>
          <w:p w14:paraId="2258B02A" w14:textId="77777777" w:rsidR="000152C6" w:rsidRDefault="000152C6" w:rsidP="00C73F91">
            <w:pPr>
              <w:jc w:val="center"/>
            </w:pPr>
          </w:p>
        </w:tc>
        <w:tc>
          <w:tcPr>
            <w:tcW w:w="1494" w:type="dxa"/>
            <w:vAlign w:val="center"/>
          </w:tcPr>
          <w:p w14:paraId="3F6AFE9E" w14:textId="77777777" w:rsidR="000152C6" w:rsidRDefault="000152C6" w:rsidP="00C73F91">
            <w:pPr>
              <w:jc w:val="center"/>
            </w:pPr>
          </w:p>
        </w:tc>
      </w:tr>
      <w:tr w:rsidR="000152C6" w14:paraId="06CEB2A2" w14:textId="77777777" w:rsidTr="00C73F91">
        <w:tc>
          <w:tcPr>
            <w:tcW w:w="1322" w:type="dxa"/>
            <w:vAlign w:val="center"/>
          </w:tcPr>
          <w:p w14:paraId="2F9E7B4E" w14:textId="77777777" w:rsidR="000152C6" w:rsidRDefault="000152C6" w:rsidP="00C73F91">
            <w:pPr>
              <w:jc w:val="center"/>
            </w:pPr>
          </w:p>
        </w:tc>
        <w:tc>
          <w:tcPr>
            <w:tcW w:w="1602" w:type="dxa"/>
            <w:vAlign w:val="center"/>
          </w:tcPr>
          <w:p w14:paraId="6DED3042" w14:textId="77777777" w:rsidR="000152C6" w:rsidRPr="00DA555A" w:rsidRDefault="000152C6" w:rsidP="00C73F91">
            <w:pPr>
              <w:jc w:val="center"/>
            </w:pPr>
          </w:p>
        </w:tc>
        <w:tc>
          <w:tcPr>
            <w:tcW w:w="1316" w:type="dxa"/>
            <w:vAlign w:val="center"/>
          </w:tcPr>
          <w:p w14:paraId="3F613469" w14:textId="77777777" w:rsidR="000152C6" w:rsidRDefault="000152C6" w:rsidP="00C73F91">
            <w:pPr>
              <w:jc w:val="center"/>
            </w:pPr>
          </w:p>
        </w:tc>
        <w:tc>
          <w:tcPr>
            <w:tcW w:w="1494" w:type="dxa"/>
            <w:vAlign w:val="center"/>
          </w:tcPr>
          <w:p w14:paraId="0F24714C" w14:textId="77777777" w:rsidR="000152C6" w:rsidRDefault="000152C6" w:rsidP="00C73F91">
            <w:pPr>
              <w:jc w:val="center"/>
            </w:pPr>
          </w:p>
        </w:tc>
        <w:tc>
          <w:tcPr>
            <w:tcW w:w="1359" w:type="dxa"/>
            <w:vAlign w:val="center"/>
          </w:tcPr>
          <w:p w14:paraId="041B1939" w14:textId="77777777" w:rsidR="000152C6" w:rsidRDefault="000152C6" w:rsidP="00C73F91">
            <w:pPr>
              <w:jc w:val="center"/>
            </w:pPr>
          </w:p>
        </w:tc>
        <w:tc>
          <w:tcPr>
            <w:tcW w:w="1231" w:type="dxa"/>
            <w:vAlign w:val="center"/>
          </w:tcPr>
          <w:p w14:paraId="1EA3646B" w14:textId="77777777" w:rsidR="000152C6" w:rsidRDefault="000152C6" w:rsidP="00C73F91">
            <w:pPr>
              <w:jc w:val="center"/>
            </w:pPr>
          </w:p>
        </w:tc>
        <w:tc>
          <w:tcPr>
            <w:tcW w:w="1494" w:type="dxa"/>
            <w:vAlign w:val="center"/>
          </w:tcPr>
          <w:p w14:paraId="7D5025FF" w14:textId="77777777" w:rsidR="000152C6" w:rsidRDefault="000152C6" w:rsidP="00C73F91">
            <w:pPr>
              <w:jc w:val="center"/>
            </w:pPr>
          </w:p>
        </w:tc>
      </w:tr>
      <w:tr w:rsidR="000152C6" w14:paraId="75AFAA72" w14:textId="77777777" w:rsidTr="00C73F91">
        <w:tc>
          <w:tcPr>
            <w:tcW w:w="1322" w:type="dxa"/>
            <w:vAlign w:val="center"/>
          </w:tcPr>
          <w:p w14:paraId="42A7A23B" w14:textId="77777777" w:rsidR="000152C6" w:rsidRDefault="000152C6" w:rsidP="00C73F91">
            <w:pPr>
              <w:jc w:val="center"/>
            </w:pPr>
          </w:p>
        </w:tc>
        <w:tc>
          <w:tcPr>
            <w:tcW w:w="1602" w:type="dxa"/>
            <w:vAlign w:val="center"/>
          </w:tcPr>
          <w:p w14:paraId="34077FCF" w14:textId="77777777" w:rsidR="000152C6" w:rsidRPr="00DA555A" w:rsidRDefault="000152C6" w:rsidP="00C73F91">
            <w:pPr>
              <w:jc w:val="center"/>
            </w:pPr>
          </w:p>
        </w:tc>
        <w:tc>
          <w:tcPr>
            <w:tcW w:w="1316" w:type="dxa"/>
            <w:vAlign w:val="center"/>
          </w:tcPr>
          <w:p w14:paraId="1EBF01E4" w14:textId="77777777" w:rsidR="000152C6" w:rsidRDefault="000152C6" w:rsidP="00C73F91">
            <w:pPr>
              <w:jc w:val="center"/>
            </w:pPr>
          </w:p>
        </w:tc>
        <w:tc>
          <w:tcPr>
            <w:tcW w:w="1494" w:type="dxa"/>
            <w:vAlign w:val="center"/>
          </w:tcPr>
          <w:p w14:paraId="20B84B91" w14:textId="77777777" w:rsidR="000152C6" w:rsidRDefault="000152C6" w:rsidP="00C73F91">
            <w:pPr>
              <w:jc w:val="center"/>
            </w:pPr>
          </w:p>
        </w:tc>
        <w:tc>
          <w:tcPr>
            <w:tcW w:w="1359" w:type="dxa"/>
            <w:vAlign w:val="center"/>
          </w:tcPr>
          <w:p w14:paraId="5937B4F1" w14:textId="77777777" w:rsidR="000152C6" w:rsidRDefault="000152C6" w:rsidP="00C73F91">
            <w:pPr>
              <w:jc w:val="center"/>
            </w:pPr>
          </w:p>
        </w:tc>
        <w:tc>
          <w:tcPr>
            <w:tcW w:w="1231" w:type="dxa"/>
            <w:vAlign w:val="center"/>
          </w:tcPr>
          <w:p w14:paraId="49257564" w14:textId="77777777" w:rsidR="000152C6" w:rsidRDefault="000152C6" w:rsidP="00C73F91">
            <w:pPr>
              <w:jc w:val="center"/>
            </w:pPr>
          </w:p>
        </w:tc>
        <w:tc>
          <w:tcPr>
            <w:tcW w:w="1494" w:type="dxa"/>
            <w:vAlign w:val="center"/>
          </w:tcPr>
          <w:p w14:paraId="3D155020" w14:textId="77777777" w:rsidR="000152C6" w:rsidRDefault="000152C6" w:rsidP="00C73F91">
            <w:pPr>
              <w:jc w:val="center"/>
            </w:pPr>
          </w:p>
        </w:tc>
      </w:tr>
    </w:tbl>
    <w:p w14:paraId="6F2ADAE9" w14:textId="77777777" w:rsidR="000152C6" w:rsidRDefault="000152C6" w:rsidP="000152C6"/>
    <w:p w14:paraId="5A1D1474" w14:textId="77777777" w:rsidR="000152C6" w:rsidRDefault="000152C6" w:rsidP="000152C6">
      <w:pPr>
        <w:pStyle w:val="Heading3"/>
        <w:numPr>
          <w:ilvl w:val="2"/>
          <w:numId w:val="0"/>
        </w:numPr>
        <w:tabs>
          <w:tab w:val="num" w:pos="1800"/>
        </w:tabs>
        <w:spacing w:before="240" w:after="60" w:line="240" w:lineRule="auto"/>
        <w:ind w:left="1440"/>
      </w:pPr>
      <w:r>
        <w:t>ZONE XXII</w:t>
      </w:r>
    </w:p>
    <w:p w14:paraId="28A69111" w14:textId="77777777" w:rsidR="000152C6" w:rsidRDefault="000152C6" w:rsidP="000152C6"/>
    <w:p w14:paraId="1917F45F" w14:textId="77777777" w:rsidR="000152C6" w:rsidRPr="0032190F" w:rsidRDefault="000152C6" w:rsidP="000152C6">
      <w:pPr>
        <w:rPr>
          <w:lang w:val="fr-FR"/>
        </w:rPr>
      </w:pPr>
      <w:r w:rsidRPr="0032190F">
        <w:rPr>
          <w:lang w:val="fr-FR"/>
        </w:rPr>
        <w:t>Région du lac du Vei del Bouc</w:t>
      </w:r>
    </w:p>
    <w:p w14:paraId="4706A705" w14:textId="77777777" w:rsidR="000152C6" w:rsidRPr="0032190F" w:rsidRDefault="000152C6" w:rsidP="000152C6">
      <w:pPr>
        <w:jc w:val="both"/>
        <w:rPr>
          <w:lang w:val="fr-FR"/>
        </w:rPr>
      </w:pPr>
      <w:r w:rsidRPr="0032190F">
        <w:rPr>
          <w:lang w:val="fr-FR"/>
        </w:rPr>
        <w:t xml:space="preserve">Ce secteur se situe en territoire italien, à proximité du lac du Vei del Bouc, à environ </w:t>
      </w:r>
      <w:smartTag w:uri="urn:schemas-microsoft-com:office:smarttags" w:element="metricconverter">
        <w:smartTagPr>
          <w:attr w:name="ProductID" w:val="1 km"/>
        </w:smartTagPr>
        <w:r w:rsidRPr="0032190F">
          <w:rPr>
            <w:lang w:val="fr-FR"/>
          </w:rPr>
          <w:t>1 km</w:t>
        </w:r>
      </w:smartTag>
      <w:r w:rsidRPr="0032190F">
        <w:rPr>
          <w:lang w:val="fr-FR"/>
        </w:rPr>
        <w:t xml:space="preserve"> au nord de la frontière franco-italienne.</w:t>
      </w:r>
    </w:p>
    <w:p w14:paraId="654241BB" w14:textId="77777777" w:rsidR="000152C6" w:rsidRPr="0032190F" w:rsidRDefault="000152C6" w:rsidP="000152C6">
      <w:pPr>
        <w:jc w:val="both"/>
        <w:rPr>
          <w:sz w:val="20"/>
          <w:szCs w:val="20"/>
          <w:lang w:val="fr-FR"/>
        </w:rPr>
      </w:pPr>
      <w:r w:rsidRPr="0032190F">
        <w:rPr>
          <w:sz w:val="20"/>
          <w:szCs w:val="20"/>
          <w:lang w:val="fr-FR"/>
        </w:rPr>
        <w:t xml:space="preserve">En </w:t>
      </w:r>
      <w:smartTag w:uri="urn:schemas-microsoft-com:office:smarttags" w:element="metricconverter">
        <w:smartTagPr>
          <w:attr w:name="ProductID" w:val="1965, C"/>
        </w:smartTagPr>
        <w:r w:rsidRPr="0032190F">
          <w:rPr>
            <w:sz w:val="20"/>
            <w:szCs w:val="20"/>
            <w:lang w:val="fr-FR"/>
          </w:rPr>
          <w:t>1965, C</w:t>
        </w:r>
      </w:smartTag>
      <w:r w:rsidRPr="0032190F">
        <w:rPr>
          <w:sz w:val="20"/>
          <w:szCs w:val="20"/>
          <w:lang w:val="fr-FR"/>
        </w:rPr>
        <w:t xml:space="preserve">. G. Borgna et G. Schiappacasse observent quelques gravures à proximité du lac du Vei del Bouc (Santacroce, Mano 1995 p. 62) mais nous ne savons pas s’il s’agit des gravures incorporées aux gravures protohistoriques ou des gravures historiques (groupes I et II). La seule roche piquetée, la </w:t>
      </w:r>
      <w:r w:rsidRPr="0032190F">
        <w:rPr>
          <w:i/>
          <w:sz w:val="20"/>
          <w:szCs w:val="20"/>
          <w:lang w:val="fr-FR"/>
        </w:rPr>
        <w:t>Roche du Vei del Bouc</w:t>
      </w:r>
      <w:r w:rsidRPr="0032190F">
        <w:rPr>
          <w:sz w:val="20"/>
          <w:szCs w:val="20"/>
          <w:lang w:val="fr-FR"/>
        </w:rPr>
        <w:t xml:space="preserve">, est mentionnée dès 1989 par L. Mano sous le numéro ZXXII.GIII.R4 (Bégin 1990 p. 158). En 1992 cette roche est incluse pour la première fois dans l’inventaire des roches archéologiques de la région du mont Bego par l’équipe du LDPL. </w:t>
      </w:r>
    </w:p>
    <w:p w14:paraId="39E097BF" w14:textId="77777777" w:rsidR="000152C6" w:rsidRPr="0032190F" w:rsidRDefault="000152C6" w:rsidP="000152C6">
      <w:pPr>
        <w:jc w:val="both"/>
        <w:rPr>
          <w:lang w:val="fr-FR"/>
        </w:rPr>
      </w:pPr>
    </w:p>
    <w:p w14:paraId="782A5B0B" w14:textId="77777777" w:rsidR="000152C6" w:rsidRPr="0032190F" w:rsidRDefault="000152C6" w:rsidP="000152C6">
      <w:pPr>
        <w:jc w:val="both"/>
        <w:rPr>
          <w:lang w:val="fr-FR"/>
        </w:rPr>
      </w:pPr>
      <w:r w:rsidRPr="0032190F">
        <w:rPr>
          <w:lang w:val="fr-FR"/>
        </w:rPr>
        <w:t>La zone s’étend sur le versant nord-est de la cima del Toro, le pourtour ouest du lac du Vei del Bouc et de part et d’autre du torrent du même nom.</w:t>
      </w:r>
    </w:p>
    <w:p w14:paraId="0BF39AFA" w14:textId="77777777" w:rsidR="000152C6" w:rsidRPr="0032190F" w:rsidRDefault="000152C6" w:rsidP="000152C6">
      <w:pPr>
        <w:jc w:val="both"/>
        <w:rPr>
          <w:lang w:val="fr-FR"/>
        </w:rPr>
      </w:pPr>
    </w:p>
    <w:p w14:paraId="1B8D248A" w14:textId="77777777" w:rsidR="000152C6" w:rsidRPr="0032190F" w:rsidRDefault="000152C6" w:rsidP="000152C6">
      <w:pPr>
        <w:jc w:val="both"/>
        <w:rPr>
          <w:lang w:val="fr-FR"/>
        </w:rPr>
      </w:pPr>
      <w:r w:rsidRPr="0032190F">
        <w:rPr>
          <w:lang w:val="fr-FR"/>
        </w:rPr>
        <w:t>Il semble que l’on doive à L. Mano la division de la zone en trois groupes, suivant la méthode héritée de C. Conti.</w:t>
      </w:r>
    </w:p>
    <w:p w14:paraId="10BF930F" w14:textId="77777777" w:rsidR="000152C6" w:rsidRPr="0032190F" w:rsidRDefault="000152C6" w:rsidP="000152C6">
      <w:pPr>
        <w:jc w:val="both"/>
        <w:rPr>
          <w:lang w:val="fr-FR"/>
        </w:rPr>
      </w:pPr>
      <w:r w:rsidRPr="0032190F">
        <w:rPr>
          <w:lang w:val="fr-FR"/>
        </w:rPr>
        <w:t xml:space="preserve">Le </w:t>
      </w:r>
      <w:r w:rsidRPr="0032190F">
        <w:rPr>
          <w:b/>
          <w:lang w:val="fr-FR"/>
        </w:rPr>
        <w:t>groupe I</w:t>
      </w:r>
      <w:r w:rsidRPr="0032190F">
        <w:rPr>
          <w:lang w:val="fr-FR"/>
        </w:rPr>
        <w:t xml:space="preserve"> est situé au nord de la marre, à l’ouest du lac du Vei del Bouc et en rive gauche du torrent éponyme. Ce groupe ne comprend que des gravures attribuées à des périodes historiques. Le </w:t>
      </w:r>
      <w:r w:rsidRPr="0032190F">
        <w:rPr>
          <w:b/>
          <w:lang w:val="fr-FR"/>
        </w:rPr>
        <w:t>groupe II</w:t>
      </w:r>
      <w:r w:rsidRPr="0032190F">
        <w:rPr>
          <w:lang w:val="fr-FR"/>
        </w:rPr>
        <w:t xml:space="preserve"> est situé en rive droite de ce même torrent dans les environs du gias de la Pietraia. Ce groupe ne comprend que des gravures attribuées à des périodes historiques. Le </w:t>
      </w:r>
      <w:r w:rsidRPr="0032190F">
        <w:rPr>
          <w:b/>
          <w:lang w:val="fr-FR"/>
        </w:rPr>
        <w:t>groupe III</w:t>
      </w:r>
      <w:r w:rsidRPr="0032190F">
        <w:rPr>
          <w:lang w:val="fr-FR"/>
        </w:rPr>
        <w:t xml:space="preserve"> correspond aux affleurements de grès en bordure sud-ouest du lac et au flanc nord-est de la cime del Toro. Une seule roche est considérée comme protohistorique : la roche 4.</w:t>
      </w:r>
    </w:p>
    <w:p w14:paraId="20796085" w14:textId="77777777" w:rsidR="000152C6" w:rsidRPr="0032190F" w:rsidRDefault="000152C6" w:rsidP="000152C6">
      <w:pPr>
        <w:rPr>
          <w:lang w:val="fr-FR"/>
        </w:rPr>
      </w:pPr>
    </w:p>
    <w:p w14:paraId="6B789F63" w14:textId="77777777" w:rsidR="000152C6" w:rsidRPr="0032190F" w:rsidRDefault="000152C6" w:rsidP="000152C6">
      <w:pPr>
        <w:pStyle w:val="Heading4"/>
        <w:numPr>
          <w:ilvl w:val="3"/>
          <w:numId w:val="0"/>
        </w:numPr>
        <w:tabs>
          <w:tab w:val="num" w:pos="2520"/>
        </w:tabs>
        <w:spacing w:before="240" w:after="60"/>
        <w:ind w:left="2160"/>
      </w:pPr>
      <w:r w:rsidRPr="0032190F">
        <w:t>Géomorphologie</w:t>
      </w:r>
    </w:p>
    <w:p w14:paraId="0D878756" w14:textId="77777777" w:rsidR="000152C6" w:rsidRPr="0032190F" w:rsidRDefault="000152C6" w:rsidP="000152C6">
      <w:pPr>
        <w:jc w:val="both"/>
        <w:rPr>
          <w:lang w:val="fr-FR"/>
        </w:rPr>
      </w:pPr>
    </w:p>
    <w:p w14:paraId="235FB726" w14:textId="77777777" w:rsidR="000152C6" w:rsidRPr="0032190F" w:rsidRDefault="000152C6" w:rsidP="000152C6">
      <w:pPr>
        <w:pStyle w:val="Heading4"/>
        <w:numPr>
          <w:ilvl w:val="3"/>
          <w:numId w:val="0"/>
        </w:numPr>
        <w:tabs>
          <w:tab w:val="num" w:pos="2520"/>
        </w:tabs>
        <w:spacing w:before="240" w:after="60"/>
        <w:ind w:left="2160"/>
      </w:pPr>
      <w:r w:rsidRPr="0032190F">
        <w:t>Extension géographique</w:t>
      </w:r>
    </w:p>
    <w:p w14:paraId="2A01FC88" w14:textId="77777777" w:rsidR="000152C6" w:rsidRPr="0032190F" w:rsidRDefault="000152C6" w:rsidP="000152C6">
      <w:pPr>
        <w:pStyle w:val="Heading4"/>
        <w:numPr>
          <w:ilvl w:val="3"/>
          <w:numId w:val="0"/>
        </w:numPr>
        <w:tabs>
          <w:tab w:val="num" w:pos="2520"/>
        </w:tabs>
        <w:spacing w:before="240" w:after="60"/>
        <w:ind w:left="2160"/>
      </w:pPr>
      <w:r w:rsidRPr="0032190F">
        <w:t>Historique</w:t>
      </w:r>
    </w:p>
    <w:p w14:paraId="2941AB13" w14:textId="77777777" w:rsidR="000152C6" w:rsidRPr="0032190F" w:rsidRDefault="000152C6" w:rsidP="000152C6">
      <w:pPr>
        <w:rPr>
          <w:lang w:val="fr-FR"/>
        </w:rPr>
      </w:pPr>
    </w:p>
    <w:p w14:paraId="574CBE2F" w14:textId="77777777" w:rsidR="000152C6" w:rsidRPr="0032190F" w:rsidRDefault="000152C6" w:rsidP="000152C6">
      <w:pPr>
        <w:jc w:val="both"/>
        <w:rPr>
          <w:lang w:val="fr-FR"/>
        </w:rPr>
      </w:pPr>
      <w:r w:rsidRPr="0032190F">
        <w:rPr>
          <w:lang w:val="fr-FR"/>
        </w:rPr>
        <w:t>Conti signale dès la première moitié du XXe siècle des gravures dans les environs du lago della Vacca, dans la haute vallée du Gesso. En 1965, Cesare G. Borgna et Giuseppe Schiappacasse observent quelques gravures à proximité du lac du Vei del Bouc (BIB 1352 p. 62). Mentionnée dès 1989 par Livio Mano, en 1992 la roche gravée (ZXXII.GIII.R4)est incluse pour la première fois dans l’inventaire des roches archéologiques de la région du mont Bego par l’équipe d’Henry de Lumley (BIB 1351).</w:t>
      </w:r>
    </w:p>
    <w:p w14:paraId="3628F973" w14:textId="77777777" w:rsidR="000152C6" w:rsidRPr="0032190F" w:rsidRDefault="000152C6" w:rsidP="000152C6">
      <w:pPr>
        <w:jc w:val="both"/>
        <w:rPr>
          <w:lang w:val="fr-FR"/>
        </w:rPr>
      </w:pPr>
    </w:p>
    <w:p w14:paraId="5CF68B97" w14:textId="77777777" w:rsidR="000152C6" w:rsidRPr="0032190F" w:rsidRDefault="000152C6" w:rsidP="000152C6">
      <w:pPr>
        <w:jc w:val="both"/>
        <w:rPr>
          <w:lang w:val="fr-FR"/>
        </w:rPr>
      </w:pPr>
      <w:r w:rsidRPr="0032190F">
        <w:rPr>
          <w:lang w:val="fr-FR"/>
        </w:rPr>
        <w:t>Le secteur du Vei del Bouc serait divisé en 3 groupe selon la Surintendance du Piemont et le Musée Civique de Turin (Lumley et alii 1995 p. 50). Le groupe I serait ainsi celui de 4 gravures de poignards incisés sur des roches à proximité du lac du Veil del Bouc (Lumley et alii 1995 p. 435 note 10)</w:t>
      </w:r>
    </w:p>
    <w:p w14:paraId="7955FF63" w14:textId="77777777" w:rsidR="000152C6" w:rsidRDefault="000152C6" w:rsidP="000152C6">
      <w:pPr>
        <w:pStyle w:val="Heading4"/>
        <w:numPr>
          <w:ilvl w:val="3"/>
          <w:numId w:val="0"/>
        </w:numPr>
        <w:tabs>
          <w:tab w:val="num" w:pos="2520"/>
        </w:tabs>
        <w:spacing w:before="240" w:after="60"/>
        <w:ind w:left="2160"/>
      </w:pPr>
      <w:r>
        <w:t>Synthèse</w:t>
      </w:r>
    </w:p>
    <w:p w14:paraId="73336981" w14:textId="77777777" w:rsidR="000152C6" w:rsidRDefault="000152C6" w:rsidP="000152C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2"/>
        <w:gridCol w:w="1602"/>
        <w:gridCol w:w="1316"/>
        <w:gridCol w:w="1494"/>
        <w:gridCol w:w="1359"/>
        <w:gridCol w:w="1231"/>
        <w:gridCol w:w="1494"/>
      </w:tblGrid>
      <w:tr w:rsidR="000152C6" w14:paraId="5326D0F9" w14:textId="77777777" w:rsidTr="00C73F91">
        <w:tc>
          <w:tcPr>
            <w:tcW w:w="1322" w:type="dxa"/>
            <w:vAlign w:val="center"/>
          </w:tcPr>
          <w:p w14:paraId="1663737A" w14:textId="77777777" w:rsidR="000152C6" w:rsidRPr="00BD71D9" w:rsidRDefault="000152C6" w:rsidP="00C73F91">
            <w:pPr>
              <w:jc w:val="center"/>
              <w:rPr>
                <w:b/>
              </w:rPr>
            </w:pPr>
            <w:r w:rsidRPr="00BD71D9">
              <w:rPr>
                <w:b/>
              </w:rPr>
              <w:t>ZXXII</w:t>
            </w:r>
          </w:p>
        </w:tc>
        <w:tc>
          <w:tcPr>
            <w:tcW w:w="1602" w:type="dxa"/>
            <w:vAlign w:val="center"/>
          </w:tcPr>
          <w:p w14:paraId="0051BB4F" w14:textId="77777777" w:rsidR="000152C6" w:rsidRPr="002B6431" w:rsidRDefault="000152C6" w:rsidP="00C73F91">
            <w:pPr>
              <w:jc w:val="center"/>
            </w:pPr>
            <w:r>
              <w:t>Superficie (m</w:t>
            </w:r>
            <w:r w:rsidRPr="00BD71D9">
              <w:rPr>
                <w:vertAlign w:val="superscript"/>
              </w:rPr>
              <w:t>2</w:t>
            </w:r>
            <w:r>
              <w:t>)</w:t>
            </w:r>
          </w:p>
        </w:tc>
        <w:tc>
          <w:tcPr>
            <w:tcW w:w="1316" w:type="dxa"/>
            <w:vAlign w:val="center"/>
          </w:tcPr>
          <w:p w14:paraId="5A8B6AB6" w14:textId="77777777" w:rsidR="000152C6" w:rsidRPr="0032190F" w:rsidRDefault="000152C6" w:rsidP="00C73F91">
            <w:pPr>
              <w:jc w:val="center"/>
              <w:rPr>
                <w:lang w:val="fr-FR"/>
              </w:rPr>
            </w:pPr>
            <w:r w:rsidRPr="0032190F">
              <w:rPr>
                <w:lang w:val="fr-FR"/>
              </w:rPr>
              <w:t>Altitude de la roche la plus basse</w:t>
            </w:r>
          </w:p>
        </w:tc>
        <w:tc>
          <w:tcPr>
            <w:tcW w:w="1494" w:type="dxa"/>
            <w:vAlign w:val="center"/>
          </w:tcPr>
          <w:p w14:paraId="3189BDFB" w14:textId="77777777" w:rsidR="000152C6" w:rsidRPr="0032190F" w:rsidRDefault="000152C6" w:rsidP="00C73F91">
            <w:pPr>
              <w:jc w:val="center"/>
              <w:rPr>
                <w:lang w:val="fr-FR"/>
              </w:rPr>
            </w:pPr>
            <w:r w:rsidRPr="0032190F">
              <w:rPr>
                <w:lang w:val="fr-FR"/>
              </w:rPr>
              <w:t>Altitude de la roche la plus haute</w:t>
            </w:r>
          </w:p>
        </w:tc>
        <w:tc>
          <w:tcPr>
            <w:tcW w:w="1359" w:type="dxa"/>
            <w:vAlign w:val="center"/>
          </w:tcPr>
          <w:p w14:paraId="0C4A23B3" w14:textId="77777777" w:rsidR="000152C6" w:rsidRDefault="000152C6" w:rsidP="00C73F91">
            <w:pPr>
              <w:jc w:val="center"/>
            </w:pPr>
            <w:r>
              <w:t>Nb de roches (BD)</w:t>
            </w:r>
          </w:p>
        </w:tc>
        <w:tc>
          <w:tcPr>
            <w:tcW w:w="1231" w:type="dxa"/>
            <w:vAlign w:val="center"/>
          </w:tcPr>
          <w:p w14:paraId="13483185" w14:textId="77777777" w:rsidR="000152C6" w:rsidRDefault="000152C6" w:rsidP="00C73F91">
            <w:pPr>
              <w:jc w:val="center"/>
            </w:pPr>
            <w:r>
              <w:t>Nb de faces</w:t>
            </w:r>
          </w:p>
          <w:p w14:paraId="53A0643A" w14:textId="77777777" w:rsidR="000152C6" w:rsidRDefault="000152C6" w:rsidP="00C73F91">
            <w:pPr>
              <w:jc w:val="center"/>
            </w:pPr>
            <w:r>
              <w:t>(BD)</w:t>
            </w:r>
          </w:p>
        </w:tc>
        <w:tc>
          <w:tcPr>
            <w:tcW w:w="1494" w:type="dxa"/>
            <w:vAlign w:val="center"/>
          </w:tcPr>
          <w:p w14:paraId="4B31E5A7" w14:textId="77777777" w:rsidR="000152C6" w:rsidRDefault="000152C6" w:rsidP="00C73F91">
            <w:pPr>
              <w:jc w:val="center"/>
            </w:pPr>
            <w:r>
              <w:t>Nb de gravures</w:t>
            </w:r>
          </w:p>
          <w:p w14:paraId="544416AD" w14:textId="77777777" w:rsidR="000152C6" w:rsidRDefault="000152C6" w:rsidP="00C73F91">
            <w:pPr>
              <w:jc w:val="center"/>
            </w:pPr>
            <w:r>
              <w:t>(BD)</w:t>
            </w:r>
          </w:p>
        </w:tc>
      </w:tr>
      <w:tr w:rsidR="000152C6" w:rsidRPr="00BD71D9" w14:paraId="3C142DF5" w14:textId="77777777" w:rsidTr="00C73F91">
        <w:tc>
          <w:tcPr>
            <w:tcW w:w="1322" w:type="dxa"/>
            <w:vAlign w:val="center"/>
          </w:tcPr>
          <w:p w14:paraId="132BD067" w14:textId="77777777" w:rsidR="000152C6" w:rsidRDefault="000152C6" w:rsidP="00C73F91">
            <w:pPr>
              <w:jc w:val="center"/>
            </w:pPr>
          </w:p>
        </w:tc>
        <w:tc>
          <w:tcPr>
            <w:tcW w:w="1602" w:type="dxa"/>
            <w:vAlign w:val="center"/>
          </w:tcPr>
          <w:p w14:paraId="12E6C122" w14:textId="77777777" w:rsidR="000152C6" w:rsidRPr="00BD71D9" w:rsidRDefault="000152C6" w:rsidP="00C73F91">
            <w:pPr>
              <w:jc w:val="center"/>
              <w:rPr>
                <w:lang w:val="en-GB"/>
              </w:rPr>
            </w:pPr>
          </w:p>
        </w:tc>
        <w:tc>
          <w:tcPr>
            <w:tcW w:w="1316" w:type="dxa"/>
            <w:vAlign w:val="center"/>
          </w:tcPr>
          <w:p w14:paraId="398BF44B" w14:textId="77777777" w:rsidR="000152C6" w:rsidRPr="00BD71D9" w:rsidRDefault="000152C6" w:rsidP="00C73F91">
            <w:pPr>
              <w:jc w:val="center"/>
              <w:rPr>
                <w:lang w:val="en-GB"/>
              </w:rPr>
            </w:pPr>
          </w:p>
        </w:tc>
        <w:tc>
          <w:tcPr>
            <w:tcW w:w="1494" w:type="dxa"/>
            <w:vAlign w:val="center"/>
          </w:tcPr>
          <w:p w14:paraId="4927AAE6" w14:textId="77777777" w:rsidR="000152C6" w:rsidRPr="00BD71D9" w:rsidRDefault="000152C6" w:rsidP="00C73F91">
            <w:pPr>
              <w:jc w:val="center"/>
              <w:rPr>
                <w:lang w:val="en-GB"/>
              </w:rPr>
            </w:pPr>
          </w:p>
        </w:tc>
        <w:tc>
          <w:tcPr>
            <w:tcW w:w="1359" w:type="dxa"/>
            <w:vAlign w:val="center"/>
          </w:tcPr>
          <w:p w14:paraId="11D4289A" w14:textId="77777777" w:rsidR="000152C6" w:rsidRPr="00BD71D9" w:rsidRDefault="000152C6" w:rsidP="00C73F91">
            <w:pPr>
              <w:jc w:val="center"/>
              <w:rPr>
                <w:lang w:val="en-GB"/>
              </w:rPr>
            </w:pPr>
          </w:p>
        </w:tc>
        <w:tc>
          <w:tcPr>
            <w:tcW w:w="1231" w:type="dxa"/>
            <w:vAlign w:val="center"/>
          </w:tcPr>
          <w:p w14:paraId="132656C4" w14:textId="77777777" w:rsidR="000152C6" w:rsidRPr="00BD71D9" w:rsidRDefault="000152C6" w:rsidP="00C73F91">
            <w:pPr>
              <w:jc w:val="center"/>
              <w:rPr>
                <w:lang w:val="en-GB"/>
              </w:rPr>
            </w:pPr>
          </w:p>
        </w:tc>
        <w:tc>
          <w:tcPr>
            <w:tcW w:w="1494" w:type="dxa"/>
            <w:vAlign w:val="center"/>
          </w:tcPr>
          <w:p w14:paraId="40DB673C" w14:textId="77777777" w:rsidR="000152C6" w:rsidRPr="00BD71D9" w:rsidRDefault="000152C6" w:rsidP="00C73F91">
            <w:pPr>
              <w:jc w:val="center"/>
              <w:rPr>
                <w:lang w:val="en-GB"/>
              </w:rPr>
            </w:pPr>
          </w:p>
        </w:tc>
      </w:tr>
      <w:tr w:rsidR="000152C6" w14:paraId="418F6EE2" w14:textId="77777777" w:rsidTr="00C73F91">
        <w:tc>
          <w:tcPr>
            <w:tcW w:w="1322" w:type="dxa"/>
            <w:vAlign w:val="center"/>
          </w:tcPr>
          <w:p w14:paraId="6D33DC94" w14:textId="77777777" w:rsidR="000152C6" w:rsidRDefault="000152C6" w:rsidP="00C73F91">
            <w:pPr>
              <w:jc w:val="center"/>
            </w:pPr>
          </w:p>
        </w:tc>
        <w:tc>
          <w:tcPr>
            <w:tcW w:w="1602" w:type="dxa"/>
            <w:vAlign w:val="center"/>
          </w:tcPr>
          <w:p w14:paraId="79A20C07" w14:textId="77777777" w:rsidR="000152C6" w:rsidRPr="00DA555A" w:rsidRDefault="000152C6" w:rsidP="00C73F91">
            <w:pPr>
              <w:jc w:val="center"/>
            </w:pPr>
          </w:p>
        </w:tc>
        <w:tc>
          <w:tcPr>
            <w:tcW w:w="1316" w:type="dxa"/>
            <w:vAlign w:val="center"/>
          </w:tcPr>
          <w:p w14:paraId="58B468E5" w14:textId="77777777" w:rsidR="000152C6" w:rsidRDefault="000152C6" w:rsidP="00C73F91">
            <w:pPr>
              <w:jc w:val="center"/>
            </w:pPr>
          </w:p>
        </w:tc>
        <w:tc>
          <w:tcPr>
            <w:tcW w:w="1494" w:type="dxa"/>
            <w:vAlign w:val="center"/>
          </w:tcPr>
          <w:p w14:paraId="1C28F8E1" w14:textId="77777777" w:rsidR="000152C6" w:rsidRDefault="000152C6" w:rsidP="00C73F91">
            <w:pPr>
              <w:jc w:val="center"/>
            </w:pPr>
          </w:p>
        </w:tc>
        <w:tc>
          <w:tcPr>
            <w:tcW w:w="1359" w:type="dxa"/>
            <w:vAlign w:val="center"/>
          </w:tcPr>
          <w:p w14:paraId="6AE0817D" w14:textId="77777777" w:rsidR="000152C6" w:rsidRDefault="000152C6" w:rsidP="00C73F91">
            <w:pPr>
              <w:jc w:val="center"/>
            </w:pPr>
          </w:p>
        </w:tc>
        <w:tc>
          <w:tcPr>
            <w:tcW w:w="1231" w:type="dxa"/>
            <w:vAlign w:val="center"/>
          </w:tcPr>
          <w:p w14:paraId="41D489A1" w14:textId="77777777" w:rsidR="000152C6" w:rsidRDefault="000152C6" w:rsidP="00C73F91">
            <w:pPr>
              <w:jc w:val="center"/>
            </w:pPr>
          </w:p>
        </w:tc>
        <w:tc>
          <w:tcPr>
            <w:tcW w:w="1494" w:type="dxa"/>
            <w:vAlign w:val="center"/>
          </w:tcPr>
          <w:p w14:paraId="11B0AAA6" w14:textId="77777777" w:rsidR="000152C6" w:rsidRDefault="000152C6" w:rsidP="00C73F91">
            <w:pPr>
              <w:jc w:val="center"/>
            </w:pPr>
          </w:p>
        </w:tc>
      </w:tr>
      <w:tr w:rsidR="000152C6" w14:paraId="0C41CDE3" w14:textId="77777777" w:rsidTr="00C73F91">
        <w:tc>
          <w:tcPr>
            <w:tcW w:w="1322" w:type="dxa"/>
            <w:vAlign w:val="center"/>
          </w:tcPr>
          <w:p w14:paraId="369DA001" w14:textId="77777777" w:rsidR="000152C6" w:rsidRDefault="000152C6" w:rsidP="00C73F91">
            <w:pPr>
              <w:jc w:val="center"/>
            </w:pPr>
          </w:p>
        </w:tc>
        <w:tc>
          <w:tcPr>
            <w:tcW w:w="1602" w:type="dxa"/>
            <w:vAlign w:val="center"/>
          </w:tcPr>
          <w:p w14:paraId="58102047" w14:textId="77777777" w:rsidR="000152C6" w:rsidRPr="00DA555A" w:rsidRDefault="000152C6" w:rsidP="00C73F91">
            <w:pPr>
              <w:jc w:val="center"/>
            </w:pPr>
          </w:p>
        </w:tc>
        <w:tc>
          <w:tcPr>
            <w:tcW w:w="1316" w:type="dxa"/>
            <w:vAlign w:val="center"/>
          </w:tcPr>
          <w:p w14:paraId="7DB31C6E" w14:textId="77777777" w:rsidR="000152C6" w:rsidRDefault="000152C6" w:rsidP="00C73F91">
            <w:pPr>
              <w:jc w:val="center"/>
            </w:pPr>
          </w:p>
        </w:tc>
        <w:tc>
          <w:tcPr>
            <w:tcW w:w="1494" w:type="dxa"/>
            <w:vAlign w:val="center"/>
          </w:tcPr>
          <w:p w14:paraId="5B56A397" w14:textId="77777777" w:rsidR="000152C6" w:rsidRDefault="000152C6" w:rsidP="00C73F91">
            <w:pPr>
              <w:jc w:val="center"/>
            </w:pPr>
          </w:p>
        </w:tc>
        <w:tc>
          <w:tcPr>
            <w:tcW w:w="1359" w:type="dxa"/>
            <w:vAlign w:val="center"/>
          </w:tcPr>
          <w:p w14:paraId="25CECCF8" w14:textId="77777777" w:rsidR="000152C6" w:rsidRDefault="000152C6" w:rsidP="00C73F91">
            <w:pPr>
              <w:jc w:val="center"/>
            </w:pPr>
          </w:p>
        </w:tc>
        <w:tc>
          <w:tcPr>
            <w:tcW w:w="1231" w:type="dxa"/>
            <w:vAlign w:val="center"/>
          </w:tcPr>
          <w:p w14:paraId="099A1C44" w14:textId="77777777" w:rsidR="000152C6" w:rsidRDefault="000152C6" w:rsidP="00C73F91">
            <w:pPr>
              <w:jc w:val="center"/>
            </w:pPr>
          </w:p>
        </w:tc>
        <w:tc>
          <w:tcPr>
            <w:tcW w:w="1494" w:type="dxa"/>
            <w:vAlign w:val="center"/>
          </w:tcPr>
          <w:p w14:paraId="783B0BD4" w14:textId="77777777" w:rsidR="000152C6" w:rsidRDefault="000152C6" w:rsidP="00C73F91">
            <w:pPr>
              <w:jc w:val="center"/>
            </w:pPr>
          </w:p>
        </w:tc>
      </w:tr>
      <w:tr w:rsidR="000152C6" w14:paraId="673E3790" w14:textId="77777777" w:rsidTr="00C73F91">
        <w:tc>
          <w:tcPr>
            <w:tcW w:w="1322" w:type="dxa"/>
            <w:vAlign w:val="center"/>
          </w:tcPr>
          <w:p w14:paraId="53843955" w14:textId="77777777" w:rsidR="000152C6" w:rsidRDefault="000152C6" w:rsidP="00C73F91">
            <w:pPr>
              <w:jc w:val="center"/>
            </w:pPr>
          </w:p>
        </w:tc>
        <w:tc>
          <w:tcPr>
            <w:tcW w:w="1602" w:type="dxa"/>
            <w:vAlign w:val="center"/>
          </w:tcPr>
          <w:p w14:paraId="129850BE" w14:textId="77777777" w:rsidR="000152C6" w:rsidRPr="00DA555A" w:rsidRDefault="000152C6" w:rsidP="00C73F91">
            <w:pPr>
              <w:jc w:val="center"/>
            </w:pPr>
          </w:p>
        </w:tc>
        <w:tc>
          <w:tcPr>
            <w:tcW w:w="1316" w:type="dxa"/>
            <w:vAlign w:val="center"/>
          </w:tcPr>
          <w:p w14:paraId="785E3AD9" w14:textId="77777777" w:rsidR="000152C6" w:rsidRDefault="000152C6" w:rsidP="00C73F91">
            <w:pPr>
              <w:jc w:val="center"/>
            </w:pPr>
          </w:p>
        </w:tc>
        <w:tc>
          <w:tcPr>
            <w:tcW w:w="1494" w:type="dxa"/>
            <w:vAlign w:val="center"/>
          </w:tcPr>
          <w:p w14:paraId="52048F04" w14:textId="77777777" w:rsidR="000152C6" w:rsidRDefault="000152C6" w:rsidP="00C73F91">
            <w:pPr>
              <w:jc w:val="center"/>
            </w:pPr>
          </w:p>
        </w:tc>
        <w:tc>
          <w:tcPr>
            <w:tcW w:w="1359" w:type="dxa"/>
            <w:vAlign w:val="center"/>
          </w:tcPr>
          <w:p w14:paraId="13EF73C8" w14:textId="77777777" w:rsidR="000152C6" w:rsidRDefault="000152C6" w:rsidP="00C73F91">
            <w:pPr>
              <w:jc w:val="center"/>
            </w:pPr>
          </w:p>
        </w:tc>
        <w:tc>
          <w:tcPr>
            <w:tcW w:w="1231" w:type="dxa"/>
            <w:vAlign w:val="center"/>
          </w:tcPr>
          <w:p w14:paraId="643985A3" w14:textId="77777777" w:rsidR="000152C6" w:rsidRDefault="000152C6" w:rsidP="00C73F91">
            <w:pPr>
              <w:jc w:val="center"/>
            </w:pPr>
          </w:p>
        </w:tc>
        <w:tc>
          <w:tcPr>
            <w:tcW w:w="1494" w:type="dxa"/>
            <w:vAlign w:val="center"/>
          </w:tcPr>
          <w:p w14:paraId="0DC8B115" w14:textId="77777777" w:rsidR="000152C6" w:rsidRDefault="000152C6" w:rsidP="00C73F91">
            <w:pPr>
              <w:jc w:val="center"/>
            </w:pPr>
          </w:p>
        </w:tc>
      </w:tr>
    </w:tbl>
    <w:p w14:paraId="58E66D59" w14:textId="77777777" w:rsidR="000152C6" w:rsidRPr="00657450" w:rsidRDefault="000152C6" w:rsidP="000152C6"/>
    <w:p w14:paraId="1AFDC79A" w14:textId="77777777" w:rsidR="000152C6" w:rsidRDefault="000152C6" w:rsidP="000152C6"/>
    <w:p w14:paraId="14DF1160" w14:textId="77777777" w:rsidR="000152C6" w:rsidRPr="0032190F" w:rsidRDefault="000152C6" w:rsidP="000152C6">
      <w:pPr>
        <w:jc w:val="both"/>
        <w:rPr>
          <w:color w:val="FF0000"/>
          <w:lang w:val="fr-FR"/>
        </w:rPr>
      </w:pPr>
      <w:r w:rsidRPr="0032190F">
        <w:rPr>
          <w:color w:val="FF0000"/>
          <w:lang w:val="fr-FR"/>
        </w:rPr>
        <w:t xml:space="preserve">Cette roche comporte une représentation de chariot à chassis triangulaire (BIB 1353 p. 92 et…). Au regard de la technologie des gravures il semble qu’il s’agisse en fait d’une figuration de travois auquel aurait été rajouté ultérieurement deux plages de cupules figurant des roues. Cette observation fait écho à ce qui a pu être observé pour les découvertes liées aux premiers chariots en Europe du sud (voir </w:t>
      </w:r>
      <w:hyperlink r:id="rId14527" w:anchor="Cul_Chalco" w:history="1">
        <w:r w:rsidRPr="0032190F">
          <w:rPr>
            <w:rStyle w:val="Hyperlink"/>
            <w:color w:val="FF0000"/>
            <w:lang w:val="fr-FR"/>
          </w:rPr>
          <w:t>Chalcolithique</w:t>
        </w:r>
      </w:hyperlink>
      <w:r w:rsidRPr="0032190F">
        <w:rPr>
          <w:color w:val="FF0000"/>
          <w:lang w:val="fr-FR"/>
        </w:rPr>
        <w:t xml:space="preserve"> § Chariots) et plus généralement sur l’origine des différents types de chariots (Hadricourt 1948). Par ailleurs, la position des roues sur la moitié est inopérant et rappelle l’inversement du mancheron sur certaines figurations d’araire (SS BIB)</w:t>
      </w:r>
    </w:p>
    <w:p w14:paraId="4CAA4CB7" w14:textId="77777777" w:rsidR="000152C6" w:rsidRPr="0032190F" w:rsidRDefault="000152C6" w:rsidP="000152C6">
      <w:pPr>
        <w:jc w:val="both"/>
        <w:rPr>
          <w:color w:val="FF0000"/>
          <w:lang w:val="fr-FR"/>
        </w:rPr>
      </w:pPr>
    </w:p>
    <w:p w14:paraId="3C4DF534" w14:textId="77777777" w:rsidR="000152C6" w:rsidRPr="0032190F" w:rsidRDefault="000152C6" w:rsidP="000152C6">
      <w:pPr>
        <w:pStyle w:val="Heading3"/>
        <w:numPr>
          <w:ilvl w:val="2"/>
          <w:numId w:val="0"/>
        </w:numPr>
        <w:tabs>
          <w:tab w:val="num" w:pos="1800"/>
        </w:tabs>
        <w:spacing w:before="240" w:after="60" w:line="240" w:lineRule="auto"/>
        <w:ind w:left="1440"/>
      </w:pPr>
      <w:r w:rsidRPr="0032190F">
        <w:t>ZONE XXIII</w:t>
      </w:r>
    </w:p>
    <w:p w14:paraId="15C494E0" w14:textId="77777777" w:rsidR="000152C6" w:rsidRPr="0032190F" w:rsidRDefault="000152C6" w:rsidP="000152C6">
      <w:pPr>
        <w:jc w:val="both"/>
        <w:rPr>
          <w:lang w:val="fr-FR"/>
        </w:rPr>
      </w:pPr>
    </w:p>
    <w:p w14:paraId="319005B4" w14:textId="77777777" w:rsidR="000152C6" w:rsidRPr="0032190F" w:rsidRDefault="000152C6" w:rsidP="000152C6">
      <w:pPr>
        <w:jc w:val="both"/>
        <w:rPr>
          <w:lang w:val="fr-FR"/>
        </w:rPr>
      </w:pPr>
      <w:r w:rsidRPr="0032190F">
        <w:rPr>
          <w:lang w:val="fr-FR"/>
        </w:rPr>
        <w:t xml:space="preserve">Ce secteur se situe dans le vallon des Verrairiers, au nord-ouest et à quelques </w:t>
      </w:r>
      <w:smartTag w:uri="urn:schemas-microsoft-com:office:smarttags" w:element="metricconverter">
        <w:smartTagPr>
          <w:attr w:name="ProductID" w:val="700 m"/>
        </w:smartTagPr>
        <w:r w:rsidRPr="0032190F">
          <w:rPr>
            <w:lang w:val="fr-FR"/>
          </w:rPr>
          <w:t>700 m</w:t>
        </w:r>
      </w:smartTag>
      <w:r w:rsidRPr="0032190F">
        <w:rPr>
          <w:lang w:val="fr-FR"/>
        </w:rPr>
        <w:t xml:space="preserve"> à vol d’oiseau du pas du Trem qui marque l’entrée dans le secteur des Merveilles.La zone n’est pas encore bien délimitée. On peut néanmoins décrire la situation de la roche 1: la partie orientale d’un affleurement en surplomb d’une mare (décrite par Bégin comme un lac) sise à </w:t>
      </w:r>
      <w:smartTag w:uri="urn:schemas-microsoft-com:office:smarttags" w:element="metricconverter">
        <w:smartTagPr>
          <w:attr w:name="ProductID" w:val="2330 m"/>
        </w:smartTagPr>
        <w:r w:rsidRPr="0032190F">
          <w:rPr>
            <w:lang w:val="fr-FR"/>
          </w:rPr>
          <w:t>2330 m</w:t>
        </w:r>
      </w:smartTag>
      <w:r w:rsidRPr="0032190F">
        <w:rPr>
          <w:lang w:val="fr-FR"/>
        </w:rPr>
        <w:t>.</w:t>
      </w:r>
    </w:p>
    <w:p w14:paraId="7D37AA4C" w14:textId="77777777" w:rsidR="000152C6" w:rsidRPr="0032190F" w:rsidRDefault="000152C6" w:rsidP="000152C6">
      <w:pPr>
        <w:jc w:val="both"/>
        <w:rPr>
          <w:lang w:val="fr-FR"/>
        </w:rPr>
      </w:pPr>
    </w:p>
    <w:p w14:paraId="5B8D12A1" w14:textId="77777777" w:rsidR="000152C6" w:rsidRPr="0032190F" w:rsidRDefault="000152C6" w:rsidP="000152C6">
      <w:pPr>
        <w:jc w:val="both"/>
        <w:rPr>
          <w:lang w:val="fr-FR"/>
        </w:rPr>
      </w:pPr>
      <w:r w:rsidRPr="0032190F">
        <w:rPr>
          <w:lang w:val="fr-FR"/>
        </w:rPr>
        <w:t xml:space="preserve">La découverte en juillet 2001 par J. Bégin de nombreuses gravures disposées sur différentes faces d’un même moutonnement de grès dans le vallon des Verrairiers (Bégin 2002) a nécessité la </w:t>
      </w:r>
      <w:r w:rsidRPr="0032190F">
        <w:rPr>
          <w:lang w:val="fr-FR"/>
        </w:rPr>
        <w:lastRenderedPageBreak/>
        <w:t xml:space="preserve">création d’une nouvelle zone, appelée zone XXIII pour correspondre avec le système actuel d’enregistrement. </w:t>
      </w:r>
    </w:p>
    <w:p w14:paraId="4E108F6B" w14:textId="77777777" w:rsidR="000152C6" w:rsidRPr="0032190F" w:rsidRDefault="000152C6" w:rsidP="000152C6">
      <w:pPr>
        <w:jc w:val="both"/>
        <w:rPr>
          <w:lang w:val="fr-FR"/>
        </w:rPr>
      </w:pPr>
      <w:r w:rsidRPr="0032190F">
        <w:rPr>
          <w:lang w:val="fr-FR"/>
        </w:rPr>
        <w:t xml:space="preserve">Malgré l’importance de cette découverte, cette zone n’a pas été encore intégrée au corpus des gravures protohistoriques par l’équipe actuelle de recherche. Cette zone n’apparaissait pas dans le programme d’activité triennal 2009-2011 au chapitre « Perspective du programme d’étude des gravures rupestres de la vallée des Merveilles 2010-2012 » (Lumley et al. 2009 p. 41 et sq.) mais les gravures de la </w:t>
      </w:r>
      <w:r w:rsidRPr="0032190F">
        <w:rPr>
          <w:i/>
          <w:lang w:val="fr-FR"/>
        </w:rPr>
        <w:t>Roche des Verrairiers</w:t>
      </w:r>
      <w:r w:rsidRPr="0032190F">
        <w:rPr>
          <w:lang w:val="fr-FR"/>
        </w:rPr>
        <w:t xml:space="preserve"> ont été récemment (2011) relevées par l’équipe actuelle (N. Bianchi com. pers.).</w:t>
      </w:r>
    </w:p>
    <w:p w14:paraId="6C5AC90B" w14:textId="77777777" w:rsidR="000152C6" w:rsidRPr="0032190F" w:rsidRDefault="000152C6" w:rsidP="000152C6">
      <w:pPr>
        <w:jc w:val="both"/>
        <w:rPr>
          <w:lang w:val="fr-FR"/>
        </w:rPr>
      </w:pPr>
    </w:p>
    <w:p w14:paraId="71DFAEA4" w14:textId="77777777" w:rsidR="000152C6" w:rsidRPr="0032190F" w:rsidRDefault="000152C6" w:rsidP="000152C6">
      <w:pPr>
        <w:rPr>
          <w:lang w:val="fr-FR"/>
        </w:rPr>
      </w:pPr>
    </w:p>
    <w:p w14:paraId="2D3BCF54" w14:textId="77777777" w:rsidR="000152C6" w:rsidRPr="0032190F" w:rsidRDefault="000152C6" w:rsidP="000152C6">
      <w:pPr>
        <w:jc w:val="both"/>
        <w:rPr>
          <w:lang w:val="fr-FR"/>
        </w:rPr>
      </w:pPr>
      <w:r w:rsidRPr="0032190F">
        <w:rPr>
          <w:lang w:val="fr-FR"/>
        </w:rPr>
        <w:t xml:space="preserve">Cette zone a été découverte en juillet 2001 par J. Bégin dans le vallon des Verrairiers (BIB 761 p. 11). </w:t>
      </w:r>
    </w:p>
    <w:p w14:paraId="6A8D85D5" w14:textId="77777777" w:rsidR="000152C6" w:rsidRPr="0032190F" w:rsidRDefault="000152C6" w:rsidP="000152C6">
      <w:pPr>
        <w:jc w:val="both"/>
        <w:rPr>
          <w:lang w:val="fr-FR"/>
        </w:rPr>
      </w:pPr>
    </w:p>
    <w:p w14:paraId="52541EAF" w14:textId="77777777" w:rsidR="000152C6" w:rsidRPr="0032190F" w:rsidRDefault="000152C6" w:rsidP="000152C6">
      <w:pPr>
        <w:jc w:val="both"/>
        <w:rPr>
          <w:lang w:val="fr-FR"/>
        </w:rPr>
      </w:pPr>
      <w:r w:rsidRPr="0032190F">
        <w:rPr>
          <w:lang w:val="fr-FR"/>
        </w:rPr>
        <w:t>Les gravures sont réalisées sur les moutonnements de grès fin violet qui surplombent le lac 2330 dans le haut du vallon (BIB 761 p. 13)</w:t>
      </w:r>
    </w:p>
    <w:p w14:paraId="002A0568" w14:textId="77777777" w:rsidR="000152C6" w:rsidRPr="0032190F" w:rsidRDefault="000152C6" w:rsidP="000152C6">
      <w:pPr>
        <w:rPr>
          <w:lang w:val="fr-FR"/>
        </w:rPr>
      </w:pPr>
    </w:p>
    <w:p w14:paraId="671E147C" w14:textId="6F87BA65" w:rsidR="000152C6" w:rsidRPr="0032190F" w:rsidRDefault="000152C6" w:rsidP="000152C6">
      <w:pPr>
        <w:rPr>
          <w:lang w:val="fr-FR"/>
        </w:rPr>
      </w:pPr>
      <w:r w:rsidRPr="0032190F">
        <w:rPr>
          <w:lang w:val="fr-FR"/>
        </w:rPr>
        <w:t xml:space="preserve">En plus de corniformes, de figures non représentatives, 8 gravures de réticulés à franges sont notées par J. Bégin (BIB 761 p. 13). En prospection-relevé nous avons reconnu un total de 28 gravures mais uniquement 7 </w:t>
      </w:r>
      <w:hyperlink r:id="rId14528" w:anchor="Typ_Bego_Figures_Franges" w:history="1">
        <w:r w:rsidR="00832840">
          <w:rPr>
            <w:rStyle w:val="Hyperlink"/>
            <w:szCs w:val="20"/>
            <w:lang w:val="fr-FR"/>
          </w:rPr>
          <w:t>F</w:t>
        </w:r>
        <w:r w:rsidR="00832840" w:rsidRPr="00832840">
          <w:rPr>
            <w:rStyle w:val="Hyperlink"/>
            <w:szCs w:val="20"/>
            <w:lang w:val="fr-FR"/>
          </w:rPr>
          <w:t>igures à franges</w:t>
        </w:r>
      </w:hyperlink>
      <w:r w:rsidR="00832840" w:rsidRPr="0032190F">
        <w:rPr>
          <w:lang w:val="fr-FR"/>
        </w:rPr>
        <w:t xml:space="preserve"> </w:t>
      </w:r>
      <w:r w:rsidRPr="0032190F">
        <w:rPr>
          <w:lang w:val="fr-FR"/>
        </w:rPr>
        <w:t>(SS BIB)</w:t>
      </w:r>
    </w:p>
    <w:p w14:paraId="0804D19D" w14:textId="77777777" w:rsidR="000152C6" w:rsidRPr="0032190F" w:rsidRDefault="000152C6" w:rsidP="000152C6">
      <w:pPr>
        <w:rPr>
          <w:lang w:val="fr-FR"/>
        </w:rPr>
      </w:pPr>
    </w:p>
    <w:p w14:paraId="3BEA1980" w14:textId="77777777" w:rsidR="000152C6" w:rsidRPr="0032190F" w:rsidRDefault="000152C6" w:rsidP="000152C6">
      <w:pPr>
        <w:pStyle w:val="Heading4"/>
        <w:numPr>
          <w:ilvl w:val="3"/>
          <w:numId w:val="0"/>
        </w:numPr>
        <w:tabs>
          <w:tab w:val="num" w:pos="2520"/>
        </w:tabs>
        <w:spacing w:before="240" w:after="60"/>
        <w:ind w:left="2160"/>
      </w:pPr>
      <w:r w:rsidRPr="0032190F">
        <w:t>ZXXIIIGI</w:t>
      </w:r>
    </w:p>
    <w:p w14:paraId="1EE11673" w14:textId="77777777" w:rsidR="000152C6" w:rsidRPr="0032190F" w:rsidRDefault="000152C6" w:rsidP="000152C6">
      <w:pPr>
        <w:rPr>
          <w:lang w:val="fr-FR"/>
        </w:rPr>
      </w:pPr>
    </w:p>
    <w:p w14:paraId="3C26F02D" w14:textId="77777777" w:rsidR="000152C6" w:rsidRPr="0032190F" w:rsidRDefault="000152C6" w:rsidP="00647EA0">
      <w:pPr>
        <w:pStyle w:val="Heading5"/>
      </w:pPr>
      <w:bookmarkStart w:id="5783" w:name="Desc_ZXXIIIGIR1"/>
      <w:r w:rsidRPr="0032190F">
        <w:t>ZXXIIIGIR1</w:t>
      </w:r>
      <w:bookmarkEnd w:id="5783"/>
    </w:p>
    <w:p w14:paraId="3CD8C33E" w14:textId="77777777" w:rsidR="000152C6" w:rsidRPr="0032190F" w:rsidRDefault="000152C6" w:rsidP="000152C6">
      <w:pPr>
        <w:rPr>
          <w:lang w:val="fr-FR"/>
        </w:rPr>
      </w:pPr>
    </w:p>
    <w:p w14:paraId="62C6F3A5" w14:textId="254A498C" w:rsidR="000152C6" w:rsidRPr="0032190F" w:rsidRDefault="000152C6" w:rsidP="000152C6">
      <w:pPr>
        <w:rPr>
          <w:lang w:val="fr-FR"/>
        </w:rPr>
      </w:pPr>
      <w:r w:rsidRPr="0032190F">
        <w:rPr>
          <w:lang w:val="fr-FR"/>
        </w:rPr>
        <w:t xml:space="preserve">Cette roche a été découverte en juillet 2001 par J. Bégin . On y dénombre diverses </w:t>
      </w:r>
      <w:hyperlink r:id="rId14529" w:anchor="Typ_Bego_Figures_Franges" w:history="1">
        <w:r w:rsidRPr="0032190F">
          <w:rPr>
            <w:rStyle w:val="Hyperlink"/>
            <w:lang w:val="fr-FR"/>
          </w:rPr>
          <w:t>Figures à Franges</w:t>
        </w:r>
      </w:hyperlink>
      <w:r w:rsidRPr="0032190F">
        <w:rPr>
          <w:lang w:val="fr-FR"/>
        </w:rPr>
        <w:t xml:space="preserve"> dont plusieurs scalariformes (SS BIB)</w:t>
      </w:r>
    </w:p>
    <w:p w14:paraId="057DDDC8" w14:textId="77777777" w:rsidR="000152C6" w:rsidRPr="0032190F" w:rsidRDefault="000152C6" w:rsidP="000152C6">
      <w:pPr>
        <w:rPr>
          <w:lang w:val="fr-FR"/>
        </w:rPr>
      </w:pPr>
    </w:p>
    <w:p w14:paraId="48B1F728" w14:textId="0FF6E598" w:rsidR="000152C6" w:rsidRPr="0032190F" w:rsidRDefault="00C271A9" w:rsidP="000152C6">
      <w:pPr>
        <w:pStyle w:val="Heading2"/>
        <w:numPr>
          <w:ilvl w:val="1"/>
          <w:numId w:val="0"/>
        </w:numPr>
        <w:tabs>
          <w:tab w:val="num" w:pos="1080"/>
        </w:tabs>
        <w:spacing w:before="240" w:after="60"/>
        <w:ind w:left="720"/>
        <w:jc w:val="both"/>
      </w:pPr>
      <w:r>
        <w:t>c</w:t>
      </w:r>
      <w:r w:rsidR="000152C6" w:rsidRPr="0032190F">
        <w:t>onservation des gravures</w:t>
      </w:r>
    </w:p>
    <w:p w14:paraId="6E638787" w14:textId="77777777" w:rsidR="000152C6" w:rsidRPr="0032190F" w:rsidRDefault="000152C6" w:rsidP="000152C6">
      <w:pPr>
        <w:rPr>
          <w:lang w:val="fr-FR"/>
        </w:rPr>
      </w:pPr>
    </w:p>
    <w:p w14:paraId="7B53499D" w14:textId="69A70FAD" w:rsidR="000152C6" w:rsidRDefault="000152C6" w:rsidP="000152C6">
      <w:pPr>
        <w:jc w:val="both"/>
        <w:rPr>
          <w:lang w:val="fr-FR"/>
        </w:rPr>
      </w:pPr>
      <w:r w:rsidRPr="0032190F">
        <w:rPr>
          <w:lang w:val="fr-FR"/>
        </w:rPr>
        <w:t>C. Bicknell fait remarquer que des militaires en campement, ayant observé le nom BOLLA gravé entreprir à leur tours de graver leur nom. Et l’auteur de noter que les 13 gravures préhistoriques figurant sur ce rocher [situé dans le premier groupe de la zone I] sont pratiquement détruite (BIB 420 p. 115). Plus en avant dans la vallée des Merveilles, Bicknell interpelle une personne qui dépose ses initiales sur le Rocher de l’Autel (BIB 420 p. 118)</w:t>
      </w:r>
    </w:p>
    <w:p w14:paraId="49114048" w14:textId="35DBDB3B" w:rsidR="00AE78AA" w:rsidRDefault="00AE78AA" w:rsidP="000152C6">
      <w:pPr>
        <w:jc w:val="both"/>
        <w:rPr>
          <w:lang w:val="fr-FR"/>
        </w:rPr>
      </w:pPr>
    </w:p>
    <w:p w14:paraId="4E762E70" w14:textId="545F9CFE" w:rsidR="00AE78AA" w:rsidRDefault="00AE78AA" w:rsidP="00AE78AA">
      <w:pPr>
        <w:pStyle w:val="Heading2"/>
      </w:pPr>
      <w:r>
        <w:t>à classer</w:t>
      </w:r>
    </w:p>
    <w:p w14:paraId="7316961C" w14:textId="4489A835" w:rsidR="00AE78AA" w:rsidRDefault="00AE78AA" w:rsidP="000152C6">
      <w:pPr>
        <w:jc w:val="both"/>
        <w:rPr>
          <w:lang w:val="fr-FR"/>
        </w:rPr>
      </w:pPr>
    </w:p>
    <w:p w14:paraId="3C08CBD4" w14:textId="2E29264D" w:rsidR="000152C6" w:rsidRPr="0032190F" w:rsidRDefault="00C271A9" w:rsidP="000152C6">
      <w:pPr>
        <w:pStyle w:val="Heading2"/>
        <w:numPr>
          <w:ilvl w:val="1"/>
          <w:numId w:val="0"/>
        </w:numPr>
        <w:tabs>
          <w:tab w:val="num" w:pos="1080"/>
        </w:tabs>
        <w:spacing w:before="240" w:after="60"/>
        <w:ind w:left="720"/>
        <w:jc w:val="both"/>
      </w:pPr>
      <w:r>
        <w:t>à faire</w:t>
      </w:r>
    </w:p>
    <w:p w14:paraId="388046A1" w14:textId="77777777" w:rsidR="000152C6" w:rsidRPr="0032190F" w:rsidRDefault="000152C6" w:rsidP="000152C6">
      <w:pPr>
        <w:rPr>
          <w:lang w:val="fr-FR"/>
        </w:rPr>
      </w:pPr>
    </w:p>
    <w:p w14:paraId="2C225453" w14:textId="77777777" w:rsidR="000152C6" w:rsidRPr="0032190F" w:rsidRDefault="000152C6" w:rsidP="000152C6">
      <w:pPr>
        <w:rPr>
          <w:lang w:val="fr-FR"/>
        </w:rPr>
      </w:pPr>
      <w:r w:rsidRPr="0032190F">
        <w:rPr>
          <w:lang w:val="fr-FR"/>
        </w:rPr>
        <w:t>Courbes cumulée de solitude des thèmes gravés</w:t>
      </w:r>
    </w:p>
    <w:p w14:paraId="3C09B2B8" w14:textId="77777777" w:rsidR="000152C6" w:rsidRDefault="000152C6" w:rsidP="000152C6">
      <w:pPr>
        <w:rPr>
          <w:lang w:val="fr-FR"/>
        </w:rPr>
      </w:pPr>
      <w:r w:rsidRPr="0032190F">
        <w:rPr>
          <w:lang w:val="fr-FR"/>
        </w:rPr>
        <w:t>Transition Peaux-Plage entourée d’un cercle-Plage reg accorchée à un cercle-Topographie</w:t>
      </w:r>
    </w:p>
    <w:p w14:paraId="2CBB4E2D" w14:textId="77777777" w:rsidR="00616B81" w:rsidRDefault="00616B81" w:rsidP="000152C6">
      <w:pPr>
        <w:rPr>
          <w:lang w:val="fr-FR"/>
        </w:rPr>
      </w:pPr>
    </w:p>
    <w:p w14:paraId="51C3118A" w14:textId="6423F1D8" w:rsidR="00616B81" w:rsidRDefault="00616B81" w:rsidP="00616B81">
      <w:pPr>
        <w:pStyle w:val="Heading1"/>
      </w:pPr>
      <w:bookmarkStart w:id="5784" w:name="Sit_Art_Alpes"/>
      <w:r>
        <w:t>ART RUPESTRE ALPIN</w:t>
      </w:r>
      <w:bookmarkEnd w:id="5784"/>
    </w:p>
    <w:p w14:paraId="10784651" w14:textId="77777777" w:rsidR="00616B81" w:rsidRDefault="00616B81" w:rsidP="000152C6">
      <w:pPr>
        <w:rPr>
          <w:lang w:val="fr-FR"/>
        </w:rPr>
      </w:pPr>
    </w:p>
    <w:p w14:paraId="198A3756" w14:textId="6B7F6D4E" w:rsidR="00616B81" w:rsidRDefault="00000000" w:rsidP="000152C6">
      <w:pPr>
        <w:rPr>
          <w:lang w:val="fr-FR"/>
        </w:rPr>
      </w:pPr>
      <w:hyperlink r:id="rId14530" w:anchor="Sit_Bego" w:history="1">
        <w:r w:rsidR="00616B81" w:rsidRPr="00616B81">
          <w:rPr>
            <w:rStyle w:val="Hyperlink"/>
            <w:lang w:val="fr-FR"/>
          </w:rPr>
          <w:t>Bego</w:t>
        </w:r>
      </w:hyperlink>
      <w:r w:rsidR="00616B81">
        <w:rPr>
          <w:lang w:val="fr-FR"/>
        </w:rPr>
        <w:t xml:space="preserve"> et </w:t>
      </w:r>
      <w:hyperlink r:id="rId14531" w:anchor="Sit_Valcamonica" w:history="1">
        <w:r w:rsidR="00616B81" w:rsidRPr="0032190F">
          <w:rPr>
            <w:rStyle w:val="Hyperlink"/>
            <w:lang w:val="fr-FR"/>
          </w:rPr>
          <w:t>Valcamonica</w:t>
        </w:r>
      </w:hyperlink>
      <w:r w:rsidR="00616B81" w:rsidRPr="00616B81">
        <w:rPr>
          <w:rStyle w:val="Hyperlink"/>
          <w:color w:val="000000"/>
          <w:u w:val="none"/>
          <w:lang w:val="fr-FR"/>
        </w:rPr>
        <w:t xml:space="preserve">: </w:t>
      </w:r>
      <w:r w:rsidR="00616B81" w:rsidRPr="0032190F">
        <w:rPr>
          <w:lang w:val="fr-FR"/>
        </w:rPr>
        <w:t>deux seuls sites dans l’Arc alpin à offrir de telles surfaces favorables à la gravure (roche permienne à matrice siliceuse polie) (Arca)</w:t>
      </w:r>
    </w:p>
    <w:p w14:paraId="10A3F662" w14:textId="77777777" w:rsidR="00616B81" w:rsidRDefault="00616B81" w:rsidP="000152C6">
      <w:pPr>
        <w:rPr>
          <w:lang w:val="fr-FR"/>
        </w:rPr>
      </w:pPr>
    </w:p>
    <w:p w14:paraId="3AF39846" w14:textId="77777777" w:rsidR="00616B81" w:rsidRPr="0032190F" w:rsidRDefault="00616B81" w:rsidP="00616B81">
      <w:pPr>
        <w:jc w:val="both"/>
        <w:rPr>
          <w:lang w:val="fr-FR"/>
        </w:rPr>
      </w:pPr>
      <w:r w:rsidRPr="0032190F">
        <w:rPr>
          <w:lang w:val="fr-FR"/>
        </w:rPr>
        <w:t>Pour P. Barocelli, les gravures du Bego sont plus anciennes que celles du Valcamonica:"</w:t>
      </w:r>
      <w:r w:rsidRPr="0032190F">
        <w:rPr>
          <w:i/>
          <w:lang w:val="fr-FR"/>
        </w:rPr>
        <w:t xml:space="preserve">Le genti della Val Camonica incidevano le prime figure quando a Monte Bego con ogni verosimiglianza siffatto uso aveva già avuto il suo pieno fiore, dopo lunghissimo corso de secoli. </w:t>
      </w:r>
      <w:r w:rsidRPr="00566234">
        <w:rPr>
          <w:i/>
          <w:lang w:val="es-ES"/>
        </w:rPr>
        <w:t>Le incisioni della Valcamonica, in confronto con quelle del Bego, rivelano nelle genti che le eseguirono condizioni di vita sociale, economica e culturale diverse, e diverse tendenze nella rappresentazione dei vari animali di fauna selvatica e domestica (Barocelli 1939, p.14)."</w:t>
      </w:r>
      <w:r w:rsidRPr="00566234">
        <w:rPr>
          <w:lang w:val="es-ES"/>
        </w:rPr>
        <w:t xml:space="preserve"> </w:t>
      </w:r>
      <w:r w:rsidRPr="0032190F">
        <w:rPr>
          <w:lang w:val="fr-FR"/>
        </w:rPr>
        <w:t>(BIB 1503).</w:t>
      </w:r>
      <w:r>
        <w:rPr>
          <w:lang w:val="fr-FR"/>
        </w:rPr>
        <w:t xml:space="preserve"> </w:t>
      </w:r>
      <w:r w:rsidRPr="0032190F">
        <w:rPr>
          <w:lang w:val="fr-FR"/>
        </w:rPr>
        <w:t>En 1947 Giovanni Marro fit de nouveau une comparaison entre les deux capitales alpines d’art rupestre, plus favorable aux dissonances qu’aux consonances et à la priorité chronologique des gravures du Bégo (BIB 1503 (Marro 1947)).</w:t>
      </w:r>
    </w:p>
    <w:p w14:paraId="3602EDF8" w14:textId="77777777" w:rsidR="00616B81" w:rsidRDefault="00616B81" w:rsidP="000152C6">
      <w:pPr>
        <w:rPr>
          <w:lang w:val="fr-FR"/>
        </w:rPr>
      </w:pPr>
    </w:p>
    <w:p w14:paraId="222D3269" w14:textId="77777777" w:rsidR="00616B81" w:rsidRDefault="00616B81" w:rsidP="000152C6">
      <w:pPr>
        <w:rPr>
          <w:lang w:val="fr-FR"/>
        </w:rPr>
      </w:pPr>
    </w:p>
    <w:p w14:paraId="2471F08D" w14:textId="77777777" w:rsidR="00616B81" w:rsidRPr="0032190F" w:rsidRDefault="00616B81" w:rsidP="00616B81">
      <w:pPr>
        <w:rPr>
          <w:lang w:val="fr-FR"/>
        </w:rPr>
      </w:pPr>
      <w:r w:rsidRPr="0032190F">
        <w:rPr>
          <w:lang w:val="fr-FR"/>
        </w:rPr>
        <w:t>Pour Arcà, les gravures des séquences les plus anciennes du Valcamonica et du Bego sont hautement semblables (Arcà 2009 p. 296)</w:t>
      </w:r>
    </w:p>
    <w:p w14:paraId="42260A51" w14:textId="77777777" w:rsidR="00616B81" w:rsidRPr="0032190F" w:rsidRDefault="00616B81" w:rsidP="00616B81">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11"/>
        <w:gridCol w:w="2127"/>
      </w:tblGrid>
      <w:tr w:rsidR="00616B81" w:rsidRPr="00BD71D9" w14:paraId="0F7BAA4F" w14:textId="77777777" w:rsidTr="0021734F">
        <w:trPr>
          <w:jc w:val="center"/>
        </w:trPr>
        <w:tc>
          <w:tcPr>
            <w:tcW w:w="2511" w:type="dxa"/>
            <w:vAlign w:val="center"/>
          </w:tcPr>
          <w:p w14:paraId="4866AF00" w14:textId="77777777" w:rsidR="00616B81" w:rsidRPr="00BD71D9" w:rsidRDefault="00616B81" w:rsidP="0021734F">
            <w:pPr>
              <w:jc w:val="center"/>
              <w:rPr>
                <w:b/>
                <w:sz w:val="20"/>
                <w:szCs w:val="20"/>
              </w:rPr>
            </w:pPr>
            <w:r w:rsidRPr="00BD71D9">
              <w:rPr>
                <w:b/>
                <w:sz w:val="20"/>
                <w:szCs w:val="20"/>
              </w:rPr>
              <w:t>Groupes iconographiques</w:t>
            </w:r>
          </w:p>
        </w:tc>
        <w:tc>
          <w:tcPr>
            <w:tcW w:w="2127" w:type="dxa"/>
            <w:vAlign w:val="center"/>
          </w:tcPr>
          <w:p w14:paraId="26546A38" w14:textId="77777777" w:rsidR="00616B81" w:rsidRPr="00BD71D9" w:rsidRDefault="00616B81" w:rsidP="0021734F">
            <w:pPr>
              <w:jc w:val="center"/>
              <w:rPr>
                <w:b/>
                <w:sz w:val="20"/>
                <w:szCs w:val="20"/>
              </w:rPr>
            </w:pPr>
            <w:r w:rsidRPr="00BD71D9">
              <w:rPr>
                <w:b/>
                <w:sz w:val="20"/>
                <w:szCs w:val="20"/>
              </w:rPr>
              <w:t>Degré de similitudess</w:t>
            </w:r>
          </w:p>
        </w:tc>
      </w:tr>
      <w:tr w:rsidR="00616B81" w:rsidRPr="00BD71D9" w14:paraId="296E3950" w14:textId="77777777" w:rsidTr="0021734F">
        <w:trPr>
          <w:jc w:val="center"/>
        </w:trPr>
        <w:tc>
          <w:tcPr>
            <w:tcW w:w="2511" w:type="dxa"/>
            <w:vAlign w:val="center"/>
          </w:tcPr>
          <w:p w14:paraId="16414283" w14:textId="77777777" w:rsidR="00616B81" w:rsidRPr="00BD71D9" w:rsidRDefault="00616B81" w:rsidP="0021734F">
            <w:pPr>
              <w:jc w:val="center"/>
              <w:rPr>
                <w:sz w:val="20"/>
                <w:szCs w:val="20"/>
              </w:rPr>
            </w:pPr>
            <w:r w:rsidRPr="00BD71D9">
              <w:rPr>
                <w:sz w:val="20"/>
                <w:szCs w:val="20"/>
              </w:rPr>
              <w:t>Topographies, Réticulés</w:t>
            </w:r>
          </w:p>
        </w:tc>
        <w:tc>
          <w:tcPr>
            <w:tcW w:w="2127" w:type="dxa"/>
            <w:vAlign w:val="center"/>
          </w:tcPr>
          <w:p w14:paraId="60A15CB3" w14:textId="77777777" w:rsidR="00616B81" w:rsidRPr="00BD71D9" w:rsidRDefault="00616B81" w:rsidP="0021734F">
            <w:pPr>
              <w:jc w:val="center"/>
              <w:rPr>
                <w:sz w:val="20"/>
                <w:szCs w:val="20"/>
              </w:rPr>
            </w:pPr>
            <w:r w:rsidRPr="00BD71D9">
              <w:rPr>
                <w:sz w:val="20"/>
                <w:szCs w:val="20"/>
              </w:rPr>
              <w:t>Maximal</w:t>
            </w:r>
          </w:p>
        </w:tc>
      </w:tr>
      <w:tr w:rsidR="00616B81" w:rsidRPr="00BD71D9" w14:paraId="23CECFBC" w14:textId="77777777" w:rsidTr="0021734F">
        <w:trPr>
          <w:jc w:val="center"/>
        </w:trPr>
        <w:tc>
          <w:tcPr>
            <w:tcW w:w="2511" w:type="dxa"/>
            <w:vAlign w:val="center"/>
          </w:tcPr>
          <w:p w14:paraId="04997653" w14:textId="77777777" w:rsidR="00616B81" w:rsidRPr="00BD71D9" w:rsidRDefault="00616B81" w:rsidP="0021734F">
            <w:pPr>
              <w:jc w:val="center"/>
              <w:rPr>
                <w:sz w:val="20"/>
                <w:szCs w:val="20"/>
              </w:rPr>
            </w:pPr>
            <w:r w:rsidRPr="00BD71D9">
              <w:rPr>
                <w:sz w:val="20"/>
                <w:szCs w:val="20"/>
              </w:rPr>
              <w:t>Scène d’araire</w:t>
            </w:r>
          </w:p>
        </w:tc>
        <w:tc>
          <w:tcPr>
            <w:tcW w:w="2127" w:type="dxa"/>
            <w:vAlign w:val="center"/>
          </w:tcPr>
          <w:p w14:paraId="0E5D13D7" w14:textId="77777777" w:rsidR="00616B81" w:rsidRPr="00BD71D9" w:rsidRDefault="00616B81" w:rsidP="0021734F">
            <w:pPr>
              <w:jc w:val="center"/>
              <w:rPr>
                <w:sz w:val="20"/>
                <w:szCs w:val="20"/>
              </w:rPr>
            </w:pPr>
            <w:r w:rsidRPr="00BD71D9">
              <w:rPr>
                <w:sz w:val="20"/>
                <w:szCs w:val="20"/>
              </w:rPr>
              <w:t>Bonne</w:t>
            </w:r>
          </w:p>
        </w:tc>
      </w:tr>
      <w:tr w:rsidR="00616B81" w:rsidRPr="00BD71D9" w14:paraId="2D36D8CF" w14:textId="77777777" w:rsidTr="0021734F">
        <w:trPr>
          <w:jc w:val="center"/>
        </w:trPr>
        <w:tc>
          <w:tcPr>
            <w:tcW w:w="2511" w:type="dxa"/>
            <w:vAlign w:val="center"/>
          </w:tcPr>
          <w:p w14:paraId="500434B7" w14:textId="77777777" w:rsidR="00616B81" w:rsidRPr="00BD71D9" w:rsidRDefault="00616B81" w:rsidP="0021734F">
            <w:pPr>
              <w:jc w:val="center"/>
              <w:rPr>
                <w:sz w:val="20"/>
                <w:szCs w:val="20"/>
              </w:rPr>
            </w:pPr>
            <w:r w:rsidRPr="00BD71D9">
              <w:rPr>
                <w:sz w:val="20"/>
                <w:szCs w:val="20"/>
              </w:rPr>
              <w:t>Figures d’armes</w:t>
            </w:r>
          </w:p>
        </w:tc>
        <w:tc>
          <w:tcPr>
            <w:tcW w:w="2127" w:type="dxa"/>
            <w:vAlign w:val="center"/>
          </w:tcPr>
          <w:p w14:paraId="4C672D04" w14:textId="77777777" w:rsidR="00616B81" w:rsidRPr="00BD71D9" w:rsidRDefault="00616B81" w:rsidP="0021734F">
            <w:pPr>
              <w:jc w:val="center"/>
              <w:rPr>
                <w:sz w:val="20"/>
                <w:szCs w:val="20"/>
              </w:rPr>
            </w:pPr>
            <w:r w:rsidRPr="00BD71D9">
              <w:rPr>
                <w:sz w:val="20"/>
                <w:szCs w:val="20"/>
              </w:rPr>
              <w:t>Discrète</w:t>
            </w:r>
          </w:p>
        </w:tc>
      </w:tr>
    </w:tbl>
    <w:p w14:paraId="2C283552" w14:textId="77777777" w:rsidR="00616B81" w:rsidRDefault="00616B81" w:rsidP="00616B81">
      <w:r>
        <w:t>(Arcà 2009 tab. IV)</w:t>
      </w:r>
    </w:p>
    <w:p w14:paraId="1D926681" w14:textId="77777777" w:rsidR="00616B81" w:rsidRDefault="00616B81" w:rsidP="00616B8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50"/>
        <w:gridCol w:w="6325"/>
        <w:gridCol w:w="2943"/>
      </w:tblGrid>
      <w:tr w:rsidR="00616B81" w:rsidRPr="008E0C3C" w14:paraId="4DAA455D" w14:textId="77777777" w:rsidTr="0021734F">
        <w:tc>
          <w:tcPr>
            <w:tcW w:w="0" w:type="auto"/>
            <w:vAlign w:val="center"/>
          </w:tcPr>
          <w:p w14:paraId="147322EE" w14:textId="77777777" w:rsidR="00616B81" w:rsidRDefault="00616B81" w:rsidP="0021734F">
            <w:pPr>
              <w:jc w:val="center"/>
            </w:pPr>
            <w:r>
              <w:t>IA</w:t>
            </w:r>
          </w:p>
        </w:tc>
        <w:tc>
          <w:tcPr>
            <w:tcW w:w="0" w:type="auto"/>
            <w:vAlign w:val="center"/>
          </w:tcPr>
          <w:p w14:paraId="200FC38E" w14:textId="77777777" w:rsidR="00616B81" w:rsidRPr="00BD71D9" w:rsidRDefault="00616B81" w:rsidP="0021734F">
            <w:pPr>
              <w:jc w:val="center"/>
              <w:rPr>
                <w:i/>
                <w:sz w:val="20"/>
                <w:szCs w:val="20"/>
              </w:rPr>
            </w:pPr>
            <w:r w:rsidRPr="00BD71D9">
              <w:rPr>
                <w:i/>
                <w:sz w:val="20"/>
                <w:szCs w:val="20"/>
              </w:rPr>
              <w:t>« Topografico » (anelli)</w:t>
            </w:r>
          </w:p>
        </w:tc>
        <w:tc>
          <w:tcPr>
            <w:tcW w:w="0" w:type="auto"/>
            <w:vAlign w:val="center"/>
          </w:tcPr>
          <w:p w14:paraId="17CDCFD1" w14:textId="77777777" w:rsidR="00616B81" w:rsidRPr="0032190F" w:rsidRDefault="00616B81" w:rsidP="0021734F">
            <w:pPr>
              <w:jc w:val="center"/>
              <w:rPr>
                <w:lang w:val="fr-FR"/>
              </w:rPr>
            </w:pPr>
            <w:r w:rsidRPr="0032190F">
              <w:rPr>
                <w:lang w:val="fr-FR"/>
              </w:rPr>
              <w:t>Première moitié du V</w:t>
            </w:r>
            <w:r w:rsidRPr="0032190F">
              <w:rPr>
                <w:vertAlign w:val="superscript"/>
                <w:lang w:val="fr-FR"/>
              </w:rPr>
              <w:t>e</w:t>
            </w:r>
            <w:r w:rsidRPr="0032190F">
              <w:rPr>
                <w:lang w:val="fr-FR"/>
              </w:rPr>
              <w:t xml:space="preserve"> millénaire a.C.</w:t>
            </w:r>
          </w:p>
        </w:tc>
      </w:tr>
      <w:tr w:rsidR="00616B81" w:rsidRPr="008E0C3C" w14:paraId="680F569F" w14:textId="77777777" w:rsidTr="0021734F">
        <w:tc>
          <w:tcPr>
            <w:tcW w:w="0" w:type="auto"/>
            <w:vAlign w:val="center"/>
          </w:tcPr>
          <w:p w14:paraId="1833E2B8" w14:textId="77777777" w:rsidR="00616B81" w:rsidRDefault="00616B81" w:rsidP="0021734F">
            <w:pPr>
              <w:jc w:val="center"/>
            </w:pPr>
            <w:r>
              <w:t>IB</w:t>
            </w:r>
          </w:p>
        </w:tc>
        <w:tc>
          <w:tcPr>
            <w:tcW w:w="0" w:type="auto"/>
            <w:vAlign w:val="center"/>
          </w:tcPr>
          <w:p w14:paraId="198D6FD5" w14:textId="77777777" w:rsidR="00616B81" w:rsidRPr="00BD71D9" w:rsidRDefault="00000000" w:rsidP="0021734F">
            <w:pPr>
              <w:jc w:val="center"/>
              <w:rPr>
                <w:i/>
                <w:sz w:val="20"/>
                <w:szCs w:val="20"/>
                <w:lang w:val="it-IT"/>
              </w:rPr>
            </w:pPr>
            <w:hyperlink r:id="rId14532" w:anchor="Typ_Bego_Topographies" w:history="1">
              <w:r w:rsidR="00616B81" w:rsidRPr="00BD71D9">
                <w:rPr>
                  <w:rStyle w:val="Hyperlink"/>
                  <w:i/>
                  <w:sz w:val="20"/>
                  <w:szCs w:val="20"/>
                  <w:lang w:val="it-IT"/>
                </w:rPr>
                <w:t>Composizioni topografiche</w:t>
              </w:r>
            </w:hyperlink>
            <w:r w:rsidR="00616B81" w:rsidRPr="00BD71D9">
              <w:rPr>
                <w:i/>
                <w:sz w:val="20"/>
                <w:szCs w:val="20"/>
                <w:lang w:val="it-IT"/>
              </w:rPr>
              <w:t xml:space="preserve"> più propriamente geometriche (aree campite, perimetri e allineamenti di pallini)</w:t>
            </w:r>
          </w:p>
        </w:tc>
        <w:tc>
          <w:tcPr>
            <w:tcW w:w="0" w:type="auto"/>
            <w:vAlign w:val="center"/>
          </w:tcPr>
          <w:p w14:paraId="620800B0" w14:textId="77777777" w:rsidR="00616B81" w:rsidRPr="0032190F" w:rsidRDefault="00616B81" w:rsidP="0021734F">
            <w:pPr>
              <w:jc w:val="center"/>
              <w:rPr>
                <w:lang w:val="fr-FR"/>
              </w:rPr>
            </w:pPr>
            <w:r w:rsidRPr="0032190F">
              <w:rPr>
                <w:lang w:val="fr-FR"/>
              </w:rPr>
              <w:t>Seconde moitié du IV</w:t>
            </w:r>
            <w:r w:rsidRPr="0032190F">
              <w:rPr>
                <w:vertAlign w:val="superscript"/>
                <w:lang w:val="fr-FR"/>
              </w:rPr>
              <w:t>e</w:t>
            </w:r>
            <w:r w:rsidRPr="0032190F">
              <w:rPr>
                <w:lang w:val="fr-FR"/>
              </w:rPr>
              <w:t xml:space="preserve"> millénaire a.C</w:t>
            </w:r>
          </w:p>
        </w:tc>
      </w:tr>
      <w:tr w:rsidR="00616B81" w:rsidRPr="008E0C3C" w14:paraId="71457039" w14:textId="77777777" w:rsidTr="0021734F">
        <w:tc>
          <w:tcPr>
            <w:tcW w:w="0" w:type="auto"/>
            <w:vAlign w:val="center"/>
          </w:tcPr>
          <w:p w14:paraId="2F7B072D" w14:textId="77777777" w:rsidR="00616B81" w:rsidRDefault="00616B81" w:rsidP="0021734F">
            <w:pPr>
              <w:jc w:val="center"/>
            </w:pPr>
            <w:r>
              <w:t>IIA</w:t>
            </w:r>
          </w:p>
        </w:tc>
        <w:tc>
          <w:tcPr>
            <w:tcW w:w="0" w:type="auto"/>
            <w:vAlign w:val="center"/>
          </w:tcPr>
          <w:p w14:paraId="1DCF1507" w14:textId="77777777" w:rsidR="00616B81" w:rsidRPr="00BD71D9" w:rsidRDefault="00616B81" w:rsidP="0021734F">
            <w:pPr>
              <w:jc w:val="center"/>
              <w:rPr>
                <w:i/>
                <w:sz w:val="20"/>
                <w:szCs w:val="20"/>
                <w:lang w:val="it-IT"/>
              </w:rPr>
            </w:pPr>
            <w:r w:rsidRPr="00BD71D9">
              <w:rPr>
                <w:i/>
                <w:sz w:val="20"/>
                <w:szCs w:val="20"/>
                <w:lang w:val="it-IT"/>
              </w:rPr>
              <w:t>Bovidi e arature a corpo lineare, aratro a vanga, pugnali e alabarde a base piatta</w:t>
            </w:r>
          </w:p>
        </w:tc>
        <w:tc>
          <w:tcPr>
            <w:tcW w:w="0" w:type="auto"/>
            <w:vAlign w:val="center"/>
          </w:tcPr>
          <w:p w14:paraId="2C66728E" w14:textId="77777777" w:rsidR="00616B81" w:rsidRPr="0032190F" w:rsidRDefault="00616B81" w:rsidP="0021734F">
            <w:pPr>
              <w:jc w:val="center"/>
              <w:rPr>
                <w:lang w:val="fr-FR"/>
              </w:rPr>
            </w:pPr>
            <w:r w:rsidRPr="0032190F">
              <w:rPr>
                <w:lang w:val="fr-FR"/>
              </w:rPr>
              <w:t>Première moitié du III</w:t>
            </w:r>
            <w:r w:rsidRPr="0032190F">
              <w:rPr>
                <w:vertAlign w:val="superscript"/>
                <w:lang w:val="fr-FR"/>
              </w:rPr>
              <w:t>e</w:t>
            </w:r>
            <w:r w:rsidRPr="0032190F">
              <w:rPr>
                <w:lang w:val="fr-FR"/>
              </w:rPr>
              <w:t xml:space="preserve"> millénaire a.C</w:t>
            </w:r>
          </w:p>
        </w:tc>
      </w:tr>
      <w:tr w:rsidR="00616B81" w14:paraId="798904A1" w14:textId="77777777" w:rsidTr="0021734F">
        <w:tc>
          <w:tcPr>
            <w:tcW w:w="0" w:type="auto"/>
            <w:vAlign w:val="center"/>
          </w:tcPr>
          <w:p w14:paraId="0FEF3538" w14:textId="77777777" w:rsidR="00616B81" w:rsidRDefault="00616B81" w:rsidP="0021734F">
            <w:pPr>
              <w:jc w:val="center"/>
            </w:pPr>
            <w:r>
              <w:t>IIB</w:t>
            </w:r>
          </w:p>
        </w:tc>
        <w:tc>
          <w:tcPr>
            <w:tcW w:w="0" w:type="auto"/>
            <w:vAlign w:val="center"/>
          </w:tcPr>
          <w:p w14:paraId="66D95838" w14:textId="77777777" w:rsidR="00616B81" w:rsidRPr="00BD71D9" w:rsidRDefault="00616B81" w:rsidP="0021734F">
            <w:pPr>
              <w:jc w:val="center"/>
              <w:rPr>
                <w:i/>
                <w:sz w:val="20"/>
                <w:szCs w:val="20"/>
                <w:lang w:val="it-IT"/>
              </w:rPr>
            </w:pPr>
            <w:r w:rsidRPr="00BD71D9">
              <w:rPr>
                <w:i/>
                <w:sz w:val="20"/>
                <w:szCs w:val="20"/>
                <w:lang w:val="it-IT"/>
              </w:rPr>
              <w:t>Bovidi e arature a corpo pieno, aratro a vanga, a base cadente o romboidale, alabarde a base piatta e lama allungata</w:t>
            </w:r>
          </w:p>
        </w:tc>
        <w:tc>
          <w:tcPr>
            <w:tcW w:w="0" w:type="auto"/>
            <w:vAlign w:val="center"/>
          </w:tcPr>
          <w:p w14:paraId="3B1A42FF" w14:textId="77777777" w:rsidR="00616B81" w:rsidRDefault="00616B81" w:rsidP="0021734F">
            <w:pPr>
              <w:jc w:val="center"/>
            </w:pPr>
            <w:r>
              <w:t>Campaniforme</w:t>
            </w:r>
          </w:p>
        </w:tc>
      </w:tr>
      <w:tr w:rsidR="00616B81" w:rsidRPr="008E0C3C" w14:paraId="73AB5384" w14:textId="77777777" w:rsidTr="0021734F">
        <w:tc>
          <w:tcPr>
            <w:tcW w:w="0" w:type="auto"/>
            <w:vAlign w:val="center"/>
          </w:tcPr>
          <w:p w14:paraId="18838615" w14:textId="77777777" w:rsidR="00616B81" w:rsidRDefault="00616B81" w:rsidP="0021734F">
            <w:pPr>
              <w:jc w:val="center"/>
            </w:pPr>
            <w:r>
              <w:t>IIII</w:t>
            </w:r>
          </w:p>
        </w:tc>
        <w:tc>
          <w:tcPr>
            <w:tcW w:w="0" w:type="auto"/>
            <w:vAlign w:val="center"/>
          </w:tcPr>
          <w:p w14:paraId="08BB9532" w14:textId="77777777" w:rsidR="00616B81" w:rsidRPr="00BD71D9" w:rsidRDefault="00616B81" w:rsidP="0021734F">
            <w:pPr>
              <w:jc w:val="center"/>
              <w:rPr>
                <w:i/>
                <w:sz w:val="20"/>
                <w:szCs w:val="20"/>
                <w:lang w:val="it-IT"/>
              </w:rPr>
            </w:pPr>
            <w:r w:rsidRPr="00BD71D9">
              <w:rPr>
                <w:i/>
                <w:sz w:val="20"/>
                <w:szCs w:val="20"/>
                <w:lang w:val="it-IT"/>
              </w:rPr>
              <w:t>Pugnali a manico fuso, alabarde a base arcuata, arature con aratro a ceppo typo Trittolemo</w:t>
            </w:r>
          </w:p>
        </w:tc>
        <w:tc>
          <w:tcPr>
            <w:tcW w:w="0" w:type="auto"/>
            <w:vAlign w:val="center"/>
          </w:tcPr>
          <w:p w14:paraId="1F57502B" w14:textId="77777777" w:rsidR="00616B81" w:rsidRPr="0032190F" w:rsidRDefault="00616B81" w:rsidP="0021734F">
            <w:pPr>
              <w:jc w:val="center"/>
              <w:rPr>
                <w:lang w:val="fr-FR"/>
              </w:rPr>
            </w:pPr>
            <w:r w:rsidRPr="0032190F">
              <w:rPr>
                <w:lang w:val="fr-FR"/>
              </w:rPr>
              <w:t>Fin III</w:t>
            </w:r>
            <w:r w:rsidRPr="0032190F">
              <w:rPr>
                <w:vertAlign w:val="superscript"/>
                <w:lang w:val="fr-FR"/>
              </w:rPr>
              <w:t>e</w:t>
            </w:r>
            <w:r w:rsidRPr="0032190F">
              <w:rPr>
                <w:lang w:val="fr-FR"/>
              </w:rPr>
              <w:t>, début II</w:t>
            </w:r>
            <w:r w:rsidRPr="0032190F">
              <w:rPr>
                <w:vertAlign w:val="superscript"/>
                <w:lang w:val="fr-FR"/>
              </w:rPr>
              <w:t>e</w:t>
            </w:r>
            <w:r w:rsidRPr="0032190F">
              <w:rPr>
                <w:lang w:val="fr-FR"/>
              </w:rPr>
              <w:t xml:space="preserve"> millénaire a.C.</w:t>
            </w:r>
          </w:p>
        </w:tc>
      </w:tr>
      <w:tr w:rsidR="00616B81" w:rsidRPr="008E0C3C" w14:paraId="0BC7A21E" w14:textId="77777777" w:rsidTr="0021734F">
        <w:tc>
          <w:tcPr>
            <w:tcW w:w="0" w:type="auto"/>
            <w:gridSpan w:val="3"/>
            <w:vAlign w:val="center"/>
          </w:tcPr>
          <w:p w14:paraId="0EAFDD40" w14:textId="77777777" w:rsidR="00616B81" w:rsidRPr="0032190F" w:rsidRDefault="00616B81" w:rsidP="0021734F">
            <w:pPr>
              <w:jc w:val="center"/>
              <w:rPr>
                <w:sz w:val="20"/>
                <w:szCs w:val="20"/>
                <w:lang w:val="fr-FR"/>
              </w:rPr>
            </w:pPr>
            <w:r w:rsidRPr="0032190F">
              <w:rPr>
                <w:sz w:val="20"/>
                <w:szCs w:val="20"/>
                <w:lang w:val="fr-FR"/>
              </w:rPr>
              <w:t>Fin de la période des gravures piquetées</w:t>
            </w:r>
          </w:p>
        </w:tc>
      </w:tr>
    </w:tbl>
    <w:p w14:paraId="04A2FF6A" w14:textId="77777777" w:rsidR="00616B81" w:rsidRPr="00AF2C78" w:rsidRDefault="00616B81" w:rsidP="00616B81">
      <w:pPr>
        <w:rPr>
          <w:lang w:val="en-GB"/>
        </w:rPr>
      </w:pPr>
      <w:r w:rsidRPr="00AF2C78">
        <w:rPr>
          <w:lang w:val="en-GB"/>
        </w:rPr>
        <w:t>(Arcà 2009 p. 300)</w:t>
      </w:r>
    </w:p>
    <w:p w14:paraId="2C9327FD" w14:textId="77777777" w:rsidR="00616B81" w:rsidRPr="00AF2C78" w:rsidRDefault="00616B81" w:rsidP="000152C6">
      <w:pPr>
        <w:rPr>
          <w:lang w:val="en-GB"/>
        </w:rPr>
      </w:pPr>
    </w:p>
    <w:p w14:paraId="13F49012" w14:textId="77777777" w:rsidR="00616B81" w:rsidRDefault="00616B81" w:rsidP="00616B81">
      <w:pPr>
        <w:jc w:val="both"/>
        <w:rPr>
          <w:lang w:val="en-GB"/>
        </w:rPr>
      </w:pPr>
      <w:r w:rsidRPr="00347082">
        <w:rPr>
          <w:lang w:val="en-GB"/>
        </w:rPr>
        <w:t xml:space="preserve">La méthodologie de </w:t>
      </w:r>
      <w:r>
        <w:rPr>
          <w:lang w:val="en-GB"/>
        </w:rPr>
        <w:t>d</w:t>
      </w:r>
      <w:r w:rsidRPr="00347082">
        <w:rPr>
          <w:lang w:val="en-GB"/>
        </w:rPr>
        <w:t>e Lumley a pu être critiquée : « </w:t>
      </w:r>
      <w:r w:rsidRPr="00F57F6F">
        <w:rPr>
          <w:i/>
          <w:lang w:val="en-GB"/>
        </w:rPr>
        <w:t>At the other extreme there are groups of sites like those at Valcamonica and Mont Bego where the exceptional quality of the rock art has generated an academic industry (Anati 1994; De Lumley 1995). It has also led to a curiously introverted kind of research, which seems quite out of contact with the main currents in modern archaeology. At its worst it has led to the creation of grandiose interpretations of the imagery based on the literature of comparative religion (Anati 1993). Such projects have an explicit methodology for recording the rock art but seem to lack an equally coherent framework for interpreting it</w:t>
      </w:r>
      <w:r w:rsidRPr="00347082">
        <w:rPr>
          <w:lang w:val="en-GB"/>
        </w:rPr>
        <w:t> » (</w:t>
      </w:r>
      <w:r>
        <w:rPr>
          <w:lang w:val="en-GB"/>
        </w:rPr>
        <w:t>Bradley</w:t>
      </w:r>
      <w:r w:rsidRPr="00347082">
        <w:rPr>
          <w:lang w:val="en-GB"/>
        </w:rPr>
        <w:t xml:space="preserve"> 1997 p. 8).</w:t>
      </w:r>
    </w:p>
    <w:p w14:paraId="6764754A" w14:textId="77777777" w:rsidR="00616B81" w:rsidRPr="00616B81" w:rsidRDefault="00616B81" w:rsidP="000152C6">
      <w:pPr>
        <w:rPr>
          <w:lang w:val="en-GB"/>
        </w:rPr>
      </w:pPr>
    </w:p>
    <w:p w14:paraId="5B1A0A05" w14:textId="77777777" w:rsidR="000152C6" w:rsidRPr="00616B81" w:rsidRDefault="000152C6" w:rsidP="00B53BC7">
      <w:pPr>
        <w:rPr>
          <w:lang w:val="en-GB"/>
        </w:rPr>
      </w:pPr>
    </w:p>
    <w:p w14:paraId="10FF3F1B" w14:textId="77777777" w:rsidR="00003171" w:rsidRPr="0032190F" w:rsidRDefault="00003171" w:rsidP="00426FF9">
      <w:pPr>
        <w:pStyle w:val="Heading1"/>
      </w:pPr>
      <w:r w:rsidRPr="0032190F">
        <w:t>A CLASSER</w:t>
      </w:r>
    </w:p>
    <w:p w14:paraId="2B24A7C1" w14:textId="77777777" w:rsidR="00003171" w:rsidRPr="0032190F" w:rsidRDefault="00003171" w:rsidP="00003171">
      <w:pPr>
        <w:rPr>
          <w:lang w:val="fr-FR"/>
        </w:rPr>
      </w:pPr>
    </w:p>
    <w:p w14:paraId="384472C0" w14:textId="77777777" w:rsidR="000F070A" w:rsidRPr="0032190F" w:rsidRDefault="000F070A" w:rsidP="00003171">
      <w:pPr>
        <w:rPr>
          <w:lang w:val="fr-FR"/>
        </w:rPr>
      </w:pPr>
      <w:r w:rsidRPr="0032190F">
        <w:rPr>
          <w:lang w:val="fr-FR"/>
        </w:rPr>
        <w:t>JULMA-OLKKY</w:t>
      </w:r>
    </w:p>
    <w:p w14:paraId="34F30F36" w14:textId="3BA9B7A9" w:rsidR="000F070A" w:rsidRPr="0032190F" w:rsidRDefault="000F070A" w:rsidP="00003171">
      <w:pPr>
        <w:rPr>
          <w:rStyle w:val="Emphasis"/>
          <w:i w:val="0"/>
          <w:lang w:val="fr-FR"/>
        </w:rPr>
      </w:pPr>
      <w:r w:rsidRPr="0032190F">
        <w:rPr>
          <w:rStyle w:val="Emphasis"/>
          <w:i w:val="0"/>
          <w:lang w:val="fr-FR"/>
        </w:rPr>
        <w:t>le site d'art rupestre de Julma</w:t>
      </w:r>
      <w:r w:rsidRPr="0032190F">
        <w:rPr>
          <w:rStyle w:val="st"/>
          <w:i/>
          <w:lang w:val="fr-FR"/>
        </w:rPr>
        <w:t>-</w:t>
      </w:r>
      <w:r w:rsidRPr="0032190F">
        <w:rPr>
          <w:rStyle w:val="Emphasis"/>
          <w:i w:val="0"/>
          <w:lang w:val="fr-FR"/>
        </w:rPr>
        <w:t xml:space="preserve">Ölkky en territoire </w:t>
      </w:r>
      <w:hyperlink r:id="rId14533" w:anchor="Cul_Sami" w:history="1">
        <w:r w:rsidRPr="0032190F">
          <w:rPr>
            <w:rStyle w:val="Hyperlink"/>
            <w:lang w:val="fr-FR"/>
          </w:rPr>
          <w:t>Sami</w:t>
        </w:r>
      </w:hyperlink>
      <w:r w:rsidRPr="0032190F">
        <w:rPr>
          <w:rStyle w:val="Emphasis"/>
          <w:i w:val="0"/>
          <w:lang w:val="fr-FR"/>
        </w:rPr>
        <w:t xml:space="preserve"> (BIB 2538)</w:t>
      </w:r>
    </w:p>
    <w:p w14:paraId="6B9B4DD3" w14:textId="77777777" w:rsidR="000F070A" w:rsidRPr="0032190F" w:rsidRDefault="000F070A" w:rsidP="00003171">
      <w:pPr>
        <w:rPr>
          <w:rStyle w:val="Emphasis"/>
          <w:i w:val="0"/>
          <w:lang w:val="fr-FR"/>
        </w:rPr>
      </w:pPr>
    </w:p>
    <w:p w14:paraId="4005953C" w14:textId="77777777" w:rsidR="000F070A" w:rsidRPr="0032190F" w:rsidRDefault="000F070A" w:rsidP="00003171">
      <w:pPr>
        <w:rPr>
          <w:rStyle w:val="Emphasis"/>
          <w:i w:val="0"/>
          <w:lang w:val="fr-FR"/>
        </w:rPr>
      </w:pPr>
      <w:r w:rsidRPr="0032190F">
        <w:rPr>
          <w:rStyle w:val="Emphasis"/>
          <w:i w:val="0"/>
          <w:lang w:val="fr-FR"/>
        </w:rPr>
        <w:lastRenderedPageBreak/>
        <w:t>TAATSINKIRKKO</w:t>
      </w:r>
    </w:p>
    <w:p w14:paraId="313AE2C2" w14:textId="00FBDB5F" w:rsidR="000F070A" w:rsidRPr="0032190F" w:rsidRDefault="000F070A" w:rsidP="000F070A">
      <w:pPr>
        <w:rPr>
          <w:rStyle w:val="Emphasis"/>
          <w:i w:val="0"/>
          <w:lang w:val="fr-FR"/>
        </w:rPr>
      </w:pPr>
      <w:r w:rsidRPr="0032190F">
        <w:rPr>
          <w:rStyle w:val="Emphasis"/>
          <w:i w:val="0"/>
          <w:lang w:val="fr-FR"/>
        </w:rPr>
        <w:t xml:space="preserve">Taatsinkivkko ? site d'art rupestre en territoire </w:t>
      </w:r>
      <w:hyperlink r:id="rId14534" w:anchor="Cul_Sami" w:history="1">
        <w:r w:rsidRPr="0032190F">
          <w:rPr>
            <w:rStyle w:val="Hyperlink"/>
            <w:lang w:val="fr-FR"/>
          </w:rPr>
          <w:t>Sami</w:t>
        </w:r>
      </w:hyperlink>
      <w:r w:rsidRPr="0032190F">
        <w:rPr>
          <w:rStyle w:val="Emphasis"/>
          <w:i w:val="0"/>
          <w:lang w:val="fr-FR"/>
        </w:rPr>
        <w:t>. Un récit subactuel (déb. 20e s.) montre l'importance du site (une paroi au-dessu d'une rivière) pour les Sami qui n'approchaient qu'en chantant (BIB 2538)</w:t>
      </w:r>
    </w:p>
    <w:p w14:paraId="3B19FCA7" w14:textId="77777777" w:rsidR="000F070A" w:rsidRPr="0032190F" w:rsidRDefault="000F070A" w:rsidP="000F070A">
      <w:pPr>
        <w:rPr>
          <w:rStyle w:val="Emphasis"/>
          <w:i w:val="0"/>
          <w:lang w:val="fr-FR"/>
        </w:rPr>
      </w:pPr>
    </w:p>
    <w:p w14:paraId="6EFE53C7" w14:textId="77777777" w:rsidR="000F070A" w:rsidRPr="0032190F" w:rsidRDefault="000F070A" w:rsidP="000F070A">
      <w:pPr>
        <w:rPr>
          <w:rStyle w:val="Emphasis"/>
          <w:i w:val="0"/>
          <w:lang w:val="fr-FR"/>
        </w:rPr>
      </w:pPr>
      <w:r w:rsidRPr="0032190F">
        <w:rPr>
          <w:rStyle w:val="Emphasis"/>
          <w:i w:val="0"/>
          <w:lang w:val="fr-FR"/>
        </w:rPr>
        <w:t>VAVIKALLIO</w:t>
      </w:r>
    </w:p>
    <w:p w14:paraId="2DE0F394" w14:textId="54EF168C" w:rsidR="000F070A" w:rsidRPr="0032190F" w:rsidRDefault="000F070A" w:rsidP="00003171">
      <w:pPr>
        <w:rPr>
          <w:rStyle w:val="Emphasis"/>
          <w:i w:val="0"/>
          <w:lang w:val="fr-FR"/>
        </w:rPr>
      </w:pPr>
      <w:r w:rsidRPr="0032190F">
        <w:rPr>
          <w:lang w:val="fr-FR"/>
        </w:rPr>
        <w:t xml:space="preserve">Vävikallio est un </w:t>
      </w:r>
      <w:r w:rsidRPr="0032190F">
        <w:rPr>
          <w:rStyle w:val="Emphasis"/>
          <w:i w:val="0"/>
          <w:lang w:val="fr-FR"/>
        </w:rPr>
        <w:t xml:space="preserve">site d'art rupestre en territoire </w:t>
      </w:r>
      <w:hyperlink r:id="rId14535" w:anchor="Cul_Sami" w:history="1">
        <w:r w:rsidRPr="0032190F">
          <w:rPr>
            <w:rStyle w:val="Hyperlink"/>
            <w:lang w:val="fr-FR"/>
          </w:rPr>
          <w:t>Sami</w:t>
        </w:r>
      </w:hyperlink>
      <w:r w:rsidRPr="0032190F">
        <w:rPr>
          <w:rStyle w:val="Emphasis"/>
          <w:i w:val="0"/>
          <w:lang w:val="fr-FR"/>
        </w:rPr>
        <w:t xml:space="preserve"> daté de vers 3000-500 aec. Représentation de ce qui semble être un cerf en position verticale et d'un personnage interprété comme un chaman en transe (BIB 2538)</w:t>
      </w:r>
    </w:p>
    <w:p w14:paraId="29ED3907" w14:textId="77777777" w:rsidR="002C1DD0" w:rsidRPr="0032190F" w:rsidRDefault="002C1DD0" w:rsidP="00003171">
      <w:pPr>
        <w:rPr>
          <w:rStyle w:val="Emphasis"/>
          <w:i w:val="0"/>
          <w:lang w:val="fr-FR"/>
        </w:rPr>
      </w:pPr>
    </w:p>
    <w:p w14:paraId="0CB1873B" w14:textId="77777777" w:rsidR="002C1DD0" w:rsidRPr="0032190F" w:rsidRDefault="002C1DD0" w:rsidP="00003171">
      <w:pPr>
        <w:rPr>
          <w:rStyle w:val="Emphasis"/>
          <w:i w:val="0"/>
          <w:lang w:val="fr-FR"/>
        </w:rPr>
      </w:pPr>
      <w:r w:rsidRPr="0032190F">
        <w:rPr>
          <w:rStyle w:val="Emphasis"/>
          <w:i w:val="0"/>
          <w:lang w:val="fr-FR"/>
        </w:rPr>
        <w:t xml:space="preserve">Sites d'habitats du N de la France: Lauvin-Planque, Arques, Carvin, Roueux (BM) (BIB Lorin &amp; Praud, colloque Habitat Dijon 2015) </w:t>
      </w:r>
    </w:p>
    <w:p w14:paraId="119D9311" w14:textId="77777777" w:rsidR="002C1DD0" w:rsidRPr="0032190F" w:rsidRDefault="002C1DD0" w:rsidP="00003171">
      <w:pPr>
        <w:rPr>
          <w:lang w:val="fr-FR"/>
        </w:rPr>
      </w:pPr>
    </w:p>
    <w:p w14:paraId="651FA23B" w14:textId="77777777" w:rsidR="00BD1902" w:rsidRPr="0032190F" w:rsidRDefault="00BD1902" w:rsidP="00003171">
      <w:pPr>
        <w:rPr>
          <w:lang w:val="fr-FR"/>
        </w:rPr>
      </w:pPr>
      <w:r w:rsidRPr="0032190F">
        <w:rPr>
          <w:lang w:val="fr-FR"/>
        </w:rPr>
        <w:t>PICHELOTS</w:t>
      </w:r>
    </w:p>
    <w:p w14:paraId="099F8DF9" w14:textId="77777777" w:rsidR="00461F84" w:rsidRPr="0032190F" w:rsidRDefault="00461F84" w:rsidP="00003171">
      <w:pPr>
        <w:rPr>
          <w:lang w:val="fr-FR"/>
        </w:rPr>
      </w:pPr>
      <w:r w:rsidRPr="0032190F">
        <w:rPr>
          <w:lang w:val="fr-FR"/>
        </w:rPr>
        <w:t xml:space="preserve">Les Pichelots </w:t>
      </w:r>
      <w:r w:rsidR="00BD1902" w:rsidRPr="0032190F">
        <w:rPr>
          <w:lang w:val="fr-FR"/>
        </w:rPr>
        <w:t>(Les Alleuds</w:t>
      </w:r>
      <w:r w:rsidRPr="0032190F">
        <w:rPr>
          <w:lang w:val="fr-FR"/>
        </w:rPr>
        <w:t>), agglomération non fortifiée de LT C2-LT D (E. Le Goff in BIB 2540)</w:t>
      </w:r>
    </w:p>
    <w:p w14:paraId="49164972" w14:textId="77777777" w:rsidR="00461F84" w:rsidRPr="0032190F" w:rsidRDefault="00461F84" w:rsidP="00003171">
      <w:pPr>
        <w:rPr>
          <w:lang w:val="fr-FR"/>
        </w:rPr>
      </w:pPr>
    </w:p>
    <w:p w14:paraId="770C78E5" w14:textId="77777777" w:rsidR="00BD1902" w:rsidRPr="0032190F" w:rsidRDefault="00BD1902" w:rsidP="00003171">
      <w:pPr>
        <w:rPr>
          <w:lang w:val="fr-FR"/>
        </w:rPr>
      </w:pPr>
      <w:r w:rsidRPr="0032190F">
        <w:rPr>
          <w:lang w:val="fr-FR"/>
        </w:rPr>
        <w:t>NOIRAT</w:t>
      </w:r>
    </w:p>
    <w:p w14:paraId="3486EB45" w14:textId="77777777" w:rsidR="00461F84" w:rsidRPr="0032190F" w:rsidRDefault="00461F84" w:rsidP="00003171">
      <w:pPr>
        <w:rPr>
          <w:lang w:val="fr-FR"/>
        </w:rPr>
      </w:pPr>
      <w:r w:rsidRPr="0032190F">
        <w:rPr>
          <w:lang w:val="fr-FR"/>
        </w:rPr>
        <w:t>Les Noirat</w:t>
      </w:r>
      <w:r w:rsidR="00BD1902" w:rsidRPr="0032190F">
        <w:rPr>
          <w:lang w:val="fr-FR"/>
        </w:rPr>
        <w:t xml:space="preserve"> (Oisseau-le-Petit</w:t>
      </w:r>
      <w:r w:rsidRPr="0032190F">
        <w:rPr>
          <w:lang w:val="fr-FR"/>
        </w:rPr>
        <w:t>) agglomération non fortifiée de LT (E. Le Goff in BIB 2540)</w:t>
      </w:r>
    </w:p>
    <w:p w14:paraId="36FC7622" w14:textId="77777777" w:rsidR="00461F84" w:rsidRPr="0032190F" w:rsidRDefault="00461F84" w:rsidP="00003171">
      <w:pPr>
        <w:rPr>
          <w:lang w:val="fr-FR"/>
        </w:rPr>
      </w:pPr>
    </w:p>
    <w:p w14:paraId="0E4CB572" w14:textId="77777777" w:rsidR="00461F84" w:rsidRPr="0032190F" w:rsidRDefault="00461F84" w:rsidP="00003171">
      <w:pPr>
        <w:rPr>
          <w:lang w:val="fr-FR"/>
        </w:rPr>
      </w:pPr>
    </w:p>
    <w:p w14:paraId="2FD987A5" w14:textId="77777777" w:rsidR="00260AA4" w:rsidRPr="0032190F" w:rsidRDefault="00BD1902" w:rsidP="00003171">
      <w:pPr>
        <w:rPr>
          <w:lang w:val="fr-FR"/>
        </w:rPr>
      </w:pPr>
      <w:r w:rsidRPr="0032190F">
        <w:rPr>
          <w:lang w:val="fr-FR"/>
        </w:rPr>
        <w:t>KERGOLVE</w:t>
      </w:r>
      <w:r w:rsidR="00260AA4" w:rsidRPr="0032190F">
        <w:rPr>
          <w:lang w:val="fr-FR"/>
        </w:rPr>
        <w:t>Z</w:t>
      </w:r>
    </w:p>
    <w:p w14:paraId="47358561" w14:textId="77777777" w:rsidR="00260AA4" w:rsidRPr="0032190F" w:rsidRDefault="00461F84" w:rsidP="00003171">
      <w:pPr>
        <w:rPr>
          <w:lang w:val="fr-FR"/>
        </w:rPr>
      </w:pPr>
      <w:r w:rsidRPr="0032190F">
        <w:rPr>
          <w:lang w:val="fr-FR"/>
        </w:rPr>
        <w:t xml:space="preserve">Kergolvez </w:t>
      </w:r>
      <w:r w:rsidR="00BD1902" w:rsidRPr="0032190F">
        <w:rPr>
          <w:lang w:val="fr-FR"/>
        </w:rPr>
        <w:t>(Quimper</w:t>
      </w:r>
      <w:r w:rsidRPr="0032190F">
        <w:rPr>
          <w:lang w:val="fr-FR"/>
        </w:rPr>
        <w:t>) agglomération non fortifiée de LT C1/2-LT D 2b. Situé à l'emplacement d'un franchissement de la rivière par un gué. Centre de redistribution d'amphores viniques italiques (E. Le Goff in BIB 2540)</w:t>
      </w:r>
      <w:r w:rsidR="00260AA4" w:rsidRPr="0032190F">
        <w:rPr>
          <w:lang w:val="fr-FR"/>
        </w:rPr>
        <w:t xml:space="preserve"> </w:t>
      </w:r>
    </w:p>
    <w:p w14:paraId="6B4ABC2B" w14:textId="77777777" w:rsidR="00260AA4" w:rsidRPr="0032190F" w:rsidRDefault="00260AA4" w:rsidP="00003171">
      <w:pPr>
        <w:rPr>
          <w:lang w:val="fr-FR"/>
        </w:rPr>
      </w:pPr>
      <w:r w:rsidRPr="0032190F">
        <w:rPr>
          <w:lang w:val="fr-FR"/>
        </w:rPr>
        <w:t>Il existe un chemin creux avec ornières espacées de 1,13 m:</w:t>
      </w:r>
    </w:p>
    <w:p w14:paraId="2D21A6F9" w14:textId="77777777" w:rsidR="00260AA4" w:rsidRPr="0032190F" w:rsidRDefault="00260AA4" w:rsidP="00003171">
      <w:pPr>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6"/>
        <w:gridCol w:w="5048"/>
      </w:tblGrid>
      <w:tr w:rsidR="00260AA4" w14:paraId="5BAD0ECF" w14:textId="77777777" w:rsidTr="00C35EA7">
        <w:trPr>
          <w:jc w:val="center"/>
        </w:trPr>
        <w:tc>
          <w:tcPr>
            <w:tcW w:w="976" w:type="dxa"/>
            <w:vAlign w:val="center"/>
          </w:tcPr>
          <w:p w14:paraId="7F0F60EA" w14:textId="77777777" w:rsidR="00260AA4" w:rsidRDefault="00260AA4" w:rsidP="00C35EA7">
            <w:pPr>
              <w:jc w:val="center"/>
            </w:pPr>
            <w:r>
              <w:t>phases</w:t>
            </w:r>
          </w:p>
        </w:tc>
        <w:tc>
          <w:tcPr>
            <w:tcW w:w="5048" w:type="dxa"/>
          </w:tcPr>
          <w:p w14:paraId="0C05F5A2" w14:textId="77777777" w:rsidR="00260AA4" w:rsidRDefault="00F33580" w:rsidP="00C35EA7">
            <w:pPr>
              <w:jc w:val="center"/>
            </w:pPr>
            <w:r>
              <w:t>description</w:t>
            </w:r>
          </w:p>
        </w:tc>
      </w:tr>
      <w:tr w:rsidR="00260AA4" w:rsidRPr="008E0C3C" w14:paraId="34A538F6" w14:textId="77777777" w:rsidTr="00C35EA7">
        <w:trPr>
          <w:jc w:val="center"/>
        </w:trPr>
        <w:tc>
          <w:tcPr>
            <w:tcW w:w="976" w:type="dxa"/>
            <w:vAlign w:val="center"/>
          </w:tcPr>
          <w:p w14:paraId="191DF591" w14:textId="77777777" w:rsidR="00260AA4" w:rsidRDefault="00F33580" w:rsidP="00C35EA7">
            <w:pPr>
              <w:jc w:val="center"/>
            </w:pPr>
            <w:r>
              <w:t>2</w:t>
            </w:r>
          </w:p>
        </w:tc>
        <w:tc>
          <w:tcPr>
            <w:tcW w:w="5048" w:type="dxa"/>
          </w:tcPr>
          <w:p w14:paraId="2D627167" w14:textId="77777777" w:rsidR="00260AA4" w:rsidRPr="00C35EA7" w:rsidRDefault="00260AA4" w:rsidP="00003171">
            <w:pPr>
              <w:rPr>
                <w:lang w:val="fr-FR"/>
              </w:rPr>
            </w:pPr>
            <w:r w:rsidRPr="00C35EA7">
              <w:rPr>
                <w:lang w:val="fr-FR"/>
              </w:rPr>
              <w:t>voie principale. milieu du 2e aec</w:t>
            </w:r>
            <w:r w:rsidR="00F33580" w:rsidRPr="00C35EA7">
              <w:rPr>
                <w:lang w:val="fr-FR"/>
              </w:rPr>
              <w:t>-début du 1e aec</w:t>
            </w:r>
          </w:p>
        </w:tc>
      </w:tr>
      <w:tr w:rsidR="00260AA4" w:rsidRPr="008E0C3C" w14:paraId="2FA2FB9C" w14:textId="77777777" w:rsidTr="00C35EA7">
        <w:trPr>
          <w:jc w:val="center"/>
        </w:trPr>
        <w:tc>
          <w:tcPr>
            <w:tcW w:w="976" w:type="dxa"/>
            <w:vAlign w:val="center"/>
          </w:tcPr>
          <w:p w14:paraId="41870637" w14:textId="77777777" w:rsidR="00260AA4" w:rsidRDefault="00260AA4" w:rsidP="00C35EA7">
            <w:pPr>
              <w:jc w:val="center"/>
            </w:pPr>
            <w:r>
              <w:t>1</w:t>
            </w:r>
          </w:p>
        </w:tc>
        <w:tc>
          <w:tcPr>
            <w:tcW w:w="5048" w:type="dxa"/>
          </w:tcPr>
          <w:p w14:paraId="74064571" w14:textId="77777777" w:rsidR="00260AA4" w:rsidRPr="00C35EA7" w:rsidRDefault="00260AA4" w:rsidP="00003171">
            <w:pPr>
              <w:rPr>
                <w:lang w:val="fr-FR"/>
              </w:rPr>
            </w:pPr>
            <w:r w:rsidRPr="00C35EA7">
              <w:rPr>
                <w:lang w:val="fr-FR"/>
              </w:rPr>
              <w:t>voie principale. fin du 3e aec-milieu du 2e aec</w:t>
            </w:r>
          </w:p>
        </w:tc>
      </w:tr>
    </w:tbl>
    <w:p w14:paraId="1A9B5762" w14:textId="77777777" w:rsidR="00461F84" w:rsidRPr="0032190F" w:rsidRDefault="00260AA4" w:rsidP="00003171">
      <w:pPr>
        <w:rPr>
          <w:lang w:val="fr-FR"/>
        </w:rPr>
      </w:pPr>
      <w:r w:rsidRPr="0032190F">
        <w:rPr>
          <w:lang w:val="fr-FR"/>
        </w:rPr>
        <w:t xml:space="preserve"> (BIB G. Lerroux et al. in BIB 2540)</w:t>
      </w:r>
    </w:p>
    <w:p w14:paraId="5473F78F" w14:textId="77777777" w:rsidR="00F33580" w:rsidRPr="0032190F" w:rsidRDefault="00F33580" w:rsidP="00003171">
      <w:pPr>
        <w:rPr>
          <w:lang w:val="fr-FR"/>
        </w:rPr>
      </w:pPr>
    </w:p>
    <w:p w14:paraId="7FED022F" w14:textId="77777777" w:rsidR="00F33580" w:rsidRPr="0032190F" w:rsidRDefault="00F33580" w:rsidP="00003171">
      <w:pPr>
        <w:rPr>
          <w:lang w:val="fr-FR"/>
        </w:rPr>
      </w:pPr>
      <w:r w:rsidRPr="0032190F">
        <w:rPr>
          <w:lang w:val="fr-FR"/>
        </w:rPr>
        <w:t>Durant la phase 2, la ville s'étend sur la rive opposée et il y a un changement des axes de circulation (BIB G. Lerroux et al. in BIB 2540)</w:t>
      </w:r>
    </w:p>
    <w:p w14:paraId="4279D217" w14:textId="77777777" w:rsidR="00260AA4" w:rsidRPr="0032190F" w:rsidRDefault="00260AA4" w:rsidP="00003171">
      <w:pPr>
        <w:rPr>
          <w:lang w:val="fr-FR"/>
        </w:rPr>
      </w:pPr>
    </w:p>
    <w:p w14:paraId="567D9080" w14:textId="77777777" w:rsidR="00260AA4" w:rsidRPr="0032190F" w:rsidRDefault="00260AA4" w:rsidP="00003171">
      <w:pPr>
        <w:rPr>
          <w:lang w:val="fr-FR"/>
        </w:rPr>
      </w:pPr>
      <w:r w:rsidRPr="0032190F">
        <w:rPr>
          <w:lang w:val="fr-FR"/>
        </w:rPr>
        <w:t>RANNEE</w:t>
      </w:r>
    </w:p>
    <w:p w14:paraId="2A1D57AB" w14:textId="77777777" w:rsidR="00260AA4" w:rsidRPr="0032190F" w:rsidRDefault="00260AA4" w:rsidP="00003171">
      <w:pPr>
        <w:rPr>
          <w:lang w:val="fr-FR"/>
        </w:rPr>
      </w:pPr>
      <w:r w:rsidRPr="0032190F">
        <w:rPr>
          <w:lang w:val="fr-FR"/>
        </w:rPr>
        <w:t>Rannée montre une voie principale protohistorique : un chemin creux de La Tène qui a été ensuite recouvert par une voie romaine (BIB G. Lerroux et al. in BIB 2540)</w:t>
      </w:r>
    </w:p>
    <w:p w14:paraId="42B8F471" w14:textId="77777777" w:rsidR="00260AA4" w:rsidRPr="0032190F" w:rsidRDefault="00260AA4" w:rsidP="00003171">
      <w:pPr>
        <w:rPr>
          <w:lang w:val="fr-FR"/>
        </w:rPr>
      </w:pPr>
    </w:p>
    <w:p w14:paraId="4C866B2A" w14:textId="77777777" w:rsidR="00260AA4" w:rsidRPr="0032190F" w:rsidRDefault="00260AA4" w:rsidP="00003171">
      <w:pPr>
        <w:rPr>
          <w:lang w:val="fr-FR"/>
        </w:rPr>
      </w:pPr>
      <w:r w:rsidRPr="0032190F">
        <w:rPr>
          <w:lang w:val="fr-FR"/>
        </w:rPr>
        <w:t>DROUGES</w:t>
      </w:r>
    </w:p>
    <w:p w14:paraId="5BCA1B79" w14:textId="77777777" w:rsidR="00260AA4" w:rsidRPr="0032190F" w:rsidRDefault="00260AA4" w:rsidP="00003171">
      <w:pPr>
        <w:rPr>
          <w:lang w:val="fr-FR"/>
        </w:rPr>
      </w:pPr>
      <w:r w:rsidRPr="0032190F">
        <w:rPr>
          <w:lang w:val="fr-FR"/>
        </w:rPr>
        <w:t xml:space="preserve">Chemin de bois protohistorique lié aux zones humides. C'est une voie principale (BIB G. Lerroux et al. in BIB 2540) </w:t>
      </w:r>
    </w:p>
    <w:p w14:paraId="738CDC67" w14:textId="77777777" w:rsidR="00BD1902" w:rsidRPr="0032190F" w:rsidRDefault="00BD1902" w:rsidP="00003171">
      <w:pPr>
        <w:rPr>
          <w:lang w:val="fr-FR"/>
        </w:rPr>
      </w:pPr>
    </w:p>
    <w:p w14:paraId="7DF04763" w14:textId="77777777" w:rsidR="00BD1902" w:rsidRPr="0032190F" w:rsidRDefault="00BD1902" w:rsidP="00003171">
      <w:pPr>
        <w:rPr>
          <w:lang w:val="fr-FR"/>
        </w:rPr>
      </w:pPr>
      <w:r w:rsidRPr="0032190F">
        <w:rPr>
          <w:lang w:val="fr-FR"/>
        </w:rPr>
        <w:t>ARTUS</w:t>
      </w:r>
    </w:p>
    <w:p w14:paraId="05EF976E" w14:textId="77777777" w:rsidR="00BD1902" w:rsidRDefault="00BD1902" w:rsidP="00003171">
      <w:pPr>
        <w:rPr>
          <w:lang w:val="fr-FR"/>
        </w:rPr>
      </w:pPr>
      <w:r w:rsidRPr="0032190F">
        <w:rPr>
          <w:lang w:val="fr-FR"/>
        </w:rPr>
        <w:t>L'oppidum du Camp d'Artus à Huelgat est daté de l'âge du Fer (E. Le Goff in BIB 2540)</w:t>
      </w:r>
    </w:p>
    <w:p w14:paraId="5391112E" w14:textId="77777777" w:rsidR="00836D78" w:rsidRDefault="00836D78" w:rsidP="00003171">
      <w:pPr>
        <w:rPr>
          <w:lang w:val="fr-FR"/>
        </w:rPr>
      </w:pPr>
    </w:p>
    <w:p w14:paraId="7F4CF0B7" w14:textId="77777777" w:rsidR="00836D78" w:rsidRDefault="00836D78" w:rsidP="00003171">
      <w:pPr>
        <w:rPr>
          <w:lang w:val="fr-FR"/>
        </w:rPr>
      </w:pPr>
      <w:r>
        <w:rPr>
          <w:lang w:val="fr-FR"/>
        </w:rPr>
        <w:t>OJO GUARENA</w:t>
      </w:r>
    </w:p>
    <w:p w14:paraId="45BBA8F9" w14:textId="77777777" w:rsidR="00836D78" w:rsidRDefault="00836D78" w:rsidP="00003171">
      <w:pPr>
        <w:rPr>
          <w:lang w:val="fr-FR"/>
        </w:rPr>
      </w:pPr>
      <w:r>
        <w:rPr>
          <w:lang w:val="fr-FR"/>
        </w:rPr>
        <w:t>Ojo Guareña (Espagne) site d'art rupestre (BIB TEDx G. von Petzingen)</w:t>
      </w:r>
    </w:p>
    <w:p w14:paraId="4B4E221C" w14:textId="77777777" w:rsidR="00836D78" w:rsidRDefault="00836D78" w:rsidP="00003171">
      <w:pPr>
        <w:rPr>
          <w:lang w:val="fr-FR"/>
        </w:rPr>
      </w:pPr>
    </w:p>
    <w:p w14:paraId="0F7F7B38" w14:textId="77777777" w:rsidR="00836D78" w:rsidRDefault="00836D78" w:rsidP="00003171">
      <w:pPr>
        <w:rPr>
          <w:lang w:val="fr-FR"/>
        </w:rPr>
      </w:pPr>
      <w:r>
        <w:rPr>
          <w:lang w:val="fr-FR"/>
        </w:rPr>
        <w:t>GULDON</w:t>
      </w:r>
    </w:p>
    <w:p w14:paraId="28A6CE2A" w14:textId="77777777" w:rsidR="00836D78" w:rsidRDefault="00836D78" w:rsidP="00003171">
      <w:pPr>
        <w:rPr>
          <w:lang w:val="fr-FR"/>
        </w:rPr>
      </w:pPr>
      <w:r>
        <w:rPr>
          <w:lang w:val="fr-FR"/>
        </w:rPr>
        <w:t>site d'art rupestre (BIB TEDx G. von Petzingen)</w:t>
      </w:r>
    </w:p>
    <w:p w14:paraId="223FEB4A" w14:textId="77777777" w:rsidR="00836D78" w:rsidRDefault="00836D78" w:rsidP="00003171">
      <w:pPr>
        <w:rPr>
          <w:lang w:val="fr-FR"/>
        </w:rPr>
      </w:pPr>
    </w:p>
    <w:p w14:paraId="09323B0C" w14:textId="77777777" w:rsidR="00836D78" w:rsidRDefault="00836D78" w:rsidP="00003171">
      <w:pPr>
        <w:rPr>
          <w:lang w:val="fr-FR"/>
        </w:rPr>
      </w:pPr>
    </w:p>
    <w:p w14:paraId="670FE192" w14:textId="77777777" w:rsidR="00836D78" w:rsidRDefault="00836D78" w:rsidP="00003171">
      <w:pPr>
        <w:rPr>
          <w:lang w:val="fr-FR"/>
        </w:rPr>
      </w:pPr>
      <w:r>
        <w:rPr>
          <w:lang w:val="fr-FR"/>
        </w:rPr>
        <w:t>ROQUE DE VENASQUE</w:t>
      </w:r>
    </w:p>
    <w:p w14:paraId="674D904D" w14:textId="77777777" w:rsidR="00836D78" w:rsidRDefault="00836D78" w:rsidP="00003171">
      <w:pPr>
        <w:rPr>
          <w:lang w:val="fr-FR"/>
        </w:rPr>
      </w:pPr>
      <w:r>
        <w:rPr>
          <w:lang w:val="fr-FR"/>
        </w:rPr>
        <w:t>Gravures en bas relief (BIB TEDx G. von Petzingen)</w:t>
      </w:r>
    </w:p>
    <w:p w14:paraId="25A5DA40" w14:textId="77777777" w:rsidR="00836D78" w:rsidRDefault="00836D78" w:rsidP="00003171">
      <w:pPr>
        <w:rPr>
          <w:lang w:val="fr-FR"/>
        </w:rPr>
      </w:pPr>
    </w:p>
    <w:p w14:paraId="66B2A1E3" w14:textId="77777777" w:rsidR="0038093D" w:rsidRDefault="0038093D" w:rsidP="00003171">
      <w:pPr>
        <w:rPr>
          <w:lang w:val="fr-FR"/>
        </w:rPr>
      </w:pPr>
      <w:r>
        <w:rPr>
          <w:lang w:val="fr-FR"/>
        </w:rPr>
        <w:t xml:space="preserve">GENOVESE </w:t>
      </w:r>
    </w:p>
    <w:p w14:paraId="6DF97D18" w14:textId="77777777" w:rsidR="0038093D" w:rsidRDefault="0038093D" w:rsidP="00003171">
      <w:pPr>
        <w:rPr>
          <w:lang w:val="fr-FR"/>
        </w:rPr>
      </w:pPr>
      <w:r>
        <w:rPr>
          <w:lang w:val="fr-FR"/>
        </w:rPr>
        <w:t>Grotta del Genovese paléolithique ornée d'Italie du Sud (wiki)</w:t>
      </w:r>
    </w:p>
    <w:p w14:paraId="1740F6AF" w14:textId="77777777" w:rsidR="0079769B" w:rsidRDefault="0079769B" w:rsidP="00003171">
      <w:pPr>
        <w:rPr>
          <w:lang w:val="fr-FR"/>
        </w:rPr>
      </w:pPr>
    </w:p>
    <w:p w14:paraId="32445FE2" w14:textId="77777777" w:rsidR="0079769B" w:rsidRDefault="0079769B" w:rsidP="00003171">
      <w:pPr>
        <w:rPr>
          <w:lang w:val="fr-FR"/>
        </w:rPr>
      </w:pPr>
      <w:r>
        <w:rPr>
          <w:lang w:val="fr-FR"/>
        </w:rPr>
        <w:t>MADAGASCAR</w:t>
      </w:r>
    </w:p>
    <w:p w14:paraId="041F1F72" w14:textId="77777777" w:rsidR="0079769B" w:rsidRDefault="0079769B" w:rsidP="00003171">
      <w:pPr>
        <w:rPr>
          <w:lang w:val="fr-FR"/>
        </w:rPr>
      </w:pPr>
      <w:r>
        <w:rPr>
          <w:lang w:val="fr-FR"/>
        </w:rPr>
        <w:t>L'extinction des oiseaux-éléphant et des lémurs géants a coincidé avec l'arrivée des premiers hommes sur l'île vers 15000 aec (BIB 2698)</w:t>
      </w:r>
    </w:p>
    <w:p w14:paraId="390610B0" w14:textId="77777777" w:rsidR="00D67BDA" w:rsidRPr="0032190F" w:rsidRDefault="00D67BDA" w:rsidP="00003171">
      <w:pPr>
        <w:rPr>
          <w:lang w:val="fr-FR"/>
        </w:rPr>
      </w:pPr>
    </w:p>
    <w:p w14:paraId="38BAF339" w14:textId="77777777" w:rsidR="00BD1902" w:rsidRPr="0032190F" w:rsidRDefault="00BD1902" w:rsidP="00426FF9">
      <w:pPr>
        <w:pStyle w:val="Heading1"/>
      </w:pPr>
      <w:bookmarkStart w:id="5785" w:name="Sit_Moulay"/>
      <w:r w:rsidRPr="0032190F">
        <w:t>MOULAY</w:t>
      </w:r>
      <w:bookmarkEnd w:id="5785"/>
    </w:p>
    <w:p w14:paraId="7711AFE4" w14:textId="77777777" w:rsidR="00BD1902" w:rsidRPr="0032190F" w:rsidRDefault="00BD1902" w:rsidP="00003171">
      <w:pPr>
        <w:rPr>
          <w:lang w:val="fr-FR"/>
        </w:rPr>
      </w:pPr>
      <w:r w:rsidRPr="0032190F">
        <w:rPr>
          <w:lang w:val="fr-FR"/>
        </w:rPr>
        <w:t>Moulay dans le département 54</w:t>
      </w:r>
      <w:r w:rsidR="0031769E" w:rsidRPr="0032190F">
        <w:rPr>
          <w:lang w:val="fr-FR"/>
        </w:rPr>
        <w:t xml:space="preserve"> (53?)</w:t>
      </w:r>
      <w:r w:rsidRPr="0032190F">
        <w:rPr>
          <w:lang w:val="fr-FR"/>
        </w:rPr>
        <w:t>, véritable plan d'urbanisme (quartiers, voirie, espaces publics) aménagé après un dépôt d'armes daté du déb. du 3e aec-LT final (E. Le Goff in BIB 2540)</w:t>
      </w:r>
    </w:p>
    <w:p w14:paraId="7C95A407" w14:textId="77777777" w:rsidR="0031769E" w:rsidRPr="0032190F" w:rsidRDefault="0031769E" w:rsidP="00003171">
      <w:pPr>
        <w:rPr>
          <w:lang w:val="fr-FR"/>
        </w:rPr>
      </w:pPr>
      <w:r w:rsidRPr="0032190F">
        <w:rPr>
          <w:lang w:val="fr-FR"/>
        </w:rPr>
        <w:t>Oppidum de 135 ha daté du Fer 2. Le fossé en avant du mur sert avant tout de carrière. Le rempart monte un poutrage interne orthogonal (BIB 2540)</w:t>
      </w:r>
    </w:p>
    <w:p w14:paraId="13C29775" w14:textId="77777777" w:rsidR="00260AA4" w:rsidRDefault="00260AA4" w:rsidP="00003171">
      <w:pPr>
        <w:rPr>
          <w:lang w:val="fr-FR"/>
        </w:rPr>
      </w:pPr>
      <w:r w:rsidRPr="0032190F">
        <w:rPr>
          <w:lang w:val="fr-FR"/>
        </w:rPr>
        <w:t>Il existe deux voies principales parallèle l'une à l'autre passant par ce site (BIB G. Lerroux et al. in BIB 2540)</w:t>
      </w:r>
    </w:p>
    <w:p w14:paraId="2B39212C" w14:textId="77777777" w:rsidR="00D67BDA" w:rsidRDefault="00D67BDA" w:rsidP="00426FF9">
      <w:pPr>
        <w:pStyle w:val="Heading1"/>
      </w:pPr>
      <w:bookmarkStart w:id="5786" w:name="Sit_Besos"/>
      <w:r>
        <w:t>BESOS</w:t>
      </w:r>
      <w:bookmarkEnd w:id="5786"/>
    </w:p>
    <w:p w14:paraId="49BA5B44" w14:textId="77777777" w:rsidR="00D67BDA" w:rsidRDefault="00D67BDA" w:rsidP="00003171">
      <w:pPr>
        <w:rPr>
          <w:lang w:val="fr-FR"/>
        </w:rPr>
      </w:pPr>
    </w:p>
    <w:p w14:paraId="0D4C2815" w14:textId="77777777" w:rsidR="00D67BDA" w:rsidRDefault="00D67BDA" w:rsidP="00003171">
      <w:pPr>
        <w:rPr>
          <w:lang w:val="fr-FR"/>
        </w:rPr>
      </w:pPr>
      <w:r>
        <w:rPr>
          <w:lang w:val="fr-FR"/>
        </w:rPr>
        <w:t>Littoral Barcelone Catalogne. Augmentation des NAP et baisse des AP datés par 14C entre 5931-5619 calBC (BIB Piqué, Revelles, Riera in BIB 2613)</w:t>
      </w:r>
    </w:p>
    <w:p w14:paraId="3DAA6214" w14:textId="77777777" w:rsidR="00D67BDA" w:rsidRDefault="00D67BDA" w:rsidP="00003171">
      <w:pPr>
        <w:rPr>
          <w:lang w:val="fr-FR"/>
        </w:rPr>
      </w:pPr>
    </w:p>
    <w:p w14:paraId="4C8178CC" w14:textId="77777777" w:rsidR="00D67BDA" w:rsidRDefault="00D67BDA" w:rsidP="00426FF9">
      <w:pPr>
        <w:pStyle w:val="Heading1"/>
      </w:pPr>
      <w:bookmarkStart w:id="5787" w:name="Sit_Can_Maurici"/>
      <w:r>
        <w:t>CAN MAURICI</w:t>
      </w:r>
    </w:p>
    <w:bookmarkEnd w:id="5787"/>
    <w:p w14:paraId="1E041AA7" w14:textId="77777777" w:rsidR="00D67BDA" w:rsidRDefault="00D67BDA" w:rsidP="00003171">
      <w:pPr>
        <w:rPr>
          <w:lang w:val="fr-FR"/>
        </w:rPr>
      </w:pPr>
      <w:r>
        <w:rPr>
          <w:lang w:val="fr-FR"/>
        </w:rPr>
        <w:t>Cal Maurici</w:t>
      </w:r>
    </w:p>
    <w:p w14:paraId="1E7F4BC4" w14:textId="77777777" w:rsidR="00D67BDA" w:rsidRDefault="00D67BDA" w:rsidP="00003171">
      <w:pPr>
        <w:rPr>
          <w:lang w:val="fr-FR"/>
        </w:rPr>
      </w:pPr>
    </w:p>
    <w:p w14:paraId="148A628A" w14:textId="77777777" w:rsidR="00D67BDA" w:rsidRDefault="00D67BDA" w:rsidP="00D67BDA">
      <w:pPr>
        <w:rPr>
          <w:lang w:val="fr-FR"/>
        </w:rPr>
      </w:pPr>
      <w:r>
        <w:rPr>
          <w:lang w:val="fr-FR"/>
        </w:rPr>
        <w:t>Littoral Barcelone Catalogne. Augmentation des NAP et baisse des AP datés par 14C entre 3020-2870 calBC (BIB Piqué, Revelles, Riera in BIB 2613)</w:t>
      </w:r>
    </w:p>
    <w:p w14:paraId="1BF314C9" w14:textId="77777777" w:rsidR="00D67BDA" w:rsidRDefault="00D67BDA" w:rsidP="00D67BDA">
      <w:pPr>
        <w:rPr>
          <w:lang w:val="fr-FR"/>
        </w:rPr>
      </w:pPr>
    </w:p>
    <w:p w14:paraId="577135E4" w14:textId="77777777" w:rsidR="00D67BDA" w:rsidRDefault="00D67BDA" w:rsidP="00426FF9">
      <w:pPr>
        <w:pStyle w:val="Heading1"/>
      </w:pPr>
      <w:bookmarkStart w:id="5788" w:name="Sit_Mercabarna"/>
      <w:r>
        <w:t>MERCABARNA</w:t>
      </w:r>
    </w:p>
    <w:bookmarkEnd w:id="5788"/>
    <w:p w14:paraId="2D2D419F" w14:textId="77777777" w:rsidR="00D67BDA" w:rsidRDefault="00D67BDA" w:rsidP="00D67BDA">
      <w:pPr>
        <w:rPr>
          <w:lang w:val="fr-FR"/>
        </w:rPr>
      </w:pPr>
    </w:p>
    <w:p w14:paraId="3C3B49C7" w14:textId="77777777" w:rsidR="00D67BDA" w:rsidRDefault="00D67BDA" w:rsidP="00D67BDA">
      <w:pPr>
        <w:rPr>
          <w:lang w:val="fr-FR"/>
        </w:rPr>
      </w:pPr>
      <w:r>
        <w:rPr>
          <w:lang w:val="fr-FR"/>
        </w:rPr>
        <w:t>Littoral Barcelone Catalogne. Etudes paléoenvionnementales (BIB Piqué, Revelles, Riera in BIB 2613)</w:t>
      </w:r>
    </w:p>
    <w:p w14:paraId="498A290A" w14:textId="77777777" w:rsidR="00D67BDA" w:rsidRDefault="00D67BDA" w:rsidP="00D67BDA">
      <w:pPr>
        <w:rPr>
          <w:lang w:val="fr-FR"/>
        </w:rPr>
      </w:pPr>
    </w:p>
    <w:p w14:paraId="545544FD" w14:textId="77777777" w:rsidR="00D67BDA" w:rsidRDefault="00D67BDA" w:rsidP="00426FF9">
      <w:pPr>
        <w:pStyle w:val="Heading1"/>
      </w:pPr>
      <w:bookmarkStart w:id="5789" w:name="Sit_Cubelles"/>
      <w:r>
        <w:t>CUBELLES</w:t>
      </w:r>
    </w:p>
    <w:bookmarkEnd w:id="5789"/>
    <w:p w14:paraId="66448E60" w14:textId="77777777" w:rsidR="00D67BDA" w:rsidRDefault="00D67BDA" w:rsidP="00D67BDA">
      <w:pPr>
        <w:rPr>
          <w:lang w:val="fr-FR"/>
        </w:rPr>
      </w:pPr>
    </w:p>
    <w:p w14:paraId="6F16EB5D" w14:textId="77777777" w:rsidR="00D67BDA" w:rsidRDefault="00D67BDA" w:rsidP="00D67BDA">
      <w:pPr>
        <w:rPr>
          <w:lang w:val="fr-FR"/>
        </w:rPr>
      </w:pPr>
      <w:r>
        <w:rPr>
          <w:lang w:val="fr-FR"/>
        </w:rPr>
        <w:t>Littoral Tarragone Catalogne. Etudes paléoenvionnementales (BIB Piqué, Revelles, Riera in BIB 2613)</w:t>
      </w:r>
    </w:p>
    <w:p w14:paraId="5D503D9A" w14:textId="77777777" w:rsidR="00D67BDA" w:rsidRDefault="00D67BDA" w:rsidP="00D67BDA">
      <w:pPr>
        <w:rPr>
          <w:lang w:val="fr-FR"/>
        </w:rPr>
      </w:pPr>
    </w:p>
    <w:p w14:paraId="6A582FA9" w14:textId="77777777" w:rsidR="00D67BDA" w:rsidRDefault="00D67BDA" w:rsidP="00426FF9">
      <w:pPr>
        <w:pStyle w:val="Heading1"/>
      </w:pPr>
      <w:bookmarkStart w:id="5790" w:name="Sit_Amposta"/>
      <w:r>
        <w:t>AMPOSTA</w:t>
      </w:r>
    </w:p>
    <w:bookmarkEnd w:id="5790"/>
    <w:p w14:paraId="542943C1" w14:textId="77777777" w:rsidR="00D67BDA" w:rsidRDefault="00D67BDA" w:rsidP="00003171">
      <w:pPr>
        <w:rPr>
          <w:lang w:val="fr-FR"/>
        </w:rPr>
      </w:pPr>
    </w:p>
    <w:p w14:paraId="4E192964" w14:textId="77777777" w:rsidR="00D67BDA" w:rsidRDefault="00D67BDA" w:rsidP="00D67BDA">
      <w:pPr>
        <w:rPr>
          <w:lang w:val="fr-FR"/>
        </w:rPr>
      </w:pPr>
      <w:r>
        <w:rPr>
          <w:lang w:val="fr-FR"/>
        </w:rPr>
        <w:t>Littoral Tarragone Catalogne. Etudes paléoenvionnementales (BIB Piqué, Revelles, Riera in BIB 2613)</w:t>
      </w:r>
    </w:p>
    <w:p w14:paraId="3655B8D8" w14:textId="77777777" w:rsidR="00B87622" w:rsidRDefault="00B87622" w:rsidP="00D67BDA">
      <w:pPr>
        <w:rPr>
          <w:lang w:val="fr-FR"/>
        </w:rPr>
      </w:pPr>
    </w:p>
    <w:p w14:paraId="11A1164E" w14:textId="77777777" w:rsidR="00D67BDA" w:rsidRDefault="00D67BDA" w:rsidP="00426FF9">
      <w:pPr>
        <w:pStyle w:val="Heading1"/>
      </w:pPr>
      <w:r>
        <w:t>AUTRES</w:t>
      </w:r>
    </w:p>
    <w:p w14:paraId="6BE16E06" w14:textId="77777777" w:rsidR="00D67BDA" w:rsidRDefault="00D67BDA" w:rsidP="00003171">
      <w:pPr>
        <w:rPr>
          <w:lang w:val="fr-FR"/>
        </w:rPr>
      </w:pPr>
    </w:p>
    <w:p w14:paraId="4246C528" w14:textId="1FA8DCB4" w:rsidR="00D67BDA" w:rsidRDefault="00D67BDA" w:rsidP="00003171">
      <w:pPr>
        <w:rPr>
          <w:lang w:val="fr-FR"/>
        </w:rPr>
      </w:pPr>
      <w:r>
        <w:rPr>
          <w:lang w:val="fr-FR"/>
        </w:rPr>
        <w:lastRenderedPageBreak/>
        <w:t xml:space="preserve">Sondages paléoenvironnementaux en Catalogne : Les Palanques, Sobrestany, </w:t>
      </w:r>
      <w:hyperlink r:id="rId14536" w:anchor="Sit_Besos" w:history="1">
        <w:r w:rsidRPr="00D67BDA">
          <w:rPr>
            <w:rStyle w:val="Hyperlink"/>
            <w:lang w:val="fr-FR"/>
          </w:rPr>
          <w:t>Besòs</w:t>
        </w:r>
      </w:hyperlink>
      <w:r>
        <w:rPr>
          <w:lang w:val="fr-FR"/>
        </w:rPr>
        <w:t xml:space="preserve">, </w:t>
      </w:r>
      <w:hyperlink r:id="rId14537" w:anchor="Sit_Can_Maurici" w:history="1">
        <w:r w:rsidRPr="00D67BDA">
          <w:rPr>
            <w:rStyle w:val="Hyperlink"/>
            <w:lang w:val="fr-FR"/>
          </w:rPr>
          <w:t>Cal Maurici</w:t>
        </w:r>
      </w:hyperlink>
      <w:r>
        <w:rPr>
          <w:lang w:val="fr-FR"/>
        </w:rPr>
        <w:t xml:space="preserve">, </w:t>
      </w:r>
      <w:hyperlink r:id="rId14538" w:anchor="Sit_Mercabarna" w:history="1">
        <w:r w:rsidRPr="00D67BDA">
          <w:rPr>
            <w:rStyle w:val="Hyperlink"/>
            <w:lang w:val="fr-FR"/>
          </w:rPr>
          <w:t>Mercabarna</w:t>
        </w:r>
      </w:hyperlink>
      <w:r>
        <w:rPr>
          <w:lang w:val="fr-FR"/>
        </w:rPr>
        <w:t xml:space="preserve">, </w:t>
      </w:r>
      <w:hyperlink r:id="rId14539" w:anchor="Sit_Cubelles" w:history="1">
        <w:r w:rsidRPr="00D67BDA">
          <w:rPr>
            <w:rStyle w:val="Hyperlink"/>
            <w:lang w:val="fr-FR"/>
          </w:rPr>
          <w:t>Cubelles</w:t>
        </w:r>
      </w:hyperlink>
      <w:r>
        <w:rPr>
          <w:lang w:val="fr-FR"/>
        </w:rPr>
        <w:t xml:space="preserve">, Creixell, La Tanca-Salou, </w:t>
      </w:r>
      <w:hyperlink r:id="rId14540" w:anchor="Sit_Amposta" w:history="1">
        <w:r w:rsidRPr="00D67BDA">
          <w:rPr>
            <w:rStyle w:val="Hyperlink"/>
            <w:lang w:val="fr-FR"/>
          </w:rPr>
          <w:t>Amposta</w:t>
        </w:r>
      </w:hyperlink>
      <w:r>
        <w:rPr>
          <w:lang w:val="fr-FR"/>
        </w:rPr>
        <w:t xml:space="preserve"> (BIB Piqué, Revelles, Riera in BIB 2613)</w:t>
      </w:r>
    </w:p>
    <w:p w14:paraId="30065571" w14:textId="77777777" w:rsidR="00711104" w:rsidRDefault="00711104" w:rsidP="00003171">
      <w:pPr>
        <w:rPr>
          <w:lang w:val="fr-FR"/>
        </w:rPr>
      </w:pPr>
    </w:p>
    <w:p w14:paraId="7E089595" w14:textId="77777777" w:rsidR="00711104" w:rsidRDefault="00711104" w:rsidP="00426FF9">
      <w:pPr>
        <w:pStyle w:val="Heading1"/>
      </w:pPr>
      <w:r>
        <w:t>SULAHAYSI</w:t>
      </w:r>
    </w:p>
    <w:p w14:paraId="2A5F648D" w14:textId="5797564E" w:rsidR="00711104" w:rsidRDefault="00711104" w:rsidP="00003171">
      <w:pPr>
        <w:rPr>
          <w:lang w:val="fr-FR"/>
        </w:rPr>
      </w:pPr>
      <w:r>
        <w:rPr>
          <w:lang w:val="fr-FR"/>
        </w:rPr>
        <w:t xml:space="preserve">Île d'Indonésie, les sites Lehan Batoukavia et de Lehan Sehoutsen montrent des représentations de </w:t>
      </w:r>
      <w:hyperlink r:id="rId14541" w:anchor="Cul_Paleo_sup__Art_t_a_main_neg" w:history="1">
        <w:r w:rsidR="00FA277B" w:rsidRPr="00FA277B">
          <w:rPr>
            <w:rStyle w:val="Hyperlink"/>
            <w:lang w:val="fr-FR"/>
          </w:rPr>
          <w:t>main</w:t>
        </w:r>
        <w:r w:rsidR="00FA277B">
          <w:rPr>
            <w:rStyle w:val="Hyperlink"/>
            <w:lang w:val="fr-FR"/>
          </w:rPr>
          <w:t>s</w:t>
        </w:r>
        <w:r w:rsidR="00FA277B" w:rsidRPr="00FA277B">
          <w:rPr>
            <w:rStyle w:val="Hyperlink"/>
            <w:lang w:val="fr-FR"/>
          </w:rPr>
          <w:t xml:space="preserve"> négativ</w:t>
        </w:r>
        <w:r w:rsidR="00FA277B">
          <w:rPr>
            <w:rStyle w:val="Hyperlink"/>
            <w:lang w:val="fr-FR"/>
          </w:rPr>
          <w:t>es</w:t>
        </w:r>
      </w:hyperlink>
      <w:r w:rsidR="00FA277B">
        <w:rPr>
          <w:lang w:val="fr-FR"/>
        </w:rPr>
        <w:t xml:space="preserve"> </w:t>
      </w:r>
      <w:r>
        <w:rPr>
          <w:lang w:val="fr-FR"/>
        </w:rPr>
        <w:t>datées de vers 33000 aec (BIB France culture 2018)</w:t>
      </w:r>
    </w:p>
    <w:p w14:paraId="28A12C99" w14:textId="77777777" w:rsidR="005E39D7" w:rsidRDefault="005E39D7" w:rsidP="00003171">
      <w:pPr>
        <w:rPr>
          <w:lang w:val="fr-FR"/>
        </w:rPr>
      </w:pPr>
    </w:p>
    <w:p w14:paraId="4A38A5F9" w14:textId="77777777" w:rsidR="005E39D7" w:rsidRDefault="005E39D7" w:rsidP="00426FF9">
      <w:pPr>
        <w:pStyle w:val="Heading1"/>
      </w:pPr>
      <w:bookmarkStart w:id="5791" w:name="Sit_Ofnet"/>
      <w:r>
        <w:t>OFNET</w:t>
      </w:r>
    </w:p>
    <w:bookmarkEnd w:id="5791"/>
    <w:p w14:paraId="7A442ABA" w14:textId="77777777" w:rsidR="005E39D7" w:rsidRPr="0032190F" w:rsidRDefault="005E39D7" w:rsidP="00003171">
      <w:pPr>
        <w:rPr>
          <w:lang w:val="fr-FR"/>
        </w:rPr>
      </w:pPr>
      <w:r w:rsidRPr="005E39D7">
        <w:rPr>
          <w:lang w:val="fr-FR"/>
        </w:rPr>
        <w:t>Ofnet</w:t>
      </w:r>
      <w:r>
        <w:rPr>
          <w:lang w:val="fr-FR"/>
        </w:rPr>
        <w:t xml:space="preserve"> (Bavière, Allemagne) montre au Mésolithique</w:t>
      </w:r>
      <w:r w:rsidR="0079769B">
        <w:rPr>
          <w:lang w:val="fr-FR"/>
        </w:rPr>
        <w:t xml:space="preserve"> montre des traces de guerre sur 38 squelettes dont essentiellement des femmes et des enfants (BIB 2698)</w:t>
      </w:r>
    </w:p>
    <w:p w14:paraId="242829A4" w14:textId="77777777" w:rsidR="00003171" w:rsidRPr="0032190F" w:rsidRDefault="00003171" w:rsidP="00003171">
      <w:pPr>
        <w:rPr>
          <w:lang w:val="fr-FR"/>
        </w:rPr>
      </w:pPr>
    </w:p>
    <w:p w14:paraId="33D24D06" w14:textId="07E98F10" w:rsidR="00003171" w:rsidRDefault="00003171" w:rsidP="00426FF9">
      <w:pPr>
        <w:pStyle w:val="Heading1"/>
      </w:pPr>
      <w:r w:rsidRPr="0032190F">
        <w:t>Dépôt de haches</w:t>
      </w:r>
    </w:p>
    <w:p w14:paraId="26221B0D" w14:textId="05748B15" w:rsidR="00DA0850" w:rsidRDefault="00DA0850" w:rsidP="00DA0850">
      <w:pPr>
        <w:rPr>
          <w:lang w:val="fr-FR" w:eastAsia="en-GB"/>
        </w:rPr>
      </w:pPr>
    </w:p>
    <w:p w14:paraId="6308516F" w14:textId="512900FD" w:rsidR="00DA0850" w:rsidRPr="00DA0850" w:rsidRDefault="00000000" w:rsidP="00DA0850">
      <w:pPr>
        <w:rPr>
          <w:lang w:val="fr-FR" w:eastAsia="en-GB"/>
        </w:rPr>
      </w:pPr>
      <w:hyperlink r:id="rId14542" w:anchor="Sit_Byblos_per_phenician" w:history="1">
        <w:r w:rsidR="00DA0850" w:rsidRPr="00DA0850">
          <w:rPr>
            <w:rStyle w:val="Hyperlink"/>
            <w:lang w:val="fr-FR"/>
          </w:rPr>
          <w:t>Byblos</w:t>
        </w:r>
      </w:hyperlink>
    </w:p>
    <w:p w14:paraId="25E1ADDB" w14:textId="2FFEEB05" w:rsidR="00003171" w:rsidRPr="0032190F" w:rsidRDefault="00003171" w:rsidP="00003171">
      <w:pPr>
        <w:rPr>
          <w:lang w:val="fr-FR"/>
        </w:rPr>
      </w:pPr>
      <w:r w:rsidRPr="0032190F">
        <w:rPr>
          <w:lang w:val="fr-FR"/>
        </w:rPr>
        <w:t>- Dépôt d'</w:t>
      </w:r>
      <w:r w:rsidR="00322A6F">
        <w:rPr>
          <w:lang w:val="fr-FR"/>
        </w:rPr>
        <w:t xml:space="preserve"> </w:t>
      </w:r>
      <w:hyperlink r:id="rId14543" w:anchor="Typ_Hache_talon" w:history="1">
        <w:r w:rsidR="00322A6F" w:rsidRPr="00661F91">
          <w:rPr>
            <w:rStyle w:val="Hyperlink"/>
            <w:lang w:val="fr-FR"/>
          </w:rPr>
          <w:t>hache à talon</w:t>
        </w:r>
      </w:hyperlink>
      <w:r w:rsidRPr="0032190F">
        <w:rPr>
          <w:lang w:val="fr-FR"/>
        </w:rPr>
        <w:t>, Saffré, La Jossaie, vers 1450-1250 av. J.-C., Bronze, Nantes, Musée départemental Dobrée, inv. 967.8.1 à 28</w:t>
      </w:r>
    </w:p>
    <w:p w14:paraId="5DD779C2" w14:textId="77777777" w:rsidR="00003171" w:rsidRPr="0032190F" w:rsidRDefault="00003171" w:rsidP="00003171">
      <w:pPr>
        <w:rPr>
          <w:lang w:val="fr-FR"/>
        </w:rPr>
      </w:pPr>
      <w:r w:rsidRPr="0032190F">
        <w:rPr>
          <w:lang w:val="fr-FR"/>
        </w:rPr>
        <w:t>- Dépôt de haches "pré-monétaires" , Ruffigné, La Forgerais, vers 725-625 av. J.-C., Bronze au plomb, Nantes, Musée départemental Dobrée, inv. 988.13.1 à 28 et 988.14. 40 et 45</w:t>
      </w:r>
    </w:p>
    <w:p w14:paraId="2E66E118" w14:textId="77777777" w:rsidR="00003171" w:rsidRPr="0032190F" w:rsidRDefault="00003171" w:rsidP="00003171">
      <w:pPr>
        <w:rPr>
          <w:lang w:val="fr-FR"/>
        </w:rPr>
      </w:pPr>
      <w:r w:rsidRPr="0032190F">
        <w:rPr>
          <w:lang w:val="fr-FR"/>
        </w:rPr>
        <w:t>- Haches de l'Yonne</w:t>
      </w:r>
    </w:p>
    <w:p w14:paraId="1E9004CD" w14:textId="579B6D3F" w:rsidR="00003171" w:rsidRPr="0032190F" w:rsidRDefault="00003171" w:rsidP="00DA0850">
      <w:pPr>
        <w:rPr>
          <w:lang w:val="fr-FR"/>
        </w:rPr>
      </w:pPr>
      <w:r w:rsidRPr="0032190F">
        <w:rPr>
          <w:lang w:val="fr-FR"/>
        </w:rPr>
        <w:t xml:space="preserve">- </w:t>
      </w:r>
      <w:r w:rsidR="00265133" w:rsidRPr="0032190F">
        <w:rPr>
          <w:lang w:val="fr-FR"/>
        </w:rPr>
        <w:t>- Dépôt de fondeur de l'Age du Bronze, Thiais</w:t>
      </w:r>
    </w:p>
    <w:p w14:paraId="1614F994" w14:textId="77777777" w:rsidR="00003171" w:rsidRPr="0032190F" w:rsidRDefault="00003171" w:rsidP="00003171">
      <w:pPr>
        <w:rPr>
          <w:lang w:val="fr-FR"/>
        </w:rPr>
      </w:pPr>
      <w:r w:rsidRPr="00566234">
        <w:rPr>
          <w:lang w:val="es-ES"/>
        </w:rPr>
        <w:t xml:space="preserve">- Hache plate, provenance: Herdade da Serra. </w:t>
      </w:r>
      <w:r w:rsidRPr="0032190F">
        <w:rPr>
          <w:lang w:val="fr-FR"/>
        </w:rPr>
        <w:t>Montemor-o-Novo, chronologie: Age du Bronze, typologie: Hache plate en bronze, dimensions: longueur 14,9 cm largeur 9,4 cm épaisseur 1,17 cm</w:t>
      </w:r>
    </w:p>
    <w:p w14:paraId="3DB752B8" w14:textId="77777777" w:rsidR="00003171" w:rsidRPr="0032190F" w:rsidRDefault="00003171" w:rsidP="00003171">
      <w:pPr>
        <w:rPr>
          <w:lang w:val="fr-FR"/>
        </w:rPr>
      </w:pPr>
      <w:r w:rsidRPr="0032190F">
        <w:rPr>
          <w:lang w:val="fr-FR"/>
        </w:rPr>
        <w:t>catégorie: Âge du Bronze</w:t>
      </w:r>
    </w:p>
    <w:p w14:paraId="3CED4046" w14:textId="77777777" w:rsidR="00003171" w:rsidRDefault="00003171" w:rsidP="00003171">
      <w:pPr>
        <w:rPr>
          <w:lang w:val="fr-FR"/>
        </w:rPr>
      </w:pPr>
      <w:r w:rsidRPr="0032190F">
        <w:rPr>
          <w:lang w:val="fr-FR"/>
        </w:rPr>
        <w:t>nº d’inventaire: E 7199</w:t>
      </w:r>
    </w:p>
    <w:p w14:paraId="74C798B0" w14:textId="2388DD2D" w:rsidR="009E242B" w:rsidRDefault="00DA0850" w:rsidP="00003171">
      <w:pPr>
        <w:rPr>
          <w:lang w:val="fr-FR"/>
        </w:rPr>
      </w:pPr>
      <w:r w:rsidRPr="0032190F">
        <w:rPr>
          <w:lang w:val="fr-FR"/>
        </w:rPr>
        <w:t>.</w:t>
      </w:r>
      <w:r>
        <w:rPr>
          <w:lang w:val="fr-FR"/>
        </w:rPr>
        <w:t>(BIB ?)</w:t>
      </w:r>
    </w:p>
    <w:p w14:paraId="2839A148" w14:textId="77777777" w:rsidR="009E242B" w:rsidRDefault="009E242B" w:rsidP="00426FF9">
      <w:pPr>
        <w:pStyle w:val="Heading1"/>
      </w:pPr>
      <w:r>
        <w:t>ANEOU</w:t>
      </w:r>
    </w:p>
    <w:p w14:paraId="45ED1F0C" w14:textId="77777777" w:rsidR="009E242B" w:rsidRDefault="009E242B" w:rsidP="00003171">
      <w:pPr>
        <w:rPr>
          <w:lang w:val="fr-FR"/>
        </w:rPr>
      </w:pPr>
      <w:r>
        <w:rPr>
          <w:lang w:val="fr-FR"/>
        </w:rPr>
        <w:br/>
        <w:t>Estive de l'Anéou, dans les Pyrénées (BIB 2784) Secteurs de Gradillière avec 5 structures réunies en 1 ensemble fonctionnel. Secteur de Tourmont avec différentes structues réunies en 2 ensembles fonctionnels</w:t>
      </w:r>
      <w:r w:rsidR="00A03599">
        <w:rPr>
          <w:lang w:val="fr-FR"/>
        </w:rPr>
        <w:t xml:space="preserve">. C'est deux secteurs sont étonnament vides </w:t>
      </w:r>
      <w:r>
        <w:rPr>
          <w:lang w:val="fr-FR"/>
        </w:rPr>
        <w:t xml:space="preserve"> (BIB 2784)</w:t>
      </w:r>
    </w:p>
    <w:p w14:paraId="34CCEBAC" w14:textId="77777777" w:rsidR="009E242B" w:rsidRDefault="009E242B" w:rsidP="00003171">
      <w:pPr>
        <w:rPr>
          <w:lang w:val="fr-FR"/>
        </w:rPr>
      </w:pPr>
      <w:r>
        <w:rPr>
          <w:lang w:val="fr-FR"/>
        </w:rPr>
        <w:t>Les structures pastorales de l'estive sont identifiées selon ces critères: surperficie, L/l, aspect extérieur, présence/abs. mur d'appui. Cette typologie est différente de celle utilisée par David Garcia Cargas sur les Pyrénées (BIB 2784)</w:t>
      </w:r>
      <w:r w:rsidR="00A03599">
        <w:rPr>
          <w:lang w:val="fr-FR"/>
        </w:rPr>
        <w:t xml:space="preserve"> On voit que l'arrasement des structure est une fonction du temps: i) mur originel, ii) arasement (rapide), iii) bourrelet gazonné (forme pérenne) (BIB 2784)</w:t>
      </w:r>
    </w:p>
    <w:p w14:paraId="3479F6EF" w14:textId="77777777" w:rsidR="00A03599" w:rsidRDefault="00A03599" w:rsidP="00003171">
      <w:pPr>
        <w:rPr>
          <w:lang w:val="fr-FR"/>
        </w:rPr>
      </w:pPr>
      <w:r>
        <w:rPr>
          <w:lang w:val="fr-FR"/>
        </w:rPr>
        <w:t>Les sondages archéologiques sont fait de part et d'autre (int./ext.) des murs. 20 datations 14C mais aucune pour le Bz final et le Moyen-Age central (BIB 2784)</w:t>
      </w:r>
    </w:p>
    <w:p w14:paraId="4602F34F" w14:textId="77777777" w:rsidR="00A03599" w:rsidRDefault="00A03599" w:rsidP="00003171">
      <w:pPr>
        <w:rPr>
          <w:lang w:val="fr-FR"/>
        </w:rPr>
      </w:pPr>
      <w:r>
        <w:rPr>
          <w:lang w:val="fr-FR"/>
        </w:rPr>
        <w:t>A Cailloulat, ca. 2000 m: structure isolée du Bz moyen (BIB 2784) A La Gmairote, ca 2000 m, structures regroupées du Bz final (BIB 2784). A La Glère: occupation 3/4e et 7/15e ad avec activité artisanales marquées (BIB 2784)</w:t>
      </w:r>
    </w:p>
    <w:p w14:paraId="7A3CF849" w14:textId="77777777" w:rsidR="00A03599" w:rsidRDefault="00A03599" w:rsidP="00003171">
      <w:pPr>
        <w:rPr>
          <w:lang w:val="fr-FR"/>
        </w:rPr>
      </w:pPr>
    </w:p>
    <w:p w14:paraId="100DF984" w14:textId="77777777" w:rsidR="00A03599" w:rsidRDefault="00A03599" w:rsidP="00003171">
      <w:pPr>
        <w:rPr>
          <w:lang w:val="fr-FR"/>
        </w:rPr>
      </w:pPr>
      <w:r>
        <w:rPr>
          <w:lang w:val="fr-FR"/>
        </w:rPr>
        <w:t>Typologie des structures</w:t>
      </w:r>
    </w:p>
    <w:p w14:paraId="0329ED23" w14:textId="77777777" w:rsidR="00A03599" w:rsidRDefault="00A03599" w:rsidP="00003171">
      <w:pPr>
        <w:rPr>
          <w:lang w:val="fr-F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3"/>
        <w:gridCol w:w="3448"/>
        <w:gridCol w:w="5547"/>
      </w:tblGrid>
      <w:tr w:rsidR="00A03599" w14:paraId="09DB4E91" w14:textId="77777777" w:rsidTr="00C35EA7">
        <w:tc>
          <w:tcPr>
            <w:tcW w:w="823" w:type="dxa"/>
          </w:tcPr>
          <w:p w14:paraId="7A7B0352" w14:textId="77777777" w:rsidR="00A03599" w:rsidRPr="00C35EA7" w:rsidRDefault="00A03599" w:rsidP="00C35EA7">
            <w:pPr>
              <w:jc w:val="center"/>
              <w:rPr>
                <w:lang w:val="fr-FR"/>
              </w:rPr>
            </w:pPr>
            <w:r w:rsidRPr="00C35EA7">
              <w:rPr>
                <w:lang w:val="fr-FR"/>
              </w:rPr>
              <w:t>num.</w:t>
            </w:r>
          </w:p>
        </w:tc>
        <w:tc>
          <w:tcPr>
            <w:tcW w:w="3448" w:type="dxa"/>
          </w:tcPr>
          <w:p w14:paraId="5C3B560E" w14:textId="77777777" w:rsidR="00A03599" w:rsidRPr="00C35EA7" w:rsidRDefault="00A03599" w:rsidP="00C35EA7">
            <w:pPr>
              <w:jc w:val="center"/>
              <w:rPr>
                <w:lang w:val="fr-FR"/>
              </w:rPr>
            </w:pPr>
            <w:r w:rsidRPr="00C35EA7">
              <w:rPr>
                <w:lang w:val="fr-FR"/>
              </w:rPr>
              <w:t>période</w:t>
            </w:r>
          </w:p>
        </w:tc>
        <w:tc>
          <w:tcPr>
            <w:tcW w:w="5547" w:type="dxa"/>
          </w:tcPr>
          <w:p w14:paraId="6B612BD4" w14:textId="77777777" w:rsidR="00A03599" w:rsidRPr="00C35EA7" w:rsidRDefault="00A03599" w:rsidP="00C35EA7">
            <w:pPr>
              <w:jc w:val="center"/>
              <w:rPr>
                <w:lang w:val="fr-FR"/>
              </w:rPr>
            </w:pPr>
            <w:r w:rsidRPr="00C35EA7">
              <w:rPr>
                <w:lang w:val="fr-FR"/>
              </w:rPr>
              <w:t>description</w:t>
            </w:r>
          </w:p>
        </w:tc>
      </w:tr>
      <w:tr w:rsidR="00A03599" w:rsidRPr="008E0C3C" w14:paraId="5FC92741" w14:textId="77777777" w:rsidTr="00C35EA7">
        <w:tc>
          <w:tcPr>
            <w:tcW w:w="823" w:type="dxa"/>
          </w:tcPr>
          <w:p w14:paraId="3D61CF8B" w14:textId="77777777" w:rsidR="00A03599" w:rsidRPr="00C35EA7" w:rsidRDefault="00A03599" w:rsidP="00003171">
            <w:pPr>
              <w:rPr>
                <w:lang w:val="fr-FR"/>
              </w:rPr>
            </w:pPr>
            <w:r w:rsidRPr="00C35EA7">
              <w:rPr>
                <w:lang w:val="fr-FR"/>
              </w:rPr>
              <w:t>a</w:t>
            </w:r>
          </w:p>
        </w:tc>
        <w:tc>
          <w:tcPr>
            <w:tcW w:w="3448" w:type="dxa"/>
          </w:tcPr>
          <w:p w14:paraId="6C63CA2E" w14:textId="77777777" w:rsidR="00A03599" w:rsidRPr="00C35EA7" w:rsidRDefault="00A03599" w:rsidP="00003171">
            <w:pPr>
              <w:rPr>
                <w:lang w:val="es-ES"/>
              </w:rPr>
            </w:pPr>
            <w:r w:rsidRPr="00C35EA7">
              <w:rPr>
                <w:lang w:val="es-ES"/>
              </w:rPr>
              <w:t>Antiquité tardive (3e/4e ad)</w:t>
            </w:r>
          </w:p>
        </w:tc>
        <w:tc>
          <w:tcPr>
            <w:tcW w:w="5547" w:type="dxa"/>
          </w:tcPr>
          <w:p w14:paraId="4B5039E0" w14:textId="77777777" w:rsidR="00A03599" w:rsidRPr="00C35EA7" w:rsidRDefault="00A03599" w:rsidP="00003171">
            <w:pPr>
              <w:rPr>
                <w:lang w:val="fr-FR"/>
              </w:rPr>
            </w:pPr>
            <w:r w:rsidRPr="00C35EA7">
              <w:rPr>
                <w:lang w:val="fr-FR"/>
              </w:rPr>
              <w:t xml:space="preserve">2 pôles: les territoires ovins sont + circulaires que les territoires bovins. </w:t>
            </w:r>
          </w:p>
        </w:tc>
      </w:tr>
      <w:tr w:rsidR="00A03599" w:rsidRPr="008E0C3C" w14:paraId="78ECD148" w14:textId="77777777" w:rsidTr="00C35EA7">
        <w:tc>
          <w:tcPr>
            <w:tcW w:w="823" w:type="dxa"/>
          </w:tcPr>
          <w:p w14:paraId="42F3E37F" w14:textId="77777777" w:rsidR="00A03599" w:rsidRPr="00C35EA7" w:rsidRDefault="00A03599" w:rsidP="00003171">
            <w:pPr>
              <w:rPr>
                <w:lang w:val="fr-FR"/>
              </w:rPr>
            </w:pPr>
            <w:r w:rsidRPr="00C35EA7">
              <w:rPr>
                <w:lang w:val="fr-FR"/>
              </w:rPr>
              <w:t>b</w:t>
            </w:r>
          </w:p>
        </w:tc>
        <w:tc>
          <w:tcPr>
            <w:tcW w:w="3448" w:type="dxa"/>
          </w:tcPr>
          <w:p w14:paraId="216B54C8" w14:textId="77777777" w:rsidR="00A03599" w:rsidRPr="00C35EA7" w:rsidRDefault="00A03599" w:rsidP="00003171">
            <w:pPr>
              <w:rPr>
                <w:lang w:val="fr-FR"/>
              </w:rPr>
            </w:pPr>
            <w:r w:rsidRPr="00C35EA7">
              <w:rPr>
                <w:lang w:val="fr-FR"/>
              </w:rPr>
              <w:t>13e-18e ad</w:t>
            </w:r>
          </w:p>
        </w:tc>
        <w:tc>
          <w:tcPr>
            <w:tcW w:w="5547" w:type="dxa"/>
          </w:tcPr>
          <w:p w14:paraId="2DA047BC" w14:textId="77777777" w:rsidR="00A03599" w:rsidRPr="00C35EA7" w:rsidRDefault="00A03599" w:rsidP="00003171">
            <w:pPr>
              <w:rPr>
                <w:lang w:val="fr-FR"/>
              </w:rPr>
            </w:pPr>
            <w:r w:rsidRPr="00C35EA7">
              <w:rPr>
                <w:lang w:val="fr-FR"/>
              </w:rPr>
              <w:t>petites cabanes carrées peu standardisées, pas d'enclos</w:t>
            </w:r>
          </w:p>
        </w:tc>
      </w:tr>
      <w:tr w:rsidR="00A03599" w:rsidRPr="008E0C3C" w14:paraId="2CF1D003" w14:textId="77777777" w:rsidTr="00C35EA7">
        <w:tc>
          <w:tcPr>
            <w:tcW w:w="823" w:type="dxa"/>
          </w:tcPr>
          <w:p w14:paraId="3025BD21" w14:textId="77777777" w:rsidR="00A03599" w:rsidRPr="00C35EA7" w:rsidRDefault="00A03599" w:rsidP="00003171">
            <w:pPr>
              <w:rPr>
                <w:lang w:val="fr-FR"/>
              </w:rPr>
            </w:pPr>
            <w:r w:rsidRPr="00C35EA7">
              <w:rPr>
                <w:lang w:val="fr-FR"/>
              </w:rPr>
              <w:t>c</w:t>
            </w:r>
          </w:p>
        </w:tc>
        <w:tc>
          <w:tcPr>
            <w:tcW w:w="3448" w:type="dxa"/>
          </w:tcPr>
          <w:p w14:paraId="32D56C23" w14:textId="77777777" w:rsidR="00A03599" w:rsidRPr="00C35EA7" w:rsidRDefault="00A03599" w:rsidP="00003171">
            <w:pPr>
              <w:rPr>
                <w:lang w:val="fr-FR"/>
              </w:rPr>
            </w:pPr>
            <w:r w:rsidRPr="00C35EA7">
              <w:rPr>
                <w:lang w:val="fr-FR"/>
              </w:rPr>
              <w:t xml:space="preserve">ép. Moderne-Contemporaine, </w:t>
            </w:r>
            <w:r w:rsidRPr="00C35EA7">
              <w:rPr>
                <w:lang w:val="fr-FR"/>
              </w:rPr>
              <w:lastRenderedPageBreak/>
              <w:t>milieu du 19e ad</w:t>
            </w:r>
          </w:p>
        </w:tc>
        <w:tc>
          <w:tcPr>
            <w:tcW w:w="5547" w:type="dxa"/>
          </w:tcPr>
          <w:p w14:paraId="40A249B1" w14:textId="77777777" w:rsidR="00A03599" w:rsidRPr="00C35EA7" w:rsidRDefault="00A03599" w:rsidP="00003171">
            <w:pPr>
              <w:rPr>
                <w:lang w:val="fr-FR"/>
              </w:rPr>
            </w:pPr>
            <w:r w:rsidRPr="00C35EA7">
              <w:rPr>
                <w:lang w:val="fr-FR"/>
              </w:rPr>
              <w:lastRenderedPageBreak/>
              <w:t xml:space="preserve">grandes cabanes rectangulaires très standardisées, </w:t>
            </w:r>
            <w:r w:rsidRPr="00C35EA7">
              <w:rPr>
                <w:lang w:val="fr-FR"/>
              </w:rPr>
              <w:lastRenderedPageBreak/>
              <w:t>couloir de traite, enclos circulaires, enclos agglomérés</w:t>
            </w:r>
          </w:p>
        </w:tc>
      </w:tr>
    </w:tbl>
    <w:p w14:paraId="53C5CC38" w14:textId="77777777" w:rsidR="00A03599" w:rsidRDefault="00A03599" w:rsidP="00003171">
      <w:pPr>
        <w:rPr>
          <w:lang w:val="fr-FR"/>
        </w:rPr>
      </w:pPr>
      <w:r>
        <w:rPr>
          <w:lang w:val="fr-FR"/>
        </w:rPr>
        <w:lastRenderedPageBreak/>
        <w:t>(BIB 2784)</w:t>
      </w:r>
    </w:p>
    <w:p w14:paraId="663864F8" w14:textId="77777777" w:rsidR="00CF1DAD" w:rsidRDefault="00CF1DAD" w:rsidP="00003171">
      <w:pPr>
        <w:rPr>
          <w:lang w:val="fr-FR"/>
        </w:rPr>
      </w:pPr>
    </w:p>
    <w:p w14:paraId="1C867C20" w14:textId="77777777" w:rsidR="00CF1DAD" w:rsidRDefault="00CF1DAD" w:rsidP="00426FF9">
      <w:pPr>
        <w:pStyle w:val="Heading1"/>
      </w:pPr>
      <w:bookmarkStart w:id="5792" w:name="Sit_Hangzhou"/>
      <w:r>
        <w:t>HANGZHOU</w:t>
      </w:r>
    </w:p>
    <w:bookmarkEnd w:id="5792"/>
    <w:p w14:paraId="6E549F07" w14:textId="77777777" w:rsidR="00CF1DAD" w:rsidRPr="000811FE" w:rsidRDefault="00CF1DAD" w:rsidP="00003171">
      <w:pPr>
        <w:rPr>
          <w:sz w:val="20"/>
          <w:lang w:val="fr-FR"/>
        </w:rPr>
      </w:pPr>
      <w:r w:rsidRPr="000811FE">
        <w:rPr>
          <w:sz w:val="20"/>
          <w:lang w:val="fr-FR"/>
        </w:rPr>
        <w:t>Hangzhou Bay</w:t>
      </w:r>
    </w:p>
    <w:p w14:paraId="3F65D3B8" w14:textId="77777777" w:rsidR="00CF1DAD" w:rsidRDefault="00CF1DAD" w:rsidP="00003171">
      <w:pPr>
        <w:rPr>
          <w:lang w:val="fr-FR"/>
        </w:rPr>
      </w:pPr>
    </w:p>
    <w:p w14:paraId="4077FD34" w14:textId="786EFBDB" w:rsidR="00CF1DAD" w:rsidRPr="0032190F" w:rsidRDefault="00CF1DAD" w:rsidP="00003171">
      <w:pPr>
        <w:rPr>
          <w:lang w:val="fr-FR"/>
        </w:rPr>
      </w:pPr>
      <w:r>
        <w:rPr>
          <w:lang w:val="fr-FR"/>
        </w:rPr>
        <w:t xml:space="preserve">Vers le milieu du 5e millénaire BC. Site du Néolithique ancien de la culture </w:t>
      </w:r>
      <w:hyperlink r:id="rId14544" w:anchor="Cul_Hemudu" w:history="1">
        <w:r w:rsidRPr="00CF1DAD">
          <w:rPr>
            <w:rStyle w:val="Hyperlink"/>
            <w:lang w:val="fr-FR"/>
          </w:rPr>
          <w:t>Hemudu</w:t>
        </w:r>
      </w:hyperlink>
      <w:r>
        <w:rPr>
          <w:lang w:val="fr-FR"/>
        </w:rPr>
        <w:t>. Installé dans l'une des principale zone humide (</w:t>
      </w:r>
      <w:r w:rsidRPr="00CF1DAD">
        <w:rPr>
          <w:i/>
          <w:lang w:val="fr-FR"/>
        </w:rPr>
        <w:t>most watery patch</w:t>
      </w:r>
      <w:r>
        <w:rPr>
          <w:lang w:val="fr-FR"/>
        </w:rPr>
        <w:t xml:space="preserve">, </w:t>
      </w:r>
      <w:r w:rsidRPr="00CF1DAD">
        <w:rPr>
          <w:i/>
          <w:lang w:val="fr-FR"/>
        </w:rPr>
        <w:t>wetland</w:t>
      </w:r>
      <w:r>
        <w:rPr>
          <w:lang w:val="fr-FR"/>
        </w:rPr>
        <w:t>)  riche en riz sauvage (BIB 2912)</w:t>
      </w:r>
    </w:p>
    <w:p w14:paraId="5639990B" w14:textId="77777777" w:rsidR="00787AE8" w:rsidRPr="0032190F" w:rsidRDefault="00787AE8" w:rsidP="00003171">
      <w:pPr>
        <w:rPr>
          <w:lang w:val="fr-FR"/>
        </w:rPr>
      </w:pPr>
    </w:p>
    <w:p w14:paraId="7AB11D13" w14:textId="77777777" w:rsidR="00787AE8" w:rsidRPr="0032190F" w:rsidRDefault="00787AE8" w:rsidP="00003171">
      <w:pPr>
        <w:rPr>
          <w:lang w:val="fr-FR"/>
        </w:rPr>
      </w:pPr>
    </w:p>
    <w:p w14:paraId="77B5592F" w14:textId="77777777" w:rsidR="00B53BC7" w:rsidRDefault="000811FE" w:rsidP="000811FE">
      <w:pPr>
        <w:pStyle w:val="Heading1"/>
      </w:pPr>
      <w:r>
        <w:t>LECH VALLEY</w:t>
      </w:r>
    </w:p>
    <w:p w14:paraId="032B66E0" w14:textId="77777777" w:rsidR="000811FE" w:rsidRDefault="000811FE" w:rsidP="002F7FDE">
      <w:pPr>
        <w:rPr>
          <w:lang w:val="fr-FR"/>
        </w:rPr>
      </w:pPr>
    </w:p>
    <w:p w14:paraId="33164A29" w14:textId="77777777" w:rsidR="000811FE" w:rsidRDefault="000811FE" w:rsidP="00110615">
      <w:pPr>
        <w:jc w:val="both"/>
        <w:rPr>
          <w:lang w:val="fr-FR"/>
        </w:rPr>
      </w:pPr>
      <w:r>
        <w:rPr>
          <w:lang w:val="fr-FR"/>
        </w:rPr>
        <w:t>Vallée de Lech, Bavière, dans le Sud de l'Allemagne. Etude exhaustive, nombreux sites étudiés. Montre une cohérence géographie (vallée de Lech) et une stabilité remarquable durant le BBC jusque au début du BM. Patrilocalité observée grace à l' aDNA: les femmes sont exogènes sur plusieurs siècles (Stockhammer in BIB 3373)</w:t>
      </w:r>
    </w:p>
    <w:p w14:paraId="7927D5DE" w14:textId="77777777" w:rsidR="00110615" w:rsidRDefault="00110615" w:rsidP="00110615">
      <w:pPr>
        <w:jc w:val="both"/>
        <w:rPr>
          <w:lang w:val="fr-FR"/>
        </w:rPr>
      </w:pPr>
    </w:p>
    <w:p w14:paraId="0844A7BA" w14:textId="77777777" w:rsidR="00110615" w:rsidRDefault="00110615" w:rsidP="004C3198">
      <w:pPr>
        <w:pStyle w:val="Heading1"/>
      </w:pPr>
      <w:r>
        <w:t>ZAVR</w:t>
      </w:r>
    </w:p>
    <w:p w14:paraId="4CE34AA2" w14:textId="77777777" w:rsidR="00110615" w:rsidRDefault="00110615" w:rsidP="00110615">
      <w:pPr>
        <w:jc w:val="both"/>
        <w:rPr>
          <w:lang w:val="fr-FR"/>
        </w:rPr>
      </w:pPr>
    </w:p>
    <w:p w14:paraId="46B30E4E" w14:textId="77777777" w:rsidR="00110615" w:rsidRDefault="00110615" w:rsidP="00110615">
      <w:pPr>
        <w:jc w:val="both"/>
        <w:rPr>
          <w:lang w:val="fr-FR"/>
        </w:rPr>
      </w:pPr>
      <w:r>
        <w:rPr>
          <w:lang w:val="fr-FR"/>
        </w:rPr>
        <w:t>Dans l'Est de la Slovénie, le long de la Drava [Danube ?]. Nécropole du BF, 12e s. aec. Collier d'anneaux suspendus ~ Haute-Rive (Suisse). Proche de Hochmorch (Kavur &amp; Kavur in BIB 3373)</w:t>
      </w:r>
    </w:p>
    <w:p w14:paraId="5E389DED" w14:textId="77777777" w:rsidR="00D71AF3" w:rsidRDefault="00D71AF3" w:rsidP="00110615">
      <w:pPr>
        <w:jc w:val="both"/>
        <w:rPr>
          <w:lang w:val="fr-FR"/>
        </w:rPr>
      </w:pPr>
    </w:p>
    <w:p w14:paraId="3D0F73E6" w14:textId="77777777" w:rsidR="00D71AF3" w:rsidRDefault="00D71AF3" w:rsidP="004C3198">
      <w:pPr>
        <w:pStyle w:val="Heading1"/>
      </w:pPr>
      <w:r>
        <w:t>ROCA</w:t>
      </w:r>
    </w:p>
    <w:p w14:paraId="14DE207D" w14:textId="77777777" w:rsidR="00D71AF3" w:rsidRDefault="00D71AF3" w:rsidP="00110615">
      <w:pPr>
        <w:jc w:val="both"/>
        <w:rPr>
          <w:lang w:val="fr-FR"/>
        </w:rPr>
      </w:pPr>
    </w:p>
    <w:p w14:paraId="28911E66" w14:textId="77777777" w:rsidR="00D71AF3" w:rsidRDefault="00D71AF3" w:rsidP="00D71AF3">
      <w:pPr>
        <w:rPr>
          <w:lang w:val="fr-FR"/>
        </w:rPr>
      </w:pPr>
      <w:r w:rsidRPr="00D71AF3">
        <w:rPr>
          <w:lang w:val="fr-FR"/>
        </w:rPr>
        <w:t>Roca, Sud de l'Italie, sur la côte adriatique. Occupation à partir du MBA, contemporaine de Coppa Niegata</w:t>
      </w:r>
      <w:r>
        <w:rPr>
          <w:lang w:val="fr-FR"/>
        </w:rPr>
        <w:t xml:space="preserve"> </w:t>
      </w:r>
      <w:r w:rsidRPr="00D71AF3">
        <w:rPr>
          <w:lang w:val="fr-FR"/>
        </w:rPr>
        <w:t>(Iacono in BIB 3373)</w:t>
      </w:r>
    </w:p>
    <w:p w14:paraId="6247F15D" w14:textId="77777777" w:rsidR="00D71AF3" w:rsidRDefault="00D71AF3" w:rsidP="00D71AF3">
      <w:pPr>
        <w:rPr>
          <w:lang w:val="fr-FR"/>
        </w:rPr>
      </w:pPr>
    </w:p>
    <w:p w14:paraId="7D037378" w14:textId="77777777" w:rsidR="00D71AF3" w:rsidRDefault="00D71AF3" w:rsidP="004C3198">
      <w:pPr>
        <w:pStyle w:val="Heading1"/>
      </w:pPr>
      <w:r>
        <w:t>AUTRES</w:t>
      </w:r>
    </w:p>
    <w:p w14:paraId="0871B803" w14:textId="77777777" w:rsidR="00D71AF3" w:rsidRDefault="00D71AF3" w:rsidP="00110615">
      <w:pPr>
        <w:jc w:val="both"/>
        <w:rPr>
          <w:lang w:val="fr-FR"/>
        </w:rPr>
      </w:pPr>
    </w:p>
    <w:p w14:paraId="0DACF07C" w14:textId="77777777" w:rsidR="00D71AF3" w:rsidRPr="00D71AF3" w:rsidRDefault="00D71AF3" w:rsidP="00D71AF3">
      <w:pPr>
        <w:rPr>
          <w:lang w:val="fr-FR"/>
        </w:rPr>
      </w:pPr>
      <w:r w:rsidRPr="00D71AF3">
        <w:rPr>
          <w:lang w:val="fr-FR"/>
        </w:rPr>
        <w:t>Zone limitrophe entre les plaines fertiles d'Irak (</w:t>
      </w:r>
      <w:r w:rsidRPr="00D71AF3">
        <w:rPr>
          <w:i/>
          <w:lang w:val="fr-FR"/>
        </w:rPr>
        <w:t>lowlands</w:t>
      </w:r>
      <w:r w:rsidRPr="00D71AF3">
        <w:rPr>
          <w:lang w:val="fr-FR"/>
        </w:rPr>
        <w:t>) et le Zagros (</w:t>
      </w:r>
      <w:r w:rsidRPr="00D71AF3">
        <w:rPr>
          <w:i/>
          <w:lang w:val="fr-FR"/>
        </w:rPr>
        <w:t>highlands</w:t>
      </w:r>
      <w:r w:rsidRPr="00D71AF3">
        <w:rPr>
          <w:lang w:val="fr-FR"/>
        </w:rPr>
        <w:t>), aire de Sirwan/Diyala river</w:t>
      </w:r>
      <w:r w:rsidRPr="00792426">
        <w:rPr>
          <w:lang w:val="fr-FR"/>
        </w:rPr>
        <w:t>(</w:t>
      </w:r>
      <w:r w:rsidRPr="00D71AF3">
        <w:rPr>
          <w:lang w:val="fr-FR"/>
        </w:rPr>
        <w:t>Glatz</w:t>
      </w:r>
      <w:r w:rsidRPr="00792426">
        <w:rPr>
          <w:lang w:val="fr-FR"/>
        </w:rPr>
        <w:t xml:space="preserve"> in BIB 3373)</w:t>
      </w:r>
    </w:p>
    <w:p w14:paraId="3E926AA9" w14:textId="77777777" w:rsidR="00D71AF3" w:rsidRPr="00D71AF3" w:rsidRDefault="00D71AF3" w:rsidP="00D71AF3">
      <w:pPr>
        <w:rPr>
          <w:lang w:val="fr-FR"/>
        </w:rPr>
      </w:pPr>
      <w:r w:rsidRPr="00D71AF3">
        <w:rPr>
          <w:lang w:val="fr-FR"/>
        </w:rPr>
        <w:t xml:space="preserve">Darband-i Belula, deuxième millénaire aec, gravure en bas relief sur une paroi rocheuse </w:t>
      </w:r>
      <w:r w:rsidRPr="00792426">
        <w:rPr>
          <w:lang w:val="fr-FR"/>
        </w:rPr>
        <w:t>(</w:t>
      </w:r>
      <w:r w:rsidRPr="00D71AF3">
        <w:rPr>
          <w:lang w:val="fr-FR"/>
        </w:rPr>
        <w:t>Glatz</w:t>
      </w:r>
      <w:r w:rsidRPr="00792426">
        <w:rPr>
          <w:lang w:val="fr-FR"/>
        </w:rPr>
        <w:t xml:space="preserve"> in BIB 3373)</w:t>
      </w:r>
    </w:p>
    <w:p w14:paraId="1212B648" w14:textId="77777777" w:rsidR="00D71AF3" w:rsidRDefault="00D71AF3" w:rsidP="00110615">
      <w:pPr>
        <w:jc w:val="both"/>
        <w:rPr>
          <w:lang w:val="fr-FR"/>
        </w:rPr>
      </w:pPr>
    </w:p>
    <w:p w14:paraId="72E7964F" w14:textId="77777777" w:rsidR="002B3BDF" w:rsidRDefault="002B3BDF" w:rsidP="002B3BDF">
      <w:pPr>
        <w:pStyle w:val="Heading1"/>
      </w:pPr>
      <w:bookmarkStart w:id="5793" w:name="Sit_Transition_Zone"/>
      <w:r>
        <w:t>TRANSITION ZONE</w:t>
      </w:r>
    </w:p>
    <w:bookmarkEnd w:id="5793"/>
    <w:p w14:paraId="397E50B5" w14:textId="5F094BB2" w:rsidR="002B3BDF" w:rsidRDefault="002B3BDF" w:rsidP="00110615">
      <w:pPr>
        <w:jc w:val="both"/>
        <w:rPr>
          <w:lang w:val="fr-FR"/>
        </w:rPr>
      </w:pPr>
      <w:r>
        <w:rPr>
          <w:lang w:val="fr-FR"/>
        </w:rPr>
        <w:t xml:space="preserve">Dans le NE de l'Arizona </w:t>
      </w:r>
      <w:r w:rsidRPr="002B3BDF">
        <w:rPr>
          <w:lang w:val="fr-FR"/>
        </w:rPr>
        <w:t>(B. mills in BIB 3411)</w:t>
      </w:r>
      <w:r>
        <w:rPr>
          <w:lang w:val="fr-FR"/>
        </w:rPr>
        <w:t>. Une région "edge area" au contact des traditions Kachina et Salado. DEs innovations dans les céramiques, et l'architecture religieuse est visible. Ces innovations se diffusent dans les autres zones par des 'broad bridges' et des '</w:t>
      </w:r>
      <w:hyperlink r:id="rId14545" w:anchor="MOD_Gph_Elements_AreteArcs_weak_tie" w:history="1">
        <w:r w:rsidRPr="002B3BDF">
          <w:rPr>
            <w:rStyle w:val="Hyperlink"/>
            <w:lang w:val="fr-FR"/>
          </w:rPr>
          <w:t>weak ties</w:t>
        </w:r>
      </w:hyperlink>
      <w:r>
        <w:rPr>
          <w:lang w:val="fr-FR"/>
        </w:rPr>
        <w:t xml:space="preserve">' </w:t>
      </w:r>
      <w:r w:rsidRPr="002B3BDF">
        <w:rPr>
          <w:lang w:val="fr-FR"/>
        </w:rPr>
        <w:t>(B. mills in BIB 3411)</w:t>
      </w:r>
    </w:p>
    <w:p w14:paraId="3DEAFAE8" w14:textId="77777777" w:rsidR="00434141" w:rsidRDefault="00434141" w:rsidP="00110615">
      <w:pPr>
        <w:jc w:val="both"/>
        <w:rPr>
          <w:lang w:val="fr-FR"/>
        </w:rPr>
      </w:pPr>
    </w:p>
    <w:p w14:paraId="7AA8773C" w14:textId="77777777" w:rsidR="00434141" w:rsidRDefault="00434141" w:rsidP="004C3198">
      <w:pPr>
        <w:pStyle w:val="Heading1"/>
      </w:pPr>
      <w:r>
        <w:t>OSUN GROVE</w:t>
      </w:r>
    </w:p>
    <w:p w14:paraId="2BF33AA6" w14:textId="77777777" w:rsidR="00434141" w:rsidRDefault="00434141" w:rsidP="00110615">
      <w:pPr>
        <w:jc w:val="both"/>
        <w:rPr>
          <w:lang w:val="fr-FR"/>
        </w:rPr>
      </w:pPr>
      <w:r>
        <w:rPr>
          <w:lang w:val="fr-FR"/>
        </w:rPr>
        <w:t xml:space="preserve">Au Nigéria, dans l'aire Yoruba pendant la période Early Osogbo, exemple de "internal frontier" qui montre la diversité culturelle </w:t>
      </w:r>
      <w:r w:rsidRPr="002B3BDF">
        <w:rPr>
          <w:lang w:val="fr-FR"/>
        </w:rPr>
        <w:t>(</w:t>
      </w:r>
      <w:r>
        <w:rPr>
          <w:lang w:val="fr-FR"/>
        </w:rPr>
        <w:t xml:space="preserve">Ogundiran 2014 cité par </w:t>
      </w:r>
      <w:r w:rsidRPr="002B3BDF">
        <w:rPr>
          <w:lang w:val="fr-FR"/>
        </w:rPr>
        <w:t>B. mills in BIB 3411)</w:t>
      </w:r>
    </w:p>
    <w:p w14:paraId="2D1DC3E7" w14:textId="77777777" w:rsidR="009713E1" w:rsidRDefault="009713E1" w:rsidP="00110615">
      <w:pPr>
        <w:jc w:val="both"/>
        <w:rPr>
          <w:lang w:val="fr-FR"/>
        </w:rPr>
      </w:pPr>
    </w:p>
    <w:p w14:paraId="69F14756" w14:textId="77777777" w:rsidR="009713E1" w:rsidRDefault="009713E1" w:rsidP="004C3198">
      <w:pPr>
        <w:pStyle w:val="Heading1"/>
      </w:pPr>
      <w:r>
        <w:t>ZAOU YANG</w:t>
      </w:r>
    </w:p>
    <w:p w14:paraId="684AA6F3" w14:textId="77777777" w:rsidR="009713E1" w:rsidRDefault="009713E1" w:rsidP="00110615">
      <w:pPr>
        <w:jc w:val="both"/>
        <w:rPr>
          <w:lang w:val="fr-FR"/>
        </w:rPr>
      </w:pPr>
    </w:p>
    <w:p w14:paraId="12F3AA06" w14:textId="77777777" w:rsidR="009713E1" w:rsidRDefault="009713E1" w:rsidP="00110615">
      <w:pPr>
        <w:jc w:val="both"/>
        <w:rPr>
          <w:lang w:val="fr-FR"/>
        </w:rPr>
      </w:pPr>
      <w:r>
        <w:rPr>
          <w:lang w:val="fr-FR"/>
        </w:rPr>
        <w:lastRenderedPageBreak/>
        <w:t xml:space="preserve">Chine. Cimetière de la période Chung, 28 chars / 49 squelettes de chevaux, daté de 700 BC </w:t>
      </w:r>
      <w:r w:rsidRPr="009713E1">
        <w:rPr>
          <w:lang w:val="fr-FR"/>
        </w:rPr>
        <w:t>(BIB Enquète archéologique)</w:t>
      </w:r>
    </w:p>
    <w:p w14:paraId="28CE5151" w14:textId="77777777" w:rsidR="009713E1" w:rsidRDefault="009713E1" w:rsidP="00110615">
      <w:pPr>
        <w:jc w:val="both"/>
        <w:rPr>
          <w:lang w:val="fr-FR"/>
        </w:rPr>
      </w:pPr>
    </w:p>
    <w:p w14:paraId="0E125F8E" w14:textId="77777777" w:rsidR="009713E1" w:rsidRDefault="009713E1" w:rsidP="004C3198">
      <w:pPr>
        <w:pStyle w:val="Heading1"/>
      </w:pPr>
      <w:r>
        <w:t>ANYANG</w:t>
      </w:r>
    </w:p>
    <w:p w14:paraId="71E876DE" w14:textId="77777777" w:rsidR="009713E1" w:rsidRDefault="009713E1" w:rsidP="00110615">
      <w:pPr>
        <w:jc w:val="both"/>
        <w:rPr>
          <w:lang w:val="fr-FR"/>
        </w:rPr>
      </w:pPr>
    </w:p>
    <w:p w14:paraId="7E2509E5" w14:textId="1B63EC34" w:rsidR="009713E1" w:rsidRDefault="009713E1" w:rsidP="00110615">
      <w:pPr>
        <w:jc w:val="both"/>
        <w:rPr>
          <w:lang w:val="fr-FR"/>
        </w:rPr>
      </w:pPr>
      <w:r>
        <w:rPr>
          <w:lang w:val="fr-FR"/>
        </w:rPr>
        <w:t xml:space="preserve">Vers -1,200 BC, le char existe à Anyang </w:t>
      </w:r>
      <w:r w:rsidRPr="009713E1">
        <w:rPr>
          <w:lang w:val="fr-FR"/>
        </w:rPr>
        <w:t>(BIB Enquète archéologique)</w:t>
      </w:r>
    </w:p>
    <w:p w14:paraId="636947A0" w14:textId="58EDC2EE" w:rsidR="004C3198" w:rsidRDefault="004C3198" w:rsidP="00110615">
      <w:pPr>
        <w:jc w:val="both"/>
        <w:rPr>
          <w:lang w:val="fr-FR"/>
        </w:rPr>
      </w:pPr>
    </w:p>
    <w:p w14:paraId="345BFD54" w14:textId="37F654ED" w:rsidR="004C3198" w:rsidRDefault="004C3198" w:rsidP="004C3198">
      <w:pPr>
        <w:pStyle w:val="Heading1"/>
      </w:pPr>
      <w:bookmarkStart w:id="5794" w:name="Sit_Apamee"/>
      <w:r>
        <w:t>APAMEE</w:t>
      </w:r>
    </w:p>
    <w:bookmarkEnd w:id="5794"/>
    <w:p w14:paraId="0024D6DA" w14:textId="7A40907E" w:rsidR="004C3198" w:rsidRDefault="004C3198" w:rsidP="00110615">
      <w:pPr>
        <w:jc w:val="both"/>
        <w:rPr>
          <w:sz w:val="20"/>
          <w:lang w:val="fr-FR"/>
        </w:rPr>
      </w:pPr>
      <w:r w:rsidRPr="004C3198">
        <w:rPr>
          <w:sz w:val="20"/>
          <w:lang w:val="fr-FR"/>
        </w:rPr>
        <w:t>Apamée, Apamea</w:t>
      </w:r>
    </w:p>
    <w:p w14:paraId="19F421F2" w14:textId="45C6F13E" w:rsidR="004C3198" w:rsidRDefault="004C3198" w:rsidP="00110615">
      <w:pPr>
        <w:jc w:val="both"/>
        <w:rPr>
          <w:sz w:val="20"/>
          <w:lang w:val="fr-FR"/>
        </w:rPr>
      </w:pPr>
    </w:p>
    <w:p w14:paraId="7C21B76E" w14:textId="395F7636" w:rsidR="004C3198" w:rsidRDefault="004C3198" w:rsidP="00110615">
      <w:pPr>
        <w:jc w:val="both"/>
        <w:rPr>
          <w:rStyle w:val="Hyperlink"/>
          <w:lang w:val="fr-FR"/>
        </w:rPr>
      </w:pPr>
      <w:r>
        <w:rPr>
          <w:lang w:val="fr-FR"/>
        </w:rPr>
        <w:t xml:space="preserve">Syrie, </w:t>
      </w:r>
      <w:r w:rsidR="00AD718B">
        <w:rPr>
          <w:lang w:val="fr-FR"/>
        </w:rPr>
        <w:t xml:space="preserve">sur les bords de l’Oronte. </w:t>
      </w:r>
      <w:r w:rsidRPr="004C3198">
        <w:rPr>
          <w:lang w:val="fr-FR"/>
        </w:rPr>
        <w:t>Apamée a fait l'objet de fouilles clandestines de manière intensive entre 2011 et 2019</w:t>
      </w:r>
      <w:r>
        <w:rPr>
          <w:lang w:val="fr-FR"/>
        </w:rPr>
        <w:t xml:space="preserve"> (BIB 3514)</w:t>
      </w:r>
      <w:r w:rsidR="003F6804">
        <w:rPr>
          <w:lang w:val="fr-FR"/>
        </w:rPr>
        <w:t>(BIB 3525)</w:t>
      </w:r>
      <w:r w:rsidR="00AD718B">
        <w:rPr>
          <w:lang w:val="fr-FR"/>
        </w:rPr>
        <w:t xml:space="preserve"> v. RS/</w:t>
      </w:r>
      <w:hyperlink r:id="rId14546" w:anchor="SIG_RS_case_loot" w:history="1">
        <w:r w:rsidR="00AD718B" w:rsidRPr="006F6A73">
          <w:rPr>
            <w:rStyle w:val="Hyperlink"/>
            <w:lang w:val="fr-FR"/>
          </w:rPr>
          <w:t>looting</w:t>
        </w:r>
      </w:hyperlink>
    </w:p>
    <w:p w14:paraId="1E46BDA0" w14:textId="7155193D" w:rsidR="00CB0721" w:rsidRPr="00C103DD" w:rsidRDefault="00000000" w:rsidP="00110615">
      <w:pPr>
        <w:jc w:val="both"/>
        <w:rPr>
          <w:rStyle w:val="Hyperlink"/>
          <w:color w:val="auto"/>
          <w:u w:val="none"/>
          <w:lang w:val="fr-FR"/>
        </w:rPr>
      </w:pPr>
      <w:hyperlink r:id="rId14547" w:anchor="zDEFINIT_CH_menac_cas" w:history="1">
        <w:r w:rsidR="00C103DD" w:rsidRPr="00C103DD">
          <w:rPr>
            <w:rStyle w:val="Hyperlink"/>
            <w:lang w:val="fr-FR"/>
          </w:rPr>
          <w:t>CH cas d'école</w:t>
        </w:r>
      </w:hyperlink>
    </w:p>
    <w:p w14:paraId="488F9802" w14:textId="77777777" w:rsidR="00C103DD" w:rsidRDefault="00C103DD" w:rsidP="00CB0721">
      <w:pPr>
        <w:jc w:val="both"/>
        <w:rPr>
          <w:lang w:val="fr-FR"/>
        </w:rPr>
      </w:pPr>
    </w:p>
    <w:p w14:paraId="51A16E99" w14:textId="380C3D11" w:rsidR="00CB0721" w:rsidRDefault="00CB0721" w:rsidP="00CB0721">
      <w:pPr>
        <w:jc w:val="both"/>
        <w:rPr>
          <w:lang w:val="fr-FR"/>
        </w:rPr>
      </w:pPr>
      <w:r>
        <w:rPr>
          <w:lang w:val="fr-FR"/>
        </w:rPr>
        <w:t>Avec Mari, c'est l'un des sites les plus intensemment pillé (</w:t>
      </w:r>
      <w:r w:rsidRPr="00C103DD">
        <w:rPr>
          <w:i/>
          <w:iCs/>
          <w:lang w:val="fr-FR"/>
        </w:rPr>
        <w:t>looted</w:t>
      </w:r>
      <w:r>
        <w:rPr>
          <w:lang w:val="fr-FR"/>
        </w:rPr>
        <w:t>) (SS BIB)</w:t>
      </w:r>
    </w:p>
    <w:p w14:paraId="7211811D" w14:textId="77777777" w:rsidR="00994B64" w:rsidRDefault="00994B64" w:rsidP="00CB0721">
      <w:pPr>
        <w:jc w:val="both"/>
        <w:rPr>
          <w:lang w:val="fr-FR"/>
        </w:rPr>
      </w:pPr>
    </w:p>
    <w:p w14:paraId="3DD4ED2B" w14:textId="57EC1370" w:rsidR="00994B64" w:rsidRDefault="00994B64" w:rsidP="00994B64">
      <w:pPr>
        <w:pStyle w:val="Heading2"/>
      </w:pPr>
      <w:r>
        <w:t>périodes</w:t>
      </w:r>
    </w:p>
    <w:p w14:paraId="00674EC0" w14:textId="77777777" w:rsidR="00994B64" w:rsidRDefault="00994B64" w:rsidP="00994B64">
      <w:pPr>
        <w:rPr>
          <w:lang w:val="fr-FR"/>
        </w:rPr>
      </w:pPr>
    </w:p>
    <w:p w14:paraId="68673A66" w14:textId="7E949515" w:rsidR="00994B64" w:rsidRDefault="00994B64" w:rsidP="00994B64">
      <w:pPr>
        <w:pStyle w:val="Heading3"/>
      </w:pPr>
      <w:r>
        <w:t>Bronze</w:t>
      </w:r>
    </w:p>
    <w:p w14:paraId="129A28EE" w14:textId="77777777" w:rsidR="00994B64" w:rsidRDefault="00994B64" w:rsidP="00994B64">
      <w:pPr>
        <w:rPr>
          <w:lang w:val="fr-FR"/>
        </w:rPr>
      </w:pPr>
    </w:p>
    <w:p w14:paraId="6AFFA6EB" w14:textId="288A49D6" w:rsidR="00994B64" w:rsidRDefault="00994B64" w:rsidP="00994B64">
      <w:pPr>
        <w:rPr>
          <w:lang w:val="fr-FR"/>
        </w:rPr>
      </w:pPr>
      <w:r>
        <w:rPr>
          <w:lang w:val="fr-FR"/>
        </w:rPr>
        <w:t>Identifée à Nija connue par les texte egyptiens, akkadiens et hittites (wiki)</w:t>
      </w:r>
    </w:p>
    <w:p w14:paraId="08225D90" w14:textId="77777777" w:rsidR="00994B64" w:rsidRDefault="00994B64" w:rsidP="00994B64">
      <w:pPr>
        <w:rPr>
          <w:lang w:val="fr-FR"/>
        </w:rPr>
      </w:pPr>
    </w:p>
    <w:p w14:paraId="344B0A58" w14:textId="71F56E42" w:rsidR="00994B64" w:rsidRDefault="00994B64" w:rsidP="00994B64">
      <w:pPr>
        <w:pStyle w:val="Heading3"/>
      </w:pPr>
      <w:r>
        <w:t>Perse</w:t>
      </w:r>
    </w:p>
    <w:p w14:paraId="15F50ABC" w14:textId="77777777" w:rsidR="00994B64" w:rsidRDefault="00994B64" w:rsidP="00994B64">
      <w:pPr>
        <w:rPr>
          <w:lang w:val="fr-FR"/>
        </w:rPr>
      </w:pPr>
    </w:p>
    <w:p w14:paraId="26ECCEB5" w14:textId="498A0DB1" w:rsidR="00994B64" w:rsidRPr="00994B64" w:rsidRDefault="00994B64" w:rsidP="00994B64">
      <w:pPr>
        <w:rPr>
          <w:lang w:val="fr-FR"/>
        </w:rPr>
      </w:pPr>
      <w:r>
        <w:rPr>
          <w:lang w:val="fr-FR"/>
        </w:rPr>
        <w:t>Identifiée à Pharnaké (wiki)</w:t>
      </w:r>
    </w:p>
    <w:p w14:paraId="59785B8B" w14:textId="77777777" w:rsidR="00994B64" w:rsidRDefault="00994B64" w:rsidP="00CB0721">
      <w:pPr>
        <w:jc w:val="both"/>
        <w:rPr>
          <w:lang w:val="fr-FR"/>
        </w:rPr>
      </w:pPr>
    </w:p>
    <w:p w14:paraId="76B893D3" w14:textId="6FC7EA50" w:rsidR="00994B64" w:rsidRDefault="00994B64" w:rsidP="00994B64">
      <w:pPr>
        <w:pStyle w:val="Heading3"/>
      </w:pPr>
      <w:r>
        <w:t>hellénistique</w:t>
      </w:r>
    </w:p>
    <w:p w14:paraId="439CEF56" w14:textId="77777777" w:rsidR="00994B64" w:rsidRDefault="00994B64" w:rsidP="00CB0721">
      <w:pPr>
        <w:jc w:val="both"/>
        <w:rPr>
          <w:lang w:val="fr-FR"/>
        </w:rPr>
      </w:pPr>
    </w:p>
    <w:p w14:paraId="0A5E7914" w14:textId="1B16D409" w:rsidR="00994B64" w:rsidRPr="0032190F" w:rsidRDefault="00994B64" w:rsidP="00994B64">
      <w:pPr>
        <w:pStyle w:val="Heading3"/>
      </w:pPr>
      <w:r>
        <w:t>romaine</w:t>
      </w:r>
    </w:p>
    <w:p w14:paraId="692EFFDC" w14:textId="77777777" w:rsidR="00CB0721" w:rsidRDefault="00CB0721" w:rsidP="00110615">
      <w:pPr>
        <w:jc w:val="both"/>
        <w:rPr>
          <w:rStyle w:val="Hyperlink"/>
          <w:lang w:val="fr-FR"/>
        </w:rPr>
      </w:pPr>
    </w:p>
    <w:p w14:paraId="4D33868C" w14:textId="77777777" w:rsidR="00CB0721" w:rsidRDefault="00CB0721" w:rsidP="00110615">
      <w:pPr>
        <w:jc w:val="both"/>
        <w:rPr>
          <w:lang w:val="fr-FR"/>
        </w:rPr>
      </w:pPr>
    </w:p>
    <w:p w14:paraId="72BA468C" w14:textId="5A6A417E" w:rsidR="00041629" w:rsidRDefault="00041629" w:rsidP="00041629">
      <w:pPr>
        <w:pStyle w:val="Heading1"/>
      </w:pPr>
      <w:bookmarkStart w:id="5795" w:name="Sit_Hallabat"/>
      <w:r>
        <w:t>HALLABAT</w:t>
      </w:r>
      <w:bookmarkEnd w:id="5795"/>
    </w:p>
    <w:p w14:paraId="538D3419" w14:textId="3439D3E9" w:rsidR="00041629" w:rsidRPr="008F0BE8" w:rsidRDefault="00041629" w:rsidP="00110615">
      <w:pPr>
        <w:jc w:val="both"/>
        <w:rPr>
          <w:sz w:val="20"/>
          <w:lang w:val="fr-FR"/>
        </w:rPr>
      </w:pPr>
      <w:r w:rsidRPr="008F0BE8">
        <w:rPr>
          <w:sz w:val="20"/>
          <w:lang w:val="fr-FR"/>
        </w:rPr>
        <w:t xml:space="preserve">Qasr el-Hallabat, Hallabat Castle, </w:t>
      </w:r>
      <w:hyperlink r:id="rId14548" w:anchor="BD_Eamena_IT_datatype_HP_E0184608" w:history="1">
        <w:r w:rsidR="008F0BE8" w:rsidRPr="008F0BE8">
          <w:rPr>
            <w:rStyle w:val="Hyperlink"/>
            <w:sz w:val="20"/>
            <w:lang w:val="fr-FR" w:eastAsia="fr-FR"/>
          </w:rPr>
          <w:t>EAMENA-0184608</w:t>
        </w:r>
      </w:hyperlink>
      <w:r w:rsidRPr="008F0BE8">
        <w:rPr>
          <w:sz w:val="20"/>
          <w:lang w:val="fr-FR"/>
        </w:rPr>
        <w:t>, MEGA Jordan 7597, JADIS 271.6001</w:t>
      </w:r>
    </w:p>
    <w:p w14:paraId="7B214CC3" w14:textId="6D20E95A" w:rsidR="00041629" w:rsidRDefault="00041629" w:rsidP="00110615">
      <w:pPr>
        <w:jc w:val="both"/>
        <w:rPr>
          <w:lang w:val="fr-FR"/>
        </w:rPr>
      </w:pPr>
    </w:p>
    <w:p w14:paraId="22A51F0D" w14:textId="38B330FC" w:rsidR="00041629" w:rsidRDefault="00041629" w:rsidP="00110615">
      <w:pPr>
        <w:jc w:val="both"/>
        <w:rPr>
          <w:lang w:val="fr-FR"/>
        </w:rPr>
      </w:pPr>
      <w:r>
        <w:rPr>
          <w:lang w:val="fr-FR"/>
        </w:rPr>
        <w:t>Jordanie, Fort avec une longue période d'utilisation  (Byzantin, Islamique/Ommeyade, etc.)</w:t>
      </w:r>
    </w:p>
    <w:p w14:paraId="220D37A0" w14:textId="0A23AC84" w:rsidR="00C44F3F" w:rsidRDefault="00C44F3F" w:rsidP="00110615">
      <w:pPr>
        <w:jc w:val="both"/>
        <w:rPr>
          <w:lang w:val="fr-FR"/>
        </w:rPr>
      </w:pPr>
      <w:r>
        <w:rPr>
          <w:lang w:val="fr-FR"/>
        </w:rPr>
        <w:t>Basalte, etc.</w:t>
      </w:r>
    </w:p>
    <w:p w14:paraId="5DAC207C" w14:textId="77777777" w:rsidR="00041629" w:rsidRDefault="00041629" w:rsidP="00110615">
      <w:pPr>
        <w:jc w:val="both"/>
        <w:rPr>
          <w:lang w:val="fr-FR"/>
        </w:rPr>
      </w:pPr>
    </w:p>
    <w:p w14:paraId="1A3C1D70" w14:textId="7B5916BF" w:rsidR="00041629" w:rsidRPr="00041629" w:rsidRDefault="00041629" w:rsidP="00041629">
      <w:pPr>
        <w:rPr>
          <w:rStyle w:val="Hyperlink"/>
          <w:szCs w:val="21"/>
          <w:shd w:val="clear" w:color="auto" w:fill="F3F5F6"/>
          <w:lang w:val="fr-FR"/>
        </w:rPr>
      </w:pPr>
      <w:r>
        <w:rPr>
          <w:lang w:val="fr-FR"/>
        </w:rPr>
        <w:t xml:space="preserve">v. </w:t>
      </w:r>
      <w:hyperlink r:id="rId14549" w:anchor="BD_APAAME_Flckr_Qasr_Hallabat" w:history="1">
        <w:r w:rsidRPr="00041629">
          <w:rPr>
            <w:rStyle w:val="Hyperlink"/>
            <w:szCs w:val="21"/>
            <w:shd w:val="clear" w:color="auto" w:fill="F3F5F6"/>
            <w:lang w:val="fr-FR"/>
          </w:rPr>
          <w:t>APAAME</w:t>
        </w:r>
      </w:hyperlink>
    </w:p>
    <w:p w14:paraId="33192462" w14:textId="6AD50836" w:rsidR="00041629" w:rsidRDefault="00041629" w:rsidP="00110615">
      <w:pPr>
        <w:jc w:val="both"/>
        <w:rPr>
          <w:lang w:val="fr-FR"/>
        </w:rPr>
      </w:pPr>
    </w:p>
    <w:p w14:paraId="4D4792E0" w14:textId="22BC7319" w:rsidR="007906D1" w:rsidRDefault="007906D1" w:rsidP="00110615">
      <w:pPr>
        <w:jc w:val="both"/>
        <w:rPr>
          <w:lang w:val="fr-FR"/>
        </w:rPr>
      </w:pPr>
    </w:p>
    <w:p w14:paraId="32983D61" w14:textId="17B9C534" w:rsidR="007906D1" w:rsidRDefault="007906D1" w:rsidP="007906D1">
      <w:pPr>
        <w:pStyle w:val="Heading1"/>
      </w:pPr>
      <w:bookmarkStart w:id="5796" w:name="Sit_Flatruet"/>
      <w:r>
        <w:t>FLATRUET</w:t>
      </w:r>
    </w:p>
    <w:bookmarkEnd w:id="5796"/>
    <w:p w14:paraId="4CCF107D" w14:textId="77777777" w:rsidR="007906D1" w:rsidRDefault="007906D1" w:rsidP="00110615">
      <w:pPr>
        <w:jc w:val="both"/>
        <w:rPr>
          <w:lang w:val="fr-FR"/>
        </w:rPr>
      </w:pPr>
    </w:p>
    <w:p w14:paraId="5302F74E" w14:textId="72B0C3CA" w:rsidR="007906D1" w:rsidRPr="007319D7" w:rsidRDefault="007906D1" w:rsidP="00110615">
      <w:pPr>
        <w:jc w:val="both"/>
        <w:rPr>
          <w:lang w:val="fr-FR"/>
        </w:rPr>
      </w:pPr>
      <w:r w:rsidRPr="007319D7">
        <w:rPr>
          <w:lang w:val="fr-FR"/>
        </w:rPr>
        <w:t>Flatruet, Härjedalen, Suède. Peintures rupestres</w:t>
      </w:r>
      <w:r w:rsidR="00D034C6" w:rsidRPr="007319D7">
        <w:rPr>
          <w:lang w:val="fr-FR"/>
        </w:rPr>
        <w:t xml:space="preserve"> </w:t>
      </w:r>
      <w:r w:rsidRPr="007319D7">
        <w:rPr>
          <w:lang w:val="fr-FR"/>
        </w:rPr>
        <w:t>(BIB 3516)</w:t>
      </w:r>
    </w:p>
    <w:p w14:paraId="47E5115C" w14:textId="39D7C2D9" w:rsidR="00D034C6" w:rsidRPr="007319D7" w:rsidRDefault="00D034C6" w:rsidP="00110615">
      <w:pPr>
        <w:jc w:val="both"/>
        <w:rPr>
          <w:lang w:val="fr-FR"/>
        </w:rPr>
      </w:pPr>
    </w:p>
    <w:p w14:paraId="255AE32A" w14:textId="3CDDADF0" w:rsidR="00D034C6" w:rsidRDefault="00D034C6" w:rsidP="00D034C6">
      <w:pPr>
        <w:pStyle w:val="Heading2"/>
      </w:pPr>
      <w:r>
        <w:t>étude</w:t>
      </w:r>
    </w:p>
    <w:p w14:paraId="1F66A2B0" w14:textId="02541698" w:rsidR="00D034C6" w:rsidRDefault="00D034C6" w:rsidP="00D034C6">
      <w:pPr>
        <w:rPr>
          <w:lang w:val="fr-FR"/>
        </w:rPr>
      </w:pPr>
    </w:p>
    <w:p w14:paraId="6EF38295" w14:textId="03B880EC" w:rsidR="00D034C6" w:rsidRPr="00D034C6" w:rsidRDefault="00D034C6" w:rsidP="00D034C6">
      <w:pPr>
        <w:rPr>
          <w:lang w:val="fr-FR"/>
        </w:rPr>
      </w:pPr>
      <w:r w:rsidRPr="007319D7">
        <w:rPr>
          <w:lang w:val="fr-FR"/>
        </w:rPr>
        <w:t xml:space="preserve">application du </w:t>
      </w:r>
      <w:bookmarkStart w:id="5797" w:name="_Hlk101324618"/>
      <w:r>
        <w:rPr>
          <w:lang w:val="en-GB"/>
        </w:rPr>
        <w:fldChar w:fldCharType="begin"/>
      </w:r>
      <w:r w:rsidR="00E30F13" w:rsidRPr="006F6A73">
        <w:rPr>
          <w:lang w:val="fr-FR"/>
        </w:rPr>
        <w:instrText>HYPERLINK "C:\\Users\\Thomas Huet\\Desktop\\Documentation archéologique liée à la thèse\\Sites.docx" \l "Sit_Flatruet_art_NIR"</w:instrText>
      </w:r>
      <w:r>
        <w:rPr>
          <w:lang w:val="en-GB"/>
        </w:rPr>
      </w:r>
      <w:r>
        <w:rPr>
          <w:lang w:val="en-GB"/>
        </w:rPr>
        <w:fldChar w:fldCharType="separate"/>
      </w:r>
      <w:r w:rsidRPr="007319D7">
        <w:rPr>
          <w:rStyle w:val="Hyperlink"/>
          <w:lang w:val="fr-FR"/>
        </w:rPr>
        <w:t>NIR</w:t>
      </w:r>
      <w:r>
        <w:rPr>
          <w:lang w:val="en-GB"/>
        </w:rPr>
        <w:fldChar w:fldCharType="end"/>
      </w:r>
      <w:r w:rsidRPr="007319D7">
        <w:rPr>
          <w:lang w:val="fr-FR"/>
        </w:rPr>
        <w:t xml:space="preserve"> </w:t>
      </w:r>
      <w:bookmarkEnd w:id="5797"/>
      <w:r w:rsidRPr="007319D7">
        <w:rPr>
          <w:lang w:val="fr-FR"/>
        </w:rPr>
        <w:t>(BIB 3516)</w:t>
      </w:r>
    </w:p>
    <w:p w14:paraId="6BDAEB14" w14:textId="48794717" w:rsidR="007906D1" w:rsidRPr="007319D7" w:rsidRDefault="007906D1" w:rsidP="00110615">
      <w:pPr>
        <w:jc w:val="both"/>
        <w:rPr>
          <w:lang w:val="fr-FR"/>
        </w:rPr>
      </w:pPr>
    </w:p>
    <w:p w14:paraId="6FA91BB0" w14:textId="6B34AA96" w:rsidR="007906D1" w:rsidRDefault="007906D1" w:rsidP="00D034C6">
      <w:pPr>
        <w:pStyle w:val="Heading3"/>
      </w:pPr>
      <w:bookmarkStart w:id="5798" w:name="Sit_Flatruet_art_NIR"/>
      <w:r>
        <w:t>NIR</w:t>
      </w:r>
    </w:p>
    <w:bookmarkEnd w:id="5798"/>
    <w:p w14:paraId="714133F4" w14:textId="2CF29D3D" w:rsidR="007906D1" w:rsidRPr="00D034C6" w:rsidRDefault="00D034C6" w:rsidP="00110615">
      <w:pPr>
        <w:jc w:val="both"/>
        <w:rPr>
          <w:rStyle w:val="Hyperlink"/>
          <w:sz w:val="20"/>
          <w:lang w:val="fr-FR"/>
        </w:rPr>
      </w:pPr>
      <w:r w:rsidRPr="00D034C6">
        <w:fldChar w:fldCharType="begin"/>
      </w:r>
      <w:r w:rsidRPr="00D034C6">
        <w:rPr>
          <w:sz w:val="20"/>
          <w:lang w:val="fr-FR"/>
        </w:rPr>
        <w:instrText xml:space="preserve"> HYPERLINK "file:///C:\\Users\\Thomas%20Huet\\Desktop\\Documentation%20archéologique%20liée%20à%20la%20thèse\\Analyses%20Statistiques.docx" \l "PHY_ana_elt_tek_spectro_NIR" </w:instrText>
      </w:r>
      <w:r w:rsidRPr="00D034C6">
        <w:fldChar w:fldCharType="separate"/>
      </w:r>
      <w:r w:rsidRPr="00D034C6">
        <w:rPr>
          <w:rStyle w:val="Hyperlink"/>
          <w:sz w:val="20"/>
          <w:lang w:val="fr-FR"/>
        </w:rPr>
        <w:t>NIR</w:t>
      </w:r>
      <w:r w:rsidRPr="00D034C6">
        <w:rPr>
          <w:rStyle w:val="Hyperlink"/>
          <w:sz w:val="20"/>
          <w:lang w:val="fr-FR"/>
        </w:rPr>
        <w:fldChar w:fldCharType="end"/>
      </w:r>
    </w:p>
    <w:p w14:paraId="728708F2" w14:textId="77777777" w:rsidR="00D034C6" w:rsidRDefault="00D034C6" w:rsidP="00110615">
      <w:pPr>
        <w:jc w:val="both"/>
        <w:rPr>
          <w:lang w:val="en-GB"/>
        </w:rPr>
      </w:pPr>
    </w:p>
    <w:tbl>
      <w:tblPr>
        <w:tblStyle w:val="TableGrid"/>
        <w:tblW w:w="0" w:type="auto"/>
        <w:jc w:val="center"/>
        <w:tblLook w:val="04A0" w:firstRow="1" w:lastRow="0" w:firstColumn="1" w:lastColumn="0" w:noHBand="0" w:noVBand="1"/>
      </w:tblPr>
      <w:tblGrid>
        <w:gridCol w:w="1390"/>
        <w:gridCol w:w="1430"/>
        <w:gridCol w:w="4958"/>
      </w:tblGrid>
      <w:tr w:rsidR="00D034C6" w14:paraId="73CBC786" w14:textId="77777777" w:rsidTr="00377447">
        <w:trPr>
          <w:jc w:val="center"/>
        </w:trPr>
        <w:tc>
          <w:tcPr>
            <w:tcW w:w="1390" w:type="dxa"/>
          </w:tcPr>
          <w:p w14:paraId="02F1802E" w14:textId="042C18BC" w:rsidR="00D034C6" w:rsidRDefault="00D034C6" w:rsidP="00D034C6">
            <w:pPr>
              <w:jc w:val="both"/>
              <w:rPr>
                <w:lang w:val="en-GB"/>
              </w:rPr>
            </w:pPr>
            <w:r>
              <w:rPr>
                <w:lang w:val="en-GB"/>
              </w:rPr>
              <w:t>acquisition</w:t>
            </w:r>
          </w:p>
        </w:tc>
        <w:tc>
          <w:tcPr>
            <w:tcW w:w="1430" w:type="dxa"/>
          </w:tcPr>
          <w:p w14:paraId="4E8F87EC" w14:textId="1B60254D" w:rsidR="00D034C6" w:rsidRPr="007906D1" w:rsidRDefault="00A03C4D" w:rsidP="00D034C6">
            <w:pPr>
              <w:jc w:val="both"/>
              <w:rPr>
                <w:lang w:val="fr-FR"/>
              </w:rPr>
            </w:pPr>
            <w:r>
              <w:rPr>
                <w:lang w:val="fr-FR"/>
              </w:rPr>
              <w:t>appareil</w:t>
            </w:r>
          </w:p>
        </w:tc>
        <w:tc>
          <w:tcPr>
            <w:tcW w:w="4958" w:type="dxa"/>
          </w:tcPr>
          <w:p w14:paraId="05CF10FF" w14:textId="1E4C0451" w:rsidR="00D034C6" w:rsidRDefault="00A03C4D" w:rsidP="00D034C6">
            <w:pPr>
              <w:jc w:val="both"/>
              <w:rPr>
                <w:lang w:val="en-GB"/>
              </w:rPr>
            </w:pPr>
            <w:r w:rsidRPr="00A03C4D">
              <w:rPr>
                <w:lang w:val="en-GB"/>
              </w:rPr>
              <w:t>JDSU MicroNIR 1700</w:t>
            </w:r>
          </w:p>
        </w:tc>
      </w:tr>
      <w:tr w:rsidR="00A03C4D" w14:paraId="3C7C5F13" w14:textId="77777777" w:rsidTr="00377447">
        <w:trPr>
          <w:jc w:val="center"/>
        </w:trPr>
        <w:tc>
          <w:tcPr>
            <w:tcW w:w="1390" w:type="dxa"/>
          </w:tcPr>
          <w:p w14:paraId="363D934D" w14:textId="77777777" w:rsidR="00A03C4D" w:rsidRDefault="00A03C4D" w:rsidP="00D034C6">
            <w:pPr>
              <w:jc w:val="both"/>
              <w:rPr>
                <w:lang w:val="en-GB"/>
              </w:rPr>
            </w:pPr>
          </w:p>
        </w:tc>
        <w:tc>
          <w:tcPr>
            <w:tcW w:w="1430" w:type="dxa"/>
          </w:tcPr>
          <w:p w14:paraId="7348B1A2" w14:textId="4CE971C3" w:rsidR="00A03C4D" w:rsidRDefault="00A03C4D" w:rsidP="00D034C6">
            <w:pPr>
              <w:jc w:val="both"/>
              <w:rPr>
                <w:lang w:val="fr-FR"/>
              </w:rPr>
            </w:pPr>
            <w:r>
              <w:rPr>
                <w:lang w:val="fr-FR"/>
              </w:rPr>
              <w:t>detecteur</w:t>
            </w:r>
          </w:p>
        </w:tc>
        <w:tc>
          <w:tcPr>
            <w:tcW w:w="4958" w:type="dxa"/>
          </w:tcPr>
          <w:p w14:paraId="46D38AB0" w14:textId="63210F4E" w:rsidR="00A03C4D" w:rsidRPr="00A03C4D" w:rsidRDefault="00A03C4D" w:rsidP="00D034C6">
            <w:pPr>
              <w:jc w:val="both"/>
              <w:rPr>
                <w:lang w:val="en-GB"/>
              </w:rPr>
            </w:pPr>
            <w:r>
              <w:rPr>
                <w:lang w:val="en-GB"/>
              </w:rPr>
              <w:t>128 pixels array</w:t>
            </w:r>
          </w:p>
        </w:tc>
      </w:tr>
      <w:tr w:rsidR="00A03C4D" w14:paraId="5D1D30A4" w14:textId="77777777" w:rsidTr="00377447">
        <w:trPr>
          <w:jc w:val="center"/>
        </w:trPr>
        <w:tc>
          <w:tcPr>
            <w:tcW w:w="1390" w:type="dxa"/>
          </w:tcPr>
          <w:p w14:paraId="58883CA9" w14:textId="77777777" w:rsidR="00A03C4D" w:rsidRDefault="00A03C4D" w:rsidP="00A03C4D">
            <w:pPr>
              <w:jc w:val="both"/>
              <w:rPr>
                <w:lang w:val="en-GB"/>
              </w:rPr>
            </w:pPr>
          </w:p>
        </w:tc>
        <w:tc>
          <w:tcPr>
            <w:tcW w:w="1430" w:type="dxa"/>
          </w:tcPr>
          <w:p w14:paraId="7D8C0A04" w14:textId="1111AA30" w:rsidR="00A03C4D" w:rsidRPr="007906D1" w:rsidRDefault="00A03C4D" w:rsidP="00A03C4D">
            <w:pPr>
              <w:jc w:val="both"/>
              <w:rPr>
                <w:i/>
                <w:iCs/>
                <w:lang w:val="fr-FR"/>
              </w:rPr>
            </w:pPr>
            <w:r w:rsidRPr="007906D1">
              <w:rPr>
                <w:i/>
                <w:iCs/>
                <w:lang w:val="fr-FR"/>
              </w:rPr>
              <w:t>wavelength</w:t>
            </w:r>
          </w:p>
        </w:tc>
        <w:tc>
          <w:tcPr>
            <w:tcW w:w="4958" w:type="dxa"/>
          </w:tcPr>
          <w:p w14:paraId="00692781" w14:textId="6DBAA736" w:rsidR="00A03C4D" w:rsidRPr="007906D1" w:rsidRDefault="00A03C4D" w:rsidP="00A03C4D">
            <w:pPr>
              <w:jc w:val="both"/>
              <w:rPr>
                <w:lang w:val="fr-FR"/>
              </w:rPr>
            </w:pPr>
            <w:r w:rsidRPr="007906D1">
              <w:rPr>
                <w:lang w:val="fr-FR"/>
              </w:rPr>
              <w:t>908-1676</w:t>
            </w:r>
            <w:r>
              <w:rPr>
                <w:lang w:val="fr-FR"/>
              </w:rPr>
              <w:t xml:space="preserve"> </w:t>
            </w:r>
            <w:r w:rsidRPr="007906D1">
              <w:rPr>
                <w:lang w:val="fr-FR"/>
              </w:rPr>
              <w:t>nm</w:t>
            </w:r>
          </w:p>
        </w:tc>
      </w:tr>
      <w:tr w:rsidR="00A03C4D" w14:paraId="43CDDF09" w14:textId="77777777" w:rsidTr="00377447">
        <w:trPr>
          <w:jc w:val="center"/>
        </w:trPr>
        <w:tc>
          <w:tcPr>
            <w:tcW w:w="1390" w:type="dxa"/>
          </w:tcPr>
          <w:p w14:paraId="796194C0" w14:textId="77777777" w:rsidR="00A03C4D" w:rsidRDefault="00A03C4D" w:rsidP="00A03C4D">
            <w:pPr>
              <w:jc w:val="both"/>
              <w:rPr>
                <w:lang w:val="en-GB"/>
              </w:rPr>
            </w:pPr>
          </w:p>
        </w:tc>
        <w:tc>
          <w:tcPr>
            <w:tcW w:w="1430" w:type="dxa"/>
          </w:tcPr>
          <w:p w14:paraId="2F947DD1" w14:textId="74932695" w:rsidR="00A03C4D" w:rsidRPr="00A03C4D" w:rsidRDefault="00000000" w:rsidP="00A03C4D">
            <w:pPr>
              <w:jc w:val="both"/>
              <w:rPr>
                <w:lang w:val="fr-FR"/>
              </w:rPr>
            </w:pPr>
            <w:hyperlink r:id="rId14550" w:anchor="Photographie_Objectif_FOV" w:history="1">
              <w:r w:rsidR="00A03C4D" w:rsidRPr="00A03C4D">
                <w:rPr>
                  <w:rStyle w:val="Hyperlink"/>
                  <w:lang w:val="fr-FR"/>
                </w:rPr>
                <w:t>FOV</w:t>
              </w:r>
            </w:hyperlink>
          </w:p>
        </w:tc>
        <w:tc>
          <w:tcPr>
            <w:tcW w:w="4958" w:type="dxa"/>
          </w:tcPr>
          <w:p w14:paraId="6EAB7C56" w14:textId="467D1579" w:rsidR="00A03C4D" w:rsidRPr="007906D1" w:rsidRDefault="00A03C4D" w:rsidP="00A03C4D">
            <w:pPr>
              <w:jc w:val="both"/>
              <w:rPr>
                <w:lang w:val="fr-FR"/>
              </w:rPr>
            </w:pPr>
            <w:r>
              <w:rPr>
                <w:lang w:val="fr-FR"/>
              </w:rPr>
              <w:t>4 x 5 mm</w:t>
            </w:r>
          </w:p>
        </w:tc>
      </w:tr>
      <w:tr w:rsidR="00A03C4D" w14:paraId="037E7587" w14:textId="77777777" w:rsidTr="00377447">
        <w:trPr>
          <w:jc w:val="center"/>
        </w:trPr>
        <w:tc>
          <w:tcPr>
            <w:tcW w:w="1390" w:type="dxa"/>
          </w:tcPr>
          <w:p w14:paraId="6BB25C0D" w14:textId="23076310" w:rsidR="00A03C4D" w:rsidRDefault="00A03C4D" w:rsidP="00A03C4D">
            <w:pPr>
              <w:jc w:val="both"/>
              <w:rPr>
                <w:lang w:val="en-GB"/>
              </w:rPr>
            </w:pPr>
            <w:r>
              <w:rPr>
                <w:lang w:val="en-GB"/>
              </w:rPr>
              <w:t>échantillon</w:t>
            </w:r>
          </w:p>
        </w:tc>
        <w:tc>
          <w:tcPr>
            <w:tcW w:w="1430" w:type="dxa"/>
          </w:tcPr>
          <w:p w14:paraId="02FBC9C4" w14:textId="3706107D" w:rsidR="00A03C4D" w:rsidRPr="007906D1" w:rsidRDefault="00A03C4D" w:rsidP="00A03C4D">
            <w:pPr>
              <w:jc w:val="both"/>
              <w:rPr>
                <w:lang w:val="fr-FR"/>
              </w:rPr>
            </w:pPr>
            <w:r>
              <w:rPr>
                <w:lang w:val="en-GB"/>
              </w:rPr>
              <w:t>nb spectres</w:t>
            </w:r>
          </w:p>
        </w:tc>
        <w:tc>
          <w:tcPr>
            <w:tcW w:w="4958" w:type="dxa"/>
          </w:tcPr>
          <w:p w14:paraId="34823D82" w14:textId="735E47F7" w:rsidR="00A03C4D" w:rsidRDefault="00A03C4D" w:rsidP="00A03C4D">
            <w:pPr>
              <w:jc w:val="both"/>
              <w:rPr>
                <w:lang w:val="en-GB"/>
              </w:rPr>
            </w:pPr>
            <w:r w:rsidRPr="007906D1">
              <w:rPr>
                <w:lang w:val="fr-FR"/>
              </w:rPr>
              <w:t>479</w:t>
            </w:r>
            <w:r>
              <w:rPr>
                <w:lang w:val="fr-FR"/>
              </w:rPr>
              <w:t xml:space="preserve"> (427 peintures + 52 fond </w:t>
            </w:r>
            <w:r w:rsidRPr="007906D1">
              <w:rPr>
                <w:lang w:val="fr-FR"/>
              </w:rPr>
              <w:t>lithologique local</w:t>
            </w:r>
            <w:r>
              <w:rPr>
                <w:lang w:val="fr-FR"/>
              </w:rPr>
              <w:t>)</w:t>
            </w:r>
          </w:p>
        </w:tc>
      </w:tr>
      <w:tr w:rsidR="00A03C4D" w:rsidRPr="008E0C3C" w14:paraId="762A42D0" w14:textId="77777777" w:rsidTr="00377447">
        <w:trPr>
          <w:jc w:val="center"/>
        </w:trPr>
        <w:tc>
          <w:tcPr>
            <w:tcW w:w="1390" w:type="dxa"/>
          </w:tcPr>
          <w:p w14:paraId="256F7298" w14:textId="6C81A5C0" w:rsidR="00A03C4D" w:rsidRDefault="00A03C4D" w:rsidP="00A03C4D">
            <w:pPr>
              <w:jc w:val="both"/>
              <w:rPr>
                <w:lang w:val="en-GB"/>
              </w:rPr>
            </w:pPr>
            <w:r>
              <w:rPr>
                <w:lang w:val="en-GB"/>
              </w:rPr>
              <w:t>traitement</w:t>
            </w:r>
          </w:p>
        </w:tc>
        <w:tc>
          <w:tcPr>
            <w:tcW w:w="1430" w:type="dxa"/>
          </w:tcPr>
          <w:p w14:paraId="6BACAED0" w14:textId="43312A0B" w:rsidR="00A03C4D" w:rsidRDefault="00A03C4D" w:rsidP="00A03C4D">
            <w:pPr>
              <w:jc w:val="both"/>
              <w:rPr>
                <w:lang w:val="en-GB"/>
              </w:rPr>
            </w:pPr>
            <w:r>
              <w:rPr>
                <w:lang w:val="en-GB"/>
              </w:rPr>
              <w:t>ACP</w:t>
            </w:r>
          </w:p>
        </w:tc>
        <w:tc>
          <w:tcPr>
            <w:tcW w:w="4958" w:type="dxa"/>
          </w:tcPr>
          <w:p w14:paraId="3F8BEDB0" w14:textId="43BAC1CB" w:rsidR="00A03C4D" w:rsidRPr="00A03C4D" w:rsidRDefault="00A03C4D" w:rsidP="00A03C4D">
            <w:pPr>
              <w:jc w:val="both"/>
              <w:rPr>
                <w:lang w:val="fr-FR"/>
              </w:rPr>
            </w:pPr>
            <w:r>
              <w:rPr>
                <w:lang w:val="fr-FR"/>
              </w:rPr>
              <w:t xml:space="preserve">4 premières </w:t>
            </w:r>
            <w:r w:rsidRPr="007906D1">
              <w:rPr>
                <w:lang w:val="fr-FR"/>
              </w:rPr>
              <w:t>composantes</w:t>
            </w:r>
            <w:r>
              <w:rPr>
                <w:lang w:val="fr-FR"/>
              </w:rPr>
              <w:t xml:space="preserve">: </w:t>
            </w:r>
            <w:r w:rsidRPr="007906D1">
              <w:rPr>
                <w:lang w:val="fr-FR"/>
              </w:rPr>
              <w:t>98,5 % (PC1), 1,4 % (PC2), 0,06 % (PC3) et 0,04 % (PC4)</w:t>
            </w:r>
          </w:p>
        </w:tc>
      </w:tr>
      <w:tr w:rsidR="00A03C4D" w:rsidRPr="00A03C4D" w14:paraId="0BB5AC5B" w14:textId="77777777" w:rsidTr="00377447">
        <w:trPr>
          <w:jc w:val="center"/>
        </w:trPr>
        <w:tc>
          <w:tcPr>
            <w:tcW w:w="1390" w:type="dxa"/>
          </w:tcPr>
          <w:p w14:paraId="488DD7A5" w14:textId="77777777" w:rsidR="00A03C4D" w:rsidRPr="007319D7" w:rsidRDefault="00A03C4D" w:rsidP="00A03C4D">
            <w:pPr>
              <w:jc w:val="both"/>
              <w:rPr>
                <w:lang w:val="fr-FR"/>
              </w:rPr>
            </w:pPr>
          </w:p>
        </w:tc>
        <w:tc>
          <w:tcPr>
            <w:tcW w:w="1430" w:type="dxa"/>
          </w:tcPr>
          <w:p w14:paraId="0496C1AB" w14:textId="6EB41D8E" w:rsidR="00A03C4D" w:rsidRDefault="00A03C4D" w:rsidP="00A03C4D">
            <w:pPr>
              <w:jc w:val="both"/>
              <w:rPr>
                <w:lang w:val="en-GB"/>
              </w:rPr>
            </w:pPr>
            <w:r>
              <w:rPr>
                <w:lang w:val="en-GB"/>
              </w:rPr>
              <w:t>PLS-DA</w:t>
            </w:r>
          </w:p>
        </w:tc>
        <w:tc>
          <w:tcPr>
            <w:tcW w:w="4958" w:type="dxa"/>
          </w:tcPr>
          <w:p w14:paraId="26905FBD" w14:textId="77777777" w:rsidR="00A03C4D" w:rsidRDefault="00A03C4D" w:rsidP="00A03C4D">
            <w:pPr>
              <w:jc w:val="both"/>
              <w:rPr>
                <w:lang w:val="fr-FR"/>
              </w:rPr>
            </w:pPr>
          </w:p>
        </w:tc>
      </w:tr>
      <w:tr w:rsidR="00A0611F" w:rsidRPr="00A03C4D" w14:paraId="546F9147" w14:textId="77777777" w:rsidTr="00377447">
        <w:trPr>
          <w:jc w:val="center"/>
        </w:trPr>
        <w:tc>
          <w:tcPr>
            <w:tcW w:w="1390" w:type="dxa"/>
          </w:tcPr>
          <w:p w14:paraId="5F791701" w14:textId="77777777" w:rsidR="00A0611F" w:rsidRDefault="00A0611F" w:rsidP="00A03C4D">
            <w:pPr>
              <w:jc w:val="both"/>
              <w:rPr>
                <w:lang w:val="en-GB"/>
              </w:rPr>
            </w:pPr>
          </w:p>
        </w:tc>
        <w:tc>
          <w:tcPr>
            <w:tcW w:w="1430" w:type="dxa"/>
          </w:tcPr>
          <w:p w14:paraId="4374737B" w14:textId="38778FC2" w:rsidR="00A0611F" w:rsidRDefault="00A0611F" w:rsidP="00A03C4D">
            <w:pPr>
              <w:jc w:val="both"/>
              <w:rPr>
                <w:lang w:val="en-GB"/>
              </w:rPr>
            </w:pPr>
            <w:r>
              <w:rPr>
                <w:lang w:val="en-GB"/>
              </w:rPr>
              <w:t>SIMCA</w:t>
            </w:r>
          </w:p>
        </w:tc>
        <w:tc>
          <w:tcPr>
            <w:tcW w:w="4958" w:type="dxa"/>
          </w:tcPr>
          <w:p w14:paraId="657F01A9" w14:textId="77777777" w:rsidR="00A0611F" w:rsidRDefault="00A0611F" w:rsidP="00A03C4D">
            <w:pPr>
              <w:jc w:val="both"/>
              <w:rPr>
                <w:lang w:val="fr-FR"/>
              </w:rPr>
            </w:pPr>
          </w:p>
        </w:tc>
      </w:tr>
      <w:tr w:rsidR="005F1B0D" w:rsidRPr="00A03C4D" w14:paraId="5123DFE8" w14:textId="77777777" w:rsidTr="00377447">
        <w:trPr>
          <w:jc w:val="center"/>
        </w:trPr>
        <w:tc>
          <w:tcPr>
            <w:tcW w:w="1390" w:type="dxa"/>
          </w:tcPr>
          <w:p w14:paraId="2179F873" w14:textId="77777777" w:rsidR="005F1B0D" w:rsidRDefault="005F1B0D" w:rsidP="00A03C4D">
            <w:pPr>
              <w:jc w:val="both"/>
              <w:rPr>
                <w:lang w:val="en-GB"/>
              </w:rPr>
            </w:pPr>
          </w:p>
        </w:tc>
        <w:tc>
          <w:tcPr>
            <w:tcW w:w="1430" w:type="dxa"/>
          </w:tcPr>
          <w:p w14:paraId="5F3D1E8E" w14:textId="3D98B015" w:rsidR="005F1B0D" w:rsidRDefault="005F1B0D" w:rsidP="00A03C4D">
            <w:pPr>
              <w:jc w:val="both"/>
              <w:rPr>
                <w:lang w:val="en-GB"/>
              </w:rPr>
            </w:pPr>
            <w:r>
              <w:rPr>
                <w:lang w:val="en-GB"/>
              </w:rPr>
              <w:t>MSC</w:t>
            </w:r>
          </w:p>
        </w:tc>
        <w:tc>
          <w:tcPr>
            <w:tcW w:w="4958" w:type="dxa"/>
          </w:tcPr>
          <w:p w14:paraId="46CA1211" w14:textId="77777777" w:rsidR="005F1B0D" w:rsidRDefault="005F1B0D" w:rsidP="00A03C4D">
            <w:pPr>
              <w:jc w:val="both"/>
              <w:rPr>
                <w:lang w:val="fr-FR"/>
              </w:rPr>
            </w:pPr>
          </w:p>
        </w:tc>
      </w:tr>
      <w:tr w:rsidR="005F1B0D" w:rsidRPr="00A03C4D" w14:paraId="3374C828" w14:textId="77777777" w:rsidTr="00377447">
        <w:trPr>
          <w:jc w:val="center"/>
        </w:trPr>
        <w:tc>
          <w:tcPr>
            <w:tcW w:w="1390" w:type="dxa"/>
          </w:tcPr>
          <w:p w14:paraId="34C9DF45" w14:textId="77777777" w:rsidR="005F1B0D" w:rsidRDefault="005F1B0D" w:rsidP="00A03C4D">
            <w:pPr>
              <w:jc w:val="both"/>
              <w:rPr>
                <w:lang w:val="en-GB"/>
              </w:rPr>
            </w:pPr>
          </w:p>
        </w:tc>
        <w:tc>
          <w:tcPr>
            <w:tcW w:w="1430" w:type="dxa"/>
          </w:tcPr>
          <w:p w14:paraId="3F871868" w14:textId="5CBB781F" w:rsidR="005F1B0D" w:rsidRDefault="005F1B0D" w:rsidP="00A03C4D">
            <w:pPr>
              <w:jc w:val="both"/>
              <w:rPr>
                <w:lang w:val="en-GB"/>
              </w:rPr>
            </w:pPr>
            <w:r>
              <w:rPr>
                <w:lang w:val="en-GB"/>
              </w:rPr>
              <w:t>...</w:t>
            </w:r>
          </w:p>
        </w:tc>
        <w:tc>
          <w:tcPr>
            <w:tcW w:w="4958" w:type="dxa"/>
          </w:tcPr>
          <w:p w14:paraId="3CC02C6B" w14:textId="77777777" w:rsidR="005F1B0D" w:rsidRDefault="005F1B0D" w:rsidP="00A03C4D">
            <w:pPr>
              <w:jc w:val="both"/>
              <w:rPr>
                <w:lang w:val="fr-FR"/>
              </w:rPr>
            </w:pPr>
          </w:p>
        </w:tc>
      </w:tr>
    </w:tbl>
    <w:p w14:paraId="7B0EEFDA" w14:textId="75C468CE" w:rsidR="007906D1" w:rsidRDefault="0013327E" w:rsidP="007906D1">
      <w:pPr>
        <w:jc w:val="both"/>
        <w:rPr>
          <w:lang w:val="en-GB"/>
        </w:rPr>
      </w:pPr>
      <w:r>
        <w:rPr>
          <w:lang w:val="en-GB"/>
        </w:rPr>
        <w:t>(BIB 3516)</w:t>
      </w:r>
    </w:p>
    <w:p w14:paraId="62DE9B7C" w14:textId="77777777" w:rsidR="002B49F2" w:rsidRDefault="002B49F2" w:rsidP="007906D1">
      <w:pPr>
        <w:jc w:val="both"/>
        <w:rPr>
          <w:lang w:val="en-GB"/>
        </w:rPr>
      </w:pPr>
    </w:p>
    <w:p w14:paraId="3F0794EC" w14:textId="2D852F30" w:rsidR="002B49F2" w:rsidRDefault="002B49F2" w:rsidP="002B49F2">
      <w:pPr>
        <w:pStyle w:val="Heading1"/>
      </w:pPr>
      <w:r>
        <w:t>GREAT ZIMBABWE</w:t>
      </w:r>
    </w:p>
    <w:p w14:paraId="0663D136" w14:textId="77777777" w:rsidR="002B49F2" w:rsidRDefault="002B49F2" w:rsidP="007906D1">
      <w:pPr>
        <w:jc w:val="both"/>
        <w:rPr>
          <w:lang w:val="en-GB"/>
        </w:rPr>
      </w:pPr>
    </w:p>
    <w:p w14:paraId="2D01BBAB" w14:textId="29F975AE" w:rsidR="002B49F2" w:rsidRPr="00C41469" w:rsidRDefault="002B49F2" w:rsidP="007906D1">
      <w:pPr>
        <w:jc w:val="both"/>
        <w:rPr>
          <w:lang w:val="fr-FR"/>
        </w:rPr>
      </w:pPr>
      <w:r w:rsidRPr="00C41469">
        <w:rPr>
          <w:lang w:val="fr-FR"/>
        </w:rPr>
        <w:t>Zimbabwe. LE site le plus monumental.</w:t>
      </w:r>
    </w:p>
    <w:p w14:paraId="0D93F7FA" w14:textId="77777777" w:rsidR="002B49F2" w:rsidRPr="00C41469" w:rsidRDefault="002B49F2" w:rsidP="007906D1">
      <w:pPr>
        <w:jc w:val="both"/>
        <w:rPr>
          <w:lang w:val="fr-FR"/>
        </w:rPr>
      </w:pPr>
    </w:p>
    <w:p w14:paraId="1E96C077" w14:textId="42D70AC8" w:rsidR="002B49F2" w:rsidRDefault="002B49F2" w:rsidP="002B49F2">
      <w:pPr>
        <w:pStyle w:val="Heading1"/>
      </w:pPr>
      <w:r>
        <w:t>KHAMI</w:t>
      </w:r>
    </w:p>
    <w:p w14:paraId="7BC62DD1" w14:textId="77777777" w:rsidR="002B49F2" w:rsidRPr="00C41469" w:rsidRDefault="002B49F2" w:rsidP="007906D1">
      <w:pPr>
        <w:jc w:val="both"/>
        <w:rPr>
          <w:lang w:val="fr-FR"/>
        </w:rPr>
      </w:pPr>
    </w:p>
    <w:p w14:paraId="0F07712D" w14:textId="77777777" w:rsidR="002B49F2" w:rsidRPr="00C41469" w:rsidRDefault="002B49F2" w:rsidP="002B49F2">
      <w:pPr>
        <w:jc w:val="both"/>
        <w:rPr>
          <w:lang w:val="fr-FR"/>
        </w:rPr>
      </w:pPr>
      <w:r w:rsidRPr="00C41469">
        <w:rPr>
          <w:lang w:val="fr-FR"/>
        </w:rPr>
        <w:t>Zimbabwe</w:t>
      </w:r>
    </w:p>
    <w:p w14:paraId="208E52B3" w14:textId="77777777" w:rsidR="002B49F2" w:rsidRDefault="002B49F2" w:rsidP="007906D1">
      <w:pPr>
        <w:jc w:val="both"/>
        <w:rPr>
          <w:lang w:val="fr-FR"/>
        </w:rPr>
      </w:pPr>
    </w:p>
    <w:p w14:paraId="51107CC5" w14:textId="43A030B7" w:rsidR="0056130B" w:rsidRDefault="0056130B" w:rsidP="0056130B">
      <w:pPr>
        <w:pStyle w:val="Heading1"/>
      </w:pPr>
      <w:r>
        <w:t>JENNE-JENO</w:t>
      </w:r>
    </w:p>
    <w:p w14:paraId="1F543977" w14:textId="77777777" w:rsidR="0056130B" w:rsidRDefault="0056130B" w:rsidP="007906D1">
      <w:pPr>
        <w:jc w:val="both"/>
        <w:rPr>
          <w:lang w:val="fr-FR"/>
        </w:rPr>
      </w:pPr>
    </w:p>
    <w:p w14:paraId="4B999AF1" w14:textId="49BBF41E" w:rsidR="0056130B" w:rsidRDefault="0056130B" w:rsidP="007906D1">
      <w:pPr>
        <w:jc w:val="both"/>
        <w:rPr>
          <w:lang w:val="fr-FR"/>
        </w:rPr>
      </w:pPr>
      <w:r>
        <w:rPr>
          <w:lang w:val="fr-FR"/>
        </w:rPr>
        <w:t>Mali. Plus ancienne ville d'Afrique sub-shaharienne, vers 250 BC. "Hub" commercial des routes caravanières (ChatGPT)</w:t>
      </w:r>
    </w:p>
    <w:p w14:paraId="3836C515" w14:textId="77777777" w:rsidR="0056130B" w:rsidRDefault="0056130B" w:rsidP="007906D1">
      <w:pPr>
        <w:jc w:val="both"/>
        <w:rPr>
          <w:lang w:val="fr-FR"/>
        </w:rPr>
      </w:pPr>
    </w:p>
    <w:p w14:paraId="5B2C14EE" w14:textId="7F939423" w:rsidR="0056130B" w:rsidRDefault="0056130B" w:rsidP="0056130B">
      <w:pPr>
        <w:pStyle w:val="Heading1"/>
      </w:pPr>
      <w:r>
        <w:t>IFE</w:t>
      </w:r>
    </w:p>
    <w:p w14:paraId="30C047C6" w14:textId="77777777" w:rsidR="0056130B" w:rsidRDefault="0056130B" w:rsidP="007906D1">
      <w:pPr>
        <w:jc w:val="both"/>
        <w:rPr>
          <w:lang w:val="fr-FR"/>
        </w:rPr>
      </w:pPr>
    </w:p>
    <w:p w14:paraId="7DF404C7" w14:textId="4D4A4F8E" w:rsidR="0056130B" w:rsidRDefault="0056130B" w:rsidP="007906D1">
      <w:pPr>
        <w:jc w:val="both"/>
        <w:rPr>
          <w:lang w:val="fr-FR"/>
        </w:rPr>
      </w:pPr>
      <w:r>
        <w:rPr>
          <w:lang w:val="fr-FR"/>
        </w:rPr>
        <w:t>Nigeria, culture Yoruba. Ville majeur du 11</w:t>
      </w:r>
      <w:r w:rsidRPr="0056130B">
        <w:rPr>
          <w:vertAlign w:val="superscript"/>
          <w:lang w:val="fr-FR"/>
        </w:rPr>
        <w:t>e</w:t>
      </w:r>
      <w:r>
        <w:rPr>
          <w:lang w:val="fr-FR"/>
        </w:rPr>
        <w:t xml:space="preserve"> s. AD (ChatGPT)</w:t>
      </w:r>
    </w:p>
    <w:p w14:paraId="5513D67A" w14:textId="77777777" w:rsidR="0056130B" w:rsidRDefault="0056130B" w:rsidP="007906D1">
      <w:pPr>
        <w:jc w:val="both"/>
        <w:rPr>
          <w:lang w:val="fr-FR"/>
        </w:rPr>
      </w:pPr>
    </w:p>
    <w:p w14:paraId="5C17AB4D" w14:textId="533C3E6B" w:rsidR="0056130B" w:rsidRDefault="0056130B" w:rsidP="0056130B">
      <w:pPr>
        <w:pStyle w:val="Heading1"/>
      </w:pPr>
      <w:r>
        <w:t>OYO</w:t>
      </w:r>
    </w:p>
    <w:p w14:paraId="4104D31C" w14:textId="77777777" w:rsidR="0056130B" w:rsidRDefault="0056130B" w:rsidP="007906D1">
      <w:pPr>
        <w:jc w:val="both"/>
        <w:rPr>
          <w:lang w:val="fr-FR"/>
        </w:rPr>
      </w:pPr>
    </w:p>
    <w:p w14:paraId="76D03C43" w14:textId="36DADE3E" w:rsidR="0056130B" w:rsidRDefault="0056130B" w:rsidP="0056130B">
      <w:pPr>
        <w:jc w:val="both"/>
        <w:rPr>
          <w:lang w:val="fr-FR"/>
        </w:rPr>
      </w:pPr>
      <w:r>
        <w:rPr>
          <w:lang w:val="fr-FR"/>
        </w:rPr>
        <w:t>Nigeria, culture Yoruba. Capitale de l'empire Oyo. Plus tardive qu'Ife de quelques siècles (ChatGPT)</w:t>
      </w:r>
    </w:p>
    <w:p w14:paraId="02D4FF23" w14:textId="77777777" w:rsidR="0056130B" w:rsidRDefault="0056130B" w:rsidP="0056130B">
      <w:pPr>
        <w:jc w:val="both"/>
        <w:rPr>
          <w:lang w:val="fr-FR"/>
        </w:rPr>
      </w:pPr>
    </w:p>
    <w:p w14:paraId="54E1CC07" w14:textId="572A1859" w:rsidR="0056130B" w:rsidRDefault="0056130B" w:rsidP="0056130B">
      <w:pPr>
        <w:pStyle w:val="Heading1"/>
      </w:pPr>
      <w:r>
        <w:t>KILWA</w:t>
      </w:r>
    </w:p>
    <w:p w14:paraId="45477174" w14:textId="35482DC8" w:rsidR="0056130B" w:rsidRPr="0056130B" w:rsidRDefault="0056130B" w:rsidP="0056130B">
      <w:pPr>
        <w:jc w:val="both"/>
        <w:rPr>
          <w:sz w:val="20"/>
          <w:lang w:val="fr-FR"/>
        </w:rPr>
      </w:pPr>
      <w:r w:rsidRPr="0056130B">
        <w:rPr>
          <w:sz w:val="20"/>
          <w:lang w:val="fr-FR"/>
        </w:rPr>
        <w:t>Kilwa Kisiwani</w:t>
      </w:r>
    </w:p>
    <w:p w14:paraId="7003CB51" w14:textId="77777777" w:rsidR="0056130B" w:rsidRDefault="0056130B" w:rsidP="0056130B">
      <w:pPr>
        <w:jc w:val="both"/>
        <w:rPr>
          <w:lang w:val="fr-FR"/>
        </w:rPr>
      </w:pPr>
    </w:p>
    <w:p w14:paraId="65D626F2" w14:textId="681AABBD" w:rsidR="0056130B" w:rsidRDefault="0056130B" w:rsidP="0056130B">
      <w:pPr>
        <w:jc w:val="both"/>
        <w:rPr>
          <w:lang w:val="fr-FR"/>
        </w:rPr>
      </w:pPr>
      <w:r>
        <w:rPr>
          <w:lang w:val="fr-FR"/>
        </w:rPr>
        <w:t xml:space="preserve">Afrique de l'Est. Ville côtière, cote du Swahili. Important </w:t>
      </w:r>
      <w:r w:rsidRPr="0056130B">
        <w:rPr>
          <w:i/>
          <w:iCs/>
          <w:lang w:val="fr-FR"/>
        </w:rPr>
        <w:t>trading post</w:t>
      </w:r>
      <w:r>
        <w:rPr>
          <w:lang w:val="fr-FR"/>
        </w:rPr>
        <w:t xml:space="preserve"> du 9</w:t>
      </w:r>
      <w:r w:rsidRPr="0056130B">
        <w:rPr>
          <w:vertAlign w:val="superscript"/>
          <w:lang w:val="fr-FR"/>
        </w:rPr>
        <w:t>e</w:t>
      </w:r>
      <w:r>
        <w:rPr>
          <w:lang w:val="fr-FR"/>
        </w:rPr>
        <w:t xml:space="preserve"> s. au 19</w:t>
      </w:r>
      <w:r w:rsidRPr="0056130B">
        <w:rPr>
          <w:vertAlign w:val="superscript"/>
          <w:lang w:val="fr-FR"/>
        </w:rPr>
        <w:t>e</w:t>
      </w:r>
      <w:r>
        <w:rPr>
          <w:lang w:val="fr-FR"/>
        </w:rPr>
        <w:t xml:space="preserve"> s. AD (ChatGPT)</w:t>
      </w:r>
    </w:p>
    <w:p w14:paraId="1BC5D165" w14:textId="77777777" w:rsidR="0056130B" w:rsidRDefault="0056130B" w:rsidP="0056130B">
      <w:pPr>
        <w:jc w:val="both"/>
        <w:rPr>
          <w:lang w:val="fr-FR"/>
        </w:rPr>
      </w:pPr>
    </w:p>
    <w:p w14:paraId="5E589CE1" w14:textId="3B32EEF6" w:rsidR="0056130B" w:rsidRDefault="0056130B" w:rsidP="0056130B">
      <w:pPr>
        <w:pStyle w:val="Heading1"/>
      </w:pPr>
      <w:r>
        <w:t>MAPUNGUBWE</w:t>
      </w:r>
    </w:p>
    <w:p w14:paraId="04D5D25C" w14:textId="77777777" w:rsidR="0056130B" w:rsidRDefault="0056130B" w:rsidP="0056130B">
      <w:pPr>
        <w:jc w:val="both"/>
        <w:rPr>
          <w:lang w:val="fr-FR"/>
        </w:rPr>
      </w:pPr>
    </w:p>
    <w:p w14:paraId="385BB4A4" w14:textId="4DADA47B" w:rsidR="0056130B" w:rsidRDefault="0056130B" w:rsidP="0056130B">
      <w:pPr>
        <w:jc w:val="both"/>
        <w:rPr>
          <w:lang w:val="fr-FR"/>
        </w:rPr>
      </w:pPr>
      <w:r>
        <w:rPr>
          <w:lang w:val="fr-FR"/>
        </w:rPr>
        <w:lastRenderedPageBreak/>
        <w:t>Afrique du Sud. Capital d'un royaume qui s'épanoui entre 1075 et 1220 AD (ChatGPT)</w:t>
      </w:r>
    </w:p>
    <w:p w14:paraId="02830129" w14:textId="77777777" w:rsidR="0056130B" w:rsidRPr="004C3198" w:rsidRDefault="0056130B" w:rsidP="007906D1">
      <w:pPr>
        <w:jc w:val="both"/>
        <w:rPr>
          <w:lang w:val="fr-FR"/>
        </w:rPr>
      </w:pPr>
    </w:p>
    <w:sectPr w:rsidR="0056130B" w:rsidRPr="004C3198" w:rsidSect="00777ADC">
      <w:pgSz w:w="11906" w:h="16838"/>
      <w:pgMar w:top="1417" w:right="1152" w:bottom="1417" w:left="1152"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CA4F14B" w14:textId="77777777" w:rsidR="00C821E6" w:rsidRDefault="00C821E6">
      <w:r>
        <w:separator/>
      </w:r>
    </w:p>
  </w:endnote>
  <w:endnote w:type="continuationSeparator" w:id="0">
    <w:p w14:paraId="28BCD0C3" w14:textId="77777777" w:rsidR="00C821E6" w:rsidRDefault="00C821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Roman">
    <w:altName w:val="MS Mincho"/>
    <w:panose1 w:val="00000000000000000000"/>
    <w:charset w:val="00"/>
    <w:family w:val="roman"/>
    <w:notTrueType/>
    <w:pitch w:val="default"/>
    <w:sig w:usb0="00000003" w:usb1="08070000" w:usb2="00000010" w:usb3="00000000" w:csb0="0002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Times">
    <w:panose1 w:val="02020603050405020304"/>
    <w:charset w:val="00"/>
    <w:family w:val="roman"/>
    <w:pitch w:val="variable"/>
    <w:sig w:usb0="E0002AFF" w:usb1="C0007841" w:usb2="00000009" w:usb3="00000000" w:csb0="000001FF" w:csb1="00000000"/>
  </w:font>
  <w:font w:name="AGaramond-Regular">
    <w:altName w:val="Cambria"/>
    <w:panose1 w:val="00000000000000000000"/>
    <w:charset w:val="00"/>
    <w:family w:val="roman"/>
    <w:notTrueType/>
    <w:pitch w:val="default"/>
    <w:sig w:usb0="00000003" w:usb1="00000000" w:usb2="00000000" w:usb3="00000000" w:csb0="00000001" w:csb1="00000000"/>
  </w:font>
  <w:font w:name="AdvOT82c4f4c4">
    <w:altName w:val="Calibri"/>
    <w:panose1 w:val="00000000000000000000"/>
    <w:charset w:val="00"/>
    <w:family w:val="swiss"/>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TimesNewRomanPSMT">
    <w:altName w:val="Times New Roman"/>
    <w:panose1 w:val="00000000000000000000"/>
    <w:charset w:val="00"/>
    <w:family w:val="roman"/>
    <w:notTrueType/>
    <w:pitch w:val="default"/>
    <w:sig w:usb0="00000000" w:usb1="08070000" w:usb2="00000010" w:usb3="00000000" w:csb0="00020001" w:csb1="00000000"/>
  </w:font>
  <w:font w:name="SymbolMT">
    <w:altName w:val="Calibri"/>
    <w:panose1 w:val="00000000000000000000"/>
    <w:charset w:val="00"/>
    <w:family w:val="roman"/>
    <w:notTrueType/>
    <w:pitch w:val="default"/>
  </w:font>
  <w:font w:name="Code2000">
    <w:altName w:val="MS Mincho"/>
    <w:panose1 w:val="00000000000000000000"/>
    <w:charset w:val="80"/>
    <w:family w:val="auto"/>
    <w:notTrueType/>
    <w:pitch w:val="default"/>
    <w:sig w:usb0="00002A87" w:usb1="08070000" w:usb2="00000010" w:usb3="00000000" w:csb0="000201FF" w:csb1="00000000"/>
  </w:font>
  <w:font w:name="Calibri">
    <w:panose1 w:val="020F0502020204030204"/>
    <w:charset w:val="00"/>
    <w:family w:val="swiss"/>
    <w:pitch w:val="variable"/>
    <w:sig w:usb0="E4002EFF" w:usb1="C200247B" w:usb2="00000009" w:usb3="00000000" w:csb0="000001FF" w:csb1="00000000"/>
  </w:font>
  <w:font w:name="GaramondPremrPro">
    <w:altName w:val="Cambria"/>
    <w:panose1 w:val="00000000000000000000"/>
    <w:charset w:val="00"/>
    <w:family w:val="roman"/>
    <w:notTrueType/>
    <w:pitch w:val="default"/>
    <w:sig w:usb0="00000003" w:usb1="00000000" w:usb2="00000000" w:usb3="00000000" w:csb0="00000001" w:csb1="00000000"/>
  </w:font>
  <w:font w:name="AdvPSAG-B">
    <w:altName w:val="MS Mincho"/>
    <w:panose1 w:val="00000000000000000000"/>
    <w:charset w:val="80"/>
    <w:family w:val="auto"/>
    <w:notTrueType/>
    <w:pitch w:val="default"/>
    <w:sig w:usb0="00000001" w:usb1="08070000" w:usb2="00000010" w:usb3="00000000" w:csb0="00020000" w:csb1="00000000"/>
  </w:font>
  <w:font w:name="ArnoPro-Regular">
    <w:altName w:val="Cambria"/>
    <w:panose1 w:val="00000000000000000000"/>
    <w:charset w:val="00"/>
    <w:family w:val="roman"/>
    <w:notTrueType/>
    <w:pitch w:val="default"/>
    <w:sig w:usb0="00000003" w:usb1="00000000" w:usb2="00000000" w:usb3="00000000" w:csb0="00000001" w:csb1="00000000"/>
  </w:font>
  <w:font w:name="AGaramondPro-Regular">
    <w:altName w:val="MS Gothic"/>
    <w:charset w:val="00"/>
    <w:family w:val="auto"/>
    <w:pitch w:val="variable"/>
    <w:sig w:usb0="00000003" w:usb1="08070000" w:usb2="00000010" w:usb3="00000000" w:csb0="00020001" w:csb1="00000000"/>
  </w:font>
  <w:font w:name="Minion-Regular">
    <w:altName w:val="Cambria"/>
    <w:panose1 w:val="00000000000000000000"/>
    <w:charset w:val="00"/>
    <w:family w:val="roman"/>
    <w:notTrueType/>
    <w:pitch w:val="default"/>
    <w:sig w:usb0="00000003" w:usb1="00000000" w:usb2="00000000" w:usb3="00000000" w:csb0="00000001" w:csb1="00000000"/>
  </w:font>
  <w:font w:name="AdvTT3713a231">
    <w:altName w:val="Cambria"/>
    <w:panose1 w:val="00000000000000000000"/>
    <w:charset w:val="00"/>
    <w:family w:val="roman"/>
    <w:notTrueType/>
    <w:pitch w:val="default"/>
    <w:sig w:usb0="00000003" w:usb1="00000000" w:usb2="00000000" w:usb3="00000000" w:csb0="00000001" w:csb1="00000000"/>
  </w:font>
  <w:font w:name="Gurgy">
    <w:altName w:val="Times New Roman"/>
    <w:panose1 w:val="00000000000000000000"/>
    <w:charset w:val="00"/>
    <w:family w:val="roman"/>
    <w:notTrueType/>
    <w:pitch w:val="default"/>
  </w:font>
  <w:font w:name="HiddenHorzOCR">
    <w:altName w:val="MS Mincho"/>
    <w:panose1 w:val="00000000000000000000"/>
    <w:charset w:val="80"/>
    <w:family w:val="auto"/>
    <w:notTrueType/>
    <w:pitch w:val="default"/>
    <w:sig w:usb0="00000001" w:usb1="08070000" w:usb2="00000010" w:usb3="00000000" w:csb0="00020000" w:csb1="00000000"/>
  </w:font>
  <w:font w:name="AdvOT1ef757c0">
    <w:altName w:val="Cambria"/>
    <w:panose1 w:val="00000000000000000000"/>
    <w:charset w:val="00"/>
    <w:family w:val="roman"/>
    <w:notTrueType/>
    <w:pitch w:val="default"/>
    <w:sig w:usb0="00000003" w:usb1="00000000" w:usb2="00000000" w:usb3="00000000" w:csb0="00000001" w:csb1="00000000"/>
  </w:font>
  <w:font w:name="BookAntiqua">
    <w:altName w:val="Cambria"/>
    <w:panose1 w:val="00000000000000000000"/>
    <w:charset w:val="00"/>
    <w:family w:val="roman"/>
    <w:notTrueType/>
    <w:pitch w:val="default"/>
    <w:sig w:usb0="00000003" w:usb1="00000000" w:usb2="00000000" w:usb3="00000000" w:csb0="00000001" w:csb1="00000000"/>
  </w:font>
  <w:font w:name="BookAntiqua-Italic">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dvOT88ac8687">
    <w:altName w:val="Cambria"/>
    <w:panose1 w:val="00000000000000000000"/>
    <w:charset w:val="00"/>
    <w:family w:val="roman"/>
    <w:notTrueType/>
    <w:pitch w:val="default"/>
    <w:sig w:usb0="00000003" w:usb1="00000000" w:usb2="00000000" w:usb3="00000000" w:csb0="00000001" w:csb1="00000000"/>
  </w:font>
  <w:font w:name="TimesNewRomanPSMT-Identity-H">
    <w:altName w:val="Times New Roman"/>
    <w:panose1 w:val="00000000000000000000"/>
    <w:charset w:val="00"/>
    <w:family w:val="auto"/>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HelveticaNeue-Roman">
    <w:altName w:val="MS Gothic"/>
    <w:panose1 w:val="00000000000000000000"/>
    <w:charset w:val="80"/>
    <w:family w:val="auto"/>
    <w:notTrueType/>
    <w:pitch w:val="default"/>
    <w:sig w:usb0="00000003" w:usb1="08070000" w:usb2="00000010" w:usb3="00000000" w:csb0="00020001" w:csb1="00000000"/>
  </w:font>
  <w:font w:name="AdvP4C4E74">
    <w:altName w:val="Calibri"/>
    <w:panose1 w:val="00000000000000000000"/>
    <w:charset w:val="00"/>
    <w:family w:val="auto"/>
    <w:notTrueType/>
    <w:pitch w:val="default"/>
    <w:sig w:usb0="00000003" w:usb1="00000000" w:usb2="00000000" w:usb3="00000000" w:csb0="00000001" w:csb1="00000000"/>
  </w:font>
  <w:font w:name="NewBaskerville-Roman">
    <w:altName w:val="Cambria"/>
    <w:panose1 w:val="00000000000000000000"/>
    <w:charset w:val="00"/>
    <w:family w:val="roman"/>
    <w:notTrueType/>
    <w:pitch w:val="default"/>
    <w:sig w:usb0="00000003" w:usb1="00000000" w:usb2="00000000" w:usb3="00000000" w:csb0="00000001"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AdvNAst-R">
    <w:altName w:val="Arial Unicode MS"/>
    <w:panose1 w:val="00000000000000000000"/>
    <w:charset w:val="88"/>
    <w:family w:val="auto"/>
    <w:notTrueType/>
    <w:pitch w:val="default"/>
    <w:sig w:usb0="00000001" w:usb1="08080000" w:usb2="00000010" w:usb3="00000000" w:csb0="00100000" w:csb1="00000000"/>
  </w:font>
  <w:font w:name="Univers-Light">
    <w:altName w:val="Univers"/>
    <w:panose1 w:val="00000000000000000000"/>
    <w:charset w:val="00"/>
    <w:family w:val="swiss"/>
    <w:notTrueType/>
    <w:pitch w:val="default"/>
    <w:sig w:usb0="00000003" w:usb1="00000000" w:usb2="00000000" w:usb3="00000000" w:csb0="00000001" w:csb1="00000000"/>
  </w:font>
  <w:font w:name="AdvPAEA6">
    <w:altName w:val="Cambria"/>
    <w:panose1 w:val="00000000000000000000"/>
    <w:charset w:val="00"/>
    <w:family w:val="roman"/>
    <w:notTrueType/>
    <w:pitch w:val="default"/>
    <w:sig w:usb0="00000003" w:usb1="00000000" w:usb2="00000000" w:usb3="00000000" w:csb0="00000001" w:csb1="00000000"/>
  </w:font>
  <w:font w:name="Walbaum-Roman">
    <w:altName w:val="Cambria"/>
    <w:panose1 w:val="00000000000000000000"/>
    <w:charset w:val="00"/>
    <w:family w:val="roman"/>
    <w:notTrueType/>
    <w:pitch w:val="default"/>
    <w:sig w:usb0="00000003" w:usb1="00000000" w:usb2="00000000" w:usb3="00000000" w:csb0="00000001" w:csb1="00000000"/>
  </w:font>
  <w:font w:name="GaramondMT">
    <w:altName w:val="Cambria"/>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MS Sans Serif">
    <w:altName w:val="Times New Roman"/>
    <w:panose1 w:val="00000000000000000000"/>
    <w:charset w:val="00"/>
    <w:family w:val="roman"/>
    <w:notTrueType/>
    <w:pitch w:val="default"/>
  </w:font>
  <w:font w:name="Angsana New">
    <w:panose1 w:val="02020603050405020304"/>
    <w:charset w:val="DE"/>
    <w:family w:val="roman"/>
    <w:pitch w:val="variable"/>
    <w:sig w:usb0="81000003" w:usb1="00000000" w:usb2="00000000" w:usb3="00000000" w:csb0="00010001" w:csb1="00000000"/>
  </w:font>
  <w:font w:name="Courier">
    <w:altName w:val="Courier New"/>
    <w:panose1 w:val="02070409020205020404"/>
    <w:charset w:val="00"/>
    <w:family w:val="modern"/>
    <w:pitch w:val="fixed"/>
    <w:sig w:usb0="00000003" w:usb1="00000000" w:usb2="00000000" w:usb3="00000000" w:csb0="00000001" w:csb1="00000000"/>
  </w:font>
  <w:font w:name="Fixed Miriam Transparent">
    <w:charset w:val="00"/>
    <w:family w:val="modern"/>
    <w:pitch w:val="fixed"/>
    <w:sig w:usb0="00000803" w:usb1="00000000" w:usb2="00000000" w:usb3="00000000" w:csb0="00000021" w:csb1="00000000"/>
  </w:font>
  <w:font w:name="Palatino">
    <w:altName w:val="Book Antiqua"/>
    <w:charset w:val="00"/>
    <w:family w:val="auto"/>
    <w:pitch w:val="variable"/>
    <w:sig w:usb0="A00002FF" w:usb1="7800205A" w:usb2="14600000" w:usb3="00000000" w:csb0="00000193" w:csb1="00000000"/>
  </w:font>
  <w:font w:name="Arial Unicode MS">
    <w:altName w:val="Arial"/>
    <w:panose1 w:val="020B0604020202020204"/>
    <w:charset w:val="00"/>
    <w:family w:val="roman"/>
    <w:pitch w:val="variable"/>
    <w:sig w:usb0="00000003" w:usb1="00000000" w:usb2="00000000" w:usb3="00000000" w:csb0="00000001" w:csb1="00000000"/>
  </w:font>
  <w:font w:name="TimesNewRomanPS-ItalicMT">
    <w:altName w:val="Times New Roman"/>
    <w:panose1 w:val="00000000000000000000"/>
    <w:charset w:val="00"/>
    <w:family w:val="roman"/>
    <w:notTrueType/>
    <w:pitch w:val="default"/>
    <w:sig w:usb0="00000000" w:usb1="08070000" w:usb2="00000010" w:usb3="00000000" w:csb0="0002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F0A758A" w14:textId="77777777" w:rsidR="00C821E6" w:rsidRDefault="00C821E6">
      <w:r>
        <w:separator/>
      </w:r>
    </w:p>
  </w:footnote>
  <w:footnote w:type="continuationSeparator" w:id="0">
    <w:p w14:paraId="73EF9F64" w14:textId="77777777" w:rsidR="00C821E6" w:rsidRDefault="00C821E6">
      <w:r>
        <w:continuationSeparator/>
      </w:r>
    </w:p>
  </w:footnote>
  <w:footnote w:id="1">
    <w:p w14:paraId="417C6D6A" w14:textId="77777777" w:rsidR="00B11413" w:rsidRPr="00FC2D4A" w:rsidRDefault="00B11413" w:rsidP="000152C6">
      <w:pPr>
        <w:autoSpaceDE w:val="0"/>
        <w:autoSpaceDN w:val="0"/>
        <w:adjustRightInd w:val="0"/>
        <w:rPr>
          <w:szCs w:val="20"/>
          <w:lang w:val="fr-FR"/>
        </w:rPr>
      </w:pPr>
      <w:r w:rsidRPr="00FC2D4A">
        <w:rPr>
          <w:rStyle w:val="FootnoteReference"/>
        </w:rPr>
        <w:footnoteRef/>
      </w:r>
      <w:r w:rsidRPr="00FC2D4A">
        <w:rPr>
          <w:szCs w:val="20"/>
          <w:lang w:val="fr-FR"/>
        </w:rPr>
        <w:t>Mesces, de l’italien mescla : mélange. On retrouve aussi le terme orthographié différemment : « Mesches – c. à</w:t>
      </w:r>
      <w:r>
        <w:rPr>
          <w:szCs w:val="20"/>
          <w:lang w:val="fr-FR"/>
        </w:rPr>
        <w:t xml:space="preserve"> </w:t>
      </w:r>
      <w:r w:rsidRPr="00FC2D4A">
        <w:rPr>
          <w:szCs w:val="20"/>
          <w:lang w:val="fr-FR"/>
        </w:rPr>
        <w:t>d. là où les rivières se rejoignent » (Bicknell 1972, p. 12)</w:t>
      </w:r>
    </w:p>
  </w:footnote>
  <w:footnote w:id="2">
    <w:p w14:paraId="53356226" w14:textId="77777777" w:rsidR="00B11413" w:rsidRPr="0032190F" w:rsidRDefault="00B11413" w:rsidP="000152C6">
      <w:pPr>
        <w:pStyle w:val="FootnoteText"/>
        <w:jc w:val="both"/>
      </w:pPr>
      <w:r>
        <w:rPr>
          <w:rStyle w:val="FootnoteReference"/>
        </w:rPr>
        <w:footnoteRef/>
      </w:r>
      <w:r w:rsidRPr="0032190F">
        <w:t xml:space="preserve"> Nous n’avons pas pu distinguer ces deux entités géographiques sur le fond de la BD Ortho. Toutefois le fait qu’elles soient toutes deux dans le talweg montant au pas de la Colla Rossa et qu’il n’y ait, dans cette partie du site, de roches gravées fait que cette imprécision n’affecte pas la définition géographique de la zone.</w:t>
      </w:r>
    </w:p>
  </w:footnote>
  <w:footnote w:id="3">
    <w:p w14:paraId="420330F5" w14:textId="77777777" w:rsidR="00B11413" w:rsidRPr="0032190F" w:rsidRDefault="00B11413" w:rsidP="000152C6">
      <w:pPr>
        <w:pStyle w:val="FootnoteText"/>
      </w:pPr>
      <w:r>
        <w:rPr>
          <w:rStyle w:val="FootnoteReference"/>
        </w:rPr>
        <w:footnoteRef/>
      </w:r>
      <w:r w:rsidRPr="0032190F">
        <w:t>Le nom « crépée » signifie rocheux.</w:t>
      </w:r>
    </w:p>
  </w:footnote>
  <w:footnote w:id="4">
    <w:p w14:paraId="0F7A0917" w14:textId="77777777" w:rsidR="00B11413" w:rsidRPr="0032190F" w:rsidRDefault="00B11413" w:rsidP="000152C6">
      <w:pPr>
        <w:pStyle w:val="FootnoteText"/>
      </w:pPr>
      <w:r>
        <w:rPr>
          <w:rStyle w:val="FootnoteReference"/>
        </w:rPr>
        <w:footnoteRef/>
      </w:r>
      <w:r w:rsidRPr="0032190F">
        <w:t xml:space="preserve"> J. Bégin indique comme limite occidentale de la Z0 la rive droite du le torrent du val d’Enfer (Bégin 1990 fig. 22) pourtant deux roches gravées du groupe I de la zone I (la </w:t>
      </w:r>
      <w:r w:rsidRPr="0032190F">
        <w:rPr>
          <w:i/>
        </w:rPr>
        <w:t>Roche de la borne géodésique</w:t>
      </w:r>
      <w:r w:rsidRPr="0032190F">
        <w:t xml:space="preserve"> et la </w:t>
      </w:r>
      <w:r w:rsidRPr="0032190F">
        <w:rPr>
          <w:i/>
        </w:rPr>
        <w:t>Roche du zigzag de la zone I</w:t>
      </w:r>
      <w:r w:rsidRPr="0032190F">
        <w:t>) y sont répertoriées.</w:t>
      </w:r>
    </w:p>
  </w:footnote>
  <w:footnote w:id="5">
    <w:p w14:paraId="57BB61EA" w14:textId="77777777" w:rsidR="00B11413" w:rsidRPr="0032190F" w:rsidRDefault="00B11413" w:rsidP="000152C6">
      <w:pPr>
        <w:pStyle w:val="FootnoteText"/>
        <w:jc w:val="both"/>
      </w:pPr>
      <w:r w:rsidRPr="00504EEC">
        <w:rPr>
          <w:rStyle w:val="FootnoteReference"/>
        </w:rPr>
        <w:footnoteRef/>
      </w:r>
      <w:r w:rsidRPr="0032190F">
        <w:t xml:space="preserve"> Le torrent du lac Mouton aurait formé une limite pratique pour séparer la zone II (à l’est) de la zone V (à l’ouest) ; toutefois les blocs gravés 2@d, 2@e et 2@n situés dans un éboulis, plus accessibles depuis la zone V groupe I, ont été rattachés à cette zone. On notera que leur nature géologique (des grès) les rapproche plutôt des roches de la zone II que des roches de la zone V groupe I essentiellement composées par des blocs de pélites.</w:t>
      </w:r>
    </w:p>
  </w:footnote>
  <w:footnote w:id="6">
    <w:p w14:paraId="4AA82E71" w14:textId="77777777" w:rsidR="00B11413" w:rsidRPr="0032190F" w:rsidRDefault="00B11413" w:rsidP="000152C6">
      <w:pPr>
        <w:pStyle w:val="FootnoteText"/>
        <w:jc w:val="both"/>
      </w:pPr>
      <w:r w:rsidRPr="00504EEC">
        <w:rPr>
          <w:rStyle w:val="FootnoteReference"/>
        </w:rPr>
        <w:footnoteRef/>
      </w:r>
      <w:r w:rsidRPr="0032190F">
        <w:t xml:space="preserve"> Contrairement à ce qui est publié dans le chapitre consacré à l’historique des recherches de cette zone (Lumley et al. 2003a p. 72, 73), les figures numérotées fig. 1.1 et fig. 1.3 reprises de C. Bicknell ne sont pas celles de la </w:t>
      </w:r>
      <w:r w:rsidRPr="0032190F">
        <w:rPr>
          <w:i/>
        </w:rPr>
        <w:t>Roche du grand attelage</w:t>
      </w:r>
      <w:r w:rsidRPr="0032190F">
        <w:t xml:space="preserve">. La fig 1.1, décrite par C. Bicknell comme « une fourche avec un manche de près d’un mètre de long » et qu’il reproduit sur la planche VII fig. 46 correspond plus certainement à une gravure de la </w:t>
      </w:r>
      <w:r w:rsidRPr="0032190F">
        <w:rPr>
          <w:i/>
        </w:rPr>
        <w:t>Bird Rock</w:t>
      </w:r>
      <w:r w:rsidRPr="0032190F">
        <w:t xml:space="preserve"> (Bicknell 1913 p. 117), l’actuelle figure 66 qui mesure </w:t>
      </w:r>
      <w:smartTag w:uri="urn:schemas-microsoft-com:office:smarttags" w:element="metricconverter">
        <w:smartTagPr>
          <w:attr w:name="ProductID" w:val="95 cm"/>
        </w:smartTagPr>
        <w:r w:rsidRPr="0032190F">
          <w:t>95 cm</w:t>
        </w:r>
      </w:smartTag>
      <w:r w:rsidRPr="0032190F">
        <w:t xml:space="preserve"> de long contre </w:t>
      </w:r>
      <w:smartTag w:uri="urn:schemas-microsoft-com:office:smarttags" w:element="metricconverter">
        <w:smartTagPr>
          <w:attr w:name="ProductID" w:val="67 cm"/>
        </w:smartTagPr>
        <w:r w:rsidRPr="0032190F">
          <w:t>67 cm</w:t>
        </w:r>
      </w:smartTag>
      <w:r w:rsidRPr="0032190F">
        <w:t xml:space="preserve"> pour celle de la </w:t>
      </w:r>
      <w:r w:rsidRPr="0032190F">
        <w:rPr>
          <w:i/>
        </w:rPr>
        <w:t>Roche du grand attelage</w:t>
      </w:r>
      <w:r w:rsidRPr="0032190F">
        <w:t xml:space="preserve"> fig. 24. Par ailleurs, le chapitre </w:t>
      </w:r>
      <w:r w:rsidRPr="0032190F">
        <w:rPr>
          <w:i/>
        </w:rPr>
        <w:t>Rive gauche du lac des Merveilles Inférieur</w:t>
      </w:r>
      <w:r w:rsidRPr="0032190F">
        <w:t xml:space="preserve">, dans lequel C. Bicknell évoque cette gravure, et la présence sur la </w:t>
      </w:r>
      <w:r w:rsidRPr="0032190F">
        <w:rPr>
          <w:i/>
        </w:rPr>
        <w:t>Bird Rock</w:t>
      </w:r>
      <w:r w:rsidRPr="0032190F">
        <w:t xml:space="preserve"> d’un oiseau incisé ne laissent guère de doute. Quant à la fig. 1.2 elle serait située à Fontanalba d’après l’auteur (Bicknell 1913 pl. VII).</w:t>
      </w:r>
    </w:p>
  </w:footnote>
  <w:footnote w:id="7">
    <w:p w14:paraId="310A7620" w14:textId="77777777" w:rsidR="00B11413" w:rsidRPr="0032190F" w:rsidRDefault="00B11413" w:rsidP="000152C6">
      <w:pPr>
        <w:pStyle w:val="FootnoteText"/>
        <w:jc w:val="both"/>
      </w:pPr>
      <w:r>
        <w:rPr>
          <w:rStyle w:val="FootnoteReference"/>
        </w:rPr>
        <w:footnoteRef/>
      </w:r>
      <w:r w:rsidRPr="0032190F">
        <w:t xml:space="preserve">La </w:t>
      </w:r>
      <w:r w:rsidRPr="0032190F">
        <w:rPr>
          <w:i/>
        </w:rPr>
        <w:t>Roche aux traces de coups</w:t>
      </w:r>
      <w:r w:rsidRPr="0032190F">
        <w:t xml:space="preserve">, la </w:t>
      </w:r>
      <w:r w:rsidRPr="0032190F">
        <w:rPr>
          <w:i/>
        </w:rPr>
        <w:t>Roche du torrent de l'Arpette</w:t>
      </w:r>
      <w:r w:rsidRPr="0032190F">
        <w:t xml:space="preserve"> et la </w:t>
      </w:r>
      <w:r w:rsidRPr="0032190F">
        <w:rPr>
          <w:i/>
        </w:rPr>
        <w:t>Roche du corniforme à quatre pattes</w:t>
      </w:r>
      <w:r w:rsidRPr="0032190F">
        <w:t xml:space="preserve"> sont situées au nord du torrent de l’Arpette et au sud du sentier du même nom. Les roches ZV.GIII.R 1 </w:t>
      </w:r>
      <w:r w:rsidRPr="00137E7C">
        <w:rPr>
          <w:rFonts w:ascii="Symbol" w:hAnsi="Symbol"/>
        </w:rPr>
        <w:t></w:t>
      </w:r>
      <w:r w:rsidRPr="0032190F">
        <w:t>, R 1 </w:t>
      </w:r>
      <w:r w:rsidRPr="00137E7C">
        <w:rPr>
          <w:rFonts w:ascii="Symbol" w:hAnsi="Symbol"/>
        </w:rPr>
        <w:t></w:t>
      </w:r>
      <w:r w:rsidRPr="0032190F">
        <w:t xml:space="preserve"> et 4 </w:t>
      </w:r>
      <w:r w:rsidRPr="00137E7C">
        <w:rPr>
          <w:rFonts w:ascii="Symbol" w:hAnsi="Symbol"/>
        </w:rPr>
        <w:t></w:t>
      </w:r>
      <w:r w:rsidRPr="0032190F">
        <w:t xml:space="preserve"> le sont également. Il en résulte plusieurs « décrochages » de la frontière entre ces deux zones.</w:t>
      </w:r>
    </w:p>
  </w:footnote>
  <w:footnote w:id="8">
    <w:p w14:paraId="796271A1" w14:textId="77777777" w:rsidR="00B11413" w:rsidRPr="0032190F" w:rsidRDefault="00B11413" w:rsidP="000152C6">
      <w:pPr>
        <w:pStyle w:val="FootnoteText"/>
        <w:rPr>
          <w:rFonts w:ascii="Courier" w:hAnsi="Courier"/>
        </w:rPr>
      </w:pPr>
      <w:r w:rsidRPr="0032190F">
        <w:rPr>
          <w:rStyle w:val="FootnoteReference"/>
        </w:rPr>
        <w:t>*</w:t>
      </w:r>
      <w:r w:rsidRPr="0032190F">
        <w:rPr>
          <w:sz w:val="16"/>
        </w:rPr>
        <w:t>les indications concernant la végétation sont des compléments utiles mais les plantes sont susceptibles de disparaître au cours du temps.</w:t>
      </w:r>
    </w:p>
  </w:footnote>
  <w:footnote w:id="9">
    <w:p w14:paraId="50AE1CAE" w14:textId="77777777" w:rsidR="00B11413" w:rsidRPr="0032190F" w:rsidRDefault="00B11413" w:rsidP="000152C6">
      <w:pPr>
        <w:pStyle w:val="FootnoteText"/>
      </w:pPr>
      <w:r w:rsidRPr="0032190F">
        <w:rPr>
          <w:rStyle w:val="FootnoteReference"/>
        </w:rPr>
        <w:t>*</w:t>
      </w:r>
      <w:r w:rsidRPr="0032190F">
        <w:rPr>
          <w:sz w:val="16"/>
        </w:rPr>
        <w:t>les indications concernant la végétation sont des compléments utiles mais les plantes sont susceptibles de disparaître au cours du temps</w:t>
      </w:r>
    </w:p>
  </w:footnote>
  <w:footnote w:id="10">
    <w:p w14:paraId="428F2E54" w14:textId="77777777" w:rsidR="00B11413" w:rsidRPr="0032190F" w:rsidRDefault="00B11413" w:rsidP="000152C6">
      <w:pPr>
        <w:pStyle w:val="FootnoteText"/>
      </w:pPr>
      <w:r w:rsidRPr="0032190F">
        <w:rPr>
          <w:rStyle w:val="FootnoteReference"/>
        </w:rPr>
        <w:t>*</w:t>
      </w:r>
      <w:r w:rsidRPr="0032190F">
        <w:rPr>
          <w:sz w:val="16"/>
        </w:rPr>
        <w:t>les indications concernant la végétation sont des compléments utiles mais les plantes sont susceptibles de disparaître au cours du temps</w:t>
      </w:r>
    </w:p>
  </w:footnote>
  <w:footnote w:id="11">
    <w:p w14:paraId="09F134AB" w14:textId="77777777" w:rsidR="00B11413" w:rsidRPr="0032190F" w:rsidRDefault="00B11413" w:rsidP="000152C6">
      <w:pPr>
        <w:pStyle w:val="FootnoteText"/>
      </w:pPr>
      <w:r w:rsidRPr="0032190F">
        <w:rPr>
          <w:rStyle w:val="FootnoteReference"/>
        </w:rPr>
        <w:t>*</w:t>
      </w:r>
      <w:r w:rsidRPr="0032190F">
        <w:rPr>
          <w:sz w:val="16"/>
        </w:rPr>
        <w:t>les indications concernant la végétation sont des compléments utiles mais les plantes sont susceptibles de disparaître au cours du temps</w:t>
      </w:r>
    </w:p>
  </w:footnote>
  <w:footnote w:id="12">
    <w:p w14:paraId="057E4A08" w14:textId="77777777" w:rsidR="00B11413" w:rsidRPr="0032190F" w:rsidRDefault="00B11413" w:rsidP="000152C6">
      <w:pPr>
        <w:pStyle w:val="FootnoteText"/>
      </w:pPr>
      <w:r w:rsidRPr="0032190F">
        <w:rPr>
          <w:rStyle w:val="FootnoteReference"/>
        </w:rPr>
        <w:t>*</w:t>
      </w:r>
      <w:r w:rsidRPr="0032190F">
        <w:rPr>
          <w:sz w:val="16"/>
        </w:rPr>
        <w:t>les indications concernant la végétation sont des compléments utiles mais les plantes sont susceptibles de disparaître au cours du temps</w:t>
      </w:r>
    </w:p>
  </w:footnote>
  <w:footnote w:id="13">
    <w:p w14:paraId="58EADA70" w14:textId="77777777" w:rsidR="00B11413" w:rsidRPr="0032190F" w:rsidRDefault="00B11413" w:rsidP="000152C6">
      <w:pPr>
        <w:pStyle w:val="FootnoteText"/>
      </w:pPr>
      <w:r w:rsidRPr="0032190F">
        <w:rPr>
          <w:rStyle w:val="FootnoteReference"/>
        </w:rPr>
        <w:t>*</w:t>
      </w:r>
      <w:r w:rsidRPr="0032190F">
        <w:rPr>
          <w:sz w:val="16"/>
        </w:rPr>
        <w:t>les indications concernant la végétation sont des compléments utiles mais les plantes sont susceptibles de disparaître au cours du temps</w:t>
      </w:r>
    </w:p>
  </w:footnote>
  <w:footnote w:id="14">
    <w:p w14:paraId="44CAEA1B" w14:textId="2209F0C4" w:rsidR="00B11413" w:rsidRPr="0032190F" w:rsidRDefault="00B11413" w:rsidP="000152C6">
      <w:pPr>
        <w:pStyle w:val="FootnoteText"/>
      </w:pPr>
      <w:r w:rsidRPr="0032190F">
        <w:rPr>
          <w:rStyle w:val="FootnoteReference"/>
        </w:rPr>
        <w:t>*</w:t>
      </w:r>
      <w:r w:rsidRPr="0032190F">
        <w:rPr>
          <w:sz w:val="16"/>
        </w:rPr>
        <w:t xml:space="preserve">plus loin, </w:t>
      </w:r>
      <w:hyperlink r:id="rId1" w:anchor="Aut_Conti" w:history="1">
        <w:r w:rsidR="00EC6E67" w:rsidRPr="00EC6E67">
          <w:rPr>
            <w:rStyle w:val="Hyperlink"/>
          </w:rPr>
          <w:t>C. Conti</w:t>
        </w:r>
      </w:hyperlink>
      <w:r w:rsidRPr="0032190F">
        <w:rPr>
          <w:sz w:val="16"/>
        </w:rPr>
        <w:t xml:space="preserve"> a numéroté une autre roche R11.  Par comparaison avec les numéros de ses relevés il a été possible de déterminer quelle roche était R10 et laquelle était R11.</w:t>
      </w:r>
    </w:p>
  </w:footnote>
  <w:footnote w:id="15">
    <w:p w14:paraId="3783EB78" w14:textId="77777777" w:rsidR="00B11413" w:rsidRPr="0032190F" w:rsidRDefault="00B11413" w:rsidP="000152C6">
      <w:pPr>
        <w:pStyle w:val="FootnoteText"/>
      </w:pPr>
      <w:r w:rsidRPr="0032190F">
        <w:rPr>
          <w:rStyle w:val="FootnoteReference"/>
        </w:rPr>
        <w:t>*</w:t>
      </w:r>
      <w:r w:rsidRPr="0032190F">
        <w:rPr>
          <w:sz w:val="16"/>
        </w:rPr>
        <w:t>les indications concernant la végétation sont des compléments utiles mais les plantes sont susceptibles de disparaître au cours du temps</w:t>
      </w:r>
    </w:p>
    <w:p w14:paraId="5AED3661" w14:textId="77777777" w:rsidR="00B11413" w:rsidRPr="0032190F" w:rsidRDefault="00B11413" w:rsidP="000152C6">
      <w:pPr>
        <w:pStyle w:val="FootnoteText"/>
      </w:pPr>
    </w:p>
  </w:footnote>
  <w:footnote w:id="16">
    <w:p w14:paraId="594C14A2" w14:textId="77777777" w:rsidR="00B11413" w:rsidRPr="0032190F" w:rsidRDefault="00B11413" w:rsidP="000152C6">
      <w:pPr>
        <w:pStyle w:val="FootnoteText"/>
      </w:pPr>
      <w:r w:rsidRPr="0032190F">
        <w:rPr>
          <w:rStyle w:val="FootnoteReference"/>
        </w:rPr>
        <w:t>*</w:t>
      </w:r>
      <w:r w:rsidRPr="0032190F">
        <w:rPr>
          <w:sz w:val="16"/>
        </w:rPr>
        <w:t>les indications concernant la végétation sont des compléments utiles mais les plantes sont susceptibles de disparaître au cours du temps</w:t>
      </w:r>
    </w:p>
    <w:p w14:paraId="56C06C2F" w14:textId="77777777" w:rsidR="00B11413" w:rsidRPr="0032190F" w:rsidRDefault="00B11413" w:rsidP="000152C6">
      <w:pPr>
        <w:pStyle w:val="FootnoteText"/>
      </w:pPr>
    </w:p>
    <w:p w14:paraId="2F031F0B" w14:textId="77777777" w:rsidR="00B11413" w:rsidRPr="0032190F" w:rsidRDefault="00B11413" w:rsidP="000152C6">
      <w:pPr>
        <w:pStyle w:val="FootnoteText"/>
      </w:pPr>
    </w:p>
  </w:footnote>
  <w:footnote w:id="17">
    <w:p w14:paraId="25CAA5EA" w14:textId="77777777" w:rsidR="00B11413" w:rsidRPr="0032190F" w:rsidRDefault="00B11413" w:rsidP="000152C6">
      <w:pPr>
        <w:pStyle w:val="FootnoteText"/>
      </w:pPr>
      <w:r>
        <w:rPr>
          <w:rStyle w:val="FootnoteReference"/>
        </w:rPr>
        <w:footnoteRef/>
      </w:r>
      <w:r w:rsidRPr="0032190F">
        <w:t xml:space="preserve"> Nommé Rocher des Merveilles sur le fond du Scan 25.</w:t>
      </w:r>
    </w:p>
  </w:footnote>
  <w:footnote w:id="18">
    <w:p w14:paraId="6A4BCF55" w14:textId="77777777" w:rsidR="00B11413" w:rsidRPr="0032190F" w:rsidRDefault="00B11413" w:rsidP="000152C6">
      <w:pPr>
        <w:pStyle w:val="FootnoteText"/>
        <w:jc w:val="both"/>
      </w:pPr>
      <w:r>
        <w:rPr>
          <w:rStyle w:val="FootnoteReference"/>
        </w:rPr>
        <w:footnoteRef/>
      </w:r>
      <w:r w:rsidRPr="0032190F">
        <w:t xml:space="preserve"> Selon l’avis de la découvreuse, il conviendrait de créer une nouvelle zone ou un nouveau secteur comprenant ces deux roches et celle de la zone XXIII (voir plus loin). Plus récemment ce groupe est devenu un secteur appelé « secteur de la Gordolasque » (Lumley, Echassoux 2011 p. 11 fig. 3). Pour correspondre avec les numéros de roches indiqués sur les relevés, nous les considérerons dans le cadre de cette étude comme faisant partie de la zone IV groupe VIII.</w:t>
      </w:r>
    </w:p>
  </w:footnote>
  <w:footnote w:id="19">
    <w:p w14:paraId="795DDB19" w14:textId="66A56EF4" w:rsidR="00B11413" w:rsidRPr="0032190F" w:rsidRDefault="00B11413" w:rsidP="000152C6">
      <w:pPr>
        <w:pStyle w:val="FootnoteText"/>
      </w:pPr>
      <w:r>
        <w:rPr>
          <w:rStyle w:val="FootnoteReference"/>
        </w:rPr>
        <w:footnoteRef/>
      </w:r>
      <w:r w:rsidRPr="0032190F">
        <w:t xml:space="preserve">C’est le « Q 2444 » de </w:t>
      </w:r>
      <w:hyperlink r:id="rId2" w:anchor="Aut_Conti" w:history="1">
        <w:r w:rsidR="00EC6E67" w:rsidRPr="00EC6E67">
          <w:rPr>
            <w:rStyle w:val="Hyperlink"/>
          </w:rPr>
          <w:t>C. Conti</w:t>
        </w:r>
      </w:hyperlink>
      <w:r w:rsidRPr="0032190F">
        <w:t xml:space="preserve"> (pour quota </w:t>
      </w:r>
      <w:smartTag w:uri="urn:schemas-microsoft-com:office:smarttags" w:element="metricconverter">
        <w:smartTagPr>
          <w:attr w:name="ProductID" w:val="2444 m"/>
        </w:smartTagPr>
        <w:r w:rsidRPr="0032190F">
          <w:t>2444 m</w:t>
        </w:r>
      </w:smartTag>
      <w:r w:rsidRPr="0032190F">
        <w:t>) (Lumley et al. 1995 p. 45).</w:t>
      </w:r>
    </w:p>
  </w:footnote>
  <w:footnote w:id="20">
    <w:p w14:paraId="20AB4B84" w14:textId="77777777" w:rsidR="00B11413" w:rsidRPr="0032190F" w:rsidRDefault="00B11413" w:rsidP="000152C6">
      <w:pPr>
        <w:rPr>
          <w:lang w:val="fr-FR"/>
        </w:rPr>
      </w:pPr>
    </w:p>
    <w:p w14:paraId="667CBD20" w14:textId="77777777" w:rsidR="00B11413" w:rsidRPr="0032190F" w:rsidRDefault="00B11413" w:rsidP="000152C6">
      <w:pPr>
        <w:pStyle w:val="FootnoteText"/>
      </w:pPr>
    </w:p>
  </w:footnote>
  <w:footnote w:id="21">
    <w:p w14:paraId="5A705AFA" w14:textId="77777777" w:rsidR="00B11413" w:rsidRPr="0032190F" w:rsidRDefault="00B11413" w:rsidP="000152C6">
      <w:pPr>
        <w:rPr>
          <w:lang w:val="fr-FR"/>
        </w:rPr>
      </w:pPr>
    </w:p>
    <w:p w14:paraId="235F074F" w14:textId="77777777" w:rsidR="00B11413" w:rsidRPr="0032190F" w:rsidRDefault="00B11413" w:rsidP="000152C6">
      <w:pPr>
        <w:pStyle w:val="FootnoteText"/>
      </w:pPr>
    </w:p>
  </w:footnote>
  <w:footnote w:id="22">
    <w:p w14:paraId="0FA8170D" w14:textId="77777777" w:rsidR="00B11413" w:rsidRPr="0032190F" w:rsidRDefault="00B11413" w:rsidP="000152C6">
      <w:pPr>
        <w:pStyle w:val="FootnoteText"/>
        <w:rPr>
          <w:sz w:val="16"/>
        </w:rPr>
      </w:pPr>
      <w:r w:rsidRPr="0032190F">
        <w:rPr>
          <w:rStyle w:val="FootnoteReference"/>
          <w:sz w:val="16"/>
        </w:rPr>
        <w:t>1</w:t>
      </w:r>
      <w:r w:rsidRPr="0032190F">
        <w:rPr>
          <w:sz w:val="16"/>
        </w:rPr>
        <w:t xml:space="preserve"> Les numéros soulignés sont ceux, inscrits sur la roche qui sont différents du numéro du dossier de cette même roche. </w:t>
      </w:r>
    </w:p>
  </w:footnote>
  <w:footnote w:id="23">
    <w:p w14:paraId="3E890DC9" w14:textId="588F4C01" w:rsidR="00B11413" w:rsidRPr="0032190F" w:rsidRDefault="00B11413" w:rsidP="000152C6">
      <w:pPr>
        <w:pStyle w:val="FootnoteText"/>
        <w:rPr>
          <w:sz w:val="16"/>
        </w:rPr>
      </w:pPr>
      <w:r w:rsidRPr="0032190F">
        <w:rPr>
          <w:rStyle w:val="FootnoteReference"/>
          <w:sz w:val="16"/>
        </w:rPr>
        <w:t>2</w:t>
      </w:r>
      <w:r w:rsidRPr="0032190F">
        <w:rPr>
          <w:sz w:val="16"/>
        </w:rPr>
        <w:t xml:space="preserve"> </w:t>
      </w:r>
      <w:hyperlink r:id="rId3" w:anchor="Aut_Conti" w:history="1">
        <w:r w:rsidR="00EC6E67" w:rsidRPr="00EC6E67">
          <w:rPr>
            <w:rStyle w:val="Hyperlink"/>
          </w:rPr>
          <w:t>C. Conti</w:t>
        </w:r>
      </w:hyperlink>
      <w:r w:rsidRPr="0032190F">
        <w:rPr>
          <w:sz w:val="16"/>
        </w:rPr>
        <w:t xml:space="preserve"> a gravé un C sur les roches qu’il avait relevées ou moulées</w:t>
      </w:r>
    </w:p>
  </w:footnote>
  <w:footnote w:id="24">
    <w:p w14:paraId="2AE2BD79" w14:textId="77777777" w:rsidR="00B11413" w:rsidRDefault="00B11413" w:rsidP="000152C6">
      <w:pPr>
        <w:pStyle w:val="FootnoteText"/>
      </w:pPr>
      <w:r>
        <w:rPr>
          <w:rStyle w:val="FootnoteReference"/>
        </w:rPr>
        <w:t>3Charles Emmanuel I, duc de Savoie, prince de Piémont, fin du XVII° siècle, constructeur de la route Nice Turin</w:t>
      </w:r>
    </w:p>
  </w:footnote>
  <w:footnote w:id="25">
    <w:p w14:paraId="578BA28C" w14:textId="77777777" w:rsidR="00B11413" w:rsidRPr="0032190F" w:rsidRDefault="00B11413" w:rsidP="000152C6">
      <w:pPr>
        <w:pStyle w:val="FootnoteText"/>
      </w:pPr>
      <w:r>
        <w:rPr>
          <w:rStyle w:val="FootnoteReference"/>
        </w:rPr>
        <w:footnoteRef/>
      </w:r>
      <w:r w:rsidRPr="0032190F">
        <w:t xml:space="preserve"> J. Bégin note que seuls les ‘C’ du chercheur sont visibles sans numéros de roche.</w:t>
      </w:r>
    </w:p>
  </w:footnote>
  <w:footnote w:id="26">
    <w:p w14:paraId="22E7BBAA" w14:textId="2416D2A3" w:rsidR="00B11413" w:rsidRPr="0032190F" w:rsidRDefault="00B11413" w:rsidP="000152C6">
      <w:pPr>
        <w:pStyle w:val="FootnoteText"/>
      </w:pPr>
      <w:r>
        <w:rPr>
          <w:rStyle w:val="FootnoteReference"/>
        </w:rPr>
        <w:footnoteRef/>
      </w:r>
      <w:r w:rsidRPr="0032190F">
        <w:t xml:space="preserve"> Comme pour la groupe III de la zone VII</w:t>
      </w:r>
      <w:r w:rsidR="00EC6E67">
        <w:t xml:space="preserve"> </w:t>
      </w:r>
      <w:hyperlink r:id="rId4" w:anchor="Aut_Conti" w:history="1">
        <w:r w:rsidR="00EC6E67" w:rsidRPr="00EC6E67">
          <w:rPr>
            <w:rStyle w:val="Hyperlink"/>
          </w:rPr>
          <w:t>C. Conti</w:t>
        </w:r>
      </w:hyperlink>
      <w:r w:rsidR="00EC6E67" w:rsidRPr="0032190F">
        <w:t xml:space="preserve"> </w:t>
      </w:r>
      <w:r w:rsidRPr="0032190F">
        <w:t>a inscrit un ‘C’ sur les roches de ce groupe sans pour autant graver leur numéro.</w:t>
      </w:r>
    </w:p>
  </w:footnote>
  <w:footnote w:id="27">
    <w:p w14:paraId="2F172454" w14:textId="6CE4263F" w:rsidR="00B11413" w:rsidRPr="0032190F" w:rsidRDefault="00B11413" w:rsidP="000152C6">
      <w:pPr>
        <w:jc w:val="both"/>
        <w:rPr>
          <w:sz w:val="20"/>
          <w:szCs w:val="20"/>
          <w:lang w:val="fr-FR"/>
        </w:rPr>
      </w:pPr>
      <w:r w:rsidRPr="00AB0D10">
        <w:rPr>
          <w:rStyle w:val="FootnoteReference"/>
          <w:sz w:val="20"/>
          <w:szCs w:val="20"/>
        </w:rPr>
        <w:footnoteRef/>
      </w:r>
      <w:r w:rsidRPr="0032190F">
        <w:rPr>
          <w:sz w:val="20"/>
          <w:szCs w:val="20"/>
          <w:lang w:val="fr-FR"/>
        </w:rPr>
        <w:t xml:space="preserve"> Le numéro gravé par </w:t>
      </w:r>
      <w:hyperlink r:id="rId5" w:anchor="Aut_Conti" w:history="1">
        <w:r w:rsidR="00EC6E67" w:rsidRPr="00EC6E67">
          <w:rPr>
            <w:rStyle w:val="Hyperlink"/>
            <w:lang w:val="fr-FR"/>
          </w:rPr>
          <w:t>C. Conti</w:t>
        </w:r>
      </w:hyperlink>
      <w:r w:rsidR="00EC6E67" w:rsidRPr="0032190F">
        <w:rPr>
          <w:lang w:val="fr-FR"/>
        </w:rPr>
        <w:t xml:space="preserve"> </w:t>
      </w:r>
      <w:r w:rsidRPr="0032190F">
        <w:rPr>
          <w:sz w:val="20"/>
          <w:szCs w:val="20"/>
          <w:lang w:val="fr-FR"/>
        </w:rPr>
        <w:t xml:space="preserve">sur la surface de cette roche n’a été retrouvé qu’après 1990 et n’est pas signalé par J. Bégin dans sa thèse (Bégin 1990 p. 137). L’attribution de la </w:t>
      </w:r>
      <w:r w:rsidRPr="0032190F">
        <w:rPr>
          <w:i/>
          <w:sz w:val="20"/>
          <w:szCs w:val="20"/>
          <w:lang w:val="fr-FR"/>
        </w:rPr>
        <w:t>Roche de l’Autel</w:t>
      </w:r>
      <w:r w:rsidRPr="0032190F">
        <w:rPr>
          <w:sz w:val="20"/>
          <w:szCs w:val="20"/>
          <w:lang w:val="fr-FR"/>
        </w:rPr>
        <w:t xml:space="preserve"> à cette zone n’a pas parue évidente à tous. C. Bicknell, nous l’avons préalablement indiqué, la rattache à la description des roches situées actuellement en zone X. Bien que C. Conti rattache l’</w:t>
      </w:r>
      <w:r w:rsidRPr="0032190F">
        <w:rPr>
          <w:i/>
          <w:sz w:val="20"/>
          <w:szCs w:val="20"/>
          <w:lang w:val="fr-FR"/>
        </w:rPr>
        <w:t>Autel</w:t>
      </w:r>
      <w:r w:rsidRPr="0032190F">
        <w:rPr>
          <w:sz w:val="20"/>
          <w:szCs w:val="20"/>
          <w:lang w:val="fr-FR"/>
        </w:rPr>
        <w:t>à la zone XI (Barocelli et al. 1939 p. 22), cette roche n’est pas encore attribuée à la zone XI dans le travail d’O. Romain (Romain 1991). La première mention qui fait correspondre cette roche au groupe 0 de la zone XI revient à T. Serres (Serres 1994) est conservée jusqu’à ce jour.</w:t>
      </w:r>
    </w:p>
    <w:p w14:paraId="25D96D81" w14:textId="77777777" w:rsidR="00B11413" w:rsidRPr="0032190F" w:rsidRDefault="00B11413" w:rsidP="000152C6">
      <w:pPr>
        <w:pStyle w:val="FootnoteText"/>
      </w:pPr>
    </w:p>
  </w:footnote>
  <w:footnote w:id="28">
    <w:p w14:paraId="214AB02D" w14:textId="77777777" w:rsidR="00B11413" w:rsidRPr="0032190F" w:rsidRDefault="00B11413" w:rsidP="000152C6">
      <w:pPr>
        <w:pStyle w:val="FootnoteText"/>
        <w:jc w:val="both"/>
      </w:pPr>
      <w:r>
        <w:rPr>
          <w:rStyle w:val="FootnoteReference"/>
        </w:rPr>
        <w:footnoteRef/>
      </w:r>
      <w:r w:rsidRPr="0032190F">
        <w:t xml:space="preserve"> Pour la limite sud-est de cette zone, malgré la carte publiée et la description du groupe III (Lumley, Villain-Rinieri, Le Breton 2003a p. 85), nous avons conservé les coordonnées GPS de la </w:t>
      </w:r>
      <w:r w:rsidRPr="0032190F">
        <w:rPr>
          <w:i/>
        </w:rPr>
        <w:t>Roche du gias du lac des Conques Inférieur</w:t>
      </w:r>
      <w:r w:rsidRPr="0032190F">
        <w:t xml:space="preserve"> (Lumley et al. 2003b p. 79) qui situe cette roche au sud du torrent du lac des Conques Inférieur. Cette position ne nous permet donc pas de considérer le torrent comme étant la limite sud de la zone XII. </w:t>
      </w:r>
    </w:p>
  </w:footnote>
  <w:footnote w:id="29">
    <w:p w14:paraId="49557EAC" w14:textId="77777777" w:rsidR="00B11413" w:rsidRPr="0032190F" w:rsidRDefault="00B11413" w:rsidP="000152C6">
      <w:pPr>
        <w:pStyle w:val="FootnoteText"/>
        <w:jc w:val="both"/>
      </w:pPr>
      <w:r w:rsidRPr="00EA15AF">
        <w:rPr>
          <w:rStyle w:val="FootnoteReference"/>
        </w:rPr>
        <w:footnoteRef/>
      </w:r>
      <w:r w:rsidRPr="0032190F">
        <w:t>Le sommet du Grand Capelet est mal positionné sur la carte publiée dans le chapitre d’introduction de ce volume (Lumley 2003, fig. 2) comme le confirme la description des groupes et les cartes suivantes.</w:t>
      </w:r>
    </w:p>
  </w:footnote>
  <w:footnote w:id="30">
    <w:p w14:paraId="6FE95B88" w14:textId="77777777" w:rsidR="00B11413" w:rsidRPr="0032190F" w:rsidRDefault="00B11413" w:rsidP="000152C6">
      <w:pPr>
        <w:pStyle w:val="FootnoteText"/>
        <w:jc w:val="both"/>
      </w:pPr>
      <w:r>
        <w:rPr>
          <w:rStyle w:val="FootnoteReference"/>
        </w:rPr>
        <w:footnoteRef/>
      </w:r>
      <w:r w:rsidRPr="0032190F">
        <w:t xml:space="preserve"> Une hésitation peut survenir si l’on compare la description donnée par J. Bégin : la fin des </w:t>
      </w:r>
      <w:r w:rsidRPr="0032190F">
        <w:rPr>
          <w:i/>
        </w:rPr>
        <w:t>ciappes</w:t>
      </w:r>
      <w:r w:rsidRPr="0032190F">
        <w:t xml:space="preserve"> (Bégin 1990 p. 153), et la limite actuelle de la zone qui s’étend jusqu’aux rives droite du torrent de Sainte Marie. En effet, le groupe des roches 77, reconnu en dehors des </w:t>
      </w:r>
      <w:r w:rsidRPr="0032190F">
        <w:rPr>
          <w:i/>
        </w:rPr>
        <w:t>ciappes</w:t>
      </w:r>
      <w:r w:rsidRPr="0032190F">
        <w:t xml:space="preserve">, sur un affleurement traversé en son milieu par le torrent de Sainte Marie, a été enregistré en zone XVIII groupe II. </w:t>
      </w:r>
    </w:p>
  </w:footnote>
  <w:footnote w:id="31">
    <w:p w14:paraId="66696272" w14:textId="77777777" w:rsidR="00B11413" w:rsidRPr="0032190F" w:rsidRDefault="00B11413" w:rsidP="000152C6">
      <w:pPr>
        <w:pStyle w:val="FootnoteText"/>
      </w:pPr>
      <w:r>
        <w:rPr>
          <w:rStyle w:val="FootnoteReference"/>
        </w:rPr>
        <w:footnoteRef/>
      </w:r>
      <w:r w:rsidRPr="0032190F">
        <w:t xml:space="preserve"> Une erreur de typographie s’est glissée dans l’édition française de l’ouvrage de C. Bicknell, ce chapitre apparaît comme l’alinéa ‘a’.</w:t>
      </w:r>
    </w:p>
  </w:footnote>
  <w:footnote w:id="32">
    <w:p w14:paraId="73F29AEF" w14:textId="77777777" w:rsidR="00B11413" w:rsidRPr="0032190F" w:rsidRDefault="00B11413" w:rsidP="000152C6">
      <w:pPr>
        <w:pStyle w:val="FootnoteText"/>
      </w:pPr>
      <w:r>
        <w:rPr>
          <w:rStyle w:val="FootnoteReference"/>
        </w:rPr>
        <w:footnoteRef/>
      </w:r>
      <w:r w:rsidRPr="0032190F">
        <w:t xml:space="preserve"> On distingue le lac Sainte-Marie (avec un tiret) situé dans cette zone, du lac de Sainte Marie (sans tiret) situé en zone XVIII.</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0810A48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9483188"/>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B96AA15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B4D04392"/>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92BA6C70"/>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6EC845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8DAD740"/>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D940778"/>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70812E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A78C4D7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601376"/>
    <w:multiLevelType w:val="hybridMultilevel"/>
    <w:tmpl w:val="7C10FA0C"/>
    <w:lvl w:ilvl="0" w:tplc="96E697FE">
      <w:numFmt w:val="bullet"/>
      <w:lvlText w:val="-"/>
      <w:lvlJc w:val="left"/>
      <w:pPr>
        <w:tabs>
          <w:tab w:val="num" w:pos="720"/>
        </w:tabs>
        <w:ind w:left="720" w:hanging="360"/>
      </w:pPr>
      <w:rPr>
        <w:rFonts w:ascii="Times New Roman" w:eastAsia="Times New Roman" w:hAnsi="Times New Roman" w:cs="Times New Roman" w:hint="default"/>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05331529"/>
    <w:multiLevelType w:val="multilevel"/>
    <w:tmpl w:val="040C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07062C52"/>
    <w:multiLevelType w:val="hybridMultilevel"/>
    <w:tmpl w:val="EFD09AB2"/>
    <w:lvl w:ilvl="0" w:tplc="50346F36">
      <w:start w:val="182"/>
      <w:numFmt w:val="bullet"/>
      <w:lvlText w:val="-"/>
      <w:lvlJc w:val="left"/>
      <w:pPr>
        <w:tabs>
          <w:tab w:val="num" w:pos="810"/>
        </w:tabs>
        <w:ind w:left="810" w:hanging="360"/>
      </w:pPr>
      <w:rPr>
        <w:rFonts w:ascii="Times New Roman" w:eastAsia="Times New Roman" w:hAnsi="Times New Roman" w:cs="Times New Roman" w:hint="default"/>
      </w:rPr>
    </w:lvl>
    <w:lvl w:ilvl="1" w:tplc="040C0003" w:tentative="1">
      <w:start w:val="1"/>
      <w:numFmt w:val="bullet"/>
      <w:lvlText w:val="o"/>
      <w:lvlJc w:val="left"/>
      <w:pPr>
        <w:tabs>
          <w:tab w:val="num" w:pos="1530"/>
        </w:tabs>
        <w:ind w:left="1530" w:hanging="360"/>
      </w:pPr>
      <w:rPr>
        <w:rFonts w:ascii="Courier New" w:hAnsi="Courier New" w:cs="Courier New" w:hint="default"/>
      </w:rPr>
    </w:lvl>
    <w:lvl w:ilvl="2" w:tplc="040C0005" w:tentative="1">
      <w:start w:val="1"/>
      <w:numFmt w:val="bullet"/>
      <w:lvlText w:val=""/>
      <w:lvlJc w:val="left"/>
      <w:pPr>
        <w:tabs>
          <w:tab w:val="num" w:pos="2250"/>
        </w:tabs>
        <w:ind w:left="2250" w:hanging="360"/>
      </w:pPr>
      <w:rPr>
        <w:rFonts w:ascii="Wingdings" w:hAnsi="Wingdings" w:hint="default"/>
      </w:rPr>
    </w:lvl>
    <w:lvl w:ilvl="3" w:tplc="040C0001" w:tentative="1">
      <w:start w:val="1"/>
      <w:numFmt w:val="bullet"/>
      <w:lvlText w:val=""/>
      <w:lvlJc w:val="left"/>
      <w:pPr>
        <w:tabs>
          <w:tab w:val="num" w:pos="2970"/>
        </w:tabs>
        <w:ind w:left="2970" w:hanging="360"/>
      </w:pPr>
      <w:rPr>
        <w:rFonts w:ascii="Symbol" w:hAnsi="Symbol" w:hint="default"/>
      </w:rPr>
    </w:lvl>
    <w:lvl w:ilvl="4" w:tplc="040C0003" w:tentative="1">
      <w:start w:val="1"/>
      <w:numFmt w:val="bullet"/>
      <w:lvlText w:val="o"/>
      <w:lvlJc w:val="left"/>
      <w:pPr>
        <w:tabs>
          <w:tab w:val="num" w:pos="3690"/>
        </w:tabs>
        <w:ind w:left="3690" w:hanging="360"/>
      </w:pPr>
      <w:rPr>
        <w:rFonts w:ascii="Courier New" w:hAnsi="Courier New" w:cs="Courier New" w:hint="default"/>
      </w:rPr>
    </w:lvl>
    <w:lvl w:ilvl="5" w:tplc="040C0005" w:tentative="1">
      <w:start w:val="1"/>
      <w:numFmt w:val="bullet"/>
      <w:lvlText w:val=""/>
      <w:lvlJc w:val="left"/>
      <w:pPr>
        <w:tabs>
          <w:tab w:val="num" w:pos="4410"/>
        </w:tabs>
        <w:ind w:left="4410" w:hanging="360"/>
      </w:pPr>
      <w:rPr>
        <w:rFonts w:ascii="Wingdings" w:hAnsi="Wingdings" w:hint="default"/>
      </w:rPr>
    </w:lvl>
    <w:lvl w:ilvl="6" w:tplc="040C0001" w:tentative="1">
      <w:start w:val="1"/>
      <w:numFmt w:val="bullet"/>
      <w:lvlText w:val=""/>
      <w:lvlJc w:val="left"/>
      <w:pPr>
        <w:tabs>
          <w:tab w:val="num" w:pos="5130"/>
        </w:tabs>
        <w:ind w:left="5130" w:hanging="360"/>
      </w:pPr>
      <w:rPr>
        <w:rFonts w:ascii="Symbol" w:hAnsi="Symbol" w:hint="default"/>
      </w:rPr>
    </w:lvl>
    <w:lvl w:ilvl="7" w:tplc="040C0003" w:tentative="1">
      <w:start w:val="1"/>
      <w:numFmt w:val="bullet"/>
      <w:lvlText w:val="o"/>
      <w:lvlJc w:val="left"/>
      <w:pPr>
        <w:tabs>
          <w:tab w:val="num" w:pos="5850"/>
        </w:tabs>
        <w:ind w:left="5850" w:hanging="360"/>
      </w:pPr>
      <w:rPr>
        <w:rFonts w:ascii="Courier New" w:hAnsi="Courier New" w:cs="Courier New" w:hint="default"/>
      </w:rPr>
    </w:lvl>
    <w:lvl w:ilvl="8" w:tplc="040C0005" w:tentative="1">
      <w:start w:val="1"/>
      <w:numFmt w:val="bullet"/>
      <w:lvlText w:val=""/>
      <w:lvlJc w:val="left"/>
      <w:pPr>
        <w:tabs>
          <w:tab w:val="num" w:pos="6570"/>
        </w:tabs>
        <w:ind w:left="6570" w:hanging="360"/>
      </w:pPr>
      <w:rPr>
        <w:rFonts w:ascii="Wingdings" w:hAnsi="Wingdings" w:hint="default"/>
      </w:rPr>
    </w:lvl>
  </w:abstractNum>
  <w:abstractNum w:abstractNumId="13" w15:restartNumberingAfterBreak="0">
    <w:nsid w:val="074B7CFE"/>
    <w:multiLevelType w:val="multilevel"/>
    <w:tmpl w:val="040C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4" w15:restartNumberingAfterBreak="0">
    <w:nsid w:val="143D1337"/>
    <w:multiLevelType w:val="hybridMultilevel"/>
    <w:tmpl w:val="CA06FE7A"/>
    <w:lvl w:ilvl="0" w:tplc="040C0001">
      <w:start w:val="1"/>
      <w:numFmt w:val="bullet"/>
      <w:lvlText w:val=""/>
      <w:lvlJc w:val="left"/>
      <w:pPr>
        <w:tabs>
          <w:tab w:val="num" w:pos="720"/>
        </w:tabs>
        <w:ind w:left="720" w:hanging="360"/>
      </w:pPr>
      <w:rPr>
        <w:rFonts w:ascii="Symbol" w:hAnsi="Symbol" w:hint="default"/>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1A753170"/>
    <w:multiLevelType w:val="hybridMultilevel"/>
    <w:tmpl w:val="A66AC3B8"/>
    <w:lvl w:ilvl="0" w:tplc="D5F6EE90">
      <w:numFmt w:val="bullet"/>
      <w:lvlText w:val="-"/>
      <w:lvlJc w:val="left"/>
      <w:pPr>
        <w:tabs>
          <w:tab w:val="num" w:pos="720"/>
        </w:tabs>
        <w:ind w:left="720" w:hanging="360"/>
      </w:pPr>
      <w:rPr>
        <w:rFonts w:ascii="Times New Roman" w:eastAsia="Times New Roman" w:hAnsi="Times New Roman" w:cs="Times New Roman" w:hint="default"/>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0400206"/>
    <w:multiLevelType w:val="hybridMultilevel"/>
    <w:tmpl w:val="B2DE72EE"/>
    <w:lvl w:ilvl="0" w:tplc="040C0001">
      <w:start w:val="1"/>
      <w:numFmt w:val="bullet"/>
      <w:lvlText w:val=""/>
      <w:lvlJc w:val="left"/>
      <w:pPr>
        <w:tabs>
          <w:tab w:val="num" w:pos="720"/>
        </w:tabs>
        <w:ind w:left="720" w:hanging="360"/>
      </w:pPr>
      <w:rPr>
        <w:rFonts w:ascii="Symbol" w:hAnsi="Symbol" w:hint="default"/>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47A08E8"/>
    <w:multiLevelType w:val="hybridMultilevel"/>
    <w:tmpl w:val="ACC46A62"/>
    <w:lvl w:ilvl="0" w:tplc="024ED896">
      <w:numFmt w:val="bullet"/>
      <w:lvlText w:val="-"/>
      <w:lvlJc w:val="left"/>
      <w:pPr>
        <w:tabs>
          <w:tab w:val="num" w:pos="720"/>
        </w:tabs>
        <w:ind w:left="720" w:hanging="360"/>
      </w:pPr>
      <w:rPr>
        <w:rFonts w:ascii="Times New Roman" w:eastAsia="Times New Roman" w:hAnsi="Times New Roman" w:cs="Times New Roman" w:hint="default"/>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2A8C0753"/>
    <w:multiLevelType w:val="hybridMultilevel"/>
    <w:tmpl w:val="F230DA08"/>
    <w:lvl w:ilvl="0" w:tplc="C2DC025C">
      <w:numFmt w:val="bullet"/>
      <w:lvlText w:val="-"/>
      <w:lvlJc w:val="left"/>
      <w:pPr>
        <w:tabs>
          <w:tab w:val="num" w:pos="810"/>
        </w:tabs>
        <w:ind w:left="810" w:hanging="360"/>
      </w:pPr>
      <w:rPr>
        <w:rFonts w:ascii="Times New Roman" w:eastAsia="Times New Roman" w:hAnsi="Times New Roman" w:cs="Times New Roman" w:hint="default"/>
      </w:rPr>
    </w:lvl>
    <w:lvl w:ilvl="1" w:tplc="040C0003" w:tentative="1">
      <w:start w:val="1"/>
      <w:numFmt w:val="bullet"/>
      <w:lvlText w:val="o"/>
      <w:lvlJc w:val="left"/>
      <w:pPr>
        <w:tabs>
          <w:tab w:val="num" w:pos="1530"/>
        </w:tabs>
        <w:ind w:left="1530" w:hanging="360"/>
      </w:pPr>
      <w:rPr>
        <w:rFonts w:ascii="Courier New" w:hAnsi="Courier New" w:cs="Courier New" w:hint="default"/>
      </w:rPr>
    </w:lvl>
    <w:lvl w:ilvl="2" w:tplc="040C0005" w:tentative="1">
      <w:start w:val="1"/>
      <w:numFmt w:val="bullet"/>
      <w:lvlText w:val=""/>
      <w:lvlJc w:val="left"/>
      <w:pPr>
        <w:tabs>
          <w:tab w:val="num" w:pos="2250"/>
        </w:tabs>
        <w:ind w:left="2250" w:hanging="360"/>
      </w:pPr>
      <w:rPr>
        <w:rFonts w:ascii="Wingdings" w:hAnsi="Wingdings" w:hint="default"/>
      </w:rPr>
    </w:lvl>
    <w:lvl w:ilvl="3" w:tplc="040C0001" w:tentative="1">
      <w:start w:val="1"/>
      <w:numFmt w:val="bullet"/>
      <w:lvlText w:val=""/>
      <w:lvlJc w:val="left"/>
      <w:pPr>
        <w:tabs>
          <w:tab w:val="num" w:pos="2970"/>
        </w:tabs>
        <w:ind w:left="2970" w:hanging="360"/>
      </w:pPr>
      <w:rPr>
        <w:rFonts w:ascii="Symbol" w:hAnsi="Symbol" w:hint="default"/>
      </w:rPr>
    </w:lvl>
    <w:lvl w:ilvl="4" w:tplc="040C0003" w:tentative="1">
      <w:start w:val="1"/>
      <w:numFmt w:val="bullet"/>
      <w:lvlText w:val="o"/>
      <w:lvlJc w:val="left"/>
      <w:pPr>
        <w:tabs>
          <w:tab w:val="num" w:pos="3690"/>
        </w:tabs>
        <w:ind w:left="3690" w:hanging="360"/>
      </w:pPr>
      <w:rPr>
        <w:rFonts w:ascii="Courier New" w:hAnsi="Courier New" w:cs="Courier New" w:hint="default"/>
      </w:rPr>
    </w:lvl>
    <w:lvl w:ilvl="5" w:tplc="040C0005" w:tentative="1">
      <w:start w:val="1"/>
      <w:numFmt w:val="bullet"/>
      <w:lvlText w:val=""/>
      <w:lvlJc w:val="left"/>
      <w:pPr>
        <w:tabs>
          <w:tab w:val="num" w:pos="4410"/>
        </w:tabs>
        <w:ind w:left="4410" w:hanging="360"/>
      </w:pPr>
      <w:rPr>
        <w:rFonts w:ascii="Wingdings" w:hAnsi="Wingdings" w:hint="default"/>
      </w:rPr>
    </w:lvl>
    <w:lvl w:ilvl="6" w:tplc="040C0001" w:tentative="1">
      <w:start w:val="1"/>
      <w:numFmt w:val="bullet"/>
      <w:lvlText w:val=""/>
      <w:lvlJc w:val="left"/>
      <w:pPr>
        <w:tabs>
          <w:tab w:val="num" w:pos="5130"/>
        </w:tabs>
        <w:ind w:left="5130" w:hanging="360"/>
      </w:pPr>
      <w:rPr>
        <w:rFonts w:ascii="Symbol" w:hAnsi="Symbol" w:hint="default"/>
      </w:rPr>
    </w:lvl>
    <w:lvl w:ilvl="7" w:tplc="040C0003" w:tentative="1">
      <w:start w:val="1"/>
      <w:numFmt w:val="bullet"/>
      <w:lvlText w:val="o"/>
      <w:lvlJc w:val="left"/>
      <w:pPr>
        <w:tabs>
          <w:tab w:val="num" w:pos="5850"/>
        </w:tabs>
        <w:ind w:left="5850" w:hanging="360"/>
      </w:pPr>
      <w:rPr>
        <w:rFonts w:ascii="Courier New" w:hAnsi="Courier New" w:cs="Courier New" w:hint="default"/>
      </w:rPr>
    </w:lvl>
    <w:lvl w:ilvl="8" w:tplc="040C0005" w:tentative="1">
      <w:start w:val="1"/>
      <w:numFmt w:val="bullet"/>
      <w:lvlText w:val=""/>
      <w:lvlJc w:val="left"/>
      <w:pPr>
        <w:tabs>
          <w:tab w:val="num" w:pos="6570"/>
        </w:tabs>
        <w:ind w:left="6570" w:hanging="360"/>
      </w:pPr>
      <w:rPr>
        <w:rFonts w:ascii="Wingdings" w:hAnsi="Wingdings" w:hint="default"/>
      </w:rPr>
    </w:lvl>
  </w:abstractNum>
  <w:abstractNum w:abstractNumId="19" w15:restartNumberingAfterBreak="0">
    <w:nsid w:val="2D500FE6"/>
    <w:multiLevelType w:val="multilevel"/>
    <w:tmpl w:val="A950F24C"/>
    <w:lvl w:ilvl="0">
      <w:start w:val="1"/>
      <w:numFmt w:val="upperRoman"/>
      <w:lvlText w:val="%1."/>
      <w:lvlJc w:val="left"/>
      <w:pPr>
        <w:tabs>
          <w:tab w:val="num" w:pos="360"/>
        </w:tabs>
        <w:ind w:left="0" w:firstLine="0"/>
      </w:pPr>
    </w:lvl>
    <w:lvl w:ilvl="1">
      <w:start w:val="1"/>
      <w:numFmt w:val="upperLetter"/>
      <w:lvlText w:val="%2."/>
      <w:lvlJc w:val="left"/>
      <w:pPr>
        <w:tabs>
          <w:tab w:val="num" w:pos="1080"/>
        </w:tabs>
        <w:ind w:left="720" w:firstLine="0"/>
      </w:pPr>
    </w:lvl>
    <w:lvl w:ilvl="2">
      <w:start w:val="1"/>
      <w:numFmt w:val="decimal"/>
      <w:lvlText w:val="%3."/>
      <w:lvlJc w:val="left"/>
      <w:pPr>
        <w:tabs>
          <w:tab w:val="num" w:pos="1800"/>
        </w:tabs>
        <w:ind w:left="1440" w:firstLine="0"/>
      </w:pPr>
    </w:lvl>
    <w:lvl w:ilvl="3">
      <w:start w:val="1"/>
      <w:numFmt w:val="lowerLetter"/>
      <w:lvlText w:val="%4)"/>
      <w:lvlJc w:val="left"/>
      <w:pPr>
        <w:tabs>
          <w:tab w:val="num" w:pos="2520"/>
        </w:tabs>
        <w:ind w:left="2160" w:firstLine="0"/>
      </w:pPr>
    </w:lvl>
    <w:lvl w:ilvl="4">
      <w:start w:val="1"/>
      <w:numFmt w:val="decimal"/>
      <w:lvlText w:val="(%5)"/>
      <w:lvlJc w:val="left"/>
      <w:pPr>
        <w:tabs>
          <w:tab w:val="num" w:pos="3960"/>
        </w:tabs>
        <w:ind w:left="3600" w:firstLine="0"/>
      </w:pPr>
      <w:rPr>
        <w:rFonts w:ascii="Times New Roman" w:hAnsi="Times New Roman"/>
        <w:i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5">
      <w:start w:val="1"/>
      <w:numFmt w:val="lowerLetter"/>
      <w:lvlText w:val="(%6)"/>
      <w:lvlJc w:val="left"/>
      <w:pPr>
        <w:tabs>
          <w:tab w:val="num" w:pos="3780"/>
        </w:tabs>
        <w:ind w:left="3420" w:firstLine="0"/>
      </w:pPr>
    </w:lvl>
    <w:lvl w:ilvl="6">
      <w:start w:val="1"/>
      <w:numFmt w:val="lowerRoman"/>
      <w:lvlText w:val="(%7)"/>
      <w:lvlJc w:val="left"/>
      <w:pPr>
        <w:tabs>
          <w:tab w:val="num" w:pos="4680"/>
        </w:tabs>
        <w:ind w:left="4320" w:firstLine="0"/>
      </w:pPr>
    </w:lvl>
    <w:lvl w:ilvl="7">
      <w:start w:val="1"/>
      <w:numFmt w:val="lowerLetter"/>
      <w:lvlText w:val="(%8)"/>
      <w:lvlJc w:val="left"/>
      <w:pPr>
        <w:tabs>
          <w:tab w:val="num" w:pos="4500"/>
        </w:tabs>
        <w:ind w:left="4140" w:firstLine="0"/>
      </w:pPr>
    </w:lvl>
    <w:lvl w:ilvl="8">
      <w:start w:val="1"/>
      <w:numFmt w:val="lowerRoman"/>
      <w:lvlText w:val="(%9)"/>
      <w:lvlJc w:val="left"/>
      <w:pPr>
        <w:tabs>
          <w:tab w:val="num" w:pos="6120"/>
        </w:tabs>
        <w:ind w:left="5760" w:firstLine="0"/>
      </w:pPr>
    </w:lvl>
  </w:abstractNum>
  <w:abstractNum w:abstractNumId="20" w15:restartNumberingAfterBreak="0">
    <w:nsid w:val="324A029E"/>
    <w:multiLevelType w:val="hybridMultilevel"/>
    <w:tmpl w:val="BBF2BAE4"/>
    <w:lvl w:ilvl="0" w:tplc="34364216">
      <w:start w:val="1"/>
      <w:numFmt w:val="bullet"/>
      <w:lvlText w:val=""/>
      <w:lvlJc w:val="left"/>
      <w:pPr>
        <w:tabs>
          <w:tab w:val="num" w:pos="720"/>
        </w:tabs>
        <w:ind w:left="720" w:hanging="360"/>
      </w:pPr>
      <w:rPr>
        <w:rFonts w:ascii="Wingdings" w:hAnsi="Wingdings" w:hint="default"/>
        <w:sz w:val="20"/>
        <w:szCs w:val="20"/>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337A01D0"/>
    <w:multiLevelType w:val="hybridMultilevel"/>
    <w:tmpl w:val="902C4B10"/>
    <w:lvl w:ilvl="0" w:tplc="9708AB14">
      <w:start w:val="1"/>
      <w:numFmt w:val="upperLetter"/>
      <w:lvlText w:val="(%1)"/>
      <w:lvlJc w:val="left"/>
      <w:pPr>
        <w:tabs>
          <w:tab w:val="num" w:pos="1095"/>
        </w:tabs>
        <w:ind w:left="1095" w:hanging="390"/>
      </w:pPr>
      <w:rPr>
        <w:rFonts w:hint="default"/>
      </w:rPr>
    </w:lvl>
    <w:lvl w:ilvl="1" w:tplc="040C0019">
      <w:start w:val="1"/>
      <w:numFmt w:val="lowerLetter"/>
      <w:lvlText w:val="%2."/>
      <w:lvlJc w:val="left"/>
      <w:pPr>
        <w:tabs>
          <w:tab w:val="num" w:pos="1800"/>
        </w:tabs>
        <w:ind w:left="1800" w:hanging="360"/>
      </w:pPr>
    </w:lvl>
    <w:lvl w:ilvl="2" w:tplc="040C001B" w:tentative="1">
      <w:start w:val="1"/>
      <w:numFmt w:val="lowerRoman"/>
      <w:lvlText w:val="%3."/>
      <w:lvlJc w:val="right"/>
      <w:pPr>
        <w:tabs>
          <w:tab w:val="num" w:pos="2505"/>
        </w:tabs>
        <w:ind w:left="2505" w:hanging="180"/>
      </w:pPr>
    </w:lvl>
    <w:lvl w:ilvl="3" w:tplc="040C000F" w:tentative="1">
      <w:start w:val="1"/>
      <w:numFmt w:val="decimal"/>
      <w:lvlText w:val="%4."/>
      <w:lvlJc w:val="left"/>
      <w:pPr>
        <w:tabs>
          <w:tab w:val="num" w:pos="3225"/>
        </w:tabs>
        <w:ind w:left="3225" w:hanging="360"/>
      </w:pPr>
    </w:lvl>
    <w:lvl w:ilvl="4" w:tplc="040C0019" w:tentative="1">
      <w:start w:val="1"/>
      <w:numFmt w:val="lowerLetter"/>
      <w:lvlText w:val="%5."/>
      <w:lvlJc w:val="left"/>
      <w:pPr>
        <w:tabs>
          <w:tab w:val="num" w:pos="3945"/>
        </w:tabs>
        <w:ind w:left="3945" w:hanging="360"/>
      </w:pPr>
    </w:lvl>
    <w:lvl w:ilvl="5" w:tplc="040C001B" w:tentative="1">
      <w:start w:val="1"/>
      <w:numFmt w:val="lowerRoman"/>
      <w:lvlText w:val="%6."/>
      <w:lvlJc w:val="right"/>
      <w:pPr>
        <w:tabs>
          <w:tab w:val="num" w:pos="4665"/>
        </w:tabs>
        <w:ind w:left="4665" w:hanging="180"/>
      </w:pPr>
    </w:lvl>
    <w:lvl w:ilvl="6" w:tplc="040C000F" w:tentative="1">
      <w:start w:val="1"/>
      <w:numFmt w:val="decimal"/>
      <w:lvlText w:val="%7."/>
      <w:lvlJc w:val="left"/>
      <w:pPr>
        <w:tabs>
          <w:tab w:val="num" w:pos="5385"/>
        </w:tabs>
        <w:ind w:left="5385" w:hanging="360"/>
      </w:pPr>
    </w:lvl>
    <w:lvl w:ilvl="7" w:tplc="040C0019" w:tentative="1">
      <w:start w:val="1"/>
      <w:numFmt w:val="lowerLetter"/>
      <w:lvlText w:val="%8."/>
      <w:lvlJc w:val="left"/>
      <w:pPr>
        <w:tabs>
          <w:tab w:val="num" w:pos="6105"/>
        </w:tabs>
        <w:ind w:left="6105" w:hanging="360"/>
      </w:pPr>
    </w:lvl>
    <w:lvl w:ilvl="8" w:tplc="040C001B" w:tentative="1">
      <w:start w:val="1"/>
      <w:numFmt w:val="lowerRoman"/>
      <w:lvlText w:val="%9."/>
      <w:lvlJc w:val="right"/>
      <w:pPr>
        <w:tabs>
          <w:tab w:val="num" w:pos="6825"/>
        </w:tabs>
        <w:ind w:left="6825" w:hanging="180"/>
      </w:pPr>
    </w:lvl>
  </w:abstractNum>
  <w:abstractNum w:abstractNumId="22" w15:restartNumberingAfterBreak="0">
    <w:nsid w:val="3B1E3841"/>
    <w:multiLevelType w:val="hybridMultilevel"/>
    <w:tmpl w:val="C9BCA784"/>
    <w:lvl w:ilvl="0" w:tplc="040C000F">
      <w:start w:val="1"/>
      <w:numFmt w:val="decimal"/>
      <w:lvlText w:val="%1."/>
      <w:lvlJc w:val="left"/>
      <w:pPr>
        <w:tabs>
          <w:tab w:val="num" w:pos="720"/>
        </w:tabs>
        <w:ind w:left="720" w:hanging="360"/>
      </w:p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23" w15:restartNumberingAfterBreak="0">
    <w:nsid w:val="40BF1A95"/>
    <w:multiLevelType w:val="hybridMultilevel"/>
    <w:tmpl w:val="185A97E6"/>
    <w:lvl w:ilvl="0" w:tplc="040C000F">
      <w:start w:val="1"/>
      <w:numFmt w:val="decimal"/>
      <w:lvlText w:val="%1."/>
      <w:lvlJc w:val="left"/>
      <w:pPr>
        <w:tabs>
          <w:tab w:val="num" w:pos="720"/>
        </w:tabs>
        <w:ind w:left="720" w:hanging="360"/>
      </w:p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24" w15:restartNumberingAfterBreak="0">
    <w:nsid w:val="478327A4"/>
    <w:multiLevelType w:val="hybridMultilevel"/>
    <w:tmpl w:val="FD1CE93C"/>
    <w:lvl w:ilvl="0" w:tplc="572C8EF6">
      <w:start w:val="20"/>
      <w:numFmt w:val="bullet"/>
      <w:lvlText w:val="-"/>
      <w:lvlJc w:val="left"/>
      <w:pPr>
        <w:tabs>
          <w:tab w:val="num" w:pos="814"/>
        </w:tabs>
        <w:ind w:left="814" w:hanging="360"/>
      </w:pPr>
      <w:rPr>
        <w:rFonts w:ascii="Times-Roman" w:eastAsia="Times New Roman" w:hAnsi="Times-Roman" w:cs="Times-Roman" w:hint="default"/>
      </w:rPr>
    </w:lvl>
    <w:lvl w:ilvl="1" w:tplc="040C0003" w:tentative="1">
      <w:start w:val="1"/>
      <w:numFmt w:val="bullet"/>
      <w:lvlText w:val="o"/>
      <w:lvlJc w:val="left"/>
      <w:pPr>
        <w:tabs>
          <w:tab w:val="num" w:pos="1534"/>
        </w:tabs>
        <w:ind w:left="1534" w:hanging="360"/>
      </w:pPr>
      <w:rPr>
        <w:rFonts w:ascii="Courier New" w:hAnsi="Courier New" w:cs="Courier New" w:hint="default"/>
      </w:rPr>
    </w:lvl>
    <w:lvl w:ilvl="2" w:tplc="040C0005" w:tentative="1">
      <w:start w:val="1"/>
      <w:numFmt w:val="bullet"/>
      <w:lvlText w:val=""/>
      <w:lvlJc w:val="left"/>
      <w:pPr>
        <w:tabs>
          <w:tab w:val="num" w:pos="2254"/>
        </w:tabs>
        <w:ind w:left="2254" w:hanging="360"/>
      </w:pPr>
      <w:rPr>
        <w:rFonts w:ascii="Wingdings" w:hAnsi="Wingdings" w:hint="default"/>
      </w:rPr>
    </w:lvl>
    <w:lvl w:ilvl="3" w:tplc="040C0001" w:tentative="1">
      <w:start w:val="1"/>
      <w:numFmt w:val="bullet"/>
      <w:lvlText w:val=""/>
      <w:lvlJc w:val="left"/>
      <w:pPr>
        <w:tabs>
          <w:tab w:val="num" w:pos="2974"/>
        </w:tabs>
        <w:ind w:left="2974" w:hanging="360"/>
      </w:pPr>
      <w:rPr>
        <w:rFonts w:ascii="Symbol" w:hAnsi="Symbol" w:hint="default"/>
      </w:rPr>
    </w:lvl>
    <w:lvl w:ilvl="4" w:tplc="040C0003" w:tentative="1">
      <w:start w:val="1"/>
      <w:numFmt w:val="bullet"/>
      <w:lvlText w:val="o"/>
      <w:lvlJc w:val="left"/>
      <w:pPr>
        <w:tabs>
          <w:tab w:val="num" w:pos="3694"/>
        </w:tabs>
        <w:ind w:left="3694" w:hanging="360"/>
      </w:pPr>
      <w:rPr>
        <w:rFonts w:ascii="Courier New" w:hAnsi="Courier New" w:cs="Courier New" w:hint="default"/>
      </w:rPr>
    </w:lvl>
    <w:lvl w:ilvl="5" w:tplc="040C0005" w:tentative="1">
      <w:start w:val="1"/>
      <w:numFmt w:val="bullet"/>
      <w:lvlText w:val=""/>
      <w:lvlJc w:val="left"/>
      <w:pPr>
        <w:tabs>
          <w:tab w:val="num" w:pos="4414"/>
        </w:tabs>
        <w:ind w:left="4414" w:hanging="360"/>
      </w:pPr>
      <w:rPr>
        <w:rFonts w:ascii="Wingdings" w:hAnsi="Wingdings" w:hint="default"/>
      </w:rPr>
    </w:lvl>
    <w:lvl w:ilvl="6" w:tplc="040C0001" w:tentative="1">
      <w:start w:val="1"/>
      <w:numFmt w:val="bullet"/>
      <w:lvlText w:val=""/>
      <w:lvlJc w:val="left"/>
      <w:pPr>
        <w:tabs>
          <w:tab w:val="num" w:pos="5134"/>
        </w:tabs>
        <w:ind w:left="5134" w:hanging="360"/>
      </w:pPr>
      <w:rPr>
        <w:rFonts w:ascii="Symbol" w:hAnsi="Symbol" w:hint="default"/>
      </w:rPr>
    </w:lvl>
    <w:lvl w:ilvl="7" w:tplc="040C0003" w:tentative="1">
      <w:start w:val="1"/>
      <w:numFmt w:val="bullet"/>
      <w:lvlText w:val="o"/>
      <w:lvlJc w:val="left"/>
      <w:pPr>
        <w:tabs>
          <w:tab w:val="num" w:pos="5854"/>
        </w:tabs>
        <w:ind w:left="5854" w:hanging="360"/>
      </w:pPr>
      <w:rPr>
        <w:rFonts w:ascii="Courier New" w:hAnsi="Courier New" w:cs="Courier New" w:hint="default"/>
      </w:rPr>
    </w:lvl>
    <w:lvl w:ilvl="8" w:tplc="040C0005" w:tentative="1">
      <w:start w:val="1"/>
      <w:numFmt w:val="bullet"/>
      <w:lvlText w:val=""/>
      <w:lvlJc w:val="left"/>
      <w:pPr>
        <w:tabs>
          <w:tab w:val="num" w:pos="6574"/>
        </w:tabs>
        <w:ind w:left="6574" w:hanging="360"/>
      </w:pPr>
      <w:rPr>
        <w:rFonts w:ascii="Wingdings" w:hAnsi="Wingdings" w:hint="default"/>
      </w:rPr>
    </w:lvl>
  </w:abstractNum>
  <w:abstractNum w:abstractNumId="25" w15:restartNumberingAfterBreak="0">
    <w:nsid w:val="4D9E6FB1"/>
    <w:multiLevelType w:val="hybridMultilevel"/>
    <w:tmpl w:val="6024B1B8"/>
    <w:lvl w:ilvl="0" w:tplc="040C0011">
      <w:start w:val="1"/>
      <w:numFmt w:val="decimal"/>
      <w:lvlText w:val="%1)"/>
      <w:lvlJc w:val="left"/>
      <w:pPr>
        <w:tabs>
          <w:tab w:val="num" w:pos="720"/>
        </w:tabs>
        <w:ind w:left="720" w:hanging="360"/>
      </w:pPr>
      <w:rPr>
        <w:rFonts w:hint="default"/>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26" w15:restartNumberingAfterBreak="0">
    <w:nsid w:val="5599170F"/>
    <w:multiLevelType w:val="hybridMultilevel"/>
    <w:tmpl w:val="C8143422"/>
    <w:lvl w:ilvl="0" w:tplc="699CFFE0">
      <w:start w:val="2"/>
      <w:numFmt w:val="bullet"/>
      <w:lvlText w:val="-"/>
      <w:lvlJc w:val="left"/>
      <w:pPr>
        <w:tabs>
          <w:tab w:val="num" w:pos="1065"/>
        </w:tabs>
        <w:ind w:left="1065" w:hanging="360"/>
      </w:pPr>
      <w:rPr>
        <w:rFonts w:ascii="Times New Roman" w:eastAsia="Times New Roman" w:hAnsi="Times New Roman" w:cs="Times New Roman" w:hint="default"/>
      </w:rPr>
    </w:lvl>
    <w:lvl w:ilvl="1" w:tplc="040C0003" w:tentative="1">
      <w:start w:val="1"/>
      <w:numFmt w:val="bullet"/>
      <w:lvlText w:val="o"/>
      <w:lvlJc w:val="left"/>
      <w:pPr>
        <w:tabs>
          <w:tab w:val="num" w:pos="1785"/>
        </w:tabs>
        <w:ind w:left="1785" w:hanging="360"/>
      </w:pPr>
      <w:rPr>
        <w:rFonts w:ascii="Courier New" w:hAnsi="Courier New" w:cs="Courier New" w:hint="default"/>
      </w:rPr>
    </w:lvl>
    <w:lvl w:ilvl="2" w:tplc="040C0005" w:tentative="1">
      <w:start w:val="1"/>
      <w:numFmt w:val="bullet"/>
      <w:lvlText w:val=""/>
      <w:lvlJc w:val="left"/>
      <w:pPr>
        <w:tabs>
          <w:tab w:val="num" w:pos="2505"/>
        </w:tabs>
        <w:ind w:left="2505" w:hanging="360"/>
      </w:pPr>
      <w:rPr>
        <w:rFonts w:ascii="Wingdings" w:hAnsi="Wingdings" w:hint="default"/>
      </w:rPr>
    </w:lvl>
    <w:lvl w:ilvl="3" w:tplc="040C0001" w:tentative="1">
      <w:start w:val="1"/>
      <w:numFmt w:val="bullet"/>
      <w:lvlText w:val=""/>
      <w:lvlJc w:val="left"/>
      <w:pPr>
        <w:tabs>
          <w:tab w:val="num" w:pos="3225"/>
        </w:tabs>
        <w:ind w:left="3225" w:hanging="360"/>
      </w:pPr>
      <w:rPr>
        <w:rFonts w:ascii="Symbol" w:hAnsi="Symbol" w:hint="default"/>
      </w:rPr>
    </w:lvl>
    <w:lvl w:ilvl="4" w:tplc="040C0003" w:tentative="1">
      <w:start w:val="1"/>
      <w:numFmt w:val="bullet"/>
      <w:lvlText w:val="o"/>
      <w:lvlJc w:val="left"/>
      <w:pPr>
        <w:tabs>
          <w:tab w:val="num" w:pos="3945"/>
        </w:tabs>
        <w:ind w:left="3945" w:hanging="360"/>
      </w:pPr>
      <w:rPr>
        <w:rFonts w:ascii="Courier New" w:hAnsi="Courier New" w:cs="Courier New" w:hint="default"/>
      </w:rPr>
    </w:lvl>
    <w:lvl w:ilvl="5" w:tplc="040C0005" w:tentative="1">
      <w:start w:val="1"/>
      <w:numFmt w:val="bullet"/>
      <w:lvlText w:val=""/>
      <w:lvlJc w:val="left"/>
      <w:pPr>
        <w:tabs>
          <w:tab w:val="num" w:pos="4665"/>
        </w:tabs>
        <w:ind w:left="4665" w:hanging="360"/>
      </w:pPr>
      <w:rPr>
        <w:rFonts w:ascii="Wingdings" w:hAnsi="Wingdings" w:hint="default"/>
      </w:rPr>
    </w:lvl>
    <w:lvl w:ilvl="6" w:tplc="040C0001" w:tentative="1">
      <w:start w:val="1"/>
      <w:numFmt w:val="bullet"/>
      <w:lvlText w:val=""/>
      <w:lvlJc w:val="left"/>
      <w:pPr>
        <w:tabs>
          <w:tab w:val="num" w:pos="5385"/>
        </w:tabs>
        <w:ind w:left="5385" w:hanging="360"/>
      </w:pPr>
      <w:rPr>
        <w:rFonts w:ascii="Symbol" w:hAnsi="Symbol" w:hint="default"/>
      </w:rPr>
    </w:lvl>
    <w:lvl w:ilvl="7" w:tplc="040C0003" w:tentative="1">
      <w:start w:val="1"/>
      <w:numFmt w:val="bullet"/>
      <w:lvlText w:val="o"/>
      <w:lvlJc w:val="left"/>
      <w:pPr>
        <w:tabs>
          <w:tab w:val="num" w:pos="6105"/>
        </w:tabs>
        <w:ind w:left="6105" w:hanging="360"/>
      </w:pPr>
      <w:rPr>
        <w:rFonts w:ascii="Courier New" w:hAnsi="Courier New" w:cs="Courier New" w:hint="default"/>
      </w:rPr>
    </w:lvl>
    <w:lvl w:ilvl="8" w:tplc="040C0005" w:tentative="1">
      <w:start w:val="1"/>
      <w:numFmt w:val="bullet"/>
      <w:lvlText w:val=""/>
      <w:lvlJc w:val="left"/>
      <w:pPr>
        <w:tabs>
          <w:tab w:val="num" w:pos="6825"/>
        </w:tabs>
        <w:ind w:left="6825" w:hanging="360"/>
      </w:pPr>
      <w:rPr>
        <w:rFonts w:ascii="Wingdings" w:hAnsi="Wingdings" w:hint="default"/>
      </w:rPr>
    </w:lvl>
  </w:abstractNum>
  <w:abstractNum w:abstractNumId="27" w15:restartNumberingAfterBreak="0">
    <w:nsid w:val="564028B9"/>
    <w:multiLevelType w:val="multilevel"/>
    <w:tmpl w:val="040C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8" w15:restartNumberingAfterBreak="0">
    <w:nsid w:val="6321394C"/>
    <w:multiLevelType w:val="multilevel"/>
    <w:tmpl w:val="A950F24C"/>
    <w:lvl w:ilvl="0">
      <w:start w:val="1"/>
      <w:numFmt w:val="upperRoman"/>
      <w:lvlText w:val="%1."/>
      <w:lvlJc w:val="left"/>
      <w:pPr>
        <w:tabs>
          <w:tab w:val="num" w:pos="360"/>
        </w:tabs>
        <w:ind w:left="0" w:firstLine="0"/>
      </w:pPr>
    </w:lvl>
    <w:lvl w:ilvl="1">
      <w:start w:val="1"/>
      <w:numFmt w:val="upperLetter"/>
      <w:lvlText w:val="%2."/>
      <w:lvlJc w:val="left"/>
      <w:pPr>
        <w:tabs>
          <w:tab w:val="num" w:pos="1080"/>
        </w:tabs>
        <w:ind w:left="720" w:firstLine="0"/>
      </w:pPr>
    </w:lvl>
    <w:lvl w:ilvl="2">
      <w:start w:val="1"/>
      <w:numFmt w:val="decimal"/>
      <w:lvlText w:val="%3."/>
      <w:lvlJc w:val="left"/>
      <w:pPr>
        <w:tabs>
          <w:tab w:val="num" w:pos="1800"/>
        </w:tabs>
        <w:ind w:left="1440" w:firstLine="0"/>
      </w:pPr>
    </w:lvl>
    <w:lvl w:ilvl="3">
      <w:start w:val="1"/>
      <w:numFmt w:val="lowerLetter"/>
      <w:lvlText w:val="%4)"/>
      <w:lvlJc w:val="left"/>
      <w:pPr>
        <w:tabs>
          <w:tab w:val="num" w:pos="2520"/>
        </w:tabs>
        <w:ind w:left="2160" w:firstLine="0"/>
      </w:pPr>
    </w:lvl>
    <w:lvl w:ilvl="4">
      <w:start w:val="1"/>
      <w:numFmt w:val="decimal"/>
      <w:lvlText w:val="(%5)"/>
      <w:lvlJc w:val="left"/>
      <w:pPr>
        <w:tabs>
          <w:tab w:val="num" w:pos="3960"/>
        </w:tabs>
        <w:ind w:left="3600" w:firstLine="0"/>
      </w:pPr>
      <w:rPr>
        <w:rFonts w:ascii="Times New Roman" w:hAnsi="Times New Roman"/>
        <w:i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5">
      <w:start w:val="1"/>
      <w:numFmt w:val="lowerLetter"/>
      <w:lvlText w:val="(%6)"/>
      <w:lvlJc w:val="left"/>
      <w:pPr>
        <w:tabs>
          <w:tab w:val="num" w:pos="3780"/>
        </w:tabs>
        <w:ind w:left="3420" w:firstLine="0"/>
      </w:pPr>
    </w:lvl>
    <w:lvl w:ilvl="6">
      <w:start w:val="1"/>
      <w:numFmt w:val="lowerRoman"/>
      <w:lvlText w:val="(%7)"/>
      <w:lvlJc w:val="left"/>
      <w:pPr>
        <w:tabs>
          <w:tab w:val="num" w:pos="4680"/>
        </w:tabs>
        <w:ind w:left="4320" w:firstLine="0"/>
      </w:pPr>
    </w:lvl>
    <w:lvl w:ilvl="7">
      <w:start w:val="1"/>
      <w:numFmt w:val="lowerLetter"/>
      <w:lvlText w:val="(%8)"/>
      <w:lvlJc w:val="left"/>
      <w:pPr>
        <w:tabs>
          <w:tab w:val="num" w:pos="4500"/>
        </w:tabs>
        <w:ind w:left="4140" w:firstLine="0"/>
      </w:pPr>
    </w:lvl>
    <w:lvl w:ilvl="8">
      <w:start w:val="1"/>
      <w:numFmt w:val="lowerRoman"/>
      <w:lvlText w:val="(%9)"/>
      <w:lvlJc w:val="left"/>
      <w:pPr>
        <w:tabs>
          <w:tab w:val="num" w:pos="6120"/>
        </w:tabs>
        <w:ind w:left="5760" w:firstLine="0"/>
      </w:pPr>
    </w:lvl>
  </w:abstractNum>
  <w:abstractNum w:abstractNumId="29" w15:restartNumberingAfterBreak="0">
    <w:nsid w:val="6B22401A"/>
    <w:multiLevelType w:val="hybridMultilevel"/>
    <w:tmpl w:val="DD7C8FE8"/>
    <w:lvl w:ilvl="0" w:tplc="040C0001">
      <w:start w:val="1"/>
      <w:numFmt w:val="bullet"/>
      <w:lvlText w:val=""/>
      <w:lvlJc w:val="left"/>
      <w:pPr>
        <w:tabs>
          <w:tab w:val="num" w:pos="720"/>
        </w:tabs>
        <w:ind w:left="720" w:hanging="360"/>
      </w:pPr>
      <w:rPr>
        <w:rFonts w:ascii="Symbol" w:hAnsi="Symbol" w:hint="default"/>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6CE13A1F"/>
    <w:multiLevelType w:val="hybridMultilevel"/>
    <w:tmpl w:val="71FC47F2"/>
    <w:lvl w:ilvl="0" w:tplc="C93C8882">
      <w:numFmt w:val="bullet"/>
      <w:lvlText w:val="-"/>
      <w:lvlJc w:val="left"/>
      <w:pPr>
        <w:tabs>
          <w:tab w:val="num" w:pos="1069"/>
        </w:tabs>
        <w:ind w:left="1069" w:hanging="360"/>
      </w:pPr>
      <w:rPr>
        <w:rFonts w:ascii="Times-Roman" w:eastAsia="Times New Roman" w:hAnsi="Times-Roman" w:cs="Times-Roman" w:hint="default"/>
      </w:rPr>
    </w:lvl>
    <w:lvl w:ilvl="1" w:tplc="040C0003" w:tentative="1">
      <w:start w:val="1"/>
      <w:numFmt w:val="bullet"/>
      <w:lvlText w:val="o"/>
      <w:lvlJc w:val="left"/>
      <w:pPr>
        <w:tabs>
          <w:tab w:val="num" w:pos="1789"/>
        </w:tabs>
        <w:ind w:left="1789" w:hanging="360"/>
      </w:pPr>
      <w:rPr>
        <w:rFonts w:ascii="Courier New" w:hAnsi="Courier New" w:cs="Courier New" w:hint="default"/>
      </w:rPr>
    </w:lvl>
    <w:lvl w:ilvl="2" w:tplc="040C0005" w:tentative="1">
      <w:start w:val="1"/>
      <w:numFmt w:val="bullet"/>
      <w:lvlText w:val=""/>
      <w:lvlJc w:val="left"/>
      <w:pPr>
        <w:tabs>
          <w:tab w:val="num" w:pos="2509"/>
        </w:tabs>
        <w:ind w:left="2509" w:hanging="360"/>
      </w:pPr>
      <w:rPr>
        <w:rFonts w:ascii="Wingdings" w:hAnsi="Wingdings" w:hint="default"/>
      </w:rPr>
    </w:lvl>
    <w:lvl w:ilvl="3" w:tplc="040C0001" w:tentative="1">
      <w:start w:val="1"/>
      <w:numFmt w:val="bullet"/>
      <w:lvlText w:val=""/>
      <w:lvlJc w:val="left"/>
      <w:pPr>
        <w:tabs>
          <w:tab w:val="num" w:pos="3229"/>
        </w:tabs>
        <w:ind w:left="3229" w:hanging="360"/>
      </w:pPr>
      <w:rPr>
        <w:rFonts w:ascii="Symbol" w:hAnsi="Symbol" w:hint="default"/>
      </w:rPr>
    </w:lvl>
    <w:lvl w:ilvl="4" w:tplc="040C0003" w:tentative="1">
      <w:start w:val="1"/>
      <w:numFmt w:val="bullet"/>
      <w:lvlText w:val="o"/>
      <w:lvlJc w:val="left"/>
      <w:pPr>
        <w:tabs>
          <w:tab w:val="num" w:pos="3949"/>
        </w:tabs>
        <w:ind w:left="3949" w:hanging="360"/>
      </w:pPr>
      <w:rPr>
        <w:rFonts w:ascii="Courier New" w:hAnsi="Courier New" w:cs="Courier New" w:hint="default"/>
      </w:rPr>
    </w:lvl>
    <w:lvl w:ilvl="5" w:tplc="040C0005" w:tentative="1">
      <w:start w:val="1"/>
      <w:numFmt w:val="bullet"/>
      <w:lvlText w:val=""/>
      <w:lvlJc w:val="left"/>
      <w:pPr>
        <w:tabs>
          <w:tab w:val="num" w:pos="4669"/>
        </w:tabs>
        <w:ind w:left="4669" w:hanging="360"/>
      </w:pPr>
      <w:rPr>
        <w:rFonts w:ascii="Wingdings" w:hAnsi="Wingdings" w:hint="default"/>
      </w:rPr>
    </w:lvl>
    <w:lvl w:ilvl="6" w:tplc="040C0001" w:tentative="1">
      <w:start w:val="1"/>
      <w:numFmt w:val="bullet"/>
      <w:lvlText w:val=""/>
      <w:lvlJc w:val="left"/>
      <w:pPr>
        <w:tabs>
          <w:tab w:val="num" w:pos="5389"/>
        </w:tabs>
        <w:ind w:left="5389" w:hanging="360"/>
      </w:pPr>
      <w:rPr>
        <w:rFonts w:ascii="Symbol" w:hAnsi="Symbol" w:hint="default"/>
      </w:rPr>
    </w:lvl>
    <w:lvl w:ilvl="7" w:tplc="040C0003" w:tentative="1">
      <w:start w:val="1"/>
      <w:numFmt w:val="bullet"/>
      <w:lvlText w:val="o"/>
      <w:lvlJc w:val="left"/>
      <w:pPr>
        <w:tabs>
          <w:tab w:val="num" w:pos="6109"/>
        </w:tabs>
        <w:ind w:left="6109" w:hanging="360"/>
      </w:pPr>
      <w:rPr>
        <w:rFonts w:ascii="Courier New" w:hAnsi="Courier New" w:cs="Courier New" w:hint="default"/>
      </w:rPr>
    </w:lvl>
    <w:lvl w:ilvl="8" w:tplc="040C0005" w:tentative="1">
      <w:start w:val="1"/>
      <w:numFmt w:val="bullet"/>
      <w:lvlText w:val=""/>
      <w:lvlJc w:val="left"/>
      <w:pPr>
        <w:tabs>
          <w:tab w:val="num" w:pos="6829"/>
        </w:tabs>
        <w:ind w:left="6829" w:hanging="360"/>
      </w:pPr>
      <w:rPr>
        <w:rFonts w:ascii="Wingdings" w:hAnsi="Wingdings" w:hint="default"/>
      </w:rPr>
    </w:lvl>
  </w:abstractNum>
  <w:abstractNum w:abstractNumId="31" w15:restartNumberingAfterBreak="0">
    <w:nsid w:val="798C4BA0"/>
    <w:multiLevelType w:val="hybridMultilevel"/>
    <w:tmpl w:val="AB824F4A"/>
    <w:lvl w:ilvl="0" w:tplc="07E0635E">
      <w:numFmt w:val="bullet"/>
      <w:lvlText w:val="-"/>
      <w:lvlJc w:val="left"/>
      <w:pPr>
        <w:tabs>
          <w:tab w:val="num" w:pos="810"/>
        </w:tabs>
        <w:ind w:left="810" w:hanging="360"/>
      </w:pPr>
      <w:rPr>
        <w:rFonts w:ascii="Times New Roman" w:eastAsia="Times New Roman" w:hAnsi="Times New Roman" w:cs="Times New Roman" w:hint="default"/>
      </w:rPr>
    </w:lvl>
    <w:lvl w:ilvl="1" w:tplc="63DEAD5E" w:tentative="1">
      <w:start w:val="1"/>
      <w:numFmt w:val="bullet"/>
      <w:lvlText w:val="o"/>
      <w:lvlJc w:val="left"/>
      <w:pPr>
        <w:tabs>
          <w:tab w:val="num" w:pos="1530"/>
        </w:tabs>
        <w:ind w:left="1530" w:hanging="360"/>
      </w:pPr>
      <w:rPr>
        <w:rFonts w:ascii="Courier New" w:hAnsi="Courier New" w:cs="Courier New" w:hint="default"/>
      </w:rPr>
    </w:lvl>
    <w:lvl w:ilvl="2" w:tplc="8E0E5344" w:tentative="1">
      <w:start w:val="1"/>
      <w:numFmt w:val="bullet"/>
      <w:lvlText w:val=""/>
      <w:lvlJc w:val="left"/>
      <w:pPr>
        <w:tabs>
          <w:tab w:val="num" w:pos="2250"/>
        </w:tabs>
        <w:ind w:left="2250" w:hanging="360"/>
      </w:pPr>
      <w:rPr>
        <w:rFonts w:ascii="Wingdings" w:hAnsi="Wingdings" w:hint="default"/>
      </w:rPr>
    </w:lvl>
    <w:lvl w:ilvl="3" w:tplc="C9FAFD7E" w:tentative="1">
      <w:start w:val="1"/>
      <w:numFmt w:val="bullet"/>
      <w:lvlText w:val=""/>
      <w:lvlJc w:val="left"/>
      <w:pPr>
        <w:tabs>
          <w:tab w:val="num" w:pos="2970"/>
        </w:tabs>
        <w:ind w:left="2970" w:hanging="360"/>
      </w:pPr>
      <w:rPr>
        <w:rFonts w:ascii="Symbol" w:hAnsi="Symbol" w:hint="default"/>
      </w:rPr>
    </w:lvl>
    <w:lvl w:ilvl="4" w:tplc="944E1D06" w:tentative="1">
      <w:start w:val="1"/>
      <w:numFmt w:val="bullet"/>
      <w:lvlText w:val="o"/>
      <w:lvlJc w:val="left"/>
      <w:pPr>
        <w:tabs>
          <w:tab w:val="num" w:pos="3690"/>
        </w:tabs>
        <w:ind w:left="3690" w:hanging="360"/>
      </w:pPr>
      <w:rPr>
        <w:rFonts w:ascii="Courier New" w:hAnsi="Courier New" w:cs="Courier New" w:hint="default"/>
      </w:rPr>
    </w:lvl>
    <w:lvl w:ilvl="5" w:tplc="B0FA1D86" w:tentative="1">
      <w:start w:val="1"/>
      <w:numFmt w:val="bullet"/>
      <w:lvlText w:val=""/>
      <w:lvlJc w:val="left"/>
      <w:pPr>
        <w:tabs>
          <w:tab w:val="num" w:pos="4410"/>
        </w:tabs>
        <w:ind w:left="4410" w:hanging="360"/>
      </w:pPr>
      <w:rPr>
        <w:rFonts w:ascii="Wingdings" w:hAnsi="Wingdings" w:hint="default"/>
      </w:rPr>
    </w:lvl>
    <w:lvl w:ilvl="6" w:tplc="22CAFA0A" w:tentative="1">
      <w:start w:val="1"/>
      <w:numFmt w:val="bullet"/>
      <w:lvlText w:val=""/>
      <w:lvlJc w:val="left"/>
      <w:pPr>
        <w:tabs>
          <w:tab w:val="num" w:pos="5130"/>
        </w:tabs>
        <w:ind w:left="5130" w:hanging="360"/>
      </w:pPr>
      <w:rPr>
        <w:rFonts w:ascii="Symbol" w:hAnsi="Symbol" w:hint="default"/>
      </w:rPr>
    </w:lvl>
    <w:lvl w:ilvl="7" w:tplc="0838BF14" w:tentative="1">
      <w:start w:val="1"/>
      <w:numFmt w:val="bullet"/>
      <w:lvlText w:val="o"/>
      <w:lvlJc w:val="left"/>
      <w:pPr>
        <w:tabs>
          <w:tab w:val="num" w:pos="5850"/>
        </w:tabs>
        <w:ind w:left="5850" w:hanging="360"/>
      </w:pPr>
      <w:rPr>
        <w:rFonts w:ascii="Courier New" w:hAnsi="Courier New" w:cs="Courier New" w:hint="default"/>
      </w:rPr>
    </w:lvl>
    <w:lvl w:ilvl="8" w:tplc="F100432A" w:tentative="1">
      <w:start w:val="1"/>
      <w:numFmt w:val="bullet"/>
      <w:lvlText w:val=""/>
      <w:lvlJc w:val="left"/>
      <w:pPr>
        <w:tabs>
          <w:tab w:val="num" w:pos="6570"/>
        </w:tabs>
        <w:ind w:left="6570" w:hanging="360"/>
      </w:pPr>
      <w:rPr>
        <w:rFonts w:ascii="Wingdings" w:hAnsi="Wingdings" w:hint="default"/>
      </w:rPr>
    </w:lvl>
  </w:abstractNum>
  <w:abstractNum w:abstractNumId="32" w15:restartNumberingAfterBreak="0">
    <w:nsid w:val="7F1F14BB"/>
    <w:multiLevelType w:val="hybridMultilevel"/>
    <w:tmpl w:val="DF2086D0"/>
    <w:lvl w:ilvl="0" w:tplc="5BBA688C">
      <w:start w:val="1"/>
      <w:numFmt w:val="decimal"/>
      <w:lvlText w:val="%1."/>
      <w:lvlJc w:val="left"/>
      <w:pPr>
        <w:tabs>
          <w:tab w:val="num" w:pos="720"/>
        </w:tabs>
        <w:ind w:left="720" w:hanging="360"/>
      </w:pPr>
    </w:lvl>
    <w:lvl w:ilvl="1" w:tplc="2058288E" w:tentative="1">
      <w:start w:val="1"/>
      <w:numFmt w:val="lowerLetter"/>
      <w:lvlText w:val="%2."/>
      <w:lvlJc w:val="left"/>
      <w:pPr>
        <w:tabs>
          <w:tab w:val="num" w:pos="1440"/>
        </w:tabs>
        <w:ind w:left="1440" w:hanging="360"/>
      </w:pPr>
    </w:lvl>
    <w:lvl w:ilvl="2" w:tplc="381AB682" w:tentative="1">
      <w:start w:val="1"/>
      <w:numFmt w:val="lowerRoman"/>
      <w:lvlText w:val="%3."/>
      <w:lvlJc w:val="right"/>
      <w:pPr>
        <w:tabs>
          <w:tab w:val="num" w:pos="2160"/>
        </w:tabs>
        <w:ind w:left="2160" w:hanging="180"/>
      </w:pPr>
    </w:lvl>
    <w:lvl w:ilvl="3" w:tplc="2182D086" w:tentative="1">
      <w:start w:val="1"/>
      <w:numFmt w:val="decimal"/>
      <w:lvlText w:val="%4."/>
      <w:lvlJc w:val="left"/>
      <w:pPr>
        <w:tabs>
          <w:tab w:val="num" w:pos="2880"/>
        </w:tabs>
        <w:ind w:left="2880" w:hanging="360"/>
      </w:pPr>
    </w:lvl>
    <w:lvl w:ilvl="4" w:tplc="33E2D8B8" w:tentative="1">
      <w:start w:val="1"/>
      <w:numFmt w:val="lowerLetter"/>
      <w:lvlText w:val="%5."/>
      <w:lvlJc w:val="left"/>
      <w:pPr>
        <w:tabs>
          <w:tab w:val="num" w:pos="3600"/>
        </w:tabs>
        <w:ind w:left="3600" w:hanging="360"/>
      </w:pPr>
    </w:lvl>
    <w:lvl w:ilvl="5" w:tplc="A104C67E" w:tentative="1">
      <w:start w:val="1"/>
      <w:numFmt w:val="lowerRoman"/>
      <w:lvlText w:val="%6."/>
      <w:lvlJc w:val="right"/>
      <w:pPr>
        <w:tabs>
          <w:tab w:val="num" w:pos="4320"/>
        </w:tabs>
        <w:ind w:left="4320" w:hanging="180"/>
      </w:pPr>
    </w:lvl>
    <w:lvl w:ilvl="6" w:tplc="56DCA230" w:tentative="1">
      <w:start w:val="1"/>
      <w:numFmt w:val="decimal"/>
      <w:lvlText w:val="%7."/>
      <w:lvlJc w:val="left"/>
      <w:pPr>
        <w:tabs>
          <w:tab w:val="num" w:pos="5040"/>
        </w:tabs>
        <w:ind w:left="5040" w:hanging="360"/>
      </w:pPr>
    </w:lvl>
    <w:lvl w:ilvl="7" w:tplc="BC6C262C" w:tentative="1">
      <w:start w:val="1"/>
      <w:numFmt w:val="lowerLetter"/>
      <w:lvlText w:val="%8."/>
      <w:lvlJc w:val="left"/>
      <w:pPr>
        <w:tabs>
          <w:tab w:val="num" w:pos="5760"/>
        </w:tabs>
        <w:ind w:left="5760" w:hanging="360"/>
      </w:pPr>
    </w:lvl>
    <w:lvl w:ilvl="8" w:tplc="BD029454" w:tentative="1">
      <w:start w:val="1"/>
      <w:numFmt w:val="lowerRoman"/>
      <w:lvlText w:val="%9."/>
      <w:lvlJc w:val="right"/>
      <w:pPr>
        <w:tabs>
          <w:tab w:val="num" w:pos="6480"/>
        </w:tabs>
        <w:ind w:left="6480" w:hanging="180"/>
      </w:pPr>
    </w:lvl>
  </w:abstractNum>
  <w:num w:numId="1" w16cid:durableId="1114788938">
    <w:abstractNumId w:val="25"/>
  </w:num>
  <w:num w:numId="2" w16cid:durableId="2104110397">
    <w:abstractNumId w:val="22"/>
  </w:num>
  <w:num w:numId="3" w16cid:durableId="1316837264">
    <w:abstractNumId w:val="29"/>
  </w:num>
  <w:num w:numId="4" w16cid:durableId="1934506443">
    <w:abstractNumId w:val="14"/>
  </w:num>
  <w:num w:numId="5" w16cid:durableId="2143381360">
    <w:abstractNumId w:val="23"/>
  </w:num>
  <w:num w:numId="6" w16cid:durableId="460265704">
    <w:abstractNumId w:val="15"/>
  </w:num>
  <w:num w:numId="7" w16cid:durableId="317152195">
    <w:abstractNumId w:val="10"/>
  </w:num>
  <w:num w:numId="8" w16cid:durableId="1188955665">
    <w:abstractNumId w:val="27"/>
  </w:num>
  <w:num w:numId="9" w16cid:durableId="441725550">
    <w:abstractNumId w:val="11"/>
  </w:num>
  <w:num w:numId="10" w16cid:durableId="511068134">
    <w:abstractNumId w:val="13"/>
  </w:num>
  <w:num w:numId="11" w16cid:durableId="1083649772">
    <w:abstractNumId w:val="8"/>
  </w:num>
  <w:num w:numId="12" w16cid:durableId="832256961">
    <w:abstractNumId w:val="3"/>
  </w:num>
  <w:num w:numId="13" w16cid:durableId="1860580533">
    <w:abstractNumId w:val="2"/>
  </w:num>
  <w:num w:numId="14" w16cid:durableId="1616710682">
    <w:abstractNumId w:val="1"/>
  </w:num>
  <w:num w:numId="15" w16cid:durableId="1503815651">
    <w:abstractNumId w:val="0"/>
  </w:num>
  <w:num w:numId="16" w16cid:durableId="967130008">
    <w:abstractNumId w:val="9"/>
  </w:num>
  <w:num w:numId="17" w16cid:durableId="2004501603">
    <w:abstractNumId w:val="7"/>
  </w:num>
  <w:num w:numId="18" w16cid:durableId="1011835065">
    <w:abstractNumId w:val="6"/>
  </w:num>
  <w:num w:numId="19" w16cid:durableId="2057200015">
    <w:abstractNumId w:val="5"/>
  </w:num>
  <w:num w:numId="20" w16cid:durableId="591160508">
    <w:abstractNumId w:val="4"/>
  </w:num>
  <w:num w:numId="21" w16cid:durableId="1542786502">
    <w:abstractNumId w:val="30"/>
  </w:num>
  <w:num w:numId="22" w16cid:durableId="607736613">
    <w:abstractNumId w:val="26"/>
  </w:num>
  <w:num w:numId="23" w16cid:durableId="1059741371">
    <w:abstractNumId w:val="21"/>
  </w:num>
  <w:num w:numId="24" w16cid:durableId="140465102">
    <w:abstractNumId w:val="17"/>
  </w:num>
  <w:num w:numId="25" w16cid:durableId="743799365">
    <w:abstractNumId w:val="16"/>
  </w:num>
  <w:num w:numId="26" w16cid:durableId="523321854">
    <w:abstractNumId w:val="32"/>
  </w:num>
  <w:num w:numId="27" w16cid:durableId="719328860">
    <w:abstractNumId w:val="18"/>
  </w:num>
  <w:num w:numId="28" w16cid:durableId="399183472">
    <w:abstractNumId w:val="31"/>
  </w:num>
  <w:num w:numId="29" w16cid:durableId="1569916848">
    <w:abstractNumId w:val="20"/>
  </w:num>
  <w:num w:numId="30" w16cid:durableId="1978105141">
    <w:abstractNumId w:val="19"/>
  </w:num>
  <w:num w:numId="31" w16cid:durableId="752707173">
    <w:abstractNumId w:val="12"/>
  </w:num>
  <w:num w:numId="32" w16cid:durableId="1643847247">
    <w:abstractNumId w:val="24"/>
  </w:num>
  <w:num w:numId="33" w16cid:durableId="411126991">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oNotDisplayPageBoundaries/>
  <w:embedSystemFonts/>
  <w:hideSpellingError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F51B6"/>
    <w:rsid w:val="0000050E"/>
    <w:rsid w:val="00000917"/>
    <w:rsid w:val="00000AD0"/>
    <w:rsid w:val="00000C7F"/>
    <w:rsid w:val="00000CEF"/>
    <w:rsid w:val="00000E61"/>
    <w:rsid w:val="00000F6D"/>
    <w:rsid w:val="00001238"/>
    <w:rsid w:val="00001D2E"/>
    <w:rsid w:val="00001F6E"/>
    <w:rsid w:val="00002006"/>
    <w:rsid w:val="0000221A"/>
    <w:rsid w:val="00002330"/>
    <w:rsid w:val="0000253A"/>
    <w:rsid w:val="00002878"/>
    <w:rsid w:val="00002BF3"/>
    <w:rsid w:val="00003070"/>
    <w:rsid w:val="000030CD"/>
    <w:rsid w:val="00003171"/>
    <w:rsid w:val="00003541"/>
    <w:rsid w:val="00003D52"/>
    <w:rsid w:val="000040D5"/>
    <w:rsid w:val="00004430"/>
    <w:rsid w:val="0000457B"/>
    <w:rsid w:val="000045B8"/>
    <w:rsid w:val="000045C4"/>
    <w:rsid w:val="000047D0"/>
    <w:rsid w:val="00004831"/>
    <w:rsid w:val="00004DD1"/>
    <w:rsid w:val="00004EF9"/>
    <w:rsid w:val="0000512B"/>
    <w:rsid w:val="000051B1"/>
    <w:rsid w:val="00005AD2"/>
    <w:rsid w:val="00005C45"/>
    <w:rsid w:val="00005D04"/>
    <w:rsid w:val="00005D99"/>
    <w:rsid w:val="00005F74"/>
    <w:rsid w:val="00005F88"/>
    <w:rsid w:val="00005FD8"/>
    <w:rsid w:val="00006016"/>
    <w:rsid w:val="000067B2"/>
    <w:rsid w:val="00006A40"/>
    <w:rsid w:val="00006EC2"/>
    <w:rsid w:val="000071E2"/>
    <w:rsid w:val="00007577"/>
    <w:rsid w:val="00007710"/>
    <w:rsid w:val="00007C6F"/>
    <w:rsid w:val="00007CF7"/>
    <w:rsid w:val="000101DF"/>
    <w:rsid w:val="0001031A"/>
    <w:rsid w:val="0001059F"/>
    <w:rsid w:val="00010784"/>
    <w:rsid w:val="000107E1"/>
    <w:rsid w:val="00010946"/>
    <w:rsid w:val="00010D44"/>
    <w:rsid w:val="00010D4D"/>
    <w:rsid w:val="00010D63"/>
    <w:rsid w:val="000112C3"/>
    <w:rsid w:val="00011334"/>
    <w:rsid w:val="0001164D"/>
    <w:rsid w:val="00011C70"/>
    <w:rsid w:val="00012135"/>
    <w:rsid w:val="00012338"/>
    <w:rsid w:val="000124BC"/>
    <w:rsid w:val="0001287D"/>
    <w:rsid w:val="00012E00"/>
    <w:rsid w:val="00012EFB"/>
    <w:rsid w:val="00012F66"/>
    <w:rsid w:val="00013348"/>
    <w:rsid w:val="000135CE"/>
    <w:rsid w:val="00013633"/>
    <w:rsid w:val="0001366E"/>
    <w:rsid w:val="00013913"/>
    <w:rsid w:val="000147E9"/>
    <w:rsid w:val="00014CB2"/>
    <w:rsid w:val="00014D63"/>
    <w:rsid w:val="00014DEE"/>
    <w:rsid w:val="00014EAF"/>
    <w:rsid w:val="00014F57"/>
    <w:rsid w:val="00015262"/>
    <w:rsid w:val="000152C6"/>
    <w:rsid w:val="000153D3"/>
    <w:rsid w:val="00015812"/>
    <w:rsid w:val="00015831"/>
    <w:rsid w:val="00015C26"/>
    <w:rsid w:val="00015DA7"/>
    <w:rsid w:val="00016244"/>
    <w:rsid w:val="000162D2"/>
    <w:rsid w:val="0001632A"/>
    <w:rsid w:val="000166B7"/>
    <w:rsid w:val="000168EF"/>
    <w:rsid w:val="00016C56"/>
    <w:rsid w:val="00016DAD"/>
    <w:rsid w:val="00016F4E"/>
    <w:rsid w:val="00017474"/>
    <w:rsid w:val="00017613"/>
    <w:rsid w:val="00017838"/>
    <w:rsid w:val="00017B49"/>
    <w:rsid w:val="00017BDA"/>
    <w:rsid w:val="00017CFA"/>
    <w:rsid w:val="00017E1E"/>
    <w:rsid w:val="0002015B"/>
    <w:rsid w:val="000202AF"/>
    <w:rsid w:val="000202FE"/>
    <w:rsid w:val="00020407"/>
    <w:rsid w:val="00020C76"/>
    <w:rsid w:val="00021196"/>
    <w:rsid w:val="00021395"/>
    <w:rsid w:val="000213AC"/>
    <w:rsid w:val="0002147D"/>
    <w:rsid w:val="000215DB"/>
    <w:rsid w:val="00021610"/>
    <w:rsid w:val="00021777"/>
    <w:rsid w:val="000217D6"/>
    <w:rsid w:val="000219FE"/>
    <w:rsid w:val="00021F44"/>
    <w:rsid w:val="00022112"/>
    <w:rsid w:val="0002236C"/>
    <w:rsid w:val="000227AD"/>
    <w:rsid w:val="0002283F"/>
    <w:rsid w:val="00022D44"/>
    <w:rsid w:val="00022DAC"/>
    <w:rsid w:val="0002312A"/>
    <w:rsid w:val="0002329C"/>
    <w:rsid w:val="00023449"/>
    <w:rsid w:val="000237C9"/>
    <w:rsid w:val="000238DA"/>
    <w:rsid w:val="00023923"/>
    <w:rsid w:val="0002394C"/>
    <w:rsid w:val="00023B2B"/>
    <w:rsid w:val="00023BF6"/>
    <w:rsid w:val="00023D01"/>
    <w:rsid w:val="00023DCC"/>
    <w:rsid w:val="00023DE3"/>
    <w:rsid w:val="00023E5A"/>
    <w:rsid w:val="00023F41"/>
    <w:rsid w:val="000240B5"/>
    <w:rsid w:val="00024125"/>
    <w:rsid w:val="00024128"/>
    <w:rsid w:val="00024275"/>
    <w:rsid w:val="0002432A"/>
    <w:rsid w:val="00024A1D"/>
    <w:rsid w:val="00024E60"/>
    <w:rsid w:val="0002517E"/>
    <w:rsid w:val="000252E8"/>
    <w:rsid w:val="00025628"/>
    <w:rsid w:val="00025745"/>
    <w:rsid w:val="00025B03"/>
    <w:rsid w:val="0002638A"/>
    <w:rsid w:val="00026432"/>
    <w:rsid w:val="000266AE"/>
    <w:rsid w:val="0002683E"/>
    <w:rsid w:val="00026BFC"/>
    <w:rsid w:val="00026C84"/>
    <w:rsid w:val="000270CF"/>
    <w:rsid w:val="00027321"/>
    <w:rsid w:val="0002733F"/>
    <w:rsid w:val="0002734A"/>
    <w:rsid w:val="00027619"/>
    <w:rsid w:val="00027622"/>
    <w:rsid w:val="000276AE"/>
    <w:rsid w:val="00027830"/>
    <w:rsid w:val="00027D33"/>
    <w:rsid w:val="00027E36"/>
    <w:rsid w:val="00027E39"/>
    <w:rsid w:val="00027F8D"/>
    <w:rsid w:val="00030027"/>
    <w:rsid w:val="00030693"/>
    <w:rsid w:val="0003079B"/>
    <w:rsid w:val="0003083E"/>
    <w:rsid w:val="000308E0"/>
    <w:rsid w:val="00030C53"/>
    <w:rsid w:val="00030EFA"/>
    <w:rsid w:val="00030F67"/>
    <w:rsid w:val="00031194"/>
    <w:rsid w:val="00031481"/>
    <w:rsid w:val="000315D5"/>
    <w:rsid w:val="000316C6"/>
    <w:rsid w:val="00031761"/>
    <w:rsid w:val="000318BC"/>
    <w:rsid w:val="000319FC"/>
    <w:rsid w:val="00031A0D"/>
    <w:rsid w:val="00031B77"/>
    <w:rsid w:val="00031C3F"/>
    <w:rsid w:val="00031EC1"/>
    <w:rsid w:val="00031FDA"/>
    <w:rsid w:val="00032095"/>
    <w:rsid w:val="000320EB"/>
    <w:rsid w:val="000321E3"/>
    <w:rsid w:val="0003229C"/>
    <w:rsid w:val="00032464"/>
    <w:rsid w:val="0003246B"/>
    <w:rsid w:val="000324B3"/>
    <w:rsid w:val="000325B7"/>
    <w:rsid w:val="000328AD"/>
    <w:rsid w:val="000329E9"/>
    <w:rsid w:val="00032CC4"/>
    <w:rsid w:val="00032EF9"/>
    <w:rsid w:val="00033513"/>
    <w:rsid w:val="0003353D"/>
    <w:rsid w:val="00033810"/>
    <w:rsid w:val="00033D57"/>
    <w:rsid w:val="00033E24"/>
    <w:rsid w:val="00033E85"/>
    <w:rsid w:val="00033EC2"/>
    <w:rsid w:val="000341F6"/>
    <w:rsid w:val="000346B5"/>
    <w:rsid w:val="00034714"/>
    <w:rsid w:val="00034932"/>
    <w:rsid w:val="00034C46"/>
    <w:rsid w:val="00034E64"/>
    <w:rsid w:val="000352D6"/>
    <w:rsid w:val="000353BE"/>
    <w:rsid w:val="000354A6"/>
    <w:rsid w:val="00035902"/>
    <w:rsid w:val="00035BDF"/>
    <w:rsid w:val="00035D89"/>
    <w:rsid w:val="00035EB5"/>
    <w:rsid w:val="00035F88"/>
    <w:rsid w:val="00035FAE"/>
    <w:rsid w:val="0003615D"/>
    <w:rsid w:val="0003620F"/>
    <w:rsid w:val="00036464"/>
    <w:rsid w:val="000366FD"/>
    <w:rsid w:val="00036A74"/>
    <w:rsid w:val="00036DB2"/>
    <w:rsid w:val="00037076"/>
    <w:rsid w:val="00037305"/>
    <w:rsid w:val="0003762A"/>
    <w:rsid w:val="00037A3C"/>
    <w:rsid w:val="00037BBC"/>
    <w:rsid w:val="00037C9F"/>
    <w:rsid w:val="00037CD7"/>
    <w:rsid w:val="00037E9E"/>
    <w:rsid w:val="0004018D"/>
    <w:rsid w:val="00040412"/>
    <w:rsid w:val="000406A9"/>
    <w:rsid w:val="00040BC1"/>
    <w:rsid w:val="0004124A"/>
    <w:rsid w:val="000415F3"/>
    <w:rsid w:val="00041629"/>
    <w:rsid w:val="00041786"/>
    <w:rsid w:val="0004180B"/>
    <w:rsid w:val="00041BF9"/>
    <w:rsid w:val="00041C11"/>
    <w:rsid w:val="00041CAB"/>
    <w:rsid w:val="000420DF"/>
    <w:rsid w:val="0004239C"/>
    <w:rsid w:val="00042414"/>
    <w:rsid w:val="00042796"/>
    <w:rsid w:val="0004291C"/>
    <w:rsid w:val="00042B74"/>
    <w:rsid w:val="00042ED4"/>
    <w:rsid w:val="0004323A"/>
    <w:rsid w:val="00043793"/>
    <w:rsid w:val="000438C6"/>
    <w:rsid w:val="00043A85"/>
    <w:rsid w:val="00043C24"/>
    <w:rsid w:val="00043F8D"/>
    <w:rsid w:val="000440AF"/>
    <w:rsid w:val="000440D7"/>
    <w:rsid w:val="0004419E"/>
    <w:rsid w:val="0004468C"/>
    <w:rsid w:val="0004472F"/>
    <w:rsid w:val="00044BA5"/>
    <w:rsid w:val="00044D96"/>
    <w:rsid w:val="00045200"/>
    <w:rsid w:val="000454F4"/>
    <w:rsid w:val="00045590"/>
    <w:rsid w:val="000455C2"/>
    <w:rsid w:val="000455C8"/>
    <w:rsid w:val="00045870"/>
    <w:rsid w:val="000459AB"/>
    <w:rsid w:val="00045A6A"/>
    <w:rsid w:val="00045AC6"/>
    <w:rsid w:val="00045D8B"/>
    <w:rsid w:val="00045F81"/>
    <w:rsid w:val="00046076"/>
    <w:rsid w:val="000465DC"/>
    <w:rsid w:val="0004685E"/>
    <w:rsid w:val="000469E6"/>
    <w:rsid w:val="00046C6F"/>
    <w:rsid w:val="00047393"/>
    <w:rsid w:val="0004789B"/>
    <w:rsid w:val="00047BC2"/>
    <w:rsid w:val="000500A8"/>
    <w:rsid w:val="000503C4"/>
    <w:rsid w:val="00050739"/>
    <w:rsid w:val="0005080A"/>
    <w:rsid w:val="00050816"/>
    <w:rsid w:val="00050C48"/>
    <w:rsid w:val="00050E61"/>
    <w:rsid w:val="00050E8D"/>
    <w:rsid w:val="0005177A"/>
    <w:rsid w:val="00051B61"/>
    <w:rsid w:val="00051BB9"/>
    <w:rsid w:val="00051F3C"/>
    <w:rsid w:val="00051FDC"/>
    <w:rsid w:val="00052282"/>
    <w:rsid w:val="00052424"/>
    <w:rsid w:val="00052609"/>
    <w:rsid w:val="00052674"/>
    <w:rsid w:val="0005283F"/>
    <w:rsid w:val="000529BF"/>
    <w:rsid w:val="00052ADD"/>
    <w:rsid w:val="00052BE6"/>
    <w:rsid w:val="00052ECD"/>
    <w:rsid w:val="00053082"/>
    <w:rsid w:val="00053195"/>
    <w:rsid w:val="00053965"/>
    <w:rsid w:val="0005399D"/>
    <w:rsid w:val="00053B47"/>
    <w:rsid w:val="00053B49"/>
    <w:rsid w:val="00053BA6"/>
    <w:rsid w:val="00053DA0"/>
    <w:rsid w:val="00053DC0"/>
    <w:rsid w:val="00053EBB"/>
    <w:rsid w:val="00053F27"/>
    <w:rsid w:val="00054113"/>
    <w:rsid w:val="000546CC"/>
    <w:rsid w:val="00054B84"/>
    <w:rsid w:val="00054D27"/>
    <w:rsid w:val="0005503C"/>
    <w:rsid w:val="00055076"/>
    <w:rsid w:val="000550BD"/>
    <w:rsid w:val="00055253"/>
    <w:rsid w:val="00055528"/>
    <w:rsid w:val="00055E8A"/>
    <w:rsid w:val="00056015"/>
    <w:rsid w:val="000564AE"/>
    <w:rsid w:val="00056711"/>
    <w:rsid w:val="000568BC"/>
    <w:rsid w:val="00056CA4"/>
    <w:rsid w:val="00056D67"/>
    <w:rsid w:val="00057090"/>
    <w:rsid w:val="00057239"/>
    <w:rsid w:val="000578DC"/>
    <w:rsid w:val="00057A21"/>
    <w:rsid w:val="00057E59"/>
    <w:rsid w:val="00057E70"/>
    <w:rsid w:val="00057F1E"/>
    <w:rsid w:val="0006005B"/>
    <w:rsid w:val="00060121"/>
    <w:rsid w:val="0006021C"/>
    <w:rsid w:val="000602DE"/>
    <w:rsid w:val="000607B5"/>
    <w:rsid w:val="00060841"/>
    <w:rsid w:val="00060930"/>
    <w:rsid w:val="00060A40"/>
    <w:rsid w:val="00060B02"/>
    <w:rsid w:val="00060CF2"/>
    <w:rsid w:val="00060D47"/>
    <w:rsid w:val="00060E91"/>
    <w:rsid w:val="00061162"/>
    <w:rsid w:val="00061299"/>
    <w:rsid w:val="000612FE"/>
    <w:rsid w:val="000615B1"/>
    <w:rsid w:val="00061ABF"/>
    <w:rsid w:val="00061ECA"/>
    <w:rsid w:val="00062BDE"/>
    <w:rsid w:val="00062D57"/>
    <w:rsid w:val="00063066"/>
    <w:rsid w:val="00063125"/>
    <w:rsid w:val="00063126"/>
    <w:rsid w:val="000631B9"/>
    <w:rsid w:val="00063244"/>
    <w:rsid w:val="000632FF"/>
    <w:rsid w:val="00063348"/>
    <w:rsid w:val="00063CCF"/>
    <w:rsid w:val="00063FA3"/>
    <w:rsid w:val="00064051"/>
    <w:rsid w:val="000646F0"/>
    <w:rsid w:val="00064950"/>
    <w:rsid w:val="00064AE9"/>
    <w:rsid w:val="00064D59"/>
    <w:rsid w:val="00064E5F"/>
    <w:rsid w:val="0006555E"/>
    <w:rsid w:val="000657FD"/>
    <w:rsid w:val="00065950"/>
    <w:rsid w:val="00065972"/>
    <w:rsid w:val="00065A44"/>
    <w:rsid w:val="00065BC9"/>
    <w:rsid w:val="00066112"/>
    <w:rsid w:val="000663B0"/>
    <w:rsid w:val="000663E9"/>
    <w:rsid w:val="000666BF"/>
    <w:rsid w:val="000666ED"/>
    <w:rsid w:val="00066804"/>
    <w:rsid w:val="0006696F"/>
    <w:rsid w:val="00066994"/>
    <w:rsid w:val="00066A99"/>
    <w:rsid w:val="00066D6A"/>
    <w:rsid w:val="00066E5A"/>
    <w:rsid w:val="00067257"/>
    <w:rsid w:val="00067531"/>
    <w:rsid w:val="000675AA"/>
    <w:rsid w:val="000677BC"/>
    <w:rsid w:val="00067879"/>
    <w:rsid w:val="00067AA6"/>
    <w:rsid w:val="00067DAA"/>
    <w:rsid w:val="00070018"/>
    <w:rsid w:val="0007010C"/>
    <w:rsid w:val="000707DB"/>
    <w:rsid w:val="00070869"/>
    <w:rsid w:val="00070918"/>
    <w:rsid w:val="00070919"/>
    <w:rsid w:val="00070A5A"/>
    <w:rsid w:val="00070A8F"/>
    <w:rsid w:val="00070D25"/>
    <w:rsid w:val="00071005"/>
    <w:rsid w:val="00071143"/>
    <w:rsid w:val="00071217"/>
    <w:rsid w:val="00071291"/>
    <w:rsid w:val="00071526"/>
    <w:rsid w:val="00071915"/>
    <w:rsid w:val="00071DBE"/>
    <w:rsid w:val="00072191"/>
    <w:rsid w:val="00072534"/>
    <w:rsid w:val="00072544"/>
    <w:rsid w:val="000725EB"/>
    <w:rsid w:val="000725EC"/>
    <w:rsid w:val="00072672"/>
    <w:rsid w:val="000727F3"/>
    <w:rsid w:val="00072873"/>
    <w:rsid w:val="000728DD"/>
    <w:rsid w:val="000728F0"/>
    <w:rsid w:val="00072959"/>
    <w:rsid w:val="00072D93"/>
    <w:rsid w:val="0007331A"/>
    <w:rsid w:val="000733D1"/>
    <w:rsid w:val="00073648"/>
    <w:rsid w:val="00073842"/>
    <w:rsid w:val="000738E9"/>
    <w:rsid w:val="00073C8E"/>
    <w:rsid w:val="00073CE1"/>
    <w:rsid w:val="00073F41"/>
    <w:rsid w:val="0007410F"/>
    <w:rsid w:val="000741DD"/>
    <w:rsid w:val="0007429D"/>
    <w:rsid w:val="000742E8"/>
    <w:rsid w:val="000746D6"/>
    <w:rsid w:val="00074762"/>
    <w:rsid w:val="000747D7"/>
    <w:rsid w:val="000748B3"/>
    <w:rsid w:val="00074F48"/>
    <w:rsid w:val="00075281"/>
    <w:rsid w:val="0007541A"/>
    <w:rsid w:val="0007543C"/>
    <w:rsid w:val="0007559B"/>
    <w:rsid w:val="00075845"/>
    <w:rsid w:val="00075D08"/>
    <w:rsid w:val="00075E59"/>
    <w:rsid w:val="00076161"/>
    <w:rsid w:val="0007620F"/>
    <w:rsid w:val="00076227"/>
    <w:rsid w:val="0007648D"/>
    <w:rsid w:val="000767E8"/>
    <w:rsid w:val="00076B72"/>
    <w:rsid w:val="000773FB"/>
    <w:rsid w:val="00077533"/>
    <w:rsid w:val="0007767E"/>
    <w:rsid w:val="00077D40"/>
    <w:rsid w:val="00077DD5"/>
    <w:rsid w:val="00077DF0"/>
    <w:rsid w:val="00077EDD"/>
    <w:rsid w:val="0008020E"/>
    <w:rsid w:val="00080250"/>
    <w:rsid w:val="000806B9"/>
    <w:rsid w:val="0008085B"/>
    <w:rsid w:val="00080D3D"/>
    <w:rsid w:val="00080F82"/>
    <w:rsid w:val="000811D0"/>
    <w:rsid w:val="000811FE"/>
    <w:rsid w:val="0008128D"/>
    <w:rsid w:val="000813D9"/>
    <w:rsid w:val="0008145D"/>
    <w:rsid w:val="00081961"/>
    <w:rsid w:val="00081995"/>
    <w:rsid w:val="00081B5F"/>
    <w:rsid w:val="00081B79"/>
    <w:rsid w:val="00081E3D"/>
    <w:rsid w:val="00081E88"/>
    <w:rsid w:val="00081EFA"/>
    <w:rsid w:val="00081F9D"/>
    <w:rsid w:val="00082524"/>
    <w:rsid w:val="0008276A"/>
    <w:rsid w:val="00082B92"/>
    <w:rsid w:val="00082DF1"/>
    <w:rsid w:val="00082FEA"/>
    <w:rsid w:val="0008301E"/>
    <w:rsid w:val="00083205"/>
    <w:rsid w:val="00083469"/>
    <w:rsid w:val="00083471"/>
    <w:rsid w:val="0008349D"/>
    <w:rsid w:val="00083806"/>
    <w:rsid w:val="000839E7"/>
    <w:rsid w:val="00083AA8"/>
    <w:rsid w:val="00083D5D"/>
    <w:rsid w:val="000842FE"/>
    <w:rsid w:val="00084474"/>
    <w:rsid w:val="000845AE"/>
    <w:rsid w:val="0008462A"/>
    <w:rsid w:val="00084A7C"/>
    <w:rsid w:val="00084D9C"/>
    <w:rsid w:val="00085131"/>
    <w:rsid w:val="000853E8"/>
    <w:rsid w:val="000855A4"/>
    <w:rsid w:val="000855AC"/>
    <w:rsid w:val="000855E8"/>
    <w:rsid w:val="00085654"/>
    <w:rsid w:val="0008566E"/>
    <w:rsid w:val="00085BBF"/>
    <w:rsid w:val="00085DCC"/>
    <w:rsid w:val="00086047"/>
    <w:rsid w:val="0008658C"/>
    <w:rsid w:val="00086594"/>
    <w:rsid w:val="00086B3E"/>
    <w:rsid w:val="00086B57"/>
    <w:rsid w:val="000873BF"/>
    <w:rsid w:val="00087728"/>
    <w:rsid w:val="000877D9"/>
    <w:rsid w:val="00087941"/>
    <w:rsid w:val="00087A9F"/>
    <w:rsid w:val="00087B16"/>
    <w:rsid w:val="00090371"/>
    <w:rsid w:val="00090468"/>
    <w:rsid w:val="00090A74"/>
    <w:rsid w:val="00090ADF"/>
    <w:rsid w:val="00091052"/>
    <w:rsid w:val="000910A6"/>
    <w:rsid w:val="00091473"/>
    <w:rsid w:val="00091617"/>
    <w:rsid w:val="000916B0"/>
    <w:rsid w:val="00091786"/>
    <w:rsid w:val="00091A8E"/>
    <w:rsid w:val="00091B6B"/>
    <w:rsid w:val="00091F16"/>
    <w:rsid w:val="000928DF"/>
    <w:rsid w:val="00092AF8"/>
    <w:rsid w:val="00092E9B"/>
    <w:rsid w:val="00093093"/>
    <w:rsid w:val="0009312F"/>
    <w:rsid w:val="0009319F"/>
    <w:rsid w:val="00093301"/>
    <w:rsid w:val="0009359E"/>
    <w:rsid w:val="00093873"/>
    <w:rsid w:val="00093B7A"/>
    <w:rsid w:val="00093D21"/>
    <w:rsid w:val="00093DD4"/>
    <w:rsid w:val="00093E3E"/>
    <w:rsid w:val="00093FE8"/>
    <w:rsid w:val="0009435D"/>
    <w:rsid w:val="000943D7"/>
    <w:rsid w:val="00094554"/>
    <w:rsid w:val="00094626"/>
    <w:rsid w:val="000948E5"/>
    <w:rsid w:val="00094A42"/>
    <w:rsid w:val="00094F70"/>
    <w:rsid w:val="0009502E"/>
    <w:rsid w:val="000954EB"/>
    <w:rsid w:val="00095541"/>
    <w:rsid w:val="00095549"/>
    <w:rsid w:val="0009598D"/>
    <w:rsid w:val="00095E20"/>
    <w:rsid w:val="000962AC"/>
    <w:rsid w:val="000964BF"/>
    <w:rsid w:val="00096539"/>
    <w:rsid w:val="00096971"/>
    <w:rsid w:val="00096ACA"/>
    <w:rsid w:val="00096B91"/>
    <w:rsid w:val="00096D28"/>
    <w:rsid w:val="00096F91"/>
    <w:rsid w:val="00097722"/>
    <w:rsid w:val="00097796"/>
    <w:rsid w:val="000977B2"/>
    <w:rsid w:val="000977F6"/>
    <w:rsid w:val="0009782F"/>
    <w:rsid w:val="00097B79"/>
    <w:rsid w:val="00097FF4"/>
    <w:rsid w:val="000A0101"/>
    <w:rsid w:val="000A02BF"/>
    <w:rsid w:val="000A0783"/>
    <w:rsid w:val="000A07DA"/>
    <w:rsid w:val="000A09DC"/>
    <w:rsid w:val="000A10D5"/>
    <w:rsid w:val="000A1277"/>
    <w:rsid w:val="000A13C9"/>
    <w:rsid w:val="000A1465"/>
    <w:rsid w:val="000A1594"/>
    <w:rsid w:val="000A17ED"/>
    <w:rsid w:val="000A1937"/>
    <w:rsid w:val="000A1A2F"/>
    <w:rsid w:val="000A1B88"/>
    <w:rsid w:val="000A1D1F"/>
    <w:rsid w:val="000A20A1"/>
    <w:rsid w:val="000A20B8"/>
    <w:rsid w:val="000A21F6"/>
    <w:rsid w:val="000A2248"/>
    <w:rsid w:val="000A2608"/>
    <w:rsid w:val="000A2820"/>
    <w:rsid w:val="000A28FD"/>
    <w:rsid w:val="000A2933"/>
    <w:rsid w:val="000A29FD"/>
    <w:rsid w:val="000A2BC5"/>
    <w:rsid w:val="000A2E72"/>
    <w:rsid w:val="000A3239"/>
    <w:rsid w:val="000A3334"/>
    <w:rsid w:val="000A3677"/>
    <w:rsid w:val="000A383D"/>
    <w:rsid w:val="000A3C34"/>
    <w:rsid w:val="000A3D1C"/>
    <w:rsid w:val="000A3FB3"/>
    <w:rsid w:val="000A47FA"/>
    <w:rsid w:val="000A4914"/>
    <w:rsid w:val="000A4C33"/>
    <w:rsid w:val="000A4D97"/>
    <w:rsid w:val="000A4F3F"/>
    <w:rsid w:val="000A5127"/>
    <w:rsid w:val="000A519E"/>
    <w:rsid w:val="000A51C1"/>
    <w:rsid w:val="000A5388"/>
    <w:rsid w:val="000A548C"/>
    <w:rsid w:val="000A5528"/>
    <w:rsid w:val="000A573D"/>
    <w:rsid w:val="000A5769"/>
    <w:rsid w:val="000A5794"/>
    <w:rsid w:val="000A5894"/>
    <w:rsid w:val="000A5BF5"/>
    <w:rsid w:val="000A5CAE"/>
    <w:rsid w:val="000A6011"/>
    <w:rsid w:val="000A629D"/>
    <w:rsid w:val="000A68FD"/>
    <w:rsid w:val="000A6B32"/>
    <w:rsid w:val="000A6BE0"/>
    <w:rsid w:val="000A6E75"/>
    <w:rsid w:val="000A7135"/>
    <w:rsid w:val="000A717A"/>
    <w:rsid w:val="000A72D0"/>
    <w:rsid w:val="000A7372"/>
    <w:rsid w:val="000A74D8"/>
    <w:rsid w:val="000A74F3"/>
    <w:rsid w:val="000A7572"/>
    <w:rsid w:val="000A7ABE"/>
    <w:rsid w:val="000A7B27"/>
    <w:rsid w:val="000A7C3E"/>
    <w:rsid w:val="000A7D3C"/>
    <w:rsid w:val="000A7E11"/>
    <w:rsid w:val="000A7E6D"/>
    <w:rsid w:val="000B0059"/>
    <w:rsid w:val="000B00B6"/>
    <w:rsid w:val="000B052E"/>
    <w:rsid w:val="000B07FE"/>
    <w:rsid w:val="000B081A"/>
    <w:rsid w:val="000B08BC"/>
    <w:rsid w:val="000B0953"/>
    <w:rsid w:val="000B0B66"/>
    <w:rsid w:val="000B111D"/>
    <w:rsid w:val="000B12D6"/>
    <w:rsid w:val="000B130F"/>
    <w:rsid w:val="000B19DF"/>
    <w:rsid w:val="000B1C46"/>
    <w:rsid w:val="000B1D98"/>
    <w:rsid w:val="000B1E46"/>
    <w:rsid w:val="000B1E78"/>
    <w:rsid w:val="000B23B8"/>
    <w:rsid w:val="000B25D3"/>
    <w:rsid w:val="000B26B9"/>
    <w:rsid w:val="000B2D39"/>
    <w:rsid w:val="000B2D89"/>
    <w:rsid w:val="000B2E13"/>
    <w:rsid w:val="000B2FD6"/>
    <w:rsid w:val="000B3108"/>
    <w:rsid w:val="000B361D"/>
    <w:rsid w:val="000B37C3"/>
    <w:rsid w:val="000B3C39"/>
    <w:rsid w:val="000B41C5"/>
    <w:rsid w:val="000B4A23"/>
    <w:rsid w:val="000B4B4E"/>
    <w:rsid w:val="000B4F58"/>
    <w:rsid w:val="000B4FFF"/>
    <w:rsid w:val="000B52FB"/>
    <w:rsid w:val="000B54F9"/>
    <w:rsid w:val="000B5678"/>
    <w:rsid w:val="000B5805"/>
    <w:rsid w:val="000B5AFE"/>
    <w:rsid w:val="000B5D3D"/>
    <w:rsid w:val="000B5EAD"/>
    <w:rsid w:val="000B5FD6"/>
    <w:rsid w:val="000B646B"/>
    <w:rsid w:val="000B68CC"/>
    <w:rsid w:val="000B6B51"/>
    <w:rsid w:val="000B70E5"/>
    <w:rsid w:val="000B72CB"/>
    <w:rsid w:val="000B748C"/>
    <w:rsid w:val="000B7493"/>
    <w:rsid w:val="000B761B"/>
    <w:rsid w:val="000B7661"/>
    <w:rsid w:val="000B774F"/>
    <w:rsid w:val="000B7A0B"/>
    <w:rsid w:val="000C010D"/>
    <w:rsid w:val="000C0125"/>
    <w:rsid w:val="000C016A"/>
    <w:rsid w:val="000C040B"/>
    <w:rsid w:val="000C0ACA"/>
    <w:rsid w:val="000C0DFD"/>
    <w:rsid w:val="000C103C"/>
    <w:rsid w:val="000C12A8"/>
    <w:rsid w:val="000C189C"/>
    <w:rsid w:val="000C1BA6"/>
    <w:rsid w:val="000C1BAC"/>
    <w:rsid w:val="000C1C27"/>
    <w:rsid w:val="000C24FC"/>
    <w:rsid w:val="000C2588"/>
    <w:rsid w:val="000C25BC"/>
    <w:rsid w:val="000C2705"/>
    <w:rsid w:val="000C284F"/>
    <w:rsid w:val="000C2880"/>
    <w:rsid w:val="000C2A64"/>
    <w:rsid w:val="000C2C03"/>
    <w:rsid w:val="000C2E43"/>
    <w:rsid w:val="000C30A8"/>
    <w:rsid w:val="000C32BD"/>
    <w:rsid w:val="000C352A"/>
    <w:rsid w:val="000C36BF"/>
    <w:rsid w:val="000C36F5"/>
    <w:rsid w:val="000C3B1E"/>
    <w:rsid w:val="000C3B80"/>
    <w:rsid w:val="000C3C0C"/>
    <w:rsid w:val="000C3E31"/>
    <w:rsid w:val="000C4330"/>
    <w:rsid w:val="000C48C1"/>
    <w:rsid w:val="000C49F7"/>
    <w:rsid w:val="000C49FD"/>
    <w:rsid w:val="000C4B54"/>
    <w:rsid w:val="000C4C83"/>
    <w:rsid w:val="000C4D97"/>
    <w:rsid w:val="000C51D6"/>
    <w:rsid w:val="000C541C"/>
    <w:rsid w:val="000C55F4"/>
    <w:rsid w:val="000C5A37"/>
    <w:rsid w:val="000C5B81"/>
    <w:rsid w:val="000C5E5D"/>
    <w:rsid w:val="000C624D"/>
    <w:rsid w:val="000C67E5"/>
    <w:rsid w:val="000C6B68"/>
    <w:rsid w:val="000C6B8F"/>
    <w:rsid w:val="000C6DC3"/>
    <w:rsid w:val="000C6F46"/>
    <w:rsid w:val="000C70FC"/>
    <w:rsid w:val="000C753A"/>
    <w:rsid w:val="000C7B4D"/>
    <w:rsid w:val="000C7B58"/>
    <w:rsid w:val="000C7D6C"/>
    <w:rsid w:val="000C7DFC"/>
    <w:rsid w:val="000C7E7E"/>
    <w:rsid w:val="000C7FBA"/>
    <w:rsid w:val="000D10BC"/>
    <w:rsid w:val="000D13F5"/>
    <w:rsid w:val="000D16AF"/>
    <w:rsid w:val="000D16B9"/>
    <w:rsid w:val="000D1F77"/>
    <w:rsid w:val="000D2150"/>
    <w:rsid w:val="000D230A"/>
    <w:rsid w:val="000D255D"/>
    <w:rsid w:val="000D26B3"/>
    <w:rsid w:val="000D27CB"/>
    <w:rsid w:val="000D2C22"/>
    <w:rsid w:val="000D2ED8"/>
    <w:rsid w:val="000D31FB"/>
    <w:rsid w:val="000D3289"/>
    <w:rsid w:val="000D35C8"/>
    <w:rsid w:val="000D3717"/>
    <w:rsid w:val="000D37BE"/>
    <w:rsid w:val="000D3883"/>
    <w:rsid w:val="000D3E6A"/>
    <w:rsid w:val="000D3F3B"/>
    <w:rsid w:val="000D401C"/>
    <w:rsid w:val="000D41CC"/>
    <w:rsid w:val="000D4A7D"/>
    <w:rsid w:val="000D4B86"/>
    <w:rsid w:val="000D4D45"/>
    <w:rsid w:val="000D4EF4"/>
    <w:rsid w:val="000D4F60"/>
    <w:rsid w:val="000D4F8C"/>
    <w:rsid w:val="000D5000"/>
    <w:rsid w:val="000D50B9"/>
    <w:rsid w:val="000D5402"/>
    <w:rsid w:val="000D551D"/>
    <w:rsid w:val="000D55D5"/>
    <w:rsid w:val="000D55FE"/>
    <w:rsid w:val="000D5645"/>
    <w:rsid w:val="000D5D48"/>
    <w:rsid w:val="000D5E9E"/>
    <w:rsid w:val="000D6034"/>
    <w:rsid w:val="000D604B"/>
    <w:rsid w:val="000D650D"/>
    <w:rsid w:val="000D68B5"/>
    <w:rsid w:val="000D6948"/>
    <w:rsid w:val="000D7259"/>
    <w:rsid w:val="000D7516"/>
    <w:rsid w:val="000D7532"/>
    <w:rsid w:val="000D768E"/>
    <w:rsid w:val="000D794E"/>
    <w:rsid w:val="000D7979"/>
    <w:rsid w:val="000D7A36"/>
    <w:rsid w:val="000D7BD7"/>
    <w:rsid w:val="000E0447"/>
    <w:rsid w:val="000E0621"/>
    <w:rsid w:val="000E07E3"/>
    <w:rsid w:val="000E092C"/>
    <w:rsid w:val="000E09A5"/>
    <w:rsid w:val="000E09D2"/>
    <w:rsid w:val="000E0A28"/>
    <w:rsid w:val="000E0F2D"/>
    <w:rsid w:val="000E11B9"/>
    <w:rsid w:val="000E1529"/>
    <w:rsid w:val="000E1588"/>
    <w:rsid w:val="000E162E"/>
    <w:rsid w:val="000E1AA5"/>
    <w:rsid w:val="000E1AC8"/>
    <w:rsid w:val="000E2221"/>
    <w:rsid w:val="000E228D"/>
    <w:rsid w:val="000E23C1"/>
    <w:rsid w:val="000E23D4"/>
    <w:rsid w:val="000E24FB"/>
    <w:rsid w:val="000E2667"/>
    <w:rsid w:val="000E27D5"/>
    <w:rsid w:val="000E27E4"/>
    <w:rsid w:val="000E2B6A"/>
    <w:rsid w:val="000E2D68"/>
    <w:rsid w:val="000E306B"/>
    <w:rsid w:val="000E3A38"/>
    <w:rsid w:val="000E3B2A"/>
    <w:rsid w:val="000E3D02"/>
    <w:rsid w:val="000E3D3F"/>
    <w:rsid w:val="000E3DAC"/>
    <w:rsid w:val="000E3EEF"/>
    <w:rsid w:val="000E40CA"/>
    <w:rsid w:val="000E4929"/>
    <w:rsid w:val="000E4B88"/>
    <w:rsid w:val="000E4D5C"/>
    <w:rsid w:val="000E4E64"/>
    <w:rsid w:val="000E4E6E"/>
    <w:rsid w:val="000E4EC3"/>
    <w:rsid w:val="000E50C5"/>
    <w:rsid w:val="000E5378"/>
    <w:rsid w:val="000E5468"/>
    <w:rsid w:val="000E5475"/>
    <w:rsid w:val="000E589E"/>
    <w:rsid w:val="000E5D47"/>
    <w:rsid w:val="000E5E25"/>
    <w:rsid w:val="000E5F65"/>
    <w:rsid w:val="000E673A"/>
    <w:rsid w:val="000E6A57"/>
    <w:rsid w:val="000E6CD9"/>
    <w:rsid w:val="000E6DD4"/>
    <w:rsid w:val="000E7104"/>
    <w:rsid w:val="000E73D2"/>
    <w:rsid w:val="000E74EB"/>
    <w:rsid w:val="000E75CF"/>
    <w:rsid w:val="000E7ABA"/>
    <w:rsid w:val="000E7BEC"/>
    <w:rsid w:val="000E7F16"/>
    <w:rsid w:val="000E7F83"/>
    <w:rsid w:val="000F01D1"/>
    <w:rsid w:val="000F02D2"/>
    <w:rsid w:val="000F030B"/>
    <w:rsid w:val="000F070A"/>
    <w:rsid w:val="000F0846"/>
    <w:rsid w:val="000F0971"/>
    <w:rsid w:val="000F09A2"/>
    <w:rsid w:val="000F0F25"/>
    <w:rsid w:val="000F0F71"/>
    <w:rsid w:val="000F0F80"/>
    <w:rsid w:val="000F1149"/>
    <w:rsid w:val="000F1513"/>
    <w:rsid w:val="000F1B2A"/>
    <w:rsid w:val="000F1B50"/>
    <w:rsid w:val="000F1B58"/>
    <w:rsid w:val="000F1BC9"/>
    <w:rsid w:val="000F1E1B"/>
    <w:rsid w:val="000F2140"/>
    <w:rsid w:val="000F2398"/>
    <w:rsid w:val="000F2978"/>
    <w:rsid w:val="000F29DA"/>
    <w:rsid w:val="000F2B75"/>
    <w:rsid w:val="000F2BDB"/>
    <w:rsid w:val="000F2E88"/>
    <w:rsid w:val="000F2F96"/>
    <w:rsid w:val="000F3051"/>
    <w:rsid w:val="000F3110"/>
    <w:rsid w:val="000F33F6"/>
    <w:rsid w:val="000F360A"/>
    <w:rsid w:val="000F361E"/>
    <w:rsid w:val="000F37E8"/>
    <w:rsid w:val="000F395C"/>
    <w:rsid w:val="000F3BB6"/>
    <w:rsid w:val="000F3BEE"/>
    <w:rsid w:val="000F3C71"/>
    <w:rsid w:val="000F3D72"/>
    <w:rsid w:val="000F3DD7"/>
    <w:rsid w:val="000F3E05"/>
    <w:rsid w:val="000F4079"/>
    <w:rsid w:val="000F4512"/>
    <w:rsid w:val="000F46A4"/>
    <w:rsid w:val="000F4B2E"/>
    <w:rsid w:val="000F4E07"/>
    <w:rsid w:val="000F4F73"/>
    <w:rsid w:val="000F55D9"/>
    <w:rsid w:val="000F56DB"/>
    <w:rsid w:val="000F580E"/>
    <w:rsid w:val="000F589A"/>
    <w:rsid w:val="000F59F9"/>
    <w:rsid w:val="000F5AF3"/>
    <w:rsid w:val="000F5D91"/>
    <w:rsid w:val="000F5F31"/>
    <w:rsid w:val="000F60A1"/>
    <w:rsid w:val="000F625D"/>
    <w:rsid w:val="000F640D"/>
    <w:rsid w:val="000F6518"/>
    <w:rsid w:val="000F660A"/>
    <w:rsid w:val="000F6B4F"/>
    <w:rsid w:val="000F6BA0"/>
    <w:rsid w:val="000F6BA5"/>
    <w:rsid w:val="000F6ED7"/>
    <w:rsid w:val="000F72FB"/>
    <w:rsid w:val="000F7338"/>
    <w:rsid w:val="000F7A0A"/>
    <w:rsid w:val="000F7A6B"/>
    <w:rsid w:val="000F7D17"/>
    <w:rsid w:val="000F7F7F"/>
    <w:rsid w:val="001000B7"/>
    <w:rsid w:val="001000C1"/>
    <w:rsid w:val="001008C1"/>
    <w:rsid w:val="001009C6"/>
    <w:rsid w:val="00100A19"/>
    <w:rsid w:val="00100D2B"/>
    <w:rsid w:val="00100E1D"/>
    <w:rsid w:val="001013E0"/>
    <w:rsid w:val="00101476"/>
    <w:rsid w:val="0010195D"/>
    <w:rsid w:val="001019B2"/>
    <w:rsid w:val="00101A67"/>
    <w:rsid w:val="00101B73"/>
    <w:rsid w:val="00101D0F"/>
    <w:rsid w:val="001020B1"/>
    <w:rsid w:val="001023CC"/>
    <w:rsid w:val="001023FE"/>
    <w:rsid w:val="00102634"/>
    <w:rsid w:val="00102E76"/>
    <w:rsid w:val="00102F2B"/>
    <w:rsid w:val="0010330F"/>
    <w:rsid w:val="001037A4"/>
    <w:rsid w:val="00103AAB"/>
    <w:rsid w:val="00103AEB"/>
    <w:rsid w:val="001041BD"/>
    <w:rsid w:val="001041CB"/>
    <w:rsid w:val="00104688"/>
    <w:rsid w:val="00104BCD"/>
    <w:rsid w:val="00104CCF"/>
    <w:rsid w:val="00104E17"/>
    <w:rsid w:val="00104E86"/>
    <w:rsid w:val="00104F97"/>
    <w:rsid w:val="0010504A"/>
    <w:rsid w:val="00105612"/>
    <w:rsid w:val="00105893"/>
    <w:rsid w:val="00105A33"/>
    <w:rsid w:val="00105D6F"/>
    <w:rsid w:val="00106197"/>
    <w:rsid w:val="001068CE"/>
    <w:rsid w:val="00106F90"/>
    <w:rsid w:val="001071C9"/>
    <w:rsid w:val="00107208"/>
    <w:rsid w:val="0010725F"/>
    <w:rsid w:val="001073A6"/>
    <w:rsid w:val="001073BF"/>
    <w:rsid w:val="001073C1"/>
    <w:rsid w:val="001078F4"/>
    <w:rsid w:val="00107903"/>
    <w:rsid w:val="00107A94"/>
    <w:rsid w:val="00107B01"/>
    <w:rsid w:val="00107BF3"/>
    <w:rsid w:val="00107F82"/>
    <w:rsid w:val="00107F90"/>
    <w:rsid w:val="00110615"/>
    <w:rsid w:val="001106B4"/>
    <w:rsid w:val="00110C91"/>
    <w:rsid w:val="00110E62"/>
    <w:rsid w:val="00110EE0"/>
    <w:rsid w:val="0011104E"/>
    <w:rsid w:val="00111333"/>
    <w:rsid w:val="00111355"/>
    <w:rsid w:val="00111633"/>
    <w:rsid w:val="00111C1B"/>
    <w:rsid w:val="00111C97"/>
    <w:rsid w:val="00111F60"/>
    <w:rsid w:val="001122B0"/>
    <w:rsid w:val="00112303"/>
    <w:rsid w:val="001125D5"/>
    <w:rsid w:val="00112726"/>
    <w:rsid w:val="001127D4"/>
    <w:rsid w:val="00112989"/>
    <w:rsid w:val="00112C0A"/>
    <w:rsid w:val="00112C16"/>
    <w:rsid w:val="00112F7A"/>
    <w:rsid w:val="00113199"/>
    <w:rsid w:val="001133F3"/>
    <w:rsid w:val="001135B7"/>
    <w:rsid w:val="00113B38"/>
    <w:rsid w:val="00113BB2"/>
    <w:rsid w:val="00113C10"/>
    <w:rsid w:val="00113F93"/>
    <w:rsid w:val="00114241"/>
    <w:rsid w:val="001143F3"/>
    <w:rsid w:val="0011471B"/>
    <w:rsid w:val="00114B8D"/>
    <w:rsid w:val="00114BD5"/>
    <w:rsid w:val="00114CF3"/>
    <w:rsid w:val="0011522A"/>
    <w:rsid w:val="00115256"/>
    <w:rsid w:val="00115382"/>
    <w:rsid w:val="001154A5"/>
    <w:rsid w:val="0011584E"/>
    <w:rsid w:val="00115CE4"/>
    <w:rsid w:val="00115EF7"/>
    <w:rsid w:val="00115F81"/>
    <w:rsid w:val="00115FED"/>
    <w:rsid w:val="00116210"/>
    <w:rsid w:val="0011622A"/>
    <w:rsid w:val="00116408"/>
    <w:rsid w:val="001166F5"/>
    <w:rsid w:val="001168ED"/>
    <w:rsid w:val="00116B0B"/>
    <w:rsid w:val="00116C1F"/>
    <w:rsid w:val="00116C3B"/>
    <w:rsid w:val="00117149"/>
    <w:rsid w:val="001176B0"/>
    <w:rsid w:val="0011780E"/>
    <w:rsid w:val="00117B8C"/>
    <w:rsid w:val="00117E25"/>
    <w:rsid w:val="00117F8B"/>
    <w:rsid w:val="00120005"/>
    <w:rsid w:val="00120068"/>
    <w:rsid w:val="00120164"/>
    <w:rsid w:val="00120364"/>
    <w:rsid w:val="001204AC"/>
    <w:rsid w:val="001205F9"/>
    <w:rsid w:val="001206A3"/>
    <w:rsid w:val="001207EB"/>
    <w:rsid w:val="00120CC3"/>
    <w:rsid w:val="00120CEA"/>
    <w:rsid w:val="00120CFF"/>
    <w:rsid w:val="00120E12"/>
    <w:rsid w:val="0012121E"/>
    <w:rsid w:val="00121375"/>
    <w:rsid w:val="001214A8"/>
    <w:rsid w:val="001217D9"/>
    <w:rsid w:val="001217F7"/>
    <w:rsid w:val="001218F1"/>
    <w:rsid w:val="00121C21"/>
    <w:rsid w:val="00121DFA"/>
    <w:rsid w:val="00121E0E"/>
    <w:rsid w:val="00121F69"/>
    <w:rsid w:val="00122204"/>
    <w:rsid w:val="001223FA"/>
    <w:rsid w:val="0012283D"/>
    <w:rsid w:val="00122A1F"/>
    <w:rsid w:val="00122A3A"/>
    <w:rsid w:val="00122CF1"/>
    <w:rsid w:val="00122D0E"/>
    <w:rsid w:val="00122ECF"/>
    <w:rsid w:val="00123790"/>
    <w:rsid w:val="00123804"/>
    <w:rsid w:val="0012382C"/>
    <w:rsid w:val="00123B66"/>
    <w:rsid w:val="00123BEA"/>
    <w:rsid w:val="00123E7B"/>
    <w:rsid w:val="00123FE7"/>
    <w:rsid w:val="0012462F"/>
    <w:rsid w:val="001246BB"/>
    <w:rsid w:val="00124823"/>
    <w:rsid w:val="00124B29"/>
    <w:rsid w:val="00124D7E"/>
    <w:rsid w:val="00125062"/>
    <w:rsid w:val="001250BC"/>
    <w:rsid w:val="0012519A"/>
    <w:rsid w:val="001251A4"/>
    <w:rsid w:val="00125250"/>
    <w:rsid w:val="00125665"/>
    <w:rsid w:val="00125692"/>
    <w:rsid w:val="00125800"/>
    <w:rsid w:val="001258BC"/>
    <w:rsid w:val="00125FA6"/>
    <w:rsid w:val="00126420"/>
    <w:rsid w:val="001268D4"/>
    <w:rsid w:val="00126901"/>
    <w:rsid w:val="001270A2"/>
    <w:rsid w:val="0012768D"/>
    <w:rsid w:val="00127DA4"/>
    <w:rsid w:val="00127E44"/>
    <w:rsid w:val="00127F9C"/>
    <w:rsid w:val="001301B6"/>
    <w:rsid w:val="001301F3"/>
    <w:rsid w:val="0013024D"/>
    <w:rsid w:val="00130809"/>
    <w:rsid w:val="001309A1"/>
    <w:rsid w:val="00130AE8"/>
    <w:rsid w:val="001313FD"/>
    <w:rsid w:val="00131461"/>
    <w:rsid w:val="001315D0"/>
    <w:rsid w:val="00131606"/>
    <w:rsid w:val="00131612"/>
    <w:rsid w:val="0013161F"/>
    <w:rsid w:val="0013195B"/>
    <w:rsid w:val="00131F86"/>
    <w:rsid w:val="00132196"/>
    <w:rsid w:val="001321C4"/>
    <w:rsid w:val="001322E3"/>
    <w:rsid w:val="001323AC"/>
    <w:rsid w:val="001323B4"/>
    <w:rsid w:val="001325AD"/>
    <w:rsid w:val="0013282F"/>
    <w:rsid w:val="00132861"/>
    <w:rsid w:val="00132A7A"/>
    <w:rsid w:val="00132CCC"/>
    <w:rsid w:val="00132DDF"/>
    <w:rsid w:val="00132ED1"/>
    <w:rsid w:val="00133078"/>
    <w:rsid w:val="001331C8"/>
    <w:rsid w:val="0013327E"/>
    <w:rsid w:val="001333F4"/>
    <w:rsid w:val="00133415"/>
    <w:rsid w:val="00133772"/>
    <w:rsid w:val="00133823"/>
    <w:rsid w:val="001338E9"/>
    <w:rsid w:val="001339C6"/>
    <w:rsid w:val="00133BF1"/>
    <w:rsid w:val="00133D6B"/>
    <w:rsid w:val="00134121"/>
    <w:rsid w:val="001341B5"/>
    <w:rsid w:val="001342A7"/>
    <w:rsid w:val="00134336"/>
    <w:rsid w:val="0013442E"/>
    <w:rsid w:val="0013448C"/>
    <w:rsid w:val="001344ED"/>
    <w:rsid w:val="001345A2"/>
    <w:rsid w:val="001345D3"/>
    <w:rsid w:val="00134CFF"/>
    <w:rsid w:val="00135277"/>
    <w:rsid w:val="0013547A"/>
    <w:rsid w:val="0013558F"/>
    <w:rsid w:val="001358A1"/>
    <w:rsid w:val="00135A47"/>
    <w:rsid w:val="00136141"/>
    <w:rsid w:val="001361F9"/>
    <w:rsid w:val="001364D0"/>
    <w:rsid w:val="00136957"/>
    <w:rsid w:val="001369B7"/>
    <w:rsid w:val="00136AAC"/>
    <w:rsid w:val="00136C26"/>
    <w:rsid w:val="00136D91"/>
    <w:rsid w:val="001372B4"/>
    <w:rsid w:val="00137315"/>
    <w:rsid w:val="00137A7B"/>
    <w:rsid w:val="00137E8C"/>
    <w:rsid w:val="00140078"/>
    <w:rsid w:val="001401B1"/>
    <w:rsid w:val="00140791"/>
    <w:rsid w:val="00140D89"/>
    <w:rsid w:val="00141091"/>
    <w:rsid w:val="00141306"/>
    <w:rsid w:val="00141340"/>
    <w:rsid w:val="00141505"/>
    <w:rsid w:val="0014171F"/>
    <w:rsid w:val="00141B93"/>
    <w:rsid w:val="00141C90"/>
    <w:rsid w:val="00141F87"/>
    <w:rsid w:val="0014212E"/>
    <w:rsid w:val="00142575"/>
    <w:rsid w:val="001425BC"/>
    <w:rsid w:val="0014272E"/>
    <w:rsid w:val="00143090"/>
    <w:rsid w:val="001430D3"/>
    <w:rsid w:val="001431FF"/>
    <w:rsid w:val="0014331D"/>
    <w:rsid w:val="0014361C"/>
    <w:rsid w:val="00143C62"/>
    <w:rsid w:val="00143C7D"/>
    <w:rsid w:val="00143EF4"/>
    <w:rsid w:val="00143FA7"/>
    <w:rsid w:val="00143FB8"/>
    <w:rsid w:val="001440EA"/>
    <w:rsid w:val="00144350"/>
    <w:rsid w:val="00144578"/>
    <w:rsid w:val="0014497A"/>
    <w:rsid w:val="00144A81"/>
    <w:rsid w:val="00144CA6"/>
    <w:rsid w:val="00144CC8"/>
    <w:rsid w:val="001453B9"/>
    <w:rsid w:val="0014561E"/>
    <w:rsid w:val="00145837"/>
    <w:rsid w:val="00145C46"/>
    <w:rsid w:val="00145CA3"/>
    <w:rsid w:val="00145CD0"/>
    <w:rsid w:val="00145D37"/>
    <w:rsid w:val="00145D67"/>
    <w:rsid w:val="00145D7E"/>
    <w:rsid w:val="00145F5A"/>
    <w:rsid w:val="001463D3"/>
    <w:rsid w:val="001463D6"/>
    <w:rsid w:val="00146946"/>
    <w:rsid w:val="00146AD1"/>
    <w:rsid w:val="00146CF5"/>
    <w:rsid w:val="00146D02"/>
    <w:rsid w:val="00146D3A"/>
    <w:rsid w:val="00146D68"/>
    <w:rsid w:val="00146F47"/>
    <w:rsid w:val="0014704F"/>
    <w:rsid w:val="00147362"/>
    <w:rsid w:val="001477ED"/>
    <w:rsid w:val="001478BE"/>
    <w:rsid w:val="00147B51"/>
    <w:rsid w:val="0015034D"/>
    <w:rsid w:val="001503F5"/>
    <w:rsid w:val="001506DB"/>
    <w:rsid w:val="0015086D"/>
    <w:rsid w:val="001508D2"/>
    <w:rsid w:val="00150C7A"/>
    <w:rsid w:val="00150D45"/>
    <w:rsid w:val="001510F7"/>
    <w:rsid w:val="001516A5"/>
    <w:rsid w:val="001516D6"/>
    <w:rsid w:val="00151CAC"/>
    <w:rsid w:val="00151EC7"/>
    <w:rsid w:val="00152188"/>
    <w:rsid w:val="00152476"/>
    <w:rsid w:val="0015249C"/>
    <w:rsid w:val="001526A5"/>
    <w:rsid w:val="00152C8B"/>
    <w:rsid w:val="00152EC1"/>
    <w:rsid w:val="00152F44"/>
    <w:rsid w:val="00153153"/>
    <w:rsid w:val="00153857"/>
    <w:rsid w:val="001538E3"/>
    <w:rsid w:val="00153A8F"/>
    <w:rsid w:val="00153FBC"/>
    <w:rsid w:val="0015435E"/>
    <w:rsid w:val="00154745"/>
    <w:rsid w:val="00154AB0"/>
    <w:rsid w:val="00154EC3"/>
    <w:rsid w:val="00154F30"/>
    <w:rsid w:val="0015517A"/>
    <w:rsid w:val="0015530A"/>
    <w:rsid w:val="001553CD"/>
    <w:rsid w:val="0015563A"/>
    <w:rsid w:val="00155694"/>
    <w:rsid w:val="001556E3"/>
    <w:rsid w:val="001557DC"/>
    <w:rsid w:val="0015584B"/>
    <w:rsid w:val="00155BC7"/>
    <w:rsid w:val="00155D71"/>
    <w:rsid w:val="00155D72"/>
    <w:rsid w:val="00156401"/>
    <w:rsid w:val="00156B24"/>
    <w:rsid w:val="00157078"/>
    <w:rsid w:val="001570DA"/>
    <w:rsid w:val="001576DC"/>
    <w:rsid w:val="001578B1"/>
    <w:rsid w:val="00157B1D"/>
    <w:rsid w:val="00157BB1"/>
    <w:rsid w:val="00160076"/>
    <w:rsid w:val="00160346"/>
    <w:rsid w:val="00160379"/>
    <w:rsid w:val="00160461"/>
    <w:rsid w:val="00160523"/>
    <w:rsid w:val="001607B1"/>
    <w:rsid w:val="001608C3"/>
    <w:rsid w:val="00160C44"/>
    <w:rsid w:val="00160F6D"/>
    <w:rsid w:val="00161274"/>
    <w:rsid w:val="0016159C"/>
    <w:rsid w:val="001619CD"/>
    <w:rsid w:val="00161FA9"/>
    <w:rsid w:val="001620D0"/>
    <w:rsid w:val="001620F6"/>
    <w:rsid w:val="00162225"/>
    <w:rsid w:val="0016250A"/>
    <w:rsid w:val="00162764"/>
    <w:rsid w:val="00162910"/>
    <w:rsid w:val="001629B5"/>
    <w:rsid w:val="00162A96"/>
    <w:rsid w:val="00162D01"/>
    <w:rsid w:val="001631AD"/>
    <w:rsid w:val="001631D1"/>
    <w:rsid w:val="001634A9"/>
    <w:rsid w:val="001636B5"/>
    <w:rsid w:val="00163A08"/>
    <w:rsid w:val="00163B5A"/>
    <w:rsid w:val="00163F2C"/>
    <w:rsid w:val="001642B9"/>
    <w:rsid w:val="001642DE"/>
    <w:rsid w:val="0016453E"/>
    <w:rsid w:val="0016488D"/>
    <w:rsid w:val="00164C0B"/>
    <w:rsid w:val="00164D36"/>
    <w:rsid w:val="00164D7A"/>
    <w:rsid w:val="001652A2"/>
    <w:rsid w:val="001653D3"/>
    <w:rsid w:val="0016588C"/>
    <w:rsid w:val="00165DED"/>
    <w:rsid w:val="00165F50"/>
    <w:rsid w:val="00165FE9"/>
    <w:rsid w:val="00166157"/>
    <w:rsid w:val="00166184"/>
    <w:rsid w:val="001661E4"/>
    <w:rsid w:val="001662DB"/>
    <w:rsid w:val="001667D4"/>
    <w:rsid w:val="0016682E"/>
    <w:rsid w:val="00166CD3"/>
    <w:rsid w:val="00166FB9"/>
    <w:rsid w:val="0016728A"/>
    <w:rsid w:val="001678F8"/>
    <w:rsid w:val="00167B77"/>
    <w:rsid w:val="00167F99"/>
    <w:rsid w:val="001700C0"/>
    <w:rsid w:val="001700C9"/>
    <w:rsid w:val="0017045B"/>
    <w:rsid w:val="0017090D"/>
    <w:rsid w:val="00170B69"/>
    <w:rsid w:val="00170C03"/>
    <w:rsid w:val="00170F99"/>
    <w:rsid w:val="001712B2"/>
    <w:rsid w:val="001712BB"/>
    <w:rsid w:val="0017132B"/>
    <w:rsid w:val="001714A7"/>
    <w:rsid w:val="00171726"/>
    <w:rsid w:val="001718A2"/>
    <w:rsid w:val="001719D5"/>
    <w:rsid w:val="00171AA5"/>
    <w:rsid w:val="00171AC3"/>
    <w:rsid w:val="00171B31"/>
    <w:rsid w:val="00171B6E"/>
    <w:rsid w:val="00171F34"/>
    <w:rsid w:val="001720E6"/>
    <w:rsid w:val="00172165"/>
    <w:rsid w:val="0017221C"/>
    <w:rsid w:val="00172635"/>
    <w:rsid w:val="00172E1F"/>
    <w:rsid w:val="00172EF9"/>
    <w:rsid w:val="00172F7A"/>
    <w:rsid w:val="00173170"/>
    <w:rsid w:val="001732CE"/>
    <w:rsid w:val="00173684"/>
    <w:rsid w:val="00173C5D"/>
    <w:rsid w:val="00173C9B"/>
    <w:rsid w:val="00173DB7"/>
    <w:rsid w:val="00173F2E"/>
    <w:rsid w:val="00174156"/>
    <w:rsid w:val="001741CC"/>
    <w:rsid w:val="001744DD"/>
    <w:rsid w:val="00174554"/>
    <w:rsid w:val="00174561"/>
    <w:rsid w:val="0017461F"/>
    <w:rsid w:val="001747E5"/>
    <w:rsid w:val="0017487F"/>
    <w:rsid w:val="00174A1E"/>
    <w:rsid w:val="00174AC4"/>
    <w:rsid w:val="00174B6F"/>
    <w:rsid w:val="00174C02"/>
    <w:rsid w:val="00174CF7"/>
    <w:rsid w:val="00174FD8"/>
    <w:rsid w:val="00174FE0"/>
    <w:rsid w:val="00175546"/>
    <w:rsid w:val="00175810"/>
    <w:rsid w:val="00175887"/>
    <w:rsid w:val="00175A7C"/>
    <w:rsid w:val="00175DA1"/>
    <w:rsid w:val="00175E97"/>
    <w:rsid w:val="00175FA3"/>
    <w:rsid w:val="00176038"/>
    <w:rsid w:val="001767E8"/>
    <w:rsid w:val="001768AF"/>
    <w:rsid w:val="001769D5"/>
    <w:rsid w:val="00176AA4"/>
    <w:rsid w:val="00176D8B"/>
    <w:rsid w:val="00176F61"/>
    <w:rsid w:val="00176FBD"/>
    <w:rsid w:val="001772B9"/>
    <w:rsid w:val="001773F0"/>
    <w:rsid w:val="00177582"/>
    <w:rsid w:val="0017792D"/>
    <w:rsid w:val="00177AEB"/>
    <w:rsid w:val="00177D38"/>
    <w:rsid w:val="00177F33"/>
    <w:rsid w:val="001800A2"/>
    <w:rsid w:val="001800AB"/>
    <w:rsid w:val="001800FD"/>
    <w:rsid w:val="001809D8"/>
    <w:rsid w:val="00180C3C"/>
    <w:rsid w:val="00180E8F"/>
    <w:rsid w:val="001811F1"/>
    <w:rsid w:val="0018140F"/>
    <w:rsid w:val="001818D9"/>
    <w:rsid w:val="001819E9"/>
    <w:rsid w:val="00181BDE"/>
    <w:rsid w:val="00181BF6"/>
    <w:rsid w:val="00181CC8"/>
    <w:rsid w:val="0018218F"/>
    <w:rsid w:val="001823E9"/>
    <w:rsid w:val="001824DC"/>
    <w:rsid w:val="001825E3"/>
    <w:rsid w:val="0018266E"/>
    <w:rsid w:val="00182A50"/>
    <w:rsid w:val="00182B5E"/>
    <w:rsid w:val="00182E9F"/>
    <w:rsid w:val="00182FF6"/>
    <w:rsid w:val="001830E9"/>
    <w:rsid w:val="0018317E"/>
    <w:rsid w:val="00183297"/>
    <w:rsid w:val="00183332"/>
    <w:rsid w:val="00183986"/>
    <w:rsid w:val="00183A73"/>
    <w:rsid w:val="00183AA9"/>
    <w:rsid w:val="00183AB0"/>
    <w:rsid w:val="00183BF5"/>
    <w:rsid w:val="00183CB3"/>
    <w:rsid w:val="00183D32"/>
    <w:rsid w:val="001841F4"/>
    <w:rsid w:val="001842FB"/>
    <w:rsid w:val="00184D51"/>
    <w:rsid w:val="00184DC3"/>
    <w:rsid w:val="00185312"/>
    <w:rsid w:val="00185637"/>
    <w:rsid w:val="001856B4"/>
    <w:rsid w:val="001856C4"/>
    <w:rsid w:val="00185C83"/>
    <w:rsid w:val="00186527"/>
    <w:rsid w:val="0018652C"/>
    <w:rsid w:val="001865A7"/>
    <w:rsid w:val="001865A9"/>
    <w:rsid w:val="001869C8"/>
    <w:rsid w:val="00186A0D"/>
    <w:rsid w:val="00186A92"/>
    <w:rsid w:val="00186ACE"/>
    <w:rsid w:val="00186C2B"/>
    <w:rsid w:val="00186D40"/>
    <w:rsid w:val="00186F97"/>
    <w:rsid w:val="0018707A"/>
    <w:rsid w:val="001874E7"/>
    <w:rsid w:val="001876CC"/>
    <w:rsid w:val="001903CE"/>
    <w:rsid w:val="0019088B"/>
    <w:rsid w:val="00190D62"/>
    <w:rsid w:val="0019110F"/>
    <w:rsid w:val="001912A0"/>
    <w:rsid w:val="00191516"/>
    <w:rsid w:val="001915FA"/>
    <w:rsid w:val="00191B23"/>
    <w:rsid w:val="00191CFA"/>
    <w:rsid w:val="001920DB"/>
    <w:rsid w:val="0019237D"/>
    <w:rsid w:val="0019248B"/>
    <w:rsid w:val="001924EF"/>
    <w:rsid w:val="001925C4"/>
    <w:rsid w:val="0019267D"/>
    <w:rsid w:val="001926B1"/>
    <w:rsid w:val="00192BE3"/>
    <w:rsid w:val="00193504"/>
    <w:rsid w:val="00193774"/>
    <w:rsid w:val="001937C9"/>
    <w:rsid w:val="00193CE6"/>
    <w:rsid w:val="00193E19"/>
    <w:rsid w:val="001940EC"/>
    <w:rsid w:val="0019420C"/>
    <w:rsid w:val="001947A1"/>
    <w:rsid w:val="00194AAE"/>
    <w:rsid w:val="00194D8C"/>
    <w:rsid w:val="001951DA"/>
    <w:rsid w:val="001951DE"/>
    <w:rsid w:val="001955DF"/>
    <w:rsid w:val="00195876"/>
    <w:rsid w:val="00195A6F"/>
    <w:rsid w:val="00195CE7"/>
    <w:rsid w:val="00195F6D"/>
    <w:rsid w:val="00196029"/>
    <w:rsid w:val="001961E4"/>
    <w:rsid w:val="001962DE"/>
    <w:rsid w:val="001964D8"/>
    <w:rsid w:val="00196830"/>
    <w:rsid w:val="00196C99"/>
    <w:rsid w:val="00196D2A"/>
    <w:rsid w:val="00196D31"/>
    <w:rsid w:val="00196EAB"/>
    <w:rsid w:val="001972AD"/>
    <w:rsid w:val="0019745F"/>
    <w:rsid w:val="00197607"/>
    <w:rsid w:val="00197784"/>
    <w:rsid w:val="00197DD2"/>
    <w:rsid w:val="00197E31"/>
    <w:rsid w:val="00197ED0"/>
    <w:rsid w:val="00197EE6"/>
    <w:rsid w:val="001A073E"/>
    <w:rsid w:val="001A0A07"/>
    <w:rsid w:val="001A0A12"/>
    <w:rsid w:val="001A0F46"/>
    <w:rsid w:val="001A103C"/>
    <w:rsid w:val="001A15FD"/>
    <w:rsid w:val="001A1613"/>
    <w:rsid w:val="001A16D8"/>
    <w:rsid w:val="001A19A9"/>
    <w:rsid w:val="001A19D1"/>
    <w:rsid w:val="001A1DF4"/>
    <w:rsid w:val="001A1DFB"/>
    <w:rsid w:val="001A1F6B"/>
    <w:rsid w:val="001A2102"/>
    <w:rsid w:val="001A2195"/>
    <w:rsid w:val="001A23DD"/>
    <w:rsid w:val="001A2405"/>
    <w:rsid w:val="001A2AB6"/>
    <w:rsid w:val="001A2B4E"/>
    <w:rsid w:val="001A2E0A"/>
    <w:rsid w:val="001A2EBB"/>
    <w:rsid w:val="001A33D2"/>
    <w:rsid w:val="001A360E"/>
    <w:rsid w:val="001A3773"/>
    <w:rsid w:val="001A381C"/>
    <w:rsid w:val="001A3865"/>
    <w:rsid w:val="001A3E1D"/>
    <w:rsid w:val="001A3FE1"/>
    <w:rsid w:val="001A4371"/>
    <w:rsid w:val="001A4664"/>
    <w:rsid w:val="001A4A62"/>
    <w:rsid w:val="001A50A5"/>
    <w:rsid w:val="001A5A9D"/>
    <w:rsid w:val="001A5BB7"/>
    <w:rsid w:val="001A5D06"/>
    <w:rsid w:val="001A5F5E"/>
    <w:rsid w:val="001A5FF2"/>
    <w:rsid w:val="001A6192"/>
    <w:rsid w:val="001A654F"/>
    <w:rsid w:val="001A6759"/>
    <w:rsid w:val="001A6873"/>
    <w:rsid w:val="001A6B5A"/>
    <w:rsid w:val="001A6C7C"/>
    <w:rsid w:val="001A6D50"/>
    <w:rsid w:val="001A715A"/>
    <w:rsid w:val="001A727B"/>
    <w:rsid w:val="001A7291"/>
    <w:rsid w:val="001A7297"/>
    <w:rsid w:val="001A733C"/>
    <w:rsid w:val="001A74C2"/>
    <w:rsid w:val="001A75C9"/>
    <w:rsid w:val="001A7864"/>
    <w:rsid w:val="001A7C45"/>
    <w:rsid w:val="001A7F98"/>
    <w:rsid w:val="001B017E"/>
    <w:rsid w:val="001B02F6"/>
    <w:rsid w:val="001B0403"/>
    <w:rsid w:val="001B056F"/>
    <w:rsid w:val="001B0893"/>
    <w:rsid w:val="001B0C21"/>
    <w:rsid w:val="001B0C40"/>
    <w:rsid w:val="001B0EC7"/>
    <w:rsid w:val="001B1361"/>
    <w:rsid w:val="001B151B"/>
    <w:rsid w:val="001B1645"/>
    <w:rsid w:val="001B17C4"/>
    <w:rsid w:val="001B1A56"/>
    <w:rsid w:val="001B1ADD"/>
    <w:rsid w:val="001B1F29"/>
    <w:rsid w:val="001B1F4B"/>
    <w:rsid w:val="001B22B7"/>
    <w:rsid w:val="001B239E"/>
    <w:rsid w:val="001B2CEA"/>
    <w:rsid w:val="001B2DF8"/>
    <w:rsid w:val="001B2EAD"/>
    <w:rsid w:val="001B2EE1"/>
    <w:rsid w:val="001B3072"/>
    <w:rsid w:val="001B3126"/>
    <w:rsid w:val="001B316C"/>
    <w:rsid w:val="001B33B7"/>
    <w:rsid w:val="001B3402"/>
    <w:rsid w:val="001B3436"/>
    <w:rsid w:val="001B393F"/>
    <w:rsid w:val="001B3BA3"/>
    <w:rsid w:val="001B3F7A"/>
    <w:rsid w:val="001B3F94"/>
    <w:rsid w:val="001B403E"/>
    <w:rsid w:val="001B43A4"/>
    <w:rsid w:val="001B43B6"/>
    <w:rsid w:val="001B459E"/>
    <w:rsid w:val="001B4639"/>
    <w:rsid w:val="001B4835"/>
    <w:rsid w:val="001B4DDF"/>
    <w:rsid w:val="001B4F36"/>
    <w:rsid w:val="001B517E"/>
    <w:rsid w:val="001B53DF"/>
    <w:rsid w:val="001B56BD"/>
    <w:rsid w:val="001B59AB"/>
    <w:rsid w:val="001B5B97"/>
    <w:rsid w:val="001B5C1F"/>
    <w:rsid w:val="001B5D86"/>
    <w:rsid w:val="001B5DAE"/>
    <w:rsid w:val="001B6148"/>
    <w:rsid w:val="001B6179"/>
    <w:rsid w:val="001B669E"/>
    <w:rsid w:val="001B68E2"/>
    <w:rsid w:val="001B6A38"/>
    <w:rsid w:val="001B6DD1"/>
    <w:rsid w:val="001B6F8A"/>
    <w:rsid w:val="001B7462"/>
    <w:rsid w:val="001B7825"/>
    <w:rsid w:val="001B78E0"/>
    <w:rsid w:val="001B7AB4"/>
    <w:rsid w:val="001B7B76"/>
    <w:rsid w:val="001C0737"/>
    <w:rsid w:val="001C08AF"/>
    <w:rsid w:val="001C0F20"/>
    <w:rsid w:val="001C1277"/>
    <w:rsid w:val="001C1492"/>
    <w:rsid w:val="001C17D5"/>
    <w:rsid w:val="001C1881"/>
    <w:rsid w:val="001C1907"/>
    <w:rsid w:val="001C19BA"/>
    <w:rsid w:val="001C1B98"/>
    <w:rsid w:val="001C1CD3"/>
    <w:rsid w:val="001C230B"/>
    <w:rsid w:val="001C239E"/>
    <w:rsid w:val="001C2D62"/>
    <w:rsid w:val="001C2E27"/>
    <w:rsid w:val="001C2E98"/>
    <w:rsid w:val="001C2ED9"/>
    <w:rsid w:val="001C3077"/>
    <w:rsid w:val="001C307D"/>
    <w:rsid w:val="001C3086"/>
    <w:rsid w:val="001C311E"/>
    <w:rsid w:val="001C3360"/>
    <w:rsid w:val="001C34F2"/>
    <w:rsid w:val="001C3905"/>
    <w:rsid w:val="001C3F3A"/>
    <w:rsid w:val="001C4029"/>
    <w:rsid w:val="001C4045"/>
    <w:rsid w:val="001C4106"/>
    <w:rsid w:val="001C43E8"/>
    <w:rsid w:val="001C48A8"/>
    <w:rsid w:val="001C54A4"/>
    <w:rsid w:val="001C5520"/>
    <w:rsid w:val="001C5581"/>
    <w:rsid w:val="001C5703"/>
    <w:rsid w:val="001C5947"/>
    <w:rsid w:val="001C5968"/>
    <w:rsid w:val="001C5B7E"/>
    <w:rsid w:val="001C5BED"/>
    <w:rsid w:val="001C5C2A"/>
    <w:rsid w:val="001C5ECD"/>
    <w:rsid w:val="001C60CE"/>
    <w:rsid w:val="001C612F"/>
    <w:rsid w:val="001C6195"/>
    <w:rsid w:val="001C648E"/>
    <w:rsid w:val="001C6541"/>
    <w:rsid w:val="001C6746"/>
    <w:rsid w:val="001C6A07"/>
    <w:rsid w:val="001C7580"/>
    <w:rsid w:val="001C75E1"/>
    <w:rsid w:val="001D02FA"/>
    <w:rsid w:val="001D0597"/>
    <w:rsid w:val="001D0E96"/>
    <w:rsid w:val="001D1232"/>
    <w:rsid w:val="001D1597"/>
    <w:rsid w:val="001D162E"/>
    <w:rsid w:val="001D1A7F"/>
    <w:rsid w:val="001D1AFA"/>
    <w:rsid w:val="001D1DEB"/>
    <w:rsid w:val="001D2592"/>
    <w:rsid w:val="001D2686"/>
    <w:rsid w:val="001D269F"/>
    <w:rsid w:val="001D2CBC"/>
    <w:rsid w:val="001D2F78"/>
    <w:rsid w:val="001D3415"/>
    <w:rsid w:val="001D35E8"/>
    <w:rsid w:val="001D3616"/>
    <w:rsid w:val="001D3A17"/>
    <w:rsid w:val="001D3BDE"/>
    <w:rsid w:val="001D3C7F"/>
    <w:rsid w:val="001D3E58"/>
    <w:rsid w:val="001D3F69"/>
    <w:rsid w:val="001D401A"/>
    <w:rsid w:val="001D40E3"/>
    <w:rsid w:val="001D4586"/>
    <w:rsid w:val="001D479F"/>
    <w:rsid w:val="001D47B7"/>
    <w:rsid w:val="001D49D0"/>
    <w:rsid w:val="001D4AB0"/>
    <w:rsid w:val="001D4ADB"/>
    <w:rsid w:val="001D4B4E"/>
    <w:rsid w:val="001D52E3"/>
    <w:rsid w:val="001D5335"/>
    <w:rsid w:val="001D54CC"/>
    <w:rsid w:val="001D55B4"/>
    <w:rsid w:val="001D55DD"/>
    <w:rsid w:val="001D5672"/>
    <w:rsid w:val="001D5712"/>
    <w:rsid w:val="001D5851"/>
    <w:rsid w:val="001D59B3"/>
    <w:rsid w:val="001D5A28"/>
    <w:rsid w:val="001D5E21"/>
    <w:rsid w:val="001D5EEE"/>
    <w:rsid w:val="001D60AE"/>
    <w:rsid w:val="001D6236"/>
    <w:rsid w:val="001D638B"/>
    <w:rsid w:val="001D6520"/>
    <w:rsid w:val="001D662A"/>
    <w:rsid w:val="001D69D0"/>
    <w:rsid w:val="001D6A15"/>
    <w:rsid w:val="001D6C77"/>
    <w:rsid w:val="001D6E21"/>
    <w:rsid w:val="001D6EA5"/>
    <w:rsid w:val="001D6EAC"/>
    <w:rsid w:val="001D734F"/>
    <w:rsid w:val="001D74BD"/>
    <w:rsid w:val="001D7A95"/>
    <w:rsid w:val="001D7DA7"/>
    <w:rsid w:val="001E00BE"/>
    <w:rsid w:val="001E03CA"/>
    <w:rsid w:val="001E03EF"/>
    <w:rsid w:val="001E092A"/>
    <w:rsid w:val="001E0E0B"/>
    <w:rsid w:val="001E1088"/>
    <w:rsid w:val="001E115E"/>
    <w:rsid w:val="001E11E5"/>
    <w:rsid w:val="001E120D"/>
    <w:rsid w:val="001E1315"/>
    <w:rsid w:val="001E170F"/>
    <w:rsid w:val="001E205B"/>
    <w:rsid w:val="001E2170"/>
    <w:rsid w:val="001E218D"/>
    <w:rsid w:val="001E24B9"/>
    <w:rsid w:val="001E25EE"/>
    <w:rsid w:val="001E262F"/>
    <w:rsid w:val="001E2759"/>
    <w:rsid w:val="001E2957"/>
    <w:rsid w:val="001E2985"/>
    <w:rsid w:val="001E2A3A"/>
    <w:rsid w:val="001E2E3B"/>
    <w:rsid w:val="001E2F36"/>
    <w:rsid w:val="001E3338"/>
    <w:rsid w:val="001E34CB"/>
    <w:rsid w:val="001E364E"/>
    <w:rsid w:val="001E3748"/>
    <w:rsid w:val="001E396A"/>
    <w:rsid w:val="001E39F8"/>
    <w:rsid w:val="001E3B17"/>
    <w:rsid w:val="001E3B73"/>
    <w:rsid w:val="001E3B7B"/>
    <w:rsid w:val="001E3C97"/>
    <w:rsid w:val="001E3CB7"/>
    <w:rsid w:val="001E41EC"/>
    <w:rsid w:val="001E427D"/>
    <w:rsid w:val="001E4455"/>
    <w:rsid w:val="001E44BF"/>
    <w:rsid w:val="001E452A"/>
    <w:rsid w:val="001E4953"/>
    <w:rsid w:val="001E49E5"/>
    <w:rsid w:val="001E4A03"/>
    <w:rsid w:val="001E4A5E"/>
    <w:rsid w:val="001E4B34"/>
    <w:rsid w:val="001E4C1C"/>
    <w:rsid w:val="001E4F78"/>
    <w:rsid w:val="001E4FA4"/>
    <w:rsid w:val="001E558D"/>
    <w:rsid w:val="001E57EE"/>
    <w:rsid w:val="001E5CC3"/>
    <w:rsid w:val="001E603D"/>
    <w:rsid w:val="001E6390"/>
    <w:rsid w:val="001E68FC"/>
    <w:rsid w:val="001E7077"/>
    <w:rsid w:val="001E7292"/>
    <w:rsid w:val="001E7377"/>
    <w:rsid w:val="001E7396"/>
    <w:rsid w:val="001E7633"/>
    <w:rsid w:val="001E76AB"/>
    <w:rsid w:val="001E7BFB"/>
    <w:rsid w:val="001E7CF8"/>
    <w:rsid w:val="001E7F08"/>
    <w:rsid w:val="001E7FBC"/>
    <w:rsid w:val="001F0773"/>
    <w:rsid w:val="001F0985"/>
    <w:rsid w:val="001F0ADC"/>
    <w:rsid w:val="001F0B99"/>
    <w:rsid w:val="001F129A"/>
    <w:rsid w:val="001F13D7"/>
    <w:rsid w:val="001F1481"/>
    <w:rsid w:val="001F1891"/>
    <w:rsid w:val="001F197C"/>
    <w:rsid w:val="001F1A5A"/>
    <w:rsid w:val="001F1B24"/>
    <w:rsid w:val="001F1DDD"/>
    <w:rsid w:val="001F1DE8"/>
    <w:rsid w:val="001F2461"/>
    <w:rsid w:val="001F26DD"/>
    <w:rsid w:val="001F281A"/>
    <w:rsid w:val="001F2D34"/>
    <w:rsid w:val="001F3273"/>
    <w:rsid w:val="001F349C"/>
    <w:rsid w:val="001F37FA"/>
    <w:rsid w:val="001F3A72"/>
    <w:rsid w:val="001F4430"/>
    <w:rsid w:val="001F462F"/>
    <w:rsid w:val="001F480B"/>
    <w:rsid w:val="001F486E"/>
    <w:rsid w:val="001F4939"/>
    <w:rsid w:val="001F4B46"/>
    <w:rsid w:val="001F4B54"/>
    <w:rsid w:val="001F4EB0"/>
    <w:rsid w:val="001F50BE"/>
    <w:rsid w:val="001F5144"/>
    <w:rsid w:val="001F5511"/>
    <w:rsid w:val="001F55A8"/>
    <w:rsid w:val="001F5817"/>
    <w:rsid w:val="001F5889"/>
    <w:rsid w:val="001F604C"/>
    <w:rsid w:val="001F63AC"/>
    <w:rsid w:val="001F643F"/>
    <w:rsid w:val="001F6478"/>
    <w:rsid w:val="001F6874"/>
    <w:rsid w:val="001F68F6"/>
    <w:rsid w:val="001F7347"/>
    <w:rsid w:val="001F74CC"/>
    <w:rsid w:val="001F7631"/>
    <w:rsid w:val="00200090"/>
    <w:rsid w:val="002000B6"/>
    <w:rsid w:val="0020025F"/>
    <w:rsid w:val="002003FB"/>
    <w:rsid w:val="002006CA"/>
    <w:rsid w:val="0020072A"/>
    <w:rsid w:val="002007A2"/>
    <w:rsid w:val="002007A6"/>
    <w:rsid w:val="0020099B"/>
    <w:rsid w:val="00200D68"/>
    <w:rsid w:val="00200E5F"/>
    <w:rsid w:val="002010CB"/>
    <w:rsid w:val="002012B8"/>
    <w:rsid w:val="00201537"/>
    <w:rsid w:val="00201613"/>
    <w:rsid w:val="00201773"/>
    <w:rsid w:val="0020183A"/>
    <w:rsid w:val="00201875"/>
    <w:rsid w:val="00201BF3"/>
    <w:rsid w:val="00201CA8"/>
    <w:rsid w:val="00201DF7"/>
    <w:rsid w:val="00202592"/>
    <w:rsid w:val="002026C7"/>
    <w:rsid w:val="002027E2"/>
    <w:rsid w:val="0020281E"/>
    <w:rsid w:val="0020287F"/>
    <w:rsid w:val="00202B91"/>
    <w:rsid w:val="00202C79"/>
    <w:rsid w:val="00202DED"/>
    <w:rsid w:val="00202E03"/>
    <w:rsid w:val="002038B0"/>
    <w:rsid w:val="00203973"/>
    <w:rsid w:val="00203C7D"/>
    <w:rsid w:val="00203F41"/>
    <w:rsid w:val="00203F50"/>
    <w:rsid w:val="002042E5"/>
    <w:rsid w:val="002044A5"/>
    <w:rsid w:val="00204676"/>
    <w:rsid w:val="0020473A"/>
    <w:rsid w:val="00204A6D"/>
    <w:rsid w:val="00204C68"/>
    <w:rsid w:val="00204F44"/>
    <w:rsid w:val="002052BD"/>
    <w:rsid w:val="002063CF"/>
    <w:rsid w:val="00206619"/>
    <w:rsid w:val="002069EA"/>
    <w:rsid w:val="00206DDD"/>
    <w:rsid w:val="00206E7B"/>
    <w:rsid w:val="002071AF"/>
    <w:rsid w:val="0020721C"/>
    <w:rsid w:val="00207243"/>
    <w:rsid w:val="002072C1"/>
    <w:rsid w:val="00207514"/>
    <w:rsid w:val="00207596"/>
    <w:rsid w:val="00207C42"/>
    <w:rsid w:val="00207E0D"/>
    <w:rsid w:val="00207EA9"/>
    <w:rsid w:val="00207F00"/>
    <w:rsid w:val="0021009E"/>
    <w:rsid w:val="002102E4"/>
    <w:rsid w:val="0021030E"/>
    <w:rsid w:val="002106A0"/>
    <w:rsid w:val="00210CC9"/>
    <w:rsid w:val="0021112E"/>
    <w:rsid w:val="0021140A"/>
    <w:rsid w:val="0021188D"/>
    <w:rsid w:val="002118EC"/>
    <w:rsid w:val="00211A16"/>
    <w:rsid w:val="00212177"/>
    <w:rsid w:val="0021273C"/>
    <w:rsid w:val="002127CD"/>
    <w:rsid w:val="002128F4"/>
    <w:rsid w:val="002129B7"/>
    <w:rsid w:val="00212B6A"/>
    <w:rsid w:val="00212BBB"/>
    <w:rsid w:val="00212C0E"/>
    <w:rsid w:val="00212C6A"/>
    <w:rsid w:val="00212CBD"/>
    <w:rsid w:val="00212F5E"/>
    <w:rsid w:val="00213362"/>
    <w:rsid w:val="002134E8"/>
    <w:rsid w:val="00213596"/>
    <w:rsid w:val="002136B7"/>
    <w:rsid w:val="0021379D"/>
    <w:rsid w:val="00213DAE"/>
    <w:rsid w:val="00213EFC"/>
    <w:rsid w:val="002141FA"/>
    <w:rsid w:val="00214332"/>
    <w:rsid w:val="002144AD"/>
    <w:rsid w:val="0021468C"/>
    <w:rsid w:val="002147A6"/>
    <w:rsid w:val="002150D0"/>
    <w:rsid w:val="0021522F"/>
    <w:rsid w:val="0021589F"/>
    <w:rsid w:val="00215980"/>
    <w:rsid w:val="00215D0C"/>
    <w:rsid w:val="00215DCD"/>
    <w:rsid w:val="00215DCE"/>
    <w:rsid w:val="00216046"/>
    <w:rsid w:val="002161F5"/>
    <w:rsid w:val="0021646B"/>
    <w:rsid w:val="00216782"/>
    <w:rsid w:val="002168E4"/>
    <w:rsid w:val="0021693C"/>
    <w:rsid w:val="00216DA2"/>
    <w:rsid w:val="00216FE3"/>
    <w:rsid w:val="00216FE8"/>
    <w:rsid w:val="00217251"/>
    <w:rsid w:val="00217362"/>
    <w:rsid w:val="002177DD"/>
    <w:rsid w:val="0021784D"/>
    <w:rsid w:val="00217B86"/>
    <w:rsid w:val="0022014E"/>
    <w:rsid w:val="00220286"/>
    <w:rsid w:val="002204D0"/>
    <w:rsid w:val="00221088"/>
    <w:rsid w:val="00221120"/>
    <w:rsid w:val="002212DC"/>
    <w:rsid w:val="0022134E"/>
    <w:rsid w:val="002214C4"/>
    <w:rsid w:val="002214CD"/>
    <w:rsid w:val="002215CF"/>
    <w:rsid w:val="0022164B"/>
    <w:rsid w:val="00221886"/>
    <w:rsid w:val="002219EA"/>
    <w:rsid w:val="00221A6A"/>
    <w:rsid w:val="002220A7"/>
    <w:rsid w:val="0022226C"/>
    <w:rsid w:val="002223F7"/>
    <w:rsid w:val="00222647"/>
    <w:rsid w:val="002226BE"/>
    <w:rsid w:val="00222BB7"/>
    <w:rsid w:val="00222C5C"/>
    <w:rsid w:val="00222F36"/>
    <w:rsid w:val="00223060"/>
    <w:rsid w:val="00223452"/>
    <w:rsid w:val="00223542"/>
    <w:rsid w:val="00223868"/>
    <w:rsid w:val="00223ABA"/>
    <w:rsid w:val="00223E7C"/>
    <w:rsid w:val="002240FA"/>
    <w:rsid w:val="00224215"/>
    <w:rsid w:val="002246B1"/>
    <w:rsid w:val="00224888"/>
    <w:rsid w:val="00224A5A"/>
    <w:rsid w:val="00224C82"/>
    <w:rsid w:val="0022509A"/>
    <w:rsid w:val="00225175"/>
    <w:rsid w:val="00225430"/>
    <w:rsid w:val="00225867"/>
    <w:rsid w:val="00225A88"/>
    <w:rsid w:val="00225AC0"/>
    <w:rsid w:val="00225D05"/>
    <w:rsid w:val="00225E92"/>
    <w:rsid w:val="00225F77"/>
    <w:rsid w:val="002260BA"/>
    <w:rsid w:val="00226458"/>
    <w:rsid w:val="002265AD"/>
    <w:rsid w:val="00226686"/>
    <w:rsid w:val="0022693B"/>
    <w:rsid w:val="00227187"/>
    <w:rsid w:val="002271F6"/>
    <w:rsid w:val="00227638"/>
    <w:rsid w:val="002279A9"/>
    <w:rsid w:val="002279EF"/>
    <w:rsid w:val="00227D1F"/>
    <w:rsid w:val="00227ED6"/>
    <w:rsid w:val="00227EF2"/>
    <w:rsid w:val="0023002A"/>
    <w:rsid w:val="00230587"/>
    <w:rsid w:val="002308A7"/>
    <w:rsid w:val="002316CF"/>
    <w:rsid w:val="002318A6"/>
    <w:rsid w:val="00231CF7"/>
    <w:rsid w:val="00231E5A"/>
    <w:rsid w:val="00232282"/>
    <w:rsid w:val="00232310"/>
    <w:rsid w:val="00232322"/>
    <w:rsid w:val="002326C4"/>
    <w:rsid w:val="0023299E"/>
    <w:rsid w:val="00232D17"/>
    <w:rsid w:val="00232D77"/>
    <w:rsid w:val="00232FC8"/>
    <w:rsid w:val="0023310E"/>
    <w:rsid w:val="0023369B"/>
    <w:rsid w:val="00233937"/>
    <w:rsid w:val="00233B1D"/>
    <w:rsid w:val="0023417C"/>
    <w:rsid w:val="002347D7"/>
    <w:rsid w:val="002348DA"/>
    <w:rsid w:val="00234969"/>
    <w:rsid w:val="00234A00"/>
    <w:rsid w:val="00235086"/>
    <w:rsid w:val="00235498"/>
    <w:rsid w:val="00235A53"/>
    <w:rsid w:val="002362E5"/>
    <w:rsid w:val="002364EC"/>
    <w:rsid w:val="002365EE"/>
    <w:rsid w:val="002366DD"/>
    <w:rsid w:val="00236A98"/>
    <w:rsid w:val="00236B8D"/>
    <w:rsid w:val="00236C8C"/>
    <w:rsid w:val="00236ECD"/>
    <w:rsid w:val="002370CD"/>
    <w:rsid w:val="00237138"/>
    <w:rsid w:val="002371DC"/>
    <w:rsid w:val="00237238"/>
    <w:rsid w:val="002372BC"/>
    <w:rsid w:val="0023746D"/>
    <w:rsid w:val="00237719"/>
    <w:rsid w:val="00237CE4"/>
    <w:rsid w:val="00237FFA"/>
    <w:rsid w:val="00240004"/>
    <w:rsid w:val="00240141"/>
    <w:rsid w:val="002406F5"/>
    <w:rsid w:val="0024087C"/>
    <w:rsid w:val="00240C04"/>
    <w:rsid w:val="00240EB7"/>
    <w:rsid w:val="00240ED4"/>
    <w:rsid w:val="00241075"/>
    <w:rsid w:val="002411F8"/>
    <w:rsid w:val="0024138B"/>
    <w:rsid w:val="002419B5"/>
    <w:rsid w:val="00241AA1"/>
    <w:rsid w:val="00241B5F"/>
    <w:rsid w:val="00241B68"/>
    <w:rsid w:val="00241B84"/>
    <w:rsid w:val="00241FE3"/>
    <w:rsid w:val="0024210D"/>
    <w:rsid w:val="0024267A"/>
    <w:rsid w:val="00242845"/>
    <w:rsid w:val="00242AD7"/>
    <w:rsid w:val="00242C0F"/>
    <w:rsid w:val="00242EA0"/>
    <w:rsid w:val="00242F4A"/>
    <w:rsid w:val="002430AD"/>
    <w:rsid w:val="00243146"/>
    <w:rsid w:val="00243278"/>
    <w:rsid w:val="00243882"/>
    <w:rsid w:val="0024394A"/>
    <w:rsid w:val="00243FA1"/>
    <w:rsid w:val="00244230"/>
    <w:rsid w:val="002445C7"/>
    <w:rsid w:val="002446F1"/>
    <w:rsid w:val="0024477B"/>
    <w:rsid w:val="0024493A"/>
    <w:rsid w:val="00244C47"/>
    <w:rsid w:val="00244E66"/>
    <w:rsid w:val="002450D9"/>
    <w:rsid w:val="002453DF"/>
    <w:rsid w:val="002458E4"/>
    <w:rsid w:val="00245A56"/>
    <w:rsid w:val="00245D28"/>
    <w:rsid w:val="00246082"/>
    <w:rsid w:val="002464CE"/>
    <w:rsid w:val="00246582"/>
    <w:rsid w:val="00246AFE"/>
    <w:rsid w:val="00246D7B"/>
    <w:rsid w:val="00246E07"/>
    <w:rsid w:val="002470B7"/>
    <w:rsid w:val="00247286"/>
    <w:rsid w:val="002472FA"/>
    <w:rsid w:val="00247429"/>
    <w:rsid w:val="002476EA"/>
    <w:rsid w:val="002477E8"/>
    <w:rsid w:val="00247814"/>
    <w:rsid w:val="00247D04"/>
    <w:rsid w:val="00247E3E"/>
    <w:rsid w:val="002500C3"/>
    <w:rsid w:val="002501AD"/>
    <w:rsid w:val="002501F7"/>
    <w:rsid w:val="002505C9"/>
    <w:rsid w:val="0025066F"/>
    <w:rsid w:val="00250791"/>
    <w:rsid w:val="002508F8"/>
    <w:rsid w:val="00250F7D"/>
    <w:rsid w:val="00251083"/>
    <w:rsid w:val="002512DA"/>
    <w:rsid w:val="0025165D"/>
    <w:rsid w:val="0025196F"/>
    <w:rsid w:val="00251B71"/>
    <w:rsid w:val="00252C70"/>
    <w:rsid w:val="00252C7B"/>
    <w:rsid w:val="00252DE5"/>
    <w:rsid w:val="0025311A"/>
    <w:rsid w:val="0025362A"/>
    <w:rsid w:val="002537F0"/>
    <w:rsid w:val="00253BC4"/>
    <w:rsid w:val="00253E5B"/>
    <w:rsid w:val="002540A8"/>
    <w:rsid w:val="002541D8"/>
    <w:rsid w:val="002545DC"/>
    <w:rsid w:val="0025466B"/>
    <w:rsid w:val="0025479B"/>
    <w:rsid w:val="00254AE8"/>
    <w:rsid w:val="00254D28"/>
    <w:rsid w:val="0025527F"/>
    <w:rsid w:val="00255460"/>
    <w:rsid w:val="00255610"/>
    <w:rsid w:val="00255A74"/>
    <w:rsid w:val="00255C3F"/>
    <w:rsid w:val="00255D92"/>
    <w:rsid w:val="0025630A"/>
    <w:rsid w:val="00256323"/>
    <w:rsid w:val="00256329"/>
    <w:rsid w:val="002563C7"/>
    <w:rsid w:val="00256513"/>
    <w:rsid w:val="00256D1A"/>
    <w:rsid w:val="00256EDB"/>
    <w:rsid w:val="00256F6E"/>
    <w:rsid w:val="00257049"/>
    <w:rsid w:val="002570B6"/>
    <w:rsid w:val="00257408"/>
    <w:rsid w:val="002574DF"/>
    <w:rsid w:val="00257603"/>
    <w:rsid w:val="00257AAD"/>
    <w:rsid w:val="00257BF1"/>
    <w:rsid w:val="00257F49"/>
    <w:rsid w:val="00260484"/>
    <w:rsid w:val="0026086E"/>
    <w:rsid w:val="002608E7"/>
    <w:rsid w:val="00260A02"/>
    <w:rsid w:val="00260AA4"/>
    <w:rsid w:val="00260B4F"/>
    <w:rsid w:val="00260E80"/>
    <w:rsid w:val="00261027"/>
    <w:rsid w:val="00261FC7"/>
    <w:rsid w:val="00262032"/>
    <w:rsid w:val="0026221D"/>
    <w:rsid w:val="00262242"/>
    <w:rsid w:val="002626A9"/>
    <w:rsid w:val="0026280A"/>
    <w:rsid w:val="00262B39"/>
    <w:rsid w:val="00262BE7"/>
    <w:rsid w:val="00262C89"/>
    <w:rsid w:val="00262EB4"/>
    <w:rsid w:val="00262F86"/>
    <w:rsid w:val="0026329C"/>
    <w:rsid w:val="0026345B"/>
    <w:rsid w:val="00263C9D"/>
    <w:rsid w:val="0026497C"/>
    <w:rsid w:val="00264EB4"/>
    <w:rsid w:val="00265133"/>
    <w:rsid w:val="002655DE"/>
    <w:rsid w:val="00265B53"/>
    <w:rsid w:val="00265BDA"/>
    <w:rsid w:val="00265C5C"/>
    <w:rsid w:val="00265D5E"/>
    <w:rsid w:val="00266213"/>
    <w:rsid w:val="002664DB"/>
    <w:rsid w:val="00266BEF"/>
    <w:rsid w:val="00266E16"/>
    <w:rsid w:val="00266FDB"/>
    <w:rsid w:val="00267243"/>
    <w:rsid w:val="00267978"/>
    <w:rsid w:val="00267A03"/>
    <w:rsid w:val="00267B68"/>
    <w:rsid w:val="00267D28"/>
    <w:rsid w:val="00267E6D"/>
    <w:rsid w:val="0027032C"/>
    <w:rsid w:val="0027053C"/>
    <w:rsid w:val="00270AE0"/>
    <w:rsid w:val="00270CDF"/>
    <w:rsid w:val="00270CF6"/>
    <w:rsid w:val="00270D66"/>
    <w:rsid w:val="00270F87"/>
    <w:rsid w:val="0027130F"/>
    <w:rsid w:val="002716A0"/>
    <w:rsid w:val="0027194B"/>
    <w:rsid w:val="002719E0"/>
    <w:rsid w:val="00271A00"/>
    <w:rsid w:val="00271DAE"/>
    <w:rsid w:val="00271ECD"/>
    <w:rsid w:val="0027215C"/>
    <w:rsid w:val="002721CD"/>
    <w:rsid w:val="002721E3"/>
    <w:rsid w:val="00272647"/>
    <w:rsid w:val="00272789"/>
    <w:rsid w:val="002727DF"/>
    <w:rsid w:val="00272954"/>
    <w:rsid w:val="002730A3"/>
    <w:rsid w:val="0027392F"/>
    <w:rsid w:val="00273E45"/>
    <w:rsid w:val="00273EF3"/>
    <w:rsid w:val="002742B0"/>
    <w:rsid w:val="0027436C"/>
    <w:rsid w:val="002744FE"/>
    <w:rsid w:val="0027464C"/>
    <w:rsid w:val="002746FB"/>
    <w:rsid w:val="002747E3"/>
    <w:rsid w:val="002748A2"/>
    <w:rsid w:val="00274972"/>
    <w:rsid w:val="0027534C"/>
    <w:rsid w:val="00275875"/>
    <w:rsid w:val="00275C44"/>
    <w:rsid w:val="00275F18"/>
    <w:rsid w:val="00276009"/>
    <w:rsid w:val="00276520"/>
    <w:rsid w:val="00276716"/>
    <w:rsid w:val="00276A87"/>
    <w:rsid w:val="00276C1A"/>
    <w:rsid w:val="00276FAD"/>
    <w:rsid w:val="0027714F"/>
    <w:rsid w:val="0027717B"/>
    <w:rsid w:val="002772E1"/>
    <w:rsid w:val="00277517"/>
    <w:rsid w:val="002775D1"/>
    <w:rsid w:val="00277622"/>
    <w:rsid w:val="00277739"/>
    <w:rsid w:val="00277956"/>
    <w:rsid w:val="00277DD8"/>
    <w:rsid w:val="00277EC7"/>
    <w:rsid w:val="00277EF8"/>
    <w:rsid w:val="00280290"/>
    <w:rsid w:val="00280327"/>
    <w:rsid w:val="00280516"/>
    <w:rsid w:val="00280725"/>
    <w:rsid w:val="00280AA1"/>
    <w:rsid w:val="00280FC6"/>
    <w:rsid w:val="00281003"/>
    <w:rsid w:val="00281461"/>
    <w:rsid w:val="00281740"/>
    <w:rsid w:val="00281AAA"/>
    <w:rsid w:val="00281AAF"/>
    <w:rsid w:val="00281ACF"/>
    <w:rsid w:val="00281B75"/>
    <w:rsid w:val="00281D61"/>
    <w:rsid w:val="002822BA"/>
    <w:rsid w:val="00282354"/>
    <w:rsid w:val="0028251D"/>
    <w:rsid w:val="0028273A"/>
    <w:rsid w:val="002829E6"/>
    <w:rsid w:val="00282A0A"/>
    <w:rsid w:val="00282B2B"/>
    <w:rsid w:val="00282B79"/>
    <w:rsid w:val="00282D4C"/>
    <w:rsid w:val="00283A79"/>
    <w:rsid w:val="00283A95"/>
    <w:rsid w:val="00283AD3"/>
    <w:rsid w:val="00283C25"/>
    <w:rsid w:val="00283C81"/>
    <w:rsid w:val="00283E89"/>
    <w:rsid w:val="0028468A"/>
    <w:rsid w:val="00284F3C"/>
    <w:rsid w:val="0028520E"/>
    <w:rsid w:val="00285BDB"/>
    <w:rsid w:val="00285BF4"/>
    <w:rsid w:val="002860B9"/>
    <w:rsid w:val="00286638"/>
    <w:rsid w:val="00286716"/>
    <w:rsid w:val="0028674D"/>
    <w:rsid w:val="002868C2"/>
    <w:rsid w:val="00286BC7"/>
    <w:rsid w:val="00286DBC"/>
    <w:rsid w:val="00286E3D"/>
    <w:rsid w:val="00286E80"/>
    <w:rsid w:val="00286F52"/>
    <w:rsid w:val="00287379"/>
    <w:rsid w:val="00287454"/>
    <w:rsid w:val="0028751A"/>
    <w:rsid w:val="0028763E"/>
    <w:rsid w:val="002878A5"/>
    <w:rsid w:val="00287A4E"/>
    <w:rsid w:val="002902A0"/>
    <w:rsid w:val="00290746"/>
    <w:rsid w:val="002908F8"/>
    <w:rsid w:val="00290911"/>
    <w:rsid w:val="002909A1"/>
    <w:rsid w:val="00291030"/>
    <w:rsid w:val="00291384"/>
    <w:rsid w:val="002915C2"/>
    <w:rsid w:val="00291675"/>
    <w:rsid w:val="00291ACA"/>
    <w:rsid w:val="00291D47"/>
    <w:rsid w:val="00292079"/>
    <w:rsid w:val="0029225A"/>
    <w:rsid w:val="002922A5"/>
    <w:rsid w:val="002924F1"/>
    <w:rsid w:val="00292A6B"/>
    <w:rsid w:val="00292A86"/>
    <w:rsid w:val="00292ACD"/>
    <w:rsid w:val="00292B51"/>
    <w:rsid w:val="00293037"/>
    <w:rsid w:val="002931EF"/>
    <w:rsid w:val="002932B0"/>
    <w:rsid w:val="00293459"/>
    <w:rsid w:val="002934D1"/>
    <w:rsid w:val="00293511"/>
    <w:rsid w:val="002937FA"/>
    <w:rsid w:val="00293BB2"/>
    <w:rsid w:val="00293C78"/>
    <w:rsid w:val="00293CDC"/>
    <w:rsid w:val="00293CE2"/>
    <w:rsid w:val="00294424"/>
    <w:rsid w:val="00294489"/>
    <w:rsid w:val="00294549"/>
    <w:rsid w:val="00294AB9"/>
    <w:rsid w:val="00294ADA"/>
    <w:rsid w:val="00294F0E"/>
    <w:rsid w:val="00295395"/>
    <w:rsid w:val="002954B7"/>
    <w:rsid w:val="00295535"/>
    <w:rsid w:val="00295848"/>
    <w:rsid w:val="00295BAE"/>
    <w:rsid w:val="00295CE0"/>
    <w:rsid w:val="00295DF4"/>
    <w:rsid w:val="00295E0A"/>
    <w:rsid w:val="00295FBE"/>
    <w:rsid w:val="00296858"/>
    <w:rsid w:val="00297328"/>
    <w:rsid w:val="00297393"/>
    <w:rsid w:val="0029763E"/>
    <w:rsid w:val="0029791F"/>
    <w:rsid w:val="00297B1B"/>
    <w:rsid w:val="00297D66"/>
    <w:rsid w:val="00297DC7"/>
    <w:rsid w:val="00297E2D"/>
    <w:rsid w:val="002A0086"/>
    <w:rsid w:val="002A08A2"/>
    <w:rsid w:val="002A0B50"/>
    <w:rsid w:val="002A1094"/>
    <w:rsid w:val="002A10F4"/>
    <w:rsid w:val="002A11F2"/>
    <w:rsid w:val="002A1250"/>
    <w:rsid w:val="002A142D"/>
    <w:rsid w:val="002A1833"/>
    <w:rsid w:val="002A18F2"/>
    <w:rsid w:val="002A19E7"/>
    <w:rsid w:val="002A1DF2"/>
    <w:rsid w:val="002A2075"/>
    <w:rsid w:val="002A21DF"/>
    <w:rsid w:val="002A22F6"/>
    <w:rsid w:val="002A2874"/>
    <w:rsid w:val="002A298C"/>
    <w:rsid w:val="002A2AE5"/>
    <w:rsid w:val="002A31A8"/>
    <w:rsid w:val="002A3291"/>
    <w:rsid w:val="002A3787"/>
    <w:rsid w:val="002A38E7"/>
    <w:rsid w:val="002A39C1"/>
    <w:rsid w:val="002A3AF0"/>
    <w:rsid w:val="002A3B60"/>
    <w:rsid w:val="002A4246"/>
    <w:rsid w:val="002A45C2"/>
    <w:rsid w:val="002A4C54"/>
    <w:rsid w:val="002A4D14"/>
    <w:rsid w:val="002A4EBE"/>
    <w:rsid w:val="002A51A9"/>
    <w:rsid w:val="002A55AB"/>
    <w:rsid w:val="002A5631"/>
    <w:rsid w:val="002A57CD"/>
    <w:rsid w:val="002A5A3F"/>
    <w:rsid w:val="002A5B18"/>
    <w:rsid w:val="002A5C74"/>
    <w:rsid w:val="002A5CD0"/>
    <w:rsid w:val="002A61CD"/>
    <w:rsid w:val="002A6376"/>
    <w:rsid w:val="002A658E"/>
    <w:rsid w:val="002A6712"/>
    <w:rsid w:val="002A68A7"/>
    <w:rsid w:val="002A6B60"/>
    <w:rsid w:val="002A6C65"/>
    <w:rsid w:val="002A71B2"/>
    <w:rsid w:val="002A745F"/>
    <w:rsid w:val="002A74C3"/>
    <w:rsid w:val="002A7559"/>
    <w:rsid w:val="002A78C7"/>
    <w:rsid w:val="002A7B6C"/>
    <w:rsid w:val="002A7D50"/>
    <w:rsid w:val="002A7EC1"/>
    <w:rsid w:val="002B01A1"/>
    <w:rsid w:val="002B03A3"/>
    <w:rsid w:val="002B0414"/>
    <w:rsid w:val="002B0D59"/>
    <w:rsid w:val="002B0E86"/>
    <w:rsid w:val="002B0EBB"/>
    <w:rsid w:val="002B14D4"/>
    <w:rsid w:val="002B1613"/>
    <w:rsid w:val="002B2225"/>
    <w:rsid w:val="002B22EF"/>
    <w:rsid w:val="002B237D"/>
    <w:rsid w:val="002B256E"/>
    <w:rsid w:val="002B26BE"/>
    <w:rsid w:val="002B2796"/>
    <w:rsid w:val="002B2B18"/>
    <w:rsid w:val="002B2CAD"/>
    <w:rsid w:val="002B2D87"/>
    <w:rsid w:val="002B32D0"/>
    <w:rsid w:val="002B3743"/>
    <w:rsid w:val="002B384B"/>
    <w:rsid w:val="002B397C"/>
    <w:rsid w:val="002B3BC4"/>
    <w:rsid w:val="002B3BDF"/>
    <w:rsid w:val="002B3D59"/>
    <w:rsid w:val="002B3F65"/>
    <w:rsid w:val="002B3FA1"/>
    <w:rsid w:val="002B3FD2"/>
    <w:rsid w:val="002B407B"/>
    <w:rsid w:val="002B4579"/>
    <w:rsid w:val="002B47B4"/>
    <w:rsid w:val="002B49F2"/>
    <w:rsid w:val="002B4BEE"/>
    <w:rsid w:val="002B4DAD"/>
    <w:rsid w:val="002B4EEA"/>
    <w:rsid w:val="002B503A"/>
    <w:rsid w:val="002B5378"/>
    <w:rsid w:val="002B57EA"/>
    <w:rsid w:val="002B5A60"/>
    <w:rsid w:val="002B5B87"/>
    <w:rsid w:val="002B5C66"/>
    <w:rsid w:val="002B653B"/>
    <w:rsid w:val="002B686E"/>
    <w:rsid w:val="002B6913"/>
    <w:rsid w:val="002B6BE1"/>
    <w:rsid w:val="002B6C88"/>
    <w:rsid w:val="002B6ED6"/>
    <w:rsid w:val="002B6FCA"/>
    <w:rsid w:val="002B73A7"/>
    <w:rsid w:val="002B76C1"/>
    <w:rsid w:val="002B785F"/>
    <w:rsid w:val="002B7B15"/>
    <w:rsid w:val="002B7B6D"/>
    <w:rsid w:val="002B7D41"/>
    <w:rsid w:val="002C01FD"/>
    <w:rsid w:val="002C02D9"/>
    <w:rsid w:val="002C04DC"/>
    <w:rsid w:val="002C06A4"/>
    <w:rsid w:val="002C0838"/>
    <w:rsid w:val="002C092F"/>
    <w:rsid w:val="002C0A16"/>
    <w:rsid w:val="002C0EE8"/>
    <w:rsid w:val="002C1176"/>
    <w:rsid w:val="002C155D"/>
    <w:rsid w:val="002C1885"/>
    <w:rsid w:val="002C1943"/>
    <w:rsid w:val="002C19B8"/>
    <w:rsid w:val="002C19FC"/>
    <w:rsid w:val="002C1B9C"/>
    <w:rsid w:val="002C1CD2"/>
    <w:rsid w:val="002C1DD0"/>
    <w:rsid w:val="002C1F05"/>
    <w:rsid w:val="002C2007"/>
    <w:rsid w:val="002C2073"/>
    <w:rsid w:val="002C239D"/>
    <w:rsid w:val="002C24CE"/>
    <w:rsid w:val="002C2631"/>
    <w:rsid w:val="002C2E33"/>
    <w:rsid w:val="002C2F68"/>
    <w:rsid w:val="002C2FB5"/>
    <w:rsid w:val="002C31AE"/>
    <w:rsid w:val="002C344D"/>
    <w:rsid w:val="002C34D3"/>
    <w:rsid w:val="002C36AD"/>
    <w:rsid w:val="002C38E4"/>
    <w:rsid w:val="002C39C7"/>
    <w:rsid w:val="002C3AC1"/>
    <w:rsid w:val="002C3C65"/>
    <w:rsid w:val="002C3E77"/>
    <w:rsid w:val="002C3EE8"/>
    <w:rsid w:val="002C48EF"/>
    <w:rsid w:val="002C50AA"/>
    <w:rsid w:val="002C547B"/>
    <w:rsid w:val="002C5BA6"/>
    <w:rsid w:val="002C5C12"/>
    <w:rsid w:val="002C62A9"/>
    <w:rsid w:val="002C6641"/>
    <w:rsid w:val="002C66F0"/>
    <w:rsid w:val="002C67B2"/>
    <w:rsid w:val="002C680D"/>
    <w:rsid w:val="002C69EB"/>
    <w:rsid w:val="002C6AC7"/>
    <w:rsid w:val="002C6C7B"/>
    <w:rsid w:val="002C6FB7"/>
    <w:rsid w:val="002C6FE3"/>
    <w:rsid w:val="002C70D7"/>
    <w:rsid w:val="002C7874"/>
    <w:rsid w:val="002C78D4"/>
    <w:rsid w:val="002C791F"/>
    <w:rsid w:val="002C7A06"/>
    <w:rsid w:val="002C7A6B"/>
    <w:rsid w:val="002C7B4F"/>
    <w:rsid w:val="002C7BFD"/>
    <w:rsid w:val="002C7E77"/>
    <w:rsid w:val="002C7EE0"/>
    <w:rsid w:val="002C7FC2"/>
    <w:rsid w:val="002D0A6D"/>
    <w:rsid w:val="002D0E41"/>
    <w:rsid w:val="002D103E"/>
    <w:rsid w:val="002D12E9"/>
    <w:rsid w:val="002D13AC"/>
    <w:rsid w:val="002D13F8"/>
    <w:rsid w:val="002D17E4"/>
    <w:rsid w:val="002D1AD2"/>
    <w:rsid w:val="002D1B1F"/>
    <w:rsid w:val="002D1F6E"/>
    <w:rsid w:val="002D2382"/>
    <w:rsid w:val="002D2417"/>
    <w:rsid w:val="002D25B5"/>
    <w:rsid w:val="002D26E6"/>
    <w:rsid w:val="002D2D09"/>
    <w:rsid w:val="002D2E34"/>
    <w:rsid w:val="002D2E7C"/>
    <w:rsid w:val="002D301C"/>
    <w:rsid w:val="002D327A"/>
    <w:rsid w:val="002D356F"/>
    <w:rsid w:val="002D35AD"/>
    <w:rsid w:val="002D35F4"/>
    <w:rsid w:val="002D3718"/>
    <w:rsid w:val="002D37EB"/>
    <w:rsid w:val="002D3B37"/>
    <w:rsid w:val="002D3B55"/>
    <w:rsid w:val="002D3F70"/>
    <w:rsid w:val="002D4164"/>
    <w:rsid w:val="002D424E"/>
    <w:rsid w:val="002D42BA"/>
    <w:rsid w:val="002D442A"/>
    <w:rsid w:val="002D44C8"/>
    <w:rsid w:val="002D450F"/>
    <w:rsid w:val="002D4A3C"/>
    <w:rsid w:val="002D4E0E"/>
    <w:rsid w:val="002D4EE3"/>
    <w:rsid w:val="002D523C"/>
    <w:rsid w:val="002D57A3"/>
    <w:rsid w:val="002D57E5"/>
    <w:rsid w:val="002D5C41"/>
    <w:rsid w:val="002D5D74"/>
    <w:rsid w:val="002D5E06"/>
    <w:rsid w:val="002D5E8C"/>
    <w:rsid w:val="002D62E1"/>
    <w:rsid w:val="002D66D6"/>
    <w:rsid w:val="002D698D"/>
    <w:rsid w:val="002D6CDE"/>
    <w:rsid w:val="002D6DB5"/>
    <w:rsid w:val="002D7013"/>
    <w:rsid w:val="002D703C"/>
    <w:rsid w:val="002D705A"/>
    <w:rsid w:val="002D7149"/>
    <w:rsid w:val="002D717B"/>
    <w:rsid w:val="002D73D8"/>
    <w:rsid w:val="002D7478"/>
    <w:rsid w:val="002D7539"/>
    <w:rsid w:val="002D7572"/>
    <w:rsid w:val="002D76E9"/>
    <w:rsid w:val="002D79CB"/>
    <w:rsid w:val="002D7E19"/>
    <w:rsid w:val="002D7E28"/>
    <w:rsid w:val="002E041B"/>
    <w:rsid w:val="002E04CF"/>
    <w:rsid w:val="002E057E"/>
    <w:rsid w:val="002E067F"/>
    <w:rsid w:val="002E095C"/>
    <w:rsid w:val="002E0A84"/>
    <w:rsid w:val="002E0B13"/>
    <w:rsid w:val="002E0EAA"/>
    <w:rsid w:val="002E10DE"/>
    <w:rsid w:val="002E19A4"/>
    <w:rsid w:val="002E1CAB"/>
    <w:rsid w:val="002E1CD1"/>
    <w:rsid w:val="002E1D5C"/>
    <w:rsid w:val="002E1E75"/>
    <w:rsid w:val="002E204D"/>
    <w:rsid w:val="002E209E"/>
    <w:rsid w:val="002E2AD8"/>
    <w:rsid w:val="002E2B11"/>
    <w:rsid w:val="002E2B6C"/>
    <w:rsid w:val="002E2DDD"/>
    <w:rsid w:val="002E33D3"/>
    <w:rsid w:val="002E3B99"/>
    <w:rsid w:val="002E3DE4"/>
    <w:rsid w:val="002E4110"/>
    <w:rsid w:val="002E4144"/>
    <w:rsid w:val="002E41B9"/>
    <w:rsid w:val="002E429B"/>
    <w:rsid w:val="002E4419"/>
    <w:rsid w:val="002E451A"/>
    <w:rsid w:val="002E45FA"/>
    <w:rsid w:val="002E473E"/>
    <w:rsid w:val="002E4C5F"/>
    <w:rsid w:val="002E4C68"/>
    <w:rsid w:val="002E4CDB"/>
    <w:rsid w:val="002E52A3"/>
    <w:rsid w:val="002E52EA"/>
    <w:rsid w:val="002E5476"/>
    <w:rsid w:val="002E5CD4"/>
    <w:rsid w:val="002E5DC5"/>
    <w:rsid w:val="002E5E6A"/>
    <w:rsid w:val="002E5EF8"/>
    <w:rsid w:val="002E5F3B"/>
    <w:rsid w:val="002E5F86"/>
    <w:rsid w:val="002E648D"/>
    <w:rsid w:val="002E6A56"/>
    <w:rsid w:val="002E6AE5"/>
    <w:rsid w:val="002E6EBB"/>
    <w:rsid w:val="002E75B9"/>
    <w:rsid w:val="002E79B0"/>
    <w:rsid w:val="002E79E4"/>
    <w:rsid w:val="002E7F55"/>
    <w:rsid w:val="002F064B"/>
    <w:rsid w:val="002F0AEA"/>
    <w:rsid w:val="002F0B43"/>
    <w:rsid w:val="002F0E37"/>
    <w:rsid w:val="002F1444"/>
    <w:rsid w:val="002F1466"/>
    <w:rsid w:val="002F16D0"/>
    <w:rsid w:val="002F1E4F"/>
    <w:rsid w:val="002F217D"/>
    <w:rsid w:val="002F2215"/>
    <w:rsid w:val="002F2294"/>
    <w:rsid w:val="002F2535"/>
    <w:rsid w:val="002F2654"/>
    <w:rsid w:val="002F26E0"/>
    <w:rsid w:val="002F2938"/>
    <w:rsid w:val="002F2C5A"/>
    <w:rsid w:val="002F3171"/>
    <w:rsid w:val="002F3425"/>
    <w:rsid w:val="002F3934"/>
    <w:rsid w:val="002F394D"/>
    <w:rsid w:val="002F39E4"/>
    <w:rsid w:val="002F3BF3"/>
    <w:rsid w:val="002F3C67"/>
    <w:rsid w:val="002F3F04"/>
    <w:rsid w:val="002F4459"/>
    <w:rsid w:val="002F4506"/>
    <w:rsid w:val="002F48FA"/>
    <w:rsid w:val="002F4B04"/>
    <w:rsid w:val="002F4F4A"/>
    <w:rsid w:val="002F4F89"/>
    <w:rsid w:val="002F4F99"/>
    <w:rsid w:val="002F5701"/>
    <w:rsid w:val="002F57A1"/>
    <w:rsid w:val="002F5CC2"/>
    <w:rsid w:val="002F5F4F"/>
    <w:rsid w:val="002F60A4"/>
    <w:rsid w:val="002F68FA"/>
    <w:rsid w:val="002F6925"/>
    <w:rsid w:val="002F6B3F"/>
    <w:rsid w:val="002F6CEF"/>
    <w:rsid w:val="002F6D74"/>
    <w:rsid w:val="002F6F8E"/>
    <w:rsid w:val="002F70C9"/>
    <w:rsid w:val="002F73A3"/>
    <w:rsid w:val="002F74E6"/>
    <w:rsid w:val="002F77BD"/>
    <w:rsid w:val="002F79E6"/>
    <w:rsid w:val="002F7AA7"/>
    <w:rsid w:val="002F7BF1"/>
    <w:rsid w:val="002F7C23"/>
    <w:rsid w:val="002F7D68"/>
    <w:rsid w:val="002F7DA1"/>
    <w:rsid w:val="002F7F14"/>
    <w:rsid w:val="002F7F3F"/>
    <w:rsid w:val="002F7FDE"/>
    <w:rsid w:val="00300240"/>
    <w:rsid w:val="003006B9"/>
    <w:rsid w:val="00300765"/>
    <w:rsid w:val="003007C3"/>
    <w:rsid w:val="00300A03"/>
    <w:rsid w:val="00300A04"/>
    <w:rsid w:val="00300B9D"/>
    <w:rsid w:val="00300DEE"/>
    <w:rsid w:val="0030126A"/>
    <w:rsid w:val="003012BA"/>
    <w:rsid w:val="003016E7"/>
    <w:rsid w:val="003017B2"/>
    <w:rsid w:val="00301B41"/>
    <w:rsid w:val="003027DB"/>
    <w:rsid w:val="00302A22"/>
    <w:rsid w:val="00302ABB"/>
    <w:rsid w:val="00302F11"/>
    <w:rsid w:val="0030311F"/>
    <w:rsid w:val="00303575"/>
    <w:rsid w:val="00303932"/>
    <w:rsid w:val="003039E1"/>
    <w:rsid w:val="00303E57"/>
    <w:rsid w:val="00304038"/>
    <w:rsid w:val="00304265"/>
    <w:rsid w:val="0030447D"/>
    <w:rsid w:val="0030491B"/>
    <w:rsid w:val="003049CD"/>
    <w:rsid w:val="00304CC6"/>
    <w:rsid w:val="00305122"/>
    <w:rsid w:val="00305282"/>
    <w:rsid w:val="00305BF2"/>
    <w:rsid w:val="00305D18"/>
    <w:rsid w:val="00305D68"/>
    <w:rsid w:val="00305FAC"/>
    <w:rsid w:val="003062A5"/>
    <w:rsid w:val="00306479"/>
    <w:rsid w:val="00306778"/>
    <w:rsid w:val="00306A89"/>
    <w:rsid w:val="00306AAD"/>
    <w:rsid w:val="003070C1"/>
    <w:rsid w:val="00307CE6"/>
    <w:rsid w:val="00307F1B"/>
    <w:rsid w:val="00307F65"/>
    <w:rsid w:val="00307F88"/>
    <w:rsid w:val="00310010"/>
    <w:rsid w:val="0031029E"/>
    <w:rsid w:val="003103DD"/>
    <w:rsid w:val="00310509"/>
    <w:rsid w:val="00310591"/>
    <w:rsid w:val="00310E1C"/>
    <w:rsid w:val="00310E28"/>
    <w:rsid w:val="00310FEC"/>
    <w:rsid w:val="003114E5"/>
    <w:rsid w:val="003117ED"/>
    <w:rsid w:val="0031195D"/>
    <w:rsid w:val="003119A6"/>
    <w:rsid w:val="00312029"/>
    <w:rsid w:val="0031202F"/>
    <w:rsid w:val="00312536"/>
    <w:rsid w:val="003128BA"/>
    <w:rsid w:val="00312AA4"/>
    <w:rsid w:val="00312BA4"/>
    <w:rsid w:val="00312BD8"/>
    <w:rsid w:val="00313381"/>
    <w:rsid w:val="0031339D"/>
    <w:rsid w:val="003137ED"/>
    <w:rsid w:val="00313D44"/>
    <w:rsid w:val="003142E3"/>
    <w:rsid w:val="003143F3"/>
    <w:rsid w:val="003146EC"/>
    <w:rsid w:val="003148B0"/>
    <w:rsid w:val="00314D98"/>
    <w:rsid w:val="00314F6F"/>
    <w:rsid w:val="00315144"/>
    <w:rsid w:val="0031529C"/>
    <w:rsid w:val="0031560B"/>
    <w:rsid w:val="00315B52"/>
    <w:rsid w:val="003160C7"/>
    <w:rsid w:val="003160CF"/>
    <w:rsid w:val="003161DA"/>
    <w:rsid w:val="003166D6"/>
    <w:rsid w:val="003168EB"/>
    <w:rsid w:val="003169D8"/>
    <w:rsid w:val="00316B81"/>
    <w:rsid w:val="00316CE0"/>
    <w:rsid w:val="0031728B"/>
    <w:rsid w:val="0031738E"/>
    <w:rsid w:val="003173A2"/>
    <w:rsid w:val="003175CA"/>
    <w:rsid w:val="0031769E"/>
    <w:rsid w:val="00317CCE"/>
    <w:rsid w:val="00317FBE"/>
    <w:rsid w:val="00320089"/>
    <w:rsid w:val="00320346"/>
    <w:rsid w:val="0032035D"/>
    <w:rsid w:val="0032058B"/>
    <w:rsid w:val="00320702"/>
    <w:rsid w:val="0032074E"/>
    <w:rsid w:val="00320A5B"/>
    <w:rsid w:val="00320ADE"/>
    <w:rsid w:val="00320D74"/>
    <w:rsid w:val="00320E45"/>
    <w:rsid w:val="00320F5B"/>
    <w:rsid w:val="0032157A"/>
    <w:rsid w:val="003215E7"/>
    <w:rsid w:val="00321742"/>
    <w:rsid w:val="0032190F"/>
    <w:rsid w:val="00321996"/>
    <w:rsid w:val="00321AB4"/>
    <w:rsid w:val="00321B4B"/>
    <w:rsid w:val="00321C34"/>
    <w:rsid w:val="00321E93"/>
    <w:rsid w:val="00322114"/>
    <w:rsid w:val="00322297"/>
    <w:rsid w:val="00322A6F"/>
    <w:rsid w:val="00322B32"/>
    <w:rsid w:val="00322F9D"/>
    <w:rsid w:val="00323219"/>
    <w:rsid w:val="003233C3"/>
    <w:rsid w:val="0032384E"/>
    <w:rsid w:val="00323A42"/>
    <w:rsid w:val="00323B4E"/>
    <w:rsid w:val="00324A9F"/>
    <w:rsid w:val="00325261"/>
    <w:rsid w:val="00325370"/>
    <w:rsid w:val="003253C5"/>
    <w:rsid w:val="00325617"/>
    <w:rsid w:val="00325A71"/>
    <w:rsid w:val="00325D2C"/>
    <w:rsid w:val="00325EB1"/>
    <w:rsid w:val="00325FB6"/>
    <w:rsid w:val="00326007"/>
    <w:rsid w:val="003262CA"/>
    <w:rsid w:val="003262CF"/>
    <w:rsid w:val="00326440"/>
    <w:rsid w:val="003264C6"/>
    <w:rsid w:val="003265C0"/>
    <w:rsid w:val="0032661B"/>
    <w:rsid w:val="00326A38"/>
    <w:rsid w:val="00326C35"/>
    <w:rsid w:val="00326C46"/>
    <w:rsid w:val="00326C50"/>
    <w:rsid w:val="00326D08"/>
    <w:rsid w:val="003276A0"/>
    <w:rsid w:val="003277C3"/>
    <w:rsid w:val="0032792C"/>
    <w:rsid w:val="003279EA"/>
    <w:rsid w:val="00327AA0"/>
    <w:rsid w:val="00327B20"/>
    <w:rsid w:val="00327B67"/>
    <w:rsid w:val="00327C4E"/>
    <w:rsid w:val="00327CF0"/>
    <w:rsid w:val="00327CF4"/>
    <w:rsid w:val="00330377"/>
    <w:rsid w:val="00330573"/>
    <w:rsid w:val="003305E3"/>
    <w:rsid w:val="003307D7"/>
    <w:rsid w:val="00330A4A"/>
    <w:rsid w:val="00330DDC"/>
    <w:rsid w:val="0033133A"/>
    <w:rsid w:val="00331455"/>
    <w:rsid w:val="0033156F"/>
    <w:rsid w:val="003316DD"/>
    <w:rsid w:val="003316F6"/>
    <w:rsid w:val="0033170F"/>
    <w:rsid w:val="003317B0"/>
    <w:rsid w:val="0033199F"/>
    <w:rsid w:val="00331A9F"/>
    <w:rsid w:val="00331CDD"/>
    <w:rsid w:val="00331D2A"/>
    <w:rsid w:val="0033255A"/>
    <w:rsid w:val="003327F4"/>
    <w:rsid w:val="00332C2D"/>
    <w:rsid w:val="00332CE0"/>
    <w:rsid w:val="00332CE1"/>
    <w:rsid w:val="00333043"/>
    <w:rsid w:val="00333175"/>
    <w:rsid w:val="00333984"/>
    <w:rsid w:val="003339AF"/>
    <w:rsid w:val="00333C4B"/>
    <w:rsid w:val="00333FA7"/>
    <w:rsid w:val="00334017"/>
    <w:rsid w:val="00334725"/>
    <w:rsid w:val="003348D8"/>
    <w:rsid w:val="003349FA"/>
    <w:rsid w:val="00334BE7"/>
    <w:rsid w:val="00334C02"/>
    <w:rsid w:val="00334CBF"/>
    <w:rsid w:val="00334D60"/>
    <w:rsid w:val="00334FAD"/>
    <w:rsid w:val="0033551F"/>
    <w:rsid w:val="003355BD"/>
    <w:rsid w:val="00335631"/>
    <w:rsid w:val="0033578E"/>
    <w:rsid w:val="00335885"/>
    <w:rsid w:val="00335999"/>
    <w:rsid w:val="00335E77"/>
    <w:rsid w:val="00335ED4"/>
    <w:rsid w:val="003363BE"/>
    <w:rsid w:val="003363DD"/>
    <w:rsid w:val="00336682"/>
    <w:rsid w:val="003367CA"/>
    <w:rsid w:val="00336870"/>
    <w:rsid w:val="003368C7"/>
    <w:rsid w:val="00336A62"/>
    <w:rsid w:val="00336ABA"/>
    <w:rsid w:val="00336B63"/>
    <w:rsid w:val="00336BE2"/>
    <w:rsid w:val="00336E62"/>
    <w:rsid w:val="00336FE1"/>
    <w:rsid w:val="0033708E"/>
    <w:rsid w:val="003370E9"/>
    <w:rsid w:val="00337337"/>
    <w:rsid w:val="00337652"/>
    <w:rsid w:val="00337A09"/>
    <w:rsid w:val="00337A94"/>
    <w:rsid w:val="00337AAC"/>
    <w:rsid w:val="00340142"/>
    <w:rsid w:val="0034016D"/>
    <w:rsid w:val="003404FA"/>
    <w:rsid w:val="003406CA"/>
    <w:rsid w:val="00340809"/>
    <w:rsid w:val="0034083A"/>
    <w:rsid w:val="00340FAF"/>
    <w:rsid w:val="003411AB"/>
    <w:rsid w:val="00341AD7"/>
    <w:rsid w:val="00341B7F"/>
    <w:rsid w:val="00341BA1"/>
    <w:rsid w:val="00341C20"/>
    <w:rsid w:val="0034210B"/>
    <w:rsid w:val="0034235C"/>
    <w:rsid w:val="003424B6"/>
    <w:rsid w:val="00342BCE"/>
    <w:rsid w:val="00342C31"/>
    <w:rsid w:val="00342DB6"/>
    <w:rsid w:val="0034308F"/>
    <w:rsid w:val="0034311C"/>
    <w:rsid w:val="003434D0"/>
    <w:rsid w:val="00343640"/>
    <w:rsid w:val="00343B7A"/>
    <w:rsid w:val="00343C86"/>
    <w:rsid w:val="003444D5"/>
    <w:rsid w:val="0034464A"/>
    <w:rsid w:val="003447BE"/>
    <w:rsid w:val="00345117"/>
    <w:rsid w:val="003456CB"/>
    <w:rsid w:val="0034588A"/>
    <w:rsid w:val="00345967"/>
    <w:rsid w:val="003459C9"/>
    <w:rsid w:val="00345CB9"/>
    <w:rsid w:val="00345D81"/>
    <w:rsid w:val="00345DFF"/>
    <w:rsid w:val="00345F01"/>
    <w:rsid w:val="003461FD"/>
    <w:rsid w:val="003465C0"/>
    <w:rsid w:val="00346821"/>
    <w:rsid w:val="00346A98"/>
    <w:rsid w:val="00346B87"/>
    <w:rsid w:val="00346D6E"/>
    <w:rsid w:val="00346E25"/>
    <w:rsid w:val="003471B6"/>
    <w:rsid w:val="00347577"/>
    <w:rsid w:val="0034764E"/>
    <w:rsid w:val="003476FA"/>
    <w:rsid w:val="003479A5"/>
    <w:rsid w:val="00347A1D"/>
    <w:rsid w:val="00347EED"/>
    <w:rsid w:val="003501EC"/>
    <w:rsid w:val="00350234"/>
    <w:rsid w:val="003504BD"/>
    <w:rsid w:val="003505D7"/>
    <w:rsid w:val="003505DA"/>
    <w:rsid w:val="003506B0"/>
    <w:rsid w:val="003506D0"/>
    <w:rsid w:val="00350756"/>
    <w:rsid w:val="00350787"/>
    <w:rsid w:val="003507A0"/>
    <w:rsid w:val="0035097A"/>
    <w:rsid w:val="00350B34"/>
    <w:rsid w:val="003510E9"/>
    <w:rsid w:val="0035114E"/>
    <w:rsid w:val="0035168D"/>
    <w:rsid w:val="00351713"/>
    <w:rsid w:val="003517D8"/>
    <w:rsid w:val="003517F1"/>
    <w:rsid w:val="00351829"/>
    <w:rsid w:val="00351971"/>
    <w:rsid w:val="00351A6C"/>
    <w:rsid w:val="00351B27"/>
    <w:rsid w:val="00352355"/>
    <w:rsid w:val="003523FA"/>
    <w:rsid w:val="003525AA"/>
    <w:rsid w:val="00352602"/>
    <w:rsid w:val="003526EA"/>
    <w:rsid w:val="003528A0"/>
    <w:rsid w:val="00352A43"/>
    <w:rsid w:val="00352D1F"/>
    <w:rsid w:val="00352E71"/>
    <w:rsid w:val="003531FA"/>
    <w:rsid w:val="003534D2"/>
    <w:rsid w:val="003534ED"/>
    <w:rsid w:val="0035354D"/>
    <w:rsid w:val="003537E8"/>
    <w:rsid w:val="00353A52"/>
    <w:rsid w:val="00353B4E"/>
    <w:rsid w:val="00354177"/>
    <w:rsid w:val="00354322"/>
    <w:rsid w:val="003543ED"/>
    <w:rsid w:val="003546E1"/>
    <w:rsid w:val="00354E10"/>
    <w:rsid w:val="003551F5"/>
    <w:rsid w:val="003552B4"/>
    <w:rsid w:val="00355306"/>
    <w:rsid w:val="0035562A"/>
    <w:rsid w:val="003556BB"/>
    <w:rsid w:val="00355A3C"/>
    <w:rsid w:val="003568DA"/>
    <w:rsid w:val="00356956"/>
    <w:rsid w:val="003569F6"/>
    <w:rsid w:val="00356A2E"/>
    <w:rsid w:val="0035704D"/>
    <w:rsid w:val="0035716A"/>
    <w:rsid w:val="003571E3"/>
    <w:rsid w:val="003571F1"/>
    <w:rsid w:val="00357333"/>
    <w:rsid w:val="00357588"/>
    <w:rsid w:val="00357935"/>
    <w:rsid w:val="003579C9"/>
    <w:rsid w:val="00357CFF"/>
    <w:rsid w:val="0036015F"/>
    <w:rsid w:val="00360339"/>
    <w:rsid w:val="00360423"/>
    <w:rsid w:val="0036084C"/>
    <w:rsid w:val="0036084F"/>
    <w:rsid w:val="00360882"/>
    <w:rsid w:val="00361000"/>
    <w:rsid w:val="00361497"/>
    <w:rsid w:val="0036168E"/>
    <w:rsid w:val="00362131"/>
    <w:rsid w:val="0036250F"/>
    <w:rsid w:val="00362588"/>
    <w:rsid w:val="00362813"/>
    <w:rsid w:val="00362B6D"/>
    <w:rsid w:val="00362C57"/>
    <w:rsid w:val="00362E4A"/>
    <w:rsid w:val="00362EC3"/>
    <w:rsid w:val="00362FD6"/>
    <w:rsid w:val="003632F5"/>
    <w:rsid w:val="00363368"/>
    <w:rsid w:val="0036340D"/>
    <w:rsid w:val="003637CF"/>
    <w:rsid w:val="0036393F"/>
    <w:rsid w:val="00363C82"/>
    <w:rsid w:val="00363F1C"/>
    <w:rsid w:val="00363FD9"/>
    <w:rsid w:val="0036427E"/>
    <w:rsid w:val="0036428A"/>
    <w:rsid w:val="00364446"/>
    <w:rsid w:val="00364711"/>
    <w:rsid w:val="00364AF2"/>
    <w:rsid w:val="00364DE9"/>
    <w:rsid w:val="0036535C"/>
    <w:rsid w:val="00365486"/>
    <w:rsid w:val="0036566B"/>
    <w:rsid w:val="0036570E"/>
    <w:rsid w:val="0036588F"/>
    <w:rsid w:val="003659CC"/>
    <w:rsid w:val="00365A5C"/>
    <w:rsid w:val="00365C5C"/>
    <w:rsid w:val="00365EF2"/>
    <w:rsid w:val="00365F02"/>
    <w:rsid w:val="00365FDB"/>
    <w:rsid w:val="00366027"/>
    <w:rsid w:val="00366321"/>
    <w:rsid w:val="00366760"/>
    <w:rsid w:val="003668DA"/>
    <w:rsid w:val="00366920"/>
    <w:rsid w:val="0036697F"/>
    <w:rsid w:val="003669B3"/>
    <w:rsid w:val="00366B79"/>
    <w:rsid w:val="00366BF1"/>
    <w:rsid w:val="00366D3B"/>
    <w:rsid w:val="00366D62"/>
    <w:rsid w:val="00367219"/>
    <w:rsid w:val="00367280"/>
    <w:rsid w:val="003672FC"/>
    <w:rsid w:val="0036737B"/>
    <w:rsid w:val="003674D5"/>
    <w:rsid w:val="00367939"/>
    <w:rsid w:val="00367AF1"/>
    <w:rsid w:val="00367E22"/>
    <w:rsid w:val="00367E80"/>
    <w:rsid w:val="00370679"/>
    <w:rsid w:val="003707AA"/>
    <w:rsid w:val="00370AB9"/>
    <w:rsid w:val="00370AED"/>
    <w:rsid w:val="00370DDE"/>
    <w:rsid w:val="00371026"/>
    <w:rsid w:val="00371038"/>
    <w:rsid w:val="0037103B"/>
    <w:rsid w:val="0037116C"/>
    <w:rsid w:val="0037132E"/>
    <w:rsid w:val="00371675"/>
    <w:rsid w:val="00371963"/>
    <w:rsid w:val="00371CD2"/>
    <w:rsid w:val="00371CE6"/>
    <w:rsid w:val="00372038"/>
    <w:rsid w:val="003729C0"/>
    <w:rsid w:val="003732B1"/>
    <w:rsid w:val="0037342E"/>
    <w:rsid w:val="00373705"/>
    <w:rsid w:val="003739CD"/>
    <w:rsid w:val="00373A29"/>
    <w:rsid w:val="00373C93"/>
    <w:rsid w:val="00373D81"/>
    <w:rsid w:val="003744FC"/>
    <w:rsid w:val="00374E39"/>
    <w:rsid w:val="0037512A"/>
    <w:rsid w:val="00375211"/>
    <w:rsid w:val="0037532E"/>
    <w:rsid w:val="0037534A"/>
    <w:rsid w:val="0037559F"/>
    <w:rsid w:val="00375A23"/>
    <w:rsid w:val="00375AFF"/>
    <w:rsid w:val="00375C86"/>
    <w:rsid w:val="00375EF6"/>
    <w:rsid w:val="00376602"/>
    <w:rsid w:val="00376728"/>
    <w:rsid w:val="00376AFE"/>
    <w:rsid w:val="00376BCC"/>
    <w:rsid w:val="0037710F"/>
    <w:rsid w:val="003771D6"/>
    <w:rsid w:val="00377293"/>
    <w:rsid w:val="00377447"/>
    <w:rsid w:val="003774B5"/>
    <w:rsid w:val="00377A7B"/>
    <w:rsid w:val="00377BD4"/>
    <w:rsid w:val="003802A3"/>
    <w:rsid w:val="0038043B"/>
    <w:rsid w:val="003804E1"/>
    <w:rsid w:val="0038059B"/>
    <w:rsid w:val="00380685"/>
    <w:rsid w:val="00380772"/>
    <w:rsid w:val="00380837"/>
    <w:rsid w:val="0038093D"/>
    <w:rsid w:val="0038098B"/>
    <w:rsid w:val="00380BE9"/>
    <w:rsid w:val="00380C0B"/>
    <w:rsid w:val="00380C89"/>
    <w:rsid w:val="00380FE7"/>
    <w:rsid w:val="00381040"/>
    <w:rsid w:val="00381161"/>
    <w:rsid w:val="0038121D"/>
    <w:rsid w:val="003815AC"/>
    <w:rsid w:val="00381B67"/>
    <w:rsid w:val="00381CE4"/>
    <w:rsid w:val="00382091"/>
    <w:rsid w:val="00382A62"/>
    <w:rsid w:val="00382A85"/>
    <w:rsid w:val="00382F0F"/>
    <w:rsid w:val="00383201"/>
    <w:rsid w:val="00383204"/>
    <w:rsid w:val="0038329F"/>
    <w:rsid w:val="003832E3"/>
    <w:rsid w:val="0038347A"/>
    <w:rsid w:val="003838FF"/>
    <w:rsid w:val="00383AF7"/>
    <w:rsid w:val="00383CA6"/>
    <w:rsid w:val="00383F0B"/>
    <w:rsid w:val="0038404A"/>
    <w:rsid w:val="0038409B"/>
    <w:rsid w:val="0038409F"/>
    <w:rsid w:val="003843F7"/>
    <w:rsid w:val="0038441D"/>
    <w:rsid w:val="00384999"/>
    <w:rsid w:val="00384D0A"/>
    <w:rsid w:val="00384DF4"/>
    <w:rsid w:val="003853CA"/>
    <w:rsid w:val="0038557A"/>
    <w:rsid w:val="00385862"/>
    <w:rsid w:val="00385914"/>
    <w:rsid w:val="00385C36"/>
    <w:rsid w:val="00385E02"/>
    <w:rsid w:val="00385E08"/>
    <w:rsid w:val="003861D0"/>
    <w:rsid w:val="003861D7"/>
    <w:rsid w:val="003863B2"/>
    <w:rsid w:val="003863F9"/>
    <w:rsid w:val="00386E49"/>
    <w:rsid w:val="00387438"/>
    <w:rsid w:val="003876D4"/>
    <w:rsid w:val="0038794A"/>
    <w:rsid w:val="00387C1A"/>
    <w:rsid w:val="00387CC4"/>
    <w:rsid w:val="00387D12"/>
    <w:rsid w:val="00387F71"/>
    <w:rsid w:val="00387FF3"/>
    <w:rsid w:val="003900D6"/>
    <w:rsid w:val="0039042A"/>
    <w:rsid w:val="0039042E"/>
    <w:rsid w:val="00390549"/>
    <w:rsid w:val="0039058D"/>
    <w:rsid w:val="003905E7"/>
    <w:rsid w:val="00390604"/>
    <w:rsid w:val="003907EA"/>
    <w:rsid w:val="003908E9"/>
    <w:rsid w:val="003908FB"/>
    <w:rsid w:val="003909C4"/>
    <w:rsid w:val="00390BAD"/>
    <w:rsid w:val="00390C86"/>
    <w:rsid w:val="003910F7"/>
    <w:rsid w:val="00391C8F"/>
    <w:rsid w:val="00391FC6"/>
    <w:rsid w:val="00392109"/>
    <w:rsid w:val="0039214C"/>
    <w:rsid w:val="00392364"/>
    <w:rsid w:val="003923DF"/>
    <w:rsid w:val="003925A5"/>
    <w:rsid w:val="00392928"/>
    <w:rsid w:val="00392CA6"/>
    <w:rsid w:val="00392CE3"/>
    <w:rsid w:val="00392DFB"/>
    <w:rsid w:val="00392EDF"/>
    <w:rsid w:val="00393347"/>
    <w:rsid w:val="0039346B"/>
    <w:rsid w:val="003934D6"/>
    <w:rsid w:val="003934FE"/>
    <w:rsid w:val="00393512"/>
    <w:rsid w:val="0039397A"/>
    <w:rsid w:val="00393BAF"/>
    <w:rsid w:val="00393FEE"/>
    <w:rsid w:val="0039426C"/>
    <w:rsid w:val="003942EF"/>
    <w:rsid w:val="00394373"/>
    <w:rsid w:val="003944EE"/>
    <w:rsid w:val="0039466F"/>
    <w:rsid w:val="00394C58"/>
    <w:rsid w:val="00394F1F"/>
    <w:rsid w:val="00394F69"/>
    <w:rsid w:val="0039555E"/>
    <w:rsid w:val="003956EE"/>
    <w:rsid w:val="003957BD"/>
    <w:rsid w:val="00395B0C"/>
    <w:rsid w:val="00395ED5"/>
    <w:rsid w:val="00396148"/>
    <w:rsid w:val="0039656F"/>
    <w:rsid w:val="0039688E"/>
    <w:rsid w:val="00396A17"/>
    <w:rsid w:val="00396C61"/>
    <w:rsid w:val="00397074"/>
    <w:rsid w:val="003974E2"/>
    <w:rsid w:val="00397B67"/>
    <w:rsid w:val="00397DD1"/>
    <w:rsid w:val="003A02C2"/>
    <w:rsid w:val="003A0317"/>
    <w:rsid w:val="003A07A5"/>
    <w:rsid w:val="003A0A1E"/>
    <w:rsid w:val="003A0B4F"/>
    <w:rsid w:val="003A0D7C"/>
    <w:rsid w:val="003A0EA7"/>
    <w:rsid w:val="003A115C"/>
    <w:rsid w:val="003A1AB1"/>
    <w:rsid w:val="003A1D6F"/>
    <w:rsid w:val="003A1FAF"/>
    <w:rsid w:val="003A24C8"/>
    <w:rsid w:val="003A2581"/>
    <w:rsid w:val="003A25BD"/>
    <w:rsid w:val="003A261F"/>
    <w:rsid w:val="003A268C"/>
    <w:rsid w:val="003A29A9"/>
    <w:rsid w:val="003A2AE8"/>
    <w:rsid w:val="003A2BE3"/>
    <w:rsid w:val="003A2C3E"/>
    <w:rsid w:val="003A2DFC"/>
    <w:rsid w:val="003A2EA3"/>
    <w:rsid w:val="003A32EC"/>
    <w:rsid w:val="003A3392"/>
    <w:rsid w:val="003A36B4"/>
    <w:rsid w:val="003A3832"/>
    <w:rsid w:val="003A393D"/>
    <w:rsid w:val="003A3BD9"/>
    <w:rsid w:val="003A3CD7"/>
    <w:rsid w:val="003A3F2A"/>
    <w:rsid w:val="003A426B"/>
    <w:rsid w:val="003A4483"/>
    <w:rsid w:val="003A44B8"/>
    <w:rsid w:val="003A4513"/>
    <w:rsid w:val="003A45D0"/>
    <w:rsid w:val="003A4AC7"/>
    <w:rsid w:val="003A4C14"/>
    <w:rsid w:val="003A4C57"/>
    <w:rsid w:val="003A4CD3"/>
    <w:rsid w:val="003A5272"/>
    <w:rsid w:val="003A5678"/>
    <w:rsid w:val="003A5E1C"/>
    <w:rsid w:val="003A5FD7"/>
    <w:rsid w:val="003A6225"/>
    <w:rsid w:val="003A688E"/>
    <w:rsid w:val="003A699E"/>
    <w:rsid w:val="003A69F5"/>
    <w:rsid w:val="003A6B06"/>
    <w:rsid w:val="003A6C6A"/>
    <w:rsid w:val="003A7132"/>
    <w:rsid w:val="003A76F8"/>
    <w:rsid w:val="003A7711"/>
    <w:rsid w:val="003A771E"/>
    <w:rsid w:val="003A7944"/>
    <w:rsid w:val="003A794E"/>
    <w:rsid w:val="003A79A9"/>
    <w:rsid w:val="003A7B0F"/>
    <w:rsid w:val="003A7E38"/>
    <w:rsid w:val="003A7E3A"/>
    <w:rsid w:val="003B00EF"/>
    <w:rsid w:val="003B01C8"/>
    <w:rsid w:val="003B0387"/>
    <w:rsid w:val="003B0413"/>
    <w:rsid w:val="003B05AF"/>
    <w:rsid w:val="003B05C0"/>
    <w:rsid w:val="003B0EE6"/>
    <w:rsid w:val="003B10C0"/>
    <w:rsid w:val="003B1541"/>
    <w:rsid w:val="003B1839"/>
    <w:rsid w:val="003B19B9"/>
    <w:rsid w:val="003B1AE2"/>
    <w:rsid w:val="003B1E4B"/>
    <w:rsid w:val="003B2194"/>
    <w:rsid w:val="003B232E"/>
    <w:rsid w:val="003B26E2"/>
    <w:rsid w:val="003B2ECE"/>
    <w:rsid w:val="003B3113"/>
    <w:rsid w:val="003B3AD0"/>
    <w:rsid w:val="003B3D26"/>
    <w:rsid w:val="003B3DE5"/>
    <w:rsid w:val="003B4395"/>
    <w:rsid w:val="003B45DB"/>
    <w:rsid w:val="003B46A5"/>
    <w:rsid w:val="003B46D2"/>
    <w:rsid w:val="003B4C71"/>
    <w:rsid w:val="003B55AB"/>
    <w:rsid w:val="003B56A8"/>
    <w:rsid w:val="003B578C"/>
    <w:rsid w:val="003B5CCC"/>
    <w:rsid w:val="003B5CF6"/>
    <w:rsid w:val="003B65E9"/>
    <w:rsid w:val="003B666F"/>
    <w:rsid w:val="003B6C3C"/>
    <w:rsid w:val="003B6D2E"/>
    <w:rsid w:val="003B742A"/>
    <w:rsid w:val="003B7A0B"/>
    <w:rsid w:val="003B7C0E"/>
    <w:rsid w:val="003C037F"/>
    <w:rsid w:val="003C03DC"/>
    <w:rsid w:val="003C03E9"/>
    <w:rsid w:val="003C05DF"/>
    <w:rsid w:val="003C06D7"/>
    <w:rsid w:val="003C072C"/>
    <w:rsid w:val="003C09C6"/>
    <w:rsid w:val="003C0C68"/>
    <w:rsid w:val="003C0F05"/>
    <w:rsid w:val="003C1239"/>
    <w:rsid w:val="003C165F"/>
    <w:rsid w:val="003C18E6"/>
    <w:rsid w:val="003C1B18"/>
    <w:rsid w:val="003C1EDC"/>
    <w:rsid w:val="003C1F98"/>
    <w:rsid w:val="003C21D0"/>
    <w:rsid w:val="003C25C4"/>
    <w:rsid w:val="003C28EA"/>
    <w:rsid w:val="003C2980"/>
    <w:rsid w:val="003C3042"/>
    <w:rsid w:val="003C3421"/>
    <w:rsid w:val="003C3507"/>
    <w:rsid w:val="003C3702"/>
    <w:rsid w:val="003C3C22"/>
    <w:rsid w:val="003C3CFE"/>
    <w:rsid w:val="003C3EF9"/>
    <w:rsid w:val="003C41DD"/>
    <w:rsid w:val="003C4575"/>
    <w:rsid w:val="003C4E7F"/>
    <w:rsid w:val="003C4F3B"/>
    <w:rsid w:val="003C4F45"/>
    <w:rsid w:val="003C4FB5"/>
    <w:rsid w:val="003C511E"/>
    <w:rsid w:val="003C54BA"/>
    <w:rsid w:val="003C5AD3"/>
    <w:rsid w:val="003C5C84"/>
    <w:rsid w:val="003C5CE4"/>
    <w:rsid w:val="003C5DC6"/>
    <w:rsid w:val="003C5E19"/>
    <w:rsid w:val="003C5EE0"/>
    <w:rsid w:val="003C6482"/>
    <w:rsid w:val="003C65CB"/>
    <w:rsid w:val="003C65E3"/>
    <w:rsid w:val="003C6AA2"/>
    <w:rsid w:val="003C6FF1"/>
    <w:rsid w:val="003C70B4"/>
    <w:rsid w:val="003C7176"/>
    <w:rsid w:val="003C7254"/>
    <w:rsid w:val="003C7357"/>
    <w:rsid w:val="003C7484"/>
    <w:rsid w:val="003C750B"/>
    <w:rsid w:val="003C78C4"/>
    <w:rsid w:val="003C7957"/>
    <w:rsid w:val="003C79A2"/>
    <w:rsid w:val="003C7E73"/>
    <w:rsid w:val="003C7F2B"/>
    <w:rsid w:val="003C7F91"/>
    <w:rsid w:val="003D04B6"/>
    <w:rsid w:val="003D08AA"/>
    <w:rsid w:val="003D1108"/>
    <w:rsid w:val="003D12FC"/>
    <w:rsid w:val="003D1441"/>
    <w:rsid w:val="003D1597"/>
    <w:rsid w:val="003D162B"/>
    <w:rsid w:val="003D1873"/>
    <w:rsid w:val="003D18EA"/>
    <w:rsid w:val="003D1B06"/>
    <w:rsid w:val="003D1D28"/>
    <w:rsid w:val="003D1DA7"/>
    <w:rsid w:val="003D1E72"/>
    <w:rsid w:val="003D1F12"/>
    <w:rsid w:val="003D234A"/>
    <w:rsid w:val="003D2592"/>
    <w:rsid w:val="003D2676"/>
    <w:rsid w:val="003D2680"/>
    <w:rsid w:val="003D26E4"/>
    <w:rsid w:val="003D2733"/>
    <w:rsid w:val="003D29C0"/>
    <w:rsid w:val="003D29CE"/>
    <w:rsid w:val="003D2B5E"/>
    <w:rsid w:val="003D329A"/>
    <w:rsid w:val="003D338C"/>
    <w:rsid w:val="003D339C"/>
    <w:rsid w:val="003D3521"/>
    <w:rsid w:val="003D35E0"/>
    <w:rsid w:val="003D3975"/>
    <w:rsid w:val="003D39FA"/>
    <w:rsid w:val="003D3B04"/>
    <w:rsid w:val="003D3C5E"/>
    <w:rsid w:val="003D3CB2"/>
    <w:rsid w:val="003D4075"/>
    <w:rsid w:val="003D457C"/>
    <w:rsid w:val="003D4A17"/>
    <w:rsid w:val="003D4EA0"/>
    <w:rsid w:val="003D4F83"/>
    <w:rsid w:val="003D5161"/>
    <w:rsid w:val="003D51B0"/>
    <w:rsid w:val="003D5457"/>
    <w:rsid w:val="003D5673"/>
    <w:rsid w:val="003D5BC5"/>
    <w:rsid w:val="003D5D82"/>
    <w:rsid w:val="003D5E40"/>
    <w:rsid w:val="003D5F59"/>
    <w:rsid w:val="003D65A1"/>
    <w:rsid w:val="003D66E1"/>
    <w:rsid w:val="003D6863"/>
    <w:rsid w:val="003D6AE8"/>
    <w:rsid w:val="003D6EB4"/>
    <w:rsid w:val="003D740D"/>
    <w:rsid w:val="003D7410"/>
    <w:rsid w:val="003D74CF"/>
    <w:rsid w:val="003D7688"/>
    <w:rsid w:val="003D786B"/>
    <w:rsid w:val="003D7948"/>
    <w:rsid w:val="003D7A23"/>
    <w:rsid w:val="003D7B42"/>
    <w:rsid w:val="003D7EE8"/>
    <w:rsid w:val="003E0140"/>
    <w:rsid w:val="003E06EA"/>
    <w:rsid w:val="003E09AF"/>
    <w:rsid w:val="003E0B8A"/>
    <w:rsid w:val="003E0D6A"/>
    <w:rsid w:val="003E0E14"/>
    <w:rsid w:val="003E0E37"/>
    <w:rsid w:val="003E17B8"/>
    <w:rsid w:val="003E1A50"/>
    <w:rsid w:val="003E1ADF"/>
    <w:rsid w:val="003E1BF7"/>
    <w:rsid w:val="003E222A"/>
    <w:rsid w:val="003E2335"/>
    <w:rsid w:val="003E24AB"/>
    <w:rsid w:val="003E25AF"/>
    <w:rsid w:val="003E25BE"/>
    <w:rsid w:val="003E2603"/>
    <w:rsid w:val="003E27F3"/>
    <w:rsid w:val="003E29BC"/>
    <w:rsid w:val="003E2A0D"/>
    <w:rsid w:val="003E2F77"/>
    <w:rsid w:val="003E2FD8"/>
    <w:rsid w:val="003E31DE"/>
    <w:rsid w:val="003E325C"/>
    <w:rsid w:val="003E3595"/>
    <w:rsid w:val="003E36F9"/>
    <w:rsid w:val="003E39DE"/>
    <w:rsid w:val="003E3CEE"/>
    <w:rsid w:val="003E3DD4"/>
    <w:rsid w:val="003E4131"/>
    <w:rsid w:val="003E4667"/>
    <w:rsid w:val="003E47BB"/>
    <w:rsid w:val="003E4942"/>
    <w:rsid w:val="003E4A9E"/>
    <w:rsid w:val="003E4FF1"/>
    <w:rsid w:val="003E5232"/>
    <w:rsid w:val="003E5254"/>
    <w:rsid w:val="003E5260"/>
    <w:rsid w:val="003E5415"/>
    <w:rsid w:val="003E556D"/>
    <w:rsid w:val="003E5656"/>
    <w:rsid w:val="003E569C"/>
    <w:rsid w:val="003E5941"/>
    <w:rsid w:val="003E5970"/>
    <w:rsid w:val="003E5C3F"/>
    <w:rsid w:val="003E5C8B"/>
    <w:rsid w:val="003E5D56"/>
    <w:rsid w:val="003E5DF3"/>
    <w:rsid w:val="003E5F60"/>
    <w:rsid w:val="003E605C"/>
    <w:rsid w:val="003E6095"/>
    <w:rsid w:val="003E61F0"/>
    <w:rsid w:val="003E632F"/>
    <w:rsid w:val="003E63FF"/>
    <w:rsid w:val="003E6605"/>
    <w:rsid w:val="003E6795"/>
    <w:rsid w:val="003E682A"/>
    <w:rsid w:val="003E688E"/>
    <w:rsid w:val="003E6EA2"/>
    <w:rsid w:val="003E7000"/>
    <w:rsid w:val="003E74EB"/>
    <w:rsid w:val="003E7763"/>
    <w:rsid w:val="003E7902"/>
    <w:rsid w:val="003E7B19"/>
    <w:rsid w:val="003F003C"/>
    <w:rsid w:val="003F00DE"/>
    <w:rsid w:val="003F0289"/>
    <w:rsid w:val="003F030E"/>
    <w:rsid w:val="003F0557"/>
    <w:rsid w:val="003F0F3A"/>
    <w:rsid w:val="003F0F81"/>
    <w:rsid w:val="003F12A5"/>
    <w:rsid w:val="003F1483"/>
    <w:rsid w:val="003F1555"/>
    <w:rsid w:val="003F1735"/>
    <w:rsid w:val="003F1878"/>
    <w:rsid w:val="003F194E"/>
    <w:rsid w:val="003F1AFB"/>
    <w:rsid w:val="003F1D1C"/>
    <w:rsid w:val="003F1D49"/>
    <w:rsid w:val="003F1F83"/>
    <w:rsid w:val="003F28D5"/>
    <w:rsid w:val="003F2936"/>
    <w:rsid w:val="003F29AE"/>
    <w:rsid w:val="003F2E6C"/>
    <w:rsid w:val="003F3518"/>
    <w:rsid w:val="003F3816"/>
    <w:rsid w:val="003F399F"/>
    <w:rsid w:val="003F3F8B"/>
    <w:rsid w:val="003F404D"/>
    <w:rsid w:val="003F407E"/>
    <w:rsid w:val="003F4271"/>
    <w:rsid w:val="003F42CE"/>
    <w:rsid w:val="003F4B98"/>
    <w:rsid w:val="003F4DBB"/>
    <w:rsid w:val="003F4E91"/>
    <w:rsid w:val="003F4EEB"/>
    <w:rsid w:val="003F5065"/>
    <w:rsid w:val="003F5352"/>
    <w:rsid w:val="003F547E"/>
    <w:rsid w:val="003F54E7"/>
    <w:rsid w:val="003F5632"/>
    <w:rsid w:val="003F59AB"/>
    <w:rsid w:val="003F5AFC"/>
    <w:rsid w:val="003F6214"/>
    <w:rsid w:val="003F648A"/>
    <w:rsid w:val="003F6804"/>
    <w:rsid w:val="003F6BBD"/>
    <w:rsid w:val="003F6F9C"/>
    <w:rsid w:val="003F70A5"/>
    <w:rsid w:val="003F711B"/>
    <w:rsid w:val="003F7463"/>
    <w:rsid w:val="003F7574"/>
    <w:rsid w:val="003F7688"/>
    <w:rsid w:val="003F76A3"/>
    <w:rsid w:val="003F778C"/>
    <w:rsid w:val="003F7859"/>
    <w:rsid w:val="003F7E2D"/>
    <w:rsid w:val="003F7FC0"/>
    <w:rsid w:val="00400086"/>
    <w:rsid w:val="004002C9"/>
    <w:rsid w:val="00400577"/>
    <w:rsid w:val="00400B89"/>
    <w:rsid w:val="00400C02"/>
    <w:rsid w:val="00400D37"/>
    <w:rsid w:val="00401064"/>
    <w:rsid w:val="004010CD"/>
    <w:rsid w:val="00401284"/>
    <w:rsid w:val="0040132B"/>
    <w:rsid w:val="004013F3"/>
    <w:rsid w:val="00401690"/>
    <w:rsid w:val="00401C03"/>
    <w:rsid w:val="0040200D"/>
    <w:rsid w:val="004020BD"/>
    <w:rsid w:val="004022D3"/>
    <w:rsid w:val="00402354"/>
    <w:rsid w:val="004027E9"/>
    <w:rsid w:val="0040284B"/>
    <w:rsid w:val="00402930"/>
    <w:rsid w:val="00402C03"/>
    <w:rsid w:val="00402F03"/>
    <w:rsid w:val="00403255"/>
    <w:rsid w:val="00403552"/>
    <w:rsid w:val="004039C0"/>
    <w:rsid w:val="0040427B"/>
    <w:rsid w:val="0040477E"/>
    <w:rsid w:val="004047D1"/>
    <w:rsid w:val="004047F2"/>
    <w:rsid w:val="0040494F"/>
    <w:rsid w:val="00404A29"/>
    <w:rsid w:val="00404AB5"/>
    <w:rsid w:val="004051D5"/>
    <w:rsid w:val="004055FB"/>
    <w:rsid w:val="004056FB"/>
    <w:rsid w:val="00405E8B"/>
    <w:rsid w:val="00405F0F"/>
    <w:rsid w:val="004060AB"/>
    <w:rsid w:val="00406181"/>
    <w:rsid w:val="00406593"/>
    <w:rsid w:val="004065D7"/>
    <w:rsid w:val="0040678B"/>
    <w:rsid w:val="004068BF"/>
    <w:rsid w:val="00406959"/>
    <w:rsid w:val="00406AFD"/>
    <w:rsid w:val="00406B27"/>
    <w:rsid w:val="00406F91"/>
    <w:rsid w:val="004073E6"/>
    <w:rsid w:val="00407C55"/>
    <w:rsid w:val="00407E4B"/>
    <w:rsid w:val="00407ECB"/>
    <w:rsid w:val="00410305"/>
    <w:rsid w:val="00410391"/>
    <w:rsid w:val="004104A4"/>
    <w:rsid w:val="0041065F"/>
    <w:rsid w:val="00410811"/>
    <w:rsid w:val="004109ED"/>
    <w:rsid w:val="00410AD1"/>
    <w:rsid w:val="00411078"/>
    <w:rsid w:val="004110D2"/>
    <w:rsid w:val="00411631"/>
    <w:rsid w:val="0041165B"/>
    <w:rsid w:val="00411753"/>
    <w:rsid w:val="00411AAF"/>
    <w:rsid w:val="00411AF3"/>
    <w:rsid w:val="00411C27"/>
    <w:rsid w:val="00411CD1"/>
    <w:rsid w:val="00411F51"/>
    <w:rsid w:val="00412459"/>
    <w:rsid w:val="004126BA"/>
    <w:rsid w:val="004127DD"/>
    <w:rsid w:val="004129FA"/>
    <w:rsid w:val="00412AED"/>
    <w:rsid w:val="00412FAE"/>
    <w:rsid w:val="004131ED"/>
    <w:rsid w:val="00413398"/>
    <w:rsid w:val="0041368D"/>
    <w:rsid w:val="0041386D"/>
    <w:rsid w:val="00413934"/>
    <w:rsid w:val="00413996"/>
    <w:rsid w:val="00413AA1"/>
    <w:rsid w:val="00413C5D"/>
    <w:rsid w:val="00413C8D"/>
    <w:rsid w:val="00413E37"/>
    <w:rsid w:val="00413FF9"/>
    <w:rsid w:val="004141FA"/>
    <w:rsid w:val="00414924"/>
    <w:rsid w:val="00414944"/>
    <w:rsid w:val="00414A7D"/>
    <w:rsid w:val="00414AC4"/>
    <w:rsid w:val="00414C2C"/>
    <w:rsid w:val="00414E21"/>
    <w:rsid w:val="00415446"/>
    <w:rsid w:val="0041544A"/>
    <w:rsid w:val="0041545A"/>
    <w:rsid w:val="00415580"/>
    <w:rsid w:val="0041594A"/>
    <w:rsid w:val="00415B71"/>
    <w:rsid w:val="00415D78"/>
    <w:rsid w:val="00415F1B"/>
    <w:rsid w:val="00416494"/>
    <w:rsid w:val="0041653D"/>
    <w:rsid w:val="0041669E"/>
    <w:rsid w:val="004167C3"/>
    <w:rsid w:val="00416812"/>
    <w:rsid w:val="00416B71"/>
    <w:rsid w:val="00416DBB"/>
    <w:rsid w:val="00417231"/>
    <w:rsid w:val="00417584"/>
    <w:rsid w:val="00417770"/>
    <w:rsid w:val="00417970"/>
    <w:rsid w:val="004179A7"/>
    <w:rsid w:val="00417A85"/>
    <w:rsid w:val="00417D64"/>
    <w:rsid w:val="0042053D"/>
    <w:rsid w:val="00420694"/>
    <w:rsid w:val="0042093E"/>
    <w:rsid w:val="0042099D"/>
    <w:rsid w:val="00420A35"/>
    <w:rsid w:val="00420C56"/>
    <w:rsid w:val="0042142D"/>
    <w:rsid w:val="00421503"/>
    <w:rsid w:val="0042171D"/>
    <w:rsid w:val="0042180B"/>
    <w:rsid w:val="00421955"/>
    <w:rsid w:val="004219DD"/>
    <w:rsid w:val="004219EC"/>
    <w:rsid w:val="00421BA6"/>
    <w:rsid w:val="00421EA1"/>
    <w:rsid w:val="00421EEC"/>
    <w:rsid w:val="0042218E"/>
    <w:rsid w:val="004224BD"/>
    <w:rsid w:val="004226A3"/>
    <w:rsid w:val="00422AE2"/>
    <w:rsid w:val="00422B03"/>
    <w:rsid w:val="00422B06"/>
    <w:rsid w:val="00423247"/>
    <w:rsid w:val="00423672"/>
    <w:rsid w:val="00423B31"/>
    <w:rsid w:val="004242F3"/>
    <w:rsid w:val="0042485A"/>
    <w:rsid w:val="00424934"/>
    <w:rsid w:val="00424E00"/>
    <w:rsid w:val="00425032"/>
    <w:rsid w:val="0042524C"/>
    <w:rsid w:val="0042532C"/>
    <w:rsid w:val="00425359"/>
    <w:rsid w:val="004253AF"/>
    <w:rsid w:val="00425530"/>
    <w:rsid w:val="0042553B"/>
    <w:rsid w:val="00425C3E"/>
    <w:rsid w:val="00425C43"/>
    <w:rsid w:val="00426237"/>
    <w:rsid w:val="004264B7"/>
    <w:rsid w:val="0042668E"/>
    <w:rsid w:val="00426DA4"/>
    <w:rsid w:val="00426E65"/>
    <w:rsid w:val="00426EB9"/>
    <w:rsid w:val="00426FF9"/>
    <w:rsid w:val="00427320"/>
    <w:rsid w:val="0042733A"/>
    <w:rsid w:val="00427448"/>
    <w:rsid w:val="00427797"/>
    <w:rsid w:val="0042789F"/>
    <w:rsid w:val="0042799F"/>
    <w:rsid w:val="00427C81"/>
    <w:rsid w:val="00427E1E"/>
    <w:rsid w:val="00427E2D"/>
    <w:rsid w:val="0043022F"/>
    <w:rsid w:val="00430338"/>
    <w:rsid w:val="004305CB"/>
    <w:rsid w:val="00430619"/>
    <w:rsid w:val="004306CF"/>
    <w:rsid w:val="00430B79"/>
    <w:rsid w:val="00430CFE"/>
    <w:rsid w:val="0043103A"/>
    <w:rsid w:val="00431051"/>
    <w:rsid w:val="00431111"/>
    <w:rsid w:val="0043133B"/>
    <w:rsid w:val="00431396"/>
    <w:rsid w:val="0043159C"/>
    <w:rsid w:val="0043168D"/>
    <w:rsid w:val="004317C0"/>
    <w:rsid w:val="00431C14"/>
    <w:rsid w:val="00431DAB"/>
    <w:rsid w:val="00431E60"/>
    <w:rsid w:val="00431E80"/>
    <w:rsid w:val="004321C0"/>
    <w:rsid w:val="0043233D"/>
    <w:rsid w:val="00432469"/>
    <w:rsid w:val="004324FA"/>
    <w:rsid w:val="0043257E"/>
    <w:rsid w:val="00432683"/>
    <w:rsid w:val="00432720"/>
    <w:rsid w:val="00432762"/>
    <w:rsid w:val="004327CC"/>
    <w:rsid w:val="00432C3D"/>
    <w:rsid w:val="00432F27"/>
    <w:rsid w:val="00433B7A"/>
    <w:rsid w:val="00433DEF"/>
    <w:rsid w:val="00433DF0"/>
    <w:rsid w:val="00433E96"/>
    <w:rsid w:val="00433ED5"/>
    <w:rsid w:val="00434050"/>
    <w:rsid w:val="00434129"/>
    <w:rsid w:val="00434141"/>
    <w:rsid w:val="004342A3"/>
    <w:rsid w:val="0043440A"/>
    <w:rsid w:val="0043447C"/>
    <w:rsid w:val="00434F64"/>
    <w:rsid w:val="00435055"/>
    <w:rsid w:val="004351F7"/>
    <w:rsid w:val="0043525A"/>
    <w:rsid w:val="00435490"/>
    <w:rsid w:val="00435491"/>
    <w:rsid w:val="00435792"/>
    <w:rsid w:val="004357C7"/>
    <w:rsid w:val="0043585A"/>
    <w:rsid w:val="00435894"/>
    <w:rsid w:val="00435E9B"/>
    <w:rsid w:val="0043607C"/>
    <w:rsid w:val="00436407"/>
    <w:rsid w:val="00436550"/>
    <w:rsid w:val="004365F1"/>
    <w:rsid w:val="00436797"/>
    <w:rsid w:val="004367B8"/>
    <w:rsid w:val="00436A42"/>
    <w:rsid w:val="00436A7C"/>
    <w:rsid w:val="00436BA0"/>
    <w:rsid w:val="00436BBD"/>
    <w:rsid w:val="00436CED"/>
    <w:rsid w:val="00436D7B"/>
    <w:rsid w:val="00436DAD"/>
    <w:rsid w:val="004372FC"/>
    <w:rsid w:val="0043738F"/>
    <w:rsid w:val="00437468"/>
    <w:rsid w:val="00437967"/>
    <w:rsid w:val="00437B37"/>
    <w:rsid w:val="00437CCF"/>
    <w:rsid w:val="0044010E"/>
    <w:rsid w:val="00440175"/>
    <w:rsid w:val="00440361"/>
    <w:rsid w:val="004405B1"/>
    <w:rsid w:val="00440989"/>
    <w:rsid w:val="004409A4"/>
    <w:rsid w:val="004409F3"/>
    <w:rsid w:val="00440B44"/>
    <w:rsid w:val="004416BE"/>
    <w:rsid w:val="004418B5"/>
    <w:rsid w:val="00441C85"/>
    <w:rsid w:val="00441DDE"/>
    <w:rsid w:val="00441E63"/>
    <w:rsid w:val="00441F30"/>
    <w:rsid w:val="00442450"/>
    <w:rsid w:val="0044254F"/>
    <w:rsid w:val="00442803"/>
    <w:rsid w:val="00442807"/>
    <w:rsid w:val="00442A51"/>
    <w:rsid w:val="00442A9A"/>
    <w:rsid w:val="00442E37"/>
    <w:rsid w:val="004431B0"/>
    <w:rsid w:val="0044355F"/>
    <w:rsid w:val="004435A2"/>
    <w:rsid w:val="004435BE"/>
    <w:rsid w:val="00443628"/>
    <w:rsid w:val="00443ACC"/>
    <w:rsid w:val="00443B07"/>
    <w:rsid w:val="00443C6E"/>
    <w:rsid w:val="00443D43"/>
    <w:rsid w:val="0044410B"/>
    <w:rsid w:val="0044415C"/>
    <w:rsid w:val="00444388"/>
    <w:rsid w:val="004449CD"/>
    <w:rsid w:val="00444E82"/>
    <w:rsid w:val="00444EE8"/>
    <w:rsid w:val="00444FDB"/>
    <w:rsid w:val="0044525C"/>
    <w:rsid w:val="004453AB"/>
    <w:rsid w:val="0044543C"/>
    <w:rsid w:val="00445617"/>
    <w:rsid w:val="004456A2"/>
    <w:rsid w:val="00445C1B"/>
    <w:rsid w:val="004460A4"/>
    <w:rsid w:val="0044655F"/>
    <w:rsid w:val="00446708"/>
    <w:rsid w:val="00446926"/>
    <w:rsid w:val="00446B84"/>
    <w:rsid w:val="00446CAD"/>
    <w:rsid w:val="00446CCF"/>
    <w:rsid w:val="00446D7D"/>
    <w:rsid w:val="00446DBA"/>
    <w:rsid w:val="00447155"/>
    <w:rsid w:val="00447170"/>
    <w:rsid w:val="00447189"/>
    <w:rsid w:val="004471E2"/>
    <w:rsid w:val="004472B3"/>
    <w:rsid w:val="00447456"/>
    <w:rsid w:val="004474D6"/>
    <w:rsid w:val="004474F2"/>
    <w:rsid w:val="004475BD"/>
    <w:rsid w:val="004476B3"/>
    <w:rsid w:val="00447B88"/>
    <w:rsid w:val="00447CF0"/>
    <w:rsid w:val="00447CF7"/>
    <w:rsid w:val="00447F33"/>
    <w:rsid w:val="004505CE"/>
    <w:rsid w:val="00450ABD"/>
    <w:rsid w:val="00450DFD"/>
    <w:rsid w:val="00450ED6"/>
    <w:rsid w:val="0045105F"/>
    <w:rsid w:val="004510B7"/>
    <w:rsid w:val="0045139E"/>
    <w:rsid w:val="004513B5"/>
    <w:rsid w:val="0045151B"/>
    <w:rsid w:val="00451764"/>
    <w:rsid w:val="0045193B"/>
    <w:rsid w:val="00451A5A"/>
    <w:rsid w:val="00451B9E"/>
    <w:rsid w:val="00451E22"/>
    <w:rsid w:val="00451ED6"/>
    <w:rsid w:val="0045218D"/>
    <w:rsid w:val="004522DF"/>
    <w:rsid w:val="00452571"/>
    <w:rsid w:val="00452BA9"/>
    <w:rsid w:val="00452C18"/>
    <w:rsid w:val="00452D49"/>
    <w:rsid w:val="00452E7D"/>
    <w:rsid w:val="004530C9"/>
    <w:rsid w:val="00453352"/>
    <w:rsid w:val="004533AD"/>
    <w:rsid w:val="00453454"/>
    <w:rsid w:val="00453632"/>
    <w:rsid w:val="00453D08"/>
    <w:rsid w:val="00453D66"/>
    <w:rsid w:val="00453F9F"/>
    <w:rsid w:val="00454199"/>
    <w:rsid w:val="00454352"/>
    <w:rsid w:val="004548C0"/>
    <w:rsid w:val="00454ABC"/>
    <w:rsid w:val="00454B53"/>
    <w:rsid w:val="00454D3E"/>
    <w:rsid w:val="00454D6B"/>
    <w:rsid w:val="00455734"/>
    <w:rsid w:val="00455878"/>
    <w:rsid w:val="004559F9"/>
    <w:rsid w:val="00455C1D"/>
    <w:rsid w:val="00455DB4"/>
    <w:rsid w:val="00455E6D"/>
    <w:rsid w:val="0045619A"/>
    <w:rsid w:val="00456249"/>
    <w:rsid w:val="0045630B"/>
    <w:rsid w:val="004564DC"/>
    <w:rsid w:val="00456507"/>
    <w:rsid w:val="004567D8"/>
    <w:rsid w:val="0045683D"/>
    <w:rsid w:val="00456C59"/>
    <w:rsid w:val="00456F0D"/>
    <w:rsid w:val="0045725B"/>
    <w:rsid w:val="0045727A"/>
    <w:rsid w:val="0045735B"/>
    <w:rsid w:val="00457BF3"/>
    <w:rsid w:val="00457C65"/>
    <w:rsid w:val="0046005A"/>
    <w:rsid w:val="004601E0"/>
    <w:rsid w:val="004603B3"/>
    <w:rsid w:val="0046041C"/>
    <w:rsid w:val="00460870"/>
    <w:rsid w:val="00460B5F"/>
    <w:rsid w:val="0046106A"/>
    <w:rsid w:val="00461090"/>
    <w:rsid w:val="00461121"/>
    <w:rsid w:val="00461155"/>
    <w:rsid w:val="004613CD"/>
    <w:rsid w:val="00461A53"/>
    <w:rsid w:val="00461F84"/>
    <w:rsid w:val="00462164"/>
    <w:rsid w:val="00462667"/>
    <w:rsid w:val="004627BD"/>
    <w:rsid w:val="00462817"/>
    <w:rsid w:val="0046289D"/>
    <w:rsid w:val="00462BB5"/>
    <w:rsid w:val="00462EBE"/>
    <w:rsid w:val="00463051"/>
    <w:rsid w:val="004630D3"/>
    <w:rsid w:val="00463225"/>
    <w:rsid w:val="004632C0"/>
    <w:rsid w:val="00463381"/>
    <w:rsid w:val="00463495"/>
    <w:rsid w:val="00463B1D"/>
    <w:rsid w:val="00463F05"/>
    <w:rsid w:val="00463FB0"/>
    <w:rsid w:val="00464188"/>
    <w:rsid w:val="0046465D"/>
    <w:rsid w:val="00464922"/>
    <w:rsid w:val="00464BD0"/>
    <w:rsid w:val="00464EB8"/>
    <w:rsid w:val="00464F7A"/>
    <w:rsid w:val="004652A2"/>
    <w:rsid w:val="0046531B"/>
    <w:rsid w:val="004655BD"/>
    <w:rsid w:val="004655E9"/>
    <w:rsid w:val="004656AE"/>
    <w:rsid w:val="00465971"/>
    <w:rsid w:val="00465F35"/>
    <w:rsid w:val="004660A1"/>
    <w:rsid w:val="004661B8"/>
    <w:rsid w:val="00466279"/>
    <w:rsid w:val="004662B0"/>
    <w:rsid w:val="004668CA"/>
    <w:rsid w:val="00466A86"/>
    <w:rsid w:val="00466B5A"/>
    <w:rsid w:val="00466B72"/>
    <w:rsid w:val="00466C64"/>
    <w:rsid w:val="00466D47"/>
    <w:rsid w:val="00467174"/>
    <w:rsid w:val="00467223"/>
    <w:rsid w:val="00467269"/>
    <w:rsid w:val="00467715"/>
    <w:rsid w:val="00467894"/>
    <w:rsid w:val="0046790E"/>
    <w:rsid w:val="0046794D"/>
    <w:rsid w:val="00467973"/>
    <w:rsid w:val="004679A2"/>
    <w:rsid w:val="00467C23"/>
    <w:rsid w:val="00467CA5"/>
    <w:rsid w:val="00467D86"/>
    <w:rsid w:val="00467DA3"/>
    <w:rsid w:val="00467E62"/>
    <w:rsid w:val="00467F1F"/>
    <w:rsid w:val="00467FA2"/>
    <w:rsid w:val="0047066C"/>
    <w:rsid w:val="00470966"/>
    <w:rsid w:val="00470D43"/>
    <w:rsid w:val="00471221"/>
    <w:rsid w:val="00471290"/>
    <w:rsid w:val="0047151E"/>
    <w:rsid w:val="0047153B"/>
    <w:rsid w:val="00471B8D"/>
    <w:rsid w:val="00471CB1"/>
    <w:rsid w:val="00471D22"/>
    <w:rsid w:val="00471D9F"/>
    <w:rsid w:val="00471EC2"/>
    <w:rsid w:val="0047205E"/>
    <w:rsid w:val="00472408"/>
    <w:rsid w:val="0047291C"/>
    <w:rsid w:val="00472B6E"/>
    <w:rsid w:val="00472E0D"/>
    <w:rsid w:val="00472E13"/>
    <w:rsid w:val="00472F69"/>
    <w:rsid w:val="0047314F"/>
    <w:rsid w:val="0047316D"/>
    <w:rsid w:val="004735E1"/>
    <w:rsid w:val="004739CC"/>
    <w:rsid w:val="004739FC"/>
    <w:rsid w:val="00473D72"/>
    <w:rsid w:val="00473F1F"/>
    <w:rsid w:val="004740BF"/>
    <w:rsid w:val="004741B1"/>
    <w:rsid w:val="00474244"/>
    <w:rsid w:val="004744C2"/>
    <w:rsid w:val="00474891"/>
    <w:rsid w:val="00474A3A"/>
    <w:rsid w:val="00474A6F"/>
    <w:rsid w:val="00474C9B"/>
    <w:rsid w:val="00474D0A"/>
    <w:rsid w:val="00474F3C"/>
    <w:rsid w:val="00474F5C"/>
    <w:rsid w:val="00474FFC"/>
    <w:rsid w:val="00475130"/>
    <w:rsid w:val="004757FF"/>
    <w:rsid w:val="004758E2"/>
    <w:rsid w:val="0047594B"/>
    <w:rsid w:val="004759BB"/>
    <w:rsid w:val="00475D4C"/>
    <w:rsid w:val="004760A2"/>
    <w:rsid w:val="0047615D"/>
    <w:rsid w:val="004763A9"/>
    <w:rsid w:val="0047690D"/>
    <w:rsid w:val="00476F2C"/>
    <w:rsid w:val="00476F5F"/>
    <w:rsid w:val="00477325"/>
    <w:rsid w:val="00477483"/>
    <w:rsid w:val="004776A5"/>
    <w:rsid w:val="004777D0"/>
    <w:rsid w:val="00477816"/>
    <w:rsid w:val="00477BC9"/>
    <w:rsid w:val="00477D62"/>
    <w:rsid w:val="00480B1B"/>
    <w:rsid w:val="00480B31"/>
    <w:rsid w:val="00480B55"/>
    <w:rsid w:val="00480F27"/>
    <w:rsid w:val="00480F41"/>
    <w:rsid w:val="00480FDC"/>
    <w:rsid w:val="0048101D"/>
    <w:rsid w:val="00481174"/>
    <w:rsid w:val="004811D5"/>
    <w:rsid w:val="00481B3D"/>
    <w:rsid w:val="00481BA9"/>
    <w:rsid w:val="00481E4D"/>
    <w:rsid w:val="0048205C"/>
    <w:rsid w:val="004820FB"/>
    <w:rsid w:val="00482242"/>
    <w:rsid w:val="004827AE"/>
    <w:rsid w:val="00482A3B"/>
    <w:rsid w:val="00482AA4"/>
    <w:rsid w:val="00482CA1"/>
    <w:rsid w:val="00482D4C"/>
    <w:rsid w:val="00483096"/>
    <w:rsid w:val="00483494"/>
    <w:rsid w:val="00483646"/>
    <w:rsid w:val="0048378D"/>
    <w:rsid w:val="00483815"/>
    <w:rsid w:val="0048392A"/>
    <w:rsid w:val="00483984"/>
    <w:rsid w:val="00483FB7"/>
    <w:rsid w:val="00484095"/>
    <w:rsid w:val="00484150"/>
    <w:rsid w:val="00484217"/>
    <w:rsid w:val="004842BF"/>
    <w:rsid w:val="0048445B"/>
    <w:rsid w:val="00484538"/>
    <w:rsid w:val="004845B0"/>
    <w:rsid w:val="00484A4E"/>
    <w:rsid w:val="00484A9D"/>
    <w:rsid w:val="00484B4E"/>
    <w:rsid w:val="00484D54"/>
    <w:rsid w:val="00484E29"/>
    <w:rsid w:val="00484EA2"/>
    <w:rsid w:val="00484F87"/>
    <w:rsid w:val="00484FA1"/>
    <w:rsid w:val="004851A5"/>
    <w:rsid w:val="004851EB"/>
    <w:rsid w:val="004857E4"/>
    <w:rsid w:val="004857EB"/>
    <w:rsid w:val="00485856"/>
    <w:rsid w:val="00485A0A"/>
    <w:rsid w:val="00485FC9"/>
    <w:rsid w:val="0048607F"/>
    <w:rsid w:val="0048645C"/>
    <w:rsid w:val="004867FC"/>
    <w:rsid w:val="004869C0"/>
    <w:rsid w:val="00486B78"/>
    <w:rsid w:val="00486D7E"/>
    <w:rsid w:val="004871F0"/>
    <w:rsid w:val="0048761A"/>
    <w:rsid w:val="004876BF"/>
    <w:rsid w:val="004878B3"/>
    <w:rsid w:val="004879E0"/>
    <w:rsid w:val="00487D94"/>
    <w:rsid w:val="00487E34"/>
    <w:rsid w:val="004900C0"/>
    <w:rsid w:val="00490119"/>
    <w:rsid w:val="0049057E"/>
    <w:rsid w:val="00490801"/>
    <w:rsid w:val="004909E8"/>
    <w:rsid w:val="00490ABE"/>
    <w:rsid w:val="00490B53"/>
    <w:rsid w:val="00490D18"/>
    <w:rsid w:val="00490F5B"/>
    <w:rsid w:val="004911AD"/>
    <w:rsid w:val="0049128B"/>
    <w:rsid w:val="00491470"/>
    <w:rsid w:val="0049167E"/>
    <w:rsid w:val="004917F3"/>
    <w:rsid w:val="00491D18"/>
    <w:rsid w:val="00491D33"/>
    <w:rsid w:val="00491E2A"/>
    <w:rsid w:val="004922D8"/>
    <w:rsid w:val="0049238D"/>
    <w:rsid w:val="004924A9"/>
    <w:rsid w:val="00492958"/>
    <w:rsid w:val="00492D73"/>
    <w:rsid w:val="004930F8"/>
    <w:rsid w:val="00493217"/>
    <w:rsid w:val="00493407"/>
    <w:rsid w:val="004935A4"/>
    <w:rsid w:val="00493798"/>
    <w:rsid w:val="004938BB"/>
    <w:rsid w:val="00493987"/>
    <w:rsid w:val="00493FDC"/>
    <w:rsid w:val="00494247"/>
    <w:rsid w:val="004944A5"/>
    <w:rsid w:val="00494601"/>
    <w:rsid w:val="0049471A"/>
    <w:rsid w:val="004948BC"/>
    <w:rsid w:val="0049491D"/>
    <w:rsid w:val="00494BD5"/>
    <w:rsid w:val="00494C83"/>
    <w:rsid w:val="00494FC2"/>
    <w:rsid w:val="004952A1"/>
    <w:rsid w:val="00495453"/>
    <w:rsid w:val="0049561F"/>
    <w:rsid w:val="004956AA"/>
    <w:rsid w:val="00495753"/>
    <w:rsid w:val="00495AA2"/>
    <w:rsid w:val="00495C82"/>
    <w:rsid w:val="00495C84"/>
    <w:rsid w:val="00495DF5"/>
    <w:rsid w:val="00495E6D"/>
    <w:rsid w:val="004961BF"/>
    <w:rsid w:val="004964E5"/>
    <w:rsid w:val="00496682"/>
    <w:rsid w:val="00496A1E"/>
    <w:rsid w:val="00496A5F"/>
    <w:rsid w:val="00496BA0"/>
    <w:rsid w:val="00496DB8"/>
    <w:rsid w:val="00496EEF"/>
    <w:rsid w:val="00497041"/>
    <w:rsid w:val="00497132"/>
    <w:rsid w:val="004972CC"/>
    <w:rsid w:val="00497371"/>
    <w:rsid w:val="00497511"/>
    <w:rsid w:val="00497671"/>
    <w:rsid w:val="004978EC"/>
    <w:rsid w:val="00497907"/>
    <w:rsid w:val="0049792B"/>
    <w:rsid w:val="004979A4"/>
    <w:rsid w:val="00497D5B"/>
    <w:rsid w:val="00497E51"/>
    <w:rsid w:val="00497F3F"/>
    <w:rsid w:val="004A0798"/>
    <w:rsid w:val="004A09EB"/>
    <w:rsid w:val="004A0BBD"/>
    <w:rsid w:val="004A0C9D"/>
    <w:rsid w:val="004A0DCC"/>
    <w:rsid w:val="004A0EC0"/>
    <w:rsid w:val="004A0FF7"/>
    <w:rsid w:val="004A1146"/>
    <w:rsid w:val="004A11D5"/>
    <w:rsid w:val="004A1274"/>
    <w:rsid w:val="004A12ED"/>
    <w:rsid w:val="004A191B"/>
    <w:rsid w:val="004A1950"/>
    <w:rsid w:val="004A1BBC"/>
    <w:rsid w:val="004A1C0A"/>
    <w:rsid w:val="004A2154"/>
    <w:rsid w:val="004A224F"/>
    <w:rsid w:val="004A2B1E"/>
    <w:rsid w:val="004A2B48"/>
    <w:rsid w:val="004A2DAA"/>
    <w:rsid w:val="004A304D"/>
    <w:rsid w:val="004A3173"/>
    <w:rsid w:val="004A319D"/>
    <w:rsid w:val="004A361C"/>
    <w:rsid w:val="004A3796"/>
    <w:rsid w:val="004A37C2"/>
    <w:rsid w:val="004A3A8C"/>
    <w:rsid w:val="004A3FB3"/>
    <w:rsid w:val="004A4190"/>
    <w:rsid w:val="004A4497"/>
    <w:rsid w:val="004A4B88"/>
    <w:rsid w:val="004A4E31"/>
    <w:rsid w:val="004A597D"/>
    <w:rsid w:val="004A61A2"/>
    <w:rsid w:val="004A64A8"/>
    <w:rsid w:val="004A65B7"/>
    <w:rsid w:val="004A6725"/>
    <w:rsid w:val="004A69FD"/>
    <w:rsid w:val="004A6B1E"/>
    <w:rsid w:val="004A6CEF"/>
    <w:rsid w:val="004A6DD0"/>
    <w:rsid w:val="004A6FCC"/>
    <w:rsid w:val="004A7772"/>
    <w:rsid w:val="004A77B7"/>
    <w:rsid w:val="004A78E0"/>
    <w:rsid w:val="004A795C"/>
    <w:rsid w:val="004A7DBE"/>
    <w:rsid w:val="004B0005"/>
    <w:rsid w:val="004B0332"/>
    <w:rsid w:val="004B06D6"/>
    <w:rsid w:val="004B090C"/>
    <w:rsid w:val="004B09C1"/>
    <w:rsid w:val="004B0A21"/>
    <w:rsid w:val="004B0A65"/>
    <w:rsid w:val="004B0C12"/>
    <w:rsid w:val="004B0F7C"/>
    <w:rsid w:val="004B115C"/>
    <w:rsid w:val="004B1300"/>
    <w:rsid w:val="004B1505"/>
    <w:rsid w:val="004B1C59"/>
    <w:rsid w:val="004B1D06"/>
    <w:rsid w:val="004B1D72"/>
    <w:rsid w:val="004B1D8D"/>
    <w:rsid w:val="004B1D9E"/>
    <w:rsid w:val="004B21AE"/>
    <w:rsid w:val="004B258C"/>
    <w:rsid w:val="004B2893"/>
    <w:rsid w:val="004B292A"/>
    <w:rsid w:val="004B299A"/>
    <w:rsid w:val="004B2F1B"/>
    <w:rsid w:val="004B33DE"/>
    <w:rsid w:val="004B34F9"/>
    <w:rsid w:val="004B3572"/>
    <w:rsid w:val="004B3579"/>
    <w:rsid w:val="004B383A"/>
    <w:rsid w:val="004B3996"/>
    <w:rsid w:val="004B3B8D"/>
    <w:rsid w:val="004B3D47"/>
    <w:rsid w:val="004B407B"/>
    <w:rsid w:val="004B44B6"/>
    <w:rsid w:val="004B48EC"/>
    <w:rsid w:val="004B4A6A"/>
    <w:rsid w:val="004B4C10"/>
    <w:rsid w:val="004B4DA7"/>
    <w:rsid w:val="004B4E91"/>
    <w:rsid w:val="004B50D5"/>
    <w:rsid w:val="004B5176"/>
    <w:rsid w:val="004B59D0"/>
    <w:rsid w:val="004B5B4E"/>
    <w:rsid w:val="004B5B55"/>
    <w:rsid w:val="004B5CB5"/>
    <w:rsid w:val="004B5F33"/>
    <w:rsid w:val="004B6650"/>
    <w:rsid w:val="004B675F"/>
    <w:rsid w:val="004B676B"/>
    <w:rsid w:val="004B682E"/>
    <w:rsid w:val="004B6874"/>
    <w:rsid w:val="004B6F3B"/>
    <w:rsid w:val="004B72FF"/>
    <w:rsid w:val="004B7475"/>
    <w:rsid w:val="004B7479"/>
    <w:rsid w:val="004B7731"/>
    <w:rsid w:val="004B7E50"/>
    <w:rsid w:val="004B7F94"/>
    <w:rsid w:val="004C0297"/>
    <w:rsid w:val="004C037F"/>
    <w:rsid w:val="004C0399"/>
    <w:rsid w:val="004C03AE"/>
    <w:rsid w:val="004C0423"/>
    <w:rsid w:val="004C0792"/>
    <w:rsid w:val="004C0F07"/>
    <w:rsid w:val="004C1066"/>
    <w:rsid w:val="004C134B"/>
    <w:rsid w:val="004C1562"/>
    <w:rsid w:val="004C174F"/>
    <w:rsid w:val="004C1871"/>
    <w:rsid w:val="004C1911"/>
    <w:rsid w:val="004C196C"/>
    <w:rsid w:val="004C20AB"/>
    <w:rsid w:val="004C20D1"/>
    <w:rsid w:val="004C2155"/>
    <w:rsid w:val="004C259C"/>
    <w:rsid w:val="004C27A6"/>
    <w:rsid w:val="004C296F"/>
    <w:rsid w:val="004C2BCC"/>
    <w:rsid w:val="004C2C6D"/>
    <w:rsid w:val="004C2D67"/>
    <w:rsid w:val="004C3198"/>
    <w:rsid w:val="004C3365"/>
    <w:rsid w:val="004C339C"/>
    <w:rsid w:val="004C3A71"/>
    <w:rsid w:val="004C3C40"/>
    <w:rsid w:val="004C3F8C"/>
    <w:rsid w:val="004C42A7"/>
    <w:rsid w:val="004C4844"/>
    <w:rsid w:val="004C4856"/>
    <w:rsid w:val="004C487F"/>
    <w:rsid w:val="004C4B6F"/>
    <w:rsid w:val="004C4E37"/>
    <w:rsid w:val="004C4E8C"/>
    <w:rsid w:val="004C5160"/>
    <w:rsid w:val="004C5551"/>
    <w:rsid w:val="004C5635"/>
    <w:rsid w:val="004C5823"/>
    <w:rsid w:val="004C5A06"/>
    <w:rsid w:val="004C5D07"/>
    <w:rsid w:val="004C6352"/>
    <w:rsid w:val="004C6354"/>
    <w:rsid w:val="004C6398"/>
    <w:rsid w:val="004C643A"/>
    <w:rsid w:val="004C6498"/>
    <w:rsid w:val="004C6736"/>
    <w:rsid w:val="004C6BB9"/>
    <w:rsid w:val="004C7089"/>
    <w:rsid w:val="004C7245"/>
    <w:rsid w:val="004C737B"/>
    <w:rsid w:val="004C73E7"/>
    <w:rsid w:val="004C74A0"/>
    <w:rsid w:val="004C7A8A"/>
    <w:rsid w:val="004C7A98"/>
    <w:rsid w:val="004C7AB7"/>
    <w:rsid w:val="004C7C77"/>
    <w:rsid w:val="004D051E"/>
    <w:rsid w:val="004D0520"/>
    <w:rsid w:val="004D0A47"/>
    <w:rsid w:val="004D0B63"/>
    <w:rsid w:val="004D0BD6"/>
    <w:rsid w:val="004D0BDF"/>
    <w:rsid w:val="004D0F26"/>
    <w:rsid w:val="004D0FD8"/>
    <w:rsid w:val="004D1585"/>
    <w:rsid w:val="004D168E"/>
    <w:rsid w:val="004D1996"/>
    <w:rsid w:val="004D1D6F"/>
    <w:rsid w:val="004D2006"/>
    <w:rsid w:val="004D2209"/>
    <w:rsid w:val="004D223A"/>
    <w:rsid w:val="004D2649"/>
    <w:rsid w:val="004D2B3A"/>
    <w:rsid w:val="004D2BFD"/>
    <w:rsid w:val="004D2E48"/>
    <w:rsid w:val="004D2E9F"/>
    <w:rsid w:val="004D2EBE"/>
    <w:rsid w:val="004D303F"/>
    <w:rsid w:val="004D30DD"/>
    <w:rsid w:val="004D31C2"/>
    <w:rsid w:val="004D3400"/>
    <w:rsid w:val="004D3497"/>
    <w:rsid w:val="004D34EC"/>
    <w:rsid w:val="004D35CA"/>
    <w:rsid w:val="004D36A6"/>
    <w:rsid w:val="004D36AC"/>
    <w:rsid w:val="004D3745"/>
    <w:rsid w:val="004D37AD"/>
    <w:rsid w:val="004D37AE"/>
    <w:rsid w:val="004D385C"/>
    <w:rsid w:val="004D38A1"/>
    <w:rsid w:val="004D399E"/>
    <w:rsid w:val="004D3BCA"/>
    <w:rsid w:val="004D3BD3"/>
    <w:rsid w:val="004D3EA4"/>
    <w:rsid w:val="004D3EF3"/>
    <w:rsid w:val="004D40AE"/>
    <w:rsid w:val="004D41E2"/>
    <w:rsid w:val="004D46FE"/>
    <w:rsid w:val="004D4DF8"/>
    <w:rsid w:val="004D505A"/>
    <w:rsid w:val="004D59A1"/>
    <w:rsid w:val="004D5B78"/>
    <w:rsid w:val="004D62C3"/>
    <w:rsid w:val="004D6808"/>
    <w:rsid w:val="004D68F6"/>
    <w:rsid w:val="004D6E8E"/>
    <w:rsid w:val="004D6F39"/>
    <w:rsid w:val="004D70C6"/>
    <w:rsid w:val="004D70EF"/>
    <w:rsid w:val="004D71D5"/>
    <w:rsid w:val="004D72C3"/>
    <w:rsid w:val="004D73B0"/>
    <w:rsid w:val="004D77D6"/>
    <w:rsid w:val="004D7ED8"/>
    <w:rsid w:val="004E0133"/>
    <w:rsid w:val="004E029D"/>
    <w:rsid w:val="004E0455"/>
    <w:rsid w:val="004E07C3"/>
    <w:rsid w:val="004E0839"/>
    <w:rsid w:val="004E0C5E"/>
    <w:rsid w:val="004E0CE2"/>
    <w:rsid w:val="004E0E87"/>
    <w:rsid w:val="004E0EFA"/>
    <w:rsid w:val="004E113B"/>
    <w:rsid w:val="004E120A"/>
    <w:rsid w:val="004E155B"/>
    <w:rsid w:val="004E15C4"/>
    <w:rsid w:val="004E1649"/>
    <w:rsid w:val="004E1806"/>
    <w:rsid w:val="004E18DA"/>
    <w:rsid w:val="004E1C93"/>
    <w:rsid w:val="004E1D02"/>
    <w:rsid w:val="004E1F3C"/>
    <w:rsid w:val="004E20B2"/>
    <w:rsid w:val="004E22A3"/>
    <w:rsid w:val="004E24DA"/>
    <w:rsid w:val="004E26DF"/>
    <w:rsid w:val="004E292D"/>
    <w:rsid w:val="004E2B8A"/>
    <w:rsid w:val="004E2BDF"/>
    <w:rsid w:val="004E3A4F"/>
    <w:rsid w:val="004E3CA0"/>
    <w:rsid w:val="004E3D1E"/>
    <w:rsid w:val="004E3E0B"/>
    <w:rsid w:val="004E416C"/>
    <w:rsid w:val="004E43FB"/>
    <w:rsid w:val="004E444A"/>
    <w:rsid w:val="004E45AC"/>
    <w:rsid w:val="004E469E"/>
    <w:rsid w:val="004E4CDB"/>
    <w:rsid w:val="004E5214"/>
    <w:rsid w:val="004E54D6"/>
    <w:rsid w:val="004E55DA"/>
    <w:rsid w:val="004E5874"/>
    <w:rsid w:val="004E58FB"/>
    <w:rsid w:val="004E5E5F"/>
    <w:rsid w:val="004E5E87"/>
    <w:rsid w:val="004E5ED3"/>
    <w:rsid w:val="004E5FFA"/>
    <w:rsid w:val="004E6209"/>
    <w:rsid w:val="004E6423"/>
    <w:rsid w:val="004E6904"/>
    <w:rsid w:val="004E6DE6"/>
    <w:rsid w:val="004E6EB8"/>
    <w:rsid w:val="004E7485"/>
    <w:rsid w:val="004E76B0"/>
    <w:rsid w:val="004E7748"/>
    <w:rsid w:val="004E775C"/>
    <w:rsid w:val="004E776F"/>
    <w:rsid w:val="004E79C6"/>
    <w:rsid w:val="004E7B51"/>
    <w:rsid w:val="004E7D9C"/>
    <w:rsid w:val="004F0035"/>
    <w:rsid w:val="004F0148"/>
    <w:rsid w:val="004F024F"/>
    <w:rsid w:val="004F07E3"/>
    <w:rsid w:val="004F09BC"/>
    <w:rsid w:val="004F0B7A"/>
    <w:rsid w:val="004F0C94"/>
    <w:rsid w:val="004F1004"/>
    <w:rsid w:val="004F117B"/>
    <w:rsid w:val="004F1AD4"/>
    <w:rsid w:val="004F2145"/>
    <w:rsid w:val="004F2152"/>
    <w:rsid w:val="004F22C1"/>
    <w:rsid w:val="004F2378"/>
    <w:rsid w:val="004F24DC"/>
    <w:rsid w:val="004F2767"/>
    <w:rsid w:val="004F2988"/>
    <w:rsid w:val="004F2BAC"/>
    <w:rsid w:val="004F2BDC"/>
    <w:rsid w:val="004F2D79"/>
    <w:rsid w:val="004F2DA7"/>
    <w:rsid w:val="004F2E62"/>
    <w:rsid w:val="004F2ED1"/>
    <w:rsid w:val="004F2FEE"/>
    <w:rsid w:val="004F3629"/>
    <w:rsid w:val="004F3703"/>
    <w:rsid w:val="004F3858"/>
    <w:rsid w:val="004F39A5"/>
    <w:rsid w:val="004F3A6F"/>
    <w:rsid w:val="004F3B40"/>
    <w:rsid w:val="004F3F83"/>
    <w:rsid w:val="004F3FB8"/>
    <w:rsid w:val="004F40E3"/>
    <w:rsid w:val="004F41B9"/>
    <w:rsid w:val="004F4432"/>
    <w:rsid w:val="004F4587"/>
    <w:rsid w:val="004F4749"/>
    <w:rsid w:val="004F4812"/>
    <w:rsid w:val="004F510B"/>
    <w:rsid w:val="004F513D"/>
    <w:rsid w:val="004F57EF"/>
    <w:rsid w:val="004F58C3"/>
    <w:rsid w:val="004F5A1B"/>
    <w:rsid w:val="004F5BA8"/>
    <w:rsid w:val="004F5C77"/>
    <w:rsid w:val="004F5D16"/>
    <w:rsid w:val="004F6285"/>
    <w:rsid w:val="004F6441"/>
    <w:rsid w:val="004F6484"/>
    <w:rsid w:val="004F64E0"/>
    <w:rsid w:val="004F64F8"/>
    <w:rsid w:val="004F67B2"/>
    <w:rsid w:val="004F6809"/>
    <w:rsid w:val="004F6A07"/>
    <w:rsid w:val="004F6C92"/>
    <w:rsid w:val="004F7036"/>
    <w:rsid w:val="004F7458"/>
    <w:rsid w:val="004F777D"/>
    <w:rsid w:val="004F7B11"/>
    <w:rsid w:val="004F7E05"/>
    <w:rsid w:val="0050056C"/>
    <w:rsid w:val="005005E1"/>
    <w:rsid w:val="0050095D"/>
    <w:rsid w:val="00500A09"/>
    <w:rsid w:val="00500C57"/>
    <w:rsid w:val="00501326"/>
    <w:rsid w:val="0050192D"/>
    <w:rsid w:val="00501BA8"/>
    <w:rsid w:val="0050225F"/>
    <w:rsid w:val="00502498"/>
    <w:rsid w:val="00502584"/>
    <w:rsid w:val="0050265E"/>
    <w:rsid w:val="005028F7"/>
    <w:rsid w:val="00502F4A"/>
    <w:rsid w:val="00503610"/>
    <w:rsid w:val="005036A8"/>
    <w:rsid w:val="005036AD"/>
    <w:rsid w:val="0050387B"/>
    <w:rsid w:val="00503995"/>
    <w:rsid w:val="00503AE8"/>
    <w:rsid w:val="00504025"/>
    <w:rsid w:val="0050430D"/>
    <w:rsid w:val="00504499"/>
    <w:rsid w:val="00504550"/>
    <w:rsid w:val="00504592"/>
    <w:rsid w:val="00504AFD"/>
    <w:rsid w:val="00504DA5"/>
    <w:rsid w:val="00504FE9"/>
    <w:rsid w:val="005052D1"/>
    <w:rsid w:val="00505409"/>
    <w:rsid w:val="0050548A"/>
    <w:rsid w:val="00505575"/>
    <w:rsid w:val="005058C2"/>
    <w:rsid w:val="00505C0F"/>
    <w:rsid w:val="00505C58"/>
    <w:rsid w:val="00505EDC"/>
    <w:rsid w:val="005060FD"/>
    <w:rsid w:val="00506770"/>
    <w:rsid w:val="005067B6"/>
    <w:rsid w:val="005067F0"/>
    <w:rsid w:val="00506969"/>
    <w:rsid w:val="00506B59"/>
    <w:rsid w:val="00506B6D"/>
    <w:rsid w:val="00506EFA"/>
    <w:rsid w:val="00506F17"/>
    <w:rsid w:val="00506F2E"/>
    <w:rsid w:val="00506F65"/>
    <w:rsid w:val="0050712C"/>
    <w:rsid w:val="0050718B"/>
    <w:rsid w:val="00507546"/>
    <w:rsid w:val="005075BC"/>
    <w:rsid w:val="0050772F"/>
    <w:rsid w:val="005077D1"/>
    <w:rsid w:val="00510114"/>
    <w:rsid w:val="00510332"/>
    <w:rsid w:val="005105FB"/>
    <w:rsid w:val="00510655"/>
    <w:rsid w:val="00510832"/>
    <w:rsid w:val="00510A68"/>
    <w:rsid w:val="00510B83"/>
    <w:rsid w:val="00510E01"/>
    <w:rsid w:val="005112B8"/>
    <w:rsid w:val="00511329"/>
    <w:rsid w:val="005117FD"/>
    <w:rsid w:val="0051181C"/>
    <w:rsid w:val="00511950"/>
    <w:rsid w:val="00511B32"/>
    <w:rsid w:val="00511D81"/>
    <w:rsid w:val="0051221B"/>
    <w:rsid w:val="0051256D"/>
    <w:rsid w:val="00512734"/>
    <w:rsid w:val="0051273E"/>
    <w:rsid w:val="00512767"/>
    <w:rsid w:val="00512844"/>
    <w:rsid w:val="00512C26"/>
    <w:rsid w:val="00512E83"/>
    <w:rsid w:val="005132B3"/>
    <w:rsid w:val="00513407"/>
    <w:rsid w:val="005139DF"/>
    <w:rsid w:val="00513E4C"/>
    <w:rsid w:val="00513F11"/>
    <w:rsid w:val="0051419C"/>
    <w:rsid w:val="005141D5"/>
    <w:rsid w:val="00514654"/>
    <w:rsid w:val="00514C5C"/>
    <w:rsid w:val="005153DC"/>
    <w:rsid w:val="0051548A"/>
    <w:rsid w:val="005154F7"/>
    <w:rsid w:val="00515DB8"/>
    <w:rsid w:val="00515E6B"/>
    <w:rsid w:val="005162BD"/>
    <w:rsid w:val="0051648C"/>
    <w:rsid w:val="005164D0"/>
    <w:rsid w:val="00516556"/>
    <w:rsid w:val="00516ACD"/>
    <w:rsid w:val="00516E0C"/>
    <w:rsid w:val="00517050"/>
    <w:rsid w:val="0051706F"/>
    <w:rsid w:val="00517477"/>
    <w:rsid w:val="00517BB3"/>
    <w:rsid w:val="00517CC9"/>
    <w:rsid w:val="00517D14"/>
    <w:rsid w:val="00517F7F"/>
    <w:rsid w:val="00520069"/>
    <w:rsid w:val="00520251"/>
    <w:rsid w:val="005203A1"/>
    <w:rsid w:val="005205C5"/>
    <w:rsid w:val="0052060E"/>
    <w:rsid w:val="005206DC"/>
    <w:rsid w:val="00520B1D"/>
    <w:rsid w:val="00520D6B"/>
    <w:rsid w:val="00520D99"/>
    <w:rsid w:val="00520DE1"/>
    <w:rsid w:val="00520F59"/>
    <w:rsid w:val="0052115D"/>
    <w:rsid w:val="00521858"/>
    <w:rsid w:val="00521BDA"/>
    <w:rsid w:val="00521C85"/>
    <w:rsid w:val="00521C86"/>
    <w:rsid w:val="005220E8"/>
    <w:rsid w:val="0052236D"/>
    <w:rsid w:val="00522D10"/>
    <w:rsid w:val="00522F5F"/>
    <w:rsid w:val="0052314F"/>
    <w:rsid w:val="00523237"/>
    <w:rsid w:val="005232AF"/>
    <w:rsid w:val="005232E9"/>
    <w:rsid w:val="0052335F"/>
    <w:rsid w:val="005233DC"/>
    <w:rsid w:val="00523495"/>
    <w:rsid w:val="00523818"/>
    <w:rsid w:val="00523932"/>
    <w:rsid w:val="0052393B"/>
    <w:rsid w:val="00523A06"/>
    <w:rsid w:val="00523AA0"/>
    <w:rsid w:val="00523B18"/>
    <w:rsid w:val="00523D00"/>
    <w:rsid w:val="00523EE1"/>
    <w:rsid w:val="00523F5C"/>
    <w:rsid w:val="00523F95"/>
    <w:rsid w:val="00524184"/>
    <w:rsid w:val="0052422B"/>
    <w:rsid w:val="0052431F"/>
    <w:rsid w:val="00524480"/>
    <w:rsid w:val="0052492F"/>
    <w:rsid w:val="00524B70"/>
    <w:rsid w:val="00524BB0"/>
    <w:rsid w:val="00524D35"/>
    <w:rsid w:val="00524D82"/>
    <w:rsid w:val="00524DFA"/>
    <w:rsid w:val="00524E34"/>
    <w:rsid w:val="00524EA0"/>
    <w:rsid w:val="00525732"/>
    <w:rsid w:val="005258AD"/>
    <w:rsid w:val="00525B60"/>
    <w:rsid w:val="00525C7D"/>
    <w:rsid w:val="00525F95"/>
    <w:rsid w:val="00525FD9"/>
    <w:rsid w:val="0052621A"/>
    <w:rsid w:val="0052649B"/>
    <w:rsid w:val="005268E9"/>
    <w:rsid w:val="00526A4B"/>
    <w:rsid w:val="00526E4B"/>
    <w:rsid w:val="00526E84"/>
    <w:rsid w:val="00527169"/>
    <w:rsid w:val="0052731A"/>
    <w:rsid w:val="00527466"/>
    <w:rsid w:val="00527481"/>
    <w:rsid w:val="005276D3"/>
    <w:rsid w:val="00527F41"/>
    <w:rsid w:val="005303BA"/>
    <w:rsid w:val="00530430"/>
    <w:rsid w:val="005307E4"/>
    <w:rsid w:val="00530C83"/>
    <w:rsid w:val="00530F1E"/>
    <w:rsid w:val="00530FF5"/>
    <w:rsid w:val="00531010"/>
    <w:rsid w:val="005313CA"/>
    <w:rsid w:val="0053167C"/>
    <w:rsid w:val="00531744"/>
    <w:rsid w:val="00531809"/>
    <w:rsid w:val="0053189F"/>
    <w:rsid w:val="005318FA"/>
    <w:rsid w:val="005319F8"/>
    <w:rsid w:val="00531C7A"/>
    <w:rsid w:val="00531D7F"/>
    <w:rsid w:val="00532199"/>
    <w:rsid w:val="0053240A"/>
    <w:rsid w:val="00532517"/>
    <w:rsid w:val="005326BD"/>
    <w:rsid w:val="005327A5"/>
    <w:rsid w:val="00532AF5"/>
    <w:rsid w:val="00532D8E"/>
    <w:rsid w:val="00533049"/>
    <w:rsid w:val="005330C8"/>
    <w:rsid w:val="005330E2"/>
    <w:rsid w:val="00533292"/>
    <w:rsid w:val="005332F1"/>
    <w:rsid w:val="0053360D"/>
    <w:rsid w:val="0053369F"/>
    <w:rsid w:val="00533C79"/>
    <w:rsid w:val="00533DFE"/>
    <w:rsid w:val="00533EB0"/>
    <w:rsid w:val="00534009"/>
    <w:rsid w:val="005340AA"/>
    <w:rsid w:val="00534637"/>
    <w:rsid w:val="00534727"/>
    <w:rsid w:val="005347AE"/>
    <w:rsid w:val="005347D8"/>
    <w:rsid w:val="00534939"/>
    <w:rsid w:val="00534987"/>
    <w:rsid w:val="00534D82"/>
    <w:rsid w:val="00535222"/>
    <w:rsid w:val="00535321"/>
    <w:rsid w:val="00535342"/>
    <w:rsid w:val="00535447"/>
    <w:rsid w:val="0053557E"/>
    <w:rsid w:val="00535A33"/>
    <w:rsid w:val="00535A38"/>
    <w:rsid w:val="00535A8B"/>
    <w:rsid w:val="00535F78"/>
    <w:rsid w:val="0053638A"/>
    <w:rsid w:val="005366F4"/>
    <w:rsid w:val="0053670C"/>
    <w:rsid w:val="00536825"/>
    <w:rsid w:val="00536D65"/>
    <w:rsid w:val="00536E6E"/>
    <w:rsid w:val="00536F7A"/>
    <w:rsid w:val="00536FC7"/>
    <w:rsid w:val="00537101"/>
    <w:rsid w:val="005371E9"/>
    <w:rsid w:val="00537267"/>
    <w:rsid w:val="005375A6"/>
    <w:rsid w:val="00537684"/>
    <w:rsid w:val="0053770E"/>
    <w:rsid w:val="0053772F"/>
    <w:rsid w:val="0053778D"/>
    <w:rsid w:val="00537CE8"/>
    <w:rsid w:val="0054024E"/>
    <w:rsid w:val="005404EB"/>
    <w:rsid w:val="0054061B"/>
    <w:rsid w:val="00540671"/>
    <w:rsid w:val="0054077B"/>
    <w:rsid w:val="00540AD4"/>
    <w:rsid w:val="00541191"/>
    <w:rsid w:val="005412F9"/>
    <w:rsid w:val="005414B4"/>
    <w:rsid w:val="0054177B"/>
    <w:rsid w:val="0054179A"/>
    <w:rsid w:val="00541B76"/>
    <w:rsid w:val="00541C6E"/>
    <w:rsid w:val="005421B7"/>
    <w:rsid w:val="00542323"/>
    <w:rsid w:val="0054256F"/>
    <w:rsid w:val="0054261C"/>
    <w:rsid w:val="00542747"/>
    <w:rsid w:val="0054297E"/>
    <w:rsid w:val="00542A7F"/>
    <w:rsid w:val="00542CAD"/>
    <w:rsid w:val="0054310C"/>
    <w:rsid w:val="0054319F"/>
    <w:rsid w:val="005433FE"/>
    <w:rsid w:val="0054351D"/>
    <w:rsid w:val="00543684"/>
    <w:rsid w:val="005436E6"/>
    <w:rsid w:val="00543881"/>
    <w:rsid w:val="0054395D"/>
    <w:rsid w:val="00543BA1"/>
    <w:rsid w:val="00543CC3"/>
    <w:rsid w:val="00543FFF"/>
    <w:rsid w:val="0054426D"/>
    <w:rsid w:val="0054435C"/>
    <w:rsid w:val="005446D8"/>
    <w:rsid w:val="005448B2"/>
    <w:rsid w:val="00544B8E"/>
    <w:rsid w:val="00544CF6"/>
    <w:rsid w:val="00545099"/>
    <w:rsid w:val="00545299"/>
    <w:rsid w:val="0054532D"/>
    <w:rsid w:val="00545358"/>
    <w:rsid w:val="00545907"/>
    <w:rsid w:val="00545D54"/>
    <w:rsid w:val="005460FF"/>
    <w:rsid w:val="005463FC"/>
    <w:rsid w:val="005464B2"/>
    <w:rsid w:val="00546A4A"/>
    <w:rsid w:val="00546BE8"/>
    <w:rsid w:val="00547001"/>
    <w:rsid w:val="005472E1"/>
    <w:rsid w:val="005472F8"/>
    <w:rsid w:val="00547956"/>
    <w:rsid w:val="00547CF5"/>
    <w:rsid w:val="00547D2D"/>
    <w:rsid w:val="00550014"/>
    <w:rsid w:val="005500ED"/>
    <w:rsid w:val="0055048B"/>
    <w:rsid w:val="005508C6"/>
    <w:rsid w:val="00550BD7"/>
    <w:rsid w:val="00550CED"/>
    <w:rsid w:val="005516DF"/>
    <w:rsid w:val="00551C29"/>
    <w:rsid w:val="00551F03"/>
    <w:rsid w:val="00551FB8"/>
    <w:rsid w:val="00552187"/>
    <w:rsid w:val="00552236"/>
    <w:rsid w:val="0055224D"/>
    <w:rsid w:val="00552590"/>
    <w:rsid w:val="00552931"/>
    <w:rsid w:val="00552DF4"/>
    <w:rsid w:val="00552E63"/>
    <w:rsid w:val="00552E77"/>
    <w:rsid w:val="00552F78"/>
    <w:rsid w:val="00553054"/>
    <w:rsid w:val="00553207"/>
    <w:rsid w:val="005534BC"/>
    <w:rsid w:val="00553806"/>
    <w:rsid w:val="0055396E"/>
    <w:rsid w:val="0055419D"/>
    <w:rsid w:val="00554421"/>
    <w:rsid w:val="00554463"/>
    <w:rsid w:val="00554B96"/>
    <w:rsid w:val="0055551A"/>
    <w:rsid w:val="005557E2"/>
    <w:rsid w:val="005559F7"/>
    <w:rsid w:val="00555AA3"/>
    <w:rsid w:val="00555B16"/>
    <w:rsid w:val="00555B5B"/>
    <w:rsid w:val="00555C5B"/>
    <w:rsid w:val="00555CEF"/>
    <w:rsid w:val="005563BC"/>
    <w:rsid w:val="005564EA"/>
    <w:rsid w:val="0055656F"/>
    <w:rsid w:val="005565B3"/>
    <w:rsid w:val="005565BB"/>
    <w:rsid w:val="00556764"/>
    <w:rsid w:val="00557729"/>
    <w:rsid w:val="005577FF"/>
    <w:rsid w:val="00557AAD"/>
    <w:rsid w:val="00557EAE"/>
    <w:rsid w:val="00560103"/>
    <w:rsid w:val="00560357"/>
    <w:rsid w:val="0056047F"/>
    <w:rsid w:val="005607E0"/>
    <w:rsid w:val="00560A74"/>
    <w:rsid w:val="00560B4E"/>
    <w:rsid w:val="00560C45"/>
    <w:rsid w:val="00560CBE"/>
    <w:rsid w:val="00560DD8"/>
    <w:rsid w:val="0056130B"/>
    <w:rsid w:val="0056144F"/>
    <w:rsid w:val="0056164B"/>
    <w:rsid w:val="00561CAF"/>
    <w:rsid w:val="0056206C"/>
    <w:rsid w:val="00562121"/>
    <w:rsid w:val="005621BD"/>
    <w:rsid w:val="005622BD"/>
    <w:rsid w:val="00562441"/>
    <w:rsid w:val="005625E8"/>
    <w:rsid w:val="005628C1"/>
    <w:rsid w:val="00562D3C"/>
    <w:rsid w:val="005635B7"/>
    <w:rsid w:val="005639D5"/>
    <w:rsid w:val="00563A46"/>
    <w:rsid w:val="00563A6B"/>
    <w:rsid w:val="00563CB1"/>
    <w:rsid w:val="00563D99"/>
    <w:rsid w:val="00563DEB"/>
    <w:rsid w:val="005641CB"/>
    <w:rsid w:val="00564530"/>
    <w:rsid w:val="0056547D"/>
    <w:rsid w:val="005654E7"/>
    <w:rsid w:val="00565627"/>
    <w:rsid w:val="00565AE8"/>
    <w:rsid w:val="00565C16"/>
    <w:rsid w:val="00565C80"/>
    <w:rsid w:val="00565F80"/>
    <w:rsid w:val="00565F90"/>
    <w:rsid w:val="0056603E"/>
    <w:rsid w:val="00566234"/>
    <w:rsid w:val="005664DF"/>
    <w:rsid w:val="00566723"/>
    <w:rsid w:val="005669B9"/>
    <w:rsid w:val="00566A6B"/>
    <w:rsid w:val="00566C24"/>
    <w:rsid w:val="00566E52"/>
    <w:rsid w:val="0056701E"/>
    <w:rsid w:val="005670F3"/>
    <w:rsid w:val="005672D1"/>
    <w:rsid w:val="005677E2"/>
    <w:rsid w:val="00567E29"/>
    <w:rsid w:val="005701A9"/>
    <w:rsid w:val="0057023A"/>
    <w:rsid w:val="0057038B"/>
    <w:rsid w:val="005705D2"/>
    <w:rsid w:val="00570A4E"/>
    <w:rsid w:val="00570DFC"/>
    <w:rsid w:val="005710FC"/>
    <w:rsid w:val="00571234"/>
    <w:rsid w:val="0057131C"/>
    <w:rsid w:val="005714B2"/>
    <w:rsid w:val="00571524"/>
    <w:rsid w:val="00571603"/>
    <w:rsid w:val="00571A39"/>
    <w:rsid w:val="00571B94"/>
    <w:rsid w:val="00571D37"/>
    <w:rsid w:val="0057212A"/>
    <w:rsid w:val="00572276"/>
    <w:rsid w:val="0057236A"/>
    <w:rsid w:val="0057239F"/>
    <w:rsid w:val="00572499"/>
    <w:rsid w:val="0057259C"/>
    <w:rsid w:val="005726E0"/>
    <w:rsid w:val="00572705"/>
    <w:rsid w:val="00572897"/>
    <w:rsid w:val="005728F7"/>
    <w:rsid w:val="00572A58"/>
    <w:rsid w:val="00572FAC"/>
    <w:rsid w:val="005732D7"/>
    <w:rsid w:val="00573326"/>
    <w:rsid w:val="00573370"/>
    <w:rsid w:val="005735FD"/>
    <w:rsid w:val="005737FB"/>
    <w:rsid w:val="00573ABA"/>
    <w:rsid w:val="00573F00"/>
    <w:rsid w:val="0057412F"/>
    <w:rsid w:val="005743BD"/>
    <w:rsid w:val="00574469"/>
    <w:rsid w:val="00574B2B"/>
    <w:rsid w:val="00574B77"/>
    <w:rsid w:val="00574F96"/>
    <w:rsid w:val="00574FE7"/>
    <w:rsid w:val="00575040"/>
    <w:rsid w:val="0057508B"/>
    <w:rsid w:val="00575865"/>
    <w:rsid w:val="00575CEA"/>
    <w:rsid w:val="00575D6B"/>
    <w:rsid w:val="00576582"/>
    <w:rsid w:val="0057693E"/>
    <w:rsid w:val="00576B21"/>
    <w:rsid w:val="00576F08"/>
    <w:rsid w:val="005774B2"/>
    <w:rsid w:val="0057785A"/>
    <w:rsid w:val="00577D2D"/>
    <w:rsid w:val="00577FE9"/>
    <w:rsid w:val="00580113"/>
    <w:rsid w:val="0058028C"/>
    <w:rsid w:val="005803D9"/>
    <w:rsid w:val="005808A6"/>
    <w:rsid w:val="00580C53"/>
    <w:rsid w:val="0058115D"/>
    <w:rsid w:val="00581B6C"/>
    <w:rsid w:val="00581BA8"/>
    <w:rsid w:val="00581F4F"/>
    <w:rsid w:val="0058247F"/>
    <w:rsid w:val="005826C3"/>
    <w:rsid w:val="00582AB3"/>
    <w:rsid w:val="00582B98"/>
    <w:rsid w:val="00582DD4"/>
    <w:rsid w:val="0058309E"/>
    <w:rsid w:val="005830CA"/>
    <w:rsid w:val="0058314F"/>
    <w:rsid w:val="005833CB"/>
    <w:rsid w:val="0058356F"/>
    <w:rsid w:val="005835E7"/>
    <w:rsid w:val="00583B02"/>
    <w:rsid w:val="00583B09"/>
    <w:rsid w:val="00583F56"/>
    <w:rsid w:val="00584291"/>
    <w:rsid w:val="0058437D"/>
    <w:rsid w:val="0058487F"/>
    <w:rsid w:val="00584992"/>
    <w:rsid w:val="00584F41"/>
    <w:rsid w:val="00585BCE"/>
    <w:rsid w:val="005860EB"/>
    <w:rsid w:val="00586291"/>
    <w:rsid w:val="0058661B"/>
    <w:rsid w:val="005867EE"/>
    <w:rsid w:val="005869AC"/>
    <w:rsid w:val="00586B7A"/>
    <w:rsid w:val="00586C1C"/>
    <w:rsid w:val="00586F51"/>
    <w:rsid w:val="00587074"/>
    <w:rsid w:val="00587516"/>
    <w:rsid w:val="00587517"/>
    <w:rsid w:val="00587B16"/>
    <w:rsid w:val="00587B84"/>
    <w:rsid w:val="00587CEC"/>
    <w:rsid w:val="00587D66"/>
    <w:rsid w:val="00587EA9"/>
    <w:rsid w:val="005900BF"/>
    <w:rsid w:val="005901A1"/>
    <w:rsid w:val="00590333"/>
    <w:rsid w:val="00590459"/>
    <w:rsid w:val="005905AD"/>
    <w:rsid w:val="00590976"/>
    <w:rsid w:val="00590ACC"/>
    <w:rsid w:val="005910C4"/>
    <w:rsid w:val="005911D0"/>
    <w:rsid w:val="005911DB"/>
    <w:rsid w:val="00591213"/>
    <w:rsid w:val="00591570"/>
    <w:rsid w:val="005916A8"/>
    <w:rsid w:val="0059170A"/>
    <w:rsid w:val="00591858"/>
    <w:rsid w:val="005919D9"/>
    <w:rsid w:val="00591A40"/>
    <w:rsid w:val="005920F0"/>
    <w:rsid w:val="0059211C"/>
    <w:rsid w:val="005927D5"/>
    <w:rsid w:val="005927E1"/>
    <w:rsid w:val="005928FC"/>
    <w:rsid w:val="00592C19"/>
    <w:rsid w:val="00592CF4"/>
    <w:rsid w:val="00592D21"/>
    <w:rsid w:val="00592EEE"/>
    <w:rsid w:val="00592F08"/>
    <w:rsid w:val="005938A8"/>
    <w:rsid w:val="00593AD1"/>
    <w:rsid w:val="00593EB4"/>
    <w:rsid w:val="00593F76"/>
    <w:rsid w:val="00593FDD"/>
    <w:rsid w:val="005942E8"/>
    <w:rsid w:val="00594737"/>
    <w:rsid w:val="00594806"/>
    <w:rsid w:val="00594970"/>
    <w:rsid w:val="00594981"/>
    <w:rsid w:val="00594AE7"/>
    <w:rsid w:val="0059515C"/>
    <w:rsid w:val="00595219"/>
    <w:rsid w:val="005956C7"/>
    <w:rsid w:val="00595A21"/>
    <w:rsid w:val="00595ACB"/>
    <w:rsid w:val="00595BD2"/>
    <w:rsid w:val="00595CA2"/>
    <w:rsid w:val="0059638C"/>
    <w:rsid w:val="005964B0"/>
    <w:rsid w:val="00596542"/>
    <w:rsid w:val="005965AD"/>
    <w:rsid w:val="005966A5"/>
    <w:rsid w:val="00596B5F"/>
    <w:rsid w:val="00596CDB"/>
    <w:rsid w:val="00596EEA"/>
    <w:rsid w:val="00596F5A"/>
    <w:rsid w:val="00596FA7"/>
    <w:rsid w:val="0059771E"/>
    <w:rsid w:val="005977C3"/>
    <w:rsid w:val="005978AA"/>
    <w:rsid w:val="00597C63"/>
    <w:rsid w:val="00597C71"/>
    <w:rsid w:val="00597EA9"/>
    <w:rsid w:val="005A03A4"/>
    <w:rsid w:val="005A06CE"/>
    <w:rsid w:val="005A06DB"/>
    <w:rsid w:val="005A0B3D"/>
    <w:rsid w:val="005A0E4B"/>
    <w:rsid w:val="005A0EC2"/>
    <w:rsid w:val="005A1021"/>
    <w:rsid w:val="005A1083"/>
    <w:rsid w:val="005A11EE"/>
    <w:rsid w:val="005A1380"/>
    <w:rsid w:val="005A14AB"/>
    <w:rsid w:val="005A1924"/>
    <w:rsid w:val="005A195A"/>
    <w:rsid w:val="005A1ABC"/>
    <w:rsid w:val="005A2559"/>
    <w:rsid w:val="005A268B"/>
    <w:rsid w:val="005A29BA"/>
    <w:rsid w:val="005A3047"/>
    <w:rsid w:val="005A3834"/>
    <w:rsid w:val="005A39CA"/>
    <w:rsid w:val="005A453C"/>
    <w:rsid w:val="005A45BD"/>
    <w:rsid w:val="005A471B"/>
    <w:rsid w:val="005A47E1"/>
    <w:rsid w:val="005A499C"/>
    <w:rsid w:val="005A4E0E"/>
    <w:rsid w:val="005A4E5E"/>
    <w:rsid w:val="005A5277"/>
    <w:rsid w:val="005A537F"/>
    <w:rsid w:val="005A5665"/>
    <w:rsid w:val="005A5A15"/>
    <w:rsid w:val="005A5BA6"/>
    <w:rsid w:val="005A5D57"/>
    <w:rsid w:val="005A61AC"/>
    <w:rsid w:val="005A63EB"/>
    <w:rsid w:val="005A6411"/>
    <w:rsid w:val="005A674C"/>
    <w:rsid w:val="005A6A17"/>
    <w:rsid w:val="005A6C56"/>
    <w:rsid w:val="005A6EB6"/>
    <w:rsid w:val="005A6F41"/>
    <w:rsid w:val="005A727A"/>
    <w:rsid w:val="005A75BF"/>
    <w:rsid w:val="005A7704"/>
    <w:rsid w:val="005A79B6"/>
    <w:rsid w:val="005A7AD5"/>
    <w:rsid w:val="005B0099"/>
    <w:rsid w:val="005B0104"/>
    <w:rsid w:val="005B0226"/>
    <w:rsid w:val="005B0383"/>
    <w:rsid w:val="005B0673"/>
    <w:rsid w:val="005B069F"/>
    <w:rsid w:val="005B0B27"/>
    <w:rsid w:val="005B0C13"/>
    <w:rsid w:val="005B0EC6"/>
    <w:rsid w:val="005B13B0"/>
    <w:rsid w:val="005B17AA"/>
    <w:rsid w:val="005B19E0"/>
    <w:rsid w:val="005B1CFA"/>
    <w:rsid w:val="005B1E4B"/>
    <w:rsid w:val="005B1ED4"/>
    <w:rsid w:val="005B1F52"/>
    <w:rsid w:val="005B1FC4"/>
    <w:rsid w:val="005B205B"/>
    <w:rsid w:val="005B240A"/>
    <w:rsid w:val="005B2433"/>
    <w:rsid w:val="005B245B"/>
    <w:rsid w:val="005B27E5"/>
    <w:rsid w:val="005B2953"/>
    <w:rsid w:val="005B2D00"/>
    <w:rsid w:val="005B2E41"/>
    <w:rsid w:val="005B300E"/>
    <w:rsid w:val="005B3053"/>
    <w:rsid w:val="005B31D3"/>
    <w:rsid w:val="005B3364"/>
    <w:rsid w:val="005B3AC1"/>
    <w:rsid w:val="005B3DCA"/>
    <w:rsid w:val="005B3E30"/>
    <w:rsid w:val="005B3E3D"/>
    <w:rsid w:val="005B3FB7"/>
    <w:rsid w:val="005B401E"/>
    <w:rsid w:val="005B43BF"/>
    <w:rsid w:val="005B46C8"/>
    <w:rsid w:val="005B48DD"/>
    <w:rsid w:val="005B48E1"/>
    <w:rsid w:val="005B4AC2"/>
    <w:rsid w:val="005B4AE8"/>
    <w:rsid w:val="005B508A"/>
    <w:rsid w:val="005B50CB"/>
    <w:rsid w:val="005B5267"/>
    <w:rsid w:val="005B531A"/>
    <w:rsid w:val="005B55D9"/>
    <w:rsid w:val="005B561A"/>
    <w:rsid w:val="005B5772"/>
    <w:rsid w:val="005B580B"/>
    <w:rsid w:val="005B5A06"/>
    <w:rsid w:val="005B5B75"/>
    <w:rsid w:val="005B5C67"/>
    <w:rsid w:val="005B5CB7"/>
    <w:rsid w:val="005B61F2"/>
    <w:rsid w:val="005B634A"/>
    <w:rsid w:val="005B6447"/>
    <w:rsid w:val="005B6450"/>
    <w:rsid w:val="005B6511"/>
    <w:rsid w:val="005B6613"/>
    <w:rsid w:val="005B6636"/>
    <w:rsid w:val="005B6692"/>
    <w:rsid w:val="005B67FB"/>
    <w:rsid w:val="005B6859"/>
    <w:rsid w:val="005B695F"/>
    <w:rsid w:val="005B6EF8"/>
    <w:rsid w:val="005B6F2F"/>
    <w:rsid w:val="005B6FE5"/>
    <w:rsid w:val="005B7422"/>
    <w:rsid w:val="005B7485"/>
    <w:rsid w:val="005B75C5"/>
    <w:rsid w:val="005B77C6"/>
    <w:rsid w:val="005B7908"/>
    <w:rsid w:val="005B7A6A"/>
    <w:rsid w:val="005B7F2A"/>
    <w:rsid w:val="005C0024"/>
    <w:rsid w:val="005C01A2"/>
    <w:rsid w:val="005C0555"/>
    <w:rsid w:val="005C0581"/>
    <w:rsid w:val="005C0697"/>
    <w:rsid w:val="005C0B98"/>
    <w:rsid w:val="005C0D74"/>
    <w:rsid w:val="005C15F9"/>
    <w:rsid w:val="005C1A3F"/>
    <w:rsid w:val="005C1B9E"/>
    <w:rsid w:val="005C1D19"/>
    <w:rsid w:val="005C1DA1"/>
    <w:rsid w:val="005C1DB3"/>
    <w:rsid w:val="005C1E93"/>
    <w:rsid w:val="005C1F67"/>
    <w:rsid w:val="005C23BC"/>
    <w:rsid w:val="005C24C7"/>
    <w:rsid w:val="005C24DA"/>
    <w:rsid w:val="005C298A"/>
    <w:rsid w:val="005C2B5A"/>
    <w:rsid w:val="005C32C2"/>
    <w:rsid w:val="005C3B80"/>
    <w:rsid w:val="005C3D27"/>
    <w:rsid w:val="005C3DDF"/>
    <w:rsid w:val="005C3F32"/>
    <w:rsid w:val="005C40EE"/>
    <w:rsid w:val="005C410C"/>
    <w:rsid w:val="005C414D"/>
    <w:rsid w:val="005C4187"/>
    <w:rsid w:val="005C4455"/>
    <w:rsid w:val="005C4466"/>
    <w:rsid w:val="005C4DAB"/>
    <w:rsid w:val="005C4DB3"/>
    <w:rsid w:val="005C51F6"/>
    <w:rsid w:val="005C53B2"/>
    <w:rsid w:val="005C5781"/>
    <w:rsid w:val="005C59CA"/>
    <w:rsid w:val="005C5A5A"/>
    <w:rsid w:val="005C5AB3"/>
    <w:rsid w:val="005C5B8F"/>
    <w:rsid w:val="005C5D57"/>
    <w:rsid w:val="005C5DBE"/>
    <w:rsid w:val="005C6156"/>
    <w:rsid w:val="005C62A5"/>
    <w:rsid w:val="005C676C"/>
    <w:rsid w:val="005C67AC"/>
    <w:rsid w:val="005C6C85"/>
    <w:rsid w:val="005C7046"/>
    <w:rsid w:val="005C7208"/>
    <w:rsid w:val="005C79FB"/>
    <w:rsid w:val="005C7C14"/>
    <w:rsid w:val="005D025C"/>
    <w:rsid w:val="005D03C2"/>
    <w:rsid w:val="005D041B"/>
    <w:rsid w:val="005D08B1"/>
    <w:rsid w:val="005D0961"/>
    <w:rsid w:val="005D09A1"/>
    <w:rsid w:val="005D0D80"/>
    <w:rsid w:val="005D10B6"/>
    <w:rsid w:val="005D113E"/>
    <w:rsid w:val="005D1266"/>
    <w:rsid w:val="005D1879"/>
    <w:rsid w:val="005D1A9F"/>
    <w:rsid w:val="005D1B3E"/>
    <w:rsid w:val="005D1BDF"/>
    <w:rsid w:val="005D2254"/>
    <w:rsid w:val="005D25FE"/>
    <w:rsid w:val="005D2BD0"/>
    <w:rsid w:val="005D2D2C"/>
    <w:rsid w:val="005D2FB3"/>
    <w:rsid w:val="005D3113"/>
    <w:rsid w:val="005D311B"/>
    <w:rsid w:val="005D318B"/>
    <w:rsid w:val="005D3343"/>
    <w:rsid w:val="005D3D1B"/>
    <w:rsid w:val="005D3E07"/>
    <w:rsid w:val="005D3E8C"/>
    <w:rsid w:val="005D4193"/>
    <w:rsid w:val="005D4227"/>
    <w:rsid w:val="005D4248"/>
    <w:rsid w:val="005D44C9"/>
    <w:rsid w:val="005D4551"/>
    <w:rsid w:val="005D4916"/>
    <w:rsid w:val="005D4BA7"/>
    <w:rsid w:val="005D4DF8"/>
    <w:rsid w:val="005D4E01"/>
    <w:rsid w:val="005D4E40"/>
    <w:rsid w:val="005D53C7"/>
    <w:rsid w:val="005D547F"/>
    <w:rsid w:val="005D5574"/>
    <w:rsid w:val="005D5615"/>
    <w:rsid w:val="005D57B3"/>
    <w:rsid w:val="005D5BF5"/>
    <w:rsid w:val="005D5CE5"/>
    <w:rsid w:val="005D5DDB"/>
    <w:rsid w:val="005D5F56"/>
    <w:rsid w:val="005D6603"/>
    <w:rsid w:val="005D6B79"/>
    <w:rsid w:val="005D703F"/>
    <w:rsid w:val="005D70AA"/>
    <w:rsid w:val="005D7135"/>
    <w:rsid w:val="005D7351"/>
    <w:rsid w:val="005D74A6"/>
    <w:rsid w:val="005D77C9"/>
    <w:rsid w:val="005D78AA"/>
    <w:rsid w:val="005D7ACE"/>
    <w:rsid w:val="005D7CB9"/>
    <w:rsid w:val="005E0443"/>
    <w:rsid w:val="005E0610"/>
    <w:rsid w:val="005E06DD"/>
    <w:rsid w:val="005E08B8"/>
    <w:rsid w:val="005E0999"/>
    <w:rsid w:val="005E0C17"/>
    <w:rsid w:val="005E199D"/>
    <w:rsid w:val="005E1E24"/>
    <w:rsid w:val="005E224B"/>
    <w:rsid w:val="005E23DD"/>
    <w:rsid w:val="005E2490"/>
    <w:rsid w:val="005E24E8"/>
    <w:rsid w:val="005E2596"/>
    <w:rsid w:val="005E26EA"/>
    <w:rsid w:val="005E2A30"/>
    <w:rsid w:val="005E2B2F"/>
    <w:rsid w:val="005E2F5F"/>
    <w:rsid w:val="005E3409"/>
    <w:rsid w:val="005E371F"/>
    <w:rsid w:val="005E3945"/>
    <w:rsid w:val="005E39D7"/>
    <w:rsid w:val="005E3C46"/>
    <w:rsid w:val="005E3CD0"/>
    <w:rsid w:val="005E4245"/>
    <w:rsid w:val="005E43A8"/>
    <w:rsid w:val="005E4574"/>
    <w:rsid w:val="005E4625"/>
    <w:rsid w:val="005E46B9"/>
    <w:rsid w:val="005E5532"/>
    <w:rsid w:val="005E5764"/>
    <w:rsid w:val="005E5968"/>
    <w:rsid w:val="005E5A23"/>
    <w:rsid w:val="005E5B84"/>
    <w:rsid w:val="005E5EA5"/>
    <w:rsid w:val="005E601F"/>
    <w:rsid w:val="005E60CD"/>
    <w:rsid w:val="005E60E3"/>
    <w:rsid w:val="005E622E"/>
    <w:rsid w:val="005E65EA"/>
    <w:rsid w:val="005E6796"/>
    <w:rsid w:val="005E688C"/>
    <w:rsid w:val="005E697D"/>
    <w:rsid w:val="005E6A63"/>
    <w:rsid w:val="005E6C1D"/>
    <w:rsid w:val="005E6C97"/>
    <w:rsid w:val="005E71B7"/>
    <w:rsid w:val="005E733A"/>
    <w:rsid w:val="005E77AA"/>
    <w:rsid w:val="005E7813"/>
    <w:rsid w:val="005E7E2D"/>
    <w:rsid w:val="005F021A"/>
    <w:rsid w:val="005F0223"/>
    <w:rsid w:val="005F0295"/>
    <w:rsid w:val="005F0483"/>
    <w:rsid w:val="005F04EF"/>
    <w:rsid w:val="005F06FF"/>
    <w:rsid w:val="005F0740"/>
    <w:rsid w:val="005F07E8"/>
    <w:rsid w:val="005F0923"/>
    <w:rsid w:val="005F0A72"/>
    <w:rsid w:val="005F0D65"/>
    <w:rsid w:val="005F0F6C"/>
    <w:rsid w:val="005F10E4"/>
    <w:rsid w:val="005F1593"/>
    <w:rsid w:val="005F17DF"/>
    <w:rsid w:val="005F18F6"/>
    <w:rsid w:val="005F1B0D"/>
    <w:rsid w:val="005F1B16"/>
    <w:rsid w:val="005F1F21"/>
    <w:rsid w:val="005F23D4"/>
    <w:rsid w:val="005F24DA"/>
    <w:rsid w:val="005F269D"/>
    <w:rsid w:val="005F2806"/>
    <w:rsid w:val="005F2824"/>
    <w:rsid w:val="005F2B81"/>
    <w:rsid w:val="005F2D5A"/>
    <w:rsid w:val="005F3006"/>
    <w:rsid w:val="005F350B"/>
    <w:rsid w:val="005F370C"/>
    <w:rsid w:val="005F37CB"/>
    <w:rsid w:val="005F3AA7"/>
    <w:rsid w:val="005F3AF6"/>
    <w:rsid w:val="005F3BD5"/>
    <w:rsid w:val="005F3D36"/>
    <w:rsid w:val="005F3DA6"/>
    <w:rsid w:val="005F40BF"/>
    <w:rsid w:val="005F4148"/>
    <w:rsid w:val="005F437F"/>
    <w:rsid w:val="005F46C2"/>
    <w:rsid w:val="005F49E3"/>
    <w:rsid w:val="005F4B3C"/>
    <w:rsid w:val="005F4B4C"/>
    <w:rsid w:val="005F4DEE"/>
    <w:rsid w:val="005F5123"/>
    <w:rsid w:val="005F5408"/>
    <w:rsid w:val="005F57BF"/>
    <w:rsid w:val="005F58E9"/>
    <w:rsid w:val="005F5B76"/>
    <w:rsid w:val="005F5D3A"/>
    <w:rsid w:val="005F6477"/>
    <w:rsid w:val="005F69E6"/>
    <w:rsid w:val="005F6D2C"/>
    <w:rsid w:val="005F6D90"/>
    <w:rsid w:val="005F6D99"/>
    <w:rsid w:val="005F705F"/>
    <w:rsid w:val="005F7117"/>
    <w:rsid w:val="005F7507"/>
    <w:rsid w:val="005F751E"/>
    <w:rsid w:val="005F75DD"/>
    <w:rsid w:val="005F7626"/>
    <w:rsid w:val="005F7830"/>
    <w:rsid w:val="005F7F57"/>
    <w:rsid w:val="0060016F"/>
    <w:rsid w:val="006001AA"/>
    <w:rsid w:val="006005B1"/>
    <w:rsid w:val="00600606"/>
    <w:rsid w:val="0060068D"/>
    <w:rsid w:val="00600841"/>
    <w:rsid w:val="00600927"/>
    <w:rsid w:val="00600CA0"/>
    <w:rsid w:val="00600F8C"/>
    <w:rsid w:val="006016EC"/>
    <w:rsid w:val="00601EE2"/>
    <w:rsid w:val="0060208D"/>
    <w:rsid w:val="006023D6"/>
    <w:rsid w:val="0060247B"/>
    <w:rsid w:val="0060284E"/>
    <w:rsid w:val="00602AEF"/>
    <w:rsid w:val="00602E31"/>
    <w:rsid w:val="00602FB3"/>
    <w:rsid w:val="00602FF9"/>
    <w:rsid w:val="0060310D"/>
    <w:rsid w:val="0060340F"/>
    <w:rsid w:val="00603513"/>
    <w:rsid w:val="0060356F"/>
    <w:rsid w:val="00603C68"/>
    <w:rsid w:val="00603E45"/>
    <w:rsid w:val="00603FA9"/>
    <w:rsid w:val="00604210"/>
    <w:rsid w:val="00604273"/>
    <w:rsid w:val="006049E0"/>
    <w:rsid w:val="00604B42"/>
    <w:rsid w:val="00604C16"/>
    <w:rsid w:val="00604CD6"/>
    <w:rsid w:val="00604D7D"/>
    <w:rsid w:val="00604E82"/>
    <w:rsid w:val="006051F0"/>
    <w:rsid w:val="0060524D"/>
    <w:rsid w:val="006052BA"/>
    <w:rsid w:val="006054EC"/>
    <w:rsid w:val="00605899"/>
    <w:rsid w:val="0060596D"/>
    <w:rsid w:val="00605DB0"/>
    <w:rsid w:val="00605E84"/>
    <w:rsid w:val="00605FC7"/>
    <w:rsid w:val="006061C6"/>
    <w:rsid w:val="006062CB"/>
    <w:rsid w:val="006062EE"/>
    <w:rsid w:val="00606391"/>
    <w:rsid w:val="00606709"/>
    <w:rsid w:val="006067C2"/>
    <w:rsid w:val="00606992"/>
    <w:rsid w:val="00607290"/>
    <w:rsid w:val="006072BC"/>
    <w:rsid w:val="00607904"/>
    <w:rsid w:val="00607C7E"/>
    <w:rsid w:val="00607D9C"/>
    <w:rsid w:val="006101CF"/>
    <w:rsid w:val="00610387"/>
    <w:rsid w:val="006103A1"/>
    <w:rsid w:val="00610803"/>
    <w:rsid w:val="006108C3"/>
    <w:rsid w:val="00610976"/>
    <w:rsid w:val="00610A4E"/>
    <w:rsid w:val="00610A55"/>
    <w:rsid w:val="00610AE4"/>
    <w:rsid w:val="00610BA6"/>
    <w:rsid w:val="00610CBB"/>
    <w:rsid w:val="006111FB"/>
    <w:rsid w:val="0061128F"/>
    <w:rsid w:val="006113BE"/>
    <w:rsid w:val="0061147A"/>
    <w:rsid w:val="006114DE"/>
    <w:rsid w:val="006116F6"/>
    <w:rsid w:val="00611A4F"/>
    <w:rsid w:val="00611FEC"/>
    <w:rsid w:val="006123B9"/>
    <w:rsid w:val="006123C6"/>
    <w:rsid w:val="00612861"/>
    <w:rsid w:val="00612C72"/>
    <w:rsid w:val="00612D35"/>
    <w:rsid w:val="00612F48"/>
    <w:rsid w:val="006139E7"/>
    <w:rsid w:val="00613BF9"/>
    <w:rsid w:val="0061409C"/>
    <w:rsid w:val="00614229"/>
    <w:rsid w:val="0061452F"/>
    <w:rsid w:val="006148AE"/>
    <w:rsid w:val="00614ED8"/>
    <w:rsid w:val="00615041"/>
    <w:rsid w:val="00615348"/>
    <w:rsid w:val="00615EFF"/>
    <w:rsid w:val="00615F6C"/>
    <w:rsid w:val="006161CC"/>
    <w:rsid w:val="006166FE"/>
    <w:rsid w:val="00616AB5"/>
    <w:rsid w:val="00616B81"/>
    <w:rsid w:val="006172F4"/>
    <w:rsid w:val="0061739F"/>
    <w:rsid w:val="00617CF9"/>
    <w:rsid w:val="00617F0D"/>
    <w:rsid w:val="0062008A"/>
    <w:rsid w:val="006202B3"/>
    <w:rsid w:val="00620C33"/>
    <w:rsid w:val="006212BC"/>
    <w:rsid w:val="00621667"/>
    <w:rsid w:val="00621BCE"/>
    <w:rsid w:val="00621F12"/>
    <w:rsid w:val="00622057"/>
    <w:rsid w:val="006220BD"/>
    <w:rsid w:val="00622C5B"/>
    <w:rsid w:val="00622C6B"/>
    <w:rsid w:val="006231A4"/>
    <w:rsid w:val="006232CA"/>
    <w:rsid w:val="006234D2"/>
    <w:rsid w:val="00623538"/>
    <w:rsid w:val="0062356B"/>
    <w:rsid w:val="006235D6"/>
    <w:rsid w:val="006236E5"/>
    <w:rsid w:val="00623A0F"/>
    <w:rsid w:val="00623D53"/>
    <w:rsid w:val="00624134"/>
    <w:rsid w:val="006241AF"/>
    <w:rsid w:val="00624332"/>
    <w:rsid w:val="006248EA"/>
    <w:rsid w:val="0062495F"/>
    <w:rsid w:val="00624CF0"/>
    <w:rsid w:val="00624E30"/>
    <w:rsid w:val="006251EF"/>
    <w:rsid w:val="006252BB"/>
    <w:rsid w:val="00625351"/>
    <w:rsid w:val="0062538D"/>
    <w:rsid w:val="006258B2"/>
    <w:rsid w:val="00625B3B"/>
    <w:rsid w:val="00625FAE"/>
    <w:rsid w:val="00626310"/>
    <w:rsid w:val="0062651E"/>
    <w:rsid w:val="00626634"/>
    <w:rsid w:val="006266FD"/>
    <w:rsid w:val="00626A2F"/>
    <w:rsid w:val="00626BF6"/>
    <w:rsid w:val="00626D61"/>
    <w:rsid w:val="00626EB0"/>
    <w:rsid w:val="0062707B"/>
    <w:rsid w:val="00627099"/>
    <w:rsid w:val="00627178"/>
    <w:rsid w:val="0062762A"/>
    <w:rsid w:val="00627662"/>
    <w:rsid w:val="006277DA"/>
    <w:rsid w:val="00627EF7"/>
    <w:rsid w:val="00630175"/>
    <w:rsid w:val="006301F2"/>
    <w:rsid w:val="00630290"/>
    <w:rsid w:val="006306DB"/>
    <w:rsid w:val="00630C4A"/>
    <w:rsid w:val="00630F37"/>
    <w:rsid w:val="00630F81"/>
    <w:rsid w:val="00630FE5"/>
    <w:rsid w:val="00631059"/>
    <w:rsid w:val="00631485"/>
    <w:rsid w:val="00631655"/>
    <w:rsid w:val="00631A99"/>
    <w:rsid w:val="00631BC7"/>
    <w:rsid w:val="00631BEE"/>
    <w:rsid w:val="00631DB5"/>
    <w:rsid w:val="00631E7C"/>
    <w:rsid w:val="00631F8B"/>
    <w:rsid w:val="00632337"/>
    <w:rsid w:val="006323A1"/>
    <w:rsid w:val="006327E4"/>
    <w:rsid w:val="006329D6"/>
    <w:rsid w:val="00632A2F"/>
    <w:rsid w:val="00632B21"/>
    <w:rsid w:val="00632BD0"/>
    <w:rsid w:val="00632FE9"/>
    <w:rsid w:val="0063305F"/>
    <w:rsid w:val="00633313"/>
    <w:rsid w:val="006334EF"/>
    <w:rsid w:val="00633502"/>
    <w:rsid w:val="0063352D"/>
    <w:rsid w:val="006335E7"/>
    <w:rsid w:val="006337F3"/>
    <w:rsid w:val="006337F6"/>
    <w:rsid w:val="0063380C"/>
    <w:rsid w:val="00633B4E"/>
    <w:rsid w:val="00633F86"/>
    <w:rsid w:val="006345B0"/>
    <w:rsid w:val="00634778"/>
    <w:rsid w:val="00634887"/>
    <w:rsid w:val="00634F8E"/>
    <w:rsid w:val="00634FC7"/>
    <w:rsid w:val="006351D8"/>
    <w:rsid w:val="0063527B"/>
    <w:rsid w:val="0063527C"/>
    <w:rsid w:val="00635398"/>
    <w:rsid w:val="0063550B"/>
    <w:rsid w:val="006356C8"/>
    <w:rsid w:val="00635C4B"/>
    <w:rsid w:val="00635C56"/>
    <w:rsid w:val="00635D3A"/>
    <w:rsid w:val="00636066"/>
    <w:rsid w:val="006364BA"/>
    <w:rsid w:val="006364EB"/>
    <w:rsid w:val="006367DC"/>
    <w:rsid w:val="00636CE5"/>
    <w:rsid w:val="00636D16"/>
    <w:rsid w:val="006371EC"/>
    <w:rsid w:val="006372E4"/>
    <w:rsid w:val="0063739E"/>
    <w:rsid w:val="00637874"/>
    <w:rsid w:val="006378CF"/>
    <w:rsid w:val="00637B48"/>
    <w:rsid w:val="00637C8F"/>
    <w:rsid w:val="00637CF3"/>
    <w:rsid w:val="00637F55"/>
    <w:rsid w:val="0064064C"/>
    <w:rsid w:val="0064066F"/>
    <w:rsid w:val="006406D6"/>
    <w:rsid w:val="0064077E"/>
    <w:rsid w:val="00640832"/>
    <w:rsid w:val="0064086B"/>
    <w:rsid w:val="006408B5"/>
    <w:rsid w:val="00640BEF"/>
    <w:rsid w:val="00640DD5"/>
    <w:rsid w:val="00640E0B"/>
    <w:rsid w:val="00641914"/>
    <w:rsid w:val="00641BC5"/>
    <w:rsid w:val="00641CC8"/>
    <w:rsid w:val="00642060"/>
    <w:rsid w:val="006421B2"/>
    <w:rsid w:val="006422A3"/>
    <w:rsid w:val="006422B5"/>
    <w:rsid w:val="00642329"/>
    <w:rsid w:val="00642333"/>
    <w:rsid w:val="006424D0"/>
    <w:rsid w:val="0064257D"/>
    <w:rsid w:val="00642743"/>
    <w:rsid w:val="0064275C"/>
    <w:rsid w:val="00642D75"/>
    <w:rsid w:val="00642DF8"/>
    <w:rsid w:val="0064310E"/>
    <w:rsid w:val="0064313E"/>
    <w:rsid w:val="00643254"/>
    <w:rsid w:val="00643731"/>
    <w:rsid w:val="00643741"/>
    <w:rsid w:val="00643BB8"/>
    <w:rsid w:val="00643BC4"/>
    <w:rsid w:val="00643BEE"/>
    <w:rsid w:val="00643E48"/>
    <w:rsid w:val="0064470D"/>
    <w:rsid w:val="0064489C"/>
    <w:rsid w:val="006449FE"/>
    <w:rsid w:val="00644A9A"/>
    <w:rsid w:val="00644B21"/>
    <w:rsid w:val="00644C70"/>
    <w:rsid w:val="00644D76"/>
    <w:rsid w:val="00644EFB"/>
    <w:rsid w:val="00645344"/>
    <w:rsid w:val="00645348"/>
    <w:rsid w:val="006453C7"/>
    <w:rsid w:val="00645917"/>
    <w:rsid w:val="00645A66"/>
    <w:rsid w:val="00645CE8"/>
    <w:rsid w:val="00645FC9"/>
    <w:rsid w:val="00645FDC"/>
    <w:rsid w:val="0064607C"/>
    <w:rsid w:val="006467A0"/>
    <w:rsid w:val="00646B6D"/>
    <w:rsid w:val="00646CE0"/>
    <w:rsid w:val="00646D88"/>
    <w:rsid w:val="006470DB"/>
    <w:rsid w:val="00647387"/>
    <w:rsid w:val="00647661"/>
    <w:rsid w:val="00647684"/>
    <w:rsid w:val="00647842"/>
    <w:rsid w:val="0064789D"/>
    <w:rsid w:val="00647930"/>
    <w:rsid w:val="00647932"/>
    <w:rsid w:val="00647A2A"/>
    <w:rsid w:val="00647AB8"/>
    <w:rsid w:val="00647B2C"/>
    <w:rsid w:val="00647BC0"/>
    <w:rsid w:val="00647C0A"/>
    <w:rsid w:val="00647CAF"/>
    <w:rsid w:val="00647EA0"/>
    <w:rsid w:val="00647EF9"/>
    <w:rsid w:val="00650071"/>
    <w:rsid w:val="006501F1"/>
    <w:rsid w:val="00650208"/>
    <w:rsid w:val="006508E6"/>
    <w:rsid w:val="0065092C"/>
    <w:rsid w:val="00650AB1"/>
    <w:rsid w:val="00650E33"/>
    <w:rsid w:val="00650EA6"/>
    <w:rsid w:val="00650FE3"/>
    <w:rsid w:val="0065135A"/>
    <w:rsid w:val="00651415"/>
    <w:rsid w:val="00651556"/>
    <w:rsid w:val="00651601"/>
    <w:rsid w:val="00651673"/>
    <w:rsid w:val="006516B2"/>
    <w:rsid w:val="0065187D"/>
    <w:rsid w:val="00651AB8"/>
    <w:rsid w:val="00651C8C"/>
    <w:rsid w:val="00651FB4"/>
    <w:rsid w:val="00651FF7"/>
    <w:rsid w:val="00652033"/>
    <w:rsid w:val="00652073"/>
    <w:rsid w:val="00652095"/>
    <w:rsid w:val="006520BC"/>
    <w:rsid w:val="006520F0"/>
    <w:rsid w:val="00652158"/>
    <w:rsid w:val="006524FB"/>
    <w:rsid w:val="006529B2"/>
    <w:rsid w:val="00652CAE"/>
    <w:rsid w:val="00652F6D"/>
    <w:rsid w:val="00652F92"/>
    <w:rsid w:val="006530E8"/>
    <w:rsid w:val="00653222"/>
    <w:rsid w:val="006533AC"/>
    <w:rsid w:val="00653A00"/>
    <w:rsid w:val="00653C50"/>
    <w:rsid w:val="0065418B"/>
    <w:rsid w:val="00654303"/>
    <w:rsid w:val="0065431E"/>
    <w:rsid w:val="0065451C"/>
    <w:rsid w:val="006545F1"/>
    <w:rsid w:val="00654600"/>
    <w:rsid w:val="0065494A"/>
    <w:rsid w:val="0065495D"/>
    <w:rsid w:val="00654FFA"/>
    <w:rsid w:val="0065512D"/>
    <w:rsid w:val="00655214"/>
    <w:rsid w:val="006552D0"/>
    <w:rsid w:val="006552F6"/>
    <w:rsid w:val="006554E2"/>
    <w:rsid w:val="00655501"/>
    <w:rsid w:val="00655BD7"/>
    <w:rsid w:val="00655C3E"/>
    <w:rsid w:val="0065643A"/>
    <w:rsid w:val="006566ED"/>
    <w:rsid w:val="00656C55"/>
    <w:rsid w:val="0065727C"/>
    <w:rsid w:val="006572F0"/>
    <w:rsid w:val="00657557"/>
    <w:rsid w:val="006577D3"/>
    <w:rsid w:val="00657BAE"/>
    <w:rsid w:val="00657DE9"/>
    <w:rsid w:val="006607A7"/>
    <w:rsid w:val="00660AD3"/>
    <w:rsid w:val="00660C92"/>
    <w:rsid w:val="00660C94"/>
    <w:rsid w:val="00660CEE"/>
    <w:rsid w:val="00660DB6"/>
    <w:rsid w:val="0066104E"/>
    <w:rsid w:val="006613C4"/>
    <w:rsid w:val="006613EF"/>
    <w:rsid w:val="006619C6"/>
    <w:rsid w:val="00661CC4"/>
    <w:rsid w:val="00661ECA"/>
    <w:rsid w:val="00661F91"/>
    <w:rsid w:val="006620BC"/>
    <w:rsid w:val="00662408"/>
    <w:rsid w:val="0066254B"/>
    <w:rsid w:val="0066266D"/>
    <w:rsid w:val="00662756"/>
    <w:rsid w:val="0066290E"/>
    <w:rsid w:val="00662C69"/>
    <w:rsid w:val="00662F52"/>
    <w:rsid w:val="006631DF"/>
    <w:rsid w:val="0066381D"/>
    <w:rsid w:val="00663AF3"/>
    <w:rsid w:val="00663B0C"/>
    <w:rsid w:val="00663FD1"/>
    <w:rsid w:val="006641B4"/>
    <w:rsid w:val="00664410"/>
    <w:rsid w:val="0066449A"/>
    <w:rsid w:val="006646FD"/>
    <w:rsid w:val="00664ABD"/>
    <w:rsid w:val="00664B1F"/>
    <w:rsid w:val="00664BF8"/>
    <w:rsid w:val="00664E89"/>
    <w:rsid w:val="00664F41"/>
    <w:rsid w:val="0066502D"/>
    <w:rsid w:val="006656A6"/>
    <w:rsid w:val="00665D5B"/>
    <w:rsid w:val="00665FB9"/>
    <w:rsid w:val="0066629E"/>
    <w:rsid w:val="00666381"/>
    <w:rsid w:val="00666A51"/>
    <w:rsid w:val="006670D6"/>
    <w:rsid w:val="0066717F"/>
    <w:rsid w:val="006674B5"/>
    <w:rsid w:val="006675BD"/>
    <w:rsid w:val="006677FC"/>
    <w:rsid w:val="00667972"/>
    <w:rsid w:val="006679C0"/>
    <w:rsid w:val="00667CB1"/>
    <w:rsid w:val="00667ECD"/>
    <w:rsid w:val="00667F17"/>
    <w:rsid w:val="006700AD"/>
    <w:rsid w:val="00670168"/>
    <w:rsid w:val="006702EA"/>
    <w:rsid w:val="006702FF"/>
    <w:rsid w:val="00670807"/>
    <w:rsid w:val="00670AFA"/>
    <w:rsid w:val="00670D54"/>
    <w:rsid w:val="00670DF2"/>
    <w:rsid w:val="00670F1B"/>
    <w:rsid w:val="00671060"/>
    <w:rsid w:val="006710AF"/>
    <w:rsid w:val="006712FA"/>
    <w:rsid w:val="00671386"/>
    <w:rsid w:val="0067166A"/>
    <w:rsid w:val="00671807"/>
    <w:rsid w:val="006718AF"/>
    <w:rsid w:val="00671B16"/>
    <w:rsid w:val="00671D44"/>
    <w:rsid w:val="00671DC3"/>
    <w:rsid w:val="00671E33"/>
    <w:rsid w:val="006721E7"/>
    <w:rsid w:val="006725D0"/>
    <w:rsid w:val="00672665"/>
    <w:rsid w:val="006726F2"/>
    <w:rsid w:val="00672758"/>
    <w:rsid w:val="00672A1C"/>
    <w:rsid w:val="00672A21"/>
    <w:rsid w:val="00672B42"/>
    <w:rsid w:val="00672ECF"/>
    <w:rsid w:val="00672F62"/>
    <w:rsid w:val="00672F7C"/>
    <w:rsid w:val="0067316F"/>
    <w:rsid w:val="006732C9"/>
    <w:rsid w:val="006739BA"/>
    <w:rsid w:val="00673AF3"/>
    <w:rsid w:val="00673BF4"/>
    <w:rsid w:val="00673CB3"/>
    <w:rsid w:val="00673D64"/>
    <w:rsid w:val="00673F0D"/>
    <w:rsid w:val="006742C7"/>
    <w:rsid w:val="00674390"/>
    <w:rsid w:val="00674395"/>
    <w:rsid w:val="006743C8"/>
    <w:rsid w:val="00674771"/>
    <w:rsid w:val="006747F5"/>
    <w:rsid w:val="00675087"/>
    <w:rsid w:val="00675163"/>
    <w:rsid w:val="006751AC"/>
    <w:rsid w:val="00675305"/>
    <w:rsid w:val="006754D7"/>
    <w:rsid w:val="006754F0"/>
    <w:rsid w:val="00675A43"/>
    <w:rsid w:val="00675B3F"/>
    <w:rsid w:val="00675BA4"/>
    <w:rsid w:val="00675DA3"/>
    <w:rsid w:val="00675DEA"/>
    <w:rsid w:val="00675EEC"/>
    <w:rsid w:val="00675F00"/>
    <w:rsid w:val="006764E8"/>
    <w:rsid w:val="00676809"/>
    <w:rsid w:val="00676942"/>
    <w:rsid w:val="00676CEF"/>
    <w:rsid w:val="00676D3C"/>
    <w:rsid w:val="00676DD1"/>
    <w:rsid w:val="00676EC7"/>
    <w:rsid w:val="006774AD"/>
    <w:rsid w:val="006779EB"/>
    <w:rsid w:val="00677E2D"/>
    <w:rsid w:val="00680102"/>
    <w:rsid w:val="0068050E"/>
    <w:rsid w:val="00680630"/>
    <w:rsid w:val="0068071F"/>
    <w:rsid w:val="006807E5"/>
    <w:rsid w:val="00680C6E"/>
    <w:rsid w:val="00680E98"/>
    <w:rsid w:val="0068117E"/>
    <w:rsid w:val="0068121C"/>
    <w:rsid w:val="006813C1"/>
    <w:rsid w:val="00681460"/>
    <w:rsid w:val="006814E1"/>
    <w:rsid w:val="00681699"/>
    <w:rsid w:val="00681BE2"/>
    <w:rsid w:val="00681CA9"/>
    <w:rsid w:val="00681D9D"/>
    <w:rsid w:val="00681E05"/>
    <w:rsid w:val="006820B0"/>
    <w:rsid w:val="0068210D"/>
    <w:rsid w:val="006824B1"/>
    <w:rsid w:val="00682594"/>
    <w:rsid w:val="00682A10"/>
    <w:rsid w:val="00682A92"/>
    <w:rsid w:val="00682B24"/>
    <w:rsid w:val="00682F31"/>
    <w:rsid w:val="00682F9D"/>
    <w:rsid w:val="00682FA5"/>
    <w:rsid w:val="0068313E"/>
    <w:rsid w:val="00683270"/>
    <w:rsid w:val="00683577"/>
    <w:rsid w:val="0068369F"/>
    <w:rsid w:val="006836DB"/>
    <w:rsid w:val="006837F9"/>
    <w:rsid w:val="006838CA"/>
    <w:rsid w:val="006838DB"/>
    <w:rsid w:val="00683D99"/>
    <w:rsid w:val="00684100"/>
    <w:rsid w:val="00684248"/>
    <w:rsid w:val="006844F3"/>
    <w:rsid w:val="006848D2"/>
    <w:rsid w:val="006849C1"/>
    <w:rsid w:val="00684A81"/>
    <w:rsid w:val="00684DBA"/>
    <w:rsid w:val="00684FEB"/>
    <w:rsid w:val="0068524C"/>
    <w:rsid w:val="006857C3"/>
    <w:rsid w:val="0068580D"/>
    <w:rsid w:val="00685825"/>
    <w:rsid w:val="00685ADB"/>
    <w:rsid w:val="00685B43"/>
    <w:rsid w:val="00685BEE"/>
    <w:rsid w:val="00685C0B"/>
    <w:rsid w:val="00685C81"/>
    <w:rsid w:val="00685D01"/>
    <w:rsid w:val="00685EAC"/>
    <w:rsid w:val="00686049"/>
    <w:rsid w:val="006869DA"/>
    <w:rsid w:val="00686AA3"/>
    <w:rsid w:val="00686BBE"/>
    <w:rsid w:val="00686D70"/>
    <w:rsid w:val="006874CE"/>
    <w:rsid w:val="006875D3"/>
    <w:rsid w:val="006879C3"/>
    <w:rsid w:val="00687B34"/>
    <w:rsid w:val="00687C59"/>
    <w:rsid w:val="00687F3B"/>
    <w:rsid w:val="006907FC"/>
    <w:rsid w:val="00690AF5"/>
    <w:rsid w:val="00690CC9"/>
    <w:rsid w:val="00691320"/>
    <w:rsid w:val="006913A3"/>
    <w:rsid w:val="006913C3"/>
    <w:rsid w:val="00691749"/>
    <w:rsid w:val="006919C9"/>
    <w:rsid w:val="006919F0"/>
    <w:rsid w:val="00691B4A"/>
    <w:rsid w:val="00691C2B"/>
    <w:rsid w:val="00692007"/>
    <w:rsid w:val="006920C6"/>
    <w:rsid w:val="00692565"/>
    <w:rsid w:val="006925E7"/>
    <w:rsid w:val="0069281E"/>
    <w:rsid w:val="006929C5"/>
    <w:rsid w:val="006929E9"/>
    <w:rsid w:val="00692B18"/>
    <w:rsid w:val="00692BB9"/>
    <w:rsid w:val="00692E29"/>
    <w:rsid w:val="00692F6E"/>
    <w:rsid w:val="006930F0"/>
    <w:rsid w:val="0069329B"/>
    <w:rsid w:val="00693323"/>
    <w:rsid w:val="0069342D"/>
    <w:rsid w:val="00693642"/>
    <w:rsid w:val="00693757"/>
    <w:rsid w:val="00693A86"/>
    <w:rsid w:val="00693CC1"/>
    <w:rsid w:val="00693CDD"/>
    <w:rsid w:val="0069434A"/>
    <w:rsid w:val="0069443F"/>
    <w:rsid w:val="006948C0"/>
    <w:rsid w:val="0069497C"/>
    <w:rsid w:val="00695315"/>
    <w:rsid w:val="0069541B"/>
    <w:rsid w:val="006957D1"/>
    <w:rsid w:val="006957F5"/>
    <w:rsid w:val="00695858"/>
    <w:rsid w:val="00695DAA"/>
    <w:rsid w:val="00695E10"/>
    <w:rsid w:val="00695F62"/>
    <w:rsid w:val="0069607B"/>
    <w:rsid w:val="0069608B"/>
    <w:rsid w:val="0069642A"/>
    <w:rsid w:val="006966FF"/>
    <w:rsid w:val="00696BE4"/>
    <w:rsid w:val="00697020"/>
    <w:rsid w:val="006972D4"/>
    <w:rsid w:val="0069759C"/>
    <w:rsid w:val="00697622"/>
    <w:rsid w:val="00697674"/>
    <w:rsid w:val="00697A35"/>
    <w:rsid w:val="00697AF6"/>
    <w:rsid w:val="00697FD4"/>
    <w:rsid w:val="006A012E"/>
    <w:rsid w:val="006A0264"/>
    <w:rsid w:val="006A08A0"/>
    <w:rsid w:val="006A08E1"/>
    <w:rsid w:val="006A0AB5"/>
    <w:rsid w:val="006A0C4B"/>
    <w:rsid w:val="006A0CC6"/>
    <w:rsid w:val="006A0E61"/>
    <w:rsid w:val="006A0ED3"/>
    <w:rsid w:val="006A0EFC"/>
    <w:rsid w:val="006A1500"/>
    <w:rsid w:val="006A17E9"/>
    <w:rsid w:val="006A196A"/>
    <w:rsid w:val="006A1CCC"/>
    <w:rsid w:val="006A1CD6"/>
    <w:rsid w:val="006A202E"/>
    <w:rsid w:val="006A21C3"/>
    <w:rsid w:val="006A21F8"/>
    <w:rsid w:val="006A2200"/>
    <w:rsid w:val="006A22C8"/>
    <w:rsid w:val="006A2330"/>
    <w:rsid w:val="006A2520"/>
    <w:rsid w:val="006A2713"/>
    <w:rsid w:val="006A300F"/>
    <w:rsid w:val="006A329A"/>
    <w:rsid w:val="006A32DD"/>
    <w:rsid w:val="006A3432"/>
    <w:rsid w:val="006A35A3"/>
    <w:rsid w:val="006A3756"/>
    <w:rsid w:val="006A3AB6"/>
    <w:rsid w:val="006A3EC1"/>
    <w:rsid w:val="006A42EF"/>
    <w:rsid w:val="006A45A3"/>
    <w:rsid w:val="006A4A50"/>
    <w:rsid w:val="006A5365"/>
    <w:rsid w:val="006A544C"/>
    <w:rsid w:val="006A564D"/>
    <w:rsid w:val="006A57AA"/>
    <w:rsid w:val="006A5A14"/>
    <w:rsid w:val="006A5A6E"/>
    <w:rsid w:val="006A5CE7"/>
    <w:rsid w:val="006A6353"/>
    <w:rsid w:val="006A66E0"/>
    <w:rsid w:val="006A690B"/>
    <w:rsid w:val="006A6B5C"/>
    <w:rsid w:val="006A6DD0"/>
    <w:rsid w:val="006A7215"/>
    <w:rsid w:val="006A7266"/>
    <w:rsid w:val="006A7434"/>
    <w:rsid w:val="006A75D6"/>
    <w:rsid w:val="006A76E2"/>
    <w:rsid w:val="006A7872"/>
    <w:rsid w:val="006A7D49"/>
    <w:rsid w:val="006B05DD"/>
    <w:rsid w:val="006B0620"/>
    <w:rsid w:val="006B0669"/>
    <w:rsid w:val="006B08C9"/>
    <w:rsid w:val="006B0961"/>
    <w:rsid w:val="006B0DBE"/>
    <w:rsid w:val="006B0FF4"/>
    <w:rsid w:val="006B101F"/>
    <w:rsid w:val="006B1417"/>
    <w:rsid w:val="006B1506"/>
    <w:rsid w:val="006B1894"/>
    <w:rsid w:val="006B1952"/>
    <w:rsid w:val="006B197F"/>
    <w:rsid w:val="006B1AB6"/>
    <w:rsid w:val="006B1BA7"/>
    <w:rsid w:val="006B1D1E"/>
    <w:rsid w:val="006B1F0B"/>
    <w:rsid w:val="006B2066"/>
    <w:rsid w:val="006B2103"/>
    <w:rsid w:val="006B271E"/>
    <w:rsid w:val="006B2749"/>
    <w:rsid w:val="006B2D41"/>
    <w:rsid w:val="006B2D80"/>
    <w:rsid w:val="006B2DC7"/>
    <w:rsid w:val="006B3271"/>
    <w:rsid w:val="006B3561"/>
    <w:rsid w:val="006B378A"/>
    <w:rsid w:val="006B3A4E"/>
    <w:rsid w:val="006B3BFB"/>
    <w:rsid w:val="006B3C98"/>
    <w:rsid w:val="006B419F"/>
    <w:rsid w:val="006B4220"/>
    <w:rsid w:val="006B44FC"/>
    <w:rsid w:val="006B47D2"/>
    <w:rsid w:val="006B4BDF"/>
    <w:rsid w:val="006B4C20"/>
    <w:rsid w:val="006B5273"/>
    <w:rsid w:val="006B542E"/>
    <w:rsid w:val="006B565C"/>
    <w:rsid w:val="006B58BA"/>
    <w:rsid w:val="006B5AD4"/>
    <w:rsid w:val="006B6029"/>
    <w:rsid w:val="006B6245"/>
    <w:rsid w:val="006B66D1"/>
    <w:rsid w:val="006B683E"/>
    <w:rsid w:val="006B6978"/>
    <w:rsid w:val="006B6AC2"/>
    <w:rsid w:val="006B6D8D"/>
    <w:rsid w:val="006B72FF"/>
    <w:rsid w:val="006B7316"/>
    <w:rsid w:val="006B7366"/>
    <w:rsid w:val="006B7617"/>
    <w:rsid w:val="006B7828"/>
    <w:rsid w:val="006B79A3"/>
    <w:rsid w:val="006B7A0B"/>
    <w:rsid w:val="006B7A9F"/>
    <w:rsid w:val="006B7CF2"/>
    <w:rsid w:val="006B7EC4"/>
    <w:rsid w:val="006C0461"/>
    <w:rsid w:val="006C0BB7"/>
    <w:rsid w:val="006C0C7E"/>
    <w:rsid w:val="006C0C8B"/>
    <w:rsid w:val="006C0E01"/>
    <w:rsid w:val="006C12BF"/>
    <w:rsid w:val="006C13E3"/>
    <w:rsid w:val="006C1421"/>
    <w:rsid w:val="006C14E7"/>
    <w:rsid w:val="006C170E"/>
    <w:rsid w:val="006C1843"/>
    <w:rsid w:val="006C1B9F"/>
    <w:rsid w:val="006C1CBF"/>
    <w:rsid w:val="006C1E62"/>
    <w:rsid w:val="006C209F"/>
    <w:rsid w:val="006C2106"/>
    <w:rsid w:val="006C21EC"/>
    <w:rsid w:val="006C2202"/>
    <w:rsid w:val="006C2289"/>
    <w:rsid w:val="006C22B1"/>
    <w:rsid w:val="006C23CD"/>
    <w:rsid w:val="006C24B0"/>
    <w:rsid w:val="006C2661"/>
    <w:rsid w:val="006C2757"/>
    <w:rsid w:val="006C29CC"/>
    <w:rsid w:val="006C30CB"/>
    <w:rsid w:val="006C3214"/>
    <w:rsid w:val="006C34E7"/>
    <w:rsid w:val="006C34FC"/>
    <w:rsid w:val="006C3709"/>
    <w:rsid w:val="006C37BE"/>
    <w:rsid w:val="006C39EC"/>
    <w:rsid w:val="006C3A58"/>
    <w:rsid w:val="006C3C11"/>
    <w:rsid w:val="006C3C72"/>
    <w:rsid w:val="006C3E1F"/>
    <w:rsid w:val="006C3E64"/>
    <w:rsid w:val="006C4118"/>
    <w:rsid w:val="006C4120"/>
    <w:rsid w:val="006C42ED"/>
    <w:rsid w:val="006C47DB"/>
    <w:rsid w:val="006C498B"/>
    <w:rsid w:val="006C4BF5"/>
    <w:rsid w:val="006C4C77"/>
    <w:rsid w:val="006C4D00"/>
    <w:rsid w:val="006C4D79"/>
    <w:rsid w:val="006C5299"/>
    <w:rsid w:val="006C5744"/>
    <w:rsid w:val="006C5E27"/>
    <w:rsid w:val="006C639A"/>
    <w:rsid w:val="006C63C5"/>
    <w:rsid w:val="006C64D5"/>
    <w:rsid w:val="006C6670"/>
    <w:rsid w:val="006C6675"/>
    <w:rsid w:val="006C6781"/>
    <w:rsid w:val="006C7594"/>
    <w:rsid w:val="006C7AF7"/>
    <w:rsid w:val="006C7EF6"/>
    <w:rsid w:val="006C7FDD"/>
    <w:rsid w:val="006D001B"/>
    <w:rsid w:val="006D01A4"/>
    <w:rsid w:val="006D065C"/>
    <w:rsid w:val="006D0803"/>
    <w:rsid w:val="006D0A63"/>
    <w:rsid w:val="006D0AB1"/>
    <w:rsid w:val="006D0ACC"/>
    <w:rsid w:val="006D0C64"/>
    <w:rsid w:val="006D0D1C"/>
    <w:rsid w:val="006D0F39"/>
    <w:rsid w:val="006D0FE9"/>
    <w:rsid w:val="006D11A5"/>
    <w:rsid w:val="006D153D"/>
    <w:rsid w:val="006D179A"/>
    <w:rsid w:val="006D17FA"/>
    <w:rsid w:val="006D1D06"/>
    <w:rsid w:val="006D2191"/>
    <w:rsid w:val="006D2569"/>
    <w:rsid w:val="006D28B6"/>
    <w:rsid w:val="006D2C60"/>
    <w:rsid w:val="006D2E93"/>
    <w:rsid w:val="006D2ED7"/>
    <w:rsid w:val="006D305A"/>
    <w:rsid w:val="006D30CF"/>
    <w:rsid w:val="006D3218"/>
    <w:rsid w:val="006D33FD"/>
    <w:rsid w:val="006D3512"/>
    <w:rsid w:val="006D369E"/>
    <w:rsid w:val="006D3A18"/>
    <w:rsid w:val="006D3B0C"/>
    <w:rsid w:val="006D3C22"/>
    <w:rsid w:val="006D3D68"/>
    <w:rsid w:val="006D3EEE"/>
    <w:rsid w:val="006D3F48"/>
    <w:rsid w:val="006D4099"/>
    <w:rsid w:val="006D419B"/>
    <w:rsid w:val="006D425D"/>
    <w:rsid w:val="006D42C1"/>
    <w:rsid w:val="006D45A8"/>
    <w:rsid w:val="006D4B95"/>
    <w:rsid w:val="006D4ED8"/>
    <w:rsid w:val="006D50E9"/>
    <w:rsid w:val="006D515C"/>
    <w:rsid w:val="006D5206"/>
    <w:rsid w:val="006D57EA"/>
    <w:rsid w:val="006D5985"/>
    <w:rsid w:val="006D59C0"/>
    <w:rsid w:val="006D5D92"/>
    <w:rsid w:val="006D5F1D"/>
    <w:rsid w:val="006D5F9D"/>
    <w:rsid w:val="006D6085"/>
    <w:rsid w:val="006D682D"/>
    <w:rsid w:val="006D6C57"/>
    <w:rsid w:val="006D6D6E"/>
    <w:rsid w:val="006D6E15"/>
    <w:rsid w:val="006D6E51"/>
    <w:rsid w:val="006D7659"/>
    <w:rsid w:val="006D7D1A"/>
    <w:rsid w:val="006D7F01"/>
    <w:rsid w:val="006D7F33"/>
    <w:rsid w:val="006E0011"/>
    <w:rsid w:val="006E02C2"/>
    <w:rsid w:val="006E033D"/>
    <w:rsid w:val="006E0708"/>
    <w:rsid w:val="006E0734"/>
    <w:rsid w:val="006E0A1E"/>
    <w:rsid w:val="006E1651"/>
    <w:rsid w:val="006E1731"/>
    <w:rsid w:val="006E19F4"/>
    <w:rsid w:val="006E1A39"/>
    <w:rsid w:val="006E1E86"/>
    <w:rsid w:val="006E1F69"/>
    <w:rsid w:val="006E22AB"/>
    <w:rsid w:val="006E24C9"/>
    <w:rsid w:val="006E2A82"/>
    <w:rsid w:val="006E2B9D"/>
    <w:rsid w:val="006E2E3F"/>
    <w:rsid w:val="006E2E4E"/>
    <w:rsid w:val="006E2EA6"/>
    <w:rsid w:val="006E2EDA"/>
    <w:rsid w:val="006E303D"/>
    <w:rsid w:val="006E34E4"/>
    <w:rsid w:val="006E3530"/>
    <w:rsid w:val="006E3854"/>
    <w:rsid w:val="006E388F"/>
    <w:rsid w:val="006E3973"/>
    <w:rsid w:val="006E3B44"/>
    <w:rsid w:val="006E3B66"/>
    <w:rsid w:val="006E3B96"/>
    <w:rsid w:val="006E3BBC"/>
    <w:rsid w:val="006E407B"/>
    <w:rsid w:val="006E46CB"/>
    <w:rsid w:val="006E46F3"/>
    <w:rsid w:val="006E47F6"/>
    <w:rsid w:val="006E4836"/>
    <w:rsid w:val="006E49D6"/>
    <w:rsid w:val="006E4BA4"/>
    <w:rsid w:val="006E4E22"/>
    <w:rsid w:val="006E4E60"/>
    <w:rsid w:val="006E50DF"/>
    <w:rsid w:val="006E5139"/>
    <w:rsid w:val="006E51AD"/>
    <w:rsid w:val="006E5931"/>
    <w:rsid w:val="006E59D1"/>
    <w:rsid w:val="006E5D01"/>
    <w:rsid w:val="006E5D77"/>
    <w:rsid w:val="006E5F2F"/>
    <w:rsid w:val="006E6110"/>
    <w:rsid w:val="006E61C0"/>
    <w:rsid w:val="006E6358"/>
    <w:rsid w:val="006E635E"/>
    <w:rsid w:val="006E6405"/>
    <w:rsid w:val="006E64AF"/>
    <w:rsid w:val="006E6506"/>
    <w:rsid w:val="006E6719"/>
    <w:rsid w:val="006E688D"/>
    <w:rsid w:val="006E6C1A"/>
    <w:rsid w:val="006E6F0B"/>
    <w:rsid w:val="006E71C5"/>
    <w:rsid w:val="006E7544"/>
    <w:rsid w:val="006E760A"/>
    <w:rsid w:val="006E7D54"/>
    <w:rsid w:val="006E7E34"/>
    <w:rsid w:val="006F013E"/>
    <w:rsid w:val="006F01DF"/>
    <w:rsid w:val="006F0549"/>
    <w:rsid w:val="006F07A1"/>
    <w:rsid w:val="006F0C4C"/>
    <w:rsid w:val="006F0D2B"/>
    <w:rsid w:val="006F11CB"/>
    <w:rsid w:val="006F1357"/>
    <w:rsid w:val="006F1647"/>
    <w:rsid w:val="006F16F1"/>
    <w:rsid w:val="006F172A"/>
    <w:rsid w:val="006F1826"/>
    <w:rsid w:val="006F18A7"/>
    <w:rsid w:val="006F18AE"/>
    <w:rsid w:val="006F1B5B"/>
    <w:rsid w:val="006F1C54"/>
    <w:rsid w:val="006F1FE4"/>
    <w:rsid w:val="006F2411"/>
    <w:rsid w:val="006F285C"/>
    <w:rsid w:val="006F2BD1"/>
    <w:rsid w:val="006F2CE9"/>
    <w:rsid w:val="006F315E"/>
    <w:rsid w:val="006F33E3"/>
    <w:rsid w:val="006F34AA"/>
    <w:rsid w:val="006F3710"/>
    <w:rsid w:val="006F38DF"/>
    <w:rsid w:val="006F3958"/>
    <w:rsid w:val="006F396C"/>
    <w:rsid w:val="006F3CEA"/>
    <w:rsid w:val="006F3F0E"/>
    <w:rsid w:val="006F428E"/>
    <w:rsid w:val="006F440B"/>
    <w:rsid w:val="006F44F3"/>
    <w:rsid w:val="006F4C27"/>
    <w:rsid w:val="006F52E7"/>
    <w:rsid w:val="006F54D7"/>
    <w:rsid w:val="006F56B8"/>
    <w:rsid w:val="006F5A26"/>
    <w:rsid w:val="006F5F04"/>
    <w:rsid w:val="006F5F0A"/>
    <w:rsid w:val="006F6278"/>
    <w:rsid w:val="006F6323"/>
    <w:rsid w:val="006F6510"/>
    <w:rsid w:val="006F6651"/>
    <w:rsid w:val="006F66A6"/>
    <w:rsid w:val="006F6A73"/>
    <w:rsid w:val="006F6A8A"/>
    <w:rsid w:val="006F6A9F"/>
    <w:rsid w:val="006F6AD3"/>
    <w:rsid w:val="006F6AE9"/>
    <w:rsid w:val="006F6B4D"/>
    <w:rsid w:val="006F6DB6"/>
    <w:rsid w:val="006F6FED"/>
    <w:rsid w:val="006F722A"/>
    <w:rsid w:val="006F72F8"/>
    <w:rsid w:val="006F777D"/>
    <w:rsid w:val="006F791B"/>
    <w:rsid w:val="007000EA"/>
    <w:rsid w:val="00700103"/>
    <w:rsid w:val="00700142"/>
    <w:rsid w:val="00700171"/>
    <w:rsid w:val="0070027E"/>
    <w:rsid w:val="0070056E"/>
    <w:rsid w:val="007009C3"/>
    <w:rsid w:val="00700A9D"/>
    <w:rsid w:val="00700B3C"/>
    <w:rsid w:val="00700DEC"/>
    <w:rsid w:val="00700FAE"/>
    <w:rsid w:val="00701042"/>
    <w:rsid w:val="007010EF"/>
    <w:rsid w:val="00701531"/>
    <w:rsid w:val="007015DD"/>
    <w:rsid w:val="007017B3"/>
    <w:rsid w:val="00701813"/>
    <w:rsid w:val="007018E8"/>
    <w:rsid w:val="007019B7"/>
    <w:rsid w:val="00701B82"/>
    <w:rsid w:val="00701E15"/>
    <w:rsid w:val="00701E1A"/>
    <w:rsid w:val="0070204A"/>
    <w:rsid w:val="00702157"/>
    <w:rsid w:val="0070215F"/>
    <w:rsid w:val="007025D8"/>
    <w:rsid w:val="00702A02"/>
    <w:rsid w:val="00702A28"/>
    <w:rsid w:val="00702A99"/>
    <w:rsid w:val="00702B90"/>
    <w:rsid w:val="00702BC6"/>
    <w:rsid w:val="00702C84"/>
    <w:rsid w:val="00702C96"/>
    <w:rsid w:val="00702D65"/>
    <w:rsid w:val="00702D96"/>
    <w:rsid w:val="00702F33"/>
    <w:rsid w:val="0070309E"/>
    <w:rsid w:val="007032A5"/>
    <w:rsid w:val="007034AF"/>
    <w:rsid w:val="007037DD"/>
    <w:rsid w:val="007038B8"/>
    <w:rsid w:val="00703A1F"/>
    <w:rsid w:val="00703BD9"/>
    <w:rsid w:val="00703CE8"/>
    <w:rsid w:val="007046D4"/>
    <w:rsid w:val="007046F2"/>
    <w:rsid w:val="0070474D"/>
    <w:rsid w:val="0070491B"/>
    <w:rsid w:val="00704F4F"/>
    <w:rsid w:val="00705012"/>
    <w:rsid w:val="007050A9"/>
    <w:rsid w:val="00705341"/>
    <w:rsid w:val="00705B60"/>
    <w:rsid w:val="00705B81"/>
    <w:rsid w:val="00706CCD"/>
    <w:rsid w:val="00706E88"/>
    <w:rsid w:val="00706ED7"/>
    <w:rsid w:val="00706FA9"/>
    <w:rsid w:val="00707A6F"/>
    <w:rsid w:val="00707AB6"/>
    <w:rsid w:val="00707CBB"/>
    <w:rsid w:val="00707CDC"/>
    <w:rsid w:val="00707D22"/>
    <w:rsid w:val="00707DD5"/>
    <w:rsid w:val="0071004E"/>
    <w:rsid w:val="00710303"/>
    <w:rsid w:val="007103F8"/>
    <w:rsid w:val="007104D5"/>
    <w:rsid w:val="007107DE"/>
    <w:rsid w:val="00710BF7"/>
    <w:rsid w:val="00710F58"/>
    <w:rsid w:val="00710FD3"/>
    <w:rsid w:val="00711078"/>
    <w:rsid w:val="00711104"/>
    <w:rsid w:val="00711328"/>
    <w:rsid w:val="0071146C"/>
    <w:rsid w:val="007115CE"/>
    <w:rsid w:val="00711685"/>
    <w:rsid w:val="00711811"/>
    <w:rsid w:val="00711A6A"/>
    <w:rsid w:val="00711DB1"/>
    <w:rsid w:val="007123A2"/>
    <w:rsid w:val="00712817"/>
    <w:rsid w:val="007128B1"/>
    <w:rsid w:val="00712BD5"/>
    <w:rsid w:val="00712F45"/>
    <w:rsid w:val="0071301C"/>
    <w:rsid w:val="0071354B"/>
    <w:rsid w:val="00713677"/>
    <w:rsid w:val="00713D93"/>
    <w:rsid w:val="00713E3E"/>
    <w:rsid w:val="00713EDA"/>
    <w:rsid w:val="00713F2C"/>
    <w:rsid w:val="00714007"/>
    <w:rsid w:val="00714077"/>
    <w:rsid w:val="00714158"/>
    <w:rsid w:val="00714163"/>
    <w:rsid w:val="007147B9"/>
    <w:rsid w:val="0071485F"/>
    <w:rsid w:val="00714A17"/>
    <w:rsid w:val="00714A76"/>
    <w:rsid w:val="00714C56"/>
    <w:rsid w:val="00714EAB"/>
    <w:rsid w:val="00714F6B"/>
    <w:rsid w:val="00714F78"/>
    <w:rsid w:val="00715150"/>
    <w:rsid w:val="007151A6"/>
    <w:rsid w:val="00715273"/>
    <w:rsid w:val="0071533A"/>
    <w:rsid w:val="007154F3"/>
    <w:rsid w:val="00715703"/>
    <w:rsid w:val="0071574F"/>
    <w:rsid w:val="00715BD6"/>
    <w:rsid w:val="00715DC0"/>
    <w:rsid w:val="00716081"/>
    <w:rsid w:val="00716197"/>
    <w:rsid w:val="00716253"/>
    <w:rsid w:val="00716437"/>
    <w:rsid w:val="007165B5"/>
    <w:rsid w:val="00716CA4"/>
    <w:rsid w:val="00716F6C"/>
    <w:rsid w:val="00717050"/>
    <w:rsid w:val="0071711F"/>
    <w:rsid w:val="007175A5"/>
    <w:rsid w:val="0071777D"/>
    <w:rsid w:val="0071778D"/>
    <w:rsid w:val="00717A5A"/>
    <w:rsid w:val="00717BAB"/>
    <w:rsid w:val="00717C68"/>
    <w:rsid w:val="00717CA4"/>
    <w:rsid w:val="00717DD5"/>
    <w:rsid w:val="007204A7"/>
    <w:rsid w:val="007209DB"/>
    <w:rsid w:val="00720A24"/>
    <w:rsid w:val="00720C34"/>
    <w:rsid w:val="00720D46"/>
    <w:rsid w:val="00720D75"/>
    <w:rsid w:val="007219E8"/>
    <w:rsid w:val="00721A61"/>
    <w:rsid w:val="00721AF3"/>
    <w:rsid w:val="00721C7E"/>
    <w:rsid w:val="00721DC2"/>
    <w:rsid w:val="007220E4"/>
    <w:rsid w:val="007220EB"/>
    <w:rsid w:val="00722305"/>
    <w:rsid w:val="007229CE"/>
    <w:rsid w:val="00722BF9"/>
    <w:rsid w:val="00722C35"/>
    <w:rsid w:val="00722C97"/>
    <w:rsid w:val="00722CC7"/>
    <w:rsid w:val="00722E37"/>
    <w:rsid w:val="00722ECF"/>
    <w:rsid w:val="007231C2"/>
    <w:rsid w:val="007233BD"/>
    <w:rsid w:val="0072340B"/>
    <w:rsid w:val="007235BE"/>
    <w:rsid w:val="00723832"/>
    <w:rsid w:val="0072385D"/>
    <w:rsid w:val="0072396D"/>
    <w:rsid w:val="007239D9"/>
    <w:rsid w:val="00723CD8"/>
    <w:rsid w:val="00724018"/>
    <w:rsid w:val="00724060"/>
    <w:rsid w:val="007246FA"/>
    <w:rsid w:val="00724725"/>
    <w:rsid w:val="00724B24"/>
    <w:rsid w:val="00724B92"/>
    <w:rsid w:val="00724E2B"/>
    <w:rsid w:val="00724E7B"/>
    <w:rsid w:val="00724F82"/>
    <w:rsid w:val="0072505F"/>
    <w:rsid w:val="00725192"/>
    <w:rsid w:val="00725300"/>
    <w:rsid w:val="0072537D"/>
    <w:rsid w:val="00725891"/>
    <w:rsid w:val="00725ABA"/>
    <w:rsid w:val="00725BC5"/>
    <w:rsid w:val="00726397"/>
    <w:rsid w:val="007263A6"/>
    <w:rsid w:val="0072679D"/>
    <w:rsid w:val="0072716E"/>
    <w:rsid w:val="007276E2"/>
    <w:rsid w:val="007276EA"/>
    <w:rsid w:val="0072773F"/>
    <w:rsid w:val="00727C4E"/>
    <w:rsid w:val="00727D1D"/>
    <w:rsid w:val="00727E0B"/>
    <w:rsid w:val="0073009F"/>
    <w:rsid w:val="00730331"/>
    <w:rsid w:val="00730752"/>
    <w:rsid w:val="00730ADA"/>
    <w:rsid w:val="00730F75"/>
    <w:rsid w:val="007313A5"/>
    <w:rsid w:val="007315FC"/>
    <w:rsid w:val="007316C7"/>
    <w:rsid w:val="00731859"/>
    <w:rsid w:val="007318A6"/>
    <w:rsid w:val="007319D7"/>
    <w:rsid w:val="00731F0B"/>
    <w:rsid w:val="00732142"/>
    <w:rsid w:val="007326D7"/>
    <w:rsid w:val="00732BE1"/>
    <w:rsid w:val="00732D15"/>
    <w:rsid w:val="00732DBB"/>
    <w:rsid w:val="00732E95"/>
    <w:rsid w:val="00732ED1"/>
    <w:rsid w:val="00732F2C"/>
    <w:rsid w:val="007330C8"/>
    <w:rsid w:val="007331E4"/>
    <w:rsid w:val="0073321A"/>
    <w:rsid w:val="0073339D"/>
    <w:rsid w:val="007333ED"/>
    <w:rsid w:val="00733543"/>
    <w:rsid w:val="007337E8"/>
    <w:rsid w:val="00733B92"/>
    <w:rsid w:val="00733EC4"/>
    <w:rsid w:val="00733F16"/>
    <w:rsid w:val="00734B1C"/>
    <w:rsid w:val="00734E3B"/>
    <w:rsid w:val="00734EC4"/>
    <w:rsid w:val="007350DA"/>
    <w:rsid w:val="007352A3"/>
    <w:rsid w:val="00735750"/>
    <w:rsid w:val="00735A0D"/>
    <w:rsid w:val="00735BA6"/>
    <w:rsid w:val="00735BD3"/>
    <w:rsid w:val="00735CF6"/>
    <w:rsid w:val="007360D2"/>
    <w:rsid w:val="00736192"/>
    <w:rsid w:val="0073619D"/>
    <w:rsid w:val="00736363"/>
    <w:rsid w:val="00736C01"/>
    <w:rsid w:val="00736EDD"/>
    <w:rsid w:val="00736FC1"/>
    <w:rsid w:val="00737420"/>
    <w:rsid w:val="00737C26"/>
    <w:rsid w:val="00737E63"/>
    <w:rsid w:val="00737E64"/>
    <w:rsid w:val="0074007E"/>
    <w:rsid w:val="007400C6"/>
    <w:rsid w:val="007403D9"/>
    <w:rsid w:val="00740B48"/>
    <w:rsid w:val="00740B69"/>
    <w:rsid w:val="00740B70"/>
    <w:rsid w:val="00740EAB"/>
    <w:rsid w:val="00741457"/>
    <w:rsid w:val="00741643"/>
    <w:rsid w:val="007416AB"/>
    <w:rsid w:val="007417DD"/>
    <w:rsid w:val="007418E6"/>
    <w:rsid w:val="00741B33"/>
    <w:rsid w:val="00741C07"/>
    <w:rsid w:val="00741FAD"/>
    <w:rsid w:val="00742135"/>
    <w:rsid w:val="007421BB"/>
    <w:rsid w:val="007422D7"/>
    <w:rsid w:val="007423D1"/>
    <w:rsid w:val="0074246E"/>
    <w:rsid w:val="007425EF"/>
    <w:rsid w:val="0074270D"/>
    <w:rsid w:val="00743004"/>
    <w:rsid w:val="007431A3"/>
    <w:rsid w:val="007431B0"/>
    <w:rsid w:val="00743269"/>
    <w:rsid w:val="0074336A"/>
    <w:rsid w:val="007434C5"/>
    <w:rsid w:val="007439BA"/>
    <w:rsid w:val="00743B34"/>
    <w:rsid w:val="00743CB8"/>
    <w:rsid w:val="0074414E"/>
    <w:rsid w:val="0074482A"/>
    <w:rsid w:val="00744906"/>
    <w:rsid w:val="00744B14"/>
    <w:rsid w:val="00744CEC"/>
    <w:rsid w:val="00744DDD"/>
    <w:rsid w:val="00744FF8"/>
    <w:rsid w:val="007450BA"/>
    <w:rsid w:val="0074518F"/>
    <w:rsid w:val="00745433"/>
    <w:rsid w:val="007454B8"/>
    <w:rsid w:val="007455D8"/>
    <w:rsid w:val="007456EA"/>
    <w:rsid w:val="00745756"/>
    <w:rsid w:val="00745840"/>
    <w:rsid w:val="00745C13"/>
    <w:rsid w:val="00745EEA"/>
    <w:rsid w:val="00745F14"/>
    <w:rsid w:val="00745FF1"/>
    <w:rsid w:val="00745FF2"/>
    <w:rsid w:val="007460D6"/>
    <w:rsid w:val="00746131"/>
    <w:rsid w:val="00746186"/>
    <w:rsid w:val="00746908"/>
    <w:rsid w:val="00746BFF"/>
    <w:rsid w:val="00746D34"/>
    <w:rsid w:val="00746DED"/>
    <w:rsid w:val="00747310"/>
    <w:rsid w:val="007475B6"/>
    <w:rsid w:val="00747782"/>
    <w:rsid w:val="007477BC"/>
    <w:rsid w:val="00747831"/>
    <w:rsid w:val="00747AB6"/>
    <w:rsid w:val="00747B4E"/>
    <w:rsid w:val="00747E70"/>
    <w:rsid w:val="00750141"/>
    <w:rsid w:val="007501DF"/>
    <w:rsid w:val="007502A5"/>
    <w:rsid w:val="007502F8"/>
    <w:rsid w:val="0075086B"/>
    <w:rsid w:val="00750A0B"/>
    <w:rsid w:val="00750A55"/>
    <w:rsid w:val="00750A92"/>
    <w:rsid w:val="0075124A"/>
    <w:rsid w:val="007513A7"/>
    <w:rsid w:val="007513C0"/>
    <w:rsid w:val="00751B91"/>
    <w:rsid w:val="00751CE3"/>
    <w:rsid w:val="00751DEF"/>
    <w:rsid w:val="00751F33"/>
    <w:rsid w:val="007523E3"/>
    <w:rsid w:val="007528A0"/>
    <w:rsid w:val="00752A3F"/>
    <w:rsid w:val="00752AE4"/>
    <w:rsid w:val="00752BA5"/>
    <w:rsid w:val="00752DB7"/>
    <w:rsid w:val="00753085"/>
    <w:rsid w:val="007534BF"/>
    <w:rsid w:val="007535F2"/>
    <w:rsid w:val="0075376C"/>
    <w:rsid w:val="0075377B"/>
    <w:rsid w:val="0075397D"/>
    <w:rsid w:val="00753AD0"/>
    <w:rsid w:val="00753D2D"/>
    <w:rsid w:val="00753DB9"/>
    <w:rsid w:val="00754084"/>
    <w:rsid w:val="0075414D"/>
    <w:rsid w:val="00754245"/>
    <w:rsid w:val="00754EF4"/>
    <w:rsid w:val="0075520E"/>
    <w:rsid w:val="007554FD"/>
    <w:rsid w:val="007555F9"/>
    <w:rsid w:val="00755883"/>
    <w:rsid w:val="00755A13"/>
    <w:rsid w:val="00755C31"/>
    <w:rsid w:val="00755EC2"/>
    <w:rsid w:val="0075634E"/>
    <w:rsid w:val="00756536"/>
    <w:rsid w:val="00756792"/>
    <w:rsid w:val="007569A0"/>
    <w:rsid w:val="007569A2"/>
    <w:rsid w:val="00756B05"/>
    <w:rsid w:val="00756FEB"/>
    <w:rsid w:val="0075744C"/>
    <w:rsid w:val="007575AC"/>
    <w:rsid w:val="00757A36"/>
    <w:rsid w:val="00757A44"/>
    <w:rsid w:val="00757C14"/>
    <w:rsid w:val="00760352"/>
    <w:rsid w:val="007605D7"/>
    <w:rsid w:val="00760A29"/>
    <w:rsid w:val="00760AC4"/>
    <w:rsid w:val="00760D66"/>
    <w:rsid w:val="00760D7A"/>
    <w:rsid w:val="00761148"/>
    <w:rsid w:val="007612A0"/>
    <w:rsid w:val="007612D7"/>
    <w:rsid w:val="0076147F"/>
    <w:rsid w:val="00761506"/>
    <w:rsid w:val="007615DE"/>
    <w:rsid w:val="00761674"/>
    <w:rsid w:val="0076176D"/>
    <w:rsid w:val="007618E1"/>
    <w:rsid w:val="00761CD8"/>
    <w:rsid w:val="00761E28"/>
    <w:rsid w:val="0076285D"/>
    <w:rsid w:val="00762955"/>
    <w:rsid w:val="00762B57"/>
    <w:rsid w:val="00762C99"/>
    <w:rsid w:val="0076325B"/>
    <w:rsid w:val="0076341B"/>
    <w:rsid w:val="00763727"/>
    <w:rsid w:val="00763C77"/>
    <w:rsid w:val="007643A0"/>
    <w:rsid w:val="007643CC"/>
    <w:rsid w:val="007646A9"/>
    <w:rsid w:val="007649C0"/>
    <w:rsid w:val="00764A3C"/>
    <w:rsid w:val="00764C93"/>
    <w:rsid w:val="00764E8D"/>
    <w:rsid w:val="00764ECD"/>
    <w:rsid w:val="0076510E"/>
    <w:rsid w:val="00765123"/>
    <w:rsid w:val="007653B8"/>
    <w:rsid w:val="00765878"/>
    <w:rsid w:val="00765A0B"/>
    <w:rsid w:val="00765BEF"/>
    <w:rsid w:val="00765EC9"/>
    <w:rsid w:val="00765F49"/>
    <w:rsid w:val="00765FFA"/>
    <w:rsid w:val="00766338"/>
    <w:rsid w:val="00766526"/>
    <w:rsid w:val="00766692"/>
    <w:rsid w:val="00766B1B"/>
    <w:rsid w:val="00766B43"/>
    <w:rsid w:val="00766CE8"/>
    <w:rsid w:val="007672B3"/>
    <w:rsid w:val="0076747A"/>
    <w:rsid w:val="00767865"/>
    <w:rsid w:val="00767B56"/>
    <w:rsid w:val="00767D99"/>
    <w:rsid w:val="00767F74"/>
    <w:rsid w:val="00770080"/>
    <w:rsid w:val="0077013E"/>
    <w:rsid w:val="007702F3"/>
    <w:rsid w:val="007705A9"/>
    <w:rsid w:val="00771629"/>
    <w:rsid w:val="0077162D"/>
    <w:rsid w:val="00771752"/>
    <w:rsid w:val="00771B52"/>
    <w:rsid w:val="007720DD"/>
    <w:rsid w:val="0077212E"/>
    <w:rsid w:val="007721B3"/>
    <w:rsid w:val="00772216"/>
    <w:rsid w:val="00772469"/>
    <w:rsid w:val="0077255C"/>
    <w:rsid w:val="00772790"/>
    <w:rsid w:val="00772F9B"/>
    <w:rsid w:val="007730BE"/>
    <w:rsid w:val="00773306"/>
    <w:rsid w:val="007733D9"/>
    <w:rsid w:val="007734CB"/>
    <w:rsid w:val="007734CC"/>
    <w:rsid w:val="0077356A"/>
    <w:rsid w:val="00773711"/>
    <w:rsid w:val="00773D00"/>
    <w:rsid w:val="00773FF6"/>
    <w:rsid w:val="007743B9"/>
    <w:rsid w:val="0077446A"/>
    <w:rsid w:val="007744DB"/>
    <w:rsid w:val="00774769"/>
    <w:rsid w:val="0077485B"/>
    <w:rsid w:val="0077487C"/>
    <w:rsid w:val="0077494D"/>
    <w:rsid w:val="00774C5C"/>
    <w:rsid w:val="00774DD1"/>
    <w:rsid w:val="007752F4"/>
    <w:rsid w:val="00775AFA"/>
    <w:rsid w:val="00775BB5"/>
    <w:rsid w:val="00775D71"/>
    <w:rsid w:val="0077613E"/>
    <w:rsid w:val="00776340"/>
    <w:rsid w:val="00776354"/>
    <w:rsid w:val="007766D0"/>
    <w:rsid w:val="007767AE"/>
    <w:rsid w:val="007768DC"/>
    <w:rsid w:val="00776A75"/>
    <w:rsid w:val="00776AAB"/>
    <w:rsid w:val="00776C91"/>
    <w:rsid w:val="00776DC2"/>
    <w:rsid w:val="0077744D"/>
    <w:rsid w:val="007774D1"/>
    <w:rsid w:val="007774E4"/>
    <w:rsid w:val="00777727"/>
    <w:rsid w:val="00777A47"/>
    <w:rsid w:val="00777ADC"/>
    <w:rsid w:val="00777BA2"/>
    <w:rsid w:val="00777D0D"/>
    <w:rsid w:val="00777E58"/>
    <w:rsid w:val="00777FB1"/>
    <w:rsid w:val="007802F3"/>
    <w:rsid w:val="007806E6"/>
    <w:rsid w:val="007808D9"/>
    <w:rsid w:val="0078095D"/>
    <w:rsid w:val="0078097B"/>
    <w:rsid w:val="00780A89"/>
    <w:rsid w:val="00780B42"/>
    <w:rsid w:val="00780DD8"/>
    <w:rsid w:val="00781116"/>
    <w:rsid w:val="007812D6"/>
    <w:rsid w:val="00781466"/>
    <w:rsid w:val="0078179F"/>
    <w:rsid w:val="0078188D"/>
    <w:rsid w:val="00781D54"/>
    <w:rsid w:val="00781D75"/>
    <w:rsid w:val="00781E7D"/>
    <w:rsid w:val="00781EAE"/>
    <w:rsid w:val="007824B5"/>
    <w:rsid w:val="00782674"/>
    <w:rsid w:val="007826BC"/>
    <w:rsid w:val="00782A1D"/>
    <w:rsid w:val="00783198"/>
    <w:rsid w:val="00783763"/>
    <w:rsid w:val="007837E1"/>
    <w:rsid w:val="007838A3"/>
    <w:rsid w:val="00783BAA"/>
    <w:rsid w:val="00783FAF"/>
    <w:rsid w:val="007843CB"/>
    <w:rsid w:val="00784855"/>
    <w:rsid w:val="00784A54"/>
    <w:rsid w:val="00784BEC"/>
    <w:rsid w:val="00784E0A"/>
    <w:rsid w:val="00784F66"/>
    <w:rsid w:val="00785242"/>
    <w:rsid w:val="00785592"/>
    <w:rsid w:val="0078585B"/>
    <w:rsid w:val="00785985"/>
    <w:rsid w:val="00785B2E"/>
    <w:rsid w:val="00785D05"/>
    <w:rsid w:val="00785DF1"/>
    <w:rsid w:val="00785EDD"/>
    <w:rsid w:val="00786649"/>
    <w:rsid w:val="00786664"/>
    <w:rsid w:val="007867E9"/>
    <w:rsid w:val="007868A3"/>
    <w:rsid w:val="007869D7"/>
    <w:rsid w:val="007869EA"/>
    <w:rsid w:val="00786CA9"/>
    <w:rsid w:val="00786CE8"/>
    <w:rsid w:val="00787052"/>
    <w:rsid w:val="00787397"/>
    <w:rsid w:val="007874AF"/>
    <w:rsid w:val="007875F8"/>
    <w:rsid w:val="00787706"/>
    <w:rsid w:val="0078785B"/>
    <w:rsid w:val="0078791A"/>
    <w:rsid w:val="00787AE8"/>
    <w:rsid w:val="00787C58"/>
    <w:rsid w:val="00787F29"/>
    <w:rsid w:val="00787F83"/>
    <w:rsid w:val="0079020E"/>
    <w:rsid w:val="00790343"/>
    <w:rsid w:val="0079043D"/>
    <w:rsid w:val="007904E0"/>
    <w:rsid w:val="00790532"/>
    <w:rsid w:val="007906D1"/>
    <w:rsid w:val="00790D63"/>
    <w:rsid w:val="00790D6F"/>
    <w:rsid w:val="0079115C"/>
    <w:rsid w:val="0079162F"/>
    <w:rsid w:val="007917F3"/>
    <w:rsid w:val="007919EA"/>
    <w:rsid w:val="00791B40"/>
    <w:rsid w:val="00791D60"/>
    <w:rsid w:val="00792482"/>
    <w:rsid w:val="00792695"/>
    <w:rsid w:val="007926D3"/>
    <w:rsid w:val="00792FFB"/>
    <w:rsid w:val="00793161"/>
    <w:rsid w:val="0079362A"/>
    <w:rsid w:val="00793A4C"/>
    <w:rsid w:val="0079435E"/>
    <w:rsid w:val="007944F7"/>
    <w:rsid w:val="0079472D"/>
    <w:rsid w:val="00794978"/>
    <w:rsid w:val="00794B95"/>
    <w:rsid w:val="007950B4"/>
    <w:rsid w:val="00795171"/>
    <w:rsid w:val="007951EB"/>
    <w:rsid w:val="0079551A"/>
    <w:rsid w:val="00795B8B"/>
    <w:rsid w:val="00795CC2"/>
    <w:rsid w:val="00795DCB"/>
    <w:rsid w:val="00795E74"/>
    <w:rsid w:val="00795EED"/>
    <w:rsid w:val="00796373"/>
    <w:rsid w:val="007963BB"/>
    <w:rsid w:val="00796442"/>
    <w:rsid w:val="00796491"/>
    <w:rsid w:val="00796884"/>
    <w:rsid w:val="007968B9"/>
    <w:rsid w:val="00796D60"/>
    <w:rsid w:val="00796D79"/>
    <w:rsid w:val="0079741F"/>
    <w:rsid w:val="007975EC"/>
    <w:rsid w:val="00797631"/>
    <w:rsid w:val="0079769B"/>
    <w:rsid w:val="0079799F"/>
    <w:rsid w:val="00797A4E"/>
    <w:rsid w:val="00797AC6"/>
    <w:rsid w:val="00797D7A"/>
    <w:rsid w:val="00797E02"/>
    <w:rsid w:val="00797F79"/>
    <w:rsid w:val="00797FBA"/>
    <w:rsid w:val="007A0335"/>
    <w:rsid w:val="007A086C"/>
    <w:rsid w:val="007A0D67"/>
    <w:rsid w:val="007A17A5"/>
    <w:rsid w:val="007A1827"/>
    <w:rsid w:val="007A1939"/>
    <w:rsid w:val="007A1BD9"/>
    <w:rsid w:val="007A1D33"/>
    <w:rsid w:val="007A20D8"/>
    <w:rsid w:val="007A2794"/>
    <w:rsid w:val="007A294A"/>
    <w:rsid w:val="007A2A44"/>
    <w:rsid w:val="007A2A77"/>
    <w:rsid w:val="007A2ADC"/>
    <w:rsid w:val="007A2FEC"/>
    <w:rsid w:val="007A303B"/>
    <w:rsid w:val="007A30C9"/>
    <w:rsid w:val="007A31AA"/>
    <w:rsid w:val="007A32F7"/>
    <w:rsid w:val="007A355F"/>
    <w:rsid w:val="007A356B"/>
    <w:rsid w:val="007A365A"/>
    <w:rsid w:val="007A37B1"/>
    <w:rsid w:val="007A3A26"/>
    <w:rsid w:val="007A3AA7"/>
    <w:rsid w:val="007A43DF"/>
    <w:rsid w:val="007A47AA"/>
    <w:rsid w:val="007A4F10"/>
    <w:rsid w:val="007A4FF6"/>
    <w:rsid w:val="007A5908"/>
    <w:rsid w:val="007A591C"/>
    <w:rsid w:val="007A63DE"/>
    <w:rsid w:val="007A648C"/>
    <w:rsid w:val="007A659E"/>
    <w:rsid w:val="007A66B2"/>
    <w:rsid w:val="007A6964"/>
    <w:rsid w:val="007A6A86"/>
    <w:rsid w:val="007A6B4A"/>
    <w:rsid w:val="007A6DC4"/>
    <w:rsid w:val="007A7176"/>
    <w:rsid w:val="007A7421"/>
    <w:rsid w:val="007A7428"/>
    <w:rsid w:val="007A76A9"/>
    <w:rsid w:val="007A76AE"/>
    <w:rsid w:val="007A7945"/>
    <w:rsid w:val="007A7A21"/>
    <w:rsid w:val="007A7B25"/>
    <w:rsid w:val="007A7D7A"/>
    <w:rsid w:val="007A7E7F"/>
    <w:rsid w:val="007B011C"/>
    <w:rsid w:val="007B0228"/>
    <w:rsid w:val="007B0397"/>
    <w:rsid w:val="007B04BE"/>
    <w:rsid w:val="007B0840"/>
    <w:rsid w:val="007B0860"/>
    <w:rsid w:val="007B0A11"/>
    <w:rsid w:val="007B0AD7"/>
    <w:rsid w:val="007B0D12"/>
    <w:rsid w:val="007B115E"/>
    <w:rsid w:val="007B13DF"/>
    <w:rsid w:val="007B1642"/>
    <w:rsid w:val="007B1DA7"/>
    <w:rsid w:val="007B1E37"/>
    <w:rsid w:val="007B1FB0"/>
    <w:rsid w:val="007B2122"/>
    <w:rsid w:val="007B2405"/>
    <w:rsid w:val="007B2599"/>
    <w:rsid w:val="007B2D0E"/>
    <w:rsid w:val="007B2E3A"/>
    <w:rsid w:val="007B347F"/>
    <w:rsid w:val="007B3559"/>
    <w:rsid w:val="007B38C1"/>
    <w:rsid w:val="007B3936"/>
    <w:rsid w:val="007B394B"/>
    <w:rsid w:val="007B39D1"/>
    <w:rsid w:val="007B3AC7"/>
    <w:rsid w:val="007B3C8A"/>
    <w:rsid w:val="007B3D0B"/>
    <w:rsid w:val="007B3D6A"/>
    <w:rsid w:val="007B3EB4"/>
    <w:rsid w:val="007B3FCA"/>
    <w:rsid w:val="007B405E"/>
    <w:rsid w:val="007B42B8"/>
    <w:rsid w:val="007B4511"/>
    <w:rsid w:val="007B45EB"/>
    <w:rsid w:val="007B469B"/>
    <w:rsid w:val="007B4800"/>
    <w:rsid w:val="007B4927"/>
    <w:rsid w:val="007B4960"/>
    <w:rsid w:val="007B4B55"/>
    <w:rsid w:val="007B4D77"/>
    <w:rsid w:val="007B4E55"/>
    <w:rsid w:val="007B4F6C"/>
    <w:rsid w:val="007B4FFA"/>
    <w:rsid w:val="007B5188"/>
    <w:rsid w:val="007B5492"/>
    <w:rsid w:val="007B5793"/>
    <w:rsid w:val="007B57FE"/>
    <w:rsid w:val="007B5869"/>
    <w:rsid w:val="007B6093"/>
    <w:rsid w:val="007B62F0"/>
    <w:rsid w:val="007B6B26"/>
    <w:rsid w:val="007B711D"/>
    <w:rsid w:val="007B7120"/>
    <w:rsid w:val="007B7258"/>
    <w:rsid w:val="007B73E8"/>
    <w:rsid w:val="007B747D"/>
    <w:rsid w:val="007B7540"/>
    <w:rsid w:val="007B760C"/>
    <w:rsid w:val="007B7AA9"/>
    <w:rsid w:val="007B7B60"/>
    <w:rsid w:val="007B7D1B"/>
    <w:rsid w:val="007B7DFA"/>
    <w:rsid w:val="007B7F7D"/>
    <w:rsid w:val="007C0005"/>
    <w:rsid w:val="007C0231"/>
    <w:rsid w:val="007C0472"/>
    <w:rsid w:val="007C04FF"/>
    <w:rsid w:val="007C05CA"/>
    <w:rsid w:val="007C06B2"/>
    <w:rsid w:val="007C07F4"/>
    <w:rsid w:val="007C0AD2"/>
    <w:rsid w:val="007C0C86"/>
    <w:rsid w:val="007C0D83"/>
    <w:rsid w:val="007C0D9C"/>
    <w:rsid w:val="007C16A6"/>
    <w:rsid w:val="007C1DA7"/>
    <w:rsid w:val="007C1FE1"/>
    <w:rsid w:val="007C2112"/>
    <w:rsid w:val="007C2239"/>
    <w:rsid w:val="007C22C2"/>
    <w:rsid w:val="007C2A73"/>
    <w:rsid w:val="007C2B05"/>
    <w:rsid w:val="007C2BD7"/>
    <w:rsid w:val="007C2D96"/>
    <w:rsid w:val="007C2E2C"/>
    <w:rsid w:val="007C30AB"/>
    <w:rsid w:val="007C31C3"/>
    <w:rsid w:val="007C3352"/>
    <w:rsid w:val="007C3CCB"/>
    <w:rsid w:val="007C3CE3"/>
    <w:rsid w:val="007C3DD7"/>
    <w:rsid w:val="007C4055"/>
    <w:rsid w:val="007C417B"/>
    <w:rsid w:val="007C422A"/>
    <w:rsid w:val="007C4342"/>
    <w:rsid w:val="007C4B18"/>
    <w:rsid w:val="007C4E6B"/>
    <w:rsid w:val="007C4F1F"/>
    <w:rsid w:val="007C501E"/>
    <w:rsid w:val="007C50E4"/>
    <w:rsid w:val="007C51AD"/>
    <w:rsid w:val="007C5A1E"/>
    <w:rsid w:val="007C5C9D"/>
    <w:rsid w:val="007C5D7C"/>
    <w:rsid w:val="007C5F13"/>
    <w:rsid w:val="007C628A"/>
    <w:rsid w:val="007C62EA"/>
    <w:rsid w:val="007C643E"/>
    <w:rsid w:val="007C6475"/>
    <w:rsid w:val="007C683B"/>
    <w:rsid w:val="007C6A16"/>
    <w:rsid w:val="007C6DC3"/>
    <w:rsid w:val="007C6DE7"/>
    <w:rsid w:val="007C74AA"/>
    <w:rsid w:val="007C7528"/>
    <w:rsid w:val="007C7582"/>
    <w:rsid w:val="007C75C1"/>
    <w:rsid w:val="007C7648"/>
    <w:rsid w:val="007C773A"/>
    <w:rsid w:val="007C7930"/>
    <w:rsid w:val="007C7941"/>
    <w:rsid w:val="007C79CE"/>
    <w:rsid w:val="007C7BDA"/>
    <w:rsid w:val="007C7D21"/>
    <w:rsid w:val="007D0472"/>
    <w:rsid w:val="007D05FC"/>
    <w:rsid w:val="007D079C"/>
    <w:rsid w:val="007D09D8"/>
    <w:rsid w:val="007D0DD3"/>
    <w:rsid w:val="007D1454"/>
    <w:rsid w:val="007D14CD"/>
    <w:rsid w:val="007D1519"/>
    <w:rsid w:val="007D1636"/>
    <w:rsid w:val="007D171C"/>
    <w:rsid w:val="007D18A2"/>
    <w:rsid w:val="007D18B2"/>
    <w:rsid w:val="007D1B11"/>
    <w:rsid w:val="007D1C8C"/>
    <w:rsid w:val="007D2118"/>
    <w:rsid w:val="007D2757"/>
    <w:rsid w:val="007D29B4"/>
    <w:rsid w:val="007D2B39"/>
    <w:rsid w:val="007D2D2E"/>
    <w:rsid w:val="007D2DC3"/>
    <w:rsid w:val="007D3136"/>
    <w:rsid w:val="007D33D5"/>
    <w:rsid w:val="007D385C"/>
    <w:rsid w:val="007D3A6D"/>
    <w:rsid w:val="007D3DBB"/>
    <w:rsid w:val="007D400A"/>
    <w:rsid w:val="007D439B"/>
    <w:rsid w:val="007D47FC"/>
    <w:rsid w:val="007D4A58"/>
    <w:rsid w:val="007D4C10"/>
    <w:rsid w:val="007D4C7B"/>
    <w:rsid w:val="007D4E27"/>
    <w:rsid w:val="007D4F6F"/>
    <w:rsid w:val="007D540B"/>
    <w:rsid w:val="007D557C"/>
    <w:rsid w:val="007D55FC"/>
    <w:rsid w:val="007D5C3E"/>
    <w:rsid w:val="007D5C6D"/>
    <w:rsid w:val="007D5F25"/>
    <w:rsid w:val="007D5F26"/>
    <w:rsid w:val="007D60B6"/>
    <w:rsid w:val="007D60E4"/>
    <w:rsid w:val="007D60F0"/>
    <w:rsid w:val="007D6239"/>
    <w:rsid w:val="007D6280"/>
    <w:rsid w:val="007D63C4"/>
    <w:rsid w:val="007D69E4"/>
    <w:rsid w:val="007D6CA4"/>
    <w:rsid w:val="007D706D"/>
    <w:rsid w:val="007D713F"/>
    <w:rsid w:val="007D7324"/>
    <w:rsid w:val="007D744A"/>
    <w:rsid w:val="007D74C3"/>
    <w:rsid w:val="007D76F2"/>
    <w:rsid w:val="007D7C88"/>
    <w:rsid w:val="007D7CF9"/>
    <w:rsid w:val="007E0073"/>
    <w:rsid w:val="007E03A3"/>
    <w:rsid w:val="007E0458"/>
    <w:rsid w:val="007E04C0"/>
    <w:rsid w:val="007E0678"/>
    <w:rsid w:val="007E06B2"/>
    <w:rsid w:val="007E0866"/>
    <w:rsid w:val="007E0947"/>
    <w:rsid w:val="007E0AE6"/>
    <w:rsid w:val="007E0B6B"/>
    <w:rsid w:val="007E0C00"/>
    <w:rsid w:val="007E0CBD"/>
    <w:rsid w:val="007E0FA8"/>
    <w:rsid w:val="007E1009"/>
    <w:rsid w:val="007E100F"/>
    <w:rsid w:val="007E12A2"/>
    <w:rsid w:val="007E12E0"/>
    <w:rsid w:val="007E146E"/>
    <w:rsid w:val="007E16BB"/>
    <w:rsid w:val="007E184D"/>
    <w:rsid w:val="007E1A42"/>
    <w:rsid w:val="007E1A70"/>
    <w:rsid w:val="007E1C0F"/>
    <w:rsid w:val="007E1C19"/>
    <w:rsid w:val="007E22BD"/>
    <w:rsid w:val="007E24AE"/>
    <w:rsid w:val="007E25A6"/>
    <w:rsid w:val="007E28F3"/>
    <w:rsid w:val="007E2951"/>
    <w:rsid w:val="007E298C"/>
    <w:rsid w:val="007E2D78"/>
    <w:rsid w:val="007E2F6B"/>
    <w:rsid w:val="007E2FC0"/>
    <w:rsid w:val="007E3061"/>
    <w:rsid w:val="007E3F09"/>
    <w:rsid w:val="007E4017"/>
    <w:rsid w:val="007E40C9"/>
    <w:rsid w:val="007E417A"/>
    <w:rsid w:val="007E41A2"/>
    <w:rsid w:val="007E4365"/>
    <w:rsid w:val="007E45D3"/>
    <w:rsid w:val="007E4D16"/>
    <w:rsid w:val="007E4DB4"/>
    <w:rsid w:val="007E4F4D"/>
    <w:rsid w:val="007E5250"/>
    <w:rsid w:val="007E53E8"/>
    <w:rsid w:val="007E546E"/>
    <w:rsid w:val="007E5918"/>
    <w:rsid w:val="007E5C29"/>
    <w:rsid w:val="007E5C2B"/>
    <w:rsid w:val="007E5CFD"/>
    <w:rsid w:val="007E5E0C"/>
    <w:rsid w:val="007E6194"/>
    <w:rsid w:val="007E61EF"/>
    <w:rsid w:val="007E6294"/>
    <w:rsid w:val="007E62FA"/>
    <w:rsid w:val="007E63F0"/>
    <w:rsid w:val="007E6C3D"/>
    <w:rsid w:val="007E6DCF"/>
    <w:rsid w:val="007E6E82"/>
    <w:rsid w:val="007E7031"/>
    <w:rsid w:val="007E7323"/>
    <w:rsid w:val="007E74E8"/>
    <w:rsid w:val="007E7552"/>
    <w:rsid w:val="007E7852"/>
    <w:rsid w:val="007E7A0F"/>
    <w:rsid w:val="007E7B0C"/>
    <w:rsid w:val="007E7FC8"/>
    <w:rsid w:val="007F044B"/>
    <w:rsid w:val="007F06E0"/>
    <w:rsid w:val="007F0D42"/>
    <w:rsid w:val="007F136E"/>
    <w:rsid w:val="007F13F4"/>
    <w:rsid w:val="007F1508"/>
    <w:rsid w:val="007F1604"/>
    <w:rsid w:val="007F16B8"/>
    <w:rsid w:val="007F1917"/>
    <w:rsid w:val="007F19CC"/>
    <w:rsid w:val="007F1D50"/>
    <w:rsid w:val="007F201B"/>
    <w:rsid w:val="007F20A4"/>
    <w:rsid w:val="007F20B5"/>
    <w:rsid w:val="007F24F0"/>
    <w:rsid w:val="007F25BB"/>
    <w:rsid w:val="007F2735"/>
    <w:rsid w:val="007F2894"/>
    <w:rsid w:val="007F2A13"/>
    <w:rsid w:val="007F2A18"/>
    <w:rsid w:val="007F2AA0"/>
    <w:rsid w:val="007F2CA8"/>
    <w:rsid w:val="007F30DA"/>
    <w:rsid w:val="007F37BA"/>
    <w:rsid w:val="007F3D5E"/>
    <w:rsid w:val="007F3E00"/>
    <w:rsid w:val="007F422B"/>
    <w:rsid w:val="007F4331"/>
    <w:rsid w:val="007F435A"/>
    <w:rsid w:val="007F479F"/>
    <w:rsid w:val="007F4C36"/>
    <w:rsid w:val="007F5138"/>
    <w:rsid w:val="007F5280"/>
    <w:rsid w:val="007F52CA"/>
    <w:rsid w:val="007F57EE"/>
    <w:rsid w:val="007F58E0"/>
    <w:rsid w:val="007F59EC"/>
    <w:rsid w:val="007F5A44"/>
    <w:rsid w:val="007F60C7"/>
    <w:rsid w:val="007F616D"/>
    <w:rsid w:val="007F6787"/>
    <w:rsid w:val="007F6B6F"/>
    <w:rsid w:val="007F709C"/>
    <w:rsid w:val="007F717C"/>
    <w:rsid w:val="007F7341"/>
    <w:rsid w:val="007F735B"/>
    <w:rsid w:val="007F7EC9"/>
    <w:rsid w:val="007F7F0C"/>
    <w:rsid w:val="0080027E"/>
    <w:rsid w:val="00800D08"/>
    <w:rsid w:val="00800F1C"/>
    <w:rsid w:val="00801062"/>
    <w:rsid w:val="00801399"/>
    <w:rsid w:val="0080146D"/>
    <w:rsid w:val="00801BF1"/>
    <w:rsid w:val="00801D53"/>
    <w:rsid w:val="00801FE6"/>
    <w:rsid w:val="00802221"/>
    <w:rsid w:val="008027E0"/>
    <w:rsid w:val="008027EE"/>
    <w:rsid w:val="008029A6"/>
    <w:rsid w:val="00802AC1"/>
    <w:rsid w:val="0080309B"/>
    <w:rsid w:val="008030D0"/>
    <w:rsid w:val="008031BF"/>
    <w:rsid w:val="008031D3"/>
    <w:rsid w:val="008035F5"/>
    <w:rsid w:val="00803DF5"/>
    <w:rsid w:val="00804118"/>
    <w:rsid w:val="00804234"/>
    <w:rsid w:val="00804519"/>
    <w:rsid w:val="00804636"/>
    <w:rsid w:val="0080465D"/>
    <w:rsid w:val="00804687"/>
    <w:rsid w:val="00804F7C"/>
    <w:rsid w:val="008053FF"/>
    <w:rsid w:val="008054D1"/>
    <w:rsid w:val="008058F8"/>
    <w:rsid w:val="00805AEF"/>
    <w:rsid w:val="00806530"/>
    <w:rsid w:val="008065B4"/>
    <w:rsid w:val="0080667E"/>
    <w:rsid w:val="008069AE"/>
    <w:rsid w:val="00806A62"/>
    <w:rsid w:val="00806EB4"/>
    <w:rsid w:val="00806EE8"/>
    <w:rsid w:val="00807038"/>
    <w:rsid w:val="008072DD"/>
    <w:rsid w:val="00807315"/>
    <w:rsid w:val="00807721"/>
    <w:rsid w:val="00807AAC"/>
    <w:rsid w:val="00807B3E"/>
    <w:rsid w:val="00807D50"/>
    <w:rsid w:val="00807DD0"/>
    <w:rsid w:val="00807FF8"/>
    <w:rsid w:val="008100DC"/>
    <w:rsid w:val="008101E8"/>
    <w:rsid w:val="008103E8"/>
    <w:rsid w:val="0081043A"/>
    <w:rsid w:val="00810723"/>
    <w:rsid w:val="00810D49"/>
    <w:rsid w:val="0081192B"/>
    <w:rsid w:val="00812762"/>
    <w:rsid w:val="008127E9"/>
    <w:rsid w:val="00812C6E"/>
    <w:rsid w:val="008132F2"/>
    <w:rsid w:val="0081353D"/>
    <w:rsid w:val="0081381C"/>
    <w:rsid w:val="00813834"/>
    <w:rsid w:val="00813882"/>
    <w:rsid w:val="00813B62"/>
    <w:rsid w:val="00813B96"/>
    <w:rsid w:val="00813F1C"/>
    <w:rsid w:val="00813F7C"/>
    <w:rsid w:val="00813FDB"/>
    <w:rsid w:val="0081481B"/>
    <w:rsid w:val="00814823"/>
    <w:rsid w:val="008149AD"/>
    <w:rsid w:val="00814B44"/>
    <w:rsid w:val="00814DAD"/>
    <w:rsid w:val="00815102"/>
    <w:rsid w:val="0081527F"/>
    <w:rsid w:val="0081569C"/>
    <w:rsid w:val="008156B1"/>
    <w:rsid w:val="00815832"/>
    <w:rsid w:val="00815C9F"/>
    <w:rsid w:val="00816090"/>
    <w:rsid w:val="0081625A"/>
    <w:rsid w:val="008162C0"/>
    <w:rsid w:val="0081632F"/>
    <w:rsid w:val="00816656"/>
    <w:rsid w:val="00816850"/>
    <w:rsid w:val="00816A65"/>
    <w:rsid w:val="00816D3A"/>
    <w:rsid w:val="00816DA0"/>
    <w:rsid w:val="00816DC6"/>
    <w:rsid w:val="00816FD3"/>
    <w:rsid w:val="00817023"/>
    <w:rsid w:val="0081702B"/>
    <w:rsid w:val="008170F3"/>
    <w:rsid w:val="008171E0"/>
    <w:rsid w:val="008175A0"/>
    <w:rsid w:val="008176F9"/>
    <w:rsid w:val="00817A76"/>
    <w:rsid w:val="00817ADE"/>
    <w:rsid w:val="00817F91"/>
    <w:rsid w:val="00817FBE"/>
    <w:rsid w:val="00820027"/>
    <w:rsid w:val="00820459"/>
    <w:rsid w:val="008204C3"/>
    <w:rsid w:val="00820623"/>
    <w:rsid w:val="008206B4"/>
    <w:rsid w:val="008206F8"/>
    <w:rsid w:val="00820947"/>
    <w:rsid w:val="008209BE"/>
    <w:rsid w:val="00820CBE"/>
    <w:rsid w:val="00821579"/>
    <w:rsid w:val="00821740"/>
    <w:rsid w:val="00821CC8"/>
    <w:rsid w:val="00821F2F"/>
    <w:rsid w:val="00822167"/>
    <w:rsid w:val="00822331"/>
    <w:rsid w:val="00822A78"/>
    <w:rsid w:val="00822D1E"/>
    <w:rsid w:val="00823141"/>
    <w:rsid w:val="00823625"/>
    <w:rsid w:val="00823756"/>
    <w:rsid w:val="00823E10"/>
    <w:rsid w:val="00823E48"/>
    <w:rsid w:val="00824031"/>
    <w:rsid w:val="00824299"/>
    <w:rsid w:val="008242A2"/>
    <w:rsid w:val="008243C0"/>
    <w:rsid w:val="008251C5"/>
    <w:rsid w:val="008255F1"/>
    <w:rsid w:val="008258F3"/>
    <w:rsid w:val="008259E6"/>
    <w:rsid w:val="008261F7"/>
    <w:rsid w:val="00826206"/>
    <w:rsid w:val="0082640C"/>
    <w:rsid w:val="008264D5"/>
    <w:rsid w:val="008267EE"/>
    <w:rsid w:val="008269C9"/>
    <w:rsid w:val="00827099"/>
    <w:rsid w:val="00827384"/>
    <w:rsid w:val="00827409"/>
    <w:rsid w:val="00827A74"/>
    <w:rsid w:val="00827C58"/>
    <w:rsid w:val="00827E63"/>
    <w:rsid w:val="00827EBC"/>
    <w:rsid w:val="00827ECA"/>
    <w:rsid w:val="00827FE2"/>
    <w:rsid w:val="00830021"/>
    <w:rsid w:val="00830200"/>
    <w:rsid w:val="00830494"/>
    <w:rsid w:val="008304B0"/>
    <w:rsid w:val="0083055E"/>
    <w:rsid w:val="00831181"/>
    <w:rsid w:val="0083156B"/>
    <w:rsid w:val="00831CDC"/>
    <w:rsid w:val="00831E86"/>
    <w:rsid w:val="00832268"/>
    <w:rsid w:val="0083241C"/>
    <w:rsid w:val="008324F8"/>
    <w:rsid w:val="0083280D"/>
    <w:rsid w:val="00832840"/>
    <w:rsid w:val="00832874"/>
    <w:rsid w:val="00832A02"/>
    <w:rsid w:val="00832EAF"/>
    <w:rsid w:val="00833009"/>
    <w:rsid w:val="00833314"/>
    <w:rsid w:val="00833649"/>
    <w:rsid w:val="00833731"/>
    <w:rsid w:val="00833AE9"/>
    <w:rsid w:val="00833D44"/>
    <w:rsid w:val="00833D86"/>
    <w:rsid w:val="00833F4D"/>
    <w:rsid w:val="0083419C"/>
    <w:rsid w:val="00834562"/>
    <w:rsid w:val="008348C4"/>
    <w:rsid w:val="0083496C"/>
    <w:rsid w:val="00834A58"/>
    <w:rsid w:val="00834CA4"/>
    <w:rsid w:val="00834E6B"/>
    <w:rsid w:val="00834F6D"/>
    <w:rsid w:val="0083523A"/>
    <w:rsid w:val="00835386"/>
    <w:rsid w:val="0083571E"/>
    <w:rsid w:val="00835A19"/>
    <w:rsid w:val="00835BCB"/>
    <w:rsid w:val="008362BA"/>
    <w:rsid w:val="00836382"/>
    <w:rsid w:val="00836D78"/>
    <w:rsid w:val="00836E84"/>
    <w:rsid w:val="00837538"/>
    <w:rsid w:val="00837863"/>
    <w:rsid w:val="00837963"/>
    <w:rsid w:val="00837B66"/>
    <w:rsid w:val="00837F4C"/>
    <w:rsid w:val="00837FE3"/>
    <w:rsid w:val="00837FE7"/>
    <w:rsid w:val="0084005D"/>
    <w:rsid w:val="008406D1"/>
    <w:rsid w:val="008407E3"/>
    <w:rsid w:val="00840A67"/>
    <w:rsid w:val="008411DD"/>
    <w:rsid w:val="008413C5"/>
    <w:rsid w:val="008413D2"/>
    <w:rsid w:val="00841407"/>
    <w:rsid w:val="0084197F"/>
    <w:rsid w:val="008419F2"/>
    <w:rsid w:val="00841C6F"/>
    <w:rsid w:val="00841D75"/>
    <w:rsid w:val="00841E8D"/>
    <w:rsid w:val="00842450"/>
    <w:rsid w:val="0084247B"/>
    <w:rsid w:val="00842969"/>
    <w:rsid w:val="00842BAC"/>
    <w:rsid w:val="00842F4E"/>
    <w:rsid w:val="00843232"/>
    <w:rsid w:val="00843428"/>
    <w:rsid w:val="0084349B"/>
    <w:rsid w:val="008434BC"/>
    <w:rsid w:val="00843796"/>
    <w:rsid w:val="00843BB4"/>
    <w:rsid w:val="00843CCF"/>
    <w:rsid w:val="00843DBC"/>
    <w:rsid w:val="00843F87"/>
    <w:rsid w:val="00844927"/>
    <w:rsid w:val="00844AAD"/>
    <w:rsid w:val="00844C4E"/>
    <w:rsid w:val="008451A7"/>
    <w:rsid w:val="00845440"/>
    <w:rsid w:val="00845528"/>
    <w:rsid w:val="00845FDB"/>
    <w:rsid w:val="008463FC"/>
    <w:rsid w:val="008467B0"/>
    <w:rsid w:val="00846B49"/>
    <w:rsid w:val="00846C59"/>
    <w:rsid w:val="00846C5C"/>
    <w:rsid w:val="00846C6D"/>
    <w:rsid w:val="00846CB4"/>
    <w:rsid w:val="0084700F"/>
    <w:rsid w:val="0084727D"/>
    <w:rsid w:val="0084745F"/>
    <w:rsid w:val="00847D00"/>
    <w:rsid w:val="0085021F"/>
    <w:rsid w:val="00850748"/>
    <w:rsid w:val="008508A7"/>
    <w:rsid w:val="00850CC2"/>
    <w:rsid w:val="00850D8D"/>
    <w:rsid w:val="00850D9A"/>
    <w:rsid w:val="00850DF5"/>
    <w:rsid w:val="00850EDD"/>
    <w:rsid w:val="00850F5A"/>
    <w:rsid w:val="00850F7C"/>
    <w:rsid w:val="00851092"/>
    <w:rsid w:val="00851356"/>
    <w:rsid w:val="0085147A"/>
    <w:rsid w:val="008514A5"/>
    <w:rsid w:val="008514DC"/>
    <w:rsid w:val="00851937"/>
    <w:rsid w:val="00851B00"/>
    <w:rsid w:val="00851BBE"/>
    <w:rsid w:val="00851C87"/>
    <w:rsid w:val="00851DD5"/>
    <w:rsid w:val="00851EF5"/>
    <w:rsid w:val="00852046"/>
    <w:rsid w:val="00852363"/>
    <w:rsid w:val="008526C3"/>
    <w:rsid w:val="00852855"/>
    <w:rsid w:val="00852B40"/>
    <w:rsid w:val="00852BB5"/>
    <w:rsid w:val="00852CC0"/>
    <w:rsid w:val="00852E0C"/>
    <w:rsid w:val="00852F34"/>
    <w:rsid w:val="0085375A"/>
    <w:rsid w:val="00853DC0"/>
    <w:rsid w:val="008543F2"/>
    <w:rsid w:val="0085451E"/>
    <w:rsid w:val="008545F2"/>
    <w:rsid w:val="00854B55"/>
    <w:rsid w:val="00854E13"/>
    <w:rsid w:val="00854E5F"/>
    <w:rsid w:val="0085514F"/>
    <w:rsid w:val="008556DA"/>
    <w:rsid w:val="00856282"/>
    <w:rsid w:val="0085635F"/>
    <w:rsid w:val="00856393"/>
    <w:rsid w:val="00856B18"/>
    <w:rsid w:val="00856BBD"/>
    <w:rsid w:val="00856DE9"/>
    <w:rsid w:val="0085700A"/>
    <w:rsid w:val="0085718A"/>
    <w:rsid w:val="008577FA"/>
    <w:rsid w:val="008578DB"/>
    <w:rsid w:val="00857940"/>
    <w:rsid w:val="008579C8"/>
    <w:rsid w:val="00857AE4"/>
    <w:rsid w:val="00860099"/>
    <w:rsid w:val="00860366"/>
    <w:rsid w:val="00860592"/>
    <w:rsid w:val="00860957"/>
    <w:rsid w:val="008609A3"/>
    <w:rsid w:val="008609A6"/>
    <w:rsid w:val="00860DB8"/>
    <w:rsid w:val="00861070"/>
    <w:rsid w:val="008611EE"/>
    <w:rsid w:val="00861492"/>
    <w:rsid w:val="00861569"/>
    <w:rsid w:val="00861788"/>
    <w:rsid w:val="008617EE"/>
    <w:rsid w:val="00861EAB"/>
    <w:rsid w:val="00862046"/>
    <w:rsid w:val="008623F7"/>
    <w:rsid w:val="008624F1"/>
    <w:rsid w:val="00862A77"/>
    <w:rsid w:val="008630CB"/>
    <w:rsid w:val="00863196"/>
    <w:rsid w:val="008633A3"/>
    <w:rsid w:val="008635C0"/>
    <w:rsid w:val="008635D2"/>
    <w:rsid w:val="00863644"/>
    <w:rsid w:val="00863D98"/>
    <w:rsid w:val="00863E5D"/>
    <w:rsid w:val="008642AE"/>
    <w:rsid w:val="008642C3"/>
    <w:rsid w:val="00864405"/>
    <w:rsid w:val="0086464D"/>
    <w:rsid w:val="008649EF"/>
    <w:rsid w:val="00864CA3"/>
    <w:rsid w:val="008651FA"/>
    <w:rsid w:val="0086525C"/>
    <w:rsid w:val="008652C3"/>
    <w:rsid w:val="00865331"/>
    <w:rsid w:val="0086559A"/>
    <w:rsid w:val="00865936"/>
    <w:rsid w:val="00865963"/>
    <w:rsid w:val="008659B1"/>
    <w:rsid w:val="00865AEC"/>
    <w:rsid w:val="00865E6D"/>
    <w:rsid w:val="0086606B"/>
    <w:rsid w:val="008660EA"/>
    <w:rsid w:val="008660ED"/>
    <w:rsid w:val="00866182"/>
    <w:rsid w:val="0086627F"/>
    <w:rsid w:val="00866860"/>
    <w:rsid w:val="00867215"/>
    <w:rsid w:val="00867228"/>
    <w:rsid w:val="0086722B"/>
    <w:rsid w:val="00867846"/>
    <w:rsid w:val="008679C5"/>
    <w:rsid w:val="00867AA7"/>
    <w:rsid w:val="00867EF8"/>
    <w:rsid w:val="008702CA"/>
    <w:rsid w:val="0087109C"/>
    <w:rsid w:val="00871258"/>
    <w:rsid w:val="008714A9"/>
    <w:rsid w:val="00871D02"/>
    <w:rsid w:val="00871EE6"/>
    <w:rsid w:val="00871F25"/>
    <w:rsid w:val="00872397"/>
    <w:rsid w:val="00872651"/>
    <w:rsid w:val="0087291B"/>
    <w:rsid w:val="00872D83"/>
    <w:rsid w:val="00873143"/>
    <w:rsid w:val="0087335C"/>
    <w:rsid w:val="00873438"/>
    <w:rsid w:val="0087353C"/>
    <w:rsid w:val="008735CA"/>
    <w:rsid w:val="00873A73"/>
    <w:rsid w:val="00873B44"/>
    <w:rsid w:val="00873B6A"/>
    <w:rsid w:val="00873FCC"/>
    <w:rsid w:val="008746FD"/>
    <w:rsid w:val="00874801"/>
    <w:rsid w:val="00874C82"/>
    <w:rsid w:val="00874CCB"/>
    <w:rsid w:val="0087503A"/>
    <w:rsid w:val="0087514F"/>
    <w:rsid w:val="008756B6"/>
    <w:rsid w:val="008759F3"/>
    <w:rsid w:val="00875B41"/>
    <w:rsid w:val="00875E73"/>
    <w:rsid w:val="0087680E"/>
    <w:rsid w:val="00876992"/>
    <w:rsid w:val="00876CAA"/>
    <w:rsid w:val="00876D21"/>
    <w:rsid w:val="00876E2D"/>
    <w:rsid w:val="008770B4"/>
    <w:rsid w:val="0087711A"/>
    <w:rsid w:val="00877185"/>
    <w:rsid w:val="0087757D"/>
    <w:rsid w:val="00877608"/>
    <w:rsid w:val="00877777"/>
    <w:rsid w:val="008779CA"/>
    <w:rsid w:val="00877E2E"/>
    <w:rsid w:val="00877EF9"/>
    <w:rsid w:val="008801CC"/>
    <w:rsid w:val="00880756"/>
    <w:rsid w:val="008807CE"/>
    <w:rsid w:val="00880A16"/>
    <w:rsid w:val="00880FBD"/>
    <w:rsid w:val="0088116D"/>
    <w:rsid w:val="008816FE"/>
    <w:rsid w:val="00881733"/>
    <w:rsid w:val="00881AE3"/>
    <w:rsid w:val="00881C74"/>
    <w:rsid w:val="00881CA2"/>
    <w:rsid w:val="00882085"/>
    <w:rsid w:val="00882255"/>
    <w:rsid w:val="00882590"/>
    <w:rsid w:val="00882622"/>
    <w:rsid w:val="00882776"/>
    <w:rsid w:val="008828EA"/>
    <w:rsid w:val="00882BA6"/>
    <w:rsid w:val="00882CC1"/>
    <w:rsid w:val="00882CF4"/>
    <w:rsid w:val="00882D98"/>
    <w:rsid w:val="0088301D"/>
    <w:rsid w:val="008830D4"/>
    <w:rsid w:val="00883365"/>
    <w:rsid w:val="00883C02"/>
    <w:rsid w:val="00883E2E"/>
    <w:rsid w:val="00883EAA"/>
    <w:rsid w:val="00884327"/>
    <w:rsid w:val="00884502"/>
    <w:rsid w:val="00884527"/>
    <w:rsid w:val="00884587"/>
    <w:rsid w:val="00884767"/>
    <w:rsid w:val="0088485D"/>
    <w:rsid w:val="00885219"/>
    <w:rsid w:val="00885374"/>
    <w:rsid w:val="00885450"/>
    <w:rsid w:val="00885647"/>
    <w:rsid w:val="00885659"/>
    <w:rsid w:val="0088590F"/>
    <w:rsid w:val="00885A8E"/>
    <w:rsid w:val="00885BB8"/>
    <w:rsid w:val="00885BC9"/>
    <w:rsid w:val="00885C17"/>
    <w:rsid w:val="00885C43"/>
    <w:rsid w:val="00885FC1"/>
    <w:rsid w:val="00886048"/>
    <w:rsid w:val="00886139"/>
    <w:rsid w:val="00886221"/>
    <w:rsid w:val="0088656A"/>
    <w:rsid w:val="00886811"/>
    <w:rsid w:val="00886B21"/>
    <w:rsid w:val="00886BE6"/>
    <w:rsid w:val="00886BF0"/>
    <w:rsid w:val="008871C6"/>
    <w:rsid w:val="0088753A"/>
    <w:rsid w:val="00887862"/>
    <w:rsid w:val="00890018"/>
    <w:rsid w:val="008900C1"/>
    <w:rsid w:val="00890569"/>
    <w:rsid w:val="008905B4"/>
    <w:rsid w:val="008905C8"/>
    <w:rsid w:val="00890CEE"/>
    <w:rsid w:val="00890D29"/>
    <w:rsid w:val="00891AFC"/>
    <w:rsid w:val="00891B82"/>
    <w:rsid w:val="00891BCF"/>
    <w:rsid w:val="00891C22"/>
    <w:rsid w:val="00891E11"/>
    <w:rsid w:val="0089230E"/>
    <w:rsid w:val="0089254E"/>
    <w:rsid w:val="008926DE"/>
    <w:rsid w:val="008927A3"/>
    <w:rsid w:val="008928F9"/>
    <w:rsid w:val="008929A2"/>
    <w:rsid w:val="00892A8D"/>
    <w:rsid w:val="00892B9F"/>
    <w:rsid w:val="00892BB7"/>
    <w:rsid w:val="00892C12"/>
    <w:rsid w:val="00892F2C"/>
    <w:rsid w:val="00893371"/>
    <w:rsid w:val="008933D4"/>
    <w:rsid w:val="008935B0"/>
    <w:rsid w:val="00893C08"/>
    <w:rsid w:val="00893D6A"/>
    <w:rsid w:val="00893E22"/>
    <w:rsid w:val="0089414A"/>
    <w:rsid w:val="0089421A"/>
    <w:rsid w:val="00894263"/>
    <w:rsid w:val="008943C6"/>
    <w:rsid w:val="008944AE"/>
    <w:rsid w:val="00894707"/>
    <w:rsid w:val="00894918"/>
    <w:rsid w:val="00894CE0"/>
    <w:rsid w:val="00894DC1"/>
    <w:rsid w:val="0089512A"/>
    <w:rsid w:val="00895148"/>
    <w:rsid w:val="0089520F"/>
    <w:rsid w:val="0089524B"/>
    <w:rsid w:val="0089542D"/>
    <w:rsid w:val="00895661"/>
    <w:rsid w:val="008957E2"/>
    <w:rsid w:val="00895919"/>
    <w:rsid w:val="00895983"/>
    <w:rsid w:val="00895BF8"/>
    <w:rsid w:val="008960ED"/>
    <w:rsid w:val="00896438"/>
    <w:rsid w:val="00896512"/>
    <w:rsid w:val="00896945"/>
    <w:rsid w:val="00896E98"/>
    <w:rsid w:val="00897284"/>
    <w:rsid w:val="0089730F"/>
    <w:rsid w:val="00897BE6"/>
    <w:rsid w:val="00897F57"/>
    <w:rsid w:val="00897F65"/>
    <w:rsid w:val="008A02F3"/>
    <w:rsid w:val="008A057D"/>
    <w:rsid w:val="008A0610"/>
    <w:rsid w:val="008A06F3"/>
    <w:rsid w:val="008A074E"/>
    <w:rsid w:val="008A0847"/>
    <w:rsid w:val="008A08E1"/>
    <w:rsid w:val="008A0A4A"/>
    <w:rsid w:val="008A0A7B"/>
    <w:rsid w:val="008A0ABD"/>
    <w:rsid w:val="008A0C5F"/>
    <w:rsid w:val="008A12C6"/>
    <w:rsid w:val="008A163F"/>
    <w:rsid w:val="008A1841"/>
    <w:rsid w:val="008A1A3D"/>
    <w:rsid w:val="008A1FCE"/>
    <w:rsid w:val="008A21F8"/>
    <w:rsid w:val="008A2465"/>
    <w:rsid w:val="008A25CE"/>
    <w:rsid w:val="008A2666"/>
    <w:rsid w:val="008A29FD"/>
    <w:rsid w:val="008A2CC3"/>
    <w:rsid w:val="008A3029"/>
    <w:rsid w:val="008A32F2"/>
    <w:rsid w:val="008A36B4"/>
    <w:rsid w:val="008A3AFB"/>
    <w:rsid w:val="008A3D6C"/>
    <w:rsid w:val="008A3F17"/>
    <w:rsid w:val="008A423C"/>
    <w:rsid w:val="008A4264"/>
    <w:rsid w:val="008A4570"/>
    <w:rsid w:val="008A4847"/>
    <w:rsid w:val="008A4BF6"/>
    <w:rsid w:val="008A4E3B"/>
    <w:rsid w:val="008A4E94"/>
    <w:rsid w:val="008A4EC5"/>
    <w:rsid w:val="008A4F31"/>
    <w:rsid w:val="008A4F8D"/>
    <w:rsid w:val="008A5B93"/>
    <w:rsid w:val="008A5F37"/>
    <w:rsid w:val="008A6010"/>
    <w:rsid w:val="008A603A"/>
    <w:rsid w:val="008A6195"/>
    <w:rsid w:val="008A6300"/>
    <w:rsid w:val="008A63B7"/>
    <w:rsid w:val="008A645B"/>
    <w:rsid w:val="008A6A27"/>
    <w:rsid w:val="008A6B70"/>
    <w:rsid w:val="008A6F35"/>
    <w:rsid w:val="008A6F48"/>
    <w:rsid w:val="008A70E4"/>
    <w:rsid w:val="008A7CBD"/>
    <w:rsid w:val="008B002C"/>
    <w:rsid w:val="008B0358"/>
    <w:rsid w:val="008B0538"/>
    <w:rsid w:val="008B05BE"/>
    <w:rsid w:val="008B075F"/>
    <w:rsid w:val="008B0870"/>
    <w:rsid w:val="008B0AF8"/>
    <w:rsid w:val="008B0BC9"/>
    <w:rsid w:val="008B0D01"/>
    <w:rsid w:val="008B0E21"/>
    <w:rsid w:val="008B1340"/>
    <w:rsid w:val="008B1619"/>
    <w:rsid w:val="008B1862"/>
    <w:rsid w:val="008B1921"/>
    <w:rsid w:val="008B1A64"/>
    <w:rsid w:val="008B1CD8"/>
    <w:rsid w:val="008B1F74"/>
    <w:rsid w:val="008B2558"/>
    <w:rsid w:val="008B2707"/>
    <w:rsid w:val="008B2721"/>
    <w:rsid w:val="008B2A3E"/>
    <w:rsid w:val="008B2C8F"/>
    <w:rsid w:val="008B2D54"/>
    <w:rsid w:val="008B2FAF"/>
    <w:rsid w:val="008B32B8"/>
    <w:rsid w:val="008B382E"/>
    <w:rsid w:val="008B39E1"/>
    <w:rsid w:val="008B3E60"/>
    <w:rsid w:val="008B40DB"/>
    <w:rsid w:val="008B4130"/>
    <w:rsid w:val="008B4481"/>
    <w:rsid w:val="008B4B61"/>
    <w:rsid w:val="008B4B82"/>
    <w:rsid w:val="008B4C13"/>
    <w:rsid w:val="008B4F98"/>
    <w:rsid w:val="008B52C4"/>
    <w:rsid w:val="008B5633"/>
    <w:rsid w:val="008B5981"/>
    <w:rsid w:val="008B59BA"/>
    <w:rsid w:val="008B5B29"/>
    <w:rsid w:val="008B5C3A"/>
    <w:rsid w:val="008B60CF"/>
    <w:rsid w:val="008B663B"/>
    <w:rsid w:val="008B6A1E"/>
    <w:rsid w:val="008B6AB8"/>
    <w:rsid w:val="008B6EB9"/>
    <w:rsid w:val="008B7062"/>
    <w:rsid w:val="008B72C1"/>
    <w:rsid w:val="008B7386"/>
    <w:rsid w:val="008B73C6"/>
    <w:rsid w:val="008B75D2"/>
    <w:rsid w:val="008B7D89"/>
    <w:rsid w:val="008B7E68"/>
    <w:rsid w:val="008C0505"/>
    <w:rsid w:val="008C06CA"/>
    <w:rsid w:val="008C0847"/>
    <w:rsid w:val="008C084D"/>
    <w:rsid w:val="008C0A6B"/>
    <w:rsid w:val="008C0B54"/>
    <w:rsid w:val="008C0CC3"/>
    <w:rsid w:val="008C1458"/>
    <w:rsid w:val="008C15D4"/>
    <w:rsid w:val="008C185C"/>
    <w:rsid w:val="008C1970"/>
    <w:rsid w:val="008C1A2C"/>
    <w:rsid w:val="008C1A91"/>
    <w:rsid w:val="008C1C85"/>
    <w:rsid w:val="008C1D13"/>
    <w:rsid w:val="008C2105"/>
    <w:rsid w:val="008C2125"/>
    <w:rsid w:val="008C21E4"/>
    <w:rsid w:val="008C24C7"/>
    <w:rsid w:val="008C2538"/>
    <w:rsid w:val="008C269F"/>
    <w:rsid w:val="008C2841"/>
    <w:rsid w:val="008C2AF9"/>
    <w:rsid w:val="008C2CE0"/>
    <w:rsid w:val="008C2E66"/>
    <w:rsid w:val="008C2F0A"/>
    <w:rsid w:val="008C324B"/>
    <w:rsid w:val="008C3596"/>
    <w:rsid w:val="008C3748"/>
    <w:rsid w:val="008C3812"/>
    <w:rsid w:val="008C3AC6"/>
    <w:rsid w:val="008C3C9F"/>
    <w:rsid w:val="008C3E3E"/>
    <w:rsid w:val="008C418D"/>
    <w:rsid w:val="008C434B"/>
    <w:rsid w:val="008C439E"/>
    <w:rsid w:val="008C4DFA"/>
    <w:rsid w:val="008C4E07"/>
    <w:rsid w:val="008C4E12"/>
    <w:rsid w:val="008C4EBF"/>
    <w:rsid w:val="008C52C9"/>
    <w:rsid w:val="008C52EA"/>
    <w:rsid w:val="008C5360"/>
    <w:rsid w:val="008C5622"/>
    <w:rsid w:val="008C59A4"/>
    <w:rsid w:val="008C649B"/>
    <w:rsid w:val="008C6E30"/>
    <w:rsid w:val="008C70EB"/>
    <w:rsid w:val="008C7132"/>
    <w:rsid w:val="008C7437"/>
    <w:rsid w:val="008C7533"/>
    <w:rsid w:val="008C7770"/>
    <w:rsid w:val="008C7A48"/>
    <w:rsid w:val="008C7D8E"/>
    <w:rsid w:val="008C7FA9"/>
    <w:rsid w:val="008C7FB6"/>
    <w:rsid w:val="008D0298"/>
    <w:rsid w:val="008D02B6"/>
    <w:rsid w:val="008D04A7"/>
    <w:rsid w:val="008D06FB"/>
    <w:rsid w:val="008D07FA"/>
    <w:rsid w:val="008D0849"/>
    <w:rsid w:val="008D08ED"/>
    <w:rsid w:val="008D091C"/>
    <w:rsid w:val="008D0A28"/>
    <w:rsid w:val="008D0C95"/>
    <w:rsid w:val="008D0CE6"/>
    <w:rsid w:val="008D0DB5"/>
    <w:rsid w:val="008D0DDA"/>
    <w:rsid w:val="008D10E2"/>
    <w:rsid w:val="008D112D"/>
    <w:rsid w:val="008D13EC"/>
    <w:rsid w:val="008D1420"/>
    <w:rsid w:val="008D152A"/>
    <w:rsid w:val="008D19F4"/>
    <w:rsid w:val="008D1B10"/>
    <w:rsid w:val="008D1B32"/>
    <w:rsid w:val="008D1B3F"/>
    <w:rsid w:val="008D1C71"/>
    <w:rsid w:val="008D250C"/>
    <w:rsid w:val="008D277B"/>
    <w:rsid w:val="008D292D"/>
    <w:rsid w:val="008D2938"/>
    <w:rsid w:val="008D2A5D"/>
    <w:rsid w:val="008D2AAA"/>
    <w:rsid w:val="008D2AE5"/>
    <w:rsid w:val="008D2FF6"/>
    <w:rsid w:val="008D30D3"/>
    <w:rsid w:val="008D323B"/>
    <w:rsid w:val="008D349D"/>
    <w:rsid w:val="008D3716"/>
    <w:rsid w:val="008D3CDD"/>
    <w:rsid w:val="008D3D96"/>
    <w:rsid w:val="008D3F13"/>
    <w:rsid w:val="008D4056"/>
    <w:rsid w:val="008D4326"/>
    <w:rsid w:val="008D44D0"/>
    <w:rsid w:val="008D46DB"/>
    <w:rsid w:val="008D485F"/>
    <w:rsid w:val="008D4988"/>
    <w:rsid w:val="008D4A7C"/>
    <w:rsid w:val="008D4AC0"/>
    <w:rsid w:val="008D4D07"/>
    <w:rsid w:val="008D4D75"/>
    <w:rsid w:val="008D5181"/>
    <w:rsid w:val="008D5191"/>
    <w:rsid w:val="008D51BF"/>
    <w:rsid w:val="008D51CE"/>
    <w:rsid w:val="008D5389"/>
    <w:rsid w:val="008D557E"/>
    <w:rsid w:val="008D58C7"/>
    <w:rsid w:val="008D5BB3"/>
    <w:rsid w:val="008D5BFA"/>
    <w:rsid w:val="008D5F30"/>
    <w:rsid w:val="008D5FBE"/>
    <w:rsid w:val="008D603F"/>
    <w:rsid w:val="008D60A5"/>
    <w:rsid w:val="008D6817"/>
    <w:rsid w:val="008D6984"/>
    <w:rsid w:val="008D6AC2"/>
    <w:rsid w:val="008D6B0F"/>
    <w:rsid w:val="008D7493"/>
    <w:rsid w:val="008D758D"/>
    <w:rsid w:val="008D76EA"/>
    <w:rsid w:val="008D7F11"/>
    <w:rsid w:val="008D7F89"/>
    <w:rsid w:val="008E0124"/>
    <w:rsid w:val="008E0404"/>
    <w:rsid w:val="008E045D"/>
    <w:rsid w:val="008E09D8"/>
    <w:rsid w:val="008E0C3C"/>
    <w:rsid w:val="008E0CAD"/>
    <w:rsid w:val="008E167E"/>
    <w:rsid w:val="008E1791"/>
    <w:rsid w:val="008E17E6"/>
    <w:rsid w:val="008E1952"/>
    <w:rsid w:val="008E1F3A"/>
    <w:rsid w:val="008E229A"/>
    <w:rsid w:val="008E2BA7"/>
    <w:rsid w:val="008E3076"/>
    <w:rsid w:val="008E30A6"/>
    <w:rsid w:val="008E35D8"/>
    <w:rsid w:val="008E374F"/>
    <w:rsid w:val="008E3880"/>
    <w:rsid w:val="008E3B12"/>
    <w:rsid w:val="008E3F23"/>
    <w:rsid w:val="008E403D"/>
    <w:rsid w:val="008E4095"/>
    <w:rsid w:val="008E409B"/>
    <w:rsid w:val="008E4368"/>
    <w:rsid w:val="008E466C"/>
    <w:rsid w:val="008E4915"/>
    <w:rsid w:val="008E4925"/>
    <w:rsid w:val="008E4ADC"/>
    <w:rsid w:val="008E4F7C"/>
    <w:rsid w:val="008E504C"/>
    <w:rsid w:val="008E51B8"/>
    <w:rsid w:val="008E5591"/>
    <w:rsid w:val="008E57B6"/>
    <w:rsid w:val="008E5BF0"/>
    <w:rsid w:val="008E5C8D"/>
    <w:rsid w:val="008E5C98"/>
    <w:rsid w:val="008E5D09"/>
    <w:rsid w:val="008E6192"/>
    <w:rsid w:val="008E61C5"/>
    <w:rsid w:val="008E6C53"/>
    <w:rsid w:val="008E6D09"/>
    <w:rsid w:val="008E71E1"/>
    <w:rsid w:val="008E7C10"/>
    <w:rsid w:val="008E7E77"/>
    <w:rsid w:val="008F025E"/>
    <w:rsid w:val="008F04DF"/>
    <w:rsid w:val="008F059C"/>
    <w:rsid w:val="008F05A3"/>
    <w:rsid w:val="008F05AD"/>
    <w:rsid w:val="008F07FD"/>
    <w:rsid w:val="008F0BE8"/>
    <w:rsid w:val="008F0FDE"/>
    <w:rsid w:val="008F110E"/>
    <w:rsid w:val="008F13E0"/>
    <w:rsid w:val="008F166B"/>
    <w:rsid w:val="008F16DF"/>
    <w:rsid w:val="008F1724"/>
    <w:rsid w:val="008F1EA4"/>
    <w:rsid w:val="008F261B"/>
    <w:rsid w:val="008F2973"/>
    <w:rsid w:val="008F2AA5"/>
    <w:rsid w:val="008F2B76"/>
    <w:rsid w:val="008F2EC9"/>
    <w:rsid w:val="008F2F4B"/>
    <w:rsid w:val="008F311D"/>
    <w:rsid w:val="008F32AF"/>
    <w:rsid w:val="008F3678"/>
    <w:rsid w:val="008F36BA"/>
    <w:rsid w:val="008F3C13"/>
    <w:rsid w:val="008F3DC1"/>
    <w:rsid w:val="008F3F4B"/>
    <w:rsid w:val="008F4024"/>
    <w:rsid w:val="008F425E"/>
    <w:rsid w:val="008F46B9"/>
    <w:rsid w:val="008F4922"/>
    <w:rsid w:val="008F4949"/>
    <w:rsid w:val="008F49CA"/>
    <w:rsid w:val="008F4A80"/>
    <w:rsid w:val="008F50A2"/>
    <w:rsid w:val="008F5419"/>
    <w:rsid w:val="008F54F5"/>
    <w:rsid w:val="008F5575"/>
    <w:rsid w:val="008F58C8"/>
    <w:rsid w:val="008F5AC5"/>
    <w:rsid w:val="008F5B80"/>
    <w:rsid w:val="008F5E62"/>
    <w:rsid w:val="008F6271"/>
    <w:rsid w:val="008F64BE"/>
    <w:rsid w:val="008F6801"/>
    <w:rsid w:val="008F6807"/>
    <w:rsid w:val="008F6D83"/>
    <w:rsid w:val="008F6EAE"/>
    <w:rsid w:val="008F718B"/>
    <w:rsid w:val="008F7BFC"/>
    <w:rsid w:val="008F7C3B"/>
    <w:rsid w:val="008F7C3F"/>
    <w:rsid w:val="008F7C56"/>
    <w:rsid w:val="00900011"/>
    <w:rsid w:val="0090036F"/>
    <w:rsid w:val="0090058D"/>
    <w:rsid w:val="00900A7A"/>
    <w:rsid w:val="00900ABA"/>
    <w:rsid w:val="00900C67"/>
    <w:rsid w:val="00901171"/>
    <w:rsid w:val="00901506"/>
    <w:rsid w:val="00901600"/>
    <w:rsid w:val="009018C1"/>
    <w:rsid w:val="0090192D"/>
    <w:rsid w:val="00901A27"/>
    <w:rsid w:val="00901AFC"/>
    <w:rsid w:val="00901E88"/>
    <w:rsid w:val="00902365"/>
    <w:rsid w:val="00902827"/>
    <w:rsid w:val="00902BD9"/>
    <w:rsid w:val="00902C9C"/>
    <w:rsid w:val="0090313B"/>
    <w:rsid w:val="00903192"/>
    <w:rsid w:val="00903382"/>
    <w:rsid w:val="00903582"/>
    <w:rsid w:val="00903604"/>
    <w:rsid w:val="00903A32"/>
    <w:rsid w:val="00903AD3"/>
    <w:rsid w:val="00903D72"/>
    <w:rsid w:val="0090412A"/>
    <w:rsid w:val="00904281"/>
    <w:rsid w:val="009042A3"/>
    <w:rsid w:val="0090448E"/>
    <w:rsid w:val="0090476F"/>
    <w:rsid w:val="00904803"/>
    <w:rsid w:val="00904826"/>
    <w:rsid w:val="009048B2"/>
    <w:rsid w:val="00904F53"/>
    <w:rsid w:val="0090510F"/>
    <w:rsid w:val="00905233"/>
    <w:rsid w:val="0090549B"/>
    <w:rsid w:val="00905632"/>
    <w:rsid w:val="00905715"/>
    <w:rsid w:val="00905803"/>
    <w:rsid w:val="0090591D"/>
    <w:rsid w:val="00905D28"/>
    <w:rsid w:val="00905FC0"/>
    <w:rsid w:val="0090651F"/>
    <w:rsid w:val="009067A7"/>
    <w:rsid w:val="009067E6"/>
    <w:rsid w:val="009071B9"/>
    <w:rsid w:val="009077BF"/>
    <w:rsid w:val="00910312"/>
    <w:rsid w:val="00910455"/>
    <w:rsid w:val="009105C7"/>
    <w:rsid w:val="0091066E"/>
    <w:rsid w:val="00910741"/>
    <w:rsid w:val="00910F42"/>
    <w:rsid w:val="00910F63"/>
    <w:rsid w:val="0091110B"/>
    <w:rsid w:val="00911337"/>
    <w:rsid w:val="00911406"/>
    <w:rsid w:val="00911481"/>
    <w:rsid w:val="00911743"/>
    <w:rsid w:val="0091177E"/>
    <w:rsid w:val="00911921"/>
    <w:rsid w:val="00911995"/>
    <w:rsid w:val="00911A68"/>
    <w:rsid w:val="00911B28"/>
    <w:rsid w:val="00911B8D"/>
    <w:rsid w:val="00911C6B"/>
    <w:rsid w:val="009123EB"/>
    <w:rsid w:val="00912679"/>
    <w:rsid w:val="009126AB"/>
    <w:rsid w:val="009128EC"/>
    <w:rsid w:val="00912915"/>
    <w:rsid w:val="00912AA1"/>
    <w:rsid w:val="009133AF"/>
    <w:rsid w:val="0091392D"/>
    <w:rsid w:val="00913ACE"/>
    <w:rsid w:val="00913DEB"/>
    <w:rsid w:val="00914021"/>
    <w:rsid w:val="0091410F"/>
    <w:rsid w:val="00914433"/>
    <w:rsid w:val="0091479A"/>
    <w:rsid w:val="00914891"/>
    <w:rsid w:val="0091498A"/>
    <w:rsid w:val="00914990"/>
    <w:rsid w:val="00914B3D"/>
    <w:rsid w:val="00914BC9"/>
    <w:rsid w:val="00914DE9"/>
    <w:rsid w:val="009154F2"/>
    <w:rsid w:val="00915796"/>
    <w:rsid w:val="00915A6C"/>
    <w:rsid w:val="0091633F"/>
    <w:rsid w:val="0091677D"/>
    <w:rsid w:val="00916EE2"/>
    <w:rsid w:val="00916F0F"/>
    <w:rsid w:val="00916F58"/>
    <w:rsid w:val="00916F80"/>
    <w:rsid w:val="009171D0"/>
    <w:rsid w:val="009172DA"/>
    <w:rsid w:val="00917744"/>
    <w:rsid w:val="00917B5D"/>
    <w:rsid w:val="00917CB7"/>
    <w:rsid w:val="00917FBA"/>
    <w:rsid w:val="0092001D"/>
    <w:rsid w:val="0092015E"/>
    <w:rsid w:val="00920481"/>
    <w:rsid w:val="00920E42"/>
    <w:rsid w:val="00920E4F"/>
    <w:rsid w:val="00920FDE"/>
    <w:rsid w:val="00921297"/>
    <w:rsid w:val="009212C7"/>
    <w:rsid w:val="00921901"/>
    <w:rsid w:val="00921CF1"/>
    <w:rsid w:val="00921D08"/>
    <w:rsid w:val="00921D49"/>
    <w:rsid w:val="00921D6D"/>
    <w:rsid w:val="00921E1F"/>
    <w:rsid w:val="0092224E"/>
    <w:rsid w:val="00922387"/>
    <w:rsid w:val="0092259B"/>
    <w:rsid w:val="0092271C"/>
    <w:rsid w:val="00922AFD"/>
    <w:rsid w:val="00922C70"/>
    <w:rsid w:val="00922D95"/>
    <w:rsid w:val="00922DB1"/>
    <w:rsid w:val="00922DD9"/>
    <w:rsid w:val="009234D0"/>
    <w:rsid w:val="00923725"/>
    <w:rsid w:val="009238E9"/>
    <w:rsid w:val="00923C7D"/>
    <w:rsid w:val="0092429B"/>
    <w:rsid w:val="00924732"/>
    <w:rsid w:val="00924AC1"/>
    <w:rsid w:val="00924B8A"/>
    <w:rsid w:val="00924F33"/>
    <w:rsid w:val="00924FE8"/>
    <w:rsid w:val="0092586D"/>
    <w:rsid w:val="00925A86"/>
    <w:rsid w:val="00925BF0"/>
    <w:rsid w:val="00925DD7"/>
    <w:rsid w:val="009262E0"/>
    <w:rsid w:val="009264CC"/>
    <w:rsid w:val="0092655A"/>
    <w:rsid w:val="009265D2"/>
    <w:rsid w:val="0092672A"/>
    <w:rsid w:val="009268CD"/>
    <w:rsid w:val="00926A67"/>
    <w:rsid w:val="00926CBF"/>
    <w:rsid w:val="009270BF"/>
    <w:rsid w:val="0092739C"/>
    <w:rsid w:val="0092786F"/>
    <w:rsid w:val="009278FF"/>
    <w:rsid w:val="00927C0A"/>
    <w:rsid w:val="00927C44"/>
    <w:rsid w:val="00927D09"/>
    <w:rsid w:val="00927D8D"/>
    <w:rsid w:val="00927EBD"/>
    <w:rsid w:val="00927F9B"/>
    <w:rsid w:val="00930213"/>
    <w:rsid w:val="0093029E"/>
    <w:rsid w:val="009303EB"/>
    <w:rsid w:val="0093060F"/>
    <w:rsid w:val="009306E9"/>
    <w:rsid w:val="0093080D"/>
    <w:rsid w:val="00930C4D"/>
    <w:rsid w:val="00930D7B"/>
    <w:rsid w:val="0093109B"/>
    <w:rsid w:val="00931159"/>
    <w:rsid w:val="009311BC"/>
    <w:rsid w:val="009314A9"/>
    <w:rsid w:val="009315B6"/>
    <w:rsid w:val="00931CD3"/>
    <w:rsid w:val="00932067"/>
    <w:rsid w:val="0093224C"/>
    <w:rsid w:val="00932284"/>
    <w:rsid w:val="0093250E"/>
    <w:rsid w:val="00932840"/>
    <w:rsid w:val="00932993"/>
    <w:rsid w:val="00932B1F"/>
    <w:rsid w:val="00932DA8"/>
    <w:rsid w:val="00932FAF"/>
    <w:rsid w:val="009336C3"/>
    <w:rsid w:val="009338C7"/>
    <w:rsid w:val="00933B89"/>
    <w:rsid w:val="00933F6E"/>
    <w:rsid w:val="0093414F"/>
    <w:rsid w:val="0093422C"/>
    <w:rsid w:val="009345C3"/>
    <w:rsid w:val="009349B6"/>
    <w:rsid w:val="00934A1F"/>
    <w:rsid w:val="00934A22"/>
    <w:rsid w:val="00934C0C"/>
    <w:rsid w:val="00934C7E"/>
    <w:rsid w:val="00934D5E"/>
    <w:rsid w:val="00934DFE"/>
    <w:rsid w:val="00934E7E"/>
    <w:rsid w:val="00934EE4"/>
    <w:rsid w:val="00934F2C"/>
    <w:rsid w:val="009351CF"/>
    <w:rsid w:val="009353A3"/>
    <w:rsid w:val="009353FD"/>
    <w:rsid w:val="00935A98"/>
    <w:rsid w:val="00935B27"/>
    <w:rsid w:val="00935D9E"/>
    <w:rsid w:val="00936165"/>
    <w:rsid w:val="00936596"/>
    <w:rsid w:val="00936618"/>
    <w:rsid w:val="00936BD7"/>
    <w:rsid w:val="00936CEA"/>
    <w:rsid w:val="00936DB6"/>
    <w:rsid w:val="009378B3"/>
    <w:rsid w:val="009379F1"/>
    <w:rsid w:val="00937D87"/>
    <w:rsid w:val="00940010"/>
    <w:rsid w:val="009403DD"/>
    <w:rsid w:val="00940472"/>
    <w:rsid w:val="00940479"/>
    <w:rsid w:val="009404DC"/>
    <w:rsid w:val="00940771"/>
    <w:rsid w:val="00940CC1"/>
    <w:rsid w:val="009415C0"/>
    <w:rsid w:val="00941987"/>
    <w:rsid w:val="00941B53"/>
    <w:rsid w:val="009422C1"/>
    <w:rsid w:val="00942480"/>
    <w:rsid w:val="009426E2"/>
    <w:rsid w:val="0094273B"/>
    <w:rsid w:val="0094286C"/>
    <w:rsid w:val="009428FC"/>
    <w:rsid w:val="00942A82"/>
    <w:rsid w:val="00942A8F"/>
    <w:rsid w:val="00942BA4"/>
    <w:rsid w:val="00942DC9"/>
    <w:rsid w:val="00942F12"/>
    <w:rsid w:val="009432B3"/>
    <w:rsid w:val="00943462"/>
    <w:rsid w:val="00943705"/>
    <w:rsid w:val="00943E05"/>
    <w:rsid w:val="00943E6A"/>
    <w:rsid w:val="00944071"/>
    <w:rsid w:val="00944CDE"/>
    <w:rsid w:val="00944D05"/>
    <w:rsid w:val="00944DE4"/>
    <w:rsid w:val="0094539D"/>
    <w:rsid w:val="009453A9"/>
    <w:rsid w:val="0094542E"/>
    <w:rsid w:val="009458D2"/>
    <w:rsid w:val="009459CE"/>
    <w:rsid w:val="00945B1A"/>
    <w:rsid w:val="00945DB4"/>
    <w:rsid w:val="009460DF"/>
    <w:rsid w:val="009460EA"/>
    <w:rsid w:val="0094637C"/>
    <w:rsid w:val="009465C0"/>
    <w:rsid w:val="00946725"/>
    <w:rsid w:val="00946730"/>
    <w:rsid w:val="009468F8"/>
    <w:rsid w:val="009468FD"/>
    <w:rsid w:val="00946D2A"/>
    <w:rsid w:val="00946FC9"/>
    <w:rsid w:val="00947010"/>
    <w:rsid w:val="00947584"/>
    <w:rsid w:val="0094797E"/>
    <w:rsid w:val="00947AED"/>
    <w:rsid w:val="00947FA0"/>
    <w:rsid w:val="00951321"/>
    <w:rsid w:val="009514B9"/>
    <w:rsid w:val="0095151C"/>
    <w:rsid w:val="00951912"/>
    <w:rsid w:val="00951D91"/>
    <w:rsid w:val="00951DB5"/>
    <w:rsid w:val="0095226D"/>
    <w:rsid w:val="009523B7"/>
    <w:rsid w:val="00952A1F"/>
    <w:rsid w:val="00952B45"/>
    <w:rsid w:val="00952C17"/>
    <w:rsid w:val="00952CC5"/>
    <w:rsid w:val="00952EF5"/>
    <w:rsid w:val="009535EE"/>
    <w:rsid w:val="00953641"/>
    <w:rsid w:val="00953848"/>
    <w:rsid w:val="00953963"/>
    <w:rsid w:val="009539A9"/>
    <w:rsid w:val="00953A0A"/>
    <w:rsid w:val="00953D8C"/>
    <w:rsid w:val="00953E3E"/>
    <w:rsid w:val="00953F44"/>
    <w:rsid w:val="00953FCB"/>
    <w:rsid w:val="00954273"/>
    <w:rsid w:val="009545D6"/>
    <w:rsid w:val="009545FD"/>
    <w:rsid w:val="009548EF"/>
    <w:rsid w:val="00954AD5"/>
    <w:rsid w:val="009557AB"/>
    <w:rsid w:val="00955BF8"/>
    <w:rsid w:val="00955F7B"/>
    <w:rsid w:val="0095620A"/>
    <w:rsid w:val="00956263"/>
    <w:rsid w:val="00956676"/>
    <w:rsid w:val="009566A7"/>
    <w:rsid w:val="00956744"/>
    <w:rsid w:val="009567AB"/>
    <w:rsid w:val="00956834"/>
    <w:rsid w:val="0095698F"/>
    <w:rsid w:val="00956BFD"/>
    <w:rsid w:val="00956CCC"/>
    <w:rsid w:val="00956E2B"/>
    <w:rsid w:val="00956EE4"/>
    <w:rsid w:val="009570D2"/>
    <w:rsid w:val="00957158"/>
    <w:rsid w:val="0095739C"/>
    <w:rsid w:val="00957505"/>
    <w:rsid w:val="00957584"/>
    <w:rsid w:val="00957BD8"/>
    <w:rsid w:val="00957D1C"/>
    <w:rsid w:val="00957D27"/>
    <w:rsid w:val="00960186"/>
    <w:rsid w:val="0096021F"/>
    <w:rsid w:val="009604E3"/>
    <w:rsid w:val="009605F4"/>
    <w:rsid w:val="00960784"/>
    <w:rsid w:val="00960972"/>
    <w:rsid w:val="00960A01"/>
    <w:rsid w:val="00960ADC"/>
    <w:rsid w:val="00960D9C"/>
    <w:rsid w:val="00960E15"/>
    <w:rsid w:val="009610F5"/>
    <w:rsid w:val="00961234"/>
    <w:rsid w:val="00961973"/>
    <w:rsid w:val="00961B42"/>
    <w:rsid w:val="00961BC4"/>
    <w:rsid w:val="00961BFD"/>
    <w:rsid w:val="00961DF0"/>
    <w:rsid w:val="00961F25"/>
    <w:rsid w:val="009621DE"/>
    <w:rsid w:val="00962924"/>
    <w:rsid w:val="00962952"/>
    <w:rsid w:val="009633B8"/>
    <w:rsid w:val="009642FF"/>
    <w:rsid w:val="009643D6"/>
    <w:rsid w:val="00964462"/>
    <w:rsid w:val="00964617"/>
    <w:rsid w:val="0096466D"/>
    <w:rsid w:val="0096471E"/>
    <w:rsid w:val="00964903"/>
    <w:rsid w:val="009649A8"/>
    <w:rsid w:val="00964A84"/>
    <w:rsid w:val="00964D40"/>
    <w:rsid w:val="0096527E"/>
    <w:rsid w:val="009653A3"/>
    <w:rsid w:val="009656C0"/>
    <w:rsid w:val="00965993"/>
    <w:rsid w:val="00965B56"/>
    <w:rsid w:val="00965D4A"/>
    <w:rsid w:val="00965EE5"/>
    <w:rsid w:val="00965F69"/>
    <w:rsid w:val="00966380"/>
    <w:rsid w:val="009664A0"/>
    <w:rsid w:val="009664F9"/>
    <w:rsid w:val="009666A5"/>
    <w:rsid w:val="009668F0"/>
    <w:rsid w:val="00966A92"/>
    <w:rsid w:val="00966CED"/>
    <w:rsid w:val="00966F62"/>
    <w:rsid w:val="00967194"/>
    <w:rsid w:val="0096766A"/>
    <w:rsid w:val="009676B1"/>
    <w:rsid w:val="009677AB"/>
    <w:rsid w:val="00967DD3"/>
    <w:rsid w:val="0097007C"/>
    <w:rsid w:val="00970714"/>
    <w:rsid w:val="009708CE"/>
    <w:rsid w:val="00970D23"/>
    <w:rsid w:val="00970F19"/>
    <w:rsid w:val="009713E1"/>
    <w:rsid w:val="0097177E"/>
    <w:rsid w:val="00971911"/>
    <w:rsid w:val="0097197E"/>
    <w:rsid w:val="00971D74"/>
    <w:rsid w:val="00971ECA"/>
    <w:rsid w:val="00971F6A"/>
    <w:rsid w:val="00971FAE"/>
    <w:rsid w:val="0097202E"/>
    <w:rsid w:val="0097210A"/>
    <w:rsid w:val="0097221F"/>
    <w:rsid w:val="00972278"/>
    <w:rsid w:val="009722A6"/>
    <w:rsid w:val="00972478"/>
    <w:rsid w:val="0097285F"/>
    <w:rsid w:val="009728EE"/>
    <w:rsid w:val="00972BEB"/>
    <w:rsid w:val="00972D2A"/>
    <w:rsid w:val="00972F32"/>
    <w:rsid w:val="00973046"/>
    <w:rsid w:val="009731F9"/>
    <w:rsid w:val="0097328C"/>
    <w:rsid w:val="00973328"/>
    <w:rsid w:val="009735D8"/>
    <w:rsid w:val="009739B6"/>
    <w:rsid w:val="00973B61"/>
    <w:rsid w:val="00973C21"/>
    <w:rsid w:val="00973C90"/>
    <w:rsid w:val="00973D61"/>
    <w:rsid w:val="00973FFC"/>
    <w:rsid w:val="00974227"/>
    <w:rsid w:val="0097452A"/>
    <w:rsid w:val="009745E3"/>
    <w:rsid w:val="009747A7"/>
    <w:rsid w:val="009749C1"/>
    <w:rsid w:val="00974A0E"/>
    <w:rsid w:val="00974AF8"/>
    <w:rsid w:val="00974E5D"/>
    <w:rsid w:val="00974E7D"/>
    <w:rsid w:val="009750ED"/>
    <w:rsid w:val="00975155"/>
    <w:rsid w:val="009751D6"/>
    <w:rsid w:val="00975354"/>
    <w:rsid w:val="00975375"/>
    <w:rsid w:val="009753FE"/>
    <w:rsid w:val="00975C26"/>
    <w:rsid w:val="00975D22"/>
    <w:rsid w:val="00975D6C"/>
    <w:rsid w:val="00975EA7"/>
    <w:rsid w:val="00975F40"/>
    <w:rsid w:val="00975FFD"/>
    <w:rsid w:val="009760F3"/>
    <w:rsid w:val="009761F5"/>
    <w:rsid w:val="009762B0"/>
    <w:rsid w:val="0097665B"/>
    <w:rsid w:val="009767AB"/>
    <w:rsid w:val="00976989"/>
    <w:rsid w:val="00976A03"/>
    <w:rsid w:val="00976AAD"/>
    <w:rsid w:val="00976B14"/>
    <w:rsid w:val="00976C25"/>
    <w:rsid w:val="009771D6"/>
    <w:rsid w:val="0097741B"/>
    <w:rsid w:val="009774B2"/>
    <w:rsid w:val="0097777C"/>
    <w:rsid w:val="009778A6"/>
    <w:rsid w:val="009779AD"/>
    <w:rsid w:val="00977EA5"/>
    <w:rsid w:val="009801B0"/>
    <w:rsid w:val="00980457"/>
    <w:rsid w:val="0098054D"/>
    <w:rsid w:val="0098058F"/>
    <w:rsid w:val="009809F0"/>
    <w:rsid w:val="00980D9D"/>
    <w:rsid w:val="00980DE4"/>
    <w:rsid w:val="0098123A"/>
    <w:rsid w:val="009813C1"/>
    <w:rsid w:val="0098171D"/>
    <w:rsid w:val="00981A7F"/>
    <w:rsid w:val="00981C73"/>
    <w:rsid w:val="00981E2F"/>
    <w:rsid w:val="00981F8D"/>
    <w:rsid w:val="009822A5"/>
    <w:rsid w:val="009824DC"/>
    <w:rsid w:val="00982897"/>
    <w:rsid w:val="009828A7"/>
    <w:rsid w:val="0098293D"/>
    <w:rsid w:val="00982A0D"/>
    <w:rsid w:val="00982B51"/>
    <w:rsid w:val="00982C21"/>
    <w:rsid w:val="00982D47"/>
    <w:rsid w:val="00982D91"/>
    <w:rsid w:val="009833BA"/>
    <w:rsid w:val="00983473"/>
    <w:rsid w:val="00983527"/>
    <w:rsid w:val="00983625"/>
    <w:rsid w:val="0098368A"/>
    <w:rsid w:val="009838DB"/>
    <w:rsid w:val="00983B52"/>
    <w:rsid w:val="00983EAB"/>
    <w:rsid w:val="00983FD5"/>
    <w:rsid w:val="0098453B"/>
    <w:rsid w:val="0098459A"/>
    <w:rsid w:val="00984837"/>
    <w:rsid w:val="00984AA9"/>
    <w:rsid w:val="00984AAF"/>
    <w:rsid w:val="00984B03"/>
    <w:rsid w:val="00984EF2"/>
    <w:rsid w:val="00984F16"/>
    <w:rsid w:val="00984FCC"/>
    <w:rsid w:val="00984FF1"/>
    <w:rsid w:val="0098558E"/>
    <w:rsid w:val="009855DC"/>
    <w:rsid w:val="009856B2"/>
    <w:rsid w:val="00985810"/>
    <w:rsid w:val="009858EE"/>
    <w:rsid w:val="00985ABA"/>
    <w:rsid w:val="00986562"/>
    <w:rsid w:val="00986617"/>
    <w:rsid w:val="00986775"/>
    <w:rsid w:val="009869DF"/>
    <w:rsid w:val="00986E6C"/>
    <w:rsid w:val="00987388"/>
    <w:rsid w:val="009875AE"/>
    <w:rsid w:val="009875E4"/>
    <w:rsid w:val="00987607"/>
    <w:rsid w:val="00987743"/>
    <w:rsid w:val="009877BB"/>
    <w:rsid w:val="0098784C"/>
    <w:rsid w:val="00987DB1"/>
    <w:rsid w:val="00987E14"/>
    <w:rsid w:val="00987E61"/>
    <w:rsid w:val="0099052C"/>
    <w:rsid w:val="00990F86"/>
    <w:rsid w:val="00991173"/>
    <w:rsid w:val="00991184"/>
    <w:rsid w:val="0099123C"/>
    <w:rsid w:val="00991675"/>
    <w:rsid w:val="00991E04"/>
    <w:rsid w:val="00992349"/>
    <w:rsid w:val="00992589"/>
    <w:rsid w:val="00992ABE"/>
    <w:rsid w:val="00992ED9"/>
    <w:rsid w:val="00992F11"/>
    <w:rsid w:val="00992F22"/>
    <w:rsid w:val="00993410"/>
    <w:rsid w:val="00993657"/>
    <w:rsid w:val="00993930"/>
    <w:rsid w:val="00993A68"/>
    <w:rsid w:val="00994208"/>
    <w:rsid w:val="0099448F"/>
    <w:rsid w:val="009944B3"/>
    <w:rsid w:val="009946B6"/>
    <w:rsid w:val="00994B64"/>
    <w:rsid w:val="00994B9B"/>
    <w:rsid w:val="00994BAE"/>
    <w:rsid w:val="00994D5D"/>
    <w:rsid w:val="00994E1F"/>
    <w:rsid w:val="00995037"/>
    <w:rsid w:val="009952C7"/>
    <w:rsid w:val="00995450"/>
    <w:rsid w:val="009955F0"/>
    <w:rsid w:val="00995747"/>
    <w:rsid w:val="009959BE"/>
    <w:rsid w:val="00995A1A"/>
    <w:rsid w:val="00995ABC"/>
    <w:rsid w:val="00995E62"/>
    <w:rsid w:val="00995EB2"/>
    <w:rsid w:val="009960AC"/>
    <w:rsid w:val="00996557"/>
    <w:rsid w:val="009969CC"/>
    <w:rsid w:val="00996BC3"/>
    <w:rsid w:val="00996D49"/>
    <w:rsid w:val="00996DD0"/>
    <w:rsid w:val="00996FD9"/>
    <w:rsid w:val="009972CD"/>
    <w:rsid w:val="0099737C"/>
    <w:rsid w:val="00997426"/>
    <w:rsid w:val="0099754D"/>
    <w:rsid w:val="00997803"/>
    <w:rsid w:val="00997939"/>
    <w:rsid w:val="00997BAE"/>
    <w:rsid w:val="00997D0B"/>
    <w:rsid w:val="00997D31"/>
    <w:rsid w:val="009A009E"/>
    <w:rsid w:val="009A00FE"/>
    <w:rsid w:val="009A02BA"/>
    <w:rsid w:val="009A0868"/>
    <w:rsid w:val="009A08BA"/>
    <w:rsid w:val="009A09E5"/>
    <w:rsid w:val="009A0C25"/>
    <w:rsid w:val="009A0C2A"/>
    <w:rsid w:val="009A0C39"/>
    <w:rsid w:val="009A0D6E"/>
    <w:rsid w:val="009A0EA0"/>
    <w:rsid w:val="009A0F05"/>
    <w:rsid w:val="009A0F23"/>
    <w:rsid w:val="009A110D"/>
    <w:rsid w:val="009A1149"/>
    <w:rsid w:val="009A11A9"/>
    <w:rsid w:val="009A1222"/>
    <w:rsid w:val="009A1962"/>
    <w:rsid w:val="009A1985"/>
    <w:rsid w:val="009A1ABA"/>
    <w:rsid w:val="009A1B1E"/>
    <w:rsid w:val="009A1F99"/>
    <w:rsid w:val="009A20F8"/>
    <w:rsid w:val="009A2396"/>
    <w:rsid w:val="009A245F"/>
    <w:rsid w:val="009A24C6"/>
    <w:rsid w:val="009A252C"/>
    <w:rsid w:val="009A2768"/>
    <w:rsid w:val="009A2A2C"/>
    <w:rsid w:val="009A2A52"/>
    <w:rsid w:val="009A2F45"/>
    <w:rsid w:val="009A303E"/>
    <w:rsid w:val="009A3216"/>
    <w:rsid w:val="009A3340"/>
    <w:rsid w:val="009A3454"/>
    <w:rsid w:val="009A34C3"/>
    <w:rsid w:val="009A36BA"/>
    <w:rsid w:val="009A3808"/>
    <w:rsid w:val="009A3ABC"/>
    <w:rsid w:val="009A3AF9"/>
    <w:rsid w:val="009A3B77"/>
    <w:rsid w:val="009A4086"/>
    <w:rsid w:val="009A437E"/>
    <w:rsid w:val="009A4578"/>
    <w:rsid w:val="009A47ED"/>
    <w:rsid w:val="009A481A"/>
    <w:rsid w:val="009A48F5"/>
    <w:rsid w:val="009A4A2F"/>
    <w:rsid w:val="009A4B06"/>
    <w:rsid w:val="009A4E4F"/>
    <w:rsid w:val="009A5120"/>
    <w:rsid w:val="009A5273"/>
    <w:rsid w:val="009A52DB"/>
    <w:rsid w:val="009A54E0"/>
    <w:rsid w:val="009A5577"/>
    <w:rsid w:val="009A55D9"/>
    <w:rsid w:val="009A55EB"/>
    <w:rsid w:val="009A592B"/>
    <w:rsid w:val="009A5BBA"/>
    <w:rsid w:val="009A5C76"/>
    <w:rsid w:val="009A5C8D"/>
    <w:rsid w:val="009A5C9C"/>
    <w:rsid w:val="009A5FB4"/>
    <w:rsid w:val="009A6383"/>
    <w:rsid w:val="009A6514"/>
    <w:rsid w:val="009A6DE5"/>
    <w:rsid w:val="009A6EDA"/>
    <w:rsid w:val="009A6FE4"/>
    <w:rsid w:val="009A7376"/>
    <w:rsid w:val="009A766D"/>
    <w:rsid w:val="009A7732"/>
    <w:rsid w:val="009A7AD1"/>
    <w:rsid w:val="009A7B6E"/>
    <w:rsid w:val="009A7C30"/>
    <w:rsid w:val="009A7D6D"/>
    <w:rsid w:val="009A7D85"/>
    <w:rsid w:val="009A7FA2"/>
    <w:rsid w:val="009B007B"/>
    <w:rsid w:val="009B02A6"/>
    <w:rsid w:val="009B0302"/>
    <w:rsid w:val="009B0820"/>
    <w:rsid w:val="009B0B14"/>
    <w:rsid w:val="009B0B90"/>
    <w:rsid w:val="009B0BFE"/>
    <w:rsid w:val="009B0CFD"/>
    <w:rsid w:val="009B0D3C"/>
    <w:rsid w:val="009B0E32"/>
    <w:rsid w:val="009B0E8D"/>
    <w:rsid w:val="009B0F8A"/>
    <w:rsid w:val="009B13B2"/>
    <w:rsid w:val="009B13ED"/>
    <w:rsid w:val="009B1889"/>
    <w:rsid w:val="009B1FA8"/>
    <w:rsid w:val="009B20D2"/>
    <w:rsid w:val="009B2284"/>
    <w:rsid w:val="009B23F9"/>
    <w:rsid w:val="009B2605"/>
    <w:rsid w:val="009B28EF"/>
    <w:rsid w:val="009B2A8F"/>
    <w:rsid w:val="009B2ED1"/>
    <w:rsid w:val="009B2F47"/>
    <w:rsid w:val="009B30F2"/>
    <w:rsid w:val="009B332C"/>
    <w:rsid w:val="009B3348"/>
    <w:rsid w:val="009B3438"/>
    <w:rsid w:val="009B3776"/>
    <w:rsid w:val="009B38A5"/>
    <w:rsid w:val="009B3D42"/>
    <w:rsid w:val="009B3FB0"/>
    <w:rsid w:val="009B48F5"/>
    <w:rsid w:val="009B4989"/>
    <w:rsid w:val="009B4F1C"/>
    <w:rsid w:val="009B4F39"/>
    <w:rsid w:val="009B4F9F"/>
    <w:rsid w:val="009B50B2"/>
    <w:rsid w:val="009B513E"/>
    <w:rsid w:val="009B586C"/>
    <w:rsid w:val="009B5BA7"/>
    <w:rsid w:val="009B612C"/>
    <w:rsid w:val="009B64C6"/>
    <w:rsid w:val="009B65E1"/>
    <w:rsid w:val="009B6816"/>
    <w:rsid w:val="009B6B8B"/>
    <w:rsid w:val="009B6E03"/>
    <w:rsid w:val="009B6E52"/>
    <w:rsid w:val="009B6E9F"/>
    <w:rsid w:val="009B7212"/>
    <w:rsid w:val="009B7474"/>
    <w:rsid w:val="009B775C"/>
    <w:rsid w:val="009B7BF3"/>
    <w:rsid w:val="009B7F3B"/>
    <w:rsid w:val="009B7F6F"/>
    <w:rsid w:val="009C083B"/>
    <w:rsid w:val="009C0866"/>
    <w:rsid w:val="009C0883"/>
    <w:rsid w:val="009C0A88"/>
    <w:rsid w:val="009C0BFE"/>
    <w:rsid w:val="009C128B"/>
    <w:rsid w:val="009C1319"/>
    <w:rsid w:val="009C18D9"/>
    <w:rsid w:val="009C1A20"/>
    <w:rsid w:val="009C1A86"/>
    <w:rsid w:val="009C1C5A"/>
    <w:rsid w:val="009C1FE1"/>
    <w:rsid w:val="009C24D0"/>
    <w:rsid w:val="009C2502"/>
    <w:rsid w:val="009C25CD"/>
    <w:rsid w:val="009C26F5"/>
    <w:rsid w:val="009C2E31"/>
    <w:rsid w:val="009C302A"/>
    <w:rsid w:val="009C3342"/>
    <w:rsid w:val="009C337E"/>
    <w:rsid w:val="009C354B"/>
    <w:rsid w:val="009C37F2"/>
    <w:rsid w:val="009C386B"/>
    <w:rsid w:val="009C390B"/>
    <w:rsid w:val="009C3A5D"/>
    <w:rsid w:val="009C3C16"/>
    <w:rsid w:val="009C407A"/>
    <w:rsid w:val="009C42DF"/>
    <w:rsid w:val="009C4328"/>
    <w:rsid w:val="009C441D"/>
    <w:rsid w:val="009C4655"/>
    <w:rsid w:val="009C5169"/>
    <w:rsid w:val="009C5276"/>
    <w:rsid w:val="009C5374"/>
    <w:rsid w:val="009C541D"/>
    <w:rsid w:val="009C5613"/>
    <w:rsid w:val="009C56A0"/>
    <w:rsid w:val="009C5B1D"/>
    <w:rsid w:val="009C5B5A"/>
    <w:rsid w:val="009C5CFB"/>
    <w:rsid w:val="009C637B"/>
    <w:rsid w:val="009C64DD"/>
    <w:rsid w:val="009C67EF"/>
    <w:rsid w:val="009C6972"/>
    <w:rsid w:val="009C6FFB"/>
    <w:rsid w:val="009C730D"/>
    <w:rsid w:val="009C749A"/>
    <w:rsid w:val="009C7588"/>
    <w:rsid w:val="009C764F"/>
    <w:rsid w:val="009C7894"/>
    <w:rsid w:val="009C7A57"/>
    <w:rsid w:val="009C7B25"/>
    <w:rsid w:val="009D03A3"/>
    <w:rsid w:val="009D03F6"/>
    <w:rsid w:val="009D043D"/>
    <w:rsid w:val="009D0491"/>
    <w:rsid w:val="009D06A5"/>
    <w:rsid w:val="009D0C8B"/>
    <w:rsid w:val="009D0CA4"/>
    <w:rsid w:val="009D0EEB"/>
    <w:rsid w:val="009D11AD"/>
    <w:rsid w:val="009D151E"/>
    <w:rsid w:val="009D1718"/>
    <w:rsid w:val="009D17AE"/>
    <w:rsid w:val="009D17DB"/>
    <w:rsid w:val="009D1910"/>
    <w:rsid w:val="009D1BD8"/>
    <w:rsid w:val="009D1CF2"/>
    <w:rsid w:val="009D1E33"/>
    <w:rsid w:val="009D1EAB"/>
    <w:rsid w:val="009D1ED1"/>
    <w:rsid w:val="009D1FC9"/>
    <w:rsid w:val="009D21CA"/>
    <w:rsid w:val="009D239C"/>
    <w:rsid w:val="009D26E0"/>
    <w:rsid w:val="009D2721"/>
    <w:rsid w:val="009D283A"/>
    <w:rsid w:val="009D2B9F"/>
    <w:rsid w:val="009D2CEB"/>
    <w:rsid w:val="009D2D24"/>
    <w:rsid w:val="009D329A"/>
    <w:rsid w:val="009D34CE"/>
    <w:rsid w:val="009D3554"/>
    <w:rsid w:val="009D37E4"/>
    <w:rsid w:val="009D394F"/>
    <w:rsid w:val="009D3BEA"/>
    <w:rsid w:val="009D3C65"/>
    <w:rsid w:val="009D3D6D"/>
    <w:rsid w:val="009D4156"/>
    <w:rsid w:val="009D4222"/>
    <w:rsid w:val="009D43CA"/>
    <w:rsid w:val="009D43E4"/>
    <w:rsid w:val="009D484E"/>
    <w:rsid w:val="009D50EE"/>
    <w:rsid w:val="009D591D"/>
    <w:rsid w:val="009D627A"/>
    <w:rsid w:val="009D64BB"/>
    <w:rsid w:val="009D69FA"/>
    <w:rsid w:val="009D6D33"/>
    <w:rsid w:val="009D6F3F"/>
    <w:rsid w:val="009D7599"/>
    <w:rsid w:val="009D75A3"/>
    <w:rsid w:val="009D75A4"/>
    <w:rsid w:val="009D768A"/>
    <w:rsid w:val="009D780D"/>
    <w:rsid w:val="009D79AA"/>
    <w:rsid w:val="009D7D40"/>
    <w:rsid w:val="009D7F56"/>
    <w:rsid w:val="009E009E"/>
    <w:rsid w:val="009E00FC"/>
    <w:rsid w:val="009E01E5"/>
    <w:rsid w:val="009E0285"/>
    <w:rsid w:val="009E0614"/>
    <w:rsid w:val="009E085B"/>
    <w:rsid w:val="009E0D2D"/>
    <w:rsid w:val="009E0DDA"/>
    <w:rsid w:val="009E0F2C"/>
    <w:rsid w:val="009E0FC3"/>
    <w:rsid w:val="009E1159"/>
    <w:rsid w:val="009E11CB"/>
    <w:rsid w:val="009E1816"/>
    <w:rsid w:val="009E1BB7"/>
    <w:rsid w:val="009E1C07"/>
    <w:rsid w:val="009E1DD4"/>
    <w:rsid w:val="009E2002"/>
    <w:rsid w:val="009E217E"/>
    <w:rsid w:val="009E242B"/>
    <w:rsid w:val="009E247A"/>
    <w:rsid w:val="009E2634"/>
    <w:rsid w:val="009E26A3"/>
    <w:rsid w:val="009E26CF"/>
    <w:rsid w:val="009E2908"/>
    <w:rsid w:val="009E294D"/>
    <w:rsid w:val="009E2A45"/>
    <w:rsid w:val="009E2F6D"/>
    <w:rsid w:val="009E36BA"/>
    <w:rsid w:val="009E3B7B"/>
    <w:rsid w:val="009E3CB4"/>
    <w:rsid w:val="009E3FAC"/>
    <w:rsid w:val="009E4276"/>
    <w:rsid w:val="009E4465"/>
    <w:rsid w:val="009E4802"/>
    <w:rsid w:val="009E4D1D"/>
    <w:rsid w:val="009E5802"/>
    <w:rsid w:val="009E5D54"/>
    <w:rsid w:val="009E6089"/>
    <w:rsid w:val="009E6199"/>
    <w:rsid w:val="009E61BC"/>
    <w:rsid w:val="009E63DA"/>
    <w:rsid w:val="009E6468"/>
    <w:rsid w:val="009E64F1"/>
    <w:rsid w:val="009E694D"/>
    <w:rsid w:val="009E6972"/>
    <w:rsid w:val="009E69AC"/>
    <w:rsid w:val="009E6FB0"/>
    <w:rsid w:val="009E7293"/>
    <w:rsid w:val="009E765E"/>
    <w:rsid w:val="009E7BC1"/>
    <w:rsid w:val="009E7D72"/>
    <w:rsid w:val="009F022B"/>
    <w:rsid w:val="009F02F0"/>
    <w:rsid w:val="009F03BF"/>
    <w:rsid w:val="009F07E0"/>
    <w:rsid w:val="009F0941"/>
    <w:rsid w:val="009F0A4B"/>
    <w:rsid w:val="009F0D3A"/>
    <w:rsid w:val="009F0D89"/>
    <w:rsid w:val="009F1314"/>
    <w:rsid w:val="009F1328"/>
    <w:rsid w:val="009F136E"/>
    <w:rsid w:val="009F1939"/>
    <w:rsid w:val="009F20A5"/>
    <w:rsid w:val="009F231A"/>
    <w:rsid w:val="009F239D"/>
    <w:rsid w:val="009F23A5"/>
    <w:rsid w:val="009F2724"/>
    <w:rsid w:val="009F2746"/>
    <w:rsid w:val="009F282F"/>
    <w:rsid w:val="009F29A9"/>
    <w:rsid w:val="009F2A99"/>
    <w:rsid w:val="009F2B4E"/>
    <w:rsid w:val="009F383B"/>
    <w:rsid w:val="009F3C8C"/>
    <w:rsid w:val="009F3E09"/>
    <w:rsid w:val="009F40A0"/>
    <w:rsid w:val="009F4276"/>
    <w:rsid w:val="009F428A"/>
    <w:rsid w:val="009F431A"/>
    <w:rsid w:val="009F44BB"/>
    <w:rsid w:val="009F4878"/>
    <w:rsid w:val="009F504A"/>
    <w:rsid w:val="009F553E"/>
    <w:rsid w:val="009F5718"/>
    <w:rsid w:val="009F5B05"/>
    <w:rsid w:val="009F5BDF"/>
    <w:rsid w:val="009F5D0D"/>
    <w:rsid w:val="009F5E11"/>
    <w:rsid w:val="009F5F21"/>
    <w:rsid w:val="009F60A2"/>
    <w:rsid w:val="009F626B"/>
    <w:rsid w:val="009F63D9"/>
    <w:rsid w:val="009F6481"/>
    <w:rsid w:val="009F6A29"/>
    <w:rsid w:val="009F6AC4"/>
    <w:rsid w:val="009F73E5"/>
    <w:rsid w:val="009F7636"/>
    <w:rsid w:val="009F79E6"/>
    <w:rsid w:val="00A00087"/>
    <w:rsid w:val="00A0014D"/>
    <w:rsid w:val="00A001D6"/>
    <w:rsid w:val="00A00325"/>
    <w:rsid w:val="00A0044D"/>
    <w:rsid w:val="00A006B8"/>
    <w:rsid w:val="00A00A31"/>
    <w:rsid w:val="00A00A85"/>
    <w:rsid w:val="00A00CE9"/>
    <w:rsid w:val="00A00DB1"/>
    <w:rsid w:val="00A00EAD"/>
    <w:rsid w:val="00A00F22"/>
    <w:rsid w:val="00A00F3C"/>
    <w:rsid w:val="00A01175"/>
    <w:rsid w:val="00A015CA"/>
    <w:rsid w:val="00A0194D"/>
    <w:rsid w:val="00A01A60"/>
    <w:rsid w:val="00A01AA1"/>
    <w:rsid w:val="00A01B02"/>
    <w:rsid w:val="00A01C6D"/>
    <w:rsid w:val="00A01DCD"/>
    <w:rsid w:val="00A022FC"/>
    <w:rsid w:val="00A02734"/>
    <w:rsid w:val="00A02AD1"/>
    <w:rsid w:val="00A02DCF"/>
    <w:rsid w:val="00A031C0"/>
    <w:rsid w:val="00A032C2"/>
    <w:rsid w:val="00A032C6"/>
    <w:rsid w:val="00A032E0"/>
    <w:rsid w:val="00A03599"/>
    <w:rsid w:val="00A0379A"/>
    <w:rsid w:val="00A037BE"/>
    <w:rsid w:val="00A0393A"/>
    <w:rsid w:val="00A03BAE"/>
    <w:rsid w:val="00A03C30"/>
    <w:rsid w:val="00A03C4D"/>
    <w:rsid w:val="00A03D3E"/>
    <w:rsid w:val="00A03E05"/>
    <w:rsid w:val="00A03F31"/>
    <w:rsid w:val="00A04081"/>
    <w:rsid w:val="00A0429D"/>
    <w:rsid w:val="00A04442"/>
    <w:rsid w:val="00A04522"/>
    <w:rsid w:val="00A0465C"/>
    <w:rsid w:val="00A04851"/>
    <w:rsid w:val="00A04A74"/>
    <w:rsid w:val="00A04C61"/>
    <w:rsid w:val="00A04D4C"/>
    <w:rsid w:val="00A05574"/>
    <w:rsid w:val="00A056EA"/>
    <w:rsid w:val="00A05C77"/>
    <w:rsid w:val="00A05E3D"/>
    <w:rsid w:val="00A06079"/>
    <w:rsid w:val="00A0611F"/>
    <w:rsid w:val="00A0658D"/>
    <w:rsid w:val="00A065B2"/>
    <w:rsid w:val="00A06B42"/>
    <w:rsid w:val="00A06CB4"/>
    <w:rsid w:val="00A06D57"/>
    <w:rsid w:val="00A06E89"/>
    <w:rsid w:val="00A0709A"/>
    <w:rsid w:val="00A0722A"/>
    <w:rsid w:val="00A073C0"/>
    <w:rsid w:val="00A073D7"/>
    <w:rsid w:val="00A07716"/>
    <w:rsid w:val="00A0775F"/>
    <w:rsid w:val="00A07854"/>
    <w:rsid w:val="00A078EC"/>
    <w:rsid w:val="00A07C0F"/>
    <w:rsid w:val="00A07C32"/>
    <w:rsid w:val="00A10712"/>
    <w:rsid w:val="00A10918"/>
    <w:rsid w:val="00A10A3B"/>
    <w:rsid w:val="00A10B75"/>
    <w:rsid w:val="00A10BB9"/>
    <w:rsid w:val="00A10C45"/>
    <w:rsid w:val="00A10CFE"/>
    <w:rsid w:val="00A10E3F"/>
    <w:rsid w:val="00A11041"/>
    <w:rsid w:val="00A1120D"/>
    <w:rsid w:val="00A114E0"/>
    <w:rsid w:val="00A11996"/>
    <w:rsid w:val="00A119AA"/>
    <w:rsid w:val="00A12285"/>
    <w:rsid w:val="00A12491"/>
    <w:rsid w:val="00A125A2"/>
    <w:rsid w:val="00A12655"/>
    <w:rsid w:val="00A129FA"/>
    <w:rsid w:val="00A12A7F"/>
    <w:rsid w:val="00A12B0F"/>
    <w:rsid w:val="00A12B85"/>
    <w:rsid w:val="00A12BAD"/>
    <w:rsid w:val="00A12E54"/>
    <w:rsid w:val="00A12FF4"/>
    <w:rsid w:val="00A13245"/>
    <w:rsid w:val="00A13555"/>
    <w:rsid w:val="00A1368D"/>
    <w:rsid w:val="00A13779"/>
    <w:rsid w:val="00A13B1D"/>
    <w:rsid w:val="00A13C46"/>
    <w:rsid w:val="00A14375"/>
    <w:rsid w:val="00A14637"/>
    <w:rsid w:val="00A14783"/>
    <w:rsid w:val="00A148DE"/>
    <w:rsid w:val="00A14AF7"/>
    <w:rsid w:val="00A14D87"/>
    <w:rsid w:val="00A14DD9"/>
    <w:rsid w:val="00A1525C"/>
    <w:rsid w:val="00A1533E"/>
    <w:rsid w:val="00A1569E"/>
    <w:rsid w:val="00A15807"/>
    <w:rsid w:val="00A159CE"/>
    <w:rsid w:val="00A15CD3"/>
    <w:rsid w:val="00A15D06"/>
    <w:rsid w:val="00A160F1"/>
    <w:rsid w:val="00A16339"/>
    <w:rsid w:val="00A1697C"/>
    <w:rsid w:val="00A16B95"/>
    <w:rsid w:val="00A16DB0"/>
    <w:rsid w:val="00A16E87"/>
    <w:rsid w:val="00A16FBB"/>
    <w:rsid w:val="00A1717F"/>
    <w:rsid w:val="00A1757F"/>
    <w:rsid w:val="00A17593"/>
    <w:rsid w:val="00A17652"/>
    <w:rsid w:val="00A1777D"/>
    <w:rsid w:val="00A17AD8"/>
    <w:rsid w:val="00A17BBB"/>
    <w:rsid w:val="00A17C9A"/>
    <w:rsid w:val="00A17D47"/>
    <w:rsid w:val="00A17D58"/>
    <w:rsid w:val="00A17EC0"/>
    <w:rsid w:val="00A2005C"/>
    <w:rsid w:val="00A20533"/>
    <w:rsid w:val="00A20650"/>
    <w:rsid w:val="00A207F3"/>
    <w:rsid w:val="00A2096A"/>
    <w:rsid w:val="00A20C84"/>
    <w:rsid w:val="00A20D69"/>
    <w:rsid w:val="00A20DF9"/>
    <w:rsid w:val="00A20F89"/>
    <w:rsid w:val="00A21088"/>
    <w:rsid w:val="00A21179"/>
    <w:rsid w:val="00A21296"/>
    <w:rsid w:val="00A21896"/>
    <w:rsid w:val="00A21D12"/>
    <w:rsid w:val="00A21D4B"/>
    <w:rsid w:val="00A220FE"/>
    <w:rsid w:val="00A22A8D"/>
    <w:rsid w:val="00A22BA6"/>
    <w:rsid w:val="00A22C57"/>
    <w:rsid w:val="00A22DEF"/>
    <w:rsid w:val="00A22ECD"/>
    <w:rsid w:val="00A234B3"/>
    <w:rsid w:val="00A234B7"/>
    <w:rsid w:val="00A23C29"/>
    <w:rsid w:val="00A2402A"/>
    <w:rsid w:val="00A24205"/>
    <w:rsid w:val="00A2428C"/>
    <w:rsid w:val="00A24595"/>
    <w:rsid w:val="00A245FF"/>
    <w:rsid w:val="00A24720"/>
    <w:rsid w:val="00A2483B"/>
    <w:rsid w:val="00A24D9F"/>
    <w:rsid w:val="00A24EF2"/>
    <w:rsid w:val="00A24F03"/>
    <w:rsid w:val="00A24F0F"/>
    <w:rsid w:val="00A2508C"/>
    <w:rsid w:val="00A2528F"/>
    <w:rsid w:val="00A2568E"/>
    <w:rsid w:val="00A256FC"/>
    <w:rsid w:val="00A25846"/>
    <w:rsid w:val="00A261AD"/>
    <w:rsid w:val="00A263F3"/>
    <w:rsid w:val="00A2641A"/>
    <w:rsid w:val="00A26A69"/>
    <w:rsid w:val="00A26B84"/>
    <w:rsid w:val="00A26CAF"/>
    <w:rsid w:val="00A26F79"/>
    <w:rsid w:val="00A27178"/>
    <w:rsid w:val="00A2736D"/>
    <w:rsid w:val="00A27421"/>
    <w:rsid w:val="00A27694"/>
    <w:rsid w:val="00A27B9D"/>
    <w:rsid w:val="00A27E17"/>
    <w:rsid w:val="00A30081"/>
    <w:rsid w:val="00A3089C"/>
    <w:rsid w:val="00A30CA9"/>
    <w:rsid w:val="00A30D11"/>
    <w:rsid w:val="00A30F70"/>
    <w:rsid w:val="00A30FF2"/>
    <w:rsid w:val="00A3102B"/>
    <w:rsid w:val="00A310EF"/>
    <w:rsid w:val="00A3119E"/>
    <w:rsid w:val="00A3121C"/>
    <w:rsid w:val="00A31473"/>
    <w:rsid w:val="00A31560"/>
    <w:rsid w:val="00A3198F"/>
    <w:rsid w:val="00A31D12"/>
    <w:rsid w:val="00A31E4D"/>
    <w:rsid w:val="00A31EBF"/>
    <w:rsid w:val="00A32151"/>
    <w:rsid w:val="00A321C5"/>
    <w:rsid w:val="00A32236"/>
    <w:rsid w:val="00A322B0"/>
    <w:rsid w:val="00A3259F"/>
    <w:rsid w:val="00A325C5"/>
    <w:rsid w:val="00A32833"/>
    <w:rsid w:val="00A32878"/>
    <w:rsid w:val="00A32A9A"/>
    <w:rsid w:val="00A32ACF"/>
    <w:rsid w:val="00A32CB8"/>
    <w:rsid w:val="00A32DC2"/>
    <w:rsid w:val="00A3313E"/>
    <w:rsid w:val="00A33172"/>
    <w:rsid w:val="00A33241"/>
    <w:rsid w:val="00A333DD"/>
    <w:rsid w:val="00A3382F"/>
    <w:rsid w:val="00A33C56"/>
    <w:rsid w:val="00A33D46"/>
    <w:rsid w:val="00A341C0"/>
    <w:rsid w:val="00A34265"/>
    <w:rsid w:val="00A3440F"/>
    <w:rsid w:val="00A34510"/>
    <w:rsid w:val="00A34B38"/>
    <w:rsid w:val="00A34BFB"/>
    <w:rsid w:val="00A34CAF"/>
    <w:rsid w:val="00A35834"/>
    <w:rsid w:val="00A35909"/>
    <w:rsid w:val="00A35D19"/>
    <w:rsid w:val="00A35E1F"/>
    <w:rsid w:val="00A35EFA"/>
    <w:rsid w:val="00A36347"/>
    <w:rsid w:val="00A363BF"/>
    <w:rsid w:val="00A36563"/>
    <w:rsid w:val="00A365A8"/>
    <w:rsid w:val="00A36839"/>
    <w:rsid w:val="00A36898"/>
    <w:rsid w:val="00A36A75"/>
    <w:rsid w:val="00A36E28"/>
    <w:rsid w:val="00A36E9D"/>
    <w:rsid w:val="00A3705E"/>
    <w:rsid w:val="00A37086"/>
    <w:rsid w:val="00A3736F"/>
    <w:rsid w:val="00A3757F"/>
    <w:rsid w:val="00A3792F"/>
    <w:rsid w:val="00A37DF0"/>
    <w:rsid w:val="00A400D4"/>
    <w:rsid w:val="00A40384"/>
    <w:rsid w:val="00A4080C"/>
    <w:rsid w:val="00A40911"/>
    <w:rsid w:val="00A40A9D"/>
    <w:rsid w:val="00A40AA7"/>
    <w:rsid w:val="00A40C7E"/>
    <w:rsid w:val="00A41051"/>
    <w:rsid w:val="00A410B5"/>
    <w:rsid w:val="00A41B56"/>
    <w:rsid w:val="00A41FA0"/>
    <w:rsid w:val="00A42050"/>
    <w:rsid w:val="00A4228F"/>
    <w:rsid w:val="00A42393"/>
    <w:rsid w:val="00A4243A"/>
    <w:rsid w:val="00A425F1"/>
    <w:rsid w:val="00A4260D"/>
    <w:rsid w:val="00A42768"/>
    <w:rsid w:val="00A4293F"/>
    <w:rsid w:val="00A42C78"/>
    <w:rsid w:val="00A42CAA"/>
    <w:rsid w:val="00A42E28"/>
    <w:rsid w:val="00A42E74"/>
    <w:rsid w:val="00A43198"/>
    <w:rsid w:val="00A4319C"/>
    <w:rsid w:val="00A436EF"/>
    <w:rsid w:val="00A438D4"/>
    <w:rsid w:val="00A439A9"/>
    <w:rsid w:val="00A43CFE"/>
    <w:rsid w:val="00A44029"/>
    <w:rsid w:val="00A44276"/>
    <w:rsid w:val="00A44453"/>
    <w:rsid w:val="00A44564"/>
    <w:rsid w:val="00A44818"/>
    <w:rsid w:val="00A4481A"/>
    <w:rsid w:val="00A44962"/>
    <w:rsid w:val="00A44963"/>
    <w:rsid w:val="00A44C68"/>
    <w:rsid w:val="00A44DA3"/>
    <w:rsid w:val="00A44EB3"/>
    <w:rsid w:val="00A4527C"/>
    <w:rsid w:val="00A45300"/>
    <w:rsid w:val="00A45987"/>
    <w:rsid w:val="00A45B72"/>
    <w:rsid w:val="00A45D70"/>
    <w:rsid w:val="00A45E1B"/>
    <w:rsid w:val="00A45E63"/>
    <w:rsid w:val="00A45E71"/>
    <w:rsid w:val="00A45EBD"/>
    <w:rsid w:val="00A461A0"/>
    <w:rsid w:val="00A4620C"/>
    <w:rsid w:val="00A463AA"/>
    <w:rsid w:val="00A46468"/>
    <w:rsid w:val="00A4646D"/>
    <w:rsid w:val="00A468E6"/>
    <w:rsid w:val="00A46CDB"/>
    <w:rsid w:val="00A46E5F"/>
    <w:rsid w:val="00A46EBE"/>
    <w:rsid w:val="00A46EDF"/>
    <w:rsid w:val="00A46F1A"/>
    <w:rsid w:val="00A471A4"/>
    <w:rsid w:val="00A473CC"/>
    <w:rsid w:val="00A47413"/>
    <w:rsid w:val="00A475FD"/>
    <w:rsid w:val="00A478A8"/>
    <w:rsid w:val="00A479F0"/>
    <w:rsid w:val="00A479F2"/>
    <w:rsid w:val="00A47BA5"/>
    <w:rsid w:val="00A47FEE"/>
    <w:rsid w:val="00A501D8"/>
    <w:rsid w:val="00A50563"/>
    <w:rsid w:val="00A507A3"/>
    <w:rsid w:val="00A50899"/>
    <w:rsid w:val="00A50C46"/>
    <w:rsid w:val="00A50D07"/>
    <w:rsid w:val="00A51231"/>
    <w:rsid w:val="00A51527"/>
    <w:rsid w:val="00A51652"/>
    <w:rsid w:val="00A5189C"/>
    <w:rsid w:val="00A518FD"/>
    <w:rsid w:val="00A51A88"/>
    <w:rsid w:val="00A51E63"/>
    <w:rsid w:val="00A51EDF"/>
    <w:rsid w:val="00A5206F"/>
    <w:rsid w:val="00A5234E"/>
    <w:rsid w:val="00A52354"/>
    <w:rsid w:val="00A525C6"/>
    <w:rsid w:val="00A526A5"/>
    <w:rsid w:val="00A5295E"/>
    <w:rsid w:val="00A52BE9"/>
    <w:rsid w:val="00A52C10"/>
    <w:rsid w:val="00A52C9B"/>
    <w:rsid w:val="00A52DF4"/>
    <w:rsid w:val="00A52F7D"/>
    <w:rsid w:val="00A531B1"/>
    <w:rsid w:val="00A53200"/>
    <w:rsid w:val="00A53226"/>
    <w:rsid w:val="00A53829"/>
    <w:rsid w:val="00A53A40"/>
    <w:rsid w:val="00A53E53"/>
    <w:rsid w:val="00A53F09"/>
    <w:rsid w:val="00A53FB1"/>
    <w:rsid w:val="00A54016"/>
    <w:rsid w:val="00A54286"/>
    <w:rsid w:val="00A546DC"/>
    <w:rsid w:val="00A54838"/>
    <w:rsid w:val="00A5484B"/>
    <w:rsid w:val="00A54B73"/>
    <w:rsid w:val="00A54BA4"/>
    <w:rsid w:val="00A54D8B"/>
    <w:rsid w:val="00A54FB0"/>
    <w:rsid w:val="00A5509D"/>
    <w:rsid w:val="00A551E9"/>
    <w:rsid w:val="00A55516"/>
    <w:rsid w:val="00A55A16"/>
    <w:rsid w:val="00A55C8D"/>
    <w:rsid w:val="00A55E54"/>
    <w:rsid w:val="00A55ECB"/>
    <w:rsid w:val="00A5612E"/>
    <w:rsid w:val="00A56573"/>
    <w:rsid w:val="00A56C7B"/>
    <w:rsid w:val="00A56D0E"/>
    <w:rsid w:val="00A56F4E"/>
    <w:rsid w:val="00A57024"/>
    <w:rsid w:val="00A572C8"/>
    <w:rsid w:val="00A573B0"/>
    <w:rsid w:val="00A5787C"/>
    <w:rsid w:val="00A57D20"/>
    <w:rsid w:val="00A57DA0"/>
    <w:rsid w:val="00A60A2E"/>
    <w:rsid w:val="00A60A94"/>
    <w:rsid w:val="00A60AA3"/>
    <w:rsid w:val="00A60BCC"/>
    <w:rsid w:val="00A60E4F"/>
    <w:rsid w:val="00A60E93"/>
    <w:rsid w:val="00A61305"/>
    <w:rsid w:val="00A61386"/>
    <w:rsid w:val="00A61464"/>
    <w:rsid w:val="00A614AF"/>
    <w:rsid w:val="00A61606"/>
    <w:rsid w:val="00A6193F"/>
    <w:rsid w:val="00A61A20"/>
    <w:rsid w:val="00A61C56"/>
    <w:rsid w:val="00A61F98"/>
    <w:rsid w:val="00A621E3"/>
    <w:rsid w:val="00A62334"/>
    <w:rsid w:val="00A62401"/>
    <w:rsid w:val="00A62585"/>
    <w:rsid w:val="00A625FE"/>
    <w:rsid w:val="00A6260C"/>
    <w:rsid w:val="00A62832"/>
    <w:rsid w:val="00A62974"/>
    <w:rsid w:val="00A6327D"/>
    <w:rsid w:val="00A63289"/>
    <w:rsid w:val="00A6347B"/>
    <w:rsid w:val="00A636AA"/>
    <w:rsid w:val="00A638A0"/>
    <w:rsid w:val="00A63993"/>
    <w:rsid w:val="00A639D7"/>
    <w:rsid w:val="00A63A12"/>
    <w:rsid w:val="00A63CC3"/>
    <w:rsid w:val="00A63EFC"/>
    <w:rsid w:val="00A644EF"/>
    <w:rsid w:val="00A64702"/>
    <w:rsid w:val="00A64BBE"/>
    <w:rsid w:val="00A64E5F"/>
    <w:rsid w:val="00A64ECD"/>
    <w:rsid w:val="00A64FF9"/>
    <w:rsid w:val="00A652B9"/>
    <w:rsid w:val="00A6533C"/>
    <w:rsid w:val="00A655A2"/>
    <w:rsid w:val="00A65766"/>
    <w:rsid w:val="00A65844"/>
    <w:rsid w:val="00A65F0D"/>
    <w:rsid w:val="00A65F75"/>
    <w:rsid w:val="00A66029"/>
    <w:rsid w:val="00A66193"/>
    <w:rsid w:val="00A6659F"/>
    <w:rsid w:val="00A66617"/>
    <w:rsid w:val="00A666E0"/>
    <w:rsid w:val="00A66ADE"/>
    <w:rsid w:val="00A66B3F"/>
    <w:rsid w:val="00A66BF0"/>
    <w:rsid w:val="00A66BF6"/>
    <w:rsid w:val="00A66D79"/>
    <w:rsid w:val="00A66F67"/>
    <w:rsid w:val="00A6702E"/>
    <w:rsid w:val="00A67393"/>
    <w:rsid w:val="00A673BF"/>
    <w:rsid w:val="00A674A9"/>
    <w:rsid w:val="00A677B8"/>
    <w:rsid w:val="00A6796E"/>
    <w:rsid w:val="00A67B93"/>
    <w:rsid w:val="00A67C0E"/>
    <w:rsid w:val="00A67F59"/>
    <w:rsid w:val="00A67F9A"/>
    <w:rsid w:val="00A700DD"/>
    <w:rsid w:val="00A70400"/>
    <w:rsid w:val="00A708BE"/>
    <w:rsid w:val="00A70D36"/>
    <w:rsid w:val="00A70D8E"/>
    <w:rsid w:val="00A70FED"/>
    <w:rsid w:val="00A711C3"/>
    <w:rsid w:val="00A71276"/>
    <w:rsid w:val="00A7129E"/>
    <w:rsid w:val="00A71457"/>
    <w:rsid w:val="00A7153F"/>
    <w:rsid w:val="00A71971"/>
    <w:rsid w:val="00A71B91"/>
    <w:rsid w:val="00A72274"/>
    <w:rsid w:val="00A7239C"/>
    <w:rsid w:val="00A7241F"/>
    <w:rsid w:val="00A7286A"/>
    <w:rsid w:val="00A72AD8"/>
    <w:rsid w:val="00A72CEA"/>
    <w:rsid w:val="00A73274"/>
    <w:rsid w:val="00A737F3"/>
    <w:rsid w:val="00A73AA5"/>
    <w:rsid w:val="00A73C4E"/>
    <w:rsid w:val="00A73D9C"/>
    <w:rsid w:val="00A73E2F"/>
    <w:rsid w:val="00A73E83"/>
    <w:rsid w:val="00A743CA"/>
    <w:rsid w:val="00A74579"/>
    <w:rsid w:val="00A745CD"/>
    <w:rsid w:val="00A74876"/>
    <w:rsid w:val="00A74894"/>
    <w:rsid w:val="00A74C9D"/>
    <w:rsid w:val="00A74DE6"/>
    <w:rsid w:val="00A7562D"/>
    <w:rsid w:val="00A75723"/>
    <w:rsid w:val="00A7580B"/>
    <w:rsid w:val="00A759DE"/>
    <w:rsid w:val="00A761EF"/>
    <w:rsid w:val="00A7622C"/>
    <w:rsid w:val="00A76637"/>
    <w:rsid w:val="00A7759E"/>
    <w:rsid w:val="00A77802"/>
    <w:rsid w:val="00A77A80"/>
    <w:rsid w:val="00A77E67"/>
    <w:rsid w:val="00A802A1"/>
    <w:rsid w:val="00A803BA"/>
    <w:rsid w:val="00A80A41"/>
    <w:rsid w:val="00A80D9B"/>
    <w:rsid w:val="00A80E3E"/>
    <w:rsid w:val="00A80EEF"/>
    <w:rsid w:val="00A8110A"/>
    <w:rsid w:val="00A81252"/>
    <w:rsid w:val="00A81524"/>
    <w:rsid w:val="00A81613"/>
    <w:rsid w:val="00A8166F"/>
    <w:rsid w:val="00A8187B"/>
    <w:rsid w:val="00A818C2"/>
    <w:rsid w:val="00A81DDA"/>
    <w:rsid w:val="00A81E80"/>
    <w:rsid w:val="00A81EA9"/>
    <w:rsid w:val="00A81F0C"/>
    <w:rsid w:val="00A82131"/>
    <w:rsid w:val="00A821CD"/>
    <w:rsid w:val="00A8234F"/>
    <w:rsid w:val="00A8299D"/>
    <w:rsid w:val="00A829C7"/>
    <w:rsid w:val="00A82B62"/>
    <w:rsid w:val="00A82B7B"/>
    <w:rsid w:val="00A82C95"/>
    <w:rsid w:val="00A8306E"/>
    <w:rsid w:val="00A8330F"/>
    <w:rsid w:val="00A8337E"/>
    <w:rsid w:val="00A8392F"/>
    <w:rsid w:val="00A83A31"/>
    <w:rsid w:val="00A84329"/>
    <w:rsid w:val="00A8434B"/>
    <w:rsid w:val="00A8441B"/>
    <w:rsid w:val="00A846BD"/>
    <w:rsid w:val="00A8482E"/>
    <w:rsid w:val="00A84BFD"/>
    <w:rsid w:val="00A84D0E"/>
    <w:rsid w:val="00A84D62"/>
    <w:rsid w:val="00A84F7B"/>
    <w:rsid w:val="00A84F95"/>
    <w:rsid w:val="00A850A4"/>
    <w:rsid w:val="00A851B2"/>
    <w:rsid w:val="00A85774"/>
    <w:rsid w:val="00A85BDE"/>
    <w:rsid w:val="00A85D36"/>
    <w:rsid w:val="00A8608B"/>
    <w:rsid w:val="00A862BE"/>
    <w:rsid w:val="00A862E9"/>
    <w:rsid w:val="00A863B8"/>
    <w:rsid w:val="00A86681"/>
    <w:rsid w:val="00A86734"/>
    <w:rsid w:val="00A867C5"/>
    <w:rsid w:val="00A86860"/>
    <w:rsid w:val="00A8697E"/>
    <w:rsid w:val="00A86BD3"/>
    <w:rsid w:val="00A87110"/>
    <w:rsid w:val="00A87236"/>
    <w:rsid w:val="00A87315"/>
    <w:rsid w:val="00A87825"/>
    <w:rsid w:val="00A90386"/>
    <w:rsid w:val="00A903DF"/>
    <w:rsid w:val="00A90484"/>
    <w:rsid w:val="00A904EB"/>
    <w:rsid w:val="00A90573"/>
    <w:rsid w:val="00A905A2"/>
    <w:rsid w:val="00A9096B"/>
    <w:rsid w:val="00A90994"/>
    <w:rsid w:val="00A909C4"/>
    <w:rsid w:val="00A90E21"/>
    <w:rsid w:val="00A9111F"/>
    <w:rsid w:val="00A915F2"/>
    <w:rsid w:val="00A91643"/>
    <w:rsid w:val="00A919D3"/>
    <w:rsid w:val="00A91A38"/>
    <w:rsid w:val="00A91D39"/>
    <w:rsid w:val="00A91D63"/>
    <w:rsid w:val="00A920C0"/>
    <w:rsid w:val="00A92137"/>
    <w:rsid w:val="00A921DF"/>
    <w:rsid w:val="00A92FFF"/>
    <w:rsid w:val="00A930FA"/>
    <w:rsid w:val="00A93ABF"/>
    <w:rsid w:val="00A93C14"/>
    <w:rsid w:val="00A94378"/>
    <w:rsid w:val="00A945D1"/>
    <w:rsid w:val="00A94721"/>
    <w:rsid w:val="00A94974"/>
    <w:rsid w:val="00A949EC"/>
    <w:rsid w:val="00A94C95"/>
    <w:rsid w:val="00A94CCC"/>
    <w:rsid w:val="00A94DCA"/>
    <w:rsid w:val="00A9523C"/>
    <w:rsid w:val="00A952CE"/>
    <w:rsid w:val="00A95637"/>
    <w:rsid w:val="00A95E0A"/>
    <w:rsid w:val="00A96623"/>
    <w:rsid w:val="00A96940"/>
    <w:rsid w:val="00A9695F"/>
    <w:rsid w:val="00A969B8"/>
    <w:rsid w:val="00A96C33"/>
    <w:rsid w:val="00A96F15"/>
    <w:rsid w:val="00A9702D"/>
    <w:rsid w:val="00A97351"/>
    <w:rsid w:val="00A974CF"/>
    <w:rsid w:val="00A97598"/>
    <w:rsid w:val="00A9763E"/>
    <w:rsid w:val="00A977DC"/>
    <w:rsid w:val="00A977DE"/>
    <w:rsid w:val="00A97897"/>
    <w:rsid w:val="00A97B4A"/>
    <w:rsid w:val="00A97DA3"/>
    <w:rsid w:val="00AA035C"/>
    <w:rsid w:val="00AA0B93"/>
    <w:rsid w:val="00AA0ED2"/>
    <w:rsid w:val="00AA0ED9"/>
    <w:rsid w:val="00AA0FBD"/>
    <w:rsid w:val="00AA177A"/>
    <w:rsid w:val="00AA1969"/>
    <w:rsid w:val="00AA1D05"/>
    <w:rsid w:val="00AA1E42"/>
    <w:rsid w:val="00AA1E6E"/>
    <w:rsid w:val="00AA1EC9"/>
    <w:rsid w:val="00AA1ED0"/>
    <w:rsid w:val="00AA2425"/>
    <w:rsid w:val="00AA2A89"/>
    <w:rsid w:val="00AA3198"/>
    <w:rsid w:val="00AA345B"/>
    <w:rsid w:val="00AA3638"/>
    <w:rsid w:val="00AA3C98"/>
    <w:rsid w:val="00AA4504"/>
    <w:rsid w:val="00AA458B"/>
    <w:rsid w:val="00AA4712"/>
    <w:rsid w:val="00AA4752"/>
    <w:rsid w:val="00AA4773"/>
    <w:rsid w:val="00AA4BCB"/>
    <w:rsid w:val="00AA4BDC"/>
    <w:rsid w:val="00AA4F2F"/>
    <w:rsid w:val="00AA4FF2"/>
    <w:rsid w:val="00AA5199"/>
    <w:rsid w:val="00AA5241"/>
    <w:rsid w:val="00AA53DF"/>
    <w:rsid w:val="00AA56C2"/>
    <w:rsid w:val="00AA57CE"/>
    <w:rsid w:val="00AA5C05"/>
    <w:rsid w:val="00AA5D87"/>
    <w:rsid w:val="00AA5DD7"/>
    <w:rsid w:val="00AA5EAB"/>
    <w:rsid w:val="00AA5F2C"/>
    <w:rsid w:val="00AA5FB5"/>
    <w:rsid w:val="00AA6215"/>
    <w:rsid w:val="00AA6237"/>
    <w:rsid w:val="00AA6257"/>
    <w:rsid w:val="00AA6467"/>
    <w:rsid w:val="00AA6857"/>
    <w:rsid w:val="00AA6B64"/>
    <w:rsid w:val="00AA6F94"/>
    <w:rsid w:val="00AA6F9C"/>
    <w:rsid w:val="00AA72C3"/>
    <w:rsid w:val="00AA749B"/>
    <w:rsid w:val="00AA77D4"/>
    <w:rsid w:val="00AA7ACB"/>
    <w:rsid w:val="00AA7B84"/>
    <w:rsid w:val="00AA7B9B"/>
    <w:rsid w:val="00AA7E18"/>
    <w:rsid w:val="00AB0056"/>
    <w:rsid w:val="00AB04F4"/>
    <w:rsid w:val="00AB056B"/>
    <w:rsid w:val="00AB05B4"/>
    <w:rsid w:val="00AB0679"/>
    <w:rsid w:val="00AB07E3"/>
    <w:rsid w:val="00AB09F9"/>
    <w:rsid w:val="00AB0D40"/>
    <w:rsid w:val="00AB14AB"/>
    <w:rsid w:val="00AB1A28"/>
    <w:rsid w:val="00AB2163"/>
    <w:rsid w:val="00AB21B3"/>
    <w:rsid w:val="00AB23A2"/>
    <w:rsid w:val="00AB287D"/>
    <w:rsid w:val="00AB28BA"/>
    <w:rsid w:val="00AB2B3F"/>
    <w:rsid w:val="00AB2CD0"/>
    <w:rsid w:val="00AB2DA6"/>
    <w:rsid w:val="00AB2EF1"/>
    <w:rsid w:val="00AB2FB7"/>
    <w:rsid w:val="00AB32E7"/>
    <w:rsid w:val="00AB3B6C"/>
    <w:rsid w:val="00AB3E60"/>
    <w:rsid w:val="00AB4067"/>
    <w:rsid w:val="00AB420C"/>
    <w:rsid w:val="00AB42DD"/>
    <w:rsid w:val="00AB46E6"/>
    <w:rsid w:val="00AB4768"/>
    <w:rsid w:val="00AB48D4"/>
    <w:rsid w:val="00AB49B2"/>
    <w:rsid w:val="00AB49D1"/>
    <w:rsid w:val="00AB4CA9"/>
    <w:rsid w:val="00AB4CAB"/>
    <w:rsid w:val="00AB516E"/>
    <w:rsid w:val="00AB520F"/>
    <w:rsid w:val="00AB54A7"/>
    <w:rsid w:val="00AB55F3"/>
    <w:rsid w:val="00AB5DA7"/>
    <w:rsid w:val="00AB605D"/>
    <w:rsid w:val="00AB673C"/>
    <w:rsid w:val="00AB6DBD"/>
    <w:rsid w:val="00AB6E65"/>
    <w:rsid w:val="00AB6FC4"/>
    <w:rsid w:val="00AB7087"/>
    <w:rsid w:val="00AB71CC"/>
    <w:rsid w:val="00AB7640"/>
    <w:rsid w:val="00AB7726"/>
    <w:rsid w:val="00AB77C6"/>
    <w:rsid w:val="00AB77D6"/>
    <w:rsid w:val="00AB7967"/>
    <w:rsid w:val="00AB7AC6"/>
    <w:rsid w:val="00AB7BB1"/>
    <w:rsid w:val="00AB7F9D"/>
    <w:rsid w:val="00AC0153"/>
    <w:rsid w:val="00AC0283"/>
    <w:rsid w:val="00AC04B1"/>
    <w:rsid w:val="00AC078E"/>
    <w:rsid w:val="00AC0ECD"/>
    <w:rsid w:val="00AC0F90"/>
    <w:rsid w:val="00AC1060"/>
    <w:rsid w:val="00AC11D4"/>
    <w:rsid w:val="00AC12AE"/>
    <w:rsid w:val="00AC16AF"/>
    <w:rsid w:val="00AC1723"/>
    <w:rsid w:val="00AC182F"/>
    <w:rsid w:val="00AC1C21"/>
    <w:rsid w:val="00AC1FAC"/>
    <w:rsid w:val="00AC2108"/>
    <w:rsid w:val="00AC219C"/>
    <w:rsid w:val="00AC24BA"/>
    <w:rsid w:val="00AC2687"/>
    <w:rsid w:val="00AC2D72"/>
    <w:rsid w:val="00AC2DAB"/>
    <w:rsid w:val="00AC2E14"/>
    <w:rsid w:val="00AC3150"/>
    <w:rsid w:val="00AC323A"/>
    <w:rsid w:val="00AC33F5"/>
    <w:rsid w:val="00AC3416"/>
    <w:rsid w:val="00AC34C7"/>
    <w:rsid w:val="00AC374E"/>
    <w:rsid w:val="00AC37FE"/>
    <w:rsid w:val="00AC3B79"/>
    <w:rsid w:val="00AC3D3D"/>
    <w:rsid w:val="00AC3EE3"/>
    <w:rsid w:val="00AC4065"/>
    <w:rsid w:val="00AC4369"/>
    <w:rsid w:val="00AC49E4"/>
    <w:rsid w:val="00AC4AC4"/>
    <w:rsid w:val="00AC4F44"/>
    <w:rsid w:val="00AC5117"/>
    <w:rsid w:val="00AC5138"/>
    <w:rsid w:val="00AC51A5"/>
    <w:rsid w:val="00AC52E6"/>
    <w:rsid w:val="00AC53F3"/>
    <w:rsid w:val="00AC548D"/>
    <w:rsid w:val="00AC5A3F"/>
    <w:rsid w:val="00AC5A4A"/>
    <w:rsid w:val="00AC5A81"/>
    <w:rsid w:val="00AC5B94"/>
    <w:rsid w:val="00AC5D00"/>
    <w:rsid w:val="00AC5DC1"/>
    <w:rsid w:val="00AC5EB9"/>
    <w:rsid w:val="00AC607B"/>
    <w:rsid w:val="00AC6112"/>
    <w:rsid w:val="00AC648A"/>
    <w:rsid w:val="00AC65A2"/>
    <w:rsid w:val="00AC67FC"/>
    <w:rsid w:val="00AC694A"/>
    <w:rsid w:val="00AC6A16"/>
    <w:rsid w:val="00AC6E92"/>
    <w:rsid w:val="00AC6EAE"/>
    <w:rsid w:val="00AC71FD"/>
    <w:rsid w:val="00AC7216"/>
    <w:rsid w:val="00AC7C6E"/>
    <w:rsid w:val="00AD0253"/>
    <w:rsid w:val="00AD03B6"/>
    <w:rsid w:val="00AD03D7"/>
    <w:rsid w:val="00AD03EB"/>
    <w:rsid w:val="00AD083F"/>
    <w:rsid w:val="00AD0E92"/>
    <w:rsid w:val="00AD0F52"/>
    <w:rsid w:val="00AD101F"/>
    <w:rsid w:val="00AD178B"/>
    <w:rsid w:val="00AD17D5"/>
    <w:rsid w:val="00AD18AA"/>
    <w:rsid w:val="00AD1A4E"/>
    <w:rsid w:val="00AD1FE9"/>
    <w:rsid w:val="00AD2113"/>
    <w:rsid w:val="00AD263F"/>
    <w:rsid w:val="00AD2742"/>
    <w:rsid w:val="00AD29A5"/>
    <w:rsid w:val="00AD2A37"/>
    <w:rsid w:val="00AD2D39"/>
    <w:rsid w:val="00AD2FAF"/>
    <w:rsid w:val="00AD302D"/>
    <w:rsid w:val="00AD31D3"/>
    <w:rsid w:val="00AD32A4"/>
    <w:rsid w:val="00AD340E"/>
    <w:rsid w:val="00AD38A3"/>
    <w:rsid w:val="00AD3C20"/>
    <w:rsid w:val="00AD3CDB"/>
    <w:rsid w:val="00AD3DDF"/>
    <w:rsid w:val="00AD428B"/>
    <w:rsid w:val="00AD4306"/>
    <w:rsid w:val="00AD4435"/>
    <w:rsid w:val="00AD456F"/>
    <w:rsid w:val="00AD475F"/>
    <w:rsid w:val="00AD49A0"/>
    <w:rsid w:val="00AD4B74"/>
    <w:rsid w:val="00AD4BBF"/>
    <w:rsid w:val="00AD4BEB"/>
    <w:rsid w:val="00AD4BEC"/>
    <w:rsid w:val="00AD55F3"/>
    <w:rsid w:val="00AD57DC"/>
    <w:rsid w:val="00AD5DB7"/>
    <w:rsid w:val="00AD5DB9"/>
    <w:rsid w:val="00AD6145"/>
    <w:rsid w:val="00AD62C4"/>
    <w:rsid w:val="00AD63DA"/>
    <w:rsid w:val="00AD657D"/>
    <w:rsid w:val="00AD6887"/>
    <w:rsid w:val="00AD6A61"/>
    <w:rsid w:val="00AD701A"/>
    <w:rsid w:val="00AD718B"/>
    <w:rsid w:val="00AD7278"/>
    <w:rsid w:val="00AD73B3"/>
    <w:rsid w:val="00AD753F"/>
    <w:rsid w:val="00AD75C8"/>
    <w:rsid w:val="00AD77D9"/>
    <w:rsid w:val="00AD78B9"/>
    <w:rsid w:val="00AD7970"/>
    <w:rsid w:val="00AD797E"/>
    <w:rsid w:val="00AD7A38"/>
    <w:rsid w:val="00AD7DF5"/>
    <w:rsid w:val="00AE0164"/>
    <w:rsid w:val="00AE0327"/>
    <w:rsid w:val="00AE03AF"/>
    <w:rsid w:val="00AE04E5"/>
    <w:rsid w:val="00AE05A7"/>
    <w:rsid w:val="00AE05E4"/>
    <w:rsid w:val="00AE0624"/>
    <w:rsid w:val="00AE06A8"/>
    <w:rsid w:val="00AE085E"/>
    <w:rsid w:val="00AE09A3"/>
    <w:rsid w:val="00AE0A9B"/>
    <w:rsid w:val="00AE0D8E"/>
    <w:rsid w:val="00AE0DA0"/>
    <w:rsid w:val="00AE0E20"/>
    <w:rsid w:val="00AE0EDD"/>
    <w:rsid w:val="00AE0F02"/>
    <w:rsid w:val="00AE1301"/>
    <w:rsid w:val="00AE1493"/>
    <w:rsid w:val="00AE1558"/>
    <w:rsid w:val="00AE1902"/>
    <w:rsid w:val="00AE1A8E"/>
    <w:rsid w:val="00AE1C52"/>
    <w:rsid w:val="00AE1D78"/>
    <w:rsid w:val="00AE1F34"/>
    <w:rsid w:val="00AE2292"/>
    <w:rsid w:val="00AE232F"/>
    <w:rsid w:val="00AE2344"/>
    <w:rsid w:val="00AE238C"/>
    <w:rsid w:val="00AE2926"/>
    <w:rsid w:val="00AE2A26"/>
    <w:rsid w:val="00AE2E97"/>
    <w:rsid w:val="00AE2F2E"/>
    <w:rsid w:val="00AE31AC"/>
    <w:rsid w:val="00AE3691"/>
    <w:rsid w:val="00AE37AE"/>
    <w:rsid w:val="00AE3A42"/>
    <w:rsid w:val="00AE3DE7"/>
    <w:rsid w:val="00AE4004"/>
    <w:rsid w:val="00AE40B0"/>
    <w:rsid w:val="00AE412E"/>
    <w:rsid w:val="00AE4151"/>
    <w:rsid w:val="00AE4243"/>
    <w:rsid w:val="00AE4877"/>
    <w:rsid w:val="00AE4FAF"/>
    <w:rsid w:val="00AE4FC5"/>
    <w:rsid w:val="00AE5078"/>
    <w:rsid w:val="00AE560C"/>
    <w:rsid w:val="00AE5683"/>
    <w:rsid w:val="00AE5B32"/>
    <w:rsid w:val="00AE5DE4"/>
    <w:rsid w:val="00AE6332"/>
    <w:rsid w:val="00AE6372"/>
    <w:rsid w:val="00AE6891"/>
    <w:rsid w:val="00AE6BA8"/>
    <w:rsid w:val="00AE6EA1"/>
    <w:rsid w:val="00AE6ECF"/>
    <w:rsid w:val="00AE6F14"/>
    <w:rsid w:val="00AE6F66"/>
    <w:rsid w:val="00AE6FC9"/>
    <w:rsid w:val="00AE75D8"/>
    <w:rsid w:val="00AE76C1"/>
    <w:rsid w:val="00AE77CC"/>
    <w:rsid w:val="00AE78AA"/>
    <w:rsid w:val="00AE7C6D"/>
    <w:rsid w:val="00AE7E0B"/>
    <w:rsid w:val="00AE7E83"/>
    <w:rsid w:val="00AE7E97"/>
    <w:rsid w:val="00AF0006"/>
    <w:rsid w:val="00AF00E0"/>
    <w:rsid w:val="00AF021E"/>
    <w:rsid w:val="00AF02B2"/>
    <w:rsid w:val="00AF0A36"/>
    <w:rsid w:val="00AF0AA0"/>
    <w:rsid w:val="00AF0E10"/>
    <w:rsid w:val="00AF139A"/>
    <w:rsid w:val="00AF183B"/>
    <w:rsid w:val="00AF1B3E"/>
    <w:rsid w:val="00AF1D84"/>
    <w:rsid w:val="00AF1E78"/>
    <w:rsid w:val="00AF20A6"/>
    <w:rsid w:val="00AF24A6"/>
    <w:rsid w:val="00AF25DB"/>
    <w:rsid w:val="00AF26DF"/>
    <w:rsid w:val="00AF29A8"/>
    <w:rsid w:val="00AF2AF8"/>
    <w:rsid w:val="00AF2C6B"/>
    <w:rsid w:val="00AF2C78"/>
    <w:rsid w:val="00AF2D1C"/>
    <w:rsid w:val="00AF32AB"/>
    <w:rsid w:val="00AF3674"/>
    <w:rsid w:val="00AF3752"/>
    <w:rsid w:val="00AF37E5"/>
    <w:rsid w:val="00AF3E6A"/>
    <w:rsid w:val="00AF3F39"/>
    <w:rsid w:val="00AF408F"/>
    <w:rsid w:val="00AF40F8"/>
    <w:rsid w:val="00AF438E"/>
    <w:rsid w:val="00AF439A"/>
    <w:rsid w:val="00AF43B0"/>
    <w:rsid w:val="00AF46E7"/>
    <w:rsid w:val="00AF4B19"/>
    <w:rsid w:val="00AF4B81"/>
    <w:rsid w:val="00AF4CBC"/>
    <w:rsid w:val="00AF4FF6"/>
    <w:rsid w:val="00AF5172"/>
    <w:rsid w:val="00AF51B6"/>
    <w:rsid w:val="00AF5677"/>
    <w:rsid w:val="00AF5693"/>
    <w:rsid w:val="00AF593A"/>
    <w:rsid w:val="00AF6000"/>
    <w:rsid w:val="00AF63E0"/>
    <w:rsid w:val="00AF6AC0"/>
    <w:rsid w:val="00AF6B14"/>
    <w:rsid w:val="00AF6BD2"/>
    <w:rsid w:val="00AF6EBF"/>
    <w:rsid w:val="00AF6FC2"/>
    <w:rsid w:val="00AF72EA"/>
    <w:rsid w:val="00AF74E1"/>
    <w:rsid w:val="00AF75C5"/>
    <w:rsid w:val="00AF765F"/>
    <w:rsid w:val="00AF7A6E"/>
    <w:rsid w:val="00AF7BAF"/>
    <w:rsid w:val="00AF7E82"/>
    <w:rsid w:val="00AF7F95"/>
    <w:rsid w:val="00B00145"/>
    <w:rsid w:val="00B0042B"/>
    <w:rsid w:val="00B0077B"/>
    <w:rsid w:val="00B00E6E"/>
    <w:rsid w:val="00B01029"/>
    <w:rsid w:val="00B0118C"/>
    <w:rsid w:val="00B019F4"/>
    <w:rsid w:val="00B01B6A"/>
    <w:rsid w:val="00B01BB2"/>
    <w:rsid w:val="00B01BE2"/>
    <w:rsid w:val="00B01EFC"/>
    <w:rsid w:val="00B01FEF"/>
    <w:rsid w:val="00B0284B"/>
    <w:rsid w:val="00B02895"/>
    <w:rsid w:val="00B02A18"/>
    <w:rsid w:val="00B02F79"/>
    <w:rsid w:val="00B0304B"/>
    <w:rsid w:val="00B0339E"/>
    <w:rsid w:val="00B03529"/>
    <w:rsid w:val="00B03B1D"/>
    <w:rsid w:val="00B03B3D"/>
    <w:rsid w:val="00B03CE0"/>
    <w:rsid w:val="00B03E38"/>
    <w:rsid w:val="00B0420F"/>
    <w:rsid w:val="00B0444C"/>
    <w:rsid w:val="00B04578"/>
    <w:rsid w:val="00B04740"/>
    <w:rsid w:val="00B0507C"/>
    <w:rsid w:val="00B05368"/>
    <w:rsid w:val="00B056A4"/>
    <w:rsid w:val="00B056F0"/>
    <w:rsid w:val="00B05AD9"/>
    <w:rsid w:val="00B05B60"/>
    <w:rsid w:val="00B05E48"/>
    <w:rsid w:val="00B0663A"/>
    <w:rsid w:val="00B06D22"/>
    <w:rsid w:val="00B0723C"/>
    <w:rsid w:val="00B075DC"/>
    <w:rsid w:val="00B077F5"/>
    <w:rsid w:val="00B079BF"/>
    <w:rsid w:val="00B07B5D"/>
    <w:rsid w:val="00B07B6B"/>
    <w:rsid w:val="00B10020"/>
    <w:rsid w:val="00B10051"/>
    <w:rsid w:val="00B105F6"/>
    <w:rsid w:val="00B1065A"/>
    <w:rsid w:val="00B10794"/>
    <w:rsid w:val="00B10809"/>
    <w:rsid w:val="00B109B4"/>
    <w:rsid w:val="00B10DB6"/>
    <w:rsid w:val="00B111D4"/>
    <w:rsid w:val="00B1126D"/>
    <w:rsid w:val="00B11413"/>
    <w:rsid w:val="00B12012"/>
    <w:rsid w:val="00B121E4"/>
    <w:rsid w:val="00B12217"/>
    <w:rsid w:val="00B1228D"/>
    <w:rsid w:val="00B122CB"/>
    <w:rsid w:val="00B12322"/>
    <w:rsid w:val="00B12409"/>
    <w:rsid w:val="00B124E4"/>
    <w:rsid w:val="00B12598"/>
    <w:rsid w:val="00B12649"/>
    <w:rsid w:val="00B12809"/>
    <w:rsid w:val="00B1288D"/>
    <w:rsid w:val="00B128DB"/>
    <w:rsid w:val="00B12A99"/>
    <w:rsid w:val="00B12CC2"/>
    <w:rsid w:val="00B12E43"/>
    <w:rsid w:val="00B12EA0"/>
    <w:rsid w:val="00B12FBC"/>
    <w:rsid w:val="00B1311C"/>
    <w:rsid w:val="00B131BE"/>
    <w:rsid w:val="00B133D9"/>
    <w:rsid w:val="00B134C3"/>
    <w:rsid w:val="00B139FE"/>
    <w:rsid w:val="00B13BAE"/>
    <w:rsid w:val="00B13F24"/>
    <w:rsid w:val="00B141E8"/>
    <w:rsid w:val="00B142D2"/>
    <w:rsid w:val="00B154BA"/>
    <w:rsid w:val="00B1557D"/>
    <w:rsid w:val="00B15746"/>
    <w:rsid w:val="00B16083"/>
    <w:rsid w:val="00B16106"/>
    <w:rsid w:val="00B1621D"/>
    <w:rsid w:val="00B1648B"/>
    <w:rsid w:val="00B164CC"/>
    <w:rsid w:val="00B16619"/>
    <w:rsid w:val="00B1665C"/>
    <w:rsid w:val="00B16737"/>
    <w:rsid w:val="00B16E04"/>
    <w:rsid w:val="00B16E44"/>
    <w:rsid w:val="00B16E84"/>
    <w:rsid w:val="00B16F2D"/>
    <w:rsid w:val="00B17494"/>
    <w:rsid w:val="00B17586"/>
    <w:rsid w:val="00B177CA"/>
    <w:rsid w:val="00B17857"/>
    <w:rsid w:val="00B17969"/>
    <w:rsid w:val="00B17F04"/>
    <w:rsid w:val="00B2017B"/>
    <w:rsid w:val="00B20692"/>
    <w:rsid w:val="00B208F6"/>
    <w:rsid w:val="00B20EDF"/>
    <w:rsid w:val="00B210F4"/>
    <w:rsid w:val="00B2119A"/>
    <w:rsid w:val="00B21241"/>
    <w:rsid w:val="00B212BC"/>
    <w:rsid w:val="00B213D2"/>
    <w:rsid w:val="00B21476"/>
    <w:rsid w:val="00B2156D"/>
    <w:rsid w:val="00B2158E"/>
    <w:rsid w:val="00B21602"/>
    <w:rsid w:val="00B216DB"/>
    <w:rsid w:val="00B21D25"/>
    <w:rsid w:val="00B21FB9"/>
    <w:rsid w:val="00B221E3"/>
    <w:rsid w:val="00B221FA"/>
    <w:rsid w:val="00B22826"/>
    <w:rsid w:val="00B22A1B"/>
    <w:rsid w:val="00B22A4E"/>
    <w:rsid w:val="00B22B44"/>
    <w:rsid w:val="00B22BEC"/>
    <w:rsid w:val="00B22C34"/>
    <w:rsid w:val="00B22FF0"/>
    <w:rsid w:val="00B23237"/>
    <w:rsid w:val="00B2332E"/>
    <w:rsid w:val="00B233F5"/>
    <w:rsid w:val="00B2355D"/>
    <w:rsid w:val="00B2371B"/>
    <w:rsid w:val="00B23C72"/>
    <w:rsid w:val="00B23DA2"/>
    <w:rsid w:val="00B24000"/>
    <w:rsid w:val="00B2498C"/>
    <w:rsid w:val="00B249A8"/>
    <w:rsid w:val="00B24A4E"/>
    <w:rsid w:val="00B24BED"/>
    <w:rsid w:val="00B24DBF"/>
    <w:rsid w:val="00B24FB6"/>
    <w:rsid w:val="00B251F2"/>
    <w:rsid w:val="00B253C7"/>
    <w:rsid w:val="00B253E5"/>
    <w:rsid w:val="00B254A1"/>
    <w:rsid w:val="00B254A6"/>
    <w:rsid w:val="00B25555"/>
    <w:rsid w:val="00B255A2"/>
    <w:rsid w:val="00B25619"/>
    <w:rsid w:val="00B258D6"/>
    <w:rsid w:val="00B259D2"/>
    <w:rsid w:val="00B25A60"/>
    <w:rsid w:val="00B260A9"/>
    <w:rsid w:val="00B260C6"/>
    <w:rsid w:val="00B26203"/>
    <w:rsid w:val="00B26413"/>
    <w:rsid w:val="00B2667E"/>
    <w:rsid w:val="00B267A5"/>
    <w:rsid w:val="00B26AD5"/>
    <w:rsid w:val="00B26C61"/>
    <w:rsid w:val="00B26F09"/>
    <w:rsid w:val="00B26FBA"/>
    <w:rsid w:val="00B272A4"/>
    <w:rsid w:val="00B27599"/>
    <w:rsid w:val="00B275AE"/>
    <w:rsid w:val="00B27617"/>
    <w:rsid w:val="00B27628"/>
    <w:rsid w:val="00B27AC0"/>
    <w:rsid w:val="00B27D22"/>
    <w:rsid w:val="00B27D2E"/>
    <w:rsid w:val="00B27E65"/>
    <w:rsid w:val="00B30297"/>
    <w:rsid w:val="00B303BD"/>
    <w:rsid w:val="00B306FE"/>
    <w:rsid w:val="00B30933"/>
    <w:rsid w:val="00B30B92"/>
    <w:rsid w:val="00B30E34"/>
    <w:rsid w:val="00B310D2"/>
    <w:rsid w:val="00B31245"/>
    <w:rsid w:val="00B3153A"/>
    <w:rsid w:val="00B31745"/>
    <w:rsid w:val="00B31782"/>
    <w:rsid w:val="00B317E6"/>
    <w:rsid w:val="00B31AB3"/>
    <w:rsid w:val="00B31BC1"/>
    <w:rsid w:val="00B31D35"/>
    <w:rsid w:val="00B31EBA"/>
    <w:rsid w:val="00B31FE9"/>
    <w:rsid w:val="00B32328"/>
    <w:rsid w:val="00B3239B"/>
    <w:rsid w:val="00B32503"/>
    <w:rsid w:val="00B326E2"/>
    <w:rsid w:val="00B327F2"/>
    <w:rsid w:val="00B32BD2"/>
    <w:rsid w:val="00B32C80"/>
    <w:rsid w:val="00B32C92"/>
    <w:rsid w:val="00B32DC5"/>
    <w:rsid w:val="00B33434"/>
    <w:rsid w:val="00B3360E"/>
    <w:rsid w:val="00B337AB"/>
    <w:rsid w:val="00B33ACF"/>
    <w:rsid w:val="00B33ADD"/>
    <w:rsid w:val="00B33E51"/>
    <w:rsid w:val="00B33F06"/>
    <w:rsid w:val="00B345A9"/>
    <w:rsid w:val="00B34AC6"/>
    <w:rsid w:val="00B34B50"/>
    <w:rsid w:val="00B34D56"/>
    <w:rsid w:val="00B35162"/>
    <w:rsid w:val="00B355F1"/>
    <w:rsid w:val="00B35786"/>
    <w:rsid w:val="00B35953"/>
    <w:rsid w:val="00B35A34"/>
    <w:rsid w:val="00B35E20"/>
    <w:rsid w:val="00B35FBC"/>
    <w:rsid w:val="00B3618A"/>
    <w:rsid w:val="00B36315"/>
    <w:rsid w:val="00B364D8"/>
    <w:rsid w:val="00B36BCB"/>
    <w:rsid w:val="00B36D14"/>
    <w:rsid w:val="00B36E07"/>
    <w:rsid w:val="00B37019"/>
    <w:rsid w:val="00B3766A"/>
    <w:rsid w:val="00B377F4"/>
    <w:rsid w:val="00B379FC"/>
    <w:rsid w:val="00B37C55"/>
    <w:rsid w:val="00B40087"/>
    <w:rsid w:val="00B4012A"/>
    <w:rsid w:val="00B4054B"/>
    <w:rsid w:val="00B40CDF"/>
    <w:rsid w:val="00B40F24"/>
    <w:rsid w:val="00B414B1"/>
    <w:rsid w:val="00B4155E"/>
    <w:rsid w:val="00B41E66"/>
    <w:rsid w:val="00B42557"/>
    <w:rsid w:val="00B429AF"/>
    <w:rsid w:val="00B42B0C"/>
    <w:rsid w:val="00B42C1F"/>
    <w:rsid w:val="00B42F3B"/>
    <w:rsid w:val="00B431BA"/>
    <w:rsid w:val="00B431C9"/>
    <w:rsid w:val="00B431CC"/>
    <w:rsid w:val="00B4327B"/>
    <w:rsid w:val="00B43356"/>
    <w:rsid w:val="00B43F5B"/>
    <w:rsid w:val="00B4412D"/>
    <w:rsid w:val="00B44223"/>
    <w:rsid w:val="00B4475E"/>
    <w:rsid w:val="00B44C34"/>
    <w:rsid w:val="00B44D27"/>
    <w:rsid w:val="00B44F58"/>
    <w:rsid w:val="00B45120"/>
    <w:rsid w:val="00B45366"/>
    <w:rsid w:val="00B4570D"/>
    <w:rsid w:val="00B45A26"/>
    <w:rsid w:val="00B45A78"/>
    <w:rsid w:val="00B45A92"/>
    <w:rsid w:val="00B46221"/>
    <w:rsid w:val="00B462E1"/>
    <w:rsid w:val="00B46317"/>
    <w:rsid w:val="00B4644F"/>
    <w:rsid w:val="00B46828"/>
    <w:rsid w:val="00B46BC4"/>
    <w:rsid w:val="00B46DA7"/>
    <w:rsid w:val="00B46F70"/>
    <w:rsid w:val="00B4701A"/>
    <w:rsid w:val="00B470D5"/>
    <w:rsid w:val="00B471F8"/>
    <w:rsid w:val="00B4733E"/>
    <w:rsid w:val="00B47482"/>
    <w:rsid w:val="00B474FC"/>
    <w:rsid w:val="00B47ADC"/>
    <w:rsid w:val="00B47B28"/>
    <w:rsid w:val="00B47B5B"/>
    <w:rsid w:val="00B47BFE"/>
    <w:rsid w:val="00B47C9A"/>
    <w:rsid w:val="00B47DD0"/>
    <w:rsid w:val="00B47EB2"/>
    <w:rsid w:val="00B50171"/>
    <w:rsid w:val="00B5026E"/>
    <w:rsid w:val="00B5073F"/>
    <w:rsid w:val="00B508D9"/>
    <w:rsid w:val="00B50ADF"/>
    <w:rsid w:val="00B50DAB"/>
    <w:rsid w:val="00B50F67"/>
    <w:rsid w:val="00B50FE5"/>
    <w:rsid w:val="00B510A0"/>
    <w:rsid w:val="00B510AC"/>
    <w:rsid w:val="00B51192"/>
    <w:rsid w:val="00B514C3"/>
    <w:rsid w:val="00B51AA7"/>
    <w:rsid w:val="00B51F14"/>
    <w:rsid w:val="00B5244C"/>
    <w:rsid w:val="00B524D5"/>
    <w:rsid w:val="00B52758"/>
    <w:rsid w:val="00B52AA4"/>
    <w:rsid w:val="00B52C09"/>
    <w:rsid w:val="00B52DC2"/>
    <w:rsid w:val="00B52FD5"/>
    <w:rsid w:val="00B5312F"/>
    <w:rsid w:val="00B5362F"/>
    <w:rsid w:val="00B53A80"/>
    <w:rsid w:val="00B53AC8"/>
    <w:rsid w:val="00B53BC7"/>
    <w:rsid w:val="00B53D31"/>
    <w:rsid w:val="00B54392"/>
    <w:rsid w:val="00B546C3"/>
    <w:rsid w:val="00B5473A"/>
    <w:rsid w:val="00B54820"/>
    <w:rsid w:val="00B54846"/>
    <w:rsid w:val="00B54C24"/>
    <w:rsid w:val="00B54DCD"/>
    <w:rsid w:val="00B54E19"/>
    <w:rsid w:val="00B54E61"/>
    <w:rsid w:val="00B54FD3"/>
    <w:rsid w:val="00B551B9"/>
    <w:rsid w:val="00B553BE"/>
    <w:rsid w:val="00B55423"/>
    <w:rsid w:val="00B55707"/>
    <w:rsid w:val="00B55A6F"/>
    <w:rsid w:val="00B55CA0"/>
    <w:rsid w:val="00B55DB9"/>
    <w:rsid w:val="00B5626D"/>
    <w:rsid w:val="00B56505"/>
    <w:rsid w:val="00B567A8"/>
    <w:rsid w:val="00B568DC"/>
    <w:rsid w:val="00B56A01"/>
    <w:rsid w:val="00B56B71"/>
    <w:rsid w:val="00B56B73"/>
    <w:rsid w:val="00B56C8D"/>
    <w:rsid w:val="00B570C1"/>
    <w:rsid w:val="00B57261"/>
    <w:rsid w:val="00B572E0"/>
    <w:rsid w:val="00B57312"/>
    <w:rsid w:val="00B574F9"/>
    <w:rsid w:val="00B5798B"/>
    <w:rsid w:val="00B57A57"/>
    <w:rsid w:val="00B60200"/>
    <w:rsid w:val="00B60288"/>
    <w:rsid w:val="00B6054B"/>
    <w:rsid w:val="00B60849"/>
    <w:rsid w:val="00B6089E"/>
    <w:rsid w:val="00B608A5"/>
    <w:rsid w:val="00B60B92"/>
    <w:rsid w:val="00B613C1"/>
    <w:rsid w:val="00B616DE"/>
    <w:rsid w:val="00B617BB"/>
    <w:rsid w:val="00B61ED5"/>
    <w:rsid w:val="00B61F0F"/>
    <w:rsid w:val="00B623F5"/>
    <w:rsid w:val="00B624D1"/>
    <w:rsid w:val="00B625A6"/>
    <w:rsid w:val="00B62D02"/>
    <w:rsid w:val="00B62E17"/>
    <w:rsid w:val="00B62E3B"/>
    <w:rsid w:val="00B62E5F"/>
    <w:rsid w:val="00B62F3B"/>
    <w:rsid w:val="00B62F6B"/>
    <w:rsid w:val="00B63007"/>
    <w:rsid w:val="00B63009"/>
    <w:rsid w:val="00B6306E"/>
    <w:rsid w:val="00B63070"/>
    <w:rsid w:val="00B633DD"/>
    <w:rsid w:val="00B635C1"/>
    <w:rsid w:val="00B63BC6"/>
    <w:rsid w:val="00B63CD0"/>
    <w:rsid w:val="00B63E0B"/>
    <w:rsid w:val="00B63E5C"/>
    <w:rsid w:val="00B641D4"/>
    <w:rsid w:val="00B6457E"/>
    <w:rsid w:val="00B64961"/>
    <w:rsid w:val="00B64CD5"/>
    <w:rsid w:val="00B64E2D"/>
    <w:rsid w:val="00B653BA"/>
    <w:rsid w:val="00B65A2E"/>
    <w:rsid w:val="00B65AF8"/>
    <w:rsid w:val="00B65DA3"/>
    <w:rsid w:val="00B65DFA"/>
    <w:rsid w:val="00B65E21"/>
    <w:rsid w:val="00B65EB6"/>
    <w:rsid w:val="00B65F9E"/>
    <w:rsid w:val="00B66067"/>
    <w:rsid w:val="00B66155"/>
    <w:rsid w:val="00B662BA"/>
    <w:rsid w:val="00B6646A"/>
    <w:rsid w:val="00B66B80"/>
    <w:rsid w:val="00B66E5F"/>
    <w:rsid w:val="00B66EA5"/>
    <w:rsid w:val="00B6702A"/>
    <w:rsid w:val="00B67062"/>
    <w:rsid w:val="00B670B3"/>
    <w:rsid w:val="00B6743D"/>
    <w:rsid w:val="00B676E9"/>
    <w:rsid w:val="00B67B29"/>
    <w:rsid w:val="00B67B88"/>
    <w:rsid w:val="00B67E62"/>
    <w:rsid w:val="00B67F2F"/>
    <w:rsid w:val="00B700AE"/>
    <w:rsid w:val="00B701D2"/>
    <w:rsid w:val="00B70DDD"/>
    <w:rsid w:val="00B70E48"/>
    <w:rsid w:val="00B71035"/>
    <w:rsid w:val="00B71448"/>
    <w:rsid w:val="00B71ABD"/>
    <w:rsid w:val="00B71B29"/>
    <w:rsid w:val="00B71C26"/>
    <w:rsid w:val="00B71CD1"/>
    <w:rsid w:val="00B71D48"/>
    <w:rsid w:val="00B71D85"/>
    <w:rsid w:val="00B72836"/>
    <w:rsid w:val="00B72A73"/>
    <w:rsid w:val="00B72D8B"/>
    <w:rsid w:val="00B72F0F"/>
    <w:rsid w:val="00B73607"/>
    <w:rsid w:val="00B7380C"/>
    <w:rsid w:val="00B73944"/>
    <w:rsid w:val="00B73EA0"/>
    <w:rsid w:val="00B741AA"/>
    <w:rsid w:val="00B74782"/>
    <w:rsid w:val="00B74B2E"/>
    <w:rsid w:val="00B74BCB"/>
    <w:rsid w:val="00B74C2C"/>
    <w:rsid w:val="00B74DBB"/>
    <w:rsid w:val="00B74ECF"/>
    <w:rsid w:val="00B74FFB"/>
    <w:rsid w:val="00B753D3"/>
    <w:rsid w:val="00B7589E"/>
    <w:rsid w:val="00B75AAC"/>
    <w:rsid w:val="00B75B42"/>
    <w:rsid w:val="00B75CEE"/>
    <w:rsid w:val="00B75D6C"/>
    <w:rsid w:val="00B75E23"/>
    <w:rsid w:val="00B7631B"/>
    <w:rsid w:val="00B765E9"/>
    <w:rsid w:val="00B76ACA"/>
    <w:rsid w:val="00B76C02"/>
    <w:rsid w:val="00B76C21"/>
    <w:rsid w:val="00B76DDD"/>
    <w:rsid w:val="00B76F47"/>
    <w:rsid w:val="00B772EB"/>
    <w:rsid w:val="00B77516"/>
    <w:rsid w:val="00B77ADB"/>
    <w:rsid w:val="00B77FAC"/>
    <w:rsid w:val="00B80071"/>
    <w:rsid w:val="00B800D8"/>
    <w:rsid w:val="00B80251"/>
    <w:rsid w:val="00B806BE"/>
    <w:rsid w:val="00B807BE"/>
    <w:rsid w:val="00B80839"/>
    <w:rsid w:val="00B808FB"/>
    <w:rsid w:val="00B80BE8"/>
    <w:rsid w:val="00B80D0E"/>
    <w:rsid w:val="00B810E7"/>
    <w:rsid w:val="00B81133"/>
    <w:rsid w:val="00B811E5"/>
    <w:rsid w:val="00B81295"/>
    <w:rsid w:val="00B81794"/>
    <w:rsid w:val="00B818D4"/>
    <w:rsid w:val="00B81D10"/>
    <w:rsid w:val="00B81FE7"/>
    <w:rsid w:val="00B822EA"/>
    <w:rsid w:val="00B822FC"/>
    <w:rsid w:val="00B823AE"/>
    <w:rsid w:val="00B8265F"/>
    <w:rsid w:val="00B82AAA"/>
    <w:rsid w:val="00B82CE9"/>
    <w:rsid w:val="00B82EC1"/>
    <w:rsid w:val="00B82F77"/>
    <w:rsid w:val="00B8300D"/>
    <w:rsid w:val="00B83107"/>
    <w:rsid w:val="00B83195"/>
    <w:rsid w:val="00B831CB"/>
    <w:rsid w:val="00B83309"/>
    <w:rsid w:val="00B833B3"/>
    <w:rsid w:val="00B83447"/>
    <w:rsid w:val="00B83598"/>
    <w:rsid w:val="00B837D0"/>
    <w:rsid w:val="00B83D14"/>
    <w:rsid w:val="00B83F18"/>
    <w:rsid w:val="00B84278"/>
    <w:rsid w:val="00B84F5C"/>
    <w:rsid w:val="00B84F9A"/>
    <w:rsid w:val="00B85159"/>
    <w:rsid w:val="00B8547E"/>
    <w:rsid w:val="00B85783"/>
    <w:rsid w:val="00B859DD"/>
    <w:rsid w:val="00B85C9B"/>
    <w:rsid w:val="00B85EA6"/>
    <w:rsid w:val="00B8608C"/>
    <w:rsid w:val="00B86200"/>
    <w:rsid w:val="00B865A8"/>
    <w:rsid w:val="00B86B66"/>
    <w:rsid w:val="00B86ECC"/>
    <w:rsid w:val="00B86FBB"/>
    <w:rsid w:val="00B871A1"/>
    <w:rsid w:val="00B8727F"/>
    <w:rsid w:val="00B87306"/>
    <w:rsid w:val="00B87361"/>
    <w:rsid w:val="00B8757B"/>
    <w:rsid w:val="00B875F8"/>
    <w:rsid w:val="00B87622"/>
    <w:rsid w:val="00B87640"/>
    <w:rsid w:val="00B87D95"/>
    <w:rsid w:val="00B87DB7"/>
    <w:rsid w:val="00B87E1B"/>
    <w:rsid w:val="00B87EB2"/>
    <w:rsid w:val="00B87F36"/>
    <w:rsid w:val="00B901E5"/>
    <w:rsid w:val="00B90270"/>
    <w:rsid w:val="00B902F2"/>
    <w:rsid w:val="00B90371"/>
    <w:rsid w:val="00B90395"/>
    <w:rsid w:val="00B90CA3"/>
    <w:rsid w:val="00B90CEF"/>
    <w:rsid w:val="00B91122"/>
    <w:rsid w:val="00B9125B"/>
    <w:rsid w:val="00B91465"/>
    <w:rsid w:val="00B91868"/>
    <w:rsid w:val="00B91898"/>
    <w:rsid w:val="00B919BE"/>
    <w:rsid w:val="00B91A11"/>
    <w:rsid w:val="00B91AE8"/>
    <w:rsid w:val="00B91F36"/>
    <w:rsid w:val="00B921C8"/>
    <w:rsid w:val="00B921E1"/>
    <w:rsid w:val="00B922E9"/>
    <w:rsid w:val="00B92618"/>
    <w:rsid w:val="00B92BCF"/>
    <w:rsid w:val="00B92C04"/>
    <w:rsid w:val="00B92EF3"/>
    <w:rsid w:val="00B9325F"/>
    <w:rsid w:val="00B9334F"/>
    <w:rsid w:val="00B93701"/>
    <w:rsid w:val="00B93D70"/>
    <w:rsid w:val="00B940F3"/>
    <w:rsid w:val="00B941FE"/>
    <w:rsid w:val="00B9443E"/>
    <w:rsid w:val="00B94735"/>
    <w:rsid w:val="00B949BE"/>
    <w:rsid w:val="00B94AB3"/>
    <w:rsid w:val="00B94BFF"/>
    <w:rsid w:val="00B94E32"/>
    <w:rsid w:val="00B94E8F"/>
    <w:rsid w:val="00B9536F"/>
    <w:rsid w:val="00B9553D"/>
    <w:rsid w:val="00B95550"/>
    <w:rsid w:val="00B955C1"/>
    <w:rsid w:val="00B95620"/>
    <w:rsid w:val="00B95861"/>
    <w:rsid w:val="00B959E4"/>
    <w:rsid w:val="00B95C75"/>
    <w:rsid w:val="00B95DE1"/>
    <w:rsid w:val="00B95E47"/>
    <w:rsid w:val="00B96058"/>
    <w:rsid w:val="00B962C1"/>
    <w:rsid w:val="00B96695"/>
    <w:rsid w:val="00B96FA9"/>
    <w:rsid w:val="00B9728E"/>
    <w:rsid w:val="00B97320"/>
    <w:rsid w:val="00B97567"/>
    <w:rsid w:val="00B976C1"/>
    <w:rsid w:val="00B976C8"/>
    <w:rsid w:val="00B97888"/>
    <w:rsid w:val="00B9790D"/>
    <w:rsid w:val="00B97B49"/>
    <w:rsid w:val="00B97E14"/>
    <w:rsid w:val="00B97F4B"/>
    <w:rsid w:val="00B97F5B"/>
    <w:rsid w:val="00BA01AF"/>
    <w:rsid w:val="00BA041E"/>
    <w:rsid w:val="00BA05F4"/>
    <w:rsid w:val="00BA0B46"/>
    <w:rsid w:val="00BA0E2B"/>
    <w:rsid w:val="00BA150E"/>
    <w:rsid w:val="00BA1763"/>
    <w:rsid w:val="00BA1A08"/>
    <w:rsid w:val="00BA1BC8"/>
    <w:rsid w:val="00BA1C30"/>
    <w:rsid w:val="00BA1E35"/>
    <w:rsid w:val="00BA1EC3"/>
    <w:rsid w:val="00BA1F31"/>
    <w:rsid w:val="00BA1F9C"/>
    <w:rsid w:val="00BA211B"/>
    <w:rsid w:val="00BA22AC"/>
    <w:rsid w:val="00BA22EB"/>
    <w:rsid w:val="00BA23B0"/>
    <w:rsid w:val="00BA2477"/>
    <w:rsid w:val="00BA25CC"/>
    <w:rsid w:val="00BA29EB"/>
    <w:rsid w:val="00BA2A51"/>
    <w:rsid w:val="00BA2D98"/>
    <w:rsid w:val="00BA3074"/>
    <w:rsid w:val="00BA32B5"/>
    <w:rsid w:val="00BA3381"/>
    <w:rsid w:val="00BA33C1"/>
    <w:rsid w:val="00BA33F5"/>
    <w:rsid w:val="00BA37A7"/>
    <w:rsid w:val="00BA3B42"/>
    <w:rsid w:val="00BA3D5D"/>
    <w:rsid w:val="00BA3F7C"/>
    <w:rsid w:val="00BA4004"/>
    <w:rsid w:val="00BA4022"/>
    <w:rsid w:val="00BA410A"/>
    <w:rsid w:val="00BA4222"/>
    <w:rsid w:val="00BA432A"/>
    <w:rsid w:val="00BA44BF"/>
    <w:rsid w:val="00BA485A"/>
    <w:rsid w:val="00BA4A8A"/>
    <w:rsid w:val="00BA4F02"/>
    <w:rsid w:val="00BA5170"/>
    <w:rsid w:val="00BA5236"/>
    <w:rsid w:val="00BA5319"/>
    <w:rsid w:val="00BA557D"/>
    <w:rsid w:val="00BA575D"/>
    <w:rsid w:val="00BA58E0"/>
    <w:rsid w:val="00BA59E3"/>
    <w:rsid w:val="00BA5D4D"/>
    <w:rsid w:val="00BA5E49"/>
    <w:rsid w:val="00BA5EE4"/>
    <w:rsid w:val="00BA6013"/>
    <w:rsid w:val="00BA64E4"/>
    <w:rsid w:val="00BA6AD6"/>
    <w:rsid w:val="00BA6B6E"/>
    <w:rsid w:val="00BA6B74"/>
    <w:rsid w:val="00BA6CCF"/>
    <w:rsid w:val="00BA703D"/>
    <w:rsid w:val="00BA721F"/>
    <w:rsid w:val="00BA7572"/>
    <w:rsid w:val="00BA75AE"/>
    <w:rsid w:val="00BA76E2"/>
    <w:rsid w:val="00BA7908"/>
    <w:rsid w:val="00BA7AE8"/>
    <w:rsid w:val="00BA7CED"/>
    <w:rsid w:val="00BA7D77"/>
    <w:rsid w:val="00BB0042"/>
    <w:rsid w:val="00BB01C8"/>
    <w:rsid w:val="00BB0200"/>
    <w:rsid w:val="00BB0256"/>
    <w:rsid w:val="00BB042A"/>
    <w:rsid w:val="00BB05F0"/>
    <w:rsid w:val="00BB08BE"/>
    <w:rsid w:val="00BB0A44"/>
    <w:rsid w:val="00BB0C02"/>
    <w:rsid w:val="00BB0D0C"/>
    <w:rsid w:val="00BB0E2A"/>
    <w:rsid w:val="00BB1506"/>
    <w:rsid w:val="00BB155F"/>
    <w:rsid w:val="00BB1AE7"/>
    <w:rsid w:val="00BB1C9E"/>
    <w:rsid w:val="00BB1D1B"/>
    <w:rsid w:val="00BB1D54"/>
    <w:rsid w:val="00BB1F92"/>
    <w:rsid w:val="00BB2309"/>
    <w:rsid w:val="00BB2344"/>
    <w:rsid w:val="00BB2374"/>
    <w:rsid w:val="00BB2476"/>
    <w:rsid w:val="00BB25C3"/>
    <w:rsid w:val="00BB25CE"/>
    <w:rsid w:val="00BB2775"/>
    <w:rsid w:val="00BB2BBB"/>
    <w:rsid w:val="00BB2D39"/>
    <w:rsid w:val="00BB2D66"/>
    <w:rsid w:val="00BB31A8"/>
    <w:rsid w:val="00BB339E"/>
    <w:rsid w:val="00BB33BD"/>
    <w:rsid w:val="00BB34B1"/>
    <w:rsid w:val="00BB3846"/>
    <w:rsid w:val="00BB3AF3"/>
    <w:rsid w:val="00BB3B09"/>
    <w:rsid w:val="00BB40BE"/>
    <w:rsid w:val="00BB431A"/>
    <w:rsid w:val="00BB44DB"/>
    <w:rsid w:val="00BB4562"/>
    <w:rsid w:val="00BB45F0"/>
    <w:rsid w:val="00BB46B4"/>
    <w:rsid w:val="00BB484A"/>
    <w:rsid w:val="00BB48FC"/>
    <w:rsid w:val="00BB4A2C"/>
    <w:rsid w:val="00BB4B83"/>
    <w:rsid w:val="00BB4BA0"/>
    <w:rsid w:val="00BB4D81"/>
    <w:rsid w:val="00BB4F3C"/>
    <w:rsid w:val="00BB5146"/>
    <w:rsid w:val="00BB515C"/>
    <w:rsid w:val="00BB5166"/>
    <w:rsid w:val="00BB539A"/>
    <w:rsid w:val="00BB5C0D"/>
    <w:rsid w:val="00BB5E84"/>
    <w:rsid w:val="00BB6137"/>
    <w:rsid w:val="00BB61F1"/>
    <w:rsid w:val="00BB6210"/>
    <w:rsid w:val="00BB643E"/>
    <w:rsid w:val="00BB6441"/>
    <w:rsid w:val="00BB64D6"/>
    <w:rsid w:val="00BB6724"/>
    <w:rsid w:val="00BB6F56"/>
    <w:rsid w:val="00BB6F57"/>
    <w:rsid w:val="00BB703C"/>
    <w:rsid w:val="00BB7089"/>
    <w:rsid w:val="00BB75AF"/>
    <w:rsid w:val="00BB75BC"/>
    <w:rsid w:val="00BB75CC"/>
    <w:rsid w:val="00BB7B0C"/>
    <w:rsid w:val="00BB7DF3"/>
    <w:rsid w:val="00BC00C5"/>
    <w:rsid w:val="00BC0161"/>
    <w:rsid w:val="00BC07B7"/>
    <w:rsid w:val="00BC0858"/>
    <w:rsid w:val="00BC1173"/>
    <w:rsid w:val="00BC1202"/>
    <w:rsid w:val="00BC13DF"/>
    <w:rsid w:val="00BC1508"/>
    <w:rsid w:val="00BC151D"/>
    <w:rsid w:val="00BC15A6"/>
    <w:rsid w:val="00BC183E"/>
    <w:rsid w:val="00BC1AAF"/>
    <w:rsid w:val="00BC1F4C"/>
    <w:rsid w:val="00BC21BE"/>
    <w:rsid w:val="00BC2415"/>
    <w:rsid w:val="00BC2467"/>
    <w:rsid w:val="00BC2817"/>
    <w:rsid w:val="00BC28A5"/>
    <w:rsid w:val="00BC2AC2"/>
    <w:rsid w:val="00BC2C2E"/>
    <w:rsid w:val="00BC2CCC"/>
    <w:rsid w:val="00BC2D58"/>
    <w:rsid w:val="00BC3461"/>
    <w:rsid w:val="00BC3565"/>
    <w:rsid w:val="00BC398E"/>
    <w:rsid w:val="00BC3A3F"/>
    <w:rsid w:val="00BC3F17"/>
    <w:rsid w:val="00BC4A6A"/>
    <w:rsid w:val="00BC4D1D"/>
    <w:rsid w:val="00BC502C"/>
    <w:rsid w:val="00BC5244"/>
    <w:rsid w:val="00BC5592"/>
    <w:rsid w:val="00BC59FE"/>
    <w:rsid w:val="00BC5A4D"/>
    <w:rsid w:val="00BC5BCD"/>
    <w:rsid w:val="00BC5C5C"/>
    <w:rsid w:val="00BC6253"/>
    <w:rsid w:val="00BC6317"/>
    <w:rsid w:val="00BC64C3"/>
    <w:rsid w:val="00BC6610"/>
    <w:rsid w:val="00BC66E3"/>
    <w:rsid w:val="00BC691E"/>
    <w:rsid w:val="00BC6B94"/>
    <w:rsid w:val="00BC6E48"/>
    <w:rsid w:val="00BC7082"/>
    <w:rsid w:val="00BC725D"/>
    <w:rsid w:val="00BC7467"/>
    <w:rsid w:val="00BC76FE"/>
    <w:rsid w:val="00BC7CAC"/>
    <w:rsid w:val="00BC7DA9"/>
    <w:rsid w:val="00BC7F37"/>
    <w:rsid w:val="00BD0075"/>
    <w:rsid w:val="00BD008C"/>
    <w:rsid w:val="00BD010A"/>
    <w:rsid w:val="00BD03C4"/>
    <w:rsid w:val="00BD06C4"/>
    <w:rsid w:val="00BD072D"/>
    <w:rsid w:val="00BD076E"/>
    <w:rsid w:val="00BD0871"/>
    <w:rsid w:val="00BD0C90"/>
    <w:rsid w:val="00BD0DFC"/>
    <w:rsid w:val="00BD0E00"/>
    <w:rsid w:val="00BD0EBE"/>
    <w:rsid w:val="00BD0F03"/>
    <w:rsid w:val="00BD1095"/>
    <w:rsid w:val="00BD160C"/>
    <w:rsid w:val="00BD1687"/>
    <w:rsid w:val="00BD1688"/>
    <w:rsid w:val="00BD1902"/>
    <w:rsid w:val="00BD1F75"/>
    <w:rsid w:val="00BD2157"/>
    <w:rsid w:val="00BD258A"/>
    <w:rsid w:val="00BD25BF"/>
    <w:rsid w:val="00BD25CC"/>
    <w:rsid w:val="00BD2A91"/>
    <w:rsid w:val="00BD3220"/>
    <w:rsid w:val="00BD325C"/>
    <w:rsid w:val="00BD3508"/>
    <w:rsid w:val="00BD3995"/>
    <w:rsid w:val="00BD3B52"/>
    <w:rsid w:val="00BD3BDD"/>
    <w:rsid w:val="00BD3C8F"/>
    <w:rsid w:val="00BD3E35"/>
    <w:rsid w:val="00BD4712"/>
    <w:rsid w:val="00BD483B"/>
    <w:rsid w:val="00BD4A6A"/>
    <w:rsid w:val="00BD4BA6"/>
    <w:rsid w:val="00BD4CC8"/>
    <w:rsid w:val="00BD4CE7"/>
    <w:rsid w:val="00BD4E29"/>
    <w:rsid w:val="00BD4F63"/>
    <w:rsid w:val="00BD506D"/>
    <w:rsid w:val="00BD50D5"/>
    <w:rsid w:val="00BD5319"/>
    <w:rsid w:val="00BD549D"/>
    <w:rsid w:val="00BD564E"/>
    <w:rsid w:val="00BD5E68"/>
    <w:rsid w:val="00BD5EBA"/>
    <w:rsid w:val="00BD5EE2"/>
    <w:rsid w:val="00BD5F81"/>
    <w:rsid w:val="00BD61B3"/>
    <w:rsid w:val="00BD63C3"/>
    <w:rsid w:val="00BD6765"/>
    <w:rsid w:val="00BD6A48"/>
    <w:rsid w:val="00BD72AB"/>
    <w:rsid w:val="00BD7339"/>
    <w:rsid w:val="00BD75F0"/>
    <w:rsid w:val="00BD78C5"/>
    <w:rsid w:val="00BD78FD"/>
    <w:rsid w:val="00BD7B0F"/>
    <w:rsid w:val="00BE007B"/>
    <w:rsid w:val="00BE00C4"/>
    <w:rsid w:val="00BE0364"/>
    <w:rsid w:val="00BE0379"/>
    <w:rsid w:val="00BE0437"/>
    <w:rsid w:val="00BE0505"/>
    <w:rsid w:val="00BE0887"/>
    <w:rsid w:val="00BE0932"/>
    <w:rsid w:val="00BE0AE8"/>
    <w:rsid w:val="00BE0BF8"/>
    <w:rsid w:val="00BE0D51"/>
    <w:rsid w:val="00BE0E19"/>
    <w:rsid w:val="00BE136C"/>
    <w:rsid w:val="00BE13B8"/>
    <w:rsid w:val="00BE15B3"/>
    <w:rsid w:val="00BE1871"/>
    <w:rsid w:val="00BE190F"/>
    <w:rsid w:val="00BE1A50"/>
    <w:rsid w:val="00BE1A56"/>
    <w:rsid w:val="00BE2918"/>
    <w:rsid w:val="00BE29E8"/>
    <w:rsid w:val="00BE2A54"/>
    <w:rsid w:val="00BE2C12"/>
    <w:rsid w:val="00BE2C59"/>
    <w:rsid w:val="00BE2F5C"/>
    <w:rsid w:val="00BE35FC"/>
    <w:rsid w:val="00BE36E7"/>
    <w:rsid w:val="00BE4024"/>
    <w:rsid w:val="00BE4202"/>
    <w:rsid w:val="00BE427C"/>
    <w:rsid w:val="00BE4758"/>
    <w:rsid w:val="00BE4BC4"/>
    <w:rsid w:val="00BE4EF7"/>
    <w:rsid w:val="00BE53D6"/>
    <w:rsid w:val="00BE53EA"/>
    <w:rsid w:val="00BE5420"/>
    <w:rsid w:val="00BE558C"/>
    <w:rsid w:val="00BE595C"/>
    <w:rsid w:val="00BE5BAF"/>
    <w:rsid w:val="00BE608A"/>
    <w:rsid w:val="00BE6107"/>
    <w:rsid w:val="00BE6561"/>
    <w:rsid w:val="00BE69A4"/>
    <w:rsid w:val="00BE69D7"/>
    <w:rsid w:val="00BE717F"/>
    <w:rsid w:val="00BE72FF"/>
    <w:rsid w:val="00BE731A"/>
    <w:rsid w:val="00BE734E"/>
    <w:rsid w:val="00BE740E"/>
    <w:rsid w:val="00BE7527"/>
    <w:rsid w:val="00BE7940"/>
    <w:rsid w:val="00BE7976"/>
    <w:rsid w:val="00BE7B67"/>
    <w:rsid w:val="00BE7DA4"/>
    <w:rsid w:val="00BE7DC4"/>
    <w:rsid w:val="00BE7E28"/>
    <w:rsid w:val="00BE7E2D"/>
    <w:rsid w:val="00BE7EB2"/>
    <w:rsid w:val="00BF00E8"/>
    <w:rsid w:val="00BF00EB"/>
    <w:rsid w:val="00BF0108"/>
    <w:rsid w:val="00BF013C"/>
    <w:rsid w:val="00BF068D"/>
    <w:rsid w:val="00BF0B69"/>
    <w:rsid w:val="00BF1200"/>
    <w:rsid w:val="00BF15EE"/>
    <w:rsid w:val="00BF164D"/>
    <w:rsid w:val="00BF1984"/>
    <w:rsid w:val="00BF1A72"/>
    <w:rsid w:val="00BF1A7C"/>
    <w:rsid w:val="00BF1B9E"/>
    <w:rsid w:val="00BF2757"/>
    <w:rsid w:val="00BF27AC"/>
    <w:rsid w:val="00BF2855"/>
    <w:rsid w:val="00BF2AD9"/>
    <w:rsid w:val="00BF2B5D"/>
    <w:rsid w:val="00BF3703"/>
    <w:rsid w:val="00BF38F8"/>
    <w:rsid w:val="00BF3BC2"/>
    <w:rsid w:val="00BF3D3A"/>
    <w:rsid w:val="00BF3DB9"/>
    <w:rsid w:val="00BF3F61"/>
    <w:rsid w:val="00BF4042"/>
    <w:rsid w:val="00BF4435"/>
    <w:rsid w:val="00BF454D"/>
    <w:rsid w:val="00BF48C9"/>
    <w:rsid w:val="00BF4919"/>
    <w:rsid w:val="00BF4A67"/>
    <w:rsid w:val="00BF4E37"/>
    <w:rsid w:val="00BF4FA7"/>
    <w:rsid w:val="00BF5076"/>
    <w:rsid w:val="00BF5717"/>
    <w:rsid w:val="00BF5B3F"/>
    <w:rsid w:val="00BF5FE1"/>
    <w:rsid w:val="00BF6016"/>
    <w:rsid w:val="00BF6F98"/>
    <w:rsid w:val="00BF6F9C"/>
    <w:rsid w:val="00BF70BA"/>
    <w:rsid w:val="00BF7374"/>
    <w:rsid w:val="00BF79E8"/>
    <w:rsid w:val="00BF7AA4"/>
    <w:rsid w:val="00BF7AE0"/>
    <w:rsid w:val="00BF7BB4"/>
    <w:rsid w:val="00BF7CC7"/>
    <w:rsid w:val="00C0028D"/>
    <w:rsid w:val="00C002A2"/>
    <w:rsid w:val="00C003D3"/>
    <w:rsid w:val="00C0080A"/>
    <w:rsid w:val="00C009EF"/>
    <w:rsid w:val="00C00D18"/>
    <w:rsid w:val="00C00E25"/>
    <w:rsid w:val="00C01229"/>
    <w:rsid w:val="00C01325"/>
    <w:rsid w:val="00C0152D"/>
    <w:rsid w:val="00C01810"/>
    <w:rsid w:val="00C01958"/>
    <w:rsid w:val="00C01B7D"/>
    <w:rsid w:val="00C01EA8"/>
    <w:rsid w:val="00C021AA"/>
    <w:rsid w:val="00C022C5"/>
    <w:rsid w:val="00C02B49"/>
    <w:rsid w:val="00C02BCD"/>
    <w:rsid w:val="00C02C3A"/>
    <w:rsid w:val="00C02F0B"/>
    <w:rsid w:val="00C03505"/>
    <w:rsid w:val="00C0367A"/>
    <w:rsid w:val="00C03910"/>
    <w:rsid w:val="00C03AB9"/>
    <w:rsid w:val="00C03B60"/>
    <w:rsid w:val="00C03C13"/>
    <w:rsid w:val="00C03C2C"/>
    <w:rsid w:val="00C03CF8"/>
    <w:rsid w:val="00C0415B"/>
    <w:rsid w:val="00C04695"/>
    <w:rsid w:val="00C04709"/>
    <w:rsid w:val="00C04716"/>
    <w:rsid w:val="00C048F8"/>
    <w:rsid w:val="00C04C72"/>
    <w:rsid w:val="00C04DE7"/>
    <w:rsid w:val="00C04FEB"/>
    <w:rsid w:val="00C0504C"/>
    <w:rsid w:val="00C051AD"/>
    <w:rsid w:val="00C0523C"/>
    <w:rsid w:val="00C0539D"/>
    <w:rsid w:val="00C0543A"/>
    <w:rsid w:val="00C058BC"/>
    <w:rsid w:val="00C05DB3"/>
    <w:rsid w:val="00C06119"/>
    <w:rsid w:val="00C06533"/>
    <w:rsid w:val="00C068AA"/>
    <w:rsid w:val="00C06EBB"/>
    <w:rsid w:val="00C06F5F"/>
    <w:rsid w:val="00C0702A"/>
    <w:rsid w:val="00C070AD"/>
    <w:rsid w:val="00C07465"/>
    <w:rsid w:val="00C0775A"/>
    <w:rsid w:val="00C077B5"/>
    <w:rsid w:val="00C07A82"/>
    <w:rsid w:val="00C07E14"/>
    <w:rsid w:val="00C07FEF"/>
    <w:rsid w:val="00C10276"/>
    <w:rsid w:val="00C103DD"/>
    <w:rsid w:val="00C10466"/>
    <w:rsid w:val="00C1082E"/>
    <w:rsid w:val="00C10866"/>
    <w:rsid w:val="00C10B1C"/>
    <w:rsid w:val="00C10B8B"/>
    <w:rsid w:val="00C10C83"/>
    <w:rsid w:val="00C10C9B"/>
    <w:rsid w:val="00C10D01"/>
    <w:rsid w:val="00C10EF5"/>
    <w:rsid w:val="00C10F94"/>
    <w:rsid w:val="00C114DE"/>
    <w:rsid w:val="00C11FB0"/>
    <w:rsid w:val="00C1239F"/>
    <w:rsid w:val="00C123B9"/>
    <w:rsid w:val="00C1245B"/>
    <w:rsid w:val="00C1250E"/>
    <w:rsid w:val="00C126C4"/>
    <w:rsid w:val="00C1274F"/>
    <w:rsid w:val="00C12902"/>
    <w:rsid w:val="00C13028"/>
    <w:rsid w:val="00C1314C"/>
    <w:rsid w:val="00C1321C"/>
    <w:rsid w:val="00C135F9"/>
    <w:rsid w:val="00C136D0"/>
    <w:rsid w:val="00C13884"/>
    <w:rsid w:val="00C13B64"/>
    <w:rsid w:val="00C13F19"/>
    <w:rsid w:val="00C144AC"/>
    <w:rsid w:val="00C147B7"/>
    <w:rsid w:val="00C148E7"/>
    <w:rsid w:val="00C14931"/>
    <w:rsid w:val="00C149CF"/>
    <w:rsid w:val="00C14B84"/>
    <w:rsid w:val="00C14BF3"/>
    <w:rsid w:val="00C14CA6"/>
    <w:rsid w:val="00C15057"/>
    <w:rsid w:val="00C153B3"/>
    <w:rsid w:val="00C154E4"/>
    <w:rsid w:val="00C156D6"/>
    <w:rsid w:val="00C15721"/>
    <w:rsid w:val="00C15A56"/>
    <w:rsid w:val="00C15BE2"/>
    <w:rsid w:val="00C15C2D"/>
    <w:rsid w:val="00C15C61"/>
    <w:rsid w:val="00C15D41"/>
    <w:rsid w:val="00C15DC7"/>
    <w:rsid w:val="00C1614A"/>
    <w:rsid w:val="00C16764"/>
    <w:rsid w:val="00C16816"/>
    <w:rsid w:val="00C16E14"/>
    <w:rsid w:val="00C16E2C"/>
    <w:rsid w:val="00C1731D"/>
    <w:rsid w:val="00C173CD"/>
    <w:rsid w:val="00C174CB"/>
    <w:rsid w:val="00C177CE"/>
    <w:rsid w:val="00C1785A"/>
    <w:rsid w:val="00C178CC"/>
    <w:rsid w:val="00C17B0D"/>
    <w:rsid w:val="00C17BA4"/>
    <w:rsid w:val="00C17CC4"/>
    <w:rsid w:val="00C17E52"/>
    <w:rsid w:val="00C17FD2"/>
    <w:rsid w:val="00C2021C"/>
    <w:rsid w:val="00C2058E"/>
    <w:rsid w:val="00C2061E"/>
    <w:rsid w:val="00C209B0"/>
    <w:rsid w:val="00C20BDA"/>
    <w:rsid w:val="00C20D87"/>
    <w:rsid w:val="00C20F09"/>
    <w:rsid w:val="00C210EE"/>
    <w:rsid w:val="00C2147C"/>
    <w:rsid w:val="00C21558"/>
    <w:rsid w:val="00C216FD"/>
    <w:rsid w:val="00C21703"/>
    <w:rsid w:val="00C219C8"/>
    <w:rsid w:val="00C21B7D"/>
    <w:rsid w:val="00C21BD3"/>
    <w:rsid w:val="00C21E3F"/>
    <w:rsid w:val="00C21EE6"/>
    <w:rsid w:val="00C22166"/>
    <w:rsid w:val="00C22423"/>
    <w:rsid w:val="00C22492"/>
    <w:rsid w:val="00C22525"/>
    <w:rsid w:val="00C226F7"/>
    <w:rsid w:val="00C2273C"/>
    <w:rsid w:val="00C229ED"/>
    <w:rsid w:val="00C230EF"/>
    <w:rsid w:val="00C232A8"/>
    <w:rsid w:val="00C234E3"/>
    <w:rsid w:val="00C2367F"/>
    <w:rsid w:val="00C237B7"/>
    <w:rsid w:val="00C23AB8"/>
    <w:rsid w:val="00C23AE9"/>
    <w:rsid w:val="00C23B3B"/>
    <w:rsid w:val="00C23E6B"/>
    <w:rsid w:val="00C24034"/>
    <w:rsid w:val="00C24278"/>
    <w:rsid w:val="00C24321"/>
    <w:rsid w:val="00C247CD"/>
    <w:rsid w:val="00C24D32"/>
    <w:rsid w:val="00C24D46"/>
    <w:rsid w:val="00C24F4C"/>
    <w:rsid w:val="00C2514E"/>
    <w:rsid w:val="00C25270"/>
    <w:rsid w:val="00C25360"/>
    <w:rsid w:val="00C2573F"/>
    <w:rsid w:val="00C258F2"/>
    <w:rsid w:val="00C25B24"/>
    <w:rsid w:val="00C25BB9"/>
    <w:rsid w:val="00C25C5A"/>
    <w:rsid w:val="00C25FCA"/>
    <w:rsid w:val="00C26048"/>
    <w:rsid w:val="00C2616A"/>
    <w:rsid w:val="00C26194"/>
    <w:rsid w:val="00C262F3"/>
    <w:rsid w:val="00C26404"/>
    <w:rsid w:val="00C26433"/>
    <w:rsid w:val="00C266D7"/>
    <w:rsid w:val="00C267BA"/>
    <w:rsid w:val="00C2680A"/>
    <w:rsid w:val="00C26C32"/>
    <w:rsid w:val="00C26C69"/>
    <w:rsid w:val="00C26CE1"/>
    <w:rsid w:val="00C26E9B"/>
    <w:rsid w:val="00C26FBD"/>
    <w:rsid w:val="00C271A9"/>
    <w:rsid w:val="00C27378"/>
    <w:rsid w:val="00C274AB"/>
    <w:rsid w:val="00C27695"/>
    <w:rsid w:val="00C2771B"/>
    <w:rsid w:val="00C27AB7"/>
    <w:rsid w:val="00C27ABC"/>
    <w:rsid w:val="00C27DBF"/>
    <w:rsid w:val="00C27F05"/>
    <w:rsid w:val="00C30090"/>
    <w:rsid w:val="00C303CF"/>
    <w:rsid w:val="00C309A5"/>
    <w:rsid w:val="00C30A27"/>
    <w:rsid w:val="00C31125"/>
    <w:rsid w:val="00C313FA"/>
    <w:rsid w:val="00C31798"/>
    <w:rsid w:val="00C3199F"/>
    <w:rsid w:val="00C31B26"/>
    <w:rsid w:val="00C31D13"/>
    <w:rsid w:val="00C31F7A"/>
    <w:rsid w:val="00C320CB"/>
    <w:rsid w:val="00C32100"/>
    <w:rsid w:val="00C322B4"/>
    <w:rsid w:val="00C322BD"/>
    <w:rsid w:val="00C325D1"/>
    <w:rsid w:val="00C326E3"/>
    <w:rsid w:val="00C328A8"/>
    <w:rsid w:val="00C329B6"/>
    <w:rsid w:val="00C32ABC"/>
    <w:rsid w:val="00C32FA3"/>
    <w:rsid w:val="00C33215"/>
    <w:rsid w:val="00C3357C"/>
    <w:rsid w:val="00C33AC9"/>
    <w:rsid w:val="00C33B2D"/>
    <w:rsid w:val="00C3448D"/>
    <w:rsid w:val="00C34533"/>
    <w:rsid w:val="00C34712"/>
    <w:rsid w:val="00C3499D"/>
    <w:rsid w:val="00C34A8C"/>
    <w:rsid w:val="00C34BA2"/>
    <w:rsid w:val="00C34C78"/>
    <w:rsid w:val="00C34CDA"/>
    <w:rsid w:val="00C34E28"/>
    <w:rsid w:val="00C34E58"/>
    <w:rsid w:val="00C34F42"/>
    <w:rsid w:val="00C3558C"/>
    <w:rsid w:val="00C355CD"/>
    <w:rsid w:val="00C3578C"/>
    <w:rsid w:val="00C359CF"/>
    <w:rsid w:val="00C35D17"/>
    <w:rsid w:val="00C35EA7"/>
    <w:rsid w:val="00C35F2B"/>
    <w:rsid w:val="00C363CD"/>
    <w:rsid w:val="00C364F6"/>
    <w:rsid w:val="00C36979"/>
    <w:rsid w:val="00C36BE7"/>
    <w:rsid w:val="00C36D30"/>
    <w:rsid w:val="00C36DBC"/>
    <w:rsid w:val="00C36E16"/>
    <w:rsid w:val="00C3709E"/>
    <w:rsid w:val="00C370D1"/>
    <w:rsid w:val="00C3713A"/>
    <w:rsid w:val="00C371AA"/>
    <w:rsid w:val="00C3720C"/>
    <w:rsid w:val="00C37456"/>
    <w:rsid w:val="00C37BB3"/>
    <w:rsid w:val="00C37D15"/>
    <w:rsid w:val="00C37E09"/>
    <w:rsid w:val="00C40171"/>
    <w:rsid w:val="00C4026D"/>
    <w:rsid w:val="00C4032A"/>
    <w:rsid w:val="00C404EC"/>
    <w:rsid w:val="00C406C1"/>
    <w:rsid w:val="00C4094E"/>
    <w:rsid w:val="00C4098E"/>
    <w:rsid w:val="00C409F4"/>
    <w:rsid w:val="00C40AE5"/>
    <w:rsid w:val="00C40C10"/>
    <w:rsid w:val="00C41469"/>
    <w:rsid w:val="00C41496"/>
    <w:rsid w:val="00C41C44"/>
    <w:rsid w:val="00C41C9F"/>
    <w:rsid w:val="00C41E59"/>
    <w:rsid w:val="00C42262"/>
    <w:rsid w:val="00C42309"/>
    <w:rsid w:val="00C42607"/>
    <w:rsid w:val="00C426BE"/>
    <w:rsid w:val="00C42B07"/>
    <w:rsid w:val="00C42E80"/>
    <w:rsid w:val="00C42ECE"/>
    <w:rsid w:val="00C431F5"/>
    <w:rsid w:val="00C43247"/>
    <w:rsid w:val="00C432B4"/>
    <w:rsid w:val="00C43902"/>
    <w:rsid w:val="00C439F8"/>
    <w:rsid w:val="00C43CE0"/>
    <w:rsid w:val="00C442A6"/>
    <w:rsid w:val="00C44580"/>
    <w:rsid w:val="00C44662"/>
    <w:rsid w:val="00C4466F"/>
    <w:rsid w:val="00C4495C"/>
    <w:rsid w:val="00C44B2A"/>
    <w:rsid w:val="00C44B74"/>
    <w:rsid w:val="00C44C3E"/>
    <w:rsid w:val="00C44F3F"/>
    <w:rsid w:val="00C44F69"/>
    <w:rsid w:val="00C4505C"/>
    <w:rsid w:val="00C45242"/>
    <w:rsid w:val="00C45324"/>
    <w:rsid w:val="00C455C8"/>
    <w:rsid w:val="00C45645"/>
    <w:rsid w:val="00C458EA"/>
    <w:rsid w:val="00C46758"/>
    <w:rsid w:val="00C46BD5"/>
    <w:rsid w:val="00C46DBB"/>
    <w:rsid w:val="00C46DF6"/>
    <w:rsid w:val="00C47299"/>
    <w:rsid w:val="00C47635"/>
    <w:rsid w:val="00C477E6"/>
    <w:rsid w:val="00C47AEE"/>
    <w:rsid w:val="00C47CD7"/>
    <w:rsid w:val="00C47D4C"/>
    <w:rsid w:val="00C5013C"/>
    <w:rsid w:val="00C50443"/>
    <w:rsid w:val="00C50480"/>
    <w:rsid w:val="00C50849"/>
    <w:rsid w:val="00C50CE9"/>
    <w:rsid w:val="00C50D07"/>
    <w:rsid w:val="00C50E26"/>
    <w:rsid w:val="00C51079"/>
    <w:rsid w:val="00C511E9"/>
    <w:rsid w:val="00C514E0"/>
    <w:rsid w:val="00C51661"/>
    <w:rsid w:val="00C5167E"/>
    <w:rsid w:val="00C51829"/>
    <w:rsid w:val="00C51854"/>
    <w:rsid w:val="00C51A25"/>
    <w:rsid w:val="00C51E87"/>
    <w:rsid w:val="00C520E2"/>
    <w:rsid w:val="00C5229F"/>
    <w:rsid w:val="00C522B5"/>
    <w:rsid w:val="00C5236F"/>
    <w:rsid w:val="00C52488"/>
    <w:rsid w:val="00C526E7"/>
    <w:rsid w:val="00C52ACE"/>
    <w:rsid w:val="00C52D13"/>
    <w:rsid w:val="00C52E8C"/>
    <w:rsid w:val="00C52E90"/>
    <w:rsid w:val="00C533AE"/>
    <w:rsid w:val="00C534AA"/>
    <w:rsid w:val="00C535BE"/>
    <w:rsid w:val="00C53680"/>
    <w:rsid w:val="00C53725"/>
    <w:rsid w:val="00C53748"/>
    <w:rsid w:val="00C542CE"/>
    <w:rsid w:val="00C54841"/>
    <w:rsid w:val="00C54A58"/>
    <w:rsid w:val="00C54ADA"/>
    <w:rsid w:val="00C54B33"/>
    <w:rsid w:val="00C55207"/>
    <w:rsid w:val="00C55291"/>
    <w:rsid w:val="00C553F1"/>
    <w:rsid w:val="00C559D8"/>
    <w:rsid w:val="00C55E36"/>
    <w:rsid w:val="00C55E85"/>
    <w:rsid w:val="00C563D4"/>
    <w:rsid w:val="00C5642E"/>
    <w:rsid w:val="00C56983"/>
    <w:rsid w:val="00C572B8"/>
    <w:rsid w:val="00C5762F"/>
    <w:rsid w:val="00C576A1"/>
    <w:rsid w:val="00C600FF"/>
    <w:rsid w:val="00C6073E"/>
    <w:rsid w:val="00C607E2"/>
    <w:rsid w:val="00C60B68"/>
    <w:rsid w:val="00C60FDA"/>
    <w:rsid w:val="00C61151"/>
    <w:rsid w:val="00C613C9"/>
    <w:rsid w:val="00C61F90"/>
    <w:rsid w:val="00C62027"/>
    <w:rsid w:val="00C62031"/>
    <w:rsid w:val="00C620EC"/>
    <w:rsid w:val="00C624E1"/>
    <w:rsid w:val="00C62628"/>
    <w:rsid w:val="00C632AB"/>
    <w:rsid w:val="00C63ED2"/>
    <w:rsid w:val="00C6479B"/>
    <w:rsid w:val="00C649A5"/>
    <w:rsid w:val="00C64B09"/>
    <w:rsid w:val="00C64D30"/>
    <w:rsid w:val="00C64EF7"/>
    <w:rsid w:val="00C655EC"/>
    <w:rsid w:val="00C664F1"/>
    <w:rsid w:val="00C66A12"/>
    <w:rsid w:val="00C66D22"/>
    <w:rsid w:val="00C66E00"/>
    <w:rsid w:val="00C671E4"/>
    <w:rsid w:val="00C67272"/>
    <w:rsid w:val="00C672E3"/>
    <w:rsid w:val="00C677A9"/>
    <w:rsid w:val="00C67DED"/>
    <w:rsid w:val="00C70110"/>
    <w:rsid w:val="00C702B7"/>
    <w:rsid w:val="00C702E1"/>
    <w:rsid w:val="00C70561"/>
    <w:rsid w:val="00C705A5"/>
    <w:rsid w:val="00C70667"/>
    <w:rsid w:val="00C709BE"/>
    <w:rsid w:val="00C70CCC"/>
    <w:rsid w:val="00C70EB4"/>
    <w:rsid w:val="00C711EF"/>
    <w:rsid w:val="00C71339"/>
    <w:rsid w:val="00C714F2"/>
    <w:rsid w:val="00C7156A"/>
    <w:rsid w:val="00C71734"/>
    <w:rsid w:val="00C71925"/>
    <w:rsid w:val="00C71BDA"/>
    <w:rsid w:val="00C71D15"/>
    <w:rsid w:val="00C72065"/>
    <w:rsid w:val="00C7214B"/>
    <w:rsid w:val="00C7235E"/>
    <w:rsid w:val="00C72635"/>
    <w:rsid w:val="00C7269F"/>
    <w:rsid w:val="00C72C2A"/>
    <w:rsid w:val="00C732E3"/>
    <w:rsid w:val="00C738D5"/>
    <w:rsid w:val="00C73B8B"/>
    <w:rsid w:val="00C73B9A"/>
    <w:rsid w:val="00C73F91"/>
    <w:rsid w:val="00C740DC"/>
    <w:rsid w:val="00C74286"/>
    <w:rsid w:val="00C744C8"/>
    <w:rsid w:val="00C7456A"/>
    <w:rsid w:val="00C74D7D"/>
    <w:rsid w:val="00C74E6A"/>
    <w:rsid w:val="00C74F51"/>
    <w:rsid w:val="00C75338"/>
    <w:rsid w:val="00C754A6"/>
    <w:rsid w:val="00C75AEF"/>
    <w:rsid w:val="00C75DA4"/>
    <w:rsid w:val="00C763D1"/>
    <w:rsid w:val="00C76417"/>
    <w:rsid w:val="00C76A51"/>
    <w:rsid w:val="00C76D61"/>
    <w:rsid w:val="00C76F77"/>
    <w:rsid w:val="00C77103"/>
    <w:rsid w:val="00C77172"/>
    <w:rsid w:val="00C771E4"/>
    <w:rsid w:val="00C7732A"/>
    <w:rsid w:val="00C773CC"/>
    <w:rsid w:val="00C7760D"/>
    <w:rsid w:val="00C778D1"/>
    <w:rsid w:val="00C7798C"/>
    <w:rsid w:val="00C77AD0"/>
    <w:rsid w:val="00C77B14"/>
    <w:rsid w:val="00C80036"/>
    <w:rsid w:val="00C805FD"/>
    <w:rsid w:val="00C806D5"/>
    <w:rsid w:val="00C807A4"/>
    <w:rsid w:val="00C809CF"/>
    <w:rsid w:val="00C80D27"/>
    <w:rsid w:val="00C81070"/>
    <w:rsid w:val="00C8123C"/>
    <w:rsid w:val="00C81268"/>
    <w:rsid w:val="00C81447"/>
    <w:rsid w:val="00C81673"/>
    <w:rsid w:val="00C817E2"/>
    <w:rsid w:val="00C81A0F"/>
    <w:rsid w:val="00C81E67"/>
    <w:rsid w:val="00C81FB1"/>
    <w:rsid w:val="00C821E6"/>
    <w:rsid w:val="00C8235B"/>
    <w:rsid w:val="00C82602"/>
    <w:rsid w:val="00C82743"/>
    <w:rsid w:val="00C8298E"/>
    <w:rsid w:val="00C82B82"/>
    <w:rsid w:val="00C82D91"/>
    <w:rsid w:val="00C831F3"/>
    <w:rsid w:val="00C833D5"/>
    <w:rsid w:val="00C833F7"/>
    <w:rsid w:val="00C834A1"/>
    <w:rsid w:val="00C835AC"/>
    <w:rsid w:val="00C836E6"/>
    <w:rsid w:val="00C83A94"/>
    <w:rsid w:val="00C83CAF"/>
    <w:rsid w:val="00C83FAA"/>
    <w:rsid w:val="00C840D6"/>
    <w:rsid w:val="00C845F5"/>
    <w:rsid w:val="00C84E09"/>
    <w:rsid w:val="00C84E86"/>
    <w:rsid w:val="00C8532F"/>
    <w:rsid w:val="00C8536C"/>
    <w:rsid w:val="00C85516"/>
    <w:rsid w:val="00C859DC"/>
    <w:rsid w:val="00C859E4"/>
    <w:rsid w:val="00C85FCA"/>
    <w:rsid w:val="00C85FCC"/>
    <w:rsid w:val="00C86066"/>
    <w:rsid w:val="00C864B7"/>
    <w:rsid w:val="00C8651C"/>
    <w:rsid w:val="00C866D2"/>
    <w:rsid w:val="00C86882"/>
    <w:rsid w:val="00C868F7"/>
    <w:rsid w:val="00C86B31"/>
    <w:rsid w:val="00C86D09"/>
    <w:rsid w:val="00C86E25"/>
    <w:rsid w:val="00C870CF"/>
    <w:rsid w:val="00C87587"/>
    <w:rsid w:val="00C87647"/>
    <w:rsid w:val="00C876EE"/>
    <w:rsid w:val="00C8785A"/>
    <w:rsid w:val="00C87CDC"/>
    <w:rsid w:val="00C87D46"/>
    <w:rsid w:val="00C87DF1"/>
    <w:rsid w:val="00C87E92"/>
    <w:rsid w:val="00C9019C"/>
    <w:rsid w:val="00C902DB"/>
    <w:rsid w:val="00C9032F"/>
    <w:rsid w:val="00C90524"/>
    <w:rsid w:val="00C907AF"/>
    <w:rsid w:val="00C9084D"/>
    <w:rsid w:val="00C908FB"/>
    <w:rsid w:val="00C90989"/>
    <w:rsid w:val="00C90C88"/>
    <w:rsid w:val="00C90DB7"/>
    <w:rsid w:val="00C9117B"/>
    <w:rsid w:val="00C912E5"/>
    <w:rsid w:val="00C91312"/>
    <w:rsid w:val="00C91330"/>
    <w:rsid w:val="00C913D2"/>
    <w:rsid w:val="00C91667"/>
    <w:rsid w:val="00C917C0"/>
    <w:rsid w:val="00C91B34"/>
    <w:rsid w:val="00C921A9"/>
    <w:rsid w:val="00C924BB"/>
    <w:rsid w:val="00C928C3"/>
    <w:rsid w:val="00C92974"/>
    <w:rsid w:val="00C92B72"/>
    <w:rsid w:val="00C92D3D"/>
    <w:rsid w:val="00C92EE4"/>
    <w:rsid w:val="00C930C9"/>
    <w:rsid w:val="00C93145"/>
    <w:rsid w:val="00C93189"/>
    <w:rsid w:val="00C9320F"/>
    <w:rsid w:val="00C932D8"/>
    <w:rsid w:val="00C932F7"/>
    <w:rsid w:val="00C9340E"/>
    <w:rsid w:val="00C93ED1"/>
    <w:rsid w:val="00C942F8"/>
    <w:rsid w:val="00C943A2"/>
    <w:rsid w:val="00C943D6"/>
    <w:rsid w:val="00C945A0"/>
    <w:rsid w:val="00C946E2"/>
    <w:rsid w:val="00C94DBB"/>
    <w:rsid w:val="00C94F30"/>
    <w:rsid w:val="00C9526E"/>
    <w:rsid w:val="00C952EA"/>
    <w:rsid w:val="00C95AF6"/>
    <w:rsid w:val="00C95C66"/>
    <w:rsid w:val="00C95CDA"/>
    <w:rsid w:val="00C95D3B"/>
    <w:rsid w:val="00C95E36"/>
    <w:rsid w:val="00C960EC"/>
    <w:rsid w:val="00C96101"/>
    <w:rsid w:val="00C962F6"/>
    <w:rsid w:val="00C9673A"/>
    <w:rsid w:val="00C9684E"/>
    <w:rsid w:val="00C9696C"/>
    <w:rsid w:val="00C96F6C"/>
    <w:rsid w:val="00C96F92"/>
    <w:rsid w:val="00C96FAC"/>
    <w:rsid w:val="00C978A5"/>
    <w:rsid w:val="00C979B5"/>
    <w:rsid w:val="00C97F7B"/>
    <w:rsid w:val="00C97FE2"/>
    <w:rsid w:val="00CA0123"/>
    <w:rsid w:val="00CA043B"/>
    <w:rsid w:val="00CA054C"/>
    <w:rsid w:val="00CA0790"/>
    <w:rsid w:val="00CA0B3F"/>
    <w:rsid w:val="00CA0B4E"/>
    <w:rsid w:val="00CA0D94"/>
    <w:rsid w:val="00CA13A9"/>
    <w:rsid w:val="00CA167A"/>
    <w:rsid w:val="00CA19C0"/>
    <w:rsid w:val="00CA1B64"/>
    <w:rsid w:val="00CA1D76"/>
    <w:rsid w:val="00CA1E63"/>
    <w:rsid w:val="00CA1F78"/>
    <w:rsid w:val="00CA2063"/>
    <w:rsid w:val="00CA2154"/>
    <w:rsid w:val="00CA216A"/>
    <w:rsid w:val="00CA22B4"/>
    <w:rsid w:val="00CA2434"/>
    <w:rsid w:val="00CA24AC"/>
    <w:rsid w:val="00CA25B2"/>
    <w:rsid w:val="00CA2688"/>
    <w:rsid w:val="00CA29BC"/>
    <w:rsid w:val="00CA2A4D"/>
    <w:rsid w:val="00CA2AB7"/>
    <w:rsid w:val="00CA2C03"/>
    <w:rsid w:val="00CA2FCB"/>
    <w:rsid w:val="00CA3048"/>
    <w:rsid w:val="00CA35A7"/>
    <w:rsid w:val="00CA36DF"/>
    <w:rsid w:val="00CA36FE"/>
    <w:rsid w:val="00CA3C61"/>
    <w:rsid w:val="00CA3E9C"/>
    <w:rsid w:val="00CA4313"/>
    <w:rsid w:val="00CA4389"/>
    <w:rsid w:val="00CA4462"/>
    <w:rsid w:val="00CA47C0"/>
    <w:rsid w:val="00CA499D"/>
    <w:rsid w:val="00CA4D93"/>
    <w:rsid w:val="00CA5166"/>
    <w:rsid w:val="00CA51E1"/>
    <w:rsid w:val="00CA5354"/>
    <w:rsid w:val="00CA5476"/>
    <w:rsid w:val="00CA5A7D"/>
    <w:rsid w:val="00CA5D5C"/>
    <w:rsid w:val="00CA5E28"/>
    <w:rsid w:val="00CA6045"/>
    <w:rsid w:val="00CA6783"/>
    <w:rsid w:val="00CA6866"/>
    <w:rsid w:val="00CA68FB"/>
    <w:rsid w:val="00CA6FBA"/>
    <w:rsid w:val="00CA71D4"/>
    <w:rsid w:val="00CA767D"/>
    <w:rsid w:val="00CA7A1F"/>
    <w:rsid w:val="00CA7DEE"/>
    <w:rsid w:val="00CA7E42"/>
    <w:rsid w:val="00CA7F7D"/>
    <w:rsid w:val="00CB023E"/>
    <w:rsid w:val="00CB032A"/>
    <w:rsid w:val="00CB0693"/>
    <w:rsid w:val="00CB0721"/>
    <w:rsid w:val="00CB0A46"/>
    <w:rsid w:val="00CB0B6A"/>
    <w:rsid w:val="00CB0BFC"/>
    <w:rsid w:val="00CB11D7"/>
    <w:rsid w:val="00CB138E"/>
    <w:rsid w:val="00CB1834"/>
    <w:rsid w:val="00CB1B35"/>
    <w:rsid w:val="00CB1C4D"/>
    <w:rsid w:val="00CB1CCE"/>
    <w:rsid w:val="00CB1FE3"/>
    <w:rsid w:val="00CB2077"/>
    <w:rsid w:val="00CB231E"/>
    <w:rsid w:val="00CB26CD"/>
    <w:rsid w:val="00CB2B3E"/>
    <w:rsid w:val="00CB2B6A"/>
    <w:rsid w:val="00CB2E9C"/>
    <w:rsid w:val="00CB2F8B"/>
    <w:rsid w:val="00CB31F1"/>
    <w:rsid w:val="00CB3B11"/>
    <w:rsid w:val="00CB3C26"/>
    <w:rsid w:val="00CB3C54"/>
    <w:rsid w:val="00CB422B"/>
    <w:rsid w:val="00CB4568"/>
    <w:rsid w:val="00CB46AD"/>
    <w:rsid w:val="00CB48FC"/>
    <w:rsid w:val="00CB4A42"/>
    <w:rsid w:val="00CB4BAA"/>
    <w:rsid w:val="00CB4E13"/>
    <w:rsid w:val="00CB50F0"/>
    <w:rsid w:val="00CB5101"/>
    <w:rsid w:val="00CB5130"/>
    <w:rsid w:val="00CB519B"/>
    <w:rsid w:val="00CB5662"/>
    <w:rsid w:val="00CB596A"/>
    <w:rsid w:val="00CB5BD6"/>
    <w:rsid w:val="00CB5CF7"/>
    <w:rsid w:val="00CB5DE5"/>
    <w:rsid w:val="00CB6180"/>
    <w:rsid w:val="00CB61A6"/>
    <w:rsid w:val="00CB65E6"/>
    <w:rsid w:val="00CB67F4"/>
    <w:rsid w:val="00CB6A7F"/>
    <w:rsid w:val="00CB6C21"/>
    <w:rsid w:val="00CB6D6F"/>
    <w:rsid w:val="00CB6F50"/>
    <w:rsid w:val="00CB714F"/>
    <w:rsid w:val="00CB73BB"/>
    <w:rsid w:val="00CB7548"/>
    <w:rsid w:val="00CB759D"/>
    <w:rsid w:val="00CB765B"/>
    <w:rsid w:val="00CB76FF"/>
    <w:rsid w:val="00CB79C3"/>
    <w:rsid w:val="00CB7C4E"/>
    <w:rsid w:val="00CC00CF"/>
    <w:rsid w:val="00CC0A84"/>
    <w:rsid w:val="00CC0C4B"/>
    <w:rsid w:val="00CC0F7A"/>
    <w:rsid w:val="00CC106D"/>
    <w:rsid w:val="00CC13D9"/>
    <w:rsid w:val="00CC1B34"/>
    <w:rsid w:val="00CC1CDC"/>
    <w:rsid w:val="00CC1D0C"/>
    <w:rsid w:val="00CC1EBC"/>
    <w:rsid w:val="00CC2667"/>
    <w:rsid w:val="00CC2726"/>
    <w:rsid w:val="00CC2799"/>
    <w:rsid w:val="00CC2851"/>
    <w:rsid w:val="00CC2B8A"/>
    <w:rsid w:val="00CC2C01"/>
    <w:rsid w:val="00CC2C29"/>
    <w:rsid w:val="00CC2D54"/>
    <w:rsid w:val="00CC2FF5"/>
    <w:rsid w:val="00CC31A1"/>
    <w:rsid w:val="00CC342B"/>
    <w:rsid w:val="00CC3604"/>
    <w:rsid w:val="00CC3EAD"/>
    <w:rsid w:val="00CC3FA0"/>
    <w:rsid w:val="00CC3FC6"/>
    <w:rsid w:val="00CC4365"/>
    <w:rsid w:val="00CC4366"/>
    <w:rsid w:val="00CC4670"/>
    <w:rsid w:val="00CC4ADF"/>
    <w:rsid w:val="00CC4F07"/>
    <w:rsid w:val="00CC5110"/>
    <w:rsid w:val="00CC522F"/>
    <w:rsid w:val="00CC52E1"/>
    <w:rsid w:val="00CC5506"/>
    <w:rsid w:val="00CC5A1A"/>
    <w:rsid w:val="00CC5BAD"/>
    <w:rsid w:val="00CC5EC9"/>
    <w:rsid w:val="00CC5FE6"/>
    <w:rsid w:val="00CC609F"/>
    <w:rsid w:val="00CC60FF"/>
    <w:rsid w:val="00CC62E2"/>
    <w:rsid w:val="00CC639F"/>
    <w:rsid w:val="00CC690C"/>
    <w:rsid w:val="00CC6B8A"/>
    <w:rsid w:val="00CC6E19"/>
    <w:rsid w:val="00CC70C9"/>
    <w:rsid w:val="00CC7993"/>
    <w:rsid w:val="00CC7A2F"/>
    <w:rsid w:val="00CC7BBC"/>
    <w:rsid w:val="00CC7DE0"/>
    <w:rsid w:val="00CD009A"/>
    <w:rsid w:val="00CD0652"/>
    <w:rsid w:val="00CD06E0"/>
    <w:rsid w:val="00CD0706"/>
    <w:rsid w:val="00CD08D3"/>
    <w:rsid w:val="00CD0C07"/>
    <w:rsid w:val="00CD0D9D"/>
    <w:rsid w:val="00CD0E20"/>
    <w:rsid w:val="00CD127B"/>
    <w:rsid w:val="00CD1692"/>
    <w:rsid w:val="00CD17B0"/>
    <w:rsid w:val="00CD19CB"/>
    <w:rsid w:val="00CD1D01"/>
    <w:rsid w:val="00CD1D5B"/>
    <w:rsid w:val="00CD1E67"/>
    <w:rsid w:val="00CD1F71"/>
    <w:rsid w:val="00CD21AA"/>
    <w:rsid w:val="00CD21F7"/>
    <w:rsid w:val="00CD2219"/>
    <w:rsid w:val="00CD23A6"/>
    <w:rsid w:val="00CD26AC"/>
    <w:rsid w:val="00CD274D"/>
    <w:rsid w:val="00CD277D"/>
    <w:rsid w:val="00CD27DA"/>
    <w:rsid w:val="00CD2AD4"/>
    <w:rsid w:val="00CD2F57"/>
    <w:rsid w:val="00CD305E"/>
    <w:rsid w:val="00CD336E"/>
    <w:rsid w:val="00CD36B9"/>
    <w:rsid w:val="00CD36FC"/>
    <w:rsid w:val="00CD3720"/>
    <w:rsid w:val="00CD3CEE"/>
    <w:rsid w:val="00CD4107"/>
    <w:rsid w:val="00CD425E"/>
    <w:rsid w:val="00CD4670"/>
    <w:rsid w:val="00CD4855"/>
    <w:rsid w:val="00CD4AEB"/>
    <w:rsid w:val="00CD4BD2"/>
    <w:rsid w:val="00CD4C12"/>
    <w:rsid w:val="00CD4CAF"/>
    <w:rsid w:val="00CD4D96"/>
    <w:rsid w:val="00CD5092"/>
    <w:rsid w:val="00CD525A"/>
    <w:rsid w:val="00CD5413"/>
    <w:rsid w:val="00CD564A"/>
    <w:rsid w:val="00CD5F57"/>
    <w:rsid w:val="00CD5FB8"/>
    <w:rsid w:val="00CD5FC1"/>
    <w:rsid w:val="00CD61D2"/>
    <w:rsid w:val="00CD61DC"/>
    <w:rsid w:val="00CD61EE"/>
    <w:rsid w:val="00CD62C9"/>
    <w:rsid w:val="00CD638C"/>
    <w:rsid w:val="00CD6432"/>
    <w:rsid w:val="00CD6E8B"/>
    <w:rsid w:val="00CD6FC4"/>
    <w:rsid w:val="00CD7265"/>
    <w:rsid w:val="00CD74D8"/>
    <w:rsid w:val="00CD783A"/>
    <w:rsid w:val="00CD78F0"/>
    <w:rsid w:val="00CD7A5F"/>
    <w:rsid w:val="00CD7B3B"/>
    <w:rsid w:val="00CD7D4E"/>
    <w:rsid w:val="00CD7D51"/>
    <w:rsid w:val="00CD7DD9"/>
    <w:rsid w:val="00CD7FEA"/>
    <w:rsid w:val="00CE0089"/>
    <w:rsid w:val="00CE016D"/>
    <w:rsid w:val="00CE0955"/>
    <w:rsid w:val="00CE0A57"/>
    <w:rsid w:val="00CE0AC1"/>
    <w:rsid w:val="00CE0BBB"/>
    <w:rsid w:val="00CE0DE9"/>
    <w:rsid w:val="00CE0F2C"/>
    <w:rsid w:val="00CE0F45"/>
    <w:rsid w:val="00CE1035"/>
    <w:rsid w:val="00CE1BBC"/>
    <w:rsid w:val="00CE1E1C"/>
    <w:rsid w:val="00CE1E41"/>
    <w:rsid w:val="00CE208F"/>
    <w:rsid w:val="00CE20C7"/>
    <w:rsid w:val="00CE2325"/>
    <w:rsid w:val="00CE255D"/>
    <w:rsid w:val="00CE2647"/>
    <w:rsid w:val="00CE29D2"/>
    <w:rsid w:val="00CE2A89"/>
    <w:rsid w:val="00CE2AB1"/>
    <w:rsid w:val="00CE2E66"/>
    <w:rsid w:val="00CE2F5F"/>
    <w:rsid w:val="00CE2F82"/>
    <w:rsid w:val="00CE2FF2"/>
    <w:rsid w:val="00CE3279"/>
    <w:rsid w:val="00CE334E"/>
    <w:rsid w:val="00CE36C9"/>
    <w:rsid w:val="00CE378C"/>
    <w:rsid w:val="00CE3F25"/>
    <w:rsid w:val="00CE40A6"/>
    <w:rsid w:val="00CE5012"/>
    <w:rsid w:val="00CE501E"/>
    <w:rsid w:val="00CE54D2"/>
    <w:rsid w:val="00CE58E8"/>
    <w:rsid w:val="00CE5945"/>
    <w:rsid w:val="00CE5A2C"/>
    <w:rsid w:val="00CE5DEB"/>
    <w:rsid w:val="00CE5DF8"/>
    <w:rsid w:val="00CE613A"/>
    <w:rsid w:val="00CE641E"/>
    <w:rsid w:val="00CE671B"/>
    <w:rsid w:val="00CE672C"/>
    <w:rsid w:val="00CE6896"/>
    <w:rsid w:val="00CE6AB3"/>
    <w:rsid w:val="00CE6B3F"/>
    <w:rsid w:val="00CE6B75"/>
    <w:rsid w:val="00CE6D97"/>
    <w:rsid w:val="00CE71FD"/>
    <w:rsid w:val="00CE7262"/>
    <w:rsid w:val="00CE74C4"/>
    <w:rsid w:val="00CE7697"/>
    <w:rsid w:val="00CE7705"/>
    <w:rsid w:val="00CE7B9F"/>
    <w:rsid w:val="00CF0048"/>
    <w:rsid w:val="00CF00EF"/>
    <w:rsid w:val="00CF02BE"/>
    <w:rsid w:val="00CF082A"/>
    <w:rsid w:val="00CF0868"/>
    <w:rsid w:val="00CF0B92"/>
    <w:rsid w:val="00CF106D"/>
    <w:rsid w:val="00CF1111"/>
    <w:rsid w:val="00CF13D5"/>
    <w:rsid w:val="00CF1457"/>
    <w:rsid w:val="00CF1590"/>
    <w:rsid w:val="00CF1626"/>
    <w:rsid w:val="00CF18D6"/>
    <w:rsid w:val="00CF1C2F"/>
    <w:rsid w:val="00CF1D7E"/>
    <w:rsid w:val="00CF1DAD"/>
    <w:rsid w:val="00CF1DD4"/>
    <w:rsid w:val="00CF1DDA"/>
    <w:rsid w:val="00CF207C"/>
    <w:rsid w:val="00CF22C7"/>
    <w:rsid w:val="00CF25CB"/>
    <w:rsid w:val="00CF2AEB"/>
    <w:rsid w:val="00CF2D5B"/>
    <w:rsid w:val="00CF2E68"/>
    <w:rsid w:val="00CF2FF4"/>
    <w:rsid w:val="00CF30CC"/>
    <w:rsid w:val="00CF3306"/>
    <w:rsid w:val="00CF3460"/>
    <w:rsid w:val="00CF36E9"/>
    <w:rsid w:val="00CF3AA3"/>
    <w:rsid w:val="00CF3BAC"/>
    <w:rsid w:val="00CF3BFF"/>
    <w:rsid w:val="00CF3DB8"/>
    <w:rsid w:val="00CF4118"/>
    <w:rsid w:val="00CF443D"/>
    <w:rsid w:val="00CF4505"/>
    <w:rsid w:val="00CF46C0"/>
    <w:rsid w:val="00CF46C6"/>
    <w:rsid w:val="00CF471C"/>
    <w:rsid w:val="00CF47ED"/>
    <w:rsid w:val="00CF483E"/>
    <w:rsid w:val="00CF4A71"/>
    <w:rsid w:val="00CF4BD4"/>
    <w:rsid w:val="00CF4D8C"/>
    <w:rsid w:val="00CF505D"/>
    <w:rsid w:val="00CF5608"/>
    <w:rsid w:val="00CF58E1"/>
    <w:rsid w:val="00CF5BB2"/>
    <w:rsid w:val="00CF5C5A"/>
    <w:rsid w:val="00CF5ED5"/>
    <w:rsid w:val="00CF601F"/>
    <w:rsid w:val="00CF684E"/>
    <w:rsid w:val="00CF69D0"/>
    <w:rsid w:val="00CF6A40"/>
    <w:rsid w:val="00CF6C26"/>
    <w:rsid w:val="00CF703C"/>
    <w:rsid w:val="00CF70EF"/>
    <w:rsid w:val="00CF735A"/>
    <w:rsid w:val="00CF75CE"/>
    <w:rsid w:val="00CF798C"/>
    <w:rsid w:val="00CF7A76"/>
    <w:rsid w:val="00CF7C2B"/>
    <w:rsid w:val="00CF7CC5"/>
    <w:rsid w:val="00CF7CE4"/>
    <w:rsid w:val="00D0016C"/>
    <w:rsid w:val="00D001F0"/>
    <w:rsid w:val="00D00275"/>
    <w:rsid w:val="00D003F6"/>
    <w:rsid w:val="00D00686"/>
    <w:rsid w:val="00D00736"/>
    <w:rsid w:val="00D00994"/>
    <w:rsid w:val="00D00BB8"/>
    <w:rsid w:val="00D00FA0"/>
    <w:rsid w:val="00D01074"/>
    <w:rsid w:val="00D012A4"/>
    <w:rsid w:val="00D0141A"/>
    <w:rsid w:val="00D019B2"/>
    <w:rsid w:val="00D019CA"/>
    <w:rsid w:val="00D01BA6"/>
    <w:rsid w:val="00D01D08"/>
    <w:rsid w:val="00D0218A"/>
    <w:rsid w:val="00D021F5"/>
    <w:rsid w:val="00D0220A"/>
    <w:rsid w:val="00D02247"/>
    <w:rsid w:val="00D02385"/>
    <w:rsid w:val="00D02721"/>
    <w:rsid w:val="00D02805"/>
    <w:rsid w:val="00D02E58"/>
    <w:rsid w:val="00D02EA4"/>
    <w:rsid w:val="00D0300F"/>
    <w:rsid w:val="00D03190"/>
    <w:rsid w:val="00D031E0"/>
    <w:rsid w:val="00D03280"/>
    <w:rsid w:val="00D034C6"/>
    <w:rsid w:val="00D035B2"/>
    <w:rsid w:val="00D03BDA"/>
    <w:rsid w:val="00D03CA9"/>
    <w:rsid w:val="00D03CCE"/>
    <w:rsid w:val="00D03CE4"/>
    <w:rsid w:val="00D03D5A"/>
    <w:rsid w:val="00D03FAD"/>
    <w:rsid w:val="00D0421D"/>
    <w:rsid w:val="00D04412"/>
    <w:rsid w:val="00D0465E"/>
    <w:rsid w:val="00D0466D"/>
    <w:rsid w:val="00D046E5"/>
    <w:rsid w:val="00D04D1D"/>
    <w:rsid w:val="00D0509D"/>
    <w:rsid w:val="00D05440"/>
    <w:rsid w:val="00D058D6"/>
    <w:rsid w:val="00D05947"/>
    <w:rsid w:val="00D05AE6"/>
    <w:rsid w:val="00D05D10"/>
    <w:rsid w:val="00D05F52"/>
    <w:rsid w:val="00D06015"/>
    <w:rsid w:val="00D06337"/>
    <w:rsid w:val="00D06419"/>
    <w:rsid w:val="00D06696"/>
    <w:rsid w:val="00D066CE"/>
    <w:rsid w:val="00D06905"/>
    <w:rsid w:val="00D06D89"/>
    <w:rsid w:val="00D06D95"/>
    <w:rsid w:val="00D071B7"/>
    <w:rsid w:val="00D072B3"/>
    <w:rsid w:val="00D0751F"/>
    <w:rsid w:val="00D07763"/>
    <w:rsid w:val="00D079B0"/>
    <w:rsid w:val="00D07DC5"/>
    <w:rsid w:val="00D07E42"/>
    <w:rsid w:val="00D101D3"/>
    <w:rsid w:val="00D105A8"/>
    <w:rsid w:val="00D106B6"/>
    <w:rsid w:val="00D106C5"/>
    <w:rsid w:val="00D10DC1"/>
    <w:rsid w:val="00D10DD0"/>
    <w:rsid w:val="00D1106F"/>
    <w:rsid w:val="00D111A7"/>
    <w:rsid w:val="00D11286"/>
    <w:rsid w:val="00D11299"/>
    <w:rsid w:val="00D11320"/>
    <w:rsid w:val="00D114CE"/>
    <w:rsid w:val="00D11A6C"/>
    <w:rsid w:val="00D11FB3"/>
    <w:rsid w:val="00D11FEC"/>
    <w:rsid w:val="00D12177"/>
    <w:rsid w:val="00D12246"/>
    <w:rsid w:val="00D123C6"/>
    <w:rsid w:val="00D123EB"/>
    <w:rsid w:val="00D128FF"/>
    <w:rsid w:val="00D12BCC"/>
    <w:rsid w:val="00D12C45"/>
    <w:rsid w:val="00D12DF1"/>
    <w:rsid w:val="00D12E21"/>
    <w:rsid w:val="00D1304A"/>
    <w:rsid w:val="00D130B1"/>
    <w:rsid w:val="00D13212"/>
    <w:rsid w:val="00D13278"/>
    <w:rsid w:val="00D13462"/>
    <w:rsid w:val="00D1366F"/>
    <w:rsid w:val="00D13BF6"/>
    <w:rsid w:val="00D13C2F"/>
    <w:rsid w:val="00D13D1E"/>
    <w:rsid w:val="00D13DEC"/>
    <w:rsid w:val="00D13E0E"/>
    <w:rsid w:val="00D13EF5"/>
    <w:rsid w:val="00D13F1B"/>
    <w:rsid w:val="00D13FED"/>
    <w:rsid w:val="00D14346"/>
    <w:rsid w:val="00D14717"/>
    <w:rsid w:val="00D147F3"/>
    <w:rsid w:val="00D14819"/>
    <w:rsid w:val="00D14980"/>
    <w:rsid w:val="00D14A4E"/>
    <w:rsid w:val="00D14AD1"/>
    <w:rsid w:val="00D14C47"/>
    <w:rsid w:val="00D14CC3"/>
    <w:rsid w:val="00D14E6F"/>
    <w:rsid w:val="00D150B7"/>
    <w:rsid w:val="00D152B8"/>
    <w:rsid w:val="00D15462"/>
    <w:rsid w:val="00D156F6"/>
    <w:rsid w:val="00D15C8F"/>
    <w:rsid w:val="00D16246"/>
    <w:rsid w:val="00D16317"/>
    <w:rsid w:val="00D164ED"/>
    <w:rsid w:val="00D164F5"/>
    <w:rsid w:val="00D16594"/>
    <w:rsid w:val="00D165DA"/>
    <w:rsid w:val="00D16E58"/>
    <w:rsid w:val="00D16EE1"/>
    <w:rsid w:val="00D170D5"/>
    <w:rsid w:val="00D171DB"/>
    <w:rsid w:val="00D172E8"/>
    <w:rsid w:val="00D1736E"/>
    <w:rsid w:val="00D17C4B"/>
    <w:rsid w:val="00D17D6B"/>
    <w:rsid w:val="00D17E03"/>
    <w:rsid w:val="00D20491"/>
    <w:rsid w:val="00D20618"/>
    <w:rsid w:val="00D2072C"/>
    <w:rsid w:val="00D20795"/>
    <w:rsid w:val="00D20BB2"/>
    <w:rsid w:val="00D20F84"/>
    <w:rsid w:val="00D2136D"/>
    <w:rsid w:val="00D21554"/>
    <w:rsid w:val="00D215C2"/>
    <w:rsid w:val="00D21AB4"/>
    <w:rsid w:val="00D21BEA"/>
    <w:rsid w:val="00D21C83"/>
    <w:rsid w:val="00D21F5B"/>
    <w:rsid w:val="00D21F7A"/>
    <w:rsid w:val="00D21FC6"/>
    <w:rsid w:val="00D220CA"/>
    <w:rsid w:val="00D222BD"/>
    <w:rsid w:val="00D226A5"/>
    <w:rsid w:val="00D227A6"/>
    <w:rsid w:val="00D22B61"/>
    <w:rsid w:val="00D22CF5"/>
    <w:rsid w:val="00D22EA7"/>
    <w:rsid w:val="00D2305B"/>
    <w:rsid w:val="00D230C1"/>
    <w:rsid w:val="00D232D3"/>
    <w:rsid w:val="00D235D7"/>
    <w:rsid w:val="00D23B3A"/>
    <w:rsid w:val="00D23D96"/>
    <w:rsid w:val="00D23FDF"/>
    <w:rsid w:val="00D24452"/>
    <w:rsid w:val="00D24BCC"/>
    <w:rsid w:val="00D25658"/>
    <w:rsid w:val="00D25ACC"/>
    <w:rsid w:val="00D25BD4"/>
    <w:rsid w:val="00D25DBE"/>
    <w:rsid w:val="00D264AE"/>
    <w:rsid w:val="00D269A0"/>
    <w:rsid w:val="00D26AAB"/>
    <w:rsid w:val="00D26CE0"/>
    <w:rsid w:val="00D26E80"/>
    <w:rsid w:val="00D26FF3"/>
    <w:rsid w:val="00D273D1"/>
    <w:rsid w:val="00D27745"/>
    <w:rsid w:val="00D27768"/>
    <w:rsid w:val="00D27834"/>
    <w:rsid w:val="00D27A50"/>
    <w:rsid w:val="00D27C28"/>
    <w:rsid w:val="00D30040"/>
    <w:rsid w:val="00D3007D"/>
    <w:rsid w:val="00D300BD"/>
    <w:rsid w:val="00D300F1"/>
    <w:rsid w:val="00D3025A"/>
    <w:rsid w:val="00D30490"/>
    <w:rsid w:val="00D3059B"/>
    <w:rsid w:val="00D30806"/>
    <w:rsid w:val="00D3089A"/>
    <w:rsid w:val="00D30A3D"/>
    <w:rsid w:val="00D30A7F"/>
    <w:rsid w:val="00D30B86"/>
    <w:rsid w:val="00D30B89"/>
    <w:rsid w:val="00D30D34"/>
    <w:rsid w:val="00D3107B"/>
    <w:rsid w:val="00D312C5"/>
    <w:rsid w:val="00D31374"/>
    <w:rsid w:val="00D31398"/>
    <w:rsid w:val="00D31688"/>
    <w:rsid w:val="00D3196F"/>
    <w:rsid w:val="00D31D14"/>
    <w:rsid w:val="00D31DD5"/>
    <w:rsid w:val="00D31DDD"/>
    <w:rsid w:val="00D31E4D"/>
    <w:rsid w:val="00D3208E"/>
    <w:rsid w:val="00D32637"/>
    <w:rsid w:val="00D32A0C"/>
    <w:rsid w:val="00D32A96"/>
    <w:rsid w:val="00D33002"/>
    <w:rsid w:val="00D333FB"/>
    <w:rsid w:val="00D3349F"/>
    <w:rsid w:val="00D33A06"/>
    <w:rsid w:val="00D33F71"/>
    <w:rsid w:val="00D3401B"/>
    <w:rsid w:val="00D343D9"/>
    <w:rsid w:val="00D343EF"/>
    <w:rsid w:val="00D346A7"/>
    <w:rsid w:val="00D34A51"/>
    <w:rsid w:val="00D34ACA"/>
    <w:rsid w:val="00D34AF3"/>
    <w:rsid w:val="00D34B5A"/>
    <w:rsid w:val="00D34D8E"/>
    <w:rsid w:val="00D34EB7"/>
    <w:rsid w:val="00D353A0"/>
    <w:rsid w:val="00D353FC"/>
    <w:rsid w:val="00D3544B"/>
    <w:rsid w:val="00D3567B"/>
    <w:rsid w:val="00D356C8"/>
    <w:rsid w:val="00D35BF4"/>
    <w:rsid w:val="00D35EC1"/>
    <w:rsid w:val="00D360A2"/>
    <w:rsid w:val="00D361E1"/>
    <w:rsid w:val="00D36257"/>
    <w:rsid w:val="00D36393"/>
    <w:rsid w:val="00D36F32"/>
    <w:rsid w:val="00D37425"/>
    <w:rsid w:val="00D37650"/>
    <w:rsid w:val="00D3783E"/>
    <w:rsid w:val="00D37EA5"/>
    <w:rsid w:val="00D37EBB"/>
    <w:rsid w:val="00D37F98"/>
    <w:rsid w:val="00D40171"/>
    <w:rsid w:val="00D4045C"/>
    <w:rsid w:val="00D40552"/>
    <w:rsid w:val="00D4058A"/>
    <w:rsid w:val="00D40A70"/>
    <w:rsid w:val="00D40B65"/>
    <w:rsid w:val="00D40DC2"/>
    <w:rsid w:val="00D40F43"/>
    <w:rsid w:val="00D40FF9"/>
    <w:rsid w:val="00D41CE7"/>
    <w:rsid w:val="00D41DE1"/>
    <w:rsid w:val="00D421E6"/>
    <w:rsid w:val="00D423D8"/>
    <w:rsid w:val="00D4249E"/>
    <w:rsid w:val="00D4258D"/>
    <w:rsid w:val="00D42820"/>
    <w:rsid w:val="00D428DE"/>
    <w:rsid w:val="00D429D8"/>
    <w:rsid w:val="00D429EB"/>
    <w:rsid w:val="00D42A34"/>
    <w:rsid w:val="00D42D52"/>
    <w:rsid w:val="00D43687"/>
    <w:rsid w:val="00D4371F"/>
    <w:rsid w:val="00D43749"/>
    <w:rsid w:val="00D43870"/>
    <w:rsid w:val="00D43F47"/>
    <w:rsid w:val="00D440F7"/>
    <w:rsid w:val="00D44382"/>
    <w:rsid w:val="00D44834"/>
    <w:rsid w:val="00D4491E"/>
    <w:rsid w:val="00D44AB4"/>
    <w:rsid w:val="00D44AC8"/>
    <w:rsid w:val="00D44B2F"/>
    <w:rsid w:val="00D44BBC"/>
    <w:rsid w:val="00D44BDE"/>
    <w:rsid w:val="00D44F30"/>
    <w:rsid w:val="00D45115"/>
    <w:rsid w:val="00D454C4"/>
    <w:rsid w:val="00D459FC"/>
    <w:rsid w:val="00D46018"/>
    <w:rsid w:val="00D460ED"/>
    <w:rsid w:val="00D4664E"/>
    <w:rsid w:val="00D4694F"/>
    <w:rsid w:val="00D46AAC"/>
    <w:rsid w:val="00D46B60"/>
    <w:rsid w:val="00D46CD6"/>
    <w:rsid w:val="00D46D45"/>
    <w:rsid w:val="00D473BE"/>
    <w:rsid w:val="00D476F9"/>
    <w:rsid w:val="00D479C2"/>
    <w:rsid w:val="00D47C0D"/>
    <w:rsid w:val="00D47F44"/>
    <w:rsid w:val="00D500BC"/>
    <w:rsid w:val="00D507DD"/>
    <w:rsid w:val="00D507F6"/>
    <w:rsid w:val="00D50894"/>
    <w:rsid w:val="00D508C1"/>
    <w:rsid w:val="00D50A81"/>
    <w:rsid w:val="00D50B24"/>
    <w:rsid w:val="00D513DD"/>
    <w:rsid w:val="00D51511"/>
    <w:rsid w:val="00D51943"/>
    <w:rsid w:val="00D51CAC"/>
    <w:rsid w:val="00D52542"/>
    <w:rsid w:val="00D52575"/>
    <w:rsid w:val="00D526AF"/>
    <w:rsid w:val="00D52819"/>
    <w:rsid w:val="00D52855"/>
    <w:rsid w:val="00D52898"/>
    <w:rsid w:val="00D52C58"/>
    <w:rsid w:val="00D52E51"/>
    <w:rsid w:val="00D52F0E"/>
    <w:rsid w:val="00D5302B"/>
    <w:rsid w:val="00D53220"/>
    <w:rsid w:val="00D532CE"/>
    <w:rsid w:val="00D53569"/>
    <w:rsid w:val="00D536AE"/>
    <w:rsid w:val="00D537E5"/>
    <w:rsid w:val="00D53906"/>
    <w:rsid w:val="00D53E3F"/>
    <w:rsid w:val="00D53EA9"/>
    <w:rsid w:val="00D544D2"/>
    <w:rsid w:val="00D54806"/>
    <w:rsid w:val="00D54917"/>
    <w:rsid w:val="00D54981"/>
    <w:rsid w:val="00D54D22"/>
    <w:rsid w:val="00D54F9C"/>
    <w:rsid w:val="00D55045"/>
    <w:rsid w:val="00D5517E"/>
    <w:rsid w:val="00D5534F"/>
    <w:rsid w:val="00D55EF5"/>
    <w:rsid w:val="00D560E7"/>
    <w:rsid w:val="00D56139"/>
    <w:rsid w:val="00D5633B"/>
    <w:rsid w:val="00D565C3"/>
    <w:rsid w:val="00D56B44"/>
    <w:rsid w:val="00D56C42"/>
    <w:rsid w:val="00D56E57"/>
    <w:rsid w:val="00D56EC6"/>
    <w:rsid w:val="00D56F44"/>
    <w:rsid w:val="00D5728B"/>
    <w:rsid w:val="00D572F5"/>
    <w:rsid w:val="00D5764C"/>
    <w:rsid w:val="00D577C0"/>
    <w:rsid w:val="00D57A8E"/>
    <w:rsid w:val="00D57AE7"/>
    <w:rsid w:val="00D57B19"/>
    <w:rsid w:val="00D57C2D"/>
    <w:rsid w:val="00D57E79"/>
    <w:rsid w:val="00D57F10"/>
    <w:rsid w:val="00D60354"/>
    <w:rsid w:val="00D604C9"/>
    <w:rsid w:val="00D60632"/>
    <w:rsid w:val="00D606EC"/>
    <w:rsid w:val="00D60816"/>
    <w:rsid w:val="00D60B55"/>
    <w:rsid w:val="00D60F61"/>
    <w:rsid w:val="00D612B1"/>
    <w:rsid w:val="00D6168D"/>
    <w:rsid w:val="00D61864"/>
    <w:rsid w:val="00D61878"/>
    <w:rsid w:val="00D61A19"/>
    <w:rsid w:val="00D61EA9"/>
    <w:rsid w:val="00D62085"/>
    <w:rsid w:val="00D625F0"/>
    <w:rsid w:val="00D6269E"/>
    <w:rsid w:val="00D638EF"/>
    <w:rsid w:val="00D63CFA"/>
    <w:rsid w:val="00D63F77"/>
    <w:rsid w:val="00D64059"/>
    <w:rsid w:val="00D644AC"/>
    <w:rsid w:val="00D64539"/>
    <w:rsid w:val="00D6473F"/>
    <w:rsid w:val="00D64745"/>
    <w:rsid w:val="00D6478C"/>
    <w:rsid w:val="00D64D3C"/>
    <w:rsid w:val="00D652A2"/>
    <w:rsid w:val="00D659A8"/>
    <w:rsid w:val="00D65A0E"/>
    <w:rsid w:val="00D65DC9"/>
    <w:rsid w:val="00D65E23"/>
    <w:rsid w:val="00D662A7"/>
    <w:rsid w:val="00D66314"/>
    <w:rsid w:val="00D666E0"/>
    <w:rsid w:val="00D66B36"/>
    <w:rsid w:val="00D66C7D"/>
    <w:rsid w:val="00D671D5"/>
    <w:rsid w:val="00D67441"/>
    <w:rsid w:val="00D67807"/>
    <w:rsid w:val="00D6798A"/>
    <w:rsid w:val="00D679C8"/>
    <w:rsid w:val="00D67B6A"/>
    <w:rsid w:val="00D67BDA"/>
    <w:rsid w:val="00D67C78"/>
    <w:rsid w:val="00D67F09"/>
    <w:rsid w:val="00D67F25"/>
    <w:rsid w:val="00D7073F"/>
    <w:rsid w:val="00D70A9F"/>
    <w:rsid w:val="00D70C01"/>
    <w:rsid w:val="00D71927"/>
    <w:rsid w:val="00D71A3A"/>
    <w:rsid w:val="00D71AF3"/>
    <w:rsid w:val="00D723AE"/>
    <w:rsid w:val="00D723E4"/>
    <w:rsid w:val="00D727D1"/>
    <w:rsid w:val="00D72BE4"/>
    <w:rsid w:val="00D72CC9"/>
    <w:rsid w:val="00D72EAF"/>
    <w:rsid w:val="00D72EC4"/>
    <w:rsid w:val="00D732A2"/>
    <w:rsid w:val="00D732E6"/>
    <w:rsid w:val="00D73537"/>
    <w:rsid w:val="00D7369C"/>
    <w:rsid w:val="00D738E3"/>
    <w:rsid w:val="00D739A2"/>
    <w:rsid w:val="00D74220"/>
    <w:rsid w:val="00D74333"/>
    <w:rsid w:val="00D743B9"/>
    <w:rsid w:val="00D74818"/>
    <w:rsid w:val="00D748B8"/>
    <w:rsid w:val="00D74965"/>
    <w:rsid w:val="00D74B9C"/>
    <w:rsid w:val="00D74DFA"/>
    <w:rsid w:val="00D751B5"/>
    <w:rsid w:val="00D751F4"/>
    <w:rsid w:val="00D75370"/>
    <w:rsid w:val="00D756B7"/>
    <w:rsid w:val="00D75705"/>
    <w:rsid w:val="00D7581E"/>
    <w:rsid w:val="00D758D3"/>
    <w:rsid w:val="00D75B18"/>
    <w:rsid w:val="00D75E4D"/>
    <w:rsid w:val="00D76058"/>
    <w:rsid w:val="00D761E1"/>
    <w:rsid w:val="00D767F3"/>
    <w:rsid w:val="00D76810"/>
    <w:rsid w:val="00D768D4"/>
    <w:rsid w:val="00D76A3B"/>
    <w:rsid w:val="00D76BD1"/>
    <w:rsid w:val="00D76BD3"/>
    <w:rsid w:val="00D76DD8"/>
    <w:rsid w:val="00D76E0F"/>
    <w:rsid w:val="00D771EA"/>
    <w:rsid w:val="00D77338"/>
    <w:rsid w:val="00D7761C"/>
    <w:rsid w:val="00D777A0"/>
    <w:rsid w:val="00D778B8"/>
    <w:rsid w:val="00D77947"/>
    <w:rsid w:val="00D77A2D"/>
    <w:rsid w:val="00D77A9B"/>
    <w:rsid w:val="00D77C8E"/>
    <w:rsid w:val="00D77E39"/>
    <w:rsid w:val="00D8036A"/>
    <w:rsid w:val="00D803BF"/>
    <w:rsid w:val="00D804AF"/>
    <w:rsid w:val="00D80704"/>
    <w:rsid w:val="00D80AFC"/>
    <w:rsid w:val="00D80B1E"/>
    <w:rsid w:val="00D80B3D"/>
    <w:rsid w:val="00D80C52"/>
    <w:rsid w:val="00D80C6D"/>
    <w:rsid w:val="00D80CC1"/>
    <w:rsid w:val="00D80E49"/>
    <w:rsid w:val="00D80F43"/>
    <w:rsid w:val="00D81300"/>
    <w:rsid w:val="00D815FC"/>
    <w:rsid w:val="00D81C5D"/>
    <w:rsid w:val="00D81F77"/>
    <w:rsid w:val="00D82135"/>
    <w:rsid w:val="00D82571"/>
    <w:rsid w:val="00D82675"/>
    <w:rsid w:val="00D8281D"/>
    <w:rsid w:val="00D829DA"/>
    <w:rsid w:val="00D82A70"/>
    <w:rsid w:val="00D82B36"/>
    <w:rsid w:val="00D82BB4"/>
    <w:rsid w:val="00D82F37"/>
    <w:rsid w:val="00D82FCD"/>
    <w:rsid w:val="00D83079"/>
    <w:rsid w:val="00D83437"/>
    <w:rsid w:val="00D83472"/>
    <w:rsid w:val="00D837E0"/>
    <w:rsid w:val="00D838FA"/>
    <w:rsid w:val="00D846DA"/>
    <w:rsid w:val="00D8489A"/>
    <w:rsid w:val="00D84A1F"/>
    <w:rsid w:val="00D84B36"/>
    <w:rsid w:val="00D850ED"/>
    <w:rsid w:val="00D85346"/>
    <w:rsid w:val="00D85CBB"/>
    <w:rsid w:val="00D85D78"/>
    <w:rsid w:val="00D85DF1"/>
    <w:rsid w:val="00D86345"/>
    <w:rsid w:val="00D86676"/>
    <w:rsid w:val="00D86823"/>
    <w:rsid w:val="00D86C30"/>
    <w:rsid w:val="00D871D6"/>
    <w:rsid w:val="00D87569"/>
    <w:rsid w:val="00D87910"/>
    <w:rsid w:val="00D879D6"/>
    <w:rsid w:val="00D87AC2"/>
    <w:rsid w:val="00D87C88"/>
    <w:rsid w:val="00D90081"/>
    <w:rsid w:val="00D907FA"/>
    <w:rsid w:val="00D90A53"/>
    <w:rsid w:val="00D90C18"/>
    <w:rsid w:val="00D9118C"/>
    <w:rsid w:val="00D91207"/>
    <w:rsid w:val="00D9142F"/>
    <w:rsid w:val="00D9146D"/>
    <w:rsid w:val="00D9161E"/>
    <w:rsid w:val="00D9183E"/>
    <w:rsid w:val="00D91A4E"/>
    <w:rsid w:val="00D91B2A"/>
    <w:rsid w:val="00D91BF7"/>
    <w:rsid w:val="00D91DC9"/>
    <w:rsid w:val="00D91F18"/>
    <w:rsid w:val="00D922E8"/>
    <w:rsid w:val="00D92723"/>
    <w:rsid w:val="00D92731"/>
    <w:rsid w:val="00D9273A"/>
    <w:rsid w:val="00D92AB4"/>
    <w:rsid w:val="00D92F59"/>
    <w:rsid w:val="00D9315A"/>
    <w:rsid w:val="00D936EB"/>
    <w:rsid w:val="00D93A48"/>
    <w:rsid w:val="00D93BEA"/>
    <w:rsid w:val="00D93C1A"/>
    <w:rsid w:val="00D93D76"/>
    <w:rsid w:val="00D93FC3"/>
    <w:rsid w:val="00D94450"/>
    <w:rsid w:val="00D94477"/>
    <w:rsid w:val="00D9466D"/>
    <w:rsid w:val="00D9474D"/>
    <w:rsid w:val="00D950A1"/>
    <w:rsid w:val="00D950D2"/>
    <w:rsid w:val="00D951C6"/>
    <w:rsid w:val="00D95825"/>
    <w:rsid w:val="00D95C20"/>
    <w:rsid w:val="00D95D3A"/>
    <w:rsid w:val="00D95F84"/>
    <w:rsid w:val="00D9618B"/>
    <w:rsid w:val="00D961AF"/>
    <w:rsid w:val="00D96427"/>
    <w:rsid w:val="00D9645D"/>
    <w:rsid w:val="00D966AD"/>
    <w:rsid w:val="00D967D0"/>
    <w:rsid w:val="00D967F4"/>
    <w:rsid w:val="00D96A5B"/>
    <w:rsid w:val="00D96CB9"/>
    <w:rsid w:val="00D97184"/>
    <w:rsid w:val="00D972FF"/>
    <w:rsid w:val="00D97378"/>
    <w:rsid w:val="00D97706"/>
    <w:rsid w:val="00D97781"/>
    <w:rsid w:val="00D979B9"/>
    <w:rsid w:val="00D97DB4"/>
    <w:rsid w:val="00D97EEC"/>
    <w:rsid w:val="00DA029A"/>
    <w:rsid w:val="00DA0463"/>
    <w:rsid w:val="00DA0850"/>
    <w:rsid w:val="00DA0A3B"/>
    <w:rsid w:val="00DA0E95"/>
    <w:rsid w:val="00DA0E9E"/>
    <w:rsid w:val="00DA0F13"/>
    <w:rsid w:val="00DA109C"/>
    <w:rsid w:val="00DA1352"/>
    <w:rsid w:val="00DA1957"/>
    <w:rsid w:val="00DA1C0D"/>
    <w:rsid w:val="00DA1D69"/>
    <w:rsid w:val="00DA1DC6"/>
    <w:rsid w:val="00DA24E9"/>
    <w:rsid w:val="00DA24EC"/>
    <w:rsid w:val="00DA264C"/>
    <w:rsid w:val="00DA2675"/>
    <w:rsid w:val="00DA2AAD"/>
    <w:rsid w:val="00DA2B80"/>
    <w:rsid w:val="00DA2D4F"/>
    <w:rsid w:val="00DA2F04"/>
    <w:rsid w:val="00DA2FD1"/>
    <w:rsid w:val="00DA2FF6"/>
    <w:rsid w:val="00DA306D"/>
    <w:rsid w:val="00DA3159"/>
    <w:rsid w:val="00DA34B1"/>
    <w:rsid w:val="00DA3701"/>
    <w:rsid w:val="00DA387B"/>
    <w:rsid w:val="00DA3B39"/>
    <w:rsid w:val="00DA3BBB"/>
    <w:rsid w:val="00DA3CC9"/>
    <w:rsid w:val="00DA3E11"/>
    <w:rsid w:val="00DA3E58"/>
    <w:rsid w:val="00DA426B"/>
    <w:rsid w:val="00DA438D"/>
    <w:rsid w:val="00DA43EB"/>
    <w:rsid w:val="00DA4913"/>
    <w:rsid w:val="00DA4FC1"/>
    <w:rsid w:val="00DA518E"/>
    <w:rsid w:val="00DA5612"/>
    <w:rsid w:val="00DA562E"/>
    <w:rsid w:val="00DA566C"/>
    <w:rsid w:val="00DA56A6"/>
    <w:rsid w:val="00DA5718"/>
    <w:rsid w:val="00DA5A44"/>
    <w:rsid w:val="00DA5D02"/>
    <w:rsid w:val="00DA5DC9"/>
    <w:rsid w:val="00DA6326"/>
    <w:rsid w:val="00DA635E"/>
    <w:rsid w:val="00DA63F0"/>
    <w:rsid w:val="00DA6829"/>
    <w:rsid w:val="00DA68CE"/>
    <w:rsid w:val="00DA6949"/>
    <w:rsid w:val="00DA69AC"/>
    <w:rsid w:val="00DA6A9B"/>
    <w:rsid w:val="00DA6BC4"/>
    <w:rsid w:val="00DA72FF"/>
    <w:rsid w:val="00DA737A"/>
    <w:rsid w:val="00DA76D0"/>
    <w:rsid w:val="00DA7B64"/>
    <w:rsid w:val="00DA7C2D"/>
    <w:rsid w:val="00DA7D47"/>
    <w:rsid w:val="00DA7F34"/>
    <w:rsid w:val="00DB05DA"/>
    <w:rsid w:val="00DB062A"/>
    <w:rsid w:val="00DB0728"/>
    <w:rsid w:val="00DB0AA9"/>
    <w:rsid w:val="00DB0B0A"/>
    <w:rsid w:val="00DB0BEF"/>
    <w:rsid w:val="00DB0D9F"/>
    <w:rsid w:val="00DB0F18"/>
    <w:rsid w:val="00DB168F"/>
    <w:rsid w:val="00DB1718"/>
    <w:rsid w:val="00DB2255"/>
    <w:rsid w:val="00DB245A"/>
    <w:rsid w:val="00DB2547"/>
    <w:rsid w:val="00DB268D"/>
    <w:rsid w:val="00DB26AA"/>
    <w:rsid w:val="00DB26DD"/>
    <w:rsid w:val="00DB2927"/>
    <w:rsid w:val="00DB2A8C"/>
    <w:rsid w:val="00DB30CB"/>
    <w:rsid w:val="00DB386A"/>
    <w:rsid w:val="00DB4049"/>
    <w:rsid w:val="00DB40C9"/>
    <w:rsid w:val="00DB40E0"/>
    <w:rsid w:val="00DB41BB"/>
    <w:rsid w:val="00DB45F1"/>
    <w:rsid w:val="00DB4ADB"/>
    <w:rsid w:val="00DB4ADF"/>
    <w:rsid w:val="00DB509F"/>
    <w:rsid w:val="00DB50CD"/>
    <w:rsid w:val="00DB54D1"/>
    <w:rsid w:val="00DB568A"/>
    <w:rsid w:val="00DB581B"/>
    <w:rsid w:val="00DB5882"/>
    <w:rsid w:val="00DB591B"/>
    <w:rsid w:val="00DB5974"/>
    <w:rsid w:val="00DB5A9F"/>
    <w:rsid w:val="00DB5B90"/>
    <w:rsid w:val="00DB5D0F"/>
    <w:rsid w:val="00DB5DAE"/>
    <w:rsid w:val="00DB5E75"/>
    <w:rsid w:val="00DB6039"/>
    <w:rsid w:val="00DB62A2"/>
    <w:rsid w:val="00DB62FE"/>
    <w:rsid w:val="00DB6991"/>
    <w:rsid w:val="00DB6A76"/>
    <w:rsid w:val="00DB6AA8"/>
    <w:rsid w:val="00DB6B0B"/>
    <w:rsid w:val="00DB6FE0"/>
    <w:rsid w:val="00DB73FA"/>
    <w:rsid w:val="00DB7412"/>
    <w:rsid w:val="00DB7456"/>
    <w:rsid w:val="00DB78CE"/>
    <w:rsid w:val="00DB7A7C"/>
    <w:rsid w:val="00DB7BE0"/>
    <w:rsid w:val="00DB7D7A"/>
    <w:rsid w:val="00DC0043"/>
    <w:rsid w:val="00DC0634"/>
    <w:rsid w:val="00DC07DB"/>
    <w:rsid w:val="00DC0892"/>
    <w:rsid w:val="00DC08C7"/>
    <w:rsid w:val="00DC0CD8"/>
    <w:rsid w:val="00DC0DFE"/>
    <w:rsid w:val="00DC12DC"/>
    <w:rsid w:val="00DC1349"/>
    <w:rsid w:val="00DC13C6"/>
    <w:rsid w:val="00DC16C0"/>
    <w:rsid w:val="00DC1711"/>
    <w:rsid w:val="00DC1E93"/>
    <w:rsid w:val="00DC1EE4"/>
    <w:rsid w:val="00DC1F07"/>
    <w:rsid w:val="00DC1F73"/>
    <w:rsid w:val="00DC2189"/>
    <w:rsid w:val="00DC2B2E"/>
    <w:rsid w:val="00DC2BD5"/>
    <w:rsid w:val="00DC2F2C"/>
    <w:rsid w:val="00DC2FC2"/>
    <w:rsid w:val="00DC30A5"/>
    <w:rsid w:val="00DC3352"/>
    <w:rsid w:val="00DC3680"/>
    <w:rsid w:val="00DC36C9"/>
    <w:rsid w:val="00DC37D7"/>
    <w:rsid w:val="00DC37F4"/>
    <w:rsid w:val="00DC39FA"/>
    <w:rsid w:val="00DC3AF0"/>
    <w:rsid w:val="00DC3D52"/>
    <w:rsid w:val="00DC3F18"/>
    <w:rsid w:val="00DC4075"/>
    <w:rsid w:val="00DC419B"/>
    <w:rsid w:val="00DC42B1"/>
    <w:rsid w:val="00DC439D"/>
    <w:rsid w:val="00DC460B"/>
    <w:rsid w:val="00DC48BE"/>
    <w:rsid w:val="00DC4931"/>
    <w:rsid w:val="00DC5106"/>
    <w:rsid w:val="00DC51BA"/>
    <w:rsid w:val="00DC55B2"/>
    <w:rsid w:val="00DC575F"/>
    <w:rsid w:val="00DC58BD"/>
    <w:rsid w:val="00DC5BA5"/>
    <w:rsid w:val="00DC5D96"/>
    <w:rsid w:val="00DC5E9E"/>
    <w:rsid w:val="00DC69B9"/>
    <w:rsid w:val="00DC6CE5"/>
    <w:rsid w:val="00DC6D94"/>
    <w:rsid w:val="00DC6E40"/>
    <w:rsid w:val="00DC6E57"/>
    <w:rsid w:val="00DC70E2"/>
    <w:rsid w:val="00DC7143"/>
    <w:rsid w:val="00DC7199"/>
    <w:rsid w:val="00DC7293"/>
    <w:rsid w:val="00DC7554"/>
    <w:rsid w:val="00DC7669"/>
    <w:rsid w:val="00DC76E3"/>
    <w:rsid w:val="00DC7874"/>
    <w:rsid w:val="00DC7BAC"/>
    <w:rsid w:val="00DC7D9C"/>
    <w:rsid w:val="00DD02A0"/>
    <w:rsid w:val="00DD04B6"/>
    <w:rsid w:val="00DD0675"/>
    <w:rsid w:val="00DD0C08"/>
    <w:rsid w:val="00DD0FCC"/>
    <w:rsid w:val="00DD0FF8"/>
    <w:rsid w:val="00DD1061"/>
    <w:rsid w:val="00DD1212"/>
    <w:rsid w:val="00DD1396"/>
    <w:rsid w:val="00DD13DC"/>
    <w:rsid w:val="00DD13FD"/>
    <w:rsid w:val="00DD15E7"/>
    <w:rsid w:val="00DD165F"/>
    <w:rsid w:val="00DD175D"/>
    <w:rsid w:val="00DD18DD"/>
    <w:rsid w:val="00DD19BF"/>
    <w:rsid w:val="00DD1E7A"/>
    <w:rsid w:val="00DD1FE0"/>
    <w:rsid w:val="00DD2349"/>
    <w:rsid w:val="00DD24BD"/>
    <w:rsid w:val="00DD25FF"/>
    <w:rsid w:val="00DD2716"/>
    <w:rsid w:val="00DD2C72"/>
    <w:rsid w:val="00DD2DD3"/>
    <w:rsid w:val="00DD2DFC"/>
    <w:rsid w:val="00DD2F82"/>
    <w:rsid w:val="00DD2FF0"/>
    <w:rsid w:val="00DD35E0"/>
    <w:rsid w:val="00DD37FD"/>
    <w:rsid w:val="00DD3B5C"/>
    <w:rsid w:val="00DD3B87"/>
    <w:rsid w:val="00DD3CAF"/>
    <w:rsid w:val="00DD3F7F"/>
    <w:rsid w:val="00DD3FD6"/>
    <w:rsid w:val="00DD43D9"/>
    <w:rsid w:val="00DD45B7"/>
    <w:rsid w:val="00DD490C"/>
    <w:rsid w:val="00DD4D50"/>
    <w:rsid w:val="00DD4EA7"/>
    <w:rsid w:val="00DD53EA"/>
    <w:rsid w:val="00DD559F"/>
    <w:rsid w:val="00DD597A"/>
    <w:rsid w:val="00DD630E"/>
    <w:rsid w:val="00DD6354"/>
    <w:rsid w:val="00DD75C1"/>
    <w:rsid w:val="00DD7A66"/>
    <w:rsid w:val="00DD7C50"/>
    <w:rsid w:val="00DD7CAA"/>
    <w:rsid w:val="00DD7D66"/>
    <w:rsid w:val="00DE0041"/>
    <w:rsid w:val="00DE0193"/>
    <w:rsid w:val="00DE0571"/>
    <w:rsid w:val="00DE0578"/>
    <w:rsid w:val="00DE07AC"/>
    <w:rsid w:val="00DE0A43"/>
    <w:rsid w:val="00DE0C5D"/>
    <w:rsid w:val="00DE0C7D"/>
    <w:rsid w:val="00DE0C7E"/>
    <w:rsid w:val="00DE0E03"/>
    <w:rsid w:val="00DE0E62"/>
    <w:rsid w:val="00DE0FC0"/>
    <w:rsid w:val="00DE109A"/>
    <w:rsid w:val="00DE10B1"/>
    <w:rsid w:val="00DE113F"/>
    <w:rsid w:val="00DE139C"/>
    <w:rsid w:val="00DE1513"/>
    <w:rsid w:val="00DE1567"/>
    <w:rsid w:val="00DE1615"/>
    <w:rsid w:val="00DE1646"/>
    <w:rsid w:val="00DE165F"/>
    <w:rsid w:val="00DE18CF"/>
    <w:rsid w:val="00DE1B49"/>
    <w:rsid w:val="00DE1BFE"/>
    <w:rsid w:val="00DE1D80"/>
    <w:rsid w:val="00DE1E78"/>
    <w:rsid w:val="00DE1ED0"/>
    <w:rsid w:val="00DE2022"/>
    <w:rsid w:val="00DE25C5"/>
    <w:rsid w:val="00DE276B"/>
    <w:rsid w:val="00DE27EB"/>
    <w:rsid w:val="00DE2B5B"/>
    <w:rsid w:val="00DE2CB2"/>
    <w:rsid w:val="00DE2D2B"/>
    <w:rsid w:val="00DE2EC9"/>
    <w:rsid w:val="00DE3007"/>
    <w:rsid w:val="00DE31BA"/>
    <w:rsid w:val="00DE33F7"/>
    <w:rsid w:val="00DE3465"/>
    <w:rsid w:val="00DE360B"/>
    <w:rsid w:val="00DE3752"/>
    <w:rsid w:val="00DE396E"/>
    <w:rsid w:val="00DE3C43"/>
    <w:rsid w:val="00DE3F10"/>
    <w:rsid w:val="00DE3F6D"/>
    <w:rsid w:val="00DE45DA"/>
    <w:rsid w:val="00DE490B"/>
    <w:rsid w:val="00DE495C"/>
    <w:rsid w:val="00DE4F16"/>
    <w:rsid w:val="00DE4FAD"/>
    <w:rsid w:val="00DE5238"/>
    <w:rsid w:val="00DE55E6"/>
    <w:rsid w:val="00DE5693"/>
    <w:rsid w:val="00DE57EE"/>
    <w:rsid w:val="00DE5B03"/>
    <w:rsid w:val="00DE61B5"/>
    <w:rsid w:val="00DE6200"/>
    <w:rsid w:val="00DE6850"/>
    <w:rsid w:val="00DE6894"/>
    <w:rsid w:val="00DE6932"/>
    <w:rsid w:val="00DE69F6"/>
    <w:rsid w:val="00DE6C61"/>
    <w:rsid w:val="00DE6DF4"/>
    <w:rsid w:val="00DE72D0"/>
    <w:rsid w:val="00DE73A4"/>
    <w:rsid w:val="00DE7496"/>
    <w:rsid w:val="00DE7A40"/>
    <w:rsid w:val="00DE7A43"/>
    <w:rsid w:val="00DE7B10"/>
    <w:rsid w:val="00DE7C41"/>
    <w:rsid w:val="00DF028D"/>
    <w:rsid w:val="00DF0490"/>
    <w:rsid w:val="00DF049F"/>
    <w:rsid w:val="00DF0603"/>
    <w:rsid w:val="00DF076B"/>
    <w:rsid w:val="00DF098D"/>
    <w:rsid w:val="00DF0AA8"/>
    <w:rsid w:val="00DF0BF8"/>
    <w:rsid w:val="00DF1366"/>
    <w:rsid w:val="00DF15CB"/>
    <w:rsid w:val="00DF18F6"/>
    <w:rsid w:val="00DF1C96"/>
    <w:rsid w:val="00DF21A2"/>
    <w:rsid w:val="00DF21D9"/>
    <w:rsid w:val="00DF2348"/>
    <w:rsid w:val="00DF2426"/>
    <w:rsid w:val="00DF2538"/>
    <w:rsid w:val="00DF26F3"/>
    <w:rsid w:val="00DF2DD2"/>
    <w:rsid w:val="00DF3020"/>
    <w:rsid w:val="00DF3043"/>
    <w:rsid w:val="00DF324C"/>
    <w:rsid w:val="00DF3324"/>
    <w:rsid w:val="00DF3827"/>
    <w:rsid w:val="00DF38AA"/>
    <w:rsid w:val="00DF3941"/>
    <w:rsid w:val="00DF3A0C"/>
    <w:rsid w:val="00DF49C3"/>
    <w:rsid w:val="00DF4A6A"/>
    <w:rsid w:val="00DF4CC0"/>
    <w:rsid w:val="00DF4E61"/>
    <w:rsid w:val="00DF4FD7"/>
    <w:rsid w:val="00DF518F"/>
    <w:rsid w:val="00DF51A2"/>
    <w:rsid w:val="00DF528D"/>
    <w:rsid w:val="00DF52CE"/>
    <w:rsid w:val="00DF531A"/>
    <w:rsid w:val="00DF5350"/>
    <w:rsid w:val="00DF5371"/>
    <w:rsid w:val="00DF55F4"/>
    <w:rsid w:val="00DF5828"/>
    <w:rsid w:val="00DF5AAD"/>
    <w:rsid w:val="00DF5ABD"/>
    <w:rsid w:val="00DF5D47"/>
    <w:rsid w:val="00DF5E1F"/>
    <w:rsid w:val="00DF5E85"/>
    <w:rsid w:val="00DF5F1D"/>
    <w:rsid w:val="00DF63BC"/>
    <w:rsid w:val="00DF6797"/>
    <w:rsid w:val="00DF67B2"/>
    <w:rsid w:val="00DF6A47"/>
    <w:rsid w:val="00DF6D08"/>
    <w:rsid w:val="00DF74AE"/>
    <w:rsid w:val="00DF76F2"/>
    <w:rsid w:val="00DF77EC"/>
    <w:rsid w:val="00DF790B"/>
    <w:rsid w:val="00DF7AC6"/>
    <w:rsid w:val="00DF7BC9"/>
    <w:rsid w:val="00DF7CD2"/>
    <w:rsid w:val="00DF7CF9"/>
    <w:rsid w:val="00DF7EE7"/>
    <w:rsid w:val="00DF7FA1"/>
    <w:rsid w:val="00E00315"/>
    <w:rsid w:val="00E006C7"/>
    <w:rsid w:val="00E00C50"/>
    <w:rsid w:val="00E00D89"/>
    <w:rsid w:val="00E00EC8"/>
    <w:rsid w:val="00E00F88"/>
    <w:rsid w:val="00E0168E"/>
    <w:rsid w:val="00E01979"/>
    <w:rsid w:val="00E019E7"/>
    <w:rsid w:val="00E01A27"/>
    <w:rsid w:val="00E01B4B"/>
    <w:rsid w:val="00E02028"/>
    <w:rsid w:val="00E02359"/>
    <w:rsid w:val="00E023F9"/>
    <w:rsid w:val="00E0264D"/>
    <w:rsid w:val="00E0271A"/>
    <w:rsid w:val="00E02789"/>
    <w:rsid w:val="00E02A44"/>
    <w:rsid w:val="00E02A48"/>
    <w:rsid w:val="00E02E58"/>
    <w:rsid w:val="00E02E93"/>
    <w:rsid w:val="00E02F71"/>
    <w:rsid w:val="00E03042"/>
    <w:rsid w:val="00E0347F"/>
    <w:rsid w:val="00E034D0"/>
    <w:rsid w:val="00E03818"/>
    <w:rsid w:val="00E0397F"/>
    <w:rsid w:val="00E03B41"/>
    <w:rsid w:val="00E03C69"/>
    <w:rsid w:val="00E03D0D"/>
    <w:rsid w:val="00E03E14"/>
    <w:rsid w:val="00E03F8F"/>
    <w:rsid w:val="00E044A0"/>
    <w:rsid w:val="00E04838"/>
    <w:rsid w:val="00E04A19"/>
    <w:rsid w:val="00E04DE2"/>
    <w:rsid w:val="00E050A2"/>
    <w:rsid w:val="00E0520F"/>
    <w:rsid w:val="00E05419"/>
    <w:rsid w:val="00E05589"/>
    <w:rsid w:val="00E05BB1"/>
    <w:rsid w:val="00E05D7C"/>
    <w:rsid w:val="00E061C8"/>
    <w:rsid w:val="00E0668A"/>
    <w:rsid w:val="00E06816"/>
    <w:rsid w:val="00E06A95"/>
    <w:rsid w:val="00E07203"/>
    <w:rsid w:val="00E075B8"/>
    <w:rsid w:val="00E07641"/>
    <w:rsid w:val="00E07732"/>
    <w:rsid w:val="00E079E1"/>
    <w:rsid w:val="00E07B8E"/>
    <w:rsid w:val="00E1003D"/>
    <w:rsid w:val="00E103DE"/>
    <w:rsid w:val="00E105E3"/>
    <w:rsid w:val="00E1060C"/>
    <w:rsid w:val="00E1092B"/>
    <w:rsid w:val="00E10C23"/>
    <w:rsid w:val="00E10DA7"/>
    <w:rsid w:val="00E11009"/>
    <w:rsid w:val="00E110CF"/>
    <w:rsid w:val="00E1142B"/>
    <w:rsid w:val="00E11462"/>
    <w:rsid w:val="00E114AC"/>
    <w:rsid w:val="00E1179E"/>
    <w:rsid w:val="00E11853"/>
    <w:rsid w:val="00E1185A"/>
    <w:rsid w:val="00E1194B"/>
    <w:rsid w:val="00E11984"/>
    <w:rsid w:val="00E1198F"/>
    <w:rsid w:val="00E11C7D"/>
    <w:rsid w:val="00E126E5"/>
    <w:rsid w:val="00E12B32"/>
    <w:rsid w:val="00E13081"/>
    <w:rsid w:val="00E1335E"/>
    <w:rsid w:val="00E13606"/>
    <w:rsid w:val="00E13918"/>
    <w:rsid w:val="00E13B4A"/>
    <w:rsid w:val="00E13D5F"/>
    <w:rsid w:val="00E141C4"/>
    <w:rsid w:val="00E14541"/>
    <w:rsid w:val="00E148F9"/>
    <w:rsid w:val="00E149EA"/>
    <w:rsid w:val="00E14C24"/>
    <w:rsid w:val="00E14C2D"/>
    <w:rsid w:val="00E14C76"/>
    <w:rsid w:val="00E150ED"/>
    <w:rsid w:val="00E15719"/>
    <w:rsid w:val="00E15A1B"/>
    <w:rsid w:val="00E15B00"/>
    <w:rsid w:val="00E15E5A"/>
    <w:rsid w:val="00E15E70"/>
    <w:rsid w:val="00E1608D"/>
    <w:rsid w:val="00E162CD"/>
    <w:rsid w:val="00E1631C"/>
    <w:rsid w:val="00E16865"/>
    <w:rsid w:val="00E16AA9"/>
    <w:rsid w:val="00E16DE0"/>
    <w:rsid w:val="00E16E6B"/>
    <w:rsid w:val="00E16E87"/>
    <w:rsid w:val="00E1708B"/>
    <w:rsid w:val="00E171F2"/>
    <w:rsid w:val="00E17423"/>
    <w:rsid w:val="00E17A2D"/>
    <w:rsid w:val="00E17B80"/>
    <w:rsid w:val="00E20208"/>
    <w:rsid w:val="00E2037E"/>
    <w:rsid w:val="00E2091B"/>
    <w:rsid w:val="00E20CC0"/>
    <w:rsid w:val="00E20F15"/>
    <w:rsid w:val="00E2128F"/>
    <w:rsid w:val="00E213E7"/>
    <w:rsid w:val="00E21445"/>
    <w:rsid w:val="00E21534"/>
    <w:rsid w:val="00E2157B"/>
    <w:rsid w:val="00E215E6"/>
    <w:rsid w:val="00E217EC"/>
    <w:rsid w:val="00E217FE"/>
    <w:rsid w:val="00E2180D"/>
    <w:rsid w:val="00E218A7"/>
    <w:rsid w:val="00E21AFA"/>
    <w:rsid w:val="00E21CF9"/>
    <w:rsid w:val="00E21CFF"/>
    <w:rsid w:val="00E21EA7"/>
    <w:rsid w:val="00E21EB0"/>
    <w:rsid w:val="00E21F93"/>
    <w:rsid w:val="00E220AA"/>
    <w:rsid w:val="00E2228E"/>
    <w:rsid w:val="00E2248A"/>
    <w:rsid w:val="00E2269C"/>
    <w:rsid w:val="00E22863"/>
    <w:rsid w:val="00E22A03"/>
    <w:rsid w:val="00E22B26"/>
    <w:rsid w:val="00E22D8A"/>
    <w:rsid w:val="00E22EE3"/>
    <w:rsid w:val="00E22F94"/>
    <w:rsid w:val="00E231A2"/>
    <w:rsid w:val="00E232F0"/>
    <w:rsid w:val="00E232F4"/>
    <w:rsid w:val="00E23348"/>
    <w:rsid w:val="00E23394"/>
    <w:rsid w:val="00E235F9"/>
    <w:rsid w:val="00E2361A"/>
    <w:rsid w:val="00E2389D"/>
    <w:rsid w:val="00E23E3A"/>
    <w:rsid w:val="00E24014"/>
    <w:rsid w:val="00E24038"/>
    <w:rsid w:val="00E24285"/>
    <w:rsid w:val="00E24549"/>
    <w:rsid w:val="00E24897"/>
    <w:rsid w:val="00E248A3"/>
    <w:rsid w:val="00E24E36"/>
    <w:rsid w:val="00E25026"/>
    <w:rsid w:val="00E25A64"/>
    <w:rsid w:val="00E25CB6"/>
    <w:rsid w:val="00E2675D"/>
    <w:rsid w:val="00E2678F"/>
    <w:rsid w:val="00E26B13"/>
    <w:rsid w:val="00E26D27"/>
    <w:rsid w:val="00E26EA8"/>
    <w:rsid w:val="00E26FF4"/>
    <w:rsid w:val="00E27367"/>
    <w:rsid w:val="00E27370"/>
    <w:rsid w:val="00E273F1"/>
    <w:rsid w:val="00E27570"/>
    <w:rsid w:val="00E2791B"/>
    <w:rsid w:val="00E279B6"/>
    <w:rsid w:val="00E279FB"/>
    <w:rsid w:val="00E27B2E"/>
    <w:rsid w:val="00E27D26"/>
    <w:rsid w:val="00E27FF7"/>
    <w:rsid w:val="00E300A4"/>
    <w:rsid w:val="00E30331"/>
    <w:rsid w:val="00E30685"/>
    <w:rsid w:val="00E30866"/>
    <w:rsid w:val="00E3094A"/>
    <w:rsid w:val="00E30A9F"/>
    <w:rsid w:val="00E30F13"/>
    <w:rsid w:val="00E3119A"/>
    <w:rsid w:val="00E31313"/>
    <w:rsid w:val="00E313BA"/>
    <w:rsid w:val="00E3158B"/>
    <w:rsid w:val="00E316F8"/>
    <w:rsid w:val="00E31743"/>
    <w:rsid w:val="00E31A4F"/>
    <w:rsid w:val="00E31CAC"/>
    <w:rsid w:val="00E31D08"/>
    <w:rsid w:val="00E31D5C"/>
    <w:rsid w:val="00E31F53"/>
    <w:rsid w:val="00E32113"/>
    <w:rsid w:val="00E324D3"/>
    <w:rsid w:val="00E326AC"/>
    <w:rsid w:val="00E326B9"/>
    <w:rsid w:val="00E327AF"/>
    <w:rsid w:val="00E328E6"/>
    <w:rsid w:val="00E32999"/>
    <w:rsid w:val="00E32E12"/>
    <w:rsid w:val="00E32E7C"/>
    <w:rsid w:val="00E33011"/>
    <w:rsid w:val="00E33A07"/>
    <w:rsid w:val="00E33A1B"/>
    <w:rsid w:val="00E33AA5"/>
    <w:rsid w:val="00E33AEC"/>
    <w:rsid w:val="00E33CD8"/>
    <w:rsid w:val="00E33FA5"/>
    <w:rsid w:val="00E346D6"/>
    <w:rsid w:val="00E347D0"/>
    <w:rsid w:val="00E347E9"/>
    <w:rsid w:val="00E348E8"/>
    <w:rsid w:val="00E34AC2"/>
    <w:rsid w:val="00E34DAC"/>
    <w:rsid w:val="00E3524F"/>
    <w:rsid w:val="00E355F1"/>
    <w:rsid w:val="00E357F3"/>
    <w:rsid w:val="00E359F0"/>
    <w:rsid w:val="00E35A00"/>
    <w:rsid w:val="00E35DD3"/>
    <w:rsid w:val="00E35F14"/>
    <w:rsid w:val="00E35F9F"/>
    <w:rsid w:val="00E360D3"/>
    <w:rsid w:val="00E36942"/>
    <w:rsid w:val="00E36DB9"/>
    <w:rsid w:val="00E36F1F"/>
    <w:rsid w:val="00E37027"/>
    <w:rsid w:val="00E37417"/>
    <w:rsid w:val="00E3750B"/>
    <w:rsid w:val="00E3760D"/>
    <w:rsid w:val="00E37757"/>
    <w:rsid w:val="00E37805"/>
    <w:rsid w:val="00E37BE5"/>
    <w:rsid w:val="00E37D9C"/>
    <w:rsid w:val="00E37DCA"/>
    <w:rsid w:val="00E37FF3"/>
    <w:rsid w:val="00E40094"/>
    <w:rsid w:val="00E4048B"/>
    <w:rsid w:val="00E40588"/>
    <w:rsid w:val="00E40A0D"/>
    <w:rsid w:val="00E40A21"/>
    <w:rsid w:val="00E4123D"/>
    <w:rsid w:val="00E41960"/>
    <w:rsid w:val="00E419A6"/>
    <w:rsid w:val="00E41AE6"/>
    <w:rsid w:val="00E41B88"/>
    <w:rsid w:val="00E42269"/>
    <w:rsid w:val="00E4241A"/>
    <w:rsid w:val="00E424AF"/>
    <w:rsid w:val="00E42998"/>
    <w:rsid w:val="00E42D50"/>
    <w:rsid w:val="00E42DE1"/>
    <w:rsid w:val="00E42FCF"/>
    <w:rsid w:val="00E43477"/>
    <w:rsid w:val="00E438B9"/>
    <w:rsid w:val="00E44138"/>
    <w:rsid w:val="00E44290"/>
    <w:rsid w:val="00E4450F"/>
    <w:rsid w:val="00E4461A"/>
    <w:rsid w:val="00E44B51"/>
    <w:rsid w:val="00E44CD4"/>
    <w:rsid w:val="00E44E6D"/>
    <w:rsid w:val="00E45104"/>
    <w:rsid w:val="00E452CC"/>
    <w:rsid w:val="00E4531F"/>
    <w:rsid w:val="00E453B9"/>
    <w:rsid w:val="00E454B8"/>
    <w:rsid w:val="00E45864"/>
    <w:rsid w:val="00E458D2"/>
    <w:rsid w:val="00E458F7"/>
    <w:rsid w:val="00E45930"/>
    <w:rsid w:val="00E45A9F"/>
    <w:rsid w:val="00E45DE3"/>
    <w:rsid w:val="00E4616D"/>
    <w:rsid w:val="00E46A25"/>
    <w:rsid w:val="00E46A3C"/>
    <w:rsid w:val="00E46AD3"/>
    <w:rsid w:val="00E47031"/>
    <w:rsid w:val="00E474D1"/>
    <w:rsid w:val="00E47948"/>
    <w:rsid w:val="00E47F2F"/>
    <w:rsid w:val="00E5001F"/>
    <w:rsid w:val="00E50047"/>
    <w:rsid w:val="00E500B1"/>
    <w:rsid w:val="00E5023D"/>
    <w:rsid w:val="00E50269"/>
    <w:rsid w:val="00E502BA"/>
    <w:rsid w:val="00E50406"/>
    <w:rsid w:val="00E504E9"/>
    <w:rsid w:val="00E50665"/>
    <w:rsid w:val="00E50AE0"/>
    <w:rsid w:val="00E5157C"/>
    <w:rsid w:val="00E51583"/>
    <w:rsid w:val="00E5197A"/>
    <w:rsid w:val="00E51988"/>
    <w:rsid w:val="00E51A2E"/>
    <w:rsid w:val="00E51B26"/>
    <w:rsid w:val="00E51E91"/>
    <w:rsid w:val="00E51ED9"/>
    <w:rsid w:val="00E51F43"/>
    <w:rsid w:val="00E51F67"/>
    <w:rsid w:val="00E52049"/>
    <w:rsid w:val="00E5241D"/>
    <w:rsid w:val="00E526BA"/>
    <w:rsid w:val="00E52E34"/>
    <w:rsid w:val="00E52ECF"/>
    <w:rsid w:val="00E5308E"/>
    <w:rsid w:val="00E535C5"/>
    <w:rsid w:val="00E5365B"/>
    <w:rsid w:val="00E536C4"/>
    <w:rsid w:val="00E536D4"/>
    <w:rsid w:val="00E53745"/>
    <w:rsid w:val="00E538E9"/>
    <w:rsid w:val="00E53DCF"/>
    <w:rsid w:val="00E53F77"/>
    <w:rsid w:val="00E5412C"/>
    <w:rsid w:val="00E54299"/>
    <w:rsid w:val="00E54342"/>
    <w:rsid w:val="00E5452D"/>
    <w:rsid w:val="00E54674"/>
    <w:rsid w:val="00E54ACB"/>
    <w:rsid w:val="00E54F15"/>
    <w:rsid w:val="00E55027"/>
    <w:rsid w:val="00E55056"/>
    <w:rsid w:val="00E55110"/>
    <w:rsid w:val="00E5553C"/>
    <w:rsid w:val="00E55875"/>
    <w:rsid w:val="00E55E69"/>
    <w:rsid w:val="00E56249"/>
    <w:rsid w:val="00E562FE"/>
    <w:rsid w:val="00E564B5"/>
    <w:rsid w:val="00E564C2"/>
    <w:rsid w:val="00E565F8"/>
    <w:rsid w:val="00E568DE"/>
    <w:rsid w:val="00E572C1"/>
    <w:rsid w:val="00E573C2"/>
    <w:rsid w:val="00E57443"/>
    <w:rsid w:val="00E5784F"/>
    <w:rsid w:val="00E57EBE"/>
    <w:rsid w:val="00E60285"/>
    <w:rsid w:val="00E602DE"/>
    <w:rsid w:val="00E603B0"/>
    <w:rsid w:val="00E60ADA"/>
    <w:rsid w:val="00E60AFC"/>
    <w:rsid w:val="00E60BA3"/>
    <w:rsid w:val="00E611E1"/>
    <w:rsid w:val="00E61373"/>
    <w:rsid w:val="00E61436"/>
    <w:rsid w:val="00E615C5"/>
    <w:rsid w:val="00E615DD"/>
    <w:rsid w:val="00E61847"/>
    <w:rsid w:val="00E61D0B"/>
    <w:rsid w:val="00E61DEC"/>
    <w:rsid w:val="00E61E13"/>
    <w:rsid w:val="00E6232A"/>
    <w:rsid w:val="00E623DE"/>
    <w:rsid w:val="00E62574"/>
    <w:rsid w:val="00E62729"/>
    <w:rsid w:val="00E627FF"/>
    <w:rsid w:val="00E629E5"/>
    <w:rsid w:val="00E62ACA"/>
    <w:rsid w:val="00E62C02"/>
    <w:rsid w:val="00E62D0E"/>
    <w:rsid w:val="00E62DCE"/>
    <w:rsid w:val="00E62DFC"/>
    <w:rsid w:val="00E62FE1"/>
    <w:rsid w:val="00E63174"/>
    <w:rsid w:val="00E63346"/>
    <w:rsid w:val="00E633FD"/>
    <w:rsid w:val="00E63593"/>
    <w:rsid w:val="00E635CE"/>
    <w:rsid w:val="00E6382B"/>
    <w:rsid w:val="00E6408A"/>
    <w:rsid w:val="00E6435F"/>
    <w:rsid w:val="00E64665"/>
    <w:rsid w:val="00E64878"/>
    <w:rsid w:val="00E64A13"/>
    <w:rsid w:val="00E64F44"/>
    <w:rsid w:val="00E65102"/>
    <w:rsid w:val="00E6520E"/>
    <w:rsid w:val="00E65430"/>
    <w:rsid w:val="00E654D6"/>
    <w:rsid w:val="00E655EB"/>
    <w:rsid w:val="00E65B06"/>
    <w:rsid w:val="00E65EFC"/>
    <w:rsid w:val="00E65FB2"/>
    <w:rsid w:val="00E66229"/>
    <w:rsid w:val="00E664EE"/>
    <w:rsid w:val="00E666DD"/>
    <w:rsid w:val="00E6695F"/>
    <w:rsid w:val="00E66A03"/>
    <w:rsid w:val="00E66CCC"/>
    <w:rsid w:val="00E66DC1"/>
    <w:rsid w:val="00E66EB2"/>
    <w:rsid w:val="00E66F5C"/>
    <w:rsid w:val="00E67034"/>
    <w:rsid w:val="00E67050"/>
    <w:rsid w:val="00E67233"/>
    <w:rsid w:val="00E6753C"/>
    <w:rsid w:val="00E67663"/>
    <w:rsid w:val="00E67716"/>
    <w:rsid w:val="00E6780D"/>
    <w:rsid w:val="00E67EB3"/>
    <w:rsid w:val="00E7077A"/>
    <w:rsid w:val="00E70A73"/>
    <w:rsid w:val="00E70B05"/>
    <w:rsid w:val="00E70CE1"/>
    <w:rsid w:val="00E70D30"/>
    <w:rsid w:val="00E70E31"/>
    <w:rsid w:val="00E71879"/>
    <w:rsid w:val="00E71C20"/>
    <w:rsid w:val="00E71CBE"/>
    <w:rsid w:val="00E71EED"/>
    <w:rsid w:val="00E723A0"/>
    <w:rsid w:val="00E7246A"/>
    <w:rsid w:val="00E72711"/>
    <w:rsid w:val="00E72808"/>
    <w:rsid w:val="00E72896"/>
    <w:rsid w:val="00E72F6B"/>
    <w:rsid w:val="00E736C2"/>
    <w:rsid w:val="00E73812"/>
    <w:rsid w:val="00E73879"/>
    <w:rsid w:val="00E739C6"/>
    <w:rsid w:val="00E73AE4"/>
    <w:rsid w:val="00E73E66"/>
    <w:rsid w:val="00E74061"/>
    <w:rsid w:val="00E74080"/>
    <w:rsid w:val="00E74338"/>
    <w:rsid w:val="00E7439F"/>
    <w:rsid w:val="00E744E5"/>
    <w:rsid w:val="00E74D83"/>
    <w:rsid w:val="00E74EE2"/>
    <w:rsid w:val="00E751A0"/>
    <w:rsid w:val="00E754FC"/>
    <w:rsid w:val="00E75553"/>
    <w:rsid w:val="00E75759"/>
    <w:rsid w:val="00E758D0"/>
    <w:rsid w:val="00E75952"/>
    <w:rsid w:val="00E75A02"/>
    <w:rsid w:val="00E75E90"/>
    <w:rsid w:val="00E76169"/>
    <w:rsid w:val="00E767D5"/>
    <w:rsid w:val="00E768A6"/>
    <w:rsid w:val="00E76F12"/>
    <w:rsid w:val="00E77117"/>
    <w:rsid w:val="00E7721E"/>
    <w:rsid w:val="00E774C4"/>
    <w:rsid w:val="00E77605"/>
    <w:rsid w:val="00E77611"/>
    <w:rsid w:val="00E77825"/>
    <w:rsid w:val="00E7796F"/>
    <w:rsid w:val="00E77979"/>
    <w:rsid w:val="00E77C55"/>
    <w:rsid w:val="00E77E3A"/>
    <w:rsid w:val="00E80171"/>
    <w:rsid w:val="00E801E4"/>
    <w:rsid w:val="00E8083B"/>
    <w:rsid w:val="00E80E1E"/>
    <w:rsid w:val="00E81058"/>
    <w:rsid w:val="00E810EA"/>
    <w:rsid w:val="00E81536"/>
    <w:rsid w:val="00E815EF"/>
    <w:rsid w:val="00E8183F"/>
    <w:rsid w:val="00E819C1"/>
    <w:rsid w:val="00E81D7D"/>
    <w:rsid w:val="00E81E1D"/>
    <w:rsid w:val="00E81FE1"/>
    <w:rsid w:val="00E822EC"/>
    <w:rsid w:val="00E82705"/>
    <w:rsid w:val="00E8284D"/>
    <w:rsid w:val="00E82964"/>
    <w:rsid w:val="00E82A5D"/>
    <w:rsid w:val="00E8345A"/>
    <w:rsid w:val="00E83484"/>
    <w:rsid w:val="00E83813"/>
    <w:rsid w:val="00E839F5"/>
    <w:rsid w:val="00E83B34"/>
    <w:rsid w:val="00E841BA"/>
    <w:rsid w:val="00E842DD"/>
    <w:rsid w:val="00E8436D"/>
    <w:rsid w:val="00E84503"/>
    <w:rsid w:val="00E84987"/>
    <w:rsid w:val="00E84A0F"/>
    <w:rsid w:val="00E84BC1"/>
    <w:rsid w:val="00E84D0D"/>
    <w:rsid w:val="00E84E93"/>
    <w:rsid w:val="00E84FA4"/>
    <w:rsid w:val="00E84FB7"/>
    <w:rsid w:val="00E8512C"/>
    <w:rsid w:val="00E858A9"/>
    <w:rsid w:val="00E858F2"/>
    <w:rsid w:val="00E85A4E"/>
    <w:rsid w:val="00E85D4C"/>
    <w:rsid w:val="00E85D72"/>
    <w:rsid w:val="00E85E4E"/>
    <w:rsid w:val="00E85E78"/>
    <w:rsid w:val="00E85FB4"/>
    <w:rsid w:val="00E860A1"/>
    <w:rsid w:val="00E860AA"/>
    <w:rsid w:val="00E863D0"/>
    <w:rsid w:val="00E86B9D"/>
    <w:rsid w:val="00E86BF7"/>
    <w:rsid w:val="00E86C38"/>
    <w:rsid w:val="00E86EC2"/>
    <w:rsid w:val="00E8758E"/>
    <w:rsid w:val="00E875A8"/>
    <w:rsid w:val="00E87898"/>
    <w:rsid w:val="00E87BA7"/>
    <w:rsid w:val="00E87DE9"/>
    <w:rsid w:val="00E87F5E"/>
    <w:rsid w:val="00E87FC0"/>
    <w:rsid w:val="00E90167"/>
    <w:rsid w:val="00E90542"/>
    <w:rsid w:val="00E906A7"/>
    <w:rsid w:val="00E90A71"/>
    <w:rsid w:val="00E90F49"/>
    <w:rsid w:val="00E911C5"/>
    <w:rsid w:val="00E91560"/>
    <w:rsid w:val="00E9175D"/>
    <w:rsid w:val="00E91965"/>
    <w:rsid w:val="00E91A6C"/>
    <w:rsid w:val="00E91B02"/>
    <w:rsid w:val="00E91F08"/>
    <w:rsid w:val="00E9200D"/>
    <w:rsid w:val="00E9221D"/>
    <w:rsid w:val="00E92509"/>
    <w:rsid w:val="00E92741"/>
    <w:rsid w:val="00E9286D"/>
    <w:rsid w:val="00E92AFE"/>
    <w:rsid w:val="00E92D5B"/>
    <w:rsid w:val="00E92E00"/>
    <w:rsid w:val="00E92E08"/>
    <w:rsid w:val="00E93024"/>
    <w:rsid w:val="00E93117"/>
    <w:rsid w:val="00E93169"/>
    <w:rsid w:val="00E93547"/>
    <w:rsid w:val="00E936A6"/>
    <w:rsid w:val="00E93749"/>
    <w:rsid w:val="00E93CF0"/>
    <w:rsid w:val="00E93F9F"/>
    <w:rsid w:val="00E94833"/>
    <w:rsid w:val="00E94846"/>
    <w:rsid w:val="00E949B1"/>
    <w:rsid w:val="00E94A09"/>
    <w:rsid w:val="00E94E47"/>
    <w:rsid w:val="00E9529C"/>
    <w:rsid w:val="00E9539C"/>
    <w:rsid w:val="00E95BCD"/>
    <w:rsid w:val="00E95D04"/>
    <w:rsid w:val="00E95D4D"/>
    <w:rsid w:val="00E95E03"/>
    <w:rsid w:val="00E95F9F"/>
    <w:rsid w:val="00E966AC"/>
    <w:rsid w:val="00E96746"/>
    <w:rsid w:val="00E96C13"/>
    <w:rsid w:val="00E96C25"/>
    <w:rsid w:val="00E96D15"/>
    <w:rsid w:val="00E9713F"/>
    <w:rsid w:val="00E97225"/>
    <w:rsid w:val="00E9740E"/>
    <w:rsid w:val="00E97615"/>
    <w:rsid w:val="00E9782F"/>
    <w:rsid w:val="00E979DD"/>
    <w:rsid w:val="00E97CE4"/>
    <w:rsid w:val="00E97CEE"/>
    <w:rsid w:val="00E97EDD"/>
    <w:rsid w:val="00EA007A"/>
    <w:rsid w:val="00EA0475"/>
    <w:rsid w:val="00EA05BF"/>
    <w:rsid w:val="00EA0B09"/>
    <w:rsid w:val="00EA0BA2"/>
    <w:rsid w:val="00EA0FA2"/>
    <w:rsid w:val="00EA0FBB"/>
    <w:rsid w:val="00EA109D"/>
    <w:rsid w:val="00EA1A00"/>
    <w:rsid w:val="00EA1B46"/>
    <w:rsid w:val="00EA1C7A"/>
    <w:rsid w:val="00EA1D0D"/>
    <w:rsid w:val="00EA22CC"/>
    <w:rsid w:val="00EA22D8"/>
    <w:rsid w:val="00EA23D6"/>
    <w:rsid w:val="00EA296E"/>
    <w:rsid w:val="00EA2BAD"/>
    <w:rsid w:val="00EA2CDE"/>
    <w:rsid w:val="00EA30BC"/>
    <w:rsid w:val="00EA34C5"/>
    <w:rsid w:val="00EA35C3"/>
    <w:rsid w:val="00EA3604"/>
    <w:rsid w:val="00EA36D6"/>
    <w:rsid w:val="00EA37E7"/>
    <w:rsid w:val="00EA37EC"/>
    <w:rsid w:val="00EA381C"/>
    <w:rsid w:val="00EA3C4B"/>
    <w:rsid w:val="00EA3CE2"/>
    <w:rsid w:val="00EA3DA4"/>
    <w:rsid w:val="00EA3FFD"/>
    <w:rsid w:val="00EA4410"/>
    <w:rsid w:val="00EA447C"/>
    <w:rsid w:val="00EA4662"/>
    <w:rsid w:val="00EA4887"/>
    <w:rsid w:val="00EA4AF2"/>
    <w:rsid w:val="00EA4C90"/>
    <w:rsid w:val="00EA4CA4"/>
    <w:rsid w:val="00EA501E"/>
    <w:rsid w:val="00EA55B6"/>
    <w:rsid w:val="00EA56C3"/>
    <w:rsid w:val="00EA5812"/>
    <w:rsid w:val="00EA5973"/>
    <w:rsid w:val="00EA5A07"/>
    <w:rsid w:val="00EA5CAB"/>
    <w:rsid w:val="00EA5F4F"/>
    <w:rsid w:val="00EA60A0"/>
    <w:rsid w:val="00EA6192"/>
    <w:rsid w:val="00EA6673"/>
    <w:rsid w:val="00EA66E8"/>
    <w:rsid w:val="00EA6AB6"/>
    <w:rsid w:val="00EA6C16"/>
    <w:rsid w:val="00EA6DAD"/>
    <w:rsid w:val="00EA6FA7"/>
    <w:rsid w:val="00EA6FE0"/>
    <w:rsid w:val="00EA704B"/>
    <w:rsid w:val="00EA72C6"/>
    <w:rsid w:val="00EA7511"/>
    <w:rsid w:val="00EA7803"/>
    <w:rsid w:val="00EA78EA"/>
    <w:rsid w:val="00EA79C9"/>
    <w:rsid w:val="00EA7ADF"/>
    <w:rsid w:val="00EA7C0F"/>
    <w:rsid w:val="00EB02C1"/>
    <w:rsid w:val="00EB0410"/>
    <w:rsid w:val="00EB05B3"/>
    <w:rsid w:val="00EB0766"/>
    <w:rsid w:val="00EB0987"/>
    <w:rsid w:val="00EB09B1"/>
    <w:rsid w:val="00EB0A2C"/>
    <w:rsid w:val="00EB0A37"/>
    <w:rsid w:val="00EB0CED"/>
    <w:rsid w:val="00EB1129"/>
    <w:rsid w:val="00EB1159"/>
    <w:rsid w:val="00EB125E"/>
    <w:rsid w:val="00EB12D3"/>
    <w:rsid w:val="00EB1316"/>
    <w:rsid w:val="00EB133D"/>
    <w:rsid w:val="00EB1595"/>
    <w:rsid w:val="00EB17DA"/>
    <w:rsid w:val="00EB18E4"/>
    <w:rsid w:val="00EB1E00"/>
    <w:rsid w:val="00EB1FBD"/>
    <w:rsid w:val="00EB1FC5"/>
    <w:rsid w:val="00EB25AE"/>
    <w:rsid w:val="00EB2E0D"/>
    <w:rsid w:val="00EB2ED0"/>
    <w:rsid w:val="00EB3131"/>
    <w:rsid w:val="00EB3267"/>
    <w:rsid w:val="00EB348E"/>
    <w:rsid w:val="00EB3721"/>
    <w:rsid w:val="00EB37FC"/>
    <w:rsid w:val="00EB39C6"/>
    <w:rsid w:val="00EB3AEC"/>
    <w:rsid w:val="00EB3DFC"/>
    <w:rsid w:val="00EB3E32"/>
    <w:rsid w:val="00EB3E96"/>
    <w:rsid w:val="00EB3EEB"/>
    <w:rsid w:val="00EB4214"/>
    <w:rsid w:val="00EB44AD"/>
    <w:rsid w:val="00EB463D"/>
    <w:rsid w:val="00EB4773"/>
    <w:rsid w:val="00EB48EC"/>
    <w:rsid w:val="00EB492D"/>
    <w:rsid w:val="00EB4950"/>
    <w:rsid w:val="00EB4A6E"/>
    <w:rsid w:val="00EB4B09"/>
    <w:rsid w:val="00EB4E7F"/>
    <w:rsid w:val="00EB52A6"/>
    <w:rsid w:val="00EB5464"/>
    <w:rsid w:val="00EB568A"/>
    <w:rsid w:val="00EB57D7"/>
    <w:rsid w:val="00EB5AE2"/>
    <w:rsid w:val="00EB60CC"/>
    <w:rsid w:val="00EB61DB"/>
    <w:rsid w:val="00EB6309"/>
    <w:rsid w:val="00EB67BE"/>
    <w:rsid w:val="00EB67FE"/>
    <w:rsid w:val="00EB69F1"/>
    <w:rsid w:val="00EB6D40"/>
    <w:rsid w:val="00EB72CD"/>
    <w:rsid w:val="00EB73A4"/>
    <w:rsid w:val="00EB74FD"/>
    <w:rsid w:val="00EB758F"/>
    <w:rsid w:val="00EB7626"/>
    <w:rsid w:val="00EB7813"/>
    <w:rsid w:val="00EB7A8A"/>
    <w:rsid w:val="00EB7AE9"/>
    <w:rsid w:val="00EC0617"/>
    <w:rsid w:val="00EC0764"/>
    <w:rsid w:val="00EC081B"/>
    <w:rsid w:val="00EC1099"/>
    <w:rsid w:val="00EC12DB"/>
    <w:rsid w:val="00EC143F"/>
    <w:rsid w:val="00EC152A"/>
    <w:rsid w:val="00EC15B8"/>
    <w:rsid w:val="00EC16EE"/>
    <w:rsid w:val="00EC16FF"/>
    <w:rsid w:val="00EC1892"/>
    <w:rsid w:val="00EC19F8"/>
    <w:rsid w:val="00EC1CB1"/>
    <w:rsid w:val="00EC2032"/>
    <w:rsid w:val="00EC207A"/>
    <w:rsid w:val="00EC2171"/>
    <w:rsid w:val="00EC2453"/>
    <w:rsid w:val="00EC25DC"/>
    <w:rsid w:val="00EC286A"/>
    <w:rsid w:val="00EC2C7B"/>
    <w:rsid w:val="00EC2D2E"/>
    <w:rsid w:val="00EC2D83"/>
    <w:rsid w:val="00EC3299"/>
    <w:rsid w:val="00EC33F7"/>
    <w:rsid w:val="00EC349C"/>
    <w:rsid w:val="00EC362B"/>
    <w:rsid w:val="00EC37CE"/>
    <w:rsid w:val="00EC3905"/>
    <w:rsid w:val="00EC3BC5"/>
    <w:rsid w:val="00EC415F"/>
    <w:rsid w:val="00EC426D"/>
    <w:rsid w:val="00EC46F2"/>
    <w:rsid w:val="00EC47E0"/>
    <w:rsid w:val="00EC49AB"/>
    <w:rsid w:val="00EC4A96"/>
    <w:rsid w:val="00EC4AD9"/>
    <w:rsid w:val="00EC4CFC"/>
    <w:rsid w:val="00EC4DBD"/>
    <w:rsid w:val="00EC511A"/>
    <w:rsid w:val="00EC5363"/>
    <w:rsid w:val="00EC53E8"/>
    <w:rsid w:val="00EC55D8"/>
    <w:rsid w:val="00EC56BD"/>
    <w:rsid w:val="00EC57B9"/>
    <w:rsid w:val="00EC617A"/>
    <w:rsid w:val="00EC6456"/>
    <w:rsid w:val="00EC6498"/>
    <w:rsid w:val="00EC6C9A"/>
    <w:rsid w:val="00EC6CBE"/>
    <w:rsid w:val="00EC6D79"/>
    <w:rsid w:val="00EC6E67"/>
    <w:rsid w:val="00EC6EE6"/>
    <w:rsid w:val="00EC6FD6"/>
    <w:rsid w:val="00EC70E5"/>
    <w:rsid w:val="00EC72DC"/>
    <w:rsid w:val="00EC73A8"/>
    <w:rsid w:val="00EC78F7"/>
    <w:rsid w:val="00EC7A7D"/>
    <w:rsid w:val="00EC7C95"/>
    <w:rsid w:val="00EC7DA7"/>
    <w:rsid w:val="00EC7F82"/>
    <w:rsid w:val="00ED06E4"/>
    <w:rsid w:val="00ED0A30"/>
    <w:rsid w:val="00ED1083"/>
    <w:rsid w:val="00ED1344"/>
    <w:rsid w:val="00ED1AC6"/>
    <w:rsid w:val="00ED1B89"/>
    <w:rsid w:val="00ED1C0E"/>
    <w:rsid w:val="00ED1F10"/>
    <w:rsid w:val="00ED299B"/>
    <w:rsid w:val="00ED2DCF"/>
    <w:rsid w:val="00ED30F7"/>
    <w:rsid w:val="00ED3278"/>
    <w:rsid w:val="00ED3810"/>
    <w:rsid w:val="00ED396B"/>
    <w:rsid w:val="00ED3B07"/>
    <w:rsid w:val="00ED3EA2"/>
    <w:rsid w:val="00ED42BA"/>
    <w:rsid w:val="00ED457D"/>
    <w:rsid w:val="00ED473A"/>
    <w:rsid w:val="00ED4775"/>
    <w:rsid w:val="00ED4BCF"/>
    <w:rsid w:val="00ED4EC9"/>
    <w:rsid w:val="00ED503F"/>
    <w:rsid w:val="00ED515B"/>
    <w:rsid w:val="00ED51AD"/>
    <w:rsid w:val="00ED5B9E"/>
    <w:rsid w:val="00ED5C63"/>
    <w:rsid w:val="00ED5D8F"/>
    <w:rsid w:val="00ED5F09"/>
    <w:rsid w:val="00ED5F93"/>
    <w:rsid w:val="00ED6187"/>
    <w:rsid w:val="00ED6788"/>
    <w:rsid w:val="00ED6832"/>
    <w:rsid w:val="00ED715F"/>
    <w:rsid w:val="00ED71A7"/>
    <w:rsid w:val="00ED7253"/>
    <w:rsid w:val="00ED729A"/>
    <w:rsid w:val="00ED752A"/>
    <w:rsid w:val="00ED7736"/>
    <w:rsid w:val="00ED77DC"/>
    <w:rsid w:val="00ED7F49"/>
    <w:rsid w:val="00EE0026"/>
    <w:rsid w:val="00EE01BE"/>
    <w:rsid w:val="00EE01E4"/>
    <w:rsid w:val="00EE02E3"/>
    <w:rsid w:val="00EE08DC"/>
    <w:rsid w:val="00EE0A60"/>
    <w:rsid w:val="00EE0E61"/>
    <w:rsid w:val="00EE0ED2"/>
    <w:rsid w:val="00EE131C"/>
    <w:rsid w:val="00EE156B"/>
    <w:rsid w:val="00EE15BB"/>
    <w:rsid w:val="00EE194B"/>
    <w:rsid w:val="00EE1A55"/>
    <w:rsid w:val="00EE1B90"/>
    <w:rsid w:val="00EE23C8"/>
    <w:rsid w:val="00EE2A39"/>
    <w:rsid w:val="00EE2A47"/>
    <w:rsid w:val="00EE2CD2"/>
    <w:rsid w:val="00EE3100"/>
    <w:rsid w:val="00EE34CA"/>
    <w:rsid w:val="00EE3698"/>
    <w:rsid w:val="00EE36AB"/>
    <w:rsid w:val="00EE45BF"/>
    <w:rsid w:val="00EE462E"/>
    <w:rsid w:val="00EE4662"/>
    <w:rsid w:val="00EE49A6"/>
    <w:rsid w:val="00EE4DDA"/>
    <w:rsid w:val="00EE5013"/>
    <w:rsid w:val="00EE51B9"/>
    <w:rsid w:val="00EE51BD"/>
    <w:rsid w:val="00EE5395"/>
    <w:rsid w:val="00EE53CC"/>
    <w:rsid w:val="00EE5433"/>
    <w:rsid w:val="00EE559A"/>
    <w:rsid w:val="00EE5600"/>
    <w:rsid w:val="00EE5619"/>
    <w:rsid w:val="00EE5649"/>
    <w:rsid w:val="00EE5928"/>
    <w:rsid w:val="00EE5F37"/>
    <w:rsid w:val="00EE6198"/>
    <w:rsid w:val="00EE653F"/>
    <w:rsid w:val="00EE6762"/>
    <w:rsid w:val="00EE67A0"/>
    <w:rsid w:val="00EE6E42"/>
    <w:rsid w:val="00EE6ECB"/>
    <w:rsid w:val="00EE70E5"/>
    <w:rsid w:val="00EE7639"/>
    <w:rsid w:val="00EE7AD0"/>
    <w:rsid w:val="00EE7BF4"/>
    <w:rsid w:val="00EE7C59"/>
    <w:rsid w:val="00EE7EC0"/>
    <w:rsid w:val="00EF0141"/>
    <w:rsid w:val="00EF0480"/>
    <w:rsid w:val="00EF0565"/>
    <w:rsid w:val="00EF0695"/>
    <w:rsid w:val="00EF09BE"/>
    <w:rsid w:val="00EF1192"/>
    <w:rsid w:val="00EF12B7"/>
    <w:rsid w:val="00EF135E"/>
    <w:rsid w:val="00EF1633"/>
    <w:rsid w:val="00EF16E9"/>
    <w:rsid w:val="00EF17AC"/>
    <w:rsid w:val="00EF1A8D"/>
    <w:rsid w:val="00EF1BD3"/>
    <w:rsid w:val="00EF1CE8"/>
    <w:rsid w:val="00EF215E"/>
    <w:rsid w:val="00EF23AE"/>
    <w:rsid w:val="00EF2636"/>
    <w:rsid w:val="00EF2882"/>
    <w:rsid w:val="00EF2A1E"/>
    <w:rsid w:val="00EF2C34"/>
    <w:rsid w:val="00EF2C51"/>
    <w:rsid w:val="00EF2C84"/>
    <w:rsid w:val="00EF399F"/>
    <w:rsid w:val="00EF3B84"/>
    <w:rsid w:val="00EF4580"/>
    <w:rsid w:val="00EF48FB"/>
    <w:rsid w:val="00EF4B44"/>
    <w:rsid w:val="00EF5072"/>
    <w:rsid w:val="00EF5226"/>
    <w:rsid w:val="00EF58AF"/>
    <w:rsid w:val="00EF58B2"/>
    <w:rsid w:val="00EF5F04"/>
    <w:rsid w:val="00EF5F07"/>
    <w:rsid w:val="00EF5F9F"/>
    <w:rsid w:val="00EF602A"/>
    <w:rsid w:val="00EF6587"/>
    <w:rsid w:val="00EF6599"/>
    <w:rsid w:val="00EF66D9"/>
    <w:rsid w:val="00EF673F"/>
    <w:rsid w:val="00EF675E"/>
    <w:rsid w:val="00EF68D5"/>
    <w:rsid w:val="00EF6FDE"/>
    <w:rsid w:val="00EF72B9"/>
    <w:rsid w:val="00EF740E"/>
    <w:rsid w:val="00EF7558"/>
    <w:rsid w:val="00EF7860"/>
    <w:rsid w:val="00EF7884"/>
    <w:rsid w:val="00EF7947"/>
    <w:rsid w:val="00EF7AFD"/>
    <w:rsid w:val="00EF7CB2"/>
    <w:rsid w:val="00EF7D5A"/>
    <w:rsid w:val="00EF7FB5"/>
    <w:rsid w:val="00F00132"/>
    <w:rsid w:val="00F003CB"/>
    <w:rsid w:val="00F0066E"/>
    <w:rsid w:val="00F00691"/>
    <w:rsid w:val="00F0087E"/>
    <w:rsid w:val="00F00AA1"/>
    <w:rsid w:val="00F00D9F"/>
    <w:rsid w:val="00F00FC7"/>
    <w:rsid w:val="00F0157B"/>
    <w:rsid w:val="00F0196C"/>
    <w:rsid w:val="00F01BD6"/>
    <w:rsid w:val="00F01DA9"/>
    <w:rsid w:val="00F026C7"/>
    <w:rsid w:val="00F02748"/>
    <w:rsid w:val="00F02889"/>
    <w:rsid w:val="00F028A4"/>
    <w:rsid w:val="00F02973"/>
    <w:rsid w:val="00F02A28"/>
    <w:rsid w:val="00F02A91"/>
    <w:rsid w:val="00F02C71"/>
    <w:rsid w:val="00F02C89"/>
    <w:rsid w:val="00F02DCD"/>
    <w:rsid w:val="00F02DF7"/>
    <w:rsid w:val="00F02FD9"/>
    <w:rsid w:val="00F032AB"/>
    <w:rsid w:val="00F0347E"/>
    <w:rsid w:val="00F037B9"/>
    <w:rsid w:val="00F038AE"/>
    <w:rsid w:val="00F038C7"/>
    <w:rsid w:val="00F038D9"/>
    <w:rsid w:val="00F0390F"/>
    <w:rsid w:val="00F03B54"/>
    <w:rsid w:val="00F03B78"/>
    <w:rsid w:val="00F03C12"/>
    <w:rsid w:val="00F03DD1"/>
    <w:rsid w:val="00F03EA6"/>
    <w:rsid w:val="00F03F93"/>
    <w:rsid w:val="00F042FA"/>
    <w:rsid w:val="00F04507"/>
    <w:rsid w:val="00F045CB"/>
    <w:rsid w:val="00F046F9"/>
    <w:rsid w:val="00F04985"/>
    <w:rsid w:val="00F04D66"/>
    <w:rsid w:val="00F0502D"/>
    <w:rsid w:val="00F0520A"/>
    <w:rsid w:val="00F05586"/>
    <w:rsid w:val="00F05636"/>
    <w:rsid w:val="00F05DC9"/>
    <w:rsid w:val="00F05E3E"/>
    <w:rsid w:val="00F062E8"/>
    <w:rsid w:val="00F06370"/>
    <w:rsid w:val="00F0645A"/>
    <w:rsid w:val="00F0666B"/>
    <w:rsid w:val="00F068CE"/>
    <w:rsid w:val="00F06B4A"/>
    <w:rsid w:val="00F06DBE"/>
    <w:rsid w:val="00F06E9B"/>
    <w:rsid w:val="00F06F5E"/>
    <w:rsid w:val="00F07082"/>
    <w:rsid w:val="00F0713A"/>
    <w:rsid w:val="00F076C5"/>
    <w:rsid w:val="00F077E5"/>
    <w:rsid w:val="00F1005F"/>
    <w:rsid w:val="00F1019D"/>
    <w:rsid w:val="00F104C6"/>
    <w:rsid w:val="00F1052C"/>
    <w:rsid w:val="00F10618"/>
    <w:rsid w:val="00F106C6"/>
    <w:rsid w:val="00F10898"/>
    <w:rsid w:val="00F10B37"/>
    <w:rsid w:val="00F10D4D"/>
    <w:rsid w:val="00F10DD5"/>
    <w:rsid w:val="00F10E98"/>
    <w:rsid w:val="00F10EBF"/>
    <w:rsid w:val="00F11060"/>
    <w:rsid w:val="00F1113F"/>
    <w:rsid w:val="00F114E1"/>
    <w:rsid w:val="00F11DF0"/>
    <w:rsid w:val="00F11ED0"/>
    <w:rsid w:val="00F11FC4"/>
    <w:rsid w:val="00F12320"/>
    <w:rsid w:val="00F12369"/>
    <w:rsid w:val="00F124B9"/>
    <w:rsid w:val="00F125A8"/>
    <w:rsid w:val="00F12741"/>
    <w:rsid w:val="00F127B8"/>
    <w:rsid w:val="00F12B07"/>
    <w:rsid w:val="00F12B72"/>
    <w:rsid w:val="00F12DED"/>
    <w:rsid w:val="00F13422"/>
    <w:rsid w:val="00F13B95"/>
    <w:rsid w:val="00F13C1C"/>
    <w:rsid w:val="00F13CB2"/>
    <w:rsid w:val="00F13EA1"/>
    <w:rsid w:val="00F14054"/>
    <w:rsid w:val="00F141B1"/>
    <w:rsid w:val="00F14210"/>
    <w:rsid w:val="00F14288"/>
    <w:rsid w:val="00F14784"/>
    <w:rsid w:val="00F14907"/>
    <w:rsid w:val="00F14A38"/>
    <w:rsid w:val="00F14BCA"/>
    <w:rsid w:val="00F14DF1"/>
    <w:rsid w:val="00F15631"/>
    <w:rsid w:val="00F158AF"/>
    <w:rsid w:val="00F15A05"/>
    <w:rsid w:val="00F15A5A"/>
    <w:rsid w:val="00F15BB2"/>
    <w:rsid w:val="00F15D24"/>
    <w:rsid w:val="00F15D2D"/>
    <w:rsid w:val="00F15DED"/>
    <w:rsid w:val="00F15E5B"/>
    <w:rsid w:val="00F16234"/>
    <w:rsid w:val="00F1629F"/>
    <w:rsid w:val="00F16708"/>
    <w:rsid w:val="00F16C0A"/>
    <w:rsid w:val="00F16C18"/>
    <w:rsid w:val="00F16C54"/>
    <w:rsid w:val="00F16F5C"/>
    <w:rsid w:val="00F17086"/>
    <w:rsid w:val="00F170E8"/>
    <w:rsid w:val="00F17416"/>
    <w:rsid w:val="00F17477"/>
    <w:rsid w:val="00F17483"/>
    <w:rsid w:val="00F1753D"/>
    <w:rsid w:val="00F17CA1"/>
    <w:rsid w:val="00F20A39"/>
    <w:rsid w:val="00F20C5A"/>
    <w:rsid w:val="00F20E6F"/>
    <w:rsid w:val="00F20FAE"/>
    <w:rsid w:val="00F21160"/>
    <w:rsid w:val="00F211B8"/>
    <w:rsid w:val="00F214C2"/>
    <w:rsid w:val="00F215C9"/>
    <w:rsid w:val="00F217EF"/>
    <w:rsid w:val="00F21B41"/>
    <w:rsid w:val="00F2263A"/>
    <w:rsid w:val="00F22A22"/>
    <w:rsid w:val="00F22C48"/>
    <w:rsid w:val="00F22DE5"/>
    <w:rsid w:val="00F22E73"/>
    <w:rsid w:val="00F22EE5"/>
    <w:rsid w:val="00F23160"/>
    <w:rsid w:val="00F234ED"/>
    <w:rsid w:val="00F23D8E"/>
    <w:rsid w:val="00F23E6A"/>
    <w:rsid w:val="00F2426F"/>
    <w:rsid w:val="00F242FC"/>
    <w:rsid w:val="00F243AD"/>
    <w:rsid w:val="00F245D7"/>
    <w:rsid w:val="00F2467F"/>
    <w:rsid w:val="00F24B2A"/>
    <w:rsid w:val="00F24D59"/>
    <w:rsid w:val="00F24E90"/>
    <w:rsid w:val="00F25336"/>
    <w:rsid w:val="00F253A8"/>
    <w:rsid w:val="00F254A4"/>
    <w:rsid w:val="00F2561F"/>
    <w:rsid w:val="00F259D3"/>
    <w:rsid w:val="00F25BC8"/>
    <w:rsid w:val="00F25CDF"/>
    <w:rsid w:val="00F265A7"/>
    <w:rsid w:val="00F265CC"/>
    <w:rsid w:val="00F26843"/>
    <w:rsid w:val="00F26AD2"/>
    <w:rsid w:val="00F26B34"/>
    <w:rsid w:val="00F26C10"/>
    <w:rsid w:val="00F26E36"/>
    <w:rsid w:val="00F26F3B"/>
    <w:rsid w:val="00F2729F"/>
    <w:rsid w:val="00F27640"/>
    <w:rsid w:val="00F27801"/>
    <w:rsid w:val="00F27BD1"/>
    <w:rsid w:val="00F27EC5"/>
    <w:rsid w:val="00F27F48"/>
    <w:rsid w:val="00F301EF"/>
    <w:rsid w:val="00F3028B"/>
    <w:rsid w:val="00F30853"/>
    <w:rsid w:val="00F30929"/>
    <w:rsid w:val="00F30959"/>
    <w:rsid w:val="00F309FF"/>
    <w:rsid w:val="00F30EA6"/>
    <w:rsid w:val="00F310AF"/>
    <w:rsid w:val="00F310FB"/>
    <w:rsid w:val="00F315A8"/>
    <w:rsid w:val="00F316BE"/>
    <w:rsid w:val="00F3187E"/>
    <w:rsid w:val="00F31A47"/>
    <w:rsid w:val="00F31C6C"/>
    <w:rsid w:val="00F32233"/>
    <w:rsid w:val="00F32306"/>
    <w:rsid w:val="00F32593"/>
    <w:rsid w:val="00F325E4"/>
    <w:rsid w:val="00F325F3"/>
    <w:rsid w:val="00F325F4"/>
    <w:rsid w:val="00F3260E"/>
    <w:rsid w:val="00F32829"/>
    <w:rsid w:val="00F32876"/>
    <w:rsid w:val="00F3294D"/>
    <w:rsid w:val="00F329D1"/>
    <w:rsid w:val="00F32A9E"/>
    <w:rsid w:val="00F32B93"/>
    <w:rsid w:val="00F3305C"/>
    <w:rsid w:val="00F3326D"/>
    <w:rsid w:val="00F332A7"/>
    <w:rsid w:val="00F332B6"/>
    <w:rsid w:val="00F3357B"/>
    <w:rsid w:val="00F33580"/>
    <w:rsid w:val="00F3380B"/>
    <w:rsid w:val="00F33E00"/>
    <w:rsid w:val="00F3404D"/>
    <w:rsid w:val="00F3406E"/>
    <w:rsid w:val="00F3462A"/>
    <w:rsid w:val="00F34857"/>
    <w:rsid w:val="00F34A56"/>
    <w:rsid w:val="00F34ADB"/>
    <w:rsid w:val="00F34F60"/>
    <w:rsid w:val="00F358FF"/>
    <w:rsid w:val="00F359A4"/>
    <w:rsid w:val="00F35A71"/>
    <w:rsid w:val="00F35B79"/>
    <w:rsid w:val="00F35BEC"/>
    <w:rsid w:val="00F35E4A"/>
    <w:rsid w:val="00F35F7D"/>
    <w:rsid w:val="00F36025"/>
    <w:rsid w:val="00F36139"/>
    <w:rsid w:val="00F361F2"/>
    <w:rsid w:val="00F36377"/>
    <w:rsid w:val="00F363D5"/>
    <w:rsid w:val="00F36912"/>
    <w:rsid w:val="00F36A31"/>
    <w:rsid w:val="00F36BD0"/>
    <w:rsid w:val="00F36E08"/>
    <w:rsid w:val="00F36F3E"/>
    <w:rsid w:val="00F375A8"/>
    <w:rsid w:val="00F37909"/>
    <w:rsid w:val="00F37937"/>
    <w:rsid w:val="00F3793E"/>
    <w:rsid w:val="00F37C4D"/>
    <w:rsid w:val="00F37D5C"/>
    <w:rsid w:val="00F37E65"/>
    <w:rsid w:val="00F37E9B"/>
    <w:rsid w:val="00F40565"/>
    <w:rsid w:val="00F407A7"/>
    <w:rsid w:val="00F407D4"/>
    <w:rsid w:val="00F40E67"/>
    <w:rsid w:val="00F40FD3"/>
    <w:rsid w:val="00F412A4"/>
    <w:rsid w:val="00F41300"/>
    <w:rsid w:val="00F41645"/>
    <w:rsid w:val="00F417E7"/>
    <w:rsid w:val="00F41947"/>
    <w:rsid w:val="00F419FA"/>
    <w:rsid w:val="00F41BC6"/>
    <w:rsid w:val="00F41BF2"/>
    <w:rsid w:val="00F41BFB"/>
    <w:rsid w:val="00F421E1"/>
    <w:rsid w:val="00F42275"/>
    <w:rsid w:val="00F42509"/>
    <w:rsid w:val="00F42637"/>
    <w:rsid w:val="00F42776"/>
    <w:rsid w:val="00F428D1"/>
    <w:rsid w:val="00F42E7F"/>
    <w:rsid w:val="00F42F9F"/>
    <w:rsid w:val="00F42FE8"/>
    <w:rsid w:val="00F430BF"/>
    <w:rsid w:val="00F43102"/>
    <w:rsid w:val="00F43125"/>
    <w:rsid w:val="00F43911"/>
    <w:rsid w:val="00F43BA4"/>
    <w:rsid w:val="00F43CD9"/>
    <w:rsid w:val="00F43EBF"/>
    <w:rsid w:val="00F43F9C"/>
    <w:rsid w:val="00F4414D"/>
    <w:rsid w:val="00F4437A"/>
    <w:rsid w:val="00F444C0"/>
    <w:rsid w:val="00F445DB"/>
    <w:rsid w:val="00F44DAA"/>
    <w:rsid w:val="00F44ED7"/>
    <w:rsid w:val="00F45081"/>
    <w:rsid w:val="00F4509D"/>
    <w:rsid w:val="00F450DA"/>
    <w:rsid w:val="00F45135"/>
    <w:rsid w:val="00F45170"/>
    <w:rsid w:val="00F451D8"/>
    <w:rsid w:val="00F45414"/>
    <w:rsid w:val="00F45553"/>
    <w:rsid w:val="00F457F4"/>
    <w:rsid w:val="00F45C1A"/>
    <w:rsid w:val="00F45E3C"/>
    <w:rsid w:val="00F46419"/>
    <w:rsid w:val="00F4657E"/>
    <w:rsid w:val="00F46686"/>
    <w:rsid w:val="00F46891"/>
    <w:rsid w:val="00F46D4B"/>
    <w:rsid w:val="00F46DDC"/>
    <w:rsid w:val="00F471C9"/>
    <w:rsid w:val="00F47278"/>
    <w:rsid w:val="00F47A19"/>
    <w:rsid w:val="00F47AA8"/>
    <w:rsid w:val="00F47D3F"/>
    <w:rsid w:val="00F501EB"/>
    <w:rsid w:val="00F50866"/>
    <w:rsid w:val="00F50FC4"/>
    <w:rsid w:val="00F512E4"/>
    <w:rsid w:val="00F51411"/>
    <w:rsid w:val="00F514DA"/>
    <w:rsid w:val="00F51C59"/>
    <w:rsid w:val="00F51DCD"/>
    <w:rsid w:val="00F52126"/>
    <w:rsid w:val="00F52156"/>
    <w:rsid w:val="00F521BE"/>
    <w:rsid w:val="00F521E2"/>
    <w:rsid w:val="00F52490"/>
    <w:rsid w:val="00F5275B"/>
    <w:rsid w:val="00F5278B"/>
    <w:rsid w:val="00F52C23"/>
    <w:rsid w:val="00F53444"/>
    <w:rsid w:val="00F5345F"/>
    <w:rsid w:val="00F535EF"/>
    <w:rsid w:val="00F53C50"/>
    <w:rsid w:val="00F53FAF"/>
    <w:rsid w:val="00F5454B"/>
    <w:rsid w:val="00F5471D"/>
    <w:rsid w:val="00F54F16"/>
    <w:rsid w:val="00F552B4"/>
    <w:rsid w:val="00F5536A"/>
    <w:rsid w:val="00F5570E"/>
    <w:rsid w:val="00F56011"/>
    <w:rsid w:val="00F560DF"/>
    <w:rsid w:val="00F5616E"/>
    <w:rsid w:val="00F56201"/>
    <w:rsid w:val="00F5632A"/>
    <w:rsid w:val="00F56587"/>
    <w:rsid w:val="00F565D7"/>
    <w:rsid w:val="00F565DF"/>
    <w:rsid w:val="00F56C53"/>
    <w:rsid w:val="00F57208"/>
    <w:rsid w:val="00F57585"/>
    <w:rsid w:val="00F5795D"/>
    <w:rsid w:val="00F57AF4"/>
    <w:rsid w:val="00F57B14"/>
    <w:rsid w:val="00F57FB6"/>
    <w:rsid w:val="00F6050E"/>
    <w:rsid w:val="00F607F4"/>
    <w:rsid w:val="00F60937"/>
    <w:rsid w:val="00F60A6A"/>
    <w:rsid w:val="00F60A8F"/>
    <w:rsid w:val="00F60BA2"/>
    <w:rsid w:val="00F60BF9"/>
    <w:rsid w:val="00F60C5F"/>
    <w:rsid w:val="00F60C95"/>
    <w:rsid w:val="00F610BF"/>
    <w:rsid w:val="00F610FD"/>
    <w:rsid w:val="00F613CE"/>
    <w:rsid w:val="00F616A3"/>
    <w:rsid w:val="00F61940"/>
    <w:rsid w:val="00F6231C"/>
    <w:rsid w:val="00F623B1"/>
    <w:rsid w:val="00F626D7"/>
    <w:rsid w:val="00F62CE2"/>
    <w:rsid w:val="00F62E13"/>
    <w:rsid w:val="00F63288"/>
    <w:rsid w:val="00F63293"/>
    <w:rsid w:val="00F63684"/>
    <w:rsid w:val="00F63787"/>
    <w:rsid w:val="00F63935"/>
    <w:rsid w:val="00F63AA9"/>
    <w:rsid w:val="00F63FA1"/>
    <w:rsid w:val="00F64300"/>
    <w:rsid w:val="00F64659"/>
    <w:rsid w:val="00F64684"/>
    <w:rsid w:val="00F649E5"/>
    <w:rsid w:val="00F64A6C"/>
    <w:rsid w:val="00F64A9D"/>
    <w:rsid w:val="00F64C97"/>
    <w:rsid w:val="00F64ED5"/>
    <w:rsid w:val="00F64F8D"/>
    <w:rsid w:val="00F6550D"/>
    <w:rsid w:val="00F657E1"/>
    <w:rsid w:val="00F65B47"/>
    <w:rsid w:val="00F65D4D"/>
    <w:rsid w:val="00F660C6"/>
    <w:rsid w:val="00F6617D"/>
    <w:rsid w:val="00F661F6"/>
    <w:rsid w:val="00F6658F"/>
    <w:rsid w:val="00F666E4"/>
    <w:rsid w:val="00F6686A"/>
    <w:rsid w:val="00F668C8"/>
    <w:rsid w:val="00F668D6"/>
    <w:rsid w:val="00F66AC3"/>
    <w:rsid w:val="00F66B5E"/>
    <w:rsid w:val="00F66B72"/>
    <w:rsid w:val="00F66E06"/>
    <w:rsid w:val="00F66E7B"/>
    <w:rsid w:val="00F67663"/>
    <w:rsid w:val="00F67806"/>
    <w:rsid w:val="00F6792C"/>
    <w:rsid w:val="00F67F94"/>
    <w:rsid w:val="00F67F97"/>
    <w:rsid w:val="00F7030E"/>
    <w:rsid w:val="00F703AF"/>
    <w:rsid w:val="00F705BF"/>
    <w:rsid w:val="00F706D2"/>
    <w:rsid w:val="00F70B5E"/>
    <w:rsid w:val="00F70C31"/>
    <w:rsid w:val="00F70E68"/>
    <w:rsid w:val="00F71051"/>
    <w:rsid w:val="00F710B6"/>
    <w:rsid w:val="00F715F3"/>
    <w:rsid w:val="00F71F92"/>
    <w:rsid w:val="00F724C4"/>
    <w:rsid w:val="00F72560"/>
    <w:rsid w:val="00F7263C"/>
    <w:rsid w:val="00F727E9"/>
    <w:rsid w:val="00F72A08"/>
    <w:rsid w:val="00F72A8A"/>
    <w:rsid w:val="00F72D04"/>
    <w:rsid w:val="00F72F71"/>
    <w:rsid w:val="00F732C0"/>
    <w:rsid w:val="00F732D6"/>
    <w:rsid w:val="00F7391C"/>
    <w:rsid w:val="00F73C7F"/>
    <w:rsid w:val="00F73CC6"/>
    <w:rsid w:val="00F744C2"/>
    <w:rsid w:val="00F74783"/>
    <w:rsid w:val="00F747C0"/>
    <w:rsid w:val="00F74909"/>
    <w:rsid w:val="00F75384"/>
    <w:rsid w:val="00F75513"/>
    <w:rsid w:val="00F758DE"/>
    <w:rsid w:val="00F75B52"/>
    <w:rsid w:val="00F75D90"/>
    <w:rsid w:val="00F75F9B"/>
    <w:rsid w:val="00F761C5"/>
    <w:rsid w:val="00F766D3"/>
    <w:rsid w:val="00F76718"/>
    <w:rsid w:val="00F76964"/>
    <w:rsid w:val="00F76BDC"/>
    <w:rsid w:val="00F76EBD"/>
    <w:rsid w:val="00F76F54"/>
    <w:rsid w:val="00F773B3"/>
    <w:rsid w:val="00F773EE"/>
    <w:rsid w:val="00F77612"/>
    <w:rsid w:val="00F776A5"/>
    <w:rsid w:val="00F778BB"/>
    <w:rsid w:val="00F779FC"/>
    <w:rsid w:val="00F77AAE"/>
    <w:rsid w:val="00F77C15"/>
    <w:rsid w:val="00F77E7B"/>
    <w:rsid w:val="00F77EF4"/>
    <w:rsid w:val="00F802BA"/>
    <w:rsid w:val="00F804DB"/>
    <w:rsid w:val="00F80831"/>
    <w:rsid w:val="00F8085F"/>
    <w:rsid w:val="00F80C52"/>
    <w:rsid w:val="00F8104F"/>
    <w:rsid w:val="00F810F4"/>
    <w:rsid w:val="00F8114B"/>
    <w:rsid w:val="00F813C5"/>
    <w:rsid w:val="00F814BD"/>
    <w:rsid w:val="00F815B4"/>
    <w:rsid w:val="00F816C8"/>
    <w:rsid w:val="00F8171C"/>
    <w:rsid w:val="00F817F2"/>
    <w:rsid w:val="00F81A52"/>
    <w:rsid w:val="00F81DE7"/>
    <w:rsid w:val="00F81E30"/>
    <w:rsid w:val="00F81EB8"/>
    <w:rsid w:val="00F82249"/>
    <w:rsid w:val="00F8231B"/>
    <w:rsid w:val="00F82375"/>
    <w:rsid w:val="00F82431"/>
    <w:rsid w:val="00F82500"/>
    <w:rsid w:val="00F8252B"/>
    <w:rsid w:val="00F82F89"/>
    <w:rsid w:val="00F830A3"/>
    <w:rsid w:val="00F83100"/>
    <w:rsid w:val="00F83714"/>
    <w:rsid w:val="00F83791"/>
    <w:rsid w:val="00F83CBA"/>
    <w:rsid w:val="00F84159"/>
    <w:rsid w:val="00F84185"/>
    <w:rsid w:val="00F8430E"/>
    <w:rsid w:val="00F8450F"/>
    <w:rsid w:val="00F84AED"/>
    <w:rsid w:val="00F84C41"/>
    <w:rsid w:val="00F855EB"/>
    <w:rsid w:val="00F856AB"/>
    <w:rsid w:val="00F859EE"/>
    <w:rsid w:val="00F85F02"/>
    <w:rsid w:val="00F86044"/>
    <w:rsid w:val="00F8679A"/>
    <w:rsid w:val="00F86EDD"/>
    <w:rsid w:val="00F87258"/>
    <w:rsid w:val="00F8735E"/>
    <w:rsid w:val="00F87390"/>
    <w:rsid w:val="00F876A0"/>
    <w:rsid w:val="00F87757"/>
    <w:rsid w:val="00F877D8"/>
    <w:rsid w:val="00F879CA"/>
    <w:rsid w:val="00F87BF6"/>
    <w:rsid w:val="00F87CB6"/>
    <w:rsid w:val="00F87F85"/>
    <w:rsid w:val="00F90295"/>
    <w:rsid w:val="00F90622"/>
    <w:rsid w:val="00F9071B"/>
    <w:rsid w:val="00F9083C"/>
    <w:rsid w:val="00F90924"/>
    <w:rsid w:val="00F90B42"/>
    <w:rsid w:val="00F90CFD"/>
    <w:rsid w:val="00F90D78"/>
    <w:rsid w:val="00F910AE"/>
    <w:rsid w:val="00F9136A"/>
    <w:rsid w:val="00F913FE"/>
    <w:rsid w:val="00F917CF"/>
    <w:rsid w:val="00F91A2F"/>
    <w:rsid w:val="00F91A93"/>
    <w:rsid w:val="00F91CF1"/>
    <w:rsid w:val="00F91E7E"/>
    <w:rsid w:val="00F9236F"/>
    <w:rsid w:val="00F9237F"/>
    <w:rsid w:val="00F929AD"/>
    <w:rsid w:val="00F929ED"/>
    <w:rsid w:val="00F92B32"/>
    <w:rsid w:val="00F92D6F"/>
    <w:rsid w:val="00F92DBE"/>
    <w:rsid w:val="00F92E32"/>
    <w:rsid w:val="00F92EA6"/>
    <w:rsid w:val="00F9302D"/>
    <w:rsid w:val="00F932F0"/>
    <w:rsid w:val="00F9346C"/>
    <w:rsid w:val="00F9359A"/>
    <w:rsid w:val="00F93708"/>
    <w:rsid w:val="00F937E4"/>
    <w:rsid w:val="00F93A86"/>
    <w:rsid w:val="00F93B1C"/>
    <w:rsid w:val="00F93BD2"/>
    <w:rsid w:val="00F93E01"/>
    <w:rsid w:val="00F93F48"/>
    <w:rsid w:val="00F93F65"/>
    <w:rsid w:val="00F94178"/>
    <w:rsid w:val="00F94387"/>
    <w:rsid w:val="00F943B6"/>
    <w:rsid w:val="00F94455"/>
    <w:rsid w:val="00F945E2"/>
    <w:rsid w:val="00F947EB"/>
    <w:rsid w:val="00F948E5"/>
    <w:rsid w:val="00F94A51"/>
    <w:rsid w:val="00F9544A"/>
    <w:rsid w:val="00F95499"/>
    <w:rsid w:val="00F95AF2"/>
    <w:rsid w:val="00F95B29"/>
    <w:rsid w:val="00F95B69"/>
    <w:rsid w:val="00F95E46"/>
    <w:rsid w:val="00F96206"/>
    <w:rsid w:val="00F96251"/>
    <w:rsid w:val="00F964A9"/>
    <w:rsid w:val="00F966CB"/>
    <w:rsid w:val="00F967F1"/>
    <w:rsid w:val="00F96848"/>
    <w:rsid w:val="00F96C64"/>
    <w:rsid w:val="00F96CFD"/>
    <w:rsid w:val="00F96F09"/>
    <w:rsid w:val="00F971DD"/>
    <w:rsid w:val="00F97665"/>
    <w:rsid w:val="00F9785D"/>
    <w:rsid w:val="00F97ECE"/>
    <w:rsid w:val="00F97F35"/>
    <w:rsid w:val="00FA0280"/>
    <w:rsid w:val="00FA04F9"/>
    <w:rsid w:val="00FA0542"/>
    <w:rsid w:val="00FA0ADE"/>
    <w:rsid w:val="00FA0B4D"/>
    <w:rsid w:val="00FA108E"/>
    <w:rsid w:val="00FA1184"/>
    <w:rsid w:val="00FA1499"/>
    <w:rsid w:val="00FA15EA"/>
    <w:rsid w:val="00FA16E2"/>
    <w:rsid w:val="00FA17A2"/>
    <w:rsid w:val="00FA18C9"/>
    <w:rsid w:val="00FA1B9E"/>
    <w:rsid w:val="00FA1CD9"/>
    <w:rsid w:val="00FA1E99"/>
    <w:rsid w:val="00FA1FC9"/>
    <w:rsid w:val="00FA21CE"/>
    <w:rsid w:val="00FA277B"/>
    <w:rsid w:val="00FA27F3"/>
    <w:rsid w:val="00FA28EB"/>
    <w:rsid w:val="00FA2BB8"/>
    <w:rsid w:val="00FA2E33"/>
    <w:rsid w:val="00FA2FC1"/>
    <w:rsid w:val="00FA30CB"/>
    <w:rsid w:val="00FA31A8"/>
    <w:rsid w:val="00FA3ED8"/>
    <w:rsid w:val="00FA42C4"/>
    <w:rsid w:val="00FA480A"/>
    <w:rsid w:val="00FA48E9"/>
    <w:rsid w:val="00FA49D9"/>
    <w:rsid w:val="00FA4A50"/>
    <w:rsid w:val="00FA4AC2"/>
    <w:rsid w:val="00FA4C3B"/>
    <w:rsid w:val="00FA4D31"/>
    <w:rsid w:val="00FA4EE2"/>
    <w:rsid w:val="00FA4F65"/>
    <w:rsid w:val="00FA52E1"/>
    <w:rsid w:val="00FA5B36"/>
    <w:rsid w:val="00FA5D67"/>
    <w:rsid w:val="00FA601D"/>
    <w:rsid w:val="00FA661F"/>
    <w:rsid w:val="00FA6662"/>
    <w:rsid w:val="00FA7052"/>
    <w:rsid w:val="00FA71F0"/>
    <w:rsid w:val="00FA735A"/>
    <w:rsid w:val="00FA749D"/>
    <w:rsid w:val="00FA781C"/>
    <w:rsid w:val="00FA7CAF"/>
    <w:rsid w:val="00FA7ED0"/>
    <w:rsid w:val="00FA7FE5"/>
    <w:rsid w:val="00FB0412"/>
    <w:rsid w:val="00FB045D"/>
    <w:rsid w:val="00FB0807"/>
    <w:rsid w:val="00FB0886"/>
    <w:rsid w:val="00FB0B7D"/>
    <w:rsid w:val="00FB0BB5"/>
    <w:rsid w:val="00FB0D26"/>
    <w:rsid w:val="00FB0ED1"/>
    <w:rsid w:val="00FB0F73"/>
    <w:rsid w:val="00FB1430"/>
    <w:rsid w:val="00FB17DA"/>
    <w:rsid w:val="00FB1C1F"/>
    <w:rsid w:val="00FB1EF3"/>
    <w:rsid w:val="00FB21AD"/>
    <w:rsid w:val="00FB2280"/>
    <w:rsid w:val="00FB2319"/>
    <w:rsid w:val="00FB2407"/>
    <w:rsid w:val="00FB24AF"/>
    <w:rsid w:val="00FB26E4"/>
    <w:rsid w:val="00FB26FB"/>
    <w:rsid w:val="00FB2C9B"/>
    <w:rsid w:val="00FB2CE2"/>
    <w:rsid w:val="00FB2DB7"/>
    <w:rsid w:val="00FB3000"/>
    <w:rsid w:val="00FB31C9"/>
    <w:rsid w:val="00FB3326"/>
    <w:rsid w:val="00FB34B6"/>
    <w:rsid w:val="00FB3DBA"/>
    <w:rsid w:val="00FB42A2"/>
    <w:rsid w:val="00FB44BA"/>
    <w:rsid w:val="00FB454D"/>
    <w:rsid w:val="00FB4715"/>
    <w:rsid w:val="00FB4D8A"/>
    <w:rsid w:val="00FB5248"/>
    <w:rsid w:val="00FB5693"/>
    <w:rsid w:val="00FB5876"/>
    <w:rsid w:val="00FB59F5"/>
    <w:rsid w:val="00FB5AE2"/>
    <w:rsid w:val="00FB5C7F"/>
    <w:rsid w:val="00FB6475"/>
    <w:rsid w:val="00FB64BC"/>
    <w:rsid w:val="00FB659C"/>
    <w:rsid w:val="00FB67E2"/>
    <w:rsid w:val="00FB6B1A"/>
    <w:rsid w:val="00FB6B72"/>
    <w:rsid w:val="00FB6DF1"/>
    <w:rsid w:val="00FB6FEE"/>
    <w:rsid w:val="00FB71E9"/>
    <w:rsid w:val="00FB73F7"/>
    <w:rsid w:val="00FB73F8"/>
    <w:rsid w:val="00FB7608"/>
    <w:rsid w:val="00FB7AF8"/>
    <w:rsid w:val="00FB7B38"/>
    <w:rsid w:val="00FB7BC4"/>
    <w:rsid w:val="00FB7BF0"/>
    <w:rsid w:val="00FB7C8E"/>
    <w:rsid w:val="00FB7CB0"/>
    <w:rsid w:val="00FB7CCC"/>
    <w:rsid w:val="00FB7D90"/>
    <w:rsid w:val="00FB7FF5"/>
    <w:rsid w:val="00FC0654"/>
    <w:rsid w:val="00FC0A3D"/>
    <w:rsid w:val="00FC0BFB"/>
    <w:rsid w:val="00FC0DE6"/>
    <w:rsid w:val="00FC1003"/>
    <w:rsid w:val="00FC107B"/>
    <w:rsid w:val="00FC1630"/>
    <w:rsid w:val="00FC189B"/>
    <w:rsid w:val="00FC18EF"/>
    <w:rsid w:val="00FC1D54"/>
    <w:rsid w:val="00FC22C6"/>
    <w:rsid w:val="00FC24DA"/>
    <w:rsid w:val="00FC27EA"/>
    <w:rsid w:val="00FC287E"/>
    <w:rsid w:val="00FC291E"/>
    <w:rsid w:val="00FC29C5"/>
    <w:rsid w:val="00FC2A96"/>
    <w:rsid w:val="00FC2C1C"/>
    <w:rsid w:val="00FC2C38"/>
    <w:rsid w:val="00FC2D4A"/>
    <w:rsid w:val="00FC35DD"/>
    <w:rsid w:val="00FC3647"/>
    <w:rsid w:val="00FC3F53"/>
    <w:rsid w:val="00FC4012"/>
    <w:rsid w:val="00FC40AD"/>
    <w:rsid w:val="00FC44B4"/>
    <w:rsid w:val="00FC496F"/>
    <w:rsid w:val="00FC4E70"/>
    <w:rsid w:val="00FC4FC7"/>
    <w:rsid w:val="00FC4FF3"/>
    <w:rsid w:val="00FC5121"/>
    <w:rsid w:val="00FC53B6"/>
    <w:rsid w:val="00FC54C6"/>
    <w:rsid w:val="00FC54ED"/>
    <w:rsid w:val="00FC5583"/>
    <w:rsid w:val="00FC569F"/>
    <w:rsid w:val="00FC56C5"/>
    <w:rsid w:val="00FC56CB"/>
    <w:rsid w:val="00FC5BF4"/>
    <w:rsid w:val="00FC5E26"/>
    <w:rsid w:val="00FC6114"/>
    <w:rsid w:val="00FC61E0"/>
    <w:rsid w:val="00FC6200"/>
    <w:rsid w:val="00FC6286"/>
    <w:rsid w:val="00FC6299"/>
    <w:rsid w:val="00FC645C"/>
    <w:rsid w:val="00FC64FF"/>
    <w:rsid w:val="00FC659B"/>
    <w:rsid w:val="00FC65C2"/>
    <w:rsid w:val="00FC6630"/>
    <w:rsid w:val="00FC66BD"/>
    <w:rsid w:val="00FC67A1"/>
    <w:rsid w:val="00FC6C33"/>
    <w:rsid w:val="00FC6D59"/>
    <w:rsid w:val="00FC7115"/>
    <w:rsid w:val="00FC72BC"/>
    <w:rsid w:val="00FC72D9"/>
    <w:rsid w:val="00FC763B"/>
    <w:rsid w:val="00FC76EF"/>
    <w:rsid w:val="00FC7A8A"/>
    <w:rsid w:val="00FC7B05"/>
    <w:rsid w:val="00FC7B20"/>
    <w:rsid w:val="00FC7C61"/>
    <w:rsid w:val="00FC7C8B"/>
    <w:rsid w:val="00FC7E17"/>
    <w:rsid w:val="00FC7ECE"/>
    <w:rsid w:val="00FC7F24"/>
    <w:rsid w:val="00FD03CB"/>
    <w:rsid w:val="00FD0548"/>
    <w:rsid w:val="00FD0865"/>
    <w:rsid w:val="00FD08E0"/>
    <w:rsid w:val="00FD0A9D"/>
    <w:rsid w:val="00FD0B9C"/>
    <w:rsid w:val="00FD0C08"/>
    <w:rsid w:val="00FD0F39"/>
    <w:rsid w:val="00FD14E9"/>
    <w:rsid w:val="00FD14EA"/>
    <w:rsid w:val="00FD1504"/>
    <w:rsid w:val="00FD1818"/>
    <w:rsid w:val="00FD1A14"/>
    <w:rsid w:val="00FD1CCF"/>
    <w:rsid w:val="00FD1D80"/>
    <w:rsid w:val="00FD1F98"/>
    <w:rsid w:val="00FD219B"/>
    <w:rsid w:val="00FD23B4"/>
    <w:rsid w:val="00FD2791"/>
    <w:rsid w:val="00FD28BC"/>
    <w:rsid w:val="00FD2A3E"/>
    <w:rsid w:val="00FD2B67"/>
    <w:rsid w:val="00FD2C0B"/>
    <w:rsid w:val="00FD2D7E"/>
    <w:rsid w:val="00FD2E58"/>
    <w:rsid w:val="00FD3043"/>
    <w:rsid w:val="00FD3553"/>
    <w:rsid w:val="00FD378C"/>
    <w:rsid w:val="00FD3C51"/>
    <w:rsid w:val="00FD3C56"/>
    <w:rsid w:val="00FD3E7A"/>
    <w:rsid w:val="00FD40C6"/>
    <w:rsid w:val="00FD4254"/>
    <w:rsid w:val="00FD42DD"/>
    <w:rsid w:val="00FD441D"/>
    <w:rsid w:val="00FD449E"/>
    <w:rsid w:val="00FD44D1"/>
    <w:rsid w:val="00FD44ED"/>
    <w:rsid w:val="00FD4679"/>
    <w:rsid w:val="00FD4724"/>
    <w:rsid w:val="00FD48F4"/>
    <w:rsid w:val="00FD4AB6"/>
    <w:rsid w:val="00FD4BD2"/>
    <w:rsid w:val="00FD4DE6"/>
    <w:rsid w:val="00FD4E4A"/>
    <w:rsid w:val="00FD506F"/>
    <w:rsid w:val="00FD51F2"/>
    <w:rsid w:val="00FD52C3"/>
    <w:rsid w:val="00FD5721"/>
    <w:rsid w:val="00FD573E"/>
    <w:rsid w:val="00FD577D"/>
    <w:rsid w:val="00FD5B40"/>
    <w:rsid w:val="00FD5D82"/>
    <w:rsid w:val="00FD5ECB"/>
    <w:rsid w:val="00FD5FD7"/>
    <w:rsid w:val="00FD61A3"/>
    <w:rsid w:val="00FD6615"/>
    <w:rsid w:val="00FD6C02"/>
    <w:rsid w:val="00FD6EBE"/>
    <w:rsid w:val="00FD7030"/>
    <w:rsid w:val="00FD70C5"/>
    <w:rsid w:val="00FD70E4"/>
    <w:rsid w:val="00FD725D"/>
    <w:rsid w:val="00FD7321"/>
    <w:rsid w:val="00FD733B"/>
    <w:rsid w:val="00FD745F"/>
    <w:rsid w:val="00FD75BA"/>
    <w:rsid w:val="00FD7721"/>
    <w:rsid w:val="00FD7B5D"/>
    <w:rsid w:val="00FD7D93"/>
    <w:rsid w:val="00FD7FA2"/>
    <w:rsid w:val="00FD7FF0"/>
    <w:rsid w:val="00FE0503"/>
    <w:rsid w:val="00FE0E6C"/>
    <w:rsid w:val="00FE0F3E"/>
    <w:rsid w:val="00FE1231"/>
    <w:rsid w:val="00FE140F"/>
    <w:rsid w:val="00FE1985"/>
    <w:rsid w:val="00FE1A80"/>
    <w:rsid w:val="00FE1C32"/>
    <w:rsid w:val="00FE2055"/>
    <w:rsid w:val="00FE25FA"/>
    <w:rsid w:val="00FE28FF"/>
    <w:rsid w:val="00FE2908"/>
    <w:rsid w:val="00FE2E58"/>
    <w:rsid w:val="00FE2E61"/>
    <w:rsid w:val="00FE2F78"/>
    <w:rsid w:val="00FE2FDF"/>
    <w:rsid w:val="00FE3194"/>
    <w:rsid w:val="00FE326A"/>
    <w:rsid w:val="00FE3371"/>
    <w:rsid w:val="00FE345D"/>
    <w:rsid w:val="00FE39B9"/>
    <w:rsid w:val="00FE39FA"/>
    <w:rsid w:val="00FE3E47"/>
    <w:rsid w:val="00FE40DE"/>
    <w:rsid w:val="00FE4143"/>
    <w:rsid w:val="00FE470B"/>
    <w:rsid w:val="00FE4934"/>
    <w:rsid w:val="00FE4CF3"/>
    <w:rsid w:val="00FE4E51"/>
    <w:rsid w:val="00FE5147"/>
    <w:rsid w:val="00FE524C"/>
    <w:rsid w:val="00FE5473"/>
    <w:rsid w:val="00FE551C"/>
    <w:rsid w:val="00FE5591"/>
    <w:rsid w:val="00FE5A55"/>
    <w:rsid w:val="00FE5ADD"/>
    <w:rsid w:val="00FE60E4"/>
    <w:rsid w:val="00FE6D22"/>
    <w:rsid w:val="00FE6F40"/>
    <w:rsid w:val="00FE706B"/>
    <w:rsid w:val="00FE7398"/>
    <w:rsid w:val="00FE742C"/>
    <w:rsid w:val="00FE7731"/>
    <w:rsid w:val="00FE7782"/>
    <w:rsid w:val="00FE7890"/>
    <w:rsid w:val="00FE7C9D"/>
    <w:rsid w:val="00FE7CEA"/>
    <w:rsid w:val="00FE7E51"/>
    <w:rsid w:val="00FE7EDC"/>
    <w:rsid w:val="00FF00ED"/>
    <w:rsid w:val="00FF0129"/>
    <w:rsid w:val="00FF053D"/>
    <w:rsid w:val="00FF0A5F"/>
    <w:rsid w:val="00FF0B0A"/>
    <w:rsid w:val="00FF0C65"/>
    <w:rsid w:val="00FF0E1D"/>
    <w:rsid w:val="00FF1168"/>
    <w:rsid w:val="00FF127A"/>
    <w:rsid w:val="00FF188F"/>
    <w:rsid w:val="00FF1923"/>
    <w:rsid w:val="00FF1AAA"/>
    <w:rsid w:val="00FF1CA0"/>
    <w:rsid w:val="00FF1EAD"/>
    <w:rsid w:val="00FF2345"/>
    <w:rsid w:val="00FF2589"/>
    <w:rsid w:val="00FF2636"/>
    <w:rsid w:val="00FF278A"/>
    <w:rsid w:val="00FF2808"/>
    <w:rsid w:val="00FF2B26"/>
    <w:rsid w:val="00FF2BC8"/>
    <w:rsid w:val="00FF301F"/>
    <w:rsid w:val="00FF356F"/>
    <w:rsid w:val="00FF3630"/>
    <w:rsid w:val="00FF3AA5"/>
    <w:rsid w:val="00FF434F"/>
    <w:rsid w:val="00FF4626"/>
    <w:rsid w:val="00FF4644"/>
    <w:rsid w:val="00FF46AD"/>
    <w:rsid w:val="00FF4922"/>
    <w:rsid w:val="00FF4CF9"/>
    <w:rsid w:val="00FF5006"/>
    <w:rsid w:val="00FF513D"/>
    <w:rsid w:val="00FF51DF"/>
    <w:rsid w:val="00FF54F9"/>
    <w:rsid w:val="00FF559E"/>
    <w:rsid w:val="00FF571C"/>
    <w:rsid w:val="00FF5731"/>
    <w:rsid w:val="00FF57CE"/>
    <w:rsid w:val="00FF5890"/>
    <w:rsid w:val="00FF58F1"/>
    <w:rsid w:val="00FF5A83"/>
    <w:rsid w:val="00FF5CF5"/>
    <w:rsid w:val="00FF5E9D"/>
    <w:rsid w:val="00FF63A7"/>
    <w:rsid w:val="00FF6437"/>
    <w:rsid w:val="00FF69A2"/>
    <w:rsid w:val="00FF6B76"/>
    <w:rsid w:val="00FF7278"/>
    <w:rsid w:val="00FF7339"/>
    <w:rsid w:val="00FF7648"/>
    <w:rsid w:val="00FF76DB"/>
    <w:rsid w:val="00FF77BF"/>
    <w:rsid w:val="00FF7B97"/>
    <w:rsid w:val="00FF7CAF"/>
    <w:rsid w:val="00FF7EE0"/>
    <w:rsid w:val="00FF7FA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ountry-region"/>
  <w:smartTagType w:namespaceuri="urn:schemas-microsoft-com:office:smarttags" w:name="place"/>
  <w:smartTagType w:namespaceuri="urn:schemas-microsoft-com:office:smarttags" w:name="State"/>
  <w:smartTagType w:namespaceuri="urn:schemas-microsoft-com:office:smarttags" w:name="PersonName"/>
  <w:smartTagType w:namespaceuri="urn:schemas-microsoft-com:office:smarttags" w:name="metricconverter"/>
  <w:shapeDefaults>
    <o:shapedefaults v:ext="edit" spidmax="1026"/>
    <o:shapelayout v:ext="edit">
      <o:idmap v:ext="edit" data="1"/>
    </o:shapelayout>
  </w:shapeDefaults>
  <w:decimalSymbol w:val="."/>
  <w:listSeparator w:val=","/>
  <w14:docId w14:val="4C176177"/>
  <w15:docId w15:val="{3391F967-E13C-476E-A636-067339582A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615DD"/>
    <w:rPr>
      <w:sz w:val="24"/>
      <w:szCs w:val="24"/>
    </w:rPr>
  </w:style>
  <w:style w:type="paragraph" w:styleId="Heading1">
    <w:name w:val="heading 1"/>
    <w:basedOn w:val="Normal"/>
    <w:next w:val="Normal"/>
    <w:link w:val="Heading1Char"/>
    <w:autoRedefine/>
    <w:qFormat/>
    <w:rsid w:val="001B1A56"/>
    <w:pPr>
      <w:keepNext/>
      <w:tabs>
        <w:tab w:val="left" w:pos="4050"/>
      </w:tabs>
      <w:spacing w:before="120"/>
      <w:outlineLvl w:val="0"/>
    </w:pPr>
    <w:rPr>
      <w:b/>
      <w:bCs/>
      <w:caps/>
      <w:kern w:val="32"/>
      <w:szCs w:val="32"/>
      <w:lang w:val="fr-FR" w:eastAsia="en-GB"/>
    </w:rPr>
  </w:style>
  <w:style w:type="paragraph" w:styleId="Heading2">
    <w:name w:val="heading 2"/>
    <w:basedOn w:val="Normal"/>
    <w:next w:val="Normal"/>
    <w:link w:val="Heading2Char"/>
    <w:autoRedefine/>
    <w:qFormat/>
    <w:rsid w:val="00271A00"/>
    <w:pPr>
      <w:keepNext/>
      <w:ind w:left="709"/>
      <w:outlineLvl w:val="1"/>
    </w:pPr>
    <w:rPr>
      <w:b/>
      <w:bCs/>
      <w:iCs/>
      <w:color w:val="000000"/>
      <w:szCs w:val="28"/>
      <w:lang w:val="fr-FR"/>
    </w:rPr>
  </w:style>
  <w:style w:type="paragraph" w:styleId="Heading3">
    <w:name w:val="heading 3"/>
    <w:basedOn w:val="Normal"/>
    <w:next w:val="Normal"/>
    <w:link w:val="Heading3Char"/>
    <w:qFormat/>
    <w:rsid w:val="00FB71E9"/>
    <w:pPr>
      <w:keepNext/>
      <w:spacing w:line="360" w:lineRule="auto"/>
      <w:ind w:left="709"/>
      <w:outlineLvl w:val="2"/>
    </w:pPr>
    <w:rPr>
      <w:rFonts w:cs="Arial"/>
      <w:b/>
      <w:bCs/>
      <w:szCs w:val="26"/>
      <w:lang w:val="fr-FR" w:eastAsia="fr-FR"/>
    </w:rPr>
  </w:style>
  <w:style w:type="paragraph" w:styleId="Heading4">
    <w:name w:val="heading 4"/>
    <w:basedOn w:val="Normal"/>
    <w:next w:val="Normal"/>
    <w:link w:val="Heading4Char"/>
    <w:qFormat/>
    <w:rsid w:val="00610803"/>
    <w:pPr>
      <w:keepNext/>
      <w:outlineLvl w:val="3"/>
    </w:pPr>
    <w:rPr>
      <w:b/>
      <w:bCs/>
      <w:szCs w:val="28"/>
      <w:lang w:val="fr-FR" w:eastAsia="fr-FR"/>
    </w:rPr>
  </w:style>
  <w:style w:type="paragraph" w:styleId="Heading5">
    <w:name w:val="heading 5"/>
    <w:basedOn w:val="Normal"/>
    <w:next w:val="Normal"/>
    <w:link w:val="Heading5Char"/>
    <w:autoRedefine/>
    <w:qFormat/>
    <w:rsid w:val="007038B8"/>
    <w:pPr>
      <w:numPr>
        <w:ilvl w:val="4"/>
      </w:numPr>
      <w:tabs>
        <w:tab w:val="num" w:pos="3960"/>
      </w:tabs>
      <w:spacing w:before="240" w:after="60"/>
      <w:ind w:left="630"/>
      <w:outlineLvl w:val="4"/>
    </w:pPr>
    <w:rPr>
      <w:b/>
      <w:bCs/>
      <w:i/>
      <w:iCs/>
      <w:szCs w:val="26"/>
      <w:lang w:val="fr-FR"/>
    </w:rPr>
  </w:style>
  <w:style w:type="paragraph" w:styleId="Heading6">
    <w:name w:val="heading 6"/>
    <w:basedOn w:val="Normal"/>
    <w:next w:val="Normal"/>
    <w:link w:val="Heading6Char"/>
    <w:autoRedefine/>
    <w:qFormat/>
    <w:rsid w:val="00871D02"/>
    <w:pPr>
      <w:numPr>
        <w:ilvl w:val="5"/>
      </w:numPr>
      <w:tabs>
        <w:tab w:val="num" w:pos="3780"/>
      </w:tabs>
      <w:spacing w:before="240" w:after="60"/>
      <w:ind w:left="3420"/>
      <w:outlineLvl w:val="5"/>
    </w:pPr>
    <w:rPr>
      <w:bCs/>
      <w:sz w:val="22"/>
      <w:szCs w:val="22"/>
      <w:u w:val="single"/>
      <w:lang w:val="fr-FR"/>
    </w:rPr>
  </w:style>
  <w:style w:type="paragraph" w:styleId="Heading7">
    <w:name w:val="heading 7"/>
    <w:basedOn w:val="Normal"/>
    <w:next w:val="Normal"/>
    <w:autoRedefine/>
    <w:qFormat/>
    <w:rsid w:val="00E500B1"/>
    <w:pPr>
      <w:numPr>
        <w:ilvl w:val="6"/>
      </w:numPr>
      <w:tabs>
        <w:tab w:val="num" w:pos="4680"/>
      </w:tabs>
      <w:spacing w:before="240" w:after="60"/>
      <w:ind w:left="4320"/>
      <w:outlineLvl w:val="6"/>
    </w:pPr>
    <w:rPr>
      <w:i/>
    </w:rPr>
  </w:style>
  <w:style w:type="paragraph" w:styleId="Heading8">
    <w:name w:val="heading 8"/>
    <w:basedOn w:val="Normal"/>
    <w:next w:val="Normal"/>
    <w:qFormat/>
    <w:rsid w:val="00B03E38"/>
    <w:pPr>
      <w:spacing w:before="240" w:after="60"/>
      <w:ind w:left="709"/>
      <w:outlineLvl w:val="7"/>
    </w:pPr>
    <w:rPr>
      <w:i/>
      <w:iCs/>
    </w:rPr>
  </w:style>
  <w:style w:type="paragraph" w:styleId="Heading9">
    <w:name w:val="heading 9"/>
    <w:basedOn w:val="Normal"/>
    <w:next w:val="Normal"/>
    <w:qFormat/>
    <w:rsid w:val="004020BD"/>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NormalIndent"/>
    <w:autoRedefine/>
    <w:rsid w:val="00B10DB6"/>
    <w:pPr>
      <w:jc w:val="both"/>
    </w:pPr>
    <w:rPr>
      <w:b/>
    </w:rPr>
  </w:style>
  <w:style w:type="paragraph" w:styleId="NormalIndent">
    <w:name w:val="Normal Indent"/>
    <w:basedOn w:val="Normal"/>
    <w:rsid w:val="00B10DB6"/>
    <w:pPr>
      <w:ind w:left="708"/>
    </w:pPr>
  </w:style>
  <w:style w:type="paragraph" w:styleId="PlainText">
    <w:name w:val="Plain Text"/>
    <w:basedOn w:val="Normal"/>
    <w:semiHidden/>
    <w:rsid w:val="003D7410"/>
    <w:rPr>
      <w:rFonts w:ascii="Courier New" w:hAnsi="Courier New" w:cs="Courier New"/>
      <w:sz w:val="20"/>
      <w:szCs w:val="20"/>
    </w:rPr>
  </w:style>
  <w:style w:type="character" w:styleId="Hyperlink">
    <w:name w:val="Hyperlink"/>
    <w:rsid w:val="00DD1396"/>
    <w:rPr>
      <w:color w:val="0000FF"/>
      <w:u w:val="single"/>
    </w:rPr>
  </w:style>
  <w:style w:type="character" w:styleId="FollowedHyperlink">
    <w:name w:val="FollowedHyperlink"/>
    <w:rsid w:val="00533DFE"/>
    <w:rPr>
      <w:color w:val="800080"/>
      <w:u w:val="single"/>
    </w:rPr>
  </w:style>
  <w:style w:type="paragraph" w:styleId="FootnoteText">
    <w:name w:val="footnote text"/>
    <w:basedOn w:val="Normal"/>
    <w:link w:val="FootnoteTextChar"/>
    <w:semiHidden/>
    <w:rsid w:val="004E6EB8"/>
    <w:rPr>
      <w:sz w:val="20"/>
      <w:szCs w:val="20"/>
      <w:lang w:val="fr-FR" w:eastAsia="fr-FR"/>
    </w:rPr>
  </w:style>
  <w:style w:type="character" w:styleId="FootnoteReference">
    <w:name w:val="footnote reference"/>
    <w:rsid w:val="004E6EB8"/>
    <w:rPr>
      <w:vertAlign w:val="superscript"/>
    </w:rPr>
  </w:style>
  <w:style w:type="paragraph" w:styleId="DocumentMap">
    <w:name w:val="Document Map"/>
    <w:basedOn w:val="Normal"/>
    <w:link w:val="DocumentMapChar"/>
    <w:semiHidden/>
    <w:rsid w:val="00C840D6"/>
    <w:pPr>
      <w:shd w:val="clear" w:color="auto" w:fill="000080"/>
    </w:pPr>
    <w:rPr>
      <w:rFonts w:ascii="Tahoma" w:hAnsi="Tahoma"/>
      <w:sz w:val="20"/>
      <w:szCs w:val="20"/>
      <w:lang w:val="fr-FR" w:eastAsia="fr-FR"/>
    </w:rPr>
  </w:style>
  <w:style w:type="paragraph" w:styleId="Caption">
    <w:name w:val="caption"/>
    <w:aliases w:val="FV Texte it"/>
    <w:basedOn w:val="Normal"/>
    <w:next w:val="Normal"/>
    <w:qFormat/>
    <w:rsid w:val="00E15A1B"/>
    <w:rPr>
      <w:b/>
      <w:bCs/>
      <w:sz w:val="20"/>
      <w:szCs w:val="20"/>
    </w:rPr>
  </w:style>
  <w:style w:type="character" w:customStyle="1" w:styleId="justifier">
    <w:name w:val="justifier"/>
    <w:basedOn w:val="DefaultParagraphFont"/>
    <w:semiHidden/>
    <w:rsid w:val="0024138B"/>
  </w:style>
  <w:style w:type="paragraph" w:styleId="NormalWeb">
    <w:name w:val="Normal (Web)"/>
    <w:basedOn w:val="Normal"/>
    <w:semiHidden/>
    <w:rsid w:val="0024138B"/>
    <w:pPr>
      <w:spacing w:before="100" w:beforeAutospacing="1" w:after="100" w:afterAutospacing="1"/>
    </w:pPr>
  </w:style>
  <w:style w:type="table" w:styleId="TableGrid">
    <w:name w:val="Table Grid"/>
    <w:basedOn w:val="TableNormal"/>
    <w:rsid w:val="00FF51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ang-grc">
    <w:name w:val="lang-grc"/>
    <w:basedOn w:val="DefaultParagraphFont"/>
    <w:semiHidden/>
    <w:rsid w:val="00745433"/>
  </w:style>
  <w:style w:type="paragraph" w:customStyle="1" w:styleId="StyleTitre3Gauche0cm">
    <w:name w:val="Style Titre 3 + Gauche :  0 cm"/>
    <w:basedOn w:val="Heading3"/>
    <w:semiHidden/>
    <w:rsid w:val="0003615D"/>
    <w:pPr>
      <w:spacing w:line="240" w:lineRule="auto"/>
      <w:ind w:left="0"/>
    </w:pPr>
    <w:rPr>
      <w:rFonts w:cs="Times New Roman"/>
      <w:szCs w:val="20"/>
    </w:rPr>
  </w:style>
  <w:style w:type="numbering" w:styleId="111111">
    <w:name w:val="Outline List 2"/>
    <w:basedOn w:val="NoList"/>
    <w:semiHidden/>
    <w:rsid w:val="004020BD"/>
    <w:pPr>
      <w:numPr>
        <w:numId w:val="8"/>
      </w:numPr>
    </w:pPr>
  </w:style>
  <w:style w:type="numbering" w:styleId="1ai">
    <w:name w:val="Outline List 1"/>
    <w:basedOn w:val="NoList"/>
    <w:semiHidden/>
    <w:rsid w:val="004020BD"/>
    <w:pPr>
      <w:numPr>
        <w:numId w:val="9"/>
      </w:numPr>
    </w:pPr>
  </w:style>
  <w:style w:type="character" w:styleId="Emphasis">
    <w:name w:val="Emphasis"/>
    <w:aliases w:val="FV Texte"/>
    <w:uiPriority w:val="20"/>
    <w:qFormat/>
    <w:rsid w:val="004020BD"/>
    <w:rPr>
      <w:i/>
      <w:iCs/>
    </w:rPr>
  </w:style>
  <w:style w:type="character" w:styleId="HTMLAcronym">
    <w:name w:val="HTML Acronym"/>
    <w:basedOn w:val="DefaultParagraphFont"/>
    <w:semiHidden/>
    <w:rsid w:val="004020BD"/>
  </w:style>
  <w:style w:type="paragraph" w:styleId="EnvelopeAddress">
    <w:name w:val="envelope address"/>
    <w:basedOn w:val="Normal"/>
    <w:semiHidden/>
    <w:rsid w:val="004020BD"/>
    <w:pPr>
      <w:framePr w:w="7938" w:h="1985" w:hRule="exact" w:hSpace="141" w:wrap="auto" w:hAnchor="page" w:xAlign="center" w:yAlign="bottom"/>
      <w:ind w:left="2835"/>
    </w:pPr>
    <w:rPr>
      <w:rFonts w:ascii="Arial" w:hAnsi="Arial" w:cs="Arial"/>
    </w:rPr>
  </w:style>
  <w:style w:type="paragraph" w:styleId="EnvelopeReturn">
    <w:name w:val="envelope return"/>
    <w:basedOn w:val="Normal"/>
    <w:semiHidden/>
    <w:rsid w:val="004020BD"/>
    <w:rPr>
      <w:rFonts w:ascii="Arial" w:hAnsi="Arial" w:cs="Arial"/>
      <w:sz w:val="20"/>
      <w:szCs w:val="20"/>
    </w:rPr>
  </w:style>
  <w:style w:type="paragraph" w:styleId="HTMLAddress">
    <w:name w:val="HTML Address"/>
    <w:basedOn w:val="Normal"/>
    <w:semiHidden/>
    <w:rsid w:val="004020BD"/>
    <w:rPr>
      <w:i/>
      <w:iCs/>
    </w:rPr>
  </w:style>
  <w:style w:type="numbering" w:styleId="ArticleSection">
    <w:name w:val="Outline List 3"/>
    <w:basedOn w:val="NoList"/>
    <w:semiHidden/>
    <w:rsid w:val="004020BD"/>
    <w:pPr>
      <w:numPr>
        <w:numId w:val="10"/>
      </w:numPr>
    </w:pPr>
  </w:style>
  <w:style w:type="character" w:styleId="HTMLCite">
    <w:name w:val="HTML Cite"/>
    <w:semiHidden/>
    <w:rsid w:val="004020BD"/>
    <w:rPr>
      <w:i/>
      <w:iCs/>
    </w:rPr>
  </w:style>
  <w:style w:type="table" w:styleId="TableClassic1">
    <w:name w:val="Table Classic 1"/>
    <w:basedOn w:val="TableNormal"/>
    <w:semiHidden/>
    <w:rsid w:val="004020BD"/>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4020BD"/>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4020BD"/>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4020BD"/>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character" w:styleId="HTMLKeyboard">
    <w:name w:val="HTML Keyboard"/>
    <w:semiHidden/>
    <w:rsid w:val="004020BD"/>
    <w:rPr>
      <w:rFonts w:ascii="Courier New" w:hAnsi="Courier New" w:cs="Courier New"/>
      <w:sz w:val="20"/>
      <w:szCs w:val="20"/>
    </w:rPr>
  </w:style>
  <w:style w:type="character" w:styleId="HTMLCode">
    <w:name w:val="HTML Code"/>
    <w:semiHidden/>
    <w:rsid w:val="004020BD"/>
    <w:rPr>
      <w:rFonts w:ascii="Courier New" w:hAnsi="Courier New" w:cs="Courier New"/>
      <w:sz w:val="20"/>
      <w:szCs w:val="20"/>
    </w:rPr>
  </w:style>
  <w:style w:type="table" w:styleId="TableColumns1">
    <w:name w:val="Table Columns 1"/>
    <w:basedOn w:val="TableNormal"/>
    <w:semiHidden/>
    <w:rsid w:val="004020BD"/>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4020BD"/>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4020BD"/>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4020BD"/>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4020BD"/>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lorful1">
    <w:name w:val="Table Colorful 1"/>
    <w:basedOn w:val="TableNormal"/>
    <w:semiHidden/>
    <w:rsid w:val="004020BD"/>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4020BD"/>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4020BD"/>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ntemporary">
    <w:name w:val="Table Contemporary"/>
    <w:basedOn w:val="TableNormal"/>
    <w:semiHidden/>
    <w:rsid w:val="004020BD"/>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paragraph" w:styleId="BodyText">
    <w:name w:val="Body Text"/>
    <w:basedOn w:val="Normal"/>
    <w:link w:val="BodyTextChar"/>
    <w:semiHidden/>
    <w:rsid w:val="004020BD"/>
    <w:pPr>
      <w:spacing w:after="120"/>
    </w:pPr>
    <w:rPr>
      <w:lang w:val="fr-FR" w:eastAsia="fr-FR"/>
    </w:rPr>
  </w:style>
  <w:style w:type="paragraph" w:styleId="BodyText2">
    <w:name w:val="Body Text 2"/>
    <w:basedOn w:val="Normal"/>
    <w:link w:val="BodyText2Char"/>
    <w:semiHidden/>
    <w:rsid w:val="004020BD"/>
    <w:pPr>
      <w:spacing w:after="120" w:line="480" w:lineRule="auto"/>
    </w:pPr>
    <w:rPr>
      <w:lang w:val="fr-FR" w:eastAsia="fr-FR"/>
    </w:rPr>
  </w:style>
  <w:style w:type="paragraph" w:styleId="BodyText3">
    <w:name w:val="Body Text 3"/>
    <w:basedOn w:val="Normal"/>
    <w:link w:val="BodyText3Char"/>
    <w:semiHidden/>
    <w:rsid w:val="004020BD"/>
    <w:pPr>
      <w:spacing w:after="120"/>
    </w:pPr>
    <w:rPr>
      <w:sz w:val="16"/>
      <w:szCs w:val="16"/>
      <w:lang w:val="fr-FR" w:eastAsia="fr-FR"/>
    </w:rPr>
  </w:style>
  <w:style w:type="paragraph" w:styleId="Date">
    <w:name w:val="Date"/>
    <w:basedOn w:val="Normal"/>
    <w:next w:val="Normal"/>
    <w:semiHidden/>
    <w:rsid w:val="004020BD"/>
  </w:style>
  <w:style w:type="character" w:styleId="HTMLDefinition">
    <w:name w:val="HTML Definition"/>
    <w:semiHidden/>
    <w:rsid w:val="004020BD"/>
    <w:rPr>
      <w:i/>
      <w:iCs/>
    </w:rPr>
  </w:style>
  <w:style w:type="table" w:styleId="Table3Deffects2">
    <w:name w:val="Table 3D effects 2"/>
    <w:basedOn w:val="TableNormal"/>
    <w:semiHidden/>
    <w:rsid w:val="004020BD"/>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1">
    <w:name w:val="Table 3D effects 1"/>
    <w:basedOn w:val="TableNormal"/>
    <w:semiHidden/>
    <w:rsid w:val="004020BD"/>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3">
    <w:name w:val="Table 3D effects 3"/>
    <w:basedOn w:val="TableNormal"/>
    <w:semiHidden/>
    <w:rsid w:val="004020BD"/>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Elegant">
    <w:name w:val="Table Elegant"/>
    <w:basedOn w:val="TableNormal"/>
    <w:semiHidden/>
    <w:rsid w:val="004020BD"/>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character" w:styleId="Strong">
    <w:name w:val="Strong"/>
    <w:aliases w:val="FV Titres"/>
    <w:qFormat/>
    <w:rsid w:val="004020BD"/>
    <w:rPr>
      <w:b/>
      <w:bCs/>
    </w:rPr>
  </w:style>
  <w:style w:type="paragraph" w:styleId="Header">
    <w:name w:val="header"/>
    <w:basedOn w:val="Normal"/>
    <w:link w:val="HeaderChar"/>
    <w:semiHidden/>
    <w:rsid w:val="004020BD"/>
    <w:pPr>
      <w:tabs>
        <w:tab w:val="center" w:pos="4536"/>
        <w:tab w:val="right" w:pos="9072"/>
      </w:tabs>
    </w:pPr>
    <w:rPr>
      <w:lang w:val="fr-FR" w:eastAsia="fr-FR"/>
    </w:rPr>
  </w:style>
  <w:style w:type="paragraph" w:styleId="MessageHeader">
    <w:name w:val="Message Header"/>
    <w:basedOn w:val="Normal"/>
    <w:semiHidden/>
    <w:rsid w:val="004020BD"/>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rPr>
  </w:style>
  <w:style w:type="character" w:styleId="HTMLSample">
    <w:name w:val="HTML Sample"/>
    <w:semiHidden/>
    <w:rsid w:val="004020BD"/>
    <w:rPr>
      <w:rFonts w:ascii="Courier New" w:hAnsi="Courier New" w:cs="Courier New"/>
    </w:rPr>
  </w:style>
  <w:style w:type="paragraph" w:styleId="Closing">
    <w:name w:val="Closing"/>
    <w:basedOn w:val="Normal"/>
    <w:semiHidden/>
    <w:rsid w:val="004020BD"/>
    <w:pPr>
      <w:ind w:left="4252"/>
    </w:pPr>
  </w:style>
  <w:style w:type="table" w:styleId="TableGrid1">
    <w:name w:val="Table Grid 1"/>
    <w:basedOn w:val="TableNormal"/>
    <w:semiHidden/>
    <w:rsid w:val="004020BD"/>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4020BD"/>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4020BD"/>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4020BD"/>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4020BD"/>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4020BD"/>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4020BD"/>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4020BD"/>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styleId="List">
    <w:name w:val="List"/>
    <w:basedOn w:val="Normal"/>
    <w:semiHidden/>
    <w:rsid w:val="004020BD"/>
    <w:pPr>
      <w:ind w:left="283" w:hanging="283"/>
    </w:pPr>
  </w:style>
  <w:style w:type="paragraph" w:styleId="List2">
    <w:name w:val="List 2"/>
    <w:basedOn w:val="Normal"/>
    <w:semiHidden/>
    <w:rsid w:val="004020BD"/>
    <w:pPr>
      <w:ind w:left="566" w:hanging="283"/>
    </w:pPr>
  </w:style>
  <w:style w:type="paragraph" w:styleId="List3">
    <w:name w:val="List 3"/>
    <w:basedOn w:val="Normal"/>
    <w:semiHidden/>
    <w:rsid w:val="004020BD"/>
    <w:pPr>
      <w:ind w:left="849" w:hanging="283"/>
    </w:pPr>
  </w:style>
  <w:style w:type="paragraph" w:styleId="List4">
    <w:name w:val="List 4"/>
    <w:basedOn w:val="Normal"/>
    <w:semiHidden/>
    <w:rsid w:val="004020BD"/>
    <w:pPr>
      <w:ind w:left="1132" w:hanging="283"/>
    </w:pPr>
  </w:style>
  <w:style w:type="paragraph" w:styleId="List5">
    <w:name w:val="List 5"/>
    <w:basedOn w:val="Normal"/>
    <w:semiHidden/>
    <w:rsid w:val="004020BD"/>
    <w:pPr>
      <w:ind w:left="1415" w:hanging="283"/>
    </w:pPr>
  </w:style>
  <w:style w:type="paragraph" w:styleId="ListNumber">
    <w:name w:val="List Number"/>
    <w:basedOn w:val="Normal"/>
    <w:semiHidden/>
    <w:rsid w:val="004020BD"/>
    <w:pPr>
      <w:numPr>
        <w:numId w:val="11"/>
      </w:numPr>
    </w:pPr>
  </w:style>
  <w:style w:type="paragraph" w:styleId="ListNumber2">
    <w:name w:val="List Number 2"/>
    <w:basedOn w:val="Normal"/>
    <w:semiHidden/>
    <w:rsid w:val="004020BD"/>
    <w:pPr>
      <w:numPr>
        <w:numId w:val="12"/>
      </w:numPr>
    </w:pPr>
  </w:style>
  <w:style w:type="paragraph" w:styleId="ListNumber3">
    <w:name w:val="List Number 3"/>
    <w:basedOn w:val="Normal"/>
    <w:semiHidden/>
    <w:rsid w:val="004020BD"/>
    <w:pPr>
      <w:numPr>
        <w:numId w:val="13"/>
      </w:numPr>
    </w:pPr>
  </w:style>
  <w:style w:type="paragraph" w:styleId="ListNumber4">
    <w:name w:val="List Number 4"/>
    <w:basedOn w:val="Normal"/>
    <w:semiHidden/>
    <w:rsid w:val="004020BD"/>
    <w:pPr>
      <w:numPr>
        <w:numId w:val="14"/>
      </w:numPr>
    </w:pPr>
  </w:style>
  <w:style w:type="paragraph" w:styleId="ListNumber5">
    <w:name w:val="List Number 5"/>
    <w:basedOn w:val="Normal"/>
    <w:semiHidden/>
    <w:rsid w:val="004020BD"/>
    <w:pPr>
      <w:numPr>
        <w:numId w:val="15"/>
      </w:numPr>
    </w:pPr>
  </w:style>
  <w:style w:type="paragraph" w:styleId="ListBullet">
    <w:name w:val="List Bullet"/>
    <w:basedOn w:val="Normal"/>
    <w:semiHidden/>
    <w:rsid w:val="004020BD"/>
    <w:pPr>
      <w:numPr>
        <w:numId w:val="16"/>
      </w:numPr>
    </w:pPr>
  </w:style>
  <w:style w:type="paragraph" w:styleId="ListBullet2">
    <w:name w:val="List Bullet 2"/>
    <w:basedOn w:val="Normal"/>
    <w:semiHidden/>
    <w:rsid w:val="004020BD"/>
    <w:pPr>
      <w:numPr>
        <w:numId w:val="17"/>
      </w:numPr>
    </w:pPr>
  </w:style>
  <w:style w:type="paragraph" w:styleId="ListBullet3">
    <w:name w:val="List Bullet 3"/>
    <w:basedOn w:val="Normal"/>
    <w:semiHidden/>
    <w:rsid w:val="004020BD"/>
    <w:pPr>
      <w:numPr>
        <w:numId w:val="18"/>
      </w:numPr>
    </w:pPr>
  </w:style>
  <w:style w:type="paragraph" w:styleId="ListBullet4">
    <w:name w:val="List Bullet 4"/>
    <w:basedOn w:val="Normal"/>
    <w:semiHidden/>
    <w:rsid w:val="004020BD"/>
    <w:pPr>
      <w:numPr>
        <w:numId w:val="19"/>
      </w:numPr>
    </w:pPr>
  </w:style>
  <w:style w:type="paragraph" w:styleId="ListBullet5">
    <w:name w:val="List Bullet 5"/>
    <w:basedOn w:val="Normal"/>
    <w:semiHidden/>
    <w:rsid w:val="004020BD"/>
    <w:pPr>
      <w:numPr>
        <w:numId w:val="20"/>
      </w:numPr>
    </w:pPr>
  </w:style>
  <w:style w:type="paragraph" w:styleId="ListContinue">
    <w:name w:val="List Continue"/>
    <w:basedOn w:val="Normal"/>
    <w:semiHidden/>
    <w:rsid w:val="004020BD"/>
    <w:pPr>
      <w:spacing w:after="120"/>
      <w:ind w:left="283"/>
    </w:pPr>
  </w:style>
  <w:style w:type="paragraph" w:styleId="ListContinue2">
    <w:name w:val="List Continue 2"/>
    <w:basedOn w:val="Normal"/>
    <w:semiHidden/>
    <w:rsid w:val="004020BD"/>
    <w:pPr>
      <w:spacing w:after="120"/>
      <w:ind w:left="566"/>
    </w:pPr>
  </w:style>
  <w:style w:type="paragraph" w:styleId="ListContinue3">
    <w:name w:val="List Continue 3"/>
    <w:basedOn w:val="Normal"/>
    <w:semiHidden/>
    <w:rsid w:val="004020BD"/>
    <w:pPr>
      <w:spacing w:after="120"/>
      <w:ind w:left="849"/>
    </w:pPr>
  </w:style>
  <w:style w:type="paragraph" w:styleId="ListContinue4">
    <w:name w:val="List Continue 4"/>
    <w:basedOn w:val="Normal"/>
    <w:semiHidden/>
    <w:rsid w:val="004020BD"/>
    <w:pPr>
      <w:spacing w:after="120"/>
      <w:ind w:left="1132"/>
    </w:pPr>
  </w:style>
  <w:style w:type="paragraph" w:styleId="ListContinue5">
    <w:name w:val="List Continue 5"/>
    <w:basedOn w:val="Normal"/>
    <w:semiHidden/>
    <w:rsid w:val="004020BD"/>
    <w:pPr>
      <w:spacing w:after="120"/>
      <w:ind w:left="1415"/>
    </w:pPr>
  </w:style>
  <w:style w:type="character" w:styleId="HTMLTypewriter">
    <w:name w:val="HTML Typewriter"/>
    <w:semiHidden/>
    <w:rsid w:val="004020BD"/>
    <w:rPr>
      <w:rFonts w:ascii="Courier New" w:hAnsi="Courier New" w:cs="Courier New"/>
      <w:sz w:val="20"/>
      <w:szCs w:val="20"/>
    </w:rPr>
  </w:style>
  <w:style w:type="paragraph" w:styleId="BlockText">
    <w:name w:val="Block Text"/>
    <w:basedOn w:val="Normal"/>
    <w:semiHidden/>
    <w:rsid w:val="004020BD"/>
    <w:pPr>
      <w:spacing w:after="120"/>
      <w:ind w:left="1440" w:right="1440"/>
    </w:pPr>
  </w:style>
  <w:style w:type="character" w:styleId="LineNumber">
    <w:name w:val="line number"/>
    <w:basedOn w:val="DefaultParagraphFont"/>
    <w:semiHidden/>
    <w:rsid w:val="004020BD"/>
  </w:style>
  <w:style w:type="character" w:styleId="PageNumber">
    <w:name w:val="page number"/>
    <w:basedOn w:val="DefaultParagraphFont"/>
    <w:semiHidden/>
    <w:rsid w:val="004020BD"/>
  </w:style>
  <w:style w:type="table" w:styleId="TableSubtle1">
    <w:name w:val="Table Subtle 1"/>
    <w:basedOn w:val="TableNormal"/>
    <w:semiHidden/>
    <w:rsid w:val="004020BD"/>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4020BD"/>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Footer">
    <w:name w:val="footer"/>
    <w:basedOn w:val="Normal"/>
    <w:link w:val="FooterChar"/>
    <w:semiHidden/>
    <w:rsid w:val="004020BD"/>
    <w:pPr>
      <w:tabs>
        <w:tab w:val="center" w:pos="4536"/>
        <w:tab w:val="right" w:pos="9072"/>
      </w:tabs>
    </w:pPr>
    <w:rPr>
      <w:lang w:val="fr-FR" w:eastAsia="fr-FR"/>
    </w:rPr>
  </w:style>
  <w:style w:type="paragraph" w:styleId="HTMLPreformatted">
    <w:name w:val="HTML Preformatted"/>
    <w:basedOn w:val="Normal"/>
    <w:link w:val="HTMLPreformattedChar"/>
    <w:uiPriority w:val="99"/>
    <w:semiHidden/>
    <w:rsid w:val="004020BD"/>
    <w:rPr>
      <w:rFonts w:ascii="Courier New" w:hAnsi="Courier New" w:cs="Courier New"/>
      <w:sz w:val="20"/>
      <w:szCs w:val="20"/>
    </w:rPr>
  </w:style>
  <w:style w:type="table" w:styleId="TableProfessional">
    <w:name w:val="Table Professional"/>
    <w:basedOn w:val="TableNormal"/>
    <w:semiHidden/>
    <w:rsid w:val="004020BD"/>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styleId="BodyTextFirstIndent">
    <w:name w:val="Body Text First Indent"/>
    <w:basedOn w:val="BodyText"/>
    <w:semiHidden/>
    <w:rsid w:val="004020BD"/>
    <w:pPr>
      <w:ind w:firstLine="210"/>
    </w:pPr>
  </w:style>
  <w:style w:type="paragraph" w:styleId="BodyTextIndent">
    <w:name w:val="Body Text Indent"/>
    <w:basedOn w:val="Normal"/>
    <w:link w:val="BodyTextIndentChar"/>
    <w:semiHidden/>
    <w:rsid w:val="004020BD"/>
    <w:pPr>
      <w:spacing w:after="120"/>
      <w:ind w:left="283"/>
    </w:pPr>
    <w:rPr>
      <w:lang w:val="fr-FR" w:eastAsia="fr-FR"/>
    </w:rPr>
  </w:style>
  <w:style w:type="paragraph" w:styleId="BodyTextIndent2">
    <w:name w:val="Body Text Indent 2"/>
    <w:basedOn w:val="Normal"/>
    <w:link w:val="BodyTextIndent2Char"/>
    <w:semiHidden/>
    <w:rsid w:val="004020BD"/>
    <w:pPr>
      <w:spacing w:after="120" w:line="480" w:lineRule="auto"/>
      <w:ind w:left="283"/>
    </w:pPr>
    <w:rPr>
      <w:lang w:val="fr-FR" w:eastAsia="fr-FR"/>
    </w:rPr>
  </w:style>
  <w:style w:type="paragraph" w:styleId="BodyTextIndent3">
    <w:name w:val="Body Text Indent 3"/>
    <w:basedOn w:val="Normal"/>
    <w:link w:val="BodyTextIndent3Char"/>
    <w:semiHidden/>
    <w:rsid w:val="004020BD"/>
    <w:pPr>
      <w:spacing w:after="120"/>
      <w:ind w:left="283"/>
    </w:pPr>
    <w:rPr>
      <w:sz w:val="16"/>
      <w:szCs w:val="16"/>
      <w:lang w:val="fr-FR" w:eastAsia="fr-FR"/>
    </w:rPr>
  </w:style>
  <w:style w:type="paragraph" w:styleId="BodyTextFirstIndent2">
    <w:name w:val="Body Text First Indent 2"/>
    <w:basedOn w:val="BodyTextIndent"/>
    <w:semiHidden/>
    <w:rsid w:val="004020BD"/>
    <w:pPr>
      <w:ind w:firstLine="210"/>
    </w:pPr>
  </w:style>
  <w:style w:type="paragraph" w:styleId="Salutation">
    <w:name w:val="Salutation"/>
    <w:basedOn w:val="Normal"/>
    <w:next w:val="Normal"/>
    <w:semiHidden/>
    <w:rsid w:val="004020BD"/>
  </w:style>
  <w:style w:type="paragraph" w:styleId="Signature">
    <w:name w:val="Signature"/>
    <w:basedOn w:val="Normal"/>
    <w:semiHidden/>
    <w:rsid w:val="004020BD"/>
    <w:pPr>
      <w:ind w:left="4252"/>
    </w:pPr>
  </w:style>
  <w:style w:type="paragraph" w:styleId="E-mailSignature">
    <w:name w:val="E-mail Signature"/>
    <w:basedOn w:val="Normal"/>
    <w:semiHidden/>
    <w:rsid w:val="004020BD"/>
  </w:style>
  <w:style w:type="table" w:styleId="TableSimple1">
    <w:name w:val="Table Simple 1"/>
    <w:basedOn w:val="TableNormal"/>
    <w:semiHidden/>
    <w:rsid w:val="004020BD"/>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4020BD"/>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4020BD"/>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paragraph" w:styleId="Subtitle">
    <w:name w:val="Subtitle"/>
    <w:basedOn w:val="Normal"/>
    <w:qFormat/>
    <w:rsid w:val="004020BD"/>
    <w:pPr>
      <w:spacing w:after="60"/>
      <w:jc w:val="center"/>
      <w:outlineLvl w:val="1"/>
    </w:pPr>
    <w:rPr>
      <w:rFonts w:ascii="Arial" w:hAnsi="Arial" w:cs="Arial"/>
    </w:rPr>
  </w:style>
  <w:style w:type="table" w:styleId="TableList1">
    <w:name w:val="Table List 1"/>
    <w:basedOn w:val="TableNormal"/>
    <w:semiHidden/>
    <w:rsid w:val="004020BD"/>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4020BD"/>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4020BD"/>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4020BD"/>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4020BD"/>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4020BD"/>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4020BD"/>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4020BD"/>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Theme">
    <w:name w:val="Table Theme"/>
    <w:basedOn w:val="TableNormal"/>
    <w:semiHidden/>
    <w:rsid w:val="004020B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link w:val="TitleChar"/>
    <w:qFormat/>
    <w:rsid w:val="004020BD"/>
    <w:pPr>
      <w:spacing w:before="240" w:after="60"/>
      <w:jc w:val="center"/>
      <w:outlineLvl w:val="0"/>
    </w:pPr>
    <w:rPr>
      <w:rFonts w:ascii="Arial" w:hAnsi="Arial"/>
      <w:b/>
      <w:bCs/>
      <w:kern w:val="28"/>
      <w:sz w:val="32"/>
      <w:szCs w:val="32"/>
      <w:lang w:val="fr-FR" w:eastAsia="fr-FR"/>
    </w:rPr>
  </w:style>
  <w:style w:type="paragraph" w:styleId="NoteHeading">
    <w:name w:val="Note Heading"/>
    <w:basedOn w:val="Normal"/>
    <w:next w:val="Normal"/>
    <w:semiHidden/>
    <w:rsid w:val="004020BD"/>
  </w:style>
  <w:style w:type="character" w:styleId="HTMLVariable">
    <w:name w:val="HTML Variable"/>
    <w:semiHidden/>
    <w:rsid w:val="004020BD"/>
    <w:rPr>
      <w:i/>
      <w:iCs/>
    </w:rPr>
  </w:style>
  <w:style w:type="table" w:styleId="TableWeb1">
    <w:name w:val="Table Web 1"/>
    <w:basedOn w:val="TableNormal"/>
    <w:semiHidden/>
    <w:rsid w:val="004020BD"/>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4020BD"/>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4020BD"/>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character" w:customStyle="1" w:styleId="Heading4Char">
    <w:name w:val="Heading 4 Char"/>
    <w:link w:val="Heading4"/>
    <w:rsid w:val="00A867C5"/>
    <w:rPr>
      <w:b/>
      <w:bCs/>
      <w:sz w:val="24"/>
      <w:szCs w:val="28"/>
      <w:lang w:val="fr-FR" w:eastAsia="fr-FR" w:bidi="ar-SA"/>
    </w:rPr>
  </w:style>
  <w:style w:type="character" w:customStyle="1" w:styleId="Heading3Char">
    <w:name w:val="Heading 3 Char"/>
    <w:link w:val="Heading3"/>
    <w:rsid w:val="00C36BE7"/>
    <w:rPr>
      <w:rFonts w:cs="Arial"/>
      <w:b/>
      <w:bCs/>
      <w:sz w:val="24"/>
      <w:szCs w:val="26"/>
      <w:lang w:val="fr-FR" w:eastAsia="fr-FR" w:bidi="ar-SA"/>
    </w:rPr>
  </w:style>
  <w:style w:type="character" w:customStyle="1" w:styleId="Heading2Char">
    <w:name w:val="Heading 2 Char"/>
    <w:link w:val="Heading2"/>
    <w:rsid w:val="00271A00"/>
    <w:rPr>
      <w:b/>
      <w:bCs/>
      <w:iCs/>
      <w:color w:val="000000"/>
      <w:sz w:val="24"/>
      <w:szCs w:val="28"/>
      <w:lang w:val="fr-FR"/>
    </w:rPr>
  </w:style>
  <w:style w:type="paragraph" w:customStyle="1" w:styleId="3text">
    <w:name w:val="3text"/>
    <w:basedOn w:val="Normal"/>
    <w:semiHidden/>
    <w:rsid w:val="00B52C09"/>
    <w:pPr>
      <w:spacing w:before="100" w:beforeAutospacing="1" w:after="100" w:afterAutospacing="1"/>
    </w:pPr>
  </w:style>
  <w:style w:type="character" w:customStyle="1" w:styleId="apple-style-span">
    <w:name w:val="apple-style-span"/>
    <w:basedOn w:val="DefaultParagraphFont"/>
    <w:rsid w:val="00951912"/>
  </w:style>
  <w:style w:type="character" w:customStyle="1" w:styleId="nw">
    <w:name w:val="nw"/>
    <w:basedOn w:val="DefaultParagraphFont"/>
    <w:rsid w:val="009610F5"/>
  </w:style>
  <w:style w:type="character" w:customStyle="1" w:styleId="ib">
    <w:name w:val="ib"/>
    <w:basedOn w:val="DefaultParagraphFont"/>
    <w:rsid w:val="002003FB"/>
  </w:style>
  <w:style w:type="character" w:customStyle="1" w:styleId="ff3">
    <w:name w:val="ff3"/>
    <w:basedOn w:val="DefaultParagraphFont"/>
    <w:rsid w:val="00D60632"/>
  </w:style>
  <w:style w:type="character" w:customStyle="1" w:styleId="st">
    <w:name w:val="st"/>
    <w:basedOn w:val="DefaultParagraphFont"/>
    <w:rsid w:val="0017090D"/>
  </w:style>
  <w:style w:type="character" w:customStyle="1" w:styleId="Heading1Char">
    <w:name w:val="Heading 1 Char"/>
    <w:link w:val="Heading1"/>
    <w:rsid w:val="001B1A56"/>
    <w:rPr>
      <w:b/>
      <w:bCs/>
      <w:caps/>
      <w:kern w:val="32"/>
      <w:sz w:val="24"/>
      <w:szCs w:val="32"/>
      <w:lang w:val="fr-FR" w:eastAsia="en-GB"/>
    </w:rPr>
  </w:style>
  <w:style w:type="character" w:customStyle="1" w:styleId="Heading6Char">
    <w:name w:val="Heading 6 Char"/>
    <w:link w:val="Heading6"/>
    <w:rsid w:val="00871D02"/>
    <w:rPr>
      <w:bCs/>
      <w:sz w:val="22"/>
      <w:szCs w:val="22"/>
      <w:u w:val="single"/>
      <w:lang w:val="fr-FR" w:eastAsia="en-US"/>
    </w:rPr>
  </w:style>
  <w:style w:type="character" w:customStyle="1" w:styleId="thumbcaption">
    <w:name w:val="thumbcaption"/>
    <w:basedOn w:val="DefaultParagraphFont"/>
    <w:rsid w:val="00456C59"/>
  </w:style>
  <w:style w:type="character" w:customStyle="1" w:styleId="A8">
    <w:name w:val="A8"/>
    <w:uiPriority w:val="99"/>
    <w:rsid w:val="00577FE9"/>
    <w:rPr>
      <w:rFonts w:cs="Book Antiqua"/>
      <w:color w:val="221E1F"/>
      <w:sz w:val="11"/>
      <w:szCs w:val="11"/>
    </w:rPr>
  </w:style>
  <w:style w:type="character" w:customStyle="1" w:styleId="lang-he">
    <w:name w:val="lang-he"/>
    <w:rsid w:val="00AC5DC1"/>
  </w:style>
  <w:style w:type="character" w:customStyle="1" w:styleId="hps">
    <w:name w:val="hps"/>
    <w:rsid w:val="00590976"/>
  </w:style>
  <w:style w:type="paragraph" w:styleId="BalloonText">
    <w:name w:val="Balloon Text"/>
    <w:basedOn w:val="Normal"/>
    <w:link w:val="BalloonTextChar"/>
    <w:rsid w:val="00F97F35"/>
    <w:rPr>
      <w:rFonts w:ascii="Tahoma" w:hAnsi="Tahoma"/>
      <w:sz w:val="16"/>
      <w:szCs w:val="16"/>
      <w:lang w:val="fr-FR" w:eastAsia="fr-FR"/>
    </w:rPr>
  </w:style>
  <w:style w:type="character" w:customStyle="1" w:styleId="BalloonTextChar">
    <w:name w:val="Balloon Text Char"/>
    <w:link w:val="BalloonText"/>
    <w:rsid w:val="00F97F35"/>
    <w:rPr>
      <w:rFonts w:ascii="Tahoma" w:hAnsi="Tahoma" w:cs="Tahoma"/>
      <w:sz w:val="16"/>
      <w:szCs w:val="16"/>
      <w:lang w:val="fr-FR" w:eastAsia="fr-FR"/>
    </w:rPr>
  </w:style>
  <w:style w:type="character" w:customStyle="1" w:styleId="gi">
    <w:name w:val="gi"/>
    <w:basedOn w:val="DefaultParagraphFont"/>
    <w:rsid w:val="00D9183E"/>
  </w:style>
  <w:style w:type="paragraph" w:styleId="EndnoteText">
    <w:name w:val="endnote text"/>
    <w:basedOn w:val="Normal"/>
    <w:link w:val="EndnoteTextChar"/>
    <w:autoRedefine/>
    <w:uiPriority w:val="99"/>
    <w:unhideWhenUsed/>
    <w:rsid w:val="00333175"/>
    <w:pPr>
      <w:jc w:val="both"/>
    </w:pPr>
    <w:rPr>
      <w:sz w:val="20"/>
    </w:rPr>
  </w:style>
  <w:style w:type="character" w:customStyle="1" w:styleId="EndnoteTextChar">
    <w:name w:val="Endnote Text Char"/>
    <w:basedOn w:val="DefaultParagraphFont"/>
    <w:link w:val="EndnoteText"/>
    <w:uiPriority w:val="99"/>
    <w:rsid w:val="00333175"/>
    <w:rPr>
      <w:szCs w:val="24"/>
      <w:lang w:val="fr-FR" w:eastAsia="fr-FR"/>
    </w:rPr>
  </w:style>
  <w:style w:type="character" w:styleId="EndnoteReference">
    <w:name w:val="endnote reference"/>
    <w:basedOn w:val="DefaultParagraphFont"/>
    <w:uiPriority w:val="99"/>
    <w:unhideWhenUsed/>
    <w:rsid w:val="00333175"/>
    <w:rPr>
      <w:vertAlign w:val="superscript"/>
    </w:rPr>
  </w:style>
  <w:style w:type="paragraph" w:customStyle="1" w:styleId="notebasdepage">
    <w:name w:val="note bas de page"/>
    <w:basedOn w:val="FootnoteText"/>
    <w:next w:val="FootnoteText"/>
    <w:autoRedefine/>
    <w:rsid w:val="009F239D"/>
    <w:pPr>
      <w:jc w:val="both"/>
    </w:pPr>
    <w:rPr>
      <w:rFonts w:ascii="Times" w:hAnsi="Times"/>
    </w:rPr>
  </w:style>
  <w:style w:type="paragraph" w:customStyle="1" w:styleId="Default">
    <w:name w:val="Default"/>
    <w:rsid w:val="00E0264D"/>
    <w:pPr>
      <w:autoSpaceDE w:val="0"/>
      <w:autoSpaceDN w:val="0"/>
      <w:adjustRightInd w:val="0"/>
    </w:pPr>
    <w:rPr>
      <w:color w:val="000000"/>
      <w:sz w:val="24"/>
      <w:szCs w:val="24"/>
      <w:lang w:eastAsia="en-GB"/>
    </w:rPr>
  </w:style>
  <w:style w:type="character" w:customStyle="1" w:styleId="Heading5Char">
    <w:name w:val="Heading 5 Char"/>
    <w:link w:val="Heading5"/>
    <w:rsid w:val="007038B8"/>
    <w:rPr>
      <w:b/>
      <w:bCs/>
      <w:i/>
      <w:iCs/>
      <w:sz w:val="24"/>
      <w:szCs w:val="26"/>
      <w:lang w:val="fr-FR"/>
    </w:rPr>
  </w:style>
  <w:style w:type="paragraph" w:customStyle="1" w:styleId="bo10">
    <w:name w:val="bo 10"/>
    <w:basedOn w:val="Normal"/>
    <w:rsid w:val="000152C6"/>
    <w:rPr>
      <w:sz w:val="20"/>
      <w:szCs w:val="20"/>
    </w:rPr>
  </w:style>
  <w:style w:type="character" w:customStyle="1" w:styleId="FootnoteTextChar">
    <w:name w:val="Footnote Text Char"/>
    <w:link w:val="FootnoteText"/>
    <w:semiHidden/>
    <w:locked/>
    <w:rsid w:val="000152C6"/>
    <w:rPr>
      <w:lang w:val="fr-FR" w:eastAsia="fr-FR"/>
    </w:rPr>
  </w:style>
  <w:style w:type="character" w:customStyle="1" w:styleId="HeaderChar">
    <w:name w:val="Header Char"/>
    <w:link w:val="Header"/>
    <w:semiHidden/>
    <w:rsid w:val="000152C6"/>
    <w:rPr>
      <w:sz w:val="24"/>
      <w:szCs w:val="24"/>
      <w:lang w:val="fr-FR" w:eastAsia="fr-FR"/>
    </w:rPr>
  </w:style>
  <w:style w:type="character" w:customStyle="1" w:styleId="FooterChar">
    <w:name w:val="Footer Char"/>
    <w:link w:val="Footer"/>
    <w:semiHidden/>
    <w:rsid w:val="000152C6"/>
    <w:rPr>
      <w:sz w:val="24"/>
      <w:szCs w:val="24"/>
      <w:lang w:val="fr-FR" w:eastAsia="fr-FR"/>
    </w:rPr>
  </w:style>
  <w:style w:type="character" w:customStyle="1" w:styleId="BodyTextChar">
    <w:name w:val="Body Text Char"/>
    <w:link w:val="BodyText"/>
    <w:semiHidden/>
    <w:rsid w:val="000152C6"/>
    <w:rPr>
      <w:sz w:val="24"/>
      <w:szCs w:val="24"/>
      <w:lang w:val="fr-FR" w:eastAsia="fr-FR"/>
    </w:rPr>
  </w:style>
  <w:style w:type="character" w:customStyle="1" w:styleId="BodyTextIndentChar">
    <w:name w:val="Body Text Indent Char"/>
    <w:link w:val="BodyTextIndent"/>
    <w:semiHidden/>
    <w:rsid w:val="000152C6"/>
    <w:rPr>
      <w:sz w:val="24"/>
      <w:szCs w:val="24"/>
      <w:lang w:val="fr-FR" w:eastAsia="fr-FR"/>
    </w:rPr>
  </w:style>
  <w:style w:type="character" w:customStyle="1" w:styleId="BodyText2Char">
    <w:name w:val="Body Text 2 Char"/>
    <w:link w:val="BodyText2"/>
    <w:semiHidden/>
    <w:rsid w:val="000152C6"/>
    <w:rPr>
      <w:sz w:val="24"/>
      <w:szCs w:val="24"/>
      <w:lang w:val="fr-FR" w:eastAsia="fr-FR"/>
    </w:rPr>
  </w:style>
  <w:style w:type="paragraph" w:customStyle="1" w:styleId="Textedelanote">
    <w:name w:val="Texte de la note"/>
    <w:aliases w:val="bo 10   + sym 10"/>
    <w:basedOn w:val="Normal"/>
    <w:rsid w:val="000152C6"/>
    <w:rPr>
      <w:noProof/>
      <w:sz w:val="20"/>
      <w:szCs w:val="20"/>
    </w:rPr>
  </w:style>
  <w:style w:type="paragraph" w:customStyle="1" w:styleId="palatino12">
    <w:name w:val="palatino 12"/>
    <w:basedOn w:val="Normal"/>
    <w:rsid w:val="000152C6"/>
    <w:rPr>
      <w:rFonts w:ascii="Times" w:hAnsi="Times"/>
      <w:noProof/>
      <w:sz w:val="20"/>
      <w:szCs w:val="20"/>
    </w:rPr>
  </w:style>
  <w:style w:type="numbering" w:customStyle="1" w:styleId="NoList1">
    <w:name w:val="No List1"/>
    <w:next w:val="NoList"/>
    <w:uiPriority w:val="99"/>
    <w:semiHidden/>
    <w:unhideWhenUsed/>
    <w:rsid w:val="000152C6"/>
  </w:style>
  <w:style w:type="character" w:customStyle="1" w:styleId="BodyTextIndent2Char">
    <w:name w:val="Body Text Indent 2 Char"/>
    <w:link w:val="BodyTextIndent2"/>
    <w:semiHidden/>
    <w:rsid w:val="000152C6"/>
    <w:rPr>
      <w:sz w:val="24"/>
      <w:szCs w:val="24"/>
      <w:lang w:val="fr-FR" w:eastAsia="fr-FR"/>
    </w:rPr>
  </w:style>
  <w:style w:type="character" w:customStyle="1" w:styleId="BodyText3Char">
    <w:name w:val="Body Text 3 Char"/>
    <w:link w:val="BodyText3"/>
    <w:semiHidden/>
    <w:rsid w:val="000152C6"/>
    <w:rPr>
      <w:sz w:val="16"/>
      <w:szCs w:val="16"/>
      <w:lang w:val="fr-FR" w:eastAsia="fr-FR"/>
    </w:rPr>
  </w:style>
  <w:style w:type="character" w:customStyle="1" w:styleId="BodyTextIndent3Char">
    <w:name w:val="Body Text Indent 3 Char"/>
    <w:link w:val="BodyTextIndent3"/>
    <w:semiHidden/>
    <w:rsid w:val="000152C6"/>
    <w:rPr>
      <w:sz w:val="16"/>
      <w:szCs w:val="16"/>
      <w:lang w:val="fr-FR" w:eastAsia="fr-FR"/>
    </w:rPr>
  </w:style>
  <w:style w:type="numbering" w:customStyle="1" w:styleId="NoList2">
    <w:name w:val="No List2"/>
    <w:next w:val="NoList"/>
    <w:uiPriority w:val="99"/>
    <w:semiHidden/>
    <w:unhideWhenUsed/>
    <w:rsid w:val="000152C6"/>
  </w:style>
  <w:style w:type="character" w:customStyle="1" w:styleId="TitleChar">
    <w:name w:val="Title Char"/>
    <w:link w:val="Title"/>
    <w:rsid w:val="000152C6"/>
    <w:rPr>
      <w:rFonts w:ascii="Arial" w:hAnsi="Arial" w:cs="Arial"/>
      <w:b/>
      <w:bCs/>
      <w:kern w:val="28"/>
      <w:sz w:val="32"/>
      <w:szCs w:val="32"/>
      <w:lang w:val="fr-FR" w:eastAsia="fr-FR"/>
    </w:rPr>
  </w:style>
  <w:style w:type="character" w:customStyle="1" w:styleId="DocumentMapChar">
    <w:name w:val="Document Map Char"/>
    <w:link w:val="DocumentMap"/>
    <w:semiHidden/>
    <w:rsid w:val="000152C6"/>
    <w:rPr>
      <w:rFonts w:ascii="Tahoma" w:hAnsi="Tahoma" w:cs="Tahoma"/>
      <w:shd w:val="clear" w:color="auto" w:fill="000080"/>
      <w:lang w:val="fr-FR" w:eastAsia="fr-FR"/>
    </w:rPr>
  </w:style>
  <w:style w:type="paragraph" w:customStyle="1" w:styleId="BodyText21">
    <w:name w:val="Body Text 21"/>
    <w:basedOn w:val="Normal"/>
    <w:rsid w:val="000152C6"/>
    <w:pPr>
      <w:widowControl w:val="0"/>
      <w:overflowPunct w:val="0"/>
      <w:autoSpaceDE w:val="0"/>
      <w:autoSpaceDN w:val="0"/>
      <w:adjustRightInd w:val="0"/>
      <w:ind w:right="256" w:firstLine="709"/>
      <w:jc w:val="both"/>
    </w:pPr>
    <w:rPr>
      <w:i/>
      <w:color w:val="000000"/>
      <w:sz w:val="20"/>
      <w:szCs w:val="20"/>
    </w:rPr>
  </w:style>
  <w:style w:type="character" w:customStyle="1" w:styleId="Corpsdutexte2">
    <w:name w:val="Corps du texte (2)"/>
    <w:link w:val="Corpsdutexte21"/>
    <w:uiPriority w:val="99"/>
    <w:locked/>
    <w:rsid w:val="000152C6"/>
    <w:rPr>
      <w:sz w:val="18"/>
      <w:szCs w:val="18"/>
      <w:shd w:val="clear" w:color="auto" w:fill="FFFFFF"/>
    </w:rPr>
  </w:style>
  <w:style w:type="paragraph" w:customStyle="1" w:styleId="Corpsdutexte21">
    <w:name w:val="Corps du texte (2)1"/>
    <w:basedOn w:val="Normal"/>
    <w:link w:val="Corpsdutexte2"/>
    <w:uiPriority w:val="99"/>
    <w:rsid w:val="000152C6"/>
    <w:pPr>
      <w:shd w:val="clear" w:color="auto" w:fill="FFFFFF"/>
      <w:spacing w:before="240" w:after="240" w:line="230" w:lineRule="exact"/>
      <w:ind w:firstLine="700"/>
    </w:pPr>
    <w:rPr>
      <w:sz w:val="18"/>
      <w:szCs w:val="18"/>
    </w:rPr>
  </w:style>
  <w:style w:type="character" w:customStyle="1" w:styleId="Corpsdutexte">
    <w:name w:val="Corps du texte"/>
    <w:link w:val="Corpsdutexte1"/>
    <w:uiPriority w:val="99"/>
    <w:locked/>
    <w:rsid w:val="000152C6"/>
    <w:rPr>
      <w:sz w:val="18"/>
      <w:szCs w:val="18"/>
      <w:shd w:val="clear" w:color="auto" w:fill="FFFFFF"/>
    </w:rPr>
  </w:style>
  <w:style w:type="character" w:customStyle="1" w:styleId="Corpsdutexte3">
    <w:name w:val="Corps du texte (3)"/>
    <w:link w:val="Corpsdutexte31"/>
    <w:uiPriority w:val="99"/>
    <w:locked/>
    <w:rsid w:val="000152C6"/>
    <w:rPr>
      <w:sz w:val="18"/>
      <w:szCs w:val="18"/>
      <w:shd w:val="clear" w:color="auto" w:fill="FFFFFF"/>
    </w:rPr>
  </w:style>
  <w:style w:type="character" w:customStyle="1" w:styleId="Corpsdutexte4">
    <w:name w:val="Corps du texte (4)"/>
    <w:link w:val="Corpsdutexte41"/>
    <w:uiPriority w:val="99"/>
    <w:locked/>
    <w:rsid w:val="000152C6"/>
    <w:rPr>
      <w:sz w:val="18"/>
      <w:szCs w:val="18"/>
      <w:shd w:val="clear" w:color="auto" w:fill="FFFFFF"/>
    </w:rPr>
  </w:style>
  <w:style w:type="paragraph" w:customStyle="1" w:styleId="Corpsdutexte1">
    <w:name w:val="Corps du texte1"/>
    <w:basedOn w:val="Normal"/>
    <w:link w:val="Corpsdutexte"/>
    <w:uiPriority w:val="99"/>
    <w:rsid w:val="000152C6"/>
    <w:pPr>
      <w:shd w:val="clear" w:color="auto" w:fill="FFFFFF"/>
      <w:spacing w:before="240" w:line="228" w:lineRule="exact"/>
      <w:ind w:firstLine="700"/>
      <w:jc w:val="both"/>
    </w:pPr>
    <w:rPr>
      <w:sz w:val="18"/>
      <w:szCs w:val="18"/>
    </w:rPr>
  </w:style>
  <w:style w:type="paragraph" w:customStyle="1" w:styleId="Corpsdutexte31">
    <w:name w:val="Corps du texte (3)1"/>
    <w:basedOn w:val="Normal"/>
    <w:link w:val="Corpsdutexte3"/>
    <w:uiPriority w:val="99"/>
    <w:rsid w:val="000152C6"/>
    <w:pPr>
      <w:shd w:val="clear" w:color="auto" w:fill="FFFFFF"/>
      <w:spacing w:line="233" w:lineRule="exact"/>
      <w:jc w:val="both"/>
    </w:pPr>
    <w:rPr>
      <w:sz w:val="18"/>
      <w:szCs w:val="18"/>
    </w:rPr>
  </w:style>
  <w:style w:type="paragraph" w:customStyle="1" w:styleId="Corpsdutexte41">
    <w:name w:val="Corps du texte (4)1"/>
    <w:basedOn w:val="Normal"/>
    <w:link w:val="Corpsdutexte4"/>
    <w:uiPriority w:val="99"/>
    <w:rsid w:val="000152C6"/>
    <w:pPr>
      <w:shd w:val="clear" w:color="auto" w:fill="FFFFFF"/>
      <w:spacing w:before="60" w:after="540" w:line="240" w:lineRule="atLeast"/>
    </w:pPr>
    <w:rPr>
      <w:sz w:val="18"/>
      <w:szCs w:val="18"/>
    </w:rPr>
  </w:style>
  <w:style w:type="character" w:customStyle="1" w:styleId="Corpsdutexte5">
    <w:name w:val="Corps du texte (5)"/>
    <w:link w:val="Corpsdutexte51"/>
    <w:uiPriority w:val="99"/>
    <w:locked/>
    <w:rsid w:val="000152C6"/>
    <w:rPr>
      <w:i/>
      <w:iCs/>
      <w:sz w:val="18"/>
      <w:szCs w:val="18"/>
      <w:shd w:val="clear" w:color="auto" w:fill="FFFFFF"/>
    </w:rPr>
  </w:style>
  <w:style w:type="character" w:customStyle="1" w:styleId="Corpsdutexte510">
    <w:name w:val="Corps du texte (5)10"/>
    <w:uiPriority w:val="99"/>
    <w:rsid w:val="000152C6"/>
    <w:rPr>
      <w:rFonts w:ascii="Times New Roman" w:hAnsi="Times New Roman" w:cs="Times New Roman"/>
      <w:i/>
      <w:iCs/>
      <w:sz w:val="18"/>
      <w:szCs w:val="18"/>
      <w:u w:val="single"/>
    </w:rPr>
  </w:style>
  <w:style w:type="paragraph" w:customStyle="1" w:styleId="Corpsdutexte51">
    <w:name w:val="Corps du texte (5)1"/>
    <w:basedOn w:val="Normal"/>
    <w:link w:val="Corpsdutexte5"/>
    <w:uiPriority w:val="99"/>
    <w:rsid w:val="000152C6"/>
    <w:pPr>
      <w:shd w:val="clear" w:color="auto" w:fill="FFFFFF"/>
      <w:spacing w:before="300" w:after="240" w:line="228" w:lineRule="exact"/>
      <w:ind w:firstLine="700"/>
    </w:pPr>
    <w:rPr>
      <w:i/>
      <w:iCs/>
      <w:sz w:val="18"/>
      <w:szCs w:val="18"/>
    </w:rPr>
  </w:style>
  <w:style w:type="character" w:customStyle="1" w:styleId="Corpsdutexte6">
    <w:name w:val="Corps du texte (6)"/>
    <w:link w:val="Corpsdutexte61"/>
    <w:uiPriority w:val="99"/>
    <w:locked/>
    <w:rsid w:val="000152C6"/>
    <w:rPr>
      <w:i/>
      <w:iCs/>
      <w:sz w:val="18"/>
      <w:szCs w:val="18"/>
      <w:shd w:val="clear" w:color="auto" w:fill="FFFFFF"/>
    </w:rPr>
  </w:style>
  <w:style w:type="paragraph" w:customStyle="1" w:styleId="Corpsdutexte61">
    <w:name w:val="Corps du texte (6)1"/>
    <w:basedOn w:val="Normal"/>
    <w:link w:val="Corpsdutexte6"/>
    <w:uiPriority w:val="99"/>
    <w:rsid w:val="000152C6"/>
    <w:pPr>
      <w:shd w:val="clear" w:color="auto" w:fill="FFFFFF"/>
      <w:spacing w:before="240" w:line="233" w:lineRule="exact"/>
      <w:ind w:firstLine="700"/>
      <w:jc w:val="both"/>
    </w:pPr>
    <w:rPr>
      <w:i/>
      <w:iCs/>
      <w:sz w:val="18"/>
      <w:szCs w:val="18"/>
    </w:rPr>
  </w:style>
  <w:style w:type="character" w:customStyle="1" w:styleId="Corpsdutexte58">
    <w:name w:val="Corps du texte (5)8"/>
    <w:uiPriority w:val="99"/>
    <w:rsid w:val="000152C6"/>
    <w:rPr>
      <w:rFonts w:ascii="Times New Roman" w:hAnsi="Times New Roman" w:cs="Times New Roman"/>
      <w:i/>
      <w:iCs/>
      <w:sz w:val="18"/>
      <w:szCs w:val="18"/>
      <w:u w:val="single"/>
    </w:rPr>
  </w:style>
  <w:style w:type="character" w:customStyle="1" w:styleId="Corpsdutexte10">
    <w:name w:val="Corps du texte (10)"/>
    <w:link w:val="Corpsdutexte101"/>
    <w:uiPriority w:val="99"/>
    <w:locked/>
    <w:rsid w:val="000152C6"/>
    <w:rPr>
      <w:i/>
      <w:iCs/>
      <w:sz w:val="18"/>
      <w:szCs w:val="18"/>
      <w:shd w:val="clear" w:color="auto" w:fill="FFFFFF"/>
    </w:rPr>
  </w:style>
  <w:style w:type="character" w:customStyle="1" w:styleId="Corpsdutexte1011">
    <w:name w:val="Corps du texte (10)11"/>
    <w:uiPriority w:val="99"/>
    <w:rsid w:val="000152C6"/>
    <w:rPr>
      <w:rFonts w:ascii="Times New Roman" w:hAnsi="Times New Roman" w:cs="Times New Roman"/>
      <w:i/>
      <w:iCs/>
      <w:sz w:val="18"/>
      <w:szCs w:val="18"/>
      <w:u w:val="single"/>
    </w:rPr>
  </w:style>
  <w:style w:type="paragraph" w:customStyle="1" w:styleId="Corpsdutexte101">
    <w:name w:val="Corps du texte (10)1"/>
    <w:basedOn w:val="Normal"/>
    <w:link w:val="Corpsdutexte10"/>
    <w:uiPriority w:val="99"/>
    <w:rsid w:val="000152C6"/>
    <w:pPr>
      <w:shd w:val="clear" w:color="auto" w:fill="FFFFFF"/>
      <w:spacing w:line="230" w:lineRule="exact"/>
    </w:pPr>
    <w:rPr>
      <w:i/>
      <w:iCs/>
      <w:sz w:val="18"/>
      <w:szCs w:val="18"/>
    </w:rPr>
  </w:style>
  <w:style w:type="character" w:customStyle="1" w:styleId="Corpsdutexte1010">
    <w:name w:val="Corps du texte (10)10"/>
    <w:uiPriority w:val="99"/>
    <w:rsid w:val="000152C6"/>
    <w:rPr>
      <w:rFonts w:ascii="Times New Roman" w:hAnsi="Times New Roman" w:cs="Times New Roman"/>
      <w:i/>
      <w:iCs/>
      <w:sz w:val="18"/>
      <w:szCs w:val="18"/>
      <w:u w:val="single"/>
    </w:rPr>
  </w:style>
  <w:style w:type="character" w:customStyle="1" w:styleId="Corpsdutexte57">
    <w:name w:val="Corps du texte (5)7"/>
    <w:uiPriority w:val="99"/>
    <w:rsid w:val="000152C6"/>
    <w:rPr>
      <w:rFonts w:ascii="Times New Roman" w:hAnsi="Times New Roman" w:cs="Times New Roman"/>
      <w:i/>
      <w:iCs/>
      <w:sz w:val="18"/>
      <w:szCs w:val="18"/>
      <w:u w:val="single"/>
    </w:rPr>
  </w:style>
  <w:style w:type="character" w:customStyle="1" w:styleId="Corpsdutexte56">
    <w:name w:val="Corps du texte (5)6"/>
    <w:uiPriority w:val="99"/>
    <w:rsid w:val="000152C6"/>
    <w:rPr>
      <w:rFonts w:ascii="Times New Roman" w:hAnsi="Times New Roman" w:cs="Times New Roman"/>
      <w:i/>
      <w:iCs/>
      <w:sz w:val="18"/>
      <w:szCs w:val="18"/>
      <w:u w:val="single"/>
    </w:rPr>
  </w:style>
  <w:style w:type="character" w:customStyle="1" w:styleId="Corpsdutexte3Gras">
    <w:name w:val="Corps du texte (3) + Gras"/>
    <w:uiPriority w:val="99"/>
    <w:rsid w:val="000152C6"/>
    <w:rPr>
      <w:rFonts w:ascii="Times New Roman" w:hAnsi="Times New Roman" w:cs="Times New Roman"/>
      <w:b/>
      <w:bCs/>
      <w:sz w:val="18"/>
      <w:szCs w:val="18"/>
    </w:rPr>
  </w:style>
  <w:style w:type="character" w:customStyle="1" w:styleId="Corpsdutexte109">
    <w:name w:val="Corps du texte (10)9"/>
    <w:uiPriority w:val="99"/>
    <w:rsid w:val="000152C6"/>
    <w:rPr>
      <w:rFonts w:ascii="Times New Roman" w:hAnsi="Times New Roman" w:cs="Times New Roman"/>
      <w:i/>
      <w:iCs/>
      <w:sz w:val="18"/>
      <w:szCs w:val="18"/>
      <w:u w:val="single"/>
    </w:rPr>
  </w:style>
  <w:style w:type="character" w:customStyle="1" w:styleId="Corpsdutexte108">
    <w:name w:val="Corps du texte (10)8"/>
    <w:uiPriority w:val="99"/>
    <w:rsid w:val="000152C6"/>
    <w:rPr>
      <w:rFonts w:ascii="Times New Roman" w:hAnsi="Times New Roman" w:cs="Times New Roman"/>
      <w:i/>
      <w:iCs/>
      <w:sz w:val="18"/>
      <w:szCs w:val="18"/>
      <w:u w:val="single"/>
    </w:rPr>
  </w:style>
  <w:style w:type="character" w:customStyle="1" w:styleId="Corpsdutexte5Gras">
    <w:name w:val="Corps du texte (5) + Gras"/>
    <w:uiPriority w:val="99"/>
    <w:rsid w:val="000152C6"/>
    <w:rPr>
      <w:rFonts w:ascii="Times New Roman" w:hAnsi="Times New Roman" w:cs="Times New Roman"/>
      <w:b/>
      <w:bCs/>
      <w:i/>
      <w:iCs/>
      <w:sz w:val="18"/>
      <w:szCs w:val="18"/>
    </w:rPr>
  </w:style>
  <w:style w:type="character" w:customStyle="1" w:styleId="Corpsdutexte6Gras">
    <w:name w:val="Corps du texte (6) + Gras"/>
    <w:uiPriority w:val="99"/>
    <w:rsid w:val="000152C6"/>
    <w:rPr>
      <w:rFonts w:ascii="Times New Roman" w:hAnsi="Times New Roman" w:cs="Times New Roman"/>
      <w:b/>
      <w:bCs/>
      <w:i/>
      <w:iCs/>
      <w:sz w:val="18"/>
      <w:szCs w:val="18"/>
    </w:rPr>
  </w:style>
  <w:style w:type="character" w:customStyle="1" w:styleId="Corpsdutexte10Gras">
    <w:name w:val="Corps du texte (10) + Gras"/>
    <w:uiPriority w:val="99"/>
    <w:rsid w:val="000152C6"/>
    <w:rPr>
      <w:rFonts w:ascii="Times New Roman" w:hAnsi="Times New Roman" w:cs="Times New Roman"/>
      <w:b/>
      <w:bCs/>
      <w:i/>
      <w:iCs/>
      <w:sz w:val="18"/>
      <w:szCs w:val="18"/>
    </w:rPr>
  </w:style>
  <w:style w:type="character" w:customStyle="1" w:styleId="Corpsdutexte107">
    <w:name w:val="Corps du texte (10)7"/>
    <w:uiPriority w:val="99"/>
    <w:rsid w:val="000152C6"/>
    <w:rPr>
      <w:rFonts w:ascii="Times New Roman" w:hAnsi="Times New Roman" w:cs="Times New Roman"/>
      <w:i/>
      <w:iCs/>
      <w:sz w:val="18"/>
      <w:szCs w:val="18"/>
      <w:u w:val="single"/>
    </w:rPr>
  </w:style>
  <w:style w:type="character" w:customStyle="1" w:styleId="Corpsdutexte55">
    <w:name w:val="Corps du texte (5)5"/>
    <w:uiPriority w:val="99"/>
    <w:rsid w:val="000152C6"/>
    <w:rPr>
      <w:rFonts w:ascii="Times New Roman" w:hAnsi="Times New Roman" w:cs="Times New Roman"/>
      <w:i/>
      <w:iCs/>
      <w:sz w:val="18"/>
      <w:szCs w:val="18"/>
      <w:u w:val="single"/>
    </w:rPr>
  </w:style>
  <w:style w:type="character" w:customStyle="1" w:styleId="Corpsdutexte619">
    <w:name w:val="Corps du texte (6)19"/>
    <w:uiPriority w:val="99"/>
    <w:rsid w:val="000152C6"/>
    <w:rPr>
      <w:rFonts w:ascii="Times New Roman" w:hAnsi="Times New Roman" w:cs="Times New Roman"/>
      <w:i/>
      <w:iCs/>
      <w:sz w:val="18"/>
      <w:szCs w:val="18"/>
      <w:u w:val="single"/>
    </w:rPr>
  </w:style>
  <w:style w:type="character" w:customStyle="1" w:styleId="Corpsdutexte54">
    <w:name w:val="Corps du texte (5)4"/>
    <w:uiPriority w:val="99"/>
    <w:rsid w:val="000152C6"/>
    <w:rPr>
      <w:rFonts w:ascii="Times New Roman" w:hAnsi="Times New Roman" w:cs="Times New Roman"/>
      <w:i/>
      <w:iCs/>
      <w:sz w:val="18"/>
      <w:szCs w:val="18"/>
      <w:u w:val="single"/>
    </w:rPr>
  </w:style>
  <w:style w:type="character" w:customStyle="1" w:styleId="Corpsdutexte2Gras5">
    <w:name w:val="Corps du texte (2) + Gras5"/>
    <w:uiPriority w:val="99"/>
    <w:rsid w:val="000152C6"/>
    <w:rPr>
      <w:rFonts w:ascii="Times New Roman" w:hAnsi="Times New Roman" w:cs="Times New Roman"/>
      <w:b/>
      <w:bCs/>
      <w:sz w:val="18"/>
      <w:szCs w:val="18"/>
    </w:rPr>
  </w:style>
  <w:style w:type="character" w:customStyle="1" w:styleId="Corpsdutexte106">
    <w:name w:val="Corps du texte (10)6"/>
    <w:uiPriority w:val="99"/>
    <w:rsid w:val="000152C6"/>
    <w:rPr>
      <w:rFonts w:ascii="Times New Roman" w:hAnsi="Times New Roman" w:cs="Times New Roman"/>
      <w:i/>
      <w:iCs/>
      <w:sz w:val="18"/>
      <w:szCs w:val="18"/>
      <w:u w:val="single"/>
    </w:rPr>
  </w:style>
  <w:style w:type="character" w:customStyle="1" w:styleId="Corpsdutexte618">
    <w:name w:val="Corps du texte (6)18"/>
    <w:uiPriority w:val="99"/>
    <w:rsid w:val="000152C6"/>
    <w:rPr>
      <w:rFonts w:ascii="Times New Roman" w:hAnsi="Times New Roman" w:cs="Times New Roman"/>
      <w:i/>
      <w:iCs/>
      <w:noProof/>
      <w:sz w:val="18"/>
      <w:szCs w:val="18"/>
    </w:rPr>
  </w:style>
  <w:style w:type="character" w:customStyle="1" w:styleId="Corpsdutexte105">
    <w:name w:val="Corps du texte (10)5"/>
    <w:uiPriority w:val="99"/>
    <w:rsid w:val="000152C6"/>
    <w:rPr>
      <w:rFonts w:ascii="Times New Roman" w:hAnsi="Times New Roman" w:cs="Times New Roman"/>
      <w:i/>
      <w:iCs/>
      <w:sz w:val="18"/>
      <w:szCs w:val="18"/>
      <w:u w:val="single"/>
    </w:rPr>
  </w:style>
  <w:style w:type="character" w:customStyle="1" w:styleId="Corpsdutexte12">
    <w:name w:val="Corps du texte (12)"/>
    <w:link w:val="Corpsdutexte121"/>
    <w:uiPriority w:val="99"/>
    <w:locked/>
    <w:rsid w:val="000152C6"/>
    <w:rPr>
      <w:i/>
      <w:iCs/>
      <w:sz w:val="18"/>
      <w:szCs w:val="18"/>
      <w:shd w:val="clear" w:color="auto" w:fill="FFFFFF"/>
    </w:rPr>
  </w:style>
  <w:style w:type="paragraph" w:customStyle="1" w:styleId="Corpsdutexte121">
    <w:name w:val="Corps du texte (12)1"/>
    <w:basedOn w:val="Normal"/>
    <w:link w:val="Corpsdutexte12"/>
    <w:uiPriority w:val="99"/>
    <w:rsid w:val="000152C6"/>
    <w:pPr>
      <w:shd w:val="clear" w:color="auto" w:fill="FFFFFF"/>
      <w:spacing w:before="60" w:after="240" w:line="230" w:lineRule="exact"/>
      <w:jc w:val="both"/>
    </w:pPr>
    <w:rPr>
      <w:i/>
      <w:iCs/>
      <w:sz w:val="18"/>
      <w:szCs w:val="18"/>
    </w:rPr>
  </w:style>
  <w:style w:type="character" w:customStyle="1" w:styleId="Corpsdutexte617">
    <w:name w:val="Corps du texte (6)17"/>
    <w:uiPriority w:val="99"/>
    <w:rsid w:val="000152C6"/>
    <w:rPr>
      <w:rFonts w:ascii="Times New Roman" w:hAnsi="Times New Roman" w:cs="Times New Roman"/>
      <w:i/>
      <w:iCs/>
      <w:sz w:val="18"/>
      <w:szCs w:val="18"/>
      <w:u w:val="single"/>
    </w:rPr>
  </w:style>
  <w:style w:type="character" w:customStyle="1" w:styleId="Corpsdutexte3Gras5">
    <w:name w:val="Corps du texte (3) + Gras5"/>
    <w:uiPriority w:val="99"/>
    <w:rsid w:val="000152C6"/>
    <w:rPr>
      <w:rFonts w:ascii="Times New Roman" w:hAnsi="Times New Roman" w:cs="Times New Roman"/>
      <w:b/>
      <w:bCs/>
      <w:sz w:val="18"/>
      <w:szCs w:val="18"/>
    </w:rPr>
  </w:style>
  <w:style w:type="character" w:customStyle="1" w:styleId="Corpsdutexte53">
    <w:name w:val="Corps du texte (5)3"/>
    <w:uiPriority w:val="99"/>
    <w:rsid w:val="000152C6"/>
    <w:rPr>
      <w:rFonts w:ascii="Times New Roman" w:hAnsi="Times New Roman" w:cs="Times New Roman"/>
      <w:i/>
      <w:iCs/>
      <w:sz w:val="18"/>
      <w:szCs w:val="18"/>
      <w:u w:val="single"/>
    </w:rPr>
  </w:style>
  <w:style w:type="character" w:customStyle="1" w:styleId="Corpsdutexte104">
    <w:name w:val="Corps du texte (10)4"/>
    <w:uiPriority w:val="99"/>
    <w:rsid w:val="000152C6"/>
    <w:rPr>
      <w:rFonts w:ascii="Times New Roman" w:hAnsi="Times New Roman" w:cs="Times New Roman"/>
      <w:i/>
      <w:iCs/>
      <w:sz w:val="18"/>
      <w:szCs w:val="18"/>
      <w:u w:val="single"/>
    </w:rPr>
  </w:style>
  <w:style w:type="character" w:customStyle="1" w:styleId="Corpsdutexte616">
    <w:name w:val="Corps du texte (6)16"/>
    <w:uiPriority w:val="99"/>
    <w:rsid w:val="000152C6"/>
    <w:rPr>
      <w:rFonts w:ascii="Times New Roman" w:hAnsi="Times New Roman" w:cs="Times New Roman"/>
      <w:i/>
      <w:iCs/>
      <w:sz w:val="18"/>
      <w:szCs w:val="18"/>
      <w:u w:val="single"/>
    </w:rPr>
  </w:style>
  <w:style w:type="character" w:customStyle="1" w:styleId="Corpsdutexte4Gras">
    <w:name w:val="Corps du texte (4) + Gras"/>
    <w:uiPriority w:val="99"/>
    <w:rsid w:val="000152C6"/>
    <w:rPr>
      <w:rFonts w:ascii="Times New Roman" w:hAnsi="Times New Roman" w:cs="Times New Roman"/>
      <w:b/>
      <w:bCs/>
      <w:sz w:val="18"/>
      <w:szCs w:val="18"/>
    </w:rPr>
  </w:style>
  <w:style w:type="character" w:customStyle="1" w:styleId="Corpsdutexte67">
    <w:name w:val="Corps du texte (6)7"/>
    <w:uiPriority w:val="99"/>
    <w:rsid w:val="000152C6"/>
    <w:rPr>
      <w:rFonts w:ascii="Times New Roman" w:hAnsi="Times New Roman" w:cs="Times New Roman"/>
      <w:i/>
      <w:iCs/>
      <w:sz w:val="18"/>
      <w:szCs w:val="18"/>
      <w:u w:val="single"/>
    </w:rPr>
  </w:style>
  <w:style w:type="paragraph" w:customStyle="1" w:styleId="THESE">
    <w:name w:val="THESE"/>
    <w:basedOn w:val="Normal"/>
    <w:rsid w:val="000152C6"/>
    <w:pPr>
      <w:spacing w:line="360" w:lineRule="atLeast"/>
      <w:ind w:firstLine="567"/>
      <w:jc w:val="both"/>
    </w:pPr>
    <w:rPr>
      <w:color w:val="0000FF"/>
      <w:szCs w:val="20"/>
    </w:rPr>
  </w:style>
  <w:style w:type="character" w:customStyle="1" w:styleId="FootnoteTextChar1">
    <w:name w:val="Footnote Text Char1"/>
    <w:semiHidden/>
    <w:locked/>
    <w:rsid w:val="000152C6"/>
  </w:style>
  <w:style w:type="paragraph" w:customStyle="1" w:styleId="Pa3">
    <w:name w:val="Pa3"/>
    <w:basedOn w:val="Default"/>
    <w:next w:val="Default"/>
    <w:uiPriority w:val="99"/>
    <w:rsid w:val="00C42607"/>
    <w:pPr>
      <w:spacing w:line="201" w:lineRule="atLeast"/>
    </w:pPr>
    <w:rPr>
      <w:color w:val="auto"/>
    </w:rPr>
  </w:style>
  <w:style w:type="character" w:customStyle="1" w:styleId="A3">
    <w:name w:val="A3"/>
    <w:uiPriority w:val="99"/>
    <w:rsid w:val="00C42607"/>
    <w:rPr>
      <w:color w:val="211D1E"/>
      <w:sz w:val="11"/>
      <w:szCs w:val="11"/>
    </w:rPr>
  </w:style>
  <w:style w:type="character" w:customStyle="1" w:styleId="dato">
    <w:name w:val="dato"/>
    <w:basedOn w:val="DefaultParagraphFont"/>
    <w:rsid w:val="003160C7"/>
  </w:style>
  <w:style w:type="character" w:customStyle="1" w:styleId="HTMLPreformattedChar">
    <w:name w:val="HTML Preformatted Char"/>
    <w:basedOn w:val="DefaultParagraphFont"/>
    <w:link w:val="HTMLPreformatted"/>
    <w:uiPriority w:val="99"/>
    <w:semiHidden/>
    <w:rsid w:val="00A47413"/>
    <w:rPr>
      <w:rFonts w:ascii="Courier New" w:hAnsi="Courier New" w:cs="Courier New"/>
      <w:lang w:val="fr-FR" w:eastAsia="fr-FR"/>
    </w:rPr>
  </w:style>
  <w:style w:type="character" w:customStyle="1" w:styleId="titleh2text">
    <w:name w:val="title__h2text"/>
    <w:basedOn w:val="DefaultParagraphFont"/>
    <w:rsid w:val="00E424AF"/>
  </w:style>
  <w:style w:type="character" w:styleId="CommentReference">
    <w:name w:val="annotation reference"/>
    <w:basedOn w:val="DefaultParagraphFont"/>
    <w:semiHidden/>
    <w:unhideWhenUsed/>
    <w:rsid w:val="007C0AD2"/>
    <w:rPr>
      <w:sz w:val="16"/>
      <w:szCs w:val="16"/>
    </w:rPr>
  </w:style>
  <w:style w:type="paragraph" w:styleId="CommentText">
    <w:name w:val="annotation text"/>
    <w:basedOn w:val="Normal"/>
    <w:link w:val="CommentTextChar"/>
    <w:semiHidden/>
    <w:unhideWhenUsed/>
    <w:rsid w:val="007C0AD2"/>
    <w:rPr>
      <w:sz w:val="20"/>
      <w:szCs w:val="20"/>
    </w:rPr>
  </w:style>
  <w:style w:type="character" w:customStyle="1" w:styleId="CommentTextChar">
    <w:name w:val="Comment Text Char"/>
    <w:basedOn w:val="DefaultParagraphFont"/>
    <w:link w:val="CommentText"/>
    <w:semiHidden/>
    <w:rsid w:val="007C0AD2"/>
    <w:rPr>
      <w:lang w:val="en-US" w:eastAsia="en-US"/>
    </w:rPr>
  </w:style>
  <w:style w:type="paragraph" w:styleId="CommentSubject">
    <w:name w:val="annotation subject"/>
    <w:basedOn w:val="CommentText"/>
    <w:next w:val="CommentText"/>
    <w:link w:val="CommentSubjectChar"/>
    <w:semiHidden/>
    <w:unhideWhenUsed/>
    <w:rsid w:val="007C0AD2"/>
    <w:rPr>
      <w:b/>
      <w:bCs/>
    </w:rPr>
  </w:style>
  <w:style w:type="character" w:customStyle="1" w:styleId="CommentSubjectChar">
    <w:name w:val="Comment Subject Char"/>
    <w:basedOn w:val="CommentTextChar"/>
    <w:link w:val="CommentSubject"/>
    <w:semiHidden/>
    <w:rsid w:val="007C0AD2"/>
    <w:rPr>
      <w:b/>
      <w:bCs/>
      <w:lang w:val="en-US" w:eastAsia="en-US"/>
    </w:rPr>
  </w:style>
  <w:style w:type="character" w:customStyle="1" w:styleId="ircsu">
    <w:name w:val="irc_su"/>
    <w:basedOn w:val="DefaultParagraphFont"/>
    <w:rsid w:val="00FA7ED0"/>
  </w:style>
  <w:style w:type="character" w:customStyle="1" w:styleId="caps">
    <w:name w:val="caps"/>
    <w:basedOn w:val="DefaultParagraphFont"/>
    <w:rsid w:val="00E62D0E"/>
  </w:style>
  <w:style w:type="character" w:customStyle="1" w:styleId="highlight">
    <w:name w:val="highlight"/>
    <w:basedOn w:val="DefaultParagraphFont"/>
    <w:rsid w:val="00E62D0E"/>
  </w:style>
  <w:style w:type="character" w:customStyle="1" w:styleId="imgcaption">
    <w:name w:val="imgcaption"/>
    <w:basedOn w:val="DefaultParagraphFont"/>
    <w:rsid w:val="001A4664"/>
  </w:style>
  <w:style w:type="character" w:customStyle="1" w:styleId="go">
    <w:name w:val="go"/>
    <w:basedOn w:val="DefaultParagraphFont"/>
    <w:rsid w:val="00F037B9"/>
  </w:style>
  <w:style w:type="character" w:customStyle="1" w:styleId="acopre">
    <w:name w:val="acopre"/>
    <w:basedOn w:val="DefaultParagraphFont"/>
    <w:rsid w:val="00321C34"/>
  </w:style>
  <w:style w:type="character" w:styleId="UnresolvedMention">
    <w:name w:val="Unresolved Mention"/>
    <w:basedOn w:val="DefaultParagraphFont"/>
    <w:uiPriority w:val="99"/>
    <w:semiHidden/>
    <w:unhideWhenUsed/>
    <w:rsid w:val="00174C0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872525">
      <w:bodyDiv w:val="1"/>
      <w:marLeft w:val="0"/>
      <w:marRight w:val="0"/>
      <w:marTop w:val="0"/>
      <w:marBottom w:val="0"/>
      <w:divBdr>
        <w:top w:val="none" w:sz="0" w:space="0" w:color="auto"/>
        <w:left w:val="none" w:sz="0" w:space="0" w:color="auto"/>
        <w:bottom w:val="none" w:sz="0" w:space="0" w:color="auto"/>
        <w:right w:val="none" w:sz="0" w:space="0" w:color="auto"/>
      </w:divBdr>
    </w:div>
    <w:div w:id="34625477">
      <w:bodyDiv w:val="1"/>
      <w:marLeft w:val="0"/>
      <w:marRight w:val="0"/>
      <w:marTop w:val="0"/>
      <w:marBottom w:val="0"/>
      <w:divBdr>
        <w:top w:val="none" w:sz="0" w:space="0" w:color="auto"/>
        <w:left w:val="none" w:sz="0" w:space="0" w:color="auto"/>
        <w:bottom w:val="none" w:sz="0" w:space="0" w:color="auto"/>
        <w:right w:val="none" w:sz="0" w:space="0" w:color="auto"/>
      </w:divBdr>
    </w:div>
    <w:div w:id="47610837">
      <w:bodyDiv w:val="1"/>
      <w:marLeft w:val="0"/>
      <w:marRight w:val="0"/>
      <w:marTop w:val="0"/>
      <w:marBottom w:val="0"/>
      <w:divBdr>
        <w:top w:val="none" w:sz="0" w:space="0" w:color="auto"/>
        <w:left w:val="none" w:sz="0" w:space="0" w:color="auto"/>
        <w:bottom w:val="none" w:sz="0" w:space="0" w:color="auto"/>
        <w:right w:val="none" w:sz="0" w:space="0" w:color="auto"/>
      </w:divBdr>
    </w:div>
    <w:div w:id="52197105">
      <w:bodyDiv w:val="1"/>
      <w:marLeft w:val="0"/>
      <w:marRight w:val="0"/>
      <w:marTop w:val="0"/>
      <w:marBottom w:val="0"/>
      <w:divBdr>
        <w:top w:val="none" w:sz="0" w:space="0" w:color="auto"/>
        <w:left w:val="none" w:sz="0" w:space="0" w:color="auto"/>
        <w:bottom w:val="none" w:sz="0" w:space="0" w:color="auto"/>
        <w:right w:val="none" w:sz="0" w:space="0" w:color="auto"/>
      </w:divBdr>
    </w:div>
    <w:div w:id="65811654">
      <w:bodyDiv w:val="1"/>
      <w:marLeft w:val="0"/>
      <w:marRight w:val="0"/>
      <w:marTop w:val="0"/>
      <w:marBottom w:val="0"/>
      <w:divBdr>
        <w:top w:val="none" w:sz="0" w:space="0" w:color="auto"/>
        <w:left w:val="none" w:sz="0" w:space="0" w:color="auto"/>
        <w:bottom w:val="none" w:sz="0" w:space="0" w:color="auto"/>
        <w:right w:val="none" w:sz="0" w:space="0" w:color="auto"/>
      </w:divBdr>
    </w:div>
    <w:div w:id="69272842">
      <w:bodyDiv w:val="1"/>
      <w:marLeft w:val="0"/>
      <w:marRight w:val="0"/>
      <w:marTop w:val="0"/>
      <w:marBottom w:val="0"/>
      <w:divBdr>
        <w:top w:val="none" w:sz="0" w:space="0" w:color="auto"/>
        <w:left w:val="none" w:sz="0" w:space="0" w:color="auto"/>
        <w:bottom w:val="none" w:sz="0" w:space="0" w:color="auto"/>
        <w:right w:val="none" w:sz="0" w:space="0" w:color="auto"/>
      </w:divBdr>
    </w:div>
    <w:div w:id="77674751">
      <w:bodyDiv w:val="1"/>
      <w:marLeft w:val="0"/>
      <w:marRight w:val="0"/>
      <w:marTop w:val="0"/>
      <w:marBottom w:val="0"/>
      <w:divBdr>
        <w:top w:val="none" w:sz="0" w:space="0" w:color="auto"/>
        <w:left w:val="none" w:sz="0" w:space="0" w:color="auto"/>
        <w:bottom w:val="none" w:sz="0" w:space="0" w:color="auto"/>
        <w:right w:val="none" w:sz="0" w:space="0" w:color="auto"/>
      </w:divBdr>
    </w:div>
    <w:div w:id="78260540">
      <w:bodyDiv w:val="1"/>
      <w:marLeft w:val="0"/>
      <w:marRight w:val="0"/>
      <w:marTop w:val="0"/>
      <w:marBottom w:val="0"/>
      <w:divBdr>
        <w:top w:val="none" w:sz="0" w:space="0" w:color="auto"/>
        <w:left w:val="none" w:sz="0" w:space="0" w:color="auto"/>
        <w:bottom w:val="none" w:sz="0" w:space="0" w:color="auto"/>
        <w:right w:val="none" w:sz="0" w:space="0" w:color="auto"/>
      </w:divBdr>
    </w:div>
    <w:div w:id="93134153">
      <w:bodyDiv w:val="1"/>
      <w:marLeft w:val="0"/>
      <w:marRight w:val="0"/>
      <w:marTop w:val="0"/>
      <w:marBottom w:val="0"/>
      <w:divBdr>
        <w:top w:val="none" w:sz="0" w:space="0" w:color="auto"/>
        <w:left w:val="none" w:sz="0" w:space="0" w:color="auto"/>
        <w:bottom w:val="none" w:sz="0" w:space="0" w:color="auto"/>
        <w:right w:val="none" w:sz="0" w:space="0" w:color="auto"/>
      </w:divBdr>
    </w:div>
    <w:div w:id="93139630">
      <w:bodyDiv w:val="1"/>
      <w:marLeft w:val="0"/>
      <w:marRight w:val="0"/>
      <w:marTop w:val="0"/>
      <w:marBottom w:val="0"/>
      <w:divBdr>
        <w:top w:val="none" w:sz="0" w:space="0" w:color="auto"/>
        <w:left w:val="none" w:sz="0" w:space="0" w:color="auto"/>
        <w:bottom w:val="none" w:sz="0" w:space="0" w:color="auto"/>
        <w:right w:val="none" w:sz="0" w:space="0" w:color="auto"/>
      </w:divBdr>
    </w:div>
    <w:div w:id="100224924">
      <w:bodyDiv w:val="1"/>
      <w:marLeft w:val="0"/>
      <w:marRight w:val="0"/>
      <w:marTop w:val="0"/>
      <w:marBottom w:val="0"/>
      <w:divBdr>
        <w:top w:val="none" w:sz="0" w:space="0" w:color="auto"/>
        <w:left w:val="none" w:sz="0" w:space="0" w:color="auto"/>
        <w:bottom w:val="none" w:sz="0" w:space="0" w:color="auto"/>
        <w:right w:val="none" w:sz="0" w:space="0" w:color="auto"/>
      </w:divBdr>
      <w:divsChild>
        <w:div w:id="1272013771">
          <w:marLeft w:val="0"/>
          <w:marRight w:val="0"/>
          <w:marTop w:val="0"/>
          <w:marBottom w:val="0"/>
          <w:divBdr>
            <w:top w:val="none" w:sz="0" w:space="0" w:color="auto"/>
            <w:left w:val="none" w:sz="0" w:space="0" w:color="auto"/>
            <w:bottom w:val="none" w:sz="0" w:space="0" w:color="auto"/>
            <w:right w:val="none" w:sz="0" w:space="0" w:color="auto"/>
          </w:divBdr>
          <w:divsChild>
            <w:div w:id="93088934">
              <w:marLeft w:val="0"/>
              <w:marRight w:val="0"/>
              <w:marTop w:val="0"/>
              <w:marBottom w:val="0"/>
              <w:divBdr>
                <w:top w:val="none" w:sz="0" w:space="0" w:color="auto"/>
                <w:left w:val="none" w:sz="0" w:space="0" w:color="auto"/>
                <w:bottom w:val="none" w:sz="0" w:space="0" w:color="auto"/>
                <w:right w:val="none" w:sz="0" w:space="0" w:color="auto"/>
              </w:divBdr>
              <w:divsChild>
                <w:div w:id="904023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712638">
      <w:bodyDiv w:val="1"/>
      <w:marLeft w:val="0"/>
      <w:marRight w:val="0"/>
      <w:marTop w:val="0"/>
      <w:marBottom w:val="0"/>
      <w:divBdr>
        <w:top w:val="none" w:sz="0" w:space="0" w:color="auto"/>
        <w:left w:val="none" w:sz="0" w:space="0" w:color="auto"/>
        <w:bottom w:val="none" w:sz="0" w:space="0" w:color="auto"/>
        <w:right w:val="none" w:sz="0" w:space="0" w:color="auto"/>
      </w:divBdr>
    </w:div>
    <w:div w:id="132990726">
      <w:bodyDiv w:val="1"/>
      <w:marLeft w:val="0"/>
      <w:marRight w:val="0"/>
      <w:marTop w:val="0"/>
      <w:marBottom w:val="0"/>
      <w:divBdr>
        <w:top w:val="none" w:sz="0" w:space="0" w:color="auto"/>
        <w:left w:val="none" w:sz="0" w:space="0" w:color="auto"/>
        <w:bottom w:val="none" w:sz="0" w:space="0" w:color="auto"/>
        <w:right w:val="none" w:sz="0" w:space="0" w:color="auto"/>
      </w:divBdr>
      <w:divsChild>
        <w:div w:id="458885071">
          <w:marLeft w:val="0"/>
          <w:marRight w:val="0"/>
          <w:marTop w:val="0"/>
          <w:marBottom w:val="0"/>
          <w:divBdr>
            <w:top w:val="none" w:sz="0" w:space="0" w:color="auto"/>
            <w:left w:val="none" w:sz="0" w:space="0" w:color="auto"/>
            <w:bottom w:val="none" w:sz="0" w:space="0" w:color="auto"/>
            <w:right w:val="none" w:sz="0" w:space="0" w:color="auto"/>
          </w:divBdr>
          <w:divsChild>
            <w:div w:id="148638014">
              <w:marLeft w:val="0"/>
              <w:marRight w:val="0"/>
              <w:marTop w:val="0"/>
              <w:marBottom w:val="0"/>
              <w:divBdr>
                <w:top w:val="none" w:sz="0" w:space="0" w:color="auto"/>
                <w:left w:val="none" w:sz="0" w:space="0" w:color="auto"/>
                <w:bottom w:val="none" w:sz="0" w:space="0" w:color="auto"/>
                <w:right w:val="none" w:sz="0" w:space="0" w:color="auto"/>
              </w:divBdr>
              <w:divsChild>
                <w:div w:id="482697256">
                  <w:marLeft w:val="0"/>
                  <w:marRight w:val="0"/>
                  <w:marTop w:val="0"/>
                  <w:marBottom w:val="0"/>
                  <w:divBdr>
                    <w:top w:val="none" w:sz="0" w:space="0" w:color="auto"/>
                    <w:left w:val="none" w:sz="0" w:space="0" w:color="auto"/>
                    <w:bottom w:val="none" w:sz="0" w:space="0" w:color="auto"/>
                    <w:right w:val="none" w:sz="0" w:space="0" w:color="auto"/>
                  </w:divBdr>
                  <w:divsChild>
                    <w:div w:id="254486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532202">
      <w:bodyDiv w:val="1"/>
      <w:marLeft w:val="0"/>
      <w:marRight w:val="0"/>
      <w:marTop w:val="0"/>
      <w:marBottom w:val="0"/>
      <w:divBdr>
        <w:top w:val="none" w:sz="0" w:space="0" w:color="auto"/>
        <w:left w:val="none" w:sz="0" w:space="0" w:color="auto"/>
        <w:bottom w:val="none" w:sz="0" w:space="0" w:color="auto"/>
        <w:right w:val="none" w:sz="0" w:space="0" w:color="auto"/>
      </w:divBdr>
    </w:div>
    <w:div w:id="142355666">
      <w:bodyDiv w:val="1"/>
      <w:marLeft w:val="0"/>
      <w:marRight w:val="0"/>
      <w:marTop w:val="0"/>
      <w:marBottom w:val="0"/>
      <w:divBdr>
        <w:top w:val="none" w:sz="0" w:space="0" w:color="auto"/>
        <w:left w:val="none" w:sz="0" w:space="0" w:color="auto"/>
        <w:bottom w:val="none" w:sz="0" w:space="0" w:color="auto"/>
        <w:right w:val="none" w:sz="0" w:space="0" w:color="auto"/>
      </w:divBdr>
    </w:div>
    <w:div w:id="151920684">
      <w:bodyDiv w:val="1"/>
      <w:marLeft w:val="0"/>
      <w:marRight w:val="0"/>
      <w:marTop w:val="0"/>
      <w:marBottom w:val="0"/>
      <w:divBdr>
        <w:top w:val="none" w:sz="0" w:space="0" w:color="auto"/>
        <w:left w:val="none" w:sz="0" w:space="0" w:color="auto"/>
        <w:bottom w:val="none" w:sz="0" w:space="0" w:color="auto"/>
        <w:right w:val="none" w:sz="0" w:space="0" w:color="auto"/>
      </w:divBdr>
    </w:div>
    <w:div w:id="159588171">
      <w:bodyDiv w:val="1"/>
      <w:marLeft w:val="0"/>
      <w:marRight w:val="0"/>
      <w:marTop w:val="0"/>
      <w:marBottom w:val="0"/>
      <w:divBdr>
        <w:top w:val="none" w:sz="0" w:space="0" w:color="auto"/>
        <w:left w:val="none" w:sz="0" w:space="0" w:color="auto"/>
        <w:bottom w:val="none" w:sz="0" w:space="0" w:color="auto"/>
        <w:right w:val="none" w:sz="0" w:space="0" w:color="auto"/>
      </w:divBdr>
    </w:div>
    <w:div w:id="187110052">
      <w:bodyDiv w:val="1"/>
      <w:marLeft w:val="0"/>
      <w:marRight w:val="0"/>
      <w:marTop w:val="0"/>
      <w:marBottom w:val="0"/>
      <w:divBdr>
        <w:top w:val="none" w:sz="0" w:space="0" w:color="auto"/>
        <w:left w:val="none" w:sz="0" w:space="0" w:color="auto"/>
        <w:bottom w:val="none" w:sz="0" w:space="0" w:color="auto"/>
        <w:right w:val="none" w:sz="0" w:space="0" w:color="auto"/>
      </w:divBdr>
    </w:div>
    <w:div w:id="192807122">
      <w:bodyDiv w:val="1"/>
      <w:marLeft w:val="0"/>
      <w:marRight w:val="0"/>
      <w:marTop w:val="0"/>
      <w:marBottom w:val="0"/>
      <w:divBdr>
        <w:top w:val="none" w:sz="0" w:space="0" w:color="auto"/>
        <w:left w:val="none" w:sz="0" w:space="0" w:color="auto"/>
        <w:bottom w:val="none" w:sz="0" w:space="0" w:color="auto"/>
        <w:right w:val="none" w:sz="0" w:space="0" w:color="auto"/>
      </w:divBdr>
    </w:div>
    <w:div w:id="211506450">
      <w:bodyDiv w:val="1"/>
      <w:marLeft w:val="0"/>
      <w:marRight w:val="0"/>
      <w:marTop w:val="0"/>
      <w:marBottom w:val="0"/>
      <w:divBdr>
        <w:top w:val="none" w:sz="0" w:space="0" w:color="auto"/>
        <w:left w:val="none" w:sz="0" w:space="0" w:color="auto"/>
        <w:bottom w:val="none" w:sz="0" w:space="0" w:color="auto"/>
        <w:right w:val="none" w:sz="0" w:space="0" w:color="auto"/>
      </w:divBdr>
    </w:div>
    <w:div w:id="224723987">
      <w:bodyDiv w:val="1"/>
      <w:marLeft w:val="0"/>
      <w:marRight w:val="0"/>
      <w:marTop w:val="0"/>
      <w:marBottom w:val="0"/>
      <w:divBdr>
        <w:top w:val="none" w:sz="0" w:space="0" w:color="auto"/>
        <w:left w:val="none" w:sz="0" w:space="0" w:color="auto"/>
        <w:bottom w:val="none" w:sz="0" w:space="0" w:color="auto"/>
        <w:right w:val="none" w:sz="0" w:space="0" w:color="auto"/>
      </w:divBdr>
    </w:div>
    <w:div w:id="230701881">
      <w:bodyDiv w:val="1"/>
      <w:marLeft w:val="0"/>
      <w:marRight w:val="0"/>
      <w:marTop w:val="0"/>
      <w:marBottom w:val="0"/>
      <w:divBdr>
        <w:top w:val="none" w:sz="0" w:space="0" w:color="auto"/>
        <w:left w:val="none" w:sz="0" w:space="0" w:color="auto"/>
        <w:bottom w:val="none" w:sz="0" w:space="0" w:color="auto"/>
        <w:right w:val="none" w:sz="0" w:space="0" w:color="auto"/>
      </w:divBdr>
    </w:div>
    <w:div w:id="238708731">
      <w:bodyDiv w:val="1"/>
      <w:marLeft w:val="0"/>
      <w:marRight w:val="0"/>
      <w:marTop w:val="0"/>
      <w:marBottom w:val="0"/>
      <w:divBdr>
        <w:top w:val="none" w:sz="0" w:space="0" w:color="auto"/>
        <w:left w:val="none" w:sz="0" w:space="0" w:color="auto"/>
        <w:bottom w:val="none" w:sz="0" w:space="0" w:color="auto"/>
        <w:right w:val="none" w:sz="0" w:space="0" w:color="auto"/>
      </w:divBdr>
    </w:div>
    <w:div w:id="239945598">
      <w:bodyDiv w:val="1"/>
      <w:marLeft w:val="0"/>
      <w:marRight w:val="0"/>
      <w:marTop w:val="0"/>
      <w:marBottom w:val="0"/>
      <w:divBdr>
        <w:top w:val="none" w:sz="0" w:space="0" w:color="auto"/>
        <w:left w:val="none" w:sz="0" w:space="0" w:color="auto"/>
        <w:bottom w:val="none" w:sz="0" w:space="0" w:color="auto"/>
        <w:right w:val="none" w:sz="0" w:space="0" w:color="auto"/>
      </w:divBdr>
    </w:div>
    <w:div w:id="240140946">
      <w:bodyDiv w:val="1"/>
      <w:marLeft w:val="0"/>
      <w:marRight w:val="0"/>
      <w:marTop w:val="0"/>
      <w:marBottom w:val="0"/>
      <w:divBdr>
        <w:top w:val="none" w:sz="0" w:space="0" w:color="auto"/>
        <w:left w:val="none" w:sz="0" w:space="0" w:color="auto"/>
        <w:bottom w:val="none" w:sz="0" w:space="0" w:color="auto"/>
        <w:right w:val="none" w:sz="0" w:space="0" w:color="auto"/>
      </w:divBdr>
    </w:div>
    <w:div w:id="281544385">
      <w:bodyDiv w:val="1"/>
      <w:marLeft w:val="0"/>
      <w:marRight w:val="0"/>
      <w:marTop w:val="0"/>
      <w:marBottom w:val="0"/>
      <w:divBdr>
        <w:top w:val="none" w:sz="0" w:space="0" w:color="auto"/>
        <w:left w:val="none" w:sz="0" w:space="0" w:color="auto"/>
        <w:bottom w:val="none" w:sz="0" w:space="0" w:color="auto"/>
        <w:right w:val="none" w:sz="0" w:space="0" w:color="auto"/>
      </w:divBdr>
    </w:div>
    <w:div w:id="302740937">
      <w:bodyDiv w:val="1"/>
      <w:marLeft w:val="0"/>
      <w:marRight w:val="0"/>
      <w:marTop w:val="0"/>
      <w:marBottom w:val="0"/>
      <w:divBdr>
        <w:top w:val="none" w:sz="0" w:space="0" w:color="auto"/>
        <w:left w:val="none" w:sz="0" w:space="0" w:color="auto"/>
        <w:bottom w:val="none" w:sz="0" w:space="0" w:color="auto"/>
        <w:right w:val="none" w:sz="0" w:space="0" w:color="auto"/>
      </w:divBdr>
    </w:div>
    <w:div w:id="306860395">
      <w:bodyDiv w:val="1"/>
      <w:marLeft w:val="0"/>
      <w:marRight w:val="0"/>
      <w:marTop w:val="0"/>
      <w:marBottom w:val="0"/>
      <w:divBdr>
        <w:top w:val="none" w:sz="0" w:space="0" w:color="auto"/>
        <w:left w:val="none" w:sz="0" w:space="0" w:color="auto"/>
        <w:bottom w:val="none" w:sz="0" w:space="0" w:color="auto"/>
        <w:right w:val="none" w:sz="0" w:space="0" w:color="auto"/>
      </w:divBdr>
    </w:div>
    <w:div w:id="316112165">
      <w:bodyDiv w:val="1"/>
      <w:marLeft w:val="0"/>
      <w:marRight w:val="0"/>
      <w:marTop w:val="0"/>
      <w:marBottom w:val="0"/>
      <w:divBdr>
        <w:top w:val="none" w:sz="0" w:space="0" w:color="auto"/>
        <w:left w:val="none" w:sz="0" w:space="0" w:color="auto"/>
        <w:bottom w:val="none" w:sz="0" w:space="0" w:color="auto"/>
        <w:right w:val="none" w:sz="0" w:space="0" w:color="auto"/>
      </w:divBdr>
    </w:div>
    <w:div w:id="357246172">
      <w:bodyDiv w:val="1"/>
      <w:marLeft w:val="0"/>
      <w:marRight w:val="0"/>
      <w:marTop w:val="0"/>
      <w:marBottom w:val="0"/>
      <w:divBdr>
        <w:top w:val="none" w:sz="0" w:space="0" w:color="auto"/>
        <w:left w:val="none" w:sz="0" w:space="0" w:color="auto"/>
        <w:bottom w:val="none" w:sz="0" w:space="0" w:color="auto"/>
        <w:right w:val="none" w:sz="0" w:space="0" w:color="auto"/>
      </w:divBdr>
    </w:div>
    <w:div w:id="433134765">
      <w:bodyDiv w:val="1"/>
      <w:marLeft w:val="0"/>
      <w:marRight w:val="0"/>
      <w:marTop w:val="0"/>
      <w:marBottom w:val="0"/>
      <w:divBdr>
        <w:top w:val="none" w:sz="0" w:space="0" w:color="auto"/>
        <w:left w:val="none" w:sz="0" w:space="0" w:color="auto"/>
        <w:bottom w:val="none" w:sz="0" w:space="0" w:color="auto"/>
        <w:right w:val="none" w:sz="0" w:space="0" w:color="auto"/>
      </w:divBdr>
    </w:div>
    <w:div w:id="435908187">
      <w:bodyDiv w:val="1"/>
      <w:marLeft w:val="0"/>
      <w:marRight w:val="0"/>
      <w:marTop w:val="0"/>
      <w:marBottom w:val="0"/>
      <w:divBdr>
        <w:top w:val="none" w:sz="0" w:space="0" w:color="auto"/>
        <w:left w:val="none" w:sz="0" w:space="0" w:color="auto"/>
        <w:bottom w:val="none" w:sz="0" w:space="0" w:color="auto"/>
        <w:right w:val="none" w:sz="0" w:space="0" w:color="auto"/>
      </w:divBdr>
    </w:div>
    <w:div w:id="459805654">
      <w:bodyDiv w:val="1"/>
      <w:marLeft w:val="0"/>
      <w:marRight w:val="0"/>
      <w:marTop w:val="0"/>
      <w:marBottom w:val="0"/>
      <w:divBdr>
        <w:top w:val="none" w:sz="0" w:space="0" w:color="auto"/>
        <w:left w:val="none" w:sz="0" w:space="0" w:color="auto"/>
        <w:bottom w:val="none" w:sz="0" w:space="0" w:color="auto"/>
        <w:right w:val="none" w:sz="0" w:space="0" w:color="auto"/>
      </w:divBdr>
    </w:div>
    <w:div w:id="485588587">
      <w:bodyDiv w:val="1"/>
      <w:marLeft w:val="0"/>
      <w:marRight w:val="0"/>
      <w:marTop w:val="0"/>
      <w:marBottom w:val="0"/>
      <w:divBdr>
        <w:top w:val="none" w:sz="0" w:space="0" w:color="auto"/>
        <w:left w:val="none" w:sz="0" w:space="0" w:color="auto"/>
        <w:bottom w:val="none" w:sz="0" w:space="0" w:color="auto"/>
        <w:right w:val="none" w:sz="0" w:space="0" w:color="auto"/>
      </w:divBdr>
    </w:div>
    <w:div w:id="503519396">
      <w:bodyDiv w:val="1"/>
      <w:marLeft w:val="0"/>
      <w:marRight w:val="0"/>
      <w:marTop w:val="0"/>
      <w:marBottom w:val="0"/>
      <w:divBdr>
        <w:top w:val="none" w:sz="0" w:space="0" w:color="auto"/>
        <w:left w:val="none" w:sz="0" w:space="0" w:color="auto"/>
        <w:bottom w:val="none" w:sz="0" w:space="0" w:color="auto"/>
        <w:right w:val="none" w:sz="0" w:space="0" w:color="auto"/>
      </w:divBdr>
    </w:div>
    <w:div w:id="517622776">
      <w:bodyDiv w:val="1"/>
      <w:marLeft w:val="0"/>
      <w:marRight w:val="0"/>
      <w:marTop w:val="0"/>
      <w:marBottom w:val="0"/>
      <w:divBdr>
        <w:top w:val="none" w:sz="0" w:space="0" w:color="auto"/>
        <w:left w:val="none" w:sz="0" w:space="0" w:color="auto"/>
        <w:bottom w:val="none" w:sz="0" w:space="0" w:color="auto"/>
        <w:right w:val="none" w:sz="0" w:space="0" w:color="auto"/>
      </w:divBdr>
    </w:div>
    <w:div w:id="543718537">
      <w:bodyDiv w:val="1"/>
      <w:marLeft w:val="0"/>
      <w:marRight w:val="0"/>
      <w:marTop w:val="0"/>
      <w:marBottom w:val="0"/>
      <w:divBdr>
        <w:top w:val="none" w:sz="0" w:space="0" w:color="auto"/>
        <w:left w:val="none" w:sz="0" w:space="0" w:color="auto"/>
        <w:bottom w:val="none" w:sz="0" w:space="0" w:color="auto"/>
        <w:right w:val="none" w:sz="0" w:space="0" w:color="auto"/>
      </w:divBdr>
      <w:divsChild>
        <w:div w:id="5373994">
          <w:marLeft w:val="0"/>
          <w:marRight w:val="0"/>
          <w:marTop w:val="0"/>
          <w:marBottom w:val="0"/>
          <w:divBdr>
            <w:top w:val="none" w:sz="0" w:space="0" w:color="auto"/>
            <w:left w:val="none" w:sz="0" w:space="0" w:color="auto"/>
            <w:bottom w:val="none" w:sz="0" w:space="0" w:color="auto"/>
            <w:right w:val="none" w:sz="0" w:space="0" w:color="auto"/>
          </w:divBdr>
        </w:div>
        <w:div w:id="44990107">
          <w:marLeft w:val="0"/>
          <w:marRight w:val="0"/>
          <w:marTop w:val="0"/>
          <w:marBottom w:val="0"/>
          <w:divBdr>
            <w:top w:val="none" w:sz="0" w:space="0" w:color="auto"/>
            <w:left w:val="none" w:sz="0" w:space="0" w:color="auto"/>
            <w:bottom w:val="none" w:sz="0" w:space="0" w:color="auto"/>
            <w:right w:val="none" w:sz="0" w:space="0" w:color="auto"/>
          </w:divBdr>
        </w:div>
        <w:div w:id="200557432">
          <w:marLeft w:val="0"/>
          <w:marRight w:val="0"/>
          <w:marTop w:val="0"/>
          <w:marBottom w:val="0"/>
          <w:divBdr>
            <w:top w:val="none" w:sz="0" w:space="0" w:color="auto"/>
            <w:left w:val="none" w:sz="0" w:space="0" w:color="auto"/>
            <w:bottom w:val="none" w:sz="0" w:space="0" w:color="auto"/>
            <w:right w:val="none" w:sz="0" w:space="0" w:color="auto"/>
          </w:divBdr>
        </w:div>
        <w:div w:id="271744231">
          <w:marLeft w:val="0"/>
          <w:marRight w:val="0"/>
          <w:marTop w:val="0"/>
          <w:marBottom w:val="0"/>
          <w:divBdr>
            <w:top w:val="none" w:sz="0" w:space="0" w:color="auto"/>
            <w:left w:val="none" w:sz="0" w:space="0" w:color="auto"/>
            <w:bottom w:val="none" w:sz="0" w:space="0" w:color="auto"/>
            <w:right w:val="none" w:sz="0" w:space="0" w:color="auto"/>
          </w:divBdr>
        </w:div>
        <w:div w:id="272245549">
          <w:marLeft w:val="0"/>
          <w:marRight w:val="0"/>
          <w:marTop w:val="0"/>
          <w:marBottom w:val="0"/>
          <w:divBdr>
            <w:top w:val="none" w:sz="0" w:space="0" w:color="auto"/>
            <w:left w:val="none" w:sz="0" w:space="0" w:color="auto"/>
            <w:bottom w:val="none" w:sz="0" w:space="0" w:color="auto"/>
            <w:right w:val="none" w:sz="0" w:space="0" w:color="auto"/>
          </w:divBdr>
        </w:div>
        <w:div w:id="335034092">
          <w:marLeft w:val="0"/>
          <w:marRight w:val="0"/>
          <w:marTop w:val="0"/>
          <w:marBottom w:val="0"/>
          <w:divBdr>
            <w:top w:val="none" w:sz="0" w:space="0" w:color="auto"/>
            <w:left w:val="none" w:sz="0" w:space="0" w:color="auto"/>
            <w:bottom w:val="none" w:sz="0" w:space="0" w:color="auto"/>
            <w:right w:val="none" w:sz="0" w:space="0" w:color="auto"/>
          </w:divBdr>
        </w:div>
        <w:div w:id="346055121">
          <w:marLeft w:val="0"/>
          <w:marRight w:val="0"/>
          <w:marTop w:val="0"/>
          <w:marBottom w:val="0"/>
          <w:divBdr>
            <w:top w:val="none" w:sz="0" w:space="0" w:color="auto"/>
            <w:left w:val="none" w:sz="0" w:space="0" w:color="auto"/>
            <w:bottom w:val="none" w:sz="0" w:space="0" w:color="auto"/>
            <w:right w:val="none" w:sz="0" w:space="0" w:color="auto"/>
          </w:divBdr>
        </w:div>
        <w:div w:id="423575051">
          <w:marLeft w:val="0"/>
          <w:marRight w:val="0"/>
          <w:marTop w:val="0"/>
          <w:marBottom w:val="0"/>
          <w:divBdr>
            <w:top w:val="none" w:sz="0" w:space="0" w:color="auto"/>
            <w:left w:val="none" w:sz="0" w:space="0" w:color="auto"/>
            <w:bottom w:val="none" w:sz="0" w:space="0" w:color="auto"/>
            <w:right w:val="none" w:sz="0" w:space="0" w:color="auto"/>
          </w:divBdr>
        </w:div>
        <w:div w:id="438835483">
          <w:marLeft w:val="0"/>
          <w:marRight w:val="0"/>
          <w:marTop w:val="0"/>
          <w:marBottom w:val="0"/>
          <w:divBdr>
            <w:top w:val="none" w:sz="0" w:space="0" w:color="auto"/>
            <w:left w:val="none" w:sz="0" w:space="0" w:color="auto"/>
            <w:bottom w:val="none" w:sz="0" w:space="0" w:color="auto"/>
            <w:right w:val="none" w:sz="0" w:space="0" w:color="auto"/>
          </w:divBdr>
        </w:div>
        <w:div w:id="470487218">
          <w:marLeft w:val="0"/>
          <w:marRight w:val="0"/>
          <w:marTop w:val="0"/>
          <w:marBottom w:val="0"/>
          <w:divBdr>
            <w:top w:val="none" w:sz="0" w:space="0" w:color="auto"/>
            <w:left w:val="none" w:sz="0" w:space="0" w:color="auto"/>
            <w:bottom w:val="none" w:sz="0" w:space="0" w:color="auto"/>
            <w:right w:val="none" w:sz="0" w:space="0" w:color="auto"/>
          </w:divBdr>
        </w:div>
        <w:div w:id="491876693">
          <w:marLeft w:val="0"/>
          <w:marRight w:val="0"/>
          <w:marTop w:val="0"/>
          <w:marBottom w:val="0"/>
          <w:divBdr>
            <w:top w:val="none" w:sz="0" w:space="0" w:color="auto"/>
            <w:left w:val="none" w:sz="0" w:space="0" w:color="auto"/>
            <w:bottom w:val="none" w:sz="0" w:space="0" w:color="auto"/>
            <w:right w:val="none" w:sz="0" w:space="0" w:color="auto"/>
          </w:divBdr>
        </w:div>
        <w:div w:id="552692988">
          <w:marLeft w:val="0"/>
          <w:marRight w:val="0"/>
          <w:marTop w:val="0"/>
          <w:marBottom w:val="0"/>
          <w:divBdr>
            <w:top w:val="none" w:sz="0" w:space="0" w:color="auto"/>
            <w:left w:val="none" w:sz="0" w:space="0" w:color="auto"/>
            <w:bottom w:val="none" w:sz="0" w:space="0" w:color="auto"/>
            <w:right w:val="none" w:sz="0" w:space="0" w:color="auto"/>
          </w:divBdr>
        </w:div>
        <w:div w:id="591547774">
          <w:marLeft w:val="0"/>
          <w:marRight w:val="0"/>
          <w:marTop w:val="0"/>
          <w:marBottom w:val="0"/>
          <w:divBdr>
            <w:top w:val="none" w:sz="0" w:space="0" w:color="auto"/>
            <w:left w:val="none" w:sz="0" w:space="0" w:color="auto"/>
            <w:bottom w:val="none" w:sz="0" w:space="0" w:color="auto"/>
            <w:right w:val="none" w:sz="0" w:space="0" w:color="auto"/>
          </w:divBdr>
        </w:div>
        <w:div w:id="616568622">
          <w:marLeft w:val="0"/>
          <w:marRight w:val="0"/>
          <w:marTop w:val="0"/>
          <w:marBottom w:val="0"/>
          <w:divBdr>
            <w:top w:val="none" w:sz="0" w:space="0" w:color="auto"/>
            <w:left w:val="none" w:sz="0" w:space="0" w:color="auto"/>
            <w:bottom w:val="none" w:sz="0" w:space="0" w:color="auto"/>
            <w:right w:val="none" w:sz="0" w:space="0" w:color="auto"/>
          </w:divBdr>
        </w:div>
        <w:div w:id="734544700">
          <w:marLeft w:val="0"/>
          <w:marRight w:val="0"/>
          <w:marTop w:val="0"/>
          <w:marBottom w:val="0"/>
          <w:divBdr>
            <w:top w:val="none" w:sz="0" w:space="0" w:color="auto"/>
            <w:left w:val="none" w:sz="0" w:space="0" w:color="auto"/>
            <w:bottom w:val="none" w:sz="0" w:space="0" w:color="auto"/>
            <w:right w:val="none" w:sz="0" w:space="0" w:color="auto"/>
          </w:divBdr>
        </w:div>
        <w:div w:id="770129788">
          <w:marLeft w:val="0"/>
          <w:marRight w:val="0"/>
          <w:marTop w:val="0"/>
          <w:marBottom w:val="0"/>
          <w:divBdr>
            <w:top w:val="none" w:sz="0" w:space="0" w:color="auto"/>
            <w:left w:val="none" w:sz="0" w:space="0" w:color="auto"/>
            <w:bottom w:val="none" w:sz="0" w:space="0" w:color="auto"/>
            <w:right w:val="none" w:sz="0" w:space="0" w:color="auto"/>
          </w:divBdr>
        </w:div>
        <w:div w:id="975061849">
          <w:marLeft w:val="0"/>
          <w:marRight w:val="0"/>
          <w:marTop w:val="0"/>
          <w:marBottom w:val="0"/>
          <w:divBdr>
            <w:top w:val="none" w:sz="0" w:space="0" w:color="auto"/>
            <w:left w:val="none" w:sz="0" w:space="0" w:color="auto"/>
            <w:bottom w:val="none" w:sz="0" w:space="0" w:color="auto"/>
            <w:right w:val="none" w:sz="0" w:space="0" w:color="auto"/>
          </w:divBdr>
        </w:div>
        <w:div w:id="1028797164">
          <w:marLeft w:val="0"/>
          <w:marRight w:val="0"/>
          <w:marTop w:val="0"/>
          <w:marBottom w:val="0"/>
          <w:divBdr>
            <w:top w:val="none" w:sz="0" w:space="0" w:color="auto"/>
            <w:left w:val="none" w:sz="0" w:space="0" w:color="auto"/>
            <w:bottom w:val="none" w:sz="0" w:space="0" w:color="auto"/>
            <w:right w:val="none" w:sz="0" w:space="0" w:color="auto"/>
          </w:divBdr>
        </w:div>
        <w:div w:id="1099331262">
          <w:marLeft w:val="0"/>
          <w:marRight w:val="0"/>
          <w:marTop w:val="0"/>
          <w:marBottom w:val="0"/>
          <w:divBdr>
            <w:top w:val="none" w:sz="0" w:space="0" w:color="auto"/>
            <w:left w:val="none" w:sz="0" w:space="0" w:color="auto"/>
            <w:bottom w:val="none" w:sz="0" w:space="0" w:color="auto"/>
            <w:right w:val="none" w:sz="0" w:space="0" w:color="auto"/>
          </w:divBdr>
        </w:div>
        <w:div w:id="1202325492">
          <w:marLeft w:val="0"/>
          <w:marRight w:val="0"/>
          <w:marTop w:val="0"/>
          <w:marBottom w:val="0"/>
          <w:divBdr>
            <w:top w:val="none" w:sz="0" w:space="0" w:color="auto"/>
            <w:left w:val="none" w:sz="0" w:space="0" w:color="auto"/>
            <w:bottom w:val="none" w:sz="0" w:space="0" w:color="auto"/>
            <w:right w:val="none" w:sz="0" w:space="0" w:color="auto"/>
          </w:divBdr>
        </w:div>
        <w:div w:id="1305820097">
          <w:marLeft w:val="0"/>
          <w:marRight w:val="0"/>
          <w:marTop w:val="0"/>
          <w:marBottom w:val="0"/>
          <w:divBdr>
            <w:top w:val="none" w:sz="0" w:space="0" w:color="auto"/>
            <w:left w:val="none" w:sz="0" w:space="0" w:color="auto"/>
            <w:bottom w:val="none" w:sz="0" w:space="0" w:color="auto"/>
            <w:right w:val="none" w:sz="0" w:space="0" w:color="auto"/>
          </w:divBdr>
        </w:div>
        <w:div w:id="1389651922">
          <w:marLeft w:val="0"/>
          <w:marRight w:val="0"/>
          <w:marTop w:val="0"/>
          <w:marBottom w:val="0"/>
          <w:divBdr>
            <w:top w:val="none" w:sz="0" w:space="0" w:color="auto"/>
            <w:left w:val="none" w:sz="0" w:space="0" w:color="auto"/>
            <w:bottom w:val="none" w:sz="0" w:space="0" w:color="auto"/>
            <w:right w:val="none" w:sz="0" w:space="0" w:color="auto"/>
          </w:divBdr>
        </w:div>
        <w:div w:id="1534463819">
          <w:marLeft w:val="0"/>
          <w:marRight w:val="0"/>
          <w:marTop w:val="0"/>
          <w:marBottom w:val="0"/>
          <w:divBdr>
            <w:top w:val="none" w:sz="0" w:space="0" w:color="auto"/>
            <w:left w:val="none" w:sz="0" w:space="0" w:color="auto"/>
            <w:bottom w:val="none" w:sz="0" w:space="0" w:color="auto"/>
            <w:right w:val="none" w:sz="0" w:space="0" w:color="auto"/>
          </w:divBdr>
        </w:div>
        <w:div w:id="1577781780">
          <w:marLeft w:val="0"/>
          <w:marRight w:val="0"/>
          <w:marTop w:val="0"/>
          <w:marBottom w:val="0"/>
          <w:divBdr>
            <w:top w:val="none" w:sz="0" w:space="0" w:color="auto"/>
            <w:left w:val="none" w:sz="0" w:space="0" w:color="auto"/>
            <w:bottom w:val="none" w:sz="0" w:space="0" w:color="auto"/>
            <w:right w:val="none" w:sz="0" w:space="0" w:color="auto"/>
          </w:divBdr>
        </w:div>
        <w:div w:id="1579703557">
          <w:marLeft w:val="0"/>
          <w:marRight w:val="0"/>
          <w:marTop w:val="0"/>
          <w:marBottom w:val="0"/>
          <w:divBdr>
            <w:top w:val="none" w:sz="0" w:space="0" w:color="auto"/>
            <w:left w:val="none" w:sz="0" w:space="0" w:color="auto"/>
            <w:bottom w:val="none" w:sz="0" w:space="0" w:color="auto"/>
            <w:right w:val="none" w:sz="0" w:space="0" w:color="auto"/>
          </w:divBdr>
        </w:div>
        <w:div w:id="1615595740">
          <w:marLeft w:val="0"/>
          <w:marRight w:val="0"/>
          <w:marTop w:val="0"/>
          <w:marBottom w:val="0"/>
          <w:divBdr>
            <w:top w:val="none" w:sz="0" w:space="0" w:color="auto"/>
            <w:left w:val="none" w:sz="0" w:space="0" w:color="auto"/>
            <w:bottom w:val="none" w:sz="0" w:space="0" w:color="auto"/>
            <w:right w:val="none" w:sz="0" w:space="0" w:color="auto"/>
          </w:divBdr>
        </w:div>
        <w:div w:id="1633362129">
          <w:marLeft w:val="0"/>
          <w:marRight w:val="0"/>
          <w:marTop w:val="0"/>
          <w:marBottom w:val="0"/>
          <w:divBdr>
            <w:top w:val="none" w:sz="0" w:space="0" w:color="auto"/>
            <w:left w:val="none" w:sz="0" w:space="0" w:color="auto"/>
            <w:bottom w:val="none" w:sz="0" w:space="0" w:color="auto"/>
            <w:right w:val="none" w:sz="0" w:space="0" w:color="auto"/>
          </w:divBdr>
        </w:div>
        <w:div w:id="1645889120">
          <w:marLeft w:val="0"/>
          <w:marRight w:val="0"/>
          <w:marTop w:val="0"/>
          <w:marBottom w:val="0"/>
          <w:divBdr>
            <w:top w:val="none" w:sz="0" w:space="0" w:color="auto"/>
            <w:left w:val="none" w:sz="0" w:space="0" w:color="auto"/>
            <w:bottom w:val="none" w:sz="0" w:space="0" w:color="auto"/>
            <w:right w:val="none" w:sz="0" w:space="0" w:color="auto"/>
          </w:divBdr>
        </w:div>
        <w:div w:id="1702898564">
          <w:marLeft w:val="0"/>
          <w:marRight w:val="0"/>
          <w:marTop w:val="0"/>
          <w:marBottom w:val="0"/>
          <w:divBdr>
            <w:top w:val="none" w:sz="0" w:space="0" w:color="auto"/>
            <w:left w:val="none" w:sz="0" w:space="0" w:color="auto"/>
            <w:bottom w:val="none" w:sz="0" w:space="0" w:color="auto"/>
            <w:right w:val="none" w:sz="0" w:space="0" w:color="auto"/>
          </w:divBdr>
        </w:div>
        <w:div w:id="1715688525">
          <w:marLeft w:val="0"/>
          <w:marRight w:val="0"/>
          <w:marTop w:val="0"/>
          <w:marBottom w:val="0"/>
          <w:divBdr>
            <w:top w:val="none" w:sz="0" w:space="0" w:color="auto"/>
            <w:left w:val="none" w:sz="0" w:space="0" w:color="auto"/>
            <w:bottom w:val="none" w:sz="0" w:space="0" w:color="auto"/>
            <w:right w:val="none" w:sz="0" w:space="0" w:color="auto"/>
          </w:divBdr>
        </w:div>
        <w:div w:id="1729299674">
          <w:marLeft w:val="0"/>
          <w:marRight w:val="0"/>
          <w:marTop w:val="0"/>
          <w:marBottom w:val="0"/>
          <w:divBdr>
            <w:top w:val="none" w:sz="0" w:space="0" w:color="auto"/>
            <w:left w:val="none" w:sz="0" w:space="0" w:color="auto"/>
            <w:bottom w:val="none" w:sz="0" w:space="0" w:color="auto"/>
            <w:right w:val="none" w:sz="0" w:space="0" w:color="auto"/>
          </w:divBdr>
        </w:div>
        <w:div w:id="1927035402">
          <w:marLeft w:val="0"/>
          <w:marRight w:val="0"/>
          <w:marTop w:val="0"/>
          <w:marBottom w:val="0"/>
          <w:divBdr>
            <w:top w:val="none" w:sz="0" w:space="0" w:color="auto"/>
            <w:left w:val="none" w:sz="0" w:space="0" w:color="auto"/>
            <w:bottom w:val="none" w:sz="0" w:space="0" w:color="auto"/>
            <w:right w:val="none" w:sz="0" w:space="0" w:color="auto"/>
          </w:divBdr>
        </w:div>
        <w:div w:id="1933128697">
          <w:marLeft w:val="0"/>
          <w:marRight w:val="0"/>
          <w:marTop w:val="0"/>
          <w:marBottom w:val="0"/>
          <w:divBdr>
            <w:top w:val="none" w:sz="0" w:space="0" w:color="auto"/>
            <w:left w:val="none" w:sz="0" w:space="0" w:color="auto"/>
            <w:bottom w:val="none" w:sz="0" w:space="0" w:color="auto"/>
            <w:right w:val="none" w:sz="0" w:space="0" w:color="auto"/>
          </w:divBdr>
        </w:div>
        <w:div w:id="1958483457">
          <w:marLeft w:val="0"/>
          <w:marRight w:val="0"/>
          <w:marTop w:val="0"/>
          <w:marBottom w:val="0"/>
          <w:divBdr>
            <w:top w:val="none" w:sz="0" w:space="0" w:color="auto"/>
            <w:left w:val="none" w:sz="0" w:space="0" w:color="auto"/>
            <w:bottom w:val="none" w:sz="0" w:space="0" w:color="auto"/>
            <w:right w:val="none" w:sz="0" w:space="0" w:color="auto"/>
          </w:divBdr>
        </w:div>
        <w:div w:id="1977490541">
          <w:marLeft w:val="0"/>
          <w:marRight w:val="0"/>
          <w:marTop w:val="0"/>
          <w:marBottom w:val="0"/>
          <w:divBdr>
            <w:top w:val="none" w:sz="0" w:space="0" w:color="auto"/>
            <w:left w:val="none" w:sz="0" w:space="0" w:color="auto"/>
            <w:bottom w:val="none" w:sz="0" w:space="0" w:color="auto"/>
            <w:right w:val="none" w:sz="0" w:space="0" w:color="auto"/>
          </w:divBdr>
        </w:div>
        <w:div w:id="1992522556">
          <w:marLeft w:val="0"/>
          <w:marRight w:val="0"/>
          <w:marTop w:val="0"/>
          <w:marBottom w:val="0"/>
          <w:divBdr>
            <w:top w:val="none" w:sz="0" w:space="0" w:color="auto"/>
            <w:left w:val="none" w:sz="0" w:space="0" w:color="auto"/>
            <w:bottom w:val="none" w:sz="0" w:space="0" w:color="auto"/>
            <w:right w:val="none" w:sz="0" w:space="0" w:color="auto"/>
          </w:divBdr>
        </w:div>
        <w:div w:id="2056856134">
          <w:marLeft w:val="0"/>
          <w:marRight w:val="0"/>
          <w:marTop w:val="0"/>
          <w:marBottom w:val="0"/>
          <w:divBdr>
            <w:top w:val="none" w:sz="0" w:space="0" w:color="auto"/>
            <w:left w:val="none" w:sz="0" w:space="0" w:color="auto"/>
            <w:bottom w:val="none" w:sz="0" w:space="0" w:color="auto"/>
            <w:right w:val="none" w:sz="0" w:space="0" w:color="auto"/>
          </w:divBdr>
        </w:div>
      </w:divsChild>
    </w:div>
    <w:div w:id="553005823">
      <w:bodyDiv w:val="1"/>
      <w:marLeft w:val="0"/>
      <w:marRight w:val="0"/>
      <w:marTop w:val="0"/>
      <w:marBottom w:val="0"/>
      <w:divBdr>
        <w:top w:val="none" w:sz="0" w:space="0" w:color="auto"/>
        <w:left w:val="none" w:sz="0" w:space="0" w:color="auto"/>
        <w:bottom w:val="none" w:sz="0" w:space="0" w:color="auto"/>
        <w:right w:val="none" w:sz="0" w:space="0" w:color="auto"/>
      </w:divBdr>
    </w:div>
    <w:div w:id="559555754">
      <w:bodyDiv w:val="1"/>
      <w:marLeft w:val="0"/>
      <w:marRight w:val="0"/>
      <w:marTop w:val="0"/>
      <w:marBottom w:val="0"/>
      <w:divBdr>
        <w:top w:val="none" w:sz="0" w:space="0" w:color="auto"/>
        <w:left w:val="none" w:sz="0" w:space="0" w:color="auto"/>
        <w:bottom w:val="none" w:sz="0" w:space="0" w:color="auto"/>
        <w:right w:val="none" w:sz="0" w:space="0" w:color="auto"/>
      </w:divBdr>
    </w:div>
    <w:div w:id="588779560">
      <w:bodyDiv w:val="1"/>
      <w:marLeft w:val="0"/>
      <w:marRight w:val="0"/>
      <w:marTop w:val="0"/>
      <w:marBottom w:val="0"/>
      <w:divBdr>
        <w:top w:val="none" w:sz="0" w:space="0" w:color="auto"/>
        <w:left w:val="none" w:sz="0" w:space="0" w:color="auto"/>
        <w:bottom w:val="none" w:sz="0" w:space="0" w:color="auto"/>
        <w:right w:val="none" w:sz="0" w:space="0" w:color="auto"/>
      </w:divBdr>
      <w:divsChild>
        <w:div w:id="802116343">
          <w:marLeft w:val="0"/>
          <w:marRight w:val="0"/>
          <w:marTop w:val="0"/>
          <w:marBottom w:val="0"/>
          <w:divBdr>
            <w:top w:val="none" w:sz="0" w:space="0" w:color="auto"/>
            <w:left w:val="none" w:sz="0" w:space="0" w:color="auto"/>
            <w:bottom w:val="none" w:sz="0" w:space="0" w:color="auto"/>
            <w:right w:val="none" w:sz="0" w:space="0" w:color="auto"/>
          </w:divBdr>
        </w:div>
        <w:div w:id="1645502902">
          <w:marLeft w:val="0"/>
          <w:marRight w:val="0"/>
          <w:marTop w:val="0"/>
          <w:marBottom w:val="0"/>
          <w:divBdr>
            <w:top w:val="none" w:sz="0" w:space="0" w:color="auto"/>
            <w:left w:val="none" w:sz="0" w:space="0" w:color="auto"/>
            <w:bottom w:val="none" w:sz="0" w:space="0" w:color="auto"/>
            <w:right w:val="none" w:sz="0" w:space="0" w:color="auto"/>
          </w:divBdr>
        </w:div>
        <w:div w:id="1827360745">
          <w:marLeft w:val="0"/>
          <w:marRight w:val="0"/>
          <w:marTop w:val="0"/>
          <w:marBottom w:val="0"/>
          <w:divBdr>
            <w:top w:val="none" w:sz="0" w:space="0" w:color="auto"/>
            <w:left w:val="none" w:sz="0" w:space="0" w:color="auto"/>
            <w:bottom w:val="none" w:sz="0" w:space="0" w:color="auto"/>
            <w:right w:val="none" w:sz="0" w:space="0" w:color="auto"/>
          </w:divBdr>
        </w:div>
      </w:divsChild>
    </w:div>
    <w:div w:id="589316070">
      <w:bodyDiv w:val="1"/>
      <w:marLeft w:val="0"/>
      <w:marRight w:val="0"/>
      <w:marTop w:val="0"/>
      <w:marBottom w:val="0"/>
      <w:divBdr>
        <w:top w:val="none" w:sz="0" w:space="0" w:color="auto"/>
        <w:left w:val="none" w:sz="0" w:space="0" w:color="auto"/>
        <w:bottom w:val="none" w:sz="0" w:space="0" w:color="auto"/>
        <w:right w:val="none" w:sz="0" w:space="0" w:color="auto"/>
      </w:divBdr>
    </w:div>
    <w:div w:id="592930732">
      <w:bodyDiv w:val="1"/>
      <w:marLeft w:val="0"/>
      <w:marRight w:val="0"/>
      <w:marTop w:val="0"/>
      <w:marBottom w:val="0"/>
      <w:divBdr>
        <w:top w:val="none" w:sz="0" w:space="0" w:color="auto"/>
        <w:left w:val="none" w:sz="0" w:space="0" w:color="auto"/>
        <w:bottom w:val="none" w:sz="0" w:space="0" w:color="auto"/>
        <w:right w:val="none" w:sz="0" w:space="0" w:color="auto"/>
      </w:divBdr>
      <w:divsChild>
        <w:div w:id="330252737">
          <w:marLeft w:val="0"/>
          <w:marRight w:val="0"/>
          <w:marTop w:val="0"/>
          <w:marBottom w:val="0"/>
          <w:divBdr>
            <w:top w:val="none" w:sz="0" w:space="0" w:color="auto"/>
            <w:left w:val="none" w:sz="0" w:space="0" w:color="auto"/>
            <w:bottom w:val="none" w:sz="0" w:space="0" w:color="auto"/>
            <w:right w:val="none" w:sz="0" w:space="0" w:color="auto"/>
          </w:divBdr>
          <w:divsChild>
            <w:div w:id="1801418464">
              <w:marLeft w:val="0"/>
              <w:marRight w:val="0"/>
              <w:marTop w:val="0"/>
              <w:marBottom w:val="0"/>
              <w:divBdr>
                <w:top w:val="none" w:sz="0" w:space="0" w:color="auto"/>
                <w:left w:val="none" w:sz="0" w:space="0" w:color="auto"/>
                <w:bottom w:val="none" w:sz="0" w:space="0" w:color="auto"/>
                <w:right w:val="none" w:sz="0" w:space="0" w:color="auto"/>
              </w:divBdr>
              <w:divsChild>
                <w:div w:id="1358002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1572395">
      <w:bodyDiv w:val="1"/>
      <w:marLeft w:val="0"/>
      <w:marRight w:val="0"/>
      <w:marTop w:val="0"/>
      <w:marBottom w:val="0"/>
      <w:divBdr>
        <w:top w:val="none" w:sz="0" w:space="0" w:color="auto"/>
        <w:left w:val="none" w:sz="0" w:space="0" w:color="auto"/>
        <w:bottom w:val="none" w:sz="0" w:space="0" w:color="auto"/>
        <w:right w:val="none" w:sz="0" w:space="0" w:color="auto"/>
      </w:divBdr>
    </w:div>
    <w:div w:id="612975051">
      <w:bodyDiv w:val="1"/>
      <w:marLeft w:val="0"/>
      <w:marRight w:val="0"/>
      <w:marTop w:val="0"/>
      <w:marBottom w:val="0"/>
      <w:divBdr>
        <w:top w:val="none" w:sz="0" w:space="0" w:color="auto"/>
        <w:left w:val="none" w:sz="0" w:space="0" w:color="auto"/>
        <w:bottom w:val="none" w:sz="0" w:space="0" w:color="auto"/>
        <w:right w:val="none" w:sz="0" w:space="0" w:color="auto"/>
      </w:divBdr>
    </w:div>
    <w:div w:id="641270926">
      <w:bodyDiv w:val="1"/>
      <w:marLeft w:val="0"/>
      <w:marRight w:val="0"/>
      <w:marTop w:val="0"/>
      <w:marBottom w:val="0"/>
      <w:divBdr>
        <w:top w:val="none" w:sz="0" w:space="0" w:color="auto"/>
        <w:left w:val="none" w:sz="0" w:space="0" w:color="auto"/>
        <w:bottom w:val="none" w:sz="0" w:space="0" w:color="auto"/>
        <w:right w:val="none" w:sz="0" w:space="0" w:color="auto"/>
      </w:divBdr>
    </w:div>
    <w:div w:id="660306519">
      <w:bodyDiv w:val="1"/>
      <w:marLeft w:val="0"/>
      <w:marRight w:val="0"/>
      <w:marTop w:val="0"/>
      <w:marBottom w:val="0"/>
      <w:divBdr>
        <w:top w:val="none" w:sz="0" w:space="0" w:color="auto"/>
        <w:left w:val="none" w:sz="0" w:space="0" w:color="auto"/>
        <w:bottom w:val="none" w:sz="0" w:space="0" w:color="auto"/>
        <w:right w:val="none" w:sz="0" w:space="0" w:color="auto"/>
      </w:divBdr>
    </w:div>
    <w:div w:id="665669850">
      <w:bodyDiv w:val="1"/>
      <w:marLeft w:val="0"/>
      <w:marRight w:val="0"/>
      <w:marTop w:val="0"/>
      <w:marBottom w:val="0"/>
      <w:divBdr>
        <w:top w:val="none" w:sz="0" w:space="0" w:color="auto"/>
        <w:left w:val="none" w:sz="0" w:space="0" w:color="auto"/>
        <w:bottom w:val="none" w:sz="0" w:space="0" w:color="auto"/>
        <w:right w:val="none" w:sz="0" w:space="0" w:color="auto"/>
      </w:divBdr>
    </w:div>
    <w:div w:id="666983257">
      <w:bodyDiv w:val="1"/>
      <w:marLeft w:val="0"/>
      <w:marRight w:val="0"/>
      <w:marTop w:val="0"/>
      <w:marBottom w:val="0"/>
      <w:divBdr>
        <w:top w:val="none" w:sz="0" w:space="0" w:color="auto"/>
        <w:left w:val="none" w:sz="0" w:space="0" w:color="auto"/>
        <w:bottom w:val="none" w:sz="0" w:space="0" w:color="auto"/>
        <w:right w:val="none" w:sz="0" w:space="0" w:color="auto"/>
      </w:divBdr>
    </w:div>
    <w:div w:id="688144107">
      <w:bodyDiv w:val="1"/>
      <w:marLeft w:val="0"/>
      <w:marRight w:val="0"/>
      <w:marTop w:val="0"/>
      <w:marBottom w:val="0"/>
      <w:divBdr>
        <w:top w:val="none" w:sz="0" w:space="0" w:color="auto"/>
        <w:left w:val="none" w:sz="0" w:space="0" w:color="auto"/>
        <w:bottom w:val="none" w:sz="0" w:space="0" w:color="auto"/>
        <w:right w:val="none" w:sz="0" w:space="0" w:color="auto"/>
      </w:divBdr>
    </w:div>
    <w:div w:id="688339946">
      <w:bodyDiv w:val="1"/>
      <w:marLeft w:val="0"/>
      <w:marRight w:val="0"/>
      <w:marTop w:val="0"/>
      <w:marBottom w:val="0"/>
      <w:divBdr>
        <w:top w:val="none" w:sz="0" w:space="0" w:color="auto"/>
        <w:left w:val="none" w:sz="0" w:space="0" w:color="auto"/>
        <w:bottom w:val="none" w:sz="0" w:space="0" w:color="auto"/>
        <w:right w:val="none" w:sz="0" w:space="0" w:color="auto"/>
      </w:divBdr>
    </w:div>
    <w:div w:id="691539593">
      <w:bodyDiv w:val="1"/>
      <w:marLeft w:val="0"/>
      <w:marRight w:val="0"/>
      <w:marTop w:val="0"/>
      <w:marBottom w:val="0"/>
      <w:divBdr>
        <w:top w:val="none" w:sz="0" w:space="0" w:color="auto"/>
        <w:left w:val="none" w:sz="0" w:space="0" w:color="auto"/>
        <w:bottom w:val="none" w:sz="0" w:space="0" w:color="auto"/>
        <w:right w:val="none" w:sz="0" w:space="0" w:color="auto"/>
      </w:divBdr>
    </w:div>
    <w:div w:id="698361040">
      <w:bodyDiv w:val="1"/>
      <w:marLeft w:val="0"/>
      <w:marRight w:val="0"/>
      <w:marTop w:val="0"/>
      <w:marBottom w:val="0"/>
      <w:divBdr>
        <w:top w:val="none" w:sz="0" w:space="0" w:color="auto"/>
        <w:left w:val="none" w:sz="0" w:space="0" w:color="auto"/>
        <w:bottom w:val="none" w:sz="0" w:space="0" w:color="auto"/>
        <w:right w:val="none" w:sz="0" w:space="0" w:color="auto"/>
      </w:divBdr>
    </w:div>
    <w:div w:id="701517914">
      <w:bodyDiv w:val="1"/>
      <w:marLeft w:val="0"/>
      <w:marRight w:val="0"/>
      <w:marTop w:val="0"/>
      <w:marBottom w:val="0"/>
      <w:divBdr>
        <w:top w:val="none" w:sz="0" w:space="0" w:color="auto"/>
        <w:left w:val="none" w:sz="0" w:space="0" w:color="auto"/>
        <w:bottom w:val="none" w:sz="0" w:space="0" w:color="auto"/>
        <w:right w:val="none" w:sz="0" w:space="0" w:color="auto"/>
      </w:divBdr>
      <w:divsChild>
        <w:div w:id="1472852">
          <w:marLeft w:val="0"/>
          <w:marRight w:val="0"/>
          <w:marTop w:val="0"/>
          <w:marBottom w:val="0"/>
          <w:divBdr>
            <w:top w:val="none" w:sz="0" w:space="0" w:color="auto"/>
            <w:left w:val="none" w:sz="0" w:space="0" w:color="auto"/>
            <w:bottom w:val="none" w:sz="0" w:space="0" w:color="auto"/>
            <w:right w:val="none" w:sz="0" w:space="0" w:color="auto"/>
          </w:divBdr>
        </w:div>
        <w:div w:id="1179542130">
          <w:marLeft w:val="0"/>
          <w:marRight w:val="0"/>
          <w:marTop w:val="0"/>
          <w:marBottom w:val="0"/>
          <w:divBdr>
            <w:top w:val="none" w:sz="0" w:space="0" w:color="auto"/>
            <w:left w:val="none" w:sz="0" w:space="0" w:color="auto"/>
            <w:bottom w:val="none" w:sz="0" w:space="0" w:color="auto"/>
            <w:right w:val="none" w:sz="0" w:space="0" w:color="auto"/>
          </w:divBdr>
        </w:div>
        <w:div w:id="1324891057">
          <w:marLeft w:val="0"/>
          <w:marRight w:val="0"/>
          <w:marTop w:val="0"/>
          <w:marBottom w:val="0"/>
          <w:divBdr>
            <w:top w:val="none" w:sz="0" w:space="0" w:color="auto"/>
            <w:left w:val="none" w:sz="0" w:space="0" w:color="auto"/>
            <w:bottom w:val="none" w:sz="0" w:space="0" w:color="auto"/>
            <w:right w:val="none" w:sz="0" w:space="0" w:color="auto"/>
          </w:divBdr>
        </w:div>
      </w:divsChild>
    </w:div>
    <w:div w:id="738139798">
      <w:bodyDiv w:val="1"/>
      <w:marLeft w:val="0"/>
      <w:marRight w:val="0"/>
      <w:marTop w:val="0"/>
      <w:marBottom w:val="0"/>
      <w:divBdr>
        <w:top w:val="none" w:sz="0" w:space="0" w:color="auto"/>
        <w:left w:val="none" w:sz="0" w:space="0" w:color="auto"/>
        <w:bottom w:val="none" w:sz="0" w:space="0" w:color="auto"/>
        <w:right w:val="none" w:sz="0" w:space="0" w:color="auto"/>
      </w:divBdr>
    </w:div>
    <w:div w:id="738984548">
      <w:bodyDiv w:val="1"/>
      <w:marLeft w:val="0"/>
      <w:marRight w:val="0"/>
      <w:marTop w:val="0"/>
      <w:marBottom w:val="0"/>
      <w:divBdr>
        <w:top w:val="none" w:sz="0" w:space="0" w:color="auto"/>
        <w:left w:val="none" w:sz="0" w:space="0" w:color="auto"/>
        <w:bottom w:val="none" w:sz="0" w:space="0" w:color="auto"/>
        <w:right w:val="none" w:sz="0" w:space="0" w:color="auto"/>
      </w:divBdr>
    </w:div>
    <w:div w:id="771821285">
      <w:bodyDiv w:val="1"/>
      <w:marLeft w:val="0"/>
      <w:marRight w:val="0"/>
      <w:marTop w:val="0"/>
      <w:marBottom w:val="0"/>
      <w:divBdr>
        <w:top w:val="none" w:sz="0" w:space="0" w:color="auto"/>
        <w:left w:val="none" w:sz="0" w:space="0" w:color="auto"/>
        <w:bottom w:val="none" w:sz="0" w:space="0" w:color="auto"/>
        <w:right w:val="none" w:sz="0" w:space="0" w:color="auto"/>
      </w:divBdr>
    </w:div>
    <w:div w:id="808477304">
      <w:bodyDiv w:val="1"/>
      <w:marLeft w:val="0"/>
      <w:marRight w:val="0"/>
      <w:marTop w:val="0"/>
      <w:marBottom w:val="0"/>
      <w:divBdr>
        <w:top w:val="none" w:sz="0" w:space="0" w:color="auto"/>
        <w:left w:val="none" w:sz="0" w:space="0" w:color="auto"/>
        <w:bottom w:val="none" w:sz="0" w:space="0" w:color="auto"/>
        <w:right w:val="none" w:sz="0" w:space="0" w:color="auto"/>
      </w:divBdr>
    </w:div>
    <w:div w:id="850291313">
      <w:bodyDiv w:val="1"/>
      <w:marLeft w:val="0"/>
      <w:marRight w:val="0"/>
      <w:marTop w:val="0"/>
      <w:marBottom w:val="0"/>
      <w:divBdr>
        <w:top w:val="none" w:sz="0" w:space="0" w:color="auto"/>
        <w:left w:val="none" w:sz="0" w:space="0" w:color="auto"/>
        <w:bottom w:val="none" w:sz="0" w:space="0" w:color="auto"/>
        <w:right w:val="none" w:sz="0" w:space="0" w:color="auto"/>
      </w:divBdr>
    </w:div>
    <w:div w:id="852955355">
      <w:bodyDiv w:val="1"/>
      <w:marLeft w:val="0"/>
      <w:marRight w:val="0"/>
      <w:marTop w:val="0"/>
      <w:marBottom w:val="0"/>
      <w:divBdr>
        <w:top w:val="none" w:sz="0" w:space="0" w:color="auto"/>
        <w:left w:val="none" w:sz="0" w:space="0" w:color="auto"/>
        <w:bottom w:val="none" w:sz="0" w:space="0" w:color="auto"/>
        <w:right w:val="none" w:sz="0" w:space="0" w:color="auto"/>
      </w:divBdr>
    </w:div>
    <w:div w:id="858474636">
      <w:bodyDiv w:val="1"/>
      <w:marLeft w:val="0"/>
      <w:marRight w:val="0"/>
      <w:marTop w:val="0"/>
      <w:marBottom w:val="0"/>
      <w:divBdr>
        <w:top w:val="none" w:sz="0" w:space="0" w:color="auto"/>
        <w:left w:val="none" w:sz="0" w:space="0" w:color="auto"/>
        <w:bottom w:val="none" w:sz="0" w:space="0" w:color="auto"/>
        <w:right w:val="none" w:sz="0" w:space="0" w:color="auto"/>
      </w:divBdr>
    </w:div>
    <w:div w:id="885524802">
      <w:bodyDiv w:val="1"/>
      <w:marLeft w:val="0"/>
      <w:marRight w:val="0"/>
      <w:marTop w:val="0"/>
      <w:marBottom w:val="0"/>
      <w:divBdr>
        <w:top w:val="none" w:sz="0" w:space="0" w:color="auto"/>
        <w:left w:val="none" w:sz="0" w:space="0" w:color="auto"/>
        <w:bottom w:val="none" w:sz="0" w:space="0" w:color="auto"/>
        <w:right w:val="none" w:sz="0" w:space="0" w:color="auto"/>
      </w:divBdr>
    </w:div>
    <w:div w:id="899680729">
      <w:bodyDiv w:val="1"/>
      <w:marLeft w:val="0"/>
      <w:marRight w:val="0"/>
      <w:marTop w:val="0"/>
      <w:marBottom w:val="0"/>
      <w:divBdr>
        <w:top w:val="none" w:sz="0" w:space="0" w:color="auto"/>
        <w:left w:val="none" w:sz="0" w:space="0" w:color="auto"/>
        <w:bottom w:val="none" w:sz="0" w:space="0" w:color="auto"/>
        <w:right w:val="none" w:sz="0" w:space="0" w:color="auto"/>
      </w:divBdr>
    </w:div>
    <w:div w:id="920024551">
      <w:bodyDiv w:val="1"/>
      <w:marLeft w:val="0"/>
      <w:marRight w:val="0"/>
      <w:marTop w:val="0"/>
      <w:marBottom w:val="0"/>
      <w:divBdr>
        <w:top w:val="none" w:sz="0" w:space="0" w:color="auto"/>
        <w:left w:val="none" w:sz="0" w:space="0" w:color="auto"/>
        <w:bottom w:val="none" w:sz="0" w:space="0" w:color="auto"/>
        <w:right w:val="none" w:sz="0" w:space="0" w:color="auto"/>
      </w:divBdr>
    </w:div>
    <w:div w:id="921256198">
      <w:bodyDiv w:val="1"/>
      <w:marLeft w:val="0"/>
      <w:marRight w:val="0"/>
      <w:marTop w:val="0"/>
      <w:marBottom w:val="0"/>
      <w:divBdr>
        <w:top w:val="none" w:sz="0" w:space="0" w:color="auto"/>
        <w:left w:val="none" w:sz="0" w:space="0" w:color="auto"/>
        <w:bottom w:val="none" w:sz="0" w:space="0" w:color="auto"/>
        <w:right w:val="none" w:sz="0" w:space="0" w:color="auto"/>
      </w:divBdr>
      <w:divsChild>
        <w:div w:id="903490334">
          <w:marLeft w:val="0"/>
          <w:marRight w:val="0"/>
          <w:marTop w:val="0"/>
          <w:marBottom w:val="0"/>
          <w:divBdr>
            <w:top w:val="none" w:sz="0" w:space="0" w:color="auto"/>
            <w:left w:val="none" w:sz="0" w:space="0" w:color="auto"/>
            <w:bottom w:val="none" w:sz="0" w:space="0" w:color="auto"/>
            <w:right w:val="none" w:sz="0" w:space="0" w:color="auto"/>
          </w:divBdr>
        </w:div>
        <w:div w:id="1259023368">
          <w:marLeft w:val="0"/>
          <w:marRight w:val="0"/>
          <w:marTop w:val="0"/>
          <w:marBottom w:val="0"/>
          <w:divBdr>
            <w:top w:val="none" w:sz="0" w:space="0" w:color="auto"/>
            <w:left w:val="none" w:sz="0" w:space="0" w:color="auto"/>
            <w:bottom w:val="none" w:sz="0" w:space="0" w:color="auto"/>
            <w:right w:val="none" w:sz="0" w:space="0" w:color="auto"/>
          </w:divBdr>
        </w:div>
        <w:div w:id="2000227631">
          <w:marLeft w:val="0"/>
          <w:marRight w:val="0"/>
          <w:marTop w:val="0"/>
          <w:marBottom w:val="0"/>
          <w:divBdr>
            <w:top w:val="none" w:sz="0" w:space="0" w:color="auto"/>
            <w:left w:val="none" w:sz="0" w:space="0" w:color="auto"/>
            <w:bottom w:val="none" w:sz="0" w:space="0" w:color="auto"/>
            <w:right w:val="none" w:sz="0" w:space="0" w:color="auto"/>
          </w:divBdr>
        </w:div>
      </w:divsChild>
    </w:div>
    <w:div w:id="938486322">
      <w:bodyDiv w:val="1"/>
      <w:marLeft w:val="0"/>
      <w:marRight w:val="0"/>
      <w:marTop w:val="0"/>
      <w:marBottom w:val="0"/>
      <w:divBdr>
        <w:top w:val="none" w:sz="0" w:space="0" w:color="auto"/>
        <w:left w:val="none" w:sz="0" w:space="0" w:color="auto"/>
        <w:bottom w:val="none" w:sz="0" w:space="0" w:color="auto"/>
        <w:right w:val="none" w:sz="0" w:space="0" w:color="auto"/>
      </w:divBdr>
      <w:divsChild>
        <w:div w:id="44179227">
          <w:marLeft w:val="0"/>
          <w:marRight w:val="0"/>
          <w:marTop w:val="0"/>
          <w:marBottom w:val="0"/>
          <w:divBdr>
            <w:top w:val="none" w:sz="0" w:space="0" w:color="auto"/>
            <w:left w:val="none" w:sz="0" w:space="0" w:color="auto"/>
            <w:bottom w:val="none" w:sz="0" w:space="0" w:color="auto"/>
            <w:right w:val="none" w:sz="0" w:space="0" w:color="auto"/>
          </w:divBdr>
        </w:div>
        <w:div w:id="167134929">
          <w:marLeft w:val="0"/>
          <w:marRight w:val="0"/>
          <w:marTop w:val="0"/>
          <w:marBottom w:val="0"/>
          <w:divBdr>
            <w:top w:val="none" w:sz="0" w:space="0" w:color="auto"/>
            <w:left w:val="none" w:sz="0" w:space="0" w:color="auto"/>
            <w:bottom w:val="none" w:sz="0" w:space="0" w:color="auto"/>
            <w:right w:val="none" w:sz="0" w:space="0" w:color="auto"/>
          </w:divBdr>
        </w:div>
        <w:div w:id="1444421267">
          <w:marLeft w:val="0"/>
          <w:marRight w:val="0"/>
          <w:marTop w:val="0"/>
          <w:marBottom w:val="0"/>
          <w:divBdr>
            <w:top w:val="none" w:sz="0" w:space="0" w:color="auto"/>
            <w:left w:val="none" w:sz="0" w:space="0" w:color="auto"/>
            <w:bottom w:val="none" w:sz="0" w:space="0" w:color="auto"/>
            <w:right w:val="none" w:sz="0" w:space="0" w:color="auto"/>
          </w:divBdr>
        </w:div>
        <w:div w:id="1507861665">
          <w:marLeft w:val="0"/>
          <w:marRight w:val="0"/>
          <w:marTop w:val="0"/>
          <w:marBottom w:val="0"/>
          <w:divBdr>
            <w:top w:val="none" w:sz="0" w:space="0" w:color="auto"/>
            <w:left w:val="none" w:sz="0" w:space="0" w:color="auto"/>
            <w:bottom w:val="none" w:sz="0" w:space="0" w:color="auto"/>
            <w:right w:val="none" w:sz="0" w:space="0" w:color="auto"/>
          </w:divBdr>
        </w:div>
        <w:div w:id="1584098775">
          <w:marLeft w:val="0"/>
          <w:marRight w:val="0"/>
          <w:marTop w:val="0"/>
          <w:marBottom w:val="0"/>
          <w:divBdr>
            <w:top w:val="none" w:sz="0" w:space="0" w:color="auto"/>
            <w:left w:val="none" w:sz="0" w:space="0" w:color="auto"/>
            <w:bottom w:val="none" w:sz="0" w:space="0" w:color="auto"/>
            <w:right w:val="none" w:sz="0" w:space="0" w:color="auto"/>
          </w:divBdr>
        </w:div>
      </w:divsChild>
    </w:div>
    <w:div w:id="957220867">
      <w:bodyDiv w:val="1"/>
      <w:marLeft w:val="0"/>
      <w:marRight w:val="0"/>
      <w:marTop w:val="0"/>
      <w:marBottom w:val="0"/>
      <w:divBdr>
        <w:top w:val="none" w:sz="0" w:space="0" w:color="auto"/>
        <w:left w:val="none" w:sz="0" w:space="0" w:color="auto"/>
        <w:bottom w:val="none" w:sz="0" w:space="0" w:color="auto"/>
        <w:right w:val="none" w:sz="0" w:space="0" w:color="auto"/>
      </w:divBdr>
    </w:div>
    <w:div w:id="963076121">
      <w:bodyDiv w:val="1"/>
      <w:marLeft w:val="0"/>
      <w:marRight w:val="0"/>
      <w:marTop w:val="0"/>
      <w:marBottom w:val="0"/>
      <w:divBdr>
        <w:top w:val="none" w:sz="0" w:space="0" w:color="auto"/>
        <w:left w:val="none" w:sz="0" w:space="0" w:color="auto"/>
        <w:bottom w:val="none" w:sz="0" w:space="0" w:color="auto"/>
        <w:right w:val="none" w:sz="0" w:space="0" w:color="auto"/>
      </w:divBdr>
    </w:div>
    <w:div w:id="963971280">
      <w:bodyDiv w:val="1"/>
      <w:marLeft w:val="0"/>
      <w:marRight w:val="0"/>
      <w:marTop w:val="0"/>
      <w:marBottom w:val="0"/>
      <w:divBdr>
        <w:top w:val="none" w:sz="0" w:space="0" w:color="auto"/>
        <w:left w:val="none" w:sz="0" w:space="0" w:color="auto"/>
        <w:bottom w:val="none" w:sz="0" w:space="0" w:color="auto"/>
        <w:right w:val="none" w:sz="0" w:space="0" w:color="auto"/>
      </w:divBdr>
    </w:div>
    <w:div w:id="965307272">
      <w:bodyDiv w:val="1"/>
      <w:marLeft w:val="0"/>
      <w:marRight w:val="0"/>
      <w:marTop w:val="0"/>
      <w:marBottom w:val="0"/>
      <w:divBdr>
        <w:top w:val="none" w:sz="0" w:space="0" w:color="auto"/>
        <w:left w:val="none" w:sz="0" w:space="0" w:color="auto"/>
        <w:bottom w:val="none" w:sz="0" w:space="0" w:color="auto"/>
        <w:right w:val="none" w:sz="0" w:space="0" w:color="auto"/>
      </w:divBdr>
    </w:div>
    <w:div w:id="974987521">
      <w:bodyDiv w:val="1"/>
      <w:marLeft w:val="0"/>
      <w:marRight w:val="0"/>
      <w:marTop w:val="0"/>
      <w:marBottom w:val="0"/>
      <w:divBdr>
        <w:top w:val="none" w:sz="0" w:space="0" w:color="auto"/>
        <w:left w:val="none" w:sz="0" w:space="0" w:color="auto"/>
        <w:bottom w:val="none" w:sz="0" w:space="0" w:color="auto"/>
        <w:right w:val="none" w:sz="0" w:space="0" w:color="auto"/>
      </w:divBdr>
    </w:div>
    <w:div w:id="980041660">
      <w:bodyDiv w:val="1"/>
      <w:marLeft w:val="0"/>
      <w:marRight w:val="0"/>
      <w:marTop w:val="0"/>
      <w:marBottom w:val="0"/>
      <w:divBdr>
        <w:top w:val="none" w:sz="0" w:space="0" w:color="auto"/>
        <w:left w:val="none" w:sz="0" w:space="0" w:color="auto"/>
        <w:bottom w:val="none" w:sz="0" w:space="0" w:color="auto"/>
        <w:right w:val="none" w:sz="0" w:space="0" w:color="auto"/>
      </w:divBdr>
    </w:div>
    <w:div w:id="1007945490">
      <w:bodyDiv w:val="1"/>
      <w:marLeft w:val="0"/>
      <w:marRight w:val="0"/>
      <w:marTop w:val="0"/>
      <w:marBottom w:val="0"/>
      <w:divBdr>
        <w:top w:val="none" w:sz="0" w:space="0" w:color="auto"/>
        <w:left w:val="none" w:sz="0" w:space="0" w:color="auto"/>
        <w:bottom w:val="none" w:sz="0" w:space="0" w:color="auto"/>
        <w:right w:val="none" w:sz="0" w:space="0" w:color="auto"/>
      </w:divBdr>
    </w:div>
    <w:div w:id="1009143133">
      <w:bodyDiv w:val="1"/>
      <w:marLeft w:val="0"/>
      <w:marRight w:val="0"/>
      <w:marTop w:val="0"/>
      <w:marBottom w:val="0"/>
      <w:divBdr>
        <w:top w:val="none" w:sz="0" w:space="0" w:color="auto"/>
        <w:left w:val="none" w:sz="0" w:space="0" w:color="auto"/>
        <w:bottom w:val="none" w:sz="0" w:space="0" w:color="auto"/>
        <w:right w:val="none" w:sz="0" w:space="0" w:color="auto"/>
      </w:divBdr>
    </w:div>
    <w:div w:id="1013460864">
      <w:bodyDiv w:val="1"/>
      <w:marLeft w:val="0"/>
      <w:marRight w:val="0"/>
      <w:marTop w:val="0"/>
      <w:marBottom w:val="0"/>
      <w:divBdr>
        <w:top w:val="none" w:sz="0" w:space="0" w:color="auto"/>
        <w:left w:val="none" w:sz="0" w:space="0" w:color="auto"/>
        <w:bottom w:val="none" w:sz="0" w:space="0" w:color="auto"/>
        <w:right w:val="none" w:sz="0" w:space="0" w:color="auto"/>
      </w:divBdr>
    </w:div>
    <w:div w:id="1021737013">
      <w:bodyDiv w:val="1"/>
      <w:marLeft w:val="0"/>
      <w:marRight w:val="0"/>
      <w:marTop w:val="0"/>
      <w:marBottom w:val="0"/>
      <w:divBdr>
        <w:top w:val="none" w:sz="0" w:space="0" w:color="auto"/>
        <w:left w:val="none" w:sz="0" w:space="0" w:color="auto"/>
        <w:bottom w:val="none" w:sz="0" w:space="0" w:color="auto"/>
        <w:right w:val="none" w:sz="0" w:space="0" w:color="auto"/>
      </w:divBdr>
    </w:div>
    <w:div w:id="1043751273">
      <w:bodyDiv w:val="1"/>
      <w:marLeft w:val="0"/>
      <w:marRight w:val="0"/>
      <w:marTop w:val="0"/>
      <w:marBottom w:val="0"/>
      <w:divBdr>
        <w:top w:val="none" w:sz="0" w:space="0" w:color="auto"/>
        <w:left w:val="none" w:sz="0" w:space="0" w:color="auto"/>
        <w:bottom w:val="none" w:sz="0" w:space="0" w:color="auto"/>
        <w:right w:val="none" w:sz="0" w:space="0" w:color="auto"/>
      </w:divBdr>
    </w:div>
    <w:div w:id="1045837454">
      <w:bodyDiv w:val="1"/>
      <w:marLeft w:val="0"/>
      <w:marRight w:val="0"/>
      <w:marTop w:val="0"/>
      <w:marBottom w:val="0"/>
      <w:divBdr>
        <w:top w:val="none" w:sz="0" w:space="0" w:color="auto"/>
        <w:left w:val="none" w:sz="0" w:space="0" w:color="auto"/>
        <w:bottom w:val="none" w:sz="0" w:space="0" w:color="auto"/>
        <w:right w:val="none" w:sz="0" w:space="0" w:color="auto"/>
      </w:divBdr>
    </w:div>
    <w:div w:id="1066218633">
      <w:bodyDiv w:val="1"/>
      <w:marLeft w:val="0"/>
      <w:marRight w:val="0"/>
      <w:marTop w:val="0"/>
      <w:marBottom w:val="0"/>
      <w:divBdr>
        <w:top w:val="none" w:sz="0" w:space="0" w:color="auto"/>
        <w:left w:val="none" w:sz="0" w:space="0" w:color="auto"/>
        <w:bottom w:val="none" w:sz="0" w:space="0" w:color="auto"/>
        <w:right w:val="none" w:sz="0" w:space="0" w:color="auto"/>
      </w:divBdr>
    </w:div>
    <w:div w:id="1077366518">
      <w:bodyDiv w:val="1"/>
      <w:marLeft w:val="0"/>
      <w:marRight w:val="0"/>
      <w:marTop w:val="0"/>
      <w:marBottom w:val="0"/>
      <w:divBdr>
        <w:top w:val="none" w:sz="0" w:space="0" w:color="auto"/>
        <w:left w:val="none" w:sz="0" w:space="0" w:color="auto"/>
        <w:bottom w:val="none" w:sz="0" w:space="0" w:color="auto"/>
        <w:right w:val="none" w:sz="0" w:space="0" w:color="auto"/>
      </w:divBdr>
    </w:div>
    <w:div w:id="1081759199">
      <w:bodyDiv w:val="1"/>
      <w:marLeft w:val="0"/>
      <w:marRight w:val="0"/>
      <w:marTop w:val="0"/>
      <w:marBottom w:val="0"/>
      <w:divBdr>
        <w:top w:val="none" w:sz="0" w:space="0" w:color="auto"/>
        <w:left w:val="none" w:sz="0" w:space="0" w:color="auto"/>
        <w:bottom w:val="none" w:sz="0" w:space="0" w:color="auto"/>
        <w:right w:val="none" w:sz="0" w:space="0" w:color="auto"/>
      </w:divBdr>
      <w:divsChild>
        <w:div w:id="792871101">
          <w:marLeft w:val="0"/>
          <w:marRight w:val="0"/>
          <w:marTop w:val="0"/>
          <w:marBottom w:val="0"/>
          <w:divBdr>
            <w:top w:val="none" w:sz="0" w:space="0" w:color="auto"/>
            <w:left w:val="none" w:sz="0" w:space="0" w:color="auto"/>
            <w:bottom w:val="none" w:sz="0" w:space="0" w:color="auto"/>
            <w:right w:val="none" w:sz="0" w:space="0" w:color="auto"/>
          </w:divBdr>
          <w:divsChild>
            <w:div w:id="1090733279">
              <w:marLeft w:val="0"/>
              <w:marRight w:val="0"/>
              <w:marTop w:val="0"/>
              <w:marBottom w:val="0"/>
              <w:divBdr>
                <w:top w:val="none" w:sz="0" w:space="0" w:color="auto"/>
                <w:left w:val="none" w:sz="0" w:space="0" w:color="auto"/>
                <w:bottom w:val="none" w:sz="0" w:space="0" w:color="auto"/>
                <w:right w:val="none" w:sz="0" w:space="0" w:color="auto"/>
              </w:divBdr>
              <w:divsChild>
                <w:div w:id="345012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177503">
      <w:bodyDiv w:val="1"/>
      <w:marLeft w:val="0"/>
      <w:marRight w:val="0"/>
      <w:marTop w:val="0"/>
      <w:marBottom w:val="0"/>
      <w:divBdr>
        <w:top w:val="none" w:sz="0" w:space="0" w:color="auto"/>
        <w:left w:val="none" w:sz="0" w:space="0" w:color="auto"/>
        <w:bottom w:val="none" w:sz="0" w:space="0" w:color="auto"/>
        <w:right w:val="none" w:sz="0" w:space="0" w:color="auto"/>
      </w:divBdr>
      <w:divsChild>
        <w:div w:id="170680865">
          <w:marLeft w:val="0"/>
          <w:marRight w:val="0"/>
          <w:marTop w:val="0"/>
          <w:marBottom w:val="0"/>
          <w:divBdr>
            <w:top w:val="none" w:sz="0" w:space="0" w:color="auto"/>
            <w:left w:val="none" w:sz="0" w:space="0" w:color="auto"/>
            <w:bottom w:val="none" w:sz="0" w:space="0" w:color="auto"/>
            <w:right w:val="none" w:sz="0" w:space="0" w:color="auto"/>
          </w:divBdr>
          <w:divsChild>
            <w:div w:id="1752660080">
              <w:marLeft w:val="0"/>
              <w:marRight w:val="0"/>
              <w:marTop w:val="0"/>
              <w:marBottom w:val="0"/>
              <w:divBdr>
                <w:top w:val="none" w:sz="0" w:space="0" w:color="auto"/>
                <w:left w:val="none" w:sz="0" w:space="0" w:color="auto"/>
                <w:bottom w:val="none" w:sz="0" w:space="0" w:color="auto"/>
                <w:right w:val="none" w:sz="0" w:space="0" w:color="auto"/>
              </w:divBdr>
              <w:divsChild>
                <w:div w:id="996958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1193625">
      <w:bodyDiv w:val="1"/>
      <w:marLeft w:val="0"/>
      <w:marRight w:val="0"/>
      <w:marTop w:val="0"/>
      <w:marBottom w:val="0"/>
      <w:divBdr>
        <w:top w:val="none" w:sz="0" w:space="0" w:color="auto"/>
        <w:left w:val="none" w:sz="0" w:space="0" w:color="auto"/>
        <w:bottom w:val="none" w:sz="0" w:space="0" w:color="auto"/>
        <w:right w:val="none" w:sz="0" w:space="0" w:color="auto"/>
      </w:divBdr>
    </w:div>
    <w:div w:id="1149252641">
      <w:bodyDiv w:val="1"/>
      <w:marLeft w:val="0"/>
      <w:marRight w:val="0"/>
      <w:marTop w:val="0"/>
      <w:marBottom w:val="0"/>
      <w:divBdr>
        <w:top w:val="none" w:sz="0" w:space="0" w:color="auto"/>
        <w:left w:val="none" w:sz="0" w:space="0" w:color="auto"/>
        <w:bottom w:val="none" w:sz="0" w:space="0" w:color="auto"/>
        <w:right w:val="none" w:sz="0" w:space="0" w:color="auto"/>
      </w:divBdr>
    </w:div>
    <w:div w:id="1172185759">
      <w:bodyDiv w:val="1"/>
      <w:marLeft w:val="0"/>
      <w:marRight w:val="0"/>
      <w:marTop w:val="0"/>
      <w:marBottom w:val="0"/>
      <w:divBdr>
        <w:top w:val="none" w:sz="0" w:space="0" w:color="auto"/>
        <w:left w:val="none" w:sz="0" w:space="0" w:color="auto"/>
        <w:bottom w:val="none" w:sz="0" w:space="0" w:color="auto"/>
        <w:right w:val="none" w:sz="0" w:space="0" w:color="auto"/>
      </w:divBdr>
    </w:div>
    <w:div w:id="1188446920">
      <w:bodyDiv w:val="1"/>
      <w:marLeft w:val="0"/>
      <w:marRight w:val="0"/>
      <w:marTop w:val="0"/>
      <w:marBottom w:val="0"/>
      <w:divBdr>
        <w:top w:val="none" w:sz="0" w:space="0" w:color="auto"/>
        <w:left w:val="none" w:sz="0" w:space="0" w:color="auto"/>
        <w:bottom w:val="none" w:sz="0" w:space="0" w:color="auto"/>
        <w:right w:val="none" w:sz="0" w:space="0" w:color="auto"/>
      </w:divBdr>
    </w:div>
    <w:div w:id="1198931974">
      <w:bodyDiv w:val="1"/>
      <w:marLeft w:val="0"/>
      <w:marRight w:val="0"/>
      <w:marTop w:val="0"/>
      <w:marBottom w:val="0"/>
      <w:divBdr>
        <w:top w:val="none" w:sz="0" w:space="0" w:color="auto"/>
        <w:left w:val="none" w:sz="0" w:space="0" w:color="auto"/>
        <w:bottom w:val="none" w:sz="0" w:space="0" w:color="auto"/>
        <w:right w:val="none" w:sz="0" w:space="0" w:color="auto"/>
      </w:divBdr>
    </w:div>
    <w:div w:id="1209143086">
      <w:bodyDiv w:val="1"/>
      <w:marLeft w:val="0"/>
      <w:marRight w:val="0"/>
      <w:marTop w:val="0"/>
      <w:marBottom w:val="0"/>
      <w:divBdr>
        <w:top w:val="none" w:sz="0" w:space="0" w:color="auto"/>
        <w:left w:val="none" w:sz="0" w:space="0" w:color="auto"/>
        <w:bottom w:val="none" w:sz="0" w:space="0" w:color="auto"/>
        <w:right w:val="none" w:sz="0" w:space="0" w:color="auto"/>
      </w:divBdr>
    </w:div>
    <w:div w:id="1222523481">
      <w:bodyDiv w:val="1"/>
      <w:marLeft w:val="0"/>
      <w:marRight w:val="0"/>
      <w:marTop w:val="0"/>
      <w:marBottom w:val="0"/>
      <w:divBdr>
        <w:top w:val="none" w:sz="0" w:space="0" w:color="auto"/>
        <w:left w:val="none" w:sz="0" w:space="0" w:color="auto"/>
        <w:bottom w:val="none" w:sz="0" w:space="0" w:color="auto"/>
        <w:right w:val="none" w:sz="0" w:space="0" w:color="auto"/>
      </w:divBdr>
    </w:div>
    <w:div w:id="1234436620">
      <w:bodyDiv w:val="1"/>
      <w:marLeft w:val="0"/>
      <w:marRight w:val="0"/>
      <w:marTop w:val="0"/>
      <w:marBottom w:val="0"/>
      <w:divBdr>
        <w:top w:val="none" w:sz="0" w:space="0" w:color="auto"/>
        <w:left w:val="none" w:sz="0" w:space="0" w:color="auto"/>
        <w:bottom w:val="none" w:sz="0" w:space="0" w:color="auto"/>
        <w:right w:val="none" w:sz="0" w:space="0" w:color="auto"/>
      </w:divBdr>
    </w:div>
    <w:div w:id="1242180484">
      <w:bodyDiv w:val="1"/>
      <w:marLeft w:val="0"/>
      <w:marRight w:val="0"/>
      <w:marTop w:val="0"/>
      <w:marBottom w:val="0"/>
      <w:divBdr>
        <w:top w:val="none" w:sz="0" w:space="0" w:color="auto"/>
        <w:left w:val="none" w:sz="0" w:space="0" w:color="auto"/>
        <w:bottom w:val="none" w:sz="0" w:space="0" w:color="auto"/>
        <w:right w:val="none" w:sz="0" w:space="0" w:color="auto"/>
      </w:divBdr>
    </w:div>
    <w:div w:id="1255359610">
      <w:bodyDiv w:val="1"/>
      <w:marLeft w:val="0"/>
      <w:marRight w:val="0"/>
      <w:marTop w:val="0"/>
      <w:marBottom w:val="0"/>
      <w:divBdr>
        <w:top w:val="none" w:sz="0" w:space="0" w:color="auto"/>
        <w:left w:val="none" w:sz="0" w:space="0" w:color="auto"/>
        <w:bottom w:val="none" w:sz="0" w:space="0" w:color="auto"/>
        <w:right w:val="none" w:sz="0" w:space="0" w:color="auto"/>
      </w:divBdr>
    </w:div>
    <w:div w:id="1260142970">
      <w:bodyDiv w:val="1"/>
      <w:marLeft w:val="0"/>
      <w:marRight w:val="0"/>
      <w:marTop w:val="0"/>
      <w:marBottom w:val="0"/>
      <w:divBdr>
        <w:top w:val="none" w:sz="0" w:space="0" w:color="auto"/>
        <w:left w:val="none" w:sz="0" w:space="0" w:color="auto"/>
        <w:bottom w:val="none" w:sz="0" w:space="0" w:color="auto"/>
        <w:right w:val="none" w:sz="0" w:space="0" w:color="auto"/>
      </w:divBdr>
    </w:div>
    <w:div w:id="1262760584">
      <w:bodyDiv w:val="1"/>
      <w:marLeft w:val="0"/>
      <w:marRight w:val="0"/>
      <w:marTop w:val="0"/>
      <w:marBottom w:val="0"/>
      <w:divBdr>
        <w:top w:val="none" w:sz="0" w:space="0" w:color="auto"/>
        <w:left w:val="none" w:sz="0" w:space="0" w:color="auto"/>
        <w:bottom w:val="none" w:sz="0" w:space="0" w:color="auto"/>
        <w:right w:val="none" w:sz="0" w:space="0" w:color="auto"/>
      </w:divBdr>
    </w:div>
    <w:div w:id="1263804597">
      <w:bodyDiv w:val="1"/>
      <w:marLeft w:val="0"/>
      <w:marRight w:val="0"/>
      <w:marTop w:val="0"/>
      <w:marBottom w:val="0"/>
      <w:divBdr>
        <w:top w:val="none" w:sz="0" w:space="0" w:color="auto"/>
        <w:left w:val="none" w:sz="0" w:space="0" w:color="auto"/>
        <w:bottom w:val="none" w:sz="0" w:space="0" w:color="auto"/>
        <w:right w:val="none" w:sz="0" w:space="0" w:color="auto"/>
      </w:divBdr>
    </w:div>
    <w:div w:id="1288974840">
      <w:bodyDiv w:val="1"/>
      <w:marLeft w:val="0"/>
      <w:marRight w:val="0"/>
      <w:marTop w:val="0"/>
      <w:marBottom w:val="0"/>
      <w:divBdr>
        <w:top w:val="none" w:sz="0" w:space="0" w:color="auto"/>
        <w:left w:val="none" w:sz="0" w:space="0" w:color="auto"/>
        <w:bottom w:val="none" w:sz="0" w:space="0" w:color="auto"/>
        <w:right w:val="none" w:sz="0" w:space="0" w:color="auto"/>
      </w:divBdr>
    </w:div>
    <w:div w:id="1290282215">
      <w:bodyDiv w:val="1"/>
      <w:marLeft w:val="0"/>
      <w:marRight w:val="0"/>
      <w:marTop w:val="0"/>
      <w:marBottom w:val="0"/>
      <w:divBdr>
        <w:top w:val="none" w:sz="0" w:space="0" w:color="auto"/>
        <w:left w:val="none" w:sz="0" w:space="0" w:color="auto"/>
        <w:bottom w:val="none" w:sz="0" w:space="0" w:color="auto"/>
        <w:right w:val="none" w:sz="0" w:space="0" w:color="auto"/>
      </w:divBdr>
    </w:div>
    <w:div w:id="1317493812">
      <w:bodyDiv w:val="1"/>
      <w:marLeft w:val="0"/>
      <w:marRight w:val="0"/>
      <w:marTop w:val="0"/>
      <w:marBottom w:val="0"/>
      <w:divBdr>
        <w:top w:val="none" w:sz="0" w:space="0" w:color="auto"/>
        <w:left w:val="none" w:sz="0" w:space="0" w:color="auto"/>
        <w:bottom w:val="none" w:sz="0" w:space="0" w:color="auto"/>
        <w:right w:val="none" w:sz="0" w:space="0" w:color="auto"/>
      </w:divBdr>
    </w:div>
    <w:div w:id="1322198805">
      <w:bodyDiv w:val="1"/>
      <w:marLeft w:val="0"/>
      <w:marRight w:val="0"/>
      <w:marTop w:val="0"/>
      <w:marBottom w:val="0"/>
      <w:divBdr>
        <w:top w:val="none" w:sz="0" w:space="0" w:color="auto"/>
        <w:left w:val="none" w:sz="0" w:space="0" w:color="auto"/>
        <w:bottom w:val="none" w:sz="0" w:space="0" w:color="auto"/>
        <w:right w:val="none" w:sz="0" w:space="0" w:color="auto"/>
      </w:divBdr>
    </w:div>
    <w:div w:id="1325012273">
      <w:bodyDiv w:val="1"/>
      <w:marLeft w:val="0"/>
      <w:marRight w:val="0"/>
      <w:marTop w:val="0"/>
      <w:marBottom w:val="0"/>
      <w:divBdr>
        <w:top w:val="none" w:sz="0" w:space="0" w:color="auto"/>
        <w:left w:val="none" w:sz="0" w:space="0" w:color="auto"/>
        <w:bottom w:val="none" w:sz="0" w:space="0" w:color="auto"/>
        <w:right w:val="none" w:sz="0" w:space="0" w:color="auto"/>
      </w:divBdr>
    </w:div>
    <w:div w:id="1329676570">
      <w:bodyDiv w:val="1"/>
      <w:marLeft w:val="0"/>
      <w:marRight w:val="0"/>
      <w:marTop w:val="0"/>
      <w:marBottom w:val="0"/>
      <w:divBdr>
        <w:top w:val="none" w:sz="0" w:space="0" w:color="auto"/>
        <w:left w:val="none" w:sz="0" w:space="0" w:color="auto"/>
        <w:bottom w:val="none" w:sz="0" w:space="0" w:color="auto"/>
        <w:right w:val="none" w:sz="0" w:space="0" w:color="auto"/>
      </w:divBdr>
    </w:div>
    <w:div w:id="1341158662">
      <w:bodyDiv w:val="1"/>
      <w:marLeft w:val="0"/>
      <w:marRight w:val="0"/>
      <w:marTop w:val="0"/>
      <w:marBottom w:val="0"/>
      <w:divBdr>
        <w:top w:val="none" w:sz="0" w:space="0" w:color="auto"/>
        <w:left w:val="none" w:sz="0" w:space="0" w:color="auto"/>
        <w:bottom w:val="none" w:sz="0" w:space="0" w:color="auto"/>
        <w:right w:val="none" w:sz="0" w:space="0" w:color="auto"/>
      </w:divBdr>
    </w:div>
    <w:div w:id="1372343448">
      <w:bodyDiv w:val="1"/>
      <w:marLeft w:val="0"/>
      <w:marRight w:val="0"/>
      <w:marTop w:val="0"/>
      <w:marBottom w:val="0"/>
      <w:divBdr>
        <w:top w:val="none" w:sz="0" w:space="0" w:color="auto"/>
        <w:left w:val="none" w:sz="0" w:space="0" w:color="auto"/>
        <w:bottom w:val="none" w:sz="0" w:space="0" w:color="auto"/>
        <w:right w:val="none" w:sz="0" w:space="0" w:color="auto"/>
      </w:divBdr>
    </w:div>
    <w:div w:id="1374232283">
      <w:bodyDiv w:val="1"/>
      <w:marLeft w:val="0"/>
      <w:marRight w:val="0"/>
      <w:marTop w:val="0"/>
      <w:marBottom w:val="0"/>
      <w:divBdr>
        <w:top w:val="none" w:sz="0" w:space="0" w:color="auto"/>
        <w:left w:val="none" w:sz="0" w:space="0" w:color="auto"/>
        <w:bottom w:val="none" w:sz="0" w:space="0" w:color="auto"/>
        <w:right w:val="none" w:sz="0" w:space="0" w:color="auto"/>
      </w:divBdr>
    </w:div>
    <w:div w:id="1386952900">
      <w:bodyDiv w:val="1"/>
      <w:marLeft w:val="0"/>
      <w:marRight w:val="0"/>
      <w:marTop w:val="0"/>
      <w:marBottom w:val="0"/>
      <w:divBdr>
        <w:top w:val="none" w:sz="0" w:space="0" w:color="auto"/>
        <w:left w:val="none" w:sz="0" w:space="0" w:color="auto"/>
        <w:bottom w:val="none" w:sz="0" w:space="0" w:color="auto"/>
        <w:right w:val="none" w:sz="0" w:space="0" w:color="auto"/>
      </w:divBdr>
    </w:div>
    <w:div w:id="1390954440">
      <w:bodyDiv w:val="1"/>
      <w:marLeft w:val="0"/>
      <w:marRight w:val="0"/>
      <w:marTop w:val="0"/>
      <w:marBottom w:val="0"/>
      <w:divBdr>
        <w:top w:val="none" w:sz="0" w:space="0" w:color="auto"/>
        <w:left w:val="none" w:sz="0" w:space="0" w:color="auto"/>
        <w:bottom w:val="none" w:sz="0" w:space="0" w:color="auto"/>
        <w:right w:val="none" w:sz="0" w:space="0" w:color="auto"/>
      </w:divBdr>
    </w:div>
    <w:div w:id="1416777473">
      <w:bodyDiv w:val="1"/>
      <w:marLeft w:val="0"/>
      <w:marRight w:val="0"/>
      <w:marTop w:val="0"/>
      <w:marBottom w:val="0"/>
      <w:divBdr>
        <w:top w:val="none" w:sz="0" w:space="0" w:color="auto"/>
        <w:left w:val="none" w:sz="0" w:space="0" w:color="auto"/>
        <w:bottom w:val="none" w:sz="0" w:space="0" w:color="auto"/>
        <w:right w:val="none" w:sz="0" w:space="0" w:color="auto"/>
      </w:divBdr>
    </w:div>
    <w:div w:id="1422676159">
      <w:bodyDiv w:val="1"/>
      <w:marLeft w:val="0"/>
      <w:marRight w:val="0"/>
      <w:marTop w:val="0"/>
      <w:marBottom w:val="0"/>
      <w:divBdr>
        <w:top w:val="none" w:sz="0" w:space="0" w:color="auto"/>
        <w:left w:val="none" w:sz="0" w:space="0" w:color="auto"/>
        <w:bottom w:val="none" w:sz="0" w:space="0" w:color="auto"/>
        <w:right w:val="none" w:sz="0" w:space="0" w:color="auto"/>
      </w:divBdr>
    </w:div>
    <w:div w:id="1436755591">
      <w:bodyDiv w:val="1"/>
      <w:marLeft w:val="0"/>
      <w:marRight w:val="0"/>
      <w:marTop w:val="0"/>
      <w:marBottom w:val="0"/>
      <w:divBdr>
        <w:top w:val="none" w:sz="0" w:space="0" w:color="auto"/>
        <w:left w:val="none" w:sz="0" w:space="0" w:color="auto"/>
        <w:bottom w:val="none" w:sz="0" w:space="0" w:color="auto"/>
        <w:right w:val="none" w:sz="0" w:space="0" w:color="auto"/>
      </w:divBdr>
    </w:div>
    <w:div w:id="1469664032">
      <w:bodyDiv w:val="1"/>
      <w:marLeft w:val="0"/>
      <w:marRight w:val="0"/>
      <w:marTop w:val="0"/>
      <w:marBottom w:val="0"/>
      <w:divBdr>
        <w:top w:val="none" w:sz="0" w:space="0" w:color="auto"/>
        <w:left w:val="none" w:sz="0" w:space="0" w:color="auto"/>
        <w:bottom w:val="none" w:sz="0" w:space="0" w:color="auto"/>
        <w:right w:val="none" w:sz="0" w:space="0" w:color="auto"/>
      </w:divBdr>
    </w:div>
    <w:div w:id="1493642801">
      <w:bodyDiv w:val="1"/>
      <w:marLeft w:val="0"/>
      <w:marRight w:val="0"/>
      <w:marTop w:val="0"/>
      <w:marBottom w:val="0"/>
      <w:divBdr>
        <w:top w:val="none" w:sz="0" w:space="0" w:color="auto"/>
        <w:left w:val="none" w:sz="0" w:space="0" w:color="auto"/>
        <w:bottom w:val="none" w:sz="0" w:space="0" w:color="auto"/>
        <w:right w:val="none" w:sz="0" w:space="0" w:color="auto"/>
      </w:divBdr>
    </w:div>
    <w:div w:id="1494682725">
      <w:bodyDiv w:val="1"/>
      <w:marLeft w:val="0"/>
      <w:marRight w:val="0"/>
      <w:marTop w:val="0"/>
      <w:marBottom w:val="0"/>
      <w:divBdr>
        <w:top w:val="none" w:sz="0" w:space="0" w:color="auto"/>
        <w:left w:val="none" w:sz="0" w:space="0" w:color="auto"/>
        <w:bottom w:val="none" w:sz="0" w:space="0" w:color="auto"/>
        <w:right w:val="none" w:sz="0" w:space="0" w:color="auto"/>
      </w:divBdr>
      <w:divsChild>
        <w:div w:id="1289043664">
          <w:marLeft w:val="0"/>
          <w:marRight w:val="0"/>
          <w:marTop w:val="0"/>
          <w:marBottom w:val="0"/>
          <w:divBdr>
            <w:top w:val="none" w:sz="0" w:space="0" w:color="auto"/>
            <w:left w:val="none" w:sz="0" w:space="0" w:color="auto"/>
            <w:bottom w:val="none" w:sz="0" w:space="0" w:color="auto"/>
            <w:right w:val="none" w:sz="0" w:space="0" w:color="auto"/>
          </w:divBdr>
          <w:divsChild>
            <w:div w:id="1524637003">
              <w:marLeft w:val="0"/>
              <w:marRight w:val="0"/>
              <w:marTop w:val="0"/>
              <w:marBottom w:val="0"/>
              <w:divBdr>
                <w:top w:val="none" w:sz="0" w:space="0" w:color="auto"/>
                <w:left w:val="none" w:sz="0" w:space="0" w:color="auto"/>
                <w:bottom w:val="none" w:sz="0" w:space="0" w:color="auto"/>
                <w:right w:val="none" w:sz="0" w:space="0" w:color="auto"/>
              </w:divBdr>
              <w:divsChild>
                <w:div w:id="1071000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8135510">
      <w:bodyDiv w:val="1"/>
      <w:marLeft w:val="0"/>
      <w:marRight w:val="0"/>
      <w:marTop w:val="0"/>
      <w:marBottom w:val="0"/>
      <w:divBdr>
        <w:top w:val="none" w:sz="0" w:space="0" w:color="auto"/>
        <w:left w:val="none" w:sz="0" w:space="0" w:color="auto"/>
        <w:bottom w:val="none" w:sz="0" w:space="0" w:color="auto"/>
        <w:right w:val="none" w:sz="0" w:space="0" w:color="auto"/>
      </w:divBdr>
    </w:div>
    <w:div w:id="1519350058">
      <w:bodyDiv w:val="1"/>
      <w:marLeft w:val="0"/>
      <w:marRight w:val="0"/>
      <w:marTop w:val="0"/>
      <w:marBottom w:val="0"/>
      <w:divBdr>
        <w:top w:val="none" w:sz="0" w:space="0" w:color="auto"/>
        <w:left w:val="none" w:sz="0" w:space="0" w:color="auto"/>
        <w:bottom w:val="none" w:sz="0" w:space="0" w:color="auto"/>
        <w:right w:val="none" w:sz="0" w:space="0" w:color="auto"/>
      </w:divBdr>
      <w:divsChild>
        <w:div w:id="351304161">
          <w:marLeft w:val="0"/>
          <w:marRight w:val="0"/>
          <w:marTop w:val="0"/>
          <w:marBottom w:val="0"/>
          <w:divBdr>
            <w:top w:val="none" w:sz="0" w:space="0" w:color="auto"/>
            <w:left w:val="none" w:sz="0" w:space="0" w:color="auto"/>
            <w:bottom w:val="none" w:sz="0" w:space="0" w:color="auto"/>
            <w:right w:val="none" w:sz="0" w:space="0" w:color="auto"/>
          </w:divBdr>
          <w:divsChild>
            <w:div w:id="1334382196">
              <w:marLeft w:val="0"/>
              <w:marRight w:val="0"/>
              <w:marTop w:val="0"/>
              <w:marBottom w:val="0"/>
              <w:divBdr>
                <w:top w:val="none" w:sz="0" w:space="0" w:color="auto"/>
                <w:left w:val="none" w:sz="0" w:space="0" w:color="auto"/>
                <w:bottom w:val="none" w:sz="0" w:space="0" w:color="auto"/>
                <w:right w:val="none" w:sz="0" w:space="0" w:color="auto"/>
              </w:divBdr>
              <w:divsChild>
                <w:div w:id="1931500753">
                  <w:marLeft w:val="0"/>
                  <w:marRight w:val="0"/>
                  <w:marTop w:val="0"/>
                  <w:marBottom w:val="0"/>
                  <w:divBdr>
                    <w:top w:val="none" w:sz="0" w:space="0" w:color="auto"/>
                    <w:left w:val="none" w:sz="0" w:space="0" w:color="auto"/>
                    <w:bottom w:val="none" w:sz="0" w:space="0" w:color="auto"/>
                    <w:right w:val="none" w:sz="0" w:space="0" w:color="auto"/>
                  </w:divBdr>
                  <w:divsChild>
                    <w:div w:id="1111969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2858621">
      <w:bodyDiv w:val="1"/>
      <w:marLeft w:val="0"/>
      <w:marRight w:val="0"/>
      <w:marTop w:val="0"/>
      <w:marBottom w:val="0"/>
      <w:divBdr>
        <w:top w:val="none" w:sz="0" w:space="0" w:color="auto"/>
        <w:left w:val="none" w:sz="0" w:space="0" w:color="auto"/>
        <w:bottom w:val="none" w:sz="0" w:space="0" w:color="auto"/>
        <w:right w:val="none" w:sz="0" w:space="0" w:color="auto"/>
      </w:divBdr>
      <w:divsChild>
        <w:div w:id="1746876742">
          <w:marLeft w:val="0"/>
          <w:marRight w:val="0"/>
          <w:marTop w:val="0"/>
          <w:marBottom w:val="0"/>
          <w:divBdr>
            <w:top w:val="none" w:sz="0" w:space="0" w:color="auto"/>
            <w:left w:val="none" w:sz="0" w:space="0" w:color="auto"/>
            <w:bottom w:val="none" w:sz="0" w:space="0" w:color="auto"/>
            <w:right w:val="none" w:sz="0" w:space="0" w:color="auto"/>
          </w:divBdr>
          <w:divsChild>
            <w:div w:id="668825804">
              <w:marLeft w:val="0"/>
              <w:marRight w:val="0"/>
              <w:marTop w:val="0"/>
              <w:marBottom w:val="0"/>
              <w:divBdr>
                <w:top w:val="none" w:sz="0" w:space="0" w:color="auto"/>
                <w:left w:val="none" w:sz="0" w:space="0" w:color="auto"/>
                <w:bottom w:val="none" w:sz="0" w:space="0" w:color="auto"/>
                <w:right w:val="none" w:sz="0" w:space="0" w:color="auto"/>
              </w:divBdr>
              <w:divsChild>
                <w:div w:id="1380545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3056794">
      <w:bodyDiv w:val="1"/>
      <w:marLeft w:val="0"/>
      <w:marRight w:val="0"/>
      <w:marTop w:val="0"/>
      <w:marBottom w:val="0"/>
      <w:divBdr>
        <w:top w:val="none" w:sz="0" w:space="0" w:color="auto"/>
        <w:left w:val="none" w:sz="0" w:space="0" w:color="auto"/>
        <w:bottom w:val="none" w:sz="0" w:space="0" w:color="auto"/>
        <w:right w:val="none" w:sz="0" w:space="0" w:color="auto"/>
      </w:divBdr>
      <w:divsChild>
        <w:div w:id="103506606">
          <w:marLeft w:val="0"/>
          <w:marRight w:val="0"/>
          <w:marTop w:val="0"/>
          <w:marBottom w:val="0"/>
          <w:divBdr>
            <w:top w:val="none" w:sz="0" w:space="0" w:color="auto"/>
            <w:left w:val="none" w:sz="0" w:space="0" w:color="auto"/>
            <w:bottom w:val="none" w:sz="0" w:space="0" w:color="auto"/>
            <w:right w:val="none" w:sz="0" w:space="0" w:color="auto"/>
          </w:divBdr>
        </w:div>
        <w:div w:id="177937086">
          <w:marLeft w:val="0"/>
          <w:marRight w:val="0"/>
          <w:marTop w:val="0"/>
          <w:marBottom w:val="0"/>
          <w:divBdr>
            <w:top w:val="none" w:sz="0" w:space="0" w:color="auto"/>
            <w:left w:val="none" w:sz="0" w:space="0" w:color="auto"/>
            <w:bottom w:val="none" w:sz="0" w:space="0" w:color="auto"/>
            <w:right w:val="none" w:sz="0" w:space="0" w:color="auto"/>
          </w:divBdr>
        </w:div>
        <w:div w:id="1482884367">
          <w:marLeft w:val="0"/>
          <w:marRight w:val="0"/>
          <w:marTop w:val="0"/>
          <w:marBottom w:val="0"/>
          <w:divBdr>
            <w:top w:val="none" w:sz="0" w:space="0" w:color="auto"/>
            <w:left w:val="none" w:sz="0" w:space="0" w:color="auto"/>
            <w:bottom w:val="none" w:sz="0" w:space="0" w:color="auto"/>
            <w:right w:val="none" w:sz="0" w:space="0" w:color="auto"/>
          </w:divBdr>
        </w:div>
        <w:div w:id="1908808075">
          <w:marLeft w:val="0"/>
          <w:marRight w:val="0"/>
          <w:marTop w:val="0"/>
          <w:marBottom w:val="0"/>
          <w:divBdr>
            <w:top w:val="none" w:sz="0" w:space="0" w:color="auto"/>
            <w:left w:val="none" w:sz="0" w:space="0" w:color="auto"/>
            <w:bottom w:val="none" w:sz="0" w:space="0" w:color="auto"/>
            <w:right w:val="none" w:sz="0" w:space="0" w:color="auto"/>
          </w:divBdr>
        </w:div>
        <w:div w:id="2109112248">
          <w:marLeft w:val="0"/>
          <w:marRight w:val="0"/>
          <w:marTop w:val="0"/>
          <w:marBottom w:val="0"/>
          <w:divBdr>
            <w:top w:val="none" w:sz="0" w:space="0" w:color="auto"/>
            <w:left w:val="none" w:sz="0" w:space="0" w:color="auto"/>
            <w:bottom w:val="none" w:sz="0" w:space="0" w:color="auto"/>
            <w:right w:val="none" w:sz="0" w:space="0" w:color="auto"/>
          </w:divBdr>
        </w:div>
      </w:divsChild>
    </w:div>
    <w:div w:id="1558277853">
      <w:bodyDiv w:val="1"/>
      <w:marLeft w:val="0"/>
      <w:marRight w:val="0"/>
      <w:marTop w:val="0"/>
      <w:marBottom w:val="0"/>
      <w:divBdr>
        <w:top w:val="none" w:sz="0" w:space="0" w:color="auto"/>
        <w:left w:val="none" w:sz="0" w:space="0" w:color="auto"/>
        <w:bottom w:val="none" w:sz="0" w:space="0" w:color="auto"/>
        <w:right w:val="none" w:sz="0" w:space="0" w:color="auto"/>
      </w:divBdr>
    </w:div>
    <w:div w:id="1579363780">
      <w:bodyDiv w:val="1"/>
      <w:marLeft w:val="0"/>
      <w:marRight w:val="0"/>
      <w:marTop w:val="0"/>
      <w:marBottom w:val="0"/>
      <w:divBdr>
        <w:top w:val="none" w:sz="0" w:space="0" w:color="auto"/>
        <w:left w:val="none" w:sz="0" w:space="0" w:color="auto"/>
        <w:bottom w:val="none" w:sz="0" w:space="0" w:color="auto"/>
        <w:right w:val="none" w:sz="0" w:space="0" w:color="auto"/>
      </w:divBdr>
    </w:div>
    <w:div w:id="1585451191">
      <w:bodyDiv w:val="1"/>
      <w:marLeft w:val="0"/>
      <w:marRight w:val="0"/>
      <w:marTop w:val="0"/>
      <w:marBottom w:val="0"/>
      <w:divBdr>
        <w:top w:val="none" w:sz="0" w:space="0" w:color="auto"/>
        <w:left w:val="none" w:sz="0" w:space="0" w:color="auto"/>
        <w:bottom w:val="none" w:sz="0" w:space="0" w:color="auto"/>
        <w:right w:val="none" w:sz="0" w:space="0" w:color="auto"/>
      </w:divBdr>
    </w:div>
    <w:div w:id="1588492519">
      <w:bodyDiv w:val="1"/>
      <w:marLeft w:val="0"/>
      <w:marRight w:val="0"/>
      <w:marTop w:val="0"/>
      <w:marBottom w:val="0"/>
      <w:divBdr>
        <w:top w:val="none" w:sz="0" w:space="0" w:color="auto"/>
        <w:left w:val="none" w:sz="0" w:space="0" w:color="auto"/>
        <w:bottom w:val="none" w:sz="0" w:space="0" w:color="auto"/>
        <w:right w:val="none" w:sz="0" w:space="0" w:color="auto"/>
      </w:divBdr>
    </w:div>
    <w:div w:id="1600062200">
      <w:bodyDiv w:val="1"/>
      <w:marLeft w:val="0"/>
      <w:marRight w:val="0"/>
      <w:marTop w:val="0"/>
      <w:marBottom w:val="0"/>
      <w:divBdr>
        <w:top w:val="none" w:sz="0" w:space="0" w:color="auto"/>
        <w:left w:val="none" w:sz="0" w:space="0" w:color="auto"/>
        <w:bottom w:val="none" w:sz="0" w:space="0" w:color="auto"/>
        <w:right w:val="none" w:sz="0" w:space="0" w:color="auto"/>
      </w:divBdr>
    </w:div>
    <w:div w:id="1605922183">
      <w:bodyDiv w:val="1"/>
      <w:marLeft w:val="0"/>
      <w:marRight w:val="0"/>
      <w:marTop w:val="0"/>
      <w:marBottom w:val="0"/>
      <w:divBdr>
        <w:top w:val="none" w:sz="0" w:space="0" w:color="auto"/>
        <w:left w:val="none" w:sz="0" w:space="0" w:color="auto"/>
        <w:bottom w:val="none" w:sz="0" w:space="0" w:color="auto"/>
        <w:right w:val="none" w:sz="0" w:space="0" w:color="auto"/>
      </w:divBdr>
    </w:div>
    <w:div w:id="1635405816">
      <w:bodyDiv w:val="1"/>
      <w:marLeft w:val="0"/>
      <w:marRight w:val="0"/>
      <w:marTop w:val="0"/>
      <w:marBottom w:val="0"/>
      <w:divBdr>
        <w:top w:val="none" w:sz="0" w:space="0" w:color="auto"/>
        <w:left w:val="none" w:sz="0" w:space="0" w:color="auto"/>
        <w:bottom w:val="none" w:sz="0" w:space="0" w:color="auto"/>
        <w:right w:val="none" w:sz="0" w:space="0" w:color="auto"/>
      </w:divBdr>
      <w:divsChild>
        <w:div w:id="7146347">
          <w:marLeft w:val="0"/>
          <w:marRight w:val="0"/>
          <w:marTop w:val="0"/>
          <w:marBottom w:val="0"/>
          <w:divBdr>
            <w:top w:val="none" w:sz="0" w:space="0" w:color="auto"/>
            <w:left w:val="none" w:sz="0" w:space="0" w:color="auto"/>
            <w:bottom w:val="none" w:sz="0" w:space="0" w:color="auto"/>
            <w:right w:val="none" w:sz="0" w:space="0" w:color="auto"/>
          </w:divBdr>
        </w:div>
        <w:div w:id="20982870">
          <w:marLeft w:val="0"/>
          <w:marRight w:val="0"/>
          <w:marTop w:val="0"/>
          <w:marBottom w:val="0"/>
          <w:divBdr>
            <w:top w:val="none" w:sz="0" w:space="0" w:color="auto"/>
            <w:left w:val="none" w:sz="0" w:space="0" w:color="auto"/>
            <w:bottom w:val="none" w:sz="0" w:space="0" w:color="auto"/>
            <w:right w:val="none" w:sz="0" w:space="0" w:color="auto"/>
          </w:divBdr>
        </w:div>
        <w:div w:id="38288956">
          <w:marLeft w:val="0"/>
          <w:marRight w:val="0"/>
          <w:marTop w:val="0"/>
          <w:marBottom w:val="0"/>
          <w:divBdr>
            <w:top w:val="none" w:sz="0" w:space="0" w:color="auto"/>
            <w:left w:val="none" w:sz="0" w:space="0" w:color="auto"/>
            <w:bottom w:val="none" w:sz="0" w:space="0" w:color="auto"/>
            <w:right w:val="none" w:sz="0" w:space="0" w:color="auto"/>
          </w:divBdr>
        </w:div>
        <w:div w:id="63795758">
          <w:marLeft w:val="0"/>
          <w:marRight w:val="0"/>
          <w:marTop w:val="0"/>
          <w:marBottom w:val="0"/>
          <w:divBdr>
            <w:top w:val="none" w:sz="0" w:space="0" w:color="auto"/>
            <w:left w:val="none" w:sz="0" w:space="0" w:color="auto"/>
            <w:bottom w:val="none" w:sz="0" w:space="0" w:color="auto"/>
            <w:right w:val="none" w:sz="0" w:space="0" w:color="auto"/>
          </w:divBdr>
        </w:div>
        <w:div w:id="284819639">
          <w:marLeft w:val="0"/>
          <w:marRight w:val="0"/>
          <w:marTop w:val="0"/>
          <w:marBottom w:val="0"/>
          <w:divBdr>
            <w:top w:val="none" w:sz="0" w:space="0" w:color="auto"/>
            <w:left w:val="none" w:sz="0" w:space="0" w:color="auto"/>
            <w:bottom w:val="none" w:sz="0" w:space="0" w:color="auto"/>
            <w:right w:val="none" w:sz="0" w:space="0" w:color="auto"/>
          </w:divBdr>
        </w:div>
        <w:div w:id="410126657">
          <w:marLeft w:val="0"/>
          <w:marRight w:val="0"/>
          <w:marTop w:val="0"/>
          <w:marBottom w:val="0"/>
          <w:divBdr>
            <w:top w:val="none" w:sz="0" w:space="0" w:color="auto"/>
            <w:left w:val="none" w:sz="0" w:space="0" w:color="auto"/>
            <w:bottom w:val="none" w:sz="0" w:space="0" w:color="auto"/>
            <w:right w:val="none" w:sz="0" w:space="0" w:color="auto"/>
          </w:divBdr>
        </w:div>
        <w:div w:id="529956571">
          <w:marLeft w:val="0"/>
          <w:marRight w:val="0"/>
          <w:marTop w:val="0"/>
          <w:marBottom w:val="0"/>
          <w:divBdr>
            <w:top w:val="none" w:sz="0" w:space="0" w:color="auto"/>
            <w:left w:val="none" w:sz="0" w:space="0" w:color="auto"/>
            <w:bottom w:val="none" w:sz="0" w:space="0" w:color="auto"/>
            <w:right w:val="none" w:sz="0" w:space="0" w:color="auto"/>
          </w:divBdr>
        </w:div>
        <w:div w:id="532546595">
          <w:marLeft w:val="0"/>
          <w:marRight w:val="0"/>
          <w:marTop w:val="0"/>
          <w:marBottom w:val="0"/>
          <w:divBdr>
            <w:top w:val="none" w:sz="0" w:space="0" w:color="auto"/>
            <w:left w:val="none" w:sz="0" w:space="0" w:color="auto"/>
            <w:bottom w:val="none" w:sz="0" w:space="0" w:color="auto"/>
            <w:right w:val="none" w:sz="0" w:space="0" w:color="auto"/>
          </w:divBdr>
        </w:div>
        <w:div w:id="776024914">
          <w:marLeft w:val="0"/>
          <w:marRight w:val="0"/>
          <w:marTop w:val="0"/>
          <w:marBottom w:val="0"/>
          <w:divBdr>
            <w:top w:val="none" w:sz="0" w:space="0" w:color="auto"/>
            <w:left w:val="none" w:sz="0" w:space="0" w:color="auto"/>
            <w:bottom w:val="none" w:sz="0" w:space="0" w:color="auto"/>
            <w:right w:val="none" w:sz="0" w:space="0" w:color="auto"/>
          </w:divBdr>
        </w:div>
        <w:div w:id="1100638416">
          <w:marLeft w:val="0"/>
          <w:marRight w:val="0"/>
          <w:marTop w:val="0"/>
          <w:marBottom w:val="0"/>
          <w:divBdr>
            <w:top w:val="none" w:sz="0" w:space="0" w:color="auto"/>
            <w:left w:val="none" w:sz="0" w:space="0" w:color="auto"/>
            <w:bottom w:val="none" w:sz="0" w:space="0" w:color="auto"/>
            <w:right w:val="none" w:sz="0" w:space="0" w:color="auto"/>
          </w:divBdr>
        </w:div>
        <w:div w:id="1125152027">
          <w:marLeft w:val="0"/>
          <w:marRight w:val="0"/>
          <w:marTop w:val="0"/>
          <w:marBottom w:val="0"/>
          <w:divBdr>
            <w:top w:val="none" w:sz="0" w:space="0" w:color="auto"/>
            <w:left w:val="none" w:sz="0" w:space="0" w:color="auto"/>
            <w:bottom w:val="none" w:sz="0" w:space="0" w:color="auto"/>
            <w:right w:val="none" w:sz="0" w:space="0" w:color="auto"/>
          </w:divBdr>
        </w:div>
        <w:div w:id="1247493442">
          <w:marLeft w:val="0"/>
          <w:marRight w:val="0"/>
          <w:marTop w:val="0"/>
          <w:marBottom w:val="0"/>
          <w:divBdr>
            <w:top w:val="none" w:sz="0" w:space="0" w:color="auto"/>
            <w:left w:val="none" w:sz="0" w:space="0" w:color="auto"/>
            <w:bottom w:val="none" w:sz="0" w:space="0" w:color="auto"/>
            <w:right w:val="none" w:sz="0" w:space="0" w:color="auto"/>
          </w:divBdr>
        </w:div>
        <w:div w:id="1685592326">
          <w:marLeft w:val="0"/>
          <w:marRight w:val="0"/>
          <w:marTop w:val="0"/>
          <w:marBottom w:val="0"/>
          <w:divBdr>
            <w:top w:val="none" w:sz="0" w:space="0" w:color="auto"/>
            <w:left w:val="none" w:sz="0" w:space="0" w:color="auto"/>
            <w:bottom w:val="none" w:sz="0" w:space="0" w:color="auto"/>
            <w:right w:val="none" w:sz="0" w:space="0" w:color="auto"/>
          </w:divBdr>
        </w:div>
        <w:div w:id="2035836662">
          <w:marLeft w:val="0"/>
          <w:marRight w:val="0"/>
          <w:marTop w:val="0"/>
          <w:marBottom w:val="0"/>
          <w:divBdr>
            <w:top w:val="none" w:sz="0" w:space="0" w:color="auto"/>
            <w:left w:val="none" w:sz="0" w:space="0" w:color="auto"/>
            <w:bottom w:val="none" w:sz="0" w:space="0" w:color="auto"/>
            <w:right w:val="none" w:sz="0" w:space="0" w:color="auto"/>
          </w:divBdr>
        </w:div>
      </w:divsChild>
    </w:div>
    <w:div w:id="1641496511">
      <w:bodyDiv w:val="1"/>
      <w:marLeft w:val="0"/>
      <w:marRight w:val="0"/>
      <w:marTop w:val="0"/>
      <w:marBottom w:val="0"/>
      <w:divBdr>
        <w:top w:val="none" w:sz="0" w:space="0" w:color="auto"/>
        <w:left w:val="none" w:sz="0" w:space="0" w:color="auto"/>
        <w:bottom w:val="none" w:sz="0" w:space="0" w:color="auto"/>
        <w:right w:val="none" w:sz="0" w:space="0" w:color="auto"/>
      </w:divBdr>
    </w:div>
    <w:div w:id="1645431777">
      <w:bodyDiv w:val="1"/>
      <w:marLeft w:val="0"/>
      <w:marRight w:val="0"/>
      <w:marTop w:val="0"/>
      <w:marBottom w:val="0"/>
      <w:divBdr>
        <w:top w:val="none" w:sz="0" w:space="0" w:color="auto"/>
        <w:left w:val="none" w:sz="0" w:space="0" w:color="auto"/>
        <w:bottom w:val="none" w:sz="0" w:space="0" w:color="auto"/>
        <w:right w:val="none" w:sz="0" w:space="0" w:color="auto"/>
      </w:divBdr>
      <w:divsChild>
        <w:div w:id="1447122405">
          <w:marLeft w:val="0"/>
          <w:marRight w:val="0"/>
          <w:marTop w:val="0"/>
          <w:marBottom w:val="0"/>
          <w:divBdr>
            <w:top w:val="none" w:sz="0" w:space="0" w:color="auto"/>
            <w:left w:val="none" w:sz="0" w:space="0" w:color="auto"/>
            <w:bottom w:val="none" w:sz="0" w:space="0" w:color="auto"/>
            <w:right w:val="none" w:sz="0" w:space="0" w:color="auto"/>
          </w:divBdr>
        </w:div>
        <w:div w:id="1799100947">
          <w:marLeft w:val="0"/>
          <w:marRight w:val="0"/>
          <w:marTop w:val="0"/>
          <w:marBottom w:val="0"/>
          <w:divBdr>
            <w:top w:val="none" w:sz="0" w:space="0" w:color="auto"/>
            <w:left w:val="none" w:sz="0" w:space="0" w:color="auto"/>
            <w:bottom w:val="none" w:sz="0" w:space="0" w:color="auto"/>
            <w:right w:val="none" w:sz="0" w:space="0" w:color="auto"/>
          </w:divBdr>
        </w:div>
      </w:divsChild>
    </w:div>
    <w:div w:id="1645625741">
      <w:bodyDiv w:val="1"/>
      <w:marLeft w:val="0"/>
      <w:marRight w:val="0"/>
      <w:marTop w:val="0"/>
      <w:marBottom w:val="0"/>
      <w:divBdr>
        <w:top w:val="none" w:sz="0" w:space="0" w:color="auto"/>
        <w:left w:val="none" w:sz="0" w:space="0" w:color="auto"/>
        <w:bottom w:val="none" w:sz="0" w:space="0" w:color="auto"/>
        <w:right w:val="none" w:sz="0" w:space="0" w:color="auto"/>
      </w:divBdr>
    </w:div>
    <w:div w:id="1652323782">
      <w:bodyDiv w:val="1"/>
      <w:marLeft w:val="0"/>
      <w:marRight w:val="0"/>
      <w:marTop w:val="0"/>
      <w:marBottom w:val="0"/>
      <w:divBdr>
        <w:top w:val="none" w:sz="0" w:space="0" w:color="auto"/>
        <w:left w:val="none" w:sz="0" w:space="0" w:color="auto"/>
        <w:bottom w:val="none" w:sz="0" w:space="0" w:color="auto"/>
        <w:right w:val="none" w:sz="0" w:space="0" w:color="auto"/>
      </w:divBdr>
    </w:div>
    <w:div w:id="1660307853">
      <w:bodyDiv w:val="1"/>
      <w:marLeft w:val="0"/>
      <w:marRight w:val="0"/>
      <w:marTop w:val="0"/>
      <w:marBottom w:val="0"/>
      <w:divBdr>
        <w:top w:val="none" w:sz="0" w:space="0" w:color="auto"/>
        <w:left w:val="none" w:sz="0" w:space="0" w:color="auto"/>
        <w:bottom w:val="none" w:sz="0" w:space="0" w:color="auto"/>
        <w:right w:val="none" w:sz="0" w:space="0" w:color="auto"/>
      </w:divBdr>
    </w:div>
    <w:div w:id="1660843259">
      <w:bodyDiv w:val="1"/>
      <w:marLeft w:val="0"/>
      <w:marRight w:val="0"/>
      <w:marTop w:val="0"/>
      <w:marBottom w:val="0"/>
      <w:divBdr>
        <w:top w:val="none" w:sz="0" w:space="0" w:color="auto"/>
        <w:left w:val="none" w:sz="0" w:space="0" w:color="auto"/>
        <w:bottom w:val="none" w:sz="0" w:space="0" w:color="auto"/>
        <w:right w:val="none" w:sz="0" w:space="0" w:color="auto"/>
      </w:divBdr>
      <w:divsChild>
        <w:div w:id="1302266339">
          <w:marLeft w:val="0"/>
          <w:marRight w:val="0"/>
          <w:marTop w:val="0"/>
          <w:marBottom w:val="0"/>
          <w:divBdr>
            <w:top w:val="none" w:sz="0" w:space="0" w:color="auto"/>
            <w:left w:val="none" w:sz="0" w:space="0" w:color="auto"/>
            <w:bottom w:val="none" w:sz="0" w:space="0" w:color="auto"/>
            <w:right w:val="none" w:sz="0" w:space="0" w:color="auto"/>
          </w:divBdr>
          <w:divsChild>
            <w:div w:id="1025061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1758920">
      <w:bodyDiv w:val="1"/>
      <w:marLeft w:val="0"/>
      <w:marRight w:val="0"/>
      <w:marTop w:val="0"/>
      <w:marBottom w:val="0"/>
      <w:divBdr>
        <w:top w:val="none" w:sz="0" w:space="0" w:color="auto"/>
        <w:left w:val="none" w:sz="0" w:space="0" w:color="auto"/>
        <w:bottom w:val="none" w:sz="0" w:space="0" w:color="auto"/>
        <w:right w:val="none" w:sz="0" w:space="0" w:color="auto"/>
      </w:divBdr>
    </w:div>
    <w:div w:id="1677460846">
      <w:bodyDiv w:val="1"/>
      <w:marLeft w:val="0"/>
      <w:marRight w:val="0"/>
      <w:marTop w:val="0"/>
      <w:marBottom w:val="0"/>
      <w:divBdr>
        <w:top w:val="none" w:sz="0" w:space="0" w:color="auto"/>
        <w:left w:val="none" w:sz="0" w:space="0" w:color="auto"/>
        <w:bottom w:val="none" w:sz="0" w:space="0" w:color="auto"/>
        <w:right w:val="none" w:sz="0" w:space="0" w:color="auto"/>
      </w:divBdr>
    </w:div>
    <w:div w:id="1687947844">
      <w:bodyDiv w:val="1"/>
      <w:marLeft w:val="0"/>
      <w:marRight w:val="0"/>
      <w:marTop w:val="0"/>
      <w:marBottom w:val="0"/>
      <w:divBdr>
        <w:top w:val="none" w:sz="0" w:space="0" w:color="auto"/>
        <w:left w:val="none" w:sz="0" w:space="0" w:color="auto"/>
        <w:bottom w:val="none" w:sz="0" w:space="0" w:color="auto"/>
        <w:right w:val="none" w:sz="0" w:space="0" w:color="auto"/>
      </w:divBdr>
    </w:div>
    <w:div w:id="1703049891">
      <w:bodyDiv w:val="1"/>
      <w:marLeft w:val="0"/>
      <w:marRight w:val="0"/>
      <w:marTop w:val="0"/>
      <w:marBottom w:val="0"/>
      <w:divBdr>
        <w:top w:val="none" w:sz="0" w:space="0" w:color="auto"/>
        <w:left w:val="none" w:sz="0" w:space="0" w:color="auto"/>
        <w:bottom w:val="none" w:sz="0" w:space="0" w:color="auto"/>
        <w:right w:val="none" w:sz="0" w:space="0" w:color="auto"/>
      </w:divBdr>
    </w:div>
    <w:div w:id="1715815550">
      <w:bodyDiv w:val="1"/>
      <w:marLeft w:val="0"/>
      <w:marRight w:val="0"/>
      <w:marTop w:val="0"/>
      <w:marBottom w:val="0"/>
      <w:divBdr>
        <w:top w:val="none" w:sz="0" w:space="0" w:color="auto"/>
        <w:left w:val="none" w:sz="0" w:space="0" w:color="auto"/>
        <w:bottom w:val="none" w:sz="0" w:space="0" w:color="auto"/>
        <w:right w:val="none" w:sz="0" w:space="0" w:color="auto"/>
      </w:divBdr>
    </w:div>
    <w:div w:id="1726760068">
      <w:bodyDiv w:val="1"/>
      <w:marLeft w:val="0"/>
      <w:marRight w:val="0"/>
      <w:marTop w:val="0"/>
      <w:marBottom w:val="0"/>
      <w:divBdr>
        <w:top w:val="none" w:sz="0" w:space="0" w:color="auto"/>
        <w:left w:val="none" w:sz="0" w:space="0" w:color="auto"/>
        <w:bottom w:val="none" w:sz="0" w:space="0" w:color="auto"/>
        <w:right w:val="none" w:sz="0" w:space="0" w:color="auto"/>
      </w:divBdr>
    </w:div>
    <w:div w:id="1727607952">
      <w:bodyDiv w:val="1"/>
      <w:marLeft w:val="0"/>
      <w:marRight w:val="0"/>
      <w:marTop w:val="0"/>
      <w:marBottom w:val="0"/>
      <w:divBdr>
        <w:top w:val="none" w:sz="0" w:space="0" w:color="auto"/>
        <w:left w:val="none" w:sz="0" w:space="0" w:color="auto"/>
        <w:bottom w:val="none" w:sz="0" w:space="0" w:color="auto"/>
        <w:right w:val="none" w:sz="0" w:space="0" w:color="auto"/>
      </w:divBdr>
    </w:div>
    <w:div w:id="1727684131">
      <w:bodyDiv w:val="1"/>
      <w:marLeft w:val="0"/>
      <w:marRight w:val="0"/>
      <w:marTop w:val="0"/>
      <w:marBottom w:val="0"/>
      <w:divBdr>
        <w:top w:val="none" w:sz="0" w:space="0" w:color="auto"/>
        <w:left w:val="none" w:sz="0" w:space="0" w:color="auto"/>
        <w:bottom w:val="none" w:sz="0" w:space="0" w:color="auto"/>
        <w:right w:val="none" w:sz="0" w:space="0" w:color="auto"/>
      </w:divBdr>
      <w:divsChild>
        <w:div w:id="289674873">
          <w:marLeft w:val="0"/>
          <w:marRight w:val="0"/>
          <w:marTop w:val="0"/>
          <w:marBottom w:val="0"/>
          <w:divBdr>
            <w:top w:val="none" w:sz="0" w:space="0" w:color="auto"/>
            <w:left w:val="none" w:sz="0" w:space="0" w:color="auto"/>
            <w:bottom w:val="none" w:sz="0" w:space="0" w:color="auto"/>
            <w:right w:val="none" w:sz="0" w:space="0" w:color="auto"/>
          </w:divBdr>
        </w:div>
        <w:div w:id="872232059">
          <w:marLeft w:val="0"/>
          <w:marRight w:val="0"/>
          <w:marTop w:val="0"/>
          <w:marBottom w:val="0"/>
          <w:divBdr>
            <w:top w:val="none" w:sz="0" w:space="0" w:color="auto"/>
            <w:left w:val="none" w:sz="0" w:space="0" w:color="auto"/>
            <w:bottom w:val="none" w:sz="0" w:space="0" w:color="auto"/>
            <w:right w:val="none" w:sz="0" w:space="0" w:color="auto"/>
          </w:divBdr>
        </w:div>
        <w:div w:id="961033960">
          <w:marLeft w:val="0"/>
          <w:marRight w:val="0"/>
          <w:marTop w:val="0"/>
          <w:marBottom w:val="0"/>
          <w:divBdr>
            <w:top w:val="none" w:sz="0" w:space="0" w:color="auto"/>
            <w:left w:val="none" w:sz="0" w:space="0" w:color="auto"/>
            <w:bottom w:val="none" w:sz="0" w:space="0" w:color="auto"/>
            <w:right w:val="none" w:sz="0" w:space="0" w:color="auto"/>
          </w:divBdr>
        </w:div>
        <w:div w:id="1537542032">
          <w:marLeft w:val="0"/>
          <w:marRight w:val="0"/>
          <w:marTop w:val="0"/>
          <w:marBottom w:val="0"/>
          <w:divBdr>
            <w:top w:val="none" w:sz="0" w:space="0" w:color="auto"/>
            <w:left w:val="none" w:sz="0" w:space="0" w:color="auto"/>
            <w:bottom w:val="none" w:sz="0" w:space="0" w:color="auto"/>
            <w:right w:val="none" w:sz="0" w:space="0" w:color="auto"/>
          </w:divBdr>
        </w:div>
        <w:div w:id="2133163763">
          <w:marLeft w:val="0"/>
          <w:marRight w:val="0"/>
          <w:marTop w:val="0"/>
          <w:marBottom w:val="0"/>
          <w:divBdr>
            <w:top w:val="none" w:sz="0" w:space="0" w:color="auto"/>
            <w:left w:val="none" w:sz="0" w:space="0" w:color="auto"/>
            <w:bottom w:val="none" w:sz="0" w:space="0" w:color="auto"/>
            <w:right w:val="none" w:sz="0" w:space="0" w:color="auto"/>
          </w:divBdr>
        </w:div>
      </w:divsChild>
    </w:div>
    <w:div w:id="1730766655">
      <w:bodyDiv w:val="1"/>
      <w:marLeft w:val="0"/>
      <w:marRight w:val="0"/>
      <w:marTop w:val="0"/>
      <w:marBottom w:val="0"/>
      <w:divBdr>
        <w:top w:val="none" w:sz="0" w:space="0" w:color="auto"/>
        <w:left w:val="none" w:sz="0" w:space="0" w:color="auto"/>
        <w:bottom w:val="none" w:sz="0" w:space="0" w:color="auto"/>
        <w:right w:val="none" w:sz="0" w:space="0" w:color="auto"/>
      </w:divBdr>
    </w:div>
    <w:div w:id="1732923938">
      <w:bodyDiv w:val="1"/>
      <w:marLeft w:val="0"/>
      <w:marRight w:val="0"/>
      <w:marTop w:val="0"/>
      <w:marBottom w:val="0"/>
      <w:divBdr>
        <w:top w:val="none" w:sz="0" w:space="0" w:color="auto"/>
        <w:left w:val="none" w:sz="0" w:space="0" w:color="auto"/>
        <w:bottom w:val="none" w:sz="0" w:space="0" w:color="auto"/>
        <w:right w:val="none" w:sz="0" w:space="0" w:color="auto"/>
      </w:divBdr>
    </w:div>
    <w:div w:id="1742946989">
      <w:bodyDiv w:val="1"/>
      <w:marLeft w:val="0"/>
      <w:marRight w:val="0"/>
      <w:marTop w:val="0"/>
      <w:marBottom w:val="0"/>
      <w:divBdr>
        <w:top w:val="none" w:sz="0" w:space="0" w:color="auto"/>
        <w:left w:val="none" w:sz="0" w:space="0" w:color="auto"/>
        <w:bottom w:val="none" w:sz="0" w:space="0" w:color="auto"/>
        <w:right w:val="none" w:sz="0" w:space="0" w:color="auto"/>
      </w:divBdr>
      <w:divsChild>
        <w:div w:id="1808470373">
          <w:marLeft w:val="0"/>
          <w:marRight w:val="0"/>
          <w:marTop w:val="0"/>
          <w:marBottom w:val="0"/>
          <w:divBdr>
            <w:top w:val="none" w:sz="0" w:space="0" w:color="auto"/>
            <w:left w:val="none" w:sz="0" w:space="0" w:color="auto"/>
            <w:bottom w:val="none" w:sz="0" w:space="0" w:color="auto"/>
            <w:right w:val="none" w:sz="0" w:space="0" w:color="auto"/>
          </w:divBdr>
          <w:divsChild>
            <w:div w:id="1355808857">
              <w:marLeft w:val="0"/>
              <w:marRight w:val="0"/>
              <w:marTop w:val="0"/>
              <w:marBottom w:val="0"/>
              <w:divBdr>
                <w:top w:val="none" w:sz="0" w:space="0" w:color="auto"/>
                <w:left w:val="none" w:sz="0" w:space="0" w:color="auto"/>
                <w:bottom w:val="none" w:sz="0" w:space="0" w:color="auto"/>
                <w:right w:val="none" w:sz="0" w:space="0" w:color="auto"/>
              </w:divBdr>
              <w:divsChild>
                <w:div w:id="477036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3916268">
      <w:bodyDiv w:val="1"/>
      <w:marLeft w:val="0"/>
      <w:marRight w:val="0"/>
      <w:marTop w:val="0"/>
      <w:marBottom w:val="0"/>
      <w:divBdr>
        <w:top w:val="none" w:sz="0" w:space="0" w:color="auto"/>
        <w:left w:val="none" w:sz="0" w:space="0" w:color="auto"/>
        <w:bottom w:val="none" w:sz="0" w:space="0" w:color="auto"/>
        <w:right w:val="none" w:sz="0" w:space="0" w:color="auto"/>
      </w:divBdr>
    </w:div>
    <w:div w:id="1763406765">
      <w:bodyDiv w:val="1"/>
      <w:marLeft w:val="0"/>
      <w:marRight w:val="0"/>
      <w:marTop w:val="0"/>
      <w:marBottom w:val="0"/>
      <w:divBdr>
        <w:top w:val="none" w:sz="0" w:space="0" w:color="auto"/>
        <w:left w:val="none" w:sz="0" w:space="0" w:color="auto"/>
        <w:bottom w:val="none" w:sz="0" w:space="0" w:color="auto"/>
        <w:right w:val="none" w:sz="0" w:space="0" w:color="auto"/>
      </w:divBdr>
    </w:div>
    <w:div w:id="1764493138">
      <w:bodyDiv w:val="1"/>
      <w:marLeft w:val="0"/>
      <w:marRight w:val="0"/>
      <w:marTop w:val="0"/>
      <w:marBottom w:val="0"/>
      <w:divBdr>
        <w:top w:val="none" w:sz="0" w:space="0" w:color="auto"/>
        <w:left w:val="none" w:sz="0" w:space="0" w:color="auto"/>
        <w:bottom w:val="none" w:sz="0" w:space="0" w:color="auto"/>
        <w:right w:val="none" w:sz="0" w:space="0" w:color="auto"/>
      </w:divBdr>
    </w:div>
    <w:div w:id="1777600112">
      <w:bodyDiv w:val="1"/>
      <w:marLeft w:val="0"/>
      <w:marRight w:val="0"/>
      <w:marTop w:val="0"/>
      <w:marBottom w:val="0"/>
      <w:divBdr>
        <w:top w:val="none" w:sz="0" w:space="0" w:color="auto"/>
        <w:left w:val="none" w:sz="0" w:space="0" w:color="auto"/>
        <w:bottom w:val="none" w:sz="0" w:space="0" w:color="auto"/>
        <w:right w:val="none" w:sz="0" w:space="0" w:color="auto"/>
      </w:divBdr>
    </w:div>
    <w:div w:id="1781727262">
      <w:bodyDiv w:val="1"/>
      <w:marLeft w:val="0"/>
      <w:marRight w:val="0"/>
      <w:marTop w:val="0"/>
      <w:marBottom w:val="0"/>
      <w:divBdr>
        <w:top w:val="none" w:sz="0" w:space="0" w:color="auto"/>
        <w:left w:val="none" w:sz="0" w:space="0" w:color="auto"/>
        <w:bottom w:val="none" w:sz="0" w:space="0" w:color="auto"/>
        <w:right w:val="none" w:sz="0" w:space="0" w:color="auto"/>
      </w:divBdr>
      <w:divsChild>
        <w:div w:id="446390124">
          <w:marLeft w:val="0"/>
          <w:marRight w:val="0"/>
          <w:marTop w:val="0"/>
          <w:marBottom w:val="0"/>
          <w:divBdr>
            <w:top w:val="none" w:sz="0" w:space="0" w:color="auto"/>
            <w:left w:val="none" w:sz="0" w:space="0" w:color="auto"/>
            <w:bottom w:val="none" w:sz="0" w:space="0" w:color="auto"/>
            <w:right w:val="none" w:sz="0" w:space="0" w:color="auto"/>
          </w:divBdr>
        </w:div>
        <w:div w:id="644505025">
          <w:marLeft w:val="0"/>
          <w:marRight w:val="0"/>
          <w:marTop w:val="0"/>
          <w:marBottom w:val="0"/>
          <w:divBdr>
            <w:top w:val="none" w:sz="0" w:space="0" w:color="auto"/>
            <w:left w:val="none" w:sz="0" w:space="0" w:color="auto"/>
            <w:bottom w:val="none" w:sz="0" w:space="0" w:color="auto"/>
            <w:right w:val="none" w:sz="0" w:space="0" w:color="auto"/>
          </w:divBdr>
        </w:div>
        <w:div w:id="654263200">
          <w:marLeft w:val="0"/>
          <w:marRight w:val="0"/>
          <w:marTop w:val="0"/>
          <w:marBottom w:val="0"/>
          <w:divBdr>
            <w:top w:val="none" w:sz="0" w:space="0" w:color="auto"/>
            <w:left w:val="none" w:sz="0" w:space="0" w:color="auto"/>
            <w:bottom w:val="none" w:sz="0" w:space="0" w:color="auto"/>
            <w:right w:val="none" w:sz="0" w:space="0" w:color="auto"/>
          </w:divBdr>
        </w:div>
        <w:div w:id="866679825">
          <w:marLeft w:val="0"/>
          <w:marRight w:val="0"/>
          <w:marTop w:val="0"/>
          <w:marBottom w:val="0"/>
          <w:divBdr>
            <w:top w:val="none" w:sz="0" w:space="0" w:color="auto"/>
            <w:left w:val="none" w:sz="0" w:space="0" w:color="auto"/>
            <w:bottom w:val="none" w:sz="0" w:space="0" w:color="auto"/>
            <w:right w:val="none" w:sz="0" w:space="0" w:color="auto"/>
          </w:divBdr>
        </w:div>
        <w:div w:id="920799112">
          <w:marLeft w:val="0"/>
          <w:marRight w:val="0"/>
          <w:marTop w:val="0"/>
          <w:marBottom w:val="0"/>
          <w:divBdr>
            <w:top w:val="none" w:sz="0" w:space="0" w:color="auto"/>
            <w:left w:val="none" w:sz="0" w:space="0" w:color="auto"/>
            <w:bottom w:val="none" w:sz="0" w:space="0" w:color="auto"/>
            <w:right w:val="none" w:sz="0" w:space="0" w:color="auto"/>
          </w:divBdr>
        </w:div>
        <w:div w:id="924000863">
          <w:marLeft w:val="0"/>
          <w:marRight w:val="0"/>
          <w:marTop w:val="0"/>
          <w:marBottom w:val="0"/>
          <w:divBdr>
            <w:top w:val="none" w:sz="0" w:space="0" w:color="auto"/>
            <w:left w:val="none" w:sz="0" w:space="0" w:color="auto"/>
            <w:bottom w:val="none" w:sz="0" w:space="0" w:color="auto"/>
            <w:right w:val="none" w:sz="0" w:space="0" w:color="auto"/>
          </w:divBdr>
        </w:div>
        <w:div w:id="947927492">
          <w:marLeft w:val="0"/>
          <w:marRight w:val="0"/>
          <w:marTop w:val="0"/>
          <w:marBottom w:val="0"/>
          <w:divBdr>
            <w:top w:val="none" w:sz="0" w:space="0" w:color="auto"/>
            <w:left w:val="none" w:sz="0" w:space="0" w:color="auto"/>
            <w:bottom w:val="none" w:sz="0" w:space="0" w:color="auto"/>
            <w:right w:val="none" w:sz="0" w:space="0" w:color="auto"/>
          </w:divBdr>
        </w:div>
        <w:div w:id="1073817928">
          <w:marLeft w:val="0"/>
          <w:marRight w:val="0"/>
          <w:marTop w:val="0"/>
          <w:marBottom w:val="0"/>
          <w:divBdr>
            <w:top w:val="none" w:sz="0" w:space="0" w:color="auto"/>
            <w:left w:val="none" w:sz="0" w:space="0" w:color="auto"/>
            <w:bottom w:val="none" w:sz="0" w:space="0" w:color="auto"/>
            <w:right w:val="none" w:sz="0" w:space="0" w:color="auto"/>
          </w:divBdr>
        </w:div>
        <w:div w:id="1339042123">
          <w:marLeft w:val="0"/>
          <w:marRight w:val="0"/>
          <w:marTop w:val="0"/>
          <w:marBottom w:val="0"/>
          <w:divBdr>
            <w:top w:val="none" w:sz="0" w:space="0" w:color="auto"/>
            <w:left w:val="none" w:sz="0" w:space="0" w:color="auto"/>
            <w:bottom w:val="none" w:sz="0" w:space="0" w:color="auto"/>
            <w:right w:val="none" w:sz="0" w:space="0" w:color="auto"/>
          </w:divBdr>
        </w:div>
        <w:div w:id="1398167646">
          <w:marLeft w:val="0"/>
          <w:marRight w:val="0"/>
          <w:marTop w:val="0"/>
          <w:marBottom w:val="0"/>
          <w:divBdr>
            <w:top w:val="none" w:sz="0" w:space="0" w:color="auto"/>
            <w:left w:val="none" w:sz="0" w:space="0" w:color="auto"/>
            <w:bottom w:val="none" w:sz="0" w:space="0" w:color="auto"/>
            <w:right w:val="none" w:sz="0" w:space="0" w:color="auto"/>
          </w:divBdr>
        </w:div>
        <w:div w:id="1459377328">
          <w:marLeft w:val="0"/>
          <w:marRight w:val="0"/>
          <w:marTop w:val="0"/>
          <w:marBottom w:val="0"/>
          <w:divBdr>
            <w:top w:val="none" w:sz="0" w:space="0" w:color="auto"/>
            <w:left w:val="none" w:sz="0" w:space="0" w:color="auto"/>
            <w:bottom w:val="none" w:sz="0" w:space="0" w:color="auto"/>
            <w:right w:val="none" w:sz="0" w:space="0" w:color="auto"/>
          </w:divBdr>
        </w:div>
        <w:div w:id="1855607773">
          <w:marLeft w:val="0"/>
          <w:marRight w:val="0"/>
          <w:marTop w:val="0"/>
          <w:marBottom w:val="0"/>
          <w:divBdr>
            <w:top w:val="none" w:sz="0" w:space="0" w:color="auto"/>
            <w:left w:val="none" w:sz="0" w:space="0" w:color="auto"/>
            <w:bottom w:val="none" w:sz="0" w:space="0" w:color="auto"/>
            <w:right w:val="none" w:sz="0" w:space="0" w:color="auto"/>
          </w:divBdr>
        </w:div>
        <w:div w:id="2055150458">
          <w:marLeft w:val="0"/>
          <w:marRight w:val="0"/>
          <w:marTop w:val="0"/>
          <w:marBottom w:val="0"/>
          <w:divBdr>
            <w:top w:val="none" w:sz="0" w:space="0" w:color="auto"/>
            <w:left w:val="none" w:sz="0" w:space="0" w:color="auto"/>
            <w:bottom w:val="none" w:sz="0" w:space="0" w:color="auto"/>
            <w:right w:val="none" w:sz="0" w:space="0" w:color="auto"/>
          </w:divBdr>
        </w:div>
      </w:divsChild>
    </w:div>
    <w:div w:id="1798570309">
      <w:bodyDiv w:val="1"/>
      <w:marLeft w:val="0"/>
      <w:marRight w:val="0"/>
      <w:marTop w:val="0"/>
      <w:marBottom w:val="0"/>
      <w:divBdr>
        <w:top w:val="none" w:sz="0" w:space="0" w:color="auto"/>
        <w:left w:val="none" w:sz="0" w:space="0" w:color="auto"/>
        <w:bottom w:val="none" w:sz="0" w:space="0" w:color="auto"/>
        <w:right w:val="none" w:sz="0" w:space="0" w:color="auto"/>
      </w:divBdr>
      <w:divsChild>
        <w:div w:id="342437300">
          <w:marLeft w:val="0"/>
          <w:marRight w:val="0"/>
          <w:marTop w:val="0"/>
          <w:marBottom w:val="0"/>
          <w:divBdr>
            <w:top w:val="none" w:sz="0" w:space="0" w:color="auto"/>
            <w:left w:val="none" w:sz="0" w:space="0" w:color="auto"/>
            <w:bottom w:val="none" w:sz="0" w:space="0" w:color="auto"/>
            <w:right w:val="none" w:sz="0" w:space="0" w:color="auto"/>
          </w:divBdr>
          <w:divsChild>
            <w:div w:id="1852136939">
              <w:marLeft w:val="0"/>
              <w:marRight w:val="0"/>
              <w:marTop w:val="0"/>
              <w:marBottom w:val="0"/>
              <w:divBdr>
                <w:top w:val="none" w:sz="0" w:space="0" w:color="auto"/>
                <w:left w:val="none" w:sz="0" w:space="0" w:color="auto"/>
                <w:bottom w:val="none" w:sz="0" w:space="0" w:color="auto"/>
                <w:right w:val="none" w:sz="0" w:space="0" w:color="auto"/>
              </w:divBdr>
              <w:divsChild>
                <w:div w:id="28215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4984810">
      <w:bodyDiv w:val="1"/>
      <w:marLeft w:val="0"/>
      <w:marRight w:val="0"/>
      <w:marTop w:val="0"/>
      <w:marBottom w:val="0"/>
      <w:divBdr>
        <w:top w:val="none" w:sz="0" w:space="0" w:color="auto"/>
        <w:left w:val="none" w:sz="0" w:space="0" w:color="auto"/>
        <w:bottom w:val="none" w:sz="0" w:space="0" w:color="auto"/>
        <w:right w:val="none" w:sz="0" w:space="0" w:color="auto"/>
      </w:divBdr>
      <w:divsChild>
        <w:div w:id="99296998">
          <w:marLeft w:val="0"/>
          <w:marRight w:val="0"/>
          <w:marTop w:val="0"/>
          <w:marBottom w:val="0"/>
          <w:divBdr>
            <w:top w:val="none" w:sz="0" w:space="0" w:color="auto"/>
            <w:left w:val="none" w:sz="0" w:space="0" w:color="auto"/>
            <w:bottom w:val="none" w:sz="0" w:space="0" w:color="auto"/>
            <w:right w:val="none" w:sz="0" w:space="0" w:color="auto"/>
          </w:divBdr>
        </w:div>
        <w:div w:id="964123347">
          <w:marLeft w:val="0"/>
          <w:marRight w:val="0"/>
          <w:marTop w:val="0"/>
          <w:marBottom w:val="0"/>
          <w:divBdr>
            <w:top w:val="none" w:sz="0" w:space="0" w:color="auto"/>
            <w:left w:val="none" w:sz="0" w:space="0" w:color="auto"/>
            <w:bottom w:val="none" w:sz="0" w:space="0" w:color="auto"/>
            <w:right w:val="none" w:sz="0" w:space="0" w:color="auto"/>
          </w:divBdr>
        </w:div>
      </w:divsChild>
    </w:div>
    <w:div w:id="1815366285">
      <w:bodyDiv w:val="1"/>
      <w:marLeft w:val="0"/>
      <w:marRight w:val="0"/>
      <w:marTop w:val="0"/>
      <w:marBottom w:val="0"/>
      <w:divBdr>
        <w:top w:val="none" w:sz="0" w:space="0" w:color="auto"/>
        <w:left w:val="none" w:sz="0" w:space="0" w:color="auto"/>
        <w:bottom w:val="none" w:sz="0" w:space="0" w:color="auto"/>
        <w:right w:val="none" w:sz="0" w:space="0" w:color="auto"/>
      </w:divBdr>
    </w:div>
    <w:div w:id="1829127131">
      <w:bodyDiv w:val="1"/>
      <w:marLeft w:val="0"/>
      <w:marRight w:val="0"/>
      <w:marTop w:val="0"/>
      <w:marBottom w:val="0"/>
      <w:divBdr>
        <w:top w:val="none" w:sz="0" w:space="0" w:color="auto"/>
        <w:left w:val="none" w:sz="0" w:space="0" w:color="auto"/>
        <w:bottom w:val="none" w:sz="0" w:space="0" w:color="auto"/>
        <w:right w:val="none" w:sz="0" w:space="0" w:color="auto"/>
      </w:divBdr>
    </w:div>
    <w:div w:id="1852799563">
      <w:bodyDiv w:val="1"/>
      <w:marLeft w:val="0"/>
      <w:marRight w:val="0"/>
      <w:marTop w:val="0"/>
      <w:marBottom w:val="0"/>
      <w:divBdr>
        <w:top w:val="none" w:sz="0" w:space="0" w:color="auto"/>
        <w:left w:val="none" w:sz="0" w:space="0" w:color="auto"/>
        <w:bottom w:val="none" w:sz="0" w:space="0" w:color="auto"/>
        <w:right w:val="none" w:sz="0" w:space="0" w:color="auto"/>
      </w:divBdr>
    </w:div>
    <w:div w:id="1857190918">
      <w:bodyDiv w:val="1"/>
      <w:marLeft w:val="0"/>
      <w:marRight w:val="0"/>
      <w:marTop w:val="0"/>
      <w:marBottom w:val="0"/>
      <w:divBdr>
        <w:top w:val="none" w:sz="0" w:space="0" w:color="auto"/>
        <w:left w:val="none" w:sz="0" w:space="0" w:color="auto"/>
        <w:bottom w:val="none" w:sz="0" w:space="0" w:color="auto"/>
        <w:right w:val="none" w:sz="0" w:space="0" w:color="auto"/>
      </w:divBdr>
    </w:div>
    <w:div w:id="1880704684">
      <w:bodyDiv w:val="1"/>
      <w:marLeft w:val="0"/>
      <w:marRight w:val="0"/>
      <w:marTop w:val="0"/>
      <w:marBottom w:val="0"/>
      <w:divBdr>
        <w:top w:val="none" w:sz="0" w:space="0" w:color="auto"/>
        <w:left w:val="none" w:sz="0" w:space="0" w:color="auto"/>
        <w:bottom w:val="none" w:sz="0" w:space="0" w:color="auto"/>
        <w:right w:val="none" w:sz="0" w:space="0" w:color="auto"/>
      </w:divBdr>
    </w:div>
    <w:div w:id="1891380248">
      <w:bodyDiv w:val="1"/>
      <w:marLeft w:val="0"/>
      <w:marRight w:val="0"/>
      <w:marTop w:val="0"/>
      <w:marBottom w:val="0"/>
      <w:divBdr>
        <w:top w:val="none" w:sz="0" w:space="0" w:color="auto"/>
        <w:left w:val="none" w:sz="0" w:space="0" w:color="auto"/>
        <w:bottom w:val="none" w:sz="0" w:space="0" w:color="auto"/>
        <w:right w:val="none" w:sz="0" w:space="0" w:color="auto"/>
      </w:divBdr>
    </w:div>
    <w:div w:id="1898197122">
      <w:bodyDiv w:val="1"/>
      <w:marLeft w:val="0"/>
      <w:marRight w:val="0"/>
      <w:marTop w:val="0"/>
      <w:marBottom w:val="0"/>
      <w:divBdr>
        <w:top w:val="none" w:sz="0" w:space="0" w:color="auto"/>
        <w:left w:val="none" w:sz="0" w:space="0" w:color="auto"/>
        <w:bottom w:val="none" w:sz="0" w:space="0" w:color="auto"/>
        <w:right w:val="none" w:sz="0" w:space="0" w:color="auto"/>
      </w:divBdr>
    </w:div>
    <w:div w:id="1901554111">
      <w:bodyDiv w:val="1"/>
      <w:marLeft w:val="0"/>
      <w:marRight w:val="0"/>
      <w:marTop w:val="0"/>
      <w:marBottom w:val="0"/>
      <w:divBdr>
        <w:top w:val="none" w:sz="0" w:space="0" w:color="auto"/>
        <w:left w:val="none" w:sz="0" w:space="0" w:color="auto"/>
        <w:bottom w:val="none" w:sz="0" w:space="0" w:color="auto"/>
        <w:right w:val="none" w:sz="0" w:space="0" w:color="auto"/>
      </w:divBdr>
    </w:div>
    <w:div w:id="1948808593">
      <w:bodyDiv w:val="1"/>
      <w:marLeft w:val="0"/>
      <w:marRight w:val="0"/>
      <w:marTop w:val="0"/>
      <w:marBottom w:val="0"/>
      <w:divBdr>
        <w:top w:val="none" w:sz="0" w:space="0" w:color="auto"/>
        <w:left w:val="none" w:sz="0" w:space="0" w:color="auto"/>
        <w:bottom w:val="none" w:sz="0" w:space="0" w:color="auto"/>
        <w:right w:val="none" w:sz="0" w:space="0" w:color="auto"/>
      </w:divBdr>
    </w:div>
    <w:div w:id="1957787993">
      <w:bodyDiv w:val="1"/>
      <w:marLeft w:val="0"/>
      <w:marRight w:val="0"/>
      <w:marTop w:val="0"/>
      <w:marBottom w:val="0"/>
      <w:divBdr>
        <w:top w:val="none" w:sz="0" w:space="0" w:color="auto"/>
        <w:left w:val="none" w:sz="0" w:space="0" w:color="auto"/>
        <w:bottom w:val="none" w:sz="0" w:space="0" w:color="auto"/>
        <w:right w:val="none" w:sz="0" w:space="0" w:color="auto"/>
      </w:divBdr>
    </w:div>
    <w:div w:id="1966227988">
      <w:bodyDiv w:val="1"/>
      <w:marLeft w:val="0"/>
      <w:marRight w:val="0"/>
      <w:marTop w:val="0"/>
      <w:marBottom w:val="0"/>
      <w:divBdr>
        <w:top w:val="none" w:sz="0" w:space="0" w:color="auto"/>
        <w:left w:val="none" w:sz="0" w:space="0" w:color="auto"/>
        <w:bottom w:val="none" w:sz="0" w:space="0" w:color="auto"/>
        <w:right w:val="none" w:sz="0" w:space="0" w:color="auto"/>
      </w:divBdr>
    </w:div>
    <w:div w:id="1991597968">
      <w:bodyDiv w:val="1"/>
      <w:marLeft w:val="0"/>
      <w:marRight w:val="0"/>
      <w:marTop w:val="0"/>
      <w:marBottom w:val="0"/>
      <w:divBdr>
        <w:top w:val="none" w:sz="0" w:space="0" w:color="auto"/>
        <w:left w:val="none" w:sz="0" w:space="0" w:color="auto"/>
        <w:bottom w:val="none" w:sz="0" w:space="0" w:color="auto"/>
        <w:right w:val="none" w:sz="0" w:space="0" w:color="auto"/>
      </w:divBdr>
    </w:div>
    <w:div w:id="2020887305">
      <w:bodyDiv w:val="1"/>
      <w:marLeft w:val="0"/>
      <w:marRight w:val="0"/>
      <w:marTop w:val="0"/>
      <w:marBottom w:val="0"/>
      <w:divBdr>
        <w:top w:val="none" w:sz="0" w:space="0" w:color="auto"/>
        <w:left w:val="none" w:sz="0" w:space="0" w:color="auto"/>
        <w:bottom w:val="none" w:sz="0" w:space="0" w:color="auto"/>
        <w:right w:val="none" w:sz="0" w:space="0" w:color="auto"/>
      </w:divBdr>
    </w:div>
    <w:div w:id="2028948073">
      <w:bodyDiv w:val="1"/>
      <w:marLeft w:val="0"/>
      <w:marRight w:val="0"/>
      <w:marTop w:val="0"/>
      <w:marBottom w:val="0"/>
      <w:divBdr>
        <w:top w:val="none" w:sz="0" w:space="0" w:color="auto"/>
        <w:left w:val="none" w:sz="0" w:space="0" w:color="auto"/>
        <w:bottom w:val="none" w:sz="0" w:space="0" w:color="auto"/>
        <w:right w:val="none" w:sz="0" w:space="0" w:color="auto"/>
      </w:divBdr>
    </w:div>
    <w:div w:id="2039501332">
      <w:bodyDiv w:val="1"/>
      <w:marLeft w:val="0"/>
      <w:marRight w:val="0"/>
      <w:marTop w:val="0"/>
      <w:marBottom w:val="0"/>
      <w:divBdr>
        <w:top w:val="none" w:sz="0" w:space="0" w:color="auto"/>
        <w:left w:val="none" w:sz="0" w:space="0" w:color="auto"/>
        <w:bottom w:val="none" w:sz="0" w:space="0" w:color="auto"/>
        <w:right w:val="none" w:sz="0" w:space="0" w:color="auto"/>
      </w:divBdr>
    </w:div>
    <w:div w:id="2041737809">
      <w:bodyDiv w:val="1"/>
      <w:marLeft w:val="0"/>
      <w:marRight w:val="0"/>
      <w:marTop w:val="0"/>
      <w:marBottom w:val="0"/>
      <w:divBdr>
        <w:top w:val="none" w:sz="0" w:space="0" w:color="auto"/>
        <w:left w:val="none" w:sz="0" w:space="0" w:color="auto"/>
        <w:bottom w:val="none" w:sz="0" w:space="0" w:color="auto"/>
        <w:right w:val="none" w:sz="0" w:space="0" w:color="auto"/>
      </w:divBdr>
    </w:div>
    <w:div w:id="2047562973">
      <w:bodyDiv w:val="1"/>
      <w:marLeft w:val="0"/>
      <w:marRight w:val="0"/>
      <w:marTop w:val="0"/>
      <w:marBottom w:val="0"/>
      <w:divBdr>
        <w:top w:val="none" w:sz="0" w:space="0" w:color="auto"/>
        <w:left w:val="none" w:sz="0" w:space="0" w:color="auto"/>
        <w:bottom w:val="none" w:sz="0" w:space="0" w:color="auto"/>
        <w:right w:val="none" w:sz="0" w:space="0" w:color="auto"/>
      </w:divBdr>
    </w:div>
    <w:div w:id="2058506153">
      <w:bodyDiv w:val="1"/>
      <w:marLeft w:val="0"/>
      <w:marRight w:val="0"/>
      <w:marTop w:val="0"/>
      <w:marBottom w:val="0"/>
      <w:divBdr>
        <w:top w:val="none" w:sz="0" w:space="0" w:color="auto"/>
        <w:left w:val="none" w:sz="0" w:space="0" w:color="auto"/>
        <w:bottom w:val="none" w:sz="0" w:space="0" w:color="auto"/>
        <w:right w:val="none" w:sz="0" w:space="0" w:color="auto"/>
      </w:divBdr>
    </w:div>
    <w:div w:id="2087416759">
      <w:bodyDiv w:val="1"/>
      <w:marLeft w:val="0"/>
      <w:marRight w:val="0"/>
      <w:marTop w:val="0"/>
      <w:marBottom w:val="0"/>
      <w:divBdr>
        <w:top w:val="none" w:sz="0" w:space="0" w:color="auto"/>
        <w:left w:val="none" w:sz="0" w:space="0" w:color="auto"/>
        <w:bottom w:val="none" w:sz="0" w:space="0" w:color="auto"/>
        <w:right w:val="none" w:sz="0" w:space="0" w:color="auto"/>
      </w:divBdr>
    </w:div>
    <w:div w:id="2094668846">
      <w:bodyDiv w:val="1"/>
      <w:marLeft w:val="0"/>
      <w:marRight w:val="0"/>
      <w:marTop w:val="0"/>
      <w:marBottom w:val="0"/>
      <w:divBdr>
        <w:top w:val="none" w:sz="0" w:space="0" w:color="auto"/>
        <w:left w:val="none" w:sz="0" w:space="0" w:color="auto"/>
        <w:bottom w:val="none" w:sz="0" w:space="0" w:color="auto"/>
        <w:right w:val="none" w:sz="0" w:space="0" w:color="auto"/>
      </w:divBdr>
    </w:div>
    <w:div w:id="2099710145">
      <w:bodyDiv w:val="1"/>
      <w:marLeft w:val="0"/>
      <w:marRight w:val="0"/>
      <w:marTop w:val="0"/>
      <w:marBottom w:val="0"/>
      <w:divBdr>
        <w:top w:val="none" w:sz="0" w:space="0" w:color="auto"/>
        <w:left w:val="none" w:sz="0" w:space="0" w:color="auto"/>
        <w:bottom w:val="none" w:sz="0" w:space="0" w:color="auto"/>
        <w:right w:val="none" w:sz="0" w:space="0" w:color="auto"/>
      </w:divBdr>
    </w:div>
    <w:div w:id="2113743802">
      <w:bodyDiv w:val="1"/>
      <w:marLeft w:val="0"/>
      <w:marRight w:val="0"/>
      <w:marTop w:val="0"/>
      <w:marBottom w:val="0"/>
      <w:divBdr>
        <w:top w:val="none" w:sz="0" w:space="0" w:color="auto"/>
        <w:left w:val="none" w:sz="0" w:space="0" w:color="auto"/>
        <w:bottom w:val="none" w:sz="0" w:space="0" w:color="auto"/>
        <w:right w:val="none" w:sz="0" w:space="0" w:color="auto"/>
      </w:divBdr>
    </w:div>
    <w:div w:id="2134328767">
      <w:bodyDiv w:val="1"/>
      <w:marLeft w:val="0"/>
      <w:marRight w:val="0"/>
      <w:marTop w:val="0"/>
      <w:marBottom w:val="0"/>
      <w:divBdr>
        <w:top w:val="none" w:sz="0" w:space="0" w:color="auto"/>
        <w:left w:val="none" w:sz="0" w:space="0" w:color="auto"/>
        <w:bottom w:val="none" w:sz="0" w:space="0" w:color="auto"/>
        <w:right w:val="none" w:sz="0" w:space="0" w:color="auto"/>
      </w:divBdr>
    </w:div>
    <w:div w:id="21362146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182" Type="http://schemas.openxmlformats.org/officeDocument/2006/relationships/hyperlink" Target="file:///C:\Users\Thomas%20Huet\Desktop\Documentation%20arch&#233;ologique%20li&#233;e%20&#224;%20la%20th&#232;se\Cultures.docx" TargetMode="External"/><Relationship Id="rId4233" Type="http://schemas.openxmlformats.org/officeDocument/2006/relationships/hyperlink" Target="file:///C:\Users\Thomas%20Huet\Desktop\Documentation%20arch&#233;ologique%20li&#233;e%20&#224;%20la%20th&#232;se\Cultures.docx" TargetMode="External"/><Relationship Id="rId8854" Type="http://schemas.openxmlformats.org/officeDocument/2006/relationships/hyperlink" Target="file:///C:\Users\Thomas%20Huet\Desktop\Documentation%20arch&#233;ologique%20li&#233;e%20&#224;%20la%20th&#232;se\Sites.docx" TargetMode="External"/><Relationship Id="rId9905" Type="http://schemas.openxmlformats.org/officeDocument/2006/relationships/hyperlink" Target="file:///C:\Users\Thomas%20Huet\Desktop\Documentation%20arch&#233;ologique%20li&#233;e%20&#224;%20la%20th&#232;se\Sites.docx" TargetMode="External"/><Relationship Id="rId7456" Type="http://schemas.openxmlformats.org/officeDocument/2006/relationships/hyperlink" Target="file:///C:\Users\Thomas%20Huet\Desktop\Documentation%20arch&#233;ologique%20li&#233;e%20&#224;%20la%20th&#232;se\Cultures.docx" TargetMode="External"/><Relationship Id="rId8507" Type="http://schemas.openxmlformats.org/officeDocument/2006/relationships/hyperlink" Target="file:///C:\Users\Thomas%20Huet\Desktop\Documentation%20arch&#233;ologique%20li&#233;e%20&#224;%20la%20th&#232;se\Cultures.docx" TargetMode="External"/><Relationship Id="rId10784" Type="http://schemas.openxmlformats.org/officeDocument/2006/relationships/hyperlink" Target="file:///C:\Users\Thomas%20Huet\Desktop\Documentation%20arch&#233;ologique%20li&#233;e%20&#224;%20la%20th&#232;se\Sites.docx" TargetMode="External"/><Relationship Id="rId11835" Type="http://schemas.openxmlformats.org/officeDocument/2006/relationships/hyperlink" Target="file:///C:\Users\Thomas%20Huet\Desktop\Documentation%20arch&#233;ologique%20li&#233;e%20&#224;%20la%20th&#232;se\Cultures.docx" TargetMode="External"/><Relationship Id="rId6058" Type="http://schemas.openxmlformats.org/officeDocument/2006/relationships/hyperlink" Target="file:///C:\Users\Thomas%20Huet\Desktop\Documentation%20arch&#233;ologique%20li&#233;e%20&#224;%20la%20th&#232;se\Cultures.docx" TargetMode="External"/><Relationship Id="rId7109" Type="http://schemas.openxmlformats.org/officeDocument/2006/relationships/hyperlink" Target="file:///C:\Users\Thomas%20Huet\Desktop\Documentation%20arch&#233;ologique%20li&#233;e%20&#224;%20la%20th&#232;se\Sites.docx" TargetMode="External"/><Relationship Id="rId10437" Type="http://schemas.openxmlformats.org/officeDocument/2006/relationships/hyperlink" Target="file:///C:\Users\Thomas%20Huet\Desktop\Documentation%20arch&#233;ologique%20li&#233;e%20&#224;%20la%20th&#232;se\Sites.docx" TargetMode="External"/><Relationship Id="rId987" Type="http://schemas.openxmlformats.org/officeDocument/2006/relationships/hyperlink" Target="file:///C:\Users\Thomas%20Huet\Desktop\Documentation%20arch&#233;ologique%20li&#233;e%20&#224;%20la%20th&#232;se\Sites.docx" TargetMode="External"/><Relationship Id="rId2668" Type="http://schemas.openxmlformats.org/officeDocument/2006/relationships/hyperlink" Target="file:///C:\Users\Thomas%20Huet\Desktop\Documentation%20arch&#233;ologique%20li&#233;e%20&#224;%20la%20th&#232;se\Sites.docx" TargetMode="External"/><Relationship Id="rId3719" Type="http://schemas.openxmlformats.org/officeDocument/2006/relationships/hyperlink" Target="file:///C:\Users\Thomas%20Huet\Desktop\Documentation%20arch&#233;ologique%20li&#233;e%20&#224;%20la%20th&#232;se\Cultures.docx" TargetMode="External"/><Relationship Id="rId4090" Type="http://schemas.openxmlformats.org/officeDocument/2006/relationships/hyperlink" Target="file:///C:\Users\Thomas%20Huet\Desktop\Documentation%20arch&#233;ologique%20li&#233;e%20&#224;%20la%20th&#232;se\Cultures.docx" TargetMode="External"/><Relationship Id="rId5141" Type="http://schemas.openxmlformats.org/officeDocument/2006/relationships/hyperlink" Target="file:///C:\Users\Thomas%20Huet\Desktop\Documentation%20arch&#233;ologique%20li&#233;e%20&#224;%20la%20th&#232;se\Cultures.docx" TargetMode="External"/><Relationship Id="rId9762" Type="http://schemas.openxmlformats.org/officeDocument/2006/relationships/hyperlink" Target="file:///C:\Users\Thomas%20Huet\Desktop\Documentation%20arch&#233;ologique%20li&#233;e%20&#224;%20la%20th&#232;se\Sites.docx" TargetMode="External"/><Relationship Id="rId11692" Type="http://schemas.openxmlformats.org/officeDocument/2006/relationships/hyperlink" Target="file:///C:\Users\Thomas%20Huet\Desktop\Documentation%20arch&#233;ologique%20li&#233;e%20&#224;%20la%20th&#232;se\Cultures.docx" TargetMode="External"/><Relationship Id="rId12743" Type="http://schemas.openxmlformats.org/officeDocument/2006/relationships/hyperlink" Target="file:///C:\Users\Thomas%20Huet\Desktop\Documentation%20arch&#233;ologique%20li&#233;e%20&#224;%20la%20th&#232;se\Sites.docx" TargetMode="External"/><Relationship Id="rId1751" Type="http://schemas.openxmlformats.org/officeDocument/2006/relationships/hyperlink" Target="file:///C:\Users\Thomas%20Huet\Desktop\Documentation%20arch&#233;ologique%20li&#233;e%20&#224;%20la%20th&#232;se\Sites.docx" TargetMode="External"/><Relationship Id="rId2802" Type="http://schemas.openxmlformats.org/officeDocument/2006/relationships/hyperlink" Target="file:///C:\Users\Thomas%20Huet\Desktop\Documentation%20arch&#233;ologique%20li&#233;e%20&#224;%20la%20th&#232;se\Sites.docx" TargetMode="External"/><Relationship Id="rId8364" Type="http://schemas.openxmlformats.org/officeDocument/2006/relationships/hyperlink" Target="file:///C:\Users\Thomas%20Huet\Desktop\Documentation%20arch&#233;ologique%20li&#233;e%20&#224;%20la%20th&#232;se\Sites.docx" TargetMode="External"/><Relationship Id="rId9415" Type="http://schemas.openxmlformats.org/officeDocument/2006/relationships/hyperlink" Target="file:///C:\Users\Thomas%20Huet\Desktop\Documentation%20arch&#233;ologique%20li&#233;e%20&#224;%20la%20th&#232;se\Sites.docx" TargetMode="External"/><Relationship Id="rId10294" Type="http://schemas.openxmlformats.org/officeDocument/2006/relationships/hyperlink" Target="file:///C:\Users\Thomas%20Huet\Desktop\Documentation%20arch&#233;ologique%20li&#233;e%20&#224;%20la%20th&#232;se\Cultures.docx" TargetMode="External"/><Relationship Id="rId11345" Type="http://schemas.openxmlformats.org/officeDocument/2006/relationships/hyperlink" Target="file:///C:\Users\Thomas%20Huet\Desktop\Documentation%20arch&#233;ologique%20li&#233;e%20&#224;%20la%20th&#232;se\Sites.docx" TargetMode="External"/><Relationship Id="rId1404" Type="http://schemas.openxmlformats.org/officeDocument/2006/relationships/hyperlink" Target="file:///C:\Users\Thomas%20Huet\Desktop\Documentation%20arch&#233;ologique%20li&#233;e%20&#224;%20la%20th&#232;se\Cultures.docx" TargetMode="External"/><Relationship Id="rId8017" Type="http://schemas.openxmlformats.org/officeDocument/2006/relationships/hyperlink" Target="file:///C:\Users\Thomas%20Huet\Desktop\Documentation%20arch&#233;ologique%20li&#233;e%20&#224;%20la%20th&#232;se\Cultures.docx" TargetMode="External"/><Relationship Id="rId3576" Type="http://schemas.openxmlformats.org/officeDocument/2006/relationships/hyperlink" Target="file:///C:\Users\Thomas%20Huet\Desktop\Documentation%20arch&#233;ologique%20li&#233;e%20&#224;%20la%20th&#232;se\Cultures.docx" TargetMode="External"/><Relationship Id="rId4627" Type="http://schemas.openxmlformats.org/officeDocument/2006/relationships/hyperlink" Target="file:///C:\Users\Thomas%20Huet\Desktop\Documentation%20arch&#233;ologique%20li&#233;e%20&#224;%20la%20th&#232;se\Sites.docx" TargetMode="External"/><Relationship Id="rId4974" Type="http://schemas.openxmlformats.org/officeDocument/2006/relationships/hyperlink" Target="file:///C:\Users\Thomas%20Huet\Desktop\Documentation%20arch&#233;ologique%20li&#233;e%20&#224;%20la%20th&#232;se\Sites.docx" TargetMode="External"/><Relationship Id="rId497" Type="http://schemas.openxmlformats.org/officeDocument/2006/relationships/hyperlink" Target="file:///C:\Users\Thomas%20Huet\Desktop\Documentation%20arch&#233;ologique%20li&#233;e%20&#224;%20la%20th&#232;se\Cultures.docx" TargetMode="External"/><Relationship Id="rId2178" Type="http://schemas.openxmlformats.org/officeDocument/2006/relationships/hyperlink" Target="file:///C:\Users\Thomas%20Huet\Desktop\Documentation%20arch&#233;ologique%20li&#233;e%20&#224;%20la%20th&#232;se\Sites.docx" TargetMode="External"/><Relationship Id="rId3229" Type="http://schemas.openxmlformats.org/officeDocument/2006/relationships/hyperlink" Target="file:///C:\Users\Thomas%20Huet\Desktop\Documentation%20arch&#233;ologique%20li&#233;e%20&#224;%20la%20th&#232;se\Cultures.docx" TargetMode="External"/><Relationship Id="rId7100" Type="http://schemas.openxmlformats.org/officeDocument/2006/relationships/hyperlink" Target="file:///C:\Users\Thomas%20Huet\Desktop\Documentation%20arch&#233;ologique%20li&#233;e%20&#224;%20la%20th&#232;se\Sites.docx" TargetMode="External"/><Relationship Id="rId6799" Type="http://schemas.openxmlformats.org/officeDocument/2006/relationships/hyperlink" Target="file:///C:\Users\Thomas%20Huet\Desktop\Documentation%20arch&#233;ologique%20li&#233;e%20&#224;%20la%20th&#232;se\Cultures.docx" TargetMode="External"/><Relationship Id="rId13651" Type="http://schemas.openxmlformats.org/officeDocument/2006/relationships/hyperlink" Target="file:///C:\Users\Thomas%20Huet\Desktop\Documentation%20arch&#233;ologique%20li&#233;e%20&#224;%20la%20th&#232;se\Sites.docx" TargetMode="External"/><Relationship Id="rId3710" Type="http://schemas.openxmlformats.org/officeDocument/2006/relationships/hyperlink" Target="file:///C:\Users\Thomas%20Huet\Desktop\Documentation%20arch&#233;ologique%20li&#233;e%20&#224;%20la%20th&#232;se\Sites.docx" TargetMode="External"/><Relationship Id="rId9272" Type="http://schemas.openxmlformats.org/officeDocument/2006/relationships/hyperlink" Target="file:///C:\Users\Thomas%20Huet\Desktop\Documentation%20arch&#233;ologique%20li&#233;e%20&#224;%20la%20th&#232;se\Sites.docx" TargetMode="External"/><Relationship Id="rId12253" Type="http://schemas.openxmlformats.org/officeDocument/2006/relationships/hyperlink" Target="file:///C:\Users\Thomas%20Huet\Desktop\Documentation%20arch&#233;ologique%20li&#233;e%20&#224;%20la%20th&#232;se\Cultures.docx" TargetMode="External"/><Relationship Id="rId13304" Type="http://schemas.openxmlformats.org/officeDocument/2006/relationships/hyperlink" Target="file:///C:\Users\Thomas%20Huet\Desktop\Documentation%20arch&#233;ologique%20li&#233;e%20&#224;%20la%20th&#232;se\Sites.docx" TargetMode="External"/><Relationship Id="rId631" Type="http://schemas.openxmlformats.org/officeDocument/2006/relationships/hyperlink" Target="file:///C:\Users\Thomas%20Huet\Desktop\Documentation%20arch&#233;ologique%20li&#233;e%20&#224;%20la%20th&#232;se\Cultures.docx" TargetMode="External"/><Relationship Id="rId1261" Type="http://schemas.openxmlformats.org/officeDocument/2006/relationships/hyperlink" Target="file:///C:\Users\Thomas%20Huet\Desktop\Documentation%20arch&#233;ologique%20li&#233;e%20&#224;%20la%20th&#232;se\Cultures.docx" TargetMode="External"/><Relationship Id="rId2312" Type="http://schemas.openxmlformats.org/officeDocument/2006/relationships/hyperlink" Target="file:///C:\Users\Thomas%20Huet\Desktop\Documentation%20arch&#233;ologique%20li&#233;e%20&#224;%20la%20th&#232;se\Cultures.docx" TargetMode="External"/><Relationship Id="rId5882" Type="http://schemas.openxmlformats.org/officeDocument/2006/relationships/hyperlink" Target="file:///C:\Users\Thomas%20Huet\Desktop\Documentation%20arch&#233;ologique%20li&#233;e%20&#224;%20la%20th&#232;se\Cultures.docx" TargetMode="External"/><Relationship Id="rId6933" Type="http://schemas.openxmlformats.org/officeDocument/2006/relationships/hyperlink" Target="file:///C:\Users\Thomas%20Huet\Desktop\Documentation%20arch&#233;ologique%20li&#233;e%20&#224;%20la%20th&#232;se\Cultures.docx" TargetMode="External"/><Relationship Id="rId4484" Type="http://schemas.openxmlformats.org/officeDocument/2006/relationships/hyperlink" Target="file:///C:\Users\Thomas%20Huet\Desktop\Documentation%20arch&#233;ologique%20li&#233;e%20&#224;%20la%20th&#232;se\Sites.docx" TargetMode="External"/><Relationship Id="rId5535" Type="http://schemas.openxmlformats.org/officeDocument/2006/relationships/hyperlink" Target="file:///C:\Users\Thomas%20Huet\Desktop\Documentation%20arch&#233;ologique%20li&#233;e%20&#224;%20la%20th&#232;se\Sites.docx" TargetMode="External"/><Relationship Id="rId14078" Type="http://schemas.openxmlformats.org/officeDocument/2006/relationships/hyperlink" Target="file:///C:\Users\Thomas%20Huet\Desktop\Documentation%20arch&#233;ologique%20li&#233;e%20&#224;%20la%20th&#232;se\Sites.docx" TargetMode="External"/><Relationship Id="rId3086" Type="http://schemas.openxmlformats.org/officeDocument/2006/relationships/hyperlink" Target="file:///C:\Users\Thomas%20Huet\Desktop\Documentation%20arch&#233;ologique%20li&#233;e%20&#224;%20la%20th&#232;se\Cultures.docx" TargetMode="External"/><Relationship Id="rId4137" Type="http://schemas.openxmlformats.org/officeDocument/2006/relationships/hyperlink" Target="file:///C:\Users\Thomas%20Huet\Desktop\Documentation%20arch&#233;ologique%20li&#233;e%20&#224;%20la%20th&#232;se\Cultures.docx" TargetMode="External"/><Relationship Id="rId8758" Type="http://schemas.openxmlformats.org/officeDocument/2006/relationships/hyperlink" Target="file:///C:\Users\Thomas%20Huet\Desktop\Documentation%20arch&#233;ologique%20li&#233;e%20&#224;%20la%20th&#232;se\Sites.docx" TargetMode="External"/><Relationship Id="rId9809" Type="http://schemas.openxmlformats.org/officeDocument/2006/relationships/hyperlink" Target="file:///C:\Users\Thomas%20Huet\Desktop\Documentation%20arch&#233;ologique%20li&#233;e%20&#224;%20la%20th&#232;se\Sites.docx" TargetMode="External"/><Relationship Id="rId10688" Type="http://schemas.openxmlformats.org/officeDocument/2006/relationships/hyperlink" Target="file:///C:\Users\Thomas%20Huet\Desktop\Documentation%20arch&#233;ologique%20li&#233;e%20&#224;%20la%20th&#232;se\Cultures.docx" TargetMode="External"/><Relationship Id="rId11739" Type="http://schemas.openxmlformats.org/officeDocument/2006/relationships/hyperlink" Target="file:///C:\Users\Thomas%20Huet\Desktop\Documentation%20arch&#233;ologique%20li&#233;e%20&#224;%20la%20th&#232;se\Sites.docx" TargetMode="External"/><Relationship Id="rId13161" Type="http://schemas.openxmlformats.org/officeDocument/2006/relationships/hyperlink" Target="file:///C:\Users\Thomas%20Huet\Desktop\Documentation%20arch&#233;ologique%20li&#233;e%20&#224;%20la%20th&#232;se\Sites.docx" TargetMode="External"/><Relationship Id="rId14212" Type="http://schemas.openxmlformats.org/officeDocument/2006/relationships/hyperlink" Target="file:///C:\Users\Thomas%20Huet\Desktop\Documentation%20arch&#233;ologique%20li&#233;e%20&#224;%20la%20th&#232;se\Analyses%20Statistiques.docx" TargetMode="External"/><Relationship Id="rId141" Type="http://schemas.openxmlformats.org/officeDocument/2006/relationships/hyperlink" Target="file:///C:\Users\Thomas%20Huet\Desktop\Documentation%20arch&#233;ologique%20li&#233;e%20&#224;%20la%20th&#232;se\Cultures.docx" TargetMode="External"/><Relationship Id="rId3220" Type="http://schemas.openxmlformats.org/officeDocument/2006/relationships/hyperlink" Target="file:///C:\Users\Thomas%20Huet\Desktop\Documentation%20arch&#233;ologique%20li&#233;e%20&#224;%20la%20th&#232;se\Sites.docx" TargetMode="External"/><Relationship Id="rId6790" Type="http://schemas.openxmlformats.org/officeDocument/2006/relationships/hyperlink" Target="file:///C:\Users\Thomas%20Huet\Desktop\Documentation%20arch&#233;ologique%20li&#233;e%20&#224;%20la%20th&#232;se\Cultures.docx" TargetMode="External"/><Relationship Id="rId7841" Type="http://schemas.openxmlformats.org/officeDocument/2006/relationships/hyperlink" Target="file:///C:\Users\Thomas%20Huet\Desktop\Documentation%20arch&#233;ologique%20li&#233;e%20&#224;%20la%20th&#232;se\Cultures.docx" TargetMode="External"/><Relationship Id="rId10822" Type="http://schemas.openxmlformats.org/officeDocument/2006/relationships/hyperlink" Target="file:///C:\Users\Thomas%20Huet\Desktop\Documentation%20arch&#233;ologique%20li&#233;e%20&#224;%20la%20th&#232;se\Sites.docx" TargetMode="External"/><Relationship Id="rId7" Type="http://schemas.openxmlformats.org/officeDocument/2006/relationships/endnotes" Target="endnotes.xml"/><Relationship Id="rId5392" Type="http://schemas.openxmlformats.org/officeDocument/2006/relationships/hyperlink" Target="file:///C:\Users\Thomas%20Huet\Desktop\Documentation%20arch&#233;ologique%20li&#233;e%20&#224;%20la%20th&#232;se\Sites.docx" TargetMode="External"/><Relationship Id="rId6443" Type="http://schemas.openxmlformats.org/officeDocument/2006/relationships/hyperlink" Target="file:///C:\Users\Thomas%20Huet\Desktop\Documentation%20arch&#233;ologique%20li&#233;e%20&#224;%20la%20th&#232;se\Cultures.docx" TargetMode="External"/><Relationship Id="rId5045" Type="http://schemas.openxmlformats.org/officeDocument/2006/relationships/hyperlink" Target="file:///C:\Users\Thomas%20Huet\Desktop\Documentation%20arch&#233;ologique%20li&#233;e%20&#224;%20la%20th&#232;se\Cultures.docx" TargetMode="External"/><Relationship Id="rId9666" Type="http://schemas.openxmlformats.org/officeDocument/2006/relationships/hyperlink" Target="file:///C:\Users\Thomas%20Huet\Desktop\Documentation%20arch&#233;ologique%20li&#233;e%20&#224;%20la%20th&#232;se\Sites.docx" TargetMode="External"/><Relationship Id="rId11596" Type="http://schemas.openxmlformats.org/officeDocument/2006/relationships/hyperlink" Target="file:///C:\Users\Thomas%20Huet\Desktop\Documentation%20arch&#233;ologique%20li&#233;e%20&#224;%20la%20th&#232;se\Cultures.docx" TargetMode="External"/><Relationship Id="rId12994" Type="http://schemas.openxmlformats.org/officeDocument/2006/relationships/hyperlink" Target="file:///C:\Users\Thomas%20Huet\Desktop\Documentation%20arch&#233;ologique%20li&#233;e%20&#224;%20la%20th&#232;se\Cultures.docx" TargetMode="External"/><Relationship Id="rId1655" Type="http://schemas.openxmlformats.org/officeDocument/2006/relationships/hyperlink" Target="file:///C:\Users\Thomas%20Huet\Desktop\Documentation%20arch&#233;ologique%20li&#233;e%20&#224;%20la%20th&#232;se\Cultures.docx" TargetMode="External"/><Relationship Id="rId2706" Type="http://schemas.openxmlformats.org/officeDocument/2006/relationships/hyperlink" Target="file:///C:\Users\Thomas%20Huet\Desktop\Documentation%20arch&#233;ologique%20li&#233;e%20&#224;%20la%20th&#232;se\Cultures.docx" TargetMode="External"/><Relationship Id="rId8268" Type="http://schemas.openxmlformats.org/officeDocument/2006/relationships/hyperlink" Target="file:///C:\Users\Thomas%20Huet\Desktop\Documentation%20arch&#233;ologique%20li&#233;e%20&#224;%20la%20th&#232;se\Cultures.docx" TargetMode="External"/><Relationship Id="rId9319" Type="http://schemas.openxmlformats.org/officeDocument/2006/relationships/hyperlink" Target="file:///C:\Users\Thomas%20Huet\Desktop\Documentation%20arch&#233;ologique%20li&#233;e%20&#224;%20la%20th&#232;se\Cultures.docx" TargetMode="External"/><Relationship Id="rId10198" Type="http://schemas.openxmlformats.org/officeDocument/2006/relationships/hyperlink" Target="file:///C:\Users\Thomas%20Huet\Desktop\Documentation%20arch&#233;ologique%20li&#233;e%20&#224;%20la%20th&#232;se\Cultures.docx" TargetMode="External"/><Relationship Id="rId11249" Type="http://schemas.openxmlformats.org/officeDocument/2006/relationships/hyperlink" Target="file:///C:\Users\Thomas%20Huet\Desktop\Documentation%20arch&#233;ologique%20li&#233;e%20&#224;%20la%20th&#232;se\Cultures.docx" TargetMode="External"/><Relationship Id="rId12647" Type="http://schemas.openxmlformats.org/officeDocument/2006/relationships/hyperlink" Target="file:///C:\Users\Thomas%20Huet\Desktop\Documentation%20arch&#233;ologique%20li&#233;e%20&#224;%20la%20th&#232;se\Sites.docx" TargetMode="External"/><Relationship Id="rId1308" Type="http://schemas.openxmlformats.org/officeDocument/2006/relationships/hyperlink" Target="file:///C:\Users\Thomas%20Huet\Desktop\Documentation%20arch&#233;ologique%20li&#233;e%20&#224;%20la%20th&#232;se\Sites.docx" TargetMode="External"/><Relationship Id="rId4878" Type="http://schemas.openxmlformats.org/officeDocument/2006/relationships/hyperlink" Target="file:///C:\Users\Thomas%20Huet\Desktop\Documentation%20arch&#233;ologique%20li&#233;e%20&#224;%20la%20th&#232;se\Cultures.docx" TargetMode="External"/><Relationship Id="rId5929" Type="http://schemas.openxmlformats.org/officeDocument/2006/relationships/hyperlink" Target="file:///C:\Users\Thomas%20Huet\Desktop\Documentation%20arch&#233;ologique%20li&#233;e%20&#224;%20la%20th&#232;se\Cultures.docx" TargetMode="External"/><Relationship Id="rId9800" Type="http://schemas.openxmlformats.org/officeDocument/2006/relationships/hyperlink" Target="file:///C:\Users\Thomas%20Huet\Desktop\Documentation%20arch&#233;ologique%20li&#233;e%20&#224;%20la%20th&#232;se\Cultures.docx" TargetMode="External"/><Relationship Id="rId11730" Type="http://schemas.openxmlformats.org/officeDocument/2006/relationships/hyperlink" Target="file:///C:\Users\Thomas%20Huet\Desktop\Documentation%20arch&#233;ologique%20li&#233;e%20&#224;%20la%20th&#232;se\Cultures.docx" TargetMode="External"/><Relationship Id="rId14" Type="http://schemas.openxmlformats.org/officeDocument/2006/relationships/hyperlink" Target="file:///C:\Users\Thomas%20Huet\Desktop\Documentation%20arch&#233;ologique%20li&#233;e%20&#224;%20la%20th&#232;se\Sites.docx" TargetMode="External"/><Relationship Id="rId7004" Type="http://schemas.openxmlformats.org/officeDocument/2006/relationships/hyperlink" Target="file:///C:\Users\Thomas%20Huet\Desktop\Documentation%20arch&#233;ologique%20li&#233;e%20&#224;%20la%20th&#232;se\Cultures.docx" TargetMode="External"/><Relationship Id="rId7351" Type="http://schemas.openxmlformats.org/officeDocument/2006/relationships/hyperlink" Target="file:///C:\Users\Thomas%20Huet\Desktop\Documentation%20arch&#233;ologique%20li&#233;e%20&#224;%20la%20th&#232;se\Sites.docx" TargetMode="External"/><Relationship Id="rId8402" Type="http://schemas.openxmlformats.org/officeDocument/2006/relationships/hyperlink" Target="file:///C:\Users\Thomas%20Huet\Desktop\Documentation%20arch&#233;ologique%20li&#233;e%20&#224;%20la%20th&#232;se\Cultures.docx" TargetMode="External"/><Relationship Id="rId10332" Type="http://schemas.openxmlformats.org/officeDocument/2006/relationships/hyperlink" Target="file:///C:\Users\Thomas%20Huet\Desktop\Documentation%20arch&#233;ologique%20li&#233;e%20&#224;%20la%20th&#232;se\Sites.docx" TargetMode="External"/><Relationship Id="rId3961" Type="http://schemas.openxmlformats.org/officeDocument/2006/relationships/hyperlink" Target="file:///C:\Users\Thomas%20Huet\Desktop\Documentation%20arch&#233;ologique%20li&#233;e%20&#224;%20la%20th&#232;se\Sites.docx" TargetMode="External"/><Relationship Id="rId13555" Type="http://schemas.openxmlformats.org/officeDocument/2006/relationships/hyperlink" Target="Sites.docx" TargetMode="External"/><Relationship Id="rId882" Type="http://schemas.openxmlformats.org/officeDocument/2006/relationships/hyperlink" Target="file:///C:\Users\Thomas%20Huet\Desktop\Documentation%20arch&#233;ologique%20li&#233;e%20&#224;%20la%20th&#232;se\Cultures.docx" TargetMode="External"/><Relationship Id="rId2563" Type="http://schemas.openxmlformats.org/officeDocument/2006/relationships/hyperlink" Target="file:///C:\Users\Thomas%20Huet\Desktop\Documentation%20arch&#233;ologique%20li&#233;e%20&#224;%20la%20th&#232;se\Cultures.docx" TargetMode="External"/><Relationship Id="rId3614" Type="http://schemas.openxmlformats.org/officeDocument/2006/relationships/hyperlink" Target="file:///C:\Users\Thomas%20Huet\Desktop\Documentation%20arch&#233;ologique%20li&#233;e%20&#224;%20la%20th&#232;se\Sites.docx" TargetMode="External"/><Relationship Id="rId9176" Type="http://schemas.openxmlformats.org/officeDocument/2006/relationships/hyperlink" Target="file:///C:\Users\Thomas%20Huet\Desktop\Documentation%20arch&#233;ologique%20li&#233;e%20&#224;%20la%20th&#232;se\Sites.docx" TargetMode="External"/><Relationship Id="rId12157" Type="http://schemas.openxmlformats.org/officeDocument/2006/relationships/hyperlink" Target="file:///C:\Users\Thomas%20Huet\Desktop\Documentation%20arch&#233;ologique%20li&#233;e%20&#224;%20la%20th&#232;se\Cultures.docx" TargetMode="External"/><Relationship Id="rId13208" Type="http://schemas.openxmlformats.org/officeDocument/2006/relationships/hyperlink" Target="file:///C:\Users\Thomas%20Huet\Desktop\Documentation%20arch&#233;ologique%20li&#233;e%20&#224;%20la%20th&#232;se\Sites.docx" TargetMode="External"/><Relationship Id="rId535" Type="http://schemas.openxmlformats.org/officeDocument/2006/relationships/hyperlink" Target="file:///C:\Users\Thomas%20Huet\Desktop\Documentation%20arch&#233;ologique%20li&#233;e%20&#224;%20la%20th&#232;se\Sites.docx" TargetMode="External"/><Relationship Id="rId1165" Type="http://schemas.openxmlformats.org/officeDocument/2006/relationships/hyperlink" Target="file:///C:\Users\Thomas%20Huet\Desktop\Documentation%20arch&#233;ologique%20li&#233;e%20&#224;%20la%20th&#232;se\Cultures.docx" TargetMode="External"/><Relationship Id="rId2216" Type="http://schemas.openxmlformats.org/officeDocument/2006/relationships/hyperlink" Target="file:///C:\Users\Thomas%20Huet\Desktop\Documentation%20arch&#233;ologique%20li&#233;e%20&#224;%20la%20th&#232;se\Cultures.docx" TargetMode="External"/><Relationship Id="rId5786" Type="http://schemas.openxmlformats.org/officeDocument/2006/relationships/hyperlink" Target="file:///C:\Users\Thomas%20Huet\Desktop\Documentation%20arch&#233;ologique%20li&#233;e%20&#224;%20la%20th&#232;se\Sites.docx" TargetMode="External"/><Relationship Id="rId6837" Type="http://schemas.openxmlformats.org/officeDocument/2006/relationships/hyperlink" Target="file:///C:\Users\Thomas%20Huet\Desktop\Documentation%20arch&#233;ologique%20li&#233;e%20&#224;%20la%20th&#232;se\Sites.docx" TargetMode="External"/><Relationship Id="rId4388" Type="http://schemas.openxmlformats.org/officeDocument/2006/relationships/hyperlink" Target="file:///C:\Users\Thomas%20Huet\Desktop\Documentation%20arch&#233;ologique%20li&#233;e%20&#224;%20la%20th&#232;se\Cultures.docx" TargetMode="External"/><Relationship Id="rId5439" Type="http://schemas.openxmlformats.org/officeDocument/2006/relationships/hyperlink" Target="file:///C:\Users\Thomas%20Huet\Desktop\Documentation%20arch&#233;ologique%20li&#233;e%20&#224;%20la%20th&#232;se\Sites.docx" TargetMode="External"/><Relationship Id="rId9310" Type="http://schemas.openxmlformats.org/officeDocument/2006/relationships/hyperlink" Target="file:///C:\Users\Thomas%20Huet\Desktop\Documentation%20arch&#233;ologique%20li&#233;e%20&#224;%20la%20th&#232;se\Cultures.docx" TargetMode="External"/><Relationship Id="rId11240" Type="http://schemas.openxmlformats.org/officeDocument/2006/relationships/hyperlink" Target="file:///C:\Users\Thomas%20Huet\Desktop\Documentation%20arch&#233;ologique%20li&#233;e%20&#224;%20la%20th&#232;se\Sites.docx" TargetMode="External"/><Relationship Id="rId5920" Type="http://schemas.openxmlformats.org/officeDocument/2006/relationships/hyperlink" Target="file:///C:\Users\Thomas%20Huet\Desktop\Documentation%20arch&#233;ologique%20li&#233;e%20&#224;%20la%20th&#232;se\Analyses%20Statistiques.docx" TargetMode="External"/><Relationship Id="rId14463" Type="http://schemas.openxmlformats.org/officeDocument/2006/relationships/hyperlink" Target="file:///C:\Users\Thomas%20Huet\Desktop\Documentation%20arch&#233;ologique%20li&#233;e%20&#224;%20la%20th&#232;se\Sites.docx" TargetMode="External"/><Relationship Id="rId3471" Type="http://schemas.openxmlformats.org/officeDocument/2006/relationships/hyperlink" Target="file:///C:\Users\Thomas%20Huet\Desktop\Documentation%20arch&#233;ologique%20li&#233;e%20&#224;%20la%20th&#232;se\Sites.docx" TargetMode="External"/><Relationship Id="rId4522" Type="http://schemas.openxmlformats.org/officeDocument/2006/relationships/hyperlink" Target="file:///C:\Users\Thomas%20Huet\Desktop\Documentation%20arch&#233;ologique%20li&#233;e%20&#224;%20la%20th&#232;se\Cultures.docx" TargetMode="External"/><Relationship Id="rId13065" Type="http://schemas.openxmlformats.org/officeDocument/2006/relationships/hyperlink" Target="file:///C:\Users\Thomas%20Huet\Desktop\Documentation%20arch&#233;ologique%20li&#233;e%20&#224;%20la%20th&#232;se\Sites.docx" TargetMode="External"/><Relationship Id="rId14116" Type="http://schemas.openxmlformats.org/officeDocument/2006/relationships/hyperlink" Target="file:///C:\Users\Thomas%20Huet\Desktop\Documentation%20arch&#233;ologique%20li&#233;e%20&#224;%20la%20th&#232;se\Sites.docx" TargetMode="External"/><Relationship Id="rId392" Type="http://schemas.openxmlformats.org/officeDocument/2006/relationships/hyperlink" Target="file:///C:\Users\Thomas%20Huet\Desktop\Documentation%20arch&#233;ologique%20li&#233;e%20&#224;%20la%20th&#232;se\Cultures.docx" TargetMode="External"/><Relationship Id="rId2073" Type="http://schemas.openxmlformats.org/officeDocument/2006/relationships/hyperlink" Target="file:///C:\Users\Thomas%20Huet\Desktop\Documentation%20arch&#233;ologique%20li&#233;e%20&#224;%20la%20th&#232;se\Cultures.docx" TargetMode="External"/><Relationship Id="rId3124" Type="http://schemas.openxmlformats.org/officeDocument/2006/relationships/hyperlink" Target="file:///C:\Users\Thomas%20Huet\Desktop\Documentation%20arch&#233;ologique%20li&#233;e%20&#224;%20la%20th&#232;se\Sites.docx" TargetMode="External"/><Relationship Id="rId6694" Type="http://schemas.openxmlformats.org/officeDocument/2006/relationships/hyperlink" Target="file:///C:\Users\Thomas%20Huet\Desktop\Documentation%20arch&#233;ologique%20li&#233;e%20&#224;%20la%20th&#232;se\Cultures.docx" TargetMode="External"/><Relationship Id="rId7745" Type="http://schemas.openxmlformats.org/officeDocument/2006/relationships/hyperlink" Target="file:///C:\Users\Thomas%20Huet\Desktop\Documentation%20arch&#233;ologique%20li&#233;e%20&#224;%20la%20th&#232;se\Sites.docx" TargetMode="External"/><Relationship Id="rId5296" Type="http://schemas.openxmlformats.org/officeDocument/2006/relationships/hyperlink" Target="file:///C:\Users\Thomas%20Huet\Desktop\Documentation%20arch&#233;ologique%20li&#233;e%20&#224;%20la%20th&#232;se\Cultures.docx" TargetMode="External"/><Relationship Id="rId6347" Type="http://schemas.openxmlformats.org/officeDocument/2006/relationships/hyperlink" Target="file:///C:\Users\Thomas%20Huet\Desktop\Documentation%20arch&#233;ologique%20li&#233;e%20&#224;%20la%20th&#232;se\Cultures.docx" TargetMode="External"/><Relationship Id="rId10726" Type="http://schemas.openxmlformats.org/officeDocument/2006/relationships/hyperlink" Target="file:///C:\Users\Thomas%20Huet\Desktop\Documentation%20arch&#233;ologique%20li&#233;e%20&#224;%20la%20th&#232;se\Sites.docx" TargetMode="External"/><Relationship Id="rId12898" Type="http://schemas.openxmlformats.org/officeDocument/2006/relationships/hyperlink" Target="file:///C:\Users\Thomas%20Huet\Desktop\Documentation%20arch&#233;ologique%20li&#233;e%20&#224;%20la%20th&#232;se\Sites.docx" TargetMode="External"/><Relationship Id="rId13949" Type="http://schemas.openxmlformats.org/officeDocument/2006/relationships/hyperlink" Target="file:///C:\Users\Thomas%20Huet\Desktop\Documentation%20arch&#233;ologique%20li&#233;e%20&#224;%20la%20th&#232;se\Environnement.docx" TargetMode="External"/><Relationship Id="rId2957" Type="http://schemas.openxmlformats.org/officeDocument/2006/relationships/hyperlink" Target="file:///C:\Users\Thomas%20Huet\Desktop\Documentation%20arch&#233;ologique%20li&#233;e%20&#224;%20la%20th&#232;se\Cultures.docx" TargetMode="External"/><Relationship Id="rId929" Type="http://schemas.openxmlformats.org/officeDocument/2006/relationships/hyperlink" Target="file:///C:\Users\Thomas%20Huet\Desktop\Documentation%20arch&#233;ologique%20li&#233;e%20&#224;%20la%20th&#232;se\Cultures.docx" TargetMode="External"/><Relationship Id="rId1559" Type="http://schemas.openxmlformats.org/officeDocument/2006/relationships/hyperlink" Target="file:///C:\Users\Thomas%20Huet\Desktop\Documentation%20arch&#233;ologique%20li&#233;e%20&#224;%20la%20th&#232;se\Sites.docx" TargetMode="External"/><Relationship Id="rId4032" Type="http://schemas.openxmlformats.org/officeDocument/2006/relationships/hyperlink" Target="Sites.docx" TargetMode="External"/><Relationship Id="rId5430" Type="http://schemas.openxmlformats.org/officeDocument/2006/relationships/hyperlink" Target="file:///C:\Users\Thomas%20Huet\Desktop\Documentation%20arch&#233;ologique%20li&#233;e%20&#224;%20la%20th&#232;se\Cultures.docx" TargetMode="External"/><Relationship Id="rId11981" Type="http://schemas.openxmlformats.org/officeDocument/2006/relationships/hyperlink" Target="file:///C:\Users\Thomas%20Huet\Desktop\Documentation%20arch&#233;ologique%20li&#233;e%20&#224;%20la%20th&#232;se\Cultures.docx" TargetMode="External"/><Relationship Id="rId8653" Type="http://schemas.openxmlformats.org/officeDocument/2006/relationships/hyperlink" Target="file:///C:\Users\Thomas%20Huet\Desktop\Documentation%20arch&#233;ologique%20li&#233;e%20&#224;%20la%20th&#232;se\Sites.docx" TargetMode="External"/><Relationship Id="rId9704" Type="http://schemas.openxmlformats.org/officeDocument/2006/relationships/hyperlink" Target="file:///C:\Users\Thomas%20Huet\Desktop\Documentation%20arch&#233;ologique%20li&#233;e%20&#224;%20la%20th&#232;se\Sites.docx" TargetMode="External"/><Relationship Id="rId10583" Type="http://schemas.openxmlformats.org/officeDocument/2006/relationships/hyperlink" Target="file:///C:\Users\Thomas%20Huet\Desktop\Documentation%20arch&#233;ologique%20li&#233;e%20&#224;%20la%20th&#232;se\Cultures.docx" TargetMode="External"/><Relationship Id="rId11634" Type="http://schemas.openxmlformats.org/officeDocument/2006/relationships/hyperlink" Target="file:///C:\Users\Thomas%20Huet\Desktop\Documentation%20arch&#233;ologique%20li&#233;e%20&#224;%20la%20th&#232;se\Sites.docx" TargetMode="External"/><Relationship Id="rId7255" Type="http://schemas.openxmlformats.org/officeDocument/2006/relationships/hyperlink" Target="file:///C:\Users\Thomas%20Huet\Desktop\Documentation%20arch&#233;ologique%20li&#233;e%20&#224;%20la%20th&#232;se\Cultures.docx" TargetMode="External"/><Relationship Id="rId8306" Type="http://schemas.openxmlformats.org/officeDocument/2006/relationships/hyperlink" Target="file:///C:\Users\Thomas%20Huet\Desktop\Documentation%20arch&#233;ologique%20li&#233;e%20&#224;%20la%20th&#232;se\Sites.docx" TargetMode="External"/><Relationship Id="rId10236" Type="http://schemas.openxmlformats.org/officeDocument/2006/relationships/hyperlink" Target="file:///C:\Users\Thomas%20Huet\Desktop\Documentation%20arch&#233;ologique%20li&#233;e%20&#224;%20la%20th&#232;se\Sites.docx" TargetMode="External"/><Relationship Id="rId3865" Type="http://schemas.openxmlformats.org/officeDocument/2006/relationships/hyperlink" Target="file:///C:\Users\Thomas%20Huet\Desktop\Documentation%20arch&#233;ologique%20li&#233;e%20&#224;%20la%20th&#232;se\Cultures.docx" TargetMode="External"/><Relationship Id="rId4916" Type="http://schemas.openxmlformats.org/officeDocument/2006/relationships/hyperlink" Target="file:///C:\Users\Thomas%20Huet\Desktop\Documentation%20arch&#233;ologique%20li&#233;e%20&#224;%20la%20th&#232;se\Cultures.docx" TargetMode="External"/><Relationship Id="rId13459" Type="http://schemas.openxmlformats.org/officeDocument/2006/relationships/hyperlink" Target="file:///C:\Users\Thomas%20Huet\Desktop\Documentation%20arch&#233;ologique%20li&#233;e%20&#224;%20la%20th&#232;se\Cultures.docx" TargetMode="External"/><Relationship Id="rId786" Type="http://schemas.openxmlformats.org/officeDocument/2006/relationships/hyperlink" Target="file:///C:\Users\Thomas%20Huet\Desktop\Documentation%20arch&#233;ologique%20li&#233;e%20&#224;%20la%20th&#232;se\Sites.docx" TargetMode="External"/><Relationship Id="rId2467" Type="http://schemas.openxmlformats.org/officeDocument/2006/relationships/hyperlink" Target="file:///C:\Users\Thomas%20Huet\Desktop\Documentation%20arch&#233;ologique%20li&#233;e%20&#224;%20la%20th&#232;se\Cultures.docx" TargetMode="External"/><Relationship Id="rId3518" Type="http://schemas.openxmlformats.org/officeDocument/2006/relationships/hyperlink" Target="file:///C:\Users\Thomas%20Huet\Desktop\Documentation%20arch&#233;ologique%20li&#233;e%20&#224;%20la%20th&#232;se\Cultures.docx" TargetMode="External"/><Relationship Id="rId439" Type="http://schemas.openxmlformats.org/officeDocument/2006/relationships/hyperlink" Target="file:///C:\Users\Thomas%20Huet\Desktop\Documentation%20arch&#233;ologique%20li&#233;e%20&#224;%20la%20th&#232;se\Cultures.docx" TargetMode="External"/><Relationship Id="rId1069" Type="http://schemas.openxmlformats.org/officeDocument/2006/relationships/hyperlink" Target="file:///C:\Users\Thomas%20Huet\Desktop\Documentation%20arch&#233;ologique%20li&#233;e%20&#224;%20la%20th&#232;se\Cultures.docx" TargetMode="External"/><Relationship Id="rId13940" Type="http://schemas.openxmlformats.org/officeDocument/2006/relationships/hyperlink" Target="file:///C:\Users\Thomas%20Huet\Desktop\Documentation%20arch&#233;ologique%20li&#233;e%20&#224;%20la%20th&#232;se\Environnement.docx" TargetMode="External"/><Relationship Id="rId8163" Type="http://schemas.openxmlformats.org/officeDocument/2006/relationships/hyperlink" Target="file:///C:\Users\Thomas%20Huet\Desktop\Documentation%20arch&#233;ologique%20li&#233;e%20&#224;%20la%20th&#232;se\Cultures.docx" TargetMode="External"/><Relationship Id="rId9214" Type="http://schemas.openxmlformats.org/officeDocument/2006/relationships/hyperlink" Target="file:///C:\Users\Thomas%20Huet\Desktop\Documentation%20arch&#233;ologique%20li&#233;e%20&#224;%20la%20th&#232;se\Sites.docx" TargetMode="External"/><Relationship Id="rId9561" Type="http://schemas.openxmlformats.org/officeDocument/2006/relationships/hyperlink" Target="file:///C:\Users\Thomas%20Huet\Desktop\Documentation%20arch&#233;ologique%20li&#233;e%20&#224;%20la%20th&#232;se\Cultures.docx" TargetMode="External"/><Relationship Id="rId11491" Type="http://schemas.openxmlformats.org/officeDocument/2006/relationships/hyperlink" Target="file:///C:\Users\Thomas%20Huet\Desktop\Documentation%20arch&#233;ologique%20li&#233;e%20&#224;%20la%20th&#232;se\Sites.docx" TargetMode="External"/><Relationship Id="rId12542" Type="http://schemas.openxmlformats.org/officeDocument/2006/relationships/hyperlink" Target="file:///C:\Users\Thomas%20Huet\Desktop\Documentation%20arch&#233;ologique%20li&#233;e%20&#224;%20la%20th&#232;se\Cultures.docx" TargetMode="External"/><Relationship Id="rId920" Type="http://schemas.openxmlformats.org/officeDocument/2006/relationships/hyperlink" Target="file:///C:\Users\Thomas%20Huet\Desktop\Documentation%20arch&#233;ologique%20li&#233;e%20&#224;%20la%20th&#232;se\Cultures.docx" TargetMode="External"/><Relationship Id="rId1550" Type="http://schemas.openxmlformats.org/officeDocument/2006/relationships/hyperlink" Target="file:///C:\Users\Thomas%20Huet\Desktop\Documentation%20arch&#233;ologique%20li&#233;e%20&#224;%20la%20th&#232;se\Cultures.docx" TargetMode="External"/><Relationship Id="rId2601" Type="http://schemas.openxmlformats.org/officeDocument/2006/relationships/hyperlink" Target="file:///C:\Users\Thomas%20Huet\Desktop\Documentation%20arch&#233;ologique%20li&#233;e%20&#224;%20la%20th&#232;se\Cultures.docx" TargetMode="External"/><Relationship Id="rId10093" Type="http://schemas.openxmlformats.org/officeDocument/2006/relationships/hyperlink" Target="file:///C:\Users\Thomas%20Huet\Desktop\Documentation%20arch&#233;ologique%20li&#233;e%20&#224;%20la%20th&#232;se\Cultures.docx" TargetMode="External"/><Relationship Id="rId11144" Type="http://schemas.openxmlformats.org/officeDocument/2006/relationships/hyperlink" Target="file:///C:\Users\Thomas%20Huet\Desktop\Documentation%20arch&#233;ologique%20li&#233;e%20&#224;%20la%20th&#232;se\Sites.docx" TargetMode="External"/><Relationship Id="rId1203" Type="http://schemas.openxmlformats.org/officeDocument/2006/relationships/hyperlink" Target="file:///C:\Users\Thomas%20Huet\Desktop\Documentation%20arch&#233;ologique%20li&#233;e%20&#224;%20la%20th&#232;se\Cultures.docx" TargetMode="External"/><Relationship Id="rId4773" Type="http://schemas.openxmlformats.org/officeDocument/2006/relationships/hyperlink" Target="file:///C:\Users\Thomas%20Huet\Desktop\Documentation%20arch&#233;ologique%20li&#233;e%20&#224;%20la%20th&#232;se\Sites.docx" TargetMode="External"/><Relationship Id="rId5824" Type="http://schemas.openxmlformats.org/officeDocument/2006/relationships/hyperlink" Target="file:///C:\Users\Thomas%20Huet\Desktop\Documentation%20arch&#233;ologique%20li&#233;e%20&#224;%20la%20th&#232;se\Cultures.docx" TargetMode="External"/><Relationship Id="rId14367" Type="http://schemas.openxmlformats.org/officeDocument/2006/relationships/hyperlink" Target="file:///C:\Users\Thomas%20Huet\Desktop\Documentation%20arch&#233;ologique%20li&#233;e%20&#224;%20la%20th&#232;se\Sites.docx" TargetMode="External"/><Relationship Id="rId3375" Type="http://schemas.openxmlformats.org/officeDocument/2006/relationships/hyperlink" Target="file:///C:\Users\Thomas%20Huet\Desktop\Documentation%20arch&#233;ologique%20li&#233;e%20&#224;%20la%20th&#232;se\Cultures.docx" TargetMode="External"/><Relationship Id="rId4426" Type="http://schemas.openxmlformats.org/officeDocument/2006/relationships/hyperlink" Target="file:///C:\Users\Thomas%20Huet\Desktop\Documentation%20arch&#233;ologique%20li&#233;e%20&#224;%20la%20th&#232;se\Cultures.docx" TargetMode="External"/><Relationship Id="rId7996" Type="http://schemas.openxmlformats.org/officeDocument/2006/relationships/hyperlink" Target="file:///C:\Users\Thomas%20Huet\Desktop\Documentation%20arch&#233;ologique%20li&#233;e%20&#224;%20la%20th&#232;se\Cultures.docx" TargetMode="External"/><Relationship Id="rId296" Type="http://schemas.openxmlformats.org/officeDocument/2006/relationships/hyperlink" Target="file:///C:\Users\Thomas%20Huet\Desktop\Documentation%20arch&#233;ologique%20li&#233;e%20&#224;%20la%20th&#232;se\Sites.docx" TargetMode="External"/><Relationship Id="rId3028" Type="http://schemas.openxmlformats.org/officeDocument/2006/relationships/hyperlink" Target="file:///C:\Users\Thomas%20Huet\Desktop\Documentation%20arch&#233;ologique%20li&#233;e%20&#224;%20la%20th&#232;se\Sites.docx" TargetMode="External"/><Relationship Id="rId6598" Type="http://schemas.openxmlformats.org/officeDocument/2006/relationships/hyperlink" Target="file:///C:\Users\Thomas%20Huet\Desktop\Documentation%20arch&#233;ologique%20li&#233;e%20&#224;%20la%20th&#232;se\Cultures.docx" TargetMode="External"/><Relationship Id="rId7649" Type="http://schemas.openxmlformats.org/officeDocument/2006/relationships/hyperlink" Target="file:///C:\Users\Thomas%20Huet\Desktop\Documentation%20arch&#233;ologique%20li&#233;e%20&#224;%20la%20th&#232;se\Cultures.docx" TargetMode="External"/><Relationship Id="rId10977" Type="http://schemas.openxmlformats.org/officeDocument/2006/relationships/hyperlink" Target="file:///C:\Users\Thomas%20Huet\Desktop\Documentation%20arch&#233;ologique%20li&#233;e%20&#224;%20la%20th&#232;se\Cultures.docx" TargetMode="External"/><Relationship Id="rId9071" Type="http://schemas.openxmlformats.org/officeDocument/2006/relationships/hyperlink" Target="file:///C:\Users\Thomas%20Huet\Desktop\Documentation%20arch&#233;ologique%20li&#233;e%20&#224;%20la%20th&#232;se\Cultures.docx" TargetMode="External"/><Relationship Id="rId12052" Type="http://schemas.openxmlformats.org/officeDocument/2006/relationships/hyperlink" Target="file:///C:\Users\Thomas%20Huet\Desktop\Documentation%20arch&#233;ologique%20li&#233;e%20&#224;%20la%20th&#232;se\Cultures.docx" TargetMode="External"/><Relationship Id="rId13450" Type="http://schemas.openxmlformats.org/officeDocument/2006/relationships/hyperlink" Target="file:///C:\Users\Thomas%20Huet\Desktop\Documentation%20arch&#233;ologique%20li&#233;e%20&#224;%20la%20th&#232;se\Cultures.docx" TargetMode="External"/><Relationship Id="rId14501" Type="http://schemas.openxmlformats.org/officeDocument/2006/relationships/hyperlink" Target="file:///C:\Users\Thomas%20Huet\Desktop\Documentation%20arch&#233;ologique%20li&#233;e%20&#224;%20la%20th&#232;se\Sites.docx" TargetMode="External"/><Relationship Id="rId430" Type="http://schemas.openxmlformats.org/officeDocument/2006/relationships/hyperlink" Target="file:///C:\Users\Thomas%20Huet\Desktop\Documentation%20arch&#233;ologique%20li&#233;e%20&#224;%20la%20th&#232;se\Cultures.docx" TargetMode="External"/><Relationship Id="rId1060" Type="http://schemas.openxmlformats.org/officeDocument/2006/relationships/hyperlink" Target="file:///C:\Users\Thomas%20Huet\Desktop\Documentation%20arch&#233;ologique%20li&#233;e%20&#224;%20la%20th&#232;se\Environnement.docx" TargetMode="External"/><Relationship Id="rId2111" Type="http://schemas.openxmlformats.org/officeDocument/2006/relationships/hyperlink" Target="file:///C:\Users\Thomas%20Huet\Desktop\Documentation%20arch&#233;ologique%20li&#233;e%20&#224;%20la%20th&#232;se\Cultures.docx" TargetMode="External"/><Relationship Id="rId13103" Type="http://schemas.openxmlformats.org/officeDocument/2006/relationships/hyperlink" Target="file:///C:\Users\Thomas%20Huet\Desktop\Documentation%20arch&#233;ologique%20li&#233;e%20&#224;%20la%20th&#232;se\Sites.docx" TargetMode="External"/><Relationship Id="rId5681" Type="http://schemas.openxmlformats.org/officeDocument/2006/relationships/hyperlink" Target="file:///C:\Users\Thomas%20Huet\Desktop\Documentation%20arch&#233;ologique%20li&#233;e%20&#224;%20la%20th&#232;se\Cultures.docx" TargetMode="External"/><Relationship Id="rId6732" Type="http://schemas.openxmlformats.org/officeDocument/2006/relationships/hyperlink" Target="file:///C:\Users\Thomas%20Huet\Desktop\Documentation%20arch&#233;ologique%20li&#233;e%20&#224;%20la%20th&#232;se\Cultures.docx" TargetMode="External"/><Relationship Id="rId4283" Type="http://schemas.openxmlformats.org/officeDocument/2006/relationships/hyperlink" Target="file:///C:\Users\Thomas%20Huet\Desktop\Documentation%20arch&#233;ologique%20li&#233;e%20&#224;%20la%20th&#232;se\Cultures.docx" TargetMode="External"/><Relationship Id="rId5334" Type="http://schemas.openxmlformats.org/officeDocument/2006/relationships/hyperlink" Target="file:///C:\Users\Thomas%20Huet\Desktop\Documentation%20arch&#233;ologique%20li&#233;e%20&#224;%20la%20th&#232;se\Sites.docx" TargetMode="External"/><Relationship Id="rId9955" Type="http://schemas.openxmlformats.org/officeDocument/2006/relationships/hyperlink" Target="file:///C:\Users\Thomas%20Huet\Desktop\Documentation%20arch&#233;ologique%20li&#233;e%20&#224;%20la%20th&#232;se\Cultures.docx" TargetMode="External"/><Relationship Id="rId11885" Type="http://schemas.openxmlformats.org/officeDocument/2006/relationships/hyperlink" Target="file:///C:\Users\Thomas%20Huet\Desktop\Documentation%20arch&#233;ologique%20li&#233;e%20&#224;%20la%20th&#232;se\Cultures.docx" TargetMode="External"/><Relationship Id="rId1944" Type="http://schemas.openxmlformats.org/officeDocument/2006/relationships/hyperlink" Target="file:///C:\Users\Thomas%20Huet\Desktop\Documentation%20arch&#233;ologique%20li&#233;e%20&#224;%20la%20th&#232;se\Sites.docx" TargetMode="External"/><Relationship Id="rId8557" Type="http://schemas.openxmlformats.org/officeDocument/2006/relationships/hyperlink" Target="file:///C:\Users\Thomas%20Huet\Desktop\Documentation%20arch&#233;ologique%20li&#233;e%20&#224;%20la%20th&#232;se\Sites.docx" TargetMode="External"/><Relationship Id="rId9608" Type="http://schemas.openxmlformats.org/officeDocument/2006/relationships/hyperlink" Target="file:///C:\Users\Thomas%20Huet\Desktop\Documentation%20arch&#233;ologique%20li&#233;e%20&#224;%20la%20th&#232;se\Sites.docx" TargetMode="External"/><Relationship Id="rId10487" Type="http://schemas.openxmlformats.org/officeDocument/2006/relationships/hyperlink" Target="file:///C:\Users\Thomas%20Huet\Desktop\Documentation%20arch&#233;ologique%20li&#233;e%20&#224;%20la%20th&#232;se\Sites.docx" TargetMode="External"/><Relationship Id="rId11538" Type="http://schemas.openxmlformats.org/officeDocument/2006/relationships/hyperlink" Target="file:///C:\Users\Thomas%20Huet\Desktop\Documentation%20arch&#233;ologique%20li&#233;e%20&#224;%20la%20th&#232;se\Cultures.docx" TargetMode="External"/><Relationship Id="rId12936" Type="http://schemas.openxmlformats.org/officeDocument/2006/relationships/hyperlink" Target="Sites.docx" TargetMode="External"/><Relationship Id="rId7159" Type="http://schemas.openxmlformats.org/officeDocument/2006/relationships/hyperlink" Target="file:///C:\Users\Thomas%20Huet\Desktop\Documentation%20arch&#233;ologique%20li&#233;e%20&#224;%20la%20th&#232;se\Cultures.docx" TargetMode="External"/><Relationship Id="rId14011" Type="http://schemas.openxmlformats.org/officeDocument/2006/relationships/hyperlink" Target="file:///C:\Users\Thomas%20Huet\Desktop\Documentation%20arch&#233;ologique%20li&#233;e%20&#224;%20la%20th&#232;se\Sites.docx" TargetMode="External"/><Relationship Id="rId3769" Type="http://schemas.openxmlformats.org/officeDocument/2006/relationships/hyperlink" Target="file:///C:\Users\Thomas%20Huet\Desktop\Documentation%20arch&#233;ologique%20li&#233;e%20&#224;%20la%20th&#232;se\Cultures.docx" TargetMode="External"/><Relationship Id="rId5191" Type="http://schemas.openxmlformats.org/officeDocument/2006/relationships/hyperlink" Target="file:///C:\Users\Thomas%20Huet\Desktop\Documentation%20arch&#233;ologique%20li&#233;e%20&#224;%20la%20th&#232;se\Sites.docx" TargetMode="External"/><Relationship Id="rId6242" Type="http://schemas.openxmlformats.org/officeDocument/2006/relationships/hyperlink" Target="file:///C:\Users\Thomas%20Huet\Desktop\Documentation%20arch&#233;ologique%20li&#233;e%20&#224;%20la%20th&#232;se\Sites.docx" TargetMode="External"/><Relationship Id="rId7640" Type="http://schemas.openxmlformats.org/officeDocument/2006/relationships/hyperlink" Target="file:///C:\Users\Thomas%20Huet\Desktop\Documentation%20arch&#233;ologique%20li&#233;e%20&#224;%20la%20th&#232;se\Cultures.docx" TargetMode="External"/><Relationship Id="rId10621" Type="http://schemas.openxmlformats.org/officeDocument/2006/relationships/hyperlink" Target="file:///C:\Users\Thomas%20Huet\Desktop\Documentation%20arch&#233;ologique%20li&#233;e%20&#224;%20la%20th&#232;se\Cultures.docx" TargetMode="External"/><Relationship Id="rId12793" Type="http://schemas.openxmlformats.org/officeDocument/2006/relationships/hyperlink" Target="file:///C:\Users\Thomas%20Huet\Desktop\Documentation%20arch&#233;ologique%20li&#233;e%20&#224;%20la%20th&#232;se\Cultures.docx" TargetMode="External"/><Relationship Id="rId13844" Type="http://schemas.openxmlformats.org/officeDocument/2006/relationships/hyperlink" Target="file:///C:\Users\Thomas%20Huet\Desktop\Documentation%20arch&#233;ologique%20li&#233;e%20&#224;%20la%20th&#232;se\Sites.docx" TargetMode="External"/><Relationship Id="rId2852" Type="http://schemas.openxmlformats.org/officeDocument/2006/relationships/hyperlink" Target="file:///C:\Users\Thomas%20Huet\Desktop\Documentation%20arch&#233;ologique%20li&#233;e%20&#224;%20la%20th&#232;se\Cultures.docx" TargetMode="External"/><Relationship Id="rId3903" Type="http://schemas.openxmlformats.org/officeDocument/2006/relationships/hyperlink" Target="file:///C:\Users\Thomas%20Huet\Desktop\Documentation%20arch&#233;ologique%20li&#233;e%20&#224;%20la%20th&#232;se\Cultures.docx" TargetMode="External"/><Relationship Id="rId9465" Type="http://schemas.openxmlformats.org/officeDocument/2006/relationships/hyperlink" Target="file:///C:\Users\Thomas%20Huet\Desktop\Documentation%20arch&#233;ologique%20li&#233;e%20&#224;%20la%20th&#232;se\Cultures.docx" TargetMode="External"/><Relationship Id="rId11395" Type="http://schemas.openxmlformats.org/officeDocument/2006/relationships/hyperlink" Target="file:///C:\Users\Thomas%20Huet\Desktop\Documentation%20arch&#233;ologique%20li&#233;e%20&#224;%20la%20th&#232;se\Cultures.docx" TargetMode="External"/><Relationship Id="rId12446" Type="http://schemas.openxmlformats.org/officeDocument/2006/relationships/hyperlink" Target="file:///C:\Users\Thomas%20Huet\Desktop\Documentation%20arch&#233;ologique%20li&#233;e%20&#224;%20la%20th&#232;se\Sites.docx" TargetMode="External"/><Relationship Id="rId824" Type="http://schemas.openxmlformats.org/officeDocument/2006/relationships/hyperlink" Target="Sites.docx" TargetMode="External"/><Relationship Id="rId1454" Type="http://schemas.openxmlformats.org/officeDocument/2006/relationships/hyperlink" Target="file:///C:\Users\Thomas%20Huet\Desktop\Documentation%20arch&#233;ologique%20li&#233;e%20&#224;%20la%20th&#232;se\Sites.docx" TargetMode="External"/><Relationship Id="rId2505" Type="http://schemas.openxmlformats.org/officeDocument/2006/relationships/hyperlink" Target="file:///C:\Users\Thomas%20Huet\Desktop\Documentation%20arch&#233;ologique%20li&#233;e%20&#224;%20la%20th&#232;se\Cultures.docx" TargetMode="External"/><Relationship Id="rId8067" Type="http://schemas.openxmlformats.org/officeDocument/2006/relationships/hyperlink" Target="file:///C:\Users\Thomas%20Huet\Desktop\Documentation%20arch&#233;ologique%20li&#233;e%20&#224;%20la%20th&#232;se\Cultures.docx" TargetMode="External"/><Relationship Id="rId9118" Type="http://schemas.openxmlformats.org/officeDocument/2006/relationships/hyperlink" Target="file:///C:\Users\Thomas%20Huet\Desktop\Documentation%20arch&#233;ologique%20li&#233;e%20&#224;%20la%20th&#232;se\Sites.docx" TargetMode="External"/><Relationship Id="rId11048" Type="http://schemas.openxmlformats.org/officeDocument/2006/relationships/hyperlink" Target="file:///C:\Users\Thomas%20Huet\Desktop\Documentation%20arch&#233;ologique%20li&#233;e%20&#224;%20la%20th&#232;se\Cultures.docx" TargetMode="External"/><Relationship Id="rId1107" Type="http://schemas.openxmlformats.org/officeDocument/2006/relationships/hyperlink" Target="file:///C:\Users\Thomas%20Huet\Desktop\Documentation%20arch&#233;ologique%20li&#233;e%20&#224;%20la%20th&#232;se\Cultures.docx" TargetMode="External"/><Relationship Id="rId4677" Type="http://schemas.openxmlformats.org/officeDocument/2006/relationships/hyperlink" Target="file:///C:\Users\Thomas%20Huet\Desktop\Documentation%20arch&#233;ologique%20li&#233;e%20&#224;%20la%20th&#232;se\Cultures.docx" TargetMode="External"/><Relationship Id="rId5728" Type="http://schemas.openxmlformats.org/officeDocument/2006/relationships/hyperlink" Target="file:///C:\Users\Thomas%20Huet\Desktop\Documentation%20arch&#233;ologique%20li&#233;e%20&#224;%20la%20th&#232;se\Sites.docx" TargetMode="External"/><Relationship Id="rId3279" Type="http://schemas.openxmlformats.org/officeDocument/2006/relationships/hyperlink" Target="file:///C:\Users\Thomas%20Huet\Desktop\Documentation%20arch&#233;ologique%20li&#233;e%20&#224;%20la%20th&#232;se\Sites.docx" TargetMode="External"/><Relationship Id="rId7150" Type="http://schemas.openxmlformats.org/officeDocument/2006/relationships/hyperlink" Target="file:///C:\Users\Thomas%20Huet\Desktop\Documentation%20arch&#233;ologique%20li&#233;e%20&#224;%20la%20th&#232;se\Sites.docx" TargetMode="External"/><Relationship Id="rId8201" Type="http://schemas.openxmlformats.org/officeDocument/2006/relationships/hyperlink" Target="file:///C:\Users\Thomas%20Huet\Desktop\Documentation%20arch&#233;ologique%20li&#233;e%20&#224;%20la%20th&#232;se\Sites.docx" TargetMode="External"/><Relationship Id="rId10131" Type="http://schemas.openxmlformats.org/officeDocument/2006/relationships/hyperlink" Target="file:///C:\Users\Thomas%20Huet\Desktop\Documentation%20arch&#233;ologique%20li&#233;e%20&#224;%20la%20th&#232;se\Sites.docx" TargetMode="External"/><Relationship Id="rId3760" Type="http://schemas.openxmlformats.org/officeDocument/2006/relationships/hyperlink" Target="file:///C:\Users\Thomas%20Huet\Desktop\Documentation%20arch&#233;ologique%20li&#233;e%20&#224;%20la%20th&#232;se\Sites.docx" TargetMode="External"/><Relationship Id="rId4811" Type="http://schemas.openxmlformats.org/officeDocument/2006/relationships/hyperlink" Target="file:///C:\Users\Thomas%20Huet\Desktop\Documentation%20arch&#233;ologique%20li&#233;e%20&#224;%20la%20th&#232;se\Cultures.docx" TargetMode="External"/><Relationship Id="rId13354" Type="http://schemas.openxmlformats.org/officeDocument/2006/relationships/hyperlink" Target="file:///C:\Users\Thomas%20Huet\Desktop\Documentation%20arch&#233;ologique%20li&#233;e%20&#224;%20la%20th&#232;se\Sites.docx" TargetMode="External"/><Relationship Id="rId14405" Type="http://schemas.openxmlformats.org/officeDocument/2006/relationships/hyperlink" Target="file:///C:\Users\Thomas%20Huet\Desktop\Documentation%20arch&#233;ologique%20li&#233;e%20&#224;%20la%20th&#232;se\Cultures.docx" TargetMode="External"/><Relationship Id="rId681" Type="http://schemas.openxmlformats.org/officeDocument/2006/relationships/hyperlink" Target="file:///C:\Users\Thomas%20Huet\Desktop\Documentation%20arch&#233;ologique%20li&#233;e%20&#224;%20la%20th&#232;se\Sites.docx" TargetMode="External"/><Relationship Id="rId2362" Type="http://schemas.openxmlformats.org/officeDocument/2006/relationships/hyperlink" Target="file:///C:\Users\Thomas%20Huet\Desktop\Documentation%20arch&#233;ologique%20li&#233;e%20&#224;%20la%20th&#232;se\Cultures.docx" TargetMode="External"/><Relationship Id="rId3413" Type="http://schemas.openxmlformats.org/officeDocument/2006/relationships/hyperlink" Target="file:///C:\Users\Thomas%20Huet\Desktop\Documentation%20arch&#233;ologique%20li&#233;e%20&#224;%20la%20th&#232;se\Cultures.docx" TargetMode="External"/><Relationship Id="rId6983" Type="http://schemas.openxmlformats.org/officeDocument/2006/relationships/hyperlink" Target="file:///C:\Users\Thomas%20Huet\Desktop\Documentation%20arch&#233;ologique%20li&#233;e%20&#224;%20la%20th&#232;se\Cultures.docx" TargetMode="External"/><Relationship Id="rId13007" Type="http://schemas.openxmlformats.org/officeDocument/2006/relationships/hyperlink" Target="file:///C:\Users\Thomas%20Huet\Desktop\Documentation%20arch&#233;ologique%20li&#233;e%20&#224;%20la%20th&#232;se\Cultures.docx" TargetMode="External"/><Relationship Id="rId334" Type="http://schemas.openxmlformats.org/officeDocument/2006/relationships/hyperlink" Target="file:///C:\Users\Thomas%20Huet\Desktop\Documentation%20arch&#233;ologique%20li&#233;e%20&#224;%20la%20th&#232;se\Cultures.docx" TargetMode="External"/><Relationship Id="rId2015" Type="http://schemas.openxmlformats.org/officeDocument/2006/relationships/hyperlink" Target="file:///C:\Users\Thomas%20Huet\Desktop\Documentation%20arch&#233;ologique%20li&#233;e%20&#224;%20la%20th&#232;se\Cultures.docx" TargetMode="External"/><Relationship Id="rId5585" Type="http://schemas.openxmlformats.org/officeDocument/2006/relationships/hyperlink" Target="file:///C:\Users\Thomas%20Huet\Desktop\Documentation%20arch&#233;ologique%20li&#233;e%20&#224;%20la%20th&#232;se\Cultures.docx" TargetMode="External"/><Relationship Id="rId6636" Type="http://schemas.openxmlformats.org/officeDocument/2006/relationships/hyperlink" Target="file:///C:\Users\Thomas%20Huet\Desktop\Documentation%20arch&#233;ologique%20li&#233;e%20&#224;%20la%20th&#232;se\Sites.docx" TargetMode="External"/><Relationship Id="rId4187" Type="http://schemas.openxmlformats.org/officeDocument/2006/relationships/hyperlink" Target="file:///C:\Users\Thomas%20Huet\Desktop\Documentation%20arch&#233;ologique%20li&#233;e%20&#224;%20la%20th&#232;se\Sites.docx" TargetMode="External"/><Relationship Id="rId5238" Type="http://schemas.openxmlformats.org/officeDocument/2006/relationships/hyperlink" Target="file:///C:\Users\Thomas%20Huet\Desktop\Documentation%20arch&#233;ologique%20li&#233;e%20&#224;%20la%20th&#232;se\Cultures.docx" TargetMode="External"/><Relationship Id="rId9859" Type="http://schemas.openxmlformats.org/officeDocument/2006/relationships/hyperlink" Target="file:///C:\Users\Thomas%20Huet\Desktop\Documentation%20arch&#233;ologique%20li&#233;e%20&#224;%20la%20th&#232;se\Cultures.docx" TargetMode="External"/><Relationship Id="rId11789" Type="http://schemas.openxmlformats.org/officeDocument/2006/relationships/hyperlink" Target="file:///C:\Users\Thomas%20Huet\Desktop\Documentation%20arch&#233;ologique%20li&#233;e%20&#224;%20la%20th&#232;se\Cultures.docx" TargetMode="External"/><Relationship Id="rId14262" Type="http://schemas.openxmlformats.org/officeDocument/2006/relationships/hyperlink" Target="file:///C:\Users\Thomas%20Huet\Desktop\Documentation%20arch&#233;ologique%20li&#233;e%20&#224;%20la%20th&#232;se\Cultures.docx" TargetMode="External"/><Relationship Id="rId1848" Type="http://schemas.openxmlformats.org/officeDocument/2006/relationships/hyperlink" Target="file:///C:\Users\Thomas%20Huet\Desktop\Documentation%20arch&#233;ologique%20li&#233;e%20&#224;%20la%20th&#232;se\Sites.docx" TargetMode="External"/><Relationship Id="rId3270" Type="http://schemas.openxmlformats.org/officeDocument/2006/relationships/hyperlink" Target="file:///C:\Users\Thomas%20Huet\Desktop\Documentation%20arch&#233;ologique%20li&#233;e%20&#224;%20la%20th&#232;se\Sites.docx" TargetMode="External"/><Relationship Id="rId4321" Type="http://schemas.openxmlformats.org/officeDocument/2006/relationships/hyperlink" Target="Sites.docx" TargetMode="External"/><Relationship Id="rId191" Type="http://schemas.openxmlformats.org/officeDocument/2006/relationships/hyperlink" Target="file:///C:\Users\Thomas%20Huet\Desktop\Documentation%20arch&#233;ologique%20li&#233;e%20&#224;%20la%20th&#232;se\Sites.docx" TargetMode="External"/><Relationship Id="rId7891" Type="http://schemas.openxmlformats.org/officeDocument/2006/relationships/hyperlink" Target="file:///C:\Users\Thomas%20Huet\Desktop\Documentation%20arch&#233;ologique%20li&#233;e%20&#224;%20la%20th&#232;se\Cultures.docx" TargetMode="External"/><Relationship Id="rId8942" Type="http://schemas.openxmlformats.org/officeDocument/2006/relationships/hyperlink" Target="file:///C:\Users\Thomas%20Huet\Desktop\Documentation%20arch&#233;ologique%20li&#233;e%20&#224;%20la%20th&#232;se\Cultures.docx" TargetMode="External"/><Relationship Id="rId10872" Type="http://schemas.openxmlformats.org/officeDocument/2006/relationships/hyperlink" Target="file:///C:\Users\Thomas%20Huet\Desktop\Documentation%20arch&#233;ologique%20li&#233;e%20&#224;%20la%20th&#232;se\Cultures.docx" TargetMode="External"/><Relationship Id="rId11923" Type="http://schemas.openxmlformats.org/officeDocument/2006/relationships/hyperlink" Target="file:///C:\Users\Thomas%20Huet\Desktop\Documentation%20arch&#233;ologique%20li&#233;e%20&#224;%20la%20th&#232;se\Cultures.docx" TargetMode="External"/><Relationship Id="rId5095" Type="http://schemas.openxmlformats.org/officeDocument/2006/relationships/hyperlink" Target="file:///C:\Users\Thomas%20Huet\Desktop\Documentation%20arch&#233;ologique%20li&#233;e%20&#224;%20la%20th&#232;se\Cultures.docx" TargetMode="External"/><Relationship Id="rId6493" Type="http://schemas.openxmlformats.org/officeDocument/2006/relationships/hyperlink" Target="file:///C:\Users\Thomas%20Huet\Desktop\Documentation%20arch&#233;ologique%20li&#233;e%20&#224;%20la%20th&#232;se\Sites.docx" TargetMode="External"/><Relationship Id="rId7544" Type="http://schemas.openxmlformats.org/officeDocument/2006/relationships/hyperlink" Target="file:///C:\Users\Thomas%20Huet\Desktop\Documentation%20arch&#233;ologique%20li&#233;e%20&#224;%20la%20th&#232;se\Cultures.docx" TargetMode="External"/><Relationship Id="rId10525" Type="http://schemas.openxmlformats.org/officeDocument/2006/relationships/hyperlink" Target="file:///C:\Users\Thomas%20Huet\Desktop\Documentation%20arch&#233;ologique%20li&#233;e%20&#224;%20la%20th&#232;se\Cultures.docx" TargetMode="External"/><Relationship Id="rId6146" Type="http://schemas.openxmlformats.org/officeDocument/2006/relationships/hyperlink" Target="file:///C:\Users\Thomas%20Huet\Desktop\Documentation%20arch&#233;ologique%20li&#233;e%20&#224;%20la%20th&#232;se\Cultures.docx" TargetMode="External"/><Relationship Id="rId12697" Type="http://schemas.openxmlformats.org/officeDocument/2006/relationships/hyperlink" Target="file:///C:\Users\Thomas%20Huet\Desktop\Documentation%20arch&#233;ologique%20li&#233;e%20&#224;%20la%20th&#232;se\Sites.docx" TargetMode="External"/><Relationship Id="rId13748" Type="http://schemas.openxmlformats.org/officeDocument/2006/relationships/hyperlink" Target="Sites.docx" TargetMode="External"/><Relationship Id="rId2756" Type="http://schemas.openxmlformats.org/officeDocument/2006/relationships/hyperlink" Target="file:///C:\Users\Thomas%20Huet\Desktop\Documentation%20arch&#233;ologique%20li&#233;e%20&#224;%20la%20th&#232;se\Cultures.docx" TargetMode="External"/><Relationship Id="rId3807" Type="http://schemas.openxmlformats.org/officeDocument/2006/relationships/hyperlink" Target="file:///C:\Users\Thomas%20Huet\Desktop\Documentation%20arch&#233;ologique%20li&#233;e%20&#224;%20la%20th&#232;se\Cultures.docx" TargetMode="External"/><Relationship Id="rId9369" Type="http://schemas.openxmlformats.org/officeDocument/2006/relationships/hyperlink" Target="file:///C:\Users\Thomas%20Huet\Desktop\Documentation%20arch&#233;ologique%20li&#233;e%20&#224;%20la%20th&#232;se\Cultures.docx" TargetMode="External"/><Relationship Id="rId11299" Type="http://schemas.openxmlformats.org/officeDocument/2006/relationships/hyperlink" Target="file:///C:\Users\Thomas%20Huet\Desktop\Documentation%20arch&#233;ologique%20li&#233;e%20&#224;%20la%20th&#232;se\Sites.docx" TargetMode="External"/><Relationship Id="rId728" Type="http://schemas.openxmlformats.org/officeDocument/2006/relationships/hyperlink" Target="file:///C:\Users\Thomas%20Huet\Desktop\Documentation%20arch&#233;ologique%20li&#233;e%20&#224;%20la%20th&#232;se\Cultures.docx" TargetMode="External"/><Relationship Id="rId1358" Type="http://schemas.openxmlformats.org/officeDocument/2006/relationships/hyperlink" Target="file:///C:\Users\Thomas%20Huet\Desktop\Documentation%20arch&#233;ologique%20li&#233;e%20&#224;%20la%20th&#232;se\Cultures.docx" TargetMode="External"/><Relationship Id="rId2409" Type="http://schemas.openxmlformats.org/officeDocument/2006/relationships/hyperlink" Target="file:///C:\Users\Thomas%20Huet\Desktop\Documentation%20arch&#233;ologique%20li&#233;e%20&#224;%20la%20th&#232;se\Cultures.docx" TargetMode="External"/><Relationship Id="rId5979" Type="http://schemas.openxmlformats.org/officeDocument/2006/relationships/hyperlink" Target="file:///C:\Users\Thomas%20Huet\Desktop\Documentation%20arch&#233;ologique%20li&#233;e%20&#224;%20la%20th&#232;se\Cultures.docx" TargetMode="External"/><Relationship Id="rId64" Type="http://schemas.openxmlformats.org/officeDocument/2006/relationships/hyperlink" Target="file:///C:\Users\Thomas%20Huet\Desktop\Documentation%20arch&#233;ologique%20li&#233;e%20&#224;%20la%20th&#232;se\Cultures.docx" TargetMode="External"/><Relationship Id="rId8452" Type="http://schemas.openxmlformats.org/officeDocument/2006/relationships/hyperlink" Target="file:///C:\Users\Thomas%20Huet\Desktop\Documentation%20arch&#233;ologique%20li&#233;e%20&#224;%20la%20th&#232;se\Cultures.docx" TargetMode="External"/><Relationship Id="rId9503" Type="http://schemas.openxmlformats.org/officeDocument/2006/relationships/hyperlink" Target="file:///C:\Users\Thomas%20Huet\Desktop\Documentation%20arch&#233;ologique%20li&#233;e%20&#224;%20la%20th&#232;se\Cultures.docx" TargetMode="External"/><Relationship Id="rId9850" Type="http://schemas.openxmlformats.org/officeDocument/2006/relationships/hyperlink" Target="file:///C:\Users\Thomas%20Huet\Desktop\Documentation%20arch&#233;ologique%20li&#233;e%20&#224;%20la%20th&#232;se\Cultures.docx" TargetMode="External"/><Relationship Id="rId11780" Type="http://schemas.openxmlformats.org/officeDocument/2006/relationships/hyperlink" Target="file:///C:\Users\Thomas%20Huet\Desktop\Documentation%20arch&#233;ologique%20li&#233;e%20&#224;%20la%20th&#232;se\Cultures.docx" TargetMode="External"/><Relationship Id="rId12831" Type="http://schemas.openxmlformats.org/officeDocument/2006/relationships/hyperlink" Target="file:///C:\Users\Thomas%20Huet\Desktop\Documentation%20arch&#233;ologique%20li&#233;e%20&#224;%20la%20th&#232;se\Cultures.docx" TargetMode="External"/><Relationship Id="rId7054" Type="http://schemas.openxmlformats.org/officeDocument/2006/relationships/hyperlink" Target="file:///C:\Users\Thomas%20Huet\Desktop\Documentation%20arch&#233;ologique%20li&#233;e%20&#224;%20la%20th&#232;se\Cultures.docx" TargetMode="External"/><Relationship Id="rId8105" Type="http://schemas.openxmlformats.org/officeDocument/2006/relationships/hyperlink" Target="file:///C:\Users\Thomas%20Huet\Desktop\Documentation%20arch&#233;ologique%20li&#233;e%20&#224;%20la%20th&#232;se\Sites.docx" TargetMode="External"/><Relationship Id="rId10382" Type="http://schemas.openxmlformats.org/officeDocument/2006/relationships/hyperlink" Target="file:///C:\Users\Thomas%20Huet\Desktop\Documentation%20arch&#233;ologique%20li&#233;e%20&#224;%20la%20th&#232;se\Sites.docx" TargetMode="External"/><Relationship Id="rId11433" Type="http://schemas.openxmlformats.org/officeDocument/2006/relationships/hyperlink" Target="file:///C:\Users\Thomas%20Huet\Desktop\Documentation%20arch&#233;ologique%20li&#233;e%20&#224;%20la%20th&#232;se\Sites.docx" TargetMode="External"/><Relationship Id="rId10035" Type="http://schemas.openxmlformats.org/officeDocument/2006/relationships/hyperlink" Target="file:///C:\Users\Thomas%20Huet\Desktop\Documentation%20arch&#233;ologique%20li&#233;e%20&#224;%20la%20th&#232;se\Cultures.docx" TargetMode="External"/><Relationship Id="rId3664" Type="http://schemas.openxmlformats.org/officeDocument/2006/relationships/hyperlink" Target="file:///C:\Users\Thomas%20Huet\Desktop\Documentation%20arch&#233;ologique%20li&#233;e%20&#224;%20la%20th&#232;se\Cultures.docx" TargetMode="External"/><Relationship Id="rId4715" Type="http://schemas.openxmlformats.org/officeDocument/2006/relationships/hyperlink" Target="file:///C:\Users\Thomas%20Huet\Desktop\Documentation%20arch&#233;ologique%20li&#233;e%20&#224;%20la%20th&#232;se\Cultures.docx" TargetMode="External"/><Relationship Id="rId13258" Type="http://schemas.openxmlformats.org/officeDocument/2006/relationships/hyperlink" Target="file:///C:\Users\Thomas%20Huet\Desktop\Documentation%20arch&#233;ologique%20li&#233;e%20&#224;%20la%20th&#232;se\Sites.docx" TargetMode="External"/><Relationship Id="rId14309" Type="http://schemas.openxmlformats.org/officeDocument/2006/relationships/hyperlink" Target="file:///C:\Users\Thomas%20Huet\Desktop\Documentation%20arch&#233;ologique%20li&#233;e%20&#224;%20la%20th&#232;se\Sites.docx" TargetMode="External"/><Relationship Id="rId585" Type="http://schemas.openxmlformats.org/officeDocument/2006/relationships/hyperlink" Target="file:///C:\Users\Thomas%20Huet\Desktop\Documentation%20arch&#233;ologique%20li&#233;e%20&#224;%20la%20th&#232;se\Cultures.docx" TargetMode="External"/><Relationship Id="rId2266" Type="http://schemas.openxmlformats.org/officeDocument/2006/relationships/hyperlink" Target="file:///C:\Users\Thomas%20Huet\Desktop\Documentation%20arch&#233;ologique%20li&#233;e%20&#224;%20la%20th&#232;se\Cultures.docx" TargetMode="External"/><Relationship Id="rId3317" Type="http://schemas.openxmlformats.org/officeDocument/2006/relationships/hyperlink" Target="file:///C:\Users\Thomas%20Huet\Desktop\Documentation%20arch&#233;ologique%20li&#233;e%20&#224;%20la%20th&#232;se\Sites.docx" TargetMode="External"/><Relationship Id="rId6887" Type="http://schemas.openxmlformats.org/officeDocument/2006/relationships/hyperlink" Target="file:///C:\Users\Thomas%20Huet\Desktop\Documentation%20arch&#233;ologique%20li&#233;e%20&#224;%20la%20th&#232;se\Sites.docx" TargetMode="External"/><Relationship Id="rId7938" Type="http://schemas.openxmlformats.org/officeDocument/2006/relationships/hyperlink" Target="file:///C:\Users\Thomas%20Huet\Desktop\Documentation%20arch&#233;ologique%20li&#233;e%20&#224;%20la%20th&#232;se\Cultures.docx" TargetMode="External"/><Relationship Id="rId238" Type="http://schemas.openxmlformats.org/officeDocument/2006/relationships/hyperlink" Target="file:///C:\Users\Thomas%20Huet\Desktop\Documentation%20arch&#233;ologique%20li&#233;e%20&#224;%20la%20th&#232;se\Cultures.docx" TargetMode="External"/><Relationship Id="rId5489" Type="http://schemas.openxmlformats.org/officeDocument/2006/relationships/hyperlink" Target="file:///C:\Users\Thomas%20Huet\Desktop\Documentation%20arch&#233;ologique%20li&#233;e%20&#224;%20la%20th&#232;se\Cultures.docx" TargetMode="External"/><Relationship Id="rId9360" Type="http://schemas.openxmlformats.org/officeDocument/2006/relationships/hyperlink" Target="file:///C:\Users\Thomas%20Huet\Desktop\Documentation%20arch&#233;ologique%20li&#233;e%20&#224;%20la%20th&#232;se\Cultures.docx" TargetMode="External"/><Relationship Id="rId10919" Type="http://schemas.openxmlformats.org/officeDocument/2006/relationships/hyperlink" Target="file:///C:\Users\Thomas%20Huet\Desktop\Documentation%20arch&#233;ologique%20li&#233;e%20&#224;%20la%20th&#232;se\Cultures.docx" TargetMode="External"/><Relationship Id="rId11290" Type="http://schemas.openxmlformats.org/officeDocument/2006/relationships/hyperlink" Target="file:///C:\Users\Thomas%20Huet\Desktop\Documentation%20arch&#233;ologique%20li&#233;e%20&#224;%20la%20th&#232;se\Cultures.docx" TargetMode="External"/><Relationship Id="rId12341" Type="http://schemas.openxmlformats.org/officeDocument/2006/relationships/hyperlink" Target="file:///C:\Users\Thomas%20Huet\Desktop\Documentation%20arch&#233;ologique%20li&#233;e%20&#224;%20la%20th&#232;se\Cultures.docx" TargetMode="External"/><Relationship Id="rId2400" Type="http://schemas.openxmlformats.org/officeDocument/2006/relationships/hyperlink" Target="file:///C:\Users\Thomas%20Huet\Desktop\Documentation%20arch&#233;ologique%20li&#233;e%20&#224;%20la%20th&#232;se\Cultures.docx" TargetMode="External"/><Relationship Id="rId9013" Type="http://schemas.openxmlformats.org/officeDocument/2006/relationships/hyperlink" Target="file:///C:\Users\Thomas%20Huet\Desktop\Documentation%20arch&#233;ologique%20li&#233;e%20&#224;%20la%20th&#232;se\Cultures.docx" TargetMode="External"/><Relationship Id="rId1002" Type="http://schemas.openxmlformats.org/officeDocument/2006/relationships/hyperlink" Target="file:///C:\Users\Thomas%20Huet\Desktop\Documentation%20arch&#233;ologique%20li&#233;e%20&#224;%20la%20th&#232;se\Cultures.docx" TargetMode="External"/><Relationship Id="rId5970" Type="http://schemas.openxmlformats.org/officeDocument/2006/relationships/hyperlink" Target="file:///C:\Users\Thomas%20Huet\Desktop\Documentation%20arch&#233;ologique%20li&#233;e%20&#224;%20la%20th&#232;se\Sites.docx" TargetMode="External"/><Relationship Id="rId3174" Type="http://schemas.openxmlformats.org/officeDocument/2006/relationships/hyperlink" Target="file:///C:\Users\Thomas%20Huet\Desktop\Documentation%20arch&#233;ologique%20li&#233;e%20&#224;%20la%20th&#232;se\Cultures.docx" TargetMode="External"/><Relationship Id="rId4572" Type="http://schemas.openxmlformats.org/officeDocument/2006/relationships/hyperlink" Target="file:///C:\Users\Thomas%20Huet\Desktop\Documentation%20arch&#233;ologique%20li&#233;e%20&#224;%20la%20th&#232;se\Cultures.docx" TargetMode="External"/><Relationship Id="rId5623" Type="http://schemas.openxmlformats.org/officeDocument/2006/relationships/hyperlink" Target="file:///C:\Users\Thomas%20Huet\Desktop\Documentation%20arch&#233;ologique%20li&#233;e%20&#224;%20la%20th&#232;se\Sites.docx" TargetMode="External"/><Relationship Id="rId14166" Type="http://schemas.openxmlformats.org/officeDocument/2006/relationships/hyperlink" Target="file:///C:\Users\Thomas%20Huet\Desktop\Documentation%20arch&#233;ologique%20li&#233;e%20&#224;%20la%20th&#232;se\Sites.docx" TargetMode="External"/><Relationship Id="rId4225" Type="http://schemas.openxmlformats.org/officeDocument/2006/relationships/hyperlink" Target="file:///C:\Users\Thomas%20Huet\Desktop\Documentation%20arch&#233;ologique%20li&#233;e%20&#224;%20la%20th&#232;se\Cultures.docx" TargetMode="External"/><Relationship Id="rId7795" Type="http://schemas.openxmlformats.org/officeDocument/2006/relationships/hyperlink" Target="file:///C:\Users\Thomas%20Huet\Desktop\Documentation%20arch&#233;ologique%20li&#233;e%20&#224;%20la%20th&#232;se\Sites.docx" TargetMode="External"/><Relationship Id="rId8846" Type="http://schemas.openxmlformats.org/officeDocument/2006/relationships/hyperlink" Target="file:///C:\Users\Thomas%20Huet\Desktop\Documentation%20arch&#233;ologique%20li&#233;e%20&#224;%20la%20th&#232;se\Sites.docx" TargetMode="External"/><Relationship Id="rId10776" Type="http://schemas.openxmlformats.org/officeDocument/2006/relationships/hyperlink" Target="file:///C:\Users\Thomas%20Huet\Desktop\Documentation%20arch&#233;ologique%20li&#233;e%20&#224;%20la%20th&#232;se\Cultures.docx" TargetMode="External"/><Relationship Id="rId11827" Type="http://schemas.openxmlformats.org/officeDocument/2006/relationships/hyperlink" Target="file:///C:\Users\Thomas%20Huet\Desktop\Documentation%20arch&#233;ologique%20li&#233;e%20&#224;%20la%20th&#232;se\Cultures.docx" TargetMode="External"/><Relationship Id="rId6397" Type="http://schemas.openxmlformats.org/officeDocument/2006/relationships/hyperlink" Target="file:///C:\Users\Thomas%20Huet\Desktop\Documentation%20arch&#233;ologique%20li&#233;e%20&#224;%20la%20th&#232;se\Cultures.docx" TargetMode="External"/><Relationship Id="rId7448" Type="http://schemas.openxmlformats.org/officeDocument/2006/relationships/hyperlink" Target="file:///C:\Users\Thomas%20Huet\Desktop\Documentation%20arch&#233;ologique%20li&#233;e%20&#224;%20la%20th&#232;se\Sites.docx" TargetMode="External"/><Relationship Id="rId10429" Type="http://schemas.openxmlformats.org/officeDocument/2006/relationships/hyperlink" Target="file:///C:\Users\Thomas%20Huet\Desktop\Documentation%20arch&#233;ologique%20li&#233;e%20&#224;%20la%20th&#232;se\Cultures.docx" TargetMode="External"/><Relationship Id="rId14300" Type="http://schemas.openxmlformats.org/officeDocument/2006/relationships/hyperlink" Target="file:///C:\Users\Thomas%20Huet\Desktop\Documentation%20arch&#233;ologique%20li&#233;e%20&#224;%20la%20th&#232;se\Sites.docx" TargetMode="External"/><Relationship Id="rId13999" Type="http://schemas.openxmlformats.org/officeDocument/2006/relationships/hyperlink" Target="file:///C:\Users\Thomas%20Huet\Desktop\Documentation%20arch&#233;ologique%20li&#233;e%20&#224;%20la%20th&#232;se\Sites.docx" TargetMode="External"/><Relationship Id="rId979" Type="http://schemas.openxmlformats.org/officeDocument/2006/relationships/hyperlink" Target="file:///C:\Users\Thomas%20Huet\Desktop\Documentation%20arch&#233;ologique%20li&#233;e%20&#224;%20la%20th&#232;se\Sites.docx" TargetMode="External"/><Relationship Id="rId5480" Type="http://schemas.openxmlformats.org/officeDocument/2006/relationships/hyperlink" Target="file:///C:\Users\Thomas%20Huet\Desktop\Documentation%20arch&#233;ologique%20li&#233;e%20&#224;%20la%20th&#232;se\Sites.docx" TargetMode="External"/><Relationship Id="rId6531" Type="http://schemas.openxmlformats.org/officeDocument/2006/relationships/hyperlink" Target="file:///C:\Users\Thomas%20Huet\Desktop\Documentation%20arch&#233;ologique%20li&#233;e%20&#224;%20la%20th&#232;se\Cultures.docx" TargetMode="External"/><Relationship Id="rId10910" Type="http://schemas.openxmlformats.org/officeDocument/2006/relationships/hyperlink" Target="file:///C:\Users\Thomas%20Huet\Desktop\Documentation%20arch&#233;ologique%20li&#233;e%20&#224;%20la%20th&#232;se\Sites.docx" TargetMode="External"/><Relationship Id="rId4082" Type="http://schemas.openxmlformats.org/officeDocument/2006/relationships/hyperlink" Target="Sites.docx" TargetMode="External"/><Relationship Id="rId5133" Type="http://schemas.openxmlformats.org/officeDocument/2006/relationships/hyperlink" Target="file:///C:\Users\Thomas%20Huet\Desktop\Documentation%20arch&#233;ologique%20li&#233;e%20&#224;%20la%20th&#232;se\Sites.docx" TargetMode="External"/><Relationship Id="rId9754" Type="http://schemas.openxmlformats.org/officeDocument/2006/relationships/hyperlink" Target="file:///C:\Users\Thomas%20Huet\Desktop\Documentation%20arch&#233;ologique%20li&#233;e%20&#224;%20la%20th&#232;se\Cultures.docx" TargetMode="External"/><Relationship Id="rId11684" Type="http://schemas.openxmlformats.org/officeDocument/2006/relationships/hyperlink" Target="file:///C:\Users\Thomas%20Huet\Desktop\Documentation%20arch&#233;ologique%20li&#233;e%20&#224;%20la%20th&#232;se\Sites.docx" TargetMode="External"/><Relationship Id="rId12735" Type="http://schemas.openxmlformats.org/officeDocument/2006/relationships/hyperlink" Target="file:///C:\Users\Thomas%20Huet\Desktop\Documentation%20arch&#233;ologique%20li&#233;e%20&#224;%20la%20th&#232;se\Cultures.docx" TargetMode="External"/><Relationship Id="rId1743" Type="http://schemas.openxmlformats.org/officeDocument/2006/relationships/hyperlink" Target="file:///C:\Users\Thomas%20Huet\Desktop\Documentation%20arch&#233;ologique%20li&#233;e%20&#224;%20la%20th&#232;se\Cultures.docx" TargetMode="External"/><Relationship Id="rId8009" Type="http://schemas.openxmlformats.org/officeDocument/2006/relationships/hyperlink" Target="file:///C:\Users\Thomas%20Huet\Desktop\Documentation%20arch&#233;ologique%20li&#233;e%20&#224;%20la%20th&#232;se\Cultures.docx" TargetMode="External"/><Relationship Id="rId8356" Type="http://schemas.openxmlformats.org/officeDocument/2006/relationships/hyperlink" Target="file:///C:\Users\Thomas%20Huet\Desktop\Documentation%20arch&#233;ologique%20li&#233;e%20&#224;%20la%20th&#232;se\Sites.docx" TargetMode="External"/><Relationship Id="rId9407" Type="http://schemas.openxmlformats.org/officeDocument/2006/relationships/hyperlink" Target="file:///C:\Users\Thomas%20Huet\Desktop\Documentation%20arch&#233;ologique%20li&#233;e%20&#224;%20la%20th&#232;se\Cultures.docx" TargetMode="External"/><Relationship Id="rId10286" Type="http://schemas.openxmlformats.org/officeDocument/2006/relationships/hyperlink" Target="file:///C:\Users\Thomas%20Huet\Desktop\Documentation%20arch&#233;ologique%20li&#233;e%20&#224;%20la%20th&#232;se\Sites.docx" TargetMode="External"/><Relationship Id="rId11337" Type="http://schemas.openxmlformats.org/officeDocument/2006/relationships/hyperlink" Target="file:///C:\Users\Thomas%20Huet\Desktop\Documentation%20arch&#233;ologique%20li&#233;e%20&#224;%20la%20th&#232;se\Sites.docx" TargetMode="External"/><Relationship Id="rId4966" Type="http://schemas.openxmlformats.org/officeDocument/2006/relationships/hyperlink" Target="file:///C:\Users\Thomas%20Huet\Desktop\Documentation%20arch&#233;ologique%20li&#233;e%20&#224;%20la%20th&#232;se\Cultures.docx" TargetMode="External"/><Relationship Id="rId3568" Type="http://schemas.openxmlformats.org/officeDocument/2006/relationships/hyperlink" Target="file:///C:\Users\Thomas%20Huet\Desktop\Documentation%20arch&#233;ologique%20li&#233;e%20&#224;%20la%20th&#232;se\Sites.docx" TargetMode="External"/><Relationship Id="rId4619" Type="http://schemas.openxmlformats.org/officeDocument/2006/relationships/hyperlink" Target="file:///C:\Users\Thomas%20Huet\Desktop\Documentation%20arch&#233;ologique%20li&#233;e%20&#224;%20la%20th&#232;se\Cultures.docx" TargetMode="External"/><Relationship Id="rId10420" Type="http://schemas.openxmlformats.org/officeDocument/2006/relationships/hyperlink" Target="file:///C:\Users\Thomas%20Huet\Desktop\Documentation%20arch&#233;ologique%20li&#233;e%20&#224;%20la%20th&#232;se\Sites.docx" TargetMode="External"/><Relationship Id="rId489" Type="http://schemas.openxmlformats.org/officeDocument/2006/relationships/hyperlink" Target="file:///C:\Users\Thomas%20Huet\Desktop\Documentation%20arch&#233;ologique%20li&#233;e%20&#224;%20la%20th&#232;se\Cultures.docx" TargetMode="External"/><Relationship Id="rId6041" Type="http://schemas.openxmlformats.org/officeDocument/2006/relationships/hyperlink" Target="file:///C:\Users\Thomas%20Huet\Desktop\Documentation%20arch&#233;ologique%20li&#233;e%20&#224;%20la%20th&#232;se\Cultures.docx" TargetMode="External"/><Relationship Id="rId13990" Type="http://schemas.openxmlformats.org/officeDocument/2006/relationships/hyperlink" Target="file:///C:\Users\Thomas%20Huet\Desktop\Documentation%20arch&#233;ologique%20li&#233;e%20&#224;%20la%20th&#232;se\Cultures.docx" TargetMode="External"/><Relationship Id="rId9264" Type="http://schemas.openxmlformats.org/officeDocument/2006/relationships/hyperlink" Target="file:///C:\Users\Thomas%20Huet\Desktop\Documentation%20arch&#233;ologique%20li&#233;e%20&#224;%20la%20th&#232;se\Sites.docx" TargetMode="External"/><Relationship Id="rId12592" Type="http://schemas.openxmlformats.org/officeDocument/2006/relationships/hyperlink" Target="file:///C:\Users\Thomas%20Huet\Desktop\Documentation%20arch&#233;ologique%20li&#233;e%20&#224;%20la%20th&#232;se\Cultures.docx" TargetMode="External"/><Relationship Id="rId13643" Type="http://schemas.openxmlformats.org/officeDocument/2006/relationships/hyperlink" Target="file:///C:\Users\Thomas%20Huet\Desktop\Documentation%20arch&#233;ologique%20li&#233;e%20&#224;%20la%20th&#232;se\Sites.docx" TargetMode="External"/><Relationship Id="rId970" Type="http://schemas.openxmlformats.org/officeDocument/2006/relationships/hyperlink" Target="file:///C:\Users\Thomas%20Huet\Desktop\Documentation%20arch&#233;ologique%20li&#233;e%20&#224;%20la%20th&#232;se\Cultures.docx" TargetMode="External"/><Relationship Id="rId1253" Type="http://schemas.openxmlformats.org/officeDocument/2006/relationships/hyperlink" Target="file:///C:\Users\Thomas%20Huet\Desktop\Documentation%20arch&#233;ologique%20li&#233;e%20&#224;%20la%20th&#232;se\Sites.docx" TargetMode="External"/><Relationship Id="rId2651" Type="http://schemas.openxmlformats.org/officeDocument/2006/relationships/hyperlink" Target="file:///C:\Users\Thomas%20Huet\Desktop\Documentation%20arch&#233;ologique%20li&#233;e%20&#224;%20la%20th&#232;se\Cultures.docx" TargetMode="External"/><Relationship Id="rId3702" Type="http://schemas.openxmlformats.org/officeDocument/2006/relationships/hyperlink" Target="file:///C:\Users\Thomas%20Huet\Desktop\Documentation%20arch&#233;ologique%20li&#233;e%20&#224;%20la%20th&#232;se\Cultures.docx" TargetMode="External"/><Relationship Id="rId11194" Type="http://schemas.openxmlformats.org/officeDocument/2006/relationships/hyperlink" Target="file:///C:\Users\Thomas%20Huet\Desktop\Documentation%20arch&#233;ologique%20li&#233;e%20&#224;%20la%20th&#232;se\Cultures.docx" TargetMode="External"/><Relationship Id="rId12245" Type="http://schemas.openxmlformats.org/officeDocument/2006/relationships/hyperlink" Target="file:///C:\Users\Thomas%20Huet\Desktop\Documentation%20arch&#233;ologique%20li&#233;e%20&#224;%20la%20th&#232;se\Cultures.docx" TargetMode="External"/><Relationship Id="rId623" Type="http://schemas.openxmlformats.org/officeDocument/2006/relationships/hyperlink" Target="file:///C:\Users\Thomas%20Huet\Desktop\Documentation%20arch&#233;ologique%20li&#233;e%20&#224;%20la%20th&#232;se\Cultures.docx" TargetMode="External"/><Relationship Id="rId2304" Type="http://schemas.openxmlformats.org/officeDocument/2006/relationships/hyperlink" Target="file:///C:\Users\Thomas%20Huet\Desktop\Documentation%20arch&#233;ologique%20li&#233;e%20&#224;%20la%20th&#232;se\Cultures.docx" TargetMode="External"/><Relationship Id="rId5874" Type="http://schemas.openxmlformats.org/officeDocument/2006/relationships/hyperlink" Target="file:///C:\Users\Thomas%20Huet\Desktop\Documentation%20arch&#233;ologique%20li&#233;e%20&#224;%20la%20th&#232;se\Cultures.docx" TargetMode="External"/><Relationship Id="rId6925" Type="http://schemas.openxmlformats.org/officeDocument/2006/relationships/hyperlink" Target="file:///C:\Users\Thomas%20Huet\Desktop\Documentation%20arch&#233;ologique%20li&#233;e%20&#224;%20la%20th&#232;se\Sites.docx" TargetMode="External"/><Relationship Id="rId4476" Type="http://schemas.openxmlformats.org/officeDocument/2006/relationships/hyperlink" Target="file:///C:\Users\Thomas%20Huet\Desktop\Documentation%20arch&#233;ologique%20li&#233;e%20&#224;%20la%20th&#232;se\Cultures.docx" TargetMode="External"/><Relationship Id="rId5527" Type="http://schemas.openxmlformats.org/officeDocument/2006/relationships/hyperlink" Target="file:///C:\Users\Thomas%20Huet\Desktop\Documentation%20arch&#233;ologique%20li&#233;e%20&#224;%20la%20th&#232;se\Cultures.docx" TargetMode="External"/><Relationship Id="rId3078" Type="http://schemas.openxmlformats.org/officeDocument/2006/relationships/hyperlink" Target="file:///C:\Users\Thomas%20Huet\Desktop\Documentation%20arch&#233;ologique%20li&#233;e%20&#224;%20la%20th&#232;se\Cultures.docx" TargetMode="External"/><Relationship Id="rId4129" Type="http://schemas.openxmlformats.org/officeDocument/2006/relationships/hyperlink" Target="file:///C:\Users\Thomas%20Huet\Desktop\Documentation%20arch&#233;ologique%20li&#233;e%20&#224;%20la%20th&#232;se\Cultures.docx" TargetMode="External"/><Relationship Id="rId7699" Type="http://schemas.openxmlformats.org/officeDocument/2006/relationships/hyperlink" Target="file:///C:\Users\Thomas%20Huet\Desktop\Documentation%20arch&#233;ologique%20li&#233;e%20&#224;%20la%20th&#232;se\Sites.docx" TargetMode="External"/><Relationship Id="rId8000" Type="http://schemas.openxmlformats.org/officeDocument/2006/relationships/hyperlink" Target="file:///C:\Users\Thomas%20Huet\Desktop\Documentation%20arch&#233;ologique%20li&#233;e%20&#224;%20la%20th&#232;se\Cultures.docx" TargetMode="External"/><Relationship Id="rId14551" Type="http://schemas.openxmlformats.org/officeDocument/2006/relationships/fontTable" Target="fontTable.xml"/><Relationship Id="rId4610" Type="http://schemas.openxmlformats.org/officeDocument/2006/relationships/hyperlink" Target="file:///C:\Users\Thomas%20Huet\Desktop\Documentation%20arch&#233;ologique%20li&#233;e%20&#224;%20la%20th&#232;se\Cultures.docx" TargetMode="External"/><Relationship Id="rId13153" Type="http://schemas.openxmlformats.org/officeDocument/2006/relationships/hyperlink" Target="file:///C:\Users\Thomas%20Huet\Desktop\Documentation%20arch&#233;ologique%20li&#233;e%20&#224;%20la%20th&#232;se\Sites.docx" TargetMode="External"/><Relationship Id="rId14204" Type="http://schemas.openxmlformats.org/officeDocument/2006/relationships/hyperlink" Target="file:///C:\Users\Thomas%20Huet\Desktop\Documentation%20arch&#233;ologique%20li&#233;e%20&#224;%20la%20th&#232;se\Sites.docx" TargetMode="External"/><Relationship Id="rId480" Type="http://schemas.openxmlformats.org/officeDocument/2006/relationships/hyperlink" Target="file:///C:\Users\Thomas%20Huet\Desktop\Documentation%20arch&#233;ologique%20li&#233;e%20&#224;%20la%20th&#232;se\Cultures.docx" TargetMode="External"/><Relationship Id="rId2161" Type="http://schemas.openxmlformats.org/officeDocument/2006/relationships/hyperlink" Target="file:///C:\Users\Thomas%20Huet\Desktop\Documentation%20arch&#233;ologique%20li&#233;e%20&#224;%20la%20th&#232;se\Sites.docx" TargetMode="External"/><Relationship Id="rId3212" Type="http://schemas.openxmlformats.org/officeDocument/2006/relationships/hyperlink" Target="file:///C:\Users\Thomas%20Huet\Desktop\Documentation%20arch&#233;ologique%20li&#233;e%20&#224;%20la%20th&#232;se\Cultures.docx" TargetMode="External"/><Relationship Id="rId133" Type="http://schemas.openxmlformats.org/officeDocument/2006/relationships/hyperlink" Target="file:///C:\Users\Thomas%20Huet\Desktop\Documentation%20arch&#233;ologique%20li&#233;e%20&#224;%20la%20th&#232;se\Cultures.docx" TargetMode="External"/><Relationship Id="rId5384" Type="http://schemas.openxmlformats.org/officeDocument/2006/relationships/hyperlink" Target="file:///C:\Users\Thomas%20Huet\Desktop\Documentation%20arch&#233;ologique%20li&#233;e%20&#224;%20la%20th&#232;se\Sites.docx" TargetMode="External"/><Relationship Id="rId6782" Type="http://schemas.openxmlformats.org/officeDocument/2006/relationships/hyperlink" Target="file:///C:\Users\Thomas%20Huet\Desktop\Documentation%20arch&#233;ologique%20li&#233;e%20&#224;%20la%20th&#232;se\Cultures.docx" TargetMode="External"/><Relationship Id="rId7833" Type="http://schemas.openxmlformats.org/officeDocument/2006/relationships/hyperlink" Target="file:///C:\Users\Thomas%20Huet\Desktop\Documentation%20arch&#233;ologique%20li&#233;e%20&#224;%20la%20th&#232;se\Sites.docx" TargetMode="External"/><Relationship Id="rId10814" Type="http://schemas.openxmlformats.org/officeDocument/2006/relationships/hyperlink" Target="Sites.docx" TargetMode="External"/><Relationship Id="rId5037" Type="http://schemas.openxmlformats.org/officeDocument/2006/relationships/hyperlink" Target="file:///C:\Users\Thomas%20Huet\Desktop\Documentation%20arch&#233;ologique%20li&#233;e%20&#224;%20la%20th&#232;se\Cultures.docx" TargetMode="External"/><Relationship Id="rId6435" Type="http://schemas.openxmlformats.org/officeDocument/2006/relationships/hyperlink" Target="file:///C:\Users\Thomas%20Huet\Desktop\Documentation%20arch&#233;ologique%20li&#233;e%20&#224;%20la%20th&#232;se\Sites.docx" TargetMode="External"/><Relationship Id="rId12986" Type="http://schemas.openxmlformats.org/officeDocument/2006/relationships/hyperlink" Target="file:///C:\Users\Thomas%20Huet\Desktop\Documentation%20arch&#233;ologique%20li&#233;e%20&#224;%20la%20th&#232;se\Cultures.docx" TargetMode="External"/><Relationship Id="rId1994" Type="http://schemas.openxmlformats.org/officeDocument/2006/relationships/hyperlink" Target="file:///C:\Users\Thomas%20Huet\Desktop\Documentation%20arch&#233;ologique%20li&#233;e%20&#224;%20la%20th&#232;se\Cultures.docx" TargetMode="External"/><Relationship Id="rId9658" Type="http://schemas.openxmlformats.org/officeDocument/2006/relationships/hyperlink" Target="file:///C:\Users\Thomas%20Huet\Desktop\Documentation%20arch&#233;ologique%20li&#233;e%20&#224;%20la%20th&#232;se\Sites.docx" TargetMode="External"/><Relationship Id="rId11588" Type="http://schemas.openxmlformats.org/officeDocument/2006/relationships/hyperlink" Target="file:///C:\Users\Thomas%20Huet\Desktop\Documentation%20arch&#233;ologique%20li&#233;e%20&#224;%20la%20th&#232;se\Cultures.docx" TargetMode="External"/><Relationship Id="rId12639" Type="http://schemas.openxmlformats.org/officeDocument/2006/relationships/hyperlink" Target="file:///C:\Users\Thomas%20Huet\Desktop\Documentation%20arch&#233;ologique%20li&#233;e%20&#224;%20la%20th&#232;se\Sites.docx" TargetMode="External"/><Relationship Id="rId1647" Type="http://schemas.openxmlformats.org/officeDocument/2006/relationships/hyperlink" Target="file:///C:\Users\Thomas%20Huet\Desktop\Documentation%20arch&#233;ologique%20li&#233;e%20&#224;%20la%20th&#232;se\Cultures.docx" TargetMode="External"/><Relationship Id="rId14061" Type="http://schemas.openxmlformats.org/officeDocument/2006/relationships/hyperlink" Target="file:///C:\Users\Thomas%20Huet\Desktop\Documentation%20arch&#233;ologique%20li&#233;e%20&#224;%20la%20th&#232;se\Cultures.docx" TargetMode="External"/><Relationship Id="rId4120" Type="http://schemas.openxmlformats.org/officeDocument/2006/relationships/hyperlink" Target="file:///C:\Users\Thomas%20Huet\Desktop\Documentation%20arch&#233;ologique%20li&#233;e%20&#224;%20la%20th&#232;se\Sites.docx" TargetMode="External"/><Relationship Id="rId7690" Type="http://schemas.openxmlformats.org/officeDocument/2006/relationships/hyperlink" Target="file:///C:\Users\Thomas%20Huet\Desktop\Documentation%20arch&#233;ologique%20li&#233;e%20&#224;%20la%20th&#232;se\Cultures.docx" TargetMode="External"/><Relationship Id="rId8741" Type="http://schemas.openxmlformats.org/officeDocument/2006/relationships/hyperlink" Target="file:///C:\Users\Thomas%20Huet\Desktop\Documentation%20arch&#233;ologique%20li&#233;e%20&#224;%20la%20th&#232;se\Cultures.docx" TargetMode="External"/><Relationship Id="rId6292" Type="http://schemas.openxmlformats.org/officeDocument/2006/relationships/hyperlink" Target="file:///C:\Users\Thomas%20Huet\Desktop\Documentation%20arch&#233;ologique%20li&#233;e%20&#224;%20la%20th&#232;se\Cultures.docx" TargetMode="External"/><Relationship Id="rId7343" Type="http://schemas.openxmlformats.org/officeDocument/2006/relationships/hyperlink" Target="file:///C:\Users\Thomas%20Huet\Desktop\Documentation%20arch&#233;ologique%20li&#233;e%20&#224;%20la%20th&#232;se\Sites.docx" TargetMode="External"/><Relationship Id="rId10671" Type="http://schemas.openxmlformats.org/officeDocument/2006/relationships/hyperlink" Target="file:///C:\Users\Thomas%20Huet\Desktop\Documentation%20arch&#233;ologique%20li&#233;e%20&#224;%20la%20th&#232;se\Sites.docx" TargetMode="External"/><Relationship Id="rId11722" Type="http://schemas.openxmlformats.org/officeDocument/2006/relationships/hyperlink" Target="file:///C:\Users\Thomas%20Huet\Desktop\Documentation%20arch&#233;ologique%20li&#233;e%20&#224;%20la%20th&#232;se\Sites.docx" TargetMode="External"/><Relationship Id="rId10324" Type="http://schemas.openxmlformats.org/officeDocument/2006/relationships/hyperlink" Target="file:///C:\Users\Thomas%20Huet\Desktop\Documentation%20arch&#233;ologique%20li&#233;e%20&#224;%20la%20th&#232;se\Sites.docx" TargetMode="External"/><Relationship Id="rId13894" Type="http://schemas.openxmlformats.org/officeDocument/2006/relationships/hyperlink" Target="file:///C:\Users\Thomas%20Huet\Desktop\Documentation%20arch&#233;ologique%20li&#233;e%20&#224;%20la%20th&#232;se\Environnement.docx" TargetMode="External"/><Relationship Id="rId3953" Type="http://schemas.openxmlformats.org/officeDocument/2006/relationships/hyperlink" Target="file:///C:\Users\Thomas%20Huet\Desktop\Documentation%20arch&#233;ologique%20li&#233;e%20&#224;%20la%20th&#232;se\Cultures.docx" TargetMode="External"/><Relationship Id="rId9168" Type="http://schemas.openxmlformats.org/officeDocument/2006/relationships/hyperlink" Target="file:///C:\Users\Thomas%20Huet\Desktop\Documentation%20arch&#233;ologique%20li&#233;e%20&#224;%20la%20th&#232;se\Sites.docx" TargetMode="External"/><Relationship Id="rId12496" Type="http://schemas.openxmlformats.org/officeDocument/2006/relationships/hyperlink" Target="file:///C:\Users\Thomas%20Huet\Desktop\Documentation%20arch&#233;ologique%20li&#233;e%20&#224;%20la%20th&#232;se\Cultures.docx" TargetMode="External"/><Relationship Id="rId13547" Type="http://schemas.openxmlformats.org/officeDocument/2006/relationships/hyperlink" Target="file:///C:\Users\Thomas%20Huet\Desktop\Documentation%20arch&#233;ologique%20li&#233;e%20&#224;%20la%20th&#232;se\Cultures.docx" TargetMode="External"/><Relationship Id="rId874" Type="http://schemas.openxmlformats.org/officeDocument/2006/relationships/hyperlink" Target="file:///C:\Users\Thomas%20Huet\Desktop\Documentation%20arch&#233;ologique%20li&#233;e%20&#224;%20la%20th&#232;se\Cultures.docx" TargetMode="External"/><Relationship Id="rId2555" Type="http://schemas.openxmlformats.org/officeDocument/2006/relationships/hyperlink" Target="file:///C:\Users\Thomas%20Huet\Desktop\Documentation%20arch&#233;ologique%20li&#233;e%20&#224;%20la%20th&#232;se\Cultures.docx" TargetMode="External"/><Relationship Id="rId3606" Type="http://schemas.openxmlformats.org/officeDocument/2006/relationships/hyperlink" Target="file:///C:\Users\Thomas%20Huet\Desktop\Documentation%20arch&#233;ologique%20li&#233;e%20&#224;%20la%20th&#232;se\Cultures.docx" TargetMode="External"/><Relationship Id="rId11098" Type="http://schemas.openxmlformats.org/officeDocument/2006/relationships/hyperlink" Target="file:///C:\Users\Thomas%20Huet\Desktop\Documentation%20arch&#233;ologique%20li&#233;e%20&#224;%20la%20th&#232;se\Cultures.docx" TargetMode="External"/><Relationship Id="rId12149" Type="http://schemas.openxmlformats.org/officeDocument/2006/relationships/hyperlink" Target="file:///C:\Users\Thomas%20Huet\Desktop\Documentation%20arch&#233;ologique%20li&#233;e%20&#224;%20la%20th&#232;se\Cultures.docx" TargetMode="External"/><Relationship Id="rId527" Type="http://schemas.openxmlformats.org/officeDocument/2006/relationships/hyperlink" Target="file:///C:\Users\Thomas%20Huet\Desktop\Documentation%20arch&#233;ologique%20li&#233;e%20&#224;%20la%20th&#232;se\Cultures.docx" TargetMode="External"/><Relationship Id="rId1157" Type="http://schemas.openxmlformats.org/officeDocument/2006/relationships/hyperlink" Target="file:///C:\Users\Thomas%20Huet\Desktop\Documentation%20arch&#233;ologique%20li&#233;e%20&#224;%20la%20th&#232;se\Sites.docx" TargetMode="External"/><Relationship Id="rId2208" Type="http://schemas.openxmlformats.org/officeDocument/2006/relationships/hyperlink" Target="file:///C:\Users\Thomas%20Huet\Desktop\Documentation%20arch&#233;ologique%20li&#233;e%20&#224;%20la%20th&#232;se\Cultures.docx" TargetMode="External"/><Relationship Id="rId5778" Type="http://schemas.openxmlformats.org/officeDocument/2006/relationships/hyperlink" Target="file:///C:\Users\Thomas%20Huet\Desktop\Documentation%20arch&#233;ologique%20li&#233;e%20&#224;%20la%20th&#232;se\Sites.docx" TargetMode="External"/><Relationship Id="rId6829" Type="http://schemas.openxmlformats.org/officeDocument/2006/relationships/hyperlink" Target="file:///C:\Users\Thomas%20Huet\Desktop\Documentation%20arch&#233;ologique%20li&#233;e%20&#224;%20la%20th&#232;se\Cultures.docx" TargetMode="External"/><Relationship Id="rId12630" Type="http://schemas.openxmlformats.org/officeDocument/2006/relationships/hyperlink" Target="file:///C:\Users\Thomas%20Huet\Desktop\Documentation%20arch&#233;ologique%20li&#233;e%20&#224;%20la%20th&#232;se\Cultures.docx" TargetMode="External"/><Relationship Id="rId8251" Type="http://schemas.openxmlformats.org/officeDocument/2006/relationships/hyperlink" Target="file:///C:\Users\Thomas%20Huet\Desktop\Documentation%20arch&#233;ologique%20li&#233;e%20&#224;%20la%20th&#232;se\Cultures.docx" TargetMode="External"/><Relationship Id="rId9302" Type="http://schemas.openxmlformats.org/officeDocument/2006/relationships/hyperlink" Target="file:///C:\Users\Thomas%20Huet\Desktop\Documentation%20arch&#233;ologique%20li&#233;e%20&#224;%20la%20th&#232;se\Sites.docx" TargetMode="External"/><Relationship Id="rId10181" Type="http://schemas.openxmlformats.org/officeDocument/2006/relationships/hyperlink" Target="file:///C:\Users\Thomas%20Huet\Desktop\Documentation%20arch&#233;ologique%20li&#233;e%20&#224;%20la%20th&#232;se\Sites.docx" TargetMode="External"/><Relationship Id="rId11232" Type="http://schemas.openxmlformats.org/officeDocument/2006/relationships/hyperlink" Target="file:///C:\Users\Thomas%20Huet\Desktop\Documentation%20arch&#233;ologique%20li&#233;e%20&#224;%20la%20th&#232;se\Sites.docx" TargetMode="External"/><Relationship Id="rId3463" Type="http://schemas.openxmlformats.org/officeDocument/2006/relationships/hyperlink" Target="file:///C:\Users\Thomas%20Huet\Desktop\Documentation%20arch&#233;ologique%20li&#233;e%20&#224;%20la%20th&#232;se\Cultures.docx" TargetMode="External"/><Relationship Id="rId4861" Type="http://schemas.openxmlformats.org/officeDocument/2006/relationships/hyperlink" Target="file:///C:\Users\Thomas%20Huet\Desktop\Documentation%20arch&#233;ologique%20li&#233;e%20&#224;%20la%20th&#232;se\Cultures.docx" TargetMode="External"/><Relationship Id="rId5912" Type="http://schemas.openxmlformats.org/officeDocument/2006/relationships/hyperlink" Target="file:///C:\Users\Thomas%20Huet\Desktop\Documentation%20arch&#233;ologique%20li&#233;e%20&#224;%20la%20th&#232;se\Cultures.docx" TargetMode="External"/><Relationship Id="rId13057" Type="http://schemas.openxmlformats.org/officeDocument/2006/relationships/hyperlink" Target="file:///C:\Users\Thomas%20Huet\Desktop\Documentation%20arch&#233;ologique%20li&#233;e%20&#224;%20la%20th&#232;se\Sites.docx" TargetMode="External"/><Relationship Id="rId14455" Type="http://schemas.openxmlformats.org/officeDocument/2006/relationships/hyperlink" Target="file:///C:\Users\Thomas%20Huet\Desktop\Documentation%20arch&#233;ologique%20li&#233;e%20&#224;%20la%20th&#232;se\Sites.docx" TargetMode="External"/><Relationship Id="rId384" Type="http://schemas.openxmlformats.org/officeDocument/2006/relationships/hyperlink" Target="file:///C:\Users\Thomas%20Huet\Desktop\Documentation%20arch&#233;ologique%20li&#233;e%20&#224;%20la%20th&#232;se\Cultures.docx" TargetMode="External"/><Relationship Id="rId2065" Type="http://schemas.openxmlformats.org/officeDocument/2006/relationships/hyperlink" Target="file:///C:\Users\Thomas%20Huet\Desktop\Documentation%20arch&#233;ologique%20li&#233;e%20&#224;%20la%20th&#232;se\Cultures.docx" TargetMode="External"/><Relationship Id="rId3116" Type="http://schemas.openxmlformats.org/officeDocument/2006/relationships/hyperlink" Target="file:///C:\Users\Thomas%20Huet\Desktop\Documentation%20arch&#233;ologique%20li&#233;e%20&#224;%20la%20th&#232;se\Cultures.docx" TargetMode="External"/><Relationship Id="rId4514" Type="http://schemas.openxmlformats.org/officeDocument/2006/relationships/hyperlink" Target="file:///C:\Users\Thomas%20Huet\Desktop\Documentation%20arch&#233;ologique%20li&#233;e%20&#224;%20la%20th&#232;se\Cultures.docx" TargetMode="External"/><Relationship Id="rId14108" Type="http://schemas.openxmlformats.org/officeDocument/2006/relationships/hyperlink" Target="file:///C:\Users\Thomas%20Huet\Desktop\Documentation%20arch&#233;ologique%20li&#233;e%20&#224;%20la%20th&#232;se\Sites.docx" TargetMode="External"/><Relationship Id="rId6686" Type="http://schemas.openxmlformats.org/officeDocument/2006/relationships/hyperlink" Target="file:///C:\Users\Thomas%20Huet\Desktop\Documentation%20arch&#233;ologique%20li&#233;e%20&#224;%20la%20th&#232;se\Cultures.docx" TargetMode="External"/><Relationship Id="rId7737" Type="http://schemas.openxmlformats.org/officeDocument/2006/relationships/hyperlink" Target="file:///C:\Users\Thomas%20Huet\Desktop\Documentation%20arch&#233;ologique%20li&#233;e%20&#224;%20la%20th&#232;se\Sites.docx" TargetMode="External"/><Relationship Id="rId10718" Type="http://schemas.openxmlformats.org/officeDocument/2006/relationships/hyperlink" Target="file:///C:\Users\Thomas%20Huet\Desktop\Documentation%20arch&#233;ologique%20li&#233;e%20&#224;%20la%20th&#232;se\Cultures.docx" TargetMode="External"/><Relationship Id="rId5288" Type="http://schemas.openxmlformats.org/officeDocument/2006/relationships/hyperlink" Target="file:///C:\Users\Thomas%20Huet\Desktop\Documentation%20arch&#233;ologique%20li&#233;e%20&#224;%20la%20th&#232;se\Sites.docx" TargetMode="External"/><Relationship Id="rId6339" Type="http://schemas.openxmlformats.org/officeDocument/2006/relationships/hyperlink" Target="file:///C:\Users\Thomas%20Huet\Desktop\Documentation%20arch&#233;ologique%20li&#233;e%20&#224;%20la%20th&#232;se\Sit_Peinte_rSud__27" TargetMode="External"/><Relationship Id="rId12140" Type="http://schemas.openxmlformats.org/officeDocument/2006/relationships/hyperlink" Target="file:///C:\Users\Thomas%20Huet\Desktop\Documentation%20arch&#233;ologique%20li&#233;e%20&#224;%20la%20th&#232;se\Cultures.docx" TargetMode="External"/><Relationship Id="rId1898" Type="http://schemas.openxmlformats.org/officeDocument/2006/relationships/hyperlink" Target="file:///C:\Users\Thomas%20Huet\Desktop\Documentation%20arch&#233;ologique%20li&#233;e%20&#224;%20la%20th&#232;se\Sites.docx" TargetMode="External"/><Relationship Id="rId2949" Type="http://schemas.openxmlformats.org/officeDocument/2006/relationships/hyperlink" Target="file:///C:\Users\Thomas%20Huet\Desktop\Documentation%20arch&#233;ologique%20li&#233;e%20&#224;%20la%20th&#232;se\Cultures.docx" TargetMode="External"/><Relationship Id="rId6820" Type="http://schemas.openxmlformats.org/officeDocument/2006/relationships/hyperlink" Target="file:///C:\Users\Thomas%20Huet\Desktop\Documentation%20arch&#233;ologique%20li&#233;e%20&#224;%20la%20th&#232;se\Cultures.docx" TargetMode="External"/><Relationship Id="rId4371" Type="http://schemas.openxmlformats.org/officeDocument/2006/relationships/hyperlink" Target="file:///C:\Users\Thomas%20Huet\Desktop\Documentation%20arch&#233;ologique%20li&#233;e%20&#224;%20la%20th&#232;se\Cultures.docx" TargetMode="External"/><Relationship Id="rId5422" Type="http://schemas.openxmlformats.org/officeDocument/2006/relationships/hyperlink" Target="file:///C:\Users\Thomas%20Huet\Desktop\Documentation%20arch&#233;ologique%20li&#233;e%20&#224;%20la%20th&#232;se\Sites.docx" TargetMode="External"/><Relationship Id="rId4024" Type="http://schemas.openxmlformats.org/officeDocument/2006/relationships/hyperlink" Target="file:///C:\Users\Thomas%20Huet\Desktop\Documentation%20arch&#233;ologique%20li&#233;e%20&#224;%20la%20th&#232;se\Cultures.docx" TargetMode="External"/><Relationship Id="rId7594" Type="http://schemas.openxmlformats.org/officeDocument/2006/relationships/hyperlink" Target="file:///C:\Users\Thomas%20Huet\Desktop\Documentation%20arch&#233;ologique%20li&#233;e%20&#224;%20la%20th&#232;se\Cultures.docx" TargetMode="External"/><Relationship Id="rId8992" Type="http://schemas.openxmlformats.org/officeDocument/2006/relationships/hyperlink" Target="file:///C:\Users\Thomas%20Huet\Desktop\Documentation%20arch&#233;ologique%20li&#233;e%20&#224;%20la%20th&#232;se\Cultures.docx" TargetMode="External"/><Relationship Id="rId11973" Type="http://schemas.openxmlformats.org/officeDocument/2006/relationships/hyperlink" Target="file:///C:\Users\Thomas%20Huet\Desktop\Documentation%20arch&#233;ologique%20li&#233;e%20&#224;%20la%20th&#232;se\Cultures.docx" TargetMode="External"/><Relationship Id="rId6196" Type="http://schemas.openxmlformats.org/officeDocument/2006/relationships/hyperlink" Target="file:///C:\Users\Thomas%20Huet\Desktop\Documentation%20arch&#233;ologique%20li&#233;e%20&#224;%20la%20th&#232;se\Sites.docx" TargetMode="External"/><Relationship Id="rId7247" Type="http://schemas.openxmlformats.org/officeDocument/2006/relationships/hyperlink" Target="file:///C:\Users\Thomas%20Huet\Desktop\Documentation%20arch&#233;ologique%20li&#233;e%20&#224;%20la%20th&#232;se\Cultures.docx" TargetMode="External"/><Relationship Id="rId8645" Type="http://schemas.openxmlformats.org/officeDocument/2006/relationships/hyperlink" Target="file:///C:\Users\Thomas%20Huet\Desktop\Documentation%20arch&#233;ologique%20li&#233;e%20&#224;%20la%20th&#232;se\Sites.docx" TargetMode="External"/><Relationship Id="rId10575" Type="http://schemas.openxmlformats.org/officeDocument/2006/relationships/hyperlink" Target="file:///C:\Users\Thomas%20Huet\Desktop\Documentation%20arch&#233;ologique%20li&#233;e%20&#224;%20la%20th&#232;se\Cultures.docx" TargetMode="External"/><Relationship Id="rId11626" Type="http://schemas.openxmlformats.org/officeDocument/2006/relationships/hyperlink" Target="file:///C:\Users\Thomas%20Huet\Desktop\Documentation%20arch&#233;ologique%20li&#233;e%20&#224;%20la%20th&#232;se\Cultures.docx" TargetMode="External"/><Relationship Id="rId10228" Type="http://schemas.openxmlformats.org/officeDocument/2006/relationships/hyperlink" Target="file:///C:\Users\Thomas%20Huet\Desktop\Documentation%20arch&#233;ologique%20li&#233;e%20&#224;%20la%20th&#232;se\Cultures.docx" TargetMode="External"/><Relationship Id="rId13798" Type="http://schemas.openxmlformats.org/officeDocument/2006/relationships/hyperlink" Target="file:///C:\Users\Thomas%20Huet\Desktop\Documentation%20arch&#233;ologique%20li&#233;e%20&#224;%20la%20th&#232;se\Sites.docx" TargetMode="External"/><Relationship Id="rId3857" Type="http://schemas.openxmlformats.org/officeDocument/2006/relationships/hyperlink" Target="file:///C:\Users\Thomas%20Huet\Desktop\Documentation%20arch&#233;ologique%20li&#233;e%20&#224;%20la%20th&#232;se\Cultures.docx" TargetMode="External"/><Relationship Id="rId4908" Type="http://schemas.openxmlformats.org/officeDocument/2006/relationships/hyperlink" Target="file:///C:\Users\Thomas%20Huet\Desktop\Documentation%20arch&#233;ologique%20li&#233;e%20&#224;%20la%20th&#232;se\Cultures.docx" TargetMode="External"/><Relationship Id="rId778" Type="http://schemas.openxmlformats.org/officeDocument/2006/relationships/hyperlink" Target="file:///C:\Users\Thomas%20Huet\Desktop\Documentation%20arch&#233;ologique%20li&#233;e%20&#224;%20la%20th&#232;se\Cultures.docx" TargetMode="External"/><Relationship Id="rId2459" Type="http://schemas.openxmlformats.org/officeDocument/2006/relationships/hyperlink" Target="file:///C:\Users\Thomas%20Huet\Desktop\Documentation%20arch&#233;ologique%20li&#233;e%20&#224;%20la%20th&#232;se\Cultures.docx" TargetMode="External"/><Relationship Id="rId6330" Type="http://schemas.openxmlformats.org/officeDocument/2006/relationships/hyperlink" Target="file:///C:\Users\Thomas%20Huet\Desktop\Documentation%20arch&#233;ologique%20li&#233;e%20&#224;%20la%20th&#232;se\Sites.docx" TargetMode="External"/><Relationship Id="rId9553" Type="http://schemas.openxmlformats.org/officeDocument/2006/relationships/hyperlink" Target="file:///C:\Users\Thomas%20Huet\Desktop\Documentation%20arch&#233;ologique%20li&#233;e%20&#224;%20la%20th&#232;se\Sites.docx" TargetMode="External"/><Relationship Id="rId12881" Type="http://schemas.openxmlformats.org/officeDocument/2006/relationships/hyperlink" Target="file:///C:\Users\Thomas%20Huet\Desktop\Documentation%20arch&#233;ologique%20li&#233;e%20&#224;%20la%20th&#232;se\Sit_Ciari_spat_C1_str__c4_n40_70" TargetMode="External"/><Relationship Id="rId13932" Type="http://schemas.openxmlformats.org/officeDocument/2006/relationships/hyperlink" Target="file:///C:\Users\Thomas%20Huet\Desktop\Documentation%20arch&#233;ologique%20li&#233;e%20&#224;%20la%20th&#232;se\Sites.docx" TargetMode="External"/><Relationship Id="rId1542" Type="http://schemas.openxmlformats.org/officeDocument/2006/relationships/hyperlink" Target="file:///C:\Users\Thomas%20Huet\Desktop\Documentation%20arch&#233;ologique%20li&#233;e%20&#224;%20la%20th&#232;se\Cultures.docx" TargetMode="External"/><Relationship Id="rId2940" Type="http://schemas.openxmlformats.org/officeDocument/2006/relationships/hyperlink" Target="file:///C:\Users\Thomas%20Huet\Desktop\Documentation%20arch&#233;ologique%20li&#233;e%20&#224;%20la%20th&#232;se\Sites.docx" TargetMode="External"/><Relationship Id="rId8155" Type="http://schemas.openxmlformats.org/officeDocument/2006/relationships/hyperlink" Target="file:///C:\Users\Thomas%20Huet\Desktop\Documentation%20arch&#233;ologique%20li&#233;e%20&#224;%20la%20th&#232;se\Cultures.docx" TargetMode="External"/><Relationship Id="rId9206" Type="http://schemas.openxmlformats.org/officeDocument/2006/relationships/hyperlink" Target="file:///C:\Users\Thomas%20Huet\Desktop\Documentation%20arch&#233;ologique%20li&#233;e%20&#224;%20la%20th&#232;se\Cultures.docx" TargetMode="External"/><Relationship Id="rId10085" Type="http://schemas.openxmlformats.org/officeDocument/2006/relationships/hyperlink" Target="file:///C:\Users\Thomas%20Huet\Desktop\Documentation%20arch&#233;ologique%20li&#233;e%20&#224;%20la%20th&#232;se\Sites.docx" TargetMode="External"/><Relationship Id="rId11136" Type="http://schemas.openxmlformats.org/officeDocument/2006/relationships/hyperlink" Target="file:///C:\Users\Thomas%20Huet\Desktop\Documentation%20arch&#233;ologique%20li&#233;e%20&#224;%20la%20th&#232;se\Cultures.docx" TargetMode="External"/><Relationship Id="rId11483" Type="http://schemas.openxmlformats.org/officeDocument/2006/relationships/hyperlink" Target="file:///C:\Users\Thomas%20Huet\Desktop\Documentation%20arch&#233;ologique%20li&#233;e%20&#224;%20la%20th&#232;se\Cultures.docx" TargetMode="External"/><Relationship Id="rId12534" Type="http://schemas.openxmlformats.org/officeDocument/2006/relationships/hyperlink" Target="file:///C:\Users\Thomas%20Huet\Desktop\Documentation%20arch&#233;ologique%20li&#233;e%20&#224;%20la%20th&#232;se\Cultures.docx" TargetMode="External"/><Relationship Id="rId912" Type="http://schemas.openxmlformats.org/officeDocument/2006/relationships/hyperlink" Target="file:///C:\Users\Thomas%20Huet\Desktop\Documentation%20arch&#233;ologique%20li&#233;e%20&#224;%20la%20th&#232;se\Cultures.docx" TargetMode="External"/><Relationship Id="rId4765" Type="http://schemas.openxmlformats.org/officeDocument/2006/relationships/hyperlink" Target="file:///C:\Users\Thomas%20Huet\Desktop\Documentation%20arch&#233;ologique%20li&#233;e%20&#224;%20la%20th&#232;se\Cultures.docx" TargetMode="External"/><Relationship Id="rId5816" Type="http://schemas.openxmlformats.org/officeDocument/2006/relationships/hyperlink" Target="file:///C:\Users\Thomas%20Huet\Desktop\Documentation%20arch&#233;ologique%20li&#233;e%20&#224;%20la%20th&#232;se\Sites.docx" TargetMode="External"/><Relationship Id="rId14359" Type="http://schemas.openxmlformats.org/officeDocument/2006/relationships/hyperlink" Target="file:///C:\Users\Thomas%20Huet\Desktop\Documentation%20arch&#233;ologique%20li&#233;e%20&#224;%20la%20th&#232;se\Cultures.docx" TargetMode="External"/><Relationship Id="rId288" Type="http://schemas.openxmlformats.org/officeDocument/2006/relationships/hyperlink" Target="file:///C:\Users\Thomas%20Huet\Desktop\Documentation%20arch&#233;ologique%20li&#233;e%20&#224;%20la%20th&#232;se\Sites.docx" TargetMode="External"/><Relationship Id="rId3367" Type="http://schemas.openxmlformats.org/officeDocument/2006/relationships/hyperlink" Target="file:///C:\Users\Thomas%20Huet\Desktop\Documentation%20arch&#233;ologique%20li&#233;e%20&#224;%20la%20th&#232;se\Sites.docx" TargetMode="External"/><Relationship Id="rId4418" Type="http://schemas.openxmlformats.org/officeDocument/2006/relationships/hyperlink" Target="file:///C:\Users\Thomas%20Huet\Desktop\Documentation%20arch&#233;ologique%20li&#233;e%20&#224;%20la%20th&#232;se\Cultures.docx" TargetMode="External"/><Relationship Id="rId7988" Type="http://schemas.openxmlformats.org/officeDocument/2006/relationships/hyperlink" Target="file:///C:\Users\Thomas%20Huet\Desktop\Documentation%20arch&#233;ologique%20li&#233;e%20&#224;%20la%20th&#232;se\Cultures.docx" TargetMode="External"/><Relationship Id="rId10969" Type="http://schemas.openxmlformats.org/officeDocument/2006/relationships/hyperlink" Target="file:///C:\Users\Thomas%20Huet\Desktop\Documentation%20arch&#233;ologique%20li&#233;e%20&#224;%20la%20th&#232;se\Cultures.docx" TargetMode="External"/><Relationship Id="rId12391" Type="http://schemas.openxmlformats.org/officeDocument/2006/relationships/hyperlink" Target="Analyses%20Statistiques.docx" TargetMode="External"/><Relationship Id="rId13442" Type="http://schemas.openxmlformats.org/officeDocument/2006/relationships/hyperlink" Target="file:///C:\Users\Thomas%20Huet\Desktop\Documentation%20arch&#233;ologique%20li&#233;e%20&#224;%20la%20th&#232;se\Cultures.docx" TargetMode="External"/><Relationship Id="rId2450" Type="http://schemas.openxmlformats.org/officeDocument/2006/relationships/hyperlink" Target="file:///C:\Users\Thomas%20Huet\Desktop\Documentation%20arch&#233;ologique%20li&#233;e%20&#224;%20la%20th&#232;se\Sites.docx" TargetMode="External"/><Relationship Id="rId3501" Type="http://schemas.openxmlformats.org/officeDocument/2006/relationships/hyperlink" Target="file:///C:\Users\Thomas%20Huet\Desktop\Documentation%20arch&#233;ologique%20li&#233;e%20&#224;%20la%20th&#232;se\Cultures.docx" TargetMode="External"/><Relationship Id="rId9063" Type="http://schemas.openxmlformats.org/officeDocument/2006/relationships/hyperlink" Target="file:///C:\Users\Thomas%20Huet\Desktop\Documentation%20arch&#233;ologique%20li&#233;e%20&#224;%20la%20th&#232;se\Sites.docx" TargetMode="External"/><Relationship Id="rId12044" Type="http://schemas.openxmlformats.org/officeDocument/2006/relationships/hyperlink" Target="file:///C:\Users\Thomas%20Huet\Desktop\Documentation%20arch&#233;ologique%20li&#233;e%20&#224;%20la%20th&#232;se\Cultures.docx" TargetMode="External"/><Relationship Id="rId422" Type="http://schemas.openxmlformats.org/officeDocument/2006/relationships/hyperlink" Target="file:///C:\Users\Thomas%20Huet\Desktop\Documentation%20arch&#233;ologique%20li&#233;e%20&#224;%20la%20th&#232;se\Cultures.docx" TargetMode="External"/><Relationship Id="rId1052" Type="http://schemas.openxmlformats.org/officeDocument/2006/relationships/hyperlink" Target="file:///C:\Users\Thomas%20Huet\Desktop\Documentation%20arch&#233;ologique%20li&#233;e%20&#224;%20la%20th&#232;se\Sites.docx" TargetMode="External"/><Relationship Id="rId2103" Type="http://schemas.openxmlformats.org/officeDocument/2006/relationships/hyperlink" Target="file:///C:\Users\Thomas%20Huet\Desktop\Documentation%20arch&#233;ologique%20li&#233;e%20&#224;%20la%20th&#232;se\Environnement.docx" TargetMode="External"/><Relationship Id="rId5673" Type="http://schemas.openxmlformats.org/officeDocument/2006/relationships/hyperlink" Target="file:///C:\Users\Thomas%20Huet\Desktop\Documentation%20arch&#233;ologique%20li&#233;e%20&#224;%20la%20th&#232;se\Cultures.docx" TargetMode="External"/><Relationship Id="rId4275" Type="http://schemas.openxmlformats.org/officeDocument/2006/relationships/hyperlink" Target="file:///C:\Users\Thomas%20Huet\Desktop\Documentation%20arch&#233;ologique%20li&#233;e%20&#224;%20la%20th&#232;se\Cultures.docx" TargetMode="External"/><Relationship Id="rId5326" Type="http://schemas.openxmlformats.org/officeDocument/2006/relationships/hyperlink" Target="file:///C:\Users\Thomas%20Huet\Desktop\Documentation%20arch&#233;ologique%20li&#233;e%20&#224;%20la%20th&#232;se\Sites.docx" TargetMode="External"/><Relationship Id="rId6724" Type="http://schemas.openxmlformats.org/officeDocument/2006/relationships/hyperlink" Target="file:///C:\Users\Thomas%20Huet\Desktop\Documentation%20arch&#233;ologique%20li&#233;e%20&#224;%20la%20th&#232;se\Cultures.docx" TargetMode="External"/><Relationship Id="rId8896" Type="http://schemas.openxmlformats.org/officeDocument/2006/relationships/hyperlink" Target="file:///C:\Users\Thomas%20Huet\Desktop\Documentation%20arch&#233;ologique%20li&#233;e%20&#224;%20la%20th&#232;se\Cultures.docx" TargetMode="External"/><Relationship Id="rId9947" Type="http://schemas.openxmlformats.org/officeDocument/2006/relationships/hyperlink" Target="file:///C:\Users\Thomas%20Huet\Desktop\Documentation%20arch&#233;ologique%20li&#233;e%20&#224;%20la%20th&#232;se\Sites.docx" TargetMode="External"/><Relationship Id="rId11877" Type="http://schemas.openxmlformats.org/officeDocument/2006/relationships/hyperlink" Target="file:///C:\Users\Thomas%20Huet\Desktop\Documentation%20arch&#233;ologique%20li&#233;e%20&#224;%20la%20th&#232;se\Cultures.docx" TargetMode="External"/><Relationship Id="rId12928" Type="http://schemas.openxmlformats.org/officeDocument/2006/relationships/hyperlink" Target="file:///C:\Users\Thomas%20Huet\Desktop\Documentation%20arch&#233;ologique%20li&#233;e%20&#224;%20la%20th&#232;se\Cultures.docx" TargetMode="External"/><Relationship Id="rId1936" Type="http://schemas.openxmlformats.org/officeDocument/2006/relationships/hyperlink" Target="file:///C:\Users\Thomas%20Huet\Desktop\Documentation%20arch&#233;ologique%20li&#233;e%20&#224;%20la%20th&#232;se\Cultures.docx" TargetMode="External"/><Relationship Id="rId7498" Type="http://schemas.openxmlformats.org/officeDocument/2006/relationships/hyperlink" Target="file:///C:\Users\Thomas%20Huet\Desktop\Documentation%20arch&#233;ologique%20li&#233;e%20&#224;%20la%20th&#232;se\Sites.docx" TargetMode="External"/><Relationship Id="rId8549" Type="http://schemas.openxmlformats.org/officeDocument/2006/relationships/hyperlink" Target="file:///C:\Users\Thomas%20Huet\Desktop\Documentation%20arch&#233;ologique%20li&#233;e%20&#224;%20la%20th&#232;se\Sites.docx" TargetMode="External"/><Relationship Id="rId10479" Type="http://schemas.openxmlformats.org/officeDocument/2006/relationships/hyperlink" Target="file:///C:\Users\Thomas%20Huet\Desktop\Documentation%20arch&#233;ologique%20li&#233;e%20&#224;%20la%20th&#232;se\Cultures.docx" TargetMode="External"/><Relationship Id="rId14350" Type="http://schemas.openxmlformats.org/officeDocument/2006/relationships/hyperlink" Target="file:///C:\Users\Thomas%20Huet\Desktop\Documentation%20arch&#233;ologique%20li&#233;e%20&#224;%20la%20th&#232;se\Sites.docx" TargetMode="External"/><Relationship Id="rId14003" Type="http://schemas.openxmlformats.org/officeDocument/2006/relationships/hyperlink" Target="file:///C:\Users\Thomas%20Huet\Desktop\Documentation%20arch&#233;ologique%20li&#233;e%20&#224;%20la%20th&#232;se\Sites.docx" TargetMode="External"/><Relationship Id="rId3011" Type="http://schemas.openxmlformats.org/officeDocument/2006/relationships/hyperlink" Target="file:///C:\Users\Thomas%20Huet\Desktop\Documentation%20arch&#233;ologique%20li&#233;e%20&#224;%20la%20th&#232;se\Cultures.docx" TargetMode="External"/><Relationship Id="rId6581" Type="http://schemas.openxmlformats.org/officeDocument/2006/relationships/hyperlink" Target="file:///C:\Users\Thomas%20Huet\Desktop\Documentation%20arch&#233;ologique%20li&#233;e%20&#224;%20la%20th&#232;se\Sites.docx" TargetMode="External"/><Relationship Id="rId7632" Type="http://schemas.openxmlformats.org/officeDocument/2006/relationships/hyperlink" Target="file:///C:\Users\Thomas%20Huet\Desktop\Documentation%20arch&#233;ologique%20li&#233;e%20&#224;%20la%20th&#232;se\Cultures.docx" TargetMode="External"/><Relationship Id="rId10960" Type="http://schemas.openxmlformats.org/officeDocument/2006/relationships/hyperlink" Target="file:///C:\Users\Thomas%20Huet\Desktop\Documentation%20arch&#233;ologique%20li&#233;e%20&#224;%20la%20th&#232;se\Cultures.docx" TargetMode="External"/><Relationship Id="rId5183" Type="http://schemas.openxmlformats.org/officeDocument/2006/relationships/hyperlink" Target="file:///C:\Users\Thomas%20Huet\Desktop\Documentation%20arch&#233;ologique%20li&#233;e%20&#224;%20la%20th&#232;se\Cultures.docx" TargetMode="External"/><Relationship Id="rId6234" Type="http://schemas.openxmlformats.org/officeDocument/2006/relationships/hyperlink" Target="file:///C:\Users\Thomas%20Huet\Desktop\Documentation%20arch&#233;ologique%20li&#233;e%20&#224;%20la%20th&#232;se\Cultures.docx" TargetMode="External"/><Relationship Id="rId10613" Type="http://schemas.openxmlformats.org/officeDocument/2006/relationships/hyperlink" Target="file:///C:\Users\Thomas%20Huet\Desktop\Documentation%20arch&#233;ologique%20li&#233;e%20&#224;%20la%20th&#232;se\Sites.docx" TargetMode="External"/><Relationship Id="rId9457" Type="http://schemas.openxmlformats.org/officeDocument/2006/relationships/hyperlink" Target="file:///C:\Users\Thomas%20Huet\Desktop\Documentation%20arch&#233;ologique%20li&#233;e%20&#224;%20la%20th&#232;se\Sites.docx" TargetMode="External"/><Relationship Id="rId12785" Type="http://schemas.openxmlformats.org/officeDocument/2006/relationships/hyperlink" Target="file:///C:\Users\Thomas%20Huet\Desktop\Documentation%20arch&#233;ologique%20li&#233;e%20&#224;%20la%20th&#232;se\Cultures.docx" TargetMode="External"/><Relationship Id="rId13836" Type="http://schemas.openxmlformats.org/officeDocument/2006/relationships/hyperlink" Target="file:///C:\Users\Thomas%20Huet\Desktop\Documentation%20arch&#233;ologique%20li&#233;e%20&#224;%20la%20th&#232;se\Sites.docx" TargetMode="External"/><Relationship Id="rId1793" Type="http://schemas.openxmlformats.org/officeDocument/2006/relationships/hyperlink" Target="file:///C:\Users\Thomas%20Huet\Desktop\Documentation%20arch&#233;ologique%20li&#233;e%20&#224;%20la%20th&#232;se\Sites.docx" TargetMode="External"/><Relationship Id="rId2844" Type="http://schemas.openxmlformats.org/officeDocument/2006/relationships/hyperlink" Target="file:///C:\Users\Thomas%20Huet\Desktop\Documentation%20arch&#233;ologique%20li&#233;e%20&#224;%20la%20th&#232;se\Cultures.docx" TargetMode="External"/><Relationship Id="rId8059" Type="http://schemas.openxmlformats.org/officeDocument/2006/relationships/hyperlink" Target="file:///C:\Users\Thomas%20Huet\Desktop\Documentation%20arch&#233;ologique%20li&#233;e%20&#224;%20la%20th&#232;se\Cultures.docx" TargetMode="External"/><Relationship Id="rId11387" Type="http://schemas.openxmlformats.org/officeDocument/2006/relationships/hyperlink" Target="file:///C:\Users\Thomas%20Huet\Desktop\Documentation%20arch&#233;ologique%20li&#233;e%20&#224;%20la%20th&#232;se\Cultures.docx" TargetMode="External"/><Relationship Id="rId12438" Type="http://schemas.openxmlformats.org/officeDocument/2006/relationships/hyperlink" Target="file:///C:\Users\Thomas%20Huet\Desktop\Documentation%20arch&#233;ologique%20li&#233;e%20&#224;%20la%20th&#232;se\Cultures.docx" TargetMode="External"/><Relationship Id="rId816" Type="http://schemas.openxmlformats.org/officeDocument/2006/relationships/hyperlink" Target="file:///C:\Users\Thomas%20Huet\Desktop\Documentation%20arch&#233;ologique%20li&#233;e%20&#224;%20la%20th&#232;se\Cultures.docx" TargetMode="External"/><Relationship Id="rId1446" Type="http://schemas.openxmlformats.org/officeDocument/2006/relationships/hyperlink" Target="file:///C:\Users\Thomas%20Huet\Desktop\Documentation%20arch&#233;ologique%20li&#233;e%20&#224;%20la%20th&#232;se\Cultures.docx" TargetMode="External"/><Relationship Id="rId4669" Type="http://schemas.openxmlformats.org/officeDocument/2006/relationships/hyperlink" Target="file:///C:\Users\Thomas%20Huet\Desktop\Documentation%20arch&#233;ologique%20li&#233;e%20&#224;%20la%20th&#232;se\Cultures.docx" TargetMode="External"/><Relationship Id="rId8540" Type="http://schemas.openxmlformats.org/officeDocument/2006/relationships/hyperlink" Target="file:///C:\Users\Thomas%20Huet\Desktop\Documentation%20arch&#233;ologique%20li&#233;e%20&#224;%20la%20th&#232;se\Sites.docx" TargetMode="External"/><Relationship Id="rId10470" Type="http://schemas.openxmlformats.org/officeDocument/2006/relationships/hyperlink" Target="file:///C:\Users\Thomas%20Huet\Desktop\Documentation%20arch&#233;ologique%20li&#233;e%20&#224;%20la%20th&#232;se\Sites.docx" TargetMode="External"/><Relationship Id="rId11521" Type="http://schemas.openxmlformats.org/officeDocument/2006/relationships/hyperlink" Target="file:///C:\Users\Thomas%20Huet\Desktop\Documentation%20arch&#233;ologique%20li&#233;e%20&#224;%20la%20th&#232;se\Cultures.docx" TargetMode="External"/><Relationship Id="rId6091" Type="http://schemas.openxmlformats.org/officeDocument/2006/relationships/hyperlink" Target="file:///C:\Users\Thomas%20Huet\Desktop\Documentation%20arch&#233;ologique%20li&#233;e%20&#224;%20la%20th&#232;se\Sites.docx" TargetMode="External"/><Relationship Id="rId7142" Type="http://schemas.openxmlformats.org/officeDocument/2006/relationships/hyperlink" Target="file:///C:\Users\Thomas%20Huet\Desktop\Documentation%20arch&#233;ologique%20li&#233;e%20&#224;%20la%20th&#232;se\Cultures.docx" TargetMode="External"/><Relationship Id="rId10123" Type="http://schemas.openxmlformats.org/officeDocument/2006/relationships/hyperlink" Target="file:///C:\Users\Thomas%20Huet\Desktop\Documentation%20arch&#233;ologique%20li&#233;e%20&#224;%20la%20th&#232;se\Sites.docx" TargetMode="External"/><Relationship Id="rId13693" Type="http://schemas.openxmlformats.org/officeDocument/2006/relationships/hyperlink" Target="file:///C:\Users\Thomas%20Huet\Desktop\Documentation%20arch&#233;ologique%20li&#233;e%20&#224;%20la%20th&#232;se\Sites.docx" TargetMode="External"/><Relationship Id="rId3752" Type="http://schemas.openxmlformats.org/officeDocument/2006/relationships/hyperlink" Target="file:///C:\Users\Thomas%20Huet\Desktop\Documentation%20arch&#233;ologique%20li&#233;e%20&#224;%20la%20th&#232;se\Cultures.docx" TargetMode="External"/><Relationship Id="rId12295" Type="http://schemas.openxmlformats.org/officeDocument/2006/relationships/hyperlink" Target="file:///C:\Users\Thomas%20Huet\Desktop\Documentation%20arch&#233;ologique%20li&#233;e%20&#224;%20la%20th&#232;se\Cultures.docx" TargetMode="External"/><Relationship Id="rId13346" Type="http://schemas.openxmlformats.org/officeDocument/2006/relationships/hyperlink" Target="file:///C:\Users\Thomas%20Huet\Desktop\Documentation%20arch&#233;ologique%20li&#233;e%20&#224;%20la%20th&#232;se\Cultures.docx" TargetMode="External"/><Relationship Id="rId673" Type="http://schemas.openxmlformats.org/officeDocument/2006/relationships/hyperlink" Target="file:///C:\Users\Thomas%20Huet\Desktop\Documentation%20arch&#233;ologique%20li&#233;e%20&#224;%20la%20th&#232;se\Sites.docx" TargetMode="External"/><Relationship Id="rId2354" Type="http://schemas.openxmlformats.org/officeDocument/2006/relationships/hyperlink" Target="file:///C:\Users\Thomas%20Huet\Desktop\Documentation%20arch&#233;ologique%20li&#233;e%20&#224;%20la%20th&#232;se\Cultures.docx" TargetMode="External"/><Relationship Id="rId3405" Type="http://schemas.openxmlformats.org/officeDocument/2006/relationships/hyperlink" Target="file:///C:\Users\Thomas%20Huet\Desktop\Documentation%20arch&#233;ologique%20li&#233;e%20&#224;%20la%20th&#232;se\Sites.docx" TargetMode="External"/><Relationship Id="rId4803" Type="http://schemas.openxmlformats.org/officeDocument/2006/relationships/hyperlink" Target="file:///C:\Users\Thomas%20Huet\Desktop\Documentation%20arch&#233;ologique%20li&#233;e%20&#224;%20la%20th&#232;se\Sites.docx" TargetMode="External"/><Relationship Id="rId326" Type="http://schemas.openxmlformats.org/officeDocument/2006/relationships/hyperlink" Target="file:///C:\Users\Thomas%20Huet\Desktop\Documentation%20arch&#233;ologique%20li&#233;e%20&#224;%20la%20th&#232;se\Cultures.docx" TargetMode="External"/><Relationship Id="rId2007" Type="http://schemas.openxmlformats.org/officeDocument/2006/relationships/hyperlink" Target="file:///C:\Users\Thomas%20Huet\Desktop\Documentation%20arch&#233;ologique%20li&#233;e%20&#224;%20la%20th&#232;se\Cultures.docx" TargetMode="External"/><Relationship Id="rId6975" Type="http://schemas.openxmlformats.org/officeDocument/2006/relationships/hyperlink" Target="file:///C:\Users\Thomas%20Huet\Desktop\Documentation%20arch&#233;ologique%20li&#233;e%20&#224;%20la%20th&#232;se\Cultures.docx" TargetMode="External"/><Relationship Id="rId4179" Type="http://schemas.openxmlformats.org/officeDocument/2006/relationships/hyperlink" Target="file:///C:\Users\Thomas%20Huet\Desktop\Documentation%20arch&#233;ologique%20li&#233;e%20&#224;%20la%20th&#232;se\Cultures.docx" TargetMode="External"/><Relationship Id="rId5577" Type="http://schemas.openxmlformats.org/officeDocument/2006/relationships/hyperlink" Target="file:///C:\Users\Thomas%20Huet\Desktop\Documentation%20arch&#233;ologique%20li&#233;e%20&#224;%20la%20th&#232;se\Cultures.docx" TargetMode="External"/><Relationship Id="rId6628" Type="http://schemas.openxmlformats.org/officeDocument/2006/relationships/hyperlink" Target="file:///C:\Users\Thomas%20Huet\Desktop\Documentation%20arch&#233;ologique%20li&#233;e%20&#224;%20la%20th&#232;se\Cultures.docx" TargetMode="External"/><Relationship Id="rId8050" Type="http://schemas.openxmlformats.org/officeDocument/2006/relationships/hyperlink" Target="file:///C:\Users\Thomas%20Huet\Desktop\Documentation%20arch&#233;ologique%20li&#233;e%20&#224;%20la%20th&#232;se\Sites.docx" TargetMode="External"/><Relationship Id="rId9101" Type="http://schemas.openxmlformats.org/officeDocument/2006/relationships/hyperlink" Target="file:///C:\Users\Thomas%20Huet\Desktop\Documentation%20arch&#233;ologique%20li&#233;e%20&#224;%20la%20th&#232;se\Sites.docx" TargetMode="External"/><Relationship Id="rId11031" Type="http://schemas.openxmlformats.org/officeDocument/2006/relationships/hyperlink" Target="file:///C:\Users\Thomas%20Huet\Desktop\Documentation%20arch&#233;ologique%20li&#233;e%20&#224;%20la%20th&#232;se\Cultures.docx" TargetMode="External"/><Relationship Id="rId4660" Type="http://schemas.openxmlformats.org/officeDocument/2006/relationships/hyperlink" Target="file:///C:\Users\Thomas%20Huet\Desktop\Documentation%20arch&#233;ologique%20li&#233;e%20&#224;%20la%20th&#232;se\Cultures.docx" TargetMode="External"/><Relationship Id="rId5711" Type="http://schemas.openxmlformats.org/officeDocument/2006/relationships/hyperlink" Target="file:///C:\Users\Thomas%20Huet\Desktop\Documentation%20arch&#233;ologique%20li&#233;e%20&#224;%20la%20th&#232;se\Cultures.docx" TargetMode="External"/><Relationship Id="rId14254" Type="http://schemas.openxmlformats.org/officeDocument/2006/relationships/hyperlink" Target="file:///C:\Users\Thomas%20Huet\Desktop\Documentation%20arch&#233;ologique%20li&#233;e%20&#224;%20la%20th&#232;se\Sites.docx" TargetMode="External"/><Relationship Id="rId3262" Type="http://schemas.openxmlformats.org/officeDocument/2006/relationships/hyperlink" Target="file:///C:\Users\Thomas%20Huet\Desktop\Documentation%20arch&#233;ologique%20li&#233;e%20&#224;%20la%20th&#232;se\Sites.docx" TargetMode="External"/><Relationship Id="rId4313" Type="http://schemas.openxmlformats.org/officeDocument/2006/relationships/hyperlink" Target="file:///C:\Users\Thomas%20Huet\Desktop\Documentation%20arch&#233;ologique%20li&#233;e%20&#224;%20la%20th&#232;se\Cultures.docx" TargetMode="External"/><Relationship Id="rId7883" Type="http://schemas.openxmlformats.org/officeDocument/2006/relationships/hyperlink" Target="file:///C:\Users\Thomas%20Huet\Desktop\Documentation%20arch&#233;ologique%20li&#233;e%20&#224;%20la%20th&#232;se\Cultures.docx" TargetMode="External"/><Relationship Id="rId183" Type="http://schemas.openxmlformats.org/officeDocument/2006/relationships/hyperlink" Target="Sites.docx" TargetMode="External"/><Relationship Id="rId6485" Type="http://schemas.openxmlformats.org/officeDocument/2006/relationships/hyperlink" Target="file:///C:\Users\Thomas%20Huet\Desktop\Documentation%20arch&#233;ologique%20li&#233;e%20&#224;%20la%20th&#232;se\Sites.docx" TargetMode="External"/><Relationship Id="rId7536" Type="http://schemas.openxmlformats.org/officeDocument/2006/relationships/hyperlink" Target="file:///C:\Users\Thomas%20Huet\Desktop\Documentation%20arch&#233;ologique%20li&#233;e%20&#224;%20la%20th&#232;se\Sites.docx" TargetMode="External"/><Relationship Id="rId8934" Type="http://schemas.openxmlformats.org/officeDocument/2006/relationships/hyperlink" Target="file:///C:\Users\Thomas%20Huet\Desktop\Documentation%20arch&#233;ologique%20li&#233;e%20&#224;%20la%20th&#232;se\Sites.docx" TargetMode="External"/><Relationship Id="rId10864" Type="http://schemas.openxmlformats.org/officeDocument/2006/relationships/hyperlink" Target="file:///C:\Users\Thomas%20Huet\Desktop\Documentation%20arch&#233;ologique%20li&#233;e%20&#224;%20la%20th&#232;se\Sites.docx" TargetMode="External"/><Relationship Id="rId11915" Type="http://schemas.openxmlformats.org/officeDocument/2006/relationships/hyperlink" Target="file:///C:\Users\Thomas%20Huet\Desktop\Documentation%20arch&#233;ologique%20li&#233;e%20&#224;%20la%20th&#232;se\Cultures.docx" TargetMode="External"/><Relationship Id="rId5087" Type="http://schemas.openxmlformats.org/officeDocument/2006/relationships/hyperlink" Target="file:///C:\Users\Thomas%20Huet\Desktop\Documentation%20arch&#233;ologique%20li&#233;e%20&#224;%20la%20th&#232;se\Cultures.docx" TargetMode="External"/><Relationship Id="rId6138" Type="http://schemas.openxmlformats.org/officeDocument/2006/relationships/hyperlink" Target="file:///C:\Users\Thomas%20Huet\Desktop\Documentation%20arch&#233;ologique%20li&#233;e%20&#224;%20la%20th&#232;se\Cultures.docx" TargetMode="External"/><Relationship Id="rId10517" Type="http://schemas.openxmlformats.org/officeDocument/2006/relationships/hyperlink" Target="file:///C:\Users\Thomas%20Huet\Desktop\Documentation%20arch&#233;ologique%20li&#233;e%20&#224;%20la%20th&#232;se\Sites.docx" TargetMode="External"/><Relationship Id="rId12689" Type="http://schemas.openxmlformats.org/officeDocument/2006/relationships/hyperlink" Target="file:///C:\Users\Thomas%20Huet\Desktop\Documentation%20arch&#233;ologique%20li&#233;e%20&#224;%20la%20th&#232;se\Sites.docx" TargetMode="External"/><Relationship Id="rId1697" Type="http://schemas.openxmlformats.org/officeDocument/2006/relationships/hyperlink" Target="file:///C:\Users\Thomas%20Huet\Desktop\Documentation%20arch&#233;ologique%20li&#233;e%20&#224;%20la%20th&#232;se\Cultures.docx" TargetMode="External"/><Relationship Id="rId2748" Type="http://schemas.openxmlformats.org/officeDocument/2006/relationships/hyperlink" Target="file:///C:\Users\Thomas%20Huet\Desktop\Documentation%20arch&#233;ologique%20li&#233;e%20&#224;%20la%20th&#232;se\Cultures.docx" TargetMode="External"/><Relationship Id="rId4170" Type="http://schemas.openxmlformats.org/officeDocument/2006/relationships/hyperlink" Target="file:///C:\Users\Thomas%20Huet\Desktop\Documentation%20arch&#233;ologique%20li&#233;e%20&#224;%20la%20th&#232;se\Cultures.docx" TargetMode="External"/><Relationship Id="rId5221" Type="http://schemas.openxmlformats.org/officeDocument/2006/relationships/hyperlink" Target="file:///C:\Users\Thomas%20Huet\Desktop\Documentation%20arch&#233;ologique%20li&#233;e%20&#224;%20la%20th&#232;se\Cultures.docx" TargetMode="External"/><Relationship Id="rId8791" Type="http://schemas.openxmlformats.org/officeDocument/2006/relationships/hyperlink" Target="file:///C:\Users\Thomas%20Huet\Desktop\Documentation%20arch&#233;ologique%20li&#233;e%20&#224;%20la%20th&#232;se\Cultures.docx" TargetMode="External"/><Relationship Id="rId9842" Type="http://schemas.openxmlformats.org/officeDocument/2006/relationships/hyperlink" Target="file:///C:\Users\Thomas%20Huet\Desktop\Documentation%20arch&#233;ologique%20li&#233;e%20&#224;%20la%20th&#232;se\Cultures.docx" TargetMode="External"/><Relationship Id="rId56" Type="http://schemas.openxmlformats.org/officeDocument/2006/relationships/hyperlink" Target="Environnement.docx" TargetMode="External"/><Relationship Id="rId1831" Type="http://schemas.openxmlformats.org/officeDocument/2006/relationships/hyperlink" Target="file:///C:\Users\Thomas%20Huet\Desktop\Documentation%20arch&#233;ologique%20li&#233;e%20&#224;%20la%20th&#232;se\Sites.docx" TargetMode="External"/><Relationship Id="rId7393" Type="http://schemas.openxmlformats.org/officeDocument/2006/relationships/hyperlink" Target="file:///C:\Users\Thomas%20Huet\Desktop\Documentation%20arch&#233;ologique%20li&#233;e%20&#224;%20la%20th&#232;se\Cultures.docx" TargetMode="External"/><Relationship Id="rId8444" Type="http://schemas.openxmlformats.org/officeDocument/2006/relationships/hyperlink" Target="file:///C:\Users\Thomas%20Huet\Desktop\Documentation%20arch&#233;ologique%20li&#233;e%20&#224;%20la%20th&#232;se\Sites.docx" TargetMode="External"/><Relationship Id="rId10374" Type="http://schemas.openxmlformats.org/officeDocument/2006/relationships/hyperlink" Target="file:///C:\Users\Thomas%20Huet\Desktop\Documentation%20arch&#233;ologique%20li&#233;e%20&#224;%20la%20th&#232;se\Cultures.docx" TargetMode="External"/><Relationship Id="rId11425" Type="http://schemas.openxmlformats.org/officeDocument/2006/relationships/hyperlink" Target="file:///C:\Users\Thomas%20Huet\Desktop\Documentation%20arch&#233;ologique%20li&#233;e%20&#224;%20la%20th&#232;se\Cultures.docx" TargetMode="External"/><Relationship Id="rId11772" Type="http://schemas.openxmlformats.org/officeDocument/2006/relationships/hyperlink" Target="file:///C:\Users\Thomas%20Huet\Desktop\Documentation%20arch&#233;ologique%20li&#233;e%20&#224;%20la%20th&#232;se\Cultures.docx" TargetMode="External"/><Relationship Id="rId12823" Type="http://schemas.openxmlformats.org/officeDocument/2006/relationships/hyperlink" Target="file:///C:\Users\Thomas%20Huet\Desktop\Documentation%20arch&#233;ologique%20li&#233;e%20&#224;%20la%20th&#232;se\Cultures.docx" TargetMode="External"/><Relationship Id="rId7046" Type="http://schemas.openxmlformats.org/officeDocument/2006/relationships/hyperlink" Target="file:///C:\Users\Thomas%20Huet\Desktop\Documentation%20arch&#233;ologique%20li&#233;e%20&#224;%20la%20th&#232;se\Sites.docx" TargetMode="External"/><Relationship Id="rId10027" Type="http://schemas.openxmlformats.org/officeDocument/2006/relationships/hyperlink" Target="file:///C:\Users\Thomas%20Huet\Desktop\Documentation%20arch&#233;ologique%20li&#233;e%20&#224;%20la%20th&#232;se\Cultures.docx" TargetMode="External"/><Relationship Id="rId12199" Type="http://schemas.openxmlformats.org/officeDocument/2006/relationships/hyperlink" Target="file:///C:\Users\Thomas%20Huet\Desktop\Documentation%20arch&#233;ologique%20li&#233;e%20&#224;%20la%20th&#232;se\Sites.docx" TargetMode="External"/><Relationship Id="rId13597" Type="http://schemas.openxmlformats.org/officeDocument/2006/relationships/hyperlink" Target="file:///C:\Users\Thomas%20Huet\Desktop\Documentation%20arch&#233;ologique%20li&#233;e%20&#224;%20la%20th&#232;se\Sites.docx" TargetMode="External"/><Relationship Id="rId577" Type="http://schemas.openxmlformats.org/officeDocument/2006/relationships/hyperlink" Target="file:///C:\Users\Thomas%20Huet\Desktop\Documentation%20arch&#233;ologique%20li&#233;e%20&#224;%20la%20th&#232;se\Cultures.docx" TargetMode="External"/><Relationship Id="rId2258" Type="http://schemas.openxmlformats.org/officeDocument/2006/relationships/hyperlink" Target="file:///C:\Users\Thomas%20Huet\Desktop\Documentation%20arch&#233;ologique%20li&#233;e%20&#224;%20la%20th&#232;se\Cultures.docx" TargetMode="External"/><Relationship Id="rId3656" Type="http://schemas.openxmlformats.org/officeDocument/2006/relationships/hyperlink" Target="file:///C:\Users\Thomas%20Huet\Desktop\Documentation%20arch&#233;ologique%20li&#233;e%20&#224;%20la%20th&#232;se\Cultures.docx" TargetMode="External"/><Relationship Id="rId4707" Type="http://schemas.openxmlformats.org/officeDocument/2006/relationships/hyperlink" Target="file:///C:\Users\Thomas%20Huet\Desktop\Documentation%20arch&#233;ologique%20li&#233;e%20&#224;%20la%20th&#232;se\Sites.docx" TargetMode="External"/><Relationship Id="rId3309" Type="http://schemas.openxmlformats.org/officeDocument/2006/relationships/hyperlink" Target="file:///C:\Users\Thomas%20Huet\Desktop\Documentation%20arch&#233;ologique%20li&#233;e%20&#224;%20la%20th&#232;se\Sites.docx" TargetMode="External"/><Relationship Id="rId6879" Type="http://schemas.openxmlformats.org/officeDocument/2006/relationships/hyperlink" Target="file:///C:\Users\Thomas%20Huet\Desktop\Documentation%20arch&#233;ologique%20li&#233;e%20&#224;%20la%20th&#232;se\Cultures.docx" TargetMode="External"/><Relationship Id="rId12680" Type="http://schemas.openxmlformats.org/officeDocument/2006/relationships/hyperlink" Target="file:///C:\Users\Thomas%20Huet\Desktop\Documentation%20arch&#233;ologique%20li&#233;e%20&#224;%20la%20th&#232;se\Sites.docx" TargetMode="External"/><Relationship Id="rId13731" Type="http://schemas.openxmlformats.org/officeDocument/2006/relationships/hyperlink" Target="file:///C:\Users\Thomas%20Huet\Desktop\Documentation%20arch&#233;ologique%20li&#233;e%20&#224;%20la%20th&#232;se\Environnement.docx" TargetMode="External"/><Relationship Id="rId9352" Type="http://schemas.openxmlformats.org/officeDocument/2006/relationships/hyperlink" Target="file:///C:\Users\Thomas%20Huet\Desktop\Documentation%20arch&#233;ologique%20li&#233;e%20&#224;%20la%20th&#232;se\Cultures.docx" TargetMode="External"/><Relationship Id="rId11282" Type="http://schemas.openxmlformats.org/officeDocument/2006/relationships/hyperlink" Target="file:///C:\Users\Thomas%20Huet\Desktop\Documentation%20arch&#233;ologique%20li&#233;e%20&#224;%20la%20th&#232;se\Cultures.docx" TargetMode="External"/><Relationship Id="rId12333" Type="http://schemas.openxmlformats.org/officeDocument/2006/relationships/hyperlink" Target="file:///C:\Users\Thomas%20Huet\Desktop\Documentation%20arch&#233;ologique%20li&#233;e%20&#224;%20la%20th&#232;se\Cultures.docx" TargetMode="External"/><Relationship Id="rId711" Type="http://schemas.openxmlformats.org/officeDocument/2006/relationships/hyperlink" Target="file:///C:\Users\Thomas%20Huet\Desktop\Documentation%20arch&#233;ologique%20li&#233;e%20&#224;%20la%20th&#232;se\Cultures.docx" TargetMode="External"/><Relationship Id="rId1341" Type="http://schemas.openxmlformats.org/officeDocument/2006/relationships/hyperlink" Target="file:///C:\Users\Thomas%20Huet\Desktop\Documentation%20arch&#233;ologique%20li&#233;e%20&#224;%20la%20th&#232;se\Cultures.docx" TargetMode="External"/><Relationship Id="rId5962" Type="http://schemas.openxmlformats.org/officeDocument/2006/relationships/hyperlink" Target="file:///C:\Users\Thomas%20Huet\Desktop\Documentation%20arch&#233;ologique%20li&#233;e%20&#224;%20la%20th&#232;se\Cultures.docx" TargetMode="External"/><Relationship Id="rId9005" Type="http://schemas.openxmlformats.org/officeDocument/2006/relationships/hyperlink" Target="file:///C:\Users\Thomas%20Huet\Desktop\Documentation%20arch&#233;ologique%20li&#233;e%20&#224;%20la%20th&#232;se\Cultures.docx" TargetMode="External"/><Relationship Id="rId4564" Type="http://schemas.openxmlformats.org/officeDocument/2006/relationships/hyperlink" Target="file:///C:\Users\Thomas%20Huet\Desktop\Documentation%20arch&#233;ologique%20li&#233;e%20&#224;%20la%20th&#232;se\Sites.docx" TargetMode="External"/><Relationship Id="rId5615" Type="http://schemas.openxmlformats.org/officeDocument/2006/relationships/hyperlink" Target="file:///C:\Users\Thomas%20Huet\Desktop\Documentation%20arch&#233;ologique%20li&#233;e%20&#224;%20la%20th&#232;se\Cultures.docx" TargetMode="External"/><Relationship Id="rId14158" Type="http://schemas.openxmlformats.org/officeDocument/2006/relationships/hyperlink" Target="file:///C:\Users\Thomas%20Huet\Desktop\Documentation%20arch&#233;ologique%20li&#233;e%20&#224;%20la%20th&#232;se\Sites.docx" TargetMode="External"/><Relationship Id="rId3166" Type="http://schemas.openxmlformats.org/officeDocument/2006/relationships/hyperlink" Target="file:///C:\Users\Thomas%20Huet\Desktop\Documentation%20arch&#233;ologique%20li&#233;e%20&#224;%20la%20th&#232;se\Cultures.docx" TargetMode="External"/><Relationship Id="rId4217" Type="http://schemas.openxmlformats.org/officeDocument/2006/relationships/hyperlink" Target="file:///C:\Users\Thomas%20Huet\Desktop\Documentation%20arch&#233;ologique%20li&#233;e%20&#224;%20la%20th&#232;se\Cultures.docx" TargetMode="External"/><Relationship Id="rId6389" Type="http://schemas.openxmlformats.org/officeDocument/2006/relationships/hyperlink" Target="file:///C:\Users\Thomas%20Huet\Desktop\Documentation%20arch&#233;ologique%20li&#233;e%20&#224;%20la%20th&#232;se\Sites.docx" TargetMode="External"/><Relationship Id="rId7787" Type="http://schemas.openxmlformats.org/officeDocument/2006/relationships/hyperlink" Target="file:///C:\Users\Thomas%20Huet\Desktop\Documentation%20arch&#233;ologique%20li&#233;e%20&#224;%20la%20th&#232;se\Sites.docx" TargetMode="External"/><Relationship Id="rId8838" Type="http://schemas.openxmlformats.org/officeDocument/2006/relationships/hyperlink" Target="file:///C:\Users\Thomas%20Huet\Desktop\Documentation%20arch&#233;ologique%20li&#233;e%20&#224;%20la%20th&#232;se\Cultures.docx" TargetMode="External"/><Relationship Id="rId10768" Type="http://schemas.openxmlformats.org/officeDocument/2006/relationships/hyperlink" Target="file:///C:\Users\Thomas%20Huet\Desktop\Documentation%20arch&#233;ologique%20li&#233;e%20&#224;%20la%20th&#232;se\Cultures.docx" TargetMode="External"/><Relationship Id="rId11819" Type="http://schemas.openxmlformats.org/officeDocument/2006/relationships/hyperlink" Target="file:///C:\Users\Thomas%20Huet\Desktop\Documentation%20arch&#233;ologique%20li&#233;e%20&#224;%20la%20th&#232;se\Sites.docx" TargetMode="External"/><Relationship Id="rId12190" Type="http://schemas.openxmlformats.org/officeDocument/2006/relationships/hyperlink" Target="file:///C:\Users\Thomas%20Huet\Desktop\Documentation%20arch&#233;ologique%20li&#233;e%20&#224;%20la%20th&#232;se\Cultures.docx" TargetMode="External"/><Relationship Id="rId13241" Type="http://schemas.openxmlformats.org/officeDocument/2006/relationships/hyperlink" Target="file:///C:\Users\Thomas%20Huet\Desktop\Documentation%20arch&#233;ologique%20li&#233;e%20&#224;%20la%20th&#232;se\Sites.docx" TargetMode="External"/><Relationship Id="rId2999" Type="http://schemas.openxmlformats.org/officeDocument/2006/relationships/hyperlink" Target="file:///C:\Users\Thomas%20Huet\Desktop\Documentation%20arch&#233;ologique%20li&#233;e%20&#224;%20la%20th&#232;se\Cultures.docx" TargetMode="External"/><Relationship Id="rId3300" Type="http://schemas.openxmlformats.org/officeDocument/2006/relationships/hyperlink" Target="file:///C:\Users\Thomas%20Huet\Desktop\Documentation%20arch&#233;ologique%20li&#233;e%20&#224;%20la%20th&#232;se\Sites.docx" TargetMode="External"/><Relationship Id="rId6870" Type="http://schemas.openxmlformats.org/officeDocument/2006/relationships/hyperlink" Target="file:///C:\Users\Thomas%20Huet\Desktop\Documentation%20arch&#233;ologique%20li&#233;e%20&#224;%20la%20th&#232;se\Cultures.docx" TargetMode="External"/><Relationship Id="rId7921" Type="http://schemas.openxmlformats.org/officeDocument/2006/relationships/hyperlink" Target="file:///C:\Users\Thomas%20Huet\Desktop\Documentation%20arch&#233;ologique%20li&#233;e%20&#224;%20la%20th&#232;se\Cultures.docx" TargetMode="External"/><Relationship Id="rId221" Type="http://schemas.openxmlformats.org/officeDocument/2006/relationships/hyperlink" Target="Sites.docx" TargetMode="External"/><Relationship Id="rId5472" Type="http://schemas.openxmlformats.org/officeDocument/2006/relationships/hyperlink" Target="file:///C:\Users\Thomas%20Huet\Desktop\Documentation%20arch&#233;ologique%20li&#233;e%20&#224;%20la%20th&#232;se\Cultures.docx" TargetMode="External"/><Relationship Id="rId6523" Type="http://schemas.openxmlformats.org/officeDocument/2006/relationships/hyperlink" Target="file:///C:\Users\Thomas%20Huet\Desktop\Documentation%20arch&#233;ologique%20li&#233;e%20&#224;%20la%20th&#232;se\Cultures.docx" TargetMode="External"/><Relationship Id="rId10902" Type="http://schemas.openxmlformats.org/officeDocument/2006/relationships/hyperlink" Target="file:///C:\Users\Thomas%20Huet\Desktop\Documentation%20arch&#233;ologique%20li&#233;e%20&#224;%20la%20th&#232;se\Cultures.docx" TargetMode="External"/><Relationship Id="rId4074" Type="http://schemas.openxmlformats.org/officeDocument/2006/relationships/hyperlink" Target="file:///C:\Users\Thomas%20Huet\Desktop\Documentation%20arch&#233;ologique%20li&#233;e%20&#224;%20la%20th&#232;se\Cultures.docx" TargetMode="External"/><Relationship Id="rId5125" Type="http://schemas.openxmlformats.org/officeDocument/2006/relationships/hyperlink" Target="file:///C:\Users\Thomas%20Huet\Desktop\Documentation%20arch&#233;ologique%20li&#233;e%20&#224;%20la%20th&#232;se\Sites.docx" TargetMode="External"/><Relationship Id="rId8695" Type="http://schemas.openxmlformats.org/officeDocument/2006/relationships/hyperlink" Target="file:///C:\Users\Thomas%20Huet\Desktop\Documentation%20arch&#233;ologique%20li&#233;e%20&#224;%20la%20th&#232;se\Sites.docx" TargetMode="External"/><Relationship Id="rId9746" Type="http://schemas.openxmlformats.org/officeDocument/2006/relationships/hyperlink" Target="file:///C:\Users\Thomas%20Huet\Desktop\Documentation%20arch&#233;ologique%20li&#233;e%20&#224;%20la%20th&#232;se\DescriptionRoches.docx" TargetMode="External"/><Relationship Id="rId7297" Type="http://schemas.openxmlformats.org/officeDocument/2006/relationships/hyperlink" Target="file:///C:\Users\Thomas%20Huet\Desktop\Documentation%20arch&#233;ologique%20li&#233;e%20&#224;%20la%20th&#232;se\Sites.docx" TargetMode="External"/><Relationship Id="rId8348" Type="http://schemas.openxmlformats.org/officeDocument/2006/relationships/hyperlink" Target="file:///C:\Users\Thomas%20Huet\Desktop\Documentation%20arch&#233;ologique%20li&#233;e%20&#224;%20la%20th&#232;se\Sites.docx" TargetMode="External"/><Relationship Id="rId10278" Type="http://schemas.openxmlformats.org/officeDocument/2006/relationships/hyperlink" Target="file:///C:\Users\Thomas%20Huet\Desktop\Documentation%20arch&#233;ologique%20li&#233;e%20&#224;%20la%20th&#232;se\Cultures.docx" TargetMode="External"/><Relationship Id="rId11676" Type="http://schemas.openxmlformats.org/officeDocument/2006/relationships/hyperlink" Target="file:///C:\Users\Thomas%20Huet\Desktop\Documentation%20arch&#233;ologique%20li&#233;e%20&#224;%20la%20th&#232;se\Cultures.docx" TargetMode="External"/><Relationship Id="rId12727" Type="http://schemas.openxmlformats.org/officeDocument/2006/relationships/hyperlink" Target="file:///C:\Users\Thomas%20Huet\Desktop\Documentation%20arch&#233;ologique%20li&#233;e%20&#224;%20la%20th&#232;se\Cultures.docx" TargetMode="External"/><Relationship Id="rId1735" Type="http://schemas.openxmlformats.org/officeDocument/2006/relationships/hyperlink" Target="file:///C:\Users\Thomas%20Huet\Desktop\Documentation%20arch&#233;ologique%20li&#233;e%20&#224;%20la%20th&#232;se\Sites.docx" TargetMode="External"/><Relationship Id="rId11329" Type="http://schemas.openxmlformats.org/officeDocument/2006/relationships/hyperlink" Target="Sites.docx" TargetMode="External"/><Relationship Id="rId4958" Type="http://schemas.openxmlformats.org/officeDocument/2006/relationships/hyperlink" Target="file:///C:\Users\Thomas%20Huet\Desktop\Documentation%20arch&#233;ologique%20li&#233;e%20&#224;%20la%20th&#232;se\Sites.docx" TargetMode="External"/><Relationship Id="rId11810" Type="http://schemas.openxmlformats.org/officeDocument/2006/relationships/hyperlink" Target="file:///C:\Users\Thomas%20Huet\Desktop\Documentation%20arch&#233;ologique%20li&#233;e%20&#224;%20la%20th&#232;se\Cultures.docx" TargetMode="External"/><Relationship Id="rId6380" Type="http://schemas.openxmlformats.org/officeDocument/2006/relationships/hyperlink" Target="file:///C:\Users\Thomas%20Huet\Desktop\Documentation%20arch&#233;ologique%20li&#233;e%20&#224;%20la%20th&#232;se\Sites.docx" TargetMode="External"/><Relationship Id="rId7431" Type="http://schemas.openxmlformats.org/officeDocument/2006/relationships/hyperlink" Target="file:///C:\Users\Thomas%20Huet\Desktop\Documentation%20arch&#233;ologique%20li&#233;e%20&#224;%20la%20th&#232;se\Cultures.docx" TargetMode="External"/><Relationship Id="rId10412" Type="http://schemas.openxmlformats.org/officeDocument/2006/relationships/hyperlink" Target="file:///C:\Users\Thomas%20Huet\Desktop\Documentation%20arch&#233;ologique%20li&#233;e%20&#224;%20la%20th&#232;se\Sites.docx" TargetMode="External"/><Relationship Id="rId13982" Type="http://schemas.openxmlformats.org/officeDocument/2006/relationships/hyperlink" Target="file:///C:\Users\Thomas%20Huet\Desktop\Documentation%20arch&#233;ologique%20li&#233;e%20&#224;%20la%20th&#232;se\Sites.docx" TargetMode="External"/><Relationship Id="rId2990" Type="http://schemas.openxmlformats.org/officeDocument/2006/relationships/hyperlink" Target="file:///C:\Users\Thomas%20Huet\Desktop\Documentation%20arch&#233;ologique%20li&#233;e%20&#224;%20la%20th&#232;se\Cultures.docx" TargetMode="External"/><Relationship Id="rId6033" Type="http://schemas.openxmlformats.org/officeDocument/2006/relationships/hyperlink" Target="file:///C:\Users\Thomas%20Huet\Desktop\Documentation%20arch&#233;ologique%20li&#233;e%20&#224;%20la%20th&#232;se\Cultures.docx" TargetMode="External"/><Relationship Id="rId12584" Type="http://schemas.openxmlformats.org/officeDocument/2006/relationships/hyperlink" Target="file:///C:\Users\Thomas%20Huet\Desktop\Documentation%20arch&#233;ologique%20li&#233;e%20&#224;%20la%20th&#232;se\Sites.docx" TargetMode="External"/><Relationship Id="rId13635" Type="http://schemas.openxmlformats.org/officeDocument/2006/relationships/hyperlink" Target="file:///C:\Users\Thomas%20Huet\Desktop\Documentation%20arch&#233;ologique%20li&#233;e%20&#224;%20la%20th&#232;se\Sites.docx" TargetMode="External"/><Relationship Id="rId962" Type="http://schemas.openxmlformats.org/officeDocument/2006/relationships/hyperlink" Target="file:///C:\Users\Thomas%20Huet\Desktop\Documentation%20arch&#233;ologique%20li&#233;e%20&#224;%20la%20th&#232;se\Cultures.docx" TargetMode="External"/><Relationship Id="rId1592" Type="http://schemas.openxmlformats.org/officeDocument/2006/relationships/hyperlink" Target="file:///C:\Users\Thomas%20Huet\Desktop\Documentation%20arch&#233;ologique%20li&#233;e%20&#224;%20la%20th&#232;se\Cultures.docx" TargetMode="External"/><Relationship Id="rId2643" Type="http://schemas.openxmlformats.org/officeDocument/2006/relationships/hyperlink" Target="file:///C:\Users\Thomas%20Huet\Desktop\Documentation%20arch&#233;ologique%20li&#233;e%20&#224;%20la%20th&#232;se\Sites.docx" TargetMode="External"/><Relationship Id="rId9256" Type="http://schemas.openxmlformats.org/officeDocument/2006/relationships/hyperlink" Target="file:///C:\Users\Thomas%20Huet\Desktop\Documentation%20arch&#233;ologique%20li&#233;e%20&#224;%20la%20th&#232;se\Cultures.docx" TargetMode="External"/><Relationship Id="rId11186" Type="http://schemas.openxmlformats.org/officeDocument/2006/relationships/hyperlink" Target="file:///C:\Users\Thomas%20Huet\Desktop\Documentation%20arch&#233;ologique%20li&#233;e%20&#224;%20la%20th&#232;se\Sites.docx" TargetMode="External"/><Relationship Id="rId12237" Type="http://schemas.openxmlformats.org/officeDocument/2006/relationships/hyperlink" Target="file:///C:\Users\Thomas%20Huet\Desktop\Documentation%20arch&#233;ologique%20li&#233;e%20&#224;%20la%20th&#232;se\Sites.docx" TargetMode="External"/><Relationship Id="rId615" Type="http://schemas.openxmlformats.org/officeDocument/2006/relationships/hyperlink" Target="file:///C:\Users\Thomas%20Huet\Desktop\Documentation%20arch&#233;ologique%20li&#233;e%20&#224;%20la%20th&#232;se\Sites.docx" TargetMode="External"/><Relationship Id="rId1245" Type="http://schemas.openxmlformats.org/officeDocument/2006/relationships/hyperlink" Target="file:///C:\Users\Thomas%20Huet\Desktop\Documentation%20arch&#233;ologique%20li&#233;e%20&#224;%20la%20th&#232;se\Cultures.docx" TargetMode="External"/><Relationship Id="rId4468" Type="http://schemas.openxmlformats.org/officeDocument/2006/relationships/hyperlink" Target="file:///C:\Users\Thomas%20Huet\Desktop\Documentation%20arch&#233;ologique%20li&#233;e%20&#224;%20la%20th&#232;se\Cultures.docx" TargetMode="External"/><Relationship Id="rId5866" Type="http://schemas.openxmlformats.org/officeDocument/2006/relationships/hyperlink" Target="file:///C:\Users\Thomas%20Huet\Desktop\Documentation%20arch&#233;ologique%20li&#233;e%20&#224;%20la%20th&#232;se\Cultures.docx" TargetMode="External"/><Relationship Id="rId6917" Type="http://schemas.openxmlformats.org/officeDocument/2006/relationships/hyperlink" Target="file:///C:\Users\Thomas%20Huet\Desktop\Documentation%20arch&#233;ologique%20li&#233;e%20&#224;%20la%20th&#232;se\Sites.docx" TargetMode="External"/><Relationship Id="rId5519" Type="http://schemas.openxmlformats.org/officeDocument/2006/relationships/hyperlink" Target="file:///C:\Users\Thomas%20Huet\Desktop\Documentation%20arch&#233;ologique%20li&#233;e%20&#224;%20la%20th&#232;se\Sites.docx" TargetMode="External"/><Relationship Id="rId11320" Type="http://schemas.openxmlformats.org/officeDocument/2006/relationships/hyperlink" Target="file:///C:\Users\Thomas%20Huet\Desktop\Documentation%20arch&#233;ologique%20li&#233;e%20&#224;%20la%20th&#232;se\Cultures.docx" TargetMode="External"/><Relationship Id="rId13492" Type="http://schemas.openxmlformats.org/officeDocument/2006/relationships/hyperlink" Target="file:///C:\Users\Thomas%20Huet\Desktop\Documentation%20arch&#233;ologique%20li&#233;e%20&#224;%20la%20th&#232;se\Sites.docx" TargetMode="External"/><Relationship Id="rId14543" Type="http://schemas.openxmlformats.org/officeDocument/2006/relationships/hyperlink" Target="file:///C:\Users\Thomas%20Huet\Desktop\Documentation%20arch&#233;ologique%20li&#233;e%20&#224;%20la%20th&#232;se\Cultures.docx" TargetMode="External"/><Relationship Id="rId3551" Type="http://schemas.openxmlformats.org/officeDocument/2006/relationships/hyperlink" Target="file:///C:\Users\Thomas%20Huet\Desktop\Documentation%20arch&#233;ologique%20li&#233;e%20&#224;%20la%20th&#232;se\Sites.docx" TargetMode="External"/><Relationship Id="rId4602" Type="http://schemas.openxmlformats.org/officeDocument/2006/relationships/hyperlink" Target="file:///C:\Users\Thomas%20Huet\Desktop\Documentation%20arch&#233;ologique%20li&#233;e%20&#224;%20la%20th&#232;se\Cultures.docx" TargetMode="External"/><Relationship Id="rId12094" Type="http://schemas.openxmlformats.org/officeDocument/2006/relationships/hyperlink" Target="file:///C:\Users\Thomas%20Huet\Desktop\Documentation%20arch&#233;ologique%20li&#233;e%20&#224;%20la%20th&#232;se\Cultures.docx" TargetMode="External"/><Relationship Id="rId13145" Type="http://schemas.openxmlformats.org/officeDocument/2006/relationships/hyperlink" Target="file:///C:\Users\Thomas%20Huet\Desktop\Documentation%20arch&#233;ologique%20li&#233;e%20&#224;%20la%20th&#232;se\Sites.docx" TargetMode="External"/><Relationship Id="rId472" Type="http://schemas.openxmlformats.org/officeDocument/2006/relationships/hyperlink" Target="file:///C:\Users\Thomas%20Huet\Desktop\Documentation%20arch&#233;ologique%20li&#233;e%20&#224;%20la%20th&#232;se\Cultures.docx" TargetMode="External"/><Relationship Id="rId2153" Type="http://schemas.openxmlformats.org/officeDocument/2006/relationships/hyperlink" Target="file:///C:\Users\Thomas%20Huet\Desktop\Documentation%20arch&#233;ologique%20li&#233;e%20&#224;%20la%20th&#232;se\Cultures.docx" TargetMode="External"/><Relationship Id="rId3204" Type="http://schemas.openxmlformats.org/officeDocument/2006/relationships/hyperlink" Target="file:///C:\Users\Thomas%20Huet\Desktop\Documentation%20arch&#233;ologique%20li&#233;e%20&#224;%20la%20th&#232;se\Cultures.docx" TargetMode="External"/><Relationship Id="rId6774" Type="http://schemas.openxmlformats.org/officeDocument/2006/relationships/hyperlink" Target="file:///C:\Users\Thomas%20Huet\Desktop\Documentation%20arch&#233;ologique%20li&#233;e%20&#224;%20la%20th&#232;se\Cultures.docx" TargetMode="External"/><Relationship Id="rId7825" Type="http://schemas.openxmlformats.org/officeDocument/2006/relationships/hyperlink" Target="file:///C:\Users\Thomas%20Huet\Desktop\Documentation%20arch&#233;ologique%20li&#233;e%20&#224;%20la%20th&#232;se\Cultures.docx" TargetMode="External"/><Relationship Id="rId125" Type="http://schemas.openxmlformats.org/officeDocument/2006/relationships/hyperlink" Target="file:///C:\Users\Thomas%20Huet\Desktop\Documentation%20arch&#233;ologique%20li&#233;e%20&#224;%20la%20th&#232;se\Cultures.docx" TargetMode="External"/><Relationship Id="rId5376" Type="http://schemas.openxmlformats.org/officeDocument/2006/relationships/hyperlink" Target="file:///C:\Users\Thomas%20Huet\Desktop\Documentation%20arch&#233;ologique%20li&#233;e%20&#224;%20la%20th&#232;se\Sites.docx" TargetMode="External"/><Relationship Id="rId6427" Type="http://schemas.openxmlformats.org/officeDocument/2006/relationships/hyperlink" Target="file:///C:\Users\Thomas%20Huet\Desktop\Documentation%20arch&#233;ologique%20li&#233;e%20&#224;%20la%20th&#232;se\Sites.docx" TargetMode="External"/><Relationship Id="rId10806" Type="http://schemas.openxmlformats.org/officeDocument/2006/relationships/hyperlink" Target="file:///C:\Users\Thomas%20Huet\Desktop\Documentation%20arch&#233;ologique%20li&#233;e%20&#224;%20la%20th&#232;se\Sites.docx" TargetMode="External"/><Relationship Id="rId5029" Type="http://schemas.openxmlformats.org/officeDocument/2006/relationships/hyperlink" Target="file:///C:\Users\Thomas%20Huet\Desktop\Documentation%20arch&#233;ologique%20li&#233;e%20&#224;%20la%20th&#232;se\Cultures.docx" TargetMode="External"/><Relationship Id="rId8599" Type="http://schemas.openxmlformats.org/officeDocument/2006/relationships/hyperlink" Target="file:///C:\Users\Thomas%20Huet\Desktop\Documentation%20arch&#233;ologique%20li&#233;e%20&#224;%20la%20th&#232;se\Cultures.docx" TargetMode="External"/><Relationship Id="rId9997" Type="http://schemas.openxmlformats.org/officeDocument/2006/relationships/hyperlink" Target="file:///C:\Users\Thomas%20Huet\Desktop\Documentation%20arch&#233;ologique%20li&#233;e%20&#224;%20la%20th&#232;se\Cultures.docx" TargetMode="External"/><Relationship Id="rId12978" Type="http://schemas.openxmlformats.org/officeDocument/2006/relationships/hyperlink" Target="file:///C:\Users\Thomas%20Huet\Desktop\Documentation%20arch&#233;ologique%20li&#233;e%20&#224;%20la%20th&#232;se\Sites.docx" TargetMode="External"/><Relationship Id="rId1986" Type="http://schemas.openxmlformats.org/officeDocument/2006/relationships/hyperlink" Target="file:///C:\Users\Thomas%20Huet\Desktop\Documentation%20arch&#233;ologique%20li&#233;e%20&#224;%20la%20th&#232;se\Sites.docx" TargetMode="External"/><Relationship Id="rId1639" Type="http://schemas.openxmlformats.org/officeDocument/2006/relationships/hyperlink" Target="file:///C:\Users\Thomas%20Huet\Desktop\Documentation%20arch&#233;ologique%20li&#233;e%20&#224;%20la%20th&#232;se\Sites.docx" TargetMode="External"/><Relationship Id="rId3061" Type="http://schemas.openxmlformats.org/officeDocument/2006/relationships/hyperlink" Target="file:///C:\Users\Thomas%20Huet\Desktop\Documentation%20arch&#233;ologique%20li&#233;e%20&#224;%20la%20th&#232;se\Cultures.docx" TargetMode="External"/><Relationship Id="rId5510" Type="http://schemas.openxmlformats.org/officeDocument/2006/relationships/hyperlink" Target="file:///C:\Users\Thomas%20Huet\Desktop\Documentation%20arch&#233;ologique%20li&#233;e%20&#224;%20la%20th&#232;se\Sites.docx" TargetMode="External"/><Relationship Id="rId14053" Type="http://schemas.openxmlformats.org/officeDocument/2006/relationships/hyperlink" Target="file:///C:\Users\Thomas%20Huet\Desktop\Documentation%20arch&#233;ologique%20li&#233;e%20&#224;%20la%20th&#232;se\Sites.docx" TargetMode="External"/><Relationship Id="rId4112" Type="http://schemas.openxmlformats.org/officeDocument/2006/relationships/hyperlink" Target="file:///C:\Users\Thomas%20Huet\Desktop\Documentation%20arch&#233;ologique%20li&#233;e%20&#224;%20la%20th&#232;se\Cultures.docx" TargetMode="External"/><Relationship Id="rId7682" Type="http://schemas.openxmlformats.org/officeDocument/2006/relationships/hyperlink" Target="file:///C:\Users\Thomas%20Huet\Desktop\Documentation%20arch&#233;ologique%20li&#233;e%20&#224;%20la%20th&#232;se\Cultures.docx" TargetMode="External"/><Relationship Id="rId8733" Type="http://schemas.openxmlformats.org/officeDocument/2006/relationships/hyperlink" Target="file:///C:\Users\Thomas%20Huet\Desktop\Documentation%20arch&#233;ologique%20li&#233;e%20&#224;%20la%20th&#232;se\Cultures.docx" TargetMode="External"/><Relationship Id="rId10663" Type="http://schemas.openxmlformats.org/officeDocument/2006/relationships/hyperlink" Target="file:///C:\Users\Thomas%20Huet\Desktop\Documentation%20arch&#233;ologique%20li&#233;e%20&#224;%20la%20th&#232;se\Cultures.docx" TargetMode="External"/><Relationship Id="rId11714" Type="http://schemas.openxmlformats.org/officeDocument/2006/relationships/hyperlink" Target="file:///C:\Users\Thomas%20Huet\Desktop\Documentation%20arch&#233;ologique%20li&#233;e%20&#224;%20la%20th&#232;se\Cultures.docx" TargetMode="External"/><Relationship Id="rId6284" Type="http://schemas.openxmlformats.org/officeDocument/2006/relationships/hyperlink" Target="file:///C:\Users\Thomas%20Huet\Desktop\Documentation%20arch&#233;ologique%20li&#233;e%20&#224;%20la%20th&#232;se\Cultures.docx" TargetMode="External"/><Relationship Id="rId7335" Type="http://schemas.openxmlformats.org/officeDocument/2006/relationships/hyperlink" Target="file:///C:\Users\Thomas%20Huet\Desktop\Documentation%20arch&#233;ologique%20li&#233;e%20&#224;%20la%20th&#232;se\Sites.docx" TargetMode="External"/><Relationship Id="rId10316" Type="http://schemas.openxmlformats.org/officeDocument/2006/relationships/hyperlink" Target="file:///C:\Users\Thomas%20Huet\Desktop\Documentation%20arch&#233;ologique%20li&#233;e%20&#224;%20la%20th&#232;se\Sites.docx" TargetMode="External"/><Relationship Id="rId2894" Type="http://schemas.openxmlformats.org/officeDocument/2006/relationships/hyperlink" Target="file:///C:\Users\Thomas%20Huet\Desktop\Documentation%20arch&#233;ologique%20li&#233;e%20&#224;%20la%20th&#232;se\Cultures.docx" TargetMode="External"/><Relationship Id="rId12488" Type="http://schemas.openxmlformats.org/officeDocument/2006/relationships/hyperlink" Target="file:///C:\Users\Thomas%20Huet\Desktop\Documentation%20arch&#233;ologique%20li&#233;e%20&#224;%20la%20th&#232;se\Cultures.docx" TargetMode="External"/><Relationship Id="rId13886" Type="http://schemas.openxmlformats.org/officeDocument/2006/relationships/hyperlink" Target="file:///C:\Users\Thomas%20Huet\Desktop\Documentation%20arch&#233;ologique%20li&#233;e%20&#224;%20la%20th&#232;se\Environnement.docx" TargetMode="External"/><Relationship Id="rId866" Type="http://schemas.openxmlformats.org/officeDocument/2006/relationships/hyperlink" Target="file:///C:\Users\Thomas%20Huet\Desktop\Documentation%20arch&#233;ologique%20li&#233;e%20&#224;%20la%20th&#232;se\Cultures.docx" TargetMode="External"/><Relationship Id="rId1496" Type="http://schemas.openxmlformats.org/officeDocument/2006/relationships/hyperlink" Target="file:///C:\Users\Thomas%20Huet\Desktop\Documentation%20arch&#233;ologique%20li&#233;e%20&#224;%20la%20th&#232;se\Sites.docx" TargetMode="External"/><Relationship Id="rId2547" Type="http://schemas.openxmlformats.org/officeDocument/2006/relationships/hyperlink" Target="file:///C:\Users\Thomas%20Huet\Desktop\Documentation%20arch&#233;ologique%20li&#233;e%20&#224;%20la%20th&#232;se\Cultures.docx" TargetMode="External"/><Relationship Id="rId3945" Type="http://schemas.openxmlformats.org/officeDocument/2006/relationships/hyperlink" Target="file:///C:\Users\Thomas%20Huet\Desktop\Documentation%20arch&#233;ologique%20li&#233;e%20&#224;%20la%20th&#232;se\Cultures.docx" TargetMode="External"/><Relationship Id="rId13539" Type="http://schemas.openxmlformats.org/officeDocument/2006/relationships/hyperlink" Target="file:///C:\Users\Thomas%20Huet\Desktop\Documentation%20arch&#233;ologique%20li&#233;e%20&#224;%20la%20th&#232;se\Sites.docx" TargetMode="External"/><Relationship Id="rId519" Type="http://schemas.openxmlformats.org/officeDocument/2006/relationships/hyperlink" Target="file:///C:\Users\Thomas%20Huet\Desktop\Documentation%20arch&#233;ologique%20li&#233;e%20&#224;%20la%20th&#232;se\Sites.docx" TargetMode="External"/><Relationship Id="rId1149" Type="http://schemas.openxmlformats.org/officeDocument/2006/relationships/hyperlink" Target="file:///C:\Users\Thomas%20Huet\Desktop\Documentation%20arch&#233;ologique%20li&#233;e%20&#224;%20la%20th&#232;se\Cultures.docx" TargetMode="External"/><Relationship Id="rId5020" Type="http://schemas.openxmlformats.org/officeDocument/2006/relationships/hyperlink" Target="file:///C:\Users\Thomas%20Huet\Desktop\Documentation%20arch&#233;ologique%20li&#233;e%20&#224;%20la%20th&#232;se\Cultures.docx" TargetMode="External"/><Relationship Id="rId7192" Type="http://schemas.openxmlformats.org/officeDocument/2006/relationships/hyperlink" Target="file:///C:\Users\Thomas%20Huet\Desktop\Documentation%20arch&#233;ologique%20li&#233;e%20&#224;%20la%20th&#232;se\Cultures.docx" TargetMode="External"/><Relationship Id="rId8590" Type="http://schemas.openxmlformats.org/officeDocument/2006/relationships/hyperlink" Target="file:///C:\Users\Thomas%20Huet\Desktop\Documentation%20arch&#233;ologique%20li&#233;e%20&#224;%20la%20th&#232;se\Sites.docx" TargetMode="External"/><Relationship Id="rId9641" Type="http://schemas.openxmlformats.org/officeDocument/2006/relationships/hyperlink" Target="file:///C:\Users\Thomas%20Huet\Desktop\Documentation%20arch&#233;ologique%20li&#233;e%20&#224;%20la%20th&#232;se\Cultures.docx" TargetMode="External"/><Relationship Id="rId11571" Type="http://schemas.openxmlformats.org/officeDocument/2006/relationships/hyperlink" Target="file:///C:\Users\Thomas%20Huet\Desktop\Documentation%20arch&#233;ologique%20li&#233;e%20&#224;%20la%20th&#232;se\Sites.docx" TargetMode="External"/><Relationship Id="rId12622" Type="http://schemas.openxmlformats.org/officeDocument/2006/relationships/hyperlink" Target="file:///C:\Users\Thomas%20Huet\Desktop\Documentation%20arch&#233;ologique%20li&#233;e%20&#224;%20la%20th&#232;se\Sites.docx" TargetMode="External"/><Relationship Id="rId1630" Type="http://schemas.openxmlformats.org/officeDocument/2006/relationships/hyperlink" Target="file:///C:\Users\Thomas%20Huet\Desktop\Documentation%20arch&#233;ologique%20li&#233;e%20&#224;%20la%20th&#232;se\Cultures.docx" TargetMode="External"/><Relationship Id="rId8243" Type="http://schemas.openxmlformats.org/officeDocument/2006/relationships/hyperlink" Target="file:///C:\Users\Thomas%20Huet\Desktop\Documentation%20arch&#233;ologique%20li&#233;e%20&#224;%20la%20th&#232;se\Cultures.docx" TargetMode="External"/><Relationship Id="rId10173" Type="http://schemas.openxmlformats.org/officeDocument/2006/relationships/hyperlink" Target="file:///C:\Users\Thomas%20Huet\Desktop\Documentation%20arch&#233;ologique%20li&#233;e%20&#224;%20la%20th&#232;se\Sites.docx" TargetMode="External"/><Relationship Id="rId11224" Type="http://schemas.openxmlformats.org/officeDocument/2006/relationships/hyperlink" Target="file:///C:\Users\Thomas%20Huet\Desktop\Documentation%20arch&#233;ologique%20li&#233;e%20&#224;%20la%20th&#232;se\Sites.docx" TargetMode="External"/><Relationship Id="rId4853" Type="http://schemas.openxmlformats.org/officeDocument/2006/relationships/hyperlink" Target="file:///C:\Users\Thomas%20Huet\Desktop\Documentation%20arch&#233;ologique%20li&#233;e%20&#224;%20la%20th&#232;se\Cultures.docx" TargetMode="External"/><Relationship Id="rId5904" Type="http://schemas.openxmlformats.org/officeDocument/2006/relationships/hyperlink" Target="file:///C:\Users\Thomas%20Huet\Desktop\Documentation%20arch&#233;ologique%20li&#233;e%20&#224;%20la%20th&#232;se\Cultures.docx" TargetMode="External"/><Relationship Id="rId13396" Type="http://schemas.openxmlformats.org/officeDocument/2006/relationships/hyperlink" Target="file:///C:\Users\Thomas%20Huet\Desktop\Documentation%20arch&#233;ologique%20li&#233;e%20&#224;%20la%20th&#232;se\Sites.docx" TargetMode="External"/><Relationship Id="rId14447" Type="http://schemas.openxmlformats.org/officeDocument/2006/relationships/hyperlink" Target="file:///C:\Users\Thomas%20Huet\Desktop\Documentation%20arch&#233;ologique%20li&#233;e%20&#224;%20la%20th&#232;se\Sites.docx" TargetMode="External"/><Relationship Id="rId3455" Type="http://schemas.openxmlformats.org/officeDocument/2006/relationships/hyperlink" Target="file:///C:\Users\Thomas%20Huet\Desktop\Documentation%20arch&#233;ologique%20li&#233;e%20&#224;%20la%20th&#232;se\Sites.docx" TargetMode="External"/><Relationship Id="rId4506" Type="http://schemas.openxmlformats.org/officeDocument/2006/relationships/hyperlink" Target="file:///C:\Users\Thomas%20Huet\Desktop\Documentation%20arch&#233;ologique%20li&#233;e%20&#224;%20la%20th&#232;se\Cultures.docx" TargetMode="External"/><Relationship Id="rId13049" Type="http://schemas.openxmlformats.org/officeDocument/2006/relationships/hyperlink" Target="file:///C:\Users\Thomas%20Huet\Desktop\Documentation%20arch&#233;ologique%20li&#233;e%20&#224;%20la%20th&#232;se\Sites.docx" TargetMode="External"/><Relationship Id="rId376" Type="http://schemas.openxmlformats.org/officeDocument/2006/relationships/hyperlink" Target="file:///C:\Users\Thomas%20Huet\Desktop\Documentation%20arch&#233;ologique%20li&#233;e%20&#224;%20la%20th&#232;se\Sites.docx" TargetMode="External"/><Relationship Id="rId2057" Type="http://schemas.openxmlformats.org/officeDocument/2006/relationships/hyperlink" Target="file:///C:\Users\Thomas%20Huet\Desktop\Documentation%20arch&#233;ologique%20li&#233;e%20&#224;%20la%20th&#232;se\Cultures.docx" TargetMode="External"/><Relationship Id="rId3108" Type="http://schemas.openxmlformats.org/officeDocument/2006/relationships/hyperlink" Target="file:///C:\Users\Thomas%20Huet\Desktop\Documentation%20arch&#233;ologique%20li&#233;e%20&#224;%20la%20th&#232;se\Sites.docx" TargetMode="External"/><Relationship Id="rId6678" Type="http://schemas.openxmlformats.org/officeDocument/2006/relationships/hyperlink" Target="file:///C:\Users\Thomas%20Huet\Desktop\Documentation%20arch&#233;ologique%20li&#233;e%20&#224;%20la%20th&#232;se\Analyses%20Statistiques.docx" TargetMode="External"/><Relationship Id="rId7729" Type="http://schemas.openxmlformats.org/officeDocument/2006/relationships/hyperlink" Target="file:///C:\Users\Thomas%20Huet\Desktop\Documentation%20arch&#233;ologique%20li&#233;e%20&#224;%20la%20th&#232;se\Sites.docx" TargetMode="External"/><Relationship Id="rId9151" Type="http://schemas.openxmlformats.org/officeDocument/2006/relationships/hyperlink" Target="file:///C:\Users\Thomas%20Huet\Desktop\Documentation%20arch&#233;ologique%20li&#233;e%20&#224;%20la%20th&#232;se\Sites.docx" TargetMode="External"/><Relationship Id="rId13530" Type="http://schemas.openxmlformats.org/officeDocument/2006/relationships/hyperlink" Target="file:///C:\Users\Thomas%20Huet\Desktop\Documentation%20arch&#233;ologique%20li&#233;e%20&#224;%20la%20th&#232;se\Sites.docx" TargetMode="External"/><Relationship Id="rId1140" Type="http://schemas.openxmlformats.org/officeDocument/2006/relationships/hyperlink" Target="file:///C:\Users\Thomas%20Huet\Desktop\Documentation%20arch&#233;ologique%20li&#233;e%20&#224;%20la%20th&#232;se\Sites.docx" TargetMode="External"/><Relationship Id="rId11081" Type="http://schemas.openxmlformats.org/officeDocument/2006/relationships/hyperlink" Target="file:///C:\Users\Thomas%20Huet\Desktop\Documentation%20arch&#233;ologique%20li&#233;e%20&#224;%20la%20th&#232;se\Sites.docx" TargetMode="External"/><Relationship Id="rId12132" Type="http://schemas.openxmlformats.org/officeDocument/2006/relationships/hyperlink" Target="file:///C:\Users\Thomas%20Huet\Desktop\Documentation%20arch&#233;ologique%20li&#233;e%20&#224;%20la%20th&#232;se\Cultures.docx" TargetMode="External"/><Relationship Id="rId510" Type="http://schemas.openxmlformats.org/officeDocument/2006/relationships/hyperlink" Target="file:///C:\Users\Thomas%20Huet\Desktop\Documentation%20arch&#233;ologique%20li&#233;e%20&#224;%20la%20th&#232;se\Sites.docx" TargetMode="External"/><Relationship Id="rId5761" Type="http://schemas.openxmlformats.org/officeDocument/2006/relationships/hyperlink" Target="file:///C:\Users\Thomas%20Huet\Desktop\Documentation%20arch&#233;ologique%20li&#233;e%20&#224;%20la%20th&#232;se\Cultures.docx" TargetMode="External"/><Relationship Id="rId6812" Type="http://schemas.openxmlformats.org/officeDocument/2006/relationships/hyperlink" Target="file:///C:\Users\Thomas%20Huet\Desktop\Documentation%20arch&#233;ologique%20li&#233;e%20&#224;%20la%20th&#232;se\Sites.docx" TargetMode="External"/><Relationship Id="rId4363" Type="http://schemas.openxmlformats.org/officeDocument/2006/relationships/hyperlink" Target="file:///C:\Users\Thomas%20Huet\Desktop\Documentation%20arch&#233;ologique%20li&#233;e%20&#224;%20la%20th&#232;se\Sites.docx" TargetMode="External"/><Relationship Id="rId5414" Type="http://schemas.openxmlformats.org/officeDocument/2006/relationships/hyperlink" Target="file:///C:\Users\Thomas%20Huet\Desktop\Documentation%20arch&#233;ologique%20li&#233;e%20&#224;%20la%20th&#232;se\Sites.docx" TargetMode="External"/><Relationship Id="rId8984" Type="http://schemas.openxmlformats.org/officeDocument/2006/relationships/hyperlink" Target="file:///C:\Users\Thomas%20Huet\Desktop\Documentation%20arch&#233;ologique%20li&#233;e%20&#224;%20la%20th&#232;se\Sites.docx" TargetMode="External"/><Relationship Id="rId4016" Type="http://schemas.openxmlformats.org/officeDocument/2006/relationships/hyperlink" Target="file:///C:\Users\Thomas%20Huet\Desktop\Documentation%20arch&#233;ologique%20li&#233;e%20&#224;%20la%20th&#232;se\Cultures.docx" TargetMode="External"/><Relationship Id="rId7586" Type="http://schemas.openxmlformats.org/officeDocument/2006/relationships/hyperlink" Target="file:///C:\Users\Thomas%20Huet\Desktop\Documentation%20arch&#233;ologique%20li&#233;e%20&#224;%20la%20th&#232;se\Cultures.docx" TargetMode="External"/><Relationship Id="rId8637" Type="http://schemas.openxmlformats.org/officeDocument/2006/relationships/hyperlink" Target="file:///C:\Users\Thomas%20Huet\Desktop\Documentation%20arch&#233;ologique%20li&#233;e%20&#224;%20la%20th&#232;se\Sites.docx" TargetMode="External"/><Relationship Id="rId10567" Type="http://schemas.openxmlformats.org/officeDocument/2006/relationships/hyperlink" Target="file:///C:\Users\Thomas%20Huet\Desktop\Documentation%20arch&#233;ologique%20li&#233;e%20&#224;%20la%20th&#232;se\Cultures.docx" TargetMode="External"/><Relationship Id="rId11965" Type="http://schemas.openxmlformats.org/officeDocument/2006/relationships/hyperlink" Target="file:///C:\Users\Thomas%20Huet\Desktop\Documentation%20arch&#233;ologique%20li&#233;e%20&#224;%20la%20th&#232;se\Cultures.docx" TargetMode="External"/><Relationship Id="rId6188" Type="http://schemas.openxmlformats.org/officeDocument/2006/relationships/hyperlink" Target="file:///C:\Users\Thomas%20Huet\Desktop\Documentation%20arch&#233;ologique%20li&#233;e%20&#224;%20la%20th&#232;se\Cultures.docx" TargetMode="External"/><Relationship Id="rId7239" Type="http://schemas.openxmlformats.org/officeDocument/2006/relationships/hyperlink" Target="file:///C:\Users\Thomas%20Huet\Desktop\Documentation%20arch&#233;ologique%20li&#233;e%20&#224;%20la%20th&#232;se\Cultures.docx" TargetMode="External"/><Relationship Id="rId11618" Type="http://schemas.openxmlformats.org/officeDocument/2006/relationships/hyperlink" Target="file:///C:\Users\Thomas%20Huet\Desktop\Documentation%20arch&#233;ologique%20li&#233;e%20&#224;%20la%20th&#232;se\Cultures.docx" TargetMode="External"/><Relationship Id="rId13040" Type="http://schemas.openxmlformats.org/officeDocument/2006/relationships/hyperlink" Target="file:///C:\Users\Thomas%20Huet\Desktop\Documentation%20arch&#233;ologique%20li&#233;e%20&#224;%20la%20th&#232;se\Sites.docx" TargetMode="External"/><Relationship Id="rId2798" Type="http://schemas.openxmlformats.org/officeDocument/2006/relationships/hyperlink" Target="file:///C:\Users\Thomas%20Huet\Desktop\Documentation%20arch&#233;ologique%20li&#233;e%20&#224;%20la%20th&#232;se\Sites.docx" TargetMode="External"/><Relationship Id="rId3849" Type="http://schemas.openxmlformats.org/officeDocument/2006/relationships/hyperlink" Target="file:///C:\Users\Thomas%20Huet\Desktop\Documentation%20arch&#233;ologique%20li&#233;e%20&#224;%20la%20th&#232;se\Cultures.docx" TargetMode="External"/><Relationship Id="rId5271" Type="http://schemas.openxmlformats.org/officeDocument/2006/relationships/hyperlink" Target="file:///C:\Users\Thomas%20Huet\Desktop\Documentation%20arch&#233;ologique%20li&#233;e%20&#224;%20la%20th&#232;se\Sites.docx" TargetMode="External"/><Relationship Id="rId7720" Type="http://schemas.openxmlformats.org/officeDocument/2006/relationships/hyperlink" Target="file:///C:\Users\Thomas%20Huet\Desktop\Documentation%20arch&#233;ologique%20li&#233;e%20&#224;%20la%20th&#232;se\Cultures.docx" TargetMode="External"/><Relationship Id="rId10701" Type="http://schemas.openxmlformats.org/officeDocument/2006/relationships/hyperlink" Target="file:///C:\Users\Thomas%20Huet\Desktop\Documentation%20arch&#233;ologique%20li&#233;e%20&#224;%20la%20th&#232;se\Cultures.docx" TargetMode="External"/><Relationship Id="rId6322" Type="http://schemas.openxmlformats.org/officeDocument/2006/relationships/hyperlink" Target="file:///C:\Users\Thomas%20Huet\Desktop\Documentation%20arch&#233;ologique%20li&#233;e%20&#224;%20la%20th&#232;se\Sit_Peinte_rSud__27" TargetMode="External"/><Relationship Id="rId9892" Type="http://schemas.openxmlformats.org/officeDocument/2006/relationships/hyperlink" Target="file:///C:\Users\Thomas%20Huet\Desktop\Documentation%20arch&#233;ologique%20li&#233;e%20&#224;%20la%20th&#232;se\Sites.docx" TargetMode="External"/><Relationship Id="rId12873" Type="http://schemas.openxmlformats.org/officeDocument/2006/relationships/hyperlink" Target="file:///C:\Users\Thomas%20Huet\Desktop\Documentation%20arch&#233;ologique%20li&#233;e%20&#224;%20la%20th&#232;se\Sites.docx" TargetMode="External"/><Relationship Id="rId13924" Type="http://schemas.openxmlformats.org/officeDocument/2006/relationships/hyperlink" Target="file:///C:\Users\Thomas%20Huet\Desktop\Documentation%20arch&#233;ologique%20li&#233;e%20&#224;%20la%20th&#232;se\Environnement.docx" TargetMode="External"/><Relationship Id="rId1881" Type="http://schemas.openxmlformats.org/officeDocument/2006/relationships/hyperlink" Target="file:///C:\Users\Thomas%20Huet\Desktop\Documentation%20arch&#233;ologique%20li&#233;e%20&#224;%20la%20th&#232;se\DescriptionRoches.docx" TargetMode="External"/><Relationship Id="rId2932" Type="http://schemas.openxmlformats.org/officeDocument/2006/relationships/hyperlink" Target="file:///C:\Users\Thomas%20Huet\Desktop\Documentation%20arch&#233;ologique%20li&#233;e%20&#224;%20la%20th&#232;se\Cultures.docx" TargetMode="External"/><Relationship Id="rId8494" Type="http://schemas.openxmlformats.org/officeDocument/2006/relationships/hyperlink" Target="file:///C:\Users\Thomas%20Huet\Desktop\Documentation%20arch&#233;ologique%20li&#233;e%20&#224;%20la%20th&#232;se\Cultures.docx" TargetMode="External"/><Relationship Id="rId9545" Type="http://schemas.openxmlformats.org/officeDocument/2006/relationships/hyperlink" Target="file:///C:\Users\Thomas%20Huet\Desktop\Documentation%20arch&#233;ologique%20li&#233;e%20&#224;%20la%20th&#232;se\Sites.docx" TargetMode="External"/><Relationship Id="rId11475" Type="http://schemas.openxmlformats.org/officeDocument/2006/relationships/hyperlink" Target="file:///C:\Users\Thomas%20Huet\Desktop\Documentation%20arch&#233;ologique%20li&#233;e%20&#224;%20la%20th&#232;se\Cultures.docx" TargetMode="External"/><Relationship Id="rId12526" Type="http://schemas.openxmlformats.org/officeDocument/2006/relationships/hyperlink" Target="file:///C:\Users\Thomas%20Huet\Desktop\Documentation%20arch&#233;ologique%20li&#233;e%20&#224;%20la%20th&#232;se\Sites.docx" TargetMode="External"/><Relationship Id="rId904" Type="http://schemas.openxmlformats.org/officeDocument/2006/relationships/hyperlink" Target="file:///C:\Users\Thomas%20Huet\Desktop\Documentation%20arch&#233;ologique%20li&#233;e%20&#224;%20la%20th&#232;se\Cultures.docx" TargetMode="External"/><Relationship Id="rId1534" Type="http://schemas.openxmlformats.org/officeDocument/2006/relationships/hyperlink" Target="file:///C:\Users\Thomas%20Huet\Desktop\Documentation%20arch&#233;ologique%20li&#233;e%20&#224;%20la%20th&#232;se\Analyses%20Statistiques.docx" TargetMode="External"/><Relationship Id="rId7096" Type="http://schemas.openxmlformats.org/officeDocument/2006/relationships/hyperlink" Target="file:///C:\Users\Thomas%20Huet\Desktop\Documentation%20arch&#233;ologique%20li&#233;e%20&#224;%20la%20th&#232;se\Sites.docx" TargetMode="External"/><Relationship Id="rId8147" Type="http://schemas.openxmlformats.org/officeDocument/2006/relationships/hyperlink" Target="file:///C:\Users\Thomas%20Huet\Desktop\Documentation%20arch&#233;ologique%20li&#233;e%20&#224;%20la%20th&#232;se\Cultures.docx" TargetMode="External"/><Relationship Id="rId10077" Type="http://schemas.openxmlformats.org/officeDocument/2006/relationships/hyperlink" Target="file:///C:\Users\Thomas%20Huet\Desktop\Documentation%20arch&#233;ologique%20li&#233;e%20&#224;%20la%20th&#232;se\Sites.docx" TargetMode="External"/><Relationship Id="rId11128" Type="http://schemas.openxmlformats.org/officeDocument/2006/relationships/hyperlink" Target="file:///C:\Users\Thomas%20Huet\Desktop\Documentation%20arch&#233;ologique%20li&#233;e%20&#224;%20la%20th&#232;se\Cultures.docx" TargetMode="External"/><Relationship Id="rId4757" Type="http://schemas.openxmlformats.org/officeDocument/2006/relationships/hyperlink" Target="file:///C:\Users\Thomas%20Huet\Desktop\Documentation%20arch&#233;ologique%20li&#233;e%20&#224;%20la%20th&#232;se\Cultures.docx" TargetMode="External"/><Relationship Id="rId3359" Type="http://schemas.openxmlformats.org/officeDocument/2006/relationships/hyperlink" Target="file:///C:\Users\Thomas%20Huet\Desktop\Documentation%20arch&#233;ologique%20li&#233;e%20&#224;%20la%20th&#232;se\Sites.docx" TargetMode="External"/><Relationship Id="rId5808" Type="http://schemas.openxmlformats.org/officeDocument/2006/relationships/hyperlink" Target="file:///C:\Users\Thomas%20Huet\Desktop\Documentation%20arch&#233;ologique%20li&#233;e%20&#224;%20la%20th&#232;se\Sites.docx" TargetMode="External"/><Relationship Id="rId7230" Type="http://schemas.openxmlformats.org/officeDocument/2006/relationships/hyperlink" Target="file:///C:\Users\Thomas%20Huet\Desktop\Documentation%20arch&#233;ologique%20li&#233;e%20&#224;%20la%20th&#232;se\Cultures.docx" TargetMode="External"/><Relationship Id="rId10211" Type="http://schemas.openxmlformats.org/officeDocument/2006/relationships/hyperlink" Target="file:///C:\Users\Thomas%20Huet\Desktop\Documentation%20arch&#233;ologique%20li&#233;e%20&#224;%20la%20th&#232;se\Cultures.docx" TargetMode="External"/><Relationship Id="rId13781" Type="http://schemas.openxmlformats.org/officeDocument/2006/relationships/hyperlink" Target="file:///C:\Users\Thomas%20Huet\Desktop\Documentation%20arch&#233;ologique%20li&#233;e%20&#224;%20la%20th&#232;se\Sites.docx" TargetMode="External"/><Relationship Id="rId3840" Type="http://schemas.openxmlformats.org/officeDocument/2006/relationships/hyperlink" Target="file:///C:\Users\Thomas%20Huet\Desktop\Documentation%20arch&#233;ologique%20li&#233;e%20&#224;%20la%20th&#232;se\Cultures.docx" TargetMode="External"/><Relationship Id="rId9055" Type="http://schemas.openxmlformats.org/officeDocument/2006/relationships/hyperlink" Target="file:///C:\Users\Thomas%20Huet\Desktop\Documentation%20arch&#233;ologique%20li&#233;e%20&#224;%20la%20th&#232;se\Cultures.docx" TargetMode="External"/><Relationship Id="rId12383" Type="http://schemas.openxmlformats.org/officeDocument/2006/relationships/hyperlink" Target="file:///C:\Users\Thomas%20Huet\Desktop\Documentation%20arch&#233;ologique%20li&#233;e%20&#224;%20la%20th&#232;se\Sites.docx" TargetMode="External"/><Relationship Id="rId13434" Type="http://schemas.openxmlformats.org/officeDocument/2006/relationships/hyperlink" Target="file:///C:\Users\Thomas%20Huet\Desktop\Documentation%20arch&#233;ologique%20li&#233;e%20&#224;%20la%20th&#232;se\Sites.docx" TargetMode="External"/><Relationship Id="rId761" Type="http://schemas.openxmlformats.org/officeDocument/2006/relationships/hyperlink" Target="file:///C:\Users\Thomas%20Huet\Desktop\Documentation%20arch&#233;ologique%20li&#233;e%20&#224;%20la%20th&#232;se\Sites.docx" TargetMode="External"/><Relationship Id="rId1391" Type="http://schemas.openxmlformats.org/officeDocument/2006/relationships/hyperlink" Target="file:///C:\Users\Thomas%20Huet\Desktop\Documentation%20arch&#233;ologique%20li&#233;e%20&#224;%20la%20th&#232;se\Cultures.docx" TargetMode="External"/><Relationship Id="rId2442" Type="http://schemas.openxmlformats.org/officeDocument/2006/relationships/hyperlink" Target="file:///C:\Users\Thomas%20Huet\Desktop\Documentation%20arch&#233;ologique%20li&#233;e%20&#224;%20la%20th&#232;se\Sites.docx" TargetMode="External"/><Relationship Id="rId12036" Type="http://schemas.openxmlformats.org/officeDocument/2006/relationships/hyperlink" Target="file:///C:\Users\Thomas%20Huet\Desktop\Documentation%20arch&#233;ologique%20li&#233;e%20&#224;%20la%20th&#232;se\Sites.docx" TargetMode="External"/><Relationship Id="rId414" Type="http://schemas.openxmlformats.org/officeDocument/2006/relationships/hyperlink" Target="file:///C:\Users\Thomas%20Huet\Desktop\Documentation%20arch&#233;ologique%20li&#233;e%20&#224;%20la%20th&#232;se\Sit_Kharaysin_z__aire_C" TargetMode="External"/><Relationship Id="rId1044" Type="http://schemas.openxmlformats.org/officeDocument/2006/relationships/hyperlink" Target="file:///C:\Users\Thomas%20Huet\Desktop\Documentation%20arch&#233;ologique%20li&#233;e%20&#224;%20la%20th&#232;se\Cultures.docx" TargetMode="External"/><Relationship Id="rId5665" Type="http://schemas.openxmlformats.org/officeDocument/2006/relationships/hyperlink" Target="file:///C:\Users\Thomas%20Huet\Desktop\Documentation%20arch&#233;ologique%20li&#233;e%20&#224;%20la%20th&#232;se\Sites.docx" TargetMode="External"/><Relationship Id="rId6716" Type="http://schemas.openxmlformats.org/officeDocument/2006/relationships/hyperlink" Target="file:///C:\Users\Thomas%20Huet\Desktop\Documentation%20arch&#233;ologique%20li&#233;e%20&#224;%20la%20th&#232;se\Sites.docx" TargetMode="External"/><Relationship Id="rId4267" Type="http://schemas.openxmlformats.org/officeDocument/2006/relationships/hyperlink" Target="file:///C:\Users\Thomas%20Huet\Desktop\Documentation%20arch&#233;ologique%20li&#233;e%20&#224;%20la%20th&#232;se\Cultures.docx" TargetMode="External"/><Relationship Id="rId5318" Type="http://schemas.openxmlformats.org/officeDocument/2006/relationships/hyperlink" Target="file:///C:\Users\Thomas%20Huet\Desktop\Documentation%20arch&#233;ologique%20li&#233;e%20&#224;%20la%20th&#232;se\Sites.docx" TargetMode="External"/><Relationship Id="rId8888" Type="http://schemas.openxmlformats.org/officeDocument/2006/relationships/hyperlink" Target="file:///C:\Users\Thomas%20Huet\Desktop\Documentation%20arch&#233;ologique%20li&#233;e%20&#224;%20la%20th&#232;se\Sites.docx" TargetMode="External"/><Relationship Id="rId9939" Type="http://schemas.openxmlformats.org/officeDocument/2006/relationships/hyperlink" Target="file:///C:\Users\Thomas%20Huet\Desktop\Documentation%20arch&#233;ologique%20li&#233;e%20&#224;%20la%20th&#232;se\Cultures.docx" TargetMode="External"/><Relationship Id="rId11869" Type="http://schemas.openxmlformats.org/officeDocument/2006/relationships/hyperlink" Target="file:///C:\Users\Thomas%20Huet\Desktop\Documentation%20arch&#233;ologique%20li&#233;e%20&#224;%20la%20th&#232;se\Cultures.docx" TargetMode="External"/><Relationship Id="rId1928" Type="http://schemas.openxmlformats.org/officeDocument/2006/relationships/hyperlink" Target="file:///C:\Users\Thomas%20Huet\Desktop\Documentation%20arch&#233;ologique%20li&#233;e%20&#224;%20la%20th&#232;se\Cultures.docx" TargetMode="External"/><Relationship Id="rId3350" Type="http://schemas.openxmlformats.org/officeDocument/2006/relationships/hyperlink" Target="file:///C:\Users\Thomas%20Huet\Desktop\Documentation%20arch&#233;ologique%20li&#233;e%20&#224;%20la%20th&#232;se\Sites.docx" TargetMode="External"/><Relationship Id="rId13291" Type="http://schemas.openxmlformats.org/officeDocument/2006/relationships/hyperlink" Target="file:///C:\Users\Thomas%20Huet\Desktop\Documentation%20arch&#233;ologique%20li&#233;e%20&#224;%20la%20th&#232;se\Sites.docx" TargetMode="External"/><Relationship Id="rId14342" Type="http://schemas.openxmlformats.org/officeDocument/2006/relationships/hyperlink" Target="file:///C:\Users\Thomas%20Huet\Desktop\Documentation%20arch&#233;ologique%20li&#233;e%20&#224;%20la%20th&#232;se\Sites.docx" TargetMode="External"/><Relationship Id="rId271" Type="http://schemas.openxmlformats.org/officeDocument/2006/relationships/hyperlink" Target="file:///C:\Users\Thomas%20Huet\Desktop\Documentation%20arch&#233;ologique%20li&#233;e%20&#224;%20la%20th&#232;se\Sites.docx" TargetMode="External"/><Relationship Id="rId3003" Type="http://schemas.openxmlformats.org/officeDocument/2006/relationships/hyperlink" Target="file:///C:\Users\Thomas%20Huet\Desktop\Documentation%20arch&#233;ologique%20li&#233;e%20&#224;%20la%20th&#232;se\Sites.docx" TargetMode="External"/><Relationship Id="rId4401" Type="http://schemas.openxmlformats.org/officeDocument/2006/relationships/hyperlink" Target="file:///C:\Users\Thomas%20Huet\Desktop\Documentation%20arch&#233;ologique%20li&#233;e%20&#224;%20la%20th&#232;se\Cultures.docx" TargetMode="External"/><Relationship Id="rId7971" Type="http://schemas.openxmlformats.org/officeDocument/2006/relationships/hyperlink" Target="file:///C:\Users\Thomas%20Huet\Desktop\Documentation%20arch&#233;ologique%20li&#233;e%20&#224;%20la%20th&#232;se\Cultures.docx" TargetMode="External"/><Relationship Id="rId10952" Type="http://schemas.openxmlformats.org/officeDocument/2006/relationships/hyperlink" Target="file:///C:\Users\Thomas%20Huet\Desktop\Documentation%20arch&#233;ologique%20li&#233;e%20&#224;%20la%20th&#232;se\Cultures.docx" TargetMode="External"/><Relationship Id="rId6573" Type="http://schemas.openxmlformats.org/officeDocument/2006/relationships/hyperlink" Target="file:///C:\Users\Thomas%20Huet\Desktop\Documentation%20arch&#233;ologique%20li&#233;e%20&#224;%20la%20th&#232;se\Sites.docx" TargetMode="External"/><Relationship Id="rId7624" Type="http://schemas.openxmlformats.org/officeDocument/2006/relationships/hyperlink" Target="file:///C:\Users\Thomas%20Huet\Desktop\Documentation%20arch&#233;ologique%20li&#233;e%20&#224;%20la%20th&#232;se\Cultures.docx" TargetMode="External"/><Relationship Id="rId10605" Type="http://schemas.openxmlformats.org/officeDocument/2006/relationships/hyperlink" Target="file:///C:\Users\Thomas%20Huet\Desktop\Documentation%20arch&#233;ologique%20li&#233;e%20&#224;%20la%20th&#232;se\Cultures.docx" TargetMode="External"/><Relationship Id="rId5175" Type="http://schemas.openxmlformats.org/officeDocument/2006/relationships/hyperlink" Target="file:///C:\Users\Thomas%20Huet\Desktop\Documentation%20arch&#233;ologique%20li&#233;e%20&#224;%20la%20th&#232;se\Cultures.docx" TargetMode="External"/><Relationship Id="rId6226" Type="http://schemas.openxmlformats.org/officeDocument/2006/relationships/hyperlink" Target="file:///C:\Users\Thomas%20Huet\Desktop\Documentation%20arch&#233;ologique%20li&#233;e%20&#224;%20la%20th&#232;se\Cultures.docx" TargetMode="External"/><Relationship Id="rId9796" Type="http://schemas.openxmlformats.org/officeDocument/2006/relationships/hyperlink" Target="file:///C:\Users\Thomas%20Huet\Desktop\Documentation%20arch&#233;ologique%20li&#233;e%20&#224;%20la%20th&#232;se\Cultures.docx" TargetMode="External"/><Relationship Id="rId12777" Type="http://schemas.openxmlformats.org/officeDocument/2006/relationships/hyperlink" Target="file:///C:\Users\Thomas%20Huet\Desktop\Documentation%20arch&#233;ologique%20li&#233;e%20&#224;%20la%20th&#232;se\Sites.docx" TargetMode="External"/><Relationship Id="rId1785" Type="http://schemas.openxmlformats.org/officeDocument/2006/relationships/hyperlink" Target="file:///C:\Users\Thomas%20Huet\Desktop\Documentation%20arch&#233;ologique%20li&#233;e%20&#224;%20la%20th&#232;se\Cultures.docx" TargetMode="External"/><Relationship Id="rId2836" Type="http://schemas.openxmlformats.org/officeDocument/2006/relationships/hyperlink" Target="file:///C:\Users\Thomas%20Huet\Desktop\Documentation%20arch&#233;ologique%20li&#233;e%20&#224;%20la%20th&#232;se\Cultures.docx" TargetMode="External"/><Relationship Id="rId8398" Type="http://schemas.openxmlformats.org/officeDocument/2006/relationships/hyperlink" Target="Sites.docx" TargetMode="External"/><Relationship Id="rId9449" Type="http://schemas.openxmlformats.org/officeDocument/2006/relationships/hyperlink" Target="file:///C:\Users\Thomas%20Huet\Desktop\Documentation%20arch&#233;ologique%20li&#233;e%20&#224;%20la%20th&#232;se\Cultures.docx" TargetMode="External"/><Relationship Id="rId11379" Type="http://schemas.openxmlformats.org/officeDocument/2006/relationships/hyperlink" Target="file:///C:\Users\Thomas%20Huet\Desktop\Documentation%20arch&#233;ologique%20li&#233;e%20&#224;%20la%20th&#232;se\Environnement.docx" TargetMode="External"/><Relationship Id="rId13828" Type="http://schemas.openxmlformats.org/officeDocument/2006/relationships/hyperlink" Target="file:///C:\Users\Thomas%20Huet\Desktop\Documentation%20arch&#233;ologique%20li&#233;e%20&#224;%20la%20th&#232;se\Cultures.docx" TargetMode="External"/><Relationship Id="rId808" Type="http://schemas.openxmlformats.org/officeDocument/2006/relationships/hyperlink" Target="file:///C:\Users\Thomas%20Huet\Desktop\Documentation%20arch&#233;ologique%20li&#233;e%20&#224;%20la%20th&#232;se\Cultures.docx" TargetMode="External"/><Relationship Id="rId1438" Type="http://schemas.openxmlformats.org/officeDocument/2006/relationships/hyperlink" Target="file:///C:\Users\Thomas%20Huet\Desktop\Documentation%20arch&#233;ologique%20li&#233;e%20&#224;%20la%20th&#232;se\Cultures.docx" TargetMode="External"/><Relationship Id="rId7481" Type="http://schemas.openxmlformats.org/officeDocument/2006/relationships/hyperlink" Target="file:///C:\Users\Thomas%20Huet\Desktop\Documentation%20arch&#233;ologique%20li&#233;e%20&#224;%20la%20th&#232;se\Cultures.docx" TargetMode="External"/><Relationship Id="rId9930" Type="http://schemas.openxmlformats.org/officeDocument/2006/relationships/hyperlink" Target="file:///C:\Users\Thomas%20Huet\Desktop\Documentation%20arch&#233;ologique%20li&#233;e%20&#224;%20la%20th&#232;se\Cultures.docx" TargetMode="External"/><Relationship Id="rId11860" Type="http://schemas.openxmlformats.org/officeDocument/2006/relationships/hyperlink" Target="file:///C:\Users\Thomas%20Huet\Desktop\Documentation%20arch&#233;ologique%20li&#233;e%20&#224;%20la%20th&#232;se\Cultures.docx" TargetMode="External"/><Relationship Id="rId12911" Type="http://schemas.openxmlformats.org/officeDocument/2006/relationships/hyperlink" Target="file:///C:\Users\Thomas%20Huet\Desktop\Documentation%20arch&#233;ologique%20li&#233;e%20&#224;%20la%20th&#232;se\Sites.docx" TargetMode="External"/><Relationship Id="rId6083" Type="http://schemas.openxmlformats.org/officeDocument/2006/relationships/hyperlink" Target="file:///C:\Users\Thomas%20Huet\Desktop\Documentation%20arch&#233;ologique%20li&#233;e%20&#224;%20la%20th&#232;se\Sites.docx" TargetMode="External"/><Relationship Id="rId7134" Type="http://schemas.openxmlformats.org/officeDocument/2006/relationships/hyperlink" Target="file:///C:\Users\Thomas%20Huet\Desktop\Documentation%20arch&#233;ologique%20li&#233;e%20&#224;%20la%20th&#232;se\Sites.docx" TargetMode="External"/><Relationship Id="rId8532" Type="http://schemas.openxmlformats.org/officeDocument/2006/relationships/hyperlink" Target="file:///C:\Users\Thomas%20Huet\Desktop\Documentation%20arch&#233;ologique%20li&#233;e%20&#224;%20la%20th&#232;se\Sites.docx" TargetMode="External"/><Relationship Id="rId10462" Type="http://schemas.openxmlformats.org/officeDocument/2006/relationships/hyperlink" Target="file:///C:\Users\Thomas%20Huet\Desktop\Documentation%20arch&#233;ologique%20li&#233;e%20&#224;%20la%20th&#232;se\Sites.docx" TargetMode="External"/><Relationship Id="rId11513" Type="http://schemas.openxmlformats.org/officeDocument/2006/relationships/hyperlink" Target="file:///C:\Users\Thomas%20Huet\Desktop\Documentation%20arch&#233;ologique%20li&#233;e%20&#224;%20la%20th&#232;se\Sites.docx" TargetMode="External"/><Relationship Id="rId10115" Type="http://schemas.openxmlformats.org/officeDocument/2006/relationships/hyperlink" Target="file:///C:\Users\Thomas%20Huet\Desktop\Documentation%20arch&#233;ologique%20li&#233;e%20&#224;%20la%20th&#232;se\Sites.docx" TargetMode="External"/><Relationship Id="rId13685" Type="http://schemas.openxmlformats.org/officeDocument/2006/relationships/hyperlink" Target="file:///C:\Users\Thomas%20Huet\Desktop\Documentation%20arch&#233;ologique%20li&#233;e%20&#224;%20la%20th&#232;se\Sites.docx" TargetMode="External"/><Relationship Id="rId2693" Type="http://schemas.openxmlformats.org/officeDocument/2006/relationships/hyperlink" Target="file:///C:\Users\Thomas%20Huet\Desktop\Documentation%20arch&#233;ologique%20li&#233;e%20&#224;%20la%20th&#232;se\Sites.docx" TargetMode="External"/><Relationship Id="rId3744" Type="http://schemas.openxmlformats.org/officeDocument/2006/relationships/hyperlink" Target="file:///C:\Users\Thomas%20Huet\Desktop\Documentation%20arch&#233;ologique%20li&#233;e%20&#224;%20la%20th&#232;se\Sites.docx" TargetMode="External"/><Relationship Id="rId12287" Type="http://schemas.openxmlformats.org/officeDocument/2006/relationships/hyperlink" Target="file:///C:\Users\Thomas%20Huet\Desktop\Documentation%20arch&#233;ologique%20li&#233;e%20&#224;%20la%20th&#232;se\Sites.docx" TargetMode="External"/><Relationship Id="rId13338" Type="http://schemas.openxmlformats.org/officeDocument/2006/relationships/hyperlink" Target="file:///C:\Users\Thomas%20Huet\Desktop\Documentation%20arch&#233;ologique%20li&#233;e%20&#224;%20la%20th&#232;se\Sites.docx" TargetMode="External"/><Relationship Id="rId665" Type="http://schemas.openxmlformats.org/officeDocument/2006/relationships/hyperlink" Target="file:///C:\Users\Thomas%20Huet\Desktop\Documentation%20arch&#233;ologique%20li&#233;e%20&#224;%20la%20th&#232;se\Sites.docx" TargetMode="External"/><Relationship Id="rId1295" Type="http://schemas.openxmlformats.org/officeDocument/2006/relationships/hyperlink" Target="file:///C:\Users\Thomas%20Huet\Desktop\Documentation%20arch&#233;ologique%20li&#233;e%20&#224;%20la%20th&#232;se\Sites.docx" TargetMode="External"/><Relationship Id="rId2346" Type="http://schemas.openxmlformats.org/officeDocument/2006/relationships/hyperlink" Target="file:///C:\Users\Thomas%20Huet\Desktop\Documentation%20arch&#233;ologique%20li&#233;e%20&#224;%20la%20th&#232;se\Cultures.docx" TargetMode="External"/><Relationship Id="rId6967" Type="http://schemas.openxmlformats.org/officeDocument/2006/relationships/hyperlink" Target="file:///C:\Users\Thomas%20Huet\Desktop\Documentation%20arch&#233;ologique%20li&#233;e%20&#224;%20la%20th&#232;se\Sites.docx" TargetMode="External"/><Relationship Id="rId318" Type="http://schemas.openxmlformats.org/officeDocument/2006/relationships/hyperlink" Target="file:///C:\Users\Thomas%20Huet\Desktop\Documentation%20arch&#233;ologique%20li&#233;e%20&#224;%20la%20th&#232;se\Cultures.docx" TargetMode="External"/><Relationship Id="rId5569" Type="http://schemas.openxmlformats.org/officeDocument/2006/relationships/hyperlink" Target="file:///C:\Users\Thomas%20Huet\Desktop\Documentation%20arch&#233;ologique%20li&#233;e%20&#224;%20la%20th&#232;se\Sites.docx" TargetMode="External"/><Relationship Id="rId9440" Type="http://schemas.openxmlformats.org/officeDocument/2006/relationships/hyperlink" Target="file:///C:\Users\Thomas%20Huet\Desktop\Documentation%20arch&#233;ologique%20li&#233;e%20&#224;%20la%20th&#232;se\Sites.docx" TargetMode="External"/><Relationship Id="rId8042" Type="http://schemas.openxmlformats.org/officeDocument/2006/relationships/hyperlink" Target="file:///C:\Users\Thomas%20Huet\Desktop\Documentation%20arch&#233;ologique%20li&#233;e%20&#224;%20la%20th&#232;se\Cultures.docx" TargetMode="External"/><Relationship Id="rId11370" Type="http://schemas.openxmlformats.org/officeDocument/2006/relationships/hyperlink" Target="file:///C:\Users\Thomas%20Huet\Desktop\Documentation%20arch&#233;ologique%20li&#233;e%20&#224;%20la%20th&#232;se\Analyses%20Statistiques.docx" TargetMode="External"/><Relationship Id="rId12421" Type="http://schemas.openxmlformats.org/officeDocument/2006/relationships/hyperlink" Target="file:///C:\Users\Thomas%20Huet\Desktop\Documentation%20arch&#233;ologique%20li&#233;e%20&#224;%20la%20th&#232;se\Cultures.docx" TargetMode="External"/><Relationship Id="rId11023" Type="http://schemas.openxmlformats.org/officeDocument/2006/relationships/hyperlink" Target="file:///C:\Users\Thomas%20Huet\Desktop\Documentation%20arch&#233;ologique%20li&#233;e%20&#224;%20la%20th&#232;se\Sites.docx" TargetMode="External"/><Relationship Id="rId4652" Type="http://schemas.openxmlformats.org/officeDocument/2006/relationships/hyperlink" Target="file:///C:\Users\Thomas%20Huet\Desktop\Documentation%20arch&#233;ologique%20li&#233;e%20&#224;%20la%20th&#232;se\Sites.docx" TargetMode="External"/><Relationship Id="rId5703" Type="http://schemas.openxmlformats.org/officeDocument/2006/relationships/hyperlink" Target="file:///C:\Users\Thomas%20Huet\Desktop\Documentation%20arch&#233;ologique%20li&#233;e%20&#224;%20la%20th&#232;se\Sites.docx" TargetMode="External"/><Relationship Id="rId13195" Type="http://schemas.openxmlformats.org/officeDocument/2006/relationships/hyperlink" Target="file:///C:\Users\Thomas%20Huet\Desktop\Documentation%20arch&#233;ologique%20li&#233;e%20&#224;%20la%20th&#232;se\Sites.docx" TargetMode="External"/><Relationship Id="rId14246" Type="http://schemas.openxmlformats.org/officeDocument/2006/relationships/hyperlink" Target="file:///C:\Users\Thomas%20Huet\Desktop\Documentation%20arch&#233;ologique%20li&#233;e%20&#224;%20la%20th&#232;se\Sites.docx" TargetMode="External"/><Relationship Id="rId175" Type="http://schemas.openxmlformats.org/officeDocument/2006/relationships/hyperlink" Target="Sites.docx" TargetMode="External"/><Relationship Id="rId3254" Type="http://schemas.openxmlformats.org/officeDocument/2006/relationships/hyperlink" Target="file:///C:\Users\Thomas%20Huet\Desktop\Documentation%20arch&#233;ologique%20li&#233;e%20&#224;%20la%20th&#232;se\Sites.docx" TargetMode="External"/><Relationship Id="rId4305" Type="http://schemas.openxmlformats.org/officeDocument/2006/relationships/hyperlink" Target="file:///C:\Users\Thomas%20Huet\Desktop\Documentation%20arch&#233;ologique%20li&#233;e%20&#224;%20la%20th&#232;se\Cultures.docx" TargetMode="External"/><Relationship Id="rId7875" Type="http://schemas.openxmlformats.org/officeDocument/2006/relationships/hyperlink" Target="file:///C:\Users\Thomas%20Huet\Desktop\Documentation%20arch&#233;ologique%20li&#233;e%20&#224;%20la%20th&#232;se\Cultures.docx" TargetMode="External"/><Relationship Id="rId8926" Type="http://schemas.openxmlformats.org/officeDocument/2006/relationships/hyperlink" Target="file:///C:\Users\Thomas%20Huet\Desktop\Documentation%20arch&#233;ologique%20li&#233;e%20&#224;%20la%20th&#232;se\Cultures.docx" TargetMode="External"/><Relationship Id="rId10856" Type="http://schemas.openxmlformats.org/officeDocument/2006/relationships/hyperlink" Target="file:///C:\Users\Thomas%20Huet\Desktop\Documentation%20arch&#233;ologique%20li&#233;e%20&#224;%20la%20th&#232;se\Sites.docx" TargetMode="External"/><Relationship Id="rId6477" Type="http://schemas.openxmlformats.org/officeDocument/2006/relationships/hyperlink" Target="file:///C:\Users\Thomas%20Huet\Desktop\Documentation%20arch&#233;ologique%20li&#233;e%20&#224;%20la%20th&#232;se\Sites.docx" TargetMode="External"/><Relationship Id="rId7528" Type="http://schemas.openxmlformats.org/officeDocument/2006/relationships/hyperlink" Target="file:///C:\Users\Thomas%20Huet\Desktop\Documentation%20arch&#233;ologique%20li&#233;e%20&#224;%20la%20th&#232;se\Cultures.docx" TargetMode="External"/><Relationship Id="rId10509" Type="http://schemas.openxmlformats.org/officeDocument/2006/relationships/hyperlink" Target="file:///C:\Users\Thomas%20Huet\Desktop\Documentation%20arch&#233;ologique%20li&#233;e%20&#224;%20la%20th&#232;se\Cultures.docx" TargetMode="External"/><Relationship Id="rId11907" Type="http://schemas.openxmlformats.org/officeDocument/2006/relationships/hyperlink" Target="file:///C:\Users\Thomas%20Huet\Desktop\Documentation%20arch&#233;ologique%20li&#233;e%20&#224;%20la%20th&#232;se\Sites.docx" TargetMode="External"/><Relationship Id="rId5079" Type="http://schemas.openxmlformats.org/officeDocument/2006/relationships/hyperlink" Target="file:///C:\Users\Thomas%20Huet\Desktop\Documentation%20arch&#233;ologique%20li&#233;e%20&#224;%20la%20th&#232;se\Cultures.docx" TargetMode="External"/><Relationship Id="rId1689" Type="http://schemas.openxmlformats.org/officeDocument/2006/relationships/hyperlink" Target="file:///C:\Users\Thomas%20Huet\Desktop\Documentation%20arch&#233;ologique%20li&#233;e%20&#224;%20la%20th&#232;se\Sites.docx" TargetMode="External"/><Relationship Id="rId5560" Type="http://schemas.openxmlformats.org/officeDocument/2006/relationships/hyperlink" Target="file:///C:\Users\Thomas%20Huet\Desktop\Documentation%20arch&#233;ologique%20li&#233;e%20&#224;%20la%20th&#232;se\Sites.docx" TargetMode="External"/><Relationship Id="rId4162" Type="http://schemas.openxmlformats.org/officeDocument/2006/relationships/hyperlink" Target="file:///C:\Users\Thomas%20Huet\Desktop\Documentation%20arch&#233;ologique%20li&#233;e%20&#224;%20la%20th&#232;se\Cultures.docx" TargetMode="External"/><Relationship Id="rId5213" Type="http://schemas.openxmlformats.org/officeDocument/2006/relationships/hyperlink" Target="file:///C:\Users\Thomas%20Huet\Desktop\Documentation%20arch&#233;ologique%20li&#233;e%20&#224;%20la%20th&#232;se\Cultures.docx" TargetMode="External"/><Relationship Id="rId6611" Type="http://schemas.openxmlformats.org/officeDocument/2006/relationships/hyperlink" Target="Sites.docx" TargetMode="External"/><Relationship Id="rId8783" Type="http://schemas.openxmlformats.org/officeDocument/2006/relationships/hyperlink" Target="file:///C:\Users\Thomas%20Huet\Desktop\Documentation%20arch&#233;ologique%20li&#233;e%20&#224;%20la%20th&#232;se\Cultures.docx" TargetMode="External"/><Relationship Id="rId9834" Type="http://schemas.openxmlformats.org/officeDocument/2006/relationships/hyperlink" Target="file:///C:\Users\Thomas%20Huet\Desktop\Documentation%20arch&#233;ologique%20li&#233;e%20&#224;%20la%20th&#232;se\Sites.docx" TargetMode="External"/><Relationship Id="rId11764" Type="http://schemas.openxmlformats.org/officeDocument/2006/relationships/hyperlink" Target="file:///C:\Users\Thomas%20Huet\Desktop\Documentation%20arch&#233;ologique%20li&#233;e%20&#224;%20la%20th&#232;se\Cultures.docx" TargetMode="External"/><Relationship Id="rId12815" Type="http://schemas.openxmlformats.org/officeDocument/2006/relationships/hyperlink" Target="file:///C:\Users\Thomas%20Huet\Desktop\Documentation%20arch&#233;ologique%20li&#233;e%20&#224;%20la%20th&#232;se\Cultures.docx" TargetMode="External"/><Relationship Id="rId48" Type="http://schemas.openxmlformats.org/officeDocument/2006/relationships/hyperlink" Target="file:///C:\Users\Thomas%20Huet\Desktop\Documentation%20arch&#233;ologique%20li&#233;e%20&#224;%20la%20th&#232;se\Sites.docx" TargetMode="External"/><Relationship Id="rId1823" Type="http://schemas.openxmlformats.org/officeDocument/2006/relationships/hyperlink" Target="file:///C:\Users\Thomas%20Huet\Desktop\Documentation%20arch&#233;ologique%20li&#233;e%20&#224;%20la%20th&#232;se\Sites.docx" TargetMode="External"/><Relationship Id="rId7385" Type="http://schemas.openxmlformats.org/officeDocument/2006/relationships/hyperlink" Target="file:///C:\Users\Thomas%20Huet\Desktop\Documentation%20arch&#233;ologique%20li&#233;e%20&#224;%20la%20th&#232;se\Cultures.docx" TargetMode="External"/><Relationship Id="rId8436" Type="http://schemas.openxmlformats.org/officeDocument/2006/relationships/hyperlink" Target="file:///C:\Users\Thomas%20Huet\Desktop\Documentation%20arch&#233;ologique%20li&#233;e%20&#224;%20la%20th&#232;se\Sites.docx" TargetMode="External"/><Relationship Id="rId10366" Type="http://schemas.openxmlformats.org/officeDocument/2006/relationships/hyperlink" Target="file:///C:\Users\Thomas%20Huet\Desktop\Documentation%20arch&#233;ologique%20li&#233;e%20&#224;%20la%20th&#232;se\Sites.docx" TargetMode="External"/><Relationship Id="rId11417" Type="http://schemas.openxmlformats.org/officeDocument/2006/relationships/hyperlink" Target="file:///C:\Users\Thomas%20Huet\Desktop\Documentation%20arch&#233;ologique%20li&#233;e%20&#224;%20la%20th&#232;se\Sites.docx" TargetMode="External"/><Relationship Id="rId3995" Type="http://schemas.openxmlformats.org/officeDocument/2006/relationships/hyperlink" Target="file:///C:\Users\Thomas%20Huet\Desktop\Documentation%20arch&#233;ologique%20li&#233;e%20&#224;%20la%20th&#232;se\Cultures.docx" TargetMode="External"/><Relationship Id="rId7038" Type="http://schemas.openxmlformats.org/officeDocument/2006/relationships/hyperlink" Target="file:///C:\Users\Thomas%20Huet\Desktop\Documentation%20arch&#233;ologique%20li&#233;e%20&#224;%20la%20th&#232;se\Sites.docx" TargetMode="External"/><Relationship Id="rId10019" Type="http://schemas.openxmlformats.org/officeDocument/2006/relationships/hyperlink" Target="file:///C:\Users\Thomas%20Huet\Desktop\Documentation%20arch&#233;ologique%20li&#233;e%20&#224;%20la%20th&#232;se\Cultures.docx" TargetMode="External"/><Relationship Id="rId13589" Type="http://schemas.openxmlformats.org/officeDocument/2006/relationships/hyperlink" Target="file:///C:\Users\Thomas%20Huet\Desktop\Documentation%20arch&#233;ologique%20li&#233;e%20&#224;%20la%20th&#232;se\Sites.docx" TargetMode="External"/><Relationship Id="rId2597" Type="http://schemas.openxmlformats.org/officeDocument/2006/relationships/hyperlink" Target="file:///C:\Users\Thomas%20Huet\Desktop\Documentation%20arch&#233;ologique%20li&#233;e%20&#224;%20la%20th&#232;se\Cultures.docx" TargetMode="External"/><Relationship Id="rId3648" Type="http://schemas.openxmlformats.org/officeDocument/2006/relationships/hyperlink" Target="file:///C:\Users\Thomas%20Huet\Desktop\Documentation%20arch&#233;ologique%20li&#233;e%20&#224;%20la%20th&#232;se\Cultures.docx" TargetMode="External"/><Relationship Id="rId569" Type="http://schemas.openxmlformats.org/officeDocument/2006/relationships/hyperlink" Target="file:///C:\Users\Thomas%20Huet\Desktop\Documentation%20arch&#233;ologique%20li&#233;e%20&#224;%20la%20th&#232;se\Cultures.docx" TargetMode="External"/><Relationship Id="rId1199" Type="http://schemas.openxmlformats.org/officeDocument/2006/relationships/hyperlink" Target="file:///C:\Users\Thomas%20Huet\Desktop\Documentation%20arch&#233;ologique%20li&#233;e%20&#224;%20la%20th&#232;se\Cultures.docx" TargetMode="External"/><Relationship Id="rId5070" Type="http://schemas.openxmlformats.org/officeDocument/2006/relationships/hyperlink" Target="file:///C:\Users\Thomas%20Huet\Desktop\Documentation%20arch&#233;ologique%20li&#233;e%20&#224;%20la%20th&#232;se\Cultures.docx" TargetMode="External"/><Relationship Id="rId6121" Type="http://schemas.openxmlformats.org/officeDocument/2006/relationships/hyperlink" Target="file:///C:\Users\Thomas%20Huet\Desktop\Documentation%20arch&#233;ologique%20li&#233;e%20&#224;%20la%20th&#232;se\Cultures.docx" TargetMode="External"/><Relationship Id="rId9691" Type="http://schemas.openxmlformats.org/officeDocument/2006/relationships/hyperlink" Target="file:///C:\Users\Thomas%20Huet\Desktop\Documentation%20arch&#233;ologique%20li&#233;e%20&#224;%20la%20th&#232;se\Sites.docx" TargetMode="External"/><Relationship Id="rId10500" Type="http://schemas.openxmlformats.org/officeDocument/2006/relationships/hyperlink" Target="file:///C:\Users\Thomas%20Huet\Desktop\Documentation%20arch&#233;ologique%20li&#233;e%20&#224;%20la%20th&#232;se\Cultures.docx" TargetMode="External"/><Relationship Id="rId8293" Type="http://schemas.openxmlformats.org/officeDocument/2006/relationships/hyperlink" Target="file:///C:\Users\Thomas%20Huet\Desktop\Documentation%20arch&#233;ologique%20li&#233;e%20&#224;%20la%20th&#232;se\Sites.docx" TargetMode="External"/><Relationship Id="rId9344" Type="http://schemas.openxmlformats.org/officeDocument/2006/relationships/hyperlink" Target="file:///C:\Users\Thomas%20Huet\Desktop\Documentation%20arch&#233;ologique%20li&#233;e%20&#224;%20la%20th&#232;se\Cultures.docx" TargetMode="External"/><Relationship Id="rId12672" Type="http://schemas.openxmlformats.org/officeDocument/2006/relationships/hyperlink" Target="file:///C:\Users\Thomas%20Huet\Desktop\Documentation%20arch&#233;ologique%20li&#233;e%20&#224;%20la%20th&#232;se\Cultures.docx" TargetMode="External"/><Relationship Id="rId13723" Type="http://schemas.openxmlformats.org/officeDocument/2006/relationships/hyperlink" Target="file:///C:\Users\Thomas%20Huet\Desktop\Documentation%20arch&#233;ologique%20li&#233;e%20&#224;%20la%20th&#232;se\Sites.docx" TargetMode="External"/><Relationship Id="rId1680" Type="http://schemas.openxmlformats.org/officeDocument/2006/relationships/hyperlink" Target="file:///C:\Users\Thomas%20Huet\Desktop\Documentation%20arch&#233;ologique%20li&#233;e%20&#224;%20la%20th&#232;se\Cultures.docx" TargetMode="External"/><Relationship Id="rId2731" Type="http://schemas.openxmlformats.org/officeDocument/2006/relationships/hyperlink" Target="file:///C:\Users\Thomas%20Huet\Desktop\Documentation%20arch&#233;ologique%20li&#233;e%20&#224;%20la%20th&#232;se\Cultures.docx" TargetMode="External"/><Relationship Id="rId11274" Type="http://schemas.openxmlformats.org/officeDocument/2006/relationships/hyperlink" Target="file:///C:\Users\Thomas%20Huet\Desktop\Documentation%20arch&#233;ologique%20li&#233;e%20&#224;%20la%20th&#232;se\Cultures.docx" TargetMode="External"/><Relationship Id="rId12325" Type="http://schemas.openxmlformats.org/officeDocument/2006/relationships/hyperlink" Target="file:///C:\Users\Thomas%20Huet\Desktop\Documentation%20arch&#233;ologique%20li&#233;e%20&#224;%20la%20th&#232;se\Cultures.docx" TargetMode="External"/><Relationship Id="rId703" Type="http://schemas.openxmlformats.org/officeDocument/2006/relationships/hyperlink" Target="file:///C:\Users\Thomas%20Huet\Desktop\Documentation%20arch&#233;ologique%20li&#233;e%20&#224;%20la%20th&#232;se\Cultures.docx" TargetMode="External"/><Relationship Id="rId1333" Type="http://schemas.openxmlformats.org/officeDocument/2006/relationships/hyperlink" Target="file:///C:\Users\Thomas%20Huet\Desktop\Documentation%20arch&#233;ologique%20li&#233;e%20&#224;%20la%20th&#232;se\Cultures.docx" TargetMode="External"/><Relationship Id="rId5954" Type="http://schemas.openxmlformats.org/officeDocument/2006/relationships/hyperlink" Target="file:///C:\Users\Thomas%20Huet\Desktop\Documentation%20arch&#233;ologique%20li&#233;e%20&#224;%20la%20th&#232;se\Cultures.docx" TargetMode="External"/><Relationship Id="rId14497" Type="http://schemas.openxmlformats.org/officeDocument/2006/relationships/hyperlink" Target="file:///C:\Users\Thomas%20Huet\Desktop\Documentation%20arch&#233;ologique%20li&#233;e%20&#224;%20la%20th&#232;se\Sites.docx" TargetMode="External"/><Relationship Id="rId4556" Type="http://schemas.openxmlformats.org/officeDocument/2006/relationships/hyperlink" Target="file:///C:\Users\Thomas%20Huet\Desktop\Documentation%20arch&#233;ologique%20li&#233;e%20&#224;%20la%20th&#232;se\Sites.docx" TargetMode="External"/><Relationship Id="rId5607" Type="http://schemas.openxmlformats.org/officeDocument/2006/relationships/hyperlink" Target="file:///C:\Users\Thomas%20Huet\Desktop\Documentation%20arch&#233;ologique%20li&#233;e%20&#224;%20la%20th&#232;se\Cultures.docx" TargetMode="External"/><Relationship Id="rId13099" Type="http://schemas.openxmlformats.org/officeDocument/2006/relationships/hyperlink" Target="file:///C:\Users\Thomas%20Huet\Desktop\Documentation%20arch&#233;ologique%20li&#233;e%20&#224;%20la%20th&#232;se\Sites.docx" TargetMode="External"/><Relationship Id="rId3158" Type="http://schemas.openxmlformats.org/officeDocument/2006/relationships/hyperlink" Target="file:///C:\Users\Thomas%20Huet\Desktop\Documentation%20arch&#233;ologique%20li&#233;e%20&#224;%20la%20th&#232;se\Cultures.docx" TargetMode="External"/><Relationship Id="rId4209" Type="http://schemas.openxmlformats.org/officeDocument/2006/relationships/hyperlink" Target="file:///C:\Users\Thomas%20Huet\Desktop\Documentation%20arch&#233;ologique%20li&#233;e%20&#224;%20la%20th&#232;se\Cultures.docx" TargetMode="External"/><Relationship Id="rId7779" Type="http://schemas.openxmlformats.org/officeDocument/2006/relationships/hyperlink" Target="file:///C:\Users\Thomas%20Huet\Desktop\Documentation%20arch&#233;ologique%20li&#233;e%20&#224;%20la%20th&#232;se\Sites.docx" TargetMode="External"/><Relationship Id="rId10010" Type="http://schemas.openxmlformats.org/officeDocument/2006/relationships/hyperlink" Target="file:///C:\Users\Thomas%20Huet\Desktop\Documentation%20arch&#233;ologique%20li&#233;e%20&#224;%20la%20th&#232;se\Cultures.docx" TargetMode="External"/><Relationship Id="rId12182" Type="http://schemas.openxmlformats.org/officeDocument/2006/relationships/hyperlink" Target="file:///C:\Users\Thomas%20Huet\Desktop\Documentation%20arch&#233;ologique%20li&#233;e%20&#224;%20la%20th&#232;se\Sites.docx" TargetMode="External"/><Relationship Id="rId13580" Type="http://schemas.openxmlformats.org/officeDocument/2006/relationships/hyperlink" Target="file:///C:\Users\Thomas%20Huet\Desktop\Documentation%20arch&#233;ologique%20li&#233;e%20&#224;%20la%20th&#232;se\Sites.docx" TargetMode="External"/><Relationship Id="rId560" Type="http://schemas.openxmlformats.org/officeDocument/2006/relationships/hyperlink" Target="file:///C:\Users\Thomas%20Huet\Desktop\Documentation%20arch&#233;ologique%20li&#233;e%20&#224;%20la%20th&#232;se\Cultures.docx" TargetMode="External"/><Relationship Id="rId1190" Type="http://schemas.openxmlformats.org/officeDocument/2006/relationships/hyperlink" Target="file:///C:\Users\Thomas%20Huet\Desktop\Documentation%20arch&#233;ologique%20li&#233;e%20&#224;%20la%20th&#232;se\Sites.docx" TargetMode="External"/><Relationship Id="rId2241" Type="http://schemas.openxmlformats.org/officeDocument/2006/relationships/hyperlink" Target="file:///C:\Users\Thomas%20Huet\Desktop\Documentation%20arch&#233;ologique%20li&#233;e%20&#224;%20la%20th&#232;se\Cultures.docx" TargetMode="External"/><Relationship Id="rId13233" Type="http://schemas.openxmlformats.org/officeDocument/2006/relationships/hyperlink" Target="file:///C:\Users\Thomas%20Huet\Desktop\Documentation%20arch&#233;ologique%20li&#233;e%20&#224;%20la%20th&#232;se\Sites.docx" TargetMode="External"/><Relationship Id="rId213" Type="http://schemas.openxmlformats.org/officeDocument/2006/relationships/hyperlink" Target="file:///C:\Users\Thomas%20Huet\Desktop\Documentation%20arch&#233;ologique%20li&#233;e%20&#224;%20la%20th&#232;se\Sites.docx" TargetMode="External"/><Relationship Id="rId6862" Type="http://schemas.openxmlformats.org/officeDocument/2006/relationships/hyperlink" Target="file:///C:\Users\Thomas%20Huet\Desktop\Documentation%20arch&#233;ologique%20li&#233;e%20&#224;%20la%20th&#232;se\Cultures.docx" TargetMode="External"/><Relationship Id="rId7913" Type="http://schemas.openxmlformats.org/officeDocument/2006/relationships/hyperlink" Target="file:///C:\Users\Thomas%20Huet\Desktop\Documentation%20arch&#233;ologique%20li&#233;e%20&#224;%20la%20th&#232;se\Cultures.docx" TargetMode="External"/><Relationship Id="rId4066" Type="http://schemas.openxmlformats.org/officeDocument/2006/relationships/hyperlink" Target="file:///C:\Users\Thomas%20Huet\Desktop\Documentation%20arch&#233;ologique%20li&#233;e%20&#224;%20la%20th&#232;se\Sites.docx" TargetMode="External"/><Relationship Id="rId5464" Type="http://schemas.openxmlformats.org/officeDocument/2006/relationships/hyperlink" Target="file:///C:\Users\Thomas%20Huet\Desktop\Documentation%20arch&#233;ologique%20li&#233;e%20&#224;%20la%20th&#232;se\Cultures.docx" TargetMode="External"/><Relationship Id="rId6515" Type="http://schemas.openxmlformats.org/officeDocument/2006/relationships/hyperlink" Target="file:///C:\Users\Thomas%20Huet\Desktop\Documentation%20arch&#233;ologique%20li&#233;e%20&#224;%20la%20th&#232;se\Cultures.docx" TargetMode="External"/><Relationship Id="rId5117" Type="http://schemas.openxmlformats.org/officeDocument/2006/relationships/hyperlink" Target="file:///C:\Users\Thomas%20Huet\Desktop\Documentation%20arch&#233;ologique%20li&#233;e%20&#224;%20la%20th&#232;se\Sites.docx" TargetMode="External"/><Relationship Id="rId8687" Type="http://schemas.openxmlformats.org/officeDocument/2006/relationships/hyperlink" Target="file:///C:\Users\Thomas%20Huet\Desktop\Documentation%20arch&#233;ologique%20li&#233;e%20&#224;%20la%20th&#232;se\Sites.docx" TargetMode="External"/><Relationship Id="rId9738" Type="http://schemas.openxmlformats.org/officeDocument/2006/relationships/hyperlink" Target="file:///C:\Users\Thomas%20Huet\Desktop\Documentation%20arch&#233;ologique%20li&#233;e%20&#224;%20la%20th&#232;se\Analyses%20Statistiques.docx" TargetMode="External"/><Relationship Id="rId11668" Type="http://schemas.openxmlformats.org/officeDocument/2006/relationships/hyperlink" Target="file:///C:\Users\Thomas%20Huet\Desktop\Documentation%20arch&#233;ologique%20li&#233;e%20&#224;%20la%20th&#232;se\Sites.docx" TargetMode="External"/><Relationship Id="rId12719" Type="http://schemas.openxmlformats.org/officeDocument/2006/relationships/hyperlink" Target="file:///C:\Users\Thomas%20Huet\Desktop\Documentation%20arch&#233;ologique%20li&#233;e%20&#224;%20la%20th&#232;se\Cultures.docx" TargetMode="External"/><Relationship Id="rId1727" Type="http://schemas.openxmlformats.org/officeDocument/2006/relationships/hyperlink" Target="file:///C:\Users\Thomas%20Huet\Desktop\Documentation%20arch&#233;ologique%20li&#233;e%20&#224;%20la%20th&#232;se\Sites.docx" TargetMode="External"/><Relationship Id="rId7289" Type="http://schemas.openxmlformats.org/officeDocument/2006/relationships/hyperlink" Target="file:///C:\Users\Thomas%20Huet\Desktop\Documentation%20arch&#233;ologique%20li&#233;e%20&#224;%20la%20th&#232;se\Cultures.docx" TargetMode="External"/><Relationship Id="rId13090" Type="http://schemas.openxmlformats.org/officeDocument/2006/relationships/hyperlink" Target="file:///C:\Users\Thomas%20Huet\Desktop\Documentation%20arch&#233;ologique%20li&#233;e%20&#224;%20la%20th&#232;se\Sites.docx" TargetMode="External"/><Relationship Id="rId14141" Type="http://schemas.openxmlformats.org/officeDocument/2006/relationships/hyperlink" Target="file:///C:\Users\Thomas%20Huet\Desktop\Documentation%20arch&#233;ologique%20li&#233;e%20&#224;%20la%20th&#232;se\Cultures.docx" TargetMode="External"/><Relationship Id="rId3899" Type="http://schemas.openxmlformats.org/officeDocument/2006/relationships/hyperlink" Target="file:///C:\Users\Thomas%20Huet\Desktop\Documentation%20arch&#233;ologique%20li&#233;e%20&#224;%20la%20th&#232;se\Cultures.docx" TargetMode="External"/><Relationship Id="rId4200" Type="http://schemas.openxmlformats.org/officeDocument/2006/relationships/hyperlink" Target="file:///C:\Users\Thomas%20Huet\Desktop\Documentation%20arch&#233;ologique%20li&#233;e%20&#224;%20la%20th&#232;se\Cultures.docx" TargetMode="External"/><Relationship Id="rId7770" Type="http://schemas.openxmlformats.org/officeDocument/2006/relationships/hyperlink" Target="file:///C:\Users\Thomas%20Huet\Desktop\Documentation%20arch&#233;ologique%20li&#233;e%20&#224;%20la%20th&#232;se\Cultures.docx" TargetMode="External"/><Relationship Id="rId6372" Type="http://schemas.openxmlformats.org/officeDocument/2006/relationships/hyperlink" Target="file:///C:\Users\Thomas%20Huet\Desktop\Documentation%20arch&#233;ologique%20li&#233;e%20&#224;%20la%20th&#232;se\Cultures.docx" TargetMode="External"/><Relationship Id="rId7423" Type="http://schemas.openxmlformats.org/officeDocument/2006/relationships/hyperlink" Target="file:///C:\Users\Thomas%20Huet\Desktop\Documentation%20arch&#233;ologique%20li&#233;e%20&#224;%20la%20th&#232;se\Cultures.docx" TargetMode="External"/><Relationship Id="rId8821" Type="http://schemas.openxmlformats.org/officeDocument/2006/relationships/hyperlink" Target="file:///C:\Users\Thomas%20Huet\Desktop\Documentation%20arch&#233;ologique%20li&#233;e%20&#224;%20la%20th&#232;se\Sites.docx" TargetMode="External"/><Relationship Id="rId10751" Type="http://schemas.openxmlformats.org/officeDocument/2006/relationships/hyperlink" Target="file:///C:\Users\Thomas%20Huet\Desktop\Documentation%20arch&#233;ologique%20li&#233;e%20&#224;%20la%20th&#232;se\Cultures.docx" TargetMode="External"/><Relationship Id="rId11802" Type="http://schemas.openxmlformats.org/officeDocument/2006/relationships/hyperlink" Target="file:///C:\Users\Thomas%20Huet\Desktop\Documentation%20arch&#233;ologique%20li&#233;e%20&#224;%20la%20th&#232;se\Cultures.docx" TargetMode="External"/><Relationship Id="rId6025" Type="http://schemas.openxmlformats.org/officeDocument/2006/relationships/hyperlink" Target="file:///C:\Users\Thomas%20Huet\Desktop\Documentation%20arch&#233;ologique%20li&#233;e%20&#224;%20la%20th&#232;se\Sites.docx" TargetMode="External"/><Relationship Id="rId10404" Type="http://schemas.openxmlformats.org/officeDocument/2006/relationships/hyperlink" Target="file:///C:\Users\Thomas%20Huet\Desktop\Documentation%20arch&#233;ologique%20li&#233;e%20&#224;%20la%20th&#232;se\Sites.docx" TargetMode="External"/><Relationship Id="rId13974" Type="http://schemas.openxmlformats.org/officeDocument/2006/relationships/hyperlink" Target="file:///C:\Users\Thomas%20Huet\Desktop\Documentation%20arch&#233;ologique%20li&#233;e%20&#224;%20la%20th&#232;se\Sites.docx" TargetMode="External"/><Relationship Id="rId2982" Type="http://schemas.openxmlformats.org/officeDocument/2006/relationships/hyperlink" Target="file:///C:\Users\Thomas%20Huet\Desktop\Documentation%20arch&#233;ologique%20li&#233;e%20&#224;%20la%20th&#232;se\Sites.docx" TargetMode="External"/><Relationship Id="rId8197" Type="http://schemas.openxmlformats.org/officeDocument/2006/relationships/hyperlink" Target="file:///C:\Users\Thomas%20Huet\Desktop\Documentation%20arch&#233;ologique%20li&#233;e%20&#224;%20la%20th&#232;se\Sites.docx" TargetMode="External"/><Relationship Id="rId9595" Type="http://schemas.openxmlformats.org/officeDocument/2006/relationships/hyperlink" Target="file:///C:\Users\Thomas%20Huet\Desktop\Documentation%20arch&#233;ologique%20li&#233;e%20&#224;%20la%20th&#232;se\Sites.docx" TargetMode="External"/><Relationship Id="rId12576" Type="http://schemas.openxmlformats.org/officeDocument/2006/relationships/hyperlink" Target="file:///C:\Users\Thomas%20Huet\Desktop\Documentation%20arch&#233;ologique%20li&#233;e%20&#224;%20la%20th&#232;se\Cultures.docx" TargetMode="External"/><Relationship Id="rId13627" Type="http://schemas.openxmlformats.org/officeDocument/2006/relationships/hyperlink" Target="file:///C:\Users\Thomas%20Huet\Desktop\Documentation%20arch&#233;ologique%20li&#233;e%20&#224;%20la%20th&#232;se\Sites.docx" TargetMode="External"/><Relationship Id="rId954" Type="http://schemas.openxmlformats.org/officeDocument/2006/relationships/hyperlink" Target="file:///C:\Users\Thomas%20Huet\Desktop\Documentation%20arch&#233;ologique%20li&#233;e%20&#224;%20la%20th&#232;se\Cultures.docx" TargetMode="External"/><Relationship Id="rId1584" Type="http://schemas.openxmlformats.org/officeDocument/2006/relationships/hyperlink" Target="file:///C:\Users\Thomas%20Huet\Desktop\Documentation%20arch&#233;ologique%20li&#233;e%20&#224;%20la%20th&#232;se\Cultures.docx" TargetMode="External"/><Relationship Id="rId2635" Type="http://schemas.openxmlformats.org/officeDocument/2006/relationships/hyperlink" Target="file:///C:\Users\Thomas%20Huet\Desktop\Documentation%20arch&#233;ologique%20li&#233;e%20&#224;%20la%20th&#232;se\Cultures.docx" TargetMode="External"/><Relationship Id="rId9248" Type="http://schemas.openxmlformats.org/officeDocument/2006/relationships/hyperlink" Target="file:///C:\Users\Thomas%20Huet\Desktop\Documentation%20arch&#233;ologique%20li&#233;e%20&#224;%20la%20th&#232;se\Cultures.docx" TargetMode="External"/><Relationship Id="rId11178" Type="http://schemas.openxmlformats.org/officeDocument/2006/relationships/hyperlink" Target="file:///C:\Users\Thomas%20Huet\Desktop\Documentation%20arch&#233;ologique%20li&#233;e%20&#224;%20la%20th&#232;se\Sites.docx" TargetMode="External"/><Relationship Id="rId12229" Type="http://schemas.openxmlformats.org/officeDocument/2006/relationships/hyperlink" Target="file:///C:\Users\Thomas%20Huet\Desktop\Documentation%20arch&#233;ologique%20li&#233;e%20&#224;%20la%20th&#232;se\Cultures.docx" TargetMode="External"/><Relationship Id="rId607" Type="http://schemas.openxmlformats.org/officeDocument/2006/relationships/hyperlink" Target="file:///C:\Users\Thomas%20Huet\Desktop\Documentation%20arch&#233;ologique%20li&#233;e%20&#224;%20la%20th&#232;se\Sites.docx" TargetMode="External"/><Relationship Id="rId1237" Type="http://schemas.openxmlformats.org/officeDocument/2006/relationships/hyperlink" Target="file:///C:\Users\Thomas%20Huet\Desktop\Documentation%20arch&#233;ologique%20li&#233;e%20&#224;%20la%20th&#232;se\Sites.docx" TargetMode="External"/><Relationship Id="rId5858" Type="http://schemas.openxmlformats.org/officeDocument/2006/relationships/hyperlink" Target="file:///C:\Users\Thomas%20Huet\Desktop\Documentation%20arch&#233;ologique%20li&#233;e%20&#224;%20la%20th&#232;se\Cultures.docx" TargetMode="External"/><Relationship Id="rId6909" Type="http://schemas.openxmlformats.org/officeDocument/2006/relationships/hyperlink" Target="file:///C:\Users\Thomas%20Huet\Desktop\Documentation%20arch&#233;ologique%20li&#233;e%20&#224;%20la%20th&#232;se\Cultures.docx" TargetMode="External"/><Relationship Id="rId7280" Type="http://schemas.openxmlformats.org/officeDocument/2006/relationships/hyperlink" Target="file:///C:\Users\Thomas%20Huet\Desktop\Documentation%20arch&#233;ologique%20li&#233;e%20&#224;%20la%20th&#232;se\Sites.docx" TargetMode="External"/><Relationship Id="rId8331" Type="http://schemas.openxmlformats.org/officeDocument/2006/relationships/hyperlink" Target="file:///C:\Users\Thomas%20Huet\Desktop\Documentation%20arch&#233;ologique%20li&#233;e%20&#224;%20la%20th&#232;se\Sites.docx" TargetMode="External"/><Relationship Id="rId10261" Type="http://schemas.openxmlformats.org/officeDocument/2006/relationships/hyperlink" Target="file:///C:\Users\Thomas%20Huet\Desktop\Documentation%20arch&#233;ologique%20li&#233;e%20&#224;%20la%20th&#232;se\Cultures.docx" TargetMode="External"/><Relationship Id="rId12710" Type="http://schemas.openxmlformats.org/officeDocument/2006/relationships/hyperlink" Target="file:///C:\Users\Thomas%20Huet\Desktop\Documentation%20arch&#233;ologique%20li&#233;e%20&#224;%20la%20th&#232;se\Sites.docx" TargetMode="External"/><Relationship Id="rId11312" Type="http://schemas.openxmlformats.org/officeDocument/2006/relationships/hyperlink" Target="file:///C:\Users\Thomas%20Huet\Desktop\Documentation%20arch&#233;ologique%20li&#233;e%20&#224;%20la%20th&#232;se\Sites.docx" TargetMode="External"/><Relationship Id="rId2492" Type="http://schemas.openxmlformats.org/officeDocument/2006/relationships/hyperlink" Target="file:///C:\Users\Thomas%20Huet\Desktop\Documentation%20arch&#233;ologique%20li&#233;e%20&#224;%20la%20th&#232;se\Cultures.docx" TargetMode="External"/><Relationship Id="rId3890" Type="http://schemas.openxmlformats.org/officeDocument/2006/relationships/hyperlink" Target="file:///C:\Users\Thomas%20Huet\Desktop\Documentation%20arch&#233;ologique%20li&#233;e%20&#224;%20la%20th&#232;se\Cultures.docx" TargetMode="External"/><Relationship Id="rId4941" Type="http://schemas.openxmlformats.org/officeDocument/2006/relationships/hyperlink" Target="file:///C:\Users\Thomas%20Huet\Desktop\Documentation%20arch&#233;ologique%20li&#233;e%20&#224;%20la%20th&#232;se\Cultures.docx" TargetMode="External"/><Relationship Id="rId13484" Type="http://schemas.openxmlformats.org/officeDocument/2006/relationships/hyperlink" Target="file:///C:\Users\Thomas%20Huet\Desktop\Documentation%20arch&#233;ologique%20li&#233;e%20&#224;%20la%20th&#232;se\Sites.docx" TargetMode="External"/><Relationship Id="rId14535" Type="http://schemas.openxmlformats.org/officeDocument/2006/relationships/hyperlink" Target="file:///C:\Users\Thomas%20Huet\Desktop\Documentation%20arch&#233;ologique%20li&#233;e%20&#224;%20la%20th&#232;se\Cultures.docx" TargetMode="External"/><Relationship Id="rId464" Type="http://schemas.openxmlformats.org/officeDocument/2006/relationships/hyperlink" Target="file:///C:\Users\Thomas%20Huet\Desktop\Documentation%20arch&#233;ologique%20li&#233;e%20&#224;%20la%20th&#232;se\Cultures.docx" TargetMode="External"/><Relationship Id="rId1094" Type="http://schemas.openxmlformats.org/officeDocument/2006/relationships/hyperlink" Target="file:///C:\Users\Thomas%20Huet\Desktop\Documentation%20arch&#233;ologique%20li&#233;e%20&#224;%20la%20th&#232;se\Sites.docx" TargetMode="External"/><Relationship Id="rId2145" Type="http://schemas.openxmlformats.org/officeDocument/2006/relationships/hyperlink" Target="file:///C:\Users\Thomas%20Huet\Desktop\Documentation%20arch&#233;ologique%20li&#233;e%20&#224;%20la%20th&#232;se\Sites.docx" TargetMode="External"/><Relationship Id="rId3543" Type="http://schemas.openxmlformats.org/officeDocument/2006/relationships/hyperlink" Target="file:///C:\Users\Thomas%20Huet\Desktop\Documentation%20arch&#233;ologique%20li&#233;e%20&#224;%20la%20th&#232;se\Sites.docx" TargetMode="External"/><Relationship Id="rId12086" Type="http://schemas.openxmlformats.org/officeDocument/2006/relationships/hyperlink" Target="file:///C:\Users\Thomas%20Huet\Desktop\Documentation%20arch&#233;ologique%20li&#233;e%20&#224;%20la%20th&#232;se\Cultures.docx" TargetMode="External"/><Relationship Id="rId13137" Type="http://schemas.openxmlformats.org/officeDocument/2006/relationships/hyperlink" Target="Sites.docx" TargetMode="External"/><Relationship Id="rId117" Type="http://schemas.openxmlformats.org/officeDocument/2006/relationships/hyperlink" Target="file:///C:\Users\Thomas%20Huet\Desktop\Documentation%20arch&#233;ologique%20li&#233;e%20&#224;%20la%20th&#232;se\Cultures.docx" TargetMode="External"/><Relationship Id="rId6766" Type="http://schemas.openxmlformats.org/officeDocument/2006/relationships/hyperlink" Target="file:///C:\Users\Thomas%20Huet\Desktop\Documentation%20arch&#233;ologique%20li&#233;e%20&#224;%20la%20th&#232;se\Cultures.docx" TargetMode="External"/><Relationship Id="rId7817" Type="http://schemas.openxmlformats.org/officeDocument/2006/relationships/hyperlink" Target="file:///C:\Users\Thomas%20Huet\Desktop\Documentation%20arch&#233;ologique%20li&#233;e%20&#224;%20la%20th&#232;se\Cultures.docx" TargetMode="External"/><Relationship Id="rId5368" Type="http://schemas.openxmlformats.org/officeDocument/2006/relationships/hyperlink" Target="file:///C:\Users\Thomas%20Huet\Desktop\Documentation%20arch&#233;ologique%20li&#233;e%20&#224;%20la%20th&#232;se\Sites.docx" TargetMode="External"/><Relationship Id="rId6419" Type="http://schemas.openxmlformats.org/officeDocument/2006/relationships/hyperlink" Target="file:///C:\Users\Thomas%20Huet\Desktop\Documentation%20arch&#233;ologique%20li&#233;e%20&#224;%20la%20th&#232;se\Cultures.docx" TargetMode="External"/><Relationship Id="rId9989" Type="http://schemas.openxmlformats.org/officeDocument/2006/relationships/hyperlink" Target="file:///C:\Users\Thomas%20Huet\Desktop\Documentation%20arch&#233;ologique%20li&#233;e%20&#224;%20la%20th&#232;se\Cultures.docx" TargetMode="External"/><Relationship Id="rId12220" Type="http://schemas.openxmlformats.org/officeDocument/2006/relationships/hyperlink" Target="file:///C:\Users\Thomas%20Huet\Desktop\Documentation%20arch&#233;ologique%20li&#233;e%20&#224;%20la%20th&#232;se\Cultures.docx" TargetMode="External"/><Relationship Id="rId1978" Type="http://schemas.openxmlformats.org/officeDocument/2006/relationships/hyperlink" Target="file:///C:\Users\Thomas%20Huet\Desktop\Documentation%20arch&#233;ologique%20li&#233;e%20&#224;%20la%20th&#232;se\Sites.docx" TargetMode="External"/><Relationship Id="rId14392" Type="http://schemas.openxmlformats.org/officeDocument/2006/relationships/hyperlink" Target="file:///C:\Users\Thomas%20Huet\Desktop\Documentation%20arch&#233;ologique%20li&#233;e%20&#224;%20la%20th&#232;se\Cultures.docx" TargetMode="External"/><Relationship Id="rId4451" Type="http://schemas.openxmlformats.org/officeDocument/2006/relationships/hyperlink" Target="file:///C:\Users\Thomas%20Huet\Desktop\Documentation%20arch&#233;ologique%20li&#233;e%20&#224;%20la%20th&#232;se\Cultures.docx" TargetMode="External"/><Relationship Id="rId5502" Type="http://schemas.openxmlformats.org/officeDocument/2006/relationships/hyperlink" Target="file:///C:\Users\Thomas%20Huet\Desktop\Documentation%20arch&#233;ologique%20li&#233;e%20&#224;%20la%20th&#232;se\Cultures.docx" TargetMode="External"/><Relationship Id="rId6900" Type="http://schemas.openxmlformats.org/officeDocument/2006/relationships/hyperlink" Target="file:///C:\Users\Thomas%20Huet\Desktop\Documentation%20arch&#233;ologique%20li&#233;e%20&#224;%20la%20th&#232;se\Sites.docx" TargetMode="External"/><Relationship Id="rId14045" Type="http://schemas.openxmlformats.org/officeDocument/2006/relationships/hyperlink" Target="file:///C:\Users\Thomas%20Huet\Desktop\Documentation%20arch&#233;ologique%20li&#233;e%20&#224;%20la%20th&#232;se\Sites.docx" TargetMode="External"/><Relationship Id="rId3053" Type="http://schemas.openxmlformats.org/officeDocument/2006/relationships/hyperlink" Target="file:///C:\Users\Thomas%20Huet\Desktop\Documentation%20arch&#233;ologique%20li&#233;e%20&#224;%20la%20th&#232;se\Sites.docx" TargetMode="External"/><Relationship Id="rId4104" Type="http://schemas.openxmlformats.org/officeDocument/2006/relationships/hyperlink" Target="file:///C:\Users\Thomas%20Huet\Desktop\Documentation%20arch&#233;ologique%20li&#233;e%20&#224;%20la%20th&#232;se\Cultures.docx" TargetMode="External"/><Relationship Id="rId6276" Type="http://schemas.openxmlformats.org/officeDocument/2006/relationships/hyperlink" Target="file:///C:\Users\Thomas%20Huet\Desktop\Documentation%20arch&#233;ologique%20li&#233;e%20&#224;%20la%20th&#232;se\Sites.docx" TargetMode="External"/><Relationship Id="rId7674" Type="http://schemas.openxmlformats.org/officeDocument/2006/relationships/hyperlink" Target="file:///C:\Users\Thomas%20Huet\Desktop\Documentation%20arch&#233;ologique%20li&#233;e%20&#224;%20la%20th&#232;se\Sites.docx" TargetMode="External"/><Relationship Id="rId8725" Type="http://schemas.openxmlformats.org/officeDocument/2006/relationships/hyperlink" Target="file:///C:\Users\Thomas%20Huet\Desktop\Documentation%20arch&#233;ologique%20li&#233;e%20&#224;%20la%20th&#232;se\Sites.docx" TargetMode="External"/><Relationship Id="rId10655" Type="http://schemas.openxmlformats.org/officeDocument/2006/relationships/hyperlink" Target="file:///C:\Users\Thomas%20Huet\Desktop\Documentation%20arch&#233;ologique%20li&#233;e%20&#224;%20la%20th&#232;se\Cultures.docx" TargetMode="External"/><Relationship Id="rId11706" Type="http://schemas.openxmlformats.org/officeDocument/2006/relationships/hyperlink" Target="file:///C:\Users\Thomas%20Huet\Desktop\Documentation%20arch&#233;ologique%20li&#233;e%20&#224;%20la%20th&#232;se\Cultures.docx" TargetMode="External"/><Relationship Id="rId7327" Type="http://schemas.openxmlformats.org/officeDocument/2006/relationships/hyperlink" Target="file:///C:\Users\Thomas%20Huet\Desktop\Documentation%20arch&#233;ologique%20li&#233;e%20&#224;%20la%20th&#232;se\Cultures.docx" TargetMode="External"/><Relationship Id="rId10308" Type="http://schemas.openxmlformats.org/officeDocument/2006/relationships/hyperlink" Target="file:///C:\Users\Thomas%20Huet\Desktop\Documentation%20arch&#233;ologique%20li&#233;e%20&#224;%20la%20th&#232;se\Sites.docx" TargetMode="External"/><Relationship Id="rId13878" Type="http://schemas.openxmlformats.org/officeDocument/2006/relationships/hyperlink" Target="Sites.docx" TargetMode="External"/><Relationship Id="rId2886" Type="http://schemas.openxmlformats.org/officeDocument/2006/relationships/hyperlink" Target="file:///C:\Users\Thomas%20Huet\Desktop\Documentation%20arch&#233;ologique%20li&#233;e%20&#224;%20la%20th&#232;se\Cultures.docx" TargetMode="External"/><Relationship Id="rId3937" Type="http://schemas.openxmlformats.org/officeDocument/2006/relationships/hyperlink" Target="file:///C:\Users\Thomas%20Huet\Desktop\Documentation%20arch&#233;ologique%20li&#233;e%20&#224;%20la%20th&#232;se\Cultures.docx" TargetMode="External"/><Relationship Id="rId9499" Type="http://schemas.openxmlformats.org/officeDocument/2006/relationships/hyperlink" Target="file:///C:\Users\Thomas%20Huet\Desktop\Documentation%20arch&#233;ologique%20li&#233;e%20&#224;%20la%20th&#232;se\Sites.docx" TargetMode="External"/><Relationship Id="rId858" Type="http://schemas.openxmlformats.org/officeDocument/2006/relationships/hyperlink" Target="file:///C:\Users\Thomas%20Huet\Desktop\Documentation%20arch&#233;ologique%20li&#233;e%20&#224;%20la%20th&#232;se\Cultures.docx" TargetMode="External"/><Relationship Id="rId1488" Type="http://schemas.openxmlformats.org/officeDocument/2006/relationships/hyperlink" Target="file:///C:\Users\Thomas%20Huet\Desktop\Documentation%20arch&#233;ologique%20li&#233;e%20&#224;%20la%20th&#232;se\Sites.docx" TargetMode="External"/><Relationship Id="rId2539" Type="http://schemas.openxmlformats.org/officeDocument/2006/relationships/hyperlink" Target="file:///C:\Users\Thomas%20Huet\Desktop\Documentation%20arch&#233;ologique%20li&#233;e%20&#224;%20la%20th&#232;se\Analyses%20Statistiques.docx" TargetMode="External"/><Relationship Id="rId6410" Type="http://schemas.openxmlformats.org/officeDocument/2006/relationships/hyperlink" Target="file:///C:\Users\Thomas%20Huet\Desktop\Documentation%20arch&#233;ologique%20li&#233;e%20&#224;%20la%20th&#232;se\Cultures.docx" TargetMode="External"/><Relationship Id="rId9980" Type="http://schemas.openxmlformats.org/officeDocument/2006/relationships/hyperlink" Target="file:///C:\Users\Thomas%20Huet\Desktop\Documentation%20arch&#233;ologique%20li&#233;e%20&#224;%20la%20th&#232;se\Cultures.docx" TargetMode="External"/><Relationship Id="rId5012" Type="http://schemas.openxmlformats.org/officeDocument/2006/relationships/hyperlink" Target="file:///C:\Users\Thomas%20Huet\Desktop\Documentation%20arch&#233;ologique%20li&#233;e%20&#224;%20la%20th&#232;se\Cultures.docx" TargetMode="External"/><Relationship Id="rId8582" Type="http://schemas.openxmlformats.org/officeDocument/2006/relationships/hyperlink" Target="file:///C:\Users\Thomas%20Huet\Desktop\Documentation%20arch&#233;ologique%20li&#233;e%20&#224;%20la%20th&#232;se\Sites.docx" TargetMode="External"/><Relationship Id="rId9633" Type="http://schemas.openxmlformats.org/officeDocument/2006/relationships/hyperlink" Target="file:///C:\Users\Thomas%20Huet\Desktop\Documentation%20arch&#233;ologique%20li&#233;e%20&#224;%20la%20th&#232;se\Sites.docx" TargetMode="External"/><Relationship Id="rId12961" Type="http://schemas.openxmlformats.org/officeDocument/2006/relationships/hyperlink" Target="file:///C:\Users\Thomas%20Huet\Desktop\Documentation%20arch&#233;ologique%20li&#233;e%20&#224;%20la%20th&#232;se\DescriptionRoches.docx" TargetMode="External"/><Relationship Id="rId7184" Type="http://schemas.openxmlformats.org/officeDocument/2006/relationships/hyperlink" Target="file:///C:\Users\Thomas%20Huet\Desktop\Documentation%20arch&#233;ologique%20li&#233;e%20&#224;%20la%20th&#232;se\Cultures.docx" TargetMode="External"/><Relationship Id="rId8235" Type="http://schemas.openxmlformats.org/officeDocument/2006/relationships/hyperlink" Target="file:///C:\Users\Thomas%20Huet\Desktop\Documentation%20arch&#233;ologique%20li&#233;e%20&#224;%20la%20th&#232;se\Cultures.docx" TargetMode="External"/><Relationship Id="rId11563" Type="http://schemas.openxmlformats.org/officeDocument/2006/relationships/hyperlink" Target="file:///C:\Users\Thomas%20Huet\Desktop\Documentation%20arch&#233;ologique%20li&#233;e%20&#224;%20la%20th&#232;se\Analyses%20Statistiques.docx" TargetMode="External"/><Relationship Id="rId12614" Type="http://schemas.openxmlformats.org/officeDocument/2006/relationships/hyperlink" Target="file:///C:\Users\Thomas%20Huet\Desktop\Documentation%20arch&#233;ologique%20li&#233;e%20&#224;%20la%20th&#232;se\Cultures.docx" TargetMode="External"/><Relationship Id="rId1622" Type="http://schemas.openxmlformats.org/officeDocument/2006/relationships/hyperlink" Target="file:///C:\Users\Thomas%20Huet\Desktop\Documentation%20arch&#233;ologique%20li&#233;e%20&#224;%20la%20th&#232;se\Cultures.docx" TargetMode="External"/><Relationship Id="rId10165" Type="http://schemas.openxmlformats.org/officeDocument/2006/relationships/hyperlink" Target="file:///C:\Users\Thomas%20Huet\Desktop\Documentation%20arch&#233;ologique%20li&#233;e%20&#224;%20la%20th&#232;se\Sites.docx" TargetMode="External"/><Relationship Id="rId11216" Type="http://schemas.openxmlformats.org/officeDocument/2006/relationships/hyperlink" Target="file:///C:\Users\Thomas%20Huet\Desktop\Documentation%20arch&#233;ologique%20li&#233;e%20&#224;%20la%20th&#232;se\Sites.docx" TargetMode="External"/><Relationship Id="rId3794" Type="http://schemas.openxmlformats.org/officeDocument/2006/relationships/hyperlink" Target="file:///C:\Users\Thomas%20Huet\Desktop\Documentation%20arch&#233;ologique%20li&#233;e%20&#224;%20la%20th&#232;se\Sites.docx" TargetMode="External"/><Relationship Id="rId4845" Type="http://schemas.openxmlformats.org/officeDocument/2006/relationships/hyperlink" Target="file:///C:\Users\Thomas%20Huet\Desktop\Documentation%20arch&#233;ologique%20li&#233;e%20&#224;%20la%20th&#232;se\Cultures.docx" TargetMode="External"/><Relationship Id="rId13388" Type="http://schemas.openxmlformats.org/officeDocument/2006/relationships/hyperlink" Target="file:///C:\Users\Thomas%20Huet\Desktop\Documentation%20arch&#233;ologique%20li&#233;e%20&#224;%20la%20th&#232;se\Sites.docx" TargetMode="External"/><Relationship Id="rId14439" Type="http://schemas.openxmlformats.org/officeDocument/2006/relationships/hyperlink" Target="file:///C:\Users\Thomas%20Huet\Desktop\Documentation%20arch&#233;ologique%20li&#233;e%20&#224;%20la%20th&#232;se\Sites.docx" TargetMode="External"/><Relationship Id="rId2396" Type="http://schemas.openxmlformats.org/officeDocument/2006/relationships/hyperlink" Target="file:///C:\Users\Thomas%20Huet\Desktop\Documentation%20arch&#233;ologique%20li&#233;e%20&#224;%20la%20th&#232;se\Cultures.docx" TargetMode="External"/><Relationship Id="rId3447" Type="http://schemas.openxmlformats.org/officeDocument/2006/relationships/hyperlink" Target="file:///C:\Users\Thomas%20Huet\Desktop\Documentation%20arch&#233;ologique%20li&#233;e%20&#224;%20la%20th&#232;se\Cultures.docx" TargetMode="External"/><Relationship Id="rId368" Type="http://schemas.openxmlformats.org/officeDocument/2006/relationships/hyperlink" Target="file:///C:\Users\Thomas%20Huet\Desktop\Documentation%20arch&#233;ologique%20li&#233;e%20&#224;%20la%20th&#232;se\Sites.docx" TargetMode="External"/><Relationship Id="rId2049" Type="http://schemas.openxmlformats.org/officeDocument/2006/relationships/hyperlink" Target="file:///C:\Users\Thomas%20Huet\Desktop\Documentation%20arch&#233;ologique%20li&#233;e%20&#224;%20la%20th&#232;se\Sites.docx" TargetMode="External"/><Relationship Id="rId9490" Type="http://schemas.openxmlformats.org/officeDocument/2006/relationships/hyperlink" Target="file:///C:\Users\Thomas%20Huet\Desktop\Documentation%20arch&#233;ologique%20li&#233;e%20&#224;%20la%20th&#232;se\Cultures.docx" TargetMode="External"/><Relationship Id="rId12471" Type="http://schemas.openxmlformats.org/officeDocument/2006/relationships/hyperlink" Target="file:///C:\Users\Thomas%20Huet\Desktop\Documentation%20arch&#233;ologique%20li&#233;e%20&#224;%20la%20th&#232;se\Cultures.docx" TargetMode="External"/><Relationship Id="rId2530" Type="http://schemas.openxmlformats.org/officeDocument/2006/relationships/hyperlink" Target="file:///C:\Users\Thomas%20Huet\Desktop\Documentation%20arch&#233;ologique%20li&#233;e%20&#224;%20la%20th&#232;se\Sites.docx" TargetMode="External"/><Relationship Id="rId8092" Type="http://schemas.openxmlformats.org/officeDocument/2006/relationships/hyperlink" Target="file:///C:\Users\Thomas%20Huet\Desktop\Documentation%20arch&#233;ologique%20li&#233;e%20&#224;%20la%20th&#232;se\Cultures.docx" TargetMode="External"/><Relationship Id="rId9143" Type="http://schemas.openxmlformats.org/officeDocument/2006/relationships/hyperlink" Target="file:///C:\Users\Thomas%20Huet\Desktop\Documentation%20arch&#233;ologique%20li&#233;e%20&#224;%20la%20th&#232;se\Cultures.docx" TargetMode="External"/><Relationship Id="rId11073" Type="http://schemas.openxmlformats.org/officeDocument/2006/relationships/hyperlink" Target="file:///C:\Users\Thomas%20Huet\Desktop\Documentation%20arch&#233;ologique%20li&#233;e%20&#224;%20la%20th&#232;se\Sites.docx" TargetMode="External"/><Relationship Id="rId12124" Type="http://schemas.openxmlformats.org/officeDocument/2006/relationships/hyperlink" Target="file:///C:\Users\Thomas%20Huet\Desktop\Documentation%20arch&#233;ologique%20li&#233;e%20&#224;%20la%20th&#232;se\Cultures.docx" TargetMode="External"/><Relationship Id="rId13522" Type="http://schemas.openxmlformats.org/officeDocument/2006/relationships/hyperlink" Target="file:///C:\Users\Thomas%20Huet\Desktop\Documentation%20arch&#233;ologique%20li&#233;e%20&#224;%20la%20th&#232;se\Sites.docx" TargetMode="External"/><Relationship Id="rId502" Type="http://schemas.openxmlformats.org/officeDocument/2006/relationships/hyperlink" Target="file:///C:\Users\Thomas%20Huet\Desktop\Documentation%20arch&#233;ologique%20li&#233;e%20&#224;%20la%20th&#232;se\Cultures.docx" TargetMode="External"/><Relationship Id="rId1132" Type="http://schemas.openxmlformats.org/officeDocument/2006/relationships/hyperlink" Target="file:///C:\Users\Thomas%20Huet\Desktop\Documentation%20arch&#233;ologique%20li&#233;e%20&#224;%20la%20th&#232;se\Cultures.docx" TargetMode="External"/><Relationship Id="rId4355" Type="http://schemas.openxmlformats.org/officeDocument/2006/relationships/hyperlink" Target="file:///C:\Users\Thomas%20Huet\Desktop\Documentation%20arch&#233;ologique%20li&#233;e%20&#224;%20la%20th&#232;se\Cultures.docx" TargetMode="External"/><Relationship Id="rId5753" Type="http://schemas.openxmlformats.org/officeDocument/2006/relationships/hyperlink" Target="file:///C:\Users\Thomas%20Huet\Desktop\Documentation%20arch&#233;ologique%20li&#233;e%20&#224;%20la%20th&#232;se\Cultures.docx" TargetMode="External"/><Relationship Id="rId6804" Type="http://schemas.openxmlformats.org/officeDocument/2006/relationships/hyperlink" Target="file:///C:\Users\Thomas%20Huet\Desktop\Documentation%20arch&#233;ologique%20li&#233;e%20&#224;%20la%20th&#232;se\Cultures.docx" TargetMode="External"/><Relationship Id="rId14296" Type="http://schemas.openxmlformats.org/officeDocument/2006/relationships/hyperlink" Target="file:///C:\Users\Thomas%20Huet\Desktop\Documentation%20arch&#233;ologique%20li&#233;e%20&#224;%20la%20th&#232;se\Sites.docx" TargetMode="External"/><Relationship Id="rId4008" Type="http://schemas.openxmlformats.org/officeDocument/2006/relationships/hyperlink" Target="file:///C:\Users\Thomas%20Huet\Desktop\Documentation%20arch&#233;ologique%20li&#233;e%20&#224;%20la%20th&#232;se\Cultures.docx" TargetMode="External"/><Relationship Id="rId5406" Type="http://schemas.openxmlformats.org/officeDocument/2006/relationships/hyperlink" Target="file:///C:\Users\Thomas%20Huet\Desktop\Documentation%20arch&#233;ologique%20li&#233;e%20&#224;%20la%20th&#232;se\Cultures.docx" TargetMode="External"/><Relationship Id="rId8976" Type="http://schemas.openxmlformats.org/officeDocument/2006/relationships/hyperlink" Target="file:///C:\Users\Thomas%20Huet\Desktop\Documentation%20arch&#233;ologique%20li&#233;e%20&#224;%20la%20th&#232;se\Sites.docx" TargetMode="External"/><Relationship Id="rId11957" Type="http://schemas.openxmlformats.org/officeDocument/2006/relationships/hyperlink" Target="file:///C:\Users\Thomas%20Huet\Desktop\Documentation%20arch&#233;ologique%20li&#233;e%20&#224;%20la%20th&#232;se\Cultures.docx" TargetMode="External"/><Relationship Id="rId7578" Type="http://schemas.openxmlformats.org/officeDocument/2006/relationships/hyperlink" Target="file:///C:\Users\Thomas%20Huet\Desktop\Documentation%20arch&#233;ologique%20li&#233;e%20&#224;%20la%20th&#232;se\Sites.docx" TargetMode="External"/><Relationship Id="rId8629" Type="http://schemas.openxmlformats.org/officeDocument/2006/relationships/hyperlink" Target="file:///C:\Users\Thomas%20Huet\Desktop\Documentation%20arch&#233;ologique%20li&#233;e%20&#224;%20la%20th&#232;se\Sites.docx" TargetMode="External"/><Relationship Id="rId10559" Type="http://schemas.openxmlformats.org/officeDocument/2006/relationships/hyperlink" Target="file:///C:\Users\Thomas%20Huet\Desktop\Documentation%20arch&#233;ologique%20li&#233;e%20&#224;%20la%20th&#232;se\Sites.docx" TargetMode="External"/><Relationship Id="rId14430" Type="http://schemas.openxmlformats.org/officeDocument/2006/relationships/hyperlink" Target="file:///C:\Users\Thomas%20Huet\Desktop\Documentation%20arch&#233;ologique%20li&#233;e%20&#224;%20la%20th&#232;se\Sites.docx" TargetMode="External"/><Relationship Id="rId13032" Type="http://schemas.openxmlformats.org/officeDocument/2006/relationships/hyperlink" Target="file:///C:\Users\Thomas%20Huet\Desktop\Documentation%20arch&#233;ologique%20li&#233;e%20&#224;%20la%20th&#232;se\Sites.docx" TargetMode="External"/><Relationship Id="rId2040" Type="http://schemas.openxmlformats.org/officeDocument/2006/relationships/hyperlink" Target="file:///C:\Users\Thomas%20Huet\Desktop\Documentation%20arch&#233;ologique%20li&#233;e%20&#224;%20la%20th&#232;se\Sites.docx" TargetMode="External"/><Relationship Id="rId6661" Type="http://schemas.openxmlformats.org/officeDocument/2006/relationships/hyperlink" Target="file:///C:\Users\Thomas%20Huet\Desktop\Documentation%20arch&#233;ologique%20li&#233;e%20&#224;%20la%20th&#232;se\Environnement.docx" TargetMode="External"/><Relationship Id="rId7712" Type="http://schemas.openxmlformats.org/officeDocument/2006/relationships/hyperlink" Target="file:///C:\Users\Thomas%20Huet\Desktop\Documentation%20arch&#233;ologique%20li&#233;e%20&#224;%20la%20th&#232;se\Cultures.docx" TargetMode="External"/><Relationship Id="rId5263" Type="http://schemas.openxmlformats.org/officeDocument/2006/relationships/hyperlink" Target="file:///C:\Users\Thomas%20Huet\Desktop\Documentation%20arch&#233;ologique%20li&#233;e%20&#224;%20la%20th&#232;se\Sites.docx" TargetMode="External"/><Relationship Id="rId6314" Type="http://schemas.openxmlformats.org/officeDocument/2006/relationships/hyperlink" Target="file:///C:\Users\Thomas%20Huet\Desktop\Documentation%20arch&#233;ologique%20li&#233;e%20&#224;%20la%20th&#232;se\Cultures.docx" TargetMode="External"/><Relationship Id="rId8486" Type="http://schemas.openxmlformats.org/officeDocument/2006/relationships/hyperlink" Target="file:///C:\Users\Thomas%20Huet\Desktop\Documentation%20arch&#233;ologique%20li&#233;e%20&#224;%20la%20th&#232;se\Cultures.docx" TargetMode="External"/><Relationship Id="rId9884" Type="http://schemas.openxmlformats.org/officeDocument/2006/relationships/hyperlink" Target="file:///C:\Users\Thomas%20Huet\Desktop\Documentation%20arch&#233;ologique%20li&#233;e%20&#224;%20la%20th&#232;se\Sites.docx" TargetMode="External"/><Relationship Id="rId12865" Type="http://schemas.openxmlformats.org/officeDocument/2006/relationships/hyperlink" Target="file:///C:\Users\Thomas%20Huet\Desktop\Documentation%20arch&#233;ologique%20li&#233;e%20&#224;%20la%20th&#232;se\Cultures.docx" TargetMode="External"/><Relationship Id="rId13916" Type="http://schemas.openxmlformats.org/officeDocument/2006/relationships/hyperlink" Target="file:///C:\Users\Thomas%20Huet\Desktop\Documentation%20arch&#233;ologique%20li&#233;e%20&#224;%20la%20th&#232;se\Sites.docx" TargetMode="External"/><Relationship Id="rId98" Type="http://schemas.openxmlformats.org/officeDocument/2006/relationships/hyperlink" Target="Cultures.docx" TargetMode="External"/><Relationship Id="rId1873" Type="http://schemas.openxmlformats.org/officeDocument/2006/relationships/hyperlink" Target="file:///C:\Users\Thomas%20Huet\Desktop\Documentation%20arch&#233;ologique%20li&#233;e%20&#224;%20la%20th&#232;se\Sites.docx" TargetMode="External"/><Relationship Id="rId2924" Type="http://schemas.openxmlformats.org/officeDocument/2006/relationships/hyperlink" Target="file:///C:\Users\Thomas%20Huet\Desktop\Documentation%20arch&#233;ologique%20li&#233;e%20&#224;%20la%20th&#232;se\Cultures.docx" TargetMode="External"/><Relationship Id="rId7088" Type="http://schemas.openxmlformats.org/officeDocument/2006/relationships/hyperlink" Target="file:///C:\Users\Thomas%20Huet\Desktop\Documentation%20arch&#233;ologique%20li&#233;e%20&#224;%20la%20th&#232;se\Sites.docx" TargetMode="External"/><Relationship Id="rId8139" Type="http://schemas.openxmlformats.org/officeDocument/2006/relationships/hyperlink" Target="file:///C:\Users\Thomas%20Huet\Desktop\Documentation%20arch&#233;ologique%20li&#233;e%20&#224;%20la%20th&#232;se\Cultures.docx" TargetMode="External"/><Relationship Id="rId9537" Type="http://schemas.openxmlformats.org/officeDocument/2006/relationships/hyperlink" Target="file:///C:\Users\Thomas%20Huet\Desktop\Documentation%20arch&#233;ologique%20li&#233;e%20&#224;%20la%20th&#232;se\Sites.docx" TargetMode="External"/><Relationship Id="rId11467" Type="http://schemas.openxmlformats.org/officeDocument/2006/relationships/hyperlink" Target="file:///C:\Users\Thomas%20Huet\Desktop\Documentation%20arch&#233;ologique%20li&#233;e%20&#224;%20la%20th&#232;se\Cultures.docx" TargetMode="External"/><Relationship Id="rId12518" Type="http://schemas.openxmlformats.org/officeDocument/2006/relationships/hyperlink" Target="file:///C:\Users\Thomas%20Huet\Desktop\Documentation%20arch&#233;ologique%20li&#233;e%20&#224;%20la%20th&#232;se\Cultures.docx" TargetMode="External"/><Relationship Id="rId1526" Type="http://schemas.openxmlformats.org/officeDocument/2006/relationships/hyperlink" Target="file:///C:\Users\Thomas%20Huet\Desktop\Documentation%20arch&#233;ologique%20li&#233;e%20&#224;%20la%20th&#232;se\Sites.docx" TargetMode="External"/><Relationship Id="rId10069" Type="http://schemas.openxmlformats.org/officeDocument/2006/relationships/hyperlink" Target="file:///C:\Users\Thomas%20Huet\Desktop\Documentation%20arch&#233;ologique%20li&#233;e%20&#224;%20la%20th&#232;se\Sites.docx" TargetMode="External"/><Relationship Id="rId3698" Type="http://schemas.openxmlformats.org/officeDocument/2006/relationships/hyperlink" Target="file:///C:\Users\Thomas%20Huet\Desktop\Documentation%20arch&#233;ologique%20li&#233;e%20&#224;%20la%20th&#232;se\Cultures.docx" TargetMode="External"/><Relationship Id="rId4749" Type="http://schemas.openxmlformats.org/officeDocument/2006/relationships/hyperlink" Target="file:///C:\Users\Thomas%20Huet\Desktop\Documentation%20arch&#233;ologique%20li&#233;e%20&#224;%20la%20th&#232;se\Cultures.docx" TargetMode="External"/><Relationship Id="rId8620" Type="http://schemas.openxmlformats.org/officeDocument/2006/relationships/hyperlink" Target="file:///C:\Users\Thomas%20Huet\Desktop\Documentation%20arch&#233;ologique%20li&#233;e%20&#224;%20la%20th&#232;se\Sites.docx" TargetMode="External"/><Relationship Id="rId10550" Type="http://schemas.openxmlformats.org/officeDocument/2006/relationships/hyperlink" Target="file:///C:\Users\Thomas%20Huet\Desktop\Documentation%20arch&#233;ologique%20li&#233;e%20&#224;%20la%20th&#232;se\Sites.docx" TargetMode="External"/><Relationship Id="rId6171" Type="http://schemas.openxmlformats.org/officeDocument/2006/relationships/hyperlink" Target="file:///C:\Users\Thomas%20Huet\Desktop\Documentation%20arch&#233;ologique%20li&#233;e%20&#224;%20la%20th&#232;se\Cultures.docx" TargetMode="External"/><Relationship Id="rId7222" Type="http://schemas.openxmlformats.org/officeDocument/2006/relationships/hyperlink" Target="file:///C:\Users\Thomas%20Huet\Desktop\Documentation%20arch&#233;ologique%20li&#233;e%20&#224;%20la%20th&#232;se\Cultures.docx" TargetMode="External"/><Relationship Id="rId10203" Type="http://schemas.openxmlformats.org/officeDocument/2006/relationships/hyperlink" Target="file:///C:\Users\Thomas%20Huet\Desktop\Documentation%20arch&#233;ologique%20li&#233;e%20&#224;%20la%20th&#232;se\Cultures.docx" TargetMode="External"/><Relationship Id="rId11601" Type="http://schemas.openxmlformats.org/officeDocument/2006/relationships/hyperlink" Target="file:///C:\Users\Thomas%20Huet\Desktop\Documentation%20arch&#233;ologique%20li&#233;e%20&#224;%20la%20th&#232;se\Cultures.docx" TargetMode="External"/><Relationship Id="rId2781" Type="http://schemas.openxmlformats.org/officeDocument/2006/relationships/hyperlink" Target="file:///C:\Users\Thomas%20Huet\Desktop\Documentation%20arch&#233;ologique%20li&#233;e%20&#224;%20la%20th&#232;se\Cultures.docx" TargetMode="External"/><Relationship Id="rId9394" Type="http://schemas.openxmlformats.org/officeDocument/2006/relationships/hyperlink" Target="file:///C:\Users\Thomas%20Huet\Desktop\Documentation%20arch&#233;ologique%20li&#233;e%20&#224;%20la%20th&#232;se\Sites.docx" TargetMode="External"/><Relationship Id="rId13773" Type="http://schemas.openxmlformats.org/officeDocument/2006/relationships/hyperlink" Target="file:///C:\Users\Thomas%20Huet\Desktop\Documentation%20arch&#233;ologique%20li&#233;e%20&#224;%20la%20th&#232;se\Sites.docx" TargetMode="External"/><Relationship Id="rId753" Type="http://schemas.openxmlformats.org/officeDocument/2006/relationships/hyperlink" Target="file:///C:\Users\Thomas%20Huet\Desktop\Documentation%20arch&#233;ologique%20li&#233;e%20&#224;%20la%20th&#232;se\Sites.docx" TargetMode="External"/><Relationship Id="rId1383" Type="http://schemas.openxmlformats.org/officeDocument/2006/relationships/hyperlink" Target="file:///C:\Users\Thomas%20Huet\Desktop\Documentation%20arch&#233;ologique%20li&#233;e%20&#224;%20la%20th&#232;se\Cultures.docx" TargetMode="External"/><Relationship Id="rId2434" Type="http://schemas.openxmlformats.org/officeDocument/2006/relationships/hyperlink" Target="file:///C:\Users\Thomas%20Huet\Desktop\Documentation%20arch&#233;ologique%20li&#233;e%20&#224;%20la%20th&#232;se\Sites.docx" TargetMode="External"/><Relationship Id="rId3832" Type="http://schemas.openxmlformats.org/officeDocument/2006/relationships/hyperlink" Target="file:///C:\Users\Thomas%20Huet\Desktop\Documentation%20arch&#233;ologique%20li&#233;e%20&#224;%20la%20th&#232;se\Cultures.docx" TargetMode="External"/><Relationship Id="rId9047" Type="http://schemas.openxmlformats.org/officeDocument/2006/relationships/hyperlink" Target="file:///C:\Users\Thomas%20Huet\Desktop\Documentation%20arch&#233;ologique%20li&#233;e%20&#224;%20la%20th&#232;se\Sites.docx" TargetMode="External"/><Relationship Id="rId12028" Type="http://schemas.openxmlformats.org/officeDocument/2006/relationships/hyperlink" Target="file:///C:\Users\Thomas%20Huet\Desktop\Documentation%20arch&#233;ologique%20li&#233;e%20&#224;%20la%20th&#232;se\Sites.docx" TargetMode="External"/><Relationship Id="rId12375" Type="http://schemas.openxmlformats.org/officeDocument/2006/relationships/hyperlink" Target="file:///C:\Users\Thomas%20Huet\Desktop\Documentation%20arch&#233;ologique%20li&#233;e%20&#224;%20la%20th&#232;se\Cultures.docx" TargetMode="External"/><Relationship Id="rId13426" Type="http://schemas.openxmlformats.org/officeDocument/2006/relationships/hyperlink" Target="file:///C:\Users\Thomas%20Huet\Desktop\Documentation%20arch&#233;ologique%20li&#233;e%20&#224;%20la%20th&#232;se\Cultures.docx" TargetMode="External"/><Relationship Id="rId406" Type="http://schemas.openxmlformats.org/officeDocument/2006/relationships/hyperlink" Target="file:///C:\Users\Thomas%20Huet\Desktop\Documentation%20arch&#233;ologique%20li&#233;e%20&#224;%20la%20th&#232;se\Cultures.docx" TargetMode="External"/><Relationship Id="rId1036" Type="http://schemas.openxmlformats.org/officeDocument/2006/relationships/hyperlink" Target="file:///C:\Users\Thomas%20Huet\Desktop\Documentation%20arch&#233;ologique%20li&#233;e%20&#224;%20la%20th&#232;se\Sites.docx" TargetMode="External"/><Relationship Id="rId5657" Type="http://schemas.openxmlformats.org/officeDocument/2006/relationships/hyperlink" Target="file:///C:\Users\Thomas%20Huet\Desktop\Documentation%20arch&#233;ologique%20li&#233;e%20&#224;%20la%20th&#232;se\Cultures.docx" TargetMode="External"/><Relationship Id="rId6708" Type="http://schemas.openxmlformats.org/officeDocument/2006/relationships/hyperlink" Target="file:///C:\Users\Thomas%20Huet\Desktop\Documentation%20arch&#233;ologique%20li&#233;e%20&#224;%20la%20th&#232;se\Cultures.docx" TargetMode="External"/><Relationship Id="rId4259" Type="http://schemas.openxmlformats.org/officeDocument/2006/relationships/hyperlink" Target="file:///C:\Users\Thomas%20Huet\Desktop\Documentation%20arch&#233;ologique%20li&#233;e%20&#224;%20la%20th&#232;se\Cultures.docx" TargetMode="External"/><Relationship Id="rId8130" Type="http://schemas.openxmlformats.org/officeDocument/2006/relationships/hyperlink" Target="file:///C:\Users\Thomas%20Huet\Desktop\Documentation%20arch&#233;ologique%20li&#233;e%20&#224;%20la%20th&#232;se\Cultures.docx" TargetMode="External"/><Relationship Id="rId10060" Type="http://schemas.openxmlformats.org/officeDocument/2006/relationships/hyperlink" Target="file:///C:\Users\Thomas%20Huet\Desktop\Documentation%20arch&#233;ologique%20li&#233;e%20&#224;%20la%20th&#232;se\Environnement.docx" TargetMode="External"/><Relationship Id="rId11111" Type="http://schemas.openxmlformats.org/officeDocument/2006/relationships/hyperlink" Target="file:///C:\Users\Thomas%20Huet\Desktop\Documentation%20arch&#233;ologique%20li&#233;e%20&#224;%20la%20th&#232;se\Cultures.docx" TargetMode="External"/><Relationship Id="rId4740" Type="http://schemas.openxmlformats.org/officeDocument/2006/relationships/hyperlink" Target="file:///C:\Users\Thomas%20Huet\Desktop\Documentation%20arch&#233;ologique%20li&#233;e%20&#224;%20la%20th&#232;se\Cultures.docx" TargetMode="External"/><Relationship Id="rId13283" Type="http://schemas.openxmlformats.org/officeDocument/2006/relationships/hyperlink" Target="file:///C:\Users\Thomas%20Huet\Desktop\Documentation%20arch&#233;ologique%20li&#233;e%20&#224;%20la%20th&#232;se\Sites.docx" TargetMode="External"/><Relationship Id="rId14334" Type="http://schemas.openxmlformats.org/officeDocument/2006/relationships/hyperlink" Target="file:///C:\Users\Thomas%20Huet\Desktop\Documentation%20arch&#233;ologique%20li&#233;e%20&#224;%20la%20th&#232;se\Sites.docx" TargetMode="External"/><Relationship Id="rId2291" Type="http://schemas.openxmlformats.org/officeDocument/2006/relationships/hyperlink" Target="file:///C:\Users\Thomas%20Huet\Desktop\Documentation%20arch&#233;ologique%20li&#233;e%20&#224;%20la%20th&#232;se\Cultures.docx" TargetMode="External"/><Relationship Id="rId3342" Type="http://schemas.openxmlformats.org/officeDocument/2006/relationships/hyperlink" Target="file:///C:\Users\Thomas%20Huet\Desktop\Documentation%20arch&#233;ologique%20li&#233;e%20&#224;%20la%20th&#232;se\Cultures.docx" TargetMode="External"/><Relationship Id="rId263" Type="http://schemas.openxmlformats.org/officeDocument/2006/relationships/hyperlink" Target="file:///C:\Users\Thomas%20Huet\Desktop\Documentation%20arch&#233;ologique%20li&#233;e%20&#224;%20la%20th&#232;se\Sites.docx" TargetMode="External"/><Relationship Id="rId6565" Type="http://schemas.openxmlformats.org/officeDocument/2006/relationships/hyperlink" Target="file:///C:\Users\Thomas%20Huet\Desktop\Documentation%20arch&#233;ologique%20li&#233;e%20&#224;%20la%20th&#232;se\Cultures.docx" TargetMode="External"/><Relationship Id="rId7963" Type="http://schemas.openxmlformats.org/officeDocument/2006/relationships/hyperlink" Target="file:///C:\Users\Thomas%20Huet\Desktop\Documentation%20arch&#233;ologique%20li&#233;e%20&#224;%20la%20th&#232;se\Cultures.docx" TargetMode="External"/><Relationship Id="rId10944" Type="http://schemas.openxmlformats.org/officeDocument/2006/relationships/hyperlink" Target="file:///C:\Users\Thomas%20Huet\Desktop\Documentation%20arch&#233;ologique%20li&#233;e%20&#224;%20la%20th&#232;se\Cultures.docx" TargetMode="External"/><Relationship Id="rId5167" Type="http://schemas.openxmlformats.org/officeDocument/2006/relationships/hyperlink" Target="file:///C:\Users\Thomas%20Huet\Desktop\Documentation%20arch&#233;ologique%20li&#233;e%20&#224;%20la%20th&#232;se\Sites.docx" TargetMode="External"/><Relationship Id="rId6218" Type="http://schemas.openxmlformats.org/officeDocument/2006/relationships/hyperlink" Target="file:///C:\Users\Thomas%20Huet\Desktop\Documentation%20arch&#233;ologique%20li&#233;e%20&#224;%20la%20th&#232;se\Cultures.docx" TargetMode="External"/><Relationship Id="rId7616" Type="http://schemas.openxmlformats.org/officeDocument/2006/relationships/hyperlink" Target="file:///C:\Users\Thomas%20Huet\Desktop\Documentation%20arch&#233;ologique%20li&#233;e%20&#224;%20la%20th&#232;se\Cultures.docx" TargetMode="External"/><Relationship Id="rId9788" Type="http://schemas.openxmlformats.org/officeDocument/2006/relationships/hyperlink" Target="file:///C:\Users\Thomas%20Huet\Desktop\Documentation%20arch&#233;ologique%20li&#233;e%20&#224;%20la%20th&#232;se\Cultures.docx" TargetMode="External"/><Relationship Id="rId12769" Type="http://schemas.openxmlformats.org/officeDocument/2006/relationships/hyperlink" Target="file:///C:\Users\Thomas%20Huet\Desktop\Documentation%20arch&#233;ologique%20li&#233;e%20&#224;%20la%20th&#232;se\Cultures.docx" TargetMode="External"/><Relationship Id="rId1777" Type="http://schemas.openxmlformats.org/officeDocument/2006/relationships/hyperlink" Target="file:///C:\Users\Thomas%20Huet\Desktop\Documentation%20arch&#233;ologique%20li&#233;e%20&#224;%20la%20th&#232;se\Cultures.docx" TargetMode="External"/><Relationship Id="rId2828" Type="http://schemas.openxmlformats.org/officeDocument/2006/relationships/hyperlink" Target="file:///C:\Users\Thomas%20Huet\Desktop\Documentation%20arch&#233;ologique%20li&#233;e%20&#224;%20la%20th&#232;se\Cultures.docx" TargetMode="External"/><Relationship Id="rId14191" Type="http://schemas.openxmlformats.org/officeDocument/2006/relationships/hyperlink" Target="file:///C:\Users\Thomas%20Huet\Desktop\Documentation%20arch&#233;ologique%20li&#233;e%20&#224;%20la%20th&#232;se\Cultures.docx" TargetMode="External"/><Relationship Id="rId4250" Type="http://schemas.openxmlformats.org/officeDocument/2006/relationships/hyperlink" Target="file:///C:\Users\Thomas%20Huet\Desktop\Documentation%20arch&#233;ologique%20li&#233;e%20&#224;%20la%20th&#232;se\Cultures.docx" TargetMode="External"/><Relationship Id="rId5301" Type="http://schemas.openxmlformats.org/officeDocument/2006/relationships/hyperlink" Target="file:///C:\Users\Thomas%20Huet\Desktop\Documentation%20arch&#233;ologique%20li&#233;e%20&#224;%20la%20th&#232;se\Sites.docx" TargetMode="External"/><Relationship Id="rId8871" Type="http://schemas.openxmlformats.org/officeDocument/2006/relationships/hyperlink" Target="file:///C:\Users\Thomas%20Huet\Desktop\Documentation%20arch&#233;ologique%20li&#233;e%20&#224;%20la%20th&#232;se\Sites.docx" TargetMode="External"/><Relationship Id="rId9922" Type="http://schemas.openxmlformats.org/officeDocument/2006/relationships/hyperlink" Target="file:///C:\Users\Thomas%20Huet\Desktop\Documentation%20arch&#233;ologique%20li&#233;e%20&#224;%20la%20th&#232;se\Cultures.docx" TargetMode="External"/><Relationship Id="rId7473" Type="http://schemas.openxmlformats.org/officeDocument/2006/relationships/hyperlink" Target="file:///C:\Users\Thomas%20Huet\Desktop\Documentation%20arch&#233;ologique%20li&#233;e%20&#224;%20la%20th&#232;se\Cultures.docx" TargetMode="External"/><Relationship Id="rId8524" Type="http://schemas.openxmlformats.org/officeDocument/2006/relationships/hyperlink" Target="file:///C:\Users\Thomas%20Huet\Desktop\Documentation%20arch&#233;ologique%20li&#233;e%20&#224;%20la%20th&#232;se\Cultures.docx" TargetMode="External"/><Relationship Id="rId11852" Type="http://schemas.openxmlformats.org/officeDocument/2006/relationships/hyperlink" Target="file:///C:\Users\Thomas%20Huet\Desktop\Documentation%20arch&#233;ologique%20li&#233;e%20&#224;%20la%20th&#232;se\Cultures.docx" TargetMode="External"/><Relationship Id="rId12903" Type="http://schemas.openxmlformats.org/officeDocument/2006/relationships/hyperlink" Target="file:///C:\Users\Thomas%20Huet\Desktop\Documentation%20arch&#233;ologique%20li&#233;e%20&#224;%20la%20th&#232;se\Sites.docx" TargetMode="External"/><Relationship Id="rId1911" Type="http://schemas.openxmlformats.org/officeDocument/2006/relationships/hyperlink" Target="file:///C:\Users\Thomas%20Huet\Desktop\Documentation%20arch&#233;ologique%20li&#233;e%20&#224;%20la%20th&#232;se\Sites.docx" TargetMode="External"/><Relationship Id="rId6075" Type="http://schemas.openxmlformats.org/officeDocument/2006/relationships/hyperlink" Target="file:///C:\Users\Thomas%20Huet\Desktop\Documentation%20arch&#233;ologique%20li&#233;e%20&#224;%20la%20th&#232;se\Cultures.docx" TargetMode="External"/><Relationship Id="rId7126" Type="http://schemas.openxmlformats.org/officeDocument/2006/relationships/hyperlink" Target="file:///C:\Users\Thomas%20Huet\Desktop\Documentation%20arch&#233;ologique%20li&#233;e%20&#224;%20la%20th&#232;se\Sites.docx" TargetMode="External"/><Relationship Id="rId10454" Type="http://schemas.openxmlformats.org/officeDocument/2006/relationships/hyperlink" Target="file:///C:\Users\Thomas%20Huet\Desktop\Documentation%20arch&#233;ologique%20li&#233;e%20&#224;%20la%20th&#232;se\Sites.docx" TargetMode="External"/><Relationship Id="rId11505" Type="http://schemas.openxmlformats.org/officeDocument/2006/relationships/hyperlink" Target="file:///C:\Users\Thomas%20Huet\Desktop\Documentation%20arch&#233;ologique%20li&#233;e%20&#224;%20la%20th&#232;se\Cultures.docx" TargetMode="External"/><Relationship Id="rId9298" Type="http://schemas.openxmlformats.org/officeDocument/2006/relationships/hyperlink" Target="file:///C:\Users\Thomas%20Huet\Desktop\Documentation%20arch&#233;ologique%20li&#233;e%20&#224;%20la%20th&#232;se\Sites.docx" TargetMode="External"/><Relationship Id="rId10107" Type="http://schemas.openxmlformats.org/officeDocument/2006/relationships/hyperlink" Target="file:///C:\Users\Thomas%20Huet\Desktop\Documentation%20arch&#233;ologique%20li&#233;e%20&#224;%20la%20th&#232;se\Cultures.docx" TargetMode="External"/><Relationship Id="rId13677" Type="http://schemas.openxmlformats.org/officeDocument/2006/relationships/hyperlink" Target="file:///C:\Users\Thomas%20Huet\Desktop\Documentation%20arch&#233;ologique%20li&#233;e%20&#224;%20la%20th&#232;se\Sites.docx" TargetMode="External"/><Relationship Id="rId1287" Type="http://schemas.openxmlformats.org/officeDocument/2006/relationships/hyperlink" Target="file:///C:\Users\Thomas%20Huet\Desktop\Documentation%20arch&#233;ologique%20li&#233;e%20&#224;%20la%20th&#232;se\Cultures.docx" TargetMode="External"/><Relationship Id="rId2685" Type="http://schemas.openxmlformats.org/officeDocument/2006/relationships/hyperlink" Target="file:///C:\Users\Thomas%20Huet\Desktop\Documentation%20arch&#233;ologique%20li&#233;e%20&#224;%20la%20th&#232;se\Sites.docx" TargetMode="External"/><Relationship Id="rId3736" Type="http://schemas.openxmlformats.org/officeDocument/2006/relationships/hyperlink" Target="file:///C:\Users\Thomas%20Huet\Desktop\Documentation%20arch&#233;ologique%20li&#233;e%20&#224;%20la%20th&#232;se\Sites.docx" TargetMode="External"/><Relationship Id="rId12279" Type="http://schemas.openxmlformats.org/officeDocument/2006/relationships/hyperlink" Target="file:///C:\Users\Thomas%20Huet\Desktop\Documentation%20arch&#233;ologique%20li&#233;e%20&#224;%20la%20th&#232;se\Cultures.docx" TargetMode="External"/><Relationship Id="rId657" Type="http://schemas.openxmlformats.org/officeDocument/2006/relationships/hyperlink" Target="file:///C:\Users\Thomas%20Huet\Desktop\Documentation%20arch&#233;ologique%20li&#233;e%20&#224;%20la%20th&#232;se\Sites.docx" TargetMode="External"/><Relationship Id="rId2338" Type="http://schemas.openxmlformats.org/officeDocument/2006/relationships/hyperlink" Target="file:///C:\Users\Thomas%20Huet\Desktop\Documentation%20arch&#233;ologique%20li&#233;e%20&#224;%20la%20th&#232;se\Sites.docx" TargetMode="External"/><Relationship Id="rId6959" Type="http://schemas.openxmlformats.org/officeDocument/2006/relationships/hyperlink" Target="file:///C:\Users\Thomas%20Huet\Desktop\Documentation%20arch&#233;ologique%20li&#233;e%20&#224;%20la%20th&#232;se\Sites.docx" TargetMode="External"/><Relationship Id="rId12760" Type="http://schemas.openxmlformats.org/officeDocument/2006/relationships/hyperlink" Target="file:///C:\Users\Thomas%20Huet\Desktop\Documentation%20arch&#233;ologique%20li&#233;e%20&#224;%20la%20th&#232;se\Cultures.docx" TargetMode="External"/><Relationship Id="rId8381" Type="http://schemas.openxmlformats.org/officeDocument/2006/relationships/hyperlink" Target="file:///C:\Users\Thomas%20Huet\Desktop\Documentation%20arch&#233;ologique%20li&#233;e%20&#224;%20la%20th&#232;se\Sites.docx" TargetMode="External"/><Relationship Id="rId9432" Type="http://schemas.openxmlformats.org/officeDocument/2006/relationships/hyperlink" Target="file:///C:\Users\Thomas%20Huet\Desktop\Documentation%20arch&#233;ologique%20li&#233;e%20&#224;%20la%20th&#232;se\Cultures.docx" TargetMode="External"/><Relationship Id="rId11362" Type="http://schemas.openxmlformats.org/officeDocument/2006/relationships/hyperlink" Target="file:///C:\Users\Thomas%20Huet\Desktop\Documentation%20arch&#233;ologique%20li&#233;e%20&#224;%20la%20th&#232;se\Sites.docx" TargetMode="External"/><Relationship Id="rId12413" Type="http://schemas.openxmlformats.org/officeDocument/2006/relationships/hyperlink" Target="file:///C:\Users\Thomas%20Huet\Desktop\Documentation%20arch&#233;ologique%20li&#233;e%20&#224;%20la%20th&#232;se\Sites.docx" TargetMode="External"/><Relationship Id="rId13811" Type="http://schemas.openxmlformats.org/officeDocument/2006/relationships/hyperlink" Target="file:///C:\Users\Thomas%20Huet\Desktop\Documentation%20arch&#233;ologique%20li&#233;e%20&#224;%20la%20th&#232;se\Cultures.docx" TargetMode="External"/><Relationship Id="rId1421" Type="http://schemas.openxmlformats.org/officeDocument/2006/relationships/hyperlink" Target="file:///C:\Users\Thomas%20Huet\Desktop\Documentation%20arch&#233;ologique%20li&#233;e%20&#224;%20la%20th&#232;se\Sites.docx" TargetMode="External"/><Relationship Id="rId4991" Type="http://schemas.openxmlformats.org/officeDocument/2006/relationships/hyperlink" Target="file:///C:\Users\Thomas%20Huet\Desktop\Documentation%20arch&#233;ologique%20li&#233;e%20&#224;%20la%20th&#232;se\Cultures.docx" TargetMode="External"/><Relationship Id="rId8034" Type="http://schemas.openxmlformats.org/officeDocument/2006/relationships/hyperlink" Target="file:///C:\Users\Thomas%20Huet\Desktop\Documentation%20arch&#233;ologique%20li&#233;e%20&#224;%20la%20th&#232;se\Cultures.docx" TargetMode="External"/><Relationship Id="rId11015" Type="http://schemas.openxmlformats.org/officeDocument/2006/relationships/hyperlink" Target="file:///C:\Users\Thomas%20Huet\Desktop\Documentation%20arch&#233;ologique%20li&#233;e%20&#224;%20la%20th&#232;se\Cultures.docx" TargetMode="External"/><Relationship Id="rId3593" Type="http://schemas.openxmlformats.org/officeDocument/2006/relationships/hyperlink" Target="file:///C:\Users\Thomas%20Huet\Desktop\Documentation%20arch&#233;ologique%20li&#233;e%20&#224;%20la%20th&#232;se\Cultures.docx" TargetMode="External"/><Relationship Id="rId4644" Type="http://schemas.openxmlformats.org/officeDocument/2006/relationships/hyperlink" Target="file:///C:\Users\Thomas%20Huet\Desktop\Documentation%20arch&#233;ologique%20li&#233;e%20&#224;%20la%20th&#232;se\Cultures.docx" TargetMode="External"/><Relationship Id="rId13187" Type="http://schemas.openxmlformats.org/officeDocument/2006/relationships/hyperlink" Target="file:///C:\Users\Thomas%20Huet\Desktop\Documentation%20arch&#233;ologique%20li&#233;e%20&#224;%20la%20th&#232;se\Sites.docx" TargetMode="External"/><Relationship Id="rId14238" Type="http://schemas.openxmlformats.org/officeDocument/2006/relationships/hyperlink" Target="file:///C:\Users\Thomas%20Huet\Desktop\Documentation%20arch&#233;ologique%20li&#233;e%20&#224;%20la%20th&#232;se\Sites.docx" TargetMode="External"/><Relationship Id="rId2195" Type="http://schemas.openxmlformats.org/officeDocument/2006/relationships/hyperlink" Target="file:///C:\Users\Thomas%20Huet\Desktop\Documentation%20arch&#233;ologique%20li&#233;e%20&#224;%20la%20th&#232;se\Sites.docx" TargetMode="External"/><Relationship Id="rId3246" Type="http://schemas.openxmlformats.org/officeDocument/2006/relationships/hyperlink" Target="file:///C:\Users\Thomas%20Huet\Desktop\Documentation%20arch&#233;ologique%20li&#233;e%20&#224;%20la%20th&#232;se\Cultures.docx" TargetMode="External"/><Relationship Id="rId167" Type="http://schemas.openxmlformats.org/officeDocument/2006/relationships/hyperlink" Target="file:///C:\Users\Thomas%20Huet\Desktop\Documentation%20arch&#233;ologique%20li&#233;e%20&#224;%20la%20th&#232;se\Cultures.docx" TargetMode="External"/><Relationship Id="rId7867" Type="http://schemas.openxmlformats.org/officeDocument/2006/relationships/hyperlink" Target="file:///C:\Users\Thomas%20Huet\Desktop\Documentation%20arch&#233;ologique%20li&#233;e%20&#224;%20la%20th&#232;se\Cultures.docx" TargetMode="External"/><Relationship Id="rId8918" Type="http://schemas.openxmlformats.org/officeDocument/2006/relationships/hyperlink" Target="file:///C:\Users\Thomas%20Huet\Desktop\Documentation%20arch&#233;ologique%20li&#233;e%20&#224;%20la%20th&#232;se\Cultures.docx" TargetMode="External"/><Relationship Id="rId10848" Type="http://schemas.openxmlformats.org/officeDocument/2006/relationships/hyperlink" Target="Sites.docx" TargetMode="External"/><Relationship Id="rId6469" Type="http://schemas.openxmlformats.org/officeDocument/2006/relationships/hyperlink" Target="file:///C:\Users\Thomas%20Huet\Desktop\Documentation%20arch&#233;ologique%20li&#233;e%20&#224;%20la%20th&#232;se\Cultures.docx" TargetMode="External"/><Relationship Id="rId12270" Type="http://schemas.openxmlformats.org/officeDocument/2006/relationships/hyperlink" Target="file:///C:\Users\Thomas%20Huet\Desktop\Documentation%20arch&#233;ologique%20li&#233;e%20&#224;%20la%20th&#232;se\Cultures.docx" TargetMode="External"/><Relationship Id="rId13321" Type="http://schemas.openxmlformats.org/officeDocument/2006/relationships/hyperlink" Target="file:///C:\Users\Thomas%20Huet\Desktop\Documentation%20arch&#233;ologique%20li&#233;e%20&#224;%20la%20th&#232;se\Cultures.docx" TargetMode="External"/><Relationship Id="rId6950" Type="http://schemas.openxmlformats.org/officeDocument/2006/relationships/hyperlink" Target="file:///C:\Users\Thomas%20Huet\Desktop\Documentation%20arch&#233;ologique%20li&#233;e%20&#224;%20la%20th&#232;se\Cultures.docx" TargetMode="External"/><Relationship Id="rId301" Type="http://schemas.openxmlformats.org/officeDocument/2006/relationships/hyperlink" Target="file:///C:\Users\Thomas%20Huet\Desktop\Documentation%20arch&#233;ologique%20li&#233;e%20&#224;%20la%20th&#232;se\Cultures.docx" TargetMode="External"/><Relationship Id="rId5552" Type="http://schemas.openxmlformats.org/officeDocument/2006/relationships/hyperlink" Target="file:///C:\Users\Thomas%20Huet\Desktop\Documentation%20arch&#233;ologique%20li&#233;e%20&#224;%20la%20th&#232;se\Cultures.docx" TargetMode="External"/><Relationship Id="rId6603" Type="http://schemas.openxmlformats.org/officeDocument/2006/relationships/hyperlink" Target="file:///C:\Users\Thomas%20Huet\Desktop\Documentation%20arch&#233;ologique%20li&#233;e%20&#224;%20la%20th&#232;se\Cultures.docx" TargetMode="External"/><Relationship Id="rId14095" Type="http://schemas.openxmlformats.org/officeDocument/2006/relationships/hyperlink" Target="file:///C:\Users\Thomas%20Huet\Desktop\Documentation%20arch&#233;ologique%20li&#233;e%20&#224;%20la%20th&#232;se\Sites.docx" TargetMode="External"/><Relationship Id="rId4154" Type="http://schemas.openxmlformats.org/officeDocument/2006/relationships/hyperlink" Target="file:///C:\Users\Thomas%20Huet\Desktop\Documentation%20arch&#233;ologique%20li&#233;e%20&#224;%20la%20th&#232;se\Cultures.docx" TargetMode="External"/><Relationship Id="rId5205" Type="http://schemas.openxmlformats.org/officeDocument/2006/relationships/hyperlink" Target="file:///C:\Users\Thomas%20Huet\Desktop\Documentation%20arch&#233;ologique%20li&#233;e%20&#224;%20la%20th&#232;se\Cultures.docx" TargetMode="External"/><Relationship Id="rId8775" Type="http://schemas.openxmlformats.org/officeDocument/2006/relationships/hyperlink" Target="file:///C:\Users\Thomas%20Huet\Desktop\Documentation%20arch&#233;ologique%20li&#233;e%20&#224;%20la%20th&#232;se\Cultures.docx" TargetMode="External"/><Relationship Id="rId7377" Type="http://schemas.openxmlformats.org/officeDocument/2006/relationships/hyperlink" Target="file:///C:\Users\Thomas%20Huet\Desktop\Documentation%20arch&#233;ologique%20li&#233;e%20&#224;%20la%20th&#232;se\Sites.docx" TargetMode="External"/><Relationship Id="rId8428" Type="http://schemas.openxmlformats.org/officeDocument/2006/relationships/hyperlink" Target="file:///C:\Users\Thomas%20Huet\Desktop\Documentation%20arch&#233;ologique%20li&#233;e%20&#224;%20la%20th&#232;se\Cultures.docx" TargetMode="External"/><Relationship Id="rId9826" Type="http://schemas.openxmlformats.org/officeDocument/2006/relationships/hyperlink" Target="file:///C:\Users\Thomas%20Huet\Desktop\Documentation%20arch&#233;ologique%20li&#233;e%20&#224;%20la%20th&#232;se\Sites.docx" TargetMode="External"/><Relationship Id="rId11756" Type="http://schemas.openxmlformats.org/officeDocument/2006/relationships/hyperlink" Target="file:///C:\Users\Thomas%20Huet\Desktop\Documentation%20arch&#233;ologique%20li&#233;e%20&#224;%20la%20th&#232;se\Analyses%20Statistiques.docx" TargetMode="External"/><Relationship Id="rId12807" Type="http://schemas.openxmlformats.org/officeDocument/2006/relationships/hyperlink" Target="file:///C:\Users\Thomas%20Huet\Desktop\Documentation%20arch&#233;ologique%20li&#233;e%20&#224;%20la%20th&#232;se\Cultures.docx" TargetMode="External"/><Relationship Id="rId1815" Type="http://schemas.openxmlformats.org/officeDocument/2006/relationships/hyperlink" Target="file:///C:\Users\Thomas%20Huet\Desktop\Documentation%20arch&#233;ologique%20li&#233;e%20&#224;%20la%20th&#232;se\Cultures.docx" TargetMode="External"/><Relationship Id="rId10358" Type="http://schemas.openxmlformats.org/officeDocument/2006/relationships/hyperlink" Target="file:///C:\Users\Thomas%20Huet\Desktop\Documentation%20arch&#233;ologique%20li&#233;e%20&#224;%20la%20th&#232;se\Sites.docx" TargetMode="External"/><Relationship Id="rId11409" Type="http://schemas.openxmlformats.org/officeDocument/2006/relationships/hyperlink" Target="file:///C:\Users\Thomas%20Huet\Desktop\Documentation%20arch&#233;ologique%20li&#233;e%20&#224;%20la%20th&#232;se\Analyses%20Statistiques.docx" TargetMode="External"/><Relationship Id="rId3987" Type="http://schemas.openxmlformats.org/officeDocument/2006/relationships/hyperlink" Target="file:///C:\Users\Thomas%20Huet\Desktop\Documentation%20arch&#233;ologique%20li&#233;e%20&#224;%20la%20th&#232;se\Cultures.docx" TargetMode="External"/><Relationship Id="rId2589" Type="http://schemas.openxmlformats.org/officeDocument/2006/relationships/hyperlink" Target="file:///C:\Users\Thomas%20Huet\Desktop\Documentation%20arch&#233;ologique%20li&#233;e%20&#224;%20la%20th&#232;se\Sites.docx" TargetMode="External"/><Relationship Id="rId6460" Type="http://schemas.openxmlformats.org/officeDocument/2006/relationships/hyperlink" Target="file:///C:\Users\Thomas%20Huet\Desktop\Documentation%20arch&#233;ologique%20li&#233;e%20&#224;%20la%20th&#232;se\Cultures.docx" TargetMode="External"/><Relationship Id="rId7511" Type="http://schemas.openxmlformats.org/officeDocument/2006/relationships/hyperlink" Target="file:///C:\Users\Thomas%20Huet\Desktop\Documentation%20arch&#233;ologique%20li&#233;e%20&#224;%20la%20th&#232;se\Cultures.docx" TargetMode="External"/><Relationship Id="rId5062" Type="http://schemas.openxmlformats.org/officeDocument/2006/relationships/hyperlink" Target="file:///C:\Users\Thomas%20Huet\Desktop\Documentation%20arch&#233;ologique%20li&#233;e%20&#224;%20la%20th&#232;se\Cultures.docx" TargetMode="External"/><Relationship Id="rId6113" Type="http://schemas.openxmlformats.org/officeDocument/2006/relationships/hyperlink" Target="file:///C:\Users\Thomas%20Huet\Desktop\Documentation%20arch&#233;ologique%20li&#233;e%20&#224;%20la%20th&#232;se\Cultures.docx" TargetMode="External"/><Relationship Id="rId9683" Type="http://schemas.openxmlformats.org/officeDocument/2006/relationships/hyperlink" Target="file:///C:\Users\Thomas%20Huet\Desktop\Documentation%20arch&#233;ologique%20li&#233;e%20&#224;%20la%20th&#232;se\Sites.docx" TargetMode="External"/><Relationship Id="rId1672" Type="http://schemas.openxmlformats.org/officeDocument/2006/relationships/hyperlink" Target="file:///C:\Users\Thomas%20Huet\Desktop\Documentation%20arch&#233;ologique%20li&#233;e%20&#224;%20la%20th&#232;se\Cultures.docx" TargetMode="External"/><Relationship Id="rId2723" Type="http://schemas.openxmlformats.org/officeDocument/2006/relationships/hyperlink" Target="file:///C:\Users\Thomas%20Huet\Desktop\Documentation%20arch&#233;ologique%20li&#233;e%20&#224;%20la%20th&#232;se\Cultures.docx" TargetMode="External"/><Relationship Id="rId8285" Type="http://schemas.openxmlformats.org/officeDocument/2006/relationships/hyperlink" Target="file:///C:\Users\Thomas%20Huet\Desktop\Documentation%20arch&#233;ologique%20li&#233;e%20&#224;%20la%20th&#232;se\Sites.docx" TargetMode="External"/><Relationship Id="rId9336" Type="http://schemas.openxmlformats.org/officeDocument/2006/relationships/hyperlink" Target="file:///C:\Users\Thomas%20Huet\Desktop\Documentation%20arch&#233;ologique%20li&#233;e%20&#224;%20la%20th&#232;se\Cultures.docx" TargetMode="External"/><Relationship Id="rId11266" Type="http://schemas.openxmlformats.org/officeDocument/2006/relationships/hyperlink" Target="file:///C:\Users\Thomas%20Huet\Desktop\Documentation%20arch&#233;ologique%20li&#233;e%20&#224;%20la%20th&#232;se\Sites.docx" TargetMode="External"/><Relationship Id="rId12317" Type="http://schemas.openxmlformats.org/officeDocument/2006/relationships/hyperlink" Target="file:///C:\Users\Thomas%20Huet\Desktop\Documentation%20arch&#233;ologique%20li&#233;e%20&#224;%20la%20th&#232;se\Cultures.docx" TargetMode="External"/><Relationship Id="rId12664" Type="http://schemas.openxmlformats.org/officeDocument/2006/relationships/hyperlink" Target="file:///C:\Users\Thomas%20Huet\Desktop\Documentation%20arch&#233;ologique%20li&#233;e%20&#224;%20la%20th&#232;se\Cultures.docx" TargetMode="External"/><Relationship Id="rId13715" Type="http://schemas.openxmlformats.org/officeDocument/2006/relationships/hyperlink" Target="file:///C:\Users\Thomas%20Huet\Desktop\Documentation%20arch&#233;ologique%20li&#233;e%20&#224;%20la%20th&#232;se\Cultures.docx" TargetMode="External"/><Relationship Id="rId1325" Type="http://schemas.openxmlformats.org/officeDocument/2006/relationships/hyperlink" Target="file:///C:\Users\Thomas%20Huet\Desktop\Documentation%20arch&#233;ologique%20li&#233;e%20&#224;%20la%20th&#232;se\Cultures.docx" TargetMode="External"/><Relationship Id="rId3497" Type="http://schemas.openxmlformats.org/officeDocument/2006/relationships/hyperlink" Target="file:///C:\Users\Thomas%20Huet\Desktop\Documentation%20arch&#233;ologique%20li&#233;e%20&#224;%20la%20th&#232;se\Cultures.docx" TargetMode="External"/><Relationship Id="rId4895" Type="http://schemas.openxmlformats.org/officeDocument/2006/relationships/hyperlink" Target="file:///C:\Users\Thomas%20Huet\Desktop\Documentation%20arch&#233;ologique%20li&#233;e%20&#224;%20la%20th&#232;se\Sites.docx" TargetMode="External"/><Relationship Id="rId5946" Type="http://schemas.openxmlformats.org/officeDocument/2006/relationships/hyperlink" Target="file:///C:\Users\Thomas%20Huet\Desktop\Documentation%20arch&#233;ologique%20li&#233;e%20&#224;%20la%20th&#232;se\Cultures.docx" TargetMode="External"/><Relationship Id="rId14489" Type="http://schemas.openxmlformats.org/officeDocument/2006/relationships/hyperlink" Target="file:///C:\Users\Thomas%20Huet\Desktop\Documentation%20arch&#233;ologique%20li&#233;e%20&#224;%20la%20th&#232;se\Sites.docx" TargetMode="External"/><Relationship Id="rId31" Type="http://schemas.openxmlformats.org/officeDocument/2006/relationships/hyperlink" Target="file:///C:\Users\Thomas%20Huet\Desktop\Documentation%20arch&#233;ologique%20li&#233;e%20&#224;%20la%20th&#232;se\Cultures.docx" TargetMode="External"/><Relationship Id="rId2099" Type="http://schemas.openxmlformats.org/officeDocument/2006/relationships/hyperlink" Target="file:///C:\Users\Thomas%20Huet\Desktop\Documentation%20arch&#233;ologique%20li&#233;e%20&#224;%20la%20th&#232;se\Cultures.docx" TargetMode="External"/><Relationship Id="rId4548" Type="http://schemas.openxmlformats.org/officeDocument/2006/relationships/hyperlink" Target="file:///C:\Users\Thomas%20Huet\Desktop\Documentation%20arch&#233;ologique%20li&#233;e%20&#224;%20la%20th&#232;se\Cultures.docx" TargetMode="External"/><Relationship Id="rId7021" Type="http://schemas.openxmlformats.org/officeDocument/2006/relationships/hyperlink" Target="file:///C:\Users\Thomas%20Huet\Desktop\Documentation%20arch&#233;ologique%20li&#233;e%20&#224;%20la%20th&#232;se\Sites.docx" TargetMode="External"/><Relationship Id="rId11400" Type="http://schemas.openxmlformats.org/officeDocument/2006/relationships/hyperlink" Target="file:///C:\Users\Thomas%20Huet\Desktop\Documentation%20arch&#233;ologique%20li&#233;e%20&#224;%20la%20th&#232;se\Sites.docx" TargetMode="External"/><Relationship Id="rId10002" Type="http://schemas.openxmlformats.org/officeDocument/2006/relationships/hyperlink" Target="file:///C:\Users\Thomas%20Huet\Desktop\Documentation%20arch&#233;ologique%20li&#233;e%20&#224;%20la%20th&#232;se\Cultures.docx" TargetMode="External"/><Relationship Id="rId13572" Type="http://schemas.openxmlformats.org/officeDocument/2006/relationships/hyperlink" Target="file:///C:\Users\Thomas%20Huet\Desktop\Documentation%20arch&#233;ologique%20li&#233;e%20&#224;%20la%20th&#232;se\Sites.docx" TargetMode="External"/><Relationship Id="rId2580" Type="http://schemas.openxmlformats.org/officeDocument/2006/relationships/hyperlink" Target="file:///C:\Users\Thomas%20Huet\Desktop\Documentation%20arch&#233;ologique%20li&#233;e%20&#224;%20la%20th&#232;se\Cultures.docx" TargetMode="External"/><Relationship Id="rId3631" Type="http://schemas.openxmlformats.org/officeDocument/2006/relationships/hyperlink" Target="file:///C:\Users\Thomas%20Huet\Desktop\Documentation%20arch&#233;ologique%20li&#233;e%20&#224;%20la%20th&#232;se\Sites.docx" TargetMode="External"/><Relationship Id="rId9193" Type="http://schemas.openxmlformats.org/officeDocument/2006/relationships/hyperlink" Target="file:///C:\Users\Thomas%20Huet\Desktop\Documentation%20arch&#233;ologique%20li&#233;e%20&#224;%20la%20th&#232;se\Cultures.docx" TargetMode="External"/><Relationship Id="rId12174" Type="http://schemas.openxmlformats.org/officeDocument/2006/relationships/hyperlink" Target="file:///C:\Users\Thomas%20Huet\Desktop\Documentation%20arch&#233;ologique%20li&#233;e%20&#224;%20la%20th&#232;se\Sites.docx" TargetMode="External"/><Relationship Id="rId13225" Type="http://schemas.openxmlformats.org/officeDocument/2006/relationships/hyperlink" Target="file:///C:\Users\Thomas%20Huet\Desktop\Documentation%20arch&#233;ologique%20li&#233;e%20&#224;%20la%20th&#232;se\Sites.docx" TargetMode="External"/><Relationship Id="rId552" Type="http://schemas.openxmlformats.org/officeDocument/2006/relationships/hyperlink" Target="file:///C:\Users\Thomas%20Huet\Desktop\Documentation%20arch&#233;ologique%20li&#233;e%20&#224;%20la%20th&#232;se\Sites.docx" TargetMode="External"/><Relationship Id="rId1182" Type="http://schemas.openxmlformats.org/officeDocument/2006/relationships/hyperlink" Target="file:///C:\Users\Thomas%20Huet\Desktop\Documentation%20arch&#233;ologique%20li&#233;e%20&#224;%20la%20th&#232;se\Sites.docx" TargetMode="External"/><Relationship Id="rId2233" Type="http://schemas.openxmlformats.org/officeDocument/2006/relationships/hyperlink" Target="file:///C:\Users\Thomas%20Huet\Desktop\Documentation%20arch&#233;ologique%20li&#233;e%20&#224;%20la%20th&#232;se\Cultures.docx" TargetMode="External"/><Relationship Id="rId6854" Type="http://schemas.openxmlformats.org/officeDocument/2006/relationships/hyperlink" Target="file:///C:\Users\Thomas%20Huet\Desktop\Documentation%20arch&#233;ologique%20li&#233;e%20&#224;%20la%20th&#232;se\Cultures.docx" TargetMode="External"/><Relationship Id="rId205" Type="http://schemas.openxmlformats.org/officeDocument/2006/relationships/hyperlink" Target="file:///C:\Users\Thomas%20Huet\Desktop\Documentation%20arch&#233;ologique%20li&#233;e%20&#224;%20la%20th&#232;se\Sites.docx" TargetMode="External"/><Relationship Id="rId5456" Type="http://schemas.openxmlformats.org/officeDocument/2006/relationships/hyperlink" Target="file:///C:\Users\Thomas%20Huet\Desktop\Documentation%20arch&#233;ologique%20li&#233;e%20&#224;%20la%20th&#232;se\Cultures.docx" TargetMode="External"/><Relationship Id="rId6507" Type="http://schemas.openxmlformats.org/officeDocument/2006/relationships/hyperlink" Target="file:///C:\Users\Thomas%20Huet\Desktop\Documentation%20arch&#233;ologique%20li&#233;e%20&#224;%20la%20th&#232;se\Cultures.docx" TargetMode="External"/><Relationship Id="rId7905" Type="http://schemas.openxmlformats.org/officeDocument/2006/relationships/hyperlink" Target="file:///C:\Users\Thomas%20Huet\Desktop\Documentation%20arch&#233;ologique%20li&#233;e%20&#224;%20la%20th&#232;se\Sites.docx" TargetMode="External"/><Relationship Id="rId4058" Type="http://schemas.openxmlformats.org/officeDocument/2006/relationships/hyperlink" Target="file:///C:\Users\Thomas%20Huet\Desktop\Documentation%20arch&#233;ologique%20li&#233;e%20&#224;%20la%20th&#232;se\Sites.docx" TargetMode="External"/><Relationship Id="rId5109" Type="http://schemas.openxmlformats.org/officeDocument/2006/relationships/hyperlink" Target="file:///C:\Users\Thomas%20Huet\Desktop\Documentation%20arch&#233;ologique%20li&#233;e%20&#224;%20la%20th&#232;se\Cultures.docx" TargetMode="External"/><Relationship Id="rId8679" Type="http://schemas.openxmlformats.org/officeDocument/2006/relationships/hyperlink" Target="file:///C:\Users\Thomas%20Huet\Desktop\Documentation%20arch&#233;ologique%20li&#233;e%20&#224;%20la%20th&#232;se\Sites.docx" TargetMode="External"/><Relationship Id="rId14480" Type="http://schemas.openxmlformats.org/officeDocument/2006/relationships/hyperlink" Target="file:///C:\Users\Thomas%20Huet\Desktop\Documentation%20arch&#233;ologique%20li&#233;e%20&#224;%20la%20th&#232;se\Sites.docx" TargetMode="External"/><Relationship Id="rId1719" Type="http://schemas.openxmlformats.org/officeDocument/2006/relationships/hyperlink" Target="file:///C:\Users\Thomas%20Huet\Desktop\Documentation%20arch&#233;ologique%20li&#233;e%20&#224;%20la%20th&#232;se\Sites.docx" TargetMode="External"/><Relationship Id="rId13082" Type="http://schemas.openxmlformats.org/officeDocument/2006/relationships/hyperlink" Target="file:///C:\Users\Thomas%20Huet\Desktop\Documentation%20arch&#233;ologique%20li&#233;e%20&#224;%20la%20th&#232;se\Sites.docx" TargetMode="External"/><Relationship Id="rId14133" Type="http://schemas.openxmlformats.org/officeDocument/2006/relationships/hyperlink" Target="file:///C:\Users\Thomas%20Huet\Desktop\Documentation%20arch&#233;ologique%20li&#233;e%20&#224;%20la%20th&#232;se\Sites.docx" TargetMode="External"/><Relationship Id="rId2090" Type="http://schemas.openxmlformats.org/officeDocument/2006/relationships/hyperlink" Target="file:///C:\Users\Thomas%20Huet\Desktop\Documentation%20arch&#233;ologique%20li&#233;e%20&#224;%20la%20th&#232;se\Sites.docx" TargetMode="External"/><Relationship Id="rId3141" Type="http://schemas.openxmlformats.org/officeDocument/2006/relationships/hyperlink" Target="file:///C:\Users\Thomas%20Huet\Desktop\Documentation%20arch&#233;ologique%20li&#233;e%20&#224;%20la%20th&#232;se\Cultures.docx" TargetMode="External"/><Relationship Id="rId7762" Type="http://schemas.openxmlformats.org/officeDocument/2006/relationships/hyperlink" Target="file:///C:\Users\Thomas%20Huet\Desktop\Documentation%20arch&#233;ologique%20li&#233;e%20&#224;%20la%20th&#232;se\Cultures.docx" TargetMode="External"/><Relationship Id="rId8813" Type="http://schemas.openxmlformats.org/officeDocument/2006/relationships/hyperlink" Target="file:///C:\Users\Thomas%20Huet\Desktop\Documentation%20arch&#233;ologique%20li&#233;e%20&#224;%20la%20th&#232;se\Cultures.docx" TargetMode="External"/><Relationship Id="rId6364" Type="http://schemas.openxmlformats.org/officeDocument/2006/relationships/hyperlink" Target="file:///C:\Users\Thomas%20Huet\Desktop\Documentation%20arch&#233;ologique%20li&#233;e%20&#224;%20la%20th&#232;se\Cultures.docx" TargetMode="External"/><Relationship Id="rId7415" Type="http://schemas.openxmlformats.org/officeDocument/2006/relationships/hyperlink" Target="file:///C:\Users\Thomas%20Huet\Desktop\Documentation%20arch&#233;ologique%20li&#233;e%20&#224;%20la%20th&#232;se\Sites.docx" TargetMode="External"/><Relationship Id="rId10743" Type="http://schemas.openxmlformats.org/officeDocument/2006/relationships/hyperlink" Target="file:///C:\Users\Thomas%20Huet\Desktop\Documentation%20arch&#233;ologique%20li&#233;e%20&#224;%20la%20th&#232;se\Cultures.docx" TargetMode="External"/><Relationship Id="rId6017" Type="http://schemas.openxmlformats.org/officeDocument/2006/relationships/hyperlink" Target="file:///C:\Users\Thomas%20Huet\Desktop\Documentation%20arch&#233;ologique%20li&#233;e%20&#224;%20la%20th&#232;se\Cultures.docx" TargetMode="External"/><Relationship Id="rId9587" Type="http://schemas.openxmlformats.org/officeDocument/2006/relationships/hyperlink" Target="file:///C:\Users\Thomas%20Huet\Desktop\Documentation%20arch&#233;ologique%20li&#233;e%20&#224;%20la%20th&#232;se\Sites.docx" TargetMode="External"/><Relationship Id="rId13966" Type="http://schemas.openxmlformats.org/officeDocument/2006/relationships/hyperlink" Target="file:///C:\Users\Thomas%20Huet\Desktop\Documentation%20arch&#233;ologique%20li&#233;e%20&#224;%20la%20th&#232;se\Sites.docx" TargetMode="External"/><Relationship Id="rId1576" Type="http://schemas.openxmlformats.org/officeDocument/2006/relationships/hyperlink" Target="file:///C:\Users\Thomas%20Huet\Desktop\Documentation%20arch&#233;ologique%20li&#233;e%20&#224;%20la%20th&#232;se\Cultures.docx" TargetMode="External"/><Relationship Id="rId2974" Type="http://schemas.openxmlformats.org/officeDocument/2006/relationships/hyperlink" Target="file:///C:\Users\Thomas%20Huet\Desktop\Documentation%20arch&#233;ologique%20li&#233;e%20&#224;%20la%20th&#232;se\Cultures.docx" TargetMode="External"/><Relationship Id="rId8189" Type="http://schemas.openxmlformats.org/officeDocument/2006/relationships/hyperlink" Target="file:///C:\Users\Thomas%20Huet\Desktop\Documentation%20arch&#233;ologique%20li&#233;e%20&#224;%20la%20th&#232;se\Cultures.docx" TargetMode="External"/><Relationship Id="rId12568" Type="http://schemas.openxmlformats.org/officeDocument/2006/relationships/hyperlink" Target="file:///C:\Users\Thomas%20Huet\Desktop\Documentation%20arch&#233;ologique%20li&#233;e%20&#224;%20la%20th&#232;se\Sites.docx" TargetMode="External"/><Relationship Id="rId13619" Type="http://schemas.openxmlformats.org/officeDocument/2006/relationships/hyperlink" Target="file:///C:\Users\Thomas%20Huet\Desktop\Documentation%20arch&#233;ologique%20li&#233;e%20&#224;%20la%20th&#232;se\Analyses%20Statistiques.docx" TargetMode="External"/><Relationship Id="rId946" Type="http://schemas.openxmlformats.org/officeDocument/2006/relationships/hyperlink" Target="file:///C:\Users\Thomas%20Huet\Desktop\Documentation%20arch&#233;ologique%20li&#233;e%20&#224;%20la%20th&#232;se\Sites.docx" TargetMode="External"/><Relationship Id="rId1229" Type="http://schemas.openxmlformats.org/officeDocument/2006/relationships/hyperlink" Target="file:///C:\Users\Thomas%20Huet\Desktop\Documentation%20arch&#233;ologique%20li&#233;e%20&#224;%20la%20th&#232;se\Cultures.docx" TargetMode="External"/><Relationship Id="rId2627" Type="http://schemas.openxmlformats.org/officeDocument/2006/relationships/hyperlink" Target="file:///C:\Users\Thomas%20Huet\Desktop\Documentation%20arch&#233;ologique%20li&#233;e%20&#224;%20la%20th&#232;se\Sites.docx" TargetMode="External"/><Relationship Id="rId5100" Type="http://schemas.openxmlformats.org/officeDocument/2006/relationships/hyperlink" Target="file:///C:\Users\Thomas%20Huet\Desktop\Documentation%20arch&#233;ologique%20li&#233;e%20&#224;%20la%20th&#232;se\Sites.docx" TargetMode="External"/><Relationship Id="rId4799" Type="http://schemas.openxmlformats.org/officeDocument/2006/relationships/hyperlink" Target="file:///C:\Users\Thomas%20Huet\Desktop\Documentation%20arch&#233;ologique%20li&#233;e%20&#224;%20la%20th&#232;se\Cultures.docx" TargetMode="External"/><Relationship Id="rId8670" Type="http://schemas.openxmlformats.org/officeDocument/2006/relationships/hyperlink" Target="file:///C:\Users\Thomas%20Huet\Desktop\Documentation%20arch&#233;ologique%20li&#233;e%20&#224;%20la%20th&#232;se\Cultures.docx" TargetMode="External"/><Relationship Id="rId9721" Type="http://schemas.openxmlformats.org/officeDocument/2006/relationships/hyperlink" Target="file:///C:\Users\Thomas%20Huet\Desktop\Documentation%20arch&#233;ologique%20li&#233;e%20&#224;%20la%20th&#232;se\Sites.docx" TargetMode="External"/><Relationship Id="rId11651" Type="http://schemas.openxmlformats.org/officeDocument/2006/relationships/hyperlink" Target="file:///C:\Users\Thomas%20Huet\Desktop\Documentation%20arch&#233;ologique%20li&#233;e%20&#224;%20la%20th&#232;se\Sites.docx" TargetMode="External"/><Relationship Id="rId12702" Type="http://schemas.openxmlformats.org/officeDocument/2006/relationships/hyperlink" Target="file:///C:\Users\Thomas%20Huet\Desktop\Documentation%20arch&#233;ologique%20li&#233;e%20&#224;%20la%20th&#232;se\Sites.docx" TargetMode="External"/><Relationship Id="rId1710" Type="http://schemas.openxmlformats.org/officeDocument/2006/relationships/hyperlink" Target="file:///C:\Users\Thomas%20Huet\Desktop\Documentation%20arch&#233;ologique%20li&#233;e%20&#224;%20la%20th&#232;se\Cultures.docx" TargetMode="External"/><Relationship Id="rId7272" Type="http://schemas.openxmlformats.org/officeDocument/2006/relationships/hyperlink" Target="file:///C:\Users\Thomas%20Huet\Desktop\Documentation%20arch&#233;ologique%20li&#233;e%20&#224;%20la%20th&#232;se\Cultures.docx" TargetMode="External"/><Relationship Id="rId8323" Type="http://schemas.openxmlformats.org/officeDocument/2006/relationships/hyperlink" Target="file:///C:\Users\Thomas%20Huet\Desktop\Documentation%20arch&#233;ologique%20li&#233;e%20&#224;%20la%20th&#232;se\Cultures.docx" TargetMode="External"/><Relationship Id="rId10253" Type="http://schemas.openxmlformats.org/officeDocument/2006/relationships/hyperlink" Target="file:///C:\Users\Thomas%20Huet\Desktop\Documentation%20arch&#233;ologique%20li&#233;e%20&#224;%20la%20th&#232;se\Sites.docx" TargetMode="External"/><Relationship Id="rId11304" Type="http://schemas.openxmlformats.org/officeDocument/2006/relationships/hyperlink" Target="file:///C:\Users\Thomas%20Huet\Desktop\Documentation%20arch&#233;ologique%20li&#233;e%20&#224;%20la%20th&#232;se\Cultures.docx" TargetMode="External"/><Relationship Id="rId3882" Type="http://schemas.openxmlformats.org/officeDocument/2006/relationships/hyperlink" Target="file:///C:\Users\Thomas%20Huet\Desktop\Documentation%20arch&#233;ologique%20li&#233;e%20&#224;%20la%20th&#232;se\Cultures.docx" TargetMode="External"/><Relationship Id="rId4933" Type="http://schemas.openxmlformats.org/officeDocument/2006/relationships/hyperlink" Target="file:///C:\Users\Thomas%20Huet\Desktop\Documentation%20arch&#233;ologique%20li&#233;e%20&#224;%20la%20th&#232;se\Cultures.docx" TargetMode="External"/><Relationship Id="rId13476" Type="http://schemas.openxmlformats.org/officeDocument/2006/relationships/hyperlink" Target="file:///C:\Users\Thomas%20Huet\Desktop\Documentation%20arch&#233;ologique%20li&#233;e%20&#224;%20la%20th&#232;se\Sites.docx" TargetMode="External"/><Relationship Id="rId14527" Type="http://schemas.openxmlformats.org/officeDocument/2006/relationships/hyperlink" Target="file:///D:\Base%20de%20donnees\Descriptions\Cultures.docx" TargetMode="External"/><Relationship Id="rId2484" Type="http://schemas.openxmlformats.org/officeDocument/2006/relationships/hyperlink" Target="file:///C:\Users\Thomas%20Huet\Desktop\Documentation%20arch&#233;ologique%20li&#233;e%20&#224;%20la%20th&#232;se\Sites.docx" TargetMode="External"/><Relationship Id="rId3535" Type="http://schemas.openxmlformats.org/officeDocument/2006/relationships/hyperlink" Target="file:///C:\Users\Thomas%20Huet\Desktop\Documentation%20arch&#233;ologique%20li&#233;e%20&#224;%20la%20th&#232;se\Sites.docx" TargetMode="External"/><Relationship Id="rId9097" Type="http://schemas.openxmlformats.org/officeDocument/2006/relationships/hyperlink" Target="file:///C:\Users\Thomas%20Huet\Desktop\Documentation%20arch&#233;ologique%20li&#233;e%20&#224;%20la%20th&#232;se\Sites.docx" TargetMode="External"/><Relationship Id="rId12078" Type="http://schemas.openxmlformats.org/officeDocument/2006/relationships/hyperlink" Target="file:///C:\Users\Thomas%20Huet\Desktop\Documentation%20arch&#233;ologique%20li&#233;e%20&#224;%20la%20th&#232;se\Cultures.docx" TargetMode="External"/><Relationship Id="rId13129" Type="http://schemas.openxmlformats.org/officeDocument/2006/relationships/hyperlink" Target="file:///C:\Users\Thomas%20Huet\Desktop\Documentation%20arch&#233;ologique%20li&#233;e%20&#224;%20la%20th&#232;se\Cultures.docx" TargetMode="External"/><Relationship Id="rId456" Type="http://schemas.openxmlformats.org/officeDocument/2006/relationships/hyperlink" Target="file:///C:\Users\Thomas%20Huet\Desktop\Documentation%20arch&#233;ologique%20li&#233;e%20&#224;%20la%20th&#232;se\Cultures.docx" TargetMode="External"/><Relationship Id="rId1086" Type="http://schemas.openxmlformats.org/officeDocument/2006/relationships/hyperlink" Target="file:///C:\Users\Thomas%20Huet\Desktop\Documentation%20arch&#233;ologique%20li&#233;e%20&#224;%20la%20th&#232;se\Cultures.docx" TargetMode="External"/><Relationship Id="rId2137" Type="http://schemas.openxmlformats.org/officeDocument/2006/relationships/hyperlink" Target="file:///C:\Users\Thomas%20Huet\Desktop\Documentation%20arch&#233;ologique%20li&#233;e%20&#224;%20la%20th&#232;se\Cultures.docx" TargetMode="External"/><Relationship Id="rId109" Type="http://schemas.openxmlformats.org/officeDocument/2006/relationships/hyperlink" Target="file:///C:\Users\Thomas%20Huet\Desktop\Documentation%20arch&#233;ologique%20li&#233;e%20&#224;%20la%20th&#232;se\Cultures.docx" TargetMode="External"/><Relationship Id="rId6758" Type="http://schemas.openxmlformats.org/officeDocument/2006/relationships/hyperlink" Target="file:///C:\Users\Thomas%20Huet\Desktop\Documentation%20arch&#233;ologique%20li&#233;e%20&#224;%20la%20th&#232;se\Cultures.docx" TargetMode="External"/><Relationship Id="rId7809" Type="http://schemas.openxmlformats.org/officeDocument/2006/relationships/hyperlink" Target="file:///C:\Users\Thomas%20Huet\Desktop\Documentation%20arch&#233;ologique%20li&#233;e%20&#224;%20la%20th&#232;se\Cultures.docx" TargetMode="External"/><Relationship Id="rId8180" Type="http://schemas.openxmlformats.org/officeDocument/2006/relationships/hyperlink" Target="file:///C:\Users\Thomas%20Huet\Desktop\Documentation%20arch&#233;ologique%20li&#233;e%20&#224;%20la%20th&#232;se\Sites.docx" TargetMode="External"/><Relationship Id="rId9231" Type="http://schemas.openxmlformats.org/officeDocument/2006/relationships/hyperlink" Target="file:///C:\Users\Thomas%20Huet\Desktop\Documentation%20arch&#233;ologique%20li&#233;e%20&#224;%20la%20th&#232;se\Sites.docx" TargetMode="External"/><Relationship Id="rId13610" Type="http://schemas.openxmlformats.org/officeDocument/2006/relationships/hyperlink" Target="file:///C:\Users\Thomas%20Huet\Desktop\Documentation%20arch&#233;ologique%20li&#233;e%20&#224;%20la%20th&#232;se\Sites.docx" TargetMode="External"/><Relationship Id="rId11161" Type="http://schemas.openxmlformats.org/officeDocument/2006/relationships/hyperlink" Target="file:///C:\Users\Thomas%20Huet\Desktop\Documentation%20arch&#233;ologique%20li&#233;e%20&#224;%20la%20th&#232;se\Cultures.docx" TargetMode="External"/><Relationship Id="rId12212" Type="http://schemas.openxmlformats.org/officeDocument/2006/relationships/hyperlink" Target="file:///C:\Users\Thomas%20Huet\Desktop\Documentation%20arch&#233;ologique%20li&#233;e%20&#224;%20la%20th&#232;se\Sites.docx" TargetMode="External"/><Relationship Id="rId1220" Type="http://schemas.openxmlformats.org/officeDocument/2006/relationships/hyperlink" Target="file:///C:\Users\Thomas%20Huet\Desktop\Documentation%20arch&#233;ologique%20li&#233;e%20&#224;%20la%20th&#232;se\Cultures.docx" TargetMode="External"/><Relationship Id="rId4790" Type="http://schemas.openxmlformats.org/officeDocument/2006/relationships/hyperlink" Target="file:///C:\Users\Thomas%20Huet\Desktop\Documentation%20arch&#233;ologique%20li&#233;e%20&#224;%20la%20th&#232;se\Cultures.docx" TargetMode="External"/><Relationship Id="rId5841" Type="http://schemas.openxmlformats.org/officeDocument/2006/relationships/hyperlink" Target="file:///C:\Users\Thomas%20Huet\Desktop\Documentation%20arch&#233;ologique%20li&#233;e%20&#224;%20la%20th&#232;se\Cultures.docx" TargetMode="External"/><Relationship Id="rId14384" Type="http://schemas.openxmlformats.org/officeDocument/2006/relationships/hyperlink" Target="file:///C:\Users\Thomas%20Huet\Desktop\Documentation%20arch&#233;ologique%20li&#233;e%20&#224;%20la%20th&#232;se\Cultures.docx" TargetMode="External"/><Relationship Id="rId3392" Type="http://schemas.openxmlformats.org/officeDocument/2006/relationships/hyperlink" Target="file:///C:\Users\Thomas%20Huet\Desktop\Documentation%20arch&#233;ologique%20li&#233;e%20&#224;%20la%20th&#232;se\Sites.docx" TargetMode="External"/><Relationship Id="rId4443" Type="http://schemas.openxmlformats.org/officeDocument/2006/relationships/hyperlink" Target="file:///C:\Users\Thomas%20Huet\Desktop\Documentation%20arch&#233;ologique%20li&#233;e%20&#224;%20la%20th&#232;se\Cultures.docx" TargetMode="External"/><Relationship Id="rId14037" Type="http://schemas.openxmlformats.org/officeDocument/2006/relationships/hyperlink" Target="file:///C:\Users\Thomas%20Huet\Desktop\Documentation%20arch&#233;ologique%20li&#233;e%20&#224;%20la%20th&#232;se\Sites.docx" TargetMode="External"/><Relationship Id="rId3045" Type="http://schemas.openxmlformats.org/officeDocument/2006/relationships/hyperlink" Target="file:///C:\Users\Thomas%20Huet\Desktop\Documentation%20arch&#233;ologique%20li&#233;e%20&#224;%20la%20th&#232;se\Sites.docx" TargetMode="External"/><Relationship Id="rId7666" Type="http://schemas.openxmlformats.org/officeDocument/2006/relationships/hyperlink" Target="file:///C:\Users\Thomas%20Huet\Desktop\Documentation%20arch&#233;ologique%20li&#233;e%20&#224;%20la%20th&#232;se\Cultures.docx" TargetMode="External"/><Relationship Id="rId8717" Type="http://schemas.openxmlformats.org/officeDocument/2006/relationships/hyperlink" Target="file:///C:\Users\Thomas%20Huet\Desktop\Documentation%20arch&#233;ologique%20li&#233;e%20&#224;%20la%20th&#232;se\Sites.docx" TargetMode="External"/><Relationship Id="rId10994" Type="http://schemas.openxmlformats.org/officeDocument/2006/relationships/hyperlink" Target="file:///C:\Users\Thomas%20Huet\Desktop\Documentation%20arch&#233;ologique%20li&#233;e%20&#224;%20la%20th&#232;se\Cultures.docx" TargetMode="External"/><Relationship Id="rId6268" Type="http://schemas.openxmlformats.org/officeDocument/2006/relationships/hyperlink" Target="file:///C:\Users\Thomas%20Huet\Desktop\Documentation%20arch&#233;ologique%20li&#233;e%20&#224;%20la%20th&#232;se\Cultures.docx" TargetMode="External"/><Relationship Id="rId7319" Type="http://schemas.openxmlformats.org/officeDocument/2006/relationships/hyperlink" Target="file:///C:\Users\Thomas%20Huet\Desktop\Documentation%20arch&#233;ologique%20li&#233;e%20&#224;%20la%20th&#232;se\Cultures.docx" TargetMode="External"/><Relationship Id="rId10647" Type="http://schemas.openxmlformats.org/officeDocument/2006/relationships/hyperlink" Target="file:///C:\Users\Thomas%20Huet\Desktop\Documentation%20arch&#233;ologique%20li&#233;e%20&#224;%20la%20th&#232;se\Cultures.docx" TargetMode="External"/><Relationship Id="rId13120" Type="http://schemas.openxmlformats.org/officeDocument/2006/relationships/hyperlink" Target="file:///C:\Users\Thomas%20Huet\Desktop\Documentation%20arch&#233;ologique%20li&#233;e%20&#224;%20la%20th&#232;se\Sites.docx" TargetMode="External"/><Relationship Id="rId100" Type="http://schemas.openxmlformats.org/officeDocument/2006/relationships/hyperlink" Target="Sites.docx" TargetMode="External"/><Relationship Id="rId2878" Type="http://schemas.openxmlformats.org/officeDocument/2006/relationships/hyperlink" Target="file:///C:\Users\Thomas%20Huet\Desktop\Documentation%20arch&#233;ologique%20li&#233;e%20&#224;%20la%20th&#232;se\Sites.docx" TargetMode="External"/><Relationship Id="rId3929" Type="http://schemas.openxmlformats.org/officeDocument/2006/relationships/hyperlink" Target="file:///C:\Users\Thomas%20Huet\Desktop\Documentation%20arch&#233;ologique%20li&#233;e%20&#224;%20la%20th&#232;se\Cultures.docx" TargetMode="External"/><Relationship Id="rId7800" Type="http://schemas.openxmlformats.org/officeDocument/2006/relationships/hyperlink" Target="file:///C:\Users\Thomas%20Huet\Desktop\Documentation%20arch&#233;ologique%20li&#233;e%20&#224;%20la%20th&#232;se\Sites.docx" TargetMode="External"/><Relationship Id="rId5351" Type="http://schemas.openxmlformats.org/officeDocument/2006/relationships/hyperlink" Target="file:///C:\Users\Thomas%20Huet\Desktop\Documentation%20arch&#233;ologique%20li&#233;e%20&#224;%20la%20th&#232;se\Cultures.docx" TargetMode="External"/><Relationship Id="rId6402" Type="http://schemas.openxmlformats.org/officeDocument/2006/relationships/hyperlink" Target="file:///C:\Users\Thomas%20Huet\Desktop\Documentation%20arch&#233;ologique%20li&#233;e%20&#224;%20la%20th&#232;se\Sites.docx" TargetMode="External"/><Relationship Id="rId9972" Type="http://schemas.openxmlformats.org/officeDocument/2006/relationships/hyperlink" Target="file:///C:\Users\Thomas%20Huet\Desktop\Documentation%20arch&#233;ologique%20li&#233;e%20&#224;%20la%20th&#232;se\Cultures.docx" TargetMode="External"/><Relationship Id="rId1961" Type="http://schemas.openxmlformats.org/officeDocument/2006/relationships/hyperlink" Target="file:///C:\Users\Thomas%20Huet\Desktop\Documentation%20arch&#233;ologique%20li&#233;e%20&#224;%20la%20th&#232;se\Cultures.docx" TargetMode="External"/><Relationship Id="rId5004" Type="http://schemas.openxmlformats.org/officeDocument/2006/relationships/hyperlink" Target="file:///C:\Users\Thomas%20Huet\Desktop\Documentation%20arch&#233;ologique%20li&#233;e%20&#224;%20la%20th&#232;se\Sites.docx" TargetMode="External"/><Relationship Id="rId8574" Type="http://schemas.openxmlformats.org/officeDocument/2006/relationships/hyperlink" Target="file:///C:\Users\Thomas%20Huet\Desktop\Documentation%20arch&#233;ologique%20li&#233;e%20&#224;%20la%20th&#232;se\Sites.docx" TargetMode="External"/><Relationship Id="rId9625" Type="http://schemas.openxmlformats.org/officeDocument/2006/relationships/hyperlink" Target="file:///C:\Users\Thomas%20Huet\Desktop\Documentation%20arch&#233;ologique%20li&#233;e%20&#224;%20la%20th&#232;se\Sites.docx" TargetMode="External"/><Relationship Id="rId11555" Type="http://schemas.openxmlformats.org/officeDocument/2006/relationships/hyperlink" Target="file:///C:\Users\Thomas%20Huet\Desktop\Documentation%20arch&#233;ologique%20li&#233;e%20&#224;%20la%20th&#232;se\Cultures.docx" TargetMode="External"/><Relationship Id="rId12606" Type="http://schemas.openxmlformats.org/officeDocument/2006/relationships/hyperlink" Target="file:///C:\Users\Thomas%20Huet\Desktop\Documentation%20arch&#233;ologique%20li&#233;e%20&#224;%20la%20th&#232;se\Sites.docx" TargetMode="External"/><Relationship Id="rId12953" Type="http://schemas.openxmlformats.org/officeDocument/2006/relationships/hyperlink" Target="file:///C:\Users\Thomas%20Huet\Desktop\Documentation%20arch&#233;ologique%20li&#233;e%20&#224;%20la%20th&#232;se\DescriptionRoches.docx" TargetMode="External"/><Relationship Id="rId1614" Type="http://schemas.openxmlformats.org/officeDocument/2006/relationships/hyperlink" Target="file:///C:\Users\Thomas%20Huet\Desktop\Documentation%20arch&#233;ologique%20li&#233;e%20&#224;%20la%20th&#232;se\Cultures.docx" TargetMode="External"/><Relationship Id="rId7176" Type="http://schemas.openxmlformats.org/officeDocument/2006/relationships/hyperlink" Target="file:///C:\Users\Thomas%20Huet\Desktop\Documentation%20arch&#233;ologique%20li&#233;e%20&#224;%20la%20th&#232;se\Cultures.docx" TargetMode="External"/><Relationship Id="rId8227" Type="http://schemas.openxmlformats.org/officeDocument/2006/relationships/hyperlink" Target="file:///C:\Users\Thomas%20Huet\Desktop\Documentation%20arch&#233;ologique%20li&#233;e%20&#224;%20la%20th&#232;se\Sites.docx" TargetMode="External"/><Relationship Id="rId10157" Type="http://schemas.openxmlformats.org/officeDocument/2006/relationships/hyperlink" Target="file:///C:\Users\Thomas%20Huet\Desktop\Documentation%20arch&#233;ologique%20li&#233;e%20&#224;%20la%20th&#232;se\Cultures.docx" TargetMode="External"/><Relationship Id="rId11208" Type="http://schemas.openxmlformats.org/officeDocument/2006/relationships/hyperlink" Target="file:///C:\Users\Thomas%20Huet\Desktop\Documentation%20arch&#233;ologique%20li&#233;e%20&#224;%20la%20th&#232;se\Cultures.docx" TargetMode="External"/><Relationship Id="rId3786" Type="http://schemas.openxmlformats.org/officeDocument/2006/relationships/hyperlink" Target="file:///C:\Users\Thomas%20Huet\Desktop\Documentation%20arch&#233;ologique%20li&#233;e%20&#224;%20la%20th&#232;se\Cultures.docx" TargetMode="External"/><Relationship Id="rId2388" Type="http://schemas.openxmlformats.org/officeDocument/2006/relationships/hyperlink" Target="file:///C:\Users\Thomas%20Huet\Desktop\Documentation%20arch&#233;ologique%20li&#233;e%20&#224;%20la%20th&#232;se\Cultures.docx" TargetMode="External"/><Relationship Id="rId3439" Type="http://schemas.openxmlformats.org/officeDocument/2006/relationships/hyperlink" Target="file:///C:\Users\Thomas%20Huet\Desktop\Documentation%20arch&#233;ologique%20li&#233;e%20&#224;%20la%20th&#232;se\Cultures.docx" TargetMode="External"/><Relationship Id="rId4837" Type="http://schemas.openxmlformats.org/officeDocument/2006/relationships/hyperlink" Target="file:///C:\Users\Thomas%20Huet\Desktop\Documentation%20arch&#233;ologique%20li&#233;e%20&#224;%20la%20th&#232;se\Sites.docx" TargetMode="External"/><Relationship Id="rId7310" Type="http://schemas.openxmlformats.org/officeDocument/2006/relationships/hyperlink" Target="file:///C:\Users\Thomas%20Huet\Desktop\Documentation%20arch&#233;ologique%20li&#233;e%20&#224;%20la%20th&#232;se\Sites.docx" TargetMode="External"/><Relationship Id="rId13861" Type="http://schemas.openxmlformats.org/officeDocument/2006/relationships/hyperlink" Target="file:///C:\Users\Thomas%20Huet\Desktop\Documentation%20arch&#233;ologique%20li&#233;e%20&#224;%20la%20th&#232;se\Cultures.docx" TargetMode="External"/><Relationship Id="rId3920" Type="http://schemas.openxmlformats.org/officeDocument/2006/relationships/hyperlink" Target="file:///C:\Users\Thomas%20Huet\Desktop\Documentation%20arch&#233;ologique%20li&#233;e%20&#224;%20la%20th&#232;se\Cultures.docx" TargetMode="External"/><Relationship Id="rId8084" Type="http://schemas.openxmlformats.org/officeDocument/2006/relationships/hyperlink" Target="file:///C:\Users\Thomas%20Huet\Desktop\Documentation%20arch&#233;ologique%20li&#233;e%20&#224;%20la%20th&#232;se\Sites.docx" TargetMode="External"/><Relationship Id="rId9482" Type="http://schemas.openxmlformats.org/officeDocument/2006/relationships/hyperlink" Target="file:///C:\Users\Thomas%20Huet\Desktop\Documentation%20arch&#233;ologique%20li&#233;e%20&#224;%20la%20th&#232;se\Cultures.docx" TargetMode="External"/><Relationship Id="rId12463" Type="http://schemas.openxmlformats.org/officeDocument/2006/relationships/hyperlink" Target="file:///C:\Users\Thomas%20Huet\Desktop\Documentation%20arch&#233;ologique%20li&#233;e%20&#224;%20la%20th&#232;se\Cultures.docx" TargetMode="External"/><Relationship Id="rId13514" Type="http://schemas.openxmlformats.org/officeDocument/2006/relationships/hyperlink" Target="Sites.docx" TargetMode="External"/><Relationship Id="rId841" Type="http://schemas.openxmlformats.org/officeDocument/2006/relationships/hyperlink" Target="file:///C:\Users\Thomas%20Huet\Desktop\Documentation%20arch&#233;ologique%20li&#233;e%20&#224;%20la%20th&#232;se\Cultures.docx" TargetMode="External"/><Relationship Id="rId1471" Type="http://schemas.openxmlformats.org/officeDocument/2006/relationships/hyperlink" Target="file:///C:\Users\Thomas%20Huet\Desktop\Documentation%20arch&#233;ologique%20li&#233;e%20&#224;%20la%20th&#232;se\Cultures.docx" TargetMode="External"/><Relationship Id="rId2522" Type="http://schemas.openxmlformats.org/officeDocument/2006/relationships/hyperlink" Target="file:///C:\Users\Thomas%20Huet\Desktop\Documentation%20arch&#233;ologique%20li&#233;e%20&#224;%20la%20th&#232;se\Sites.docx" TargetMode="External"/><Relationship Id="rId9135" Type="http://schemas.openxmlformats.org/officeDocument/2006/relationships/hyperlink" Target="file:///C:\Users\Thomas%20Huet\Desktop\Documentation%20arch&#233;ologique%20li&#233;e%20&#224;%20la%20th&#232;se\Cultures.docx" TargetMode="External"/><Relationship Id="rId11065" Type="http://schemas.openxmlformats.org/officeDocument/2006/relationships/hyperlink" Target="file:///C:\Users\Thomas%20Huet\Desktop\Documentation%20arch&#233;ologique%20li&#233;e%20&#224;%20la%20th&#232;se\Cultures.docx" TargetMode="External"/><Relationship Id="rId12116" Type="http://schemas.openxmlformats.org/officeDocument/2006/relationships/hyperlink" Target="file:///C:\Users\Thomas%20Huet\Desktop\Documentation%20arch&#233;ologique%20li&#233;e%20&#224;%20la%20th&#232;se\Cultures.docx" TargetMode="External"/><Relationship Id="rId1124" Type="http://schemas.openxmlformats.org/officeDocument/2006/relationships/hyperlink" Target="file:///C:\Users\Thomas%20Huet\Desktop\Documentation%20arch&#233;ologique%20li&#233;e%20&#224;%20la%20th&#232;se\Cultures.docx" TargetMode="External"/><Relationship Id="rId4694" Type="http://schemas.openxmlformats.org/officeDocument/2006/relationships/hyperlink" Target="file:///C:\Users\Thomas%20Huet\Desktop\Documentation%20arch&#233;ologique%20li&#233;e%20&#224;%20la%20th&#232;se\Cultures.docx" TargetMode="External"/><Relationship Id="rId5745" Type="http://schemas.openxmlformats.org/officeDocument/2006/relationships/hyperlink" Target="file:///C:\Users\Thomas%20Huet\Desktop\Documentation%20arch&#233;ologique%20li&#233;e%20&#224;%20la%20th&#232;se\Cultures.docx" TargetMode="External"/><Relationship Id="rId14288" Type="http://schemas.openxmlformats.org/officeDocument/2006/relationships/hyperlink" Target="file:///C:\Users\Thomas%20Huet\Desktop\Documentation%20arch&#233;ologique%20li&#233;e%20&#224;%20la%20th&#232;se\Sites.docx" TargetMode="External"/><Relationship Id="rId3296" Type="http://schemas.openxmlformats.org/officeDocument/2006/relationships/hyperlink" Target="file:///C:\Users\Thomas%20Huet\Desktop\Documentation%20arch&#233;ologique%20li&#233;e%20&#224;%20la%20th&#232;se\Cultures.docx" TargetMode="External"/><Relationship Id="rId4347" Type="http://schemas.openxmlformats.org/officeDocument/2006/relationships/hyperlink" Target="file:///C:\Users\Thomas%20Huet\Desktop\Documentation%20arch&#233;ologique%20li&#233;e%20&#224;%20la%20th&#232;se\Cultures.docx" TargetMode="External"/><Relationship Id="rId8968" Type="http://schemas.openxmlformats.org/officeDocument/2006/relationships/hyperlink" Target="file:///C:\Users\Thomas%20Huet\Desktop\Documentation%20arch&#233;ologique%20li&#233;e%20&#224;%20la%20th&#232;se\Cultures.docx" TargetMode="External"/><Relationship Id="rId10898" Type="http://schemas.openxmlformats.org/officeDocument/2006/relationships/hyperlink" Target="file:///C:\Users\Thomas%20Huet\Desktop\Documentation%20arch&#233;ologique%20li&#233;e%20&#224;%20la%20th&#232;se\Cultures.docx" TargetMode="External"/><Relationship Id="rId11949" Type="http://schemas.openxmlformats.org/officeDocument/2006/relationships/hyperlink" Target="file:///C:\Users\Thomas%20Huet\Desktop\Documentation%20arch&#233;ologique%20li&#233;e%20&#224;%20la%20th&#232;se\Cultures.docx" TargetMode="External"/><Relationship Id="rId13371" Type="http://schemas.openxmlformats.org/officeDocument/2006/relationships/hyperlink" Target="file:///C:\Users\Thomas%20Huet\Desktop\Documentation%20arch&#233;ologique%20li&#233;e%20&#224;%20la%20th&#232;se\Sites.docx" TargetMode="External"/><Relationship Id="rId14422" Type="http://schemas.openxmlformats.org/officeDocument/2006/relationships/hyperlink" Target="file:///C:\Users\Thomas%20Huet\Desktop\Documentation%20arch&#233;ologique%20li&#233;e%20&#224;%20la%20th&#232;se\Cultures.docx" TargetMode="External"/><Relationship Id="rId3430" Type="http://schemas.openxmlformats.org/officeDocument/2006/relationships/hyperlink" Target="file:///C:\Users\Thomas%20Huet\Desktop\Documentation%20arch&#233;ologique%20li&#233;e%20&#224;%20la%20th&#232;se\Sites.docx" TargetMode="External"/><Relationship Id="rId13024" Type="http://schemas.openxmlformats.org/officeDocument/2006/relationships/hyperlink" Target="file:///C:\Users\Thomas%20Huet\Desktop\Documentation%20arch&#233;ologique%20li&#233;e%20&#224;%20la%20th&#232;se\Sites.docx" TargetMode="External"/><Relationship Id="rId351" Type="http://schemas.openxmlformats.org/officeDocument/2006/relationships/hyperlink" Target="file:///C:\Users\Thomas%20Huet\Desktop\Documentation%20arch&#233;ologique%20li&#233;e%20&#224;%20la%20th&#232;se\Cultures.docx" TargetMode="External"/><Relationship Id="rId2032" Type="http://schemas.openxmlformats.org/officeDocument/2006/relationships/hyperlink" Target="file:///C:\Users\Thomas%20Huet\Desktop\Documentation%20arch&#233;ologique%20li&#233;e%20&#224;%20la%20th&#232;se\Cultures.docx" TargetMode="External"/><Relationship Id="rId6653" Type="http://schemas.openxmlformats.org/officeDocument/2006/relationships/hyperlink" Target="file:///C:\Users\Thomas%20Huet\Desktop\Documentation%20arch&#233;ologique%20li&#233;e%20&#224;%20la%20th&#232;se\Sites.docx" TargetMode="External"/><Relationship Id="rId7704" Type="http://schemas.openxmlformats.org/officeDocument/2006/relationships/hyperlink" Target="file:///C:\Users\Thomas%20Huet\Desktop\Documentation%20arch&#233;ologique%20li&#233;e%20&#224;%20la%20th&#232;se\Cultures.docx" TargetMode="External"/><Relationship Id="rId5255" Type="http://schemas.openxmlformats.org/officeDocument/2006/relationships/hyperlink" Target="file:///C:\Users\Thomas%20Huet\Desktop\Documentation%20arch&#233;ologique%20li&#233;e%20&#224;%20la%20th&#232;se\Cultures.docx" TargetMode="External"/><Relationship Id="rId6306" Type="http://schemas.openxmlformats.org/officeDocument/2006/relationships/hyperlink" Target="file:///C:\Users\Thomas%20Huet\Desktop\Documentation%20arch&#233;ologique%20li&#233;e%20&#224;%20la%20th&#232;se\Sites.docx" TargetMode="External"/><Relationship Id="rId9876" Type="http://schemas.openxmlformats.org/officeDocument/2006/relationships/hyperlink" Target="file:///C:\Users\Thomas%20Huet\Desktop\Documentation%20arch&#233;ologique%20li&#233;e%20&#224;%20la%20th&#232;se\Sites.docx" TargetMode="External"/><Relationship Id="rId1865" Type="http://schemas.openxmlformats.org/officeDocument/2006/relationships/hyperlink" Target="file:///C:\Users\Thomas%20Huet\Desktop\Documentation%20arch&#233;ologique%20li&#233;e%20&#224;%20la%20th&#232;se\Cultures.docx" TargetMode="External"/><Relationship Id="rId8478" Type="http://schemas.openxmlformats.org/officeDocument/2006/relationships/hyperlink" Target="file:///C:\Users\Thomas%20Huet\Desktop\Documentation%20arch&#233;ologique%20li&#233;e%20&#224;%20la%20th&#232;se\Sites.docx" TargetMode="External"/><Relationship Id="rId9529" Type="http://schemas.openxmlformats.org/officeDocument/2006/relationships/hyperlink" Target="file:///C:\Users\Thomas%20Huet\Desktop\Documentation%20arch&#233;ologique%20li&#233;e%20&#224;%20la%20th&#232;se\Cultures.docx" TargetMode="External"/><Relationship Id="rId12857" Type="http://schemas.openxmlformats.org/officeDocument/2006/relationships/hyperlink" Target="file:///C:\Users\Thomas%20Huet\Desktop\Documentation%20arch&#233;ologique%20li&#233;e%20&#224;%20la%20th&#232;se\Sites.docx" TargetMode="External"/><Relationship Id="rId13908" Type="http://schemas.openxmlformats.org/officeDocument/2006/relationships/hyperlink" Target="file:///C:\Users\Thomas%20Huet\Desktop\Documentation%20arch&#233;ologique%20li&#233;e%20&#224;%20la%20th&#232;se\Environnement.docx" TargetMode="External"/><Relationship Id="rId1518" Type="http://schemas.openxmlformats.org/officeDocument/2006/relationships/hyperlink" Target="file:///C:\Users\Thomas%20Huet\Desktop\Documentation%20arch&#233;ologique%20li&#233;e%20&#224;%20la%20th&#232;se\Sites.docx" TargetMode="External"/><Relationship Id="rId2916" Type="http://schemas.openxmlformats.org/officeDocument/2006/relationships/hyperlink" Target="file:///C:\Users\Thomas%20Huet\Desktop\Documentation%20arch&#233;ologique%20li&#233;e%20&#224;%20la%20th&#232;se\Cultures.docx" TargetMode="External"/><Relationship Id="rId11459" Type="http://schemas.openxmlformats.org/officeDocument/2006/relationships/hyperlink" Target="file:///C:\Users\Thomas%20Huet\Desktop\Documentation%20arch&#233;ologique%20li&#233;e%20&#224;%20la%20th&#232;se\Cultures.docx" TargetMode="External"/><Relationship Id="rId11940" Type="http://schemas.openxmlformats.org/officeDocument/2006/relationships/hyperlink" Target="file:///C:\Users\Thomas%20Huet\Desktop\Documentation%20arch&#233;ologique%20li&#233;e%20&#224;%20la%20th&#232;se\Sites.docx" TargetMode="External"/><Relationship Id="rId6163" Type="http://schemas.openxmlformats.org/officeDocument/2006/relationships/hyperlink" Target="file:///C:\Users\Thomas%20Huet\Desktop\Documentation%20arch&#233;ologique%20li&#233;e%20&#224;%20la%20th&#232;se\Cultures.docx" TargetMode="External"/><Relationship Id="rId7561" Type="http://schemas.openxmlformats.org/officeDocument/2006/relationships/hyperlink" Target="file:///C:\Users\Thomas%20Huet\Desktop\Documentation%20arch&#233;ologique%20li&#233;e%20&#224;%20la%20th&#232;se\Sites.docx" TargetMode="External"/><Relationship Id="rId8612" Type="http://schemas.openxmlformats.org/officeDocument/2006/relationships/hyperlink" Target="file:///C:\Users\Thomas%20Huet\Desktop\Documentation%20arch&#233;ologique%20li&#233;e%20&#224;%20la%20th&#232;se\Sites.docx" TargetMode="External"/><Relationship Id="rId10542" Type="http://schemas.openxmlformats.org/officeDocument/2006/relationships/hyperlink" Target="file:///C:\Users\Thomas%20Huet\Desktop\Documentation%20arch&#233;ologique%20li&#233;e%20&#224;%20la%20th&#232;se\Sites.docx" TargetMode="External"/><Relationship Id="rId7214" Type="http://schemas.openxmlformats.org/officeDocument/2006/relationships/hyperlink" Target="file:///C:\Users\Thomas%20Huet\Desktop\Documentation%20arch&#233;ologique%20li&#233;e%20&#224;%20la%20th&#232;se\Cultures.docx" TargetMode="External"/><Relationship Id="rId13765" Type="http://schemas.openxmlformats.org/officeDocument/2006/relationships/hyperlink" Target="Environnement.docx" TargetMode="External"/><Relationship Id="rId2773" Type="http://schemas.openxmlformats.org/officeDocument/2006/relationships/hyperlink" Target="file:///C:\Users\Thomas%20Huet\Desktop\Documentation%20arch&#233;ologique%20li&#233;e%20&#224;%20la%20th&#232;se\Cultures.docx" TargetMode="External"/><Relationship Id="rId3824" Type="http://schemas.openxmlformats.org/officeDocument/2006/relationships/hyperlink" Target="file:///C:\Users\Thomas%20Huet\Desktop\Documentation%20arch&#233;ologique%20li&#233;e%20&#224;%20la%20th&#232;se\Cultures.docx" TargetMode="External"/><Relationship Id="rId9386" Type="http://schemas.openxmlformats.org/officeDocument/2006/relationships/hyperlink" Target="file:///C:\Users\Thomas%20Huet\Desktop\Documentation%20arch&#233;ologique%20li&#233;e%20&#224;%20la%20th&#232;se\Cultures.docx" TargetMode="External"/><Relationship Id="rId12367" Type="http://schemas.openxmlformats.org/officeDocument/2006/relationships/hyperlink" Target="file:///C:\Users\Thomas%20Huet\Desktop\Documentation%20arch&#233;ologique%20li&#233;e%20&#224;%20la%20th&#232;se\Sites.docx" TargetMode="External"/><Relationship Id="rId13418" Type="http://schemas.openxmlformats.org/officeDocument/2006/relationships/hyperlink" Target="file:///C:\Users\Thomas%20Huet\Desktop\Documentation%20arch&#233;ologique%20li&#233;e%20&#224;%20la%20th&#232;se\Cultures.docx" TargetMode="External"/><Relationship Id="rId745" Type="http://schemas.openxmlformats.org/officeDocument/2006/relationships/hyperlink" Target="file:///C:\Users\Thomas%20Huet\Desktop\Documentation%20arch&#233;ologique%20li&#233;e%20&#224;%20la%20th&#232;se\Sites.docx" TargetMode="External"/><Relationship Id="rId1375" Type="http://schemas.openxmlformats.org/officeDocument/2006/relationships/hyperlink" Target="file:///C:\Users\Thomas%20Huet\Desktop\Documentation%20arch&#233;ologique%20li&#233;e%20&#224;%20la%20th&#232;se\Cultures.docx" TargetMode="External"/><Relationship Id="rId2426" Type="http://schemas.openxmlformats.org/officeDocument/2006/relationships/hyperlink" Target="file:///C:\Users\Thomas%20Huet\Desktop\Documentation%20arch&#233;ologique%20li&#233;e%20&#224;%20la%20th&#232;se\Sites.docx" TargetMode="External"/><Relationship Id="rId5996" Type="http://schemas.openxmlformats.org/officeDocument/2006/relationships/hyperlink" Target="file:///C:\Users\Thomas%20Huet\Desktop\Documentation%20arch&#233;ologique%20li&#233;e%20&#224;%20la%20th&#232;se\Cultures.docx" TargetMode="External"/><Relationship Id="rId9039" Type="http://schemas.openxmlformats.org/officeDocument/2006/relationships/hyperlink" Target="file:///C:\Users\Thomas%20Huet\Desktop\Documentation%20arch&#233;ologique%20li&#233;e%20&#224;%20la%20th&#232;se\Cultures.docx" TargetMode="External"/><Relationship Id="rId81" Type="http://schemas.openxmlformats.org/officeDocument/2006/relationships/hyperlink" Target="file:///C:\Users\Thomas%20Huet\Desktop\Documentation%20arch&#233;ologique%20li&#233;e%20&#224;%20la%20th&#232;se\Cultures.docx" TargetMode="External"/><Relationship Id="rId1028" Type="http://schemas.openxmlformats.org/officeDocument/2006/relationships/hyperlink" Target="file:///C:\Users\Thomas%20Huet\Desktop\Documentation%20arch&#233;ologique%20li&#233;e%20&#224;%20la%20th&#232;se\Cultures.docx" TargetMode="External"/><Relationship Id="rId4598" Type="http://schemas.openxmlformats.org/officeDocument/2006/relationships/hyperlink" Target="file:///C:\Users\Thomas%20Huet\Desktop\Documentation%20arch&#233;ologique%20li&#233;e%20&#224;%20la%20th&#232;se\Sites.docx" TargetMode="External"/><Relationship Id="rId5649" Type="http://schemas.openxmlformats.org/officeDocument/2006/relationships/hyperlink" Target="file:///C:\Users\Thomas%20Huet\Desktop\Documentation%20arch&#233;ologique%20li&#233;e%20&#224;%20la%20th&#232;se\Sites.docx" TargetMode="External"/><Relationship Id="rId9520" Type="http://schemas.openxmlformats.org/officeDocument/2006/relationships/hyperlink" Target="file:///C:\Users\Thomas%20Huet\Desktop\Documentation%20arch&#233;ologique%20li&#233;e%20&#224;%20la%20th&#232;se\Sites.docx" TargetMode="External"/><Relationship Id="rId7071" Type="http://schemas.openxmlformats.org/officeDocument/2006/relationships/hyperlink" Target="file:///C:\Users\Thomas%20Huet\Desktop\Documentation%20arch&#233;ologique%20li&#233;e%20&#224;%20la%20th&#232;se\Sites.docx" TargetMode="External"/><Relationship Id="rId8122" Type="http://schemas.openxmlformats.org/officeDocument/2006/relationships/hyperlink" Target="file:///C:\Users\Thomas%20Huet\Desktop\Documentation%20arch&#233;ologique%20li&#233;e%20&#224;%20la%20th&#232;se\Sites.docx" TargetMode="External"/><Relationship Id="rId11450" Type="http://schemas.openxmlformats.org/officeDocument/2006/relationships/hyperlink" Target="file:///C:\Users\Thomas%20Huet\Desktop\Documentation%20arch&#233;ologique%20li&#233;e%20&#224;%20la%20th&#232;se\Sites.docx" TargetMode="External"/><Relationship Id="rId12501" Type="http://schemas.openxmlformats.org/officeDocument/2006/relationships/hyperlink" Target="file:///C:\Users\Thomas%20Huet\Desktop\Documentation%20arch&#233;ologique%20li&#233;e%20&#224;%20la%20th&#232;se\Cultures.docx" TargetMode="External"/><Relationship Id="rId10052" Type="http://schemas.openxmlformats.org/officeDocument/2006/relationships/hyperlink" Target="file:///C:\Users\Thomas%20Huet\Desktop\Documentation%20arch&#233;ologique%20li&#233;e%20&#224;%20la%20th&#232;se\Environnement.docx" TargetMode="External"/><Relationship Id="rId11103" Type="http://schemas.openxmlformats.org/officeDocument/2006/relationships/hyperlink" Target="file:///C:\Users\Thomas%20Huet\Desktop\Documentation%20arch&#233;ologique%20li&#233;e%20&#224;%20la%20th&#232;se\Sites.docx" TargetMode="External"/><Relationship Id="rId3681" Type="http://schemas.openxmlformats.org/officeDocument/2006/relationships/hyperlink" Target="file:///C:\Users\Thomas%20Huet\Desktop\Documentation%20arch&#233;ologique%20li&#233;e%20&#224;%20la%20th&#232;se\Cultures.docx" TargetMode="External"/><Relationship Id="rId4732" Type="http://schemas.openxmlformats.org/officeDocument/2006/relationships/hyperlink" Target="file:///C:\Users\Thomas%20Huet\Desktop\Documentation%20arch&#233;ologique%20li&#233;e%20&#224;%20la%20th&#232;se\Cultures.docx" TargetMode="External"/><Relationship Id="rId13275" Type="http://schemas.openxmlformats.org/officeDocument/2006/relationships/hyperlink" Target="file:///C:\Users\Thomas%20Huet\Desktop\Documentation%20arch&#233;ologique%20li&#233;e%20&#224;%20la%20th&#232;se\Cultures.docx" TargetMode="External"/><Relationship Id="rId14326" Type="http://schemas.openxmlformats.org/officeDocument/2006/relationships/hyperlink" Target="file:///C:\Users\Thomas%20Huet\Desktop\Documentation%20arch&#233;ologique%20li&#233;e%20&#224;%20la%20th&#232;se\Cultures.docx" TargetMode="External"/><Relationship Id="rId2283" Type="http://schemas.openxmlformats.org/officeDocument/2006/relationships/hyperlink" Target="file:///C:\Users\Thomas%20Huet\Desktop\Documentation%20arch&#233;ologique%20li&#233;e%20&#224;%20la%20th&#232;se\Sites.docx" TargetMode="External"/><Relationship Id="rId3334" Type="http://schemas.openxmlformats.org/officeDocument/2006/relationships/hyperlink" Target="file:///C:\Users\Thomas%20Huet\Desktop\Documentation%20arch&#233;ologique%20li&#233;e%20&#224;%20la%20th&#232;se\Sites.docx" TargetMode="External"/><Relationship Id="rId7955" Type="http://schemas.openxmlformats.org/officeDocument/2006/relationships/hyperlink" Target="file:///C:\Users\Thomas%20Huet\Desktop\Documentation%20arch&#233;ologique%20li&#233;e%20&#224;%20la%20th&#232;se\Cultures.docx" TargetMode="External"/><Relationship Id="rId255" Type="http://schemas.openxmlformats.org/officeDocument/2006/relationships/hyperlink" Target="file:///C:\Users\Thomas%20Huet\Desktop\Documentation%20arch&#233;ologique%20li&#233;e%20&#224;%20la%20th&#232;se\Cultures.docx" TargetMode="External"/><Relationship Id="rId6557" Type="http://schemas.openxmlformats.org/officeDocument/2006/relationships/hyperlink" Target="file:///C:\Users\Thomas%20Huet\Desktop\Documentation%20arch&#233;ologique%20li&#233;e%20&#224;%20la%20th&#232;se\Sites.docx" TargetMode="External"/><Relationship Id="rId7608" Type="http://schemas.openxmlformats.org/officeDocument/2006/relationships/hyperlink" Target="file:///C:\Users\Thomas%20Huet\Desktop\Documentation%20arch&#233;ologique%20li&#233;e%20&#224;%20la%20th&#232;se\Cultures.docx" TargetMode="External"/><Relationship Id="rId10936" Type="http://schemas.openxmlformats.org/officeDocument/2006/relationships/hyperlink" Target="file:///C:\Users\Thomas%20Huet\Desktop\Documentation%20arch&#233;ologique%20li&#233;e%20&#224;%20la%20th&#232;se\Cultures.docx" TargetMode="External"/><Relationship Id="rId5159" Type="http://schemas.openxmlformats.org/officeDocument/2006/relationships/hyperlink" Target="file:///C:\Users\Thomas%20Huet\Desktop\Documentation%20arch&#233;ologique%20li&#233;e%20&#224;%20la%20th&#232;se\Cultures.docx" TargetMode="External"/><Relationship Id="rId9030" Type="http://schemas.openxmlformats.org/officeDocument/2006/relationships/hyperlink" Target="file:///C:\Users\Thomas%20Huet\Desktop\Documentation%20arch&#233;ologique%20li&#233;e%20&#224;%20la%20th&#232;se\Cultures.docx" TargetMode="External"/><Relationship Id="rId12011" Type="http://schemas.openxmlformats.org/officeDocument/2006/relationships/hyperlink" Target="file:///C:\Users\Thomas%20Huet\Desktop\Documentation%20arch&#233;ologique%20li&#233;e%20&#224;%20la%20th&#232;se\Sites.docx" TargetMode="External"/><Relationship Id="rId1769" Type="http://schemas.openxmlformats.org/officeDocument/2006/relationships/hyperlink" Target="file:///C:\Users\Thomas%20Huet\Desktop\Documentation%20arch&#233;ologique%20li&#233;e%20&#224;%20la%20th&#232;se\Cultures.docx" TargetMode="External"/><Relationship Id="rId3191" Type="http://schemas.openxmlformats.org/officeDocument/2006/relationships/hyperlink" Target="file:///C:\Users\Thomas%20Huet\Desktop\Documentation%20arch&#233;ologique%20li&#233;e%20&#224;%20la%20th&#232;se\Cultures.docx" TargetMode="External"/><Relationship Id="rId4242" Type="http://schemas.openxmlformats.org/officeDocument/2006/relationships/hyperlink" Target="file:///C:\Users\Thomas%20Huet\Desktop\Documentation%20arch&#233;ologique%20li&#233;e%20&#224;%20la%20th&#232;se\Cultures.docx" TargetMode="External"/><Relationship Id="rId5640" Type="http://schemas.openxmlformats.org/officeDocument/2006/relationships/hyperlink" Target="file:///C:\Users\Thomas%20Huet\Desktop\Documentation%20arch&#233;ologique%20li&#233;e%20&#224;%20la%20th&#232;se\Sites.docx" TargetMode="External"/><Relationship Id="rId14183" Type="http://schemas.openxmlformats.org/officeDocument/2006/relationships/hyperlink" Target="file:///C:\Users\Thomas%20Huet\Desktop\Documentation%20arch&#233;ologique%20li&#233;e%20&#224;%20la%20th&#232;se\Sites.docx" TargetMode="External"/><Relationship Id="rId8863" Type="http://schemas.openxmlformats.org/officeDocument/2006/relationships/hyperlink" Target="file:///C:\Users\Thomas%20Huet\Desktop\Documentation%20arch&#233;ologique%20li&#233;e%20&#224;%20la%20th&#232;se\Sites.docx" TargetMode="External"/><Relationship Id="rId9914" Type="http://schemas.openxmlformats.org/officeDocument/2006/relationships/hyperlink" Target="file:///C:\Users\Thomas%20Huet\Desktop\Documentation%20arch&#233;ologique%20li&#233;e%20&#224;%20la%20th&#232;se\Cultures.docx" TargetMode="External"/><Relationship Id="rId10793" Type="http://schemas.openxmlformats.org/officeDocument/2006/relationships/hyperlink" Target="file:///C:\Users\Thomas%20Huet\Desktop\Documentation%20arch&#233;ologique%20li&#233;e%20&#224;%20la%20th&#232;se\Sites.docx" TargetMode="External"/><Relationship Id="rId11844" Type="http://schemas.openxmlformats.org/officeDocument/2006/relationships/hyperlink" Target="file:///C:\Users\Thomas%20Huet\Desktop\Documentation%20arch&#233;ologique%20li&#233;e%20&#224;%20la%20th&#232;se\Cultures.docx" TargetMode="External"/><Relationship Id="rId1903" Type="http://schemas.openxmlformats.org/officeDocument/2006/relationships/hyperlink" Target="file:///C:\Users\Thomas%20Huet\Desktop\Documentation%20arch&#233;ologique%20li&#233;e%20&#224;%20la%20th&#232;se\Sites.docx" TargetMode="External"/><Relationship Id="rId7465" Type="http://schemas.openxmlformats.org/officeDocument/2006/relationships/hyperlink" Target="file:///C:\Users\Thomas%20Huet\Desktop\Documentation%20arch&#233;ologique%20li&#233;e%20&#224;%20la%20th&#232;se\Cultures.docx" TargetMode="External"/><Relationship Id="rId8516" Type="http://schemas.openxmlformats.org/officeDocument/2006/relationships/hyperlink" Target="file:///C:\Users\Thomas%20Huet\Desktop\Documentation%20arch&#233;ologique%20li&#233;e%20&#224;%20la%20th&#232;se\Cultures.docx" TargetMode="External"/><Relationship Id="rId10446" Type="http://schemas.openxmlformats.org/officeDocument/2006/relationships/hyperlink" Target="file:///C:\Users\Thomas%20Huet\Desktop\Documentation%20arch&#233;ologique%20li&#233;e%20&#224;%20la%20th&#232;se\Cultures.docx" TargetMode="External"/><Relationship Id="rId6067" Type="http://schemas.openxmlformats.org/officeDocument/2006/relationships/hyperlink" Target="file:///C:\Users\Thomas%20Huet\Desktop\Documentation%20arch&#233;ologique%20li&#233;e%20&#224;%20la%20th&#232;se\Cultures.docx" TargetMode="External"/><Relationship Id="rId7118" Type="http://schemas.openxmlformats.org/officeDocument/2006/relationships/hyperlink" Target="file:///C:\Users\Thomas%20Huet\Desktop\Documentation%20arch&#233;ologique%20li&#233;e%20&#224;%20la%20th&#232;se\Cultures.docx" TargetMode="External"/><Relationship Id="rId996" Type="http://schemas.openxmlformats.org/officeDocument/2006/relationships/hyperlink" Target="file:///C:\Users\Thomas%20Huet\Desktop\Documentation%20arch&#233;ologique%20li&#233;e%20&#224;%20la%20th&#232;se\Sites.docx" TargetMode="External"/><Relationship Id="rId2677" Type="http://schemas.openxmlformats.org/officeDocument/2006/relationships/hyperlink" Target="file:///C:\Users\Thomas%20Huet\Desktop\Documentation%20arch&#233;ologique%20li&#233;e%20&#224;%20la%20th&#232;se\Sites.docx" TargetMode="External"/><Relationship Id="rId3728" Type="http://schemas.openxmlformats.org/officeDocument/2006/relationships/hyperlink" Target="file:///C:\Users\Thomas%20Huet\Desktop\Documentation%20arch&#233;ologique%20li&#233;e%20&#224;%20la%20th&#232;se\Sites.docx" TargetMode="External"/><Relationship Id="rId13669" Type="http://schemas.openxmlformats.org/officeDocument/2006/relationships/hyperlink" Target="file:///D:\Sites.docx" TargetMode="External"/><Relationship Id="rId649" Type="http://schemas.openxmlformats.org/officeDocument/2006/relationships/hyperlink" Target="file:///C:\Users\Thomas%20Huet\Desktop\Documentation%20arch&#233;ologique%20li&#233;e%20&#224;%20la%20th&#232;se\Sites.docx" TargetMode="External"/><Relationship Id="rId1279" Type="http://schemas.openxmlformats.org/officeDocument/2006/relationships/hyperlink" Target="file:///C:\Users\Thomas%20Huet\Desktop\Documentation%20arch&#233;ologique%20li&#233;e%20&#224;%20la%20th&#232;se\DescriptionRoches.docx" TargetMode="External"/><Relationship Id="rId5150" Type="http://schemas.openxmlformats.org/officeDocument/2006/relationships/hyperlink" Target="file:///C:\Users\Thomas%20Huet\Desktop\Documentation%20arch&#233;ologique%20li&#233;e%20&#224;%20la%20th&#232;se\Sites.docx" TargetMode="External"/><Relationship Id="rId6201" Type="http://schemas.openxmlformats.org/officeDocument/2006/relationships/hyperlink" Target="file:///C:\Users\Thomas%20Huet\Desktop\Documentation%20arch&#233;ologique%20li&#233;e%20&#224;%20la%20th&#232;se\Sites.docx" TargetMode="External"/><Relationship Id="rId8373" Type="http://schemas.openxmlformats.org/officeDocument/2006/relationships/hyperlink" Target="file:///C:\Users\Thomas%20Huet\Desktop\Documentation%20arch&#233;ologique%20li&#233;e%20&#224;%20la%20th&#232;se\Sites.docx" TargetMode="External"/><Relationship Id="rId9771" Type="http://schemas.openxmlformats.org/officeDocument/2006/relationships/hyperlink" Target="file:///C:\Users\Thomas%20Huet\Desktop\Documentation%20arch&#233;ologique%20li&#233;e%20&#224;%20la%20th&#232;se\Cultures.docx" TargetMode="External"/><Relationship Id="rId12752" Type="http://schemas.openxmlformats.org/officeDocument/2006/relationships/hyperlink" Target="file:///C:\Users\Thomas%20Huet\Desktop\Documentation%20arch&#233;ologique%20li&#233;e%20&#224;%20la%20th&#232;se\Cultures.docx" TargetMode="External"/><Relationship Id="rId13803" Type="http://schemas.openxmlformats.org/officeDocument/2006/relationships/hyperlink" Target="file:///C:\Users\Thomas%20Huet\Desktop\Documentation%20arch&#233;ologique%20li&#233;e%20&#224;%20la%20th&#232;se\Sites.docx" TargetMode="External"/><Relationship Id="rId1760" Type="http://schemas.openxmlformats.org/officeDocument/2006/relationships/hyperlink" Target="file:///C:\Users\Thomas%20Huet\Desktop\Documentation%20arch&#233;ologique%20li&#233;e%20&#224;%20la%20th&#232;se\Cultures.docx" TargetMode="External"/><Relationship Id="rId2811" Type="http://schemas.openxmlformats.org/officeDocument/2006/relationships/hyperlink" Target="file:///C:\Users\Thomas%20Huet\Desktop\Documentation%20arch&#233;ologique%20li&#233;e%20&#224;%20la%20th&#232;se\Cultures.docx" TargetMode="External"/><Relationship Id="rId8026" Type="http://schemas.openxmlformats.org/officeDocument/2006/relationships/hyperlink" Target="file:///C:\Users\Thomas%20Huet\Desktop\Documentation%20arch&#233;ologique%20li&#233;e%20&#224;%20la%20th&#232;se\Cultures.docx" TargetMode="External"/><Relationship Id="rId9424" Type="http://schemas.openxmlformats.org/officeDocument/2006/relationships/hyperlink" Target="file:///C:\Users\Thomas%20Huet\Desktop\Documentation%20arch&#233;ologique%20li&#233;e%20&#224;%20la%20th&#232;se\Sites.docx" TargetMode="External"/><Relationship Id="rId11354" Type="http://schemas.openxmlformats.org/officeDocument/2006/relationships/hyperlink" Target="file:///C:\Users\Thomas%20Huet\Desktop\Documentation%20arch&#233;ologique%20li&#233;e%20&#224;%20la%20th&#232;se\Cultures.docx" TargetMode="External"/><Relationship Id="rId12405" Type="http://schemas.openxmlformats.org/officeDocument/2006/relationships/hyperlink" Target="file:///C:\Users\Thomas%20Huet\Desktop\Documentation%20arch&#233;ologique%20li&#233;e%20&#224;%20la%20th&#232;se\Sites.docx" TargetMode="External"/><Relationship Id="rId1413" Type="http://schemas.openxmlformats.org/officeDocument/2006/relationships/hyperlink" Target="file:///C:\Users\Thomas%20Huet\Desktop\Documentation%20arch&#233;ologique%20li&#233;e%20&#224;%20la%20th&#232;se\Cultures.docx" TargetMode="External"/><Relationship Id="rId4983" Type="http://schemas.openxmlformats.org/officeDocument/2006/relationships/hyperlink" Target="file:///C:\Users\Thomas%20Huet\Desktop\Documentation%20arch&#233;ologique%20li&#233;e%20&#224;%20la%20th&#232;se\Cultures.docx" TargetMode="External"/><Relationship Id="rId11007" Type="http://schemas.openxmlformats.org/officeDocument/2006/relationships/hyperlink" Target="file:///C:\Users\Thomas%20Huet\Desktop\Documentation%20arch&#233;ologique%20li&#233;e%20&#224;%20la%20th&#232;se\Cultures.docx" TargetMode="External"/><Relationship Id="rId3585" Type="http://schemas.openxmlformats.org/officeDocument/2006/relationships/hyperlink" Target="file:///C:\Users\Thomas%20Huet\Desktop\Documentation%20arch&#233;ologique%20li&#233;e%20&#224;%20la%20th&#232;se\Sites.docx" TargetMode="External"/><Relationship Id="rId4636" Type="http://schemas.openxmlformats.org/officeDocument/2006/relationships/hyperlink" Target="file:///C:\Users\Thomas%20Huet\Desktop\Documentation%20arch&#233;ologique%20li&#233;e%20&#224;%20la%20th&#232;se\Sites.docx" TargetMode="External"/><Relationship Id="rId13179" Type="http://schemas.openxmlformats.org/officeDocument/2006/relationships/hyperlink" Target="file:///C:\Users\Thomas%20Huet\Desktop\Documentation%20arch&#233;ologique%20li&#233;e%20&#224;%20la%20th&#232;se\Sites.docx" TargetMode="External"/><Relationship Id="rId2187" Type="http://schemas.openxmlformats.org/officeDocument/2006/relationships/hyperlink" Target="file:///C:\Users\Thomas%20Huet\Desktop\Documentation%20arch&#233;ologique%20li&#233;e%20&#224;%20la%20th&#232;se\Cultures.docx" TargetMode="External"/><Relationship Id="rId3238" Type="http://schemas.openxmlformats.org/officeDocument/2006/relationships/hyperlink" Target="file:///C:\Users\Thomas%20Huet\Desktop\Documentation%20arch&#233;ologique%20li&#233;e%20&#224;%20la%20th&#232;se\Sites.docx" TargetMode="External"/><Relationship Id="rId7859" Type="http://schemas.openxmlformats.org/officeDocument/2006/relationships/hyperlink" Target="file:///C:\Users\Thomas%20Huet\Desktop\Documentation%20arch&#233;ologique%20li&#233;e%20&#224;%20la%20th&#232;se\Cultures.docx" TargetMode="External"/><Relationship Id="rId159" Type="http://schemas.openxmlformats.org/officeDocument/2006/relationships/hyperlink" Target="file:///C:\Users\Thomas%20Huet\Desktop\Documentation%20arch&#233;ologique%20li&#233;e%20&#224;%20la%20th&#232;se\Cultures.docx" TargetMode="External"/><Relationship Id="rId9281" Type="http://schemas.openxmlformats.org/officeDocument/2006/relationships/hyperlink" Target="file:///C:\Users\Thomas%20Huet\Desktop\Documentation%20arch&#233;ologique%20li&#233;e%20&#224;%20la%20th&#232;se\Cultures.docx" TargetMode="External"/><Relationship Id="rId13660" Type="http://schemas.openxmlformats.org/officeDocument/2006/relationships/hyperlink" Target="file:///C:\Users\Thomas%20Huet\Desktop\Documentation%20arch&#233;ologique%20li&#233;e%20&#224;%20la%20th&#232;se\Sites.docx" TargetMode="External"/><Relationship Id="rId1270" Type="http://schemas.openxmlformats.org/officeDocument/2006/relationships/hyperlink" Target="file:///C:\Users\Thomas%20Huet\Desktop\Documentation%20arch&#233;ologique%20li&#233;e%20&#224;%20la%20th&#232;se\Cultures.docx" TargetMode="External"/><Relationship Id="rId12262" Type="http://schemas.openxmlformats.org/officeDocument/2006/relationships/hyperlink" Target="file:///C:\Users\Thomas%20Huet\Desktop\Documentation%20arch&#233;ologique%20li&#233;e%20&#224;%20la%20th&#232;se\Sites.docx" TargetMode="External"/><Relationship Id="rId13313" Type="http://schemas.openxmlformats.org/officeDocument/2006/relationships/hyperlink" Target="file:///C:\Users\Thomas%20Huet\Desktop\Documentation%20arch&#233;ologique%20li&#233;e%20&#224;%20la%20th&#232;se\Sites.docx" TargetMode="External"/><Relationship Id="rId640" Type="http://schemas.openxmlformats.org/officeDocument/2006/relationships/hyperlink" Target="file:///C:\Users\Thomas%20Huet\Desktop\Documentation%20arch&#233;ologique%20li&#233;e%20&#224;%20la%20th&#232;se\Sites.docx" TargetMode="External"/><Relationship Id="rId2321" Type="http://schemas.openxmlformats.org/officeDocument/2006/relationships/hyperlink" Target="file:///C:\Users\Thomas%20Huet\Desktop\Documentation%20arch&#233;ologique%20li&#233;e%20&#224;%20la%20th&#232;se\Cultures.docx" TargetMode="External"/><Relationship Id="rId5891" Type="http://schemas.openxmlformats.org/officeDocument/2006/relationships/hyperlink" Target="file:///C:\Users\Thomas%20Huet\Desktop\Documentation%20arch&#233;ologique%20li&#233;e%20&#224;%20la%20th&#232;se\Cultures.docx" TargetMode="External"/><Relationship Id="rId6942" Type="http://schemas.openxmlformats.org/officeDocument/2006/relationships/hyperlink" Target="file:///C:\Users\Thomas%20Huet\Desktop\Documentation%20arch&#233;ologique%20li&#233;e%20&#224;%20la%20th&#232;se\Cultures.docx" TargetMode="External"/><Relationship Id="rId4493" Type="http://schemas.openxmlformats.org/officeDocument/2006/relationships/hyperlink" Target="file:///C:\Users\Thomas%20Huet\Desktop\Documentation%20arch&#233;ologique%20li&#233;e%20&#224;%20la%20th&#232;se\Sites.docx" TargetMode="External"/><Relationship Id="rId5544" Type="http://schemas.openxmlformats.org/officeDocument/2006/relationships/hyperlink" Target="file:///C:\Users\Thomas%20Huet\Desktop\Documentation%20arch&#233;ologique%20li&#233;e%20&#224;%20la%20th&#232;se\Sites.docx" TargetMode="External"/><Relationship Id="rId14087" Type="http://schemas.openxmlformats.org/officeDocument/2006/relationships/hyperlink" Target="file:///C:\Users\Thomas%20Huet\Desktop\Documentation%20arch&#233;ologique%20li&#233;e%20&#224;%20la%20th&#232;se\Sites.docx" TargetMode="External"/><Relationship Id="rId3095" Type="http://schemas.openxmlformats.org/officeDocument/2006/relationships/hyperlink" Target="file:///C:\Users\Thomas%20Huet\Desktop\Documentation%20arch&#233;ologique%20li&#233;e%20&#224;%20la%20th&#232;se\Cultures.docx" TargetMode="External"/><Relationship Id="rId4146" Type="http://schemas.openxmlformats.org/officeDocument/2006/relationships/hyperlink" Target="file:///C:\Users\Thomas%20Huet\Desktop\Documentation%20arch&#233;ologique%20li&#233;e%20&#224;%20la%20th&#232;se\Cultures.docx" TargetMode="External"/><Relationship Id="rId8767" Type="http://schemas.openxmlformats.org/officeDocument/2006/relationships/hyperlink" Target="file:///C:\Users\Thomas%20Huet\Desktop\Documentation%20arch&#233;ologique%20li&#233;e%20&#224;%20la%20th&#232;se\Cultures.docx" TargetMode="External"/><Relationship Id="rId9818" Type="http://schemas.openxmlformats.org/officeDocument/2006/relationships/hyperlink" Target="file:///C:\Users\Thomas%20Huet\Desktop\Documentation%20arch&#233;ologique%20li&#233;e%20&#224;%20la%20th&#232;se\Cultures.docx" TargetMode="External"/><Relationship Id="rId10697" Type="http://schemas.openxmlformats.org/officeDocument/2006/relationships/hyperlink" Target="file:///C:\Users\Thomas%20Huet\Desktop\Documentation%20arch&#233;ologique%20li&#233;e%20&#224;%20la%20th&#232;se\Cultures.docx" TargetMode="External"/><Relationship Id="rId1807" Type="http://schemas.openxmlformats.org/officeDocument/2006/relationships/hyperlink" Target="file:///C:\Users\Thomas%20Huet\Desktop\Documentation%20arch&#233;ologique%20li&#233;e%20&#224;%20la%20th&#232;se\Sites.docx" TargetMode="External"/><Relationship Id="rId7369" Type="http://schemas.openxmlformats.org/officeDocument/2006/relationships/hyperlink" Target="file:///C:\Users\Thomas%20Huet\Desktop\Documentation%20arch&#233;ologique%20li&#233;e%20&#224;%20la%20th&#232;se\Sites.docx" TargetMode="External"/><Relationship Id="rId11748" Type="http://schemas.openxmlformats.org/officeDocument/2006/relationships/hyperlink" Target="file:///C:\Users\Thomas%20Huet\Desktop\Documentation%20arch&#233;ologique%20li&#233;e%20&#224;%20la%20th&#232;se\Cultures.docx" TargetMode="External"/><Relationship Id="rId13170" Type="http://schemas.openxmlformats.org/officeDocument/2006/relationships/hyperlink" Target="file:///C:\Users\Thomas%20Huet\Desktop\Documentation%20arch&#233;ologique%20li&#233;e%20&#224;%20la%20th&#232;se\Sites.docx" TargetMode="External"/><Relationship Id="rId14221" Type="http://schemas.openxmlformats.org/officeDocument/2006/relationships/hyperlink" Target="file:///C:\Users\Thomas%20Huet\Desktop\Documentation%20arch&#233;ologique%20li&#233;e%20&#224;%20la%20th&#232;se\Cultures.docx" TargetMode="External"/><Relationship Id="rId150" Type="http://schemas.openxmlformats.org/officeDocument/2006/relationships/hyperlink" Target="file:///C:\Users\Thomas%20Huet\Desktop\Documentation%20arch&#233;ologique%20li&#233;e%20&#224;%20la%20th&#232;se\Sites.docx" TargetMode="External"/><Relationship Id="rId3979" Type="http://schemas.openxmlformats.org/officeDocument/2006/relationships/hyperlink" Target="file:///C:\Users\Thomas%20Huet\Desktop\Documentation%20arch&#233;ologique%20li&#233;e%20&#224;%20la%20th&#232;se\Sites.docx" TargetMode="External"/><Relationship Id="rId6452" Type="http://schemas.openxmlformats.org/officeDocument/2006/relationships/hyperlink" Target="file:///C:\Users\Thomas%20Huet\Desktop\Documentation%20arch&#233;ologique%20li&#233;e%20&#224;%20la%20th&#232;se\Cultures.docx" TargetMode="External"/><Relationship Id="rId7850" Type="http://schemas.openxmlformats.org/officeDocument/2006/relationships/hyperlink" Target="file:///C:\Users\Thomas%20Huet\Desktop\Documentation%20arch&#233;ologique%20li&#233;e%20&#224;%20la%20th&#232;se\Cultures.docx" TargetMode="External"/><Relationship Id="rId8901" Type="http://schemas.openxmlformats.org/officeDocument/2006/relationships/hyperlink" Target="file:///C:\Users\Thomas%20Huet\Desktop\Documentation%20arch&#233;ologique%20li&#233;e%20&#224;%20la%20th&#232;se\Cultures.docx" TargetMode="External"/><Relationship Id="rId10831" Type="http://schemas.openxmlformats.org/officeDocument/2006/relationships/hyperlink" Target="Sites.docx" TargetMode="External"/><Relationship Id="rId5054" Type="http://schemas.openxmlformats.org/officeDocument/2006/relationships/hyperlink" Target="file:///C:\Users\Thomas%20Huet\Desktop\Documentation%20arch&#233;ologique%20li&#233;e%20&#224;%20la%20th&#232;se\Cultures.docx" TargetMode="External"/><Relationship Id="rId6105" Type="http://schemas.openxmlformats.org/officeDocument/2006/relationships/hyperlink" Target="file:///C:\Users\Thomas%20Huet\Desktop\Documentation%20arch&#233;ologique%20li&#233;e%20&#224;%20la%20th&#232;se\Cultures.docx" TargetMode="External"/><Relationship Id="rId7503" Type="http://schemas.openxmlformats.org/officeDocument/2006/relationships/hyperlink" Target="file:///C:\Users\Thomas%20Huet\Desktop\Documentation%20arch&#233;ologique%20li&#233;e%20&#224;%20la%20th&#232;se\Cultures.docx" TargetMode="External"/><Relationship Id="rId9675" Type="http://schemas.openxmlformats.org/officeDocument/2006/relationships/hyperlink" Target="file:///C:\Users\Thomas%20Huet\Desktop\Documentation%20arch&#233;ologique%20li&#233;e%20&#224;%20la%20th&#232;se\Sites.docx" TargetMode="External"/><Relationship Id="rId12656" Type="http://schemas.openxmlformats.org/officeDocument/2006/relationships/hyperlink" Target="file:///C:\Users\Thomas%20Huet\Desktop\Documentation%20arch&#233;ologique%20li&#233;e%20&#224;%20la%20th&#232;se\Cultures.docx" TargetMode="External"/><Relationship Id="rId13707" Type="http://schemas.openxmlformats.org/officeDocument/2006/relationships/hyperlink" Target="file:///C:\Users\Thomas%20Huet\Desktop\Documentation%20arch&#233;ologique%20li&#233;e%20&#224;%20la%20th&#232;se\Sites.docx" TargetMode="External"/><Relationship Id="rId1664" Type="http://schemas.openxmlformats.org/officeDocument/2006/relationships/hyperlink" Target="file:///C:\Users\Thomas%20Huet\Desktop\Documentation%20arch&#233;ologique%20li&#233;e%20&#224;%20la%20th&#232;se\Cultures.docx" TargetMode="External"/><Relationship Id="rId2715" Type="http://schemas.openxmlformats.org/officeDocument/2006/relationships/hyperlink" Target="file:///C:\Users\Thomas%20Huet\Desktop\Documentation%20arch&#233;ologique%20li&#233;e%20&#224;%20la%20th&#232;se\Cultures.docx" TargetMode="External"/><Relationship Id="rId8277" Type="http://schemas.openxmlformats.org/officeDocument/2006/relationships/hyperlink" Target="file:///C:\Users\Thomas%20Huet\Desktop\Documentation%20arch&#233;ologique%20li&#233;e%20&#224;%20la%20th&#232;se\Cultures.docx" TargetMode="External"/><Relationship Id="rId9328" Type="http://schemas.openxmlformats.org/officeDocument/2006/relationships/hyperlink" Target="file:///C:\Users\Thomas%20Huet\Desktop\Documentation%20arch&#233;ologique%20li&#233;e%20&#224;%20la%20th&#232;se\Sites.docx" TargetMode="External"/><Relationship Id="rId11258" Type="http://schemas.openxmlformats.org/officeDocument/2006/relationships/hyperlink" Target="file:///C:\Users\Thomas%20Huet\Desktop\Documentation%20arch&#233;ologique%20li&#233;e%20&#224;%20la%20th&#232;se\Cultures.docx" TargetMode="External"/><Relationship Id="rId12309" Type="http://schemas.openxmlformats.org/officeDocument/2006/relationships/hyperlink" Target="file:///C:\Users\Thomas%20Huet\Desktop\Documentation%20arch&#233;ologique%20li&#233;e%20&#224;%20la%20th&#232;se\Cultures.docx" TargetMode="External"/><Relationship Id="rId1317" Type="http://schemas.openxmlformats.org/officeDocument/2006/relationships/hyperlink" Target="file:///C:\Users\Thomas%20Huet\Desktop\Documentation%20arch&#233;ologique%20li&#233;e%20&#224;%20la%20th&#232;se\Sites.docx" TargetMode="External"/><Relationship Id="rId4887" Type="http://schemas.openxmlformats.org/officeDocument/2006/relationships/hyperlink" Target="file:///C:\Users\Thomas%20Huet\Desktop\Documentation%20arch&#233;ologique%20li&#233;e%20&#224;%20la%20th&#232;se\Cultures.docx" TargetMode="External"/><Relationship Id="rId5938" Type="http://schemas.openxmlformats.org/officeDocument/2006/relationships/hyperlink" Target="file:///C:\Users\Thomas%20Huet\Desktop\Documentation%20arch&#233;ologique%20li&#233;e%20&#224;%20la%20th&#232;se\Cultures.docx" TargetMode="External"/><Relationship Id="rId23" Type="http://schemas.openxmlformats.org/officeDocument/2006/relationships/hyperlink" Target="file:///C:\Users\Thomas%20Huet\Desktop\Documentation%20arch&#233;ologique%20li&#233;e%20&#224;%20la%20th&#232;se\Sites.docx" TargetMode="External"/><Relationship Id="rId3489" Type="http://schemas.openxmlformats.org/officeDocument/2006/relationships/hyperlink" Target="file:///C:\Users\Thomas%20Huet\Desktop\Documentation%20arch&#233;ologique%20li&#233;e%20&#224;%20la%20th&#232;se\Cultures.docx" TargetMode="External"/><Relationship Id="rId7360" Type="http://schemas.openxmlformats.org/officeDocument/2006/relationships/hyperlink" Target="file:///C:\Users\Thomas%20Huet\Desktop\Documentation%20arch&#233;ologique%20li&#233;e%20&#224;%20la%20th&#232;se\Cultures.docx" TargetMode="External"/><Relationship Id="rId8411" Type="http://schemas.openxmlformats.org/officeDocument/2006/relationships/hyperlink" Target="file:///C:\Users\Thomas%20Huet\Desktop\Documentation%20arch&#233;ologique%20li&#233;e%20&#224;%20la%20th&#232;se\Cultures.docx" TargetMode="External"/><Relationship Id="rId7013" Type="http://schemas.openxmlformats.org/officeDocument/2006/relationships/hyperlink" Target="file:///C:\Users\Thomas%20Huet\Desktop\Documentation%20arch&#233;ologique%20li&#233;e%20&#224;%20la%20th&#232;se\Sites.docx" TargetMode="External"/><Relationship Id="rId10341" Type="http://schemas.openxmlformats.org/officeDocument/2006/relationships/hyperlink" Target="file:///C:\Users\Thomas%20Huet\Desktop\Documentation%20arch&#233;ologique%20li&#233;e%20&#224;%20la%20th&#232;se\Sites.docx" TargetMode="External"/><Relationship Id="rId3970" Type="http://schemas.openxmlformats.org/officeDocument/2006/relationships/hyperlink" Target="file:///C:\Users\Thomas%20Huet\Desktop\Documentation%20arch&#233;ologique%20li&#233;e%20&#224;%20la%20th&#232;se\Cultures.docx" TargetMode="External"/><Relationship Id="rId9185" Type="http://schemas.openxmlformats.org/officeDocument/2006/relationships/hyperlink" Target="file:///C:\Users\Thomas%20Huet\Desktop\Documentation%20arch&#233;ologique%20li&#233;e%20&#224;%20la%20th&#232;se\Sites.docx" TargetMode="External"/><Relationship Id="rId13564" Type="http://schemas.openxmlformats.org/officeDocument/2006/relationships/hyperlink" Target="file:///C:\Users\Thomas%20Huet\Desktop\Documentation%20arch&#233;ologique%20li&#233;e%20&#224;%20la%20th&#232;se\Sites.docx" TargetMode="External"/><Relationship Id="rId891" Type="http://schemas.openxmlformats.org/officeDocument/2006/relationships/hyperlink" Target="file:///C:\Users\Thomas%20Huet\Desktop\Documentation%20arch&#233;ologique%20li&#233;e%20&#224;%20la%20th&#232;se\Cultures.docx" TargetMode="External"/><Relationship Id="rId2572" Type="http://schemas.openxmlformats.org/officeDocument/2006/relationships/hyperlink" Target="file:///C:\Users\Thomas%20Huet\Desktop\Documentation%20arch&#233;ologique%20li&#233;e%20&#224;%20la%20th&#232;se\Cultures.docx" TargetMode="External"/><Relationship Id="rId3623" Type="http://schemas.openxmlformats.org/officeDocument/2006/relationships/hyperlink" Target="file:///C:\Users\Thomas%20Huet\Desktop\Documentation%20arch&#233;ologique%20li&#233;e%20&#224;%20la%20th&#232;se\Cultures.docx" TargetMode="External"/><Relationship Id="rId12166" Type="http://schemas.openxmlformats.org/officeDocument/2006/relationships/hyperlink" Target="file:///C:\Users\Thomas%20Huet\Desktop\Documentation%20arch&#233;ologique%20li&#233;e%20&#224;%20la%20th&#232;se\Sites.docx" TargetMode="External"/><Relationship Id="rId13217" Type="http://schemas.openxmlformats.org/officeDocument/2006/relationships/hyperlink" Target="file:///C:\Users\Thomas%20Huet\Desktop\Documentation%20arch&#233;ologique%20li&#233;e%20&#224;%20la%20th&#232;se\Sites.docx" TargetMode="External"/><Relationship Id="rId544" Type="http://schemas.openxmlformats.org/officeDocument/2006/relationships/hyperlink" Target="file:///C:\Users\Thomas%20Huet\Desktop\Documentation%20arch&#233;ologique%20li&#233;e%20&#224;%20la%20th&#232;se\Sites.docx" TargetMode="External"/><Relationship Id="rId1174" Type="http://schemas.openxmlformats.org/officeDocument/2006/relationships/hyperlink" Target="file:///C:\Users\Thomas%20Huet\Desktop\Documentation%20arch&#233;ologique%20li&#233;e%20&#224;%20la%20th&#232;se\Cultures.docx" TargetMode="External"/><Relationship Id="rId2225" Type="http://schemas.openxmlformats.org/officeDocument/2006/relationships/hyperlink" Target="file:///C:\Users\Thomas%20Huet\Desktop\Documentation%20arch&#233;ologique%20li&#233;e%20&#224;%20la%20th&#232;se\Sites.docx" TargetMode="External"/><Relationship Id="rId5795" Type="http://schemas.openxmlformats.org/officeDocument/2006/relationships/hyperlink" Target="file:///C:\Users\Thomas%20Huet\Desktop\Documentation%20arch&#233;ologique%20li&#233;e%20&#224;%20la%20th&#232;se\Sites.docx" TargetMode="External"/><Relationship Id="rId6846" Type="http://schemas.openxmlformats.org/officeDocument/2006/relationships/hyperlink" Target="file:///C:\Users\Thomas%20Huet\Desktop\Documentation%20arch&#233;ologique%20li&#233;e%20&#224;%20la%20th&#232;se\Cultures.docx" TargetMode="External"/><Relationship Id="rId4397" Type="http://schemas.openxmlformats.org/officeDocument/2006/relationships/hyperlink" Target="file:///C:\Users\Thomas%20Huet\Desktop\Documentation%20arch&#233;ologique%20li&#233;e%20&#224;%20la%20th&#232;se\Cultures.docx" TargetMode="External"/><Relationship Id="rId5448" Type="http://schemas.openxmlformats.org/officeDocument/2006/relationships/hyperlink" Target="file:///C:\Users\Thomas%20Huet\Desktop\Documentation%20arch&#233;ologique%20li&#233;e%20&#224;%20la%20th&#232;se\Sites.docx" TargetMode="External"/><Relationship Id="rId12300" Type="http://schemas.openxmlformats.org/officeDocument/2006/relationships/hyperlink" Target="file:///C:\Users\Thomas%20Huet\Desktop\Documentation%20arch&#233;ologique%20li&#233;e%20&#224;%20la%20th&#232;se\Cultures.docx" TargetMode="External"/><Relationship Id="rId11999" Type="http://schemas.openxmlformats.org/officeDocument/2006/relationships/hyperlink" Target="file:///C:\Users\Thomas%20Huet\Desktop\Documentation%20arch&#233;ologique%20li&#233;e%20&#224;%20la%20th&#232;se\Cultures.docx" TargetMode="External"/><Relationship Id="rId3480" Type="http://schemas.openxmlformats.org/officeDocument/2006/relationships/hyperlink" Target="file:///C:\Users\Thomas%20Huet\Desktop\Documentation%20arch&#233;ologique%20li&#233;e%20&#224;%20la%20th&#232;se\Sites.docx" TargetMode="External"/><Relationship Id="rId4531" Type="http://schemas.openxmlformats.org/officeDocument/2006/relationships/hyperlink" Target="file:///C:\Users\Thomas%20Huet\Desktop\Documentation%20arch&#233;ologique%20li&#233;e%20&#224;%20la%20th&#232;se\Cultures.docx" TargetMode="External"/><Relationship Id="rId13074" Type="http://schemas.openxmlformats.org/officeDocument/2006/relationships/hyperlink" Target="file:///C:\Users\Thomas%20Huet\Desktop\Documentation%20arch&#233;ologique%20li&#233;e%20&#224;%20la%20th&#232;se\Sites.docx" TargetMode="External"/><Relationship Id="rId14472" Type="http://schemas.openxmlformats.org/officeDocument/2006/relationships/hyperlink" Target="file:///C:\Users\Thomas%20Huet\Desktop\Documentation%20arch&#233;ologique%20li&#233;e%20&#224;%20la%20th&#232;se\Sites.docx" TargetMode="External"/><Relationship Id="rId2082" Type="http://schemas.openxmlformats.org/officeDocument/2006/relationships/hyperlink" Target="file:///C:\Users\Thomas%20Huet\Desktop\Documentation%20arch&#233;ologique%20li&#233;e%20&#224;%20la%20th&#232;se\Cultures.docx" TargetMode="External"/><Relationship Id="rId3133" Type="http://schemas.openxmlformats.org/officeDocument/2006/relationships/hyperlink" Target="file:///C:\Users\Thomas%20Huet\Desktop\Documentation%20arch&#233;ologique%20li&#233;e%20&#224;%20la%20th&#232;se\Cultures.docx" TargetMode="External"/><Relationship Id="rId14125" Type="http://schemas.openxmlformats.org/officeDocument/2006/relationships/hyperlink" Target="file:///C:\Users\Thomas%20Huet\Desktop\Documentation%20arch&#233;ologique%20li&#233;e%20&#224;%20la%20th&#232;se\Sites.docx" TargetMode="External"/><Relationship Id="rId7754" Type="http://schemas.openxmlformats.org/officeDocument/2006/relationships/hyperlink" Target="file:///C:\Users\Thomas%20Huet\Desktop\Documentation%20arch&#233;ologique%20li&#233;e%20&#224;%20la%20th&#232;se\Cultures.docx" TargetMode="External"/><Relationship Id="rId8805" Type="http://schemas.openxmlformats.org/officeDocument/2006/relationships/hyperlink" Target="file:///C:\Users\Thomas%20Huet\Desktop\Documentation%20arch&#233;ologique%20li&#233;e%20&#224;%20la%20th&#232;se\Cultures.docx" TargetMode="External"/><Relationship Id="rId10735" Type="http://schemas.openxmlformats.org/officeDocument/2006/relationships/hyperlink" Target="file:///C:\Users\Thomas%20Huet\Desktop\Documentation%20arch&#233;ologique%20li&#233;e%20&#224;%20la%20th&#232;se\Sites.docx" TargetMode="External"/><Relationship Id="rId6356" Type="http://schemas.openxmlformats.org/officeDocument/2006/relationships/hyperlink" Target="file:///C:\Users\Thomas%20Huet\Desktop\Documentation%20arch&#233;ologique%20li&#233;e%20&#224;%20la%20th&#232;se\Sites.docx" TargetMode="External"/><Relationship Id="rId7407" Type="http://schemas.openxmlformats.org/officeDocument/2006/relationships/hyperlink" Target="file:///C:\Users\Thomas%20Huet\Desktop\Documentation%20arch&#233;ologique%20li&#233;e%20&#224;%20la%20th&#232;se\Cultures.docx" TargetMode="External"/><Relationship Id="rId2966" Type="http://schemas.openxmlformats.org/officeDocument/2006/relationships/hyperlink" Target="file:///C:\Users\Thomas%20Huet\Desktop\Documentation%20arch&#233;ologique%20li&#233;e%20&#224;%20la%20th&#232;se\Cultures.docx" TargetMode="External"/><Relationship Id="rId6009" Type="http://schemas.openxmlformats.org/officeDocument/2006/relationships/hyperlink" Target="file:///C:\Users\Thomas%20Huet\Desktop\Documentation%20arch&#233;ologique%20li&#233;e%20&#224;%20la%20th&#232;se\Cultures.docx" TargetMode="External"/><Relationship Id="rId9579" Type="http://schemas.openxmlformats.org/officeDocument/2006/relationships/hyperlink" Target="file:///C:\Users\Thomas%20Huet\Desktop\Documentation%20arch&#233;ologique%20li&#233;e%20&#224;%20la%20th&#232;se\Cultures.docx" TargetMode="External"/><Relationship Id="rId13958" Type="http://schemas.openxmlformats.org/officeDocument/2006/relationships/hyperlink" Target="file:///C:\Users\Thomas%20Huet\Desktop\Documentation%20arch&#233;ologique%20li&#233;e%20&#224;%20la%20th&#232;se\Environnement.docx" TargetMode="External"/><Relationship Id="rId938" Type="http://schemas.openxmlformats.org/officeDocument/2006/relationships/hyperlink" Target="file:///C:\Users\Thomas%20Huet\Desktop\Documentation%20arch&#233;ologique%20li&#233;e%20&#224;%20la%20th&#232;se\Sites.docx" TargetMode="External"/><Relationship Id="rId1568" Type="http://schemas.openxmlformats.org/officeDocument/2006/relationships/hyperlink" Target="file:///C:\Users\Thomas%20Huet\Desktop\Documentation%20arch&#233;ologique%20li&#233;e%20&#224;%20la%20th&#232;se\Cultures.docx" TargetMode="External"/><Relationship Id="rId2619" Type="http://schemas.openxmlformats.org/officeDocument/2006/relationships/hyperlink" Target="file:///C:\Users\Thomas%20Huet\Desktop\Documentation%20arch&#233;ologique%20li&#233;e%20&#224;%20la%20th&#232;se\Sites.docx" TargetMode="External"/><Relationship Id="rId4041" Type="http://schemas.openxmlformats.org/officeDocument/2006/relationships/hyperlink" Target="file:///C:\Users\Thomas%20Huet\Desktop\Documentation%20arch&#233;ologique%20li&#233;e%20&#224;%20la%20th&#232;se\Cultures.docx" TargetMode="External"/><Relationship Id="rId8662" Type="http://schemas.openxmlformats.org/officeDocument/2006/relationships/hyperlink" Target="file:///C:\Users\Thomas%20Huet\Desktop\Documentation%20arch&#233;ologique%20li&#233;e%20&#224;%20la%20th&#232;se\Cultures.docx" TargetMode="External"/><Relationship Id="rId11990" Type="http://schemas.openxmlformats.org/officeDocument/2006/relationships/hyperlink" Target="file:///C:\Users\Thomas%20Huet\Desktop\Documentation%20arch&#233;ologique%20li&#233;e%20&#224;%20la%20th&#232;se\Cultures.docx" TargetMode="External"/><Relationship Id="rId7264" Type="http://schemas.openxmlformats.org/officeDocument/2006/relationships/hyperlink" Target="file:///C:\Users\Thomas%20Huet\Desktop\Documentation%20arch&#233;ologique%20li&#233;e%20&#224;%20la%20th&#232;se\Cultures.docx" TargetMode="External"/><Relationship Id="rId8315" Type="http://schemas.openxmlformats.org/officeDocument/2006/relationships/hyperlink" Target="file:///C:\Users\Thomas%20Huet\Desktop\Documentation%20arch&#233;ologique%20li&#233;e%20&#224;%20la%20th&#232;se\Cultures.docx" TargetMode="External"/><Relationship Id="rId9713" Type="http://schemas.openxmlformats.org/officeDocument/2006/relationships/hyperlink" Target="file:///C:\Users\Thomas%20Huet\Desktop\Documentation%20arch&#233;ologique%20li&#233;e%20&#224;%20la%20th&#232;se\Sites.docx" TargetMode="External"/><Relationship Id="rId10592" Type="http://schemas.openxmlformats.org/officeDocument/2006/relationships/hyperlink" Target="file:///C:\Users\Thomas%20Huet\Desktop\Documentation%20arch&#233;ologique%20li&#233;e%20&#224;%20la%20th&#232;se\Cultures.docx" TargetMode="External"/><Relationship Id="rId11643" Type="http://schemas.openxmlformats.org/officeDocument/2006/relationships/hyperlink" Target="file:///C:\Users\Thomas%20Huet\Desktop\Documentation%20arch&#233;ologique%20li&#233;e%20&#224;%20la%20th&#232;se\Cultures.docx" TargetMode="External"/><Relationship Id="rId1702" Type="http://schemas.openxmlformats.org/officeDocument/2006/relationships/hyperlink" Target="file:///C:\Users\Thomas%20Huet\Desktop\Documentation%20arch&#233;ologique%20li&#233;e%20&#224;%20la%20th&#232;se\Environnement.docx" TargetMode="External"/><Relationship Id="rId10245" Type="http://schemas.openxmlformats.org/officeDocument/2006/relationships/hyperlink" Target="file:///C:\Users\Thomas%20Huet\Desktop\Documentation%20arch&#233;ologique%20li&#233;e%20&#224;%20la%20th&#232;se\Cultures.docx" TargetMode="External"/><Relationship Id="rId3874" Type="http://schemas.openxmlformats.org/officeDocument/2006/relationships/hyperlink" Target="file:///C:\Users\Thomas%20Huet\Desktop\Documentation%20arch&#233;ologique%20li&#233;e%20&#224;%20la%20th&#232;se\Cultures.docx" TargetMode="External"/><Relationship Id="rId4925" Type="http://schemas.openxmlformats.org/officeDocument/2006/relationships/hyperlink" Target="file:///C:\Users\Thomas%20Huet\Desktop\Documentation%20arch&#233;ologique%20li&#233;e%20&#224;%20la%20th&#232;se\Sites.docx" TargetMode="External"/><Relationship Id="rId9089" Type="http://schemas.openxmlformats.org/officeDocument/2006/relationships/hyperlink" Target="file:///C:\Users\Thomas%20Huet\Desktop\Documentation%20arch&#233;ologique%20li&#233;e%20&#224;%20la%20th&#232;se\Cultures.docx" TargetMode="External"/><Relationship Id="rId13468" Type="http://schemas.openxmlformats.org/officeDocument/2006/relationships/hyperlink" Target="Sites.docx" TargetMode="External"/><Relationship Id="rId14519" Type="http://schemas.openxmlformats.org/officeDocument/2006/relationships/hyperlink" Target="file:///C:\Users\Thomas%20Huet\Desktop\Documentation%20arch&#233;ologique%20li&#233;e%20&#224;%20la%20th&#232;se\Sites.docx" TargetMode="External"/><Relationship Id="rId795" Type="http://schemas.openxmlformats.org/officeDocument/2006/relationships/hyperlink" Target="file:///C:\Users\Thomas%20Huet\Desktop\Documentation%20arch&#233;ologique%20li&#233;e%20&#224;%20la%20th&#232;se\Sites.docx" TargetMode="External"/><Relationship Id="rId2476" Type="http://schemas.openxmlformats.org/officeDocument/2006/relationships/hyperlink" Target="file:///C:\Users\Thomas%20Huet\Desktop\Documentation%20arch&#233;ologique%20li&#233;e%20&#224;%20la%20th&#232;se\Sites.docx" TargetMode="External"/><Relationship Id="rId3527" Type="http://schemas.openxmlformats.org/officeDocument/2006/relationships/hyperlink" Target="file:///C:\Users\Thomas%20Huet\Desktop\Documentation%20arch&#233;ologique%20li&#233;e%20&#224;%20la%20th&#232;se\Cultures.docx" TargetMode="External"/><Relationship Id="rId448" Type="http://schemas.openxmlformats.org/officeDocument/2006/relationships/hyperlink" Target="file:///C:\Users\Thomas%20Huet\Desktop\Documentation%20arch&#233;ologique%20li&#233;e%20&#224;%20la%20th&#232;se\Cultures.docx" TargetMode="External"/><Relationship Id="rId1078" Type="http://schemas.openxmlformats.org/officeDocument/2006/relationships/hyperlink" Target="file:///C:\Users\Thomas%20Huet\Desktop\Documentation%20arch&#233;ologique%20li&#233;e%20&#224;%20la%20th&#232;se\Cultures.docx" TargetMode="External"/><Relationship Id="rId2129" Type="http://schemas.openxmlformats.org/officeDocument/2006/relationships/hyperlink" Target="file:///C:\Users\Thomas%20Huet\Desktop\Documentation%20arch&#233;ologique%20li&#233;e%20&#224;%20la%20th&#232;se\Cultures.docx" TargetMode="External"/><Relationship Id="rId5699" Type="http://schemas.openxmlformats.org/officeDocument/2006/relationships/hyperlink" Target="file:///C:\Users\Thomas%20Huet\Desktop\Documentation%20arch&#233;ologique%20li&#233;e%20&#224;%20la%20th&#232;se\Sites.docx" TargetMode="External"/><Relationship Id="rId6000" Type="http://schemas.openxmlformats.org/officeDocument/2006/relationships/hyperlink" Target="file:///C:\Users\Thomas%20Huet\Desktop\Documentation%20arch&#233;ologique%20li&#233;e%20&#224;%20la%20th&#232;se\Cultures.docx" TargetMode="External"/><Relationship Id="rId9570" Type="http://schemas.openxmlformats.org/officeDocument/2006/relationships/hyperlink" Target="file:///C:\Users\Thomas%20Huet\Desktop\Documentation%20arch&#233;ologique%20li&#233;e%20&#224;%20la%20th&#232;se\Cultures.docx" TargetMode="External"/><Relationship Id="rId8172" Type="http://schemas.openxmlformats.org/officeDocument/2006/relationships/hyperlink" Target="file:///C:\Users\Thomas%20Huet\Desktop\Documentation%20arch&#233;ologique%20li&#233;e%20&#224;%20la%20th&#232;se\Cultures.docx" TargetMode="External"/><Relationship Id="rId9223" Type="http://schemas.openxmlformats.org/officeDocument/2006/relationships/hyperlink" Target="file:///C:\Users\Thomas%20Huet\Desktop\Documentation%20arch&#233;ologique%20li&#233;e%20&#224;%20la%20th&#232;se\Cultures.docx" TargetMode="External"/><Relationship Id="rId11153" Type="http://schemas.openxmlformats.org/officeDocument/2006/relationships/hyperlink" Target="file:///C:\Users\Thomas%20Huet\Desktop\Documentation%20arch&#233;ologique%20li&#233;e%20&#224;%20la%20th&#232;se\Cultures.docx" TargetMode="External"/><Relationship Id="rId12551" Type="http://schemas.openxmlformats.org/officeDocument/2006/relationships/hyperlink" Target="file:///C:\Users\Thomas%20Huet\Desktop\Documentation%20arch&#233;ologique%20li&#233;e%20&#224;%20la%20th&#232;se\Sites.docx" TargetMode="External"/><Relationship Id="rId13602" Type="http://schemas.openxmlformats.org/officeDocument/2006/relationships/hyperlink" Target="file:///C:\Users\Thomas%20Huet\Desktop\Documentation%20arch&#233;ologique%20li&#233;e%20&#224;%20la%20th&#232;se\Sites.docx" TargetMode="External"/><Relationship Id="rId1212" Type="http://schemas.openxmlformats.org/officeDocument/2006/relationships/hyperlink" Target="file:///C:\Users\Thomas%20Huet\Desktop\Documentation%20arch&#233;ologique%20li&#233;e%20&#224;%20la%20th&#232;se\Cultures.docx" TargetMode="External"/><Relationship Id="rId2610" Type="http://schemas.openxmlformats.org/officeDocument/2006/relationships/hyperlink" Target="file:///C:\Users\Thomas%20Huet\Desktop\Documentation%20arch&#233;ologique%20li&#233;e%20&#224;%20la%20th&#232;se\Analyses%20Statistiques.docx" TargetMode="External"/><Relationship Id="rId12204" Type="http://schemas.openxmlformats.org/officeDocument/2006/relationships/hyperlink" Target="file:///C:\Users\Thomas%20Huet\Desktop\Documentation%20arch&#233;ologique%20li&#233;e%20&#224;%20la%20th&#232;se\Cultures.docx" TargetMode="External"/><Relationship Id="rId4782" Type="http://schemas.openxmlformats.org/officeDocument/2006/relationships/hyperlink" Target="file:///C:\Users\Thomas%20Huet\Desktop\Documentation%20arch&#233;ologique%20li&#233;e%20&#224;%20la%20th&#232;se\Cultures.docx" TargetMode="External"/><Relationship Id="rId5833" Type="http://schemas.openxmlformats.org/officeDocument/2006/relationships/hyperlink" Target="file:///C:\Users\Thomas%20Huet\Desktop\Documentation%20arch&#233;ologique%20li&#233;e%20&#224;%20la%20th&#232;se\Cultures.docx" TargetMode="External"/><Relationship Id="rId14376" Type="http://schemas.openxmlformats.org/officeDocument/2006/relationships/hyperlink" Target="file:///C:\Users\Thomas%20Huet\Desktop\Documentation%20arch&#233;ologique%20li&#233;e%20&#224;%20la%20th&#232;se\Sites.docx" TargetMode="External"/><Relationship Id="rId3037" Type="http://schemas.openxmlformats.org/officeDocument/2006/relationships/hyperlink" Target="file:///C:\Users\Thomas%20Huet\Desktop\Documentation%20arch&#233;ologique%20li&#233;e%20&#224;%20la%20th&#232;se\Sites.docx" TargetMode="External"/><Relationship Id="rId3384" Type="http://schemas.openxmlformats.org/officeDocument/2006/relationships/hyperlink" Target="file:///C:\Users\Thomas%20Huet\Desktop\Documentation%20arch&#233;ologique%20li&#233;e%20&#224;%20la%20th&#232;se\Cultures.docx" TargetMode="External"/><Relationship Id="rId4435" Type="http://schemas.openxmlformats.org/officeDocument/2006/relationships/hyperlink" Target="file:///C:\Users\Thomas%20Huet\Desktop\Documentation%20arch&#233;ologique%20li&#233;e%20&#224;%20la%20th&#232;se\Cultures.docx" TargetMode="External"/><Relationship Id="rId10986" Type="http://schemas.openxmlformats.org/officeDocument/2006/relationships/hyperlink" Target="file:///C:\Users\Thomas%20Huet\Desktop\Documentation%20arch&#233;ologique%20li&#233;e%20&#224;%20la%20th&#232;se\Cultures.docx" TargetMode="External"/><Relationship Id="rId14029" Type="http://schemas.openxmlformats.org/officeDocument/2006/relationships/hyperlink" Target="file:///C:\Users\Thomas%20Huet\Desktop\Documentation%20arch&#233;ologique%20li&#233;e%20&#224;%20la%20th&#232;se\Sites.docx" TargetMode="External"/><Relationship Id="rId7658" Type="http://schemas.openxmlformats.org/officeDocument/2006/relationships/hyperlink" Target="file:///C:\Users\Thomas%20Huet\Desktop\Documentation%20arch&#233;ologique%20li&#233;e%20&#224;%20la%20th&#232;se\Cultures.docx" TargetMode="External"/><Relationship Id="rId8709" Type="http://schemas.openxmlformats.org/officeDocument/2006/relationships/hyperlink" Target="file:///C:\Users\Thomas%20Huet\Desktop\Documentation%20arch&#233;ologique%20li&#233;e%20&#224;%20la%20th&#232;se\Sites.docx" TargetMode="External"/><Relationship Id="rId10639" Type="http://schemas.openxmlformats.org/officeDocument/2006/relationships/hyperlink" Target="file:///C:\Users\Thomas%20Huet\Desktop\Documentation%20arch&#233;ologique%20li&#233;e%20&#224;%20la%20th&#232;se\Sites.docx" TargetMode="External"/><Relationship Id="rId14510" Type="http://schemas.openxmlformats.org/officeDocument/2006/relationships/hyperlink" Target="file:///C:\Users\Thomas%20Huet\Desktop\Documentation%20arch&#233;ologique%20li&#233;e%20&#224;%20la%20th&#232;se\Sites.docx" TargetMode="External"/><Relationship Id="rId9080" Type="http://schemas.openxmlformats.org/officeDocument/2006/relationships/hyperlink" Target="file:///C:\Users\Thomas%20Huet\Desktop\Documentation%20arch&#233;ologique%20li&#233;e%20&#224;%20la%20th&#232;se\Cultures.docx" TargetMode="External"/><Relationship Id="rId12061" Type="http://schemas.openxmlformats.org/officeDocument/2006/relationships/hyperlink" Target="file:///C:\Users\Thomas%20Huet\Desktop\Documentation%20arch&#233;ologique%20li&#233;e%20&#224;%20la%20th&#232;se\Sites.docx" TargetMode="External"/><Relationship Id="rId13112" Type="http://schemas.openxmlformats.org/officeDocument/2006/relationships/hyperlink" Target="file:///C:\Users\Thomas%20Huet\Desktop\Documentation%20arch&#233;ologique%20li&#233;e%20&#224;%20la%20th&#232;se\Sites.docx" TargetMode="External"/><Relationship Id="rId2120" Type="http://schemas.openxmlformats.org/officeDocument/2006/relationships/hyperlink" Target="file:///C:\Users\Thomas%20Huet\Desktop\Documentation%20arch&#233;ologique%20li&#233;e%20&#224;%20la%20th&#232;se\Sites.docx" TargetMode="External"/><Relationship Id="rId5690" Type="http://schemas.openxmlformats.org/officeDocument/2006/relationships/hyperlink" Target="file:///C:\Users\Thomas%20Huet\Desktop\Documentation%20arch&#233;ologique%20li&#233;e%20&#224;%20la%20th&#232;se\Sites.docx" TargetMode="External"/><Relationship Id="rId6741" Type="http://schemas.openxmlformats.org/officeDocument/2006/relationships/hyperlink" Target="file:///C:\Users\Thomas%20Huet\Desktop\Documentation%20arch&#233;ologique%20li&#233;e%20&#224;%20la%20th&#232;se\Cultures.docx" TargetMode="External"/><Relationship Id="rId4292" Type="http://schemas.openxmlformats.org/officeDocument/2006/relationships/hyperlink" Target="file:///C:\Users\Thomas%20Huet\Desktop\Documentation%20arch&#233;ologique%20li&#233;e%20&#224;%20la%20th&#232;se\Cultures.docx" TargetMode="External"/><Relationship Id="rId5343" Type="http://schemas.openxmlformats.org/officeDocument/2006/relationships/hyperlink" Target="file:///C:\Users\Thomas%20Huet\Desktop\Documentation%20arch&#233;ologique%20li&#233;e%20&#224;%20la%20th&#232;se\Sites.docx" TargetMode="External"/><Relationship Id="rId9964" Type="http://schemas.openxmlformats.org/officeDocument/2006/relationships/hyperlink" Target="file:///C:\Users\Thomas%20Huet\Desktop\Documentation%20arch&#233;ologique%20li&#233;e%20&#224;%20la%20th&#232;se\Cultures.docx" TargetMode="External"/><Relationship Id="rId11894" Type="http://schemas.openxmlformats.org/officeDocument/2006/relationships/hyperlink" Target="file:///C:\Users\Thomas%20Huet\Desktop\Documentation%20arch&#233;ologique%20li&#233;e%20&#224;%20la%20th&#232;se\Cultures.docx" TargetMode="External"/><Relationship Id="rId12945" Type="http://schemas.openxmlformats.org/officeDocument/2006/relationships/hyperlink" Target="file:///C:\Users\Thomas%20Huet\Desktop\Documentation%20arch&#233;ologique%20li&#233;e%20&#224;%20la%20th&#232;se\Sites.docx" TargetMode="External"/><Relationship Id="rId1953" Type="http://schemas.openxmlformats.org/officeDocument/2006/relationships/hyperlink" Target="file:///C:\Users\Thomas%20Huet\Desktop\Documentation%20arch&#233;ologique%20li&#233;e%20&#224;%20la%20th&#232;se\Cultures.docx" TargetMode="External"/><Relationship Id="rId7168" Type="http://schemas.openxmlformats.org/officeDocument/2006/relationships/hyperlink" Target="file:///C:\Users\Thomas%20Huet\Desktop\Documentation%20arch&#233;ologique%20li&#233;e%20&#224;%20la%20th&#232;se\Cultures.docx" TargetMode="External"/><Relationship Id="rId8566" Type="http://schemas.openxmlformats.org/officeDocument/2006/relationships/hyperlink" Target="file:///C:\Users\Thomas%20Huet\Desktop\Documentation%20arch&#233;ologique%20li&#233;e%20&#224;%20la%20th&#232;se\Sites.docx" TargetMode="External"/><Relationship Id="rId9617" Type="http://schemas.openxmlformats.org/officeDocument/2006/relationships/hyperlink" Target="file:///C:\Users\Thomas%20Huet\Desktop\Documentation%20arch&#233;ologique%20li&#233;e%20&#224;%20la%20th&#232;se\Sites.docx" TargetMode="External"/><Relationship Id="rId10496" Type="http://schemas.openxmlformats.org/officeDocument/2006/relationships/hyperlink" Target="file:///C:\Users\Thomas%20Huet\Desktop\Documentation%20arch&#233;ologique%20li&#233;e%20&#224;%20la%20th&#232;se\DescriptionRoches.docx" TargetMode="External"/><Relationship Id="rId11547" Type="http://schemas.openxmlformats.org/officeDocument/2006/relationships/hyperlink" Target="file:///C:\Users\Thomas%20Huet\Desktop\Documentation%20arch&#233;ologique%20li&#233;e%20&#224;%20la%20th&#232;se\Cultures.docx" TargetMode="External"/><Relationship Id="rId1606" Type="http://schemas.openxmlformats.org/officeDocument/2006/relationships/hyperlink" Target="file:///C:\Users\Thomas%20Huet\Desktop\Documentation%20arch&#233;ologique%20li&#233;e%20&#224;%20la%20th&#232;se\Cultures.docx" TargetMode="External"/><Relationship Id="rId8219" Type="http://schemas.openxmlformats.org/officeDocument/2006/relationships/hyperlink" Target="file:///C:\Users\Thomas%20Huet\Desktop\Documentation%20arch&#233;ologique%20li&#233;e%20&#224;%20la%20th&#232;se\Cultures.docx" TargetMode="External"/><Relationship Id="rId10149" Type="http://schemas.openxmlformats.org/officeDocument/2006/relationships/hyperlink" Target="file:///C:\Users\Thomas%20Huet\Desktop\Documentation%20arch&#233;ologique%20li&#233;e%20&#224;%20la%20th&#232;se\Sites.docx" TargetMode="External"/><Relationship Id="rId14020" Type="http://schemas.openxmlformats.org/officeDocument/2006/relationships/hyperlink" Target="file:///C:\Users\Thomas%20Huet\Desktop\Documentation%20arch&#233;ologique%20li&#233;e%20&#224;%20la%20th&#232;se\Sites.docx" TargetMode="External"/><Relationship Id="rId3778" Type="http://schemas.openxmlformats.org/officeDocument/2006/relationships/hyperlink" Target="file:///C:\Users\Thomas%20Huet\Desktop\Documentation%20arch&#233;ologique%20li&#233;e%20&#224;%20la%20th&#232;se\Cultures.docx" TargetMode="External"/><Relationship Id="rId4829" Type="http://schemas.openxmlformats.org/officeDocument/2006/relationships/hyperlink" Target="file:///C:\Users\Thomas%20Huet\Desktop\Documentation%20arch&#233;ologique%20li&#233;e%20&#224;%20la%20th&#232;se\Cultures.docx" TargetMode="External"/><Relationship Id="rId8700" Type="http://schemas.openxmlformats.org/officeDocument/2006/relationships/hyperlink" Target="file:///C:\Users\Thomas%20Huet\Desktop\Documentation%20arch&#233;ologique%20li&#233;e%20&#224;%20la%20th&#232;se\Sites.docx" TargetMode="External"/><Relationship Id="rId699" Type="http://schemas.openxmlformats.org/officeDocument/2006/relationships/hyperlink" Target="file:///C:\Users\Thomas%20Huet\Desktop\Documentation%20arch&#233;ologique%20li&#233;e%20&#224;%20la%20th&#232;se\Cultures.docx" TargetMode="External"/><Relationship Id="rId6251" Type="http://schemas.openxmlformats.org/officeDocument/2006/relationships/hyperlink" Target="file:///C:\Users\Thomas%20Huet\Desktop\Documentation%20arch&#233;ologique%20li&#233;e%20&#224;%20la%20th&#232;se\Cultures.docx" TargetMode="External"/><Relationship Id="rId7302" Type="http://schemas.openxmlformats.org/officeDocument/2006/relationships/hyperlink" Target="file:///C:\Users\Thomas%20Huet\Desktop\Documentation%20arch&#233;ologique%20li&#233;e%20&#224;%20la%20th&#232;se\Sites.docx" TargetMode="External"/><Relationship Id="rId10630" Type="http://schemas.openxmlformats.org/officeDocument/2006/relationships/hyperlink" Target="file:///C:\Users\Thomas%20Huet\Desktop\Documentation%20arch&#233;ologique%20li&#233;e%20&#224;%20la%20th&#232;se\Cultures.docx" TargetMode="External"/><Relationship Id="rId9474" Type="http://schemas.openxmlformats.org/officeDocument/2006/relationships/hyperlink" Target="file:///C:\Users\Thomas%20Huet\Desktop\Documentation%20arch&#233;ologique%20li&#233;e%20&#224;%20la%20th&#232;se\Cultures.docx" TargetMode="External"/><Relationship Id="rId13853" Type="http://schemas.openxmlformats.org/officeDocument/2006/relationships/hyperlink" Target="Cultures.docx" TargetMode="External"/><Relationship Id="rId2861" Type="http://schemas.openxmlformats.org/officeDocument/2006/relationships/hyperlink" Target="file:///C:\Users\Thomas%20Huet\Desktop\Documentation%20arch&#233;ologique%20li&#233;e%20&#224;%20la%20th&#232;se\Sites.docx" TargetMode="External"/><Relationship Id="rId3912" Type="http://schemas.openxmlformats.org/officeDocument/2006/relationships/hyperlink" Target="file:///C:\Users\Thomas%20Huet\Desktop\Documentation%20arch&#233;ologique%20li&#233;e%20&#224;%20la%20th&#232;se\Sites.docx" TargetMode="External"/><Relationship Id="rId8076" Type="http://schemas.openxmlformats.org/officeDocument/2006/relationships/hyperlink" Target="file:///C:\Users\Thomas%20Huet\Desktop\Documentation%20arch&#233;ologique%20li&#233;e%20&#224;%20la%20th&#232;se\Cultures.docx" TargetMode="External"/><Relationship Id="rId9127" Type="http://schemas.openxmlformats.org/officeDocument/2006/relationships/hyperlink" Target="file:///C:\Users\Thomas%20Huet\Desktop\Documentation%20arch&#233;ologique%20li&#233;e%20&#224;%20la%20th&#232;se\Sites.docx" TargetMode="External"/><Relationship Id="rId12455" Type="http://schemas.openxmlformats.org/officeDocument/2006/relationships/hyperlink" Target="file:///C:\Users\Thomas%20Huet\Desktop\Documentation%20arch&#233;ologique%20li&#233;e%20&#224;%20la%20th&#232;se\Sites.docx" TargetMode="External"/><Relationship Id="rId13506" Type="http://schemas.openxmlformats.org/officeDocument/2006/relationships/hyperlink" Target="file:///C:\Users\Thomas%20Huet\Desktop\Documentation%20arch&#233;ologique%20li&#233;e%20&#224;%20la%20th&#232;se\Cultures.docx" TargetMode="External"/><Relationship Id="rId833" Type="http://schemas.openxmlformats.org/officeDocument/2006/relationships/hyperlink" Target="file:///C:\Users\Thomas%20Huet\Desktop\Documentation%20arch&#233;ologique%20li&#233;e%20&#224;%20la%20th&#232;se\Sites.docx" TargetMode="External"/><Relationship Id="rId1116" Type="http://schemas.openxmlformats.org/officeDocument/2006/relationships/hyperlink" Target="file:///C:\Users\Thomas%20Huet\Desktop\Documentation%20arch&#233;ologique%20li&#233;e%20&#224;%20la%20th&#232;se\Sites.docx" TargetMode="External"/><Relationship Id="rId1463" Type="http://schemas.openxmlformats.org/officeDocument/2006/relationships/hyperlink" Target="file:///C:\Users\Thomas%20Huet\Desktop\Documentation%20arch&#233;ologique%20li&#233;e%20&#224;%20la%20th&#232;se\Cultures.docx" TargetMode="External"/><Relationship Id="rId2514" Type="http://schemas.openxmlformats.org/officeDocument/2006/relationships/hyperlink" Target="file:///C:\Users\Thomas%20Huet\Desktop\Documentation%20arch&#233;ologique%20li&#233;e%20&#224;%20la%20th&#232;se\Cultures.docx" TargetMode="External"/><Relationship Id="rId11057" Type="http://schemas.openxmlformats.org/officeDocument/2006/relationships/hyperlink" Target="file:///C:\Users\Thomas%20Huet\Desktop\Documentation%20arch&#233;ologique%20li&#233;e%20&#224;%20la%20th&#232;se\Sites.docx" TargetMode="External"/><Relationship Id="rId12108" Type="http://schemas.openxmlformats.org/officeDocument/2006/relationships/hyperlink" Target="file:///C:\Users\Thomas%20Huet\Desktop\Documentation%20arch&#233;ologique%20li&#233;e%20&#224;%20la%20th&#232;se\Cultures.docx" TargetMode="External"/><Relationship Id="rId4686" Type="http://schemas.openxmlformats.org/officeDocument/2006/relationships/hyperlink" Target="file:///C:\Users\Thomas%20Huet\Desktop\Documentation%20arch&#233;ologique%20li&#233;e%20&#224;%20la%20th&#232;se\Sites.docx" TargetMode="External"/><Relationship Id="rId5737" Type="http://schemas.openxmlformats.org/officeDocument/2006/relationships/hyperlink" Target="file:///C:\Users\Thomas%20Huet\Desktop\Documentation%20arch&#233;ologique%20li&#233;e%20&#224;%20la%20th&#232;se\Sites.docx" TargetMode="External"/><Relationship Id="rId3288" Type="http://schemas.openxmlformats.org/officeDocument/2006/relationships/hyperlink" Target="Sites.docx" TargetMode="External"/><Relationship Id="rId4339" Type="http://schemas.openxmlformats.org/officeDocument/2006/relationships/hyperlink" Target="file:///C:\Users\Thomas%20Huet\Desktop\Documentation%20arch&#233;ologique%20li&#233;e%20&#224;%20la%20th&#232;se\Cultures.docx" TargetMode="External"/><Relationship Id="rId8210" Type="http://schemas.openxmlformats.org/officeDocument/2006/relationships/hyperlink" Target="file:///C:\Users\Thomas%20Huet\Desktop\Documentation%20arch&#233;ologique%20li&#233;e%20&#224;%20la%20th&#232;se\Cultures.docx" TargetMode="External"/><Relationship Id="rId10140" Type="http://schemas.openxmlformats.org/officeDocument/2006/relationships/hyperlink" Target="file:///C:\Users\Thomas%20Huet\Desktop\Documentation%20arch&#233;ologique%20li&#233;e%20&#224;%20la%20th&#232;se\Cultures.docx" TargetMode="External"/><Relationship Id="rId13363" Type="http://schemas.openxmlformats.org/officeDocument/2006/relationships/hyperlink" Target="file:///C:\Users\Thomas%20Huet\Desktop\Documentation%20arch&#233;ologique%20li&#233;e%20&#224;%20la%20th&#232;se\Cultures.docx" TargetMode="External"/><Relationship Id="rId690" Type="http://schemas.openxmlformats.org/officeDocument/2006/relationships/hyperlink" Target="file:///C:\Users\Thomas%20Huet\Desktop\Documentation%20arch&#233;ologique%20li&#233;e%20&#224;%20la%20th&#232;se\Cultures.docx" TargetMode="External"/><Relationship Id="rId2371" Type="http://schemas.openxmlformats.org/officeDocument/2006/relationships/hyperlink" Target="file:///C:\Users\Thomas%20Huet\Desktop\Documentation%20arch&#233;ologique%20li&#233;e%20&#224;%20la%20th&#232;se\Cultures.docx" TargetMode="External"/><Relationship Id="rId3422" Type="http://schemas.openxmlformats.org/officeDocument/2006/relationships/hyperlink" Target="file:///C:\Users\Thomas%20Huet\Desktop\Documentation%20arch&#233;ologique%20li&#233;e%20&#224;%20la%20th&#232;se\Sites.docx" TargetMode="External"/><Relationship Id="rId4820" Type="http://schemas.openxmlformats.org/officeDocument/2006/relationships/hyperlink" Target="file:///C:\Users\Thomas%20Huet\Desktop\Documentation%20arch&#233;ologique%20li&#233;e%20&#224;%20la%20th&#232;se\Sites.docx" TargetMode="External"/><Relationship Id="rId13016" Type="http://schemas.openxmlformats.org/officeDocument/2006/relationships/hyperlink" Target="file:///C:\Users\Thomas%20Huet\Desktop\Documentation%20arch&#233;ologique%20li&#233;e%20&#224;%20la%20th&#232;se\Cultures.docx" TargetMode="External"/><Relationship Id="rId14414" Type="http://schemas.openxmlformats.org/officeDocument/2006/relationships/hyperlink" Target="file:///C:\Users\Thomas%20Huet\Desktop\Documentation%20arch&#233;ologique%20li&#233;e%20&#224;%20la%20th&#232;se\Sites.docx" TargetMode="External"/><Relationship Id="rId343" Type="http://schemas.openxmlformats.org/officeDocument/2006/relationships/hyperlink" Target="file:///C:\Users\Thomas%20Huet\Desktop\Documentation%20arch&#233;ologique%20li&#233;e%20&#224;%20la%20th&#232;se\Cultures.docx" TargetMode="External"/><Relationship Id="rId2024" Type="http://schemas.openxmlformats.org/officeDocument/2006/relationships/hyperlink" Target="file:///C:\Users\Thomas%20Huet\Desktop\Documentation%20arch&#233;ologique%20li&#233;e%20&#224;%20la%20th&#232;se\Cultures.docx" TargetMode="External"/><Relationship Id="rId6992" Type="http://schemas.openxmlformats.org/officeDocument/2006/relationships/hyperlink" Target="file:///C:\Users\Thomas%20Huet\Desktop\Documentation%20arch&#233;ologique%20li&#233;e%20&#224;%20la%20th&#232;se\Cultures.docx" TargetMode="External"/><Relationship Id="rId4196" Type="http://schemas.openxmlformats.org/officeDocument/2006/relationships/hyperlink" Target="file:///C:\Users\Thomas%20Huet\Desktop\Documentation%20arch&#233;ologique%20li&#233;e%20&#224;%20la%20th&#232;se\Sites.docx" TargetMode="External"/><Relationship Id="rId5247" Type="http://schemas.openxmlformats.org/officeDocument/2006/relationships/hyperlink" Target="file:///C:\Users\Thomas%20Huet\Desktop\Documentation%20arch&#233;ologique%20li&#233;e%20&#224;%20la%20th&#232;se\Sites.docx" TargetMode="External"/><Relationship Id="rId5594" Type="http://schemas.openxmlformats.org/officeDocument/2006/relationships/hyperlink" Target="file:///C:\Users\Thomas%20Huet\Desktop\Documentation%20arch&#233;ologique%20li&#233;e%20&#224;%20la%20th&#232;se\Cultures.docx" TargetMode="External"/><Relationship Id="rId6645" Type="http://schemas.openxmlformats.org/officeDocument/2006/relationships/hyperlink" Target="file:///C:\Users\Thomas%20Huet\Desktop\Documentation%20arch&#233;ologique%20li&#233;e%20&#224;%20la%20th&#232;se\Cultures.docx" TargetMode="External"/><Relationship Id="rId9868" Type="http://schemas.openxmlformats.org/officeDocument/2006/relationships/hyperlink" Target="file:///C:\Users\Thomas%20Huet\Desktop\Documentation%20arch&#233;ologique%20li&#233;e%20&#224;%20la%20th&#232;se\Sites.docx" TargetMode="External"/><Relationship Id="rId11798" Type="http://schemas.openxmlformats.org/officeDocument/2006/relationships/hyperlink" Target="file:///C:\Users\Thomas%20Huet\Desktop\Documentation%20arch&#233;ologique%20li&#233;e%20&#224;%20la%20th&#232;se\Cultures.docx" TargetMode="External"/><Relationship Id="rId12849" Type="http://schemas.openxmlformats.org/officeDocument/2006/relationships/hyperlink" Target="file:///C:\Users\Thomas%20Huet\Desktop\Documentation%20arch&#233;ologique%20li&#233;e%20&#224;%20la%20th&#232;se\Cultures.docx" TargetMode="External"/><Relationship Id="rId1857" Type="http://schemas.openxmlformats.org/officeDocument/2006/relationships/hyperlink" Target="file:///C:\Users\Thomas%20Huet\Desktop\Documentation%20arch&#233;ologique%20li&#233;e%20&#224;%20la%20th&#232;se\Sites.docx" TargetMode="External"/><Relationship Id="rId2908" Type="http://schemas.openxmlformats.org/officeDocument/2006/relationships/hyperlink" Target="file:///C:\Users\Thomas%20Huet\Desktop\Documentation%20arch&#233;ologique%20li&#233;e%20&#224;%20la%20th&#232;se\Cultures.docx" TargetMode="External"/><Relationship Id="rId14271" Type="http://schemas.openxmlformats.org/officeDocument/2006/relationships/hyperlink" Target="file:///C:\Users\Thomas%20Huet\Desktop\Documentation%20arch&#233;ologique%20li&#233;e%20&#224;%20la%20th&#232;se\Sites.docx" TargetMode="External"/><Relationship Id="rId4330" Type="http://schemas.openxmlformats.org/officeDocument/2006/relationships/hyperlink" Target="file:///C:\Users\Thomas%20Huet\Desktop\Documentation%20arch&#233;ologique%20li&#233;e%20&#224;%20la%20th&#232;se\Sites.docx" TargetMode="External"/><Relationship Id="rId8951" Type="http://schemas.openxmlformats.org/officeDocument/2006/relationships/hyperlink" Target="file:///C:\Users\Thomas%20Huet\Desktop\Documentation%20arch&#233;ologique%20li&#233;e%20&#224;%20la%20th&#232;se\Cultures.docx" TargetMode="External"/><Relationship Id="rId7553" Type="http://schemas.openxmlformats.org/officeDocument/2006/relationships/hyperlink" Target="file:///C:\Users\Thomas%20Huet\Desktop\Documentation%20arch&#233;ologique%20li&#233;e%20&#224;%20la%20th&#232;se\Cultures.docx" TargetMode="External"/><Relationship Id="rId8604" Type="http://schemas.openxmlformats.org/officeDocument/2006/relationships/hyperlink" Target="file:///C:\Users\Thomas%20Huet\Desktop\Documentation%20arch&#233;ologique%20li&#233;e%20&#224;%20la%20th&#232;se\Cultures.docx" TargetMode="External"/><Relationship Id="rId10881" Type="http://schemas.openxmlformats.org/officeDocument/2006/relationships/hyperlink" Target="file:///C:\Users\Thomas%20Huet\Desktop\Documentation%20arch&#233;ologique%20li&#233;e%20&#224;%20la%20th&#232;se\Sites.docx" TargetMode="External"/><Relationship Id="rId11932" Type="http://schemas.openxmlformats.org/officeDocument/2006/relationships/hyperlink" Target="file:///C:\Users\Thomas%20Huet\Desktop\Documentation%20arch&#233;ologique%20li&#233;e%20&#224;%20la%20th&#232;se\Sites.docx" TargetMode="External"/><Relationship Id="rId6155" Type="http://schemas.openxmlformats.org/officeDocument/2006/relationships/hyperlink" Target="file:///C:\Users\Thomas%20Huet\Desktop\Documentation%20arch&#233;ologique%20li&#233;e%20&#224;%20la%20th&#232;se\Sites.docx" TargetMode="External"/><Relationship Id="rId7206" Type="http://schemas.openxmlformats.org/officeDocument/2006/relationships/hyperlink" Target="file:///C:\Users\Thomas%20Huet\Desktop\Documentation%20arch&#233;ologique%20li&#233;e%20&#224;%20la%20th&#232;se\Cultures.docx" TargetMode="External"/><Relationship Id="rId10534" Type="http://schemas.openxmlformats.org/officeDocument/2006/relationships/hyperlink" Target="file:///C:\Users\Thomas%20Huet\Desktop\Documentation%20arch&#233;ologique%20li&#233;e%20&#224;%20la%20th&#232;se\Cultures.docx" TargetMode="External"/><Relationship Id="rId9378" Type="http://schemas.openxmlformats.org/officeDocument/2006/relationships/hyperlink" Target="file:///C:\Users\Thomas%20Huet\Desktop\Documentation%20arch&#233;ologique%20li&#233;e%20&#224;%20la%20th&#232;se\Sites.docx" TargetMode="External"/><Relationship Id="rId13757" Type="http://schemas.openxmlformats.org/officeDocument/2006/relationships/hyperlink" Target="file:///C:\Users\Thomas%20Huet\Desktop\Documentation%20arch&#233;ologique%20li&#233;e%20&#224;%20la%20th&#232;se\Sites.docx" TargetMode="External"/><Relationship Id="rId2765" Type="http://schemas.openxmlformats.org/officeDocument/2006/relationships/hyperlink" Target="file:///C:\Users\Thomas%20Huet\Desktop\Documentation%20arch&#233;ologique%20li&#233;e%20&#224;%20la%20th&#232;se\Cultures.docx" TargetMode="External"/><Relationship Id="rId3816" Type="http://schemas.openxmlformats.org/officeDocument/2006/relationships/hyperlink" Target="file:///C:\Users\Thomas%20Huet\Desktop\Documentation%20arch&#233;ologique%20li&#233;e%20&#224;%20la%20th&#232;se\Cultures.docx" TargetMode="External"/><Relationship Id="rId12359" Type="http://schemas.openxmlformats.org/officeDocument/2006/relationships/hyperlink" Target="file:///C:\Users\Thomas%20Huet\Desktop\Documentation%20arch&#233;ologique%20li&#233;e%20&#224;%20la%20th&#232;se\Cultures.docx" TargetMode="External"/><Relationship Id="rId737" Type="http://schemas.openxmlformats.org/officeDocument/2006/relationships/hyperlink" Target="Sites.docx" TargetMode="External"/><Relationship Id="rId1367" Type="http://schemas.openxmlformats.org/officeDocument/2006/relationships/hyperlink" Target="file:///C:\Users\Thomas%20Huet\Desktop\Documentation%20arch&#233;ologique%20li&#233;e%20&#224;%20la%20th&#232;se\Cultures.docx" TargetMode="External"/><Relationship Id="rId2418" Type="http://schemas.openxmlformats.org/officeDocument/2006/relationships/hyperlink" Target="file:///C:\Users\Thomas%20Huet\Desktop\Documentation%20arch&#233;ologique%20li&#233;e%20&#224;%20la%20th&#232;se\Sites.docx" TargetMode="External"/><Relationship Id="rId5988" Type="http://schemas.openxmlformats.org/officeDocument/2006/relationships/hyperlink" Target="file:///C:\Users\Thomas%20Huet\Desktop\Documentation%20arch&#233;ologique%20li&#233;e%20&#224;%20la%20th&#232;se\Sites.docx" TargetMode="External"/><Relationship Id="rId73" Type="http://schemas.openxmlformats.org/officeDocument/2006/relationships/hyperlink" Target="Sites.docx" TargetMode="External"/><Relationship Id="rId8461" Type="http://schemas.openxmlformats.org/officeDocument/2006/relationships/hyperlink" Target="file:///C:\Users\Thomas%20Huet\Desktop\Documentation%20arch&#233;ologique%20li&#233;e%20&#224;%20la%20th&#232;se\Sites.docx" TargetMode="External"/><Relationship Id="rId9512" Type="http://schemas.openxmlformats.org/officeDocument/2006/relationships/hyperlink" Target="file:///C:\Users\Thomas%20Huet\Desktop\Documentation%20arch&#233;ologique%20li&#233;e%20&#224;%20la%20th&#232;se\Cultures.docx" TargetMode="External"/><Relationship Id="rId10391" Type="http://schemas.openxmlformats.org/officeDocument/2006/relationships/hyperlink" Target="file:///C:\Users\Thomas%20Huet\Desktop\Documentation%20arch&#233;ologique%20li&#233;e%20&#224;%20la%20th&#232;se\Sites.docx" TargetMode="External"/><Relationship Id="rId11442" Type="http://schemas.openxmlformats.org/officeDocument/2006/relationships/hyperlink" Target="file:///C:\Users\Thomas%20Huet\Desktop\Documentation%20arch&#233;ologique%20li&#233;e%20&#224;%20la%20th&#232;se\Sites.docx" TargetMode="External"/><Relationship Id="rId12840" Type="http://schemas.openxmlformats.org/officeDocument/2006/relationships/hyperlink" Target="file:///C:\Users\Thomas%20Huet\Desktop\Documentation%20arch&#233;ologique%20li&#233;e%20&#224;%20la%20th&#232;se\Sites.docx" TargetMode="External"/><Relationship Id="rId1501" Type="http://schemas.openxmlformats.org/officeDocument/2006/relationships/hyperlink" Target="file:///C:\Users\Thomas%20Huet\Desktop\Documentation%20arch&#233;ologique%20li&#233;e%20&#224;%20la%20th&#232;se\Cultures.docx" TargetMode="External"/><Relationship Id="rId7063" Type="http://schemas.openxmlformats.org/officeDocument/2006/relationships/hyperlink" Target="file:///C:\Users\Thomas%20Huet\Desktop\Documentation%20arch&#233;ologique%20li&#233;e%20&#224;%20la%20th&#232;se\Sites.docx" TargetMode="External"/><Relationship Id="rId8114" Type="http://schemas.openxmlformats.org/officeDocument/2006/relationships/hyperlink" Target="file:///C:\Users\Thomas%20Huet\Desktop\Documentation%20arch&#233;ologique%20li&#233;e%20&#224;%20la%20th&#232;se\Sites.docx" TargetMode="External"/><Relationship Id="rId10044" Type="http://schemas.openxmlformats.org/officeDocument/2006/relationships/hyperlink" Target="file:///C:\Users\Thomas%20Huet\Desktop\Documentation%20arch&#233;ologique%20li&#233;e%20&#224;%20la%20th&#232;se\Sites.docx" TargetMode="External"/><Relationship Id="rId594" Type="http://schemas.openxmlformats.org/officeDocument/2006/relationships/hyperlink" Target="file:///C:\Users\Thomas%20Huet\Desktop\Documentation%20arch&#233;ologique%20li&#233;e%20&#224;%20la%20th&#232;se\Cultures.docx" TargetMode="External"/><Relationship Id="rId2275" Type="http://schemas.openxmlformats.org/officeDocument/2006/relationships/hyperlink" Target="file:///C:\Users\Thomas%20Huet\Desktop\Documentation%20arch&#233;ologique%20li&#233;e%20&#224;%20la%20th&#232;se\Sites.docx" TargetMode="External"/><Relationship Id="rId3326" Type="http://schemas.openxmlformats.org/officeDocument/2006/relationships/hyperlink" Target="file:///C:\Users\Thomas%20Huet\Desktop\Documentation%20arch&#233;ologique%20li&#233;e%20&#224;%20la%20th&#232;se\Sites.docx" TargetMode="External"/><Relationship Id="rId3673" Type="http://schemas.openxmlformats.org/officeDocument/2006/relationships/hyperlink" Target="file:///C:\Users\Thomas%20Huet\Desktop\Documentation%20arch&#233;ologique%20li&#233;e%20&#224;%20la%20th&#232;se\Cultures.docx" TargetMode="External"/><Relationship Id="rId4724" Type="http://schemas.openxmlformats.org/officeDocument/2006/relationships/hyperlink" Target="file:///C:\Users\Thomas%20Huet\Desktop\Documentation%20arch&#233;ologique%20li&#233;e%20&#224;%20la%20th&#232;se\Sites.docx" TargetMode="External"/><Relationship Id="rId13267" Type="http://schemas.openxmlformats.org/officeDocument/2006/relationships/hyperlink" Target="file:///C:\Users\Thomas%20Huet\Desktop\Documentation%20arch&#233;ologique%20li&#233;e%20&#224;%20la%20th&#232;se\Cultures.docx" TargetMode="External"/><Relationship Id="rId14318" Type="http://schemas.openxmlformats.org/officeDocument/2006/relationships/hyperlink" Target="file:///C:\Users\Thomas%20Huet\Desktop\Documentation%20arch&#233;ologique%20li&#233;e%20&#224;%20la%20th&#232;se\Sites.docx" TargetMode="External"/><Relationship Id="rId247" Type="http://schemas.openxmlformats.org/officeDocument/2006/relationships/hyperlink" Target="file:///C:\Users\Thomas%20Huet\Desktop\Documentation%20arch&#233;ologique%20li&#233;e%20&#224;%20la%20th&#232;se\Cultures.docx" TargetMode="External"/><Relationship Id="rId6896" Type="http://schemas.openxmlformats.org/officeDocument/2006/relationships/hyperlink" Target="file:///C:\Users\Thomas%20Huet\Desktop\Documentation%20arch&#233;ologique%20li&#233;e%20&#224;%20la%20th&#232;se\Cultures.docx" TargetMode="External"/><Relationship Id="rId7947" Type="http://schemas.openxmlformats.org/officeDocument/2006/relationships/hyperlink" Target="file:///C:\Users\Thomas%20Huet\Desktop\Documentation%20arch&#233;ologique%20li&#233;e%20&#224;%20la%20th&#232;se\Cultures.docx" TargetMode="External"/><Relationship Id="rId10928" Type="http://schemas.openxmlformats.org/officeDocument/2006/relationships/hyperlink" Target="file:///C:\Users\Thomas%20Huet\Desktop\Documentation%20arch&#233;ologique%20li&#233;e%20&#224;%20la%20th&#232;se\Sites.docx" TargetMode="External"/><Relationship Id="rId5498" Type="http://schemas.openxmlformats.org/officeDocument/2006/relationships/hyperlink" Target="file:///C:\Users\Thomas%20Huet\Desktop\Documentation%20arch&#233;ologique%20li&#233;e%20&#224;%20la%20th&#232;se\Sites.docx" TargetMode="External"/><Relationship Id="rId6549" Type="http://schemas.openxmlformats.org/officeDocument/2006/relationships/hyperlink" Target="file:///C:\Users\Thomas%20Huet\Desktop\Documentation%20arch&#233;ologique%20li&#233;e%20&#224;%20la%20th&#232;se\Sites.docx" TargetMode="External"/><Relationship Id="rId12350" Type="http://schemas.openxmlformats.org/officeDocument/2006/relationships/hyperlink" Target="file:///C:\Users\Thomas%20Huet\Desktop\Documentation%20arch&#233;ologique%20li&#233;e%20&#224;%20la%20th&#232;se\Cultures.docx" TargetMode="External"/><Relationship Id="rId13401" Type="http://schemas.openxmlformats.org/officeDocument/2006/relationships/hyperlink" Target="file:///C:\Users\Thomas%20Huet\Desktop\Documentation%20arch&#233;ologique%20li&#233;e%20&#224;%20la%20th&#232;se\Sites.docx" TargetMode="External"/><Relationship Id="rId9022" Type="http://schemas.openxmlformats.org/officeDocument/2006/relationships/hyperlink" Target="file:///C:\Users\Thomas%20Huet\Desktop\Documentation%20arch&#233;ologique%20li&#233;e%20&#224;%20la%20th&#232;se\Cultures.docx" TargetMode="External"/><Relationship Id="rId12003" Type="http://schemas.openxmlformats.org/officeDocument/2006/relationships/hyperlink" Target="file:///C:\Users\Thomas%20Huet\Desktop\Documentation%20arch&#233;ologique%20li&#233;e%20&#224;%20la%20th&#232;se\Sites.docx" TargetMode="External"/><Relationship Id="rId1011" Type="http://schemas.openxmlformats.org/officeDocument/2006/relationships/hyperlink" Target="file:///C:\Users\Thomas%20Huet\Desktop\Documentation%20arch&#233;ologique%20li&#233;e%20&#224;%20la%20th&#232;se\Cultures.docx" TargetMode="External"/><Relationship Id="rId4581" Type="http://schemas.openxmlformats.org/officeDocument/2006/relationships/hyperlink" Target="file:///C:\Users\Thomas%20Huet\Desktop\Documentation%20arch&#233;ologique%20li&#233;e%20&#224;%20la%20th&#232;se\Cultures.docx" TargetMode="External"/><Relationship Id="rId5632" Type="http://schemas.openxmlformats.org/officeDocument/2006/relationships/hyperlink" Target="file:///C:\Users\Thomas%20Huet\Desktop\Documentation%20arch&#233;ologique%20li&#233;e%20&#224;%20la%20th&#232;se\Cultures.docx" TargetMode="External"/><Relationship Id="rId14175" Type="http://schemas.openxmlformats.org/officeDocument/2006/relationships/hyperlink" Target="file:///C:\Users\Thomas%20Huet\Desktop\Documentation%20arch&#233;ologique%20li&#233;e%20&#224;%20la%20th&#232;se\Sites.docx" TargetMode="External"/><Relationship Id="rId3183" Type="http://schemas.openxmlformats.org/officeDocument/2006/relationships/hyperlink" Target="file:///C:\Users\Thomas%20Huet\Desktop\Documentation%20arch&#233;ologique%20li&#233;e%20&#224;%20la%20th&#232;se\Cultures.docx" TargetMode="External"/><Relationship Id="rId4234" Type="http://schemas.openxmlformats.org/officeDocument/2006/relationships/hyperlink" Target="file:///C:\Users\Thomas%20Huet\Desktop\Documentation%20arch&#233;ologique%20li&#233;e%20&#224;%20la%20th&#232;se\Cultures.docx" TargetMode="External"/><Relationship Id="rId7457" Type="http://schemas.openxmlformats.org/officeDocument/2006/relationships/hyperlink" Target="file:///C:\Users\Thomas%20Huet\Desktop\Documentation%20arch&#233;ologique%20li&#233;e%20&#224;%20la%20th&#232;se\Cultures.docx" TargetMode="External"/><Relationship Id="rId8855" Type="http://schemas.openxmlformats.org/officeDocument/2006/relationships/hyperlink" Target="file:///C:\Users\Thomas%20Huet\Desktop\Documentation%20arch&#233;ologique%20li&#233;e%20&#224;%20la%20th&#232;se\Cultures.docx" TargetMode="External"/><Relationship Id="rId9906" Type="http://schemas.openxmlformats.org/officeDocument/2006/relationships/hyperlink" Target="file:///C:\Users\Thomas%20Huet\Desktop\Documentation%20arch&#233;ologique%20li&#233;e%20&#224;%20la%20th&#232;se\Sites.docx" TargetMode="External"/><Relationship Id="rId10785" Type="http://schemas.openxmlformats.org/officeDocument/2006/relationships/hyperlink" Target="file:///C:\Users\Thomas%20Huet\Desktop\Documentation%20arch&#233;ologique%20li&#233;e%20&#224;%20la%20th&#232;se\Sites.docx" TargetMode="External"/><Relationship Id="rId11836" Type="http://schemas.openxmlformats.org/officeDocument/2006/relationships/hyperlink" Target="file:///C:\Users\Thomas%20Huet\Desktop\Documentation%20arch&#233;ologique%20li&#233;e%20&#224;%20la%20th&#232;se\Cultures.docx" TargetMode="External"/><Relationship Id="rId6059" Type="http://schemas.openxmlformats.org/officeDocument/2006/relationships/hyperlink" Target="file:///C:\Users\Thomas%20Huet\Desktop\Documentation%20arch&#233;ologique%20li&#233;e%20&#224;%20la%20th&#232;se\Cultures.docx" TargetMode="External"/><Relationship Id="rId8508" Type="http://schemas.openxmlformats.org/officeDocument/2006/relationships/hyperlink" Target="file:///C:\Users\Thomas%20Huet\Desktop\Documentation%20arch&#233;ologique%20li&#233;e%20&#224;%20la%20th&#232;se\Sites.docx" TargetMode="External"/><Relationship Id="rId10438" Type="http://schemas.openxmlformats.org/officeDocument/2006/relationships/hyperlink" Target="file:///C:\Users\Thomas%20Huet\Desktop\Documentation%20arch&#233;ologique%20li&#233;e%20&#224;%20la%20th&#232;se\DescriptionRoches.docx" TargetMode="External"/><Relationship Id="rId988" Type="http://schemas.openxmlformats.org/officeDocument/2006/relationships/hyperlink" Target="file:///C:\Users\Thomas%20Huet\Desktop\Documentation%20arch&#233;ologique%20li&#233;e%20&#224;%20la%20th&#232;se\Cultures.docx" TargetMode="External"/><Relationship Id="rId2669" Type="http://schemas.openxmlformats.org/officeDocument/2006/relationships/hyperlink" Target="file:///C:\Users\Thomas%20Huet\Desktop\Documentation%20arch&#233;ologique%20li&#233;e%20&#224;%20la%20th&#232;se\Sites.docx" TargetMode="External"/><Relationship Id="rId6540" Type="http://schemas.openxmlformats.org/officeDocument/2006/relationships/hyperlink" Target="file:///C:\Users\Thomas%20Huet\Desktop\Documentation%20arch&#233;ologique%20li&#233;e%20&#224;%20la%20th&#232;se\Sites.docx" TargetMode="External"/><Relationship Id="rId4091" Type="http://schemas.openxmlformats.org/officeDocument/2006/relationships/hyperlink" Target="file:///C:\Users\Thomas%20Huet\Desktop\Documentation%20arch&#233;ologique%20li&#233;e%20&#224;%20la%20th&#232;se\Sites.docx" TargetMode="External"/><Relationship Id="rId5142" Type="http://schemas.openxmlformats.org/officeDocument/2006/relationships/hyperlink" Target="file:///C:\Users\Thomas%20Huet\Desktop\Documentation%20arch&#233;ologique%20li&#233;e%20&#224;%20la%20th&#232;se\Cultures.docx" TargetMode="External"/><Relationship Id="rId9763" Type="http://schemas.openxmlformats.org/officeDocument/2006/relationships/hyperlink" Target="file:///C:\Users\Thomas%20Huet\Desktop\Documentation%20arch&#233;ologique%20li&#233;e%20&#224;%20la%20th&#232;se\Cultures.docx" TargetMode="External"/><Relationship Id="rId8365" Type="http://schemas.openxmlformats.org/officeDocument/2006/relationships/hyperlink" Target="file:///C:\Users\Thomas%20Huet\Desktop\Documentation%20arch&#233;ologique%20li&#233;e%20&#224;%20la%20th&#232;se\Sites.docx" TargetMode="External"/><Relationship Id="rId9416" Type="http://schemas.openxmlformats.org/officeDocument/2006/relationships/hyperlink" Target="file:///C:\Users\Thomas%20Huet\Desktop\Documentation%20arch&#233;ologique%20li&#233;e%20&#224;%20la%20th&#232;se\Sites.docx" TargetMode="External"/><Relationship Id="rId10295" Type="http://schemas.openxmlformats.org/officeDocument/2006/relationships/hyperlink" Target="file:///C:\Users\Thomas%20Huet\Desktop\Documentation%20arch&#233;ologique%20li&#233;e%20&#224;%20la%20th&#232;se\Cultures.docx" TargetMode="External"/><Relationship Id="rId11693" Type="http://schemas.openxmlformats.org/officeDocument/2006/relationships/hyperlink" Target="file:///C:\Users\Thomas%20Huet\Desktop\Documentation%20arch&#233;ologique%20li&#233;e%20&#224;%20la%20th&#232;se\Cultures.docx" TargetMode="External"/><Relationship Id="rId12744" Type="http://schemas.openxmlformats.org/officeDocument/2006/relationships/hyperlink" Target="file:///C:\Users\Thomas%20Huet\Desktop\Documentation%20arch&#233;ologique%20li&#233;e%20&#224;%20la%20th&#232;se\Sites.docx" TargetMode="External"/><Relationship Id="rId1405" Type="http://schemas.openxmlformats.org/officeDocument/2006/relationships/hyperlink" Target="file:///C:\Users\Thomas%20Huet\Desktop\Documentation%20arch&#233;ologique%20li&#233;e%20&#224;%20la%20th&#232;se\Cultures.docx" TargetMode="External"/><Relationship Id="rId1752" Type="http://schemas.openxmlformats.org/officeDocument/2006/relationships/hyperlink" Target="file:///C:\Users\Thomas%20Huet\Desktop\Documentation%20arch&#233;ologique%20li&#233;e%20&#224;%20la%20th&#232;se\Sites.docx" TargetMode="External"/><Relationship Id="rId2803" Type="http://schemas.openxmlformats.org/officeDocument/2006/relationships/hyperlink" Target="file:///C:\Users\Thomas%20Huet\Desktop\Documentation%20arch&#233;ologique%20li&#233;e%20&#224;%20la%20th&#232;se\Sites.docx" TargetMode="External"/><Relationship Id="rId8018" Type="http://schemas.openxmlformats.org/officeDocument/2006/relationships/hyperlink" Target="file:///C:\Users\Thomas%20Huet\Desktop\Documentation%20arch&#233;ologique%20li&#233;e%20&#224;%20la%20th&#232;se\Sites.docx" TargetMode="External"/><Relationship Id="rId11346" Type="http://schemas.openxmlformats.org/officeDocument/2006/relationships/hyperlink" Target="file:///C:\Users\Thomas%20Huet\Desktop\Documentation%20arch&#233;ologique%20li&#233;e%20&#224;%20la%20th&#232;se\Sites.docx" TargetMode="External"/><Relationship Id="rId4975" Type="http://schemas.openxmlformats.org/officeDocument/2006/relationships/hyperlink" Target="file:///C:\Users\Thomas%20Huet\Desktop\Documentation%20arch&#233;ologique%20li&#233;e%20&#224;%20la%20th&#232;se\Cultures.docx" TargetMode="External"/><Relationship Id="rId498" Type="http://schemas.openxmlformats.org/officeDocument/2006/relationships/hyperlink" Target="file:///C:\Users\Thomas%20Huet\Desktop\Documentation%20arch&#233;ologique%20li&#233;e%20&#224;%20la%20th&#232;se\Cultures.docx" TargetMode="External"/><Relationship Id="rId2179" Type="http://schemas.openxmlformats.org/officeDocument/2006/relationships/hyperlink" Target="file:///C:\Users\Thomas%20Huet\Desktop\Documentation%20arch&#233;ologique%20li&#233;e%20&#224;%20la%20th&#232;se\Sites.docx" TargetMode="External"/><Relationship Id="rId3577" Type="http://schemas.openxmlformats.org/officeDocument/2006/relationships/hyperlink" Target="file:///C:\Users\Thomas%20Huet\Desktop\Documentation%20arch&#233;ologique%20li&#233;e%20&#224;%20la%20th&#232;se\Cultures.docx" TargetMode="External"/><Relationship Id="rId4628" Type="http://schemas.openxmlformats.org/officeDocument/2006/relationships/hyperlink" Target="file:///C:\Users\Thomas%20Huet\Desktop\Documentation%20arch&#233;ologique%20li&#233;e%20&#224;%20la%20th&#232;se\Sites.docx" TargetMode="External"/><Relationship Id="rId6050" Type="http://schemas.openxmlformats.org/officeDocument/2006/relationships/hyperlink" Target="file:///C:\Users\Thomas%20Huet\Desktop\Documentation%20arch&#233;ologique%20li&#233;e%20&#224;%20la%20th&#232;se\Cultures.docx" TargetMode="External"/><Relationship Id="rId7101" Type="http://schemas.openxmlformats.org/officeDocument/2006/relationships/hyperlink" Target="file:///C:\Users\Thomas%20Huet\Desktop\Documentation%20arch&#233;ologique%20li&#233;e%20&#224;%20la%20th&#232;se\Sites.docx" TargetMode="External"/><Relationship Id="rId13652" Type="http://schemas.openxmlformats.org/officeDocument/2006/relationships/hyperlink" Target="file:///C:\Users\Thomas%20Huet\Desktop\Documentation%20arch&#233;ologique%20li&#233;e%20&#224;%20la%20th&#232;se\Sites.docx" TargetMode="External"/><Relationship Id="rId2660" Type="http://schemas.openxmlformats.org/officeDocument/2006/relationships/hyperlink" Target="file:///C:\Users\Thomas%20Huet\Desktop\Documentation%20arch&#233;ologique%20li&#233;e%20&#224;%20la%20th&#232;se\Cultures.docx" TargetMode="External"/><Relationship Id="rId3711" Type="http://schemas.openxmlformats.org/officeDocument/2006/relationships/hyperlink" Target="file:///C:\Users\Thomas%20Huet\Desktop\Documentation%20arch&#233;ologique%20li&#233;e%20&#224;%20la%20th&#232;se\Cultures.docx" TargetMode="External"/><Relationship Id="rId9273" Type="http://schemas.openxmlformats.org/officeDocument/2006/relationships/hyperlink" Target="file:///C:\Users\Thomas%20Huet\Desktop\Documentation%20arch&#233;ologique%20li&#233;e%20&#224;%20la%20th&#232;se\Cultures.docx" TargetMode="External"/><Relationship Id="rId12254" Type="http://schemas.openxmlformats.org/officeDocument/2006/relationships/hyperlink" Target="file:///C:\Users\Thomas%20Huet\Desktop\Documentation%20arch&#233;ologique%20li&#233;e%20&#224;%20la%20th&#232;se\Sites.docx" TargetMode="External"/><Relationship Id="rId13305" Type="http://schemas.openxmlformats.org/officeDocument/2006/relationships/hyperlink" Target="file:///C:\Users\Thomas%20Huet\Desktop\Documentation%20arch&#233;ologique%20li&#233;e%20&#224;%20la%20th&#232;se\Sites.docx" TargetMode="External"/><Relationship Id="rId632" Type="http://schemas.openxmlformats.org/officeDocument/2006/relationships/hyperlink" Target="file:///C:\Users\Thomas%20Huet\Desktop\Documentation%20arch&#233;ologique%20li&#233;e%20&#224;%20la%20th&#232;se\Cultures.docx" TargetMode="External"/><Relationship Id="rId1262" Type="http://schemas.openxmlformats.org/officeDocument/2006/relationships/hyperlink" Target="file:///C:\Users\Thomas%20Huet\Desktop\Documentation%20arch&#233;ologique%20li&#233;e%20&#224;%20la%20th&#232;se\Sites.docx" TargetMode="External"/><Relationship Id="rId2313" Type="http://schemas.openxmlformats.org/officeDocument/2006/relationships/hyperlink" Target="file:///C:\Users\Thomas%20Huet\Desktop\Documentation%20arch&#233;ologique%20li&#233;e%20&#224;%20la%20th&#232;se\Cultures.docx" TargetMode="External"/><Relationship Id="rId4485" Type="http://schemas.openxmlformats.org/officeDocument/2006/relationships/hyperlink" Target="file:///C:\Users\Thomas%20Huet\Desktop\Documentation%20arch&#233;ologique%20li&#233;e%20&#224;%20la%20th&#232;se\Sites.docx" TargetMode="External"/><Relationship Id="rId5536" Type="http://schemas.openxmlformats.org/officeDocument/2006/relationships/hyperlink" Target="file:///C:\Users\Thomas%20Huet\Desktop\Documentation%20arch&#233;ologique%20li&#233;e%20&#224;%20la%20th&#232;se\Sites.docx" TargetMode="External"/><Relationship Id="rId5883" Type="http://schemas.openxmlformats.org/officeDocument/2006/relationships/hyperlink" Target="file:///C:\Users\Thomas%20Huet\Desktop\Documentation%20arch&#233;ologique%20li&#233;e%20&#224;%20la%20th&#232;se\Cultures.docx" TargetMode="External"/><Relationship Id="rId6934" Type="http://schemas.openxmlformats.org/officeDocument/2006/relationships/hyperlink" Target="file:///C:\Users\Thomas%20Huet\Desktop\Documentation%20arch&#233;ologique%20li&#233;e%20&#224;%20la%20th&#232;se\Cultures.docx" TargetMode="External"/><Relationship Id="rId14079" Type="http://schemas.openxmlformats.org/officeDocument/2006/relationships/hyperlink" Target="file:///C:\Users\Thomas%20Huet\Desktop\Documentation%20arch&#233;ologique%20li&#233;e%20&#224;%20la%20th&#232;se\Cultures.docx" TargetMode="External"/><Relationship Id="rId3087" Type="http://schemas.openxmlformats.org/officeDocument/2006/relationships/hyperlink" Target="file:///C:\Users\Thomas%20Huet\Desktop\Documentation%20arch&#233;ologique%20li&#233;e%20&#224;%20la%20th&#232;se\Cultures.docx" TargetMode="External"/><Relationship Id="rId4138" Type="http://schemas.openxmlformats.org/officeDocument/2006/relationships/hyperlink" Target="Sites.docx" TargetMode="External"/><Relationship Id="rId8759" Type="http://schemas.openxmlformats.org/officeDocument/2006/relationships/hyperlink" Target="file:///C:\Users\Thomas%20Huet\Desktop\Documentation%20arch&#233;ologique%20li&#233;e%20&#224;%20la%20th&#232;se\Sites.docx" TargetMode="External"/><Relationship Id="rId10689" Type="http://schemas.openxmlformats.org/officeDocument/2006/relationships/hyperlink" Target="file:///C:\Users\Thomas%20Huet\Desktop\Documentation%20arch&#233;ologique%20li&#233;e%20&#224;%20la%20th&#232;se\Cultures.docx" TargetMode="External"/><Relationship Id="rId13162" Type="http://schemas.openxmlformats.org/officeDocument/2006/relationships/hyperlink" Target="file:///C:\Users\Thomas%20Huet\Desktop\Documentation%20arch&#233;ologique%20li&#233;e%20&#224;%20la%20th&#232;se\Sites.docx" TargetMode="External"/><Relationship Id="rId14213" Type="http://schemas.openxmlformats.org/officeDocument/2006/relationships/hyperlink" Target="file:///C:\Users\Thomas%20Huet\Desktop\Documentation%20arch&#233;ologique%20li&#233;e%20&#224;%20la%20th&#232;se\Cultures.docx" TargetMode="External"/><Relationship Id="rId2170" Type="http://schemas.openxmlformats.org/officeDocument/2006/relationships/hyperlink" Target="file:///C:\Users\Thomas%20Huet\Desktop\Documentation%20arch&#233;ologique%20li&#233;e%20&#224;%20la%20th&#232;se\Cultures.docx" TargetMode="External"/><Relationship Id="rId3221" Type="http://schemas.openxmlformats.org/officeDocument/2006/relationships/hyperlink" Target="file:///C:\Users\Thomas%20Huet\Desktop\Documentation%20arch&#233;ologique%20li&#233;e%20&#224;%20la%20th&#232;se\Sites.docx" TargetMode="External"/><Relationship Id="rId6791" Type="http://schemas.openxmlformats.org/officeDocument/2006/relationships/hyperlink" Target="file:///C:\Users\Thomas%20Huet\Desktop\Documentation%20arch&#233;ologique%20li&#233;e%20&#224;%20la%20th&#232;se\Cultures.docx" TargetMode="External"/><Relationship Id="rId7842" Type="http://schemas.openxmlformats.org/officeDocument/2006/relationships/hyperlink" Target="file:///C:\Users\Thomas%20Huet\Desktop\Documentation%20arch&#233;ologique%20li&#233;e%20&#224;%20la%20th&#232;se\Cultures.docx" TargetMode="External"/><Relationship Id="rId8" Type="http://schemas.openxmlformats.org/officeDocument/2006/relationships/hyperlink" Target="file:///C:\Users\Thomas%20Huet\Desktop\Documentation%20arch&#233;ologique%20li&#233;e%20&#224;%20la%20th&#232;se\Cultures.docx" TargetMode="External"/><Relationship Id="rId142" Type="http://schemas.openxmlformats.org/officeDocument/2006/relationships/hyperlink" Target="file:///C:\Users\Thomas%20Huet\Desktop\Documentation%20arch&#233;ologique%20li&#233;e%20&#224;%20la%20th&#232;se\Sites.docx" TargetMode="External"/><Relationship Id="rId5393" Type="http://schemas.openxmlformats.org/officeDocument/2006/relationships/hyperlink" Target="file:///C:\Users\Thomas%20Huet\Desktop\Documentation%20arch&#233;ologique%20li&#233;e%20&#224;%20la%20th&#232;se\Objets.docx" TargetMode="External"/><Relationship Id="rId6444" Type="http://schemas.openxmlformats.org/officeDocument/2006/relationships/hyperlink" Target="file:///C:\Users\Thomas%20Huet\Desktop\Documentation%20arch&#233;ologique%20li&#233;e%20&#224;%20la%20th&#232;se\Sites.docx" TargetMode="External"/><Relationship Id="rId10823" Type="http://schemas.openxmlformats.org/officeDocument/2006/relationships/hyperlink" Target="file:///C:\Users\Thomas%20Huet\Desktop\Documentation%20arch&#233;ologique%20li&#233;e%20&#224;%20la%20th&#232;se\Sites.docx" TargetMode="External"/><Relationship Id="rId5046" Type="http://schemas.openxmlformats.org/officeDocument/2006/relationships/hyperlink" Target="file:///C:\Users\Thomas%20Huet\Desktop\Documentation%20arch&#233;ologique%20li&#233;e%20&#224;%20la%20th&#232;se\Cultures.docx" TargetMode="External"/><Relationship Id="rId9667" Type="http://schemas.openxmlformats.org/officeDocument/2006/relationships/hyperlink" Target="file:///C:\Users\Thomas%20Huet\Desktop\Documentation%20arch&#233;ologique%20li&#233;e%20&#224;%20la%20th&#232;se\Cultures.docx" TargetMode="External"/><Relationship Id="rId12995" Type="http://schemas.openxmlformats.org/officeDocument/2006/relationships/hyperlink" Target="file:///C:\Users\Thomas%20Huet\Desktop\Documentation%20arch&#233;ologique%20li&#233;e%20&#224;%20la%20th&#232;se\Cultures.docx" TargetMode="External"/><Relationship Id="rId8269" Type="http://schemas.openxmlformats.org/officeDocument/2006/relationships/hyperlink" Target="file:///C:\Users\Thomas%20Huet\Desktop\Documentation%20arch&#233;ologique%20li&#233;e%20&#224;%20la%20th&#232;se\Cultures.docx" TargetMode="External"/><Relationship Id="rId11597" Type="http://schemas.openxmlformats.org/officeDocument/2006/relationships/hyperlink" Target="file:///C:\Users\Thomas%20Huet\Desktop\Documentation%20arch&#233;ologique%20li&#233;e%20&#224;%20la%20th&#232;se\Cultures.docx" TargetMode="External"/><Relationship Id="rId12648" Type="http://schemas.openxmlformats.org/officeDocument/2006/relationships/hyperlink" Target="file:///C:\Users\Thomas%20Huet\Desktop\Documentation%20arch&#233;ologique%20li&#233;e%20&#224;%20la%20th&#232;se\Sites.docx" TargetMode="External"/><Relationship Id="rId1656" Type="http://schemas.openxmlformats.org/officeDocument/2006/relationships/hyperlink" Target="file:///C:\Users\Thomas%20Huet\Desktop\Documentation%20arch&#233;ologique%20li&#233;e%20&#224;%20la%20th&#232;se\Sites.docx" TargetMode="External"/><Relationship Id="rId2707" Type="http://schemas.openxmlformats.org/officeDocument/2006/relationships/hyperlink" Target="file:///C:\Users\Thomas%20Huet\Desktop\Documentation%20arch&#233;ologique%20li&#233;e%20&#224;%20la%20th&#232;se\Cultures.docx" TargetMode="External"/><Relationship Id="rId10199" Type="http://schemas.openxmlformats.org/officeDocument/2006/relationships/hyperlink" Target="file:///C:\Users\Thomas%20Huet\Desktop\Documentation%20arch&#233;ologique%20li&#233;e%20&#224;%20la%20th&#232;se\Sites.docx" TargetMode="External"/><Relationship Id="rId14070" Type="http://schemas.openxmlformats.org/officeDocument/2006/relationships/hyperlink" Target="file:///C:\Users\Thomas%20Huet\Desktop\Documentation%20arch&#233;ologique%20li&#233;e%20&#224;%20la%20th&#232;se\Sites.docx" TargetMode="External"/><Relationship Id="rId1309" Type="http://schemas.openxmlformats.org/officeDocument/2006/relationships/hyperlink" Target="file:///C:\Users\Thomas%20Huet\Desktop\Documentation%20arch&#233;ologique%20li&#233;e%20&#224;%20la%20th&#232;se\Cultures.docx" TargetMode="External"/><Relationship Id="rId4879" Type="http://schemas.openxmlformats.org/officeDocument/2006/relationships/hyperlink" Target="file:///C:\Users\Thomas%20Huet\Desktop\Documentation%20arch&#233;ologique%20li&#233;e%20&#224;%20la%20th&#232;se\Cultures.docx" TargetMode="External"/><Relationship Id="rId8750" Type="http://schemas.openxmlformats.org/officeDocument/2006/relationships/hyperlink" Target="file:///C:\Users\Thomas%20Huet\Desktop\Documentation%20arch&#233;ologique%20li&#233;e%20&#224;%20la%20th&#232;se\Cultures.docx" TargetMode="External"/><Relationship Id="rId9801" Type="http://schemas.openxmlformats.org/officeDocument/2006/relationships/hyperlink" Target="file:///C:\Users\Thomas%20Huet\Desktop\Documentation%20arch&#233;ologique%20li&#233;e%20&#224;%20la%20th&#232;se\Sites.docx" TargetMode="External"/><Relationship Id="rId10680" Type="http://schemas.openxmlformats.org/officeDocument/2006/relationships/hyperlink" Target="file:///C:\Users\Thomas%20Huet\Desktop\Documentation%20arch&#233;ologique%20li&#233;e%20&#224;%20la%20th&#232;se\Cultures.docx" TargetMode="External"/><Relationship Id="rId11731" Type="http://schemas.openxmlformats.org/officeDocument/2006/relationships/hyperlink" Target="file:///C:\Users\Thomas%20Huet\Desktop\Documentation%20arch&#233;ologique%20li&#233;e%20&#224;%20la%20th&#232;se\Cultures.docx" TargetMode="External"/><Relationship Id="rId15" Type="http://schemas.openxmlformats.org/officeDocument/2006/relationships/hyperlink" Target="Sites.docx" TargetMode="External"/><Relationship Id="rId7352" Type="http://schemas.openxmlformats.org/officeDocument/2006/relationships/hyperlink" Target="file:///C:\Users\Thomas%20Huet\Desktop\Documentation%20arch&#233;ologique%20li&#233;e%20&#224;%20la%20th&#232;se\Sites.docx" TargetMode="External"/><Relationship Id="rId8403" Type="http://schemas.openxmlformats.org/officeDocument/2006/relationships/hyperlink" Target="file:///C:\Users\Thomas%20Huet\Desktop\Documentation%20arch&#233;ologique%20li&#233;e%20&#224;%20la%20th&#232;se\Sites.docx" TargetMode="External"/><Relationship Id="rId10333" Type="http://schemas.openxmlformats.org/officeDocument/2006/relationships/hyperlink" Target="file:///C:\Users\Thomas%20Huet\Desktop\Documentation%20arch&#233;ologique%20li&#233;e%20&#224;%20la%20th&#232;se\Cultures.docx" TargetMode="External"/><Relationship Id="rId7005" Type="http://schemas.openxmlformats.org/officeDocument/2006/relationships/hyperlink" Target="file:///C:\Users\Thomas%20Huet\Desktop\Documentation%20arch&#233;ologique%20li&#233;e%20&#224;%20la%20th&#232;se\Cultures.docx" TargetMode="External"/><Relationship Id="rId883" Type="http://schemas.openxmlformats.org/officeDocument/2006/relationships/hyperlink" Target="file:///C:\Users\Thomas%20Huet\Desktop\Documentation%20arch&#233;ologique%20li&#233;e%20&#224;%20la%20th&#232;se\Cultures.docx" TargetMode="External"/><Relationship Id="rId2564" Type="http://schemas.openxmlformats.org/officeDocument/2006/relationships/hyperlink" Target="file:///C:\Users\Thomas%20Huet\Desktop\Documentation%20arch&#233;ologique%20li&#233;e%20&#224;%20la%20th&#232;se\Cultures.docx" TargetMode="External"/><Relationship Id="rId3615" Type="http://schemas.openxmlformats.org/officeDocument/2006/relationships/hyperlink" Target="file:///C:\Users\Thomas%20Huet\Desktop\Documentation%20arch&#233;ologique%20li&#233;e%20&#224;%20la%20th&#232;se\Cultures.docx" TargetMode="External"/><Relationship Id="rId3962" Type="http://schemas.openxmlformats.org/officeDocument/2006/relationships/hyperlink" Target="file:///C:\Users\Thomas%20Huet\Desktop\Documentation%20arch&#233;ologique%20li&#233;e%20&#224;%20la%20th&#232;se\Cultures.docx" TargetMode="External"/><Relationship Id="rId9177" Type="http://schemas.openxmlformats.org/officeDocument/2006/relationships/hyperlink" Target="file:///C:\Users\Thomas%20Huet\Desktop\Documentation%20arch&#233;ologique%20li&#233;e%20&#224;%20la%20th&#232;se\Cultures.docx" TargetMode="External"/><Relationship Id="rId12158" Type="http://schemas.openxmlformats.org/officeDocument/2006/relationships/hyperlink" Target="file:///C:\Users\Thomas%20Huet\Desktop\Documentation%20arch&#233;ologique%20li&#233;e%20&#224;%20la%20th&#232;se\Cultures.docx" TargetMode="External"/><Relationship Id="rId13556" Type="http://schemas.openxmlformats.org/officeDocument/2006/relationships/hyperlink" Target="file:///C:\Users\Thomas%20Huet\Desktop\Documentation%20arch&#233;ologique%20li&#233;e%20&#224;%20la%20th&#232;se\Cultures.docx" TargetMode="External"/><Relationship Id="rId536" Type="http://schemas.openxmlformats.org/officeDocument/2006/relationships/hyperlink" Target="file:///C:\Users\Thomas%20Huet\Desktop\Documentation%20arch&#233;ologique%20li&#233;e%20&#224;%20la%20th&#232;se\Cultures.docx" TargetMode="External"/><Relationship Id="rId1166" Type="http://schemas.openxmlformats.org/officeDocument/2006/relationships/hyperlink" Target="file:///C:\Users\Thomas%20Huet\Desktop\Documentation%20arch&#233;ologique%20li&#233;e%20&#224;%20la%20th&#232;se\Cultures.docx" TargetMode="External"/><Relationship Id="rId2217" Type="http://schemas.openxmlformats.org/officeDocument/2006/relationships/hyperlink" Target="file:///C:\Users\Thomas%20Huet\Desktop\Documentation%20arch&#233;ologique%20li&#233;e%20&#224;%20la%20th&#232;se\Cultures.docx" TargetMode="External"/><Relationship Id="rId13209" Type="http://schemas.openxmlformats.org/officeDocument/2006/relationships/hyperlink" Target="file:///C:\Users\Thomas%20Huet\Desktop\Documentation%20arch&#233;ologique%20li&#233;e%20&#224;%20la%20th&#232;se\Sites.docx" TargetMode="External"/><Relationship Id="rId4389" Type="http://schemas.openxmlformats.org/officeDocument/2006/relationships/hyperlink" Target="file:///C:\Users\Thomas%20Huet\Desktop\Documentation%20arch&#233;ologique%20li&#233;e%20&#224;%20la%20th&#232;se\Cultures.docx" TargetMode="External"/><Relationship Id="rId5787" Type="http://schemas.openxmlformats.org/officeDocument/2006/relationships/hyperlink" Target="file:///C:\Users\Thomas%20Huet\Desktop\Documentation%20arch&#233;ologique%20li&#233;e%20&#224;%20la%20th&#232;se\Sites.docx" TargetMode="External"/><Relationship Id="rId6838" Type="http://schemas.openxmlformats.org/officeDocument/2006/relationships/hyperlink" Target="file:///C:\Users\Thomas%20Huet\Desktop\Documentation%20arch&#233;ologique%20li&#233;e%20&#224;%20la%20th&#232;se\Cultures.docx" TargetMode="External"/><Relationship Id="rId8260" Type="http://schemas.openxmlformats.org/officeDocument/2006/relationships/hyperlink" Target="file:///C:\Users\Thomas%20Huet\Desktop\Documentation%20arch&#233;ologique%20li&#233;e%20&#224;%20la%20th&#232;se\Sites.docx" TargetMode="External"/><Relationship Id="rId9311" Type="http://schemas.openxmlformats.org/officeDocument/2006/relationships/hyperlink" Target="file:///C:\Users\Thomas%20Huet\Desktop\Documentation%20arch&#233;ologique%20li&#233;e%20&#224;%20la%20th&#232;se\Sites.docx" TargetMode="External"/><Relationship Id="rId10190" Type="http://schemas.openxmlformats.org/officeDocument/2006/relationships/hyperlink" Target="file:///C:\Users\Thomas%20Huet\Desktop\Documentation%20arch&#233;ologique%20li&#233;e%20&#224;%20la%20th&#232;se\Sites.docx" TargetMode="External"/><Relationship Id="rId11241" Type="http://schemas.openxmlformats.org/officeDocument/2006/relationships/hyperlink" Target="file:///C:\Users\Thomas%20Huet\Desktop\Documentation%20arch&#233;ologique%20li&#233;e%20&#224;%20la%20th&#232;se\Cultures.docx" TargetMode="External"/><Relationship Id="rId1300" Type="http://schemas.openxmlformats.org/officeDocument/2006/relationships/hyperlink" Target="file:///C:\Users\Thomas%20Huet\Desktop\Documentation%20arch&#233;ologique%20li&#233;e%20&#224;%20la%20th&#232;se\Cultures.docx" TargetMode="External"/><Relationship Id="rId4870" Type="http://schemas.openxmlformats.org/officeDocument/2006/relationships/hyperlink" Target="file:///C:\Users\Thomas%20Huet\Desktop\Documentation%20arch&#233;ologique%20li&#233;e%20&#224;%20la%20th&#232;se\Cultures.docx" TargetMode="External"/><Relationship Id="rId5921" Type="http://schemas.openxmlformats.org/officeDocument/2006/relationships/hyperlink" Target="file:///C:\Users\Thomas%20Huet\Desktop\Documentation%20arch&#233;ologique%20li&#233;e%20&#224;%20la%20th&#232;se\Analyses%20Statistiques.docx" TargetMode="External"/><Relationship Id="rId14464" Type="http://schemas.openxmlformats.org/officeDocument/2006/relationships/hyperlink" Target="file:///C:\Users\Thomas%20Huet\Desktop\Documentation%20arch&#233;ologique%20li&#233;e%20&#224;%20la%20th&#232;se\Sites.docx" TargetMode="External"/><Relationship Id="rId3472" Type="http://schemas.openxmlformats.org/officeDocument/2006/relationships/hyperlink" Target="Cultures.docx" TargetMode="External"/><Relationship Id="rId4523" Type="http://schemas.openxmlformats.org/officeDocument/2006/relationships/hyperlink" Target="file:///C:\Users\Thomas%20Huet\Desktop\Documentation%20arch&#233;ologique%20li&#233;e%20&#224;%20la%20th&#232;se\Sites.docx" TargetMode="External"/><Relationship Id="rId13066" Type="http://schemas.openxmlformats.org/officeDocument/2006/relationships/hyperlink" Target="file:///C:\Users\Thomas%20Huet\Desktop\Documentation%20arch&#233;ologique%20li&#233;e%20&#224;%20la%20th&#232;se\Sites.docx" TargetMode="External"/><Relationship Id="rId14117" Type="http://schemas.openxmlformats.org/officeDocument/2006/relationships/hyperlink" Target="file:///C:\Users\Thomas%20Huet\Desktop\Documentation%20arch&#233;ologique%20li&#233;e%20&#224;%20la%20th&#232;se\Sites.docx" TargetMode="External"/><Relationship Id="rId393" Type="http://schemas.openxmlformats.org/officeDocument/2006/relationships/hyperlink" Target="file:///C:\Users\Thomas%20Huet\Desktop\Documentation%20arch&#233;ologique%20li&#233;e%20&#224;%20la%20th&#232;se\Cultures.docx" TargetMode="External"/><Relationship Id="rId2074" Type="http://schemas.openxmlformats.org/officeDocument/2006/relationships/hyperlink" Target="file:///C:\Users\Thomas%20Huet\Desktop\Documentation%20arch&#233;ologique%20li&#233;e%20&#224;%20la%20th&#232;se\Cultures.docx" TargetMode="External"/><Relationship Id="rId3125" Type="http://schemas.openxmlformats.org/officeDocument/2006/relationships/hyperlink" Target="file:///C:\Users\Thomas%20Huet\Desktop\Documentation%20arch&#233;ologique%20li&#233;e%20&#224;%20la%20th&#232;se\Sites.docx" TargetMode="External"/><Relationship Id="rId6695" Type="http://schemas.openxmlformats.org/officeDocument/2006/relationships/hyperlink" Target="file:///C:\Users\Thomas%20Huet\Desktop\Documentation%20arch&#233;ologique%20li&#233;e%20&#224;%20la%20th&#232;se\Cultures.docx" TargetMode="External"/><Relationship Id="rId7746" Type="http://schemas.openxmlformats.org/officeDocument/2006/relationships/hyperlink" Target="file:///C:\Users\Thomas%20Huet\Desktop\Documentation%20arch&#233;ologique%20li&#233;e%20&#224;%20la%20th&#232;se\Cultures.docx" TargetMode="External"/><Relationship Id="rId5297" Type="http://schemas.openxmlformats.org/officeDocument/2006/relationships/hyperlink" Target="file:///C:\Users\Thomas%20Huet\Desktop\Documentation%20arch&#233;ologique%20li&#233;e%20&#224;%20la%20th&#232;se\Sites.docx" TargetMode="External"/><Relationship Id="rId6348" Type="http://schemas.openxmlformats.org/officeDocument/2006/relationships/hyperlink" Target="file:///C:\Users\Thomas%20Huet\Desktop\Documentation%20arch&#233;ologique%20li&#233;e%20&#224;%20la%20th&#232;se\Sites.docx" TargetMode="External"/><Relationship Id="rId10727" Type="http://schemas.openxmlformats.org/officeDocument/2006/relationships/hyperlink" Target="file:///C:\Users\Thomas%20Huet\Desktop\Documentation%20arch&#233;ologique%20li&#233;e%20&#224;%20la%20th&#232;se\Sites.docx" TargetMode="External"/><Relationship Id="rId12899" Type="http://schemas.openxmlformats.org/officeDocument/2006/relationships/hyperlink" Target="file:///C:\Users\Thomas%20Huet\Desktop\Documentation%20arch&#233;ologique%20li&#233;e%20&#224;%20la%20th&#232;se\Sites.docx" TargetMode="External"/><Relationship Id="rId13200" Type="http://schemas.openxmlformats.org/officeDocument/2006/relationships/hyperlink" Target="file:///C:\Users\Thomas%20Huet\Desktop\Documentation%20arch&#233;ologique%20li&#233;e%20&#224;%20la%20th&#232;se\Sites.docx" TargetMode="External"/><Relationship Id="rId2958" Type="http://schemas.openxmlformats.org/officeDocument/2006/relationships/hyperlink" Target="file:///C:\Users\Thomas%20Huet\Desktop\Documentation%20arch&#233;ologique%20li&#233;e%20&#224;%20la%20th&#232;se\Cultures.docx" TargetMode="External"/><Relationship Id="rId4380" Type="http://schemas.openxmlformats.org/officeDocument/2006/relationships/hyperlink" Target="file:///C:\Users\Thomas%20Huet\Desktop\Documentation%20arch&#233;ologique%20li&#233;e%20&#224;%20la%20th&#232;se\Cultures.docx" TargetMode="External"/><Relationship Id="rId5431" Type="http://schemas.openxmlformats.org/officeDocument/2006/relationships/hyperlink" Target="file:///C:\Users\Thomas%20Huet\Desktop\Documentation%20arch&#233;ologique%20li&#233;e%20&#224;%20la%20th&#232;se\Sites.docx" TargetMode="External"/><Relationship Id="rId4033" Type="http://schemas.openxmlformats.org/officeDocument/2006/relationships/hyperlink" Target="Sites.docx" TargetMode="External"/><Relationship Id="rId8654" Type="http://schemas.openxmlformats.org/officeDocument/2006/relationships/hyperlink" Target="file:///C:\Users\Thomas%20Huet\Desktop\Documentation%20arch&#233;ologique%20li&#233;e%20&#224;%20la%20th&#232;se\Sites.docx" TargetMode="External"/><Relationship Id="rId9705" Type="http://schemas.openxmlformats.org/officeDocument/2006/relationships/hyperlink" Target="file:///C:\Users\Thomas%20Huet\Desktop\Documentation%20arch&#233;ologique%20li&#233;e%20&#224;%20la%20th&#232;se\Cultures.docx" TargetMode="External"/><Relationship Id="rId10584" Type="http://schemas.openxmlformats.org/officeDocument/2006/relationships/hyperlink" Target="file:///C:\Users\Thomas%20Huet\Desktop\Documentation%20arch&#233;ologique%20li&#233;e%20&#224;%20la%20th&#232;se\Sites.docx" TargetMode="External"/><Relationship Id="rId11982" Type="http://schemas.openxmlformats.org/officeDocument/2006/relationships/hyperlink" Target="file:///C:\Users\Thomas%20Huet\Desktop\Documentation%20arch&#233;ologique%20li&#233;e%20&#224;%20la%20th&#232;se\Cultures.docx" TargetMode="External"/><Relationship Id="rId7256" Type="http://schemas.openxmlformats.org/officeDocument/2006/relationships/hyperlink" Target="file:///C:\Users\Thomas%20Huet\Desktop\Documentation%20arch&#233;ologique%20li&#233;e%20&#224;%20la%20th&#232;se\Cultures.docx" TargetMode="External"/><Relationship Id="rId8307" Type="http://schemas.openxmlformats.org/officeDocument/2006/relationships/hyperlink" Target="file:///C:\Users\Thomas%20Huet\Desktop\Documentation%20arch&#233;ologique%20li&#233;e%20&#224;%20la%20th&#232;se\Cultures.docx" TargetMode="External"/><Relationship Id="rId10237" Type="http://schemas.openxmlformats.org/officeDocument/2006/relationships/hyperlink" Target="file:///C:\Users\Thomas%20Huet\Desktop\Documentation%20arch&#233;ologique%20li&#233;e%20&#224;%20la%20th&#232;se\Cultures.docx" TargetMode="External"/><Relationship Id="rId11635" Type="http://schemas.openxmlformats.org/officeDocument/2006/relationships/hyperlink" Target="file:///C:\Users\Thomas%20Huet\Desktop\Documentation%20arch&#233;ologique%20li&#233;e%20&#224;%20la%20th&#232;se\Sites.docx" TargetMode="External"/><Relationship Id="rId3866" Type="http://schemas.openxmlformats.org/officeDocument/2006/relationships/hyperlink" Target="Sites.docx" TargetMode="External"/><Relationship Id="rId4917" Type="http://schemas.openxmlformats.org/officeDocument/2006/relationships/hyperlink" Target="file:///C:\Users\Thomas%20Huet\Desktop\Documentation%20arch&#233;ologique%20li&#233;e%20&#224;%20la%20th&#232;se\Cultures.docx" TargetMode="External"/><Relationship Id="rId787" Type="http://schemas.openxmlformats.org/officeDocument/2006/relationships/hyperlink" Target="file:///C:\Users\Thomas%20Huet\Desktop\Documentation%20arch&#233;ologique%20li&#233;e%20&#224;%20la%20th&#232;se\Cultures.docx" TargetMode="External"/><Relationship Id="rId2468" Type="http://schemas.openxmlformats.org/officeDocument/2006/relationships/hyperlink" Target="file:///C:\Users\Thomas%20Huet\Desktop\Documentation%20arch&#233;ologique%20li&#233;e%20&#224;%20la%20th&#232;se\Sites.docx" TargetMode="External"/><Relationship Id="rId3519" Type="http://schemas.openxmlformats.org/officeDocument/2006/relationships/hyperlink" Target="file:///C:\Users\Thomas%20Huet\Desktop\Documentation%20arch&#233;ologique%20li&#233;e%20&#224;%20la%20th&#232;se\Cultures.docx" TargetMode="External"/><Relationship Id="rId12890" Type="http://schemas.openxmlformats.org/officeDocument/2006/relationships/hyperlink" Target="file:///C:\Users\Thomas%20Huet\Desktop\Documentation%20arch&#233;ologique%20li&#233;e%20&#224;%20la%20th&#232;se\Cultures.docx" TargetMode="External"/><Relationship Id="rId13941" Type="http://schemas.openxmlformats.org/officeDocument/2006/relationships/hyperlink" Target="file:///C:\Users\Thomas%20Huet\Desktop\Documentation%20arch&#233;ologique%20li&#233;e%20&#224;%20la%20th&#232;se\Environnement.docx" TargetMode="External"/><Relationship Id="rId9562" Type="http://schemas.openxmlformats.org/officeDocument/2006/relationships/hyperlink" Target="file:///C:\Users\Thomas%20Huet\Desktop\Documentation%20arch&#233;ologique%20li&#233;e%20&#224;%20la%20th&#232;se\Cultures.docx" TargetMode="External"/><Relationship Id="rId11492" Type="http://schemas.openxmlformats.org/officeDocument/2006/relationships/hyperlink" Target="file:///C:\Users\Thomas%20Huet\Desktop\Documentation%20arch&#233;ologique%20li&#233;e%20&#224;%20la%20th&#232;se\Cultures.docx" TargetMode="External"/><Relationship Id="rId12543" Type="http://schemas.openxmlformats.org/officeDocument/2006/relationships/hyperlink" Target="file:///C:\Users\Thomas%20Huet\Desktop\Documentation%20arch&#233;ologique%20li&#233;e%20&#224;%20la%20th&#232;se\Cultures.docx" TargetMode="External"/><Relationship Id="rId921" Type="http://schemas.openxmlformats.org/officeDocument/2006/relationships/hyperlink" Target="file:///C:\Users\Thomas%20Huet\Desktop\Documentation%20arch&#233;ologique%20li&#233;e%20&#224;%20la%20th&#232;se\Sites.docx" TargetMode="External"/><Relationship Id="rId1551" Type="http://schemas.openxmlformats.org/officeDocument/2006/relationships/hyperlink" Target="file:///C:\Users\Thomas%20Huet\Desktop\Documentation%20arch&#233;ologique%20li&#233;e%20&#224;%20la%20th&#232;se\Cultures.docx" TargetMode="External"/><Relationship Id="rId2602" Type="http://schemas.openxmlformats.org/officeDocument/2006/relationships/hyperlink" Target="file:///C:\Users\Thomas%20Huet\Desktop\Documentation%20arch&#233;ologique%20li&#233;e%20&#224;%20la%20th&#232;se\Sites.docx" TargetMode="External"/><Relationship Id="rId8164" Type="http://schemas.openxmlformats.org/officeDocument/2006/relationships/hyperlink" Target="file:///C:\Users\Thomas%20Huet\Desktop\Documentation%20arch&#233;ologique%20li&#233;e%20&#224;%20la%20th&#232;se\Sites.docx" TargetMode="External"/><Relationship Id="rId9215" Type="http://schemas.openxmlformats.org/officeDocument/2006/relationships/hyperlink" Target="file:///C:\Users\Thomas%20Huet\Desktop\Documentation%20arch&#233;ologique%20li&#233;e%20&#224;%20la%20th&#232;se\Sites.docx" TargetMode="External"/><Relationship Id="rId10094" Type="http://schemas.openxmlformats.org/officeDocument/2006/relationships/hyperlink" Target="file:///C:\Users\Thomas%20Huet\Desktop\Documentation%20arch&#233;ologique%20li&#233;e%20&#224;%20la%20th&#232;se\Sites.docx" TargetMode="External"/><Relationship Id="rId11145" Type="http://schemas.openxmlformats.org/officeDocument/2006/relationships/hyperlink" Target="file:///C:\Users\Thomas%20Huet\Desktop\Documentation%20arch&#233;ologique%20li&#233;e%20&#224;%20la%20th&#232;se\Cultures.docx" TargetMode="External"/><Relationship Id="rId1204" Type="http://schemas.openxmlformats.org/officeDocument/2006/relationships/hyperlink" Target="file:///C:\Users\Thomas%20Huet\Desktop\Documentation%20arch&#233;ologique%20li&#233;e%20&#224;%20la%20th&#232;se\Cultures.docx" TargetMode="External"/><Relationship Id="rId4774" Type="http://schemas.openxmlformats.org/officeDocument/2006/relationships/hyperlink" Target="file:///C:\Users\Thomas%20Huet\Desktop\Documentation%20arch&#233;ologique%20li&#233;e%20&#224;%20la%20th&#232;se\Cultures.docx" TargetMode="External"/><Relationship Id="rId5825" Type="http://schemas.openxmlformats.org/officeDocument/2006/relationships/hyperlink" Target="file:///C:\Users\Thomas%20Huet\Desktop\Documentation%20arch&#233;ologique%20li&#233;e%20&#224;%20la%20th&#232;se\Cultures.docx" TargetMode="External"/><Relationship Id="rId14368" Type="http://schemas.openxmlformats.org/officeDocument/2006/relationships/hyperlink" Target="file:///C:\Users\Thomas%20Huet\Desktop\Documentation%20arch&#233;ologique%20li&#233;e%20&#224;%20la%20th&#232;se\Sites.docx" TargetMode="External"/><Relationship Id="rId3376" Type="http://schemas.openxmlformats.org/officeDocument/2006/relationships/hyperlink" Target="file:///C:\Users\Thomas%20Huet\Desktop\Documentation%20arch&#233;ologique%20li&#233;e%20&#224;%20la%20th&#232;se\Sites.docx" TargetMode="External"/><Relationship Id="rId4427" Type="http://schemas.openxmlformats.org/officeDocument/2006/relationships/hyperlink" Target="file:///C:\Users\Thomas%20Huet\Desktop\Documentation%20arch&#233;ologique%20li&#233;e%20&#224;%20la%20th&#232;se\Environnement.docx" TargetMode="External"/><Relationship Id="rId297" Type="http://schemas.openxmlformats.org/officeDocument/2006/relationships/hyperlink" Target="file:///C:\Users\Thomas%20Huet\Desktop\Documentation%20arch&#233;ologique%20li&#233;e%20&#224;%20la%20th&#232;se\Sites.docx" TargetMode="External"/><Relationship Id="rId3029" Type="http://schemas.openxmlformats.org/officeDocument/2006/relationships/hyperlink" Target="file:///C:\Users\Thomas%20Huet\Desktop\Documentation%20arch&#233;ologique%20li&#233;e%20&#224;%20la%20th&#232;se\Cultures.docx" TargetMode="External"/><Relationship Id="rId6599" Type="http://schemas.openxmlformats.org/officeDocument/2006/relationships/hyperlink" Target="file:///C:\Users\Thomas%20Huet\Desktop\Documentation%20arch&#233;ologique%20li&#233;e%20&#224;%20la%20th&#232;se\Sites.docx" TargetMode="External"/><Relationship Id="rId7997" Type="http://schemas.openxmlformats.org/officeDocument/2006/relationships/hyperlink" Target="file:///C:\Users\Thomas%20Huet\Desktop\Documentation%20arch&#233;ologique%20li&#233;e%20&#224;%20la%20th&#232;se\Cultures.docx" TargetMode="External"/><Relationship Id="rId10978" Type="http://schemas.openxmlformats.org/officeDocument/2006/relationships/hyperlink" Target="file:///C:\Users\Thomas%20Huet\Desktop\Documentation%20arch&#233;ologique%20li&#233;e%20&#224;%20la%20th&#232;se\Sites.docx" TargetMode="External"/><Relationship Id="rId9072" Type="http://schemas.openxmlformats.org/officeDocument/2006/relationships/hyperlink" Target="file:///C:\Users\Thomas%20Huet\Desktop\Documentation%20arch&#233;ologique%20li&#233;e%20&#224;%20la%20th&#232;se\Sites.docx" TargetMode="External"/><Relationship Id="rId13451" Type="http://schemas.openxmlformats.org/officeDocument/2006/relationships/hyperlink" Target="file:///C:\Users\Thomas%20Huet\Desktop\Documentation%20arch&#233;ologique%20li&#233;e%20&#224;%20la%20th&#232;se\Sites.docx" TargetMode="External"/><Relationship Id="rId14502" Type="http://schemas.openxmlformats.org/officeDocument/2006/relationships/hyperlink" Target="file:///C:\Users\Thomas%20Huet\Desktop\Documentation%20arch&#233;ologique%20li&#233;e%20&#224;%20la%20th&#232;se\Sites.docx" TargetMode="External"/><Relationship Id="rId3510" Type="http://schemas.openxmlformats.org/officeDocument/2006/relationships/hyperlink" Target="file:///C:\Users\Thomas%20Huet\Desktop\Documentation%20arch&#233;ologique%20li&#233;e%20&#224;%20la%20th&#232;se\Cultures.docx" TargetMode="External"/><Relationship Id="rId12053" Type="http://schemas.openxmlformats.org/officeDocument/2006/relationships/hyperlink" Target="file:///C:\Users\Thomas%20Huet\Desktop\Documentation%20arch&#233;ologique%20li&#233;e%20&#224;%20la%20th&#232;se\Cultures.docx" TargetMode="External"/><Relationship Id="rId13104" Type="http://schemas.openxmlformats.org/officeDocument/2006/relationships/hyperlink" Target="file:///C:\Users\Thomas%20Huet\Desktop\Documentation%20arch&#233;ologique%20li&#233;e%20&#224;%20la%20th&#232;se\Sites.docx" TargetMode="External"/><Relationship Id="rId431" Type="http://schemas.openxmlformats.org/officeDocument/2006/relationships/hyperlink" Target="file:///C:\Users\Thomas%20Huet\Desktop\Documentation%20arch&#233;ologique%20li&#233;e%20&#224;%20la%20th&#232;se\Sites.docx" TargetMode="External"/><Relationship Id="rId1061" Type="http://schemas.openxmlformats.org/officeDocument/2006/relationships/hyperlink" Target="file:///C:\Users\Thomas%20Huet\Desktop\Documentation%20arch&#233;ologique%20li&#233;e%20&#224;%20la%20th&#232;se\Cultures.docx" TargetMode="External"/><Relationship Id="rId2112" Type="http://schemas.openxmlformats.org/officeDocument/2006/relationships/hyperlink" Target="file:///C:\Users\Thomas%20Huet\Desktop\Documentation%20arch&#233;ologique%20li&#233;e%20&#224;%20la%20th&#232;se\Sites.docx" TargetMode="External"/><Relationship Id="rId5682" Type="http://schemas.openxmlformats.org/officeDocument/2006/relationships/hyperlink" Target="file:///C:\Users\Thomas%20Huet\Desktop\Documentation%20arch&#233;ologique%20li&#233;e%20&#224;%20la%20th&#232;se\Cultures.docx" TargetMode="External"/><Relationship Id="rId6733" Type="http://schemas.openxmlformats.org/officeDocument/2006/relationships/hyperlink" Target="file:///C:\Users\Thomas%20Huet\Desktop\Documentation%20arch&#233;ologique%20li&#233;e%20&#224;%20la%20th&#232;se\Cultures.docx" TargetMode="External"/><Relationship Id="rId4284" Type="http://schemas.openxmlformats.org/officeDocument/2006/relationships/hyperlink" Target="file:///C:\Users\Thomas%20Huet\Desktop\Documentation%20arch&#233;ologique%20li&#233;e%20&#224;%20la%20th&#232;se\Cultures.docx" TargetMode="External"/><Relationship Id="rId5335" Type="http://schemas.openxmlformats.org/officeDocument/2006/relationships/hyperlink" Target="file:///C:\Users\Thomas%20Huet\Desktop\Documentation%20arch&#233;ologique%20li&#233;e%20&#224;%20la%20th&#232;se\Sites.docx" TargetMode="External"/><Relationship Id="rId9956" Type="http://schemas.openxmlformats.org/officeDocument/2006/relationships/hyperlink" Target="file:///C:\Users\Thomas%20Huet\Desktop\Documentation%20arch&#233;ologique%20li&#233;e%20&#224;%20la%20th&#232;se\Cultures.docx" TargetMode="External"/><Relationship Id="rId8558" Type="http://schemas.openxmlformats.org/officeDocument/2006/relationships/hyperlink" Target="file:///C:\Users\Thomas%20Huet\Desktop\Documentation%20arch&#233;ologique%20li&#233;e%20&#224;%20la%20th&#232;se\Sites.docx" TargetMode="External"/><Relationship Id="rId9609" Type="http://schemas.openxmlformats.org/officeDocument/2006/relationships/hyperlink" Target="file:///C:\Users\Thomas%20Huet\Desktop\Documentation%20arch&#233;ologique%20li&#233;e%20&#224;%20la%20th&#232;se\Cultures.docx" TargetMode="External"/><Relationship Id="rId11886" Type="http://schemas.openxmlformats.org/officeDocument/2006/relationships/hyperlink" Target="file:///C:\Users\Thomas%20Huet\Desktop\Documentation%20arch&#233;ologique%20li&#233;e%20&#224;%20la%20th&#232;se\Cultures.docx" TargetMode="External"/><Relationship Id="rId12937" Type="http://schemas.openxmlformats.org/officeDocument/2006/relationships/hyperlink" Target="file:///C:\Users\Thomas%20Huet\Desktop\Documentation%20arch&#233;ologique%20li&#233;e%20&#224;%20la%20th&#232;se\Sites.docx" TargetMode="External"/><Relationship Id="rId1945" Type="http://schemas.openxmlformats.org/officeDocument/2006/relationships/hyperlink" Target="file:///C:\Users\Thomas%20Huet\Desktop\Documentation%20arch&#233;ologique%20li&#233;e%20&#224;%20la%20th&#232;se\Cultures.docx" TargetMode="External"/><Relationship Id="rId10488" Type="http://schemas.openxmlformats.org/officeDocument/2006/relationships/hyperlink" Target="file:///C:\Users\Thomas%20Huet\Desktop\Documentation%20arch&#233;ologique%20li&#233;e%20&#224;%20la%20th&#232;se\Sites.docx" TargetMode="External"/><Relationship Id="rId11539" Type="http://schemas.openxmlformats.org/officeDocument/2006/relationships/hyperlink" Target="file:///C:\Users\Thomas%20Huet\Desktop\Documentation%20arch&#233;ologique%20li&#233;e%20&#224;%20la%20th&#232;se\Cultures.docx" TargetMode="External"/><Relationship Id="rId3020" Type="http://schemas.openxmlformats.org/officeDocument/2006/relationships/hyperlink" Target="file:///C:\Users\Thomas%20Huet\Desktop\Documentation%20arch&#233;ologique%20li&#233;e%20&#224;%20la%20th&#232;se\Cultures.docx" TargetMode="External"/><Relationship Id="rId14012" Type="http://schemas.openxmlformats.org/officeDocument/2006/relationships/hyperlink" Target="file:///C:\Users\Thomas%20Huet\Desktop\Documentation%20arch&#233;ologique%20li&#233;e%20&#224;%20la%20th&#232;se\Sites.docx" TargetMode="External"/><Relationship Id="rId6590" Type="http://schemas.openxmlformats.org/officeDocument/2006/relationships/hyperlink" Target="file:///C:\Users\Thomas%20Huet\Desktop\Documentation%20arch&#233;ologique%20li&#233;e%20&#224;%20la%20th&#232;se\Cultures.docx" TargetMode="External"/><Relationship Id="rId7641" Type="http://schemas.openxmlformats.org/officeDocument/2006/relationships/hyperlink" Target="file:///C:\Users\Thomas%20Huet\Desktop\Documentation%20arch&#233;ologique%20li&#233;e%20&#224;%20la%20th&#232;se\Cultures.docx" TargetMode="External"/><Relationship Id="rId10622" Type="http://schemas.openxmlformats.org/officeDocument/2006/relationships/hyperlink" Target="file:///C:\Users\Thomas%20Huet\Desktop\Documentation%20arch&#233;ologique%20li&#233;e%20&#224;%20la%20th&#232;se\Sites.docx" TargetMode="External"/><Relationship Id="rId5192" Type="http://schemas.openxmlformats.org/officeDocument/2006/relationships/hyperlink" Target="file:///C:\Users\Thomas%20Huet\Desktop\Documentation%20arch&#233;ologique%20li&#233;e%20&#224;%20la%20th&#232;se\Objets.docx" TargetMode="External"/><Relationship Id="rId6243" Type="http://schemas.openxmlformats.org/officeDocument/2006/relationships/hyperlink" Target="file:///C:\Users\Thomas%20Huet\Desktop\Documentation%20arch&#233;ologique%20li&#233;e%20&#224;%20la%20th&#232;se\Sites.docx" TargetMode="External"/><Relationship Id="rId12794" Type="http://schemas.openxmlformats.org/officeDocument/2006/relationships/hyperlink" Target="file:///C:\Users\Thomas%20Huet\Desktop\Documentation%20arch&#233;ologique%20li&#233;e%20&#224;%20la%20th&#232;se\Cultures.docx" TargetMode="External"/><Relationship Id="rId2853" Type="http://schemas.openxmlformats.org/officeDocument/2006/relationships/hyperlink" Target="file:///C:\Users\Thomas%20Huet\Desktop\Documentation%20arch&#233;ologique%20li&#233;e%20&#224;%20la%20th&#232;se\Cultures.docx" TargetMode="External"/><Relationship Id="rId3904" Type="http://schemas.openxmlformats.org/officeDocument/2006/relationships/hyperlink" Target="file:///C:\Users\Thomas%20Huet\Desktop\Documentation%20arch&#233;ologique%20li&#233;e%20&#224;%20la%20th&#232;se\Cultures.docx" TargetMode="External"/><Relationship Id="rId9466" Type="http://schemas.openxmlformats.org/officeDocument/2006/relationships/hyperlink" Target="file:///C:\Users\Thomas%20Huet\Desktop\Documentation%20arch&#233;ologique%20li&#233;e%20&#224;%20la%20th&#232;se\Cultures.docx" TargetMode="External"/><Relationship Id="rId11396" Type="http://schemas.openxmlformats.org/officeDocument/2006/relationships/hyperlink" Target="file:///C:\Users\Thomas%20Huet\Desktop\Documentation%20arch&#233;ologique%20li&#233;e%20&#224;%20la%20th&#232;se\Cultures.docx" TargetMode="External"/><Relationship Id="rId12447" Type="http://schemas.openxmlformats.org/officeDocument/2006/relationships/hyperlink" Target="file:///C:\Users\Thomas%20Huet\Desktop\Documentation%20arch&#233;ologique%20li&#233;e%20&#224;%20la%20th&#232;se\Sites.docx" TargetMode="External"/><Relationship Id="rId13845" Type="http://schemas.openxmlformats.org/officeDocument/2006/relationships/hyperlink" Target="file:///C:\Users\Thomas%20Huet\Desktop\Documentation%20arch&#233;ologique%20li&#233;e%20&#224;%20la%20th&#232;se\Sites.docx" TargetMode="External"/><Relationship Id="rId825" Type="http://schemas.openxmlformats.org/officeDocument/2006/relationships/hyperlink" Target="file:///C:\Users\Thomas%20Huet\Desktop\Documentation%20arch&#233;ologique%20li&#233;e%20&#224;%20la%20th&#232;se\Cultures.docx" TargetMode="External"/><Relationship Id="rId1455" Type="http://schemas.openxmlformats.org/officeDocument/2006/relationships/hyperlink" Target="file:///C:\Users\Thomas%20Huet\Desktop\Documentation%20arch&#233;ologique%20li&#233;e%20&#224;%20la%20th&#232;se\Cultures.docx" TargetMode="External"/><Relationship Id="rId2506" Type="http://schemas.openxmlformats.org/officeDocument/2006/relationships/hyperlink" Target="file:///C:\Users\Thomas%20Huet\Desktop\Documentation%20arch&#233;ologique%20li&#233;e%20&#224;%20la%20th&#232;se\Cultures.docx" TargetMode="External"/><Relationship Id="rId8068" Type="http://schemas.openxmlformats.org/officeDocument/2006/relationships/hyperlink" Target="file:///C:\Users\Thomas%20Huet\Desktop\Documentation%20arch&#233;ologique%20li&#233;e%20&#224;%20la%20th&#232;se\Cultures.docx" TargetMode="External"/><Relationship Id="rId9119" Type="http://schemas.openxmlformats.org/officeDocument/2006/relationships/hyperlink" Target="file:///C:\Users\Thomas%20Huet\Desktop\Documentation%20arch&#233;ologique%20li&#233;e%20&#224;%20la%20th&#232;se\Sites.docx" TargetMode="External"/><Relationship Id="rId11049" Type="http://schemas.openxmlformats.org/officeDocument/2006/relationships/hyperlink" Target="file:///C:\Users\Thomas%20Huet\Desktop\Documentation%20arch&#233;ologique%20li&#233;e%20&#224;%20la%20th&#232;se\Sites.docx" TargetMode="External"/><Relationship Id="rId1108" Type="http://schemas.openxmlformats.org/officeDocument/2006/relationships/hyperlink" Target="file:///C:\Users\Thomas%20Huet\Desktop\Documentation%20arch&#233;ologique%20li&#233;e%20&#224;%20la%20th&#232;se\Cultures.docx" TargetMode="External"/><Relationship Id="rId4678" Type="http://schemas.openxmlformats.org/officeDocument/2006/relationships/hyperlink" Target="file:///C:\Users\Thomas%20Huet\Desktop\Documentation%20arch&#233;ologique%20li&#233;e%20&#224;%20la%20th&#232;se\Sites.docx" TargetMode="External"/><Relationship Id="rId5729" Type="http://schemas.openxmlformats.org/officeDocument/2006/relationships/hyperlink" Target="file:///C:\Users\Thomas%20Huet\Desktop\Documentation%20arch&#233;ologique%20li&#233;e%20&#224;%20la%20th&#232;se\Sites.docx" TargetMode="External"/><Relationship Id="rId7151" Type="http://schemas.openxmlformats.org/officeDocument/2006/relationships/hyperlink" Target="file:///C:\Users\Thomas%20Huet\Desktop\Documentation%20arch&#233;ologique%20li&#233;e%20&#224;%20la%20th&#232;se\Cultures.docx" TargetMode="External"/><Relationship Id="rId8202" Type="http://schemas.openxmlformats.org/officeDocument/2006/relationships/hyperlink" Target="file:///C:\Users\Thomas%20Huet\Desktop\Documentation%20arch&#233;ologique%20li&#233;e%20&#224;%20la%20th&#232;se\Cultures.docx" TargetMode="External"/><Relationship Id="rId9600" Type="http://schemas.openxmlformats.org/officeDocument/2006/relationships/hyperlink" Target="file:///C:\Users\Thomas%20Huet\Desktop\Documentation%20arch&#233;ologique%20li&#233;e%20&#224;%20la%20th&#232;se\Sites.docx" TargetMode="External"/><Relationship Id="rId11530" Type="http://schemas.openxmlformats.org/officeDocument/2006/relationships/hyperlink" Target="file:///C:\Users\Thomas%20Huet\Desktop\Documentation%20arch&#233;ologique%20li&#233;e%20&#224;%20la%20th&#232;se\Cultures.docx" TargetMode="External"/><Relationship Id="rId10132" Type="http://schemas.openxmlformats.org/officeDocument/2006/relationships/hyperlink" Target="Sites.docx" TargetMode="External"/><Relationship Id="rId3761" Type="http://schemas.openxmlformats.org/officeDocument/2006/relationships/hyperlink" Target="file:///C:\Users\Thomas%20Huet\Desktop\Documentation%20arch&#233;ologique%20li&#233;e%20&#224;%20la%20th&#232;se\Sites.docx" TargetMode="External"/><Relationship Id="rId4812" Type="http://schemas.openxmlformats.org/officeDocument/2006/relationships/hyperlink" Target="file:///C:\Users\Thomas%20Huet\Desktop\Documentation%20arch&#233;ologique%20li&#233;e%20&#224;%20la%20th&#232;se\Cultures.docx" TargetMode="External"/><Relationship Id="rId13355" Type="http://schemas.openxmlformats.org/officeDocument/2006/relationships/hyperlink" Target="file:///C:\Users\Thomas%20Huet\Desktop\Documentation%20arch&#233;ologique%20li&#233;e%20&#224;%20la%20th&#232;se\Sites.docx" TargetMode="External"/><Relationship Id="rId14406" Type="http://schemas.openxmlformats.org/officeDocument/2006/relationships/hyperlink" Target="file:///C:\Users\Thomas%20Huet\Desktop\Documentation%20arch&#233;ologique%20li&#233;e%20&#224;%20la%20th&#232;se\Cultures.docx" TargetMode="External"/><Relationship Id="rId682" Type="http://schemas.openxmlformats.org/officeDocument/2006/relationships/hyperlink" Target="file:///C:\Users\Thomas%20Huet\Desktop\Documentation%20arch&#233;ologique%20li&#233;e%20&#224;%20la%20th&#232;se\Sites.docx" TargetMode="External"/><Relationship Id="rId2363" Type="http://schemas.openxmlformats.org/officeDocument/2006/relationships/hyperlink" Target="file:///C:\Users\Thomas%20Huet\Desktop\Documentation%20arch&#233;ologique%20li&#233;e%20&#224;%20la%20th&#232;se\Cultures.docx" TargetMode="External"/><Relationship Id="rId3414" Type="http://schemas.openxmlformats.org/officeDocument/2006/relationships/hyperlink" Target="file:///C:\Users\Thomas%20Huet\Desktop\Documentation%20arch&#233;ologique%20li&#233;e%20&#224;%20la%20th&#232;se\Sites.docx" TargetMode="External"/><Relationship Id="rId6984" Type="http://schemas.openxmlformats.org/officeDocument/2006/relationships/hyperlink" Target="file:///C:\Users\Thomas%20Huet\Desktop\Documentation%20arch&#233;ologique%20li&#233;e%20&#224;%20la%20th&#232;se\Cultures.docx" TargetMode="External"/><Relationship Id="rId13008" Type="http://schemas.openxmlformats.org/officeDocument/2006/relationships/hyperlink" Target="file:///C:\Users\Thomas%20Huet\Desktop\Documentation%20arch&#233;ologique%20li&#233;e%20&#224;%20la%20th&#232;se\Cultures.docx" TargetMode="External"/><Relationship Id="rId335" Type="http://schemas.openxmlformats.org/officeDocument/2006/relationships/hyperlink" Target="file:///C:\Users\Thomas%20Huet\Desktop\Documentation%20arch&#233;ologique%20li&#233;e%20&#224;%20la%20th&#232;se\Cultures.docx" TargetMode="External"/><Relationship Id="rId2016" Type="http://schemas.openxmlformats.org/officeDocument/2006/relationships/hyperlink" Target="file:///C:\Users\Thomas%20Huet\Desktop\Documentation%20arch&#233;ologique%20li&#233;e%20&#224;%20la%20th&#232;se\Sites.docx" TargetMode="External"/><Relationship Id="rId5586" Type="http://schemas.openxmlformats.org/officeDocument/2006/relationships/hyperlink" Target="file:///C:\Users\Thomas%20Huet\Desktop\Documentation%20arch&#233;ologique%20li&#233;e%20&#224;%20la%20th&#232;se\Sites.docx" TargetMode="External"/><Relationship Id="rId6637" Type="http://schemas.openxmlformats.org/officeDocument/2006/relationships/hyperlink" Target="Sites.docx" TargetMode="External"/><Relationship Id="rId4188" Type="http://schemas.openxmlformats.org/officeDocument/2006/relationships/hyperlink" Target="file:///C:\Users\Thomas%20Huet\Desktop\Documentation%20arch&#233;ologique%20li&#233;e%20&#224;%20la%20th&#232;se\Cultures.docx" TargetMode="External"/><Relationship Id="rId5239" Type="http://schemas.openxmlformats.org/officeDocument/2006/relationships/hyperlink" Target="file:///C:\Users\Thomas%20Huet\Desktop\Documentation%20arch&#233;ologique%20li&#233;e%20&#224;%20la%20th&#232;se\Cultures.docx" TargetMode="External"/><Relationship Id="rId9110" Type="http://schemas.openxmlformats.org/officeDocument/2006/relationships/hyperlink" Target="file:///C:\Users\Thomas%20Huet\Desktop\Documentation%20arch&#233;ologique%20li&#233;e%20&#224;%20la%20th&#232;se\Sites.docx" TargetMode="External"/><Relationship Id="rId11040" Type="http://schemas.openxmlformats.org/officeDocument/2006/relationships/hyperlink" Target="file:///C:\Users\Thomas%20Huet\Desktop\Documentation%20arch&#233;ologique%20li&#233;e%20&#224;%20la%20th&#232;se\Sites.docx" TargetMode="External"/><Relationship Id="rId1849" Type="http://schemas.openxmlformats.org/officeDocument/2006/relationships/hyperlink" Target="file:///C:\Users\Thomas%20Huet\Desktop\Documentation%20arch&#233;ologique%20li&#233;e%20&#224;%20la%20th&#232;se\Sites.docx" TargetMode="External"/><Relationship Id="rId5720" Type="http://schemas.openxmlformats.org/officeDocument/2006/relationships/hyperlink" Target="file:///C:\Users\Thomas%20Huet\Desktop\Documentation%20arch&#233;ologique%20li&#233;e%20&#224;%20la%20th&#232;se\Analyses%20Statistiques.docx" TargetMode="External"/><Relationship Id="rId14263" Type="http://schemas.openxmlformats.org/officeDocument/2006/relationships/hyperlink" Target="file:///C:\Users\Thomas%20Huet\Desktop\Documentation%20arch&#233;ologique%20li&#233;e%20&#224;%20la%20th&#232;se\Cultures.docx" TargetMode="External"/><Relationship Id="rId192" Type="http://schemas.openxmlformats.org/officeDocument/2006/relationships/hyperlink" Target="file:///C:\Users\Thomas%20Huet\Desktop\Documentation%20arch&#233;ologique%20li&#233;e%20&#224;%20la%20th&#232;se\Sites.docx" TargetMode="External"/><Relationship Id="rId3271" Type="http://schemas.openxmlformats.org/officeDocument/2006/relationships/hyperlink" Target="file:///C:\Users\Thomas%20Huet\Desktop\Documentation%20arch&#233;ologique%20li&#233;e%20&#224;%20la%20th&#232;se\Sites.docx" TargetMode="External"/><Relationship Id="rId4322" Type="http://schemas.openxmlformats.org/officeDocument/2006/relationships/hyperlink" Target="file:///C:\Users\Thomas%20Huet\Desktop\Documentation%20arch&#233;ologique%20li&#233;e%20&#224;%20la%20th&#232;se\Cultures.docx" TargetMode="External"/><Relationship Id="rId7892" Type="http://schemas.openxmlformats.org/officeDocument/2006/relationships/hyperlink" Target="file:///C:\Users\Thomas%20Huet\Desktop\Documentation%20arch&#233;ologique%20li&#233;e%20&#224;%20la%20th&#232;se\Cultures.docx" TargetMode="External"/><Relationship Id="rId8943" Type="http://schemas.openxmlformats.org/officeDocument/2006/relationships/hyperlink" Target="file:///C:\Users\Thomas%20Huet\Desktop\Documentation%20arch&#233;ologique%20li&#233;e%20&#224;%20la%20th&#232;se\Sites.docx" TargetMode="External"/><Relationship Id="rId10873" Type="http://schemas.openxmlformats.org/officeDocument/2006/relationships/hyperlink" Target="file:///C:\Users\Thomas%20Huet\Desktop\Documentation%20arch&#233;ologique%20li&#233;e%20&#224;%20la%20th&#232;se\Cultures.docx" TargetMode="External"/><Relationship Id="rId6494" Type="http://schemas.openxmlformats.org/officeDocument/2006/relationships/hyperlink" Target="file:///C:\Users\Thomas%20Huet\Desktop\Documentation%20arch&#233;ologique%20li&#233;e%20&#224;%20la%20th&#232;se\Sites.docx" TargetMode="External"/><Relationship Id="rId7545" Type="http://schemas.openxmlformats.org/officeDocument/2006/relationships/hyperlink" Target="file:///C:\Users\Thomas%20Huet\Desktop\Documentation%20arch&#233;ologique%20li&#233;e%20&#224;%20la%20th&#232;se\Cultures.docx" TargetMode="External"/><Relationship Id="rId10526" Type="http://schemas.openxmlformats.org/officeDocument/2006/relationships/hyperlink" Target="file:///C:\Users\Thomas%20Huet\Desktop\Documentation%20arch&#233;ologique%20li&#233;e%20&#224;%20la%20th&#232;se\Cultures.docx" TargetMode="External"/><Relationship Id="rId11924" Type="http://schemas.openxmlformats.org/officeDocument/2006/relationships/hyperlink" Target="file:///C:\Users\Thomas%20Huet\Desktop\Documentation%20arch&#233;ologique%20li&#233;e%20&#224;%20la%20th&#232;se\Cultures.docx" TargetMode="External"/><Relationship Id="rId5096" Type="http://schemas.openxmlformats.org/officeDocument/2006/relationships/hyperlink" Target="file:///C:\Users\Thomas%20Huet\Desktop\Documentation%20arch&#233;ologique%20li&#233;e%20&#224;%20la%20th&#232;se\Cultures.docx" TargetMode="External"/><Relationship Id="rId6147" Type="http://schemas.openxmlformats.org/officeDocument/2006/relationships/hyperlink" Target="file:///C:\Users\Thomas%20Huet\Desktop\Documentation%20arch&#233;ologique%20li&#233;e%20&#224;%20la%20th&#232;se\Cultures.docx" TargetMode="External"/><Relationship Id="rId12698" Type="http://schemas.openxmlformats.org/officeDocument/2006/relationships/hyperlink" Target="file:///C:\Users\Thomas%20Huet\Desktop\Documentation%20arch&#233;ologique%20li&#233;e%20&#224;%20la%20th&#232;se\Sites.docx" TargetMode="External"/><Relationship Id="rId13749" Type="http://schemas.openxmlformats.org/officeDocument/2006/relationships/hyperlink" Target="file:///C:\Users\Thomas%20Huet\Desktop\Documentation%20arch&#233;ologique%20li&#233;e%20&#224;%20la%20th&#232;se\Sites.docx" TargetMode="External"/><Relationship Id="rId729" Type="http://schemas.openxmlformats.org/officeDocument/2006/relationships/hyperlink" Target="file:///C:\Users\Thomas%20Huet\Desktop\Documentation%20arch&#233;ologique%20li&#233;e%20&#224;%20la%20th&#232;se\Sites.docx" TargetMode="External"/><Relationship Id="rId1359" Type="http://schemas.openxmlformats.org/officeDocument/2006/relationships/hyperlink" Target="file:///C:\Users\Thomas%20Huet\Desktop\Documentation%20arch&#233;ologique%20li&#233;e%20&#224;%20la%20th&#232;se\Cultures.docx" TargetMode="External"/><Relationship Id="rId2757" Type="http://schemas.openxmlformats.org/officeDocument/2006/relationships/hyperlink" Target="file:///C:\Users\Thomas%20Huet\Desktop\Documentation%20arch&#233;ologique%20li&#233;e%20&#224;%20la%20th&#232;se\Cultures.docx" TargetMode="External"/><Relationship Id="rId3808" Type="http://schemas.openxmlformats.org/officeDocument/2006/relationships/hyperlink" Target="file:///C:\Users\Thomas%20Huet\Desktop\Documentation%20arch&#233;ologique%20li&#233;e%20&#224;%20la%20th&#232;se\Cultures.docx" TargetMode="External"/><Relationship Id="rId5230" Type="http://schemas.openxmlformats.org/officeDocument/2006/relationships/hyperlink" Target="file:///C:\Users\Thomas%20Huet\Desktop\Documentation%20arch&#233;ologique%20li&#233;e%20&#224;%20la%20th&#232;se\Cultures.docx" TargetMode="External"/><Relationship Id="rId9851" Type="http://schemas.openxmlformats.org/officeDocument/2006/relationships/hyperlink" Target="file:///C:\Users\Thomas%20Huet\Desktop\Documentation%20arch&#233;ologique%20li&#233;e%20&#224;%20la%20th&#232;se\Cultures.docx" TargetMode="External"/><Relationship Id="rId11781" Type="http://schemas.openxmlformats.org/officeDocument/2006/relationships/hyperlink" Target="file:///C:\Users\Thomas%20Huet\Desktop\Documentation%20arch&#233;ologique%20li&#233;e%20&#224;%20la%20th&#232;se\Cultures.docx" TargetMode="External"/><Relationship Id="rId12832" Type="http://schemas.openxmlformats.org/officeDocument/2006/relationships/hyperlink" Target="file:///C:\Users\Thomas%20Huet\Desktop\Documentation%20arch&#233;ologique%20li&#233;e%20&#224;%20la%20th&#232;se\Cultures.docx" TargetMode="External"/><Relationship Id="rId65" Type="http://schemas.openxmlformats.org/officeDocument/2006/relationships/hyperlink" Target="file:///C:\Users\Thomas%20Huet\Desktop\Documentation%20arch&#233;ologique%20li&#233;e%20&#224;%20la%20th&#232;se\Cultures.docx" TargetMode="External"/><Relationship Id="rId1840" Type="http://schemas.openxmlformats.org/officeDocument/2006/relationships/hyperlink" Target="file:///C:\Users\Thomas%20Huet\Desktop\Documentation%20arch&#233;ologique%20li&#233;e%20&#224;%20la%20th&#232;se\Sites.docx" TargetMode="External"/><Relationship Id="rId8453" Type="http://schemas.openxmlformats.org/officeDocument/2006/relationships/hyperlink" Target="file:///C:\Users\Thomas%20Huet\Desktop\Documentation%20arch&#233;ologique%20li&#233;e%20&#224;%20la%20th&#232;se\Cultures.docx" TargetMode="External"/><Relationship Id="rId9504" Type="http://schemas.openxmlformats.org/officeDocument/2006/relationships/hyperlink" Target="file:///C:\Users\Thomas%20Huet\Desktop\Documentation%20arch&#233;ologique%20li&#233;e%20&#224;%20la%20th&#232;se\Cultures.docx" TargetMode="External"/><Relationship Id="rId10383" Type="http://schemas.openxmlformats.org/officeDocument/2006/relationships/hyperlink" Target="file:///C:\Users\Thomas%20Huet\Desktop\Documentation%20arch&#233;ologique%20li&#233;e%20&#224;%20la%20th&#232;se\Sites.docx" TargetMode="External"/><Relationship Id="rId11434" Type="http://schemas.openxmlformats.org/officeDocument/2006/relationships/hyperlink" Target="file:///C:\Users\Thomas%20Huet\Desktop\Documentation%20arch&#233;ologique%20li&#233;e%20&#224;%20la%20th&#232;se\Cultures.docx" TargetMode="External"/><Relationship Id="rId7055" Type="http://schemas.openxmlformats.org/officeDocument/2006/relationships/hyperlink" Target="file:///C:\Users\Thomas%20Huet\Desktop\Documentation%20arch&#233;ologique%20li&#233;e%20&#224;%20la%20th&#232;se\Cultures.docx" TargetMode="External"/><Relationship Id="rId8106" Type="http://schemas.openxmlformats.org/officeDocument/2006/relationships/hyperlink" Target="file:///C:\Users\Thomas%20Huet\Desktop\Documentation%20arch&#233;ologique%20li&#233;e%20&#224;%20la%20th&#232;se\Sites.docx" TargetMode="External"/><Relationship Id="rId10036" Type="http://schemas.openxmlformats.org/officeDocument/2006/relationships/hyperlink" Target="file:///C:\Users\Thomas%20Huet\Desktop\Documentation%20arch&#233;ologique%20li&#233;e%20&#224;%20la%20th&#232;se\Cultures.docx" TargetMode="External"/><Relationship Id="rId3665" Type="http://schemas.openxmlformats.org/officeDocument/2006/relationships/hyperlink" Target="file:///C:\Users\Thomas%20Huet\Desktop\Documentation%20arch&#233;ologique%20li&#233;e%20&#224;%20la%20th&#232;se\Cultures.docx" TargetMode="External"/><Relationship Id="rId4716" Type="http://schemas.openxmlformats.org/officeDocument/2006/relationships/hyperlink" Target="file:///C:\Users\Thomas%20Huet\Desktop\Documentation%20arch&#233;ologique%20li&#233;e%20&#224;%20la%20th&#232;se\Cultures.docx" TargetMode="External"/><Relationship Id="rId13259" Type="http://schemas.openxmlformats.org/officeDocument/2006/relationships/hyperlink" Target="file:///C:\Users\Thomas%20Huet\Desktop\Documentation%20arch&#233;ologique%20li&#233;e%20&#224;%20la%20th&#232;se\Sites.docx" TargetMode="External"/><Relationship Id="rId586" Type="http://schemas.openxmlformats.org/officeDocument/2006/relationships/hyperlink" Target="file:///C:\Users\Thomas%20Huet\Desktop\Documentation%20arch&#233;ologique%20li&#233;e%20&#224;%20la%20th&#232;se\Cultures.docx" TargetMode="External"/><Relationship Id="rId2267" Type="http://schemas.openxmlformats.org/officeDocument/2006/relationships/hyperlink" Target="file:///C:\Users\Thomas%20Huet\Desktop\Documentation%20arch&#233;ologique%20li&#233;e%20&#224;%20la%20th&#232;se\Cultures.docx" TargetMode="External"/><Relationship Id="rId3318" Type="http://schemas.openxmlformats.org/officeDocument/2006/relationships/hyperlink" Target="file:///C:\Users\Thomas%20Huet\Desktop\Documentation%20arch&#233;ologique%20li&#233;e%20&#224;%20la%20th&#232;se\Sites.docx" TargetMode="External"/><Relationship Id="rId6888" Type="http://schemas.openxmlformats.org/officeDocument/2006/relationships/hyperlink" Target="file:///C:\Users\Thomas%20Huet\Desktop\Documentation%20arch&#233;ologique%20li&#233;e%20&#224;%20la%20th&#232;se\Cultures.docx" TargetMode="External"/><Relationship Id="rId239" Type="http://schemas.openxmlformats.org/officeDocument/2006/relationships/hyperlink" Target="file:///C:\Users\Thomas%20Huet\Desktop\Documentation%20arch&#233;ologique%20li&#233;e%20&#224;%20la%20th&#232;se\Cultures.docx" TargetMode="External"/><Relationship Id="rId7939" Type="http://schemas.openxmlformats.org/officeDocument/2006/relationships/hyperlink" Target="file:///C:\Users\Thomas%20Huet\Desktop\Documentation%20arch&#233;ologique%20li&#233;e%20&#224;%20la%20th&#232;se\Sites.docx" TargetMode="External"/><Relationship Id="rId9361" Type="http://schemas.openxmlformats.org/officeDocument/2006/relationships/hyperlink" Target="file:///C:\Users\Thomas%20Huet\Desktop\Documentation%20arch&#233;ologique%20li&#233;e%20&#224;%20la%20th&#232;se\Sites.docx" TargetMode="External"/><Relationship Id="rId13740" Type="http://schemas.openxmlformats.org/officeDocument/2006/relationships/hyperlink" Target="file:///C:\Users\Thomas%20Huet\Desktop\Documentation%20arch&#233;ologique%20li&#233;e%20&#224;%20la%20th&#232;se\Sites.docx" TargetMode="External"/><Relationship Id="rId9014" Type="http://schemas.openxmlformats.org/officeDocument/2006/relationships/hyperlink" Target="file:///C:\Users\Thomas%20Huet\Desktop\Documentation%20arch&#233;ologique%20li&#233;e%20&#224;%20la%20th&#232;se\Sites.docx" TargetMode="External"/><Relationship Id="rId11291" Type="http://schemas.openxmlformats.org/officeDocument/2006/relationships/hyperlink" Target="file:///C:\Users\Thomas%20Huet\Desktop\Documentation%20arch&#233;ologique%20li&#233;e%20&#224;%20la%20th&#232;se\Cultures.docx" TargetMode="External"/><Relationship Id="rId12342" Type="http://schemas.openxmlformats.org/officeDocument/2006/relationships/hyperlink" Target="file:///C:\Users\Thomas%20Huet\Desktop\Documentation%20arch&#233;ologique%20li&#233;e%20&#224;%20la%20th&#232;se\Sites.docx" TargetMode="External"/><Relationship Id="rId720" Type="http://schemas.openxmlformats.org/officeDocument/2006/relationships/hyperlink" Target="file:///C:\Users\Thomas%20Huet\Desktop\Documentation%20arch&#233;ologique%20li&#233;e%20&#224;%20la%20th&#232;se\Sites.docx" TargetMode="External"/><Relationship Id="rId1350" Type="http://schemas.openxmlformats.org/officeDocument/2006/relationships/hyperlink" Target="file:///C:\Users\Thomas%20Huet\Desktop\Documentation%20arch&#233;ologique%20li&#233;e%20&#224;%20la%20th&#232;se\Cultures.docx" TargetMode="External"/><Relationship Id="rId2401" Type="http://schemas.openxmlformats.org/officeDocument/2006/relationships/hyperlink" Target="file:///C:\Users\Thomas%20Huet\Desktop\Documentation%20arch&#233;ologique%20li&#233;e%20&#224;%20la%20th&#232;se\Cultures.docx" TargetMode="External"/><Relationship Id="rId5971" Type="http://schemas.openxmlformats.org/officeDocument/2006/relationships/hyperlink" Target="file:///C:\Users\Thomas%20Huet\Desktop\Documentation%20arch&#233;ologique%20li&#233;e%20&#224;%20la%20th&#232;se\Sites.docx" TargetMode="External"/><Relationship Id="rId1003" Type="http://schemas.openxmlformats.org/officeDocument/2006/relationships/hyperlink" Target="file:///C:\Users\Thomas%20Huet\Desktop\Documentation%20arch&#233;ologique%20li&#233;e%20&#224;%20la%20th&#232;se\Cultures.docx" TargetMode="External"/><Relationship Id="rId4573" Type="http://schemas.openxmlformats.org/officeDocument/2006/relationships/hyperlink" Target="file:///C:\Users\Thomas%20Huet\Desktop\Documentation%20arch&#233;ologique%20li&#233;e%20&#224;%20la%20th&#232;se\Cultures.docx" TargetMode="External"/><Relationship Id="rId5624" Type="http://schemas.openxmlformats.org/officeDocument/2006/relationships/hyperlink" Target="file:///C:\Users\Thomas%20Huet\Desktop\Documentation%20arch&#233;ologique%20li&#233;e%20&#224;%20la%20th&#232;se\Cultures.docx" TargetMode="External"/><Relationship Id="rId14167" Type="http://schemas.openxmlformats.org/officeDocument/2006/relationships/hyperlink" Target="file:///C:\Users\Thomas%20Huet\Desktop\Documentation%20arch&#233;ologique%20li&#233;e%20&#224;%20la%20th&#232;se\Sites.docx" TargetMode="External"/><Relationship Id="rId3175" Type="http://schemas.openxmlformats.org/officeDocument/2006/relationships/hyperlink" Target="file:///C:\Users\Thomas%20Huet\Desktop\Documentation%20arch&#233;ologique%20li&#233;e%20&#224;%20la%20th&#232;se\Cultures.docx" TargetMode="External"/><Relationship Id="rId4226" Type="http://schemas.openxmlformats.org/officeDocument/2006/relationships/hyperlink" Target="file:///C:\Users\Thomas%20Huet\Desktop\Documentation%20arch&#233;ologique%20li&#233;e%20&#224;%20la%20th&#232;se\Cultures.docx" TargetMode="External"/><Relationship Id="rId7796" Type="http://schemas.openxmlformats.org/officeDocument/2006/relationships/hyperlink" Target="file:///C:\Users\Thomas%20Huet\Desktop\Documentation%20arch&#233;ologique%20li&#233;e%20&#224;%20la%20th&#232;se\Cultures.docx" TargetMode="External"/><Relationship Id="rId8847" Type="http://schemas.openxmlformats.org/officeDocument/2006/relationships/hyperlink" Target="file:///C:\Users\Thomas%20Huet\Desktop\Documentation%20arch&#233;ologique%20li&#233;e%20&#224;%20la%20th&#232;se\Sites.docx" TargetMode="External"/><Relationship Id="rId6398" Type="http://schemas.openxmlformats.org/officeDocument/2006/relationships/hyperlink" Target="file:///C:\Users\Thomas%20Huet\Desktop\Documentation%20arch&#233;ologique%20li&#233;e%20&#224;%20la%20th&#232;se\Cultures.docx" TargetMode="External"/><Relationship Id="rId7449" Type="http://schemas.openxmlformats.org/officeDocument/2006/relationships/hyperlink" Target="file:///C:\Users\Thomas%20Huet\Desktop\Documentation%20arch&#233;ologique%20li&#233;e%20&#224;%20la%20th&#232;se\Sites.docx" TargetMode="External"/><Relationship Id="rId10777" Type="http://schemas.openxmlformats.org/officeDocument/2006/relationships/hyperlink" Target="file:///C:\Users\Thomas%20Huet\Desktop\Documentation%20arch&#233;ologique%20li&#233;e%20&#224;%20la%20th&#232;se\Cultures.docx" TargetMode="External"/><Relationship Id="rId11828" Type="http://schemas.openxmlformats.org/officeDocument/2006/relationships/hyperlink" Target="file:///C:\Users\Thomas%20Huet\Desktop\Documentation%20arch&#233;ologique%20li&#233;e%20&#224;%20la%20th&#232;se\Analyses%20Statistiques.docx" TargetMode="External"/><Relationship Id="rId13250" Type="http://schemas.openxmlformats.org/officeDocument/2006/relationships/hyperlink" Target="file:///C:\Users\Thomas%20Huet\Desktop\Documentation%20arch&#233;ologique%20li&#233;e%20&#224;%20la%20th&#232;se\Sites.docx" TargetMode="External"/><Relationship Id="rId14301" Type="http://schemas.openxmlformats.org/officeDocument/2006/relationships/hyperlink" Target="file:///C:\Users\Thomas%20Huet\Desktop\Documentation%20arch&#233;ologique%20li&#233;e%20&#224;%20la%20th&#232;se\Sites.docx" TargetMode="External"/><Relationship Id="rId230" Type="http://schemas.openxmlformats.org/officeDocument/2006/relationships/hyperlink" Target="file:///C:\Users\Thomas%20Huet\Desktop\Documentation%20arch&#233;ologique%20li&#233;e%20&#224;%20la%20th&#232;se\Analyses%20Statistiques.docx" TargetMode="External"/><Relationship Id="rId7930" Type="http://schemas.openxmlformats.org/officeDocument/2006/relationships/hyperlink" Target="file:///C:\Users\Thomas%20Huet\Desktop\Documentation%20arch&#233;ologique%20li&#233;e%20&#224;%20la%20th&#232;se\Cultures.docx" TargetMode="External"/><Relationship Id="rId10911" Type="http://schemas.openxmlformats.org/officeDocument/2006/relationships/hyperlink" Target="file:///C:\Users\Thomas%20Huet\Desktop\Documentation%20arch&#233;ologique%20li&#233;e%20&#224;%20la%20th&#232;se\Sites.docx" TargetMode="External"/><Relationship Id="rId4083" Type="http://schemas.openxmlformats.org/officeDocument/2006/relationships/hyperlink" Target="file:///C:\Users\Thomas%20Huet\Desktop\Documentation%20arch&#233;ologique%20li&#233;e%20&#224;%20la%20th&#232;se\Cultures.docx" TargetMode="External"/><Relationship Id="rId5481" Type="http://schemas.openxmlformats.org/officeDocument/2006/relationships/hyperlink" Target="file:///C:\Users\Thomas%20Huet\Desktop\Documentation%20arch&#233;ologique%20li&#233;e%20&#224;%20la%20th&#232;se\Sites.docx" TargetMode="External"/><Relationship Id="rId6532" Type="http://schemas.openxmlformats.org/officeDocument/2006/relationships/hyperlink" Target="file:///C:\Users\Thomas%20Huet\Desktop\Documentation%20arch&#233;ologique%20li&#233;e%20&#224;%20la%20th&#232;se\Sites.docx" TargetMode="External"/><Relationship Id="rId5134" Type="http://schemas.openxmlformats.org/officeDocument/2006/relationships/hyperlink" Target="file:///C:\Users\Thomas%20Huet\Desktop\Documentation%20arch&#233;ologique%20li&#233;e%20&#224;%20la%20th&#232;se\Cultures.docx" TargetMode="External"/><Relationship Id="rId9755" Type="http://schemas.openxmlformats.org/officeDocument/2006/relationships/hyperlink" Target="file:///C:\Users\Thomas%20Huet\Desktop\Documentation%20arch&#233;ologique%20li&#233;e%20&#224;%20la%20th&#232;se\Cultures.docx" TargetMode="External"/><Relationship Id="rId11685" Type="http://schemas.openxmlformats.org/officeDocument/2006/relationships/hyperlink" Target="file:///C:\Users\Thomas%20Huet\Desktop\Documentation%20arch&#233;ologique%20li&#233;e%20&#224;%20la%20th&#232;se\Sites.docx" TargetMode="External"/><Relationship Id="rId12736" Type="http://schemas.openxmlformats.org/officeDocument/2006/relationships/hyperlink" Target="file:///C:\Users\Thomas%20Huet\Desktop\Documentation%20arch&#233;ologique%20li&#233;e%20&#224;%20la%20th&#232;se\Cultures.docx" TargetMode="External"/><Relationship Id="rId1744" Type="http://schemas.openxmlformats.org/officeDocument/2006/relationships/hyperlink" Target="file:///C:\Users\Thomas%20Huet\Desktop\Documentation%20arch&#233;ologique%20li&#233;e%20&#224;%20la%20th&#232;se\Sites.docx" TargetMode="External"/><Relationship Id="rId8357" Type="http://schemas.openxmlformats.org/officeDocument/2006/relationships/hyperlink" Target="file:///C:\Users\Thomas%20Huet\Desktop\Documentation%20arch&#233;ologique%20li&#233;e%20&#224;%20la%20th&#232;se\Sites.docx" TargetMode="External"/><Relationship Id="rId9408" Type="http://schemas.openxmlformats.org/officeDocument/2006/relationships/hyperlink" Target="file:///C:\Users\Thomas%20Huet\Desktop\Documentation%20arch&#233;ologique%20li&#233;e%20&#224;%20la%20th&#232;se\Sites.docx" TargetMode="External"/><Relationship Id="rId10287" Type="http://schemas.openxmlformats.org/officeDocument/2006/relationships/hyperlink" Target="file:///C:\Users\Thomas%20Huet\Desktop\Documentation%20arch&#233;ologique%20li&#233;e%20&#224;%20la%20th&#232;se\Sites.docx" TargetMode="External"/><Relationship Id="rId11338" Type="http://schemas.openxmlformats.org/officeDocument/2006/relationships/hyperlink" Target="file:///C:\Users\Thomas%20Huet\Desktop\Documentation%20arch&#233;ologique%20li&#233;e%20&#224;%20la%20th&#232;se\Analyses%20Statistiques.docx" TargetMode="External"/><Relationship Id="rId4967" Type="http://schemas.openxmlformats.org/officeDocument/2006/relationships/hyperlink" Target="file:///C:\Users\Thomas%20Huet\Desktop\Documentation%20arch&#233;ologique%20li&#233;e%20&#224;%20la%20th&#232;se\Cultures.docx" TargetMode="External"/><Relationship Id="rId3569" Type="http://schemas.openxmlformats.org/officeDocument/2006/relationships/hyperlink" Target="file:///C:\Users\Thomas%20Huet\Desktop\Documentation%20arch&#233;ologique%20li&#233;e%20&#224;%20la%20th&#232;se\Cultures.docx" TargetMode="External"/><Relationship Id="rId7440" Type="http://schemas.openxmlformats.org/officeDocument/2006/relationships/hyperlink" Target="file:///C:\Users\Thomas%20Huet\Desktop\Documentation%20arch&#233;ologique%20li&#233;e%20&#224;%20la%20th&#232;se\Cultures.docx" TargetMode="External"/><Relationship Id="rId6042" Type="http://schemas.openxmlformats.org/officeDocument/2006/relationships/hyperlink" Target="file:///C:\Users\Thomas%20Huet\Desktop\Documentation%20arch&#233;ologique%20li&#233;e%20&#224;%20la%20th&#232;se\Cultures.docx" TargetMode="External"/><Relationship Id="rId10421" Type="http://schemas.openxmlformats.org/officeDocument/2006/relationships/hyperlink" Target="file:///C:\Users\Thomas%20Huet\Desktop\Documentation%20arch&#233;ologique%20li&#233;e%20&#224;%20la%20th&#232;se\Sites.docx" TargetMode="External"/><Relationship Id="rId13991" Type="http://schemas.openxmlformats.org/officeDocument/2006/relationships/hyperlink" Target="file:///C:\Users\Thomas%20Huet\Desktop\Documentation%20arch&#233;ologique%20li&#233;e%20&#224;%20la%20th&#232;se\Sites.docx" TargetMode="External"/><Relationship Id="rId12593" Type="http://schemas.openxmlformats.org/officeDocument/2006/relationships/hyperlink" Target="file:///C:\Users\Thomas%20Huet\Desktop\Documentation%20arch&#233;ologique%20li&#233;e%20&#224;%20la%20th&#232;se\Cultures.docx" TargetMode="External"/><Relationship Id="rId13644" Type="http://schemas.openxmlformats.org/officeDocument/2006/relationships/hyperlink" Target="file:///C:\Users\Thomas%20Huet\Desktop\Documentation%20arch&#233;ologique%20li&#233;e%20&#224;%20la%20th&#232;se\Sites.docx" TargetMode="External"/><Relationship Id="rId971" Type="http://schemas.openxmlformats.org/officeDocument/2006/relationships/hyperlink" Target="file:///C:\Users\Thomas%20Huet\Desktop\Documentation%20arch&#233;ologique%20li&#233;e%20&#224;%20la%20th&#232;se\Cultures.docx" TargetMode="External"/><Relationship Id="rId2652" Type="http://schemas.openxmlformats.org/officeDocument/2006/relationships/hyperlink" Target="file:///C:\Users\Thomas%20Huet\Desktop\Documentation%20arch&#233;ologique%20li&#233;e%20&#224;%20la%20th&#232;se\Sites.docx" TargetMode="External"/><Relationship Id="rId3703" Type="http://schemas.openxmlformats.org/officeDocument/2006/relationships/hyperlink" Target="file:///C:\Users\Thomas%20Huet\Desktop\Documentation%20arch&#233;ologique%20li&#233;e%20&#224;%20la%20th&#232;se\Cultures.docx" TargetMode="External"/><Relationship Id="rId9265" Type="http://schemas.openxmlformats.org/officeDocument/2006/relationships/hyperlink" Target="file:///C:\Users\Thomas%20Huet\Desktop\Documentation%20arch&#233;ologique%20li&#233;e%20&#224;%20la%20th&#232;se\Cultures.docx" TargetMode="External"/><Relationship Id="rId11195" Type="http://schemas.openxmlformats.org/officeDocument/2006/relationships/hyperlink" Target="file:///C:\Users\Thomas%20Huet\Desktop\Documentation%20arch&#233;ologique%20li&#233;e%20&#224;%20la%20th&#232;se\Sites.docx" TargetMode="External"/><Relationship Id="rId12246" Type="http://schemas.openxmlformats.org/officeDocument/2006/relationships/hyperlink" Target="file:///C:\Users\Thomas%20Huet\Desktop\Documentation%20arch&#233;ologique%20li&#233;e%20&#224;%20la%20th&#232;se\Cultures.docx" TargetMode="External"/><Relationship Id="rId624" Type="http://schemas.openxmlformats.org/officeDocument/2006/relationships/hyperlink" Target="file:///C:\Users\Thomas%20Huet\Desktop\Documentation%20arch&#233;ologique%20li&#233;e%20&#224;%20la%20th&#232;se\Cultures.docx" TargetMode="External"/><Relationship Id="rId1254" Type="http://schemas.openxmlformats.org/officeDocument/2006/relationships/hyperlink" Target="file:///C:\Users\Thomas%20Huet\Desktop\Documentation%20arch&#233;ologique%20li&#233;e%20&#224;%20la%20th&#232;se\Cultures.docx" TargetMode="External"/><Relationship Id="rId2305" Type="http://schemas.openxmlformats.org/officeDocument/2006/relationships/hyperlink" Target="file:///C:\Users\Thomas%20Huet\Desktop\Documentation%20arch&#233;ologique%20li&#233;e%20&#224;%20la%20th&#232;se\Cultures.docx" TargetMode="External"/><Relationship Id="rId5875" Type="http://schemas.openxmlformats.org/officeDocument/2006/relationships/hyperlink" Target="file:///C:\Users\Thomas%20Huet\Desktop\Documentation%20arch&#233;ologique%20li&#233;e%20&#224;%20la%20th&#232;se\Cultures.docx" TargetMode="External"/><Relationship Id="rId6926" Type="http://schemas.openxmlformats.org/officeDocument/2006/relationships/hyperlink" Target="file:///C:\Users\Thomas%20Huet\Desktop\Documentation%20arch&#233;ologique%20li&#233;e%20&#224;%20la%20th&#232;se\Sites.docx" TargetMode="External"/><Relationship Id="rId4477" Type="http://schemas.openxmlformats.org/officeDocument/2006/relationships/hyperlink" Target="file:///C:\Users\Thomas%20Huet\Desktop\Documentation%20arch&#233;ologique%20li&#233;e%20&#224;%20la%20th&#232;se\Cultures.docx" TargetMode="External"/><Relationship Id="rId5528" Type="http://schemas.openxmlformats.org/officeDocument/2006/relationships/hyperlink" Target="file:///C:\Users\Thomas%20Huet\Desktop\Documentation%20arch&#233;ologique%20li&#233;e%20&#224;%20la%20th&#232;se\Cultures.docx" TargetMode="External"/><Relationship Id="rId3079" Type="http://schemas.openxmlformats.org/officeDocument/2006/relationships/hyperlink" Target="file:///C:\Users\Thomas%20Huet\Desktop\Documentation%20arch&#233;ologique%20li&#233;e%20&#224;%20la%20th&#232;se\Cultures.docx" TargetMode="External"/><Relationship Id="rId8001" Type="http://schemas.openxmlformats.org/officeDocument/2006/relationships/hyperlink" Target="file:///C:\Users\Thomas%20Huet\Desktop\Documentation%20arch&#233;ologique%20li&#233;e%20&#224;%20la%20th&#232;se\Cultures.docx" TargetMode="External"/><Relationship Id="rId14552" Type="http://schemas.openxmlformats.org/officeDocument/2006/relationships/theme" Target="theme/theme1.xml"/><Relationship Id="rId481" Type="http://schemas.openxmlformats.org/officeDocument/2006/relationships/hyperlink" Target="file:///C:\Users\Thomas%20Huet\Desktop\Documentation%20arch&#233;ologique%20li&#233;e%20&#224;%20la%20th&#232;se\Cultures.docx" TargetMode="External"/><Relationship Id="rId2162" Type="http://schemas.openxmlformats.org/officeDocument/2006/relationships/hyperlink" Target="file:///C:\Users\Thomas%20Huet\Desktop\Documentation%20arch&#233;ologique%20li&#233;e%20&#224;%20la%20th&#232;se\Sites.docx" TargetMode="External"/><Relationship Id="rId3560" Type="http://schemas.openxmlformats.org/officeDocument/2006/relationships/hyperlink" Target="file:///C:\Users\Thomas%20Huet\Desktop\Documentation%20arch&#233;ologique%20li&#233;e%20&#224;%20la%20th&#232;se\Cultures.docx" TargetMode="External"/><Relationship Id="rId4611" Type="http://schemas.openxmlformats.org/officeDocument/2006/relationships/hyperlink" Target="file:///C:\Users\Thomas%20Huet\Desktop\Documentation%20arch&#233;ologique%20li&#233;e%20&#224;%20la%20th&#232;se\Sites.docx" TargetMode="External"/><Relationship Id="rId13154" Type="http://schemas.openxmlformats.org/officeDocument/2006/relationships/hyperlink" Target="file:///C:\Users\Thomas%20Huet\Desktop\Documentation%20arch&#233;ologique%20li&#233;e%20&#224;%20la%20th&#232;se\Sites.docx" TargetMode="External"/><Relationship Id="rId14205" Type="http://schemas.openxmlformats.org/officeDocument/2006/relationships/hyperlink" Target="file:///C:\Users\Thomas%20Huet\Desktop\Documentation%20arch&#233;ologique%20li&#233;e%20&#224;%20la%20th&#232;se\Sites.docx" TargetMode="External"/><Relationship Id="rId134" Type="http://schemas.openxmlformats.org/officeDocument/2006/relationships/hyperlink" Target="file:///C:\Users\Thomas%20Huet\Desktop\Documentation%20arch&#233;ologique%20li&#233;e%20&#224;%20la%20th&#232;se\Cultures.docx" TargetMode="External"/><Relationship Id="rId3213" Type="http://schemas.openxmlformats.org/officeDocument/2006/relationships/hyperlink" Target="file:///C:\Users\Thomas%20Huet\Desktop\Documentation%20arch&#233;ologique%20li&#233;e%20&#224;%20la%20th&#232;se\Cultures.docx" TargetMode="External"/><Relationship Id="rId6783" Type="http://schemas.openxmlformats.org/officeDocument/2006/relationships/hyperlink" Target="file:///C:\Users\Thomas%20Huet\Desktop\Documentation%20arch&#233;ologique%20li&#233;e%20&#224;%20la%20th&#232;se\Cultures.docx" TargetMode="External"/><Relationship Id="rId7834" Type="http://schemas.openxmlformats.org/officeDocument/2006/relationships/hyperlink" Target="file:///C:\Users\Thomas%20Huet\Desktop\Documentation%20arch&#233;ologique%20li&#233;e%20&#224;%20la%20th&#232;se\Cultures.docx" TargetMode="External"/><Relationship Id="rId10815" Type="http://schemas.openxmlformats.org/officeDocument/2006/relationships/hyperlink" Target="Sites.docx" TargetMode="External"/><Relationship Id="rId5385" Type="http://schemas.openxmlformats.org/officeDocument/2006/relationships/hyperlink" Target="file:///C:\Users\Thomas%20Huet\Desktop\Documentation%20arch&#233;ologique%20li&#233;e%20&#224;%20la%20th&#232;se\Sites.docx" TargetMode="External"/><Relationship Id="rId6436" Type="http://schemas.openxmlformats.org/officeDocument/2006/relationships/hyperlink" Target="file:///C:\Users\Thomas%20Huet\Desktop\Documentation%20arch&#233;ologique%20li&#233;e%20&#224;%20la%20th&#232;se\Cultures.docx" TargetMode="External"/><Relationship Id="rId1995" Type="http://schemas.openxmlformats.org/officeDocument/2006/relationships/hyperlink" Target="file:///C:\Users\Thomas%20Huet\Desktop\Documentation%20arch&#233;ologique%20li&#233;e%20&#224;%20la%20th&#232;se\Cultures.docx" TargetMode="External"/><Relationship Id="rId5038" Type="http://schemas.openxmlformats.org/officeDocument/2006/relationships/hyperlink" Target="file:///C:\Users\Thomas%20Huet\Desktop\Documentation%20arch&#233;ologique%20li&#233;e%20&#224;%20la%20th&#232;se\Sites.docx" TargetMode="External"/><Relationship Id="rId9659" Type="http://schemas.openxmlformats.org/officeDocument/2006/relationships/hyperlink" Target="file:///C:\Users\Thomas%20Huet\Desktop\Documentation%20arch&#233;ologique%20li&#233;e%20&#224;%20la%20th&#232;se\Sites.docx" TargetMode="External"/><Relationship Id="rId11589" Type="http://schemas.openxmlformats.org/officeDocument/2006/relationships/hyperlink" Target="file:///C:\Users\Thomas%20Huet\Desktop\Documentation%20arch&#233;ologique%20li&#233;e%20&#224;%20la%20th&#232;se\Cultures.docx" TargetMode="External"/><Relationship Id="rId12987" Type="http://schemas.openxmlformats.org/officeDocument/2006/relationships/hyperlink" Target="file:///C:\Users\Thomas%20Huet\Desktop\Documentation%20arch&#233;ologique%20li&#233;e%20&#224;%20la%20th&#232;se\Cultures.docx" TargetMode="External"/><Relationship Id="rId1648" Type="http://schemas.openxmlformats.org/officeDocument/2006/relationships/hyperlink" Target="file:///C:\Users\Thomas%20Huet\Desktop\Documentation%20arch&#233;ologique%20li&#233;e%20&#224;%20la%20th&#232;se\Cultures.docx" TargetMode="External"/><Relationship Id="rId14062" Type="http://schemas.openxmlformats.org/officeDocument/2006/relationships/hyperlink" Target="file:///C:\Users\Thomas%20Huet\Desktop\Documentation%20arch&#233;ologique%20li&#233;e%20&#224;%20la%20th&#232;se\Sites.docx" TargetMode="External"/><Relationship Id="rId3070" Type="http://schemas.openxmlformats.org/officeDocument/2006/relationships/hyperlink" Target="file:///C:\Users\Thomas%20Huet\Desktop\Documentation%20arch&#233;ologique%20li&#233;e%20&#224;%20la%20th&#232;se\Cultures.docx" TargetMode="External"/><Relationship Id="rId4121" Type="http://schemas.openxmlformats.org/officeDocument/2006/relationships/hyperlink" Target="Cultures.docx" TargetMode="External"/><Relationship Id="rId6293" Type="http://schemas.openxmlformats.org/officeDocument/2006/relationships/hyperlink" Target="file:///C:\Users\Thomas%20Huet\Desktop\Documentation%20arch&#233;ologique%20li&#233;e%20&#224;%20la%20th&#232;se\Cultures.docx" TargetMode="External"/><Relationship Id="rId7691" Type="http://schemas.openxmlformats.org/officeDocument/2006/relationships/hyperlink" Target="file:///C:\Users\Thomas%20Huet\Desktop\Documentation%20arch&#233;ologique%20li&#233;e%20&#224;%20la%20th&#232;se\Sites.docx" TargetMode="External"/><Relationship Id="rId8742" Type="http://schemas.openxmlformats.org/officeDocument/2006/relationships/hyperlink" Target="file:///C:\Users\Thomas%20Huet\Desktop\Documentation%20arch&#233;ologique%20li&#233;e%20&#224;%20la%20th&#232;se\Cultures.docx" TargetMode="External"/><Relationship Id="rId10672" Type="http://schemas.openxmlformats.org/officeDocument/2006/relationships/hyperlink" Target="file:///C:\Users\Thomas%20Huet\Desktop\Documentation%20arch&#233;ologique%20li&#233;e%20&#224;%20la%20th&#232;se\Cultures.docx" TargetMode="External"/><Relationship Id="rId11723" Type="http://schemas.openxmlformats.org/officeDocument/2006/relationships/hyperlink" Target="file:///C:\Users\Thomas%20Huet\Desktop\Documentation%20arch&#233;ologique%20li&#233;e%20&#224;%20la%20th&#232;se\Cultures.docx" TargetMode="External"/><Relationship Id="rId7344" Type="http://schemas.openxmlformats.org/officeDocument/2006/relationships/hyperlink" Target="file:///C:\Users\Thomas%20Huet\Desktop\Documentation%20arch&#233;ologique%20li&#233;e%20&#224;%20la%20th&#232;se\Sites.docx" TargetMode="External"/><Relationship Id="rId10325" Type="http://schemas.openxmlformats.org/officeDocument/2006/relationships/hyperlink" Target="file:///C:\Users\Thomas%20Huet\Desktop\Documentation%20arch&#233;ologique%20li&#233;e%20&#224;%20la%20th&#232;se\Sites.docx" TargetMode="External"/><Relationship Id="rId13895" Type="http://schemas.openxmlformats.org/officeDocument/2006/relationships/hyperlink" Target="file:///C:\Users\Thomas%20Huet\Desktop\Documentation%20arch&#233;ologique%20li&#233;e%20&#224;%20la%20th&#232;se\Environnement.docx" TargetMode="External"/><Relationship Id="rId3954" Type="http://schemas.openxmlformats.org/officeDocument/2006/relationships/hyperlink" Target="file:///C:\Users\Thomas%20Huet\Desktop\Documentation%20arch&#233;ologique%20li&#233;e%20&#224;%20la%20th&#232;se\Cultures.docx" TargetMode="External"/><Relationship Id="rId12497" Type="http://schemas.openxmlformats.org/officeDocument/2006/relationships/hyperlink" Target="file:///C:\Users\Thomas%20Huet\Desktop\Documentation%20arch&#233;ologique%20li&#233;e%20&#224;%20la%20th&#232;se\Sites.docx" TargetMode="External"/><Relationship Id="rId13548" Type="http://schemas.openxmlformats.org/officeDocument/2006/relationships/hyperlink" Target="file:///C:\Users\Thomas%20Huet\Desktop\Documentation%20arch&#233;ologique%20li&#233;e%20&#224;%20la%20th&#232;se\Cultures.docx" TargetMode="External"/><Relationship Id="rId875" Type="http://schemas.openxmlformats.org/officeDocument/2006/relationships/hyperlink" Target="file:///C:\Users\Thomas%20Huet\Desktop\Documentation%20arch&#233;ologique%20li&#233;e%20&#224;%20la%20th&#232;se\Sites.docx" TargetMode="External"/><Relationship Id="rId2556" Type="http://schemas.openxmlformats.org/officeDocument/2006/relationships/hyperlink" Target="file:///C:\Users\Thomas%20Huet\Desktop\Documentation%20arch&#233;ologique%20li&#233;e%20&#224;%20la%20th&#232;se\Sites.docx" TargetMode="External"/><Relationship Id="rId3607" Type="http://schemas.openxmlformats.org/officeDocument/2006/relationships/hyperlink" Target="file:///C:\Users\Thomas%20Huet\Desktop\Documentation%20arch&#233;ologique%20li&#233;e%20&#224;%20la%20th&#232;se\Cultures.docx" TargetMode="External"/><Relationship Id="rId9169" Type="http://schemas.openxmlformats.org/officeDocument/2006/relationships/hyperlink" Target="file:///C:\Users\Thomas%20Huet\Desktop\Documentation%20arch&#233;ologique%20li&#233;e%20&#224;%20la%20th&#232;se\Sites.docx" TargetMode="External"/><Relationship Id="rId11099" Type="http://schemas.openxmlformats.org/officeDocument/2006/relationships/hyperlink" Target="file:///C:\Users\Thomas%20Huet\Desktop\Documentation%20arch&#233;ologique%20li&#233;e%20&#224;%20la%20th&#232;se\Cultures.docx" TargetMode="External"/><Relationship Id="rId528" Type="http://schemas.openxmlformats.org/officeDocument/2006/relationships/hyperlink" Target="file:///C:\Users\Thomas%20Huet\Desktop\Documentation%20arch&#233;ologique%20li&#233;e%20&#224;%20la%20th&#232;se\Analyses%20Statistiques.docx" TargetMode="External"/><Relationship Id="rId1158" Type="http://schemas.openxmlformats.org/officeDocument/2006/relationships/hyperlink" Target="file:///C:\Users\Thomas%20Huet\Desktop\Documentation%20arch&#233;ologique%20li&#233;e%20&#224;%20la%20th&#232;se\Sites.docx" TargetMode="External"/><Relationship Id="rId2209" Type="http://schemas.openxmlformats.org/officeDocument/2006/relationships/hyperlink" Target="file:///C:\Users\Thomas%20Huet\Desktop\Documentation%20arch&#233;ologique%20li&#233;e%20&#224;%20la%20th&#232;se\Cultures.docx" TargetMode="External"/><Relationship Id="rId5779" Type="http://schemas.openxmlformats.org/officeDocument/2006/relationships/hyperlink" Target="file:///C:\Users\Thomas%20Huet\Desktop\Documentation%20arch&#233;ologique%20li&#233;e%20&#224;%20la%20th&#232;se\Sites.docx" TargetMode="External"/><Relationship Id="rId9650" Type="http://schemas.openxmlformats.org/officeDocument/2006/relationships/hyperlink" Target="file:///C:\Users\Thomas%20Huet\Desktop\Documentation%20arch&#233;ologique%20li&#233;e%20&#224;%20la%20th&#232;se\Cultures.docx" TargetMode="External"/><Relationship Id="rId8252" Type="http://schemas.openxmlformats.org/officeDocument/2006/relationships/hyperlink" Target="file:///C:\Users\Thomas%20Huet\Desktop\Documentation%20arch&#233;ologique%20li&#233;e%20&#224;%20la%20th&#232;se\Cultures.docx" TargetMode="External"/><Relationship Id="rId9303" Type="http://schemas.openxmlformats.org/officeDocument/2006/relationships/hyperlink" Target="file:///C:\Users\Thomas%20Huet\Desktop\Documentation%20arch&#233;ologique%20li&#233;e%20&#224;%20la%20th&#232;se\Sites.docx" TargetMode="External"/><Relationship Id="rId11580" Type="http://schemas.openxmlformats.org/officeDocument/2006/relationships/hyperlink" Target="file:///C:\Users\Thomas%20Huet\Desktop\Documentation%20arch&#233;ologique%20li&#233;e%20&#224;%20la%20th&#232;se\Cultures.docx" TargetMode="External"/><Relationship Id="rId12631" Type="http://schemas.openxmlformats.org/officeDocument/2006/relationships/hyperlink" Target="file:///C:\Users\Thomas%20Huet\Desktop\Documentation%20arch&#233;ologique%20li&#233;e%20&#224;%20la%20th&#232;se\Cultures.docx" TargetMode="External"/><Relationship Id="rId10182" Type="http://schemas.openxmlformats.org/officeDocument/2006/relationships/hyperlink" Target="file:///C:\Users\Thomas%20Huet\Desktop\Documentation%20arch&#233;ologique%20li&#233;e%20&#224;%20la%20th&#232;se\Sites.docx" TargetMode="External"/><Relationship Id="rId11233" Type="http://schemas.openxmlformats.org/officeDocument/2006/relationships/hyperlink" Target="file:///C:\Users\Thomas%20Huet\Desktop\Documentation%20arch&#233;ologique%20li&#233;e%20&#224;%20la%20th&#232;se\Cultures.docx" TargetMode="External"/><Relationship Id="rId4862" Type="http://schemas.openxmlformats.org/officeDocument/2006/relationships/hyperlink" Target="file:///C:\Users\Thomas%20Huet\Desktop\Documentation%20arch&#233;ologique%20li&#233;e%20&#224;%20la%20th&#232;se\Cultures.docx" TargetMode="External"/><Relationship Id="rId5913" Type="http://schemas.openxmlformats.org/officeDocument/2006/relationships/hyperlink" Target="file:///C:\Users\Thomas%20Huet\Desktop\Documentation%20arch&#233;ologique%20li&#233;e%20&#224;%20la%20th&#232;se\Cultures.docx" TargetMode="External"/><Relationship Id="rId14456" Type="http://schemas.openxmlformats.org/officeDocument/2006/relationships/hyperlink" Target="file:///C:\Users\Thomas%20Huet\Desktop\Documentation%20arch&#233;ologique%20li&#233;e%20&#224;%20la%20th&#232;se\Sites.docx" TargetMode="External"/><Relationship Id="rId3464" Type="http://schemas.openxmlformats.org/officeDocument/2006/relationships/hyperlink" Target="file:///C:\Users\Thomas%20Huet\Desktop\Documentation%20arch&#233;ologique%20li&#233;e%20&#224;%20la%20th&#232;se\Cultures.docx" TargetMode="External"/><Relationship Id="rId4515" Type="http://schemas.openxmlformats.org/officeDocument/2006/relationships/hyperlink" Target="file:///C:\Users\Thomas%20Huet\Desktop\Documentation%20arch&#233;ologique%20li&#233;e%20&#224;%20la%20th&#232;se\Cultures.docx" TargetMode="External"/><Relationship Id="rId13058" Type="http://schemas.openxmlformats.org/officeDocument/2006/relationships/hyperlink" Target="file:///C:\Users\Thomas%20Huet\Desktop\Documentation%20arch&#233;ologique%20li&#233;e%20&#224;%20la%20th&#232;se\Sites.docx" TargetMode="External"/><Relationship Id="rId14109" Type="http://schemas.openxmlformats.org/officeDocument/2006/relationships/hyperlink" Target="file:///C:\Users\Thomas%20Huet\Desktop\Documentation%20arch&#233;ologique%20li&#233;e%20&#224;%20la%20th&#232;se\Sites.docx" TargetMode="External"/><Relationship Id="rId385" Type="http://schemas.openxmlformats.org/officeDocument/2006/relationships/hyperlink" Target="file:///C:\Users\Thomas%20Huet\Desktop\Documentation%20arch&#233;ologique%20li&#233;e%20&#224;%20la%20th&#232;se\Cultures.docx" TargetMode="External"/><Relationship Id="rId2066" Type="http://schemas.openxmlformats.org/officeDocument/2006/relationships/hyperlink" Target="file:///C:\Users\Thomas%20Huet\Desktop\Documentation%20arch&#233;ologique%20li&#233;e%20&#224;%20la%20th&#232;se\Cultures.docx" TargetMode="External"/><Relationship Id="rId3117" Type="http://schemas.openxmlformats.org/officeDocument/2006/relationships/hyperlink" Target="file:///C:\Users\Thomas%20Huet\Desktop\Documentation%20arch&#233;ologique%20li&#233;e%20&#224;%20la%20th&#232;se\Sites.docx" TargetMode="External"/><Relationship Id="rId6687" Type="http://schemas.openxmlformats.org/officeDocument/2006/relationships/hyperlink" Target="file:///C:\Users\Thomas%20Huet\Desktop\Documentation%20arch&#233;ologique%20li&#233;e%20&#224;%20la%20th&#232;se\Sites.docx" TargetMode="External"/><Relationship Id="rId7738" Type="http://schemas.openxmlformats.org/officeDocument/2006/relationships/hyperlink" Target="file:///C:\Users\Thomas%20Huet\Desktop\Documentation%20arch&#233;ologique%20li&#233;e%20&#224;%20la%20th&#232;se\Cultures.docx" TargetMode="External"/><Relationship Id="rId5289" Type="http://schemas.openxmlformats.org/officeDocument/2006/relationships/hyperlink" Target="file:///C:\Users\Thomas%20Huet\Desktop\Documentation%20arch&#233;ologique%20li&#233;e%20&#224;%20la%20th&#232;se\Sites.docx" TargetMode="External"/><Relationship Id="rId9160" Type="http://schemas.openxmlformats.org/officeDocument/2006/relationships/hyperlink" Target="file:///C:\Users\Thomas%20Huet\Desktop\Documentation%20arch&#233;ologique%20li&#233;e%20&#224;%20la%20th&#232;se\Sites.docx" TargetMode="External"/><Relationship Id="rId10719" Type="http://schemas.openxmlformats.org/officeDocument/2006/relationships/hyperlink" Target="file:///C:\Users\Thomas%20Huet\Desktop\Documentation%20arch&#233;ologique%20li&#233;e%20&#224;%20la%20th&#232;se\Sites.docx" TargetMode="External"/><Relationship Id="rId11090" Type="http://schemas.openxmlformats.org/officeDocument/2006/relationships/hyperlink" Target="file:///C:\Users\Thomas%20Huet\Desktop\Documentation%20arch&#233;ologique%20li&#233;e%20&#224;%20la%20th&#232;se\Cultures.docx" TargetMode="External"/><Relationship Id="rId12141" Type="http://schemas.openxmlformats.org/officeDocument/2006/relationships/hyperlink" Target="file:///C:\Users\Thomas%20Huet\Desktop\Documentation%20arch&#233;ologique%20li&#233;e%20&#224;%20la%20th&#232;se\Cultures.docx" TargetMode="External"/><Relationship Id="rId2200" Type="http://schemas.openxmlformats.org/officeDocument/2006/relationships/hyperlink" Target="file:///C:\Users\Thomas%20Huet\Desktop\Documentation%20arch&#233;ologique%20li&#233;e%20&#224;%20la%20th&#232;se\Cultures.docx" TargetMode="External"/><Relationship Id="rId1899" Type="http://schemas.openxmlformats.org/officeDocument/2006/relationships/hyperlink" Target="file:///C:\Users\Thomas%20Huet\Desktop\Documentation%20arch&#233;ologique%20li&#233;e%20&#224;%20la%20th&#232;se\Cultures.docx" TargetMode="External"/><Relationship Id="rId4372" Type="http://schemas.openxmlformats.org/officeDocument/2006/relationships/hyperlink" Target="file:///C:\Users\Thomas%20Huet\Desktop\Documentation%20arch&#233;ologique%20li&#233;e%20&#224;%20la%20th&#232;se\Cultures.docx" TargetMode="External"/><Relationship Id="rId5770" Type="http://schemas.openxmlformats.org/officeDocument/2006/relationships/hyperlink" Target="file:///C:\Users\Thomas%20Huet\Desktop\Documentation%20arch&#233;ologique%20li&#233;e%20&#224;%20la%20th&#232;se\Cultures.docx" TargetMode="External"/><Relationship Id="rId6821" Type="http://schemas.openxmlformats.org/officeDocument/2006/relationships/hyperlink" Target="file:///C:\Users\Thomas%20Huet\Desktop\Documentation%20arch&#233;ologique%20li&#233;e%20&#224;%20la%20th&#232;se\Cultures.docx" TargetMode="External"/><Relationship Id="rId4025" Type="http://schemas.openxmlformats.org/officeDocument/2006/relationships/hyperlink" Target="file:///C:\Users\Thomas%20Huet\Desktop\Documentation%20arch&#233;ologique%20li&#233;e%20&#224;%20la%20th&#232;se\Cultures.docx" TargetMode="External"/><Relationship Id="rId5423" Type="http://schemas.openxmlformats.org/officeDocument/2006/relationships/hyperlink" Target="file:///C:\Users\Thomas%20Huet\Desktop\Documentation%20arch&#233;ologique%20li&#233;e%20&#224;%20la%20th&#232;se\Cultures.docx" TargetMode="External"/><Relationship Id="rId8993" Type="http://schemas.openxmlformats.org/officeDocument/2006/relationships/hyperlink" Target="file:///C:\Users\Thomas%20Huet\Desktop\Documentation%20arch&#233;ologique%20li&#233;e%20&#224;%20la%20th&#232;se\Sites.docx" TargetMode="External"/><Relationship Id="rId11974" Type="http://schemas.openxmlformats.org/officeDocument/2006/relationships/hyperlink" Target="file:///C:\Users\Thomas%20Huet\Desktop\Documentation%20arch&#233;ologique%20li&#233;e%20&#224;%20la%20th&#232;se\Sites.docx" TargetMode="External"/><Relationship Id="rId7595" Type="http://schemas.openxmlformats.org/officeDocument/2006/relationships/hyperlink" Target="file:///C:\Users\Thomas%20Huet\Desktop\Documentation%20arch&#233;ologique%20li&#233;e%20&#224;%20la%20th&#232;se\Cultures.docx" TargetMode="External"/><Relationship Id="rId8646" Type="http://schemas.openxmlformats.org/officeDocument/2006/relationships/hyperlink" Target="file:///C:\Users\Thomas%20Huet\Desktop\Documentation%20arch&#233;ologique%20li&#233;e%20&#224;%20la%20th&#232;se\Sites.docx" TargetMode="External"/><Relationship Id="rId10576" Type="http://schemas.openxmlformats.org/officeDocument/2006/relationships/hyperlink" Target="file:///C:\Users\Thomas%20Huet\Desktop\Documentation%20arch&#233;ologique%20li&#233;e%20&#224;%20la%20th&#232;se\Sites.docx" TargetMode="External"/><Relationship Id="rId11627" Type="http://schemas.openxmlformats.org/officeDocument/2006/relationships/hyperlink" Target="file:///C:\Users\Thomas%20Huet\Desktop\Documentation%20arch&#233;ologique%20li&#233;e%20&#224;%20la%20th&#232;se\Cultures.docx" TargetMode="External"/><Relationship Id="rId6197" Type="http://schemas.openxmlformats.org/officeDocument/2006/relationships/hyperlink" Target="file:///C:\Users\Thomas%20Huet\Desktop\Documentation%20arch&#233;ologique%20li&#233;e%20&#224;%20la%20th&#232;se\Sites.docx" TargetMode="External"/><Relationship Id="rId7248" Type="http://schemas.openxmlformats.org/officeDocument/2006/relationships/hyperlink" Target="file:///C:\Users\Thomas%20Huet\Desktop\Documentation%20arch&#233;ologique%20li&#233;e%20&#224;%20la%20th&#232;se\Cultures.docx" TargetMode="External"/><Relationship Id="rId10229" Type="http://schemas.openxmlformats.org/officeDocument/2006/relationships/hyperlink" Target="file:///C:\Users\Thomas%20Huet\Desktop\Documentation%20arch&#233;ologique%20li&#233;e%20&#224;%20la%20th&#232;se\Cultures.docx" TargetMode="External"/><Relationship Id="rId13799" Type="http://schemas.openxmlformats.org/officeDocument/2006/relationships/hyperlink" Target="file:///C:\Users\Thomas%20Huet\Desktop\Documentation%20arch&#233;ologique%20li&#233;e%20&#224;%20la%20th&#232;se\Sites.docx" TargetMode="External"/><Relationship Id="rId14100" Type="http://schemas.openxmlformats.org/officeDocument/2006/relationships/hyperlink" Target="file:///C:\Users\Thomas%20Huet\Desktop\Documentation%20arch&#233;ologique%20li&#233;e%20&#224;%20la%20th&#232;se\Sites.docx" TargetMode="External"/><Relationship Id="rId3858" Type="http://schemas.openxmlformats.org/officeDocument/2006/relationships/hyperlink" Target="file:///C:\Users\Thomas%20Huet\Desktop\Documentation%20arch&#233;ologique%20li&#233;e%20&#224;%20la%20th&#232;se\Sites.docx" TargetMode="External"/><Relationship Id="rId4909" Type="http://schemas.openxmlformats.org/officeDocument/2006/relationships/hyperlink" Target="file:///C:\Users\Thomas%20Huet\Desktop\Documentation%20arch&#233;ologique%20li&#233;e%20&#224;%20la%20th&#232;se\Cultures.docx" TargetMode="External"/><Relationship Id="rId779" Type="http://schemas.openxmlformats.org/officeDocument/2006/relationships/hyperlink" Target="file:///C:\Users\Thomas%20Huet\Desktop\Documentation%20arch&#233;ologique%20li&#233;e%20&#224;%20la%20th&#232;se\Sites.docx" TargetMode="External"/><Relationship Id="rId5280" Type="http://schemas.openxmlformats.org/officeDocument/2006/relationships/hyperlink" Target="file:///C:\Users\Thomas%20Huet\Desktop\Documentation%20arch&#233;ologique%20li&#233;e%20&#224;%20la%20th&#232;se\Cultures.docx" TargetMode="External"/><Relationship Id="rId6331" Type="http://schemas.openxmlformats.org/officeDocument/2006/relationships/hyperlink" Target="file:///C:\Users\Thomas%20Huet\Desktop\Documentation%20arch&#233;ologique%20li&#233;e%20&#224;%20la%20th&#232;se\Sites.docx" TargetMode="External"/><Relationship Id="rId10710" Type="http://schemas.openxmlformats.org/officeDocument/2006/relationships/hyperlink" Target="file:///C:\Users\Thomas%20Huet\Desktop\Documentation%20arch&#233;ologique%20li&#233;e%20&#224;%20la%20th&#232;se\Cultures.docx" TargetMode="External"/><Relationship Id="rId12882" Type="http://schemas.openxmlformats.org/officeDocument/2006/relationships/hyperlink" Target="file:///C:\Users\Thomas%20Huet\Desktop\Documentation%20arch&#233;ologique%20li&#233;e%20&#224;%20la%20th&#232;se\Sites.docx" TargetMode="External"/><Relationship Id="rId13933" Type="http://schemas.openxmlformats.org/officeDocument/2006/relationships/hyperlink" Target="file:///C:\Users\Thomas%20Huet\Desktop\Documentation%20arch&#233;ologique%20li&#233;e%20&#224;%20la%20th&#232;se\Sites.docx" TargetMode="External"/><Relationship Id="rId1890" Type="http://schemas.openxmlformats.org/officeDocument/2006/relationships/hyperlink" Target="file:///C:\Users\Thomas%20Huet\Desktop\Documentation%20arch&#233;ologique%20li&#233;e%20&#224;%20la%20th&#232;se\Sites.docx" TargetMode="External"/><Relationship Id="rId2941" Type="http://schemas.openxmlformats.org/officeDocument/2006/relationships/hyperlink" Target="file:///C:\Users\Thomas%20Huet\Desktop\Documentation%20arch&#233;ologique%20li&#233;e%20&#224;%20la%20th&#232;se\Sites.docx" TargetMode="External"/><Relationship Id="rId8156" Type="http://schemas.openxmlformats.org/officeDocument/2006/relationships/hyperlink" Target="file:///C:\Users\Thomas%20Huet\Desktop\Documentation%20arch&#233;ologique%20li&#233;e%20&#224;%20la%20th&#232;se\Cultures.docx" TargetMode="External"/><Relationship Id="rId9207" Type="http://schemas.openxmlformats.org/officeDocument/2006/relationships/hyperlink" Target="file:///C:\Users\Thomas%20Huet\Desktop\Documentation%20arch&#233;ologique%20li&#233;e%20&#224;%20la%20th&#232;se\Cultures.docx" TargetMode="External"/><Relationship Id="rId9554" Type="http://schemas.openxmlformats.org/officeDocument/2006/relationships/hyperlink" Target="file:///C:\Users\Thomas%20Huet\Desktop\Documentation%20arch&#233;ologique%20li&#233;e%20&#224;%20la%20th&#232;se\Cultures.docx" TargetMode="External"/><Relationship Id="rId11484" Type="http://schemas.openxmlformats.org/officeDocument/2006/relationships/hyperlink" Target="file:///C:\Users\Thomas%20Huet\Desktop\Documentation%20arch&#233;ologique%20li&#233;e%20&#224;%20la%20th&#232;se\Cultures.docx" TargetMode="External"/><Relationship Id="rId12535" Type="http://schemas.openxmlformats.org/officeDocument/2006/relationships/hyperlink" Target="file:///C:\Users\Thomas%20Huet\Desktop\Documentation%20arch&#233;ologique%20li&#233;e%20&#224;%20la%20th&#232;se\Sites.docx" TargetMode="External"/><Relationship Id="rId913" Type="http://schemas.openxmlformats.org/officeDocument/2006/relationships/hyperlink" Target="file:///C:\Users\Thomas%20Huet\Desktop\Documentation%20arch&#233;ologique%20li&#233;e%20&#224;%20la%20th&#232;se\Sites.docx" TargetMode="External"/><Relationship Id="rId1543" Type="http://schemas.openxmlformats.org/officeDocument/2006/relationships/hyperlink" Target="file:///C:\Users\Thomas%20Huet\Desktop\Documentation%20arch&#233;ologique%20li&#233;e%20&#224;%20la%20th&#232;se\Sites.docx" TargetMode="External"/><Relationship Id="rId10086" Type="http://schemas.openxmlformats.org/officeDocument/2006/relationships/hyperlink" Target="file:///C:\Users\Thomas%20Huet\Desktop\Documentation%20arch&#233;ologique%20li&#233;e%20&#224;%20la%20th&#232;se\Cultures.docx" TargetMode="External"/><Relationship Id="rId11137" Type="http://schemas.openxmlformats.org/officeDocument/2006/relationships/hyperlink" Target="file:///C:\Users\Thomas%20Huet\Desktop\Documentation%20arch&#233;ologique%20li&#233;e%20&#224;%20la%20th&#232;se\Cultures.docx" TargetMode="External"/><Relationship Id="rId4766" Type="http://schemas.openxmlformats.org/officeDocument/2006/relationships/hyperlink" Target="file:///C:\Users\Thomas%20Huet\Desktop\Documentation%20arch&#233;ologique%20li&#233;e%20&#224;%20la%20th&#232;se\Sites.docx" TargetMode="External"/><Relationship Id="rId5817" Type="http://schemas.openxmlformats.org/officeDocument/2006/relationships/hyperlink" Target="file:///C:\Users\Thomas%20Huet\Desktop\Documentation%20arch&#233;ologique%20li&#233;e%20&#224;%20la%20th&#232;se\Cultures.docx" TargetMode="External"/><Relationship Id="rId3368" Type="http://schemas.openxmlformats.org/officeDocument/2006/relationships/hyperlink" Target="file:///C:\Users\Thomas%20Huet\Desktop\Documentation%20arch&#233;ologique%20li&#233;e%20&#224;%20la%20th&#232;se\Sites.docx" TargetMode="External"/><Relationship Id="rId4419" Type="http://schemas.openxmlformats.org/officeDocument/2006/relationships/hyperlink" Target="file:///C:\Users\Thomas%20Huet\Desktop\Documentation%20arch&#233;ologique%20li&#233;e%20&#224;%20la%20th&#232;se\Environnement.docx" TargetMode="External"/><Relationship Id="rId7989" Type="http://schemas.openxmlformats.org/officeDocument/2006/relationships/hyperlink" Target="file:///C:\Users\Thomas%20Huet\Desktop\Documentation%20arch&#233;ologique%20li&#233;e%20&#224;%20la%20th&#232;se\Cultures.docx" TargetMode="External"/><Relationship Id="rId10220" Type="http://schemas.openxmlformats.org/officeDocument/2006/relationships/hyperlink" Target="file:///C:\Users\Thomas%20Huet\Desktop\Documentation%20arch&#233;ologique%20li&#233;e%20&#224;%20la%20th&#232;se\Sites.docx" TargetMode="External"/><Relationship Id="rId289" Type="http://schemas.openxmlformats.org/officeDocument/2006/relationships/hyperlink" Target="file:///C:\Users\Thomas%20Huet\Desktop\Documentation%20arch&#233;ologique%20li&#233;e%20&#224;%20la%20th&#232;se\Sites.docx" TargetMode="External"/><Relationship Id="rId12392" Type="http://schemas.openxmlformats.org/officeDocument/2006/relationships/hyperlink" Target="file:///C:\Users\Thomas%20Huet\Desktop\Documentation%20arch&#233;ologique%20li&#233;e%20&#224;%20la%20th&#232;se\Analyses%20Statistiques.docx" TargetMode="External"/><Relationship Id="rId13790" Type="http://schemas.openxmlformats.org/officeDocument/2006/relationships/hyperlink" Target="file:///C:\Users\Thomas%20Huet\Desktop\Documentation%20arch&#233;ologique%20li&#233;e%20&#224;%20la%20th&#232;se\Cultures.docx" TargetMode="External"/><Relationship Id="rId770" Type="http://schemas.openxmlformats.org/officeDocument/2006/relationships/hyperlink" Target="file:///C:\Users\Thomas%20Huet\Desktop\Documentation%20arch&#233;ologique%20li&#233;e%20&#224;%20la%20th&#232;se\Cultures.docx" TargetMode="External"/><Relationship Id="rId2451" Type="http://schemas.openxmlformats.org/officeDocument/2006/relationships/hyperlink" Target="file:///C:\Users\Thomas%20Huet\Desktop\Documentation%20arch&#233;ologique%20li&#233;e%20&#224;%20la%20th&#232;se\Sites.docx" TargetMode="External"/><Relationship Id="rId4900" Type="http://schemas.openxmlformats.org/officeDocument/2006/relationships/hyperlink" Target="file:///C:\Users\Thomas%20Huet\Desktop\Documentation%20arch&#233;ologique%20li&#233;e%20&#224;%20la%20th&#232;se\Cultures.docx" TargetMode="External"/><Relationship Id="rId9064" Type="http://schemas.openxmlformats.org/officeDocument/2006/relationships/hyperlink" Target="file:///C:\Users\Thomas%20Huet\Desktop\Documentation%20arch&#233;ologique%20li&#233;e%20&#224;%20la%20th&#232;se\Cultures.docx" TargetMode="External"/><Relationship Id="rId12045" Type="http://schemas.openxmlformats.org/officeDocument/2006/relationships/hyperlink" Target="file:///C:\Users\Thomas%20Huet\Desktop\Documentation%20arch&#233;ologique%20li&#233;e%20&#224;%20la%20th&#232;se\Sites.docx" TargetMode="External"/><Relationship Id="rId13443" Type="http://schemas.openxmlformats.org/officeDocument/2006/relationships/hyperlink" Target="file:///C:\Users\Thomas%20Huet\Desktop\Documentation%20arch&#233;ologique%20li&#233;e%20&#224;%20la%20th&#232;se\Cultures.docx" TargetMode="External"/><Relationship Id="rId423" Type="http://schemas.openxmlformats.org/officeDocument/2006/relationships/hyperlink" Target="file:///C:\Users\Thomas%20Huet\Desktop\Documentation%20arch&#233;ologique%20li&#233;e%20&#224;%20la%20th&#232;se\Cultures.docx" TargetMode="External"/><Relationship Id="rId1053" Type="http://schemas.openxmlformats.org/officeDocument/2006/relationships/hyperlink" Target="file:///C:\Users\Thomas%20Huet\Desktop\Documentation%20arch&#233;ologique%20li&#233;e%20&#224;%20la%20th&#232;se\Sites.docx" TargetMode="External"/><Relationship Id="rId2104" Type="http://schemas.openxmlformats.org/officeDocument/2006/relationships/hyperlink" Target="file:///C:\Users\Thomas%20Huet\Desktop\Documentation%20arch&#233;ologique%20li&#233;e%20&#224;%20la%20th&#232;se\Cultures.docx" TargetMode="External"/><Relationship Id="rId3502" Type="http://schemas.openxmlformats.org/officeDocument/2006/relationships/hyperlink" Target="Sites.docx" TargetMode="External"/><Relationship Id="rId5674" Type="http://schemas.openxmlformats.org/officeDocument/2006/relationships/hyperlink" Target="file:///C:\Users\Thomas%20Huet\Desktop\Documentation%20arch&#233;ologique%20li&#233;e%20&#224;%20la%20th&#232;se\Cultures.docx" TargetMode="External"/><Relationship Id="rId6725" Type="http://schemas.openxmlformats.org/officeDocument/2006/relationships/hyperlink" Target="file:///C:\Users\Thomas%20Huet\Desktop\Documentation%20arch&#233;ologique%20li&#233;e%20&#224;%20la%20th&#232;se\Cultures.docx" TargetMode="External"/><Relationship Id="rId4276" Type="http://schemas.openxmlformats.org/officeDocument/2006/relationships/hyperlink" Target="file:///C:\Users\Thomas%20Huet\Desktop\Documentation%20arch&#233;ologique%20li&#233;e%20&#224;%20la%20th&#232;se\Sites.docx" TargetMode="External"/><Relationship Id="rId5327" Type="http://schemas.openxmlformats.org/officeDocument/2006/relationships/hyperlink" Target="file:///C:\Users\Thomas%20Huet\Desktop\Documentation%20arch&#233;ologique%20li&#233;e%20&#224;%20la%20th&#232;se\Sites.docx" TargetMode="External"/><Relationship Id="rId8897" Type="http://schemas.openxmlformats.org/officeDocument/2006/relationships/hyperlink" Target="file:///C:\Users\Thomas%20Huet\Desktop\Documentation%20arch&#233;ologique%20li&#233;e%20&#224;%20la%20th&#232;se\Cultures.docx" TargetMode="External"/><Relationship Id="rId9948" Type="http://schemas.openxmlformats.org/officeDocument/2006/relationships/hyperlink" Target="file:///C:\Users\Thomas%20Huet\Desktop\Documentation%20arch&#233;ologique%20li&#233;e%20&#224;%20la%20th&#232;se\Sites.docx" TargetMode="External"/><Relationship Id="rId11878" Type="http://schemas.openxmlformats.org/officeDocument/2006/relationships/hyperlink" Target="file:///C:\Users\Thomas%20Huet\Desktop\Documentation%20arch&#233;ologique%20li&#233;e%20&#224;%20la%20th&#232;se\Sites.docx" TargetMode="External"/><Relationship Id="rId1937" Type="http://schemas.openxmlformats.org/officeDocument/2006/relationships/hyperlink" Target="file:///C:\Users\Thomas%20Huet\Desktop\Documentation%20arch&#233;ologique%20li&#233;e%20&#224;%20la%20th&#232;se\Cultures.docx" TargetMode="External"/><Relationship Id="rId7499" Type="http://schemas.openxmlformats.org/officeDocument/2006/relationships/hyperlink" Target="file:///C:\Users\Thomas%20Huet\Desktop\Documentation%20arch&#233;ologique%20li&#233;e%20&#224;%20la%20th&#232;se\Cultures.docx" TargetMode="External"/><Relationship Id="rId12929" Type="http://schemas.openxmlformats.org/officeDocument/2006/relationships/hyperlink" Target="file:///C:\Users\Thomas%20Huet\Desktop\Documentation%20arch&#233;ologique%20li&#233;e%20&#224;%20la%20th&#232;se\Sites.docx" TargetMode="External"/><Relationship Id="rId14351" Type="http://schemas.openxmlformats.org/officeDocument/2006/relationships/hyperlink" Target="file:///C:\Users\Thomas%20Huet\Desktop\Documentation%20arch&#233;ologique%20li&#233;e%20&#224;%20la%20th&#232;se\Cultures.docx" TargetMode="External"/><Relationship Id="rId4410" Type="http://schemas.openxmlformats.org/officeDocument/2006/relationships/hyperlink" Target="file:///C:\Users\Thomas%20Huet\Desktop\Documentation%20arch&#233;ologique%20li&#233;e%20&#224;%20la%20th&#232;se\Cultures.docx" TargetMode="External"/><Relationship Id="rId14004" Type="http://schemas.openxmlformats.org/officeDocument/2006/relationships/hyperlink" Target="file:///C:\Users\Thomas%20Huet\Desktop\Documentation%20arch&#233;ologique%20li&#233;e%20&#224;%20la%20th&#232;se\Sites.docx" TargetMode="External"/><Relationship Id="rId280" Type="http://schemas.openxmlformats.org/officeDocument/2006/relationships/hyperlink" Target="file:///C:\Users\Thomas%20Huet\Desktop\Documentation%20arch&#233;ologique%20li&#233;e%20&#224;%20la%20th&#232;se\Cultures.docx" TargetMode="External"/><Relationship Id="rId3012" Type="http://schemas.openxmlformats.org/officeDocument/2006/relationships/hyperlink" Target="file:///C:\Users\Thomas%20Huet\Desktop\Documentation%20arch&#233;ologique%20li&#233;e%20&#224;%20la%20th&#232;se\Cultures.docx" TargetMode="External"/><Relationship Id="rId6582" Type="http://schemas.openxmlformats.org/officeDocument/2006/relationships/hyperlink" Target="file:///C:\Users\Thomas%20Huet\Desktop\Documentation%20arch&#233;ologique%20li&#233;e%20&#224;%20la%20th&#232;se\Cultures.docx" TargetMode="External"/><Relationship Id="rId7980" Type="http://schemas.openxmlformats.org/officeDocument/2006/relationships/hyperlink" Target="file:///C:\Users\Thomas%20Huet\Desktop\Documentation%20arch&#233;ologique%20li&#233;e%20&#224;%20la%20th&#232;se\Cultures.docx" TargetMode="External"/><Relationship Id="rId10961" Type="http://schemas.openxmlformats.org/officeDocument/2006/relationships/hyperlink" Target="file:///C:\Users\Thomas%20Huet\Desktop\Documentation%20arch&#233;ologique%20li&#233;e%20&#224;%20la%20th&#232;se\Cultures.docx" TargetMode="External"/><Relationship Id="rId5184" Type="http://schemas.openxmlformats.org/officeDocument/2006/relationships/hyperlink" Target="file:///C:\Users\Thomas%20Huet\Desktop\Documentation%20arch&#233;ologique%20li&#233;e%20&#224;%20la%20th&#232;se\Cultures.docx" TargetMode="External"/><Relationship Id="rId6235" Type="http://schemas.openxmlformats.org/officeDocument/2006/relationships/hyperlink" Target="file:///C:\Users\Thomas%20Huet\Desktop\Documentation%20arch&#233;ologique%20li&#233;e%20&#224;%20la%20th&#232;se\Cultures.docx" TargetMode="External"/><Relationship Id="rId7633" Type="http://schemas.openxmlformats.org/officeDocument/2006/relationships/hyperlink" Target="file:///C:\Users\Thomas%20Huet\Desktop\Documentation%20arch&#233;ologique%20li&#233;e%20&#224;%20la%20th&#232;se\Cultures.docx" TargetMode="External"/><Relationship Id="rId10614" Type="http://schemas.openxmlformats.org/officeDocument/2006/relationships/hyperlink" Target="file:///C:\Users\Thomas%20Huet\Desktop\Documentation%20arch&#233;ologique%20li&#233;e%20&#224;%20la%20th&#232;se\Sites.docx" TargetMode="External"/><Relationship Id="rId12786" Type="http://schemas.openxmlformats.org/officeDocument/2006/relationships/hyperlink" Target="file:///C:\Users\Thomas%20Huet\Desktop\Documentation%20arch&#233;ologique%20li&#233;e%20&#224;%20la%20th&#232;se\Cultures.docx" TargetMode="External"/><Relationship Id="rId13837" Type="http://schemas.openxmlformats.org/officeDocument/2006/relationships/hyperlink" Target="file:///C:\Users\Thomas%20Huet\Desktop\Documentation%20arch&#233;ologique%20li&#233;e%20&#224;%20la%20th&#232;se\Sites.docx" TargetMode="External"/><Relationship Id="rId1794" Type="http://schemas.openxmlformats.org/officeDocument/2006/relationships/hyperlink" Target="file:///C:\Users\Thomas%20Huet\Desktop\Documentation%20arch&#233;ologique%20li&#233;e%20&#224;%20la%20th&#232;se\Sites.docx" TargetMode="External"/><Relationship Id="rId2845" Type="http://schemas.openxmlformats.org/officeDocument/2006/relationships/hyperlink" Target="file:///C:\Users\Thomas%20Huet\Desktop\Documentation%20arch&#233;ologique%20li&#233;e%20&#224;%20la%20th&#232;se\Sites.docx" TargetMode="External"/><Relationship Id="rId9458" Type="http://schemas.openxmlformats.org/officeDocument/2006/relationships/hyperlink" Target="file:///C:\Users\Thomas%20Huet\Desktop\Documentation%20arch&#233;ologique%20li&#233;e%20&#224;%20la%20th&#232;se\Sites.docx" TargetMode="External"/><Relationship Id="rId11388" Type="http://schemas.openxmlformats.org/officeDocument/2006/relationships/hyperlink" Target="file:///C:\Users\Thomas%20Huet\Desktop\Documentation%20arch&#233;ologique%20li&#233;e%20&#224;%20la%20th&#232;se\Sites.docx" TargetMode="External"/><Relationship Id="rId12439" Type="http://schemas.openxmlformats.org/officeDocument/2006/relationships/hyperlink" Target="file:///C:\Users\Thomas%20Huet\Desktop\Documentation%20arch&#233;ologique%20li&#233;e%20&#224;%20la%20th&#232;se\Sites.docx" TargetMode="External"/><Relationship Id="rId817" Type="http://schemas.openxmlformats.org/officeDocument/2006/relationships/hyperlink" Target="file:///C:\Users\Thomas%20Huet\Desktop\Documentation%20arch&#233;ologique%20li&#233;e%20&#224;%20la%20th&#232;se\Cultures.docx" TargetMode="External"/><Relationship Id="rId1447" Type="http://schemas.openxmlformats.org/officeDocument/2006/relationships/hyperlink" Target="file:///C:\Users\Thomas%20Huet\Desktop\Documentation%20arch&#233;ologique%20li&#233;e%20&#224;%20la%20th&#232;se\Sites.docx" TargetMode="External"/><Relationship Id="rId7490" Type="http://schemas.openxmlformats.org/officeDocument/2006/relationships/hyperlink" Target="file:///C:\Users\Thomas%20Huet\Desktop\Documentation%20arch&#233;ologique%20li&#233;e%20&#224;%20la%20th&#232;se\Cultures.docx" TargetMode="External"/><Relationship Id="rId8541" Type="http://schemas.openxmlformats.org/officeDocument/2006/relationships/hyperlink" Target="file:///C:\Users\Thomas%20Huet\Desktop\Documentation%20arch&#233;ologique%20li&#233;e%20&#224;%20la%20th&#232;se\Sites.docx" TargetMode="External"/><Relationship Id="rId12920" Type="http://schemas.openxmlformats.org/officeDocument/2006/relationships/hyperlink" Target="file:///C:\Users\Thomas%20Huet\Desktop\Documentation%20arch&#233;ologique%20li&#233;e%20&#224;%20la%20th&#232;se\Cultures.docx" TargetMode="External"/><Relationship Id="rId6092" Type="http://schemas.openxmlformats.org/officeDocument/2006/relationships/hyperlink" Target="file:///C:\Users\Thomas%20Huet\Desktop\Documentation%20arch&#233;ologique%20li&#233;e%20&#224;%20la%20th&#232;se\Sites.docx" TargetMode="External"/><Relationship Id="rId7143" Type="http://schemas.openxmlformats.org/officeDocument/2006/relationships/hyperlink" Target="file:///C:\Users\Thomas%20Huet\Desktop\Documentation%20arch&#233;ologique%20li&#233;e%20&#224;%20la%20th&#232;se\Cultures.docx" TargetMode="External"/><Relationship Id="rId10124" Type="http://schemas.openxmlformats.org/officeDocument/2006/relationships/hyperlink" Target="file:///C:\Users\Thomas%20Huet\Desktop\Documentation%20arch&#233;ologique%20li&#233;e%20&#224;%20la%20th&#232;se\Environnement.docx" TargetMode="External"/><Relationship Id="rId10471" Type="http://schemas.openxmlformats.org/officeDocument/2006/relationships/hyperlink" Target="file:///C:\Users\Thomas%20Huet\Desktop\Documentation%20arch&#233;ologique%20li&#233;e%20&#224;%20la%20th&#232;se\Sites.docx" TargetMode="External"/><Relationship Id="rId11522" Type="http://schemas.openxmlformats.org/officeDocument/2006/relationships/hyperlink" Target="file:///C:\Users\Thomas%20Huet\Desktop\Documentation%20arch&#233;ologique%20li&#233;e%20&#224;%20la%20th&#232;se\Cultures.docx" TargetMode="External"/><Relationship Id="rId13694" Type="http://schemas.openxmlformats.org/officeDocument/2006/relationships/hyperlink" Target="file:///C:\Users\Thomas%20Huet\Desktop\Documentation%20arch&#233;ologique%20li&#233;e%20&#224;%20la%20th&#232;se\Sites.docx" TargetMode="External"/><Relationship Id="rId3753" Type="http://schemas.openxmlformats.org/officeDocument/2006/relationships/hyperlink" Target="file:///C:\Users\Thomas%20Huet\Desktop\Documentation%20arch&#233;ologique%20li&#233;e%20&#224;%20la%20th&#232;se\Cultures.docx" TargetMode="External"/><Relationship Id="rId4804" Type="http://schemas.openxmlformats.org/officeDocument/2006/relationships/hyperlink" Target="file:///C:\Users\Thomas%20Huet\Desktop\Documentation%20arch&#233;ologique%20li&#233;e%20&#224;%20la%20th&#232;se\Cultures.docx" TargetMode="External"/><Relationship Id="rId12296" Type="http://schemas.openxmlformats.org/officeDocument/2006/relationships/hyperlink" Target="file:///C:\Users\Thomas%20Huet\Desktop\Documentation%20arch&#233;ologique%20li&#233;e%20&#224;%20la%20th&#232;se\Cultures.docx" TargetMode="External"/><Relationship Id="rId13347" Type="http://schemas.openxmlformats.org/officeDocument/2006/relationships/hyperlink" Target="file:///C:\Users\Thomas%20Huet\Desktop\Documentation%20arch&#233;ologique%20li&#233;e%20&#224;%20la%20th&#232;se\Sites.docx" TargetMode="External"/><Relationship Id="rId674" Type="http://schemas.openxmlformats.org/officeDocument/2006/relationships/hyperlink" Target="file:///C:\Users\Thomas%20Huet\Desktop\Documentation%20arch&#233;ologique%20li&#233;e%20&#224;%20la%20th&#232;se\Cultures.docx" TargetMode="External"/><Relationship Id="rId2355" Type="http://schemas.openxmlformats.org/officeDocument/2006/relationships/hyperlink" Target="file:///C:\Users\Thomas%20Huet\Desktop\Documentation%20arch&#233;ologique%20li&#233;e%20&#224;%20la%20th&#232;se\Sites.docx" TargetMode="External"/><Relationship Id="rId3406" Type="http://schemas.openxmlformats.org/officeDocument/2006/relationships/hyperlink" Target="file:///C:\Users\Thomas%20Huet\Desktop\Documentation%20arch&#233;ologique%20li&#233;e%20&#224;%20la%20th&#232;se\Sites.docx" TargetMode="External"/><Relationship Id="rId6976" Type="http://schemas.openxmlformats.org/officeDocument/2006/relationships/hyperlink" Target="file:///C:\Users\Thomas%20Huet\Desktop\Documentation%20arch&#233;ologique%20li&#233;e%20&#224;%20la%20th&#232;se\Cultures.docx" TargetMode="External"/><Relationship Id="rId327" Type="http://schemas.openxmlformats.org/officeDocument/2006/relationships/hyperlink" Target="file:///C:\Users\Thomas%20Huet\Desktop\Documentation%20arch&#233;ologique%20li&#233;e%20&#224;%20la%20th&#232;se\Sites.docx" TargetMode="External"/><Relationship Id="rId2008" Type="http://schemas.openxmlformats.org/officeDocument/2006/relationships/hyperlink" Target="file:///C:\Users\Thomas%20Huet\Desktop\Documentation%20arch&#233;ologique%20li&#233;e%20&#224;%20la%20th&#232;se\Cultures.docx" TargetMode="External"/><Relationship Id="rId5578" Type="http://schemas.openxmlformats.org/officeDocument/2006/relationships/hyperlink" Target="file:///C:\Users\Thomas%20Huet\Desktop\Documentation%20arch&#233;ologique%20li&#233;e%20&#224;%20la%20th&#232;se\Cultures.docx" TargetMode="External"/><Relationship Id="rId6629" Type="http://schemas.openxmlformats.org/officeDocument/2006/relationships/hyperlink" Target="file:///C:\Users\Thomas%20Huet\Desktop\Documentation%20arch&#233;ologique%20li&#233;e%20&#224;%20la%20th&#232;se\Cultures.docx" TargetMode="External"/><Relationship Id="rId12430" Type="http://schemas.openxmlformats.org/officeDocument/2006/relationships/hyperlink" Target="file:///C:\Users\Thomas%20Huet\Desktop\Documentation%20arch&#233;ologique%20li&#233;e%20&#224;%20la%20th&#232;se\Cultures.docx" TargetMode="External"/><Relationship Id="rId8051" Type="http://schemas.openxmlformats.org/officeDocument/2006/relationships/hyperlink" Target="file:///C:\Users\Thomas%20Huet\Desktop\Documentation%20arch&#233;ologique%20li&#233;e%20&#224;%20la%20th&#232;se\Sites.docx" TargetMode="External"/><Relationship Id="rId9102" Type="http://schemas.openxmlformats.org/officeDocument/2006/relationships/hyperlink" Target="file:///C:\Users\Thomas%20Huet\Desktop\Documentation%20arch&#233;ologique%20li&#233;e%20&#224;%20la%20th&#232;se\Sites.docx" TargetMode="External"/><Relationship Id="rId11032" Type="http://schemas.openxmlformats.org/officeDocument/2006/relationships/hyperlink" Target="file:///C:\Users\Thomas%20Huet\Desktop\Documentation%20arch&#233;ologique%20li&#233;e%20&#224;%20la%20th&#232;se\Sites.docx" TargetMode="External"/><Relationship Id="rId4661" Type="http://schemas.openxmlformats.org/officeDocument/2006/relationships/hyperlink" Target="file:///C:\Users\Thomas%20Huet\Desktop\Documentation%20arch&#233;ologique%20li&#233;e%20&#224;%20la%20th&#232;se\Environnement.docx" TargetMode="External"/><Relationship Id="rId14255" Type="http://schemas.openxmlformats.org/officeDocument/2006/relationships/hyperlink" Target="file:///C:\Users\Thomas%20Huet\Desktop\Documentation%20arch&#233;ologique%20li&#233;e%20&#224;%20la%20th&#232;se\Sites.docx" TargetMode="External"/><Relationship Id="rId3263" Type="http://schemas.openxmlformats.org/officeDocument/2006/relationships/hyperlink" Target="file:///C:\Users\Thomas%20Huet\Desktop\Documentation%20arch&#233;ologique%20li&#233;e%20&#224;%20la%20th&#232;se\Sites.docx" TargetMode="External"/><Relationship Id="rId4314" Type="http://schemas.openxmlformats.org/officeDocument/2006/relationships/hyperlink" Target="file:///C:\Users\Thomas%20Huet\Desktop\Documentation%20arch&#233;ologique%20li&#233;e%20&#224;%20la%20th&#232;se\Cultures.docx" TargetMode="External"/><Relationship Id="rId5712" Type="http://schemas.openxmlformats.org/officeDocument/2006/relationships/hyperlink" Target="file:///C:\Users\Thomas%20Huet\Desktop\Documentation%20arch&#233;ologique%20li&#233;e%20&#224;%20la%20th&#232;se\Cultures.docx" TargetMode="External"/><Relationship Id="rId184" Type="http://schemas.openxmlformats.org/officeDocument/2006/relationships/hyperlink" Target="Sites.docx" TargetMode="External"/><Relationship Id="rId7884" Type="http://schemas.openxmlformats.org/officeDocument/2006/relationships/hyperlink" Target="file:///C:\Users\Thomas%20Huet\Desktop\Documentation%20arch&#233;ologique%20li&#233;e%20&#224;%20la%20th&#232;se\Cultures.docx" TargetMode="External"/><Relationship Id="rId8935" Type="http://schemas.openxmlformats.org/officeDocument/2006/relationships/hyperlink" Target="file:///C:\Users\Thomas%20Huet\Desktop\Documentation%20arch&#233;ologique%20li&#233;e%20&#224;%20la%20th&#232;se\Sites.docx" TargetMode="External"/><Relationship Id="rId10865" Type="http://schemas.openxmlformats.org/officeDocument/2006/relationships/hyperlink" Target="file:///C:\Users\Thomas%20Huet\Desktop\Documentation%20arch&#233;ologique%20li&#233;e%20&#224;%20la%20th&#232;se\Sites.docx" TargetMode="External"/><Relationship Id="rId11916" Type="http://schemas.openxmlformats.org/officeDocument/2006/relationships/hyperlink" Target="file:///C:\Users\Thomas%20Huet\Desktop\Documentation%20arch&#233;ologique%20li&#233;e%20&#224;%20la%20th&#232;se\Sites.docx" TargetMode="External"/><Relationship Id="rId5088" Type="http://schemas.openxmlformats.org/officeDocument/2006/relationships/hyperlink" Target="file:///C:\Users\Thomas%20Huet\Desktop\Documentation%20arch&#233;ologique%20li&#233;e%20&#224;%20la%20th&#232;se\Sites.docx" TargetMode="External"/><Relationship Id="rId6139" Type="http://schemas.openxmlformats.org/officeDocument/2006/relationships/hyperlink" Target="file:///C:\Users\Thomas%20Huet\Desktop\Documentation%20arch&#233;ologique%20li&#233;e%20&#224;%20la%20th&#232;se\Cultures.docx" TargetMode="External"/><Relationship Id="rId6486" Type="http://schemas.openxmlformats.org/officeDocument/2006/relationships/hyperlink" Target="file:///C:\Users\Thomas%20Huet\Desktop\Documentation%20arch&#233;ologique%20li&#233;e%20&#224;%20la%20th&#232;se\Cultures.docx" TargetMode="External"/><Relationship Id="rId7537" Type="http://schemas.openxmlformats.org/officeDocument/2006/relationships/hyperlink" Target="file:///C:\Users\Thomas%20Huet\Desktop\Documentation%20arch&#233;ologique%20li&#233;e%20&#224;%20la%20th&#232;se\Cultures.docx" TargetMode="External"/><Relationship Id="rId10518" Type="http://schemas.openxmlformats.org/officeDocument/2006/relationships/hyperlink" Target="file:///C:\Users\Thomas%20Huet\Desktop\Documentation%20arch&#233;ologique%20li&#233;e%20&#224;%20la%20th&#232;se\DescriptionRoches.docx" TargetMode="External"/><Relationship Id="rId1698" Type="http://schemas.openxmlformats.org/officeDocument/2006/relationships/hyperlink" Target="file:///C:\Users\Thomas%20Huet\Desktop\Documentation%20arch&#233;ologique%20li&#233;e%20&#224;%20la%20th&#232;se\Cultures.docx" TargetMode="External"/><Relationship Id="rId2749" Type="http://schemas.openxmlformats.org/officeDocument/2006/relationships/hyperlink" Target="file:///C:\Users\Thomas%20Huet\Desktop\Documentation%20arch&#233;ologique%20li&#233;e%20&#224;%20la%20th&#232;se\Cultures.docx" TargetMode="External"/><Relationship Id="rId6620" Type="http://schemas.openxmlformats.org/officeDocument/2006/relationships/hyperlink" Target="file:///C:\Users\Thomas%20Huet\Desktop\Documentation%20arch&#233;ologique%20li&#233;e%20&#224;%20la%20th&#232;se\Cultures.docx" TargetMode="External"/><Relationship Id="rId4171" Type="http://schemas.openxmlformats.org/officeDocument/2006/relationships/hyperlink" Target="file:///C:\Users\Thomas%20Huet\Desktop\Documentation%20arch&#233;ologique%20li&#233;e%20&#224;%20la%20th&#232;se\Cultures.docx" TargetMode="External"/><Relationship Id="rId5222" Type="http://schemas.openxmlformats.org/officeDocument/2006/relationships/hyperlink" Target="file:///C:\Users\Thomas%20Huet\Desktop\Documentation%20arch&#233;ologique%20li&#233;e%20&#224;%20la%20th&#232;se\Sites.docx" TargetMode="External"/><Relationship Id="rId8792" Type="http://schemas.openxmlformats.org/officeDocument/2006/relationships/hyperlink" Target="file:///C:\Users\Thomas%20Huet\Desktop\Documentation%20arch&#233;ologique%20li&#233;e%20&#224;%20la%20th&#232;se\Cultures.docx" TargetMode="External"/><Relationship Id="rId57" Type="http://schemas.openxmlformats.org/officeDocument/2006/relationships/hyperlink" Target="file:///C:\Users\Thomas%20Huet\Desktop\Documentation%20arch&#233;ologique%20li&#233;e%20&#224;%20la%20th&#232;se\Sites.docx" TargetMode="External"/><Relationship Id="rId7394" Type="http://schemas.openxmlformats.org/officeDocument/2006/relationships/hyperlink" Target="file:///C:\Users\Thomas%20Huet\Desktop\Documentation%20arch&#233;ologique%20li&#233;e%20&#224;%20la%20th&#232;se\Cultures.docx" TargetMode="External"/><Relationship Id="rId8445" Type="http://schemas.openxmlformats.org/officeDocument/2006/relationships/hyperlink" Target="file:///C:\Users\Thomas%20Huet\Desktop\Documentation%20arch&#233;ologique%20li&#233;e%20&#224;%20la%20th&#232;se\Sites.docx" TargetMode="External"/><Relationship Id="rId9843" Type="http://schemas.openxmlformats.org/officeDocument/2006/relationships/hyperlink" Target="file:///C:\Users\Thomas%20Huet\Desktop\Documentation%20arch&#233;ologique%20li&#233;e%20&#224;%20la%20th&#232;se\Cultures.docx" TargetMode="External"/><Relationship Id="rId11773" Type="http://schemas.openxmlformats.org/officeDocument/2006/relationships/hyperlink" Target="file:///C:\Users\Thomas%20Huet\Desktop\Documentation%20arch&#233;ologique%20li&#233;e%20&#224;%20la%20th&#232;se\Cultures.docx" TargetMode="External"/><Relationship Id="rId12824" Type="http://schemas.openxmlformats.org/officeDocument/2006/relationships/hyperlink" Target="file:///C:\Users\Thomas%20Huet\Desktop\Documentation%20arch&#233;ologique%20li&#233;e%20&#224;%20la%20th&#232;se\Sites.docx" TargetMode="External"/><Relationship Id="rId1832" Type="http://schemas.openxmlformats.org/officeDocument/2006/relationships/hyperlink" Target="file:///C:\Users\Thomas%20Huet\Desktop\Documentation%20arch&#233;ologique%20li&#233;e%20&#224;%20la%20th&#232;se\Sites.docx" TargetMode="External"/><Relationship Id="rId7047" Type="http://schemas.openxmlformats.org/officeDocument/2006/relationships/hyperlink" Target="file:///C:\Users\Thomas%20Huet\Desktop\Documentation%20arch&#233;ologique%20li&#233;e%20&#224;%20la%20th&#232;se\Sites.docx" TargetMode="External"/><Relationship Id="rId10375" Type="http://schemas.openxmlformats.org/officeDocument/2006/relationships/hyperlink" Target="file:///C:\Users\Thomas%20Huet\Desktop\Documentation%20arch&#233;ologique%20li&#233;e%20&#224;%20la%20th&#232;se\Sites.docx" TargetMode="External"/><Relationship Id="rId11426" Type="http://schemas.openxmlformats.org/officeDocument/2006/relationships/hyperlink" Target="file:///C:\Users\Thomas%20Huet\Desktop\Documentation%20arch&#233;ologique%20li&#233;e%20&#224;%20la%20th&#232;se\Sites.docx" TargetMode="External"/><Relationship Id="rId10028" Type="http://schemas.openxmlformats.org/officeDocument/2006/relationships/hyperlink" Target="file:///C:\Users\Thomas%20Huet\Desktop\Documentation%20arch&#233;ologique%20li&#233;e%20&#224;%20la%20th&#232;se\Cultures.docx" TargetMode="External"/><Relationship Id="rId13598" Type="http://schemas.openxmlformats.org/officeDocument/2006/relationships/hyperlink" Target="file:///C:\Users\Thomas%20Huet\Desktop\Documentation%20arch&#233;ologique%20li&#233;e%20&#224;%20la%20th&#232;se\Sites.docx" TargetMode="External"/><Relationship Id="rId3657" Type="http://schemas.openxmlformats.org/officeDocument/2006/relationships/hyperlink" Target="file:///C:\Users\Thomas%20Huet\Desktop\Documentation%20arch&#233;ologique%20li&#233;e%20&#224;%20la%20th&#232;se\Cultures.docx" TargetMode="External"/><Relationship Id="rId4708" Type="http://schemas.openxmlformats.org/officeDocument/2006/relationships/hyperlink" Target="file:///C:\Users\Thomas%20Huet\Desktop\Documentation%20arch&#233;ologique%20li&#233;e%20&#224;%20la%20th&#232;se\Cultures.docx" TargetMode="External"/><Relationship Id="rId578" Type="http://schemas.openxmlformats.org/officeDocument/2006/relationships/hyperlink" Target="file:///C:\Users\Thomas%20Huet\Desktop\Documentation%20arch&#233;ologique%20li&#233;e%20&#224;%20la%20th&#232;se\Cultures.docx" TargetMode="External"/><Relationship Id="rId2259" Type="http://schemas.openxmlformats.org/officeDocument/2006/relationships/hyperlink" Target="file:///C:\Users\Thomas%20Huet\Desktop\Documentation%20arch&#233;ologique%20li&#233;e%20&#224;%20la%20th&#232;se\Cultures.docx" TargetMode="External"/><Relationship Id="rId6130" Type="http://schemas.openxmlformats.org/officeDocument/2006/relationships/hyperlink" Target="file:///C:\Users\Thomas%20Huet\Desktop\Documentation%20arch&#233;ologique%20li&#233;e%20&#224;%20la%20th&#232;se\Cultures.docx" TargetMode="External"/><Relationship Id="rId12681" Type="http://schemas.openxmlformats.org/officeDocument/2006/relationships/hyperlink" Target="file:///C:\Users\Thomas%20Huet\Desktop\Documentation%20arch&#233;ologique%20li&#233;e%20&#224;%20la%20th&#232;se\Sites.docx" TargetMode="External"/><Relationship Id="rId2740" Type="http://schemas.openxmlformats.org/officeDocument/2006/relationships/hyperlink" Target="file:///C:\Users\Thomas%20Huet\Desktop\Documentation%20arch&#233;ologique%20li&#233;e%20&#224;%20la%20th&#232;se\Cultures.docx" TargetMode="External"/><Relationship Id="rId9353" Type="http://schemas.openxmlformats.org/officeDocument/2006/relationships/hyperlink" Target="file:///C:\Users\Thomas%20Huet\Desktop\Documentation%20arch&#233;ologique%20li&#233;e%20&#224;%20la%20th&#232;se\Cultures.docx" TargetMode="External"/><Relationship Id="rId11283" Type="http://schemas.openxmlformats.org/officeDocument/2006/relationships/hyperlink" Target="file:///C:\Users\Thomas%20Huet\Desktop\Documentation%20arch&#233;ologique%20li&#233;e%20&#224;%20la%20th&#232;se\Cultures.docx" TargetMode="External"/><Relationship Id="rId12334" Type="http://schemas.openxmlformats.org/officeDocument/2006/relationships/hyperlink" Target="file:///C:\Users\Thomas%20Huet\Desktop\Documentation%20arch&#233;ologique%20li&#233;e%20&#224;%20la%20th&#232;se\Sites.docx" TargetMode="External"/><Relationship Id="rId13732" Type="http://schemas.openxmlformats.org/officeDocument/2006/relationships/hyperlink" Target="file:///C:\Users\Thomas%20Huet\Desktop\Documentation%20arch&#233;ologique%20li&#233;e%20&#224;%20la%20th&#232;se\Sites.docx" TargetMode="External"/><Relationship Id="rId712" Type="http://schemas.openxmlformats.org/officeDocument/2006/relationships/hyperlink" Target="file:///C:\Users\Thomas%20Huet\Desktop\Documentation%20arch&#233;ologique%20li&#233;e%20&#224;%20la%20th&#232;se\Cultures.docx" TargetMode="External"/><Relationship Id="rId1342" Type="http://schemas.openxmlformats.org/officeDocument/2006/relationships/hyperlink" Target="file:///C:\Users\Thomas%20Huet\Desktop\Documentation%20arch&#233;ologique%20li&#233;e%20&#224;%20la%20th&#232;se\Cultures.docx" TargetMode="External"/><Relationship Id="rId9006" Type="http://schemas.openxmlformats.org/officeDocument/2006/relationships/hyperlink" Target="file:///C:\Users\Thomas%20Huet\Desktop\Documentation%20arch&#233;ologique%20li&#233;e%20&#224;%20la%20th&#232;se\Cultures.docx" TargetMode="External"/><Relationship Id="rId5963" Type="http://schemas.openxmlformats.org/officeDocument/2006/relationships/hyperlink" Target="file:///C:\Users\Thomas%20Huet\Desktop\Documentation%20arch&#233;ologique%20li&#233;e%20&#224;%20la%20th&#232;se\Cultures.docx" TargetMode="External"/><Relationship Id="rId3167" Type="http://schemas.openxmlformats.org/officeDocument/2006/relationships/hyperlink" Target="file:///C:\Users\Thomas%20Huet\Desktop\Documentation%20arch&#233;ologique%20li&#233;e%20&#224;%20la%20th&#232;se\Cultures.docx" TargetMode="External"/><Relationship Id="rId4565" Type="http://schemas.openxmlformats.org/officeDocument/2006/relationships/hyperlink" Target="file:///C:\Users\Thomas%20Huet\Desktop\Documentation%20arch&#233;ologique%20li&#233;e%20&#224;%20la%20th&#232;se\Sites.docx" TargetMode="External"/><Relationship Id="rId5616" Type="http://schemas.openxmlformats.org/officeDocument/2006/relationships/hyperlink" Target="file:///C:\Users\Thomas%20Huet\Desktop\Documentation%20arch&#233;ologique%20li&#233;e%20&#224;%20la%20th&#232;se\Sites.docx" TargetMode="External"/><Relationship Id="rId14159" Type="http://schemas.openxmlformats.org/officeDocument/2006/relationships/hyperlink" Target="file:///C:\Users\Thomas%20Huet\Desktop\Documentation%20arch&#233;ologique%20li&#233;e%20&#224;%20la%20th&#232;se\Sites.docx" TargetMode="External"/><Relationship Id="rId4218" Type="http://schemas.openxmlformats.org/officeDocument/2006/relationships/hyperlink" Target="file:///C:\Users\Thomas%20Huet\Desktop\Documentation%20arch&#233;ologique%20li&#233;e%20&#224;%20la%20th&#232;se\Cultures.docx" TargetMode="External"/><Relationship Id="rId7788" Type="http://schemas.openxmlformats.org/officeDocument/2006/relationships/hyperlink" Target="file:///C:\Users\Thomas%20Huet\Desktop\Documentation%20arch&#233;ologique%20li&#233;e%20&#224;%20la%20th&#232;se\Sites.docx" TargetMode="External"/><Relationship Id="rId8839" Type="http://schemas.openxmlformats.org/officeDocument/2006/relationships/hyperlink" Target="file:///C:\Users\Thomas%20Huet\Desktop\Documentation%20arch&#233;ologique%20li&#233;e%20&#224;%20la%20th&#232;se\Cultures.docx" TargetMode="External"/><Relationship Id="rId10769" Type="http://schemas.openxmlformats.org/officeDocument/2006/relationships/hyperlink" Target="file:///C:\Users\Thomas%20Huet\Desktop\Documentation%20arch&#233;ologique%20li&#233;e%20&#224;%20la%20th&#232;se\Cultures.docx" TargetMode="External"/><Relationship Id="rId12191" Type="http://schemas.openxmlformats.org/officeDocument/2006/relationships/hyperlink" Target="file:///C:\Users\Thomas%20Huet\Desktop\Documentation%20arch&#233;ologique%20li&#233;e%20&#224;%20la%20th&#232;se\Cultures.docx" TargetMode="External"/><Relationship Id="rId13242" Type="http://schemas.openxmlformats.org/officeDocument/2006/relationships/hyperlink" Target="file:///C:\Users\Thomas%20Huet\Desktop\Documentation%20arch&#233;ologique%20li&#233;e%20&#224;%20la%20th&#232;se\Cultures.docx" TargetMode="External"/><Relationship Id="rId2250" Type="http://schemas.openxmlformats.org/officeDocument/2006/relationships/hyperlink" Target="file:///C:\Users\Thomas%20Huet\Desktop\Documentation%20arch&#233;ologique%20li&#233;e%20&#224;%20la%20th&#232;se\Cultures.docx" TargetMode="External"/><Relationship Id="rId3301" Type="http://schemas.openxmlformats.org/officeDocument/2006/relationships/hyperlink" Target="file:///C:\Users\Thomas%20Huet\Desktop\Documentation%20arch&#233;ologique%20li&#233;e%20&#224;%20la%20th&#232;se\Sites.docx" TargetMode="External"/><Relationship Id="rId6871" Type="http://schemas.openxmlformats.org/officeDocument/2006/relationships/hyperlink" Target="file:///C:\Users\Thomas%20Huet\Desktop\Documentation%20arch&#233;ologique%20li&#233;e%20&#224;%20la%20th&#232;se\Sites.docx" TargetMode="External"/><Relationship Id="rId222" Type="http://schemas.openxmlformats.org/officeDocument/2006/relationships/hyperlink" Target="Sites.docx" TargetMode="External"/><Relationship Id="rId5473" Type="http://schemas.openxmlformats.org/officeDocument/2006/relationships/hyperlink" Target="file:///C:\Users\Thomas%20Huet\Desktop\Documentation%20arch&#233;ologique%20li&#233;e%20&#224;%20la%20th&#232;se\Sites.docx" TargetMode="External"/><Relationship Id="rId6524" Type="http://schemas.openxmlformats.org/officeDocument/2006/relationships/hyperlink" Target="file:///C:\Users\Thomas%20Huet\Desktop\Documentation%20arch&#233;ologique%20li&#233;e%20&#224;%20la%20th&#232;se\Sites.docx" TargetMode="External"/><Relationship Id="rId7922" Type="http://schemas.openxmlformats.org/officeDocument/2006/relationships/hyperlink" Target="file:///C:\Users\Thomas%20Huet\Desktop\Documentation%20arch&#233;ologique%20li&#233;e%20&#224;%20la%20th&#232;se\Cultures.docx" TargetMode="External"/><Relationship Id="rId10903" Type="http://schemas.openxmlformats.org/officeDocument/2006/relationships/hyperlink" Target="file:///C:\Users\Thomas%20Huet\Desktop\Documentation%20arch&#233;ologique%20li&#233;e%20&#224;%20la%20th&#232;se\Cultures.docx" TargetMode="External"/><Relationship Id="rId4075" Type="http://schemas.openxmlformats.org/officeDocument/2006/relationships/hyperlink" Target="file:///C:\Users\Thomas%20Huet\Desktop\Documentation%20arch&#233;ologique%20li&#233;e%20&#224;%20la%20th&#232;se\Cultures.docx" TargetMode="External"/><Relationship Id="rId5126" Type="http://schemas.openxmlformats.org/officeDocument/2006/relationships/hyperlink" Target="file:///C:\Users\Thomas%20Huet\Desktop\Documentation%20arch&#233;ologique%20li&#233;e%20&#224;%20la%20th&#232;se\Cultures.docx" TargetMode="External"/><Relationship Id="rId7298" Type="http://schemas.openxmlformats.org/officeDocument/2006/relationships/hyperlink" Target="file:///C:\Users\Thomas%20Huet\Desktop\Documentation%20arch&#233;ologique%20li&#233;e%20&#224;%20la%20th&#232;se\Sites.docx" TargetMode="External"/><Relationship Id="rId8349" Type="http://schemas.openxmlformats.org/officeDocument/2006/relationships/hyperlink" Target="file:///C:\Users\Thomas%20Huet\Desktop\Documentation%20arch&#233;ologique%20li&#233;e%20&#224;%20la%20th&#232;se\Sites.docx" TargetMode="External"/><Relationship Id="rId8696" Type="http://schemas.openxmlformats.org/officeDocument/2006/relationships/hyperlink" Target="file:///C:\Users\Thomas%20Huet\Desktop\Documentation%20arch&#233;ologique%20li&#233;e%20&#224;%20la%20th&#232;se\Sites.docx" TargetMode="External"/><Relationship Id="rId9747" Type="http://schemas.openxmlformats.org/officeDocument/2006/relationships/hyperlink" Target="file:///C:\Users\Thomas%20Huet\Desktop\Documentation%20arch&#233;ologique%20li&#233;e%20&#224;%20la%20th&#232;se\Sites.docx" TargetMode="External"/><Relationship Id="rId11677" Type="http://schemas.openxmlformats.org/officeDocument/2006/relationships/hyperlink" Target="file:///C:\Users\Thomas%20Huet\Desktop\Documentation%20arch&#233;ologique%20li&#233;e%20&#224;%20la%20th&#232;se\Cultures.docx" TargetMode="External"/><Relationship Id="rId12728" Type="http://schemas.openxmlformats.org/officeDocument/2006/relationships/hyperlink" Target="file:///C:\Users\Thomas%20Huet\Desktop\Documentation%20arch&#233;ologique%20li&#233;e%20&#224;%20la%20th&#232;se\Cultures.docx" TargetMode="External"/><Relationship Id="rId1736" Type="http://schemas.openxmlformats.org/officeDocument/2006/relationships/hyperlink" Target="file:///C:\Users\Thomas%20Huet\Desktop\Documentation%20arch&#233;ologique%20li&#233;e%20&#224;%20la%20th&#232;se\Sites.docx" TargetMode="External"/><Relationship Id="rId10279" Type="http://schemas.openxmlformats.org/officeDocument/2006/relationships/hyperlink" Target="file:///C:\Users\Thomas%20Huet\Desktop\Documentation%20arch&#233;ologique%20li&#233;e%20&#224;%20la%20th&#232;se\Sites.docx" TargetMode="External"/><Relationship Id="rId14150" Type="http://schemas.openxmlformats.org/officeDocument/2006/relationships/hyperlink" Target="file:///C:\Users\Thomas%20Huet\Desktop\Documentation%20arch&#233;ologique%20li&#233;e%20&#224;%20la%20th&#232;se\Sites.docx" TargetMode="External"/><Relationship Id="rId4959" Type="http://schemas.openxmlformats.org/officeDocument/2006/relationships/hyperlink" Target="file:///C:\Users\Thomas%20Huet\Desktop\Documentation%20arch&#233;ologique%20li&#233;e%20&#224;%20la%20th&#232;se\Cultures.docx" TargetMode="External"/><Relationship Id="rId8830" Type="http://schemas.openxmlformats.org/officeDocument/2006/relationships/hyperlink" Target="file:///C:\Users\Thomas%20Huet\Desktop\Documentation%20arch&#233;ologique%20li&#233;e%20&#224;%20la%20th&#232;se\Cultures.docx" TargetMode="External"/><Relationship Id="rId6381" Type="http://schemas.openxmlformats.org/officeDocument/2006/relationships/hyperlink" Target="file:///C:\Users\Thomas%20Huet\Desktop\Documentation%20arch&#233;ologique%20li&#233;e%20&#224;%20la%20th&#232;se\Cultures.docx" TargetMode="External"/><Relationship Id="rId7432" Type="http://schemas.openxmlformats.org/officeDocument/2006/relationships/hyperlink" Target="file:///C:\Users\Thomas%20Huet\Desktop\Documentation%20arch&#233;ologique%20li&#233;e%20&#224;%20la%20th&#232;se\Sites.docx" TargetMode="External"/><Relationship Id="rId10413" Type="http://schemas.openxmlformats.org/officeDocument/2006/relationships/hyperlink" Target="file:///C:\Users\Thomas%20Huet\Desktop\Documentation%20arch&#233;ologique%20li&#233;e%20&#224;%20la%20th&#232;se\Sites.docx" TargetMode="External"/><Relationship Id="rId10760" Type="http://schemas.openxmlformats.org/officeDocument/2006/relationships/hyperlink" Target="file:///C:\Users\Thomas%20Huet\Desktop\Documentation%20arch&#233;ologique%20li&#233;e%20&#224;%20la%20th&#232;se\Cultures.docx" TargetMode="External"/><Relationship Id="rId11811" Type="http://schemas.openxmlformats.org/officeDocument/2006/relationships/hyperlink" Target="file:///C:\Users\Thomas%20Huet\Desktop\Documentation%20arch&#233;ologique%20li&#233;e%20&#224;%20la%20th&#232;se\Cultures.docx" TargetMode="External"/><Relationship Id="rId6034" Type="http://schemas.openxmlformats.org/officeDocument/2006/relationships/hyperlink" Target="file:///C:\Users\Thomas%20Huet\Desktop\Documentation%20arch&#233;ologique%20li&#233;e%20&#224;%20la%20th&#232;se\Cultures.docx" TargetMode="External"/><Relationship Id="rId13983" Type="http://schemas.openxmlformats.org/officeDocument/2006/relationships/hyperlink" Target="file:///C:\Users\Thomas%20Huet\Desktop\Documentation%20arch&#233;ologique%20li&#233;e%20&#224;%20la%20th&#232;se\Cultures.docx" TargetMode="External"/><Relationship Id="rId1593" Type="http://schemas.openxmlformats.org/officeDocument/2006/relationships/hyperlink" Target="file:///C:\Users\Thomas%20Huet\Desktop\Documentation%20arch&#233;ologique%20li&#233;e%20&#224;%20la%20th&#232;se\Cultures.docx" TargetMode="External"/><Relationship Id="rId2991" Type="http://schemas.openxmlformats.org/officeDocument/2006/relationships/hyperlink" Target="file:///C:\Users\Thomas%20Huet\Desktop\Documentation%20arch&#233;ologique%20li&#233;e%20&#224;%20la%20th&#232;se\Cultures.docx" TargetMode="External"/><Relationship Id="rId9257" Type="http://schemas.openxmlformats.org/officeDocument/2006/relationships/hyperlink" Target="file:///C:\Users\Thomas%20Huet\Desktop\Documentation%20arch&#233;ologique%20li&#233;e%20&#224;%20la%20th&#232;se\Cultures.docx" TargetMode="External"/><Relationship Id="rId11187" Type="http://schemas.openxmlformats.org/officeDocument/2006/relationships/hyperlink" Target="file:///C:\Users\Thomas%20Huet\Desktop\Documentation%20arch&#233;ologique%20li&#233;e%20&#224;%20la%20th&#232;se\Sites.docx" TargetMode="External"/><Relationship Id="rId12585" Type="http://schemas.openxmlformats.org/officeDocument/2006/relationships/hyperlink" Target="file:///C:\Users\Thomas%20Huet\Desktop\Documentation%20arch&#233;ologique%20li&#233;e%20&#224;%20la%20th&#232;se\Cultures.docx" TargetMode="External"/><Relationship Id="rId13636" Type="http://schemas.openxmlformats.org/officeDocument/2006/relationships/hyperlink" Target="file:///D:\Sites.docx" TargetMode="External"/><Relationship Id="rId963" Type="http://schemas.openxmlformats.org/officeDocument/2006/relationships/hyperlink" Target="file:///C:\Users\Thomas%20Huet\Desktop\Documentation%20arch&#233;ologique%20li&#233;e%20&#224;%20la%20th&#232;se\Cultures.docx" TargetMode="External"/><Relationship Id="rId1246" Type="http://schemas.openxmlformats.org/officeDocument/2006/relationships/hyperlink" Target="file:///C:\Users\Thomas%20Huet\Desktop\Documentation%20arch&#233;ologique%20li&#233;e%20&#224;%20la%20th&#232;se\Cultures.docx" TargetMode="External"/><Relationship Id="rId2644" Type="http://schemas.openxmlformats.org/officeDocument/2006/relationships/hyperlink" Target="file:///C:\Users\Thomas%20Huet\Desktop\Documentation%20arch&#233;ologique%20li&#233;e%20&#224;%20la%20th&#232;se\Cultures.docx" TargetMode="External"/><Relationship Id="rId12238" Type="http://schemas.openxmlformats.org/officeDocument/2006/relationships/hyperlink" Target="file:///C:\Users\Thomas%20Huet\Desktop\Documentation%20arch&#233;ologique%20li&#233;e%20&#224;%20la%20th&#232;se\Cultures.docx" TargetMode="External"/><Relationship Id="rId616" Type="http://schemas.openxmlformats.org/officeDocument/2006/relationships/hyperlink" Target="file:///C:\Users\Thomas%20Huet\Desktop\Documentation%20arch&#233;ologique%20li&#233;e%20&#224;%20la%20th&#232;se\Sites.docx" TargetMode="External"/><Relationship Id="rId5867" Type="http://schemas.openxmlformats.org/officeDocument/2006/relationships/hyperlink" Target="file:///C:\Users\Thomas%20Huet\Desktop\Documentation%20arch&#233;ologique%20li&#233;e%20&#224;%20la%20th&#232;se\Cultures.docx" TargetMode="External"/><Relationship Id="rId6918" Type="http://schemas.openxmlformats.org/officeDocument/2006/relationships/hyperlink" Target="file:///C:\Users\Thomas%20Huet\Desktop\Documentation%20arch&#233;ologique%20li&#233;e%20&#224;%20la%20th&#232;se\Sites.docx" TargetMode="External"/><Relationship Id="rId4469" Type="http://schemas.openxmlformats.org/officeDocument/2006/relationships/hyperlink" Target="file:///C:\Users\Thomas%20Huet\Desktop\Documentation%20arch&#233;ologique%20li&#233;e%20&#224;%20la%20th&#232;se\Environnement.docx" TargetMode="External"/><Relationship Id="rId8340" Type="http://schemas.openxmlformats.org/officeDocument/2006/relationships/hyperlink" Target="file:///C:\Users\Thomas%20Huet\Desktop\Documentation%20arch&#233;ologique%20li&#233;e%20&#224;%20la%20th&#232;se\Sites.docx" TargetMode="External"/><Relationship Id="rId10270" Type="http://schemas.openxmlformats.org/officeDocument/2006/relationships/hyperlink" Target="file:///C:\Users\Thomas%20Huet\Desktop\Documentation%20arch&#233;ologique%20li&#233;e%20&#224;%20la%20th&#232;se\Cultures.docx" TargetMode="External"/><Relationship Id="rId11321" Type="http://schemas.openxmlformats.org/officeDocument/2006/relationships/hyperlink" Target="file:///C:\Users\Thomas%20Huet\Desktop\Documentation%20arch&#233;ologique%20li&#233;e%20&#224;%20la%20th&#232;se\Cultures.docx" TargetMode="External"/><Relationship Id="rId4950" Type="http://schemas.openxmlformats.org/officeDocument/2006/relationships/hyperlink" Target="file:///C:\Users\Thomas%20Huet\Desktop\Documentation%20arch&#233;ologique%20li&#233;e%20&#224;%20la%20th&#232;se\Sites.docx" TargetMode="External"/><Relationship Id="rId13493" Type="http://schemas.openxmlformats.org/officeDocument/2006/relationships/hyperlink" Target="file:///C:\Users\Thomas%20Huet\Desktop\Documentation%20arch&#233;ologique%20li&#233;e%20&#224;%20la%20th&#232;se\Sites.docx" TargetMode="External"/><Relationship Id="rId14544" Type="http://schemas.openxmlformats.org/officeDocument/2006/relationships/hyperlink" Target="file:///C:\Users\Thomas%20Huet\Desktop\Documentation%20arch&#233;ologique%20li&#233;e%20&#224;%20la%20th&#232;se\Cultures.docx" TargetMode="External"/><Relationship Id="rId3552" Type="http://schemas.openxmlformats.org/officeDocument/2006/relationships/hyperlink" Target="file:///C:\Users\Thomas%20Huet\Desktop\Documentation%20arch&#233;ologique%20li&#233;e%20&#224;%20la%20th&#232;se\Cultures.docx" TargetMode="External"/><Relationship Id="rId4603" Type="http://schemas.openxmlformats.org/officeDocument/2006/relationships/hyperlink" Target="file:///C:\Users\Thomas%20Huet\Desktop\Documentation%20arch&#233;ologique%20li&#233;e%20&#224;%20la%20th&#232;se\Cultures.docx" TargetMode="External"/><Relationship Id="rId12095" Type="http://schemas.openxmlformats.org/officeDocument/2006/relationships/hyperlink" Target="file:///C:\Users\Thomas%20Huet\Desktop\Documentation%20arch&#233;ologique%20li&#233;e%20&#224;%20la%20th&#232;se\Cultures.docx" TargetMode="External"/><Relationship Id="rId13146" Type="http://schemas.openxmlformats.org/officeDocument/2006/relationships/hyperlink" Target="file:///C:\Users\Thomas%20Huet\Desktop\Documentation%20arch&#233;ologique%20li&#233;e%20&#224;%20la%20th&#232;se\Sites.docx" TargetMode="External"/><Relationship Id="rId473" Type="http://schemas.openxmlformats.org/officeDocument/2006/relationships/hyperlink" Target="file:///C:\Users\Thomas%20Huet\Desktop\Documentation%20arch&#233;ologique%20li&#233;e%20&#224;%20la%20th&#232;se\Cultures.docx" TargetMode="External"/><Relationship Id="rId2154" Type="http://schemas.openxmlformats.org/officeDocument/2006/relationships/hyperlink" Target="file:///C:\Users\Thomas%20Huet\Desktop\Documentation%20arch&#233;ologique%20li&#233;e%20&#224;%20la%20th&#232;se\Cultures.docx" TargetMode="External"/><Relationship Id="rId3205" Type="http://schemas.openxmlformats.org/officeDocument/2006/relationships/hyperlink" Target="file:///C:\Users\Thomas%20Huet\Desktop\Documentation%20arch&#233;ologique%20li&#233;e%20&#224;%20la%20th&#232;se\Cultures.docx" TargetMode="External"/><Relationship Id="rId126" Type="http://schemas.openxmlformats.org/officeDocument/2006/relationships/hyperlink" Target="file:///C:\Users\Thomas%20Huet\Desktop\Documentation%20arch&#233;ologique%20li&#233;e%20&#224;%20la%20th&#232;se\Cultures.docx" TargetMode="External"/><Relationship Id="rId5377" Type="http://schemas.openxmlformats.org/officeDocument/2006/relationships/hyperlink" Target="file:///C:\Users\Thomas%20Huet\Desktop\Documentation%20arch&#233;ologique%20li&#233;e%20&#224;%20la%20th&#232;se\Sites.docx" TargetMode="External"/><Relationship Id="rId6428" Type="http://schemas.openxmlformats.org/officeDocument/2006/relationships/hyperlink" Target="file:///C:\Users\Thomas%20Huet\Desktop\Documentation%20arch&#233;ologique%20li&#233;e%20&#224;%20la%20th&#232;se\Sites.docx" TargetMode="External"/><Relationship Id="rId6775" Type="http://schemas.openxmlformats.org/officeDocument/2006/relationships/hyperlink" Target="file:///C:\Users\Thomas%20Huet\Desktop\Documentation%20arch&#233;ologique%20li&#233;e%20&#224;%20la%20th&#232;se\Cultures.docx" TargetMode="External"/><Relationship Id="rId7826" Type="http://schemas.openxmlformats.org/officeDocument/2006/relationships/hyperlink" Target="file:///C:\Users\Thomas%20Huet\Desktop\Documentation%20arch&#233;ologique%20li&#233;e%20&#224;%20la%20th&#232;se\Sites.docx" TargetMode="External"/><Relationship Id="rId10807" Type="http://schemas.openxmlformats.org/officeDocument/2006/relationships/hyperlink" Target="file:///C:\Users\Thomas%20Huet\Desktop\Documentation%20arch&#233;ologique%20li&#233;e%20&#224;%20la%20th&#232;se\Cultures.docx" TargetMode="External"/><Relationship Id="rId9998" Type="http://schemas.openxmlformats.org/officeDocument/2006/relationships/hyperlink" Target="file:///C:\Users\Thomas%20Huet\Desktop\Documentation%20arch&#233;ologique%20li&#233;e%20&#224;%20la%20th&#232;se\Cultures.docx" TargetMode="External"/><Relationship Id="rId12979" Type="http://schemas.openxmlformats.org/officeDocument/2006/relationships/hyperlink" Target="file:///C:\Users\Thomas%20Huet\Desktop\Documentation%20arch&#233;ologique%20li&#233;e%20&#224;%20la%20th&#232;se\Sites.docx" TargetMode="External"/><Relationship Id="rId1987" Type="http://schemas.openxmlformats.org/officeDocument/2006/relationships/hyperlink" Target="file:///C:\Users\Thomas%20Huet\Desktop\Documentation%20arch&#233;ologique%20li&#233;e%20&#224;%20la%20th&#232;se\Sites.docx" TargetMode="External"/><Relationship Id="rId4460" Type="http://schemas.openxmlformats.org/officeDocument/2006/relationships/hyperlink" Target="file:///C:\Users\Thomas%20Huet\Desktop\Documentation%20arch&#233;ologique%20li&#233;e%20&#224;%20la%20th&#232;se\Cultures.docx" TargetMode="External"/><Relationship Id="rId5511" Type="http://schemas.openxmlformats.org/officeDocument/2006/relationships/hyperlink" Target="file:///C:\Users\Thomas%20Huet\Desktop\Documentation%20arch&#233;ologique%20li&#233;e%20&#224;%20la%20th&#232;se\Cultures.docx" TargetMode="External"/><Relationship Id="rId14054" Type="http://schemas.openxmlformats.org/officeDocument/2006/relationships/hyperlink" Target="file:///C:\Users\Thomas%20Huet\Desktop\Documentation%20arch&#233;ologique%20li&#233;e%20&#224;%20la%20th&#232;se\Sites.docx" TargetMode="External"/><Relationship Id="rId3062" Type="http://schemas.openxmlformats.org/officeDocument/2006/relationships/hyperlink" Target="file:///C:\Users\Thomas%20Huet\Desktop\Documentation%20arch&#233;ologique%20li&#233;e%20&#224;%20la%20th&#232;se\Cultures.docx" TargetMode="External"/><Relationship Id="rId4113" Type="http://schemas.openxmlformats.org/officeDocument/2006/relationships/hyperlink" Target="file:///C:\Users\Thomas%20Huet\Desktop\Documentation%20arch&#233;ologique%20li&#233;e%20&#224;%20la%20th&#232;se\Cultures.docx" TargetMode="External"/><Relationship Id="rId7683" Type="http://schemas.openxmlformats.org/officeDocument/2006/relationships/hyperlink" Target="file:///C:\Users\Thomas%20Huet\Desktop\Documentation%20arch&#233;ologique%20li&#233;e%20&#224;%20la%20th&#232;se\Cultures.docx" TargetMode="External"/><Relationship Id="rId8734" Type="http://schemas.openxmlformats.org/officeDocument/2006/relationships/hyperlink" Target="file:///C:\Users\Thomas%20Huet\Desktop\Documentation%20arch&#233;ologique%20li&#233;e%20&#224;%20la%20th&#232;se\Cultures.docx" TargetMode="External"/><Relationship Id="rId6285" Type="http://schemas.openxmlformats.org/officeDocument/2006/relationships/hyperlink" Target="file:///C:\Users\Thomas%20Huet\Desktop\Documentation%20arch&#233;ologique%20li&#233;e%20&#224;%20la%20th&#232;se\Cultures.docx" TargetMode="External"/><Relationship Id="rId7336" Type="http://schemas.openxmlformats.org/officeDocument/2006/relationships/hyperlink" Target="file:///C:\Users\Thomas%20Huet\Desktop\Documentation%20arch&#233;ologique%20li&#233;e%20&#224;%20la%20th&#232;se\Sites.docx" TargetMode="External"/><Relationship Id="rId10664" Type="http://schemas.openxmlformats.org/officeDocument/2006/relationships/hyperlink" Target="file:///C:\Users\Thomas%20Huet\Desktop\Documentation%20arch&#233;ologique%20li&#233;e%20&#224;%20la%20th&#232;se\Cultures.docx" TargetMode="External"/><Relationship Id="rId11715" Type="http://schemas.openxmlformats.org/officeDocument/2006/relationships/hyperlink" Target="file:///C:\Users\Thomas%20Huet\Desktop\Documentation%20arch&#233;ologique%20li&#233;e%20&#224;%20la%20th&#232;se\Sites.docx" TargetMode="External"/><Relationship Id="rId10317" Type="http://schemas.openxmlformats.org/officeDocument/2006/relationships/hyperlink" Target="file:///C:\Users\Thomas%20Huet\Desktop\Documentation%20arch&#233;ologique%20li&#233;e%20&#224;%20la%20th&#232;se\Sites.docx" TargetMode="External"/><Relationship Id="rId13887" Type="http://schemas.openxmlformats.org/officeDocument/2006/relationships/hyperlink" Target="file:///C:\Users\Thomas%20Huet\Desktop\Documentation%20arch&#233;ologique%20li&#233;e%20&#224;%20la%20th&#232;se\Environnement.docx" TargetMode="External"/><Relationship Id="rId2895" Type="http://schemas.openxmlformats.org/officeDocument/2006/relationships/hyperlink" Target="file:///C:\Users\Thomas%20Huet\Desktop\Documentation%20arch&#233;ologique%20li&#233;e%20&#224;%20la%20th&#232;se\Cultures.docx" TargetMode="External"/><Relationship Id="rId3946" Type="http://schemas.openxmlformats.org/officeDocument/2006/relationships/hyperlink" Target="file:///C:\Users\Thomas%20Huet\Desktop\Documentation%20arch&#233;ologique%20li&#233;e%20&#224;%20la%20th&#232;se\Sites.docx" TargetMode="External"/><Relationship Id="rId12489" Type="http://schemas.openxmlformats.org/officeDocument/2006/relationships/hyperlink" Target="file:///C:\Users\Thomas%20Huet\Desktop\Documentation%20arch&#233;ologique%20li&#233;e%20&#224;%20la%20th&#232;se\Cultures.docx" TargetMode="External"/><Relationship Id="rId867" Type="http://schemas.openxmlformats.org/officeDocument/2006/relationships/hyperlink" Target="file:///C:\Users\Thomas%20Huet\Desktop\Documentation%20arch&#233;ologique%20li&#233;e%20&#224;%20la%20th&#232;se\Cultures.docx" TargetMode="External"/><Relationship Id="rId1497" Type="http://schemas.openxmlformats.org/officeDocument/2006/relationships/hyperlink" Target="file:///C:\Users\Thomas%20Huet\Desktop\Documentation%20arch&#233;ologique%20li&#233;e%20&#224;%20la%20th&#232;se\Sites.docx" TargetMode="External"/><Relationship Id="rId2548" Type="http://schemas.openxmlformats.org/officeDocument/2006/relationships/hyperlink" Target="file:///C:\Users\Thomas%20Huet\Desktop\Documentation%20arch&#233;ologique%20li&#233;e%20&#224;%20la%20th&#232;se\Cultures.docx" TargetMode="External"/><Relationship Id="rId5021" Type="http://schemas.openxmlformats.org/officeDocument/2006/relationships/hyperlink" Target="file:///C:\Users\Thomas%20Huet\Desktop\Documentation%20arch&#233;ologique%20li&#233;e%20&#224;%20la%20th&#232;se\Cultures.docx" TargetMode="External"/><Relationship Id="rId8591" Type="http://schemas.openxmlformats.org/officeDocument/2006/relationships/hyperlink" Target="file:///C:\Users\Thomas%20Huet\Desktop\Documentation%20arch&#233;ologique%20li&#233;e%20&#224;%20la%20th&#232;se\Sites.docx" TargetMode="External"/><Relationship Id="rId9642" Type="http://schemas.openxmlformats.org/officeDocument/2006/relationships/hyperlink" Target="file:///C:\Users\Thomas%20Huet\Desktop\Documentation%20arch&#233;ologique%20li&#233;e%20&#224;%20la%20th&#232;se\Cultures.docx" TargetMode="External"/><Relationship Id="rId11572" Type="http://schemas.openxmlformats.org/officeDocument/2006/relationships/hyperlink" Target="file:///C:\Users\Thomas%20Huet\Desktop\Documentation%20arch&#233;ologique%20li&#233;e%20&#224;%20la%20th&#232;se\Sites.docx" TargetMode="External"/><Relationship Id="rId12623" Type="http://schemas.openxmlformats.org/officeDocument/2006/relationships/hyperlink" Target="file:///C:\Users\Thomas%20Huet\Desktop\Documentation%20arch&#233;ologique%20li&#233;e%20&#224;%20la%20th&#232;se\Sites.docx" TargetMode="External"/><Relationship Id="rId12970" Type="http://schemas.openxmlformats.org/officeDocument/2006/relationships/hyperlink" Target="file:///C:\Users\Thomas%20Huet\Desktop\Documentation%20arch&#233;ologique%20li&#233;e%20&#224;%20la%20th&#232;se\Sites.docx" TargetMode="External"/><Relationship Id="rId1631" Type="http://schemas.openxmlformats.org/officeDocument/2006/relationships/hyperlink" Target="file:///C:\Users\Thomas%20Huet\Desktop\Documentation%20arch&#233;ologique%20li&#233;e%20&#224;%20la%20th&#232;se\Sites.docx" TargetMode="External"/><Relationship Id="rId7193" Type="http://schemas.openxmlformats.org/officeDocument/2006/relationships/hyperlink" Target="file:///C:\Users\Thomas%20Huet\Desktop\Documentation%20arch&#233;ologique%20li&#233;e%20&#224;%20la%20th&#232;se\Sites.docx" TargetMode="External"/><Relationship Id="rId8244" Type="http://schemas.openxmlformats.org/officeDocument/2006/relationships/hyperlink" Target="file:///C:\Users\Thomas%20Huet\Desktop\Documentation%20arch&#233;ologique%20li&#233;e%20&#224;%20la%20th&#232;se\Cultures.docx" TargetMode="External"/><Relationship Id="rId10174" Type="http://schemas.openxmlformats.org/officeDocument/2006/relationships/hyperlink" Target="file:///C:\Users\Thomas%20Huet\Desktop\Documentation%20arch&#233;ologique%20li&#233;e%20&#224;%20la%20th&#232;se\Sites.docx" TargetMode="External"/><Relationship Id="rId11225" Type="http://schemas.openxmlformats.org/officeDocument/2006/relationships/hyperlink" Target="file:///C:\Users\Thomas%20Huet\Desktop\Documentation%20arch&#233;ologique%20li&#233;e%20&#224;%20la%20th&#232;se\Sites.docx" TargetMode="External"/><Relationship Id="rId13397" Type="http://schemas.openxmlformats.org/officeDocument/2006/relationships/hyperlink" Target="file:///C:\Users\Thomas%20Huet\Desktop\Documentation%20arch&#233;ologique%20li&#233;e%20&#224;%20la%20th&#232;se\Sites.docx" TargetMode="External"/><Relationship Id="rId3456" Type="http://schemas.openxmlformats.org/officeDocument/2006/relationships/hyperlink" Target="file:///C:\Users\Thomas%20Huet\Desktop\Documentation%20arch&#233;ologique%20li&#233;e%20&#224;%20la%20th&#232;se\Cultures.docx" TargetMode="External"/><Relationship Id="rId4854" Type="http://schemas.openxmlformats.org/officeDocument/2006/relationships/hyperlink" Target="file:///C:\Users\Thomas%20Huet\Desktop\Documentation%20arch&#233;ologique%20li&#233;e%20&#224;%20la%20th&#232;se\Cultures.docx" TargetMode="External"/><Relationship Id="rId5905" Type="http://schemas.openxmlformats.org/officeDocument/2006/relationships/hyperlink" Target="file:///C:\Users\Thomas%20Huet\Desktop\Documentation%20arch&#233;ologique%20li&#233;e%20&#224;%20la%20th&#232;se\Sites.docx" TargetMode="External"/><Relationship Id="rId14448" Type="http://schemas.openxmlformats.org/officeDocument/2006/relationships/hyperlink" Target="file:///C:\Users\Thomas%20Huet\Desktop\Documentation%20arch&#233;ologique%20li&#233;e%20&#224;%20la%20th&#232;se\Sites.docx" TargetMode="External"/><Relationship Id="rId377" Type="http://schemas.openxmlformats.org/officeDocument/2006/relationships/hyperlink" Target="file:///C:\Users\Thomas%20Huet\Desktop\Documentation%20arch&#233;ologique%20li&#233;e%20&#224;%20la%20th&#232;se\Cultures.docx" TargetMode="External"/><Relationship Id="rId2058" Type="http://schemas.openxmlformats.org/officeDocument/2006/relationships/hyperlink" Target="file:///C:\Users\Thomas%20Huet\Desktop\Documentation%20arch&#233;ologique%20li&#233;e%20&#224;%20la%20th&#232;se\Cultures.docx" TargetMode="External"/><Relationship Id="rId3109" Type="http://schemas.openxmlformats.org/officeDocument/2006/relationships/hyperlink" Target="file:///C:\Users\Thomas%20Huet\Desktop\Documentation%20arch&#233;ologique%20li&#233;e%20&#224;%20la%20th&#232;se\Cultures.docx" TargetMode="External"/><Relationship Id="rId4507" Type="http://schemas.openxmlformats.org/officeDocument/2006/relationships/hyperlink" Target="file:///C:\Users\Thomas%20Huet\Desktop\Documentation%20arch&#233;ologique%20li&#233;e%20&#224;%20la%20th&#232;se\Cultures.docx" TargetMode="External"/><Relationship Id="rId6679" Type="http://schemas.openxmlformats.org/officeDocument/2006/relationships/hyperlink" Target="file:///C:\Users\Thomas%20Huet\Desktop\Documentation%20arch&#233;ologique%20li&#233;e%20&#224;%20la%20th&#232;se\Analyses%20Statistiques.docx" TargetMode="External"/><Relationship Id="rId12480" Type="http://schemas.openxmlformats.org/officeDocument/2006/relationships/hyperlink" Target="file:///C:\Users\Thomas%20Huet\Desktop\Documentation%20arch&#233;ologique%20li&#233;e%20&#224;%20la%20th&#232;se\Cultures.docx" TargetMode="External"/><Relationship Id="rId13531" Type="http://schemas.openxmlformats.org/officeDocument/2006/relationships/hyperlink" Target="file:///C:\Users\Thomas%20Huet\Desktop\Documentation%20arch&#233;ologique%20li&#233;e%20&#224;%20la%20th&#232;se\Sites.docx" TargetMode="External"/><Relationship Id="rId9152" Type="http://schemas.openxmlformats.org/officeDocument/2006/relationships/hyperlink" Target="file:///C:\Users\Thomas%20Huet\Desktop\Documentation%20arch&#233;ologique%20li&#233;e%20&#224;%20la%20th&#232;se\Sites.docx" TargetMode="External"/><Relationship Id="rId11082" Type="http://schemas.openxmlformats.org/officeDocument/2006/relationships/hyperlink" Target="file:///C:\Users\Thomas%20Huet\Desktop\Documentation%20arch&#233;ologique%20li&#233;e%20&#224;%20la%20th&#232;se\Cultures.docx" TargetMode="External"/><Relationship Id="rId12133" Type="http://schemas.openxmlformats.org/officeDocument/2006/relationships/hyperlink" Target="file:///C:\Users\Thomas%20Huet\Desktop\Documentation%20arch&#233;ologique%20li&#233;e%20&#224;%20la%20th&#232;se\Cultures.docx" TargetMode="External"/><Relationship Id="rId511" Type="http://schemas.openxmlformats.org/officeDocument/2006/relationships/hyperlink" Target="file:///C:\Users\Thomas%20Huet\Desktop\Documentation%20arch&#233;ologique%20li&#233;e%20&#224;%20la%20th&#232;se\Sites.docx" TargetMode="External"/><Relationship Id="rId1141" Type="http://schemas.openxmlformats.org/officeDocument/2006/relationships/hyperlink" Target="file:///C:\Users\Thomas%20Huet\Desktop\Documentation%20arch&#233;ologique%20li&#233;e%20&#224;%20la%20th&#232;se\Sites.docx" TargetMode="External"/><Relationship Id="rId5762" Type="http://schemas.openxmlformats.org/officeDocument/2006/relationships/hyperlink" Target="file:///C:\Users\Thomas%20Huet\Desktop\Documentation%20arch&#233;ologique%20li&#233;e%20&#224;%20la%20th&#232;se\Cultures.docx" TargetMode="External"/><Relationship Id="rId6813" Type="http://schemas.openxmlformats.org/officeDocument/2006/relationships/hyperlink" Target="file:///C:\Users\Thomas%20Huet\Desktop\Documentation%20arch&#233;ologique%20li&#233;e%20&#224;%20la%20th&#232;se\Cultures.docx" TargetMode="External"/><Relationship Id="rId4364" Type="http://schemas.openxmlformats.org/officeDocument/2006/relationships/hyperlink" Target="file:///C:\Users\Thomas%20Huet\Desktop\Documentation%20arch&#233;ologique%20li&#233;e%20&#224;%20la%20th&#232;se\Sites.docx" TargetMode="External"/><Relationship Id="rId5415" Type="http://schemas.openxmlformats.org/officeDocument/2006/relationships/hyperlink" Target="file:///C:\Users\Thomas%20Huet\Desktop\Documentation%20arch&#233;ologique%20li&#233;e%20&#224;%20la%20th&#232;se\Sites.docx" TargetMode="External"/><Relationship Id="rId4017" Type="http://schemas.openxmlformats.org/officeDocument/2006/relationships/hyperlink" Target="file:///C:\Users\Thomas%20Huet\Desktop\Documentation%20arch&#233;ologique%20li&#233;e%20&#224;%20la%20th&#232;se\Cultures.docx" TargetMode="External"/><Relationship Id="rId7587" Type="http://schemas.openxmlformats.org/officeDocument/2006/relationships/hyperlink" Target="file:///C:\Users\Thomas%20Huet\Desktop\Documentation%20arch&#233;ologique%20li&#233;e%20&#224;%20la%20th&#232;se\Cultures.docx" TargetMode="External"/><Relationship Id="rId8638" Type="http://schemas.openxmlformats.org/officeDocument/2006/relationships/hyperlink" Target="file:///C:\Users\Thomas%20Huet\Desktop\Documentation%20arch&#233;ologique%20li&#233;e%20&#224;%20la%20th&#232;se\Sites.docx" TargetMode="External"/><Relationship Id="rId8985" Type="http://schemas.openxmlformats.org/officeDocument/2006/relationships/hyperlink" Target="file:///C:\Users\Thomas%20Huet\Desktop\Documentation%20arch&#233;ologique%20li&#233;e%20&#224;%20la%20th&#232;se\Cultures.docx" TargetMode="External"/><Relationship Id="rId11966" Type="http://schemas.openxmlformats.org/officeDocument/2006/relationships/hyperlink" Target="file:///C:\Users\Thomas%20Huet\Desktop\Documentation%20arch&#233;ologique%20li&#233;e%20&#224;%20la%20th&#232;se\Cultures.docx" TargetMode="External"/><Relationship Id="rId6189" Type="http://schemas.openxmlformats.org/officeDocument/2006/relationships/hyperlink" Target="file:///C:\Users\Thomas%20Huet\Desktop\Documentation%20arch&#233;ologique%20li&#233;e%20&#224;%20la%20th&#232;se\Cultures.docx" TargetMode="External"/><Relationship Id="rId10568" Type="http://schemas.openxmlformats.org/officeDocument/2006/relationships/hyperlink" Target="file:///C:\Users\Thomas%20Huet\Desktop\Documentation%20arch&#233;ologique%20li&#233;e%20&#224;%20la%20th&#232;se\Cultures.docx" TargetMode="External"/><Relationship Id="rId11619" Type="http://schemas.openxmlformats.org/officeDocument/2006/relationships/hyperlink" Target="file:///C:\Users\Thomas%20Huet\Desktop\Documentation%20arch&#233;ologique%20li&#233;e%20&#224;%20la%20th&#232;se\Cultures.docx" TargetMode="External"/><Relationship Id="rId13041" Type="http://schemas.openxmlformats.org/officeDocument/2006/relationships/hyperlink" Target="file:///C:\Users\Thomas%20Huet\Desktop\Documentation%20arch&#233;ologique%20li&#233;e%20&#224;%20la%20th&#232;se\Sites.docx" TargetMode="External"/><Relationship Id="rId2799" Type="http://schemas.openxmlformats.org/officeDocument/2006/relationships/hyperlink" Target="file:///C:\Users\Thomas%20Huet\Desktop\Documentation%20arch&#233;ologique%20li&#233;e%20&#224;%20la%20th&#232;se\Sites.docx" TargetMode="External"/><Relationship Id="rId3100" Type="http://schemas.openxmlformats.org/officeDocument/2006/relationships/hyperlink" Target="file:///C:\Users\Thomas%20Huet\Desktop\Documentation%20arch&#233;ologique%20li&#233;e%20&#224;%20la%20th&#232;se\Cultures.docx" TargetMode="External"/><Relationship Id="rId6670" Type="http://schemas.openxmlformats.org/officeDocument/2006/relationships/hyperlink" Target="file:///C:\Users\Thomas%20Huet\Desktop\Documentation%20arch&#233;ologique%20li&#233;e%20&#224;%20la%20th&#232;se\Cultures.docx" TargetMode="External"/><Relationship Id="rId7721" Type="http://schemas.openxmlformats.org/officeDocument/2006/relationships/hyperlink" Target="file:///C:\Users\Thomas%20Huet\Desktop\Documentation%20arch&#233;ologique%20li&#233;e%20&#224;%20la%20th&#232;se\Sites.docx" TargetMode="External"/><Relationship Id="rId10702" Type="http://schemas.openxmlformats.org/officeDocument/2006/relationships/hyperlink" Target="file:///C:\Users\Thomas%20Huet\Desktop\Documentation%20arch&#233;ologique%20li&#233;e%20&#224;%20la%20th&#232;se\Sites.docx" TargetMode="External"/><Relationship Id="rId5272" Type="http://schemas.openxmlformats.org/officeDocument/2006/relationships/hyperlink" Target="file:///C:\Users\Thomas%20Huet\Desktop\Documentation%20arch&#233;ologique%20li&#233;e%20&#224;%20la%20th&#232;se\Sites.docx" TargetMode="External"/><Relationship Id="rId6323" Type="http://schemas.openxmlformats.org/officeDocument/2006/relationships/hyperlink" Target="file:///C:\Users\Thomas%20Huet\Desktop\Documentation%20arch&#233;ologique%20li&#233;e%20&#224;%20la%20th&#232;se\Sites.docx" TargetMode="External"/><Relationship Id="rId9893" Type="http://schemas.openxmlformats.org/officeDocument/2006/relationships/hyperlink" Target="file:///C:\Users\Thomas%20Huet\Desktop\Documentation%20arch&#233;ologique%20li&#233;e%20&#224;%20la%20th&#232;se\Cultures.docx" TargetMode="External"/><Relationship Id="rId1882" Type="http://schemas.openxmlformats.org/officeDocument/2006/relationships/hyperlink" Target="file:///C:\Users\Thomas%20Huet\Desktop\Documentation%20arch&#233;ologique%20li&#233;e%20&#224;%20la%20th&#232;se\DescriptionRoches.docx" TargetMode="External"/><Relationship Id="rId8495" Type="http://schemas.openxmlformats.org/officeDocument/2006/relationships/hyperlink" Target="file:///C:\Users\Thomas%20Huet\Desktop\Documentation%20arch&#233;ologique%20li&#233;e%20&#224;%20la%20th&#232;se\Sites.docx" TargetMode="External"/><Relationship Id="rId9546" Type="http://schemas.openxmlformats.org/officeDocument/2006/relationships/hyperlink" Target="file:///C:\Users\Thomas%20Huet\Desktop\Documentation%20arch&#233;ologique%20li&#233;e%20&#224;%20la%20th&#232;se\Cultures.docx" TargetMode="External"/><Relationship Id="rId11476" Type="http://schemas.openxmlformats.org/officeDocument/2006/relationships/hyperlink" Target="file:///C:\Users\Thomas%20Huet\Desktop\Documentation%20arch&#233;ologique%20li&#233;e%20&#224;%20la%20th&#232;se\Sites.docx" TargetMode="External"/><Relationship Id="rId12874" Type="http://schemas.openxmlformats.org/officeDocument/2006/relationships/hyperlink" Target="file:///C:\Users\Thomas%20Huet\Desktop\Documentation%20arch&#233;ologique%20li&#233;e%20&#224;%20la%20th&#232;se\Sites.docx" TargetMode="External"/><Relationship Id="rId13925" Type="http://schemas.openxmlformats.org/officeDocument/2006/relationships/hyperlink" Target="file:///C:\Users\Thomas%20Huet\Desktop\Documentation%20arch&#233;ologique%20li&#233;e%20&#224;%20la%20th&#232;se\Environnement.docx" TargetMode="External"/><Relationship Id="rId1535" Type="http://schemas.openxmlformats.org/officeDocument/2006/relationships/hyperlink" Target="file:///C:\Users\Thomas%20Huet\Desktop\Documentation%20arch&#233;ologique%20li&#233;e%20&#224;%20la%20th&#232;se\Sites.docx" TargetMode="External"/><Relationship Id="rId2933" Type="http://schemas.openxmlformats.org/officeDocument/2006/relationships/hyperlink" Target="file:///C:\Users\Thomas%20Huet\Desktop\Documentation%20arch&#233;ologique%20li&#233;e%20&#224;%20la%20th&#232;se\Sites.docx" TargetMode="External"/><Relationship Id="rId7097" Type="http://schemas.openxmlformats.org/officeDocument/2006/relationships/hyperlink" Target="file:///C:\Users\Thomas%20Huet\Desktop\Documentation%20arch&#233;ologique%20li&#233;e%20&#224;%20la%20th&#232;se\Sites.docx" TargetMode="External"/><Relationship Id="rId8148" Type="http://schemas.openxmlformats.org/officeDocument/2006/relationships/hyperlink" Target="file:///C:\Users\Thomas%20Huet\Desktop\Documentation%20arch&#233;ologique%20li&#233;e%20&#224;%20la%20th&#232;se\Cultures.docx" TargetMode="External"/><Relationship Id="rId10078" Type="http://schemas.openxmlformats.org/officeDocument/2006/relationships/hyperlink" Target="file:///C:\Users\Thomas%20Huet\Desktop\Documentation%20arch&#233;ologique%20li&#233;e%20&#224;%20la%20th&#232;se\Cultures.docx" TargetMode="External"/><Relationship Id="rId11129" Type="http://schemas.openxmlformats.org/officeDocument/2006/relationships/hyperlink" Target="file:///C:\Users\Thomas%20Huet\Desktop\Documentation%20arch&#233;ologique%20li&#233;e%20&#224;%20la%20th&#232;se\Cultures.docx" TargetMode="External"/><Relationship Id="rId12527" Type="http://schemas.openxmlformats.org/officeDocument/2006/relationships/hyperlink" Target="file:///C:\Users\Thomas%20Huet\Desktop\Documentation%20arch&#233;ologique%20li&#233;e%20&#224;%20la%20th&#232;se\Sites.docx" TargetMode="External"/><Relationship Id="rId905" Type="http://schemas.openxmlformats.org/officeDocument/2006/relationships/hyperlink" Target="file:///C:\Users\Thomas%20Huet\Desktop\Documentation%20arch&#233;ologique%20li&#233;e%20&#224;%20la%20th&#232;se\Sites.docx" TargetMode="External"/><Relationship Id="rId4758" Type="http://schemas.openxmlformats.org/officeDocument/2006/relationships/hyperlink" Target="Sites.docx" TargetMode="External"/><Relationship Id="rId5809" Type="http://schemas.openxmlformats.org/officeDocument/2006/relationships/hyperlink" Target="file:///C:\Users\Thomas%20Huet\Desktop\Documentation%20arch&#233;ologique%20li&#233;e%20&#224;%20la%20th&#232;se\Cultures.docx" TargetMode="External"/><Relationship Id="rId6180" Type="http://schemas.openxmlformats.org/officeDocument/2006/relationships/hyperlink" Target="file:///C:\Users\Thomas%20Huet\Desktop\Documentation%20arch&#233;ologique%20li&#233;e%20&#224;%20la%20th&#232;se\Sites.docx" TargetMode="External"/><Relationship Id="rId11610" Type="http://schemas.openxmlformats.org/officeDocument/2006/relationships/hyperlink" Target="file:///C:\Users\Thomas%20Huet\Desktop\Documentation%20arch&#233;ologique%20li&#233;e%20&#224;%20la%20th&#232;se\Cultures.docx" TargetMode="External"/><Relationship Id="rId7231" Type="http://schemas.openxmlformats.org/officeDocument/2006/relationships/hyperlink" Target="file:///C:\Users\Thomas%20Huet\Desktop\Documentation%20arch&#233;ologique%20li&#233;e%20&#224;%20la%20th&#232;se\Sites.docx" TargetMode="External"/><Relationship Id="rId10212" Type="http://schemas.openxmlformats.org/officeDocument/2006/relationships/hyperlink" Target="file:///C:\Users\Thomas%20Huet\Desktop\Documentation%20arch&#233;ologique%20li&#233;e%20&#224;%20la%20th&#232;se\Cultures.docx" TargetMode="External"/><Relationship Id="rId13782" Type="http://schemas.openxmlformats.org/officeDocument/2006/relationships/hyperlink" Target="file:///C:\Users\Thomas%20Huet\Desktop\Documentation%20arch&#233;ologique%20li&#233;e%20&#224;%20la%20th&#232;se\Sites.docx" TargetMode="External"/><Relationship Id="rId2790" Type="http://schemas.openxmlformats.org/officeDocument/2006/relationships/hyperlink" Target="file:///C:\Users\Thomas%20Huet\Desktop\Documentation%20arch&#233;ologique%20li&#233;e%20&#224;%20la%20th&#232;se\Sites.docx" TargetMode="External"/><Relationship Id="rId3841" Type="http://schemas.openxmlformats.org/officeDocument/2006/relationships/hyperlink" Target="file:///C:\Users\Thomas%20Huet\Desktop\Documentation%20arch&#233;ologique%20li&#233;e%20&#224;%20la%20th&#232;se\Cultures.docx" TargetMode="External"/><Relationship Id="rId12384" Type="http://schemas.openxmlformats.org/officeDocument/2006/relationships/hyperlink" Target="file:///C:\Users\Thomas%20Huet\Desktop\Documentation%20arch&#233;ologique%20li&#233;e%20&#224;%20la%20th&#232;se\Sites.docx" TargetMode="External"/><Relationship Id="rId13435" Type="http://schemas.openxmlformats.org/officeDocument/2006/relationships/hyperlink" Target="file:///C:\Users\Thomas%20Huet\Desktop\Documentation%20arch&#233;ologique%20li&#233;e%20&#224;%20la%20th&#232;se\Sites.docx" TargetMode="External"/><Relationship Id="rId762" Type="http://schemas.openxmlformats.org/officeDocument/2006/relationships/hyperlink" Target="file:///C:\Users\Thomas%20Huet\Desktop\Documentation%20arch&#233;ologique%20li&#233;e%20&#224;%20la%20th&#232;se\Sites.docx" TargetMode="External"/><Relationship Id="rId1392" Type="http://schemas.openxmlformats.org/officeDocument/2006/relationships/hyperlink" Target="file:///C:\Users\Thomas%20Huet\Desktop\Documentation%20arch&#233;ologique%20li&#233;e%20&#224;%20la%20th&#232;se\Cultures.docx" TargetMode="External"/><Relationship Id="rId2443" Type="http://schemas.openxmlformats.org/officeDocument/2006/relationships/hyperlink" Target="file:///C:\Users\Thomas%20Huet\Desktop\Documentation%20arch&#233;ologique%20li&#233;e%20&#224;%20la%20th&#232;se\Sites.docx" TargetMode="External"/><Relationship Id="rId9056" Type="http://schemas.openxmlformats.org/officeDocument/2006/relationships/hyperlink" Target="file:///C:\Users\Thomas%20Huet\Desktop\Documentation%20arch&#233;ologique%20li&#233;e%20&#224;%20la%20th&#232;se\Cultures.docx" TargetMode="External"/><Relationship Id="rId12037" Type="http://schemas.openxmlformats.org/officeDocument/2006/relationships/hyperlink" Target="file:///C:\Users\Thomas%20Huet\Desktop\Documentation%20arch&#233;ologique%20li&#233;e%20&#224;%20la%20th&#232;se\Sites.docx" TargetMode="External"/><Relationship Id="rId415" Type="http://schemas.openxmlformats.org/officeDocument/2006/relationships/hyperlink" Target="file:///C:\Users\Thomas%20Huet\Desktop\Documentation%20arch&#233;ologique%20li&#233;e%20&#224;%20la%20th&#232;se\Sit_Kharaysin_z__aire_D" TargetMode="External"/><Relationship Id="rId1045" Type="http://schemas.openxmlformats.org/officeDocument/2006/relationships/hyperlink" Target="file:///C:\Users\Thomas%20Huet\Desktop\Documentation%20arch&#233;ologique%20li&#233;e%20&#224;%20la%20th&#232;se\Sites.docx" TargetMode="External"/><Relationship Id="rId5666" Type="http://schemas.openxmlformats.org/officeDocument/2006/relationships/hyperlink" Target="file:///C:\Users\Thomas%20Huet\Desktop\Documentation%20arch&#233;ologique%20li&#233;e%20&#224;%20la%20th&#232;se\Cultures.docx" TargetMode="External"/><Relationship Id="rId4268" Type="http://schemas.openxmlformats.org/officeDocument/2006/relationships/hyperlink" Target="file:///C:\Users\Thomas%20Huet\Desktop\Documentation%20arch&#233;ologique%20li&#233;e%20&#224;%20la%20th&#232;se\Cultures.docx" TargetMode="External"/><Relationship Id="rId5319" Type="http://schemas.openxmlformats.org/officeDocument/2006/relationships/hyperlink" Target="file:///C:\Users\Thomas%20Huet\Desktop\Documentation%20arch&#233;ologique%20li&#233;e%20&#224;%20la%20th&#232;se\Sites.docx" TargetMode="External"/><Relationship Id="rId6717" Type="http://schemas.openxmlformats.org/officeDocument/2006/relationships/hyperlink" Target="file:///C:\Users\Thomas%20Huet\Desktop\Documentation%20arch&#233;ologique%20li&#233;e%20&#224;%20la%20th&#232;se\Sites.docx" TargetMode="External"/><Relationship Id="rId8889" Type="http://schemas.openxmlformats.org/officeDocument/2006/relationships/hyperlink" Target="file:///C:\Users\Thomas%20Huet\Desktop\Documentation%20arch&#233;ologique%20li&#233;e%20&#224;%20la%20th&#232;se\Sites.docx" TargetMode="External"/><Relationship Id="rId11120" Type="http://schemas.openxmlformats.org/officeDocument/2006/relationships/hyperlink" Target="file:///C:\Users\Thomas%20Huet\Desktop\Documentation%20arch&#233;ologique%20li&#233;e%20&#224;%20la%20th&#232;se\Sites.docx" TargetMode="External"/><Relationship Id="rId1929" Type="http://schemas.openxmlformats.org/officeDocument/2006/relationships/hyperlink" Target="file:///C:\Users\Thomas%20Huet\Desktop\Documentation%20arch&#233;ologique%20li&#233;e%20&#224;%20la%20th&#232;se\Sites.docx" TargetMode="External"/><Relationship Id="rId5800" Type="http://schemas.openxmlformats.org/officeDocument/2006/relationships/hyperlink" Target="file:///C:\Users\Thomas%20Huet\Desktop\Documentation%20arch&#233;ologique%20li&#233;e%20&#224;%20la%20th&#232;se\Sites.docx" TargetMode="External"/><Relationship Id="rId13292" Type="http://schemas.openxmlformats.org/officeDocument/2006/relationships/hyperlink" Target="file:///C:\Users\Thomas%20Huet\Desktop\Documentation%20arch&#233;ologique%20li&#233;e%20&#224;%20la%20th&#232;se\Sites.docx" TargetMode="External"/><Relationship Id="rId14343" Type="http://schemas.openxmlformats.org/officeDocument/2006/relationships/hyperlink" Target="file:///C:\Users\Thomas%20Huet\Desktop\Documentation%20arch&#233;ologique%20li&#233;e%20&#224;%20la%20th&#232;se\Cultures.docx" TargetMode="External"/><Relationship Id="rId3351" Type="http://schemas.openxmlformats.org/officeDocument/2006/relationships/hyperlink" Target="file:///C:\Users\Thomas%20Huet\Desktop\Documentation%20arch&#233;ologique%20li&#233;e%20&#224;%20la%20th&#232;se\Sites.docx" TargetMode="External"/><Relationship Id="rId4402" Type="http://schemas.openxmlformats.org/officeDocument/2006/relationships/hyperlink" Target="file:///C:\Users\Thomas%20Huet\Desktop\Documentation%20arch&#233;ologique%20li&#233;e%20&#224;%20la%20th&#232;se\Cultures.docx" TargetMode="External"/><Relationship Id="rId7972" Type="http://schemas.openxmlformats.org/officeDocument/2006/relationships/hyperlink" Target="file:///C:\Users\Thomas%20Huet\Desktop\Documentation%20arch&#233;ologique%20li&#233;e%20&#224;%20la%20th&#232;se\Cultures.docx" TargetMode="External"/><Relationship Id="rId272" Type="http://schemas.openxmlformats.org/officeDocument/2006/relationships/hyperlink" Target="file:///C:\Users\Thomas%20Huet\Desktop\Documentation%20arch&#233;ologique%20li&#233;e%20&#224;%20la%20th&#232;se\Sites.docx" TargetMode="External"/><Relationship Id="rId3004" Type="http://schemas.openxmlformats.org/officeDocument/2006/relationships/hyperlink" Target="file:///C:\Users\Thomas%20Huet\Desktop\Documentation%20arch&#233;ologique%20li&#233;e%20&#224;%20la%20th&#232;se\Cultures.docx" TargetMode="External"/><Relationship Id="rId6574" Type="http://schemas.openxmlformats.org/officeDocument/2006/relationships/hyperlink" Target="file:///C:\Users\Thomas%20Huet\Desktop\Documentation%20arch&#233;ologique%20li&#233;e%20&#224;%20la%20th&#232;se\Sites.docx" TargetMode="External"/><Relationship Id="rId7625" Type="http://schemas.openxmlformats.org/officeDocument/2006/relationships/hyperlink" Target="file:///C:\Users\Thomas%20Huet\Desktop\Documentation%20arch&#233;ologique%20li&#233;e%20&#224;%20la%20th&#232;se\Sites.docx" TargetMode="External"/><Relationship Id="rId10953" Type="http://schemas.openxmlformats.org/officeDocument/2006/relationships/hyperlink" Target="file:///C:\Users\Thomas%20Huet\Desktop\Documentation%20arch&#233;ologique%20li&#233;e%20&#224;%20la%20th&#232;se\Sites.docx" TargetMode="External"/><Relationship Id="rId5176" Type="http://schemas.openxmlformats.org/officeDocument/2006/relationships/hyperlink" Target="file:///C:\Users\Thomas%20Huet\Desktop\Documentation%20arch&#233;ologique%20li&#233;e%20&#224;%20la%20th&#232;se\Cultures.docx" TargetMode="External"/><Relationship Id="rId6227" Type="http://schemas.openxmlformats.org/officeDocument/2006/relationships/hyperlink" Target="file:///C:\Users\Thomas%20Huet\Desktop\Documentation%20arch&#233;ologique%20li&#233;e%20&#224;%20la%20th&#232;se\Sites.docx" TargetMode="External"/><Relationship Id="rId9797" Type="http://schemas.openxmlformats.org/officeDocument/2006/relationships/hyperlink" Target="file:///C:\Users\Thomas%20Huet\Desktop\Documentation%20arch&#233;ologique%20li&#233;e%20&#224;%20la%20th&#232;se\Sites.docx" TargetMode="External"/><Relationship Id="rId10606" Type="http://schemas.openxmlformats.org/officeDocument/2006/relationships/hyperlink" Target="file:///C:\Users\Thomas%20Huet\Desktop\Documentation%20arch&#233;ologique%20li&#233;e%20&#224;%20la%20th&#232;se\Cultures.docx" TargetMode="External"/><Relationship Id="rId8399" Type="http://schemas.openxmlformats.org/officeDocument/2006/relationships/hyperlink" Target="Sites.docx" TargetMode="External"/><Relationship Id="rId12778" Type="http://schemas.openxmlformats.org/officeDocument/2006/relationships/hyperlink" Target="Cultures.docx" TargetMode="External"/><Relationship Id="rId13829" Type="http://schemas.openxmlformats.org/officeDocument/2006/relationships/hyperlink" Target="file:///C:\Users\Thomas%20Huet\Desktop\Documentation%20arch&#233;ologique%20li&#233;e%20&#224;%20la%20th&#232;se\Sites.docx" TargetMode="External"/><Relationship Id="rId1786" Type="http://schemas.openxmlformats.org/officeDocument/2006/relationships/hyperlink" Target="file:///C:\Users\Thomas%20Huet\Desktop\Documentation%20arch&#233;ologique%20li&#233;e%20&#224;%20la%20th&#232;se\Sites.docx" TargetMode="External"/><Relationship Id="rId2837" Type="http://schemas.openxmlformats.org/officeDocument/2006/relationships/hyperlink" Target="file:///C:\Users\Thomas%20Huet\Desktop\Documentation%20arch&#233;ologique%20li&#233;e%20&#224;%20la%20th&#232;se\Cultures.docx" TargetMode="External"/><Relationship Id="rId809" Type="http://schemas.openxmlformats.org/officeDocument/2006/relationships/hyperlink" Target="file:///C:\Users\Thomas%20Huet\Desktop\Documentation%20arch&#233;ologique%20li&#233;e%20&#224;%20la%20th&#232;se\Cultures.docx" TargetMode="External"/><Relationship Id="rId1439" Type="http://schemas.openxmlformats.org/officeDocument/2006/relationships/hyperlink" Target="file:///C:\Users\Thomas%20Huet\Desktop\Documentation%20arch&#233;ologique%20li&#233;e%20&#224;%20la%20th&#232;se\Sites.docx" TargetMode="External"/><Relationship Id="rId5310" Type="http://schemas.openxmlformats.org/officeDocument/2006/relationships/hyperlink" Target="file:///C:\Users\Thomas%20Huet\Desktop\Documentation%20arch&#233;ologique%20li&#233;e%20&#224;%20la%20th&#232;se\Sites.docx" TargetMode="External"/><Relationship Id="rId8880" Type="http://schemas.openxmlformats.org/officeDocument/2006/relationships/hyperlink" Target="file:///C:\Users\Thomas%20Huet\Desktop\Documentation%20arch&#233;ologique%20li&#233;e%20&#224;%20la%20th&#232;se\Sites.docx" TargetMode="External"/><Relationship Id="rId9931" Type="http://schemas.openxmlformats.org/officeDocument/2006/relationships/hyperlink" Target="file:///C:\Users\Thomas%20Huet\Desktop\Documentation%20arch&#233;ologique%20li&#233;e%20&#224;%20la%20th&#232;se\Cultures.docx" TargetMode="External"/><Relationship Id="rId11861" Type="http://schemas.openxmlformats.org/officeDocument/2006/relationships/hyperlink" Target="file:///C:\Users\Thomas%20Huet\Desktop\Documentation%20arch&#233;ologique%20li&#233;e%20&#224;%20la%20th&#232;se\Cultures.docx" TargetMode="External"/><Relationship Id="rId12912" Type="http://schemas.openxmlformats.org/officeDocument/2006/relationships/hyperlink" Target="file:///C:\Users\Thomas%20Huet\Desktop\Documentation%20arch&#233;ologique%20li&#233;e%20&#224;%20la%20th&#232;se\Sit_Ciari_spat_C1_str__c4_n40_70" TargetMode="External"/><Relationship Id="rId1920" Type="http://schemas.openxmlformats.org/officeDocument/2006/relationships/hyperlink" Target="file:///C:\Users\Thomas%20Huet\Desktop\Documentation%20arch&#233;ologique%20li&#233;e%20&#224;%20la%20th&#232;se\Sites.docx" TargetMode="External"/><Relationship Id="rId7482" Type="http://schemas.openxmlformats.org/officeDocument/2006/relationships/hyperlink" Target="file:///C:\Users\Thomas%20Huet\Desktop\Documentation%20arch&#233;ologique%20li&#233;e%20&#224;%20la%20th&#232;se\Cultures.docx" TargetMode="External"/><Relationship Id="rId8533" Type="http://schemas.openxmlformats.org/officeDocument/2006/relationships/hyperlink" Target="file:///C:\Users\Thomas%20Huet\Desktop\Documentation%20arch&#233;ologique%20li&#233;e%20&#224;%20la%20th&#232;se\Sites.docx" TargetMode="External"/><Relationship Id="rId10463" Type="http://schemas.openxmlformats.org/officeDocument/2006/relationships/hyperlink" Target="file:///C:\Users\Thomas%20Huet\Desktop\Documentation%20arch&#233;ologique%20li&#233;e%20&#224;%20la%20th&#232;se\Sites.docx" TargetMode="External"/><Relationship Id="rId11514" Type="http://schemas.openxmlformats.org/officeDocument/2006/relationships/hyperlink" Target="file:///C:\Users\Thomas%20Huet\Desktop\Documentation%20arch&#233;ologique%20li&#233;e%20&#224;%20la%20th&#232;se\Sites.docx" TargetMode="External"/><Relationship Id="rId6084" Type="http://schemas.openxmlformats.org/officeDocument/2006/relationships/hyperlink" Target="file:///C:\Users\Thomas%20Huet\Desktop\Documentation%20arch&#233;ologique%20li&#233;e%20&#224;%20la%20th&#232;se\Cultures.docx" TargetMode="External"/><Relationship Id="rId7135" Type="http://schemas.openxmlformats.org/officeDocument/2006/relationships/hyperlink" Target="file:///C:\Users\Thomas%20Huet\Desktop\Documentation%20arch&#233;ologique%20li&#233;e%20&#224;%20la%20th&#232;se\Cultures.docx" TargetMode="External"/><Relationship Id="rId10116" Type="http://schemas.openxmlformats.org/officeDocument/2006/relationships/hyperlink" Target="file:///C:\Users\Thomas%20Huet\Desktop\Documentation%20arch&#233;ologique%20li&#233;e%20&#224;%20la%20th&#232;se\Sites.docx" TargetMode="External"/><Relationship Id="rId13686" Type="http://schemas.openxmlformats.org/officeDocument/2006/relationships/hyperlink" Target="file:///C:\Users\Thomas%20Huet\Desktop\Documentation%20arch&#233;ologique%20li&#233;e%20&#224;%20la%20th&#232;se\Sites.docx" TargetMode="External"/><Relationship Id="rId2694" Type="http://schemas.openxmlformats.org/officeDocument/2006/relationships/hyperlink" Target="file:///C:\Users\Thomas%20Huet\Desktop\Documentation%20arch&#233;ologique%20li&#233;e%20&#224;%20la%20th&#232;se\Cultures.docx" TargetMode="External"/><Relationship Id="rId3745" Type="http://schemas.openxmlformats.org/officeDocument/2006/relationships/hyperlink" Target="file:///C:\Users\Thomas%20Huet\Desktop\Documentation%20arch&#233;ologique%20li&#233;e%20&#224;%20la%20th&#232;se\Sites.docx" TargetMode="External"/><Relationship Id="rId12288" Type="http://schemas.openxmlformats.org/officeDocument/2006/relationships/hyperlink" Target="file:///C:\Users\Thomas%20Huet\Desktop\Documentation%20arch&#233;ologique%20li&#233;e%20&#224;%20la%20th&#232;se\Cultures.docx" TargetMode="External"/><Relationship Id="rId13339" Type="http://schemas.openxmlformats.org/officeDocument/2006/relationships/hyperlink" Target="file:///C:\Users\Thomas%20Huet\Desktop\Documentation%20arch&#233;ologique%20li&#233;e%20&#224;%20la%20th&#232;se\Sites.docx" TargetMode="External"/><Relationship Id="rId666" Type="http://schemas.openxmlformats.org/officeDocument/2006/relationships/hyperlink" Target="file:///C:\Users\Thomas%20Huet\Desktop\Documentation%20arch&#233;ologique%20li&#233;e%20&#224;%20la%20th&#232;se\Sites.docx" TargetMode="External"/><Relationship Id="rId1296" Type="http://schemas.openxmlformats.org/officeDocument/2006/relationships/hyperlink" Target="file:///C:\Users\Thomas%20Huet\Desktop\Documentation%20arch&#233;ologique%20li&#233;e%20&#224;%20la%20th&#232;se\Cultures.docx" TargetMode="External"/><Relationship Id="rId2347" Type="http://schemas.openxmlformats.org/officeDocument/2006/relationships/hyperlink" Target="file:///C:\Users\Thomas%20Huet\Desktop\Documentation%20arch&#233;ologique%20li&#233;e%20&#224;%20la%20th&#232;se\Cultures.docx" TargetMode="External"/><Relationship Id="rId319" Type="http://schemas.openxmlformats.org/officeDocument/2006/relationships/hyperlink" Target="file:///C:\Users\Thomas%20Huet\Desktop\Documentation%20arch&#233;ologique%20li&#233;e%20&#224;%20la%20th&#232;se\Sites.docx" TargetMode="External"/><Relationship Id="rId6968" Type="http://schemas.openxmlformats.org/officeDocument/2006/relationships/hyperlink" Target="file:///C:\Users\Thomas%20Huet\Desktop\Documentation%20arch&#233;ologique%20li&#233;e%20&#224;%20la%20th&#232;se\Sites.docx" TargetMode="External"/><Relationship Id="rId8390" Type="http://schemas.openxmlformats.org/officeDocument/2006/relationships/hyperlink" Target="file:///C:\Users\Thomas%20Huet\Desktop\Documentation%20arch&#233;ologique%20li&#233;e%20&#224;%20la%20th&#232;se\Sites.docx" TargetMode="External"/><Relationship Id="rId13820" Type="http://schemas.openxmlformats.org/officeDocument/2006/relationships/hyperlink" Target="Sites.docx" TargetMode="External"/><Relationship Id="rId8043" Type="http://schemas.openxmlformats.org/officeDocument/2006/relationships/hyperlink" Target="file:///C:\Users\Thomas%20Huet\Desktop\Documentation%20arch&#233;ologique%20li&#233;e%20&#224;%20la%20th&#232;se\Cultures.docx" TargetMode="External"/><Relationship Id="rId9441" Type="http://schemas.openxmlformats.org/officeDocument/2006/relationships/hyperlink" Target="file:///C:\Users\Thomas%20Huet\Desktop\Documentation%20arch&#233;ologique%20li&#233;e%20&#224;%20la%20th&#232;se\Sites.docx" TargetMode="External"/><Relationship Id="rId11371" Type="http://schemas.openxmlformats.org/officeDocument/2006/relationships/hyperlink" Target="Sites.docx" TargetMode="External"/><Relationship Id="rId12422" Type="http://schemas.openxmlformats.org/officeDocument/2006/relationships/hyperlink" Target="file:///C:\Users\Thomas%20Huet\Desktop\Documentation%20arch&#233;ologique%20li&#233;e%20&#224;%20la%20th&#232;se\Cultures.docx" TargetMode="External"/><Relationship Id="rId800" Type="http://schemas.openxmlformats.org/officeDocument/2006/relationships/hyperlink" Target="file:///C:\Users\Thomas%20Huet\Desktop\Documentation%20arch&#233;ologique%20li&#233;e%20&#224;%20la%20th&#232;se\Cultures.docx" TargetMode="External"/><Relationship Id="rId1430" Type="http://schemas.openxmlformats.org/officeDocument/2006/relationships/hyperlink" Target="file:///C:\Users\Thomas%20Huet\Desktop\Documentation%20arch&#233;ologique%20li&#233;e%20&#224;%20la%20th&#232;se\Cultures.docx" TargetMode="External"/><Relationship Id="rId11024" Type="http://schemas.openxmlformats.org/officeDocument/2006/relationships/hyperlink" Target="file:///C:\Users\Thomas%20Huet\Desktop\Documentation%20arch&#233;ologique%20li&#233;e%20&#224;%20la%20th&#232;se\Sites.docx" TargetMode="External"/><Relationship Id="rId4653" Type="http://schemas.openxmlformats.org/officeDocument/2006/relationships/hyperlink" Target="file:///C:\Users\Thomas%20Huet\Desktop\Documentation%20arch&#233;ologique%20li&#233;e%20&#224;%20la%20th&#232;se\Sites.docx" TargetMode="External"/><Relationship Id="rId5704" Type="http://schemas.openxmlformats.org/officeDocument/2006/relationships/hyperlink" Target="file:///C:\Users\Thomas%20Huet\Desktop\Documentation%20arch&#233;ologique%20li&#233;e%20&#224;%20la%20th&#232;se\Cultures.docx" TargetMode="External"/><Relationship Id="rId13196" Type="http://schemas.openxmlformats.org/officeDocument/2006/relationships/hyperlink" Target="file:///C:\Users\Thomas%20Huet\Desktop\Documentation%20arch&#233;ologique%20li&#233;e%20&#224;%20la%20th&#232;se\Sites.docx" TargetMode="External"/><Relationship Id="rId14247" Type="http://schemas.openxmlformats.org/officeDocument/2006/relationships/hyperlink" Target="file:///C:\Users\Thomas%20Huet\Desktop\Documentation%20arch&#233;ologique%20li&#233;e%20&#224;%20la%20th&#232;se\Sites.docx" TargetMode="External"/><Relationship Id="rId3255" Type="http://schemas.openxmlformats.org/officeDocument/2006/relationships/hyperlink" Target="Cultures.docx" TargetMode="External"/><Relationship Id="rId4306" Type="http://schemas.openxmlformats.org/officeDocument/2006/relationships/hyperlink" Target="file:///C:\Users\Thomas%20Huet\Desktop\Documentation%20arch&#233;ologique%20li&#233;e%20&#224;%20la%20th&#232;se\Cultures.docx" TargetMode="External"/><Relationship Id="rId7876" Type="http://schemas.openxmlformats.org/officeDocument/2006/relationships/hyperlink" Target="file:///C:\Users\Thomas%20Huet\Desktop\Documentation%20arch&#233;ologique%20li&#233;e%20&#224;%20la%20th&#232;se\Cultures.docx" TargetMode="External"/><Relationship Id="rId8927" Type="http://schemas.openxmlformats.org/officeDocument/2006/relationships/hyperlink" Target="file:///C:\Users\Thomas%20Huet\Desktop\Documentation%20arch&#233;ologique%20li&#233;e%20&#224;%20la%20th&#232;se\Cultures.docx" TargetMode="External"/><Relationship Id="rId176" Type="http://schemas.openxmlformats.org/officeDocument/2006/relationships/hyperlink" Target="file:///C:\Users\Thomas%20Huet\Desktop\Documentation%20arch&#233;ologique%20li&#233;e%20&#224;%20la%20th&#232;se\Sites.docx" TargetMode="External"/><Relationship Id="rId6478" Type="http://schemas.openxmlformats.org/officeDocument/2006/relationships/hyperlink" Target="file:///C:\Users\Thomas%20Huet\Desktop\Documentation%20arch&#233;ologique%20li&#233;e%20&#224;%20la%20th&#232;se\Cultures.docx" TargetMode="External"/><Relationship Id="rId7529" Type="http://schemas.openxmlformats.org/officeDocument/2006/relationships/hyperlink" Target="file:///C:\Users\Thomas%20Huet\Desktop\Documentation%20arch&#233;ologique%20li&#233;e%20&#224;%20la%20th&#232;se\Cultures.docx" TargetMode="External"/><Relationship Id="rId10857" Type="http://schemas.openxmlformats.org/officeDocument/2006/relationships/hyperlink" Target="file:///C:\Users\Thomas%20Huet\Desktop\Documentation%20arch&#233;ologique%20li&#233;e%20&#224;%20la%20th&#232;se\Sites.docx" TargetMode="External"/><Relationship Id="rId11908" Type="http://schemas.openxmlformats.org/officeDocument/2006/relationships/hyperlink" Target="Sites.docx" TargetMode="External"/><Relationship Id="rId13330" Type="http://schemas.openxmlformats.org/officeDocument/2006/relationships/hyperlink" Target="file:///C:\Users\Thomas%20Huet\Desktop\Documentation%20arch&#233;ologique%20li&#233;e%20&#224;%20la%20th&#232;se\Sites.docx" TargetMode="External"/><Relationship Id="rId310" Type="http://schemas.openxmlformats.org/officeDocument/2006/relationships/hyperlink" Target="file:///C:\Users\Thomas%20Huet\Desktop\Documentation%20arch&#233;ologique%20li&#233;e%20&#224;%20la%20th&#232;se\Cultures.docx" TargetMode="External"/><Relationship Id="rId5561" Type="http://schemas.openxmlformats.org/officeDocument/2006/relationships/hyperlink" Target="file:///C:\Users\Thomas%20Huet\Desktop\Documentation%20arch&#233;ologique%20li&#233;e%20&#224;%20la%20th&#232;se\Sites.docx" TargetMode="External"/><Relationship Id="rId6612" Type="http://schemas.openxmlformats.org/officeDocument/2006/relationships/hyperlink" Target="Sites.docx" TargetMode="External"/><Relationship Id="rId4163" Type="http://schemas.openxmlformats.org/officeDocument/2006/relationships/hyperlink" Target="file:///C:\Users\Thomas%20Huet\Desktop\Documentation%20arch&#233;ologique%20li&#233;e%20&#224;%20la%20th&#232;se\Cultures.docx" TargetMode="External"/><Relationship Id="rId5214" Type="http://schemas.openxmlformats.org/officeDocument/2006/relationships/hyperlink" Target="file:///C:\Users\Thomas%20Huet\Desktop\Documentation%20arch&#233;ologique%20li&#233;e%20&#224;%20la%20th&#232;se\Cultures.docx" TargetMode="External"/><Relationship Id="rId8784" Type="http://schemas.openxmlformats.org/officeDocument/2006/relationships/hyperlink" Target="file:///C:\Users\Thomas%20Huet\Desktop\Documentation%20arch&#233;ologique%20li&#233;e%20&#224;%20la%20th&#232;se\Cultures.docx" TargetMode="External"/><Relationship Id="rId9835" Type="http://schemas.openxmlformats.org/officeDocument/2006/relationships/hyperlink" Target="file:///C:\Users\Thomas%20Huet\Desktop\Documentation%20arch&#233;ologique%20li&#233;e%20&#224;%20la%20th&#232;se\Cultures.docx" TargetMode="External"/><Relationship Id="rId11765" Type="http://schemas.openxmlformats.org/officeDocument/2006/relationships/hyperlink" Target="file:///C:\Users\Thomas%20Huet\Desktop\Documentation%20arch&#233;ologique%20li&#233;e%20&#224;%20la%20th&#232;se\Cultures.docx" TargetMode="External"/><Relationship Id="rId49" Type="http://schemas.openxmlformats.org/officeDocument/2006/relationships/hyperlink" Target="file:///C:\Users\Thomas%20Huet\Desktop\Documentation%20arch&#233;ologique%20li&#233;e%20&#224;%20la%20th&#232;se\Sites.docx" TargetMode="External"/><Relationship Id="rId1824" Type="http://schemas.openxmlformats.org/officeDocument/2006/relationships/hyperlink" Target="file:///C:\Users\Thomas%20Huet\Desktop\Documentation%20arch&#233;ologique%20li&#233;e%20&#224;%20la%20th&#232;se\Sites.docx" TargetMode="External"/><Relationship Id="rId7386" Type="http://schemas.openxmlformats.org/officeDocument/2006/relationships/hyperlink" Target="file:///C:\Users\Thomas%20Huet\Desktop\Documentation%20arch&#233;ologique%20li&#233;e%20&#224;%20la%20th&#232;se\Sites.docx" TargetMode="External"/><Relationship Id="rId8437" Type="http://schemas.openxmlformats.org/officeDocument/2006/relationships/hyperlink" Target="file:///C:\Users\Thomas%20Huet\Desktop\Documentation%20arch&#233;ologique%20li&#233;e%20&#224;%20la%20th&#232;se\Sites.docx" TargetMode="External"/><Relationship Id="rId10367" Type="http://schemas.openxmlformats.org/officeDocument/2006/relationships/hyperlink" Target="file:///C:\Users\Thomas%20Huet\Desktop\Documentation%20arch&#233;ologique%20li&#233;e%20&#224;%20la%20th&#232;se\Sites.docx" TargetMode="External"/><Relationship Id="rId11418" Type="http://schemas.openxmlformats.org/officeDocument/2006/relationships/hyperlink" Target="file:///C:\Users\Thomas%20Huet\Desktop\Documentation%20arch&#233;ologique%20li&#233;e%20&#224;%20la%20th&#232;se\Sites.docx" TargetMode="External"/><Relationship Id="rId12816" Type="http://schemas.openxmlformats.org/officeDocument/2006/relationships/hyperlink" Target="file:///C:\Users\Thomas%20Huet\Desktop\Documentation%20arch&#233;ologique%20li&#233;e%20&#224;%20la%20th&#232;se\Sites.docx" TargetMode="External"/><Relationship Id="rId7039" Type="http://schemas.openxmlformats.org/officeDocument/2006/relationships/hyperlink" Target="file:///C:\Users\Thomas%20Huet\Desktop\Documentation%20arch&#233;ologique%20li&#233;e%20&#224;%20la%20th&#232;se\Sites.docx" TargetMode="External"/><Relationship Id="rId2598" Type="http://schemas.openxmlformats.org/officeDocument/2006/relationships/hyperlink" Target="file:///C:\Users\Thomas%20Huet\Desktop\Documentation%20arch&#233;ologique%20li&#233;e%20&#224;%20la%20th&#232;se\Cultures.docx" TargetMode="External"/><Relationship Id="rId3996" Type="http://schemas.openxmlformats.org/officeDocument/2006/relationships/hyperlink" Target="file:///C:\Users\Thomas%20Huet\Desktop\Documentation%20arch&#233;ologique%20li&#233;e%20&#224;%20la%20th&#232;se\Cultures.docx" TargetMode="External"/><Relationship Id="rId3649" Type="http://schemas.openxmlformats.org/officeDocument/2006/relationships/hyperlink" Target="file:///C:\Users\Thomas%20Huet\Desktop\Documentation%20arch&#233;ologique%20li&#233;e%20&#224;%20la%20th&#232;se\Cultures.docx" TargetMode="External"/><Relationship Id="rId5071" Type="http://schemas.openxmlformats.org/officeDocument/2006/relationships/hyperlink" Target="file:///C:\Users\Thomas%20Huet\Desktop\Documentation%20arch&#233;ologique%20li&#233;e%20&#224;%20la%20th&#232;se\Cultures.docx" TargetMode="External"/><Relationship Id="rId6122" Type="http://schemas.openxmlformats.org/officeDocument/2006/relationships/hyperlink" Target="file:///C:\Users\Thomas%20Huet\Desktop\Documentation%20arch&#233;ologique%20li&#233;e%20&#224;%20la%20th&#232;se\Cultures.docx" TargetMode="External"/><Relationship Id="rId7520" Type="http://schemas.openxmlformats.org/officeDocument/2006/relationships/hyperlink" Target="file:///C:\Users\Thomas%20Huet\Desktop\Documentation%20arch&#233;ologique%20li&#233;e%20&#224;%20la%20th&#232;se\Sites.docx" TargetMode="External"/><Relationship Id="rId10501" Type="http://schemas.openxmlformats.org/officeDocument/2006/relationships/hyperlink" Target="file:///C:\Users\Thomas%20Huet\Desktop\Documentation%20arch&#233;ologique%20li&#233;e%20&#224;%20la%20th&#232;se\Cultures.docx" TargetMode="External"/><Relationship Id="rId9692" Type="http://schemas.openxmlformats.org/officeDocument/2006/relationships/hyperlink" Target="file:///C:\Users\Thomas%20Huet\Desktop\Documentation%20arch&#233;ologique%20li&#233;e%20&#224;%20la%20th&#232;se\Sites.docx" TargetMode="External"/><Relationship Id="rId12673" Type="http://schemas.openxmlformats.org/officeDocument/2006/relationships/hyperlink" Target="file:///C:\Users\Thomas%20Huet\Desktop\Documentation%20arch&#233;ologique%20li&#233;e%20&#224;%20la%20th&#232;se\Sites.docx" TargetMode="External"/><Relationship Id="rId13724" Type="http://schemas.openxmlformats.org/officeDocument/2006/relationships/hyperlink" Target="file:///C:\Users\Thomas%20Huet\Desktop\Documentation%20arch&#233;ologique%20li&#233;e%20&#224;%20la%20th&#232;se\Sites.docx" TargetMode="External"/><Relationship Id="rId1681" Type="http://schemas.openxmlformats.org/officeDocument/2006/relationships/hyperlink" Target="file:///C:\Users\Thomas%20Huet\Desktop\Documentation%20arch&#233;ologique%20li&#233;e%20&#224;%20la%20th&#232;se\Cultures.docx" TargetMode="External"/><Relationship Id="rId2732" Type="http://schemas.openxmlformats.org/officeDocument/2006/relationships/hyperlink" Target="file:///C:\Users\Thomas%20Huet\Desktop\Documentation%20arch&#233;ologique%20li&#233;e%20&#224;%20la%20th&#232;se\Cultures.docx" TargetMode="External"/><Relationship Id="rId8294" Type="http://schemas.openxmlformats.org/officeDocument/2006/relationships/hyperlink" Target="file:///C:\Users\Thomas%20Huet\Desktop\Documentation%20arch&#233;ologique%20li&#233;e%20&#224;%20la%20th&#232;se\Sites.docx" TargetMode="External"/><Relationship Id="rId9345" Type="http://schemas.openxmlformats.org/officeDocument/2006/relationships/hyperlink" Target="file:///C:\Users\Thomas%20Huet\Desktop\Documentation%20arch&#233;ologique%20li&#233;e%20&#224;%20la%20th&#232;se\Sites.docx" TargetMode="External"/><Relationship Id="rId11275" Type="http://schemas.openxmlformats.org/officeDocument/2006/relationships/hyperlink" Target="file:///C:\Users\Thomas%20Huet\Desktop\Documentation%20arch&#233;ologique%20li&#233;e%20&#224;%20la%20th&#232;se\Cultures.docx" TargetMode="External"/><Relationship Id="rId12326" Type="http://schemas.openxmlformats.org/officeDocument/2006/relationships/hyperlink" Target="file:///C:\Users\Thomas%20Huet\Desktop\Documentation%20arch&#233;ologique%20li&#233;e%20&#224;%20la%20th&#232;se\Cultures.docx" TargetMode="External"/><Relationship Id="rId704" Type="http://schemas.openxmlformats.org/officeDocument/2006/relationships/hyperlink" Target="file:///C:\Users\Thomas%20Huet\Desktop\Documentation%20arch&#233;ologique%20li&#233;e%20&#224;%20la%20th&#232;se\Cultures.docx" TargetMode="External"/><Relationship Id="rId1334" Type="http://schemas.openxmlformats.org/officeDocument/2006/relationships/hyperlink" Target="file:///C:\Users\Thomas%20Huet\Desktop\Documentation%20arch&#233;ologique%20li&#233;e%20&#224;%20la%20th&#232;se\Cultures.docx" TargetMode="External"/><Relationship Id="rId5955" Type="http://schemas.openxmlformats.org/officeDocument/2006/relationships/hyperlink" Target="file:///C:\Users\Thomas%20Huet\Desktop\Documentation%20arch&#233;ologique%20li&#233;e%20&#224;%20la%20th&#232;se\Cultures.docx" TargetMode="External"/><Relationship Id="rId14498" Type="http://schemas.openxmlformats.org/officeDocument/2006/relationships/hyperlink" Target="file:///C:\Users\Thomas%20Huet\Desktop\Documentation%20arch&#233;ologique%20li&#233;e%20&#224;%20la%20th&#232;se\Sites.docx" TargetMode="External"/><Relationship Id="rId40" Type="http://schemas.openxmlformats.org/officeDocument/2006/relationships/hyperlink" Target="Sites.docx" TargetMode="External"/><Relationship Id="rId4557" Type="http://schemas.openxmlformats.org/officeDocument/2006/relationships/hyperlink" Target="file:///C:\Users\Thomas%20Huet\Desktop\Documentation%20arch&#233;ologique%20li&#233;e%20&#224;%20la%20th&#232;se\Cultures.docx" TargetMode="External"/><Relationship Id="rId5608" Type="http://schemas.openxmlformats.org/officeDocument/2006/relationships/hyperlink" Target="file:///C:\Users\Thomas%20Huet\Desktop\Documentation%20arch&#233;ologique%20li&#233;e%20&#224;%20la%20th&#232;se\Cultures.docx" TargetMode="External"/><Relationship Id="rId3159" Type="http://schemas.openxmlformats.org/officeDocument/2006/relationships/hyperlink" Target="file:///C:\Users\Thomas%20Huet\Desktop\Documentation%20arch&#233;ologique%20li&#233;e%20&#224;%20la%20th&#232;se\Cultures.docx" TargetMode="External"/><Relationship Id="rId7030" Type="http://schemas.openxmlformats.org/officeDocument/2006/relationships/hyperlink" Target="file:///C:\Users\Thomas%20Huet\Desktop\Documentation%20arch&#233;ologique%20li&#233;e%20&#224;%20la%20th&#232;se\Cultures.docx" TargetMode="External"/><Relationship Id="rId10011" Type="http://schemas.openxmlformats.org/officeDocument/2006/relationships/hyperlink" Target="file:///C:\Users\Thomas%20Huet\Desktop\Documentation%20arch&#233;ologique%20li&#233;e%20&#224;%20la%20th&#232;se\Cultures.docx" TargetMode="External"/><Relationship Id="rId13581" Type="http://schemas.openxmlformats.org/officeDocument/2006/relationships/hyperlink" Target="file:///C:\Users\Thomas%20Huet\Desktop\Documentation%20arch&#233;ologique%20li&#233;e%20&#224;%20la%20th&#232;se\Cultures.docx" TargetMode="External"/><Relationship Id="rId1191" Type="http://schemas.openxmlformats.org/officeDocument/2006/relationships/hyperlink" Target="file:///C:\Users\Thomas%20Huet\Desktop\Documentation%20arch&#233;ologique%20li&#233;e%20&#224;%20la%20th&#232;se\Sites.docx" TargetMode="External"/><Relationship Id="rId3640" Type="http://schemas.openxmlformats.org/officeDocument/2006/relationships/hyperlink" Target="file:///C:\Users\Thomas%20Huet\Desktop\Documentation%20arch&#233;ologique%20li&#233;e%20&#224;%20la%20th&#232;se\Cultures.docx" TargetMode="External"/><Relationship Id="rId12183" Type="http://schemas.openxmlformats.org/officeDocument/2006/relationships/hyperlink" Target="file:///C:\Users\Thomas%20Huet\Desktop\Documentation%20arch&#233;ologique%20li&#233;e%20&#224;%20la%20th&#232;se\Cultures.docx" TargetMode="External"/><Relationship Id="rId13234" Type="http://schemas.openxmlformats.org/officeDocument/2006/relationships/hyperlink" Target="file:///C:\Users\Thomas%20Huet\Desktop\Documentation%20arch&#233;ologique%20li&#233;e%20&#224;%20la%20th&#232;se\Sites.docx" TargetMode="External"/><Relationship Id="rId561" Type="http://schemas.openxmlformats.org/officeDocument/2006/relationships/hyperlink" Target="file:///C:\Users\Thomas%20Huet\Desktop\Documentation%20arch&#233;ologique%20li&#233;e%20&#224;%20la%20th&#232;se\Cultures.docx" TargetMode="External"/><Relationship Id="rId2242" Type="http://schemas.openxmlformats.org/officeDocument/2006/relationships/hyperlink" Target="file:///C:\Users\Thomas%20Huet\Desktop\Documentation%20arch&#233;ologique%20li&#233;e%20&#224;%20la%20th&#232;se\Cultures.docx" TargetMode="External"/><Relationship Id="rId6863" Type="http://schemas.openxmlformats.org/officeDocument/2006/relationships/hyperlink" Target="file:///C:\Users\Thomas%20Huet\Desktop\Documentation%20arch&#233;ologique%20li&#233;e%20&#224;%20la%20th&#232;se\Cultures.docx" TargetMode="External"/><Relationship Id="rId7914" Type="http://schemas.openxmlformats.org/officeDocument/2006/relationships/hyperlink" Target="file:///C:\Users\Thomas%20Huet\Desktop\Documentation%20arch&#233;ologique%20li&#233;e%20&#224;%20la%20th&#232;se\Cultures.docx" TargetMode="External"/><Relationship Id="rId214" Type="http://schemas.openxmlformats.org/officeDocument/2006/relationships/hyperlink" Target="file:///C:\Users\Thomas%20Huet\Desktop\Documentation%20arch&#233;ologique%20li&#233;e%20&#224;%20la%20th&#232;se\Cultures.docx" TargetMode="External"/><Relationship Id="rId5465" Type="http://schemas.openxmlformats.org/officeDocument/2006/relationships/hyperlink" Target="file:///C:\Users\Thomas%20Huet\Desktop\Documentation%20arch&#233;ologique%20li&#233;e%20&#224;%20la%20th&#232;se\Sites.docx" TargetMode="External"/><Relationship Id="rId6516" Type="http://schemas.openxmlformats.org/officeDocument/2006/relationships/hyperlink" Target="file:///C:\Users\Thomas%20Huet\Desktop\Documentation%20arch&#233;ologique%20li&#233;e%20&#224;%20la%20th&#232;se\Cultures.docx" TargetMode="External"/><Relationship Id="rId4067" Type="http://schemas.openxmlformats.org/officeDocument/2006/relationships/hyperlink" Target="file:///C:\Users\Thomas%20Huet\Desktop\Documentation%20arch&#233;ologique%20li&#233;e%20&#224;%20la%20th&#232;se\Cultures.docx" TargetMode="External"/><Relationship Id="rId5118" Type="http://schemas.openxmlformats.org/officeDocument/2006/relationships/hyperlink" Target="file:///C:\Users\Thomas%20Huet\Desktop\Documentation%20arch&#233;ologique%20li&#233;e%20&#224;%20la%20th&#232;se\Cultures.docx" TargetMode="External"/><Relationship Id="rId8688" Type="http://schemas.openxmlformats.org/officeDocument/2006/relationships/hyperlink" Target="file:///C:\Users\Thomas%20Huet\Desktop\Documentation%20arch&#233;ologique%20li&#233;e%20&#224;%20la%20th&#232;se\Sites.docx" TargetMode="External"/><Relationship Id="rId9739" Type="http://schemas.openxmlformats.org/officeDocument/2006/relationships/hyperlink" Target="file:///C:\Users\Thomas%20Huet\Desktop\Documentation%20arch&#233;ologique%20li&#233;e%20&#224;%20la%20th&#232;se\Cultures.docx" TargetMode="External"/><Relationship Id="rId11669" Type="http://schemas.openxmlformats.org/officeDocument/2006/relationships/hyperlink" Target="file:///C:\Users\Thomas%20Huet\Desktop\Documentation%20arch&#233;ologique%20li&#233;e%20&#224;%20la%20th&#232;se\Cultures.docx" TargetMode="External"/><Relationship Id="rId13091" Type="http://schemas.openxmlformats.org/officeDocument/2006/relationships/hyperlink" Target="Sites.docx" TargetMode="External"/><Relationship Id="rId1728" Type="http://schemas.openxmlformats.org/officeDocument/2006/relationships/hyperlink" Target="file:///C:\Users\Thomas%20Huet\Desktop\Documentation%20arch&#233;ologique%20li&#233;e%20&#224;%20la%20th&#232;se\Sites.docx" TargetMode="External"/><Relationship Id="rId3150" Type="http://schemas.openxmlformats.org/officeDocument/2006/relationships/hyperlink" Target="file:///C:\Users\Thomas%20Huet\Desktop\Documentation%20arch&#233;ologique%20li&#233;e%20&#224;%20la%20th&#232;se\Cultures.docx" TargetMode="External"/><Relationship Id="rId4201" Type="http://schemas.openxmlformats.org/officeDocument/2006/relationships/hyperlink" Target="file:///C:\Users\Thomas%20Huet\Desktop\Documentation%20arch&#233;ologique%20li&#233;e%20&#224;%20la%20th&#232;se\Cultures.docx" TargetMode="External"/><Relationship Id="rId14142" Type="http://schemas.openxmlformats.org/officeDocument/2006/relationships/hyperlink" Target="file:///C:\Users\Thomas%20Huet\Desktop\Documentation%20arch&#233;ologique%20li&#233;e%20&#224;%20la%20th&#232;se\Sites.docx" TargetMode="External"/><Relationship Id="rId7771" Type="http://schemas.openxmlformats.org/officeDocument/2006/relationships/hyperlink" Target="file:///C:\Users\Thomas%20Huet\Desktop\Documentation%20arch&#233;ologique%20li&#233;e%20&#224;%20la%20th&#232;se\Cultures.docx" TargetMode="External"/><Relationship Id="rId8822" Type="http://schemas.openxmlformats.org/officeDocument/2006/relationships/hyperlink" Target="file:///C:\Users\Thomas%20Huet\Desktop\Documentation%20arch&#233;ologique%20li&#233;e%20&#224;%20la%20th&#232;se\Sites.docx" TargetMode="External"/><Relationship Id="rId10752" Type="http://schemas.openxmlformats.org/officeDocument/2006/relationships/hyperlink" Target="file:///C:\Users\Thomas%20Huet\Desktop\Documentation%20arch&#233;ologique%20li&#233;e%20&#224;%20la%20th&#232;se\Cultures.docx" TargetMode="External"/><Relationship Id="rId11803" Type="http://schemas.openxmlformats.org/officeDocument/2006/relationships/hyperlink" Target="file:///C:\Users\Thomas%20Huet\Desktop\Documentation%20arch&#233;ologique%20li&#233;e%20&#224;%20la%20th&#232;se\Cultures.docx" TargetMode="External"/><Relationship Id="rId6373" Type="http://schemas.openxmlformats.org/officeDocument/2006/relationships/hyperlink" Target="file:///C:\Users\Thomas%20Huet\Desktop\Documentation%20arch&#233;ologique%20li&#233;e%20&#224;%20la%20th&#232;se\Cultures.docx" TargetMode="External"/><Relationship Id="rId7424" Type="http://schemas.openxmlformats.org/officeDocument/2006/relationships/hyperlink" Target="file:///C:\Users\Thomas%20Huet\Desktop\Documentation%20arch&#233;ologique%20li&#233;e%20&#224;%20la%20th&#232;se\Cultures.docx" TargetMode="External"/><Relationship Id="rId10405" Type="http://schemas.openxmlformats.org/officeDocument/2006/relationships/hyperlink" Target="file:///C:\Users\Thomas%20Huet\Desktop\Documentation%20arch&#233;ologique%20li&#233;e%20&#224;%20la%20th&#232;se\Sites.docx" TargetMode="External"/><Relationship Id="rId13975" Type="http://schemas.openxmlformats.org/officeDocument/2006/relationships/hyperlink" Target="file:///C:\Users\Thomas%20Huet\Desktop\Documentation%20arch&#233;ologique%20li&#233;e%20&#224;%20la%20th&#232;se\Sites.docx" TargetMode="External"/><Relationship Id="rId2983" Type="http://schemas.openxmlformats.org/officeDocument/2006/relationships/hyperlink" Target="file:///C:\Users\Thomas%20Huet\Desktop\Documentation%20arch&#233;ologique%20li&#233;e%20&#224;%20la%20th&#232;se\Sites.docx" TargetMode="External"/><Relationship Id="rId6026" Type="http://schemas.openxmlformats.org/officeDocument/2006/relationships/hyperlink" Target="file:///C:\Users\Thomas%20Huet\Desktop\Documentation%20arch&#233;ologique%20li&#233;e%20&#224;%20la%20th&#232;se\Cultures.docx" TargetMode="External"/><Relationship Id="rId9596" Type="http://schemas.openxmlformats.org/officeDocument/2006/relationships/hyperlink" Target="file:///C:\Users\Thomas%20Huet\Desktop\Documentation%20arch&#233;ologique%20li&#233;e%20&#224;%20la%20th&#232;se\Sites.docx" TargetMode="External"/><Relationship Id="rId12577" Type="http://schemas.openxmlformats.org/officeDocument/2006/relationships/hyperlink" Target="file:///C:\Users\Thomas%20Huet\Desktop\Documentation%20arch&#233;ologique%20li&#233;e%20&#224;%20la%20th&#232;se\Cultures.docx" TargetMode="External"/><Relationship Id="rId13628" Type="http://schemas.openxmlformats.org/officeDocument/2006/relationships/hyperlink" Target="file:///C:\Users\Thomas%20Huet\Desktop\Documentation%20arch&#233;ologique%20li&#233;e%20&#224;%20la%20th&#232;se\Sites.docx" TargetMode="External"/><Relationship Id="rId955" Type="http://schemas.openxmlformats.org/officeDocument/2006/relationships/hyperlink" Target="file:///C:\Users\Thomas%20Huet\Desktop\Documentation%20arch&#233;ologique%20li&#233;e%20&#224;%20la%20th&#232;se\Cultures.docx" TargetMode="External"/><Relationship Id="rId1585" Type="http://schemas.openxmlformats.org/officeDocument/2006/relationships/hyperlink" Target="file:///C:\Users\Thomas%20Huet\Desktop\Documentation%20arch&#233;ologique%20li&#233;e%20&#224;%20la%20th&#232;se\Cultures.docx" TargetMode="External"/><Relationship Id="rId2636" Type="http://schemas.openxmlformats.org/officeDocument/2006/relationships/hyperlink" Target="file:///C:\Users\Thomas%20Huet\Desktop\Documentation%20arch&#233;ologique%20li&#233;e%20&#224;%20la%20th&#232;se\Cultures.docx" TargetMode="External"/><Relationship Id="rId8198" Type="http://schemas.openxmlformats.org/officeDocument/2006/relationships/hyperlink" Target="file:///C:\Users\Thomas%20Huet\Desktop\Documentation%20arch&#233;ologique%20li&#233;e%20&#224;%20la%20th&#232;se\Sites.docx" TargetMode="External"/><Relationship Id="rId9249" Type="http://schemas.openxmlformats.org/officeDocument/2006/relationships/hyperlink" Target="file:///C:\Users\Thomas%20Huet\Desktop\Documentation%20arch&#233;ologique%20li&#233;e%20&#224;%20la%20th&#232;se\Cultures.docx" TargetMode="External"/><Relationship Id="rId11179" Type="http://schemas.openxmlformats.org/officeDocument/2006/relationships/hyperlink" Target="file:///C:\Users\Thomas%20Huet\Desktop\Documentation%20arch&#233;ologique%20li&#233;e%20&#224;%20la%20th&#232;se\Sites.docx" TargetMode="External"/><Relationship Id="rId608" Type="http://schemas.openxmlformats.org/officeDocument/2006/relationships/hyperlink" Target="file:///C:\Users\Thomas%20Huet\Desktop\Documentation%20arch&#233;ologique%20li&#233;e%20&#224;%20la%20th&#232;se\Sites.docx" TargetMode="External"/><Relationship Id="rId1238" Type="http://schemas.openxmlformats.org/officeDocument/2006/relationships/hyperlink" Target="file:///C:\Users\Thomas%20Huet\Desktop\Documentation%20arch&#233;ologique%20li&#233;e%20&#224;%20la%20th&#232;se\Sites.docx" TargetMode="External"/><Relationship Id="rId5859" Type="http://schemas.openxmlformats.org/officeDocument/2006/relationships/hyperlink" Target="file:///C:\Users\Thomas%20Huet\Desktop\Documentation%20arch&#233;ologique%20li&#233;e%20&#224;%20la%20th&#232;se\Cultures.docx" TargetMode="External"/><Relationship Id="rId7281" Type="http://schemas.openxmlformats.org/officeDocument/2006/relationships/hyperlink" Target="file:///C:\Users\Thomas%20Huet\Desktop\Documentation%20arch&#233;ologique%20li&#233;e%20&#224;%20la%20th&#232;se\Sites.docx" TargetMode="External"/><Relationship Id="rId8332" Type="http://schemas.openxmlformats.org/officeDocument/2006/relationships/hyperlink" Target="file:///C:\Users\Thomas%20Huet\Desktop\Documentation%20arch&#233;ologique%20li&#233;e%20&#224;%20la%20th&#232;se\Cultures.docx" TargetMode="External"/><Relationship Id="rId9730" Type="http://schemas.openxmlformats.org/officeDocument/2006/relationships/hyperlink" Target="file:///C:\Users\Thomas%20Huet\Desktop\Documentation%20arch&#233;ologique%20li&#233;e%20&#224;%20la%20th&#232;se\Cultures.docx" TargetMode="External"/><Relationship Id="rId11660" Type="http://schemas.openxmlformats.org/officeDocument/2006/relationships/hyperlink" Target="file:///C:\Users\Thomas%20Huet\Desktop\Documentation%20arch&#233;ologique%20li&#233;e%20&#224;%20la%20th&#232;se\Cultures.docx" TargetMode="External"/><Relationship Id="rId12711" Type="http://schemas.openxmlformats.org/officeDocument/2006/relationships/hyperlink" Target="Sites.docx" TargetMode="External"/><Relationship Id="rId10262" Type="http://schemas.openxmlformats.org/officeDocument/2006/relationships/hyperlink" Target="file:///C:\Users\Thomas%20Huet\Desktop\Documentation%20arch&#233;ologique%20li&#233;e%20&#224;%20la%20th&#232;se\Cultures.docx" TargetMode="External"/><Relationship Id="rId11313" Type="http://schemas.openxmlformats.org/officeDocument/2006/relationships/hyperlink" Target="file:///C:\Users\Thomas%20Huet\Desktop\Documentation%20arch&#233;ologique%20li&#233;e%20&#224;%20la%20th&#232;se\Sites.docx" TargetMode="External"/><Relationship Id="rId3891" Type="http://schemas.openxmlformats.org/officeDocument/2006/relationships/hyperlink" Target="file:///C:\Users\Thomas%20Huet\Desktop\Documentation%20arch&#233;ologique%20li&#233;e%20&#224;%20la%20th&#232;se\Sites.docx" TargetMode="External"/><Relationship Id="rId4942" Type="http://schemas.openxmlformats.org/officeDocument/2006/relationships/hyperlink" Target="file:///C:\Users\Thomas%20Huet\Desktop\Documentation%20arch&#233;ologique%20li&#233;e%20&#224;%20la%20th&#232;se\Cultures.docx" TargetMode="External"/><Relationship Id="rId13485" Type="http://schemas.openxmlformats.org/officeDocument/2006/relationships/hyperlink" Target="Sites.docx" TargetMode="External"/><Relationship Id="rId14536" Type="http://schemas.openxmlformats.org/officeDocument/2006/relationships/hyperlink" Target="file:///C:\Users\Thomas%20Huet\Desktop\Documentation%20arch&#233;ologique%20li&#233;e%20&#224;%20la%20th&#232;se\Sites.docx" TargetMode="External"/><Relationship Id="rId2493" Type="http://schemas.openxmlformats.org/officeDocument/2006/relationships/hyperlink" Target="file:///C:\Users\Thomas%20Huet\Desktop\Documentation%20arch&#233;ologique%20li&#233;e%20&#224;%20la%20th&#232;se\Sites.docx" TargetMode="External"/><Relationship Id="rId3544" Type="http://schemas.openxmlformats.org/officeDocument/2006/relationships/hyperlink" Target="file:///C:\Users\Thomas%20Huet\Desktop\Documentation%20arch&#233;ologique%20li&#233;e%20&#224;%20la%20th&#232;se\Sites.docx" TargetMode="External"/><Relationship Id="rId12087" Type="http://schemas.openxmlformats.org/officeDocument/2006/relationships/hyperlink" Target="file:///C:\Users\Thomas%20Huet\Desktop\Documentation%20arch&#233;ologique%20li&#233;e%20&#224;%20la%20th&#232;se\Sites.docx" TargetMode="External"/><Relationship Id="rId13138" Type="http://schemas.openxmlformats.org/officeDocument/2006/relationships/hyperlink" Target="file:///C:\Users\Thomas%20Huet\Desktop\Documentation%20arch&#233;ologique%20li&#233;e%20&#224;%20la%20th&#232;se\Cultures.docx" TargetMode="External"/><Relationship Id="rId465" Type="http://schemas.openxmlformats.org/officeDocument/2006/relationships/hyperlink" Target="file:///C:\Users\Thomas%20Huet\Desktop\Documentation%20arch&#233;ologique%20li&#233;e%20&#224;%20la%20th&#232;se\Cultures.docx" TargetMode="External"/><Relationship Id="rId1095" Type="http://schemas.openxmlformats.org/officeDocument/2006/relationships/hyperlink" Target="file:///C:\Users\Thomas%20Huet\Desktop\Documentation%20arch&#233;ologique%20li&#233;e%20&#224;%20la%20th&#232;se\Cultures.docx" TargetMode="External"/><Relationship Id="rId2146" Type="http://schemas.openxmlformats.org/officeDocument/2006/relationships/hyperlink" Target="file:///C:\Users\Thomas%20Huet\Desktop\Documentation%20arch&#233;ologique%20li&#233;e%20&#224;%20la%20th&#232;se\Cultures.docx" TargetMode="External"/><Relationship Id="rId6767" Type="http://schemas.openxmlformats.org/officeDocument/2006/relationships/hyperlink" Target="file:///C:\Users\Thomas%20Huet\Desktop\Documentation%20arch&#233;ologique%20li&#233;e%20&#224;%20la%20th&#232;se\Cultures.docx" TargetMode="External"/><Relationship Id="rId7818" Type="http://schemas.openxmlformats.org/officeDocument/2006/relationships/hyperlink" Target="file:///C:\Users\Thomas%20Huet\Desktop\Documentation%20arch&#233;ologique%20li&#233;e%20&#224;%20la%20th&#232;se\Cultures.docx" TargetMode="External"/><Relationship Id="rId118" Type="http://schemas.openxmlformats.org/officeDocument/2006/relationships/hyperlink" Target="file:///C:\Users\Thomas%20Huet\Desktop\Documentation%20arch&#233;ologique%20li&#233;e%20&#224;%20la%20th&#232;se\Analyses%20Statistiques.docx" TargetMode="External"/><Relationship Id="rId5369" Type="http://schemas.openxmlformats.org/officeDocument/2006/relationships/hyperlink" Target="file:///C:\Users\Thomas%20Huet\Desktop\Documentation%20arch&#233;ologique%20li&#233;e%20&#224;%20la%20th&#232;se\Sites.docx" TargetMode="External"/><Relationship Id="rId9240" Type="http://schemas.openxmlformats.org/officeDocument/2006/relationships/hyperlink" Target="file:///C:\Users\Thomas%20Huet\Desktop\Documentation%20arch&#233;ologique%20li&#233;e%20&#224;%20la%20th&#232;se\Cultures.docx" TargetMode="External"/><Relationship Id="rId11170" Type="http://schemas.openxmlformats.org/officeDocument/2006/relationships/hyperlink" Target="file:///C:\Users\Thomas%20Huet\Desktop\Documentation%20arch&#233;ologique%20li&#233;e%20&#224;%20la%20th&#232;se\Cultures.docx" TargetMode="External"/><Relationship Id="rId12221" Type="http://schemas.openxmlformats.org/officeDocument/2006/relationships/hyperlink" Target="file:///C:\Users\Thomas%20Huet\Desktop\Documentation%20arch&#233;ologique%20li&#233;e%20&#224;%20la%20th&#232;se\Cultures.docx" TargetMode="External"/><Relationship Id="rId1979" Type="http://schemas.openxmlformats.org/officeDocument/2006/relationships/hyperlink" Target="file:///C:\Users\Thomas%20Huet\Desktop\Documentation%20arch&#233;ologique%20li&#233;e%20&#224;%20la%20th&#232;se\Cultures.docx" TargetMode="External"/><Relationship Id="rId5850" Type="http://schemas.openxmlformats.org/officeDocument/2006/relationships/hyperlink" Target="file:///C:\Users\Thomas%20Huet\Desktop\Documentation%20arch&#233;ologique%20li&#233;e%20&#224;%20la%20th&#232;se\Cultures.docx" TargetMode="External"/><Relationship Id="rId6901" Type="http://schemas.openxmlformats.org/officeDocument/2006/relationships/hyperlink" Target="file:///C:\Users\Thomas%20Huet\Desktop\Documentation%20arch&#233;ologique%20li&#233;e%20&#224;%20la%20th&#232;se\Cultures.docx" TargetMode="External"/><Relationship Id="rId14393" Type="http://schemas.openxmlformats.org/officeDocument/2006/relationships/hyperlink" Target="file:///C:\Users\Thomas%20Huet\Desktop\Documentation%20arch&#233;ologique%20li&#233;e%20&#224;%20la%20th&#232;se\Analyses%20Statistiques.docx" TargetMode="External"/><Relationship Id="rId3054" Type="http://schemas.openxmlformats.org/officeDocument/2006/relationships/hyperlink" Target="file:///C:\Users\Thomas%20Huet\Desktop\Documentation%20arch&#233;ologique%20li&#233;e%20&#224;%20la%20th&#232;se\Cultures.docx" TargetMode="External"/><Relationship Id="rId4452" Type="http://schemas.openxmlformats.org/officeDocument/2006/relationships/hyperlink" Target="file:///C:\Users\Thomas%20Huet\Desktop\Documentation%20arch&#233;ologique%20li&#233;e%20&#224;%20la%20th&#232;se\Cultures.docx" TargetMode="External"/><Relationship Id="rId5503" Type="http://schemas.openxmlformats.org/officeDocument/2006/relationships/hyperlink" Target="file:///C:\Users\Thomas%20Huet\Desktop\Documentation%20arch&#233;ologique%20li&#233;e%20&#224;%20la%20th&#232;se\Cultures.docx" TargetMode="External"/><Relationship Id="rId14046" Type="http://schemas.openxmlformats.org/officeDocument/2006/relationships/hyperlink" Target="file:///C:\Users\Thomas%20Huet\Desktop\Documentation%20arch&#233;ologique%20li&#233;e%20&#224;%20la%20th&#232;se\Sites.docx" TargetMode="External"/><Relationship Id="rId4105" Type="http://schemas.openxmlformats.org/officeDocument/2006/relationships/hyperlink" Target="file:///C:\Users\Thomas%20Huet\Desktop\Documentation%20arch&#233;ologique%20li&#233;e%20&#224;%20la%20th&#232;se\Cultures.docx" TargetMode="External"/><Relationship Id="rId7675" Type="http://schemas.openxmlformats.org/officeDocument/2006/relationships/hyperlink" Target="file:///C:\Users\Thomas%20Huet\Desktop\Documentation%20arch&#233;ologique%20li&#233;e%20&#224;%20la%20th&#232;se\Cultures.docx" TargetMode="External"/><Relationship Id="rId8726" Type="http://schemas.openxmlformats.org/officeDocument/2006/relationships/hyperlink" Target="file:///C:\Users\Thomas%20Huet\Desktop\Documentation%20arch&#233;ologique%20li&#233;e%20&#224;%20la%20th&#232;se\Sites.docx" TargetMode="External"/><Relationship Id="rId10656" Type="http://schemas.openxmlformats.org/officeDocument/2006/relationships/hyperlink" Target="file:///C:\Users\Thomas%20Huet\Desktop\Documentation%20arch&#233;ologique%20li&#233;e%20&#224;%20la%20th&#232;se\Cultures.docx" TargetMode="External"/><Relationship Id="rId11707" Type="http://schemas.openxmlformats.org/officeDocument/2006/relationships/hyperlink" Target="file:///C:\Users\Thomas%20Huet\Desktop\Documentation%20arch&#233;ologique%20li&#233;e%20&#224;%20la%20th&#232;se\Cultures.docx" TargetMode="External"/><Relationship Id="rId6277" Type="http://schemas.openxmlformats.org/officeDocument/2006/relationships/hyperlink" Target="file:///C:\Users\Thomas%20Huet\Desktop\Documentation%20arch&#233;ologique%20li&#233;e%20&#224;%20la%20th&#232;se\Cultures.docx" TargetMode="External"/><Relationship Id="rId7328" Type="http://schemas.openxmlformats.org/officeDocument/2006/relationships/hyperlink" Target="file:///C:\Users\Thomas%20Huet\Desktop\Documentation%20arch&#233;ologique%20li&#233;e%20&#224;%20la%20th&#232;se\Cultures.docx" TargetMode="External"/><Relationship Id="rId10309" Type="http://schemas.openxmlformats.org/officeDocument/2006/relationships/hyperlink" Target="file:///C:\Users\Thomas%20Huet\Desktop\Documentation%20arch&#233;ologique%20li&#233;e%20&#224;%20la%20th&#232;se\Sites.docx" TargetMode="External"/><Relationship Id="rId2887" Type="http://schemas.openxmlformats.org/officeDocument/2006/relationships/hyperlink" Target="file:///C:\Users\Thomas%20Huet\Desktop\Documentation%20arch&#233;ologique%20li&#233;e%20&#224;%20la%20th&#232;se\Cultures.docx" TargetMode="External"/><Relationship Id="rId13879" Type="http://schemas.openxmlformats.org/officeDocument/2006/relationships/hyperlink" Target="file:///C:\Users\Thomas%20Huet\Desktop\Documentation%20arch&#233;ologique%20li&#233;e%20&#224;%20la%20th&#232;se\Environnement.docx" TargetMode="External"/><Relationship Id="rId859" Type="http://schemas.openxmlformats.org/officeDocument/2006/relationships/hyperlink" Target="file:///C:\Users\Thomas%20Huet\Desktop\Documentation%20arch&#233;ologique%20li&#233;e%20&#224;%20la%20th&#232;se\Sites.docx" TargetMode="External"/><Relationship Id="rId1489" Type="http://schemas.openxmlformats.org/officeDocument/2006/relationships/hyperlink" Target="file:///C:\Users\Thomas%20Huet\Desktop\Documentation%20arch&#233;ologique%20li&#233;e%20&#224;%20la%20th&#232;se\Sites.docx" TargetMode="External"/><Relationship Id="rId3938" Type="http://schemas.openxmlformats.org/officeDocument/2006/relationships/hyperlink" Target="file:///C:\Users\Thomas%20Huet\Desktop\Documentation%20arch&#233;ologique%20li&#233;e%20&#224;%20la%20th&#232;se\Cultures.docx" TargetMode="External"/><Relationship Id="rId5360" Type="http://schemas.openxmlformats.org/officeDocument/2006/relationships/hyperlink" Target="file:///C:\Users\Thomas%20Huet\Desktop\Documentation%20arch&#233;ologique%20li&#233;e%20&#224;%20la%20th&#232;se\Sites.docx" TargetMode="External"/><Relationship Id="rId6411" Type="http://schemas.openxmlformats.org/officeDocument/2006/relationships/hyperlink" Target="file:///C:\Users\Thomas%20Huet\Desktop\Documentation%20arch&#233;ologique%20li&#233;e%20&#224;%20la%20th&#232;se\Cultures.docx" TargetMode="External"/><Relationship Id="rId5013" Type="http://schemas.openxmlformats.org/officeDocument/2006/relationships/hyperlink" Target="file:///C:\Users\Thomas%20Huet\Desktop\Documentation%20arch&#233;ologique%20li&#233;e%20&#224;%20la%20th&#232;se\Cultures.docx" TargetMode="External"/><Relationship Id="rId9981" Type="http://schemas.openxmlformats.org/officeDocument/2006/relationships/hyperlink" Target="file:///C:\Users\Thomas%20Huet\Desktop\Documentation%20arch&#233;ologique%20li&#233;e%20&#224;%20la%20th&#232;se\Cultures.docx" TargetMode="External"/><Relationship Id="rId12962" Type="http://schemas.openxmlformats.org/officeDocument/2006/relationships/hyperlink" Target="file:///C:\Users\Thomas%20Huet\Desktop\Documentation%20arch&#233;ologique%20li&#233;e%20&#224;%20la%20th&#232;se\DescriptionRoches.docx" TargetMode="External"/><Relationship Id="rId1970" Type="http://schemas.openxmlformats.org/officeDocument/2006/relationships/hyperlink" Target="file:///C:\Users\Thomas%20Huet\Desktop\Documentation%20arch&#233;ologique%20li&#233;e%20&#224;%20la%20th&#232;se\Sites.docx" TargetMode="External"/><Relationship Id="rId7185" Type="http://schemas.openxmlformats.org/officeDocument/2006/relationships/hyperlink" Target="file:///C:\Users\Thomas%20Huet\Desktop\Documentation%20arch&#233;ologique%20li&#233;e%20&#224;%20la%20th&#232;se\Sites.docx" TargetMode="External"/><Relationship Id="rId8583" Type="http://schemas.openxmlformats.org/officeDocument/2006/relationships/hyperlink" Target="file:///C:\Users\Thomas%20Huet\Desktop\Documentation%20arch&#233;ologique%20li&#233;e%20&#224;%20la%20th&#232;se\Sites.docx" TargetMode="External"/><Relationship Id="rId9634" Type="http://schemas.openxmlformats.org/officeDocument/2006/relationships/hyperlink" Target="file:///C:\Users\Thomas%20Huet\Desktop\Documentation%20arch&#233;ologique%20li&#233;e%20&#224;%20la%20th&#232;se\Sites.docx" TargetMode="External"/><Relationship Id="rId11564" Type="http://schemas.openxmlformats.org/officeDocument/2006/relationships/hyperlink" Target="file:///C:\Users\Thomas%20Huet\Desktop\Documentation%20arch&#233;ologique%20li&#233;e%20&#224;%20la%20th&#232;se\Analyses%20Statistiques.docx" TargetMode="External"/><Relationship Id="rId12615" Type="http://schemas.openxmlformats.org/officeDocument/2006/relationships/hyperlink" Target="file:///C:\Users\Thomas%20Huet\Desktop\Documentation%20arch&#233;ologique%20li&#233;e%20&#224;%20la%20th&#232;se\Cultures.docx" TargetMode="External"/><Relationship Id="rId1623" Type="http://schemas.openxmlformats.org/officeDocument/2006/relationships/hyperlink" Target="file:///C:\Users\Thomas%20Huet\Desktop\Documentation%20arch&#233;ologique%20li&#233;e%20&#224;%20la%20th&#232;se\Cultures.docx" TargetMode="External"/><Relationship Id="rId8236" Type="http://schemas.openxmlformats.org/officeDocument/2006/relationships/hyperlink" Target="file:///C:\Users\Thomas%20Huet\Desktop\Documentation%20arch&#233;ologique%20li&#233;e%20&#224;%20la%20th&#232;se\Sites.docx" TargetMode="External"/><Relationship Id="rId10166" Type="http://schemas.openxmlformats.org/officeDocument/2006/relationships/hyperlink" Target="file:///C:\Users\Thomas%20Huet\Desktop\Documentation%20arch&#233;ologique%20li&#233;e%20&#224;%20la%20th&#232;se\Cultures.docx" TargetMode="External"/><Relationship Id="rId11217" Type="http://schemas.openxmlformats.org/officeDocument/2006/relationships/hyperlink" Target="file:///C:\Users\Thomas%20Huet\Desktop\Documentation%20arch&#233;ologique%20li&#233;e%20&#224;%20la%20th&#232;se\Sites.docx" TargetMode="External"/><Relationship Id="rId3795" Type="http://schemas.openxmlformats.org/officeDocument/2006/relationships/hyperlink" Target="file:///C:\Users\Thomas%20Huet\Desktop\Documentation%20arch&#233;ologique%20li&#233;e%20&#224;%20la%20th&#232;se\Cultures.docx" TargetMode="External"/><Relationship Id="rId4846" Type="http://schemas.openxmlformats.org/officeDocument/2006/relationships/hyperlink" Target="file:///C:\Users\Thomas%20Huet\Desktop\Documentation%20arch&#233;ologique%20li&#233;e%20&#224;%20la%20th&#232;se\Cultures.docx" TargetMode="External"/><Relationship Id="rId13389" Type="http://schemas.openxmlformats.org/officeDocument/2006/relationships/hyperlink" Target="file:///C:\Users\Thomas%20Huet\Desktop\Documentation%20arch&#233;ologique%20li&#233;e%20&#224;%20la%20th&#232;se\Sites.docx" TargetMode="External"/><Relationship Id="rId2397" Type="http://schemas.openxmlformats.org/officeDocument/2006/relationships/hyperlink" Target="file:///C:\Users\Thomas%20Huet\Desktop\Documentation%20arch&#233;ologique%20li&#233;e%20&#224;%20la%20th&#232;se\Cultures.docx" TargetMode="External"/><Relationship Id="rId3448" Type="http://schemas.openxmlformats.org/officeDocument/2006/relationships/hyperlink" Target="file:///C:\Users\Thomas%20Huet\Desktop\Documentation%20arch&#233;ologique%20li&#233;e%20&#224;%20la%20th&#232;se\Cultures.docx" TargetMode="External"/><Relationship Id="rId369" Type="http://schemas.openxmlformats.org/officeDocument/2006/relationships/hyperlink" Target="file:///C:\Users\Thomas%20Huet\Desktop\Documentation%20arch&#233;ologique%20li&#233;e%20&#224;%20la%20th&#232;se\Sites.docx" TargetMode="External"/><Relationship Id="rId9491" Type="http://schemas.openxmlformats.org/officeDocument/2006/relationships/hyperlink" Target="file:///C:\Users\Thomas%20Huet\Desktop\Documentation%20arch&#233;ologique%20li&#233;e%20&#224;%20la%20th&#232;se\Cultures.docx" TargetMode="External"/><Relationship Id="rId10300" Type="http://schemas.openxmlformats.org/officeDocument/2006/relationships/hyperlink" Target="file:///C:\Users\Thomas%20Huet\Desktop\Documentation%20arch&#233;ologique%20li&#233;e%20&#224;%20la%20th&#232;se\Sites.docx" TargetMode="External"/><Relationship Id="rId13870" Type="http://schemas.openxmlformats.org/officeDocument/2006/relationships/hyperlink" Target="file:///C:\Users\Thomas%20Huet\Desktop\Documentation%20arch&#233;ologique%20li&#233;e%20&#224;%20la%20th&#232;se\Sites.docx" TargetMode="External"/><Relationship Id="rId1480" Type="http://schemas.openxmlformats.org/officeDocument/2006/relationships/hyperlink" Target="file:///C:\Users\Thomas%20Huet\Desktop\Documentation%20arch&#233;ologique%20li&#233;e%20&#224;%20la%20th&#232;se\Sites.docx" TargetMode="External"/><Relationship Id="rId8093" Type="http://schemas.openxmlformats.org/officeDocument/2006/relationships/hyperlink" Target="file:///C:\Users\Thomas%20Huet\Desktop\Documentation%20arch&#233;ologique%20li&#233;e%20&#224;%20la%20th&#232;se\Cultures.docx" TargetMode="External"/><Relationship Id="rId9144" Type="http://schemas.openxmlformats.org/officeDocument/2006/relationships/hyperlink" Target="file:///C:\Users\Thomas%20Huet\Desktop\Documentation%20arch&#233;ologique%20li&#233;e%20&#224;%20la%20th&#232;se\Sites.docx" TargetMode="External"/><Relationship Id="rId12472" Type="http://schemas.openxmlformats.org/officeDocument/2006/relationships/hyperlink" Target="file:///C:\Users\Thomas%20Huet\Desktop\Documentation%20arch&#233;ologique%20li&#233;e%20&#224;%20la%20th&#232;se\Cultures.docx" TargetMode="External"/><Relationship Id="rId13523" Type="http://schemas.openxmlformats.org/officeDocument/2006/relationships/hyperlink" Target="Sites.docx" TargetMode="External"/><Relationship Id="rId850" Type="http://schemas.openxmlformats.org/officeDocument/2006/relationships/hyperlink" Target="file:///C:\Users\Thomas%20Huet\Desktop\Documentation%20arch&#233;ologique%20li&#233;e%20&#224;%20la%20th&#232;se\Sites.docx" TargetMode="External"/><Relationship Id="rId1133" Type="http://schemas.openxmlformats.org/officeDocument/2006/relationships/hyperlink" Target="file:///C:\Users\Thomas%20Huet\Desktop\Documentation%20arch&#233;ologique%20li&#233;e%20&#224;%20la%20th&#232;se\Sites.docx" TargetMode="External"/><Relationship Id="rId2531" Type="http://schemas.openxmlformats.org/officeDocument/2006/relationships/hyperlink" Target="file:///C:\Users\Thomas%20Huet\Desktop\Documentation%20arch&#233;ologique%20li&#233;e%20&#224;%20la%20th&#232;se\Cultures.docx" TargetMode="External"/><Relationship Id="rId11074" Type="http://schemas.openxmlformats.org/officeDocument/2006/relationships/hyperlink" Target="file:///C:\Users\Thomas%20Huet\Desktop\Documentation%20arch&#233;ologique%20li&#233;e%20&#224;%20la%20th&#232;se\Cultures.docx" TargetMode="External"/><Relationship Id="rId12125" Type="http://schemas.openxmlformats.org/officeDocument/2006/relationships/hyperlink" Target="file:///C:\Users\Thomas%20Huet\Desktop\Documentation%20arch&#233;ologique%20li&#233;e%20&#224;%20la%20th&#232;se\Cultures.docx" TargetMode="External"/><Relationship Id="rId503" Type="http://schemas.openxmlformats.org/officeDocument/2006/relationships/hyperlink" Target="file:///C:\Users\Thomas%20Huet\Desktop\Documentation%20arch&#233;ologique%20li&#233;e%20&#224;%20la%20th&#232;se\Cultures.docx" TargetMode="External"/><Relationship Id="rId5754" Type="http://schemas.openxmlformats.org/officeDocument/2006/relationships/hyperlink" Target="file:///C:\Users\Thomas%20Huet\Desktop\Documentation%20arch&#233;ologique%20li&#233;e%20&#224;%20la%20th&#232;se\Cultures.docx" TargetMode="External"/><Relationship Id="rId6805" Type="http://schemas.openxmlformats.org/officeDocument/2006/relationships/hyperlink" Target="file:///C:\Users\Thomas%20Huet\Desktop\Documentation%20arch&#233;ologique%20li&#233;e%20&#224;%20la%20th&#232;se\Sites.docx" TargetMode="External"/><Relationship Id="rId14297" Type="http://schemas.openxmlformats.org/officeDocument/2006/relationships/hyperlink" Target="file:///C:\Users\Thomas%20Huet\Desktop\Documentation%20arch&#233;ologique%20li&#233;e%20&#224;%20la%20th&#232;se\Sites.docx" TargetMode="External"/><Relationship Id="rId4356" Type="http://schemas.openxmlformats.org/officeDocument/2006/relationships/hyperlink" Target="file:///C:\Users\Thomas%20Huet\Desktop\Documentation%20arch&#233;ologique%20li&#233;e%20&#224;%20la%20th&#232;se\Cultures.docx" TargetMode="External"/><Relationship Id="rId5407" Type="http://schemas.openxmlformats.org/officeDocument/2006/relationships/hyperlink" Target="file:///C:\Users\Thomas%20Huet\Desktop\Documentation%20arch&#233;ologique%20li&#233;e%20&#224;%20la%20th&#232;se\Sites.docx" TargetMode="External"/><Relationship Id="rId8977" Type="http://schemas.openxmlformats.org/officeDocument/2006/relationships/hyperlink" Target="file:///C:\Users\Thomas%20Huet\Desktop\Documentation%20arch&#233;ologique%20li&#233;e%20&#224;%20la%20th&#232;se\Sites.docx" TargetMode="External"/><Relationship Id="rId4009" Type="http://schemas.openxmlformats.org/officeDocument/2006/relationships/hyperlink" Target="file:///C:\Users\Thomas%20Huet\Desktop\Documentation%20arch&#233;ologique%20li&#233;e%20&#224;%20la%20th&#232;se\Sites.docx" TargetMode="External"/><Relationship Id="rId7579" Type="http://schemas.openxmlformats.org/officeDocument/2006/relationships/hyperlink" Target="file:///C:\Users\Thomas%20Huet\Desktop\Documentation%20arch&#233;ologique%20li&#233;e%20&#224;%20la%20th&#232;se\Sites.docx" TargetMode="External"/><Relationship Id="rId11958" Type="http://schemas.openxmlformats.org/officeDocument/2006/relationships/hyperlink" Target="file:///C:\Users\Thomas%20Huet\Desktop\Documentation%20arch&#233;ologique%20li&#233;e%20&#224;%20la%20th&#232;se\Cultures.docx" TargetMode="External"/><Relationship Id="rId13380" Type="http://schemas.openxmlformats.org/officeDocument/2006/relationships/hyperlink" Target="file:///C:\Users\Thomas%20Huet\Desktop\Documentation%20arch&#233;ologique%20li&#233;e%20&#224;%20la%20th&#232;se\Sites.docx" TargetMode="External"/><Relationship Id="rId13033" Type="http://schemas.openxmlformats.org/officeDocument/2006/relationships/hyperlink" Target="Sites.docx" TargetMode="External"/><Relationship Id="rId14431" Type="http://schemas.openxmlformats.org/officeDocument/2006/relationships/hyperlink" Target="file:///C:\Users\Thomas%20Huet\Desktop\Documentation%20arch&#233;ologique%20li&#233;e%20&#224;%20la%20th&#232;se\Sites.docx" TargetMode="External"/><Relationship Id="rId360" Type="http://schemas.openxmlformats.org/officeDocument/2006/relationships/hyperlink" Target="file:///C:\Users\Thomas%20Huet\Desktop\Documentation%20arch&#233;ologique%20li&#233;e%20&#224;%20la%20th&#232;se\Cultures.docx" TargetMode="External"/><Relationship Id="rId2041" Type="http://schemas.openxmlformats.org/officeDocument/2006/relationships/hyperlink" Target="file:///C:\Users\Thomas%20Huet\Desktop\Documentation%20arch&#233;ologique%20li&#233;e%20&#224;%20la%20th&#232;se\Sites.docx" TargetMode="External"/><Relationship Id="rId5264" Type="http://schemas.openxmlformats.org/officeDocument/2006/relationships/hyperlink" Target="file:///C:\Users\Thomas%20Huet\Desktop\Documentation%20arch&#233;ologique%20li&#233;e%20&#224;%20la%20th&#232;se\Cultures.docx" TargetMode="External"/><Relationship Id="rId6662" Type="http://schemas.openxmlformats.org/officeDocument/2006/relationships/hyperlink" Target="file:///C:\Users\Thomas%20Huet\Desktop\Documentation%20arch&#233;ologique%20li&#233;e%20&#224;%20la%20th&#232;se\Sites.docx" TargetMode="External"/><Relationship Id="rId7713" Type="http://schemas.openxmlformats.org/officeDocument/2006/relationships/hyperlink" Target="file:///C:\Users\Thomas%20Huet\Desktop\Documentation%20arch&#233;ologique%20li&#233;e%20&#224;%20la%20th&#232;se\Cultures.docx" TargetMode="External"/><Relationship Id="rId6315" Type="http://schemas.openxmlformats.org/officeDocument/2006/relationships/hyperlink" Target="file:///C:\Users\Thomas%20Huet\Desktop\Documentation%20arch&#233;ologique%20li&#233;e%20&#224;%20la%20th&#232;se\Sites.docx" TargetMode="External"/><Relationship Id="rId9885" Type="http://schemas.openxmlformats.org/officeDocument/2006/relationships/hyperlink" Target="file:///C:\Users\Thomas%20Huet\Desktop\Documentation%20arch&#233;ologique%20li&#233;e%20&#224;%20la%20th&#232;se\Sites.docx" TargetMode="External"/><Relationship Id="rId12866" Type="http://schemas.openxmlformats.org/officeDocument/2006/relationships/hyperlink" Target="file:///C:\Users\Thomas%20Huet\Desktop\Documentation%20arch&#233;ologique%20li&#233;e%20&#224;%20la%20th&#232;se\Cultures.docx" TargetMode="External"/><Relationship Id="rId13917" Type="http://schemas.openxmlformats.org/officeDocument/2006/relationships/hyperlink" Target="file:///C:\Users\Thomas%20Huet\Desktop\Documentation%20arch&#233;ologique%20li&#233;e%20&#224;%20la%20th&#232;se\Environnement.docx" TargetMode="External"/><Relationship Id="rId99" Type="http://schemas.openxmlformats.org/officeDocument/2006/relationships/hyperlink" Target="Cultures.docx" TargetMode="External"/><Relationship Id="rId1874" Type="http://schemas.openxmlformats.org/officeDocument/2006/relationships/hyperlink" Target="file:///C:\Users\Thomas%20Huet\Desktop\Documentation%20arch&#233;ologique%20li&#233;e%20&#224;%20la%20th&#232;se\Sites.docx" TargetMode="External"/><Relationship Id="rId2925" Type="http://schemas.openxmlformats.org/officeDocument/2006/relationships/hyperlink" Target="file:///C:\Users\Thomas%20Huet\Desktop\Documentation%20arch&#233;ologique%20li&#233;e%20&#224;%20la%20th&#232;se\Cultures.docx" TargetMode="External"/><Relationship Id="rId8487" Type="http://schemas.openxmlformats.org/officeDocument/2006/relationships/hyperlink" Target="file:///C:\Users\Thomas%20Huet\Desktop\Documentation%20arch&#233;ologique%20li&#233;e%20&#224;%20la%20th&#232;se\Cultures.docx" TargetMode="External"/><Relationship Id="rId9538" Type="http://schemas.openxmlformats.org/officeDocument/2006/relationships/hyperlink" Target="file:///C:\Users\Thomas%20Huet\Desktop\Documentation%20arch&#233;ologique%20li&#233;e%20&#224;%20la%20th&#232;se\Sites.docx" TargetMode="External"/><Relationship Id="rId11468" Type="http://schemas.openxmlformats.org/officeDocument/2006/relationships/hyperlink" Target="file:///C:\Users\Thomas%20Huet\Desktop\Documentation%20arch&#233;ologique%20li&#233;e%20&#224;%20la%20th&#232;se\Cultures.docx" TargetMode="External"/><Relationship Id="rId12519" Type="http://schemas.openxmlformats.org/officeDocument/2006/relationships/hyperlink" Target="file:///C:\Users\Thomas%20Huet\Desktop\Documentation%20arch&#233;ologique%20li&#233;e%20&#224;%20la%20th&#232;se\Sites.docx" TargetMode="External"/><Relationship Id="rId1527" Type="http://schemas.openxmlformats.org/officeDocument/2006/relationships/hyperlink" Target="file:///C:\Users\Thomas%20Huet\Desktop\Documentation%20arch&#233;ologique%20li&#233;e%20&#224;%20la%20th&#232;se\Cultures.docx" TargetMode="External"/><Relationship Id="rId7089" Type="http://schemas.openxmlformats.org/officeDocument/2006/relationships/hyperlink" Target="file:///C:\Users\Thomas%20Huet\Desktop\Documentation%20arch&#233;ologique%20li&#233;e%20&#224;%20la%20th&#232;se\Cultures.docx" TargetMode="External"/><Relationship Id="rId3699" Type="http://schemas.openxmlformats.org/officeDocument/2006/relationships/hyperlink" Target="file:///C:\Users\Thomas%20Huet\Desktop\Documentation%20arch&#233;ologique%20li&#233;e%20&#224;%20la%20th&#232;se\Cultures.docx" TargetMode="External"/><Relationship Id="rId4000" Type="http://schemas.openxmlformats.org/officeDocument/2006/relationships/hyperlink" Target="file:///C:\Users\Thomas%20Huet\Desktop\Documentation%20arch&#233;ologique%20li&#233;e%20&#224;%20la%20th&#232;se\Cultures.docx" TargetMode="External"/><Relationship Id="rId7570" Type="http://schemas.openxmlformats.org/officeDocument/2006/relationships/hyperlink" Target="file:///C:\Users\Thomas%20Huet\Desktop\Documentation%20arch&#233;ologique%20li&#233;e%20&#224;%20la%20th&#232;se\Cultures.docx" TargetMode="External"/><Relationship Id="rId8621" Type="http://schemas.openxmlformats.org/officeDocument/2006/relationships/hyperlink" Target="file:///C:\Users\Thomas%20Huet\Desktop\Documentation%20arch&#233;ologique%20li&#233;e%20&#224;%20la%20th&#232;se\Cultures.docx" TargetMode="External"/><Relationship Id="rId6172" Type="http://schemas.openxmlformats.org/officeDocument/2006/relationships/hyperlink" Target="file:///C:\Users\Thomas%20Huet\Desktop\Documentation%20arch&#233;ologique%20li&#233;e%20&#224;%20la%20th&#232;se\Cultures.docx" TargetMode="External"/><Relationship Id="rId7223" Type="http://schemas.openxmlformats.org/officeDocument/2006/relationships/hyperlink" Target="file:///C:\Users\Thomas%20Huet\Desktop\Documentation%20arch&#233;ologique%20li&#233;e%20&#224;%20la%20th&#232;se\Cultures.docx" TargetMode="External"/><Relationship Id="rId10551" Type="http://schemas.openxmlformats.org/officeDocument/2006/relationships/hyperlink" Target="file:///C:\Users\Thomas%20Huet\Desktop\Documentation%20arch&#233;ologique%20li&#233;e%20&#224;%20la%20th&#232;se\Cultures.docx" TargetMode="External"/><Relationship Id="rId11602" Type="http://schemas.openxmlformats.org/officeDocument/2006/relationships/hyperlink" Target="file:///C:\Users\Thomas%20Huet\Desktop\Documentation%20arch&#233;ologique%20li&#233;e%20&#224;%20la%20th&#232;se\Sites.docx" TargetMode="External"/><Relationship Id="rId9395" Type="http://schemas.openxmlformats.org/officeDocument/2006/relationships/hyperlink" Target="file:///C:\Users\Thomas%20Huet\Desktop\Documentation%20arch&#233;ologique%20li&#233;e%20&#224;%20la%20th&#232;se\Cultures.docx" TargetMode="External"/><Relationship Id="rId10204" Type="http://schemas.openxmlformats.org/officeDocument/2006/relationships/hyperlink" Target="file:///C:\Users\Thomas%20Huet\Desktop\Documentation%20arch&#233;ologique%20li&#233;e%20&#224;%20la%20th&#232;se\Cultures.docx" TargetMode="External"/><Relationship Id="rId13774" Type="http://schemas.openxmlformats.org/officeDocument/2006/relationships/hyperlink" Target="file:///C:\Users\Thomas%20Huet\Desktop\Documentation%20arch&#233;ologique%20li&#233;e%20&#224;%20la%20th&#232;se\Cultures.docx" TargetMode="External"/><Relationship Id="rId2782" Type="http://schemas.openxmlformats.org/officeDocument/2006/relationships/hyperlink" Target="file:///C:\Users\Thomas%20Huet\Desktop\Documentation%20arch&#233;ologique%20li&#233;e%20&#224;%20la%20th&#232;se\Cultures.docx" TargetMode="External"/><Relationship Id="rId3833" Type="http://schemas.openxmlformats.org/officeDocument/2006/relationships/hyperlink" Target="file:///C:\Users\Thomas%20Huet\Desktop\Documentation%20arch&#233;ologique%20li&#233;e%20&#224;%20la%20th&#232;se\Cultures.docx" TargetMode="External"/><Relationship Id="rId9048" Type="http://schemas.openxmlformats.org/officeDocument/2006/relationships/hyperlink" Target="file:///C:\Users\Thomas%20Huet\Desktop\Documentation%20arch&#233;ologique%20li&#233;e%20&#224;%20la%20th&#232;se\Cultures.docx" TargetMode="External"/><Relationship Id="rId12376" Type="http://schemas.openxmlformats.org/officeDocument/2006/relationships/hyperlink" Target="file:///C:\Users\Thomas%20Huet\Desktop\Documentation%20arch&#233;ologique%20li&#233;e%20&#224;%20la%20th&#232;se\Sites.docx" TargetMode="External"/><Relationship Id="rId13427" Type="http://schemas.openxmlformats.org/officeDocument/2006/relationships/hyperlink" Target="file:///C:\Users\Thomas%20Huet\Desktop\Documentation%20arch&#233;ologique%20li&#233;e%20&#224;%20la%20th&#232;se\Sites.docx" TargetMode="External"/><Relationship Id="rId754" Type="http://schemas.openxmlformats.org/officeDocument/2006/relationships/hyperlink" Target="file:///C:\Users\Thomas%20Huet\Desktop\Documentation%20arch&#233;ologique%20li&#233;e%20&#224;%20la%20th&#232;se\Sites.docx" TargetMode="External"/><Relationship Id="rId1384" Type="http://schemas.openxmlformats.org/officeDocument/2006/relationships/hyperlink" Target="file:///C:\Users\Thomas%20Huet\Desktop\Documentation%20arch&#233;ologique%20li&#233;e%20&#224;%20la%20th&#232;se\Cultures.docx" TargetMode="External"/><Relationship Id="rId2435" Type="http://schemas.openxmlformats.org/officeDocument/2006/relationships/hyperlink" Target="file:///C:\Users\Thomas%20Huet\Desktop\Documentation%20arch&#233;ologique%20li&#233;e%20&#224;%20la%20th&#232;se\Cultures.docx" TargetMode="External"/><Relationship Id="rId12029" Type="http://schemas.openxmlformats.org/officeDocument/2006/relationships/hyperlink" Target="file:///C:\Users\Thomas%20Huet\Desktop\Documentation%20arch&#233;ologique%20li&#233;e%20&#224;%20la%20th&#232;se\Sites.docx" TargetMode="External"/><Relationship Id="rId90" Type="http://schemas.openxmlformats.org/officeDocument/2006/relationships/hyperlink" Target="Sites.docx" TargetMode="External"/><Relationship Id="rId407" Type="http://schemas.openxmlformats.org/officeDocument/2006/relationships/hyperlink" Target="file:///C:\Users\Thomas%20Huet\Desktop\Documentation%20arch&#233;ologique%20li&#233;e%20&#224;%20la%20th&#232;se\Cultures.docx" TargetMode="External"/><Relationship Id="rId1037" Type="http://schemas.openxmlformats.org/officeDocument/2006/relationships/hyperlink" Target="file:///C:\Users\Thomas%20Huet\Desktop\Documentation%20arch&#233;ologique%20li&#233;e%20&#224;%20la%20th&#232;se\Sites.docx" TargetMode="External"/><Relationship Id="rId5658" Type="http://schemas.openxmlformats.org/officeDocument/2006/relationships/hyperlink" Target="file:///C:\Users\Thomas%20Huet\Desktop\Documentation%20arch&#233;ologique%20li&#233;e%20&#224;%20la%20th&#232;se\Sites.docx" TargetMode="External"/><Relationship Id="rId6709" Type="http://schemas.openxmlformats.org/officeDocument/2006/relationships/hyperlink" Target="file:///C:\Users\Thomas%20Huet\Desktop\Documentation%20arch&#233;ologique%20li&#233;e%20&#224;%20la%20th&#232;se\Cultures.docx" TargetMode="External"/><Relationship Id="rId7080" Type="http://schemas.openxmlformats.org/officeDocument/2006/relationships/hyperlink" Target="file:///C:\Users\Thomas%20Huet\Desktop\Documentation%20arch&#233;ologique%20li&#233;e%20&#224;%20la%20th&#232;se\Cultures.docx" TargetMode="External"/><Relationship Id="rId8131" Type="http://schemas.openxmlformats.org/officeDocument/2006/relationships/hyperlink" Target="file:///C:\Users\Thomas%20Huet\Desktop\Documentation%20arch&#233;ologique%20li&#233;e%20&#224;%20la%20th&#232;se\Sites.docx" TargetMode="External"/><Relationship Id="rId10061" Type="http://schemas.openxmlformats.org/officeDocument/2006/relationships/hyperlink" Target="file:///C:\Users\Thomas%20Huet\Desktop\Documentation%20arch&#233;ologique%20li&#233;e%20&#224;%20la%20th&#232;se\Cultures.docx" TargetMode="External"/><Relationship Id="rId11112" Type="http://schemas.openxmlformats.org/officeDocument/2006/relationships/hyperlink" Target="file:///C:\Users\Thomas%20Huet\Desktop\Documentation%20arch&#233;ologique%20li&#233;e%20&#224;%20la%20th&#232;se\Sites.docx" TargetMode="External"/><Relationship Id="rId12510" Type="http://schemas.openxmlformats.org/officeDocument/2006/relationships/hyperlink" Target="file:///C:\Users\Thomas%20Huet\Desktop\Documentation%20arch&#233;ologique%20li&#233;e%20&#224;%20la%20th&#232;se\Sites.docx" TargetMode="External"/><Relationship Id="rId3690" Type="http://schemas.openxmlformats.org/officeDocument/2006/relationships/hyperlink" Target="file:///C:\Users\Thomas%20Huet\Desktop\Documentation%20arch&#233;ologique%20li&#233;e%20&#224;%20la%20th&#232;se\Cultures.docx" TargetMode="External"/><Relationship Id="rId2292" Type="http://schemas.openxmlformats.org/officeDocument/2006/relationships/hyperlink" Target="file:///C:\Users\Thomas%20Huet\Desktop\Documentation%20arch&#233;ologique%20li&#233;e%20&#224;%20la%20th&#232;se\Cultures.docx" TargetMode="External"/><Relationship Id="rId3343" Type="http://schemas.openxmlformats.org/officeDocument/2006/relationships/hyperlink" Target="file:///C:\Users\Thomas%20Huet\Desktop\Documentation%20arch&#233;ologique%20li&#233;e%20&#224;%20la%20th&#232;se\Sites.docx" TargetMode="External"/><Relationship Id="rId4741" Type="http://schemas.openxmlformats.org/officeDocument/2006/relationships/hyperlink" Target="file:///C:\Users\Thomas%20Huet\Desktop\Documentation%20arch&#233;ologique%20li&#233;e%20&#224;%20la%20th&#232;se\Sites.docx" TargetMode="External"/><Relationship Id="rId13284" Type="http://schemas.openxmlformats.org/officeDocument/2006/relationships/hyperlink" Target="file:///C:\Users\Thomas%20Huet\Desktop\Documentation%20arch&#233;ologique%20li&#233;e%20&#224;%20la%20th&#232;se\Sites.docx" TargetMode="External"/><Relationship Id="rId14335" Type="http://schemas.openxmlformats.org/officeDocument/2006/relationships/hyperlink" Target="file:///C:\Users\Thomas%20Huet\Desktop\Documentation%20arch&#233;ologique%20li&#233;e%20&#224;%20la%20th&#232;se\Sites.docx" TargetMode="External"/><Relationship Id="rId264" Type="http://schemas.openxmlformats.org/officeDocument/2006/relationships/hyperlink" Target="file:///C:\Users\Thomas%20Huet\Desktop\Documentation%20arch&#233;ologique%20li&#233;e%20&#224;%20la%20th&#232;se\Sites.docx" TargetMode="External"/><Relationship Id="rId7964" Type="http://schemas.openxmlformats.org/officeDocument/2006/relationships/hyperlink" Target="file:///C:\Users\Thomas%20Huet\Desktop\Documentation%20arch&#233;ologique%20li&#233;e%20&#224;%20la%20th&#232;se\Cultures.docx" TargetMode="External"/><Relationship Id="rId10945" Type="http://schemas.openxmlformats.org/officeDocument/2006/relationships/hyperlink" Target="file:///C:\Users\Thomas%20Huet\Desktop\Documentation%20arch&#233;ologique%20li&#233;e%20&#224;%20la%20th&#232;se\Cultures.docx" TargetMode="External"/><Relationship Id="rId6566" Type="http://schemas.openxmlformats.org/officeDocument/2006/relationships/hyperlink" Target="file:///C:\Users\Thomas%20Huet\Desktop\Documentation%20arch&#233;ologique%20li&#233;e%20&#224;%20la%20th&#232;se\Sites.docx" TargetMode="External"/><Relationship Id="rId7617" Type="http://schemas.openxmlformats.org/officeDocument/2006/relationships/hyperlink" Target="file:///C:\Users\Thomas%20Huet\Desktop\Documentation%20arch&#233;ologique%20li&#233;e%20&#224;%20la%20th&#232;se\Cultures.docx" TargetMode="External"/><Relationship Id="rId5168" Type="http://schemas.openxmlformats.org/officeDocument/2006/relationships/hyperlink" Target="file:///C:\Users\Thomas%20Huet\Desktop\Documentation%20arch&#233;ologique%20li&#233;e%20&#224;%20la%20th&#232;se\Cultures.docx" TargetMode="External"/><Relationship Id="rId6219" Type="http://schemas.openxmlformats.org/officeDocument/2006/relationships/hyperlink" Target="file:///C:\Users\Thomas%20Huet\Desktop\Documentation%20arch&#233;ologique%20li&#233;e%20&#224;%20la%20th&#232;se\Cultures.docx" TargetMode="External"/><Relationship Id="rId9789" Type="http://schemas.openxmlformats.org/officeDocument/2006/relationships/hyperlink" Target="file:///C:\Users\Thomas%20Huet\Desktop\Documentation%20arch&#233;ologique%20li&#233;e%20&#224;%20la%20th&#232;se\Cultures.docx" TargetMode="External"/><Relationship Id="rId12020" Type="http://schemas.openxmlformats.org/officeDocument/2006/relationships/hyperlink" Target="file:///C:\Users\Thomas%20Huet\Desktop\Documentation%20arch&#233;ologique%20li&#233;e%20&#224;%20la%20th&#232;se\Cultures.docx" TargetMode="External"/><Relationship Id="rId1778" Type="http://schemas.openxmlformats.org/officeDocument/2006/relationships/hyperlink" Target="file:///C:\Users\Thomas%20Huet\Desktop\Documentation%20arch&#233;ologique%20li&#233;e%20&#224;%20la%20th&#232;se\Cultures.docx" TargetMode="External"/><Relationship Id="rId2829" Type="http://schemas.openxmlformats.org/officeDocument/2006/relationships/hyperlink" Target="file:///C:\Users\Thomas%20Huet\Desktop\Documentation%20arch&#233;ologique%20li&#233;e%20&#224;%20la%20th&#232;se\Cultures.docx" TargetMode="External"/><Relationship Id="rId6700" Type="http://schemas.openxmlformats.org/officeDocument/2006/relationships/hyperlink" Target="file:///C:\Users\Thomas%20Huet\Desktop\Documentation%20arch&#233;ologique%20li&#233;e%20&#224;%20la%20th&#232;se\Cultures.docx" TargetMode="External"/><Relationship Id="rId14192" Type="http://schemas.openxmlformats.org/officeDocument/2006/relationships/hyperlink" Target="file:///C:\Users\Thomas%20Huet\Desktop\Documentation%20arch&#233;ologique%20li&#233;e%20&#224;%20la%20th&#232;se\Sites.docx" TargetMode="External"/><Relationship Id="rId4251" Type="http://schemas.openxmlformats.org/officeDocument/2006/relationships/hyperlink" Target="file:///C:\Users\Thomas%20Huet\Desktop\Documentation%20arch&#233;ologique%20li&#233;e%20&#224;%20la%20th&#232;se\Cultures.docx" TargetMode="External"/><Relationship Id="rId5302" Type="http://schemas.openxmlformats.org/officeDocument/2006/relationships/hyperlink" Target="file:///C:\Users\Thomas%20Huet\Desktop\Documentation%20arch&#233;ologique%20li&#233;e%20&#224;%20la%20th&#232;se\Sites.docx" TargetMode="External"/><Relationship Id="rId7474" Type="http://schemas.openxmlformats.org/officeDocument/2006/relationships/hyperlink" Target="file:///C:\Users\Thomas%20Huet\Desktop\Documentation%20arch&#233;ologique%20li&#233;e%20&#224;%20la%20th&#232;se\Cultures.docx" TargetMode="External"/><Relationship Id="rId8872" Type="http://schemas.openxmlformats.org/officeDocument/2006/relationships/hyperlink" Target="file:///C:\Users\Thomas%20Huet\Desktop\Documentation%20arch&#233;ologique%20li&#233;e%20&#224;%20la%20th&#232;se\Sites.docx" TargetMode="External"/><Relationship Id="rId9923" Type="http://schemas.openxmlformats.org/officeDocument/2006/relationships/hyperlink" Target="file:///C:\Users\Thomas%20Huet\Desktop\Documentation%20arch&#233;ologique%20li&#233;e%20&#224;%20la%20th&#232;se\Cultures.docx" TargetMode="External"/><Relationship Id="rId11853" Type="http://schemas.openxmlformats.org/officeDocument/2006/relationships/hyperlink" Target="file:///C:\Users\Thomas%20Huet\Desktop\Documentation%20arch&#233;ologique%20li&#233;e%20&#224;%20la%20th&#232;se\Cultures.docx" TargetMode="External"/><Relationship Id="rId12904" Type="http://schemas.openxmlformats.org/officeDocument/2006/relationships/hyperlink" Target="file:///C:\Users\Thomas%20Huet\Desktop\Documentation%20arch&#233;ologique%20li&#233;e%20&#224;%20la%20th&#232;se\Cultures.docx" TargetMode="External"/><Relationship Id="rId1912" Type="http://schemas.openxmlformats.org/officeDocument/2006/relationships/hyperlink" Target="file:///C:\Users\Thomas%20Huet\Desktop\Documentation%20arch&#233;ologique%20li&#233;e%20&#224;%20la%20th&#232;se\Sites.docx" TargetMode="External"/><Relationship Id="rId6076" Type="http://schemas.openxmlformats.org/officeDocument/2006/relationships/hyperlink" Target="file:///C:\Users\Thomas%20Huet\Desktop\Documentation%20arch&#233;ologique%20li&#233;e%20&#224;%20la%20th&#232;se\Sites.docx" TargetMode="External"/><Relationship Id="rId7127" Type="http://schemas.openxmlformats.org/officeDocument/2006/relationships/hyperlink" Target="file:///C:\Users\Thomas%20Huet\Desktop\Documentation%20arch&#233;ologique%20li&#233;e%20&#224;%20la%20th&#232;se\Sites.docx" TargetMode="External"/><Relationship Id="rId8525" Type="http://schemas.openxmlformats.org/officeDocument/2006/relationships/hyperlink" Target="file:///C:\Users\Thomas%20Huet\Desktop\Documentation%20arch&#233;ologique%20li&#233;e%20&#224;%20la%20th&#232;se\Cultures.docx" TargetMode="External"/><Relationship Id="rId10455" Type="http://schemas.openxmlformats.org/officeDocument/2006/relationships/hyperlink" Target="file:///C:\Users\Thomas%20Huet\Desktop\Documentation%20arch&#233;ologique%20li&#233;e%20&#224;%20la%20th&#232;se\Sites.docx" TargetMode="External"/><Relationship Id="rId11506" Type="http://schemas.openxmlformats.org/officeDocument/2006/relationships/hyperlink" Target="file:///C:\Users\Thomas%20Huet\Desktop\Documentation%20arch&#233;ologique%20li&#233;e%20&#224;%20la%20th&#232;se\Cultures.docx" TargetMode="External"/><Relationship Id="rId10108" Type="http://schemas.openxmlformats.org/officeDocument/2006/relationships/hyperlink" Target="file:///C:\Users\Thomas%20Huet\Desktop\Documentation%20arch&#233;ologique%20li&#233;e%20&#224;%20la%20th&#232;se\Cultures.docx" TargetMode="External"/><Relationship Id="rId13678" Type="http://schemas.openxmlformats.org/officeDocument/2006/relationships/hyperlink" Target="file:///C:\Users\Thomas%20Huet\Desktop\Documentation%20arch&#233;ologique%20li&#233;e%20&#224;%20la%20th&#232;se\Sites.docx" TargetMode="External"/><Relationship Id="rId2686" Type="http://schemas.openxmlformats.org/officeDocument/2006/relationships/hyperlink" Target="file:///C:\Users\Thomas%20Huet\Desktop\Documentation%20arch&#233;ologique%20li&#233;e%20&#224;%20la%20th&#232;se\Sites.docx" TargetMode="External"/><Relationship Id="rId3737" Type="http://schemas.openxmlformats.org/officeDocument/2006/relationships/hyperlink" Target="file:///C:\Users\Thomas%20Huet\Desktop\Documentation%20arch&#233;ologique%20li&#233;e%20&#224;%20la%20th&#232;se\Cultures.docx" TargetMode="External"/><Relationship Id="rId9299" Type="http://schemas.openxmlformats.org/officeDocument/2006/relationships/hyperlink" Target="file:///C:\Users\Thomas%20Huet\Desktop\Documentation%20arch&#233;ologique%20li&#233;e%20&#224;%20la%20th&#232;se\Cultures.docx" TargetMode="External"/><Relationship Id="rId658" Type="http://schemas.openxmlformats.org/officeDocument/2006/relationships/hyperlink" Target="file:///C:\Users\Thomas%20Huet\Desktop\Documentation%20arch&#233;ologique%20li&#233;e%20&#224;%20la%20th&#232;se\Sites.docx" TargetMode="External"/><Relationship Id="rId1288" Type="http://schemas.openxmlformats.org/officeDocument/2006/relationships/hyperlink" Target="file:///C:\Users\Thomas%20Huet\Desktop\Documentation%20arch&#233;ologique%20li&#233;e%20&#224;%20la%20th&#232;se\Cultures.docx" TargetMode="External"/><Relationship Id="rId2339" Type="http://schemas.openxmlformats.org/officeDocument/2006/relationships/hyperlink" Target="file:///C:\Users\Thomas%20Huet\Desktop\Documentation%20arch&#233;ologique%20li&#233;e%20&#224;%20la%20th&#232;se\Sites.docx" TargetMode="External"/><Relationship Id="rId6210" Type="http://schemas.openxmlformats.org/officeDocument/2006/relationships/hyperlink" Target="file:///C:\Users\Thomas%20Huet\Desktop\Documentation%20arch&#233;ologique%20li&#233;e%20&#224;%20la%20th&#232;se\Cultures.docx" TargetMode="External"/><Relationship Id="rId9780" Type="http://schemas.openxmlformats.org/officeDocument/2006/relationships/hyperlink" Target="file:///C:\Users\Thomas%20Huet\Desktop\Documentation%20arch&#233;ologique%20li&#233;e%20&#224;%20la%20th&#232;se\Cultures.docx" TargetMode="External"/><Relationship Id="rId8382" Type="http://schemas.openxmlformats.org/officeDocument/2006/relationships/hyperlink" Target="file:///C:\Users\Thomas%20Huet\Desktop\Documentation%20arch&#233;ologique%20li&#233;e%20&#224;%20la%20th&#232;se\Sites.docx" TargetMode="External"/><Relationship Id="rId9433" Type="http://schemas.openxmlformats.org/officeDocument/2006/relationships/hyperlink" Target="file:///C:\Users\Thomas%20Huet\Desktop\Documentation%20arch&#233;ologique%20li&#233;e%20&#224;%20la%20th&#232;se\Sites.docx" TargetMode="External"/><Relationship Id="rId12761" Type="http://schemas.openxmlformats.org/officeDocument/2006/relationships/hyperlink" Target="file:///C:\Users\Thomas%20Huet\Desktop\Documentation%20arch&#233;ologique%20li&#233;e%20&#224;%20la%20th&#232;se\Cultures.docx" TargetMode="External"/><Relationship Id="rId13812" Type="http://schemas.openxmlformats.org/officeDocument/2006/relationships/hyperlink" Target="file:///C:\Users\Thomas%20Huet\Desktop\Documentation%20arch&#233;ologique%20li&#233;e%20&#224;%20la%20th&#232;se\Analyses%20Statistiques.docx" TargetMode="External"/><Relationship Id="rId1422" Type="http://schemas.openxmlformats.org/officeDocument/2006/relationships/hyperlink" Target="file:///C:\Users\Thomas%20Huet\Desktop\Documentation%20arch&#233;ologique%20li&#233;e%20&#224;%20la%20th&#232;se\Sites.docx" TargetMode="External"/><Relationship Id="rId2820" Type="http://schemas.openxmlformats.org/officeDocument/2006/relationships/hyperlink" Target="file:///C:\Users\Thomas%20Huet\Desktop\Documentation%20arch&#233;ologique%20li&#233;e%20&#224;%20la%20th&#232;se\Sites.docx" TargetMode="External"/><Relationship Id="rId8035" Type="http://schemas.openxmlformats.org/officeDocument/2006/relationships/hyperlink" Target="file:///C:\Users\Thomas%20Huet\Desktop\Documentation%20arch&#233;ologique%20li&#233;e%20&#224;%20la%20th&#232;se\Cultures.docx" TargetMode="External"/><Relationship Id="rId11016" Type="http://schemas.openxmlformats.org/officeDocument/2006/relationships/hyperlink" Target="file:///C:\Users\Thomas%20Huet\Desktop\Documentation%20arch&#233;ologique%20li&#233;e%20&#224;%20la%20th&#232;se\Cultures.docx" TargetMode="External"/><Relationship Id="rId11363" Type="http://schemas.openxmlformats.org/officeDocument/2006/relationships/hyperlink" Target="file:///C:\Users\Thomas%20Huet\Desktop\Documentation%20arch&#233;ologique%20li&#233;e%20&#224;%20la%20th&#232;se\Sites.docx" TargetMode="External"/><Relationship Id="rId12414" Type="http://schemas.openxmlformats.org/officeDocument/2006/relationships/hyperlink" Target="file:///C:\Users\Thomas%20Huet\Desktop\Documentation%20arch&#233;ologique%20li&#233;e%20&#224;%20la%20th&#232;se\Sites.docx" TargetMode="External"/><Relationship Id="rId4992" Type="http://schemas.openxmlformats.org/officeDocument/2006/relationships/hyperlink" Target="file:///C:\Users\Thomas%20Huet\Desktop\Documentation%20arch&#233;ologique%20li&#233;e%20&#224;%20la%20th&#232;se\Sites.docx" TargetMode="External"/><Relationship Id="rId2196" Type="http://schemas.openxmlformats.org/officeDocument/2006/relationships/hyperlink" Target="file:///C:\Users\Thomas%20Huet\Desktop\Documentation%20arch&#233;ologique%20li&#233;e%20&#224;%20la%20th&#232;se\Sites.docx" TargetMode="External"/><Relationship Id="rId3594" Type="http://schemas.openxmlformats.org/officeDocument/2006/relationships/hyperlink" Target="file:///C:\Users\Thomas%20Huet\Desktop\Documentation%20arch&#233;ologique%20li&#233;e%20&#224;%20la%20th&#232;se\Cultures.docx" TargetMode="External"/><Relationship Id="rId4645" Type="http://schemas.openxmlformats.org/officeDocument/2006/relationships/hyperlink" Target="file:///C:\Users\Thomas%20Huet\Desktop\Documentation%20arch&#233;ologique%20li&#233;e%20&#224;%20la%20th&#232;se\Cultures.docx" TargetMode="External"/><Relationship Id="rId13188" Type="http://schemas.openxmlformats.org/officeDocument/2006/relationships/hyperlink" Target="file:///C:\Users\Thomas%20Huet\Desktop\Documentation%20arch&#233;ologique%20li&#233;e%20&#224;%20la%20th&#232;se\Sites.docx" TargetMode="External"/><Relationship Id="rId14239" Type="http://schemas.openxmlformats.org/officeDocument/2006/relationships/hyperlink" Target="file:///C:\Users\Thomas%20Huet\Desktop\Documentation%20arch&#233;ologique%20li&#233;e%20&#224;%20la%20th&#232;se\Sites.docx" TargetMode="External"/><Relationship Id="rId168" Type="http://schemas.openxmlformats.org/officeDocument/2006/relationships/hyperlink" Target="file:///C:\Users\Thomas%20Huet\Desktop\Documentation%20arch&#233;ologique%20li&#233;e%20&#224;%20la%20th&#232;se\Sites.docx" TargetMode="External"/><Relationship Id="rId3247" Type="http://schemas.openxmlformats.org/officeDocument/2006/relationships/hyperlink" Target="file:///C:\Users\Thomas%20Huet\Desktop\Documentation%20arch&#233;ologique%20li&#233;e%20&#224;%20la%20th&#232;se\Sites.docx" TargetMode="External"/><Relationship Id="rId7868" Type="http://schemas.openxmlformats.org/officeDocument/2006/relationships/hyperlink" Target="file:///C:\Users\Thomas%20Huet\Desktop\Documentation%20arch&#233;ologique%20li&#233;e%20&#224;%20la%20th&#232;se\Cultures.docx" TargetMode="External"/><Relationship Id="rId8919" Type="http://schemas.openxmlformats.org/officeDocument/2006/relationships/hyperlink" Target="file:///C:\Users\Thomas%20Huet\Desktop\Documentation%20arch&#233;ologique%20li&#233;e%20&#224;%20la%20th&#232;se\Cultures.docx" TargetMode="External"/><Relationship Id="rId10849" Type="http://schemas.openxmlformats.org/officeDocument/2006/relationships/hyperlink" Target="Sites.docx" TargetMode="External"/><Relationship Id="rId9290" Type="http://schemas.openxmlformats.org/officeDocument/2006/relationships/hyperlink" Target="file:///C:\Users\Thomas%20Huet\Desktop\Documentation%20arch&#233;ologique%20li&#233;e%20&#224;%20la%20th&#232;se\Cultures.docx" TargetMode="External"/><Relationship Id="rId12271" Type="http://schemas.openxmlformats.org/officeDocument/2006/relationships/hyperlink" Target="file:///C:\Users\Thomas%20Huet\Desktop\Documentation%20arch&#233;ologique%20li&#233;e%20&#224;%20la%20th&#232;se\Cultures.docx" TargetMode="External"/><Relationship Id="rId13322" Type="http://schemas.openxmlformats.org/officeDocument/2006/relationships/hyperlink" Target="file:///C:\Users\Thomas%20Huet\Desktop\Documentation%20arch&#233;ologique%20li&#233;e%20&#224;%20la%20th&#232;se\Cultures.docx" TargetMode="External"/><Relationship Id="rId2330" Type="http://schemas.openxmlformats.org/officeDocument/2006/relationships/hyperlink" Target="file:///C:\Users\Thomas%20Huet\Desktop\Documentation%20arch&#233;ologique%20li&#233;e%20&#224;%20la%20th&#232;se\Sites.docx" TargetMode="External"/><Relationship Id="rId302" Type="http://schemas.openxmlformats.org/officeDocument/2006/relationships/hyperlink" Target="file:///C:\Users\Thomas%20Huet\Desktop\Documentation%20arch&#233;ologique%20li&#233;e%20&#224;%20la%20th&#232;se\Cultures.docx" TargetMode="External"/><Relationship Id="rId5553" Type="http://schemas.openxmlformats.org/officeDocument/2006/relationships/hyperlink" Target="file:///C:\Users\Thomas%20Huet\Desktop\Documentation%20arch&#233;ologique%20li&#233;e%20&#224;%20la%20th&#232;se\Cultures.docx" TargetMode="External"/><Relationship Id="rId6951" Type="http://schemas.openxmlformats.org/officeDocument/2006/relationships/hyperlink" Target="file:///C:\Users\Thomas%20Huet\Desktop\Documentation%20arch&#233;ologique%20li&#233;e%20&#224;%20la%20th&#232;se\Cultures.docx" TargetMode="External"/><Relationship Id="rId14096" Type="http://schemas.openxmlformats.org/officeDocument/2006/relationships/hyperlink" Target="file:///C:\Users\Thomas%20Huet\Desktop\Documentation%20arch&#233;ologique%20li&#233;e%20&#224;%20la%20th&#232;se\Cultures.docx" TargetMode="External"/><Relationship Id="rId4155" Type="http://schemas.openxmlformats.org/officeDocument/2006/relationships/hyperlink" Target="file:///C:\Users\Thomas%20Huet\Desktop\Documentation%20arch&#233;ologique%20li&#233;e%20&#224;%20la%20th&#232;se\Cultures.docx" TargetMode="External"/><Relationship Id="rId5206" Type="http://schemas.openxmlformats.org/officeDocument/2006/relationships/hyperlink" Target="file:///C:\Users\Thomas%20Huet\Desktop\Documentation%20arch&#233;ologique%20li&#233;e%20&#224;%20la%20th&#232;se\Cultures.docx" TargetMode="External"/><Relationship Id="rId6604" Type="http://schemas.openxmlformats.org/officeDocument/2006/relationships/hyperlink" Target="file:///C:\Users\Thomas%20Huet\Desktop\Documentation%20arch&#233;ologique%20li&#233;e%20&#224;%20la%20th&#232;se\Sites.docx" TargetMode="External"/><Relationship Id="rId8776" Type="http://schemas.openxmlformats.org/officeDocument/2006/relationships/hyperlink" Target="file:///C:\Users\Thomas%20Huet\Desktop\Documentation%20arch&#233;ologique%20li&#233;e%20&#224;%20la%20th&#232;se\Sites.docx" TargetMode="External"/><Relationship Id="rId9827" Type="http://schemas.openxmlformats.org/officeDocument/2006/relationships/hyperlink" Target="file:///C:\Users\Thomas%20Huet\Desktop\Documentation%20arch&#233;ologique%20li&#233;e%20&#224;%20la%20th&#232;se\Cultures.docx" TargetMode="External"/><Relationship Id="rId11757" Type="http://schemas.openxmlformats.org/officeDocument/2006/relationships/hyperlink" Target="file:///C:\Users\Thomas%20Huet\Desktop\Documentation%20arch&#233;ologique%20li&#233;e%20&#224;%20la%20th&#232;se\Analyses%20Statistiques.docx" TargetMode="External"/><Relationship Id="rId12808" Type="http://schemas.openxmlformats.org/officeDocument/2006/relationships/hyperlink" Target="file:///C:\Users\Thomas%20Huet\Desktop\Documentation%20arch&#233;ologique%20li&#233;e%20&#224;%20la%20th&#232;se\Cultures.docx" TargetMode="External"/><Relationship Id="rId1816" Type="http://schemas.openxmlformats.org/officeDocument/2006/relationships/hyperlink" Target="file:///C:\Users\Thomas%20Huet\Desktop\Documentation%20arch&#233;ologique%20li&#233;e%20&#224;%20la%20th&#232;se\Cultures.docx" TargetMode="External"/><Relationship Id="rId7378" Type="http://schemas.openxmlformats.org/officeDocument/2006/relationships/hyperlink" Target="file:///C:\Users\Thomas%20Huet\Desktop\Documentation%20arch&#233;ologique%20li&#233;e%20&#224;%20la%20th&#232;se\Cultures.docx" TargetMode="External"/><Relationship Id="rId8429" Type="http://schemas.openxmlformats.org/officeDocument/2006/relationships/hyperlink" Target="file:///C:\Users\Thomas%20Huet\Desktop\Documentation%20arch&#233;ologique%20li&#233;e%20&#224;%20la%20th&#232;se\Cultures.docx" TargetMode="External"/><Relationship Id="rId10359" Type="http://schemas.openxmlformats.org/officeDocument/2006/relationships/hyperlink" Target="file:///C:\Users\Thomas%20Huet\Desktop\Documentation%20arch&#233;ologique%20li&#233;e%20&#224;%20la%20th&#232;se\Sites.docx" TargetMode="External"/><Relationship Id="rId14230" Type="http://schemas.openxmlformats.org/officeDocument/2006/relationships/hyperlink" Target="file:///C:\Users\Thomas%20Huet\Desktop\Documentation%20arch&#233;ologique%20li&#233;e%20&#224;%20la%20th&#232;se\Cultures.docx" TargetMode="External"/><Relationship Id="rId3988" Type="http://schemas.openxmlformats.org/officeDocument/2006/relationships/hyperlink" Target="file:///C:\Users\Thomas%20Huet\Desktop\Documentation%20arch&#233;ologique%20li&#233;e%20&#224;%20la%20th&#232;se\Cultures.docx" TargetMode="External"/><Relationship Id="rId8910" Type="http://schemas.openxmlformats.org/officeDocument/2006/relationships/hyperlink" Target="file:///C:\Users\Thomas%20Huet\Desktop\Documentation%20arch&#233;ologique%20li&#233;e%20&#224;%20la%20th&#232;se\Cultures.docx" TargetMode="External"/><Relationship Id="rId6461" Type="http://schemas.openxmlformats.org/officeDocument/2006/relationships/hyperlink" Target="file:///C:\Users\Thomas%20Huet\Desktop\Documentation%20arch&#233;ologique%20li&#233;e%20&#224;%20la%20th&#232;se\Cultures.docx" TargetMode="External"/><Relationship Id="rId7512" Type="http://schemas.openxmlformats.org/officeDocument/2006/relationships/hyperlink" Target="file:///C:\Users\Thomas%20Huet\Desktop\Documentation%20arch&#233;ologique%20li&#233;e%20&#224;%20la%20th&#232;se\Sites.docx" TargetMode="External"/><Relationship Id="rId10840" Type="http://schemas.openxmlformats.org/officeDocument/2006/relationships/hyperlink" Target="Sites.docx" TargetMode="External"/><Relationship Id="rId5063" Type="http://schemas.openxmlformats.org/officeDocument/2006/relationships/hyperlink" Target="file:///C:\Users\Thomas%20Huet\Desktop\Documentation%20arch&#233;ologique%20li&#233;e%20&#224;%20la%20th&#232;se\Cultures.docx" TargetMode="External"/><Relationship Id="rId6114" Type="http://schemas.openxmlformats.org/officeDocument/2006/relationships/hyperlink" Target="file:///C:\Users\Thomas%20Huet\Desktop\Documentation%20arch&#233;ologique%20li&#233;e%20&#224;%20la%20th&#232;se\Cultures.docx" TargetMode="External"/><Relationship Id="rId9684" Type="http://schemas.openxmlformats.org/officeDocument/2006/relationships/hyperlink" Target="file:///C:\Users\Thomas%20Huet\Desktop\Documentation%20arch&#233;ologique%20li&#233;e%20&#224;%20la%20th&#232;se\Cultures.docx" TargetMode="External"/><Relationship Id="rId8286" Type="http://schemas.openxmlformats.org/officeDocument/2006/relationships/hyperlink" Target="file:///C:\Users\Thomas%20Huet\Desktop\Documentation%20arch&#233;ologique%20li&#233;e%20&#224;%20la%20th&#232;se\Cultures.docx" TargetMode="External"/><Relationship Id="rId9337" Type="http://schemas.openxmlformats.org/officeDocument/2006/relationships/hyperlink" Target="file:///C:\Users\Thomas%20Huet\Desktop\Documentation%20arch&#233;ologique%20li&#233;e%20&#224;%20la%20th&#232;se\Sites.docx" TargetMode="External"/><Relationship Id="rId12665" Type="http://schemas.openxmlformats.org/officeDocument/2006/relationships/hyperlink" Target="file:///C:\Users\Thomas%20Huet\Desktop\Documentation%20arch&#233;ologique%20li&#233;e%20&#224;%20la%20th&#232;se\Cultures.docx" TargetMode="External"/><Relationship Id="rId13716" Type="http://schemas.openxmlformats.org/officeDocument/2006/relationships/hyperlink" Target="file:///C:\Users\Thomas%20Huet\Desktop\Documentation%20arch&#233;ologique%20li&#233;e%20&#224;%20la%20th&#232;se\Sites.docx" TargetMode="External"/><Relationship Id="rId1673" Type="http://schemas.openxmlformats.org/officeDocument/2006/relationships/hyperlink" Target="file:///C:\Users\Thomas%20Huet\Desktop\Documentation%20arch&#233;ologique%20li&#233;e%20&#224;%20la%20th&#232;se\Cultures.docx" TargetMode="External"/><Relationship Id="rId2724" Type="http://schemas.openxmlformats.org/officeDocument/2006/relationships/hyperlink" Target="file:///C:\Users\Thomas%20Huet\Desktop\Documentation%20arch&#233;ologique%20li&#233;e%20&#224;%20la%20th&#232;se\Cultures.docx" TargetMode="External"/><Relationship Id="rId11267" Type="http://schemas.openxmlformats.org/officeDocument/2006/relationships/hyperlink" Target="file:///C:\Users\Thomas%20Huet\Desktop\Documentation%20arch&#233;ologique%20li&#233;e%20&#224;%20la%20th&#232;se\Cultures.docx" TargetMode="External"/><Relationship Id="rId12318" Type="http://schemas.openxmlformats.org/officeDocument/2006/relationships/hyperlink" Target="file:///C:\Users\Thomas%20Huet\Desktop\Documentation%20arch&#233;ologique%20li&#233;e%20&#224;%20la%20th&#232;se\Cultures.docx" TargetMode="External"/><Relationship Id="rId1326" Type="http://schemas.openxmlformats.org/officeDocument/2006/relationships/hyperlink" Target="file:///C:\Users\Thomas%20Huet\Desktop\Documentation%20arch&#233;ologique%20li&#233;e%20&#224;%20la%20th&#232;se\Cultures.docx" TargetMode="External"/><Relationship Id="rId4896" Type="http://schemas.openxmlformats.org/officeDocument/2006/relationships/hyperlink" Target="file:///C:\Users\Thomas%20Huet\Desktop\Documentation%20arch&#233;ologique%20li&#233;e%20&#224;%20la%20th&#232;se\Sites.docx" TargetMode="External"/><Relationship Id="rId5947" Type="http://schemas.openxmlformats.org/officeDocument/2006/relationships/hyperlink" Target="file:///C:\Users\Thomas%20Huet\Desktop\Documentation%20arch&#233;ologique%20li&#233;e%20&#224;%20la%20th&#232;se\Cultures.docx" TargetMode="External"/><Relationship Id="rId32" Type="http://schemas.openxmlformats.org/officeDocument/2006/relationships/hyperlink" Target="file:///C:\Users\Thomas%20Huet\Desktop\Documentation%20arch&#233;ologique%20li&#233;e%20&#224;%20la%20th&#232;se\Cultures.docx" TargetMode="External"/><Relationship Id="rId3498" Type="http://schemas.openxmlformats.org/officeDocument/2006/relationships/hyperlink" Target="file:///C:\Users\Thomas%20Huet\Desktop\Documentation%20arch&#233;ologique%20li&#233;e%20&#224;%20la%20th&#232;se\Cultures.docx" TargetMode="External"/><Relationship Id="rId4549" Type="http://schemas.openxmlformats.org/officeDocument/2006/relationships/hyperlink" Target="file:///C:\Users\Thomas%20Huet\Desktop\Documentation%20arch&#233;ologique%20li&#233;e%20&#224;%20la%20th&#232;se\Cultures.docx" TargetMode="External"/><Relationship Id="rId8420" Type="http://schemas.openxmlformats.org/officeDocument/2006/relationships/hyperlink" Target="file:///C:\Users\Thomas%20Huet\Desktop\Documentation%20arch&#233;ologique%20li&#233;e%20&#224;%20la%20th&#232;se\Sites.docx" TargetMode="External"/><Relationship Id="rId10350" Type="http://schemas.openxmlformats.org/officeDocument/2006/relationships/hyperlink" Target="file:///C:\Users\Thomas%20Huet\Desktop\Documentation%20arch&#233;ologique%20li&#233;e%20&#224;%20la%20th&#232;se\Sites.docx" TargetMode="External"/><Relationship Id="rId11401" Type="http://schemas.openxmlformats.org/officeDocument/2006/relationships/hyperlink" Target="file:///C:\Users\Thomas%20Huet\Desktop\Documentation%20arch&#233;ologique%20li&#233;e%20&#224;%20la%20th&#232;se\Sites.docx" TargetMode="External"/><Relationship Id="rId7022" Type="http://schemas.openxmlformats.org/officeDocument/2006/relationships/hyperlink" Target="file:///C:\Users\Thomas%20Huet\Desktop\Documentation%20arch&#233;ologique%20li&#233;e%20&#224;%20la%20th&#232;se\Cultures.docx" TargetMode="External"/><Relationship Id="rId10003" Type="http://schemas.openxmlformats.org/officeDocument/2006/relationships/hyperlink" Target="file:///C:\Users\Thomas%20Huet\Desktop\Documentation%20arch&#233;ologique%20li&#233;e%20&#224;%20la%20th&#232;se\Cultures.docx" TargetMode="External"/><Relationship Id="rId2581" Type="http://schemas.openxmlformats.org/officeDocument/2006/relationships/hyperlink" Target="file:///C:\Users\Thomas%20Huet\Desktop\Documentation%20arch&#233;ologique%20li&#233;e%20&#224;%20la%20th&#232;se\Sites.docx" TargetMode="External"/><Relationship Id="rId3632" Type="http://schemas.openxmlformats.org/officeDocument/2006/relationships/hyperlink" Target="file:///C:\Users\Thomas%20Huet\Desktop\Documentation%20arch&#233;ologique%20li&#233;e%20&#224;%20la%20th&#232;se\Cultures.docx" TargetMode="External"/><Relationship Id="rId9194" Type="http://schemas.openxmlformats.org/officeDocument/2006/relationships/hyperlink" Target="file:///C:\Users\Thomas%20Huet\Desktop\Documentation%20arch&#233;ologique%20li&#233;e%20&#224;%20la%20th&#232;se\Sites.docx" TargetMode="External"/><Relationship Id="rId12175" Type="http://schemas.openxmlformats.org/officeDocument/2006/relationships/hyperlink" Target="Sites.docx" TargetMode="External"/><Relationship Id="rId13226" Type="http://schemas.openxmlformats.org/officeDocument/2006/relationships/hyperlink" Target="file:///C:\Users\Thomas%20Huet\Desktop\Documentation%20arch&#233;ologique%20li&#233;e%20&#224;%20la%20th&#232;se\Sites.docx" TargetMode="External"/><Relationship Id="rId13573" Type="http://schemas.openxmlformats.org/officeDocument/2006/relationships/hyperlink" Target="file:///C:\Users\Thomas%20Huet\Desktop\Documentation%20arch&#233;ologique%20li&#233;e%20&#224;%20la%20th&#232;se\Cultures.docx" TargetMode="External"/><Relationship Id="rId553" Type="http://schemas.openxmlformats.org/officeDocument/2006/relationships/hyperlink" Target="Sites.docx" TargetMode="External"/><Relationship Id="rId1183" Type="http://schemas.openxmlformats.org/officeDocument/2006/relationships/hyperlink" Target="file:///C:\Users\Thomas%20Huet\Desktop\Documentation%20arch&#233;ologique%20li&#233;e%20&#224;%20la%20th&#232;se\Sites.docx" TargetMode="External"/><Relationship Id="rId2234" Type="http://schemas.openxmlformats.org/officeDocument/2006/relationships/hyperlink" Target="file:///C:\Users\Thomas%20Huet\Desktop\Documentation%20arch&#233;ologique%20li&#233;e%20&#224;%20la%20th&#232;se\Cultures.docx" TargetMode="External"/><Relationship Id="rId206" Type="http://schemas.openxmlformats.org/officeDocument/2006/relationships/hyperlink" Target="file:///C:\Users\Thomas%20Huet\Desktop\Documentation%20arch&#233;ologique%20li&#233;e%20&#224;%20la%20th&#232;se\Cultures.docx" TargetMode="External"/><Relationship Id="rId6855" Type="http://schemas.openxmlformats.org/officeDocument/2006/relationships/hyperlink" Target="file:///C:\Users\Thomas%20Huet\Desktop\Documentation%20arch&#233;ologique%20li&#233;e%20&#224;%20la%20th&#232;se\Cultures.docx" TargetMode="External"/><Relationship Id="rId7906" Type="http://schemas.openxmlformats.org/officeDocument/2006/relationships/hyperlink" Target="file:///C:\Users\Thomas%20Huet\Desktop\Documentation%20arch&#233;ologique%20li&#233;e%20&#224;%20la%20th&#232;se\Sites.docx" TargetMode="External"/><Relationship Id="rId4059" Type="http://schemas.openxmlformats.org/officeDocument/2006/relationships/hyperlink" Target="file:///C:\Users\Thomas%20Huet\Desktop\Documentation%20arch&#233;ologique%20li&#233;e%20&#224;%20la%20th&#232;se\Sites.docx" TargetMode="External"/><Relationship Id="rId5457" Type="http://schemas.openxmlformats.org/officeDocument/2006/relationships/hyperlink" Target="file:///C:\Users\Thomas%20Huet\Desktop\Documentation%20arch&#233;ologique%20li&#233;e%20&#224;%20la%20th&#232;se\Cultures.docx" TargetMode="External"/><Relationship Id="rId6508" Type="http://schemas.openxmlformats.org/officeDocument/2006/relationships/hyperlink" Target="file:///C:\Users\Thomas%20Huet\Desktop\Documentation%20arch&#233;ologique%20li&#233;e%20&#224;%20la%20th&#232;se\Cultures.docx" TargetMode="External"/><Relationship Id="rId14481" Type="http://schemas.openxmlformats.org/officeDocument/2006/relationships/hyperlink" Target="file:///C:\Users\Thomas%20Huet\Desktop\Documentation%20arch&#233;ologique%20li&#233;e%20&#224;%20la%20th&#232;se\Sites.docx" TargetMode="External"/><Relationship Id="rId4540" Type="http://schemas.openxmlformats.org/officeDocument/2006/relationships/hyperlink" Target="file:///C:\Users\Thomas%20Huet\Desktop\Documentation%20arch&#233;ologique%20li&#233;e%20&#224;%20la%20th&#232;se\Sites.docx" TargetMode="External"/><Relationship Id="rId13083" Type="http://schemas.openxmlformats.org/officeDocument/2006/relationships/hyperlink" Target="file:///C:\Users\Thomas%20Huet\Desktop\Documentation%20arch&#233;ologique%20li&#233;e%20&#224;%20la%20th&#232;se\Sites.docx" TargetMode="External"/><Relationship Id="rId14134" Type="http://schemas.openxmlformats.org/officeDocument/2006/relationships/hyperlink" Target="file:///C:\Users\Thomas%20Huet\Desktop\Documentation%20arch&#233;ologique%20li&#233;e%20&#224;%20la%20th&#232;se\Sites.docx" TargetMode="External"/><Relationship Id="rId2091" Type="http://schemas.openxmlformats.org/officeDocument/2006/relationships/hyperlink" Target="file:///C:\Users\Thomas%20Huet\Desktop\Documentation%20arch&#233;ologique%20li&#233;e%20&#224;%20la%20th&#232;se\Cultures.docx" TargetMode="External"/><Relationship Id="rId3142" Type="http://schemas.openxmlformats.org/officeDocument/2006/relationships/hyperlink" Target="file:///C:\Users\Thomas%20Huet\Desktop\Documentation%20arch&#233;ologique%20li&#233;e%20&#224;%20la%20th&#232;se\Cultures.docx" TargetMode="External"/><Relationship Id="rId7763" Type="http://schemas.openxmlformats.org/officeDocument/2006/relationships/hyperlink" Target="file:///C:\Users\Thomas%20Huet\Desktop\Documentation%20arch&#233;ologique%20li&#233;e%20&#224;%20la%20th&#232;se\Cultures.docx" TargetMode="External"/><Relationship Id="rId6365" Type="http://schemas.openxmlformats.org/officeDocument/2006/relationships/hyperlink" Target="file:///C:\Users\Thomas%20Huet\Desktop\Documentation%20arch&#233;ologique%20li&#233;e%20&#224;%20la%20th&#232;se\Cultures.docx" TargetMode="External"/><Relationship Id="rId7416" Type="http://schemas.openxmlformats.org/officeDocument/2006/relationships/hyperlink" Target="file:///C:\Users\Thomas%20Huet\Desktop\Documentation%20arch&#233;ologique%20li&#233;e%20&#224;%20la%20th&#232;se\Sites.docx" TargetMode="External"/><Relationship Id="rId8814" Type="http://schemas.openxmlformats.org/officeDocument/2006/relationships/hyperlink" Target="file:///C:\Users\Thomas%20Huet\Desktop\Documentation%20arch&#233;ologique%20li&#233;e%20&#224;%20la%20th&#232;se\Cultures.docx" TargetMode="External"/><Relationship Id="rId10744" Type="http://schemas.openxmlformats.org/officeDocument/2006/relationships/hyperlink" Target="file:///C:\Users\Thomas%20Huet\Desktop\Documentation%20arch&#233;ologique%20li&#233;e%20&#224;%20la%20th&#232;se\Sites.docx" TargetMode="External"/><Relationship Id="rId6018" Type="http://schemas.openxmlformats.org/officeDocument/2006/relationships/hyperlink" Target="file:///C:\Users\Thomas%20Huet\Desktop\Documentation%20arch&#233;ologique%20li&#233;e%20&#224;%20la%20th&#232;se\Cultures.docx" TargetMode="External"/><Relationship Id="rId13967" Type="http://schemas.openxmlformats.org/officeDocument/2006/relationships/hyperlink" Target="file:///C:\Users\Thomas%20Huet\Desktop\Documentation%20arch&#233;ologique%20li&#233;e%20&#224;%20la%20th&#232;se\Sites.docx" TargetMode="External"/><Relationship Id="rId2975" Type="http://schemas.openxmlformats.org/officeDocument/2006/relationships/hyperlink" Target="file:///C:\Users\Thomas%20Huet\Desktop\Documentation%20arch&#233;ologique%20li&#233;e%20&#224;%20la%20th&#232;se\Cultures.docx" TargetMode="External"/><Relationship Id="rId9588" Type="http://schemas.openxmlformats.org/officeDocument/2006/relationships/hyperlink" Target="file:///C:\Users\Thomas%20Huet\Desktop\Documentation%20arch&#233;ologique%20li&#233;e%20&#224;%20la%20th&#232;se\Sites.docx" TargetMode="External"/><Relationship Id="rId12569" Type="http://schemas.openxmlformats.org/officeDocument/2006/relationships/hyperlink" Target="file:///C:\Users\Thomas%20Huet\Desktop\Documentation%20arch&#233;ologique%20li&#233;e%20&#224;%20la%20th&#232;se\Sites.docx" TargetMode="External"/><Relationship Id="rId947" Type="http://schemas.openxmlformats.org/officeDocument/2006/relationships/hyperlink" Target="file:///C:\Users\Thomas%20Huet\Desktop\Documentation%20arch&#233;ologique%20li&#233;e%20&#224;%20la%20th&#232;se\Sites.docx" TargetMode="External"/><Relationship Id="rId1577" Type="http://schemas.openxmlformats.org/officeDocument/2006/relationships/hyperlink" Target="file:///C:\Users\Thomas%20Huet\Desktop\Documentation%20arch&#233;ologique%20li&#233;e%20&#224;%20la%20th&#232;se\Sites.docx" TargetMode="External"/><Relationship Id="rId2628" Type="http://schemas.openxmlformats.org/officeDocument/2006/relationships/hyperlink" Target="file:///C:\Users\Thomas%20Huet\Desktop\Documentation%20arch&#233;ologique%20li&#233;e%20&#224;%20la%20th&#232;se\Cultures.docx" TargetMode="External"/><Relationship Id="rId4050" Type="http://schemas.openxmlformats.org/officeDocument/2006/relationships/hyperlink" Target="file:///C:\Users\Thomas%20Huet\Desktop\Documentation%20arch&#233;ologique%20li&#233;e%20&#224;%20la%20th&#232;se\Cultures.docx" TargetMode="External"/><Relationship Id="rId5101" Type="http://schemas.openxmlformats.org/officeDocument/2006/relationships/hyperlink" Target="file:///C:\Users\Thomas%20Huet\Desktop\Documentation%20arch&#233;ologique%20li&#233;e%20&#224;%20la%20th&#232;se\Cultures.docx" TargetMode="External"/><Relationship Id="rId8671" Type="http://schemas.openxmlformats.org/officeDocument/2006/relationships/hyperlink" Target="file:///C:\Users\Thomas%20Huet\Desktop\Documentation%20arch&#233;ologique%20li&#233;e%20&#224;%20la%20th&#232;se\Sites.docx" TargetMode="External"/><Relationship Id="rId9722" Type="http://schemas.openxmlformats.org/officeDocument/2006/relationships/hyperlink" Target="file:///C:\Users\Thomas%20Huet\Desktop\Documentation%20arch&#233;ologique%20li&#233;e%20&#224;%20la%20th&#232;se\Sites.docx" TargetMode="External"/><Relationship Id="rId1711" Type="http://schemas.openxmlformats.org/officeDocument/2006/relationships/hyperlink" Target="file:///C:\Users\Thomas%20Huet\Desktop\Documentation%20arch&#233;ologique%20li&#233;e%20&#224;%20la%20th&#232;se\Sites.docx" TargetMode="External"/><Relationship Id="rId7273" Type="http://schemas.openxmlformats.org/officeDocument/2006/relationships/hyperlink" Target="file:///C:\Users\Thomas%20Huet\Desktop\Documentation%20arch&#233;ologique%20li&#233;e%20&#224;%20la%20th&#232;se\Sites.docx" TargetMode="External"/><Relationship Id="rId8324" Type="http://schemas.openxmlformats.org/officeDocument/2006/relationships/hyperlink" Target="file:///C:\Users\Thomas%20Huet\Desktop\Documentation%20arch&#233;ologique%20li&#233;e%20&#224;%20la%20th&#232;se\Sites.docx" TargetMode="External"/><Relationship Id="rId10254" Type="http://schemas.openxmlformats.org/officeDocument/2006/relationships/hyperlink" Target="file:///C:\Users\Thomas%20Huet\Desktop\Documentation%20arch&#233;ologique%20li&#233;e%20&#224;%20la%20th&#232;se\Cultures.docx" TargetMode="External"/><Relationship Id="rId11652" Type="http://schemas.openxmlformats.org/officeDocument/2006/relationships/hyperlink" Target="file:///C:\Users\Thomas%20Huet\Desktop\Documentation%20arch&#233;ologique%20li&#233;e%20&#224;%20la%20th&#232;se\Cultures.docx" TargetMode="External"/><Relationship Id="rId12703" Type="http://schemas.openxmlformats.org/officeDocument/2006/relationships/hyperlink" Target="file:///C:\Users\Thomas%20Huet\Desktop\Documentation%20arch&#233;ologique%20li&#233;e%20&#224;%20la%20th&#232;se\Cultures.docx" TargetMode="External"/><Relationship Id="rId11305" Type="http://schemas.openxmlformats.org/officeDocument/2006/relationships/hyperlink" Target="file:///C:\Users\Thomas%20Huet\Desktop\Documentation%20arch&#233;ologique%20li&#233;e%20&#224;%20la%20th&#232;se\Sites.docx" TargetMode="External"/><Relationship Id="rId2485" Type="http://schemas.openxmlformats.org/officeDocument/2006/relationships/hyperlink" Target="file:///C:\Users\Thomas%20Huet\Desktop\Documentation%20arch&#233;ologique%20li&#233;e%20&#224;%20la%20th&#232;se\Sites.docx" TargetMode="External"/><Relationship Id="rId3883" Type="http://schemas.openxmlformats.org/officeDocument/2006/relationships/hyperlink" Target="file:///C:\Users\Thomas%20Huet\Desktop\Documentation%20arch&#233;ologique%20li&#233;e%20&#224;%20la%20th&#232;se\Cultures.docx" TargetMode="External"/><Relationship Id="rId4934" Type="http://schemas.openxmlformats.org/officeDocument/2006/relationships/hyperlink" Target="file:///C:\Users\Thomas%20Huet\Desktop\Documentation%20arch&#233;ologique%20li&#233;e%20&#224;%20la%20th&#232;se\Sites.docx" TargetMode="External"/><Relationship Id="rId9098" Type="http://schemas.openxmlformats.org/officeDocument/2006/relationships/hyperlink" Target="file:///C:\Users\Thomas%20Huet\Desktop\Documentation%20arch&#233;ologique%20li&#233;e%20&#224;%20la%20th&#232;se\Cultures.docx" TargetMode="External"/><Relationship Id="rId13477" Type="http://schemas.openxmlformats.org/officeDocument/2006/relationships/hyperlink" Target="file:///C:\Users\Thomas%20Huet\Desktop\Documentation%20arch&#233;ologique%20li&#233;e%20&#224;%20la%20th&#232;se\Sites.docx" TargetMode="External"/><Relationship Id="rId14528" Type="http://schemas.openxmlformats.org/officeDocument/2006/relationships/hyperlink" Target="file:///C:\Users\Thomas%20Huet\Desktop\Documentation%20arch&#233;ologique%20li&#233;e%20&#224;%20la%20th&#232;se\Sites.docx" TargetMode="External"/><Relationship Id="rId457" Type="http://schemas.openxmlformats.org/officeDocument/2006/relationships/hyperlink" Target="file:///C:\Users\Thomas%20Huet\Desktop\Documentation%20arch&#233;ologique%20li&#233;e%20&#224;%20la%20th&#232;se\Cultures.docx" TargetMode="External"/><Relationship Id="rId1087" Type="http://schemas.openxmlformats.org/officeDocument/2006/relationships/hyperlink" Target="file:///C:\Users\Thomas%20Huet\Desktop\Documentation%20arch&#233;ologique%20li&#233;e%20&#224;%20la%20th&#232;se\Cultures.docx" TargetMode="External"/><Relationship Id="rId2138" Type="http://schemas.openxmlformats.org/officeDocument/2006/relationships/hyperlink" Target="file:///C:\Users\Thomas%20Huet\Desktop\Documentation%20arch&#233;ologique%20li&#233;e%20&#224;%20la%20th&#232;se\Cultures.docx" TargetMode="External"/><Relationship Id="rId3536" Type="http://schemas.openxmlformats.org/officeDocument/2006/relationships/hyperlink" Target="file:///C:\Users\Thomas%20Huet\Desktop\Documentation%20arch&#233;ologique%20li&#233;e%20&#224;%20la%20th&#232;se\Cultures.docx" TargetMode="External"/><Relationship Id="rId12079" Type="http://schemas.openxmlformats.org/officeDocument/2006/relationships/hyperlink" Target="file:///C:\Users\Thomas%20Huet\Desktop\Documentation%20arch&#233;ologique%20li&#233;e%20&#224;%20la%20th&#232;se\Cultures.docx" TargetMode="External"/><Relationship Id="rId6759" Type="http://schemas.openxmlformats.org/officeDocument/2006/relationships/hyperlink" Target="file:///C:\Users\Thomas%20Huet\Desktop\Documentation%20arch&#233;ologique%20li&#233;e%20&#224;%20la%20th&#232;se\Cultures.docx" TargetMode="External"/><Relationship Id="rId12560" Type="http://schemas.openxmlformats.org/officeDocument/2006/relationships/hyperlink" Target="file:///C:\Users\Thomas%20Huet\Desktop\Documentation%20arch&#233;ologique%20li&#233;e%20&#224;%20la%20th&#232;se\Sites.docx" TargetMode="External"/><Relationship Id="rId13611" Type="http://schemas.openxmlformats.org/officeDocument/2006/relationships/hyperlink" Target="file:///C:\Users\Thomas%20Huet\Desktop\Documentation%20arch&#233;ologique%20li&#233;e%20&#224;%20la%20th&#232;se\Sites.docx" TargetMode="External"/><Relationship Id="rId8181" Type="http://schemas.openxmlformats.org/officeDocument/2006/relationships/hyperlink" Target="file:///C:\Users\Thomas%20Huet\Desktop\Documentation%20arch&#233;ologique%20li&#233;e%20&#224;%20la%20th&#232;se\Sites.docx" TargetMode="External"/><Relationship Id="rId9232" Type="http://schemas.openxmlformats.org/officeDocument/2006/relationships/hyperlink" Target="file:///C:\Users\Thomas%20Huet\Desktop\Documentation%20arch&#233;ologique%20li&#233;e%20&#224;%20la%20th&#232;se\Environnement.docx" TargetMode="External"/><Relationship Id="rId11162" Type="http://schemas.openxmlformats.org/officeDocument/2006/relationships/hyperlink" Target="file:///C:\Users\Thomas%20Huet\Desktop\Documentation%20arch&#233;ologique%20li&#233;e%20&#224;%20la%20th&#232;se\Cultures.docx" TargetMode="External"/><Relationship Id="rId12213" Type="http://schemas.openxmlformats.org/officeDocument/2006/relationships/hyperlink" Target="file:///C:\Users\Thomas%20Huet\Desktop\Documentation%20arch&#233;ologique%20li&#233;e%20&#224;%20la%20th&#232;se\Sites.docx" TargetMode="External"/><Relationship Id="rId1221" Type="http://schemas.openxmlformats.org/officeDocument/2006/relationships/hyperlink" Target="file:///C:\Users\Thomas%20Huet\Desktop\Documentation%20arch&#233;ologique%20li&#233;e%20&#224;%20la%20th&#232;se\Cultures.docx" TargetMode="External"/><Relationship Id="rId4791" Type="http://schemas.openxmlformats.org/officeDocument/2006/relationships/hyperlink" Target="file:///C:\Users\Thomas%20Huet\Desktop\Documentation%20arch&#233;ologique%20li&#233;e%20&#224;%20la%20th&#232;se\Sites.docx" TargetMode="External"/><Relationship Id="rId5842" Type="http://schemas.openxmlformats.org/officeDocument/2006/relationships/hyperlink" Target="file:///C:\Users\Thomas%20Huet\Desktop\Documentation%20arch&#233;ologique%20li&#233;e%20&#224;%20la%20th&#232;se\Cultures.docx" TargetMode="External"/><Relationship Id="rId14385" Type="http://schemas.openxmlformats.org/officeDocument/2006/relationships/hyperlink" Target="file:///C:\Users\Thomas%20Huet\Desktop\Documentation%20arch&#233;ologique%20li&#233;e%20&#224;%20la%20th&#232;se\Sites.docx" TargetMode="External"/><Relationship Id="rId3393" Type="http://schemas.openxmlformats.org/officeDocument/2006/relationships/hyperlink" Target="file:///C:\Users\Thomas%20Huet\Desktop\Documentation%20arch&#233;ologique%20li&#233;e%20&#224;%20la%20th&#232;se\Sites.docx" TargetMode="External"/><Relationship Id="rId4444" Type="http://schemas.openxmlformats.org/officeDocument/2006/relationships/hyperlink" Target="file:///C:\Users\Thomas%20Huet\Desktop\Documentation%20arch&#233;ologique%20li&#233;e%20&#224;%20la%20th&#232;se\Sites.docx" TargetMode="External"/><Relationship Id="rId14038" Type="http://schemas.openxmlformats.org/officeDocument/2006/relationships/hyperlink" Target="file:///C:\Users\Thomas%20Huet\Desktop\Documentation%20arch&#233;ologique%20li&#233;e%20&#224;%20la%20th&#232;se\Sites.docx" TargetMode="External"/><Relationship Id="rId3046" Type="http://schemas.openxmlformats.org/officeDocument/2006/relationships/hyperlink" Target="file:///C:\Users\Thomas%20Huet\Desktop\Documentation%20arch&#233;ologique%20li&#233;e%20&#224;%20la%20th&#232;se\Cultures.docx" TargetMode="External"/><Relationship Id="rId10995" Type="http://schemas.openxmlformats.org/officeDocument/2006/relationships/hyperlink" Target="file:///C:\Users\Thomas%20Huet\Desktop\Documentation%20arch&#233;ologique%20li&#233;e%20&#224;%20la%20th&#232;se\Sites.docx" TargetMode="External"/><Relationship Id="rId6269" Type="http://schemas.openxmlformats.org/officeDocument/2006/relationships/hyperlink" Target="file:///C:\Users\Thomas%20Huet\Desktop\Documentation%20arch&#233;ologique%20li&#233;e%20&#224;%20la%20th&#232;se\Cultures.docx" TargetMode="External"/><Relationship Id="rId7667" Type="http://schemas.openxmlformats.org/officeDocument/2006/relationships/hyperlink" Target="file:///C:\Users\Thomas%20Huet\Desktop\Documentation%20arch&#233;ologique%20li&#233;e%20&#224;%20la%20th&#232;se\Cultures.docx" TargetMode="External"/><Relationship Id="rId8718" Type="http://schemas.openxmlformats.org/officeDocument/2006/relationships/hyperlink" Target="file:///C:\Users\Thomas%20Huet\Desktop\Documentation%20arch&#233;ologique%20li&#233;e%20&#224;%20la%20th&#232;se\Cultures.docx" TargetMode="External"/><Relationship Id="rId10648" Type="http://schemas.openxmlformats.org/officeDocument/2006/relationships/hyperlink" Target="file:///C:\Users\Thomas%20Huet\Desktop\Documentation%20arch&#233;ologique%20li&#233;e%20&#224;%20la%20th&#232;se\Sites.docx" TargetMode="External"/><Relationship Id="rId12070" Type="http://schemas.openxmlformats.org/officeDocument/2006/relationships/hyperlink" Target="file:///C:\Users\Thomas%20Huet\Desktop\Documentation%20arch&#233;ologique%20li&#233;e%20&#224;%20la%20th&#232;se\Sites.docx" TargetMode="External"/><Relationship Id="rId13121" Type="http://schemas.openxmlformats.org/officeDocument/2006/relationships/hyperlink" Target="file:///C:\Users\Thomas%20Huet\Desktop\Documentation%20arch&#233;ologique%20li&#233;e%20&#224;%20la%20th&#232;se\Sites.docx" TargetMode="External"/><Relationship Id="rId2879" Type="http://schemas.openxmlformats.org/officeDocument/2006/relationships/hyperlink" Target="file:///C:\Users\Thomas%20Huet\Desktop\Documentation%20arch&#233;ologique%20li&#233;e%20&#224;%20la%20th&#232;se\Cultures.docx" TargetMode="External"/><Relationship Id="rId6750" Type="http://schemas.openxmlformats.org/officeDocument/2006/relationships/hyperlink" Target="file:///C:\Users\Thomas%20Huet\Desktop\Documentation%20arch&#233;ologique%20li&#233;e%20&#224;%20la%20th&#232;se\Cultures.docx" TargetMode="External"/><Relationship Id="rId7801" Type="http://schemas.openxmlformats.org/officeDocument/2006/relationships/hyperlink" Target="file:///C:\Users\Thomas%20Huet\Desktop\Documentation%20arch&#233;ologique%20li&#233;e%20&#224;%20la%20th&#232;se\Cultures.docx" TargetMode="External"/><Relationship Id="rId101" Type="http://schemas.openxmlformats.org/officeDocument/2006/relationships/hyperlink" Target="Cultures.docx" TargetMode="External"/><Relationship Id="rId5352" Type="http://schemas.openxmlformats.org/officeDocument/2006/relationships/hyperlink" Target="file:///C:\Users\Thomas%20Huet\Desktop\Documentation%20arch&#233;ologique%20li&#233;e%20&#224;%20la%20th&#232;se\Sites.docx" TargetMode="External"/><Relationship Id="rId6403" Type="http://schemas.openxmlformats.org/officeDocument/2006/relationships/hyperlink" Target="file:///C:\Users\Thomas%20Huet\Desktop\Documentation%20arch&#233;ologique%20li&#233;e%20&#224;%20la%20th&#232;se\Sites.docx" TargetMode="External"/><Relationship Id="rId9973" Type="http://schemas.openxmlformats.org/officeDocument/2006/relationships/hyperlink" Target="file:///C:\Users\Thomas%20Huet\Desktop\Documentation%20arch&#233;ologique%20li&#233;e%20&#224;%20la%20th&#232;se\Cultures.docx" TargetMode="External"/><Relationship Id="rId5005" Type="http://schemas.openxmlformats.org/officeDocument/2006/relationships/hyperlink" Target="file:///C:\Users\Thomas%20Huet\Desktop\Documentation%20arch&#233;ologique%20li&#233;e%20&#224;%20la%20th&#232;se\Cultures.docx" TargetMode="External"/><Relationship Id="rId8575" Type="http://schemas.openxmlformats.org/officeDocument/2006/relationships/hyperlink" Target="file:///C:\Users\Thomas%20Huet\Desktop\Documentation%20arch&#233;ologique%20li&#233;e%20&#224;%20la%20th&#232;se\Cultures.docx" TargetMode="External"/><Relationship Id="rId9626" Type="http://schemas.openxmlformats.org/officeDocument/2006/relationships/hyperlink" Target="file:///C:\Users\Thomas%20Huet\Desktop\Documentation%20arch&#233;ologique%20li&#233;e%20&#224;%20la%20th&#232;se\Sites.docx" TargetMode="External"/><Relationship Id="rId12954" Type="http://schemas.openxmlformats.org/officeDocument/2006/relationships/hyperlink" Target="file:///C:\Users\Thomas%20Huet\Desktop\Documentation%20arch&#233;ologique%20li&#233;e%20&#224;%20la%20th&#232;se\DescriptionRoches.docx" TargetMode="External"/><Relationship Id="rId1962" Type="http://schemas.openxmlformats.org/officeDocument/2006/relationships/hyperlink" Target="file:///C:\Users\Thomas%20Huet\Desktop\Documentation%20arch&#233;ologique%20li&#233;e%20&#224;%20la%20th&#232;se\Sites.docx" TargetMode="External"/><Relationship Id="rId7177" Type="http://schemas.openxmlformats.org/officeDocument/2006/relationships/hyperlink" Target="file:///C:\Users\Thomas%20Huet\Desktop\Documentation%20arch&#233;ologique%20li&#233;e%20&#224;%20la%20th&#232;se\Cultures.docx" TargetMode="External"/><Relationship Id="rId8228" Type="http://schemas.openxmlformats.org/officeDocument/2006/relationships/hyperlink" Target="file:///C:\Users\Thomas%20Huet\Desktop\Documentation%20arch&#233;ologique%20li&#233;e%20&#224;%20la%20th&#232;se\Sites.docx" TargetMode="External"/><Relationship Id="rId11556" Type="http://schemas.openxmlformats.org/officeDocument/2006/relationships/hyperlink" Target="file:///C:\Users\Thomas%20Huet\Desktop\Documentation%20arch&#233;ologique%20li&#233;e%20&#224;%20la%20th&#232;se\Cultures.docx" TargetMode="External"/><Relationship Id="rId12607" Type="http://schemas.openxmlformats.org/officeDocument/2006/relationships/hyperlink" Target="file:///C:\Users\Thomas%20Huet\Desktop\Documentation%20arch&#233;ologique%20li&#233;e%20&#224;%20la%20th&#232;se\Cultures.docx" TargetMode="External"/><Relationship Id="rId1615" Type="http://schemas.openxmlformats.org/officeDocument/2006/relationships/hyperlink" Target="file:///C:\Users\Thomas%20Huet\Desktop\Documentation%20arch&#233;ologique%20li&#233;e%20&#224;%20la%20th&#232;se\Cultures.docx" TargetMode="External"/><Relationship Id="rId10158" Type="http://schemas.openxmlformats.org/officeDocument/2006/relationships/hyperlink" Target="file:///C:\Users\Thomas%20Huet\Desktop\Documentation%20arch&#233;ologique%20li&#233;e%20&#224;%20la%20th&#232;se\Cultures.docx" TargetMode="External"/><Relationship Id="rId11209" Type="http://schemas.openxmlformats.org/officeDocument/2006/relationships/hyperlink" Target="file:///C:\Users\Thomas%20Huet\Desktop\Documentation%20arch&#233;ologique%20li&#233;e%20&#224;%20la%20th&#232;se\Cultures.docx" TargetMode="External"/><Relationship Id="rId3787" Type="http://schemas.openxmlformats.org/officeDocument/2006/relationships/hyperlink" Target="file:///C:\Users\Thomas%20Huet\Desktop\Documentation%20arch&#233;ologique%20li&#233;e%20&#224;%20la%20th&#232;se\Cultures.docx" TargetMode="External"/><Relationship Id="rId4838" Type="http://schemas.openxmlformats.org/officeDocument/2006/relationships/hyperlink" Target="file:///C:\Users\Thomas%20Huet\Desktop\Documentation%20arch&#233;ologique%20li&#233;e%20&#224;%20la%20th&#232;se\Sites.docx" TargetMode="External"/><Relationship Id="rId2389" Type="http://schemas.openxmlformats.org/officeDocument/2006/relationships/hyperlink" Target="file:///C:\Users\Thomas%20Huet\Desktop\Documentation%20arch&#233;ologique%20li&#233;e%20&#224;%20la%20th&#232;se\Cultures.docx" TargetMode="External"/><Relationship Id="rId6260" Type="http://schemas.openxmlformats.org/officeDocument/2006/relationships/hyperlink" Target="file:///C:\Users\Thomas%20Huet\Desktop\Documentation%20arch&#233;ologique%20li&#233;e%20&#224;%20la%20th&#232;se\Cultures.docx" TargetMode="External"/><Relationship Id="rId7311" Type="http://schemas.openxmlformats.org/officeDocument/2006/relationships/hyperlink" Target="file:///C:\Users\Thomas%20Huet\Desktop\Documentation%20arch&#233;ologique%20li&#233;e%20&#224;%20la%20th&#232;se\Sites.docx" TargetMode="External"/><Relationship Id="rId2870" Type="http://schemas.openxmlformats.org/officeDocument/2006/relationships/hyperlink" Target="file:///C:\Users\Thomas%20Huet\Desktop\Documentation%20arch&#233;ologique%20li&#233;e%20&#224;%20la%20th&#232;se\Cultures.docx" TargetMode="External"/><Relationship Id="rId3921" Type="http://schemas.openxmlformats.org/officeDocument/2006/relationships/hyperlink" Target="file:///C:\Users\Thomas%20Huet\Desktop\Documentation%20arch&#233;ologique%20li&#233;e%20&#224;%20la%20th&#232;se\Cultures.docx" TargetMode="External"/><Relationship Id="rId9483" Type="http://schemas.openxmlformats.org/officeDocument/2006/relationships/hyperlink" Target="file:///C:\Users\Thomas%20Huet\Desktop\Documentation%20arch&#233;ologique%20li&#233;e%20&#224;%20la%20th&#232;se\Cultures.docx" TargetMode="External"/><Relationship Id="rId12464" Type="http://schemas.openxmlformats.org/officeDocument/2006/relationships/hyperlink" Target="file:///C:\Users\Thomas%20Huet\Desktop\Documentation%20arch&#233;ologique%20li&#233;e%20&#224;%20la%20th&#232;se\Cultures.docx" TargetMode="External"/><Relationship Id="rId13515" Type="http://schemas.openxmlformats.org/officeDocument/2006/relationships/hyperlink" Target="file:///C:\Users\Thomas%20Huet\Desktop\Documentation%20arch&#233;ologique%20li&#233;e%20&#224;%20la%20th&#232;se\Sites.docx" TargetMode="External"/><Relationship Id="rId13862" Type="http://schemas.openxmlformats.org/officeDocument/2006/relationships/hyperlink" Target="file:///C:\Users\Thomas%20Huet\Desktop\Documentation%20arch&#233;ologique%20li&#233;e%20&#224;%20la%20th&#232;se\Sites.docx" TargetMode="External"/><Relationship Id="rId842" Type="http://schemas.openxmlformats.org/officeDocument/2006/relationships/hyperlink" Target="file:///C:\Users\Thomas%20Huet\Desktop\Documentation%20arch&#233;ologique%20li&#233;e%20&#224;%20la%20th&#232;se\Cultures.docx" TargetMode="External"/><Relationship Id="rId1472" Type="http://schemas.openxmlformats.org/officeDocument/2006/relationships/hyperlink" Target="file:///C:\Users\Thomas%20Huet\Desktop\Documentation%20arch&#233;ologique%20li&#233;e%20&#224;%20la%20th&#232;se\Cultures.docx" TargetMode="External"/><Relationship Id="rId2523" Type="http://schemas.openxmlformats.org/officeDocument/2006/relationships/hyperlink" Target="file:///C:\Users\Thomas%20Huet\Desktop\Documentation%20arch&#233;ologique%20li&#233;e%20&#224;%20la%20th&#232;se\Cultures.docx" TargetMode="External"/><Relationship Id="rId8085" Type="http://schemas.openxmlformats.org/officeDocument/2006/relationships/hyperlink" Target="file:///C:\Users\Thomas%20Huet\Desktop\Documentation%20arch&#233;ologique%20li&#233;e%20&#224;%20la%20th&#232;se\Sites.docx" TargetMode="External"/><Relationship Id="rId9136" Type="http://schemas.openxmlformats.org/officeDocument/2006/relationships/hyperlink" Target="file:///C:\Users\Thomas%20Huet\Desktop\Documentation%20arch&#233;ologique%20li&#233;e%20&#224;%20la%20th&#232;se\Cultures.docx" TargetMode="External"/><Relationship Id="rId11066" Type="http://schemas.openxmlformats.org/officeDocument/2006/relationships/hyperlink" Target="file:///C:\Users\Thomas%20Huet\Desktop\Documentation%20arch&#233;ologique%20li&#233;e%20&#224;%20la%20th&#232;se\DescriptionRoches.docx" TargetMode="External"/><Relationship Id="rId12117" Type="http://schemas.openxmlformats.org/officeDocument/2006/relationships/hyperlink" Target="file:///C:\Users\Thomas%20Huet\Desktop\Documentation%20arch&#233;ologique%20li&#233;e%20&#224;%20la%20th&#232;se\Cultures.docx" TargetMode="External"/><Relationship Id="rId1125" Type="http://schemas.openxmlformats.org/officeDocument/2006/relationships/hyperlink" Target="file:///C:\Users\Thomas%20Huet\Desktop\Documentation%20arch&#233;ologique%20li&#233;e%20&#224;%20la%20th&#232;se\Cultures.docx" TargetMode="External"/><Relationship Id="rId4695" Type="http://schemas.openxmlformats.org/officeDocument/2006/relationships/hyperlink" Target="file:///C:\Users\Thomas%20Huet\Desktop\Documentation%20arch&#233;ologique%20li&#233;e%20&#224;%20la%20th&#232;se\Sites.docx" TargetMode="External"/><Relationship Id="rId14289" Type="http://schemas.openxmlformats.org/officeDocument/2006/relationships/hyperlink" Target="file:///C:\Users\Thomas%20Huet\Desktop\Documentation%20arch&#233;ologique%20li&#233;e%20&#224;%20la%20th&#232;se\Analyses%20Statistiques.docx" TargetMode="External"/><Relationship Id="rId3297" Type="http://schemas.openxmlformats.org/officeDocument/2006/relationships/hyperlink" Target="file:///C:\Users\Thomas%20Huet\Desktop\Documentation%20arch&#233;ologique%20li&#233;e%20&#224;%20la%20th&#232;se\Sites.docx" TargetMode="External"/><Relationship Id="rId4348" Type="http://schemas.openxmlformats.org/officeDocument/2006/relationships/hyperlink" Target="file:///C:\Users\Thomas%20Huet\Desktop\Documentation%20arch&#233;ologique%20li&#233;e%20&#224;%20la%20th&#232;se\Cultures.docx" TargetMode="External"/><Relationship Id="rId5746" Type="http://schemas.openxmlformats.org/officeDocument/2006/relationships/hyperlink" Target="file:///C:\Users\Thomas%20Huet\Desktop\Documentation%20arch&#233;ologique%20li&#233;e%20&#224;%20la%20th&#232;se\Cultures.docx" TargetMode="External"/><Relationship Id="rId8969" Type="http://schemas.openxmlformats.org/officeDocument/2006/relationships/hyperlink" Target="file:///C:\Users\Thomas%20Huet\Desktop\Documentation%20arch&#233;ologique%20li&#233;e%20&#224;%20la%20th&#232;se\Cultures.docx" TargetMode="External"/><Relationship Id="rId10899" Type="http://schemas.openxmlformats.org/officeDocument/2006/relationships/hyperlink" Target="file:///C:\Users\Thomas%20Huet\Desktop\Documentation%20arch&#233;ologique%20li&#233;e%20&#224;%20la%20th&#232;se\Cultures.docx" TargetMode="External"/><Relationship Id="rId11200" Type="http://schemas.openxmlformats.org/officeDocument/2006/relationships/hyperlink" Target="file:///C:\Users\Thomas%20Huet\Desktop\Documentation%20arch&#233;ologique%20li&#233;e%20&#224;%20la%20th&#232;se\Cultures.docx" TargetMode="External"/><Relationship Id="rId13372" Type="http://schemas.openxmlformats.org/officeDocument/2006/relationships/hyperlink" Target="file:///C:\Users\Thomas%20Huet\Desktop\Documentation%20arch&#233;ologique%20li&#233;e%20&#224;%20la%20th&#232;se\Cultures.docx" TargetMode="External"/><Relationship Id="rId14423" Type="http://schemas.openxmlformats.org/officeDocument/2006/relationships/hyperlink" Target="file:///C:\Users\Thomas%20Huet\Desktop\Documentation%20arch&#233;ologique%20li&#233;e%20&#224;%20la%20th&#232;se\Sites.docx" TargetMode="External"/><Relationship Id="rId2380" Type="http://schemas.openxmlformats.org/officeDocument/2006/relationships/hyperlink" Target="file:///C:\Users\Thomas%20Huet\Desktop\Documentation%20arch&#233;ologique%20li&#233;e%20&#224;%20la%20th&#232;se\Cultures.docx" TargetMode="External"/><Relationship Id="rId3431" Type="http://schemas.openxmlformats.org/officeDocument/2006/relationships/hyperlink" Target="file:///C:\Users\Thomas%20Huet\Desktop\Documentation%20arch&#233;ologique%20li&#233;e%20&#224;%20la%20th&#232;se\Sites.docx" TargetMode="External"/><Relationship Id="rId13025" Type="http://schemas.openxmlformats.org/officeDocument/2006/relationships/hyperlink" Target="file:///C:\Users\Thomas%20Huet\Desktop\Documentation%20arch&#233;ologique%20li&#233;e%20&#224;%20la%20th&#232;se\Sites.docx" TargetMode="External"/><Relationship Id="rId352" Type="http://schemas.openxmlformats.org/officeDocument/2006/relationships/hyperlink" Target="file:///C:\Users\Thomas%20Huet\Desktop\Documentation%20arch&#233;ologique%20li&#233;e%20&#224;%20la%20th&#232;se\Cultures.docx" TargetMode="External"/><Relationship Id="rId2033" Type="http://schemas.openxmlformats.org/officeDocument/2006/relationships/hyperlink" Target="file:///C:\Users\Thomas%20Huet\Desktop\Documentation%20arch&#233;ologique%20li&#233;e%20&#224;%20la%20th&#232;se\Cultures.docx" TargetMode="External"/><Relationship Id="rId6654" Type="http://schemas.openxmlformats.org/officeDocument/2006/relationships/hyperlink" Target="file:///C:\Users\Thomas%20Huet\Desktop\Documentation%20arch&#233;ologique%20li&#233;e%20&#224;%20la%20th&#232;se\Cultures.docx" TargetMode="External"/><Relationship Id="rId7705" Type="http://schemas.openxmlformats.org/officeDocument/2006/relationships/hyperlink" Target="file:///C:\Users\Thomas%20Huet\Desktop\Documentation%20arch&#233;ologique%20li&#233;e%20&#224;%20la%20th&#232;se\Sites.docx" TargetMode="External"/><Relationship Id="rId5256" Type="http://schemas.openxmlformats.org/officeDocument/2006/relationships/hyperlink" Target="file:///C:\Users\Thomas%20Huet\Desktop\Documentation%20arch&#233;ologique%20li&#233;e%20&#224;%20la%20th&#232;se\Cultures.docx" TargetMode="External"/><Relationship Id="rId6307" Type="http://schemas.openxmlformats.org/officeDocument/2006/relationships/hyperlink" Target="file:///C:\Users\Thomas%20Huet\Desktop\Documentation%20arch&#233;ologique%20li&#233;e%20&#224;%20la%20th&#232;se\Cultures.docx" TargetMode="External"/><Relationship Id="rId8479" Type="http://schemas.openxmlformats.org/officeDocument/2006/relationships/hyperlink" Target="file:///C:\Users\Thomas%20Huet\Desktop\Documentation%20arch&#233;ologique%20li&#233;e%20&#224;%20la%20th&#232;se\Sites.docx" TargetMode="External"/><Relationship Id="rId9877" Type="http://schemas.openxmlformats.org/officeDocument/2006/relationships/hyperlink" Target="file:///C:\Users\Thomas%20Huet\Desktop\Documentation%20arch&#233;ologique%20li&#233;e%20&#224;%20la%20th&#232;se\Cultures.docx" TargetMode="External"/><Relationship Id="rId12858" Type="http://schemas.openxmlformats.org/officeDocument/2006/relationships/hyperlink" Target="file:///C:\Users\Thomas%20Huet\Desktop\Documentation%20arch&#233;ologique%20li&#233;e%20&#224;%20la%20th&#232;se\Cultures.docx" TargetMode="External"/><Relationship Id="rId13909" Type="http://schemas.openxmlformats.org/officeDocument/2006/relationships/hyperlink" Target="file:///C:\Users\Thomas%20Huet\Desktop\Documentation%20arch&#233;ologique%20li&#233;e%20&#224;%20la%20th&#232;se\Environnement.docx" TargetMode="External"/><Relationship Id="rId1866" Type="http://schemas.openxmlformats.org/officeDocument/2006/relationships/hyperlink" Target="file:///C:\Users\Thomas%20Huet\Desktop\Documentation%20arch&#233;ologique%20li&#233;e%20&#224;%20la%20th&#232;se\Cultures.docx" TargetMode="External"/><Relationship Id="rId2917" Type="http://schemas.openxmlformats.org/officeDocument/2006/relationships/hyperlink" Target="file:///C:\Users\Thomas%20Huet\Desktop\Documentation%20arch&#233;ologique%20li&#233;e%20&#224;%20la%20th&#232;se\Cultures.docx" TargetMode="External"/><Relationship Id="rId14280" Type="http://schemas.openxmlformats.org/officeDocument/2006/relationships/hyperlink" Target="file:///C:\Users\Thomas%20Huet\Desktop\Documentation%20arch&#233;ologique%20li&#233;e%20&#224;%20la%20th&#232;se\Sites.docx" TargetMode="External"/><Relationship Id="rId1519" Type="http://schemas.openxmlformats.org/officeDocument/2006/relationships/hyperlink" Target="file:///C:\Users\Thomas%20Huet\Desktop\Documentation%20arch&#233;ologique%20li&#233;e%20&#224;%20la%20th&#232;se\Cultures.docx" TargetMode="External"/><Relationship Id="rId8960" Type="http://schemas.openxmlformats.org/officeDocument/2006/relationships/hyperlink" Target="file:///C:\Users\Thomas%20Huet\Desktop\Documentation%20arch&#233;ologique%20li&#233;e%20&#224;%20la%20th&#232;se\Sites.docx" TargetMode="External"/><Relationship Id="rId10890" Type="http://schemas.openxmlformats.org/officeDocument/2006/relationships/hyperlink" Target="file:///C:\Users\Thomas%20Huet\Desktop\Documentation%20arch&#233;ologique%20li&#233;e%20&#224;%20la%20th&#232;se\Cultures.docx" TargetMode="External"/><Relationship Id="rId7562" Type="http://schemas.openxmlformats.org/officeDocument/2006/relationships/hyperlink" Target="file:///C:\Users\Thomas%20Huet\Desktop\Documentation%20arch&#233;ologique%20li&#233;e%20&#224;%20la%20th&#232;se\Cultures.docx" TargetMode="External"/><Relationship Id="rId8613" Type="http://schemas.openxmlformats.org/officeDocument/2006/relationships/hyperlink" Target="file:///C:\Users\Thomas%20Huet\Desktop\Documentation%20arch&#233;ologique%20li&#233;e%20&#224;%20la%20th&#232;se\Cultures.docx" TargetMode="External"/><Relationship Id="rId10543" Type="http://schemas.openxmlformats.org/officeDocument/2006/relationships/hyperlink" Target="file:///C:\Users\Thomas%20Huet\Desktop\Documentation%20arch&#233;ologique%20li&#233;e%20&#224;%20la%20th&#232;se\Sites.docx" TargetMode="External"/><Relationship Id="rId11941" Type="http://schemas.openxmlformats.org/officeDocument/2006/relationships/hyperlink" Target="file:///C:\Users\Thomas%20Huet\Desktop\Documentation%20arch&#233;ologique%20li&#233;e%20&#224;%20la%20th&#232;se\Cultures.docx" TargetMode="External"/><Relationship Id="rId6164" Type="http://schemas.openxmlformats.org/officeDocument/2006/relationships/hyperlink" Target="file:///C:\Users\Thomas%20Huet\Desktop\Documentation%20arch&#233;ologique%20li&#233;e%20&#224;%20la%20th&#232;se\Sites.docx" TargetMode="External"/><Relationship Id="rId7215" Type="http://schemas.openxmlformats.org/officeDocument/2006/relationships/hyperlink" Target="file:///C:\Users\Thomas%20Huet\Desktop\Documentation%20arch&#233;ologique%20li&#233;e%20&#224;%20la%20th&#232;se\Cultures.docx" TargetMode="External"/><Relationship Id="rId2774" Type="http://schemas.openxmlformats.org/officeDocument/2006/relationships/hyperlink" Target="file:///C:\Users\Thomas%20Huet\Desktop\Documentation%20arch&#233;ologique%20li&#233;e%20&#224;%20la%20th&#232;se\Sites.docx" TargetMode="External"/><Relationship Id="rId9387" Type="http://schemas.openxmlformats.org/officeDocument/2006/relationships/hyperlink" Target="file:///C:\Users\Thomas%20Huet\Desktop\Documentation%20arch&#233;ologique%20li&#233;e%20&#224;%20la%20th&#232;se\Cultures.docx" TargetMode="External"/><Relationship Id="rId13766" Type="http://schemas.openxmlformats.org/officeDocument/2006/relationships/hyperlink" Target="file:///C:\Users\Thomas%20Huet\Desktop\Documentation%20arch&#233;ologique%20li&#233;e%20&#224;%20la%20th&#232;se\Cultures.docx" TargetMode="External"/><Relationship Id="rId746" Type="http://schemas.openxmlformats.org/officeDocument/2006/relationships/hyperlink" Target="file:///C:\Users\Thomas%20Huet\Desktop\Documentation%20arch&#233;ologique%20li&#233;e%20&#224;%20la%20th&#232;se\Cultures.docx" TargetMode="External"/><Relationship Id="rId1376" Type="http://schemas.openxmlformats.org/officeDocument/2006/relationships/hyperlink" Target="file:///C:\Users\Thomas%20Huet\Desktop\Documentation%20arch&#233;ologique%20li&#233;e%20&#224;%20la%20th&#232;se\Cultures.docx" TargetMode="External"/><Relationship Id="rId2427" Type="http://schemas.openxmlformats.org/officeDocument/2006/relationships/hyperlink" Target="file:///C:\Users\Thomas%20Huet\Desktop\Documentation%20arch&#233;ologique%20li&#233;e%20&#224;%20la%20th&#232;se\Sites.docx" TargetMode="External"/><Relationship Id="rId3825" Type="http://schemas.openxmlformats.org/officeDocument/2006/relationships/hyperlink" Target="file:///C:\Users\Thomas%20Huet\Desktop\Documentation%20arch&#233;ologique%20li&#233;e%20&#224;%20la%20th&#232;se\Cultures.docx" TargetMode="External"/><Relationship Id="rId12368" Type="http://schemas.openxmlformats.org/officeDocument/2006/relationships/hyperlink" Target="file:///C:\Users\Thomas%20Huet\Desktop\Documentation%20arch&#233;ologique%20li&#233;e%20&#224;%20la%20th&#232;se\Sites.docx" TargetMode="External"/><Relationship Id="rId13419" Type="http://schemas.openxmlformats.org/officeDocument/2006/relationships/hyperlink" Target="file:///C:\Users\Thomas%20Huet\Desktop\Documentation%20arch&#233;ologique%20li&#233;e%20&#224;%20la%20th&#232;se\Sites.docx" TargetMode="External"/><Relationship Id="rId1029" Type="http://schemas.openxmlformats.org/officeDocument/2006/relationships/hyperlink" Target="file:///C:\Users\Thomas%20Huet\Desktop\Documentation%20arch&#233;ologique%20li&#233;e%20&#224;%20la%20th&#232;se\Sites.docx" TargetMode="External"/><Relationship Id="rId5997" Type="http://schemas.openxmlformats.org/officeDocument/2006/relationships/hyperlink" Target="file:///C:\Users\Thomas%20Huet\Desktop\Documentation%20arch&#233;ologique%20li&#233;e%20&#224;%20la%20th&#232;se\Cultures.docx" TargetMode="External"/><Relationship Id="rId13900" Type="http://schemas.openxmlformats.org/officeDocument/2006/relationships/hyperlink" Target="file:///C:\Users\Thomas%20Huet\Desktop\Documentation%20arch&#233;ologique%20li&#233;e%20&#224;%20la%20th&#232;se\Environnement.docx" TargetMode="External"/><Relationship Id="rId82" Type="http://schemas.openxmlformats.org/officeDocument/2006/relationships/hyperlink" Target="file:///C:\Users\Thomas%20Huet\Desktop\Documentation%20arch&#233;ologique%20li&#233;e%20&#224;%20la%20th&#232;se\Cultures.docx" TargetMode="External"/><Relationship Id="rId4599" Type="http://schemas.openxmlformats.org/officeDocument/2006/relationships/hyperlink" Target="file:///C:\Users\Thomas%20Huet\Desktop\Documentation%20arch&#233;ologique%20li&#233;e%20&#224;%20la%20th&#232;se\Cultures.docx" TargetMode="External"/><Relationship Id="rId7072" Type="http://schemas.openxmlformats.org/officeDocument/2006/relationships/hyperlink" Target="file:///C:\Users\Thomas%20Huet\Desktop\Documentation%20arch&#233;ologique%20li&#233;e%20&#224;%20la%20th&#232;se\Sites.docx" TargetMode="External"/><Relationship Id="rId8470" Type="http://schemas.openxmlformats.org/officeDocument/2006/relationships/hyperlink" Target="file:///C:\Users\Thomas%20Huet\Desktop\Documentation%20arch&#233;ologique%20li&#233;e%20&#224;%20la%20th&#232;se\Sites.docx" TargetMode="External"/><Relationship Id="rId9521" Type="http://schemas.openxmlformats.org/officeDocument/2006/relationships/hyperlink" Target="file:///C:\Users\Thomas%20Huet\Desktop\Documentation%20arch&#233;ologique%20li&#233;e%20&#224;%20la%20th&#232;se\Cultures.docx" TargetMode="External"/><Relationship Id="rId11451" Type="http://schemas.openxmlformats.org/officeDocument/2006/relationships/hyperlink" Target="file:///C:\Users\Thomas%20Huet\Desktop\Documentation%20arch&#233;ologique%20li&#233;e%20&#224;%20la%20th&#232;se\Cultures.docx" TargetMode="External"/><Relationship Id="rId12502" Type="http://schemas.openxmlformats.org/officeDocument/2006/relationships/hyperlink" Target="file:///C:\Users\Thomas%20Huet\Desktop\Documentation%20arch&#233;ologique%20li&#233;e%20&#224;%20la%20th&#232;se\Sites.docx" TargetMode="External"/><Relationship Id="rId1510" Type="http://schemas.openxmlformats.org/officeDocument/2006/relationships/hyperlink" Target="file:///C:\Users\Thomas%20Huet\Desktop\Documentation%20arch&#233;ologique%20li&#233;e%20&#224;%20la%20th&#232;se\Cultures.docx" TargetMode="External"/><Relationship Id="rId8123" Type="http://schemas.openxmlformats.org/officeDocument/2006/relationships/hyperlink" Target="file:///C:\Users\Thomas%20Huet\Desktop\Documentation%20arch&#233;ologique%20li&#233;e%20&#224;%20la%20th&#232;se\Sites.docx" TargetMode="External"/><Relationship Id="rId10053" Type="http://schemas.openxmlformats.org/officeDocument/2006/relationships/hyperlink" Target="file:///C:\Users\Thomas%20Huet\Desktop\Documentation%20arch&#233;ologique%20li&#233;e%20&#224;%20la%20th&#232;se\Environnement.docx" TargetMode="External"/><Relationship Id="rId11104" Type="http://schemas.openxmlformats.org/officeDocument/2006/relationships/hyperlink" Target="file:///C:\Users\Thomas%20Huet\Desktop\Documentation%20arch&#233;ologique%20li&#233;e%20&#224;%20la%20th&#232;se\Sites.docx" TargetMode="External"/><Relationship Id="rId3682" Type="http://schemas.openxmlformats.org/officeDocument/2006/relationships/hyperlink" Target="file:///C:\Users\Thomas%20Huet\Desktop\Documentation%20arch&#233;ologique%20li&#233;e%20&#224;%20la%20th&#232;se\Cultures.docx" TargetMode="External"/><Relationship Id="rId4733" Type="http://schemas.openxmlformats.org/officeDocument/2006/relationships/hyperlink" Target="file:///C:\Users\Thomas%20Huet\Desktop\Documentation%20arch&#233;ologique%20li&#233;e%20&#224;%20la%20th&#232;se\Cultures.docx" TargetMode="External"/><Relationship Id="rId13276" Type="http://schemas.openxmlformats.org/officeDocument/2006/relationships/hyperlink" Target="file:///C:\Users\Thomas%20Huet\Desktop\Documentation%20arch&#233;ologique%20li&#233;e%20&#224;%20la%20th&#232;se\Cultures.docx" TargetMode="External"/><Relationship Id="rId14327" Type="http://schemas.openxmlformats.org/officeDocument/2006/relationships/hyperlink" Target="file:///C:\Users\Thomas%20Huet\Desktop\Documentation%20arch&#233;ologique%20li&#233;e%20&#224;%20la%20th&#232;se\Sites.docx" TargetMode="External"/><Relationship Id="rId2284" Type="http://schemas.openxmlformats.org/officeDocument/2006/relationships/hyperlink" Target="file:///C:\Users\Thomas%20Huet\Desktop\Documentation%20arch&#233;ologique%20li&#233;e%20&#224;%20la%20th&#232;se\Sites.docx" TargetMode="External"/><Relationship Id="rId3335" Type="http://schemas.openxmlformats.org/officeDocument/2006/relationships/hyperlink" Target="file:///C:\Users\Thomas%20Huet\Desktop\Documentation%20arch&#233;ologique%20li&#233;e%20&#224;%20la%20th&#232;se\Sites.docx" TargetMode="External"/><Relationship Id="rId256" Type="http://schemas.openxmlformats.org/officeDocument/2006/relationships/hyperlink" Target="file:///C:\Users\Thomas%20Huet\Desktop\Documentation%20arch&#233;ologique%20li&#233;e%20&#224;%20la%20th&#232;se\Cultures.docx" TargetMode="External"/><Relationship Id="rId6558" Type="http://schemas.openxmlformats.org/officeDocument/2006/relationships/hyperlink" Target="file:///C:\Users\Thomas%20Huet\Desktop\Documentation%20arch&#233;ologique%20li&#233;e%20&#224;%20la%20th&#232;se\Sites.docx" TargetMode="External"/><Relationship Id="rId7956" Type="http://schemas.openxmlformats.org/officeDocument/2006/relationships/hyperlink" Target="file:///C:\Users\Thomas%20Huet\Desktop\Documentation%20arch&#233;ologique%20li&#233;e%20&#224;%20la%20th&#232;se\Cultures.docx" TargetMode="External"/><Relationship Id="rId10937" Type="http://schemas.openxmlformats.org/officeDocument/2006/relationships/hyperlink" Target="file:///C:\Users\Thomas%20Huet\Desktop\Documentation%20arch&#233;ologique%20li&#233;e%20&#224;%20la%20th&#232;se\Cultures.docx" TargetMode="External"/><Relationship Id="rId7609" Type="http://schemas.openxmlformats.org/officeDocument/2006/relationships/hyperlink" Target="file:///C:\Users\Thomas%20Huet\Desktop\Documentation%20arch&#233;ologique%20li&#233;e%20&#224;%20la%20th&#232;se\Sites.docx" TargetMode="External"/><Relationship Id="rId9031" Type="http://schemas.openxmlformats.org/officeDocument/2006/relationships/hyperlink" Target="file:///C:\Users\Thomas%20Huet\Desktop\Documentation%20arch&#233;ologique%20li&#233;e%20&#224;%20la%20th&#232;se\Cultures.docx" TargetMode="External"/><Relationship Id="rId13410" Type="http://schemas.openxmlformats.org/officeDocument/2006/relationships/hyperlink" Target="file:///C:\Users\Thomas%20Huet\Desktop\Documentation%20arch&#233;ologique%20li&#233;e%20&#224;%20la%20th&#232;se\Sites.docx" TargetMode="External"/><Relationship Id="rId12012" Type="http://schemas.openxmlformats.org/officeDocument/2006/relationships/hyperlink" Target="file:///C:\Users\Thomas%20Huet\Desktop\Documentation%20arch&#233;ologique%20li&#233;e%20&#224;%20la%20th&#232;se\Sites.docx" TargetMode="External"/><Relationship Id="rId1020" Type="http://schemas.openxmlformats.org/officeDocument/2006/relationships/hyperlink" Target="file:///C:\Users\Thomas%20Huet\Desktop\Documentation%20arch&#233;ologique%20li&#233;e%20&#224;%20la%20th&#232;se\Cultures.docx" TargetMode="External"/><Relationship Id="rId4590" Type="http://schemas.openxmlformats.org/officeDocument/2006/relationships/hyperlink" Target="file:///C:\Users\Thomas%20Huet\Desktop\Documentation%20arch&#233;ologique%20li&#233;e%20&#224;%20la%20th&#232;se\Cultures.docx" TargetMode="External"/><Relationship Id="rId5641" Type="http://schemas.openxmlformats.org/officeDocument/2006/relationships/hyperlink" Target="file:///C:\Users\Thomas%20Huet\Desktop\Documentation%20arch&#233;ologique%20li&#233;e%20&#224;%20la%20th&#232;se\Sites.docx" TargetMode="External"/><Relationship Id="rId14184" Type="http://schemas.openxmlformats.org/officeDocument/2006/relationships/hyperlink" Target="file:///C:\Users\Thomas%20Huet\Desktop\Documentation%20arch&#233;ologique%20li&#233;e%20&#224;%20la%20th&#232;se\Cultures.docx" TargetMode="External"/><Relationship Id="rId3192" Type="http://schemas.openxmlformats.org/officeDocument/2006/relationships/hyperlink" Target="file:///C:\Users\Thomas%20Huet\Desktop\Documentation%20arch&#233;ologique%20li&#233;e%20&#224;%20la%20th&#232;se\Cultures.docx" TargetMode="External"/><Relationship Id="rId4243" Type="http://schemas.openxmlformats.org/officeDocument/2006/relationships/hyperlink" Target="file:///C:\Users\Thomas%20Huet\Desktop\Documentation%20arch&#233;ologique%20li&#233;e%20&#224;%20la%20th&#232;se\Sites.docx" TargetMode="External"/><Relationship Id="rId8864" Type="http://schemas.openxmlformats.org/officeDocument/2006/relationships/hyperlink" Target="file:///C:\Users\Thomas%20Huet\Desktop\Documentation%20arch&#233;ologique%20li&#233;e%20&#224;%20la%20th&#232;se\Sites.docx" TargetMode="External"/><Relationship Id="rId9915" Type="http://schemas.openxmlformats.org/officeDocument/2006/relationships/hyperlink" Target="file:///C:\Users\Thomas%20Huet\Desktop\Documentation%20arch&#233;ologique%20li&#233;e%20&#224;%20la%20th&#232;se\Cultures.docx" TargetMode="External"/><Relationship Id="rId7466" Type="http://schemas.openxmlformats.org/officeDocument/2006/relationships/hyperlink" Target="file:///C:\Users\Thomas%20Huet\Desktop\Documentation%20arch&#233;ologique%20li&#233;e%20&#224;%20la%20th&#232;se\Cultures.docx" TargetMode="External"/><Relationship Id="rId8517" Type="http://schemas.openxmlformats.org/officeDocument/2006/relationships/hyperlink" Target="file:///C:\Users\Thomas%20Huet\Desktop\Documentation%20arch&#233;ologique%20li&#233;e%20&#224;%20la%20th&#232;se\Cultures.docx" TargetMode="External"/><Relationship Id="rId10794" Type="http://schemas.openxmlformats.org/officeDocument/2006/relationships/hyperlink" Target="file:///C:\Users\Thomas%20Huet\Desktop\Documentation%20arch&#233;ologique%20li&#233;e%20&#224;%20la%20th&#232;se\Sites.docx" TargetMode="External"/><Relationship Id="rId11845" Type="http://schemas.openxmlformats.org/officeDocument/2006/relationships/hyperlink" Target="file:///C:\Users\Thomas%20Huet\Desktop\Documentation%20arch&#233;ologique%20li&#233;e%20&#224;%20la%20th&#232;se\Cultures.docx" TargetMode="External"/><Relationship Id="rId1904" Type="http://schemas.openxmlformats.org/officeDocument/2006/relationships/hyperlink" Target="file:///C:\Users\Thomas%20Huet\Desktop\Documentation%20arch&#233;ologique%20li&#233;e%20&#224;%20la%20th&#232;se\Sites.docx" TargetMode="External"/><Relationship Id="rId6068" Type="http://schemas.openxmlformats.org/officeDocument/2006/relationships/hyperlink" Target="file:///C:\Users\Thomas%20Huet\Desktop\Documentation%20arch&#233;ologique%20li&#233;e%20&#224;%20la%20th&#232;se\Cultures.docx" TargetMode="External"/><Relationship Id="rId7119" Type="http://schemas.openxmlformats.org/officeDocument/2006/relationships/hyperlink" Target="file:///C:\Users\Thomas%20Huet\Desktop\Documentation%20arch&#233;ologique%20li&#233;e%20&#224;%20la%20th&#232;se\Sites.docx" TargetMode="External"/><Relationship Id="rId10447" Type="http://schemas.openxmlformats.org/officeDocument/2006/relationships/hyperlink" Target="file:///C:\Users\Thomas%20Huet\Desktop\Documentation%20arch&#233;ologique%20li&#233;e%20&#224;%20la%20th&#232;se\Cultures.docx" TargetMode="External"/><Relationship Id="rId997" Type="http://schemas.openxmlformats.org/officeDocument/2006/relationships/hyperlink" Target="file:///C:\Users\Thomas%20Huet\Desktop\Documentation%20arch&#233;ologique%20li&#233;e%20&#224;%20la%20th&#232;se\Cultures.docx" TargetMode="External"/><Relationship Id="rId2678" Type="http://schemas.openxmlformats.org/officeDocument/2006/relationships/hyperlink" Target="file:///C:\Users\Thomas%20Huet\Desktop\Documentation%20arch&#233;ologique%20li&#233;e%20&#224;%20la%20th&#232;se\Cultures.docx" TargetMode="External"/><Relationship Id="rId3729" Type="http://schemas.openxmlformats.org/officeDocument/2006/relationships/hyperlink" Target="file:///C:\Users\Thomas%20Huet\Desktop\Documentation%20arch&#233;ologique%20li&#233;e%20&#224;%20la%20th&#232;se\Cultures.docx" TargetMode="External"/><Relationship Id="rId5151" Type="http://schemas.openxmlformats.org/officeDocument/2006/relationships/hyperlink" Target="file:///C:\Users\Thomas%20Huet\Desktop\Documentation%20arch&#233;ologique%20li&#233;e%20&#224;%20la%20th&#232;se\Cultures.docx" TargetMode="External"/><Relationship Id="rId7600" Type="http://schemas.openxmlformats.org/officeDocument/2006/relationships/hyperlink" Target="file:///C:\Users\Thomas%20Huet\Desktop\Documentation%20arch&#233;ologique%20li&#233;e%20&#224;%20la%20th&#232;se\Cultures.docx" TargetMode="External"/><Relationship Id="rId6202" Type="http://schemas.openxmlformats.org/officeDocument/2006/relationships/hyperlink" Target="file:///C:\Users\Thomas%20Huet\Desktop\Documentation%20arch&#233;ologique%20li&#233;e%20&#224;%20la%20th&#232;se\Sites.docx" TargetMode="External"/><Relationship Id="rId9772" Type="http://schemas.openxmlformats.org/officeDocument/2006/relationships/hyperlink" Target="file:///C:\Users\Thomas%20Huet\Desktop\Documentation%20arch&#233;ologique%20li&#233;e%20&#224;%20la%20th&#232;se\DescriptionRoches.docx" TargetMode="External"/><Relationship Id="rId12753" Type="http://schemas.openxmlformats.org/officeDocument/2006/relationships/hyperlink" Target="Cultures.docx" TargetMode="External"/><Relationship Id="rId13804" Type="http://schemas.openxmlformats.org/officeDocument/2006/relationships/hyperlink" Target="file:///C:\Users\Thomas%20Huet\Desktop\Documentation%20arch&#233;ologique%20li&#233;e%20&#224;%20la%20th&#232;se\Sites.docx" TargetMode="External"/><Relationship Id="rId1761" Type="http://schemas.openxmlformats.org/officeDocument/2006/relationships/hyperlink" Target="file:///C:\Users\Thomas%20Huet\Desktop\Documentation%20arch&#233;ologique%20li&#233;e%20&#224;%20la%20th&#232;se\Sites.docx" TargetMode="External"/><Relationship Id="rId2812" Type="http://schemas.openxmlformats.org/officeDocument/2006/relationships/hyperlink" Target="file:///C:\Users\Thomas%20Huet\Desktop\Documentation%20arch&#233;ologique%20li&#233;e%20&#224;%20la%20th&#232;se\Cultures.docx" TargetMode="External"/><Relationship Id="rId8374" Type="http://schemas.openxmlformats.org/officeDocument/2006/relationships/hyperlink" Target="file:///C:\Users\Thomas%20Huet\Desktop\Documentation%20arch&#233;ologique%20li&#233;e%20&#224;%20la%20th&#232;se\Sites.docx" TargetMode="External"/><Relationship Id="rId9425" Type="http://schemas.openxmlformats.org/officeDocument/2006/relationships/hyperlink" Target="file:///C:\Users\Thomas%20Huet\Desktop\Documentation%20arch&#233;ologique%20li&#233;e%20&#224;%20la%20th&#232;se\Cultures.docx" TargetMode="External"/><Relationship Id="rId11355" Type="http://schemas.openxmlformats.org/officeDocument/2006/relationships/hyperlink" Target="file:///C:\Users\Thomas%20Huet\Desktop\Documentation%20arch&#233;ologique%20li&#233;e%20&#224;%20la%20th&#232;se\Cultures.docx" TargetMode="External"/><Relationship Id="rId12406" Type="http://schemas.openxmlformats.org/officeDocument/2006/relationships/hyperlink" Target="file:///C:\Users\Thomas%20Huet\Desktop\Documentation%20arch&#233;ologique%20li&#233;e%20&#224;%20la%20th&#232;se\Sites.docx" TargetMode="External"/><Relationship Id="rId1414" Type="http://schemas.openxmlformats.org/officeDocument/2006/relationships/hyperlink" Target="file:///C:\Users\Thomas%20Huet\Desktop\Documentation%20arch&#233;ologique%20li&#233;e%20&#224;%20la%20th&#232;se\Cultures.docx" TargetMode="External"/><Relationship Id="rId4984" Type="http://schemas.openxmlformats.org/officeDocument/2006/relationships/hyperlink" Target="file:///C:\Users\Thomas%20Huet\Desktop\Documentation%20arch&#233;ologique%20li&#233;e%20&#224;%20la%20th&#232;se\Sites.docx" TargetMode="External"/><Relationship Id="rId8027" Type="http://schemas.openxmlformats.org/officeDocument/2006/relationships/hyperlink" Target="file:///C:\Users\Thomas%20Huet\Desktop\Documentation%20arch&#233;ologique%20li&#233;e%20&#224;%20la%20th&#232;se\Cultures.docx" TargetMode="External"/><Relationship Id="rId11008" Type="http://schemas.openxmlformats.org/officeDocument/2006/relationships/hyperlink" Target="file:///C:\Users\Thomas%20Huet\Desktop\Documentation%20arch&#233;ologique%20li&#233;e%20&#224;%20la%20th&#232;se\Cultures.docx" TargetMode="External"/><Relationship Id="rId3586" Type="http://schemas.openxmlformats.org/officeDocument/2006/relationships/hyperlink" Target="file:///C:\Users\Thomas%20Huet\Desktop\Documentation%20arch&#233;ologique%20li&#233;e%20&#224;%20la%20th&#232;se\Cultures.docx" TargetMode="External"/><Relationship Id="rId4637" Type="http://schemas.openxmlformats.org/officeDocument/2006/relationships/hyperlink" Target="Sites.docx" TargetMode="External"/><Relationship Id="rId2188" Type="http://schemas.openxmlformats.org/officeDocument/2006/relationships/hyperlink" Target="file:///C:\Users\Thomas%20Huet\Desktop\Documentation%20arch&#233;ologique%20li&#233;e%20&#224;%20la%20th&#232;se\Cultures.docx" TargetMode="External"/><Relationship Id="rId3239" Type="http://schemas.openxmlformats.org/officeDocument/2006/relationships/hyperlink" Target="file:///C:\Users\Thomas%20Huet\Desktop\Documentation%20arch&#233;ologique%20li&#233;e%20&#224;%20la%20th&#232;se\Cultures.docx" TargetMode="External"/><Relationship Id="rId7110" Type="http://schemas.openxmlformats.org/officeDocument/2006/relationships/hyperlink" Target="file:///C:\Users\Thomas%20Huet\Desktop\Documentation%20arch&#233;ologique%20li&#233;e%20&#224;%20la%20th&#232;se\Cultures.docx" TargetMode="External"/><Relationship Id="rId9282" Type="http://schemas.openxmlformats.org/officeDocument/2006/relationships/hyperlink" Target="file:///C:\Users\Thomas%20Huet\Desktop\Documentation%20arch&#233;ologique%20li&#233;e%20&#224;%20la%20th&#232;se\Sites.docx" TargetMode="External"/><Relationship Id="rId13661" Type="http://schemas.openxmlformats.org/officeDocument/2006/relationships/hyperlink" Target="file:///C:\Users\Thomas%20Huet\Desktop\Documentation%20arch&#233;ologique%20li&#233;e%20&#224;%20la%20th&#232;se\Sites.docx" TargetMode="External"/><Relationship Id="rId3720" Type="http://schemas.openxmlformats.org/officeDocument/2006/relationships/hyperlink" Target="file:///C:\Users\Thomas%20Huet\Desktop\Documentation%20arch&#233;ologique%20li&#233;e%20&#224;%20la%20th&#232;se\Sites.docx" TargetMode="External"/><Relationship Id="rId12263" Type="http://schemas.openxmlformats.org/officeDocument/2006/relationships/hyperlink" Target="file:///C:\Users\Thomas%20Huet\Desktop\Documentation%20arch&#233;ologique%20li&#233;e%20&#224;%20la%20th&#232;se\Sites.docx" TargetMode="External"/><Relationship Id="rId13314" Type="http://schemas.openxmlformats.org/officeDocument/2006/relationships/hyperlink" Target="file:///C:\Users\Thomas%20Huet\Desktop\Documentation%20arch&#233;ologique%20li&#233;e%20&#224;%20la%20th&#232;se\Sites.docx" TargetMode="External"/><Relationship Id="rId641" Type="http://schemas.openxmlformats.org/officeDocument/2006/relationships/hyperlink" Target="file:///C:\Users\Thomas%20Huet\Desktop\Documentation%20arch&#233;ologique%20li&#233;e%20&#224;%20la%20th&#232;se\Sites.docx" TargetMode="External"/><Relationship Id="rId1271" Type="http://schemas.openxmlformats.org/officeDocument/2006/relationships/hyperlink" Target="file:///C:\Users\Thomas%20Huet\Desktop\Documentation%20arch&#233;ologique%20li&#233;e%20&#224;%20la%20th&#232;se\Sites.docx" TargetMode="External"/><Relationship Id="rId2322" Type="http://schemas.openxmlformats.org/officeDocument/2006/relationships/hyperlink" Target="file:///C:\Users\Thomas%20Huet\Desktop\Documentation%20arch&#233;ologique%20li&#233;e%20&#224;%20la%20th&#232;se\Cultures.docx" TargetMode="External"/><Relationship Id="rId5892" Type="http://schemas.openxmlformats.org/officeDocument/2006/relationships/hyperlink" Target="file:///C:\Users\Thomas%20Huet\Desktop\Documentation%20arch&#233;ologique%20li&#233;e%20&#224;%20la%20th&#232;se\Cultures.docx" TargetMode="External"/><Relationship Id="rId6943" Type="http://schemas.openxmlformats.org/officeDocument/2006/relationships/hyperlink" Target="file:///C:\Users\Thomas%20Huet\Desktop\Documentation%20arch&#233;ologique%20li&#233;e%20&#224;%20la%20th&#232;se\Cultures.docx" TargetMode="External"/><Relationship Id="rId4494" Type="http://schemas.openxmlformats.org/officeDocument/2006/relationships/hyperlink" Target="file:///C:\Users\Thomas%20Huet\Desktop\Documentation%20arch&#233;ologique%20li&#233;e%20&#224;%20la%20th&#232;se\Cultures.docx" TargetMode="External"/><Relationship Id="rId5545" Type="http://schemas.openxmlformats.org/officeDocument/2006/relationships/hyperlink" Target="file:///C:\Users\Thomas%20Huet\Desktop\Documentation%20arch&#233;ologique%20li&#233;e%20&#224;%20la%20th&#232;se\Sites.docx" TargetMode="External"/><Relationship Id="rId14088" Type="http://schemas.openxmlformats.org/officeDocument/2006/relationships/hyperlink" Target="file:///C:\Users\Thomas%20Huet\Desktop\Documentation%20arch&#233;ologique%20li&#233;e%20&#224;%20la%20th&#232;se\Sites.docx" TargetMode="External"/><Relationship Id="rId3096" Type="http://schemas.openxmlformats.org/officeDocument/2006/relationships/hyperlink" Target="file:///C:\Users\Thomas%20Huet\Desktop\Documentation%20arch&#233;ologique%20li&#233;e%20&#224;%20la%20th&#232;se\Cultures.docx" TargetMode="External"/><Relationship Id="rId4147" Type="http://schemas.openxmlformats.org/officeDocument/2006/relationships/hyperlink" Target="file:///C:\Users\Thomas%20Huet\Desktop\Documentation%20arch&#233;ologique%20li&#233;e%20&#224;%20la%20th&#232;se\Cultures.docx" TargetMode="External"/><Relationship Id="rId8768" Type="http://schemas.openxmlformats.org/officeDocument/2006/relationships/hyperlink" Target="file:///C:\Users\Thomas%20Huet\Desktop\Documentation%20arch&#233;ologique%20li&#233;e%20&#224;%20la%20th&#232;se\Cultures.docx" TargetMode="External"/><Relationship Id="rId9819" Type="http://schemas.openxmlformats.org/officeDocument/2006/relationships/hyperlink" Target="file:///C:\Users\Thomas%20Huet\Desktop\Documentation%20arch&#233;ologique%20li&#233;e%20&#224;%20la%20th&#232;se\Sites.docx" TargetMode="External"/><Relationship Id="rId10698" Type="http://schemas.openxmlformats.org/officeDocument/2006/relationships/hyperlink" Target="file:///C:\Users\Thomas%20Huet\Desktop\Documentation%20arch&#233;ologique%20li&#233;e%20&#224;%20la%20th&#232;se\Cultures.docx" TargetMode="External"/><Relationship Id="rId11749" Type="http://schemas.openxmlformats.org/officeDocument/2006/relationships/hyperlink" Target="file:///C:\Users\Thomas%20Huet\Desktop\Documentation%20arch&#233;ologique%20li&#233;e%20&#224;%20la%20th&#232;se\Cultures.docx" TargetMode="External"/><Relationship Id="rId1808" Type="http://schemas.openxmlformats.org/officeDocument/2006/relationships/hyperlink" Target="file:///C:\Users\Thomas%20Huet\Desktop\Documentation%20arch&#233;ologique%20li&#233;e%20&#224;%20la%20th&#232;se\Sites.docx" TargetMode="External"/><Relationship Id="rId13171" Type="http://schemas.openxmlformats.org/officeDocument/2006/relationships/hyperlink" Target="file:///C:\Users\Thomas%20Huet\Desktop\Documentation%20arch&#233;ologique%20li&#233;e%20&#224;%20la%20th&#232;se\Sites.docx" TargetMode="External"/><Relationship Id="rId14222" Type="http://schemas.openxmlformats.org/officeDocument/2006/relationships/hyperlink" Target="file:///C:\Users\Thomas%20Huet\Desktop\Documentation%20arch&#233;ologique%20li&#233;e%20&#224;%20la%20th&#232;se\Sites.docx" TargetMode="External"/><Relationship Id="rId151" Type="http://schemas.openxmlformats.org/officeDocument/2006/relationships/hyperlink" Target="file:///C:\Users\Thomas%20Huet\Desktop\Documentation%20arch&#233;ologique%20li&#233;e%20&#224;%20la%20th&#232;se\Cultures.docx" TargetMode="External"/><Relationship Id="rId3230" Type="http://schemas.openxmlformats.org/officeDocument/2006/relationships/hyperlink" Target="file:///C:\Users\Thomas%20Huet\Desktop\Documentation%20arch&#233;ologique%20li&#233;e%20&#224;%20la%20th&#232;se\Sites.docx" TargetMode="External"/><Relationship Id="rId7851" Type="http://schemas.openxmlformats.org/officeDocument/2006/relationships/hyperlink" Target="file:///C:\Users\Thomas%20Huet\Desktop\Documentation%20arch&#233;ologique%20li&#233;e%20&#224;%20la%20th&#232;se\Cultures.docx" TargetMode="External"/><Relationship Id="rId8902" Type="http://schemas.openxmlformats.org/officeDocument/2006/relationships/hyperlink" Target="file:///C:\Users\Thomas%20Huet\Desktop\Documentation%20arch&#233;ologique%20li&#233;e%20&#224;%20la%20th&#232;se\Cultures.docx" TargetMode="External"/><Relationship Id="rId10832" Type="http://schemas.openxmlformats.org/officeDocument/2006/relationships/hyperlink" Target="file:///C:\Users\Thomas%20Huet\Desktop\Documentation%20arch&#233;ologique%20li&#233;e%20&#224;%20la%20th&#232;se\Sites.docx" TargetMode="External"/><Relationship Id="rId6453" Type="http://schemas.openxmlformats.org/officeDocument/2006/relationships/hyperlink" Target="file:///C:\Users\Thomas%20Huet\Desktop\Documentation%20arch&#233;ologique%20li&#233;e%20&#224;%20la%20th&#232;se\Sites.docx" TargetMode="External"/><Relationship Id="rId7504" Type="http://schemas.openxmlformats.org/officeDocument/2006/relationships/hyperlink" Target="file:///C:\Users\Thomas%20Huet\Desktop\Documentation%20arch&#233;ologique%20li&#233;e%20&#224;%20la%20th&#232;se\Cultures.docx" TargetMode="External"/><Relationship Id="rId5055" Type="http://schemas.openxmlformats.org/officeDocument/2006/relationships/hyperlink" Target="file:///C:\Users\Thomas%20Huet\Desktop\Documentation%20arch&#233;ologique%20li&#233;e%20&#224;%20la%20th&#232;se\Cultures.docx" TargetMode="External"/><Relationship Id="rId6106" Type="http://schemas.openxmlformats.org/officeDocument/2006/relationships/hyperlink" Target="file:///C:\Users\Thomas%20Huet\Desktop\Documentation%20arch&#233;ologique%20li&#233;e%20&#224;%20la%20th&#232;se\Sites.docx" TargetMode="External"/><Relationship Id="rId9676" Type="http://schemas.openxmlformats.org/officeDocument/2006/relationships/hyperlink" Target="file:///C:\Users\Thomas%20Huet\Desktop\Documentation%20arch&#233;ologique%20li&#233;e%20&#224;%20la%20th&#232;se\Sites.docx" TargetMode="External"/><Relationship Id="rId1665" Type="http://schemas.openxmlformats.org/officeDocument/2006/relationships/hyperlink" Target="file:///C:\Users\Thomas%20Huet\Desktop\Documentation%20arch&#233;ologique%20li&#233;e%20&#224;%20la%20th&#232;se\Sites.docx" TargetMode="External"/><Relationship Id="rId2716" Type="http://schemas.openxmlformats.org/officeDocument/2006/relationships/hyperlink" Target="file:///C:\Users\Thomas%20Huet\Desktop\Documentation%20arch&#233;ologique%20li&#233;e%20&#224;%20la%20th&#232;se\Cultures.docx" TargetMode="External"/><Relationship Id="rId8278" Type="http://schemas.openxmlformats.org/officeDocument/2006/relationships/hyperlink" Target="file:///C:\Users\Thomas%20Huet\Desktop\Documentation%20arch&#233;ologique%20li&#233;e%20&#224;%20la%20th&#232;se\Cultures.docx" TargetMode="External"/><Relationship Id="rId9329" Type="http://schemas.openxmlformats.org/officeDocument/2006/relationships/hyperlink" Target="file:///C:\Users\Thomas%20Huet\Desktop\Documentation%20arch&#233;ologique%20li&#233;e%20&#224;%20la%20th&#232;se\Cultures.docx" TargetMode="External"/><Relationship Id="rId11259" Type="http://schemas.openxmlformats.org/officeDocument/2006/relationships/hyperlink" Target="file:///C:\Users\Thomas%20Huet\Desktop\Documentation%20arch&#233;ologique%20li&#233;e%20&#224;%20la%20th&#232;se\Cultures.docx" TargetMode="External"/><Relationship Id="rId12657" Type="http://schemas.openxmlformats.org/officeDocument/2006/relationships/hyperlink" Target="file:///C:\Users\Thomas%20Huet\Desktop\Documentation%20arch&#233;ologique%20li&#233;e%20&#224;%20la%20th&#232;se\Cultures.docx" TargetMode="External"/><Relationship Id="rId13708" Type="http://schemas.openxmlformats.org/officeDocument/2006/relationships/hyperlink" Target="file:///C:\Users\Thomas%20Huet\Desktop\Documentation%20arch&#233;ologique%20li&#233;e%20&#224;%20la%20th&#232;se\Sites.docx" TargetMode="External"/><Relationship Id="rId1318" Type="http://schemas.openxmlformats.org/officeDocument/2006/relationships/hyperlink" Target="file:///C:\Users\Thomas%20Huet\Desktop\Documentation%20arch&#233;ologique%20li&#233;e%20&#224;%20la%20th&#232;se\Cultures.docx" TargetMode="External"/><Relationship Id="rId4888" Type="http://schemas.openxmlformats.org/officeDocument/2006/relationships/hyperlink" Target="file:///C:\Users\Thomas%20Huet\Desktop\Documentation%20arch&#233;ologique%20li&#233;e%20&#224;%20la%20th&#232;se\Sites.docx" TargetMode="External"/><Relationship Id="rId5939" Type="http://schemas.openxmlformats.org/officeDocument/2006/relationships/hyperlink" Target="file:///C:\Users\Thomas%20Huet\Desktop\Documentation%20arch&#233;ologique%20li&#233;e%20&#224;%20la%20th&#232;se\Cultures.docx" TargetMode="External"/><Relationship Id="rId7361" Type="http://schemas.openxmlformats.org/officeDocument/2006/relationships/hyperlink" Target="file:///C:\Users\Thomas%20Huet\Desktop\Documentation%20arch&#233;ologique%20li&#233;e%20&#224;%20la%20th&#232;se\Cultures.docx" TargetMode="External"/><Relationship Id="rId9810" Type="http://schemas.openxmlformats.org/officeDocument/2006/relationships/hyperlink" Target="file:///C:\Users\Thomas%20Huet\Desktop\Documentation%20arch&#233;ologique%20li&#233;e%20&#224;%20la%20th&#232;se\Sites.docx" TargetMode="External"/><Relationship Id="rId11740" Type="http://schemas.openxmlformats.org/officeDocument/2006/relationships/hyperlink" Target="file:///C:\Users\Thomas%20Huet\Desktop\Documentation%20arch&#233;ologique%20li&#233;e%20&#224;%20la%20th&#232;se\Cultures.docx" TargetMode="External"/><Relationship Id="rId24" Type="http://schemas.openxmlformats.org/officeDocument/2006/relationships/hyperlink" Target="file:///C:\Users\Thomas%20Huet\Desktop\Documentation%20arch&#233;ologique%20li&#233;e%20&#224;%20la%20th&#232;se\Cultures.docx" TargetMode="External"/><Relationship Id="rId7014" Type="http://schemas.openxmlformats.org/officeDocument/2006/relationships/hyperlink" Target="file:///C:\Users\Thomas%20Huet\Desktop\Documentation%20arch&#233;ologique%20li&#233;e%20&#224;%20la%20th&#232;se\Cultures.docx" TargetMode="External"/><Relationship Id="rId8412" Type="http://schemas.openxmlformats.org/officeDocument/2006/relationships/hyperlink" Target="file:///C:\Users\Thomas%20Huet\Desktop\Documentation%20arch&#233;ologique%20li&#233;e%20&#224;%20la%20th&#232;se\Cultures.docx" TargetMode="External"/><Relationship Id="rId10342" Type="http://schemas.openxmlformats.org/officeDocument/2006/relationships/hyperlink" Target="file:///C:\Users\Thomas%20Huet\Desktop\Documentation%20arch&#233;ologique%20li&#233;e%20&#224;%20la%20th&#232;se\Sites.docx" TargetMode="External"/><Relationship Id="rId3971" Type="http://schemas.openxmlformats.org/officeDocument/2006/relationships/hyperlink" Target="file:///C:\Users\Thomas%20Huet\Desktop\Documentation%20arch&#233;ologique%20li&#233;e%20&#224;%20la%20th&#232;se\Cultures.docx" TargetMode="External"/><Relationship Id="rId13565" Type="http://schemas.openxmlformats.org/officeDocument/2006/relationships/hyperlink" Target="file:///C:\Users\Thomas%20Huet\Desktop\Documentation%20arch&#233;ologique%20li&#233;e%20&#224;%20la%20th&#232;se\Sites.docx" TargetMode="External"/><Relationship Id="rId892" Type="http://schemas.openxmlformats.org/officeDocument/2006/relationships/hyperlink" Target="file:///C:\Users\Thomas%20Huet\Desktop\Documentation%20arch&#233;ologique%20li&#233;e%20&#224;%20la%20th&#232;se\Cultures.docx" TargetMode="External"/><Relationship Id="rId2573" Type="http://schemas.openxmlformats.org/officeDocument/2006/relationships/hyperlink" Target="file:///C:\Users\Thomas%20Huet\Desktop\Documentation%20arch&#233;ologique%20li&#233;e%20&#224;%20la%20th&#232;se\Environnement.docx" TargetMode="External"/><Relationship Id="rId3624" Type="http://schemas.openxmlformats.org/officeDocument/2006/relationships/hyperlink" Target="file:///C:\Users\Thomas%20Huet\Desktop\Documentation%20arch&#233;ologique%20li&#233;e%20&#224;%20la%20th&#232;se\Cultures.docx" TargetMode="External"/><Relationship Id="rId9186" Type="http://schemas.openxmlformats.org/officeDocument/2006/relationships/hyperlink" Target="file:///C:\Users\Thomas%20Huet\Desktop\Documentation%20arch&#233;ologique%20li&#233;e%20&#224;%20la%20th&#232;se\Cultures.docx" TargetMode="External"/><Relationship Id="rId12167" Type="http://schemas.openxmlformats.org/officeDocument/2006/relationships/hyperlink" Target="file:///C:\Users\Thomas%20Huet\Desktop\Documentation%20arch&#233;ologique%20li&#233;e%20&#224;%20la%20th&#232;se\Sites.docx" TargetMode="External"/><Relationship Id="rId13218" Type="http://schemas.openxmlformats.org/officeDocument/2006/relationships/hyperlink" Target="file:///C:\Users\Thomas%20Huet\Desktop\Documentation%20arch&#233;ologique%20li&#233;e%20&#224;%20la%20th&#232;se\Sites.docx" TargetMode="External"/><Relationship Id="rId545" Type="http://schemas.openxmlformats.org/officeDocument/2006/relationships/hyperlink" Target="file:///C:\Users\Thomas%20Huet\Desktop\Documentation%20arch&#233;ologique%20li&#233;e%20&#224;%20la%20th&#232;se\Sites.docx" TargetMode="External"/><Relationship Id="rId1175" Type="http://schemas.openxmlformats.org/officeDocument/2006/relationships/hyperlink" Target="file:///C:\Users\Thomas%20Huet\Desktop\Documentation%20arch&#233;ologique%20li&#233;e%20&#224;%20la%20th&#232;se\Sites.docx" TargetMode="External"/><Relationship Id="rId2226" Type="http://schemas.openxmlformats.org/officeDocument/2006/relationships/hyperlink" Target="file:///C:\Users\Thomas%20Huet\Desktop\Documentation%20arch&#233;ologique%20li&#233;e%20&#224;%20la%20th&#232;se\Sites.docx" TargetMode="External"/><Relationship Id="rId5796" Type="http://schemas.openxmlformats.org/officeDocument/2006/relationships/hyperlink" Target="file:///C:\Users\Thomas%20Huet\Desktop\Documentation%20arch&#233;ologique%20li&#233;e%20&#224;%20la%20th&#232;se\Cultures.docx" TargetMode="External"/><Relationship Id="rId6847" Type="http://schemas.openxmlformats.org/officeDocument/2006/relationships/hyperlink" Target="file:///C:\Users\Thomas%20Huet\Desktop\Documentation%20arch&#233;ologique%20li&#233;e%20&#224;%20la%20th&#232;se\Cultures.docx" TargetMode="External"/><Relationship Id="rId4398" Type="http://schemas.openxmlformats.org/officeDocument/2006/relationships/hyperlink" Target="file:///C:\Users\Thomas%20Huet\Desktop\Documentation%20arch&#233;ologique%20li&#233;e%20&#224;%20la%20th&#232;se\Cultures.docx" TargetMode="External"/><Relationship Id="rId5449" Type="http://schemas.openxmlformats.org/officeDocument/2006/relationships/hyperlink" Target="file:///C:\Users\Thomas%20Huet\Desktop\Documentation%20arch&#233;ologique%20li&#233;e%20&#224;%20la%20th&#232;se\Sites.docx" TargetMode="External"/><Relationship Id="rId9320" Type="http://schemas.openxmlformats.org/officeDocument/2006/relationships/hyperlink" Target="file:///C:\Users\Thomas%20Huet\Desktop\Documentation%20arch&#233;ologique%20li&#233;e%20&#224;%20la%20th&#232;se\Sites.docx" TargetMode="External"/><Relationship Id="rId11250" Type="http://schemas.openxmlformats.org/officeDocument/2006/relationships/hyperlink" Target="file:///C:\Users\Thomas%20Huet\Desktop\Documentation%20arch&#233;ologique%20li&#233;e%20&#224;%20la%20th&#232;se\Cultures.docx" TargetMode="External"/><Relationship Id="rId12301" Type="http://schemas.openxmlformats.org/officeDocument/2006/relationships/hyperlink" Target="file:///C:\Users\Thomas%20Huet\Desktop\Documentation%20arch&#233;ologique%20li&#233;e%20&#224;%20la%20th&#232;se\Cultures.docx" TargetMode="External"/><Relationship Id="rId5930" Type="http://schemas.openxmlformats.org/officeDocument/2006/relationships/hyperlink" Target="file:///C:\Users\Thomas%20Huet\Desktop\Documentation%20arch&#233;ologique%20li&#233;e%20&#224;%20la%20th&#232;se\Cultures.docx" TargetMode="External"/><Relationship Id="rId14473" Type="http://schemas.openxmlformats.org/officeDocument/2006/relationships/hyperlink" Target="file:///C:\Users\Thomas%20Huet\Desktop\Documentation%20arch&#233;ologique%20li&#233;e%20&#224;%20la%20th&#232;se\Sites.docx" TargetMode="External"/><Relationship Id="rId3481" Type="http://schemas.openxmlformats.org/officeDocument/2006/relationships/hyperlink" Target="file:///C:\Users\Thomas%20Huet\Desktop\Documentation%20arch&#233;ologique%20li&#233;e%20&#224;%20la%20th&#232;se\Sites.docx" TargetMode="External"/><Relationship Id="rId4532" Type="http://schemas.openxmlformats.org/officeDocument/2006/relationships/hyperlink" Target="file:///C:\Users\Thomas%20Huet\Desktop\Documentation%20arch&#233;ologique%20li&#233;e%20&#224;%20la%20th&#232;se\Sites.docx" TargetMode="External"/><Relationship Id="rId13075" Type="http://schemas.openxmlformats.org/officeDocument/2006/relationships/hyperlink" Target="file:///C:\Users\Thomas%20Huet\Desktop\Documentation%20arch&#233;ologique%20li&#233;e%20&#224;%20la%20th&#232;se\Sites.docx" TargetMode="External"/><Relationship Id="rId14126" Type="http://schemas.openxmlformats.org/officeDocument/2006/relationships/hyperlink" Target="file:///C:\Users\Thomas%20Huet\Desktop\Documentation%20arch&#233;ologique%20li&#233;e%20&#224;%20la%20th&#232;se\Sites.docx" TargetMode="External"/><Relationship Id="rId2083" Type="http://schemas.openxmlformats.org/officeDocument/2006/relationships/hyperlink" Target="file:///C:\Users\Thomas%20Huet\Desktop\Documentation%20arch&#233;ologique%20li&#233;e%20&#224;%20la%20th&#232;se\Cultures.docx" TargetMode="External"/><Relationship Id="rId3134" Type="http://schemas.openxmlformats.org/officeDocument/2006/relationships/hyperlink" Target="file:///C:\Users\Thomas%20Huet\Desktop\Documentation%20arch&#233;ologique%20li&#233;e%20&#224;%20la%20th&#232;se\Cultures.docx" TargetMode="External"/><Relationship Id="rId7755" Type="http://schemas.openxmlformats.org/officeDocument/2006/relationships/hyperlink" Target="file:///C:\Users\Thomas%20Huet\Desktop\Documentation%20arch&#233;ologique%20li&#233;e%20&#224;%20la%20th&#232;se\Sites.docx" TargetMode="External"/><Relationship Id="rId8806" Type="http://schemas.openxmlformats.org/officeDocument/2006/relationships/hyperlink" Target="file:///C:\Users\Thomas%20Huet\Desktop\Documentation%20arch&#233;ologique%20li&#233;e%20&#224;%20la%20th&#232;se\Cultures.docx" TargetMode="External"/><Relationship Id="rId6357" Type="http://schemas.openxmlformats.org/officeDocument/2006/relationships/hyperlink" Target="file:///C:\Users\Thomas%20Huet\Desktop\Documentation%20arch&#233;ologique%20li&#233;e%20&#224;%20la%20th&#232;se\Cultures.docx" TargetMode="External"/><Relationship Id="rId7408" Type="http://schemas.openxmlformats.org/officeDocument/2006/relationships/hyperlink" Target="file:///C:\Users\Thomas%20Huet\Desktop\Documentation%20arch&#233;ologique%20li&#233;e%20&#224;%20la%20th&#232;se\Sites.docx" TargetMode="External"/><Relationship Id="rId10736" Type="http://schemas.openxmlformats.org/officeDocument/2006/relationships/hyperlink" Target="file:///C:\Users\Thomas%20Huet\Desktop\Documentation%20arch&#233;ologique%20li&#233;e%20&#224;%20la%20th&#232;se\Sites.docx" TargetMode="External"/><Relationship Id="rId13959" Type="http://schemas.openxmlformats.org/officeDocument/2006/relationships/hyperlink" Target="file:///C:\Users\Thomas%20Huet\Desktop\Documentation%20arch&#233;ologique%20li&#233;e%20&#224;%20la%20th&#232;se\Environnement.docx" TargetMode="External"/><Relationship Id="rId1569" Type="http://schemas.openxmlformats.org/officeDocument/2006/relationships/hyperlink" Target="file:///C:\Users\Thomas%20Huet\Desktop\Documentation%20arch&#233;ologique%20li&#233;e%20&#224;%20la%20th&#232;se\Cultures.docx" TargetMode="External"/><Relationship Id="rId2967" Type="http://schemas.openxmlformats.org/officeDocument/2006/relationships/hyperlink" Target="file:///C:\Users\Thomas%20Huet\Desktop\Documentation%20arch&#233;ologique%20li&#233;e%20&#224;%20la%20th&#232;se\Cultures.docx" TargetMode="External"/><Relationship Id="rId5440" Type="http://schemas.openxmlformats.org/officeDocument/2006/relationships/hyperlink" Target="file:///C:\Users\Thomas%20Huet\Desktop\Documentation%20arch&#233;ologique%20li&#233;e%20&#224;%20la%20th&#232;se\Cultures.docx" TargetMode="External"/><Relationship Id="rId939" Type="http://schemas.openxmlformats.org/officeDocument/2006/relationships/hyperlink" Target="file:///C:\Users\Thomas%20Huet\Desktop\Documentation%20arch&#233;ologique%20li&#233;e%20&#224;%20la%20th&#232;se\Sites.docx" TargetMode="External"/><Relationship Id="rId4042" Type="http://schemas.openxmlformats.org/officeDocument/2006/relationships/hyperlink" Target="file:///C:\Users\Thomas%20Huet\Desktop\Documentation%20arch&#233;ologique%20li&#233;e%20&#224;%20la%20th&#232;se\Cultures.docx" TargetMode="External"/><Relationship Id="rId11991" Type="http://schemas.openxmlformats.org/officeDocument/2006/relationships/hyperlink" Target="file:///C:\Users\Thomas%20Huet\Desktop\Documentation%20arch&#233;ologique%20li&#233;e%20&#224;%20la%20th&#232;se\Sites.docx" TargetMode="External"/><Relationship Id="rId8663" Type="http://schemas.openxmlformats.org/officeDocument/2006/relationships/hyperlink" Target="file:///C:\Users\Thomas%20Huet\Desktop\Documentation%20arch&#233;ologique%20li&#233;e%20&#224;%20la%20th&#232;se\Sites.docx" TargetMode="External"/><Relationship Id="rId9714" Type="http://schemas.openxmlformats.org/officeDocument/2006/relationships/hyperlink" Target="file:///C:\Users\Thomas%20Huet\Desktop\Documentation%20arch&#233;ologique%20li&#233;e%20&#224;%20la%20th&#232;se\Sites.docx" TargetMode="External"/><Relationship Id="rId10593" Type="http://schemas.openxmlformats.org/officeDocument/2006/relationships/hyperlink" Target="file:///C:\Users\Thomas%20Huet\Desktop\Documentation%20arch&#233;ologique%20li&#233;e%20&#224;%20la%20th&#232;se\Sites.docx" TargetMode="External"/><Relationship Id="rId11644" Type="http://schemas.openxmlformats.org/officeDocument/2006/relationships/hyperlink" Target="file:///C:\Users\Thomas%20Huet\Desktop\Documentation%20arch&#233;ologique%20li&#233;e%20&#224;%20la%20th&#232;se\Cultures.docx" TargetMode="External"/><Relationship Id="rId1703" Type="http://schemas.openxmlformats.org/officeDocument/2006/relationships/hyperlink" Target="file:///C:\Users\Thomas%20Huet\Desktop\Documentation%20arch&#233;ologique%20li&#233;e%20&#224;%20la%20th&#232;se\Environnement.docx" TargetMode="External"/><Relationship Id="rId7265" Type="http://schemas.openxmlformats.org/officeDocument/2006/relationships/hyperlink" Target="file:///C:\Users\Thomas%20Huet\Desktop\Documentation%20arch&#233;ologique%20li&#233;e%20&#224;%20la%20th&#232;se\Sites.docx" TargetMode="External"/><Relationship Id="rId8316" Type="http://schemas.openxmlformats.org/officeDocument/2006/relationships/hyperlink" Target="file:///C:\Users\Thomas%20Huet\Desktop\Documentation%20arch&#233;ologique%20li&#233;e%20&#224;%20la%20th&#232;se\Sites.docx" TargetMode="External"/><Relationship Id="rId10246" Type="http://schemas.openxmlformats.org/officeDocument/2006/relationships/hyperlink" Target="file:///C:\Users\Thomas%20Huet\Desktop\Documentation%20arch&#233;ologique%20li&#233;e%20&#224;%20la%20th&#232;se\Cultures.docx" TargetMode="External"/><Relationship Id="rId3875" Type="http://schemas.openxmlformats.org/officeDocument/2006/relationships/hyperlink" Target="Sites.docx" TargetMode="External"/><Relationship Id="rId4926" Type="http://schemas.openxmlformats.org/officeDocument/2006/relationships/hyperlink" Target="file:///C:\Users\Thomas%20Huet\Desktop\Documentation%20arch&#233;ologique%20li&#233;e%20&#224;%20la%20th&#232;se\Cultures.docx" TargetMode="External"/><Relationship Id="rId13469" Type="http://schemas.openxmlformats.org/officeDocument/2006/relationships/hyperlink" Target="Sites.docx" TargetMode="External"/><Relationship Id="rId796" Type="http://schemas.openxmlformats.org/officeDocument/2006/relationships/hyperlink" Target="file:///C:\Users\Thomas%20Huet\Desktop\Documentation%20arch&#233;ologique%20li&#233;e%20&#224;%20la%20th&#232;se\Cultures.docx" TargetMode="External"/><Relationship Id="rId2477" Type="http://schemas.openxmlformats.org/officeDocument/2006/relationships/hyperlink" Target="file:///C:\Users\Thomas%20Huet\Desktop\Documentation%20arch&#233;ologique%20li&#233;e%20&#224;%20la%20th&#232;se\Sites.docx" TargetMode="External"/><Relationship Id="rId3528" Type="http://schemas.openxmlformats.org/officeDocument/2006/relationships/hyperlink" Target="file:///C:\Users\Thomas%20Huet\Desktop\Documentation%20arch&#233;ologique%20li&#233;e%20&#224;%20la%20th&#232;se\Sites.docx" TargetMode="External"/><Relationship Id="rId449" Type="http://schemas.openxmlformats.org/officeDocument/2006/relationships/hyperlink" Target="file:///C:\Users\Thomas%20Huet\Desktop\Documentation%20arch&#233;ologique%20li&#233;e%20&#224;%20la%20th&#232;se\Cultures.docx" TargetMode="External"/><Relationship Id="rId1079" Type="http://schemas.openxmlformats.org/officeDocument/2006/relationships/hyperlink" Target="file:///C:\Users\Thomas%20Huet\Desktop\Documentation%20arch&#233;ologique%20li&#233;e%20&#224;%20la%20th&#232;se\Cultures.docx" TargetMode="External"/><Relationship Id="rId6001" Type="http://schemas.openxmlformats.org/officeDocument/2006/relationships/hyperlink" Target="file:///C:\Users\Thomas%20Huet\Desktop\Documentation%20arch&#233;ologique%20li&#233;e%20&#224;%20la%20th&#232;se\Cultures.docx" TargetMode="External"/><Relationship Id="rId9571" Type="http://schemas.openxmlformats.org/officeDocument/2006/relationships/hyperlink" Target="file:///C:\Users\Thomas%20Huet\Desktop\Documentation%20arch&#233;ologique%20li&#233;e%20&#224;%20la%20th&#232;se\Cultures.docx" TargetMode="External"/><Relationship Id="rId13950" Type="http://schemas.openxmlformats.org/officeDocument/2006/relationships/hyperlink" Target="file:///C:\Users\Thomas%20Huet\Desktop\Documentation%20arch&#233;ologique%20li&#233;e%20&#224;%20la%20th&#232;se\Environnement.docx" TargetMode="External"/><Relationship Id="rId8173" Type="http://schemas.openxmlformats.org/officeDocument/2006/relationships/hyperlink" Target="file:///C:\Users\Thomas%20Huet\Desktop\Documentation%20arch&#233;ologique%20li&#233;e%20&#224;%20la%20th&#232;se\Sites.docx" TargetMode="External"/><Relationship Id="rId9224" Type="http://schemas.openxmlformats.org/officeDocument/2006/relationships/hyperlink" Target="file:///C:\Users\Thomas%20Huet\Desktop\Documentation%20arch&#233;ologique%20li&#233;e%20&#224;%20la%20th&#232;se\Sites.docx" TargetMode="External"/><Relationship Id="rId12552" Type="http://schemas.openxmlformats.org/officeDocument/2006/relationships/hyperlink" Target="file:///C:\Users\Thomas%20Huet\Desktop\Documentation%20arch&#233;ologique%20li&#233;e%20&#224;%20la%20th&#232;se\Sites.docx" TargetMode="External"/><Relationship Id="rId13603" Type="http://schemas.openxmlformats.org/officeDocument/2006/relationships/hyperlink" Target="file:///C:\Users\Thomas%20Huet\Desktop\Documentation%20arch&#233;ologique%20li&#233;e%20&#224;%20la%20th&#232;se\Sites.docx" TargetMode="External"/><Relationship Id="rId930" Type="http://schemas.openxmlformats.org/officeDocument/2006/relationships/hyperlink" Target="file:///C:\Users\Thomas%20Huet\Desktop\Documentation%20arch&#233;ologique%20li&#233;e%20&#224;%20la%20th&#232;se\Sites.docx" TargetMode="External"/><Relationship Id="rId1560" Type="http://schemas.openxmlformats.org/officeDocument/2006/relationships/hyperlink" Target="file:///C:\Users\Thomas%20Huet\Desktop\Documentation%20arch&#233;ologique%20li&#233;e%20&#224;%20la%20th&#232;se\DescriptionRoches.docx" TargetMode="External"/><Relationship Id="rId2611" Type="http://schemas.openxmlformats.org/officeDocument/2006/relationships/hyperlink" Target="file:///C:\Users\Thomas%20Huet\Desktop\Documentation%20arch&#233;ologique%20li&#233;e%20&#224;%20la%20th&#232;se\Analyses%20Statistiques.docx" TargetMode="External"/><Relationship Id="rId11154" Type="http://schemas.openxmlformats.org/officeDocument/2006/relationships/hyperlink" Target="file:///C:\Users\Thomas%20Huet\Desktop\Documentation%20arch&#233;ologique%20li&#233;e%20&#224;%20la%20th&#232;se\Cultures.docx" TargetMode="External"/><Relationship Id="rId12205" Type="http://schemas.openxmlformats.org/officeDocument/2006/relationships/hyperlink" Target="file:///C:\Users\Thomas%20Huet\Desktop\Documentation%20arch&#233;ologique%20li&#233;e%20&#224;%20la%20th&#232;se\Sites.docx" TargetMode="External"/><Relationship Id="rId1213" Type="http://schemas.openxmlformats.org/officeDocument/2006/relationships/hyperlink" Target="file:///C:\Users\Thomas%20Huet\Desktop\Documentation%20arch&#233;ologique%20li&#233;e%20&#224;%20la%20th&#232;se\Cultures.docx" TargetMode="External"/><Relationship Id="rId4783" Type="http://schemas.openxmlformats.org/officeDocument/2006/relationships/hyperlink" Target="file:///C:\Users\Thomas%20Huet\Desktop\Documentation%20arch&#233;ologique%20li&#233;e%20&#224;%20la%20th&#232;se\Sites.docx" TargetMode="External"/><Relationship Id="rId5834" Type="http://schemas.openxmlformats.org/officeDocument/2006/relationships/hyperlink" Target="file:///C:\Users\Thomas%20Huet\Desktop\Documentation%20arch&#233;ologique%20li&#233;e%20&#224;%20la%20th&#232;se\Cultures.docx" TargetMode="External"/><Relationship Id="rId14377" Type="http://schemas.openxmlformats.org/officeDocument/2006/relationships/hyperlink" Target="file:///C:\Users\Thomas%20Huet\Desktop\Documentation%20arch&#233;ologique%20li&#233;e%20&#224;%20la%20th&#232;se\Cultures.docx" TargetMode="External"/><Relationship Id="rId3385" Type="http://schemas.openxmlformats.org/officeDocument/2006/relationships/hyperlink" Target="file:///C:\Users\Thomas%20Huet\Desktop\Documentation%20arch&#233;ologique%20li&#233;e%20&#224;%20la%20th&#232;se\Sites.docx" TargetMode="External"/><Relationship Id="rId4436" Type="http://schemas.openxmlformats.org/officeDocument/2006/relationships/hyperlink" Target="file:///C:\Users\Thomas%20Huet\Desktop\Documentation%20arch&#233;ologique%20li&#233;e%20&#224;%20la%20th&#232;se\Sites.docx" TargetMode="External"/><Relationship Id="rId3038" Type="http://schemas.openxmlformats.org/officeDocument/2006/relationships/hyperlink" Target="file:///C:\Users\Thomas%20Huet\Desktop\Documentation%20arch&#233;ologique%20li&#233;e%20&#224;%20la%20th&#232;se\Cultures.docx" TargetMode="External"/><Relationship Id="rId7659" Type="http://schemas.openxmlformats.org/officeDocument/2006/relationships/hyperlink" Target="file:///C:\Users\Thomas%20Huet\Desktop\Documentation%20arch&#233;ologique%20li&#233;e%20&#224;%20la%20th&#232;se\Cultures.docx" TargetMode="External"/><Relationship Id="rId10987" Type="http://schemas.openxmlformats.org/officeDocument/2006/relationships/hyperlink" Target="file:///C:\Users\Thomas%20Huet\Desktop\Documentation%20arch&#233;ologique%20li&#233;e%20&#224;%20la%20th&#232;se\Sites.docx" TargetMode="External"/><Relationship Id="rId9081" Type="http://schemas.openxmlformats.org/officeDocument/2006/relationships/hyperlink" Target="file:///C:\Users\Thomas%20Huet\Desktop\Documentation%20arch&#233;ologique%20li&#233;e%20&#224;%20la%20th&#232;se\Sites.docx" TargetMode="External"/><Relationship Id="rId12062" Type="http://schemas.openxmlformats.org/officeDocument/2006/relationships/hyperlink" Target="file:///C:\Users\Thomas%20Huet\Desktop\Documentation%20arch&#233;ologique%20li&#233;e%20&#224;%20la%20th&#232;se\Sites.docx" TargetMode="External"/><Relationship Id="rId13460" Type="http://schemas.openxmlformats.org/officeDocument/2006/relationships/hyperlink" Target="file:///C:\Users\Thomas%20Huet\Desktop\Documentation%20arch&#233;ologique%20li&#233;e%20&#224;%20la%20th&#232;se\Cultures.docx" TargetMode="External"/><Relationship Id="rId14511" Type="http://schemas.openxmlformats.org/officeDocument/2006/relationships/hyperlink" Target="file:///C:\Users\Thomas%20Huet\Desktop\Documentation%20arch&#233;ologique%20li&#233;e%20&#224;%20la%20th&#232;se\Sites.docx" TargetMode="External"/><Relationship Id="rId440" Type="http://schemas.openxmlformats.org/officeDocument/2006/relationships/hyperlink" Target="file:///C:\Users\Thomas%20Huet\Desktop\Documentation%20arch&#233;ologique%20li&#233;e%20&#224;%20la%20th&#232;se\Cultures.docx" TargetMode="External"/><Relationship Id="rId1070" Type="http://schemas.openxmlformats.org/officeDocument/2006/relationships/hyperlink" Target="file:///C:\Users\Thomas%20Huet\Desktop\Documentation%20arch&#233;ologique%20li&#233;e%20&#224;%20la%20th&#232;se\Cultures.docx" TargetMode="External"/><Relationship Id="rId2121" Type="http://schemas.openxmlformats.org/officeDocument/2006/relationships/hyperlink" Target="file:///C:\Users\Thomas%20Huet\Desktop\Documentation%20arch&#233;ologique%20li&#233;e%20&#224;%20la%20th&#232;se\Cultures.docx" TargetMode="External"/><Relationship Id="rId13113" Type="http://schemas.openxmlformats.org/officeDocument/2006/relationships/hyperlink" Target="file:///C:\Users\Thomas%20Huet\Desktop\Documentation%20arch&#233;ologique%20li&#233;e%20&#224;%20la%20th&#232;se\Sites.docx" TargetMode="External"/><Relationship Id="rId5691" Type="http://schemas.openxmlformats.org/officeDocument/2006/relationships/hyperlink" Target="file:///C:\Users\Thomas%20Huet\Desktop\Documentation%20arch&#233;ologique%20li&#233;e%20&#224;%20la%20th&#232;se\Sites.docx" TargetMode="External"/><Relationship Id="rId6742" Type="http://schemas.openxmlformats.org/officeDocument/2006/relationships/hyperlink" Target="file:///C:\Users\Thomas%20Huet\Desktop\Documentation%20arch&#233;ologique%20li&#233;e%20&#224;%20la%20th&#232;se\Cultures.docx" TargetMode="External"/><Relationship Id="rId4293" Type="http://schemas.openxmlformats.org/officeDocument/2006/relationships/hyperlink" Target="file:///C:\Users\Thomas%20Huet\Desktop\Documentation%20arch&#233;ologique%20li&#233;e%20&#224;%20la%20th&#232;se\Sites.docx" TargetMode="External"/><Relationship Id="rId5344" Type="http://schemas.openxmlformats.org/officeDocument/2006/relationships/hyperlink" Target="file:///C:\Users\Thomas%20Huet\Desktop\Documentation%20arch&#233;ologique%20li&#233;e%20&#224;%20la%20th&#232;se\Sites.docx" TargetMode="External"/><Relationship Id="rId9965" Type="http://schemas.openxmlformats.org/officeDocument/2006/relationships/hyperlink" Target="file:///C:\Users\Thomas%20Huet\Desktop\Documentation%20arch&#233;ologique%20li&#233;e%20&#224;%20la%20th&#232;se\Sites.docx" TargetMode="External"/><Relationship Id="rId11895" Type="http://schemas.openxmlformats.org/officeDocument/2006/relationships/hyperlink" Target="file:///C:\Users\Thomas%20Huet\Desktop\Documentation%20arch&#233;ologique%20li&#233;e%20&#224;%20la%20th&#232;se\Cultures.docx" TargetMode="External"/><Relationship Id="rId1954" Type="http://schemas.openxmlformats.org/officeDocument/2006/relationships/hyperlink" Target="file:///C:\Users\Thomas%20Huet\Desktop\Documentation%20arch&#233;ologique%20li&#233;e%20&#224;%20la%20th&#232;se\Sites.docx" TargetMode="External"/><Relationship Id="rId8567" Type="http://schemas.openxmlformats.org/officeDocument/2006/relationships/hyperlink" Target="file:///C:\Users\Thomas%20Huet\Desktop\Documentation%20arch&#233;ologique%20li&#233;e%20&#224;%20la%20th&#232;se\Cultures.docx" TargetMode="External"/><Relationship Id="rId9618" Type="http://schemas.openxmlformats.org/officeDocument/2006/relationships/hyperlink" Target="file:///C:\Users\Thomas%20Huet\Desktop\Documentation%20arch&#233;ologique%20li&#233;e%20&#224;%20la%20th&#232;se\Sites.docx" TargetMode="External"/><Relationship Id="rId10497" Type="http://schemas.openxmlformats.org/officeDocument/2006/relationships/hyperlink" Target="file:///C:\Users\Thomas%20Huet\Desktop\Documentation%20arch&#233;ologique%20li&#233;e%20&#224;%20la%20th&#232;se\Cultures.docx" TargetMode="External"/><Relationship Id="rId11548" Type="http://schemas.openxmlformats.org/officeDocument/2006/relationships/hyperlink" Target="file:///C:\Users\Thomas%20Huet\Desktop\Documentation%20arch&#233;ologique%20li&#233;e%20&#224;%20la%20th&#232;se\Analyses%20Statistiques.docx" TargetMode="External"/><Relationship Id="rId12946" Type="http://schemas.openxmlformats.org/officeDocument/2006/relationships/hyperlink" Target="Sites.docx" TargetMode="External"/><Relationship Id="rId1607" Type="http://schemas.openxmlformats.org/officeDocument/2006/relationships/hyperlink" Target="file:///C:\Users\Thomas%20Huet\Desktop\Documentation%20arch&#233;ologique%20li&#233;e%20&#224;%20la%20th&#232;se\Sites.docx" TargetMode="External"/><Relationship Id="rId7169" Type="http://schemas.openxmlformats.org/officeDocument/2006/relationships/hyperlink" Target="file:///C:\Users\Thomas%20Huet\Desktop\Documentation%20arch&#233;ologique%20li&#233;e%20&#224;%20la%20th&#232;se\Sites.docx" TargetMode="External"/><Relationship Id="rId14021" Type="http://schemas.openxmlformats.org/officeDocument/2006/relationships/hyperlink" Target="file:///C:\Users\Thomas%20Huet\Desktop\Documentation%20arch&#233;ologique%20li&#233;e%20&#224;%20la%20th&#232;se\Sites.docx" TargetMode="External"/><Relationship Id="rId3779" Type="http://schemas.openxmlformats.org/officeDocument/2006/relationships/hyperlink" Target="file:///C:\Users\Thomas%20Huet\Desktop\Documentation%20arch&#233;ologique%20li&#233;e%20&#224;%20la%20th&#232;se\Sites.docx" TargetMode="External"/><Relationship Id="rId7650" Type="http://schemas.openxmlformats.org/officeDocument/2006/relationships/hyperlink" Target="file:///C:\Users\Thomas%20Huet\Desktop\Documentation%20arch&#233;ologique%20li&#233;e%20&#224;%20la%20th&#232;se\Cultures.docx" TargetMode="External"/><Relationship Id="rId6252" Type="http://schemas.openxmlformats.org/officeDocument/2006/relationships/hyperlink" Target="file:///C:\Users\Thomas%20Huet\Desktop\Documentation%20arch&#233;ologique%20li&#233;e%20&#224;%20la%20th&#232;se\Cultures.docx" TargetMode="External"/><Relationship Id="rId7303" Type="http://schemas.openxmlformats.org/officeDocument/2006/relationships/hyperlink" Target="file:///C:\Users\Thomas%20Huet\Desktop\Documentation%20arch&#233;ologique%20li&#233;e%20&#224;%20la%20th&#232;se\Cultures.docx" TargetMode="External"/><Relationship Id="rId8701" Type="http://schemas.openxmlformats.org/officeDocument/2006/relationships/hyperlink" Target="file:///C:\Users\Thomas%20Huet\Desktop\Documentation%20arch&#233;ologique%20li&#233;e%20&#224;%20la%20th&#232;se\Sites.docx" TargetMode="External"/><Relationship Id="rId10631" Type="http://schemas.openxmlformats.org/officeDocument/2006/relationships/hyperlink" Target="file:///C:\Users\Thomas%20Huet\Desktop\Documentation%20arch&#233;ologique%20li&#233;e%20&#224;%20la%20th&#232;se\Cultures.docx" TargetMode="External"/><Relationship Id="rId13854" Type="http://schemas.openxmlformats.org/officeDocument/2006/relationships/hyperlink" Target="Sites.docx" TargetMode="External"/><Relationship Id="rId2862" Type="http://schemas.openxmlformats.org/officeDocument/2006/relationships/hyperlink" Target="file:///C:\Users\Thomas%20Huet\Desktop\Documentation%20arch&#233;ologique%20li&#233;e%20&#224;%20la%20th&#232;se\Cultures.docx" TargetMode="External"/><Relationship Id="rId3913" Type="http://schemas.openxmlformats.org/officeDocument/2006/relationships/hyperlink" Target="file:///C:\Users\Thomas%20Huet\Desktop\Documentation%20arch&#233;ologique%20li&#233;e%20&#224;%20la%20th&#232;se\Cultures.docx" TargetMode="External"/><Relationship Id="rId8077" Type="http://schemas.openxmlformats.org/officeDocument/2006/relationships/hyperlink" Target="file:///C:\Users\Thomas%20Huet\Desktop\Documentation%20arch&#233;ologique%20li&#233;e%20&#224;%20la%20th&#232;se\Cultures.docx" TargetMode="External"/><Relationship Id="rId9475" Type="http://schemas.openxmlformats.org/officeDocument/2006/relationships/hyperlink" Target="file:///C:\Users\Thomas%20Huet\Desktop\Documentation%20arch&#233;ologique%20li&#233;e%20&#224;%20la%20th&#232;se\Environnement.docx" TargetMode="External"/><Relationship Id="rId12456" Type="http://schemas.openxmlformats.org/officeDocument/2006/relationships/hyperlink" Target="file:///C:\Users\Thomas%20Huet\Desktop\Documentation%20arch&#233;ologique%20li&#233;e%20&#224;%20la%20th&#232;se\Cultures.docx" TargetMode="External"/><Relationship Id="rId13507" Type="http://schemas.openxmlformats.org/officeDocument/2006/relationships/hyperlink" Target="file:///C:\Users\Thomas%20Huet\Desktop\Documentation%20arch&#233;ologique%20li&#233;e%20&#224;%20la%20th&#232;se\Sites.docx" TargetMode="External"/><Relationship Id="rId834" Type="http://schemas.openxmlformats.org/officeDocument/2006/relationships/hyperlink" Target="file:///C:\Users\Thomas%20Huet\Desktop\Documentation%20arch&#233;ologique%20li&#233;e%20&#224;%20la%20th&#232;se\Cultures.docx" TargetMode="External"/><Relationship Id="rId1464" Type="http://schemas.openxmlformats.org/officeDocument/2006/relationships/hyperlink" Target="file:///C:\Users\Thomas%20Huet\Desktop\Documentation%20arch&#233;ologique%20li&#233;e%20&#224;%20la%20th&#232;se\Cultures.docx" TargetMode="External"/><Relationship Id="rId2515" Type="http://schemas.openxmlformats.org/officeDocument/2006/relationships/hyperlink" Target="file:///C:\Users\Thomas%20Huet\Desktop\Documentation%20arch&#233;ologique%20li&#233;e%20&#224;%20la%20th&#232;se\Cultures.docx" TargetMode="External"/><Relationship Id="rId9128" Type="http://schemas.openxmlformats.org/officeDocument/2006/relationships/hyperlink" Target="file:///C:\Users\Thomas%20Huet\Desktop\Documentation%20arch&#233;ologique%20li&#233;e%20&#224;%20la%20th&#232;se\Cultures.docx" TargetMode="External"/><Relationship Id="rId11058" Type="http://schemas.openxmlformats.org/officeDocument/2006/relationships/hyperlink" Target="file:///C:\Users\Thomas%20Huet\Desktop\Documentation%20arch&#233;ologique%20li&#233;e%20&#224;%20la%20th&#232;se\Cultures.docx" TargetMode="External"/><Relationship Id="rId12109" Type="http://schemas.openxmlformats.org/officeDocument/2006/relationships/hyperlink" Target="file:///C:\Users\Thomas%20Huet\Desktop\Documentation%20arch&#233;ologique%20li&#233;e%20&#224;%20la%20th&#232;se\Cultures.docx" TargetMode="External"/><Relationship Id="rId1117" Type="http://schemas.openxmlformats.org/officeDocument/2006/relationships/hyperlink" Target="file:///C:\Users\Thomas%20Huet\Desktop\Documentation%20arch&#233;ologique%20li&#233;e%20&#224;%20la%20th&#232;se\Sites.docx" TargetMode="External"/><Relationship Id="rId4687" Type="http://schemas.openxmlformats.org/officeDocument/2006/relationships/hyperlink" Target="file:///C:\Users\Thomas%20Huet\Desktop\Documentation%20arch&#233;ologique%20li&#233;e%20&#224;%20la%20th&#232;se\Cultures.docx" TargetMode="External"/><Relationship Id="rId5738" Type="http://schemas.openxmlformats.org/officeDocument/2006/relationships/hyperlink" Target="file:///C:\Users\Thomas%20Huet\Desktop\Documentation%20arch&#233;ologique%20li&#233;e%20&#224;%20la%20th&#232;se\Sites.docx" TargetMode="External"/><Relationship Id="rId3289" Type="http://schemas.openxmlformats.org/officeDocument/2006/relationships/hyperlink" Target="file:///C:\Users\Thomas%20Huet\Desktop\Documentation%20arch&#233;ologique%20li&#233;e%20&#224;%20la%20th&#232;se\Sites.docx" TargetMode="External"/><Relationship Id="rId7160" Type="http://schemas.openxmlformats.org/officeDocument/2006/relationships/hyperlink" Target="file:///C:\Users\Thomas%20Huet\Desktop\Documentation%20arch&#233;ologique%20li&#233;e%20&#224;%20la%20th&#232;se\Sites.docx" TargetMode="External"/><Relationship Id="rId8211" Type="http://schemas.openxmlformats.org/officeDocument/2006/relationships/hyperlink" Target="file:///C:\Users\Thomas%20Huet\Desktop\Documentation%20arch&#233;ologique%20li&#233;e%20&#224;%20la%20th&#232;se\Cultures.docx" TargetMode="External"/><Relationship Id="rId10141" Type="http://schemas.openxmlformats.org/officeDocument/2006/relationships/hyperlink" Target="file:///C:\Users\Thomas%20Huet\Desktop\Documentation%20arch&#233;ologique%20li&#233;e%20&#224;%20la%20th&#232;se\Cultures.docx" TargetMode="External"/><Relationship Id="rId3770" Type="http://schemas.openxmlformats.org/officeDocument/2006/relationships/hyperlink" Target="file:///C:\Users\Thomas%20Huet\Desktop\Documentation%20arch&#233;ologique%20li&#233;e%20&#224;%20la%20th&#232;se\Cultures.docx" TargetMode="External"/><Relationship Id="rId4821" Type="http://schemas.openxmlformats.org/officeDocument/2006/relationships/hyperlink" Target="file:///C:\Users\Thomas%20Huet\Desktop\Documentation%20arch&#233;ologique%20li&#233;e%20&#224;%20la%20th&#232;se\Cultures.docx" TargetMode="External"/><Relationship Id="rId13364" Type="http://schemas.openxmlformats.org/officeDocument/2006/relationships/hyperlink" Target="file:///C:\Users\Thomas%20Huet\Desktop\Documentation%20arch&#233;ologique%20li&#233;e%20&#224;%20la%20th&#232;se\Sites.docx" TargetMode="External"/><Relationship Id="rId14415" Type="http://schemas.openxmlformats.org/officeDocument/2006/relationships/hyperlink" Target="file:///C:\Users\Thomas%20Huet\Desktop\Documentation%20arch&#233;ologique%20li&#233;e%20&#224;%20la%20th&#232;se\Sites.docx" TargetMode="External"/><Relationship Id="rId344" Type="http://schemas.openxmlformats.org/officeDocument/2006/relationships/hyperlink" Target="file:///C:\Users\Thomas%20Huet\Desktop\Documentation%20arch&#233;ologique%20li&#233;e%20&#224;%20la%20th&#232;se\Cultures.docx" TargetMode="External"/><Relationship Id="rId691" Type="http://schemas.openxmlformats.org/officeDocument/2006/relationships/hyperlink" Target="file:///C:\Users\Thomas%20Huet\Desktop\Documentation%20arch&#233;ologique%20li&#233;e%20&#224;%20la%20th&#232;se\Cultures.docx" TargetMode="External"/><Relationship Id="rId2025" Type="http://schemas.openxmlformats.org/officeDocument/2006/relationships/hyperlink" Target="file:///C:\Users\Thomas%20Huet\Desktop\Documentation%20arch&#233;ologique%20li&#233;e%20&#224;%20la%20th&#232;se\Cultures.docx" TargetMode="External"/><Relationship Id="rId2372" Type="http://schemas.openxmlformats.org/officeDocument/2006/relationships/hyperlink" Target="file:///C:\Users\Thomas%20Huet\Desktop\Documentation%20arch&#233;ologique%20li&#233;e%20&#224;%20la%20th&#232;se\Cultures.docx" TargetMode="External"/><Relationship Id="rId3423" Type="http://schemas.openxmlformats.org/officeDocument/2006/relationships/hyperlink" Target="file:///C:\Users\Thomas%20Huet\Desktop\Documentation%20arch&#233;ologique%20li&#233;e%20&#224;%20la%20th&#232;se\Cultures.docx" TargetMode="External"/><Relationship Id="rId6993" Type="http://schemas.openxmlformats.org/officeDocument/2006/relationships/hyperlink" Target="file:///C:\Users\Thomas%20Huet\Desktop\Documentation%20arch&#233;ologique%20li&#233;e%20&#224;%20la%20th&#232;se\Cultures.docx" TargetMode="External"/><Relationship Id="rId13017" Type="http://schemas.openxmlformats.org/officeDocument/2006/relationships/hyperlink" Target="file:///C:\Users\Thomas%20Huet\Desktop\Documentation%20arch&#233;ologique%20li&#233;e%20&#224;%20la%20th&#232;se\Sites.docx" TargetMode="External"/><Relationship Id="rId5595" Type="http://schemas.openxmlformats.org/officeDocument/2006/relationships/hyperlink" Target="file:///C:\Users\Thomas%20Huet\Desktop\Documentation%20arch&#233;ologique%20li&#233;e%20&#224;%20la%20th&#232;se\Cultures.docx" TargetMode="External"/><Relationship Id="rId6646" Type="http://schemas.openxmlformats.org/officeDocument/2006/relationships/hyperlink" Target="file:///C:\Users\Thomas%20Huet\Desktop\Documentation%20arch&#233;ologique%20li&#233;e%20&#224;%20la%20th&#232;se\Sites.docx" TargetMode="External"/><Relationship Id="rId4197" Type="http://schemas.openxmlformats.org/officeDocument/2006/relationships/hyperlink" Target="file:///C:\Users\Thomas%20Huet\Desktop\Documentation%20arch&#233;ologique%20li&#233;e%20&#224;%20la%20th&#232;se\Sites.docx" TargetMode="External"/><Relationship Id="rId5248" Type="http://schemas.openxmlformats.org/officeDocument/2006/relationships/hyperlink" Target="file:///C:\Users\Thomas%20Huet\Desktop\Documentation%20arch&#233;ologique%20li&#233;e%20&#224;%20la%20th&#232;se\Sites.docx" TargetMode="External"/><Relationship Id="rId9869" Type="http://schemas.openxmlformats.org/officeDocument/2006/relationships/hyperlink" Target="file:///C:\Users\Thomas%20Huet\Desktop\Documentation%20arch&#233;ologique%20li&#233;e%20&#224;%20la%20th&#232;se\Cultures.docx" TargetMode="External"/><Relationship Id="rId12100" Type="http://schemas.openxmlformats.org/officeDocument/2006/relationships/hyperlink" Target="file:///C:\Users\Thomas%20Huet\Desktop\Documentation%20arch&#233;ologique%20li&#233;e%20&#224;%20la%20th&#232;se\Sites.docx" TargetMode="External"/><Relationship Id="rId1858" Type="http://schemas.openxmlformats.org/officeDocument/2006/relationships/hyperlink" Target="file:///C:\Users\Thomas%20Huet\Desktop\Documentation%20arch&#233;ologique%20li&#233;e%20&#224;%20la%20th&#232;se\Cultures.docx" TargetMode="External"/><Relationship Id="rId11799" Type="http://schemas.openxmlformats.org/officeDocument/2006/relationships/hyperlink" Target="file:///C:\Users\Thomas%20Huet\Desktop\Documentation%20arch&#233;ologique%20li&#233;e%20&#224;%20la%20th&#232;se\Cultures.docx" TargetMode="External"/><Relationship Id="rId14272" Type="http://schemas.openxmlformats.org/officeDocument/2006/relationships/hyperlink" Target="file:///C:\Users\Thomas%20Huet\Desktop\Documentation%20arch&#233;ologique%20li&#233;e%20&#224;%20la%20th&#232;se\Cultures.docx" TargetMode="External"/><Relationship Id="rId2909" Type="http://schemas.openxmlformats.org/officeDocument/2006/relationships/hyperlink" Target="file:///C:\Users\Thomas%20Huet\Desktop\Documentation%20arch&#233;ologique%20li&#233;e%20&#224;%20la%20th&#232;se\Sites.docx" TargetMode="External"/><Relationship Id="rId3280" Type="http://schemas.openxmlformats.org/officeDocument/2006/relationships/hyperlink" Target="file:///C:\Users\Thomas%20Huet\Desktop\Documentation%20arch&#233;ologique%20li&#233;e%20&#224;%20la%20th&#232;se\Sites.docx" TargetMode="External"/><Relationship Id="rId4331" Type="http://schemas.openxmlformats.org/officeDocument/2006/relationships/hyperlink" Target="file:///C:\Users\Thomas%20Huet\Desktop\Documentation%20arch&#233;ologique%20li&#233;e%20&#224;%20la%20th&#232;se\Cultures.docx" TargetMode="External"/><Relationship Id="rId8952" Type="http://schemas.openxmlformats.org/officeDocument/2006/relationships/hyperlink" Target="file:///C:\Users\Thomas%20Huet\Desktop\Documentation%20arch&#233;ologique%20li&#233;e%20&#224;%20la%20th&#232;se\Cultures.docx" TargetMode="External"/><Relationship Id="rId10882" Type="http://schemas.openxmlformats.org/officeDocument/2006/relationships/hyperlink" Target="file:///C:\Users\Thomas%20Huet\Desktop\Documentation%20arch&#233;ologique%20li&#233;e%20&#224;%20la%20th&#232;se\Sites.docx" TargetMode="External"/><Relationship Id="rId11933" Type="http://schemas.openxmlformats.org/officeDocument/2006/relationships/hyperlink" Target="file:///C:\Users\Thomas%20Huet\Desktop\Documentation%20arch&#233;ologique%20li&#233;e%20&#224;%20la%20th&#232;se\Sites.docx" TargetMode="External"/><Relationship Id="rId6156" Type="http://schemas.openxmlformats.org/officeDocument/2006/relationships/hyperlink" Target="file:///C:\Users\Thomas%20Huet\Desktop\Documentation%20arch&#233;ologique%20li&#233;e%20&#224;%20la%20th&#232;se\Sites.docx" TargetMode="External"/><Relationship Id="rId7554" Type="http://schemas.openxmlformats.org/officeDocument/2006/relationships/hyperlink" Target="file:///C:\Users\Thomas%20Huet\Desktop\Documentation%20arch&#233;ologique%20li&#233;e%20&#224;%20la%20th&#232;se\Cultures.docx" TargetMode="External"/><Relationship Id="rId8605" Type="http://schemas.openxmlformats.org/officeDocument/2006/relationships/hyperlink" Target="file:///C:\Users\Thomas%20Huet\Desktop\Documentation%20arch&#233;ologique%20li&#233;e%20&#224;%20la%20th&#232;se\Cultures.docx" TargetMode="External"/><Relationship Id="rId10535" Type="http://schemas.openxmlformats.org/officeDocument/2006/relationships/hyperlink" Target="file:///C:\Users\Thomas%20Huet\Desktop\Documentation%20arch&#233;ologique%20li&#233;e%20&#224;%20la%20th&#232;se\Cultures.docx" TargetMode="External"/><Relationship Id="rId7207" Type="http://schemas.openxmlformats.org/officeDocument/2006/relationships/hyperlink" Target="file:///C:\Users\Thomas%20Huet\Desktop\Documentation%20arch&#233;ologique%20li&#233;e%20&#224;%20la%20th&#232;se\Cultures.docx" TargetMode="External"/><Relationship Id="rId13758" Type="http://schemas.openxmlformats.org/officeDocument/2006/relationships/hyperlink" Target="file:///C:\Users\Thomas%20Huet\Desktop\Documentation%20arch&#233;ologique%20li&#233;e%20&#224;%20la%20th&#232;se\Sites.docx" TargetMode="External"/><Relationship Id="rId2766" Type="http://schemas.openxmlformats.org/officeDocument/2006/relationships/hyperlink" Target="file:///C:\Users\Thomas%20Huet\Desktop\Documentation%20arch&#233;ologique%20li&#233;e%20&#224;%20la%20th&#232;se\Cultures.docx" TargetMode="External"/><Relationship Id="rId3817" Type="http://schemas.openxmlformats.org/officeDocument/2006/relationships/hyperlink" Target="file:///C:\Users\Thomas%20Huet\Desktop\Documentation%20arch&#233;ologique%20li&#233;e%20&#224;%20la%20th&#232;se\Sites.docx" TargetMode="External"/><Relationship Id="rId9379" Type="http://schemas.openxmlformats.org/officeDocument/2006/relationships/hyperlink" Target="file:///C:\Users\Thomas%20Huet\Desktop\Documentation%20arch&#233;ologique%20li&#233;e%20&#224;%20la%20th&#232;se\Sites.docx" TargetMode="External"/><Relationship Id="rId738" Type="http://schemas.openxmlformats.org/officeDocument/2006/relationships/hyperlink" Target="file:///C:\Users\Thomas%20Huet\Desktop\Documentation%20arch&#233;ologique%20li&#233;e%20&#224;%20la%20th&#232;se\Cultures.docx" TargetMode="External"/><Relationship Id="rId1368" Type="http://schemas.openxmlformats.org/officeDocument/2006/relationships/hyperlink" Target="file:///C:\Users\Thomas%20Huet\Desktop\Documentation%20arch&#233;ologique%20li&#233;e%20&#224;%20la%20th&#232;se\Cultures.docx" TargetMode="External"/><Relationship Id="rId2419" Type="http://schemas.openxmlformats.org/officeDocument/2006/relationships/hyperlink" Target="file:///C:\Users\Thomas%20Huet\Desktop\Documentation%20arch&#233;ologique%20li&#233;e%20&#224;%20la%20th&#232;se\Cultures.docx" TargetMode="External"/><Relationship Id="rId5989" Type="http://schemas.openxmlformats.org/officeDocument/2006/relationships/hyperlink" Target="file:///C:\Users\Thomas%20Huet\Desktop\Documentation%20arch&#233;ologique%20li&#233;e%20&#224;%20la%20th&#232;se\Cultures.docx" TargetMode="External"/><Relationship Id="rId9860" Type="http://schemas.openxmlformats.org/officeDocument/2006/relationships/hyperlink" Target="file:///C:\Users\Thomas%20Huet\Desktop\Documentation%20arch&#233;ologique%20li&#233;e%20&#224;%20la%20th&#232;se\Cultures.docx" TargetMode="External"/><Relationship Id="rId74" Type="http://schemas.openxmlformats.org/officeDocument/2006/relationships/hyperlink" Target="Sites.docx" TargetMode="External"/><Relationship Id="rId8462" Type="http://schemas.openxmlformats.org/officeDocument/2006/relationships/hyperlink" Target="file:///C:\Users\Thomas%20Huet\Desktop\Documentation%20arch&#233;ologique%20li&#233;e%20&#224;%20la%20th&#232;se\Sites.docx" TargetMode="External"/><Relationship Id="rId9513" Type="http://schemas.openxmlformats.org/officeDocument/2006/relationships/hyperlink" Target="file:///C:\Users\Thomas%20Huet\Desktop\Documentation%20arch&#233;ologique%20li&#233;e%20&#224;%20la%20th&#232;se\Sites.docx" TargetMode="External"/><Relationship Id="rId11790" Type="http://schemas.openxmlformats.org/officeDocument/2006/relationships/hyperlink" Target="file:///C:\Users\Thomas%20Huet\Desktop\Documentation%20arch&#233;ologique%20li&#233;e%20&#224;%20la%20th&#232;se\Cultures.docx" TargetMode="External"/><Relationship Id="rId12841" Type="http://schemas.openxmlformats.org/officeDocument/2006/relationships/hyperlink" Target="file:///C:\Users\Thomas%20Huet\Desktop\Documentation%20arch&#233;ologique%20li&#233;e%20&#224;%20la%20th&#232;se\Cultures.docx" TargetMode="External"/><Relationship Id="rId2900" Type="http://schemas.openxmlformats.org/officeDocument/2006/relationships/hyperlink" Target="file:///C:\Users\Thomas%20Huet\Desktop\Documentation%20arch&#233;ologique%20li&#233;e%20&#224;%20la%20th&#232;se\Cultures.docx" TargetMode="External"/><Relationship Id="rId7064" Type="http://schemas.openxmlformats.org/officeDocument/2006/relationships/hyperlink" Target="Cultures.docx" TargetMode="External"/><Relationship Id="rId8115" Type="http://schemas.openxmlformats.org/officeDocument/2006/relationships/hyperlink" Target="file:///C:\Users\Thomas%20Huet\Desktop\Documentation%20arch&#233;ologique%20li&#233;e%20&#224;%20la%20th&#232;se\Sites.docx" TargetMode="External"/><Relationship Id="rId10392" Type="http://schemas.openxmlformats.org/officeDocument/2006/relationships/hyperlink" Target="file:///C:\Users\Thomas%20Huet\Desktop\Documentation%20arch&#233;ologique%20li&#233;e%20&#224;%20la%20th&#232;se\Cultures.docx" TargetMode="External"/><Relationship Id="rId11443" Type="http://schemas.openxmlformats.org/officeDocument/2006/relationships/hyperlink" Target="file:///C:\Users\Thomas%20Huet\Desktop\Documentation%20arch&#233;ologique%20li&#233;e%20&#224;%20la%20th&#232;se\Cultures.docx" TargetMode="External"/><Relationship Id="rId1502" Type="http://schemas.openxmlformats.org/officeDocument/2006/relationships/hyperlink" Target="file:///C:\Users\Thomas%20Huet\Desktop\Documentation%20arch&#233;ologique%20li&#233;e%20&#224;%20la%20th&#232;se\Sites.docx" TargetMode="External"/><Relationship Id="rId10045" Type="http://schemas.openxmlformats.org/officeDocument/2006/relationships/hyperlink" Target="file:///C:\Users\Thomas%20Huet\Desktop\Documentation%20arch&#233;ologique%20li&#233;e%20&#224;%20la%20th&#232;se\Sites.docx" TargetMode="External"/><Relationship Id="rId3674" Type="http://schemas.openxmlformats.org/officeDocument/2006/relationships/hyperlink" Target="file:///C:\Users\Thomas%20Huet\Desktop\Documentation%20arch&#233;ologique%20li&#233;e%20&#224;%20la%20th&#232;se\Cultures.docx" TargetMode="External"/><Relationship Id="rId4725" Type="http://schemas.openxmlformats.org/officeDocument/2006/relationships/hyperlink" Target="file:///C:\Users\Thomas%20Huet\Desktop\Documentation%20arch&#233;ologique%20li&#233;e%20&#224;%20la%20th&#232;se\Cultures.docx" TargetMode="External"/><Relationship Id="rId13268" Type="http://schemas.openxmlformats.org/officeDocument/2006/relationships/hyperlink" Target="file:///C:\Users\Thomas%20Huet\Desktop\Documentation%20arch&#233;ologique%20li&#233;e%20&#224;%20la%20th&#232;se\Cultures.docx" TargetMode="External"/><Relationship Id="rId14319" Type="http://schemas.openxmlformats.org/officeDocument/2006/relationships/hyperlink" Target="file:///C:\Users\Thomas%20Huet\Desktop\Documentation%20arch&#233;ologique%20li&#233;e%20&#224;%20la%20th&#232;se\Sites.docx" TargetMode="External"/><Relationship Id="rId595" Type="http://schemas.openxmlformats.org/officeDocument/2006/relationships/hyperlink" Target="file:///C:\Users\Thomas%20Huet\Desktop\Documentation%20arch&#233;ologique%20li&#233;e%20&#224;%20la%20th&#232;se\Cultures.docx" TargetMode="External"/><Relationship Id="rId2276" Type="http://schemas.openxmlformats.org/officeDocument/2006/relationships/hyperlink" Target="file:///C:\Users\Thomas%20Huet\Desktop\Documentation%20arch&#233;ologique%20li&#233;e%20&#224;%20la%20th&#232;se\Cultures.docx" TargetMode="External"/><Relationship Id="rId3327" Type="http://schemas.openxmlformats.org/officeDocument/2006/relationships/hyperlink" Target="file:///C:\Users\Thomas%20Huet\Desktop\Documentation%20arch&#233;ologique%20li&#233;e%20&#224;%20la%20th&#232;se\Sites.docx" TargetMode="External"/><Relationship Id="rId6897" Type="http://schemas.openxmlformats.org/officeDocument/2006/relationships/hyperlink" Target="file:///C:\Users\Thomas%20Huet\Desktop\Documentation%20arch&#233;ologique%20li&#233;e%20&#224;%20la%20th&#232;se\Cultures.docx" TargetMode="External"/><Relationship Id="rId7948" Type="http://schemas.openxmlformats.org/officeDocument/2006/relationships/hyperlink" Target="file:///C:\Users\Thomas%20Huet\Desktop\Documentation%20arch&#233;ologique%20li&#233;e%20&#224;%20la%20th&#232;se\Cultures.docx" TargetMode="External"/><Relationship Id="rId248" Type="http://schemas.openxmlformats.org/officeDocument/2006/relationships/hyperlink" Target="file:///C:\Users\Thomas%20Huet\Desktop\Documentation%20arch&#233;ologique%20li&#233;e%20&#224;%20la%20th&#232;se\Cultures.docx" TargetMode="External"/><Relationship Id="rId5499" Type="http://schemas.openxmlformats.org/officeDocument/2006/relationships/hyperlink" Target="file:///C:\Users\Thomas%20Huet\Desktop\Documentation%20arch&#233;ologique%20li&#233;e%20&#224;%20la%20th&#232;se\Cultures.docx" TargetMode="External"/><Relationship Id="rId9370" Type="http://schemas.openxmlformats.org/officeDocument/2006/relationships/hyperlink" Target="file:///C:\Users\Thomas%20Huet\Desktop\Documentation%20arch&#233;ologique%20li&#233;e%20&#224;%20la%20th&#232;se\Cultures.docx" TargetMode="External"/><Relationship Id="rId10929" Type="http://schemas.openxmlformats.org/officeDocument/2006/relationships/hyperlink" Target="file:///C:\Users\Thomas%20Huet\Desktop\Documentation%20arch&#233;ologique%20li&#233;e%20&#224;%20la%20th&#232;se\Sites.docx" TargetMode="External"/><Relationship Id="rId12351" Type="http://schemas.openxmlformats.org/officeDocument/2006/relationships/hyperlink" Target="file:///C:\Users\Thomas%20Huet\Desktop\Documentation%20arch&#233;ologique%20li&#233;e%20&#224;%20la%20th&#232;se\Cultures.docx" TargetMode="External"/><Relationship Id="rId2410" Type="http://schemas.openxmlformats.org/officeDocument/2006/relationships/hyperlink" Target="file:///C:\Users\Thomas%20Huet\Desktop\Documentation%20arch&#233;ologique%20li&#233;e%20&#224;%20la%20th&#232;se\Sites.docx" TargetMode="External"/><Relationship Id="rId9023" Type="http://schemas.openxmlformats.org/officeDocument/2006/relationships/hyperlink" Target="file:///C:\Users\Thomas%20Huet\Desktop\Documentation%20arch&#233;ologique%20li&#233;e%20&#224;%20la%20th&#232;se\Cultures.docx" TargetMode="External"/><Relationship Id="rId12004" Type="http://schemas.openxmlformats.org/officeDocument/2006/relationships/hyperlink" Target="file:///C:\Users\Thomas%20Huet\Desktop\Documentation%20arch&#233;ologique%20li&#233;e%20&#224;%20la%20th&#232;se\Cultures.docx" TargetMode="External"/><Relationship Id="rId13402" Type="http://schemas.openxmlformats.org/officeDocument/2006/relationships/hyperlink" Target="file:///C:\Users\Thomas%20Huet\Desktop\Documentation%20arch&#233;ologique%20li&#233;e%20&#224;%20la%20th&#232;se\Sites.docx" TargetMode="External"/><Relationship Id="rId1012" Type="http://schemas.openxmlformats.org/officeDocument/2006/relationships/hyperlink" Target="file:///C:\Users\Thomas%20Huet\Desktop\Documentation%20arch&#233;ologique%20li&#233;e%20&#224;%20la%20th&#232;se\Sites.docx" TargetMode="External"/><Relationship Id="rId5980" Type="http://schemas.openxmlformats.org/officeDocument/2006/relationships/hyperlink" Target="file:///C:\Users\Thomas%20Huet\Desktop\Documentation%20arch&#233;ologique%20li&#233;e%20&#224;%20la%20th&#232;se\Sites.docx" TargetMode="External"/><Relationship Id="rId3184" Type="http://schemas.openxmlformats.org/officeDocument/2006/relationships/hyperlink" Target="file:///C:\Users\Thomas%20Huet\Desktop\Documentation%20arch&#233;ologique%20li&#233;e%20&#224;%20la%20th&#232;se\Cultures.docx" TargetMode="External"/><Relationship Id="rId4235" Type="http://schemas.openxmlformats.org/officeDocument/2006/relationships/hyperlink" Target="file:///C:\Users\Thomas%20Huet\Desktop\Documentation%20arch&#233;ologique%20li&#233;e%20&#224;%20la%20th&#232;se\Cultures.docx" TargetMode="External"/><Relationship Id="rId4582" Type="http://schemas.openxmlformats.org/officeDocument/2006/relationships/hyperlink" Target="file:///C:\Users\Thomas%20Huet\Desktop\Documentation%20arch&#233;ologique%20li&#233;e%20&#224;%20la%20th&#232;se\Cultures.docx" TargetMode="External"/><Relationship Id="rId5633" Type="http://schemas.openxmlformats.org/officeDocument/2006/relationships/hyperlink" Target="file:///C:\Users\Thomas%20Huet\Desktop\Documentation%20arch&#233;ologique%20li&#233;e%20&#224;%20la%20th&#232;se\Sites.docx" TargetMode="External"/><Relationship Id="rId14176" Type="http://schemas.openxmlformats.org/officeDocument/2006/relationships/hyperlink" Target="file:///C:\Users\Thomas%20Huet\Desktop\Documentation%20arch&#233;ologique%20li&#233;e%20&#224;%20la%20th&#232;se\Sites.docx" TargetMode="External"/><Relationship Id="rId8856" Type="http://schemas.openxmlformats.org/officeDocument/2006/relationships/hyperlink" Target="file:///C:\Users\Thomas%20Huet\Desktop\Documentation%20arch&#233;ologique%20li&#233;e%20&#224;%20la%20th&#232;se\Sites.docx" TargetMode="External"/><Relationship Id="rId9907" Type="http://schemas.openxmlformats.org/officeDocument/2006/relationships/hyperlink" Target="file:///C:\Users\Thomas%20Huet\Desktop\Documentation%20arch&#233;ologique%20li&#233;e%20&#224;%20la%20th&#232;se\Cultures.docx" TargetMode="External"/><Relationship Id="rId10786" Type="http://schemas.openxmlformats.org/officeDocument/2006/relationships/hyperlink" Target="Sites.docx" TargetMode="External"/><Relationship Id="rId11837" Type="http://schemas.openxmlformats.org/officeDocument/2006/relationships/hyperlink" Target="file:///C:\Users\Thomas%20Huet\Desktop\Documentation%20arch&#233;ologique%20li&#233;e%20&#224;%20la%20th&#232;se\Cultures.docx" TargetMode="External"/><Relationship Id="rId7458" Type="http://schemas.openxmlformats.org/officeDocument/2006/relationships/hyperlink" Target="file:///C:\Users\Thomas%20Huet\Desktop\Documentation%20arch&#233;ologique%20li&#233;e%20&#224;%20la%20th&#232;se\Cultures.docx" TargetMode="External"/><Relationship Id="rId8509" Type="http://schemas.openxmlformats.org/officeDocument/2006/relationships/hyperlink" Target="file:///C:\Users\Thomas%20Huet\Desktop\Documentation%20arch&#233;ologique%20li&#233;e%20&#224;%20la%20th&#232;se\Sites.docx" TargetMode="External"/><Relationship Id="rId10439" Type="http://schemas.openxmlformats.org/officeDocument/2006/relationships/hyperlink" Target="file:///C:\Users\Thomas%20Huet\Desktop\Documentation%20arch&#233;ologique%20li&#233;e%20&#224;%20la%20th&#232;se\Cultures.docx" TargetMode="External"/><Relationship Id="rId14310" Type="http://schemas.openxmlformats.org/officeDocument/2006/relationships/hyperlink" Target="file:///C:\Users\Thomas%20Huet\Desktop\Documentation%20arch&#233;ologique%20li&#233;e%20&#224;%20la%20th&#232;se\Sites.docx" TargetMode="External"/><Relationship Id="rId989" Type="http://schemas.openxmlformats.org/officeDocument/2006/relationships/hyperlink" Target="file:///C:\Users\Thomas%20Huet\Desktop\Documentation%20arch&#233;ologique%20li&#233;e%20&#224;%20la%20th&#232;se\Cultures.docx" TargetMode="External"/><Relationship Id="rId5490" Type="http://schemas.openxmlformats.org/officeDocument/2006/relationships/hyperlink" Target="file:///C:\Users\Thomas%20Huet\Desktop\Documentation%20arch&#233;ologique%20li&#233;e%20&#224;%20la%20th&#232;se\Cultures.docx" TargetMode="External"/><Relationship Id="rId6541" Type="http://schemas.openxmlformats.org/officeDocument/2006/relationships/hyperlink" Target="file:///C:\Users\Thomas%20Huet\Desktop\Documentation%20arch&#233;ologique%20li&#233;e%20&#224;%20la%20th&#232;se\Sites.docx" TargetMode="External"/><Relationship Id="rId10920" Type="http://schemas.openxmlformats.org/officeDocument/2006/relationships/hyperlink" Target="file:///C:\Users\Thomas%20Huet\Desktop\Documentation%20arch&#233;ologique%20li&#233;e%20&#224;%20la%20th&#232;se\Cultures.docx" TargetMode="External"/><Relationship Id="rId4092" Type="http://schemas.openxmlformats.org/officeDocument/2006/relationships/hyperlink" Target="file:///C:\Users\Thomas%20Huet\Desktop\Documentation%20arch&#233;ologique%20li&#233;e%20&#224;%20la%20th&#232;se\Cultures.docx" TargetMode="External"/><Relationship Id="rId5143" Type="http://schemas.openxmlformats.org/officeDocument/2006/relationships/hyperlink" Target="file:///C:\Users\Thomas%20Huet\Desktop\Documentation%20arch&#233;ologique%20li&#233;e%20&#224;%20la%20th&#232;se\Cultures.docx" TargetMode="External"/><Relationship Id="rId8366" Type="http://schemas.openxmlformats.org/officeDocument/2006/relationships/hyperlink" Target="file:///C:\Users\Thomas%20Huet\Desktop\Documentation%20arch&#233;ologique%20li&#233;e%20&#224;%20la%20th&#232;se\Cultures.docx" TargetMode="External"/><Relationship Id="rId9764" Type="http://schemas.openxmlformats.org/officeDocument/2006/relationships/hyperlink" Target="file:///C:\Users\Thomas%20Huet\Desktop\Documentation%20arch&#233;ologique%20li&#233;e%20&#224;%20la%20th&#232;se\Cultures.docx" TargetMode="External"/><Relationship Id="rId11694" Type="http://schemas.openxmlformats.org/officeDocument/2006/relationships/hyperlink" Target="file:///C:\Users\Thomas%20Huet\Desktop\Documentation%20arch&#233;ologique%20li&#233;e%20&#224;%20la%20th&#232;se\Cultures.docx" TargetMode="External"/><Relationship Id="rId12745" Type="http://schemas.openxmlformats.org/officeDocument/2006/relationships/hyperlink" Target="file:///C:\Users\Thomas%20Huet\Desktop\Documentation%20arch&#233;ologique%20li&#233;e%20&#224;%20la%20th&#232;se\Sites.docx" TargetMode="External"/><Relationship Id="rId1753" Type="http://schemas.openxmlformats.org/officeDocument/2006/relationships/hyperlink" Target="file:///C:\Users\Thomas%20Huet\Desktop\Documentation%20arch&#233;ologique%20li&#233;e%20&#224;%20la%20th&#232;se\Cultures.docx" TargetMode="External"/><Relationship Id="rId2804" Type="http://schemas.openxmlformats.org/officeDocument/2006/relationships/hyperlink" Target="file:///C:\Users\Thomas%20Huet\Desktop\Documentation%20arch&#233;ologique%20li&#233;e%20&#224;%20la%20th&#232;se\Cultures.docx" TargetMode="External"/><Relationship Id="rId8019" Type="http://schemas.openxmlformats.org/officeDocument/2006/relationships/hyperlink" Target="file:///C:\Users\Thomas%20Huet\Desktop\Documentation%20arch&#233;ologique%20li&#233;e%20&#224;%20la%20th&#232;se\Sites.docx" TargetMode="External"/><Relationship Id="rId9417" Type="http://schemas.openxmlformats.org/officeDocument/2006/relationships/hyperlink" Target="file:///C:\Users\Thomas%20Huet\Desktop\Documentation%20arch&#233;ologique%20li&#233;e%20&#224;%20la%20th&#232;se\Cultures.docx" TargetMode="External"/><Relationship Id="rId10296" Type="http://schemas.openxmlformats.org/officeDocument/2006/relationships/hyperlink" Target="file:///C:\Users\Thomas%20Huet\Desktop\Documentation%20arch&#233;ologique%20li&#233;e%20&#224;%20la%20th&#232;se\Cultures.docx" TargetMode="External"/><Relationship Id="rId11347" Type="http://schemas.openxmlformats.org/officeDocument/2006/relationships/hyperlink" Target="file:///C:\Users\Thomas%20Huet\Desktop\Documentation%20arch&#233;ologique%20li&#233;e%20&#224;%20la%20th&#232;se\Sites.docx" TargetMode="External"/><Relationship Id="rId1406" Type="http://schemas.openxmlformats.org/officeDocument/2006/relationships/hyperlink" Target="file:///C:\Users\Thomas%20Huet\Desktop\Documentation%20arch&#233;ologique%20li&#233;e%20&#224;%20la%20th&#232;se\Cultures.docx" TargetMode="External"/><Relationship Id="rId4976" Type="http://schemas.openxmlformats.org/officeDocument/2006/relationships/hyperlink" Target="file:///C:\Users\Thomas%20Huet\Desktop\Documentation%20arch&#233;ologique%20li&#233;e%20&#224;%20la%20th&#232;se\Cultures.docx" TargetMode="External"/><Relationship Id="rId3578" Type="http://schemas.openxmlformats.org/officeDocument/2006/relationships/hyperlink" Target="file:///C:\Users\Thomas%20Huet\Desktop\Documentation%20arch&#233;ologique%20li&#233;e%20&#224;%20la%20th&#232;se\Cultures.docx" TargetMode="External"/><Relationship Id="rId4629" Type="http://schemas.openxmlformats.org/officeDocument/2006/relationships/hyperlink" Target="file:///C:\Users\Thomas%20Huet\Desktop\Documentation%20arch&#233;ologique%20li&#233;e%20&#224;%20la%20th&#232;se\Sites.docx" TargetMode="External"/><Relationship Id="rId8500" Type="http://schemas.openxmlformats.org/officeDocument/2006/relationships/hyperlink" Target="file:///C:\Users\Thomas%20Huet\Desktop\Documentation%20arch&#233;ologique%20li&#233;e%20&#224;%20la%20th&#232;se\Sites.docx" TargetMode="External"/><Relationship Id="rId10430" Type="http://schemas.openxmlformats.org/officeDocument/2006/relationships/hyperlink" Target="file:///C:\Users\Thomas%20Huet\Desktop\Documentation%20arch&#233;ologique%20li&#233;e%20&#224;%20la%20th&#232;se\Sites.docx" TargetMode="External"/><Relationship Id="rId499" Type="http://schemas.openxmlformats.org/officeDocument/2006/relationships/hyperlink" Target="file:///C:\Users\Thomas%20Huet\Desktop\Documentation%20arch&#233;ologique%20li&#233;e%20&#224;%20la%20th&#232;se\Sites.docx" TargetMode="External"/><Relationship Id="rId6051" Type="http://schemas.openxmlformats.org/officeDocument/2006/relationships/hyperlink" Target="file:///C:\Users\Thomas%20Huet\Desktop\Documentation%20arch&#233;ologique%20li&#233;e%20&#224;%20la%20th&#232;se\Cultures.docx" TargetMode="External"/><Relationship Id="rId7102" Type="http://schemas.openxmlformats.org/officeDocument/2006/relationships/hyperlink" Target="file:///C:\Users\Thomas%20Huet\Desktop\Documentation%20arch&#233;ologique%20li&#233;e%20&#224;%20la%20th&#232;se\Sites.docx" TargetMode="External"/><Relationship Id="rId9274" Type="http://schemas.openxmlformats.org/officeDocument/2006/relationships/hyperlink" Target="file:///C:\Users\Thomas%20Huet\Desktop\Documentation%20arch&#233;ologique%20li&#233;e%20&#224;%20la%20th&#232;se\Cultures.docx" TargetMode="External"/><Relationship Id="rId13653" Type="http://schemas.openxmlformats.org/officeDocument/2006/relationships/hyperlink" Target="file:///C:\Users\Thomas%20Huet\Desktop\Documentation%20arch&#233;ologique%20li&#233;e%20&#224;%20la%20th&#232;se\Sites.docx" TargetMode="External"/><Relationship Id="rId633" Type="http://schemas.openxmlformats.org/officeDocument/2006/relationships/hyperlink" Target="file:///C:\Users\Thomas%20Huet\Desktop\Documentation%20arch&#233;ologique%20li&#233;e%20&#224;%20la%20th&#232;se\Cultures.docx" TargetMode="External"/><Relationship Id="rId980" Type="http://schemas.openxmlformats.org/officeDocument/2006/relationships/hyperlink" Target="file:///C:\Users\Thomas%20Huet\Desktop\Documentation%20arch&#233;ologique%20li&#233;e%20&#224;%20la%20th&#232;se\Cultures.docx" TargetMode="External"/><Relationship Id="rId1263" Type="http://schemas.openxmlformats.org/officeDocument/2006/relationships/hyperlink" Target="file:///C:\Users\Thomas%20Huet\Desktop\Documentation%20arch&#233;ologique%20li&#233;e%20&#224;%20la%20th&#232;se\Cultures.docx" TargetMode="External"/><Relationship Id="rId2314" Type="http://schemas.openxmlformats.org/officeDocument/2006/relationships/hyperlink" Target="file:///C:\Users\Thomas%20Huet\Desktop\Documentation%20arch&#233;ologique%20li&#233;e%20&#224;%20la%20th&#232;se\Cultures.docx" TargetMode="External"/><Relationship Id="rId2661" Type="http://schemas.openxmlformats.org/officeDocument/2006/relationships/hyperlink" Target="file:///C:\Users\Thomas%20Huet\Desktop\Documentation%20arch&#233;ologique%20li&#233;e%20&#224;%20la%20th&#232;se\Sites.docx" TargetMode="External"/><Relationship Id="rId3712" Type="http://schemas.openxmlformats.org/officeDocument/2006/relationships/hyperlink" Target="file:///C:\Users\Thomas%20Huet\Desktop\Documentation%20arch&#233;ologique%20li&#233;e%20&#224;%20la%20th&#232;se\Cultures.docx" TargetMode="External"/><Relationship Id="rId12255" Type="http://schemas.openxmlformats.org/officeDocument/2006/relationships/hyperlink" Target="file:///C:\Users\Thomas%20Huet\Desktop\Documentation%20arch&#233;ologique%20li&#233;e%20&#224;%20la%20th&#232;se\Sites.docx" TargetMode="External"/><Relationship Id="rId13306" Type="http://schemas.openxmlformats.org/officeDocument/2006/relationships/hyperlink" Target="file:///C:\Users\Thomas%20Huet\Desktop\Documentation%20arch&#233;ologique%20li&#233;e%20&#224;%20la%20th&#232;se\Sites.docx" TargetMode="External"/><Relationship Id="rId5884" Type="http://schemas.openxmlformats.org/officeDocument/2006/relationships/hyperlink" Target="file:///C:\Users\Thomas%20Huet\Desktop\Documentation%20arch&#233;ologique%20li&#233;e%20&#224;%20la%20th&#232;se\Cultures.docx" TargetMode="External"/><Relationship Id="rId6935" Type="http://schemas.openxmlformats.org/officeDocument/2006/relationships/hyperlink" Target="file:///C:\Users\Thomas%20Huet\Desktop\Documentation%20arch&#233;ologique%20li&#233;e%20&#224;%20la%20th&#232;se\Sites.docx" TargetMode="External"/><Relationship Id="rId3088" Type="http://schemas.openxmlformats.org/officeDocument/2006/relationships/hyperlink" Target="file:///C:\Users\Thomas%20Huet\Desktop\Documentation%20arch&#233;ologique%20li&#233;e%20&#224;%20la%20th&#232;se\Sites.docx" TargetMode="External"/><Relationship Id="rId4486" Type="http://schemas.openxmlformats.org/officeDocument/2006/relationships/hyperlink" Target="file:///C:\Users\Thomas%20Huet\Desktop\Documentation%20arch&#233;ologique%20li&#233;e%20&#224;%20la%20th&#232;se\Sites.docx" TargetMode="External"/><Relationship Id="rId5537" Type="http://schemas.openxmlformats.org/officeDocument/2006/relationships/hyperlink" Target="file:///C:\Users\Thomas%20Huet\Desktop\Documentation%20arch&#233;ologique%20li&#233;e%20&#224;%20la%20th&#232;se\Sites.docx" TargetMode="External"/><Relationship Id="rId4139" Type="http://schemas.openxmlformats.org/officeDocument/2006/relationships/hyperlink" Target="file:///C:\Users\Thomas%20Huet\Desktop\Documentation%20arch&#233;ologique%20li&#233;e%20&#224;%20la%20th&#232;se\Sites.docx" TargetMode="External"/><Relationship Id="rId8010" Type="http://schemas.openxmlformats.org/officeDocument/2006/relationships/hyperlink" Target="file:///C:\Users\Thomas%20Huet\Desktop\Documentation%20arch&#233;ologique%20li&#233;e%20&#224;%20la%20th&#232;se\Cultures.docx" TargetMode="External"/><Relationship Id="rId4620" Type="http://schemas.openxmlformats.org/officeDocument/2006/relationships/hyperlink" Target="file:///C:\Users\Thomas%20Huet\Desktop\Documentation%20arch&#233;ologique%20li&#233;e%20&#224;%20la%20th&#232;se\Sites.docx" TargetMode="External"/><Relationship Id="rId13163" Type="http://schemas.openxmlformats.org/officeDocument/2006/relationships/hyperlink" Target="file:///C:\Users\Thomas%20Huet\Desktop\Documentation%20arch&#233;ologique%20li&#233;e%20&#224;%20la%20th&#232;se\Sites.docx" TargetMode="External"/><Relationship Id="rId14214" Type="http://schemas.openxmlformats.org/officeDocument/2006/relationships/hyperlink" Target="file:///C:\Users\Thomas%20Huet\Desktop\Documentation%20arch&#233;ologique%20li&#233;e%20&#224;%20la%20th&#232;se\Cultures.docx" TargetMode="External"/><Relationship Id="rId490" Type="http://schemas.openxmlformats.org/officeDocument/2006/relationships/hyperlink" Target="file:///C:\Users\Thomas%20Huet\Desktop\Documentation%20arch&#233;ologique%20li&#233;e%20&#224;%20la%20th&#232;se\Cultures.docx" TargetMode="External"/><Relationship Id="rId2171" Type="http://schemas.openxmlformats.org/officeDocument/2006/relationships/hyperlink" Target="file:///C:\Users\Thomas%20Huet\Desktop\Documentation%20arch&#233;ologique%20li&#233;e%20&#224;%20la%20th&#232;se\Sites.docx" TargetMode="External"/><Relationship Id="rId3222" Type="http://schemas.openxmlformats.org/officeDocument/2006/relationships/hyperlink" Target="file:///C:\Users\Thomas%20Huet\Desktop\Documentation%20arch&#233;ologique%20li&#233;e%20&#224;%20la%20th&#232;se\Sites.docx" TargetMode="External"/><Relationship Id="rId143" Type="http://schemas.openxmlformats.org/officeDocument/2006/relationships/hyperlink" Target="file:///C:\Users\Thomas%20Huet\Desktop\Documentation%20arch&#233;ologique%20li&#233;e%20&#224;%20la%20th&#232;se\Sites.docx" TargetMode="External"/><Relationship Id="rId5394" Type="http://schemas.openxmlformats.org/officeDocument/2006/relationships/hyperlink" Target="file:///C:\Users\Thomas%20Huet\Desktop\Documentation%20arch&#233;ologique%20li&#233;e%20&#224;%20la%20th&#232;se\Objets.docx" TargetMode="External"/><Relationship Id="rId6445" Type="http://schemas.openxmlformats.org/officeDocument/2006/relationships/hyperlink" Target="file:///C:\Users\Thomas%20Huet\Desktop\Documentation%20arch&#233;ologique%20li&#233;e%20&#224;%20la%20th&#232;se\Cultures.docx" TargetMode="External"/><Relationship Id="rId6792" Type="http://schemas.openxmlformats.org/officeDocument/2006/relationships/hyperlink" Target="file:///C:\Users\Thomas%20Huet\Desktop\Documentation%20arch&#233;ologique%20li&#233;e%20&#224;%20la%20th&#232;se\Cultures.docx" TargetMode="External"/><Relationship Id="rId7843" Type="http://schemas.openxmlformats.org/officeDocument/2006/relationships/hyperlink" Target="file:///C:\Users\Thomas%20Huet\Desktop\Documentation%20arch&#233;ologique%20li&#233;e%20&#224;%20la%20th&#232;se\Cultures.docx" TargetMode="External"/><Relationship Id="rId10824" Type="http://schemas.openxmlformats.org/officeDocument/2006/relationships/hyperlink" Target="file:///C:\Users\Thomas%20Huet\Desktop\Documentation%20arch&#233;ologique%20li&#233;e%20&#224;%20la%20th&#232;se\Sites.docx" TargetMode="External"/><Relationship Id="rId9" Type="http://schemas.openxmlformats.org/officeDocument/2006/relationships/hyperlink" Target="file:///C:\Users\Thomas%20Huet\Desktop\Documentation%20arch&#233;ologique%20li&#233;e%20&#224;%20la%20th&#232;se\Objets.docx" TargetMode="External"/><Relationship Id="rId5047" Type="http://schemas.openxmlformats.org/officeDocument/2006/relationships/hyperlink" Target="file:///C:\Users\Thomas%20Huet\Desktop\Documentation%20arch&#233;ologique%20li&#233;e%20&#224;%20la%20th&#232;se\Cultures.docx" TargetMode="External"/><Relationship Id="rId12996" Type="http://schemas.openxmlformats.org/officeDocument/2006/relationships/hyperlink" Target="file:///C:\Users\Thomas%20Huet\Desktop\Documentation%20arch&#233;ologique%20li&#233;e%20&#224;%20la%20th&#232;se\Sites.docx" TargetMode="External"/><Relationship Id="rId9668" Type="http://schemas.openxmlformats.org/officeDocument/2006/relationships/hyperlink" Target="file:///C:\Users\Thomas%20Huet\Desktop\Documentation%20arch&#233;ologique%20li&#233;e%20&#224;%20la%20th&#232;se\Sites.docx" TargetMode="External"/><Relationship Id="rId11598" Type="http://schemas.openxmlformats.org/officeDocument/2006/relationships/hyperlink" Target="file:///C:\Users\Thomas%20Huet\Desktop\Documentation%20arch&#233;ologique%20li&#233;e%20&#224;%20la%20th&#232;se\Cultures.docx" TargetMode="External"/><Relationship Id="rId12649" Type="http://schemas.openxmlformats.org/officeDocument/2006/relationships/hyperlink" Target="file:///C:\Users\Thomas%20Huet\Desktop\Documentation%20arch&#233;ologique%20li&#233;e%20&#224;%20la%20th&#232;se\Sites.docx" TargetMode="External"/><Relationship Id="rId1657" Type="http://schemas.openxmlformats.org/officeDocument/2006/relationships/hyperlink" Target="file:///C:\Users\Thomas%20Huet\Desktop\Documentation%20arch&#233;ologique%20li&#233;e%20&#224;%20la%20th&#232;se\Sites.docx" TargetMode="External"/><Relationship Id="rId2708" Type="http://schemas.openxmlformats.org/officeDocument/2006/relationships/hyperlink" Target="file:///C:\Users\Thomas%20Huet\Desktop\Documentation%20arch&#233;ologique%20li&#233;e%20&#224;%20la%20th&#232;se\Cultures.docx" TargetMode="External"/><Relationship Id="rId14071" Type="http://schemas.openxmlformats.org/officeDocument/2006/relationships/hyperlink" Target="file:///C:\Users\Thomas%20Huet\Desktop\Documentation%20arch&#233;ologique%20li&#233;e%20&#224;%20la%20th&#232;se\Sites.docx" TargetMode="External"/><Relationship Id="rId4130" Type="http://schemas.openxmlformats.org/officeDocument/2006/relationships/hyperlink" Target="file:///C:\Users\Thomas%20Huet\Desktop\Documentation%20arch&#233;ologique%20li&#233;e%20&#224;%20la%20th&#232;se\Cultures.docx" TargetMode="External"/><Relationship Id="rId8751" Type="http://schemas.openxmlformats.org/officeDocument/2006/relationships/hyperlink" Target="file:///C:\Users\Thomas%20Huet\Desktop\Documentation%20arch&#233;ologique%20li&#233;e%20&#224;%20la%20th&#232;se\Cultures.docx" TargetMode="External"/><Relationship Id="rId9802" Type="http://schemas.openxmlformats.org/officeDocument/2006/relationships/hyperlink" Target="file:///C:\Users\Thomas%20Huet\Desktop\Documentation%20arch&#233;ologique%20li&#233;e%20&#224;%20la%20th&#232;se\Sites.docx" TargetMode="External"/><Relationship Id="rId16" Type="http://schemas.openxmlformats.org/officeDocument/2006/relationships/hyperlink" Target="file:///C:\Users\Thomas%20Huet\Desktop\Documentation%20arch&#233;ologique%20li&#233;e%20&#224;%20la%20th&#232;se\Sites.docx" TargetMode="External"/><Relationship Id="rId7353" Type="http://schemas.openxmlformats.org/officeDocument/2006/relationships/hyperlink" Target="file:///C:\Users\Thomas%20Huet\Desktop\Documentation%20arch&#233;ologique%20li&#233;e%20&#224;%20la%20th&#232;se\Sites.docx" TargetMode="External"/><Relationship Id="rId8404" Type="http://schemas.openxmlformats.org/officeDocument/2006/relationships/hyperlink" Target="file:///C:\Users\Thomas%20Huet\Desktop\Documentation%20arch&#233;ologique%20li&#233;e%20&#224;%20la%20th&#232;se\Sites.docx" TargetMode="External"/><Relationship Id="rId10681" Type="http://schemas.openxmlformats.org/officeDocument/2006/relationships/hyperlink" Target="file:///C:\Users\Thomas%20Huet\Desktop\Documentation%20arch&#233;ologique%20li&#233;e%20&#224;%20la%20th&#232;se\Cultures.docx" TargetMode="External"/><Relationship Id="rId11732" Type="http://schemas.openxmlformats.org/officeDocument/2006/relationships/hyperlink" Target="file:///C:\Users\Thomas%20Huet\Desktop\Documentation%20arch&#233;ologique%20li&#233;e%20&#224;%20la%20th&#232;se\Cultures.docx" TargetMode="External"/><Relationship Id="rId7006" Type="http://schemas.openxmlformats.org/officeDocument/2006/relationships/hyperlink" Target="file:///C:\Users\Thomas%20Huet\Desktop\Documentation%20arch&#233;ologique%20li&#233;e%20&#224;%20la%20th&#232;se\Cultures.docx" TargetMode="External"/><Relationship Id="rId10334" Type="http://schemas.openxmlformats.org/officeDocument/2006/relationships/hyperlink" Target="file:///C:\Users\Thomas%20Huet\Desktop\Documentation%20arch&#233;ologique%20li&#233;e%20&#224;%20la%20th&#232;se\Sites.docx" TargetMode="External"/><Relationship Id="rId3963" Type="http://schemas.openxmlformats.org/officeDocument/2006/relationships/hyperlink" Target="file:///C:\Users\Thomas%20Huet\Desktop\Documentation%20arch&#233;ologique%20li&#233;e%20&#224;%20la%20th&#232;se\Cultures.docx" TargetMode="External"/><Relationship Id="rId9178" Type="http://schemas.openxmlformats.org/officeDocument/2006/relationships/hyperlink" Target="file:///C:\Users\Thomas%20Huet\Desktop\Documentation%20arch&#233;ologique%20li&#233;e%20&#224;%20la%20th&#232;se\Sites.docx" TargetMode="External"/><Relationship Id="rId13557" Type="http://schemas.openxmlformats.org/officeDocument/2006/relationships/hyperlink" Target="file:///C:\Users\Thomas%20Huet\Desktop\Documentation%20arch&#233;ologique%20li&#233;e%20&#224;%20la%20th&#232;se\Sites.docx" TargetMode="External"/><Relationship Id="rId884" Type="http://schemas.openxmlformats.org/officeDocument/2006/relationships/hyperlink" Target="file:///C:\Users\Thomas%20Huet\Desktop\Documentation%20arch&#233;ologique%20li&#233;e%20&#224;%20la%20th&#232;se\Cultures.docx" TargetMode="External"/><Relationship Id="rId2565" Type="http://schemas.openxmlformats.org/officeDocument/2006/relationships/hyperlink" Target="file:///C:\Users\Thomas%20Huet\Desktop\Documentation%20arch&#233;ologique%20li&#233;e%20&#224;%20la%20th&#232;se\Cultures.docx" TargetMode="External"/><Relationship Id="rId3616" Type="http://schemas.openxmlformats.org/officeDocument/2006/relationships/hyperlink" Target="file:///C:\Users\Thomas%20Huet\Desktop\Documentation%20arch&#233;ologique%20li&#233;e%20&#224;%20la%20th&#232;se\Cultures.docx" TargetMode="External"/><Relationship Id="rId12159" Type="http://schemas.openxmlformats.org/officeDocument/2006/relationships/hyperlink" Target="file:///C:\Users\Thomas%20Huet\Desktop\Documentation%20arch&#233;ologique%20li&#233;e%20&#224;%20la%20th&#232;se\Cultures.docx" TargetMode="External"/><Relationship Id="rId537" Type="http://schemas.openxmlformats.org/officeDocument/2006/relationships/hyperlink" Target="file:///C:\Users\Thomas%20Huet\Desktop\Documentation%20arch&#233;ologique%20li&#233;e%20&#224;%20la%20th&#232;se\Sites.docx" TargetMode="External"/><Relationship Id="rId1167" Type="http://schemas.openxmlformats.org/officeDocument/2006/relationships/hyperlink" Target="file:///C:\Users\Thomas%20Huet\Desktop\Documentation%20arch&#233;ologique%20li&#233;e%20&#224;%20la%20th&#232;se\Cultures.docx" TargetMode="External"/><Relationship Id="rId2218" Type="http://schemas.openxmlformats.org/officeDocument/2006/relationships/hyperlink" Target="file:///C:\Users\Thomas%20Huet\Desktop\Documentation%20arch&#233;ologique%20li&#233;e%20&#224;%20la%20th&#232;se\Cultures.docx" TargetMode="External"/><Relationship Id="rId5788" Type="http://schemas.openxmlformats.org/officeDocument/2006/relationships/hyperlink" Target="file:///C:\Users\Thomas%20Huet\Desktop\Documentation%20arch&#233;ologique%20li&#233;e%20&#224;%20la%20th&#232;se\Cultures.docx" TargetMode="External"/><Relationship Id="rId6839" Type="http://schemas.openxmlformats.org/officeDocument/2006/relationships/hyperlink" Target="file:///C:\Users\Thomas%20Huet\Desktop\Documentation%20arch&#233;ologique%20li&#233;e%20&#224;%20la%20th&#232;se\Sites.docx" TargetMode="External"/><Relationship Id="rId12640" Type="http://schemas.openxmlformats.org/officeDocument/2006/relationships/hyperlink" Target="file:///C:\Users\Thomas%20Huet\Desktop\Documentation%20arch&#233;ologique%20li&#233;e%20&#224;%20la%20th&#232;se\Cultures.docx" TargetMode="External"/><Relationship Id="rId8261" Type="http://schemas.openxmlformats.org/officeDocument/2006/relationships/hyperlink" Target="file:///C:\Users\Thomas%20Huet\Desktop\Documentation%20arch&#233;ologique%20li&#233;e%20&#224;%20la%20th&#232;se\Cultures.docx" TargetMode="External"/><Relationship Id="rId9312" Type="http://schemas.openxmlformats.org/officeDocument/2006/relationships/hyperlink" Target="file:///C:\Users\Thomas%20Huet\Desktop\Documentation%20arch&#233;ologique%20li&#233;e%20&#224;%20la%20th&#232;se\Cultures.docx" TargetMode="External"/><Relationship Id="rId10191" Type="http://schemas.openxmlformats.org/officeDocument/2006/relationships/hyperlink" Target="file:///C:\Users\Thomas%20Huet\Desktop\Documentation%20arch&#233;ologique%20li&#233;e%20&#224;%20la%20th&#232;se\Sites.docx" TargetMode="External"/><Relationship Id="rId11242" Type="http://schemas.openxmlformats.org/officeDocument/2006/relationships/hyperlink" Target="file:///C:\Users\Thomas%20Huet\Desktop\Documentation%20arch&#233;ologique%20li&#233;e%20&#224;%20la%20th&#232;se\Sites.docx" TargetMode="External"/><Relationship Id="rId1301" Type="http://schemas.openxmlformats.org/officeDocument/2006/relationships/hyperlink" Target="file:///C:\Users\Thomas%20Huet\Desktop\Documentation%20arch&#233;ologique%20li&#233;e%20&#224;%20la%20th&#232;se\Cultures.docx" TargetMode="External"/><Relationship Id="rId3473" Type="http://schemas.openxmlformats.org/officeDocument/2006/relationships/hyperlink" Target="file:///C:\Users\Thomas%20Huet\Desktop\Documentation%20arch&#233;ologique%20li&#233;e%20&#224;%20la%20th&#232;se\Cultures.docx" TargetMode="External"/><Relationship Id="rId4524" Type="http://schemas.openxmlformats.org/officeDocument/2006/relationships/hyperlink" Target="file:///C:\Users\Thomas%20Huet\Desktop\Documentation%20arch&#233;ologique%20li&#233;e%20&#224;%20la%20th&#232;se\Cultures.docx" TargetMode="External"/><Relationship Id="rId4871" Type="http://schemas.openxmlformats.org/officeDocument/2006/relationships/hyperlink" Target="file:///C:\Users\Thomas%20Huet\Desktop\Documentation%20arch&#233;ologique%20li&#233;e%20&#224;%20la%20th&#232;se\Cultures.docx" TargetMode="External"/><Relationship Id="rId5922" Type="http://schemas.openxmlformats.org/officeDocument/2006/relationships/hyperlink" Target="file:///C:\Users\Thomas%20Huet\Desktop\Documentation%20arch&#233;ologique%20li&#233;e%20&#224;%20la%20th&#232;se\Analyses%20Statistiques.docx" TargetMode="External"/><Relationship Id="rId13067" Type="http://schemas.openxmlformats.org/officeDocument/2006/relationships/hyperlink" Target="Sites.docx" TargetMode="External"/><Relationship Id="rId14465" Type="http://schemas.openxmlformats.org/officeDocument/2006/relationships/hyperlink" Target="file:///C:\Users\Thomas%20Huet\Desktop\Documentation%20arch&#233;ologique%20li&#233;e%20&#224;%20la%20th&#232;se\Sites.docx" TargetMode="External"/><Relationship Id="rId394" Type="http://schemas.openxmlformats.org/officeDocument/2006/relationships/hyperlink" Target="file:///C:\Users\Thomas%20Huet\Desktop\Documentation%20arch&#233;ologique%20li&#233;e%20&#224;%20la%20th&#232;se\Sites.docx" TargetMode="External"/><Relationship Id="rId2075" Type="http://schemas.openxmlformats.org/officeDocument/2006/relationships/hyperlink" Target="file:///C:\Users\Thomas%20Huet\Desktop\Documentation%20arch&#233;ologique%20li&#233;e%20&#224;%20la%20th&#232;se\Cultures.docx" TargetMode="External"/><Relationship Id="rId3126" Type="http://schemas.openxmlformats.org/officeDocument/2006/relationships/hyperlink" Target="file:///C:\Users\Thomas%20Huet\Desktop\Documentation%20arch&#233;ologique%20li&#233;e%20&#224;%20la%20th&#232;se\Sites.docx" TargetMode="External"/><Relationship Id="rId14118" Type="http://schemas.openxmlformats.org/officeDocument/2006/relationships/hyperlink" Target="file:///C:\Users\Thomas%20Huet\Desktop\Documentation%20arch&#233;ologique%20li&#233;e%20&#224;%20la%20th&#232;se\Sites.docx" TargetMode="External"/><Relationship Id="rId5298" Type="http://schemas.openxmlformats.org/officeDocument/2006/relationships/hyperlink" Target="file:///C:\Users\Thomas%20Huet\Desktop\Documentation%20arch&#233;ologique%20li&#233;e%20&#224;%20la%20th&#232;se\Sites.docx" TargetMode="External"/><Relationship Id="rId6696" Type="http://schemas.openxmlformats.org/officeDocument/2006/relationships/hyperlink" Target="file:///C:\Users\Thomas%20Huet\Desktop\Documentation%20arch&#233;ologique%20li&#233;e%20&#224;%20la%20th&#232;se\Cultures.docx" TargetMode="External"/><Relationship Id="rId7747" Type="http://schemas.openxmlformats.org/officeDocument/2006/relationships/hyperlink" Target="file:///C:\Users\Thomas%20Huet\Desktop\Documentation%20arch&#233;ologique%20li&#233;e%20&#224;%20la%20th&#232;se\Cultures.docx" TargetMode="External"/><Relationship Id="rId10728" Type="http://schemas.openxmlformats.org/officeDocument/2006/relationships/hyperlink" Target="file:///C:\Users\Thomas%20Huet\Desktop\Documentation%20arch&#233;ologique%20li&#233;e%20&#224;%20la%20th&#232;se\Sites.docx" TargetMode="External"/><Relationship Id="rId6349" Type="http://schemas.openxmlformats.org/officeDocument/2006/relationships/hyperlink" Target="file:///C:\Users\Thomas%20Huet\Desktop\Documentation%20arch&#233;ologique%20li&#233;e%20&#224;%20la%20th&#232;se\Cultures.docx" TargetMode="External"/><Relationship Id="rId12150" Type="http://schemas.openxmlformats.org/officeDocument/2006/relationships/hyperlink" Target="file:///C:\Users\Thomas%20Huet\Desktop\Documentation%20arch&#233;ologique%20li&#233;e%20&#224;%20la%20th&#232;se\Cultures.docx" TargetMode="External"/><Relationship Id="rId13201" Type="http://schemas.openxmlformats.org/officeDocument/2006/relationships/hyperlink" Target="file:///C:\Users\Thomas%20Huet\Desktop\Documentation%20arch&#233;ologique%20li&#233;e%20&#224;%20la%20th&#232;se\Sites.docx" TargetMode="External"/><Relationship Id="rId2959" Type="http://schemas.openxmlformats.org/officeDocument/2006/relationships/hyperlink" Target="file:///C:\Users\Thomas%20Huet\Desktop\Documentation%20arch&#233;ologique%20li&#233;e%20&#224;%20la%20th&#232;se\Sites.docx" TargetMode="External"/><Relationship Id="rId6830" Type="http://schemas.openxmlformats.org/officeDocument/2006/relationships/hyperlink" Target="file:///C:\Users\Thomas%20Huet\Desktop\Documentation%20arch&#233;ologique%20li&#233;e%20&#224;%20la%20th&#232;se\Cultures.docx" TargetMode="External"/><Relationship Id="rId4381" Type="http://schemas.openxmlformats.org/officeDocument/2006/relationships/hyperlink" Target="file:///C:\Users\Thomas%20Huet\Desktop\Documentation%20arch&#233;ologique%20li&#233;e%20&#224;%20la%20th&#232;se\Cultures.docx" TargetMode="External"/><Relationship Id="rId5432" Type="http://schemas.openxmlformats.org/officeDocument/2006/relationships/hyperlink" Target="file:///C:\Users\Thomas%20Huet\Desktop\Documentation%20arch&#233;ologique%20li&#233;e%20&#224;%20la%20th&#232;se\Sites.docx" TargetMode="External"/><Relationship Id="rId4034" Type="http://schemas.openxmlformats.org/officeDocument/2006/relationships/hyperlink" Target="file:///C:\Users\Thomas%20Huet\Desktop\Documentation%20arch&#233;ologique%20li&#233;e%20&#224;%20la%20th&#232;se\Cultures.docx" TargetMode="External"/><Relationship Id="rId8655" Type="http://schemas.openxmlformats.org/officeDocument/2006/relationships/hyperlink" Target="file:///C:\Users\Thomas%20Huet\Desktop\Documentation%20arch&#233;ologique%20li&#233;e%20&#224;%20la%20th&#232;se\Cultures.docx" TargetMode="External"/><Relationship Id="rId11983" Type="http://schemas.openxmlformats.org/officeDocument/2006/relationships/hyperlink" Target="file:///C:\Users\Thomas%20Huet\Desktop\Documentation%20arch&#233;ologique%20li&#233;e%20&#224;%20la%20th&#232;se\Cultures.docx" TargetMode="External"/><Relationship Id="rId7257" Type="http://schemas.openxmlformats.org/officeDocument/2006/relationships/hyperlink" Target="file:///C:\Users\Thomas%20Huet\Desktop\Documentation%20arch&#233;ologique%20li&#233;e%20&#224;%20la%20th&#232;se\Cultures.docx" TargetMode="External"/><Relationship Id="rId8308" Type="http://schemas.openxmlformats.org/officeDocument/2006/relationships/hyperlink" Target="file:///C:\Users\Thomas%20Huet\Desktop\Documentation%20arch&#233;ologique%20li&#233;e%20&#224;%20la%20th&#232;se\Cultures.docx" TargetMode="External"/><Relationship Id="rId9706" Type="http://schemas.openxmlformats.org/officeDocument/2006/relationships/hyperlink" Target="file:///C:\Users\Thomas%20Huet\Desktop\Documentation%20arch&#233;ologique%20li&#233;e%20&#224;%20la%20th&#232;se\Cultures.docx" TargetMode="External"/><Relationship Id="rId10585" Type="http://schemas.openxmlformats.org/officeDocument/2006/relationships/hyperlink" Target="file:///C:\Users\Thomas%20Huet\Desktop\Documentation%20arch&#233;ologique%20li&#233;e%20&#224;%20la%20th&#232;se\Sites.docx" TargetMode="External"/><Relationship Id="rId11636" Type="http://schemas.openxmlformats.org/officeDocument/2006/relationships/hyperlink" Target="file:///C:\Users\Thomas%20Huet\Desktop\Documentation%20arch&#233;ologique%20li&#233;e%20&#224;%20la%20th&#232;se\Sites.docx" TargetMode="External"/><Relationship Id="rId10238" Type="http://schemas.openxmlformats.org/officeDocument/2006/relationships/hyperlink" Target="file:///C:\Users\Thomas%20Huet\Desktop\Documentation%20arch&#233;ologique%20li&#233;e%20&#224;%20la%20th&#232;se\Cultures.docx" TargetMode="External"/><Relationship Id="rId3867" Type="http://schemas.openxmlformats.org/officeDocument/2006/relationships/hyperlink" Target="file:///C:\Users\Thomas%20Huet\Desktop\Documentation%20arch&#233;ologique%20li&#233;e%20&#224;%20la%20th&#232;se\Sites.docx" TargetMode="External"/><Relationship Id="rId4918" Type="http://schemas.openxmlformats.org/officeDocument/2006/relationships/hyperlink" Target="file:///C:\Users\Thomas%20Huet\Desktop\Documentation%20arch&#233;ologique%20li&#233;e%20&#224;%20la%20th&#232;se\Cultures.docx" TargetMode="External"/><Relationship Id="rId788" Type="http://schemas.openxmlformats.org/officeDocument/2006/relationships/hyperlink" Target="file:///C:\Users\Thomas%20Huet\Desktop\Documentation%20arch&#233;ologique%20li&#233;e%20&#224;%20la%20th&#232;se\Cultures.docx" TargetMode="External"/><Relationship Id="rId2469" Type="http://schemas.openxmlformats.org/officeDocument/2006/relationships/hyperlink" Target="file:///C:\Users\Thomas%20Huet\Desktop\Documentation%20arch&#233;ologique%20li&#233;e%20&#224;%20la%20th&#232;se\Sites.docx" TargetMode="External"/><Relationship Id="rId6340" Type="http://schemas.openxmlformats.org/officeDocument/2006/relationships/hyperlink" Target="file:///C:\Users\Thomas%20Huet\Desktop\Documentation%20arch&#233;ologique%20li&#233;e%20&#224;%20la%20th&#232;se\Cultures.docx" TargetMode="External"/><Relationship Id="rId9563" Type="http://schemas.openxmlformats.org/officeDocument/2006/relationships/hyperlink" Target="file:///C:\Users\Thomas%20Huet\Desktop\Documentation%20arch&#233;ologique%20li&#233;e%20&#224;%20la%20th&#232;se\Sites.docx" TargetMode="External"/><Relationship Id="rId11493" Type="http://schemas.openxmlformats.org/officeDocument/2006/relationships/hyperlink" Target="file:///C:\Users\Thomas%20Huet\Desktop\Documentation%20arch&#233;ologique%20li&#233;e%20&#224;%20la%20th&#232;se\Cultures.docx" TargetMode="External"/><Relationship Id="rId12891" Type="http://schemas.openxmlformats.org/officeDocument/2006/relationships/hyperlink" Target="file:///C:\Users\Thomas%20Huet\Desktop\Documentation%20arch&#233;ologique%20li&#233;e%20&#224;%20la%20th&#232;se\Cultures.docx" TargetMode="External"/><Relationship Id="rId13942" Type="http://schemas.openxmlformats.org/officeDocument/2006/relationships/hyperlink" Target="file:///C:\Users\Thomas%20Huet\Desktop\Documentation%20arch&#233;ologique%20li&#233;e%20&#224;%20la%20th&#232;se\Environnement.docx" TargetMode="External"/><Relationship Id="rId922" Type="http://schemas.openxmlformats.org/officeDocument/2006/relationships/hyperlink" Target="file:///C:\Users\Thomas%20Huet\Desktop\Documentation%20arch&#233;ologique%20li&#233;e%20&#224;%20la%20th&#232;se\Cultures.docx" TargetMode="External"/><Relationship Id="rId1552" Type="http://schemas.openxmlformats.org/officeDocument/2006/relationships/hyperlink" Target="file:///C:\Users\Thomas%20Huet\Desktop\Documentation%20arch&#233;ologique%20li&#233;e%20&#224;%20la%20th&#232;se\Cultures.docx" TargetMode="External"/><Relationship Id="rId2603" Type="http://schemas.openxmlformats.org/officeDocument/2006/relationships/hyperlink" Target="file:///C:\Users\Thomas%20Huet\Desktop\Documentation%20arch&#233;ologique%20li&#233;e%20&#224;%20la%20th&#232;se\Sites.docx" TargetMode="External"/><Relationship Id="rId2950" Type="http://schemas.openxmlformats.org/officeDocument/2006/relationships/hyperlink" Target="file:///C:\Users\Thomas%20Huet\Desktop\Documentation%20arch&#233;ologique%20li&#233;e%20&#224;%20la%20th&#232;se\Sites.docx" TargetMode="External"/><Relationship Id="rId8165" Type="http://schemas.openxmlformats.org/officeDocument/2006/relationships/hyperlink" Target="file:///C:\Users\Thomas%20Huet\Desktop\Documentation%20arch&#233;ologique%20li&#233;e%20&#224;%20la%20th&#232;se\Sites.docx" TargetMode="External"/><Relationship Id="rId9216" Type="http://schemas.openxmlformats.org/officeDocument/2006/relationships/hyperlink" Target="file:///C:\Users\Thomas%20Huet\Desktop\Documentation%20arch&#233;ologique%20li&#233;e%20&#224;%20la%20th&#232;se\Cultures.docx" TargetMode="External"/><Relationship Id="rId10095" Type="http://schemas.openxmlformats.org/officeDocument/2006/relationships/hyperlink" Target="file:///C:\Users\Thomas%20Huet\Desktop\Documentation%20arch&#233;ologique%20li&#233;e%20&#224;%20la%20th&#232;se\Sites.docx" TargetMode="External"/><Relationship Id="rId11146" Type="http://schemas.openxmlformats.org/officeDocument/2006/relationships/hyperlink" Target="file:///C:\Users\Thomas%20Huet\Desktop\Documentation%20arch&#233;ologique%20li&#233;e%20&#224;%20la%20th&#232;se\Cultures.docx" TargetMode="External"/><Relationship Id="rId12544" Type="http://schemas.openxmlformats.org/officeDocument/2006/relationships/hyperlink" Target="file:///C:\Users\Thomas%20Huet\Desktop\Documentation%20arch&#233;ologique%20li&#233;e%20&#224;%20la%20th&#232;se\Cultures.docx" TargetMode="External"/><Relationship Id="rId1205" Type="http://schemas.openxmlformats.org/officeDocument/2006/relationships/hyperlink" Target="file:///C:\Users\Thomas%20Huet\Desktop\Documentation%20arch&#233;ologique%20li&#233;e%20&#224;%20la%20th&#232;se\Cultures.docx" TargetMode="External"/><Relationship Id="rId3377" Type="http://schemas.openxmlformats.org/officeDocument/2006/relationships/hyperlink" Target="file:///C:\Users\Thomas%20Huet\Desktop\Documentation%20arch&#233;ologique%20li&#233;e%20&#224;%20la%20th&#232;se\Sites.docx" TargetMode="External"/><Relationship Id="rId4775" Type="http://schemas.openxmlformats.org/officeDocument/2006/relationships/hyperlink" Target="file:///C:\Users\Thomas%20Huet\Desktop\Documentation%20arch&#233;ologique%20li&#233;e%20&#224;%20la%20th&#232;se\Cultures.docx" TargetMode="External"/><Relationship Id="rId5826" Type="http://schemas.openxmlformats.org/officeDocument/2006/relationships/hyperlink" Target="file:///C:\Users\Thomas%20Huet\Desktop\Documentation%20arch&#233;ologique%20li&#233;e%20&#224;%20la%20th&#232;se\Cultures.docx" TargetMode="External"/><Relationship Id="rId14369" Type="http://schemas.openxmlformats.org/officeDocument/2006/relationships/hyperlink" Target="file:///C:\Users\Thomas%20Huet\Desktop\Documentation%20arch&#233;ologique%20li&#233;e%20&#224;%20la%20th&#232;se\Sites.docx" TargetMode="External"/><Relationship Id="rId298" Type="http://schemas.openxmlformats.org/officeDocument/2006/relationships/hyperlink" Target="file:///C:\Users\Thomas%20Huet\Desktop\Documentation%20arch&#233;ologique%20li&#233;e%20&#224;%20la%20th&#232;se\Cultures.docx" TargetMode="External"/><Relationship Id="rId4428" Type="http://schemas.openxmlformats.org/officeDocument/2006/relationships/hyperlink" Target="file:///C:\Users\Thomas%20Huet\Desktop\Documentation%20arch&#233;ologique%20li&#233;e%20&#224;%20la%20th&#232;se\Cultures.docx" TargetMode="External"/><Relationship Id="rId7998" Type="http://schemas.openxmlformats.org/officeDocument/2006/relationships/hyperlink" Target="file:///C:\Users\Thomas%20Huet\Desktop\Documentation%20arch&#233;ologique%20li&#233;e%20&#224;%20la%20th&#232;se\Sites.docx" TargetMode="External"/><Relationship Id="rId10979" Type="http://schemas.openxmlformats.org/officeDocument/2006/relationships/hyperlink" Target="Sites.docx" TargetMode="External"/><Relationship Id="rId13452" Type="http://schemas.openxmlformats.org/officeDocument/2006/relationships/hyperlink" Target="Sites.docx" TargetMode="External"/><Relationship Id="rId14503" Type="http://schemas.openxmlformats.org/officeDocument/2006/relationships/hyperlink" Target="file:///C:\Users\Thomas%20Huet\Desktop\Documentation%20arch&#233;ologique%20li&#233;e%20&#224;%20la%20th&#232;se\Sites.docx" TargetMode="External"/><Relationship Id="rId2460" Type="http://schemas.openxmlformats.org/officeDocument/2006/relationships/hyperlink" Target="file:///C:\Users\Thomas%20Huet\Desktop\Documentation%20arch&#233;ologique%20li&#233;e%20&#224;%20la%20th&#232;se\Cultures.docx" TargetMode="External"/><Relationship Id="rId3511" Type="http://schemas.openxmlformats.org/officeDocument/2006/relationships/hyperlink" Target="file:///C:\Users\Thomas%20Huet\Desktop\Documentation%20arch&#233;ologique%20li&#233;e%20&#224;%20la%20th&#232;se\Cultures.docx" TargetMode="External"/><Relationship Id="rId9073" Type="http://schemas.openxmlformats.org/officeDocument/2006/relationships/hyperlink" Target="file:///C:\Users\Thomas%20Huet\Desktop\Documentation%20arch&#233;ologique%20li&#233;e%20&#224;%20la%20th&#232;se\Sites.docx" TargetMode="External"/><Relationship Id="rId12054" Type="http://schemas.openxmlformats.org/officeDocument/2006/relationships/hyperlink" Target="file:///C:\Users\Thomas%20Huet\Desktop\Documentation%20arch&#233;ologique%20li&#233;e%20&#224;%20la%20th&#232;se\Cultures.docx" TargetMode="External"/><Relationship Id="rId13105" Type="http://schemas.openxmlformats.org/officeDocument/2006/relationships/hyperlink" Target="file:///C:\Users\Thomas%20Huet\Desktop\Documentation%20arch&#233;ologique%20li&#233;e%20&#224;%20la%20th&#232;se\Sites.docx" TargetMode="External"/><Relationship Id="rId432" Type="http://schemas.openxmlformats.org/officeDocument/2006/relationships/hyperlink" Target="file:///C:\Users\Thomas%20Huet\Desktop\Documentation%20arch&#233;ologique%20li&#233;e%20&#224;%20la%20th&#232;se\Sites.docx" TargetMode="External"/><Relationship Id="rId1062" Type="http://schemas.openxmlformats.org/officeDocument/2006/relationships/hyperlink" Target="file:///C:\Users\Thomas%20Huet\Desktop\Documentation%20arch&#233;ologique%20li&#233;e%20&#224;%20la%20th&#232;se\Sites.docx" TargetMode="External"/><Relationship Id="rId2113" Type="http://schemas.openxmlformats.org/officeDocument/2006/relationships/hyperlink" Target="file:///C:\Users\Thomas%20Huet\Desktop\Documentation%20arch&#233;ologique%20li&#233;e%20&#224;%20la%20th&#232;se\Sites.docx" TargetMode="External"/><Relationship Id="rId5683" Type="http://schemas.openxmlformats.org/officeDocument/2006/relationships/hyperlink" Target="file:///C:\Users\Thomas%20Huet\Desktop\Documentation%20arch&#233;ologique%20li&#233;e%20&#224;%20la%20th&#232;se\Cultures.docx" TargetMode="External"/><Relationship Id="rId6734" Type="http://schemas.openxmlformats.org/officeDocument/2006/relationships/hyperlink" Target="file:///C:\Users\Thomas%20Huet\Desktop\Documentation%20arch&#233;ologique%20li&#233;e%20&#224;%20la%20th&#232;se\Cultures.docx" TargetMode="External"/><Relationship Id="rId4285" Type="http://schemas.openxmlformats.org/officeDocument/2006/relationships/hyperlink" Target="file:///C:\Users\Thomas%20Huet\Desktop\Documentation%20arch&#233;ologique%20li&#233;e%20&#224;%20la%20th&#232;se\Cultures.docx" TargetMode="External"/><Relationship Id="rId5336" Type="http://schemas.openxmlformats.org/officeDocument/2006/relationships/hyperlink" Target="file:///C:\Users\Thomas%20Huet\Desktop\Documentation%20arch&#233;ologique%20li&#233;e%20&#224;%20la%20th&#232;se\Sites.docx" TargetMode="External"/><Relationship Id="rId9957" Type="http://schemas.openxmlformats.org/officeDocument/2006/relationships/hyperlink" Target="file:///C:\Users\Thomas%20Huet\Desktop\Documentation%20arch&#233;ologique%20li&#233;e%20&#224;%20la%20th&#232;se\Sites.docx" TargetMode="External"/><Relationship Id="rId11887" Type="http://schemas.openxmlformats.org/officeDocument/2006/relationships/hyperlink" Target="file:///C:\Users\Thomas%20Huet\Desktop\Documentation%20arch&#233;ologique%20li&#233;e%20&#224;%20la%20th&#232;se\Cultures.docx" TargetMode="External"/><Relationship Id="rId12938" Type="http://schemas.openxmlformats.org/officeDocument/2006/relationships/hyperlink" Target="file:///C:\Users\Thomas%20Huet\Desktop\Documentation%20arch&#233;ologique%20li&#233;e%20&#224;%20la%20th&#232;se\Sites.docx" TargetMode="External"/><Relationship Id="rId1946" Type="http://schemas.openxmlformats.org/officeDocument/2006/relationships/hyperlink" Target="file:///C:\Users\Thomas%20Huet\Desktop\Documentation%20arch&#233;ologique%20li&#233;e%20&#224;%20la%20th&#232;se\Sites.docx" TargetMode="External"/><Relationship Id="rId8559" Type="http://schemas.openxmlformats.org/officeDocument/2006/relationships/hyperlink" Target="file:///C:\Users\Thomas%20Huet\Desktop\Documentation%20arch&#233;ologique%20li&#233;e%20&#224;%20la%20th&#232;se\Sites.docx" TargetMode="External"/><Relationship Id="rId10489" Type="http://schemas.openxmlformats.org/officeDocument/2006/relationships/hyperlink" Target="file:///C:\Users\Thomas%20Huet\Desktop\Documentation%20arch&#233;ologique%20li&#233;e%20&#224;%20la%20th&#232;se\Sites.docx" TargetMode="External"/><Relationship Id="rId14360" Type="http://schemas.openxmlformats.org/officeDocument/2006/relationships/hyperlink" Target="file:///C:\Users\Thomas%20Huet\Desktop\Documentation%20arch&#233;ologique%20li&#233;e%20&#224;%20la%20th&#232;se\Sites.docx" TargetMode="External"/><Relationship Id="rId14013" Type="http://schemas.openxmlformats.org/officeDocument/2006/relationships/hyperlink" Target="file:///C:\Users\Thomas%20Huet\Desktop\Documentation%20arch&#233;ologique%20li&#233;e%20&#224;%20la%20th&#232;se\Sites.docx" TargetMode="External"/><Relationship Id="rId3021" Type="http://schemas.openxmlformats.org/officeDocument/2006/relationships/hyperlink" Target="file:///C:\Users\Thomas%20Huet\Desktop\Documentation%20arch&#233;ologique%20li&#233;e%20&#224;%20la%20th&#232;se\Cultures.docx" TargetMode="External"/><Relationship Id="rId6591" Type="http://schemas.openxmlformats.org/officeDocument/2006/relationships/hyperlink" Target="file:///C:\Users\Thomas%20Huet\Desktop\Documentation%20arch&#233;ologique%20li&#233;e%20&#224;%20la%20th&#232;se\Cultures.docx" TargetMode="External"/><Relationship Id="rId7642" Type="http://schemas.openxmlformats.org/officeDocument/2006/relationships/hyperlink" Target="file:///C:\Users\Thomas%20Huet\Desktop\Documentation%20arch&#233;ologique%20li&#233;e%20&#224;%20la%20th&#232;se\Cultures.docx" TargetMode="External"/><Relationship Id="rId10970" Type="http://schemas.openxmlformats.org/officeDocument/2006/relationships/hyperlink" Target="file:///C:\Users\Thomas%20Huet\Desktop\Documentation%20arch&#233;ologique%20li&#233;e%20&#224;%20la%20th&#232;se\Sites.docx" TargetMode="External"/><Relationship Id="rId5193" Type="http://schemas.openxmlformats.org/officeDocument/2006/relationships/hyperlink" Target="file:///C:\Users\Thomas%20Huet\Desktop\Documentation%20arch&#233;ologique%20li&#233;e%20&#224;%20la%20th&#232;se\Cultures.docx" TargetMode="External"/><Relationship Id="rId6244" Type="http://schemas.openxmlformats.org/officeDocument/2006/relationships/hyperlink" Target="file:///C:\Users\Thomas%20Huet\Desktop\Documentation%20arch&#233;ologique%20li&#233;e%20&#224;%20la%20th&#232;se\Sites.docx" TargetMode="External"/><Relationship Id="rId10623" Type="http://schemas.openxmlformats.org/officeDocument/2006/relationships/hyperlink" Target="file:///C:\Users\Thomas%20Huet\Desktop\Documentation%20arch&#233;ologique%20li&#233;e%20&#224;%20la%20th&#232;se\Sites.docx" TargetMode="External"/><Relationship Id="rId9467" Type="http://schemas.openxmlformats.org/officeDocument/2006/relationships/hyperlink" Target="file:///C:\Users\Thomas%20Huet\Desktop\Documentation%20arch&#233;ologique%20li&#233;e%20&#224;%20la%20th&#232;se\Cultures.docx" TargetMode="External"/><Relationship Id="rId12795" Type="http://schemas.openxmlformats.org/officeDocument/2006/relationships/hyperlink" Target="file:///C:\Users\Thomas%20Huet\Desktop\Documentation%20arch&#233;ologique%20li&#233;e%20&#224;%20la%20th&#232;se\Cultures.docx" TargetMode="External"/><Relationship Id="rId13846" Type="http://schemas.openxmlformats.org/officeDocument/2006/relationships/hyperlink" Target="Sites.docx" TargetMode="External"/><Relationship Id="rId2854" Type="http://schemas.openxmlformats.org/officeDocument/2006/relationships/hyperlink" Target="file:///C:\Users\Thomas%20Huet\Desktop\Documentation%20arch&#233;ologique%20li&#233;e%20&#224;%20la%20th&#232;se\Cultures.docx" TargetMode="External"/><Relationship Id="rId3905" Type="http://schemas.openxmlformats.org/officeDocument/2006/relationships/hyperlink" Target="file:///C:\Users\Thomas%20Huet\Desktop\Documentation%20arch&#233;ologique%20li&#233;e%20&#224;%20la%20th&#232;se\Cultures.docx" TargetMode="External"/><Relationship Id="rId8069" Type="http://schemas.openxmlformats.org/officeDocument/2006/relationships/hyperlink" Target="file:///C:\Users\Thomas%20Huet\Desktop\Documentation%20arch&#233;ologique%20li&#233;e%20&#224;%20la%20th&#232;se\Sites.docx" TargetMode="External"/><Relationship Id="rId11397" Type="http://schemas.openxmlformats.org/officeDocument/2006/relationships/hyperlink" Target="file:///C:\Users\Thomas%20Huet\Desktop\Documentation%20arch&#233;ologique%20li&#233;e%20&#224;%20la%20th&#232;se\Cultures.docx" TargetMode="External"/><Relationship Id="rId12448" Type="http://schemas.openxmlformats.org/officeDocument/2006/relationships/hyperlink" Target="file:///C:\Users\Thomas%20Huet\Desktop\Documentation%20arch&#233;ologique%20li&#233;e%20&#224;%20la%20th&#232;se\Cultures.docx" TargetMode="External"/><Relationship Id="rId826" Type="http://schemas.openxmlformats.org/officeDocument/2006/relationships/hyperlink" Target="file:///C:\Users\Thomas%20Huet\Desktop\Documentation%20arch&#233;ologique%20li&#233;e%20&#224;%20la%20th&#232;se\Cultures.docx" TargetMode="External"/><Relationship Id="rId1109" Type="http://schemas.openxmlformats.org/officeDocument/2006/relationships/hyperlink" Target="file:///C:\Users\Thomas%20Huet\Desktop\Documentation%20arch&#233;ologique%20li&#233;e%20&#224;%20la%20th&#232;se\Cultures.docx" TargetMode="External"/><Relationship Id="rId1456" Type="http://schemas.openxmlformats.org/officeDocument/2006/relationships/hyperlink" Target="file:///C:\Users\Thomas%20Huet\Desktop\Documentation%20arch&#233;ologique%20li&#233;e%20&#224;%20la%20th&#232;se\Cultures.docx" TargetMode="External"/><Relationship Id="rId2507" Type="http://schemas.openxmlformats.org/officeDocument/2006/relationships/hyperlink" Target="file:///C:\Users\Thomas%20Huet\Desktop\Documentation%20arch&#233;ologique%20li&#233;e%20&#224;%20la%20th&#232;se\Cultures.docx" TargetMode="External"/><Relationship Id="rId4679" Type="http://schemas.openxmlformats.org/officeDocument/2006/relationships/hyperlink" Target="file:///C:\Users\Thomas%20Huet\Desktop\Documentation%20arch&#233;ologique%20li&#233;e%20&#224;%20la%20th&#232;se\Sites.docx" TargetMode="External"/><Relationship Id="rId8550" Type="http://schemas.openxmlformats.org/officeDocument/2006/relationships/hyperlink" Target="file:///C:\Users\Thomas%20Huet\Desktop\Documentation%20arch&#233;ologique%20li&#233;e%20&#224;%20la%20th&#232;se\Cultures.docx" TargetMode="External"/><Relationship Id="rId9601" Type="http://schemas.openxmlformats.org/officeDocument/2006/relationships/hyperlink" Target="file:///C:\Users\Thomas%20Huet\Desktop\Documentation%20arch&#233;ologique%20li&#233;e%20&#224;%20la%20th&#232;se\Sites.docx" TargetMode="External"/><Relationship Id="rId10480" Type="http://schemas.openxmlformats.org/officeDocument/2006/relationships/hyperlink" Target="file:///C:\Users\Thomas%20Huet\Desktop\Documentation%20arch&#233;ologique%20li&#233;e%20&#224;%20la%20th&#232;se\Cultures.docx" TargetMode="External"/><Relationship Id="rId11531" Type="http://schemas.openxmlformats.org/officeDocument/2006/relationships/hyperlink" Target="file:///C:\Users\Thomas%20Huet\Desktop\Documentation%20arch&#233;ologique%20li&#233;e%20&#224;%20la%20th&#232;se\Cultures.docx" TargetMode="External"/><Relationship Id="rId7152" Type="http://schemas.openxmlformats.org/officeDocument/2006/relationships/hyperlink" Target="file:///C:\Users\Thomas%20Huet\Desktop\Documentation%20arch&#233;ologique%20li&#233;e%20&#224;%20la%20th&#232;se\Sites.docx" TargetMode="External"/><Relationship Id="rId8203" Type="http://schemas.openxmlformats.org/officeDocument/2006/relationships/hyperlink" Target="file:///C:\Users\Thomas%20Huet\Desktop\Documentation%20arch&#233;ologique%20li&#233;e%20&#224;%20la%20th&#232;se\Cultures.docx" TargetMode="External"/><Relationship Id="rId10133" Type="http://schemas.openxmlformats.org/officeDocument/2006/relationships/hyperlink" Target="file:///C:\Users\Thomas%20Huet\Desktop\Documentation%20arch&#233;ologique%20li&#233;e%20&#224;%20la%20th&#232;se\Cultures.docx" TargetMode="External"/><Relationship Id="rId3762" Type="http://schemas.openxmlformats.org/officeDocument/2006/relationships/hyperlink" Target="file:///C:\Users\Thomas%20Huet\Desktop\Documentation%20arch&#233;ologique%20li&#233;e%20&#224;%20la%20th&#232;se\Cultures.docx" TargetMode="External"/><Relationship Id="rId4813" Type="http://schemas.openxmlformats.org/officeDocument/2006/relationships/hyperlink" Target="file:///C:\Users\Thomas%20Huet\Desktop\Documentation%20arch&#233;ologique%20li&#233;e%20&#224;%20la%20th&#232;se\Cultures.docx" TargetMode="External"/><Relationship Id="rId13356" Type="http://schemas.openxmlformats.org/officeDocument/2006/relationships/hyperlink" Target="file:///C:\Users\Thomas%20Huet\Desktop\Documentation%20arch&#233;ologique%20li&#233;e%20&#224;%20la%20th&#232;se\Sites.docx" TargetMode="External"/><Relationship Id="rId683" Type="http://schemas.openxmlformats.org/officeDocument/2006/relationships/hyperlink" Target="file:///C:\Users\Thomas%20Huet\Desktop\Documentation%20arch&#233;ologique%20li&#233;e%20&#224;%20la%20th&#232;se\Cultures.docx" TargetMode="External"/><Relationship Id="rId2364" Type="http://schemas.openxmlformats.org/officeDocument/2006/relationships/hyperlink" Target="file:///C:\Users\Thomas%20Huet\Desktop\Documentation%20arch&#233;ologique%20li&#233;e%20&#224;%20la%20th&#232;se\Cultures.docx" TargetMode="External"/><Relationship Id="rId3415" Type="http://schemas.openxmlformats.org/officeDocument/2006/relationships/hyperlink" Target="file:///C:\Users\Thomas%20Huet\Desktop\Documentation%20arch&#233;ologique%20li&#233;e%20&#224;%20la%20th&#232;se\Cultures.docx" TargetMode="External"/><Relationship Id="rId13009" Type="http://schemas.openxmlformats.org/officeDocument/2006/relationships/hyperlink" Target="file:///C:\Users\Thomas%20Huet\Desktop\Documentation%20arch&#233;ologique%20li&#233;e%20&#224;%20la%20th&#232;se\Sites.docx" TargetMode="External"/><Relationship Id="rId14407" Type="http://schemas.openxmlformats.org/officeDocument/2006/relationships/hyperlink" Target="file:///C:\Users\Thomas%20Huet\Desktop\Documentation%20arch&#233;ologique%20li&#233;e%20&#224;%20la%20th&#232;se\Cultures.docx" TargetMode="External"/><Relationship Id="rId336" Type="http://schemas.openxmlformats.org/officeDocument/2006/relationships/hyperlink" Target="Sites.docx" TargetMode="External"/><Relationship Id="rId2017" Type="http://schemas.openxmlformats.org/officeDocument/2006/relationships/hyperlink" Target="file:///C:\Users\Thomas%20Huet\Desktop\Documentation%20arch&#233;ologique%20li&#233;e%20&#224;%20la%20th&#232;se\Cultures.docx" TargetMode="External"/><Relationship Id="rId5587" Type="http://schemas.openxmlformats.org/officeDocument/2006/relationships/hyperlink" Target="file:///C:\Users\Thomas%20Huet\Desktop\Documentation%20arch&#233;ologique%20li&#233;e%20&#224;%20la%20th&#232;se\Cultures.docx" TargetMode="External"/><Relationship Id="rId6985" Type="http://schemas.openxmlformats.org/officeDocument/2006/relationships/hyperlink" Target="file:///C:\Users\Thomas%20Huet\Desktop\Documentation%20arch&#233;ologique%20li&#233;e%20&#224;%20la%20th&#232;se\Cultures.docx" TargetMode="External"/><Relationship Id="rId4189" Type="http://schemas.openxmlformats.org/officeDocument/2006/relationships/hyperlink" Target="file:///C:\Users\Thomas%20Huet\Desktop\Documentation%20arch&#233;ologique%20li&#233;e%20&#224;%20la%20th&#232;se\Cultures.docx" TargetMode="External"/><Relationship Id="rId6638" Type="http://schemas.openxmlformats.org/officeDocument/2006/relationships/hyperlink" Target="Sites.docx" TargetMode="External"/><Relationship Id="rId8060" Type="http://schemas.openxmlformats.org/officeDocument/2006/relationships/hyperlink" Target="file:///C:\Users\Thomas%20Huet\Desktop\Documentation%20arch&#233;ologique%20li&#233;e%20&#224;%20la%20th&#232;se\Cultures.docx" TargetMode="External"/><Relationship Id="rId9111" Type="http://schemas.openxmlformats.org/officeDocument/2006/relationships/hyperlink" Target="file:///C:\Users\Thomas%20Huet\Desktop\Documentation%20arch&#233;ologique%20li&#233;e%20&#224;%20la%20th&#232;se\Sites.docx" TargetMode="External"/><Relationship Id="rId11041" Type="http://schemas.openxmlformats.org/officeDocument/2006/relationships/hyperlink" Target="file:///C:\Users\Thomas%20Huet\Desktop\Documentation%20arch&#233;ologique%20li&#233;e%20&#224;%20la%20th&#232;se\Cultures.docx" TargetMode="External"/><Relationship Id="rId1100" Type="http://schemas.openxmlformats.org/officeDocument/2006/relationships/hyperlink" Target="file:///C:\Users\Thomas%20Huet\Desktop\Documentation%20arch&#233;ologique%20li&#233;e%20&#224;%20la%20th&#232;se\Sites.docx" TargetMode="External"/><Relationship Id="rId4670" Type="http://schemas.openxmlformats.org/officeDocument/2006/relationships/hyperlink" Target="file:///C:\Users\Thomas%20Huet\Desktop\Documentation%20arch&#233;ologique%20li&#233;e%20&#224;%20la%20th&#232;se\Cultures.docx" TargetMode="External"/><Relationship Id="rId5721" Type="http://schemas.openxmlformats.org/officeDocument/2006/relationships/hyperlink" Target="file:///C:\Users\Thomas%20Huet\Desktop\Documentation%20arch&#233;ologique%20li&#233;e%20&#224;%20la%20th&#232;se\Analyses%20Statistiques.docx" TargetMode="External"/><Relationship Id="rId14264" Type="http://schemas.openxmlformats.org/officeDocument/2006/relationships/hyperlink" Target="file:///C:\Users\Thomas%20Huet\Desktop\Documentation%20arch&#233;ologique%20li&#233;e%20&#224;%20la%20th&#232;se\Sites.docx" TargetMode="External"/><Relationship Id="rId3272" Type="http://schemas.openxmlformats.org/officeDocument/2006/relationships/hyperlink" Target="file:///C:\Users\Thomas%20Huet\Desktop\Documentation%20arch&#233;ologique%20li&#233;e%20&#224;%20la%20th&#232;se\Sites.docx" TargetMode="External"/><Relationship Id="rId4323" Type="http://schemas.openxmlformats.org/officeDocument/2006/relationships/hyperlink" Target="Sites.docx" TargetMode="External"/><Relationship Id="rId7893" Type="http://schemas.openxmlformats.org/officeDocument/2006/relationships/hyperlink" Target="file:///C:\Users\Thomas%20Huet\Desktop\Documentation%20arch&#233;ologique%20li&#233;e%20&#224;%20la%20th&#232;se\Cultures.docx" TargetMode="External"/><Relationship Id="rId8944" Type="http://schemas.openxmlformats.org/officeDocument/2006/relationships/hyperlink" Target="file:///C:\Users\Thomas%20Huet\Desktop\Documentation%20arch&#233;ologique%20li&#233;e%20&#224;%20la%20th&#232;se\Cultures.docx" TargetMode="External"/><Relationship Id="rId193" Type="http://schemas.openxmlformats.org/officeDocument/2006/relationships/hyperlink" Target="file:///C:\Users\Thomas%20Huet\Desktop\Documentation%20arch&#233;ologique%20li&#233;e%20&#224;%20la%20th&#232;se\Sites.docx" TargetMode="External"/><Relationship Id="rId6495" Type="http://schemas.openxmlformats.org/officeDocument/2006/relationships/hyperlink" Target="file:///C:\Users\Thomas%20Huet\Desktop\Documentation%20arch&#233;ologique%20li&#233;e%20&#224;%20la%20th&#232;se\Sites.docx" TargetMode="External"/><Relationship Id="rId7546" Type="http://schemas.openxmlformats.org/officeDocument/2006/relationships/hyperlink" Target="file:///C:\Users\Thomas%20Huet\Desktop\Documentation%20arch&#233;ologique%20li&#233;e%20&#224;%20la%20th&#232;se\Cultures.docx" TargetMode="External"/><Relationship Id="rId10874" Type="http://schemas.openxmlformats.org/officeDocument/2006/relationships/hyperlink" Target="file:///C:\Users\Thomas%20Huet\Desktop\Documentation%20arch&#233;ologique%20li&#233;e%20&#224;%20la%20th&#232;se\Cultures.docx" TargetMode="External"/><Relationship Id="rId11925" Type="http://schemas.openxmlformats.org/officeDocument/2006/relationships/hyperlink" Target="file:///C:\Users\Thomas%20Huet\Desktop\Documentation%20arch&#233;ologique%20li&#233;e%20&#224;%20la%20th&#232;se\Cultures.docx" TargetMode="External"/><Relationship Id="rId5097" Type="http://schemas.openxmlformats.org/officeDocument/2006/relationships/hyperlink" Target="file:///C:\Users\Thomas%20Huet\Desktop\Documentation%20arch&#233;ologique%20li&#233;e%20&#224;%20la%20th&#232;se\Cultures.docx" TargetMode="External"/><Relationship Id="rId6148" Type="http://schemas.openxmlformats.org/officeDocument/2006/relationships/hyperlink" Target="file:///C:\Users\Thomas%20Huet\Desktop\Documentation%20arch&#233;ologique%20li&#233;e%20&#224;%20la%20th&#232;se\Cultures.docx" TargetMode="External"/><Relationship Id="rId10527" Type="http://schemas.openxmlformats.org/officeDocument/2006/relationships/hyperlink" Target="file:///C:\Users\Thomas%20Huet\Desktop\Documentation%20arch&#233;ologique%20li&#233;e%20&#224;%20la%20th&#232;se\Sites.docx" TargetMode="External"/><Relationship Id="rId12699" Type="http://schemas.openxmlformats.org/officeDocument/2006/relationships/hyperlink" Target="file:///C:\Users\Thomas%20Huet\Desktop\Documentation%20arch&#233;ologique%20li&#233;e%20&#224;%20la%20th&#232;se\Sites.docx" TargetMode="External"/><Relationship Id="rId13000" Type="http://schemas.openxmlformats.org/officeDocument/2006/relationships/hyperlink" Target="file:///C:\Users\Thomas%20Huet\Desktop\Documentation%20arch&#233;ologique%20li&#233;e%20&#224;%20la%20th&#232;se\Sites.docx" TargetMode="External"/><Relationship Id="rId2758" Type="http://schemas.openxmlformats.org/officeDocument/2006/relationships/hyperlink" Target="file:///C:\Users\Thomas%20Huet\Desktop\Documentation%20arch&#233;ologique%20li&#233;e%20&#224;%20la%20th&#232;se\Cultures.docx" TargetMode="External"/><Relationship Id="rId3809" Type="http://schemas.openxmlformats.org/officeDocument/2006/relationships/hyperlink" Target="file:///C:\Users\Thomas%20Huet\Desktop\Documentation%20arch&#233;ologique%20li&#233;e%20&#224;%20la%20th&#232;se\Cultures.docx" TargetMode="External"/><Relationship Id="rId4180" Type="http://schemas.openxmlformats.org/officeDocument/2006/relationships/hyperlink" Target="file:///C:\Users\Thomas%20Huet\Desktop\Documentation%20arch&#233;ologique%20li&#233;e%20&#224;%20la%20th&#232;se\Cultures.docx" TargetMode="External"/><Relationship Id="rId5231" Type="http://schemas.openxmlformats.org/officeDocument/2006/relationships/hyperlink" Target="file:///C:\Users\Thomas%20Huet\Desktop\Documentation%20arch&#233;ologique%20li&#233;e%20&#224;%20la%20th&#232;se\Cultures.docx" TargetMode="External"/><Relationship Id="rId9852" Type="http://schemas.openxmlformats.org/officeDocument/2006/relationships/hyperlink" Target="file:///C:\Users\Thomas%20Huet\Desktop\Documentation%20arch&#233;ologique%20li&#233;e%20&#224;%20la%20th&#232;se\Cultures.docx" TargetMode="External"/><Relationship Id="rId11782" Type="http://schemas.openxmlformats.org/officeDocument/2006/relationships/hyperlink" Target="file:///C:\Users\Thomas%20Huet\Desktop\Documentation%20arch&#233;ologique%20li&#233;e%20&#224;%20la%20th&#232;se\Cultures.docx" TargetMode="External"/><Relationship Id="rId66" Type="http://schemas.openxmlformats.org/officeDocument/2006/relationships/hyperlink" Target="file:///C:\Users\Thomas%20Huet\Desktop\Documentation%20arch&#233;ologique%20li&#233;e%20&#224;%20la%20th&#232;se\Cultures.docx" TargetMode="External"/><Relationship Id="rId1841" Type="http://schemas.openxmlformats.org/officeDocument/2006/relationships/hyperlink" Target="file:///C:\Users\Thomas%20Huet\Desktop\Documentation%20arch&#233;ologique%20li&#233;e%20&#224;%20la%20th&#232;se\Sites.docx" TargetMode="External"/><Relationship Id="rId8454" Type="http://schemas.openxmlformats.org/officeDocument/2006/relationships/hyperlink" Target="file:///C:\Users\Thomas%20Huet\Desktop\Documentation%20arch&#233;ologique%20li&#233;e%20&#224;%20la%20th&#232;se\Sites.docx" TargetMode="External"/><Relationship Id="rId9505" Type="http://schemas.openxmlformats.org/officeDocument/2006/relationships/hyperlink" Target="file:///C:\Users\Thomas%20Huet\Desktop\Documentation%20arch&#233;ologique%20li&#233;e%20&#224;%20la%20th&#232;se\Cultures.docx" TargetMode="External"/><Relationship Id="rId10384" Type="http://schemas.openxmlformats.org/officeDocument/2006/relationships/hyperlink" Target="file:///C:\Users\Thomas%20Huet\Desktop\Documentation%20arch&#233;ologique%20li&#233;e%20&#224;%20la%20th&#232;se\Sites.docx" TargetMode="External"/><Relationship Id="rId11435" Type="http://schemas.openxmlformats.org/officeDocument/2006/relationships/hyperlink" Target="file:///C:\Users\Thomas%20Huet\Desktop\Documentation%20arch&#233;ologique%20li&#233;e%20&#224;%20la%20th&#232;se\Sites.docx" TargetMode="External"/><Relationship Id="rId12833" Type="http://schemas.openxmlformats.org/officeDocument/2006/relationships/hyperlink" Target="Sites.docx" TargetMode="External"/><Relationship Id="rId7056" Type="http://schemas.openxmlformats.org/officeDocument/2006/relationships/hyperlink" Target="file:///C:\Users\Thomas%20Huet\Desktop\Documentation%20arch&#233;ologique%20li&#233;e%20&#224;%20la%20th&#232;se\Cultures.docx" TargetMode="External"/><Relationship Id="rId8107" Type="http://schemas.openxmlformats.org/officeDocument/2006/relationships/hyperlink" Target="file:///C:\Users\Thomas%20Huet\Desktop\Documentation%20arch&#233;ologique%20li&#233;e%20&#224;%20la%20th&#232;se\Sites.docx" TargetMode="External"/><Relationship Id="rId10037" Type="http://schemas.openxmlformats.org/officeDocument/2006/relationships/hyperlink" Target="file:///C:\Users\Thomas%20Huet\Desktop\Documentation%20arch&#233;ologique%20li&#233;e%20&#224;%20la%20th&#232;se\Cultures.docx" TargetMode="External"/><Relationship Id="rId3666" Type="http://schemas.openxmlformats.org/officeDocument/2006/relationships/hyperlink" Target="file:///C:\Users\Thomas%20Huet\Desktop\Documentation%20arch&#233;ologique%20li&#233;e%20&#224;%20la%20th&#232;se\Objets.docx" TargetMode="External"/><Relationship Id="rId587" Type="http://schemas.openxmlformats.org/officeDocument/2006/relationships/hyperlink" Target="file:///C:\Users\Thomas%20Huet\Desktop\Documentation%20arch&#233;ologique%20li&#233;e%20&#224;%20la%20th&#232;se\Cultures.docx" TargetMode="External"/><Relationship Id="rId2268" Type="http://schemas.openxmlformats.org/officeDocument/2006/relationships/hyperlink" Target="file:///C:\Users\Thomas%20Huet\Desktop\Documentation%20arch&#233;ologique%20li&#233;e%20&#224;%20la%20th&#232;se\Cultures.docx" TargetMode="External"/><Relationship Id="rId3319" Type="http://schemas.openxmlformats.org/officeDocument/2006/relationships/hyperlink" Target="file:///C:\Users\Thomas%20Huet\Desktop\Documentation%20arch&#233;ologique%20li&#233;e%20&#224;%20la%20th&#232;se\Sites.docx" TargetMode="External"/><Relationship Id="rId4717" Type="http://schemas.openxmlformats.org/officeDocument/2006/relationships/hyperlink" Target="file:///C:\Users\Thomas%20Huet\Desktop\Documentation%20arch&#233;ologique%20li&#233;e%20&#224;%20la%20th&#232;se\Cultures.docx" TargetMode="External"/><Relationship Id="rId6889" Type="http://schemas.openxmlformats.org/officeDocument/2006/relationships/hyperlink" Target="file:///C:\Users\Thomas%20Huet\Desktop\Documentation%20arch&#233;ologique%20li&#233;e%20&#224;%20la%20th&#232;se\Cultures.docx" TargetMode="External"/><Relationship Id="rId12690" Type="http://schemas.openxmlformats.org/officeDocument/2006/relationships/hyperlink" Target="file:///C:\Users\Thomas%20Huet\Desktop\Documentation%20arch&#233;ologique%20li&#233;e%20&#224;%20la%20th&#232;se\Sites.docx" TargetMode="External"/><Relationship Id="rId13741" Type="http://schemas.openxmlformats.org/officeDocument/2006/relationships/hyperlink" Target="file:///C:\Users\Thomas%20Huet\Desktop\Documentation%20arch&#233;ologique%20li&#233;e%20&#224;%20la%20th&#232;se\Sites.docx" TargetMode="External"/><Relationship Id="rId3800" Type="http://schemas.openxmlformats.org/officeDocument/2006/relationships/hyperlink" Target="file:///C:\Users\Thomas%20Huet\Desktop\Documentation%20arch&#233;ologique%20li&#233;e%20&#224;%20la%20th&#232;se\Cultures.docx" TargetMode="External"/><Relationship Id="rId9362" Type="http://schemas.openxmlformats.org/officeDocument/2006/relationships/hyperlink" Target="file:///C:\Users\Thomas%20Huet\Desktop\Documentation%20arch&#233;ologique%20li&#233;e%20&#224;%20la%20th&#232;se\Cultures.docx" TargetMode="External"/><Relationship Id="rId11292" Type="http://schemas.openxmlformats.org/officeDocument/2006/relationships/hyperlink" Target="file:///C:\Users\Thomas%20Huet\Desktop\Documentation%20arch&#233;ologique%20li&#233;e%20&#224;%20la%20th&#232;se\Cultures.docx" TargetMode="External"/><Relationship Id="rId12343" Type="http://schemas.openxmlformats.org/officeDocument/2006/relationships/hyperlink" Target="file:///C:\Users\Thomas%20Huet\Desktop\Documentation%20arch&#233;ologique%20li&#233;e%20&#224;%20la%20th&#232;se\Analyses%20Statistiques.docx" TargetMode="External"/><Relationship Id="rId721" Type="http://schemas.openxmlformats.org/officeDocument/2006/relationships/hyperlink" Target="file:///C:\Users\Thomas%20Huet\Desktop\Documentation%20arch&#233;ologique%20li&#233;e%20&#224;%20la%20th&#232;se\Cultures.docx" TargetMode="External"/><Relationship Id="rId1351" Type="http://schemas.openxmlformats.org/officeDocument/2006/relationships/hyperlink" Target="file:///C:\Users\Thomas%20Huet\Desktop\Documentation%20arch&#233;ologique%20li&#233;e%20&#224;%20la%20th&#232;se\Cultures.docx" TargetMode="External"/><Relationship Id="rId2402" Type="http://schemas.openxmlformats.org/officeDocument/2006/relationships/hyperlink" Target="file:///C:\Users\Thomas%20Huet\Desktop\Documentation%20arch&#233;ologique%20li&#233;e%20&#224;%20la%20th&#232;se\Cultures.docx" TargetMode="External"/><Relationship Id="rId5972" Type="http://schemas.openxmlformats.org/officeDocument/2006/relationships/hyperlink" Target="file:///C:\Users\Thomas%20Huet\Desktop\Documentation%20arch&#233;ologique%20li&#233;e%20&#224;%20la%20th&#232;se\Cultures.docx" TargetMode="External"/><Relationship Id="rId9015" Type="http://schemas.openxmlformats.org/officeDocument/2006/relationships/hyperlink" Target="file:///C:\Users\Thomas%20Huet\Desktop\Documentation%20arch&#233;ologique%20li&#233;e%20&#224;%20la%20th&#232;se\Sites.docx" TargetMode="External"/><Relationship Id="rId1004" Type="http://schemas.openxmlformats.org/officeDocument/2006/relationships/hyperlink" Target="file:///C:\Users\Thomas%20Huet\Desktop\Documentation%20arch&#233;ologique%20li&#233;e%20&#224;%20la%20th&#232;se\Sites.docx" TargetMode="External"/><Relationship Id="rId4574" Type="http://schemas.openxmlformats.org/officeDocument/2006/relationships/hyperlink" Target="file:///C:\Users\Thomas%20Huet\Desktop\Documentation%20arch&#233;ologique%20li&#233;e%20&#224;%20la%20th&#232;se\Cultures.docx" TargetMode="External"/><Relationship Id="rId5625" Type="http://schemas.openxmlformats.org/officeDocument/2006/relationships/hyperlink" Target="file:///C:\Users\Thomas%20Huet\Desktop\Documentation%20arch&#233;ologique%20li&#233;e%20&#224;%20la%20th&#232;se\Cultures.docx" TargetMode="External"/><Relationship Id="rId14168" Type="http://schemas.openxmlformats.org/officeDocument/2006/relationships/hyperlink" Target="file:///C:\Users\Thomas%20Huet\Desktop\Documentation%20arch&#233;ologique%20li&#233;e%20&#224;%20la%20th&#232;se\Sites.docx" TargetMode="External"/><Relationship Id="rId3176" Type="http://schemas.openxmlformats.org/officeDocument/2006/relationships/hyperlink" Target="file:///C:\Users\Thomas%20Huet\Desktop\Documentation%20arch&#233;ologique%20li&#233;e%20&#224;%20la%20th&#232;se\Cultures.docx" TargetMode="External"/><Relationship Id="rId4227" Type="http://schemas.openxmlformats.org/officeDocument/2006/relationships/hyperlink" Target="file:///C:\Users\Thomas%20Huet\Desktop\Documentation%20arch&#233;ologique%20li&#233;e%20&#224;%20la%20th&#232;se\Cultures.docx" TargetMode="External"/><Relationship Id="rId7797" Type="http://schemas.openxmlformats.org/officeDocument/2006/relationships/hyperlink" Target="file:///C:\Users\Thomas%20Huet\Desktop\Documentation%20arch&#233;ologique%20li&#233;e%20&#224;%20la%20th&#232;se\Sites.docx" TargetMode="External"/><Relationship Id="rId6399" Type="http://schemas.openxmlformats.org/officeDocument/2006/relationships/hyperlink" Target="file:///C:\Users\Thomas%20Huet\Desktop\Documentation%20arch&#233;ologique%20li&#233;e%20&#224;%20la%20th&#232;se\Cultures.docx" TargetMode="External"/><Relationship Id="rId8848" Type="http://schemas.openxmlformats.org/officeDocument/2006/relationships/hyperlink" Target="file:///C:\Users\Thomas%20Huet\Desktop\Documentation%20arch&#233;ologique%20li&#233;e%20&#224;%20la%20th&#232;se\Cultures.docx" TargetMode="External"/><Relationship Id="rId10778" Type="http://schemas.openxmlformats.org/officeDocument/2006/relationships/hyperlink" Target="file:///C:\Users\Thomas%20Huet\Desktop\Documentation%20arch&#233;ologique%20li&#233;e%20&#224;%20la%20th&#232;se\Cultures.docx" TargetMode="External"/><Relationship Id="rId11829" Type="http://schemas.openxmlformats.org/officeDocument/2006/relationships/hyperlink" Target="file:///C:\Users\Thomas%20Huet\Desktop\Documentation%20arch&#233;ologique%20li&#233;e%20&#224;%20la%20th&#232;se\Analyses%20Statistiques.docx" TargetMode="External"/><Relationship Id="rId13251" Type="http://schemas.openxmlformats.org/officeDocument/2006/relationships/hyperlink" Target="file:///C:\Users\Thomas%20Huet\Desktop\Documentation%20arch&#233;ologique%20li&#233;e%20&#224;%20la%20th&#232;se\Sites.docx" TargetMode="External"/><Relationship Id="rId14302" Type="http://schemas.openxmlformats.org/officeDocument/2006/relationships/hyperlink" Target="file:///C:\Users\Thomas%20Huet\Desktop\Documentation%20arch&#233;ologique%20li&#233;e%20&#224;%20la%20th&#232;se\Sites.docx" TargetMode="External"/><Relationship Id="rId3310" Type="http://schemas.openxmlformats.org/officeDocument/2006/relationships/hyperlink" Target="Sites.docx" TargetMode="External"/><Relationship Id="rId6880" Type="http://schemas.openxmlformats.org/officeDocument/2006/relationships/hyperlink" Target="file:///C:\Users\Thomas%20Huet\Desktop\Documentation%20arch&#233;ologique%20li&#233;e%20&#224;%20la%20th&#232;se\Cultures.docx" TargetMode="External"/><Relationship Id="rId7931" Type="http://schemas.openxmlformats.org/officeDocument/2006/relationships/hyperlink" Target="file:///C:\Users\Thomas%20Huet\Desktop\Documentation%20arch&#233;ologique%20li&#233;e%20&#224;%20la%20th&#232;se\Cultures.docx" TargetMode="External"/><Relationship Id="rId231" Type="http://schemas.openxmlformats.org/officeDocument/2006/relationships/hyperlink" Target="Sites.docx" TargetMode="External"/><Relationship Id="rId5482" Type="http://schemas.openxmlformats.org/officeDocument/2006/relationships/hyperlink" Target="file:///C:\Users\Thomas%20Huet\Desktop\Documentation%20arch&#233;ologique%20li&#233;e%20&#224;%20la%20th&#232;se\Sites.docx" TargetMode="External"/><Relationship Id="rId6533" Type="http://schemas.openxmlformats.org/officeDocument/2006/relationships/hyperlink" Target="file:///C:\Users\Thomas%20Huet\Desktop\Documentation%20arch&#233;ologique%20li&#233;e%20&#224;%20la%20th&#232;se\Cultures.docx" TargetMode="External"/><Relationship Id="rId10912" Type="http://schemas.openxmlformats.org/officeDocument/2006/relationships/hyperlink" Target="file:///C:\Users\Thomas%20Huet\Desktop\Documentation%20arch&#233;ologique%20li&#233;e%20&#224;%20la%20th&#232;se\Sites.docx" TargetMode="External"/><Relationship Id="rId4084" Type="http://schemas.openxmlformats.org/officeDocument/2006/relationships/hyperlink" Target="file:///C:\Users\Thomas%20Huet\Desktop\Documentation%20arch&#233;ologique%20li&#233;e%20&#224;%20la%20th&#232;se\Cultures.docx" TargetMode="External"/><Relationship Id="rId5135" Type="http://schemas.openxmlformats.org/officeDocument/2006/relationships/hyperlink" Target="file:///C:\Users\Thomas%20Huet\Desktop\Documentation%20arch&#233;ologique%20li&#233;e%20&#224;%20la%20th&#232;se\Sites.docx" TargetMode="External"/><Relationship Id="rId9756" Type="http://schemas.openxmlformats.org/officeDocument/2006/relationships/hyperlink" Target="file:///C:\Users\Thomas%20Huet\Desktop\Documentation%20arch&#233;ologique%20li&#233;e%20&#224;%20la%20th&#232;se\Sites.docx" TargetMode="External"/><Relationship Id="rId8358" Type="http://schemas.openxmlformats.org/officeDocument/2006/relationships/hyperlink" Target="file:///C:\Users\Thomas%20Huet\Desktop\Documentation%20arch&#233;ologique%20li&#233;e%20&#224;%20la%20th&#232;se\Sites.docx" TargetMode="External"/><Relationship Id="rId9409" Type="http://schemas.openxmlformats.org/officeDocument/2006/relationships/hyperlink" Target="file:///C:\Users\Thomas%20Huet\Desktop\Documentation%20arch&#233;ologique%20li&#233;e%20&#224;%20la%20th&#232;se\Sites.docx" TargetMode="External"/><Relationship Id="rId10288" Type="http://schemas.openxmlformats.org/officeDocument/2006/relationships/hyperlink" Target="file:///C:\Users\Thomas%20Huet\Desktop\Documentation%20arch&#233;ologique%20li&#233;e%20&#224;%20la%20th&#232;se\Sites.docx" TargetMode="External"/><Relationship Id="rId11686" Type="http://schemas.openxmlformats.org/officeDocument/2006/relationships/hyperlink" Target="file:///C:\Users\Thomas%20Huet\Desktop\Documentation%20arch&#233;ologique%20li&#233;e%20&#224;%20la%20th&#232;se\Sites.docx" TargetMode="External"/><Relationship Id="rId12737" Type="http://schemas.openxmlformats.org/officeDocument/2006/relationships/hyperlink" Target="file:///C:\Users\Thomas%20Huet\Desktop\Documentation%20arch&#233;ologique%20li&#233;e%20&#224;%20la%20th&#232;se\Sites.docx" TargetMode="External"/><Relationship Id="rId1745" Type="http://schemas.openxmlformats.org/officeDocument/2006/relationships/hyperlink" Target="file:///C:\Users\Thomas%20Huet\Desktop\Documentation%20arch&#233;ologique%20li&#233;e%20&#224;%20la%20th&#232;se\Cultures.docx" TargetMode="External"/><Relationship Id="rId11339" Type="http://schemas.openxmlformats.org/officeDocument/2006/relationships/hyperlink" Target="Cultures.docx" TargetMode="External"/><Relationship Id="rId4968" Type="http://schemas.openxmlformats.org/officeDocument/2006/relationships/hyperlink" Target="file:///C:\Users\Thomas%20Huet\Desktop\Documentation%20arch&#233;ologique%20li&#233;e%20&#224;%20la%20th&#232;se\Cultures.docx" TargetMode="External"/><Relationship Id="rId11820" Type="http://schemas.openxmlformats.org/officeDocument/2006/relationships/hyperlink" Target="file:///C:\Users\Thomas%20Huet\Desktop\Documentation%20arch&#233;ologique%20li&#233;e%20&#224;%20la%20th&#232;se\Sites.docx" TargetMode="External"/><Relationship Id="rId6390" Type="http://schemas.openxmlformats.org/officeDocument/2006/relationships/hyperlink" Target="file:///C:\Users\Thomas%20Huet\Desktop\Documentation%20arch&#233;ologique%20li&#233;e%20&#224;%20la%20th&#232;se\Sites.docx" TargetMode="External"/><Relationship Id="rId7441" Type="http://schemas.openxmlformats.org/officeDocument/2006/relationships/hyperlink" Target="file:///C:\Users\Thomas%20Huet\Desktop\Documentation%20arch&#233;ologique%20li&#233;e%20&#224;%20la%20th&#232;se\Cultures.docx" TargetMode="External"/><Relationship Id="rId10422" Type="http://schemas.openxmlformats.org/officeDocument/2006/relationships/hyperlink" Target="file:///C:\Users\Thomas%20Huet\Desktop\Documentation%20arch&#233;ologique%20li&#233;e%20&#224;%20la%20th&#232;se\Sites.docx" TargetMode="External"/><Relationship Id="rId13992" Type="http://schemas.openxmlformats.org/officeDocument/2006/relationships/hyperlink" Target="file:///C:\Users\Thomas%20Huet\Desktop\Documentation%20arch&#233;ologique%20li&#233;e%20&#224;%20la%20th&#232;se\Sites.docx" TargetMode="External"/><Relationship Id="rId6043" Type="http://schemas.openxmlformats.org/officeDocument/2006/relationships/hyperlink" Target="file:///C:\Users\Thomas%20Huet\Desktop\Documentation%20arch&#233;ologique%20li&#233;e%20&#224;%20la%20th&#232;se\Cultures.docx" TargetMode="External"/><Relationship Id="rId12594" Type="http://schemas.openxmlformats.org/officeDocument/2006/relationships/hyperlink" Target="file:///C:\Users\Thomas%20Huet\Desktop\Documentation%20arch&#233;ologique%20li&#233;e%20&#224;%20la%20th&#232;se\Cultures.docx" TargetMode="External"/><Relationship Id="rId13645" Type="http://schemas.openxmlformats.org/officeDocument/2006/relationships/hyperlink" Target="file:///C:\Users\Thomas%20Huet\Desktop\Documentation%20arch&#233;ologique%20li&#233;e%20&#224;%20la%20th&#232;se\Cultures.docx" TargetMode="External"/><Relationship Id="rId972" Type="http://schemas.openxmlformats.org/officeDocument/2006/relationships/hyperlink" Target="file:///C:\Users\Thomas%20Huet\Desktop\Documentation%20arch&#233;ologique%20li&#233;e%20&#224;%20la%20th&#232;se\Sites.docx" TargetMode="External"/><Relationship Id="rId2653" Type="http://schemas.openxmlformats.org/officeDocument/2006/relationships/hyperlink" Target="file:///C:\Users\Thomas%20Huet\Desktop\Documentation%20arch&#233;ologique%20li&#233;e%20&#224;%20la%20th&#232;se\Sites.docx" TargetMode="External"/><Relationship Id="rId3704" Type="http://schemas.openxmlformats.org/officeDocument/2006/relationships/hyperlink" Target="file:///C:\Users\Thomas%20Huet\Desktop\Documentation%20arch&#233;ologique%20li&#233;e%20&#224;%20la%20th&#232;se\Cultures.docx" TargetMode="External"/><Relationship Id="rId9266" Type="http://schemas.openxmlformats.org/officeDocument/2006/relationships/hyperlink" Target="file:///C:\Users\Thomas%20Huet\Desktop\Documentation%20arch&#233;ologique%20li&#233;e%20&#224;%20la%20th&#232;se\Cultures.docx" TargetMode="External"/><Relationship Id="rId11196" Type="http://schemas.openxmlformats.org/officeDocument/2006/relationships/hyperlink" Target="file:///C:\Users\Thomas%20Huet\Desktop\Documentation%20arch&#233;ologique%20li&#233;e%20&#224;%20la%20th&#232;se\Sites.docx" TargetMode="External"/><Relationship Id="rId12247" Type="http://schemas.openxmlformats.org/officeDocument/2006/relationships/hyperlink" Target="file:///C:\Users\Thomas%20Huet\Desktop\Documentation%20arch&#233;ologique%20li&#233;e%20&#224;%20la%20th&#232;se\Cultures.docx" TargetMode="External"/><Relationship Id="rId625" Type="http://schemas.openxmlformats.org/officeDocument/2006/relationships/hyperlink" Target="file:///C:\Users\Thomas%20Huet\Desktop\Documentation%20arch&#233;ologique%20li&#233;e%20&#224;%20la%20th&#232;se\Cultures.docx" TargetMode="External"/><Relationship Id="rId1255" Type="http://schemas.openxmlformats.org/officeDocument/2006/relationships/hyperlink" Target="file:///C:\Users\Thomas%20Huet\Desktop\Documentation%20arch&#233;ologique%20li&#233;e%20&#224;%20la%20th&#232;se\Sites.docx" TargetMode="External"/><Relationship Id="rId2306" Type="http://schemas.openxmlformats.org/officeDocument/2006/relationships/hyperlink" Target="file:///C:\Users\Thomas%20Huet\Desktop\Documentation%20arch&#233;ologique%20li&#233;e%20&#224;%20la%20th&#232;se\Cultures.docx" TargetMode="External"/><Relationship Id="rId5876" Type="http://schemas.openxmlformats.org/officeDocument/2006/relationships/hyperlink" Target="file:///C:\Users\Thomas%20Huet\Desktop\Documentation%20arch&#233;ologique%20li&#233;e%20&#224;%20la%20th&#232;se\Cultures.docx" TargetMode="External"/><Relationship Id="rId4478" Type="http://schemas.openxmlformats.org/officeDocument/2006/relationships/hyperlink" Target="file:///C:\Users\Thomas%20Huet\Desktop\Documentation%20arch&#233;ologique%20li&#233;e%20&#224;%20la%20th&#232;se\Sites.docx" TargetMode="External"/><Relationship Id="rId5529" Type="http://schemas.openxmlformats.org/officeDocument/2006/relationships/hyperlink" Target="file:///C:\Users\Thomas%20Huet\Desktop\Documentation%20arch&#233;ologique%20li&#233;e%20&#224;%20la%20th&#232;se\Cultures.docx" TargetMode="External"/><Relationship Id="rId6927" Type="http://schemas.openxmlformats.org/officeDocument/2006/relationships/hyperlink" Target="file:///C:\Users\Thomas%20Huet\Desktop\Documentation%20arch&#233;ologique%20li&#233;e%20&#224;%20la%20th&#232;se\Cultures.docx" TargetMode="External"/><Relationship Id="rId9400" Type="http://schemas.openxmlformats.org/officeDocument/2006/relationships/hyperlink" Target="file:///C:\Users\Thomas%20Huet\Desktop\Documentation%20arch&#233;ologique%20li&#233;e%20&#224;%20la%20th&#232;se\Cultures.docx" TargetMode="External"/><Relationship Id="rId8002" Type="http://schemas.openxmlformats.org/officeDocument/2006/relationships/hyperlink" Target="file:///C:\Users\Thomas%20Huet\Desktop\Documentation%20arch&#233;ologique%20li&#233;e%20&#224;%20la%20th&#232;se\Sites.docx" TargetMode="External"/><Relationship Id="rId11330" Type="http://schemas.openxmlformats.org/officeDocument/2006/relationships/hyperlink" Target="Sites.docx" TargetMode="External"/><Relationship Id="rId3561" Type="http://schemas.openxmlformats.org/officeDocument/2006/relationships/hyperlink" Target="file:///C:\Users\Thomas%20Huet\Desktop\Documentation%20arch&#233;ologique%20li&#233;e%20&#224;%20la%20th&#232;se\Sites.docx" TargetMode="External"/><Relationship Id="rId4612" Type="http://schemas.openxmlformats.org/officeDocument/2006/relationships/hyperlink" Target="file:///C:\Users\Thomas%20Huet\Desktop\Documentation%20arch&#233;ologique%20li&#233;e%20&#224;%20la%20th&#232;se\Sites.docx" TargetMode="External"/><Relationship Id="rId13155" Type="http://schemas.openxmlformats.org/officeDocument/2006/relationships/hyperlink" Target="file:///C:\Users\Thomas%20Huet\Desktop\Documentation%20arch&#233;ologique%20li&#233;e%20&#224;%20la%20th&#232;se\Sites.docx" TargetMode="External"/><Relationship Id="rId14206" Type="http://schemas.openxmlformats.org/officeDocument/2006/relationships/hyperlink" Target="file:///C:\Users\Thomas%20Huet\Desktop\Documentation%20arch&#233;ologique%20li&#233;e%20&#224;%20la%20th&#232;se\Sites.docx" TargetMode="External"/><Relationship Id="rId482" Type="http://schemas.openxmlformats.org/officeDocument/2006/relationships/hyperlink" Target="file:///C:\Users\Thomas%20Huet\Desktop\Documentation%20arch&#233;ologique%20li&#233;e%20&#224;%20la%20th&#232;se\Cultures.docx" TargetMode="External"/><Relationship Id="rId2163" Type="http://schemas.openxmlformats.org/officeDocument/2006/relationships/hyperlink" Target="file:///C:\Users\Thomas%20Huet\Desktop\Documentation%20arch&#233;ologique%20li&#233;e%20&#224;%20la%20th&#232;se\Cultures.docx" TargetMode="External"/><Relationship Id="rId3214" Type="http://schemas.openxmlformats.org/officeDocument/2006/relationships/hyperlink" Target="file:///C:\Users\Thomas%20Huet\Desktop\Documentation%20arch&#233;ologique%20li&#233;e%20&#224;%20la%20th&#232;se\Cultures.docx" TargetMode="External"/><Relationship Id="rId6784" Type="http://schemas.openxmlformats.org/officeDocument/2006/relationships/hyperlink" Target="file:///C:\Users\Thomas%20Huet\Desktop\Documentation%20arch&#233;ologique%20li&#233;e%20&#224;%20la%20th&#232;se\Sites.docx" TargetMode="External"/><Relationship Id="rId7835" Type="http://schemas.openxmlformats.org/officeDocument/2006/relationships/hyperlink" Target="file:///C:\Users\Thomas%20Huet\Desktop\Documentation%20arch&#233;ologique%20li&#233;e%20&#224;%20la%20th&#232;se\Cultures.docx" TargetMode="External"/><Relationship Id="rId135" Type="http://schemas.openxmlformats.org/officeDocument/2006/relationships/hyperlink" Target="file:///C:\Users\Thomas%20Huet\Desktop\Documentation%20arch&#233;ologique%20li&#233;e%20&#224;%20la%20th&#232;se\Cultures.docx" TargetMode="External"/><Relationship Id="rId5386" Type="http://schemas.openxmlformats.org/officeDocument/2006/relationships/hyperlink" Target="file:///C:\Users\Thomas%20Huet\Desktop\Documentation%20arch&#233;ologique%20li&#233;e%20&#224;%20la%20th&#232;se\Sites.docx" TargetMode="External"/><Relationship Id="rId6437" Type="http://schemas.openxmlformats.org/officeDocument/2006/relationships/hyperlink" Target="file:///C:\Users\Thomas%20Huet\Desktop\Documentation%20arch&#233;ologique%20li&#233;e%20&#224;%20la%20th&#232;se\Cultures.docx" TargetMode="External"/><Relationship Id="rId10816" Type="http://schemas.openxmlformats.org/officeDocument/2006/relationships/hyperlink" Target="Sites.docx" TargetMode="External"/><Relationship Id="rId5039" Type="http://schemas.openxmlformats.org/officeDocument/2006/relationships/hyperlink" Target="file:///C:\Users\Thomas%20Huet\Desktop\Documentation%20arch&#233;ologique%20li&#233;e%20&#224;%20la%20th&#232;se\Cultures.docx" TargetMode="External"/><Relationship Id="rId12988" Type="http://schemas.openxmlformats.org/officeDocument/2006/relationships/hyperlink" Target="file:///C:\Users\Thomas%20Huet\Desktop\Documentation%20arch&#233;ologique%20li&#233;e%20&#224;%20la%20th&#232;se\Cultures.docx" TargetMode="External"/><Relationship Id="rId1996" Type="http://schemas.openxmlformats.org/officeDocument/2006/relationships/hyperlink" Target="file:///C:\Users\Thomas%20Huet\Desktop\Documentation%20arch&#233;ologique%20li&#233;e%20&#224;%20la%20th&#232;se\Cultures.docx" TargetMode="External"/><Relationship Id="rId1649" Type="http://schemas.openxmlformats.org/officeDocument/2006/relationships/hyperlink" Target="file:///C:\Users\Thomas%20Huet\Desktop\Documentation%20arch&#233;ologique%20li&#233;e%20&#224;%20la%20th&#232;se\Cultures.docx" TargetMode="External"/><Relationship Id="rId3071" Type="http://schemas.openxmlformats.org/officeDocument/2006/relationships/hyperlink" Target="file:///C:\Users\Thomas%20Huet\Desktop\Documentation%20arch&#233;ologique%20li&#233;e%20&#224;%20la%20th&#232;se\Cultures.docx" TargetMode="External"/><Relationship Id="rId5520" Type="http://schemas.openxmlformats.org/officeDocument/2006/relationships/hyperlink" Target="file:///C:\Users\Thomas%20Huet\Desktop\Documentation%20arch&#233;ologique%20li&#233;e%20&#224;%20la%20th&#232;se\Cultures.docx" TargetMode="External"/><Relationship Id="rId14063" Type="http://schemas.openxmlformats.org/officeDocument/2006/relationships/hyperlink" Target="file:///C:\Users\Thomas%20Huet\Desktop\Documentation%20arch&#233;ologique%20li&#233;e%20&#224;%20la%20th&#232;se\Sites.docx" TargetMode="External"/><Relationship Id="rId4122" Type="http://schemas.openxmlformats.org/officeDocument/2006/relationships/hyperlink" Target="file:///C:\Users\Thomas%20Huet\Desktop\Documentation%20arch&#233;ologique%20li&#233;e%20&#224;%20la%20th&#232;se\Cultures.docx" TargetMode="External"/><Relationship Id="rId7692" Type="http://schemas.openxmlformats.org/officeDocument/2006/relationships/hyperlink" Target="file:///C:\Users\Thomas%20Huet\Desktop\Documentation%20arch&#233;ologique%20li&#233;e%20&#224;%20la%20th&#232;se\Sites.docx" TargetMode="External"/><Relationship Id="rId8743" Type="http://schemas.openxmlformats.org/officeDocument/2006/relationships/hyperlink" Target="file:///C:\Users\Thomas%20Huet\Desktop\Documentation%20arch&#233;ologique%20li&#233;e%20&#224;%20la%20th&#232;se\Cultures.docx" TargetMode="External"/><Relationship Id="rId10673" Type="http://schemas.openxmlformats.org/officeDocument/2006/relationships/hyperlink" Target="file:///C:\Users\Thomas%20Huet\Desktop\Documentation%20arch&#233;ologique%20li&#233;e%20&#224;%20la%20th&#232;se\Cultures.docx" TargetMode="External"/><Relationship Id="rId11724" Type="http://schemas.openxmlformats.org/officeDocument/2006/relationships/hyperlink" Target="file:///C:\Users\Thomas%20Huet\Desktop\Documentation%20arch&#233;ologique%20li&#233;e%20&#224;%20la%20th&#232;se\Cultures.docx" TargetMode="External"/><Relationship Id="rId6294" Type="http://schemas.openxmlformats.org/officeDocument/2006/relationships/hyperlink" Target="file:///C:\Users\Thomas%20Huet\Desktop\Documentation%20arch&#233;ologique%20li&#233;e%20&#224;%20la%20th&#232;se\Sites.docx" TargetMode="External"/><Relationship Id="rId7345" Type="http://schemas.openxmlformats.org/officeDocument/2006/relationships/hyperlink" Target="file:///C:\Users\Thomas%20Huet\Desktop\Documentation%20arch&#233;ologique%20li&#233;e%20&#224;%20la%20th&#232;se\Sites.docx" TargetMode="External"/><Relationship Id="rId10326" Type="http://schemas.openxmlformats.org/officeDocument/2006/relationships/hyperlink" Target="file:///C:\Users\Thomas%20Huet\Desktop\Documentation%20arch&#233;ologique%20li&#233;e%20&#224;%20la%20th&#232;se\Cultures.docx" TargetMode="External"/><Relationship Id="rId12498" Type="http://schemas.openxmlformats.org/officeDocument/2006/relationships/hyperlink" Target="file:///C:\Users\Thomas%20Huet\Desktop\Documentation%20arch&#233;ologique%20li&#233;e%20&#224;%20la%20th&#232;se\Cultures.docx" TargetMode="External"/><Relationship Id="rId13896" Type="http://schemas.openxmlformats.org/officeDocument/2006/relationships/hyperlink" Target="file:///C:\Users\Thomas%20Huet\Desktop\Documentation%20arch&#233;ologique%20li&#233;e%20&#224;%20la%20th&#232;se\Environnement.docx" TargetMode="External"/><Relationship Id="rId876" Type="http://schemas.openxmlformats.org/officeDocument/2006/relationships/hyperlink" Target="file:///C:\Users\Thomas%20Huet\Desktop\Documentation%20arch&#233;ologique%20li&#233;e%20&#224;%20la%20th&#232;se\Cultures.docx" TargetMode="External"/><Relationship Id="rId2557" Type="http://schemas.openxmlformats.org/officeDocument/2006/relationships/hyperlink" Target="file:///C:\Users\Thomas%20Huet\Desktop\Documentation%20arch&#233;ologique%20li&#233;e%20&#224;%20la%20th&#232;se\Cultures.docx" TargetMode="External"/><Relationship Id="rId3608" Type="http://schemas.openxmlformats.org/officeDocument/2006/relationships/hyperlink" Target="file:///C:\Users\Thomas%20Huet\Desktop\Documentation%20arch&#233;ologique%20li&#233;e%20&#224;%20la%20th&#232;se\Cultures.docx" TargetMode="External"/><Relationship Id="rId3955" Type="http://schemas.openxmlformats.org/officeDocument/2006/relationships/hyperlink" Target="file:///C:\Users\Thomas%20Huet\Desktop\Documentation%20arch&#233;ologique%20li&#233;e%20&#224;%20la%20th&#232;se\Sites.docx" TargetMode="External"/><Relationship Id="rId13549" Type="http://schemas.openxmlformats.org/officeDocument/2006/relationships/hyperlink" Target="file:///C:\Users\Thomas%20Huet\Desktop\Documentation%20arch&#233;ologique%20li&#233;e%20&#224;%20la%20th&#232;se\Sites.docx" TargetMode="External"/><Relationship Id="rId529" Type="http://schemas.openxmlformats.org/officeDocument/2006/relationships/hyperlink" Target="file:///C:\Users\Thomas%20Huet\Desktop\Documentation%20arch&#233;ologique%20li&#233;e%20&#224;%20la%20th&#232;se\Cultures.docx" TargetMode="External"/><Relationship Id="rId1159" Type="http://schemas.openxmlformats.org/officeDocument/2006/relationships/hyperlink" Target="file:///C:\Users\Thomas%20Huet\Desktop\Documentation%20arch&#233;ologique%20li&#233;e%20&#224;%20la%20th&#232;se\Cultures.docx" TargetMode="External"/><Relationship Id="rId5030" Type="http://schemas.openxmlformats.org/officeDocument/2006/relationships/hyperlink" Target="file:///C:\Users\Thomas%20Huet\Desktop\Documentation%20arch&#233;ologique%20li&#233;e%20&#224;%20la%20th&#232;se\Cultures.docx" TargetMode="External"/><Relationship Id="rId9651" Type="http://schemas.openxmlformats.org/officeDocument/2006/relationships/hyperlink" Target="file:///C:\Users\Thomas%20Huet\Desktop\Documentation%20arch&#233;ologique%20li&#233;e%20&#224;%20la%20th&#232;se\Sites.docx" TargetMode="External"/><Relationship Id="rId11581" Type="http://schemas.openxmlformats.org/officeDocument/2006/relationships/hyperlink" Target="file:///C:\Users\Thomas%20Huet\Desktop\Documentation%20arch&#233;ologique%20li&#233;e%20&#224;%20la%20th&#232;se\Cultures.docx" TargetMode="External"/><Relationship Id="rId12632" Type="http://schemas.openxmlformats.org/officeDocument/2006/relationships/hyperlink" Target="file:///C:\Users\Thomas%20Huet\Desktop\Documentation%20arch&#233;ologique%20li&#233;e%20&#224;%20la%20th&#232;se\Cultures.docx" TargetMode="External"/><Relationship Id="rId1640" Type="http://schemas.openxmlformats.org/officeDocument/2006/relationships/hyperlink" Target="file:///C:\Users\Thomas%20Huet\Desktop\Documentation%20arch&#233;ologique%20li&#233;e%20&#224;%20la%20th&#232;se\Cultures.docx" TargetMode="External"/><Relationship Id="rId8253" Type="http://schemas.openxmlformats.org/officeDocument/2006/relationships/hyperlink" Target="file:///C:\Users\Thomas%20Huet\Desktop\Documentation%20arch&#233;ologique%20li&#233;e%20&#224;%20la%20th&#232;se\Sites.docx" TargetMode="External"/><Relationship Id="rId9304" Type="http://schemas.openxmlformats.org/officeDocument/2006/relationships/hyperlink" Target="file:///C:\Users\Thomas%20Huet\Desktop\Documentation%20arch&#233;ologique%20li&#233;e%20&#224;%20la%20th&#232;se\Cultures.docx" TargetMode="External"/><Relationship Id="rId10183" Type="http://schemas.openxmlformats.org/officeDocument/2006/relationships/hyperlink" Target="file:///C:\Users\Thomas%20Huet\Desktop\Documentation%20arch&#233;ologique%20li&#233;e%20&#224;%20la%20th&#232;se\Sites.docx" TargetMode="External"/><Relationship Id="rId11234" Type="http://schemas.openxmlformats.org/officeDocument/2006/relationships/hyperlink" Target="file:///C:\Users\Thomas%20Huet\Desktop\Documentation%20arch&#233;ologique%20li&#233;e%20&#224;%20la%20th&#232;se\Cultures.docx" TargetMode="External"/><Relationship Id="rId4863" Type="http://schemas.openxmlformats.org/officeDocument/2006/relationships/hyperlink" Target="file:///C:\Users\Thomas%20Huet\Desktop\Documentation%20arch&#233;ologique%20li&#233;e%20&#224;%20la%20th&#232;se\Cultures.docx" TargetMode="External"/><Relationship Id="rId5914" Type="http://schemas.openxmlformats.org/officeDocument/2006/relationships/hyperlink" Target="file:///C:\Users\Thomas%20Huet\Desktop\Documentation%20arch&#233;ologique%20li&#233;e%20&#224;%20la%20th&#232;se\Objets.docx" TargetMode="External"/><Relationship Id="rId14457" Type="http://schemas.openxmlformats.org/officeDocument/2006/relationships/hyperlink" Target="file:///C:\Users\Thomas%20Huet\Desktop\Documentation%20arch&#233;ologique%20li&#233;e%20&#224;%20la%20th&#232;se\Sites.docx" TargetMode="External"/><Relationship Id="rId3465" Type="http://schemas.openxmlformats.org/officeDocument/2006/relationships/hyperlink" Target="file:///C:\Users\Thomas%20Huet\Desktop\Documentation%20arch&#233;ologique%20li&#233;e%20&#224;%20la%20th&#232;se\Cultures.docx" TargetMode="External"/><Relationship Id="rId4516" Type="http://schemas.openxmlformats.org/officeDocument/2006/relationships/hyperlink" Target="file:///C:\Users\Thomas%20Huet\Desktop\Documentation%20arch&#233;ologique%20li&#233;e%20&#224;%20la%20th&#232;se\Cultures.docx" TargetMode="External"/><Relationship Id="rId13059" Type="http://schemas.openxmlformats.org/officeDocument/2006/relationships/hyperlink" Target="file:///C:\Users\Thomas%20Huet\Desktop\Documentation%20arch&#233;ologique%20li&#233;e%20&#224;%20la%20th&#232;se\Sites.docx" TargetMode="External"/><Relationship Id="rId386" Type="http://schemas.openxmlformats.org/officeDocument/2006/relationships/hyperlink" Target="file:///C:\Users\Thomas%20Huet\Desktop\Documentation%20arch&#233;ologique%20li&#233;e%20&#224;%20la%20th&#232;se\Cultures.docx" TargetMode="External"/><Relationship Id="rId2067" Type="http://schemas.openxmlformats.org/officeDocument/2006/relationships/hyperlink" Target="file:///C:\Users\Thomas%20Huet\Desktop\Documentation%20arch&#233;ologique%20li&#233;e%20&#224;%20la%20th&#232;se\Cultures.docx" TargetMode="External"/><Relationship Id="rId3118" Type="http://schemas.openxmlformats.org/officeDocument/2006/relationships/hyperlink" Target="file:///C:\Users\Thomas%20Huet\Desktop\Documentation%20arch&#233;ologique%20li&#233;e%20&#224;%20la%20th&#232;se\Cultures.docx" TargetMode="External"/><Relationship Id="rId6688" Type="http://schemas.openxmlformats.org/officeDocument/2006/relationships/hyperlink" Target="file:///C:\Users\Thomas%20Huet\Desktop\Documentation%20arch&#233;ologique%20li&#233;e%20&#224;%20la%20th&#232;se\Sites.docx" TargetMode="External"/><Relationship Id="rId7739" Type="http://schemas.openxmlformats.org/officeDocument/2006/relationships/hyperlink" Target="file:///C:\Users\Thomas%20Huet\Desktop\Documentation%20arch&#233;ologique%20li&#233;e%20&#224;%20la%20th&#232;se\Sites.docx" TargetMode="External"/><Relationship Id="rId9161" Type="http://schemas.openxmlformats.org/officeDocument/2006/relationships/hyperlink" Target="file:///C:\Users\Thomas%20Huet\Desktop\Documentation%20arch&#233;ologique%20li&#233;e%20&#224;%20la%20th&#232;se\Sites.docx" TargetMode="External"/><Relationship Id="rId11091" Type="http://schemas.openxmlformats.org/officeDocument/2006/relationships/hyperlink" Target="file:///C:\Users\Thomas%20Huet\Desktop\Documentation%20arch&#233;ologique%20li&#233;e%20&#224;%20la%20th&#232;se\Sites.docx" TargetMode="External"/><Relationship Id="rId13540" Type="http://schemas.openxmlformats.org/officeDocument/2006/relationships/hyperlink" Target="file:///C:\Users\Thomas%20Huet\Desktop\Documentation%20arch&#233;ologique%20li&#233;e%20&#224;%20la%20th&#232;se\Sites.docx" TargetMode="External"/><Relationship Id="rId1150" Type="http://schemas.openxmlformats.org/officeDocument/2006/relationships/hyperlink" Target="file:///C:\Users\Thomas%20Huet\Desktop\Documentation%20arch&#233;ologique%20li&#233;e%20&#224;%20la%20th&#232;se\Cultures.docx" TargetMode="External"/><Relationship Id="rId12142" Type="http://schemas.openxmlformats.org/officeDocument/2006/relationships/hyperlink" Target="file:///C:\Users\Thomas%20Huet\Desktop\Documentation%20arch&#233;ologique%20li&#233;e%20&#224;%20la%20th&#232;se\Cultures.docx" TargetMode="External"/><Relationship Id="rId520" Type="http://schemas.openxmlformats.org/officeDocument/2006/relationships/hyperlink" Target="file:///C:\Users\Thomas%20Huet\Desktop\Documentation%20arch&#233;ologique%20li&#233;e%20&#224;%20la%20th&#232;se\Sites.docx" TargetMode="External"/><Relationship Id="rId2201" Type="http://schemas.openxmlformats.org/officeDocument/2006/relationships/hyperlink" Target="file:///C:\Users\Thomas%20Huet\Desktop\Documentation%20arch&#233;ologique%20li&#233;e%20&#224;%20la%20th&#232;se\Cultures.docx" TargetMode="External"/><Relationship Id="rId5771" Type="http://schemas.openxmlformats.org/officeDocument/2006/relationships/hyperlink" Target="file:///C:\Users\Thomas%20Huet\Desktop\Documentation%20arch&#233;ologique%20li&#233;e%20&#224;%20la%20th&#232;se\Cultures.docx" TargetMode="External"/><Relationship Id="rId6822" Type="http://schemas.openxmlformats.org/officeDocument/2006/relationships/hyperlink" Target="file:///C:\Users\Thomas%20Huet\Desktop\Documentation%20arch&#233;ologique%20li&#233;e%20&#224;%20la%20th&#232;se\Cultures.docx" TargetMode="External"/><Relationship Id="rId4373" Type="http://schemas.openxmlformats.org/officeDocument/2006/relationships/hyperlink" Target="file:///C:\Users\Thomas%20Huet\Desktop\Documentation%20arch&#233;ologique%20li&#233;e%20&#224;%20la%20th&#232;se\Cultures.docx" TargetMode="External"/><Relationship Id="rId5424" Type="http://schemas.openxmlformats.org/officeDocument/2006/relationships/hyperlink" Target="file:///C:\Users\Thomas%20Huet\Desktop\Documentation%20arch&#233;ologique%20li&#233;e%20&#224;%20la%20th&#232;se\Sites.docx" TargetMode="External"/><Relationship Id="rId8994" Type="http://schemas.openxmlformats.org/officeDocument/2006/relationships/hyperlink" Target="file:///C:\Users\Thomas%20Huet\Desktop\Documentation%20arch&#233;ologique%20li&#233;e%20&#224;%20la%20th&#232;se\Cultures.docx" TargetMode="External"/><Relationship Id="rId4026" Type="http://schemas.openxmlformats.org/officeDocument/2006/relationships/hyperlink" Target="file:///C:\Users\Thomas%20Huet\Desktop\Documentation%20arch&#233;ologique%20li&#233;e%20&#224;%20la%20th&#232;se\Sites.docx" TargetMode="External"/><Relationship Id="rId7596" Type="http://schemas.openxmlformats.org/officeDocument/2006/relationships/hyperlink" Target="file:///C:\Users\Thomas%20Huet\Desktop\Documentation%20arch&#233;ologique%20li&#233;e%20&#224;%20la%20th&#232;se\Cultures.docx" TargetMode="External"/><Relationship Id="rId8647" Type="http://schemas.openxmlformats.org/officeDocument/2006/relationships/hyperlink" Target="file:///C:\Users\Thomas%20Huet\Desktop\Documentation%20arch&#233;ologique%20li&#233;e%20&#224;%20la%20th&#232;se\Sites.docx" TargetMode="External"/><Relationship Id="rId10577" Type="http://schemas.openxmlformats.org/officeDocument/2006/relationships/hyperlink" Target="file:///C:\Users\Thomas%20Huet\Desktop\Documentation%20arch&#233;ologique%20li&#233;e%20&#224;%20la%20th&#232;se\Sites.docx" TargetMode="External"/><Relationship Id="rId11975" Type="http://schemas.openxmlformats.org/officeDocument/2006/relationships/hyperlink" Target="file:///C:\Users\Thomas%20Huet\Desktop\Documentation%20arch&#233;ologique%20li&#233;e%20&#224;%20la%20th&#232;se\Sites.docx" TargetMode="External"/><Relationship Id="rId6198" Type="http://schemas.openxmlformats.org/officeDocument/2006/relationships/hyperlink" Target="file:///C:\Users\Thomas%20Huet\Desktop\Documentation%20arch&#233;ologique%20li&#233;e%20&#224;%20la%20th&#232;se\Sites.docx" TargetMode="External"/><Relationship Id="rId7249" Type="http://schemas.openxmlformats.org/officeDocument/2006/relationships/hyperlink" Target="file:///C:\Users\Thomas%20Huet\Desktop\Documentation%20arch&#233;ologique%20li&#233;e%20&#224;%20la%20th&#232;se\Cultures.docx" TargetMode="External"/><Relationship Id="rId11628" Type="http://schemas.openxmlformats.org/officeDocument/2006/relationships/hyperlink" Target="file:///C:\Users\Thomas%20Huet\Desktop\Documentation%20arch&#233;ologique%20li&#233;e%20&#224;%20la%20th&#232;se\Cultures.docx" TargetMode="External"/><Relationship Id="rId13050" Type="http://schemas.openxmlformats.org/officeDocument/2006/relationships/hyperlink" Target="file:///C:\Users\Thomas%20Huet\Desktop\Documentation%20arch&#233;ologique%20li&#233;e%20&#224;%20la%20th&#232;se\Sites.docx" TargetMode="External"/><Relationship Id="rId14101" Type="http://schemas.openxmlformats.org/officeDocument/2006/relationships/hyperlink" Target="file:///C:\Users\Thomas%20Huet\Desktop\Documentation%20arch&#233;ologique%20li&#233;e%20&#224;%20la%20th&#232;se\Cultures.docx" TargetMode="External"/><Relationship Id="rId3859" Type="http://schemas.openxmlformats.org/officeDocument/2006/relationships/hyperlink" Target="file:///C:\Users\Thomas%20Huet\Desktop\Documentation%20arch&#233;ologique%20li&#233;e%20&#224;%20la%20th&#232;se\Cultures.docx" TargetMode="External"/><Relationship Id="rId5281" Type="http://schemas.openxmlformats.org/officeDocument/2006/relationships/hyperlink" Target="file:///C:\Users\Thomas%20Huet\Desktop\Documentation%20arch&#233;ologique%20li&#233;e%20&#224;%20la%20th&#232;se\Cultures.docx" TargetMode="External"/><Relationship Id="rId7730" Type="http://schemas.openxmlformats.org/officeDocument/2006/relationships/hyperlink" Target="file:///C:\Users\Thomas%20Huet\Desktop\Documentation%20arch&#233;ologique%20li&#233;e%20&#224;%20la%20th&#232;se\Sites.docx" TargetMode="External"/><Relationship Id="rId10711" Type="http://schemas.openxmlformats.org/officeDocument/2006/relationships/hyperlink" Target="file:///C:\Users\Thomas%20Huet\Desktop\Documentation%20arch&#233;ologique%20li&#233;e%20&#224;%20la%20th&#232;se\Cultures.docx" TargetMode="External"/><Relationship Id="rId6332" Type="http://schemas.openxmlformats.org/officeDocument/2006/relationships/hyperlink" Target="file:///C:\Users\Thomas%20Huet\Desktop\Documentation%20arch&#233;ologique%20li&#233;e%20&#224;%20la%20th&#232;se\Sites.docx" TargetMode="External"/><Relationship Id="rId12883" Type="http://schemas.openxmlformats.org/officeDocument/2006/relationships/hyperlink" Target="file:///C:\Users\Thomas%20Huet\Desktop\Documentation%20arch&#233;ologique%20li&#233;e%20&#224;%20la%20th&#232;se\Sit_Ciari_spat_C1_str__c4_n70_95" TargetMode="External"/><Relationship Id="rId13934" Type="http://schemas.openxmlformats.org/officeDocument/2006/relationships/hyperlink" Target="file:///C:\Users\Thomas%20Huet\Desktop\Documentation%20arch&#233;ologique%20li&#233;e%20&#224;%20la%20th&#232;se\Environnement.docx" TargetMode="External"/><Relationship Id="rId1891" Type="http://schemas.openxmlformats.org/officeDocument/2006/relationships/hyperlink" Target="file:///C:\Users\Thomas%20Huet\Desktop\Documentation%20arch&#233;ologique%20li&#233;e%20&#224;%20la%20th&#232;se\Sites.docx" TargetMode="External"/><Relationship Id="rId2942" Type="http://schemas.openxmlformats.org/officeDocument/2006/relationships/hyperlink" Target="file:///C:\Users\Thomas%20Huet\Desktop\Documentation%20arch&#233;ologique%20li&#233;e%20&#224;%20la%20th&#232;se\Analyses%20Statistiques.docx" TargetMode="External"/><Relationship Id="rId9555" Type="http://schemas.openxmlformats.org/officeDocument/2006/relationships/hyperlink" Target="file:///C:\Users\Thomas%20Huet\Desktop\Documentation%20arch&#233;ologique%20li&#233;e%20&#224;%20la%20th&#232;se\Sites.docx" TargetMode="External"/><Relationship Id="rId11485" Type="http://schemas.openxmlformats.org/officeDocument/2006/relationships/hyperlink" Target="file:///C:\Users\Thomas%20Huet\Desktop\Documentation%20arch&#233;ologique%20li&#233;e%20&#224;%20la%20th&#232;se\Sites.docx" TargetMode="External"/><Relationship Id="rId12536" Type="http://schemas.openxmlformats.org/officeDocument/2006/relationships/hyperlink" Target="file:///C:\Users\Thomas%20Huet\Desktop\Documentation%20arch&#233;ologique%20li&#233;e%20&#224;%20la%20th&#232;se\Sites.docx" TargetMode="External"/><Relationship Id="rId914" Type="http://schemas.openxmlformats.org/officeDocument/2006/relationships/hyperlink" Target="file:///C:\Users\Thomas%20Huet\Desktop\Documentation%20arch&#233;ologique%20li&#233;e%20&#224;%20la%20th&#232;se\Cultures.docx" TargetMode="External"/><Relationship Id="rId1544" Type="http://schemas.openxmlformats.org/officeDocument/2006/relationships/hyperlink" Target="file:///C:\Users\Thomas%20Huet\Desktop\Documentation%20arch&#233;ologique%20li&#233;e%20&#224;%20la%20th&#232;se\Cultures.docx" TargetMode="External"/><Relationship Id="rId8157" Type="http://schemas.openxmlformats.org/officeDocument/2006/relationships/hyperlink" Target="file:///C:\Users\Thomas%20Huet\Desktop\Documentation%20arch&#233;ologique%20li&#233;e%20&#224;%20la%20th&#232;se\Sites.docx" TargetMode="External"/><Relationship Id="rId9208" Type="http://schemas.openxmlformats.org/officeDocument/2006/relationships/hyperlink" Target="file:///C:\Users\Thomas%20Huet\Desktop\Documentation%20arch&#233;ologique%20li&#233;e%20&#224;%20la%20th&#232;se\Sites.docx" TargetMode="External"/><Relationship Id="rId10087" Type="http://schemas.openxmlformats.org/officeDocument/2006/relationships/hyperlink" Target="file:///C:\Users\Thomas%20Huet\Desktop\Documentation%20arch&#233;ologique%20li&#233;e%20&#224;%20la%20th&#232;se\Cultures.docx" TargetMode="External"/><Relationship Id="rId11138" Type="http://schemas.openxmlformats.org/officeDocument/2006/relationships/hyperlink" Target="file:///C:\Users\Thomas%20Huet\Desktop\Documentation%20arch&#233;ologique%20li&#233;e%20&#224;%20la%20th&#232;se\Cultures.docx" TargetMode="External"/><Relationship Id="rId4767" Type="http://schemas.openxmlformats.org/officeDocument/2006/relationships/hyperlink" Target="file:///C:\Users\Thomas%20Huet\Desktop\Documentation%20arch&#233;ologique%20li&#233;e%20&#224;%20la%20th&#232;se\Sites.docx" TargetMode="External"/><Relationship Id="rId5818" Type="http://schemas.openxmlformats.org/officeDocument/2006/relationships/hyperlink" Target="file:///C:\Users\Thomas%20Huet\Desktop\Documentation%20arch&#233;ologique%20li&#233;e%20&#224;%20la%20th&#232;se\Cultures.docx" TargetMode="External"/><Relationship Id="rId3369" Type="http://schemas.openxmlformats.org/officeDocument/2006/relationships/hyperlink" Target="file:///C:\Users\Thomas%20Huet\Desktop\Documentation%20arch&#233;ologique%20li&#233;e%20&#224;%20la%20th&#232;se\Sites.docx" TargetMode="External"/><Relationship Id="rId7240" Type="http://schemas.openxmlformats.org/officeDocument/2006/relationships/hyperlink" Target="file:///C:\Users\Thomas%20Huet\Desktop\Documentation%20arch&#233;ologique%20li&#233;e%20&#224;%20la%20th&#232;se\Cultures.docx" TargetMode="External"/><Relationship Id="rId10221" Type="http://schemas.openxmlformats.org/officeDocument/2006/relationships/hyperlink" Target="file:///C:\Users\Thomas%20Huet\Desktop\Documentation%20arch&#233;ologique%20li&#233;e%20&#224;%20la%20th&#232;se\Sites.docx" TargetMode="External"/><Relationship Id="rId13791" Type="http://schemas.openxmlformats.org/officeDocument/2006/relationships/hyperlink" Target="file:///C:\Users\Thomas%20Huet\Desktop\Documentation%20arch&#233;ologique%20li&#233;e%20&#224;%20la%20th&#232;se\Cultures.docx" TargetMode="External"/><Relationship Id="rId3850" Type="http://schemas.openxmlformats.org/officeDocument/2006/relationships/hyperlink" Target="file:///C:\Users\Thomas%20Huet\Desktop\Documentation%20arch&#233;ologique%20li&#233;e%20&#224;%20la%20th&#232;se\Sites.docx" TargetMode="External"/><Relationship Id="rId4901" Type="http://schemas.openxmlformats.org/officeDocument/2006/relationships/hyperlink" Target="file:///C:\Users\Thomas%20Huet\Desktop\Documentation%20arch&#233;ologique%20li&#233;e%20&#224;%20la%20th&#232;se\Cultures.docx" TargetMode="External"/><Relationship Id="rId9065" Type="http://schemas.openxmlformats.org/officeDocument/2006/relationships/hyperlink" Target="file:///C:\Users\Thomas%20Huet\Desktop\Documentation%20arch&#233;ologique%20li&#233;e%20&#224;%20la%20th&#232;se\Cultures.docx" TargetMode="External"/><Relationship Id="rId12393" Type="http://schemas.openxmlformats.org/officeDocument/2006/relationships/hyperlink" Target="file:///C:\Users\Thomas%20Huet\Desktop\Documentation%20arch&#233;ologique%20li&#233;e%20&#224;%20la%20th&#232;se\Cultures.docx" TargetMode="External"/><Relationship Id="rId13444" Type="http://schemas.openxmlformats.org/officeDocument/2006/relationships/hyperlink" Target="file:///C:\Users\Thomas%20Huet\Desktop\Documentation%20arch&#233;ologique%20li&#233;e%20&#224;%20la%20th&#232;se\Sites.docx" TargetMode="External"/><Relationship Id="rId771" Type="http://schemas.openxmlformats.org/officeDocument/2006/relationships/hyperlink" Target="file:///C:\Users\Thomas%20Huet\Desktop\Documentation%20arch&#233;ologique%20li&#233;e%20&#224;%20la%20th&#232;se\Cultures.docx" TargetMode="External"/><Relationship Id="rId2452" Type="http://schemas.openxmlformats.org/officeDocument/2006/relationships/hyperlink" Target="file:///C:\Users\Thomas%20Huet\Desktop\Documentation%20arch&#233;ologique%20li&#233;e%20&#224;%20la%20th&#232;se\Cultures.docx" TargetMode="External"/><Relationship Id="rId3503" Type="http://schemas.openxmlformats.org/officeDocument/2006/relationships/hyperlink" Target="Sites.docx" TargetMode="External"/><Relationship Id="rId12046" Type="http://schemas.openxmlformats.org/officeDocument/2006/relationships/hyperlink" Target="file:///C:\Users\Thomas%20Huet\Desktop\Documentation%20arch&#233;ologique%20li&#233;e%20&#224;%20la%20th&#232;se\Cultures.docx" TargetMode="External"/><Relationship Id="rId424" Type="http://schemas.openxmlformats.org/officeDocument/2006/relationships/hyperlink" Target="file:///C:\Users\Thomas%20Huet\Desktop\Documentation%20arch&#233;ologique%20li&#233;e%20&#224;%20la%20th&#232;se\Cultures.docx" TargetMode="External"/><Relationship Id="rId1054" Type="http://schemas.openxmlformats.org/officeDocument/2006/relationships/hyperlink" Target="file:///C:\Users\Thomas%20Huet\Desktop\Documentation%20arch&#233;ologique%20li&#233;e%20&#224;%20la%20th&#232;se\Sites.docx" TargetMode="External"/><Relationship Id="rId2105" Type="http://schemas.openxmlformats.org/officeDocument/2006/relationships/hyperlink" Target="file:///C:\Users\Thomas%20Huet\Desktop\Documentation%20arch&#233;ologique%20li&#233;e%20&#224;%20la%20th&#232;se\Cultures.docx" TargetMode="External"/><Relationship Id="rId5675" Type="http://schemas.openxmlformats.org/officeDocument/2006/relationships/hyperlink" Target="file:///C:\Users\Thomas%20Huet\Desktop\Documentation%20arch&#233;ologique%20li&#233;e%20&#224;%20la%20th&#232;se\Cultures.docx" TargetMode="External"/><Relationship Id="rId6726" Type="http://schemas.openxmlformats.org/officeDocument/2006/relationships/hyperlink" Target="file:///C:\Users\Thomas%20Huet\Desktop\Documentation%20arch&#233;ologique%20li&#233;e%20&#224;%20la%20th&#232;se\Cultures.docx" TargetMode="External"/><Relationship Id="rId4277" Type="http://schemas.openxmlformats.org/officeDocument/2006/relationships/hyperlink" Target="file:///C:\Users\Thomas%20Huet\Desktop\Documentation%20arch&#233;ologique%20li&#233;e%20&#224;%20la%20th&#232;se\Cultures.docx" TargetMode="External"/><Relationship Id="rId5328" Type="http://schemas.openxmlformats.org/officeDocument/2006/relationships/hyperlink" Target="file:///C:\Users\Thomas%20Huet\Desktop\Documentation%20arch&#233;ologique%20li&#233;e%20&#224;%20la%20th&#232;se\Sites.docx" TargetMode="External"/><Relationship Id="rId8898" Type="http://schemas.openxmlformats.org/officeDocument/2006/relationships/hyperlink" Target="file:///C:\Users\Thomas%20Huet\Desktop\Documentation%20arch&#233;ologique%20li&#233;e%20&#224;%20la%20th&#232;se\Sites.docx" TargetMode="External"/><Relationship Id="rId9949" Type="http://schemas.openxmlformats.org/officeDocument/2006/relationships/hyperlink" Target="file:///C:\Users\Thomas%20Huet\Desktop\Documentation%20arch&#233;ologique%20li&#233;e%20&#224;%20la%20th&#232;se\Cultures.docx" TargetMode="External"/><Relationship Id="rId11879" Type="http://schemas.openxmlformats.org/officeDocument/2006/relationships/hyperlink" Target="file:///C:\Users\Thomas%20Huet\Desktop\Documentation%20arch&#233;ologique%20li&#233;e%20&#224;%20la%20th&#232;se\Sites.docx" TargetMode="External"/><Relationship Id="rId1938" Type="http://schemas.openxmlformats.org/officeDocument/2006/relationships/hyperlink" Target="file:///C:\Users\Thomas%20Huet\Desktop\Documentation%20arch&#233;ologique%20li&#233;e%20&#224;%20la%20th&#232;se\Sites.docx" TargetMode="External"/><Relationship Id="rId3360" Type="http://schemas.openxmlformats.org/officeDocument/2006/relationships/hyperlink" Target="file:///C:\Users\Thomas%20Huet\Desktop\Documentation%20arch&#233;ologique%20li&#233;e%20&#224;%20la%20th&#232;se\Sites.docx" TargetMode="External"/><Relationship Id="rId14352" Type="http://schemas.openxmlformats.org/officeDocument/2006/relationships/hyperlink" Target="file:///C:\Users\Thomas%20Huet\Desktop\Documentation%20arch&#233;ologique%20li&#233;e%20&#224;%20la%20th&#232;se\Cultures.docx" TargetMode="External"/><Relationship Id="rId281" Type="http://schemas.openxmlformats.org/officeDocument/2006/relationships/hyperlink" Target="file:///C:\Users\Thomas%20Huet\Desktop\Documentation%20arch&#233;ologique%20li&#233;e%20&#224;%20la%20th&#232;se\Cultures.docx" TargetMode="External"/><Relationship Id="rId3013" Type="http://schemas.openxmlformats.org/officeDocument/2006/relationships/hyperlink" Target="file:///C:\Users\Thomas%20Huet\Desktop\Documentation%20arch&#233;ologique%20li&#233;e%20&#224;%20la%20th&#232;se\Cultures.docx" TargetMode="External"/><Relationship Id="rId4411" Type="http://schemas.openxmlformats.org/officeDocument/2006/relationships/hyperlink" Target="file:///C:\Users\Thomas%20Huet\Desktop\Documentation%20arch&#233;ologique%20li&#233;e%20&#224;%20la%20th&#232;se\Cultures.docx" TargetMode="External"/><Relationship Id="rId7981" Type="http://schemas.openxmlformats.org/officeDocument/2006/relationships/hyperlink" Target="file:///C:\Users\Thomas%20Huet\Desktop\Documentation%20arch&#233;ologique%20li&#233;e%20&#224;%20la%20th&#232;se\Cultures.docx" TargetMode="External"/><Relationship Id="rId10962" Type="http://schemas.openxmlformats.org/officeDocument/2006/relationships/hyperlink" Target="file:///C:\Users\Thomas%20Huet\Desktop\Documentation%20arch&#233;ologique%20li&#233;e%20&#224;%20la%20th&#232;se\Cultures.docx" TargetMode="External"/><Relationship Id="rId14005" Type="http://schemas.openxmlformats.org/officeDocument/2006/relationships/hyperlink" Target="file:///C:\Users\Thomas%20Huet\Desktop\Documentation%20arch&#233;ologique%20li&#233;e%20&#224;%20la%20th&#232;se\Sites.docx" TargetMode="External"/><Relationship Id="rId6583" Type="http://schemas.openxmlformats.org/officeDocument/2006/relationships/hyperlink" Target="file:///C:\Users\Thomas%20Huet\Desktop\Documentation%20arch&#233;ologique%20li&#233;e%20&#224;%20la%20th&#232;se\Cultures.docx" TargetMode="External"/><Relationship Id="rId7634" Type="http://schemas.openxmlformats.org/officeDocument/2006/relationships/hyperlink" Target="file:///C:\Users\Thomas%20Huet\Desktop\Documentation%20arch&#233;ologique%20li&#233;e%20&#224;%20la%20th&#232;se\Cultures.docx" TargetMode="External"/><Relationship Id="rId10615" Type="http://schemas.openxmlformats.org/officeDocument/2006/relationships/hyperlink" Target="file:///C:\Users\Thomas%20Huet\Desktop\Documentation%20arch&#233;ologique%20li&#233;e%20&#224;%20la%20th&#232;se\Cultures.docx" TargetMode="External"/><Relationship Id="rId5185" Type="http://schemas.openxmlformats.org/officeDocument/2006/relationships/hyperlink" Target="file:///C:\Users\Thomas%20Huet\Desktop\Documentation%20arch&#233;ologique%20li&#233;e%20&#224;%20la%20th&#232;se\Cultures.docx" TargetMode="External"/><Relationship Id="rId6236" Type="http://schemas.openxmlformats.org/officeDocument/2006/relationships/hyperlink" Target="file:///C:\Users\Thomas%20Huet\Desktop\Documentation%20arch&#233;ologique%20li&#233;e%20&#224;%20la%20th&#232;se\Cultures.docx" TargetMode="External"/><Relationship Id="rId12787" Type="http://schemas.openxmlformats.org/officeDocument/2006/relationships/hyperlink" Target="file:///C:\Users\Thomas%20Huet\Desktop\Documentation%20arch&#233;ologique%20li&#233;e%20&#224;%20la%20th&#232;se\Cultures.docx" TargetMode="External"/><Relationship Id="rId1795" Type="http://schemas.openxmlformats.org/officeDocument/2006/relationships/hyperlink" Target="file:///C:\Users\Thomas%20Huet\Desktop\Documentation%20arch&#233;ologique%20li&#233;e%20&#224;%20la%20th&#232;se\Sites.docx" TargetMode="External"/><Relationship Id="rId2846" Type="http://schemas.openxmlformats.org/officeDocument/2006/relationships/hyperlink" Target="file:///C:\Users\Thomas%20Huet\Desktop\Documentation%20arch&#233;ologique%20li&#233;e%20&#224;%20la%20th&#232;se\Cultures.docx" TargetMode="External"/><Relationship Id="rId9459" Type="http://schemas.openxmlformats.org/officeDocument/2006/relationships/hyperlink" Target="file:///C:\Users\Thomas%20Huet\Desktop\Documentation%20arch&#233;ologique%20li&#233;e%20&#224;%20la%20th&#232;se\Sites.docx" TargetMode="External"/><Relationship Id="rId11389" Type="http://schemas.openxmlformats.org/officeDocument/2006/relationships/hyperlink" Target="file:///C:\Users\Thomas%20Huet\Desktop\Documentation%20arch&#233;ologique%20li&#233;e%20&#224;%20la%20th&#232;se\Sites.docx" TargetMode="External"/><Relationship Id="rId13838" Type="http://schemas.openxmlformats.org/officeDocument/2006/relationships/hyperlink" Target="Sites.docx" TargetMode="External"/><Relationship Id="rId818" Type="http://schemas.openxmlformats.org/officeDocument/2006/relationships/hyperlink" Target="file:///C:\Users\Thomas%20Huet\Desktop\Documentation%20arch&#233;ologique%20li&#233;e%20&#224;%20la%20th&#232;se\Cultures.docx" TargetMode="External"/><Relationship Id="rId1448" Type="http://schemas.openxmlformats.org/officeDocument/2006/relationships/hyperlink" Target="file:///C:\Users\Thomas%20Huet\Desktop\Documentation%20arch&#233;ologique%20li&#233;e%20&#224;%20la%20th&#232;se\Cultures.docx" TargetMode="External"/><Relationship Id="rId7491" Type="http://schemas.openxmlformats.org/officeDocument/2006/relationships/hyperlink" Target="file:///C:\Users\Thomas%20Huet\Desktop\Documentation%20arch&#233;ologique%20li&#233;e%20&#224;%20la%20th&#232;se\Cultures.docx" TargetMode="External"/><Relationship Id="rId9940" Type="http://schemas.openxmlformats.org/officeDocument/2006/relationships/hyperlink" Target="file:///C:\Users\Thomas%20Huet\Desktop\Documentation%20arch&#233;ologique%20li&#233;e%20&#224;%20la%20th&#232;se\Cultures.docx" TargetMode="External"/><Relationship Id="rId11870" Type="http://schemas.openxmlformats.org/officeDocument/2006/relationships/hyperlink" Target="file:///C:\Users\Thomas%20Huet\Desktop\Documentation%20arch&#233;ologique%20li&#233;e%20&#224;%20la%20th&#232;se\Cultures.docx" TargetMode="External"/><Relationship Id="rId12921" Type="http://schemas.openxmlformats.org/officeDocument/2006/relationships/hyperlink" Target="file:///C:\Users\Thomas%20Huet\Desktop\Documentation%20arch&#233;ologique%20li&#233;e%20&#224;%20la%20th&#232;se\Sites.docx" TargetMode="External"/><Relationship Id="rId6093" Type="http://schemas.openxmlformats.org/officeDocument/2006/relationships/hyperlink" Target="file:///C:\Users\Thomas%20Huet\Desktop\Documentation%20arch&#233;ologique%20li&#233;e%20&#224;%20la%20th&#232;se\Cultures.docx" TargetMode="External"/><Relationship Id="rId7144" Type="http://schemas.openxmlformats.org/officeDocument/2006/relationships/hyperlink" Target="file:///C:\Users\Thomas%20Huet\Desktop\Documentation%20arch&#233;ologique%20li&#233;e%20&#224;%20la%20th&#232;se\Cultures.docx" TargetMode="External"/><Relationship Id="rId8542" Type="http://schemas.openxmlformats.org/officeDocument/2006/relationships/hyperlink" Target="file:///C:\Users\Thomas%20Huet\Desktop\Documentation%20arch&#233;ologique%20li&#233;e%20&#224;%20la%20th&#232;se\Sites.docx" TargetMode="External"/><Relationship Id="rId10472" Type="http://schemas.openxmlformats.org/officeDocument/2006/relationships/hyperlink" Target="file:///C:\Users\Thomas%20Huet\Desktop\Documentation%20arch&#233;ologique%20li&#233;e%20&#224;%20la%20th&#232;se\Cultures.docx" TargetMode="External"/><Relationship Id="rId11523" Type="http://schemas.openxmlformats.org/officeDocument/2006/relationships/hyperlink" Target="file:///C:\Users\Thomas%20Huet\Desktop\Documentation%20arch&#233;ologique%20li&#233;e%20&#224;%20la%20th&#232;se\Cultures.docx" TargetMode="External"/><Relationship Id="rId10125" Type="http://schemas.openxmlformats.org/officeDocument/2006/relationships/hyperlink" Target="file:///C:\Users\Thomas%20Huet\Desktop\Documentation%20arch&#233;ologique%20li&#233;e%20&#224;%20la%20th&#232;se\Sites.docx" TargetMode="External"/><Relationship Id="rId13695" Type="http://schemas.openxmlformats.org/officeDocument/2006/relationships/hyperlink" Target="file:///C:\Users\Thomas%20Huet\Desktop\Documentation%20arch&#233;ologique%20li&#233;e%20&#224;%20la%20th&#232;se\Sites.docx" TargetMode="External"/><Relationship Id="rId3754" Type="http://schemas.openxmlformats.org/officeDocument/2006/relationships/hyperlink" Target="file:///C:\Users\Thomas%20Huet\Desktop\Documentation%20arch&#233;ologique%20li&#233;e%20&#224;%20la%20th&#232;se\Cultures.docx" TargetMode="External"/><Relationship Id="rId4805" Type="http://schemas.openxmlformats.org/officeDocument/2006/relationships/hyperlink" Target="file:///C:\Users\Thomas%20Huet\Desktop\Documentation%20arch&#233;ologique%20li&#233;e%20&#224;%20la%20th&#232;se\Environnement.docx" TargetMode="External"/><Relationship Id="rId12297" Type="http://schemas.openxmlformats.org/officeDocument/2006/relationships/hyperlink" Target="file:///C:\Users\Thomas%20Huet\Desktop\Documentation%20arch&#233;ologique%20li&#233;e%20&#224;%20la%20th&#232;se\Cultures.docx" TargetMode="External"/><Relationship Id="rId13348" Type="http://schemas.openxmlformats.org/officeDocument/2006/relationships/hyperlink" Target="file:///C:\Users\Thomas%20Huet\Desktop\Documentation%20arch&#233;ologique%20li&#233;e%20&#224;%20la%20th&#232;se\Sites.docx" TargetMode="External"/><Relationship Id="rId675" Type="http://schemas.openxmlformats.org/officeDocument/2006/relationships/hyperlink" Target="file:///C:\Users\Thomas%20Huet\Desktop\Documentation%20arch&#233;ologique%20li&#233;e%20&#224;%20la%20th&#232;se\Cultures.docx" TargetMode="External"/><Relationship Id="rId2356" Type="http://schemas.openxmlformats.org/officeDocument/2006/relationships/hyperlink" Target="file:///C:\Users\Thomas%20Huet\Desktop\Documentation%20arch&#233;ologique%20li&#233;e%20&#224;%20la%20th&#232;se\Cultures.docx" TargetMode="External"/><Relationship Id="rId3407" Type="http://schemas.openxmlformats.org/officeDocument/2006/relationships/hyperlink" Target="file:///C:\Users\Thomas%20Huet\Desktop\Documentation%20arch&#233;ologique%20li&#233;e%20&#224;%20la%20th&#232;se\Cultures.docx" TargetMode="External"/><Relationship Id="rId6977" Type="http://schemas.openxmlformats.org/officeDocument/2006/relationships/hyperlink" Target="file:///C:\Users\Thomas%20Huet\Desktop\Documentation%20arch&#233;ologique%20li&#233;e%20&#224;%20la%20th&#232;se\Cultures.docx" TargetMode="External"/><Relationship Id="rId328" Type="http://schemas.openxmlformats.org/officeDocument/2006/relationships/hyperlink" Target="file:///C:\Users\Thomas%20Huet\Desktop\Documentation%20arch&#233;ologique%20li&#233;e%20&#224;%20la%20th&#232;se\Cultures.docx" TargetMode="External"/><Relationship Id="rId2009" Type="http://schemas.openxmlformats.org/officeDocument/2006/relationships/hyperlink" Target="file:///C:\Users\Thomas%20Huet\Desktop\Documentation%20arch&#233;ologique%20li&#233;e%20&#224;%20la%20th&#232;se\Sites.docx" TargetMode="External"/><Relationship Id="rId5579" Type="http://schemas.openxmlformats.org/officeDocument/2006/relationships/hyperlink" Target="file:///C:\Users\Thomas%20Huet\Desktop\Documentation%20arch&#233;ologique%20li&#233;e%20&#224;%20la%20th&#232;se\Sites.docx" TargetMode="External"/><Relationship Id="rId9450" Type="http://schemas.openxmlformats.org/officeDocument/2006/relationships/hyperlink" Target="file:///C:\Users\Thomas%20Huet\Desktop\Documentation%20arch&#233;ologique%20li&#233;e%20&#224;%20la%20th&#232;se\Cultures.docx" TargetMode="External"/><Relationship Id="rId8052" Type="http://schemas.openxmlformats.org/officeDocument/2006/relationships/hyperlink" Target="file:///C:\Users\Thomas%20Huet\Desktop\Documentation%20arch&#233;ologique%20li&#233;e%20&#224;%20la%20th&#232;se\Cultures.docx" TargetMode="External"/><Relationship Id="rId9103" Type="http://schemas.openxmlformats.org/officeDocument/2006/relationships/hyperlink" Target="file:///C:\Users\Thomas%20Huet\Desktop\Documentation%20arch&#233;ologique%20li&#233;e%20&#224;%20la%20th&#232;se\Sites.docx" TargetMode="External"/><Relationship Id="rId11033" Type="http://schemas.openxmlformats.org/officeDocument/2006/relationships/hyperlink" Target="file:///C:\Users\Thomas%20Huet\Desktop\Documentation%20arch&#233;ologique%20li&#233;e%20&#224;%20la%20th&#232;se\Sites.docx" TargetMode="External"/><Relationship Id="rId11380" Type="http://schemas.openxmlformats.org/officeDocument/2006/relationships/hyperlink" Target="file:///C:\Users\Thomas%20Huet\Desktop\Documentation%20arch&#233;ologique%20li&#233;e%20&#224;%20la%20th&#232;se\Sites.docx" TargetMode="External"/><Relationship Id="rId12431" Type="http://schemas.openxmlformats.org/officeDocument/2006/relationships/hyperlink" Target="file:///C:\Users\Thomas%20Huet\Desktop\Documentation%20arch&#233;ologique%20li&#233;e%20&#224;%20la%20th&#232;se\Cultures.docx" TargetMode="External"/><Relationship Id="rId4662" Type="http://schemas.openxmlformats.org/officeDocument/2006/relationships/hyperlink" Target="file:///C:\Users\Thomas%20Huet\Desktop\Documentation%20arch&#233;ologique%20li&#233;e%20&#224;%20la%20th&#232;se\Environnement.docx" TargetMode="External"/><Relationship Id="rId5713" Type="http://schemas.openxmlformats.org/officeDocument/2006/relationships/hyperlink" Target="file:///C:\Users\Thomas%20Huet\Desktop\Documentation%20arch&#233;ologique%20li&#233;e%20&#224;%20la%20th&#232;se\Sites.docx" TargetMode="External"/><Relationship Id="rId14256" Type="http://schemas.openxmlformats.org/officeDocument/2006/relationships/hyperlink" Target="file:///C:\Users\Thomas%20Huet\Desktop\Documentation%20arch&#233;ologique%20li&#233;e%20&#224;%20la%20th&#232;se\Cultures.docx" TargetMode="External"/><Relationship Id="rId185" Type="http://schemas.openxmlformats.org/officeDocument/2006/relationships/hyperlink" Target="Sites.docx" TargetMode="External"/><Relationship Id="rId3264" Type="http://schemas.openxmlformats.org/officeDocument/2006/relationships/hyperlink" Target="file:///C:\Users\Thomas%20Huet\Desktop\Documentation%20arch&#233;ologique%20li&#233;e%20&#224;%20la%20th&#232;se\Sites.docx" TargetMode="External"/><Relationship Id="rId4315" Type="http://schemas.openxmlformats.org/officeDocument/2006/relationships/hyperlink" Target="file:///C:\Users\Thomas%20Huet\Desktop\Documentation%20arch&#233;ologique%20li&#233;e%20&#224;%20la%20th&#232;se\Cultures.docx" TargetMode="External"/><Relationship Id="rId7885" Type="http://schemas.openxmlformats.org/officeDocument/2006/relationships/hyperlink" Target="file:///C:\Users\Thomas%20Huet\Desktop\Documentation%20arch&#233;ologique%20li&#233;e%20&#224;%20la%20th&#232;se\Cultures.docx" TargetMode="External"/><Relationship Id="rId8936" Type="http://schemas.openxmlformats.org/officeDocument/2006/relationships/hyperlink" Target="file:///C:\Users\Thomas%20Huet\Desktop\Documentation%20arch&#233;ologique%20li&#233;e%20&#224;%20la%20th&#232;se\Sites.docx" TargetMode="External"/><Relationship Id="rId10866" Type="http://schemas.openxmlformats.org/officeDocument/2006/relationships/hyperlink" Target="file:///C:\Users\Thomas%20Huet\Desktop\Documentation%20arch&#233;ologique%20li&#233;e%20&#224;%20la%20th&#232;se\Sites.docx" TargetMode="External"/><Relationship Id="rId6487" Type="http://schemas.openxmlformats.org/officeDocument/2006/relationships/hyperlink" Target="file:///C:\Users\Thomas%20Huet\Desktop\Documentation%20arch&#233;ologique%20li&#233;e%20&#224;%20la%20th&#232;se\Cultures.docx" TargetMode="External"/><Relationship Id="rId7538" Type="http://schemas.openxmlformats.org/officeDocument/2006/relationships/hyperlink" Target="file:///C:\Users\Thomas%20Huet\Desktop\Documentation%20arch&#233;ologique%20li&#233;e%20&#224;%20la%20th&#232;se\Cultures.docx" TargetMode="External"/><Relationship Id="rId10519" Type="http://schemas.openxmlformats.org/officeDocument/2006/relationships/hyperlink" Target="file:///C:\Users\Thomas%20Huet\Desktop\Documentation%20arch&#233;ologique%20li&#233;e%20&#224;%20la%20th&#232;se\DescriptionRoches.docx" TargetMode="External"/><Relationship Id="rId11917" Type="http://schemas.openxmlformats.org/officeDocument/2006/relationships/hyperlink" Target="file:///C:\Users\Thomas%20Huet\Desktop\Documentation%20arch&#233;ologique%20li&#233;e%20&#224;%20la%20th&#232;se\Sites.docx" TargetMode="External"/><Relationship Id="rId5089" Type="http://schemas.openxmlformats.org/officeDocument/2006/relationships/hyperlink" Target="file:///C:\Users\Thomas%20Huet\Desktop\Documentation%20arch&#233;ologique%20li&#233;e%20&#224;%20la%20th&#232;se\Cultures.docx" TargetMode="External"/><Relationship Id="rId1699" Type="http://schemas.openxmlformats.org/officeDocument/2006/relationships/hyperlink" Target="file:///C:\Users\Thomas%20Huet\Desktop\Documentation%20arch&#233;ologique%20li&#233;e%20&#224;%20la%20th&#232;se\Cultures.docx" TargetMode="External"/><Relationship Id="rId2000" Type="http://schemas.openxmlformats.org/officeDocument/2006/relationships/hyperlink" Target="file:///C:\Users\Thomas%20Huet\Desktop\Documentation%20arch&#233;ologique%20li&#233;e%20&#224;%20la%20th&#232;se\Sites.docx" TargetMode="External"/><Relationship Id="rId5570" Type="http://schemas.openxmlformats.org/officeDocument/2006/relationships/hyperlink" Target="file:///C:\Users\Thomas%20Huet\Desktop\Documentation%20arch&#233;ologique%20li&#233;e%20&#224;%20la%20th&#232;se\Cultures.docx" TargetMode="External"/><Relationship Id="rId4172" Type="http://schemas.openxmlformats.org/officeDocument/2006/relationships/hyperlink" Target="file:///C:\Users\Thomas%20Huet\Desktop\Documentation%20arch&#233;ologique%20li&#233;e%20&#224;%20la%20th&#232;se\Cultures.docx" TargetMode="External"/><Relationship Id="rId5223" Type="http://schemas.openxmlformats.org/officeDocument/2006/relationships/hyperlink" Target="file:///C:\Users\Thomas%20Huet\Desktop\Documentation%20arch&#233;ologique%20li&#233;e%20&#224;%20la%20th&#232;se\Cultures.docx" TargetMode="External"/><Relationship Id="rId6621" Type="http://schemas.openxmlformats.org/officeDocument/2006/relationships/hyperlink" Target="file:///C:\Users\Thomas%20Huet\Desktop\Documentation%20arch&#233;ologique%20li&#233;e%20&#224;%20la%20th&#232;se\Cultures.docx" TargetMode="External"/><Relationship Id="rId8793" Type="http://schemas.openxmlformats.org/officeDocument/2006/relationships/hyperlink" Target="file:///C:\Users\Thomas%20Huet\Desktop\Documentation%20arch&#233;ologique%20li&#233;e%20&#224;%20la%20th&#232;se\Cultures.docx" TargetMode="External"/><Relationship Id="rId9844" Type="http://schemas.openxmlformats.org/officeDocument/2006/relationships/hyperlink" Target="file:///C:\Users\Thomas%20Huet\Desktop\Documentation%20arch&#233;ologique%20li&#233;e%20&#224;%20la%20th&#232;se\Sites.docx" TargetMode="External"/><Relationship Id="rId11774" Type="http://schemas.openxmlformats.org/officeDocument/2006/relationships/hyperlink" Target="file:///C:\Users\Thomas%20Huet\Desktop\Documentation%20arch&#233;ologique%20li&#233;e%20&#224;%20la%20th&#232;se\Cultures.docx" TargetMode="External"/><Relationship Id="rId12825" Type="http://schemas.openxmlformats.org/officeDocument/2006/relationships/hyperlink" Target="file:///C:\Users\Thomas%20Huet\Desktop\Documentation%20arch&#233;ologique%20li&#233;e%20&#224;%20la%20th&#232;se\Cultures.docx" TargetMode="External"/><Relationship Id="rId58" Type="http://schemas.openxmlformats.org/officeDocument/2006/relationships/hyperlink" Target="file:///C:\Users\Thomas%20Huet\Desktop\Documentation%20arch&#233;ologique%20li&#233;e%20&#224;%20la%20th&#232;se\Sites.docx" TargetMode="External"/><Relationship Id="rId1833" Type="http://schemas.openxmlformats.org/officeDocument/2006/relationships/hyperlink" Target="file:///C:\Users\Thomas%20Huet\Desktop\Documentation%20arch&#233;ologique%20li&#233;e%20&#224;%20la%20th&#232;se\Sites.docx" TargetMode="External"/><Relationship Id="rId7048" Type="http://schemas.openxmlformats.org/officeDocument/2006/relationships/hyperlink" Target="file:///C:\Users\Thomas%20Huet\Desktop\Documentation%20arch&#233;ologique%20li&#233;e%20&#224;%20la%20th&#232;se\Sites.docx" TargetMode="External"/><Relationship Id="rId7395" Type="http://schemas.openxmlformats.org/officeDocument/2006/relationships/hyperlink" Target="file:///C:\Users\Thomas%20Huet\Desktop\Documentation%20arch&#233;ologique%20li&#233;e%20&#224;%20la%20th&#232;se\Cultures.docx" TargetMode="External"/><Relationship Id="rId8446" Type="http://schemas.openxmlformats.org/officeDocument/2006/relationships/hyperlink" Target="Sites.docx" TargetMode="External"/><Relationship Id="rId10376" Type="http://schemas.openxmlformats.org/officeDocument/2006/relationships/hyperlink" Target="file:///C:\Users\Thomas%20Huet\Desktop\Documentation%20arch&#233;ologique%20li&#233;e%20&#224;%20la%20th&#232;se\Sites.docx" TargetMode="External"/><Relationship Id="rId11427" Type="http://schemas.openxmlformats.org/officeDocument/2006/relationships/hyperlink" Target="file:///C:\Users\Thomas%20Huet\Desktop\Documentation%20arch&#233;ologique%20li&#233;e%20&#224;%20la%20th&#232;se\Cultures.docx" TargetMode="External"/><Relationship Id="rId10029" Type="http://schemas.openxmlformats.org/officeDocument/2006/relationships/hyperlink" Target="file:///C:\Users\Thomas%20Huet\Desktop\Documentation%20arch&#233;ologique%20li&#233;e%20&#224;%20la%20th&#232;se\Cultures.docx" TargetMode="External"/><Relationship Id="rId13599" Type="http://schemas.openxmlformats.org/officeDocument/2006/relationships/hyperlink" Target="file:///C:\Users\Thomas%20Huet\Desktop\Documentation%20arch&#233;ologique%20li&#233;e%20&#224;%20la%20th&#232;se\Cultures.docx" TargetMode="External"/><Relationship Id="rId3658" Type="http://schemas.openxmlformats.org/officeDocument/2006/relationships/hyperlink" Target="file:///C:\Users\Thomas%20Huet\Desktop\Documentation%20arch&#233;ologique%20li&#233;e%20&#224;%20la%20th&#232;se\Cultures.docx" TargetMode="External"/><Relationship Id="rId4709" Type="http://schemas.openxmlformats.org/officeDocument/2006/relationships/hyperlink" Target="file:///C:\Users\Thomas%20Huet\Desktop\Documentation%20arch&#233;ologique%20li&#233;e%20&#224;%20la%20th&#232;se\Sites.docx" TargetMode="External"/><Relationship Id="rId579" Type="http://schemas.openxmlformats.org/officeDocument/2006/relationships/hyperlink" Target="file:///C:\Users\Thomas%20Huet\Desktop\Documentation%20arch&#233;ologique%20li&#233;e%20&#224;%20la%20th&#232;se\Cultures.docx" TargetMode="External"/><Relationship Id="rId5080" Type="http://schemas.openxmlformats.org/officeDocument/2006/relationships/hyperlink" Target="file:///C:\Users\Thomas%20Huet\Desktop\Documentation%20arch&#233;ologique%20li&#233;e%20&#224;%20la%20th&#232;se\Cultures.docx" TargetMode="External"/><Relationship Id="rId6131" Type="http://schemas.openxmlformats.org/officeDocument/2006/relationships/hyperlink" Target="file:///C:\Users\Thomas%20Huet\Desktop\Documentation%20arch&#233;ologique%20li&#233;e%20&#224;%20la%20th&#232;se\Sites.docx" TargetMode="External"/><Relationship Id="rId10510" Type="http://schemas.openxmlformats.org/officeDocument/2006/relationships/hyperlink" Target="file:///C:\Users\Thomas%20Huet\Desktop\Documentation%20arch&#233;ologique%20li&#233;e%20&#224;%20la%20th&#232;se\Sites.docx" TargetMode="External"/><Relationship Id="rId9354" Type="http://schemas.openxmlformats.org/officeDocument/2006/relationships/hyperlink" Target="file:///C:\Users\Thomas%20Huet\Desktop\Documentation%20arch&#233;ologique%20li&#233;e%20&#224;%20la%20th&#232;se\Sites.docx" TargetMode="External"/><Relationship Id="rId12682" Type="http://schemas.openxmlformats.org/officeDocument/2006/relationships/hyperlink" Target="file:///C:\Users\Thomas%20Huet\Desktop\Documentation%20arch&#233;ologique%20li&#233;e%20&#224;%20la%20th&#232;se\Sites.docx" TargetMode="External"/><Relationship Id="rId13733" Type="http://schemas.openxmlformats.org/officeDocument/2006/relationships/hyperlink" Target="Sites.docx" TargetMode="External"/><Relationship Id="rId1690" Type="http://schemas.openxmlformats.org/officeDocument/2006/relationships/hyperlink" Target="file:///C:\Users\Thomas%20Huet\Desktop\Documentation%20arch&#233;ologique%20li&#233;e%20&#224;%20la%20th&#232;se\Cultures.docx" TargetMode="External"/><Relationship Id="rId2741" Type="http://schemas.openxmlformats.org/officeDocument/2006/relationships/hyperlink" Target="file:///C:\Users\Thomas%20Huet\Desktop\Documentation%20arch&#233;ologique%20li&#233;e%20&#224;%20la%20th&#232;se\Cultures.docx" TargetMode="External"/><Relationship Id="rId9007" Type="http://schemas.openxmlformats.org/officeDocument/2006/relationships/hyperlink" Target="file:///C:\Users\Thomas%20Huet\Desktop\Documentation%20arch&#233;ologique%20li&#233;e%20&#224;%20la%20th&#232;se\Sites.docx" TargetMode="External"/><Relationship Id="rId11284" Type="http://schemas.openxmlformats.org/officeDocument/2006/relationships/hyperlink" Target="file:///C:\Users\Thomas%20Huet\Desktop\Documentation%20arch&#233;ologique%20li&#233;e%20&#224;%20la%20th&#232;se\Cultures.docx" TargetMode="External"/><Relationship Id="rId12335" Type="http://schemas.openxmlformats.org/officeDocument/2006/relationships/hyperlink" Target="file:///C:\Users\Thomas%20Huet\Desktop\Documentation%20arch&#233;ologique%20li&#233;e%20&#224;%20la%20th&#232;se\Cultures.docx" TargetMode="External"/><Relationship Id="rId713" Type="http://schemas.openxmlformats.org/officeDocument/2006/relationships/hyperlink" Target="file:///C:\Users\Thomas%20Huet\Desktop\Documentation%20arch&#233;ologique%20li&#233;e%20&#224;%20la%20th&#232;se\Cultures.docx" TargetMode="External"/><Relationship Id="rId1343" Type="http://schemas.openxmlformats.org/officeDocument/2006/relationships/hyperlink" Target="file:///C:\Users\Thomas%20Huet\Desktop\Documentation%20arch&#233;ologique%20li&#233;e%20&#224;%20la%20th&#232;se\Cultures.docx" TargetMode="External"/><Relationship Id="rId5964" Type="http://schemas.openxmlformats.org/officeDocument/2006/relationships/hyperlink" Target="file:///C:\Users\Thomas%20Huet\Desktop\Documentation%20arch&#233;ologique%20li&#233;e%20&#224;%20la%20th&#232;se\Cultures.docx" TargetMode="External"/><Relationship Id="rId4566" Type="http://schemas.openxmlformats.org/officeDocument/2006/relationships/hyperlink" Target="file:///C:\Users\Thomas%20Huet\Desktop\Documentation%20arch&#233;ologique%20li&#233;e%20&#224;%20la%20th&#232;se\Sites.docx" TargetMode="External"/><Relationship Id="rId5617" Type="http://schemas.openxmlformats.org/officeDocument/2006/relationships/hyperlink" Target="file:///C:\Users\Thomas%20Huet\Desktop\Documentation%20arch&#233;ologique%20li&#233;e%20&#224;%20la%20th&#232;se\Sites.docx" TargetMode="External"/><Relationship Id="rId3168" Type="http://schemas.openxmlformats.org/officeDocument/2006/relationships/hyperlink" Target="file:///C:\Users\Thomas%20Huet\Desktop\Documentation%20arch&#233;ologique%20li&#233;e%20&#224;%20la%20th&#232;se\Cultures.docx" TargetMode="External"/><Relationship Id="rId4219" Type="http://schemas.openxmlformats.org/officeDocument/2006/relationships/hyperlink" Target="file:///C:\Users\Thomas%20Huet\Desktop\Documentation%20arch&#233;ologique%20li&#233;e%20&#224;%20la%20th&#232;se\Cultures.docx" TargetMode="External"/><Relationship Id="rId7789" Type="http://schemas.openxmlformats.org/officeDocument/2006/relationships/hyperlink" Target="file:///C:\Users\Thomas%20Huet\Desktop\Documentation%20arch&#233;ologique%20li&#233;e%20&#224;%20la%20th&#232;se\Cultures.docx" TargetMode="External"/><Relationship Id="rId10020" Type="http://schemas.openxmlformats.org/officeDocument/2006/relationships/hyperlink" Target="file:///C:\Users\Thomas%20Huet\Desktop\Documentation%20arch&#233;ologique%20li&#233;e%20&#224;%20la%20th&#232;se\Cultures.docx" TargetMode="External"/><Relationship Id="rId13590" Type="http://schemas.openxmlformats.org/officeDocument/2006/relationships/hyperlink" Target="file:///C:\Users\Thomas%20Huet\Desktop\Documentation%20arch&#233;ologique%20li&#233;e%20&#224;%20la%20th&#232;se\Cultures.docx" TargetMode="External"/><Relationship Id="rId12192" Type="http://schemas.openxmlformats.org/officeDocument/2006/relationships/hyperlink" Target="file:///C:\Users\Thomas%20Huet\Desktop\Documentation%20arch&#233;ologique%20li&#233;e%20&#224;%20la%20th&#232;se\Cultures.docx" TargetMode="External"/><Relationship Id="rId13243" Type="http://schemas.openxmlformats.org/officeDocument/2006/relationships/hyperlink" Target="file:///C:\Users\Thomas%20Huet\Desktop\Documentation%20arch&#233;ologique%20li&#233;e%20&#224;%20la%20th&#232;se\Sites.docx" TargetMode="External"/><Relationship Id="rId570" Type="http://schemas.openxmlformats.org/officeDocument/2006/relationships/hyperlink" Target="file:///C:\Users\Thomas%20Huet\Desktop\Documentation%20arch&#233;ologique%20li&#233;e%20&#224;%20la%20th&#232;se\Cultures.docx" TargetMode="External"/><Relationship Id="rId2251" Type="http://schemas.openxmlformats.org/officeDocument/2006/relationships/hyperlink" Target="file:///C:\Users\Thomas%20Huet\Desktop\Documentation%20arch&#233;ologique%20li&#233;e%20&#224;%20la%20th&#232;se\Cultures.docx" TargetMode="External"/><Relationship Id="rId3302" Type="http://schemas.openxmlformats.org/officeDocument/2006/relationships/hyperlink" Target="file:///C:\Users\Thomas%20Huet\Desktop\Documentation%20arch&#233;ologique%20li&#233;e%20&#224;%20la%20th&#232;se\Sites.docx" TargetMode="External"/><Relationship Id="rId4700" Type="http://schemas.openxmlformats.org/officeDocument/2006/relationships/hyperlink" Target="file:///C:\Users\Thomas%20Huet\Desktop\Documentation%20arch&#233;ologique%20li&#233;e%20&#224;%20la%20th&#232;se\Cultures.docx" TargetMode="External"/><Relationship Id="rId223" Type="http://schemas.openxmlformats.org/officeDocument/2006/relationships/hyperlink" Target="Sites.docx" TargetMode="External"/><Relationship Id="rId6872" Type="http://schemas.openxmlformats.org/officeDocument/2006/relationships/hyperlink" Target="file:///C:\Users\Thomas%20Huet\Desktop\Documentation%20arch&#233;ologique%20li&#233;e%20&#224;%20la%20th&#232;se\Cultures.docx" TargetMode="External"/><Relationship Id="rId7923" Type="http://schemas.openxmlformats.org/officeDocument/2006/relationships/hyperlink" Target="file:///C:\Users\Thomas%20Huet\Desktop\Documentation%20arch&#233;ologique%20li&#233;e%20&#224;%20la%20th&#232;se\Cultures.docx" TargetMode="External"/><Relationship Id="rId10904" Type="http://schemas.openxmlformats.org/officeDocument/2006/relationships/hyperlink" Target="file:///C:\Users\Thomas%20Huet\Desktop\Documentation%20arch&#233;ologique%20li&#233;e%20&#224;%20la%20th&#232;se\Cultures.docx" TargetMode="External"/><Relationship Id="rId4076" Type="http://schemas.openxmlformats.org/officeDocument/2006/relationships/hyperlink" Target="file:///C:\Users\Thomas%20Huet\Desktop\Documentation%20arch&#233;ologique%20li&#233;e%20&#224;%20la%20th&#232;se\Sites.docx" TargetMode="External"/><Relationship Id="rId5474" Type="http://schemas.openxmlformats.org/officeDocument/2006/relationships/hyperlink" Target="file:///C:\Users\Thomas%20Huet\Desktop\Documentation%20arch&#233;ologique%20li&#233;e%20&#224;%20la%20th&#232;se\Cultures.docx" TargetMode="External"/><Relationship Id="rId6525" Type="http://schemas.openxmlformats.org/officeDocument/2006/relationships/hyperlink" Target="file:///C:\Users\Thomas%20Huet\Desktop\Documentation%20arch&#233;ologique%20li&#233;e%20&#224;%20la%20th&#232;se\Cultures.docx" TargetMode="External"/><Relationship Id="rId5127" Type="http://schemas.openxmlformats.org/officeDocument/2006/relationships/hyperlink" Target="file:///C:\Users\Thomas%20Huet\Desktop\Documentation%20arch&#233;ologique%20li&#233;e%20&#224;%20la%20th&#232;se\Cultures.docx" TargetMode="External"/><Relationship Id="rId8697" Type="http://schemas.openxmlformats.org/officeDocument/2006/relationships/hyperlink" Target="file:///C:\Users\Thomas%20Huet\Desktop\Documentation%20arch&#233;ologique%20li&#233;e%20&#224;%20la%20th&#232;se\Sites.docx" TargetMode="External"/><Relationship Id="rId9748" Type="http://schemas.openxmlformats.org/officeDocument/2006/relationships/hyperlink" Target="file:///C:\Users\Thomas%20Huet\Desktop\Documentation%20arch&#233;ologique%20li&#233;e%20&#224;%20la%20th&#232;se\Cultures.docx" TargetMode="External"/><Relationship Id="rId11678" Type="http://schemas.openxmlformats.org/officeDocument/2006/relationships/hyperlink" Target="file:///C:\Users\Thomas%20Huet\Desktop\Documentation%20arch&#233;ologique%20li&#233;e%20&#224;%20la%20th&#232;se\Cultures.docx" TargetMode="External"/><Relationship Id="rId12729" Type="http://schemas.openxmlformats.org/officeDocument/2006/relationships/hyperlink" Target="file:///C:\Users\Thomas%20Huet\Desktop\Documentation%20arch&#233;ologique%20li&#233;e%20&#224;%20la%20th&#232;se\Sites.docx" TargetMode="External"/><Relationship Id="rId1737" Type="http://schemas.openxmlformats.org/officeDocument/2006/relationships/hyperlink" Target="file:///C:\Users\Thomas%20Huet\Desktop\Documentation%20arch&#233;ologique%20li&#233;e%20&#224;%20la%20th&#232;se\Cultures.docx" TargetMode="External"/><Relationship Id="rId7299" Type="http://schemas.openxmlformats.org/officeDocument/2006/relationships/hyperlink" Target="file:///C:\Users\Thomas%20Huet\Desktop\Documentation%20arch&#233;ologique%20li&#233;e%20&#224;%20la%20th&#232;se\Cultures.docx" TargetMode="External"/><Relationship Id="rId14151" Type="http://schemas.openxmlformats.org/officeDocument/2006/relationships/hyperlink" Target="file:///C:\Users\Thomas%20Huet\Desktop\Documentation%20arch&#233;ologique%20li&#233;e%20&#224;%20la%20th&#232;se\Sites.docx" TargetMode="External"/><Relationship Id="rId4210" Type="http://schemas.openxmlformats.org/officeDocument/2006/relationships/hyperlink" Target="file:///C:\Users\Thomas%20Huet\Desktop\Documentation%20arch&#233;ologique%20li&#233;e%20&#224;%20la%20th&#232;se\Cultures.docx" TargetMode="External"/><Relationship Id="rId7780" Type="http://schemas.openxmlformats.org/officeDocument/2006/relationships/hyperlink" Target="file:///C:\Users\Thomas%20Huet\Desktop\Documentation%20arch&#233;ologique%20li&#233;e%20&#224;%20la%20th&#232;se\Sites.docx" TargetMode="External"/><Relationship Id="rId6382" Type="http://schemas.openxmlformats.org/officeDocument/2006/relationships/hyperlink" Target="file:///C:\Users\Thomas%20Huet\Desktop\Documentation%20arch&#233;ologique%20li&#233;e%20&#224;%20la%20th&#232;se\Cultures.docx" TargetMode="External"/><Relationship Id="rId7433" Type="http://schemas.openxmlformats.org/officeDocument/2006/relationships/hyperlink" Target="file:///C:\Users\Thomas%20Huet\Desktop\Documentation%20arch&#233;ologique%20li&#233;e%20&#224;%20la%20th&#232;se\Cultures.docx" TargetMode="External"/><Relationship Id="rId8831" Type="http://schemas.openxmlformats.org/officeDocument/2006/relationships/hyperlink" Target="file:///C:\Users\Thomas%20Huet\Desktop\Documentation%20arch&#233;ologique%20li&#233;e%20&#224;%20la%20th&#232;se\Cultures.docx" TargetMode="External"/><Relationship Id="rId10761" Type="http://schemas.openxmlformats.org/officeDocument/2006/relationships/hyperlink" Target="file:///C:\Users\Thomas%20Huet\Desktop\Documentation%20arch&#233;ologique%20li&#233;e%20&#224;%20la%20th&#232;se\Cultures.docx" TargetMode="External"/><Relationship Id="rId11812" Type="http://schemas.openxmlformats.org/officeDocument/2006/relationships/hyperlink" Target="file:///C:\Users\Thomas%20Huet\Desktop\Documentation%20arch&#233;ologique%20li&#233;e%20&#224;%20la%20th&#232;se\Cultures.docx" TargetMode="External"/><Relationship Id="rId6035" Type="http://schemas.openxmlformats.org/officeDocument/2006/relationships/hyperlink" Target="file:///C:\Users\Thomas%20Huet\Desktop\Documentation%20arch&#233;ologique%20li&#233;e%20&#224;%20la%20th&#232;se\Cultures.docx" TargetMode="External"/><Relationship Id="rId10414" Type="http://schemas.openxmlformats.org/officeDocument/2006/relationships/hyperlink" Target="file:///C:\Users\Thomas%20Huet\Desktop\Documentation%20arch&#233;ologique%20li&#233;e%20&#224;%20la%20th&#232;se\Sites.docx" TargetMode="External"/><Relationship Id="rId13984" Type="http://schemas.openxmlformats.org/officeDocument/2006/relationships/hyperlink" Target="file:///C:\Users\Thomas%20Huet\Desktop\Documentation%20arch&#233;ologique%20li&#233;e%20&#224;%20la%20th&#232;se\Cultures.docx" TargetMode="External"/><Relationship Id="rId2992" Type="http://schemas.openxmlformats.org/officeDocument/2006/relationships/hyperlink" Target="file:///C:\Users\Thomas%20Huet\Desktop\Documentation%20arch&#233;ologique%20li&#233;e%20&#224;%20la%20th&#232;se\Cultures.docx" TargetMode="External"/><Relationship Id="rId9258" Type="http://schemas.openxmlformats.org/officeDocument/2006/relationships/hyperlink" Target="file:///C:\Users\Thomas%20Huet\Desktop\Documentation%20arch&#233;ologique%20li&#233;e%20&#224;%20la%20th&#232;se\Sites.docx" TargetMode="External"/><Relationship Id="rId12586" Type="http://schemas.openxmlformats.org/officeDocument/2006/relationships/hyperlink" Target="file:///C:\Users\Thomas%20Huet\Desktop\Documentation%20arch&#233;ologique%20li&#233;e%20&#224;%20la%20th&#232;se\Sites.docx" TargetMode="External"/><Relationship Id="rId13637" Type="http://schemas.openxmlformats.org/officeDocument/2006/relationships/hyperlink" Target="file:///D:\Sites.docx" TargetMode="External"/><Relationship Id="rId964" Type="http://schemas.openxmlformats.org/officeDocument/2006/relationships/hyperlink" Target="file:///C:\Users\Thomas%20Huet\Desktop\Documentation%20arch&#233;ologique%20li&#233;e%20&#224;%20la%20th&#232;se\Cultures.docx" TargetMode="External"/><Relationship Id="rId1594" Type="http://schemas.openxmlformats.org/officeDocument/2006/relationships/hyperlink" Target="file:///C:\Users\Thomas%20Huet\Desktop\Documentation%20arch&#233;ologique%20li&#233;e%20&#224;%20la%20th&#232;se\Cultures.docx" TargetMode="External"/><Relationship Id="rId2645" Type="http://schemas.openxmlformats.org/officeDocument/2006/relationships/hyperlink" Target="file:///C:\Users\Thomas%20Huet\Desktop\Documentation%20arch&#233;ologique%20li&#233;e%20&#224;%20la%20th&#232;se\Cultures.docx" TargetMode="External"/><Relationship Id="rId11188" Type="http://schemas.openxmlformats.org/officeDocument/2006/relationships/hyperlink" Target="file:///C:\Users\Thomas%20Huet\Desktop\Documentation%20arch&#233;ologique%20li&#233;e%20&#224;%20la%20th&#232;se\Sites.docx" TargetMode="External"/><Relationship Id="rId12239" Type="http://schemas.openxmlformats.org/officeDocument/2006/relationships/hyperlink" Target="file:///C:\Users\Thomas%20Huet\Desktop\Documentation%20arch&#233;ologique%20li&#233;e%20&#224;%20la%20th&#232;se\Sites.docx" TargetMode="External"/><Relationship Id="rId617" Type="http://schemas.openxmlformats.org/officeDocument/2006/relationships/hyperlink" Target="file:///C:\Users\Thomas%20Huet\Desktop\Documentation%20arch&#233;ologique%20li&#233;e%20&#224;%20la%20th&#232;se\Cultures.docx" TargetMode="External"/><Relationship Id="rId1247" Type="http://schemas.openxmlformats.org/officeDocument/2006/relationships/hyperlink" Target="file:///C:\Users\Thomas%20Huet\Desktop\Documentation%20arch&#233;ologique%20li&#233;e%20&#224;%20la%20th&#232;se\Cultures.docx" TargetMode="External"/><Relationship Id="rId5868" Type="http://schemas.openxmlformats.org/officeDocument/2006/relationships/hyperlink" Target="file:///C:\Users\Thomas%20Huet\Desktop\Documentation%20arch&#233;ologique%20li&#233;e%20&#224;%20la%20th&#232;se\Cultures.docx" TargetMode="External"/><Relationship Id="rId6919" Type="http://schemas.openxmlformats.org/officeDocument/2006/relationships/hyperlink" Target="file:///C:\Users\Thomas%20Huet\Desktop\Documentation%20arch&#233;ologique%20li&#233;e%20&#224;%20la%20th&#232;se\Sites.docx" TargetMode="External"/><Relationship Id="rId7290" Type="http://schemas.openxmlformats.org/officeDocument/2006/relationships/hyperlink" Target="file:///C:\Users\Thomas%20Huet\Desktop\Documentation%20arch&#233;ologique%20li&#233;e%20&#224;%20la%20th&#232;se\Cultures.docx" TargetMode="External"/><Relationship Id="rId8341" Type="http://schemas.openxmlformats.org/officeDocument/2006/relationships/hyperlink" Target="file:///C:\Users\Thomas%20Huet\Desktop\Documentation%20arch&#233;ologique%20li&#233;e%20&#224;%20la%20th&#232;se\Cultures.docx" TargetMode="External"/><Relationship Id="rId10271" Type="http://schemas.openxmlformats.org/officeDocument/2006/relationships/hyperlink" Target="file:///C:\Users\Thomas%20Huet\Desktop\Documentation%20arch&#233;ologique%20li&#233;e%20&#224;%20la%20th&#232;se\Cultures.docx" TargetMode="External"/><Relationship Id="rId11322" Type="http://schemas.openxmlformats.org/officeDocument/2006/relationships/hyperlink" Target="file:///C:\Users\Thomas%20Huet\Desktop\Documentation%20arch&#233;ologique%20li&#233;e%20&#224;%20la%20th&#232;se\Cultures.docx" TargetMode="External"/><Relationship Id="rId12720" Type="http://schemas.openxmlformats.org/officeDocument/2006/relationships/hyperlink" Target="file:///C:\Users\Thomas%20Huet\Desktop\Documentation%20arch&#233;ologique%20li&#233;e%20&#224;%20la%20th&#232;se\Cultures.docx" TargetMode="External"/><Relationship Id="rId4951" Type="http://schemas.openxmlformats.org/officeDocument/2006/relationships/hyperlink" Target="file:///C:\Users\Thomas%20Huet\Desktop\Documentation%20arch&#233;ologique%20li&#233;e%20&#224;%20la%20th&#232;se\Sites.docx" TargetMode="External"/><Relationship Id="rId12096" Type="http://schemas.openxmlformats.org/officeDocument/2006/relationships/hyperlink" Target="file:///C:\Users\Thomas%20Huet\Desktop\Documentation%20arch&#233;ologique%20li&#233;e%20&#224;%20la%20th&#232;se\Cultures.docx" TargetMode="External"/><Relationship Id="rId13494" Type="http://schemas.openxmlformats.org/officeDocument/2006/relationships/hyperlink" Target="file:///C:\Users\Thomas%20Huet\Desktop\Documentation%20arch&#233;ologique%20li&#233;e%20&#224;%20la%20th&#232;se\Sites.docx" TargetMode="External"/><Relationship Id="rId14545" Type="http://schemas.openxmlformats.org/officeDocument/2006/relationships/hyperlink" Target="file:///C:\Users\Thomas%20Huet\Desktop\Documentation%20arch&#233;ologique%20li&#233;e%20&#224;%20la%20th&#232;se\Analyses%20Statistiques.docx" TargetMode="External"/><Relationship Id="rId474" Type="http://schemas.openxmlformats.org/officeDocument/2006/relationships/hyperlink" Target="file:///C:\Users\Thomas%20Huet\Desktop\Documentation%20arch&#233;ologique%20li&#233;e%20&#224;%20la%20th&#232;se\Cultures.docx" TargetMode="External"/><Relationship Id="rId2155" Type="http://schemas.openxmlformats.org/officeDocument/2006/relationships/hyperlink" Target="file:///C:\Users\Thomas%20Huet\Desktop\Documentation%20arch&#233;ologique%20li&#233;e%20&#224;%20la%20th&#232;se\Cultures.docx" TargetMode="External"/><Relationship Id="rId3553" Type="http://schemas.openxmlformats.org/officeDocument/2006/relationships/hyperlink" Target="file:///C:\Users\Thomas%20Huet\Desktop\Documentation%20arch&#233;ologique%20li&#233;e%20&#224;%20la%20th&#232;se\Cultures.docx" TargetMode="External"/><Relationship Id="rId4604" Type="http://schemas.openxmlformats.org/officeDocument/2006/relationships/hyperlink" Target="file:///C:\Users\Thomas%20Huet\Desktop\Documentation%20arch&#233;ologique%20li&#233;e%20&#224;%20la%20th&#232;se\Sites.docx" TargetMode="External"/><Relationship Id="rId13147" Type="http://schemas.openxmlformats.org/officeDocument/2006/relationships/hyperlink" Target="file:///C:\Users\Thomas%20Huet\Desktop\Documentation%20arch&#233;ologique%20li&#233;e%20&#224;%20la%20th&#232;se\Sites.docx" TargetMode="External"/><Relationship Id="rId127" Type="http://schemas.openxmlformats.org/officeDocument/2006/relationships/hyperlink" Target="file:///C:\Users\Thomas%20Huet\Desktop\Documentation%20arch&#233;ologique%20li&#233;e%20&#224;%20la%20th&#232;se\Cultures.docx" TargetMode="External"/><Relationship Id="rId3206" Type="http://schemas.openxmlformats.org/officeDocument/2006/relationships/hyperlink" Target="file:///C:\Users\Thomas%20Huet\Desktop\Documentation%20arch&#233;ologique%20li&#233;e%20&#224;%20la%20th&#232;se\Cultures.docx" TargetMode="External"/><Relationship Id="rId6776" Type="http://schemas.openxmlformats.org/officeDocument/2006/relationships/hyperlink" Target="file:///C:\Users\Thomas%20Huet\Desktop\Documentation%20arch&#233;ologique%20li&#233;e%20&#224;%20la%20th&#232;se\Cultures.docx" TargetMode="External"/><Relationship Id="rId7827" Type="http://schemas.openxmlformats.org/officeDocument/2006/relationships/hyperlink" Target="file:///C:\Users\Thomas%20Huet\Desktop\Documentation%20arch&#233;ologique%20li&#233;e%20&#224;%20la%20th&#232;se\Sites.docx" TargetMode="External"/><Relationship Id="rId10808" Type="http://schemas.openxmlformats.org/officeDocument/2006/relationships/hyperlink" Target="Sites.docx" TargetMode="External"/><Relationship Id="rId5378" Type="http://schemas.openxmlformats.org/officeDocument/2006/relationships/hyperlink" Target="file:///C:\Users\Thomas%20Huet\Desktop\Documentation%20arch&#233;ologique%20li&#233;e%20&#224;%20la%20th&#232;se\Sites.docx" TargetMode="External"/><Relationship Id="rId6429" Type="http://schemas.openxmlformats.org/officeDocument/2006/relationships/hyperlink" Target="file:///C:\Users\Thomas%20Huet\Desktop\Documentation%20arch&#233;ologique%20li&#233;e%20&#224;%20la%20th&#232;se\Cultures.docx" TargetMode="External"/><Relationship Id="rId9999" Type="http://schemas.openxmlformats.org/officeDocument/2006/relationships/hyperlink" Target="file:///C:\Users\Thomas%20Huet\Desktop\Documentation%20arch&#233;ologique%20li&#233;e%20&#224;%20la%20th&#232;se\Cultures.docx" TargetMode="External"/><Relationship Id="rId12230" Type="http://schemas.openxmlformats.org/officeDocument/2006/relationships/hyperlink" Target="file:///C:\Users\Thomas%20Huet\Desktop\Documentation%20arch&#233;ologique%20li&#233;e%20&#224;%20la%20th&#232;se\Cultures.docx" TargetMode="External"/><Relationship Id="rId1988" Type="http://schemas.openxmlformats.org/officeDocument/2006/relationships/hyperlink" Target="file:///C:\Users\Thomas%20Huet\Desktop\Documentation%20arch&#233;ologique%20li&#233;e%20&#224;%20la%20th&#232;se\Sites.docx" TargetMode="External"/><Relationship Id="rId4461" Type="http://schemas.openxmlformats.org/officeDocument/2006/relationships/hyperlink" Target="file:///C:\Users\Thomas%20Huet\Desktop\Documentation%20arch&#233;ologique%20li&#233;e%20&#224;%20la%20th&#232;se\Cultures.docx" TargetMode="External"/><Relationship Id="rId5512" Type="http://schemas.openxmlformats.org/officeDocument/2006/relationships/hyperlink" Target="file:///C:\Users\Thomas%20Huet\Desktop\Documentation%20arch&#233;ologique%20li&#233;e%20&#224;%20la%20th&#232;se\Cultures.docx" TargetMode="External"/><Relationship Id="rId6910" Type="http://schemas.openxmlformats.org/officeDocument/2006/relationships/hyperlink" Target="file:///C:\Users\Thomas%20Huet\Desktop\Documentation%20arch&#233;ologique%20li&#233;e%20&#224;%20la%20th&#232;se\Cultures.docx" TargetMode="External"/><Relationship Id="rId14055" Type="http://schemas.openxmlformats.org/officeDocument/2006/relationships/hyperlink" Target="file:///C:\Users\Thomas%20Huet\Desktop\Documentation%20arch&#233;ologique%20li&#233;e%20&#224;%20la%20th&#232;se\Sites.docx" TargetMode="External"/><Relationship Id="rId3063" Type="http://schemas.openxmlformats.org/officeDocument/2006/relationships/hyperlink" Target="file:///C:\Users\Thomas%20Huet\Desktop\Documentation%20arch&#233;ologique%20li&#233;e%20&#224;%20la%20th&#232;se\Sites.docx" TargetMode="External"/><Relationship Id="rId4114" Type="http://schemas.openxmlformats.org/officeDocument/2006/relationships/hyperlink" Target="file:///C:\Users\Thomas%20Huet\Desktop\Documentation%20arch&#233;ologique%20li&#233;e%20&#224;%20la%20th&#232;se\Cultures.docx" TargetMode="External"/><Relationship Id="rId6286" Type="http://schemas.openxmlformats.org/officeDocument/2006/relationships/hyperlink" Target="file:///C:\Users\Thomas%20Huet\Desktop\Documentation%20arch&#233;ologique%20li&#233;e%20&#224;%20la%20th&#232;se\Cultures.docx" TargetMode="External"/><Relationship Id="rId7337" Type="http://schemas.openxmlformats.org/officeDocument/2006/relationships/hyperlink" Target="file:///C:\Users\Thomas%20Huet\Desktop\Documentation%20arch&#233;ologique%20li&#233;e%20&#224;%20la%20th&#232;se\Sites.docx" TargetMode="External"/><Relationship Id="rId7684" Type="http://schemas.openxmlformats.org/officeDocument/2006/relationships/hyperlink" Target="file:///C:\Users\Thomas%20Huet\Desktop\Documentation%20arch&#233;ologique%20li&#233;e%20&#224;%20la%20th&#232;se\Cultures.docx" TargetMode="External"/><Relationship Id="rId8735" Type="http://schemas.openxmlformats.org/officeDocument/2006/relationships/hyperlink" Target="file:///C:\Users\Thomas%20Huet\Desktop\Documentation%20arch&#233;ologique%20li&#233;e%20&#224;%20la%20th&#232;se\Cultures.docx" TargetMode="External"/><Relationship Id="rId10665" Type="http://schemas.openxmlformats.org/officeDocument/2006/relationships/hyperlink" Target="file:///C:\Users\Thomas%20Huet\Desktop\Documentation%20arch&#233;ologique%20li&#233;e%20&#224;%20la%20th&#232;se\Cultures.docx" TargetMode="External"/><Relationship Id="rId11716" Type="http://schemas.openxmlformats.org/officeDocument/2006/relationships/hyperlink" Target="file:///C:\Users\Thomas%20Huet\Desktop\Documentation%20arch&#233;ologique%20li&#233;e%20&#224;%20la%20th&#232;se\Sites.docx" TargetMode="External"/><Relationship Id="rId10318" Type="http://schemas.openxmlformats.org/officeDocument/2006/relationships/hyperlink" Target="file:///C:\Users\Thomas%20Huet\Desktop\Documentation%20arch&#233;ologique%20li&#233;e%20&#224;%20la%20th&#232;se\Sites.docx" TargetMode="External"/><Relationship Id="rId13888" Type="http://schemas.openxmlformats.org/officeDocument/2006/relationships/hyperlink" Target="file:///C:\Users\Thomas%20Huet\Desktop\Documentation%20arch&#233;ologique%20li&#233;e%20&#224;%20la%20th&#232;se\Environnement.docx" TargetMode="External"/><Relationship Id="rId2896" Type="http://schemas.openxmlformats.org/officeDocument/2006/relationships/hyperlink" Target="file:///C:\Users\Thomas%20Huet\Desktop\Documentation%20arch&#233;ologique%20li&#233;e%20&#224;%20la%20th&#232;se\Cultures.docx" TargetMode="External"/><Relationship Id="rId3947" Type="http://schemas.openxmlformats.org/officeDocument/2006/relationships/hyperlink" Target="file:///C:\Users\Thomas%20Huet\Desktop\Documentation%20arch&#233;ologique%20li&#233;e%20&#224;%20la%20th&#232;se\Sites.docx" TargetMode="External"/><Relationship Id="rId868" Type="http://schemas.openxmlformats.org/officeDocument/2006/relationships/hyperlink" Target="file:///C:\Users\Thomas%20Huet\Desktop\Documentation%20arch&#233;ologique%20li&#233;e%20&#224;%20la%20th&#232;se\Cultures.docx" TargetMode="External"/><Relationship Id="rId1498" Type="http://schemas.openxmlformats.org/officeDocument/2006/relationships/hyperlink" Target="file:///C:\Users\Thomas%20Huet\Desktop\Documentation%20arch&#233;ologique%20li&#233;e%20&#224;%20la%20th&#232;se\Cultures.docx" TargetMode="External"/><Relationship Id="rId2549" Type="http://schemas.openxmlformats.org/officeDocument/2006/relationships/hyperlink" Target="file:///C:\Users\Thomas%20Huet\Desktop\Documentation%20arch&#233;ologique%20li&#233;e%20&#224;%20la%20th&#232;se\Cultures.docx" TargetMode="External"/><Relationship Id="rId6420" Type="http://schemas.openxmlformats.org/officeDocument/2006/relationships/hyperlink" Target="file:///C:\Users\Thomas%20Huet\Desktop\Documentation%20arch&#233;ologique%20li&#233;e%20&#224;%20la%20th&#232;se\Cultures.docx" TargetMode="External"/><Relationship Id="rId9990" Type="http://schemas.openxmlformats.org/officeDocument/2006/relationships/hyperlink" Target="file:///C:\Users\Thomas%20Huet\Desktop\Documentation%20arch&#233;ologique%20li&#233;e%20&#224;%20la%20th&#232;se\Cultures.docx" TargetMode="External"/><Relationship Id="rId5022" Type="http://schemas.openxmlformats.org/officeDocument/2006/relationships/hyperlink" Target="file:///C:\Users\Thomas%20Huet\Desktop\Documentation%20arch&#233;ologique%20li&#233;e%20&#224;%20la%20th&#232;se\Cultures.docx" TargetMode="External"/><Relationship Id="rId8592" Type="http://schemas.openxmlformats.org/officeDocument/2006/relationships/hyperlink" Target="file:///C:\Users\Thomas%20Huet\Desktop\Documentation%20arch&#233;ologique%20li&#233;e%20&#224;%20la%20th&#232;se\Sites.docx" TargetMode="External"/><Relationship Id="rId9643" Type="http://schemas.openxmlformats.org/officeDocument/2006/relationships/hyperlink" Target="file:///C:\Users\Thomas%20Huet\Desktop\Documentation%20arch&#233;ologique%20li&#233;e%20&#224;%20la%20th&#232;se\Cultures.docx" TargetMode="External"/><Relationship Id="rId12971" Type="http://schemas.openxmlformats.org/officeDocument/2006/relationships/hyperlink" Target="file:///C:\Users\Thomas%20Huet\Desktop\Documentation%20arch&#233;ologique%20li&#233;e%20&#224;%20la%20th&#232;se\Sites.docx" TargetMode="External"/><Relationship Id="rId7194" Type="http://schemas.openxmlformats.org/officeDocument/2006/relationships/hyperlink" Target="file:///C:\Users\Thomas%20Huet\Desktop\Documentation%20arch&#233;ologique%20li&#233;e%20&#224;%20la%20th&#232;se\Sites.docx" TargetMode="External"/><Relationship Id="rId8245" Type="http://schemas.openxmlformats.org/officeDocument/2006/relationships/hyperlink" Target="file:///C:\Users\Thomas%20Huet\Desktop\Documentation%20arch&#233;ologique%20li&#233;e%20&#224;%20la%20th&#232;se\Cultures.docx" TargetMode="External"/><Relationship Id="rId10175" Type="http://schemas.openxmlformats.org/officeDocument/2006/relationships/hyperlink" Target="file:///C:\Users\Thomas%20Huet\Desktop\Documentation%20arch&#233;ologique%20li&#233;e%20&#224;%20la%20th&#232;se\Sites.docx" TargetMode="External"/><Relationship Id="rId11573" Type="http://schemas.openxmlformats.org/officeDocument/2006/relationships/hyperlink" Target="file:///C:\Users\Thomas%20Huet\Desktop\Documentation%20arch&#233;ologique%20li&#233;e%20&#224;%20la%20th&#232;se\Cultures.docx" TargetMode="External"/><Relationship Id="rId12624" Type="http://schemas.openxmlformats.org/officeDocument/2006/relationships/hyperlink" Target="file:///C:\Users\Thomas%20Huet\Desktop\Documentation%20arch&#233;ologique%20li&#233;e%20&#224;%20la%20th&#232;se\Cultures.docx" TargetMode="External"/><Relationship Id="rId1632" Type="http://schemas.openxmlformats.org/officeDocument/2006/relationships/hyperlink" Target="file:///C:\Users\Thomas%20Huet\Desktop\Documentation%20arch&#233;ologique%20li&#233;e%20&#224;%20la%20th&#232;se\Sites.docx" TargetMode="External"/><Relationship Id="rId11226" Type="http://schemas.openxmlformats.org/officeDocument/2006/relationships/hyperlink" Target="file:///C:\Users\Thomas%20Huet\Desktop\Documentation%20arch&#233;ologique%20li&#233;e%20&#224;%20la%20th&#232;se\Sites.docx" TargetMode="External"/><Relationship Id="rId4855" Type="http://schemas.openxmlformats.org/officeDocument/2006/relationships/hyperlink" Target="file:///C:\Users\Thomas%20Huet\Desktop\Documentation%20arch&#233;ologique%20li&#233;e%20&#224;%20la%20th&#232;se\Cultures.docx" TargetMode="External"/><Relationship Id="rId5906" Type="http://schemas.openxmlformats.org/officeDocument/2006/relationships/hyperlink" Target="file:///C:\Users\Thomas%20Huet\Desktop\Documentation%20arch&#233;ologique%20li&#233;e%20&#224;%20la%20th&#232;se\Sites.docx" TargetMode="External"/><Relationship Id="rId13398" Type="http://schemas.openxmlformats.org/officeDocument/2006/relationships/hyperlink" Target="file:///C:\Users\Thomas%20Huet\Desktop\Documentation%20arch&#233;ologique%20li&#233;e%20&#224;%20la%20th&#232;se\Sites.docx" TargetMode="External"/><Relationship Id="rId14449" Type="http://schemas.openxmlformats.org/officeDocument/2006/relationships/hyperlink" Target="file:///C:\Users\Thomas%20Huet\Desktop\Documentation%20arch&#233;ologique%20li&#233;e%20&#224;%20la%20th&#232;se\Sites.docx" TargetMode="External"/><Relationship Id="rId3457" Type="http://schemas.openxmlformats.org/officeDocument/2006/relationships/hyperlink" Target="file:///C:\Users\Thomas%20Huet\Desktop\Documentation%20arch&#233;ologique%20li&#233;e%20&#224;%20la%20th&#232;se\Sites.docx" TargetMode="External"/><Relationship Id="rId4508" Type="http://schemas.openxmlformats.org/officeDocument/2006/relationships/hyperlink" Target="file:///C:\Users\Thomas%20Huet\Desktop\Documentation%20arch&#233;ologique%20li&#233;e%20&#224;%20la%20th&#232;se\Cultures.docx" TargetMode="External"/><Relationship Id="rId378" Type="http://schemas.openxmlformats.org/officeDocument/2006/relationships/hyperlink" Target="file:///C:\Users\Thomas%20Huet\Desktop\Documentation%20arch&#233;ologique%20li&#233;e%20&#224;%20la%20th&#232;se\Sites.docx" TargetMode="External"/><Relationship Id="rId2059" Type="http://schemas.openxmlformats.org/officeDocument/2006/relationships/hyperlink" Target="file:///C:\Users\Thomas%20Huet\Desktop\Documentation%20arch&#233;ologique%20li&#233;e%20&#224;%20la%20th&#232;se\Sites.docx" TargetMode="External"/><Relationship Id="rId12481" Type="http://schemas.openxmlformats.org/officeDocument/2006/relationships/hyperlink" Target="file:///C:\Users\Thomas%20Huet\Desktop\Documentation%20arch&#233;ologique%20li&#233;e%20&#224;%20la%20th&#232;se\Sites.docx" TargetMode="External"/><Relationship Id="rId13532" Type="http://schemas.openxmlformats.org/officeDocument/2006/relationships/hyperlink" Target="file:///C:\Users\Thomas%20Huet\Desktop\Documentation%20arch&#233;ologique%20li&#233;e%20&#224;%20la%20th&#232;se\Cultures.docx" TargetMode="External"/><Relationship Id="rId2540" Type="http://schemas.openxmlformats.org/officeDocument/2006/relationships/hyperlink" Target="file:///C:\Users\Thomas%20Huet\Desktop\Documentation%20arch&#233;ologique%20li&#233;e%20&#224;%20la%20th&#232;se\Cultures.docx" TargetMode="External"/><Relationship Id="rId9153" Type="http://schemas.openxmlformats.org/officeDocument/2006/relationships/hyperlink" Target="file:///C:\Users\Thomas%20Huet\Desktop\Documentation%20arch&#233;ologique%20li&#233;e%20&#224;%20la%20th&#232;se\Cultures.docx" TargetMode="External"/><Relationship Id="rId11083" Type="http://schemas.openxmlformats.org/officeDocument/2006/relationships/hyperlink" Target="file:///C:\Users\Thomas%20Huet\Desktop\Documentation%20arch&#233;ologique%20li&#233;e%20&#224;%20la%20th&#232;se\Sites.docx" TargetMode="External"/><Relationship Id="rId12134" Type="http://schemas.openxmlformats.org/officeDocument/2006/relationships/hyperlink" Target="file:///C:\Users\Thomas%20Huet\Desktop\Documentation%20arch&#233;ologique%20li&#233;e%20&#224;%20la%20th&#232;se\Cultures.docx" TargetMode="External"/><Relationship Id="rId512" Type="http://schemas.openxmlformats.org/officeDocument/2006/relationships/hyperlink" Target="file:///C:\Users\Thomas%20Huet\Desktop\Documentation%20arch&#233;ologique%20li&#233;e%20&#224;%20la%20th&#232;se\Sites.docx" TargetMode="External"/><Relationship Id="rId1142" Type="http://schemas.openxmlformats.org/officeDocument/2006/relationships/hyperlink" Target="file:///C:\Users\Thomas%20Huet\Desktop\Documentation%20arch&#233;ologique%20li&#233;e%20&#224;%20la%20th&#232;se\Sites.docx" TargetMode="External"/><Relationship Id="rId4365" Type="http://schemas.openxmlformats.org/officeDocument/2006/relationships/hyperlink" Target="file:///C:\Users\Thomas%20Huet\Desktop\Documentation%20arch&#233;ologique%20li&#233;e%20&#224;%20la%20th&#232;se\Cultures.docx" TargetMode="External"/><Relationship Id="rId5763" Type="http://schemas.openxmlformats.org/officeDocument/2006/relationships/hyperlink" Target="file:///C:\Users\Thomas%20Huet\Desktop\Documentation%20arch&#233;ologique%20li&#233;e%20&#224;%20la%20th&#232;se\Cultures.docx" TargetMode="External"/><Relationship Id="rId6814" Type="http://schemas.openxmlformats.org/officeDocument/2006/relationships/hyperlink" Target="file:///C:\Users\Thomas%20Huet\Desktop\Documentation%20arch&#233;ologique%20li&#233;e%20&#224;%20la%20th&#232;se\Cultures.docx" TargetMode="External"/><Relationship Id="rId4018" Type="http://schemas.openxmlformats.org/officeDocument/2006/relationships/hyperlink" Target="file:///C:\Users\Thomas%20Huet\Desktop\Documentation%20arch&#233;ologique%20li&#233;e%20&#224;%20la%20th&#232;se\Cultures.docx" TargetMode="External"/><Relationship Id="rId5416" Type="http://schemas.openxmlformats.org/officeDocument/2006/relationships/hyperlink" Target="file:///C:\Users\Thomas%20Huet\Desktop\Documentation%20arch&#233;ologique%20li&#233;e%20&#224;%20la%20th&#232;se\Cultures.docx" TargetMode="External"/><Relationship Id="rId8986" Type="http://schemas.openxmlformats.org/officeDocument/2006/relationships/hyperlink" Target="file:///C:\Users\Thomas%20Huet\Desktop\Documentation%20arch&#233;ologique%20li&#233;e%20&#224;%20la%20th&#232;se\Sites.docx" TargetMode="External"/><Relationship Id="rId11967" Type="http://schemas.openxmlformats.org/officeDocument/2006/relationships/hyperlink" Target="file:///C:\Users\Thomas%20Huet\Desktop\Documentation%20arch&#233;ologique%20li&#233;e%20&#224;%20la%20th&#232;se\Cultures.docx" TargetMode="External"/><Relationship Id="rId7588" Type="http://schemas.openxmlformats.org/officeDocument/2006/relationships/hyperlink" Target="file:///C:\Users\Thomas%20Huet\Desktop\Documentation%20arch&#233;ologique%20li&#233;e%20&#224;%20la%20th&#232;se\Cultures.docx" TargetMode="External"/><Relationship Id="rId8639" Type="http://schemas.openxmlformats.org/officeDocument/2006/relationships/hyperlink" Target="file:///C:\Users\Thomas%20Huet\Desktop\Documentation%20arch&#233;ologique%20li&#233;e%20&#224;%20la%20th&#232;se\Cultures.docx" TargetMode="External"/><Relationship Id="rId10569" Type="http://schemas.openxmlformats.org/officeDocument/2006/relationships/hyperlink" Target="file:///C:\Users\Thomas%20Huet\Desktop\Documentation%20arch&#233;ologique%20li&#233;e%20&#224;%20la%20th&#232;se\Analyses%20Statistiques.docx" TargetMode="External"/><Relationship Id="rId14440" Type="http://schemas.openxmlformats.org/officeDocument/2006/relationships/hyperlink" Target="file:///C:\Users\Thomas%20Huet\Desktop\Documentation%20arch&#233;ologique%20li&#233;e%20&#224;%20la%20th&#232;se\Sites.docx" TargetMode="External"/><Relationship Id="rId13042" Type="http://schemas.openxmlformats.org/officeDocument/2006/relationships/hyperlink" Target="Sites.docx" TargetMode="External"/><Relationship Id="rId2050" Type="http://schemas.openxmlformats.org/officeDocument/2006/relationships/hyperlink" Target="file:///C:\Users\Thomas%20Huet\Desktop\Documentation%20arch&#233;ologique%20li&#233;e%20&#224;%20la%20th&#232;se\Sites.docx" TargetMode="External"/><Relationship Id="rId3101" Type="http://schemas.openxmlformats.org/officeDocument/2006/relationships/hyperlink" Target="file:///C:\Users\Thomas%20Huet\Desktop\Documentation%20arch&#233;ologique%20li&#233;e%20&#224;%20la%20th&#232;se\Cultures.docx" TargetMode="External"/><Relationship Id="rId6671" Type="http://schemas.openxmlformats.org/officeDocument/2006/relationships/hyperlink" Target="file:///C:\Users\Thomas%20Huet\Desktop\Documentation%20arch&#233;ologique%20li&#233;e%20&#224;%20la%20th&#232;se\Cultures.docx" TargetMode="External"/><Relationship Id="rId7722" Type="http://schemas.openxmlformats.org/officeDocument/2006/relationships/hyperlink" Target="file:///C:\Users\Thomas%20Huet\Desktop\Documentation%20arch&#233;ologique%20li&#233;e%20&#224;%20la%20th&#232;se\Sites.docx" TargetMode="External"/><Relationship Id="rId5273" Type="http://schemas.openxmlformats.org/officeDocument/2006/relationships/hyperlink" Target="file:///C:\Users\Thomas%20Huet\Desktop\Documentation%20arch&#233;ologique%20li&#233;e%20&#224;%20la%20th&#232;se\Cultures.docx" TargetMode="External"/><Relationship Id="rId6324" Type="http://schemas.openxmlformats.org/officeDocument/2006/relationships/hyperlink" Target="file:///C:\Users\Thomas%20Huet\Desktop\Documentation%20arch&#233;ologique%20li&#233;e%20&#224;%20la%20th&#232;se\Sites.docx" TargetMode="External"/><Relationship Id="rId10703" Type="http://schemas.openxmlformats.org/officeDocument/2006/relationships/hyperlink" Target="file:///C:\Users\Thomas%20Huet\Desktop\Documentation%20arch&#233;ologique%20li&#233;e%20&#224;%20la%20th&#232;se\Sites.docx" TargetMode="External"/><Relationship Id="rId8496" Type="http://schemas.openxmlformats.org/officeDocument/2006/relationships/hyperlink" Target="file:///C:\Users\Thomas%20Huet\Desktop\Documentation%20arch&#233;ologique%20li&#233;e%20&#224;%20la%20th&#232;se\Sites.docx" TargetMode="External"/><Relationship Id="rId9547" Type="http://schemas.openxmlformats.org/officeDocument/2006/relationships/hyperlink" Target="file:///C:\Users\Thomas%20Huet\Desktop\Documentation%20arch&#233;ologique%20li&#233;e%20&#224;%20la%20th&#232;se\Sites.docx" TargetMode="External"/><Relationship Id="rId9894" Type="http://schemas.openxmlformats.org/officeDocument/2006/relationships/hyperlink" Target="file:///C:\Users\Thomas%20Huet\Desktop\Documentation%20arch&#233;ologique%20li&#233;e%20&#224;%20la%20th&#232;se\Cultures.docx" TargetMode="External"/><Relationship Id="rId12875" Type="http://schemas.openxmlformats.org/officeDocument/2006/relationships/hyperlink" Target="file:///C:\Users\Thomas%20Huet\Desktop\Documentation%20arch&#233;ologique%20li&#233;e%20&#224;%20la%20th&#232;se\Sites.docx" TargetMode="External"/><Relationship Id="rId13926" Type="http://schemas.openxmlformats.org/officeDocument/2006/relationships/hyperlink" Target="file:///C:\Users\Thomas%20Huet\Desktop\Documentation%20arch&#233;ologique%20li&#233;e%20&#224;%20la%20th&#232;se\Sites.docx" TargetMode="External"/><Relationship Id="rId1883" Type="http://schemas.openxmlformats.org/officeDocument/2006/relationships/hyperlink" Target="file:///C:\Users\Thomas%20Huet\Desktop\Documentation%20arch&#233;ologique%20li&#233;e%20&#224;%20la%20th&#232;se\Cultures.docx" TargetMode="External"/><Relationship Id="rId2934" Type="http://schemas.openxmlformats.org/officeDocument/2006/relationships/hyperlink" Target="file:///C:\Users\Thomas%20Huet\Desktop\Documentation%20arch&#233;ologique%20li&#233;e%20&#224;%20la%20th&#232;se\Cultures.docx" TargetMode="External"/><Relationship Id="rId7098" Type="http://schemas.openxmlformats.org/officeDocument/2006/relationships/hyperlink" Target="file:///C:\Users\Thomas%20Huet\Desktop\Documentation%20arch&#233;ologique%20li&#233;e%20&#224;%20la%20th&#232;se\Sites.docx" TargetMode="External"/><Relationship Id="rId8149" Type="http://schemas.openxmlformats.org/officeDocument/2006/relationships/hyperlink" Target="file:///C:\Users\Thomas%20Huet\Desktop\Documentation%20arch&#233;ologique%20li&#233;e%20&#224;%20la%20th&#232;se\Sites.docx" TargetMode="External"/><Relationship Id="rId11477" Type="http://schemas.openxmlformats.org/officeDocument/2006/relationships/hyperlink" Target="file:///C:\Users\Thomas%20Huet\Desktop\Documentation%20arch&#233;ologique%20li&#233;e%20&#224;%20la%20th&#232;se\Cultures.docx" TargetMode="External"/><Relationship Id="rId12528" Type="http://schemas.openxmlformats.org/officeDocument/2006/relationships/hyperlink" Target="file:///C:\Users\Thomas%20Huet\Desktop\Documentation%20arch&#233;ologique%20li&#233;e%20&#224;%20la%20th&#232;se\Sites.docx" TargetMode="External"/><Relationship Id="rId906" Type="http://schemas.openxmlformats.org/officeDocument/2006/relationships/hyperlink" Target="file:///C:\Users\Thomas%20Huet\Desktop\Documentation%20arch&#233;ologique%20li&#233;e%20&#224;%20la%20th&#232;se\Sites.docx" TargetMode="External"/><Relationship Id="rId1536" Type="http://schemas.openxmlformats.org/officeDocument/2006/relationships/hyperlink" Target="file:///C:\Users\Thomas%20Huet\Desktop\Documentation%20arch&#233;ologique%20li&#233;e%20&#224;%20la%20th&#232;se\Sites.docx" TargetMode="External"/><Relationship Id="rId10079" Type="http://schemas.openxmlformats.org/officeDocument/2006/relationships/hyperlink" Target="file:///C:\Users\Thomas%20Huet\Desktop\Documentation%20arch&#233;ologique%20li&#233;e%20&#224;%20la%20th&#232;se\Cultures.docx" TargetMode="External"/><Relationship Id="rId4759" Type="http://schemas.openxmlformats.org/officeDocument/2006/relationships/hyperlink" Target="file:///C:\Users\Thomas%20Huet\Desktop\Documentation%20arch&#233;ologique%20li&#233;e%20&#224;%20la%20th&#232;se\Sites.docx" TargetMode="External"/><Relationship Id="rId8630" Type="http://schemas.openxmlformats.org/officeDocument/2006/relationships/hyperlink" Target="file:///C:\Users\Thomas%20Huet\Desktop\Documentation%20arch&#233;ologique%20li&#233;e%20&#224;%20la%20th&#232;se\Sites.docx" TargetMode="External"/><Relationship Id="rId10560" Type="http://schemas.openxmlformats.org/officeDocument/2006/relationships/hyperlink" Target="file:///C:\Users\Thomas%20Huet\Desktop\Documentation%20arch&#233;ologique%20li&#233;e%20&#224;%20la%20th&#232;se\DescriptionRoches.docx" TargetMode="External"/><Relationship Id="rId11611" Type="http://schemas.openxmlformats.org/officeDocument/2006/relationships/hyperlink" Target="file:///C:\Users\Thomas%20Huet\Desktop\Documentation%20arch&#233;ologique%20li&#233;e%20&#224;%20la%20th&#232;se\Sites.docx" TargetMode="External"/><Relationship Id="rId6181" Type="http://schemas.openxmlformats.org/officeDocument/2006/relationships/hyperlink" Target="file:///C:\Users\Thomas%20Huet\Desktop\Documentation%20arch&#233;ologique%20li&#233;e%20&#224;%20la%20th&#232;se\Sites.docx" TargetMode="External"/><Relationship Id="rId7232" Type="http://schemas.openxmlformats.org/officeDocument/2006/relationships/hyperlink" Target="file:///C:\Users\Thomas%20Huet\Desktop\Documentation%20arch&#233;ologique%20li&#233;e%20&#224;%20la%20th&#232;se\Cultures.docx" TargetMode="External"/><Relationship Id="rId10213" Type="http://schemas.openxmlformats.org/officeDocument/2006/relationships/hyperlink" Target="file:///C:\Users\Thomas%20Huet\Desktop\Documentation%20arch&#233;ologique%20li&#233;e%20&#224;%20la%20th&#232;se\Sites.docx" TargetMode="External"/><Relationship Id="rId2791" Type="http://schemas.openxmlformats.org/officeDocument/2006/relationships/hyperlink" Target="file:///C:\Users\Thomas%20Huet\Desktop\Documentation%20arch&#233;ologique%20li&#233;e%20&#224;%20la%20th&#232;se\Cultures.docx" TargetMode="External"/><Relationship Id="rId12385" Type="http://schemas.openxmlformats.org/officeDocument/2006/relationships/hyperlink" Target="file:///C:\Users\Thomas%20Huet\Desktop\Documentation%20arch&#233;ologique%20li&#233;e%20&#224;%20la%20th&#232;se\Sites.docx" TargetMode="External"/><Relationship Id="rId13783" Type="http://schemas.openxmlformats.org/officeDocument/2006/relationships/hyperlink" Target="file:///C:\Users\Thomas%20Huet\Desktop\Documentation%20arch&#233;ologique%20li&#233;e%20&#224;%20la%20th&#232;se\Sites.docx" TargetMode="External"/><Relationship Id="rId763" Type="http://schemas.openxmlformats.org/officeDocument/2006/relationships/hyperlink" Target="file:///C:\Users\Thomas%20Huet\Desktop\Documentation%20arch&#233;ologique%20li&#233;e%20&#224;%20la%20th&#232;se\Cultures.docx" TargetMode="External"/><Relationship Id="rId1393" Type="http://schemas.openxmlformats.org/officeDocument/2006/relationships/hyperlink" Target="file:///C:\Users\Thomas%20Huet\Desktop\Documentation%20arch&#233;ologique%20li&#233;e%20&#224;%20la%20th&#232;se\Cultures.docx" TargetMode="External"/><Relationship Id="rId2444" Type="http://schemas.openxmlformats.org/officeDocument/2006/relationships/hyperlink" Target="file:///C:\Users\Thomas%20Huet\Desktop\Documentation%20arch&#233;ologique%20li&#233;e%20&#224;%20la%20th&#232;se\Sites.docx" TargetMode="External"/><Relationship Id="rId3842" Type="http://schemas.openxmlformats.org/officeDocument/2006/relationships/hyperlink" Target="file:///C:\Users\Thomas%20Huet\Desktop\Documentation%20arch&#233;ologique%20li&#233;e%20&#224;%20la%20th&#232;se\Cultures.docx" TargetMode="External"/><Relationship Id="rId9057" Type="http://schemas.openxmlformats.org/officeDocument/2006/relationships/hyperlink" Target="file:///C:\Users\Thomas%20Huet\Desktop\Documentation%20arch&#233;ologique%20li&#233;e%20&#224;%20la%20th&#232;se\Cultures.docx" TargetMode="External"/><Relationship Id="rId12038" Type="http://schemas.openxmlformats.org/officeDocument/2006/relationships/hyperlink" Target="file:///C:\Users\Thomas%20Huet\Desktop\Documentation%20arch&#233;ologique%20li&#233;e%20&#224;%20la%20th&#232;se\Sites.docx" TargetMode="External"/><Relationship Id="rId13436" Type="http://schemas.openxmlformats.org/officeDocument/2006/relationships/hyperlink" Target="file:///C:\Users\Thomas%20Huet\Desktop\Documentation%20arch&#233;ologique%20li&#233;e%20&#224;%20la%20th&#232;se\Sites.docx" TargetMode="External"/><Relationship Id="rId416" Type="http://schemas.openxmlformats.org/officeDocument/2006/relationships/hyperlink" Target="file:///C:\Users\Thomas%20Huet\Desktop\Documentation%20arch&#233;ologique%20li&#233;e%20&#224;%20la%20th&#232;se\Cultures.docx" TargetMode="External"/><Relationship Id="rId1046" Type="http://schemas.openxmlformats.org/officeDocument/2006/relationships/hyperlink" Target="file:///C:\Users\Thomas%20Huet\Desktop\Documentation%20arch&#233;ologique%20li&#233;e%20&#224;%20la%20th&#232;se\Cultures.docx" TargetMode="External"/><Relationship Id="rId5667" Type="http://schemas.openxmlformats.org/officeDocument/2006/relationships/hyperlink" Target="file:///C:\Users\Thomas%20Huet\Desktop\Documentation%20arch&#233;ologique%20li&#233;e%20&#224;%20la%20th&#232;se\Sites.docx" TargetMode="External"/><Relationship Id="rId6718" Type="http://schemas.openxmlformats.org/officeDocument/2006/relationships/hyperlink" Target="file:///C:\Users\Thomas%20Huet\Desktop\Documentation%20arch&#233;ologique%20li&#233;e%20&#224;%20la%20th&#232;se\Cultures.docx" TargetMode="External"/><Relationship Id="rId4269" Type="http://schemas.openxmlformats.org/officeDocument/2006/relationships/hyperlink" Target="file:///C:\Users\Thomas%20Huet\Desktop\Documentation%20arch&#233;ologique%20li&#233;e%20&#224;%20la%20th&#232;se\Cultures.docx" TargetMode="External"/><Relationship Id="rId8140" Type="http://schemas.openxmlformats.org/officeDocument/2006/relationships/hyperlink" Target="file:///C:\Users\Thomas%20Huet\Desktop\Documentation%20arch&#233;ologique%20li&#233;e%20&#224;%20la%20th&#232;se\Cultures.docx" TargetMode="External"/><Relationship Id="rId10070" Type="http://schemas.openxmlformats.org/officeDocument/2006/relationships/hyperlink" Target="file:///C:\Users\Thomas%20Huet\Desktop\Documentation%20arch&#233;ologique%20li&#233;e%20&#224;%20la%20th&#232;se\Sites.docx" TargetMode="External"/><Relationship Id="rId11121" Type="http://schemas.openxmlformats.org/officeDocument/2006/relationships/hyperlink" Target="file:///C:\Users\Thomas%20Huet\Desktop\Documentation%20arch&#233;ologique%20li&#233;e%20&#224;%20la%20th&#232;se\Cultures.docx" TargetMode="External"/><Relationship Id="rId4750" Type="http://schemas.openxmlformats.org/officeDocument/2006/relationships/hyperlink" Target="file:///C:\Users\Thomas%20Huet\Desktop\Documentation%20arch&#233;ologique%20li&#233;e%20&#224;%20la%20th&#232;se\Sites.docx" TargetMode="External"/><Relationship Id="rId5801" Type="http://schemas.openxmlformats.org/officeDocument/2006/relationships/hyperlink" Target="file:///C:\Users\Thomas%20Huet\Desktop\Documentation%20arch&#233;ologique%20li&#233;e%20&#224;%20la%20th&#232;se\Sites.docx" TargetMode="External"/><Relationship Id="rId13293" Type="http://schemas.openxmlformats.org/officeDocument/2006/relationships/hyperlink" Target="file:///C:\Users\Thomas%20Huet\Desktop\Documentation%20arch&#233;ologique%20li&#233;e%20&#224;%20la%20th&#232;se\Cultures.docx" TargetMode="External"/><Relationship Id="rId14344" Type="http://schemas.openxmlformats.org/officeDocument/2006/relationships/hyperlink" Target="file:///C:\Users\Thomas%20Huet\Desktop\Documentation%20arch&#233;ologique%20li&#233;e%20&#224;%20la%20th&#232;se\Sites.docx" TargetMode="External"/><Relationship Id="rId3352" Type="http://schemas.openxmlformats.org/officeDocument/2006/relationships/hyperlink" Target="file:///C:\Users\Thomas%20Huet\Desktop\Documentation%20arch&#233;ologique%20li&#233;e%20&#224;%20la%20th&#232;se\Sites.docx" TargetMode="External"/><Relationship Id="rId4403" Type="http://schemas.openxmlformats.org/officeDocument/2006/relationships/hyperlink" Target="file:///C:\Users\Thomas%20Huet\Desktop\Documentation%20arch&#233;ologique%20li&#233;e%20&#224;%20la%20th&#232;se\Cultures.docx" TargetMode="External"/><Relationship Id="rId273" Type="http://schemas.openxmlformats.org/officeDocument/2006/relationships/hyperlink" Target="file:///C:\Users\Thomas%20Huet\Desktop\Documentation%20arch&#233;ologique%20li&#233;e%20&#224;%20la%20th&#232;se\Cultures.docx" TargetMode="External"/><Relationship Id="rId3005" Type="http://schemas.openxmlformats.org/officeDocument/2006/relationships/hyperlink" Target="file:///C:\Users\Thomas%20Huet\Desktop\Documentation%20arch&#233;ologique%20li&#233;e%20&#224;%20la%20th&#232;se\Sites.docx" TargetMode="External"/><Relationship Id="rId6575" Type="http://schemas.openxmlformats.org/officeDocument/2006/relationships/hyperlink" Target="file:///C:\Users\Thomas%20Huet\Desktop\Documentation%20arch&#233;ologique%20li&#233;e%20&#224;%20la%20th&#232;se\Sites.docx" TargetMode="External"/><Relationship Id="rId7626" Type="http://schemas.openxmlformats.org/officeDocument/2006/relationships/hyperlink" Target="file:///C:\Users\Thomas%20Huet\Desktop\Documentation%20arch&#233;ologique%20li&#233;e%20&#224;%20la%20th&#232;se\Cultures.docx" TargetMode="External"/><Relationship Id="rId7973" Type="http://schemas.openxmlformats.org/officeDocument/2006/relationships/hyperlink" Target="file:///C:\Users\Thomas%20Huet\Desktop\Documentation%20arch&#233;ologique%20li&#233;e%20&#224;%20la%20th&#232;se\Cultures.docx" TargetMode="External"/><Relationship Id="rId10954" Type="http://schemas.openxmlformats.org/officeDocument/2006/relationships/hyperlink" Target="file:///C:\Users\Thomas%20Huet\Desktop\Documentation%20arch&#233;ologique%20li&#233;e%20&#224;%20la%20th&#232;se\Cultures.docx" TargetMode="External"/><Relationship Id="rId5177" Type="http://schemas.openxmlformats.org/officeDocument/2006/relationships/hyperlink" Target="file:///C:\Users\Thomas%20Huet\Desktop\Documentation%20arch&#233;ologique%20li&#233;e%20&#224;%20la%20th&#232;se\Cultures.docx" TargetMode="External"/><Relationship Id="rId6228" Type="http://schemas.openxmlformats.org/officeDocument/2006/relationships/hyperlink" Target="file:///C:\Users\Thomas%20Huet\Desktop\Documentation%20arch&#233;ologique%20li&#233;e%20&#224;%20la%20th&#232;se\Sites.docx" TargetMode="External"/><Relationship Id="rId10607" Type="http://schemas.openxmlformats.org/officeDocument/2006/relationships/hyperlink" Target="file:///C:\Users\Thomas%20Huet\Desktop\Documentation%20arch&#233;ologique%20li&#233;e%20&#224;%20la%20th&#232;se\Sites.docx" TargetMode="External"/><Relationship Id="rId9798" Type="http://schemas.openxmlformats.org/officeDocument/2006/relationships/hyperlink" Target="file:///C:\Users\Thomas%20Huet\Desktop\Documentation%20arch&#233;ologique%20li&#233;e%20&#224;%20la%20th&#232;se\Cultures.docx" TargetMode="External"/><Relationship Id="rId12779" Type="http://schemas.openxmlformats.org/officeDocument/2006/relationships/hyperlink" Target="file:///C:\Users\Thomas%20Huet\Desktop\Documentation%20arch&#233;ologique%20li&#233;e%20&#224;%20la%20th&#232;se\Cultures.docx" TargetMode="External"/><Relationship Id="rId1787" Type="http://schemas.openxmlformats.org/officeDocument/2006/relationships/hyperlink" Target="file:///C:\Users\Thomas%20Huet\Desktop\Documentation%20arch&#233;ologique%20li&#233;e%20&#224;%20la%20th&#232;se\Cultures.docx" TargetMode="External"/><Relationship Id="rId2838" Type="http://schemas.openxmlformats.org/officeDocument/2006/relationships/hyperlink" Target="file:///C:\Users\Thomas%20Huet\Desktop\Documentation%20arch&#233;ologique%20li&#233;e%20&#224;%20la%20th&#232;se\Cultures.docx" TargetMode="External"/><Relationship Id="rId4260" Type="http://schemas.openxmlformats.org/officeDocument/2006/relationships/hyperlink" Target="file:///C:\Users\Thomas%20Huet\Desktop\Documentation%20arch&#233;ologique%20li&#233;e%20&#224;%20la%20th&#232;se\Sites.docx" TargetMode="External"/><Relationship Id="rId5311" Type="http://schemas.openxmlformats.org/officeDocument/2006/relationships/hyperlink" Target="file:///C:\Users\Thomas%20Huet\Desktop\Documentation%20arch&#233;ologique%20li&#233;e%20&#224;%20la%20th&#232;se\Sites.docx" TargetMode="External"/><Relationship Id="rId8881" Type="http://schemas.openxmlformats.org/officeDocument/2006/relationships/hyperlink" Target="file:///C:\Users\Thomas%20Huet\Desktop\Documentation%20arch&#233;ologique%20li&#233;e%20&#224;%20la%20th&#232;se\Cultures.docx" TargetMode="External"/><Relationship Id="rId9932" Type="http://schemas.openxmlformats.org/officeDocument/2006/relationships/hyperlink" Target="file:///C:\Users\Thomas%20Huet\Desktop\Documentation%20arch&#233;ologique%20li&#233;e%20&#224;%20la%20th&#232;se\Cultures.docx" TargetMode="External"/><Relationship Id="rId7483" Type="http://schemas.openxmlformats.org/officeDocument/2006/relationships/hyperlink" Target="file:///C:\Users\Thomas%20Huet\Desktop\Documentation%20arch&#233;ologique%20li&#233;e%20&#224;%20la%20th&#232;se\Cultures.docx" TargetMode="External"/><Relationship Id="rId8534" Type="http://schemas.openxmlformats.org/officeDocument/2006/relationships/hyperlink" Target="file:///C:\Users\Thomas%20Huet\Desktop\Documentation%20arch&#233;ologique%20li&#233;e%20&#224;%20la%20th&#232;se\Sites.docx" TargetMode="External"/><Relationship Id="rId10464" Type="http://schemas.openxmlformats.org/officeDocument/2006/relationships/hyperlink" Target="file:///C:\Users\Thomas%20Huet\Desktop\Documentation%20arch&#233;ologique%20li&#233;e%20&#224;%20la%20th&#232;se\Sites.docx" TargetMode="External"/><Relationship Id="rId11862" Type="http://schemas.openxmlformats.org/officeDocument/2006/relationships/hyperlink" Target="file:///C:\Users\Thomas%20Huet\Desktop\Documentation%20arch&#233;ologique%20li&#233;e%20&#224;%20la%20th&#232;se\Cultures.docx" TargetMode="External"/><Relationship Id="rId12913" Type="http://schemas.openxmlformats.org/officeDocument/2006/relationships/hyperlink" Target="file:///C:\Users\Thomas%20Huet\Desktop\Documentation%20arch&#233;ologique%20li&#233;e%20&#224;%20la%20th&#232;se\Sites.docx" TargetMode="External"/><Relationship Id="rId1921" Type="http://schemas.openxmlformats.org/officeDocument/2006/relationships/hyperlink" Target="file:///C:\Users\Thomas%20Huet\Desktop\Documentation%20arch&#233;ologique%20li&#233;e%20&#224;%20la%20th&#232;se\Sites.docx" TargetMode="External"/><Relationship Id="rId6085" Type="http://schemas.openxmlformats.org/officeDocument/2006/relationships/hyperlink" Target="file:///C:\Users\Thomas%20Huet\Desktop\Documentation%20arch&#233;ologique%20li&#233;e%20&#224;%20la%20th&#232;se\Cultures.docx" TargetMode="External"/><Relationship Id="rId7136" Type="http://schemas.openxmlformats.org/officeDocument/2006/relationships/hyperlink" Target="file:///C:\Users\Thomas%20Huet\Desktop\Documentation%20arch&#233;ologique%20li&#233;e%20&#224;%20la%20th&#232;se\Cultures.docx" TargetMode="External"/><Relationship Id="rId10117" Type="http://schemas.openxmlformats.org/officeDocument/2006/relationships/hyperlink" Target="file:///C:\Users\Thomas%20Huet\Desktop\Documentation%20arch&#233;ologique%20li&#233;e%20&#224;%20la%20th&#232;se\Sites.docx" TargetMode="External"/><Relationship Id="rId11515" Type="http://schemas.openxmlformats.org/officeDocument/2006/relationships/hyperlink" Target="file:///C:\Users\Thomas%20Huet\Desktop\Documentation%20arch&#233;ologique%20li&#233;e%20&#224;%20la%20th&#232;se\Cultures.docx" TargetMode="External"/><Relationship Id="rId13687" Type="http://schemas.openxmlformats.org/officeDocument/2006/relationships/hyperlink" Target="file:///C:\Users\Thomas%20Huet\Desktop\Documentation%20arch&#233;ologique%20li&#233;e%20&#224;%20la%20th&#232;se\Sites.docx" TargetMode="External"/><Relationship Id="rId1297" Type="http://schemas.openxmlformats.org/officeDocument/2006/relationships/hyperlink" Target="file:///C:\Users\Thomas%20Huet\Desktop\Documentation%20arch&#233;ologique%20li&#233;e%20&#224;%20la%20th&#232;se\Cultures.docx" TargetMode="External"/><Relationship Id="rId2695" Type="http://schemas.openxmlformats.org/officeDocument/2006/relationships/hyperlink" Target="file:///C:\Users\Thomas%20Huet\Desktop\Documentation%20arch&#233;ologique%20li&#233;e%20&#224;%20la%20th&#232;se\Cultures.docx" TargetMode="External"/><Relationship Id="rId3746" Type="http://schemas.openxmlformats.org/officeDocument/2006/relationships/hyperlink" Target="file:///C:\Users\Thomas%20Huet\Desktop\Documentation%20arch&#233;ologique%20li&#233;e%20&#224;%20la%20th&#232;se\Cultures.docx" TargetMode="External"/><Relationship Id="rId12289" Type="http://schemas.openxmlformats.org/officeDocument/2006/relationships/hyperlink" Target="file:///C:\Users\Thomas%20Huet\Desktop\Documentation%20arch&#233;ologique%20li&#233;e%20&#224;%20la%20th&#232;se\Cultures.docx" TargetMode="External"/><Relationship Id="rId667" Type="http://schemas.openxmlformats.org/officeDocument/2006/relationships/hyperlink" Target="file:///C:\Users\Thomas%20Huet\Desktop\Documentation%20arch&#233;ologique%20li&#233;e%20&#224;%20la%20th&#232;se\Sites.docx" TargetMode="External"/><Relationship Id="rId2348" Type="http://schemas.openxmlformats.org/officeDocument/2006/relationships/hyperlink" Target="file:///C:\Users\Thomas%20Huet\Desktop\Documentation%20arch&#233;ologique%20li&#233;e%20&#224;%20la%20th&#232;se\Cultures.docx" TargetMode="External"/><Relationship Id="rId6969" Type="http://schemas.openxmlformats.org/officeDocument/2006/relationships/hyperlink" Target="file:///C:\Users\Thomas%20Huet\Desktop\Documentation%20arch&#233;ologique%20li&#233;e%20&#224;%20la%20th&#232;se\Sites.docx" TargetMode="External"/><Relationship Id="rId12770" Type="http://schemas.openxmlformats.org/officeDocument/2006/relationships/hyperlink" Target="file:///C:\Users\Thomas%20Huet\Desktop\Documentation%20arch&#233;ologique%20li&#233;e%20&#224;%20la%20th&#232;se\Cultures.docx" TargetMode="External"/><Relationship Id="rId13821" Type="http://schemas.openxmlformats.org/officeDocument/2006/relationships/hyperlink" Target="Sites.docx" TargetMode="External"/><Relationship Id="rId8391" Type="http://schemas.openxmlformats.org/officeDocument/2006/relationships/hyperlink" Target="file:///C:\Users\Thomas%20Huet\Desktop\Documentation%20arch&#233;ologique%20li&#233;e%20&#224;%20la%20th&#232;se\Sites.docx" TargetMode="External"/><Relationship Id="rId9442" Type="http://schemas.openxmlformats.org/officeDocument/2006/relationships/hyperlink" Target="file:///C:\Users\Thomas%20Huet\Desktop\Documentation%20arch&#233;ologique%20li&#233;e%20&#224;%20la%20th&#232;se\Cultures.docx" TargetMode="External"/><Relationship Id="rId11372" Type="http://schemas.openxmlformats.org/officeDocument/2006/relationships/hyperlink" Target="file:///C:\Users\Thomas%20Huet\Desktop\Documentation%20arch&#233;ologique%20li&#233;e%20&#224;%20la%20th&#232;se\Cultures.docx" TargetMode="External"/><Relationship Id="rId12423" Type="http://schemas.openxmlformats.org/officeDocument/2006/relationships/hyperlink" Target="file:///C:\Users\Thomas%20Huet\Desktop\Documentation%20arch&#233;ologique%20li&#233;e%20&#224;%20la%20th&#232;se\Cultures.docx" TargetMode="External"/><Relationship Id="rId801" Type="http://schemas.openxmlformats.org/officeDocument/2006/relationships/hyperlink" Target="file:///C:\Users\Thomas%20Huet\Desktop\Documentation%20arch&#233;ologique%20li&#233;e%20&#224;%20la%20th&#232;se\Cultures.docx" TargetMode="External"/><Relationship Id="rId1431" Type="http://schemas.openxmlformats.org/officeDocument/2006/relationships/hyperlink" Target="file:///C:\Users\Thomas%20Huet\Desktop\Documentation%20arch&#233;ologique%20li&#233;e%20&#224;%20la%20th&#232;se\Sites.docx" TargetMode="External"/><Relationship Id="rId8044" Type="http://schemas.openxmlformats.org/officeDocument/2006/relationships/hyperlink" Target="file:///C:\Users\Thomas%20Huet\Desktop\Documentation%20arch&#233;ologique%20li&#233;e%20&#224;%20la%20th&#232;se\Cultures.docx" TargetMode="External"/><Relationship Id="rId11025" Type="http://schemas.openxmlformats.org/officeDocument/2006/relationships/hyperlink" Target="file:///C:\Users\Thomas%20Huet\Desktop\Documentation%20arch&#233;ologique%20li&#233;e%20&#224;%20la%20th&#232;se\Cultures.docx" TargetMode="External"/><Relationship Id="rId4654" Type="http://schemas.openxmlformats.org/officeDocument/2006/relationships/hyperlink" Target="file:///C:\Users\Thomas%20Huet\Desktop\Documentation%20arch&#233;ologique%20li&#233;e%20&#224;%20la%20th&#232;se\Cultures.docx" TargetMode="External"/><Relationship Id="rId13197" Type="http://schemas.openxmlformats.org/officeDocument/2006/relationships/hyperlink" Target="file:///C:\Users\Thomas%20Huet\Desktop\Documentation%20arch&#233;ologique%20li&#233;e%20&#224;%20la%20th&#232;se\Sites.docx" TargetMode="External"/><Relationship Id="rId14248" Type="http://schemas.openxmlformats.org/officeDocument/2006/relationships/hyperlink" Target="file:///C:\Users\Thomas%20Huet\Desktop\Documentation%20arch&#233;ologique%20li&#233;e%20&#224;%20la%20th&#232;se\Cultures.docx" TargetMode="External"/><Relationship Id="rId3256" Type="http://schemas.openxmlformats.org/officeDocument/2006/relationships/hyperlink" Target="file:///C:\Users\Thomas%20Huet\Desktop\Documentation%20arch&#233;ologique%20li&#233;e%20&#224;%20la%20th&#232;se\Sites.docx" TargetMode="External"/><Relationship Id="rId4307" Type="http://schemas.openxmlformats.org/officeDocument/2006/relationships/hyperlink" Target="file:///C:\Users\Thomas%20Huet\Desktop\Documentation%20arch&#233;ologique%20li&#233;e%20&#224;%20la%20th&#232;se\Sites.docx" TargetMode="External"/><Relationship Id="rId5705" Type="http://schemas.openxmlformats.org/officeDocument/2006/relationships/hyperlink" Target="file:///C:\Users\Thomas%20Huet\Desktop\Documentation%20arch&#233;ologique%20li&#233;e%20&#224;%20la%20th&#232;se\Cultures.docx" TargetMode="External"/><Relationship Id="rId177" Type="http://schemas.openxmlformats.org/officeDocument/2006/relationships/hyperlink" Target="Sites.docx" TargetMode="External"/><Relationship Id="rId7877" Type="http://schemas.openxmlformats.org/officeDocument/2006/relationships/hyperlink" Target="file:///C:\Users\Thomas%20Huet\Desktop\Documentation%20arch&#233;ologique%20li&#233;e%20&#224;%20la%20th&#232;se\Sites.docx" TargetMode="External"/><Relationship Id="rId8928" Type="http://schemas.openxmlformats.org/officeDocument/2006/relationships/hyperlink" Target="file:///C:\Users\Thomas%20Huet\Desktop\Documentation%20arch&#233;ologique%20li&#233;e%20&#224;%20la%20th&#232;se\Sites.docx" TargetMode="External"/><Relationship Id="rId10858" Type="http://schemas.openxmlformats.org/officeDocument/2006/relationships/hyperlink" Target="file:///C:\Users\Thomas%20Huet\Desktop\Documentation%20arch&#233;ologique%20li&#233;e%20&#224;%20la%20th&#232;se\Sites.docx" TargetMode="External"/><Relationship Id="rId11909" Type="http://schemas.openxmlformats.org/officeDocument/2006/relationships/hyperlink" Target="file:///C:\Users\Thomas%20Huet\Desktop\Documentation%20arch&#233;ologique%20li&#233;e%20&#224;%20la%20th&#232;se\Cultures.docx" TargetMode="External"/><Relationship Id="rId6479" Type="http://schemas.openxmlformats.org/officeDocument/2006/relationships/hyperlink" Target="file:///C:\Users\Thomas%20Huet\Desktop\Documentation%20arch&#233;ologique%20li&#233;e%20&#224;%20la%20th&#232;se\Cultures.docx" TargetMode="External"/><Relationship Id="rId12280" Type="http://schemas.openxmlformats.org/officeDocument/2006/relationships/hyperlink" Target="file:///C:\Users\Thomas%20Huet\Desktop\Documentation%20arch&#233;ologique%20li&#233;e%20&#224;%20la%20th&#232;se\Cultures.docx" TargetMode="External"/><Relationship Id="rId13331" Type="http://schemas.openxmlformats.org/officeDocument/2006/relationships/hyperlink" Target="mailto:Roche%20des%20300" TargetMode="External"/><Relationship Id="rId6960" Type="http://schemas.openxmlformats.org/officeDocument/2006/relationships/hyperlink" Target="file:///C:\Users\Thomas%20Huet\Desktop\Documentation%20arch&#233;ologique%20li&#233;e%20&#224;%20la%20th&#232;se\Cultures.docx" TargetMode="External"/><Relationship Id="rId311" Type="http://schemas.openxmlformats.org/officeDocument/2006/relationships/hyperlink" Target="file:///C:\Users\Thomas%20Huet\Desktop\Documentation%20arch&#233;ologique%20li&#233;e%20&#224;%20la%20th&#232;se\Sites.docx" TargetMode="External"/><Relationship Id="rId5562" Type="http://schemas.openxmlformats.org/officeDocument/2006/relationships/hyperlink" Target="file:///C:\Users\Thomas%20Huet\Desktop\Documentation%20arch&#233;ologique%20li&#233;e%20&#224;%20la%20th&#232;se\Cultures.docx" TargetMode="External"/><Relationship Id="rId6613" Type="http://schemas.openxmlformats.org/officeDocument/2006/relationships/hyperlink" Target="Sites.docx" TargetMode="External"/><Relationship Id="rId4164" Type="http://schemas.openxmlformats.org/officeDocument/2006/relationships/hyperlink" Target="file:///C:\Users\Thomas%20Huet\Desktop\Documentation%20arch&#233;ologique%20li&#233;e%20&#224;%20la%20th&#232;se\Cultures.docx" TargetMode="External"/><Relationship Id="rId5215" Type="http://schemas.openxmlformats.org/officeDocument/2006/relationships/hyperlink" Target="file:///C:\Users\Thomas%20Huet\Desktop\Documentation%20arch&#233;ologique%20li&#233;e%20&#224;%20la%20th&#232;se\Cultures.docx" TargetMode="External"/><Relationship Id="rId8785" Type="http://schemas.openxmlformats.org/officeDocument/2006/relationships/hyperlink" Target="file:///C:\Users\Thomas%20Huet\Desktop\Documentation%20arch&#233;ologique%20li&#233;e%20&#224;%20la%20th&#232;se\Cultures.docx" TargetMode="External"/><Relationship Id="rId9836" Type="http://schemas.openxmlformats.org/officeDocument/2006/relationships/hyperlink" Target="file:///C:\Users\Thomas%20Huet\Desktop\Documentation%20arch&#233;ologique%20li&#233;e%20&#224;%20la%20th&#232;se\Sites.docx" TargetMode="External"/><Relationship Id="rId7387" Type="http://schemas.openxmlformats.org/officeDocument/2006/relationships/hyperlink" Target="file:///C:\Users\Thomas%20Huet\Desktop\Documentation%20arch&#233;ologique%20li&#233;e%20&#224;%20la%20th&#232;se\Sites.docx" TargetMode="External"/><Relationship Id="rId8438" Type="http://schemas.openxmlformats.org/officeDocument/2006/relationships/hyperlink" Target="file:///C:\Users\Thomas%20Huet\Desktop\Documentation%20arch&#233;ologique%20li&#233;e%20&#224;%20la%20th&#232;se\Cultures.docx" TargetMode="External"/><Relationship Id="rId11766" Type="http://schemas.openxmlformats.org/officeDocument/2006/relationships/hyperlink" Target="file:///C:\Users\Thomas%20Huet\Desktop\Documentation%20arch&#233;ologique%20li&#233;e%20&#224;%20la%20th&#232;se\Cultures.docx" TargetMode="External"/><Relationship Id="rId12817" Type="http://schemas.openxmlformats.org/officeDocument/2006/relationships/hyperlink" Target="file:///C:\Users\Thomas%20Huet\Desktop\Documentation%20arch&#233;ologique%20li&#233;e%20&#224;%20la%20th&#232;se\Cultures.docx" TargetMode="External"/><Relationship Id="rId1825" Type="http://schemas.openxmlformats.org/officeDocument/2006/relationships/hyperlink" Target="file:///C:\Users\Thomas%20Huet\Desktop\Documentation%20arch&#233;ologique%20li&#233;e%20&#224;%20la%20th&#232;se\Cultures.docx" TargetMode="External"/><Relationship Id="rId10368" Type="http://schemas.openxmlformats.org/officeDocument/2006/relationships/hyperlink" Target="file:///C:\Users\Thomas%20Huet\Desktop\Documentation%20arch&#233;ologique%20li&#233;e%20&#224;%20la%20th&#232;se\Sites.docx" TargetMode="External"/><Relationship Id="rId11419" Type="http://schemas.openxmlformats.org/officeDocument/2006/relationships/hyperlink" Target="file:///C:\Users\Thomas%20Huet\Desktop\Documentation%20arch&#233;ologique%20li&#233;e%20&#224;%20la%20th&#232;se\Sites.docx" TargetMode="External"/><Relationship Id="rId3997" Type="http://schemas.openxmlformats.org/officeDocument/2006/relationships/hyperlink" Target="file:///C:\Users\Thomas%20Huet\Desktop\Documentation%20arch&#233;ologique%20li&#233;e%20&#224;%20la%20th&#232;se\Cultures.docx" TargetMode="External"/><Relationship Id="rId11900" Type="http://schemas.openxmlformats.org/officeDocument/2006/relationships/hyperlink" Target="file:///C:\Users\Thomas%20Huet\Desktop\Documentation%20arch&#233;ologique%20li&#233;e%20&#224;%20la%20th&#232;se\Analyses%20Statistiques.docx" TargetMode="External"/><Relationship Id="rId2599" Type="http://schemas.openxmlformats.org/officeDocument/2006/relationships/hyperlink" Target="file:///C:\Users\Thomas%20Huet\Desktop\Documentation%20arch&#233;ologique%20li&#233;e%20&#224;%20la%20th&#232;se\Sites.docx" TargetMode="External"/><Relationship Id="rId6470" Type="http://schemas.openxmlformats.org/officeDocument/2006/relationships/hyperlink" Target="file:///C:\Users\Thomas%20Huet\Desktop\Documentation%20arch&#233;ologique%20li&#233;e%20&#224;%20la%20th&#232;se\Cultures.docx" TargetMode="External"/><Relationship Id="rId7521" Type="http://schemas.openxmlformats.org/officeDocument/2006/relationships/hyperlink" Target="file:///C:\Users\Thomas%20Huet\Desktop\Documentation%20arch&#233;ologique%20li&#233;e%20&#224;%20la%20th&#232;se\Sites.docx" TargetMode="External"/><Relationship Id="rId10502" Type="http://schemas.openxmlformats.org/officeDocument/2006/relationships/hyperlink" Target="file:///C:\Users\Thomas%20Huet\Desktop\Documentation%20arch&#233;ologique%20li&#233;e%20&#224;%20la%20th&#232;se\Sites.docx" TargetMode="External"/><Relationship Id="rId5072" Type="http://schemas.openxmlformats.org/officeDocument/2006/relationships/hyperlink" Target="file:///C:\Users\Thomas%20Huet\Desktop\Documentation%20arch&#233;ologique%20li&#233;e%20&#224;%20la%20th&#232;se\Cultures.docx" TargetMode="External"/><Relationship Id="rId6123" Type="http://schemas.openxmlformats.org/officeDocument/2006/relationships/hyperlink" Target="file:///C:\Users\Thomas%20Huet\Desktop\Documentation%20arch&#233;ologique%20li&#233;e%20&#224;%20la%20th&#232;se\Cultures.docx" TargetMode="External"/><Relationship Id="rId9693" Type="http://schemas.openxmlformats.org/officeDocument/2006/relationships/hyperlink" Target="file:///C:\Users\Thomas%20Huet\Desktop\Documentation%20arch&#233;ologique%20li&#233;e%20&#224;%20la%20th&#232;se\Sites.docx" TargetMode="External"/><Relationship Id="rId12674" Type="http://schemas.openxmlformats.org/officeDocument/2006/relationships/hyperlink" Target="file:///C:\Users\Thomas%20Huet\Desktop\Documentation%20arch&#233;ologique%20li&#233;e%20&#224;%20la%20th&#232;se\Cultures.docx" TargetMode="External"/><Relationship Id="rId1682" Type="http://schemas.openxmlformats.org/officeDocument/2006/relationships/hyperlink" Target="file:///C:\Users\Thomas%20Huet\Desktop\Documentation%20arch&#233;ologique%20li&#233;e%20&#224;%20la%20th&#232;se\Cultures.docx" TargetMode="External"/><Relationship Id="rId2733" Type="http://schemas.openxmlformats.org/officeDocument/2006/relationships/hyperlink" Target="file:///C:\Users\Thomas%20Huet\Desktop\Documentation%20arch&#233;ologique%20li&#233;e%20&#224;%20la%20th&#232;se\Cultures.docx" TargetMode="External"/><Relationship Id="rId8295" Type="http://schemas.openxmlformats.org/officeDocument/2006/relationships/hyperlink" Target="file:///C:\Users\Thomas%20Huet\Desktop\Documentation%20arch&#233;ologique%20li&#233;e%20&#224;%20la%20th&#232;se\Sites.docx" TargetMode="External"/><Relationship Id="rId9346" Type="http://schemas.openxmlformats.org/officeDocument/2006/relationships/hyperlink" Target="file:///C:\Users\Thomas%20Huet\Desktop\Documentation%20arch&#233;ologique%20li&#233;e%20&#224;%20la%20th&#232;se\Sites.docx" TargetMode="External"/><Relationship Id="rId11276" Type="http://schemas.openxmlformats.org/officeDocument/2006/relationships/hyperlink" Target="file:///C:\Users\Thomas%20Huet\Desktop\Documentation%20arch&#233;ologique%20li&#233;e%20&#224;%20la%20th&#232;se\Cultures.docx" TargetMode="External"/><Relationship Id="rId12327" Type="http://schemas.openxmlformats.org/officeDocument/2006/relationships/hyperlink" Target="file:///C:\Users\Thomas%20Huet\Desktop\Documentation%20arch&#233;ologique%20li&#233;e%20&#224;%20la%20th&#232;se\Cultures.docx" TargetMode="External"/><Relationship Id="rId13725" Type="http://schemas.openxmlformats.org/officeDocument/2006/relationships/hyperlink" Target="file:///C:\Users\Thomas%20Huet\Desktop\Documentation%20arch&#233;ologique%20li&#233;e%20&#224;%20la%20th&#232;se\Sites.docx" TargetMode="External"/><Relationship Id="rId705" Type="http://schemas.openxmlformats.org/officeDocument/2006/relationships/hyperlink" Target="file:///C:\Users\Thomas%20Huet\Desktop\Documentation%20arch&#233;ologique%20li&#233;e%20&#224;%20la%20th&#232;se\Cultures.docx" TargetMode="External"/><Relationship Id="rId1335" Type="http://schemas.openxmlformats.org/officeDocument/2006/relationships/hyperlink" Target="file:///C:\Users\Thomas%20Huet\Desktop\Documentation%20arch&#233;ologique%20li&#233;e%20&#224;%20la%20th&#232;se\Sites.docx" TargetMode="External"/><Relationship Id="rId5956" Type="http://schemas.openxmlformats.org/officeDocument/2006/relationships/hyperlink" Target="file:///C:\Users\Thomas%20Huet\Desktop\Documentation%20arch&#233;ologique%20li&#233;e%20&#224;%20la%20th&#232;se\Cultures.docx" TargetMode="External"/><Relationship Id="rId14499" Type="http://schemas.openxmlformats.org/officeDocument/2006/relationships/hyperlink" Target="file:///C:\Users\Thomas%20Huet\Desktop\Documentation%20arch&#233;ologique%20li&#233;e%20&#224;%20la%20th&#232;se\Sites.docx" TargetMode="External"/><Relationship Id="rId41" Type="http://schemas.openxmlformats.org/officeDocument/2006/relationships/hyperlink" Target="file:///C:\Users\Thomas%20Huet\Desktop\Documentation%20arch&#233;ologique%20li&#233;e%20&#224;%20la%20th&#232;se\Cultures.docx" TargetMode="External"/><Relationship Id="rId4558" Type="http://schemas.openxmlformats.org/officeDocument/2006/relationships/hyperlink" Target="file:///C:\Users\Thomas%20Huet\Desktop\Documentation%20arch&#233;ologique%20li&#233;e%20&#224;%20la%20th&#232;se\Sites.docx" TargetMode="External"/><Relationship Id="rId5609" Type="http://schemas.openxmlformats.org/officeDocument/2006/relationships/hyperlink" Target="file:///C:\Users\Thomas%20Huet\Desktop\Documentation%20arch&#233;ologique%20li&#233;e%20&#224;%20la%20th&#232;se\Cultures.docx" TargetMode="External"/><Relationship Id="rId7031" Type="http://schemas.openxmlformats.org/officeDocument/2006/relationships/hyperlink" Target="file:///C:\Users\Thomas%20Huet\Desktop\Documentation%20arch&#233;ologique%20li&#233;e%20&#224;%20la%20th&#232;se\Sites.docx" TargetMode="External"/><Relationship Id="rId11410" Type="http://schemas.openxmlformats.org/officeDocument/2006/relationships/hyperlink" Target="file:///C:\Users\Thomas%20Huet\Desktop\Documentation%20arch&#233;ologique%20li&#233;e%20&#224;%20la%20th&#232;se\Sites.docx" TargetMode="External"/><Relationship Id="rId10012" Type="http://schemas.openxmlformats.org/officeDocument/2006/relationships/hyperlink" Target="file:///C:\Users\Thomas%20Huet\Desktop\Documentation%20arch&#233;ologique%20li&#233;e%20&#224;%20la%20th&#232;se\Cultures.docx" TargetMode="External"/><Relationship Id="rId13582" Type="http://schemas.openxmlformats.org/officeDocument/2006/relationships/hyperlink" Target="file:///C:\Users\Thomas%20Huet\Desktop\Documentation%20arch&#233;ologique%20li&#233;e%20&#224;%20la%20th&#232;se\Cultures.docx" TargetMode="External"/><Relationship Id="rId2590" Type="http://schemas.openxmlformats.org/officeDocument/2006/relationships/hyperlink" Target="file:///C:\Users\Thomas%20Huet\Desktop\Documentation%20arch&#233;ologique%20li&#233;e%20&#224;%20la%20th&#232;se\Cultures.docx" TargetMode="External"/><Relationship Id="rId3641" Type="http://schemas.openxmlformats.org/officeDocument/2006/relationships/hyperlink" Target="file:///C:\Users\Thomas%20Huet\Desktop\Documentation%20arch&#233;ologique%20li&#233;e%20&#224;%20la%20th&#232;se\Sites.docx" TargetMode="External"/><Relationship Id="rId12184" Type="http://schemas.openxmlformats.org/officeDocument/2006/relationships/hyperlink" Target="file:///C:\Users\Thomas%20Huet\Desktop\Documentation%20arch&#233;ologique%20li&#233;e%20&#224;%20la%20th&#232;se\Cultures.docx" TargetMode="External"/><Relationship Id="rId13235" Type="http://schemas.openxmlformats.org/officeDocument/2006/relationships/hyperlink" Target="file:///C:\Users\Thomas%20Huet\Desktop\Documentation%20arch&#233;ologique%20li&#233;e%20&#224;%20la%20th&#232;se\Sites.docx" TargetMode="External"/><Relationship Id="rId562" Type="http://schemas.openxmlformats.org/officeDocument/2006/relationships/hyperlink" Target="file:///C:\Users\Thomas%20Huet\Desktop\Documentation%20arch&#233;ologique%20li&#233;e%20&#224;%20la%20th&#232;se\Analyses%20Statistiques.docx" TargetMode="External"/><Relationship Id="rId1192" Type="http://schemas.openxmlformats.org/officeDocument/2006/relationships/hyperlink" Target="file:///C:\Users\Thomas%20Huet\Desktop\Documentation%20arch&#233;ologique%20li&#233;e%20&#224;%20la%20th&#232;se\Cultures.docx" TargetMode="External"/><Relationship Id="rId2243" Type="http://schemas.openxmlformats.org/officeDocument/2006/relationships/hyperlink" Target="file:///C:\Users\Thomas%20Huet\Desktop\Documentation%20arch&#233;ologique%20li&#233;e%20&#224;%20la%20th&#232;se\Cultures.docx" TargetMode="External"/><Relationship Id="rId6864" Type="http://schemas.openxmlformats.org/officeDocument/2006/relationships/hyperlink" Target="file:///C:\Users\Thomas%20Huet\Desktop\Documentation%20arch&#233;ologique%20li&#233;e%20&#224;%20la%20th&#232;se\Cultures.docx" TargetMode="External"/><Relationship Id="rId7915" Type="http://schemas.openxmlformats.org/officeDocument/2006/relationships/hyperlink" Target="file:///C:\Users\Thomas%20Huet\Desktop\Documentation%20arch&#233;ologique%20li&#233;e%20&#224;%20la%20th&#232;se\Cultures.docx" TargetMode="External"/><Relationship Id="rId215" Type="http://schemas.openxmlformats.org/officeDocument/2006/relationships/hyperlink" Target="Sites.docx" TargetMode="External"/><Relationship Id="rId5466" Type="http://schemas.openxmlformats.org/officeDocument/2006/relationships/hyperlink" Target="file:///C:\Users\Thomas%20Huet\Desktop\Documentation%20arch&#233;ologique%20li&#233;e%20&#224;%20la%20th&#232;se\Cultures.docx" TargetMode="External"/><Relationship Id="rId6517" Type="http://schemas.openxmlformats.org/officeDocument/2006/relationships/hyperlink" Target="file:///C:\Users\Thomas%20Huet\Desktop\Documentation%20arch&#233;ologique%20li&#233;e%20&#224;%20la%20th&#232;se\Cultures.docx" TargetMode="External"/><Relationship Id="rId4068" Type="http://schemas.openxmlformats.org/officeDocument/2006/relationships/hyperlink" Target="file:///C:\Users\Thomas%20Huet\Desktop\Documentation%20arch&#233;ologique%20li&#233;e%20&#224;%20la%20th&#232;se\Sites.docx" TargetMode="External"/><Relationship Id="rId5119" Type="http://schemas.openxmlformats.org/officeDocument/2006/relationships/hyperlink" Target="file:///C:\Users\Thomas%20Huet\Desktop\Documentation%20arch&#233;ologique%20li&#233;e%20&#224;%20la%20th&#232;se\Cultures.docx" TargetMode="External"/><Relationship Id="rId8689" Type="http://schemas.openxmlformats.org/officeDocument/2006/relationships/hyperlink" Target="file:///C:\Users\Thomas%20Huet\Desktop\Documentation%20arch&#233;ologique%20li&#233;e%20&#224;%20la%20th&#232;se\Sites.docx" TargetMode="External"/><Relationship Id="rId14490" Type="http://schemas.openxmlformats.org/officeDocument/2006/relationships/hyperlink" Target="file:///C:\Users\Thomas%20Huet\Desktop\Documentation%20arch&#233;ologique%20li&#233;e%20&#224;%20la%20th&#232;se\Sites.docx" TargetMode="External"/><Relationship Id="rId1729" Type="http://schemas.openxmlformats.org/officeDocument/2006/relationships/hyperlink" Target="file:///C:\Users\Thomas%20Huet\Desktop\Documentation%20arch&#233;ologique%20li&#233;e%20&#224;%20la%20th&#232;se\Cultures.docx" TargetMode="External"/><Relationship Id="rId5600" Type="http://schemas.openxmlformats.org/officeDocument/2006/relationships/hyperlink" Target="file:///C:\Users\Thomas%20Huet\Desktop\Documentation%20arch&#233;ologique%20li&#233;e%20&#224;%20la%20th&#232;se\Cultures.docx" TargetMode="External"/><Relationship Id="rId13092" Type="http://schemas.openxmlformats.org/officeDocument/2006/relationships/hyperlink" Target="Sites.docx" TargetMode="External"/><Relationship Id="rId14143" Type="http://schemas.openxmlformats.org/officeDocument/2006/relationships/hyperlink" Target="file:///C:\Users\Thomas%20Huet\Desktop\Documentation%20arch&#233;ologique%20li&#233;e%20&#224;%20la%20th&#232;se\Cultures.docx" TargetMode="External"/><Relationship Id="rId3151" Type="http://schemas.openxmlformats.org/officeDocument/2006/relationships/hyperlink" Target="file:///C:\Users\Thomas%20Huet\Desktop\Documentation%20arch&#233;ologique%20li&#233;e%20&#224;%20la%20th&#232;se\Sites.docx" TargetMode="External"/><Relationship Id="rId4202" Type="http://schemas.openxmlformats.org/officeDocument/2006/relationships/hyperlink" Target="file:///C:\Users\Thomas%20Huet\Desktop\Documentation%20arch&#233;ologique%20li&#233;e%20&#224;%20la%20th&#232;se\Cultures.docx" TargetMode="External"/><Relationship Id="rId7772" Type="http://schemas.openxmlformats.org/officeDocument/2006/relationships/hyperlink" Target="file:///C:\Users\Thomas%20Huet\Desktop\Documentation%20arch&#233;ologique%20li&#233;e%20&#224;%20la%20th&#232;se\Cultures.docx" TargetMode="External"/><Relationship Id="rId8823" Type="http://schemas.openxmlformats.org/officeDocument/2006/relationships/hyperlink" Target="file:///C:\Users\Thomas%20Huet\Desktop\Documentation%20arch&#233;ologique%20li&#233;e%20&#224;%20la%20th&#232;se\Sites.docx" TargetMode="External"/><Relationship Id="rId10753" Type="http://schemas.openxmlformats.org/officeDocument/2006/relationships/hyperlink" Target="file:///C:\Users\Thomas%20Huet\Desktop\Documentation%20arch&#233;ologique%20li&#233;e%20&#224;%20la%20th&#232;se\Cultures.docx" TargetMode="External"/><Relationship Id="rId6374" Type="http://schemas.openxmlformats.org/officeDocument/2006/relationships/hyperlink" Target="file:///C:\Users\Thomas%20Huet\Desktop\Documentation%20arch&#233;ologique%20li&#233;e%20&#224;%20la%20th&#232;se\Sites.docx" TargetMode="External"/><Relationship Id="rId7425" Type="http://schemas.openxmlformats.org/officeDocument/2006/relationships/hyperlink" Target="file:///C:\Users\Thomas%20Huet\Desktop\Documentation%20arch&#233;ologique%20li&#233;e%20&#224;%20la%20th&#232;se\Cultures.docx" TargetMode="External"/><Relationship Id="rId10406" Type="http://schemas.openxmlformats.org/officeDocument/2006/relationships/hyperlink" Target="file:///C:\Users\Thomas%20Huet\Desktop\Documentation%20arch&#233;ologique%20li&#233;e%20&#224;%20la%20th&#232;se\Sites.docx" TargetMode="External"/><Relationship Id="rId11804" Type="http://schemas.openxmlformats.org/officeDocument/2006/relationships/hyperlink" Target="file:///C:\Users\Thomas%20Huet\Desktop\Documentation%20arch&#233;ologique%20li&#233;e%20&#224;%20la%20th&#232;se\Cultures.docx" TargetMode="External"/><Relationship Id="rId6027" Type="http://schemas.openxmlformats.org/officeDocument/2006/relationships/hyperlink" Target="file:///C:\Users\Thomas%20Huet\Desktop\Documentation%20arch&#233;ologique%20li&#233;e%20&#224;%20la%20th&#232;se\Cultures.docx" TargetMode="External"/><Relationship Id="rId9597" Type="http://schemas.openxmlformats.org/officeDocument/2006/relationships/hyperlink" Target="file:///C:\Users\Thomas%20Huet\Desktop\Documentation%20arch&#233;ologique%20li&#233;e%20&#224;%20la%20th&#232;se\Cultures.docx" TargetMode="External"/><Relationship Id="rId13976" Type="http://schemas.openxmlformats.org/officeDocument/2006/relationships/hyperlink" Target="file:///C:\Users\Thomas%20Huet\Desktop\Documentation%20arch&#233;ologique%20li&#233;e%20&#224;%20la%20th&#232;se\Sites.docx" TargetMode="External"/><Relationship Id="rId1586" Type="http://schemas.openxmlformats.org/officeDocument/2006/relationships/hyperlink" Target="file:///C:\Users\Thomas%20Huet\Desktop\Documentation%20arch&#233;ologique%20li&#233;e%20&#224;%20la%20th&#232;se\Cultures.docx" TargetMode="External"/><Relationship Id="rId2984" Type="http://schemas.openxmlformats.org/officeDocument/2006/relationships/hyperlink" Target="file:///C:\Users\Thomas%20Huet\Desktop\Documentation%20arch&#233;ologique%20li&#233;e%20&#224;%20la%20th&#232;se\Cultures.docx" TargetMode="External"/><Relationship Id="rId8199" Type="http://schemas.openxmlformats.org/officeDocument/2006/relationships/hyperlink" Target="file:///C:\Users\Thomas%20Huet\Desktop\Documentation%20arch&#233;ologique%20li&#233;e%20&#224;%20la%20th&#232;se\Sites.docx" TargetMode="External"/><Relationship Id="rId12578" Type="http://schemas.openxmlformats.org/officeDocument/2006/relationships/hyperlink" Target="file:///C:\Users\Thomas%20Huet\Desktop\Documentation%20arch&#233;ologique%20li&#233;e%20&#224;%20la%20th&#232;se\Sites.docx" TargetMode="External"/><Relationship Id="rId13629" Type="http://schemas.openxmlformats.org/officeDocument/2006/relationships/hyperlink" Target="file:///C:\Users\Thomas%20Huet\Desktop\Documentation%20arch&#233;ologique%20li&#233;e%20&#224;%20la%20th&#232;se\Cultures.docx" TargetMode="External"/><Relationship Id="rId609" Type="http://schemas.openxmlformats.org/officeDocument/2006/relationships/hyperlink" Target="file:///C:\Users\Thomas%20Huet\Desktop\Documentation%20arch&#233;ologique%20li&#233;e%20&#224;%20la%20th&#232;se\Cultures.docx" TargetMode="External"/><Relationship Id="rId956" Type="http://schemas.openxmlformats.org/officeDocument/2006/relationships/hyperlink" Target="file:///C:\Users\Thomas%20Huet\Desktop\Documentation%20arch&#233;ologique%20li&#233;e%20&#224;%20la%20th&#232;se\Cultures.docx" TargetMode="External"/><Relationship Id="rId1239" Type="http://schemas.openxmlformats.org/officeDocument/2006/relationships/hyperlink" Target="file:///C:\Users\Thomas%20Huet\Desktop\Documentation%20arch&#233;ologique%20li&#233;e%20&#224;%20la%20th&#232;se\Cultures.docx" TargetMode="External"/><Relationship Id="rId2637" Type="http://schemas.openxmlformats.org/officeDocument/2006/relationships/hyperlink" Target="file:///C:\Users\Thomas%20Huet\Desktop\Documentation%20arch&#233;ologique%20li&#233;e%20&#224;%20la%20th&#232;se\Sites.docx" TargetMode="External"/><Relationship Id="rId5110" Type="http://schemas.openxmlformats.org/officeDocument/2006/relationships/hyperlink" Target="file:///C:\Users\Thomas%20Huet\Desktop\Documentation%20arch&#233;ologique%20li&#233;e%20&#224;%20la%20th&#232;se\Cultures.docx" TargetMode="External"/><Relationship Id="rId8680" Type="http://schemas.openxmlformats.org/officeDocument/2006/relationships/hyperlink" Target="file:///C:\Users\Thomas%20Huet\Desktop\Documentation%20arch&#233;ologique%20li&#233;e%20&#224;%20la%20th&#232;se\Sites.docx" TargetMode="External"/><Relationship Id="rId9731" Type="http://schemas.openxmlformats.org/officeDocument/2006/relationships/hyperlink" Target="file:///C:\Users\Thomas%20Huet\Desktop\Documentation%20arch&#233;ologique%20li&#233;e%20&#224;%20la%20th&#232;se\Cultures.docx" TargetMode="External"/><Relationship Id="rId11661" Type="http://schemas.openxmlformats.org/officeDocument/2006/relationships/hyperlink" Target="file:///C:\Users\Thomas%20Huet\Desktop\Documentation%20arch&#233;ologique%20li&#233;e%20&#224;%20la%20th&#232;se\Cultures.docx" TargetMode="External"/><Relationship Id="rId12712" Type="http://schemas.openxmlformats.org/officeDocument/2006/relationships/hyperlink" Target="Sites.docx" TargetMode="External"/><Relationship Id="rId1720" Type="http://schemas.openxmlformats.org/officeDocument/2006/relationships/hyperlink" Target="file:///C:\Users\Thomas%20Huet\Desktop\Documentation%20arch&#233;ologique%20li&#233;e%20&#224;%20la%20th&#232;se\Sites.docx" TargetMode="External"/><Relationship Id="rId7282" Type="http://schemas.openxmlformats.org/officeDocument/2006/relationships/hyperlink" Target="file:///C:\Users\Thomas%20Huet\Desktop\Documentation%20arch&#233;ologique%20li&#233;e%20&#224;%20la%20th&#232;se\Sites.docx" TargetMode="External"/><Relationship Id="rId8333" Type="http://schemas.openxmlformats.org/officeDocument/2006/relationships/hyperlink" Target="file:///C:\Users\Thomas%20Huet\Desktop\Documentation%20arch&#233;ologique%20li&#233;e%20&#224;%20la%20th&#232;se\Analyses%20Statistiques.docx" TargetMode="External"/><Relationship Id="rId10263" Type="http://schemas.openxmlformats.org/officeDocument/2006/relationships/hyperlink" Target="file:///C:\Users\Thomas%20Huet\Desktop\Documentation%20arch&#233;ologique%20li&#233;e%20&#224;%20la%20th&#232;se\Cultures.docx" TargetMode="External"/><Relationship Id="rId11314" Type="http://schemas.openxmlformats.org/officeDocument/2006/relationships/hyperlink" Target="file:///C:\Users\Thomas%20Huet\Desktop\Documentation%20arch&#233;ologique%20li&#233;e%20&#224;%20la%20th&#232;se\Cultures.docx" TargetMode="External"/><Relationship Id="rId3892" Type="http://schemas.openxmlformats.org/officeDocument/2006/relationships/hyperlink" Target="file:///C:\Users\Thomas%20Huet\Desktop\Documentation%20arch&#233;ologique%20li&#233;e%20&#224;%20la%20th&#232;se\Sites.docx" TargetMode="External"/><Relationship Id="rId4943" Type="http://schemas.openxmlformats.org/officeDocument/2006/relationships/hyperlink" Target="file:///C:\Users\Thomas%20Huet\Desktop\Documentation%20arch&#233;ologique%20li&#233;e%20&#224;%20la%20th&#232;se\Cultures.docx" TargetMode="External"/><Relationship Id="rId13486" Type="http://schemas.openxmlformats.org/officeDocument/2006/relationships/hyperlink" Target="file:///C:\Users\Thomas%20Huet\Desktop\Documentation%20arch&#233;ologique%20li&#233;e%20&#224;%20la%20th&#232;se\Sites.docx" TargetMode="External"/><Relationship Id="rId14537" Type="http://schemas.openxmlformats.org/officeDocument/2006/relationships/hyperlink" Target="file:///C:\Users\Thomas%20Huet\Desktop\Documentation%20arch&#233;ologique%20li&#233;e%20&#224;%20la%20th&#232;se\Sites.docx" TargetMode="External"/><Relationship Id="rId2494" Type="http://schemas.openxmlformats.org/officeDocument/2006/relationships/hyperlink" Target="file:///C:\Users\Thomas%20Huet\Desktop\Documentation%20arch&#233;ologique%20li&#233;e%20&#224;%20la%20th&#232;se\Cultures.docx" TargetMode="External"/><Relationship Id="rId3545" Type="http://schemas.openxmlformats.org/officeDocument/2006/relationships/hyperlink" Target="file:///C:\Users\Thomas%20Huet\Desktop\Documentation%20arch&#233;ologique%20li&#233;e%20&#224;%20la%20th&#232;se\Sites.docx" TargetMode="External"/><Relationship Id="rId12088" Type="http://schemas.openxmlformats.org/officeDocument/2006/relationships/hyperlink" Target="file:///C:\Users\Thomas%20Huet\Desktop\Documentation%20arch&#233;ologique%20li&#233;e%20&#224;%20la%20th&#232;se\Cultures.docx" TargetMode="External"/><Relationship Id="rId13139" Type="http://schemas.openxmlformats.org/officeDocument/2006/relationships/hyperlink" Target="file:///C:\Users\Thomas%20Huet\Desktop\Documentation%20arch&#233;ologique%20li&#233;e%20&#224;%20la%20th&#232;se\Sites.docx" TargetMode="External"/><Relationship Id="rId466" Type="http://schemas.openxmlformats.org/officeDocument/2006/relationships/hyperlink" Target="file:///C:\Users\Thomas%20Huet\Desktop\Documentation%20arch&#233;ologique%20li&#233;e%20&#224;%20la%20th&#232;se\Cultures.docx" TargetMode="External"/><Relationship Id="rId1096" Type="http://schemas.openxmlformats.org/officeDocument/2006/relationships/hyperlink" Target="file:///C:\Users\Thomas%20Huet\Desktop\Documentation%20arch&#233;ologique%20li&#233;e%20&#224;%20la%20th&#232;se\Cultures.docx" TargetMode="External"/><Relationship Id="rId2147" Type="http://schemas.openxmlformats.org/officeDocument/2006/relationships/hyperlink" Target="file:///C:\Users\Thomas%20Huet\Desktop\Documentation%20arch&#233;ologique%20li&#233;e%20&#224;%20la%20th&#232;se\Sites.docx" TargetMode="External"/><Relationship Id="rId119" Type="http://schemas.openxmlformats.org/officeDocument/2006/relationships/hyperlink" Target="file:///C:\Users\Thomas%20Huet\Desktop\Documentation%20arch&#233;ologique%20li&#233;e%20&#224;%20la%20th&#232;se\Analyses%20Statistiques.docx" TargetMode="External"/><Relationship Id="rId6768" Type="http://schemas.openxmlformats.org/officeDocument/2006/relationships/hyperlink" Target="file:///C:\Users\Thomas%20Huet\Desktop\Documentation%20arch&#233;ologique%20li&#233;e%20&#224;%20la%20th&#232;se\Cultures.docx" TargetMode="External"/><Relationship Id="rId7819" Type="http://schemas.openxmlformats.org/officeDocument/2006/relationships/hyperlink" Target="file:///C:\Users\Thomas%20Huet\Desktop\Documentation%20arch&#233;ologique%20li&#233;e%20&#224;%20la%20th&#232;se\Cultures.docx" TargetMode="External"/><Relationship Id="rId8190" Type="http://schemas.openxmlformats.org/officeDocument/2006/relationships/hyperlink" Target="file:///C:\Users\Thomas%20Huet\Desktop\Documentation%20arch&#233;ologique%20li&#233;e%20&#224;%20la%20th&#232;se\Sites.docx" TargetMode="External"/><Relationship Id="rId9241" Type="http://schemas.openxmlformats.org/officeDocument/2006/relationships/hyperlink" Target="file:///C:\Users\Thomas%20Huet\Desktop\Documentation%20arch&#233;ologique%20li&#233;e%20&#224;%20la%20th&#232;se\Sites.docx" TargetMode="External"/><Relationship Id="rId13620" Type="http://schemas.openxmlformats.org/officeDocument/2006/relationships/hyperlink" Target="file:///C:\Users\Thomas%20Huet\Desktop\Documentation%20arch&#233;ologique%20li&#233;e%20&#224;%20la%20th&#232;se\Cultures.docx" TargetMode="External"/><Relationship Id="rId11171" Type="http://schemas.openxmlformats.org/officeDocument/2006/relationships/hyperlink" Target="file:///C:\Users\Thomas%20Huet\Desktop\Documentation%20arch&#233;ologique%20li&#233;e%20&#224;%20la%20th&#232;se\Cultures.docx" TargetMode="External"/><Relationship Id="rId12222" Type="http://schemas.openxmlformats.org/officeDocument/2006/relationships/hyperlink" Target="file:///C:\Users\Thomas%20Huet\Desktop\Documentation%20arch&#233;ologique%20li&#233;e%20&#224;%20la%20th&#232;se\Cultures.docx" TargetMode="External"/><Relationship Id="rId600" Type="http://schemas.openxmlformats.org/officeDocument/2006/relationships/hyperlink" Target="file:///C:\Users\Thomas%20Huet\Desktop\Documentation%20arch&#233;ologique%20li&#233;e%20&#224;%20la%20th&#232;se\Cultures.docx" TargetMode="External"/><Relationship Id="rId1230" Type="http://schemas.openxmlformats.org/officeDocument/2006/relationships/hyperlink" Target="file:///C:\Users\Thomas%20Huet\Desktop\Documentation%20arch&#233;ologique%20li&#233;e%20&#224;%20la%20th&#232;se\Cultures.docx" TargetMode="External"/><Relationship Id="rId5851" Type="http://schemas.openxmlformats.org/officeDocument/2006/relationships/hyperlink" Target="file:///C:\Users\Thomas%20Huet\Desktop\Documentation%20arch&#233;ologique%20li&#233;e%20&#224;%20la%20th&#232;se\Cultures.docx" TargetMode="External"/><Relationship Id="rId6902" Type="http://schemas.openxmlformats.org/officeDocument/2006/relationships/hyperlink" Target="file:///C:\Users\Thomas%20Huet\Desktop\Documentation%20arch&#233;ologique%20li&#233;e%20&#224;%20la%20th&#232;se\Cultures.docx" TargetMode="External"/><Relationship Id="rId14394" Type="http://schemas.openxmlformats.org/officeDocument/2006/relationships/hyperlink" Target="file:///C:\Users\Thomas%20Huet\Desktop\Documentation%20arch&#233;ologique%20li&#233;e%20&#224;%20la%20th&#232;se\Cultures.docx" TargetMode="External"/><Relationship Id="rId4453" Type="http://schemas.openxmlformats.org/officeDocument/2006/relationships/hyperlink" Target="file:///C:\Users\Thomas%20Huet\Desktop\Documentation%20arch&#233;ologique%20li&#233;e%20&#224;%20la%20th&#232;se\Cultures.docx" TargetMode="External"/><Relationship Id="rId5504" Type="http://schemas.openxmlformats.org/officeDocument/2006/relationships/hyperlink" Target="file:///C:\Users\Thomas%20Huet\Desktop\Documentation%20arch&#233;ologique%20li&#233;e%20&#224;%20la%20th&#232;se\Cultures.docx" TargetMode="External"/><Relationship Id="rId14047" Type="http://schemas.openxmlformats.org/officeDocument/2006/relationships/hyperlink" Target="file:///C:\Users\Thomas%20Huet\Desktop\Documentation%20arch&#233;ologique%20li&#233;e%20&#224;%20la%20th&#232;se\Sites.docx" TargetMode="External"/><Relationship Id="rId3055" Type="http://schemas.openxmlformats.org/officeDocument/2006/relationships/hyperlink" Target="file:///C:\Users\Thomas%20Huet\Desktop\Documentation%20arch&#233;ologique%20li&#233;e%20&#224;%20la%20th&#232;se\Cultures.docx" TargetMode="External"/><Relationship Id="rId4106" Type="http://schemas.openxmlformats.org/officeDocument/2006/relationships/hyperlink" Target="file:///C:\Users\Thomas%20Huet\Desktop\Documentation%20arch&#233;ologique%20li&#233;e%20&#224;%20la%20th&#232;se\Cultures.docx" TargetMode="External"/><Relationship Id="rId7676" Type="http://schemas.openxmlformats.org/officeDocument/2006/relationships/hyperlink" Target="file:///C:\Users\Thomas%20Huet\Desktop\Documentation%20arch&#233;ologique%20li&#233;e%20&#224;%20la%20th&#232;se\Cultures.docx" TargetMode="External"/><Relationship Id="rId8727" Type="http://schemas.openxmlformats.org/officeDocument/2006/relationships/hyperlink" Target="file:///C:\Users\Thomas%20Huet\Desktop\Documentation%20arch&#233;ologique%20li&#233;e%20&#224;%20la%20th&#232;se\Sites.docx" TargetMode="External"/><Relationship Id="rId6278" Type="http://schemas.openxmlformats.org/officeDocument/2006/relationships/hyperlink" Target="file:///C:\Users\Thomas%20Huet\Desktop\Documentation%20arch&#233;ologique%20li&#233;e%20&#224;%20la%20th&#232;se\Cultures.docx" TargetMode="External"/><Relationship Id="rId7329" Type="http://schemas.openxmlformats.org/officeDocument/2006/relationships/hyperlink" Target="file:///C:\Users\Thomas%20Huet\Desktop\Documentation%20arch&#233;ologique%20li&#233;e%20&#224;%20la%20th&#232;se\Cultures.docx" TargetMode="External"/><Relationship Id="rId10657" Type="http://schemas.openxmlformats.org/officeDocument/2006/relationships/hyperlink" Target="file:///C:\Users\Thomas%20Huet\Desktop\Documentation%20arch&#233;ologique%20li&#233;e%20&#224;%20la%20th&#232;se\Sites.docx" TargetMode="External"/><Relationship Id="rId11708" Type="http://schemas.openxmlformats.org/officeDocument/2006/relationships/hyperlink" Target="file:///C:\Users\Thomas%20Huet\Desktop\Documentation%20arch&#233;ologique%20li&#233;e%20&#224;%20la%20th&#232;se\Sites.docx" TargetMode="External"/><Relationship Id="rId13130" Type="http://schemas.openxmlformats.org/officeDocument/2006/relationships/hyperlink" Target="file:///C:\Users\Thomas%20Huet\Desktop\Documentation%20arch&#233;ologique%20li&#233;e%20&#224;%20la%20th&#232;se\Sites.docx" TargetMode="External"/><Relationship Id="rId110" Type="http://schemas.openxmlformats.org/officeDocument/2006/relationships/hyperlink" Target="file:///C:\Users\Thomas%20Huet\Desktop\Documentation%20arch&#233;ologique%20li&#233;e%20&#224;%20la%20th&#232;se\Sites.docx" TargetMode="External"/><Relationship Id="rId2888" Type="http://schemas.openxmlformats.org/officeDocument/2006/relationships/hyperlink" Target="file:///C:\Users\Thomas%20Huet\Desktop\Documentation%20arch&#233;ologique%20li&#233;e%20&#224;%20la%20th&#232;se\Cultures.docx" TargetMode="External"/><Relationship Id="rId3939" Type="http://schemas.openxmlformats.org/officeDocument/2006/relationships/hyperlink" Target="file:///C:\Users\Thomas%20Huet\Desktop\Documentation%20arch&#233;ologique%20li&#233;e%20&#224;%20la%20th&#232;se\Cultures.docx" TargetMode="External"/><Relationship Id="rId7810" Type="http://schemas.openxmlformats.org/officeDocument/2006/relationships/hyperlink" Target="file:///C:\Users\Thomas%20Huet\Desktop\Documentation%20arch&#233;ologique%20li&#233;e%20&#224;%20la%20th&#232;se\Cultures.docx" TargetMode="External"/><Relationship Id="rId5361" Type="http://schemas.openxmlformats.org/officeDocument/2006/relationships/hyperlink" Target="file:///C:\Users\Thomas%20Huet\Desktop\Documentation%20arch&#233;ologique%20li&#233;e%20&#224;%20la%20th&#232;se\Sites.docx" TargetMode="External"/><Relationship Id="rId6412" Type="http://schemas.openxmlformats.org/officeDocument/2006/relationships/hyperlink" Target="file:///C:\Users\Thomas%20Huet\Desktop\Documentation%20arch&#233;ologique%20li&#233;e%20&#224;%20la%20th&#232;se\Sites.docx" TargetMode="External"/><Relationship Id="rId9982" Type="http://schemas.openxmlformats.org/officeDocument/2006/relationships/hyperlink" Target="file:///C:\Users\Thomas%20Huet\Desktop\Documentation%20arch&#233;ologique%20li&#233;e%20&#224;%20la%20th&#232;se\Cultures.docx" TargetMode="External"/><Relationship Id="rId12963" Type="http://schemas.openxmlformats.org/officeDocument/2006/relationships/hyperlink" Target="file:///C:\Users\Thomas%20Huet\Desktop\Documentation%20arch&#233;ologique%20li&#233;e%20&#224;%20la%20th&#232;se\DescriptionRoches.docx" TargetMode="External"/><Relationship Id="rId1971" Type="http://schemas.openxmlformats.org/officeDocument/2006/relationships/hyperlink" Target="file:///C:\Users\Thomas%20Huet\Desktop\Documentation%20arch&#233;ologique%20li&#233;e%20&#224;%20la%20th&#232;se\Sites.docx" TargetMode="External"/><Relationship Id="rId5014" Type="http://schemas.openxmlformats.org/officeDocument/2006/relationships/hyperlink" Target="file:///C:\Users\Thomas%20Huet\Desktop\Documentation%20arch&#233;ologique%20li&#233;e%20&#224;%20la%20th&#232;se\Cultures.docx" TargetMode="External"/><Relationship Id="rId8584" Type="http://schemas.openxmlformats.org/officeDocument/2006/relationships/hyperlink" Target="file:///C:\Users\Thomas%20Huet\Desktop\Documentation%20arch&#233;ologique%20li&#233;e%20&#224;%20la%20th&#232;se\Sites.docx" TargetMode="External"/><Relationship Id="rId9635" Type="http://schemas.openxmlformats.org/officeDocument/2006/relationships/hyperlink" Target="file:///C:\Users\Thomas%20Huet\Desktop\Documentation%20arch&#233;ologique%20li&#233;e%20&#224;%20la%20th&#232;se\Sites.docx" TargetMode="External"/><Relationship Id="rId11565" Type="http://schemas.openxmlformats.org/officeDocument/2006/relationships/hyperlink" Target="file:///C:\Users\Thomas%20Huet\Desktop\Documentation%20arch&#233;ologique%20li&#233;e%20&#224;%20la%20th&#232;se\Cultures.docx" TargetMode="External"/><Relationship Id="rId12616" Type="http://schemas.openxmlformats.org/officeDocument/2006/relationships/hyperlink" Target="file:///C:\Users\Thomas%20Huet\Desktop\Documentation%20arch&#233;ologique%20li&#233;e%20&#224;%20la%20th&#232;se\Cultures.docx" TargetMode="External"/><Relationship Id="rId1624" Type="http://schemas.openxmlformats.org/officeDocument/2006/relationships/hyperlink" Target="file:///C:\Users\Thomas%20Huet\Desktop\Documentation%20arch&#233;ologique%20li&#233;e%20&#224;%20la%20th&#232;se\Cultures.docx" TargetMode="External"/><Relationship Id="rId7186" Type="http://schemas.openxmlformats.org/officeDocument/2006/relationships/hyperlink" Target="file:///C:\Users\Thomas%20Huet\Desktop\Documentation%20arch&#233;ologique%20li&#233;e%20&#224;%20la%20th&#232;se\Cultures.docx" TargetMode="External"/><Relationship Id="rId8237" Type="http://schemas.openxmlformats.org/officeDocument/2006/relationships/hyperlink" Target="file:///C:\Users\Thomas%20Huet\Desktop\Documentation%20arch&#233;ologique%20li&#233;e%20&#224;%20la%20th&#232;se\Sites.docx" TargetMode="External"/><Relationship Id="rId10167" Type="http://schemas.openxmlformats.org/officeDocument/2006/relationships/hyperlink" Target="file:///C:\Users\Thomas%20Huet\Desktop\Documentation%20arch&#233;ologique%20li&#233;e%20&#224;%20la%20th&#232;se\Sites.docx" TargetMode="External"/><Relationship Id="rId11218" Type="http://schemas.openxmlformats.org/officeDocument/2006/relationships/hyperlink" Target="file:///C:\Users\Thomas%20Huet\Desktop\Documentation%20arch&#233;ologique%20li&#233;e%20&#224;%20la%20th&#232;se\Cultures.docx" TargetMode="External"/><Relationship Id="rId3796" Type="http://schemas.openxmlformats.org/officeDocument/2006/relationships/hyperlink" Target="Sites.docx" TargetMode="External"/><Relationship Id="rId2398" Type="http://schemas.openxmlformats.org/officeDocument/2006/relationships/hyperlink" Target="file:///C:\Users\Thomas%20Huet\Desktop\Documentation%20arch&#233;ologique%20li&#233;e%20&#224;%20la%20th&#232;se\Cultures.docx" TargetMode="External"/><Relationship Id="rId3449" Type="http://schemas.openxmlformats.org/officeDocument/2006/relationships/hyperlink" Target="file:///C:\Users\Thomas%20Huet\Desktop\Documentation%20arch&#233;ologique%20li&#233;e%20&#224;%20la%20th&#232;se\Cultures.docx" TargetMode="External"/><Relationship Id="rId4847" Type="http://schemas.openxmlformats.org/officeDocument/2006/relationships/hyperlink" Target="file:///C:\Users\Thomas%20Huet\Desktop\Documentation%20arch&#233;ologique%20li&#233;e%20&#224;%20la%20th&#232;se\Cultures.docx" TargetMode="External"/><Relationship Id="rId7320" Type="http://schemas.openxmlformats.org/officeDocument/2006/relationships/hyperlink" Target="file:///C:\Users\Thomas%20Huet\Desktop\Documentation%20arch&#233;ologique%20li&#233;e%20&#224;%20la%20th&#232;se\Sites.docx" TargetMode="External"/><Relationship Id="rId10301" Type="http://schemas.openxmlformats.org/officeDocument/2006/relationships/hyperlink" Target="file:///C:\Users\Thomas%20Huet\Desktop\Documentation%20arch&#233;ologique%20li&#233;e%20&#224;%20la%20th&#232;se\Sites.docx" TargetMode="External"/><Relationship Id="rId13871" Type="http://schemas.openxmlformats.org/officeDocument/2006/relationships/hyperlink" Target="file:///C:\Users\Thomas%20Huet\Desktop\Documentation%20arch&#233;ologique%20li&#233;e%20&#224;%20la%20th&#232;se\Sites.docx" TargetMode="External"/><Relationship Id="rId3930" Type="http://schemas.openxmlformats.org/officeDocument/2006/relationships/hyperlink" Target="file:///C:\Users\Thomas%20Huet\Desktop\Documentation%20arch&#233;ologique%20li&#233;e%20&#224;%20la%20th&#232;se\Cultures.docx" TargetMode="External"/><Relationship Id="rId8094" Type="http://schemas.openxmlformats.org/officeDocument/2006/relationships/hyperlink" Target="file:///C:\Users\Thomas%20Huet\Desktop\Documentation%20arch&#233;ologique%20li&#233;e%20&#224;%20la%20th&#232;se\Cultures.docx" TargetMode="External"/><Relationship Id="rId9492" Type="http://schemas.openxmlformats.org/officeDocument/2006/relationships/hyperlink" Target="file:///C:\Users\Thomas%20Huet\Desktop\Documentation%20arch&#233;ologique%20li&#233;e%20&#224;%20la%20th&#232;se\Sites.docx" TargetMode="External"/><Relationship Id="rId12473" Type="http://schemas.openxmlformats.org/officeDocument/2006/relationships/hyperlink" Target="file:///C:\Users\Thomas%20Huet\Desktop\Documentation%20arch&#233;ologique%20li&#233;e%20&#224;%20la%20th&#232;se\Sites.docx" TargetMode="External"/><Relationship Id="rId13524" Type="http://schemas.openxmlformats.org/officeDocument/2006/relationships/hyperlink" Target="Sites.docx" TargetMode="External"/><Relationship Id="rId851" Type="http://schemas.openxmlformats.org/officeDocument/2006/relationships/hyperlink" Target="file:///C:\Users\Thomas%20Huet\Desktop\Documentation%20arch&#233;ologique%20li&#233;e%20&#224;%20la%20th&#232;se\Cultures.docx" TargetMode="External"/><Relationship Id="rId1481" Type="http://schemas.openxmlformats.org/officeDocument/2006/relationships/hyperlink" Target="file:///C:\Users\Thomas%20Huet\Desktop\Documentation%20arch&#233;ologique%20li&#233;e%20&#224;%20la%20th&#232;se\Cultures.docx" TargetMode="External"/><Relationship Id="rId2532" Type="http://schemas.openxmlformats.org/officeDocument/2006/relationships/hyperlink" Target="file:///C:\Users\Thomas%20Huet\Desktop\Documentation%20arch&#233;ologique%20li&#233;e%20&#224;%20la%20th&#232;se\Sites.docx" TargetMode="External"/><Relationship Id="rId9145" Type="http://schemas.openxmlformats.org/officeDocument/2006/relationships/hyperlink" Target="file:///C:\Users\Thomas%20Huet\Desktop\Documentation%20arch&#233;ologique%20li&#233;e%20&#224;%20la%20th&#232;se\Sites.docx" TargetMode="External"/><Relationship Id="rId11075" Type="http://schemas.openxmlformats.org/officeDocument/2006/relationships/hyperlink" Target="file:///C:\Users\Thomas%20Huet\Desktop\Documentation%20arch&#233;ologique%20li&#233;e%20&#224;%20la%20th&#232;se\Cultures.docx" TargetMode="External"/><Relationship Id="rId12126" Type="http://schemas.openxmlformats.org/officeDocument/2006/relationships/hyperlink" Target="file:///C:\Users\Thomas%20Huet\Desktop\Documentation%20arch&#233;ologique%20li&#233;e%20&#224;%20la%20th&#232;se\Cultures.docx" TargetMode="External"/><Relationship Id="rId504" Type="http://schemas.openxmlformats.org/officeDocument/2006/relationships/hyperlink" Target="file:///C:\Users\Thomas%20Huet\Desktop\Documentation%20arch&#233;ologique%20li&#233;e%20&#224;%20la%20th&#232;se\Cultures.docx" TargetMode="External"/><Relationship Id="rId1134" Type="http://schemas.openxmlformats.org/officeDocument/2006/relationships/hyperlink" Target="file:///C:\Users\Thomas%20Huet\Desktop\Documentation%20arch&#233;ologique%20li&#233;e%20&#224;%20la%20th&#232;se\Cultures.docx" TargetMode="External"/><Relationship Id="rId5755" Type="http://schemas.openxmlformats.org/officeDocument/2006/relationships/hyperlink" Target="file:///C:\Users\Thomas%20Huet\Desktop\Documentation%20arch&#233;ologique%20li&#233;e%20&#224;%20la%20th&#232;se\Objets.docx" TargetMode="External"/><Relationship Id="rId6806" Type="http://schemas.openxmlformats.org/officeDocument/2006/relationships/hyperlink" Target="file:///C:\Users\Thomas%20Huet\Desktop\Documentation%20arch&#233;ologique%20li&#233;e%20&#224;%20la%20th&#232;se\Cultures.docx" TargetMode="External"/><Relationship Id="rId14298" Type="http://schemas.openxmlformats.org/officeDocument/2006/relationships/hyperlink" Target="file:///C:\Users\Thomas%20Huet\Desktop\Documentation%20arch&#233;ologique%20li&#233;e%20&#224;%20la%20th&#232;se\Sites.docx" TargetMode="External"/><Relationship Id="rId4357" Type="http://schemas.openxmlformats.org/officeDocument/2006/relationships/hyperlink" Target="file:///C:\Users\Thomas%20Huet\Desktop\Documentation%20arch&#233;ologique%20li&#233;e%20&#224;%20la%20th&#232;se\Cultures.docx" TargetMode="External"/><Relationship Id="rId5408" Type="http://schemas.openxmlformats.org/officeDocument/2006/relationships/hyperlink" Target="file:///C:\Users\Thomas%20Huet\Desktop\Documentation%20arch&#233;ologique%20li&#233;e%20&#224;%20la%20th&#232;se\Sites.docx" TargetMode="External"/><Relationship Id="rId8978" Type="http://schemas.openxmlformats.org/officeDocument/2006/relationships/hyperlink" Target="file:///C:\Users\Thomas%20Huet\Desktop\Documentation%20arch&#233;ologique%20li&#233;e%20&#224;%20la%20th&#232;se\Sites.docx" TargetMode="External"/><Relationship Id="rId11959" Type="http://schemas.openxmlformats.org/officeDocument/2006/relationships/hyperlink" Target="file:///C:\Users\Thomas%20Huet\Desktop\Documentation%20arch&#233;ologique%20li&#233;e%20&#224;%20la%20th&#232;se\Cultures.docx" TargetMode="External"/><Relationship Id="rId13381" Type="http://schemas.openxmlformats.org/officeDocument/2006/relationships/hyperlink" Target="file:///C:\Users\Thomas%20Huet\Desktop\Documentation%20arch&#233;ologique%20li&#233;e%20&#224;%20la%20th&#232;se\Sites.docx" TargetMode="External"/><Relationship Id="rId14432" Type="http://schemas.openxmlformats.org/officeDocument/2006/relationships/hyperlink" Target="file:///C:\Users\Thomas%20Huet\Desktop\Documentation%20arch&#233;ologique%20li&#233;e%20&#224;%20la%20th&#232;se\Sites.docx" TargetMode="External"/><Relationship Id="rId361" Type="http://schemas.openxmlformats.org/officeDocument/2006/relationships/hyperlink" Target="file:///C:\Users\Thomas%20Huet\Desktop\Documentation%20arch&#233;ologique%20li&#233;e%20&#224;%20la%20th&#232;se\Sites.docx" TargetMode="External"/><Relationship Id="rId2042" Type="http://schemas.openxmlformats.org/officeDocument/2006/relationships/hyperlink" Target="file:///C:\Users\Thomas%20Huet\Desktop\Documentation%20arch&#233;ologique%20li&#233;e%20&#224;%20la%20th&#232;se\Cultures.docx" TargetMode="External"/><Relationship Id="rId3440" Type="http://schemas.openxmlformats.org/officeDocument/2006/relationships/hyperlink" Target="file:///C:\Users\Thomas%20Huet\Desktop\Documentation%20arch&#233;ologique%20li&#233;e%20&#224;%20la%20th&#232;se\Cultures.docx" TargetMode="External"/><Relationship Id="rId13034" Type="http://schemas.openxmlformats.org/officeDocument/2006/relationships/hyperlink" Target="Sites.docx" TargetMode="External"/><Relationship Id="rId6663" Type="http://schemas.openxmlformats.org/officeDocument/2006/relationships/hyperlink" Target="file:///C:\Users\Thomas%20Huet\Desktop\Documentation%20arch&#233;ologique%20li&#233;e%20&#224;%20la%20th&#232;se\Sites.docx" TargetMode="External"/><Relationship Id="rId7714" Type="http://schemas.openxmlformats.org/officeDocument/2006/relationships/hyperlink" Target="file:///C:\Users\Thomas%20Huet\Desktop\Documentation%20arch&#233;ologique%20li&#233;e%20&#224;%20la%20th&#232;se\Cultures.docx" TargetMode="External"/><Relationship Id="rId5265" Type="http://schemas.openxmlformats.org/officeDocument/2006/relationships/hyperlink" Target="file:///C:\Users\Thomas%20Huet\Desktop\Documentation%20arch&#233;ologique%20li&#233;e%20&#224;%20la%20th&#232;se\Cultures.docx" TargetMode="External"/><Relationship Id="rId6316" Type="http://schemas.openxmlformats.org/officeDocument/2006/relationships/hyperlink" Target="file:///C:\Users\Thomas%20Huet\Desktop\Documentation%20arch&#233;ologique%20li&#233;e%20&#224;%20la%20th&#232;se\Sites.docx" TargetMode="External"/><Relationship Id="rId9886" Type="http://schemas.openxmlformats.org/officeDocument/2006/relationships/hyperlink" Target="file:///C:\Users\Thomas%20Huet\Desktop\Documentation%20arch&#233;ologique%20li&#233;e%20&#224;%20la%20th&#232;se\Cultures.docx" TargetMode="External"/><Relationship Id="rId1875" Type="http://schemas.openxmlformats.org/officeDocument/2006/relationships/hyperlink" Target="file:///C:\Users\Thomas%20Huet\Desktop\Documentation%20arch&#233;ologique%20li&#233;e%20&#224;%20la%20th&#232;se\Sites.docx" TargetMode="External"/><Relationship Id="rId8488" Type="http://schemas.openxmlformats.org/officeDocument/2006/relationships/hyperlink" Target="file:///C:\Users\Thomas%20Huet\Desktop\Documentation%20arch&#233;ologique%20li&#233;e%20&#224;%20la%20th&#232;se\Cultures.docx" TargetMode="External"/><Relationship Id="rId9539" Type="http://schemas.openxmlformats.org/officeDocument/2006/relationships/hyperlink" Target="file:///C:\Users\Thomas%20Huet\Desktop\Documentation%20arch&#233;ologique%20li&#233;e%20&#224;%20la%20th&#232;se\Sites.docx" TargetMode="External"/><Relationship Id="rId11469" Type="http://schemas.openxmlformats.org/officeDocument/2006/relationships/hyperlink" Target="file:///C:\Users\Thomas%20Huet\Desktop\Documentation%20arch&#233;ologique%20li&#233;e%20&#224;%20la%20th&#232;se\Cultures.docx" TargetMode="External"/><Relationship Id="rId12867" Type="http://schemas.openxmlformats.org/officeDocument/2006/relationships/hyperlink" Target="file:///C:\Users\Thomas%20Huet\Desktop\Documentation%20arch&#233;ologique%20li&#233;e%20&#224;%20la%20th&#232;se\Sites.docx" TargetMode="External"/><Relationship Id="rId13918" Type="http://schemas.openxmlformats.org/officeDocument/2006/relationships/hyperlink" Target="file:///C:\Users\Thomas%20Huet\Desktop\Documentation%20arch&#233;ologique%20li&#233;e%20&#224;%20la%20th&#232;se\Environnement.docx" TargetMode="External"/><Relationship Id="rId1528" Type="http://schemas.openxmlformats.org/officeDocument/2006/relationships/hyperlink" Target="file:///C:\Users\Thomas%20Huet\Desktop\Documentation%20arch&#233;ologique%20li&#233;e%20&#224;%20la%20th&#232;se\Cultures.docx" TargetMode="External"/><Relationship Id="rId2926" Type="http://schemas.openxmlformats.org/officeDocument/2006/relationships/hyperlink" Target="file:///C:\Users\Thomas%20Huet\Desktop\Documentation%20arch&#233;ologique%20li&#233;e%20&#224;%20la%20th&#232;se\Sites.docx" TargetMode="External"/><Relationship Id="rId4001" Type="http://schemas.openxmlformats.org/officeDocument/2006/relationships/hyperlink" Target="file:///C:\Users\Thomas%20Huet\Desktop\Documentation%20arch&#233;ologique%20li&#233;e%20&#224;%20la%20th&#232;se\Cultures.docx" TargetMode="External"/><Relationship Id="rId11950" Type="http://schemas.openxmlformats.org/officeDocument/2006/relationships/hyperlink" Target="file:///C:\Users\Thomas%20Huet\Desktop\Documentation%20arch&#233;ologique%20li&#233;e%20&#224;%20la%20th&#232;se\Sites.docx" TargetMode="External"/><Relationship Id="rId6173" Type="http://schemas.openxmlformats.org/officeDocument/2006/relationships/hyperlink" Target="file:///C:\Users\Thomas%20Huet\Desktop\Documentation%20arch&#233;ologique%20li&#233;e%20&#224;%20la%20th&#232;se\Cultures.docx" TargetMode="External"/><Relationship Id="rId7571" Type="http://schemas.openxmlformats.org/officeDocument/2006/relationships/hyperlink" Target="file:///C:\Users\Thomas%20Huet\Desktop\Documentation%20arch&#233;ologique%20li&#233;e%20&#224;%20la%20th&#232;se\Sites.docx" TargetMode="External"/><Relationship Id="rId8622" Type="http://schemas.openxmlformats.org/officeDocument/2006/relationships/hyperlink" Target="file:///C:\Users\Thomas%20Huet\Desktop\Documentation%20arch&#233;ologique%20li&#233;e%20&#224;%20la%20th&#232;se\Cultures.docx" TargetMode="External"/><Relationship Id="rId10552" Type="http://schemas.openxmlformats.org/officeDocument/2006/relationships/hyperlink" Target="file:///C:\Users\Thomas%20Huet\Desktop\Documentation%20arch&#233;ologique%20li&#233;e%20&#224;%20la%20th&#232;se\Cultures.docx" TargetMode="External"/><Relationship Id="rId11603" Type="http://schemas.openxmlformats.org/officeDocument/2006/relationships/hyperlink" Target="file:///C:\Users\Thomas%20Huet\Desktop\Documentation%20arch&#233;ologique%20li&#233;e%20&#224;%20la%20th&#232;se\Cultures.docx" TargetMode="External"/><Relationship Id="rId7224" Type="http://schemas.openxmlformats.org/officeDocument/2006/relationships/hyperlink" Target="file:///C:\Users\Thomas%20Huet\Desktop\Documentation%20arch&#233;ologique%20li&#233;e%20&#224;%20la%20th&#232;se\Cultures.docx" TargetMode="External"/><Relationship Id="rId10205" Type="http://schemas.openxmlformats.org/officeDocument/2006/relationships/hyperlink" Target="file:///C:\Users\Thomas%20Huet\Desktop\Documentation%20arch&#233;ologique%20li&#233;e%20&#224;%20la%20th&#232;se\Cultures.docx" TargetMode="External"/><Relationship Id="rId13775" Type="http://schemas.openxmlformats.org/officeDocument/2006/relationships/hyperlink" Target="file:///C:\Users\Thomas%20Huet\Desktop\Documentation%20arch&#233;ologique%20li&#233;e%20&#224;%20la%20th&#232;se\Sites.docx" TargetMode="External"/><Relationship Id="rId2783" Type="http://schemas.openxmlformats.org/officeDocument/2006/relationships/hyperlink" Target="file:///C:\Users\Thomas%20Huet\Desktop\Documentation%20arch&#233;ologique%20li&#233;e%20&#224;%20la%20th&#232;se\Cultures.docx" TargetMode="External"/><Relationship Id="rId3834" Type="http://schemas.openxmlformats.org/officeDocument/2006/relationships/hyperlink" Target="file:///C:\Users\Thomas%20Huet\Desktop\Documentation%20arch&#233;ologique%20li&#233;e%20&#224;%20la%20th&#232;se\Cultures.docx" TargetMode="External"/><Relationship Id="rId9396" Type="http://schemas.openxmlformats.org/officeDocument/2006/relationships/hyperlink" Target="file:///C:\Users\Thomas%20Huet\Desktop\Documentation%20arch&#233;ologique%20li&#233;e%20&#224;%20la%20th&#232;se\Cultures.docx" TargetMode="External"/><Relationship Id="rId12377" Type="http://schemas.openxmlformats.org/officeDocument/2006/relationships/hyperlink" Target="file:///C:\Users\Thomas%20Huet\Desktop\Documentation%20arch&#233;ologique%20li&#233;e%20&#224;%20la%20th&#232;se\Cultures.docx" TargetMode="External"/><Relationship Id="rId13428" Type="http://schemas.openxmlformats.org/officeDocument/2006/relationships/hyperlink" Target="file:///C:\Users\Thomas%20Huet\Desktop\Documentation%20arch&#233;ologique%20li&#233;e%20&#224;%20la%20th&#232;se\Sites.docx" TargetMode="External"/><Relationship Id="rId755" Type="http://schemas.openxmlformats.org/officeDocument/2006/relationships/hyperlink" Target="file:///C:\Users\Thomas%20Huet\Desktop\Documentation%20arch&#233;ologique%20li&#233;e%20&#224;%20la%20th&#232;se\Cultures.docx" TargetMode="External"/><Relationship Id="rId1385" Type="http://schemas.openxmlformats.org/officeDocument/2006/relationships/hyperlink" Target="file:///C:\Users\Thomas%20Huet\Desktop\Documentation%20arch&#233;ologique%20li&#233;e%20&#224;%20la%20th&#232;se\Cultures.docx" TargetMode="External"/><Relationship Id="rId2436" Type="http://schemas.openxmlformats.org/officeDocument/2006/relationships/hyperlink" Target="file:///C:\Users\Thomas%20Huet\Desktop\Documentation%20arch&#233;ologique%20li&#233;e%20&#224;%20la%20th&#232;se\Sites.docx" TargetMode="External"/><Relationship Id="rId9049" Type="http://schemas.openxmlformats.org/officeDocument/2006/relationships/hyperlink" Target="file:///C:\Users\Thomas%20Huet\Desktop\Documentation%20arch&#233;ologique%20li&#233;e%20&#224;%20la%20th&#232;se\Cultures.docx" TargetMode="External"/><Relationship Id="rId91" Type="http://schemas.openxmlformats.org/officeDocument/2006/relationships/hyperlink" Target="file:///C:\Users\Thomas%20Huet\Desktop\Documentation%20arch&#233;ologique%20li&#233;e%20&#224;%20la%20th&#232;se\Cultures.docx" TargetMode="External"/><Relationship Id="rId408" Type="http://schemas.openxmlformats.org/officeDocument/2006/relationships/hyperlink" Target="file:///C:\Users\Thomas%20Huet\Desktop\Documentation%20arch&#233;ologique%20li&#233;e%20&#224;%20la%20th&#232;se\Sites.docx" TargetMode="External"/><Relationship Id="rId1038" Type="http://schemas.openxmlformats.org/officeDocument/2006/relationships/hyperlink" Target="file:///C:\Users\Thomas%20Huet\Desktop\Documentation%20arch&#233;ologique%20li&#233;e%20&#224;%20la%20th&#232;se\Sites.docx" TargetMode="External"/><Relationship Id="rId5659" Type="http://schemas.openxmlformats.org/officeDocument/2006/relationships/hyperlink" Target="file:///C:\Users\Thomas%20Huet\Desktop\Documentation%20arch&#233;ologique%20li&#233;e%20&#224;%20la%20th&#232;se\Cultures.docx" TargetMode="External"/><Relationship Id="rId9530" Type="http://schemas.openxmlformats.org/officeDocument/2006/relationships/hyperlink" Target="file:///C:\Users\Thomas%20Huet\Desktop\Documentation%20arch&#233;ologique%20li&#233;e%20&#224;%20la%20th&#232;se\Cultures.docx" TargetMode="External"/><Relationship Id="rId7081" Type="http://schemas.openxmlformats.org/officeDocument/2006/relationships/hyperlink" Target="file:///C:\Users\Thomas%20Huet\Desktop\Documentation%20arch&#233;ologique%20li&#233;e%20&#224;%20la%20th&#232;se\Cultures.docx" TargetMode="External"/><Relationship Id="rId8132" Type="http://schemas.openxmlformats.org/officeDocument/2006/relationships/hyperlink" Target="file:///C:\Users\Thomas%20Huet\Desktop\Documentation%20arch&#233;ologique%20li&#233;e%20&#224;%20la%20th&#232;se\Cultures.docx" TargetMode="External"/><Relationship Id="rId11460" Type="http://schemas.openxmlformats.org/officeDocument/2006/relationships/hyperlink" Target="file:///C:\Users\Thomas%20Huet\Desktop\Documentation%20arch&#233;ologique%20li&#233;e%20&#224;%20la%20th&#232;se\Cultures.docx" TargetMode="External"/><Relationship Id="rId12511" Type="http://schemas.openxmlformats.org/officeDocument/2006/relationships/hyperlink" Target="file:///C:\Users\Thomas%20Huet\Desktop\Documentation%20arch&#233;ologique%20li&#233;e%20&#224;%20la%20th&#232;se\Cultures.docx" TargetMode="External"/><Relationship Id="rId10062" Type="http://schemas.openxmlformats.org/officeDocument/2006/relationships/hyperlink" Target="file:///C:\Users\Thomas%20Huet\Desktop\Documentation%20arch&#233;ologique%20li&#233;e%20&#224;%20la%20th&#232;se\Cultures.docx" TargetMode="External"/><Relationship Id="rId11113" Type="http://schemas.openxmlformats.org/officeDocument/2006/relationships/hyperlink" Target="file:///C:\Users\Thomas%20Huet\Desktop\Documentation%20arch&#233;ologique%20li&#233;e%20&#224;%20la%20th&#232;se\Cultures.docx" TargetMode="External"/><Relationship Id="rId3691" Type="http://schemas.openxmlformats.org/officeDocument/2006/relationships/hyperlink" Target="file:///C:\Users\Thomas%20Huet\Desktop\Documentation%20arch&#233;ologique%20li&#233;e%20&#224;%20la%20th&#232;se\Cultures.docx" TargetMode="External"/><Relationship Id="rId4742" Type="http://schemas.openxmlformats.org/officeDocument/2006/relationships/hyperlink" Target="file:///C:\Users\Thomas%20Huet\Desktop\Documentation%20arch&#233;ologique%20li&#233;e%20&#224;%20la%20th&#232;se\Sites.docx" TargetMode="External"/><Relationship Id="rId13285" Type="http://schemas.openxmlformats.org/officeDocument/2006/relationships/hyperlink" Target="file:///C:\Users\Thomas%20Huet\Desktop\Documentation%20arch&#233;ologique%20li&#233;e%20&#224;%20la%20th&#232;se\Cultures.docx" TargetMode="External"/><Relationship Id="rId14336" Type="http://schemas.openxmlformats.org/officeDocument/2006/relationships/hyperlink" Target="file:///C:\Users\Thomas%20Huet\Desktop\Documentation%20arch&#233;ologique%20li&#233;e%20&#224;%20la%20th&#232;se\Sites.docx" TargetMode="External"/><Relationship Id="rId2293" Type="http://schemas.openxmlformats.org/officeDocument/2006/relationships/hyperlink" Target="file:///C:\Users\Thomas%20Huet\Desktop\Documentation%20arch&#233;ologique%20li&#233;e%20&#224;%20la%20th&#232;se\Cultures.docx" TargetMode="External"/><Relationship Id="rId3344" Type="http://schemas.openxmlformats.org/officeDocument/2006/relationships/hyperlink" Target="file:///C:\Users\Thomas%20Huet\Desktop\Documentation%20arch&#233;ologique%20li&#233;e%20&#224;%20la%20th&#232;se\Sites.docx" TargetMode="External"/><Relationship Id="rId7965" Type="http://schemas.openxmlformats.org/officeDocument/2006/relationships/hyperlink" Target="file:///C:\Users\Thomas%20Huet\Desktop\Documentation%20arch&#233;ologique%20li&#233;e%20&#224;%20la%20th&#232;se\Cultures.docx" TargetMode="External"/><Relationship Id="rId265" Type="http://schemas.openxmlformats.org/officeDocument/2006/relationships/hyperlink" Target="file:///C:\Users\Thomas%20Huet\Desktop\Documentation%20arch&#233;ologique%20li&#233;e%20&#224;%20la%20th&#232;se\Cultures.docx" TargetMode="External"/><Relationship Id="rId6567" Type="http://schemas.openxmlformats.org/officeDocument/2006/relationships/hyperlink" Target="file:///C:\Users\Thomas%20Huet\Desktop\Documentation%20arch&#233;ologique%20li&#233;e%20&#224;%20la%20th&#232;se\Sites.docx" TargetMode="External"/><Relationship Id="rId7618" Type="http://schemas.openxmlformats.org/officeDocument/2006/relationships/hyperlink" Target="file:///C:\Users\Thomas%20Huet\Desktop\Documentation%20arch&#233;ologique%20li&#233;e%20&#224;%20la%20th&#232;se\Sites.docx" TargetMode="External"/><Relationship Id="rId10946" Type="http://schemas.openxmlformats.org/officeDocument/2006/relationships/hyperlink" Target="file:///C:\Users\Thomas%20Huet\Desktop\Documentation%20arch&#233;ologique%20li&#233;e%20&#224;%20la%20th&#232;se\Cultures.docx" TargetMode="External"/><Relationship Id="rId5169" Type="http://schemas.openxmlformats.org/officeDocument/2006/relationships/hyperlink" Target="file:///C:\Users\Thomas%20Huet\Desktop\Documentation%20arch&#233;ologique%20li&#233;e%20&#224;%20la%20th&#232;se\Cultures.docx" TargetMode="External"/><Relationship Id="rId9040" Type="http://schemas.openxmlformats.org/officeDocument/2006/relationships/hyperlink" Target="file:///C:\Users\Thomas%20Huet\Desktop\Documentation%20arch&#233;ologique%20li&#233;e%20&#224;%20la%20th&#232;se\Sites.docx" TargetMode="External"/><Relationship Id="rId12021" Type="http://schemas.openxmlformats.org/officeDocument/2006/relationships/hyperlink" Target="file:///C:\Users\Thomas%20Huet\Desktop\Documentation%20arch&#233;ologique%20li&#233;e%20&#224;%20la%20th&#232;se\Sites.docx" TargetMode="External"/><Relationship Id="rId1779" Type="http://schemas.openxmlformats.org/officeDocument/2006/relationships/hyperlink" Target="file:///C:\Users\Thomas%20Huet\Desktop\Documentation%20arch&#233;ologique%20li&#233;e%20&#224;%20la%20th&#232;se\Sites.docx" TargetMode="External"/><Relationship Id="rId4252" Type="http://schemas.openxmlformats.org/officeDocument/2006/relationships/hyperlink" Target="file:///C:\Users\Thomas%20Huet\Desktop\Documentation%20arch&#233;ologique%20li&#233;e%20&#224;%20la%20th&#232;se\Cultures.docx" TargetMode="External"/><Relationship Id="rId5650" Type="http://schemas.openxmlformats.org/officeDocument/2006/relationships/hyperlink" Target="file:///C:\Users\Thomas%20Huet\Desktop\Documentation%20arch&#233;ologique%20li&#233;e%20&#224;%20la%20th&#232;se\Cultures.docx" TargetMode="External"/><Relationship Id="rId6701" Type="http://schemas.openxmlformats.org/officeDocument/2006/relationships/hyperlink" Target="file:///C:\Users\Thomas%20Huet\Desktop\Documentation%20arch&#233;ologique%20li&#233;e%20&#224;%20la%20th&#232;se\Cultures.docx" TargetMode="External"/><Relationship Id="rId14193" Type="http://schemas.openxmlformats.org/officeDocument/2006/relationships/hyperlink" Target="file:///C:\Users\Thomas%20Huet\Desktop\Documentation%20arch&#233;ologique%20li&#233;e%20&#224;%20la%20th&#232;se\Sites.docx" TargetMode="External"/><Relationship Id="rId5303" Type="http://schemas.openxmlformats.org/officeDocument/2006/relationships/hyperlink" Target="file:///C:\Users\Thomas%20Huet\Desktop\Documentation%20arch&#233;ologique%20li&#233;e%20&#224;%20la%20th&#232;se\Sites.docx" TargetMode="External"/><Relationship Id="rId8873" Type="http://schemas.openxmlformats.org/officeDocument/2006/relationships/hyperlink" Target="file:///C:\Users\Thomas%20Huet\Desktop\Documentation%20arch&#233;ologique%20li&#233;e%20&#224;%20la%20th&#232;se\Sites.docx" TargetMode="External"/><Relationship Id="rId9924" Type="http://schemas.openxmlformats.org/officeDocument/2006/relationships/hyperlink" Target="file:///C:\Users\Thomas%20Huet\Desktop\Documentation%20arch&#233;ologique%20li&#233;e%20&#224;%20la%20th&#232;se\Cultures.docx" TargetMode="External"/><Relationship Id="rId11854" Type="http://schemas.openxmlformats.org/officeDocument/2006/relationships/hyperlink" Target="file:///C:\Users\Thomas%20Huet\Desktop\Documentation%20arch&#233;ologique%20li&#233;e%20&#224;%20la%20th&#232;se\Cultures.docx" TargetMode="External"/><Relationship Id="rId12905" Type="http://schemas.openxmlformats.org/officeDocument/2006/relationships/hyperlink" Target="file:///C:\Users\Thomas%20Huet\Desktop\Documentation%20arch&#233;ologique%20li&#233;e%20&#224;%20la%20th&#232;se\Cultures.docx" TargetMode="External"/><Relationship Id="rId1913" Type="http://schemas.openxmlformats.org/officeDocument/2006/relationships/hyperlink" Target="file:///C:\Users\Thomas%20Huet\Desktop\Documentation%20arch&#233;ologique%20li&#233;e%20&#224;%20la%20th&#232;se\Sites.docx" TargetMode="External"/><Relationship Id="rId7475" Type="http://schemas.openxmlformats.org/officeDocument/2006/relationships/hyperlink" Target="file:///C:\Users\Thomas%20Huet\Desktop\Documentation%20arch&#233;ologique%20li&#233;e%20&#224;%20la%20th&#232;se\Cultures.docx" TargetMode="External"/><Relationship Id="rId8526" Type="http://schemas.openxmlformats.org/officeDocument/2006/relationships/hyperlink" Target="file:///C:\Users\Thomas%20Huet\Desktop\Documentation%20arch&#233;ologique%20li&#233;e%20&#224;%20la%20th&#232;se\Sites.docx" TargetMode="External"/><Relationship Id="rId10456" Type="http://schemas.openxmlformats.org/officeDocument/2006/relationships/hyperlink" Target="file:///C:\Users\Thomas%20Huet\Desktop\Documentation%20arch&#233;ologique%20li&#233;e%20&#224;%20la%20th&#232;se\Cultures.docx" TargetMode="External"/><Relationship Id="rId11507" Type="http://schemas.openxmlformats.org/officeDocument/2006/relationships/hyperlink" Target="file:///C:\Users\Thomas%20Huet\Desktop\Documentation%20arch&#233;ologique%20li&#233;e%20&#224;%20la%20th&#232;se\Cultures.docx" TargetMode="External"/><Relationship Id="rId6077" Type="http://schemas.openxmlformats.org/officeDocument/2006/relationships/hyperlink" Target="file:///C:\Users\Thomas%20Huet\Desktop\Documentation%20arch&#233;ologique%20li&#233;e%20&#224;%20la%20th&#232;se\Cultures.docx" TargetMode="External"/><Relationship Id="rId7128" Type="http://schemas.openxmlformats.org/officeDocument/2006/relationships/hyperlink" Target="file:///C:\Users\Thomas%20Huet\Desktop\Documentation%20arch&#233;ologique%20li&#233;e%20&#224;%20la%20th&#232;se\Sites.docx" TargetMode="External"/><Relationship Id="rId10109" Type="http://schemas.openxmlformats.org/officeDocument/2006/relationships/hyperlink" Target="file:///C:\Users\Thomas%20Huet\Desktop\Documentation%20arch&#233;ologique%20li&#233;e%20&#224;%20la%20th&#232;se\Sites.docx" TargetMode="External"/><Relationship Id="rId13679" Type="http://schemas.openxmlformats.org/officeDocument/2006/relationships/hyperlink" Target="file:///C:\Users\Thomas%20Huet\Desktop\Documentation%20arch&#233;ologique%20li&#233;e%20&#224;%20la%20th&#232;se\Sites.docx" TargetMode="External"/><Relationship Id="rId2687" Type="http://schemas.openxmlformats.org/officeDocument/2006/relationships/hyperlink" Target="file:///C:\Users\Thomas%20Huet\Desktop\Documentation%20arch&#233;ologique%20li&#233;e%20&#224;%20la%20th&#232;se\Cultures.docx" TargetMode="External"/><Relationship Id="rId3738" Type="http://schemas.openxmlformats.org/officeDocument/2006/relationships/hyperlink" Target="file:///C:\Users\Thomas%20Huet\Desktop\Documentation%20arch&#233;ologique%20li&#233;e%20&#224;%20la%20th&#232;se\Cultures.docx" TargetMode="External"/><Relationship Id="rId659" Type="http://schemas.openxmlformats.org/officeDocument/2006/relationships/hyperlink" Target="file:///C:\Users\Thomas%20Huet\Desktop\Documentation%20arch&#233;ologique%20li&#233;e%20&#224;%20la%20th&#232;se\Cultures.docx" TargetMode="External"/><Relationship Id="rId1289" Type="http://schemas.openxmlformats.org/officeDocument/2006/relationships/hyperlink" Target="file:///C:\Users\Thomas%20Huet\Desktop\Documentation%20arch&#233;ologique%20li&#233;e%20&#224;%20la%20th&#232;se\Cultures.docx" TargetMode="External"/><Relationship Id="rId5160" Type="http://schemas.openxmlformats.org/officeDocument/2006/relationships/hyperlink" Target="file:///C:\Users\Thomas%20Huet\Desktop\Documentation%20arch&#233;ologique%20li&#233;e%20&#224;%20la%20th&#232;se\Cultures.docx" TargetMode="External"/><Relationship Id="rId6211" Type="http://schemas.openxmlformats.org/officeDocument/2006/relationships/hyperlink" Target="file:///C:\Users\Thomas%20Huet\Desktop\Documentation%20arch&#233;ologique%20li&#233;e%20&#224;%20la%20th&#232;se\Sites.docx" TargetMode="External"/><Relationship Id="rId8383" Type="http://schemas.openxmlformats.org/officeDocument/2006/relationships/hyperlink" Target="file:///C:\Users\Thomas%20Huet\Desktop\Documentation%20arch&#233;ologique%20li&#233;e%20&#224;%20la%20th&#232;se\Sites.docx" TargetMode="External"/><Relationship Id="rId9781" Type="http://schemas.openxmlformats.org/officeDocument/2006/relationships/hyperlink" Target="file:///C:\Users\Thomas%20Huet\Desktop\Documentation%20arch&#233;ologique%20li&#233;e%20&#224;%20la%20th&#232;se\Cultures.docx" TargetMode="External"/><Relationship Id="rId12762" Type="http://schemas.openxmlformats.org/officeDocument/2006/relationships/hyperlink" Target="file:///C:\Users\Thomas%20Huet\Desktop\Documentation%20arch&#233;ologique%20li&#233;e%20&#224;%20la%20th&#232;se\Cultures.docx" TargetMode="External"/><Relationship Id="rId13813" Type="http://schemas.openxmlformats.org/officeDocument/2006/relationships/hyperlink" Target="file:///C:\Users\Thomas%20Huet\Desktop\Documentation%20arch&#233;ologique%20li&#233;e%20&#224;%20la%20th&#232;se\Cultures.docx" TargetMode="External"/><Relationship Id="rId1770" Type="http://schemas.openxmlformats.org/officeDocument/2006/relationships/hyperlink" Target="file:///C:\Users\Thomas%20Huet\Desktop\Documentation%20arch&#233;ologique%20li&#233;e%20&#224;%20la%20th&#232;se\Cultures.docx" TargetMode="External"/><Relationship Id="rId2821" Type="http://schemas.openxmlformats.org/officeDocument/2006/relationships/hyperlink" Target="Sites.docx" TargetMode="External"/><Relationship Id="rId8036" Type="http://schemas.openxmlformats.org/officeDocument/2006/relationships/hyperlink" Target="file:///C:\Users\Thomas%20Huet\Desktop\Documentation%20arch&#233;ologique%20li&#233;e%20&#224;%20la%20th&#232;se\Cultures.docx" TargetMode="External"/><Relationship Id="rId9434" Type="http://schemas.openxmlformats.org/officeDocument/2006/relationships/hyperlink" Target="file:///C:\Users\Thomas%20Huet\Desktop\Documentation%20arch&#233;ologique%20li&#233;e%20&#224;%20la%20th&#232;se\Sites.docx" TargetMode="External"/><Relationship Id="rId11364" Type="http://schemas.openxmlformats.org/officeDocument/2006/relationships/hyperlink" Target="file:///C:\Users\Thomas%20Huet\Desktop\Documentation%20arch&#233;ologique%20li&#233;e%20&#224;%20la%20th&#232;se\Sites.docx" TargetMode="External"/><Relationship Id="rId12415" Type="http://schemas.openxmlformats.org/officeDocument/2006/relationships/hyperlink" Target="file:///C:\Users\Thomas%20Huet\Desktop\Documentation%20arch&#233;ologique%20li&#233;e%20&#224;%20la%20th&#232;se\Sites.docx" TargetMode="External"/><Relationship Id="rId1423" Type="http://schemas.openxmlformats.org/officeDocument/2006/relationships/hyperlink" Target="file:///C:\Users\Thomas%20Huet\Desktop\Documentation%20arch&#233;ologique%20li&#233;e%20&#224;%20la%20th&#232;se\Cultures.docx" TargetMode="External"/><Relationship Id="rId4993" Type="http://schemas.openxmlformats.org/officeDocument/2006/relationships/hyperlink" Target="file:///C:\Users\Thomas%20Huet\Desktop\Documentation%20arch&#233;ologique%20li&#233;e%20&#224;%20la%20th&#232;se\Sites.docx" TargetMode="External"/><Relationship Id="rId11017" Type="http://schemas.openxmlformats.org/officeDocument/2006/relationships/hyperlink" Target="file:///C:\Users\Thomas%20Huet\Desktop\Documentation%20arch&#233;ologique%20li&#233;e%20&#224;%20la%20th&#232;se\Sites.docx" TargetMode="External"/><Relationship Id="rId3595" Type="http://schemas.openxmlformats.org/officeDocument/2006/relationships/hyperlink" Target="file:///C:\Users\Thomas%20Huet\Desktop\Documentation%20arch&#233;ologique%20li&#233;e%20&#224;%20la%20th&#232;se\Cultures.docx" TargetMode="External"/><Relationship Id="rId4646" Type="http://schemas.openxmlformats.org/officeDocument/2006/relationships/hyperlink" Target="file:///C:\Users\Thomas%20Huet\Desktop\Documentation%20arch&#233;ologique%20li&#233;e%20&#224;%20la%20th&#232;se\Cultures.docx" TargetMode="External"/><Relationship Id="rId13189" Type="http://schemas.openxmlformats.org/officeDocument/2006/relationships/hyperlink" Target="file:///C:\Users\Thomas%20Huet\Desktop\Documentation%20arch&#233;ologique%20li&#233;e%20&#224;%20la%20th&#232;se\Cultures.docx" TargetMode="External"/><Relationship Id="rId2197" Type="http://schemas.openxmlformats.org/officeDocument/2006/relationships/hyperlink" Target="file:///C:\Users\Thomas%20Huet\Desktop\Documentation%20arch&#233;ologique%20li&#233;e%20&#224;%20la%20th&#232;se\Cultures.docx" TargetMode="External"/><Relationship Id="rId3248" Type="http://schemas.openxmlformats.org/officeDocument/2006/relationships/hyperlink" Target="file:///C:\Users\Thomas%20Huet\Desktop\Documentation%20arch&#233;ologique%20li&#233;e%20&#224;%20la%20th&#232;se\Sites.docx" TargetMode="External"/><Relationship Id="rId7869" Type="http://schemas.openxmlformats.org/officeDocument/2006/relationships/hyperlink" Target="file:///C:\Users\Thomas%20Huet\Desktop\Documentation%20arch&#233;ologique%20li&#233;e%20&#224;%20la%20th&#232;se\Cultures.docx" TargetMode="External"/><Relationship Id="rId10100" Type="http://schemas.openxmlformats.org/officeDocument/2006/relationships/hyperlink" Target="file:///C:\Users\Thomas%20Huet\Desktop\Documentation%20arch&#233;ologique%20li&#233;e%20&#224;%20la%20th&#232;se\Cultures.docx" TargetMode="External"/><Relationship Id="rId169" Type="http://schemas.openxmlformats.org/officeDocument/2006/relationships/hyperlink" Target="file:///C:\Users\Thomas%20Huet\Desktop\Documentation%20arch&#233;ologique%20li&#233;e%20&#224;%20la%20th&#232;se\Cultures.docx" TargetMode="External"/><Relationship Id="rId9291" Type="http://schemas.openxmlformats.org/officeDocument/2006/relationships/hyperlink" Target="file:///C:\Users\Thomas%20Huet\Desktop\Documentation%20arch&#233;ologique%20li&#233;e%20&#224;%20la%20th&#232;se\Cultures.docx" TargetMode="External"/><Relationship Id="rId13670" Type="http://schemas.openxmlformats.org/officeDocument/2006/relationships/hyperlink" Target="file:///D:\Sites.docx" TargetMode="External"/><Relationship Id="rId650" Type="http://schemas.openxmlformats.org/officeDocument/2006/relationships/hyperlink" Target="file:///C:\Users\Thomas%20Huet\Desktop\Documentation%20arch&#233;ologique%20li&#233;e%20&#224;%20la%20th&#232;se\Sites.docx" TargetMode="External"/><Relationship Id="rId1280" Type="http://schemas.openxmlformats.org/officeDocument/2006/relationships/hyperlink" Target="file:///C:\Users\Thomas%20Huet\Desktop\Documentation%20arch&#233;ologique%20li&#233;e%20&#224;%20la%20th&#232;se\Sites.docx" TargetMode="External"/><Relationship Id="rId2331" Type="http://schemas.openxmlformats.org/officeDocument/2006/relationships/hyperlink" Target="file:///C:\Users\Thomas%20Huet\Desktop\Documentation%20arch&#233;ologique%20li&#233;e%20&#224;%20la%20th&#232;se\Cultures.docx" TargetMode="External"/><Relationship Id="rId12272" Type="http://schemas.openxmlformats.org/officeDocument/2006/relationships/hyperlink" Target="file:///C:\Users\Thomas%20Huet\Desktop\Documentation%20arch&#233;ologique%20li&#233;e%20&#224;%20la%20th&#232;se\Cultures.docx" TargetMode="External"/><Relationship Id="rId13323" Type="http://schemas.openxmlformats.org/officeDocument/2006/relationships/hyperlink" Target="file:///C:\Users\Thomas%20Huet\Desktop\Documentation%20arch&#233;ologique%20li&#233;e%20&#224;%20la%20th&#232;se\Cultures.docx" TargetMode="External"/><Relationship Id="rId303" Type="http://schemas.openxmlformats.org/officeDocument/2006/relationships/hyperlink" Target="file:///C:\Users\Thomas%20Huet\Desktop\Documentation%20arch&#233;ologique%20li&#233;e%20&#224;%20la%20th&#232;se\Cultures.docx" TargetMode="External"/><Relationship Id="rId6952" Type="http://schemas.openxmlformats.org/officeDocument/2006/relationships/hyperlink" Target="file:///C:\Users\Thomas%20Huet\Desktop\Documentation%20arch&#233;ologique%20li&#233;e%20&#224;%20la%20th&#232;se\Cultures.docx" TargetMode="External"/><Relationship Id="rId5554" Type="http://schemas.openxmlformats.org/officeDocument/2006/relationships/hyperlink" Target="file:///C:\Users\Thomas%20Huet\Desktop\Documentation%20arch&#233;ologique%20li&#233;e%20&#224;%20la%20th&#232;se\Sites.docx" TargetMode="External"/><Relationship Id="rId6605" Type="http://schemas.openxmlformats.org/officeDocument/2006/relationships/hyperlink" Target="file:///C:\Users\Thomas%20Huet\Desktop\Documentation%20arch&#233;ologique%20li&#233;e%20&#224;%20la%20th&#232;se\Cultures.docx" TargetMode="External"/><Relationship Id="rId14097" Type="http://schemas.openxmlformats.org/officeDocument/2006/relationships/hyperlink" Target="file:///C:\Users\Thomas%20Huet\Desktop\Documentation%20arch&#233;ologique%20li&#233;e%20&#224;%20la%20th&#232;se\Sites.docx" TargetMode="External"/><Relationship Id="rId4156" Type="http://schemas.openxmlformats.org/officeDocument/2006/relationships/hyperlink" Target="file:///C:\Users\Thomas%20Huet\Desktop\Documentation%20arch&#233;ologique%20li&#233;e%20&#224;%20la%20th&#232;se\Cultures.docx" TargetMode="External"/><Relationship Id="rId5207" Type="http://schemas.openxmlformats.org/officeDocument/2006/relationships/hyperlink" Target="file:///C:\Users\Thomas%20Huet\Desktop\Documentation%20arch&#233;ologique%20li&#233;e%20&#224;%20la%20th&#232;se\Cultures.docx" TargetMode="External"/><Relationship Id="rId8777" Type="http://schemas.openxmlformats.org/officeDocument/2006/relationships/hyperlink" Target="file:///C:\Users\Thomas%20Huet\Desktop\Documentation%20arch&#233;ologique%20li&#233;e%20&#224;%20la%20th&#232;se\Cultures.docx" TargetMode="External"/><Relationship Id="rId9828" Type="http://schemas.openxmlformats.org/officeDocument/2006/relationships/hyperlink" Target="file:///C:\Users\Thomas%20Huet\Desktop\Documentation%20arch&#233;ologique%20li&#233;e%20&#224;%20la%20th&#232;se\Sites.docx" TargetMode="External"/><Relationship Id="rId11758" Type="http://schemas.openxmlformats.org/officeDocument/2006/relationships/hyperlink" Target="file:///C:\Users\Thomas%20Huet\Desktop\Documentation%20arch&#233;ologique%20li&#233;e%20&#224;%20la%20th&#232;se\Cultures.docx" TargetMode="External"/><Relationship Id="rId1817" Type="http://schemas.openxmlformats.org/officeDocument/2006/relationships/hyperlink" Target="file:///C:\Users\Thomas%20Huet\Desktop\Documentation%20arch&#233;ologique%20li&#233;e%20&#224;%20la%20th&#232;se\Sites.docx" TargetMode="External"/><Relationship Id="rId7379" Type="http://schemas.openxmlformats.org/officeDocument/2006/relationships/hyperlink" Target="file:///C:\Users\Thomas%20Huet\Desktop\Documentation%20arch&#233;ologique%20li&#233;e%20&#224;%20la%20th&#232;se\Sites.docx" TargetMode="External"/><Relationship Id="rId12809" Type="http://schemas.openxmlformats.org/officeDocument/2006/relationships/hyperlink" Target="file:///C:\Users\Thomas%20Huet\Desktop\Documentation%20arch&#233;ologique%20li&#233;e%20&#224;%20la%20th&#232;se\Cultures.docx" TargetMode="External"/><Relationship Id="rId13180" Type="http://schemas.openxmlformats.org/officeDocument/2006/relationships/hyperlink" Target="file:///C:\Users\Thomas%20Huet\Desktop\Documentation%20arch&#233;ologique%20li&#233;e%20&#224;%20la%20th&#232;se\Sites.docx" TargetMode="External"/><Relationship Id="rId14231" Type="http://schemas.openxmlformats.org/officeDocument/2006/relationships/hyperlink" Target="file:///C:\Users\Thomas%20Huet\Desktop\Documentation%20arch&#233;ologique%20li&#233;e%20&#224;%20la%20th&#232;se\Sites.docx" TargetMode="External"/><Relationship Id="rId160" Type="http://schemas.openxmlformats.org/officeDocument/2006/relationships/hyperlink" Target="file:///C:\Users\Thomas%20Huet\Desktop\Documentation%20arch&#233;ologique%20li&#233;e%20&#224;%20la%20th&#232;se\Cultures.docx" TargetMode="External"/><Relationship Id="rId3989" Type="http://schemas.openxmlformats.org/officeDocument/2006/relationships/hyperlink" Target="file:///C:\Users\Thomas%20Huet\Desktop\Documentation%20arch&#233;ologique%20li&#233;e%20&#224;%20la%20th&#232;se\Cultures.docx" TargetMode="External"/><Relationship Id="rId6462" Type="http://schemas.openxmlformats.org/officeDocument/2006/relationships/hyperlink" Target="file:///C:\Users\Thomas%20Huet\Desktop\Documentation%20arch&#233;ologique%20li&#233;e%20&#224;%20la%20th&#232;se\Cultures.docx" TargetMode="External"/><Relationship Id="rId7860" Type="http://schemas.openxmlformats.org/officeDocument/2006/relationships/hyperlink" Target="file:///C:\Users\Thomas%20Huet\Desktop\Documentation%20arch&#233;ologique%20li&#233;e%20&#224;%20la%20th&#232;se\Sites.docx" TargetMode="External"/><Relationship Id="rId8911" Type="http://schemas.openxmlformats.org/officeDocument/2006/relationships/hyperlink" Target="file:///C:\Users\Thomas%20Huet\Desktop\Documentation%20arch&#233;ologique%20li&#233;e%20&#224;%20la%20th&#232;se\Sites.docx" TargetMode="External"/><Relationship Id="rId10841" Type="http://schemas.openxmlformats.org/officeDocument/2006/relationships/hyperlink" Target="file:///C:\Users\Thomas%20Huet\Desktop\Documentation%20arch&#233;ologique%20li&#233;e%20&#224;%20la%20th&#232;se\Sites.docx" TargetMode="External"/><Relationship Id="rId5064" Type="http://schemas.openxmlformats.org/officeDocument/2006/relationships/hyperlink" Target="file:///C:\Users\Thomas%20Huet\Desktop\Documentation%20arch&#233;ologique%20li&#233;e%20&#224;%20la%20th&#232;se\Cultures.docx" TargetMode="External"/><Relationship Id="rId6115" Type="http://schemas.openxmlformats.org/officeDocument/2006/relationships/hyperlink" Target="file:///C:\Users\Thomas%20Huet\Desktop\Documentation%20arch&#233;ologique%20li&#233;e%20&#224;%20la%20th&#232;se\Sites.docx" TargetMode="External"/><Relationship Id="rId7513" Type="http://schemas.openxmlformats.org/officeDocument/2006/relationships/hyperlink" Target="file:///C:\Users\Thomas%20Huet\Desktop\Documentation%20arch&#233;ologique%20li&#233;e%20&#224;%20la%20th&#232;se\Cultures.docx" TargetMode="External"/><Relationship Id="rId9685" Type="http://schemas.openxmlformats.org/officeDocument/2006/relationships/hyperlink" Target="file:///C:\Users\Thomas%20Huet\Desktop\Documentation%20arch&#233;ologique%20li&#233;e%20&#224;%20la%20th&#232;se\Sites.docx" TargetMode="External"/><Relationship Id="rId12666" Type="http://schemas.openxmlformats.org/officeDocument/2006/relationships/hyperlink" Target="file:///C:\Users\Thomas%20Huet\Desktop\Documentation%20arch&#233;ologique%20li&#233;e%20&#224;%20la%20th&#232;se\Cultures.docx" TargetMode="External"/><Relationship Id="rId13717" Type="http://schemas.openxmlformats.org/officeDocument/2006/relationships/hyperlink" Target="file:///C:\Users\Thomas%20Huet\Desktop\Documentation%20arch&#233;ologique%20li&#233;e%20&#224;%20la%20th&#232;se\Cultures.docx" TargetMode="External"/><Relationship Id="rId1674" Type="http://schemas.openxmlformats.org/officeDocument/2006/relationships/hyperlink" Target="file:///C:\Users\Thomas%20Huet\Desktop\Documentation%20arch&#233;ologique%20li&#233;e%20&#224;%20la%20th&#232;se\Sites.docx" TargetMode="External"/><Relationship Id="rId2725" Type="http://schemas.openxmlformats.org/officeDocument/2006/relationships/hyperlink" Target="file:///C:\Users\Thomas%20Huet\Desktop\Documentation%20arch&#233;ologique%20li&#233;e%20&#224;%20la%20th&#232;se\Cultures.docx" TargetMode="External"/><Relationship Id="rId8287" Type="http://schemas.openxmlformats.org/officeDocument/2006/relationships/hyperlink" Target="file:///C:\Users\Thomas%20Huet\Desktop\Documentation%20arch&#233;ologique%20li&#233;e%20&#224;%20la%20th&#232;se\Cultures.docx" TargetMode="External"/><Relationship Id="rId9338" Type="http://schemas.openxmlformats.org/officeDocument/2006/relationships/hyperlink" Target="file:///C:\Users\Thomas%20Huet\Desktop\Documentation%20arch&#233;ologique%20li&#233;e%20&#224;%20la%20th&#232;se\Sites.docx" TargetMode="External"/><Relationship Id="rId11268" Type="http://schemas.openxmlformats.org/officeDocument/2006/relationships/hyperlink" Target="file:///C:\Users\Thomas%20Huet\Desktop\Documentation%20arch&#233;ologique%20li&#233;e%20&#224;%20la%20th&#232;se\Cultures.docx" TargetMode="External"/><Relationship Id="rId12319" Type="http://schemas.openxmlformats.org/officeDocument/2006/relationships/hyperlink" Target="file:///C:\Users\Thomas%20Huet\Desktop\Documentation%20arch&#233;ologique%20li&#233;e%20&#224;%20la%20th&#232;se\Cultures.docx" TargetMode="External"/><Relationship Id="rId1327" Type="http://schemas.openxmlformats.org/officeDocument/2006/relationships/hyperlink" Target="file:///C:\Users\Thomas%20Huet\Desktop\Documentation%20arch&#233;ologique%20li&#233;e%20&#224;%20la%20th&#232;se\Cultures.docx" TargetMode="External"/><Relationship Id="rId4897" Type="http://schemas.openxmlformats.org/officeDocument/2006/relationships/hyperlink" Target="file:///C:\Users\Thomas%20Huet\Desktop\Documentation%20arch&#233;ologique%20li&#233;e%20&#224;%20la%20th&#232;se\Sites.docx" TargetMode="External"/><Relationship Id="rId5948" Type="http://schemas.openxmlformats.org/officeDocument/2006/relationships/hyperlink" Target="file:///C:\Users\Thomas%20Huet\Desktop\Documentation%20arch&#233;ologique%20li&#233;e%20&#224;%20la%20th&#232;se\Cultures.docx" TargetMode="External"/><Relationship Id="rId33" Type="http://schemas.openxmlformats.org/officeDocument/2006/relationships/hyperlink" Target="file:///C:\Users\Thomas%20Huet\Desktop\Documentation%20arch&#233;ologique%20li&#233;e%20&#224;%20la%20th&#232;se\Analyses%20Statistiques.docx" TargetMode="External"/><Relationship Id="rId3499" Type="http://schemas.openxmlformats.org/officeDocument/2006/relationships/hyperlink" Target="file:///C:\Users\Thomas%20Huet\Desktop\Documentation%20arch&#233;ologique%20li&#233;e%20&#224;%20la%20th&#232;se\Cultures.docx" TargetMode="External"/><Relationship Id="rId7370" Type="http://schemas.openxmlformats.org/officeDocument/2006/relationships/hyperlink" Target="file:///C:\Users\Thomas%20Huet\Desktop\Documentation%20arch&#233;ologique%20li&#233;e%20&#224;%20la%20th&#232;se\Cultures.docx" TargetMode="External"/><Relationship Id="rId8421" Type="http://schemas.openxmlformats.org/officeDocument/2006/relationships/hyperlink" Target="file:///C:\Users\Thomas%20Huet\Desktop\Documentation%20arch&#233;ologique%20li&#233;e%20&#224;%20la%20th&#232;se\Sites.docx" TargetMode="External"/><Relationship Id="rId12800" Type="http://schemas.openxmlformats.org/officeDocument/2006/relationships/hyperlink" Target="file:///C:\Users\Thomas%20Huet\Desktop\Documentation%20arch&#233;ologique%20li&#233;e%20&#224;%20la%20th&#232;se\Cultures.docx" TargetMode="External"/><Relationship Id="rId7023" Type="http://schemas.openxmlformats.org/officeDocument/2006/relationships/hyperlink" Target="file:///C:\Users\Thomas%20Huet\Desktop\Documentation%20arch&#233;ologique%20li&#233;e%20&#224;%20la%20th&#232;se\Cultures.docx" TargetMode="External"/><Relationship Id="rId10351" Type="http://schemas.openxmlformats.org/officeDocument/2006/relationships/hyperlink" Target="file:///C:\Users\Thomas%20Huet\Desktop\Documentation%20arch&#233;ologique%20li&#233;e%20&#224;%20la%20th&#232;se\Sites.docx" TargetMode="External"/><Relationship Id="rId11402" Type="http://schemas.openxmlformats.org/officeDocument/2006/relationships/hyperlink" Target="file:///C:\Users\Thomas%20Huet\Desktop\Documentation%20arch&#233;ologique%20li&#233;e%20&#224;%20la%20th&#232;se\Sites.docx" TargetMode="External"/><Relationship Id="rId3980" Type="http://schemas.openxmlformats.org/officeDocument/2006/relationships/hyperlink" Target="file:///C:\Users\Thomas%20Huet\Desktop\Documentation%20arch&#233;ologique%20li&#233;e%20&#224;%20la%20th&#232;se\Cultures.docx" TargetMode="External"/><Relationship Id="rId9195" Type="http://schemas.openxmlformats.org/officeDocument/2006/relationships/hyperlink" Target="file:///C:\Users\Thomas%20Huet\Desktop\Documentation%20arch&#233;ologique%20li&#233;e%20&#224;%20la%20th&#232;se\Sites.docx" TargetMode="External"/><Relationship Id="rId10004" Type="http://schemas.openxmlformats.org/officeDocument/2006/relationships/hyperlink" Target="file:///C:\Users\Thomas%20Huet\Desktop\Documentation%20arch&#233;ologique%20li&#233;e%20&#224;%20la%20th&#232;se\Cultures.docx" TargetMode="External"/><Relationship Id="rId13574" Type="http://schemas.openxmlformats.org/officeDocument/2006/relationships/hyperlink" Target="file:///C:\Users\Thomas%20Huet\Desktop\Documentation%20arch&#233;ologique%20li&#233;e%20&#224;%20la%20th&#232;se\Cultures.docx" TargetMode="External"/><Relationship Id="rId1184" Type="http://schemas.openxmlformats.org/officeDocument/2006/relationships/hyperlink" Target="file:///C:\Users\Thomas%20Huet\Desktop\Documentation%20arch&#233;ologique%20li&#233;e%20&#224;%20la%20th&#232;se\Sites.docx" TargetMode="External"/><Relationship Id="rId2582" Type="http://schemas.openxmlformats.org/officeDocument/2006/relationships/hyperlink" Target="file:///C:\Users\Thomas%20Huet\Desktop\Documentation%20arch&#233;ologique%20li&#233;e%20&#224;%20la%20th&#232;se\Sites.docx" TargetMode="External"/><Relationship Id="rId3633" Type="http://schemas.openxmlformats.org/officeDocument/2006/relationships/hyperlink" Target="file:///C:\Users\Thomas%20Huet\Desktop\Documentation%20arch&#233;ologique%20li&#233;e%20&#224;%20la%20th&#232;se\Cultures.docx" TargetMode="External"/><Relationship Id="rId12176" Type="http://schemas.openxmlformats.org/officeDocument/2006/relationships/hyperlink" Target="file:///C:\Users\Thomas%20Huet\Desktop\Documentation%20arch&#233;ologique%20li&#233;e%20&#224;%20la%20th&#232;se\Cultures.docx" TargetMode="External"/><Relationship Id="rId13227" Type="http://schemas.openxmlformats.org/officeDocument/2006/relationships/hyperlink" Target="file:///C:\Users\Thomas%20Huet\Desktop\Documentation%20arch&#233;ologique%20li&#233;e%20&#224;%20la%20th&#232;se\Sites.docx" TargetMode="External"/><Relationship Id="rId554" Type="http://schemas.openxmlformats.org/officeDocument/2006/relationships/hyperlink" Target="Sites.docx" TargetMode="External"/><Relationship Id="rId2235" Type="http://schemas.openxmlformats.org/officeDocument/2006/relationships/hyperlink" Target="file:///C:\Users\Thomas%20Huet\Desktop\Documentation%20arch&#233;ologique%20li&#233;e%20&#224;%20la%20th&#232;se\Cultures.docx" TargetMode="External"/><Relationship Id="rId6856" Type="http://schemas.openxmlformats.org/officeDocument/2006/relationships/hyperlink" Target="file:///C:\Users\Thomas%20Huet\Desktop\Documentation%20arch&#233;ologique%20li&#233;e%20&#224;%20la%20th&#232;se\Sites.docx" TargetMode="External"/><Relationship Id="rId7907" Type="http://schemas.openxmlformats.org/officeDocument/2006/relationships/hyperlink" Target="file:///C:\Users\Thomas%20Huet\Desktop\Documentation%20arch&#233;ologique%20li&#233;e%20&#224;%20la%20th&#232;se\Sites.docx" TargetMode="External"/><Relationship Id="rId207" Type="http://schemas.openxmlformats.org/officeDocument/2006/relationships/hyperlink" Target="file:///C:\Users\Thomas%20Huet\Desktop\Documentation%20arch&#233;ologique%20li&#233;e%20&#224;%20la%20th&#232;se\Sites.docx" TargetMode="External"/><Relationship Id="rId5458" Type="http://schemas.openxmlformats.org/officeDocument/2006/relationships/hyperlink" Target="file:///C:\Users\Thomas%20Huet\Desktop\Documentation%20arch&#233;ologique%20li&#233;e%20&#224;%20la%20th&#232;se\Cultures.docx" TargetMode="External"/><Relationship Id="rId6509" Type="http://schemas.openxmlformats.org/officeDocument/2006/relationships/hyperlink" Target="file:///C:\Users\Thomas%20Huet\Desktop\Documentation%20arch&#233;ologique%20li&#233;e%20&#224;%20la%20th&#232;se\Cultures.docx" TargetMode="External"/><Relationship Id="rId12310" Type="http://schemas.openxmlformats.org/officeDocument/2006/relationships/hyperlink" Target="file:///C:\Users\Thomas%20Huet\Desktop\Documentation%20arch&#233;ologique%20li&#233;e%20&#224;%20la%20th&#232;se\Cultures.docx" TargetMode="External"/><Relationship Id="rId3490" Type="http://schemas.openxmlformats.org/officeDocument/2006/relationships/hyperlink" Target="file:///C:\Users\Thomas%20Huet\Desktop\Documentation%20arch&#233;ologique%20li&#233;e%20&#224;%20la%20th&#232;se\Cultures.docx" TargetMode="External"/><Relationship Id="rId4541" Type="http://schemas.openxmlformats.org/officeDocument/2006/relationships/hyperlink" Target="file:///C:\Users\Thomas%20Huet\Desktop\Documentation%20arch&#233;ologique%20li&#233;e%20&#224;%20la%20th&#232;se\Sites.docx" TargetMode="External"/><Relationship Id="rId13084" Type="http://schemas.openxmlformats.org/officeDocument/2006/relationships/hyperlink" Target="file:///C:\Users\Thomas%20Huet\Desktop\Documentation%20arch&#233;ologique%20li&#233;e%20&#224;%20la%20th&#232;se\Sites.docx" TargetMode="External"/><Relationship Id="rId14135" Type="http://schemas.openxmlformats.org/officeDocument/2006/relationships/hyperlink" Target="file:///C:\Users\Thomas%20Huet\Desktop\Documentation%20arch&#233;ologique%20li&#233;e%20&#224;%20la%20th&#232;se\Sites.docx" TargetMode="External"/><Relationship Id="rId14482" Type="http://schemas.openxmlformats.org/officeDocument/2006/relationships/hyperlink" Target="file:///C:\Users\Thomas%20Huet\Desktop\Documentation%20arch&#233;ologique%20li&#233;e%20&#224;%20la%20th&#232;se\Sites.docx" TargetMode="External"/><Relationship Id="rId2092" Type="http://schemas.openxmlformats.org/officeDocument/2006/relationships/hyperlink" Target="file:///C:\Users\Thomas%20Huet\Desktop\Documentation%20arch&#233;ologique%20li&#233;e%20&#224;%20la%20th&#232;se\Cultures.docx" TargetMode="External"/><Relationship Id="rId3143" Type="http://schemas.openxmlformats.org/officeDocument/2006/relationships/hyperlink" Target="file:///C:\Users\Thomas%20Huet\Desktop\Documentation%20arch&#233;ologique%20li&#233;e%20&#224;%20la%20th&#232;se\Cultures.docx" TargetMode="External"/><Relationship Id="rId7764" Type="http://schemas.openxmlformats.org/officeDocument/2006/relationships/hyperlink" Target="file:///C:\Users\Thomas%20Huet\Desktop\Documentation%20arch&#233;ologique%20li&#233;e%20&#224;%20la%20th&#232;se\Cultures.docx" TargetMode="External"/><Relationship Id="rId8815" Type="http://schemas.openxmlformats.org/officeDocument/2006/relationships/hyperlink" Target="file:///C:\Users\Thomas%20Huet\Desktop\Documentation%20arch&#233;ologique%20li&#233;e%20&#224;%20la%20th&#232;se\Cultures.docx" TargetMode="External"/><Relationship Id="rId10745" Type="http://schemas.openxmlformats.org/officeDocument/2006/relationships/hyperlink" Target="file:///C:\Users\Thomas%20Huet\Desktop\Documentation%20arch&#233;ologique%20li&#233;e%20&#224;%20la%20th&#232;se\Cultures.docx" TargetMode="External"/><Relationship Id="rId6366" Type="http://schemas.openxmlformats.org/officeDocument/2006/relationships/hyperlink" Target="file:///C:\Users\Thomas%20Huet\Desktop\Documentation%20arch&#233;ologique%20li&#233;e%20&#224;%20la%20th&#232;se\Cultures.docx" TargetMode="External"/><Relationship Id="rId7417" Type="http://schemas.openxmlformats.org/officeDocument/2006/relationships/hyperlink" Target="file:///C:\Users\Thomas%20Huet\Desktop\Documentation%20arch&#233;ologique%20li&#233;e%20&#224;%20la%20th&#232;se\Sites.docx" TargetMode="External"/><Relationship Id="rId13968" Type="http://schemas.openxmlformats.org/officeDocument/2006/relationships/hyperlink" Target="file:///C:\Users\Thomas%20Huet\Desktop\Documentation%20arch&#233;ologique%20li&#233;e%20&#224;%20la%20th&#232;se\Sites.docx" TargetMode="External"/><Relationship Id="rId2976" Type="http://schemas.openxmlformats.org/officeDocument/2006/relationships/hyperlink" Target="file:///C:\Users\Thomas%20Huet\Desktop\Documentation%20arch&#233;ologique%20li&#233;e%20&#224;%20la%20th&#232;se\Cultures.docx" TargetMode="External"/><Relationship Id="rId6019" Type="http://schemas.openxmlformats.org/officeDocument/2006/relationships/hyperlink" Target="file:///C:\Users\Thomas%20Huet\Desktop\Documentation%20arch&#233;ologique%20li&#233;e%20&#224;%20la%20th&#232;se\Cultures.docx" TargetMode="External"/><Relationship Id="rId9589" Type="http://schemas.openxmlformats.org/officeDocument/2006/relationships/hyperlink" Target="file:///C:\Users\Thomas%20Huet\Desktop\Documentation%20arch&#233;ologique%20li&#233;e%20&#224;%20la%20th&#232;se\Sites.docx" TargetMode="External"/><Relationship Id="rId948" Type="http://schemas.openxmlformats.org/officeDocument/2006/relationships/hyperlink" Target="file:///C:\Users\Thomas%20Huet\Desktop\Documentation%20arch&#233;ologique%20li&#233;e%20&#224;%20la%20th&#232;se\Cultures.docx" TargetMode="External"/><Relationship Id="rId1578" Type="http://schemas.openxmlformats.org/officeDocument/2006/relationships/hyperlink" Target="file:///C:\Users\Thomas%20Huet\Desktop\Documentation%20arch&#233;ologique%20li&#233;e%20&#224;%20la%20th&#232;se\Sites.docx" TargetMode="External"/><Relationship Id="rId2629" Type="http://schemas.openxmlformats.org/officeDocument/2006/relationships/hyperlink" Target="file:///C:\Users\Thomas%20Huet\Desktop\Documentation%20arch&#233;ologique%20li&#233;e%20&#224;%20la%20th&#232;se\Cultures.docx" TargetMode="External"/><Relationship Id="rId6500" Type="http://schemas.openxmlformats.org/officeDocument/2006/relationships/hyperlink" Target="file:///C:\Users\Thomas%20Huet\Desktop\Documentation%20arch&#233;ologique%20li&#233;e%20&#224;%20la%20th&#232;se\Sites.docx" TargetMode="External"/><Relationship Id="rId4051" Type="http://schemas.openxmlformats.org/officeDocument/2006/relationships/hyperlink" Target="file:///C:\Users\Thomas%20Huet\Desktop\Documentation%20arch&#233;ologique%20li&#233;e%20&#224;%20la%20th&#232;se\Sites.docx" TargetMode="External"/><Relationship Id="rId5102" Type="http://schemas.openxmlformats.org/officeDocument/2006/relationships/hyperlink" Target="file:///C:\Users\Thomas%20Huet\Desktop\Documentation%20arch&#233;ologique%20li&#233;e%20&#224;%20la%20th&#232;se\Cultures.docx" TargetMode="External"/><Relationship Id="rId8672" Type="http://schemas.openxmlformats.org/officeDocument/2006/relationships/hyperlink" Target="file:///C:\Users\Thomas%20Huet\Desktop\Documentation%20arch&#233;ologique%20li&#233;e%20&#224;%20la%20th&#232;se\Sites.docx" TargetMode="External"/><Relationship Id="rId7274" Type="http://schemas.openxmlformats.org/officeDocument/2006/relationships/hyperlink" Target="file:///C:\Users\Thomas%20Huet\Desktop\Documentation%20arch&#233;ologique%20li&#233;e%20&#224;%20la%20th&#232;se\Sites.docx" TargetMode="External"/><Relationship Id="rId8325" Type="http://schemas.openxmlformats.org/officeDocument/2006/relationships/hyperlink" Target="file:///C:\Users\Thomas%20Huet\Desktop\Documentation%20arch&#233;ologique%20li&#233;e%20&#224;%20la%20th&#232;se\Sites.docx" TargetMode="External"/><Relationship Id="rId9723" Type="http://schemas.openxmlformats.org/officeDocument/2006/relationships/hyperlink" Target="file:///C:\Users\Thomas%20Huet\Desktop\Documentation%20arch&#233;ologique%20li&#233;e%20&#224;%20la%20th&#232;se\Sites.docx" TargetMode="External"/><Relationship Id="rId11653" Type="http://schemas.openxmlformats.org/officeDocument/2006/relationships/hyperlink" Target="file:///C:\Users\Thomas%20Huet\Desktop\Documentation%20arch&#233;ologique%20li&#233;e%20&#224;%20la%20th&#232;se\Cultures.docx" TargetMode="External"/><Relationship Id="rId12704" Type="http://schemas.openxmlformats.org/officeDocument/2006/relationships/hyperlink" Target="file:///C:\Users\Thomas%20Huet\Desktop\Documentation%20arch&#233;ologique%20li&#233;e%20&#224;%20la%20th&#232;se\Cultures.docx" TargetMode="External"/><Relationship Id="rId1712" Type="http://schemas.openxmlformats.org/officeDocument/2006/relationships/hyperlink" Target="file:///C:\Users\Thomas%20Huet\Desktop\Documentation%20arch&#233;ologique%20li&#233;e%20&#224;%20la%20th&#232;se\Sites.docx" TargetMode="External"/><Relationship Id="rId10255" Type="http://schemas.openxmlformats.org/officeDocument/2006/relationships/hyperlink" Target="file:///C:\Users\Thomas%20Huet\Desktop\Documentation%20arch&#233;ologique%20li&#233;e%20&#224;%20la%20th&#232;se\Cultures.docx" TargetMode="External"/><Relationship Id="rId11306" Type="http://schemas.openxmlformats.org/officeDocument/2006/relationships/hyperlink" Target="file:///C:\Users\Thomas%20Huet\Desktop\Documentation%20arch&#233;ologique%20li&#233;e%20&#224;%20la%20th&#232;se\Sites.docx" TargetMode="External"/><Relationship Id="rId3884" Type="http://schemas.openxmlformats.org/officeDocument/2006/relationships/hyperlink" Target="file:///C:\Users\Thomas%20Huet\Desktop\Documentation%20arch&#233;ologique%20li&#233;e%20&#224;%20la%20th&#232;se\Cultures.docx" TargetMode="External"/><Relationship Id="rId4935" Type="http://schemas.openxmlformats.org/officeDocument/2006/relationships/hyperlink" Target="file:///C:\Users\Thomas%20Huet\Desktop\Documentation%20arch&#233;ologique%20li&#233;e%20&#224;%20la%20th&#232;se\Sites.docx" TargetMode="External"/><Relationship Id="rId9099" Type="http://schemas.openxmlformats.org/officeDocument/2006/relationships/hyperlink" Target="file:///C:\Users\Thomas%20Huet\Desktop\Documentation%20arch&#233;ologique%20li&#233;e%20&#224;%20la%20th&#232;se\Sites.docx" TargetMode="External"/><Relationship Id="rId13478" Type="http://schemas.openxmlformats.org/officeDocument/2006/relationships/hyperlink" Target="file:///C:\Users\Thomas%20Huet\Desktop\Documentation%20arch&#233;ologique%20li&#233;e%20&#224;%20la%20th&#232;se\Sites.docx" TargetMode="External"/><Relationship Id="rId14529" Type="http://schemas.openxmlformats.org/officeDocument/2006/relationships/hyperlink" Target="file:///C:\Users\Thomas%20Huet\Desktop\Documentation%20arch&#233;ologique%20li&#233;e%20&#224;%20la%20th&#232;se\Sites.docx" TargetMode="External"/><Relationship Id="rId2486" Type="http://schemas.openxmlformats.org/officeDocument/2006/relationships/hyperlink" Target="file:///C:\Users\Thomas%20Huet\Desktop\Documentation%20arch&#233;ologique%20li&#233;e%20&#224;%20la%20th&#232;se\Cultures.docx" TargetMode="External"/><Relationship Id="rId3537" Type="http://schemas.openxmlformats.org/officeDocument/2006/relationships/hyperlink" Target="file:///C:\Users\Thomas%20Huet\Desktop\Documentation%20arch&#233;ologique%20li&#233;e%20&#224;%20la%20th&#232;se\Cultures.docx" TargetMode="External"/><Relationship Id="rId458" Type="http://schemas.openxmlformats.org/officeDocument/2006/relationships/hyperlink" Target="file:///C:\Users\Thomas%20Huet\Desktop\Documentation%20arch&#233;ologique%20li&#233;e%20&#224;%20la%20th&#232;se\Sites.docx" TargetMode="External"/><Relationship Id="rId1088" Type="http://schemas.openxmlformats.org/officeDocument/2006/relationships/hyperlink" Target="file:///C:\Users\Thomas%20Huet\Desktop\Documentation%20arch&#233;ologique%20li&#233;e%20&#224;%20la%20th&#232;se\Sites.docx" TargetMode="External"/><Relationship Id="rId2139" Type="http://schemas.openxmlformats.org/officeDocument/2006/relationships/hyperlink" Target="file:///C:\Users\Thomas%20Huet\Desktop\Documentation%20arch&#233;ologique%20li&#233;e%20&#224;%20la%20th&#232;se\Cultures.docx" TargetMode="External"/><Relationship Id="rId6010" Type="http://schemas.openxmlformats.org/officeDocument/2006/relationships/hyperlink" Target="file:///C:\Users\Thomas%20Huet\Desktop\Documentation%20arch&#233;ologique%20li&#233;e%20&#224;%20la%20th&#232;se\Cultures.docx" TargetMode="External"/><Relationship Id="rId9580" Type="http://schemas.openxmlformats.org/officeDocument/2006/relationships/hyperlink" Target="file:///C:\Users\Thomas%20Huet\Desktop\Documentation%20arch&#233;ologique%20li&#233;e%20&#224;%20la%20th&#232;se\Cultures.docx" TargetMode="External"/><Relationship Id="rId2620" Type="http://schemas.openxmlformats.org/officeDocument/2006/relationships/hyperlink" Target="file:///C:\Users\Thomas%20Huet\Desktop\Documentation%20arch&#233;ologique%20li&#233;e%20&#224;%20la%20th&#232;se\Sites.docx" TargetMode="External"/><Relationship Id="rId8182" Type="http://schemas.openxmlformats.org/officeDocument/2006/relationships/hyperlink" Target="file:///C:\Users\Thomas%20Huet\Desktop\Documentation%20arch&#233;ologique%20li&#233;e%20&#224;%20la%20th&#232;se\Cultures.docx" TargetMode="External"/><Relationship Id="rId9233" Type="http://schemas.openxmlformats.org/officeDocument/2006/relationships/hyperlink" Target="file:///C:\Users\Thomas%20Huet\Desktop\Documentation%20arch&#233;ologique%20li&#233;e%20&#224;%20la%20th&#232;se\Sites.docx" TargetMode="External"/><Relationship Id="rId11163" Type="http://schemas.openxmlformats.org/officeDocument/2006/relationships/hyperlink" Target="file:///C:\Users\Thomas%20Huet\Desktop\Documentation%20arch&#233;ologique%20li&#233;e%20&#224;%20la%20th&#232;se\Cultures.docx" TargetMode="External"/><Relationship Id="rId12214" Type="http://schemas.openxmlformats.org/officeDocument/2006/relationships/hyperlink" Target="file:///C:\Users\Thomas%20Huet\Desktop\Documentation%20arch&#233;ologique%20li&#233;e%20&#224;%20la%20th&#232;se\Cultures.docx" TargetMode="External"/><Relationship Id="rId12561" Type="http://schemas.openxmlformats.org/officeDocument/2006/relationships/hyperlink" Target="file:///C:\Users\Thomas%20Huet\Desktop\Documentation%20arch&#233;ologique%20li&#233;e%20&#224;%20la%20th&#232;se\Sites.docx" TargetMode="External"/><Relationship Id="rId13612" Type="http://schemas.openxmlformats.org/officeDocument/2006/relationships/hyperlink" Target="file:///C:\Users\Thomas%20Huet\Desktop\Documentation%20arch&#233;ologique%20li&#233;e%20&#224;%20la%20th&#232;se\Sites.docx" TargetMode="External"/><Relationship Id="rId1222" Type="http://schemas.openxmlformats.org/officeDocument/2006/relationships/hyperlink" Target="file:///C:\Users\Thomas%20Huet\Desktop\Documentation%20arch&#233;ologique%20li&#233;e%20&#224;%20la%20th&#232;se\Cultures.docx" TargetMode="External"/><Relationship Id="rId3394" Type="http://schemas.openxmlformats.org/officeDocument/2006/relationships/hyperlink" Target="file:///C:\Users\Thomas%20Huet\Desktop\Documentation%20arch&#233;ologique%20li&#233;e%20&#224;%20la%20th&#232;se\Sites.docx" TargetMode="External"/><Relationship Id="rId4792" Type="http://schemas.openxmlformats.org/officeDocument/2006/relationships/hyperlink" Target="file:///C:\Users\Thomas%20Huet\Desktop\Documentation%20arch&#233;ologique%20li&#233;e%20&#224;%20la%20th&#232;se\Sites.docx" TargetMode="External"/><Relationship Id="rId5843" Type="http://schemas.openxmlformats.org/officeDocument/2006/relationships/hyperlink" Target="file:///C:\Users\Thomas%20Huet\Desktop\Documentation%20arch&#233;ologique%20li&#233;e%20&#224;%20la%20th&#232;se\Cultures.docx" TargetMode="External"/><Relationship Id="rId14386" Type="http://schemas.openxmlformats.org/officeDocument/2006/relationships/hyperlink" Target="file:///C:\Users\Thomas%20Huet\Desktop\Documentation%20arch&#233;ologique%20li&#233;e%20&#224;%20la%20th&#232;se\Sites.docx" TargetMode="External"/><Relationship Id="rId3047" Type="http://schemas.openxmlformats.org/officeDocument/2006/relationships/hyperlink" Target="file:///C:\Users\Thomas%20Huet\Desktop\Documentation%20arch&#233;ologique%20li&#233;e%20&#224;%20la%20th&#232;se\Cultures.docx" TargetMode="External"/><Relationship Id="rId4445" Type="http://schemas.openxmlformats.org/officeDocument/2006/relationships/hyperlink" Target="file:///C:\Users\Thomas%20Huet\Desktop\Documentation%20arch&#233;ologique%20li&#233;e%20&#224;%20la%20th&#232;se\Cultures.docx" TargetMode="External"/><Relationship Id="rId10996" Type="http://schemas.openxmlformats.org/officeDocument/2006/relationships/hyperlink" Target="file:///C:\Users\Thomas%20Huet\Desktop\Documentation%20arch&#233;ologique%20li&#233;e%20&#224;%20la%20th&#232;se\Cultures.docx" TargetMode="External"/><Relationship Id="rId14039" Type="http://schemas.openxmlformats.org/officeDocument/2006/relationships/hyperlink" Target="file:///C:\Users\Thomas%20Huet\Desktop\Documentation%20arch&#233;ologique%20li&#233;e%20&#224;%20la%20th&#232;se\Sites.docx" TargetMode="External"/><Relationship Id="rId7668" Type="http://schemas.openxmlformats.org/officeDocument/2006/relationships/hyperlink" Target="file:///C:\Users\Thomas%20Huet\Desktop\Documentation%20arch&#233;ologique%20li&#233;e%20&#224;%20la%20th&#232;se\Cultures.docx" TargetMode="External"/><Relationship Id="rId8719" Type="http://schemas.openxmlformats.org/officeDocument/2006/relationships/hyperlink" Target="file:///C:\Users\Thomas%20Huet\Desktop\Documentation%20arch&#233;ologique%20li&#233;e%20&#224;%20la%20th&#232;se\Cultures.docx" TargetMode="External"/><Relationship Id="rId10649" Type="http://schemas.openxmlformats.org/officeDocument/2006/relationships/hyperlink" Target="file:///C:\Users\Thomas%20Huet\Desktop\Documentation%20arch&#233;ologique%20li&#233;e%20&#224;%20la%20th&#232;se\Sites.docx" TargetMode="External"/><Relationship Id="rId14520" Type="http://schemas.openxmlformats.org/officeDocument/2006/relationships/hyperlink" Target="file:///C:\Users\Thomas%20Huet\Desktop\Documentation%20arch&#233;ologique%20li&#233;e%20&#224;%20la%20th&#232;se\Sites.docx" TargetMode="External"/><Relationship Id="rId9090" Type="http://schemas.openxmlformats.org/officeDocument/2006/relationships/hyperlink" Target="file:///C:\Users\Thomas%20Huet\Desktop\Documentation%20arch&#233;ologique%20li&#233;e%20&#224;%20la%20th&#232;se\Cultures.docx" TargetMode="External"/><Relationship Id="rId12071" Type="http://schemas.openxmlformats.org/officeDocument/2006/relationships/hyperlink" Target="file:///C:\Users\Thomas%20Huet\Desktop\Documentation%20arch&#233;ologique%20li&#233;e%20&#224;%20la%20th&#232;se\Cultures.docx" TargetMode="External"/><Relationship Id="rId13122" Type="http://schemas.openxmlformats.org/officeDocument/2006/relationships/hyperlink" Target="file:///C:\Users\Thomas%20Huet\Desktop\Documentation%20arch&#233;ologique%20li&#233;e%20&#224;%20la%20th&#232;se\Sites.docx" TargetMode="External"/><Relationship Id="rId2130" Type="http://schemas.openxmlformats.org/officeDocument/2006/relationships/hyperlink" Target="file:///C:\Users\Thomas%20Huet\Desktop\Documentation%20arch&#233;ologique%20li&#233;e%20&#224;%20la%20th&#232;se\Cultures.docx" TargetMode="External"/><Relationship Id="rId6751" Type="http://schemas.openxmlformats.org/officeDocument/2006/relationships/hyperlink" Target="file:///C:\Users\Thomas%20Huet\Desktop\Documentation%20arch&#233;ologique%20li&#233;e%20&#224;%20la%20th&#232;se\Cultures.docx" TargetMode="External"/><Relationship Id="rId102" Type="http://schemas.openxmlformats.org/officeDocument/2006/relationships/hyperlink" Target="file:///C:\Users\Thomas%20Huet\Desktop\Documentation%20arch&#233;ologique%20li&#233;e%20&#224;%20la%20th&#232;se\Sites.docx" TargetMode="External"/><Relationship Id="rId5353" Type="http://schemas.openxmlformats.org/officeDocument/2006/relationships/hyperlink" Target="file:///C:\Users\Thomas%20Huet\Desktop\Documentation%20arch&#233;ologique%20li&#233;e%20&#224;%20la%20th&#232;se\Sites.docx" TargetMode="External"/><Relationship Id="rId6404" Type="http://schemas.openxmlformats.org/officeDocument/2006/relationships/hyperlink" Target="file:///C:\Users\Thomas%20Huet\Desktop\Documentation%20arch&#233;ologique%20li&#233;e%20&#224;%20la%20th&#232;se\Sites.docx" TargetMode="External"/><Relationship Id="rId7802" Type="http://schemas.openxmlformats.org/officeDocument/2006/relationships/hyperlink" Target="file:///C:\Users\Thomas%20Huet\Desktop\Documentation%20arch&#233;ologique%20li&#233;e%20&#224;%20la%20th&#232;se\Cultures.docx" TargetMode="External"/><Relationship Id="rId5006" Type="http://schemas.openxmlformats.org/officeDocument/2006/relationships/hyperlink" Target="file:///C:\Users\Thomas%20Huet\Desktop\Documentation%20arch&#233;ologique%20li&#233;e%20&#224;%20la%20th&#232;se\Cultures.docx" TargetMode="External"/><Relationship Id="rId9974" Type="http://schemas.openxmlformats.org/officeDocument/2006/relationships/hyperlink" Target="file:///C:\Users\Thomas%20Huet\Desktop\Documentation%20arch&#233;ologique%20li&#233;e%20&#224;%20la%20th&#232;se\Cultures.docx" TargetMode="External"/><Relationship Id="rId12955" Type="http://schemas.openxmlformats.org/officeDocument/2006/relationships/hyperlink" Target="file:///C:\Users\Thomas%20Huet\Desktop\Documentation%20arch&#233;ologique%20li&#233;e%20&#224;%20la%20th&#232;se\DescriptionRoches.docx" TargetMode="External"/><Relationship Id="rId1963" Type="http://schemas.openxmlformats.org/officeDocument/2006/relationships/hyperlink" Target="file:///C:\Users\Thomas%20Huet\Desktop\Documentation%20arch&#233;ologique%20li&#233;e%20&#224;%20la%20th&#232;se\Cultures.docx" TargetMode="External"/><Relationship Id="rId7178" Type="http://schemas.openxmlformats.org/officeDocument/2006/relationships/hyperlink" Target="file:///C:\Users\Thomas%20Huet\Desktop\Documentation%20arch&#233;ologique%20li&#233;e%20&#224;%20la%20th&#232;se\Cultures.docx" TargetMode="External"/><Relationship Id="rId8576" Type="http://schemas.openxmlformats.org/officeDocument/2006/relationships/hyperlink" Target="file:///C:\Users\Thomas%20Huet\Desktop\Documentation%20arch&#233;ologique%20li&#233;e%20&#224;%20la%20th&#232;se\Sites.docx" TargetMode="External"/><Relationship Id="rId9627" Type="http://schemas.openxmlformats.org/officeDocument/2006/relationships/hyperlink" Target="file:///C:\Users\Thomas%20Huet\Desktop\Documentation%20arch&#233;ologique%20li&#233;e%20&#224;%20la%20th&#232;se\Sites.docx" TargetMode="External"/><Relationship Id="rId11557" Type="http://schemas.openxmlformats.org/officeDocument/2006/relationships/hyperlink" Target="file:///C:\Users\Thomas%20Huet\Desktop\Documentation%20arch&#233;ologique%20li&#233;e%20&#224;%20la%20th&#232;se\Sites.docx" TargetMode="External"/><Relationship Id="rId12608" Type="http://schemas.openxmlformats.org/officeDocument/2006/relationships/hyperlink" Target="file:///C:\Users\Thomas%20Huet\Desktop\Documentation%20arch&#233;ologique%20li&#233;e%20&#224;%20la%20th&#232;se\Sites.docx" TargetMode="External"/><Relationship Id="rId1616" Type="http://schemas.openxmlformats.org/officeDocument/2006/relationships/hyperlink" Target="file:///C:\Users\Thomas%20Huet\Desktop\Documentation%20arch&#233;ologique%20li&#233;e%20&#224;%20la%20th&#232;se\Cultures.docx" TargetMode="External"/><Relationship Id="rId8229" Type="http://schemas.openxmlformats.org/officeDocument/2006/relationships/hyperlink" Target="file:///C:\Users\Thomas%20Huet\Desktop\Documentation%20arch&#233;ologique%20li&#233;e%20&#224;%20la%20th&#232;se\Cultures.docx" TargetMode="External"/><Relationship Id="rId10159" Type="http://schemas.openxmlformats.org/officeDocument/2006/relationships/hyperlink" Target="file:///C:\Users\Thomas%20Huet\Desktop\Documentation%20arch&#233;ologique%20li&#233;e%20&#224;%20la%20th&#232;se\Sites.docx" TargetMode="External"/><Relationship Id="rId14030" Type="http://schemas.openxmlformats.org/officeDocument/2006/relationships/hyperlink" Target="file:///C:\Users\Thomas%20Huet\Desktop\Documentation%20arch&#233;ologique%20li&#233;e%20&#224;%20la%20th&#232;se\Sites.docx" TargetMode="External"/><Relationship Id="rId3788" Type="http://schemas.openxmlformats.org/officeDocument/2006/relationships/hyperlink" Target="file:///C:\Users\Thomas%20Huet\Desktop\Documentation%20arch&#233;ologique%20li&#233;e%20&#224;%20la%20th&#232;se\Cultures.docx" TargetMode="External"/><Relationship Id="rId4839" Type="http://schemas.openxmlformats.org/officeDocument/2006/relationships/hyperlink" Target="file:///C:\Users\Thomas%20Huet\Desktop\Documentation%20arch&#233;ologique%20li&#233;e%20&#224;%20la%20th&#232;se\Cultures.docx" TargetMode="External"/><Relationship Id="rId8710" Type="http://schemas.openxmlformats.org/officeDocument/2006/relationships/hyperlink" Target="file:///C:\Users\Thomas%20Huet\Desktop\Documentation%20arch&#233;ologique%20li&#233;e%20&#224;%20la%20th&#232;se\Sites.docx" TargetMode="External"/><Relationship Id="rId6261" Type="http://schemas.openxmlformats.org/officeDocument/2006/relationships/hyperlink" Target="file:///C:\Users\Thomas%20Huet\Desktop\Documentation%20arch&#233;ologique%20li&#233;e%20&#224;%20la%20th&#232;se\Cultures.docx" TargetMode="External"/><Relationship Id="rId7312" Type="http://schemas.openxmlformats.org/officeDocument/2006/relationships/hyperlink" Target="file:///C:\Users\Thomas%20Huet\Desktop\Documentation%20arch&#233;ologique%20li&#233;e%20&#224;%20la%20th&#232;se\Cultures.docx" TargetMode="External"/><Relationship Id="rId10640" Type="http://schemas.openxmlformats.org/officeDocument/2006/relationships/hyperlink" Target="file:///C:\Users\Thomas%20Huet\Desktop\Documentation%20arch&#233;ologique%20li&#233;e%20&#224;%20la%20th&#232;se\Cultures.docx" TargetMode="External"/><Relationship Id="rId9484" Type="http://schemas.openxmlformats.org/officeDocument/2006/relationships/hyperlink" Target="file:///C:\Users\Thomas%20Huet\Desktop\Documentation%20arch&#233;ologique%20li&#233;e%20&#224;%20la%20th&#232;se\Cultures.docx" TargetMode="External"/><Relationship Id="rId13863" Type="http://schemas.openxmlformats.org/officeDocument/2006/relationships/hyperlink" Target="file:///C:\Users\Thomas%20Huet\Desktop\Documentation%20arch&#233;ologique%20li&#233;e%20&#224;%20la%20th&#232;se\Sites.docx" TargetMode="External"/><Relationship Id="rId1473" Type="http://schemas.openxmlformats.org/officeDocument/2006/relationships/hyperlink" Target="file:///C:\Users\Thomas%20Huet\Desktop\Documentation%20arch&#233;ologique%20li&#233;e%20&#224;%20la%20th&#232;se\Cultures.docx" TargetMode="External"/><Relationship Id="rId2871" Type="http://schemas.openxmlformats.org/officeDocument/2006/relationships/hyperlink" Target="file:///C:\Users\Thomas%20Huet\Desktop\Documentation%20arch&#233;ologique%20li&#233;e%20&#224;%20la%20th&#232;se\Sites.docx" TargetMode="External"/><Relationship Id="rId3922" Type="http://schemas.openxmlformats.org/officeDocument/2006/relationships/hyperlink" Target="file:///C:\Users\Thomas%20Huet\Desktop\Documentation%20arch&#233;ologique%20li&#233;e%20&#224;%20la%20th&#232;se\Cultures.docx" TargetMode="External"/><Relationship Id="rId8086" Type="http://schemas.openxmlformats.org/officeDocument/2006/relationships/hyperlink" Target="file:///C:\Users\Thomas%20Huet\Desktop\Documentation%20arch&#233;ologique%20li&#233;e%20&#224;%20la%20th&#232;se\Cultures.docx" TargetMode="External"/><Relationship Id="rId9137" Type="http://schemas.openxmlformats.org/officeDocument/2006/relationships/hyperlink" Target="file:///C:\Users\Thomas%20Huet\Desktop\Documentation%20arch&#233;ologique%20li&#233;e%20&#224;%20la%20th&#232;se\Cultures.docx" TargetMode="External"/><Relationship Id="rId12465" Type="http://schemas.openxmlformats.org/officeDocument/2006/relationships/hyperlink" Target="file:///C:\Users\Thomas%20Huet\Desktop\Documentation%20arch&#233;ologique%20li&#233;e%20&#224;%20la%20th&#232;se\Cultures.docx" TargetMode="External"/><Relationship Id="rId13516" Type="http://schemas.openxmlformats.org/officeDocument/2006/relationships/hyperlink" Target="Sites.docx" TargetMode="External"/><Relationship Id="rId843" Type="http://schemas.openxmlformats.org/officeDocument/2006/relationships/hyperlink" Target="file:///C:\Users\Thomas%20Huet\Desktop\Documentation%20arch&#233;ologique%20li&#233;e%20&#224;%20la%20th&#232;se\Cultures.docx" TargetMode="External"/><Relationship Id="rId1126" Type="http://schemas.openxmlformats.org/officeDocument/2006/relationships/hyperlink" Target="file:///C:\Users\Thomas%20Huet\Desktop\Documentation%20arch&#233;ologique%20li&#233;e%20&#224;%20la%20th&#232;se\Cultures.docx" TargetMode="External"/><Relationship Id="rId2524" Type="http://schemas.openxmlformats.org/officeDocument/2006/relationships/hyperlink" Target="file:///C:\Users\Thomas%20Huet\Desktop\Documentation%20arch&#233;ologique%20li&#233;e%20&#224;%20la%20th&#232;se\Cultures.docx" TargetMode="External"/><Relationship Id="rId11067" Type="http://schemas.openxmlformats.org/officeDocument/2006/relationships/hyperlink" Target="file:///C:\Users\Thomas%20Huet\Desktop\Documentation%20arch&#233;ologique%20li&#233;e%20&#224;%20la%20th&#232;se\Cultures.docx" TargetMode="External"/><Relationship Id="rId12118" Type="http://schemas.openxmlformats.org/officeDocument/2006/relationships/hyperlink" Target="file:///C:\Users\Thomas%20Huet\Desktop\Documentation%20arch&#233;ologique%20li&#233;e%20&#224;%20la%20th&#232;se\Cultures.docx" TargetMode="External"/><Relationship Id="rId4696" Type="http://schemas.openxmlformats.org/officeDocument/2006/relationships/hyperlink" Target="file:///C:\Users\Thomas%20Huet\Desktop\Documentation%20arch&#233;ologique%20li&#233;e%20&#224;%20la%20th&#232;se\Sites.docx" TargetMode="External"/><Relationship Id="rId5747" Type="http://schemas.openxmlformats.org/officeDocument/2006/relationships/hyperlink" Target="file:///C:\Users\Thomas%20Huet\Desktop\Documentation%20arch&#233;ologique%20li&#233;e%20&#224;%20la%20th&#232;se\Cultures.docx" TargetMode="External"/><Relationship Id="rId3298" Type="http://schemas.openxmlformats.org/officeDocument/2006/relationships/hyperlink" Target="file:///C:\Users\Thomas%20Huet\Desktop\Documentation%20arch&#233;ologique%20li&#233;e%20&#224;%20la%20th&#232;se\Sites.docx" TargetMode="External"/><Relationship Id="rId4349" Type="http://schemas.openxmlformats.org/officeDocument/2006/relationships/hyperlink" Target="file:///C:\Users\Thomas%20Huet\Desktop\Documentation%20arch&#233;ologique%20li&#233;e%20&#224;%20la%20th&#232;se\Cultures.docx" TargetMode="External"/><Relationship Id="rId8220" Type="http://schemas.openxmlformats.org/officeDocument/2006/relationships/hyperlink" Target="file:///C:\Users\Thomas%20Huet\Desktop\Documentation%20arch&#233;ologique%20li&#233;e%20&#224;%20la%20th&#232;se\Cultures.docx" TargetMode="External"/><Relationship Id="rId10150" Type="http://schemas.openxmlformats.org/officeDocument/2006/relationships/hyperlink" Target="file:///C:\Users\Thomas%20Huet\Desktop\Documentation%20arch&#233;ologique%20li&#233;e%20&#224;%20la%20th&#232;se\Cultures.docx" TargetMode="External"/><Relationship Id="rId11201" Type="http://schemas.openxmlformats.org/officeDocument/2006/relationships/hyperlink" Target="file:///C:\Users\Thomas%20Huet\Desktop\Documentation%20arch&#233;ologique%20li&#233;e%20&#224;%20la%20th&#232;se\Cultures.docx" TargetMode="External"/><Relationship Id="rId4830" Type="http://schemas.openxmlformats.org/officeDocument/2006/relationships/hyperlink" Target="file:///C:\Users\Thomas%20Huet\Desktop\Documentation%20arch&#233;ologique%20li&#233;e%20&#224;%20la%20th&#232;se\Cultures.docx" TargetMode="External"/><Relationship Id="rId13373" Type="http://schemas.openxmlformats.org/officeDocument/2006/relationships/hyperlink" Target="file:///C:\Users\Thomas%20Huet\Desktop\Documentation%20arch&#233;ologique%20li&#233;e%20&#224;%20la%20th&#232;se\Sites.docx" TargetMode="External"/><Relationship Id="rId14424" Type="http://schemas.openxmlformats.org/officeDocument/2006/relationships/hyperlink" Target="file:///C:\Users\Thomas%20Huet\Desktop\Documentation%20arch&#233;ologique%20li&#233;e%20&#224;%20la%20th&#232;se\Sites.docx" TargetMode="External"/><Relationship Id="rId2381" Type="http://schemas.openxmlformats.org/officeDocument/2006/relationships/hyperlink" Target="file:///C:\Users\Thomas%20Huet\Desktop\Documentation%20arch&#233;ologique%20li&#233;e%20&#224;%20la%20th&#232;se\Cultures.docx" TargetMode="External"/><Relationship Id="rId3432" Type="http://schemas.openxmlformats.org/officeDocument/2006/relationships/hyperlink" Target="file:///C:\Users\Thomas%20Huet\Desktop\Documentation%20arch&#233;ologique%20li&#233;e%20&#224;%20la%20th&#232;se\Sites.docx" TargetMode="External"/><Relationship Id="rId13026" Type="http://schemas.openxmlformats.org/officeDocument/2006/relationships/hyperlink" Target="Sites.docx" TargetMode="External"/><Relationship Id="rId353" Type="http://schemas.openxmlformats.org/officeDocument/2006/relationships/hyperlink" Target="file:///C:\Users\Thomas%20Huet\Desktop\Documentation%20arch&#233;ologique%20li&#233;e%20&#224;%20la%20th&#232;se\Cultures.docx" TargetMode="External"/><Relationship Id="rId2034" Type="http://schemas.openxmlformats.org/officeDocument/2006/relationships/hyperlink" Target="file:///C:\Users\Thomas%20Huet\Desktop\Documentation%20arch&#233;ologique%20li&#233;e%20&#224;%20la%20th&#232;se\Cultures.docx" TargetMode="External"/><Relationship Id="rId5257" Type="http://schemas.openxmlformats.org/officeDocument/2006/relationships/hyperlink" Target="file:///C:\Users\Thomas%20Huet\Desktop\Documentation%20arch&#233;ologique%20li&#233;e%20&#224;%20la%20th&#232;se\Sites.docx" TargetMode="External"/><Relationship Id="rId6655" Type="http://schemas.openxmlformats.org/officeDocument/2006/relationships/hyperlink" Target="file:///C:\Users\Thomas%20Huet\Desktop\Documentation%20arch&#233;ologique%20li&#233;e%20&#224;%20la%20th&#232;se\Cultures.docx" TargetMode="External"/><Relationship Id="rId7706" Type="http://schemas.openxmlformats.org/officeDocument/2006/relationships/hyperlink" Target="file:///C:\Users\Thomas%20Huet\Desktop\Documentation%20arch&#233;ologique%20li&#233;e%20&#224;%20la%20th&#232;se\Sites.docx" TargetMode="External"/><Relationship Id="rId6308" Type="http://schemas.openxmlformats.org/officeDocument/2006/relationships/hyperlink" Target="file:///C:\Users\Thomas%20Huet\Desktop\Documentation%20arch&#233;ologique%20li&#233;e%20&#224;%20la%20th&#232;se\Sites.docx" TargetMode="External"/><Relationship Id="rId9878" Type="http://schemas.openxmlformats.org/officeDocument/2006/relationships/hyperlink" Target="file:///C:\Users\Thomas%20Huet\Desktop\Documentation%20arch&#233;ologique%20li&#233;e%20&#224;%20la%20th&#232;se\Sites.docx" TargetMode="External"/><Relationship Id="rId12859" Type="http://schemas.openxmlformats.org/officeDocument/2006/relationships/hyperlink" Target="file:///C:\Users\Thomas%20Huet\Desktop\Documentation%20arch&#233;ologique%20li&#233;e%20&#224;%20la%20th&#232;se\Sites.docx" TargetMode="External"/><Relationship Id="rId1867" Type="http://schemas.openxmlformats.org/officeDocument/2006/relationships/hyperlink" Target="file:///C:\Users\Thomas%20Huet\Desktop\Documentation%20arch&#233;ologique%20li&#233;e%20&#224;%20la%20th&#232;se\Sites.docx" TargetMode="External"/><Relationship Id="rId2918" Type="http://schemas.openxmlformats.org/officeDocument/2006/relationships/hyperlink" Target="file:///C:\Users\Thomas%20Huet\Desktop\Documentation%20arch&#233;ologique%20li&#233;e%20&#224;%20la%20th&#232;se\Cultures.docx" TargetMode="External"/><Relationship Id="rId14281" Type="http://schemas.openxmlformats.org/officeDocument/2006/relationships/hyperlink" Target="file:///C:\Users\Thomas%20Huet\Desktop\Documentation%20arch&#233;ologique%20li&#233;e%20&#224;%20la%20th&#232;se\Cultures.docx" TargetMode="External"/><Relationship Id="rId4340" Type="http://schemas.openxmlformats.org/officeDocument/2006/relationships/hyperlink" Target="file:///C:\Users\Thomas%20Huet\Desktop\Documentation%20arch&#233;ologique%20li&#233;e%20&#224;%20la%20th&#232;se\Cultures.docx" TargetMode="External"/><Relationship Id="rId8961" Type="http://schemas.openxmlformats.org/officeDocument/2006/relationships/hyperlink" Target="file:///C:\Users\Thomas%20Huet\Desktop\Documentation%20arch&#233;ologique%20li&#233;e%20&#224;%20la%20th&#232;se\Sites.docx" TargetMode="External"/><Relationship Id="rId7563" Type="http://schemas.openxmlformats.org/officeDocument/2006/relationships/hyperlink" Target="file:///C:\Users\Thomas%20Huet\Desktop\Documentation%20arch&#233;ologique%20li&#233;e%20&#224;%20la%20th&#232;se\Cultures.docx" TargetMode="External"/><Relationship Id="rId8614" Type="http://schemas.openxmlformats.org/officeDocument/2006/relationships/hyperlink" Target="file:///C:\Users\Thomas%20Huet\Desktop\Documentation%20arch&#233;ologique%20li&#233;e%20&#224;%20la%20th&#232;se\Sites.docx" TargetMode="External"/><Relationship Id="rId10891" Type="http://schemas.openxmlformats.org/officeDocument/2006/relationships/hyperlink" Target="file:///C:\Users\Thomas%20Huet\Desktop\Documentation%20arch&#233;ologique%20li&#233;e%20&#224;%20la%20th&#232;se\Sites.docx" TargetMode="External"/><Relationship Id="rId11942" Type="http://schemas.openxmlformats.org/officeDocument/2006/relationships/hyperlink" Target="file:///C:\Users\Thomas%20Huet\Desktop\Documentation%20arch&#233;ologique%20li&#233;e%20&#224;%20la%20th&#232;se\Sites.docx" TargetMode="External"/><Relationship Id="rId6165" Type="http://schemas.openxmlformats.org/officeDocument/2006/relationships/hyperlink" Target="file:///C:\Users\Thomas%20Huet\Desktop\Documentation%20arch&#233;ologique%20li&#233;e%20&#224;%20la%20th&#232;se\Sites.docx" TargetMode="External"/><Relationship Id="rId7216" Type="http://schemas.openxmlformats.org/officeDocument/2006/relationships/hyperlink" Target="file:///C:\Users\Thomas%20Huet\Desktop\Documentation%20arch&#233;ologique%20li&#233;e%20&#224;%20la%20th&#232;se\Cultures.docx" TargetMode="External"/><Relationship Id="rId10544" Type="http://schemas.openxmlformats.org/officeDocument/2006/relationships/hyperlink" Target="file:///C:\Users\Thomas%20Huet\Desktop\Documentation%20arch&#233;ologique%20li&#233;e%20&#224;%20la%20th&#232;se\Sites.docx" TargetMode="External"/><Relationship Id="rId9388" Type="http://schemas.openxmlformats.org/officeDocument/2006/relationships/hyperlink" Target="file:///C:\Users\Thomas%20Huet\Desktop\Documentation%20arch&#233;ologique%20li&#233;e%20&#224;%20la%20th&#232;se\Cultures.docx" TargetMode="External"/><Relationship Id="rId13767" Type="http://schemas.openxmlformats.org/officeDocument/2006/relationships/hyperlink" Target="file:///C:\Users\Thomas%20Huet\Desktop\Documentation%20arch&#233;ologique%20li&#233;e%20&#224;%20la%20th&#232;se\Sites.docx" TargetMode="External"/><Relationship Id="rId2775" Type="http://schemas.openxmlformats.org/officeDocument/2006/relationships/hyperlink" Target="file:///C:\Users\Thomas%20Huet\Desktop\Documentation%20arch&#233;ologique%20li&#233;e%20&#224;%20la%20th&#232;se\Cultures.docx" TargetMode="External"/><Relationship Id="rId3826" Type="http://schemas.openxmlformats.org/officeDocument/2006/relationships/hyperlink" Target="file:///C:\Users\Thomas%20Huet\Desktop\Documentation%20arch&#233;ologique%20li&#233;e%20&#224;%20la%20th&#232;se\Cultures.docx" TargetMode="External"/><Relationship Id="rId12369" Type="http://schemas.openxmlformats.org/officeDocument/2006/relationships/hyperlink" Target="file:///C:\Users\Thomas%20Huet\Desktop\Documentation%20arch&#233;ologique%20li&#233;e%20&#224;%20la%20th&#232;se\Cultures.docx" TargetMode="External"/><Relationship Id="rId747" Type="http://schemas.openxmlformats.org/officeDocument/2006/relationships/hyperlink" Target="file:///C:\Users\Thomas%20Huet\Desktop\Documentation%20arch&#233;ologique%20li&#233;e%20&#224;%20la%20th&#232;se\Cultures.docx" TargetMode="External"/><Relationship Id="rId1377" Type="http://schemas.openxmlformats.org/officeDocument/2006/relationships/hyperlink" Target="file:///C:\Users\Thomas%20Huet\Desktop\Documentation%20arch&#233;ologique%20li&#233;e%20&#224;%20la%20th&#232;se\Cultures.docx" TargetMode="External"/><Relationship Id="rId2428" Type="http://schemas.openxmlformats.org/officeDocument/2006/relationships/hyperlink" Target="file:///C:\Users\Thomas%20Huet\Desktop\Documentation%20arch&#233;ologique%20li&#233;e%20&#224;%20la%20th&#232;se\Cultures.docx" TargetMode="External"/><Relationship Id="rId5998" Type="http://schemas.openxmlformats.org/officeDocument/2006/relationships/hyperlink" Target="Cultures.docx" TargetMode="External"/><Relationship Id="rId83" Type="http://schemas.openxmlformats.org/officeDocument/2006/relationships/hyperlink" Target="Sites.docx" TargetMode="External"/><Relationship Id="rId8471" Type="http://schemas.openxmlformats.org/officeDocument/2006/relationships/hyperlink" Target="file:///C:\Users\Thomas%20Huet\Desktop\Documentation%20arch&#233;ologique%20li&#233;e%20&#224;%20la%20th&#232;se\Sites.docx" TargetMode="External"/><Relationship Id="rId9522" Type="http://schemas.openxmlformats.org/officeDocument/2006/relationships/hyperlink" Target="file:///C:\Users\Thomas%20Huet\Desktop\Documentation%20arch&#233;ologique%20li&#233;e%20&#224;%20la%20th&#232;se\Sites.docx" TargetMode="External"/><Relationship Id="rId11452" Type="http://schemas.openxmlformats.org/officeDocument/2006/relationships/hyperlink" Target="file:///C:\Users\Thomas%20Huet\Desktop\Documentation%20arch&#233;ologique%20li&#233;e%20&#224;%20la%20th&#232;se\Sites.docx" TargetMode="External"/><Relationship Id="rId12503" Type="http://schemas.openxmlformats.org/officeDocument/2006/relationships/hyperlink" Target="file:///C:\Users\Thomas%20Huet\Desktop\Documentation%20arch&#233;ologique%20li&#233;e%20&#224;%20la%20th&#232;se\Cultures.docx" TargetMode="External"/><Relationship Id="rId12850" Type="http://schemas.openxmlformats.org/officeDocument/2006/relationships/hyperlink" Target="file:///C:\Users\Thomas%20Huet\Desktop\Documentation%20arch&#233;ologique%20li&#233;e%20&#224;%20la%20th&#232;se\Cultures.docx" TargetMode="External"/><Relationship Id="rId13901" Type="http://schemas.openxmlformats.org/officeDocument/2006/relationships/hyperlink" Target="file:///C:\Users\Thomas%20Huet\Desktop\Documentation%20arch&#233;ologique%20li&#233;e%20&#224;%20la%20th&#232;se\Environnement.docx" TargetMode="External"/><Relationship Id="rId1511" Type="http://schemas.openxmlformats.org/officeDocument/2006/relationships/hyperlink" Target="file:///C:\Users\Thomas%20Huet\Desktop\Documentation%20arch&#233;ologique%20li&#233;e%20&#224;%20la%20th&#232;se\Cultures.docx" TargetMode="External"/><Relationship Id="rId7073" Type="http://schemas.openxmlformats.org/officeDocument/2006/relationships/hyperlink" Target="file:///C:\Users\Thomas%20Huet\Desktop\Documentation%20arch&#233;ologique%20li&#233;e%20&#224;%20la%20th&#232;se\Sites.docx" TargetMode="External"/><Relationship Id="rId8124" Type="http://schemas.openxmlformats.org/officeDocument/2006/relationships/hyperlink" Target="file:///C:\Users\Thomas%20Huet\Desktop\Documentation%20arch&#233;ologique%20li&#233;e%20&#224;%20la%20th&#232;se\Sites.docx" TargetMode="External"/><Relationship Id="rId10054" Type="http://schemas.openxmlformats.org/officeDocument/2006/relationships/hyperlink" Target="file:///C:\Users\Thomas%20Huet\Desktop\Documentation%20arch&#233;ologique%20li&#233;e%20&#224;%20la%20th&#232;se\Sites.docx" TargetMode="External"/><Relationship Id="rId11105" Type="http://schemas.openxmlformats.org/officeDocument/2006/relationships/hyperlink" Target="file:///C:\Users\Thomas%20Huet\Desktop\Documentation%20arch&#233;ologique%20li&#233;e%20&#224;%20la%20th&#232;se\Cultures.docx" TargetMode="External"/><Relationship Id="rId3683" Type="http://schemas.openxmlformats.org/officeDocument/2006/relationships/hyperlink" Target="file:///C:\Users\Thomas%20Huet\Desktop\Documentation%20arch&#233;ologique%20li&#233;e%20&#224;%20la%20th&#232;se\Cultures.docx" TargetMode="External"/><Relationship Id="rId2285" Type="http://schemas.openxmlformats.org/officeDocument/2006/relationships/hyperlink" Target="file:///C:\Users\Thomas%20Huet\Desktop\Documentation%20arch&#233;ologique%20li&#233;e%20&#224;%20la%20th&#232;se\Sites.docx" TargetMode="External"/><Relationship Id="rId3336" Type="http://schemas.openxmlformats.org/officeDocument/2006/relationships/hyperlink" Target="file:///C:\Users\Thomas%20Huet\Desktop\Documentation%20arch&#233;ologique%20li&#233;e%20&#224;%20la%20th&#232;se\Sites.docx" TargetMode="External"/><Relationship Id="rId4734" Type="http://schemas.openxmlformats.org/officeDocument/2006/relationships/hyperlink" Target="file:///C:\Users\Thomas%20Huet\Desktop\Documentation%20arch&#233;ologique%20li&#233;e%20&#224;%20la%20th&#232;se\Sites.docx" TargetMode="External"/><Relationship Id="rId13277" Type="http://schemas.openxmlformats.org/officeDocument/2006/relationships/hyperlink" Target="file:///C:\Users\Thomas%20Huet\Desktop\Documentation%20arch&#233;ologique%20li&#233;e%20&#224;%20la%20th&#232;se\Cultures.docx" TargetMode="External"/><Relationship Id="rId14328" Type="http://schemas.openxmlformats.org/officeDocument/2006/relationships/hyperlink" Target="file:///C:\Users\Thomas%20Huet\Desktop\Documentation%20arch&#233;ologique%20li&#233;e%20&#224;%20la%20th&#232;se\Sites.docx" TargetMode="External"/><Relationship Id="rId257" Type="http://schemas.openxmlformats.org/officeDocument/2006/relationships/hyperlink" Target="file:///C:\Users\Thomas%20Huet\Desktop\Documentation%20arch&#233;ologique%20li&#233;e%20&#224;%20la%20th&#232;se\Cultures.docx" TargetMode="External"/><Relationship Id="rId7957" Type="http://schemas.openxmlformats.org/officeDocument/2006/relationships/hyperlink" Target="file:///C:\Users\Thomas%20Huet\Desktop\Documentation%20arch&#233;ologique%20li&#233;e%20&#224;%20la%20th&#232;se\Sites.docx" TargetMode="External"/><Relationship Id="rId10938" Type="http://schemas.openxmlformats.org/officeDocument/2006/relationships/hyperlink" Target="file:///C:\Users\Thomas%20Huet\Desktop\Documentation%20arch&#233;ologique%20li&#233;e%20&#224;%20la%20th&#232;se\Cultures.docx" TargetMode="External"/><Relationship Id="rId6559" Type="http://schemas.openxmlformats.org/officeDocument/2006/relationships/hyperlink" Target="file:///C:\Users\Thomas%20Huet\Desktop\Documentation%20arch&#233;ologique%20li&#233;e%20&#224;%20la%20th&#232;se\Sites.docx" TargetMode="External"/><Relationship Id="rId12360" Type="http://schemas.openxmlformats.org/officeDocument/2006/relationships/hyperlink" Target="file:///C:\Users\Thomas%20Huet\Desktop\Documentation%20arch&#233;ologique%20li&#233;e%20&#224;%20la%20th&#232;se\Analyses%20Statistiques.docx" TargetMode="External"/><Relationship Id="rId13411" Type="http://schemas.openxmlformats.org/officeDocument/2006/relationships/hyperlink" Target="file:///C:\Users\Thomas%20Huet\Desktop\Documentation%20arch&#233;ologique%20li&#233;e%20&#224;%20la%20th&#232;se\Sites.docx" TargetMode="External"/><Relationship Id="rId9032" Type="http://schemas.openxmlformats.org/officeDocument/2006/relationships/hyperlink" Target="file:///C:\Users\Thomas%20Huet\Desktop\Documentation%20arch&#233;ologique%20li&#233;e%20&#224;%20la%20th&#232;se\Sites.docx" TargetMode="External"/><Relationship Id="rId12013" Type="http://schemas.openxmlformats.org/officeDocument/2006/relationships/hyperlink" Target="file:///C:\Users\Thomas%20Huet\Desktop\Documentation%20arch&#233;ologique%20li&#233;e%20&#224;%20la%20th&#232;se\Sites.docx" TargetMode="External"/><Relationship Id="rId1021" Type="http://schemas.openxmlformats.org/officeDocument/2006/relationships/hyperlink" Target="file:///C:\Users\Thomas%20Huet\Desktop\Documentation%20arch&#233;ologique%20li&#233;e%20&#224;%20la%20th&#232;se\Sites.docx" TargetMode="External"/><Relationship Id="rId4591" Type="http://schemas.openxmlformats.org/officeDocument/2006/relationships/hyperlink" Target="file:///C:\Users\Thomas%20Huet\Desktop\Documentation%20arch&#233;ologique%20li&#233;e%20&#224;%20la%20th&#232;se\Cultures.docx" TargetMode="External"/><Relationship Id="rId5642" Type="http://schemas.openxmlformats.org/officeDocument/2006/relationships/hyperlink" Target="file:///C:\Users\Thomas%20Huet\Desktop\Documentation%20arch&#233;ologique%20li&#233;e%20&#224;%20la%20th&#232;se\Sites.docx" TargetMode="External"/><Relationship Id="rId14185" Type="http://schemas.openxmlformats.org/officeDocument/2006/relationships/hyperlink" Target="file:///C:\Users\Thomas%20Huet\Desktop\Documentation%20arch&#233;ologique%20li&#233;e%20&#224;%20la%20th&#232;se\Sites.docx" TargetMode="External"/><Relationship Id="rId3193" Type="http://schemas.openxmlformats.org/officeDocument/2006/relationships/hyperlink" Target="file:///C:\Users\Thomas%20Huet\Desktop\Documentation%20arch&#233;ologique%20li&#233;e%20&#224;%20la%20th&#232;se\Cultures.docx" TargetMode="External"/><Relationship Id="rId4244" Type="http://schemas.openxmlformats.org/officeDocument/2006/relationships/hyperlink" Target="file:///C:\Users\Thomas%20Huet\Desktop\Documentation%20arch&#233;ologique%20li&#233;e%20&#224;%20la%20th&#232;se\Cultures.docx" TargetMode="External"/><Relationship Id="rId7467" Type="http://schemas.openxmlformats.org/officeDocument/2006/relationships/hyperlink" Target="file:///C:\Users\Thomas%20Huet\Desktop\Documentation%20arch&#233;ologique%20li&#233;e%20&#224;%20la%20th&#232;se\Cultures.docx" TargetMode="External"/><Relationship Id="rId8865" Type="http://schemas.openxmlformats.org/officeDocument/2006/relationships/hyperlink" Target="file:///C:\Users\Thomas%20Huet\Desktop\Documentation%20arch&#233;ologique%20li&#233;e%20&#224;%20la%20th&#232;se\Sites.docx" TargetMode="External"/><Relationship Id="rId9916" Type="http://schemas.openxmlformats.org/officeDocument/2006/relationships/hyperlink" Target="file:///C:\Users\Thomas%20Huet\Desktop\Documentation%20arch&#233;ologique%20li&#233;e%20&#224;%20la%20th&#232;se\Cultures.docx" TargetMode="External"/><Relationship Id="rId10795" Type="http://schemas.openxmlformats.org/officeDocument/2006/relationships/hyperlink" Target="file:///C:\Users\Thomas%20Huet\Desktop\Documentation%20arch&#233;ologique%20li&#233;e%20&#224;%20la%20th&#232;se\Sites.docx" TargetMode="External"/><Relationship Id="rId11846" Type="http://schemas.openxmlformats.org/officeDocument/2006/relationships/hyperlink" Target="file:///C:\Users\Thomas%20Huet\Desktop\Documentation%20arch&#233;ologique%20li&#233;e%20&#224;%20la%20th&#232;se\Cultures.docx" TargetMode="External"/><Relationship Id="rId1905" Type="http://schemas.openxmlformats.org/officeDocument/2006/relationships/hyperlink" Target="file:///C:\Users\Thomas%20Huet\Desktop\Documentation%20arch&#233;ologique%20li&#233;e%20&#224;%20la%20th&#232;se\Sites.docx" TargetMode="External"/><Relationship Id="rId6069" Type="http://schemas.openxmlformats.org/officeDocument/2006/relationships/hyperlink" Target="file:///C:\Users\Thomas%20Huet\Desktop\Documentation%20arch&#233;ologique%20li&#233;e%20&#224;%20la%20th&#232;se\Cultures.docx" TargetMode="External"/><Relationship Id="rId8518" Type="http://schemas.openxmlformats.org/officeDocument/2006/relationships/hyperlink" Target="file:///C:\Users\Thomas%20Huet\Desktop\Documentation%20arch&#233;ologique%20li&#233;e%20&#224;%20la%20th&#232;se\Sites.docx" TargetMode="External"/><Relationship Id="rId10448" Type="http://schemas.openxmlformats.org/officeDocument/2006/relationships/hyperlink" Target="file:///C:\Users\Thomas%20Huet\Desktop\Documentation%20arch&#233;ologique%20li&#233;e%20&#224;%20la%20th&#232;se\Sites.docx" TargetMode="External"/><Relationship Id="rId998" Type="http://schemas.openxmlformats.org/officeDocument/2006/relationships/hyperlink" Target="file:///C:\Users\Thomas%20Huet\Desktop\Documentation%20arch&#233;ologique%20li&#233;e%20&#224;%20la%20th&#232;se\Cultures.docx" TargetMode="External"/><Relationship Id="rId2679" Type="http://schemas.openxmlformats.org/officeDocument/2006/relationships/hyperlink" Target="file:///C:\Users\Thomas%20Huet\Desktop\Documentation%20arch&#233;ologique%20li&#233;e%20&#224;%20la%20th&#232;se\Sites.docx" TargetMode="External"/><Relationship Id="rId6550" Type="http://schemas.openxmlformats.org/officeDocument/2006/relationships/hyperlink" Target="file:///C:\Users\Thomas%20Huet\Desktop\Documentation%20arch&#233;ologique%20li&#233;e%20&#224;%20la%20th&#232;se\Sites.docx" TargetMode="External"/><Relationship Id="rId7601" Type="http://schemas.openxmlformats.org/officeDocument/2006/relationships/hyperlink" Target="file:///C:\Users\Thomas%20Huet\Desktop\Documentation%20arch&#233;ologique%20li&#233;e%20&#224;%20la%20th&#232;se\Cultures.docx" TargetMode="External"/><Relationship Id="rId5152" Type="http://schemas.openxmlformats.org/officeDocument/2006/relationships/hyperlink" Target="file:///C:\Users\Thomas%20Huet\Desktop\Documentation%20arch&#233;ologique%20li&#233;e%20&#224;%20la%20th&#232;se\Sites.docx" TargetMode="External"/><Relationship Id="rId6203" Type="http://schemas.openxmlformats.org/officeDocument/2006/relationships/hyperlink" Target="file:///C:\Users\Thomas%20Huet\Desktop\Documentation%20arch&#233;ologique%20li&#233;e%20&#224;%20la%20th&#232;se\Sites.docx" TargetMode="External"/><Relationship Id="rId9773" Type="http://schemas.openxmlformats.org/officeDocument/2006/relationships/hyperlink" Target="file:///C:\Users\Thomas%20Huet\Desktop\Documentation%20arch&#233;ologique%20li&#233;e%20&#224;%20la%20th&#232;se\Sites.docx" TargetMode="External"/><Relationship Id="rId1762" Type="http://schemas.openxmlformats.org/officeDocument/2006/relationships/hyperlink" Target="file:///C:\Users\Thomas%20Huet\Desktop\Documentation%20arch&#233;ologique%20li&#233;e%20&#224;%20la%20th&#232;se\Cultures.docx" TargetMode="External"/><Relationship Id="rId8375" Type="http://schemas.openxmlformats.org/officeDocument/2006/relationships/hyperlink" Target="file:///C:\Users\Thomas%20Huet\Desktop\Documentation%20arch&#233;ologique%20li&#233;e%20&#224;%20la%20th&#232;se\Sites.docx" TargetMode="External"/><Relationship Id="rId9426" Type="http://schemas.openxmlformats.org/officeDocument/2006/relationships/hyperlink" Target="file:///C:\Users\Thomas%20Huet\Desktop\Documentation%20arch&#233;ologique%20li&#233;e%20&#224;%20la%20th&#232;se\Sites.docx" TargetMode="External"/><Relationship Id="rId12754" Type="http://schemas.openxmlformats.org/officeDocument/2006/relationships/hyperlink" Target="file:///C:\Users\Thomas%20Huet\Desktop\Documentation%20arch&#233;ologique%20li&#233;e%20&#224;%20la%20th&#232;se\Cultures.docx" TargetMode="External"/><Relationship Id="rId13805" Type="http://schemas.openxmlformats.org/officeDocument/2006/relationships/hyperlink" Target="file:///C:\Users\Thomas%20Huet\Desktop\Documentation%20arch&#233;ologique%20li&#233;e%20&#224;%20la%20th&#232;se\Sites.docx" TargetMode="External"/><Relationship Id="rId1415" Type="http://schemas.openxmlformats.org/officeDocument/2006/relationships/hyperlink" Target="file:///C:\Users\Thomas%20Huet\Desktop\Documentation%20arch&#233;ologique%20li&#233;e%20&#224;%20la%20th&#232;se\Cultures.docx" TargetMode="External"/><Relationship Id="rId2813" Type="http://schemas.openxmlformats.org/officeDocument/2006/relationships/hyperlink" Target="file:///C:\Users\Thomas%20Huet\Desktop\Documentation%20arch&#233;ologique%20li&#233;e%20&#224;%20la%20th&#232;se\Cultures.docx" TargetMode="External"/><Relationship Id="rId8028" Type="http://schemas.openxmlformats.org/officeDocument/2006/relationships/hyperlink" Target="file:///C:\Users\Thomas%20Huet\Desktop\Documentation%20arch&#233;ologique%20li&#233;e%20&#224;%20la%20th&#232;se\Sites.docx" TargetMode="External"/><Relationship Id="rId11009" Type="http://schemas.openxmlformats.org/officeDocument/2006/relationships/hyperlink" Target="file:///C:\Users\Thomas%20Huet\Desktop\Documentation%20arch&#233;ologique%20li&#233;e%20&#224;%20la%20th&#232;se\Cultures.docx" TargetMode="External"/><Relationship Id="rId11356" Type="http://schemas.openxmlformats.org/officeDocument/2006/relationships/hyperlink" Target="file:///C:\Users\Thomas%20Huet\Desktop\Documentation%20arch&#233;ologique%20li&#233;e%20&#224;%20la%20th&#232;se\Sites.docx" TargetMode="External"/><Relationship Id="rId12407" Type="http://schemas.openxmlformats.org/officeDocument/2006/relationships/hyperlink" Target="file:///C:\Users\Thomas%20Huet\Desktop\Documentation%20arch&#233;ologique%20li&#233;e%20&#224;%20la%20th&#232;se\Sites.docx" TargetMode="External"/><Relationship Id="rId4985" Type="http://schemas.openxmlformats.org/officeDocument/2006/relationships/hyperlink" Target="file:///C:\Users\Thomas%20Huet\Desktop\Documentation%20arch&#233;ologique%20li&#233;e%20&#224;%20la%20th&#232;se\Cultures.docx" TargetMode="External"/><Relationship Id="rId2189" Type="http://schemas.openxmlformats.org/officeDocument/2006/relationships/hyperlink" Target="file:///C:\Users\Thomas%20Huet\Desktop\Documentation%20arch&#233;ologique%20li&#233;e%20&#224;%20la%20th&#232;se\Cultures.docx" TargetMode="External"/><Relationship Id="rId3587" Type="http://schemas.openxmlformats.org/officeDocument/2006/relationships/hyperlink" Target="file:///C:\Users\Thomas%20Huet\Desktop\Documentation%20arch&#233;ologique%20li&#233;e%20&#224;%20la%20th&#232;se\Cultures.docx" TargetMode="External"/><Relationship Id="rId4638" Type="http://schemas.openxmlformats.org/officeDocument/2006/relationships/hyperlink" Target="file:///C:\Users\Thomas%20Huet\Desktop\Documentation%20arch&#233;ologique%20li&#233;e%20&#224;%20la%20th&#232;se\Cultures.docx" TargetMode="External"/><Relationship Id="rId6060" Type="http://schemas.openxmlformats.org/officeDocument/2006/relationships/hyperlink" Target="file:///C:\Users\Thomas%20Huet\Desktop\Documentation%20arch&#233;ologique%20li&#233;e%20&#224;%20la%20th&#232;se\Cultures.docx" TargetMode="External"/><Relationship Id="rId7111" Type="http://schemas.openxmlformats.org/officeDocument/2006/relationships/hyperlink" Target="file:///C:\Users\Thomas%20Huet\Desktop\Documentation%20arch&#233;ologique%20li&#233;e%20&#224;%20la%20th&#232;se\Sites.docx" TargetMode="External"/><Relationship Id="rId13662" Type="http://schemas.openxmlformats.org/officeDocument/2006/relationships/hyperlink" Target="file:///C:\Users\Thomas%20Huet\Desktop\Documentation%20arch&#233;ologique%20li&#233;e%20&#224;%20la%20th&#232;se\Sites.docx" TargetMode="External"/><Relationship Id="rId2670" Type="http://schemas.openxmlformats.org/officeDocument/2006/relationships/hyperlink" Target="file:///C:\Users\Thomas%20Huet\Desktop\Documentation%20arch&#233;ologique%20li&#233;e%20&#224;%20la%20th&#232;se\Sites.docx" TargetMode="External"/><Relationship Id="rId3721" Type="http://schemas.openxmlformats.org/officeDocument/2006/relationships/hyperlink" Target="file:///C:\Users\Thomas%20Huet\Desktop\Documentation%20arch&#233;ologique%20li&#233;e%20&#224;%20la%20th&#232;se\Cultures.docx" TargetMode="External"/><Relationship Id="rId9283" Type="http://schemas.openxmlformats.org/officeDocument/2006/relationships/hyperlink" Target="file:///C:\Users\Thomas%20Huet\Desktop\Documentation%20arch&#233;ologique%20li&#233;e%20&#224;%20la%20th&#232;se\Sites.docx" TargetMode="External"/><Relationship Id="rId12264" Type="http://schemas.openxmlformats.org/officeDocument/2006/relationships/hyperlink" Target="file:///C:\Users\Thomas%20Huet\Desktop\Documentation%20arch&#233;ologique%20li&#233;e%20&#224;%20la%20th&#232;se\Sites.docx" TargetMode="External"/><Relationship Id="rId13315" Type="http://schemas.openxmlformats.org/officeDocument/2006/relationships/hyperlink" Target="file:///C:\Users\Thomas%20Huet\Desktop\Documentation%20arch&#233;ologique%20li&#233;e%20&#224;%20la%20th&#232;se\Sites.docx" TargetMode="External"/><Relationship Id="rId642" Type="http://schemas.openxmlformats.org/officeDocument/2006/relationships/hyperlink" Target="file:///C:\Users\Thomas%20Huet\Desktop\Documentation%20arch&#233;ologique%20li&#233;e%20&#224;%20la%20th&#232;se\Sites.docx" TargetMode="External"/><Relationship Id="rId1272" Type="http://schemas.openxmlformats.org/officeDocument/2006/relationships/hyperlink" Target="file:///C:\Users\Thomas%20Huet\Desktop\Documentation%20arch&#233;ologique%20li&#233;e%20&#224;%20la%20th&#232;se\Sites.docx" TargetMode="External"/><Relationship Id="rId2323" Type="http://schemas.openxmlformats.org/officeDocument/2006/relationships/hyperlink" Target="file:///C:\Users\Thomas%20Huet\Desktop\Documentation%20arch&#233;ologique%20li&#233;e%20&#224;%20la%20th&#232;se\Sites.docx" TargetMode="External"/><Relationship Id="rId5893" Type="http://schemas.openxmlformats.org/officeDocument/2006/relationships/hyperlink" Target="file:///C:\Users\Thomas%20Huet\Desktop\Documentation%20arch&#233;ologique%20li&#233;e%20&#224;%20la%20th&#232;se\Cultures.docx" TargetMode="External"/><Relationship Id="rId4495" Type="http://schemas.openxmlformats.org/officeDocument/2006/relationships/hyperlink" Target="file:///C:\Users\Thomas%20Huet\Desktop\Documentation%20arch&#233;ologique%20li&#233;e%20&#224;%20la%20th&#232;se\Cultures.docx" TargetMode="External"/><Relationship Id="rId5546" Type="http://schemas.openxmlformats.org/officeDocument/2006/relationships/hyperlink" Target="file:///C:\Users\Thomas%20Huet\Desktop\Documentation%20arch&#233;ologique%20li&#233;e%20&#224;%20la%20th&#232;se\Sites.docx" TargetMode="External"/><Relationship Id="rId6944" Type="http://schemas.openxmlformats.org/officeDocument/2006/relationships/hyperlink" Target="file:///C:\Users\Thomas%20Huet\Desktop\Documentation%20arch&#233;ologique%20li&#233;e%20&#224;%20la%20th&#232;se\Cultures.docx" TargetMode="External"/><Relationship Id="rId14089" Type="http://schemas.openxmlformats.org/officeDocument/2006/relationships/hyperlink" Target="file:///C:\Users\Thomas%20Huet\Desktop\Documentation%20arch&#233;ologique%20li&#233;e%20&#224;%20la%20th&#232;se\Sites.docx" TargetMode="External"/><Relationship Id="rId3097" Type="http://schemas.openxmlformats.org/officeDocument/2006/relationships/hyperlink" Target="file:///C:\Users\Thomas%20Huet\Desktop\Documentation%20arch&#233;ologique%20li&#233;e%20&#224;%20la%20th&#232;se\Cultures.docx" TargetMode="External"/><Relationship Id="rId4148" Type="http://schemas.openxmlformats.org/officeDocument/2006/relationships/hyperlink" Target="file:///C:\Users\Thomas%20Huet\Desktop\Documentation%20arch&#233;ologique%20li&#233;e%20&#224;%20la%20th&#232;se\Cultures.docx" TargetMode="External"/><Relationship Id="rId8769" Type="http://schemas.openxmlformats.org/officeDocument/2006/relationships/hyperlink" Target="file:///C:\Users\Thomas%20Huet\Desktop\Documentation%20arch&#233;ologique%20li&#233;e%20&#224;%20la%20th&#232;se\Cultures.docx" TargetMode="External"/><Relationship Id="rId10699" Type="http://schemas.openxmlformats.org/officeDocument/2006/relationships/hyperlink" Target="file:///C:\Users\Thomas%20Huet\Desktop\Documentation%20arch&#233;ologique%20li&#233;e%20&#224;%20la%20th&#232;se\Sites.docx" TargetMode="External"/><Relationship Id="rId11000" Type="http://schemas.openxmlformats.org/officeDocument/2006/relationships/hyperlink" Target="file:///C:\Users\Thomas%20Huet\Desktop\Documentation%20arch&#233;ologique%20li&#233;e%20&#224;%20la%20th&#232;se\Cultures.docx" TargetMode="External"/><Relationship Id="rId1809" Type="http://schemas.openxmlformats.org/officeDocument/2006/relationships/hyperlink" Target="file:///C:\Users\Thomas%20Huet\Desktop\Documentation%20arch&#233;ologique%20li&#233;e%20&#224;%20la%20th&#232;se\Cultures.docx" TargetMode="External"/><Relationship Id="rId13172" Type="http://schemas.openxmlformats.org/officeDocument/2006/relationships/hyperlink" Target="file:///C:\Users\Thomas%20Huet\Desktop\Documentation%20arch&#233;ologique%20li&#233;e%20&#224;%20la%20th&#232;se\Cultures.docx" TargetMode="External"/><Relationship Id="rId14223" Type="http://schemas.openxmlformats.org/officeDocument/2006/relationships/hyperlink" Target="file:///C:\Users\Thomas%20Huet\Desktop\Documentation%20arch&#233;ologique%20li&#233;e%20&#224;%20la%20th&#232;se\Sites.docx" TargetMode="External"/><Relationship Id="rId2180" Type="http://schemas.openxmlformats.org/officeDocument/2006/relationships/hyperlink" Target="file:///C:\Users\Thomas%20Huet\Desktop\Documentation%20arch&#233;ologique%20li&#233;e%20&#224;%20la%20th&#232;se\Sites.docx" TargetMode="External"/><Relationship Id="rId3231" Type="http://schemas.openxmlformats.org/officeDocument/2006/relationships/hyperlink" Target="file:///C:\Users\Thomas%20Huet\Desktop\Documentation%20arch&#233;ologique%20li&#233;e%20&#224;%20la%20th&#232;se\Sites.docx" TargetMode="External"/><Relationship Id="rId7852" Type="http://schemas.openxmlformats.org/officeDocument/2006/relationships/hyperlink" Target="file:///C:\Users\Thomas%20Huet\Desktop\Documentation%20arch&#233;ologique%20li&#233;e%20&#224;%20la%20th&#232;se\Cultures.docx" TargetMode="External"/><Relationship Id="rId8903" Type="http://schemas.openxmlformats.org/officeDocument/2006/relationships/hyperlink" Target="file:///C:\Users\Thomas%20Huet\Desktop\Documentation%20arch&#233;ologique%20li&#233;e%20&#224;%20la%20th&#232;se\Cultures.docx" TargetMode="External"/><Relationship Id="rId152" Type="http://schemas.openxmlformats.org/officeDocument/2006/relationships/hyperlink" Target="file:///C:\Users\Thomas%20Huet\Desktop\Documentation%20arch&#233;ologique%20li&#233;e%20&#224;%20la%20th&#232;se\Analyses%20Statistiques.docx" TargetMode="External"/><Relationship Id="rId6454" Type="http://schemas.openxmlformats.org/officeDocument/2006/relationships/hyperlink" Target="file:///C:\Users\Thomas%20Huet\Desktop\Documentation%20arch&#233;ologique%20li&#233;e%20&#224;%20la%20th&#232;se\Cultures.docx" TargetMode="External"/><Relationship Id="rId7505" Type="http://schemas.openxmlformats.org/officeDocument/2006/relationships/hyperlink" Target="file:///C:\Users\Thomas%20Huet\Desktop\Documentation%20arch&#233;ologique%20li&#233;e%20&#224;%20la%20th&#232;se\Cultures.docx" TargetMode="External"/><Relationship Id="rId10833" Type="http://schemas.openxmlformats.org/officeDocument/2006/relationships/hyperlink" Target="file:///C:\Users\Thomas%20Huet\Desktop\Documentation%20arch&#233;ologique%20li&#233;e%20&#224;%20la%20th&#232;se\Cultures.docx" TargetMode="External"/><Relationship Id="rId5056" Type="http://schemas.openxmlformats.org/officeDocument/2006/relationships/hyperlink" Target="file:///C:\Users\Thomas%20Huet\Desktop\Documentation%20arch&#233;ologique%20li&#233;e%20&#224;%20la%20th&#232;se\Cultures.docx" TargetMode="External"/><Relationship Id="rId6107" Type="http://schemas.openxmlformats.org/officeDocument/2006/relationships/hyperlink" Target="file:///C:\Users\Thomas%20Huet\Desktop\Documentation%20arch&#233;ologique%20li&#233;e%20&#224;%20la%20th&#232;se\Sites.docx" TargetMode="External"/><Relationship Id="rId9677" Type="http://schemas.openxmlformats.org/officeDocument/2006/relationships/hyperlink" Target="file:///C:\Users\Thomas%20Huet\Desktop\Documentation%20arch&#233;ologique%20li&#233;e%20&#224;%20la%20th&#232;se\Sites.docx" TargetMode="External"/><Relationship Id="rId8279" Type="http://schemas.openxmlformats.org/officeDocument/2006/relationships/hyperlink" Target="file:///C:\Users\Thomas%20Huet\Desktop\Documentation%20arch&#233;ologique%20li&#233;e%20&#224;%20la%20th&#232;se\Cultures.docx" TargetMode="External"/><Relationship Id="rId12658" Type="http://schemas.openxmlformats.org/officeDocument/2006/relationships/hyperlink" Target="file:///C:\Users\Thomas%20Huet\Desktop\Documentation%20arch&#233;ologique%20li&#233;e%20&#224;%20la%20th&#232;se\Cultures.docx" TargetMode="External"/><Relationship Id="rId13709" Type="http://schemas.openxmlformats.org/officeDocument/2006/relationships/hyperlink" Target="file:///C:\Users\Thomas%20Huet\Desktop\Documentation%20arch&#233;ologique%20li&#233;e%20&#224;%20la%20th&#232;se\Sites.docx" TargetMode="External"/><Relationship Id="rId1666" Type="http://schemas.openxmlformats.org/officeDocument/2006/relationships/hyperlink" Target="file:///C:\Users\Thomas%20Huet\Desktop\Documentation%20arch&#233;ologique%20li&#233;e%20&#224;%20la%20th&#232;se\Sites.docx" TargetMode="External"/><Relationship Id="rId2717" Type="http://schemas.openxmlformats.org/officeDocument/2006/relationships/hyperlink" Target="file:///C:\Users\Thomas%20Huet\Desktop\Documentation%20arch&#233;ologique%20li&#233;e%20&#224;%20la%20th&#232;se\Cultures.docx" TargetMode="External"/><Relationship Id="rId14080" Type="http://schemas.openxmlformats.org/officeDocument/2006/relationships/hyperlink" Target="file:///C:\Users\Thomas%20Huet\Desktop\Documentation%20arch&#233;ologique%20li&#233;e%20&#224;%20la%20th&#232;se\Sites.docx" TargetMode="External"/><Relationship Id="rId1319" Type="http://schemas.openxmlformats.org/officeDocument/2006/relationships/hyperlink" Target="file:///C:\Users\Thomas%20Huet\Desktop\Documentation%20arch&#233;ologique%20li&#233;e%20&#224;%20la%20th&#232;se\Sites.docx" TargetMode="External"/><Relationship Id="rId4889" Type="http://schemas.openxmlformats.org/officeDocument/2006/relationships/hyperlink" Target="file:///C:\Users\Thomas%20Huet\Desktop\Documentation%20arch&#233;ologique%20li&#233;e%20&#224;%20la%20th&#232;se\Cultures.docx" TargetMode="External"/><Relationship Id="rId8760" Type="http://schemas.openxmlformats.org/officeDocument/2006/relationships/hyperlink" Target="file:///C:\Users\Thomas%20Huet\Desktop\Documentation%20arch&#233;ologique%20li&#233;e%20&#224;%20la%20th&#232;se\Cultures.docx" TargetMode="External"/><Relationship Id="rId9811" Type="http://schemas.openxmlformats.org/officeDocument/2006/relationships/hyperlink" Target="file:///C:\Users\Thomas%20Huet\Desktop\Documentation%20arch&#233;ologique%20li&#233;e%20&#224;%20la%20th&#232;se\Sites.docx" TargetMode="External"/><Relationship Id="rId10690" Type="http://schemas.openxmlformats.org/officeDocument/2006/relationships/hyperlink" Target="file:///C:\Users\Thomas%20Huet\Desktop\Documentation%20arch&#233;ologique%20li&#233;e%20&#224;%20la%20th&#232;se\Cultures.docx" TargetMode="External"/><Relationship Id="rId11741" Type="http://schemas.openxmlformats.org/officeDocument/2006/relationships/hyperlink" Target="file:///C:\Users\Thomas%20Huet\Desktop\Documentation%20arch&#233;ologique%20li&#233;e%20&#224;%20la%20th&#232;se\Cultures.docx" TargetMode="External"/><Relationship Id="rId25" Type="http://schemas.openxmlformats.org/officeDocument/2006/relationships/hyperlink" Target="file:///C:\Users\Thomas%20Huet\Desktop\Documentation%20arch&#233;ologique%20li&#233;e%20&#224;%20la%20th&#232;se\Cultures.docx" TargetMode="External"/><Relationship Id="rId1800" Type="http://schemas.openxmlformats.org/officeDocument/2006/relationships/hyperlink" Target="file:///C:\Users\Thomas%20Huet\Desktop\Documentation%20arch&#233;ologique%20li&#233;e%20&#224;%20la%20th&#232;se\Sites.docx" TargetMode="External"/><Relationship Id="rId7362" Type="http://schemas.openxmlformats.org/officeDocument/2006/relationships/hyperlink" Target="file:///C:\Users\Thomas%20Huet\Desktop\Documentation%20arch&#233;ologique%20li&#233;e%20&#224;%20la%20th&#232;se\Sites.docx" TargetMode="External"/><Relationship Id="rId8413" Type="http://schemas.openxmlformats.org/officeDocument/2006/relationships/hyperlink" Target="file:///C:\Users\Thomas%20Huet\Desktop\Documentation%20arch&#233;ologique%20li&#233;e%20&#224;%20la%20th&#232;se\Cultures.docx" TargetMode="External"/><Relationship Id="rId10343" Type="http://schemas.openxmlformats.org/officeDocument/2006/relationships/hyperlink" Target="file:///C:\Users\Thomas%20Huet\Desktop\Documentation%20arch&#233;ologique%20li&#233;e%20&#224;%20la%20th&#232;se\Sites.docx" TargetMode="External"/><Relationship Id="rId3972" Type="http://schemas.openxmlformats.org/officeDocument/2006/relationships/hyperlink" Target="file:///C:\Users\Thomas%20Huet\Desktop\Documentation%20arch&#233;ologique%20li&#233;e%20&#224;%20la%20th&#232;se\Cultures.docx" TargetMode="External"/><Relationship Id="rId7015" Type="http://schemas.openxmlformats.org/officeDocument/2006/relationships/hyperlink" Target="file:///C:\Users\Thomas%20Huet\Desktop\Documentation%20arch&#233;ologique%20li&#233;e%20&#224;%20la%20th&#232;se\Sites.docx" TargetMode="External"/><Relationship Id="rId893" Type="http://schemas.openxmlformats.org/officeDocument/2006/relationships/hyperlink" Target="file:///C:\Users\Thomas%20Huet\Desktop\Documentation%20arch&#233;ologique%20li&#233;e%20&#224;%20la%20th&#232;se\Cultures.docx" TargetMode="External"/><Relationship Id="rId2574" Type="http://schemas.openxmlformats.org/officeDocument/2006/relationships/hyperlink" Target="file:///C:\Users\Thomas%20Huet\Desktop\Documentation%20arch&#233;ologique%20li&#233;e%20&#224;%20la%20th&#232;se\Sites.docx" TargetMode="External"/><Relationship Id="rId3625" Type="http://schemas.openxmlformats.org/officeDocument/2006/relationships/hyperlink" Target="file:///C:\Users\Thomas%20Huet\Desktop\Documentation%20arch&#233;ologique%20li&#233;e%20&#224;%20la%20th&#232;se\Cultures.docx" TargetMode="External"/><Relationship Id="rId9187" Type="http://schemas.openxmlformats.org/officeDocument/2006/relationships/hyperlink" Target="file:///C:\Users\Thomas%20Huet\Desktop\Documentation%20arch&#233;ologique%20li&#233;e%20&#224;%20la%20th&#232;se\Sites.docx" TargetMode="External"/><Relationship Id="rId12168" Type="http://schemas.openxmlformats.org/officeDocument/2006/relationships/hyperlink" Target="file:///C:\Users\Thomas%20Huet\Desktop\Documentation%20arch&#233;ologique%20li&#233;e%20&#224;%20la%20th&#232;se\Sites.docx" TargetMode="External"/><Relationship Id="rId13219" Type="http://schemas.openxmlformats.org/officeDocument/2006/relationships/hyperlink" Target="file:///C:\Users\Thomas%20Huet\Desktop\Documentation%20arch&#233;ologique%20li&#233;e%20&#224;%20la%20th&#232;se\Sites.docx" TargetMode="External"/><Relationship Id="rId13566" Type="http://schemas.openxmlformats.org/officeDocument/2006/relationships/hyperlink" Target="file:///C:\Users\Thomas%20Huet\Desktop\Documentation%20arch&#233;ologique%20li&#233;e%20&#224;%20la%20th&#232;se\Sites.docx" TargetMode="External"/><Relationship Id="rId546" Type="http://schemas.openxmlformats.org/officeDocument/2006/relationships/hyperlink" Target="file:///C:\Users\Thomas%20Huet\Desktop\Documentation%20arch&#233;ologique%20li&#233;e%20&#224;%20la%20th&#232;se\Sites.docx" TargetMode="External"/><Relationship Id="rId1176" Type="http://schemas.openxmlformats.org/officeDocument/2006/relationships/hyperlink" Target="file:///C:\Users\Thomas%20Huet\Desktop\Documentation%20arch&#233;ologique%20li&#233;e%20&#224;%20la%20th&#232;se\Cultures.docx" TargetMode="External"/><Relationship Id="rId2227" Type="http://schemas.openxmlformats.org/officeDocument/2006/relationships/hyperlink" Target="file:///C:\Users\Thomas%20Huet\Desktop\Documentation%20arch&#233;ologique%20li&#233;e%20&#224;%20la%20th&#232;se\Cultures.docx" TargetMode="External"/><Relationship Id="rId4399" Type="http://schemas.openxmlformats.org/officeDocument/2006/relationships/hyperlink" Target="file:///C:\Users\Thomas%20Huet\Desktop\Documentation%20arch&#233;ologique%20li&#233;e%20&#224;%20la%20th&#232;se\Sites.docx" TargetMode="External"/><Relationship Id="rId5797" Type="http://schemas.openxmlformats.org/officeDocument/2006/relationships/hyperlink" Target="file:///C:\Users\Thomas%20Huet\Desktop\Documentation%20arch&#233;ologique%20li&#233;e%20&#224;%20la%20th&#232;se\Cultures.docx" TargetMode="External"/><Relationship Id="rId6848" Type="http://schemas.openxmlformats.org/officeDocument/2006/relationships/hyperlink" Target="file:///C:\Users\Thomas%20Huet\Desktop\Documentation%20arch&#233;ologique%20li&#233;e%20&#224;%20la%20th&#232;se\Cultures.docx" TargetMode="External"/><Relationship Id="rId8270" Type="http://schemas.openxmlformats.org/officeDocument/2006/relationships/hyperlink" Target="file:///C:\Users\Thomas%20Huet\Desktop\Documentation%20arch&#233;ologique%20li&#233;e%20&#224;%20la%20th&#232;se\Cultures.docx" TargetMode="External"/><Relationship Id="rId13700" Type="http://schemas.openxmlformats.org/officeDocument/2006/relationships/hyperlink" Target="file:///C:\Users\Thomas%20Huet\Desktop\Documentation%20arch&#233;ologique%20li&#233;e%20&#224;%20la%20th&#232;se\Sites.docx" TargetMode="External"/><Relationship Id="rId9321" Type="http://schemas.openxmlformats.org/officeDocument/2006/relationships/hyperlink" Target="file:///C:\Users\Thomas%20Huet\Desktop\Documentation%20arch&#233;ologique%20li&#233;e%20&#224;%20la%20th&#232;se\Sites.docx" TargetMode="External"/><Relationship Id="rId11251" Type="http://schemas.openxmlformats.org/officeDocument/2006/relationships/hyperlink" Target="file:///C:\Users\Thomas%20Huet\Desktop\Documentation%20arch&#233;ologique%20li&#233;e%20&#224;%20la%20th&#232;se\Cultures.docx" TargetMode="External"/><Relationship Id="rId12302" Type="http://schemas.openxmlformats.org/officeDocument/2006/relationships/hyperlink" Target="file:///C:\Users\Thomas%20Huet\Desktop\Documentation%20arch&#233;ologique%20li&#233;e%20&#224;%20la%20th&#232;se\Cultures.docx" TargetMode="External"/><Relationship Id="rId1310" Type="http://schemas.openxmlformats.org/officeDocument/2006/relationships/hyperlink" Target="file:///C:\Users\Thomas%20Huet\Desktop\Documentation%20arch&#233;ologique%20li&#233;e%20&#224;%20la%20th&#232;se\Sites.docx" TargetMode="External"/><Relationship Id="rId4880" Type="http://schemas.openxmlformats.org/officeDocument/2006/relationships/hyperlink" Target="file:///C:\Users\Thomas%20Huet\Desktop\Documentation%20arch&#233;ologique%20li&#233;e%20&#224;%20la%20th&#232;se\Cultures.docx" TargetMode="External"/><Relationship Id="rId5931" Type="http://schemas.openxmlformats.org/officeDocument/2006/relationships/hyperlink" Target="file:///C:\Users\Thomas%20Huet\Desktop\Documentation%20arch&#233;ologique%20li&#233;e%20&#224;%20la%20th&#232;se\Cultures.docx" TargetMode="External"/><Relationship Id="rId14474" Type="http://schemas.openxmlformats.org/officeDocument/2006/relationships/hyperlink" Target="file:///C:\Users\Thomas%20Huet\Desktop\Documentation%20arch&#233;ologique%20li&#233;e%20&#224;%20la%20th&#232;se\Sites.docx" TargetMode="External"/><Relationship Id="rId3482" Type="http://schemas.openxmlformats.org/officeDocument/2006/relationships/hyperlink" Target="file:///C:\Users\Thomas%20Huet\Desktop\Documentation%20arch&#233;ologique%20li&#233;e%20&#224;%20la%20th&#232;se\Sites.docx" TargetMode="External"/><Relationship Id="rId4533" Type="http://schemas.openxmlformats.org/officeDocument/2006/relationships/hyperlink" Target="file:///C:\Users\Thomas%20Huet\Desktop\Documentation%20arch&#233;ologique%20li&#233;e%20&#224;%20la%20th&#232;se\Sites.docx" TargetMode="External"/><Relationship Id="rId13076" Type="http://schemas.openxmlformats.org/officeDocument/2006/relationships/hyperlink" Target="file:///C:\Users\Thomas%20Huet\Desktop\Documentation%20arch&#233;ologique%20li&#233;e%20&#224;%20la%20th&#232;se\Environnement.docx" TargetMode="External"/><Relationship Id="rId14127" Type="http://schemas.openxmlformats.org/officeDocument/2006/relationships/hyperlink" Target="file:///C:\Users\Thomas%20Huet\Desktop\Documentation%20arch&#233;ologique%20li&#233;e%20&#224;%20la%20th&#232;se\Sites.docx" TargetMode="External"/><Relationship Id="rId2084" Type="http://schemas.openxmlformats.org/officeDocument/2006/relationships/hyperlink" Target="file:///C:\Users\Thomas%20Huet\Desktop\Documentation%20arch&#233;ologique%20li&#233;e%20&#224;%20la%20th&#232;se\Cultures.docx" TargetMode="External"/><Relationship Id="rId3135" Type="http://schemas.openxmlformats.org/officeDocument/2006/relationships/hyperlink" Target="file:///C:\Users\Thomas%20Huet\Desktop\Documentation%20arch&#233;ologique%20li&#233;e%20&#224;%20la%20th&#232;se\Cultures.docx" TargetMode="External"/><Relationship Id="rId7756" Type="http://schemas.openxmlformats.org/officeDocument/2006/relationships/hyperlink" Target="file:///C:\Users\Thomas%20Huet\Desktop\Documentation%20arch&#233;ologique%20li&#233;e%20&#224;%20la%20th&#232;se\Cultures.docx" TargetMode="External"/><Relationship Id="rId6358" Type="http://schemas.openxmlformats.org/officeDocument/2006/relationships/hyperlink" Target="file:///C:\Users\Thomas%20Huet\Desktop\Documentation%20arch&#233;ologique%20li&#233;e%20&#224;%20la%20th&#232;se\Cultures.docx" TargetMode="External"/><Relationship Id="rId7409" Type="http://schemas.openxmlformats.org/officeDocument/2006/relationships/hyperlink" Target="file:///C:\Users\Thomas%20Huet\Desktop\Documentation%20arch&#233;ologique%20li&#233;e%20&#224;%20la%20th&#232;se\Sites.docx" TargetMode="External"/><Relationship Id="rId8807" Type="http://schemas.openxmlformats.org/officeDocument/2006/relationships/hyperlink" Target="file:///C:\Users\Thomas%20Huet\Desktop\Documentation%20arch&#233;ologique%20li&#233;e%20&#224;%20la%20th&#232;se\Cultures.docx" TargetMode="External"/><Relationship Id="rId10737" Type="http://schemas.openxmlformats.org/officeDocument/2006/relationships/hyperlink" Target="file:///D:\huet\Bureau\Docs%20SIG,%20Access,%20VBA,%20SYSTAT\Analyses%20Statistiques.docx" TargetMode="External"/><Relationship Id="rId13210" Type="http://schemas.openxmlformats.org/officeDocument/2006/relationships/hyperlink" Target="file:///C:\Users\Thomas%20Huet\Desktop\Documentation%20arch&#233;ologique%20li&#233;e%20&#224;%20la%20th&#232;se\Sites.docx" TargetMode="External"/><Relationship Id="rId2968" Type="http://schemas.openxmlformats.org/officeDocument/2006/relationships/hyperlink" Target="file:///C:\Users\Thomas%20Huet\Desktop\Documentation%20arch&#233;ologique%20li&#233;e%20&#224;%20la%20th&#232;se\Cultures.docx" TargetMode="External"/><Relationship Id="rId4390" Type="http://schemas.openxmlformats.org/officeDocument/2006/relationships/hyperlink" Target="file:///C:\Users\Thomas%20Huet\Desktop\Documentation%20arch&#233;ologique%20li&#233;e%20&#224;%20la%20th&#232;se\Sites.docx" TargetMode="External"/><Relationship Id="rId5441" Type="http://schemas.openxmlformats.org/officeDocument/2006/relationships/hyperlink" Target="file:///C:\Users\Thomas%20Huet\Desktop\Documentation%20arch&#233;ologique%20li&#233;e%20&#224;%20la%20th&#232;se\Sites.docx" TargetMode="External"/><Relationship Id="rId4043" Type="http://schemas.openxmlformats.org/officeDocument/2006/relationships/hyperlink" Target="file:///C:\Users\Thomas%20Huet\Desktop\Documentation%20arch&#233;ologique%20li&#233;e%20&#224;%20la%20th&#232;se\Cultures.docx" TargetMode="External"/><Relationship Id="rId8664" Type="http://schemas.openxmlformats.org/officeDocument/2006/relationships/hyperlink" Target="file:///C:\Users\Thomas%20Huet\Desktop\Documentation%20arch&#233;ologique%20li&#233;e%20&#224;%20la%20th&#232;se\Sites.docx" TargetMode="External"/><Relationship Id="rId9715" Type="http://schemas.openxmlformats.org/officeDocument/2006/relationships/hyperlink" Target="file:///C:\Users\Thomas%20Huet\Desktop\Documentation%20arch&#233;ologique%20li&#233;e%20&#224;%20la%20th&#232;se\Cultures.docx" TargetMode="External"/><Relationship Id="rId10594" Type="http://schemas.openxmlformats.org/officeDocument/2006/relationships/hyperlink" Target="file:///C:\Users\Thomas%20Huet\Desktop\Documentation%20arch&#233;ologique%20li&#233;e%20&#224;%20la%20th&#232;se\Cultures.docx" TargetMode="External"/><Relationship Id="rId11992" Type="http://schemas.openxmlformats.org/officeDocument/2006/relationships/hyperlink" Target="file:///C:\Users\Thomas%20Huet\Desktop\Documentation%20arch&#233;ologique%20li&#233;e%20&#224;%20la%20th&#232;se\Sites.docx" TargetMode="External"/><Relationship Id="rId1704" Type="http://schemas.openxmlformats.org/officeDocument/2006/relationships/hyperlink" Target="file:///C:\Users\Thomas%20Huet\Desktop\Documentation%20arch&#233;ologique%20li&#233;e%20&#224;%20la%20th&#232;se\Cultures.docx" TargetMode="External"/><Relationship Id="rId7266" Type="http://schemas.openxmlformats.org/officeDocument/2006/relationships/hyperlink" Target="file:///C:\Users\Thomas%20Huet\Desktop\Documentation%20arch&#233;ologique%20li&#233;e%20&#224;%20la%20th&#232;se\Sites.docx" TargetMode="External"/><Relationship Id="rId8317" Type="http://schemas.openxmlformats.org/officeDocument/2006/relationships/hyperlink" Target="file:///C:\Users\Thomas%20Huet\Desktop\Documentation%20arch&#233;ologique%20li&#233;e%20&#224;%20la%20th&#232;se\Sites.docx" TargetMode="External"/><Relationship Id="rId10247" Type="http://schemas.openxmlformats.org/officeDocument/2006/relationships/hyperlink" Target="file:///C:\Users\Thomas%20Huet\Desktop\Documentation%20arch&#233;ologique%20li&#233;e%20&#224;%20la%20th&#232;se\Sites.docx" TargetMode="External"/><Relationship Id="rId11645" Type="http://schemas.openxmlformats.org/officeDocument/2006/relationships/hyperlink" Target="file:///C:\Users\Thomas%20Huet\Desktop\Documentation%20arch&#233;ologique%20li&#233;e%20&#224;%20la%20th&#232;se\Cultures.docx" TargetMode="External"/><Relationship Id="rId797" Type="http://schemas.openxmlformats.org/officeDocument/2006/relationships/hyperlink" Target="file:///C:\Users\Thomas%20Huet\Desktop\Documentation%20arch&#233;ologique%20li&#233;e%20&#224;%20la%20th&#232;se\Sites.docx" TargetMode="External"/><Relationship Id="rId2478" Type="http://schemas.openxmlformats.org/officeDocument/2006/relationships/hyperlink" Target="file:///C:\Users\Thomas%20Huet\Desktop\Documentation%20arch&#233;ologique%20li&#233;e%20&#224;%20la%20th&#232;se\Cultures.docx" TargetMode="External"/><Relationship Id="rId3876" Type="http://schemas.openxmlformats.org/officeDocument/2006/relationships/hyperlink" Target="file:///C:\Users\Thomas%20Huet\Desktop\Documentation%20arch&#233;ologique%20li&#233;e%20&#224;%20la%20th&#232;se\Sites.docx" TargetMode="External"/><Relationship Id="rId4927" Type="http://schemas.openxmlformats.org/officeDocument/2006/relationships/hyperlink" Target="file:///C:\Users\Thomas%20Huet\Desktop\Documentation%20arch&#233;ologique%20li&#233;e%20&#224;%20la%20th&#232;se\Sites.docx" TargetMode="External"/><Relationship Id="rId3529" Type="http://schemas.openxmlformats.org/officeDocument/2006/relationships/hyperlink" Target="file:///C:\Users\Thomas%20Huet\Desktop\Documentation%20arch&#233;ologique%20li&#233;e%20&#224;%20la%20th&#232;se\Cultures.docx" TargetMode="External"/><Relationship Id="rId6002" Type="http://schemas.openxmlformats.org/officeDocument/2006/relationships/hyperlink" Target="file:///C:\Users\Thomas%20Huet\Desktop\Documentation%20arch&#233;ologique%20li&#233;e%20&#224;%20la%20th&#232;se\Sites.docx" TargetMode="External"/><Relationship Id="rId7400" Type="http://schemas.openxmlformats.org/officeDocument/2006/relationships/hyperlink" Target="file:///C:\Users\Thomas%20Huet\Desktop\Documentation%20arch&#233;ologique%20li&#233;e%20&#224;%20la%20th&#232;se\Sites.docx" TargetMode="External"/><Relationship Id="rId13951" Type="http://schemas.openxmlformats.org/officeDocument/2006/relationships/hyperlink" Target="Environnement.docx" TargetMode="External"/><Relationship Id="rId9572" Type="http://schemas.openxmlformats.org/officeDocument/2006/relationships/hyperlink" Target="file:///C:\Users\Thomas%20Huet\Desktop\Documentation%20arch&#233;ologique%20li&#233;e%20&#224;%20la%20th&#232;se\Cultures.docx" TargetMode="External"/><Relationship Id="rId12553" Type="http://schemas.openxmlformats.org/officeDocument/2006/relationships/hyperlink" Target="file:///C:\Users\Thomas%20Huet\Desktop\Documentation%20arch&#233;ologique%20li&#233;e%20&#224;%20la%20th&#232;se\Cultures.docx" TargetMode="External"/><Relationship Id="rId13604" Type="http://schemas.openxmlformats.org/officeDocument/2006/relationships/hyperlink" Target="file:///C:\Users\Thomas%20Huet\Desktop\Documentation%20arch&#233;ologique%20li&#233;e%20&#224;%20la%20th&#232;se\Sites.docx" TargetMode="External"/><Relationship Id="rId931" Type="http://schemas.openxmlformats.org/officeDocument/2006/relationships/hyperlink" Target="file:///C:\Users\Thomas%20Huet\Desktop\Documentation%20arch&#233;ologique%20li&#233;e%20&#224;%20la%20th&#232;se\Cultures.docx" TargetMode="External"/><Relationship Id="rId1561" Type="http://schemas.openxmlformats.org/officeDocument/2006/relationships/hyperlink" Target="file:///C:\Users\Thomas%20Huet\Desktop\Documentation%20arch&#233;ologique%20li&#233;e%20&#224;%20la%20th&#232;se\Cultures.docx" TargetMode="External"/><Relationship Id="rId2612" Type="http://schemas.openxmlformats.org/officeDocument/2006/relationships/hyperlink" Target="file:///C:\Users\Thomas%20Huet\Desktop\Documentation%20arch&#233;ologique%20li&#233;e%20&#224;%20la%20th&#232;se\Sites.docx" TargetMode="External"/><Relationship Id="rId8174" Type="http://schemas.openxmlformats.org/officeDocument/2006/relationships/hyperlink" Target="file:///C:\Users\Thomas%20Huet\Desktop\Documentation%20arch&#233;ologique%20li&#233;e%20&#224;%20la%20th&#232;se\Cultures.docx" TargetMode="External"/><Relationship Id="rId9225" Type="http://schemas.openxmlformats.org/officeDocument/2006/relationships/hyperlink" Target="file:///C:\Users\Thomas%20Huet\Desktop\Documentation%20arch&#233;ologique%20li&#233;e%20&#224;%20la%20th&#232;se\Cultures.docx" TargetMode="External"/><Relationship Id="rId11155" Type="http://schemas.openxmlformats.org/officeDocument/2006/relationships/hyperlink" Target="file:///C:\Users\Thomas%20Huet\Desktop\Documentation%20arch&#233;ologique%20li&#233;e%20&#224;%20la%20th&#232;se\Cultures.docx" TargetMode="External"/><Relationship Id="rId12206" Type="http://schemas.openxmlformats.org/officeDocument/2006/relationships/hyperlink" Target="file:///C:\Users\Thomas%20Huet\Desktop\Documentation%20arch&#233;ologique%20li&#233;e%20&#224;%20la%20th&#232;se\Sites.docx" TargetMode="External"/><Relationship Id="rId1214" Type="http://schemas.openxmlformats.org/officeDocument/2006/relationships/hyperlink" Target="file:///C:\Users\Thomas%20Huet\Desktop\Documentation%20arch&#233;ologique%20li&#233;e%20&#224;%20la%20th&#232;se\Cultures.docx" TargetMode="External"/><Relationship Id="rId4784" Type="http://schemas.openxmlformats.org/officeDocument/2006/relationships/hyperlink" Target="file:///C:\Users\Thomas%20Huet\Desktop\Documentation%20arch&#233;ologique%20li&#233;e%20&#224;%20la%20th&#232;se\Cultures.docx" TargetMode="External"/><Relationship Id="rId5835" Type="http://schemas.openxmlformats.org/officeDocument/2006/relationships/hyperlink" Target="file:///C:\Users\Thomas%20Huet\Desktop\Documentation%20arch&#233;ologique%20li&#233;e%20&#224;%20la%20th&#232;se\Cultures.docx" TargetMode="External"/><Relationship Id="rId14378" Type="http://schemas.openxmlformats.org/officeDocument/2006/relationships/hyperlink" Target="file:///C:\Users\Thomas%20Huet\Desktop\Documentation%20arch&#233;ologique%20li&#233;e%20&#224;%20la%20th&#232;se\Cultures.docx" TargetMode="External"/><Relationship Id="rId3386" Type="http://schemas.openxmlformats.org/officeDocument/2006/relationships/hyperlink" Target="file:///C:\Users\Thomas%20Huet\Desktop\Documentation%20arch&#233;ologique%20li&#233;e%20&#224;%20la%20th&#232;se\Cultures.docx" TargetMode="External"/><Relationship Id="rId4437" Type="http://schemas.openxmlformats.org/officeDocument/2006/relationships/hyperlink" Target="file:///C:\Users\Thomas%20Huet\Desktop\Documentation%20arch&#233;ologique%20li&#233;e%20&#224;%20la%20th&#232;se\Sites.docx" TargetMode="External"/><Relationship Id="rId3039" Type="http://schemas.openxmlformats.org/officeDocument/2006/relationships/hyperlink" Target="file:///C:\Users\Thomas%20Huet\Desktop\Documentation%20arch&#233;ologique%20li&#233;e%20&#224;%20la%20th&#232;se\Cultures.docx" TargetMode="External"/><Relationship Id="rId10988" Type="http://schemas.openxmlformats.org/officeDocument/2006/relationships/hyperlink" Target="file:///C:\Users\Thomas%20Huet\Desktop\Documentation%20arch&#233;ologique%20li&#233;e%20&#224;%20la%20th&#232;se\Cultures.docx" TargetMode="External"/><Relationship Id="rId9082" Type="http://schemas.openxmlformats.org/officeDocument/2006/relationships/hyperlink" Target="file:///C:\Users\Thomas%20Huet\Desktop\Documentation%20arch&#233;ologique%20li&#233;e%20&#224;%20la%20th&#232;se\Sites.docx" TargetMode="External"/><Relationship Id="rId13461" Type="http://schemas.openxmlformats.org/officeDocument/2006/relationships/hyperlink" Target="file:///C:\Users\Thomas%20Huet\Desktop\Documentation%20arch&#233;ologique%20li&#233;e%20&#224;%20la%20th&#232;se\Sites.docx" TargetMode="External"/><Relationship Id="rId14512" Type="http://schemas.openxmlformats.org/officeDocument/2006/relationships/hyperlink" Target="file:///C:\Users\Thomas%20Huet\Desktop\Documentation%20arch&#233;ologique%20li&#233;e%20&#224;%20la%20th&#232;se\Sites.docx" TargetMode="External"/><Relationship Id="rId3520" Type="http://schemas.openxmlformats.org/officeDocument/2006/relationships/hyperlink" Target="file:///C:\Users\Thomas%20Huet\Desktop\Documentation%20arch&#233;ologique%20li&#233;e%20&#224;%20la%20th&#232;se\Cultures.docx" TargetMode="External"/><Relationship Id="rId12063" Type="http://schemas.openxmlformats.org/officeDocument/2006/relationships/hyperlink" Target="file:///C:\Users\Thomas%20Huet\Desktop\Documentation%20arch&#233;ologique%20li&#233;e%20&#224;%20la%20th&#232;se\Sites.docx" TargetMode="External"/><Relationship Id="rId13114" Type="http://schemas.openxmlformats.org/officeDocument/2006/relationships/hyperlink" Target="file:///C:\Users\Thomas%20Huet\Desktop\Documentation%20arch&#233;ologique%20li&#233;e%20&#224;%20la%20th&#232;se\Sites.docx" TargetMode="External"/><Relationship Id="rId441" Type="http://schemas.openxmlformats.org/officeDocument/2006/relationships/hyperlink" Target="file:///C:\Users\Thomas%20Huet\Desktop\Documentation%20arch&#233;ologique%20li&#233;e%20&#224;%20la%20th&#232;se\Cultures.docx" TargetMode="External"/><Relationship Id="rId1071" Type="http://schemas.openxmlformats.org/officeDocument/2006/relationships/hyperlink" Target="file:///C:\Users\Thomas%20Huet\Desktop\Documentation%20arch&#233;ologique%20li&#233;e%20&#224;%20la%20th&#232;se\Cultures.docx" TargetMode="External"/><Relationship Id="rId2122" Type="http://schemas.openxmlformats.org/officeDocument/2006/relationships/hyperlink" Target="file:///C:\Users\Thomas%20Huet\Desktop\Documentation%20arch&#233;ologique%20li&#233;e%20&#224;%20la%20th&#232;se\Cultures.docx" TargetMode="External"/><Relationship Id="rId5692" Type="http://schemas.openxmlformats.org/officeDocument/2006/relationships/hyperlink" Target="file:///C:\Users\Thomas%20Huet\Desktop\Documentation%20arch&#233;ologique%20li&#233;e%20&#224;%20la%20th&#232;se\Sites.docx" TargetMode="External"/><Relationship Id="rId6743" Type="http://schemas.openxmlformats.org/officeDocument/2006/relationships/hyperlink" Target="file:///C:\Users\Thomas%20Huet\Desktop\Documentation%20arch&#233;ologique%20li&#233;e%20&#224;%20la%20th&#232;se\Cultures.docx" TargetMode="External"/><Relationship Id="rId4294" Type="http://schemas.openxmlformats.org/officeDocument/2006/relationships/hyperlink" Target="file:///C:\Users\Thomas%20Huet\Desktop\Documentation%20arch&#233;ologique%20li&#233;e%20&#224;%20la%20th&#232;se\Cultures.docx" TargetMode="External"/><Relationship Id="rId5345" Type="http://schemas.openxmlformats.org/officeDocument/2006/relationships/hyperlink" Target="file:///C:\Users\Thomas%20Huet\Desktop\Documentation%20arch&#233;ologique%20li&#233;e%20&#224;%20la%20th&#232;se\Cultures.docx" TargetMode="External"/><Relationship Id="rId9966" Type="http://schemas.openxmlformats.org/officeDocument/2006/relationships/hyperlink" Target="file:///C:\Users\Thomas%20Huet\Desktop\Documentation%20arch&#233;ologique%20li&#233;e%20&#224;%20la%20th&#232;se\Sites.docx" TargetMode="External"/><Relationship Id="rId8568" Type="http://schemas.openxmlformats.org/officeDocument/2006/relationships/hyperlink" Target="file:///C:\Users\Thomas%20Huet\Desktop\Documentation%20arch&#233;ologique%20li&#233;e%20&#224;%20la%20th&#232;se\Sites.docx" TargetMode="External"/><Relationship Id="rId9619" Type="http://schemas.openxmlformats.org/officeDocument/2006/relationships/hyperlink" Target="file:///C:\Users\Thomas%20Huet\Desktop\Documentation%20arch&#233;ologique%20li&#233;e%20&#224;%20la%20th&#232;se\Sites.docx" TargetMode="External"/><Relationship Id="rId11896" Type="http://schemas.openxmlformats.org/officeDocument/2006/relationships/hyperlink" Target="file:///C:\Users\Thomas%20Huet\Desktop\Documentation%20arch&#233;ologique%20li&#233;e%20&#224;%20la%20th&#232;se\Sites.docx" TargetMode="External"/><Relationship Id="rId12947" Type="http://schemas.openxmlformats.org/officeDocument/2006/relationships/hyperlink" Target="file:///C:\Users\Thomas%20Huet\Desktop\Documentation%20arch&#233;ologique%20li&#233;e%20&#224;%20la%20th&#232;se\Sites.docx" TargetMode="External"/><Relationship Id="rId1955" Type="http://schemas.openxmlformats.org/officeDocument/2006/relationships/hyperlink" Target="file:///C:\Users\Thomas%20Huet\Desktop\Documentation%20arch&#233;ologique%20li&#233;e%20&#224;%20la%20th&#232;se\Sites.docx" TargetMode="External"/><Relationship Id="rId10498" Type="http://schemas.openxmlformats.org/officeDocument/2006/relationships/hyperlink" Target="file:///C:\Users\Thomas%20Huet\Desktop\Documentation%20arch&#233;ologique%20li&#233;e%20&#224;%20la%20th&#232;se\Cultures.docx" TargetMode="External"/><Relationship Id="rId11549" Type="http://schemas.openxmlformats.org/officeDocument/2006/relationships/hyperlink" Target="file:///C:\Users\Thomas%20Huet\Desktop\Documentation%20arch&#233;ologique%20li&#233;e%20&#224;%20la%20th&#232;se\Cultures.docx" TargetMode="External"/><Relationship Id="rId1608" Type="http://schemas.openxmlformats.org/officeDocument/2006/relationships/hyperlink" Target="file:///C:\Users\Thomas%20Huet\Desktop\Documentation%20arch&#233;ologique%20li&#233;e%20&#224;%20la%20th&#232;se\Sites.docx" TargetMode="External"/><Relationship Id="rId3030" Type="http://schemas.openxmlformats.org/officeDocument/2006/relationships/hyperlink" Target="file:///C:\Users\Thomas%20Huet\Desktop\Documentation%20arch&#233;ologique%20li&#233;e%20&#224;%20la%20th&#232;se\Cultures.docx" TargetMode="External"/><Relationship Id="rId14022" Type="http://schemas.openxmlformats.org/officeDocument/2006/relationships/hyperlink" Target="file:///C:\Users\Thomas%20Huet\Desktop\Documentation%20arch&#233;ologique%20li&#233;e%20&#224;%20la%20th&#232;se\Sites.docx" TargetMode="External"/><Relationship Id="rId7651" Type="http://schemas.openxmlformats.org/officeDocument/2006/relationships/hyperlink" Target="file:///C:\Users\Thomas%20Huet\Desktop\Documentation%20arch&#233;ologique%20li&#233;e%20&#224;%20la%20th&#232;se\Cultures.docx" TargetMode="External"/><Relationship Id="rId8702" Type="http://schemas.openxmlformats.org/officeDocument/2006/relationships/hyperlink" Target="file:///C:\Users\Thomas%20Huet\Desktop\Documentation%20arch&#233;ologique%20li&#233;e%20&#224;%20la%20th&#232;se\Sites.docx" TargetMode="External"/><Relationship Id="rId10632" Type="http://schemas.openxmlformats.org/officeDocument/2006/relationships/hyperlink" Target="file:///C:\Users\Thomas%20Huet\Desktop\Documentation%20arch&#233;ologique%20li&#233;e%20&#224;%20la%20th&#232;se\Sites.docx" TargetMode="External"/><Relationship Id="rId6253" Type="http://schemas.openxmlformats.org/officeDocument/2006/relationships/hyperlink" Target="file:///C:\Users\Thomas%20Huet\Desktop\Documentation%20arch&#233;ologique%20li&#233;e%20&#224;%20la%20th&#232;se\Cultures.docx" TargetMode="External"/><Relationship Id="rId7304" Type="http://schemas.openxmlformats.org/officeDocument/2006/relationships/hyperlink" Target="file:///C:\Users\Thomas%20Huet\Desktop\Documentation%20arch&#233;ologique%20li&#233;e%20&#224;%20la%20th&#232;se\Sites.docx" TargetMode="External"/><Relationship Id="rId2863" Type="http://schemas.openxmlformats.org/officeDocument/2006/relationships/hyperlink" Target="file:///C:\Users\Thomas%20Huet\Desktop\Documentation%20arch&#233;ologique%20li&#233;e%20&#224;%20la%20th&#232;se\Cultures.docx" TargetMode="External"/><Relationship Id="rId3914" Type="http://schemas.openxmlformats.org/officeDocument/2006/relationships/hyperlink" Target="file:///C:\Users\Thomas%20Huet\Desktop\Documentation%20arch&#233;ologique%20li&#233;e%20&#224;%20la%20th&#232;se\Sites.docx" TargetMode="External"/><Relationship Id="rId9476" Type="http://schemas.openxmlformats.org/officeDocument/2006/relationships/hyperlink" Target="file:///C:\Users\Thomas%20Huet\Desktop\Documentation%20arch&#233;ologique%20li&#233;e%20&#224;%20la%20th&#232;se\Cultures.docx" TargetMode="External"/><Relationship Id="rId12457" Type="http://schemas.openxmlformats.org/officeDocument/2006/relationships/hyperlink" Target="file:///C:\Users\Thomas%20Huet\Desktop\Documentation%20arch&#233;ologique%20li&#233;e%20&#224;%20la%20th&#232;se\Sites.docx" TargetMode="External"/><Relationship Id="rId13508" Type="http://schemas.openxmlformats.org/officeDocument/2006/relationships/hyperlink" Target="file:///C:\Users\Thomas%20Huet\Desktop\Documentation%20arch&#233;ologique%20li&#233;e%20&#224;%20la%20th&#232;se\Sites.docx" TargetMode="External"/><Relationship Id="rId13855" Type="http://schemas.openxmlformats.org/officeDocument/2006/relationships/hyperlink" Target="file:///C:\Users\Thomas%20Huet\Desktop\Documentation%20arch&#233;ologique%20li&#233;e%20&#224;%20la%20th&#232;se\Cultures.docx" TargetMode="External"/><Relationship Id="rId835" Type="http://schemas.openxmlformats.org/officeDocument/2006/relationships/hyperlink" Target="file:///C:\Users\Thomas%20Huet\Desktop\Documentation%20arch&#233;ologique%20li&#233;e%20&#224;%20la%20th&#232;se\Cultures.docx" TargetMode="External"/><Relationship Id="rId1465" Type="http://schemas.openxmlformats.org/officeDocument/2006/relationships/hyperlink" Target="file:///C:\Users\Thomas%20Huet\Desktop\Documentation%20arch&#233;ologique%20li&#233;e%20&#224;%20la%20th&#232;se\Cultures.docx" TargetMode="External"/><Relationship Id="rId2516" Type="http://schemas.openxmlformats.org/officeDocument/2006/relationships/hyperlink" Target="file:///C:\Users\Thomas%20Huet\Desktop\Documentation%20arch&#233;ologique%20li&#233;e%20&#224;%20la%20th&#232;se\Cultures.docx" TargetMode="External"/><Relationship Id="rId8078" Type="http://schemas.openxmlformats.org/officeDocument/2006/relationships/hyperlink" Target="file:///C:\Users\Thomas%20Huet\Desktop\Documentation%20arch&#233;ologique%20li&#233;e%20&#224;%20la%20th&#232;se\Cultures.docx" TargetMode="External"/><Relationship Id="rId9129" Type="http://schemas.openxmlformats.org/officeDocument/2006/relationships/hyperlink" Target="file:///C:\Users\Thomas%20Huet\Desktop\Documentation%20arch&#233;ologique%20li&#233;e%20&#224;%20la%20th&#232;se\Sites.docx" TargetMode="External"/><Relationship Id="rId11059" Type="http://schemas.openxmlformats.org/officeDocument/2006/relationships/hyperlink" Target="file:///C:\Users\Thomas%20Huet\Desktop\Documentation%20arch&#233;ologique%20li&#233;e%20&#224;%20la%20th&#232;se\Sites.docx" TargetMode="External"/><Relationship Id="rId1118" Type="http://schemas.openxmlformats.org/officeDocument/2006/relationships/hyperlink" Target="file:///C:\Users\Thomas%20Huet\Desktop\Documentation%20arch&#233;ologique%20li&#233;e%20&#224;%20la%20th&#232;se\Sites.docx" TargetMode="External"/><Relationship Id="rId4688" Type="http://schemas.openxmlformats.org/officeDocument/2006/relationships/hyperlink" Target="file:///C:\Users\Thomas%20Huet\Desktop\Documentation%20arch&#233;ologique%20li&#233;e%20&#224;%20la%20th&#232;se\Cultures.docx" TargetMode="External"/><Relationship Id="rId5739" Type="http://schemas.openxmlformats.org/officeDocument/2006/relationships/hyperlink" Target="file:///C:\Users\Thomas%20Huet\Desktop\Documentation%20arch&#233;ologique%20li&#233;e%20&#224;%20la%20th&#232;se\Sites.docx" TargetMode="External"/><Relationship Id="rId7161" Type="http://schemas.openxmlformats.org/officeDocument/2006/relationships/hyperlink" Target="file:///C:\Users\Thomas%20Huet\Desktop\Documentation%20arch&#233;ologique%20li&#233;e%20&#224;%20la%20th&#232;se\Cultures.docx" TargetMode="External"/><Relationship Id="rId8212" Type="http://schemas.openxmlformats.org/officeDocument/2006/relationships/hyperlink" Target="file:///C:\Users\Thomas%20Huet\Desktop\Documentation%20arch&#233;ologique%20li&#233;e%20&#224;%20la%20th&#232;se\Sites.docx" TargetMode="External"/><Relationship Id="rId9610" Type="http://schemas.openxmlformats.org/officeDocument/2006/relationships/hyperlink" Target="file:///C:\Users\Thomas%20Huet\Desktop\Documentation%20arch&#233;ologique%20li&#233;e%20&#224;%20la%20th&#232;se\Sites.docx" TargetMode="External"/><Relationship Id="rId11540" Type="http://schemas.openxmlformats.org/officeDocument/2006/relationships/hyperlink" Target="file:///C:\Users\Thomas%20Huet\Desktop\Documentation%20arch&#233;ologique%20li&#233;e%20&#224;%20la%20th&#232;se\Sites.docx" TargetMode="External"/><Relationship Id="rId10142" Type="http://schemas.openxmlformats.org/officeDocument/2006/relationships/hyperlink" Target="file:///C:\Users\Thomas%20Huet\Desktop\Documentation%20arch&#233;ologique%20li&#233;e%20&#224;%20la%20th&#232;se\Cultures.docx" TargetMode="External"/><Relationship Id="rId3771" Type="http://schemas.openxmlformats.org/officeDocument/2006/relationships/hyperlink" Target="file:///C:\Users\Thomas%20Huet\Desktop\Documentation%20arch&#233;ologique%20li&#233;e%20&#224;%20la%20th&#232;se\Cultures.docx" TargetMode="External"/><Relationship Id="rId4822" Type="http://schemas.openxmlformats.org/officeDocument/2006/relationships/hyperlink" Target="file:///C:\Users\Thomas%20Huet\Desktop\Documentation%20arch&#233;ologique%20li&#233;e%20&#224;%20la%20th&#232;se\Cultures.docx" TargetMode="External"/><Relationship Id="rId13365" Type="http://schemas.openxmlformats.org/officeDocument/2006/relationships/hyperlink" Target="file:///C:\Users\Thomas%20Huet\Desktop\Documentation%20arch&#233;ologique%20li&#233;e%20&#224;%20la%20th&#232;se\Sites.docx" TargetMode="External"/><Relationship Id="rId14416" Type="http://schemas.openxmlformats.org/officeDocument/2006/relationships/hyperlink" Target="file:///C:\Users\Thomas%20Huet\Desktop\Documentation%20arch&#233;ologique%20li&#233;e%20&#224;%20la%20th&#232;se\Sites.docx" TargetMode="External"/><Relationship Id="rId692" Type="http://schemas.openxmlformats.org/officeDocument/2006/relationships/hyperlink" Target="file:///C:\Users\Thomas%20Huet\Desktop\Documentation%20arch&#233;ologique%20li&#233;e%20&#224;%20la%20th&#232;se\Cultures.docx" TargetMode="External"/><Relationship Id="rId2373" Type="http://schemas.openxmlformats.org/officeDocument/2006/relationships/hyperlink" Target="file:///C:\Users\Thomas%20Huet\Desktop\Documentation%20arch&#233;ologique%20li&#233;e%20&#224;%20la%20th&#232;se\Cultures.docx" TargetMode="External"/><Relationship Id="rId3424" Type="http://schemas.openxmlformats.org/officeDocument/2006/relationships/hyperlink" Target="file:///C:\Users\Thomas%20Huet\Desktop\Documentation%20arch&#233;ologique%20li&#233;e%20&#224;%20la%20th&#232;se\Sites.docx" TargetMode="External"/><Relationship Id="rId6994" Type="http://schemas.openxmlformats.org/officeDocument/2006/relationships/hyperlink" Target="file:///C:\Users\Thomas%20Huet\Desktop\Documentation%20arch&#233;ologique%20li&#233;e%20&#224;%20la%20th&#232;se\Sites.docx" TargetMode="External"/><Relationship Id="rId13018" Type="http://schemas.openxmlformats.org/officeDocument/2006/relationships/hyperlink" Target="file:///C:\Users\Thomas%20Huet\Desktop\Documentation%20arch&#233;ologique%20li&#233;e%20&#224;%20la%20th&#232;se\Sites.docx" TargetMode="External"/><Relationship Id="rId345" Type="http://schemas.openxmlformats.org/officeDocument/2006/relationships/hyperlink" Target="file:///C:\Users\Thomas%20Huet\Desktop\Documentation%20arch&#233;ologique%20li&#233;e%20&#224;%20la%20th&#232;se\Cultures.docx" TargetMode="External"/><Relationship Id="rId2026" Type="http://schemas.openxmlformats.org/officeDocument/2006/relationships/hyperlink" Target="file:///C:\Users\Thomas%20Huet\Desktop\Documentation%20arch&#233;ologique%20li&#233;e%20&#224;%20la%20th&#232;se\Sites.docx" TargetMode="External"/><Relationship Id="rId5596" Type="http://schemas.openxmlformats.org/officeDocument/2006/relationships/hyperlink" Target="file:///C:\Users\Thomas%20Huet\Desktop\Documentation%20arch&#233;ologique%20li&#233;e%20&#224;%20la%20th&#232;se\Cultures.docx" TargetMode="External"/><Relationship Id="rId6647" Type="http://schemas.openxmlformats.org/officeDocument/2006/relationships/hyperlink" Target="file:///C:\Users\Thomas%20Huet\Desktop\Documentation%20arch&#233;ologique%20li&#233;e%20&#224;%20la%20th&#232;se\Sites.docx" TargetMode="External"/><Relationship Id="rId4198" Type="http://schemas.openxmlformats.org/officeDocument/2006/relationships/hyperlink" Target="file:///C:\Users\Thomas%20Huet\Desktop\Documentation%20arch&#233;ologique%20li&#233;e%20&#224;%20la%20th&#232;se\Cultures.docx" TargetMode="External"/><Relationship Id="rId5249" Type="http://schemas.openxmlformats.org/officeDocument/2006/relationships/hyperlink" Target="file:///C:\Users\Thomas%20Huet\Desktop\Documentation%20arch&#233;ologique%20li&#233;e%20&#224;%20la%20th&#232;se\Sites.docx" TargetMode="External"/><Relationship Id="rId9120" Type="http://schemas.openxmlformats.org/officeDocument/2006/relationships/hyperlink" Target="file:///C:\Users\Thomas%20Huet\Desktop\Documentation%20arch&#233;ologique%20li&#233;e%20&#224;%20la%20th&#232;se\Sites.docx" TargetMode="External"/><Relationship Id="rId11050" Type="http://schemas.openxmlformats.org/officeDocument/2006/relationships/hyperlink" Target="file:///C:\Users\Thomas%20Huet\Desktop\Documentation%20arch&#233;ologique%20li&#233;e%20&#224;%20la%20th&#232;se\Cultures.docx" TargetMode="External"/><Relationship Id="rId12101" Type="http://schemas.openxmlformats.org/officeDocument/2006/relationships/hyperlink" Target="file:///C:\Users\Thomas%20Huet\Desktop\Documentation%20arch&#233;ologique%20li&#233;e%20&#224;%20la%20th&#232;se\Cultures.docx" TargetMode="External"/><Relationship Id="rId1859" Type="http://schemas.openxmlformats.org/officeDocument/2006/relationships/hyperlink" Target="file:///C:\Users\Thomas%20Huet\Desktop\Documentation%20arch&#233;ologique%20li&#233;e%20&#224;%20la%20th&#232;se\Sites.docx" TargetMode="External"/><Relationship Id="rId5730" Type="http://schemas.openxmlformats.org/officeDocument/2006/relationships/hyperlink" Target="file:///C:\Users\Thomas%20Huet\Desktop\Documentation%20arch&#233;ologique%20li&#233;e%20&#224;%20la%20th&#232;se\Sites.docx" TargetMode="External"/><Relationship Id="rId14273" Type="http://schemas.openxmlformats.org/officeDocument/2006/relationships/hyperlink" Target="file:///C:\Users\Thomas%20Huet\Desktop\Documentation%20arch&#233;ologique%20li&#233;e%20&#224;%20la%20th&#232;se\Cultures.docx" TargetMode="External"/><Relationship Id="rId3281" Type="http://schemas.openxmlformats.org/officeDocument/2006/relationships/hyperlink" Target="file:///C:\Users\Thomas%20Huet\Desktop\Documentation%20arch&#233;ologique%20li&#233;e%20&#224;%20la%20th&#232;se\Cultures.docx" TargetMode="External"/><Relationship Id="rId4332" Type="http://schemas.openxmlformats.org/officeDocument/2006/relationships/hyperlink" Target="file:///C:\Users\Thomas%20Huet\Desktop\Documentation%20arch&#233;ologique%20li&#233;e%20&#224;%20la%20th&#232;se\Sites.docx" TargetMode="External"/><Relationship Id="rId8953" Type="http://schemas.openxmlformats.org/officeDocument/2006/relationships/hyperlink" Target="file:///C:\Users\Thomas%20Huet\Desktop\Documentation%20arch&#233;ologique%20li&#233;e%20&#224;%20la%20th&#232;se\Cultures.docx" TargetMode="External"/><Relationship Id="rId10883" Type="http://schemas.openxmlformats.org/officeDocument/2006/relationships/hyperlink" Target="file:///C:\Users\Thomas%20Huet\Desktop\Documentation%20arch&#233;ologique%20li&#233;e%20&#224;%20la%20th&#232;se\Sites.docx" TargetMode="External"/><Relationship Id="rId7555" Type="http://schemas.openxmlformats.org/officeDocument/2006/relationships/hyperlink" Target="file:///C:\Users\Thomas%20Huet\Desktop\Documentation%20arch&#233;ologique%20li&#233;e%20&#224;%20la%20th&#232;se\Cultures.docx" TargetMode="External"/><Relationship Id="rId8606" Type="http://schemas.openxmlformats.org/officeDocument/2006/relationships/hyperlink" Target="file:///C:\Users\Thomas%20Huet\Desktop\Documentation%20arch&#233;ologique%20li&#233;e%20&#224;%20la%20th&#232;se\Sites.docx" TargetMode="External"/><Relationship Id="rId10536" Type="http://schemas.openxmlformats.org/officeDocument/2006/relationships/hyperlink" Target="file:///C:\Users\Thomas%20Huet\Desktop\Documentation%20arch&#233;ologique%20li&#233;e%20&#224;%20la%20th&#232;se\Sites.docx" TargetMode="External"/><Relationship Id="rId11934" Type="http://schemas.openxmlformats.org/officeDocument/2006/relationships/hyperlink" Target="file:///C:\Users\Thomas%20Huet\Desktop\Documentation%20arch&#233;ologique%20li&#233;e%20&#224;%20la%20th&#232;se\Sites.docx" TargetMode="External"/><Relationship Id="rId6157" Type="http://schemas.openxmlformats.org/officeDocument/2006/relationships/hyperlink" Target="file:///C:\Users\Thomas%20Huet\Desktop\Documentation%20arch&#233;ologique%20li&#233;e%20&#224;%20la%20th&#232;se\Sites.docx" TargetMode="External"/><Relationship Id="rId7208" Type="http://schemas.openxmlformats.org/officeDocument/2006/relationships/hyperlink" Target="file:///C:\Users\Thomas%20Huet\Desktop\Documentation%20arch&#233;ologique%20li&#233;e%20&#224;%20la%20th&#232;se\Cultures.docx" TargetMode="External"/><Relationship Id="rId2767" Type="http://schemas.openxmlformats.org/officeDocument/2006/relationships/hyperlink" Target="file:///C:\Users\Thomas%20Huet\Desktop\Documentation%20arch&#233;ologique%20li&#233;e%20&#224;%20la%20th&#232;se\Cultures.docx" TargetMode="External"/><Relationship Id="rId13759" Type="http://schemas.openxmlformats.org/officeDocument/2006/relationships/hyperlink" Target="file:///C:\Users\Thomas%20Huet\Desktop\Documentation%20arch&#233;ologique%20li&#233;e%20&#224;%20la%20th&#232;se\Cultures.docx" TargetMode="External"/><Relationship Id="rId739" Type="http://schemas.openxmlformats.org/officeDocument/2006/relationships/hyperlink" Target="file:///C:\Users\Thomas%20Huet\Desktop\Documentation%20arch&#233;ologique%20li&#233;e%20&#224;%20la%20th&#232;se\Cultures.docx" TargetMode="External"/><Relationship Id="rId1369" Type="http://schemas.openxmlformats.org/officeDocument/2006/relationships/hyperlink" Target="file:///C:\Users\Thomas%20Huet\Desktop\Documentation%20arch&#233;ologique%20li&#233;e%20&#224;%20la%20th&#232;se\Cultures.docx" TargetMode="External"/><Relationship Id="rId3818" Type="http://schemas.openxmlformats.org/officeDocument/2006/relationships/hyperlink" Target="file:///C:\Users\Thomas%20Huet\Desktop\Documentation%20arch&#233;ologique%20li&#233;e%20&#224;%20la%20th&#232;se\Cultures.docx" TargetMode="External"/><Relationship Id="rId5240" Type="http://schemas.openxmlformats.org/officeDocument/2006/relationships/hyperlink" Target="file:///C:\Users\Thomas%20Huet\Desktop\Documentation%20arch&#233;ologique%20li&#233;e%20&#224;%20la%20th&#232;se\Sites.docx" TargetMode="External"/><Relationship Id="rId9861" Type="http://schemas.openxmlformats.org/officeDocument/2006/relationships/hyperlink" Target="file:///C:\Users\Thomas%20Huet\Desktop\Documentation%20arch&#233;ologique%20li&#233;e%20&#224;%20la%20th&#232;se\Cultures.docx" TargetMode="External"/><Relationship Id="rId11791" Type="http://schemas.openxmlformats.org/officeDocument/2006/relationships/hyperlink" Target="file:///C:\Users\Thomas%20Huet\Desktop\Documentation%20arch&#233;ologique%20li&#233;e%20&#224;%20la%20th&#232;se\Cultures.docx" TargetMode="External"/><Relationship Id="rId12842" Type="http://schemas.openxmlformats.org/officeDocument/2006/relationships/hyperlink" Target="file:///C:\Users\Thomas%20Huet\Desktop\Documentation%20arch&#233;ologique%20li&#233;e%20&#224;%20la%20th&#232;se\Cultures.docx" TargetMode="External"/><Relationship Id="rId75" Type="http://schemas.openxmlformats.org/officeDocument/2006/relationships/hyperlink" Target="Sites.docx" TargetMode="External"/><Relationship Id="rId1850" Type="http://schemas.openxmlformats.org/officeDocument/2006/relationships/hyperlink" Target="file:///C:\Users\Thomas%20Huet\Desktop\Documentation%20arch&#233;ologique%20li&#233;e%20&#224;%20la%20th&#232;se\Sites.docx" TargetMode="External"/><Relationship Id="rId2901" Type="http://schemas.openxmlformats.org/officeDocument/2006/relationships/hyperlink" Target="file:///C:\Users\Thomas%20Huet\Desktop\Documentation%20arch&#233;ologique%20li&#233;e%20&#224;%20la%20th&#232;se\Cultures.docx" TargetMode="External"/><Relationship Id="rId7065" Type="http://schemas.openxmlformats.org/officeDocument/2006/relationships/hyperlink" Target="file:///C:\Users\Thomas%20Huet\Desktop\Documentation%20arch&#233;ologique%20li&#233;e%20&#224;%20la%20th&#232;se\Cultures.docx" TargetMode="External"/><Relationship Id="rId8463" Type="http://schemas.openxmlformats.org/officeDocument/2006/relationships/hyperlink" Target="file:///C:\Users\Thomas%20Huet\Desktop\Documentation%20arch&#233;ologique%20li&#233;e%20&#224;%20la%20th&#232;se\Sites.docx" TargetMode="External"/><Relationship Id="rId9514" Type="http://schemas.openxmlformats.org/officeDocument/2006/relationships/hyperlink" Target="file:///C:\Users\Thomas%20Huet\Desktop\Documentation%20arch&#233;ologique%20li&#233;e%20&#224;%20la%20th&#232;se\Cultures.docx" TargetMode="External"/><Relationship Id="rId10393" Type="http://schemas.openxmlformats.org/officeDocument/2006/relationships/hyperlink" Target="file:///C:\Users\Thomas%20Huet\Desktop\Documentation%20arch&#233;ologique%20li&#233;e%20&#224;%20la%20th&#232;se\Sites.docx" TargetMode="External"/><Relationship Id="rId11444" Type="http://schemas.openxmlformats.org/officeDocument/2006/relationships/hyperlink" Target="Cultures.docx" TargetMode="External"/><Relationship Id="rId1503" Type="http://schemas.openxmlformats.org/officeDocument/2006/relationships/hyperlink" Target="file:///C:\Users\Thomas%20Huet\Desktop\Documentation%20arch&#233;ologique%20li&#233;e%20&#224;%20la%20th&#232;se\Cultures.docx" TargetMode="External"/><Relationship Id="rId8116" Type="http://schemas.openxmlformats.org/officeDocument/2006/relationships/hyperlink" Target="file:///C:\Users\Thomas%20Huet\Desktop\Documentation%20arch&#233;ologique%20li&#233;e%20&#224;%20la%20th&#232;se\Sites.docx" TargetMode="External"/><Relationship Id="rId10046" Type="http://schemas.openxmlformats.org/officeDocument/2006/relationships/hyperlink" Target="file:///C:\Users\Thomas%20Huet\Desktop\Documentation%20arch&#233;ologique%20li&#233;e%20&#224;%20la%20th&#232;se\Cultures.docx" TargetMode="External"/><Relationship Id="rId3675" Type="http://schemas.openxmlformats.org/officeDocument/2006/relationships/hyperlink" Target="file:///C:\Users\Thomas%20Huet\Desktop\Documentation%20arch&#233;ologique%20li&#233;e%20&#224;%20la%20th&#232;se\Cultures.docx" TargetMode="External"/><Relationship Id="rId4726" Type="http://schemas.openxmlformats.org/officeDocument/2006/relationships/hyperlink" Target="file:///C:\Users\Thomas%20Huet\Desktop\Documentation%20arch&#233;ologique%20li&#233;e%20&#224;%20la%20th&#232;se\Cultures.docx" TargetMode="External"/><Relationship Id="rId13269" Type="http://schemas.openxmlformats.org/officeDocument/2006/relationships/hyperlink" Target="file:///C:\Users\Thomas%20Huet\Desktop\Documentation%20arch&#233;ologique%20li&#233;e%20&#224;%20la%20th&#232;se\Cultures.docx" TargetMode="External"/><Relationship Id="rId596" Type="http://schemas.openxmlformats.org/officeDocument/2006/relationships/hyperlink" Target="file:///C:\Users\Thomas%20Huet\Desktop\Documentation%20arch&#233;ologique%20li&#233;e%20&#224;%20la%20th&#232;se\Cultures.docx" TargetMode="External"/><Relationship Id="rId2277" Type="http://schemas.openxmlformats.org/officeDocument/2006/relationships/hyperlink" Target="file:///C:\Users\Thomas%20Huet\Desktop\Documentation%20arch&#233;ologique%20li&#233;e%20&#224;%20la%20th&#232;se\Cultures.docx" TargetMode="External"/><Relationship Id="rId3328" Type="http://schemas.openxmlformats.org/officeDocument/2006/relationships/hyperlink" Target="file:///C:\Users\Thomas%20Huet\Desktop\Documentation%20arch&#233;ologique%20li&#233;e%20&#224;%20la%20th&#232;se\Sites.docx" TargetMode="External"/><Relationship Id="rId6898" Type="http://schemas.openxmlformats.org/officeDocument/2006/relationships/hyperlink" Target="file:///C:\Users\Thomas%20Huet\Desktop\Documentation%20arch&#233;ologique%20li&#233;e%20&#224;%20la%20th&#232;se\Cultures.docx" TargetMode="External"/><Relationship Id="rId249" Type="http://schemas.openxmlformats.org/officeDocument/2006/relationships/hyperlink" Target="file:///C:\Users\Thomas%20Huet\Desktop\Documentation%20arch&#233;ologique%20li&#233;e%20&#224;%20la%20th&#232;se\Cultures.docx" TargetMode="External"/><Relationship Id="rId7949" Type="http://schemas.openxmlformats.org/officeDocument/2006/relationships/hyperlink" Target="file:///C:\Users\Thomas%20Huet\Desktop\Documentation%20arch&#233;ologique%20li&#233;e%20&#224;%20la%20th&#232;se\Sites.docx" TargetMode="External"/><Relationship Id="rId9371" Type="http://schemas.openxmlformats.org/officeDocument/2006/relationships/hyperlink" Target="file:///C:\Users\Thomas%20Huet\Desktop\Documentation%20arch&#233;ologique%20li&#233;e%20&#224;%20la%20th&#232;se\Sites.docx" TargetMode="External"/><Relationship Id="rId13750" Type="http://schemas.openxmlformats.org/officeDocument/2006/relationships/hyperlink" Target="file:///C:\Users\Thomas%20Huet\Desktop\Documentation%20arch&#233;ologique%20li&#233;e%20&#224;%20la%20th&#232;se\Sites.docx" TargetMode="External"/><Relationship Id="rId9024" Type="http://schemas.openxmlformats.org/officeDocument/2006/relationships/hyperlink" Target="file:///C:\Users\Thomas%20Huet\Desktop\Documentation%20arch&#233;ologique%20li&#233;e%20&#224;%20la%20th&#232;se\Cultures.docx" TargetMode="External"/><Relationship Id="rId12352" Type="http://schemas.openxmlformats.org/officeDocument/2006/relationships/hyperlink" Target="file:///C:\Users\Thomas%20Huet\Desktop\Documentation%20arch&#233;ologique%20li&#233;e%20&#224;%20la%20th&#232;se\Cultures.docx" TargetMode="External"/><Relationship Id="rId13403" Type="http://schemas.openxmlformats.org/officeDocument/2006/relationships/hyperlink" Target="file:///C:\Users\Thomas%20Huet\Desktop\Documentation%20arch&#233;ologique%20li&#233;e%20&#224;%20la%20th&#232;se\Cultures.docx" TargetMode="External"/><Relationship Id="rId730" Type="http://schemas.openxmlformats.org/officeDocument/2006/relationships/hyperlink" Target="file:///C:\Users\Thomas%20Huet\Desktop\Documentation%20arch&#233;ologique%20li&#233;e%20&#224;%20la%20th&#232;se\Cultures.docx" TargetMode="External"/><Relationship Id="rId1013" Type="http://schemas.openxmlformats.org/officeDocument/2006/relationships/hyperlink" Target="file:///C:\Users\Thomas%20Huet\Desktop\Documentation%20arch&#233;ologique%20li&#233;e%20&#224;%20la%20th&#232;se\Cultures.docx" TargetMode="External"/><Relationship Id="rId1360" Type="http://schemas.openxmlformats.org/officeDocument/2006/relationships/hyperlink" Target="file:///C:\Users\Thomas%20Huet\Desktop\Documentation%20arch&#233;ologique%20li&#233;e%20&#224;%20la%20th&#232;se\Sites.docx" TargetMode="External"/><Relationship Id="rId2411" Type="http://schemas.openxmlformats.org/officeDocument/2006/relationships/hyperlink" Target="file:///C:\Users\Thomas%20Huet\Desktop\Documentation%20arch&#233;ologique%20li&#233;e%20&#224;%20la%20th&#232;se\Cultures.docx" TargetMode="External"/><Relationship Id="rId5981" Type="http://schemas.openxmlformats.org/officeDocument/2006/relationships/hyperlink" Target="file:///C:\Users\Thomas%20Huet\Desktop\Documentation%20arch&#233;ologique%20li&#233;e%20&#224;%20la%20th&#232;se\Cultures.docx" TargetMode="External"/><Relationship Id="rId12005" Type="http://schemas.openxmlformats.org/officeDocument/2006/relationships/hyperlink" Target="file:///C:\Users\Thomas%20Huet\Desktop\Documentation%20arch&#233;ologique%20li&#233;e%20&#224;%20la%20th&#232;se\Cultures.docx" TargetMode="External"/><Relationship Id="rId4583" Type="http://schemas.openxmlformats.org/officeDocument/2006/relationships/hyperlink" Target="file:///C:\Users\Thomas%20Huet\Desktop\Documentation%20arch&#233;ologique%20li&#233;e%20&#224;%20la%20th&#232;se\Cultures.docx" TargetMode="External"/><Relationship Id="rId5634" Type="http://schemas.openxmlformats.org/officeDocument/2006/relationships/hyperlink" Target="file:///C:\Users\Thomas%20Huet\Desktop\Documentation%20arch&#233;ologique%20li&#233;e%20&#224;%20la%20th&#232;se\Cultures.docx" TargetMode="External"/><Relationship Id="rId14177" Type="http://schemas.openxmlformats.org/officeDocument/2006/relationships/hyperlink" Target="file:///C:\Users\Thomas%20Huet\Desktop\Documentation%20arch&#233;ologique%20li&#233;e%20&#224;%20la%20th&#232;se\Sites.docx" TargetMode="External"/><Relationship Id="rId3185" Type="http://schemas.openxmlformats.org/officeDocument/2006/relationships/hyperlink" Target="file:///C:\Users\Thomas%20Huet\Desktop\Documentation%20arch&#233;ologique%20li&#233;e%20&#224;%20la%20th&#232;se\Cultures.docx" TargetMode="External"/><Relationship Id="rId4236" Type="http://schemas.openxmlformats.org/officeDocument/2006/relationships/hyperlink" Target="file:///C:\Users\Thomas%20Huet\Desktop\Documentation%20arch&#233;ologique%20li&#233;e%20&#224;%20la%20th&#232;se\Cultures.docx" TargetMode="External"/><Relationship Id="rId8857" Type="http://schemas.openxmlformats.org/officeDocument/2006/relationships/hyperlink" Target="file:///C:\Users\Thomas%20Huet\Desktop\Documentation%20arch&#233;ologique%20li&#233;e%20&#224;%20la%20th&#232;se\Cultures.docx" TargetMode="External"/><Relationship Id="rId9908" Type="http://schemas.openxmlformats.org/officeDocument/2006/relationships/hyperlink" Target="file:///C:\Users\Thomas%20Huet\Desktop\Documentation%20arch&#233;ologique%20li&#233;e%20&#224;%20la%20th&#232;se\Cultures.docx" TargetMode="External"/><Relationship Id="rId7459" Type="http://schemas.openxmlformats.org/officeDocument/2006/relationships/hyperlink" Target="file:///C:\Users\Thomas%20Huet\Desktop\Documentation%20arch&#233;ologique%20li&#233;e%20&#224;%20la%20th&#232;se\Sites.docx" TargetMode="External"/><Relationship Id="rId10787" Type="http://schemas.openxmlformats.org/officeDocument/2006/relationships/hyperlink" Target="Sites.docx" TargetMode="External"/><Relationship Id="rId11838" Type="http://schemas.openxmlformats.org/officeDocument/2006/relationships/hyperlink" Target="file:///C:\Users\Thomas%20Huet\Desktop\Documentation%20arch&#233;ologique%20li&#233;e%20&#224;%20la%20th&#232;se\Cultures.docx" TargetMode="External"/><Relationship Id="rId13260" Type="http://schemas.openxmlformats.org/officeDocument/2006/relationships/hyperlink" Target="file:///C:\Users\Thomas%20Huet\Desktop\Documentation%20arch&#233;ologique%20li&#233;e%20&#224;%20la%20th&#232;se\Sites.docx" TargetMode="External"/><Relationship Id="rId14311" Type="http://schemas.openxmlformats.org/officeDocument/2006/relationships/hyperlink" Target="file:///C:\Users\Thomas%20Huet\Desktop\Documentation%20arch&#233;ologique%20li&#233;e%20&#224;%20la%20th&#232;se\Sites.docx" TargetMode="External"/><Relationship Id="rId240" Type="http://schemas.openxmlformats.org/officeDocument/2006/relationships/hyperlink" Target="file:///C:\Users\Thomas%20Huet\Desktop\Documentation%20arch&#233;ologique%20li&#233;e%20&#224;%20la%20th&#232;se\Cultures.docx" TargetMode="External"/><Relationship Id="rId7940" Type="http://schemas.openxmlformats.org/officeDocument/2006/relationships/hyperlink" Target="file:///C:\Users\Thomas%20Huet\Desktop\Documentation%20arch&#233;ologique%20li&#233;e%20&#224;%20la%20th&#232;se\Cultures.docx" TargetMode="External"/><Relationship Id="rId10921" Type="http://schemas.openxmlformats.org/officeDocument/2006/relationships/hyperlink" Target="file:///C:\Users\Thomas%20Huet\Desktop\Documentation%20arch&#233;ologique%20li&#233;e%20&#224;%20la%20th&#232;se\Cultures.docx" TargetMode="External"/><Relationship Id="rId4093" Type="http://schemas.openxmlformats.org/officeDocument/2006/relationships/hyperlink" Target="file:///C:\Users\Thomas%20Huet\Desktop\Documentation%20arch&#233;ologique%20li&#233;e%20&#224;%20la%20th&#232;se\Cultures.docx" TargetMode="External"/><Relationship Id="rId5144" Type="http://schemas.openxmlformats.org/officeDocument/2006/relationships/hyperlink" Target="file:///C:\Users\Thomas%20Huet\Desktop\Documentation%20arch&#233;ologique%20li&#233;e%20&#224;%20la%20th&#232;se\Cultures.docx" TargetMode="External"/><Relationship Id="rId5491" Type="http://schemas.openxmlformats.org/officeDocument/2006/relationships/hyperlink" Target="file:///C:\Users\Thomas%20Huet\Desktop\Documentation%20arch&#233;ologique%20li&#233;e%20&#224;%20la%20th&#232;se\Cultures.docx" TargetMode="External"/><Relationship Id="rId6542" Type="http://schemas.openxmlformats.org/officeDocument/2006/relationships/hyperlink" Target="file:///C:\Users\Thomas%20Huet\Desktop\Documentation%20arch&#233;ologique%20li&#233;e%20&#224;%20la%20th&#232;se\Sites.docx" TargetMode="External"/><Relationship Id="rId9765" Type="http://schemas.openxmlformats.org/officeDocument/2006/relationships/hyperlink" Target="file:///C:\Users\Thomas%20Huet\Desktop\Documentation%20arch&#233;ologique%20li&#233;e%20&#224;%20la%20th&#232;se\Cultures.docx" TargetMode="External"/><Relationship Id="rId11695" Type="http://schemas.openxmlformats.org/officeDocument/2006/relationships/hyperlink" Target="file:///C:\Users\Thomas%20Huet\Desktop\Documentation%20arch&#233;ologique%20li&#233;e%20&#224;%20la%20th&#232;se\Cultures.docx" TargetMode="External"/><Relationship Id="rId12746" Type="http://schemas.openxmlformats.org/officeDocument/2006/relationships/hyperlink" Target="file:///C:\Users\Thomas%20Huet\Desktop\Documentation%20arch&#233;ologique%20li&#233;e%20&#224;%20la%20th&#232;se\Sites.docx" TargetMode="External"/><Relationship Id="rId1754" Type="http://schemas.openxmlformats.org/officeDocument/2006/relationships/hyperlink" Target="file:///C:\Users\Thomas%20Huet\Desktop\Documentation%20arch&#233;ologique%20li&#233;e%20&#224;%20la%20th&#232;se\Sites.docx" TargetMode="External"/><Relationship Id="rId2805" Type="http://schemas.openxmlformats.org/officeDocument/2006/relationships/hyperlink" Target="file:///C:\Users\Thomas%20Huet\Desktop\Documentation%20arch&#233;ologique%20li&#233;e%20&#224;%20la%20th&#232;se\Cultures.docx" TargetMode="External"/><Relationship Id="rId8367" Type="http://schemas.openxmlformats.org/officeDocument/2006/relationships/hyperlink" Target="file:///C:\Users\Thomas%20Huet\Desktop\Documentation%20arch&#233;ologique%20li&#233;e%20&#224;%20la%20th&#232;se\Sites.docx" TargetMode="External"/><Relationship Id="rId9418" Type="http://schemas.openxmlformats.org/officeDocument/2006/relationships/hyperlink" Target="file:///C:\Users\Thomas%20Huet\Desktop\Documentation%20arch&#233;ologique%20li&#233;e%20&#224;%20la%20th&#232;se\Cultures.docx" TargetMode="External"/><Relationship Id="rId10297" Type="http://schemas.openxmlformats.org/officeDocument/2006/relationships/hyperlink" Target="file:///C:\Users\Thomas%20Huet\Desktop\Documentation%20arch&#233;ologique%20li&#233;e%20&#224;%20la%20th&#232;se\Sites.docx" TargetMode="External"/><Relationship Id="rId11348" Type="http://schemas.openxmlformats.org/officeDocument/2006/relationships/hyperlink" Target="file:///C:\Users\Thomas%20Huet\Desktop\Documentation%20arch&#233;ologique%20li&#233;e%20&#224;%20la%20th&#232;se\Sites.docx" TargetMode="External"/><Relationship Id="rId1407" Type="http://schemas.openxmlformats.org/officeDocument/2006/relationships/hyperlink" Target="file:///C:\Users\Thomas%20Huet\Desktop\Documentation%20arch&#233;ologique%20li&#233;e%20&#224;%20la%20th&#232;se\Cultures.docx" TargetMode="External"/><Relationship Id="rId4977" Type="http://schemas.openxmlformats.org/officeDocument/2006/relationships/hyperlink" Target="file:///C:\Users\Thomas%20Huet\Desktop\Documentation%20arch&#233;ologique%20li&#233;e%20&#224;%20la%20th&#232;se\Sites.docx" TargetMode="External"/><Relationship Id="rId3579" Type="http://schemas.openxmlformats.org/officeDocument/2006/relationships/hyperlink" Target="file:///C:\Users\Thomas%20Huet\Desktop\Documentation%20arch&#233;ologique%20li&#233;e%20&#224;%20la%20th&#232;se\Cultures.docx" TargetMode="External"/><Relationship Id="rId7450" Type="http://schemas.openxmlformats.org/officeDocument/2006/relationships/hyperlink" Target="file:///C:\Users\Thomas%20Huet\Desktop\Documentation%20arch&#233;ologique%20li&#233;e%20&#224;%20la%20th&#232;se\Sites.docx" TargetMode="External"/><Relationship Id="rId8501" Type="http://schemas.openxmlformats.org/officeDocument/2006/relationships/hyperlink" Target="file:///C:\Users\Thomas%20Huet\Desktop\Documentation%20arch&#233;ologique%20li&#233;e%20&#224;%20la%20th&#232;se\Sites.docx" TargetMode="External"/><Relationship Id="rId6052" Type="http://schemas.openxmlformats.org/officeDocument/2006/relationships/hyperlink" Target="file:///C:\Users\Thomas%20Huet\Desktop\Documentation%20arch&#233;ologique%20li&#233;e%20&#224;%20la%20th&#232;se\Cultures.docx" TargetMode="External"/><Relationship Id="rId7103" Type="http://schemas.openxmlformats.org/officeDocument/2006/relationships/hyperlink" Target="file:///C:\Users\Thomas%20Huet\Desktop\Documentation%20arch&#233;ologique%20li&#233;e%20&#224;%20la%20th&#232;se\Sites.docx" TargetMode="External"/><Relationship Id="rId10431" Type="http://schemas.openxmlformats.org/officeDocument/2006/relationships/hyperlink" Target="file:///C:\Users\Thomas%20Huet\Desktop\Documentation%20arch&#233;ologique%20li&#233;e%20&#224;%20la%20th&#232;se\Cultures.docx" TargetMode="External"/><Relationship Id="rId9275" Type="http://schemas.openxmlformats.org/officeDocument/2006/relationships/hyperlink" Target="file:///C:\Users\Thomas%20Huet\Desktop\Documentation%20arch&#233;ologique%20li&#233;e%20&#224;%20la%20th&#232;se\Sites.docx" TargetMode="External"/><Relationship Id="rId13654" Type="http://schemas.openxmlformats.org/officeDocument/2006/relationships/hyperlink" Target="file:///D:\Sites.docx" TargetMode="External"/><Relationship Id="rId981" Type="http://schemas.openxmlformats.org/officeDocument/2006/relationships/hyperlink" Target="file:///C:\Users\Thomas%20Huet\Desktop\Documentation%20arch&#233;ologique%20li&#233;e%20&#224;%20la%20th&#232;se\Cultures.docx" TargetMode="External"/><Relationship Id="rId2662" Type="http://schemas.openxmlformats.org/officeDocument/2006/relationships/hyperlink" Target="file:///C:\Users\Thomas%20Huet\Desktop\Documentation%20arch&#233;ologique%20li&#233;e%20&#224;%20la%20th&#232;se\Sites.docx" TargetMode="External"/><Relationship Id="rId3713" Type="http://schemas.openxmlformats.org/officeDocument/2006/relationships/hyperlink" Target="file:///C:\Users\Thomas%20Huet\Desktop\Documentation%20arch&#233;ologique%20li&#233;e%20&#224;%20la%20th&#232;se\Cultures.docx" TargetMode="External"/><Relationship Id="rId12256" Type="http://schemas.openxmlformats.org/officeDocument/2006/relationships/hyperlink" Target="file:///C:\Users\Thomas%20Huet\Desktop\Documentation%20arch&#233;ologique%20li&#233;e%20&#224;%20la%20th&#232;se\Cultures.docx" TargetMode="External"/><Relationship Id="rId13307" Type="http://schemas.openxmlformats.org/officeDocument/2006/relationships/hyperlink" Target="file:///C:\Users\Thomas%20Huet\Desktop\Documentation%20arch&#233;ologique%20li&#233;e%20&#224;%20la%20th&#232;se\Cultures.docx" TargetMode="External"/><Relationship Id="rId634" Type="http://schemas.openxmlformats.org/officeDocument/2006/relationships/hyperlink" Target="file:///C:\Users\Thomas%20Huet\Desktop\Documentation%20arch&#233;ologique%20li&#233;e%20&#224;%20la%20th&#232;se\Cultures.docx" TargetMode="External"/><Relationship Id="rId1264" Type="http://schemas.openxmlformats.org/officeDocument/2006/relationships/hyperlink" Target="file:///C:\Users\Thomas%20Huet\Desktop\Documentation%20arch&#233;ologique%20li&#233;e%20&#224;%20la%20th&#232;se\Cultures.docx" TargetMode="External"/><Relationship Id="rId2315" Type="http://schemas.openxmlformats.org/officeDocument/2006/relationships/hyperlink" Target="file:///C:\Users\Thomas%20Huet\Desktop\Documentation%20arch&#233;ologique%20li&#233;e%20&#224;%20la%20th&#232;se\Cultures.docx" TargetMode="External"/><Relationship Id="rId5885" Type="http://schemas.openxmlformats.org/officeDocument/2006/relationships/hyperlink" Target="file:///C:\Users\Thomas%20Huet\Desktop\Documentation%20arch&#233;ologique%20li&#233;e%20&#224;%20la%20th&#232;se\Cultures.docx" TargetMode="External"/><Relationship Id="rId6936" Type="http://schemas.openxmlformats.org/officeDocument/2006/relationships/hyperlink" Target="file:///C:\Users\Thomas%20Huet\Desktop\Documentation%20arch&#233;ologique%20li&#233;e%20&#224;%20la%20th&#232;se\Cultures.docx" TargetMode="External"/><Relationship Id="rId4487" Type="http://schemas.openxmlformats.org/officeDocument/2006/relationships/hyperlink" Target="file:///C:\Users\Thomas%20Huet\Desktop\Documentation%20arch&#233;ologique%20li&#233;e%20&#224;%20la%20th&#232;se\Cultures.docx" TargetMode="External"/><Relationship Id="rId5538" Type="http://schemas.openxmlformats.org/officeDocument/2006/relationships/hyperlink" Target="file:///C:\Users\Thomas%20Huet\Desktop\Documentation%20arch&#233;ologique%20li&#233;e%20&#224;%20la%20th&#232;se\Sites.docx" TargetMode="External"/><Relationship Id="rId3089" Type="http://schemas.openxmlformats.org/officeDocument/2006/relationships/hyperlink" Target="file:///C:\Users\Thomas%20Huet\Desktop\Documentation%20arch&#233;ologique%20li&#233;e%20&#224;%20la%20th&#232;se\Cultures.docx" TargetMode="External"/><Relationship Id="rId8011" Type="http://schemas.openxmlformats.org/officeDocument/2006/relationships/hyperlink" Target="file:///C:\Users\Thomas%20Huet\Desktop\Documentation%20arch&#233;ologique%20li&#233;e%20&#224;%20la%20th&#232;se\Sites.docx" TargetMode="External"/><Relationship Id="rId491" Type="http://schemas.openxmlformats.org/officeDocument/2006/relationships/hyperlink" Target="file:///C:\Users\Thomas%20Huet\Desktop\Documentation%20arch&#233;ologique%20li&#233;e%20&#224;%20la%20th&#232;se\Cultures.docx" TargetMode="External"/><Relationship Id="rId2172" Type="http://schemas.openxmlformats.org/officeDocument/2006/relationships/hyperlink" Target="file:///C:\Users\Thomas%20Huet\Desktop\Documentation%20arch&#233;ologique%20li&#233;e%20&#224;%20la%20th&#232;se\Cultures.docx" TargetMode="External"/><Relationship Id="rId3223" Type="http://schemas.openxmlformats.org/officeDocument/2006/relationships/hyperlink" Target="file:///C:\Users\Thomas%20Huet\Desktop\Documentation%20arch&#233;ologique%20li&#233;e%20&#224;%20la%20th&#232;se\Sites.docx" TargetMode="External"/><Relationship Id="rId3570" Type="http://schemas.openxmlformats.org/officeDocument/2006/relationships/hyperlink" Target="file:///C:\Users\Thomas%20Huet\Desktop\Documentation%20arch&#233;ologique%20li&#233;e%20&#224;%20la%20th&#232;se\Cultures.docx" TargetMode="External"/><Relationship Id="rId4621" Type="http://schemas.openxmlformats.org/officeDocument/2006/relationships/hyperlink" Target="file:///C:\Users\Thomas%20Huet\Desktop\Documentation%20arch&#233;ologique%20li&#233;e%20&#224;%20la%20th&#232;se\Sites.docx" TargetMode="External"/><Relationship Id="rId13164" Type="http://schemas.openxmlformats.org/officeDocument/2006/relationships/hyperlink" Target="file:///C:\Users\Thomas%20Huet\Desktop\Documentation%20arch&#233;ologique%20li&#233;e%20&#224;%20la%20th&#232;se\Sites.docx" TargetMode="External"/><Relationship Id="rId14215" Type="http://schemas.openxmlformats.org/officeDocument/2006/relationships/hyperlink" Target="file:///C:\Users\Thomas%20Huet\Desktop\Documentation%20arch&#233;ologique%20li&#233;e%20&#224;%20la%20th&#232;se\Cultures.docx" TargetMode="External"/><Relationship Id="rId144" Type="http://schemas.openxmlformats.org/officeDocument/2006/relationships/hyperlink" Target="file:///C:\Users\Thomas%20Huet\Desktop\Documentation%20arch&#233;ologique%20li&#233;e%20&#224;%20la%20th&#232;se\Cultures.docx" TargetMode="External"/><Relationship Id="rId6793" Type="http://schemas.openxmlformats.org/officeDocument/2006/relationships/hyperlink" Target="file:///C:\Users\Thomas%20Huet\Desktop\Documentation%20arch&#233;ologique%20li&#233;e%20&#224;%20la%20th&#232;se\Sites.docx" TargetMode="External"/><Relationship Id="rId7844" Type="http://schemas.openxmlformats.org/officeDocument/2006/relationships/hyperlink" Target="file:///C:\Users\Thomas%20Huet\Desktop\Documentation%20arch&#233;ologique%20li&#233;e%20&#224;%20la%20th&#232;se\Cultures.docx" TargetMode="External"/><Relationship Id="rId10825" Type="http://schemas.openxmlformats.org/officeDocument/2006/relationships/hyperlink" Target="file:///C:\Users\Thomas%20Huet\Desktop\Documentation%20arch&#233;ologique%20li&#233;e%20&#224;%20la%20th&#232;se\Sites.docx" TargetMode="External"/><Relationship Id="rId5395" Type="http://schemas.openxmlformats.org/officeDocument/2006/relationships/hyperlink" Target="file:///C:\Users\Thomas%20Huet\Desktop\Documentation%20arch&#233;ologique%20li&#233;e%20&#224;%20la%20th&#232;se\Sites.docx" TargetMode="External"/><Relationship Id="rId6446" Type="http://schemas.openxmlformats.org/officeDocument/2006/relationships/hyperlink" Target="file:///C:\Users\Thomas%20Huet\Desktop\Documentation%20arch&#233;ologique%20li&#233;e%20&#224;%20la%20th&#232;se\Cultures.docx" TargetMode="External"/><Relationship Id="rId5048" Type="http://schemas.openxmlformats.org/officeDocument/2006/relationships/hyperlink" Target="file:///C:\Users\Thomas%20Huet\Desktop\Documentation%20arch&#233;ologique%20li&#233;e%20&#224;%20la%20th&#232;se\Cultures.docx" TargetMode="External"/><Relationship Id="rId9669" Type="http://schemas.openxmlformats.org/officeDocument/2006/relationships/hyperlink" Target="file:///C:\Users\Thomas%20Huet\Desktop\Documentation%20arch&#233;ologique%20li&#233;e%20&#224;%20la%20th&#232;se\Cultures.docx" TargetMode="External"/><Relationship Id="rId11599" Type="http://schemas.openxmlformats.org/officeDocument/2006/relationships/hyperlink" Target="file:///C:\Users\Thomas%20Huet\Desktop\Documentation%20arch&#233;ologique%20li&#233;e%20&#224;%20la%20th&#232;se\Cultures.docx" TargetMode="External"/><Relationship Id="rId12997" Type="http://schemas.openxmlformats.org/officeDocument/2006/relationships/hyperlink" Target="file:///C:\Users\Thomas%20Huet\Desktop\Documentation%20arch&#233;ologique%20li&#233;e%20&#224;%20la%20th&#232;se\Sites.docx" TargetMode="External"/><Relationship Id="rId1658" Type="http://schemas.openxmlformats.org/officeDocument/2006/relationships/hyperlink" Target="file:///C:\Users\Thomas%20Huet\Desktop\Documentation%20arch&#233;ologique%20li&#233;e%20&#224;%20la%20th&#232;se\Sites.docx" TargetMode="External"/><Relationship Id="rId2709" Type="http://schemas.openxmlformats.org/officeDocument/2006/relationships/hyperlink" Target="file:///C:\Users\Thomas%20Huet\Desktop\Documentation%20arch&#233;ologique%20li&#233;e%20&#224;%20la%20th&#232;se\Cultures.docx" TargetMode="External"/><Relationship Id="rId14072" Type="http://schemas.openxmlformats.org/officeDocument/2006/relationships/hyperlink" Target="Sites.docx" TargetMode="External"/><Relationship Id="rId3080" Type="http://schemas.openxmlformats.org/officeDocument/2006/relationships/hyperlink" Target="file:///C:\Users\Thomas%20Huet\Desktop\Documentation%20arch&#233;ologique%20li&#233;e%20&#224;%20la%20th&#232;se\Cultures.docx" TargetMode="External"/><Relationship Id="rId4131" Type="http://schemas.openxmlformats.org/officeDocument/2006/relationships/hyperlink" Target="file:///C:\Users\Thomas%20Huet\Desktop\Documentation%20arch&#233;ologique%20li&#233;e%20&#224;%20la%20th&#232;se\Cultures.docx" TargetMode="External"/><Relationship Id="rId7354" Type="http://schemas.openxmlformats.org/officeDocument/2006/relationships/hyperlink" Target="file:///C:\Users\Thomas%20Huet\Desktop\Documentation%20arch&#233;ologique%20li&#233;e%20&#224;%20la%20th&#232;se\Sites.docx" TargetMode="External"/><Relationship Id="rId8752" Type="http://schemas.openxmlformats.org/officeDocument/2006/relationships/hyperlink" Target="file:///C:\Users\Thomas%20Huet\Desktop\Documentation%20arch&#233;ologique%20li&#233;e%20&#224;%20la%20th&#232;se\Cultures.docx" TargetMode="External"/><Relationship Id="rId9803" Type="http://schemas.openxmlformats.org/officeDocument/2006/relationships/hyperlink" Target="file:///C:\Users\Thomas%20Huet\Desktop\Documentation%20arch&#233;ologique%20li&#233;e%20&#224;%20la%20th&#232;se\Cultures.docx" TargetMode="External"/><Relationship Id="rId10682" Type="http://schemas.openxmlformats.org/officeDocument/2006/relationships/hyperlink" Target="file:///C:\Users\Thomas%20Huet\Desktop\Documentation%20arch&#233;ologique%20li&#233;e%20&#224;%20la%20th&#232;se\Sites.docx" TargetMode="External"/><Relationship Id="rId11733" Type="http://schemas.openxmlformats.org/officeDocument/2006/relationships/hyperlink" Target="file:///C:\Users\Thomas%20Huet\Desktop\Documentation%20arch&#233;ologique%20li&#233;e%20&#224;%20la%20th&#232;se\Sites.docx" TargetMode="External"/><Relationship Id="rId17" Type="http://schemas.openxmlformats.org/officeDocument/2006/relationships/hyperlink" Target="file:///C:\Users\Thomas%20Huet\Desktop\Documentation%20arch&#233;ologique%20li&#233;e%20&#224;%20la%20th&#232;se\Cultures.docx" TargetMode="External"/><Relationship Id="rId7007" Type="http://schemas.openxmlformats.org/officeDocument/2006/relationships/hyperlink" Target="file:///C:\Users\Thomas%20Huet\Desktop\Documentation%20arch&#233;ologique%20li&#233;e%20&#224;%20la%20th&#232;se\Cultures.docx" TargetMode="External"/><Relationship Id="rId8405" Type="http://schemas.openxmlformats.org/officeDocument/2006/relationships/hyperlink" Target="file:///C:\Users\Thomas%20Huet\Desktop\Documentation%20arch&#233;ologique%20li&#233;e%20&#224;%20la%20th&#232;se\Sites.docx" TargetMode="External"/><Relationship Id="rId10335" Type="http://schemas.openxmlformats.org/officeDocument/2006/relationships/hyperlink" Target="file:///C:\Users\Thomas%20Huet\Desktop\Documentation%20arch&#233;ologique%20li&#233;e%20&#224;%20la%20th&#232;se\Sites.docx" TargetMode="External"/><Relationship Id="rId3964" Type="http://schemas.openxmlformats.org/officeDocument/2006/relationships/hyperlink" Target="file:///C:\Users\Thomas%20Huet\Desktop\Documentation%20arch&#233;ologique%20li&#233;e%20&#224;%20la%20th&#232;se\Cultures.docx" TargetMode="External"/><Relationship Id="rId13558" Type="http://schemas.openxmlformats.org/officeDocument/2006/relationships/hyperlink" Target="file:///C:\Users\Thomas%20Huet\Desktop\Documentation%20arch&#233;ologique%20li&#233;e%20&#224;%20la%20th&#232;se\Cultures.docx" TargetMode="External"/><Relationship Id="rId1" Type="http://schemas.openxmlformats.org/officeDocument/2006/relationships/customXml" Target="../customXml/item1.xml"/><Relationship Id="rId885" Type="http://schemas.openxmlformats.org/officeDocument/2006/relationships/hyperlink" Target="file:///C:\Users\Thomas%20Huet\Desktop\Documentation%20arch&#233;ologique%20li&#233;e%20&#224;%20la%20th&#232;se\Analyses%20Statistiques.docx" TargetMode="External"/><Relationship Id="rId2566" Type="http://schemas.openxmlformats.org/officeDocument/2006/relationships/hyperlink" Target="file:///C:\Users\Thomas%20Huet\Desktop\Documentation%20arch&#233;ologique%20li&#233;e%20&#224;%20la%20th&#232;se\Sites.docx" TargetMode="External"/><Relationship Id="rId3617" Type="http://schemas.openxmlformats.org/officeDocument/2006/relationships/hyperlink" Target="file:///C:\Users\Thomas%20Huet\Desktop\Documentation%20arch&#233;ologique%20li&#233;e%20&#224;%20la%20th&#232;se\Cultures.docx" TargetMode="External"/><Relationship Id="rId9179" Type="http://schemas.openxmlformats.org/officeDocument/2006/relationships/hyperlink" Target="file:///C:\Users\Thomas%20Huet\Desktop\Documentation%20arch&#233;ologique%20li&#233;e%20&#224;%20la%20th&#232;se\Cultures.docx" TargetMode="External"/><Relationship Id="rId538" Type="http://schemas.openxmlformats.org/officeDocument/2006/relationships/hyperlink" Target="file:///C:\Users\Thomas%20Huet\Desktop\Documentation%20arch&#233;ologique%20li&#233;e%20&#224;%20la%20th&#232;se\Cultures.docx" TargetMode="External"/><Relationship Id="rId1168" Type="http://schemas.openxmlformats.org/officeDocument/2006/relationships/hyperlink" Target="file:///C:\Users\Thomas%20Huet\Desktop\Documentation%20arch&#233;ologique%20li&#233;e%20&#224;%20la%20th&#232;se\Cultures.docx" TargetMode="External"/><Relationship Id="rId2219" Type="http://schemas.openxmlformats.org/officeDocument/2006/relationships/hyperlink" Target="file:///C:\Users\Thomas%20Huet\Desktop\Documentation%20arch&#233;ologique%20li&#233;e%20&#224;%20la%20th&#232;se\Cultures.docx" TargetMode="External"/><Relationship Id="rId5789" Type="http://schemas.openxmlformats.org/officeDocument/2006/relationships/hyperlink" Target="file:///C:\Users\Thomas%20Huet\Desktop\Documentation%20arch&#233;ologique%20li&#233;e%20&#224;%20la%20th&#232;se\Cultures.docx" TargetMode="External"/><Relationship Id="rId9660" Type="http://schemas.openxmlformats.org/officeDocument/2006/relationships/hyperlink" Target="file:///C:\Users\Thomas%20Huet\Desktop\Documentation%20arch&#233;ologique%20li&#233;e%20&#224;%20la%20th&#232;se\Cultures.docx" TargetMode="External"/><Relationship Id="rId8262" Type="http://schemas.openxmlformats.org/officeDocument/2006/relationships/hyperlink" Target="file:///C:\Users\Thomas%20Huet\Desktop\Documentation%20arch&#233;ologique%20li&#233;e%20&#224;%20la%20th&#232;se\Cultures.docx" TargetMode="External"/><Relationship Id="rId9313" Type="http://schemas.openxmlformats.org/officeDocument/2006/relationships/hyperlink" Target="file:///C:\Users\Thomas%20Huet\Desktop\Documentation%20arch&#233;ologique%20li&#233;e%20&#224;%20la%20th&#232;se\Cultures.docx" TargetMode="External"/><Relationship Id="rId10192" Type="http://schemas.openxmlformats.org/officeDocument/2006/relationships/hyperlink" Target="file:///C:\Users\Thomas%20Huet\Desktop\Documentation%20arch&#233;ologique%20li&#233;e%20&#224;%20la%20th&#232;se\Cultures.docx" TargetMode="External"/><Relationship Id="rId11590" Type="http://schemas.openxmlformats.org/officeDocument/2006/relationships/hyperlink" Target="file:///C:\Users\Thomas%20Huet\Desktop\Documentation%20arch&#233;ologique%20li&#233;e%20&#224;%20la%20th&#232;se\Cultures.docx" TargetMode="External"/><Relationship Id="rId12641" Type="http://schemas.openxmlformats.org/officeDocument/2006/relationships/hyperlink" Target="file:///C:\Users\Thomas%20Huet\Desktop\Documentation%20arch&#233;ologique%20li&#233;e%20&#224;%20la%20th&#232;se\Cultures.docx" TargetMode="External"/><Relationship Id="rId1302" Type="http://schemas.openxmlformats.org/officeDocument/2006/relationships/hyperlink" Target="file:///C:\Users\Thomas%20Huet\Desktop\Documentation%20arch&#233;ologique%20li&#233;e%20&#224;%20la%20th&#232;se\Sites.docx" TargetMode="External"/><Relationship Id="rId2700" Type="http://schemas.openxmlformats.org/officeDocument/2006/relationships/hyperlink" Target="file:///C:\Users\Thomas%20Huet\Desktop\Documentation%20arch&#233;ologique%20li&#233;e%20&#224;%20la%20th&#232;se\Cultures.docx" TargetMode="External"/><Relationship Id="rId11243" Type="http://schemas.openxmlformats.org/officeDocument/2006/relationships/hyperlink" Target="file:///C:\Users\Thomas%20Huet\Desktop\Documentation%20arch&#233;ologique%20li&#233;e%20&#224;%20la%20th&#232;se\Cultures.docx" TargetMode="External"/><Relationship Id="rId4872" Type="http://schemas.openxmlformats.org/officeDocument/2006/relationships/hyperlink" Target="file:///C:\Users\Thomas%20Huet\Desktop\Documentation%20arch&#233;ologique%20li&#233;e%20&#224;%20la%20th&#232;se\Sites.docx" TargetMode="External"/><Relationship Id="rId5923" Type="http://schemas.openxmlformats.org/officeDocument/2006/relationships/hyperlink" Target="file:///C:\Users\Thomas%20Huet\Desktop\Documentation%20arch&#233;ologique%20li&#233;e%20&#224;%20la%20th&#232;se\Cultures.docx" TargetMode="External"/><Relationship Id="rId14466" Type="http://schemas.openxmlformats.org/officeDocument/2006/relationships/hyperlink" Target="file:///C:\Users\Thomas%20Huet\Desktop\Documentation%20arch&#233;ologique%20li&#233;e%20&#224;%20la%20th&#232;se\Environnement.docx" TargetMode="External"/><Relationship Id="rId395" Type="http://schemas.openxmlformats.org/officeDocument/2006/relationships/hyperlink" Target="file:///C:\Users\Thomas%20Huet\Desktop\Documentation%20arch&#233;ologique%20li&#233;e%20&#224;%20la%20th&#232;se\Sites.docx" TargetMode="External"/><Relationship Id="rId2076" Type="http://schemas.openxmlformats.org/officeDocument/2006/relationships/hyperlink" Target="file:///C:\Users\Thomas%20Huet\Desktop\Documentation%20arch&#233;ologique%20li&#233;e%20&#224;%20la%20th&#232;se\Sites.docx" TargetMode="External"/><Relationship Id="rId3474" Type="http://schemas.openxmlformats.org/officeDocument/2006/relationships/hyperlink" Target="file:///C:\Users\Thomas%20Huet\Desktop\Documentation%20arch&#233;ologique%20li&#233;e%20&#224;%20la%20th&#232;se\Cultures.docx" TargetMode="External"/><Relationship Id="rId4525" Type="http://schemas.openxmlformats.org/officeDocument/2006/relationships/hyperlink" Target="file:///C:\Users\Thomas%20Huet\Desktop\Documentation%20arch&#233;ologique%20li&#233;e%20&#224;%20la%20th&#232;se\Cultures.docx" TargetMode="External"/><Relationship Id="rId13068" Type="http://schemas.openxmlformats.org/officeDocument/2006/relationships/hyperlink" Target="Sites.docx" TargetMode="External"/><Relationship Id="rId14119" Type="http://schemas.openxmlformats.org/officeDocument/2006/relationships/hyperlink" Target="file:///C:\Users\Thomas%20Huet\Desktop\Documentation%20arch&#233;ologique%20li&#233;e%20&#224;%20la%20th&#232;se\Sites.docx" TargetMode="External"/><Relationship Id="rId3127" Type="http://schemas.openxmlformats.org/officeDocument/2006/relationships/hyperlink" Target="file:///C:\Users\Thomas%20Huet\Desktop\Documentation%20arch&#233;ologique%20li&#233;e%20&#224;%20la%20th&#232;se\Cultures.docx" TargetMode="External"/><Relationship Id="rId6697" Type="http://schemas.openxmlformats.org/officeDocument/2006/relationships/hyperlink" Target="file:///C:\Users\Thomas%20Huet\Desktop\Documentation%20arch&#233;ologique%20li&#233;e%20&#224;%20la%20th&#232;se\Cultures.docx" TargetMode="External"/><Relationship Id="rId7748" Type="http://schemas.openxmlformats.org/officeDocument/2006/relationships/hyperlink" Target="file:///C:\Users\Thomas%20Huet\Desktop\Documentation%20arch&#233;ologique%20li&#233;e%20&#224;%20la%20th&#232;se\Cultures.docx" TargetMode="External"/><Relationship Id="rId5299" Type="http://schemas.openxmlformats.org/officeDocument/2006/relationships/hyperlink" Target="file:///C:\Users\Thomas%20Huet\Desktop\Documentation%20arch&#233;ologique%20li&#233;e%20&#224;%20la%20th&#232;se\Sites.docx" TargetMode="External"/><Relationship Id="rId9170" Type="http://schemas.openxmlformats.org/officeDocument/2006/relationships/hyperlink" Target="file:///C:\Users\Thomas%20Huet\Desktop\Documentation%20arch&#233;ologique%20li&#233;e%20&#224;%20la%20th&#232;se\Cultures.docx" TargetMode="External"/><Relationship Id="rId10729" Type="http://schemas.openxmlformats.org/officeDocument/2006/relationships/hyperlink" Target="file:///C:\Users\Thomas%20Huet\Desktop\Documentation%20arch&#233;ologique%20li&#233;e%20&#224;%20la%20th&#232;se\Cultures.docx" TargetMode="External"/><Relationship Id="rId12151" Type="http://schemas.openxmlformats.org/officeDocument/2006/relationships/hyperlink" Target="file:///C:\Users\Thomas%20Huet\Desktop\Documentation%20arch&#233;ologique%20li&#233;e%20&#224;%20la%20th&#232;se\Cultures.docx" TargetMode="External"/><Relationship Id="rId13202" Type="http://schemas.openxmlformats.org/officeDocument/2006/relationships/hyperlink" Target="file:///C:\Users\Thomas%20Huet\Desktop\Documentation%20arch&#233;ologique%20li&#233;e%20&#224;%20la%20th&#232;se\Sites.docx" TargetMode="External"/><Relationship Id="rId2210" Type="http://schemas.openxmlformats.org/officeDocument/2006/relationships/hyperlink" Target="file:///C:\Users\Thomas%20Huet\Desktop\Documentation%20arch&#233;ologique%20li&#233;e%20&#224;%20la%20th&#232;se\Cultures.docx" TargetMode="External"/><Relationship Id="rId4382" Type="http://schemas.openxmlformats.org/officeDocument/2006/relationships/hyperlink" Target="file:///C:\Users\Thomas%20Huet\Desktop\Documentation%20arch&#233;ologique%20li&#233;e%20&#224;%20la%20th&#232;se\Sites.docx" TargetMode="External"/><Relationship Id="rId5433" Type="http://schemas.openxmlformats.org/officeDocument/2006/relationships/hyperlink" Target="file:///C:\Users\Thomas%20Huet\Desktop\Documentation%20arch&#233;ologique%20li&#233;e%20&#224;%20la%20th&#232;se\Sites.docx" TargetMode="External"/><Relationship Id="rId5780" Type="http://schemas.openxmlformats.org/officeDocument/2006/relationships/hyperlink" Target="file:///C:\Users\Thomas%20Huet\Desktop\Documentation%20arch&#233;ologique%20li&#233;e%20&#224;%20la%20th&#232;se\Sites.docx" TargetMode="External"/><Relationship Id="rId6831" Type="http://schemas.openxmlformats.org/officeDocument/2006/relationships/hyperlink" Target="file:///C:\Users\Thomas%20Huet\Desktop\Documentation%20arch&#233;ologique%20li&#233;e%20&#224;%20la%20th&#232;se\Cultures.docx" TargetMode="External"/><Relationship Id="rId4035" Type="http://schemas.openxmlformats.org/officeDocument/2006/relationships/hyperlink" Target="file:///C:\Users\Thomas%20Huet\Desktop\Documentation%20arch&#233;ologique%20li&#233;e%20&#224;%20la%20th&#232;se\Cultures.docx" TargetMode="External"/><Relationship Id="rId11984" Type="http://schemas.openxmlformats.org/officeDocument/2006/relationships/hyperlink" Target="file:///C:\Users\Thomas%20Huet\Desktop\Documentation%20arch&#233;ologique%20li&#233;e%20&#224;%20la%20th&#232;se\Cultures.docx" TargetMode="External"/><Relationship Id="rId8656" Type="http://schemas.openxmlformats.org/officeDocument/2006/relationships/hyperlink" Target="file:///C:\Users\Thomas%20Huet\Desktop\Documentation%20arch&#233;ologique%20li&#233;e%20&#224;%20la%20th&#232;se\Sites.docx" TargetMode="External"/><Relationship Id="rId9707" Type="http://schemas.openxmlformats.org/officeDocument/2006/relationships/hyperlink" Target="file:///C:\Users\Thomas%20Huet\Desktop\Documentation%20arch&#233;ologique%20li&#233;e%20&#224;%20la%20th&#232;se\Sites.docx" TargetMode="External"/><Relationship Id="rId10586" Type="http://schemas.openxmlformats.org/officeDocument/2006/relationships/hyperlink" Target="file:///C:\Users\Thomas%20Huet\Desktop\Documentation%20arch&#233;ologique%20li&#233;e%20&#224;%20la%20th&#232;se\Sites.docx" TargetMode="External"/><Relationship Id="rId11637" Type="http://schemas.openxmlformats.org/officeDocument/2006/relationships/hyperlink" Target="file:///C:\Users\Thomas%20Huet\Desktop\Documentation%20arch&#233;ologique%20li&#233;e%20&#224;%20la%20th&#232;se\Sites.docx" TargetMode="External"/><Relationship Id="rId7258" Type="http://schemas.openxmlformats.org/officeDocument/2006/relationships/hyperlink" Target="file:///C:\Users\Thomas%20Huet\Desktop\Documentation%20arch&#233;ologique%20li&#233;e%20&#224;%20la%20th&#232;se\Cultures.docx" TargetMode="External"/><Relationship Id="rId8309" Type="http://schemas.openxmlformats.org/officeDocument/2006/relationships/hyperlink" Target="file:///C:\Users\Thomas%20Huet\Desktop\Documentation%20arch&#233;ologique%20li&#233;e%20&#224;%20la%20th&#232;se\Cultures.docx" TargetMode="External"/><Relationship Id="rId10239" Type="http://schemas.openxmlformats.org/officeDocument/2006/relationships/hyperlink" Target="file:///C:\Users\Thomas%20Huet\Desktop\Documentation%20arch&#233;ologique%20li&#233;e%20&#224;%20la%20th&#232;se\Cultures.docx" TargetMode="External"/><Relationship Id="rId14110" Type="http://schemas.openxmlformats.org/officeDocument/2006/relationships/hyperlink" Target="file:///C:\Users\Thomas%20Huet\Desktop\Documentation%20arch&#233;ologique%20li&#233;e%20&#224;%20la%20th&#232;se\Sites.docx" TargetMode="External"/><Relationship Id="rId3868" Type="http://schemas.openxmlformats.org/officeDocument/2006/relationships/hyperlink" Target="file:///C:\Users\Thomas%20Huet\Desktop\Documentation%20arch&#233;ologique%20li&#233;e%20&#224;%20la%20th&#232;se\Cultures.docx" TargetMode="External"/><Relationship Id="rId4919" Type="http://schemas.openxmlformats.org/officeDocument/2006/relationships/hyperlink" Target="file:///C:\Users\Thomas%20Huet\Desktop\Documentation%20arch&#233;ologique%20li&#233;e%20&#224;%20la%20th&#232;se\Cultures.docx" TargetMode="External"/><Relationship Id="rId789" Type="http://schemas.openxmlformats.org/officeDocument/2006/relationships/hyperlink" Target="file:///C:\Users\Thomas%20Huet\Desktop\Documentation%20arch&#233;ologique%20li&#233;e%20&#224;%20la%20th&#232;se\Analyses%20Statistiques.docx" TargetMode="External"/><Relationship Id="rId5290" Type="http://schemas.openxmlformats.org/officeDocument/2006/relationships/hyperlink" Target="file:///C:\Users\Thomas%20Huet\Desktop\Documentation%20arch&#233;ologique%20li&#233;e%20&#224;%20la%20th&#232;se\Objets.docx" TargetMode="External"/><Relationship Id="rId6341" Type="http://schemas.openxmlformats.org/officeDocument/2006/relationships/hyperlink" Target="file:///C:\Users\Thomas%20Huet\Desktop\Documentation%20arch&#233;ologique%20li&#233;e%20&#224;%20la%20th&#232;se\Cultures.docx" TargetMode="External"/><Relationship Id="rId10720" Type="http://schemas.openxmlformats.org/officeDocument/2006/relationships/hyperlink" Target="file:///C:\Users\Thomas%20Huet\Desktop\Documentation%20arch&#233;ologique%20li&#233;e%20&#224;%20la%20th&#232;se\Cultures.docx" TargetMode="External"/><Relationship Id="rId9564" Type="http://schemas.openxmlformats.org/officeDocument/2006/relationships/hyperlink" Target="file:///C:\Users\Thomas%20Huet\Desktop\Documentation%20arch&#233;ologique%20li&#233;e%20&#224;%20la%20th&#232;se\Sites.docx" TargetMode="External"/><Relationship Id="rId12892" Type="http://schemas.openxmlformats.org/officeDocument/2006/relationships/hyperlink" Target="file:///C:\Users\Thomas%20Huet\Desktop\Documentation%20arch&#233;ologique%20li&#233;e%20&#224;%20la%20th&#232;se\Cultures.docx" TargetMode="External"/><Relationship Id="rId13943" Type="http://schemas.openxmlformats.org/officeDocument/2006/relationships/hyperlink" Target="file:///C:\Users\Thomas%20Huet\Desktop\Documentation%20arch&#233;ologique%20li&#233;e%20&#224;%20la%20th&#232;se\Environnement.docx" TargetMode="External"/><Relationship Id="rId2951" Type="http://schemas.openxmlformats.org/officeDocument/2006/relationships/hyperlink" Target="file:///C:\Users\Thomas%20Huet\Desktop\Documentation%20arch&#233;ologique%20li&#233;e%20&#224;%20la%20th&#232;se\Sites.docx" TargetMode="External"/><Relationship Id="rId8166" Type="http://schemas.openxmlformats.org/officeDocument/2006/relationships/hyperlink" Target="file:///C:\Users\Thomas%20Huet\Desktop\Documentation%20arch&#233;ologique%20li&#233;e%20&#224;%20la%20th&#232;se\Sites.docx" TargetMode="External"/><Relationship Id="rId9217" Type="http://schemas.openxmlformats.org/officeDocument/2006/relationships/hyperlink" Target="file:///C:\Users\Thomas%20Huet\Desktop\Documentation%20arch&#233;ologique%20li&#233;e%20&#224;%20la%20th&#232;se\Cultures.docx" TargetMode="External"/><Relationship Id="rId11494" Type="http://schemas.openxmlformats.org/officeDocument/2006/relationships/hyperlink" Target="file:///C:\Users\Thomas%20Huet\Desktop\Documentation%20arch&#233;ologique%20li&#233;e%20&#224;%20la%20th&#232;se\Sites.docx" TargetMode="External"/><Relationship Id="rId12545" Type="http://schemas.openxmlformats.org/officeDocument/2006/relationships/hyperlink" Target="file:///C:\Users\Thomas%20Huet\Desktop\Documentation%20arch&#233;ologique%20li&#233;e%20&#224;%20la%20th&#232;se\Cultures.docx" TargetMode="External"/><Relationship Id="rId923" Type="http://schemas.openxmlformats.org/officeDocument/2006/relationships/hyperlink" Target="file:///C:\Users\Thomas%20Huet\Desktop\Documentation%20arch&#233;ologique%20li&#233;e%20&#224;%20la%20th&#232;se\Sites.docx" TargetMode="External"/><Relationship Id="rId1553" Type="http://schemas.openxmlformats.org/officeDocument/2006/relationships/hyperlink" Target="file:///C:\Users\Thomas%20Huet\Desktop\Documentation%20arch&#233;ologique%20li&#233;e%20&#224;%20la%20th&#232;se\Cultures.docx" TargetMode="External"/><Relationship Id="rId2604" Type="http://schemas.openxmlformats.org/officeDocument/2006/relationships/hyperlink" Target="file:///C:\Users\Thomas%20Huet\Desktop\Documentation%20arch&#233;ologique%20li&#233;e%20&#224;%20la%20th&#232;se\Sites.docx" TargetMode="External"/><Relationship Id="rId10096" Type="http://schemas.openxmlformats.org/officeDocument/2006/relationships/hyperlink" Target="file:///C:\Users\Thomas%20Huet\Desktop\Documentation%20arch&#233;ologique%20li&#233;e%20&#224;%20la%20th&#232;se\Cultures.docx" TargetMode="External"/><Relationship Id="rId11147" Type="http://schemas.openxmlformats.org/officeDocument/2006/relationships/hyperlink" Target="file:///C:\Users\Thomas%20Huet\Desktop\Documentation%20arch&#233;ologique%20li&#233;e%20&#224;%20la%20th&#232;se\Sites.docx" TargetMode="External"/><Relationship Id="rId1206" Type="http://schemas.openxmlformats.org/officeDocument/2006/relationships/hyperlink" Target="file:///C:\Users\Thomas%20Huet\Desktop\Documentation%20arch&#233;ologique%20li&#233;e%20&#224;%20la%20th&#232;se\Cultures.docx" TargetMode="External"/><Relationship Id="rId4776" Type="http://schemas.openxmlformats.org/officeDocument/2006/relationships/hyperlink" Target="file:///C:\Users\Thomas%20Huet\Desktop\Documentation%20arch&#233;ologique%20li&#233;e%20&#224;%20la%20th&#232;se\Cultures.docx" TargetMode="External"/><Relationship Id="rId5827" Type="http://schemas.openxmlformats.org/officeDocument/2006/relationships/hyperlink" Target="file:///C:\Users\Thomas%20Huet\Desktop\Documentation%20arch&#233;ologique%20li&#233;e%20&#224;%20la%20th&#232;se\Cultures.docx" TargetMode="External"/><Relationship Id="rId3378" Type="http://schemas.openxmlformats.org/officeDocument/2006/relationships/hyperlink" Target="file:///C:\Users\Thomas%20Huet\Desktop\Documentation%20arch&#233;ologique%20li&#233;e%20&#224;%20la%20th&#232;se\Cultures.docx" TargetMode="External"/><Relationship Id="rId4429" Type="http://schemas.openxmlformats.org/officeDocument/2006/relationships/hyperlink" Target="file:///C:\Users\Thomas%20Huet\Desktop\Documentation%20arch&#233;ologique%20li&#233;e%20&#224;%20la%20th&#232;se\Sites.docx" TargetMode="External"/><Relationship Id="rId7999" Type="http://schemas.openxmlformats.org/officeDocument/2006/relationships/hyperlink" Target="file:///C:\Users\Thomas%20Huet\Desktop\Documentation%20arch&#233;ologique%20li&#233;e%20&#224;%20la%20th&#232;se\Cultures.docx" TargetMode="External"/><Relationship Id="rId8300" Type="http://schemas.openxmlformats.org/officeDocument/2006/relationships/hyperlink" Target="file:///C:\Users\Thomas%20Huet\Desktop\Documentation%20arch&#233;ologique%20li&#233;e%20&#224;%20la%20th&#232;se\Cultures.docx" TargetMode="External"/><Relationship Id="rId10230" Type="http://schemas.openxmlformats.org/officeDocument/2006/relationships/hyperlink" Target="file:///C:\Users\Thomas%20Huet\Desktop\Documentation%20arch&#233;ologique%20li&#233;e%20&#224;%20la%20th&#232;se\Cultures.docx" TargetMode="External"/><Relationship Id="rId299" Type="http://schemas.openxmlformats.org/officeDocument/2006/relationships/hyperlink" Target="file:///C:\Users\Thomas%20Huet\Desktop\Documentation%20arch&#233;ologique%20li&#233;e%20&#224;%20la%20th&#232;se\Cultures.docx" TargetMode="External"/><Relationship Id="rId780" Type="http://schemas.openxmlformats.org/officeDocument/2006/relationships/hyperlink" Target="file:///C:\Users\Thomas%20Huet\Desktop\Documentation%20arch&#233;ologique%20li&#233;e%20&#224;%20la%20th&#232;se\Cultures.docx" TargetMode="External"/><Relationship Id="rId2461" Type="http://schemas.openxmlformats.org/officeDocument/2006/relationships/hyperlink" Target="file:///C:\Users\Thomas%20Huet\Desktop\Documentation%20arch&#233;ologique%20li&#233;e%20&#224;%20la%20th&#232;se\Sites.docx" TargetMode="External"/><Relationship Id="rId3512" Type="http://schemas.openxmlformats.org/officeDocument/2006/relationships/hyperlink" Target="file:///C:\Users\Thomas%20Huet\Desktop\Documentation%20arch&#233;ologique%20li&#233;e%20&#224;%20la%20th&#232;se\Cultures.docx" TargetMode="External"/><Relationship Id="rId4910" Type="http://schemas.openxmlformats.org/officeDocument/2006/relationships/hyperlink" Target="file:///C:\Users\Thomas%20Huet\Desktop\Documentation%20arch&#233;ologique%20li&#233;e%20&#224;%20la%20th&#232;se\Cultures.docx" TargetMode="External"/><Relationship Id="rId9074" Type="http://schemas.openxmlformats.org/officeDocument/2006/relationships/hyperlink" Target="file:///C:\Users\Thomas%20Huet\Desktop\Documentation%20arch&#233;ologique%20li&#233;e%20&#224;%20la%20th&#232;se\Cultures.docx" TargetMode="External"/><Relationship Id="rId12055" Type="http://schemas.openxmlformats.org/officeDocument/2006/relationships/hyperlink" Target="file:///C:\Users\Thomas%20Huet\Desktop\Documentation%20arch&#233;ologique%20li&#233;e%20&#224;%20la%20th&#232;se\Sites.docx" TargetMode="External"/><Relationship Id="rId13453" Type="http://schemas.openxmlformats.org/officeDocument/2006/relationships/hyperlink" Target="Sites.docx" TargetMode="External"/><Relationship Id="rId14504" Type="http://schemas.openxmlformats.org/officeDocument/2006/relationships/hyperlink" Target="file:///C:\Users\Thomas%20Huet\Desktop\Documentation%20arch&#233;ologique%20li&#233;e%20&#224;%20la%20th&#232;se\Sites.docx" TargetMode="External"/><Relationship Id="rId433" Type="http://schemas.openxmlformats.org/officeDocument/2006/relationships/hyperlink" Target="file:///C:\Users\Thomas%20Huet\Desktop\Documentation%20arch&#233;ologique%20li&#233;e%20&#224;%20la%20th&#232;se\Cultures.docx" TargetMode="External"/><Relationship Id="rId1063" Type="http://schemas.openxmlformats.org/officeDocument/2006/relationships/hyperlink" Target="file:///C:\Users\Thomas%20Huet\Desktop\Documentation%20arch&#233;ologique%20li&#233;e%20&#224;%20la%20th&#232;se\Cultures.docx" TargetMode="External"/><Relationship Id="rId2114" Type="http://schemas.openxmlformats.org/officeDocument/2006/relationships/hyperlink" Target="file:///C:\Users\Thomas%20Huet\Desktop\Documentation%20arch&#233;ologique%20li&#233;e%20&#224;%20la%20th&#232;se\Sites.docx" TargetMode="External"/><Relationship Id="rId13106" Type="http://schemas.openxmlformats.org/officeDocument/2006/relationships/hyperlink" Target="file:///C:\Users\Thomas%20Huet\Desktop\Documentation%20arch&#233;ologique%20li&#233;e%20&#224;%20la%20th&#232;se\Sites.docx" TargetMode="External"/><Relationship Id="rId4286" Type="http://schemas.openxmlformats.org/officeDocument/2006/relationships/hyperlink" Target="file:///C:\Users\Thomas%20Huet\Desktop\Documentation%20arch&#233;ologique%20li&#233;e%20&#224;%20la%20th&#232;se\Sites.docx" TargetMode="External"/><Relationship Id="rId5684" Type="http://schemas.openxmlformats.org/officeDocument/2006/relationships/hyperlink" Target="file:///C:\Users\Thomas%20Huet\Desktop\Documentation%20arch&#233;ologique%20li&#233;e%20&#224;%20la%20th&#232;se\Cultures.docx" TargetMode="External"/><Relationship Id="rId6735" Type="http://schemas.openxmlformats.org/officeDocument/2006/relationships/hyperlink" Target="file:///C:\Users\Thomas%20Huet\Desktop\Documentation%20arch&#233;ologique%20li&#233;e%20&#224;%20la%20th&#232;se\Cultures.docx" TargetMode="External"/><Relationship Id="rId5337" Type="http://schemas.openxmlformats.org/officeDocument/2006/relationships/hyperlink" Target="file:///C:\Users\Thomas%20Huet\Desktop\Documentation%20arch&#233;ologique%20li&#233;e%20&#224;%20la%20th&#232;se\Sites.docx" TargetMode="External"/><Relationship Id="rId9958" Type="http://schemas.openxmlformats.org/officeDocument/2006/relationships/hyperlink" Target="file:///C:\Users\Thomas%20Huet\Desktop\Documentation%20arch&#233;ologique%20li&#233;e%20&#224;%20la%20th&#232;se\Cultures.docx" TargetMode="External"/><Relationship Id="rId11888" Type="http://schemas.openxmlformats.org/officeDocument/2006/relationships/hyperlink" Target="file:///C:\Users\Thomas%20Huet\Desktop\Documentation%20arch&#233;ologique%20li&#233;e%20&#224;%20la%20th&#232;se\Cultures.docx" TargetMode="External"/><Relationship Id="rId12939" Type="http://schemas.openxmlformats.org/officeDocument/2006/relationships/hyperlink" Target="file:///C:\Users\Thomas%20Huet\Desktop\Documentation%20arch&#233;ologique%20li&#233;e%20&#224;%20la%20th&#232;se\Sites.docx" TargetMode="External"/><Relationship Id="rId1947" Type="http://schemas.openxmlformats.org/officeDocument/2006/relationships/hyperlink" Target="file:///C:\Users\Thomas%20Huet\Desktop\Documentation%20arch&#233;ologique%20li&#233;e%20&#224;%20la%20th&#232;se\Cultures.docx" TargetMode="External"/><Relationship Id="rId14361" Type="http://schemas.openxmlformats.org/officeDocument/2006/relationships/hyperlink" Target="file:///C:\Users\Thomas%20Huet\Desktop\Documentation%20arch&#233;ologique%20li&#233;e%20&#224;%20la%20th&#232;se\Sites.docx" TargetMode="External"/><Relationship Id="rId4420" Type="http://schemas.openxmlformats.org/officeDocument/2006/relationships/hyperlink" Target="file:///C:\Users\Thomas%20Huet\Desktop\Documentation%20arch&#233;ologique%20li&#233;e%20&#224;%20la%20th&#232;se\Sites.docx" TargetMode="External"/><Relationship Id="rId7990" Type="http://schemas.openxmlformats.org/officeDocument/2006/relationships/hyperlink" Target="file:///C:\Users\Thomas%20Huet\Desktop\Documentation%20arch&#233;ologique%20li&#233;e%20&#224;%20la%20th&#232;se\Cultures.docx" TargetMode="External"/><Relationship Id="rId14014" Type="http://schemas.openxmlformats.org/officeDocument/2006/relationships/hyperlink" Target="file:///C:\Users\Thomas%20Huet\Desktop\Documentation%20arch&#233;ologique%20li&#233;e%20&#224;%20la%20th&#232;se\Sites.docx" TargetMode="External"/><Relationship Id="rId290" Type="http://schemas.openxmlformats.org/officeDocument/2006/relationships/hyperlink" Target="file:///C:\Users\Thomas%20Huet\Desktop\Documentation%20arch&#233;ologique%20li&#233;e%20&#224;%20la%20th&#232;se\Sites.docx" TargetMode="External"/><Relationship Id="rId3022" Type="http://schemas.openxmlformats.org/officeDocument/2006/relationships/hyperlink" Target="file:///C:\Users\Thomas%20Huet\Desktop\Documentation%20arch&#233;ologique%20li&#233;e%20&#224;%20la%20th&#232;se\Cultures.docx" TargetMode="External"/><Relationship Id="rId6592" Type="http://schemas.openxmlformats.org/officeDocument/2006/relationships/hyperlink" Target="file:///C:\Users\Thomas%20Huet\Desktop\Documentation%20arch&#233;ologique%20li&#233;e%20&#224;%20la%20th&#232;se\Cultures.docx" TargetMode="External"/><Relationship Id="rId7643" Type="http://schemas.openxmlformats.org/officeDocument/2006/relationships/hyperlink" Target="file:///C:\Users\Thomas%20Huet\Desktop\Documentation%20arch&#233;ologique%20li&#233;e%20&#224;%20la%20th&#232;se\Cultures.docx" TargetMode="External"/><Relationship Id="rId10971" Type="http://schemas.openxmlformats.org/officeDocument/2006/relationships/hyperlink" Target="file:///C:\Users\Thomas%20Huet\Desktop\Documentation%20arch&#233;ologique%20li&#233;e%20&#224;%20la%20th&#232;se\Cultures.docx" TargetMode="External"/><Relationship Id="rId5194" Type="http://schemas.openxmlformats.org/officeDocument/2006/relationships/hyperlink" Target="file:///C:\Users\Thomas%20Huet\Desktop\Documentation%20arch&#233;ologique%20li&#233;e%20&#224;%20la%20th&#232;se\Cultures.docx" TargetMode="External"/><Relationship Id="rId6245" Type="http://schemas.openxmlformats.org/officeDocument/2006/relationships/hyperlink" Target="file:///C:\Users\Thomas%20Huet\Desktop\Documentation%20arch&#233;ologique%20li&#233;e%20&#224;%20la%20th&#232;se\Sites.docx" TargetMode="External"/><Relationship Id="rId10624" Type="http://schemas.openxmlformats.org/officeDocument/2006/relationships/hyperlink" Target="file:///C:\Users\Thomas%20Huet\Desktop\Documentation%20arch&#233;ologique%20li&#233;e%20&#224;%20la%20th&#232;se\Cultures.docx" TargetMode="External"/><Relationship Id="rId12796" Type="http://schemas.openxmlformats.org/officeDocument/2006/relationships/hyperlink" Target="file:///C:\Users\Thomas%20Huet\Desktop\Documentation%20arch&#233;ologique%20li&#233;e%20&#224;%20la%20th&#232;se\Cultures.docx" TargetMode="External"/><Relationship Id="rId13847" Type="http://schemas.openxmlformats.org/officeDocument/2006/relationships/hyperlink" Target="file:///C:\Users\Thomas%20Huet\Desktop\Documentation%20arch&#233;ologique%20li&#233;e%20&#224;%20la%20th&#232;se\Environnement.docx" TargetMode="External"/><Relationship Id="rId2855" Type="http://schemas.openxmlformats.org/officeDocument/2006/relationships/hyperlink" Target="file:///C:\Users\Thomas%20Huet\Desktop\Documentation%20arch&#233;ologique%20li&#233;e%20&#224;%20la%20th&#232;se\Cultures.docx" TargetMode="External"/><Relationship Id="rId3906" Type="http://schemas.openxmlformats.org/officeDocument/2006/relationships/hyperlink" Target="file:///C:\Users\Thomas%20Huet\Desktop\Documentation%20arch&#233;ologique%20li&#233;e%20&#224;%20la%20th&#232;se\Cultures.docx" TargetMode="External"/><Relationship Id="rId9468" Type="http://schemas.openxmlformats.org/officeDocument/2006/relationships/hyperlink" Target="file:///C:\Users\Thomas%20Huet\Desktop\Documentation%20arch&#233;ologique%20li&#233;e%20&#224;%20la%20th&#232;se\Cultures.docx" TargetMode="External"/><Relationship Id="rId11398" Type="http://schemas.openxmlformats.org/officeDocument/2006/relationships/hyperlink" Target="file:///C:\Users\Thomas%20Huet\Desktop\Documentation%20arch&#233;ologique%20li&#233;e%20&#224;%20la%20th&#232;se\Sites.docx" TargetMode="External"/><Relationship Id="rId12449" Type="http://schemas.openxmlformats.org/officeDocument/2006/relationships/hyperlink" Target="file:///C:\Users\Thomas%20Huet\Desktop\Documentation%20arch&#233;ologique%20li&#233;e%20&#224;%20la%20th&#232;se\Cultures.docx" TargetMode="External"/><Relationship Id="rId827" Type="http://schemas.openxmlformats.org/officeDocument/2006/relationships/hyperlink" Target="file:///C:\Users\Thomas%20Huet\Desktop\Documentation%20arch&#233;ologique%20li&#233;e%20&#224;%20la%20th&#232;se\Cultures.docx" TargetMode="External"/><Relationship Id="rId1457" Type="http://schemas.openxmlformats.org/officeDocument/2006/relationships/hyperlink" Target="file:///C:\Users\Thomas%20Huet\Desktop\Documentation%20arch&#233;ologique%20li&#233;e%20&#224;%20la%20th&#232;se\Sites.docx" TargetMode="External"/><Relationship Id="rId2508" Type="http://schemas.openxmlformats.org/officeDocument/2006/relationships/hyperlink" Target="file:///C:\Users\Thomas%20Huet\Desktop\Documentation%20arch&#233;ologique%20li&#233;e%20&#224;%20la%20th&#232;se\Cultures.docx" TargetMode="External"/><Relationship Id="rId8551" Type="http://schemas.openxmlformats.org/officeDocument/2006/relationships/hyperlink" Target="file:///C:\Users\Thomas%20Huet\Desktop\Documentation%20arch&#233;ologique%20li&#233;e%20&#224;%20la%20th&#232;se\Cultures.docx" TargetMode="External"/><Relationship Id="rId9602" Type="http://schemas.openxmlformats.org/officeDocument/2006/relationships/hyperlink" Target="file:///C:\Users\Thomas%20Huet\Desktop\Documentation%20arch&#233;ologique%20li&#233;e%20&#224;%20la%20th&#232;se\Sites.docx" TargetMode="External"/><Relationship Id="rId10481" Type="http://schemas.openxmlformats.org/officeDocument/2006/relationships/hyperlink" Target="file:///C:\Users\Thomas%20Huet\Desktop\Documentation%20arch&#233;ologique%20li&#233;e%20&#224;%20la%20th&#232;se\Cultures.docx" TargetMode="External"/><Relationship Id="rId12930" Type="http://schemas.openxmlformats.org/officeDocument/2006/relationships/hyperlink" Target="file:///C:\Users\Thomas%20Huet\Desktop\Documentation%20arch&#233;ologique%20li&#233;e%20&#224;%20la%20th&#232;se\Cultures.docx" TargetMode="External"/><Relationship Id="rId7153" Type="http://schemas.openxmlformats.org/officeDocument/2006/relationships/hyperlink" Target="file:///C:\Users\Thomas%20Huet\Desktop\Documentation%20arch&#233;ologique%20li&#233;e%20&#224;%20la%20th&#232;se\Sites.docx" TargetMode="External"/><Relationship Id="rId8204" Type="http://schemas.openxmlformats.org/officeDocument/2006/relationships/hyperlink" Target="file:///C:\Users\Thomas%20Huet\Desktop\Documentation%20arch&#233;ologique%20li&#233;e%20&#224;%20la%20th&#232;se\Sites.docx" TargetMode="External"/><Relationship Id="rId10134" Type="http://schemas.openxmlformats.org/officeDocument/2006/relationships/hyperlink" Target="file:///C:\Users\Thomas%20Huet\Desktop\Documentation%20arch&#233;ologique%20li&#233;e%20&#224;%20la%20th&#232;se\Sites.docx" TargetMode="External"/><Relationship Id="rId11532" Type="http://schemas.openxmlformats.org/officeDocument/2006/relationships/hyperlink" Target="file:///C:\Users\Thomas%20Huet\Desktop\Documentation%20arch&#233;ologique%20li&#233;e%20&#224;%20la%20th&#232;se\Cultures.docx" TargetMode="External"/><Relationship Id="rId684" Type="http://schemas.openxmlformats.org/officeDocument/2006/relationships/hyperlink" Target="file:///C:\Users\Thomas%20Huet\Desktop\Documentation%20arch&#233;ologique%20li&#233;e%20&#224;%20la%20th&#232;se\Sites.docx" TargetMode="External"/><Relationship Id="rId2365" Type="http://schemas.openxmlformats.org/officeDocument/2006/relationships/hyperlink" Target="file:///C:\Users\Thomas%20Huet\Desktop\Documentation%20arch&#233;ologique%20li&#233;e%20&#224;%20la%20th&#232;se\Cultures.docx" TargetMode="External"/><Relationship Id="rId3763" Type="http://schemas.openxmlformats.org/officeDocument/2006/relationships/hyperlink" Target="file:///C:\Users\Thomas%20Huet\Desktop\Documentation%20arch&#233;ologique%20li&#233;e%20&#224;%20la%20th&#232;se\Cultures.docx" TargetMode="External"/><Relationship Id="rId4814" Type="http://schemas.openxmlformats.org/officeDocument/2006/relationships/hyperlink" Target="file:///C:\Users\Thomas%20Huet\Desktop\Documentation%20arch&#233;ologique%20li&#233;e%20&#224;%20la%20th&#232;se\Sites.docx" TargetMode="External"/><Relationship Id="rId13357" Type="http://schemas.openxmlformats.org/officeDocument/2006/relationships/hyperlink" Target="file:///C:\Users\Thomas%20Huet\Desktop\Documentation%20arch&#233;ologique%20li&#233;e%20&#224;%20la%20th&#232;se\Sites.docx" TargetMode="External"/><Relationship Id="rId14408" Type="http://schemas.openxmlformats.org/officeDocument/2006/relationships/hyperlink" Target="file:///C:\Users\Thomas%20Huet\Desktop\Documentation%20arch&#233;ologique%20li&#233;e%20&#224;%20la%20th&#232;se\Cultures.docx" TargetMode="External"/><Relationship Id="rId337" Type="http://schemas.openxmlformats.org/officeDocument/2006/relationships/hyperlink" Target="Sites.docx" TargetMode="External"/><Relationship Id="rId2018" Type="http://schemas.openxmlformats.org/officeDocument/2006/relationships/hyperlink" Target="file:///C:\Users\Thomas%20Huet\Desktop\Documentation%20arch&#233;ologique%20li&#233;e%20&#224;%20la%20th&#232;se\Sites.docx" TargetMode="External"/><Relationship Id="rId3416" Type="http://schemas.openxmlformats.org/officeDocument/2006/relationships/hyperlink" Target="file:///C:\Users\Thomas%20Huet\Desktop\Documentation%20arch&#233;ologique%20li&#233;e%20&#224;%20la%20th&#232;se\Cultures.docx" TargetMode="External"/><Relationship Id="rId6986" Type="http://schemas.openxmlformats.org/officeDocument/2006/relationships/hyperlink" Target="file:///C:\Users\Thomas%20Huet\Desktop\Documentation%20arch&#233;ologique%20li&#233;e%20&#224;%20la%20th&#232;se\Cultures.docx" TargetMode="External"/><Relationship Id="rId5588" Type="http://schemas.openxmlformats.org/officeDocument/2006/relationships/hyperlink" Target="file:///C:\Users\Thomas%20Huet\Desktop\Documentation%20arch&#233;ologique%20li&#233;e%20&#224;%20la%20th&#232;se\Sites.docx" TargetMode="External"/><Relationship Id="rId6639" Type="http://schemas.openxmlformats.org/officeDocument/2006/relationships/hyperlink" Target="Cultures.docx" TargetMode="External"/><Relationship Id="rId12440" Type="http://schemas.openxmlformats.org/officeDocument/2006/relationships/hyperlink" Target="file:///C:\Users\Thomas%20Huet\Desktop\Documentation%20arch&#233;ologique%20li&#233;e%20&#224;%20la%20th&#232;se\Cultures.docx" TargetMode="External"/><Relationship Id="rId8061" Type="http://schemas.openxmlformats.org/officeDocument/2006/relationships/hyperlink" Target="file:///C:\Users\Thomas%20Huet\Desktop\Documentation%20arch&#233;ologique%20li&#233;e%20&#224;%20la%20th&#232;se\Cultures.docx" TargetMode="External"/><Relationship Id="rId9112" Type="http://schemas.openxmlformats.org/officeDocument/2006/relationships/hyperlink" Target="file:///C:\Users\Thomas%20Huet\Desktop\Documentation%20arch&#233;ologique%20li&#233;e%20&#224;%20la%20th&#232;se\Cultures.docx" TargetMode="External"/><Relationship Id="rId11042" Type="http://schemas.openxmlformats.org/officeDocument/2006/relationships/hyperlink" Target="file:///C:\Users\Thomas%20Huet\Desktop\Documentation%20arch&#233;ologique%20li&#233;e%20&#224;%20la%20th&#232;se\Sites.docx" TargetMode="External"/><Relationship Id="rId1101" Type="http://schemas.openxmlformats.org/officeDocument/2006/relationships/hyperlink" Target="file:///C:\Users\Thomas%20Huet\Desktop\Documentation%20arch&#233;ologique%20li&#233;e%20&#224;%20la%20th&#232;se\Cultures.docx" TargetMode="External"/><Relationship Id="rId4671" Type="http://schemas.openxmlformats.org/officeDocument/2006/relationships/hyperlink" Target="file:///C:\Users\Thomas%20Huet\Desktop\Documentation%20arch&#233;ologique%20li&#233;e%20&#224;%20la%20th&#232;se\Cultures.docx" TargetMode="External"/><Relationship Id="rId5722" Type="http://schemas.openxmlformats.org/officeDocument/2006/relationships/hyperlink" Target="file:///C:\Users\Thomas%20Huet\Desktop\Documentation%20arch&#233;ologique%20li&#233;e%20&#224;%20la%20th&#232;se\Analyses%20Statistiques.docx" TargetMode="External"/><Relationship Id="rId14265" Type="http://schemas.openxmlformats.org/officeDocument/2006/relationships/hyperlink" Target="file:///C:\Users\Thomas%20Huet\Desktop\Documentation%20arch&#233;ologique%20li&#233;e%20&#224;%20la%20th&#232;se\Sites.docx" TargetMode="External"/><Relationship Id="rId3273" Type="http://schemas.openxmlformats.org/officeDocument/2006/relationships/hyperlink" Target="file:///C:\Users\Thomas%20Huet\Desktop\Documentation%20arch&#233;ologique%20li&#233;e%20&#224;%20la%20th&#232;se\Sites.docx" TargetMode="External"/><Relationship Id="rId4324" Type="http://schemas.openxmlformats.org/officeDocument/2006/relationships/hyperlink" Target="file:///C:\Users\Thomas%20Huet\Desktop\Documentation%20arch&#233;ologique%20li&#233;e%20&#224;%20la%20th&#232;se\Cultures.docx" TargetMode="External"/><Relationship Id="rId194" Type="http://schemas.openxmlformats.org/officeDocument/2006/relationships/hyperlink" Target="Sites.docx" TargetMode="External"/><Relationship Id="rId6496" Type="http://schemas.openxmlformats.org/officeDocument/2006/relationships/hyperlink" Target="file:///C:\Users\Thomas%20Huet\Desktop\Documentation%20arch&#233;ologique%20li&#233;e%20&#224;%20la%20th&#232;se\Sites.docx" TargetMode="External"/><Relationship Id="rId7894" Type="http://schemas.openxmlformats.org/officeDocument/2006/relationships/hyperlink" Target="file:///C:\Users\Thomas%20Huet\Desktop\Documentation%20arch&#233;ologique%20li&#233;e%20&#224;%20la%20th&#232;se\Cultures.docx" TargetMode="External"/><Relationship Id="rId8945" Type="http://schemas.openxmlformats.org/officeDocument/2006/relationships/hyperlink" Target="file:///C:\Users\Thomas%20Huet\Desktop\Documentation%20arch&#233;ologique%20li&#233;e%20&#224;%20la%20th&#232;se\Sites.docx" TargetMode="External"/><Relationship Id="rId10875" Type="http://schemas.openxmlformats.org/officeDocument/2006/relationships/hyperlink" Target="file:///C:\Users\Thomas%20Huet\Desktop\Documentation%20arch&#233;ologique%20li&#233;e%20&#224;%20la%20th&#232;se\Cultures.docx" TargetMode="External"/><Relationship Id="rId11926" Type="http://schemas.openxmlformats.org/officeDocument/2006/relationships/hyperlink" Target="file:///C:\Users\Thomas%20Huet\Desktop\Documentation%20arch&#233;ologique%20li&#233;e%20&#224;%20la%20th&#232;se\Cultures.docx" TargetMode="External"/><Relationship Id="rId5098" Type="http://schemas.openxmlformats.org/officeDocument/2006/relationships/hyperlink" Target="file:///C:\Users\Thomas%20Huet\Desktop\Documentation%20arch&#233;ologique%20li&#233;e%20&#224;%20la%20th&#232;se\Cultures.docx" TargetMode="External"/><Relationship Id="rId6149" Type="http://schemas.openxmlformats.org/officeDocument/2006/relationships/hyperlink" Target="file:///C:\Users\Thomas%20Huet\Desktop\Documentation%20arch&#233;ologique%20li&#233;e%20&#224;%20la%20th&#232;se\Cultures.docx" TargetMode="External"/><Relationship Id="rId7547" Type="http://schemas.openxmlformats.org/officeDocument/2006/relationships/hyperlink" Target="file:///C:\Users\Thomas%20Huet\Desktop\Documentation%20arch&#233;ologique%20li&#233;e%20&#224;%20la%20th&#232;se\Cultures.docx" TargetMode="External"/><Relationship Id="rId10528" Type="http://schemas.openxmlformats.org/officeDocument/2006/relationships/hyperlink" Target="file:///C:\Users\Thomas%20Huet\Desktop\Documentation%20arch&#233;ologique%20li&#233;e%20&#224;%20la%20th&#232;se\Cultures.docx" TargetMode="External"/><Relationship Id="rId13001" Type="http://schemas.openxmlformats.org/officeDocument/2006/relationships/hyperlink" Target="file:///C:\Users\Thomas%20Huet\Desktop\Documentation%20arch&#233;ologique%20li&#233;e%20&#224;%20la%20th&#232;se\Sites.docx" TargetMode="External"/><Relationship Id="rId2759" Type="http://schemas.openxmlformats.org/officeDocument/2006/relationships/hyperlink" Target="file:///C:\Users\Thomas%20Huet\Desktop\Documentation%20arch&#233;ologique%20li&#233;e%20&#224;%20la%20th&#232;se\Cultures.docx" TargetMode="External"/><Relationship Id="rId6630" Type="http://schemas.openxmlformats.org/officeDocument/2006/relationships/hyperlink" Target="Sites.docx" TargetMode="External"/><Relationship Id="rId4181" Type="http://schemas.openxmlformats.org/officeDocument/2006/relationships/hyperlink" Target="file:///C:\Users\Thomas%20Huet\Desktop\Documentation%20arch&#233;ologique%20li&#233;e%20&#224;%20la%20th&#232;se\Cultures.docx" TargetMode="External"/><Relationship Id="rId5232" Type="http://schemas.openxmlformats.org/officeDocument/2006/relationships/hyperlink" Target="file:///C:\Users\Thomas%20Huet\Desktop\Documentation%20arch&#233;ologique%20li&#233;e%20&#224;%20la%20th&#232;se\Cultures.docx" TargetMode="External"/><Relationship Id="rId9853" Type="http://schemas.openxmlformats.org/officeDocument/2006/relationships/hyperlink" Target="file:///C:\Users\Thomas%20Huet\Desktop\Documentation%20arch&#233;ologique%20li&#233;e%20&#224;%20la%20th&#232;se\Sites.docx" TargetMode="External"/><Relationship Id="rId67" Type="http://schemas.openxmlformats.org/officeDocument/2006/relationships/hyperlink" Target="file:///C:\Users\Thomas%20Huet\Desktop\Documentation%20arch&#233;ologique%20li&#233;e%20&#224;%20la%20th&#232;se\Sites.docx" TargetMode="External"/><Relationship Id="rId8455" Type="http://schemas.openxmlformats.org/officeDocument/2006/relationships/hyperlink" Target="file:///C:\Users\Thomas%20Huet\Desktop\Documentation%20arch&#233;ologique%20li&#233;e%20&#224;%20la%20th&#232;se\Sites.docx" TargetMode="External"/><Relationship Id="rId9506" Type="http://schemas.openxmlformats.org/officeDocument/2006/relationships/hyperlink" Target="file:///C:\Users\Thomas%20Huet\Desktop\Documentation%20arch&#233;ologique%20li&#233;e%20&#224;%20la%20th&#232;se\Cultures.docx" TargetMode="External"/><Relationship Id="rId11783" Type="http://schemas.openxmlformats.org/officeDocument/2006/relationships/hyperlink" Target="file:///C:\Users\Thomas%20Huet\Desktop\Documentation%20arch&#233;ologique%20li&#233;e%20&#224;%20la%20th&#232;se\Cultures.docx" TargetMode="External"/><Relationship Id="rId12834" Type="http://schemas.openxmlformats.org/officeDocument/2006/relationships/hyperlink" Target="file:///C:\Users\Thomas%20Huet\Desktop\Documentation%20arch&#233;ologique%20li&#233;e%20&#224;%20la%20th&#232;se\Cultures.docx" TargetMode="External"/><Relationship Id="rId1842" Type="http://schemas.openxmlformats.org/officeDocument/2006/relationships/hyperlink" Target="file:///C:\Users\Thomas%20Huet\Desktop\Documentation%20arch&#233;ologique%20li&#233;e%20&#224;%20la%20th&#232;se\Sites.docx" TargetMode="External"/><Relationship Id="rId7057" Type="http://schemas.openxmlformats.org/officeDocument/2006/relationships/hyperlink" Target="file:///C:\Users\Thomas%20Huet\Desktop\Documentation%20arch&#233;ologique%20li&#233;e%20&#224;%20la%20th&#232;se\Sites.docx" TargetMode="External"/><Relationship Id="rId8108" Type="http://schemas.openxmlformats.org/officeDocument/2006/relationships/hyperlink" Target="file:///C:\Users\Thomas%20Huet\Desktop\Documentation%20arch&#233;ologique%20li&#233;e%20&#224;%20la%20th&#232;se\Cultures.docx" TargetMode="External"/><Relationship Id="rId10385" Type="http://schemas.openxmlformats.org/officeDocument/2006/relationships/hyperlink" Target="file:///C:\Users\Thomas%20Huet\Desktop\Documentation%20arch&#233;ologique%20li&#233;e%20&#224;%20la%20th&#232;se\Sites.docx" TargetMode="External"/><Relationship Id="rId11436" Type="http://schemas.openxmlformats.org/officeDocument/2006/relationships/hyperlink" Target="file:///C:\Users\Thomas%20Huet\Desktop\Documentation%20arch&#233;ologique%20li&#233;e%20&#224;%20la%20th&#232;se\Cultures.docx" TargetMode="External"/><Relationship Id="rId10038" Type="http://schemas.openxmlformats.org/officeDocument/2006/relationships/hyperlink" Target="file:///C:\Users\Thomas%20Huet\Desktop\Documentation%20arch&#233;ologique%20li&#233;e%20&#224;%20la%20th&#232;se\Sites.docx" TargetMode="External"/><Relationship Id="rId3667" Type="http://schemas.openxmlformats.org/officeDocument/2006/relationships/hyperlink" Target="file:///C:\Users\Thomas%20Huet\Desktop\Documentation%20arch&#233;ologique%20li&#233;e%20&#224;%20la%20th&#232;se\Sites.docx" TargetMode="External"/><Relationship Id="rId4718" Type="http://schemas.openxmlformats.org/officeDocument/2006/relationships/hyperlink" Target="file:///C:\Users\Thomas%20Huet\Desktop\Documentation%20arch&#233;ologique%20li&#233;e%20&#224;%20la%20th&#232;se\Cultures.docx" TargetMode="External"/><Relationship Id="rId588" Type="http://schemas.openxmlformats.org/officeDocument/2006/relationships/hyperlink" Target="file:///C:\Users\Thomas%20Huet\Desktop\Documentation%20arch&#233;ologique%20li&#233;e%20&#224;%20la%20th&#232;se\Sites.docx" TargetMode="External"/><Relationship Id="rId2269" Type="http://schemas.openxmlformats.org/officeDocument/2006/relationships/hyperlink" Target="file:///C:\Users\Thomas%20Huet\Desktop\Documentation%20arch&#233;ologique%20li&#233;e%20&#224;%20la%20th&#232;se\Cultures.docx" TargetMode="External"/><Relationship Id="rId6140" Type="http://schemas.openxmlformats.org/officeDocument/2006/relationships/hyperlink" Target="file:///C:\Users\Thomas%20Huet\Desktop\Documentation%20arch&#233;ologique%20li&#233;e%20&#224;%20la%20th&#232;se\Sites.docx" TargetMode="External"/><Relationship Id="rId12691" Type="http://schemas.openxmlformats.org/officeDocument/2006/relationships/hyperlink" Target="file:///C:\Users\Thomas%20Huet\Desktop\Documentation%20arch&#233;ologique%20li&#233;e%20&#224;%20la%20th&#232;se\Sites.docx" TargetMode="External"/><Relationship Id="rId2750" Type="http://schemas.openxmlformats.org/officeDocument/2006/relationships/hyperlink" Target="file:///C:\Users\Thomas%20Huet\Desktop\Documentation%20arch&#233;ologique%20li&#233;e%20&#224;%20la%20th&#232;se\Cultures.docx" TargetMode="External"/><Relationship Id="rId3801" Type="http://schemas.openxmlformats.org/officeDocument/2006/relationships/hyperlink" Target="file:///C:\Users\Thomas%20Huet\Desktop\Documentation%20arch&#233;ologique%20li&#233;e%20&#224;%20la%20th&#232;se\Cultures.docx" TargetMode="External"/><Relationship Id="rId9363" Type="http://schemas.openxmlformats.org/officeDocument/2006/relationships/hyperlink" Target="http://chevaux" TargetMode="External"/><Relationship Id="rId11293" Type="http://schemas.openxmlformats.org/officeDocument/2006/relationships/hyperlink" Target="file:///C:\Users\Thomas%20Huet\Desktop\Documentation%20arch&#233;ologique%20li&#233;e%20&#224;%20la%20th&#232;se\Cultures.docx" TargetMode="External"/><Relationship Id="rId12344" Type="http://schemas.openxmlformats.org/officeDocument/2006/relationships/hyperlink" Target="file:///C:\Users\Thomas%20Huet\Desktop\Documentation%20arch&#233;ologique%20li&#233;e%20&#224;%20la%20th&#232;se\Cultures.docx" TargetMode="External"/><Relationship Id="rId13742" Type="http://schemas.openxmlformats.org/officeDocument/2006/relationships/hyperlink" Target="file:///C:\Users\Thomas%20Huet\Desktop\Documentation%20arch&#233;ologique%20li&#233;e%20&#224;%20la%20th&#232;se\Sites.docx" TargetMode="External"/><Relationship Id="rId722" Type="http://schemas.openxmlformats.org/officeDocument/2006/relationships/hyperlink" Target="file:///C:\Users\Thomas%20Huet\Desktop\Documentation%20arch&#233;ologique%20li&#233;e%20&#224;%20la%20th&#232;se\Sites.docx" TargetMode="External"/><Relationship Id="rId1352" Type="http://schemas.openxmlformats.org/officeDocument/2006/relationships/hyperlink" Target="file:///C:\Users\Thomas%20Huet\Desktop\Documentation%20arch&#233;ologique%20li&#233;e%20&#224;%20la%20th&#232;se\Cultures.docx" TargetMode="External"/><Relationship Id="rId2403" Type="http://schemas.openxmlformats.org/officeDocument/2006/relationships/hyperlink" Target="file:///C:\Users\Thomas%20Huet\Desktop\Documentation%20arch&#233;ologique%20li&#233;e%20&#224;%20la%20th&#232;se\Cultures.docx" TargetMode="External"/><Relationship Id="rId9016" Type="http://schemas.openxmlformats.org/officeDocument/2006/relationships/hyperlink" Target="file:///C:\Users\Thomas%20Huet\Desktop\Documentation%20arch&#233;ologique%20li&#233;e%20&#224;%20la%20th&#232;se\Sites.docx" TargetMode="External"/><Relationship Id="rId1005" Type="http://schemas.openxmlformats.org/officeDocument/2006/relationships/hyperlink" Target="file:///C:\Users\Thomas%20Huet\Desktop\Documentation%20arch&#233;ologique%20li&#233;e%20&#224;%20la%20th&#232;se\Cultures.docx" TargetMode="External"/><Relationship Id="rId4575" Type="http://schemas.openxmlformats.org/officeDocument/2006/relationships/hyperlink" Target="file:///C:\Users\Thomas%20Huet\Desktop\Documentation%20arch&#233;ologique%20li&#233;e%20&#224;%20la%20th&#232;se\Sites.docx" TargetMode="External"/><Relationship Id="rId5973" Type="http://schemas.openxmlformats.org/officeDocument/2006/relationships/hyperlink" Target="file:///C:\Users\Thomas%20Huet\Desktop\Documentation%20arch&#233;ologique%20li&#233;e%20&#224;%20la%20th&#232;se\Cultures.docx" TargetMode="External"/><Relationship Id="rId3177" Type="http://schemas.openxmlformats.org/officeDocument/2006/relationships/hyperlink" Target="file:///C:\Users\Thomas%20Huet\Desktop\Documentation%20arch&#233;ologique%20li&#233;e%20&#224;%20la%20th&#232;se\Cultures.docx" TargetMode="External"/><Relationship Id="rId4228" Type="http://schemas.openxmlformats.org/officeDocument/2006/relationships/hyperlink" Target="file:///C:\Users\Thomas%20Huet\Desktop\Documentation%20arch&#233;ologique%20li&#233;e%20&#224;%20la%20th&#232;se\Cultures.docx" TargetMode="External"/><Relationship Id="rId5626" Type="http://schemas.openxmlformats.org/officeDocument/2006/relationships/hyperlink" Target="file:///C:\Users\Thomas%20Huet\Desktop\Documentation%20arch&#233;ologique%20li&#233;e%20&#224;%20la%20th&#232;se\Cultures.docx" TargetMode="External"/><Relationship Id="rId14169" Type="http://schemas.openxmlformats.org/officeDocument/2006/relationships/hyperlink" Target="file:///C:\Users\Thomas%20Huet\Desktop\Documentation%20arch&#233;ologique%20li&#233;e%20&#224;%20la%20th&#232;se\Sites.docx" TargetMode="External"/><Relationship Id="rId7798" Type="http://schemas.openxmlformats.org/officeDocument/2006/relationships/hyperlink" Target="file:///C:\Users\Thomas%20Huet\Desktop\Documentation%20arch&#233;ologique%20li&#233;e%20&#224;%20la%20th&#232;se\Sites.docx" TargetMode="External"/><Relationship Id="rId8849" Type="http://schemas.openxmlformats.org/officeDocument/2006/relationships/hyperlink" Target="file:///C:\Users\Thomas%20Huet\Desktop\Documentation%20arch&#233;ologique%20li&#233;e%20&#224;%20la%20th&#232;se\Sites.docx" TargetMode="External"/><Relationship Id="rId10779" Type="http://schemas.openxmlformats.org/officeDocument/2006/relationships/hyperlink" Target="file:///C:\Users\Thomas%20Huet\Desktop\Documentation%20arch&#233;ologique%20li&#233;e%20&#224;%20la%20th&#232;se\Cultures.docx" TargetMode="External"/><Relationship Id="rId13252" Type="http://schemas.openxmlformats.org/officeDocument/2006/relationships/hyperlink" Target="file:///C:\Users\Thomas%20Huet\Desktop\Documentation%20arch&#233;ologique%20li&#233;e%20&#224;%20la%20th&#232;se\Sites.docx" TargetMode="External"/><Relationship Id="rId14303" Type="http://schemas.openxmlformats.org/officeDocument/2006/relationships/hyperlink" Target="file:///C:\Users\Thomas%20Huet\Desktop\Documentation%20arch&#233;ologique%20li&#233;e%20&#224;%20la%20th&#232;se\Sites.docx" TargetMode="External"/><Relationship Id="rId2260" Type="http://schemas.openxmlformats.org/officeDocument/2006/relationships/hyperlink" Target="file:///C:\Users\Thomas%20Huet\Desktop\Documentation%20arch&#233;ologique%20li&#233;e%20&#224;%20la%20th&#232;se\Cultures.docx" TargetMode="External"/><Relationship Id="rId3311" Type="http://schemas.openxmlformats.org/officeDocument/2006/relationships/hyperlink" Target="file:///C:\Users\Thomas%20Huet\Desktop\Documentation%20arch&#233;ologique%20li&#233;e%20&#224;%20la%20th&#232;se\Sites.docx" TargetMode="External"/><Relationship Id="rId6881" Type="http://schemas.openxmlformats.org/officeDocument/2006/relationships/hyperlink" Target="file:///C:\Users\Thomas%20Huet\Desktop\Documentation%20arch&#233;ologique%20li&#233;e%20&#224;%20la%20th&#232;se\Cultures.docx" TargetMode="External"/><Relationship Id="rId7932" Type="http://schemas.openxmlformats.org/officeDocument/2006/relationships/hyperlink" Target="file:///C:\Users\Thomas%20Huet\Desktop\Documentation%20arch&#233;ologique%20li&#233;e%20&#224;%20la%20th&#232;se\Cultures.docx" TargetMode="External"/><Relationship Id="rId232" Type="http://schemas.openxmlformats.org/officeDocument/2006/relationships/hyperlink" Target="Sites.docx" TargetMode="External"/><Relationship Id="rId5483" Type="http://schemas.openxmlformats.org/officeDocument/2006/relationships/hyperlink" Target="file:///C:\Users\Thomas%20Huet\Desktop\Documentation%20arch&#233;ologique%20li&#233;e%20&#224;%20la%20th&#232;se\Sites.docx" TargetMode="External"/><Relationship Id="rId6534" Type="http://schemas.openxmlformats.org/officeDocument/2006/relationships/hyperlink" Target="file:///C:\Users\Thomas%20Huet\Desktop\Documentation%20arch&#233;ologique%20li&#233;e%20&#224;%20la%20th&#232;se\Sites.docx" TargetMode="External"/><Relationship Id="rId10913" Type="http://schemas.openxmlformats.org/officeDocument/2006/relationships/hyperlink" Target="file:///C:\Users\Thomas%20Huet\Desktop\Documentation%20arch&#233;ologique%20li&#233;e%20&#224;%20la%20th&#232;se\Sites.docx" TargetMode="External"/><Relationship Id="rId4085" Type="http://schemas.openxmlformats.org/officeDocument/2006/relationships/hyperlink" Target="file:///C:\Users\Thomas%20Huet\Desktop\Documentation%20arch&#233;ologique%20li&#233;e%20&#224;%20la%20th&#232;se\Cultures.docx" TargetMode="External"/><Relationship Id="rId5136" Type="http://schemas.openxmlformats.org/officeDocument/2006/relationships/hyperlink" Target="file:///C:\Users\Thomas%20Huet\Desktop\Documentation%20arch&#233;ologique%20li&#233;e%20&#224;%20la%20th&#232;se\Sites.docx" TargetMode="External"/><Relationship Id="rId8359" Type="http://schemas.openxmlformats.org/officeDocument/2006/relationships/hyperlink" Target="file:///C:\Users\Thomas%20Huet\Desktop\Documentation%20arch&#233;ologique%20li&#233;e%20&#224;%20la%20th&#232;se\Sites.docx" TargetMode="External"/><Relationship Id="rId9757" Type="http://schemas.openxmlformats.org/officeDocument/2006/relationships/hyperlink" Target="file:///C:\Users\Thomas%20Huet\Desktop\Documentation%20arch&#233;ologique%20li&#233;e%20&#224;%20la%20th&#232;se\Cultures.docx" TargetMode="External"/><Relationship Id="rId11687" Type="http://schemas.openxmlformats.org/officeDocument/2006/relationships/hyperlink" Target="file:///C:\Users\Thomas%20Huet\Desktop\Documentation%20arch&#233;ologique%20li&#233;e%20&#224;%20la%20th&#232;se\Cultures.docx" TargetMode="External"/><Relationship Id="rId12738" Type="http://schemas.openxmlformats.org/officeDocument/2006/relationships/hyperlink" Target="file:///C:\Users\Thomas%20Huet\Desktop\Documentation%20arch&#233;ologique%20li&#233;e%20&#224;%20la%20th&#232;se\Sites.docx" TargetMode="External"/><Relationship Id="rId1746" Type="http://schemas.openxmlformats.org/officeDocument/2006/relationships/hyperlink" Target="file:///C:\Users\Thomas%20Huet\Desktop\Documentation%20arch&#233;ologique%20li&#233;e%20&#224;%20la%20th&#232;se\Cultures.docx" TargetMode="External"/><Relationship Id="rId10289" Type="http://schemas.openxmlformats.org/officeDocument/2006/relationships/hyperlink" Target="file:///C:\Users\Thomas%20Huet\Desktop\Documentation%20arch&#233;ologique%20li&#233;e%20&#224;%20la%20th&#232;se\Cultures.docx" TargetMode="External"/><Relationship Id="rId14160" Type="http://schemas.openxmlformats.org/officeDocument/2006/relationships/hyperlink" Target="file:///C:\Users\Thomas%20Huet\Desktop\Documentation%20arch&#233;ologique%20li&#233;e%20&#224;%20la%20th&#232;se\Sites.docx" TargetMode="External"/><Relationship Id="rId4969" Type="http://schemas.openxmlformats.org/officeDocument/2006/relationships/hyperlink" Target="file:///C:\Users\Thomas%20Huet\Desktop\Documentation%20arch&#233;ologique%20li&#233;e%20&#224;%20la%20th&#232;se\Cultures.docx" TargetMode="External"/><Relationship Id="rId8840" Type="http://schemas.openxmlformats.org/officeDocument/2006/relationships/hyperlink" Target="file:///C:\Users\Thomas%20Huet\Desktop\Documentation%20arch&#233;ologique%20li&#233;e%20&#224;%20la%20th&#232;se\Sites.docx" TargetMode="External"/><Relationship Id="rId10770" Type="http://schemas.openxmlformats.org/officeDocument/2006/relationships/hyperlink" Target="file:///C:\Users\Thomas%20Huet\Desktop\Documentation%20arch&#233;ologique%20li&#233;e%20&#224;%20la%20th&#232;se\Sites.docx" TargetMode="External"/><Relationship Id="rId6391" Type="http://schemas.openxmlformats.org/officeDocument/2006/relationships/hyperlink" Target="file:///C:\Users\Thomas%20Huet\Desktop\Documentation%20arch&#233;ologique%20li&#233;e%20&#224;%20la%20th&#232;se\Sites.docx" TargetMode="External"/><Relationship Id="rId7442" Type="http://schemas.openxmlformats.org/officeDocument/2006/relationships/hyperlink" Target="file:///C:\Users\Thomas%20Huet\Desktop\Documentation%20arch&#233;ologique%20li&#233;e%20&#224;%20la%20th&#232;se\Cultures.docx" TargetMode="External"/><Relationship Id="rId10423" Type="http://schemas.openxmlformats.org/officeDocument/2006/relationships/hyperlink" Target="file:///C:\Users\Thomas%20Huet\Desktop\Documentation%20arch&#233;ologique%20li&#233;e%20&#224;%20la%20th&#232;se\Sites.docx" TargetMode="External"/><Relationship Id="rId11821" Type="http://schemas.openxmlformats.org/officeDocument/2006/relationships/hyperlink" Target="file:///C:\Users\Thomas%20Huet\Desktop\Documentation%20arch&#233;ologique%20li&#233;e%20&#224;%20la%20th&#232;se\Cultures.docx" TargetMode="External"/><Relationship Id="rId6044" Type="http://schemas.openxmlformats.org/officeDocument/2006/relationships/hyperlink" Target="file:///C:\Users\Thomas%20Huet\Desktop\Documentation%20arch&#233;ologique%20li&#233;e%20&#224;%20la%20th&#232;se\Sites.docx" TargetMode="External"/><Relationship Id="rId13993" Type="http://schemas.openxmlformats.org/officeDocument/2006/relationships/hyperlink" Target="file:///C:\Users\Thomas%20Huet\Desktop\Documentation%20arch&#233;ologique%20li&#233;e%20&#224;%20la%20th&#232;se\Sites.docx" TargetMode="External"/><Relationship Id="rId9267" Type="http://schemas.openxmlformats.org/officeDocument/2006/relationships/hyperlink" Target="file:///C:\Users\Thomas%20Huet\Desktop\Documentation%20arch&#233;ologique%20li&#233;e%20&#224;%20la%20th&#232;se\Sites.docx" TargetMode="External"/><Relationship Id="rId11197" Type="http://schemas.openxmlformats.org/officeDocument/2006/relationships/hyperlink" Target="file:///C:\Users\Thomas%20Huet\Desktop\Documentation%20arch&#233;ologique%20li&#233;e%20&#224;%20la%20th&#232;se\Sites.docx" TargetMode="External"/><Relationship Id="rId12595" Type="http://schemas.openxmlformats.org/officeDocument/2006/relationships/hyperlink" Target="file:///C:\Users\Thomas%20Huet\Desktop\Documentation%20arch&#233;ologique%20li&#233;e%20&#224;%20la%20th&#232;se\Cultures.docx" TargetMode="External"/><Relationship Id="rId13646" Type="http://schemas.openxmlformats.org/officeDocument/2006/relationships/hyperlink" Target="file:///C:\Users\Thomas%20Huet\Desktop\Documentation%20arch&#233;ologique%20li&#233;e%20&#224;%20la%20th&#232;se\Cultures.docx" TargetMode="External"/><Relationship Id="rId626" Type="http://schemas.openxmlformats.org/officeDocument/2006/relationships/hyperlink" Target="file:///C:\Users\Thomas%20Huet\Desktop\Documentation%20arch&#233;ologique%20li&#233;e%20&#224;%20la%20th&#232;se\Cultures.docx" TargetMode="External"/><Relationship Id="rId973" Type="http://schemas.openxmlformats.org/officeDocument/2006/relationships/hyperlink" Target="file:///C:\Users\Thomas%20Huet\Desktop\Documentation%20arch&#233;ologique%20li&#233;e%20&#224;%20la%20th&#232;se\Sites.docx" TargetMode="External"/><Relationship Id="rId1256" Type="http://schemas.openxmlformats.org/officeDocument/2006/relationships/hyperlink" Target="file:///C:\Users\Thomas%20Huet\Desktop\Documentation%20arch&#233;ologique%20li&#233;e%20&#224;%20la%20th&#232;se\Cultures.docx" TargetMode="External"/><Relationship Id="rId2307" Type="http://schemas.openxmlformats.org/officeDocument/2006/relationships/hyperlink" Target="file:///C:\Users\Thomas%20Huet\Desktop\Documentation%20arch&#233;ologique%20li&#233;e%20&#224;%20la%20th&#232;se\Cultures.docx" TargetMode="External"/><Relationship Id="rId2654" Type="http://schemas.openxmlformats.org/officeDocument/2006/relationships/hyperlink" Target="file:///C:\Users\Thomas%20Huet\Desktop\Documentation%20arch&#233;ologique%20li&#233;e%20&#224;%20la%20th&#232;se\Cultures.docx" TargetMode="External"/><Relationship Id="rId3705" Type="http://schemas.openxmlformats.org/officeDocument/2006/relationships/hyperlink" Target="file:///C:\Users\Thomas%20Huet\Desktop\Documentation%20arch&#233;ologique%20li&#233;e%20&#224;%20la%20th&#232;se\Cultures.docx" TargetMode="External"/><Relationship Id="rId12248" Type="http://schemas.openxmlformats.org/officeDocument/2006/relationships/hyperlink" Target="file:///C:\Users\Thomas%20Huet\Desktop\Documentation%20arch&#233;ologique%20li&#233;e%20&#224;%20la%20th&#232;se\Sites.docx" TargetMode="External"/><Relationship Id="rId5877" Type="http://schemas.openxmlformats.org/officeDocument/2006/relationships/hyperlink" Target="file:///C:\Users\Thomas%20Huet\Desktop\Documentation%20arch&#233;ologique%20li&#233;e%20&#224;%20la%20th&#232;se\Cultures.docx" TargetMode="External"/><Relationship Id="rId6928" Type="http://schemas.openxmlformats.org/officeDocument/2006/relationships/hyperlink" Target="file:///C:\Users\Thomas%20Huet\Desktop\Documentation%20arch&#233;ologique%20li&#233;e%20&#224;%20la%20th&#232;se\Cultures.docx" TargetMode="External"/><Relationship Id="rId4479" Type="http://schemas.openxmlformats.org/officeDocument/2006/relationships/hyperlink" Target="file:///C:\Users\Thomas%20Huet\Desktop\Documentation%20arch&#233;ologique%20li&#233;e%20&#224;%20la%20th&#232;se\Cultures.docx" TargetMode="External"/><Relationship Id="rId8350" Type="http://schemas.openxmlformats.org/officeDocument/2006/relationships/hyperlink" Target="file:///C:\Users\Thomas%20Huet\Desktop\Documentation%20arch&#233;ologique%20li&#233;e%20&#224;%20la%20th&#232;se\Cultures.docx" TargetMode="External"/><Relationship Id="rId9401" Type="http://schemas.openxmlformats.org/officeDocument/2006/relationships/hyperlink" Target="file:///C:\Users\Thomas%20Huet\Desktop\Documentation%20arch&#233;ologique%20li&#233;e%20&#224;%20la%20th&#232;se\Cultures.docx" TargetMode="External"/><Relationship Id="rId10280" Type="http://schemas.openxmlformats.org/officeDocument/2006/relationships/hyperlink" Target="file:///C:\Users\Thomas%20Huet\Desktop\Documentation%20arch&#233;ologique%20li&#233;e%20&#224;%20la%20th&#232;se\Cultures.docx" TargetMode="External"/><Relationship Id="rId11331" Type="http://schemas.openxmlformats.org/officeDocument/2006/relationships/hyperlink" Target="file:///C:\Users\Thomas%20Huet\Desktop\Documentation%20arch&#233;ologique%20li&#233;e%20&#224;%20la%20th&#232;se\Sites.docx" TargetMode="External"/><Relationship Id="rId4960" Type="http://schemas.openxmlformats.org/officeDocument/2006/relationships/hyperlink" Target="file:///C:\Users\Thomas%20Huet\Desktop\Documentation%20arch&#233;ologique%20li&#233;e%20&#224;%20la%20th&#232;se\Cultures.docx" TargetMode="External"/><Relationship Id="rId8003" Type="http://schemas.openxmlformats.org/officeDocument/2006/relationships/hyperlink" Target="file:///C:\Users\Thomas%20Huet\Desktop\Documentation%20arch&#233;ologique%20li&#233;e%20&#224;%20la%20th&#232;se\Cultures.docx" TargetMode="External"/><Relationship Id="rId3562" Type="http://schemas.openxmlformats.org/officeDocument/2006/relationships/hyperlink" Target="file:///C:\Users\Thomas%20Huet\Desktop\Documentation%20arch&#233;ologique%20li&#233;e%20&#224;%20la%20th&#232;se\Sites.docx" TargetMode="External"/><Relationship Id="rId4613" Type="http://schemas.openxmlformats.org/officeDocument/2006/relationships/hyperlink" Target="file:///C:\Users\Thomas%20Huet\Desktop\Documentation%20arch&#233;ologique%20li&#233;e%20&#224;%20la%20th&#232;se\Sites.docx" TargetMode="External"/><Relationship Id="rId13156" Type="http://schemas.openxmlformats.org/officeDocument/2006/relationships/hyperlink" Target="file:///C:\Users\Thomas%20Huet\Desktop\Documentation%20arch&#233;ologique%20li&#233;e%20&#224;%20la%20th&#232;se\Sites.docx" TargetMode="External"/><Relationship Id="rId14207" Type="http://schemas.openxmlformats.org/officeDocument/2006/relationships/hyperlink" Target="file:///C:\Users\Thomas%20Huet\Desktop\Documentation%20arch&#233;ologique%20li&#233;e%20&#224;%20la%20th&#232;se\Cultures.docx" TargetMode="External"/><Relationship Id="rId483" Type="http://schemas.openxmlformats.org/officeDocument/2006/relationships/hyperlink" Target="file:///C:\Users\Thomas%20Huet\Desktop\Documentation%20arch&#233;ologique%20li&#233;e%20&#224;%20la%20th&#232;se\Cultures.docx" TargetMode="External"/><Relationship Id="rId2164" Type="http://schemas.openxmlformats.org/officeDocument/2006/relationships/hyperlink" Target="file:///C:\Users\Thomas%20Huet\Desktop\Documentation%20arch&#233;ologique%20li&#233;e%20&#224;%20la%20th&#232;se\Cultures.docx" TargetMode="External"/><Relationship Id="rId3215" Type="http://schemas.openxmlformats.org/officeDocument/2006/relationships/hyperlink" Target="file:///C:\Users\Thomas%20Huet\Desktop\Documentation%20arch&#233;ologique%20li&#233;e%20&#224;%20la%20th&#232;se\Cultures.docx" TargetMode="External"/><Relationship Id="rId6785" Type="http://schemas.openxmlformats.org/officeDocument/2006/relationships/hyperlink" Target="file:///C:\Users\Thomas%20Huet\Desktop\Documentation%20arch&#233;ologique%20li&#233;e%20&#224;%20la%20th&#232;se\Sites.docx" TargetMode="External"/><Relationship Id="rId136" Type="http://schemas.openxmlformats.org/officeDocument/2006/relationships/hyperlink" Target="file:///C:\Users\Thomas%20Huet\Desktop\Documentation%20arch&#233;ologique%20li&#233;e%20&#224;%20la%20th&#232;se\Cultures.docx" TargetMode="External"/><Relationship Id="rId5387" Type="http://schemas.openxmlformats.org/officeDocument/2006/relationships/hyperlink" Target="file:///C:\Users\Thomas%20Huet\Desktop\Documentation%20arch&#233;ologique%20li&#233;e%20&#224;%20la%20th&#232;se\Cultures.docx" TargetMode="External"/><Relationship Id="rId6438" Type="http://schemas.openxmlformats.org/officeDocument/2006/relationships/hyperlink" Target="file:///C:\Users\Thomas%20Huet\Desktop\Documentation%20arch&#233;ologique%20li&#233;e%20&#224;%20la%20th&#232;se\Cultures.docx" TargetMode="External"/><Relationship Id="rId7836" Type="http://schemas.openxmlformats.org/officeDocument/2006/relationships/hyperlink" Target="file:///C:\Users\Thomas%20Huet\Desktop\Documentation%20arch&#233;ologique%20li&#233;e%20&#224;%20la%20th&#232;se\Cultures.docx" TargetMode="External"/><Relationship Id="rId10817" Type="http://schemas.openxmlformats.org/officeDocument/2006/relationships/hyperlink" Target="Sites.docx" TargetMode="External"/><Relationship Id="rId12989" Type="http://schemas.openxmlformats.org/officeDocument/2006/relationships/hyperlink" Target="file:///C:\Users\Thomas%20Huet\Desktop\Documentation%20arch&#233;ologique%20li&#233;e%20&#224;%20la%20th&#232;se\Cultures.docx" TargetMode="External"/><Relationship Id="rId1997" Type="http://schemas.openxmlformats.org/officeDocument/2006/relationships/hyperlink" Target="file:///C:\Users\Thomas%20Huet\Desktop\Documentation%20arch&#233;ologique%20li&#233;e%20&#224;%20la%20th&#232;se\Sites.docx" TargetMode="External"/><Relationship Id="rId4470" Type="http://schemas.openxmlformats.org/officeDocument/2006/relationships/hyperlink" Target="file:///C:\Users\Thomas%20Huet\Desktop\Documentation%20arch&#233;ologique%20li&#233;e%20&#224;%20la%20th&#232;se\Cultures.docx" TargetMode="External"/><Relationship Id="rId5521" Type="http://schemas.openxmlformats.org/officeDocument/2006/relationships/hyperlink" Target="file:///C:\Users\Thomas%20Huet\Desktop\Documentation%20arch&#233;ologique%20li&#233;e%20&#224;%20la%20th&#232;se\Cultures.docx" TargetMode="External"/><Relationship Id="rId14064" Type="http://schemas.openxmlformats.org/officeDocument/2006/relationships/hyperlink" Target="file:///C:\Users\Thomas%20Huet\Desktop\Documentation%20arch&#233;ologique%20li&#233;e%20&#224;%20la%20th&#232;se\Sites.docx" TargetMode="External"/><Relationship Id="rId3072" Type="http://schemas.openxmlformats.org/officeDocument/2006/relationships/hyperlink" Target="file:///C:\Users\Thomas%20Huet\Desktop\Documentation%20arch&#233;ologique%20li&#233;e%20&#224;%20la%20th&#232;se\Sites.docx" TargetMode="External"/><Relationship Id="rId4123" Type="http://schemas.openxmlformats.org/officeDocument/2006/relationships/hyperlink" Target="file:///C:\Users\Thomas%20Huet\Desktop\Documentation%20arch&#233;ologique%20li&#233;e%20&#224;%20la%20th&#232;se\Cultures.docx" TargetMode="External"/><Relationship Id="rId7693" Type="http://schemas.openxmlformats.org/officeDocument/2006/relationships/hyperlink" Target="file:///C:\Users\Thomas%20Huet\Desktop\Documentation%20arch&#233;ologique%20li&#233;e%20&#224;%20la%20th&#232;se\Cultures.docx" TargetMode="External"/><Relationship Id="rId8744" Type="http://schemas.openxmlformats.org/officeDocument/2006/relationships/hyperlink" Target="file:///C:\Users\Thomas%20Huet\Desktop\Documentation%20arch&#233;ologique%20li&#233;e%20&#224;%20la%20th&#232;se\Cultures.docx" TargetMode="External"/><Relationship Id="rId6295" Type="http://schemas.openxmlformats.org/officeDocument/2006/relationships/hyperlink" Target="file:///C:\Users\Thomas%20Huet\Desktop\Documentation%20arch&#233;ologique%20li&#233;e%20&#224;%20la%20th&#232;se\Cultures.docx" TargetMode="External"/><Relationship Id="rId7346" Type="http://schemas.openxmlformats.org/officeDocument/2006/relationships/hyperlink" Target="file:///C:\Users\Thomas%20Huet\Desktop\Documentation%20arch&#233;ologique%20li&#233;e%20&#224;%20la%20th&#232;se\Sites.docx" TargetMode="External"/><Relationship Id="rId10674" Type="http://schemas.openxmlformats.org/officeDocument/2006/relationships/hyperlink" Target="file:///C:\Users\Thomas%20Huet\Desktop\Documentation%20arch&#233;ologique%20li&#233;e%20&#224;%20la%20th&#232;se\Cultures.docx" TargetMode="External"/><Relationship Id="rId11725" Type="http://schemas.openxmlformats.org/officeDocument/2006/relationships/hyperlink" Target="file:///C:\Users\Thomas%20Huet\Desktop\Documentation%20arch&#233;ologique%20li&#233;e%20&#224;%20la%20th&#232;se\Sites.docx" TargetMode="External"/><Relationship Id="rId10327" Type="http://schemas.openxmlformats.org/officeDocument/2006/relationships/hyperlink" Target="file:///C:\Users\Thomas%20Huet\Desktop\Documentation%20arch&#233;ologique%20li&#233;e%20&#224;%20la%20th&#232;se\Cultures.docx" TargetMode="External"/><Relationship Id="rId13897" Type="http://schemas.openxmlformats.org/officeDocument/2006/relationships/hyperlink" Target="file:///C:\Users\Thomas%20Huet\Desktop\Documentation%20arch&#233;ologique%20li&#233;e%20&#224;%20la%20th&#232;se\Environnement.docx" TargetMode="External"/><Relationship Id="rId3956" Type="http://schemas.openxmlformats.org/officeDocument/2006/relationships/hyperlink" Target="file:///C:\Users\Thomas%20Huet\Desktop\Documentation%20arch&#233;ologique%20li&#233;e%20&#224;%20la%20th&#232;se\Cultures.docx" TargetMode="External"/><Relationship Id="rId12499" Type="http://schemas.openxmlformats.org/officeDocument/2006/relationships/hyperlink" Target="file:///C:\Users\Thomas%20Huet\Desktop\Documentation%20arch&#233;ologique%20li&#233;e%20&#224;%20la%20th&#232;se\Cultures.docx" TargetMode="External"/><Relationship Id="rId877" Type="http://schemas.openxmlformats.org/officeDocument/2006/relationships/hyperlink" Target="file:///C:\Users\Thomas%20Huet\Desktop\Documentation%20arch&#233;ologique%20li&#233;e%20&#224;%20la%20th&#232;se\Sites.docx" TargetMode="External"/><Relationship Id="rId2558" Type="http://schemas.openxmlformats.org/officeDocument/2006/relationships/hyperlink" Target="file:///C:\Users\Thomas%20Huet\Desktop\Documentation%20arch&#233;ologique%20li&#233;e%20&#224;%20la%20th&#232;se\Cultures.docx" TargetMode="External"/><Relationship Id="rId3609" Type="http://schemas.openxmlformats.org/officeDocument/2006/relationships/hyperlink" Target="file:///C:\Users\Thomas%20Huet\Desktop\Documentation%20arch&#233;ologique%20li&#233;e%20&#224;%20la%20th&#232;se\Cultures.docx" TargetMode="External"/><Relationship Id="rId12980" Type="http://schemas.openxmlformats.org/officeDocument/2006/relationships/hyperlink" Target="file:///C:\Users\Thomas%20Huet\Desktop\Documentation%20arch&#233;ologique%20li&#233;e%20&#224;%20la%20th&#232;se\Sites.docx" TargetMode="External"/><Relationship Id="rId5031" Type="http://schemas.openxmlformats.org/officeDocument/2006/relationships/hyperlink" Target="file:///C:\Users\Thomas%20Huet\Desktop\Documentation%20arch&#233;ologique%20li&#233;e%20&#224;%20la%20th&#232;se\Cultures.docx" TargetMode="External"/><Relationship Id="rId9652" Type="http://schemas.openxmlformats.org/officeDocument/2006/relationships/hyperlink" Target="file:///C:\Users\Thomas%20Huet\Desktop\Documentation%20arch&#233;ologique%20li&#233;e%20&#224;%20la%20th&#232;se\Sites.docx" TargetMode="External"/><Relationship Id="rId11582" Type="http://schemas.openxmlformats.org/officeDocument/2006/relationships/hyperlink" Target="file:///C:\Users\Thomas%20Huet\Desktop\Documentation%20arch&#233;ologique%20li&#233;e%20&#224;%20la%20th&#232;se\Cultures.docx" TargetMode="External"/><Relationship Id="rId12633" Type="http://schemas.openxmlformats.org/officeDocument/2006/relationships/hyperlink" Target="file:///C:\Users\Thomas%20Huet\Desktop\Documentation%20arch&#233;ologique%20li&#233;e%20&#224;%20la%20th&#232;se\Cultures.docx" TargetMode="External"/><Relationship Id="rId1641" Type="http://schemas.openxmlformats.org/officeDocument/2006/relationships/hyperlink" Target="file:///C:\Users\Thomas%20Huet\Desktop\Documentation%20arch&#233;ologique%20li&#233;e%20&#224;%20la%20th&#232;se\DescriptionRoches.docx" TargetMode="External"/><Relationship Id="rId8254" Type="http://schemas.openxmlformats.org/officeDocument/2006/relationships/hyperlink" Target="file:///C:\Users\Thomas%20Huet\Desktop\Documentation%20arch&#233;ologique%20li&#233;e%20&#224;%20la%20th&#232;se\Sites.docx" TargetMode="External"/><Relationship Id="rId9305" Type="http://schemas.openxmlformats.org/officeDocument/2006/relationships/hyperlink" Target="file:///C:\Users\Thomas%20Huet\Desktop\Documentation%20arch&#233;ologique%20li&#233;e%20&#224;%20la%20th&#232;se\Cultures.docx" TargetMode="External"/><Relationship Id="rId10184" Type="http://schemas.openxmlformats.org/officeDocument/2006/relationships/hyperlink" Target="file:///C:\Users\Thomas%20Huet\Desktop\Documentation%20arch&#233;ologique%20li&#233;e%20&#224;%20la%20th&#232;se\Cultures.docx" TargetMode="External"/><Relationship Id="rId11235" Type="http://schemas.openxmlformats.org/officeDocument/2006/relationships/hyperlink" Target="file:///C:\Users\Thomas%20Huet\Desktop\Documentation%20arch&#233;ologique%20li&#233;e%20&#224;%20la%20th&#232;se\Cultures.docx" TargetMode="External"/><Relationship Id="rId4864" Type="http://schemas.openxmlformats.org/officeDocument/2006/relationships/hyperlink" Target="file:///C:\Users\Thomas%20Huet\Desktop\Documentation%20arch&#233;ologique%20li&#233;e%20&#224;%20la%20th&#232;se\Sites.docx" TargetMode="External"/><Relationship Id="rId3466" Type="http://schemas.openxmlformats.org/officeDocument/2006/relationships/hyperlink" Target="file:///C:\Users\Thomas%20Huet\Desktop\Documentation%20arch&#233;ologique%20li&#233;e%20&#224;%20la%20th&#232;se\Cultures.docx" TargetMode="External"/><Relationship Id="rId4517" Type="http://schemas.openxmlformats.org/officeDocument/2006/relationships/hyperlink" Target="file:///C:\Users\Thomas%20Huet\Desktop\Documentation%20arch&#233;ologique%20li&#233;e%20&#224;%20la%20th&#232;se\Cultures.docx" TargetMode="External"/><Relationship Id="rId5915" Type="http://schemas.openxmlformats.org/officeDocument/2006/relationships/hyperlink" Target="file:///C:\Users\Thomas%20Huet\Desktop\Documentation%20arch&#233;ologique%20li&#233;e%20&#224;%20la%20th&#232;se\Cultures.docx" TargetMode="External"/><Relationship Id="rId14458" Type="http://schemas.openxmlformats.org/officeDocument/2006/relationships/hyperlink" Target="file:///C:\Users\Thomas%20Huet\Desktop\Documentation%20arch&#233;ologique%20li&#233;e%20&#224;%20la%20th&#232;se\Sites.docx" TargetMode="External"/><Relationship Id="rId387" Type="http://schemas.openxmlformats.org/officeDocument/2006/relationships/hyperlink" Target="file:///C:\Users\Thomas%20Huet\Desktop\Documentation%20arch&#233;ologique%20li&#233;e%20&#224;%20la%20th&#232;se\Cultures.docx" TargetMode="External"/><Relationship Id="rId2068" Type="http://schemas.openxmlformats.org/officeDocument/2006/relationships/hyperlink" Target="file:///C:\Users\Thomas%20Huet\Desktop\Documentation%20arch&#233;ologique%20li&#233;e%20&#224;%20la%20th&#232;se\Cultures.docx" TargetMode="External"/><Relationship Id="rId3119" Type="http://schemas.openxmlformats.org/officeDocument/2006/relationships/hyperlink" Target="file:///C:\Users\Thomas%20Huet\Desktop\Documentation%20arch&#233;ologique%20li&#233;e%20&#224;%20la%20th&#232;se\Sites.docx" TargetMode="External"/><Relationship Id="rId6689" Type="http://schemas.openxmlformats.org/officeDocument/2006/relationships/hyperlink" Target="file:///C:\Users\Thomas%20Huet\Desktop\Documentation%20arch&#233;ologique%20li&#233;e%20&#224;%20la%20th&#232;se\Cultures.docx" TargetMode="External"/><Relationship Id="rId9162" Type="http://schemas.openxmlformats.org/officeDocument/2006/relationships/hyperlink" Target="file:///C:\Users\Thomas%20Huet\Desktop\Documentation%20arch&#233;ologique%20li&#233;e%20&#224;%20la%20th&#232;se\Sites.docx" TargetMode="External"/><Relationship Id="rId12490" Type="http://schemas.openxmlformats.org/officeDocument/2006/relationships/hyperlink" Target="file:///C:\Users\Thomas%20Huet\Desktop\Documentation%20arch&#233;ologique%20li&#233;e%20&#224;%20la%20th&#232;se\Cultures.docx" TargetMode="External"/><Relationship Id="rId13541" Type="http://schemas.openxmlformats.org/officeDocument/2006/relationships/hyperlink" Target="file:///C:\Users\Thomas%20Huet\Desktop\Documentation%20arch&#233;ologique%20li&#233;e%20&#224;%20la%20th&#232;se\Sites.docx" TargetMode="External"/><Relationship Id="rId3600" Type="http://schemas.openxmlformats.org/officeDocument/2006/relationships/hyperlink" Target="file:///C:\Users\Thomas%20Huet\Desktop\Documentation%20arch&#233;ologique%20li&#233;e%20&#224;%20la%20th&#232;se\Cultures.docx" TargetMode="External"/><Relationship Id="rId11092" Type="http://schemas.openxmlformats.org/officeDocument/2006/relationships/hyperlink" Target="file:///C:\Users\Thomas%20Huet\Desktop\Documentation%20arch&#233;ologique%20li&#233;e%20&#224;%20la%20th&#232;se\Cultures.docx" TargetMode="External"/><Relationship Id="rId12143" Type="http://schemas.openxmlformats.org/officeDocument/2006/relationships/hyperlink" Target="file:///C:\Users\Thomas%20Huet\Desktop\Documentation%20arch&#233;ologique%20li&#233;e%20&#224;%20la%20th&#232;se\Cultures.docx" TargetMode="External"/><Relationship Id="rId521" Type="http://schemas.openxmlformats.org/officeDocument/2006/relationships/hyperlink" Target="file:///C:\Users\Thomas%20Huet\Desktop\Documentation%20arch&#233;ologique%20li&#233;e%20&#224;%20la%20th&#232;se\Sites.docx" TargetMode="External"/><Relationship Id="rId1151" Type="http://schemas.openxmlformats.org/officeDocument/2006/relationships/hyperlink" Target="file:///C:\Users\Thomas%20Huet\Desktop\Documentation%20arch&#233;ologique%20li&#233;e%20&#224;%20la%20th&#232;se\Sites.docx" TargetMode="External"/><Relationship Id="rId2202" Type="http://schemas.openxmlformats.org/officeDocument/2006/relationships/hyperlink" Target="file:///C:\Users\Thomas%20Huet\Desktop\Documentation%20arch&#233;ologique%20li&#233;e%20&#224;%20la%20th&#232;se\Cultures.docx" TargetMode="External"/><Relationship Id="rId5772" Type="http://schemas.openxmlformats.org/officeDocument/2006/relationships/hyperlink" Target="file:///C:\Users\Thomas%20Huet\Desktop\Documentation%20arch&#233;ologique%20li&#233;e%20&#224;%20la%20th&#232;se\Cultures.docx" TargetMode="External"/><Relationship Id="rId6823" Type="http://schemas.openxmlformats.org/officeDocument/2006/relationships/hyperlink" Target="file:///C:\Users\Thomas%20Huet\Desktop\Documentation%20arch&#233;ologique%20li&#233;e%20&#224;%20la%20th&#232;se\Cultures.docx" TargetMode="External"/><Relationship Id="rId4374" Type="http://schemas.openxmlformats.org/officeDocument/2006/relationships/hyperlink" Target="file:///C:\Users\Thomas%20Huet\Desktop\Documentation%20arch&#233;ologique%20li&#233;e%20&#224;%20la%20th&#232;se\Cultures.docx" TargetMode="External"/><Relationship Id="rId5425" Type="http://schemas.openxmlformats.org/officeDocument/2006/relationships/hyperlink" Target="file:///C:\Users\Thomas%20Huet\Desktop\Documentation%20arch&#233;ologique%20li&#233;e%20&#224;%20la%20th&#232;se\Sites.docx" TargetMode="External"/><Relationship Id="rId8995" Type="http://schemas.openxmlformats.org/officeDocument/2006/relationships/hyperlink" Target="file:///C:\Users\Thomas%20Huet\Desktop\Documentation%20arch&#233;ologique%20li&#233;e%20&#224;%20la%20th&#232;se\Sites.docx" TargetMode="External"/><Relationship Id="rId4027" Type="http://schemas.openxmlformats.org/officeDocument/2006/relationships/hyperlink" Target="file:///C:\Users\Thomas%20Huet\Desktop\Documentation%20arch&#233;ologique%20li&#233;e%20&#224;%20la%20th&#232;se\Cultures.docx" TargetMode="External"/><Relationship Id="rId7597" Type="http://schemas.openxmlformats.org/officeDocument/2006/relationships/hyperlink" Target="file:///C:\Users\Thomas%20Huet\Desktop\Documentation%20arch&#233;ologique%20li&#233;e%20&#224;%20la%20th&#232;se\Cultures.docx" TargetMode="External"/><Relationship Id="rId8648" Type="http://schemas.openxmlformats.org/officeDocument/2006/relationships/hyperlink" Target="file:///C:\Users\Thomas%20Huet\Desktop\Documentation%20arch&#233;ologique%20li&#233;e%20&#224;%20la%20th&#232;se\Sites.docx" TargetMode="External"/><Relationship Id="rId11976" Type="http://schemas.openxmlformats.org/officeDocument/2006/relationships/hyperlink" Target="file:///C:\Users\Thomas%20Huet\Desktop\Documentation%20arch&#233;ologique%20li&#233;e%20&#224;%20la%20th&#232;se\Cultures.docx" TargetMode="External"/><Relationship Id="rId6199" Type="http://schemas.openxmlformats.org/officeDocument/2006/relationships/hyperlink" Target="file:///C:\Users\Thomas%20Huet\Desktop\Documentation%20arch&#233;ologique%20li&#233;e%20&#224;%20la%20th&#232;se\Cultures.docx" TargetMode="External"/><Relationship Id="rId10578" Type="http://schemas.openxmlformats.org/officeDocument/2006/relationships/hyperlink" Target="file:///C:\Users\Thomas%20Huet\Desktop\Documentation%20arch&#233;ologique%20li&#233;e%20&#224;%20la%20th&#232;se\Sites.docx" TargetMode="External"/><Relationship Id="rId11629" Type="http://schemas.openxmlformats.org/officeDocument/2006/relationships/hyperlink" Target="file:///C:\Users\Thomas%20Huet\Desktop\Documentation%20arch&#233;ologique%20li&#233;e%20&#224;%20la%20th&#232;se\Cultures.docx" TargetMode="External"/><Relationship Id="rId13051" Type="http://schemas.openxmlformats.org/officeDocument/2006/relationships/hyperlink" Target="file:///C:\Users\Thomas%20Huet\Desktop\Documentation%20arch&#233;ologique%20li&#233;e%20&#224;%20la%20th&#232;se\Sites.docx" TargetMode="External"/><Relationship Id="rId14102" Type="http://schemas.openxmlformats.org/officeDocument/2006/relationships/hyperlink" Target="file:///C:\Users\Thomas%20Huet\Desktop\Documentation%20arch&#233;ologique%20li&#233;e%20&#224;%20la%20th&#232;se\Sites.docx" TargetMode="External"/><Relationship Id="rId3110" Type="http://schemas.openxmlformats.org/officeDocument/2006/relationships/hyperlink" Target="file:///C:\Users\Thomas%20Huet\Desktop\Documentation%20arch&#233;ologique%20li&#233;e%20&#224;%20la%20th&#232;se\Sites.docx" TargetMode="External"/><Relationship Id="rId6680" Type="http://schemas.openxmlformats.org/officeDocument/2006/relationships/hyperlink" Target="file:///C:\Users\Thomas%20Huet\Desktop\Documentation%20arch&#233;ologique%20li&#233;e%20&#224;%20la%20th&#232;se\Cultures.docx" TargetMode="External"/><Relationship Id="rId7731" Type="http://schemas.openxmlformats.org/officeDocument/2006/relationships/hyperlink" Target="file:///C:\Users\Thomas%20Huet\Desktop\Documentation%20arch&#233;ologique%20li&#233;e%20&#224;%20la%20th&#232;se\Cultures.docx" TargetMode="External"/><Relationship Id="rId10712" Type="http://schemas.openxmlformats.org/officeDocument/2006/relationships/hyperlink" Target="file:///C:\Users\Thomas%20Huet\Desktop\Documentation%20arch&#233;ologique%20li&#233;e%20&#224;%20la%20th&#232;se\Cultures.docx" TargetMode="External"/><Relationship Id="rId5282" Type="http://schemas.openxmlformats.org/officeDocument/2006/relationships/hyperlink" Target="file:///C:\Users\Thomas%20Huet\Desktop\Documentation%20arch&#233;ologique%20li&#233;e%20&#224;%20la%20th&#232;se\Cultures.docx" TargetMode="External"/><Relationship Id="rId6333" Type="http://schemas.openxmlformats.org/officeDocument/2006/relationships/hyperlink" Target="file:///C:\Users\Thomas%20Huet\Desktop\Documentation%20arch&#233;ologique%20li&#233;e%20&#224;%20la%20th&#232;se\Sites.docx" TargetMode="External"/><Relationship Id="rId1892" Type="http://schemas.openxmlformats.org/officeDocument/2006/relationships/hyperlink" Target="file:///C:\Users\Thomas%20Huet\Desktop\Documentation%20arch&#233;ologique%20li&#233;e%20&#224;%20la%20th&#232;se\Sites.docx" TargetMode="External"/><Relationship Id="rId9556" Type="http://schemas.openxmlformats.org/officeDocument/2006/relationships/hyperlink" Target="file:///C:\Users\Thomas%20Huet\Desktop\Documentation%20arch&#233;ologique%20li&#233;e%20&#224;%20la%20th&#232;se\Sites.docx" TargetMode="External"/><Relationship Id="rId11486" Type="http://schemas.openxmlformats.org/officeDocument/2006/relationships/hyperlink" Target="file:///C:\Users\Thomas%20Huet\Desktop\Documentation%20arch&#233;ologique%20li&#233;e%20&#224;%20la%20th&#232;se\Sites.docx" TargetMode="External"/><Relationship Id="rId12884" Type="http://schemas.openxmlformats.org/officeDocument/2006/relationships/hyperlink" Target="file:///C:\Users\Thomas%20Huet\Desktop\Documentation%20arch&#233;ologique%20li&#233;e%20&#224;%20la%20th&#232;se\Sites.docx" TargetMode="External"/><Relationship Id="rId13935" Type="http://schemas.openxmlformats.org/officeDocument/2006/relationships/hyperlink" Target="file:///C:\Users\Thomas%20Huet\Desktop\Documentation%20arch&#233;ologique%20li&#233;e%20&#224;%20la%20th&#232;se\Environnement.docx" TargetMode="External"/><Relationship Id="rId915" Type="http://schemas.openxmlformats.org/officeDocument/2006/relationships/hyperlink" Target="file:///C:\Users\Thomas%20Huet\Desktop\Documentation%20arch&#233;ologique%20li&#233;e%20&#224;%20la%20th&#232;se\Cultures.docx" TargetMode="External"/><Relationship Id="rId1545" Type="http://schemas.openxmlformats.org/officeDocument/2006/relationships/hyperlink" Target="file:///C:\Users\Thomas%20Huet\Desktop\Documentation%20arch&#233;ologique%20li&#233;e%20&#224;%20la%20th&#232;se\Cultures.docx" TargetMode="External"/><Relationship Id="rId2943" Type="http://schemas.openxmlformats.org/officeDocument/2006/relationships/hyperlink" Target="file:///C:\Users\Thomas%20Huet\Desktop\Documentation%20arch&#233;ologique%20li&#233;e%20&#224;%20la%20th&#232;se\Cultures.docx" TargetMode="External"/><Relationship Id="rId8158" Type="http://schemas.openxmlformats.org/officeDocument/2006/relationships/hyperlink" Target="file:///C:\Users\Thomas%20Huet\Desktop\Documentation%20arch&#233;ologique%20li&#233;e%20&#224;%20la%20th&#232;se\Sites.docx" TargetMode="External"/><Relationship Id="rId9209" Type="http://schemas.openxmlformats.org/officeDocument/2006/relationships/hyperlink" Target="file:///C:\Users\Thomas%20Huet\Desktop\Documentation%20arch&#233;ologique%20li&#233;e%20&#224;%20la%20th&#232;se\Sites.docx" TargetMode="External"/><Relationship Id="rId10088" Type="http://schemas.openxmlformats.org/officeDocument/2006/relationships/hyperlink" Target="file:///C:\Users\Thomas%20Huet\Desktop\Documentation%20arch&#233;ologique%20li&#233;e%20&#224;%20la%20th&#232;se\Sites.docx" TargetMode="External"/><Relationship Id="rId11139" Type="http://schemas.openxmlformats.org/officeDocument/2006/relationships/hyperlink" Target="file:///C:\Users\Thomas%20Huet\Desktop\Documentation%20arch&#233;ologique%20li&#233;e%20&#224;%20la%20th&#232;se\Cultures.docx" TargetMode="External"/><Relationship Id="rId12537" Type="http://schemas.openxmlformats.org/officeDocument/2006/relationships/hyperlink" Target="file:///C:\Users\Thomas%20Huet\Desktop\Documentation%20arch&#233;ologique%20li&#233;e%20&#224;%20la%20th&#232;se\Cultures.docx" TargetMode="External"/><Relationship Id="rId4768" Type="http://schemas.openxmlformats.org/officeDocument/2006/relationships/hyperlink" Target="file:///C:\Users\Thomas%20Huet\Desktop\Documentation%20arch&#233;ologique%20li&#233;e%20&#224;%20la%20th&#232;se\Sites.docx" TargetMode="External"/><Relationship Id="rId5819" Type="http://schemas.openxmlformats.org/officeDocument/2006/relationships/hyperlink" Target="file:///C:\Users\Thomas%20Huet\Desktop\Documentation%20arch&#233;ologique%20li&#233;e%20&#224;%20la%20th&#232;se\Cultures.docx" TargetMode="External"/><Relationship Id="rId6190" Type="http://schemas.openxmlformats.org/officeDocument/2006/relationships/hyperlink" Target="file:///C:\Users\Thomas%20Huet\Desktop\Documentation%20arch&#233;ologique%20li&#233;e%20&#224;%20la%20th&#232;se\Cultures.docx" TargetMode="External"/><Relationship Id="rId11620" Type="http://schemas.openxmlformats.org/officeDocument/2006/relationships/hyperlink" Target="file:///C:\Users\Thomas%20Huet\Desktop\Documentation%20arch&#233;ologique%20li&#233;e%20&#224;%20la%20th&#232;se\Cultures.docx" TargetMode="External"/><Relationship Id="rId7241" Type="http://schemas.openxmlformats.org/officeDocument/2006/relationships/hyperlink" Target="file:///C:\Users\Thomas%20Huet\Desktop\Documentation%20arch&#233;ologique%20li&#233;e%20&#224;%20la%20th&#232;se\Cultures.docx" TargetMode="External"/><Relationship Id="rId10222" Type="http://schemas.openxmlformats.org/officeDocument/2006/relationships/hyperlink" Target="file:///C:\Users\Thomas%20Huet\Desktop\Documentation%20arch&#233;ologique%20li&#233;e%20&#224;%20la%20th&#232;se\Cultures.docx" TargetMode="External"/><Relationship Id="rId13792" Type="http://schemas.openxmlformats.org/officeDocument/2006/relationships/hyperlink" Target="file:///C:\Users\Thomas%20Huet\Desktop\Documentation%20arch&#233;ologique%20li&#233;e%20&#224;%20la%20th&#232;se\Cultures.docx" TargetMode="External"/><Relationship Id="rId3851" Type="http://schemas.openxmlformats.org/officeDocument/2006/relationships/hyperlink" Target="file:///C:\Users\Thomas%20Huet\Desktop\Documentation%20arch&#233;ologique%20li&#233;e%20&#224;%20la%20th&#232;se\Cultures.docx" TargetMode="External"/><Relationship Id="rId4902" Type="http://schemas.openxmlformats.org/officeDocument/2006/relationships/hyperlink" Target="file:///C:\Users\Thomas%20Huet\Desktop\Documentation%20arch&#233;ologique%20li&#233;e%20&#224;%20la%20th&#232;se\Cultures.docx" TargetMode="External"/><Relationship Id="rId12394" Type="http://schemas.openxmlformats.org/officeDocument/2006/relationships/hyperlink" Target="file:///C:\Users\Thomas%20Huet\Desktop\Documentation%20arch&#233;ologique%20li&#233;e%20&#224;%20la%20th&#232;se\Sites.docx" TargetMode="External"/><Relationship Id="rId13445" Type="http://schemas.openxmlformats.org/officeDocument/2006/relationships/hyperlink" Target="file:///C:\Users\Thomas%20Huet\Desktop\Documentation%20arch&#233;ologique%20li&#233;e%20&#224;%20la%20th&#232;se\Sites.docx" TargetMode="External"/><Relationship Id="rId772" Type="http://schemas.openxmlformats.org/officeDocument/2006/relationships/hyperlink" Target="file:///C:\Users\Thomas%20Huet\Desktop\Documentation%20arch&#233;ologique%20li&#233;e%20&#224;%20la%20th&#232;se\Sites.docx" TargetMode="External"/><Relationship Id="rId2453" Type="http://schemas.openxmlformats.org/officeDocument/2006/relationships/hyperlink" Target="file:///C:\Users\Thomas%20Huet\Desktop\Documentation%20arch&#233;ologique%20li&#233;e%20&#224;%20la%20th&#232;se\Cultures.docx" TargetMode="External"/><Relationship Id="rId3504" Type="http://schemas.openxmlformats.org/officeDocument/2006/relationships/hyperlink" Target="file:///C:\Users\Thomas%20Huet\Desktop\Documentation%20arch&#233;ologique%20li&#233;e%20&#224;%20la%20th&#232;se\Cultures.docx" TargetMode="External"/><Relationship Id="rId9066" Type="http://schemas.openxmlformats.org/officeDocument/2006/relationships/hyperlink" Target="file:///C:\Users\Thomas%20Huet\Desktop\Documentation%20arch&#233;ologique%20li&#233;e%20&#224;%20la%20th&#232;se\Cultures.docx" TargetMode="External"/><Relationship Id="rId12047" Type="http://schemas.openxmlformats.org/officeDocument/2006/relationships/hyperlink" Target="file:///C:\Users\Thomas%20Huet\Desktop\Documentation%20arch&#233;ologique%20li&#233;e%20&#224;%20la%20th&#232;se\Cultures.docx" TargetMode="External"/><Relationship Id="rId425" Type="http://schemas.openxmlformats.org/officeDocument/2006/relationships/hyperlink" Target="file:///C:\Users\Thomas%20Huet\Desktop\Documentation%20arch&#233;ologique%20li&#233;e%20&#224;%20la%20th&#232;se\Cultures.docx" TargetMode="External"/><Relationship Id="rId1055" Type="http://schemas.openxmlformats.org/officeDocument/2006/relationships/hyperlink" Target="file:///C:\Users\Thomas%20Huet\Desktop\Documentation%20arch&#233;ologique%20li&#233;e%20&#224;%20la%20th&#232;se\Cultures.docx" TargetMode="External"/><Relationship Id="rId2106" Type="http://schemas.openxmlformats.org/officeDocument/2006/relationships/hyperlink" Target="file:///C:\Users\Thomas%20Huet\Desktop\Documentation%20arch&#233;ologique%20li&#233;e%20&#224;%20la%20th&#232;se\Sites.docx" TargetMode="External"/><Relationship Id="rId5676" Type="http://schemas.openxmlformats.org/officeDocument/2006/relationships/hyperlink" Target="file:///C:\Users\Thomas%20Huet\Desktop\Documentation%20arch&#233;ologique%20li&#233;e%20&#224;%20la%20th&#232;se\Objets.docx" TargetMode="External"/><Relationship Id="rId6727" Type="http://schemas.openxmlformats.org/officeDocument/2006/relationships/hyperlink" Target="file:///C:\Users\Thomas%20Huet\Desktop\Documentation%20arch&#233;ologique%20li&#233;e%20&#224;%20la%20th&#232;se\Analyses%20Statistiques.docx" TargetMode="External"/><Relationship Id="rId4278" Type="http://schemas.openxmlformats.org/officeDocument/2006/relationships/hyperlink" Target="file:///C:\Users\Thomas%20Huet\Desktop\Documentation%20arch&#233;ologique%20li&#233;e%20&#224;%20la%20th&#232;se\Cultures.docx" TargetMode="External"/><Relationship Id="rId5329" Type="http://schemas.openxmlformats.org/officeDocument/2006/relationships/hyperlink" Target="file:///C:\Users\Thomas%20Huet\Desktop\Documentation%20arch&#233;ologique%20li&#233;e%20&#224;%20la%20th&#232;se\Sites.docx" TargetMode="External"/><Relationship Id="rId9200" Type="http://schemas.openxmlformats.org/officeDocument/2006/relationships/hyperlink" Target="file:///C:\Users\Thomas%20Huet\Desktop\Documentation%20arch&#233;ologique%20li&#233;e%20&#224;%20la%20th&#232;se\Sites.docx" TargetMode="External"/><Relationship Id="rId8899" Type="http://schemas.openxmlformats.org/officeDocument/2006/relationships/hyperlink" Target="file:///C:\Users\Thomas%20Huet\Desktop\Documentation%20arch&#233;ologique%20li&#233;e%20&#224;%20la%20th&#232;se\Sites.docx" TargetMode="External"/><Relationship Id="rId11130" Type="http://schemas.openxmlformats.org/officeDocument/2006/relationships/hyperlink" Target="file:///C:\Users\Thomas%20Huet\Desktop\Documentation%20arch&#233;ologique%20li&#233;e%20&#224;%20la%20th&#232;se\Cultures.docx" TargetMode="External"/><Relationship Id="rId1939" Type="http://schemas.openxmlformats.org/officeDocument/2006/relationships/hyperlink" Target="file:///C:\Users\Thomas%20Huet\Desktop\Documentation%20arch&#233;ologique%20li&#233;e%20&#224;%20la%20th&#232;se\Cultures.docx" TargetMode="External"/><Relationship Id="rId5810" Type="http://schemas.openxmlformats.org/officeDocument/2006/relationships/hyperlink" Target="file:///C:\Users\Thomas%20Huet\Desktop\Documentation%20arch&#233;ologique%20li&#233;e%20&#224;%20la%20th&#232;se\Cultures.docx" TargetMode="External"/><Relationship Id="rId14353" Type="http://schemas.openxmlformats.org/officeDocument/2006/relationships/hyperlink" Target="file:///C:\Users\Thomas%20Huet\Desktop\Documentation%20arch&#233;ologique%20li&#233;e%20&#224;%20la%20th&#232;se\Sites.docx" TargetMode="External"/><Relationship Id="rId3361" Type="http://schemas.openxmlformats.org/officeDocument/2006/relationships/hyperlink" Target="file:///C:\Users\Thomas%20Huet\Desktop\Documentation%20arch&#233;ologique%20li&#233;e%20&#224;%20la%20th&#232;se\Sites.docx" TargetMode="External"/><Relationship Id="rId4412" Type="http://schemas.openxmlformats.org/officeDocument/2006/relationships/hyperlink" Target="file:///C:\Users\Thomas%20Huet\Desktop\Documentation%20arch&#233;ologique%20li&#233;e%20&#224;%20la%20th&#232;se\Cultures.docx" TargetMode="External"/><Relationship Id="rId7982" Type="http://schemas.openxmlformats.org/officeDocument/2006/relationships/hyperlink" Target="file:///C:\Users\Thomas%20Huet\Desktop\Documentation%20arch&#233;ologique%20li&#233;e%20&#224;%20la%20th&#232;se\Cultures.docx" TargetMode="External"/><Relationship Id="rId14006" Type="http://schemas.openxmlformats.org/officeDocument/2006/relationships/hyperlink" Target="file:///C:\Users\Thomas%20Huet\Desktop\Documentation%20arch&#233;ologique%20li&#233;e%20&#224;%20la%20th&#232;se\Sites.docx" TargetMode="External"/><Relationship Id="rId282" Type="http://schemas.openxmlformats.org/officeDocument/2006/relationships/hyperlink" Target="file:///C:\Users\Thomas%20Huet\Desktop\Documentation%20arch&#233;ologique%20li&#233;e%20&#224;%20la%20th&#232;se\Cultures.docx" TargetMode="External"/><Relationship Id="rId3014" Type="http://schemas.openxmlformats.org/officeDocument/2006/relationships/hyperlink" Target="file:///C:\Users\Thomas%20Huet\Desktop\Documentation%20arch&#233;ologique%20li&#233;e%20&#224;%20la%20th&#232;se\Sites.docx" TargetMode="External"/><Relationship Id="rId6584" Type="http://schemas.openxmlformats.org/officeDocument/2006/relationships/hyperlink" Target="file:///C:\Users\Thomas%20Huet\Desktop\Documentation%20arch&#233;ologique%20li&#233;e%20&#224;%20la%20th&#232;se\Cultures.docx" TargetMode="External"/><Relationship Id="rId7635" Type="http://schemas.openxmlformats.org/officeDocument/2006/relationships/hyperlink" Target="file:///C:\Users\Thomas%20Huet\Desktop\Documentation%20arch&#233;ologique%20li&#233;e%20&#224;%20la%20th&#232;se\Sites.docx" TargetMode="External"/><Relationship Id="rId10963" Type="http://schemas.openxmlformats.org/officeDocument/2006/relationships/hyperlink" Target="file:///C:\Users\Thomas%20Huet\Desktop\Documentation%20arch&#233;ologique%20li&#233;e%20&#224;%20la%20th&#232;se\Sites.docx" TargetMode="External"/><Relationship Id="rId5186" Type="http://schemas.openxmlformats.org/officeDocument/2006/relationships/hyperlink" Target="file:///C:\Users\Thomas%20Huet\Desktop\Documentation%20arch&#233;ologique%20li&#233;e%20&#224;%20la%20th&#232;se\Sites.docx" TargetMode="External"/><Relationship Id="rId6237" Type="http://schemas.openxmlformats.org/officeDocument/2006/relationships/hyperlink" Target="file:///C:\Users\Thomas%20Huet\Desktop\Documentation%20arch&#233;ologique%20li&#233;e%20&#224;%20la%20th&#232;se\Cultures.docx" TargetMode="External"/><Relationship Id="rId10616" Type="http://schemas.openxmlformats.org/officeDocument/2006/relationships/hyperlink" Target="file:///C:\Users\Thomas%20Huet\Desktop\Documentation%20arch&#233;ologique%20li&#233;e%20&#224;%20la%20th&#232;se\Cultures.docx" TargetMode="External"/><Relationship Id="rId12788" Type="http://schemas.openxmlformats.org/officeDocument/2006/relationships/hyperlink" Target="file:///C:\Users\Thomas%20Huet\Desktop\Documentation%20arch&#233;ologique%20li&#233;e%20&#224;%20la%20th&#232;se\Cultures.docx" TargetMode="External"/><Relationship Id="rId13839" Type="http://schemas.openxmlformats.org/officeDocument/2006/relationships/hyperlink" Target="Sites.docx" TargetMode="External"/><Relationship Id="rId1449" Type="http://schemas.openxmlformats.org/officeDocument/2006/relationships/hyperlink" Target="file:///C:\Users\Thomas%20Huet\Desktop\Documentation%20arch&#233;ologique%20li&#233;e%20&#224;%20la%20th&#232;se\Cultures.docx" TargetMode="External"/><Relationship Id="rId1796" Type="http://schemas.openxmlformats.org/officeDocument/2006/relationships/hyperlink" Target="file:///C:\Users\Thomas%20Huet\Desktop\Documentation%20arch&#233;ologique%20li&#233;e%20&#224;%20la%20th&#232;se\Cultures.docx" TargetMode="External"/><Relationship Id="rId2847" Type="http://schemas.openxmlformats.org/officeDocument/2006/relationships/hyperlink" Target="file:///C:\Users\Thomas%20Huet\Desktop\Documentation%20arch&#233;ologique%20li&#233;e%20&#224;%20la%20th&#232;se\Cultures.docx" TargetMode="External"/><Relationship Id="rId819" Type="http://schemas.openxmlformats.org/officeDocument/2006/relationships/hyperlink" Target="file:///C:\Users\Thomas%20Huet\Desktop\Documentation%20arch&#233;ologique%20li&#233;e%20&#224;%20la%20th&#232;se\Cultures.docx" TargetMode="External"/><Relationship Id="rId5320" Type="http://schemas.openxmlformats.org/officeDocument/2006/relationships/hyperlink" Target="file:///C:\Users\Thomas%20Huet\Desktop\Documentation%20arch&#233;ologique%20li&#233;e%20&#224;%20la%20th&#232;se\Sites.docx" TargetMode="External"/><Relationship Id="rId8890" Type="http://schemas.openxmlformats.org/officeDocument/2006/relationships/hyperlink" Target="file:///C:\Users\Thomas%20Huet\Desktop\Documentation%20arch&#233;ologique%20li&#233;e%20&#224;%20la%20th&#232;se\Sites.docx" TargetMode="External"/><Relationship Id="rId9941" Type="http://schemas.openxmlformats.org/officeDocument/2006/relationships/hyperlink" Target="file:///C:\Users\Thomas%20Huet\Desktop\Documentation%20arch&#233;ologique%20li&#233;e%20&#224;%20la%20th&#232;se\Sites.docx" TargetMode="External"/><Relationship Id="rId11871" Type="http://schemas.openxmlformats.org/officeDocument/2006/relationships/hyperlink" Target="file:///C:\Users\Thomas%20Huet\Desktop\Documentation%20arch&#233;ologique%20li&#233;e%20&#224;%20la%20th&#232;se\Cultures.docx" TargetMode="External"/><Relationship Id="rId12922" Type="http://schemas.openxmlformats.org/officeDocument/2006/relationships/hyperlink" Target="file:///C:\Users\Thomas%20Huet\Desktop\Documentation%20arch&#233;ologique%20li&#233;e%20&#224;%20la%20th&#232;se\Sites.docx" TargetMode="External"/><Relationship Id="rId1930" Type="http://schemas.openxmlformats.org/officeDocument/2006/relationships/hyperlink" Target="file:///C:\Users\Thomas%20Huet\Desktop\Documentation%20arch&#233;ologique%20li&#233;e%20&#224;%20la%20th&#232;se\Sites.docx" TargetMode="External"/><Relationship Id="rId7492" Type="http://schemas.openxmlformats.org/officeDocument/2006/relationships/hyperlink" Target="file:///C:\Users\Thomas%20Huet\Desktop\Documentation%20arch&#233;ologique%20li&#233;e%20&#224;%20la%20th&#232;se\Cultures.docx" TargetMode="External"/><Relationship Id="rId8543" Type="http://schemas.openxmlformats.org/officeDocument/2006/relationships/hyperlink" Target="file:///C:\Users\Thomas%20Huet\Desktop\Documentation%20arch&#233;ologique%20li&#233;e%20&#224;%20la%20th&#232;se\Cultures.docx" TargetMode="External"/><Relationship Id="rId10473" Type="http://schemas.openxmlformats.org/officeDocument/2006/relationships/hyperlink" Target="file:///C:\Users\Thomas%20Huet\Desktop\Documentation%20arch&#233;ologique%20li&#233;e%20&#224;%20la%20th&#232;se\Sites.docx" TargetMode="External"/><Relationship Id="rId11524" Type="http://schemas.openxmlformats.org/officeDocument/2006/relationships/hyperlink" Target="file:///C:\Users\Thomas%20Huet\Desktop\Documentation%20arch&#233;ologique%20li&#233;e%20&#224;%20la%20th&#232;se\Cultures.docx" TargetMode="External"/><Relationship Id="rId6094" Type="http://schemas.openxmlformats.org/officeDocument/2006/relationships/hyperlink" Target="file:///C:\Users\Thomas%20Huet\Desktop\Documentation%20arch&#233;ologique%20li&#233;e%20&#224;%20la%20th&#232;se\Sites.docx" TargetMode="External"/><Relationship Id="rId7145" Type="http://schemas.openxmlformats.org/officeDocument/2006/relationships/hyperlink" Target="file:///C:\Users\Thomas%20Huet\Desktop\Documentation%20arch&#233;ologique%20li&#233;e%20&#224;%20la%20th&#232;se\Sites.docx" TargetMode="External"/><Relationship Id="rId10126" Type="http://schemas.openxmlformats.org/officeDocument/2006/relationships/hyperlink" Target="file:///C:\Users\Thomas%20Huet\Desktop\Documentation%20arch&#233;ologique%20li&#233;e%20&#224;%20la%20th&#232;se\Sites.docx" TargetMode="External"/><Relationship Id="rId13696" Type="http://schemas.openxmlformats.org/officeDocument/2006/relationships/hyperlink" Target="file:///C:\Users\Thomas%20Huet\Desktop\Documentation%20arch&#233;ologique%20li&#233;e%20&#224;%20la%20th&#232;se\Sites.docx" TargetMode="External"/><Relationship Id="rId3755" Type="http://schemas.openxmlformats.org/officeDocument/2006/relationships/hyperlink" Target="file:///C:\Users\Thomas%20Huet\Desktop\Documentation%20arch&#233;ologique%20li&#233;e%20&#224;%20la%20th&#232;se\Cultures.docx" TargetMode="External"/><Relationship Id="rId4806" Type="http://schemas.openxmlformats.org/officeDocument/2006/relationships/hyperlink" Target="file:///C:\Users\Thomas%20Huet\Desktop\Documentation%20arch&#233;ologique%20li&#233;e%20&#224;%20la%20th&#232;se\Cultures.docx" TargetMode="External"/><Relationship Id="rId12298" Type="http://schemas.openxmlformats.org/officeDocument/2006/relationships/hyperlink" Target="file:///C:\Users\Thomas%20Huet\Desktop\Documentation%20arch&#233;ologique%20li&#233;e%20&#224;%20la%20th&#232;se\Cultures.docx" TargetMode="External"/><Relationship Id="rId13349" Type="http://schemas.openxmlformats.org/officeDocument/2006/relationships/hyperlink" Target="file:///C:\Users\Thomas%20Huet\Desktop\Documentation%20arch&#233;ologique%20li&#233;e%20&#224;%20la%20th&#232;se\Sites.docx" TargetMode="External"/><Relationship Id="rId676" Type="http://schemas.openxmlformats.org/officeDocument/2006/relationships/hyperlink" Target="file:///C:\Users\Thomas%20Huet\Desktop\Documentation%20arch&#233;ologique%20li&#233;e%20&#224;%20la%20th&#232;se\Cultures.docx" TargetMode="External"/><Relationship Id="rId2357" Type="http://schemas.openxmlformats.org/officeDocument/2006/relationships/hyperlink" Target="file:///C:\Users\Thomas%20Huet\Desktop\Documentation%20arch&#233;ologique%20li&#233;e%20&#224;%20la%20th&#232;se\Cultures.docx" TargetMode="External"/><Relationship Id="rId3408" Type="http://schemas.openxmlformats.org/officeDocument/2006/relationships/hyperlink" Target="file:///C:\Users\Thomas%20Huet\Desktop\Documentation%20arch&#233;ologique%20li&#233;e%20&#224;%20la%20th&#232;se\Sites.docx" TargetMode="External"/><Relationship Id="rId329" Type="http://schemas.openxmlformats.org/officeDocument/2006/relationships/hyperlink" Target="file:///C:\Users\Thomas%20Huet\Desktop\Documentation%20arch&#233;ologique%20li&#233;e%20&#224;%20la%20th&#232;se\Sites.docx" TargetMode="External"/><Relationship Id="rId6978" Type="http://schemas.openxmlformats.org/officeDocument/2006/relationships/hyperlink" Target="file:///C:\Users\Thomas%20Huet\Desktop\Documentation%20arch&#233;ologique%20li&#233;e%20&#224;%20la%20th&#232;se\Cultures.docx" TargetMode="External"/><Relationship Id="rId13830" Type="http://schemas.openxmlformats.org/officeDocument/2006/relationships/hyperlink" Target="file:///C:\Users\Thomas%20Huet\Desktop\Documentation%20arch&#233;ologique%20li&#233;e%20&#224;%20la%20th&#232;se\Cultures.docx" TargetMode="External"/><Relationship Id="rId8053" Type="http://schemas.openxmlformats.org/officeDocument/2006/relationships/hyperlink" Target="file:///C:\Users\Thomas%20Huet\Desktop\Documentation%20arch&#233;ologique%20li&#233;e%20&#224;%20la%20th&#232;se\Cultures.docx" TargetMode="External"/><Relationship Id="rId9104" Type="http://schemas.openxmlformats.org/officeDocument/2006/relationships/hyperlink" Target="file:///C:\Users\Thomas%20Huet\Desktop\Documentation%20arch&#233;ologique%20li&#233;e%20&#224;%20la%20th&#232;se\Sites.docx" TargetMode="External"/><Relationship Id="rId9451" Type="http://schemas.openxmlformats.org/officeDocument/2006/relationships/hyperlink" Target="file:///C:\Users\Thomas%20Huet\Desktop\Documentation%20arch&#233;ologique%20li&#233;e%20&#224;%20la%20th&#232;se\Cultures.docx" TargetMode="External"/><Relationship Id="rId11381" Type="http://schemas.openxmlformats.org/officeDocument/2006/relationships/hyperlink" Target="file:///C:\Users\Thomas%20Huet\Desktop\Documentation%20arch&#233;ologique%20li&#233;e%20&#224;%20la%20th&#232;se\Sites.docx" TargetMode="External"/><Relationship Id="rId12432" Type="http://schemas.openxmlformats.org/officeDocument/2006/relationships/hyperlink" Target="file:///C:\Users\Thomas%20Huet\Desktop\Documentation%20arch&#233;ologique%20li&#233;e%20&#224;%20la%20th&#232;se\Cultures.docx" TargetMode="External"/><Relationship Id="rId810" Type="http://schemas.openxmlformats.org/officeDocument/2006/relationships/hyperlink" Target="file:///C:\Users\Thomas%20Huet\Desktop\Documentation%20arch&#233;ologique%20li&#233;e%20&#224;%20la%20th&#232;se\Cultures.docx" TargetMode="External"/><Relationship Id="rId1440" Type="http://schemas.openxmlformats.org/officeDocument/2006/relationships/hyperlink" Target="file:///C:\Users\Thomas%20Huet\Desktop\Documentation%20arch&#233;ologique%20li&#233;e%20&#224;%20la%20th&#232;se\Cultures.docx" TargetMode="External"/><Relationship Id="rId11034" Type="http://schemas.openxmlformats.org/officeDocument/2006/relationships/hyperlink" Target="file:///C:\Users\Thomas%20Huet\Desktop\Documentation%20arch&#233;ologique%20li&#233;e%20&#224;%20la%20th&#232;se\Cultures.docx" TargetMode="External"/><Relationship Id="rId4663" Type="http://schemas.openxmlformats.org/officeDocument/2006/relationships/hyperlink" Target="file:///C:\Users\Thomas%20Huet\Desktop\Documentation%20arch&#233;ologique%20li&#233;e%20&#224;%20la%20th&#232;se\Cultures.docx" TargetMode="External"/><Relationship Id="rId5714" Type="http://schemas.openxmlformats.org/officeDocument/2006/relationships/hyperlink" Target="file:///C:\Users\Thomas%20Huet\Desktop\Documentation%20arch&#233;ologique%20li&#233;e%20&#224;%20la%20th&#232;se\Analyses%20Statistiques.docx" TargetMode="External"/><Relationship Id="rId14257" Type="http://schemas.openxmlformats.org/officeDocument/2006/relationships/hyperlink" Target="file:///C:\Users\Thomas%20Huet\Desktop\Documentation%20arch&#233;ologique%20li&#233;e%20&#224;%20la%20th&#232;se\Cultures.docx" TargetMode="External"/><Relationship Id="rId3265" Type="http://schemas.openxmlformats.org/officeDocument/2006/relationships/hyperlink" Target="file:///C:\Users\Thomas%20Huet\Desktop\Documentation%20arch&#233;ologique%20li&#233;e%20&#224;%20la%20th&#232;se\Sites.docx" TargetMode="External"/><Relationship Id="rId4316" Type="http://schemas.openxmlformats.org/officeDocument/2006/relationships/hyperlink" Target="file:///C:\Users\Thomas%20Huet\Desktop\Documentation%20arch&#233;ologique%20li&#233;e%20&#224;%20la%20th&#232;se\Cultures.docx" TargetMode="External"/><Relationship Id="rId7886" Type="http://schemas.openxmlformats.org/officeDocument/2006/relationships/hyperlink" Target="file:///C:\Users\Thomas%20Huet\Desktop\Documentation%20arch&#233;ologique%20li&#233;e%20&#224;%20la%20th&#232;se\Cultures.docx" TargetMode="External"/><Relationship Id="rId8937" Type="http://schemas.openxmlformats.org/officeDocument/2006/relationships/hyperlink" Target="file:///C:\Users\Thomas%20Huet\Desktop\Documentation%20arch&#233;ologique%20li&#233;e%20&#224;%20la%20th&#232;se\Cultures.docx" TargetMode="External"/><Relationship Id="rId186" Type="http://schemas.openxmlformats.org/officeDocument/2006/relationships/hyperlink" Target="Sites.docx" TargetMode="External"/><Relationship Id="rId6488" Type="http://schemas.openxmlformats.org/officeDocument/2006/relationships/hyperlink" Target="file:///C:\Users\Thomas%20Huet\Desktop\Documentation%20arch&#233;ologique%20li&#233;e%20&#224;%20la%20th&#232;se\Cultures.docx" TargetMode="External"/><Relationship Id="rId7539" Type="http://schemas.openxmlformats.org/officeDocument/2006/relationships/hyperlink" Target="file:///C:\Users\Thomas%20Huet\Desktop\Documentation%20arch&#233;ologique%20li&#233;e%20&#224;%20la%20th&#232;se\Sites.docx" TargetMode="External"/><Relationship Id="rId10867" Type="http://schemas.openxmlformats.org/officeDocument/2006/relationships/hyperlink" Target="file:///C:\Users\Thomas%20Huet\Desktop\Documentation%20arch&#233;ologique%20li&#233;e%20&#224;%20la%20th&#232;se\Cultures.docx" TargetMode="External"/><Relationship Id="rId11918" Type="http://schemas.openxmlformats.org/officeDocument/2006/relationships/hyperlink" Target="file:///C:\Users\Thomas%20Huet\Desktop\Documentation%20arch&#233;ologique%20li&#233;e%20&#224;%20la%20th&#232;se\Cultures.docx" TargetMode="External"/><Relationship Id="rId13340" Type="http://schemas.openxmlformats.org/officeDocument/2006/relationships/hyperlink" Target="file:///C:\Users\Thomas%20Huet\Desktop\Documentation%20arch&#233;ologique%20li&#233;e%20&#224;%20la%20th&#232;se\Sites.docx" TargetMode="External"/><Relationship Id="rId320" Type="http://schemas.openxmlformats.org/officeDocument/2006/relationships/hyperlink" Target="file:///C:\Users\Thomas%20Huet\Desktop\Documentation%20arch&#233;ologique%20li&#233;e%20&#224;%20la%20th&#232;se\Cultures.docx" TargetMode="External"/><Relationship Id="rId2001" Type="http://schemas.openxmlformats.org/officeDocument/2006/relationships/hyperlink" Target="file:///C:\Users\Thomas%20Huet\Desktop\Documentation%20arch&#233;ologique%20li&#233;e%20&#224;%20la%20th&#232;se\Sites.docx" TargetMode="External"/><Relationship Id="rId5571" Type="http://schemas.openxmlformats.org/officeDocument/2006/relationships/hyperlink" Target="file:///C:\Users\Thomas%20Huet\Desktop\Documentation%20arch&#233;ologique%20li&#233;e%20&#224;%20la%20th&#232;se\Sites.docx" TargetMode="External"/><Relationship Id="rId6622" Type="http://schemas.openxmlformats.org/officeDocument/2006/relationships/hyperlink" Target="file:///C:\Users\Thomas%20Huet\Desktop\Documentation%20arch&#233;ologique%20li&#233;e%20&#224;%20la%20th&#232;se\Cultures.docx" TargetMode="External"/><Relationship Id="rId4173" Type="http://schemas.openxmlformats.org/officeDocument/2006/relationships/hyperlink" Target="file:///C:\Users\Thomas%20Huet\Desktop\Documentation%20arch&#233;ologique%20li&#233;e%20&#224;%20la%20th&#232;se\Cultures.docx" TargetMode="External"/><Relationship Id="rId5224" Type="http://schemas.openxmlformats.org/officeDocument/2006/relationships/hyperlink" Target="file:///C:\Users\Thomas%20Huet\Desktop\Documentation%20arch&#233;ologique%20li&#233;e%20&#224;%20la%20th&#232;se\Cultures.docx" TargetMode="External"/><Relationship Id="rId8794" Type="http://schemas.openxmlformats.org/officeDocument/2006/relationships/hyperlink" Target="file:///C:\Users\Thomas%20Huet\Desktop\Documentation%20arch&#233;ologique%20li&#233;e%20&#224;%20la%20th&#232;se\Cultures.docx" TargetMode="External"/><Relationship Id="rId9845" Type="http://schemas.openxmlformats.org/officeDocument/2006/relationships/hyperlink" Target="file:///C:\Users\Thomas%20Huet\Desktop\Documentation%20arch&#233;ologique%20li&#233;e%20&#224;%20la%20th&#232;se\Sites.docx" TargetMode="External"/><Relationship Id="rId11775" Type="http://schemas.openxmlformats.org/officeDocument/2006/relationships/hyperlink" Target="file:///C:\Users\Thomas%20Huet\Desktop\Documentation%20arch&#233;ologique%20li&#233;e%20&#224;%20la%20th&#232;se\Sites.docx" TargetMode="External"/><Relationship Id="rId59" Type="http://schemas.openxmlformats.org/officeDocument/2006/relationships/hyperlink" Target="file:///C:\Users\Thomas%20Huet\Desktop\Documentation%20arch&#233;ologique%20li&#233;e%20&#224;%20la%20th&#232;se\Sites.docx" TargetMode="External"/><Relationship Id="rId1834" Type="http://schemas.openxmlformats.org/officeDocument/2006/relationships/hyperlink" Target="file:///C:\Users\Thomas%20Huet\Desktop\Documentation%20arch&#233;ologique%20li&#233;e%20&#224;%20la%20th&#232;se\Cultures.docx" TargetMode="External"/><Relationship Id="rId7396" Type="http://schemas.openxmlformats.org/officeDocument/2006/relationships/hyperlink" Target="file:///C:\Users\Thomas%20Huet\Desktop\Documentation%20arch&#233;ologique%20li&#233;e%20&#224;%20la%20th&#232;se\Cultures.docx" TargetMode="External"/><Relationship Id="rId8447" Type="http://schemas.openxmlformats.org/officeDocument/2006/relationships/hyperlink" Target="Cultures.docx" TargetMode="External"/><Relationship Id="rId10377" Type="http://schemas.openxmlformats.org/officeDocument/2006/relationships/hyperlink" Target="file:///C:\Users\Thomas%20Huet\Desktop\Documentation%20arch&#233;ologique%20li&#233;e%20&#224;%20la%20th&#232;se\Sites.docx" TargetMode="External"/><Relationship Id="rId11428" Type="http://schemas.openxmlformats.org/officeDocument/2006/relationships/hyperlink" Target="file:///C:\Users\Thomas%20Huet\Desktop\Documentation%20arch&#233;ologique%20li&#233;e%20&#224;%20la%20th&#232;se\Sites.docx" TargetMode="External"/><Relationship Id="rId12826" Type="http://schemas.openxmlformats.org/officeDocument/2006/relationships/hyperlink" Target="file:///C:\Users\Thomas%20Huet\Desktop\Documentation%20arch&#233;ologique%20li&#233;e%20&#224;%20la%20th&#232;se\Cultures.docx" TargetMode="External"/><Relationship Id="rId7049" Type="http://schemas.openxmlformats.org/officeDocument/2006/relationships/hyperlink" Target="file:///C:\Users\Thomas%20Huet\Desktop\Documentation%20arch&#233;ologique%20li&#233;e%20&#224;%20la%20th&#232;se\Cultures.docx" TargetMode="External"/><Relationship Id="rId3659" Type="http://schemas.openxmlformats.org/officeDocument/2006/relationships/hyperlink" Target="file:///C:\Users\Thomas%20Huet\Desktop\Documentation%20arch&#233;ologique%20li&#233;e%20&#224;%20la%20th&#232;se\Cultures.docx" TargetMode="External"/><Relationship Id="rId5081" Type="http://schemas.openxmlformats.org/officeDocument/2006/relationships/hyperlink" Target="file:///C:\Users\Thomas%20Huet\Desktop\Documentation%20arch&#233;ologique%20li&#233;e%20&#224;%20la%20th&#232;se\Cultures.docx" TargetMode="External"/><Relationship Id="rId6132" Type="http://schemas.openxmlformats.org/officeDocument/2006/relationships/hyperlink" Target="file:///C:\Users\Thomas%20Huet\Desktop\Documentation%20arch&#233;ologique%20li&#233;e%20&#224;%20la%20th&#232;se\Sites.docx" TargetMode="External"/><Relationship Id="rId7530" Type="http://schemas.openxmlformats.org/officeDocument/2006/relationships/hyperlink" Target="file:///C:\Users\Thomas%20Huet\Desktop\Documentation%20arch&#233;ologique%20li&#233;e%20&#224;%20la%20th&#232;se\Cultures.docx" TargetMode="External"/><Relationship Id="rId10511" Type="http://schemas.openxmlformats.org/officeDocument/2006/relationships/hyperlink" Target="file:///C:\Users\Thomas%20Huet\Desktop\Documentation%20arch&#233;ologique%20li&#233;e%20&#224;%20la%20th&#232;se\Cultures.docx" TargetMode="External"/><Relationship Id="rId12683" Type="http://schemas.openxmlformats.org/officeDocument/2006/relationships/hyperlink" Target="file:///C:\Users\Thomas%20Huet\Desktop\Documentation%20arch&#233;ologique%20li&#233;e%20&#224;%20la%20th&#232;se\Sites.docx" TargetMode="External"/><Relationship Id="rId13734" Type="http://schemas.openxmlformats.org/officeDocument/2006/relationships/hyperlink" Target="Sites.docx" TargetMode="External"/><Relationship Id="rId1691" Type="http://schemas.openxmlformats.org/officeDocument/2006/relationships/hyperlink" Target="file:///C:\Users\Thomas%20Huet\Desktop\Documentation%20arch&#233;ologique%20li&#233;e%20&#224;%20la%20th&#232;se\Sites.docx" TargetMode="External"/><Relationship Id="rId2742" Type="http://schemas.openxmlformats.org/officeDocument/2006/relationships/hyperlink" Target="file:///C:\Users\Thomas%20Huet\Desktop\Documentation%20arch&#233;ologique%20li&#233;e%20&#224;%20la%20th&#232;se\Cultures.docx" TargetMode="External"/><Relationship Id="rId9355" Type="http://schemas.openxmlformats.org/officeDocument/2006/relationships/hyperlink" Target="file:///C:\Users\Thomas%20Huet\Desktop\Documentation%20arch&#233;ologique%20li&#233;e%20&#224;%20la%20th&#232;se\Sites.docx" TargetMode="External"/><Relationship Id="rId11285" Type="http://schemas.openxmlformats.org/officeDocument/2006/relationships/hyperlink" Target="file:///C:\Users\Thomas%20Huet\Desktop\Documentation%20arch&#233;ologique%20li&#233;e%20&#224;%20la%20th&#232;se\Cultures.docx" TargetMode="External"/><Relationship Id="rId12336" Type="http://schemas.openxmlformats.org/officeDocument/2006/relationships/hyperlink" Target="file:///C:\Users\Thomas%20Huet\Desktop\Documentation%20arch&#233;ologique%20li&#233;e%20&#224;%20la%20th&#232;se\Analyses%20Statistiques.docx" TargetMode="External"/><Relationship Id="rId714" Type="http://schemas.openxmlformats.org/officeDocument/2006/relationships/hyperlink" Target="file:///C:\Users\Thomas%20Huet\Desktop\Documentation%20arch&#233;ologique%20li&#233;e%20&#224;%20la%20th&#232;se\Cultures.docx" TargetMode="External"/><Relationship Id="rId1344" Type="http://schemas.openxmlformats.org/officeDocument/2006/relationships/hyperlink" Target="file:///C:\Users\Thomas%20Huet\Desktop\Documentation%20arch&#233;ologique%20li&#233;e%20&#224;%20la%20th&#232;se\Cultures.docx" TargetMode="External"/><Relationship Id="rId5965" Type="http://schemas.openxmlformats.org/officeDocument/2006/relationships/hyperlink" Target="file:///C:\Users\Thomas%20Huet\Desktop\Documentation%20arch&#233;ologique%20li&#233;e%20&#224;%20la%20th&#232;se\Cultures.docx" TargetMode="External"/><Relationship Id="rId9008" Type="http://schemas.openxmlformats.org/officeDocument/2006/relationships/hyperlink" Target="file:///C:\Users\Thomas%20Huet\Desktop\Documentation%20arch&#233;ologique%20li&#233;e%20&#224;%20la%20th&#232;se\Cultures.docx" TargetMode="External"/><Relationship Id="rId50" Type="http://schemas.openxmlformats.org/officeDocument/2006/relationships/hyperlink" Target="Sites.docx" TargetMode="External"/><Relationship Id="rId4567" Type="http://schemas.openxmlformats.org/officeDocument/2006/relationships/hyperlink" Target="file:///C:\Users\Thomas%20Huet\Desktop\Documentation%20arch&#233;ologique%20li&#233;e%20&#224;%20la%20th&#232;se\Cultures.docx" TargetMode="External"/><Relationship Id="rId5618" Type="http://schemas.openxmlformats.org/officeDocument/2006/relationships/hyperlink" Target="file:///C:\Users\Thomas%20Huet\Desktop\Documentation%20arch&#233;ologique%20li&#233;e%20&#224;%20la%20th&#232;se\Sites.docx" TargetMode="External"/><Relationship Id="rId3169" Type="http://schemas.openxmlformats.org/officeDocument/2006/relationships/hyperlink" Target="file:///C:\Users\Thomas%20Huet\Desktop\Documentation%20arch&#233;ologique%20li&#233;e%20&#224;%20la%20th&#232;se\Cultures.docx" TargetMode="External"/><Relationship Id="rId7040" Type="http://schemas.openxmlformats.org/officeDocument/2006/relationships/hyperlink" Target="file:///C:\Users\Thomas%20Huet\Desktop\Documentation%20arch&#233;ologique%20li&#233;e%20&#224;%20la%20th&#232;se\Cultures.docx" TargetMode="External"/><Relationship Id="rId10021" Type="http://schemas.openxmlformats.org/officeDocument/2006/relationships/hyperlink" Target="file:///C:\Users\Thomas%20Huet\Desktop\Documentation%20arch&#233;ologique%20li&#233;e%20&#224;%20la%20th&#232;se\Cultures.docx" TargetMode="External"/><Relationship Id="rId13591" Type="http://schemas.openxmlformats.org/officeDocument/2006/relationships/hyperlink" Target="file:///C:\Users\Thomas%20Huet\Desktop\Documentation%20arch&#233;ologique%20li&#233;e%20&#224;%20la%20th&#232;se\Sites.docx" TargetMode="External"/><Relationship Id="rId3650" Type="http://schemas.openxmlformats.org/officeDocument/2006/relationships/hyperlink" Target="file:///C:\Users\Thomas%20Huet\Desktop\Documentation%20arch&#233;ologique%20li&#233;e%20&#224;%20la%20th&#232;se\Objets.docx" TargetMode="External"/><Relationship Id="rId4701" Type="http://schemas.openxmlformats.org/officeDocument/2006/relationships/hyperlink" Target="file:///C:\Users\Thomas%20Huet\Desktop\Documentation%20arch&#233;ologique%20li&#233;e%20&#224;%20la%20th&#232;se\Cultures.docx" TargetMode="External"/><Relationship Id="rId12193" Type="http://schemas.openxmlformats.org/officeDocument/2006/relationships/hyperlink" Target="file:///C:\Users\Thomas%20Huet\Desktop\Documentation%20arch&#233;ologique%20li&#233;e%20&#224;%20la%20th&#232;se\Cultures.docx" TargetMode="External"/><Relationship Id="rId13244" Type="http://schemas.openxmlformats.org/officeDocument/2006/relationships/hyperlink" Target="file:///C:\Users\Thomas%20Huet\Desktop\Documentation%20arch&#233;ologique%20li&#233;e%20&#224;%20la%20th&#232;se\Sites.docx" TargetMode="External"/><Relationship Id="rId571" Type="http://schemas.openxmlformats.org/officeDocument/2006/relationships/hyperlink" Target="file:///C:\Users\Thomas%20Huet\Desktop\Documentation%20arch&#233;ologique%20li&#233;e%20&#224;%20la%20th&#232;se\Cultures.docx" TargetMode="External"/><Relationship Id="rId2252" Type="http://schemas.openxmlformats.org/officeDocument/2006/relationships/hyperlink" Target="file:///C:\Users\Thomas%20Huet\Desktop\Documentation%20arch&#233;ologique%20li&#233;e%20&#224;%20la%20th&#232;se\Cultures.docx" TargetMode="External"/><Relationship Id="rId3303" Type="http://schemas.openxmlformats.org/officeDocument/2006/relationships/hyperlink" Target="file:///C:\Users\Thomas%20Huet\Desktop\Documentation%20arch&#233;ologique%20li&#233;e%20&#224;%20la%20th&#232;se\Sites.docx" TargetMode="External"/><Relationship Id="rId6873" Type="http://schemas.openxmlformats.org/officeDocument/2006/relationships/hyperlink" Target="file:///C:\Users\Thomas%20Huet\Desktop\Documentation%20arch&#233;ologique%20li&#233;e%20&#224;%20la%20th&#232;se\Cultures.docx" TargetMode="External"/><Relationship Id="rId7924" Type="http://schemas.openxmlformats.org/officeDocument/2006/relationships/hyperlink" Target="file:///C:\Users\Thomas%20Huet\Desktop\Documentation%20arch&#233;ologique%20li&#233;e%20&#224;%20la%20th&#232;se\Cultures.docx" TargetMode="External"/><Relationship Id="rId224" Type="http://schemas.openxmlformats.org/officeDocument/2006/relationships/hyperlink" Target="Sites.docx" TargetMode="External"/><Relationship Id="rId5475" Type="http://schemas.openxmlformats.org/officeDocument/2006/relationships/hyperlink" Target="file:///C:\Users\Thomas%20Huet\Desktop\Documentation%20arch&#233;ologique%20li&#233;e%20&#224;%20la%20th&#232;se\Cultures.docx" TargetMode="External"/><Relationship Id="rId6526" Type="http://schemas.openxmlformats.org/officeDocument/2006/relationships/hyperlink" Target="file:///C:\Users\Thomas%20Huet\Desktop\Documentation%20arch&#233;ologique%20li&#233;e%20&#224;%20la%20th&#232;se\Cultures.docx" TargetMode="External"/><Relationship Id="rId10905" Type="http://schemas.openxmlformats.org/officeDocument/2006/relationships/hyperlink" Target="file:///C:\Users\Thomas%20Huet\Desktop\Documentation%20arch&#233;ologique%20li&#233;e%20&#224;%20la%20th&#232;se\Sites.docx" TargetMode="External"/><Relationship Id="rId4077" Type="http://schemas.openxmlformats.org/officeDocument/2006/relationships/hyperlink" Target="file:///C:\Users\Thomas%20Huet\Desktop\Documentation%20arch&#233;ologique%20li&#233;e%20&#224;%20la%20th&#232;se\Cultures.docx" TargetMode="External"/><Relationship Id="rId5128" Type="http://schemas.openxmlformats.org/officeDocument/2006/relationships/hyperlink" Target="file:///C:\Users\Thomas%20Huet\Desktop\Documentation%20arch&#233;ologique%20li&#233;e%20&#224;%20la%20th&#232;se\Cultures.docx" TargetMode="External"/><Relationship Id="rId8698" Type="http://schemas.openxmlformats.org/officeDocument/2006/relationships/hyperlink" Target="file:///C:\Users\Thomas%20Huet\Desktop\Documentation%20arch&#233;ologique%20li&#233;e%20&#224;%20la%20th&#232;se\Sites.docx" TargetMode="External"/><Relationship Id="rId9749" Type="http://schemas.openxmlformats.org/officeDocument/2006/relationships/hyperlink" Target="file:///C:\Users\Thomas%20Huet\Desktop\Documentation%20arch&#233;ologique%20li&#233;e%20&#224;%20la%20th&#232;se\Cultures.docx" TargetMode="External"/><Relationship Id="rId1738" Type="http://schemas.openxmlformats.org/officeDocument/2006/relationships/hyperlink" Target="file:///C:\Users\Thomas%20Huet\Desktop\Documentation%20arch&#233;ologique%20li&#233;e%20&#224;%20la%20th&#232;se\Cultures.docx" TargetMode="External"/><Relationship Id="rId11679" Type="http://schemas.openxmlformats.org/officeDocument/2006/relationships/hyperlink" Target="file:///C:\Users\Thomas%20Huet\Desktop\Documentation%20arch&#233;ologique%20li&#233;e%20&#224;%20la%20th&#232;se\Cultures.docx" TargetMode="External"/><Relationship Id="rId14152" Type="http://schemas.openxmlformats.org/officeDocument/2006/relationships/hyperlink" Target="file:///C:\Users\Thomas%20Huet\Desktop\Documentation%20arch&#233;ologique%20li&#233;e%20&#224;%20la%20th&#232;se\Sites.docx" TargetMode="External"/><Relationship Id="rId3160" Type="http://schemas.openxmlformats.org/officeDocument/2006/relationships/hyperlink" Target="file:///C:\Users\Thomas%20Huet\Desktop\Documentation%20arch&#233;ologique%20li&#233;e%20&#224;%20la%20th&#232;se\Cultures.docx" TargetMode="External"/><Relationship Id="rId4211" Type="http://schemas.openxmlformats.org/officeDocument/2006/relationships/hyperlink" Target="file:///C:\Users\Thomas%20Huet\Desktop\Documentation%20arch&#233;ologique%20li&#233;e%20&#224;%20la%20th&#232;se\Cultures.docx" TargetMode="External"/><Relationship Id="rId7781" Type="http://schemas.openxmlformats.org/officeDocument/2006/relationships/hyperlink" Target="file:///C:\Users\Thomas%20Huet\Desktop\Documentation%20arch&#233;ologique%20li&#233;e%20&#224;%20la%20th&#232;se\Sites.docx" TargetMode="External"/><Relationship Id="rId8832" Type="http://schemas.openxmlformats.org/officeDocument/2006/relationships/hyperlink" Target="file:///C:\Users\Thomas%20Huet\Desktop\Documentation%20arch&#233;ologique%20li&#233;e%20&#224;%20la%20th&#232;se\Sites.docx" TargetMode="External"/><Relationship Id="rId10762" Type="http://schemas.openxmlformats.org/officeDocument/2006/relationships/hyperlink" Target="file:///C:\Users\Thomas%20Huet\Desktop\Documentation%20arch&#233;ologique%20li&#233;e%20&#224;%20la%20th&#232;se\Cultures.docx" TargetMode="External"/><Relationship Id="rId11813" Type="http://schemas.openxmlformats.org/officeDocument/2006/relationships/hyperlink" Target="file:///C:\Users\Thomas%20Huet\Desktop\Documentation%20arch&#233;ologique%20li&#233;e%20&#224;%20la%20th&#232;se\Sites.docx" TargetMode="External"/><Relationship Id="rId6036" Type="http://schemas.openxmlformats.org/officeDocument/2006/relationships/hyperlink" Target="file:///C:\Users\Thomas%20Huet\Desktop\Documentation%20arch&#233;ologique%20li&#233;e%20&#224;%20la%20th&#232;se\Sites.docx" TargetMode="External"/><Relationship Id="rId6383" Type="http://schemas.openxmlformats.org/officeDocument/2006/relationships/hyperlink" Target="file:///C:\Users\Thomas%20Huet\Desktop\Documentation%20arch&#233;ologique%20li&#233;e%20&#224;%20la%20th&#232;se\Sites.docx" TargetMode="External"/><Relationship Id="rId7434" Type="http://schemas.openxmlformats.org/officeDocument/2006/relationships/hyperlink" Target="file:///C:\Users\Thomas%20Huet\Desktop\Documentation%20arch&#233;ologique%20li&#233;e%20&#224;%20la%20th&#232;se\Sites.docx" TargetMode="External"/><Relationship Id="rId10415" Type="http://schemas.openxmlformats.org/officeDocument/2006/relationships/hyperlink" Target="file:///C:\Users\Thomas%20Huet\Desktop\Documentation%20arch&#233;ologique%20li&#233;e%20&#224;%20la%20th&#232;se\Sites.docx" TargetMode="External"/><Relationship Id="rId13985" Type="http://schemas.openxmlformats.org/officeDocument/2006/relationships/hyperlink" Target="file:///C:\Users\Thomas%20Huet\Desktop\Documentation%20arch&#233;ologique%20li&#233;e%20&#224;%20la%20th&#232;se\Cultures.docx" TargetMode="External"/><Relationship Id="rId2993" Type="http://schemas.openxmlformats.org/officeDocument/2006/relationships/hyperlink" Target="file:///C:\Users\Thomas%20Huet\Desktop\Documentation%20arch&#233;ologique%20li&#233;e%20&#224;%20la%20th&#232;se\Cultures.docx" TargetMode="External"/><Relationship Id="rId12587" Type="http://schemas.openxmlformats.org/officeDocument/2006/relationships/hyperlink" Target="file:///C:\Users\Thomas%20Huet\Desktop\Documentation%20arch&#233;ologique%20li&#233;e%20&#224;%20la%20th&#232;se\Sites.docx" TargetMode="External"/><Relationship Id="rId13638" Type="http://schemas.openxmlformats.org/officeDocument/2006/relationships/hyperlink" Target="file:///D:\Sites.docx" TargetMode="External"/><Relationship Id="rId965" Type="http://schemas.openxmlformats.org/officeDocument/2006/relationships/hyperlink" Target="file:///C:\Users\Thomas%20Huet\Desktop\Documentation%20arch&#233;ologique%20li&#233;e%20&#224;%20la%20th&#232;se\Sites.docx" TargetMode="External"/><Relationship Id="rId1595" Type="http://schemas.openxmlformats.org/officeDocument/2006/relationships/hyperlink" Target="file:///C:\Users\Thomas%20Huet\Desktop\Documentation%20arch&#233;ologique%20li&#233;e%20&#224;%20la%20th&#232;se\Cultures.docx" TargetMode="External"/><Relationship Id="rId2646" Type="http://schemas.openxmlformats.org/officeDocument/2006/relationships/hyperlink" Target="file:///C:\Users\Thomas%20Huet\Desktop\Documentation%20arch&#233;ologique%20li&#233;e%20&#224;%20la%20th&#232;se\Cultures.docx" TargetMode="External"/><Relationship Id="rId9259" Type="http://schemas.openxmlformats.org/officeDocument/2006/relationships/hyperlink" Target="file:///C:\Users\Thomas%20Huet\Desktop\Documentation%20arch&#233;ologique%20li&#233;e%20&#224;%20la%20th&#232;se\Cultures.docx" TargetMode="External"/><Relationship Id="rId11189" Type="http://schemas.openxmlformats.org/officeDocument/2006/relationships/hyperlink" Target="file:///C:\Users\Thomas%20Huet\Desktop\Documentation%20arch&#233;ologique%20li&#233;e%20&#224;%20la%20th&#232;se\Sites.docx" TargetMode="External"/><Relationship Id="rId618" Type="http://schemas.openxmlformats.org/officeDocument/2006/relationships/hyperlink" Target="file:///C:\Users\Thomas%20Huet\Desktop\Documentation%20arch&#233;ologique%20li&#233;e%20&#224;%20la%20th&#232;se\Sites.docx" TargetMode="External"/><Relationship Id="rId1248" Type="http://schemas.openxmlformats.org/officeDocument/2006/relationships/hyperlink" Target="file:///C:\Users\Thomas%20Huet\Desktop\Documentation%20arch&#233;ologique%20li&#233;e%20&#224;%20la%20th&#232;se\Cultures.docx" TargetMode="External"/><Relationship Id="rId5869" Type="http://schemas.openxmlformats.org/officeDocument/2006/relationships/hyperlink" Target="file:///C:\Users\Thomas%20Huet\Desktop\Documentation%20arch&#233;ologique%20li&#233;e%20&#224;%20la%20th&#232;se\Cultures.docx" TargetMode="External"/><Relationship Id="rId7291" Type="http://schemas.openxmlformats.org/officeDocument/2006/relationships/hyperlink" Target="file:///C:\Users\Thomas%20Huet\Desktop\Documentation%20arch&#233;ologique%20li&#233;e%20&#224;%20la%20th&#232;se\Cultures.docx" TargetMode="External"/><Relationship Id="rId8342" Type="http://schemas.openxmlformats.org/officeDocument/2006/relationships/hyperlink" Target="file:///C:\Users\Thomas%20Huet\Desktop\Documentation%20arch&#233;ologique%20li&#233;e%20&#224;%20la%20th&#232;se\Sites.docx" TargetMode="External"/><Relationship Id="rId9740" Type="http://schemas.openxmlformats.org/officeDocument/2006/relationships/hyperlink" Target="file:///C:\Users\Thomas%20Huet\Desktop\Documentation%20arch&#233;ologique%20li&#233;e%20&#224;%20la%20th&#232;se\Cultures.docx" TargetMode="External"/><Relationship Id="rId11670" Type="http://schemas.openxmlformats.org/officeDocument/2006/relationships/hyperlink" Target="file:///C:\Users\Thomas%20Huet\Desktop\Documentation%20arch&#233;ologique%20li&#233;e%20&#224;%20la%20th&#232;se\Cultures.docx" TargetMode="External"/><Relationship Id="rId12721" Type="http://schemas.openxmlformats.org/officeDocument/2006/relationships/hyperlink" Target="file:///C:\Users\Thomas%20Huet\Desktop\Documentation%20arch&#233;ologique%20li&#233;e%20&#224;%20la%20th&#232;se\Cultures.docx" TargetMode="External"/><Relationship Id="rId10272" Type="http://schemas.openxmlformats.org/officeDocument/2006/relationships/hyperlink" Target="file:///C:\Users\Thomas%20Huet\Desktop\Documentation%20arch&#233;ologique%20li&#233;e%20&#224;%20la%20th&#232;se\Cultures.docx" TargetMode="External"/><Relationship Id="rId11323" Type="http://schemas.openxmlformats.org/officeDocument/2006/relationships/hyperlink" Target="file:///C:\Users\Thomas%20Huet\Desktop\Documentation%20arch&#233;ologique%20li&#233;e%20&#224;%20la%20th&#232;se\Cultures.docx" TargetMode="External"/><Relationship Id="rId4952" Type="http://schemas.openxmlformats.org/officeDocument/2006/relationships/hyperlink" Target="file:///C:\Users\Thomas%20Huet\Desktop\Documentation%20arch&#233;ologique%20li&#233;e%20&#224;%20la%20th&#232;se\Cultures.docx" TargetMode="External"/><Relationship Id="rId13495" Type="http://schemas.openxmlformats.org/officeDocument/2006/relationships/hyperlink" Target="file:///C:\Users\Thomas%20Huet\Desktop\Documentation%20arch&#233;ologique%20li&#233;e%20&#224;%20la%20th&#232;se\Cultures.docx" TargetMode="External"/><Relationship Id="rId14546" Type="http://schemas.openxmlformats.org/officeDocument/2006/relationships/hyperlink" Target="file:///C:\Users\Thomas%20Huet\Desktop\Documentation%20arch&#233;ologique%20li&#233;e%20&#224;%20la%20th&#232;se\Analyses%20Statistiques.docx" TargetMode="External"/><Relationship Id="rId3554" Type="http://schemas.openxmlformats.org/officeDocument/2006/relationships/hyperlink" Target="file:///C:\Users\Thomas%20Huet\Desktop\Documentation%20arch&#233;ologique%20li&#233;e%20&#224;%20la%20th&#232;se\Sites.docx" TargetMode="External"/><Relationship Id="rId4605" Type="http://schemas.openxmlformats.org/officeDocument/2006/relationships/hyperlink" Target="file:///C:\Users\Thomas%20Huet\Desktop\Documentation%20arch&#233;ologique%20li&#233;e%20&#224;%20la%20th&#232;se\Sites.docx" TargetMode="External"/><Relationship Id="rId12097" Type="http://schemas.openxmlformats.org/officeDocument/2006/relationships/hyperlink" Target="file:///C:\Users\Thomas%20Huet\Desktop\Documentation%20arch&#233;ologique%20li&#233;e%20&#224;%20la%20th&#232;se\Cultures.docx" TargetMode="External"/><Relationship Id="rId13148" Type="http://schemas.openxmlformats.org/officeDocument/2006/relationships/hyperlink" Target="file:///C:\Users\Thomas%20Huet\Desktop\Documentation%20arch&#233;ologique%20li&#233;e%20&#224;%20la%20th&#232;se\Sites.docx" TargetMode="External"/><Relationship Id="rId475" Type="http://schemas.openxmlformats.org/officeDocument/2006/relationships/hyperlink" Target="file:///C:\Users\Thomas%20Huet\Desktop\Documentation%20arch&#233;ologique%20li&#233;e%20&#224;%20la%20th&#232;se\Cultures.docx" TargetMode="External"/><Relationship Id="rId2156" Type="http://schemas.openxmlformats.org/officeDocument/2006/relationships/hyperlink" Target="file:///C:\Users\Thomas%20Huet\Desktop\Documentation%20arch&#233;ologique%20li&#233;e%20&#224;%20la%20th&#232;se\Sites.docx" TargetMode="External"/><Relationship Id="rId3207" Type="http://schemas.openxmlformats.org/officeDocument/2006/relationships/hyperlink" Target="file:///C:\Users\Thomas%20Huet\Desktop\Documentation%20arch&#233;ologique%20li&#233;e%20&#224;%20la%20th&#232;se\Cultures.docx" TargetMode="External"/><Relationship Id="rId6777" Type="http://schemas.openxmlformats.org/officeDocument/2006/relationships/hyperlink" Target="file:///C:\Users\Thomas%20Huet\Desktop\Documentation%20arch&#233;ologique%20li&#233;e%20&#224;%20la%20th&#232;se\Cultures.docx" TargetMode="External"/><Relationship Id="rId7828" Type="http://schemas.openxmlformats.org/officeDocument/2006/relationships/hyperlink" Target="file:///C:\Users\Thomas%20Huet\Desktop\Documentation%20arch&#233;ologique%20li&#233;e%20&#224;%20la%20th&#232;se\Cultures.docx" TargetMode="External"/><Relationship Id="rId128" Type="http://schemas.openxmlformats.org/officeDocument/2006/relationships/hyperlink" Target="file:///C:\Users\Thomas%20Huet\Desktop\Documentation%20arch&#233;ologique%20li&#233;e%20&#224;%20la%20th&#232;se\Cultures.docx" TargetMode="External"/><Relationship Id="rId5379" Type="http://schemas.openxmlformats.org/officeDocument/2006/relationships/hyperlink" Target="file:///C:\Users\Thomas%20Huet\Desktop\Documentation%20arch&#233;ologique%20li&#233;e%20&#224;%20la%20th&#232;se\Sites.docx" TargetMode="External"/><Relationship Id="rId9250" Type="http://schemas.openxmlformats.org/officeDocument/2006/relationships/hyperlink" Target="file:///C:\Users\Thomas%20Huet\Desktop\Documentation%20arch&#233;ologique%20li&#233;e%20&#224;%20la%20th&#232;se\Environnement.docx" TargetMode="External"/><Relationship Id="rId10809" Type="http://schemas.openxmlformats.org/officeDocument/2006/relationships/hyperlink" Target="Sites.docx" TargetMode="External"/><Relationship Id="rId11180" Type="http://schemas.openxmlformats.org/officeDocument/2006/relationships/hyperlink" Target="file:///C:\Users\Thomas%20Huet\Desktop\Documentation%20arch&#233;ologique%20li&#233;e%20&#224;%20la%20th&#232;se\Sites.docx" TargetMode="External"/><Relationship Id="rId12231" Type="http://schemas.openxmlformats.org/officeDocument/2006/relationships/hyperlink" Target="file:///C:\Users\Thomas%20Huet\Desktop\Documentation%20arch&#233;ologique%20li&#233;e%20&#224;%20la%20th&#232;se\Sites.docx" TargetMode="External"/><Relationship Id="rId1989" Type="http://schemas.openxmlformats.org/officeDocument/2006/relationships/hyperlink" Target="file:///C:\Users\Thomas%20Huet\Desktop\Documentation%20arch&#233;ologique%20li&#233;e%20&#224;%20la%20th&#232;se\Cultures.docx" TargetMode="External"/><Relationship Id="rId5860" Type="http://schemas.openxmlformats.org/officeDocument/2006/relationships/hyperlink" Target="file:///C:\Users\Thomas%20Huet\Desktop\Documentation%20arch&#233;ologique%20li&#233;e%20&#224;%20la%20th&#232;se\Cultures.docx" TargetMode="External"/><Relationship Id="rId6911" Type="http://schemas.openxmlformats.org/officeDocument/2006/relationships/hyperlink" Target="file:///C:\Users\Thomas%20Huet\Desktop\Documentation%20arch&#233;ologique%20li&#233;e%20&#224;%20la%20th&#232;se\Cultures.docx" TargetMode="External"/><Relationship Id="rId3064" Type="http://schemas.openxmlformats.org/officeDocument/2006/relationships/hyperlink" Target="file:///C:\Users\Thomas%20Huet\Desktop\Documentation%20arch&#233;ologique%20li&#233;e%20&#224;%20la%20th&#232;se\Sites.docx" TargetMode="External"/><Relationship Id="rId4462" Type="http://schemas.openxmlformats.org/officeDocument/2006/relationships/hyperlink" Target="file:///C:\Users\Thomas%20Huet\Desktop\Documentation%20arch&#233;ologique%20li&#233;e%20&#224;%20la%20th&#232;se\Cultures.docx" TargetMode="External"/><Relationship Id="rId5513" Type="http://schemas.openxmlformats.org/officeDocument/2006/relationships/hyperlink" Target="file:///C:\Users\Thomas%20Huet\Desktop\Documentation%20arch&#233;ologique%20li&#233;e%20&#224;%20la%20th&#232;se\Cultures.docx" TargetMode="External"/><Relationship Id="rId14056" Type="http://schemas.openxmlformats.org/officeDocument/2006/relationships/hyperlink" Target="file:///C:\Users\Thomas%20Huet\Desktop\Documentation%20arch&#233;ologique%20li&#233;e%20&#224;%20la%20th&#232;se\Sites.docx" TargetMode="External"/><Relationship Id="rId4115" Type="http://schemas.openxmlformats.org/officeDocument/2006/relationships/hyperlink" Target="file:///C:\Users\Thomas%20Huet\Desktop\Documentation%20arch&#233;ologique%20li&#233;e%20&#224;%20la%20th&#232;se\Cultures.docx" TargetMode="External"/><Relationship Id="rId7685" Type="http://schemas.openxmlformats.org/officeDocument/2006/relationships/hyperlink" Target="file:///C:\Users\Thomas%20Huet\Desktop\Documentation%20arch&#233;ologique%20li&#233;e%20&#224;%20la%20th&#232;se\Cultures.docx" TargetMode="External"/><Relationship Id="rId8736" Type="http://schemas.openxmlformats.org/officeDocument/2006/relationships/hyperlink" Target="file:///C:\Users\Thomas%20Huet\Desktop\Documentation%20arch&#233;ologique%20li&#233;e%20&#224;%20la%20th&#232;se\Cultures.docx" TargetMode="External"/><Relationship Id="rId10666" Type="http://schemas.openxmlformats.org/officeDocument/2006/relationships/hyperlink" Target="file:///C:\Users\Thomas%20Huet\Desktop\Documentation%20arch&#233;ologique%20li&#233;e%20&#224;%20la%20th&#232;se\Cultures.docx" TargetMode="External"/><Relationship Id="rId11717" Type="http://schemas.openxmlformats.org/officeDocument/2006/relationships/hyperlink" Target="file:///C:\Users\Thomas%20Huet\Desktop\Documentation%20arch&#233;ologique%20li&#233;e%20&#224;%20la%20th&#232;se\Cultures.docx" TargetMode="External"/><Relationship Id="rId6287" Type="http://schemas.openxmlformats.org/officeDocument/2006/relationships/hyperlink" Target="file:///C:\Users\Thomas%20Huet\Desktop\Documentation%20arch&#233;ologique%20li&#233;e%20&#224;%20la%20th&#232;se\Cultures.docx" TargetMode="External"/><Relationship Id="rId7338" Type="http://schemas.openxmlformats.org/officeDocument/2006/relationships/hyperlink" Target="file:///C:\Users\Thomas%20Huet\Desktop\Documentation%20arch&#233;ologique%20li&#233;e%20&#224;%20la%20th&#232;se\Sites.docx" TargetMode="External"/><Relationship Id="rId10319" Type="http://schemas.openxmlformats.org/officeDocument/2006/relationships/hyperlink" Target="file:///C:\Users\Thomas%20Huet\Desktop\Documentation%20arch&#233;ologique%20li&#233;e%20&#224;%20la%20th&#232;se\Sites.docx" TargetMode="External"/><Relationship Id="rId2897" Type="http://schemas.openxmlformats.org/officeDocument/2006/relationships/hyperlink" Target="file:///C:\Users\Thomas%20Huet\Desktop\Documentation%20arch&#233;ologique%20li&#233;e%20&#224;%20la%20th&#232;se\Sites.docx" TargetMode="External"/><Relationship Id="rId3948" Type="http://schemas.openxmlformats.org/officeDocument/2006/relationships/hyperlink" Target="file:///C:\Users\Thomas%20Huet\Desktop\Documentation%20arch&#233;ologique%20li&#233;e%20&#224;%20la%20th&#232;se\Cultures.docx" TargetMode="External"/><Relationship Id="rId13889" Type="http://schemas.openxmlformats.org/officeDocument/2006/relationships/hyperlink" Target="file:///C:\Users\Thomas%20Huet\Desktop\Documentation%20arch&#233;ologique%20li&#233;e%20&#224;%20la%20th&#232;se\Environnement.docx" TargetMode="External"/><Relationship Id="rId869" Type="http://schemas.openxmlformats.org/officeDocument/2006/relationships/hyperlink" Target="file:///C:\Users\Thomas%20Huet\Desktop\Documentation%20arch&#233;ologique%20li&#233;e%20&#224;%20la%20th&#232;se\Sites.docx" TargetMode="External"/><Relationship Id="rId1499" Type="http://schemas.openxmlformats.org/officeDocument/2006/relationships/hyperlink" Target="file:///C:\Users\Thomas%20Huet\Desktop\Documentation%20arch&#233;ologique%20li&#233;e%20&#224;%20la%20th&#232;se\Sites.docx" TargetMode="External"/><Relationship Id="rId5370" Type="http://schemas.openxmlformats.org/officeDocument/2006/relationships/hyperlink" Target="file:///C:\Users\Thomas%20Huet\Desktop\Documentation%20arch&#233;ologique%20li&#233;e%20&#224;%20la%20th&#232;se\Sites.docx" TargetMode="External"/><Relationship Id="rId6421" Type="http://schemas.openxmlformats.org/officeDocument/2006/relationships/hyperlink" Target="file:///C:\Users\Thomas%20Huet\Desktop\Documentation%20arch&#233;ologique%20li&#233;e%20&#224;%20la%20th&#232;se\Cultures.docx" TargetMode="External"/><Relationship Id="rId10800" Type="http://schemas.openxmlformats.org/officeDocument/2006/relationships/hyperlink" Target="file:///C:\Users\Thomas%20Huet\Desktop\Documentation%20arch&#233;ologique%20li&#233;e%20&#224;%20la%20th&#232;se\Cultures.docx" TargetMode="External"/><Relationship Id="rId5023" Type="http://schemas.openxmlformats.org/officeDocument/2006/relationships/hyperlink" Target="file:///C:\Users\Thomas%20Huet\Desktop\Documentation%20arch&#233;ologique%20li&#233;e%20&#224;%20la%20th&#232;se\Cultures.docx" TargetMode="External"/><Relationship Id="rId9991" Type="http://schemas.openxmlformats.org/officeDocument/2006/relationships/hyperlink" Target="file:///C:\Users\Thomas%20Huet\Desktop\Documentation%20arch&#233;ologique%20li&#233;e%20&#224;%20la%20th&#232;se\Cultures.docx" TargetMode="External"/><Relationship Id="rId12972" Type="http://schemas.openxmlformats.org/officeDocument/2006/relationships/hyperlink" Target="file:///C:\Users\Thomas%20Huet\Desktop\Documentation%20arch&#233;ologique%20li&#233;e%20&#224;%20la%20th&#232;se\Sites.docx" TargetMode="External"/><Relationship Id="rId1980" Type="http://schemas.openxmlformats.org/officeDocument/2006/relationships/hyperlink" Target="file:///C:\Users\Thomas%20Huet\Desktop\Documentation%20arch&#233;ologique%20li&#233;e%20&#224;%20la%20th&#232;se\Cultures.docx" TargetMode="External"/><Relationship Id="rId7195" Type="http://schemas.openxmlformats.org/officeDocument/2006/relationships/hyperlink" Target="file:///C:\Users\Thomas%20Huet\Desktop\Documentation%20arch&#233;ologique%20li&#233;e%20&#224;%20la%20th&#232;se\Sites.docx" TargetMode="External"/><Relationship Id="rId8246" Type="http://schemas.openxmlformats.org/officeDocument/2006/relationships/hyperlink" Target="file:///C:\Users\Thomas%20Huet\Desktop\Documentation%20arch&#233;ologique%20li&#233;e%20&#224;%20la%20th&#232;se\Cultures.docx" TargetMode="External"/><Relationship Id="rId8593" Type="http://schemas.openxmlformats.org/officeDocument/2006/relationships/hyperlink" Target="file:///C:\Users\Thomas%20Huet\Desktop\Documentation%20arch&#233;ologique%20li&#233;e%20&#224;%20la%20th&#232;se\Sites.docx" TargetMode="External"/><Relationship Id="rId9644" Type="http://schemas.openxmlformats.org/officeDocument/2006/relationships/hyperlink" Target="file:///C:\Users\Thomas%20Huet\Desktop\Documentation%20arch&#233;ologique%20li&#233;e%20&#224;%20la%20th&#232;se\Sites.docx" TargetMode="External"/><Relationship Id="rId11574" Type="http://schemas.openxmlformats.org/officeDocument/2006/relationships/hyperlink" Target="file:///C:\Users\Thomas%20Huet\Desktop\Documentation%20arch&#233;ologique%20li&#233;e%20&#224;%20la%20th&#232;se\Sites.docx" TargetMode="External"/><Relationship Id="rId12625" Type="http://schemas.openxmlformats.org/officeDocument/2006/relationships/hyperlink" Target="file:///C:\Users\Thomas%20Huet\Desktop\Documentation%20arch&#233;ologique%20li&#233;e%20&#224;%20la%20th&#232;se\Cultures.docx" TargetMode="External"/><Relationship Id="rId1633" Type="http://schemas.openxmlformats.org/officeDocument/2006/relationships/hyperlink" Target="file:///C:\Users\Thomas%20Huet\Desktop\Documentation%20arch&#233;ologique%20li&#233;e%20&#224;%20la%20th&#232;se\Cultures.docx" TargetMode="External"/><Relationship Id="rId10176" Type="http://schemas.openxmlformats.org/officeDocument/2006/relationships/hyperlink" Target="file:///C:\Users\Thomas%20Huet\Desktop\Documentation%20arch&#233;ologique%20li&#233;e%20&#224;%20la%20th&#232;se\Sites.docx" TargetMode="External"/><Relationship Id="rId11227" Type="http://schemas.openxmlformats.org/officeDocument/2006/relationships/hyperlink" Target="file:///C:\Users\Thomas%20Huet\Desktop\Documentation%20arch&#233;ologique%20li&#233;e%20&#224;%20la%20th&#232;se\Cultures.docx" TargetMode="External"/><Relationship Id="rId4856" Type="http://schemas.openxmlformats.org/officeDocument/2006/relationships/hyperlink" Target="file:///C:\Users\Thomas%20Huet\Desktop\Documentation%20arch&#233;ologique%20li&#233;e%20&#224;%20la%20th&#232;se\Cultures.docx" TargetMode="External"/><Relationship Id="rId5907" Type="http://schemas.openxmlformats.org/officeDocument/2006/relationships/hyperlink" Target="file:///C:\Users\Thomas%20Huet\Desktop\Documentation%20arch&#233;ologique%20li&#233;e%20&#224;%20la%20th&#232;se\Cultures.docx" TargetMode="External"/><Relationship Id="rId13399" Type="http://schemas.openxmlformats.org/officeDocument/2006/relationships/hyperlink" Target="file:///C:\Users\Thomas%20Huet\Desktop\Documentation%20arch&#233;ologique%20li&#233;e%20&#224;%20la%20th&#232;se\Sites.docx" TargetMode="External"/><Relationship Id="rId3458" Type="http://schemas.openxmlformats.org/officeDocument/2006/relationships/hyperlink" Target="file:///C:\Users\Thomas%20Huet\Desktop\Documentation%20arch&#233;ologique%20li&#233;e%20&#224;%20la%20th&#232;se\Cultures.docx" TargetMode="External"/><Relationship Id="rId4509" Type="http://schemas.openxmlformats.org/officeDocument/2006/relationships/hyperlink" Target="file:///C:\Users\Thomas%20Huet\Desktop\Documentation%20arch&#233;ologique%20li&#233;e%20&#224;%20la%20th&#232;se\Cultures.docx" TargetMode="External"/><Relationship Id="rId10310" Type="http://schemas.openxmlformats.org/officeDocument/2006/relationships/hyperlink" Target="file:///C:\Users\Thomas%20Huet\Desktop\Documentation%20arch&#233;ologique%20li&#233;e%20&#224;%20la%20th&#232;se\Sites.docx" TargetMode="External"/><Relationship Id="rId379" Type="http://schemas.openxmlformats.org/officeDocument/2006/relationships/hyperlink" Target="file:///C:\Users\Thomas%20Huet\Desktop\Documentation%20arch&#233;ologique%20li&#233;e%20&#224;%20la%20th&#232;se\Cultures.docx" TargetMode="External"/><Relationship Id="rId13880" Type="http://schemas.openxmlformats.org/officeDocument/2006/relationships/hyperlink" Target="Sites.docx" TargetMode="External"/><Relationship Id="rId1490" Type="http://schemas.openxmlformats.org/officeDocument/2006/relationships/hyperlink" Target="file:///C:\Users\Thomas%20Huet\Desktop\Documentation%20arch&#233;ologique%20li&#233;e%20&#224;%20la%20th&#232;se\Cultures.docx" TargetMode="External"/><Relationship Id="rId9154" Type="http://schemas.openxmlformats.org/officeDocument/2006/relationships/hyperlink" Target="file:///C:\Users\Thomas%20Huet\Desktop\Documentation%20arch&#233;ologique%20li&#233;e%20&#224;%20la%20th&#232;se\Cultures.docx" TargetMode="External"/><Relationship Id="rId11084" Type="http://schemas.openxmlformats.org/officeDocument/2006/relationships/hyperlink" Target="file:///C:\Users\Thomas%20Huet\Desktop\Documentation%20arch&#233;ologique%20li&#233;e%20&#224;%20la%20th&#232;se\Sites.docx" TargetMode="External"/><Relationship Id="rId12482" Type="http://schemas.openxmlformats.org/officeDocument/2006/relationships/hyperlink" Target="file:///C:\Users\Thomas%20Huet\Desktop\Documentation%20arch&#233;ologique%20li&#233;e%20&#224;%20la%20th&#232;se\Sites.docx" TargetMode="External"/><Relationship Id="rId13533" Type="http://schemas.openxmlformats.org/officeDocument/2006/relationships/hyperlink" Target="file:///C:\Users\Thomas%20Huet\Desktop\Documentation%20arch&#233;ologique%20li&#233;e%20&#224;%20la%20th&#232;se\Sites.docx" TargetMode="External"/><Relationship Id="rId860" Type="http://schemas.openxmlformats.org/officeDocument/2006/relationships/hyperlink" Target="file:///C:\Users\Thomas%20Huet\Desktop\Documentation%20arch&#233;ologique%20li&#233;e%20&#224;%20la%20th&#232;se\Cultures.docx" TargetMode="External"/><Relationship Id="rId1143" Type="http://schemas.openxmlformats.org/officeDocument/2006/relationships/hyperlink" Target="file:///C:\Users\Thomas%20Huet\Desktop\Documentation%20arch&#233;ologique%20li&#233;e%20&#224;%20la%20th&#232;se\Cultures.docx" TargetMode="External"/><Relationship Id="rId2541" Type="http://schemas.openxmlformats.org/officeDocument/2006/relationships/hyperlink" Target="file:///C:\Users\Thomas%20Huet\Desktop\Documentation%20arch&#233;ologique%20li&#233;e%20&#224;%20la%20th&#232;se\Cultures.docx" TargetMode="External"/><Relationship Id="rId12135" Type="http://schemas.openxmlformats.org/officeDocument/2006/relationships/hyperlink" Target="file:///C:\Users\Thomas%20Huet\Desktop\Documentation%20arch&#233;ologique%20li&#233;e%20&#224;%20la%20th&#232;se\Cultures.docx" TargetMode="External"/><Relationship Id="rId513" Type="http://schemas.openxmlformats.org/officeDocument/2006/relationships/hyperlink" Target="file:///C:\Users\Thomas%20Huet\Desktop\Documentation%20arch&#233;ologique%20li&#233;e%20&#224;%20la%20th&#232;se\Sites.docx" TargetMode="External"/><Relationship Id="rId5764" Type="http://schemas.openxmlformats.org/officeDocument/2006/relationships/hyperlink" Target="file:///C:\Users\Thomas%20Huet\Desktop\Documentation%20arch&#233;ologique%20li&#233;e%20&#224;%20la%20th&#232;se\Cultures.docx" TargetMode="External"/><Relationship Id="rId6815" Type="http://schemas.openxmlformats.org/officeDocument/2006/relationships/hyperlink" Target="file:///C:\Users\Thomas%20Huet\Desktop\Documentation%20arch&#233;ologique%20li&#233;e%20&#224;%20la%20th&#232;se\Cultures.docx" TargetMode="External"/><Relationship Id="rId4366" Type="http://schemas.openxmlformats.org/officeDocument/2006/relationships/hyperlink" Target="file:///C:\Users\Thomas%20Huet\Desktop\Documentation%20arch&#233;ologique%20li&#233;e%20&#224;%20la%20th&#232;se\Sites.docx" TargetMode="External"/><Relationship Id="rId5417" Type="http://schemas.openxmlformats.org/officeDocument/2006/relationships/hyperlink" Target="file:///C:\Users\Thomas%20Huet\Desktop\Documentation%20arch&#233;ologique%20li&#233;e%20&#224;%20la%20th&#232;se\Cultures.docx" TargetMode="External"/><Relationship Id="rId8987" Type="http://schemas.openxmlformats.org/officeDocument/2006/relationships/hyperlink" Target="file:///C:\Users\Thomas%20Huet\Desktop\Documentation%20arch&#233;ologique%20li&#233;e%20&#224;%20la%20th&#232;se\Cultures.docx" TargetMode="External"/><Relationship Id="rId4019" Type="http://schemas.openxmlformats.org/officeDocument/2006/relationships/hyperlink" Target="file:///C:\Users\Thomas%20Huet\Desktop\Documentation%20arch&#233;ologique%20li&#233;e%20&#224;%20la%20th&#232;se\Cultures.docx" TargetMode="External"/><Relationship Id="rId7589" Type="http://schemas.openxmlformats.org/officeDocument/2006/relationships/hyperlink" Target="file:///C:\Users\Thomas%20Huet\Desktop\Documentation%20arch&#233;ologique%20li&#233;e%20&#224;%20la%20th&#232;se\Cultures.docx" TargetMode="External"/><Relationship Id="rId11968" Type="http://schemas.openxmlformats.org/officeDocument/2006/relationships/hyperlink" Target="file:///C:\Users\Thomas%20Huet\Desktop\Documentation%20arch&#233;ologique%20li&#233;e%20&#224;%20la%20th&#232;se\Sites.docx" TargetMode="External"/><Relationship Id="rId13390" Type="http://schemas.openxmlformats.org/officeDocument/2006/relationships/hyperlink" Target="file:///C:\Users\Thomas%20Huet\Desktop\Documentation%20arch&#233;ologique%20li&#233;e%20&#224;%20la%20th&#232;se\Sites.docx" TargetMode="External"/><Relationship Id="rId14441" Type="http://schemas.openxmlformats.org/officeDocument/2006/relationships/hyperlink" Target="file:///C:\Users\Thomas%20Huet\Desktop\Documentation%20arch&#233;ologique%20li&#233;e%20&#224;%20la%20th&#232;se\Sites.docx" TargetMode="External"/><Relationship Id="rId4500" Type="http://schemas.openxmlformats.org/officeDocument/2006/relationships/hyperlink" Target="file:///C:\Users\Thomas%20Huet\Desktop\Documentation%20arch&#233;ologique%20li&#233;e%20&#224;%20la%20th&#232;se\Cultures.docx" TargetMode="External"/><Relationship Id="rId13043" Type="http://schemas.openxmlformats.org/officeDocument/2006/relationships/hyperlink" Target="Sites.docx" TargetMode="External"/><Relationship Id="rId370" Type="http://schemas.openxmlformats.org/officeDocument/2006/relationships/hyperlink" Target="file:///C:\Users\Thomas%20Huet\Desktop\Documentation%20arch&#233;ologique%20li&#233;e%20&#224;%20la%20th&#232;se\Sites.docx" TargetMode="External"/><Relationship Id="rId2051" Type="http://schemas.openxmlformats.org/officeDocument/2006/relationships/hyperlink" Target="file:///C:\Users\Thomas%20Huet\Desktop\Documentation%20arch&#233;ologique%20li&#233;e%20&#224;%20la%20th&#232;se\Sites.docx" TargetMode="External"/><Relationship Id="rId3102" Type="http://schemas.openxmlformats.org/officeDocument/2006/relationships/hyperlink" Target="file:///C:\Users\Thomas%20Huet\Desktop\Documentation%20arch&#233;ologique%20li&#233;e%20&#224;%20la%20th&#232;se\Sites.docx" TargetMode="External"/><Relationship Id="rId5274" Type="http://schemas.openxmlformats.org/officeDocument/2006/relationships/hyperlink" Target="file:///C:\Users\Thomas%20Huet\Desktop\Documentation%20arch&#233;ologique%20li&#233;e%20&#224;%20la%20th&#232;se\Cultures.docx" TargetMode="External"/><Relationship Id="rId6325" Type="http://schemas.openxmlformats.org/officeDocument/2006/relationships/hyperlink" Target="file:///C:\Users\Thomas%20Huet\Desktop\Documentation%20arch&#233;ologique%20li&#233;e%20&#224;%20la%20th&#232;se\Sites.docx" TargetMode="External"/><Relationship Id="rId6672" Type="http://schemas.openxmlformats.org/officeDocument/2006/relationships/hyperlink" Target="file:///C:\Users\Thomas%20Huet\Desktop\Documentation%20arch&#233;ologique%20li&#233;e%20&#224;%20la%20th&#232;se\Cultures.docx" TargetMode="External"/><Relationship Id="rId7723" Type="http://schemas.openxmlformats.org/officeDocument/2006/relationships/hyperlink" Target="file:///C:\Users\Thomas%20Huet\Desktop\Documentation%20arch&#233;ologique%20li&#233;e%20&#224;%20la%20th&#232;se\Cultures.docx" TargetMode="External"/><Relationship Id="rId10704" Type="http://schemas.openxmlformats.org/officeDocument/2006/relationships/hyperlink" Target="file:///C:\Users\Thomas%20Huet\Desktop\Documentation%20arch&#233;ologique%20li&#233;e%20&#224;%20la%20th&#232;se\Cultures.docx" TargetMode="External"/><Relationship Id="rId9895" Type="http://schemas.openxmlformats.org/officeDocument/2006/relationships/hyperlink" Target="file:///C:\Users\Thomas%20Huet\Desktop\Documentation%20arch&#233;ologique%20li&#233;e%20&#224;%20la%20th&#232;se\Sites.docx" TargetMode="External"/><Relationship Id="rId12876" Type="http://schemas.openxmlformats.org/officeDocument/2006/relationships/hyperlink" Target="file:///C:\Users\Thomas%20Huet\Desktop\Documentation%20arch&#233;ologique%20li&#233;e%20&#224;%20la%20th&#232;se\Sites.docx" TargetMode="External"/><Relationship Id="rId13927" Type="http://schemas.openxmlformats.org/officeDocument/2006/relationships/hyperlink" Target="file:///C:\Users\Thomas%20Huet\Desktop\Documentation%20arch&#233;ologique%20li&#233;e%20&#224;%20la%20th&#232;se\Cultures.docx" TargetMode="External"/><Relationship Id="rId1884" Type="http://schemas.openxmlformats.org/officeDocument/2006/relationships/hyperlink" Target="file:///C:\Users\Thomas%20Huet\Desktop\Documentation%20arch&#233;ologique%20li&#233;e%20&#224;%20la%20th&#232;se\DescriptionRoches.docx" TargetMode="External"/><Relationship Id="rId2935" Type="http://schemas.openxmlformats.org/officeDocument/2006/relationships/hyperlink" Target="file:///C:\Users\Thomas%20Huet\Desktop\Documentation%20arch&#233;ologique%20li&#233;e%20&#224;%20la%20th&#232;se\Analyses%20Statistiques.docx" TargetMode="External"/><Relationship Id="rId8497" Type="http://schemas.openxmlformats.org/officeDocument/2006/relationships/hyperlink" Target="file:///C:\Users\Thomas%20Huet\Desktop\Documentation%20arch&#233;ologique%20li&#233;e%20&#224;%20la%20th&#232;se\Sites.docx" TargetMode="External"/><Relationship Id="rId9548" Type="http://schemas.openxmlformats.org/officeDocument/2006/relationships/hyperlink" Target="file:///C:\Users\Thomas%20Huet\Desktop\Documentation%20arch&#233;ologique%20li&#233;e%20&#224;%20la%20th&#232;se\Cultures.docx" TargetMode="External"/><Relationship Id="rId11478" Type="http://schemas.openxmlformats.org/officeDocument/2006/relationships/hyperlink" Target="file:///C:\Users\Thomas%20Huet\Desktop\Documentation%20arch&#233;ologique%20li&#233;e%20&#224;%20la%20th&#232;se\Cultures.docx" TargetMode="External"/><Relationship Id="rId12529" Type="http://schemas.openxmlformats.org/officeDocument/2006/relationships/hyperlink" Target="file:///C:\Users\Thomas%20Huet\Desktop\Documentation%20arch&#233;ologique%20li&#233;e%20&#224;%20la%20th&#232;se\Sites.docx" TargetMode="External"/><Relationship Id="rId907" Type="http://schemas.openxmlformats.org/officeDocument/2006/relationships/hyperlink" Target="file:///C:\Users\Thomas%20Huet\Desktop\Documentation%20arch&#233;ologique%20li&#233;e%20&#224;%20la%20th&#232;se\Cultures.docx" TargetMode="External"/><Relationship Id="rId1537" Type="http://schemas.openxmlformats.org/officeDocument/2006/relationships/hyperlink" Target="file:///C:\Users\Thomas%20Huet\Desktop\Documentation%20arch&#233;ologique%20li&#233;e%20&#224;%20la%20th&#232;se\Sites.docx" TargetMode="External"/><Relationship Id="rId7099" Type="http://schemas.openxmlformats.org/officeDocument/2006/relationships/hyperlink" Target="file:///C:\Users\Thomas%20Huet\Desktop\Documentation%20arch&#233;ologique%20li&#233;e%20&#224;%20la%20th&#232;se\Cultures.docx" TargetMode="External"/><Relationship Id="rId4010" Type="http://schemas.openxmlformats.org/officeDocument/2006/relationships/hyperlink" Target="file:///C:\Users\Thomas%20Huet\Desktop\Documentation%20arch&#233;ologique%20li&#233;e%20&#224;%20la%20th&#232;se\Cultures.docx" TargetMode="External"/><Relationship Id="rId7580" Type="http://schemas.openxmlformats.org/officeDocument/2006/relationships/hyperlink" Target="file:///C:\Users\Thomas%20Huet\Desktop\Documentation%20arch&#233;ologique%20li&#233;e%20&#224;%20la%20th&#232;se\Sites.docx" TargetMode="External"/><Relationship Id="rId8631" Type="http://schemas.openxmlformats.org/officeDocument/2006/relationships/hyperlink" Target="file:///C:\Users\Thomas%20Huet\Desktop\Documentation%20arch&#233;ologique%20li&#233;e%20&#224;%20la%20th&#232;se\Cultures.docx" TargetMode="External"/><Relationship Id="rId6182" Type="http://schemas.openxmlformats.org/officeDocument/2006/relationships/hyperlink" Target="file:///C:\Users\Thomas%20Huet\Desktop\Documentation%20arch&#233;ologique%20li&#233;e%20&#224;%20la%20th&#232;se\Cultures.docx" TargetMode="External"/><Relationship Id="rId7233" Type="http://schemas.openxmlformats.org/officeDocument/2006/relationships/hyperlink" Target="Cultures.docx" TargetMode="External"/><Relationship Id="rId10561" Type="http://schemas.openxmlformats.org/officeDocument/2006/relationships/hyperlink" Target="file:///C:\Users\Thomas%20Huet\Desktop\Documentation%20arch&#233;ologique%20li&#233;e%20&#224;%20la%20th&#232;se\DescriptionRoches.docx" TargetMode="External"/><Relationship Id="rId11612" Type="http://schemas.openxmlformats.org/officeDocument/2006/relationships/hyperlink" Target="file:///C:\Users\Thomas%20Huet\Desktop\Documentation%20arch&#233;ologique%20li&#233;e%20&#224;%20la%20th&#232;se\Cultures.docx" TargetMode="External"/><Relationship Id="rId10214" Type="http://schemas.openxmlformats.org/officeDocument/2006/relationships/hyperlink" Target="file:///C:\Users\Thomas%20Huet\Desktop\Documentation%20arch&#233;ologique%20li&#233;e%20&#224;%20la%20th&#232;se\Sites.docx" TargetMode="External"/><Relationship Id="rId13784" Type="http://schemas.openxmlformats.org/officeDocument/2006/relationships/hyperlink" Target="file:///C:\Users\Thomas%20Huet\Desktop\Documentation%20arch&#233;ologique%20li&#233;e%20&#224;%20la%20th&#232;se\Sites.docx" TargetMode="External"/><Relationship Id="rId2792" Type="http://schemas.openxmlformats.org/officeDocument/2006/relationships/hyperlink" Target="file:///C:\Users\Thomas%20Huet\Desktop\Documentation%20arch&#233;ologique%20li&#233;e%20&#224;%20la%20th&#232;se\Cultures.docx" TargetMode="External"/><Relationship Id="rId3843" Type="http://schemas.openxmlformats.org/officeDocument/2006/relationships/hyperlink" Target="file:///C:\Users\Thomas%20Huet\Desktop\Documentation%20arch&#233;ologique%20li&#233;e%20&#224;%20la%20th&#232;se\Cultures.docx" TargetMode="External"/><Relationship Id="rId9058" Type="http://schemas.openxmlformats.org/officeDocument/2006/relationships/hyperlink" Target="file:///C:\Users\Thomas%20Huet\Desktop\Documentation%20arch&#233;ologique%20li&#233;e%20&#224;%20la%20th&#232;se\Cultures.docx" TargetMode="External"/><Relationship Id="rId12386" Type="http://schemas.openxmlformats.org/officeDocument/2006/relationships/hyperlink" Target="file:///C:\Users\Thomas%20Huet\Desktop\Documentation%20arch&#233;ologique%20li&#233;e%20&#224;%20la%20th&#232;se\Sites.docx" TargetMode="External"/><Relationship Id="rId13437" Type="http://schemas.openxmlformats.org/officeDocument/2006/relationships/hyperlink" Target="file:///C:\Users\Thomas%20Huet\Desktop\Documentation%20arch&#233;ologique%20li&#233;e%20&#224;%20la%20th&#232;se\Sites.docx" TargetMode="External"/><Relationship Id="rId764" Type="http://schemas.openxmlformats.org/officeDocument/2006/relationships/hyperlink" Target="file:///C:\Users\Thomas%20Huet\Desktop\Documentation%20arch&#233;ologique%20li&#233;e%20&#224;%20la%20th&#232;se\Cultures.docx" TargetMode="External"/><Relationship Id="rId1394" Type="http://schemas.openxmlformats.org/officeDocument/2006/relationships/hyperlink" Target="file:///C:\Users\Thomas%20Huet\Desktop\Documentation%20arch&#233;ologique%20li&#233;e%20&#224;%20la%20th&#232;se\Cultures.docx" TargetMode="External"/><Relationship Id="rId2445" Type="http://schemas.openxmlformats.org/officeDocument/2006/relationships/hyperlink" Target="file:///C:\Users\Thomas%20Huet\Desktop\Documentation%20arch&#233;ologique%20li&#233;e%20&#224;%20la%20th&#232;se\Sites.docx" TargetMode="External"/><Relationship Id="rId12039" Type="http://schemas.openxmlformats.org/officeDocument/2006/relationships/hyperlink" Target="file:///C:\Users\Thomas%20Huet\Desktop\Documentation%20arch&#233;ologique%20li&#233;e%20&#224;%20la%20th&#232;se\Sites.docx" TargetMode="External"/><Relationship Id="rId417" Type="http://schemas.openxmlformats.org/officeDocument/2006/relationships/hyperlink" Target="file:///C:\Users\Thomas%20Huet\Desktop\Documentation%20arch&#233;ologique%20li&#233;e%20&#224;%20la%20th&#232;se\Sites.docx" TargetMode="External"/><Relationship Id="rId1047" Type="http://schemas.openxmlformats.org/officeDocument/2006/relationships/hyperlink" Target="file:///C:\Users\Thomas%20Huet\Desktop\Documentation%20arch&#233;ologique%20li&#233;e%20&#224;%20la%20th&#232;se\Cultures.docx" TargetMode="External"/><Relationship Id="rId5668" Type="http://schemas.openxmlformats.org/officeDocument/2006/relationships/hyperlink" Target="file:///C:\Users\Thomas%20Huet\Desktop\Documentation%20arch&#233;ologique%20li&#233;e%20&#224;%20la%20th&#232;se\Sites.docx" TargetMode="External"/><Relationship Id="rId6719" Type="http://schemas.openxmlformats.org/officeDocument/2006/relationships/hyperlink" Target="file:///C:\Users\Thomas%20Huet\Desktop\Documentation%20arch&#233;ologique%20li&#233;e%20&#224;%20la%20th&#232;se\Cultures.docx" TargetMode="External"/><Relationship Id="rId12520" Type="http://schemas.openxmlformats.org/officeDocument/2006/relationships/hyperlink" Target="file:///C:\Users\Thomas%20Huet\Desktop\Documentation%20arch&#233;ologique%20li&#233;e%20&#224;%20la%20th&#232;se\Cultures.docx" TargetMode="External"/><Relationship Id="rId7090" Type="http://schemas.openxmlformats.org/officeDocument/2006/relationships/hyperlink" Target="file:///C:\Users\Thomas%20Huet\Desktop\Documentation%20arch&#233;ologique%20li&#233;e%20&#224;%20la%20th&#232;se\Sites.docx" TargetMode="External"/><Relationship Id="rId8141" Type="http://schemas.openxmlformats.org/officeDocument/2006/relationships/hyperlink" Target="file:///C:\Users\Thomas%20Huet\Desktop\Documentation%20arch&#233;ologique%20li&#233;e%20&#224;%20la%20th&#232;se\Cultures.docx" TargetMode="External"/><Relationship Id="rId10071" Type="http://schemas.openxmlformats.org/officeDocument/2006/relationships/hyperlink" Target="file:///C:\Users\Thomas%20Huet\Desktop\Documentation%20arch&#233;ologique%20li&#233;e%20&#224;%20la%20th&#232;se\Sites.docx" TargetMode="External"/><Relationship Id="rId11122" Type="http://schemas.openxmlformats.org/officeDocument/2006/relationships/hyperlink" Target="file:///C:\Users\Thomas%20Huet\Desktop\Documentation%20arch&#233;ologique%20li&#233;e%20&#224;%20la%20th&#232;se\Sites.docx" TargetMode="External"/><Relationship Id="rId13294" Type="http://schemas.openxmlformats.org/officeDocument/2006/relationships/hyperlink" Target="file:///C:\Users\Thomas%20Huet\Desktop\Documentation%20arch&#233;ologique%20li&#233;e%20&#224;%20la%20th&#232;se\Sites.docx" TargetMode="External"/><Relationship Id="rId3353" Type="http://schemas.openxmlformats.org/officeDocument/2006/relationships/hyperlink" Target="file:///C:\Users\Thomas%20Huet\Desktop\Documentation%20arch&#233;ologique%20li&#233;e%20&#224;%20la%20th&#232;se\Sites.docx" TargetMode="External"/><Relationship Id="rId4751" Type="http://schemas.openxmlformats.org/officeDocument/2006/relationships/hyperlink" Target="file:///C:\Users\Thomas%20Huet\Desktop\Documentation%20arch&#233;ologique%20li&#233;e%20&#224;%20la%20th&#232;se\Cultures.docx" TargetMode="External"/><Relationship Id="rId5802" Type="http://schemas.openxmlformats.org/officeDocument/2006/relationships/hyperlink" Target="file:///C:\Users\Thomas%20Huet\Desktop\Documentation%20arch&#233;ologique%20li&#233;e%20&#224;%20la%20th&#232;se\Sites.docx" TargetMode="External"/><Relationship Id="rId14345" Type="http://schemas.openxmlformats.org/officeDocument/2006/relationships/hyperlink" Target="file:///C:\Users\Thomas%20Huet\Desktop\Documentation%20arch&#233;ologique%20li&#233;e%20&#224;%20la%20th&#232;se\Cultures.docx" TargetMode="External"/><Relationship Id="rId274" Type="http://schemas.openxmlformats.org/officeDocument/2006/relationships/hyperlink" Target="file:///C:\Users\Thomas%20Huet\Desktop\Documentation%20arch&#233;ologique%20li&#233;e%20&#224;%20la%20th&#232;se\Cultures.docx" TargetMode="External"/><Relationship Id="rId3006" Type="http://schemas.openxmlformats.org/officeDocument/2006/relationships/hyperlink" Target="file:///C:\Users\Thomas%20Huet\Desktop\Documentation%20arch&#233;ologique%20li&#233;e%20&#224;%20la%20th&#232;se\Cultures.docx" TargetMode="External"/><Relationship Id="rId4404" Type="http://schemas.openxmlformats.org/officeDocument/2006/relationships/hyperlink" Target="file:///C:\Users\Thomas%20Huet\Desktop\Documentation%20arch&#233;ologique%20li&#233;e%20&#224;%20la%20th&#232;se\Cultures.docx" TargetMode="External"/><Relationship Id="rId7974" Type="http://schemas.openxmlformats.org/officeDocument/2006/relationships/hyperlink" Target="file:///C:\Users\Thomas%20Huet\Desktop\Documentation%20arch&#233;ologique%20li&#233;e%20&#224;%20la%20th&#232;se\Cultures.docx" TargetMode="External"/><Relationship Id="rId10955" Type="http://schemas.openxmlformats.org/officeDocument/2006/relationships/hyperlink" Target="file:///C:\Users\Thomas%20Huet\Desktop\Documentation%20arch&#233;ologique%20li&#233;e%20&#224;%20la%20th&#232;se\Cultures.docx" TargetMode="External"/><Relationship Id="rId6576" Type="http://schemas.openxmlformats.org/officeDocument/2006/relationships/hyperlink" Target="file:///C:\Users\Thomas%20Huet\Desktop\Documentation%20arch&#233;ologique%20li&#233;e%20&#224;%20la%20th&#232;se\Sites.docx" TargetMode="External"/><Relationship Id="rId7627" Type="http://schemas.openxmlformats.org/officeDocument/2006/relationships/hyperlink" Target="file:///C:\Users\Thomas%20Huet\Desktop\Documentation%20arch&#233;ologique%20li&#233;e%20&#224;%20la%20th&#232;se\Sites.docx" TargetMode="External"/><Relationship Id="rId10608" Type="http://schemas.openxmlformats.org/officeDocument/2006/relationships/hyperlink" Target="file:///C:\Users\Thomas%20Huet\Desktop\Documentation%20arch&#233;ologique%20li&#233;e%20&#224;%20la%20th&#232;se\Cultures.docx" TargetMode="External"/><Relationship Id="rId5178" Type="http://schemas.openxmlformats.org/officeDocument/2006/relationships/hyperlink" Target="file:///C:\Users\Thomas%20Huet\Desktop\Documentation%20arch&#233;ologique%20li&#233;e%20&#224;%20la%20th&#232;se\Cultures.docx" TargetMode="External"/><Relationship Id="rId6229" Type="http://schemas.openxmlformats.org/officeDocument/2006/relationships/hyperlink" Target="file:///C:\Users\Thomas%20Huet\Desktop\Documentation%20arch&#233;ologique%20li&#233;e%20&#224;%20la%20th&#232;se\Sites.docx" TargetMode="External"/><Relationship Id="rId9799" Type="http://schemas.openxmlformats.org/officeDocument/2006/relationships/hyperlink" Target="file:///C:\Users\Thomas%20Huet\Desktop\Documentation%20arch&#233;ologique%20li&#233;e%20&#224;%20la%20th&#232;se\Sites.docx" TargetMode="External"/><Relationship Id="rId12030" Type="http://schemas.openxmlformats.org/officeDocument/2006/relationships/hyperlink" Target="file:///C:\Users\Thomas%20Huet\Desktop\Documentation%20arch&#233;ologique%20li&#233;e%20&#224;%20la%20th&#232;se\Sites.docx" TargetMode="External"/><Relationship Id="rId1788" Type="http://schemas.openxmlformats.org/officeDocument/2006/relationships/hyperlink" Target="file:///C:\Users\Thomas%20Huet\Desktop\Documentation%20arch&#233;ologique%20li&#233;e%20&#224;%20la%20th&#232;se\Sites.docx" TargetMode="External"/><Relationship Id="rId2839" Type="http://schemas.openxmlformats.org/officeDocument/2006/relationships/hyperlink" Target="file:///C:\Users\Thomas%20Huet\Desktop\Documentation%20arch&#233;ologique%20li&#233;e%20&#224;%20la%20th&#232;se\Cultures.docx" TargetMode="External"/><Relationship Id="rId6710" Type="http://schemas.openxmlformats.org/officeDocument/2006/relationships/hyperlink" Target="file:///C:\Users\Thomas%20Huet\Desktop\Documentation%20arch&#233;ologique%20li&#233;e%20&#224;%20la%20th&#232;se\Cultures.docx" TargetMode="External"/><Relationship Id="rId4261" Type="http://schemas.openxmlformats.org/officeDocument/2006/relationships/hyperlink" Target="file:///C:\Users\Thomas%20Huet\Desktop\Documentation%20arch&#233;ologique%20li&#233;e%20&#224;%20la%20th&#232;se\Cultures.docx" TargetMode="External"/><Relationship Id="rId5312" Type="http://schemas.openxmlformats.org/officeDocument/2006/relationships/hyperlink" Target="file:///C:\Users\Thomas%20Huet\Desktop\Documentation%20arch&#233;ologique%20li&#233;e%20&#224;%20la%20th&#232;se\Sites.docx" TargetMode="External"/><Relationship Id="rId7484" Type="http://schemas.openxmlformats.org/officeDocument/2006/relationships/hyperlink" Target="file:///C:\Users\Thomas%20Huet\Desktop\Documentation%20arch&#233;ologique%20li&#233;e%20&#224;%20la%20th&#232;se\Cultures.docx" TargetMode="External"/><Relationship Id="rId8535" Type="http://schemas.openxmlformats.org/officeDocument/2006/relationships/hyperlink" Target="file:///C:\Users\Thomas%20Huet\Desktop\Documentation%20arch&#233;ologique%20li&#233;e%20&#224;%20la%20th&#232;se\Cultures.docx" TargetMode="External"/><Relationship Id="rId8882" Type="http://schemas.openxmlformats.org/officeDocument/2006/relationships/hyperlink" Target="file:///C:\Users\Thomas%20Huet\Desktop\Documentation%20arch&#233;ologique%20li&#233;e%20&#224;%20la%20th&#232;se\Cultures.docx" TargetMode="External"/><Relationship Id="rId9933" Type="http://schemas.openxmlformats.org/officeDocument/2006/relationships/hyperlink" Target="file:///C:\Users\Thomas%20Huet\Desktop\Documentation%20arch&#233;ologique%20li&#233;e%20&#224;%20la%20th&#232;se\Cultures.docx" TargetMode="External"/><Relationship Id="rId11863" Type="http://schemas.openxmlformats.org/officeDocument/2006/relationships/hyperlink" Target="file:///C:\Users\Thomas%20Huet\Desktop\Documentation%20arch&#233;ologique%20li&#233;e%20&#224;%20la%20th&#232;se\Cultures.docx" TargetMode="External"/><Relationship Id="rId12914" Type="http://schemas.openxmlformats.org/officeDocument/2006/relationships/hyperlink" Target="file:///C:\Users\Thomas%20Huet\Desktop\Documentation%20arch&#233;ologique%20li&#233;e%20&#224;%20la%20th&#232;se\Sit_Ciari_spat_C1_str__c4_n70_95" TargetMode="External"/><Relationship Id="rId1922" Type="http://schemas.openxmlformats.org/officeDocument/2006/relationships/hyperlink" Target="file:///C:\Users\Thomas%20Huet\Desktop\Documentation%20arch&#233;ologique%20li&#233;e%20&#224;%20la%20th&#232;se\Sites.docx" TargetMode="External"/><Relationship Id="rId6086" Type="http://schemas.openxmlformats.org/officeDocument/2006/relationships/hyperlink" Target="file:///C:\Users\Thomas%20Huet\Desktop\Documentation%20arch&#233;ologique%20li&#233;e%20&#224;%20la%20th&#232;se\Cultures.docx" TargetMode="External"/><Relationship Id="rId7137" Type="http://schemas.openxmlformats.org/officeDocument/2006/relationships/hyperlink" Target="file:///C:\Users\Thomas%20Huet\Desktop\Documentation%20arch&#233;ologique%20li&#233;e%20&#224;%20la%20th&#232;se\Cultures.docx" TargetMode="External"/><Relationship Id="rId10465" Type="http://schemas.openxmlformats.org/officeDocument/2006/relationships/hyperlink" Target="file:///C:\Users\Thomas%20Huet\Desktop\Documentation%20arch&#233;ologique%20li&#233;e%20&#224;%20la%20th&#232;se\Sites.docx" TargetMode="External"/><Relationship Id="rId11516" Type="http://schemas.openxmlformats.org/officeDocument/2006/relationships/hyperlink" Target="file:///C:\Users\Thomas%20Huet\Desktop\Documentation%20arch&#233;ologique%20li&#233;e%20&#224;%20la%20th&#232;se\Cultures.docx" TargetMode="External"/><Relationship Id="rId10118" Type="http://schemas.openxmlformats.org/officeDocument/2006/relationships/hyperlink" Target="file:///C:\Users\Thomas%20Huet\Desktop\Documentation%20arch&#233;ologique%20li&#233;e%20&#224;%20la%20th&#232;se\Sites.docx" TargetMode="External"/><Relationship Id="rId13688" Type="http://schemas.openxmlformats.org/officeDocument/2006/relationships/hyperlink" Target="file:///C:\Users\Thomas%20Huet\Desktop\Documentation%20arch&#233;ologique%20li&#233;e%20&#224;%20la%20th&#232;se\Sites.docx" TargetMode="External"/><Relationship Id="rId2696" Type="http://schemas.openxmlformats.org/officeDocument/2006/relationships/hyperlink" Target="file:///C:\Users\Thomas%20Huet\Desktop\Documentation%20arch&#233;ologique%20li&#233;e%20&#224;%20la%20th&#232;se\Cultures.docx" TargetMode="External"/><Relationship Id="rId3747" Type="http://schemas.openxmlformats.org/officeDocument/2006/relationships/hyperlink" Target="file:///C:\Users\Thomas%20Huet\Desktop\Documentation%20arch&#233;ologique%20li&#233;e%20&#224;%20la%20th&#232;se\Sites.docx" TargetMode="External"/><Relationship Id="rId668" Type="http://schemas.openxmlformats.org/officeDocument/2006/relationships/hyperlink" Target="file:///C:\Users\Thomas%20Huet\Desktop\Documentation%20arch&#233;ologique%20li&#233;e%20&#224;%20la%20th&#232;se\Cultures.docx" TargetMode="External"/><Relationship Id="rId1298" Type="http://schemas.openxmlformats.org/officeDocument/2006/relationships/hyperlink" Target="file:///C:\Users\Thomas%20Huet\Desktop\Documentation%20arch&#233;ologique%20li&#233;e%20&#224;%20la%20th&#232;se\Cultures.docx" TargetMode="External"/><Relationship Id="rId2349" Type="http://schemas.openxmlformats.org/officeDocument/2006/relationships/hyperlink" Target="file:///C:\Users\Thomas%20Huet\Desktop\Documentation%20arch&#233;ologique%20li&#233;e%20&#224;%20la%20th&#232;se\Cultures.docx" TargetMode="External"/><Relationship Id="rId6220" Type="http://schemas.openxmlformats.org/officeDocument/2006/relationships/hyperlink" Target="file:///C:\Users\Thomas%20Huet\Desktop\Documentation%20arch&#233;ologique%20li&#233;e%20&#224;%20la%20th&#232;se\Cultures.docx" TargetMode="External"/><Relationship Id="rId9790" Type="http://schemas.openxmlformats.org/officeDocument/2006/relationships/hyperlink" Target="file:///C:\Users\Thomas%20Huet\Desktop\Documentation%20arch&#233;ologique%20li&#233;e%20&#224;%20la%20th&#232;se\Sites.docx" TargetMode="External"/><Relationship Id="rId8392" Type="http://schemas.openxmlformats.org/officeDocument/2006/relationships/hyperlink" Target="file:///C:\Users\Thomas%20Huet\Desktop\Documentation%20arch&#233;ologique%20li&#233;e%20&#224;%20la%20th&#232;se\Sites.docx" TargetMode="External"/><Relationship Id="rId9443" Type="http://schemas.openxmlformats.org/officeDocument/2006/relationships/hyperlink" Target="file:///C:\Users\Thomas%20Huet\Desktop\Documentation%20arch&#233;ologique%20li&#233;e%20&#224;%20la%20th&#232;se\Cultures.docx" TargetMode="External"/><Relationship Id="rId11373" Type="http://schemas.openxmlformats.org/officeDocument/2006/relationships/hyperlink" Target="file:///C:\Users\Thomas%20Huet\Desktop\Documentation%20arch&#233;ologique%20li&#233;e%20&#224;%20la%20th&#232;se\Cultures.docx" TargetMode="External"/><Relationship Id="rId12771" Type="http://schemas.openxmlformats.org/officeDocument/2006/relationships/hyperlink" Target="Sites.docx" TargetMode="External"/><Relationship Id="rId13822" Type="http://schemas.openxmlformats.org/officeDocument/2006/relationships/hyperlink" Target="file:///C:\Users\Thomas%20Huet\Desktop\Documentation%20arch&#233;ologique%20li&#233;e%20&#224;%20la%20th&#232;se\Sites.docx" TargetMode="External"/><Relationship Id="rId1432" Type="http://schemas.openxmlformats.org/officeDocument/2006/relationships/hyperlink" Target="file:///C:\Users\Thomas%20Huet\Desktop\Documentation%20arch&#233;ologique%20li&#233;e%20&#224;%20la%20th&#232;se\Cultures.docx" TargetMode="External"/><Relationship Id="rId2830" Type="http://schemas.openxmlformats.org/officeDocument/2006/relationships/hyperlink" Target="file:///C:\Users\Thomas%20Huet\Desktop\Documentation%20arch&#233;ologique%20li&#233;e%20&#224;%20la%20th&#232;se\Sites.docx" TargetMode="External"/><Relationship Id="rId8045" Type="http://schemas.openxmlformats.org/officeDocument/2006/relationships/hyperlink" Target="file:///C:\Users\Thomas%20Huet\Desktop\Documentation%20arch&#233;ologique%20li&#233;e%20&#224;%20la%20th&#232;se\Cultures.docx" TargetMode="External"/><Relationship Id="rId11026" Type="http://schemas.openxmlformats.org/officeDocument/2006/relationships/hyperlink" Target="file:///C:\Users\Thomas%20Huet\Desktop\Documentation%20arch&#233;ologique%20li&#233;e%20&#224;%20la%20th&#232;se\Sites.docx" TargetMode="External"/><Relationship Id="rId12424" Type="http://schemas.openxmlformats.org/officeDocument/2006/relationships/hyperlink" Target="file:///C:\Users\Thomas%20Huet\Desktop\Documentation%20arch&#233;ologique%20li&#233;e%20&#224;%20la%20th&#232;se\Cultures.docx" TargetMode="External"/><Relationship Id="rId802" Type="http://schemas.openxmlformats.org/officeDocument/2006/relationships/hyperlink" Target="file:///C:\Users\Thomas%20Huet\Desktop\Documentation%20arch&#233;ologique%20li&#233;e%20&#224;%20la%20th&#232;se\Cultures.docx" TargetMode="External"/><Relationship Id="rId4655" Type="http://schemas.openxmlformats.org/officeDocument/2006/relationships/hyperlink" Target="file:///C:\Users\Thomas%20Huet\Desktop\Documentation%20arch&#233;ologique%20li&#233;e%20&#224;%20la%20th&#232;se\Cultures.docx" TargetMode="External"/><Relationship Id="rId5706" Type="http://schemas.openxmlformats.org/officeDocument/2006/relationships/hyperlink" Target="file:///C:\Users\Thomas%20Huet\Desktop\Documentation%20arch&#233;ologique%20li&#233;e%20&#224;%20la%20th&#232;se\Sites.docx" TargetMode="External"/><Relationship Id="rId13198" Type="http://schemas.openxmlformats.org/officeDocument/2006/relationships/hyperlink" Target="Sites.docx" TargetMode="External"/><Relationship Id="rId14249" Type="http://schemas.openxmlformats.org/officeDocument/2006/relationships/hyperlink" Target="file:///C:\Users\Thomas%20Huet\Desktop\Documentation%20arch&#233;ologique%20li&#233;e%20&#224;%20la%20th&#232;se\Analyses%20Statistiques.docx" TargetMode="External"/><Relationship Id="rId178" Type="http://schemas.openxmlformats.org/officeDocument/2006/relationships/hyperlink" Target="Sites.docx" TargetMode="External"/><Relationship Id="rId3257" Type="http://schemas.openxmlformats.org/officeDocument/2006/relationships/hyperlink" Target="Cultures.docx" TargetMode="External"/><Relationship Id="rId4308" Type="http://schemas.openxmlformats.org/officeDocument/2006/relationships/hyperlink" Target="file:///C:\Users\Thomas%20Huet\Desktop\Documentation%20arch&#233;ologique%20li&#233;e%20&#224;%20la%20th&#232;se\Sites.docx" TargetMode="External"/><Relationship Id="rId7878" Type="http://schemas.openxmlformats.org/officeDocument/2006/relationships/hyperlink" Target="file:///C:\Users\Thomas%20Huet\Desktop\Documentation%20arch&#233;ologique%20li&#233;e%20&#224;%20la%20th&#232;se\Cultures.docx" TargetMode="External"/><Relationship Id="rId8929" Type="http://schemas.openxmlformats.org/officeDocument/2006/relationships/hyperlink" Target="file:///C:\Users\Thomas%20Huet\Desktop\Documentation%20arch&#233;ologique%20li&#233;e%20&#224;%20la%20th&#232;se\Cultures.docx" TargetMode="External"/><Relationship Id="rId10859" Type="http://schemas.openxmlformats.org/officeDocument/2006/relationships/hyperlink" Target="file:///C:\Users\Thomas%20Huet\Desktop\Documentation%20arch&#233;ologique%20li&#233;e%20&#224;%20la%20th&#232;se\Sites.docx" TargetMode="External"/><Relationship Id="rId12281" Type="http://schemas.openxmlformats.org/officeDocument/2006/relationships/hyperlink" Target="file:///C:\Users\Thomas%20Huet\Desktop\Documentation%20arch&#233;ologique%20li&#233;e%20&#224;%20la%20th&#232;se\Cultures.docx" TargetMode="External"/><Relationship Id="rId13332" Type="http://schemas.openxmlformats.org/officeDocument/2006/relationships/hyperlink" Target="file:///C:\Users\Thomas%20Huet\Desktop\Documentation%20arch&#233;ologique%20li&#233;e%20&#224;%20la%20th&#232;se\Sites.docx" TargetMode="External"/><Relationship Id="rId245" Type="http://schemas.openxmlformats.org/officeDocument/2006/relationships/hyperlink" Target="file:///C:\Users\Thomas%20Huet\Desktop\Documentation%20arch&#233;ologique%20li&#233;e%20&#224;%20la%20th&#232;se\Cultures.docx" TargetMode="External"/><Relationship Id="rId2340" Type="http://schemas.openxmlformats.org/officeDocument/2006/relationships/hyperlink" Target="file:///C:\Users\Thomas%20Huet\Desktop\Documentation%20arch&#233;ologique%20li&#233;e%20&#224;%20la%20th&#232;se\Cultures.docx" TargetMode="External"/><Relationship Id="rId5496" Type="http://schemas.openxmlformats.org/officeDocument/2006/relationships/hyperlink" Target="file:///C:\Users\Thomas%20Huet\Desktop\Documentation%20arch&#233;ologique%20li&#233;e%20&#224;%20la%20th&#232;se\Cultures.docx" TargetMode="External"/><Relationship Id="rId6547" Type="http://schemas.openxmlformats.org/officeDocument/2006/relationships/hyperlink" Target="file:///C:\Users\Thomas%20Huet\Desktop\Documentation%20arch&#233;ologique%20li&#233;e%20&#224;%20la%20th&#232;se\Sites.docx" TargetMode="External"/><Relationship Id="rId10926" Type="http://schemas.openxmlformats.org/officeDocument/2006/relationships/hyperlink" Target="file:///C:\Users\Thomas%20Huet\Desktop\Documentation%20arch&#233;ologique%20li&#233;e%20&#224;%20la%20th&#232;se\Sites.docx" TargetMode="External"/><Relationship Id="rId312" Type="http://schemas.openxmlformats.org/officeDocument/2006/relationships/hyperlink" Target="file:///C:\Users\Thomas%20Huet\Desktop\Documentation%20arch&#233;ologique%20li&#233;e%20&#224;%20la%20th&#232;se\Cultures.docx" TargetMode="External"/><Relationship Id="rId4098" Type="http://schemas.openxmlformats.org/officeDocument/2006/relationships/hyperlink" Target="file:///C:\Users\Thomas%20Huet\Desktop\Documentation%20arch&#233;ologique%20li&#233;e%20&#224;%20la%20th&#232;se\Sites.docx" TargetMode="External"/><Relationship Id="rId5149" Type="http://schemas.openxmlformats.org/officeDocument/2006/relationships/hyperlink" Target="file:///C:\Users\Thomas%20Huet\Desktop\Documentation%20arch&#233;ologique%20li&#233;e%20&#224;%20la%20th&#232;se\Sites.docx" TargetMode="External"/><Relationship Id="rId5563" Type="http://schemas.openxmlformats.org/officeDocument/2006/relationships/hyperlink" Target="file:///C:\Users\Thomas%20Huet\Desktop\Documentation%20arch&#233;ologique%20li&#233;e%20&#224;%20la%20th&#232;se\Sites.docx" TargetMode="External"/><Relationship Id="rId6961" Type="http://schemas.openxmlformats.org/officeDocument/2006/relationships/hyperlink" Target="file:///C:\Users\Thomas%20Huet\Desktop\Documentation%20arch&#233;ologique%20li&#233;e%20&#224;%20la%20th&#232;se\Cultures.docx" TargetMode="External"/><Relationship Id="rId9020" Type="http://schemas.openxmlformats.org/officeDocument/2006/relationships/hyperlink" Target="file:///C:\Users\Thomas%20Huet\Desktop\Documentation%20arch&#233;ologique%20li&#233;e%20&#224;%20la%20th&#232;se\Sites.docx" TargetMode="External"/><Relationship Id="rId12001" Type="http://schemas.openxmlformats.org/officeDocument/2006/relationships/hyperlink" Target="file:///C:\Users\Thomas%20Huet\Desktop\Documentation%20arch&#233;ologique%20li&#233;e%20&#224;%20la%20th&#232;se\Sites.docx" TargetMode="External"/><Relationship Id="rId4165" Type="http://schemas.openxmlformats.org/officeDocument/2006/relationships/hyperlink" Target="file:///C:\Users\Thomas%20Huet\Desktop\Documentation%20arch&#233;ologique%20li&#233;e%20&#224;%20la%20th&#232;se\Cultures.docx" TargetMode="External"/><Relationship Id="rId5216" Type="http://schemas.openxmlformats.org/officeDocument/2006/relationships/hyperlink" Target="file:///C:\Users\Thomas%20Huet\Desktop\Documentation%20arch&#233;ologique%20li&#233;e%20&#224;%20la%20th&#232;se\Cultures.docx" TargetMode="External"/><Relationship Id="rId6614" Type="http://schemas.openxmlformats.org/officeDocument/2006/relationships/hyperlink" Target="file:///C:\Users\Thomas%20Huet\Desktop\Documentation%20arch&#233;ologique%20li&#233;e%20&#224;%20la%20th&#232;se\Sites.docx" TargetMode="External"/><Relationship Id="rId1759" Type="http://schemas.openxmlformats.org/officeDocument/2006/relationships/hyperlink" Target="file:///C:\Users\Thomas%20Huet\Desktop\Documentation%20arch&#233;ologique%20li&#233;e%20&#224;%20la%20th&#232;se\Sites.docx" TargetMode="External"/><Relationship Id="rId3181" Type="http://schemas.openxmlformats.org/officeDocument/2006/relationships/hyperlink" Target="file:///C:\Users\Thomas%20Huet\Desktop\Documentation%20arch&#233;ologique%20li&#233;e%20&#224;%20la%20th&#232;se\Cultures.docx" TargetMode="External"/><Relationship Id="rId5630" Type="http://schemas.openxmlformats.org/officeDocument/2006/relationships/hyperlink" Target="file:///C:\Users\Thomas%20Huet\Desktop\Documentation%20arch&#233;ologique%20li&#233;e%20&#224;%20la%20th&#232;se\Cultures.docx" TargetMode="External"/><Relationship Id="rId8786" Type="http://schemas.openxmlformats.org/officeDocument/2006/relationships/hyperlink" Target="file:///C:\Users\Thomas%20Huet\Desktop\Documentation%20arch&#233;ologique%20li&#233;e%20&#224;%20la%20th&#232;se\Cultures.docx" TargetMode="External"/><Relationship Id="rId9837" Type="http://schemas.openxmlformats.org/officeDocument/2006/relationships/hyperlink" Target="file:///C:\Users\Thomas%20Huet\Desktop\Documentation%20arch&#233;ologique%20li&#233;e%20&#224;%20la%20th&#232;se\Sites.docx" TargetMode="External"/><Relationship Id="rId11767" Type="http://schemas.openxmlformats.org/officeDocument/2006/relationships/hyperlink" Target="file:///C:\Users\Thomas%20Huet\Desktop\Documentation%20arch&#233;ologique%20li&#233;e%20&#224;%20la%20th&#232;se\Sites.docx" TargetMode="External"/><Relationship Id="rId12818" Type="http://schemas.openxmlformats.org/officeDocument/2006/relationships/hyperlink" Target="file:///C:\Users\Thomas%20Huet\Desktop\Documentation%20arch&#233;ologique%20li&#233;e%20&#224;%20la%20th&#232;se\Cultures.docx" TargetMode="External"/><Relationship Id="rId14173" Type="http://schemas.openxmlformats.org/officeDocument/2006/relationships/hyperlink" Target="file:///C:\Users\Thomas%20Huet\Desktop\Documentation%20arch&#233;ologique%20li&#233;e%20&#224;%20la%20th&#232;se\Sites.docx" TargetMode="External"/><Relationship Id="rId1826" Type="http://schemas.openxmlformats.org/officeDocument/2006/relationships/hyperlink" Target="file:///C:\Users\Thomas%20Huet\Desktop\Documentation%20arch&#233;ologique%20li&#233;e%20&#224;%20la%20th&#232;se\Sites.docx" TargetMode="External"/><Relationship Id="rId4232" Type="http://schemas.openxmlformats.org/officeDocument/2006/relationships/hyperlink" Target="file:///C:\Users\Thomas%20Huet\Desktop\Documentation%20arch&#233;ologique%20li&#233;e%20&#224;%20la%20th&#232;se\Cultures.docx" TargetMode="External"/><Relationship Id="rId7388" Type="http://schemas.openxmlformats.org/officeDocument/2006/relationships/hyperlink" Target="file:///C:\Users\Thomas%20Huet\Desktop\Documentation%20arch&#233;ologique%20li&#233;e%20&#224;%20la%20th&#232;se\Sites.docx" TargetMode="External"/><Relationship Id="rId8439" Type="http://schemas.openxmlformats.org/officeDocument/2006/relationships/hyperlink" Target="file:///C:\Users\Thomas%20Huet\Desktop\Documentation%20arch&#233;ologique%20li&#233;e%20&#224;%20la%20th&#232;se\Cultures.docx" TargetMode="External"/><Relationship Id="rId8853" Type="http://schemas.openxmlformats.org/officeDocument/2006/relationships/hyperlink" Target="file:///C:\Users\Thomas%20Huet\Desktop\Documentation%20arch&#233;ologique%20li&#233;e%20&#224;%20la%20th&#232;se\Sites.docx" TargetMode="External"/><Relationship Id="rId9904" Type="http://schemas.openxmlformats.org/officeDocument/2006/relationships/hyperlink" Target="file:///C:\Users\Thomas%20Huet\Desktop\Documentation%20arch&#233;ologique%20li&#233;e%20&#224;%20la%20th&#232;se\Sites.docx" TargetMode="External"/><Relationship Id="rId10369" Type="http://schemas.openxmlformats.org/officeDocument/2006/relationships/hyperlink" Target="file:///C:\Users\Thomas%20Huet\Desktop\Documentation%20arch&#233;ologique%20li&#233;e%20&#224;%20la%20th&#232;se\Sites.docx" TargetMode="External"/><Relationship Id="rId10783" Type="http://schemas.openxmlformats.org/officeDocument/2006/relationships/hyperlink" Target="file:///C:\Users\Thomas%20Huet\Desktop\Documentation%20arch&#233;ologique%20li&#233;e%20&#224;%20la%20th&#232;se\Sites.docx" TargetMode="External"/><Relationship Id="rId11834" Type="http://schemas.openxmlformats.org/officeDocument/2006/relationships/hyperlink" Target="file:///C:\Users\Thomas%20Huet\Desktop\Documentation%20arch&#233;ologique%20li&#233;e%20&#224;%20la%20th&#232;se\Cultures.docx" TargetMode="External"/><Relationship Id="rId14240" Type="http://schemas.openxmlformats.org/officeDocument/2006/relationships/hyperlink" Target="file:///C:\Users\Thomas%20Huet\Desktop\Documentation%20arch&#233;ologique%20li&#233;e%20&#224;%20la%20th&#232;se\Cultures.docx" TargetMode="External"/><Relationship Id="rId3998" Type="http://schemas.openxmlformats.org/officeDocument/2006/relationships/hyperlink" Target="file:///C:\Users\Thomas%20Huet\Desktop\Documentation%20arch&#233;ologique%20li&#233;e%20&#224;%20la%20th&#232;se\Cultures.docx" TargetMode="External"/><Relationship Id="rId7455" Type="http://schemas.openxmlformats.org/officeDocument/2006/relationships/hyperlink" Target="file:///C:\Users\Thomas%20Huet\Desktop\Documentation%20arch&#233;ologique%20li&#233;e%20&#224;%20la%20th&#232;se\Sites.docx" TargetMode="External"/><Relationship Id="rId8506" Type="http://schemas.openxmlformats.org/officeDocument/2006/relationships/hyperlink" Target="file:///C:\Users\Thomas%20Huet\Desktop\Documentation%20arch&#233;ologique%20li&#233;e%20&#224;%20la%20th&#232;se\Sites.docx" TargetMode="External"/><Relationship Id="rId8920" Type="http://schemas.openxmlformats.org/officeDocument/2006/relationships/hyperlink" Target="file:///C:\Users\Thomas%20Huet\Desktop\Documentation%20arch&#233;ologique%20li&#233;e%20&#224;%20la%20th&#232;se\Cultures.docx" TargetMode="External"/><Relationship Id="rId10436" Type="http://schemas.openxmlformats.org/officeDocument/2006/relationships/hyperlink" Target="file:///C:\Users\Thomas%20Huet\Desktop\Documentation%20arch&#233;ologique%20li&#233;e%20&#224;%20la%20th&#232;se\Cultures.docx" TargetMode="External"/><Relationship Id="rId6057" Type="http://schemas.openxmlformats.org/officeDocument/2006/relationships/hyperlink" Target="file:///C:\Users\Thomas%20Huet\Desktop\Documentation%20arch&#233;ologique%20li&#233;e%20&#224;%20la%20th&#232;se\Cultures.docx" TargetMode="External"/><Relationship Id="rId6471" Type="http://schemas.openxmlformats.org/officeDocument/2006/relationships/hyperlink" Target="file:///C:\Users\Thomas%20Huet\Desktop\Documentation%20arch&#233;ologique%20li&#233;e%20&#224;%20la%20th&#232;se\Sites.docx" TargetMode="External"/><Relationship Id="rId7108" Type="http://schemas.openxmlformats.org/officeDocument/2006/relationships/hyperlink" Target="file:///C:\Users\Thomas%20Huet\Desktop\Documentation%20arch&#233;ologique%20li&#233;e%20&#224;%20la%20th&#232;se\Cultures.docx" TargetMode="External"/><Relationship Id="rId7522" Type="http://schemas.openxmlformats.org/officeDocument/2006/relationships/hyperlink" Target="file:///C:\Users\Thomas%20Huet\Desktop\Documentation%20arch&#233;ologique%20li&#233;e%20&#224;%20la%20th&#232;se\Sites.docx" TargetMode="External"/><Relationship Id="rId10850" Type="http://schemas.openxmlformats.org/officeDocument/2006/relationships/hyperlink" Target="file:///C:\Users\Thomas%20Huet\Desktop\Documentation%20arch&#233;ologique%20li&#233;e%20&#224;%20la%20th&#232;se\Sites.docx" TargetMode="External"/><Relationship Id="rId11901" Type="http://schemas.openxmlformats.org/officeDocument/2006/relationships/hyperlink" Target="file:///C:\Users\Thomas%20Huet\Desktop\Documentation%20arch&#233;ologique%20li&#233;e%20&#224;%20la%20th&#232;se\Analyses%20Statistiques.docx" TargetMode="External"/><Relationship Id="rId986" Type="http://schemas.openxmlformats.org/officeDocument/2006/relationships/hyperlink" Target="file:///C:\Users\Thomas%20Huet\Desktop\Documentation%20arch&#233;ologique%20li&#233;e%20&#224;%20la%20th&#232;se\Sites.docx" TargetMode="External"/><Relationship Id="rId2667" Type="http://schemas.openxmlformats.org/officeDocument/2006/relationships/hyperlink" Target="file:///C:\Users\Thomas%20Huet\Desktop\Documentation%20arch&#233;ologique%20li&#233;e%20&#224;%20la%20th&#232;se\Sites.docx" TargetMode="External"/><Relationship Id="rId3718" Type="http://schemas.openxmlformats.org/officeDocument/2006/relationships/hyperlink" Target="file:///C:\Users\Thomas%20Huet\Desktop\Documentation%20arch&#233;ologique%20li&#233;e%20&#224;%20la%20th&#232;se\Cultures.docx" TargetMode="External"/><Relationship Id="rId5073" Type="http://schemas.openxmlformats.org/officeDocument/2006/relationships/hyperlink" Target="file:///C:\Users\Thomas%20Huet\Desktop\Documentation%20arch&#233;ologique%20li&#233;e%20&#224;%20la%20th&#232;se\Cultures.docx" TargetMode="External"/><Relationship Id="rId6124" Type="http://schemas.openxmlformats.org/officeDocument/2006/relationships/hyperlink" Target="file:///C:\Users\Thomas%20Huet\Desktop\Documentation%20arch&#233;ologique%20li&#233;e%20&#224;%20la%20th&#232;se\Cultures.docx" TargetMode="External"/><Relationship Id="rId9694" Type="http://schemas.openxmlformats.org/officeDocument/2006/relationships/hyperlink" Target="file:///C:\Users\Thomas%20Huet\Desktop\Documentation%20arch&#233;ologique%20li&#233;e%20&#224;%20la%20th&#232;se\Sites.docx" TargetMode="External"/><Relationship Id="rId10503" Type="http://schemas.openxmlformats.org/officeDocument/2006/relationships/hyperlink" Target="file:///C:\Users\Thomas%20Huet\Desktop\Documentation%20arch&#233;ologique%20li&#233;e%20&#224;%20la%20th&#232;se\Sites.docx" TargetMode="External"/><Relationship Id="rId13659" Type="http://schemas.openxmlformats.org/officeDocument/2006/relationships/hyperlink" Target="file:///C:\Users\Thomas%20Huet\Desktop\Documentation%20arch&#233;ologique%20li&#233;e%20&#224;%20la%20th&#232;se\Sites.docx" TargetMode="External"/><Relationship Id="rId639" Type="http://schemas.openxmlformats.org/officeDocument/2006/relationships/hyperlink" Target="file:///C:\Users\Thomas%20Huet\Desktop\Documentation%20arch&#233;ologique%20li&#233;e%20&#224;%20la%20th&#232;se\Sites.docx" TargetMode="External"/><Relationship Id="rId1269" Type="http://schemas.openxmlformats.org/officeDocument/2006/relationships/hyperlink" Target="file:///C:\Users\Thomas%20Huet\Desktop\Documentation%20arch&#233;ologique%20li&#233;e%20&#224;%20la%20th&#232;se\Cultures.docx" TargetMode="External"/><Relationship Id="rId5140" Type="http://schemas.openxmlformats.org/officeDocument/2006/relationships/hyperlink" Target="file:///C:\Users\Thomas%20Huet\Desktop\Documentation%20arch&#233;ologique%20li&#233;e%20&#224;%20la%20th&#232;se\Cultures.docx" TargetMode="External"/><Relationship Id="rId8296" Type="http://schemas.openxmlformats.org/officeDocument/2006/relationships/hyperlink" Target="file:///C:\Users\Thomas%20Huet\Desktop\Documentation%20arch&#233;ologique%20li&#233;e%20&#224;%20la%20th&#232;se\Cultures.docx" TargetMode="External"/><Relationship Id="rId9347" Type="http://schemas.openxmlformats.org/officeDocument/2006/relationships/hyperlink" Target="file:///C:\Users\Thomas%20Huet\Desktop\Documentation%20arch&#233;ologique%20li&#233;e%20&#224;%20la%20th&#232;se\Sites.docx" TargetMode="External"/><Relationship Id="rId12675" Type="http://schemas.openxmlformats.org/officeDocument/2006/relationships/hyperlink" Target="file:///C:\Users\Thomas%20Huet\Desktop\Documentation%20arch&#233;ologique%20li&#233;e%20&#224;%20la%20th&#232;se\Cultures.docx" TargetMode="External"/><Relationship Id="rId13726" Type="http://schemas.openxmlformats.org/officeDocument/2006/relationships/hyperlink" Target="file:///C:\Users\Thomas%20Huet\Desktop\Documentation%20arch&#233;ologique%20li&#233;e%20&#224;%20la%20th&#232;se\Sites.docx" TargetMode="External"/><Relationship Id="rId1683" Type="http://schemas.openxmlformats.org/officeDocument/2006/relationships/hyperlink" Target="file:///C:\Users\Thomas%20Huet\Desktop\Documentation%20arch&#233;ologique%20li&#233;e%20&#224;%20la%20th&#232;se\Cultures.docx" TargetMode="External"/><Relationship Id="rId2734" Type="http://schemas.openxmlformats.org/officeDocument/2006/relationships/hyperlink" Target="file:///C:\Users\Thomas%20Huet\Desktop\Documentation%20arch&#233;ologique%20li&#233;e%20&#224;%20la%20th&#232;se\Cultures.docx" TargetMode="External"/><Relationship Id="rId9761" Type="http://schemas.openxmlformats.org/officeDocument/2006/relationships/hyperlink" Target="file:///C:\Users\Thomas%20Huet\Desktop\Documentation%20arch&#233;ologique%20li&#233;e%20&#224;%20la%20th&#232;se\Cultures.docx" TargetMode="External"/><Relationship Id="rId11277" Type="http://schemas.openxmlformats.org/officeDocument/2006/relationships/hyperlink" Target="file:///C:\Users\Thomas%20Huet\Desktop\Documentation%20arch&#233;ologique%20li&#233;e%20&#224;%20la%20th&#232;se\Cultures.docx" TargetMode="External"/><Relationship Id="rId11691" Type="http://schemas.openxmlformats.org/officeDocument/2006/relationships/hyperlink" Target="file:///C:\Users\Thomas%20Huet\Desktop\Documentation%20arch&#233;ologique%20li&#233;e%20&#224;%20la%20th&#232;se\Cultures.docx" TargetMode="External"/><Relationship Id="rId12328" Type="http://schemas.openxmlformats.org/officeDocument/2006/relationships/hyperlink" Target="file:///C:\Users\Thomas%20Huet\Desktop\Documentation%20arch&#233;ologique%20li&#233;e%20&#224;%20la%20th&#232;se\Cultures.docx" TargetMode="External"/><Relationship Id="rId12742" Type="http://schemas.openxmlformats.org/officeDocument/2006/relationships/hyperlink" Target="file:///C:\Users\Thomas%20Huet\Desktop\Documentation%20arch&#233;ologique%20li&#233;e%20&#224;%20la%20th&#232;se\Cultures.docx" TargetMode="External"/><Relationship Id="rId706" Type="http://schemas.openxmlformats.org/officeDocument/2006/relationships/hyperlink" Target="file:///C:\Users\Thomas%20Huet\Desktop\Documentation%20arch&#233;ologique%20li&#233;e%20&#224;%20la%20th&#232;se\Cultures.docx" TargetMode="External"/><Relationship Id="rId1336" Type="http://schemas.openxmlformats.org/officeDocument/2006/relationships/hyperlink" Target="file:///C:\Users\Thomas%20Huet\Desktop\Documentation%20arch&#233;ologique%20li&#233;e%20&#224;%20la%20th&#232;se\Cultures.docx" TargetMode="External"/><Relationship Id="rId1750" Type="http://schemas.openxmlformats.org/officeDocument/2006/relationships/hyperlink" Target="file:///C:\Users\Thomas%20Huet\Desktop\Documentation%20arch&#233;ologique%20li&#233;e%20&#224;%20la%20th&#232;se\Sites.docx" TargetMode="External"/><Relationship Id="rId2801" Type="http://schemas.openxmlformats.org/officeDocument/2006/relationships/hyperlink" Target="file:///C:\Users\Thomas%20Huet\Desktop\Documentation%20arch&#233;ologique%20li&#233;e%20&#224;%20la%20th&#232;se\Sites.docx" TargetMode="External"/><Relationship Id="rId5957" Type="http://schemas.openxmlformats.org/officeDocument/2006/relationships/hyperlink" Target="file:///C:\Users\Thomas%20Huet\Desktop\Documentation%20arch&#233;ologique%20li&#233;e%20&#224;%20la%20th&#232;se\Sites.docx" TargetMode="External"/><Relationship Id="rId8016" Type="http://schemas.openxmlformats.org/officeDocument/2006/relationships/hyperlink" Target="file:///C:\Users\Thomas%20Huet\Desktop\Documentation%20arch&#233;ologique%20li&#233;e%20&#224;%20la%20th&#232;se\Sites.docx" TargetMode="External"/><Relationship Id="rId8363" Type="http://schemas.openxmlformats.org/officeDocument/2006/relationships/hyperlink" Target="file:///C:\Users\Thomas%20Huet\Desktop\Documentation%20arch&#233;ologique%20li&#233;e%20&#224;%20la%20th&#232;se\Cultures.docx" TargetMode="External"/><Relationship Id="rId9414" Type="http://schemas.openxmlformats.org/officeDocument/2006/relationships/hyperlink" Target="file:///C:\Users\Thomas%20Huet\Desktop\Documentation%20arch&#233;ologique%20li&#233;e%20&#224;%20la%20th&#232;se\Cultures.docx" TargetMode="External"/><Relationship Id="rId10293" Type="http://schemas.openxmlformats.org/officeDocument/2006/relationships/hyperlink" Target="file:///C:\Users\Thomas%20Huet\Desktop\Documentation%20arch&#233;ologique%20li&#233;e%20&#224;%20la%20th&#232;se\Cultures.docx" TargetMode="External"/><Relationship Id="rId11344" Type="http://schemas.openxmlformats.org/officeDocument/2006/relationships/hyperlink" Target="file:///C:\Users\Thomas%20Huet\Desktop\Documentation%20arch&#233;ologique%20li&#233;e%20&#224;%20la%20th&#232;se\Sites.docx" TargetMode="External"/><Relationship Id="rId42" Type="http://schemas.openxmlformats.org/officeDocument/2006/relationships/hyperlink" Target="file:///C:\Users\Thomas%20Huet\Desktop\Documentation%20arch&#233;ologique%20li&#233;e%20&#224;%20la%20th&#232;se\Cultures.docx" TargetMode="External"/><Relationship Id="rId1403" Type="http://schemas.openxmlformats.org/officeDocument/2006/relationships/hyperlink" Target="file:///C:\Users\Thomas%20Huet\Desktop\Documentation%20arch&#233;ologique%20li&#233;e%20&#224;%20la%20th&#232;se\Cultures.docx" TargetMode="External"/><Relationship Id="rId4559" Type="http://schemas.openxmlformats.org/officeDocument/2006/relationships/hyperlink" Target="file:///C:\Users\Thomas%20Huet\Desktop\Documentation%20arch&#233;ologique%20li&#233;e%20&#224;%20la%20th&#232;se\Environnement.docx" TargetMode="External"/><Relationship Id="rId4973" Type="http://schemas.openxmlformats.org/officeDocument/2006/relationships/hyperlink" Target="file:///C:\Users\Thomas%20Huet\Desktop\Documentation%20arch&#233;ologique%20li&#233;e%20&#224;%20la%20th&#232;se\Cultures.docx" TargetMode="External"/><Relationship Id="rId8430" Type="http://schemas.openxmlformats.org/officeDocument/2006/relationships/hyperlink" Target="file:///C:\Users\Thomas%20Huet\Desktop\Documentation%20arch&#233;ologique%20li&#233;e%20&#224;%20la%20th&#232;se\Sites.docx" TargetMode="External"/><Relationship Id="rId10360" Type="http://schemas.openxmlformats.org/officeDocument/2006/relationships/hyperlink" Target="file:///C:\Users\Thomas%20Huet\Desktop\Documentation%20arch&#233;ologique%20li&#233;e%20&#224;%20la%20th&#232;se\Cultures.docx" TargetMode="External"/><Relationship Id="rId11411" Type="http://schemas.openxmlformats.org/officeDocument/2006/relationships/hyperlink" Target="file:///C:\Users\Thomas%20Huet\Desktop\Documentation%20arch&#233;ologique%20li&#233;e%20&#224;%20la%20th&#232;se\Analyses%20Statistiques.docx" TargetMode="External"/><Relationship Id="rId3575" Type="http://schemas.openxmlformats.org/officeDocument/2006/relationships/hyperlink" Target="file:///C:\Users\Thomas%20Huet\Desktop\Documentation%20arch&#233;ologique%20li&#233;e%20&#224;%20la%20th&#232;se\Cultures.docx" TargetMode="External"/><Relationship Id="rId4626" Type="http://schemas.openxmlformats.org/officeDocument/2006/relationships/hyperlink" Target="file:///C:\Users\Thomas%20Huet\Desktop\Documentation%20arch&#233;ologique%20li&#233;e%20&#224;%20la%20th&#232;se\Cultures.docx" TargetMode="External"/><Relationship Id="rId7032" Type="http://schemas.openxmlformats.org/officeDocument/2006/relationships/hyperlink" Target="file:///C:\Users\Thomas%20Huet\Desktop\Documentation%20arch&#233;ologique%20li&#233;e%20&#224;%20la%20th&#232;se\Cultures.docx" TargetMode="External"/><Relationship Id="rId10013" Type="http://schemas.openxmlformats.org/officeDocument/2006/relationships/hyperlink" Target="file:///C:\Users\Thomas%20Huet\Desktop\Documentation%20arch&#233;ologique%20li&#233;e%20&#224;%20la%20th&#232;se\Cultures.docx" TargetMode="External"/><Relationship Id="rId13169" Type="http://schemas.openxmlformats.org/officeDocument/2006/relationships/hyperlink" Target="file:///C:\Users\Thomas%20Huet\Desktop\Documentation%20arch&#233;ologique%20li&#233;e%20&#224;%20la%20th&#232;se\Sites.docx" TargetMode="External"/><Relationship Id="rId13583" Type="http://schemas.openxmlformats.org/officeDocument/2006/relationships/hyperlink" Target="file:///C:\Users\Thomas%20Huet\Desktop\Documentation%20arch&#233;ologique%20li&#233;e%20&#224;%20la%20th&#232;se\Cultures.docx" TargetMode="External"/><Relationship Id="rId496" Type="http://schemas.openxmlformats.org/officeDocument/2006/relationships/hyperlink" Target="file:///C:\Users\Thomas%20Huet\Desktop\Documentation%20arch&#233;ologique%20li&#233;e%20&#224;%20la%20th&#232;se\Cultures.docx" TargetMode="External"/><Relationship Id="rId2177" Type="http://schemas.openxmlformats.org/officeDocument/2006/relationships/hyperlink" Target="file:///C:\Users\Thomas%20Huet\Desktop\Documentation%20arch&#233;ologique%20li&#233;e%20&#224;%20la%20th&#232;se\Cultures.docx" TargetMode="External"/><Relationship Id="rId2591" Type="http://schemas.openxmlformats.org/officeDocument/2006/relationships/hyperlink" Target="file:///C:\Users\Thomas%20Huet\Desktop\Documentation%20arch&#233;ologique%20li&#233;e%20&#224;%20la%20th&#232;se\Sites.docx" TargetMode="External"/><Relationship Id="rId3228" Type="http://schemas.openxmlformats.org/officeDocument/2006/relationships/hyperlink" Target="file:///C:\Users\Thomas%20Huet\Desktop\Documentation%20arch&#233;ologique%20li&#233;e%20&#224;%20la%20th&#232;se\Cultures.docx" TargetMode="External"/><Relationship Id="rId3642" Type="http://schemas.openxmlformats.org/officeDocument/2006/relationships/hyperlink" Target="file:///C:\Users\Thomas%20Huet\Desktop\Documentation%20arch&#233;ologique%20li&#233;e%20&#224;%20la%20th&#232;se\Sites.docx" TargetMode="External"/><Relationship Id="rId6798" Type="http://schemas.openxmlformats.org/officeDocument/2006/relationships/hyperlink" Target="file:///C:\Users\Thomas%20Huet\Desktop\Documentation%20arch&#233;ologique%20li&#233;e%20&#224;%20la%20th&#232;se\Cultures.docx" TargetMode="External"/><Relationship Id="rId7849" Type="http://schemas.openxmlformats.org/officeDocument/2006/relationships/hyperlink" Target="file:///C:\Users\Thomas%20Huet\Desktop\Documentation%20arch&#233;ologique%20li&#233;e%20&#224;%20la%20th&#232;se\Cultures.docx" TargetMode="External"/><Relationship Id="rId12185" Type="http://schemas.openxmlformats.org/officeDocument/2006/relationships/hyperlink" Target="file:///C:\Users\Thomas%20Huet\Desktop\Documentation%20arch&#233;ologique%20li&#233;e%20&#224;%20la%20th&#232;se\Sites.docx" TargetMode="External"/><Relationship Id="rId13236" Type="http://schemas.openxmlformats.org/officeDocument/2006/relationships/hyperlink" Target="file:///C:\Users\Thomas%20Huet\Desktop\Documentation%20arch&#233;ologique%20li&#233;e%20&#224;%20la%20th&#232;se\Sites.docx" TargetMode="External"/><Relationship Id="rId149" Type="http://schemas.openxmlformats.org/officeDocument/2006/relationships/hyperlink" Target="file:///C:\Users\Thomas%20Huet\Desktop\Documentation%20arch&#233;ologique%20li&#233;e%20&#224;%20la%20th&#232;se\Cultures.docx" TargetMode="External"/><Relationship Id="rId563" Type="http://schemas.openxmlformats.org/officeDocument/2006/relationships/hyperlink" Target="file:///C:\Users\Thomas%20Huet\Desktop\Documentation%20arch&#233;ologique%20li&#233;e%20&#224;%20la%20th&#232;se\Sites.docx" TargetMode="External"/><Relationship Id="rId1193" Type="http://schemas.openxmlformats.org/officeDocument/2006/relationships/hyperlink" Target="file:///C:\Users\Thomas%20Huet\Desktop\Documentation%20arch&#233;ologique%20li&#233;e%20&#224;%20la%20th&#232;se\Cultures.docx" TargetMode="External"/><Relationship Id="rId2244" Type="http://schemas.openxmlformats.org/officeDocument/2006/relationships/hyperlink" Target="file:///C:\Users\Thomas%20Huet\Desktop\Documentation%20arch&#233;ologique%20li&#233;e%20&#224;%20la%20th&#232;se\Cultures.docx" TargetMode="External"/><Relationship Id="rId9271" Type="http://schemas.openxmlformats.org/officeDocument/2006/relationships/hyperlink" Target="file:///C:\Users\Thomas%20Huet\Desktop\Documentation%20arch&#233;ologique%20li&#233;e%20&#224;%20la%20th&#232;se\Cultures.docx" TargetMode="External"/><Relationship Id="rId13650" Type="http://schemas.openxmlformats.org/officeDocument/2006/relationships/hyperlink" Target="file:///C:\Users\Thomas%20Huet\Desktop\Documentation%20arch&#233;ologique%20li&#233;e%20&#224;%20la%20th&#232;se\Cultures.docx" TargetMode="External"/><Relationship Id="rId216" Type="http://schemas.openxmlformats.org/officeDocument/2006/relationships/hyperlink" Target="file:///C:\Users\Thomas%20Huet\Desktop\Documentation%20arch&#233;ologique%20li&#233;e%20&#224;%20la%20th&#232;se\Sites.docx" TargetMode="External"/><Relationship Id="rId1260" Type="http://schemas.openxmlformats.org/officeDocument/2006/relationships/hyperlink" Target="file:///C:\Users\Thomas%20Huet\Desktop\Documentation%20arch&#233;ologique%20li&#233;e%20&#224;%20la%20th&#232;se\Cultures.docx" TargetMode="External"/><Relationship Id="rId6865" Type="http://schemas.openxmlformats.org/officeDocument/2006/relationships/hyperlink" Target="file:///C:\Users\Thomas%20Huet\Desktop\Documentation%20arch&#233;ologique%20li&#233;e%20&#224;%20la%20th&#232;se\Cultures.docx" TargetMode="External"/><Relationship Id="rId7916" Type="http://schemas.openxmlformats.org/officeDocument/2006/relationships/hyperlink" Target="file:///C:\Users\Thomas%20Huet\Desktop\Documentation%20arch&#233;ologique%20li&#233;e%20&#224;%20la%20th&#232;se\Cultures.docx" TargetMode="External"/><Relationship Id="rId12252" Type="http://schemas.openxmlformats.org/officeDocument/2006/relationships/hyperlink" Target="file:///C:\Users\Thomas%20Huet\Desktop\Documentation%20arch&#233;ologique%20li&#233;e%20&#224;%20la%20th&#232;se\Cultures.docx" TargetMode="External"/><Relationship Id="rId13303" Type="http://schemas.openxmlformats.org/officeDocument/2006/relationships/hyperlink" Target="file:///C:\Users\Thomas%20Huet\Desktop\Documentation%20arch&#233;ologique%20li&#233;e%20&#224;%20la%20th&#232;se\Cultures.docx" TargetMode="External"/><Relationship Id="rId630" Type="http://schemas.openxmlformats.org/officeDocument/2006/relationships/hyperlink" Target="file:///C:\Users\Thomas%20Huet\Desktop\Documentation%20arch&#233;ologique%20li&#233;e%20&#224;%20la%20th&#232;se\Cultures.docx" TargetMode="External"/><Relationship Id="rId2311" Type="http://schemas.openxmlformats.org/officeDocument/2006/relationships/hyperlink" Target="file:///C:\Users\Thomas%20Huet\Desktop\Documentation%20arch&#233;ologique%20li&#233;e%20&#224;%20la%20th&#232;se\Cultures.docx" TargetMode="External"/><Relationship Id="rId4069" Type="http://schemas.openxmlformats.org/officeDocument/2006/relationships/hyperlink" Target="file:///C:\Users\Thomas%20Huet\Desktop\Documentation%20arch&#233;ologique%20li&#233;e%20&#224;%20la%20th&#232;se\Sites.docx" TargetMode="External"/><Relationship Id="rId5467" Type="http://schemas.openxmlformats.org/officeDocument/2006/relationships/hyperlink" Target="file:///C:\Users\Thomas%20Huet\Desktop\Documentation%20arch&#233;ologique%20li&#233;e%20&#224;%20la%20th&#232;se\Cultures.docx" TargetMode="External"/><Relationship Id="rId5881" Type="http://schemas.openxmlformats.org/officeDocument/2006/relationships/hyperlink" Target="file:///C:\Users\Thomas%20Huet\Desktop\Documentation%20arch&#233;ologique%20li&#233;e%20&#224;%20la%20th&#232;se\Cultures.docx" TargetMode="External"/><Relationship Id="rId6518" Type="http://schemas.openxmlformats.org/officeDocument/2006/relationships/hyperlink" Target="file:///C:\Users\Thomas%20Huet\Desktop\Documentation%20arch&#233;ologique%20li&#233;e%20&#224;%20la%20th&#232;se\Cultures.docx" TargetMode="External"/><Relationship Id="rId6932" Type="http://schemas.openxmlformats.org/officeDocument/2006/relationships/hyperlink" Target="file:///C:\Users\Thomas%20Huet\Desktop\Documentation%20arch&#233;ologique%20li&#233;e%20&#224;%20la%20th&#232;se\Cultures.docx" TargetMode="External"/><Relationship Id="rId4483" Type="http://schemas.openxmlformats.org/officeDocument/2006/relationships/hyperlink" Target="file:///C:\Users\Thomas%20Huet\Desktop\Documentation%20arch&#233;ologique%20li&#233;e%20&#224;%20la%20th&#232;se\Cultures.docx" TargetMode="External"/><Relationship Id="rId5534" Type="http://schemas.openxmlformats.org/officeDocument/2006/relationships/hyperlink" Target="file:///C:\Users\Thomas%20Huet\Desktop\Documentation%20arch&#233;ologique%20li&#233;e%20&#224;%20la%20th&#232;se\Sites.docx" TargetMode="External"/><Relationship Id="rId14077" Type="http://schemas.openxmlformats.org/officeDocument/2006/relationships/hyperlink" Target="file:///C:\Users\Thomas%20Huet\Desktop\Documentation%20arch&#233;ologique%20li&#233;e%20&#224;%20la%20th&#232;se\Sites.docx" TargetMode="External"/><Relationship Id="rId14491" Type="http://schemas.openxmlformats.org/officeDocument/2006/relationships/hyperlink" Target="file:///C:\Users\Thomas%20Huet\Desktop\Documentation%20arch&#233;ologique%20li&#233;e%20&#224;%20la%20th&#232;se\Sites.docx" TargetMode="External"/><Relationship Id="rId3085" Type="http://schemas.openxmlformats.org/officeDocument/2006/relationships/hyperlink" Target="file:///C:\Users\Thomas%20Huet\Desktop\Documentation%20arch&#233;ologique%20li&#233;e%20&#224;%20la%20th&#232;se\Cultures.docx" TargetMode="External"/><Relationship Id="rId4136" Type="http://schemas.openxmlformats.org/officeDocument/2006/relationships/hyperlink" Target="file:///C:\Users\Thomas%20Huet\Desktop\Documentation%20arch&#233;ologique%20li&#233;e%20&#224;%20la%20th&#232;se\Cultures.docx" TargetMode="External"/><Relationship Id="rId4550" Type="http://schemas.openxmlformats.org/officeDocument/2006/relationships/hyperlink" Target="file:///C:\Users\Thomas%20Huet\Desktop\Documentation%20arch&#233;ologique%20li&#233;e%20&#224;%20la%20th&#232;se\Sites.docx" TargetMode="External"/><Relationship Id="rId5601" Type="http://schemas.openxmlformats.org/officeDocument/2006/relationships/hyperlink" Target="file:///C:\Users\Thomas%20Huet\Desktop\Documentation%20arch&#233;ologique%20li&#233;e%20&#224;%20la%20th&#232;se\Sites.docx" TargetMode="External"/><Relationship Id="rId8757" Type="http://schemas.openxmlformats.org/officeDocument/2006/relationships/hyperlink" Target="file:///C:\Users\Thomas%20Huet\Desktop\Documentation%20arch&#233;ologique%20li&#233;e%20&#224;%20la%20th&#232;se\Cultures.docx" TargetMode="External"/><Relationship Id="rId9808" Type="http://schemas.openxmlformats.org/officeDocument/2006/relationships/hyperlink" Target="file:///C:\Users\Thomas%20Huet\Desktop\Documentation%20arch&#233;ologique%20li&#233;e%20&#224;%20la%20th&#232;se\Cultures.docx" TargetMode="External"/><Relationship Id="rId10687" Type="http://schemas.openxmlformats.org/officeDocument/2006/relationships/hyperlink" Target="file:///C:\Users\Thomas%20Huet\Desktop\Documentation%20arch&#233;ologique%20li&#233;e%20&#224;%20la%20th&#232;se\Cultures.docx" TargetMode="External"/><Relationship Id="rId13093" Type="http://schemas.openxmlformats.org/officeDocument/2006/relationships/hyperlink" Target="file:///C:\Users\Thomas%20Huet\Desktop\Documentation%20arch&#233;ologique%20li&#233;e%20&#224;%20la%20th&#232;se\Sites.docx" TargetMode="External"/><Relationship Id="rId14144" Type="http://schemas.openxmlformats.org/officeDocument/2006/relationships/hyperlink" Target="file:///C:\Users\Thomas%20Huet\Desktop\Documentation%20arch&#233;ologique%20li&#233;e%20&#224;%20la%20th&#232;se\Sites.docx" TargetMode="External"/><Relationship Id="rId3152" Type="http://schemas.openxmlformats.org/officeDocument/2006/relationships/hyperlink" Target="file:///C:\Users\Thomas%20Huet\Desktop\Documentation%20arch&#233;ologique%20li&#233;e%20&#224;%20la%20th&#232;se\Cultures.docx" TargetMode="External"/><Relationship Id="rId4203" Type="http://schemas.openxmlformats.org/officeDocument/2006/relationships/hyperlink" Target="file:///C:\Users\Thomas%20Huet\Desktop\Documentation%20arch&#233;ologique%20li&#233;e%20&#224;%20la%20th&#232;se\Cultures.docx" TargetMode="External"/><Relationship Id="rId7359" Type="http://schemas.openxmlformats.org/officeDocument/2006/relationships/hyperlink" Target="file:///C:\Users\Thomas%20Huet\Desktop\Documentation%20arch&#233;ologique%20li&#233;e%20&#224;%20la%20th&#232;se\Cultures.docx" TargetMode="External"/><Relationship Id="rId7773" Type="http://schemas.openxmlformats.org/officeDocument/2006/relationships/hyperlink" Target="file:///C:\Users\Thomas%20Huet\Desktop\Documentation%20arch&#233;ologique%20li&#233;e%20&#224;%20la%20th&#232;se\Sites.docx" TargetMode="External"/><Relationship Id="rId8824" Type="http://schemas.openxmlformats.org/officeDocument/2006/relationships/hyperlink" Target="file:///C:\Users\Thomas%20Huet\Desktop\Documentation%20arch&#233;ologique%20li&#233;e%20&#224;%20la%20th&#232;se\Cultures.docx" TargetMode="External"/><Relationship Id="rId11738" Type="http://schemas.openxmlformats.org/officeDocument/2006/relationships/hyperlink" Target="file:///C:\Users\Thomas%20Huet\Desktop\Documentation%20arch&#233;ologique%20li&#233;e%20&#224;%20la%20th&#232;se\Cultures.docx" TargetMode="External"/><Relationship Id="rId13160" Type="http://schemas.openxmlformats.org/officeDocument/2006/relationships/hyperlink" Target="file:///C:\Users\Thomas%20Huet\Desktop\Documentation%20arch&#233;ologique%20li&#233;e%20&#224;%20la%20th&#232;se\Cultures.docx" TargetMode="External"/><Relationship Id="rId14211" Type="http://schemas.openxmlformats.org/officeDocument/2006/relationships/hyperlink" Target="file:///C:\Users\Thomas%20Huet\Desktop\Documentation%20arch&#233;ologique%20li&#233;e%20&#224;%20la%20th&#232;se\Sites.docx" TargetMode="External"/><Relationship Id="rId6375" Type="http://schemas.openxmlformats.org/officeDocument/2006/relationships/hyperlink" Target="file:///C:\Users\Thomas%20Huet\Desktop\Documentation%20arch&#233;ologique%20li&#233;e%20&#224;%20la%20th&#232;se\Cultures.docx" TargetMode="External"/><Relationship Id="rId7426" Type="http://schemas.openxmlformats.org/officeDocument/2006/relationships/hyperlink" Target="file:///C:\Users\Thomas%20Huet\Desktop\Documentation%20arch&#233;ologique%20li&#233;e%20&#224;%20la%20th&#232;se\Sites.docx" TargetMode="External"/><Relationship Id="rId10754" Type="http://schemas.openxmlformats.org/officeDocument/2006/relationships/hyperlink" Target="file:///C:\Users\Thomas%20Huet\Desktop\Documentation%20arch&#233;ologique%20li&#233;e%20&#224;%20la%20th&#232;se\Cultures.docx" TargetMode="External"/><Relationship Id="rId11805" Type="http://schemas.openxmlformats.org/officeDocument/2006/relationships/hyperlink" Target="file:///C:\Users\Thomas%20Huet\Desktop\Documentation%20arch&#233;ologique%20li&#233;e%20&#224;%20la%20th&#232;se\Cultures.docx" TargetMode="External"/><Relationship Id="rId140" Type="http://schemas.openxmlformats.org/officeDocument/2006/relationships/hyperlink" Target="file:///C:\Users\Thomas%20Huet\Desktop\Documentation%20arch&#233;ologique%20li&#233;e%20&#224;%20la%20th&#232;se\Cultures.docx" TargetMode="External"/><Relationship Id="rId3969" Type="http://schemas.openxmlformats.org/officeDocument/2006/relationships/hyperlink" Target="file:///C:\Users\Thomas%20Huet\Desktop\Documentation%20arch&#233;ologique%20li&#233;e%20&#224;%20la%20th&#232;se\Cultures.docx" TargetMode="External"/><Relationship Id="rId5391" Type="http://schemas.openxmlformats.org/officeDocument/2006/relationships/hyperlink" Target="file:///C:\Users\Thomas%20Huet\Desktop\Documentation%20arch&#233;ologique%20li&#233;e%20&#224;%20la%20th&#232;se\Sites.docx" TargetMode="External"/><Relationship Id="rId6028" Type="http://schemas.openxmlformats.org/officeDocument/2006/relationships/hyperlink" Target="file:///C:\Users\Thomas%20Huet\Desktop\Documentation%20arch&#233;ologique%20li&#233;e%20&#224;%20la%20th&#232;se\Sites.docx" TargetMode="External"/><Relationship Id="rId7840" Type="http://schemas.openxmlformats.org/officeDocument/2006/relationships/hyperlink" Target="Sites.docx" TargetMode="External"/><Relationship Id="rId9598" Type="http://schemas.openxmlformats.org/officeDocument/2006/relationships/hyperlink" Target="file:///C:\Users\Thomas%20Huet\Desktop\Documentation%20arch&#233;ologique%20li&#233;e%20&#224;%20la%20th&#232;se\Sites.docx" TargetMode="External"/><Relationship Id="rId10407" Type="http://schemas.openxmlformats.org/officeDocument/2006/relationships/hyperlink" Target="file:///C:\Users\Thomas%20Huet\Desktop\Documentation%20arch&#233;ologique%20li&#233;e%20&#224;%20la%20th&#232;se\Sites.docx" TargetMode="External"/><Relationship Id="rId10821" Type="http://schemas.openxmlformats.org/officeDocument/2006/relationships/hyperlink" Target="Sites.docx" TargetMode="External"/><Relationship Id="rId13977" Type="http://schemas.openxmlformats.org/officeDocument/2006/relationships/hyperlink" Target="file:///C:\Users\Thomas%20Huet\Desktop\Documentation%20arch&#233;ologique%20li&#233;e%20&#224;%20la%20th&#232;se\Sites.docx" TargetMode="External"/><Relationship Id="rId6" Type="http://schemas.openxmlformats.org/officeDocument/2006/relationships/footnotes" Target="footnotes.xml"/><Relationship Id="rId2985" Type="http://schemas.openxmlformats.org/officeDocument/2006/relationships/hyperlink" Target="file:///C:\Users\Thomas%20Huet\Desktop\Documentation%20arch&#233;ologique%20li&#233;e%20&#224;%20la%20th&#232;se\Cultures.docx" TargetMode="External"/><Relationship Id="rId5044" Type="http://schemas.openxmlformats.org/officeDocument/2006/relationships/hyperlink" Target="file:///C:\Users\Thomas%20Huet\Desktop\Documentation%20arch&#233;ologique%20li&#233;e%20&#224;%20la%20th&#232;se\Cultures.docx" TargetMode="External"/><Relationship Id="rId6442" Type="http://schemas.openxmlformats.org/officeDocument/2006/relationships/hyperlink" Target="file:///C:\Users\Thomas%20Huet\Desktop\Documentation%20arch&#233;ologique%20li&#233;e%20&#224;%20la%20th&#232;se\Sites.docx" TargetMode="External"/><Relationship Id="rId12579" Type="http://schemas.openxmlformats.org/officeDocument/2006/relationships/hyperlink" Target="file:///C:\Users\Thomas%20Huet\Desktop\Documentation%20arch&#233;ologique%20li&#233;e%20&#224;%20la%20th&#232;se\Cultures.docx" TargetMode="External"/><Relationship Id="rId12993" Type="http://schemas.openxmlformats.org/officeDocument/2006/relationships/hyperlink" Target="file:///C:\Users\Thomas%20Huet\Desktop\Documentation%20arch&#233;ologique%20li&#233;e%20&#224;%20la%20th&#232;se\Cultures.docx" TargetMode="External"/><Relationship Id="rId957" Type="http://schemas.openxmlformats.org/officeDocument/2006/relationships/hyperlink" Target="file:///C:\Users\Thomas%20Huet\Desktop\Documentation%20arch&#233;ologique%20li&#233;e%20&#224;%20la%20th&#232;se\Cultures.docx" TargetMode="External"/><Relationship Id="rId1587" Type="http://schemas.openxmlformats.org/officeDocument/2006/relationships/hyperlink" Target="file:///C:\Users\Thomas%20Huet\Desktop\Documentation%20arch&#233;ologique%20li&#233;e%20&#224;%20la%20th&#232;se\Cultures.docx" TargetMode="External"/><Relationship Id="rId2638" Type="http://schemas.openxmlformats.org/officeDocument/2006/relationships/hyperlink" Target="file:///C:\Users\Thomas%20Huet\Desktop\Documentation%20arch&#233;ologique%20li&#233;e%20&#224;%20la%20th&#232;se\Sites.docx" TargetMode="External"/><Relationship Id="rId9665" Type="http://schemas.openxmlformats.org/officeDocument/2006/relationships/hyperlink" Target="file:///C:\Users\Thomas%20Huet\Desktop\Documentation%20arch&#233;ologique%20li&#233;e%20&#224;%20la%20th&#232;se\Sites.docx" TargetMode="External"/><Relationship Id="rId11595" Type="http://schemas.openxmlformats.org/officeDocument/2006/relationships/hyperlink" Target="file:///C:\Users\Thomas%20Huet\Desktop\Documentation%20arch&#233;ologique%20li&#233;e%20&#224;%20la%20th&#232;se\Cultures.docx" TargetMode="External"/><Relationship Id="rId12646" Type="http://schemas.openxmlformats.org/officeDocument/2006/relationships/hyperlink" Target="file:///C:\Users\Thomas%20Huet\Desktop\Documentation%20arch&#233;ologique%20li&#233;e%20&#224;%20la%20th&#232;se\Cultures.docx" TargetMode="External"/><Relationship Id="rId1654" Type="http://schemas.openxmlformats.org/officeDocument/2006/relationships/hyperlink" Target="file:///C:\Users\Thomas%20Huet\Desktop\Documentation%20arch&#233;ologique%20li&#233;e%20&#224;%20la%20th&#232;se\Cultures.docx" TargetMode="External"/><Relationship Id="rId2705" Type="http://schemas.openxmlformats.org/officeDocument/2006/relationships/hyperlink" Target="file:///C:\Users\Thomas%20Huet\Desktop\Documentation%20arch&#233;ologique%20li&#233;e%20&#224;%20la%20th&#232;se\Cultures.docx" TargetMode="External"/><Relationship Id="rId4060" Type="http://schemas.openxmlformats.org/officeDocument/2006/relationships/hyperlink" Target="file:///C:\Users\Thomas%20Huet\Desktop\Documentation%20arch&#233;ologique%20li&#233;e%20&#224;%20la%20th&#232;se\Cultures.docx" TargetMode="External"/><Relationship Id="rId5111" Type="http://schemas.openxmlformats.org/officeDocument/2006/relationships/hyperlink" Target="file:///C:\Users\Thomas%20Huet\Desktop\Documentation%20arch&#233;ologique%20li&#233;e%20&#224;%20la%20th&#232;se\Cultures.docx" TargetMode="External"/><Relationship Id="rId8267" Type="http://schemas.openxmlformats.org/officeDocument/2006/relationships/hyperlink" Target="file:///C:\Users\Thomas%20Huet\Desktop\Documentation%20arch&#233;ologique%20li&#233;e%20&#224;%20la%20th&#232;se\Cultures.docx" TargetMode="External"/><Relationship Id="rId8681" Type="http://schemas.openxmlformats.org/officeDocument/2006/relationships/hyperlink" Target="file:///C:\Users\Thomas%20Huet\Desktop\Documentation%20arch&#233;ologique%20li&#233;e%20&#224;%20la%20th&#232;se\Sites.docx" TargetMode="External"/><Relationship Id="rId9318" Type="http://schemas.openxmlformats.org/officeDocument/2006/relationships/hyperlink" Target="file:///C:\Users\Thomas%20Huet\Desktop\Documentation%20arch&#233;ologique%20li&#233;e%20&#224;%20la%20th&#232;se\Cultures.docx" TargetMode="External"/><Relationship Id="rId9732" Type="http://schemas.openxmlformats.org/officeDocument/2006/relationships/hyperlink" Target="file:///C:\Users\Thomas%20Huet\Desktop\Documentation%20arch&#233;ologique%20li&#233;e%20&#224;%20la%20th&#232;se\Sites.docx" TargetMode="External"/><Relationship Id="rId10197" Type="http://schemas.openxmlformats.org/officeDocument/2006/relationships/hyperlink" Target="file:///C:\Users\Thomas%20Huet\Desktop\Documentation%20arch&#233;ologique%20li&#233;e%20&#224;%20la%20th&#232;se\Cultures.docx" TargetMode="External"/><Relationship Id="rId11248" Type="http://schemas.openxmlformats.org/officeDocument/2006/relationships/hyperlink" Target="file:///C:\Users\Thomas%20Huet\Desktop\Documentation%20arch&#233;ologique%20li&#233;e%20&#224;%20la%20th&#232;se\Cultures.docx" TargetMode="External"/><Relationship Id="rId11662" Type="http://schemas.openxmlformats.org/officeDocument/2006/relationships/hyperlink" Target="file:///C:\Users\Thomas%20Huet\Desktop\Documentation%20arch&#233;ologique%20li&#233;e%20&#224;%20la%20th&#232;se\Sites.docx" TargetMode="External"/><Relationship Id="rId1307" Type="http://schemas.openxmlformats.org/officeDocument/2006/relationships/hyperlink" Target="file:///C:\Users\Thomas%20Huet\Desktop\Documentation%20arch&#233;ologique%20li&#233;e%20&#224;%20la%20th&#232;se\Cultures.docx" TargetMode="External"/><Relationship Id="rId1721" Type="http://schemas.openxmlformats.org/officeDocument/2006/relationships/hyperlink" Target="file:///C:\Users\Thomas%20Huet\Desktop\Documentation%20arch&#233;ologique%20li&#233;e%20&#224;%20la%20th&#232;se\Sites.docx" TargetMode="External"/><Relationship Id="rId4877" Type="http://schemas.openxmlformats.org/officeDocument/2006/relationships/hyperlink" Target="file:///C:\Users\Thomas%20Huet\Desktop\Documentation%20arch&#233;ologique%20li&#233;e%20&#224;%20la%20th&#232;se\Cultures.docx" TargetMode="External"/><Relationship Id="rId5928" Type="http://schemas.openxmlformats.org/officeDocument/2006/relationships/hyperlink" Target="file:///C:\Users\Thomas%20Huet\Desktop\Documentation%20arch&#233;ologique%20li&#233;e%20&#224;%20la%20th&#232;se\Cultures.docx" TargetMode="External"/><Relationship Id="rId7283" Type="http://schemas.openxmlformats.org/officeDocument/2006/relationships/hyperlink" Target="file:///C:\Users\Thomas%20Huet\Desktop\Documentation%20arch&#233;ologique%20li&#233;e%20&#224;%20la%20th&#232;se\Sites.docx" TargetMode="External"/><Relationship Id="rId8334" Type="http://schemas.openxmlformats.org/officeDocument/2006/relationships/hyperlink" Target="file:///C:\Users\Thomas%20Huet\Desktop\Documentation%20arch&#233;ologique%20li&#233;e%20&#224;%20la%20th&#232;se\Sites.docx" TargetMode="External"/><Relationship Id="rId10264" Type="http://schemas.openxmlformats.org/officeDocument/2006/relationships/hyperlink" Target="file:///C:\Users\Thomas%20Huet\Desktop\Documentation%20arch&#233;ologique%20li&#233;e%20&#224;%20la%20th&#232;se\Sites.docx" TargetMode="External"/><Relationship Id="rId11315" Type="http://schemas.openxmlformats.org/officeDocument/2006/relationships/hyperlink" Target="file:///C:\Users\Thomas%20Huet\Desktop\Documentation%20arch&#233;ologique%20li&#233;e%20&#224;%20la%20th&#232;se\Sites.docx" TargetMode="External"/><Relationship Id="rId12713" Type="http://schemas.openxmlformats.org/officeDocument/2006/relationships/hyperlink" Target="Sites.docx" TargetMode="External"/><Relationship Id="rId13" Type="http://schemas.openxmlformats.org/officeDocument/2006/relationships/hyperlink" Target="file:///C:\Users\Thomas%20Huet\Desktop\Documentation%20arch&#233;ologique%20li&#233;e%20&#224;%20la%20th&#232;se\Sites.docx" TargetMode="External"/><Relationship Id="rId3479" Type="http://schemas.openxmlformats.org/officeDocument/2006/relationships/hyperlink" Target="file:///C:\Users\Thomas%20Huet\Desktop\Documentation%20arch&#233;ologique%20li&#233;e%20&#224;%20la%20th&#232;se\Cultures.docx" TargetMode="External"/><Relationship Id="rId7350" Type="http://schemas.openxmlformats.org/officeDocument/2006/relationships/hyperlink" Target="file:///C:\Users\Thomas%20Huet\Desktop\Documentation%20arch&#233;ologique%20li&#233;e%20&#224;%20la%20th&#232;se\Cultures.docx" TargetMode="External"/><Relationship Id="rId8401" Type="http://schemas.openxmlformats.org/officeDocument/2006/relationships/hyperlink" Target="file:///C:\Users\Thomas%20Huet\Desktop\Documentation%20arch&#233;ologique%20li&#233;e%20&#224;%20la%20th&#232;se\Cultures.docx" TargetMode="External"/><Relationship Id="rId2495" Type="http://schemas.openxmlformats.org/officeDocument/2006/relationships/hyperlink" Target="file:///C:\Users\Thomas%20Huet\Desktop\Documentation%20arch&#233;ologique%20li&#233;e%20&#224;%20la%20th&#232;se\Cultures.docx" TargetMode="External"/><Relationship Id="rId3893" Type="http://schemas.openxmlformats.org/officeDocument/2006/relationships/hyperlink" Target="file:///C:\Users\Thomas%20Huet\Desktop\Documentation%20arch&#233;ologique%20li&#233;e%20&#224;%20la%20th&#232;se\Cultures.docx" TargetMode="External"/><Relationship Id="rId4944" Type="http://schemas.openxmlformats.org/officeDocument/2006/relationships/hyperlink" Target="file:///C:\Users\Thomas%20Huet\Desktop\Documentation%20arch&#233;ologique%20li&#233;e%20&#224;%20la%20th&#232;se\Cultures.docx" TargetMode="External"/><Relationship Id="rId7003" Type="http://schemas.openxmlformats.org/officeDocument/2006/relationships/hyperlink" Target="file:///C:\Users\Thomas%20Huet\Desktop\Documentation%20arch&#233;ologique%20li&#233;e%20&#224;%20la%20th&#232;se\Cultures.docx" TargetMode="External"/><Relationship Id="rId10331" Type="http://schemas.openxmlformats.org/officeDocument/2006/relationships/hyperlink" Target="file:///C:\Users\Thomas%20Huet\Desktop\Documentation%20arch&#233;ologique%20li&#233;e%20&#224;%20la%20th&#232;se\Cultures.docx" TargetMode="External"/><Relationship Id="rId12089" Type="http://schemas.openxmlformats.org/officeDocument/2006/relationships/hyperlink" Target="file:///C:\Users\Thomas%20Huet\Desktop\Documentation%20arch&#233;ologique%20li&#233;e%20&#224;%20la%20th&#232;se\Cultures.docx" TargetMode="External"/><Relationship Id="rId13487" Type="http://schemas.openxmlformats.org/officeDocument/2006/relationships/hyperlink" Target="file:///C:\Users\Thomas%20Huet\Desktop\Documentation%20arch&#233;ologique%20li&#233;e%20&#224;%20la%20th&#232;se\Sites.docx" TargetMode="External"/><Relationship Id="rId14538" Type="http://schemas.openxmlformats.org/officeDocument/2006/relationships/hyperlink" Target="file:///C:\Users\Thomas%20Huet\Desktop\Documentation%20arch&#233;ologique%20li&#233;e%20&#224;%20la%20th&#232;se\Sites.docx" TargetMode="External"/><Relationship Id="rId467" Type="http://schemas.openxmlformats.org/officeDocument/2006/relationships/hyperlink" Target="file:///C:\Users\Thomas%20Huet\Desktop\Documentation%20arch&#233;ologique%20li&#233;e%20&#224;%20la%20th&#232;se\Sites.docx" TargetMode="External"/><Relationship Id="rId1097" Type="http://schemas.openxmlformats.org/officeDocument/2006/relationships/hyperlink" Target="file:///C:\Users\Thomas%20Huet\Desktop\Documentation%20arch&#233;ologique%20li&#233;e%20&#224;%20la%20th&#232;se\Cultures.docx" TargetMode="External"/><Relationship Id="rId2148" Type="http://schemas.openxmlformats.org/officeDocument/2006/relationships/hyperlink" Target="file:///C:\Users\Thomas%20Huet\Desktop\Documentation%20arch&#233;ologique%20li&#233;e%20&#224;%20la%20th&#232;se\Cultures.docx" TargetMode="External"/><Relationship Id="rId3546" Type="http://schemas.openxmlformats.org/officeDocument/2006/relationships/hyperlink" Target="file:///C:\Users\Thomas%20Huet\Desktop\Documentation%20arch&#233;ologique%20li&#233;e%20&#224;%20la%20th&#232;se\Cultures.docx" TargetMode="External"/><Relationship Id="rId3960" Type="http://schemas.openxmlformats.org/officeDocument/2006/relationships/hyperlink" Target="file:///C:\Users\Thomas%20Huet\Desktop\Documentation%20arch&#233;ologique%20li&#233;e%20&#224;%20la%20th&#232;se\Sites.docx" TargetMode="External"/><Relationship Id="rId9175" Type="http://schemas.openxmlformats.org/officeDocument/2006/relationships/hyperlink" Target="file:///C:\Users\Thomas%20Huet\Desktop\Documentation%20arch&#233;ologique%20li&#233;e%20&#224;%20la%20th&#232;se\Sites.docx" TargetMode="External"/><Relationship Id="rId13554" Type="http://schemas.openxmlformats.org/officeDocument/2006/relationships/hyperlink" Target="file:///C:\Users\Thomas%20Huet\Desktop\Documentation%20arch&#233;ologique%20li&#233;e%20&#224;%20la%20th&#232;se\Sites.docx" TargetMode="External"/><Relationship Id="rId881" Type="http://schemas.openxmlformats.org/officeDocument/2006/relationships/hyperlink" Target="file:///C:\Users\Thomas%20Huet\Desktop\Documentation%20arch&#233;ologique%20li&#233;e%20&#224;%20la%20th&#232;se\Cultures.docx" TargetMode="External"/><Relationship Id="rId2562" Type="http://schemas.openxmlformats.org/officeDocument/2006/relationships/hyperlink" Target="file:///C:\Users\Thomas%20Huet\Desktop\Documentation%20arch&#233;ologique%20li&#233;e%20&#224;%20la%20th&#232;se\Sites.docx" TargetMode="External"/><Relationship Id="rId3613" Type="http://schemas.openxmlformats.org/officeDocument/2006/relationships/hyperlink" Target="file:///C:\Users\Thomas%20Huet\Desktop\Documentation%20arch&#233;ologique%20li&#233;e%20&#224;%20la%20th&#232;se\Cultures.docx" TargetMode="External"/><Relationship Id="rId6769" Type="http://schemas.openxmlformats.org/officeDocument/2006/relationships/hyperlink" Target="file:///C:\Users\Thomas%20Huet\Desktop\Documentation%20arch&#233;ologique%20li&#233;e%20&#224;%20la%20th&#232;se\Cul_M&#233;galithisme_t_dolmen_couloir" TargetMode="External"/><Relationship Id="rId12156" Type="http://schemas.openxmlformats.org/officeDocument/2006/relationships/hyperlink" Target="file:///C:\Users\Thomas%20Huet\Desktop\Documentation%20arch&#233;ologique%20li&#233;e%20&#224;%20la%20th&#232;se\Cultures.docx" TargetMode="External"/><Relationship Id="rId12570" Type="http://schemas.openxmlformats.org/officeDocument/2006/relationships/hyperlink" Target="file:///C:\Users\Thomas%20Huet\Desktop\Documentation%20arch&#233;ologique%20li&#233;e%20&#224;%20la%20th&#232;se\Sites.docx" TargetMode="External"/><Relationship Id="rId13207" Type="http://schemas.openxmlformats.org/officeDocument/2006/relationships/hyperlink" Target="file:///C:\Users\Thomas%20Huet\Desktop\Documentation%20arch&#233;ologique%20li&#233;e%20&#224;%20la%20th&#232;se\Sites.docx" TargetMode="External"/><Relationship Id="rId13621" Type="http://schemas.openxmlformats.org/officeDocument/2006/relationships/hyperlink" Target="file:///C:\Users\Thomas%20Huet\Desktop\Documentation%20arch&#233;ologique%20li&#233;e%20&#224;%20la%20th&#232;se\Cultures.docx" TargetMode="External"/><Relationship Id="rId534" Type="http://schemas.openxmlformats.org/officeDocument/2006/relationships/hyperlink" Target="Sites.docx" TargetMode="External"/><Relationship Id="rId1164" Type="http://schemas.openxmlformats.org/officeDocument/2006/relationships/hyperlink" Target="file:///C:\Users\Thomas%20Huet\Desktop\Documentation%20arch&#233;ologique%20li&#233;e%20&#224;%20la%20th&#232;se\Sites.docx" TargetMode="External"/><Relationship Id="rId2215" Type="http://schemas.openxmlformats.org/officeDocument/2006/relationships/hyperlink" Target="file:///C:\Users\Thomas%20Huet\Desktop\Documentation%20arch&#233;ologique%20li&#233;e%20&#224;%20la%20th&#232;se\Sites.docx" TargetMode="External"/><Relationship Id="rId5785" Type="http://schemas.openxmlformats.org/officeDocument/2006/relationships/hyperlink" Target="file:///C:\Users\Thomas%20Huet\Desktop\Documentation%20arch&#233;ologique%20li&#233;e%20&#224;%20la%20th&#232;se\Sites.docx" TargetMode="External"/><Relationship Id="rId6836" Type="http://schemas.openxmlformats.org/officeDocument/2006/relationships/hyperlink" Target="file:///C:\Users\Thomas%20Huet\Desktop\Documentation%20arch&#233;ologique%20li&#233;e%20&#224;%20la%20th&#232;se\Cultures.docx" TargetMode="External"/><Relationship Id="rId8191" Type="http://schemas.openxmlformats.org/officeDocument/2006/relationships/hyperlink" Target="file:///C:\Users\Thomas%20Huet\Desktop\Documentation%20arch&#233;ologique%20li&#233;e%20&#224;%20la%20th&#232;se\Sites.docx" TargetMode="External"/><Relationship Id="rId9242" Type="http://schemas.openxmlformats.org/officeDocument/2006/relationships/hyperlink" Target="file:///C:\Users\Thomas%20Huet\Desktop\Documentation%20arch&#233;ologique%20li&#233;e%20&#224;%20la%20th&#232;se\Cultures.docx" TargetMode="External"/><Relationship Id="rId11172" Type="http://schemas.openxmlformats.org/officeDocument/2006/relationships/hyperlink" Target="file:///C:\Users\Thomas%20Huet\Desktop\Documentation%20arch&#233;ologique%20li&#233;e%20&#224;%20la%20th&#232;se\Cultures.docx" TargetMode="External"/><Relationship Id="rId12223" Type="http://schemas.openxmlformats.org/officeDocument/2006/relationships/hyperlink" Target="file:///C:\Users\Thomas%20Huet\Desktop\Documentation%20arch&#233;ologique%20li&#233;e%20&#224;%20la%20th&#232;se\Sites.docx" TargetMode="External"/><Relationship Id="rId601" Type="http://schemas.openxmlformats.org/officeDocument/2006/relationships/hyperlink" Target="file:///C:\Users\Thomas%20Huet\Desktop\Documentation%20arch&#233;ologique%20li&#233;e%20&#224;%20la%20th&#232;se\Sites.docx" TargetMode="External"/><Relationship Id="rId1231" Type="http://schemas.openxmlformats.org/officeDocument/2006/relationships/hyperlink" Target="file:///C:\Users\Thomas%20Huet\Desktop\Documentation%20arch&#233;ologique%20li&#233;e%20&#224;%20la%20th&#232;se\Cultures.docx" TargetMode="External"/><Relationship Id="rId4387" Type="http://schemas.openxmlformats.org/officeDocument/2006/relationships/hyperlink" Target="file:///C:\Users\Thomas%20Huet\Desktop\Documentation%20arch&#233;ologique%20li&#233;e%20&#224;%20la%20th&#232;se\Cultures.docx" TargetMode="External"/><Relationship Id="rId5438" Type="http://schemas.openxmlformats.org/officeDocument/2006/relationships/hyperlink" Target="file:///C:\Users\Thomas%20Huet\Desktop\Documentation%20arch&#233;ologique%20li&#233;e%20&#224;%20la%20th&#232;se\Sites.docx" TargetMode="External"/><Relationship Id="rId5852" Type="http://schemas.openxmlformats.org/officeDocument/2006/relationships/hyperlink" Target="file:///C:\Users\Thomas%20Huet\Desktop\Documentation%20arch&#233;ologique%20li&#233;e%20&#224;%20la%20th&#232;se\Sites.docx" TargetMode="External"/><Relationship Id="rId14395" Type="http://schemas.openxmlformats.org/officeDocument/2006/relationships/hyperlink" Target="file:///C:\Users\Thomas%20Huet\Desktop\Documentation%20arch&#233;ologique%20li&#233;e%20&#224;%20la%20th&#232;se\Cultures.docx" TargetMode="External"/><Relationship Id="rId4454" Type="http://schemas.openxmlformats.org/officeDocument/2006/relationships/hyperlink" Target="file:///C:\Users\Thomas%20Huet\Desktop\Documentation%20arch&#233;ologique%20li&#233;e%20&#224;%20la%20th&#232;se\Cultures.docx" TargetMode="External"/><Relationship Id="rId5505" Type="http://schemas.openxmlformats.org/officeDocument/2006/relationships/hyperlink" Target="file:///C:\Users\Thomas%20Huet\Desktop\Documentation%20arch&#233;ologique%20li&#233;e%20&#224;%20la%20th&#232;se\Sites.docx" TargetMode="External"/><Relationship Id="rId6903" Type="http://schemas.openxmlformats.org/officeDocument/2006/relationships/hyperlink" Target="file:///C:\Users\Thomas%20Huet\Desktop\Documentation%20arch&#233;ologique%20li&#233;e%20&#224;%20la%20th&#232;se\Cultures.docx" TargetMode="External"/><Relationship Id="rId11989" Type="http://schemas.openxmlformats.org/officeDocument/2006/relationships/hyperlink" Target="file:///C:\Users\Thomas%20Huet\Desktop\Documentation%20arch&#233;ologique%20li&#233;e%20&#224;%20la%20th&#232;se\Cultures.docx" TargetMode="External"/><Relationship Id="rId14048" Type="http://schemas.openxmlformats.org/officeDocument/2006/relationships/hyperlink" Target="file:///C:\Users\Thomas%20Huet\Desktop\Documentation%20arch&#233;ologique%20li&#233;e%20&#224;%20la%20th&#232;se\Sites.docx" TargetMode="External"/><Relationship Id="rId3056" Type="http://schemas.openxmlformats.org/officeDocument/2006/relationships/hyperlink" Target="file:///C:\Users\Thomas%20Huet\Desktop\Documentation%20arch&#233;ologique%20li&#233;e%20&#224;%20la%20th&#232;se\Cultures.docx" TargetMode="External"/><Relationship Id="rId3470" Type="http://schemas.openxmlformats.org/officeDocument/2006/relationships/hyperlink" Target="file:///C:\Users\Thomas%20Huet\Desktop\Documentation%20arch&#233;ologique%20li&#233;e%20&#224;%20la%20th&#232;se\Cultures.docx" TargetMode="External"/><Relationship Id="rId4107" Type="http://schemas.openxmlformats.org/officeDocument/2006/relationships/hyperlink" Target="file:///C:\Users\Thomas%20Huet\Desktop\Documentation%20arch&#233;ologique%20li&#233;e%20&#224;%20la%20th&#232;se\Cultures.docx" TargetMode="External"/><Relationship Id="rId13064" Type="http://schemas.openxmlformats.org/officeDocument/2006/relationships/hyperlink" Target="file:///C:\Users\Thomas%20Huet\Desktop\Documentation%20arch&#233;ologique%20li&#233;e%20&#224;%20la%20th&#232;se\Environnement.docx" TargetMode="External"/><Relationship Id="rId14462" Type="http://schemas.openxmlformats.org/officeDocument/2006/relationships/hyperlink" Target="file:///C:\Users\Thomas%20Huet\Desktop\Documentation%20arch&#233;ologique%20li&#233;e%20&#224;%20la%20th&#232;se\Sites.docx" TargetMode="External"/><Relationship Id="rId391" Type="http://schemas.openxmlformats.org/officeDocument/2006/relationships/hyperlink" Target="file:///C:\Users\Thomas%20Huet\Desktop\Documentation%20arch&#233;ologique%20li&#233;e%20&#224;%20la%20th&#232;se\Sites.docx" TargetMode="External"/><Relationship Id="rId2072" Type="http://schemas.openxmlformats.org/officeDocument/2006/relationships/hyperlink" Target="file:///C:\Users\Thomas%20Huet\Desktop\Documentation%20arch&#233;ologique%20li&#233;e%20&#224;%20la%20th&#232;se\Cultures.docx" TargetMode="External"/><Relationship Id="rId3123" Type="http://schemas.openxmlformats.org/officeDocument/2006/relationships/hyperlink" Target="file:///C:\Users\Thomas%20Huet\Desktop\Documentation%20arch&#233;ologique%20li&#233;e%20&#224;%20la%20th&#232;se\Sites.docx" TargetMode="External"/><Relationship Id="rId4521" Type="http://schemas.openxmlformats.org/officeDocument/2006/relationships/hyperlink" Target="file:///C:\Users\Thomas%20Huet\Desktop\Documentation%20arch&#233;ologique%20li&#233;e%20&#224;%20la%20th&#232;se\Cultures.docx" TargetMode="External"/><Relationship Id="rId6279" Type="http://schemas.openxmlformats.org/officeDocument/2006/relationships/hyperlink" Target="file:///C:\Users\Thomas%20Huet\Desktop\Documentation%20arch&#233;ologique%20li&#233;e%20&#224;%20la%20th&#232;se\Cultures.docx" TargetMode="External"/><Relationship Id="rId7677" Type="http://schemas.openxmlformats.org/officeDocument/2006/relationships/hyperlink" Target="file:///C:\Users\Thomas%20Huet\Desktop\Documentation%20arch&#233;ologique%20li&#233;e%20&#224;%20la%20th&#232;se\Cultures.docx" TargetMode="External"/><Relationship Id="rId8728" Type="http://schemas.openxmlformats.org/officeDocument/2006/relationships/hyperlink" Target="file:///C:\Users\Thomas%20Huet\Desktop\Documentation%20arch&#233;ologique%20li&#233;e%20&#224;%20la%20th&#232;se\Sites.docx" TargetMode="External"/><Relationship Id="rId10658" Type="http://schemas.openxmlformats.org/officeDocument/2006/relationships/hyperlink" Target="file:///C:\Users\Thomas%20Huet\Desktop\Documentation%20arch&#233;ologique%20li&#233;e%20&#224;%20la%20th&#232;se\Cultures.docx" TargetMode="External"/><Relationship Id="rId11709" Type="http://schemas.openxmlformats.org/officeDocument/2006/relationships/hyperlink" Target="file:///C:\Users\Thomas%20Huet\Desktop\Documentation%20arch&#233;ologique%20li&#233;e%20&#224;%20la%20th&#232;se\Sites.docx" TargetMode="External"/><Relationship Id="rId14115" Type="http://schemas.openxmlformats.org/officeDocument/2006/relationships/hyperlink" Target="file:///C:\Users\Thomas%20Huet\Desktop\Documentation%20arch&#233;ologique%20li&#233;e%20&#224;%20la%20th&#232;se\Sites.docx" TargetMode="External"/><Relationship Id="rId6693" Type="http://schemas.openxmlformats.org/officeDocument/2006/relationships/hyperlink" Target="file:///C:\Users\Thomas%20Huet\Desktop\Documentation%20arch&#233;ologique%20li&#233;e%20&#224;%20la%20th&#232;se\Cultures.docx" TargetMode="External"/><Relationship Id="rId7744" Type="http://schemas.openxmlformats.org/officeDocument/2006/relationships/hyperlink" Target="file:///C:\Users\Thomas%20Huet\Desktop\Documentation%20arch&#233;ologique%20li&#233;e%20&#224;%20la%20th&#232;se\Cultures.docx" TargetMode="External"/><Relationship Id="rId10725" Type="http://schemas.openxmlformats.org/officeDocument/2006/relationships/hyperlink" Target="file:///C:\Users\Thomas%20Huet\Desktop\Documentation%20arch&#233;ologique%20li&#233;e%20&#224;%20la%20th&#232;se\Sites.docx" TargetMode="External"/><Relationship Id="rId12080" Type="http://schemas.openxmlformats.org/officeDocument/2006/relationships/hyperlink" Target="file:///C:\Users\Thomas%20Huet\Desktop\Documentation%20arch&#233;ologique%20li&#233;e%20&#224;%20la%20th&#232;se\Cultures.docx" TargetMode="External"/><Relationship Id="rId13131" Type="http://schemas.openxmlformats.org/officeDocument/2006/relationships/hyperlink" Target="file:///C:\Users\Thomas%20Huet\Desktop\Documentation%20arch&#233;ologique%20li&#233;e%20&#224;%20la%20th&#232;se\Cultures.docx" TargetMode="External"/><Relationship Id="rId2889" Type="http://schemas.openxmlformats.org/officeDocument/2006/relationships/hyperlink" Target="file:///C:\Users\Thomas%20Huet\Desktop\Documentation%20arch&#233;ologique%20li&#233;e%20&#224;%20la%20th&#232;se\Cultures.docx" TargetMode="External"/><Relationship Id="rId5295" Type="http://schemas.openxmlformats.org/officeDocument/2006/relationships/hyperlink" Target="file:///C:\Users\Thomas%20Huet\Desktop\Documentation%20arch&#233;ologique%20li&#233;e%20&#224;%20la%20th&#232;se\Cultures.docx" TargetMode="External"/><Relationship Id="rId6346" Type="http://schemas.openxmlformats.org/officeDocument/2006/relationships/hyperlink" Target="file:///C:\Users\Thomas%20Huet\Desktop\Documentation%20arch&#233;ologique%20li&#233;e%20&#224;%20la%20th&#232;se\Sites.docx" TargetMode="External"/><Relationship Id="rId6760" Type="http://schemas.openxmlformats.org/officeDocument/2006/relationships/hyperlink" Target="file:///C:\Users\Thomas%20Huet\Desktop\Documentation%20arch&#233;ologique%20li&#233;e%20&#224;%20la%20th&#232;se\Cultures.docx" TargetMode="External"/><Relationship Id="rId7811" Type="http://schemas.openxmlformats.org/officeDocument/2006/relationships/hyperlink" Target="file:///C:\Users\Thomas%20Huet\Desktop\Documentation%20arch&#233;ologique%20li&#233;e%20&#224;%20la%20th&#232;se\Cultures.docx" TargetMode="External"/><Relationship Id="rId12897" Type="http://schemas.openxmlformats.org/officeDocument/2006/relationships/hyperlink" Target="file:///C:\Users\Thomas%20Huet\Desktop\Documentation%20arch&#233;ologique%20li&#233;e%20&#224;%20la%20th&#232;se\Cultures.docx" TargetMode="External"/><Relationship Id="rId111" Type="http://schemas.openxmlformats.org/officeDocument/2006/relationships/hyperlink" Target="file:///C:\Users\Thomas%20Huet\Desktop\Documentation%20arch&#233;ologique%20li&#233;e%20&#224;%20la%20th&#232;se\Cultures.docx" TargetMode="External"/><Relationship Id="rId2956" Type="http://schemas.openxmlformats.org/officeDocument/2006/relationships/hyperlink" Target="file:///C:\Users\Thomas%20Huet\Desktop\Documentation%20arch&#233;ologique%20li&#233;e%20&#224;%20la%20th&#232;se\Cultures.docx" TargetMode="External"/><Relationship Id="rId5362" Type="http://schemas.openxmlformats.org/officeDocument/2006/relationships/hyperlink" Target="file:///C:\Users\Thomas%20Huet\Desktop\Documentation%20arch&#233;ologique%20li&#233;e%20&#224;%20la%20th&#232;se\Sites.docx" TargetMode="External"/><Relationship Id="rId6413" Type="http://schemas.openxmlformats.org/officeDocument/2006/relationships/hyperlink" Target="file:///C:\Users\Thomas%20Huet\Desktop\Documentation%20arch&#233;ologique%20li&#233;e%20&#224;%20la%20th&#232;se\Cultures.docx" TargetMode="External"/><Relationship Id="rId9569" Type="http://schemas.openxmlformats.org/officeDocument/2006/relationships/hyperlink" Target="file:///C:\Users\Thomas%20Huet\Desktop\Documentation%20arch&#233;ologique%20li&#233;e%20&#224;%20la%20th&#232;se\Cultures.docx" TargetMode="External"/><Relationship Id="rId9983" Type="http://schemas.openxmlformats.org/officeDocument/2006/relationships/hyperlink" Target="file:///C:\Users\Thomas%20Huet\Desktop\Documentation%20arch&#233;ologique%20li&#233;e%20&#224;%20la%20th&#232;se\Cultures.docx" TargetMode="External"/><Relationship Id="rId11499" Type="http://schemas.openxmlformats.org/officeDocument/2006/relationships/hyperlink" Target="file:///C:\Users\Thomas%20Huet\Desktop\Documentation%20arch&#233;ologique%20li&#233;e%20&#224;%20la%20th&#232;se\Sites.docx" TargetMode="External"/><Relationship Id="rId13948" Type="http://schemas.openxmlformats.org/officeDocument/2006/relationships/hyperlink" Target="file:///C:\Users\Thomas%20Huet\Desktop\Documentation%20arch&#233;ologique%20li&#233;e%20&#224;%20la%20th&#232;se\Sites.docx" TargetMode="External"/><Relationship Id="rId928" Type="http://schemas.openxmlformats.org/officeDocument/2006/relationships/hyperlink" Target="file:///C:\Users\Thomas%20Huet\Desktop\Documentation%20arch&#233;ologique%20li&#233;e%20&#224;%20la%20th&#232;se\Cultures.docx" TargetMode="External"/><Relationship Id="rId1558" Type="http://schemas.openxmlformats.org/officeDocument/2006/relationships/hyperlink" Target="file:///C:\Users\Thomas%20Huet\Desktop\Documentation%20arch&#233;ologique%20li&#233;e%20&#224;%20la%20th&#232;se\Cultures.docx" TargetMode="External"/><Relationship Id="rId2609" Type="http://schemas.openxmlformats.org/officeDocument/2006/relationships/hyperlink" Target="file:///C:\Users\Thomas%20Huet\Desktop\Documentation%20arch&#233;ologique%20li&#233;e%20&#224;%20la%20th&#232;se\Analyses%20Statistiques.docx" TargetMode="External"/><Relationship Id="rId5015" Type="http://schemas.openxmlformats.org/officeDocument/2006/relationships/hyperlink" Target="file:///C:\Users\Thomas%20Huet\Desktop\Documentation%20arch&#233;ologique%20li&#233;e%20&#224;%20la%20th&#232;se\Cultures.docx" TargetMode="External"/><Relationship Id="rId8585" Type="http://schemas.openxmlformats.org/officeDocument/2006/relationships/hyperlink" Target="file:///C:\Users\Thomas%20Huet\Desktop\Documentation%20arch&#233;ologique%20li&#233;e%20&#224;%20la%20th&#232;se\Sites.docx" TargetMode="External"/><Relationship Id="rId9636" Type="http://schemas.openxmlformats.org/officeDocument/2006/relationships/hyperlink" Target="file:///C:\Users\Thomas%20Huet\Desktop\Documentation%20arch&#233;ologique%20li&#233;e%20&#224;%20la%20th&#232;se\Sites.docx" TargetMode="External"/><Relationship Id="rId12964" Type="http://schemas.openxmlformats.org/officeDocument/2006/relationships/hyperlink" Target="file:///C:\Users\Thomas%20Huet\Desktop\Documentation%20arch&#233;ologique%20li&#233;e%20&#224;%20la%20th&#232;se\DescriptionRoches.docx" TargetMode="External"/><Relationship Id="rId1972" Type="http://schemas.openxmlformats.org/officeDocument/2006/relationships/hyperlink" Target="file:///C:\Users\Thomas%20Huet\Desktop\Documentation%20arch&#233;ologique%20li&#233;e%20&#224;%20la%20th&#232;se\Sites.docx" TargetMode="External"/><Relationship Id="rId4031" Type="http://schemas.openxmlformats.org/officeDocument/2006/relationships/hyperlink" Target="Sites.docx" TargetMode="External"/><Relationship Id="rId7187" Type="http://schemas.openxmlformats.org/officeDocument/2006/relationships/hyperlink" Target="file:///C:\Users\Thomas%20Huet\Desktop\Documentation%20arch&#233;ologique%20li&#233;e%20&#224;%20la%20th&#232;se\Cultures.docx" TargetMode="External"/><Relationship Id="rId8238" Type="http://schemas.openxmlformats.org/officeDocument/2006/relationships/hyperlink" Target="file:///C:\Users\Thomas%20Huet\Desktop\Documentation%20arch&#233;ologique%20li&#233;e%20&#224;%20la%20th&#232;se\Sites.docx" TargetMode="External"/><Relationship Id="rId10168" Type="http://schemas.openxmlformats.org/officeDocument/2006/relationships/hyperlink" Target="file:///C:\Users\Thomas%20Huet\Desktop\Documentation%20arch&#233;ologique%20li&#233;e%20&#224;%20la%20th&#232;se\Sites.docx" TargetMode="External"/><Relationship Id="rId11566" Type="http://schemas.openxmlformats.org/officeDocument/2006/relationships/hyperlink" Target="file:///C:\Users\Thomas%20Huet\Desktop\Documentation%20arch&#233;ologique%20li&#233;e%20&#224;%20la%20th&#232;se\Cultures.docx" TargetMode="External"/><Relationship Id="rId11980" Type="http://schemas.openxmlformats.org/officeDocument/2006/relationships/hyperlink" Target="file:///C:\Users\Thomas%20Huet\Desktop\Documentation%20arch&#233;ologique%20li&#233;e%20&#224;%20la%20th&#232;se\Cultures.docx" TargetMode="External"/><Relationship Id="rId12617" Type="http://schemas.openxmlformats.org/officeDocument/2006/relationships/hyperlink" Target="file:///C:\Users\Thomas%20Huet\Desktop\Documentation%20arch&#233;ologique%20li&#233;e%20&#224;%20la%20th&#232;se\Cultures.docx" TargetMode="External"/><Relationship Id="rId1625" Type="http://schemas.openxmlformats.org/officeDocument/2006/relationships/hyperlink" Target="file:///C:\Users\Thomas%20Huet\Desktop\Documentation%20arch&#233;ologique%20li&#233;e%20&#224;%20la%20th&#232;se\Cultures.docx" TargetMode="External"/><Relationship Id="rId7254" Type="http://schemas.openxmlformats.org/officeDocument/2006/relationships/hyperlink" Target="file:///C:\Users\Thomas%20Huet\Desktop\Documentation%20arch&#233;ologique%20li&#233;e%20&#224;%20la%20th&#232;se\Cultures.docx" TargetMode="External"/><Relationship Id="rId8305" Type="http://schemas.openxmlformats.org/officeDocument/2006/relationships/hyperlink" Target="file:///C:\Users\Thomas%20Huet\Desktop\Documentation%20arch&#233;ologique%20li&#233;e%20&#224;%20la%20th&#232;se\Sites.docx" TargetMode="External"/><Relationship Id="rId8652" Type="http://schemas.openxmlformats.org/officeDocument/2006/relationships/hyperlink" Target="file:///C:\Users\Thomas%20Huet\Desktop\Documentation%20arch&#233;ologique%20li&#233;e%20&#224;%20la%20th&#232;se\Sites.docx" TargetMode="External"/><Relationship Id="rId9703" Type="http://schemas.openxmlformats.org/officeDocument/2006/relationships/hyperlink" Target="file:///C:\Users\Thomas%20Huet\Desktop\Documentation%20arch&#233;ologique%20li&#233;e%20&#224;%20la%20th&#232;se\Sites.docx" TargetMode="External"/><Relationship Id="rId10582" Type="http://schemas.openxmlformats.org/officeDocument/2006/relationships/hyperlink" Target="file:///C:\Users\Thomas%20Huet\Desktop\Documentation%20arch&#233;ologique%20li&#233;e%20&#224;%20la%20th&#232;se\Sites.docx" TargetMode="External"/><Relationship Id="rId11219" Type="http://schemas.openxmlformats.org/officeDocument/2006/relationships/hyperlink" Target="file:///C:\Users\Thomas%20Huet\Desktop\Documentation%20arch&#233;ologique%20li&#233;e%20&#224;%20la%20th&#232;se\Sites.docx" TargetMode="External"/><Relationship Id="rId11633" Type="http://schemas.openxmlformats.org/officeDocument/2006/relationships/hyperlink" Target="file:///C:\Users\Thomas%20Huet\Desktop\Documentation%20arch&#233;ologique%20li&#233;e%20&#224;%20la%20th&#232;se\Cultures.docx" TargetMode="External"/><Relationship Id="rId3797" Type="http://schemas.openxmlformats.org/officeDocument/2006/relationships/hyperlink" Target="file:///C:\Users\Thomas%20Huet\Desktop\Documentation%20arch&#233;ologique%20li&#233;e%20&#224;%20la%20th&#232;se\Cultures.docx" TargetMode="External"/><Relationship Id="rId4848" Type="http://schemas.openxmlformats.org/officeDocument/2006/relationships/hyperlink" Target="file:///C:\Users\Thomas%20Huet\Desktop\Documentation%20arch&#233;ologique%20li&#233;e%20&#224;%20la%20th&#232;se\Cultures.docx" TargetMode="External"/><Relationship Id="rId10235" Type="http://schemas.openxmlformats.org/officeDocument/2006/relationships/hyperlink" Target="file:///C:\Users\Thomas%20Huet\Desktop\Documentation%20arch&#233;ologique%20li&#233;e%20&#224;%20la%20th&#232;se\Sites.docx" TargetMode="External"/><Relationship Id="rId11700" Type="http://schemas.openxmlformats.org/officeDocument/2006/relationships/hyperlink" Target="file:///C:\Users\Thomas%20Huet\Desktop\Documentation%20arch&#233;ologique%20li&#233;e%20&#224;%20la%20th&#232;se\Cultures.docx" TargetMode="External"/><Relationship Id="rId2399" Type="http://schemas.openxmlformats.org/officeDocument/2006/relationships/hyperlink" Target="file:///C:\Users\Thomas%20Huet\Desktop\Documentation%20arch&#233;ologique%20li&#233;e%20&#224;%20la%20th&#232;se\Cultures.docx" TargetMode="External"/><Relationship Id="rId3864" Type="http://schemas.openxmlformats.org/officeDocument/2006/relationships/hyperlink" Target="file:///C:\Users\Thomas%20Huet\Desktop\Documentation%20arch&#233;ologique%20li&#233;e%20&#224;%20la%20th&#232;se\Cultures.docx" TargetMode="External"/><Relationship Id="rId4915" Type="http://schemas.openxmlformats.org/officeDocument/2006/relationships/hyperlink" Target="file:///C:\Users\Thomas%20Huet\Desktop\Documentation%20arch&#233;ologique%20li&#233;e%20&#224;%20la%20th&#232;se\Cultures.docx" TargetMode="External"/><Relationship Id="rId6270" Type="http://schemas.openxmlformats.org/officeDocument/2006/relationships/hyperlink" Target="file:///C:\Users\Thomas%20Huet\Desktop\Documentation%20arch&#233;ologique%20li&#233;e%20&#224;%20la%20th&#232;se\Cultures.docx" TargetMode="External"/><Relationship Id="rId7321" Type="http://schemas.openxmlformats.org/officeDocument/2006/relationships/hyperlink" Target="file:///C:\Users\Thomas%20Huet\Desktop\Documentation%20arch&#233;ologique%20li&#233;e%20&#224;%20la%20th&#232;se\Cultures.docx" TargetMode="External"/><Relationship Id="rId10302" Type="http://schemas.openxmlformats.org/officeDocument/2006/relationships/hyperlink" Target="file:///C:\Users\Thomas%20Huet\Desktop\Documentation%20arch&#233;ologique%20li&#233;e%20&#224;%20la%20th&#232;se\Sites.docx" TargetMode="External"/><Relationship Id="rId13458" Type="http://schemas.openxmlformats.org/officeDocument/2006/relationships/hyperlink" Target="file:///C:\Users\Thomas%20Huet\Desktop\Documentation%20arch&#233;ologique%20li&#233;e%20&#224;%20la%20th&#232;se\Cultures.docx" TargetMode="External"/><Relationship Id="rId13872" Type="http://schemas.openxmlformats.org/officeDocument/2006/relationships/hyperlink" Target="file:///C:\Users\Thomas%20Huet\Desktop\Documentation%20arch&#233;ologique%20li&#233;e%20&#224;%20la%20th&#232;se\Sites.docx" TargetMode="External"/><Relationship Id="rId14509" Type="http://schemas.openxmlformats.org/officeDocument/2006/relationships/hyperlink" Target="file:///C:\Users\Thomas%20Huet\Desktop\Documentation%20arch&#233;ologique%20li&#233;e%20&#224;%20la%20th&#232;se\Cultures.docx" TargetMode="External"/><Relationship Id="rId785" Type="http://schemas.openxmlformats.org/officeDocument/2006/relationships/hyperlink" Target="file:///C:\Users\Thomas%20Huet\Desktop\Documentation%20arch&#233;ologique%20li&#233;e%20&#224;%20la%20th&#232;se\Sites.docx" TargetMode="External"/><Relationship Id="rId2466" Type="http://schemas.openxmlformats.org/officeDocument/2006/relationships/hyperlink" Target="file:///C:\Users\Thomas%20Huet\Desktop\Documentation%20arch&#233;ologique%20li&#233;e%20&#224;%20la%20th&#232;se\Sites.docx" TargetMode="External"/><Relationship Id="rId2880" Type="http://schemas.openxmlformats.org/officeDocument/2006/relationships/hyperlink" Target="file:///C:\Users\Thomas%20Huet\Desktop\Documentation%20arch&#233;ologique%20li&#233;e%20&#224;%20la%20th&#232;se\Cultures.docx" TargetMode="External"/><Relationship Id="rId3517" Type="http://schemas.openxmlformats.org/officeDocument/2006/relationships/hyperlink" Target="file:///C:\Users\Thomas%20Huet\Desktop\Documentation%20arch&#233;ologique%20li&#233;e%20&#224;%20la%20th&#232;se\Cultures.docx" TargetMode="External"/><Relationship Id="rId3931" Type="http://schemas.openxmlformats.org/officeDocument/2006/relationships/hyperlink" Target="file:///C:\Users\Thomas%20Huet\Desktop\Documentation%20arch&#233;ologique%20li&#233;e%20&#224;%20la%20th&#232;se\Sites.docx" TargetMode="External"/><Relationship Id="rId9079" Type="http://schemas.openxmlformats.org/officeDocument/2006/relationships/hyperlink" Target="file:///C:\Users\Thomas%20Huet\Desktop\Documentation%20arch&#233;ologique%20li&#233;e%20&#224;%20la%20th&#232;se\Cultures.docx" TargetMode="External"/><Relationship Id="rId9493" Type="http://schemas.openxmlformats.org/officeDocument/2006/relationships/hyperlink" Target="file:///C:\Users\Thomas%20Huet\Desktop\Documentation%20arch&#233;ologique%20li&#233;e%20&#224;%20la%20th&#232;se\Sites.docx" TargetMode="External"/><Relationship Id="rId12474" Type="http://schemas.openxmlformats.org/officeDocument/2006/relationships/hyperlink" Target="file:///C:\Users\Thomas%20Huet\Desktop\Documentation%20arch&#233;ologique%20li&#233;e%20&#224;%20la%20th&#232;se\Sites.docx" TargetMode="External"/><Relationship Id="rId13525" Type="http://schemas.openxmlformats.org/officeDocument/2006/relationships/hyperlink" Target="Sites.docx" TargetMode="External"/><Relationship Id="rId438" Type="http://schemas.openxmlformats.org/officeDocument/2006/relationships/hyperlink" Target="file:///C:\Users\Thomas%20Huet\Desktop\Documentation%20arch&#233;ologique%20li&#233;e%20&#224;%20la%20th&#232;se\Sites.docx" TargetMode="External"/><Relationship Id="rId852" Type="http://schemas.openxmlformats.org/officeDocument/2006/relationships/hyperlink" Target="file:///C:\Users\Thomas%20Huet\Desktop\Documentation%20arch&#233;ologique%20li&#233;e%20&#224;%20la%20th&#232;se\Cultures.docx" TargetMode="External"/><Relationship Id="rId1068" Type="http://schemas.openxmlformats.org/officeDocument/2006/relationships/hyperlink" Target="file:///C:\Users\Thomas%20Huet\Desktop\Documentation%20arch&#233;ologique%20li&#233;e%20&#224;%20la%20th&#232;se\Cultures.docx" TargetMode="External"/><Relationship Id="rId1482" Type="http://schemas.openxmlformats.org/officeDocument/2006/relationships/hyperlink" Target="file:///C:\Users\Thomas%20Huet\Desktop\Documentation%20arch&#233;ologique%20li&#233;e%20&#224;%20la%20th&#232;se\Cultures.docx" TargetMode="External"/><Relationship Id="rId2119" Type="http://schemas.openxmlformats.org/officeDocument/2006/relationships/hyperlink" Target="file:///C:\Users\Thomas%20Huet\Desktop\Documentation%20arch&#233;ologique%20li&#233;e%20&#224;%20la%20th&#232;se\Sites.docx" TargetMode="External"/><Relationship Id="rId2533" Type="http://schemas.openxmlformats.org/officeDocument/2006/relationships/hyperlink" Target="file:///C:\Users\Thomas%20Huet\Desktop\Documentation%20arch&#233;ologique%20li&#233;e%20&#224;%20la%20th&#232;se\Sites.docx" TargetMode="External"/><Relationship Id="rId5689" Type="http://schemas.openxmlformats.org/officeDocument/2006/relationships/hyperlink" Target="file:///C:\Users\Thomas%20Huet\Desktop\Documentation%20arch&#233;ologique%20li&#233;e%20&#224;%20la%20th&#232;se\Cultures.docx" TargetMode="External"/><Relationship Id="rId8095" Type="http://schemas.openxmlformats.org/officeDocument/2006/relationships/hyperlink" Target="file:///C:\Users\Thomas%20Huet\Desktop\Documentation%20arch&#233;ologique%20li&#233;e%20&#224;%20la%20th&#232;se\Cultures.docx" TargetMode="External"/><Relationship Id="rId9146" Type="http://schemas.openxmlformats.org/officeDocument/2006/relationships/hyperlink" Target="file:///C:\Users\Thomas%20Huet\Desktop\Documentation%20arch&#233;ologique%20li&#233;e%20&#224;%20la%20th&#232;se\Sites.docx" TargetMode="External"/><Relationship Id="rId9560" Type="http://schemas.openxmlformats.org/officeDocument/2006/relationships/hyperlink" Target="file:///C:\Users\Thomas%20Huet\Desktop\Documentation%20arch&#233;ologique%20li&#233;e%20&#224;%20la%20th&#232;se\Cultures.docx" TargetMode="External"/><Relationship Id="rId11076" Type="http://schemas.openxmlformats.org/officeDocument/2006/relationships/hyperlink" Target="file:///C:\Users\Thomas%20Huet\Desktop\Documentation%20arch&#233;ologique%20li&#233;e%20&#224;%20la%20th&#232;se\Sites.docx" TargetMode="External"/><Relationship Id="rId12127" Type="http://schemas.openxmlformats.org/officeDocument/2006/relationships/hyperlink" Target="file:///C:\Users\Thomas%20Huet\Desktop\Documentation%20arch&#233;ologique%20li&#233;e%20&#224;%20la%20th&#232;se\Cultures.docx" TargetMode="External"/><Relationship Id="rId505" Type="http://schemas.openxmlformats.org/officeDocument/2006/relationships/hyperlink" Target="file:///C:\Users\Thomas%20Huet\Desktop\Documentation%20arch&#233;ologique%20li&#233;e%20&#224;%20la%20th&#232;se\Analyses%20Statistiques.docx" TargetMode="External"/><Relationship Id="rId1135" Type="http://schemas.openxmlformats.org/officeDocument/2006/relationships/hyperlink" Target="file:///C:\Users\Thomas%20Huet\Desktop\Documentation%20arch&#233;ologique%20li&#233;e%20&#224;%20la%20th&#232;se\Cultures.docx" TargetMode="External"/><Relationship Id="rId8162" Type="http://schemas.openxmlformats.org/officeDocument/2006/relationships/hyperlink" Target="file:///C:\Users\Thomas%20Huet\Desktop\Documentation%20arch&#233;ologique%20li&#233;e%20&#224;%20la%20th&#232;se\Cultures.docx" TargetMode="External"/><Relationship Id="rId9213" Type="http://schemas.openxmlformats.org/officeDocument/2006/relationships/hyperlink" Target="file:///C:\Users\Thomas%20Huet\Desktop\Documentation%20arch&#233;ologique%20li&#233;e%20&#224;%20la%20th&#232;se\Sites.docx" TargetMode="External"/><Relationship Id="rId10092" Type="http://schemas.openxmlformats.org/officeDocument/2006/relationships/hyperlink" Target="file:///C:\Users\Thomas%20Huet\Desktop\Documentation%20arch&#233;ologique%20li&#233;e%20&#224;%20la%20th&#232;se\Cultures.docx" TargetMode="External"/><Relationship Id="rId11143" Type="http://schemas.openxmlformats.org/officeDocument/2006/relationships/hyperlink" Target="file:///C:\Users\Thomas%20Huet\Desktop\Documentation%20arch&#233;ologique%20li&#233;e%20&#224;%20la%20th&#232;se\Sites.docx" TargetMode="External"/><Relationship Id="rId11490" Type="http://schemas.openxmlformats.org/officeDocument/2006/relationships/hyperlink" Target="file:///C:\Users\Thomas%20Huet\Desktop\Documentation%20arch&#233;ologique%20li&#233;e%20&#224;%20la%20th&#232;se\Cultures.docx" TargetMode="External"/><Relationship Id="rId12541" Type="http://schemas.openxmlformats.org/officeDocument/2006/relationships/hyperlink" Target="file:///C:\Users\Thomas%20Huet\Desktop\Documentation%20arch&#233;ologique%20li&#233;e%20&#224;%20la%20th&#232;se\Sites.docx" TargetMode="External"/><Relationship Id="rId14299" Type="http://schemas.openxmlformats.org/officeDocument/2006/relationships/hyperlink" Target="file:///C:\Users\Thomas%20Huet\Desktop\Documentation%20arch&#233;ologique%20li&#233;e%20&#224;%20la%20th&#232;se\Sites.docx" TargetMode="External"/><Relationship Id="rId1202" Type="http://schemas.openxmlformats.org/officeDocument/2006/relationships/hyperlink" Target="file:///C:\Users\Thomas%20Huet\Desktop\Documentation%20arch&#233;ologique%20li&#233;e%20&#224;%20la%20th&#232;se\Cultures.docx" TargetMode="External"/><Relationship Id="rId2600" Type="http://schemas.openxmlformats.org/officeDocument/2006/relationships/hyperlink" Target="file:///C:\Users\Thomas%20Huet\Desktop\Documentation%20arch&#233;ologique%20li&#233;e%20&#224;%20la%20th&#232;se\Sites.docx" TargetMode="External"/><Relationship Id="rId4358" Type="http://schemas.openxmlformats.org/officeDocument/2006/relationships/hyperlink" Target="file:///C:\Users\Thomas%20Huet\Desktop\Documentation%20arch&#233;ologique%20li&#233;e%20&#224;%20la%20th&#232;se\Cultures.docx" TargetMode="External"/><Relationship Id="rId5409" Type="http://schemas.openxmlformats.org/officeDocument/2006/relationships/hyperlink" Target="file:///C:\Users\Thomas%20Huet\Desktop\Documentation%20arch&#233;ologique%20li&#233;e%20&#224;%20la%20th&#232;se\Sites.docx" TargetMode="External"/><Relationship Id="rId5756" Type="http://schemas.openxmlformats.org/officeDocument/2006/relationships/hyperlink" Target="file:///C:\Users\Thomas%20Huet\Desktop\Documentation%20arch&#233;ologique%20li&#233;e%20&#224;%20la%20th&#232;se\Cultures.docx" TargetMode="External"/><Relationship Id="rId6807" Type="http://schemas.openxmlformats.org/officeDocument/2006/relationships/hyperlink" Target="file:///C:\Users\Thomas%20Huet\Desktop\Documentation%20arch&#233;ologique%20li&#233;e%20&#224;%20la%20th&#232;se\Cultures.docx" TargetMode="External"/><Relationship Id="rId4772" Type="http://schemas.openxmlformats.org/officeDocument/2006/relationships/hyperlink" Target="file:///C:\Users\Thomas%20Huet\Desktop\Documentation%20arch&#233;ologique%20li&#233;e%20&#224;%20la%20th&#232;se\Cultures.docx" TargetMode="External"/><Relationship Id="rId5823" Type="http://schemas.openxmlformats.org/officeDocument/2006/relationships/hyperlink" Target="file:///C:\Users\Thomas%20Huet\Desktop\Documentation%20arch&#233;ologique%20li&#233;e%20&#224;%20la%20th&#232;se\Cultures.docx" TargetMode="External"/><Relationship Id="rId8979" Type="http://schemas.openxmlformats.org/officeDocument/2006/relationships/hyperlink" Target="file:///C:\Users\Thomas%20Huet\Desktop\Documentation%20arch&#233;ologique%20li&#233;e%20&#224;%20la%20th&#232;se\Sites.docx" TargetMode="External"/><Relationship Id="rId11210" Type="http://schemas.openxmlformats.org/officeDocument/2006/relationships/hyperlink" Target="file:///C:\Users\Thomas%20Huet\Desktop\Documentation%20arch&#233;ologique%20li&#233;e%20&#224;%20la%20th&#232;se\Cultures.docx" TargetMode="External"/><Relationship Id="rId14366" Type="http://schemas.openxmlformats.org/officeDocument/2006/relationships/hyperlink" Target="file:///C:\Users\Thomas%20Huet\Desktop\Documentation%20arch&#233;ologique%20li&#233;e%20&#224;%20la%20th&#232;se\Cultures.docx" TargetMode="External"/><Relationship Id="rId295" Type="http://schemas.openxmlformats.org/officeDocument/2006/relationships/hyperlink" Target="file:///C:\Users\Thomas%20Huet\Desktop\Documentation%20arch&#233;ologique%20li&#233;e%20&#224;%20la%20th&#232;se\Cultures.docx" TargetMode="External"/><Relationship Id="rId3374" Type="http://schemas.openxmlformats.org/officeDocument/2006/relationships/hyperlink" Target="file:///C:\Users\Thomas%20Huet\Desktop\Documentation%20arch&#233;ologique%20li&#233;e%20&#224;%20la%20th&#232;se\Sites.docx" TargetMode="External"/><Relationship Id="rId4425" Type="http://schemas.openxmlformats.org/officeDocument/2006/relationships/hyperlink" Target="file:///C:\Users\Thomas%20Huet\Desktop\Documentation%20arch&#233;ologique%20li&#233;e%20&#224;%20la%20th&#232;se\Cultures.docx" TargetMode="External"/><Relationship Id="rId7995" Type="http://schemas.openxmlformats.org/officeDocument/2006/relationships/hyperlink" Target="file:///C:\Users\Thomas%20Huet\Desktop\Documentation%20arch&#233;ologique%20li&#233;e%20&#224;%20la%20th&#232;se\Cultures.docx" TargetMode="External"/><Relationship Id="rId10976" Type="http://schemas.openxmlformats.org/officeDocument/2006/relationships/hyperlink" Target="file:///C:\Users\Thomas%20Huet\Desktop\Documentation%20arch&#233;ologique%20li&#233;e%20&#224;%20la%20th&#232;se\Cultures.docx" TargetMode="External"/><Relationship Id="rId13382" Type="http://schemas.openxmlformats.org/officeDocument/2006/relationships/hyperlink" Target="file:///C:\Users\Thomas%20Huet\Desktop\Documentation%20arch&#233;ologique%20li&#233;e%20&#224;%20la%20th&#232;se\Cultures.docx" TargetMode="External"/><Relationship Id="rId14019" Type="http://schemas.openxmlformats.org/officeDocument/2006/relationships/hyperlink" Target="file:///C:\Users\Thomas%20Huet\Desktop\Documentation%20arch&#233;ologique%20li&#233;e%20&#224;%20la%20th&#232;se\Sites.docx" TargetMode="External"/><Relationship Id="rId14433" Type="http://schemas.openxmlformats.org/officeDocument/2006/relationships/hyperlink" Target="file:///C:\Users\Thomas%20Huet\Desktop\Documentation%20arch&#233;ologique%20li&#233;e%20&#224;%20la%20th&#232;se\Sites.docx" TargetMode="External"/><Relationship Id="rId2390" Type="http://schemas.openxmlformats.org/officeDocument/2006/relationships/hyperlink" Target="file:///C:\Users\Thomas%20Huet\Desktop\Documentation%20arch&#233;ologique%20li&#233;e%20&#224;%20la%20th&#232;se\Cultures.docx" TargetMode="External"/><Relationship Id="rId3027" Type="http://schemas.openxmlformats.org/officeDocument/2006/relationships/hyperlink" Target="file:///C:\Users\Thomas%20Huet\Desktop\Documentation%20arch&#233;ologique%20li&#233;e%20&#224;%20la%20th&#232;se\Sites.docx" TargetMode="External"/><Relationship Id="rId3441" Type="http://schemas.openxmlformats.org/officeDocument/2006/relationships/hyperlink" Target="file:///C:\Users\Thomas%20Huet\Desktop\Documentation%20arch&#233;ologique%20li&#233;e%20&#224;%20la%20th&#232;se\Cultures.docx" TargetMode="External"/><Relationship Id="rId6597" Type="http://schemas.openxmlformats.org/officeDocument/2006/relationships/hyperlink" Target="file:///C:\Users\Thomas%20Huet\Desktop\Documentation%20arch&#233;ologique%20li&#233;e%20&#224;%20la%20th&#232;se\Cultures.docx" TargetMode="External"/><Relationship Id="rId7648" Type="http://schemas.openxmlformats.org/officeDocument/2006/relationships/hyperlink" Target="file:///C:\Users\Thomas%20Huet\Desktop\Documentation%20arch&#233;ologique%20li&#233;e%20&#224;%20la%20th&#232;se\Sites.docx" TargetMode="External"/><Relationship Id="rId10629" Type="http://schemas.openxmlformats.org/officeDocument/2006/relationships/hyperlink" Target="file:///C:\Users\Thomas%20Huet\Desktop\Documentation%20arch&#233;ologique%20li&#233;e%20&#224;%20la%20th&#232;se\Sites.docx" TargetMode="External"/><Relationship Id="rId13035" Type="http://schemas.openxmlformats.org/officeDocument/2006/relationships/hyperlink" Target="file:///C:\Users\Thomas%20Huet\Desktop\Documentation%20arch&#233;ologique%20li&#233;e%20&#224;%20la%20th&#232;se\Sites.docx" TargetMode="External"/><Relationship Id="rId14500" Type="http://schemas.openxmlformats.org/officeDocument/2006/relationships/hyperlink" Target="file:///C:\Users\Thomas%20Huet\Desktop\Documentation%20arch&#233;ologique%20li&#233;e%20&#224;%20la%20th&#232;se\Sites.docx" TargetMode="External"/><Relationship Id="rId362" Type="http://schemas.openxmlformats.org/officeDocument/2006/relationships/hyperlink" Target="file:///C:\Users\Thomas%20Huet\Desktop\Documentation%20arch&#233;ologique%20li&#233;e%20&#224;%20la%20th&#232;se\Cultures.docx" TargetMode="External"/><Relationship Id="rId2043" Type="http://schemas.openxmlformats.org/officeDocument/2006/relationships/hyperlink" Target="file:///C:\Users\Thomas%20Huet\Desktop\Documentation%20arch&#233;ologique%20li&#233;e%20&#224;%20la%20th&#232;se\Sites.docx" TargetMode="External"/><Relationship Id="rId5199" Type="http://schemas.openxmlformats.org/officeDocument/2006/relationships/hyperlink" Target="file:///C:\Users\Thomas%20Huet\Desktop\Documentation%20arch&#233;ologique%20li&#233;e%20&#224;%20la%20th&#232;se\Cultures.docx" TargetMode="External"/><Relationship Id="rId6664" Type="http://schemas.openxmlformats.org/officeDocument/2006/relationships/hyperlink" Target="file:///C:\Users\Thomas%20Huet\Desktop\Documentation%20arch&#233;ologique%20li&#233;e%20&#224;%20la%20th&#232;se\Sites.docx" TargetMode="External"/><Relationship Id="rId7715" Type="http://schemas.openxmlformats.org/officeDocument/2006/relationships/hyperlink" Target="Sites.docx" TargetMode="External"/><Relationship Id="rId9070" Type="http://schemas.openxmlformats.org/officeDocument/2006/relationships/hyperlink" Target="file:///C:\Users\Thomas%20Huet\Desktop\Documentation%20arch&#233;ologique%20li&#233;e%20&#224;%20la%20th&#232;se\Cultures.docx" TargetMode="External"/><Relationship Id="rId12051" Type="http://schemas.openxmlformats.org/officeDocument/2006/relationships/hyperlink" Target="file:///C:\Users\Thomas%20Huet\Desktop\Documentation%20arch&#233;ologique%20li&#233;e%20&#224;%20la%20th&#232;se\Cultures.docx" TargetMode="External"/><Relationship Id="rId13102" Type="http://schemas.openxmlformats.org/officeDocument/2006/relationships/hyperlink" Target="file:///C:\Users\Thomas%20Huet\Desktop\Documentation%20arch&#233;ologique%20li&#233;e%20&#224;%20la%20th&#232;se\Sites.docx" TargetMode="External"/><Relationship Id="rId2110" Type="http://schemas.openxmlformats.org/officeDocument/2006/relationships/hyperlink" Target="file:///C:\Users\Thomas%20Huet\Desktop\Documentation%20arch&#233;ologique%20li&#233;e%20&#224;%20la%20th&#232;se\Cultures.docx" TargetMode="External"/><Relationship Id="rId5266" Type="http://schemas.openxmlformats.org/officeDocument/2006/relationships/hyperlink" Target="file:///C:\Users\Thomas%20Huet\Desktop\Documentation%20arch&#233;ologique%20li&#233;e%20&#224;%20la%20th&#232;se\Sites.docx" TargetMode="External"/><Relationship Id="rId5680" Type="http://schemas.openxmlformats.org/officeDocument/2006/relationships/hyperlink" Target="file:///C:\Users\Thomas%20Huet\Desktop\Documentation%20arch&#233;ologique%20li&#233;e%20&#224;%20la%20th&#232;se\Cultures.docx" TargetMode="External"/><Relationship Id="rId6317" Type="http://schemas.openxmlformats.org/officeDocument/2006/relationships/hyperlink" Target="file:///C:\Users\Thomas%20Huet\Desktop\Documentation%20arch&#233;ologique%20li&#233;e%20&#224;%20la%20th&#232;se\Cultures.docx" TargetMode="External"/><Relationship Id="rId9887" Type="http://schemas.openxmlformats.org/officeDocument/2006/relationships/hyperlink" Target="file:///C:\Users\Thomas%20Huet\Desktop\Documentation%20arch&#233;ologique%20li&#233;e%20&#224;%20la%20th&#232;se\Sites.docx" TargetMode="External"/><Relationship Id="rId4282" Type="http://schemas.openxmlformats.org/officeDocument/2006/relationships/hyperlink" Target="file:///C:\Users\Thomas%20Huet\Desktop\Documentation%20arch&#233;ologique%20li&#233;e%20&#224;%20la%20th&#232;se\Cultures.docx" TargetMode="External"/><Relationship Id="rId5333" Type="http://schemas.openxmlformats.org/officeDocument/2006/relationships/hyperlink" Target="file:///C:\Users\Thomas%20Huet\Desktop\Documentation%20arch&#233;ologique%20li&#233;e%20&#224;%20la%20th&#232;se\Sites.docx" TargetMode="External"/><Relationship Id="rId6731" Type="http://schemas.openxmlformats.org/officeDocument/2006/relationships/hyperlink" Target="file:///C:\Users\Thomas%20Huet\Desktop\Documentation%20arch&#233;ologique%20li&#233;e%20&#224;%20la%20th&#232;se\Cultures.docx" TargetMode="External"/><Relationship Id="rId8489" Type="http://schemas.openxmlformats.org/officeDocument/2006/relationships/hyperlink" Target="file:///C:\Users\Thomas%20Huet\Desktop\Documentation%20arch&#233;ologique%20li&#233;e%20&#224;%20la%20th&#232;se\Cultures.docx" TargetMode="External"/><Relationship Id="rId12868" Type="http://schemas.openxmlformats.org/officeDocument/2006/relationships/hyperlink" Target="file:///C:\Users\Thomas%20Huet\Desktop\Documentation%20arch&#233;ologique%20li&#233;e%20&#224;%20la%20th&#232;se\Cultures.docx" TargetMode="External"/><Relationship Id="rId13919" Type="http://schemas.openxmlformats.org/officeDocument/2006/relationships/hyperlink" Target="file:///C:\Users\Thomas%20Huet\Desktop\Documentation%20arch&#233;ologique%20li&#233;e%20&#224;%20la%20th&#232;se\Environnement.docx" TargetMode="External"/><Relationship Id="rId1876" Type="http://schemas.openxmlformats.org/officeDocument/2006/relationships/hyperlink" Target="file:///C:\Users\Thomas%20Huet\Desktop\Documentation%20arch&#233;ologique%20li&#233;e%20&#224;%20la%20th&#232;se\Sites.docx" TargetMode="External"/><Relationship Id="rId2927" Type="http://schemas.openxmlformats.org/officeDocument/2006/relationships/hyperlink" Target="file:///C:\Users\Thomas%20Huet\Desktop\Documentation%20arch&#233;ologique%20li&#233;e%20&#224;%20la%20th&#232;se\Cultures.docx" TargetMode="External"/><Relationship Id="rId9954" Type="http://schemas.openxmlformats.org/officeDocument/2006/relationships/hyperlink" Target="file:///C:\Users\Thomas%20Huet\Desktop\Documentation%20arch&#233;ologique%20li&#233;e%20&#224;%20la%20th&#232;se\Sites.docx" TargetMode="External"/><Relationship Id="rId11884" Type="http://schemas.openxmlformats.org/officeDocument/2006/relationships/hyperlink" Target="file:///C:\Users\Thomas%20Huet\Desktop\Documentation%20arch&#233;ologique%20li&#233;e%20&#224;%20la%20th&#232;se\Sites.docx" TargetMode="External"/><Relationship Id="rId12935" Type="http://schemas.openxmlformats.org/officeDocument/2006/relationships/hyperlink" Target="Sites.docx" TargetMode="External"/><Relationship Id="rId14290" Type="http://schemas.openxmlformats.org/officeDocument/2006/relationships/hyperlink" Target="file:///C:\Users\Thomas%20Huet\Desktop\Documentation%20arch&#233;ologique%20li&#233;e%20&#224;%20la%20th&#232;se\Cultures.docx" TargetMode="External"/><Relationship Id="rId1529" Type="http://schemas.openxmlformats.org/officeDocument/2006/relationships/hyperlink" Target="file:///C:\Users\Thomas%20Huet\Desktop\Documentation%20arch&#233;ologique%20li&#233;e%20&#224;%20la%20th&#232;se\Cultures.docx" TargetMode="External"/><Relationship Id="rId1943" Type="http://schemas.openxmlformats.org/officeDocument/2006/relationships/hyperlink" Target="file:///C:\Users\Thomas%20Huet\Desktop\Documentation%20arch&#233;ologique%20li&#233;e%20&#224;%20la%20th&#232;se\Sites.docx" TargetMode="External"/><Relationship Id="rId5400" Type="http://schemas.openxmlformats.org/officeDocument/2006/relationships/hyperlink" Target="file:///C:\Users\Thomas%20Huet\Desktop\Documentation%20arch&#233;ologique%20li&#233;e%20&#224;%20la%20th&#232;se\Sites.docx" TargetMode="External"/><Relationship Id="rId8556" Type="http://schemas.openxmlformats.org/officeDocument/2006/relationships/hyperlink" Target="file:///C:\Users\Thomas%20Huet\Desktop\Documentation%20arch&#233;ologique%20li&#233;e%20&#224;%20la%20th&#232;se\Sites.docx" TargetMode="External"/><Relationship Id="rId8970" Type="http://schemas.openxmlformats.org/officeDocument/2006/relationships/hyperlink" Target="file:///C:\Users\Thomas%20Huet\Desktop\Documentation%20arch&#233;ologique%20li&#233;e%20&#224;%20la%20th&#232;se\Cultures.docx" TargetMode="External"/><Relationship Id="rId9607" Type="http://schemas.openxmlformats.org/officeDocument/2006/relationships/hyperlink" Target="file:///C:\Users\Thomas%20Huet\Desktop\Documentation%20arch&#233;ologique%20li&#233;e%20&#224;%20la%20th&#232;se\Sites.docx" TargetMode="External"/><Relationship Id="rId10486" Type="http://schemas.openxmlformats.org/officeDocument/2006/relationships/hyperlink" Target="file:///C:\Users\Thomas%20Huet\Desktop\Documentation%20arch&#233;ologique%20li&#233;e%20&#224;%20la%20th&#232;se\Sites.docx" TargetMode="External"/><Relationship Id="rId11537" Type="http://schemas.openxmlformats.org/officeDocument/2006/relationships/hyperlink" Target="file:///C:\Users\Thomas%20Huet\Desktop\Documentation%20arch&#233;ologique%20li&#233;e%20&#224;%20la%20th&#232;se\Cultures.docx" TargetMode="External"/><Relationship Id="rId11951" Type="http://schemas.openxmlformats.org/officeDocument/2006/relationships/hyperlink" Target="file:///C:\Users\Thomas%20Huet\Desktop\Documentation%20arch&#233;ologique%20li&#233;e%20&#224;%20la%20th&#232;se\Cultures.docx" TargetMode="External"/><Relationship Id="rId4002" Type="http://schemas.openxmlformats.org/officeDocument/2006/relationships/hyperlink" Target="file:///C:\Users\Thomas%20Huet\Desktop\Documentation%20arch&#233;ologique%20li&#233;e%20&#224;%20la%20th&#232;se\Cultures.docx" TargetMode="External"/><Relationship Id="rId7158" Type="http://schemas.openxmlformats.org/officeDocument/2006/relationships/hyperlink" Target="file:///C:\Users\Thomas%20Huet\Desktop\Documentation%20arch&#233;ologique%20li&#233;e%20&#224;%20la%20th&#232;se\Cultures.docx" TargetMode="External"/><Relationship Id="rId7572" Type="http://schemas.openxmlformats.org/officeDocument/2006/relationships/hyperlink" Target="file:///C:\Users\Thomas%20Huet\Desktop\Documentation%20arch&#233;ologique%20li&#233;e%20&#224;%20la%20th&#232;se\Sites.docx" TargetMode="External"/><Relationship Id="rId8209" Type="http://schemas.openxmlformats.org/officeDocument/2006/relationships/hyperlink" Target="file:///C:\Users\Thomas%20Huet\Desktop\Documentation%20arch&#233;ologique%20li&#233;e%20&#224;%20la%20th&#232;se\Sites.docx" TargetMode="External"/><Relationship Id="rId8623" Type="http://schemas.openxmlformats.org/officeDocument/2006/relationships/hyperlink" Target="file:///C:\Users\Thomas%20Huet\Desktop\Documentation%20arch&#233;ologique%20li&#233;e%20&#224;%20la%20th&#232;se\Sites.docx" TargetMode="External"/><Relationship Id="rId10139" Type="http://schemas.openxmlformats.org/officeDocument/2006/relationships/hyperlink" Target="Sites.docx" TargetMode="External"/><Relationship Id="rId10553" Type="http://schemas.openxmlformats.org/officeDocument/2006/relationships/hyperlink" Target="file:///C:\Users\Thomas%20Huet\Desktop\Documentation%20arch&#233;ologique%20li&#233;e%20&#224;%20la%20th&#232;se\Cultures.docx" TargetMode="External"/><Relationship Id="rId11604" Type="http://schemas.openxmlformats.org/officeDocument/2006/relationships/hyperlink" Target="file:///C:\Users\Thomas%20Huet\Desktop\Documentation%20arch&#233;ologique%20li&#233;e%20&#224;%20la%20th&#232;se\Cultures.docx" TargetMode="External"/><Relationship Id="rId14010" Type="http://schemas.openxmlformats.org/officeDocument/2006/relationships/hyperlink" Target="file:///C:\Users\Thomas%20Huet\Desktop\Documentation%20arch&#233;ologique%20li&#233;e%20&#224;%20la%20th&#232;se\Sites.docx" TargetMode="External"/><Relationship Id="rId3768" Type="http://schemas.openxmlformats.org/officeDocument/2006/relationships/hyperlink" Target="file:///C:\Users\Thomas%20Huet\Desktop\Documentation%20arch&#233;ologique%20li&#233;e%20&#224;%20la%20th&#232;se\Cultures.docx" TargetMode="External"/><Relationship Id="rId4819" Type="http://schemas.openxmlformats.org/officeDocument/2006/relationships/hyperlink" Target="file:///C:\Users\Thomas%20Huet\Desktop\Documentation%20arch&#233;ologique%20li&#233;e%20&#224;%20la%20th&#232;se\Cultures.docx" TargetMode="External"/><Relationship Id="rId6174" Type="http://schemas.openxmlformats.org/officeDocument/2006/relationships/hyperlink" Target="file:///C:\Users\Thomas%20Huet\Desktop\Documentation%20arch&#233;ologique%20li&#233;e%20&#224;%20la%20th&#232;se\Sites.docx" TargetMode="External"/><Relationship Id="rId7225" Type="http://schemas.openxmlformats.org/officeDocument/2006/relationships/hyperlink" Target="file:///C:\Users\Thomas%20Huet\Desktop\Documentation%20arch&#233;ologique%20li&#233;e%20&#224;%20la%20th&#232;se\Cultures.docx" TargetMode="External"/><Relationship Id="rId10206" Type="http://schemas.openxmlformats.org/officeDocument/2006/relationships/hyperlink" Target="file:///C:\Users\Thomas%20Huet\Desktop\Documentation%20arch&#233;ologique%20li&#233;e%20&#224;%20la%20th&#232;se\Sites.docx" TargetMode="External"/><Relationship Id="rId689" Type="http://schemas.openxmlformats.org/officeDocument/2006/relationships/hyperlink" Target="file:///C:\Users\Thomas%20Huet\Desktop\Documentation%20arch&#233;ologique%20li&#233;e%20&#224;%20la%20th&#232;se\Cultures.docx" TargetMode="External"/><Relationship Id="rId2784" Type="http://schemas.openxmlformats.org/officeDocument/2006/relationships/hyperlink" Target="file:///C:\Users\Thomas%20Huet\Desktop\Documentation%20arch&#233;ologique%20li&#233;e%20&#224;%20la%20th&#232;se\Sites.docx" TargetMode="External"/><Relationship Id="rId5190" Type="http://schemas.openxmlformats.org/officeDocument/2006/relationships/hyperlink" Target="file:///C:\Users\Thomas%20Huet\Desktop\Documentation%20arch&#233;ologique%20li&#233;e%20&#224;%20la%20th&#232;se\Cultures.docx" TargetMode="External"/><Relationship Id="rId6241" Type="http://schemas.openxmlformats.org/officeDocument/2006/relationships/hyperlink" Target="file:///C:\Users\Thomas%20Huet\Desktop\Documentation%20arch&#233;ologique%20li&#233;e%20&#224;%20la%20th&#232;se\Cultures.docx" TargetMode="External"/><Relationship Id="rId9397" Type="http://schemas.openxmlformats.org/officeDocument/2006/relationships/hyperlink" Target="file:///C:\Users\Thomas%20Huet\Desktop\Documentation%20arch&#233;ologique%20li&#233;e%20&#224;%20la%20th&#232;se\Sites.docx" TargetMode="External"/><Relationship Id="rId10620" Type="http://schemas.openxmlformats.org/officeDocument/2006/relationships/hyperlink" Target="file:///C:\Users\Thomas%20Huet\Desktop\Documentation%20arch&#233;ologique%20li&#233;e%20&#224;%20la%20th&#232;se\Cultures.docx" TargetMode="External"/><Relationship Id="rId12378" Type="http://schemas.openxmlformats.org/officeDocument/2006/relationships/hyperlink" Target="file:///C:\Users\Thomas%20Huet\Desktop\Documentation%20arch&#233;ologique%20li&#233;e%20&#224;%20la%20th&#232;se\Cultures.docx" TargetMode="External"/><Relationship Id="rId13776" Type="http://schemas.openxmlformats.org/officeDocument/2006/relationships/hyperlink" Target="file:///C:\Users\Thomas%20Huet\Desktop\Documentation%20arch&#233;ologique%20li&#233;e%20&#224;%20la%20th&#232;se\Cultures.docx" TargetMode="External"/><Relationship Id="rId756" Type="http://schemas.openxmlformats.org/officeDocument/2006/relationships/hyperlink" Target="file:///C:\Users\Thomas%20Huet\Desktop\Documentation%20arch&#233;ologique%20li&#233;e%20&#224;%20la%20th&#232;se\Cultures.docx" TargetMode="External"/><Relationship Id="rId1386" Type="http://schemas.openxmlformats.org/officeDocument/2006/relationships/hyperlink" Target="file:///C:\Users\Thomas%20Huet\Desktop\Documentation%20arch&#233;ologique%20li&#233;e%20&#224;%20la%20th&#232;se\Cultures.docx" TargetMode="External"/><Relationship Id="rId2437" Type="http://schemas.openxmlformats.org/officeDocument/2006/relationships/hyperlink" Target="file:///C:\Users\Thomas%20Huet\Desktop\Documentation%20arch&#233;ologique%20li&#233;e%20&#224;%20la%20th&#232;se\Cultures.docx" TargetMode="External"/><Relationship Id="rId3835" Type="http://schemas.openxmlformats.org/officeDocument/2006/relationships/hyperlink" Target="file:///C:\Users\Thomas%20Huet\Desktop\Documentation%20arch&#233;ologique%20li&#233;e%20&#224;%20la%20th&#232;se\Cultures.docx" TargetMode="External"/><Relationship Id="rId9464" Type="http://schemas.openxmlformats.org/officeDocument/2006/relationships/hyperlink" Target="file:///C:\Users\Thomas%20Huet\Desktop\Documentation%20arch&#233;ologique%20li&#233;e%20&#224;%20la%20th&#232;se\Cultures.docx" TargetMode="External"/><Relationship Id="rId12792" Type="http://schemas.openxmlformats.org/officeDocument/2006/relationships/hyperlink" Target="file:///C:\Users\Thomas%20Huet\Desktop\Documentation%20arch&#233;ologique%20li&#233;e%20&#224;%20la%20th&#232;se\Cultures.docx" TargetMode="External"/><Relationship Id="rId13429" Type="http://schemas.openxmlformats.org/officeDocument/2006/relationships/hyperlink" Target="file:///C:\Users\Thomas%20Huet\Desktop\Documentation%20arch&#233;ologique%20li&#233;e%20&#224;%20la%20th&#232;se\Sites.docx" TargetMode="External"/><Relationship Id="rId13843" Type="http://schemas.openxmlformats.org/officeDocument/2006/relationships/hyperlink" Target="Sites.docx" TargetMode="External"/><Relationship Id="rId409" Type="http://schemas.openxmlformats.org/officeDocument/2006/relationships/hyperlink" Target="file:///C:\Users\Thomas%20Huet\Desktop\Documentation%20arch&#233;ologique%20li&#233;e%20&#224;%20la%20th&#232;se\Sites.docx" TargetMode="External"/><Relationship Id="rId1039" Type="http://schemas.openxmlformats.org/officeDocument/2006/relationships/hyperlink" Target="file:///C:\Users\Thomas%20Huet\Desktop\Documentation%20arch&#233;ologique%20li&#233;e%20&#224;%20la%20th&#232;se\Sites.docx" TargetMode="External"/><Relationship Id="rId2851" Type="http://schemas.openxmlformats.org/officeDocument/2006/relationships/hyperlink" Target="file:///C:\Users\Thomas%20Huet\Desktop\Documentation%20arch&#233;ologique%20li&#233;e%20&#224;%20la%20th&#232;se\Sites.docx" TargetMode="External"/><Relationship Id="rId3902" Type="http://schemas.openxmlformats.org/officeDocument/2006/relationships/hyperlink" Target="file:///C:\Users\Thomas%20Huet\Desktop\Documentation%20arch&#233;ologique%20li&#233;e%20&#224;%20la%20th&#232;se\Cultures.docx" TargetMode="External"/><Relationship Id="rId8066" Type="http://schemas.openxmlformats.org/officeDocument/2006/relationships/hyperlink" Target="file:///C:\Users\Thomas%20Huet\Desktop\Documentation%20arch&#233;ologique%20li&#233;e%20&#224;%20la%20th&#232;se\Cultures.docx" TargetMode="External"/><Relationship Id="rId9117" Type="http://schemas.openxmlformats.org/officeDocument/2006/relationships/hyperlink" Target="file:///C:\Users\Thomas%20Huet\Desktop\Documentation%20arch&#233;ologique%20li&#233;e%20&#224;%20la%20th&#232;se\Cultures.docx" TargetMode="External"/><Relationship Id="rId11394" Type="http://schemas.openxmlformats.org/officeDocument/2006/relationships/hyperlink" Target="file:///C:\Users\Thomas%20Huet\Desktop\Documentation%20arch&#233;ologique%20li&#233;e%20&#224;%20la%20th&#232;se\Sites.docx" TargetMode="External"/><Relationship Id="rId12445" Type="http://schemas.openxmlformats.org/officeDocument/2006/relationships/hyperlink" Target="file:///C:\Users\Thomas%20Huet\Desktop\Documentation%20arch&#233;ologique%20li&#233;e%20&#224;%20la%20th&#232;se\Cultures.docx" TargetMode="External"/><Relationship Id="rId13910" Type="http://schemas.openxmlformats.org/officeDocument/2006/relationships/hyperlink" Target="file:///C:\Users\Thomas%20Huet\Desktop\Documentation%20arch&#233;ologique%20li&#233;e%20&#224;%20la%20th&#232;se\Environnement.docx" TargetMode="External"/><Relationship Id="rId92" Type="http://schemas.openxmlformats.org/officeDocument/2006/relationships/hyperlink" Target="Cultures.docx" TargetMode="External"/><Relationship Id="rId823" Type="http://schemas.openxmlformats.org/officeDocument/2006/relationships/hyperlink" Target="file:///C:\Users\Thomas%20Huet\Desktop\Documentation%20arch&#233;ologique%20li&#233;e%20&#224;%20la%20th&#232;se\Cultures.docx" TargetMode="External"/><Relationship Id="rId1453" Type="http://schemas.openxmlformats.org/officeDocument/2006/relationships/hyperlink" Target="file:///C:\Users\Thomas%20Huet\Desktop\Documentation%20arch&#233;ologique%20li&#233;e%20&#224;%20la%20th&#232;se\Cultures.docx" TargetMode="External"/><Relationship Id="rId2504" Type="http://schemas.openxmlformats.org/officeDocument/2006/relationships/hyperlink" Target="file:///C:\Users\Thomas%20Huet\Desktop\Documentation%20arch&#233;ologique%20li&#233;e%20&#224;%20la%20th&#232;se\Cultures.docx" TargetMode="External"/><Relationship Id="rId7082" Type="http://schemas.openxmlformats.org/officeDocument/2006/relationships/hyperlink" Target="file:///C:\Users\Thomas%20Huet\Desktop\Documentation%20arch&#233;ologique%20li&#233;e%20&#224;%20la%20th&#232;se\Cultures.docx" TargetMode="External"/><Relationship Id="rId8480" Type="http://schemas.openxmlformats.org/officeDocument/2006/relationships/hyperlink" Target="file:///C:\Users\Thomas%20Huet\Desktop\Documentation%20arch&#233;ologique%20li&#233;e%20&#224;%20la%20th&#232;se\Sites.docx" TargetMode="External"/><Relationship Id="rId9531" Type="http://schemas.openxmlformats.org/officeDocument/2006/relationships/hyperlink" Target="file:///C:\Users\Thomas%20Huet\Desktop\Documentation%20arch&#233;ologique%20li&#233;e%20&#224;%20la%20th&#232;se\Sites.docx" TargetMode="External"/><Relationship Id="rId11047" Type="http://schemas.openxmlformats.org/officeDocument/2006/relationships/hyperlink" Target="file:///C:\Users\Thomas%20Huet\Desktop\Documentation%20arch&#233;ologique%20li&#233;e%20&#224;%20la%20th&#232;se\Sites.docx" TargetMode="External"/><Relationship Id="rId11461" Type="http://schemas.openxmlformats.org/officeDocument/2006/relationships/hyperlink" Target="file:///C:\Users\Thomas%20Huet\Desktop\Documentation%20arch&#233;ologique%20li&#233;e%20&#224;%20la%20th&#232;se\Cultures.docx" TargetMode="External"/><Relationship Id="rId12512" Type="http://schemas.openxmlformats.org/officeDocument/2006/relationships/hyperlink" Target="file:///C:\Users\Thomas%20Huet\Desktop\Documentation%20arch&#233;ologique%20li&#233;e%20&#224;%20la%20th&#232;se\Cultures.docx" TargetMode="External"/><Relationship Id="rId1106" Type="http://schemas.openxmlformats.org/officeDocument/2006/relationships/hyperlink" Target="file:///C:\Users\Thomas%20Huet\Desktop\Documentation%20arch&#233;ologique%20li&#233;e%20&#224;%20la%20th&#232;se\Cultures.docx" TargetMode="External"/><Relationship Id="rId1520" Type="http://schemas.openxmlformats.org/officeDocument/2006/relationships/hyperlink" Target="file:///C:\Users\Thomas%20Huet\Desktop\Documentation%20arch&#233;ologique%20li&#233;e%20&#224;%20la%20th&#232;se\Sites.docx" TargetMode="External"/><Relationship Id="rId4676" Type="http://schemas.openxmlformats.org/officeDocument/2006/relationships/hyperlink" Target="file:///C:\Users\Thomas%20Huet\Desktop\Documentation%20arch&#233;ologique%20li&#233;e%20&#224;%20la%20th&#232;se\Cultures.docx" TargetMode="External"/><Relationship Id="rId5727" Type="http://schemas.openxmlformats.org/officeDocument/2006/relationships/hyperlink" Target="file:///C:\Users\Thomas%20Huet\Desktop\Documentation%20arch&#233;ologique%20li&#233;e%20&#224;%20la%20th&#232;se\Sites.docx" TargetMode="External"/><Relationship Id="rId8133" Type="http://schemas.openxmlformats.org/officeDocument/2006/relationships/hyperlink" Target="file:///C:\Users\Thomas%20Huet\Desktop\Documentation%20arch&#233;ologique%20li&#233;e%20&#224;%20la%20th&#232;se\Cultures.docx" TargetMode="External"/><Relationship Id="rId10063" Type="http://schemas.openxmlformats.org/officeDocument/2006/relationships/hyperlink" Target="file:///C:\Users\Thomas%20Huet\Desktop\Documentation%20arch&#233;ologique%20li&#233;e%20&#224;%20la%20th&#232;se\DescriptionRoches.docx" TargetMode="External"/><Relationship Id="rId11114" Type="http://schemas.openxmlformats.org/officeDocument/2006/relationships/hyperlink" Target="file:///C:\Users\Thomas%20Huet\Desktop\Documentation%20arch&#233;ologique%20li&#233;e%20&#224;%20la%20th&#232;se\Cultures.docx" TargetMode="External"/><Relationship Id="rId3278" Type="http://schemas.openxmlformats.org/officeDocument/2006/relationships/hyperlink" Target="file:///C:\Users\Thomas%20Huet\Desktop\Documentation%20arch&#233;ologique%20li&#233;e%20&#224;%20la%20th&#232;se\Sites.docx" TargetMode="External"/><Relationship Id="rId3692" Type="http://schemas.openxmlformats.org/officeDocument/2006/relationships/hyperlink" Target="file:///C:\Users\Thomas%20Huet\Desktop\Documentation%20arch&#233;ologique%20li&#233;e%20&#224;%20la%20th&#232;se\Cultures.docx" TargetMode="External"/><Relationship Id="rId4329" Type="http://schemas.openxmlformats.org/officeDocument/2006/relationships/hyperlink" Target="file:///C:\Users\Thomas%20Huet\Desktop\Documentation%20arch&#233;ologique%20li&#233;e%20&#224;%20la%20th&#232;se\Sites.docx" TargetMode="External"/><Relationship Id="rId4743" Type="http://schemas.openxmlformats.org/officeDocument/2006/relationships/hyperlink" Target="file:///C:\Users\Thomas%20Huet\Desktop\Documentation%20arch&#233;ologique%20li&#233;e%20&#224;%20la%20th&#232;se\Sites.docx" TargetMode="External"/><Relationship Id="rId7899" Type="http://schemas.openxmlformats.org/officeDocument/2006/relationships/hyperlink" Target="Sites.docx" TargetMode="External"/><Relationship Id="rId8200" Type="http://schemas.openxmlformats.org/officeDocument/2006/relationships/hyperlink" Target="file:///C:\Users\Thomas%20Huet\Desktop\Documentation%20arch&#233;ologique%20li&#233;e%20&#224;%20la%20th&#232;se\Sites.docx" TargetMode="External"/><Relationship Id="rId10130" Type="http://schemas.openxmlformats.org/officeDocument/2006/relationships/hyperlink" Target="Sites.docx" TargetMode="External"/><Relationship Id="rId13286" Type="http://schemas.openxmlformats.org/officeDocument/2006/relationships/hyperlink" Target="file:///C:\Users\Thomas%20Huet\Desktop\Documentation%20arch&#233;ologique%20li&#233;e%20&#224;%20la%20th&#232;se\Sites.docx" TargetMode="External"/><Relationship Id="rId14337" Type="http://schemas.openxmlformats.org/officeDocument/2006/relationships/hyperlink" Target="file:///C:\Users\Thomas%20Huet\Desktop\Documentation%20arch&#233;ologique%20li&#233;e%20&#224;%20la%20th&#232;se\Cultures.docx" TargetMode="External"/><Relationship Id="rId199" Type="http://schemas.openxmlformats.org/officeDocument/2006/relationships/hyperlink" Target="file:///C:\Users\Thomas%20Huet\Desktop\Documentation%20arch&#233;ologique%20li&#233;e%20&#224;%20la%20th&#232;se\Sites.docx" TargetMode="External"/><Relationship Id="rId2294" Type="http://schemas.openxmlformats.org/officeDocument/2006/relationships/hyperlink" Target="file:///C:\Users\Thomas%20Huet\Desktop\Documentation%20arch&#233;ologique%20li&#233;e%20&#224;%20la%20th&#232;se\Cultures.docx" TargetMode="External"/><Relationship Id="rId3345" Type="http://schemas.openxmlformats.org/officeDocument/2006/relationships/hyperlink" Target="file:///C:\Users\Thomas%20Huet\Desktop\Documentation%20arch&#233;ologique%20li&#233;e%20&#224;%20la%20th&#232;se\Sites.docx" TargetMode="External"/><Relationship Id="rId13353" Type="http://schemas.openxmlformats.org/officeDocument/2006/relationships/hyperlink" Target="file:///C:\Users\Thomas%20Huet\Desktop\Documentation%20arch&#233;ologique%20li&#233;e%20&#224;%20la%20th&#232;se\Sites.docx" TargetMode="External"/><Relationship Id="rId266" Type="http://schemas.openxmlformats.org/officeDocument/2006/relationships/hyperlink" Target="file:///C:\Users\Thomas%20Huet\Desktop\Documentation%20arch&#233;ologique%20li&#233;e%20&#224;%20la%20th&#232;se\Sites.docx" TargetMode="External"/><Relationship Id="rId680" Type="http://schemas.openxmlformats.org/officeDocument/2006/relationships/hyperlink" Target="file:///C:\Users\Thomas%20Huet\Desktop\Documentation%20arch&#233;ologique%20li&#233;e%20&#224;%20la%20th&#232;se\Cultures.docx" TargetMode="External"/><Relationship Id="rId2361" Type="http://schemas.openxmlformats.org/officeDocument/2006/relationships/hyperlink" Target="file:///C:\Users\Thomas%20Huet\Desktop\Documentation%20arch&#233;ologique%20li&#233;e%20&#224;%20la%20th&#232;se\Cultures.docx" TargetMode="External"/><Relationship Id="rId3412" Type="http://schemas.openxmlformats.org/officeDocument/2006/relationships/hyperlink" Target="file:///C:\Users\Thomas%20Huet\Desktop\Documentation%20arch&#233;ologique%20li&#233;e%20&#224;%20la%20th&#232;se\Cultures.docx" TargetMode="External"/><Relationship Id="rId4810" Type="http://schemas.openxmlformats.org/officeDocument/2006/relationships/hyperlink" Target="file:///C:\Users\Thomas%20Huet\Desktop\Documentation%20arch&#233;ologique%20li&#233;e%20&#224;%20la%20th&#232;se\Cultures.docx" TargetMode="External"/><Relationship Id="rId6568" Type="http://schemas.openxmlformats.org/officeDocument/2006/relationships/hyperlink" Target="file:///C:\Users\Thomas%20Huet\Desktop\Documentation%20arch&#233;ologique%20li&#233;e%20&#224;%20la%20th&#232;se\Sites.docx" TargetMode="External"/><Relationship Id="rId7619" Type="http://schemas.openxmlformats.org/officeDocument/2006/relationships/hyperlink" Target="file:///C:\Users\Thomas%20Huet\Desktop\Documentation%20arch&#233;ologique%20li&#233;e%20&#224;%20la%20th&#232;se\Cultures.docx" TargetMode="External"/><Relationship Id="rId7966" Type="http://schemas.openxmlformats.org/officeDocument/2006/relationships/hyperlink" Target="file:///C:\Users\Thomas%20Huet\Desktop\Documentation%20arch&#233;ologique%20li&#233;e%20&#224;%20la%20th&#232;se\Cultures.docx" TargetMode="External"/><Relationship Id="rId10947" Type="http://schemas.openxmlformats.org/officeDocument/2006/relationships/hyperlink" Target="file:///C:\Users\Thomas%20Huet\Desktop\Documentation%20arch&#233;ologique%20li&#233;e%20&#224;%20la%20th&#232;se\Cultures.docx" TargetMode="External"/><Relationship Id="rId13006" Type="http://schemas.openxmlformats.org/officeDocument/2006/relationships/hyperlink" Target="file:///C:\Users\Thomas%20Huet\Desktop\Documentation%20arch&#233;ologique%20li&#233;e%20&#224;%20la%20th&#232;se\Cultures.docx" TargetMode="External"/><Relationship Id="rId14404" Type="http://schemas.openxmlformats.org/officeDocument/2006/relationships/hyperlink" Target="file:///C:\Users\Thomas%20Huet\Desktop\Documentation%20arch&#233;ologique%20li&#233;e%20&#224;%20la%20th&#232;se\Sites.docx" TargetMode="External"/><Relationship Id="rId333" Type="http://schemas.openxmlformats.org/officeDocument/2006/relationships/hyperlink" Target="file:///C:\Users\Thomas%20Huet\Desktop\Documentation%20arch&#233;ologique%20li&#233;e%20&#224;%20la%20th&#232;se\Cultures.docx" TargetMode="External"/><Relationship Id="rId2014" Type="http://schemas.openxmlformats.org/officeDocument/2006/relationships/hyperlink" Target="file:///C:\Users\Thomas%20Huet\Desktop\Documentation%20arch&#233;ologique%20li&#233;e%20&#224;%20la%20th&#232;se\Sites.docx" TargetMode="External"/><Relationship Id="rId6982" Type="http://schemas.openxmlformats.org/officeDocument/2006/relationships/hyperlink" Target="file:///C:\Users\Thomas%20Huet\Desktop\Documentation%20arch&#233;ologique%20li&#233;e%20&#224;%20la%20th&#232;se\Cultures.docx" TargetMode="External"/><Relationship Id="rId9041" Type="http://schemas.openxmlformats.org/officeDocument/2006/relationships/hyperlink" Target="file:///C:\Users\Thomas%20Huet\Desktop\Documentation%20arch&#233;ologique%20li&#233;e%20&#224;%20la%20th&#232;se\Sites.docx" TargetMode="External"/><Relationship Id="rId13420" Type="http://schemas.openxmlformats.org/officeDocument/2006/relationships/hyperlink" Target="file:///C:\Users\Thomas%20Huet\Desktop\Documentation%20arch&#233;ologique%20li&#233;e%20&#224;%20la%20th&#232;se\Sites.docx" TargetMode="External"/><Relationship Id="rId1030" Type="http://schemas.openxmlformats.org/officeDocument/2006/relationships/hyperlink" Target="file:///C:\Users\Thomas%20Huet\Desktop\Documentation%20arch&#233;ologique%20li&#233;e%20&#224;%20la%20th&#232;se\Sites.docx" TargetMode="External"/><Relationship Id="rId4186" Type="http://schemas.openxmlformats.org/officeDocument/2006/relationships/hyperlink" Target="file:///C:\Users\Thomas%20Huet\Desktop\Documentation%20arch&#233;ologique%20li&#233;e%20&#224;%20la%20th&#232;se\Cultures.docx" TargetMode="External"/><Relationship Id="rId5584" Type="http://schemas.openxmlformats.org/officeDocument/2006/relationships/hyperlink" Target="file:///C:\Users\Thomas%20Huet\Desktop\Documentation%20arch&#233;ologique%20li&#233;e%20&#224;%20la%20th&#232;se\Cultures.docx" TargetMode="External"/><Relationship Id="rId6635" Type="http://schemas.openxmlformats.org/officeDocument/2006/relationships/hyperlink" Target="file:///C:\Users\Thomas%20Huet\Desktop\Documentation%20arch&#233;ologique%20li&#233;e%20&#224;%20la%20th&#232;se\Sites.docx" TargetMode="External"/><Relationship Id="rId12022" Type="http://schemas.openxmlformats.org/officeDocument/2006/relationships/hyperlink" Target="file:///C:\Users\Thomas%20Huet\Desktop\Documentation%20arch&#233;ologique%20li&#233;e%20&#224;%20la%20th&#232;se\Cultures.docx" TargetMode="External"/><Relationship Id="rId400" Type="http://schemas.openxmlformats.org/officeDocument/2006/relationships/hyperlink" Target="file:///C:\Users\Thomas%20Huet\Desktop\Documentation%20arch&#233;ologique%20li&#233;e%20&#224;%20la%20th&#232;se\Sites.docx" TargetMode="External"/><Relationship Id="rId5237" Type="http://schemas.openxmlformats.org/officeDocument/2006/relationships/hyperlink" Target="file:///C:\Users\Thomas%20Huet\Desktop\Documentation%20arch&#233;ologique%20li&#233;e%20&#224;%20la%20th&#232;se\Cultures.docx" TargetMode="External"/><Relationship Id="rId5651" Type="http://schemas.openxmlformats.org/officeDocument/2006/relationships/hyperlink" Target="file:///C:\Users\Thomas%20Huet\Desktop\Documentation%20arch&#233;ologique%20li&#233;e%20&#224;%20la%20th&#232;se\Sites.docx" TargetMode="External"/><Relationship Id="rId6702" Type="http://schemas.openxmlformats.org/officeDocument/2006/relationships/hyperlink" Target="file:///C:\Users\Thomas%20Huet\Desktop\Documentation%20arch&#233;ologique%20li&#233;e%20&#224;%20la%20th&#232;se\Cultures.docx" TargetMode="External"/><Relationship Id="rId9858" Type="http://schemas.openxmlformats.org/officeDocument/2006/relationships/hyperlink" Target="file:///C:\Users\Thomas%20Huet\Desktop\Documentation%20arch&#233;ologique%20li&#233;e%20&#224;%20la%20th&#232;se\Sites.docx" TargetMode="External"/><Relationship Id="rId11788" Type="http://schemas.openxmlformats.org/officeDocument/2006/relationships/hyperlink" Target="file:///C:\Users\Thomas%20Huet\Desktop\Documentation%20arch&#233;ologique%20li&#233;e%20&#224;%20la%20th&#232;se\Cultures.docx" TargetMode="External"/><Relationship Id="rId12839" Type="http://schemas.openxmlformats.org/officeDocument/2006/relationships/hyperlink" Target="file:///C:\Users\Thomas%20Huet\Desktop\Documentation%20arch&#233;ologique%20li&#233;e%20&#224;%20la%20th&#232;se\Cultures.docx" TargetMode="External"/><Relationship Id="rId14194" Type="http://schemas.openxmlformats.org/officeDocument/2006/relationships/hyperlink" Target="file:///C:\Users\Thomas%20Huet\Desktop\Documentation%20arch&#233;ologique%20li&#233;e%20&#224;%20la%20th&#232;se\Sites.docx" TargetMode="External"/><Relationship Id="rId1847" Type="http://schemas.openxmlformats.org/officeDocument/2006/relationships/hyperlink" Target="file:///C:\Users\Thomas%20Huet\Desktop\Documentation%20arch&#233;ologique%20li&#233;e%20&#224;%20la%20th&#232;se\Cultures.docx" TargetMode="External"/><Relationship Id="rId4253" Type="http://schemas.openxmlformats.org/officeDocument/2006/relationships/hyperlink" Target="file:///C:\Users\Thomas%20Huet\Desktop\Documentation%20arch&#233;ologique%20li&#233;e%20&#224;%20la%20th&#232;se\Cultures.docx" TargetMode="External"/><Relationship Id="rId5304" Type="http://schemas.openxmlformats.org/officeDocument/2006/relationships/hyperlink" Target="file:///C:\Users\Thomas%20Huet\Desktop\Documentation%20arch&#233;ologique%20li&#233;e%20&#224;%20la%20th&#232;se\Sites.docx" TargetMode="External"/><Relationship Id="rId8874" Type="http://schemas.openxmlformats.org/officeDocument/2006/relationships/hyperlink" Target="file:///C:\Users\Thomas%20Huet\Desktop\Documentation%20arch&#233;ologique%20li&#233;e%20&#224;%20la%20th&#232;se\Cultures.docx" TargetMode="External"/><Relationship Id="rId9925" Type="http://schemas.openxmlformats.org/officeDocument/2006/relationships/hyperlink" Target="file:///C:\Users\Thomas%20Huet\Desktop\Documentation%20arch&#233;ologique%20li&#233;e%20&#224;%20la%20th&#232;se\Cultures.docx" TargetMode="External"/><Relationship Id="rId14261" Type="http://schemas.openxmlformats.org/officeDocument/2006/relationships/hyperlink" Target="file:///C:\Users\Thomas%20Huet\Desktop\Documentation%20arch&#233;ologique%20li&#233;e%20&#224;%20la%20th&#232;se\Cultures.docx" TargetMode="External"/><Relationship Id="rId4320" Type="http://schemas.openxmlformats.org/officeDocument/2006/relationships/hyperlink" Target="Sites.docx" TargetMode="External"/><Relationship Id="rId7476" Type="http://schemas.openxmlformats.org/officeDocument/2006/relationships/hyperlink" Target="file:///C:\Users\Thomas%20Huet\Desktop\Documentation%20arch&#233;ologique%20li&#233;e%20&#224;%20la%20th&#232;se\Cultures.docx" TargetMode="External"/><Relationship Id="rId7890" Type="http://schemas.openxmlformats.org/officeDocument/2006/relationships/hyperlink" Target="file:///C:\Users\Thomas%20Huet\Desktop\Documentation%20arch&#233;ologique%20li&#233;e%20&#224;%20la%20th&#232;se\Cultures.docx" TargetMode="External"/><Relationship Id="rId8527" Type="http://schemas.openxmlformats.org/officeDocument/2006/relationships/hyperlink" Target="file:///C:\Users\Thomas%20Huet\Desktop\Documentation%20arch&#233;ologique%20li&#233;e%20&#224;%20la%20th&#232;se\Cultures.docx" TargetMode="External"/><Relationship Id="rId10457" Type="http://schemas.openxmlformats.org/officeDocument/2006/relationships/hyperlink" Target="file:///C:\Users\Thomas%20Huet\Desktop\Documentation%20arch&#233;ologique%20li&#233;e%20&#224;%20la%20th&#232;se\Cultures.docx" TargetMode="External"/><Relationship Id="rId11855" Type="http://schemas.openxmlformats.org/officeDocument/2006/relationships/hyperlink" Target="file:///C:\Users\Thomas%20Huet\Desktop\Documentation%20arch&#233;ologique%20li&#233;e%20&#224;%20la%20th&#232;se\Cultures.docx" TargetMode="External"/><Relationship Id="rId12906" Type="http://schemas.openxmlformats.org/officeDocument/2006/relationships/hyperlink" Target="file:///C:\Users\Thomas%20Huet\Desktop\Documentation%20arch&#233;ologique%20li&#233;e%20&#224;%20la%20th&#232;se\Cultures.docx" TargetMode="External"/><Relationship Id="rId190" Type="http://schemas.openxmlformats.org/officeDocument/2006/relationships/hyperlink" Target="file:///C:\Users\Thomas%20Huet\Desktop\Documentation%20arch&#233;ologique%20li&#233;e%20&#224;%20la%20th&#232;se\Sites.docx" TargetMode="External"/><Relationship Id="rId1914" Type="http://schemas.openxmlformats.org/officeDocument/2006/relationships/hyperlink" Target="file:///C:\Users\Thomas%20Huet\Desktop\Documentation%20arch&#233;ologique%20li&#233;e%20&#224;%20la%20th&#232;se\Sites.docx" TargetMode="External"/><Relationship Id="rId6078" Type="http://schemas.openxmlformats.org/officeDocument/2006/relationships/hyperlink" Target="file:///C:\Users\Thomas%20Huet\Desktop\Documentation%20arch&#233;ologique%20li&#233;e%20&#224;%20la%20th&#232;se\Cultures.docx" TargetMode="External"/><Relationship Id="rId6492" Type="http://schemas.openxmlformats.org/officeDocument/2006/relationships/hyperlink" Target="file:///C:\Users\Thomas%20Huet\Desktop\Documentation%20arch&#233;ologique%20li&#233;e%20&#224;%20la%20th&#232;se\Sites.docx" TargetMode="External"/><Relationship Id="rId7129" Type="http://schemas.openxmlformats.org/officeDocument/2006/relationships/hyperlink" Target="file:///C:\Users\Thomas%20Huet\Desktop\Documentation%20arch&#233;ologique%20li&#233;e%20&#224;%20la%20th&#232;se\Sites.docx" TargetMode="External"/><Relationship Id="rId7543" Type="http://schemas.openxmlformats.org/officeDocument/2006/relationships/hyperlink" Target="file:///C:\Users\Thomas%20Huet\Desktop\Documentation%20arch&#233;ologique%20li&#233;e%20&#224;%20la%20th&#232;se\Cultures.docx" TargetMode="External"/><Relationship Id="rId8941" Type="http://schemas.openxmlformats.org/officeDocument/2006/relationships/hyperlink" Target="file:///C:\Users\Thomas%20Huet\Desktop\Documentation%20arch&#233;ologique%20li&#233;e%20&#224;%20la%20th&#232;se\Cultures.docx" TargetMode="External"/><Relationship Id="rId10871" Type="http://schemas.openxmlformats.org/officeDocument/2006/relationships/hyperlink" Target="file:///C:\Users\Thomas%20Huet\Desktop\Documentation%20arch&#233;ologique%20li&#233;e%20&#224;%20la%20th&#232;se\Sites.docx" TargetMode="External"/><Relationship Id="rId11508" Type="http://schemas.openxmlformats.org/officeDocument/2006/relationships/hyperlink" Target="file:///C:\Users\Thomas%20Huet\Desktop\Documentation%20arch&#233;ologique%20li&#233;e%20&#224;%20la%20th&#232;se\Cultures.docx" TargetMode="External"/><Relationship Id="rId11922" Type="http://schemas.openxmlformats.org/officeDocument/2006/relationships/hyperlink" Target="file:///C:\Users\Thomas%20Huet\Desktop\Documentation%20arch&#233;ologique%20li&#233;e%20&#224;%20la%20th&#232;se\Sites.docx" TargetMode="External"/><Relationship Id="rId5094" Type="http://schemas.openxmlformats.org/officeDocument/2006/relationships/hyperlink" Target="file:///C:\Users\Thomas%20Huet\Desktop\Documentation%20arch&#233;ologique%20li&#233;e%20&#224;%20la%20th&#232;se\Cultures.docx" TargetMode="External"/><Relationship Id="rId6145" Type="http://schemas.openxmlformats.org/officeDocument/2006/relationships/hyperlink" Target="file:///C:\Users\Thomas%20Huet\Desktop\Documentation%20arch&#233;ologique%20li&#233;e%20&#224;%20la%20th&#232;se\Sites.docx" TargetMode="External"/><Relationship Id="rId10524" Type="http://schemas.openxmlformats.org/officeDocument/2006/relationships/hyperlink" Target="file:///C:\Users\Thomas%20Huet\Desktop\Documentation%20arch&#233;ologique%20li&#233;e%20&#224;%20la%20th&#232;se\Cultures.docx" TargetMode="External"/><Relationship Id="rId2688" Type="http://schemas.openxmlformats.org/officeDocument/2006/relationships/hyperlink" Target="file:///C:\Users\Thomas%20Huet\Desktop\Documentation%20arch&#233;ologique%20li&#233;e%20&#224;%20la%20th&#232;se\Sites.docx" TargetMode="External"/><Relationship Id="rId3739" Type="http://schemas.openxmlformats.org/officeDocument/2006/relationships/hyperlink" Target="file:///C:\Users\Thomas%20Huet\Desktop\Documentation%20arch&#233;ologique%20li&#233;e%20&#224;%20la%20th&#232;se\Cultures.docx" TargetMode="External"/><Relationship Id="rId5161" Type="http://schemas.openxmlformats.org/officeDocument/2006/relationships/hyperlink" Target="file:///C:\Users\Thomas%20Huet\Desktop\Documentation%20arch&#233;ologique%20li&#233;e%20&#224;%20la%20th&#232;se\Sites.docx" TargetMode="External"/><Relationship Id="rId7610" Type="http://schemas.openxmlformats.org/officeDocument/2006/relationships/hyperlink" Target="file:///C:\Users\Thomas%20Huet\Desktop\Documentation%20arch&#233;ologique%20li&#233;e%20&#224;%20la%20th&#232;se\Cultures.docx" TargetMode="External"/><Relationship Id="rId12696" Type="http://schemas.openxmlformats.org/officeDocument/2006/relationships/hyperlink" Target="file:///C:\Users\Thomas%20Huet\Desktop\Documentation%20arch&#233;ologique%20li&#233;e%20&#224;%20la%20th&#232;se\Sites.docx" TargetMode="External"/><Relationship Id="rId13747" Type="http://schemas.openxmlformats.org/officeDocument/2006/relationships/hyperlink" Target="file:///C:\Users\Thomas%20Huet\Desktop\Documentation%20arch&#233;ologique%20li&#233;e%20&#224;%20la%20th&#232;se\Environnement.docx" TargetMode="External"/><Relationship Id="rId2755" Type="http://schemas.openxmlformats.org/officeDocument/2006/relationships/hyperlink" Target="file:///C:\Users\Thomas%20Huet\Desktop\Documentation%20arch&#233;ologique%20li&#233;e%20&#224;%20la%20th&#232;se\Cultures.docx" TargetMode="External"/><Relationship Id="rId3806" Type="http://schemas.openxmlformats.org/officeDocument/2006/relationships/hyperlink" Target="file:///C:\Users\Thomas%20Huet\Desktop\Documentation%20arch&#233;ologique%20li&#233;e%20&#224;%20la%20th&#232;se\Cultures.docx" TargetMode="External"/><Relationship Id="rId6212" Type="http://schemas.openxmlformats.org/officeDocument/2006/relationships/hyperlink" Target="file:///C:\Users\Thomas%20Huet\Desktop\Documentation%20arch&#233;ologique%20li&#233;e%20&#224;%20la%20th&#232;se\Cultures.docx" TargetMode="External"/><Relationship Id="rId9368" Type="http://schemas.openxmlformats.org/officeDocument/2006/relationships/hyperlink" Target="file:///C:\Users\Thomas%20Huet\Desktop\Documentation%20arch&#233;ologique%20li&#233;e%20&#224;%20la%20th&#232;se\Sites.docx" TargetMode="External"/><Relationship Id="rId9782" Type="http://schemas.openxmlformats.org/officeDocument/2006/relationships/hyperlink" Target="file:///C:\Users\Thomas%20Huet\Desktop\Documentation%20arch&#233;ologique%20li&#233;e%20&#224;%20la%20th&#232;se\Cultures.docx" TargetMode="External"/><Relationship Id="rId11298" Type="http://schemas.openxmlformats.org/officeDocument/2006/relationships/hyperlink" Target="file:///C:\Users\Thomas%20Huet\Desktop\Documentation%20arch&#233;ologique%20li&#233;e%20&#224;%20la%20th&#232;se\Cultures.docx" TargetMode="External"/><Relationship Id="rId12349" Type="http://schemas.openxmlformats.org/officeDocument/2006/relationships/hyperlink" Target="file:///C:\Users\Thomas%20Huet\Desktop\Documentation%20arch&#233;ologique%20li&#233;e%20&#224;%20la%20th&#232;se\Cultures.docx" TargetMode="External"/><Relationship Id="rId12763" Type="http://schemas.openxmlformats.org/officeDocument/2006/relationships/hyperlink" Target="file:///C:\Users\Thomas%20Huet\Desktop\Documentation%20arch&#233;ologique%20li&#233;e%20&#224;%20la%20th&#232;se\Cultures.docx" TargetMode="External"/><Relationship Id="rId13814" Type="http://schemas.openxmlformats.org/officeDocument/2006/relationships/hyperlink" Target="file:///C:\Users\Thomas%20Huet\Desktop\Documentation%20arch&#233;ologique%20li&#233;e%20&#224;%20la%20th&#232;se\Cultures.docx" TargetMode="External"/><Relationship Id="rId727" Type="http://schemas.openxmlformats.org/officeDocument/2006/relationships/hyperlink" Target="file:///C:\Users\Thomas%20Huet\Desktop\Documentation%20arch&#233;ologique%20li&#233;e%20&#224;%20la%20th&#232;se\Sites.docx" TargetMode="External"/><Relationship Id="rId1357" Type="http://schemas.openxmlformats.org/officeDocument/2006/relationships/hyperlink" Target="file:///C:\Users\Thomas%20Huet\Desktop\Documentation%20arch&#233;ologique%20li&#233;e%20&#224;%20la%20th&#232;se\Cultures.docx" TargetMode="External"/><Relationship Id="rId1771" Type="http://schemas.openxmlformats.org/officeDocument/2006/relationships/hyperlink" Target="file:///C:\Users\Thomas%20Huet\Desktop\Documentation%20arch&#233;ologique%20li&#233;e%20&#224;%20la%20th&#232;se\Cultures.docx" TargetMode="External"/><Relationship Id="rId2408" Type="http://schemas.openxmlformats.org/officeDocument/2006/relationships/hyperlink" Target="file:///C:\Users\Thomas%20Huet\Desktop\Documentation%20arch&#233;ologique%20li&#233;e%20&#224;%20la%20th&#232;se\Sites.docx" TargetMode="External"/><Relationship Id="rId2822" Type="http://schemas.openxmlformats.org/officeDocument/2006/relationships/hyperlink" Target="file:///C:\Users\Thomas%20Huet\Desktop\Documentation%20arch&#233;ologique%20li&#233;e%20&#224;%20la%20th&#232;se\Sites.docx" TargetMode="External"/><Relationship Id="rId5978" Type="http://schemas.openxmlformats.org/officeDocument/2006/relationships/hyperlink" Target="file:///C:\Users\Thomas%20Huet\Desktop\Documentation%20arch&#233;ologique%20li&#233;e%20&#224;%20la%20th&#232;se\Cultures.docx" TargetMode="External"/><Relationship Id="rId8384" Type="http://schemas.openxmlformats.org/officeDocument/2006/relationships/hyperlink" Target="file:///C:\Users\Thomas%20Huet\Desktop\Documentation%20arch&#233;ologique%20li&#233;e%20&#224;%20la%20th&#232;se\Sites.docx" TargetMode="External"/><Relationship Id="rId9435" Type="http://schemas.openxmlformats.org/officeDocument/2006/relationships/hyperlink" Target="file:///C:\Users\Thomas%20Huet\Desktop\Documentation%20arch&#233;ologique%20li&#233;e%20&#224;%20la%20th&#232;se\Cultures.docx" TargetMode="External"/><Relationship Id="rId11365" Type="http://schemas.openxmlformats.org/officeDocument/2006/relationships/hyperlink" Target="file:///C:\Users\Thomas%20Huet\Desktop\Documentation%20arch&#233;ologique%20li&#233;e%20&#224;%20la%20th&#232;se\Sites.docx" TargetMode="External"/><Relationship Id="rId12416" Type="http://schemas.openxmlformats.org/officeDocument/2006/relationships/hyperlink" Target="file:///C:\Users\Thomas%20Huet\Desktop\Documentation%20arch&#233;ologique%20li&#233;e%20&#224;%20la%20th&#232;se\Sites.docx" TargetMode="External"/><Relationship Id="rId63" Type="http://schemas.openxmlformats.org/officeDocument/2006/relationships/hyperlink" Target="file:///C:\Users\Thomas%20Huet\Desktop\Documentation%20arch&#233;ologique%20li&#233;e%20&#224;%20la%20th&#232;se\Cultures.docx" TargetMode="External"/><Relationship Id="rId1424" Type="http://schemas.openxmlformats.org/officeDocument/2006/relationships/hyperlink" Target="file:///C:\Users\Thomas%20Huet\Desktop\Documentation%20arch&#233;ologique%20li&#233;e%20&#224;%20la%20th&#232;se\Cultures.docx" TargetMode="External"/><Relationship Id="rId4994" Type="http://schemas.openxmlformats.org/officeDocument/2006/relationships/hyperlink" Target="file:///C:\Users\Thomas%20Huet\Desktop\Documentation%20arch&#233;ologique%20li&#233;e%20&#224;%20la%20th&#232;se\Cultures.docx" TargetMode="External"/><Relationship Id="rId8037" Type="http://schemas.openxmlformats.org/officeDocument/2006/relationships/hyperlink" Target="file:///C:\Users\Thomas%20Huet\Desktop\Documentation%20arch&#233;ologique%20li&#233;e%20&#224;%20la%20th&#232;se\Cultures.docx" TargetMode="External"/><Relationship Id="rId8451" Type="http://schemas.openxmlformats.org/officeDocument/2006/relationships/hyperlink" Target="file:///C:\Users\Thomas%20Huet\Desktop\Documentation%20arch&#233;ologique%20li&#233;e%20&#224;%20la%20th&#232;se\Cultures.docx" TargetMode="External"/><Relationship Id="rId9502" Type="http://schemas.openxmlformats.org/officeDocument/2006/relationships/hyperlink" Target="file:///C:\Users\Thomas%20Huet\Desktop\Documentation%20arch&#233;ologique%20li&#233;e%20&#224;%20la%20th&#232;se\Cultures.docx" TargetMode="External"/><Relationship Id="rId10381" Type="http://schemas.openxmlformats.org/officeDocument/2006/relationships/hyperlink" Target="file:///C:\Users\Thomas%20Huet\Desktop\Documentation%20arch&#233;ologique%20li&#233;e%20&#224;%20la%20th&#232;se\Sites.docx" TargetMode="External"/><Relationship Id="rId11018" Type="http://schemas.openxmlformats.org/officeDocument/2006/relationships/hyperlink" Target="file:///C:\Users\Thomas%20Huet\Desktop\Documentation%20arch&#233;ologique%20li&#233;e%20&#224;%20la%20th&#232;se\Cultures.docx" TargetMode="External"/><Relationship Id="rId11432" Type="http://schemas.openxmlformats.org/officeDocument/2006/relationships/hyperlink" Target="file:///C:\Users\Thomas%20Huet\Desktop\Documentation%20arch&#233;ologique%20li&#233;e%20&#224;%20la%20th&#232;se\Sites.docx" TargetMode="External"/><Relationship Id="rId12830" Type="http://schemas.openxmlformats.org/officeDocument/2006/relationships/hyperlink" Target="file:///C:\Users\Thomas%20Huet\Desktop\Documentation%20arch&#233;ologique%20li&#233;e%20&#224;%20la%20th&#232;se\Cultures.docx" TargetMode="External"/><Relationship Id="rId3596" Type="http://schemas.openxmlformats.org/officeDocument/2006/relationships/hyperlink" Target="file:///C:\Users\Thomas%20Huet\Desktop\Documentation%20arch&#233;ologique%20li&#233;e%20&#224;%20la%20th&#232;se\Cultures.docx" TargetMode="External"/><Relationship Id="rId4647" Type="http://schemas.openxmlformats.org/officeDocument/2006/relationships/hyperlink" Target="file:///C:\Users\Thomas%20Huet\Desktop\Documentation%20arch&#233;ologique%20li&#233;e%20&#224;%20la%20th&#232;se\Cultures.docx" TargetMode="External"/><Relationship Id="rId7053" Type="http://schemas.openxmlformats.org/officeDocument/2006/relationships/hyperlink" Target="file:///C:\Users\Thomas%20Huet\Desktop\Documentation%20arch&#233;ologique%20li&#233;e%20&#224;%20la%20th&#232;se\Cultures.docx" TargetMode="External"/><Relationship Id="rId8104" Type="http://schemas.openxmlformats.org/officeDocument/2006/relationships/hyperlink" Target="file:///C:\Users\Thomas%20Huet\Desktop\Documentation%20arch&#233;ologique%20li&#233;e%20&#224;%20la%20th&#232;se\Sites.docx" TargetMode="External"/><Relationship Id="rId10034" Type="http://schemas.openxmlformats.org/officeDocument/2006/relationships/hyperlink" Target="file:///C:\Users\Thomas%20Huet\Desktop\Documentation%20arch&#233;ologique%20li&#233;e%20&#224;%20la%20th&#232;se\Cultures.docx" TargetMode="External"/><Relationship Id="rId2198" Type="http://schemas.openxmlformats.org/officeDocument/2006/relationships/hyperlink" Target="file:///C:\Users\Thomas%20Huet\Desktop\Documentation%20arch&#233;ologique%20li&#233;e%20&#224;%20la%20th&#232;se\Cultures.docx" TargetMode="External"/><Relationship Id="rId3249" Type="http://schemas.openxmlformats.org/officeDocument/2006/relationships/hyperlink" Target="file:///C:\Users\Thomas%20Huet\Desktop\Documentation%20arch&#233;ologique%20li&#233;e%20&#224;%20la%20th&#232;se\Sites.docx" TargetMode="External"/><Relationship Id="rId7120" Type="http://schemas.openxmlformats.org/officeDocument/2006/relationships/hyperlink" Target="file:///C:\Users\Thomas%20Huet\Desktop\Documentation%20arch&#233;ologique%20li&#233;e%20&#224;%20la%20th&#232;se\Cultures.docx" TargetMode="External"/><Relationship Id="rId584" Type="http://schemas.openxmlformats.org/officeDocument/2006/relationships/hyperlink" Target="file:///C:\Users\Thomas%20Huet\Desktop\Documentation%20arch&#233;ologique%20li&#233;e%20&#224;%20la%20th&#232;se\Sites.docx" TargetMode="External"/><Relationship Id="rId2265" Type="http://schemas.openxmlformats.org/officeDocument/2006/relationships/hyperlink" Target="file:///C:\Users\Thomas%20Huet\Desktop\Documentation%20arch&#233;ologique%20li&#233;e%20&#224;%20la%20th&#232;se\Cultures.docx" TargetMode="External"/><Relationship Id="rId3663" Type="http://schemas.openxmlformats.org/officeDocument/2006/relationships/hyperlink" Target="file:///C:\Users\Thomas%20Huet\Desktop\Documentation%20arch&#233;ologique%20li&#233;e%20&#224;%20la%20th&#232;se\Cultures.docx" TargetMode="External"/><Relationship Id="rId4714" Type="http://schemas.openxmlformats.org/officeDocument/2006/relationships/hyperlink" Target="file:///C:\Users\Thomas%20Huet\Desktop\Documentation%20arch&#233;ologique%20li&#233;e%20&#224;%20la%20th&#232;se\Cultures.docx" TargetMode="External"/><Relationship Id="rId9292" Type="http://schemas.openxmlformats.org/officeDocument/2006/relationships/hyperlink" Target="file:///C:\Users\Thomas%20Huet\Desktop\Documentation%20arch&#233;ologique%20li&#233;e%20&#224;%20la%20th&#232;se\Sites.docx" TargetMode="External"/><Relationship Id="rId10101" Type="http://schemas.openxmlformats.org/officeDocument/2006/relationships/hyperlink" Target="file:///C:\Users\Thomas%20Huet\Desktop\Documentation%20arch&#233;ologique%20li&#233;e%20&#224;%20la%20th&#232;se\Cultures.docx" TargetMode="External"/><Relationship Id="rId13257" Type="http://schemas.openxmlformats.org/officeDocument/2006/relationships/hyperlink" Target="file:///C:\Users\Thomas%20Huet\Desktop\Documentation%20arch&#233;ologique%20li&#233;e%20&#224;%20la%20th&#232;se\Sites.docx" TargetMode="External"/><Relationship Id="rId13671" Type="http://schemas.openxmlformats.org/officeDocument/2006/relationships/hyperlink" Target="file:///D:\Sites.docx" TargetMode="External"/><Relationship Id="rId14308" Type="http://schemas.openxmlformats.org/officeDocument/2006/relationships/hyperlink" Target="file:///C:\Users\Thomas%20Huet\Desktop\Documentation%20arch&#233;ologique%20li&#233;e%20&#224;%20la%20th&#232;se\Sites.docx" TargetMode="External"/><Relationship Id="rId237" Type="http://schemas.openxmlformats.org/officeDocument/2006/relationships/hyperlink" Target="file:///C:\Users\Thomas%20Huet\Desktop\Documentation%20arch&#233;ologique%20li&#233;e%20&#224;%20la%20th&#232;se\Cultures.docx" TargetMode="External"/><Relationship Id="rId3316" Type="http://schemas.openxmlformats.org/officeDocument/2006/relationships/hyperlink" Target="file:///C:\Users\Thomas%20Huet\Desktop\Documentation%20arch&#233;ologique%20li&#233;e%20&#224;%20la%20th&#232;se\Sites.docx" TargetMode="External"/><Relationship Id="rId3730" Type="http://schemas.openxmlformats.org/officeDocument/2006/relationships/hyperlink" Target="file:///C:\Users\Thomas%20Huet\Desktop\Documentation%20arch&#233;ologique%20li&#233;e%20&#224;%20la%20th&#232;se\Cultures.docx" TargetMode="External"/><Relationship Id="rId6886" Type="http://schemas.openxmlformats.org/officeDocument/2006/relationships/hyperlink" Target="file:///C:\Users\Thomas%20Huet\Desktop\Documentation%20arch&#233;ologique%20li&#233;e%20&#224;%20la%20th&#232;se\Cultures.docx" TargetMode="External"/><Relationship Id="rId7937" Type="http://schemas.openxmlformats.org/officeDocument/2006/relationships/hyperlink" Target="file:///C:\Users\Thomas%20Huet\Desktop\Documentation%20arch&#233;ologique%20li&#233;e%20&#224;%20la%20th&#232;se\Sites.docx" TargetMode="External"/><Relationship Id="rId10918" Type="http://schemas.openxmlformats.org/officeDocument/2006/relationships/hyperlink" Target="file:///C:\Users\Thomas%20Huet\Desktop\Documentation%20arch&#233;ologique%20li&#233;e%20&#224;%20la%20th&#232;se\Cultures.docx" TargetMode="External"/><Relationship Id="rId12273" Type="http://schemas.openxmlformats.org/officeDocument/2006/relationships/hyperlink" Target="file:///C:\Users\Thomas%20Huet\Desktop\Documentation%20arch&#233;ologique%20li&#233;e%20&#224;%20la%20th&#232;se\Sites.docx" TargetMode="External"/><Relationship Id="rId13324" Type="http://schemas.openxmlformats.org/officeDocument/2006/relationships/hyperlink" Target="file:///C:\Users\Thomas%20Huet\Desktop\Documentation%20arch&#233;ologique%20li&#233;e%20&#224;%20la%20th&#232;se\Cultures.docx" TargetMode="External"/><Relationship Id="rId651" Type="http://schemas.openxmlformats.org/officeDocument/2006/relationships/hyperlink" Target="file:///C:\Users\Thomas%20Huet\Desktop\Documentation%20arch&#233;ologique%20li&#233;e%20&#224;%20la%20th&#232;se\Sites.docx" TargetMode="External"/><Relationship Id="rId1281" Type="http://schemas.openxmlformats.org/officeDocument/2006/relationships/hyperlink" Target="file:///C:\Users\Thomas%20Huet\Desktop\Documentation%20arch&#233;ologique%20li&#233;e%20&#224;%20la%20th&#232;se\Cultures.docx" TargetMode="External"/><Relationship Id="rId2332" Type="http://schemas.openxmlformats.org/officeDocument/2006/relationships/hyperlink" Target="file:///C:\Users\Thomas%20Huet\Desktop\Documentation%20arch&#233;ologique%20li&#233;e%20&#224;%20la%20th&#232;se\Cultures.docx" TargetMode="External"/><Relationship Id="rId5488" Type="http://schemas.openxmlformats.org/officeDocument/2006/relationships/hyperlink" Target="file:///C:\Users\Thomas%20Huet\Desktop\Documentation%20arch&#233;ologique%20li&#233;e%20&#224;%20la%20th&#232;se\Cultures.docx" TargetMode="External"/><Relationship Id="rId6539" Type="http://schemas.openxmlformats.org/officeDocument/2006/relationships/hyperlink" Target="file:///C:\Users\Thomas%20Huet\Desktop\Documentation%20arch&#233;ologique%20li&#233;e%20&#224;%20la%20th&#232;se\Analyses%20Statistiques.docx" TargetMode="External"/><Relationship Id="rId6953" Type="http://schemas.openxmlformats.org/officeDocument/2006/relationships/hyperlink" Target="file:///C:\Users\Thomas%20Huet\Desktop\Documentation%20arch&#233;ologique%20li&#233;e%20&#224;%20la%20th&#232;se\Cultures.docx" TargetMode="External"/><Relationship Id="rId12340" Type="http://schemas.openxmlformats.org/officeDocument/2006/relationships/hyperlink" Target="file:///C:\Users\Thomas%20Huet\Desktop\Documentation%20arch&#233;ologique%20li&#233;e%20&#224;%20la%20th&#232;se\Cultures.docx" TargetMode="External"/><Relationship Id="rId304" Type="http://schemas.openxmlformats.org/officeDocument/2006/relationships/hyperlink" Target="file:///C:\Users\Thomas%20Huet\Desktop\Documentation%20arch&#233;ologique%20li&#233;e%20&#224;%20la%20th&#232;se\Cultures.docx" TargetMode="External"/><Relationship Id="rId5555" Type="http://schemas.openxmlformats.org/officeDocument/2006/relationships/hyperlink" Target="file:///C:\Users\Thomas%20Huet\Desktop\Documentation%20arch&#233;ologique%20li&#233;e%20&#224;%20la%20th&#232;se\Sites.docx" TargetMode="External"/><Relationship Id="rId6606" Type="http://schemas.openxmlformats.org/officeDocument/2006/relationships/hyperlink" Target="file:///C:\Users\Thomas%20Huet\Desktop\Documentation%20arch&#233;ologique%20li&#233;e%20&#224;%20la%20th&#232;se\Cultures.docx" TargetMode="External"/><Relationship Id="rId9012" Type="http://schemas.openxmlformats.org/officeDocument/2006/relationships/hyperlink" Target="file:///C:\Users\Thomas%20Huet\Desktop\Documentation%20arch&#233;ologique%20li&#233;e%20&#224;%20la%20th&#232;se\Cultures.docx" TargetMode="External"/><Relationship Id="rId14098" Type="http://schemas.openxmlformats.org/officeDocument/2006/relationships/hyperlink" Target="file:///C:\Users\Thomas%20Huet\Desktop\Documentation%20arch&#233;ologique%20li&#233;e%20&#224;%20la%20th&#232;se\Sites.docx" TargetMode="External"/><Relationship Id="rId1001" Type="http://schemas.openxmlformats.org/officeDocument/2006/relationships/hyperlink" Target="file:///C:\Users\Thomas%20Huet\Desktop\Documentation%20arch&#233;ologique%20li&#233;e%20&#224;%20la%20th&#232;se\Cultures.docx" TargetMode="External"/><Relationship Id="rId4157" Type="http://schemas.openxmlformats.org/officeDocument/2006/relationships/hyperlink" Target="file:///C:\Users\Thomas%20Huet\Desktop\Documentation%20arch&#233;ologique%20li&#233;e%20&#224;%20la%20th&#232;se\Cultures.docx" TargetMode="External"/><Relationship Id="rId4571" Type="http://schemas.openxmlformats.org/officeDocument/2006/relationships/hyperlink" Target="file:///C:\Users\Thomas%20Huet\Desktop\Documentation%20arch&#233;ologique%20li&#233;e%20&#224;%20la%20th&#232;se\Cultures.docx" TargetMode="External"/><Relationship Id="rId5208" Type="http://schemas.openxmlformats.org/officeDocument/2006/relationships/hyperlink" Target="file:///C:\Users\Thomas%20Huet\Desktop\Documentation%20arch&#233;ologique%20li&#233;e%20&#224;%20la%20th&#232;se\Cultures.docx" TargetMode="External"/><Relationship Id="rId5622" Type="http://schemas.openxmlformats.org/officeDocument/2006/relationships/hyperlink" Target="file:///C:\Users\Thomas%20Huet\Desktop\Documentation%20arch&#233;ologique%20li&#233;e%20&#224;%20la%20th&#232;se\Sites.docx" TargetMode="External"/><Relationship Id="rId8778" Type="http://schemas.openxmlformats.org/officeDocument/2006/relationships/hyperlink" Target="file:///C:\Users\Thomas%20Huet\Desktop\Documentation%20arch&#233;ologique%20li&#233;e%20&#224;%20la%20th&#232;se\Sites.docx" TargetMode="External"/><Relationship Id="rId9829" Type="http://schemas.openxmlformats.org/officeDocument/2006/relationships/hyperlink" Target="file:///C:\Users\Thomas%20Huet\Desktop\Documentation%20arch&#233;ologique%20li&#233;e%20&#224;%20la%20th&#232;se\Cultures.docx" TargetMode="External"/><Relationship Id="rId14165" Type="http://schemas.openxmlformats.org/officeDocument/2006/relationships/hyperlink" Target="file:///C:\Users\Thomas%20Huet\Desktop\Documentation%20arch&#233;ologique%20li&#233;e%20&#224;%20la%20th&#232;se\Sites.docx" TargetMode="External"/><Relationship Id="rId3173" Type="http://schemas.openxmlformats.org/officeDocument/2006/relationships/hyperlink" Target="file:///C:\Users\Thomas%20Huet\Desktop\Documentation%20arch&#233;ologique%20li&#233;e%20&#224;%20la%20th&#232;se\Cultures.docx" TargetMode="External"/><Relationship Id="rId4224" Type="http://schemas.openxmlformats.org/officeDocument/2006/relationships/hyperlink" Target="file:///C:\Users\Thomas%20Huet\Desktop\Documentation%20arch&#233;ologique%20li&#233;e%20&#224;%20la%20th&#232;se\Cultures.docx" TargetMode="External"/><Relationship Id="rId11759" Type="http://schemas.openxmlformats.org/officeDocument/2006/relationships/hyperlink" Target="file:///C:\Users\Thomas%20Huet\Desktop\Documentation%20arch&#233;ologique%20li&#233;e%20&#224;%20la%20th&#232;se\Cultures.docx" TargetMode="External"/><Relationship Id="rId1818" Type="http://schemas.openxmlformats.org/officeDocument/2006/relationships/hyperlink" Target="file:///C:\Users\Thomas%20Huet\Desktop\Documentation%20arch&#233;ologique%20li&#233;e%20&#224;%20la%20th&#232;se\Cultures.docx" TargetMode="External"/><Relationship Id="rId3240" Type="http://schemas.openxmlformats.org/officeDocument/2006/relationships/hyperlink" Target="file:///C:\Users\Thomas%20Huet\Desktop\Documentation%20arch&#233;ologique%20li&#233;e%20&#224;%20la%20th&#232;se\Sites.docx" TargetMode="External"/><Relationship Id="rId6396" Type="http://schemas.openxmlformats.org/officeDocument/2006/relationships/hyperlink" Target="file:///C:\Users\Thomas%20Huet\Desktop\Documentation%20arch&#233;ologique%20li&#233;e%20&#224;%20la%20th&#232;se\Sites.docx" TargetMode="External"/><Relationship Id="rId7794" Type="http://schemas.openxmlformats.org/officeDocument/2006/relationships/hyperlink" Target="file:///C:\Users\Thomas%20Huet\Desktop\Documentation%20arch&#233;ologique%20li&#233;e%20&#224;%20la%20th&#232;se\Sites.docx" TargetMode="External"/><Relationship Id="rId8845" Type="http://schemas.openxmlformats.org/officeDocument/2006/relationships/hyperlink" Target="file:///C:\Users\Thomas%20Huet\Desktop\Documentation%20arch&#233;ologique%20li&#233;e%20&#224;%20la%20th&#232;se\Sites.docx" TargetMode="External"/><Relationship Id="rId10775" Type="http://schemas.openxmlformats.org/officeDocument/2006/relationships/hyperlink" Target="file:///C:\Users\Thomas%20Huet\Desktop\Documentation%20arch&#233;ologique%20li&#233;e%20&#224;%20la%20th&#232;se\Sites.docx" TargetMode="External"/><Relationship Id="rId11826" Type="http://schemas.openxmlformats.org/officeDocument/2006/relationships/hyperlink" Target="file:///C:\Users\Thomas%20Huet\Desktop\Documentation%20arch&#233;ologique%20li&#233;e%20&#224;%20la%20th&#232;se\Cultures.docx" TargetMode="External"/><Relationship Id="rId13181" Type="http://schemas.openxmlformats.org/officeDocument/2006/relationships/hyperlink" Target="file:///C:\Users\Thomas%20Huet\Desktop\Documentation%20arch&#233;ologique%20li&#233;e%20&#224;%20la%20th&#232;se\Sites.docx" TargetMode="External"/><Relationship Id="rId14232" Type="http://schemas.openxmlformats.org/officeDocument/2006/relationships/hyperlink" Target="file:///C:\Users\Thomas%20Huet\Desktop\Documentation%20arch&#233;ologique%20li&#233;e%20&#224;%20la%20th&#232;se\Sites.docx" TargetMode="External"/><Relationship Id="rId161" Type="http://schemas.openxmlformats.org/officeDocument/2006/relationships/hyperlink" Target="file:///C:\Users\Thomas%20Huet\Desktop\Documentation%20arch&#233;ologique%20li&#233;e%20&#224;%20la%20th&#232;se\Cultures.docx" TargetMode="External"/><Relationship Id="rId6049" Type="http://schemas.openxmlformats.org/officeDocument/2006/relationships/hyperlink" Target="file:///C:\Users\Thomas%20Huet\Desktop\Documentation%20arch&#233;ologique%20li&#233;e%20&#224;%20la%20th&#232;se\Cultures.docx" TargetMode="External"/><Relationship Id="rId7447" Type="http://schemas.openxmlformats.org/officeDocument/2006/relationships/hyperlink" Target="file:///C:\Users\Thomas%20Huet\Desktop\Documentation%20arch&#233;ologique%20li&#233;e%20&#224;%20la%20th&#232;se\Sites.docx" TargetMode="External"/><Relationship Id="rId7861" Type="http://schemas.openxmlformats.org/officeDocument/2006/relationships/hyperlink" Target="file:///C:\Users\Thomas%20Huet\Desktop\Documentation%20arch&#233;ologique%20li&#233;e%20&#224;%20la%20th&#232;se\Sites.docx" TargetMode="External"/><Relationship Id="rId8912" Type="http://schemas.openxmlformats.org/officeDocument/2006/relationships/hyperlink" Target="file:///C:\Users\Thomas%20Huet\Desktop\Documentation%20arch&#233;ologique%20li&#233;e%20&#224;%20la%20th&#232;se\Sites.docx" TargetMode="External"/><Relationship Id="rId10428" Type="http://schemas.openxmlformats.org/officeDocument/2006/relationships/hyperlink" Target="file:///C:\Users\Thomas%20Huet\Desktop\Documentation%20arch&#233;ologique%20li&#233;e%20&#224;%20la%20th&#232;se\Sites.docx" TargetMode="External"/><Relationship Id="rId10842" Type="http://schemas.openxmlformats.org/officeDocument/2006/relationships/hyperlink" Target="Sites.docx" TargetMode="External"/><Relationship Id="rId13998" Type="http://schemas.openxmlformats.org/officeDocument/2006/relationships/hyperlink" Target="file:///C:\Users\Thomas%20Huet\Desktop\Documentation%20arch&#233;ologique%20li&#233;e%20&#224;%20la%20th&#232;se\Sites.docx" TargetMode="External"/><Relationship Id="rId6463" Type="http://schemas.openxmlformats.org/officeDocument/2006/relationships/hyperlink" Target="file:///C:\Users\Thomas%20Huet\Desktop\Documentation%20arch&#233;ologique%20li&#233;e%20&#224;%20la%20th&#232;se\Sites.docx" TargetMode="External"/><Relationship Id="rId7514" Type="http://schemas.openxmlformats.org/officeDocument/2006/relationships/hyperlink" Target="file:///C:\Users\Thomas%20Huet\Desktop\Documentation%20arch&#233;ologique%20li&#233;e%20&#224;%20la%20th&#232;se\Cultures.docx" TargetMode="External"/><Relationship Id="rId978" Type="http://schemas.openxmlformats.org/officeDocument/2006/relationships/hyperlink" Target="file:///C:\Users\Thomas%20Huet\Desktop\Documentation%20arch&#233;ologique%20li&#233;e%20&#224;%20la%20th&#232;se\Cultures.docx" TargetMode="External"/><Relationship Id="rId2659" Type="http://schemas.openxmlformats.org/officeDocument/2006/relationships/hyperlink" Target="file:///C:\Users\Thomas%20Huet\Desktop\Documentation%20arch&#233;ologique%20li&#233;e%20&#224;%20la%20th&#232;se\Cultures.docx" TargetMode="External"/><Relationship Id="rId5065" Type="http://schemas.openxmlformats.org/officeDocument/2006/relationships/hyperlink" Target="file:///C:\Users\Thomas%20Huet\Desktop\Documentation%20arch&#233;ologique%20li&#233;e%20&#224;%20la%20th&#232;se\Cultures.docx" TargetMode="External"/><Relationship Id="rId6116" Type="http://schemas.openxmlformats.org/officeDocument/2006/relationships/hyperlink" Target="file:///C:\Users\Thomas%20Huet\Desktop\Documentation%20arch&#233;ologique%20li&#233;e%20&#224;%20la%20th&#232;se\Cultures.docx" TargetMode="External"/><Relationship Id="rId6530" Type="http://schemas.openxmlformats.org/officeDocument/2006/relationships/hyperlink" Target="file:///C:\Users\Thomas%20Huet\Desktop\Documentation%20arch&#233;ologique%20li&#233;e%20&#224;%20la%20th&#232;se\Cultures.docx" TargetMode="External"/><Relationship Id="rId9686" Type="http://schemas.openxmlformats.org/officeDocument/2006/relationships/hyperlink" Target="file:///C:\Users\Thomas%20Huet\Desktop\Documentation%20arch&#233;ologique%20li&#233;e%20&#224;%20la%20th&#232;se\Sites.docx" TargetMode="External"/><Relationship Id="rId12667" Type="http://schemas.openxmlformats.org/officeDocument/2006/relationships/hyperlink" Target="file:///C:\Users\Thomas%20Huet\Desktop\Documentation%20arch&#233;ologique%20li&#233;e%20&#224;%20la%20th&#232;se\Sites.docx" TargetMode="External"/><Relationship Id="rId1675" Type="http://schemas.openxmlformats.org/officeDocument/2006/relationships/hyperlink" Target="file:///C:\Users\Thomas%20Huet\Desktop\Documentation%20arch&#233;ologique%20li&#233;e%20&#224;%20la%20th&#232;se\Sites.docx" TargetMode="External"/><Relationship Id="rId2726" Type="http://schemas.openxmlformats.org/officeDocument/2006/relationships/hyperlink" Target="file:///C:\Users\Thomas%20Huet\Desktop\Documentation%20arch&#233;ologique%20li&#233;e%20&#224;%20la%20th&#232;se\Cultures.docx" TargetMode="External"/><Relationship Id="rId4081" Type="http://schemas.openxmlformats.org/officeDocument/2006/relationships/hyperlink" Target="Sites.docx" TargetMode="External"/><Relationship Id="rId5132" Type="http://schemas.openxmlformats.org/officeDocument/2006/relationships/hyperlink" Target="file:///C:\Users\Thomas%20Huet\Desktop\Documentation%20arch&#233;ologique%20li&#233;e%20&#224;%20la%20th&#232;se\Cultures.docx" TargetMode="External"/><Relationship Id="rId8288" Type="http://schemas.openxmlformats.org/officeDocument/2006/relationships/hyperlink" Target="file:///C:\Users\Thomas%20Huet\Desktop\Documentation%20arch&#233;ologique%20li&#233;e%20&#224;%20la%20th&#232;se\Sites.docx" TargetMode="External"/><Relationship Id="rId9339" Type="http://schemas.openxmlformats.org/officeDocument/2006/relationships/hyperlink" Target="file:///C:\Users\Thomas%20Huet\Desktop\Documentation%20arch&#233;ologique%20li&#233;e%20&#224;%20la%20th&#232;se\Sites.docx" TargetMode="External"/><Relationship Id="rId9753" Type="http://schemas.openxmlformats.org/officeDocument/2006/relationships/hyperlink" Target="file:///C:\Users\Thomas%20Huet\Desktop\Documentation%20arch&#233;ologique%20li&#233;e%20&#224;%20la%20th&#232;se\Cultures.docx" TargetMode="External"/><Relationship Id="rId11269" Type="http://schemas.openxmlformats.org/officeDocument/2006/relationships/hyperlink" Target="file:///C:\Users\Thomas%20Huet\Desktop\Documentation%20arch&#233;ologique%20li&#233;e%20&#224;%20la%20th&#232;se\Cultures.docx" TargetMode="External"/><Relationship Id="rId13718" Type="http://schemas.openxmlformats.org/officeDocument/2006/relationships/hyperlink" Target="file:///C:\Users\Thomas%20Huet\Desktop\Documentation%20arch&#233;ologique%20li&#233;e%20&#224;%20la%20th&#232;se\Cultures.docx" TargetMode="External"/><Relationship Id="rId1328" Type="http://schemas.openxmlformats.org/officeDocument/2006/relationships/hyperlink" Target="file:///C:\Users\Thomas%20Huet\Desktop\Documentation%20arch&#233;ologique%20li&#233;e%20&#224;%20la%20th&#232;se\Cultures.docx" TargetMode="External"/><Relationship Id="rId8355" Type="http://schemas.openxmlformats.org/officeDocument/2006/relationships/hyperlink" Target="file:///C:\Users\Thomas%20Huet\Desktop\Documentation%20arch&#233;ologique%20li&#233;e%20&#224;%20la%20th&#232;se\Sites.docx" TargetMode="External"/><Relationship Id="rId9406" Type="http://schemas.openxmlformats.org/officeDocument/2006/relationships/hyperlink" Target="file:///C:\Users\Thomas%20Huet\Desktop\Documentation%20arch&#233;ologique%20li&#233;e%20&#224;%20la%20th&#232;se\Sites.docx" TargetMode="External"/><Relationship Id="rId11683" Type="http://schemas.openxmlformats.org/officeDocument/2006/relationships/hyperlink" Target="file:///C:\Users\Thomas%20Huet\Desktop\Documentation%20arch&#233;ologique%20li&#233;e%20&#224;%20la%20th&#232;se\Sites.docx" TargetMode="External"/><Relationship Id="rId12734" Type="http://schemas.openxmlformats.org/officeDocument/2006/relationships/hyperlink" Target="file:///C:\Users\Thomas%20Huet\Desktop\Documentation%20arch&#233;ologique%20li&#233;e%20&#224;%20la%20th&#232;se\Sites.docx" TargetMode="External"/><Relationship Id="rId1742" Type="http://schemas.openxmlformats.org/officeDocument/2006/relationships/hyperlink" Target="file:///C:\Users\Thomas%20Huet\Desktop\Documentation%20arch&#233;ologique%20li&#233;e%20&#224;%20la%20th&#232;se\Cultures.docx" TargetMode="External"/><Relationship Id="rId4898" Type="http://schemas.openxmlformats.org/officeDocument/2006/relationships/hyperlink" Target="file:///C:\Users\Thomas%20Huet\Desktop\Documentation%20arch&#233;ologique%20li&#233;e%20&#224;%20la%20th&#232;se\Sites.docx" TargetMode="External"/><Relationship Id="rId5949" Type="http://schemas.openxmlformats.org/officeDocument/2006/relationships/hyperlink" Target="file:///C:\Users\Thomas%20Huet\Desktop\Documentation%20arch&#233;ologique%20li&#233;e%20&#224;%20la%20th&#232;se\Cultures.docx" TargetMode="External"/><Relationship Id="rId7371" Type="http://schemas.openxmlformats.org/officeDocument/2006/relationships/hyperlink" Target="file:///C:\Users\Thomas%20Huet\Desktop\Documentation%20arch&#233;ologique%20li&#233;e%20&#224;%20la%20th&#232;se\Cultures.docx" TargetMode="External"/><Relationship Id="rId8008" Type="http://schemas.openxmlformats.org/officeDocument/2006/relationships/hyperlink" Target="file:///C:\Users\Thomas%20Huet\Desktop\Documentation%20arch&#233;ologique%20li&#233;e%20&#224;%20la%20th&#232;se\Cultures.docx" TargetMode="External"/><Relationship Id="rId9820" Type="http://schemas.openxmlformats.org/officeDocument/2006/relationships/hyperlink" Target="file:///C:\Users\Thomas%20Huet\Desktop\Documentation%20arch&#233;ologique%20li&#233;e%20&#224;%20la%20th&#232;se\Cultures.docx" TargetMode="External"/><Relationship Id="rId10285" Type="http://schemas.openxmlformats.org/officeDocument/2006/relationships/hyperlink" Target="file:///C:\Users\Thomas%20Huet\Desktop\Documentation%20arch&#233;ologique%20li&#233;e%20&#224;%20la%20th&#232;se\Cultures.docx" TargetMode="External"/><Relationship Id="rId11336" Type="http://schemas.openxmlformats.org/officeDocument/2006/relationships/hyperlink" Target="Sites.docx" TargetMode="External"/><Relationship Id="rId11750" Type="http://schemas.openxmlformats.org/officeDocument/2006/relationships/hyperlink" Target="file:///C:\Users\Thomas%20Huet\Desktop\Documentation%20arch&#233;ologique%20li&#233;e%20&#224;%20la%20th&#232;se\Cultures.docx" TargetMode="External"/><Relationship Id="rId12801" Type="http://schemas.openxmlformats.org/officeDocument/2006/relationships/hyperlink" Target="file:///C:\Users\Thomas%20Huet\Desktop\Documentation%20arch&#233;ologique%20li&#233;e%20&#224;%20la%20th&#232;se\Cultures.docx" TargetMode="External"/><Relationship Id="rId34" Type="http://schemas.openxmlformats.org/officeDocument/2006/relationships/hyperlink" Target="file:///C:\Users\Thomas%20Huet\Desktop\Documentation%20arch&#233;ologique%20li&#233;e%20&#224;%20la%20th&#232;se\Cultures.docx" TargetMode="External"/><Relationship Id="rId4965" Type="http://schemas.openxmlformats.org/officeDocument/2006/relationships/hyperlink" Target="file:///C:\Users\Thomas%20Huet\Desktop\Documentation%20arch&#233;ologique%20li&#233;e%20&#224;%20la%20th&#232;se\Cultures.docx" TargetMode="External"/><Relationship Id="rId7024" Type="http://schemas.openxmlformats.org/officeDocument/2006/relationships/hyperlink" Target="file:///C:\Users\Thomas%20Huet\Desktop\Documentation%20arch&#233;ologique%20li&#233;e%20&#224;%20la%20th&#232;se\Sites.docx" TargetMode="External"/><Relationship Id="rId8422" Type="http://schemas.openxmlformats.org/officeDocument/2006/relationships/hyperlink" Target="file:///C:\Users\Thomas%20Huet\Desktop\Documentation%20arch&#233;ologique%20li&#233;e%20&#224;%20la%20th&#232;se\Cultures.docx" TargetMode="External"/><Relationship Id="rId10352" Type="http://schemas.openxmlformats.org/officeDocument/2006/relationships/hyperlink" Target="file:///C:\Users\Thomas%20Huet\Desktop\Documentation%20arch&#233;ologique%20li&#233;e%20&#224;%20la%20th&#232;se\Sites.docx" TargetMode="External"/><Relationship Id="rId11403" Type="http://schemas.openxmlformats.org/officeDocument/2006/relationships/hyperlink" Target="file:///C:\Users\Thomas%20Huet\Desktop\Documentation%20arch&#233;ologique%20li&#233;e%20&#224;%20la%20th&#232;se\Sites.docx" TargetMode="External"/><Relationship Id="rId3567" Type="http://schemas.openxmlformats.org/officeDocument/2006/relationships/hyperlink" Target="file:///C:\Users\Thomas%20Huet\Desktop\Documentation%20arch&#233;ologique%20li&#233;e%20&#224;%20la%20th&#232;se\Sites.docx" TargetMode="External"/><Relationship Id="rId3981" Type="http://schemas.openxmlformats.org/officeDocument/2006/relationships/hyperlink" Target="file:///C:\Users\Thomas%20Huet\Desktop\Documentation%20arch&#233;ologique%20li&#233;e%20&#224;%20la%20th&#232;se\Cultures.docx" TargetMode="External"/><Relationship Id="rId4618" Type="http://schemas.openxmlformats.org/officeDocument/2006/relationships/hyperlink" Target="file:///C:\Users\Thomas%20Huet\Desktop\Documentation%20arch&#233;ologique%20li&#233;e%20&#224;%20la%20th&#232;se\Sites.docx" TargetMode="External"/><Relationship Id="rId10005" Type="http://schemas.openxmlformats.org/officeDocument/2006/relationships/hyperlink" Target="file:///C:\Users\Thomas%20Huet\Desktop\Documentation%20arch&#233;ologique%20li&#233;e%20&#224;%20la%20th&#232;se\Cultures.docx" TargetMode="External"/><Relationship Id="rId13575" Type="http://schemas.openxmlformats.org/officeDocument/2006/relationships/hyperlink" Target="file:///C:\Users\Thomas%20Huet\Desktop\Documentation%20arch&#233;ologique%20li&#233;e%20&#224;%20la%20th&#232;se\Cultures.docx" TargetMode="External"/><Relationship Id="rId488" Type="http://schemas.openxmlformats.org/officeDocument/2006/relationships/hyperlink" Target="file:///C:\Users\Thomas%20Huet\Desktop\Documentation%20arch&#233;ologique%20li&#233;e%20&#224;%20la%20th&#232;se\Cultures.docx" TargetMode="External"/><Relationship Id="rId2169" Type="http://schemas.openxmlformats.org/officeDocument/2006/relationships/hyperlink" Target="file:///C:\Users\Thomas%20Huet\Desktop\Documentation%20arch&#233;ologique%20li&#233;e%20&#224;%20la%20th&#232;se\Cultures.docx" TargetMode="External"/><Relationship Id="rId2583" Type="http://schemas.openxmlformats.org/officeDocument/2006/relationships/hyperlink" Target="file:///C:\Users\Thomas%20Huet\Desktop\Documentation%20arch&#233;ologique%20li&#233;e%20&#224;%20la%20th&#232;se\Sites.docx" TargetMode="External"/><Relationship Id="rId3634" Type="http://schemas.openxmlformats.org/officeDocument/2006/relationships/hyperlink" Target="file:///C:\Users\Thomas%20Huet\Desktop\Documentation%20arch&#233;ologique%20li&#233;e%20&#224;%20la%20th&#232;se\Sites.docx" TargetMode="External"/><Relationship Id="rId6040" Type="http://schemas.openxmlformats.org/officeDocument/2006/relationships/hyperlink" Target="file:///C:\Users\Thomas%20Huet\Desktop\Documentation%20arch&#233;ologique%20li&#233;e%20&#224;%20la%20th&#232;se\Sites.docx" TargetMode="External"/><Relationship Id="rId9196" Type="http://schemas.openxmlformats.org/officeDocument/2006/relationships/hyperlink" Target="file:///C:\Users\Thomas%20Huet\Desktop\Documentation%20arch&#233;ologique%20li&#233;e%20&#224;%20la%20th&#232;se\Sites.docx" TargetMode="External"/><Relationship Id="rId12177" Type="http://schemas.openxmlformats.org/officeDocument/2006/relationships/hyperlink" Target="file:///C:\Users\Thomas%20Huet\Desktop\Documentation%20arch&#233;ologique%20li&#233;e%20&#224;%20la%20th&#232;se\Cultures.docx" TargetMode="External"/><Relationship Id="rId12591" Type="http://schemas.openxmlformats.org/officeDocument/2006/relationships/hyperlink" Target="file:///C:\Users\Thomas%20Huet\Desktop\Documentation%20arch&#233;ologique%20li&#233;e%20&#224;%20la%20th&#232;se\Cultures.docx" TargetMode="External"/><Relationship Id="rId13228" Type="http://schemas.openxmlformats.org/officeDocument/2006/relationships/hyperlink" Target="file:///C:\Users\Thomas%20Huet\Desktop\Documentation%20arch&#233;ologique%20li&#233;e%20&#224;%20la%20th&#232;se\Sites.docx" TargetMode="External"/><Relationship Id="rId13642" Type="http://schemas.openxmlformats.org/officeDocument/2006/relationships/hyperlink" Target="Sites.docx" TargetMode="External"/><Relationship Id="rId555" Type="http://schemas.openxmlformats.org/officeDocument/2006/relationships/hyperlink" Target="file:///C:\Users\Thomas%20Huet\Desktop\Documentation%20arch&#233;ologique%20li&#233;e%20&#224;%20la%20th&#232;se\Sites.docx" TargetMode="External"/><Relationship Id="rId1185" Type="http://schemas.openxmlformats.org/officeDocument/2006/relationships/hyperlink" Target="file:///C:\Users\Thomas%20Huet\Desktop\Documentation%20arch&#233;ologique%20li&#233;e%20&#224;%20la%20th&#232;se\Sites.docx" TargetMode="External"/><Relationship Id="rId2236" Type="http://schemas.openxmlformats.org/officeDocument/2006/relationships/hyperlink" Target="file:///C:\Users\Thomas%20Huet\Desktop\Documentation%20arch&#233;ologique%20li&#233;e%20&#224;%20la%20th&#232;se\Cultures.docx" TargetMode="External"/><Relationship Id="rId2650" Type="http://schemas.openxmlformats.org/officeDocument/2006/relationships/hyperlink" Target="file:///C:\Users\Thomas%20Huet\Desktop\Documentation%20arch&#233;ologique%20li&#233;e%20&#224;%20la%20th&#232;se\Sites.docx" TargetMode="External"/><Relationship Id="rId3701" Type="http://schemas.openxmlformats.org/officeDocument/2006/relationships/hyperlink" Target="file:///C:\Users\Thomas%20Huet\Desktop\Documentation%20arch&#233;ologique%20li&#233;e%20&#224;%20la%20th&#232;se\Cultures.docx" TargetMode="External"/><Relationship Id="rId6857" Type="http://schemas.openxmlformats.org/officeDocument/2006/relationships/hyperlink" Target="file:///C:\Users\Thomas%20Huet\Desktop\Documentation%20arch&#233;ologique%20li&#233;e%20&#224;%20la%20th&#232;se\Cultures.docx" TargetMode="External"/><Relationship Id="rId7908" Type="http://schemas.openxmlformats.org/officeDocument/2006/relationships/hyperlink" Target="file:///C:\Users\Thomas%20Huet\Desktop\Documentation%20arch&#233;ologique%20li&#233;e%20&#224;%20la%20th&#232;se\Sites.docx" TargetMode="External"/><Relationship Id="rId9263" Type="http://schemas.openxmlformats.org/officeDocument/2006/relationships/hyperlink" Target="file:///C:\Users\Thomas%20Huet\Desktop\Documentation%20arch&#233;ologique%20li&#233;e%20&#224;%20la%20th&#232;se\Sites.docx" TargetMode="External"/><Relationship Id="rId11193" Type="http://schemas.openxmlformats.org/officeDocument/2006/relationships/hyperlink" Target="file:///C:\Users\Thomas%20Huet\Desktop\Documentation%20arch&#233;ologique%20li&#233;e%20&#224;%20la%20th&#232;se\Cultures.docx" TargetMode="External"/><Relationship Id="rId12244" Type="http://schemas.openxmlformats.org/officeDocument/2006/relationships/hyperlink" Target="file:///C:\Users\Thomas%20Huet\Desktop\Documentation%20arch&#233;ologique%20li&#233;e%20&#224;%20la%20th&#232;se\Cultures.docx" TargetMode="External"/><Relationship Id="rId208" Type="http://schemas.openxmlformats.org/officeDocument/2006/relationships/hyperlink" Target="file:///C:\Users\Thomas%20Huet\Desktop\Documentation%20arch&#233;ologique%20li&#233;e%20&#224;%20la%20th&#232;se\Sites.docx" TargetMode="External"/><Relationship Id="rId622" Type="http://schemas.openxmlformats.org/officeDocument/2006/relationships/hyperlink" Target="file:///C:\Users\Thomas%20Huet\Desktop\Documentation%20arch&#233;ologique%20li&#233;e%20&#224;%20la%20th&#232;se\Analyses%20Statistiques.docx" TargetMode="External"/><Relationship Id="rId1252" Type="http://schemas.openxmlformats.org/officeDocument/2006/relationships/hyperlink" Target="file:///C:\Users\Thomas%20Huet\Desktop\Documentation%20arch&#233;ologique%20li&#233;e%20&#224;%20la%20th&#232;se\Cultures.docx" TargetMode="External"/><Relationship Id="rId2303" Type="http://schemas.openxmlformats.org/officeDocument/2006/relationships/hyperlink" Target="file:///C:\Users\Thomas%20Huet\Desktop\Documentation%20arch&#233;ologique%20li&#233;e%20&#224;%20la%20th&#232;se\Cultures.docx" TargetMode="External"/><Relationship Id="rId5459" Type="http://schemas.openxmlformats.org/officeDocument/2006/relationships/hyperlink" Target="file:///C:\Users\Thomas%20Huet\Desktop\Documentation%20arch&#233;ologique%20li&#233;e%20&#224;%20la%20th&#232;se\Sites.docx" TargetMode="External"/><Relationship Id="rId9330" Type="http://schemas.openxmlformats.org/officeDocument/2006/relationships/hyperlink" Target="file:///C:\Users\Thomas%20Huet\Desktop\Documentation%20arch&#233;ologique%20li&#233;e%20&#224;%20la%20th&#232;se\Cultures.docx" TargetMode="External"/><Relationship Id="rId4475" Type="http://schemas.openxmlformats.org/officeDocument/2006/relationships/hyperlink" Target="file:///C:\Users\Thomas%20Huet\Desktop\Documentation%20arch&#233;ologique%20li&#233;e%20&#224;%20la%20th&#232;se\Cultures.docx" TargetMode="External"/><Relationship Id="rId5873" Type="http://schemas.openxmlformats.org/officeDocument/2006/relationships/hyperlink" Target="file:///C:\Users\Thomas%20Huet\Desktop\Documentation%20arch&#233;ologique%20li&#233;e%20&#224;%20la%20th&#232;se\Cultures.docx" TargetMode="External"/><Relationship Id="rId6924" Type="http://schemas.openxmlformats.org/officeDocument/2006/relationships/hyperlink" Target="file:///C:\Users\Thomas%20Huet\Desktop\Documentation%20arch&#233;ologique%20li&#233;e%20&#224;%20la%20th&#232;se\Sites.docx" TargetMode="External"/><Relationship Id="rId11260" Type="http://schemas.openxmlformats.org/officeDocument/2006/relationships/hyperlink" Target="file:///C:\Users\Thomas%20Huet\Desktop\Documentation%20arch&#233;ologique%20li&#233;e%20&#224;%20la%20th&#232;se\Cultures.docx" TargetMode="External"/><Relationship Id="rId12311" Type="http://schemas.openxmlformats.org/officeDocument/2006/relationships/hyperlink" Target="file:///C:\Users\Thomas%20Huet\Desktop\Documentation%20arch&#233;ologique%20li&#233;e%20&#224;%20la%20th&#232;se\Sites.docx" TargetMode="External"/><Relationship Id="rId14069" Type="http://schemas.openxmlformats.org/officeDocument/2006/relationships/hyperlink" Target="file:///C:\Users\Thomas%20Huet\Desktop\Documentation%20arch&#233;ologique%20li&#233;e%20&#224;%20la%20th&#232;se\Sites.docx" TargetMode="External"/><Relationship Id="rId3077" Type="http://schemas.openxmlformats.org/officeDocument/2006/relationships/hyperlink" Target="file:///C:\Users\Thomas%20Huet\Desktop\Documentation%20arch&#233;ologique%20li&#233;e%20&#224;%20la%20th&#232;se\Sites.docx" TargetMode="External"/><Relationship Id="rId4128" Type="http://schemas.openxmlformats.org/officeDocument/2006/relationships/hyperlink" Target="file:///C:\Users\Thomas%20Huet\Desktop\Documentation%20arch&#233;ologique%20li&#233;e%20&#224;%20la%20th&#232;se\Cultures.docx" TargetMode="External"/><Relationship Id="rId5526" Type="http://schemas.openxmlformats.org/officeDocument/2006/relationships/hyperlink" Target="file:///C:\Users\Thomas%20Huet\Desktop\Documentation%20arch&#233;ologique%20li&#233;e%20&#224;%20la%20th&#232;se\Cultures.docx" TargetMode="External"/><Relationship Id="rId5940" Type="http://schemas.openxmlformats.org/officeDocument/2006/relationships/hyperlink" Target="file:///C:\Users\Thomas%20Huet\Desktop\Documentation%20arch&#233;ologique%20li&#233;e%20&#224;%20la%20th&#232;se\Cultures.docx" TargetMode="External"/><Relationship Id="rId14483" Type="http://schemas.openxmlformats.org/officeDocument/2006/relationships/hyperlink" Target="file:///C:\Users\Thomas%20Huet\Desktop\Documentation%20arch&#233;ologique%20li&#233;e%20&#224;%20la%20th&#232;se\Sites.docx" TargetMode="External"/><Relationship Id="rId2093" Type="http://schemas.openxmlformats.org/officeDocument/2006/relationships/hyperlink" Target="file:///C:\Users\Thomas%20Huet\Desktop\Documentation%20arch&#233;ologique%20li&#233;e%20&#224;%20la%20th&#232;se\Cultures.docx" TargetMode="External"/><Relationship Id="rId3491" Type="http://schemas.openxmlformats.org/officeDocument/2006/relationships/hyperlink" Target="file:///C:\Users\Thomas%20Huet\Desktop\Documentation%20arch&#233;ologique%20li&#233;e%20&#224;%20la%20th&#232;se\Cultures.docx" TargetMode="External"/><Relationship Id="rId4542" Type="http://schemas.openxmlformats.org/officeDocument/2006/relationships/hyperlink" Target="file:///C:\Users\Thomas%20Huet\Desktop\Documentation%20arch&#233;ologique%20li&#233;e%20&#224;%20la%20th&#232;se\Cultures.docx" TargetMode="External"/><Relationship Id="rId7698" Type="http://schemas.openxmlformats.org/officeDocument/2006/relationships/hyperlink" Target="file:///C:\Users\Thomas%20Huet\Desktop\Documentation%20arch&#233;ologique%20li&#233;e%20&#224;%20la%20th&#232;se\Cultures.docx" TargetMode="External"/><Relationship Id="rId8749" Type="http://schemas.openxmlformats.org/officeDocument/2006/relationships/hyperlink" Target="file:///C:\Users\Thomas%20Huet\Desktop\Documentation%20arch&#233;ologique%20li&#233;e%20&#224;%20la%20th&#232;se\Cultures.docx" TargetMode="External"/><Relationship Id="rId10679" Type="http://schemas.openxmlformats.org/officeDocument/2006/relationships/hyperlink" Target="file:///C:\Users\Thomas%20Huet\Desktop\Documentation%20arch&#233;ologique%20li&#233;e%20&#224;%20la%20th&#232;se\Cultures.docx" TargetMode="External"/><Relationship Id="rId13085" Type="http://schemas.openxmlformats.org/officeDocument/2006/relationships/hyperlink" Target="file:///C:\Users\Thomas%20Huet\Desktop\Documentation%20arch&#233;ologique%20li&#233;e%20&#224;%20la%20th&#232;se\Sites.docx" TargetMode="External"/><Relationship Id="rId14136" Type="http://schemas.openxmlformats.org/officeDocument/2006/relationships/hyperlink" Target="file:///C:\Users\Thomas%20Huet\Desktop\Documentation%20arch&#233;ologique%20li&#233;e%20&#224;%20la%20th&#232;se\Sites.docx" TargetMode="External"/><Relationship Id="rId14550" Type="http://schemas.openxmlformats.org/officeDocument/2006/relationships/hyperlink" Target="file:///C:\Users\Thomas%20Huet\Desktop\Documentation%20arch&#233;ologique%20li&#233;e%20&#224;%20la%20th&#232;se\Analyses%20Statistiques.docx" TargetMode="External"/><Relationship Id="rId3144" Type="http://schemas.openxmlformats.org/officeDocument/2006/relationships/hyperlink" Target="file:///C:\Users\Thomas%20Huet\Desktop\Documentation%20arch&#233;ologique%20li&#233;e%20&#224;%20la%20th&#232;se\Cultures.docx" TargetMode="External"/><Relationship Id="rId7765" Type="http://schemas.openxmlformats.org/officeDocument/2006/relationships/hyperlink" Target="file:///C:\Users\Thomas%20Huet\Desktop\Documentation%20arch&#233;ologique%20li&#233;e%20&#224;%20la%20th&#232;se\Cultures.docx" TargetMode="External"/><Relationship Id="rId8816" Type="http://schemas.openxmlformats.org/officeDocument/2006/relationships/hyperlink" Target="file:///C:\Users\Thomas%20Huet\Desktop\Documentation%20arch&#233;ologique%20li&#233;e%20&#224;%20la%20th&#232;se\Sites.docx" TargetMode="External"/><Relationship Id="rId10746" Type="http://schemas.openxmlformats.org/officeDocument/2006/relationships/hyperlink" Target="file:///C:\Users\Thomas%20Huet\Desktop\Documentation%20arch&#233;ologique%20li&#233;e%20&#224;%20la%20th&#232;se\Cultures.docx" TargetMode="External"/><Relationship Id="rId13152" Type="http://schemas.openxmlformats.org/officeDocument/2006/relationships/hyperlink" Target="file:///C:\Users\Thomas%20Huet\Desktop\Documentation%20arch&#233;ologique%20li&#233;e%20&#224;%20la%20th&#232;se\Sites.docx" TargetMode="External"/><Relationship Id="rId14203" Type="http://schemas.openxmlformats.org/officeDocument/2006/relationships/hyperlink" Target="file:///C:\Users\Thomas%20Huet\Desktop\Documentation%20arch&#233;ologique%20li&#233;e%20&#224;%20la%20th&#232;se\Sites.docx" TargetMode="External"/><Relationship Id="rId2160" Type="http://schemas.openxmlformats.org/officeDocument/2006/relationships/hyperlink" Target="file:///C:\Users\Thomas%20Huet\Desktop\Documentation%20arch&#233;ologique%20li&#233;e%20&#224;%20la%20th&#232;se\Cultures.docx" TargetMode="External"/><Relationship Id="rId3211" Type="http://schemas.openxmlformats.org/officeDocument/2006/relationships/hyperlink" Target="file:///C:\Users\Thomas%20Huet\Desktop\Documentation%20arch&#233;ologique%20li&#233;e%20&#224;%20la%20th&#232;se\Cultures.docx" TargetMode="External"/><Relationship Id="rId6367" Type="http://schemas.openxmlformats.org/officeDocument/2006/relationships/hyperlink" Target="file:///C:\Users\Thomas%20Huet\Desktop\Documentation%20arch&#233;ologique%20li&#233;e%20&#224;%20la%20th&#232;se\Cultures.docx" TargetMode="External"/><Relationship Id="rId6781" Type="http://schemas.openxmlformats.org/officeDocument/2006/relationships/hyperlink" Target="file:///C:\Users\Thomas%20Huet\Desktop\Documentation%20arch&#233;ologique%20li&#233;e%20&#224;%20la%20th&#232;se\Cultures.docx" TargetMode="External"/><Relationship Id="rId7418" Type="http://schemas.openxmlformats.org/officeDocument/2006/relationships/hyperlink" Target="file:///C:\Users\Thomas%20Huet\Desktop\Documentation%20arch&#233;ologique%20li&#233;e%20&#224;%20la%20th&#232;se\Sites.docx" TargetMode="External"/><Relationship Id="rId7832" Type="http://schemas.openxmlformats.org/officeDocument/2006/relationships/hyperlink" Target="file:///C:\Users\Thomas%20Huet\Desktop\Documentation%20arch&#233;ologique%20li&#233;e%20&#224;%20la%20th&#232;se\Sites.docx" TargetMode="External"/><Relationship Id="rId132" Type="http://schemas.openxmlformats.org/officeDocument/2006/relationships/hyperlink" Target="file:///C:\Users\Thomas%20Huet\Desktop\Documentation%20arch&#233;ologique%20li&#233;e%20&#224;%20la%20th&#232;se\Cultures.docx" TargetMode="External"/><Relationship Id="rId5383" Type="http://schemas.openxmlformats.org/officeDocument/2006/relationships/hyperlink" Target="file:///C:\Users\Thomas%20Huet\Desktop\Documentation%20arch&#233;ologique%20li&#233;e%20&#224;%20la%20th&#232;se\Sites.docx" TargetMode="External"/><Relationship Id="rId6434" Type="http://schemas.openxmlformats.org/officeDocument/2006/relationships/hyperlink" Target="file:///C:\Users\Thomas%20Huet\Desktop\Documentation%20arch&#233;ologique%20li&#233;e%20&#224;%20la%20th&#232;se\Sites.docx" TargetMode="External"/><Relationship Id="rId10813" Type="http://schemas.openxmlformats.org/officeDocument/2006/relationships/hyperlink" Target="Sites.docx" TargetMode="External"/><Relationship Id="rId13969" Type="http://schemas.openxmlformats.org/officeDocument/2006/relationships/hyperlink" Target="file:///C:\Users\Thomas%20Huet\Desktop\Documentation%20arch&#233;ologique%20li&#233;e%20&#224;%20la%20th&#232;se\Sites.docx" TargetMode="External"/><Relationship Id="rId1579" Type="http://schemas.openxmlformats.org/officeDocument/2006/relationships/hyperlink" Target="file:///C:\Users\Thomas%20Huet\Desktop\Documentation%20arch&#233;ologique%20li&#233;e%20&#224;%20la%20th&#232;se\Cultures.docx" TargetMode="External"/><Relationship Id="rId2977" Type="http://schemas.openxmlformats.org/officeDocument/2006/relationships/hyperlink" Target="file:///C:\Users\Thomas%20Huet\Desktop\Documentation%20arch&#233;ologique%20li&#233;e%20&#224;%20la%20th&#232;se\Cultures.docx" TargetMode="External"/><Relationship Id="rId5036" Type="http://schemas.openxmlformats.org/officeDocument/2006/relationships/hyperlink" Target="file:///C:\Users\Thomas%20Huet\Desktop\Documentation%20arch&#233;ologique%20li&#233;e%20&#224;%20la%20th&#232;se\Cultures.docx" TargetMode="External"/><Relationship Id="rId5450" Type="http://schemas.openxmlformats.org/officeDocument/2006/relationships/hyperlink" Target="file:///C:\Users\Thomas%20Huet\Desktop\Documentation%20arch&#233;ologique%20li&#233;e%20&#224;%20la%20th&#232;se\Cultures.docx" TargetMode="External"/><Relationship Id="rId12985" Type="http://schemas.openxmlformats.org/officeDocument/2006/relationships/hyperlink" Target="file:///C:\Users\Thomas%20Huet\Desktop\Documentation%20arch&#233;ologique%20li&#233;e%20&#224;%20la%20th&#232;se\Cultures.docx" TargetMode="External"/><Relationship Id="rId949" Type="http://schemas.openxmlformats.org/officeDocument/2006/relationships/hyperlink" Target="file:///C:\Users\Thomas%20Huet\Desktop\Documentation%20arch&#233;ologique%20li&#233;e%20&#224;%20la%20th&#232;se\Cultures.docx" TargetMode="External"/><Relationship Id="rId1993" Type="http://schemas.openxmlformats.org/officeDocument/2006/relationships/hyperlink" Target="file:///C:\Users\Thomas%20Huet\Desktop\Documentation%20arch&#233;ologique%20li&#233;e%20&#224;%20la%20th&#232;se\Sites.docx" TargetMode="External"/><Relationship Id="rId4052" Type="http://schemas.openxmlformats.org/officeDocument/2006/relationships/hyperlink" Target="file:///C:\Users\Thomas%20Huet\Desktop\Documentation%20arch&#233;ologique%20li&#233;e%20&#224;%20la%20th&#232;se\Cultures.docx" TargetMode="External"/><Relationship Id="rId5103" Type="http://schemas.openxmlformats.org/officeDocument/2006/relationships/hyperlink" Target="file:///C:\Users\Thomas%20Huet\Desktop\Documentation%20arch&#233;ologique%20li&#233;e%20&#224;%20la%20th&#232;se\Sites.docx" TargetMode="External"/><Relationship Id="rId6501" Type="http://schemas.openxmlformats.org/officeDocument/2006/relationships/hyperlink" Target="file:///C:\Users\Thomas%20Huet\Desktop\Documentation%20arch&#233;ologique%20li&#233;e%20&#224;%20la%20th&#232;se\Cultures.docx" TargetMode="External"/><Relationship Id="rId8259" Type="http://schemas.openxmlformats.org/officeDocument/2006/relationships/hyperlink" Target="file:///C:\Users\Thomas%20Huet\Desktop\Documentation%20arch&#233;ologique%20li&#233;e%20&#224;%20la%20th&#232;se\Sites.docx" TargetMode="External"/><Relationship Id="rId9657" Type="http://schemas.openxmlformats.org/officeDocument/2006/relationships/hyperlink" Target="file:///C:\Users\Thomas%20Huet\Desktop\Documentation%20arch&#233;ologique%20li&#233;e%20&#224;%20la%20th&#232;se\Sites.docx" TargetMode="External"/><Relationship Id="rId11587" Type="http://schemas.openxmlformats.org/officeDocument/2006/relationships/hyperlink" Target="file:///C:\Users\Thomas%20Huet\Desktop\Documentation%20arch&#233;ologique%20li&#233;e%20&#224;%20la%20th&#232;se\Cultures.docx" TargetMode="External"/><Relationship Id="rId12638" Type="http://schemas.openxmlformats.org/officeDocument/2006/relationships/hyperlink" Target="file:///C:\Users\Thomas%20Huet\Desktop\Documentation%20arch&#233;ologique%20li&#233;e%20&#224;%20la%20th&#232;se\Sites.docx" TargetMode="External"/><Relationship Id="rId1646" Type="http://schemas.openxmlformats.org/officeDocument/2006/relationships/hyperlink" Target="file:///C:\Users\Thomas%20Huet\Desktop\Documentation%20arch&#233;ologique%20li&#233;e%20&#224;%20la%20th&#232;se\Sites.docx" TargetMode="External"/><Relationship Id="rId8673" Type="http://schemas.openxmlformats.org/officeDocument/2006/relationships/hyperlink" Target="file:///C:\Users\Thomas%20Huet\Desktop\Documentation%20arch&#233;ologique%20li&#233;e%20&#224;%20la%20th&#232;se\Sites.docx" TargetMode="External"/><Relationship Id="rId9724" Type="http://schemas.openxmlformats.org/officeDocument/2006/relationships/hyperlink" Target="file:///C:\Users\Thomas%20Huet\Desktop\Documentation%20arch&#233;ologique%20li&#233;e%20&#224;%20la%20th&#232;se\Sites.docx" TargetMode="External"/><Relationship Id="rId10189" Type="http://schemas.openxmlformats.org/officeDocument/2006/relationships/hyperlink" Target="file:///C:\Users\Thomas%20Huet\Desktop\Documentation%20arch&#233;ologique%20li&#233;e%20&#224;%20la%20th&#232;se\Sites.docx" TargetMode="External"/><Relationship Id="rId11654" Type="http://schemas.openxmlformats.org/officeDocument/2006/relationships/hyperlink" Target="file:///C:\Users\Thomas%20Huet\Desktop\Documentation%20arch&#233;ologique%20li&#233;e%20&#224;%20la%20th&#232;se\Sites.docx" TargetMode="External"/><Relationship Id="rId12705" Type="http://schemas.openxmlformats.org/officeDocument/2006/relationships/hyperlink" Target="file:///C:\Users\Thomas%20Huet\Desktop\Documentation%20arch&#233;ologique%20li&#233;e%20&#224;%20la%20th&#232;se\Sites.docx" TargetMode="External"/><Relationship Id="rId14060" Type="http://schemas.openxmlformats.org/officeDocument/2006/relationships/hyperlink" Target="file:///C:\Users\Thomas%20Huet\Desktop\Documentation%20arch&#233;ologique%20li&#233;e%20&#224;%20la%20th&#232;se\Sites.docx" TargetMode="External"/><Relationship Id="rId1713" Type="http://schemas.openxmlformats.org/officeDocument/2006/relationships/hyperlink" Target="file:///C:\Users\Thomas%20Huet\Desktop\Documentation%20arch&#233;ologique%20li&#233;e%20&#224;%20la%20th&#232;se\Sites.docx" TargetMode="External"/><Relationship Id="rId4869" Type="http://schemas.openxmlformats.org/officeDocument/2006/relationships/hyperlink" Target="file:///C:\Users\Thomas%20Huet\Desktop\Documentation%20arch&#233;ologique%20li&#233;e%20&#224;%20la%20th&#232;se\Cultures.docx" TargetMode="External"/><Relationship Id="rId7275" Type="http://schemas.openxmlformats.org/officeDocument/2006/relationships/hyperlink" Target="file:///C:\Users\Thomas%20Huet\Desktop\Documentation%20arch&#233;ologique%20li&#233;e%20&#224;%20la%20th&#232;se\Sites.docx" TargetMode="External"/><Relationship Id="rId8326" Type="http://schemas.openxmlformats.org/officeDocument/2006/relationships/hyperlink" Target="file:///C:\Users\Thomas%20Huet\Desktop\Documentation%20arch&#233;ologique%20li&#233;e%20&#224;%20la%20th&#232;se\Cultures.docx" TargetMode="External"/><Relationship Id="rId8740" Type="http://schemas.openxmlformats.org/officeDocument/2006/relationships/hyperlink" Target="file:///C:\Users\Thomas%20Huet\Desktop\Documentation%20arch&#233;ologique%20li&#233;e%20&#224;%20la%20th&#232;se\Cultures.docx" TargetMode="External"/><Relationship Id="rId10256" Type="http://schemas.openxmlformats.org/officeDocument/2006/relationships/hyperlink" Target="file:///C:\Users\Thomas%20Huet\Desktop\Documentation%20arch&#233;ologique%20li&#233;e%20&#224;%20la%20th&#232;se\Cultures.docx" TargetMode="External"/><Relationship Id="rId10670" Type="http://schemas.openxmlformats.org/officeDocument/2006/relationships/hyperlink" Target="file:///C:\Users\Thomas%20Huet\Desktop\Documentation%20arch&#233;ologique%20li&#233;e%20&#224;%20la%20th&#232;se\Cultures.docx" TargetMode="External"/><Relationship Id="rId11307" Type="http://schemas.openxmlformats.org/officeDocument/2006/relationships/hyperlink" Target="file:///C:\Users\Thomas%20Huet\Desktop\Documentation%20arch&#233;ologique%20li&#233;e%20&#224;%20la%20th&#232;se\Sites.docx" TargetMode="External"/><Relationship Id="rId11721" Type="http://schemas.openxmlformats.org/officeDocument/2006/relationships/hyperlink" Target="file:///C:\Users\Thomas%20Huet\Desktop\Documentation%20arch&#233;ologique%20li&#233;e%20&#224;%20la%20th&#232;se\Cultures.docx" TargetMode="External"/><Relationship Id="rId3885" Type="http://schemas.openxmlformats.org/officeDocument/2006/relationships/hyperlink" Target="file:///C:\Users\Thomas%20Huet\Desktop\Documentation%20arch&#233;ologique%20li&#233;e%20&#224;%20la%20th&#232;se\Cultures.docx" TargetMode="External"/><Relationship Id="rId4936" Type="http://schemas.openxmlformats.org/officeDocument/2006/relationships/hyperlink" Target="file:///C:\Users\Thomas%20Huet\Desktop\Documentation%20arch&#233;ologique%20li&#233;e%20&#224;%20la%20th&#232;se\Cultures.docx" TargetMode="External"/><Relationship Id="rId6291" Type="http://schemas.openxmlformats.org/officeDocument/2006/relationships/hyperlink" Target="file:///C:\Users\Thomas%20Huet\Desktop\Documentation%20arch&#233;ologique%20li&#233;e%20&#224;%20la%20th&#232;se\Cultures.docx" TargetMode="External"/><Relationship Id="rId7342" Type="http://schemas.openxmlformats.org/officeDocument/2006/relationships/hyperlink" Target="file:///C:\Users\Thomas%20Huet\Desktop\Documentation%20arch&#233;ologique%20li&#233;e%20&#224;%20la%20th&#232;se\Sites.docx" TargetMode="External"/><Relationship Id="rId10323" Type="http://schemas.openxmlformats.org/officeDocument/2006/relationships/hyperlink" Target="file:///C:\Users\Thomas%20Huet\Desktop\Documentation%20arch&#233;ologique%20li&#233;e%20&#224;%20la%20th&#232;se\Cultures.docx" TargetMode="External"/><Relationship Id="rId13479" Type="http://schemas.openxmlformats.org/officeDocument/2006/relationships/hyperlink" Target="file:///C:\Users\Thomas%20Huet\Desktop\Documentation%20arch&#233;ologique%20li&#233;e%20&#224;%20la%20th&#232;se\Sites.docx" TargetMode="External"/><Relationship Id="rId2487" Type="http://schemas.openxmlformats.org/officeDocument/2006/relationships/hyperlink" Target="file:///C:\Users\Thomas%20Huet\Desktop\Documentation%20arch&#233;ologique%20li&#233;e%20&#224;%20la%20th&#232;se\Sites.docx" TargetMode="External"/><Relationship Id="rId3538" Type="http://schemas.openxmlformats.org/officeDocument/2006/relationships/hyperlink" Target="file:///C:\Users\Thomas%20Huet\Desktop\Documentation%20arch&#233;ologique%20li&#233;e%20&#224;%20la%20th&#232;se\Cultures.docx" TargetMode="External"/><Relationship Id="rId12495" Type="http://schemas.openxmlformats.org/officeDocument/2006/relationships/hyperlink" Target="file:///C:\Users\Thomas%20Huet\Desktop\Documentation%20arch&#233;ologique%20li&#233;e%20&#224;%20la%20th&#232;se\Cultures.docx" TargetMode="External"/><Relationship Id="rId13893" Type="http://schemas.openxmlformats.org/officeDocument/2006/relationships/hyperlink" Target="file:///C:\Users\Thomas%20Huet\Desktop\Documentation%20arch&#233;ologique%20li&#233;e%20&#224;%20la%20th&#232;se\Environnement.docx" TargetMode="External"/><Relationship Id="rId459" Type="http://schemas.openxmlformats.org/officeDocument/2006/relationships/hyperlink" Target="file:///C:\Users\Thomas%20Huet\Desktop\Documentation%20arch&#233;ologique%20li&#233;e%20&#224;%20la%20th&#232;se\Cultures.docx" TargetMode="External"/><Relationship Id="rId873" Type="http://schemas.openxmlformats.org/officeDocument/2006/relationships/hyperlink" Target="file:///C:\Users\Thomas%20Huet\Desktop\Documentation%20arch&#233;ologique%20li&#233;e%20&#224;%20la%20th&#232;se\Cultures.docx" TargetMode="External"/><Relationship Id="rId1089" Type="http://schemas.openxmlformats.org/officeDocument/2006/relationships/hyperlink" Target="file:///C:\Users\Thomas%20Huet\Desktop\Documentation%20arch&#233;ologique%20li&#233;e%20&#224;%20la%20th&#232;se\Cultures.docx" TargetMode="External"/><Relationship Id="rId2554" Type="http://schemas.openxmlformats.org/officeDocument/2006/relationships/hyperlink" Target="file:///C:\Users\Thomas%20Huet\Desktop\Documentation%20arch&#233;ologique%20li&#233;e%20&#224;%20la%20th&#232;se\Sites.docx" TargetMode="External"/><Relationship Id="rId3952" Type="http://schemas.openxmlformats.org/officeDocument/2006/relationships/hyperlink" Target="file:///C:\Users\Thomas%20Huet\Desktop\Documentation%20arch&#233;ologique%20li&#233;e%20&#224;%20la%20th&#232;se\Cultures.docx" TargetMode="External"/><Relationship Id="rId6011" Type="http://schemas.openxmlformats.org/officeDocument/2006/relationships/hyperlink" Target="file:///C:\Users\Thomas%20Huet\Desktop\Documentation%20arch&#233;ologique%20li&#233;e%20&#224;%20la%20th&#232;se\Cultures.docx" TargetMode="External"/><Relationship Id="rId9167" Type="http://schemas.openxmlformats.org/officeDocument/2006/relationships/hyperlink" Target="file:///C:\Users\Thomas%20Huet\Desktop\Documentation%20arch&#233;ologique%20li&#233;e%20&#224;%20la%20th&#232;se\Sites.docx" TargetMode="External"/><Relationship Id="rId9581" Type="http://schemas.openxmlformats.org/officeDocument/2006/relationships/hyperlink" Target="file:///C:\Users\Thomas%20Huet\Desktop\Documentation%20arch&#233;ologique%20li&#233;e%20&#224;%20la%20th&#232;se\Cultures.docx" TargetMode="External"/><Relationship Id="rId11097" Type="http://schemas.openxmlformats.org/officeDocument/2006/relationships/hyperlink" Target="file:///C:\Users\Thomas%20Huet\Desktop\Documentation%20arch&#233;ologique%20li&#233;e%20&#224;%20la%20th&#232;se\Cultures.docx" TargetMode="External"/><Relationship Id="rId12148" Type="http://schemas.openxmlformats.org/officeDocument/2006/relationships/hyperlink" Target="file:///C:\Users\Thomas%20Huet\Desktop\Documentation%20arch&#233;ologique%20li&#233;e%20&#224;%20la%20th&#232;se\Cultures.docx" TargetMode="External"/><Relationship Id="rId13546" Type="http://schemas.openxmlformats.org/officeDocument/2006/relationships/hyperlink" Target="file:///C:\Users\Thomas%20Huet\Desktop\Documentation%20arch&#233;ologique%20li&#233;e%20&#224;%20la%20th&#232;se\Sites.docx" TargetMode="External"/><Relationship Id="rId13960" Type="http://schemas.openxmlformats.org/officeDocument/2006/relationships/hyperlink" Target="file:///C:\Users\Thomas%20Huet\Desktop\Documentation%20arch&#233;ologique%20li&#233;e%20&#224;%20la%20th&#232;se\Environnement.docx" TargetMode="External"/><Relationship Id="rId526" Type="http://schemas.openxmlformats.org/officeDocument/2006/relationships/hyperlink" Target="file:///C:\Users\Thomas%20Huet\Desktop\Documentation%20arch&#233;ologique%20li&#233;e%20&#224;%20la%20th&#232;se\Sites.docx" TargetMode="External"/><Relationship Id="rId1156" Type="http://schemas.openxmlformats.org/officeDocument/2006/relationships/hyperlink" Target="file:///C:\Users\Thomas%20Huet\Desktop\Documentation%20arch&#233;ologique%20li&#233;e%20&#224;%20la%20th&#232;se\Sites.docx" TargetMode="External"/><Relationship Id="rId2207" Type="http://schemas.openxmlformats.org/officeDocument/2006/relationships/hyperlink" Target="file:///C:\Users\Thomas%20Huet\Desktop\Documentation%20arch&#233;ologique%20li&#233;e%20&#224;%20la%20th&#232;se\Cultures.docx" TargetMode="External"/><Relationship Id="rId3605" Type="http://schemas.openxmlformats.org/officeDocument/2006/relationships/hyperlink" Target="file:///C:\Users\Thomas%20Huet\Desktop\Documentation%20arch&#233;ologique%20li&#233;e%20&#224;%20la%20th&#232;se\Cultures.docx" TargetMode="External"/><Relationship Id="rId8183" Type="http://schemas.openxmlformats.org/officeDocument/2006/relationships/hyperlink" Target="file:///C:\Users\Thomas%20Huet\Desktop\Documentation%20arch&#233;ologique%20li&#233;e%20&#224;%20la%20th&#232;se\Cultures.docx" TargetMode="External"/><Relationship Id="rId9234" Type="http://schemas.openxmlformats.org/officeDocument/2006/relationships/hyperlink" Target="file:///C:\Users\Thomas%20Huet\Desktop\Documentation%20arch&#233;ologique%20li&#233;e%20&#224;%20la%20th&#232;se\Sites.docx" TargetMode="External"/><Relationship Id="rId12562" Type="http://schemas.openxmlformats.org/officeDocument/2006/relationships/hyperlink" Target="file:///C:\Users\Thomas%20Huet\Desktop\Documentation%20arch&#233;ologique%20li&#233;e%20&#224;%20la%20th&#232;se\Sites.docx" TargetMode="External"/><Relationship Id="rId13613" Type="http://schemas.openxmlformats.org/officeDocument/2006/relationships/hyperlink" Target="file:///C:\Users\Thomas%20Huet\Desktop\Documentation%20arch&#233;ologique%20li&#233;e%20&#224;%20la%20th&#232;se\Sites.docx" TargetMode="External"/><Relationship Id="rId940" Type="http://schemas.openxmlformats.org/officeDocument/2006/relationships/hyperlink" Target="file:///C:\Users\Thomas%20Huet\Desktop\Documentation%20arch&#233;ologique%20li&#233;e%20&#224;%20la%20th&#232;se\Cultures.docx" TargetMode="External"/><Relationship Id="rId1570" Type="http://schemas.openxmlformats.org/officeDocument/2006/relationships/hyperlink" Target="file:///C:\Users\Thomas%20Huet\Desktop\Documentation%20arch&#233;ologique%20li&#233;e%20&#224;%20la%20th&#232;se\Cultures.docx" TargetMode="External"/><Relationship Id="rId2621" Type="http://schemas.openxmlformats.org/officeDocument/2006/relationships/hyperlink" Target="file:///C:\Users\Thomas%20Huet\Desktop\Documentation%20arch&#233;ologique%20li&#233;e%20&#224;%20la%20th&#232;se\Sites.docx" TargetMode="External"/><Relationship Id="rId5777" Type="http://schemas.openxmlformats.org/officeDocument/2006/relationships/hyperlink" Target="file:///C:\Users\Thomas%20Huet\Desktop\Documentation%20arch&#233;ologique%20li&#233;e%20&#224;%20la%20th&#232;se\Sites.docx" TargetMode="External"/><Relationship Id="rId6828" Type="http://schemas.openxmlformats.org/officeDocument/2006/relationships/hyperlink" Target="file:///C:\Users\Thomas%20Huet\Desktop\Documentation%20arch&#233;ologique%20li&#233;e%20&#224;%20la%20th&#232;se\Sites.docx" TargetMode="External"/><Relationship Id="rId11164" Type="http://schemas.openxmlformats.org/officeDocument/2006/relationships/hyperlink" Target="file:///C:\Users\Thomas%20Huet\Desktop\Documentation%20arch&#233;ologique%20li&#233;e%20&#224;%20la%20th&#232;se\Cultures.docx" TargetMode="External"/><Relationship Id="rId12215" Type="http://schemas.openxmlformats.org/officeDocument/2006/relationships/hyperlink" Target="file:///C:\Users\Thomas%20Huet\Desktop\Documentation%20arch&#233;ologique%20li&#233;e%20&#224;%20la%20th&#232;se\Cultures.docx" TargetMode="External"/><Relationship Id="rId1223" Type="http://schemas.openxmlformats.org/officeDocument/2006/relationships/hyperlink" Target="file:///C:\Users\Thomas%20Huet\Desktop\Documentation%20arch&#233;ologique%20li&#233;e%20&#224;%20la%20th&#232;se\Cultures.docx" TargetMode="External"/><Relationship Id="rId4379" Type="http://schemas.openxmlformats.org/officeDocument/2006/relationships/hyperlink" Target="file:///C:\Users\Thomas%20Huet\Desktop\Documentation%20arch&#233;ologique%20li&#233;e%20&#224;%20la%20th&#232;se\Sites.docx" TargetMode="External"/><Relationship Id="rId4793" Type="http://schemas.openxmlformats.org/officeDocument/2006/relationships/hyperlink" Target="file:///C:\Users\Thomas%20Huet\Desktop\Documentation%20arch&#233;ologique%20li&#233;e%20&#224;%20la%20th&#232;se\Cultures.docx" TargetMode="External"/><Relationship Id="rId5844" Type="http://schemas.openxmlformats.org/officeDocument/2006/relationships/hyperlink" Target="file:///C:\Users\Thomas%20Huet\Desktop\Documentation%20arch&#233;ologique%20li&#233;e%20&#224;%20la%20th&#232;se\Cultures.docx" TargetMode="External"/><Relationship Id="rId8250" Type="http://schemas.openxmlformats.org/officeDocument/2006/relationships/hyperlink" Target="file:///C:\Users\Thomas%20Huet\Desktop\Documentation%20arch&#233;ologique%20li&#233;e%20&#224;%20la%20th&#232;se\Cultures.docx" TargetMode="External"/><Relationship Id="rId9301" Type="http://schemas.openxmlformats.org/officeDocument/2006/relationships/hyperlink" Target="file:///C:\Users\Thomas%20Huet\Desktop\Documentation%20arch&#233;ologique%20li&#233;e%20&#224;%20la%20th&#232;se\Cultures.docx" TargetMode="External"/><Relationship Id="rId10180" Type="http://schemas.openxmlformats.org/officeDocument/2006/relationships/hyperlink" Target="file:///C:\Users\Thomas%20Huet\Desktop\Documentation%20arch&#233;ologique%20li&#233;e%20&#224;%20la%20th&#232;se\Sites.docx" TargetMode="External"/><Relationship Id="rId11231" Type="http://schemas.openxmlformats.org/officeDocument/2006/relationships/hyperlink" Target="file:///C:\Users\Thomas%20Huet\Desktop\Documentation%20arch&#233;ologique%20li&#233;e%20&#224;%20la%20th&#232;se\Sites.docx" TargetMode="External"/><Relationship Id="rId14387" Type="http://schemas.openxmlformats.org/officeDocument/2006/relationships/hyperlink" Target="file:///C:\Users\Thomas%20Huet\Desktop\Documentation%20arch&#233;ologique%20li&#233;e%20&#224;%20la%20th&#232;se\Sites.docx" TargetMode="External"/><Relationship Id="rId3395" Type="http://schemas.openxmlformats.org/officeDocument/2006/relationships/hyperlink" Target="file:///C:\Users\Thomas%20Huet\Desktop\Documentation%20arch&#233;ologique%20li&#233;e%20&#224;%20la%20th&#232;se\Sites.docx" TargetMode="External"/><Relationship Id="rId4446" Type="http://schemas.openxmlformats.org/officeDocument/2006/relationships/hyperlink" Target="file:///C:\Users\Thomas%20Huet\Desktop\Documentation%20arch&#233;ologique%20li&#233;e%20&#224;%20la%20th&#232;se\Cultures.docx" TargetMode="External"/><Relationship Id="rId4860" Type="http://schemas.openxmlformats.org/officeDocument/2006/relationships/hyperlink" Target="file:///C:\Users\Thomas%20Huet\Desktop\Documentation%20arch&#233;ologique%20li&#233;e%20&#224;%20la%20th&#232;se\Cultures.docx" TargetMode="External"/><Relationship Id="rId5911" Type="http://schemas.openxmlformats.org/officeDocument/2006/relationships/hyperlink" Target="file:///C:\Users\Thomas%20Huet\Desktop\Documentation%20arch&#233;ologique%20li&#233;e%20&#224;%20la%20th&#232;se\Cultures.docx" TargetMode="External"/><Relationship Id="rId14454" Type="http://schemas.openxmlformats.org/officeDocument/2006/relationships/hyperlink" Target="file:///C:\Users\Thomas%20Huet\Desktop\Documentation%20arch&#233;ologique%20li&#233;e%20&#224;%20la%20th&#232;se\Sites.docx" TargetMode="External"/><Relationship Id="rId3048" Type="http://schemas.openxmlformats.org/officeDocument/2006/relationships/hyperlink" Target="file:///C:\Users\Thomas%20Huet\Desktop\Documentation%20arch&#233;ologique%20li&#233;e%20&#224;%20la%20th&#232;se\Sites.docx" TargetMode="External"/><Relationship Id="rId3462" Type="http://schemas.openxmlformats.org/officeDocument/2006/relationships/hyperlink" Target="file:///C:\Users\Thomas%20Huet\Desktop\Documentation%20arch&#233;ologique%20li&#233;e%20&#224;%20la%20th&#232;se\Cultures.docx" TargetMode="External"/><Relationship Id="rId4513" Type="http://schemas.openxmlformats.org/officeDocument/2006/relationships/hyperlink" Target="file:///C:\Users\Thomas%20Huet\Desktop\Documentation%20arch&#233;ologique%20li&#233;e%20&#224;%20la%20th&#232;se\Cultures.docx" TargetMode="External"/><Relationship Id="rId7669" Type="http://schemas.openxmlformats.org/officeDocument/2006/relationships/hyperlink" Target="file:///C:\Users\Thomas%20Huet\Desktop\Documentation%20arch&#233;ologique%20li&#233;e%20&#224;%20la%20th&#232;se\Cultures.docx" TargetMode="External"/><Relationship Id="rId10997" Type="http://schemas.openxmlformats.org/officeDocument/2006/relationships/hyperlink" Target="file:///C:\Users\Thomas%20Huet\Desktop\Documentation%20arch&#233;ologique%20li&#233;e%20&#224;%20la%20th&#232;se\Sites.docx" TargetMode="External"/><Relationship Id="rId13056" Type="http://schemas.openxmlformats.org/officeDocument/2006/relationships/hyperlink" Target="file:///C:\Users\Thomas%20Huet\Desktop\Documentation%20arch&#233;ologique%20li&#233;e%20&#224;%20la%20th&#232;se\Sites.docx" TargetMode="External"/><Relationship Id="rId14107" Type="http://schemas.openxmlformats.org/officeDocument/2006/relationships/hyperlink" Target="file:///C:\Users\Thomas%20Huet\Desktop\Documentation%20arch&#233;ologique%20li&#233;e%20&#224;%20la%20th&#232;se\Sites.docx" TargetMode="External"/><Relationship Id="rId383" Type="http://schemas.openxmlformats.org/officeDocument/2006/relationships/hyperlink" Target="file:///C:\Users\Thomas%20Huet\Desktop\Documentation%20arch&#233;ologique%20li&#233;e%20&#224;%20la%20th&#232;se\Cultures.docx" TargetMode="External"/><Relationship Id="rId2064" Type="http://schemas.openxmlformats.org/officeDocument/2006/relationships/hyperlink" Target="file:///C:\Users\Thomas%20Huet\Desktop\Documentation%20arch&#233;ologique%20li&#233;e%20&#224;%20la%20th&#232;se\Cultures.docx" TargetMode="External"/><Relationship Id="rId3115" Type="http://schemas.openxmlformats.org/officeDocument/2006/relationships/hyperlink" Target="file:///C:\Users\Thomas%20Huet\Desktop\Documentation%20arch&#233;ologique%20li&#233;e%20&#224;%20la%20th&#232;se\Sites.docx" TargetMode="External"/><Relationship Id="rId6685" Type="http://schemas.openxmlformats.org/officeDocument/2006/relationships/hyperlink" Target="file:///C:\Users\Thomas%20Huet\Desktop\Documentation%20arch&#233;ologique%20li&#233;e%20&#224;%20la%20th&#232;se\Analyses%20Statistiques.docx" TargetMode="External"/><Relationship Id="rId9091" Type="http://schemas.openxmlformats.org/officeDocument/2006/relationships/hyperlink" Target="file:///C:\Users\Thomas%20Huet\Desktop\Documentation%20arch&#233;ologique%20li&#233;e%20&#224;%20la%20th&#232;se\Cultures.docx" TargetMode="External"/><Relationship Id="rId12072" Type="http://schemas.openxmlformats.org/officeDocument/2006/relationships/hyperlink" Target="file:///C:\Users\Thomas%20Huet\Desktop\Documentation%20arch&#233;ologique%20li&#233;e%20&#224;%20la%20th&#232;se\Sites.docx" TargetMode="External"/><Relationship Id="rId13123" Type="http://schemas.openxmlformats.org/officeDocument/2006/relationships/hyperlink" Target="file:///C:\Users\Thomas%20Huet\Desktop\Documentation%20arch&#233;ologique%20li&#233;e%20&#224;%20la%20th&#232;se\Sites.docx" TargetMode="External"/><Relationship Id="rId13470" Type="http://schemas.openxmlformats.org/officeDocument/2006/relationships/hyperlink" Target="file:///C:\Users\Thomas%20Huet\Desktop\Documentation%20arch&#233;ologique%20li&#233;e%20&#224;%20la%20th&#232;se\Cultures.docx" TargetMode="External"/><Relationship Id="rId14521" Type="http://schemas.openxmlformats.org/officeDocument/2006/relationships/hyperlink" Target="file:///C:\Users\Thomas%20Huet\Desktop\Documentation%20arch&#233;ologique%20li&#233;e%20&#224;%20la%20th&#232;se\Sites.docx" TargetMode="External"/><Relationship Id="rId450" Type="http://schemas.openxmlformats.org/officeDocument/2006/relationships/hyperlink" Target="file:///C:\Users\Thomas%20Huet\Desktop\Documentation%20arch&#233;ologique%20li&#233;e%20&#224;%20la%20th&#232;se\Sites.docx" TargetMode="External"/><Relationship Id="rId1080" Type="http://schemas.openxmlformats.org/officeDocument/2006/relationships/hyperlink" Target="file:///C:\Users\Thomas%20Huet\Desktop\Documentation%20arch&#233;ologique%20li&#233;e%20&#224;%20la%20th&#232;se\Cultures.docx" TargetMode="External"/><Relationship Id="rId2131" Type="http://schemas.openxmlformats.org/officeDocument/2006/relationships/hyperlink" Target="file:///C:\Users\Thomas%20Huet\Desktop\Documentation%20arch&#233;ologique%20li&#233;e%20&#224;%20la%20th&#232;se\Sites.docx" TargetMode="External"/><Relationship Id="rId5287" Type="http://schemas.openxmlformats.org/officeDocument/2006/relationships/hyperlink" Target="file:///C:\Users\Thomas%20Huet\Desktop\Documentation%20arch&#233;ologique%20li&#233;e%20&#224;%20la%20th&#232;se\Sites.docx" TargetMode="External"/><Relationship Id="rId6338" Type="http://schemas.openxmlformats.org/officeDocument/2006/relationships/hyperlink" Target="file:///C:\Users\Thomas%20Huet\Desktop\Documentation%20arch&#233;ologique%20li&#233;e%20&#224;%20la%20th&#232;se\Sites.docx" TargetMode="External"/><Relationship Id="rId7736" Type="http://schemas.openxmlformats.org/officeDocument/2006/relationships/hyperlink" Target="file:///C:\Users\Thomas%20Huet\Desktop\Documentation%20arch&#233;ologique%20li&#233;e%20&#224;%20la%20th&#232;se\Sites.docx" TargetMode="External"/><Relationship Id="rId10717" Type="http://schemas.openxmlformats.org/officeDocument/2006/relationships/hyperlink" Target="file:///C:\Users\Thomas%20Huet\Desktop\Documentation%20arch&#233;ologique%20li&#233;e%20&#224;%20la%20th&#232;se\Cultures.docx" TargetMode="External"/><Relationship Id="rId103" Type="http://schemas.openxmlformats.org/officeDocument/2006/relationships/hyperlink" Target="file:///C:\Users\Thomas%20Huet\Desktop\Documentation%20arch&#233;ologique%20li&#233;e%20&#224;%20la%20th&#232;se\Sites.docx" TargetMode="External"/><Relationship Id="rId6752" Type="http://schemas.openxmlformats.org/officeDocument/2006/relationships/hyperlink" Target="file:///C:\Users\Thomas%20Huet\Desktop\Documentation%20arch&#233;ologique%20li&#233;e%20&#224;%20la%20th&#232;se\Sites.docx" TargetMode="External"/><Relationship Id="rId7803" Type="http://schemas.openxmlformats.org/officeDocument/2006/relationships/hyperlink" Target="file:///C:\Users\Thomas%20Huet\Desktop\Documentation%20arch&#233;ologique%20li&#233;e%20&#224;%20la%20th&#232;se\Cultures.docx" TargetMode="External"/><Relationship Id="rId12889" Type="http://schemas.openxmlformats.org/officeDocument/2006/relationships/hyperlink" Target="file:///C:\Users\Thomas%20Huet\Desktop\Documentation%20arch&#233;ologique%20li&#233;e%20&#224;%20la%20th&#232;se\Cultures.docx" TargetMode="External"/><Relationship Id="rId1897" Type="http://schemas.openxmlformats.org/officeDocument/2006/relationships/hyperlink" Target="file:///C:\Users\Thomas%20Huet\Desktop\Documentation%20arch&#233;ologique%20li&#233;e%20&#224;%20la%20th&#232;se\Sites.docx" TargetMode="External"/><Relationship Id="rId2948" Type="http://schemas.openxmlformats.org/officeDocument/2006/relationships/hyperlink" Target="file:///C:\Users\Thomas%20Huet\Desktop\Documentation%20arch&#233;ologique%20li&#233;e%20&#224;%20la%20th&#232;se\Cultures.docx" TargetMode="External"/><Relationship Id="rId5354" Type="http://schemas.openxmlformats.org/officeDocument/2006/relationships/hyperlink" Target="file:///C:\Users\Thomas%20Huet\Desktop\Documentation%20arch&#233;ologique%20li&#233;e%20&#224;%20la%20th&#232;se\Sites.docx" TargetMode="External"/><Relationship Id="rId6405" Type="http://schemas.openxmlformats.org/officeDocument/2006/relationships/hyperlink" Target="file:///C:\Users\Thomas%20Huet\Desktop\Documentation%20arch&#233;ologique%20li&#233;e%20&#224;%20la%20th&#232;se\Cultures.docx" TargetMode="External"/><Relationship Id="rId9975" Type="http://schemas.openxmlformats.org/officeDocument/2006/relationships/hyperlink" Target="file:///C:\Users\Thomas%20Huet\Desktop\Documentation%20arch&#233;ologique%20li&#233;e%20&#224;%20la%20th&#232;se\DescriptionRoches.docx" TargetMode="External"/><Relationship Id="rId12956" Type="http://schemas.openxmlformats.org/officeDocument/2006/relationships/hyperlink" Target="file:///C:\Users\Thomas%20Huet\Desktop\Documentation%20arch&#233;ologique%20li&#233;e%20&#224;%20la%20th&#232;se\Sites.docx" TargetMode="External"/><Relationship Id="rId1964" Type="http://schemas.openxmlformats.org/officeDocument/2006/relationships/hyperlink" Target="file:///C:\Users\Thomas%20Huet\Desktop\Documentation%20arch&#233;ologique%20li&#233;e%20&#224;%20la%20th&#232;se\Cultures.docx" TargetMode="External"/><Relationship Id="rId4370" Type="http://schemas.openxmlformats.org/officeDocument/2006/relationships/hyperlink" Target="file:///C:\Users\Thomas%20Huet\Desktop\Documentation%20arch&#233;ologique%20li&#233;e%20&#224;%20la%20th&#232;se\Cultures.docx" TargetMode="External"/><Relationship Id="rId5007" Type="http://schemas.openxmlformats.org/officeDocument/2006/relationships/hyperlink" Target="file:///C:\Users\Thomas%20Huet\Desktop\Documentation%20arch&#233;ologique%20li&#233;e%20&#224;%20la%20th&#232;se\Sites.docx" TargetMode="External"/><Relationship Id="rId5421" Type="http://schemas.openxmlformats.org/officeDocument/2006/relationships/hyperlink" Target="file:///C:\Users\Thomas%20Huet\Desktop\Documentation%20arch&#233;ologique%20li&#233;e%20&#224;%20la%20th&#232;se\Sites.docx" TargetMode="External"/><Relationship Id="rId8577" Type="http://schemas.openxmlformats.org/officeDocument/2006/relationships/hyperlink" Target="file:///C:\Users\Thomas%20Huet\Desktop\Documentation%20arch&#233;ologique%20li&#233;e%20&#224;%20la%20th&#232;se\Sites.docx" TargetMode="External"/><Relationship Id="rId8991" Type="http://schemas.openxmlformats.org/officeDocument/2006/relationships/hyperlink" Target="file:///C:\Users\Thomas%20Huet\Desktop\Documentation%20arch&#233;ologique%20li&#233;e%20&#224;%20la%20th&#232;se\Cultures.docx" TargetMode="External"/><Relationship Id="rId9628" Type="http://schemas.openxmlformats.org/officeDocument/2006/relationships/hyperlink" Target="file:///C:\Users\Thomas%20Huet\Desktop\Documentation%20arch&#233;ologique%20li&#233;e%20&#224;%20la%20th&#232;se\Sites.docx" TargetMode="External"/><Relationship Id="rId11558" Type="http://schemas.openxmlformats.org/officeDocument/2006/relationships/hyperlink" Target="file:///C:\Users\Thomas%20Huet\Desktop\Documentation%20arch&#233;ologique%20li&#233;e%20&#224;%20la%20th&#232;se\Cultures.docx" TargetMode="External"/><Relationship Id="rId12609" Type="http://schemas.openxmlformats.org/officeDocument/2006/relationships/hyperlink" Target="file:///C:\Users\Thomas%20Huet\Desktop\Documentation%20arch&#233;ologique%20li&#233;e%20&#224;%20la%20th&#232;se\Cultures.docx" TargetMode="External"/><Relationship Id="rId1617" Type="http://schemas.openxmlformats.org/officeDocument/2006/relationships/hyperlink" Target="file:///C:\Users\Thomas%20Huet\Desktop\Documentation%20arch&#233;ologique%20li&#233;e%20&#224;%20la%20th&#232;se\Cultures.docx" TargetMode="External"/><Relationship Id="rId4023" Type="http://schemas.openxmlformats.org/officeDocument/2006/relationships/hyperlink" Target="file:///C:\Users\Thomas%20Huet\Desktop\Documentation%20arch&#233;ologique%20li&#233;e%20&#224;%20la%20th&#232;se\Cultures.docx" TargetMode="External"/><Relationship Id="rId7179" Type="http://schemas.openxmlformats.org/officeDocument/2006/relationships/hyperlink" Target="file:///C:\Users\Thomas%20Huet\Desktop\Documentation%20arch&#233;ologique%20li&#233;e%20&#224;%20la%20th&#232;se\Cultures.docx" TargetMode="External"/><Relationship Id="rId7593" Type="http://schemas.openxmlformats.org/officeDocument/2006/relationships/hyperlink" Target="file:///C:\Users\Thomas%20Huet\Desktop\Documentation%20arch&#233;ologique%20li&#233;e%20&#224;%20la%20th&#232;se\Cultures.docx" TargetMode="External"/><Relationship Id="rId8644" Type="http://schemas.openxmlformats.org/officeDocument/2006/relationships/hyperlink" Target="file:///C:\Users\Thomas%20Huet\Desktop\Documentation%20arch&#233;ologique%20li&#233;e%20&#224;%20la%20th&#232;se\Sites.docx" TargetMode="External"/><Relationship Id="rId11972" Type="http://schemas.openxmlformats.org/officeDocument/2006/relationships/hyperlink" Target="file:///C:\Users\Thomas%20Huet\Desktop\Documentation%20arch&#233;ologique%20li&#233;e%20&#224;%20la%20th&#232;se\Sites.docx" TargetMode="External"/><Relationship Id="rId14031" Type="http://schemas.openxmlformats.org/officeDocument/2006/relationships/hyperlink" Target="file:///C:\Users\Thomas%20Huet\Desktop\Documentation%20arch&#233;ologique%20li&#233;e%20&#224;%20la%20th&#232;se\Sites.docx" TargetMode="External"/><Relationship Id="rId3789" Type="http://schemas.openxmlformats.org/officeDocument/2006/relationships/hyperlink" Target="file:///C:\Users\Thomas%20Huet\Desktop\Documentation%20arch&#233;ologique%20li&#233;e%20&#224;%20la%20th&#232;se\Cultures.docx" TargetMode="External"/><Relationship Id="rId6195" Type="http://schemas.openxmlformats.org/officeDocument/2006/relationships/hyperlink" Target="file:///C:\Users\Thomas%20Huet\Desktop\Documentation%20arch&#233;ologique%20li&#233;e%20&#224;%20la%20th&#232;se\Sites.docx" TargetMode="External"/><Relationship Id="rId7246" Type="http://schemas.openxmlformats.org/officeDocument/2006/relationships/hyperlink" Target="file:///C:\Users\Thomas%20Huet\Desktop\Documentation%20arch&#233;ologique%20li&#233;e%20&#224;%20la%20th&#232;se\Cultures.docx" TargetMode="External"/><Relationship Id="rId7660" Type="http://schemas.openxmlformats.org/officeDocument/2006/relationships/hyperlink" Target="file:///C:\Users\Thomas%20Huet\Desktop\Documentation%20arch&#233;ologique%20li&#233;e%20&#224;%20la%20th&#232;se\Sites.docx" TargetMode="External"/><Relationship Id="rId10227" Type="http://schemas.openxmlformats.org/officeDocument/2006/relationships/hyperlink" Target="file:///C:\Users\Thomas%20Huet\Desktop\Documentation%20arch&#233;ologique%20li&#233;e%20&#224;%20la%20th&#232;se\Sites.docx" TargetMode="External"/><Relationship Id="rId10574" Type="http://schemas.openxmlformats.org/officeDocument/2006/relationships/hyperlink" Target="file:///C:\Users\Thomas%20Huet\Desktop\Documentation%20arch&#233;ologique%20li&#233;e%20&#224;%20la%20th&#232;se\Sites.docx" TargetMode="External"/><Relationship Id="rId11625" Type="http://schemas.openxmlformats.org/officeDocument/2006/relationships/hyperlink" Target="file:///C:\Users\Thomas%20Huet\Desktop\Documentation%20arch&#233;ologique%20li&#233;e%20&#224;%20la%20th&#232;se\Cultures.docx" TargetMode="External"/><Relationship Id="rId6262" Type="http://schemas.openxmlformats.org/officeDocument/2006/relationships/hyperlink" Target="file:///C:\Users\Thomas%20Huet\Desktop\Documentation%20arch&#233;ologique%20li&#233;e%20&#224;%20la%20th&#232;se\Cultures.docx" TargetMode="External"/><Relationship Id="rId7313" Type="http://schemas.openxmlformats.org/officeDocument/2006/relationships/hyperlink" Target="file:///C:\Users\Thomas%20Huet\Desktop\Documentation%20arch&#233;ologique%20li&#233;e%20&#224;%20la%20th&#232;se\Cultures.docx" TargetMode="External"/><Relationship Id="rId8711" Type="http://schemas.openxmlformats.org/officeDocument/2006/relationships/hyperlink" Target="file:///C:\Users\Thomas%20Huet\Desktop\Documentation%20arch&#233;ologique%20li&#233;e%20&#224;%20la%20th&#232;se\Sites.docx" TargetMode="External"/><Relationship Id="rId10641" Type="http://schemas.openxmlformats.org/officeDocument/2006/relationships/hyperlink" Target="file:///C:\Users\Thomas%20Huet\Desktop\Documentation%20arch&#233;ologique%20li&#233;e%20&#224;%20la%20th&#232;se\Cultures.docx" TargetMode="External"/><Relationship Id="rId13797" Type="http://schemas.openxmlformats.org/officeDocument/2006/relationships/hyperlink" Target="file:///C:\Users\Thomas%20Huet\Desktop\Documentation%20arch&#233;ologique%20li&#233;e%20&#224;%20la%20th&#232;se\Sites.docx" TargetMode="External"/><Relationship Id="rId3856" Type="http://schemas.openxmlformats.org/officeDocument/2006/relationships/hyperlink" Target="file:///C:\Users\Thomas%20Huet\Desktop\Documentation%20arch&#233;ologique%20li&#233;e%20&#224;%20la%20th&#232;se\Cultures.docx" TargetMode="External"/><Relationship Id="rId4907" Type="http://schemas.openxmlformats.org/officeDocument/2006/relationships/hyperlink" Target="file:///C:\Users\Thomas%20Huet\Desktop\Documentation%20arch&#233;ologique%20li&#233;e%20&#224;%20la%20th&#232;se\Cultures.docx" TargetMode="External"/><Relationship Id="rId12399" Type="http://schemas.openxmlformats.org/officeDocument/2006/relationships/hyperlink" Target="file:///C:\Users\Thomas%20Huet\Desktop\Documentation%20arch&#233;ologique%20li&#233;e%20&#224;%20la%20th&#232;se\Sites.docx" TargetMode="External"/><Relationship Id="rId13864" Type="http://schemas.openxmlformats.org/officeDocument/2006/relationships/hyperlink" Target="file:///D:\Base%20de%20donnees\Descriptions\Sites.docx" TargetMode="External"/><Relationship Id="rId777" Type="http://schemas.openxmlformats.org/officeDocument/2006/relationships/hyperlink" Target="file:///C:\Users\Thomas%20Huet\Desktop\Documentation%20arch&#233;ologique%20li&#233;e%20&#224;%20la%20th&#232;se\Cultures.docx" TargetMode="External"/><Relationship Id="rId2458" Type="http://schemas.openxmlformats.org/officeDocument/2006/relationships/hyperlink" Target="file:///C:\Users\Thomas%20Huet\Desktop\Documentation%20arch&#233;ologique%20li&#233;e%20&#224;%20la%20th&#232;se\Cultures.docx" TargetMode="External"/><Relationship Id="rId2872" Type="http://schemas.openxmlformats.org/officeDocument/2006/relationships/hyperlink" Target="file:///C:\Users\Thomas%20Huet\Desktop\Documentation%20arch&#233;ologique%20li&#233;e%20&#224;%20la%20th&#232;se\Cultures.docx" TargetMode="External"/><Relationship Id="rId3509" Type="http://schemas.openxmlformats.org/officeDocument/2006/relationships/hyperlink" Target="file:///C:\Users\Thomas%20Huet\Desktop\Documentation%20arch&#233;ologique%20li&#233;e%20&#224;%20la%20th&#232;se\Cultures.docx" TargetMode="External"/><Relationship Id="rId3923" Type="http://schemas.openxmlformats.org/officeDocument/2006/relationships/hyperlink" Target="file:///C:\Users\Thomas%20Huet\Desktop\Documentation%20arch&#233;ologique%20li&#233;e%20&#224;%20la%20th&#232;se\Sites.docx" TargetMode="External"/><Relationship Id="rId8087" Type="http://schemas.openxmlformats.org/officeDocument/2006/relationships/hyperlink" Target="file:///C:\Users\Thomas%20Huet\Desktop\Documentation%20arch&#233;ologique%20li&#233;e%20&#224;%20la%20th&#232;se\Sites.docx" TargetMode="External"/><Relationship Id="rId9485" Type="http://schemas.openxmlformats.org/officeDocument/2006/relationships/hyperlink" Target="file:///C:\Users\Thomas%20Huet\Desktop\Documentation%20arch&#233;ologique%20li&#233;e%20&#224;%20la%20th&#232;se\Sites.docx" TargetMode="External"/><Relationship Id="rId12466" Type="http://schemas.openxmlformats.org/officeDocument/2006/relationships/hyperlink" Target="file:///C:\Users\Thomas%20Huet\Desktop\Documentation%20arch&#233;ologique%20li&#233;e%20&#224;%20la%20th&#232;se\Sites.docx" TargetMode="External"/><Relationship Id="rId12880" Type="http://schemas.openxmlformats.org/officeDocument/2006/relationships/hyperlink" Target="file:///C:\Users\Thomas%20Huet\Desktop\Documentation%20arch&#233;ologique%20li&#233;e%20&#224;%20la%20th&#232;se\Sites.docx" TargetMode="External"/><Relationship Id="rId13517" Type="http://schemas.openxmlformats.org/officeDocument/2006/relationships/hyperlink" Target="Sites.docx" TargetMode="External"/><Relationship Id="rId13931" Type="http://schemas.openxmlformats.org/officeDocument/2006/relationships/hyperlink" Target="file:///C:\Users\Thomas%20Huet\Desktop\Documentation%20arch&#233;ologique%20li&#233;e%20&#224;%20la%20th&#232;se\Sites.docx" TargetMode="External"/><Relationship Id="rId844" Type="http://schemas.openxmlformats.org/officeDocument/2006/relationships/hyperlink" Target="file:///C:\Users\Thomas%20Huet\Desktop\Documentation%20arch&#233;ologique%20li&#233;e%20&#224;%20la%20th&#232;se\Cultures.docx" TargetMode="External"/><Relationship Id="rId1474" Type="http://schemas.openxmlformats.org/officeDocument/2006/relationships/hyperlink" Target="file:///C:\Users\Thomas%20Huet\Desktop\Documentation%20arch&#233;ologique%20li&#233;e%20&#224;%20la%20th&#232;se\Cultures.docx" TargetMode="External"/><Relationship Id="rId2525" Type="http://schemas.openxmlformats.org/officeDocument/2006/relationships/hyperlink" Target="file:///C:\Users\Thomas%20Huet\Desktop\Documentation%20arch&#233;ologique%20li&#233;e%20&#224;%20la%20th&#232;se\Sites.docx" TargetMode="External"/><Relationship Id="rId9138" Type="http://schemas.openxmlformats.org/officeDocument/2006/relationships/hyperlink" Target="file:///C:\Users\Thomas%20Huet\Desktop\Documentation%20arch&#233;ologique%20li&#233;e%20&#224;%20la%20th&#232;se\Sites.docx" TargetMode="External"/><Relationship Id="rId9552" Type="http://schemas.openxmlformats.org/officeDocument/2006/relationships/hyperlink" Target="file:///C:\Users\Thomas%20Huet\Desktop\Documentation%20arch&#233;ologique%20li&#233;e%20&#224;%20la%20th&#232;se\Sites.docx" TargetMode="External"/><Relationship Id="rId11068" Type="http://schemas.openxmlformats.org/officeDocument/2006/relationships/hyperlink" Target="file:///C:\Users\Thomas%20Huet\Desktop\Documentation%20arch&#233;ologique%20li&#233;e%20&#224;%20la%20th&#232;se\Cultures.docx" TargetMode="External"/><Relationship Id="rId11482" Type="http://schemas.openxmlformats.org/officeDocument/2006/relationships/hyperlink" Target="file:///C:\Users\Thomas%20Huet\Desktop\Documentation%20arch&#233;ologique%20li&#233;e%20&#224;%20la%20th&#232;se\Cultures.docx" TargetMode="External"/><Relationship Id="rId12119" Type="http://schemas.openxmlformats.org/officeDocument/2006/relationships/hyperlink" Target="file:///C:\Users\Thomas%20Huet\Desktop\Documentation%20arch&#233;ologique%20li&#233;e%20&#224;%20la%20th&#232;se\Cultures.docx" TargetMode="External"/><Relationship Id="rId12533" Type="http://schemas.openxmlformats.org/officeDocument/2006/relationships/hyperlink" Target="file:///C:\Users\Thomas%20Huet\Desktop\Documentation%20arch&#233;ologique%20li&#233;e%20&#224;%20la%20th&#232;se\Sites.docx" TargetMode="External"/><Relationship Id="rId911" Type="http://schemas.openxmlformats.org/officeDocument/2006/relationships/hyperlink" Target="file:///C:\Users\Thomas%20Huet\Desktop\Documentation%20arch&#233;ologique%20li&#233;e%20&#224;%20la%20th&#232;se\Cultures.docx" TargetMode="External"/><Relationship Id="rId1127" Type="http://schemas.openxmlformats.org/officeDocument/2006/relationships/hyperlink" Target="file:///C:\Users\Thomas%20Huet\Desktop\Documentation%20arch&#233;ologique%20li&#233;e%20&#224;%20la%20th&#232;se\Cultures.docx" TargetMode="External"/><Relationship Id="rId1541" Type="http://schemas.openxmlformats.org/officeDocument/2006/relationships/hyperlink" Target="file:///C:\Users\Thomas%20Huet\Desktop\Documentation%20arch&#233;ologique%20li&#233;e%20&#224;%20la%20th&#232;se\Sites.docx" TargetMode="External"/><Relationship Id="rId4697" Type="http://schemas.openxmlformats.org/officeDocument/2006/relationships/hyperlink" Target="file:///C:\Users\Thomas%20Huet\Desktop\Documentation%20arch&#233;ologique%20li&#233;e%20&#224;%20la%20th&#232;se\Cultures.docx" TargetMode="External"/><Relationship Id="rId5748" Type="http://schemas.openxmlformats.org/officeDocument/2006/relationships/hyperlink" Target="file:///C:\Users\Thomas%20Huet\Desktop\Documentation%20arch&#233;ologique%20li&#233;e%20&#224;%20la%20th&#232;se\Cultures.docx" TargetMode="External"/><Relationship Id="rId8154" Type="http://schemas.openxmlformats.org/officeDocument/2006/relationships/hyperlink" Target="file:///C:\Users\Thomas%20Huet\Desktop\Documentation%20arch&#233;ologique%20li&#233;e%20&#224;%20la%20th&#232;se\Cultures.docx" TargetMode="External"/><Relationship Id="rId9205" Type="http://schemas.openxmlformats.org/officeDocument/2006/relationships/hyperlink" Target="file:///C:\Users\Thomas%20Huet\Desktop\Documentation%20arch&#233;ologique%20li&#233;e%20&#224;%20la%20th&#232;se\Cultures.docx" TargetMode="External"/><Relationship Id="rId10084" Type="http://schemas.openxmlformats.org/officeDocument/2006/relationships/hyperlink" Target="file:///C:\Users\Thomas%20Huet\Desktop\Documentation%20arch&#233;ologique%20li&#233;e%20&#224;%20la%20th&#232;se\Sites.docx" TargetMode="External"/><Relationship Id="rId11135" Type="http://schemas.openxmlformats.org/officeDocument/2006/relationships/hyperlink" Target="file:///C:\Users\Thomas%20Huet\Desktop\Documentation%20arch&#233;ologique%20li&#233;e%20&#224;%20la%20th&#232;se\Cultures.docx" TargetMode="External"/><Relationship Id="rId3299" Type="http://schemas.openxmlformats.org/officeDocument/2006/relationships/hyperlink" Target="file:///C:\Users\Thomas%20Huet\Desktop\Documentation%20arch&#233;ologique%20li&#233;e%20&#224;%20la%20th&#232;se\Sites.docx" TargetMode="External"/><Relationship Id="rId4764" Type="http://schemas.openxmlformats.org/officeDocument/2006/relationships/hyperlink" Target="file:///C:\Users\Thomas%20Huet\Desktop\Documentation%20arch&#233;ologique%20li&#233;e%20&#224;%20la%20th&#232;se\Sites.docx" TargetMode="External"/><Relationship Id="rId7170" Type="http://schemas.openxmlformats.org/officeDocument/2006/relationships/hyperlink" Target="file:///C:\Users\Thomas%20Huet\Desktop\Documentation%20arch&#233;ologique%20li&#233;e%20&#224;%20la%20th&#232;se\Sites.docx" TargetMode="External"/><Relationship Id="rId8221" Type="http://schemas.openxmlformats.org/officeDocument/2006/relationships/hyperlink" Target="file:///C:\Users\Thomas%20Huet\Desktop\Documentation%20arch&#233;ologique%20li&#233;e%20&#224;%20la%20th&#232;se\Sites.docx" TargetMode="External"/><Relationship Id="rId10151" Type="http://schemas.openxmlformats.org/officeDocument/2006/relationships/hyperlink" Target="file:///C:\Users\Thomas%20Huet\Desktop\Documentation%20arch&#233;ologique%20li&#233;e%20&#224;%20la%20th&#232;se\Cultures.docx" TargetMode="External"/><Relationship Id="rId11202" Type="http://schemas.openxmlformats.org/officeDocument/2006/relationships/hyperlink" Target="file:///C:\Users\Thomas%20Huet\Desktop\Documentation%20arch&#233;ologique%20li&#233;e%20&#224;%20la%20th&#232;se\Sites.docx" TargetMode="External"/><Relationship Id="rId12600" Type="http://schemas.openxmlformats.org/officeDocument/2006/relationships/hyperlink" Target="file:///C:\Users\Thomas%20Huet\Desktop\Documentation%20arch&#233;ologique%20li&#233;e%20&#224;%20la%20th&#232;se\Cultures.docx" TargetMode="External"/><Relationship Id="rId14358" Type="http://schemas.openxmlformats.org/officeDocument/2006/relationships/hyperlink" Target="file:///C:\Users\Thomas%20Huet\Desktop\Documentation%20arch&#233;ologique%20li&#233;e%20&#224;%20la%20th&#232;se\Sites.docx" TargetMode="External"/><Relationship Id="rId3366" Type="http://schemas.openxmlformats.org/officeDocument/2006/relationships/hyperlink" Target="file:///C:\Users\Thomas%20Huet\Desktop\Documentation%20arch&#233;ologique%20li&#233;e%20&#224;%20la%20th&#232;se\Sites.docx" TargetMode="External"/><Relationship Id="rId4417" Type="http://schemas.openxmlformats.org/officeDocument/2006/relationships/hyperlink" Target="file:///C:\Users\Thomas%20Huet\Desktop\Documentation%20arch&#233;ologique%20li&#233;e%20&#224;%20la%20th&#232;se\Environnement.docx" TargetMode="External"/><Relationship Id="rId5815" Type="http://schemas.openxmlformats.org/officeDocument/2006/relationships/hyperlink" Target="file:///C:\Users\Thomas%20Huet\Desktop\Documentation%20arch&#233;ologique%20li&#233;e%20&#224;%20la%20th&#232;se\Cultures.docx" TargetMode="External"/><Relationship Id="rId287" Type="http://schemas.openxmlformats.org/officeDocument/2006/relationships/hyperlink" Target="file:///C:\Users\Thomas%20Huet\Desktop\Documentation%20arch&#233;ologique%20li&#233;e%20&#224;%20la%20th&#232;se\Sites.docx" TargetMode="External"/><Relationship Id="rId2382" Type="http://schemas.openxmlformats.org/officeDocument/2006/relationships/hyperlink" Target="file:///C:\Users\Thomas%20Huet\Desktop\Documentation%20arch&#233;ologique%20li&#233;e%20&#224;%20la%20th&#232;se\Cultures.docx" TargetMode="External"/><Relationship Id="rId3019" Type="http://schemas.openxmlformats.org/officeDocument/2006/relationships/hyperlink" Target="file:///C:\Users\Thomas%20Huet\Desktop\Documentation%20arch&#233;ologique%20li&#233;e%20&#224;%20la%20th&#232;se\Cultures.docx" TargetMode="External"/><Relationship Id="rId3780" Type="http://schemas.openxmlformats.org/officeDocument/2006/relationships/hyperlink" Target="file:///C:\Users\Thomas%20Huet\Desktop\Documentation%20arch&#233;ologique%20li&#233;e%20&#224;%20la%20th&#232;se\Cultures.docx" TargetMode="External"/><Relationship Id="rId4831" Type="http://schemas.openxmlformats.org/officeDocument/2006/relationships/hyperlink" Target="file:///C:\Users\Thomas%20Huet\Desktop\Documentation%20arch&#233;ologique%20li&#233;e%20&#224;%20la%20th&#232;se\Cultures.docx" TargetMode="External"/><Relationship Id="rId7987" Type="http://schemas.openxmlformats.org/officeDocument/2006/relationships/hyperlink" Target="file:///C:\Users\Thomas%20Huet\Desktop\Documentation%20arch&#233;ologique%20li&#233;e%20&#224;%20la%20th&#232;se\Cultures.docx" TargetMode="External"/><Relationship Id="rId10968" Type="http://schemas.openxmlformats.org/officeDocument/2006/relationships/hyperlink" Target="file:///C:\Users\Thomas%20Huet\Desktop\Documentation%20arch&#233;ologique%20li&#233;e%20&#224;%20la%20th&#232;se\Sites.docx" TargetMode="External"/><Relationship Id="rId13374" Type="http://schemas.openxmlformats.org/officeDocument/2006/relationships/hyperlink" Target="file:///C:\Users\Thomas%20Huet\Desktop\Documentation%20arch&#233;ologique%20li&#233;e%20&#224;%20la%20th&#232;se\Cultures.docx" TargetMode="External"/><Relationship Id="rId14425" Type="http://schemas.openxmlformats.org/officeDocument/2006/relationships/hyperlink" Target="file:///C:\Users\Thomas%20Huet\Desktop\Documentation%20arch&#233;ologique%20li&#233;e%20&#224;%20la%20th&#232;se\Sites.docx" TargetMode="External"/><Relationship Id="rId354" Type="http://schemas.openxmlformats.org/officeDocument/2006/relationships/hyperlink" Target="file:///C:\Users\Thomas%20Huet\Desktop\Documentation%20arch&#233;ologique%20li&#233;e%20&#224;%20la%20th&#232;se\Cultures.docx" TargetMode="External"/><Relationship Id="rId2035" Type="http://schemas.openxmlformats.org/officeDocument/2006/relationships/hyperlink" Target="file:///C:\Users\Thomas%20Huet\Desktop\Documentation%20arch&#233;ologique%20li&#233;e%20&#224;%20la%20th&#232;se\Cultures.docx" TargetMode="External"/><Relationship Id="rId3433" Type="http://schemas.openxmlformats.org/officeDocument/2006/relationships/hyperlink" Target="file:///C:\Users\Thomas%20Huet\Desktop\Documentation%20arch&#233;ologique%20li&#233;e%20&#224;%20la%20th&#232;se\Cultures.docx" TargetMode="External"/><Relationship Id="rId6589" Type="http://schemas.openxmlformats.org/officeDocument/2006/relationships/hyperlink" Target="file:///C:\Users\Thomas%20Huet\Desktop\Documentation%20arch&#233;ologique%20li&#233;e%20&#224;%20la%20th&#232;se\Sites.docx" TargetMode="External"/><Relationship Id="rId9062" Type="http://schemas.openxmlformats.org/officeDocument/2006/relationships/hyperlink" Target="file:///C:\Users\Thomas%20Huet\Desktop\Documentation%20arch&#233;ologique%20li&#233;e%20&#224;%20la%20th&#232;se\Cultures.docx" TargetMode="External"/><Relationship Id="rId12390" Type="http://schemas.openxmlformats.org/officeDocument/2006/relationships/hyperlink" Target="file:///C:\Users\Thomas%20Huet\Desktop\Documentation%20arch&#233;ologique%20li&#233;e%20&#224;%20la%20th&#232;se\Sites.docx" TargetMode="External"/><Relationship Id="rId13027" Type="http://schemas.openxmlformats.org/officeDocument/2006/relationships/hyperlink" Target="Sites.docx" TargetMode="External"/><Relationship Id="rId13441" Type="http://schemas.openxmlformats.org/officeDocument/2006/relationships/hyperlink" Target="file:///C:\Users\Thomas%20Huet\Desktop\Documentation%20arch&#233;ologique%20li&#233;e%20&#224;%20la%20th&#232;se\Cultures.docx" TargetMode="External"/><Relationship Id="rId3500" Type="http://schemas.openxmlformats.org/officeDocument/2006/relationships/hyperlink" Target="file:///C:\Users\Thomas%20Huet\Desktop\Documentation%20arch&#233;ologique%20li&#233;e%20&#224;%20la%20th&#232;se\Cultures.docx" TargetMode="External"/><Relationship Id="rId6656" Type="http://schemas.openxmlformats.org/officeDocument/2006/relationships/hyperlink" Target="Cultures.docx" TargetMode="External"/><Relationship Id="rId7707" Type="http://schemas.openxmlformats.org/officeDocument/2006/relationships/hyperlink" Target="file:///C:\Users\Thomas%20Huet\Desktop\Documentation%20arch&#233;ologique%20li&#233;e%20&#224;%20la%20th&#232;se\Cultures.docx" TargetMode="External"/><Relationship Id="rId12043" Type="http://schemas.openxmlformats.org/officeDocument/2006/relationships/hyperlink" Target="file:///C:\Users\Thomas%20Huet\Desktop\Documentation%20arch&#233;ologique%20li&#233;e%20&#224;%20la%20th&#232;se\Cultures.docx" TargetMode="External"/><Relationship Id="rId421" Type="http://schemas.openxmlformats.org/officeDocument/2006/relationships/hyperlink" Target="file:///C:\Users\Thomas%20Huet\Desktop\Documentation%20arch&#233;ologique%20li&#233;e%20&#224;%20la%20th&#232;se\Cultures.docx" TargetMode="External"/><Relationship Id="rId1051" Type="http://schemas.openxmlformats.org/officeDocument/2006/relationships/hyperlink" Target="file:///C:\Users\Thomas%20Huet\Desktop\Documentation%20arch&#233;ologique%20li&#233;e%20&#224;%20la%20th&#232;se\Sites.docx" TargetMode="External"/><Relationship Id="rId2102" Type="http://schemas.openxmlformats.org/officeDocument/2006/relationships/hyperlink" Target="file:///C:\Users\Thomas%20Huet\Desktop\Documentation%20arch&#233;ologique%20li&#233;e%20&#224;%20la%20th&#232;se\Environnement.docx" TargetMode="External"/><Relationship Id="rId5258" Type="http://schemas.openxmlformats.org/officeDocument/2006/relationships/hyperlink" Target="file:///C:\Users\Thomas%20Huet\Desktop\Documentation%20arch&#233;ologique%20li&#233;e%20&#224;%20la%20th&#232;se\Sites.docx" TargetMode="External"/><Relationship Id="rId5672" Type="http://schemas.openxmlformats.org/officeDocument/2006/relationships/hyperlink" Target="file:///C:\Users\Thomas%20Huet\Desktop\Documentation%20arch&#233;ologique%20li&#233;e%20&#224;%20la%20th&#232;se\Cultures.docx" TargetMode="External"/><Relationship Id="rId6309" Type="http://schemas.openxmlformats.org/officeDocument/2006/relationships/hyperlink" Target="file:///C:\Users\Thomas%20Huet\Desktop\Documentation%20arch&#233;ologique%20li&#233;e%20&#224;%20la%20th&#232;se\Sites.docx" TargetMode="External"/><Relationship Id="rId6723" Type="http://schemas.openxmlformats.org/officeDocument/2006/relationships/hyperlink" Target="file:///C:\Users\Thomas%20Huet\Desktop\Documentation%20arch&#233;ologique%20li&#233;e%20&#224;%20la%20th&#232;se\Sites.docx" TargetMode="External"/><Relationship Id="rId9879" Type="http://schemas.openxmlformats.org/officeDocument/2006/relationships/hyperlink" Target="file:///C:\Users\Thomas%20Huet\Desktop\Documentation%20arch&#233;ologique%20li&#233;e%20&#224;%20la%20th&#232;se\Sites.docx" TargetMode="External"/><Relationship Id="rId12110" Type="http://schemas.openxmlformats.org/officeDocument/2006/relationships/hyperlink" Target="file:///C:\Users\Thomas%20Huet\Desktop\Documentation%20arch&#233;ologique%20li&#233;e%20&#224;%20la%20th&#232;se\Cultures.docx" TargetMode="External"/><Relationship Id="rId1868" Type="http://schemas.openxmlformats.org/officeDocument/2006/relationships/hyperlink" Target="file:///C:\Users\Thomas%20Huet\Desktop\Documentation%20arch&#233;ologique%20li&#233;e%20&#224;%20la%20th&#232;se\Cultures.docx" TargetMode="External"/><Relationship Id="rId4274" Type="http://schemas.openxmlformats.org/officeDocument/2006/relationships/hyperlink" Target="file:///C:\Users\Thomas%20Huet\Desktop\Documentation%20arch&#233;ologique%20li&#233;e%20&#224;%20la%20th&#232;se\Sites.docx" TargetMode="External"/><Relationship Id="rId5325" Type="http://schemas.openxmlformats.org/officeDocument/2006/relationships/hyperlink" Target="file:///C:\Users\Thomas%20Huet\Desktop\Documentation%20arch&#233;ologique%20li&#233;e%20&#224;%20la%20th&#232;se\Sites.docx" TargetMode="External"/><Relationship Id="rId8895" Type="http://schemas.openxmlformats.org/officeDocument/2006/relationships/hyperlink" Target="file:///C:\Users\Thomas%20Huet\Desktop\Documentation%20arch&#233;ologique%20li&#233;e%20&#224;%20la%20th&#232;se\Cultures.docx" TargetMode="External"/><Relationship Id="rId14282" Type="http://schemas.openxmlformats.org/officeDocument/2006/relationships/hyperlink" Target="file:///C:\Users\Thomas%20Huet\Desktop\Documentation%20arch&#233;ologique%20li&#233;e%20&#224;%20la%20th&#232;se\Sites.docx" TargetMode="External"/><Relationship Id="rId2919" Type="http://schemas.openxmlformats.org/officeDocument/2006/relationships/hyperlink" Target="file:///C:\Users\Thomas%20Huet\Desktop\Documentation%20arch&#233;ologique%20li&#233;e%20&#224;%20la%20th&#232;se\Cultures.docx" TargetMode="External"/><Relationship Id="rId3290" Type="http://schemas.openxmlformats.org/officeDocument/2006/relationships/hyperlink" Target="file:///C:\Users\Thomas%20Huet\Desktop\Documentation%20arch&#233;ologique%20li&#233;e%20&#224;%20la%20th&#232;se\Cultures.docx" TargetMode="External"/><Relationship Id="rId4341" Type="http://schemas.openxmlformats.org/officeDocument/2006/relationships/hyperlink" Target="file:///C:\Users\Thomas%20Huet\Desktop\Documentation%20arch&#233;ologique%20li&#233;e%20&#224;%20la%20th&#232;se\Cultures.docx" TargetMode="External"/><Relationship Id="rId7497" Type="http://schemas.openxmlformats.org/officeDocument/2006/relationships/hyperlink" Target="file:///C:\Users\Thomas%20Huet\Desktop\Documentation%20arch&#233;ologique%20li&#233;e%20&#224;%20la%20th&#232;se\Cultures.docx" TargetMode="External"/><Relationship Id="rId8548" Type="http://schemas.openxmlformats.org/officeDocument/2006/relationships/hyperlink" Target="file:///C:\Users\Thomas%20Huet\Desktop\Documentation%20arch&#233;ologique%20li&#233;e%20&#224;%20la%20th&#232;se\Sites.docx" TargetMode="External"/><Relationship Id="rId9946" Type="http://schemas.openxmlformats.org/officeDocument/2006/relationships/hyperlink" Target="file:///C:\Users\Thomas%20Huet\Desktop\Documentation%20arch&#233;ologique%20li&#233;e%20&#224;%20la%20th&#232;se\Sites.docx" TargetMode="External"/><Relationship Id="rId11876" Type="http://schemas.openxmlformats.org/officeDocument/2006/relationships/hyperlink" Target="file:///C:\Users\Thomas%20Huet\Desktop\Documentation%20arch&#233;ologique%20li&#233;e%20&#224;%20la%20th&#232;se\Cultures.docx" TargetMode="External"/><Relationship Id="rId12927" Type="http://schemas.openxmlformats.org/officeDocument/2006/relationships/hyperlink" Target="file:///C:\Users\Thomas%20Huet\Desktop\Documentation%20arch&#233;ologique%20li&#233;e%20&#224;%20la%20th&#232;se\Sites.docx" TargetMode="External"/><Relationship Id="rId1935" Type="http://schemas.openxmlformats.org/officeDocument/2006/relationships/hyperlink" Target="file:///C:\Users\Thomas%20Huet\Desktop\Documentation%20arch&#233;ologique%20li&#233;e%20&#224;%20la%20th&#232;se\Sites.docx" TargetMode="External"/><Relationship Id="rId6099" Type="http://schemas.openxmlformats.org/officeDocument/2006/relationships/hyperlink" Target="file:///C:\Users\Thomas%20Huet\Desktop\Documentation%20arch&#233;ologique%20li&#233;e%20&#224;%20la%20th&#232;se\Cultures.docx" TargetMode="External"/><Relationship Id="rId8962" Type="http://schemas.openxmlformats.org/officeDocument/2006/relationships/hyperlink" Target="file:///C:\Users\Thomas%20Huet\Desktop\Documentation%20arch&#233;ologique%20li&#233;e%20&#224;%20la%20th&#232;se\Cultures.docx" TargetMode="External"/><Relationship Id="rId10478" Type="http://schemas.openxmlformats.org/officeDocument/2006/relationships/hyperlink" Target="file:///C:\Users\Thomas%20Huet\Desktop\Documentation%20arch&#233;ologique%20li&#233;e%20&#224;%20la%20th&#232;se\Sites.docx" TargetMode="External"/><Relationship Id="rId10892" Type="http://schemas.openxmlformats.org/officeDocument/2006/relationships/hyperlink" Target="file:///C:\Users\Thomas%20Huet\Desktop\Documentation%20arch&#233;ologique%20li&#233;e%20&#224;%20la%20th&#232;se\Cultures.docx" TargetMode="External"/><Relationship Id="rId11529" Type="http://schemas.openxmlformats.org/officeDocument/2006/relationships/hyperlink" Target="file:///C:\Users\Thomas%20Huet\Desktop\Documentation%20arch&#233;ologique%20li&#233;e%20&#224;%20la%20th&#232;se\Cultures.docx" TargetMode="External"/><Relationship Id="rId11943" Type="http://schemas.openxmlformats.org/officeDocument/2006/relationships/hyperlink" Target="file:///C:\Users\Thomas%20Huet\Desktop\Documentation%20arch&#233;ologique%20li&#233;e%20&#224;%20la%20th&#232;se\Sites.docx" TargetMode="External"/><Relationship Id="rId3010" Type="http://schemas.openxmlformats.org/officeDocument/2006/relationships/hyperlink" Target="file:///C:\Users\Thomas%20Huet\Desktop\Documentation%20arch&#233;ologique%20li&#233;e%20&#224;%20la%20th&#232;se\Cultures.docx" TargetMode="External"/><Relationship Id="rId6166" Type="http://schemas.openxmlformats.org/officeDocument/2006/relationships/hyperlink" Target="file:///C:\Users\Thomas%20Huet\Desktop\Documentation%20arch&#233;ologique%20li&#233;e%20&#224;%20la%20th&#232;se\Sites.docx" TargetMode="External"/><Relationship Id="rId7564" Type="http://schemas.openxmlformats.org/officeDocument/2006/relationships/hyperlink" Target="file:///C:\Users\Thomas%20Huet\Desktop\Documentation%20arch&#233;ologique%20li&#233;e%20&#224;%20la%20th&#232;se\Cultures.docx" TargetMode="External"/><Relationship Id="rId8615" Type="http://schemas.openxmlformats.org/officeDocument/2006/relationships/hyperlink" Target="file:///C:\Users\Thomas%20Huet\Desktop\Documentation%20arch&#233;ologique%20li&#233;e%20&#224;%20la%20th&#232;se\Sites.docx" TargetMode="External"/><Relationship Id="rId10545" Type="http://schemas.openxmlformats.org/officeDocument/2006/relationships/hyperlink" Target="file:///C:\Users\Thomas%20Huet\Desktop\Documentation%20arch&#233;ologique%20li&#233;e%20&#224;%20la%20th&#232;se\Cultures.docx" TargetMode="External"/><Relationship Id="rId14002" Type="http://schemas.openxmlformats.org/officeDocument/2006/relationships/hyperlink" Target="file:///C:\Users\Thomas%20Huet\Desktop\Documentation%20arch&#233;ologique%20li&#233;e%20&#224;%20la%20th&#232;se\Sites.docx" TargetMode="External"/><Relationship Id="rId6580" Type="http://schemas.openxmlformats.org/officeDocument/2006/relationships/hyperlink" Target="file:///C:\Users\Thomas%20Huet\Desktop\Documentation%20arch&#233;ologique%20li&#233;e%20&#224;%20la%20th&#232;se\Sites.docx" TargetMode="External"/><Relationship Id="rId7217" Type="http://schemas.openxmlformats.org/officeDocument/2006/relationships/hyperlink" Target="file:///C:\Users\Thomas%20Huet\Desktop\Documentation%20arch&#233;ologique%20li&#233;e%20&#224;%20la%20th&#232;se\Cultures.docx" TargetMode="External"/><Relationship Id="rId7631" Type="http://schemas.openxmlformats.org/officeDocument/2006/relationships/hyperlink" Target="file:///C:\Users\Thomas%20Huet\Desktop\Documentation%20arch&#233;ologique%20li&#233;e%20&#224;%20la%20th&#232;se\Cultures.docx" TargetMode="External"/><Relationship Id="rId10612" Type="http://schemas.openxmlformats.org/officeDocument/2006/relationships/hyperlink" Target="file:///C:\Users\Thomas%20Huet\Desktop\Documentation%20arch&#233;ologique%20li&#233;e%20&#224;%20la%20th&#232;se\Sites.docx" TargetMode="External"/><Relationship Id="rId13768" Type="http://schemas.openxmlformats.org/officeDocument/2006/relationships/hyperlink" Target="file:///C:\Users\Thomas%20Huet\Desktop\Documentation%20arch&#233;ologique%20li&#233;e%20&#224;%20la%20th&#232;se\Cultures.docx" TargetMode="External"/><Relationship Id="rId2776" Type="http://schemas.openxmlformats.org/officeDocument/2006/relationships/hyperlink" Target="file:///C:\Users\Thomas%20Huet\Desktop\Documentation%20arch&#233;ologique%20li&#233;e%20&#224;%20la%20th&#232;se\Cultures.docx" TargetMode="External"/><Relationship Id="rId3827" Type="http://schemas.openxmlformats.org/officeDocument/2006/relationships/hyperlink" Target="file:///C:\Users\Thomas%20Huet\Desktop\Documentation%20arch&#233;ologique%20li&#233;e%20&#224;%20la%20th&#232;se\Cultures.docx" TargetMode="External"/><Relationship Id="rId5182" Type="http://schemas.openxmlformats.org/officeDocument/2006/relationships/hyperlink" Target="file:///C:\Users\Thomas%20Huet\Desktop\Documentation%20arch&#233;ologique%20li&#233;e%20&#224;%20la%20th&#232;se\Cultures.docx" TargetMode="External"/><Relationship Id="rId6233" Type="http://schemas.openxmlformats.org/officeDocument/2006/relationships/hyperlink" Target="file:///C:\Users\Thomas%20Huet\Desktop\Documentation%20arch&#233;ologique%20li&#233;e%20&#224;%20la%20th&#232;se\Cultures.docx" TargetMode="External"/><Relationship Id="rId9389" Type="http://schemas.openxmlformats.org/officeDocument/2006/relationships/hyperlink" Target="file:///C:\Users\Thomas%20Huet\Desktop\Documentation%20arch&#233;ologique%20li&#233;e%20&#224;%20la%20th&#232;se\Cultures.docx" TargetMode="External"/><Relationship Id="rId748" Type="http://schemas.openxmlformats.org/officeDocument/2006/relationships/hyperlink" Target="file:///C:\Users\Thomas%20Huet\Desktop\Documentation%20arch&#233;ologique%20li&#233;e%20&#224;%20la%20th&#232;se\Cultures.docx" TargetMode="External"/><Relationship Id="rId1378" Type="http://schemas.openxmlformats.org/officeDocument/2006/relationships/hyperlink" Target="file:///C:\Users\Thomas%20Huet\Desktop\Documentation%20arch&#233;ologique%20li&#233;e%20&#224;%20la%20th&#232;se\Cultures.docx" TargetMode="External"/><Relationship Id="rId1792" Type="http://schemas.openxmlformats.org/officeDocument/2006/relationships/hyperlink" Target="file:///C:\Users\Thomas%20Huet\Desktop\Documentation%20arch&#233;ologique%20li&#233;e%20&#224;%20la%20th&#232;se\Sites.docx" TargetMode="External"/><Relationship Id="rId2429" Type="http://schemas.openxmlformats.org/officeDocument/2006/relationships/hyperlink" Target="file:///C:\Users\Thomas%20Huet\Desktop\Documentation%20arch&#233;ologique%20li&#233;e%20&#224;%20la%20th&#232;se\Cultures.docx" TargetMode="External"/><Relationship Id="rId2843" Type="http://schemas.openxmlformats.org/officeDocument/2006/relationships/hyperlink" Target="file:///C:\Users\Thomas%20Huet\Desktop\Documentation%20arch&#233;ologique%20li&#233;e%20&#224;%20la%20th&#232;se\Cultures.docx" TargetMode="External"/><Relationship Id="rId5999" Type="http://schemas.openxmlformats.org/officeDocument/2006/relationships/hyperlink" Target="file:///C:\Users\Thomas%20Huet\Desktop\Documentation%20arch&#233;ologique%20li&#233;e%20&#224;%20la%20th&#232;se\Cultures.docx" TargetMode="External"/><Relationship Id="rId6300" Type="http://schemas.openxmlformats.org/officeDocument/2006/relationships/hyperlink" Target="file:///C:\Users\Thomas%20Huet\Desktop\Documentation%20arch&#233;ologique%20li&#233;e%20&#224;%20la%20th&#232;se\Sites.docx" TargetMode="External"/><Relationship Id="rId9456" Type="http://schemas.openxmlformats.org/officeDocument/2006/relationships/hyperlink" Target="file:///C:\Users\Thomas%20Huet\Desktop\Documentation%20arch&#233;ologique%20li&#233;e%20&#224;%20la%20th&#232;se\Cultures.docx" TargetMode="External"/><Relationship Id="rId9870" Type="http://schemas.openxmlformats.org/officeDocument/2006/relationships/hyperlink" Target="file:///C:\Users\Thomas%20Huet\Desktop\Documentation%20arch&#233;ologique%20li&#233;e%20&#224;%20la%20th&#232;se\Cultures.docx" TargetMode="External"/><Relationship Id="rId11386" Type="http://schemas.openxmlformats.org/officeDocument/2006/relationships/hyperlink" Target="file:///C:\Users\Thomas%20Huet\Desktop\Documentation%20arch&#233;ologique%20li&#233;e%20&#224;%20la%20th&#232;se\Sites.docx" TargetMode="External"/><Relationship Id="rId12437" Type="http://schemas.openxmlformats.org/officeDocument/2006/relationships/hyperlink" Target="file:///C:\Users\Thomas%20Huet\Desktop\Documentation%20arch&#233;ologique%20li&#233;e%20&#224;%20la%20th&#232;se\Cultures.docx" TargetMode="External"/><Relationship Id="rId12784" Type="http://schemas.openxmlformats.org/officeDocument/2006/relationships/hyperlink" Target="file:///C:\Users\Thomas%20Huet\Desktop\Documentation%20arch&#233;ologique%20li&#233;e%20&#224;%20la%20th&#232;se\Cultures.docx" TargetMode="External"/><Relationship Id="rId13835" Type="http://schemas.openxmlformats.org/officeDocument/2006/relationships/hyperlink" Target="file:///C:\Users\Thomas%20Huet\Desktop\Documentation%20arch&#233;ologique%20li&#233;e%20&#224;%20la%20th&#232;se\Sites.docx" TargetMode="External"/><Relationship Id="rId84" Type="http://schemas.openxmlformats.org/officeDocument/2006/relationships/hyperlink" Target="Cultures.docx" TargetMode="External"/><Relationship Id="rId815" Type="http://schemas.openxmlformats.org/officeDocument/2006/relationships/hyperlink" Target="file:///C:\Users\Thomas%20Huet\Desktop\Documentation%20arch&#233;ologique%20li&#233;e%20&#224;%20la%20th&#232;se\Sites.docx" TargetMode="External"/><Relationship Id="rId1445" Type="http://schemas.openxmlformats.org/officeDocument/2006/relationships/hyperlink" Target="file:///C:\Users\Thomas%20Huet\Desktop\Documentation%20arch&#233;ologique%20li&#233;e%20&#224;%20la%20th&#232;se\Cultures.docx" TargetMode="External"/><Relationship Id="rId8058" Type="http://schemas.openxmlformats.org/officeDocument/2006/relationships/hyperlink" Target="file:///C:\Users\Thomas%20Huet\Desktop\Documentation%20arch&#233;ologique%20li&#233;e%20&#224;%20la%20th&#232;se\Cultures.docx" TargetMode="External"/><Relationship Id="rId8472" Type="http://schemas.openxmlformats.org/officeDocument/2006/relationships/hyperlink" Target="file:///C:\Users\Thomas%20Huet\Desktop\Documentation%20arch&#233;ologique%20li&#233;e%20&#224;%20la%20th&#232;se\Sites.docx" TargetMode="External"/><Relationship Id="rId9109" Type="http://schemas.openxmlformats.org/officeDocument/2006/relationships/hyperlink" Target="file:///C:\Users\Thomas%20Huet\Desktop\Documentation%20arch&#233;ologique%20li&#233;e%20&#224;%20la%20th&#232;se\Sites.docx" TargetMode="External"/><Relationship Id="rId9523" Type="http://schemas.openxmlformats.org/officeDocument/2006/relationships/hyperlink" Target="file:///C:\Users\Thomas%20Huet\Desktop\Documentation%20arch&#233;ologique%20li&#233;e%20&#224;%20la%20th&#232;se\Sites.docx" TargetMode="External"/><Relationship Id="rId11039" Type="http://schemas.openxmlformats.org/officeDocument/2006/relationships/hyperlink" Target="file:///C:\Users\Thomas%20Huet\Desktop\Documentation%20arch&#233;ologique%20li&#233;e%20&#224;%20la%20th&#232;se\Cultures.docx" TargetMode="External"/><Relationship Id="rId12851" Type="http://schemas.openxmlformats.org/officeDocument/2006/relationships/hyperlink" Target="file:///C:\Users\Thomas%20Huet\Desktop\Documentation%20arch&#233;ologique%20li&#233;e%20&#224;%20la%20th&#232;se\Cultures.docx" TargetMode="External"/><Relationship Id="rId13902" Type="http://schemas.openxmlformats.org/officeDocument/2006/relationships/hyperlink" Target="file:///C:\Users\Thomas%20Huet\Desktop\Documentation%20arch&#233;ologique%20li&#233;e%20&#224;%20la%20th&#232;se\Sites.docx" TargetMode="External"/><Relationship Id="rId2910" Type="http://schemas.openxmlformats.org/officeDocument/2006/relationships/hyperlink" Target="file:///C:\Users\Thomas%20Huet\Desktop\Documentation%20arch&#233;ologique%20li&#233;e%20&#224;%20la%20th&#232;se\Cultures.docx" TargetMode="External"/><Relationship Id="rId7074" Type="http://schemas.openxmlformats.org/officeDocument/2006/relationships/hyperlink" Target="file:///C:\Users\Thomas%20Huet\Desktop\Documentation%20arch&#233;ologique%20li&#233;e%20&#224;%20la%20th&#232;se\Sites.docx" TargetMode="External"/><Relationship Id="rId8125" Type="http://schemas.openxmlformats.org/officeDocument/2006/relationships/hyperlink" Target="file:///C:\Users\Thomas%20Huet\Desktop\Documentation%20arch&#233;ologique%20li&#233;e%20&#224;%20la%20th&#232;se\Sites.docx" TargetMode="External"/><Relationship Id="rId11453" Type="http://schemas.openxmlformats.org/officeDocument/2006/relationships/hyperlink" Target="file:///C:\Users\Thomas%20Huet\Desktop\Documentation%20arch&#233;ologique%20li&#233;e%20&#224;%20la%20th&#232;se\Cultures.docx" TargetMode="External"/><Relationship Id="rId12504" Type="http://schemas.openxmlformats.org/officeDocument/2006/relationships/hyperlink" Target="file:///C:\Users\Thomas%20Huet\Desktop\Documentation%20arch&#233;ologique%20li&#233;e%20&#224;%20la%20th&#232;se\Sites.docx" TargetMode="External"/><Relationship Id="rId1512" Type="http://schemas.openxmlformats.org/officeDocument/2006/relationships/hyperlink" Target="file:///C:\Users\Thomas%20Huet\Desktop\Documentation%20arch&#233;ologique%20li&#233;e%20&#224;%20la%20th&#232;se\Cultures.docx" TargetMode="External"/><Relationship Id="rId4668" Type="http://schemas.openxmlformats.org/officeDocument/2006/relationships/hyperlink" Target="file:///C:\Users\Thomas%20Huet\Desktop\Documentation%20arch&#233;ologique%20li&#233;e%20&#224;%20la%20th&#232;se\Cultures.docx" TargetMode="External"/><Relationship Id="rId5719" Type="http://schemas.openxmlformats.org/officeDocument/2006/relationships/hyperlink" Target="file:///C:\Users\Thomas%20Huet\Desktop\Documentation%20arch&#233;ologique%20li&#233;e%20&#224;%20la%20th&#232;se\Analyses%20Statistiques.docx" TargetMode="External"/><Relationship Id="rId6090" Type="http://schemas.openxmlformats.org/officeDocument/2006/relationships/hyperlink" Target="file:///C:\Users\Thomas%20Huet\Desktop\Documentation%20arch&#233;ologique%20li&#233;e%20&#224;%20la%20th&#232;se\Cultures.docx" TargetMode="External"/><Relationship Id="rId7141" Type="http://schemas.openxmlformats.org/officeDocument/2006/relationships/hyperlink" Target="file:///C:\Users\Thomas%20Huet\Desktop\Documentation%20arch&#233;ologique%20li&#233;e%20&#224;%20la%20th&#232;se\Cultures.docx" TargetMode="External"/><Relationship Id="rId10055" Type="http://schemas.openxmlformats.org/officeDocument/2006/relationships/hyperlink" Target="file:///C:\Users\Thomas%20Huet\Desktop\Documentation%20arch&#233;ologique%20li&#233;e%20&#224;%20la%20th&#232;se\Cultures.docx" TargetMode="External"/><Relationship Id="rId11106" Type="http://schemas.openxmlformats.org/officeDocument/2006/relationships/hyperlink" Target="file:///C:\Users\Thomas%20Huet\Desktop\Documentation%20arch&#233;ologique%20li&#233;e%20&#224;%20la%20th&#232;se\Cultures.docx" TargetMode="External"/><Relationship Id="rId11520" Type="http://schemas.openxmlformats.org/officeDocument/2006/relationships/hyperlink" Target="file:///C:\Users\Thomas%20Huet\Desktop\Documentation%20arch&#233;ologique%20li&#233;e%20&#224;%20la%20th&#232;se\Cultures.docx" TargetMode="External"/><Relationship Id="rId3684" Type="http://schemas.openxmlformats.org/officeDocument/2006/relationships/hyperlink" Target="file:///C:\Users\Thomas%20Huet\Desktop\Documentation%20arch&#233;ologique%20li&#233;e%20&#224;%20la%20th&#232;se\Cultures.docx" TargetMode="External"/><Relationship Id="rId4735" Type="http://schemas.openxmlformats.org/officeDocument/2006/relationships/hyperlink" Target="file:///C:\Users\Thomas%20Huet\Desktop\Documentation%20arch&#233;ologique%20li&#233;e%20&#224;%20la%20th&#232;se\Cultures.docx" TargetMode="External"/><Relationship Id="rId10122" Type="http://schemas.openxmlformats.org/officeDocument/2006/relationships/hyperlink" Target="file:///C:\Users\Thomas%20Huet\Desktop\Documentation%20arch&#233;ologique%20li&#233;e%20&#224;%20la%20th&#232;se\Sites.docx" TargetMode="External"/><Relationship Id="rId13278" Type="http://schemas.openxmlformats.org/officeDocument/2006/relationships/hyperlink" Target="file:///C:\Users\Thomas%20Huet\Desktop\Documentation%20arch&#233;ologique%20li&#233;e%20&#224;%20la%20th&#232;se\Sites.docx" TargetMode="External"/><Relationship Id="rId13692" Type="http://schemas.openxmlformats.org/officeDocument/2006/relationships/hyperlink" Target="file:///C:\Users\Thomas%20Huet\Desktop\Documentation%20arch&#233;ologique%20li&#233;e%20&#224;%20la%20th&#232;se\Sites.docx" TargetMode="External"/><Relationship Id="rId14329" Type="http://schemas.openxmlformats.org/officeDocument/2006/relationships/hyperlink" Target="file:///C:\Users\Thomas%20Huet\Desktop\Documentation%20arch&#233;ologique%20li&#233;e%20&#224;%20la%20th&#232;se\Sites.docx" TargetMode="External"/><Relationship Id="rId2286" Type="http://schemas.openxmlformats.org/officeDocument/2006/relationships/hyperlink" Target="file:///C:\Users\Thomas%20Huet\Desktop\Documentation%20arch&#233;ologique%20li&#233;e%20&#224;%20la%20th&#232;se\Cultures.docx" TargetMode="External"/><Relationship Id="rId3337" Type="http://schemas.openxmlformats.org/officeDocument/2006/relationships/hyperlink" Target="file:///C:\Users\Thomas%20Huet\Desktop\Documentation%20arch&#233;ologique%20li&#233;e%20&#224;%20la%20th&#232;se\Sites.docx" TargetMode="External"/><Relationship Id="rId3751" Type="http://schemas.openxmlformats.org/officeDocument/2006/relationships/hyperlink" Target="file:///C:\Users\Thomas%20Huet\Desktop\Documentation%20arch&#233;ologique%20li&#233;e%20&#224;%20la%20th&#232;se\Cultures.docx" TargetMode="External"/><Relationship Id="rId4802" Type="http://schemas.openxmlformats.org/officeDocument/2006/relationships/hyperlink" Target="file:///C:\Users\Thomas%20Huet\Desktop\Documentation%20arch&#233;ologique%20li&#233;e%20&#224;%20la%20th&#232;se\Cultures.docx" TargetMode="External"/><Relationship Id="rId7958" Type="http://schemas.openxmlformats.org/officeDocument/2006/relationships/hyperlink" Target="file:///C:\Users\Thomas%20Huet\Desktop\Documentation%20arch&#233;ologique%20li&#233;e%20&#224;%20la%20th&#232;se\Sites.docx" TargetMode="External"/><Relationship Id="rId12294" Type="http://schemas.openxmlformats.org/officeDocument/2006/relationships/hyperlink" Target="file:///C:\Users\Thomas%20Huet\Desktop\Documentation%20arch&#233;ologique%20li&#233;e%20&#224;%20la%20th&#232;se\Sites.docx" TargetMode="External"/><Relationship Id="rId13345" Type="http://schemas.openxmlformats.org/officeDocument/2006/relationships/hyperlink" Target="file:///C:\Users\Thomas%20Huet\Desktop\Documentation%20arch&#233;ologique%20li&#233;e%20&#224;%20la%20th&#232;se\Sites.docx" TargetMode="External"/><Relationship Id="rId258" Type="http://schemas.openxmlformats.org/officeDocument/2006/relationships/hyperlink" Target="file:///C:\Users\Thomas%20Huet\Desktop\Documentation%20arch&#233;ologique%20li&#233;e%20&#224;%20la%20th&#232;se\Cultures.docx" TargetMode="External"/><Relationship Id="rId672" Type="http://schemas.openxmlformats.org/officeDocument/2006/relationships/hyperlink" Target="file:///C:\Users\Thomas%20Huet\Desktop\Documentation%20arch&#233;ologique%20li&#233;e%20&#224;%20la%20th&#232;se\Sites.docx" TargetMode="External"/><Relationship Id="rId2353" Type="http://schemas.openxmlformats.org/officeDocument/2006/relationships/hyperlink" Target="file:///C:\Users\Thomas%20Huet\Desktop\Documentation%20arch&#233;ologique%20li&#233;e%20&#224;%20la%20th&#232;se\Cultures.docx" TargetMode="External"/><Relationship Id="rId3404" Type="http://schemas.openxmlformats.org/officeDocument/2006/relationships/hyperlink" Target="file:///C:\Users\Thomas%20Huet\Desktop\Documentation%20arch&#233;ologique%20li&#233;e%20&#224;%20la%20th&#232;se\Sites.docx" TargetMode="External"/><Relationship Id="rId6974" Type="http://schemas.openxmlformats.org/officeDocument/2006/relationships/hyperlink" Target="file:///C:\Users\Thomas%20Huet\Desktop\Documentation%20arch&#233;ologique%20li&#233;e%20&#224;%20la%20th&#232;se\Cultures.docx" TargetMode="External"/><Relationship Id="rId9380" Type="http://schemas.openxmlformats.org/officeDocument/2006/relationships/hyperlink" Target="file:///C:\Users\Thomas%20Huet\Desktop\Documentation%20arch&#233;ologique%20li&#233;e%20&#224;%20la%20th&#232;se\Cultures.docx" TargetMode="External"/><Relationship Id="rId10939" Type="http://schemas.openxmlformats.org/officeDocument/2006/relationships/hyperlink" Target="file:///C:\Users\Thomas%20Huet\Desktop\Documentation%20arch&#233;ologique%20li&#233;e%20&#224;%20la%20th&#232;se\Cultures.docx" TargetMode="External"/><Relationship Id="rId12361" Type="http://schemas.openxmlformats.org/officeDocument/2006/relationships/hyperlink" Target="file:///C:\Users\Thomas%20Huet\Desktop\Documentation%20arch&#233;ologique%20li&#233;e%20&#224;%20la%20th&#232;se\Cultures.docx" TargetMode="External"/><Relationship Id="rId13412" Type="http://schemas.openxmlformats.org/officeDocument/2006/relationships/hyperlink" Target="file:///C:\Users\Thomas%20Huet\Desktop\Documentation%20arch&#233;ologique%20li&#233;e%20&#224;%20la%20th&#232;se\Sites.docx" TargetMode="External"/><Relationship Id="rId325" Type="http://schemas.openxmlformats.org/officeDocument/2006/relationships/hyperlink" Target="file:///C:\Users\Thomas%20Huet\Desktop\Documentation%20arch&#233;ologique%20li&#233;e%20&#224;%20la%20th&#232;se\Cultures.docx" TargetMode="External"/><Relationship Id="rId2006" Type="http://schemas.openxmlformats.org/officeDocument/2006/relationships/hyperlink" Target="file:///C:\Users\Thomas%20Huet\Desktop\Documentation%20arch&#233;ologique%20li&#233;e%20&#224;%20la%20th&#232;se\Cultures.docx" TargetMode="External"/><Relationship Id="rId2420" Type="http://schemas.openxmlformats.org/officeDocument/2006/relationships/hyperlink" Target="file:///C:\Users\Thomas%20Huet\Desktop\Documentation%20arch&#233;ologique%20li&#233;e%20&#224;%20la%20th&#232;se\Sites.docx" TargetMode="External"/><Relationship Id="rId5576" Type="http://schemas.openxmlformats.org/officeDocument/2006/relationships/hyperlink" Target="file:///C:\Users\Thomas%20Huet\Desktop\Documentation%20arch&#233;ologique%20li&#233;e%20&#224;%20la%20th&#232;se\Cultures.docx" TargetMode="External"/><Relationship Id="rId6627" Type="http://schemas.openxmlformats.org/officeDocument/2006/relationships/hyperlink" Target="file:///C:\Users\Thomas%20Huet\Desktop\Documentation%20arch&#233;ologique%20li&#233;e%20&#224;%20la%20th&#232;se\Cultures.docx" TargetMode="External"/><Relationship Id="rId9033" Type="http://schemas.openxmlformats.org/officeDocument/2006/relationships/hyperlink" Target="file:///C:\Users\Thomas%20Huet\Desktop\Documentation%20arch&#233;ologique%20li&#233;e%20&#224;%20la%20th&#232;se\Sites.docx" TargetMode="External"/><Relationship Id="rId12014" Type="http://schemas.openxmlformats.org/officeDocument/2006/relationships/hyperlink" Target="file:///C:\Users\Thomas%20Huet\Desktop\Documentation%20arch&#233;ologique%20li&#233;e%20&#224;%20la%20th&#232;se\Sites.docx" TargetMode="External"/><Relationship Id="rId1022" Type="http://schemas.openxmlformats.org/officeDocument/2006/relationships/hyperlink" Target="file:///C:\Users\Thomas%20Huet\Desktop\Documentation%20arch&#233;ologique%20li&#233;e%20&#224;%20la%20th&#232;se\Cultures.docx" TargetMode="External"/><Relationship Id="rId4178" Type="http://schemas.openxmlformats.org/officeDocument/2006/relationships/hyperlink" Target="file:///C:\Users\Thomas%20Huet\Desktop\Documentation%20arch&#233;ologique%20li&#233;e%20&#224;%20la%20th&#232;se\Cultures.docx" TargetMode="External"/><Relationship Id="rId4592" Type="http://schemas.openxmlformats.org/officeDocument/2006/relationships/hyperlink" Target="file:///C:\Users\Thomas%20Huet\Desktop\Documentation%20arch&#233;ologique%20li&#233;e%20&#224;%20la%20th&#232;se\Cultures.docx" TargetMode="External"/><Relationship Id="rId5229" Type="http://schemas.openxmlformats.org/officeDocument/2006/relationships/hyperlink" Target="file:///C:\Users\Thomas%20Huet\Desktop\Documentation%20arch&#233;ologique%20li&#233;e%20&#224;%20la%20th&#232;se\Sites.docx" TargetMode="External"/><Relationship Id="rId5990" Type="http://schemas.openxmlformats.org/officeDocument/2006/relationships/hyperlink" Target="file:///C:\Users\Thomas%20Huet\Desktop\Documentation%20arch&#233;ologique%20li&#233;e%20&#224;%20la%20th&#232;se\Cultures.docx" TargetMode="External"/><Relationship Id="rId9100" Type="http://schemas.openxmlformats.org/officeDocument/2006/relationships/hyperlink" Target="file:///C:\Users\Thomas%20Huet\Desktop\Documentation%20arch&#233;ologique%20li&#233;e%20&#224;%20la%20th&#232;se\Cultures.docx" TargetMode="External"/><Relationship Id="rId14186" Type="http://schemas.openxmlformats.org/officeDocument/2006/relationships/hyperlink" Target="file:///C:\Users\Thomas%20Huet\Desktop\Documentation%20arch&#233;ologique%20li&#233;e%20&#224;%20la%20th&#232;se\Sites.docx" TargetMode="External"/><Relationship Id="rId3194" Type="http://schemas.openxmlformats.org/officeDocument/2006/relationships/hyperlink" Target="file:///C:\Users\Thomas%20Huet\Desktop\Documentation%20arch&#233;ologique%20li&#233;e%20&#224;%20la%20th&#232;se\Cultures.docx" TargetMode="External"/><Relationship Id="rId4245" Type="http://schemas.openxmlformats.org/officeDocument/2006/relationships/hyperlink" Target="file:///C:\Users\Thomas%20Huet\Desktop\Documentation%20arch&#233;ologique%20li&#233;e%20&#224;%20la%20th&#232;se\Cultures.docx" TargetMode="External"/><Relationship Id="rId5643" Type="http://schemas.openxmlformats.org/officeDocument/2006/relationships/hyperlink" Target="file:///C:\Users\Thomas%20Huet\Desktop\Documentation%20arch&#233;ologique%20li&#233;e%20&#224;%20la%20th&#232;se\Sites.docx" TargetMode="External"/><Relationship Id="rId8799" Type="http://schemas.openxmlformats.org/officeDocument/2006/relationships/hyperlink" Target="file:///C:\Users\Thomas%20Huet\Desktop\Documentation%20arch&#233;ologique%20li&#233;e%20&#224;%20la%20th&#232;se\Cultures.docx" TargetMode="External"/><Relationship Id="rId11030" Type="http://schemas.openxmlformats.org/officeDocument/2006/relationships/hyperlink" Target="file:///C:\Users\Thomas%20Huet\Desktop\Documentation%20arch&#233;ologique%20li&#233;e%20&#224;%20la%20th&#232;se\Cultures.docx" TargetMode="External"/><Relationship Id="rId1839" Type="http://schemas.openxmlformats.org/officeDocument/2006/relationships/hyperlink" Target="file:///C:\Users\Thomas%20Huet\Desktop\Documentation%20arch&#233;ologique%20li&#233;e%20&#224;%20la%20th&#232;se\Sites.docx" TargetMode="External"/><Relationship Id="rId5710" Type="http://schemas.openxmlformats.org/officeDocument/2006/relationships/hyperlink" Target="file:///C:\Users\Thomas%20Huet\Desktop\Documentation%20arch&#233;ologique%20li&#233;e%20&#224;%20la%20th&#232;se\Sites.docx" TargetMode="External"/><Relationship Id="rId8866" Type="http://schemas.openxmlformats.org/officeDocument/2006/relationships/hyperlink" Target="file:///C:\Users\Thomas%20Huet\Desktop\Documentation%20arch&#233;ologique%20li&#233;e%20&#224;%20la%20th&#232;se\Sites.docx" TargetMode="External"/><Relationship Id="rId9917" Type="http://schemas.openxmlformats.org/officeDocument/2006/relationships/hyperlink" Target="file:///C:\Users\Thomas%20Huet\Desktop\Documentation%20arch&#233;ologique%20li&#233;e%20&#224;%20la%20th&#232;se\Cultures.docx" TargetMode="External"/><Relationship Id="rId10796" Type="http://schemas.openxmlformats.org/officeDocument/2006/relationships/hyperlink" Target="file:///C:\Users\Thomas%20Huet\Desktop\Documentation%20arch&#233;ologique%20li&#233;e%20&#224;%20la%20th&#232;se\Sites.docx" TargetMode="External"/><Relationship Id="rId11847" Type="http://schemas.openxmlformats.org/officeDocument/2006/relationships/hyperlink" Target="file:///C:\Users\Thomas%20Huet\Desktop\Documentation%20arch&#233;ologique%20li&#233;e%20&#224;%20la%20th&#232;se\Cultures.docx" TargetMode="External"/><Relationship Id="rId14253" Type="http://schemas.openxmlformats.org/officeDocument/2006/relationships/hyperlink" Target="file:///C:\Users\Thomas%20Huet\Desktop\Documentation%20arch&#233;ologique%20li&#233;e%20&#224;%20la%20th&#232;se\Cultures.docx" TargetMode="External"/><Relationship Id="rId182" Type="http://schemas.openxmlformats.org/officeDocument/2006/relationships/hyperlink" Target="Sites.docx" TargetMode="External"/><Relationship Id="rId1906" Type="http://schemas.openxmlformats.org/officeDocument/2006/relationships/hyperlink" Target="file:///C:\Users\Thomas%20Huet\Desktop\Documentation%20arch&#233;ologique%20li&#233;e%20&#224;%20la%20th&#232;se\Sites.docx" TargetMode="External"/><Relationship Id="rId3261" Type="http://schemas.openxmlformats.org/officeDocument/2006/relationships/hyperlink" Target="file:///C:\Users\Thomas%20Huet\Desktop\Documentation%20arch&#233;ologique%20li&#233;e%20&#224;%20la%20th&#232;se\Cultures.docx" TargetMode="External"/><Relationship Id="rId4312" Type="http://schemas.openxmlformats.org/officeDocument/2006/relationships/hyperlink" Target="file:///C:\Users\Thomas%20Huet\Desktop\Documentation%20arch&#233;ologique%20li&#233;e%20&#224;%20la%20th&#232;se\Cultures.docx" TargetMode="External"/><Relationship Id="rId7468" Type="http://schemas.openxmlformats.org/officeDocument/2006/relationships/hyperlink" Target="file:///C:\Users\Thomas%20Huet\Desktop\Documentation%20arch&#233;ologique%20li&#233;e%20&#224;%20la%20th&#232;se\Cultures.docx" TargetMode="External"/><Relationship Id="rId7882" Type="http://schemas.openxmlformats.org/officeDocument/2006/relationships/hyperlink" Target="file:///C:\Users\Thomas%20Huet\Desktop\Documentation%20arch&#233;ologique%20li&#233;e%20&#224;%20la%20th&#232;se\Cultures.docx" TargetMode="External"/><Relationship Id="rId8519" Type="http://schemas.openxmlformats.org/officeDocument/2006/relationships/hyperlink" Target="file:///C:\Users\Thomas%20Huet\Desktop\Documentation%20arch&#233;ologique%20li&#233;e%20&#224;%20la%20th&#232;se\Sites.docx" TargetMode="External"/><Relationship Id="rId8933" Type="http://schemas.openxmlformats.org/officeDocument/2006/relationships/hyperlink" Target="file:///C:\Users\Thomas%20Huet\Desktop\Documentation%20arch&#233;ologique%20li&#233;e%20&#224;%20la%20th&#232;se\Cultures.docx" TargetMode="External"/><Relationship Id="rId10449" Type="http://schemas.openxmlformats.org/officeDocument/2006/relationships/hyperlink" Target="file:///C:\Users\Thomas%20Huet\Desktop\Documentation%20arch&#233;ologique%20li&#233;e%20&#224;%20la%20th&#232;se\Sites.docx" TargetMode="External"/><Relationship Id="rId14320" Type="http://schemas.openxmlformats.org/officeDocument/2006/relationships/hyperlink" Target="file:///C:\Users\Thomas%20Huet\Desktop\Documentation%20arch&#233;ologique%20li&#233;e%20&#224;%20la%20th&#232;se\Sites.docx" TargetMode="External"/><Relationship Id="rId6484" Type="http://schemas.openxmlformats.org/officeDocument/2006/relationships/hyperlink" Target="file:///C:\Users\Thomas%20Huet\Desktop\Documentation%20arch&#233;ologique%20li&#233;e%20&#224;%20la%20th&#232;se\Sites.docx" TargetMode="External"/><Relationship Id="rId7535" Type="http://schemas.openxmlformats.org/officeDocument/2006/relationships/hyperlink" Target="file:///C:\Users\Thomas%20Huet\Desktop\Documentation%20arch&#233;ologique%20li&#233;e%20&#224;%20la%20th&#232;se\Cultures.docx" TargetMode="External"/><Relationship Id="rId10516" Type="http://schemas.openxmlformats.org/officeDocument/2006/relationships/hyperlink" Target="file:///C:\Users\Thomas%20Huet\Desktop\Documentation%20arch&#233;ologique%20li&#233;e%20&#224;%20la%20th&#232;se\Sites.docx" TargetMode="External"/><Relationship Id="rId10863" Type="http://schemas.openxmlformats.org/officeDocument/2006/relationships/hyperlink" Target="file:///C:\Users\Thomas%20Huet\Desktop\Documentation%20arch&#233;ologique%20li&#233;e%20&#224;%20la%20th&#232;se\Sites.docx" TargetMode="External"/><Relationship Id="rId11914" Type="http://schemas.openxmlformats.org/officeDocument/2006/relationships/hyperlink" Target="file:///C:\Users\Thomas%20Huet\Desktop\Documentation%20arch&#233;ologique%20li&#233;e%20&#224;%20la%20th&#232;se\Cultures.docx" TargetMode="External"/><Relationship Id="rId999" Type="http://schemas.openxmlformats.org/officeDocument/2006/relationships/hyperlink" Target="file:///C:\Users\Thomas%20Huet\Desktop\Documentation%20arch&#233;ologique%20li&#233;e%20&#224;%20la%20th&#232;se\Sites.docx" TargetMode="External"/><Relationship Id="rId5086" Type="http://schemas.openxmlformats.org/officeDocument/2006/relationships/hyperlink" Target="file:///C:\Users\Thomas%20Huet\Desktop\Documentation%20arch&#233;ologique%20li&#233;e%20&#224;%20la%20th&#232;se\Cultures.docx" TargetMode="External"/><Relationship Id="rId6137" Type="http://schemas.openxmlformats.org/officeDocument/2006/relationships/hyperlink" Target="Sites.docx" TargetMode="External"/><Relationship Id="rId6551" Type="http://schemas.openxmlformats.org/officeDocument/2006/relationships/hyperlink" Target="file:///C:\Users\Thomas%20Huet\Desktop\Documentation%20arch&#233;ologique%20li&#233;e%20&#224;%20la%20th&#232;se\Sites.docx" TargetMode="External"/><Relationship Id="rId7602" Type="http://schemas.openxmlformats.org/officeDocument/2006/relationships/hyperlink" Target="file:///C:\Users\Thomas%20Huet\Desktop\Documentation%20arch&#233;ologique%20li&#233;e%20&#224;%20la%20th&#232;se\Cultures.docx" TargetMode="External"/><Relationship Id="rId10930" Type="http://schemas.openxmlformats.org/officeDocument/2006/relationships/hyperlink" Target="file:///C:\Users\Thomas%20Huet\Desktop\Documentation%20arch&#233;ologique%20li&#233;e%20&#224;%20la%20th&#232;se\Sites.docx" TargetMode="External"/><Relationship Id="rId1696" Type="http://schemas.openxmlformats.org/officeDocument/2006/relationships/hyperlink" Target="file:///C:\Users\Thomas%20Huet\Desktop\Documentation%20arch&#233;ologique%20li&#233;e%20&#224;%20la%20th&#232;se\Cultures.docx" TargetMode="External"/><Relationship Id="rId5153" Type="http://schemas.openxmlformats.org/officeDocument/2006/relationships/hyperlink" Target="file:///C:\Users\Thomas%20Huet\Desktop\Documentation%20arch&#233;ologique%20li&#233;e%20&#224;%20la%20th&#232;se\Sites.docx" TargetMode="External"/><Relationship Id="rId6204" Type="http://schemas.openxmlformats.org/officeDocument/2006/relationships/hyperlink" Target="file:///C:\Users\Thomas%20Huet\Desktop\Documentation%20arch&#233;ologique%20li&#233;e%20&#224;%20la%20th&#232;se\Cultures.docx" TargetMode="External"/><Relationship Id="rId12688" Type="http://schemas.openxmlformats.org/officeDocument/2006/relationships/hyperlink" Target="file:///C:\Users\Thomas%20Huet\Desktop\Documentation%20arch&#233;ologique%20li&#233;e%20&#224;%20la%20th&#232;se\Sites.docx" TargetMode="External"/><Relationship Id="rId13739" Type="http://schemas.openxmlformats.org/officeDocument/2006/relationships/hyperlink" Target="Sites.docx" TargetMode="External"/><Relationship Id="rId1349" Type="http://schemas.openxmlformats.org/officeDocument/2006/relationships/hyperlink" Target="file:///C:\Users\Thomas%20Huet\Desktop\Documentation%20arch&#233;ologique%20li&#233;e%20&#224;%20la%20th&#232;se\Sites.docx" TargetMode="External"/><Relationship Id="rId2747" Type="http://schemas.openxmlformats.org/officeDocument/2006/relationships/hyperlink" Target="file:///C:\Users\Thomas%20Huet\Desktop\Documentation%20arch&#233;ologique%20li&#233;e%20&#224;%20la%20th&#232;se\Cultures.docx" TargetMode="External"/><Relationship Id="rId5220" Type="http://schemas.openxmlformats.org/officeDocument/2006/relationships/hyperlink" Target="file:///C:\Users\Thomas%20Huet\Desktop\Documentation%20arch&#233;ologique%20li&#233;e%20&#224;%20la%20th&#232;se\Cultures.docx" TargetMode="External"/><Relationship Id="rId8376" Type="http://schemas.openxmlformats.org/officeDocument/2006/relationships/hyperlink" Target="file:///C:\Users\Thomas%20Huet\Desktop\Documentation%20arch&#233;ologique%20li&#233;e%20&#224;%20la%20th&#232;se\Sites.docx" TargetMode="External"/><Relationship Id="rId9774" Type="http://schemas.openxmlformats.org/officeDocument/2006/relationships/hyperlink" Target="file:///C:\Users\Thomas%20Huet\Desktop\Documentation%20arch&#233;ologique%20li&#233;e%20&#224;%20la%20th&#232;se\Cultures.docx" TargetMode="External"/><Relationship Id="rId12755" Type="http://schemas.openxmlformats.org/officeDocument/2006/relationships/hyperlink" Target="file:///C:\Users\Thomas%20Huet\Desktop\Documentation%20arch&#233;ologique%20li&#233;e%20&#224;%20la%20th&#232;se\Cultures.docx" TargetMode="External"/><Relationship Id="rId13806" Type="http://schemas.openxmlformats.org/officeDocument/2006/relationships/hyperlink" Target="file:///C:\Users\Thomas%20Huet\Desktop\Documentation%20arch&#233;ologique%20li&#233;e%20&#224;%20la%20th&#232;se\Sites.docx" TargetMode="External"/><Relationship Id="rId719" Type="http://schemas.openxmlformats.org/officeDocument/2006/relationships/hyperlink" Target="file:///C:\Users\Thomas%20Huet\Desktop\Documentation%20arch&#233;ologique%20li&#233;e%20&#224;%20la%20th&#232;se\Sites.docx" TargetMode="External"/><Relationship Id="rId1763" Type="http://schemas.openxmlformats.org/officeDocument/2006/relationships/hyperlink" Target="file:///C:\Users\Thomas%20Huet\Desktop\Documentation%20arch&#233;ologique%20li&#233;e%20&#224;%20la%20th&#232;se\Sites.docx" TargetMode="External"/><Relationship Id="rId2814" Type="http://schemas.openxmlformats.org/officeDocument/2006/relationships/hyperlink" Target="file:///C:\Users\Thomas%20Huet\Desktop\Documentation%20arch&#233;ologique%20li&#233;e%20&#224;%20la%20th&#232;se\Cultures.docx" TargetMode="External"/><Relationship Id="rId8029" Type="http://schemas.openxmlformats.org/officeDocument/2006/relationships/hyperlink" Target="file:///C:\Users\Thomas%20Huet\Desktop\Documentation%20arch&#233;ologique%20li&#233;e%20&#224;%20la%20th&#232;se\Cultures.docx" TargetMode="External"/><Relationship Id="rId8790" Type="http://schemas.openxmlformats.org/officeDocument/2006/relationships/hyperlink" Target="file:///C:\Users\Thomas%20Huet\Desktop\Documentation%20arch&#233;ologique%20li&#233;e%20&#224;%20la%20th&#232;se\Cultures.docx" TargetMode="External"/><Relationship Id="rId9427" Type="http://schemas.openxmlformats.org/officeDocument/2006/relationships/hyperlink" Target="file:///C:\Users\Thomas%20Huet\Desktop\Documentation%20arch&#233;ologique%20li&#233;e%20&#224;%20la%20th&#232;se\Cultures.docx" TargetMode="External"/><Relationship Id="rId9841" Type="http://schemas.openxmlformats.org/officeDocument/2006/relationships/hyperlink" Target="file:///C:\Users\Thomas%20Huet\Desktop\Documentation%20arch&#233;ologique%20li&#233;e%20&#224;%20la%20th&#232;se\Sites.docx" TargetMode="External"/><Relationship Id="rId11357" Type="http://schemas.openxmlformats.org/officeDocument/2006/relationships/hyperlink" Target="file:///C:\Users\Thomas%20Huet\Desktop\Documentation%20arch&#233;ologique%20li&#233;e%20&#224;%20la%20th&#232;se\Cultures.docx" TargetMode="External"/><Relationship Id="rId11771" Type="http://schemas.openxmlformats.org/officeDocument/2006/relationships/hyperlink" Target="file:///C:\Users\Thomas%20Huet\Desktop\Documentation%20arch&#233;ologique%20li&#233;e%20&#224;%20la%20th&#232;se\Cultures.docx" TargetMode="External"/><Relationship Id="rId12408" Type="http://schemas.openxmlformats.org/officeDocument/2006/relationships/hyperlink" Target="file:///C:\Users\Thomas%20Huet\Desktop\Documentation%20arch&#233;ologique%20li&#233;e%20&#224;%20la%20th&#232;se\Sites.docx" TargetMode="External"/><Relationship Id="rId12822" Type="http://schemas.openxmlformats.org/officeDocument/2006/relationships/hyperlink" Target="file:///C:\Users\Thomas%20Huet\Desktop\Documentation%20arch&#233;ologique%20li&#233;e%20&#224;%20la%20th&#232;se\Cultures.docx" TargetMode="External"/><Relationship Id="rId55" Type="http://schemas.openxmlformats.org/officeDocument/2006/relationships/hyperlink" Target="Environnement.docx" TargetMode="External"/><Relationship Id="rId1416" Type="http://schemas.openxmlformats.org/officeDocument/2006/relationships/hyperlink" Target="file:///C:\Users\Thomas%20Huet\Desktop\Documentation%20arch&#233;ologique%20li&#233;e%20&#224;%20la%20th&#232;se\Cultures.docx" TargetMode="External"/><Relationship Id="rId1830" Type="http://schemas.openxmlformats.org/officeDocument/2006/relationships/hyperlink" Target="file:///C:\Users\Thomas%20Huet\Desktop\Documentation%20arch&#233;ologique%20li&#233;e%20&#224;%20la%20th&#232;se\Sites.docx" TargetMode="External"/><Relationship Id="rId4986" Type="http://schemas.openxmlformats.org/officeDocument/2006/relationships/hyperlink" Target="file:///C:\Users\Thomas%20Huet\Desktop\Documentation%20arch&#233;ologique%20li&#233;e%20&#224;%20la%20th&#232;se\Cultures.docx" TargetMode="External"/><Relationship Id="rId7392" Type="http://schemas.openxmlformats.org/officeDocument/2006/relationships/hyperlink" Target="file:///C:\Users\Thomas%20Huet\Desktop\Documentation%20arch&#233;ologique%20li&#233;e%20&#224;%20la%20th&#232;se\Sites.docx" TargetMode="External"/><Relationship Id="rId8443" Type="http://schemas.openxmlformats.org/officeDocument/2006/relationships/hyperlink" Target="file:///C:\Users\Thomas%20Huet\Desktop\Documentation%20arch&#233;ologique%20li&#233;e%20&#224;%20la%20th&#232;se\Sites.docx" TargetMode="External"/><Relationship Id="rId10373" Type="http://schemas.openxmlformats.org/officeDocument/2006/relationships/hyperlink" Target="file:///C:\Users\Thomas%20Huet\Desktop\Documentation%20arch&#233;ologique%20li&#233;e%20&#224;%20la%20th&#232;se\Sites.docx" TargetMode="External"/><Relationship Id="rId11424" Type="http://schemas.openxmlformats.org/officeDocument/2006/relationships/hyperlink" Target="file:///C:\Users\Thomas%20Huet\Desktop\Documentation%20arch&#233;ologique%20li&#233;e%20&#224;%20la%20th&#232;se\Cultures.docx" TargetMode="External"/><Relationship Id="rId3588" Type="http://schemas.openxmlformats.org/officeDocument/2006/relationships/hyperlink" Target="file:///C:\Users\Thomas%20Huet\Desktop\Documentation%20arch&#233;ologique%20li&#233;e%20&#224;%20la%20th&#232;se\Cultures.docx" TargetMode="External"/><Relationship Id="rId4639" Type="http://schemas.openxmlformats.org/officeDocument/2006/relationships/hyperlink" Target="file:///C:\Users\Thomas%20Huet\Desktop\Documentation%20arch&#233;ologique%20li&#233;e%20&#224;%20la%20th&#232;se\Sites.docx" TargetMode="External"/><Relationship Id="rId7045" Type="http://schemas.openxmlformats.org/officeDocument/2006/relationships/hyperlink" Target="file:///C:\Users\Thomas%20Huet\Desktop\Documentation%20arch&#233;ologique%20li&#233;e%20&#224;%20la%20th&#232;se\Cultures.docx" TargetMode="External"/><Relationship Id="rId8510" Type="http://schemas.openxmlformats.org/officeDocument/2006/relationships/hyperlink" Target="file:///C:\Users\Thomas%20Huet\Desktop\Documentation%20arch&#233;ologique%20li&#233;e%20&#224;%20la%20th&#232;se\Sites.docx" TargetMode="External"/><Relationship Id="rId10026" Type="http://schemas.openxmlformats.org/officeDocument/2006/relationships/hyperlink" Target="file:///C:\Users\Thomas%20Huet\Desktop\Documentation%20arch&#233;ologique%20li&#233;e%20&#224;%20la%20th&#232;se\Cultures.docx" TargetMode="External"/><Relationship Id="rId10440" Type="http://schemas.openxmlformats.org/officeDocument/2006/relationships/hyperlink" Target="file:///C:\Users\Thomas%20Huet\Desktop\Documentation%20arch&#233;ologique%20li&#233;e%20&#224;%20la%20th&#232;se\DescriptionRoches.docx" TargetMode="External"/><Relationship Id="rId13596" Type="http://schemas.openxmlformats.org/officeDocument/2006/relationships/hyperlink" Target="file:///C:\Users\Thomas%20Huet\Desktop\Documentation%20arch&#233;ologique%20li&#233;e%20&#224;%20la%20th&#232;se\Sites.docx" TargetMode="External"/><Relationship Id="rId3655" Type="http://schemas.openxmlformats.org/officeDocument/2006/relationships/hyperlink" Target="file:///C:\Users\Thomas%20Huet\Desktop\Documentation%20arch&#233;ologique%20li&#233;e%20&#224;%20la%20th&#232;se\Cultures.docx" TargetMode="External"/><Relationship Id="rId4706" Type="http://schemas.openxmlformats.org/officeDocument/2006/relationships/hyperlink" Target="file:///C:\Users\Thomas%20Huet\Desktop\Documentation%20arch&#233;ologique%20li&#233;e%20&#224;%20la%20th&#232;se\Sites.docx" TargetMode="External"/><Relationship Id="rId6061" Type="http://schemas.openxmlformats.org/officeDocument/2006/relationships/hyperlink" Target="file:///C:\Users\Thomas%20Huet\Desktop\Documentation%20arch&#233;ologique%20li&#233;e%20&#224;%20la%20th&#232;se\Cultures.docx" TargetMode="External"/><Relationship Id="rId7112" Type="http://schemas.openxmlformats.org/officeDocument/2006/relationships/hyperlink" Target="file:///C:\Users\Thomas%20Huet\Desktop\Documentation%20arch&#233;ologique%20li&#233;e%20&#224;%20la%20th&#232;se\Sites.docx" TargetMode="External"/><Relationship Id="rId12198" Type="http://schemas.openxmlformats.org/officeDocument/2006/relationships/hyperlink" Target="file:///C:\Users\Thomas%20Huet\Desktop\Documentation%20arch&#233;ologique%20li&#233;e%20&#224;%20la%20th&#232;se\Sites.docx" TargetMode="External"/><Relationship Id="rId13249" Type="http://schemas.openxmlformats.org/officeDocument/2006/relationships/hyperlink" Target="file:///C:\Users\Thomas%20Huet\Desktop\Documentation%20arch&#233;ologique%20li&#233;e%20&#224;%20la%20th&#232;se\Sites.docx" TargetMode="External"/><Relationship Id="rId576" Type="http://schemas.openxmlformats.org/officeDocument/2006/relationships/hyperlink" Target="file:///C:\Users\Thomas%20Huet\Desktop\Documentation%20arch&#233;ologique%20li&#233;e%20&#224;%20la%20th&#232;se\Cultures.docx" TargetMode="External"/><Relationship Id="rId990" Type="http://schemas.openxmlformats.org/officeDocument/2006/relationships/hyperlink" Target="file:///C:\Users\Thomas%20Huet\Desktop\Documentation%20arch&#233;ologique%20li&#233;e%20&#224;%20la%20th&#232;se\Cultures.docx" TargetMode="External"/><Relationship Id="rId2257" Type="http://schemas.openxmlformats.org/officeDocument/2006/relationships/hyperlink" Target="file:///C:\Users\Thomas%20Huet\Desktop\Documentation%20arch&#233;ologique%20li&#233;e%20&#224;%20la%20th&#232;se\Cultures.docx" TargetMode="External"/><Relationship Id="rId2671" Type="http://schemas.openxmlformats.org/officeDocument/2006/relationships/hyperlink" Target="file:///C:\Users\Thomas%20Huet\Desktop\Documentation%20arch&#233;ologique%20li&#233;e%20&#224;%20la%20th&#232;se\Sites.docx" TargetMode="External"/><Relationship Id="rId3308" Type="http://schemas.openxmlformats.org/officeDocument/2006/relationships/hyperlink" Target="Sites.docx" TargetMode="External"/><Relationship Id="rId9284" Type="http://schemas.openxmlformats.org/officeDocument/2006/relationships/hyperlink" Target="file:///C:\Users\Thomas%20Huet\Desktop\Documentation%20arch&#233;ologique%20li&#233;e%20&#224;%20la%20th&#232;se\Sites.docx" TargetMode="External"/><Relationship Id="rId13663" Type="http://schemas.openxmlformats.org/officeDocument/2006/relationships/hyperlink" Target="file:///C:\Users\Thomas%20Huet\Desktop\Documentation%20arch&#233;ologique%20li&#233;e%20&#224;%20la%20th&#232;se\Sites.docx" TargetMode="External"/><Relationship Id="rId229" Type="http://schemas.openxmlformats.org/officeDocument/2006/relationships/hyperlink" Target="file:///C:\Users\Thomas%20Huet\Desktop\Documentation%20arch&#233;ologique%20li&#233;e%20&#224;%20la%20th&#232;se\Analyses%20Statistiques.docx" TargetMode="External"/><Relationship Id="rId643" Type="http://schemas.openxmlformats.org/officeDocument/2006/relationships/hyperlink" Target="file:///C:\Users\Thomas%20Huet\Desktop\Documentation%20arch&#233;ologique%20li&#233;e%20&#224;%20la%20th&#232;se\Sites.docx" TargetMode="External"/><Relationship Id="rId1273" Type="http://schemas.openxmlformats.org/officeDocument/2006/relationships/hyperlink" Target="file:///C:\Users\Thomas%20Huet\Desktop\Documentation%20arch&#233;ologique%20li&#233;e%20&#224;%20la%20th&#232;se\Cultures.docx" TargetMode="External"/><Relationship Id="rId2324" Type="http://schemas.openxmlformats.org/officeDocument/2006/relationships/hyperlink" Target="file:///C:\Users\Thomas%20Huet\Desktop\Documentation%20arch&#233;ologique%20li&#233;e%20&#224;%20la%20th&#232;se\Sites.docx" TargetMode="External"/><Relationship Id="rId3722" Type="http://schemas.openxmlformats.org/officeDocument/2006/relationships/hyperlink" Target="file:///C:\Users\Thomas%20Huet\Desktop\Documentation%20arch&#233;ologique%20li&#233;e%20&#224;%20la%20th&#232;se\Cultures.docx" TargetMode="External"/><Relationship Id="rId6878" Type="http://schemas.openxmlformats.org/officeDocument/2006/relationships/hyperlink" Target="file:///C:\Users\Thomas%20Huet\Desktop\Documentation%20arch&#233;ologique%20li&#233;e%20&#224;%20la%20th&#232;se\Cultures.docx" TargetMode="External"/><Relationship Id="rId7929" Type="http://schemas.openxmlformats.org/officeDocument/2006/relationships/hyperlink" Target="file:///C:\Users\Thomas%20Huet\Desktop\Documentation%20arch&#233;ologique%20li&#233;e%20&#224;%20la%20th&#232;se\Cultures.docx" TargetMode="External"/><Relationship Id="rId9351" Type="http://schemas.openxmlformats.org/officeDocument/2006/relationships/hyperlink" Target="file:///C:\Users\Thomas%20Huet\Desktop\Documentation%20arch&#233;ologique%20li&#233;e%20&#224;%20la%20th&#232;se\Sites.docx" TargetMode="External"/><Relationship Id="rId12265" Type="http://schemas.openxmlformats.org/officeDocument/2006/relationships/hyperlink" Target="file:///C:\Users\Thomas%20Huet\Desktop\Documentation%20arch&#233;ologique%20li&#233;e%20&#224;%20la%20th&#232;se\Cultures.docx" TargetMode="External"/><Relationship Id="rId13316" Type="http://schemas.openxmlformats.org/officeDocument/2006/relationships/hyperlink" Target="file:///C:\Users\Thomas%20Huet\Desktop\Documentation%20arch&#233;ologique%20li&#233;e%20&#224;%20la%20th&#232;se\Cultures.docx" TargetMode="External"/><Relationship Id="rId13730" Type="http://schemas.openxmlformats.org/officeDocument/2006/relationships/hyperlink" Target="file:///C:\Users\Thomas%20Huet\Desktop\Documentation%20arch&#233;ologique%20li&#233;e%20&#224;%20la%20th&#232;se\Sites.docx" TargetMode="External"/><Relationship Id="rId5894" Type="http://schemas.openxmlformats.org/officeDocument/2006/relationships/hyperlink" Target="file:///C:\Users\Thomas%20Huet\Desktop\Documentation%20arch&#233;ologique%20li&#233;e%20&#224;%20la%20th&#232;se\Cultures.docx" TargetMode="External"/><Relationship Id="rId6945" Type="http://schemas.openxmlformats.org/officeDocument/2006/relationships/hyperlink" Target="file:///C:\Users\Thomas%20Huet\Desktop\Documentation%20arch&#233;ologique%20li&#233;e%20&#224;%20la%20th&#232;se\Sites.docx" TargetMode="External"/><Relationship Id="rId9004" Type="http://schemas.openxmlformats.org/officeDocument/2006/relationships/hyperlink" Target="file:///C:\Users\Thomas%20Huet\Desktop\Documentation%20arch&#233;ologique%20li&#233;e%20&#224;%20la%20th&#232;se\Cultures.docx" TargetMode="External"/><Relationship Id="rId11281" Type="http://schemas.openxmlformats.org/officeDocument/2006/relationships/hyperlink" Target="Sites.docx" TargetMode="External"/><Relationship Id="rId12332" Type="http://schemas.openxmlformats.org/officeDocument/2006/relationships/hyperlink" Target="file:///C:\Users\Thomas%20Huet\Desktop\Documentation%20arch&#233;ologique%20li&#233;e%20&#224;%20la%20th&#232;se\Cultures.docx" TargetMode="External"/><Relationship Id="rId710" Type="http://schemas.openxmlformats.org/officeDocument/2006/relationships/hyperlink" Target="file:///C:\Users\Thomas%20Huet\Desktop\Documentation%20arch&#233;ologique%20li&#233;e%20&#224;%20la%20th&#232;se\Cultures.docx" TargetMode="External"/><Relationship Id="rId1340" Type="http://schemas.openxmlformats.org/officeDocument/2006/relationships/hyperlink" Target="file:///C:\Users\Thomas%20Huet\Desktop\Documentation%20arch&#233;ologique%20li&#233;e%20&#224;%20la%20th&#232;se\Cultures.docx" TargetMode="External"/><Relationship Id="rId3098" Type="http://schemas.openxmlformats.org/officeDocument/2006/relationships/hyperlink" Target="file:///C:\Users\Thomas%20Huet\Desktop\Documentation%20arch&#233;ologique%20li&#233;e%20&#224;%20la%20th&#232;se\Cultures.docx" TargetMode="External"/><Relationship Id="rId4496" Type="http://schemas.openxmlformats.org/officeDocument/2006/relationships/hyperlink" Target="file:///C:\Users\Thomas%20Huet\Desktop\Documentation%20arch&#233;ologique%20li&#233;e%20&#224;%20la%20th&#232;se\Cultures.docx" TargetMode="External"/><Relationship Id="rId5547" Type="http://schemas.openxmlformats.org/officeDocument/2006/relationships/hyperlink" Target="file:///C:\Users\Thomas%20Huet\Desktop\Documentation%20arch&#233;ologique%20li&#233;e%20&#224;%20la%20th&#232;se\Sites.docx" TargetMode="External"/><Relationship Id="rId5961" Type="http://schemas.openxmlformats.org/officeDocument/2006/relationships/hyperlink" Target="file:///C:\Users\Thomas%20Huet\Desktop\Documentation%20arch&#233;ologique%20li&#233;e%20&#224;%20la%20th&#232;se\Cultures.docx" TargetMode="External"/><Relationship Id="rId4149" Type="http://schemas.openxmlformats.org/officeDocument/2006/relationships/hyperlink" Target="file:///C:\Users\Thomas%20Huet\Desktop\Documentation%20arch&#233;ologique%20li&#233;e%20&#224;%20la%20th&#232;se\Cultures.docx" TargetMode="External"/><Relationship Id="rId4563" Type="http://schemas.openxmlformats.org/officeDocument/2006/relationships/hyperlink" Target="file:///C:\Users\Thomas%20Huet\Desktop\Documentation%20arch&#233;ologique%20li&#233;e%20&#224;%20la%20th&#232;se\Sites.docx" TargetMode="External"/><Relationship Id="rId5614" Type="http://schemas.openxmlformats.org/officeDocument/2006/relationships/hyperlink" Target="file:///C:\Users\Thomas%20Huet\Desktop\Documentation%20arch&#233;ologique%20li&#233;e%20&#224;%20la%20th&#232;se\Sites.docx" TargetMode="External"/><Relationship Id="rId8020" Type="http://schemas.openxmlformats.org/officeDocument/2006/relationships/hyperlink" Target="file:///C:\Users\Thomas%20Huet\Desktop\Documentation%20arch&#233;ologique%20li&#233;e%20&#224;%20la%20th&#232;se\Sites.docx" TargetMode="External"/><Relationship Id="rId11001" Type="http://schemas.openxmlformats.org/officeDocument/2006/relationships/hyperlink" Target="file:///C:\Users\Thomas%20Huet\Desktop\Documentation%20arch&#233;ologique%20li&#233;e%20&#224;%20la%20th&#232;se\Sites.docx" TargetMode="External"/><Relationship Id="rId14157" Type="http://schemas.openxmlformats.org/officeDocument/2006/relationships/hyperlink" Target="file:///C:\Users\Thomas%20Huet\Desktop\Documentation%20arch&#233;ologique%20li&#233;e%20&#224;%20la%20th&#232;se\Sites.docx" TargetMode="External"/><Relationship Id="rId3165" Type="http://schemas.openxmlformats.org/officeDocument/2006/relationships/hyperlink" Target="file:///C:\Users\Thomas%20Huet\Desktop\Documentation%20arch&#233;ologique%20li&#233;e%20&#224;%20la%20th&#232;se\Cultures.docx" TargetMode="External"/><Relationship Id="rId4216" Type="http://schemas.openxmlformats.org/officeDocument/2006/relationships/hyperlink" Target="file:///C:\Users\Thomas%20Huet\Desktop\Documentation%20arch&#233;ologique%20li&#233;e%20&#224;%20la%20th&#232;se\Cultures.docx" TargetMode="External"/><Relationship Id="rId4630" Type="http://schemas.openxmlformats.org/officeDocument/2006/relationships/hyperlink" Target="file:///C:\Users\Thomas%20Huet\Desktop\Documentation%20arch&#233;ologique%20li&#233;e%20&#224;%20la%20th&#232;se\Cultures.docx" TargetMode="External"/><Relationship Id="rId7786" Type="http://schemas.openxmlformats.org/officeDocument/2006/relationships/hyperlink" Target="file:///C:\Users\Thomas%20Huet\Desktop\Documentation%20arch&#233;ologique%20li&#233;e%20&#224;%20la%20th&#232;se\Sites.docx" TargetMode="External"/><Relationship Id="rId8837" Type="http://schemas.openxmlformats.org/officeDocument/2006/relationships/hyperlink" Target="file:///C:\Users\Thomas%20Huet\Desktop\Documentation%20arch&#233;ologique%20li&#233;e%20&#224;%20la%20th&#232;se\Sites.docx" TargetMode="External"/><Relationship Id="rId13173" Type="http://schemas.openxmlformats.org/officeDocument/2006/relationships/hyperlink" Target="file:///C:\Users\Thomas%20Huet\Desktop\Documentation%20arch&#233;ologique%20li&#233;e%20&#224;%20la%20th&#232;se\Cultures.docx" TargetMode="External"/><Relationship Id="rId14224" Type="http://schemas.openxmlformats.org/officeDocument/2006/relationships/hyperlink" Target="file:///C:\Users\Thomas%20Huet\Desktop\Documentation%20arch&#233;ologique%20li&#233;e%20&#224;%20la%20th&#232;se\Sites.docx" TargetMode="External"/><Relationship Id="rId2181" Type="http://schemas.openxmlformats.org/officeDocument/2006/relationships/hyperlink" Target="file:///C:\Users\Thomas%20Huet\Desktop\Documentation%20arch&#233;ologique%20li&#233;e%20&#224;%20la%20th&#232;se\Sites.docx" TargetMode="External"/><Relationship Id="rId3232" Type="http://schemas.openxmlformats.org/officeDocument/2006/relationships/hyperlink" Target="file:///C:\Users\Thomas%20Huet\Desktop\Documentation%20arch&#233;ologique%20li&#233;e%20&#224;%20la%20th&#232;se\Sites.docx" TargetMode="External"/><Relationship Id="rId6388" Type="http://schemas.openxmlformats.org/officeDocument/2006/relationships/hyperlink" Target="file:///C:\Users\Thomas%20Huet\Desktop\Documentation%20arch&#233;ologique%20li&#233;e%20&#224;%20la%20th&#232;se\Cultures.docx" TargetMode="External"/><Relationship Id="rId7439" Type="http://schemas.openxmlformats.org/officeDocument/2006/relationships/hyperlink" Target="file:///C:\Users\Thomas%20Huet\Desktop\Documentation%20arch&#233;ologique%20li&#233;e%20&#224;%20la%20th&#232;se\Sites.docx" TargetMode="External"/><Relationship Id="rId10767" Type="http://schemas.openxmlformats.org/officeDocument/2006/relationships/hyperlink" Target="file:///C:\Users\Thomas%20Huet\Desktop\Documentation%20arch&#233;ologique%20li&#233;e%20&#224;%20la%20th&#232;se\Cultures.docx" TargetMode="External"/><Relationship Id="rId11818" Type="http://schemas.openxmlformats.org/officeDocument/2006/relationships/hyperlink" Target="file:///C:\Users\Thomas%20Huet\Desktop\Documentation%20arch&#233;ologique%20li&#233;e%20&#224;%20la%20th&#232;se\Cultures.docx" TargetMode="External"/><Relationship Id="rId153" Type="http://schemas.openxmlformats.org/officeDocument/2006/relationships/hyperlink" Target="file:///C:\Users\Thomas%20Huet\Desktop\Documentation%20arch&#233;ologique%20li&#233;e%20&#224;%20la%20th&#232;se\Sites.docx" TargetMode="External"/><Relationship Id="rId6455" Type="http://schemas.openxmlformats.org/officeDocument/2006/relationships/hyperlink" Target="file:///C:\Users\Thomas%20Huet\Desktop\Documentation%20arch&#233;ologique%20li&#233;e%20&#224;%20la%20th&#232;se\Cultures.docx" TargetMode="External"/><Relationship Id="rId7853" Type="http://schemas.openxmlformats.org/officeDocument/2006/relationships/hyperlink" Target="file:///C:\Users\Thomas%20Huet\Desktop\Documentation%20arch&#233;ologique%20li&#233;e%20&#224;%20la%20th&#232;se\Cultures.docx" TargetMode="External"/><Relationship Id="rId8904" Type="http://schemas.openxmlformats.org/officeDocument/2006/relationships/hyperlink" Target="file:///C:\Users\Thomas%20Huet\Desktop\Documentation%20arch&#233;ologique%20li&#233;e%20&#224;%20la%20th&#232;se\Sites.docx" TargetMode="External"/><Relationship Id="rId10834" Type="http://schemas.openxmlformats.org/officeDocument/2006/relationships/hyperlink" Target="file:///C:\Users\Thomas%20Huet\Desktop\Documentation%20arch&#233;ologique%20li&#233;e%20&#224;%20la%20th&#232;se\Cultures.docx" TargetMode="External"/><Relationship Id="rId13240" Type="http://schemas.openxmlformats.org/officeDocument/2006/relationships/hyperlink" Target="file:///C:\Users\Thomas%20Huet\Desktop\Documentation%20arch&#233;ologique%20li&#233;e%20&#224;%20la%20th&#232;se\Sites.docx" TargetMode="External"/><Relationship Id="rId220" Type="http://schemas.openxmlformats.org/officeDocument/2006/relationships/hyperlink" Target="file:///C:\Users\Thomas%20Huet\Desktop\Documentation%20arch&#233;ologique%20li&#233;e%20&#224;%20la%20th&#232;se\Sites.docx" TargetMode="External"/><Relationship Id="rId2998" Type="http://schemas.openxmlformats.org/officeDocument/2006/relationships/hyperlink" Target="file:///C:\Users\Thomas%20Huet\Desktop\Documentation%20arch&#233;ologique%20li&#233;e%20&#224;%20la%20th&#232;se\Cultures.docx" TargetMode="External"/><Relationship Id="rId5057" Type="http://schemas.openxmlformats.org/officeDocument/2006/relationships/hyperlink" Target="file:///C:\Users\Thomas%20Huet\Desktop\Documentation%20arch&#233;ologique%20li&#233;e%20&#224;%20la%20th&#232;se\Cultures.docx" TargetMode="External"/><Relationship Id="rId6108" Type="http://schemas.openxmlformats.org/officeDocument/2006/relationships/hyperlink" Target="file:///C:\Users\Thomas%20Huet\Desktop\Documentation%20arch&#233;ologique%20li&#233;e%20&#224;%20la%20th&#232;se\Sites.docx" TargetMode="External"/><Relationship Id="rId7506" Type="http://schemas.openxmlformats.org/officeDocument/2006/relationships/hyperlink" Target="Sites.docx" TargetMode="External"/><Relationship Id="rId7920" Type="http://schemas.openxmlformats.org/officeDocument/2006/relationships/hyperlink" Target="Sites.docx" TargetMode="External"/><Relationship Id="rId10901" Type="http://schemas.openxmlformats.org/officeDocument/2006/relationships/hyperlink" Target="file:///C:\Users\Thomas%20Huet\Desktop\Documentation%20arch&#233;ologique%20li&#233;e%20&#224;%20la%20th&#232;se\Cultures.docx" TargetMode="External"/><Relationship Id="rId4073" Type="http://schemas.openxmlformats.org/officeDocument/2006/relationships/hyperlink" Target="file:///C:\Users\Thomas%20Huet\Desktop\Documentation%20arch&#233;ologique%20li&#233;e%20&#224;%20la%20th&#232;se\Cultures.docx" TargetMode="External"/><Relationship Id="rId5471" Type="http://schemas.openxmlformats.org/officeDocument/2006/relationships/hyperlink" Target="file:///C:\Users\Thomas%20Huet\Desktop\Documentation%20arch&#233;ologique%20li&#233;e%20&#224;%20la%20th&#232;se\Cultures.docx" TargetMode="External"/><Relationship Id="rId6522" Type="http://schemas.openxmlformats.org/officeDocument/2006/relationships/hyperlink" Target="file:///C:\Users\Thomas%20Huet\Desktop\Documentation%20arch&#233;ologique%20li&#233;e%20&#224;%20la%20th&#232;se\Cultures.docx" TargetMode="External"/><Relationship Id="rId9678" Type="http://schemas.openxmlformats.org/officeDocument/2006/relationships/hyperlink" Target="file:///C:\Users\Thomas%20Huet\Desktop\Documentation%20arch&#233;ologique%20li&#233;e%20&#224;%20la%20th&#232;se\Sites.docx" TargetMode="External"/><Relationship Id="rId12659" Type="http://schemas.openxmlformats.org/officeDocument/2006/relationships/hyperlink" Target="file:///C:\Users\Thomas%20Huet\Desktop\Documentation%20arch&#233;ologique%20li&#233;e%20&#224;%20la%20th&#232;se\Sites.docx" TargetMode="External"/><Relationship Id="rId1667" Type="http://schemas.openxmlformats.org/officeDocument/2006/relationships/hyperlink" Target="file:///C:\Users\Thomas%20Huet\Desktop\Documentation%20arch&#233;ologique%20li&#233;e%20&#224;%20la%20th&#232;se\Cultures.docx" TargetMode="External"/><Relationship Id="rId2718" Type="http://schemas.openxmlformats.org/officeDocument/2006/relationships/hyperlink" Target="file:///C:\Users\Thomas%20Huet\Desktop\Documentation%20arch&#233;ologique%20li&#233;e%20&#224;%20la%20th&#232;se\Cultures.docx" TargetMode="External"/><Relationship Id="rId5124" Type="http://schemas.openxmlformats.org/officeDocument/2006/relationships/hyperlink" Target="file:///C:\Users\Thomas%20Huet\Desktop\Documentation%20arch&#233;ologique%20li&#233;e%20&#224;%20la%20th&#232;se\Sites.docx" TargetMode="External"/><Relationship Id="rId8694" Type="http://schemas.openxmlformats.org/officeDocument/2006/relationships/hyperlink" Target="file:///C:\Users\Thomas%20Huet\Desktop\Documentation%20arch&#233;ologique%20li&#233;e%20&#224;%20la%20th&#232;se\Sites.docx" TargetMode="External"/><Relationship Id="rId9745" Type="http://schemas.openxmlformats.org/officeDocument/2006/relationships/hyperlink" Target="file:///C:\Users\Thomas%20Huet\Desktop\Documentation%20arch&#233;ologique%20li&#233;e%20&#224;%20la%20th&#232;se\Sites.docx" TargetMode="External"/><Relationship Id="rId11675" Type="http://schemas.openxmlformats.org/officeDocument/2006/relationships/hyperlink" Target="file:///C:\Users\Thomas%20Huet\Desktop\Documentation%20arch&#233;ologique%20li&#233;e%20&#224;%20la%20th&#232;se\Cultures.docx" TargetMode="External"/><Relationship Id="rId12726" Type="http://schemas.openxmlformats.org/officeDocument/2006/relationships/hyperlink" Target="file:///C:\Users\Thomas%20Huet\Desktop\Documentation%20arch&#233;ologique%20li&#233;e%20&#224;%20la%20th&#232;se\Cultures.docx" TargetMode="External"/><Relationship Id="rId14081" Type="http://schemas.openxmlformats.org/officeDocument/2006/relationships/hyperlink" Target="file:///C:\Users\Thomas%20Huet\Desktop\Documentation%20arch&#233;ologique%20li&#233;e%20&#224;%20la%20th&#232;se\Sites.docx" TargetMode="External"/><Relationship Id="rId1734" Type="http://schemas.openxmlformats.org/officeDocument/2006/relationships/hyperlink" Target="file:///C:\Users\Thomas%20Huet\Desktop\Documentation%20arch&#233;ologique%20li&#233;e%20&#224;%20la%20th&#232;se\Sites.docx" TargetMode="External"/><Relationship Id="rId4140" Type="http://schemas.openxmlformats.org/officeDocument/2006/relationships/hyperlink" Target="file:///C:\Users\Thomas%20Huet\Desktop\Documentation%20arch&#233;ologique%20li&#233;e%20&#224;%20la%20th&#232;se\Sites.docx" TargetMode="External"/><Relationship Id="rId7296" Type="http://schemas.openxmlformats.org/officeDocument/2006/relationships/hyperlink" Target="file:///C:\Users\Thomas%20Huet\Desktop\Documentation%20arch&#233;ologique%20li&#233;e%20&#224;%20la%20th&#232;se\Sites.docx" TargetMode="External"/><Relationship Id="rId8347" Type="http://schemas.openxmlformats.org/officeDocument/2006/relationships/hyperlink" Target="file:///C:\Users\Thomas%20Huet\Desktop\Documentation%20arch&#233;ologique%20li&#233;e%20&#224;%20la%20th&#232;se\Cultures.docx" TargetMode="External"/><Relationship Id="rId8761" Type="http://schemas.openxmlformats.org/officeDocument/2006/relationships/hyperlink" Target="file:///C:\Users\Thomas%20Huet\Desktop\Documentation%20arch&#233;ologique%20li&#233;e%20&#224;%20la%20th&#232;se\Cultures.docx" TargetMode="External"/><Relationship Id="rId9812" Type="http://schemas.openxmlformats.org/officeDocument/2006/relationships/hyperlink" Target="file:///C:\Users\Thomas%20Huet\Desktop\Documentation%20arch&#233;ologique%20li&#233;e%20&#224;%20la%20th&#232;se\Cultures.docx" TargetMode="External"/><Relationship Id="rId10277" Type="http://schemas.openxmlformats.org/officeDocument/2006/relationships/hyperlink" Target="file:///C:\Users\Thomas%20Huet\Desktop\Documentation%20arch&#233;ologique%20li&#233;e%20&#224;%20la%20th&#232;se\Sites.docx" TargetMode="External"/><Relationship Id="rId11328" Type="http://schemas.openxmlformats.org/officeDocument/2006/relationships/hyperlink" Target="file:///C:\Users\Thomas%20Huet\Desktop\Documentation%20arch&#233;ologique%20li&#233;e%20&#224;%20la%20th&#232;se\Sites.docx" TargetMode="External"/><Relationship Id="rId26" Type="http://schemas.openxmlformats.org/officeDocument/2006/relationships/hyperlink" Target="file:///C:\Users\Thomas%20Huet\Desktop\Documentation%20arch&#233;ologique%20li&#233;e%20&#224;%20la%20th&#232;se\Sites.docx" TargetMode="External"/><Relationship Id="rId7363" Type="http://schemas.openxmlformats.org/officeDocument/2006/relationships/hyperlink" Target="file:///C:\Users\Thomas%20Huet\Desktop\Documentation%20arch&#233;ologique%20li&#233;e%20&#224;%20la%20th&#232;se\Cultures.docx" TargetMode="External"/><Relationship Id="rId8414" Type="http://schemas.openxmlformats.org/officeDocument/2006/relationships/hyperlink" Target="file:///C:\Users\Thomas%20Huet\Desktop\Documentation%20arch&#233;ologique%20li&#233;e%20&#224;%20la%20th&#232;se\Cultures.docx" TargetMode="External"/><Relationship Id="rId10691" Type="http://schemas.openxmlformats.org/officeDocument/2006/relationships/hyperlink" Target="file:///C:\Users\Thomas%20Huet\Desktop\Documentation%20arch&#233;ologique%20li&#233;e%20&#224;%20la%20th&#232;se\Cultures.docx" TargetMode="External"/><Relationship Id="rId11742" Type="http://schemas.openxmlformats.org/officeDocument/2006/relationships/hyperlink" Target="file:///C:\Users\Thomas%20Huet\Desktop\Documentation%20arch&#233;ologique%20li&#233;e%20&#224;%20la%20th&#232;se\Sites.docx" TargetMode="External"/><Relationship Id="rId1801" Type="http://schemas.openxmlformats.org/officeDocument/2006/relationships/hyperlink" Target="file:///C:\Users\Thomas%20Huet\Desktop\Documentation%20arch&#233;ologique%20li&#233;e%20&#224;%20la%20th&#232;se\Cultures.docx" TargetMode="External"/><Relationship Id="rId3559" Type="http://schemas.openxmlformats.org/officeDocument/2006/relationships/hyperlink" Target="file:///C:\Users\Thomas%20Huet\Desktop\Documentation%20arch&#233;ologique%20li&#233;e%20&#224;%20la%20th&#232;se\Cultures.docx" TargetMode="External"/><Relationship Id="rId4957" Type="http://schemas.openxmlformats.org/officeDocument/2006/relationships/hyperlink" Target="file:///C:\Users\Thomas%20Huet\Desktop\Documentation%20arch&#233;ologique%20li&#233;e%20&#224;%20la%20th&#232;se\Sites.docx" TargetMode="External"/><Relationship Id="rId7016" Type="http://schemas.openxmlformats.org/officeDocument/2006/relationships/hyperlink" Target="file:///C:\Users\Thomas%20Huet\Desktop\Documentation%20arch&#233;ologique%20li&#233;e%20&#224;%20la%20th&#232;se\Cultures.docx" TargetMode="External"/><Relationship Id="rId7430" Type="http://schemas.openxmlformats.org/officeDocument/2006/relationships/hyperlink" Target="file:///C:\Users\Thomas%20Huet\Desktop\Documentation%20arch&#233;ologique%20li&#233;e%20&#224;%20la%20th&#232;se\Cultures.docx" TargetMode="External"/><Relationship Id="rId10344" Type="http://schemas.openxmlformats.org/officeDocument/2006/relationships/hyperlink" Target="file:///C:\Users\Thomas%20Huet\Desktop\Documentation%20arch&#233;ologique%20li&#233;e%20&#224;%20la%20th&#232;se\Cultures.docx" TargetMode="External"/><Relationship Id="rId3973" Type="http://schemas.openxmlformats.org/officeDocument/2006/relationships/hyperlink" Target="file:///C:\Users\Thomas%20Huet\Desktop\Documentation%20arch&#233;ologique%20li&#233;e%20&#224;%20la%20th&#232;se\Cultures.docx" TargetMode="External"/><Relationship Id="rId6032" Type="http://schemas.openxmlformats.org/officeDocument/2006/relationships/hyperlink" Target="file:///C:\Users\Thomas%20Huet\Desktop\Documentation%20arch&#233;ologique%20li&#233;e%20&#224;%20la%20th&#232;se\Cultures.docx" TargetMode="External"/><Relationship Id="rId9188" Type="http://schemas.openxmlformats.org/officeDocument/2006/relationships/hyperlink" Target="file:///C:\Users\Thomas%20Huet\Desktop\Documentation%20arch&#233;ologique%20li&#233;e%20&#224;%20la%20th&#232;se\Sites.docx" TargetMode="External"/><Relationship Id="rId10411" Type="http://schemas.openxmlformats.org/officeDocument/2006/relationships/hyperlink" Target="file:///C:\Users\Thomas%20Huet\Desktop\Documentation%20arch&#233;ologique%20li&#233;e%20&#224;%20la%20th&#232;se\Sites.docx" TargetMode="External"/><Relationship Id="rId13567" Type="http://schemas.openxmlformats.org/officeDocument/2006/relationships/hyperlink" Target="file:///C:\Users\Thomas%20Huet\Desktop\Documentation%20arch&#233;ologique%20li&#233;e%20&#224;%20la%20th&#232;se\Cultures.docx" TargetMode="External"/><Relationship Id="rId13981" Type="http://schemas.openxmlformats.org/officeDocument/2006/relationships/hyperlink" Target="file:///C:\Users\Thomas%20Huet\Desktop\Documentation%20arch&#233;ologique%20li&#233;e%20&#224;%20la%20th&#232;se\DescriptionRoches.docx" TargetMode="External"/><Relationship Id="rId894" Type="http://schemas.openxmlformats.org/officeDocument/2006/relationships/hyperlink" Target="file:///C:\Users\Thomas%20Huet\Desktop\Documentation%20arch&#233;ologique%20li&#233;e%20&#224;%20la%20th&#232;se\Sites.docx" TargetMode="External"/><Relationship Id="rId1177" Type="http://schemas.openxmlformats.org/officeDocument/2006/relationships/hyperlink" Target="file:///C:\Users\Thomas%20Huet\Desktop\Documentation%20arch&#233;ologique%20li&#233;e%20&#224;%20la%20th&#232;se\Sites.docx" TargetMode="External"/><Relationship Id="rId2575" Type="http://schemas.openxmlformats.org/officeDocument/2006/relationships/hyperlink" Target="file:///C:\Users\Thomas%20Huet\Desktop\Documentation%20arch&#233;ologique%20li&#233;e%20&#224;%20la%20th&#232;se\Sites.docx" TargetMode="External"/><Relationship Id="rId3626" Type="http://schemas.openxmlformats.org/officeDocument/2006/relationships/hyperlink" Target="file:///C:\Users\Thomas%20Huet\Desktop\Documentation%20arch&#233;ologique%20li&#233;e%20&#224;%20la%20th&#232;se\Cultures.docx" TargetMode="External"/><Relationship Id="rId12169" Type="http://schemas.openxmlformats.org/officeDocument/2006/relationships/hyperlink" Target="file:///C:\Users\Thomas%20Huet\Desktop\Documentation%20arch&#233;ologique%20li&#233;e%20&#224;%20la%20th&#232;se\Sites.docx" TargetMode="External"/><Relationship Id="rId12583" Type="http://schemas.openxmlformats.org/officeDocument/2006/relationships/hyperlink" Target="file:///C:\Users\Thomas%20Huet\Desktop\Documentation%20arch&#233;ologique%20li&#233;e%20&#224;%20la%20th&#232;se\Cultures.docx" TargetMode="External"/><Relationship Id="rId13634" Type="http://schemas.openxmlformats.org/officeDocument/2006/relationships/hyperlink" Target="file:///C:\Users\Thomas%20Huet\Desktop\Documentation%20arch&#233;ologique%20li&#233;e%20&#224;%20la%20th&#232;se\Sites.docx" TargetMode="External"/><Relationship Id="rId547" Type="http://schemas.openxmlformats.org/officeDocument/2006/relationships/hyperlink" Target="Sites.docx" TargetMode="External"/><Relationship Id="rId961" Type="http://schemas.openxmlformats.org/officeDocument/2006/relationships/hyperlink" Target="file:///C:\Users\Thomas%20Huet\Desktop\Documentation%20arch&#233;ologique%20li&#233;e%20&#224;%20la%20th&#232;se\Cultures.docx" TargetMode="External"/><Relationship Id="rId1591" Type="http://schemas.openxmlformats.org/officeDocument/2006/relationships/hyperlink" Target="file:///C:\Users\Thomas%20Huet\Desktop\Documentation%20arch&#233;ologique%20li&#233;e%20&#224;%20la%20th&#232;se\Cultures.docx" TargetMode="External"/><Relationship Id="rId2228" Type="http://schemas.openxmlformats.org/officeDocument/2006/relationships/hyperlink" Target="file:///C:\Users\Thomas%20Huet\Desktop\Documentation%20arch&#233;ologique%20li&#233;e%20&#224;%20la%20th&#232;se\Cultures.docx" TargetMode="External"/><Relationship Id="rId2642" Type="http://schemas.openxmlformats.org/officeDocument/2006/relationships/hyperlink" Target="file:///C:\Users\Thomas%20Huet\Desktop\Documentation%20arch&#233;ologique%20li&#233;e%20&#224;%20la%20th&#232;se\Sites.docx" TargetMode="External"/><Relationship Id="rId5798" Type="http://schemas.openxmlformats.org/officeDocument/2006/relationships/hyperlink" Target="file:///C:\Users\Thomas%20Huet\Desktop\Documentation%20arch&#233;ologique%20li&#233;e%20&#224;%20la%20th&#232;se\Cultures.docx" TargetMode="External"/><Relationship Id="rId6849" Type="http://schemas.openxmlformats.org/officeDocument/2006/relationships/hyperlink" Target="file:///C:\Users\Thomas%20Huet\Desktop\Documentation%20arch&#233;ologique%20li&#233;e%20&#224;%20la%20th&#232;se\Cultures.docx" TargetMode="External"/><Relationship Id="rId9255" Type="http://schemas.openxmlformats.org/officeDocument/2006/relationships/hyperlink" Target="file:///C:\Users\Thomas%20Huet\Desktop\Documentation%20arch&#233;ologique%20li&#233;e%20&#224;%20la%20th&#232;se\Sites.docx" TargetMode="External"/><Relationship Id="rId11185" Type="http://schemas.openxmlformats.org/officeDocument/2006/relationships/hyperlink" Target="file:///C:\Users\Thomas%20Huet\Desktop\Documentation%20arch&#233;ologique%20li&#233;e%20&#224;%20la%20th&#232;se\Sites.docx" TargetMode="External"/><Relationship Id="rId12236" Type="http://schemas.openxmlformats.org/officeDocument/2006/relationships/hyperlink" Target="file:///C:\Users\Thomas%20Huet\Desktop\Documentation%20arch&#233;ologique%20li&#233;e%20&#224;%20la%20th&#232;se\Sites.docx" TargetMode="External"/><Relationship Id="rId12650" Type="http://schemas.openxmlformats.org/officeDocument/2006/relationships/hyperlink" Target="file:///C:\Users\Thomas%20Huet\Desktop\Documentation%20arch&#233;ologique%20li&#233;e%20&#224;%20la%20th&#232;se\Sites.docx" TargetMode="External"/><Relationship Id="rId13701" Type="http://schemas.openxmlformats.org/officeDocument/2006/relationships/hyperlink" Target="file:///C:\Users\Thomas%20Huet\Desktop\Documentation%20arch&#233;ologique%20li&#233;e%20&#224;%20la%20th&#232;se\Sites.docx" TargetMode="External"/><Relationship Id="rId614" Type="http://schemas.openxmlformats.org/officeDocument/2006/relationships/hyperlink" Target="file:///C:\Users\Thomas%20Huet\Desktop\Documentation%20arch&#233;ologique%20li&#233;e%20&#224;%20la%20th&#232;se\Cultures.docx" TargetMode="External"/><Relationship Id="rId1244" Type="http://schemas.openxmlformats.org/officeDocument/2006/relationships/hyperlink" Target="file:///C:\Users\Thomas%20Huet\Desktop\Documentation%20arch&#233;ologique%20li&#233;e%20&#224;%20la%20th&#232;se\Cultures.docx" TargetMode="External"/><Relationship Id="rId5865" Type="http://schemas.openxmlformats.org/officeDocument/2006/relationships/hyperlink" Target="file:///C:\Users\Thomas%20Huet\Desktop\Documentation%20arch&#233;ologique%20li&#233;e%20&#224;%20la%20th&#232;se\Cultures.docx" TargetMode="External"/><Relationship Id="rId6916" Type="http://schemas.openxmlformats.org/officeDocument/2006/relationships/hyperlink" Target="file:///C:\Users\Thomas%20Huet\Desktop\Documentation%20arch&#233;ologique%20li&#233;e%20&#224;%20la%20th&#232;se\Sites.docx" TargetMode="External"/><Relationship Id="rId8271" Type="http://schemas.openxmlformats.org/officeDocument/2006/relationships/hyperlink" Target="file:///C:\Users\Thomas%20Huet\Desktop\Documentation%20arch&#233;ologique%20li&#233;e%20&#224;%20la%20th&#232;se\Cultures.docx" TargetMode="External"/><Relationship Id="rId9322" Type="http://schemas.openxmlformats.org/officeDocument/2006/relationships/hyperlink" Target="file:///C:\Users\Thomas%20Huet\Desktop\Documentation%20arch&#233;ologique%20li&#233;e%20&#224;%20la%20th&#232;se\Sites.docx" TargetMode="External"/><Relationship Id="rId11252" Type="http://schemas.openxmlformats.org/officeDocument/2006/relationships/hyperlink" Target="file:///C:\Users\Thomas%20Huet\Desktop\Documentation%20arch&#233;ologique%20li&#233;e%20&#224;%20la%20th&#232;se\Cultures.docx" TargetMode="External"/><Relationship Id="rId12303" Type="http://schemas.openxmlformats.org/officeDocument/2006/relationships/hyperlink" Target="file:///C:\Users\Thomas%20Huet\Desktop\Documentation%20arch&#233;ologique%20li&#233;e%20&#224;%20la%20th&#232;se\Cultures.docx" TargetMode="External"/><Relationship Id="rId1311" Type="http://schemas.openxmlformats.org/officeDocument/2006/relationships/hyperlink" Target="file:///C:\Users\Thomas%20Huet\Desktop\Documentation%20arch&#233;ologique%20li&#233;e%20&#224;%20la%20th&#232;se\Sites.docx" TargetMode="External"/><Relationship Id="rId4467" Type="http://schemas.openxmlformats.org/officeDocument/2006/relationships/hyperlink" Target="file:///C:\Users\Thomas%20Huet\Desktop\Documentation%20arch&#233;ologique%20li&#233;e%20&#224;%20la%20th&#232;se\Cultures.docx" TargetMode="External"/><Relationship Id="rId4881" Type="http://schemas.openxmlformats.org/officeDocument/2006/relationships/hyperlink" Target="file:///C:\Users\Thomas%20Huet\Desktop\Documentation%20arch&#233;ologique%20li&#233;e%20&#224;%20la%20th&#232;se\Sites.docx" TargetMode="External"/><Relationship Id="rId5518" Type="http://schemas.openxmlformats.org/officeDocument/2006/relationships/hyperlink" Target="file:///C:\Users\Thomas%20Huet\Desktop\Documentation%20arch&#233;ologique%20li&#233;e%20&#224;%20la%20th&#232;se\Cultures.docx" TargetMode="External"/><Relationship Id="rId14475" Type="http://schemas.openxmlformats.org/officeDocument/2006/relationships/hyperlink" Target="file:///C:\Users\Thomas%20Huet\Desktop\Documentation%20arch&#233;ologique%20li&#233;e%20&#224;%20la%20th&#232;se\Sites.docx" TargetMode="External"/><Relationship Id="rId3069" Type="http://schemas.openxmlformats.org/officeDocument/2006/relationships/hyperlink" Target="file:///C:\Users\Thomas%20Huet\Desktop\Documentation%20arch&#233;ologique%20li&#233;e%20&#224;%20la%20th&#232;se\Cultures.docx" TargetMode="External"/><Relationship Id="rId3483" Type="http://schemas.openxmlformats.org/officeDocument/2006/relationships/hyperlink" Target="file:///C:\Users\Thomas%20Huet\Desktop\Documentation%20arch&#233;ologique%20li&#233;e%20&#224;%20la%20th&#232;se\Cultures.docx" TargetMode="External"/><Relationship Id="rId4534" Type="http://schemas.openxmlformats.org/officeDocument/2006/relationships/hyperlink" Target="file:///C:\Users\Thomas%20Huet\Desktop\Documentation%20arch&#233;ologique%20li&#233;e%20&#224;%20la%20th&#232;se\Sites.docx" TargetMode="External"/><Relationship Id="rId5932" Type="http://schemas.openxmlformats.org/officeDocument/2006/relationships/hyperlink" Target="file:///C:\Users\Thomas%20Huet\Desktop\Documentation%20arch&#233;ologique%20li&#233;e%20&#224;%20la%20th&#232;se\Cultures.docx" TargetMode="External"/><Relationship Id="rId13077" Type="http://schemas.openxmlformats.org/officeDocument/2006/relationships/hyperlink" Target="file:///C:\Users\Thomas%20Huet\Desktop\Documentation%20arch&#233;ologique%20li&#233;e%20&#224;%20la%20th&#232;se\Sites.docx" TargetMode="External"/><Relationship Id="rId14128" Type="http://schemas.openxmlformats.org/officeDocument/2006/relationships/hyperlink" Target="file:///C:\Users\Thomas%20Huet\Desktop\Documentation%20arch&#233;ologique%20li&#233;e%20&#224;%20la%20th&#232;se\Sites.docx" TargetMode="External"/><Relationship Id="rId2085" Type="http://schemas.openxmlformats.org/officeDocument/2006/relationships/hyperlink" Target="file:///C:\Users\Thomas%20Huet\Desktop\Documentation%20arch&#233;ologique%20li&#233;e%20&#224;%20la%20th&#232;se\Cultures.docx" TargetMode="External"/><Relationship Id="rId3136" Type="http://schemas.openxmlformats.org/officeDocument/2006/relationships/hyperlink" Target="file:///C:\Users\Thomas%20Huet\Desktop\Documentation%20arch&#233;ologique%20li&#233;e%20&#224;%20la%20th&#232;se\Sites.docx" TargetMode="External"/><Relationship Id="rId13491" Type="http://schemas.openxmlformats.org/officeDocument/2006/relationships/hyperlink" Target="file:///C:\Users\Thomas%20Huet\Desktop\Documentation%20arch&#233;ologique%20li&#233;e%20&#224;%20la%20th&#232;se\Sites.docx" TargetMode="External"/><Relationship Id="rId14542" Type="http://schemas.openxmlformats.org/officeDocument/2006/relationships/hyperlink" Target="file:///C:\Users\Thomas%20Huet\Desktop\Documentation%20arch&#233;ologique%20li&#233;e%20&#224;%20la%20th&#232;se\Sites.docx" TargetMode="External"/><Relationship Id="rId471" Type="http://schemas.openxmlformats.org/officeDocument/2006/relationships/hyperlink" Target="file:///C:\Users\Thomas%20Huet\Desktop\Documentation%20arch&#233;ologique%20li&#233;e%20&#224;%20la%20th&#232;se\Cultures.docx" TargetMode="External"/><Relationship Id="rId2152" Type="http://schemas.openxmlformats.org/officeDocument/2006/relationships/hyperlink" Target="file:///C:\Users\Thomas%20Huet\Desktop\Documentation%20arch&#233;ologique%20li&#233;e%20&#224;%20la%20th&#232;se\Sites.docx" TargetMode="External"/><Relationship Id="rId3550" Type="http://schemas.openxmlformats.org/officeDocument/2006/relationships/hyperlink" Target="file:///C:\Users\Thomas%20Huet\Desktop\Documentation%20arch&#233;ologique%20li&#233;e%20&#224;%20la%20th&#232;se\Cultures.docx" TargetMode="External"/><Relationship Id="rId4601" Type="http://schemas.openxmlformats.org/officeDocument/2006/relationships/hyperlink" Target="file:///C:\Users\Thomas%20Huet\Desktop\Documentation%20arch&#233;ologique%20li&#233;e%20&#224;%20la%20th&#232;se\Cultures.docx" TargetMode="External"/><Relationship Id="rId7757" Type="http://schemas.openxmlformats.org/officeDocument/2006/relationships/hyperlink" Target="file:///C:\Users\Thomas%20Huet\Desktop\Documentation%20arch&#233;ologique%20li&#233;e%20&#224;%20la%20th&#232;se\Cultures.docx" TargetMode="External"/><Relationship Id="rId8808" Type="http://schemas.openxmlformats.org/officeDocument/2006/relationships/hyperlink" Target="file:///C:\Users\Thomas%20Huet\Desktop\Documentation%20arch&#233;ologique%20li&#233;e%20&#224;%20la%20th&#232;se\Cultures.docx" TargetMode="External"/><Relationship Id="rId10738" Type="http://schemas.openxmlformats.org/officeDocument/2006/relationships/hyperlink" Target="file:///D:\huet\Bureau\Docs%20SIG,%20Access,%20VBA,%20SYSTAT\Analyses%20Statistiques.docx" TargetMode="External"/><Relationship Id="rId12093" Type="http://schemas.openxmlformats.org/officeDocument/2006/relationships/hyperlink" Target="file:///C:\Users\Thomas%20Huet\Desktop\Documentation%20arch&#233;ologique%20li&#233;e%20&#224;%20la%20th&#232;se\Sites.docx" TargetMode="External"/><Relationship Id="rId13144" Type="http://schemas.openxmlformats.org/officeDocument/2006/relationships/hyperlink" Target="file:///C:\Users\Thomas%20Huet\Desktop\Documentation%20arch&#233;ologique%20li&#233;e%20&#224;%20la%20th&#232;se\Sites.docx" TargetMode="External"/><Relationship Id="rId124" Type="http://schemas.openxmlformats.org/officeDocument/2006/relationships/hyperlink" Target="file:///C:\Users\Thomas%20Huet\Desktop\Documentation%20arch&#233;ologique%20li&#233;e%20&#224;%20la%20th&#232;se\Cultures.docx" TargetMode="External"/><Relationship Id="rId3203" Type="http://schemas.openxmlformats.org/officeDocument/2006/relationships/hyperlink" Target="file:///C:\Users\Thomas%20Huet\Desktop\Documentation%20arch&#233;ologique%20li&#233;e%20&#224;%20la%20th&#232;se\Cultures.docx" TargetMode="External"/><Relationship Id="rId6359" Type="http://schemas.openxmlformats.org/officeDocument/2006/relationships/hyperlink" Target="file:///C:\Users\Thomas%20Huet\Desktop\Documentation%20arch&#233;ologique%20li&#233;e%20&#224;%20la%20th&#232;se\Cultures.docx" TargetMode="External"/><Relationship Id="rId6773" Type="http://schemas.openxmlformats.org/officeDocument/2006/relationships/hyperlink" Target="file:///C:\Users\Thomas%20Huet\Desktop\Documentation%20arch&#233;ologique%20li&#233;e%20&#224;%20la%20th&#232;se\Cultures.docx" TargetMode="External"/><Relationship Id="rId7824" Type="http://schemas.openxmlformats.org/officeDocument/2006/relationships/hyperlink" Target="file:///C:\Users\Thomas%20Huet\Desktop\Documentation%20arch&#233;ologique%20li&#233;e%20&#224;%20la%20th&#232;se\Cultures.docx" TargetMode="External"/><Relationship Id="rId10805" Type="http://schemas.openxmlformats.org/officeDocument/2006/relationships/hyperlink" Target="Sites.docx" TargetMode="External"/><Relationship Id="rId12160" Type="http://schemas.openxmlformats.org/officeDocument/2006/relationships/hyperlink" Target="file:///C:\Users\Thomas%20Huet\Desktop\Documentation%20arch&#233;ologique%20li&#233;e%20&#224;%20la%20th&#232;se\Sites.docx" TargetMode="External"/><Relationship Id="rId13211" Type="http://schemas.openxmlformats.org/officeDocument/2006/relationships/hyperlink" Target="file:///C:\Users\Thomas%20Huet\Desktop\Documentation%20arch&#233;ologique%20li&#233;e%20&#224;%20la%20th&#232;se\Sites.docx" TargetMode="External"/><Relationship Id="rId2969" Type="http://schemas.openxmlformats.org/officeDocument/2006/relationships/hyperlink" Target="file:///C:\Users\Thomas%20Huet\Desktop\Documentation%20arch&#233;ologique%20li&#233;e%20&#224;%20la%20th&#232;se\Cultures.docx" TargetMode="External"/><Relationship Id="rId5375" Type="http://schemas.openxmlformats.org/officeDocument/2006/relationships/hyperlink" Target="file:///C:\Users\Thomas%20Huet\Desktop\Documentation%20arch&#233;ologique%20li&#233;e%20&#224;%20la%20th&#232;se\Cultures.docx" TargetMode="External"/><Relationship Id="rId6426" Type="http://schemas.openxmlformats.org/officeDocument/2006/relationships/hyperlink" Target="file:///C:\Users\Thomas%20Huet\Desktop\Documentation%20arch&#233;ologique%20li&#233;e%20&#224;%20la%20th&#232;se\Cultures.docx" TargetMode="External"/><Relationship Id="rId6840" Type="http://schemas.openxmlformats.org/officeDocument/2006/relationships/hyperlink" Target="file:///C:\Users\Thomas%20Huet\Desktop\Documentation%20arch&#233;ologique%20li&#233;e%20&#224;%20la%20th&#232;se\Cultures.docx" TargetMode="External"/><Relationship Id="rId9996" Type="http://schemas.openxmlformats.org/officeDocument/2006/relationships/hyperlink" Target="file:///C:\Users\Thomas%20Huet\Desktop\Documentation%20arch&#233;ologique%20li&#233;e%20&#224;%20la%20th&#232;se\Cultures.docx" TargetMode="External"/><Relationship Id="rId1985" Type="http://schemas.openxmlformats.org/officeDocument/2006/relationships/hyperlink" Target="file:///C:\Users\Thomas%20Huet\Desktop\Documentation%20arch&#233;ologique%20li&#233;e%20&#224;%20la%20th&#232;se\Cultures.docx" TargetMode="External"/><Relationship Id="rId4391" Type="http://schemas.openxmlformats.org/officeDocument/2006/relationships/hyperlink" Target="file:///C:\Users\Thomas%20Huet\Desktop\Documentation%20arch&#233;ologique%20li&#233;e%20&#224;%20la%20th&#232;se\Sites.docx" TargetMode="External"/><Relationship Id="rId5028" Type="http://schemas.openxmlformats.org/officeDocument/2006/relationships/hyperlink" Target="file:///C:\Users\Thomas%20Huet\Desktop\Documentation%20arch&#233;ologique%20li&#233;e%20&#224;%20la%20th&#232;se\Cultures.docx" TargetMode="External"/><Relationship Id="rId5442" Type="http://schemas.openxmlformats.org/officeDocument/2006/relationships/hyperlink" Target="file:///C:\Users\Thomas%20Huet\Desktop\Documentation%20arch&#233;ologique%20li&#233;e%20&#224;%20la%20th&#232;se\Sites.docx" TargetMode="External"/><Relationship Id="rId8598" Type="http://schemas.openxmlformats.org/officeDocument/2006/relationships/hyperlink" Target="file:///C:\Users\Thomas%20Huet\Desktop\Documentation%20arch&#233;ologique%20li&#233;e%20&#224;%20la%20th&#232;se\Sites.docx" TargetMode="External"/><Relationship Id="rId9649" Type="http://schemas.openxmlformats.org/officeDocument/2006/relationships/hyperlink" Target="file:///C:\Users\Thomas%20Huet\Desktop\Documentation%20arch&#233;ologique%20li&#233;e%20&#224;%20la%20th&#232;se\Sites.docx" TargetMode="External"/><Relationship Id="rId11579" Type="http://schemas.openxmlformats.org/officeDocument/2006/relationships/hyperlink" Target="file:///C:\Users\Thomas%20Huet\Desktop\Documentation%20arch&#233;ologique%20li&#233;e%20&#224;%20la%20th&#232;se\Cultures.docx" TargetMode="External"/><Relationship Id="rId12977" Type="http://schemas.openxmlformats.org/officeDocument/2006/relationships/hyperlink" Target="file:///C:\Users\Thomas%20Huet\Desktop\Documentation%20arch&#233;ologique%20li&#233;e%20&#224;%20la%20th&#232;se\Sites.docx" TargetMode="External"/><Relationship Id="rId1638" Type="http://schemas.openxmlformats.org/officeDocument/2006/relationships/hyperlink" Target="file:///C:\Users\Thomas%20Huet\Desktop\Documentation%20arch&#233;ologique%20li&#233;e%20&#224;%20la%20th&#232;se\Cultures.docx" TargetMode="External"/><Relationship Id="rId4044" Type="http://schemas.openxmlformats.org/officeDocument/2006/relationships/hyperlink" Target="file:///C:\Users\Thomas%20Huet\Desktop\Documentation%20arch&#233;ologique%20li&#233;e%20&#224;%20la%20th&#232;se\Cultures.docx" TargetMode="External"/><Relationship Id="rId8665" Type="http://schemas.openxmlformats.org/officeDocument/2006/relationships/hyperlink" Target="file:///C:\Users\Thomas%20Huet\Desktop\Documentation%20arch&#233;ologique%20li&#233;e%20&#224;%20la%20th&#232;se\Sites.docx" TargetMode="External"/><Relationship Id="rId11993" Type="http://schemas.openxmlformats.org/officeDocument/2006/relationships/hyperlink" Target="file:///C:\Users\Thomas%20Huet\Desktop\Documentation%20arch&#233;ologique%20li&#233;e%20&#224;%20la%20th&#232;se\Cultures.docx" TargetMode="External"/><Relationship Id="rId14052" Type="http://schemas.openxmlformats.org/officeDocument/2006/relationships/hyperlink" Target="file:///C:\Users\Thomas%20Huet\Desktop\Documentation%20arch&#233;ologique%20li&#233;e%20&#224;%20la%20th&#232;se\Cultures.docx" TargetMode="External"/><Relationship Id="rId3060" Type="http://schemas.openxmlformats.org/officeDocument/2006/relationships/hyperlink" Target="file:///C:\Users\Thomas%20Huet\Desktop\Documentation%20arch&#233;ologique%20li&#233;e%20&#224;%20la%20th&#232;se\Cultures.docx" TargetMode="External"/><Relationship Id="rId4111" Type="http://schemas.openxmlformats.org/officeDocument/2006/relationships/hyperlink" Target="file:///C:\Users\Thomas%20Huet\Desktop\Documentation%20arch&#233;ologique%20li&#233;e%20&#224;%20la%20th&#232;se\Cultures.docx" TargetMode="External"/><Relationship Id="rId7267" Type="http://schemas.openxmlformats.org/officeDocument/2006/relationships/hyperlink" Target="file:///C:\Users\Thomas%20Huet\Desktop\Documentation%20arch&#233;ologique%20li&#233;e%20&#224;%20la%20th&#232;se\Cultures.docx" TargetMode="External"/><Relationship Id="rId8318" Type="http://schemas.openxmlformats.org/officeDocument/2006/relationships/hyperlink" Target="file:///C:\Users\Thomas%20Huet\Desktop\Documentation%20arch&#233;ologique%20li&#233;e%20&#224;%20la%20th&#232;se\Sites.docx" TargetMode="External"/><Relationship Id="rId9716" Type="http://schemas.openxmlformats.org/officeDocument/2006/relationships/hyperlink" Target="file:///C:\Users\Thomas%20Huet\Desktop\Documentation%20arch&#233;ologique%20li&#233;e%20&#224;%20la%20th&#232;se\Sites.docx" TargetMode="External"/><Relationship Id="rId10595" Type="http://schemas.openxmlformats.org/officeDocument/2006/relationships/hyperlink" Target="file:///C:\Users\Thomas%20Huet\Desktop\Documentation%20arch&#233;ologique%20li&#233;e%20&#224;%20la%20th&#232;se\Cultures.docx" TargetMode="External"/><Relationship Id="rId11646" Type="http://schemas.openxmlformats.org/officeDocument/2006/relationships/hyperlink" Target="file:///C:\Users\Thomas%20Huet\Desktop\Documentation%20arch&#233;ologique%20li&#233;e%20&#224;%20la%20th&#232;se\Cultures.docx" TargetMode="External"/><Relationship Id="rId1705" Type="http://schemas.openxmlformats.org/officeDocument/2006/relationships/hyperlink" Target="file:///C:\Users\Thomas%20Huet\Desktop\Documentation%20arch&#233;ologique%20li&#233;e%20&#224;%20la%20th&#232;se\Cultures.docx" TargetMode="External"/><Relationship Id="rId6283" Type="http://schemas.openxmlformats.org/officeDocument/2006/relationships/hyperlink" Target="file:///C:\Users\Thomas%20Huet\Desktop\Documentation%20arch&#233;ologique%20li&#233;e%20&#224;%20la%20th&#232;se\Cultures.docx" TargetMode="External"/><Relationship Id="rId7681" Type="http://schemas.openxmlformats.org/officeDocument/2006/relationships/hyperlink" Target="file:///C:\Users\Thomas%20Huet\Desktop\Documentation%20arch&#233;ologique%20li&#233;e%20&#224;%20la%20th&#232;se\Cultures.docx" TargetMode="External"/><Relationship Id="rId8732" Type="http://schemas.openxmlformats.org/officeDocument/2006/relationships/hyperlink" Target="file:///C:\Users\Thomas%20Huet\Desktop\Documentation%20arch&#233;ologique%20li&#233;e%20&#224;%20la%20th&#232;se\Cultures.docx" TargetMode="External"/><Relationship Id="rId10248" Type="http://schemas.openxmlformats.org/officeDocument/2006/relationships/hyperlink" Target="file:///C:\Users\Thomas%20Huet\Desktop\Documentation%20arch&#233;ologique%20li&#233;e%20&#224;%20la%20th&#232;se\Sites.docx" TargetMode="External"/><Relationship Id="rId10662" Type="http://schemas.openxmlformats.org/officeDocument/2006/relationships/hyperlink" Target="file:///C:\Users\Thomas%20Huet\Desktop\Documentation%20arch&#233;ologique%20li&#233;e%20&#224;%20la%20th&#232;se\Cultures.docx" TargetMode="External"/><Relationship Id="rId11713" Type="http://schemas.openxmlformats.org/officeDocument/2006/relationships/hyperlink" Target="file:///C:\Users\Thomas%20Huet\Desktop\Documentation%20arch&#233;ologique%20li&#233;e%20&#224;%20la%20th&#232;se\Cultures.docx" TargetMode="External"/><Relationship Id="rId3877" Type="http://schemas.openxmlformats.org/officeDocument/2006/relationships/hyperlink" Target="file:///C:\Users\Thomas%20Huet\Desktop\Documentation%20arch&#233;ologique%20li&#233;e%20&#224;%20la%20th&#232;se\Sites.docx" TargetMode="External"/><Relationship Id="rId4928" Type="http://schemas.openxmlformats.org/officeDocument/2006/relationships/hyperlink" Target="file:///C:\Users\Thomas%20Huet\Desktop\Documentation%20arch&#233;ologique%20li&#233;e%20&#224;%20la%20th&#232;se\Sites.docx" TargetMode="External"/><Relationship Id="rId7334" Type="http://schemas.openxmlformats.org/officeDocument/2006/relationships/hyperlink" Target="file:///C:\Users\Thomas%20Huet\Desktop\Documentation%20arch&#233;ologique%20li&#233;e%20&#224;%20la%20th&#232;se\Cultures.docx" TargetMode="External"/><Relationship Id="rId10315" Type="http://schemas.openxmlformats.org/officeDocument/2006/relationships/hyperlink" Target="file:///C:\Users\Thomas%20Huet\Desktop\Documentation%20arch&#233;ologique%20li&#233;e%20&#224;%20la%20th&#232;se\Cultures.docx" TargetMode="External"/><Relationship Id="rId13885" Type="http://schemas.openxmlformats.org/officeDocument/2006/relationships/hyperlink" Target="file:///C:\Users\Thomas%20Huet\Desktop\Documentation%20arch&#233;ologique%20li&#233;e%20&#224;%20la%20th&#232;se\Environnement.docx" TargetMode="External"/><Relationship Id="rId798" Type="http://schemas.openxmlformats.org/officeDocument/2006/relationships/hyperlink" Target="file:///C:\Users\Thomas%20Huet\Desktop\Documentation%20arch&#233;ologique%20li&#233;e%20&#224;%20la%20th&#232;se\Cultures.docx" TargetMode="External"/><Relationship Id="rId2479" Type="http://schemas.openxmlformats.org/officeDocument/2006/relationships/hyperlink" Target="file:///C:\Users\Thomas%20Huet\Desktop\Documentation%20arch&#233;ologique%20li&#233;e%20&#224;%20la%20th&#232;se\Cultures.docx" TargetMode="External"/><Relationship Id="rId2893" Type="http://schemas.openxmlformats.org/officeDocument/2006/relationships/hyperlink" Target="file:///C:\Users\Thomas%20Huet\Desktop\Documentation%20arch&#233;ologique%20li&#233;e%20&#224;%20la%20th&#232;se\Cultures.docx" TargetMode="External"/><Relationship Id="rId3944" Type="http://schemas.openxmlformats.org/officeDocument/2006/relationships/hyperlink" Target="file:///C:\Users\Thomas%20Huet\Desktop\Documentation%20arch&#233;ologique%20li&#233;e%20&#224;%20la%20th&#232;se\Cultures.docx" TargetMode="External"/><Relationship Id="rId6350" Type="http://schemas.openxmlformats.org/officeDocument/2006/relationships/hyperlink" Target="file:///C:\Users\Thomas%20Huet\Desktop\Documentation%20arch&#233;ologique%20li&#233;e%20&#224;%20la%20th&#232;se\Sites.docx" TargetMode="External"/><Relationship Id="rId7401" Type="http://schemas.openxmlformats.org/officeDocument/2006/relationships/hyperlink" Target="file:///C:\Users\Thomas%20Huet\Desktop\Documentation%20arch&#233;ologique%20li&#233;e%20&#224;%20la%20th&#232;se\Cultures.docx" TargetMode="External"/><Relationship Id="rId12487" Type="http://schemas.openxmlformats.org/officeDocument/2006/relationships/hyperlink" Target="file:///C:\Users\Thomas%20Huet\Desktop\Documentation%20arch&#233;ologique%20li&#233;e%20&#224;%20la%20th&#232;se\Cultures.docx" TargetMode="External"/><Relationship Id="rId13538" Type="http://schemas.openxmlformats.org/officeDocument/2006/relationships/hyperlink" Target="file:///C:\Users\Thomas%20Huet\Desktop\Documentation%20arch&#233;ologique%20li&#233;e%20&#224;%20la%20th&#232;se\Sites.docx" TargetMode="External"/><Relationship Id="rId865" Type="http://schemas.openxmlformats.org/officeDocument/2006/relationships/hyperlink" Target="file:///C:\Users\Thomas%20Huet\Desktop\Documentation%20arch&#233;ologique%20li&#233;e%20&#224;%20la%20th&#232;se\Cultures.docx" TargetMode="External"/><Relationship Id="rId1495" Type="http://schemas.openxmlformats.org/officeDocument/2006/relationships/hyperlink" Target="file:///C:\Users\Thomas%20Huet\Desktop\Documentation%20arch&#233;ologique%20li&#233;e%20&#224;%20la%20th&#232;se\Cultures.docx" TargetMode="External"/><Relationship Id="rId2546" Type="http://schemas.openxmlformats.org/officeDocument/2006/relationships/hyperlink" Target="file:///C:\Users\Thomas%20Huet\Desktop\Documentation%20arch&#233;ologique%20li&#233;e%20&#224;%20la%20th&#232;se\Cultures.docx" TargetMode="External"/><Relationship Id="rId2960" Type="http://schemas.openxmlformats.org/officeDocument/2006/relationships/hyperlink" Target="file:///C:\Users\Thomas%20Huet\Desktop\Documentation%20arch&#233;ologique%20li&#233;e%20&#224;%20la%20th&#232;se\Sites.docx" TargetMode="External"/><Relationship Id="rId6003" Type="http://schemas.openxmlformats.org/officeDocument/2006/relationships/hyperlink" Target="file:///C:\Users\Thomas%20Huet\Desktop\Documentation%20arch&#233;ologique%20li&#233;e%20&#224;%20la%20th&#232;se\Sites.docx" TargetMode="External"/><Relationship Id="rId9159" Type="http://schemas.openxmlformats.org/officeDocument/2006/relationships/hyperlink" Target="file:///C:\Users\Thomas%20Huet\Desktop\Documentation%20arch&#233;ologique%20li&#233;e%20&#224;%20la%20th&#232;se\Cultures.docx" TargetMode="External"/><Relationship Id="rId9573" Type="http://schemas.openxmlformats.org/officeDocument/2006/relationships/hyperlink" Target="file:///C:\Users\Thomas%20Huet\Desktop\Documentation%20arch&#233;ologique%20li&#233;e%20&#224;%20la%20th&#232;se\Cultures.docx" TargetMode="External"/><Relationship Id="rId11089" Type="http://schemas.openxmlformats.org/officeDocument/2006/relationships/hyperlink" Target="file:///C:\Users\Thomas%20Huet\Desktop\Documentation%20arch&#233;ologique%20li&#233;e%20&#224;%20la%20th&#232;se\Cultures.docx" TargetMode="External"/><Relationship Id="rId13952" Type="http://schemas.openxmlformats.org/officeDocument/2006/relationships/hyperlink" Target="file:///C:\Users\Thomas%20Huet\Desktop\Documentation%20arch&#233;ologique%20li&#233;e%20&#224;%20la%20th&#232;se\Environnement.docx" TargetMode="External"/><Relationship Id="rId518" Type="http://schemas.openxmlformats.org/officeDocument/2006/relationships/hyperlink" Target="file:///C:\Users\Thomas%20Huet\Desktop\Documentation%20arch&#233;ologique%20li&#233;e%20&#224;%20la%20th&#232;se\Sites.docx" TargetMode="External"/><Relationship Id="rId932" Type="http://schemas.openxmlformats.org/officeDocument/2006/relationships/hyperlink" Target="file:///C:\Users\Thomas%20Huet\Desktop\Documentation%20arch&#233;ologique%20li&#233;e%20&#224;%20la%20th&#232;se\Cultures.docx" TargetMode="External"/><Relationship Id="rId1148" Type="http://schemas.openxmlformats.org/officeDocument/2006/relationships/hyperlink" Target="file:///C:\Users\Thomas%20Huet\Desktop\Documentation%20arch&#233;ologique%20li&#233;e%20&#224;%20la%20th&#232;se\Cultures.docx" TargetMode="External"/><Relationship Id="rId1562" Type="http://schemas.openxmlformats.org/officeDocument/2006/relationships/hyperlink" Target="file:///C:\Users\Thomas%20Huet\Desktop\Documentation%20arch&#233;ologique%20li&#233;e%20&#224;%20la%20th&#232;se\Cultures.docx" TargetMode="External"/><Relationship Id="rId2613" Type="http://schemas.openxmlformats.org/officeDocument/2006/relationships/hyperlink" Target="file:///C:\Users\Thomas%20Huet\Desktop\Documentation%20arch&#233;ologique%20li&#233;e%20&#224;%20la%20th&#232;se\Cultures.docx" TargetMode="External"/><Relationship Id="rId5769" Type="http://schemas.openxmlformats.org/officeDocument/2006/relationships/hyperlink" Target="file:///C:\Users\Thomas%20Huet\Desktop\Documentation%20arch&#233;ologique%20li&#233;e%20&#224;%20la%20th&#232;se\Cultures.docx" TargetMode="External"/><Relationship Id="rId8175" Type="http://schemas.openxmlformats.org/officeDocument/2006/relationships/hyperlink" Target="file:///C:\Users\Thomas%20Huet\Desktop\Documentation%20arch&#233;ologique%20li&#233;e%20&#224;%20la%20th&#232;se\Cultures.docx" TargetMode="External"/><Relationship Id="rId9226" Type="http://schemas.openxmlformats.org/officeDocument/2006/relationships/hyperlink" Target="file:///C:\Users\Thomas%20Huet\Desktop\Documentation%20arch&#233;ologique%20li&#233;e%20&#224;%20la%20th&#232;se\Sites.docx" TargetMode="External"/><Relationship Id="rId9640" Type="http://schemas.openxmlformats.org/officeDocument/2006/relationships/hyperlink" Target="file:///C:\Users\Thomas%20Huet\Desktop\Documentation%20arch&#233;ologique%20li&#233;e%20&#224;%20la%20th&#232;se\Sites.docx" TargetMode="External"/><Relationship Id="rId11156" Type="http://schemas.openxmlformats.org/officeDocument/2006/relationships/hyperlink" Target="file:///C:\Users\Thomas%20Huet\Desktop\Documentation%20arch&#233;ologique%20li&#233;e%20&#224;%20la%20th&#232;se\Cultures.docx" TargetMode="External"/><Relationship Id="rId12207" Type="http://schemas.openxmlformats.org/officeDocument/2006/relationships/hyperlink" Target="file:///C:\Users\Thomas%20Huet\Desktop\Documentation%20arch&#233;ologique%20li&#233;e%20&#224;%20la%20th&#232;se\Sites.docx" TargetMode="External"/><Relationship Id="rId12554" Type="http://schemas.openxmlformats.org/officeDocument/2006/relationships/hyperlink" Target="file:///C:\Users\Thomas%20Huet\Desktop\Documentation%20arch&#233;ologique%20li&#233;e%20&#224;%20la%20th&#232;se\Cultures.docx" TargetMode="External"/><Relationship Id="rId13605" Type="http://schemas.openxmlformats.org/officeDocument/2006/relationships/hyperlink" Target="file:///C:\Users\Thomas%20Huet\Desktop\Documentation%20arch&#233;ologique%20li&#233;e%20&#224;%20la%20th&#232;se\Cultures.docx" TargetMode="External"/><Relationship Id="rId1215" Type="http://schemas.openxmlformats.org/officeDocument/2006/relationships/hyperlink" Target="file:///C:\Users\Thomas%20Huet\Desktop\Documentation%20arch&#233;ologique%20li&#233;e%20&#224;%20la%20th&#232;se\Cultures.docx" TargetMode="External"/><Relationship Id="rId7191" Type="http://schemas.openxmlformats.org/officeDocument/2006/relationships/hyperlink" Target="file:///C:\Users\Thomas%20Huet\Desktop\Documentation%20arch&#233;ologique%20li&#233;e%20&#224;%20la%20th&#232;se\Sites.docx" TargetMode="External"/><Relationship Id="rId8242" Type="http://schemas.openxmlformats.org/officeDocument/2006/relationships/hyperlink" Target="file:///C:\Users\Thomas%20Huet\Desktop\Documentation%20arch&#233;ologique%20li&#233;e%20&#224;%20la%20th&#232;se\Cultures.docx" TargetMode="External"/><Relationship Id="rId11570" Type="http://schemas.openxmlformats.org/officeDocument/2006/relationships/hyperlink" Target="file:///C:\Users\Thomas%20Huet\Desktop\Documentation%20arch&#233;ologique%20li&#233;e%20&#224;%20la%20th&#232;se\Analyses%20Statistiques.docx" TargetMode="External"/><Relationship Id="rId12621" Type="http://schemas.openxmlformats.org/officeDocument/2006/relationships/hyperlink" Target="file:///C:\Users\Thomas%20Huet\Desktop\Documentation%20arch&#233;ologique%20li&#233;e%20&#224;%20la%20th&#232;se\Cultures.docx" TargetMode="External"/><Relationship Id="rId3387" Type="http://schemas.openxmlformats.org/officeDocument/2006/relationships/hyperlink" Target="file:///C:\Users\Thomas%20Huet\Desktop\Documentation%20arch&#233;ologique%20li&#233;e%20&#224;%20la%20th&#232;se\Cultures.docx" TargetMode="External"/><Relationship Id="rId4785" Type="http://schemas.openxmlformats.org/officeDocument/2006/relationships/hyperlink" Target="file:///C:\Users\Thomas%20Huet\Desktop\Documentation%20arch&#233;ologique%20li&#233;e%20&#224;%20la%20th&#232;se\Sites.docx" TargetMode="External"/><Relationship Id="rId5836" Type="http://schemas.openxmlformats.org/officeDocument/2006/relationships/hyperlink" Target="file:///C:\Users\Thomas%20Huet\Desktop\Documentation%20arch&#233;ologique%20li&#233;e%20&#224;%20la%20th&#232;se\Cultures.docx" TargetMode="External"/><Relationship Id="rId10172" Type="http://schemas.openxmlformats.org/officeDocument/2006/relationships/hyperlink" Target="file:///C:\Users\Thomas%20Huet\Desktop\Documentation%20arch&#233;ologique%20li&#233;e%20&#224;%20la%20th&#232;se\Cultures.docx" TargetMode="External"/><Relationship Id="rId11223" Type="http://schemas.openxmlformats.org/officeDocument/2006/relationships/hyperlink" Target="file:///C:\Users\Thomas%20Huet\Desktop\Documentation%20arch&#233;ologique%20li&#233;e%20&#224;%20la%20th&#232;se\Sites.docx" TargetMode="External"/><Relationship Id="rId14379" Type="http://schemas.openxmlformats.org/officeDocument/2006/relationships/hyperlink" Target="file:///C:\Users\Thomas%20Huet\Desktop\Documentation%20arch&#233;ologique%20li&#233;e%20&#224;%20la%20th&#232;se\Analyses%20Statistiques.docx" TargetMode="External"/><Relationship Id="rId4438" Type="http://schemas.openxmlformats.org/officeDocument/2006/relationships/hyperlink" Target="file:///C:\Users\Thomas%20Huet\Desktop\Documentation%20arch&#233;ologique%20li&#233;e%20&#224;%20la%20th&#232;se\Cultures.docx" TargetMode="External"/><Relationship Id="rId4852" Type="http://schemas.openxmlformats.org/officeDocument/2006/relationships/hyperlink" Target="file:///C:\Users\Thomas%20Huet\Desktop\Documentation%20arch&#233;ologique%20li&#233;e%20&#224;%20la%20th&#232;se\Sites.docx" TargetMode="External"/><Relationship Id="rId5903" Type="http://schemas.openxmlformats.org/officeDocument/2006/relationships/hyperlink" Target="file:///C:\Users\Thomas%20Huet\Desktop\Documentation%20arch&#233;ologique%20li&#233;e%20&#224;%20la%20th&#232;se\Cultures.docx" TargetMode="External"/><Relationship Id="rId10989" Type="http://schemas.openxmlformats.org/officeDocument/2006/relationships/hyperlink" Target="file:///C:\Users\Thomas%20Huet\Desktop\Documentation%20arch&#233;ologique%20li&#233;e%20&#224;%20la%20th&#232;se\Sites.docx" TargetMode="External"/><Relationship Id="rId13395" Type="http://schemas.openxmlformats.org/officeDocument/2006/relationships/hyperlink" Target="file:///C:\Users\Thomas%20Huet\Desktop\Documentation%20arch&#233;ologique%20li&#233;e%20&#224;%20la%20th&#232;se\Cultures.docx" TargetMode="External"/><Relationship Id="rId14446" Type="http://schemas.openxmlformats.org/officeDocument/2006/relationships/hyperlink" Target="file:///C:\Users\Thomas%20Huet\Desktop\Documentation%20arch&#233;ologique%20li&#233;e%20&#224;%20la%20th&#232;se\Sites.docx" TargetMode="External"/><Relationship Id="rId3454" Type="http://schemas.openxmlformats.org/officeDocument/2006/relationships/hyperlink" Target="file:///C:\Users\Thomas%20Huet\Desktop\Documentation%20arch&#233;ologique%20li&#233;e%20&#224;%20la%20th&#232;se\Cultures.docx" TargetMode="External"/><Relationship Id="rId4505" Type="http://schemas.openxmlformats.org/officeDocument/2006/relationships/hyperlink" Target="file:///C:\Users\Thomas%20Huet\Desktop\Documentation%20arch&#233;ologique%20li&#233;e%20&#224;%20la%20th&#232;se\Cultures.docx" TargetMode="External"/><Relationship Id="rId13048" Type="http://schemas.openxmlformats.org/officeDocument/2006/relationships/hyperlink" Target="file:///C:\Users\Thomas%20Huet\Desktop\Documentation%20arch&#233;ologique%20li&#233;e%20&#224;%20la%20th&#232;se\Sites.docx" TargetMode="External"/><Relationship Id="rId13462" Type="http://schemas.openxmlformats.org/officeDocument/2006/relationships/hyperlink" Target="file:///C:\Users\Thomas%20Huet\Desktop\Documentation%20arch&#233;ologique%20li&#233;e%20&#224;%20la%20th&#232;se\Sites.docx" TargetMode="External"/><Relationship Id="rId14513" Type="http://schemas.openxmlformats.org/officeDocument/2006/relationships/hyperlink" Target="file:///C:\Users\Thomas%20Huet\Desktop\Documentation%20arch&#233;ologique%20li&#233;e%20&#224;%20la%20th&#232;se\Sites.docx" TargetMode="External"/><Relationship Id="rId375" Type="http://schemas.openxmlformats.org/officeDocument/2006/relationships/hyperlink" Target="file:///C:\Users\Thomas%20Huet\Desktop\Documentation%20arch&#233;ologique%20li&#233;e%20&#224;%20la%20th&#232;se\Sites.docx" TargetMode="External"/><Relationship Id="rId2056" Type="http://schemas.openxmlformats.org/officeDocument/2006/relationships/hyperlink" Target="file:///C:\Users\Thomas%20Huet\Desktop\Documentation%20arch&#233;ologique%20li&#233;e%20&#224;%20la%20th&#232;se\Sites.docx" TargetMode="External"/><Relationship Id="rId2470" Type="http://schemas.openxmlformats.org/officeDocument/2006/relationships/hyperlink" Target="file:///C:\Users\Thomas%20Huet\Desktop\Documentation%20arch&#233;ologique%20li&#233;e%20&#224;%20la%20th&#232;se\Cultures.docx" TargetMode="External"/><Relationship Id="rId3107" Type="http://schemas.openxmlformats.org/officeDocument/2006/relationships/hyperlink" Target="file:///C:\Users\Thomas%20Huet\Desktop\Documentation%20arch&#233;ologique%20li&#233;e%20&#224;%20la%20th&#232;se\Cultures.docx" TargetMode="External"/><Relationship Id="rId3521" Type="http://schemas.openxmlformats.org/officeDocument/2006/relationships/hyperlink" Target="file:///C:\Users\Thomas%20Huet\Desktop\Documentation%20arch&#233;ologique%20li&#233;e%20&#224;%20la%20th&#232;se\Cultures.docx" TargetMode="External"/><Relationship Id="rId6677" Type="http://schemas.openxmlformats.org/officeDocument/2006/relationships/hyperlink" Target="file:///C:\Users\Thomas%20Huet\Desktop\Documentation%20arch&#233;ologique%20li&#233;e%20&#224;%20la%20th&#232;se\Analyses%20Statistiques.docx" TargetMode="External"/><Relationship Id="rId7728" Type="http://schemas.openxmlformats.org/officeDocument/2006/relationships/hyperlink" Target="file:///C:\Users\Thomas%20Huet\Desktop\Documentation%20arch&#233;ologique%20li&#233;e%20&#224;%20la%20th&#232;se\Sites.docx" TargetMode="External"/><Relationship Id="rId9083" Type="http://schemas.openxmlformats.org/officeDocument/2006/relationships/hyperlink" Target="file:///C:\Users\Thomas%20Huet\Desktop\Documentation%20arch&#233;ologique%20li&#233;e%20&#224;%20la%20th&#232;se\Cultures.docx" TargetMode="External"/><Relationship Id="rId12064" Type="http://schemas.openxmlformats.org/officeDocument/2006/relationships/hyperlink" Target="file:///C:\Users\Thomas%20Huet\Desktop\Documentation%20arch&#233;ologique%20li&#233;e%20&#224;%20la%20th&#232;se\Sites.docx" TargetMode="External"/><Relationship Id="rId13115" Type="http://schemas.openxmlformats.org/officeDocument/2006/relationships/hyperlink" Target="file:///C:\Users\Thomas%20Huet\Desktop\Documentation%20arch&#233;ologique%20li&#233;e%20&#224;%20la%20th&#232;se\Sites.docx" TargetMode="External"/><Relationship Id="rId442" Type="http://schemas.openxmlformats.org/officeDocument/2006/relationships/hyperlink" Target="file:///C:\Users\Thomas%20Huet\Desktop\Documentation%20arch&#233;ologique%20li&#233;e%20&#224;%20la%20th&#232;se\Sites.docx" TargetMode="External"/><Relationship Id="rId1072" Type="http://schemas.openxmlformats.org/officeDocument/2006/relationships/hyperlink" Target="file:///C:\Users\Thomas%20Huet\Desktop\Documentation%20arch&#233;ologique%20li&#233;e%20&#224;%20la%20th&#232;se\Cultures.docx" TargetMode="External"/><Relationship Id="rId2123" Type="http://schemas.openxmlformats.org/officeDocument/2006/relationships/hyperlink" Target="file:///C:\Users\Thomas%20Huet\Desktop\Documentation%20arch&#233;ologique%20li&#233;e%20&#224;%20la%20th&#232;se\Sites.docx" TargetMode="External"/><Relationship Id="rId5279" Type="http://schemas.openxmlformats.org/officeDocument/2006/relationships/hyperlink" Target="file:///C:\Users\Thomas%20Huet\Desktop\Documentation%20arch&#233;ologique%20li&#233;e%20&#224;%20la%20th&#232;se\Cultures.docx" TargetMode="External"/><Relationship Id="rId5693" Type="http://schemas.openxmlformats.org/officeDocument/2006/relationships/hyperlink" Target="file:///C:\Users\Thomas%20Huet\Desktop\Documentation%20arch&#233;ologique%20li&#233;e%20&#224;%20la%20th&#232;se\Cultures.docx" TargetMode="External"/><Relationship Id="rId6744" Type="http://schemas.openxmlformats.org/officeDocument/2006/relationships/hyperlink" Target="file:///C:\Users\Thomas%20Huet\Desktop\Documentation%20arch&#233;ologique%20li&#233;e%20&#224;%20la%20th&#232;se\Cultures.docx" TargetMode="External"/><Relationship Id="rId9150" Type="http://schemas.openxmlformats.org/officeDocument/2006/relationships/hyperlink" Target="file:///C:\Users\Thomas%20Huet\Desktop\Documentation%20arch&#233;ologique%20li&#233;e%20&#224;%20la%20th&#232;se\Sites.docx" TargetMode="External"/><Relationship Id="rId10709" Type="http://schemas.openxmlformats.org/officeDocument/2006/relationships/hyperlink" Target="file:///C:\Users\Thomas%20Huet\Desktop\Documentation%20arch&#233;ologique%20li&#233;e%20&#224;%20la%20th&#232;se\Sites.docx" TargetMode="External"/><Relationship Id="rId11080" Type="http://schemas.openxmlformats.org/officeDocument/2006/relationships/hyperlink" Target="file:///C:\Users\Thomas%20Huet\Desktop\Documentation%20arch&#233;ologique%20li&#233;e%20&#224;%20la%20th&#232;se\Sites.docx" TargetMode="External"/><Relationship Id="rId12131" Type="http://schemas.openxmlformats.org/officeDocument/2006/relationships/hyperlink" Target="file:///C:\Users\Thomas%20Huet\Desktop\Documentation%20arch&#233;ologique%20li&#233;e%20&#224;%20la%20th&#232;se\Cultures.docx" TargetMode="External"/><Relationship Id="rId4295" Type="http://schemas.openxmlformats.org/officeDocument/2006/relationships/hyperlink" Target="file:///C:\Users\Thomas%20Huet\Desktop\Documentation%20arch&#233;ologique%20li&#233;e%20&#224;%20la%20th&#232;se\Cultures.docx" TargetMode="External"/><Relationship Id="rId5346" Type="http://schemas.openxmlformats.org/officeDocument/2006/relationships/hyperlink" Target="file:///C:\Users\Thomas%20Huet\Desktop\Documentation%20arch&#233;ologique%20li&#233;e%20&#224;%20la%20th&#232;se\Sites.docx" TargetMode="External"/><Relationship Id="rId1889" Type="http://schemas.openxmlformats.org/officeDocument/2006/relationships/hyperlink" Target="file:///C:\Users\Thomas%20Huet\Desktop\Documentation%20arch&#233;ologique%20li&#233;e%20&#224;%20la%20th&#232;se\Sites.docx" TargetMode="External"/><Relationship Id="rId4362" Type="http://schemas.openxmlformats.org/officeDocument/2006/relationships/hyperlink" Target="file:///C:\Users\Thomas%20Huet\Desktop\Documentation%20arch&#233;ologique%20li&#233;e%20&#224;%20la%20th&#232;se\Sites.docx" TargetMode="External"/><Relationship Id="rId5760" Type="http://schemas.openxmlformats.org/officeDocument/2006/relationships/hyperlink" Target="Sites.docx" TargetMode="External"/><Relationship Id="rId6811" Type="http://schemas.openxmlformats.org/officeDocument/2006/relationships/hyperlink" Target="file:///C:\Users\Thomas%20Huet\Desktop\Documentation%20arch&#233;ologique%20li&#233;e%20&#224;%20la%20th&#232;se\Cultures.docx" TargetMode="External"/><Relationship Id="rId9967" Type="http://schemas.openxmlformats.org/officeDocument/2006/relationships/hyperlink" Target="file:///C:\Users\Thomas%20Huet\Desktop\Documentation%20arch&#233;ologique%20li&#233;e%20&#224;%20la%20th&#232;se\Sites.docx" TargetMode="External"/><Relationship Id="rId11897" Type="http://schemas.openxmlformats.org/officeDocument/2006/relationships/hyperlink" Target="file:///C:\Users\Thomas%20Huet\Desktop\Documentation%20arch&#233;ologique%20li&#233;e%20&#224;%20la%20th&#232;se\Cultures.docx" TargetMode="External"/><Relationship Id="rId12948" Type="http://schemas.openxmlformats.org/officeDocument/2006/relationships/hyperlink" Target="file:///C:\Users\Thomas%20Huet\Desktop\Documentation%20arch&#233;ologique%20li&#233;e%20&#224;%20la%20th&#232;se\Sites.docx" TargetMode="External"/><Relationship Id="rId1956" Type="http://schemas.openxmlformats.org/officeDocument/2006/relationships/hyperlink" Target="file:///C:\Users\Thomas%20Huet\Desktop\Documentation%20arch&#233;ologique%20li&#233;e%20&#224;%20la%20th&#232;se\Sites.docx" TargetMode="External"/><Relationship Id="rId4015" Type="http://schemas.openxmlformats.org/officeDocument/2006/relationships/hyperlink" Target="file:///C:\Users\Thomas%20Huet\Desktop\Documentation%20arch&#233;ologique%20li&#233;e%20&#224;%20la%20th&#232;se\Cultures.docx" TargetMode="External"/><Relationship Id="rId5413" Type="http://schemas.openxmlformats.org/officeDocument/2006/relationships/hyperlink" Target="file:///C:\Users\Thomas%20Huet\Desktop\Documentation%20arch&#233;ologique%20li&#233;e%20&#224;%20la%20th&#232;se\Sites.docx" TargetMode="External"/><Relationship Id="rId8569" Type="http://schemas.openxmlformats.org/officeDocument/2006/relationships/hyperlink" Target="file:///C:\Users\Thomas%20Huet\Desktop\Documentation%20arch&#233;ologique%20li&#233;e%20&#224;%20la%20th&#232;se\Sites.docx" TargetMode="External"/><Relationship Id="rId8983" Type="http://schemas.openxmlformats.org/officeDocument/2006/relationships/hyperlink" Target="file:///C:\Users\Thomas%20Huet\Desktop\Documentation%20arch&#233;ologique%20li&#233;e%20&#224;%20la%20th&#232;se\Cultures.docx" TargetMode="External"/><Relationship Id="rId10499" Type="http://schemas.openxmlformats.org/officeDocument/2006/relationships/hyperlink" Target="file:///C:\Users\Thomas%20Huet\Desktop\Documentation%20arch&#233;ologique%20li&#233;e%20&#224;%20la%20th&#232;se\Sites.docx" TargetMode="External"/><Relationship Id="rId11964" Type="http://schemas.openxmlformats.org/officeDocument/2006/relationships/hyperlink" Target="file:///C:\Users\Thomas%20Huet\Desktop\Documentation%20arch&#233;ologique%20li&#233;e%20&#224;%20la%20th&#232;se\Cultures.docx" TargetMode="External"/><Relationship Id="rId14370" Type="http://schemas.openxmlformats.org/officeDocument/2006/relationships/hyperlink" Target="file:///C:\Users\Thomas%20Huet\Desktop\Documentation%20arch&#233;ologique%20li&#233;e%20&#224;%20la%20th&#232;se\Sites.docx" TargetMode="External"/><Relationship Id="rId1609" Type="http://schemas.openxmlformats.org/officeDocument/2006/relationships/hyperlink" Target="file:///C:\Users\Thomas%20Huet\Desktop\Documentation%20arch&#233;ologique%20li&#233;e%20&#224;%20la%20th&#232;se\Cultures.docx" TargetMode="External"/><Relationship Id="rId7585" Type="http://schemas.openxmlformats.org/officeDocument/2006/relationships/hyperlink" Target="file:///C:\Users\Thomas%20Huet\Desktop\Documentation%20arch&#233;ologique%20li&#233;e%20&#224;%20la%20th&#232;se\Cultures.docx" TargetMode="External"/><Relationship Id="rId8636" Type="http://schemas.openxmlformats.org/officeDocument/2006/relationships/hyperlink" Target="file:///C:\Users\Thomas%20Huet\Desktop\Documentation%20arch&#233;ologique%20li&#233;e%20&#224;%20la%20th&#232;se\Cultures.docx" TargetMode="External"/><Relationship Id="rId10566" Type="http://schemas.openxmlformats.org/officeDocument/2006/relationships/hyperlink" Target="file:///C:\Users\Thomas%20Huet\Desktop\Documentation%20arch&#233;ologique%20li&#233;e%20&#224;%20la%20th&#232;se\Sites.docx" TargetMode="External"/><Relationship Id="rId11617" Type="http://schemas.openxmlformats.org/officeDocument/2006/relationships/hyperlink" Target="file:///C:\Users\Thomas%20Huet\Desktop\Documentation%20arch&#233;ologique%20li&#233;e%20&#224;%20la%20th&#232;se\Sites.docx" TargetMode="External"/><Relationship Id="rId14023" Type="http://schemas.openxmlformats.org/officeDocument/2006/relationships/hyperlink" Target="file:///C:\Users\Thomas%20Huet\Desktop\Documentation%20arch&#233;ologique%20li&#233;e%20&#224;%20la%20th&#232;se\Sites.docx" TargetMode="External"/><Relationship Id="rId3031" Type="http://schemas.openxmlformats.org/officeDocument/2006/relationships/hyperlink" Target="file:///C:\Users\Thomas%20Huet\Desktop\Documentation%20arch&#233;ologique%20li&#233;e%20&#224;%20la%20th&#232;se\Cultures.docx" TargetMode="External"/><Relationship Id="rId6187" Type="http://schemas.openxmlformats.org/officeDocument/2006/relationships/hyperlink" Target="file:///C:\Users\Thomas%20Huet\Desktop\Documentation%20arch&#233;ologique%20li&#233;e%20&#224;%20la%20th&#232;se\Cultures.docx" TargetMode="External"/><Relationship Id="rId7238" Type="http://schemas.openxmlformats.org/officeDocument/2006/relationships/hyperlink" Target="file:///C:\Users\Thomas%20Huet\Desktop\Documentation%20arch&#233;ologique%20li&#233;e%20&#224;%20la%20th&#232;se\Sites.docx" TargetMode="External"/><Relationship Id="rId7652" Type="http://schemas.openxmlformats.org/officeDocument/2006/relationships/hyperlink" Target="file:///C:\Users\Thomas%20Huet\Desktop\Documentation%20arch&#233;ologique%20li&#233;e%20&#224;%20la%20th&#232;se\Cultures.docx" TargetMode="External"/><Relationship Id="rId8703" Type="http://schemas.openxmlformats.org/officeDocument/2006/relationships/hyperlink" Target="file:///C:\Users\Thomas%20Huet\Desktop\Documentation%20arch&#233;ologique%20li&#233;e%20&#224;%20la%20th&#232;se\Sites.docx" TargetMode="External"/><Relationship Id="rId10219" Type="http://schemas.openxmlformats.org/officeDocument/2006/relationships/hyperlink" Target="file:///C:\Users\Thomas%20Huet\Desktop\Documentation%20arch&#233;ologique%20li&#233;e%20&#224;%20la%20th&#232;se\Cultures.docx" TargetMode="External"/><Relationship Id="rId10980" Type="http://schemas.openxmlformats.org/officeDocument/2006/relationships/hyperlink" Target="file:///C:\Users\Thomas%20Huet\Desktop\Documentation%20arch&#233;ologique%20li&#233;e%20&#224;%20la%20th&#232;se\Cultures.docx" TargetMode="External"/><Relationship Id="rId13789" Type="http://schemas.openxmlformats.org/officeDocument/2006/relationships/hyperlink" Target="file:///C:\Users\Thomas%20Huet\Desktop\Documentation%20arch&#233;ologique%20li&#233;e%20&#224;%20la%20th&#232;se\Sites.docx" TargetMode="External"/><Relationship Id="rId2797" Type="http://schemas.openxmlformats.org/officeDocument/2006/relationships/hyperlink" Target="file:///C:\Users\Thomas%20Huet\Desktop\Documentation%20arch&#233;ologique%20li&#233;e%20&#224;%20la%20th&#232;se\Cultures.docx" TargetMode="External"/><Relationship Id="rId3848" Type="http://schemas.openxmlformats.org/officeDocument/2006/relationships/hyperlink" Target="file:///C:\Users\Thomas%20Huet\Desktop\Documentation%20arch&#233;ologique%20li&#233;e%20&#224;%20la%20th&#232;se\Cultures.docx" TargetMode="External"/><Relationship Id="rId6254" Type="http://schemas.openxmlformats.org/officeDocument/2006/relationships/hyperlink" Target="file:///C:\Users\Thomas%20Huet\Desktop\Documentation%20arch&#233;ologique%20li&#233;e%20&#224;%20la%20th&#232;se\Cultures.docx" TargetMode="External"/><Relationship Id="rId7305" Type="http://schemas.openxmlformats.org/officeDocument/2006/relationships/hyperlink" Target="file:///C:\Users\Thomas%20Huet\Desktop\Documentation%20arch&#233;ologique%20li&#233;e%20&#224;%20la%20th&#232;se\Sites.docx" TargetMode="External"/><Relationship Id="rId10633" Type="http://schemas.openxmlformats.org/officeDocument/2006/relationships/hyperlink" Target="file:///C:\Users\Thomas%20Huet\Desktop\Documentation%20arch&#233;ologique%20li&#233;e%20&#224;%20la%20th&#232;se\Cultures.docx" TargetMode="External"/><Relationship Id="rId769" Type="http://schemas.openxmlformats.org/officeDocument/2006/relationships/hyperlink" Target="file:///C:\Users\Thomas%20Huet\Desktop\Documentation%20arch&#233;ologique%20li&#233;e%20&#224;%20la%20th&#232;se\Sites.docx" TargetMode="External"/><Relationship Id="rId1399" Type="http://schemas.openxmlformats.org/officeDocument/2006/relationships/hyperlink" Target="file:///C:\Users\Thomas%20Huet\Desktop\Documentation%20arch&#233;ologique%20li&#233;e%20&#224;%20la%20th&#232;se\Cultures.docx" TargetMode="External"/><Relationship Id="rId5270" Type="http://schemas.openxmlformats.org/officeDocument/2006/relationships/hyperlink" Target="file:///C:\Users\Thomas%20Huet\Desktop\Documentation%20arch&#233;ologique%20li&#233;e%20&#224;%20la%20th&#232;se\Sites.docx" TargetMode="External"/><Relationship Id="rId6321" Type="http://schemas.openxmlformats.org/officeDocument/2006/relationships/hyperlink" Target="file:///C:\Users\Thomas%20Huet\Desktop\Documentation%20arch&#233;ologique%20li&#233;e%20&#224;%20la%20th&#232;se\Sites.docx" TargetMode="External"/><Relationship Id="rId9477" Type="http://schemas.openxmlformats.org/officeDocument/2006/relationships/hyperlink" Target="file:///C:\Users\Thomas%20Huet\Desktop\Documentation%20arch&#233;ologique%20li&#233;e%20&#224;%20la%20th&#232;se\Cultures.docx" TargetMode="External"/><Relationship Id="rId10700" Type="http://schemas.openxmlformats.org/officeDocument/2006/relationships/hyperlink" Target="file:///C:\Users\Thomas%20Huet\Desktop\Documentation%20arch&#233;ologique%20li&#233;e%20&#224;%20la%20th&#232;se\Cultures.docx" TargetMode="External"/><Relationship Id="rId13856" Type="http://schemas.openxmlformats.org/officeDocument/2006/relationships/hyperlink" Target="Cultures.docx" TargetMode="External"/><Relationship Id="rId1466" Type="http://schemas.openxmlformats.org/officeDocument/2006/relationships/hyperlink" Target="file:///C:\Users\Thomas%20Huet\Desktop\Documentation%20arch&#233;ologique%20li&#233;e%20&#224;%20la%20th&#232;se\Cultures.docx" TargetMode="External"/><Relationship Id="rId2864" Type="http://schemas.openxmlformats.org/officeDocument/2006/relationships/hyperlink" Target="file:///C:\Users\Thomas%20Huet\Desktop\Documentation%20arch&#233;ologique%20li&#233;e%20&#224;%20la%20th&#232;se\Cultures.docx" TargetMode="External"/><Relationship Id="rId3915" Type="http://schemas.openxmlformats.org/officeDocument/2006/relationships/hyperlink" Target="file:///C:\Users\Thomas%20Huet\Desktop\Documentation%20arch&#233;ologique%20li&#233;e%20&#224;%20la%20th&#232;se\Sites.docx" TargetMode="External"/><Relationship Id="rId8079" Type="http://schemas.openxmlformats.org/officeDocument/2006/relationships/hyperlink" Target="file:///C:\Users\Thomas%20Huet\Desktop\Documentation%20arch&#233;ologique%20li&#233;e%20&#224;%20la%20th&#232;se\Sites.docx" TargetMode="External"/><Relationship Id="rId8493" Type="http://schemas.openxmlformats.org/officeDocument/2006/relationships/hyperlink" Target="file:///C:\Users\Thomas%20Huet\Desktop\Documentation%20arch&#233;ologique%20li&#233;e%20&#224;%20la%20th&#232;se\Sites.docx" TargetMode="External"/><Relationship Id="rId9891" Type="http://schemas.openxmlformats.org/officeDocument/2006/relationships/hyperlink" Target="file:///C:\Users\Thomas%20Huet\Desktop\Documentation%20arch&#233;ologique%20li&#233;e%20&#224;%20la%20th&#232;se\Sites.docx" TargetMode="External"/><Relationship Id="rId12458" Type="http://schemas.openxmlformats.org/officeDocument/2006/relationships/hyperlink" Target="file:///C:\Users\Thomas%20Huet\Desktop\Documentation%20arch&#233;ologique%20li&#233;e%20&#224;%20la%20th&#232;se\Cultures.docx" TargetMode="External"/><Relationship Id="rId12872" Type="http://schemas.openxmlformats.org/officeDocument/2006/relationships/hyperlink" Target="file:///C:\Users\Thomas%20Huet\Desktop\Documentation%20arch&#233;ologique%20li&#233;e%20&#224;%20la%20th&#232;se\Cultures.docx" TargetMode="External"/><Relationship Id="rId13509" Type="http://schemas.openxmlformats.org/officeDocument/2006/relationships/hyperlink" Target="file:///C:\Users\Thomas%20Huet\Desktop\Documentation%20arch&#233;ologique%20li&#233;e%20&#224;%20la%20th&#232;se\Sites.docx" TargetMode="External"/><Relationship Id="rId13923" Type="http://schemas.openxmlformats.org/officeDocument/2006/relationships/hyperlink" Target="file:///C:\Users\Thomas%20Huet\Desktop\Documentation%20arch&#233;ologique%20li&#233;e%20&#224;%20la%20th&#232;se\Environnement.docx" TargetMode="External"/><Relationship Id="rId836" Type="http://schemas.openxmlformats.org/officeDocument/2006/relationships/hyperlink" Target="file:///C:\Users\Thomas%20Huet\Desktop\Documentation%20arch&#233;ologique%20li&#233;e%20&#224;%20la%20th&#232;se\Cultures.docx" TargetMode="External"/><Relationship Id="rId1119" Type="http://schemas.openxmlformats.org/officeDocument/2006/relationships/hyperlink" Target="file:///C:\Users\Thomas%20Huet\Desktop\Documentation%20arch&#233;ologique%20li&#233;e%20&#224;%20la%20th&#232;se\Cultures.docx" TargetMode="External"/><Relationship Id="rId1880" Type="http://schemas.openxmlformats.org/officeDocument/2006/relationships/hyperlink" Target="file:///C:\Users\Thomas%20Huet\Desktop\Documentation%20arch&#233;ologique%20li&#233;e%20&#224;%20la%20th&#232;se\Sites.docx" TargetMode="External"/><Relationship Id="rId2517" Type="http://schemas.openxmlformats.org/officeDocument/2006/relationships/hyperlink" Target="file:///C:\Users\Thomas%20Huet\Desktop\Documentation%20arch&#233;ologique%20li&#233;e%20&#224;%20la%20th&#232;se\Cultures.docx" TargetMode="External"/><Relationship Id="rId2931" Type="http://schemas.openxmlformats.org/officeDocument/2006/relationships/hyperlink" Target="file:///C:\Users\Thomas%20Huet\Desktop\Documentation%20arch&#233;ologique%20li&#233;e%20&#224;%20la%20th&#232;se\Cultures.docx" TargetMode="External"/><Relationship Id="rId7095" Type="http://schemas.openxmlformats.org/officeDocument/2006/relationships/hyperlink" Target="file:///C:\Users\Thomas%20Huet\Desktop\Documentation%20arch&#233;ologique%20li&#233;e%20&#224;%20la%20th&#232;se\Sites.docx" TargetMode="External"/><Relationship Id="rId8146" Type="http://schemas.openxmlformats.org/officeDocument/2006/relationships/hyperlink" Target="file:///C:\Users\Thomas%20Huet\Desktop\Documentation%20arch&#233;ologique%20li&#233;e%20&#224;%20la%20th&#232;se\Cultures.docx" TargetMode="External"/><Relationship Id="rId9544" Type="http://schemas.openxmlformats.org/officeDocument/2006/relationships/hyperlink" Target="file:///C:\Users\Thomas%20Huet\Desktop\Documentation%20arch&#233;ologique%20li&#233;e%20&#224;%20la%20th&#232;se\Cultures.docx" TargetMode="External"/><Relationship Id="rId11474" Type="http://schemas.openxmlformats.org/officeDocument/2006/relationships/hyperlink" Target="file:///C:\Users\Thomas%20Huet\Desktop\Documentation%20arch&#233;ologique%20li&#233;e%20&#224;%20la%20th&#232;se\Cultures.docx" TargetMode="External"/><Relationship Id="rId12525" Type="http://schemas.openxmlformats.org/officeDocument/2006/relationships/hyperlink" Target="file:///C:\Users\Thomas%20Huet\Desktop\Documentation%20arch&#233;ologique%20li&#233;e%20&#224;%20la%20th&#232;se\Sites.docx" TargetMode="External"/><Relationship Id="rId903" Type="http://schemas.openxmlformats.org/officeDocument/2006/relationships/hyperlink" Target="file:///C:\Users\Thomas%20Huet\Desktop\Documentation%20arch&#233;ologique%20li&#233;e%20&#224;%20la%20th&#232;se\Cultures.docx" TargetMode="External"/><Relationship Id="rId1533" Type="http://schemas.openxmlformats.org/officeDocument/2006/relationships/hyperlink" Target="file:///C:\Users\Thomas%20Huet\Desktop\Documentation%20arch&#233;ologique%20li&#233;e%20&#224;%20la%20th&#232;se\Cultures.docx" TargetMode="External"/><Relationship Id="rId4689" Type="http://schemas.openxmlformats.org/officeDocument/2006/relationships/hyperlink" Target="file:///C:\Users\Thomas%20Huet\Desktop\Documentation%20arch&#233;ologique%20li&#233;e%20&#224;%20la%20th&#232;se\Cultures.docx" TargetMode="External"/><Relationship Id="rId8560" Type="http://schemas.openxmlformats.org/officeDocument/2006/relationships/hyperlink" Target="file:///C:\Users\Thomas%20Huet\Desktop\Documentation%20arch&#233;ologique%20li&#233;e%20&#224;%20la%20th&#232;se\Cultures.docx" TargetMode="External"/><Relationship Id="rId9611" Type="http://schemas.openxmlformats.org/officeDocument/2006/relationships/hyperlink" Target="file:///C:\Users\Thomas%20Huet\Desktop\Documentation%20arch&#233;ologique%20li&#233;e%20&#224;%20la%20th&#232;se\Sites.docx" TargetMode="External"/><Relationship Id="rId10076" Type="http://schemas.openxmlformats.org/officeDocument/2006/relationships/hyperlink" Target="file:///C:\Users\Thomas%20Huet\Desktop\Documentation%20arch&#233;ologique%20li&#233;e%20&#224;%20la%20th&#232;se\Sites.docx" TargetMode="External"/><Relationship Id="rId10490" Type="http://schemas.openxmlformats.org/officeDocument/2006/relationships/hyperlink" Target="file:///C:\Users\Thomas%20Huet\Desktop\Documentation%20arch&#233;ologique%20li&#233;e%20&#224;%20la%20th&#232;se\Sites.docx" TargetMode="External"/><Relationship Id="rId11127" Type="http://schemas.openxmlformats.org/officeDocument/2006/relationships/hyperlink" Target="file:///C:\Users\Thomas%20Huet\Desktop\Documentation%20arch&#233;ologique%20li&#233;e%20&#224;%20la%20th&#232;se\Cultures.docx" TargetMode="External"/><Relationship Id="rId11541" Type="http://schemas.openxmlformats.org/officeDocument/2006/relationships/hyperlink" Target="file:///C:\Users\Thomas%20Huet\Desktop\Documentation%20arch&#233;ologique%20li&#233;e%20&#224;%20la%20th&#232;se\Cultures.docx" TargetMode="External"/><Relationship Id="rId1600" Type="http://schemas.openxmlformats.org/officeDocument/2006/relationships/hyperlink" Target="file:///C:\Users\Thomas%20Huet\Desktop\Documentation%20arch&#233;ologique%20li&#233;e%20&#224;%20la%20th&#232;se\Cultures.docx" TargetMode="External"/><Relationship Id="rId4756" Type="http://schemas.openxmlformats.org/officeDocument/2006/relationships/hyperlink" Target="file:///C:\Users\Thomas%20Huet\Desktop\Documentation%20arch&#233;ologique%20li&#233;e%20&#224;%20la%20th&#232;se\Sites.docx" TargetMode="External"/><Relationship Id="rId5807" Type="http://schemas.openxmlformats.org/officeDocument/2006/relationships/hyperlink" Target="file:///C:\Users\Thomas%20Huet\Desktop\Documentation%20arch&#233;ologique%20li&#233;e%20&#224;%20la%20th&#232;se\Cultures.docx" TargetMode="External"/><Relationship Id="rId7162" Type="http://schemas.openxmlformats.org/officeDocument/2006/relationships/hyperlink" Target="file:///C:\Users\Thomas%20Huet\Desktop\Documentation%20arch&#233;ologique%20li&#233;e%20&#224;%20la%20th&#232;se\Cultures.docx" TargetMode="External"/><Relationship Id="rId8213" Type="http://schemas.openxmlformats.org/officeDocument/2006/relationships/hyperlink" Target="file:///C:\Users\Thomas%20Huet\Desktop\Documentation%20arch&#233;ologique%20li&#233;e%20&#224;%20la%20th&#232;se\Cultures.docx" TargetMode="External"/><Relationship Id="rId10143" Type="http://schemas.openxmlformats.org/officeDocument/2006/relationships/hyperlink" Target="file:///C:\Users\Thomas%20Huet\Desktop\Documentation%20arch&#233;ologique%20li&#233;e%20&#224;%20la%20th&#232;se\Cultures.docx" TargetMode="External"/><Relationship Id="rId13299" Type="http://schemas.openxmlformats.org/officeDocument/2006/relationships/hyperlink" Target="file:///C:\Users\Thomas%20Huet\Desktop\Documentation%20arch&#233;ologique%20li&#233;e%20&#224;%20la%20th&#232;se\Cultures.docx" TargetMode="External"/><Relationship Id="rId3358" Type="http://schemas.openxmlformats.org/officeDocument/2006/relationships/hyperlink" Target="file:///C:\Users\Thomas%20Huet\Desktop\Documentation%20arch&#233;ologique%20li&#233;e%20&#224;%20la%20th&#232;se\Sites.docx" TargetMode="External"/><Relationship Id="rId3772" Type="http://schemas.openxmlformats.org/officeDocument/2006/relationships/hyperlink" Target="file:///C:\Users\Thomas%20Huet\Desktop\Documentation%20arch&#233;ologique%20li&#233;e%20&#224;%20la%20th&#232;se\Cultures.docx" TargetMode="External"/><Relationship Id="rId4409" Type="http://schemas.openxmlformats.org/officeDocument/2006/relationships/hyperlink" Target="file:///C:\Users\Thomas%20Huet\Desktop\Documentation%20arch&#233;ologique%20li&#233;e%20&#224;%20la%20th&#232;se\Cultures.docx" TargetMode="External"/><Relationship Id="rId4823" Type="http://schemas.openxmlformats.org/officeDocument/2006/relationships/hyperlink" Target="file:///C:\Users\Thomas%20Huet\Desktop\Documentation%20arch&#233;ologique%20li&#233;e%20&#224;%20la%20th&#232;se\Sites.docx" TargetMode="External"/><Relationship Id="rId7979" Type="http://schemas.openxmlformats.org/officeDocument/2006/relationships/hyperlink" Target="file:///C:\Users\Thomas%20Huet\Desktop\Documentation%20arch&#233;ologique%20li&#233;e%20&#224;%20la%20th&#232;se\Cultures.docx" TargetMode="External"/><Relationship Id="rId10210" Type="http://schemas.openxmlformats.org/officeDocument/2006/relationships/hyperlink" Target="file:///C:\Users\Thomas%20Huet\Desktop\Documentation%20arch&#233;ologique%20li&#233;e%20&#224;%20la%20th&#232;se\Sites.docx" TargetMode="External"/><Relationship Id="rId13366" Type="http://schemas.openxmlformats.org/officeDocument/2006/relationships/hyperlink" Target="file:///C:\Users\Thomas%20Huet\Desktop\Documentation%20arch&#233;ologique%20li&#233;e%20&#224;%20la%20th&#232;se\Sites.docx" TargetMode="External"/><Relationship Id="rId14417" Type="http://schemas.openxmlformats.org/officeDocument/2006/relationships/hyperlink" Target="file:///C:\Users\Thomas%20Huet\Desktop\Documentation%20arch&#233;ologique%20li&#233;e%20&#224;%20la%20th&#232;se\Cultures.docx" TargetMode="External"/><Relationship Id="rId279" Type="http://schemas.openxmlformats.org/officeDocument/2006/relationships/hyperlink" Target="file:///C:\Users\Thomas%20Huet\Desktop\Documentation%20arch&#233;ologique%20li&#233;e%20&#224;%20la%20th&#232;se\Cultures.docx" TargetMode="External"/><Relationship Id="rId693" Type="http://schemas.openxmlformats.org/officeDocument/2006/relationships/hyperlink" Target="file:///C:\Users\Thomas%20Huet\Desktop\Documentation%20arch&#233;ologique%20li&#233;e%20&#224;%20la%20th&#232;se\Sites.docx" TargetMode="External"/><Relationship Id="rId2374" Type="http://schemas.openxmlformats.org/officeDocument/2006/relationships/hyperlink" Target="file:///C:\Users\Thomas%20Huet\Desktop\Documentation%20arch&#233;ologique%20li&#233;e%20&#224;%20la%20th&#232;se\Cultures.docx" TargetMode="External"/><Relationship Id="rId3425" Type="http://schemas.openxmlformats.org/officeDocument/2006/relationships/hyperlink" Target="file:///C:\Users\Thomas%20Huet\Desktop\Documentation%20arch&#233;ologique%20li&#233;e%20&#224;%20la%20th&#232;se\Cultures.docx" TargetMode="External"/><Relationship Id="rId13019" Type="http://schemas.openxmlformats.org/officeDocument/2006/relationships/hyperlink" Target="file:///C:\Users\Thomas%20Huet\Desktop\Documentation%20arch&#233;ologique%20li&#233;e%20&#224;%20la%20th&#232;se\Cultures.docx" TargetMode="External"/><Relationship Id="rId13780" Type="http://schemas.openxmlformats.org/officeDocument/2006/relationships/hyperlink" Target="file:///C:\Users\Thomas%20Huet\Desktop\Documentation%20arch&#233;ologique%20li&#233;e%20&#224;%20la%20th&#232;se\Sites.docx" TargetMode="External"/><Relationship Id="rId346" Type="http://schemas.openxmlformats.org/officeDocument/2006/relationships/hyperlink" Target="file:///C:\Users\Thomas%20Huet\Desktop\Documentation%20arch&#233;ologique%20li&#233;e%20&#224;%20la%20th&#232;se\Cultures.docx" TargetMode="External"/><Relationship Id="rId760" Type="http://schemas.openxmlformats.org/officeDocument/2006/relationships/hyperlink" Target="file:///C:\Users\Thomas%20Huet\Desktop\Documentation%20arch&#233;ologique%20li&#233;e%20&#224;%20la%20th&#232;se\Sites.docx" TargetMode="External"/><Relationship Id="rId1390" Type="http://schemas.openxmlformats.org/officeDocument/2006/relationships/hyperlink" Target="file:///C:\Users\Thomas%20Huet\Desktop\Documentation%20arch&#233;ologique%20li&#233;e%20&#224;%20la%20th&#232;se\Cultures.docx" TargetMode="External"/><Relationship Id="rId2027" Type="http://schemas.openxmlformats.org/officeDocument/2006/relationships/hyperlink" Target="file:///C:\Users\Thomas%20Huet\Desktop\Documentation%20arch&#233;ologique%20li&#233;e%20&#224;%20la%20th&#232;se\Sites.docx" TargetMode="External"/><Relationship Id="rId2441" Type="http://schemas.openxmlformats.org/officeDocument/2006/relationships/hyperlink" Target="file:///C:\Users\Thomas%20Huet\Desktop\Documentation%20arch&#233;ologique%20li&#233;e%20&#224;%20la%20th&#232;se\Sites.docx" TargetMode="External"/><Relationship Id="rId5597" Type="http://schemas.openxmlformats.org/officeDocument/2006/relationships/hyperlink" Target="file:///C:\Users\Thomas%20Huet\Desktop\Documentation%20arch&#233;ologique%20li&#233;e%20&#224;%20la%20th&#232;se\Cultures.docx" TargetMode="External"/><Relationship Id="rId6995" Type="http://schemas.openxmlformats.org/officeDocument/2006/relationships/hyperlink" Target="file:///C:\Users\Thomas%20Huet\Desktop\Documentation%20arch&#233;ologique%20li&#233;e%20&#224;%20la%20th&#232;se\Cultures.docx" TargetMode="External"/><Relationship Id="rId9054" Type="http://schemas.openxmlformats.org/officeDocument/2006/relationships/hyperlink" Target="file:///C:\Users\Thomas%20Huet\Desktop\Documentation%20arch&#233;ologique%20li&#233;e%20&#224;%20la%20th&#232;se\Cultures.docx" TargetMode="External"/><Relationship Id="rId12382" Type="http://schemas.openxmlformats.org/officeDocument/2006/relationships/hyperlink" Target="file:///C:\Users\Thomas%20Huet\Desktop\Documentation%20arch&#233;ologique%20li&#233;e%20&#224;%20la%20th&#232;se\Sites.docx" TargetMode="External"/><Relationship Id="rId13433" Type="http://schemas.openxmlformats.org/officeDocument/2006/relationships/hyperlink" Target="file:///C:\Users\Thomas%20Huet\Desktop\Documentation%20arch&#233;ologique%20li&#233;e%20&#224;%20la%20th&#232;se\Sites.docx" TargetMode="External"/><Relationship Id="rId413" Type="http://schemas.openxmlformats.org/officeDocument/2006/relationships/hyperlink" Target="file:///C:\Users\Thomas%20Huet\Desktop\Documentation%20arch&#233;ologique%20li&#233;e%20&#224;%20la%20th&#232;se\Sit_Kharaysin_z__aire_B" TargetMode="External"/><Relationship Id="rId1043" Type="http://schemas.openxmlformats.org/officeDocument/2006/relationships/hyperlink" Target="file:///C:\Users\Thomas%20Huet\Desktop\Documentation%20arch&#233;ologique%20li&#233;e%20&#224;%20la%20th&#232;se\Sites.docx" TargetMode="External"/><Relationship Id="rId4199" Type="http://schemas.openxmlformats.org/officeDocument/2006/relationships/hyperlink" Target="file:///C:\Users\Thomas%20Huet\Desktop\Documentation%20arch&#233;ologique%20li&#233;e%20&#224;%20la%20th&#232;se\Cultures.docx" TargetMode="External"/><Relationship Id="rId6648" Type="http://schemas.openxmlformats.org/officeDocument/2006/relationships/hyperlink" Target="file:///C:\Users\Thomas%20Huet\Desktop\Documentation%20arch&#233;ologique%20li&#233;e%20&#224;%20la%20th&#232;se\Cultures.docx" TargetMode="External"/><Relationship Id="rId8070" Type="http://schemas.openxmlformats.org/officeDocument/2006/relationships/hyperlink" Target="file:///C:\Users\Thomas%20Huet\Desktop\Documentation%20arch&#233;ologique%20li&#233;e%20&#224;%20la%20th&#232;se\Cultures.docx" TargetMode="External"/><Relationship Id="rId9121" Type="http://schemas.openxmlformats.org/officeDocument/2006/relationships/hyperlink" Target="file:///C:\Users\Thomas%20Huet\Desktop\Documentation%20arch&#233;ologique%20li&#233;e%20&#224;%20la%20th&#232;se\Sites.docx" TargetMode="External"/><Relationship Id="rId12035" Type="http://schemas.openxmlformats.org/officeDocument/2006/relationships/hyperlink" Target="file:///C:\Users\Thomas%20Huet\Desktop\Documentation%20arch&#233;ologique%20li&#233;e%20&#224;%20la%20th&#232;se\Sites.docx" TargetMode="External"/><Relationship Id="rId13500" Type="http://schemas.openxmlformats.org/officeDocument/2006/relationships/hyperlink" Target="file:///C:\Users\Thomas%20Huet\Desktop\Documentation%20arch&#233;ologique%20li&#233;e%20&#224;%20la%20th&#232;se\Cultures.docx" TargetMode="External"/><Relationship Id="rId5664" Type="http://schemas.openxmlformats.org/officeDocument/2006/relationships/hyperlink" Target="file:///C:\Users\Thomas%20Huet\Desktop\Documentation%20arch&#233;ologique%20li&#233;e%20&#224;%20la%20th&#232;se\Sites.docx" TargetMode="External"/><Relationship Id="rId6715" Type="http://schemas.openxmlformats.org/officeDocument/2006/relationships/hyperlink" Target="file:///C:\Users\Thomas%20Huet\Desktop\Documentation%20arch&#233;ologique%20li&#233;e%20&#224;%20la%20th&#232;se\Cultures.docx" TargetMode="External"/><Relationship Id="rId11051" Type="http://schemas.openxmlformats.org/officeDocument/2006/relationships/hyperlink" Target="file:///C:\Users\Thomas%20Huet\Desktop\Documentation%20arch&#233;ologique%20li&#233;e%20&#224;%20la%20th&#232;se\Cultures.docx" TargetMode="External"/><Relationship Id="rId12102" Type="http://schemas.openxmlformats.org/officeDocument/2006/relationships/hyperlink" Target="file:///C:\Users\Thomas%20Huet\Desktop\Documentation%20arch&#233;ologique%20li&#233;e%20&#224;%20la%20th&#232;se\Sites.docx" TargetMode="External"/><Relationship Id="rId1110" Type="http://schemas.openxmlformats.org/officeDocument/2006/relationships/hyperlink" Target="file:///C:\Users\Thomas%20Huet\Desktop\Documentation%20arch&#233;ologique%20li&#233;e%20&#224;%20la%20th&#232;se\Cultures.docx" TargetMode="External"/><Relationship Id="rId4266" Type="http://schemas.openxmlformats.org/officeDocument/2006/relationships/hyperlink" Target="file:///C:\Users\Thomas%20Huet\Desktop\Documentation%20arch&#233;ologique%20li&#233;e%20&#224;%20la%20th&#232;se\Cultures.docx" TargetMode="External"/><Relationship Id="rId4680" Type="http://schemas.openxmlformats.org/officeDocument/2006/relationships/hyperlink" Target="file:///C:\Users\Thomas%20Huet\Desktop\Documentation%20arch&#233;ologique%20li&#233;e%20&#224;%20la%20th&#232;se\Sites.docx" TargetMode="External"/><Relationship Id="rId5317" Type="http://schemas.openxmlformats.org/officeDocument/2006/relationships/hyperlink" Target="file:///C:\Users\Thomas%20Huet\Desktop\Documentation%20arch&#233;ologique%20li&#233;e%20&#224;%20la%20th&#232;se\Sites.docx" TargetMode="External"/><Relationship Id="rId5731" Type="http://schemas.openxmlformats.org/officeDocument/2006/relationships/hyperlink" Target="file:///C:\Users\Thomas%20Huet\Desktop\Documentation%20arch&#233;ologique%20li&#233;e%20&#224;%20la%20th&#232;se\Sites.docx" TargetMode="External"/><Relationship Id="rId8887" Type="http://schemas.openxmlformats.org/officeDocument/2006/relationships/hyperlink" Target="file:///C:\Users\Thomas%20Huet\Desktop\Documentation%20arch&#233;ologique%20li&#233;e%20&#224;%20la%20th&#232;se\Sites.docx" TargetMode="External"/><Relationship Id="rId9938" Type="http://schemas.openxmlformats.org/officeDocument/2006/relationships/hyperlink" Target="file:///C:\Users\Thomas%20Huet\Desktop\Documentation%20arch&#233;ologique%20li&#233;e%20&#224;%20la%20th&#232;se\Cultures.docx" TargetMode="External"/><Relationship Id="rId11868" Type="http://schemas.openxmlformats.org/officeDocument/2006/relationships/hyperlink" Target="file:///C:\Users\Thomas%20Huet\Desktop\Documentation%20arch&#233;ologique%20li&#233;e%20&#224;%20la%20th&#232;se\Cultures.docx" TargetMode="External"/><Relationship Id="rId14274" Type="http://schemas.openxmlformats.org/officeDocument/2006/relationships/hyperlink" Target="file:///C:\Users\Thomas%20Huet\Desktop\Documentation%20arch&#233;ologique%20li&#233;e%20&#224;%20la%20th&#232;se\Sites.docx" TargetMode="External"/><Relationship Id="rId1927" Type="http://schemas.openxmlformats.org/officeDocument/2006/relationships/hyperlink" Target="file:///C:\Users\Thomas%20Huet\Desktop\Documentation%20arch&#233;ologique%20li&#233;e%20&#224;%20la%20th&#232;se\Sites.docx" TargetMode="External"/><Relationship Id="rId3282" Type="http://schemas.openxmlformats.org/officeDocument/2006/relationships/hyperlink" Target="file:///C:\Users\Thomas%20Huet\Desktop\Documentation%20arch&#233;ologique%20li&#233;e%20&#224;%20la%20th&#232;se\Cultures.docx" TargetMode="External"/><Relationship Id="rId4333" Type="http://schemas.openxmlformats.org/officeDocument/2006/relationships/hyperlink" Target="file:///C:\Users\Thomas%20Huet\Desktop\Documentation%20arch&#233;ologique%20li&#233;e%20&#224;%20la%20th&#232;se\Sites.docx" TargetMode="External"/><Relationship Id="rId7489" Type="http://schemas.openxmlformats.org/officeDocument/2006/relationships/hyperlink" Target="file:///C:\Users\Thomas%20Huet\Desktop\Documentation%20arch&#233;ologique%20li&#233;e%20&#224;%20la%20th&#232;se\Cultures.docx" TargetMode="External"/><Relationship Id="rId8954" Type="http://schemas.openxmlformats.org/officeDocument/2006/relationships/hyperlink" Target="file:///C:\Users\Thomas%20Huet\Desktop\Documentation%20arch&#233;ologique%20li&#233;e%20&#224;%20la%20th&#232;se\Cultures.docx" TargetMode="External"/><Relationship Id="rId12919" Type="http://schemas.openxmlformats.org/officeDocument/2006/relationships/hyperlink" Target="file:///C:\Users\Thomas%20Huet\Desktop\Documentation%20arch&#233;ologique%20li&#233;e%20&#224;%20la%20th&#232;se\Cultures.docx" TargetMode="External"/><Relationship Id="rId13290" Type="http://schemas.openxmlformats.org/officeDocument/2006/relationships/hyperlink" Target="file:///C:\Users\Thomas%20Huet\Desktop\Documentation%20arch&#233;ologique%20li&#233;e%20&#224;%20la%20th&#232;se\Sites.docx" TargetMode="External"/><Relationship Id="rId14341" Type="http://schemas.openxmlformats.org/officeDocument/2006/relationships/hyperlink" Target="file:///C:\Users\Thomas%20Huet\Desktop\Documentation%20arch&#233;ologique%20li&#233;e%20&#224;%20la%20th&#232;se\Sites.docx" TargetMode="External"/><Relationship Id="rId4400" Type="http://schemas.openxmlformats.org/officeDocument/2006/relationships/hyperlink" Target="file:///C:\Users\Thomas%20Huet\Desktop\Documentation%20arch&#233;ologique%20li&#233;e%20&#224;%20la%20th&#232;se\Cultures.docx" TargetMode="External"/><Relationship Id="rId7556" Type="http://schemas.openxmlformats.org/officeDocument/2006/relationships/hyperlink" Target="file:///C:\Users\Thomas%20Huet\Desktop\Documentation%20arch&#233;ologique%20li&#233;e%20&#224;%20la%20th&#232;se\Cultures.docx" TargetMode="External"/><Relationship Id="rId8607" Type="http://schemas.openxmlformats.org/officeDocument/2006/relationships/hyperlink" Target="file:///C:\Users\Thomas%20Huet\Desktop\Documentation%20arch&#233;ologique%20li&#233;e%20&#224;%20la%20th&#232;se\Sites.docx" TargetMode="External"/><Relationship Id="rId10884" Type="http://schemas.openxmlformats.org/officeDocument/2006/relationships/hyperlink" Target="file:///C:\Users\Thomas%20Huet\Desktop\Documentation%20arch&#233;ologique%20li&#233;e%20&#224;%20la%20th&#232;se\Cultures.docx" TargetMode="External"/><Relationship Id="rId11935" Type="http://schemas.openxmlformats.org/officeDocument/2006/relationships/hyperlink" Target="file:///C:\Users\Thomas%20Huet\Desktop\Documentation%20arch&#233;ologique%20li&#233;e%20&#224;%20la%20th&#232;se\Cultures.docx" TargetMode="External"/><Relationship Id="rId270" Type="http://schemas.openxmlformats.org/officeDocument/2006/relationships/hyperlink" Target="file:///C:\Users\Thomas%20Huet\Desktop\Documentation%20arch&#233;ologique%20li&#233;e%20&#224;%20la%20th&#232;se\Sites.docx" TargetMode="External"/><Relationship Id="rId3002" Type="http://schemas.openxmlformats.org/officeDocument/2006/relationships/hyperlink" Target="file:///C:\Users\Thomas%20Huet\Desktop\Documentation%20arch&#233;ologique%20li&#233;e%20&#224;%20la%20th&#232;se\Cultures.docx" TargetMode="External"/><Relationship Id="rId6158" Type="http://schemas.openxmlformats.org/officeDocument/2006/relationships/hyperlink" Target="file:///C:\Users\Thomas%20Huet\Desktop\Documentation%20arch&#233;ologique%20li&#233;e%20&#224;%20la%20th&#232;se\Sites.docx" TargetMode="External"/><Relationship Id="rId6572" Type="http://schemas.openxmlformats.org/officeDocument/2006/relationships/hyperlink" Target="file:///C:\Users\Thomas%20Huet\Desktop\Documentation%20arch&#233;ologique%20li&#233;e%20&#224;%20la%20th&#232;se\Sites.docx" TargetMode="External"/><Relationship Id="rId7209" Type="http://schemas.openxmlformats.org/officeDocument/2006/relationships/hyperlink" Target="file:///C:\Users\Thomas%20Huet\Desktop\Documentation%20arch&#233;ologique%20li&#233;e%20&#224;%20la%20th&#232;se\Sites.docx" TargetMode="External"/><Relationship Id="rId7970" Type="http://schemas.openxmlformats.org/officeDocument/2006/relationships/hyperlink" Target="file:///C:\Users\Thomas%20Huet\Desktop\Documentation%20arch&#233;ologique%20li&#233;e%20&#224;%20la%20th&#232;se\Cultures.docx" TargetMode="External"/><Relationship Id="rId10537" Type="http://schemas.openxmlformats.org/officeDocument/2006/relationships/hyperlink" Target="file:///C:\Users\Thomas%20Huet\Desktop\Documentation%20arch&#233;ologique%20li&#233;e%20&#224;%20la%20th&#232;se\Cultures.docx" TargetMode="External"/><Relationship Id="rId10951" Type="http://schemas.openxmlformats.org/officeDocument/2006/relationships/hyperlink" Target="file:///C:\Users\Thomas%20Huet\Desktop\Documentation%20arch&#233;ologique%20li&#233;e%20&#224;%20la%20th&#232;se\Sites.docx" TargetMode="External"/><Relationship Id="rId5174" Type="http://schemas.openxmlformats.org/officeDocument/2006/relationships/hyperlink" Target="file:///C:\Users\Thomas%20Huet\Desktop\Documentation%20arch&#233;ologique%20li&#233;e%20&#224;%20la%20th&#232;se\Cultures.docx" TargetMode="External"/><Relationship Id="rId6225" Type="http://schemas.openxmlformats.org/officeDocument/2006/relationships/hyperlink" Target="file:///C:\Users\Thomas%20Huet\Desktop\Documentation%20arch&#233;ologique%20li&#233;e%20&#224;%20la%20th&#232;se\Cultures.docx" TargetMode="External"/><Relationship Id="rId7623" Type="http://schemas.openxmlformats.org/officeDocument/2006/relationships/hyperlink" Target="file:///C:\Users\Thomas%20Huet\Desktop\Documentation%20arch&#233;ologique%20li&#233;e%20&#224;%20la%20th&#232;se\Cultures.docx" TargetMode="External"/><Relationship Id="rId10604" Type="http://schemas.openxmlformats.org/officeDocument/2006/relationships/hyperlink" Target="file:///C:\Users\Thomas%20Huet\Desktop\Documentation%20arch&#233;ologique%20li&#233;e%20&#224;%20la%20th&#232;se\Cultures.docx" TargetMode="External"/><Relationship Id="rId13010" Type="http://schemas.openxmlformats.org/officeDocument/2006/relationships/hyperlink" Target="file:///C:\Users\Thomas%20Huet\Desktop\Documentation%20arch&#233;ologique%20li&#233;e%20&#224;%20la%20th&#232;se\Cultures.docx" TargetMode="External"/><Relationship Id="rId2768" Type="http://schemas.openxmlformats.org/officeDocument/2006/relationships/hyperlink" Target="file:///C:\Users\Thomas%20Huet\Desktop\Documentation%20arch&#233;ologique%20li&#233;e%20&#224;%20la%20th&#232;se\Cultures.docx" TargetMode="External"/><Relationship Id="rId3819" Type="http://schemas.openxmlformats.org/officeDocument/2006/relationships/hyperlink" Target="file:///C:\Users\Thomas%20Huet\Desktop\Documentation%20arch&#233;ologique%20li&#233;e%20&#224;%20la%20th&#232;se\Cultures.docx" TargetMode="External"/><Relationship Id="rId9795" Type="http://schemas.openxmlformats.org/officeDocument/2006/relationships/hyperlink" Target="file:///C:\Users\Thomas%20Huet\Desktop\Documentation%20arch&#233;ologique%20li&#233;e%20&#224;%20la%20th&#232;se\Sites.docx" TargetMode="External"/><Relationship Id="rId12776" Type="http://schemas.openxmlformats.org/officeDocument/2006/relationships/hyperlink" Target="file:///C:\Users\Thomas%20Huet\Desktop\Documentation%20arch&#233;ologique%20li&#233;e%20&#224;%20la%20th&#232;se\Cultures.docx" TargetMode="External"/><Relationship Id="rId13827" Type="http://schemas.openxmlformats.org/officeDocument/2006/relationships/hyperlink" Target="Sites.docx" TargetMode="External"/><Relationship Id="rId1784" Type="http://schemas.openxmlformats.org/officeDocument/2006/relationships/hyperlink" Target="file:///C:\Users\Thomas%20Huet\Desktop\Documentation%20arch&#233;ologique%20li&#233;e%20&#224;%20la%20th&#232;se\Environnement.docx" TargetMode="External"/><Relationship Id="rId2835" Type="http://schemas.openxmlformats.org/officeDocument/2006/relationships/hyperlink" Target="file:///C:\Users\Thomas%20Huet\Desktop\Documentation%20arch&#233;ologique%20li&#233;e%20&#224;%20la%20th&#232;se\Cultures.docx" TargetMode="External"/><Relationship Id="rId4190" Type="http://schemas.openxmlformats.org/officeDocument/2006/relationships/hyperlink" Target="file:///C:\Users\Thomas%20Huet\Desktop\Documentation%20arch&#233;ologique%20li&#233;e%20&#224;%20la%20th&#232;se\Cultures.docx" TargetMode="External"/><Relationship Id="rId5241" Type="http://schemas.openxmlformats.org/officeDocument/2006/relationships/hyperlink" Target="file:///C:\Users\Thomas%20Huet\Desktop\Documentation%20arch&#233;ologique%20li&#233;e%20&#224;%20la%20th&#232;se\Sites.docx" TargetMode="External"/><Relationship Id="rId8397" Type="http://schemas.openxmlformats.org/officeDocument/2006/relationships/hyperlink" Target="Sites.docx" TargetMode="External"/><Relationship Id="rId9448" Type="http://schemas.openxmlformats.org/officeDocument/2006/relationships/hyperlink" Target="file:///C:\Users\Thomas%20Huet\Desktop\Documentation%20arch&#233;ologique%20li&#233;e%20&#224;%20la%20th&#232;se\Cultures.docx" TargetMode="External"/><Relationship Id="rId9862" Type="http://schemas.openxmlformats.org/officeDocument/2006/relationships/hyperlink" Target="file:///C:\Users\Thomas%20Huet\Desktop\Documentation%20arch&#233;ologique%20li&#233;e%20&#224;%20la%20th&#232;se\Sites.docx" TargetMode="External"/><Relationship Id="rId11378" Type="http://schemas.openxmlformats.org/officeDocument/2006/relationships/hyperlink" Target="file:///C:\Users\Thomas%20Huet\Desktop\Documentation%20arch&#233;ologique%20li&#233;e%20&#224;%20la%20th&#232;se\Cultures.docx" TargetMode="External"/><Relationship Id="rId11792" Type="http://schemas.openxmlformats.org/officeDocument/2006/relationships/hyperlink" Target="file:///C:\Users\Thomas%20Huet\Desktop\Documentation%20arch&#233;ologique%20li&#233;e%20&#224;%20la%20th&#232;se\Sites.docx" TargetMode="External"/><Relationship Id="rId12429" Type="http://schemas.openxmlformats.org/officeDocument/2006/relationships/hyperlink" Target="file:///C:\Users\Thomas%20Huet\Desktop\Documentation%20arch&#233;ologique%20li&#233;e%20&#224;%20la%20th&#232;se\Cultures.docx" TargetMode="External"/><Relationship Id="rId76" Type="http://schemas.openxmlformats.org/officeDocument/2006/relationships/hyperlink" Target="Cultures.docx" TargetMode="External"/><Relationship Id="rId807" Type="http://schemas.openxmlformats.org/officeDocument/2006/relationships/hyperlink" Target="file:///C:\Users\Thomas%20Huet\Desktop\Documentation%20arch&#233;ologique%20li&#233;e%20&#224;%20la%20th&#232;se\Cultures.docx" TargetMode="External"/><Relationship Id="rId1437" Type="http://schemas.openxmlformats.org/officeDocument/2006/relationships/hyperlink" Target="file:///C:\Users\Thomas%20Huet\Desktop\Documentation%20arch&#233;ologique%20li&#233;e%20&#224;%20la%20th&#232;se\Cultures.docx" TargetMode="External"/><Relationship Id="rId1851" Type="http://schemas.openxmlformats.org/officeDocument/2006/relationships/hyperlink" Target="file:///C:\Users\Thomas%20Huet\Desktop\Documentation%20arch&#233;ologique%20li&#233;e%20&#224;%20la%20th&#232;se\Sites.docx" TargetMode="External"/><Relationship Id="rId2902" Type="http://schemas.openxmlformats.org/officeDocument/2006/relationships/hyperlink" Target="file:///C:\Users\Thomas%20Huet\Desktop\Documentation%20arch&#233;ologique%20li&#233;e%20&#224;%20la%20th&#232;se\Cultures.docx" TargetMode="External"/><Relationship Id="rId8464" Type="http://schemas.openxmlformats.org/officeDocument/2006/relationships/hyperlink" Target="Sites.docx" TargetMode="External"/><Relationship Id="rId9515" Type="http://schemas.openxmlformats.org/officeDocument/2006/relationships/hyperlink" Target="file:///C:\Users\Thomas%20Huet\Desktop\Documentation%20arch&#233;ologique%20li&#233;e%20&#224;%20la%20th&#232;se\Sites.docx" TargetMode="External"/><Relationship Id="rId10394" Type="http://schemas.openxmlformats.org/officeDocument/2006/relationships/hyperlink" Target="file:///C:\Users\Thomas%20Huet\Desktop\Documentation%20arch&#233;ologique%20li&#233;e%20&#224;%20la%20th&#232;se\Sites.docx" TargetMode="External"/><Relationship Id="rId11445" Type="http://schemas.openxmlformats.org/officeDocument/2006/relationships/hyperlink" Target="file:///C:\Users\Thomas%20Huet\Desktop\Documentation%20arch&#233;ologique%20li&#233;e%20&#224;%20la%20th&#232;se\Sites.docx" TargetMode="External"/><Relationship Id="rId12843" Type="http://schemas.openxmlformats.org/officeDocument/2006/relationships/hyperlink" Target="Cultures.docx" TargetMode="External"/><Relationship Id="rId1504" Type="http://schemas.openxmlformats.org/officeDocument/2006/relationships/hyperlink" Target="file:///C:\Users\Thomas%20Huet\Desktop\Documentation%20arch&#233;ologique%20li&#233;e%20&#224;%20la%20th&#232;se\Cultures.docx" TargetMode="External"/><Relationship Id="rId7066" Type="http://schemas.openxmlformats.org/officeDocument/2006/relationships/hyperlink" Target="file:///C:\Users\Thomas%20Huet\Desktop\Documentation%20arch&#233;ologique%20li&#233;e%20&#224;%20la%20th&#232;se\Cultures.docx" TargetMode="External"/><Relationship Id="rId7480" Type="http://schemas.openxmlformats.org/officeDocument/2006/relationships/hyperlink" Target="file:///C:\Users\Thomas%20Huet\Desktop\Documentation%20arch&#233;ologique%20li&#233;e%20&#224;%20la%20th&#232;se\Cultures.docx" TargetMode="External"/><Relationship Id="rId8117" Type="http://schemas.openxmlformats.org/officeDocument/2006/relationships/hyperlink" Target="file:///C:\Users\Thomas%20Huet\Desktop\Documentation%20arch&#233;ologique%20li&#233;e%20&#224;%20la%20th&#232;se\Cultures.docx" TargetMode="External"/><Relationship Id="rId8531" Type="http://schemas.openxmlformats.org/officeDocument/2006/relationships/hyperlink" Target="file:///C:\Users\Thomas%20Huet\Desktop\Documentation%20arch&#233;ologique%20li&#233;e%20&#224;%20la%20th&#232;se\Sites.docx" TargetMode="External"/><Relationship Id="rId10047" Type="http://schemas.openxmlformats.org/officeDocument/2006/relationships/hyperlink" Target="file:///C:\Users\Thomas%20Huet\Desktop\Documentation%20arch&#233;ologique%20li&#233;e%20&#224;%20la%20th&#232;se\Cultures.docx" TargetMode="External"/><Relationship Id="rId12910" Type="http://schemas.openxmlformats.org/officeDocument/2006/relationships/hyperlink" Target="file:///C:\Users\Thomas%20Huet\Desktop\Documentation%20arch&#233;ologique%20li&#233;e%20&#224;%20la%20th&#232;se\Sites.docx" TargetMode="External"/><Relationship Id="rId3676" Type="http://schemas.openxmlformats.org/officeDocument/2006/relationships/hyperlink" Target="file:///C:\Users\Thomas%20Huet\Desktop\Documentation%20arch&#233;ologique%20li&#233;e%20&#224;%20la%20th&#232;se\Cultures.docx" TargetMode="External"/><Relationship Id="rId6082" Type="http://schemas.openxmlformats.org/officeDocument/2006/relationships/hyperlink" Target="file:///C:\Users\Thomas%20Huet\Desktop\Documentation%20arch&#233;ologique%20li&#233;e%20&#224;%20la%20th&#232;se\Cultures.docx" TargetMode="External"/><Relationship Id="rId7133" Type="http://schemas.openxmlformats.org/officeDocument/2006/relationships/hyperlink" Target="file:///C:\Users\Thomas%20Huet\Desktop\Documentation%20arch&#233;ologique%20li&#233;e%20&#224;%20la%20th&#232;se\Sites.docx" TargetMode="External"/><Relationship Id="rId10461" Type="http://schemas.openxmlformats.org/officeDocument/2006/relationships/hyperlink" Target="file:///C:\Users\Thomas%20Huet\Desktop\Documentation%20arch&#233;ologique%20li&#233;e%20&#224;%20la%20th&#232;se\Sites.docx" TargetMode="External"/><Relationship Id="rId11512" Type="http://schemas.openxmlformats.org/officeDocument/2006/relationships/hyperlink" Target="file:///C:\Users\Thomas%20Huet\Desktop\Documentation%20arch&#233;ologique%20li&#233;e%20&#224;%20la%20th&#232;se\Cultures.docx" TargetMode="External"/><Relationship Id="rId597" Type="http://schemas.openxmlformats.org/officeDocument/2006/relationships/hyperlink" Target="file:///C:\Users\Thomas%20Huet\Desktop\Documentation%20arch&#233;ologique%20li&#233;e%20&#224;%20la%20th&#232;se\Sites.docx" TargetMode="External"/><Relationship Id="rId2278" Type="http://schemas.openxmlformats.org/officeDocument/2006/relationships/hyperlink" Target="file:///C:\Users\Thomas%20Huet\Desktop\Documentation%20arch&#233;ologique%20li&#233;e%20&#224;%20la%20th&#232;se\Cultures.docx" TargetMode="External"/><Relationship Id="rId3329" Type="http://schemas.openxmlformats.org/officeDocument/2006/relationships/hyperlink" Target="file:///C:\Users\Thomas%20Huet\Desktop\Documentation%20arch&#233;ologique%20li&#233;e%20&#224;%20la%20th&#232;se\Sites.docx" TargetMode="External"/><Relationship Id="rId4727" Type="http://schemas.openxmlformats.org/officeDocument/2006/relationships/hyperlink" Target="file:///C:\Users\Thomas%20Huet\Desktop\Documentation%20arch&#233;ologique%20li&#233;e%20&#224;%20la%20th&#232;se\Sites.docx" TargetMode="External"/><Relationship Id="rId7200" Type="http://schemas.openxmlformats.org/officeDocument/2006/relationships/hyperlink" Target="file:///C:\Users\Thomas%20Huet\Desktop\Documentation%20arch&#233;ologique%20li&#233;e%20&#224;%20la%20th&#232;se\Cultures.docx" TargetMode="External"/><Relationship Id="rId10114" Type="http://schemas.openxmlformats.org/officeDocument/2006/relationships/hyperlink" Target="file:///C:\Users\Thomas%20Huet\Desktop\Documentation%20arch&#233;ologique%20li&#233;e%20&#224;%20la%20th&#232;se\Cultures.docx" TargetMode="External"/><Relationship Id="rId13684" Type="http://schemas.openxmlformats.org/officeDocument/2006/relationships/hyperlink" Target="file:///C:\Users\Thomas%20Huet\Desktop\Documentation%20arch&#233;ologique%20li&#233;e%20&#224;%20la%20th&#232;se\Sites.docx" TargetMode="External"/><Relationship Id="rId1294" Type="http://schemas.openxmlformats.org/officeDocument/2006/relationships/hyperlink" Target="file:///C:\Users\Thomas%20Huet\Desktop\Documentation%20arch&#233;ologique%20li&#233;e%20&#224;%20la%20th&#232;se\Sites.docx" TargetMode="External"/><Relationship Id="rId2692" Type="http://schemas.openxmlformats.org/officeDocument/2006/relationships/hyperlink" Target="file:///C:\Users\Thomas%20Huet\Desktop\Documentation%20arch&#233;ologique%20li&#233;e%20&#224;%20la%20th&#232;se\Sites.docx" TargetMode="External"/><Relationship Id="rId3743" Type="http://schemas.openxmlformats.org/officeDocument/2006/relationships/hyperlink" Target="file:///C:\Users\Thomas%20Huet\Desktop\Documentation%20arch&#233;ologique%20li&#233;e%20&#224;%20la%20th&#232;se\Cultures.docx" TargetMode="External"/><Relationship Id="rId6899" Type="http://schemas.openxmlformats.org/officeDocument/2006/relationships/hyperlink" Target="file:///C:\Users\Thomas%20Huet\Desktop\Documentation%20arch&#233;ologique%20li&#233;e%20&#224;%20la%20th&#232;se\Cultures.docx" TargetMode="External"/><Relationship Id="rId12286" Type="http://schemas.openxmlformats.org/officeDocument/2006/relationships/hyperlink" Target="Cultures.docx" TargetMode="External"/><Relationship Id="rId13337" Type="http://schemas.openxmlformats.org/officeDocument/2006/relationships/hyperlink" Target="file:///C:\Users\Thomas%20Huet\Desktop\Documentation%20arch&#233;ologique%20li&#233;e%20&#224;%20la%20th&#232;se\Sites.docx" TargetMode="External"/><Relationship Id="rId13751" Type="http://schemas.openxmlformats.org/officeDocument/2006/relationships/hyperlink" Target="Cultures.docx" TargetMode="External"/><Relationship Id="rId664" Type="http://schemas.openxmlformats.org/officeDocument/2006/relationships/hyperlink" Target="file:///C:\Users\Thomas%20Huet\Desktop\Documentation%20arch&#233;ologique%20li&#233;e%20&#224;%20la%20th&#232;se\Sites.docx" TargetMode="External"/><Relationship Id="rId2345" Type="http://schemas.openxmlformats.org/officeDocument/2006/relationships/hyperlink" Target="file:///C:\Users\Thomas%20Huet\Desktop\Documentation%20arch&#233;ologique%20li&#233;e%20&#224;%20la%20th&#232;se\Sites.docx" TargetMode="External"/><Relationship Id="rId3810" Type="http://schemas.openxmlformats.org/officeDocument/2006/relationships/hyperlink" Target="file:///C:\Users\Thomas%20Huet\Desktop\Documentation%20arch&#233;ologique%20li&#233;e%20&#224;%20la%20th&#232;se\Cultures.docx" TargetMode="External"/><Relationship Id="rId6966" Type="http://schemas.openxmlformats.org/officeDocument/2006/relationships/hyperlink" Target="file:///C:\Users\Thomas%20Huet\Desktop\Documentation%20arch&#233;ologique%20li&#233;e%20&#224;%20la%20th&#232;se\Sites.docx" TargetMode="External"/><Relationship Id="rId9372" Type="http://schemas.openxmlformats.org/officeDocument/2006/relationships/hyperlink" Target="file:///C:\Users\Thomas%20Huet\Desktop\Documentation%20arch&#233;ologique%20li&#233;e%20&#224;%20la%20th&#232;se\Cultures.docx" TargetMode="External"/><Relationship Id="rId12353" Type="http://schemas.openxmlformats.org/officeDocument/2006/relationships/hyperlink" Target="Cultures.docx" TargetMode="External"/><Relationship Id="rId13404" Type="http://schemas.openxmlformats.org/officeDocument/2006/relationships/hyperlink" Target="file:///C:\Users\Thomas%20Huet\Desktop\Documentation%20arch&#233;ologique%20li&#233;e%20&#224;%20la%20th&#232;se\Sites.docx" TargetMode="External"/><Relationship Id="rId317" Type="http://schemas.openxmlformats.org/officeDocument/2006/relationships/hyperlink" Target="file:///C:\Users\Thomas%20Huet\Desktop\Documentation%20arch&#233;ologique%20li&#233;e%20&#224;%20la%20th&#232;se\Cultures.docx" TargetMode="External"/><Relationship Id="rId731" Type="http://schemas.openxmlformats.org/officeDocument/2006/relationships/hyperlink" Target="file:///C:\Users\Thomas%20Huet\Desktop\Documentation%20arch&#233;ologique%20li&#233;e%20&#224;%20la%20th&#232;se\Sites.docx" TargetMode="External"/><Relationship Id="rId1361" Type="http://schemas.openxmlformats.org/officeDocument/2006/relationships/hyperlink" Target="file:///C:\Users\Thomas%20Huet\Desktop\Documentation%20arch&#233;ologique%20li&#233;e%20&#224;%20la%20th&#232;se\Cultures.docx" TargetMode="External"/><Relationship Id="rId2412" Type="http://schemas.openxmlformats.org/officeDocument/2006/relationships/hyperlink" Target="file:///C:\Users\Thomas%20Huet\Desktop\Documentation%20arch&#233;ologique%20li&#233;e%20&#224;%20la%20th&#232;se\Cultures.docx" TargetMode="External"/><Relationship Id="rId5568" Type="http://schemas.openxmlformats.org/officeDocument/2006/relationships/hyperlink" Target="file:///C:\Users\Thomas%20Huet\Desktop\Documentation%20arch&#233;ologique%20li&#233;e%20&#224;%20la%20th&#232;se\Cultures.docx" TargetMode="External"/><Relationship Id="rId5982" Type="http://schemas.openxmlformats.org/officeDocument/2006/relationships/hyperlink" Target="file:///C:\Users\Thomas%20Huet\Desktop\Documentation%20arch&#233;ologique%20li&#233;e%20&#224;%20la%20th&#232;se\Sites.docx" TargetMode="External"/><Relationship Id="rId6619" Type="http://schemas.openxmlformats.org/officeDocument/2006/relationships/hyperlink" Target="file:///C:\Users\Thomas%20Huet\Desktop\Documentation%20arch&#233;ologique%20li&#233;e%20&#224;%20la%20th&#232;se\Cultures.docx" TargetMode="External"/><Relationship Id="rId9025" Type="http://schemas.openxmlformats.org/officeDocument/2006/relationships/hyperlink" Target="file:///C:\Users\Thomas%20Huet\Desktop\Documentation%20arch&#233;ologique%20li&#233;e%20&#224;%20la%20th&#232;se\Sites.docx" TargetMode="External"/><Relationship Id="rId12006" Type="http://schemas.openxmlformats.org/officeDocument/2006/relationships/hyperlink" Target="file:///C:\Users\Thomas%20Huet\Desktop\Documentation%20arch&#233;ologique%20li&#233;e%20&#224;%20la%20th&#232;se\Cultures.docx" TargetMode="External"/><Relationship Id="rId12420" Type="http://schemas.openxmlformats.org/officeDocument/2006/relationships/hyperlink" Target="file:///C:\Users\Thomas%20Huet\Desktop\Documentation%20arch&#233;ologique%20li&#233;e%20&#224;%20la%20th&#232;se\Sites.docx" TargetMode="External"/><Relationship Id="rId1014" Type="http://schemas.openxmlformats.org/officeDocument/2006/relationships/hyperlink" Target="file:///C:\Users\Thomas%20Huet\Desktop\Documentation%20arch&#233;ologique%20li&#233;e%20&#224;%20la%20th&#232;se\Cultures.docx" TargetMode="External"/><Relationship Id="rId4584" Type="http://schemas.openxmlformats.org/officeDocument/2006/relationships/hyperlink" Target="file:///C:\Users\Thomas%20Huet\Desktop\Documentation%20arch&#233;ologique%20li&#233;e%20&#224;%20la%20th&#232;se\Cultures.docx" TargetMode="External"/><Relationship Id="rId5635" Type="http://schemas.openxmlformats.org/officeDocument/2006/relationships/hyperlink" Target="file:///C:\Users\Thomas%20Huet\Desktop\Documentation%20arch&#233;ologique%20li&#233;e%20&#224;%20la%20th&#232;se\Cultures.docx" TargetMode="External"/><Relationship Id="rId8041" Type="http://schemas.openxmlformats.org/officeDocument/2006/relationships/hyperlink" Target="file:///C:\Users\Thomas%20Huet\Desktop\Documentation%20arch&#233;ologique%20li&#233;e%20&#224;%20la%20th&#232;se\Cultures.docx" TargetMode="External"/><Relationship Id="rId11022" Type="http://schemas.openxmlformats.org/officeDocument/2006/relationships/hyperlink" Target="file:///C:\Users\Thomas%20Huet\Desktop\Documentation%20arch&#233;ologique%20li&#233;e%20&#224;%20la%20th&#232;se\Sites.docx" TargetMode="External"/><Relationship Id="rId14178" Type="http://schemas.openxmlformats.org/officeDocument/2006/relationships/hyperlink" Target="file:///C:\Users\Thomas%20Huet\Desktop\Documentation%20arch&#233;ologique%20li&#233;e%20&#224;%20la%20th&#232;se\Sites.docx" TargetMode="External"/><Relationship Id="rId3186" Type="http://schemas.openxmlformats.org/officeDocument/2006/relationships/hyperlink" Target="file:///C:\Users\Thomas%20Huet\Desktop\Documentation%20arch&#233;ologique%20li&#233;e%20&#224;%20la%20th&#232;se\Cultures.docx" TargetMode="External"/><Relationship Id="rId4237" Type="http://schemas.openxmlformats.org/officeDocument/2006/relationships/hyperlink" Target="file:///C:\Users\Thomas%20Huet\Desktop\Documentation%20arch&#233;ologique%20li&#233;e%20&#224;%20la%20th&#232;se\Cultures.docx" TargetMode="External"/><Relationship Id="rId4651" Type="http://schemas.openxmlformats.org/officeDocument/2006/relationships/hyperlink" Target="file:///C:\Users\Thomas%20Huet\Desktop\Documentation%20arch&#233;ologique%20li&#233;e%20&#224;%20la%20th&#232;se\Cultures.docx" TargetMode="External"/><Relationship Id="rId13194" Type="http://schemas.openxmlformats.org/officeDocument/2006/relationships/hyperlink" Target="file:///C:\Users\Thomas%20Huet\Desktop\Documentation%20arch&#233;ologique%20li&#233;e%20&#224;%20la%20th&#232;se\Sites.docx" TargetMode="External"/><Relationship Id="rId3253" Type="http://schemas.openxmlformats.org/officeDocument/2006/relationships/hyperlink" Target="file:///C:\Users\Thomas%20Huet\Desktop\Documentation%20arch&#233;ologique%20li&#233;e%20&#224;%20la%20th&#232;se\Cultures.docx" TargetMode="External"/><Relationship Id="rId4304" Type="http://schemas.openxmlformats.org/officeDocument/2006/relationships/hyperlink" Target="file:///C:\Users\Thomas%20Huet\Desktop\Documentation%20arch&#233;ologique%20li&#233;e%20&#224;%20la%20th&#232;se\Cultures.docx" TargetMode="External"/><Relationship Id="rId5702" Type="http://schemas.openxmlformats.org/officeDocument/2006/relationships/hyperlink" Target="file:///C:\Users\Thomas%20Huet\Desktop\Documentation%20arch&#233;ologique%20li&#233;e%20&#224;%20la%20th&#232;se\Sites.docx" TargetMode="External"/><Relationship Id="rId8858" Type="http://schemas.openxmlformats.org/officeDocument/2006/relationships/hyperlink" Target="file:///C:\Users\Thomas%20Huet\Desktop\Documentation%20arch&#233;ologique%20li&#233;e%20&#224;%20la%20th&#232;se\Sites.docx" TargetMode="External"/><Relationship Id="rId9909" Type="http://schemas.openxmlformats.org/officeDocument/2006/relationships/hyperlink" Target="file:///C:\Users\Thomas%20Huet\Desktop\Documentation%20arch&#233;ologique%20li&#233;e%20&#224;%20la%20th&#232;se\Cultures.docx" TargetMode="External"/><Relationship Id="rId10788" Type="http://schemas.openxmlformats.org/officeDocument/2006/relationships/hyperlink" Target="Sites.docx" TargetMode="External"/><Relationship Id="rId11839" Type="http://schemas.openxmlformats.org/officeDocument/2006/relationships/hyperlink" Target="file:///C:\Users\Thomas%20Huet\Desktop\Documentation%20arch&#233;ologique%20li&#233;e%20&#224;%20la%20th&#232;se\Cultures.docx" TargetMode="External"/><Relationship Id="rId14245" Type="http://schemas.openxmlformats.org/officeDocument/2006/relationships/hyperlink" Target="file:///C:\Users\Thomas%20Huet\Desktop\Documentation%20arch&#233;ologique%20li&#233;e%20&#224;%20la%20th&#232;se\Sites.docx" TargetMode="External"/><Relationship Id="rId174" Type="http://schemas.openxmlformats.org/officeDocument/2006/relationships/hyperlink" Target="Sites.docx" TargetMode="External"/><Relationship Id="rId7874" Type="http://schemas.openxmlformats.org/officeDocument/2006/relationships/hyperlink" Target="file:///C:\Users\Thomas%20Huet\Desktop\Documentation%20arch&#233;ologique%20li&#233;e%20&#224;%20la%20th&#232;se\Cultures.docx" TargetMode="External"/><Relationship Id="rId8925" Type="http://schemas.openxmlformats.org/officeDocument/2006/relationships/hyperlink" Target="file:///C:\Users\Thomas%20Huet\Desktop\Documentation%20arch&#233;ologique%20li&#233;e%20&#224;%20la%20th&#232;se\Cultures.docx" TargetMode="External"/><Relationship Id="rId10855" Type="http://schemas.openxmlformats.org/officeDocument/2006/relationships/hyperlink" Target="Sites.docx" TargetMode="External"/><Relationship Id="rId11906" Type="http://schemas.openxmlformats.org/officeDocument/2006/relationships/hyperlink" Target="file:///C:\Users\Thomas%20Huet\Desktop\Documentation%20arch&#233;ologique%20li&#233;e%20&#224;%20la%20th&#232;se\Sites.docx" TargetMode="External"/><Relationship Id="rId13261" Type="http://schemas.openxmlformats.org/officeDocument/2006/relationships/hyperlink" Target="file:///C:\Users\Thomas%20Huet\Desktop\Documentation%20arch&#233;ologique%20li&#233;e%20&#224;%20la%20th&#232;se\Sites.docx" TargetMode="External"/><Relationship Id="rId14312" Type="http://schemas.openxmlformats.org/officeDocument/2006/relationships/hyperlink" Target="file:///C:\Users\Thomas%20Huet\Desktop\Documentation%20arch&#233;ologique%20li&#233;e%20&#224;%20la%20th&#232;se\Sites.docx" TargetMode="External"/><Relationship Id="rId241" Type="http://schemas.openxmlformats.org/officeDocument/2006/relationships/hyperlink" Target="file:///C:\Users\Thomas%20Huet\Desktop\Documentation%20arch&#233;ologique%20li&#233;e%20&#224;%20la%20th&#232;se\Cultures.docx" TargetMode="External"/><Relationship Id="rId3320" Type="http://schemas.openxmlformats.org/officeDocument/2006/relationships/hyperlink" Target="file:///C:\Users\Thomas%20Huet\Desktop\Documentation%20arch&#233;ologique%20li&#233;e%20&#224;%20la%20th&#232;se\Sites.docx" TargetMode="External"/><Relationship Id="rId5078" Type="http://schemas.openxmlformats.org/officeDocument/2006/relationships/hyperlink" Target="file:///C:\Users\Thomas%20Huet\Desktop\Documentation%20arch&#233;ologique%20li&#233;e%20&#224;%20la%20th&#232;se\Cultures.docx" TargetMode="External"/><Relationship Id="rId6476" Type="http://schemas.openxmlformats.org/officeDocument/2006/relationships/hyperlink" Target="file:///C:\Users\Thomas%20Huet\Desktop\Documentation%20arch&#233;ologique%20li&#233;e%20&#224;%20la%20th&#232;se\Cultures.docx" TargetMode="External"/><Relationship Id="rId6890" Type="http://schemas.openxmlformats.org/officeDocument/2006/relationships/hyperlink" Target="file:///C:\Users\Thomas%20Huet\Desktop\Documentation%20arch&#233;ologique%20li&#233;e%20&#224;%20la%20th&#232;se\Cultures.docx" TargetMode="External"/><Relationship Id="rId7527" Type="http://schemas.openxmlformats.org/officeDocument/2006/relationships/hyperlink" Target="file:///C:\Users\Thomas%20Huet\Desktop\Documentation%20arch&#233;ologique%20li&#233;e%20&#224;%20la%20th&#232;se\Cultures.docx" TargetMode="External"/><Relationship Id="rId7941" Type="http://schemas.openxmlformats.org/officeDocument/2006/relationships/hyperlink" Target="file:///C:\Users\Thomas%20Huet\Desktop\Documentation%20arch&#233;ologique%20li&#233;e%20&#224;%20la%20th&#232;se\Cultures.docx" TargetMode="External"/><Relationship Id="rId10508" Type="http://schemas.openxmlformats.org/officeDocument/2006/relationships/hyperlink" Target="file:///C:\Users\Thomas%20Huet\Desktop\Documentation%20arch&#233;ologique%20li&#233;e%20&#224;%20la%20th&#232;se\Cultures.docx" TargetMode="External"/><Relationship Id="rId5492" Type="http://schemas.openxmlformats.org/officeDocument/2006/relationships/hyperlink" Target="file:///C:\Users\Thomas%20Huet\Desktop\Documentation%20arch&#233;ologique%20li&#233;e%20&#224;%20la%20th&#232;se\Cultures.docx" TargetMode="External"/><Relationship Id="rId6129" Type="http://schemas.openxmlformats.org/officeDocument/2006/relationships/hyperlink" Target="file:///C:\Users\Thomas%20Huet\Desktop\Documentation%20arch&#233;ologique%20li&#233;e%20&#224;%20la%20th&#232;se\Sites.docx" TargetMode="External"/><Relationship Id="rId6543" Type="http://schemas.openxmlformats.org/officeDocument/2006/relationships/hyperlink" Target="file:///C:\Users\Thomas%20Huet\Desktop\Documentation%20arch&#233;ologique%20li&#233;e%20&#224;%20la%20th&#232;se\Sites.docx" TargetMode="External"/><Relationship Id="rId9699" Type="http://schemas.openxmlformats.org/officeDocument/2006/relationships/hyperlink" Target="file:///C:\Users\Thomas%20Huet\Desktop\Documentation%20arch&#233;ologique%20li&#233;e%20&#224;%20la%20th&#232;se\Sites.docx" TargetMode="External"/><Relationship Id="rId10922" Type="http://schemas.openxmlformats.org/officeDocument/2006/relationships/hyperlink" Target="file:///C:\Users\Thomas%20Huet\Desktop\Documentation%20arch&#233;ologique%20li&#233;e%20&#224;%20la%20th&#232;se\Cultures.docx" TargetMode="External"/><Relationship Id="rId1688" Type="http://schemas.openxmlformats.org/officeDocument/2006/relationships/hyperlink" Target="file:///C:\Users\Thomas%20Huet\Desktop\Documentation%20arch&#233;ologique%20li&#233;e%20&#224;%20la%20th&#232;se\Sites.docx" TargetMode="External"/><Relationship Id="rId2739" Type="http://schemas.openxmlformats.org/officeDocument/2006/relationships/hyperlink" Target="file:///C:\Users\Thomas%20Huet\Desktop\Documentation%20arch&#233;ologique%20li&#233;e%20&#224;%20la%20th&#232;se\Cultures.docx" TargetMode="External"/><Relationship Id="rId4094" Type="http://schemas.openxmlformats.org/officeDocument/2006/relationships/hyperlink" Target="Sites.docx" TargetMode="External"/><Relationship Id="rId5145" Type="http://schemas.openxmlformats.org/officeDocument/2006/relationships/hyperlink" Target="file:///C:\Users\Thomas%20Huet\Desktop\Documentation%20arch&#233;ologique%20li&#233;e%20&#224;%20la%20th&#232;se\Cultures.docx" TargetMode="External"/><Relationship Id="rId6610" Type="http://schemas.openxmlformats.org/officeDocument/2006/relationships/hyperlink" Target="file:///C:\Users\Thomas%20Huet\Desktop\Documentation%20arch&#233;ologique%20li&#233;e%20&#224;%20la%20th&#232;se\Sites.docx" TargetMode="External"/><Relationship Id="rId9766" Type="http://schemas.openxmlformats.org/officeDocument/2006/relationships/hyperlink" Target="file:///C:\Users\Thomas%20Huet\Desktop\Documentation%20arch&#233;ologique%20li&#233;e%20&#224;%20la%20th&#232;se\Sites.docx" TargetMode="External"/><Relationship Id="rId1755" Type="http://schemas.openxmlformats.org/officeDocument/2006/relationships/hyperlink" Target="file:///C:\Users\Thomas%20Huet\Desktop\Documentation%20arch&#233;ologique%20li&#233;e%20&#224;%20la%20th&#232;se\Sites.docx" TargetMode="External"/><Relationship Id="rId4161" Type="http://schemas.openxmlformats.org/officeDocument/2006/relationships/hyperlink" Target="file:///C:\Users\Thomas%20Huet\Desktop\Documentation%20arch&#233;ologique%20li&#233;e%20&#224;%20la%20th&#232;se\Cultures.docx" TargetMode="External"/><Relationship Id="rId5212" Type="http://schemas.openxmlformats.org/officeDocument/2006/relationships/hyperlink" Target="file:///C:\Users\Thomas%20Huet\Desktop\Documentation%20arch&#233;ologique%20li&#233;e%20&#224;%20la%20th&#232;se\Cultures.docx" TargetMode="External"/><Relationship Id="rId8368" Type="http://schemas.openxmlformats.org/officeDocument/2006/relationships/hyperlink" Target="file:///C:\Users\Thomas%20Huet\Desktop\Documentation%20arch&#233;ologique%20li&#233;e%20&#224;%20la%20th&#232;se\Sites.docx" TargetMode="External"/><Relationship Id="rId8782" Type="http://schemas.openxmlformats.org/officeDocument/2006/relationships/hyperlink" Target="file:///C:\Users\Thomas%20Huet\Desktop\Documentation%20arch&#233;ologique%20li&#233;e%20&#224;%20la%20th&#232;se\Cultures.docx" TargetMode="External"/><Relationship Id="rId9419" Type="http://schemas.openxmlformats.org/officeDocument/2006/relationships/hyperlink" Target="file:///C:\Users\Thomas%20Huet\Desktop\Documentation%20arch&#233;ologique%20li&#233;e%20&#224;%20la%20th&#232;se\Cultures.docx" TargetMode="External"/><Relationship Id="rId10298" Type="http://schemas.openxmlformats.org/officeDocument/2006/relationships/hyperlink" Target="file:///C:\Users\Thomas%20Huet\Desktop\Documentation%20arch&#233;ologique%20li&#233;e%20&#224;%20la%20th&#232;se\Sites.docx" TargetMode="External"/><Relationship Id="rId11349" Type="http://schemas.openxmlformats.org/officeDocument/2006/relationships/hyperlink" Target="file:///C:\Users\Thomas%20Huet\Desktop\Documentation%20arch&#233;ologique%20li&#233;e%20&#224;%20la%20th&#232;se\Sites.docx" TargetMode="External"/><Relationship Id="rId11696" Type="http://schemas.openxmlformats.org/officeDocument/2006/relationships/hyperlink" Target="file:///C:\Users\Thomas%20Huet\Desktop\Documentation%20arch&#233;ologique%20li&#233;e%20&#224;%20la%20th&#232;se\Cultures.docx" TargetMode="External"/><Relationship Id="rId12747" Type="http://schemas.openxmlformats.org/officeDocument/2006/relationships/hyperlink" Target="file:///C:\Users\Thomas%20Huet\Desktop\Documentation%20arch&#233;ologique%20li&#233;e%20&#224;%20la%20th&#232;se\Sites.docx" TargetMode="External"/><Relationship Id="rId1408" Type="http://schemas.openxmlformats.org/officeDocument/2006/relationships/hyperlink" Target="file:///C:\Users\Thomas%20Huet\Desktop\Documentation%20arch&#233;ologique%20li&#233;e%20&#224;%20la%20th&#232;se\Cultures.docx" TargetMode="External"/><Relationship Id="rId2806" Type="http://schemas.openxmlformats.org/officeDocument/2006/relationships/hyperlink" Target="file:///C:\Users\Thomas%20Huet\Desktop\Documentation%20arch&#233;ologique%20li&#233;e%20&#224;%20la%20th&#232;se\Sites.docx" TargetMode="External"/><Relationship Id="rId7384" Type="http://schemas.openxmlformats.org/officeDocument/2006/relationships/hyperlink" Target="file:///C:\Users\Thomas%20Huet\Desktop\Documentation%20arch&#233;ologique%20li&#233;e%20&#224;%20la%20th&#232;se\Cultures.docx" TargetMode="External"/><Relationship Id="rId8435" Type="http://schemas.openxmlformats.org/officeDocument/2006/relationships/hyperlink" Target="file:///C:\Users\Thomas%20Huet\Desktop\Documentation%20arch&#233;ologique%20li&#233;e%20&#224;%20la%20th&#232;se\Cultures.docx" TargetMode="External"/><Relationship Id="rId9833" Type="http://schemas.openxmlformats.org/officeDocument/2006/relationships/hyperlink" Target="file:///C:\Users\Thomas%20Huet\Desktop\Documentation%20arch&#233;ologique%20li&#233;e%20&#224;%20la%20th&#232;se\Sites.docx" TargetMode="External"/><Relationship Id="rId11763" Type="http://schemas.openxmlformats.org/officeDocument/2006/relationships/hyperlink" Target="file:///C:\Users\Thomas%20Huet\Desktop\Documentation%20arch&#233;ologique%20li&#233;e%20&#224;%20la%20th&#232;se\Cultures.docx" TargetMode="External"/><Relationship Id="rId12814" Type="http://schemas.openxmlformats.org/officeDocument/2006/relationships/hyperlink" Target="file:///C:\Users\Thomas%20Huet\Desktop\Documentation%20arch&#233;ologique%20li&#233;e%20&#224;%20la%20th&#232;se\Sites.docx" TargetMode="External"/><Relationship Id="rId47" Type="http://schemas.openxmlformats.org/officeDocument/2006/relationships/hyperlink" Target="file:///C:\Users\Thomas%20Huet\Desktop\Documentation%20arch&#233;ologique%20li&#233;e%20&#224;%20la%20th&#232;se\Cultures.docx" TargetMode="External"/><Relationship Id="rId1822" Type="http://schemas.openxmlformats.org/officeDocument/2006/relationships/hyperlink" Target="file:///C:\Users\Thomas%20Huet\Desktop\Documentation%20arch&#233;ologique%20li&#233;e%20&#224;%20la%20th&#232;se\Cultures.docx" TargetMode="External"/><Relationship Id="rId4978" Type="http://schemas.openxmlformats.org/officeDocument/2006/relationships/hyperlink" Target="file:///C:\Users\Thomas%20Huet\Desktop\Documentation%20arch&#233;ologique%20li&#233;e%20&#224;%20la%20th&#232;se\Cultures.docx" TargetMode="External"/><Relationship Id="rId7037" Type="http://schemas.openxmlformats.org/officeDocument/2006/relationships/hyperlink" Target="file:///C:\Users\Thomas%20Huet\Desktop\Documentation%20arch&#233;ologique%20li&#233;e%20&#224;%20la%20th&#232;se\Sites.docx" TargetMode="External"/><Relationship Id="rId9900" Type="http://schemas.openxmlformats.org/officeDocument/2006/relationships/hyperlink" Target="file:///C:\Users\Thomas%20Huet\Desktop\Documentation%20arch&#233;ologique%20li&#233;e%20&#224;%20la%20th&#232;se\Cultures.docx" TargetMode="External"/><Relationship Id="rId10365" Type="http://schemas.openxmlformats.org/officeDocument/2006/relationships/hyperlink" Target="file:///C:\Users\Thomas%20Huet\Desktop\Documentation%20arch&#233;ologique%20li&#233;e%20&#224;%20la%20th&#232;se\Cultures.docx" TargetMode="External"/><Relationship Id="rId11416" Type="http://schemas.openxmlformats.org/officeDocument/2006/relationships/hyperlink" Target="file:///C:\Users\Thomas%20Huet\Desktop\Documentation%20arch&#233;ologique%20li&#233;e%20&#224;%20la%20th&#232;se\Cultures.docx" TargetMode="External"/><Relationship Id="rId11830" Type="http://schemas.openxmlformats.org/officeDocument/2006/relationships/hyperlink" Target="file:///C:\Users\Thomas%20Huet\Desktop\Documentation%20arch&#233;ologique%20li&#233;e%20&#224;%20la%20th&#232;se\Cultures.docx" TargetMode="External"/><Relationship Id="rId3994" Type="http://schemas.openxmlformats.org/officeDocument/2006/relationships/hyperlink" Target="file:///C:\Users\Thomas%20Huet\Desktop\Documentation%20arch&#233;ologique%20li&#233;e%20&#224;%20la%20th&#232;se\Cultures.docx" TargetMode="External"/><Relationship Id="rId6053" Type="http://schemas.openxmlformats.org/officeDocument/2006/relationships/hyperlink" Target="file:///C:\Users\Thomas%20Huet\Desktop\Documentation%20arch&#233;ologique%20li&#233;e%20&#224;%20la%20th&#232;se\Cultures.docx" TargetMode="External"/><Relationship Id="rId7451" Type="http://schemas.openxmlformats.org/officeDocument/2006/relationships/hyperlink" Target="file:///C:\Users\Thomas%20Huet\Desktop\Documentation%20arch&#233;ologique%20li&#233;e%20&#224;%20la%20th&#232;se\Cultures.docx" TargetMode="External"/><Relationship Id="rId8502" Type="http://schemas.openxmlformats.org/officeDocument/2006/relationships/hyperlink" Target="file:///C:\Users\Thomas%20Huet\Desktop\Documentation%20arch&#233;ologique%20li&#233;e%20&#224;%20la%20th&#232;se\Sites.docx" TargetMode="External"/><Relationship Id="rId10018" Type="http://schemas.openxmlformats.org/officeDocument/2006/relationships/hyperlink" Target="file:///C:\Users\Thomas%20Huet\Desktop\Documentation%20arch&#233;ologique%20li&#233;e%20&#224;%20la%20th&#232;se\Cultures.docx" TargetMode="External"/><Relationship Id="rId10432" Type="http://schemas.openxmlformats.org/officeDocument/2006/relationships/hyperlink" Target="file:///C:\Users\Thomas%20Huet\Desktop\Documentation%20arch&#233;ologique%20li&#233;e%20&#224;%20la%20th&#232;se\Sites.docx" TargetMode="External"/><Relationship Id="rId13588" Type="http://schemas.openxmlformats.org/officeDocument/2006/relationships/hyperlink" Target="file:///C:\Users\Thomas%20Huet\Desktop\Documentation%20arch&#233;ologique%20li&#233;e%20&#224;%20la%20th&#232;se\Sites.docx" TargetMode="External"/><Relationship Id="rId2596" Type="http://schemas.openxmlformats.org/officeDocument/2006/relationships/hyperlink" Target="file:///C:\Users\Thomas%20Huet\Desktop\Documentation%20arch&#233;ologique%20li&#233;e%20&#224;%20la%20th&#232;se\Sites.docx" TargetMode="External"/><Relationship Id="rId3647" Type="http://schemas.openxmlformats.org/officeDocument/2006/relationships/hyperlink" Target="file:///C:\Users\Thomas%20Huet\Desktop\Documentation%20arch&#233;ologique%20li&#233;e%20&#224;%20la%20th&#232;se\Sites.docx" TargetMode="External"/><Relationship Id="rId7104" Type="http://schemas.openxmlformats.org/officeDocument/2006/relationships/hyperlink" Target="file:///C:\Users\Thomas%20Huet\Desktop\Documentation%20arch&#233;ologique%20li&#233;e%20&#224;%20la%20th&#232;se\Cultures.docx" TargetMode="External"/><Relationship Id="rId13655" Type="http://schemas.openxmlformats.org/officeDocument/2006/relationships/hyperlink" Target="file:///C:\Users\Thomas%20Huet\Desktop\Documentation%20arch&#233;ologique%20li&#233;e%20&#224;%20la%20th&#232;se\Sites.docx" TargetMode="External"/><Relationship Id="rId568" Type="http://schemas.openxmlformats.org/officeDocument/2006/relationships/hyperlink" Target="file:///C:\Users\Thomas%20Huet\Desktop\Documentation%20arch&#233;ologique%20li&#233;e%20&#224;%20la%20th&#232;se\Sites.docx" TargetMode="External"/><Relationship Id="rId982" Type="http://schemas.openxmlformats.org/officeDocument/2006/relationships/hyperlink" Target="file:///C:\Users\Thomas%20Huet\Desktop\Documentation%20arch&#233;ologique%20li&#233;e%20&#224;%20la%20th&#232;se\Cultures.docx" TargetMode="External"/><Relationship Id="rId1198" Type="http://schemas.openxmlformats.org/officeDocument/2006/relationships/hyperlink" Target="file:///C:\Users\Thomas%20Huet\Desktop\Documentation%20arch&#233;ologique%20li&#233;e%20&#224;%20la%20th&#232;se\Cultures.docx" TargetMode="External"/><Relationship Id="rId2249" Type="http://schemas.openxmlformats.org/officeDocument/2006/relationships/hyperlink" Target="file:///C:\Users\Thomas%20Huet\Desktop\Documentation%20arch&#233;ologique%20li&#233;e%20&#224;%20la%20th&#232;se\Sites.docx" TargetMode="External"/><Relationship Id="rId2663" Type="http://schemas.openxmlformats.org/officeDocument/2006/relationships/hyperlink" Target="file:///C:\Users\Thomas%20Huet\Desktop\Documentation%20arch&#233;ologique%20li&#233;e%20&#224;%20la%20th&#232;se\Sites.docx" TargetMode="External"/><Relationship Id="rId3714" Type="http://schemas.openxmlformats.org/officeDocument/2006/relationships/hyperlink" Target="file:///C:\Users\Thomas%20Huet\Desktop\Documentation%20arch&#233;ologique%20li&#233;e%20&#224;%20la%20th&#232;se\Cultures.docx" TargetMode="External"/><Relationship Id="rId6120" Type="http://schemas.openxmlformats.org/officeDocument/2006/relationships/hyperlink" Target="file:///C:\Users\Thomas%20Huet\Desktop\Documentation%20arch&#233;ologique%20li&#233;e%20&#224;%20la%20th&#232;se\Sites.docx" TargetMode="External"/><Relationship Id="rId9276" Type="http://schemas.openxmlformats.org/officeDocument/2006/relationships/hyperlink" Target="file:///C:\Users\Thomas%20Huet\Desktop\Documentation%20arch&#233;ologique%20li&#233;e%20&#224;%20la%20th&#232;se\Cultures.docx" TargetMode="External"/><Relationship Id="rId9690" Type="http://schemas.openxmlformats.org/officeDocument/2006/relationships/hyperlink" Target="file:///C:\Users\Thomas%20Huet\Desktop\Documentation%20arch&#233;ologique%20li&#233;e%20&#224;%20la%20th&#232;se\Sites.docx" TargetMode="External"/><Relationship Id="rId12257" Type="http://schemas.openxmlformats.org/officeDocument/2006/relationships/hyperlink" Target="file:///C:\Users\Thomas%20Huet\Desktop\Documentation%20arch&#233;ologique%20li&#233;e%20&#224;%20la%20th&#232;se\Sites.docx" TargetMode="External"/><Relationship Id="rId13308" Type="http://schemas.openxmlformats.org/officeDocument/2006/relationships/hyperlink" Target="file:///C:\Users\Thomas%20Huet\Desktop\Documentation%20arch&#233;ologique%20li&#233;e%20&#224;%20la%20th&#232;se\Sites.docx" TargetMode="External"/><Relationship Id="rId635" Type="http://schemas.openxmlformats.org/officeDocument/2006/relationships/hyperlink" Target="file:///C:\Users\Thomas%20Huet\Desktop\Documentation%20arch&#233;ologique%20li&#233;e%20&#224;%20la%20th&#232;se\Cultures.docx" TargetMode="External"/><Relationship Id="rId1265" Type="http://schemas.openxmlformats.org/officeDocument/2006/relationships/hyperlink" Target="file:///C:\Users\Thomas%20Huet\Desktop\Documentation%20arch&#233;ologique%20li&#233;e%20&#224;%20la%20th&#232;se\Cultures.docx" TargetMode="External"/><Relationship Id="rId2316" Type="http://schemas.openxmlformats.org/officeDocument/2006/relationships/hyperlink" Target="file:///C:\Users\Thomas%20Huet\Desktop\Documentation%20arch&#233;ologique%20li&#233;e%20&#224;%20la%20th&#232;se\Cultures.docx" TargetMode="External"/><Relationship Id="rId2730" Type="http://schemas.openxmlformats.org/officeDocument/2006/relationships/hyperlink" Target="file:///C:\Users\Thomas%20Huet\Desktop\Documentation%20arch&#233;ologique%20li&#233;e%20&#224;%20la%20th&#232;se\Cultures.docx" TargetMode="External"/><Relationship Id="rId5886" Type="http://schemas.openxmlformats.org/officeDocument/2006/relationships/hyperlink" Target="file:///C:\Users\Thomas%20Huet\Desktop\Documentation%20arch&#233;ologique%20li&#233;e%20&#224;%20la%20th&#232;se\Cultures.docx" TargetMode="External"/><Relationship Id="rId8292" Type="http://schemas.openxmlformats.org/officeDocument/2006/relationships/hyperlink" Target="file:///C:\Users\Thomas%20Huet\Desktop\Documentation%20arch&#233;ologique%20li&#233;e%20&#224;%20la%20th&#232;se\Sites.docx" TargetMode="External"/><Relationship Id="rId9343" Type="http://schemas.openxmlformats.org/officeDocument/2006/relationships/hyperlink" Target="file:///C:\Users\Thomas%20Huet\Desktop\Documentation%20arch&#233;ologique%20li&#233;e%20&#224;%20la%20th&#232;se\Sites.docx" TargetMode="External"/><Relationship Id="rId11273" Type="http://schemas.openxmlformats.org/officeDocument/2006/relationships/hyperlink" Target="file:///C:\Users\Thomas%20Huet\Desktop\Documentation%20arch&#233;ologique%20li&#233;e%20&#224;%20la%20th&#232;se\Cultures.docx" TargetMode="External"/><Relationship Id="rId12671" Type="http://schemas.openxmlformats.org/officeDocument/2006/relationships/hyperlink" Target="file:///C:\Users\Thomas%20Huet\Desktop\Documentation%20arch&#233;ologique%20li&#233;e%20&#224;%20la%20th&#232;se\Cultures.docx" TargetMode="External"/><Relationship Id="rId13722" Type="http://schemas.openxmlformats.org/officeDocument/2006/relationships/hyperlink" Target="file:///C:\Users\Thomas%20Huet\Desktop\Documentation%20arch&#233;ologique%20li&#233;e%20&#224;%20la%20th&#232;se\Sites.docx" TargetMode="External"/><Relationship Id="rId702" Type="http://schemas.openxmlformats.org/officeDocument/2006/relationships/hyperlink" Target="Sites.docx" TargetMode="External"/><Relationship Id="rId1332" Type="http://schemas.openxmlformats.org/officeDocument/2006/relationships/hyperlink" Target="file:///C:\Users\Thomas%20Huet\Desktop\Documentation%20arch&#233;ologique%20li&#233;e%20&#224;%20la%20th&#232;se\Cultures.docx" TargetMode="External"/><Relationship Id="rId4488" Type="http://schemas.openxmlformats.org/officeDocument/2006/relationships/hyperlink" Target="file:///C:\Users\Thomas%20Huet\Desktop\Documentation%20arch&#233;ologique%20li&#233;e%20&#224;%20la%20th&#232;se\Cultures.docx" TargetMode="External"/><Relationship Id="rId5539" Type="http://schemas.openxmlformats.org/officeDocument/2006/relationships/hyperlink" Target="file:///C:\Users\Thomas%20Huet\Desktop\Documentation%20arch&#233;ologique%20li&#233;e%20&#224;%20la%20th&#232;se\Sites.docx" TargetMode="External"/><Relationship Id="rId6937" Type="http://schemas.openxmlformats.org/officeDocument/2006/relationships/hyperlink" Target="file:///C:\Users\Thomas%20Huet\Desktop\Documentation%20arch&#233;ologique%20li&#233;e%20&#224;%20la%20th&#232;se\Cultures.docx" TargetMode="External"/><Relationship Id="rId9410" Type="http://schemas.openxmlformats.org/officeDocument/2006/relationships/hyperlink" Target="file:///C:\Users\Thomas%20Huet\Desktop\Documentation%20arch&#233;ologique%20li&#233;e%20&#224;%20la%20th&#232;se\Sites.docx" TargetMode="External"/><Relationship Id="rId12324" Type="http://schemas.openxmlformats.org/officeDocument/2006/relationships/hyperlink" Target="file:///C:\Users\Thomas%20Huet\Desktop\Documentation%20arch&#233;ologique%20li&#233;e%20&#224;%20la%20th&#232;se\Cultures.docx" TargetMode="External"/><Relationship Id="rId5953" Type="http://schemas.openxmlformats.org/officeDocument/2006/relationships/hyperlink" Target="file:///C:\Users\Thomas%20Huet\Desktop\Documentation%20arch&#233;ologique%20li&#233;e%20&#224;%20la%20th&#232;se\Cultures.docx" TargetMode="External"/><Relationship Id="rId8012" Type="http://schemas.openxmlformats.org/officeDocument/2006/relationships/hyperlink" Target="file:///C:\Users\Thomas%20Huet\Desktop\Documentation%20arch&#233;ologique%20li&#233;e%20&#224;%20la%20th&#232;se\Sites.docx" TargetMode="External"/><Relationship Id="rId11340" Type="http://schemas.openxmlformats.org/officeDocument/2006/relationships/hyperlink" Target="file:///C:\Users\Thomas%20Huet\Desktop\Documentation%20arch&#233;ologique%20li&#233;e%20&#224;%20la%20th&#232;se\Sites.docx" TargetMode="External"/><Relationship Id="rId14496" Type="http://schemas.openxmlformats.org/officeDocument/2006/relationships/hyperlink" Target="file:///C:\Users\Thomas%20Huet\Desktop\Documentation%20arch&#233;ologique%20li&#233;e%20&#224;%20la%20th&#232;se\Sites.docx" TargetMode="External"/><Relationship Id="rId3157" Type="http://schemas.openxmlformats.org/officeDocument/2006/relationships/hyperlink" Target="file:///C:\Users\Thomas%20Huet\Desktop\Documentation%20arch&#233;ologique%20li&#233;e%20&#224;%20la%20th&#232;se\Cultures.docx" TargetMode="External"/><Relationship Id="rId4555" Type="http://schemas.openxmlformats.org/officeDocument/2006/relationships/hyperlink" Target="Cultures.docx" TargetMode="External"/><Relationship Id="rId5606" Type="http://schemas.openxmlformats.org/officeDocument/2006/relationships/hyperlink" Target="file:///C:\Users\Thomas%20Huet\Desktop\Documentation%20arch&#233;ologique%20li&#233;e%20&#224;%20la%20th&#232;se\Cultures.docx" TargetMode="External"/><Relationship Id="rId13098" Type="http://schemas.openxmlformats.org/officeDocument/2006/relationships/hyperlink" Target="file:///C:\Users\Thomas%20Huet\Desktop\Documentation%20arch&#233;ologique%20li&#233;e%20&#224;%20la%20th&#232;se\Sites.docx" TargetMode="External"/><Relationship Id="rId14149" Type="http://schemas.openxmlformats.org/officeDocument/2006/relationships/hyperlink" Target="file:///C:\Users\Thomas%20Huet\Desktop\Documentation%20arch&#233;ologique%20li&#233;e%20&#224;%20la%20th&#232;se\Sites.docx" TargetMode="External"/><Relationship Id="rId3571" Type="http://schemas.openxmlformats.org/officeDocument/2006/relationships/hyperlink" Target="file:///C:\Users\Thomas%20Huet\Desktop\Documentation%20arch&#233;ologique%20li&#233;e%20&#224;%20la%20th&#232;se\Cultures.docx" TargetMode="External"/><Relationship Id="rId4208" Type="http://schemas.openxmlformats.org/officeDocument/2006/relationships/hyperlink" Target="file:///C:\Users\Thomas%20Huet\Desktop\Documentation%20arch&#233;ologique%20li&#233;e%20&#224;%20la%20th&#232;se\Cultures.docx" TargetMode="External"/><Relationship Id="rId4622" Type="http://schemas.openxmlformats.org/officeDocument/2006/relationships/hyperlink" Target="file:///C:\Users\Thomas%20Huet\Desktop\Documentation%20arch&#233;ologique%20li&#233;e%20&#224;%20la%20th&#232;se\Sites.docx" TargetMode="External"/><Relationship Id="rId7778" Type="http://schemas.openxmlformats.org/officeDocument/2006/relationships/hyperlink" Target="file:///C:\Users\Thomas%20Huet\Desktop\Documentation%20arch&#233;ologique%20li&#233;e%20&#224;%20la%20th&#232;se\Sites.docx" TargetMode="External"/><Relationship Id="rId8829" Type="http://schemas.openxmlformats.org/officeDocument/2006/relationships/hyperlink" Target="file:///C:\Users\Thomas%20Huet\Desktop\Documentation%20arch&#233;ologique%20li&#233;e%20&#224;%20la%20th&#232;se\Cultures.docx" TargetMode="External"/><Relationship Id="rId10759" Type="http://schemas.openxmlformats.org/officeDocument/2006/relationships/hyperlink" Target="file:///C:\Users\Thomas%20Huet\Desktop\Documentation%20arch&#233;ologique%20li&#233;e%20&#224;%20la%20th&#232;se\Cultures.docx" TargetMode="External"/><Relationship Id="rId13165" Type="http://schemas.openxmlformats.org/officeDocument/2006/relationships/hyperlink" Target="file:///C:\Users\Thomas%20Huet\Desktop\Documentation%20arch&#233;ologique%20li&#233;e%20&#224;%20la%20th&#232;se\Sites.docx" TargetMode="External"/><Relationship Id="rId14216" Type="http://schemas.openxmlformats.org/officeDocument/2006/relationships/hyperlink" Target="file:///C:\Users\Thomas%20Huet\Desktop\Documentation%20arch&#233;ologique%20li&#233;e%20&#224;%20la%20th&#232;se\Cultures.docx" TargetMode="External"/><Relationship Id="rId492" Type="http://schemas.openxmlformats.org/officeDocument/2006/relationships/hyperlink" Target="file:///C:\Users\Thomas%20Huet\Desktop\Documentation%20arch&#233;ologique%20li&#233;e%20&#224;%20la%20th&#232;se\Cultures.docx" TargetMode="External"/><Relationship Id="rId2173" Type="http://schemas.openxmlformats.org/officeDocument/2006/relationships/hyperlink" Target="file:///C:\Users\Thomas%20Huet\Desktop\Documentation%20arch&#233;ologique%20li&#233;e%20&#224;%20la%20th&#232;se\Cultures.docx" TargetMode="External"/><Relationship Id="rId3224" Type="http://schemas.openxmlformats.org/officeDocument/2006/relationships/hyperlink" Target="file:///C:\Users\Thomas%20Huet\Desktop\Documentation%20arch&#233;ologique%20li&#233;e%20&#224;%20la%20th&#232;se\Sites.docx" TargetMode="External"/><Relationship Id="rId6794" Type="http://schemas.openxmlformats.org/officeDocument/2006/relationships/hyperlink" Target="file:///C:\Users\Thomas%20Huet\Desktop\Documentation%20arch&#233;ologique%20li&#233;e%20&#224;%20la%20th&#232;se\Cultures.docx" TargetMode="External"/><Relationship Id="rId7845" Type="http://schemas.openxmlformats.org/officeDocument/2006/relationships/hyperlink" Target="file:///C:\Users\Thomas%20Huet\Desktop\Documentation%20arch&#233;ologique%20li&#233;e%20&#224;%20la%20th&#232;se\Sites.docx" TargetMode="External"/><Relationship Id="rId12181" Type="http://schemas.openxmlformats.org/officeDocument/2006/relationships/hyperlink" Target="file:///C:\Users\Thomas%20Huet\Desktop\Documentation%20arch&#233;ologique%20li&#233;e%20&#224;%20la%20th&#232;se\Cultures.docx" TargetMode="External"/><Relationship Id="rId13232" Type="http://schemas.openxmlformats.org/officeDocument/2006/relationships/hyperlink" Target="file:///C:\Users\Thomas%20Huet\Desktop\Documentation%20arch&#233;ologique%20li&#233;e%20&#224;%20la%20th&#232;se\Sites.docx" TargetMode="External"/><Relationship Id="rId145" Type="http://schemas.openxmlformats.org/officeDocument/2006/relationships/hyperlink" Target="file:///C:\Users\Thomas%20Huet\Desktop\Documentation%20arch&#233;ologique%20li&#233;e%20&#224;%20la%20th&#232;se\Sites.docx" TargetMode="External"/><Relationship Id="rId2240" Type="http://schemas.openxmlformats.org/officeDocument/2006/relationships/hyperlink" Target="file:///C:\Users\Thomas%20Huet\Desktop\Documentation%20arch&#233;ologique%20li&#233;e%20&#224;%20la%20th&#232;se\Cultures.docx" TargetMode="External"/><Relationship Id="rId5396" Type="http://schemas.openxmlformats.org/officeDocument/2006/relationships/hyperlink" Target="file:///C:\Users\Thomas%20Huet\Desktop\Documentation%20arch&#233;ologique%20li&#233;e%20&#224;%20la%20th&#232;se\Cultures.docx" TargetMode="External"/><Relationship Id="rId6447" Type="http://schemas.openxmlformats.org/officeDocument/2006/relationships/hyperlink" Target="file:///C:\Users\Thomas%20Huet\Desktop\Documentation%20arch&#233;ologique%20li&#233;e%20&#224;%20la%20th&#232;se\Sites.docx" TargetMode="External"/><Relationship Id="rId6861" Type="http://schemas.openxmlformats.org/officeDocument/2006/relationships/hyperlink" Target="file:///C:\Users\Thomas%20Huet\Desktop\Documentation%20arch&#233;ologique%20li&#233;e%20&#224;%20la%20th&#232;se\Cultures.docx" TargetMode="External"/><Relationship Id="rId10826" Type="http://schemas.openxmlformats.org/officeDocument/2006/relationships/hyperlink" Target="file:///C:\Users\Thomas%20Huet\Desktop\Documentation%20arch&#233;ologique%20li&#233;e%20&#224;%20la%20th&#232;se\Sites.docx" TargetMode="External"/><Relationship Id="rId212" Type="http://schemas.openxmlformats.org/officeDocument/2006/relationships/hyperlink" Target="Sites.docx" TargetMode="External"/><Relationship Id="rId5049" Type="http://schemas.openxmlformats.org/officeDocument/2006/relationships/hyperlink" Target="file:///C:\Users\Thomas%20Huet\Desktop\Documentation%20arch&#233;ologique%20li&#233;e%20&#224;%20la%20th&#232;se\Cultures.docx" TargetMode="External"/><Relationship Id="rId5463" Type="http://schemas.openxmlformats.org/officeDocument/2006/relationships/hyperlink" Target="file:///C:\Users\Thomas%20Huet\Desktop\Documentation%20arch&#233;ologique%20li&#233;e%20&#224;%20la%20th&#232;se\Cultures.docx" TargetMode="External"/><Relationship Id="rId6514" Type="http://schemas.openxmlformats.org/officeDocument/2006/relationships/hyperlink" Target="file:///C:\Users\Thomas%20Huet\Desktop\Documentation%20arch&#233;ologique%20li&#233;e%20&#224;%20la%20th&#232;se\Cultures.docx" TargetMode="External"/><Relationship Id="rId7912" Type="http://schemas.openxmlformats.org/officeDocument/2006/relationships/hyperlink" Target="file:///C:\Users\Thomas%20Huet\Desktop\Documentation%20arch&#233;ologique%20li&#233;e%20&#224;%20la%20th&#232;se\Cultures.docx" TargetMode="External"/><Relationship Id="rId12998" Type="http://schemas.openxmlformats.org/officeDocument/2006/relationships/hyperlink" Target="file:///C:\Users\Thomas%20Huet\Desktop\Documentation%20arch&#233;ologique%20li&#233;e%20&#224;%20la%20th&#232;se\Cultures.docx" TargetMode="External"/><Relationship Id="rId4065" Type="http://schemas.openxmlformats.org/officeDocument/2006/relationships/hyperlink" Target="Sites.docx" TargetMode="External"/><Relationship Id="rId5116" Type="http://schemas.openxmlformats.org/officeDocument/2006/relationships/hyperlink" Target="file:///C:\Users\Thomas%20Huet\Desktop\Documentation%20arch&#233;ologique%20li&#233;e%20&#224;%20la%20th&#232;se\Cultures.docx" TargetMode="External"/><Relationship Id="rId1659" Type="http://schemas.openxmlformats.org/officeDocument/2006/relationships/hyperlink" Target="file:///C:\Users\Thomas%20Huet\Desktop\Documentation%20arch&#233;ologique%20li&#233;e%20&#224;%20la%20th&#232;se\Sites.docx" TargetMode="External"/><Relationship Id="rId3081" Type="http://schemas.openxmlformats.org/officeDocument/2006/relationships/hyperlink" Target="file:///C:\Users\Thomas%20Huet\Desktop\Documentation%20arch&#233;ologique%20li&#233;e%20&#224;%20la%20th&#232;se\Cultures.docx" TargetMode="External"/><Relationship Id="rId4132" Type="http://schemas.openxmlformats.org/officeDocument/2006/relationships/hyperlink" Target="file:///C:\Users\Thomas%20Huet\Desktop\Documentation%20arch&#233;ologique%20li&#233;e%20&#224;%20la%20th&#232;se\Cultures.docx" TargetMode="External"/><Relationship Id="rId5530" Type="http://schemas.openxmlformats.org/officeDocument/2006/relationships/hyperlink" Target="file:///C:\Users\Thomas%20Huet\Desktop\Documentation%20arch&#233;ologique%20li&#233;e%20&#224;%20la%20th&#232;se\Cultures.docx" TargetMode="External"/><Relationship Id="rId7288" Type="http://schemas.openxmlformats.org/officeDocument/2006/relationships/hyperlink" Target="file:///C:\Users\Thomas%20Huet\Desktop\Documentation%20arch&#233;ologique%20li&#233;e%20&#224;%20la%20th&#232;se\Cultures.docx" TargetMode="External"/><Relationship Id="rId8686" Type="http://schemas.openxmlformats.org/officeDocument/2006/relationships/hyperlink" Target="file:///C:\Users\Thomas%20Huet\Desktop\Documentation%20arch&#233;ologique%20li&#233;e%20&#224;%20la%20th&#232;se\Sites.docx" TargetMode="External"/><Relationship Id="rId9737" Type="http://schemas.openxmlformats.org/officeDocument/2006/relationships/hyperlink" Target="file:///C:\Users\Thomas%20Huet\Desktop\Documentation%20arch&#233;ologique%20li&#233;e%20&#224;%20la%20th&#232;se\Cultures.docx" TargetMode="External"/><Relationship Id="rId11667" Type="http://schemas.openxmlformats.org/officeDocument/2006/relationships/hyperlink" Target="file:///C:\Users\Thomas%20Huet\Desktop\Documentation%20arch&#233;ologique%20li&#233;e%20&#224;%20la%20th&#232;se\Cultures.docx" TargetMode="External"/><Relationship Id="rId12718" Type="http://schemas.openxmlformats.org/officeDocument/2006/relationships/hyperlink" Target="file:///C:\Users\Thomas%20Huet\Desktop\Documentation%20arch&#233;ologique%20li&#233;e%20&#224;%20la%20th&#232;se\Sites.docx" TargetMode="External"/><Relationship Id="rId14073" Type="http://schemas.openxmlformats.org/officeDocument/2006/relationships/hyperlink" Target="file:///C:\Users\Thomas%20Huet\Desktop\Documentation%20arch&#233;ologique%20li&#233;e%20&#224;%20la%20th&#232;se\Sites.docx" TargetMode="External"/><Relationship Id="rId1726" Type="http://schemas.openxmlformats.org/officeDocument/2006/relationships/hyperlink" Target="file:///C:\Users\Thomas%20Huet\Desktop\Documentation%20arch&#233;ologique%20li&#233;e%20&#224;%20la%20th&#232;se\Sites.docx" TargetMode="External"/><Relationship Id="rId8339" Type="http://schemas.openxmlformats.org/officeDocument/2006/relationships/hyperlink" Target="file:///C:\Users\Thomas%20Huet\Desktop\Documentation%20arch&#233;ologique%20li&#233;e%20&#224;%20la%20th&#232;se\Sites.docx" TargetMode="External"/><Relationship Id="rId8753" Type="http://schemas.openxmlformats.org/officeDocument/2006/relationships/hyperlink" Target="file:///C:\Users\Thomas%20Huet\Desktop\Documentation%20arch&#233;ologique%20li&#233;e%20&#224;%20la%20th&#232;se\Cultures.docx" TargetMode="External"/><Relationship Id="rId9804" Type="http://schemas.openxmlformats.org/officeDocument/2006/relationships/hyperlink" Target="file:///C:\Users\Thomas%20Huet\Desktop\Documentation%20arch&#233;ologique%20li&#233;e%20&#224;%20la%20th&#232;se\Cultures.docx" TargetMode="External"/><Relationship Id="rId10269" Type="http://schemas.openxmlformats.org/officeDocument/2006/relationships/hyperlink" Target="file:///C:\Users\Thomas%20Huet\Desktop\Documentation%20arch&#233;ologique%20li&#233;e%20&#224;%20la%20th&#232;se\Sites.docx" TargetMode="External"/><Relationship Id="rId10683" Type="http://schemas.openxmlformats.org/officeDocument/2006/relationships/hyperlink" Target="file:///C:\Users\Thomas%20Huet\Desktop\Documentation%20arch&#233;ologique%20li&#233;e%20&#224;%20la%20th&#232;se\Cultures.docx" TargetMode="External"/><Relationship Id="rId11734" Type="http://schemas.openxmlformats.org/officeDocument/2006/relationships/hyperlink" Target="file:///C:\Users\Thomas%20Huet\Desktop\Documentation%20arch&#233;ologique%20li&#233;e%20&#224;%20la%20th&#232;se\Cultures.docx" TargetMode="External"/><Relationship Id="rId14140" Type="http://schemas.openxmlformats.org/officeDocument/2006/relationships/hyperlink" Target="file:///C:\Users\Thomas%20Huet\Desktop\Documentation%20arch&#233;ologique%20li&#233;e%20&#224;%20la%20th&#232;se\Sites.docx" TargetMode="External"/><Relationship Id="rId18" Type="http://schemas.openxmlformats.org/officeDocument/2006/relationships/hyperlink" Target="file:///C:\Users\Thomas%20Huet\Desktop\Documentation%20arch&#233;ologique%20li&#233;e%20&#224;%20la%20th&#232;se\Analyses%20Statistiques.docx" TargetMode="External"/><Relationship Id="rId3898" Type="http://schemas.openxmlformats.org/officeDocument/2006/relationships/hyperlink" Target="file:///C:\Users\Thomas%20Huet\Desktop\Documentation%20arch&#233;ologique%20li&#233;e%20&#224;%20la%20th&#232;se\Sites.docx" TargetMode="External"/><Relationship Id="rId4949" Type="http://schemas.openxmlformats.org/officeDocument/2006/relationships/hyperlink" Target="file:///C:\Users\Thomas%20Huet\Desktop\Documentation%20arch&#233;ologique%20li&#233;e%20&#224;%20la%20th&#232;se\Cultures.docx" TargetMode="External"/><Relationship Id="rId7355" Type="http://schemas.openxmlformats.org/officeDocument/2006/relationships/hyperlink" Target="file:///C:\Users\Thomas%20Huet\Desktop\Documentation%20arch&#233;ologique%20li&#233;e%20&#224;%20la%20th&#232;se\Sites.docx" TargetMode="External"/><Relationship Id="rId8406" Type="http://schemas.openxmlformats.org/officeDocument/2006/relationships/hyperlink" Target="file:///C:\Users\Thomas%20Huet\Desktop\Documentation%20arch&#233;ologique%20li&#233;e%20&#224;%20la%20th&#232;se\Cultures.docx" TargetMode="External"/><Relationship Id="rId8820" Type="http://schemas.openxmlformats.org/officeDocument/2006/relationships/hyperlink" Target="file:///C:\Users\Thomas%20Huet\Desktop\Documentation%20arch&#233;ologique%20li&#233;e%20&#224;%20la%20th&#232;se\Cultures.docx" TargetMode="External"/><Relationship Id="rId10336" Type="http://schemas.openxmlformats.org/officeDocument/2006/relationships/hyperlink" Target="file:///C:\Users\Thomas%20Huet\Desktop\Documentation%20arch&#233;ologique%20li&#233;e%20&#224;%20la%20th&#232;se\Cultures.docx" TargetMode="External"/><Relationship Id="rId3965" Type="http://schemas.openxmlformats.org/officeDocument/2006/relationships/hyperlink" Target="file:///C:\Users\Thomas%20Huet\Desktop\Documentation%20arch&#233;ologique%20li&#233;e%20&#224;%20la%20th&#232;se\Cultures.docx" TargetMode="External"/><Relationship Id="rId6371" Type="http://schemas.openxmlformats.org/officeDocument/2006/relationships/hyperlink" Target="file:///C:\Users\Thomas%20Huet\Desktop\Documentation%20arch&#233;ologique%20li&#233;e%20&#224;%20la%20th&#232;se\Cultures.docx" TargetMode="External"/><Relationship Id="rId7008" Type="http://schemas.openxmlformats.org/officeDocument/2006/relationships/hyperlink" Target="file:///C:\Users\Thomas%20Huet\Desktop\Documentation%20arch&#233;ologique%20li&#233;e%20&#224;%20la%20th&#232;se\Cultures.docx" TargetMode="External"/><Relationship Id="rId7422" Type="http://schemas.openxmlformats.org/officeDocument/2006/relationships/hyperlink" Target="file:///C:\Users\Thomas%20Huet\Desktop\Documentation%20arch&#233;ologique%20li&#233;e%20&#224;%20la%20th&#232;se\Cultures.docx" TargetMode="External"/><Relationship Id="rId10750" Type="http://schemas.openxmlformats.org/officeDocument/2006/relationships/hyperlink" Target="file:///C:\Users\Thomas%20Huet\Desktop\Documentation%20arch&#233;ologique%20li&#233;e%20&#224;%20la%20th&#232;se\Cultures.docx" TargetMode="External"/><Relationship Id="rId11801" Type="http://schemas.openxmlformats.org/officeDocument/2006/relationships/hyperlink" Target="file:///C:\Users\Thomas%20Huet\Desktop\Documentation%20arch&#233;ologique%20li&#233;e%20&#224;%20la%20th&#232;se\Sites.docx" TargetMode="External"/><Relationship Id="rId13559" Type="http://schemas.openxmlformats.org/officeDocument/2006/relationships/hyperlink" Target="file:///C:\Users\Thomas%20Huet\Desktop\Documentation%20arch&#233;ologique%20li&#233;e%20&#224;%20la%20th&#232;se\Cultures.docx" TargetMode="External"/><Relationship Id="rId886" Type="http://schemas.openxmlformats.org/officeDocument/2006/relationships/hyperlink" Target="file:///C:\Users\Thomas%20Huet\Desktop\Documentation%20arch&#233;ologique%20li&#233;e%20&#224;%20la%20th&#232;se\Cultures.docx" TargetMode="External"/><Relationship Id="rId2567" Type="http://schemas.openxmlformats.org/officeDocument/2006/relationships/hyperlink" Target="file:///C:\Users\Thomas%20Huet\Desktop\Documentation%20arch&#233;ologique%20li&#233;e%20&#224;%20la%20th&#232;se\Cultures.docx" TargetMode="External"/><Relationship Id="rId3618" Type="http://schemas.openxmlformats.org/officeDocument/2006/relationships/hyperlink" Target="file:///C:\Users\Thomas%20Huet\Desktop\Documentation%20arch&#233;ologique%20li&#233;e%20&#224;%20la%20th&#232;se\Cultures.docx" TargetMode="External"/><Relationship Id="rId6024" Type="http://schemas.openxmlformats.org/officeDocument/2006/relationships/hyperlink" Target="file:///C:\Users\Thomas%20Huet\Desktop\Documentation%20arch&#233;ologique%20li&#233;e%20&#224;%20la%20th&#232;se\Sites.docx" TargetMode="External"/><Relationship Id="rId9594" Type="http://schemas.openxmlformats.org/officeDocument/2006/relationships/hyperlink" Target="file:///C:\Users\Thomas%20Huet\Desktop\Documentation%20arch&#233;ologique%20li&#233;e%20&#224;%20la%20th&#232;se\Sites.docx" TargetMode="External"/><Relationship Id="rId10403" Type="http://schemas.openxmlformats.org/officeDocument/2006/relationships/hyperlink" Target="file:///C:\Users\Thomas%20Huet\Desktop\Documentation%20arch&#233;ologique%20li&#233;e%20&#224;%20la%20th&#232;se\Sites.docx" TargetMode="External"/><Relationship Id="rId13973" Type="http://schemas.openxmlformats.org/officeDocument/2006/relationships/hyperlink" Target="file:///C:\Users\Thomas%20Huet\Desktop\Documentation%20arch&#233;ologique%20li&#233;e%20&#224;%20la%20th&#232;se\Cultures.docx" TargetMode="External"/><Relationship Id="rId2" Type="http://schemas.openxmlformats.org/officeDocument/2006/relationships/numbering" Target="numbering.xml"/><Relationship Id="rId539" Type="http://schemas.openxmlformats.org/officeDocument/2006/relationships/hyperlink" Target="file:///C:\Users\Thomas%20Huet\Desktop\Documentation%20arch&#233;ologique%20li&#233;e%20&#224;%20la%20th&#232;se\Cultures.docx" TargetMode="External"/><Relationship Id="rId1169" Type="http://schemas.openxmlformats.org/officeDocument/2006/relationships/hyperlink" Target="file:///C:\Users\Thomas%20Huet\Desktop\Documentation%20arch&#233;ologique%20li&#233;e%20&#224;%20la%20th&#232;se\Cultures.docx" TargetMode="External"/><Relationship Id="rId1583" Type="http://schemas.openxmlformats.org/officeDocument/2006/relationships/hyperlink" Target="file:///C:\Users\Thomas%20Huet\Desktop\Documentation%20arch&#233;ologique%20li&#233;e%20&#224;%20la%20th&#232;se\Cultures.docx" TargetMode="External"/><Relationship Id="rId2981" Type="http://schemas.openxmlformats.org/officeDocument/2006/relationships/hyperlink" Target="file:///C:\Users\Thomas%20Huet\Desktop\Documentation%20arch&#233;ologique%20li&#233;e%20&#224;%20la%20th&#232;se\Sites.docx" TargetMode="External"/><Relationship Id="rId5040" Type="http://schemas.openxmlformats.org/officeDocument/2006/relationships/hyperlink" Target="file:///C:\Users\Thomas%20Huet\Desktop\Documentation%20arch&#233;ologique%20li&#233;e%20&#224;%20la%20th&#232;se\Cultures.docx" TargetMode="External"/><Relationship Id="rId8196" Type="http://schemas.openxmlformats.org/officeDocument/2006/relationships/hyperlink" Target="file:///C:\Users\Thomas%20Huet\Desktop\Documentation%20arch&#233;ologique%20li&#233;e%20&#224;%20la%20th&#232;se\Cultures.docx" TargetMode="External"/><Relationship Id="rId9247" Type="http://schemas.openxmlformats.org/officeDocument/2006/relationships/hyperlink" Target="file:///C:\Users\Thomas%20Huet\Desktop\Documentation%20arch&#233;ologique%20li&#233;e%20&#224;%20la%20th&#232;se\Cultures.docx" TargetMode="External"/><Relationship Id="rId12575" Type="http://schemas.openxmlformats.org/officeDocument/2006/relationships/hyperlink" Target="file:///C:\Users\Thomas%20Huet\Desktop\Documentation%20arch&#233;ologique%20li&#233;e%20&#224;%20la%20th&#232;se\Cultures.docx" TargetMode="External"/><Relationship Id="rId13626" Type="http://schemas.openxmlformats.org/officeDocument/2006/relationships/hyperlink" Target="file:///C:\Users\Thomas%20Huet\Desktop\Documentation%20arch&#233;ologique%20li&#233;e%20&#224;%20la%20th&#232;se\Sites.docx" TargetMode="External"/><Relationship Id="rId953" Type="http://schemas.openxmlformats.org/officeDocument/2006/relationships/hyperlink" Target="file:///C:\Users\Thomas%20Huet\Desktop\Documentation%20arch&#233;ologique%20li&#233;e%20&#224;%20la%20th&#232;se\Cultures.docx" TargetMode="External"/><Relationship Id="rId1236" Type="http://schemas.openxmlformats.org/officeDocument/2006/relationships/hyperlink" Target="file:///C:\Users\Thomas%20Huet\Desktop\Documentation%20arch&#233;ologique%20li&#233;e%20&#224;%20la%20th&#232;se\Cultures.docx" TargetMode="External"/><Relationship Id="rId2634" Type="http://schemas.openxmlformats.org/officeDocument/2006/relationships/hyperlink" Target="file:///C:\Users\Thomas%20Huet\Desktop\Documentation%20arch&#233;ologique%20li&#233;e%20&#224;%20la%20th&#232;se\Cultures.docx" TargetMode="External"/><Relationship Id="rId8263" Type="http://schemas.openxmlformats.org/officeDocument/2006/relationships/hyperlink" Target="file:///C:\Users\Thomas%20Huet\Desktop\Documentation%20arch&#233;ologique%20li&#233;e%20&#224;%20la%20th&#232;se\Cultures.docx" TargetMode="External"/><Relationship Id="rId9661" Type="http://schemas.openxmlformats.org/officeDocument/2006/relationships/hyperlink" Target="file:///C:\Users\Thomas%20Huet\Desktop\Documentation%20arch&#233;ologique%20li&#233;e%20&#224;%20la%20th&#232;se\Cultures.docx" TargetMode="External"/><Relationship Id="rId11177" Type="http://schemas.openxmlformats.org/officeDocument/2006/relationships/hyperlink" Target="file:///C:\Users\Thomas%20Huet\Desktop\Documentation%20arch&#233;ologique%20li&#233;e%20&#224;%20la%20th&#232;se\Cultures.docx" TargetMode="External"/><Relationship Id="rId11591" Type="http://schemas.openxmlformats.org/officeDocument/2006/relationships/hyperlink" Target="file:///C:\Users\Thomas%20Huet\Desktop\Documentation%20arch&#233;ologique%20li&#233;e%20&#224;%20la%20th&#232;se\Cultures.docx" TargetMode="External"/><Relationship Id="rId12228" Type="http://schemas.openxmlformats.org/officeDocument/2006/relationships/hyperlink" Target="file:///C:\Users\Thomas%20Huet\Desktop\Documentation%20arch&#233;ologique%20li&#233;e%20&#224;%20la%20th&#232;se\Sites.docx" TargetMode="External"/><Relationship Id="rId12642" Type="http://schemas.openxmlformats.org/officeDocument/2006/relationships/hyperlink" Target="file:///C:\Users\Thomas%20Huet\Desktop\Documentation%20arch&#233;ologique%20li&#233;e%20&#224;%20la%20th&#232;se\Cultures.docx" TargetMode="External"/><Relationship Id="rId606" Type="http://schemas.openxmlformats.org/officeDocument/2006/relationships/hyperlink" Target="file:///C:\Users\Thomas%20Huet\Desktop\Documentation%20arch&#233;ologique%20li&#233;e%20&#224;%20la%20th&#232;se\Sites.docx" TargetMode="External"/><Relationship Id="rId1650" Type="http://schemas.openxmlformats.org/officeDocument/2006/relationships/hyperlink" Target="file:///C:\Users\Thomas%20Huet\Desktop\Documentation%20arch&#233;ologique%20li&#233;e%20&#224;%20la%20th&#232;se\Cultures.docx" TargetMode="External"/><Relationship Id="rId2701" Type="http://schemas.openxmlformats.org/officeDocument/2006/relationships/hyperlink" Target="file:///C:\Users\Thomas%20Huet\Desktop\Documentation%20arch&#233;ologique%20li&#233;e%20&#224;%20la%20th&#232;se\Sites.docx" TargetMode="External"/><Relationship Id="rId5857" Type="http://schemas.openxmlformats.org/officeDocument/2006/relationships/hyperlink" Target="file:///C:\Users\Thomas%20Huet\Desktop\Documentation%20arch&#233;ologique%20li&#233;e%20&#224;%20la%20th&#232;se\Cultures.docx" TargetMode="External"/><Relationship Id="rId6908" Type="http://schemas.openxmlformats.org/officeDocument/2006/relationships/hyperlink" Target="file:///C:\Users\Thomas%20Huet\Desktop\Documentation%20arch&#233;ologique%20li&#233;e%20&#224;%20la%20th&#232;se\Sites.docx" TargetMode="External"/><Relationship Id="rId9314" Type="http://schemas.openxmlformats.org/officeDocument/2006/relationships/hyperlink" Target="file:///C:\Users\Thomas%20Huet\Desktop\Documentation%20arch&#233;ologique%20li&#233;e%20&#224;%20la%20th&#232;se\Sites.docx" TargetMode="External"/><Relationship Id="rId10193" Type="http://schemas.openxmlformats.org/officeDocument/2006/relationships/hyperlink" Target="file:///C:\Users\Thomas%20Huet\Desktop\Documentation%20arch&#233;ologique%20li&#233;e%20&#224;%20la%20th&#232;se\Cultures.docx" TargetMode="External"/><Relationship Id="rId11244" Type="http://schemas.openxmlformats.org/officeDocument/2006/relationships/hyperlink" Target="file:///C:\Users\Thomas%20Huet\Desktop\Documentation%20arch&#233;ologique%20li&#233;e%20&#224;%20la%20th&#232;se\Cultures.docx" TargetMode="External"/><Relationship Id="rId1303" Type="http://schemas.openxmlformats.org/officeDocument/2006/relationships/hyperlink" Target="file:///C:\Users\Thomas%20Huet\Desktop\Documentation%20arch&#233;ologique%20li&#233;e%20&#224;%20la%20th&#232;se\Sites.docx" TargetMode="External"/><Relationship Id="rId4459" Type="http://schemas.openxmlformats.org/officeDocument/2006/relationships/hyperlink" Target="file:///C:\Users\Thomas%20Huet\Desktop\Documentation%20arch&#233;ologique%20li&#233;e%20&#224;%20la%20th&#232;se\Cultures.docx" TargetMode="External"/><Relationship Id="rId4873" Type="http://schemas.openxmlformats.org/officeDocument/2006/relationships/hyperlink" Target="file:///C:\Users\Thomas%20Huet\Desktop\Documentation%20arch&#233;ologique%20li&#233;e%20&#224;%20la%20th&#232;se\Cultures.docx" TargetMode="External"/><Relationship Id="rId5924" Type="http://schemas.openxmlformats.org/officeDocument/2006/relationships/hyperlink" Target="file:///C:\Users\Thomas%20Huet\Desktop\Documentation%20arch&#233;ologique%20li&#233;e%20&#224;%20la%20th&#232;se\Cultures.docx" TargetMode="External"/><Relationship Id="rId8330" Type="http://schemas.openxmlformats.org/officeDocument/2006/relationships/hyperlink" Target="file:///C:\Users\Thomas%20Huet\Desktop\Documentation%20arch&#233;ologique%20li&#233;e%20&#224;%20la%20th&#232;se\Sites.docx" TargetMode="External"/><Relationship Id="rId10260" Type="http://schemas.openxmlformats.org/officeDocument/2006/relationships/hyperlink" Target="file:///C:\Users\Thomas%20Huet\Desktop\Documentation%20arch&#233;ologique%20li&#233;e%20&#224;%20la%20th&#232;se\Sites.docx" TargetMode="External"/><Relationship Id="rId11311" Type="http://schemas.openxmlformats.org/officeDocument/2006/relationships/hyperlink" Target="file:///C:\Users\Thomas%20Huet\Desktop\Documentation%20arch&#233;ologique%20li&#233;e%20&#224;%20la%20th&#232;se\Cultures.docx" TargetMode="External"/><Relationship Id="rId14467" Type="http://schemas.openxmlformats.org/officeDocument/2006/relationships/hyperlink" Target="file:///C:\Users\Thomas%20Huet\Desktop\Documentation%20arch&#233;ologique%20li&#233;e%20&#224;%20la%20th&#232;se\Sites.docx" TargetMode="External"/><Relationship Id="rId3475" Type="http://schemas.openxmlformats.org/officeDocument/2006/relationships/hyperlink" Target="file:///C:\Users\Thomas%20Huet\Desktop\Documentation%20arch&#233;ologique%20li&#233;e%20&#224;%20la%20th&#232;se\Cultures.docx" TargetMode="External"/><Relationship Id="rId4526" Type="http://schemas.openxmlformats.org/officeDocument/2006/relationships/hyperlink" Target="file:///C:\Users\Thomas%20Huet\Desktop\Documentation%20arch&#233;ologique%20li&#233;e%20&#224;%20la%20th&#232;se\Sites.docx" TargetMode="External"/><Relationship Id="rId4940" Type="http://schemas.openxmlformats.org/officeDocument/2006/relationships/hyperlink" Target="file:///C:\Users\Thomas%20Huet\Desktop\Documentation%20arch&#233;ologique%20li&#233;e%20&#224;%20la%20th&#232;se\Cultures.docx" TargetMode="External"/><Relationship Id="rId13069" Type="http://schemas.openxmlformats.org/officeDocument/2006/relationships/hyperlink" Target="file:///C:\Users\Thomas%20Huet\Desktop\Documentation%20arch&#233;ologique%20li&#233;e%20&#224;%20la%20th&#232;se\Sites.docx" TargetMode="External"/><Relationship Id="rId13483" Type="http://schemas.openxmlformats.org/officeDocument/2006/relationships/hyperlink" Target="file:///C:\Users\Thomas%20Huet\Desktop\Documentation%20arch&#233;ologique%20li&#233;e%20&#224;%20la%20th&#232;se\Sites.docx" TargetMode="External"/><Relationship Id="rId396" Type="http://schemas.openxmlformats.org/officeDocument/2006/relationships/hyperlink" Target="file:///C:\Users\Thomas%20Huet\Desktop\Documentation%20arch&#233;ologique%20li&#233;e%20&#224;%20la%20th&#232;se\Sites.docx" TargetMode="External"/><Relationship Id="rId2077" Type="http://schemas.openxmlformats.org/officeDocument/2006/relationships/hyperlink" Target="file:///C:\Users\Thomas%20Huet\Desktop\Documentation%20arch&#233;ologique%20li&#233;e%20&#224;%20la%20th&#232;se\Sites.docx" TargetMode="External"/><Relationship Id="rId2491" Type="http://schemas.openxmlformats.org/officeDocument/2006/relationships/hyperlink" Target="file:///C:\Users\Thomas%20Huet\Desktop\Documentation%20arch&#233;ologique%20li&#233;e%20&#224;%20la%20th&#232;se\Cultures.docx" TargetMode="External"/><Relationship Id="rId3128" Type="http://schemas.openxmlformats.org/officeDocument/2006/relationships/hyperlink" Target="file:///C:\Users\Thomas%20Huet\Desktop\Documentation%20arch&#233;ologique%20li&#233;e%20&#224;%20la%20th&#232;se\Cultures.docx" TargetMode="External"/><Relationship Id="rId3542" Type="http://schemas.openxmlformats.org/officeDocument/2006/relationships/hyperlink" Target="file:///C:\Users\Thomas%20Huet\Desktop\Documentation%20arch&#233;ologique%20li&#233;e%20&#224;%20la%20th&#232;se\Cultures.docx" TargetMode="External"/><Relationship Id="rId6698" Type="http://schemas.openxmlformats.org/officeDocument/2006/relationships/hyperlink" Target="file:///C:\Users\Thomas%20Huet\Desktop\Documentation%20arch&#233;ologique%20li&#233;e%20&#224;%20la%20th&#232;se\Cultures.docx" TargetMode="External"/><Relationship Id="rId7749" Type="http://schemas.openxmlformats.org/officeDocument/2006/relationships/hyperlink" Target="file:///C:\Users\Thomas%20Huet\Desktop\Documentation%20arch&#233;ologique%20li&#233;e%20&#224;%20la%20th&#232;se\Cultures.docx" TargetMode="External"/><Relationship Id="rId12085" Type="http://schemas.openxmlformats.org/officeDocument/2006/relationships/hyperlink" Target="file:///C:\Users\Thomas%20Huet\Desktop\Documentation%20arch&#233;ologique%20li&#233;e%20&#224;%20la%20th&#232;se\Cultures.docx" TargetMode="External"/><Relationship Id="rId13136" Type="http://schemas.openxmlformats.org/officeDocument/2006/relationships/hyperlink" Target="Sites.docx" TargetMode="External"/><Relationship Id="rId14534" Type="http://schemas.openxmlformats.org/officeDocument/2006/relationships/hyperlink" Target="file:///C:\Users\Thomas%20Huet\Desktop\Documentation%20arch&#233;ologique%20li&#233;e%20&#224;%20la%20th&#232;se\Cultures.docx" TargetMode="External"/><Relationship Id="rId463" Type="http://schemas.openxmlformats.org/officeDocument/2006/relationships/hyperlink" Target="file:///C:\Users\Thomas%20Huet\Desktop\Documentation%20arch&#233;ologique%20li&#233;e%20&#224;%20la%20th&#232;se\Sites.docx" TargetMode="External"/><Relationship Id="rId1093" Type="http://schemas.openxmlformats.org/officeDocument/2006/relationships/hyperlink" Target="file:///C:\Users\Thomas%20Huet\Desktop\Documentation%20arch&#233;ologique%20li&#233;e%20&#224;%20la%20th&#232;se\Cultures.docx" TargetMode="External"/><Relationship Id="rId2144" Type="http://schemas.openxmlformats.org/officeDocument/2006/relationships/hyperlink" Target="file:///C:\Users\Thomas%20Huet\Desktop\Documentation%20arch&#233;ologique%20li&#233;e%20&#224;%20la%20th&#232;se\Cultures.docx" TargetMode="External"/><Relationship Id="rId9171" Type="http://schemas.openxmlformats.org/officeDocument/2006/relationships/hyperlink" Target="file:///C:\Users\Thomas%20Huet\Desktop\Documentation%20arch&#233;ologique%20li&#233;e%20&#224;%20la%20th&#232;se\Sites.docx" TargetMode="External"/><Relationship Id="rId13550" Type="http://schemas.openxmlformats.org/officeDocument/2006/relationships/hyperlink" Target="file:///C:\Users\Thomas%20Huet\Desktop\Documentation%20arch&#233;ologique%20li&#233;e%20&#224;%20la%20th&#232;se\Sites.docx" TargetMode="External"/><Relationship Id="rId116" Type="http://schemas.openxmlformats.org/officeDocument/2006/relationships/hyperlink" Target="file:///C:\Users\Thomas%20Huet\Desktop\Documentation%20arch&#233;ologique%20li&#233;e%20&#224;%20la%20th&#232;se\Cultures.docx" TargetMode="External"/><Relationship Id="rId530" Type="http://schemas.openxmlformats.org/officeDocument/2006/relationships/hyperlink" Target="file:///C:\Users\Thomas%20Huet\Desktop\Documentation%20arch&#233;ologique%20li&#233;e%20&#224;%20la%20th&#232;se\Cultures.docx" TargetMode="External"/><Relationship Id="rId1160" Type="http://schemas.openxmlformats.org/officeDocument/2006/relationships/hyperlink" Target="file:///C:\Users\Thomas%20Huet\Desktop\Documentation%20arch&#233;ologique%20li&#233;e%20&#224;%20la%20th&#232;se\Cultures.docx" TargetMode="External"/><Relationship Id="rId2211" Type="http://schemas.openxmlformats.org/officeDocument/2006/relationships/hyperlink" Target="file:///C:\Users\Thomas%20Huet\Desktop\Documentation%20arch&#233;ologique%20li&#233;e%20&#224;%20la%20th&#232;se\Cultures.docx" TargetMode="External"/><Relationship Id="rId5367" Type="http://schemas.openxmlformats.org/officeDocument/2006/relationships/hyperlink" Target="file:///C:\Users\Thomas%20Huet\Desktop\Documentation%20arch&#233;ologique%20li&#233;e%20&#224;%20la%20th&#232;se\Sites.docx" TargetMode="External"/><Relationship Id="rId6765" Type="http://schemas.openxmlformats.org/officeDocument/2006/relationships/hyperlink" Target="file:///C:\Users\Thomas%20Huet\Desktop\Documentation%20arch&#233;ologique%20li&#233;e%20&#224;%20la%20th&#232;se\Cultures.docx" TargetMode="External"/><Relationship Id="rId7816" Type="http://schemas.openxmlformats.org/officeDocument/2006/relationships/hyperlink" Target="file:///C:\Users\Thomas%20Huet\Desktop\Documentation%20arch&#233;ologique%20li&#233;e%20&#224;%20la%20th&#232;se\Sites.docx" TargetMode="External"/><Relationship Id="rId12152" Type="http://schemas.openxmlformats.org/officeDocument/2006/relationships/hyperlink" Target="file:///C:\Users\Thomas%20Huet\Desktop\Documentation%20arch&#233;ologique%20li&#233;e%20&#224;%20la%20th&#232;se\Cultures.docx" TargetMode="External"/><Relationship Id="rId13203" Type="http://schemas.openxmlformats.org/officeDocument/2006/relationships/hyperlink" Target="file:///C:\Users\Thomas%20Huet\Desktop\Documentation%20arch&#233;ologique%20li&#233;e%20&#224;%20la%20th&#232;se\Cultures.docx" TargetMode="External"/><Relationship Id="rId5781" Type="http://schemas.openxmlformats.org/officeDocument/2006/relationships/hyperlink" Target="file:///C:\Users\Thomas%20Huet\Desktop\Documentation%20arch&#233;ologique%20li&#233;e%20&#224;%20la%20th&#232;se\Cultures.docx" TargetMode="External"/><Relationship Id="rId6418" Type="http://schemas.openxmlformats.org/officeDocument/2006/relationships/hyperlink" Target="file:///C:\Users\Thomas%20Huet\Desktop\Documentation%20arch&#233;ologique%20li&#233;e%20&#224;%20la%20th&#232;se\Cultures.docx" TargetMode="External"/><Relationship Id="rId6832" Type="http://schemas.openxmlformats.org/officeDocument/2006/relationships/hyperlink" Target="file:///C:\Users\Thomas%20Huet\Desktop\Documentation%20arch&#233;ologique%20li&#233;e%20&#224;%20la%20th&#232;se\Cultures.docx" TargetMode="External"/><Relationship Id="rId9988" Type="http://schemas.openxmlformats.org/officeDocument/2006/relationships/hyperlink" Target="file:///C:\Users\Thomas%20Huet\Desktop\Documentation%20arch&#233;ologique%20li&#233;e%20&#224;%20la%20th&#232;se\Cultures.docx" TargetMode="External"/><Relationship Id="rId12969" Type="http://schemas.openxmlformats.org/officeDocument/2006/relationships/hyperlink" Target="file:///C:\Users\Thomas%20Huet\Desktop\Documentation%20arch&#233;ologique%20li&#233;e%20&#224;%20la%20th&#232;se\DescriptionRoches.docx" TargetMode="External"/><Relationship Id="rId1977" Type="http://schemas.openxmlformats.org/officeDocument/2006/relationships/hyperlink" Target="file:///C:\Users\Thomas%20Huet\Desktop\Documentation%20arch&#233;ologique%20li&#233;e%20&#224;%20la%20th&#232;se\Sites.docx" TargetMode="External"/><Relationship Id="rId4383" Type="http://schemas.openxmlformats.org/officeDocument/2006/relationships/hyperlink" Target="file:///C:\Users\Thomas%20Huet\Desktop\Documentation%20arch&#233;ologique%20li&#233;e%20&#224;%20la%20th&#232;se\Cultures.docx" TargetMode="External"/><Relationship Id="rId5434" Type="http://schemas.openxmlformats.org/officeDocument/2006/relationships/hyperlink" Target="file:///C:\Users\Thomas%20Huet\Desktop\Documentation%20arch&#233;ologique%20li&#233;e%20&#224;%20la%20th&#232;se\Sites.docx" TargetMode="External"/><Relationship Id="rId14391" Type="http://schemas.openxmlformats.org/officeDocument/2006/relationships/hyperlink" Target="file:///C:\Users\Thomas%20Huet\Desktop\Documentation%20arch&#233;ologique%20li&#233;e%20&#224;%20la%20th&#232;se\Cultures.docx" TargetMode="External"/><Relationship Id="rId4036" Type="http://schemas.openxmlformats.org/officeDocument/2006/relationships/hyperlink" Target="file:///C:\Users\Thomas%20Huet\Desktop\Documentation%20arch&#233;ologique%20li&#233;e%20&#224;%20la%20th&#232;se\Sites.docx" TargetMode="External"/><Relationship Id="rId4450" Type="http://schemas.openxmlformats.org/officeDocument/2006/relationships/hyperlink" Target="file:///C:\Users\Thomas%20Huet\Desktop\Documentation%20arch&#233;ologique%20li&#233;e%20&#224;%20la%20th&#232;se\Cultures.docx" TargetMode="External"/><Relationship Id="rId5501" Type="http://schemas.openxmlformats.org/officeDocument/2006/relationships/hyperlink" Target="file:///C:\Users\Thomas%20Huet\Desktop\Documentation%20arch&#233;ologique%20li&#233;e%20&#224;%20la%20th&#232;se\Cultures.docx" TargetMode="External"/><Relationship Id="rId8657" Type="http://schemas.openxmlformats.org/officeDocument/2006/relationships/hyperlink" Target="file:///C:\Users\Thomas%20Huet\Desktop\Documentation%20arch&#233;ologique%20li&#233;e%20&#224;%20la%20th&#232;se\Sites.docx" TargetMode="External"/><Relationship Id="rId9708" Type="http://schemas.openxmlformats.org/officeDocument/2006/relationships/hyperlink" Target="file:///C:\Users\Thomas%20Huet\Desktop\Documentation%20arch&#233;ologique%20li&#233;e%20&#224;%20la%20th&#232;se\Sites.docx" TargetMode="External"/><Relationship Id="rId10587" Type="http://schemas.openxmlformats.org/officeDocument/2006/relationships/hyperlink" Target="file:///C:\Users\Thomas%20Huet\Desktop\Documentation%20arch&#233;ologique%20li&#233;e%20&#224;%20la%20th&#232;se\Sites.docx" TargetMode="External"/><Relationship Id="rId11638" Type="http://schemas.openxmlformats.org/officeDocument/2006/relationships/hyperlink" Target="file:///C:\Users\Thomas%20Huet\Desktop\Documentation%20arch&#233;ologique%20li&#233;e%20&#224;%20la%20th&#232;se\Cultures.docx" TargetMode="External"/><Relationship Id="rId11985" Type="http://schemas.openxmlformats.org/officeDocument/2006/relationships/hyperlink" Target="file:///C:\Users\Thomas%20Huet\Desktop\Documentation%20arch&#233;ologique%20li&#233;e%20&#224;%20la%20th&#232;se\Sites.docx" TargetMode="External"/><Relationship Id="rId14044" Type="http://schemas.openxmlformats.org/officeDocument/2006/relationships/hyperlink" Target="file:///C:\Users\Thomas%20Huet\Desktop\Documentation%20arch&#233;ologique%20li&#233;e%20&#224;%20la%20th&#232;se\Sites.docx" TargetMode="External"/><Relationship Id="rId3052" Type="http://schemas.openxmlformats.org/officeDocument/2006/relationships/hyperlink" Target="file:///C:\Users\Thomas%20Huet\Desktop\Documentation%20arch&#233;ologique%20li&#233;e%20&#224;%20la%20th&#232;se\Cultures.docx" TargetMode="External"/><Relationship Id="rId4103" Type="http://schemas.openxmlformats.org/officeDocument/2006/relationships/hyperlink" Target="file:///C:\Users\Thomas%20Huet\Desktop\Documentation%20arch&#233;ologique%20li&#233;e%20&#224;%20la%20th&#232;se\Cultures.docx" TargetMode="External"/><Relationship Id="rId7259" Type="http://schemas.openxmlformats.org/officeDocument/2006/relationships/hyperlink" Target="file:///C:\Users\Thomas%20Huet\Desktop\Documentation%20arch&#233;ologique%20li&#233;e%20&#224;%20la%20th&#232;se\Sites.docx" TargetMode="External"/><Relationship Id="rId7673" Type="http://schemas.openxmlformats.org/officeDocument/2006/relationships/hyperlink" Target="file:///C:\Users\Thomas%20Huet\Desktop\Documentation%20arch&#233;ologique%20li&#233;e%20&#224;%20la%20th&#232;se\Sites.docx" TargetMode="External"/><Relationship Id="rId8724" Type="http://schemas.openxmlformats.org/officeDocument/2006/relationships/hyperlink" Target="file:///C:\Users\Thomas%20Huet\Desktop\Documentation%20arch&#233;ologique%20li&#233;e%20&#224;%20la%20th&#232;se\Sites.docx" TargetMode="External"/><Relationship Id="rId13060" Type="http://schemas.openxmlformats.org/officeDocument/2006/relationships/hyperlink" Target="file:///C:\Users\Thomas%20Huet\Desktop\Documentation%20arch&#233;ologique%20li&#233;e%20&#224;%20la%20th&#232;se\Sites.docx" TargetMode="External"/><Relationship Id="rId14111" Type="http://schemas.openxmlformats.org/officeDocument/2006/relationships/hyperlink" Target="file:///C:\Users\Thomas%20Huet\Desktop\Documentation%20arch&#233;ologique%20li&#233;e%20&#224;%20la%20th&#232;se\Cultures.docx" TargetMode="External"/><Relationship Id="rId6275" Type="http://schemas.openxmlformats.org/officeDocument/2006/relationships/hyperlink" Target="file:///C:\Users\Thomas%20Huet\Desktop\Documentation%20arch&#233;ologique%20li&#233;e%20&#224;%20la%20th&#232;se\Cultures.docx" TargetMode="External"/><Relationship Id="rId7326" Type="http://schemas.openxmlformats.org/officeDocument/2006/relationships/hyperlink" Target="file:///C:\Users\Thomas%20Huet\Desktop\Documentation%20arch&#233;ologique%20li&#233;e%20&#224;%20la%20th&#232;se\Cultures.docx" TargetMode="External"/><Relationship Id="rId10654" Type="http://schemas.openxmlformats.org/officeDocument/2006/relationships/hyperlink" Target="file:///C:\Users\Thomas%20Huet\Desktop\Documentation%20arch&#233;ologique%20li&#233;e%20&#224;%20la%20th&#232;se\Cultures.docx" TargetMode="External"/><Relationship Id="rId11705" Type="http://schemas.openxmlformats.org/officeDocument/2006/relationships/hyperlink" Target="file:///C:\Users\Thomas%20Huet\Desktop\Documentation%20arch&#233;ologique%20li&#233;e%20&#224;%20la%20th&#232;se\Cultures.docx" TargetMode="External"/><Relationship Id="rId3869" Type="http://schemas.openxmlformats.org/officeDocument/2006/relationships/hyperlink" Target="file:///C:\Users\Thomas%20Huet\Desktop\Documentation%20arch&#233;ologique%20li&#233;e%20&#224;%20la%20th&#232;se\Cultures.docx" TargetMode="External"/><Relationship Id="rId5291" Type="http://schemas.openxmlformats.org/officeDocument/2006/relationships/hyperlink" Target="file:///C:\Users\Thomas%20Huet\Desktop\Documentation%20arch&#233;ologique%20li&#233;e%20&#224;%20la%20th&#232;se\Cultures.docx" TargetMode="External"/><Relationship Id="rId6342" Type="http://schemas.openxmlformats.org/officeDocument/2006/relationships/hyperlink" Target="file:///C:\Users\Thomas%20Huet\Desktop\Documentation%20arch&#233;ologique%20li&#233;e%20&#224;%20la%20th&#232;se\Cultures.docx" TargetMode="External"/><Relationship Id="rId7740" Type="http://schemas.openxmlformats.org/officeDocument/2006/relationships/hyperlink" Target="file:///C:\Users\Thomas%20Huet\Desktop\Documentation%20arch&#233;ologique%20li&#233;e%20&#224;%20la%20th&#232;se\Cultures.docx" TargetMode="External"/><Relationship Id="rId9498" Type="http://schemas.openxmlformats.org/officeDocument/2006/relationships/hyperlink" Target="file:///C:\Users\Thomas%20Huet\Desktop\Documentation%20arch&#233;ologique%20li&#233;e%20&#224;%20la%20th&#232;se\Sites.docx" TargetMode="External"/><Relationship Id="rId10307" Type="http://schemas.openxmlformats.org/officeDocument/2006/relationships/hyperlink" Target="file:///C:\Users\Thomas%20Huet\Desktop\Documentation%20arch&#233;ologique%20li&#233;e%20&#224;%20la%20th&#232;se\Sites.docx" TargetMode="External"/><Relationship Id="rId10721" Type="http://schemas.openxmlformats.org/officeDocument/2006/relationships/hyperlink" Target="file:///C:\Users\Thomas%20Huet\Desktop\Documentation%20arch&#233;ologique%20li&#233;e%20&#224;%20la%20th&#232;se\Sites.docx" TargetMode="External"/><Relationship Id="rId13877" Type="http://schemas.openxmlformats.org/officeDocument/2006/relationships/hyperlink" Target="file:///C:\Users\Thomas%20Huet\Desktop\Documentation%20arch&#233;ologique%20li&#233;e%20&#224;%20la%20th&#232;se\Environnement.docx" TargetMode="External"/><Relationship Id="rId2885" Type="http://schemas.openxmlformats.org/officeDocument/2006/relationships/hyperlink" Target="file:///C:\Users\Thomas%20Huet\Desktop\Documentation%20arch&#233;ologique%20li&#233;e%20&#224;%20la%20th&#232;se\Cultures.docx" TargetMode="External"/><Relationship Id="rId3936" Type="http://schemas.openxmlformats.org/officeDocument/2006/relationships/hyperlink" Target="file:///C:\Users\Thomas%20Huet\Desktop\Documentation%20arch&#233;ologique%20li&#233;e%20&#224;%20la%20th&#232;se\Cultures.docx" TargetMode="External"/><Relationship Id="rId12479" Type="http://schemas.openxmlformats.org/officeDocument/2006/relationships/hyperlink" Target="file:///C:\Users\Thomas%20Huet\Desktop\Documentation%20arch&#233;ologique%20li&#233;e%20&#224;%20la%20th&#232;se\Cultures.docx" TargetMode="External"/><Relationship Id="rId12893" Type="http://schemas.openxmlformats.org/officeDocument/2006/relationships/hyperlink" Target="file:///C:\Users\Thomas%20Huet\Desktop\Documentation%20arch&#233;ologique%20li&#233;e%20&#224;%20la%20th&#232;se\Sites.docx" TargetMode="External"/><Relationship Id="rId13944" Type="http://schemas.openxmlformats.org/officeDocument/2006/relationships/hyperlink" Target="file:///C:\Users\Thomas%20Huet\Desktop\Documentation%20arch&#233;ologique%20li&#233;e%20&#224;%20la%20th&#232;se\Environnement.docx" TargetMode="External"/><Relationship Id="rId857" Type="http://schemas.openxmlformats.org/officeDocument/2006/relationships/hyperlink" Target="file:///C:\Users\Thomas%20Huet\Desktop\Documentation%20arch&#233;ologique%20li&#233;e%20&#224;%20la%20th&#232;se\Cultures.docx" TargetMode="External"/><Relationship Id="rId1487" Type="http://schemas.openxmlformats.org/officeDocument/2006/relationships/hyperlink" Target="file:///C:\Users\Thomas%20Huet\Desktop\Documentation%20arch&#233;ologique%20li&#233;e%20&#224;%20la%20th&#232;se\Sites.docx" TargetMode="External"/><Relationship Id="rId2538" Type="http://schemas.openxmlformats.org/officeDocument/2006/relationships/hyperlink" Target="file:///C:\Users\Thomas%20Huet\Desktop\Documentation%20arch&#233;ologique%20li&#233;e%20&#224;%20la%20th&#232;se\Analyses%20Statistiques.docx" TargetMode="External"/><Relationship Id="rId2952" Type="http://schemas.openxmlformats.org/officeDocument/2006/relationships/hyperlink" Target="file:///C:\Users\Thomas%20Huet\Desktop\Documentation%20arch&#233;ologique%20li&#233;e%20&#224;%20la%20th&#232;se\Cultures.docx" TargetMode="External"/><Relationship Id="rId9565" Type="http://schemas.openxmlformats.org/officeDocument/2006/relationships/hyperlink" Target="file:///C:\Users\Thomas%20Huet\Desktop\Documentation%20arch&#233;ologique%20li&#233;e%20&#224;%20la%20th&#232;se\Sites.docx" TargetMode="External"/><Relationship Id="rId11495" Type="http://schemas.openxmlformats.org/officeDocument/2006/relationships/hyperlink" Target="Sites.docx" TargetMode="External"/><Relationship Id="rId12546" Type="http://schemas.openxmlformats.org/officeDocument/2006/relationships/hyperlink" Target="file:///C:\Users\Thomas%20Huet\Desktop\Documentation%20arch&#233;ologique%20li&#233;e%20&#224;%20la%20th&#232;se\Cultures.docx" TargetMode="External"/><Relationship Id="rId924" Type="http://schemas.openxmlformats.org/officeDocument/2006/relationships/hyperlink" Target="file:///C:\Users\Thomas%20Huet\Desktop\Documentation%20arch&#233;ologique%20li&#233;e%20&#224;%20la%20th&#232;se\Sites.docx" TargetMode="External"/><Relationship Id="rId1554" Type="http://schemas.openxmlformats.org/officeDocument/2006/relationships/hyperlink" Target="file:///C:\Users\Thomas%20Huet\Desktop\Documentation%20arch&#233;ologique%20li&#233;e%20&#224;%20la%20th&#232;se\Sites.docx" TargetMode="External"/><Relationship Id="rId2605" Type="http://schemas.openxmlformats.org/officeDocument/2006/relationships/hyperlink" Target="file:///C:\Users\Thomas%20Huet\Desktop\Documentation%20arch&#233;ologique%20li&#233;e%20&#224;%20la%20th&#232;se\Cultures.docx" TargetMode="External"/><Relationship Id="rId5011" Type="http://schemas.openxmlformats.org/officeDocument/2006/relationships/hyperlink" Target="file:///C:\Users\Thomas%20Huet\Desktop\Documentation%20arch&#233;ologique%20li&#233;e%20&#224;%20la%20th&#232;se\Cultures.docx" TargetMode="External"/><Relationship Id="rId8167" Type="http://schemas.openxmlformats.org/officeDocument/2006/relationships/hyperlink" Target="file:///C:\Users\Thomas%20Huet\Desktop\Documentation%20arch&#233;ologique%20li&#233;e%20&#224;%20la%20th&#232;se\Sites.docx" TargetMode="External"/><Relationship Id="rId8581" Type="http://schemas.openxmlformats.org/officeDocument/2006/relationships/hyperlink" Target="file:///C:\Users\Thomas%20Huet\Desktop\Documentation%20arch&#233;ologique%20li&#233;e%20&#224;%20la%20th&#232;se\Sites.docx" TargetMode="External"/><Relationship Id="rId9218" Type="http://schemas.openxmlformats.org/officeDocument/2006/relationships/hyperlink" Target="file:///C:\Users\Thomas%20Huet\Desktop\Documentation%20arch&#233;ologique%20li&#233;e%20&#224;%20la%20th&#232;se\Sites.docx" TargetMode="External"/><Relationship Id="rId9632" Type="http://schemas.openxmlformats.org/officeDocument/2006/relationships/hyperlink" Target="file:///C:\Users\Thomas%20Huet\Desktop\Documentation%20arch&#233;ologique%20li&#233;e%20&#224;%20la%20th&#232;se\Cultures.docx" TargetMode="External"/><Relationship Id="rId10097" Type="http://schemas.openxmlformats.org/officeDocument/2006/relationships/hyperlink" Target="file:///C:\Users\Thomas%20Huet\Desktop\Documentation%20arch&#233;ologique%20li&#233;e%20&#224;%20la%20th&#232;se\Cultures.docx" TargetMode="External"/><Relationship Id="rId11148" Type="http://schemas.openxmlformats.org/officeDocument/2006/relationships/hyperlink" Target="file:///C:\Users\Thomas%20Huet\Desktop\Documentation%20arch&#233;ologique%20li&#233;e%20&#224;%20la%20th&#232;se\Cultures.docx" TargetMode="External"/><Relationship Id="rId11562" Type="http://schemas.openxmlformats.org/officeDocument/2006/relationships/hyperlink" Target="file:///C:\Users\Thomas%20Huet\Desktop\Documentation%20arch&#233;ologique%20li&#233;e%20&#224;%20la%20th&#232;se\Cultures.docx" TargetMode="External"/><Relationship Id="rId12960" Type="http://schemas.openxmlformats.org/officeDocument/2006/relationships/hyperlink" Target="Sites.docx" TargetMode="External"/><Relationship Id="rId1207" Type="http://schemas.openxmlformats.org/officeDocument/2006/relationships/hyperlink" Target="file:///C:\Users\Thomas%20Huet\Desktop\Documentation%20arch&#233;ologique%20li&#233;e%20&#224;%20la%20th&#232;se\Cultures.docx" TargetMode="External"/><Relationship Id="rId1621" Type="http://schemas.openxmlformats.org/officeDocument/2006/relationships/hyperlink" Target="file:///C:\Users\Thomas%20Huet\Desktop\Documentation%20arch&#233;ologique%20li&#233;e%20&#224;%20la%20th&#232;se\Analyses%20Statistiques.docx" TargetMode="External"/><Relationship Id="rId4777" Type="http://schemas.openxmlformats.org/officeDocument/2006/relationships/hyperlink" Target="file:///C:\Users\Thomas%20Huet\Desktop\Documentation%20arch&#233;ologique%20li&#233;e%20&#224;%20la%20th&#232;se\Sites.docx" TargetMode="External"/><Relationship Id="rId5828" Type="http://schemas.openxmlformats.org/officeDocument/2006/relationships/hyperlink" Target="file:///C:\Users\Thomas%20Huet\Desktop\Documentation%20arch&#233;ologique%20li&#233;e%20&#224;%20la%20th&#232;se\Cultures.docx" TargetMode="External"/><Relationship Id="rId7183" Type="http://schemas.openxmlformats.org/officeDocument/2006/relationships/hyperlink" Target="file:///C:\Users\Thomas%20Huet\Desktop\Documentation%20arch&#233;ologique%20li&#233;e%20&#224;%20la%20th&#232;se\Cultures.docx" TargetMode="External"/><Relationship Id="rId8234" Type="http://schemas.openxmlformats.org/officeDocument/2006/relationships/hyperlink" Target="file:///C:\Users\Thomas%20Huet\Desktop\Documentation%20arch&#233;ologique%20li&#233;e%20&#224;%20la%20th&#232;se\Cultures.docx" TargetMode="External"/><Relationship Id="rId10164" Type="http://schemas.openxmlformats.org/officeDocument/2006/relationships/hyperlink" Target="file:///C:\Users\Thomas%20Huet\Desktop\Documentation%20arch&#233;ologique%20li&#233;e%20&#224;%20la%20th&#232;se\Cultures.docx" TargetMode="External"/><Relationship Id="rId11215" Type="http://schemas.openxmlformats.org/officeDocument/2006/relationships/hyperlink" Target="file:///C:\Users\Thomas%20Huet\Desktop\Documentation%20arch&#233;ologique%20li&#233;e%20&#224;%20la%20th&#232;se\Cultures.docx" TargetMode="External"/><Relationship Id="rId12613" Type="http://schemas.openxmlformats.org/officeDocument/2006/relationships/hyperlink" Target="file:///C:\Users\Thomas%20Huet\Desktop\Documentation%20arch&#233;ologique%20li&#233;e%20&#224;%20la%20th&#232;se\Cultures.docx" TargetMode="External"/><Relationship Id="rId3379" Type="http://schemas.openxmlformats.org/officeDocument/2006/relationships/hyperlink" Target="file:///C:\Users\Thomas%20Huet\Desktop\Documentation%20arch&#233;ologique%20li&#233;e%20&#224;%20la%20th&#232;se\Cultures.docx" TargetMode="External"/><Relationship Id="rId3793" Type="http://schemas.openxmlformats.org/officeDocument/2006/relationships/hyperlink" Target="file:///C:\Users\Thomas%20Huet\Desktop\Documentation%20arch&#233;ologique%20li&#233;e%20&#224;%20la%20th&#232;se\Sites.docx" TargetMode="External"/><Relationship Id="rId7250" Type="http://schemas.openxmlformats.org/officeDocument/2006/relationships/hyperlink" Target="file:///C:\Users\Thomas%20Huet\Desktop\Documentation%20arch&#233;ologique%20li&#233;e%20&#224;%20la%20th&#232;se\Cultures.docx" TargetMode="External"/><Relationship Id="rId8301" Type="http://schemas.openxmlformats.org/officeDocument/2006/relationships/hyperlink" Target="file:///C:\Users\Thomas%20Huet\Desktop\Documentation%20arch&#233;ologique%20li&#233;e%20&#224;%20la%20th&#232;se\Sites.docx" TargetMode="External"/><Relationship Id="rId2395" Type="http://schemas.openxmlformats.org/officeDocument/2006/relationships/hyperlink" Target="file:///C:\Users\Thomas%20Huet\Desktop\Documentation%20arch&#233;ologique%20li&#233;e%20&#224;%20la%20th&#232;se\Sites.docx" TargetMode="External"/><Relationship Id="rId3446" Type="http://schemas.openxmlformats.org/officeDocument/2006/relationships/hyperlink" Target="file:///C:\Users\Thomas%20Huet\Desktop\Documentation%20arch&#233;ologique%20li&#233;e%20&#224;%20la%20th&#232;se\Sites.docx" TargetMode="External"/><Relationship Id="rId4844" Type="http://schemas.openxmlformats.org/officeDocument/2006/relationships/hyperlink" Target="file:///C:\Users\Thomas%20Huet\Desktop\Documentation%20arch&#233;ologique%20li&#233;e%20&#224;%20la%20th&#232;se\Cultures.docx" TargetMode="External"/><Relationship Id="rId10231" Type="http://schemas.openxmlformats.org/officeDocument/2006/relationships/hyperlink" Target="file:///C:\Users\Thomas%20Huet\Desktop\Documentation%20arch&#233;ologique%20li&#233;e%20&#224;%20la%20th&#232;se\Sites.docx" TargetMode="External"/><Relationship Id="rId13387" Type="http://schemas.openxmlformats.org/officeDocument/2006/relationships/hyperlink" Target="file:///C:\Users\Thomas%20Huet\Desktop\Documentation%20arch&#233;ologique%20li&#233;e%20&#224;%20la%20th&#232;se\Sites.docx" TargetMode="External"/><Relationship Id="rId14438" Type="http://schemas.openxmlformats.org/officeDocument/2006/relationships/hyperlink" Target="file:///C:\Users\Thomas%20Huet\Desktop\Documentation%20arch&#233;ologique%20li&#233;e%20&#224;%20la%20th&#232;se\Sites.docx" TargetMode="External"/><Relationship Id="rId367" Type="http://schemas.openxmlformats.org/officeDocument/2006/relationships/hyperlink" Target="Sites.docx" TargetMode="External"/><Relationship Id="rId2048" Type="http://schemas.openxmlformats.org/officeDocument/2006/relationships/hyperlink" Target="file:///C:\Users\Thomas%20Huet\Desktop\Documentation%20arch&#233;ologique%20li&#233;e%20&#224;%20la%20th&#232;se\Cultures.docx" TargetMode="External"/><Relationship Id="rId3860" Type="http://schemas.openxmlformats.org/officeDocument/2006/relationships/hyperlink" Target="file:///C:\Users\Thomas%20Huet\Desktop\Documentation%20arch&#233;ologique%20li&#233;e%20&#224;%20la%20th&#232;se\Cultures.docx" TargetMode="External"/><Relationship Id="rId4911" Type="http://schemas.openxmlformats.org/officeDocument/2006/relationships/hyperlink" Target="file:///C:\Users\Thomas%20Huet\Desktop\Documentation%20arch&#233;ologique%20li&#233;e%20&#224;%20la%20th&#232;se\Cultures.docx" TargetMode="External"/><Relationship Id="rId9075" Type="http://schemas.openxmlformats.org/officeDocument/2006/relationships/hyperlink" Target="file:///C:\Users\Thomas%20Huet\Desktop\Documentation%20arch&#233;ologique%20li&#233;e%20&#224;%20la%20th&#232;se\Cultures.docx" TargetMode="External"/><Relationship Id="rId13454" Type="http://schemas.openxmlformats.org/officeDocument/2006/relationships/hyperlink" Target="file:///C:\Users\Thomas%20Huet\Desktop\Documentation%20arch&#233;ologique%20li&#233;e%20&#224;%20la%20th&#232;se\Sites.docx" TargetMode="External"/><Relationship Id="rId14505" Type="http://schemas.openxmlformats.org/officeDocument/2006/relationships/hyperlink" Target="file:///C:\Users\Thomas%20Huet\Desktop\Documentation%20arch&#233;ologique%20li&#233;e%20&#224;%20la%20th&#232;se\Cultures.docx" TargetMode="External"/><Relationship Id="rId781" Type="http://schemas.openxmlformats.org/officeDocument/2006/relationships/hyperlink" Target="file:///C:\Users\Thomas%20Huet\Desktop\Documentation%20arch&#233;ologique%20li&#233;e%20&#224;%20la%20th&#232;se\Sites.docx" TargetMode="External"/><Relationship Id="rId2462" Type="http://schemas.openxmlformats.org/officeDocument/2006/relationships/hyperlink" Target="file:///C:\Users\Thomas%20Huet\Desktop\Documentation%20arch&#233;ologique%20li&#233;e%20&#224;%20la%20th&#232;se\Cultures.docx" TargetMode="External"/><Relationship Id="rId3513" Type="http://schemas.openxmlformats.org/officeDocument/2006/relationships/hyperlink" Target="file:///C:\Users\Thomas%20Huet\Desktop\Documentation%20arch&#233;ologique%20li&#233;e%20&#224;%20la%20th&#232;se\Cultures.docx" TargetMode="External"/><Relationship Id="rId6669" Type="http://schemas.openxmlformats.org/officeDocument/2006/relationships/hyperlink" Target="file:///C:\Users\Thomas%20Huet\Desktop\Documentation%20arch&#233;ologique%20li&#233;e%20&#224;%20la%20th&#232;se\Sites.docx" TargetMode="External"/><Relationship Id="rId8091" Type="http://schemas.openxmlformats.org/officeDocument/2006/relationships/hyperlink" Target="file:///C:\Users\Thomas%20Huet\Desktop\Documentation%20arch&#233;ologique%20li&#233;e%20&#224;%20la%20th&#232;se\Sites.docx" TargetMode="External"/><Relationship Id="rId12056" Type="http://schemas.openxmlformats.org/officeDocument/2006/relationships/hyperlink" Target="file:///C:\Users\Thomas%20Huet\Desktop\Documentation%20arch&#233;ologique%20li&#233;e%20&#224;%20la%20th&#232;se\Sites.docx" TargetMode="External"/><Relationship Id="rId12470" Type="http://schemas.openxmlformats.org/officeDocument/2006/relationships/hyperlink" Target="file:///C:\Users\Thomas%20Huet\Desktop\Documentation%20arch&#233;ologique%20li&#233;e%20&#224;%20la%20th&#232;se\Cultures.docx" TargetMode="External"/><Relationship Id="rId13107" Type="http://schemas.openxmlformats.org/officeDocument/2006/relationships/hyperlink" Target="file:///C:\Users\Thomas%20Huet\Desktop\Documentation%20arch&#233;ologique%20li&#233;e%20&#224;%20la%20th&#232;se\Sites.docx" TargetMode="External"/><Relationship Id="rId13521" Type="http://schemas.openxmlformats.org/officeDocument/2006/relationships/hyperlink" Target="file:///C:\Users\Thomas%20Huet\Desktop\Documentation%20arch&#233;ologique%20li&#233;e%20&#224;%20la%20th&#232;se\Sites.docx" TargetMode="External"/><Relationship Id="rId434" Type="http://schemas.openxmlformats.org/officeDocument/2006/relationships/hyperlink" Target="file:///C:\Users\Thomas%20Huet\Desktop\Documentation%20arch&#233;ologique%20li&#233;e%20&#224;%20la%20th&#232;se\Cultures.docx" TargetMode="External"/><Relationship Id="rId1064" Type="http://schemas.openxmlformats.org/officeDocument/2006/relationships/hyperlink" Target="file:///C:\Users\Thomas%20Huet\Desktop\Documentation%20arch&#233;ologique%20li&#233;e%20&#224;%20la%20th&#232;se\Cultures.docx" TargetMode="External"/><Relationship Id="rId2115" Type="http://schemas.openxmlformats.org/officeDocument/2006/relationships/hyperlink" Target="file:///C:\Users\Thomas%20Huet\Desktop\Documentation%20arch&#233;ologique%20li&#233;e%20&#224;%20la%20th&#232;se\Cultures.docx" TargetMode="External"/><Relationship Id="rId5685" Type="http://schemas.openxmlformats.org/officeDocument/2006/relationships/hyperlink" Target="file:///C:\Users\Thomas%20Huet\Desktop\Documentation%20arch&#233;ologique%20li&#233;e%20&#224;%20la%20th&#232;se\Cultures.docx" TargetMode="External"/><Relationship Id="rId6736" Type="http://schemas.openxmlformats.org/officeDocument/2006/relationships/hyperlink" Target="file:///C:\Users\Thomas%20Huet\Desktop\Documentation%20arch&#233;ologique%20li&#233;e%20&#224;%20la%20th&#232;se\Cultures.docx" TargetMode="External"/><Relationship Id="rId9142" Type="http://schemas.openxmlformats.org/officeDocument/2006/relationships/hyperlink" Target="file:///C:\Users\Thomas%20Huet\Desktop\Documentation%20arch&#233;ologique%20li&#233;e%20&#224;%20la%20th&#232;se\Sites.docx" TargetMode="External"/><Relationship Id="rId11072" Type="http://schemas.openxmlformats.org/officeDocument/2006/relationships/hyperlink" Target="file:///C:\Users\Thomas%20Huet\Desktop\Documentation%20arch&#233;ologique%20li&#233;e%20&#224;%20la%20th&#232;se\Cultures.docx" TargetMode="External"/><Relationship Id="rId12123" Type="http://schemas.openxmlformats.org/officeDocument/2006/relationships/hyperlink" Target="file:///C:\Users\Thomas%20Huet\Desktop\Documentation%20arch&#233;ologique%20li&#233;e%20&#224;%20la%20th&#232;se\Cultures.docx" TargetMode="External"/><Relationship Id="rId501" Type="http://schemas.openxmlformats.org/officeDocument/2006/relationships/hyperlink" Target="file:///C:\Users\Thomas%20Huet\Desktop\Documentation%20arch&#233;ologique%20li&#233;e%20&#224;%20la%20th&#232;se\Cultures.docx" TargetMode="External"/><Relationship Id="rId1131" Type="http://schemas.openxmlformats.org/officeDocument/2006/relationships/hyperlink" Target="file:///C:\Users\Thomas%20Huet\Desktop\Documentation%20arch&#233;ologique%20li&#233;e%20&#224;%20la%20th&#232;se\Cultures.docx" TargetMode="External"/><Relationship Id="rId4287" Type="http://schemas.openxmlformats.org/officeDocument/2006/relationships/hyperlink" Target="file:///C:\Users\Thomas%20Huet\Desktop\Documentation%20arch&#233;ologique%20li&#233;e%20&#224;%20la%20th&#232;se\Sites.docx" TargetMode="External"/><Relationship Id="rId5338" Type="http://schemas.openxmlformats.org/officeDocument/2006/relationships/hyperlink" Target="file:///C:\Users\Thomas%20Huet\Desktop\Documentation%20arch&#233;ologique%20li&#233;e%20&#224;%20la%20th&#232;se\Sites.docx" TargetMode="External"/><Relationship Id="rId5752" Type="http://schemas.openxmlformats.org/officeDocument/2006/relationships/hyperlink" Target="file:///C:\Users\Thomas%20Huet\Desktop\Documentation%20arch&#233;ologique%20li&#233;e%20&#224;%20la%20th&#232;se\Sites.docx" TargetMode="External"/><Relationship Id="rId6803" Type="http://schemas.openxmlformats.org/officeDocument/2006/relationships/hyperlink" Target="file:///C:\Users\Thomas%20Huet\Desktop\Documentation%20arch&#233;ologique%20li&#233;e%20&#224;%20la%20th&#232;se\Cultures.docx" TargetMode="External"/><Relationship Id="rId9959" Type="http://schemas.openxmlformats.org/officeDocument/2006/relationships/hyperlink" Target="file:///C:\Users\Thomas%20Huet\Desktop\Documentation%20arch&#233;ologique%20li&#233;e%20&#224;%20la%20th&#232;se\Cultures.docx" TargetMode="External"/><Relationship Id="rId14295" Type="http://schemas.openxmlformats.org/officeDocument/2006/relationships/hyperlink" Target="file:///C:\Users\Thomas%20Huet\Desktop\Documentation%20arch&#233;ologique%20li&#233;e%20&#224;%20la%20th&#232;se\Sites.docx" TargetMode="External"/><Relationship Id="rId4354" Type="http://schemas.openxmlformats.org/officeDocument/2006/relationships/hyperlink" Target="file:///C:\Users\Thomas%20Huet\Desktop\Documentation%20arch&#233;ologique%20li&#233;e%20&#224;%20la%20th&#232;se\Cultures.docx" TargetMode="External"/><Relationship Id="rId5405" Type="http://schemas.openxmlformats.org/officeDocument/2006/relationships/hyperlink" Target="file:///C:\Users\Thomas%20Huet\Desktop\Documentation%20arch&#233;ologique%20li&#233;e%20&#224;%20la%20th&#232;se\Sites.docx" TargetMode="External"/><Relationship Id="rId11889" Type="http://schemas.openxmlformats.org/officeDocument/2006/relationships/hyperlink" Target="file:///C:\Users\Thomas%20Huet\Desktop\Documentation%20arch&#233;ologique%20li&#233;e%20&#224;%20la%20th&#232;se\Cultures.docx" TargetMode="External"/><Relationship Id="rId1948" Type="http://schemas.openxmlformats.org/officeDocument/2006/relationships/hyperlink" Target="file:///C:\Users\Thomas%20Huet\Desktop\Documentation%20arch&#233;ologique%20li&#233;e%20&#224;%20la%20th&#232;se\Sites.docx" TargetMode="External"/><Relationship Id="rId3370" Type="http://schemas.openxmlformats.org/officeDocument/2006/relationships/hyperlink" Target="file:///C:\Users\Thomas%20Huet\Desktop\Documentation%20arch&#233;ologique%20li&#233;e%20&#224;%20la%20th&#232;se\Sites.docx" TargetMode="External"/><Relationship Id="rId4007" Type="http://schemas.openxmlformats.org/officeDocument/2006/relationships/hyperlink" Target="file:///C:\Users\Thomas%20Huet\Desktop\Documentation%20arch&#233;ologique%20li&#233;e%20&#224;%20la%20th&#232;se\Cultures.docx" TargetMode="External"/><Relationship Id="rId4421" Type="http://schemas.openxmlformats.org/officeDocument/2006/relationships/hyperlink" Target="file:///C:\Users\Thomas%20Huet\Desktop\Documentation%20arch&#233;ologique%20li&#233;e%20&#224;%20la%20th&#232;se\Cultures.docx" TargetMode="External"/><Relationship Id="rId7577" Type="http://schemas.openxmlformats.org/officeDocument/2006/relationships/hyperlink" Target="file:///C:\Users\Thomas%20Huet\Desktop\Documentation%20arch&#233;ologique%20li&#233;e%20&#224;%20la%20th&#232;se\Sites.docx" TargetMode="External"/><Relationship Id="rId8975" Type="http://schemas.openxmlformats.org/officeDocument/2006/relationships/hyperlink" Target="file:///C:\Users\Thomas%20Huet\Desktop\Documentation%20arch&#233;ologique%20li&#233;e%20&#224;%20la%20th&#232;se\Sites.docx" TargetMode="External"/><Relationship Id="rId11956" Type="http://schemas.openxmlformats.org/officeDocument/2006/relationships/hyperlink" Target="file:///C:\Users\Thomas%20Huet\Desktop\Documentation%20arch&#233;ologique%20li&#233;e%20&#224;%20la%20th&#232;se\Cultures.docx" TargetMode="External"/><Relationship Id="rId14362" Type="http://schemas.openxmlformats.org/officeDocument/2006/relationships/hyperlink" Target="file:///C:\Users\Thomas%20Huet\Desktop\Documentation%20arch&#233;ologique%20li&#233;e%20&#224;%20la%20th&#232;se\Sites.docx" TargetMode="External"/><Relationship Id="rId291" Type="http://schemas.openxmlformats.org/officeDocument/2006/relationships/hyperlink" Target="file:///C:\Users\Thomas%20Huet\Desktop\Documentation%20arch&#233;ologique%20li&#233;e%20&#224;%20la%20th&#232;se\Cultures.docx" TargetMode="External"/><Relationship Id="rId3023" Type="http://schemas.openxmlformats.org/officeDocument/2006/relationships/hyperlink" Target="file:///C:\Users\Thomas%20Huet\Desktop\Documentation%20arch&#233;ologique%20li&#233;e%20&#224;%20la%20th&#232;se\Cultures.docx" TargetMode="External"/><Relationship Id="rId6179" Type="http://schemas.openxmlformats.org/officeDocument/2006/relationships/hyperlink" Target="file:///C:\Users\Thomas%20Huet\Desktop\Documentation%20arch&#233;ologique%20li&#233;e%20&#224;%20la%20th&#232;se\Cultures.docx" TargetMode="External"/><Relationship Id="rId7991" Type="http://schemas.openxmlformats.org/officeDocument/2006/relationships/hyperlink" Target="file:///C:\Users\Thomas%20Huet\Desktop\Documentation%20arch&#233;ologique%20li&#233;e%20&#224;%20la%20th&#232;se\Cultures.docx" TargetMode="External"/><Relationship Id="rId8628" Type="http://schemas.openxmlformats.org/officeDocument/2006/relationships/hyperlink" Target="file:///C:\Users\Thomas%20Huet\Desktop\Documentation%20arch&#233;ologique%20li&#233;e%20&#224;%20la%20th&#232;se\Sites.docx" TargetMode="External"/><Relationship Id="rId10558" Type="http://schemas.openxmlformats.org/officeDocument/2006/relationships/hyperlink" Target="file:///C:\Users\Thomas%20Huet\Desktop\Documentation%20arch&#233;ologique%20li&#233;e%20&#224;%20la%20th&#232;se\DescriptionRoches.docx" TargetMode="External"/><Relationship Id="rId10972" Type="http://schemas.openxmlformats.org/officeDocument/2006/relationships/hyperlink" Target="file:///C:\Users\Thomas%20Huet\Desktop\Documentation%20arch&#233;ologique%20li&#233;e%20&#224;%20la%20th&#232;se\Cultures.docx" TargetMode="External"/><Relationship Id="rId11609" Type="http://schemas.openxmlformats.org/officeDocument/2006/relationships/hyperlink" Target="file:///C:\Users\Thomas%20Huet\Desktop\Documentation%20arch&#233;ologique%20li&#233;e%20&#224;%20la%20th&#232;se\Cultures.docx" TargetMode="External"/><Relationship Id="rId14015" Type="http://schemas.openxmlformats.org/officeDocument/2006/relationships/hyperlink" Target="file:///C:\Users\Thomas%20Huet\Desktop\Documentation%20arch&#233;ologique%20li&#233;e%20&#224;%20la%20th&#232;se\Sites.docx" TargetMode="External"/><Relationship Id="rId5195" Type="http://schemas.openxmlformats.org/officeDocument/2006/relationships/hyperlink" Target="file:///C:\Users\Thomas%20Huet\Desktop\Documentation%20arch&#233;ologique%20li&#233;e%20&#224;%20la%20th&#232;se\Cultures.docx" TargetMode="External"/><Relationship Id="rId6593" Type="http://schemas.openxmlformats.org/officeDocument/2006/relationships/hyperlink" Target="file:///C:\Users\Thomas%20Huet\Desktop\Documentation%20arch&#233;ologique%20li&#233;e%20&#224;%20la%20th&#232;se\Sites.docx" TargetMode="External"/><Relationship Id="rId7644" Type="http://schemas.openxmlformats.org/officeDocument/2006/relationships/hyperlink" Target="file:///C:\Users\Thomas%20Huet\Desktop\Documentation%20arch&#233;ologique%20li&#233;e%20&#224;%20la%20th&#232;se\Cultures.docx" TargetMode="External"/><Relationship Id="rId10625" Type="http://schemas.openxmlformats.org/officeDocument/2006/relationships/hyperlink" Target="file:///C:\Users\Thomas%20Huet\Desktop\Documentation%20arch&#233;ologique%20li&#233;e%20&#224;%20la%20th&#232;se\Cultures.docx" TargetMode="External"/><Relationship Id="rId13031" Type="http://schemas.openxmlformats.org/officeDocument/2006/relationships/hyperlink" Target="Sites.docx" TargetMode="External"/><Relationship Id="rId2789" Type="http://schemas.openxmlformats.org/officeDocument/2006/relationships/hyperlink" Target="file:///C:\Users\Thomas%20Huet\Desktop\Documentation%20arch&#233;ologique%20li&#233;e%20&#224;%20la%20th&#232;se\Cultures.docx" TargetMode="External"/><Relationship Id="rId6246" Type="http://schemas.openxmlformats.org/officeDocument/2006/relationships/hyperlink" Target="file:///C:\Users\Thomas%20Huet\Desktop\Documentation%20arch&#233;ologique%20li&#233;e%20&#224;%20la%20th&#232;se\Cultures.docx" TargetMode="External"/><Relationship Id="rId6660" Type="http://schemas.openxmlformats.org/officeDocument/2006/relationships/hyperlink" Target="file:///C:\Users\Thomas%20Huet\Desktop\Documentation%20arch&#233;ologique%20li&#233;e%20&#224;%20la%20th&#232;se\Environnement.docx" TargetMode="External"/><Relationship Id="rId7711" Type="http://schemas.openxmlformats.org/officeDocument/2006/relationships/hyperlink" Target="file:///C:\Users\Thomas%20Huet\Desktop\Documentation%20arch&#233;ologique%20li&#233;e%20&#224;%20la%20th&#232;se\Sites.docx" TargetMode="External"/><Relationship Id="rId12797" Type="http://schemas.openxmlformats.org/officeDocument/2006/relationships/hyperlink" Target="file:///C:\Users\Thomas%20Huet\Desktop\Documentation%20arch&#233;ologique%20li&#233;e%20&#224;%20la%20th&#232;se\Cultures.docx" TargetMode="External"/><Relationship Id="rId13848" Type="http://schemas.openxmlformats.org/officeDocument/2006/relationships/hyperlink" Target="file:///C:\Users\Thomas%20Huet\Desktop\Documentation%20arch&#233;ologique%20li&#233;e%20&#224;%20la%20th&#232;se\Sites.docx" TargetMode="External"/><Relationship Id="rId2856" Type="http://schemas.openxmlformats.org/officeDocument/2006/relationships/hyperlink" Target="file:///C:\Users\Thomas%20Huet\Desktop\Documentation%20arch&#233;ologique%20li&#233;e%20&#224;%20la%20th&#232;se\Cultures.docx" TargetMode="External"/><Relationship Id="rId3907" Type="http://schemas.openxmlformats.org/officeDocument/2006/relationships/hyperlink" Target="file:///C:\Users\Thomas%20Huet\Desktop\Documentation%20arch&#233;ologique%20li&#233;e%20&#224;%20la%20th&#232;se\Cultures.docx" TargetMode="External"/><Relationship Id="rId5262" Type="http://schemas.openxmlformats.org/officeDocument/2006/relationships/hyperlink" Target="file:///C:\Users\Thomas%20Huet\Desktop\Documentation%20arch&#233;ologique%20li&#233;e%20&#224;%20la%20th&#232;se\Cultures.docx" TargetMode="External"/><Relationship Id="rId6313" Type="http://schemas.openxmlformats.org/officeDocument/2006/relationships/hyperlink" Target="file:///C:\Users\Thomas%20Huet\Desktop\Documentation%20arch&#233;ologique%20li&#233;e%20&#224;%20la%20th&#232;se\Cultures.docx" TargetMode="External"/><Relationship Id="rId9469" Type="http://schemas.openxmlformats.org/officeDocument/2006/relationships/hyperlink" Target="file:///C:\Users\Thomas%20Huet\Desktop\Documentation%20arch&#233;ologique%20li&#233;e%20&#224;%20la%20th&#232;se\Sites.docx" TargetMode="External"/><Relationship Id="rId9883" Type="http://schemas.openxmlformats.org/officeDocument/2006/relationships/hyperlink" Target="file:///C:\Users\Thomas%20Huet\Desktop\Documentation%20arch&#233;ologique%20li&#233;e%20&#224;%20la%20th&#232;se\Sites.docx" TargetMode="External"/><Relationship Id="rId11399" Type="http://schemas.openxmlformats.org/officeDocument/2006/relationships/hyperlink" Target="file:///C:\Users\Thomas%20Huet\Desktop\Documentation%20arch&#233;ologique%20li&#233;e%20&#224;%20la%20th&#232;se\Cultures.docx" TargetMode="External"/><Relationship Id="rId97" Type="http://schemas.openxmlformats.org/officeDocument/2006/relationships/hyperlink" Target="Cultures.docx" TargetMode="External"/><Relationship Id="rId828" Type="http://schemas.openxmlformats.org/officeDocument/2006/relationships/hyperlink" Target="file:///C:\Users\Thomas%20Huet\Desktop\Documentation%20arch&#233;ologique%20li&#233;e%20&#224;%20la%20th&#232;se\Cultures.docx" TargetMode="External"/><Relationship Id="rId1458" Type="http://schemas.openxmlformats.org/officeDocument/2006/relationships/hyperlink" Target="file:///C:\Users\Thomas%20Huet\Desktop\Documentation%20arch&#233;ologique%20li&#233;e%20&#224;%20la%20th&#232;se\Sites.docx" TargetMode="External"/><Relationship Id="rId1872" Type="http://schemas.openxmlformats.org/officeDocument/2006/relationships/hyperlink" Target="file:///C:\Users\Thomas%20Huet\Desktop\Documentation%20arch&#233;ologique%20li&#233;e%20&#224;%20la%20th&#232;se\Cultures.docx" TargetMode="External"/><Relationship Id="rId2509" Type="http://schemas.openxmlformats.org/officeDocument/2006/relationships/hyperlink" Target="file:///C:\Users\Thomas%20Huet\Desktop\Documentation%20arch&#233;ologique%20li&#233;e%20&#224;%20la%20th&#232;se\Cultures.docx" TargetMode="External"/><Relationship Id="rId8485" Type="http://schemas.openxmlformats.org/officeDocument/2006/relationships/hyperlink" Target="file:///C:\Users\Thomas%20Huet\Desktop\Documentation%20arch&#233;ologique%20li&#233;e%20&#224;%20la%20th&#232;se\Cultures.docx" TargetMode="External"/><Relationship Id="rId9536" Type="http://schemas.openxmlformats.org/officeDocument/2006/relationships/hyperlink" Target="file:///C:\Users\Thomas%20Huet\Desktop\Documentation%20arch&#233;ologique%20li&#233;e%20&#224;%20la%20th&#232;se\Cultures.docx" TargetMode="External"/><Relationship Id="rId12864" Type="http://schemas.openxmlformats.org/officeDocument/2006/relationships/hyperlink" Target="file:///C:\Users\Thomas%20Huet\Desktop\Documentation%20arch&#233;ologique%20li&#233;e%20&#224;%20la%20th&#232;se\Sites.docx" TargetMode="External"/><Relationship Id="rId13915" Type="http://schemas.openxmlformats.org/officeDocument/2006/relationships/hyperlink" Target="file:///C:\Users\Thomas%20Huet\Desktop\Documentation%20arch&#233;ologique%20li&#233;e%20&#224;%20la%20th&#232;se\Environnement.docx" TargetMode="External"/><Relationship Id="rId1525" Type="http://schemas.openxmlformats.org/officeDocument/2006/relationships/hyperlink" Target="file:///C:\Users\Thomas%20Huet\Desktop\Documentation%20arch&#233;ologique%20li&#233;e%20&#224;%20la%20th&#232;se\Sites.docx" TargetMode="External"/><Relationship Id="rId2923" Type="http://schemas.openxmlformats.org/officeDocument/2006/relationships/hyperlink" Target="file:///C:\Users\Thomas%20Huet\Desktop\Documentation%20arch&#233;ologique%20li&#233;e%20&#224;%20la%20th&#232;se\Analyses%20Statistiques.docx" TargetMode="External"/><Relationship Id="rId7087" Type="http://schemas.openxmlformats.org/officeDocument/2006/relationships/hyperlink" Target="file:///C:\Users\Thomas%20Huet\Desktop\Documentation%20arch&#233;ologique%20li&#233;e%20&#224;%20la%20th&#232;se\Sites.docx" TargetMode="External"/><Relationship Id="rId8138" Type="http://schemas.openxmlformats.org/officeDocument/2006/relationships/hyperlink" Target="file:///C:\Users\Thomas%20Huet\Desktop\Documentation%20arch&#233;ologique%20li&#233;e%20&#224;%20la%20th&#232;se\Cultures.docx" TargetMode="External"/><Relationship Id="rId8552" Type="http://schemas.openxmlformats.org/officeDocument/2006/relationships/hyperlink" Target="file:///C:\Users\Thomas%20Huet\Desktop\Documentation%20arch&#233;ologique%20li&#233;e%20&#224;%20la%20th&#232;se\Cultures.docx" TargetMode="External"/><Relationship Id="rId9950" Type="http://schemas.openxmlformats.org/officeDocument/2006/relationships/hyperlink" Target="file:///C:\Users\Thomas%20Huet\Desktop\Documentation%20arch&#233;ologique%20li&#233;e%20&#224;%20la%20th&#232;se\Sites.docx" TargetMode="External"/><Relationship Id="rId10068" Type="http://schemas.openxmlformats.org/officeDocument/2006/relationships/hyperlink" Target="file:///C:\Users\Thomas%20Huet\Desktop\Documentation%20arch&#233;ologique%20li&#233;e%20&#224;%20la%20th&#232;se\Sites.docx" TargetMode="External"/><Relationship Id="rId11466" Type="http://schemas.openxmlformats.org/officeDocument/2006/relationships/hyperlink" Target="file:///C:\Users\Thomas%20Huet\Desktop\Documentation%20arch&#233;ologique%20li&#233;e%20&#224;%20la%20th&#232;se\Cultures.docx" TargetMode="External"/><Relationship Id="rId11880" Type="http://schemas.openxmlformats.org/officeDocument/2006/relationships/hyperlink" Target="file:///C:\Users\Thomas%20Huet\Desktop\Documentation%20arch&#233;ologique%20li&#233;e%20&#224;%20la%20th&#232;se\Cultures.docx" TargetMode="External"/><Relationship Id="rId12517" Type="http://schemas.openxmlformats.org/officeDocument/2006/relationships/hyperlink" Target="file:///C:\Users\Thomas%20Huet\Desktop\Documentation%20arch&#233;ologique%20li&#233;e%20&#224;%20la%20th&#232;se\Cultures.docx" TargetMode="External"/><Relationship Id="rId12931" Type="http://schemas.openxmlformats.org/officeDocument/2006/relationships/hyperlink" Target="file:///C:\Users\Thomas%20Huet\Desktop\Documentation%20arch&#233;ologique%20li&#233;e%20&#224;%20la%20th&#232;se\Sites.docx" TargetMode="External"/><Relationship Id="rId7154" Type="http://schemas.openxmlformats.org/officeDocument/2006/relationships/hyperlink" Target="file:///C:\Users\Thomas%20Huet\Desktop\Documentation%20arch&#233;ologique%20li&#233;e%20&#224;%20la%20th&#232;se\Cultures.docx" TargetMode="External"/><Relationship Id="rId8205" Type="http://schemas.openxmlformats.org/officeDocument/2006/relationships/hyperlink" Target="file:///C:\Users\Thomas%20Huet\Desktop\Documentation%20arch&#233;ologique%20li&#233;e%20&#224;%20la%20th&#232;se\Sites.docx" TargetMode="External"/><Relationship Id="rId9603" Type="http://schemas.openxmlformats.org/officeDocument/2006/relationships/hyperlink" Target="file:///C:\Users\Thomas%20Huet\Desktop\Documentation%20arch&#233;ologique%20li&#233;e%20&#224;%20la%20th&#232;se\Sites.docx" TargetMode="External"/><Relationship Id="rId10482" Type="http://schemas.openxmlformats.org/officeDocument/2006/relationships/hyperlink" Target="file:///C:\Users\Thomas%20Huet\Desktop\Documentation%20arch&#233;ologique%20li&#233;e%20&#224;%20la%20th&#232;se\Cultures.docx" TargetMode="External"/><Relationship Id="rId11119" Type="http://schemas.openxmlformats.org/officeDocument/2006/relationships/hyperlink" Target="file:///C:\Users\Thomas%20Huet\Desktop\Documentation%20arch&#233;ologique%20li&#233;e%20&#224;%20la%20th&#232;se\Cultures.docx" TargetMode="External"/><Relationship Id="rId11533" Type="http://schemas.openxmlformats.org/officeDocument/2006/relationships/hyperlink" Target="file:///C:\Users\Thomas%20Huet\Desktop\Documentation%20arch&#233;ologique%20li&#233;e%20&#224;%20la%20th&#232;se\Cultures.docx" TargetMode="External"/><Relationship Id="rId2299" Type="http://schemas.openxmlformats.org/officeDocument/2006/relationships/hyperlink" Target="file:///C:\Users\Thomas%20Huet\Desktop\Documentation%20arch&#233;ologique%20li&#233;e%20&#224;%20la%20th&#232;se\Cultures.docx" TargetMode="External"/><Relationship Id="rId3697" Type="http://schemas.openxmlformats.org/officeDocument/2006/relationships/hyperlink" Target="file:///C:\Users\Thomas%20Huet\Desktop\Documentation%20arch&#233;ologique%20li&#233;e%20&#224;%20la%20th&#232;se\Cultures.docx" TargetMode="External"/><Relationship Id="rId4748" Type="http://schemas.openxmlformats.org/officeDocument/2006/relationships/hyperlink" Target="file:///C:\Users\Thomas%20Huet\Desktop\Documentation%20arch&#233;ologique%20li&#233;e%20&#224;%20la%20th&#232;se\Cultures.docx" TargetMode="External"/><Relationship Id="rId10135" Type="http://schemas.openxmlformats.org/officeDocument/2006/relationships/hyperlink" Target="file:///C:\Users\Thomas%20Huet\Desktop\Documentation%20arch&#233;ologique%20li&#233;e%20&#224;%20la%20th&#232;se\Cultures.docx" TargetMode="External"/><Relationship Id="rId11600" Type="http://schemas.openxmlformats.org/officeDocument/2006/relationships/hyperlink" Target="file:///C:\Users\Thomas%20Huet\Desktop\Documentation%20arch&#233;ologique%20li&#233;e%20&#224;%20la%20th&#232;se\Cultures.docx" TargetMode="External"/><Relationship Id="rId3764" Type="http://schemas.openxmlformats.org/officeDocument/2006/relationships/hyperlink" Target="file:///C:\Users\Thomas%20Huet\Desktop\Documentation%20arch&#233;ologique%20li&#233;e%20&#224;%20la%20th&#232;se\Cultures.docx" TargetMode="External"/><Relationship Id="rId4815" Type="http://schemas.openxmlformats.org/officeDocument/2006/relationships/hyperlink" Target="file:///C:\Users\Thomas%20Huet\Desktop\Documentation%20arch&#233;ologique%20li&#233;e%20&#224;%20la%20th&#232;se\Sites.docx" TargetMode="External"/><Relationship Id="rId6170" Type="http://schemas.openxmlformats.org/officeDocument/2006/relationships/hyperlink" Target="file:///C:\Users\Thomas%20Huet\Desktop\Documentation%20arch&#233;ologique%20li&#233;e%20&#224;%20la%20th&#232;se\Cultures.docx" TargetMode="External"/><Relationship Id="rId7221" Type="http://schemas.openxmlformats.org/officeDocument/2006/relationships/hyperlink" Target="file:///C:\Users\Thomas%20Huet\Desktop\Documentation%20arch&#233;ologique%20li&#233;e%20&#224;%20la%20th&#232;se\Cultures.docx" TargetMode="External"/><Relationship Id="rId10202" Type="http://schemas.openxmlformats.org/officeDocument/2006/relationships/hyperlink" Target="file:///C:\Users\Thomas%20Huet\Desktop\Documentation%20arch&#233;ologique%20li&#233;e%20&#224;%20la%20th&#232;se\Cultures.docx" TargetMode="External"/><Relationship Id="rId13358" Type="http://schemas.openxmlformats.org/officeDocument/2006/relationships/hyperlink" Target="file:///C:\Users\Thomas%20Huet\Desktop\Documentation%20arch&#233;ologique%20li&#233;e%20&#224;%20la%20th&#232;se\Sites.docx" TargetMode="External"/><Relationship Id="rId13772" Type="http://schemas.openxmlformats.org/officeDocument/2006/relationships/hyperlink" Target="file:///C:\Users\Thomas%20Huet\Desktop\Documentation%20arch&#233;ologique%20li&#233;e%20&#224;%20la%20th&#232;se\Cultures.docx" TargetMode="External"/><Relationship Id="rId14409" Type="http://schemas.openxmlformats.org/officeDocument/2006/relationships/hyperlink" Target="file:///C:\Users\Thomas%20Huet\Desktop\Documentation%20arch&#233;ologique%20li&#233;e%20&#224;%20la%20th&#232;se\Cultures.docx" TargetMode="External"/><Relationship Id="rId685" Type="http://schemas.openxmlformats.org/officeDocument/2006/relationships/hyperlink" Target="file:///C:\Users\Thomas%20Huet\Desktop\Documentation%20arch&#233;ologique%20li&#233;e%20&#224;%20la%20th&#232;se\Sites.docx" TargetMode="External"/><Relationship Id="rId2366" Type="http://schemas.openxmlformats.org/officeDocument/2006/relationships/hyperlink" Target="file:///C:\Users\Thomas%20Huet\Desktop\Documentation%20arch&#233;ologique%20li&#233;e%20&#224;%20la%20th&#232;se\Cultures.docx" TargetMode="External"/><Relationship Id="rId2780" Type="http://schemas.openxmlformats.org/officeDocument/2006/relationships/hyperlink" Target="file:///C:\Users\Thomas%20Huet\Desktop\Documentation%20arch&#233;ologique%20li&#233;e%20&#224;%20la%20th&#232;se\Cultures.docx" TargetMode="External"/><Relationship Id="rId3417" Type="http://schemas.openxmlformats.org/officeDocument/2006/relationships/hyperlink" Target="file:///C:\Users\Thomas%20Huet\Desktop\Documentation%20arch&#233;ologique%20li&#233;e%20&#224;%20la%20th&#232;se\Cultures.docx" TargetMode="External"/><Relationship Id="rId3831" Type="http://schemas.openxmlformats.org/officeDocument/2006/relationships/hyperlink" Target="file:///C:\Users\Thomas%20Huet\Desktop\Documentation%20arch&#233;ologique%20li&#233;e%20&#224;%20la%20th&#232;se\Cultures.docx" TargetMode="External"/><Relationship Id="rId6987" Type="http://schemas.openxmlformats.org/officeDocument/2006/relationships/hyperlink" Target="file:///C:\Users\Thomas%20Huet\Desktop\Documentation%20arch&#233;ologique%20li&#233;e%20&#224;%20la%20th&#232;se\Cultures.docx" TargetMode="External"/><Relationship Id="rId9393" Type="http://schemas.openxmlformats.org/officeDocument/2006/relationships/hyperlink" Target="file:///C:\Users\Thomas%20Huet\Desktop\Documentation%20arch&#233;ologique%20li&#233;e%20&#224;%20la%20th&#232;se\Sites.docx" TargetMode="External"/><Relationship Id="rId12374" Type="http://schemas.openxmlformats.org/officeDocument/2006/relationships/hyperlink" Target="file:///C:\Users\Thomas%20Huet\Desktop\Documentation%20arch&#233;ologique%20li&#233;e%20&#224;%20la%20th&#232;se\Cultures.docx" TargetMode="External"/><Relationship Id="rId13425" Type="http://schemas.openxmlformats.org/officeDocument/2006/relationships/hyperlink" Target="file:///C:\Users\Thomas%20Huet\Desktop\Documentation%20arch&#233;ologique%20li&#233;e%20&#224;%20la%20th&#232;se\Sites.docx" TargetMode="External"/><Relationship Id="rId338" Type="http://schemas.openxmlformats.org/officeDocument/2006/relationships/hyperlink" Target="file:///C:\Users\Thomas%20Huet\Desktop\Documentation%20arch&#233;ologique%20li&#233;e%20&#224;%20la%20th&#232;se\Cultures.docx" TargetMode="External"/><Relationship Id="rId752" Type="http://schemas.openxmlformats.org/officeDocument/2006/relationships/hyperlink" Target="file:///C:\Users\Thomas%20Huet\Desktop\Documentation%20arch&#233;ologique%20li&#233;e%20&#224;%20la%20th&#232;se\Cultures.docx" TargetMode="External"/><Relationship Id="rId1382" Type="http://schemas.openxmlformats.org/officeDocument/2006/relationships/hyperlink" Target="file:///C:\Users\Thomas%20Huet\Desktop\Documentation%20arch&#233;ologique%20li&#233;e%20&#224;%20la%20th&#232;se\Cultures.docx" TargetMode="External"/><Relationship Id="rId2019" Type="http://schemas.openxmlformats.org/officeDocument/2006/relationships/hyperlink" Target="file:///C:\Users\Thomas%20Huet\Desktop\Documentation%20arch&#233;ologique%20li&#233;e%20&#224;%20la%20th&#232;se\Cultures.docx" TargetMode="External"/><Relationship Id="rId2433" Type="http://schemas.openxmlformats.org/officeDocument/2006/relationships/hyperlink" Target="file:///C:\Users\Thomas%20Huet\Desktop\Documentation%20arch&#233;ologique%20li&#233;e%20&#224;%20la%20th&#232;se\Sites.docx" TargetMode="External"/><Relationship Id="rId5589" Type="http://schemas.openxmlformats.org/officeDocument/2006/relationships/hyperlink" Target="file:///C:\Users\Thomas%20Huet\Desktop\Documentation%20arch&#233;ologique%20li&#233;e%20&#224;%20la%20th&#232;se\Cultures.docx" TargetMode="External"/><Relationship Id="rId9046" Type="http://schemas.openxmlformats.org/officeDocument/2006/relationships/hyperlink" Target="file:///C:\Users\Thomas%20Huet\Desktop\Documentation%20arch&#233;ologique%20li&#233;e%20&#224;%20la%20th&#232;se\Sites.docx" TargetMode="External"/><Relationship Id="rId9460" Type="http://schemas.openxmlformats.org/officeDocument/2006/relationships/hyperlink" Target="file:///C:\Users\Thomas%20Huet\Desktop\Documentation%20arch&#233;ologique%20li&#233;e%20&#224;%20la%20th&#232;se\Cultures.docx" TargetMode="External"/><Relationship Id="rId11390" Type="http://schemas.openxmlformats.org/officeDocument/2006/relationships/hyperlink" Target="file:///C:\Users\Thomas%20Huet\Desktop\Documentation%20arch&#233;ologique%20li&#233;e%20&#224;%20la%20th&#232;se\Sites.docx" TargetMode="External"/><Relationship Id="rId12027" Type="http://schemas.openxmlformats.org/officeDocument/2006/relationships/hyperlink" Target="file:///C:\Users\Thomas%20Huet\Desktop\Documentation%20arch&#233;ologique%20li&#233;e%20&#224;%20la%20th&#232;se\Sites.docx" TargetMode="External"/><Relationship Id="rId405" Type="http://schemas.openxmlformats.org/officeDocument/2006/relationships/hyperlink" Target="file:///C:\Users\Thomas%20Huet\Desktop\Documentation%20arch&#233;ologique%20li&#233;e%20&#224;%20la%20th&#232;se\Cultures.docx" TargetMode="External"/><Relationship Id="rId1035" Type="http://schemas.openxmlformats.org/officeDocument/2006/relationships/hyperlink" Target="file:///C:\Users\Thomas%20Huet\Desktop\Documentation%20arch&#233;ologique%20li&#233;e%20&#224;%20la%20th&#232;se\Cultures.docx" TargetMode="External"/><Relationship Id="rId2500" Type="http://schemas.openxmlformats.org/officeDocument/2006/relationships/hyperlink" Target="file:///C:\Users\Thomas%20Huet\Desktop\Documentation%20arch&#233;ologique%20li&#233;e%20&#224;%20la%20th&#232;se\Cultures.docx" TargetMode="External"/><Relationship Id="rId5656" Type="http://schemas.openxmlformats.org/officeDocument/2006/relationships/hyperlink" Target="file:///C:\Users\Thomas%20Huet\Desktop\Documentation%20arch&#233;ologique%20li&#233;e%20&#224;%20la%20th&#232;se\Sites.docx" TargetMode="External"/><Relationship Id="rId8062" Type="http://schemas.openxmlformats.org/officeDocument/2006/relationships/hyperlink" Target="file:///C:\Users\Thomas%20Huet\Desktop\Documentation%20arch&#233;ologique%20li&#233;e%20&#224;%20la%20th&#232;se\Cultures.docx" TargetMode="External"/><Relationship Id="rId9113" Type="http://schemas.openxmlformats.org/officeDocument/2006/relationships/hyperlink" Target="file:///C:\Users\Thomas%20Huet\Desktop\Documentation%20arch&#233;ologique%20li&#233;e%20&#224;%20la%20th&#232;se\Sites.docx" TargetMode="External"/><Relationship Id="rId11043" Type="http://schemas.openxmlformats.org/officeDocument/2006/relationships/hyperlink" Target="file:///C:\Users\Thomas%20Huet\Desktop\Documentation%20arch&#233;ologique%20li&#233;e%20&#224;%20la%20th&#232;se\Sites.docx" TargetMode="External"/><Relationship Id="rId12441" Type="http://schemas.openxmlformats.org/officeDocument/2006/relationships/hyperlink" Target="file:///C:\Users\Thomas%20Huet\Desktop\Documentation%20arch&#233;ologique%20li&#233;e%20&#224;%20la%20th&#232;se\Cultures.docx" TargetMode="External"/><Relationship Id="rId14199" Type="http://schemas.openxmlformats.org/officeDocument/2006/relationships/hyperlink" Target="file:///C:\Users\Thomas%20Huet\Desktop\Documentation%20arch&#233;ologique%20li&#233;e%20&#224;%20la%20th&#232;se\Cultures.docx" TargetMode="External"/><Relationship Id="rId1102" Type="http://schemas.openxmlformats.org/officeDocument/2006/relationships/hyperlink" Target="file:///C:\Users\Thomas%20Huet\Desktop\Documentation%20arch&#233;ologique%20li&#233;e%20&#224;%20la%20th&#232;se\Cultures.docx" TargetMode="External"/><Relationship Id="rId4258" Type="http://schemas.openxmlformats.org/officeDocument/2006/relationships/hyperlink" Target="file:///C:\Users\Thomas%20Huet\Desktop\Documentation%20arch&#233;ologique%20li&#233;e%20&#224;%20la%20th&#232;se\Cultures.docx" TargetMode="External"/><Relationship Id="rId5309" Type="http://schemas.openxmlformats.org/officeDocument/2006/relationships/hyperlink" Target="file:///C:\Users\Thomas%20Huet\Desktop\Documentation%20arch&#233;ologique%20li&#233;e%20&#224;%20la%20th&#232;se\Sites.docx" TargetMode="External"/><Relationship Id="rId6707" Type="http://schemas.openxmlformats.org/officeDocument/2006/relationships/hyperlink" Target="file:///C:\Users\Thomas%20Huet\Desktop\Documentation%20arch&#233;ologique%20li&#233;e%20&#224;%20la%20th&#232;se\Cultures.docx" TargetMode="External"/><Relationship Id="rId3274" Type="http://schemas.openxmlformats.org/officeDocument/2006/relationships/hyperlink" Target="file:///C:\Users\Thomas%20Huet\Desktop\Documentation%20arch&#233;ologique%20li&#233;e%20&#224;%20la%20th&#232;se\Sites.docx" TargetMode="External"/><Relationship Id="rId4672" Type="http://schemas.openxmlformats.org/officeDocument/2006/relationships/hyperlink" Target="file:///C:\Users\Thomas%20Huet\Desktop\Documentation%20arch&#233;ologique%20li&#233;e%20&#224;%20la%20th&#232;se\Cultures.docx" TargetMode="External"/><Relationship Id="rId5723" Type="http://schemas.openxmlformats.org/officeDocument/2006/relationships/hyperlink" Target="file:///C:\Users\Thomas%20Huet\Desktop\Documentation%20arch&#233;ologique%20li&#233;e%20&#224;%20la%20th&#232;se\Analyses%20Statistiques.docx" TargetMode="External"/><Relationship Id="rId8879" Type="http://schemas.openxmlformats.org/officeDocument/2006/relationships/hyperlink" Target="file:///C:\Users\Thomas%20Huet\Desktop\Documentation%20arch&#233;ologique%20li&#233;e%20&#224;%20la%20th&#232;se\Cultures.docx" TargetMode="External"/><Relationship Id="rId11110" Type="http://schemas.openxmlformats.org/officeDocument/2006/relationships/hyperlink" Target="file:///C:\Users\Thomas%20Huet\Desktop\Documentation%20arch&#233;ologique%20li&#233;e%20&#224;%20la%20th&#232;se\Cultures.docx" TargetMode="External"/><Relationship Id="rId14266" Type="http://schemas.openxmlformats.org/officeDocument/2006/relationships/hyperlink" Target="file:///C:\Users\Thomas%20Huet\Desktop\Documentation%20arch&#233;ologique%20li&#233;e%20&#224;%20la%20th&#232;se\Sites.docx" TargetMode="External"/><Relationship Id="rId195" Type="http://schemas.openxmlformats.org/officeDocument/2006/relationships/hyperlink" Target="Sites.docx" TargetMode="External"/><Relationship Id="rId1919" Type="http://schemas.openxmlformats.org/officeDocument/2006/relationships/hyperlink" Target="file:///C:\Users\Thomas%20Huet\Desktop\Documentation%20arch&#233;ologique%20li&#233;e%20&#224;%20la%20th&#232;se\Sites.docx" TargetMode="External"/><Relationship Id="rId4325" Type="http://schemas.openxmlformats.org/officeDocument/2006/relationships/hyperlink" Target="Sites.docx" TargetMode="External"/><Relationship Id="rId7895" Type="http://schemas.openxmlformats.org/officeDocument/2006/relationships/hyperlink" Target="file:///C:\Users\Thomas%20Huet\Desktop\Documentation%20arch&#233;ologique%20li&#233;e%20&#224;%20la%20th&#232;se\Cultures.docx" TargetMode="External"/><Relationship Id="rId8946" Type="http://schemas.openxmlformats.org/officeDocument/2006/relationships/hyperlink" Target="file:///C:\Users\Thomas%20Huet\Desktop\Documentation%20arch&#233;ologique%20li&#233;e%20&#224;%20la%20th&#232;se\Cultures.docx" TargetMode="External"/><Relationship Id="rId10876" Type="http://schemas.openxmlformats.org/officeDocument/2006/relationships/hyperlink" Target="file:///C:\Users\Thomas%20Huet\Desktop\Documentation%20arch&#233;ologique%20li&#233;e%20&#224;%20la%20th&#232;se\Cultures.docx" TargetMode="External"/><Relationship Id="rId11927" Type="http://schemas.openxmlformats.org/officeDocument/2006/relationships/hyperlink" Target="file:///C:\Users\Thomas%20Huet\Desktop\Documentation%20arch&#233;ologique%20li&#233;e%20&#224;%20la%20th&#232;se\Cultures.docx" TargetMode="External"/><Relationship Id="rId13282" Type="http://schemas.openxmlformats.org/officeDocument/2006/relationships/hyperlink" Target="file:///C:\Users\Thomas%20Huet\Desktop\Documentation%20arch&#233;ologique%20li&#233;e%20&#224;%20la%20th&#232;se\Sites.docx" TargetMode="External"/><Relationship Id="rId14333" Type="http://schemas.openxmlformats.org/officeDocument/2006/relationships/hyperlink" Target="file:///C:\Users\Thomas%20Huet\Desktop\Documentation%20arch&#233;ologique%20li&#233;e%20&#224;%20la%20th&#232;se\Sites.docx" TargetMode="External"/><Relationship Id="rId2290" Type="http://schemas.openxmlformats.org/officeDocument/2006/relationships/hyperlink" Target="file:///C:\Users\Thomas%20Huet\Desktop\Documentation%20arch&#233;ologique%20li&#233;e%20&#224;%20la%20th&#232;se\Cultures.docx" TargetMode="External"/><Relationship Id="rId3341" Type="http://schemas.openxmlformats.org/officeDocument/2006/relationships/hyperlink" Target="file:///C:\Users\Thomas%20Huet\Desktop\Documentation%20arch&#233;ologique%20li&#233;e%20&#224;%20la%20th&#232;se\Cultures.docx" TargetMode="External"/><Relationship Id="rId6497" Type="http://schemas.openxmlformats.org/officeDocument/2006/relationships/hyperlink" Target="file:///C:\Users\Thomas%20Huet\Desktop\Documentation%20arch&#233;ologique%20li&#233;e%20&#224;%20la%20th&#232;se\Sites.docx" TargetMode="External"/><Relationship Id="rId7548" Type="http://schemas.openxmlformats.org/officeDocument/2006/relationships/hyperlink" Target="file:///C:\Users\Thomas%20Huet\Desktop\Documentation%20arch&#233;ologique%20li&#233;e%20&#224;%20la%20th&#232;se\Cultures.docx" TargetMode="External"/><Relationship Id="rId7962" Type="http://schemas.openxmlformats.org/officeDocument/2006/relationships/hyperlink" Target="file:///C:\Users\Thomas%20Huet\Desktop\Documentation%20arch&#233;ologique%20li&#233;e%20&#224;%20la%20th&#232;se\Cultures.docx" TargetMode="External"/><Relationship Id="rId10529" Type="http://schemas.openxmlformats.org/officeDocument/2006/relationships/hyperlink" Target="file:///C:\Users\Thomas%20Huet\Desktop\Documentation%20arch&#233;ologique%20li&#233;e%20&#224;%20la%20th&#232;se\Sites.docx" TargetMode="External"/><Relationship Id="rId14400" Type="http://schemas.openxmlformats.org/officeDocument/2006/relationships/hyperlink" Target="file:///C:\Users\Thomas%20Huet\Desktop\Documentation%20arch&#233;ologique%20li&#233;e%20&#224;%20la%20th&#232;se\Sites.docx" TargetMode="External"/><Relationship Id="rId262" Type="http://schemas.openxmlformats.org/officeDocument/2006/relationships/hyperlink" Target="file:///C:\Users\Thomas%20Huet\Desktop\Documentation%20arch&#233;ologique%20li&#233;e%20&#224;%20la%20th&#232;se\Sites.docx" TargetMode="External"/><Relationship Id="rId5099" Type="http://schemas.openxmlformats.org/officeDocument/2006/relationships/hyperlink" Target="file:///C:\Users\Thomas%20Huet\Desktop\Documentation%20arch&#233;ologique%20li&#233;e%20&#224;%20la%20th&#232;se\Cultures.docx" TargetMode="External"/><Relationship Id="rId6564" Type="http://schemas.openxmlformats.org/officeDocument/2006/relationships/hyperlink" Target="file:///C:\Users\Thomas%20Huet\Desktop\Documentation%20arch&#233;ologique%20li&#233;e%20&#224;%20la%20th&#232;se\Cultures.docx" TargetMode="External"/><Relationship Id="rId7615" Type="http://schemas.openxmlformats.org/officeDocument/2006/relationships/hyperlink" Target="file:///C:\Users\Thomas%20Huet\Desktop\Documentation%20arch&#233;ologique%20li&#233;e%20&#224;%20la%20th&#232;se\Cultures.docx" TargetMode="External"/><Relationship Id="rId10943" Type="http://schemas.openxmlformats.org/officeDocument/2006/relationships/hyperlink" Target="file:///C:\Users\Thomas%20Huet\Desktop\Documentation%20arch&#233;ologique%20li&#233;e%20&#224;%20la%20th&#232;se\Cultures.docx" TargetMode="External"/><Relationship Id="rId13002" Type="http://schemas.openxmlformats.org/officeDocument/2006/relationships/hyperlink" Target="file:///C:\Users\Thomas%20Huet\Desktop\Documentation%20arch&#233;ologique%20li&#233;e%20&#224;%20la%20th&#232;se\Sites.docx" TargetMode="External"/><Relationship Id="rId2010" Type="http://schemas.openxmlformats.org/officeDocument/2006/relationships/hyperlink" Target="file:///C:\Users\Thomas%20Huet\Desktop\Documentation%20arch&#233;ologique%20li&#233;e%20&#224;%20la%20th&#232;se\Sites.docx" TargetMode="External"/><Relationship Id="rId5166" Type="http://schemas.openxmlformats.org/officeDocument/2006/relationships/hyperlink" Target="file:///C:\Users\Thomas%20Huet\Desktop\Documentation%20arch&#233;ologique%20li&#233;e%20&#224;%20la%20th&#232;se\Sites.docx" TargetMode="External"/><Relationship Id="rId5580" Type="http://schemas.openxmlformats.org/officeDocument/2006/relationships/hyperlink" Target="file:///C:\Users\Thomas%20Huet\Desktop\Documentation%20arch&#233;ologique%20li&#233;e%20&#224;%20la%20th&#232;se\Cultures.docx" TargetMode="External"/><Relationship Id="rId6217" Type="http://schemas.openxmlformats.org/officeDocument/2006/relationships/hyperlink" Target="file:///C:\Users\Thomas%20Huet\Desktop\Documentation%20arch&#233;ologique%20li&#233;e%20&#224;%20la%20th&#232;se\Cultures.docx" TargetMode="External"/><Relationship Id="rId6631" Type="http://schemas.openxmlformats.org/officeDocument/2006/relationships/hyperlink" Target="file:///C:\Users\Thomas%20Huet\Desktop\Documentation%20arch&#233;ologique%20li&#233;e%20&#224;%20la%20th&#232;se\Cultures.docx" TargetMode="External"/><Relationship Id="rId9787" Type="http://schemas.openxmlformats.org/officeDocument/2006/relationships/hyperlink" Target="file:///C:\Users\Thomas%20Huet\Desktop\Documentation%20arch&#233;ologique%20li&#233;e%20&#224;%20la%20th&#232;se\Cultures.docx" TargetMode="External"/><Relationship Id="rId4182" Type="http://schemas.openxmlformats.org/officeDocument/2006/relationships/hyperlink" Target="file:///C:\Users\Thomas%20Huet\Desktop\Documentation%20arch&#233;ologique%20li&#233;e%20&#224;%20la%20th&#232;se\Cultures.docx" TargetMode="External"/><Relationship Id="rId5233" Type="http://schemas.openxmlformats.org/officeDocument/2006/relationships/hyperlink" Target="file:///C:\Users\Thomas%20Huet\Desktop\Documentation%20arch&#233;ologique%20li&#233;e%20&#224;%20la%20th&#232;se\Cultures.docx" TargetMode="External"/><Relationship Id="rId8389" Type="http://schemas.openxmlformats.org/officeDocument/2006/relationships/hyperlink" Target="file:///C:\Users\Thomas%20Huet\Desktop\Documentation%20arch&#233;ologique%20li&#233;e%20&#224;%20la%20th&#232;se\Sites.docx" TargetMode="External"/><Relationship Id="rId12768" Type="http://schemas.openxmlformats.org/officeDocument/2006/relationships/hyperlink" Target="file:///C:\Users\Thomas%20Huet\Desktop\Documentation%20arch&#233;ologique%20li&#233;e%20&#224;%20la%20th&#232;se\Cultures.docx" TargetMode="External"/><Relationship Id="rId13819" Type="http://schemas.openxmlformats.org/officeDocument/2006/relationships/hyperlink" Target="file:///C:\Users\Thomas%20Huet\Desktop\Documentation%20arch&#233;ologique%20li&#233;e%20&#224;%20la%20th&#232;se\Sites.docx" TargetMode="External"/><Relationship Id="rId1776" Type="http://schemas.openxmlformats.org/officeDocument/2006/relationships/hyperlink" Target="file:///C:\Users\Thomas%20Huet\Desktop\Documentation%20arch&#233;ologique%20li&#233;e%20&#224;%20la%20th&#232;se\Sites.docx" TargetMode="External"/><Relationship Id="rId2827" Type="http://schemas.openxmlformats.org/officeDocument/2006/relationships/hyperlink" Target="file:///C:\Users\Thomas%20Huet\Desktop\Documentation%20arch&#233;ologique%20li&#233;e%20&#224;%20la%20th&#232;se\Sites.docx" TargetMode="External"/><Relationship Id="rId9854" Type="http://schemas.openxmlformats.org/officeDocument/2006/relationships/hyperlink" Target="file:///C:\Users\Thomas%20Huet\Desktop\Documentation%20arch&#233;ologique%20li&#233;e%20&#224;%20la%20th&#232;se\Cultures.docx" TargetMode="External"/><Relationship Id="rId11784" Type="http://schemas.openxmlformats.org/officeDocument/2006/relationships/hyperlink" Target="file:///C:\Users\Thomas%20Huet\Desktop\Documentation%20arch&#233;ologique%20li&#233;e%20&#224;%20la%20th&#232;se\Cultures.docx" TargetMode="External"/><Relationship Id="rId12835" Type="http://schemas.openxmlformats.org/officeDocument/2006/relationships/hyperlink" Target="file:///C:\Users\Thomas%20Huet\Desktop\Documentation%20arch&#233;ologique%20li&#233;e%20&#224;%20la%20th&#232;se\Cultures.docx" TargetMode="External"/><Relationship Id="rId14190" Type="http://schemas.openxmlformats.org/officeDocument/2006/relationships/hyperlink" Target="file:///C:\Users\Thomas%20Huet\Desktop\Documentation%20arch&#233;ologique%20li&#233;e%20&#224;%20la%20th&#232;se\Sites.docx" TargetMode="External"/><Relationship Id="rId68" Type="http://schemas.openxmlformats.org/officeDocument/2006/relationships/hyperlink" Target="file:///C:\Users\Thomas%20Huet\Desktop\Documentation%20arch&#233;ologique%20li&#233;e%20&#224;%20la%20th&#232;se\Sites.docx" TargetMode="External"/><Relationship Id="rId1429" Type="http://schemas.openxmlformats.org/officeDocument/2006/relationships/hyperlink" Target="file:///C:\Users\Thomas%20Huet\Desktop\Documentation%20arch&#233;ologique%20li&#233;e%20&#224;%20la%20th&#232;se\Cultures.docx" TargetMode="External"/><Relationship Id="rId1843" Type="http://schemas.openxmlformats.org/officeDocument/2006/relationships/hyperlink" Target="file:///C:\Users\Thomas%20Huet\Desktop\Documentation%20arch&#233;ologique%20li&#233;e%20&#224;%20la%20th&#232;se\Sites.docx" TargetMode="External"/><Relationship Id="rId4999" Type="http://schemas.openxmlformats.org/officeDocument/2006/relationships/hyperlink" Target="file:///C:\Users\Thomas%20Huet\Desktop\Documentation%20arch&#233;ologique%20li&#233;e%20&#224;%20la%20th&#232;se\Cultures.docx" TargetMode="External"/><Relationship Id="rId5300" Type="http://schemas.openxmlformats.org/officeDocument/2006/relationships/hyperlink" Target="file:///C:\Users\Thomas%20Huet\Desktop\Documentation%20arch&#233;ologique%20li&#233;e%20&#224;%20la%20th&#232;se\Sites.docx" TargetMode="External"/><Relationship Id="rId7058" Type="http://schemas.openxmlformats.org/officeDocument/2006/relationships/hyperlink" Target="file:///C:\Users\Thomas%20Huet\Desktop\Documentation%20arch&#233;ologique%20li&#233;e%20&#224;%20la%20th&#232;se\Cultures.docx" TargetMode="External"/><Relationship Id="rId8456" Type="http://schemas.openxmlformats.org/officeDocument/2006/relationships/hyperlink" Target="file:///C:\Users\Thomas%20Huet\Desktop\Documentation%20arch&#233;ologique%20li&#233;e%20&#224;%20la%20th&#232;se\Cultures.docx" TargetMode="External"/><Relationship Id="rId8870" Type="http://schemas.openxmlformats.org/officeDocument/2006/relationships/hyperlink" Target="file:///C:\Users\Thomas%20Huet\Desktop\Documentation%20arch&#233;ologique%20li&#233;e%20&#224;%20la%20th&#232;se\Sites.docx" TargetMode="External"/><Relationship Id="rId9507" Type="http://schemas.openxmlformats.org/officeDocument/2006/relationships/hyperlink" Target="file:///C:\Users\Thomas%20Huet\Desktop\Documentation%20arch&#233;ologique%20li&#233;e%20&#224;%20la%20th&#232;se\Cultures.docx" TargetMode="External"/><Relationship Id="rId9921" Type="http://schemas.openxmlformats.org/officeDocument/2006/relationships/hyperlink" Target="file:///C:\Users\Thomas%20Huet\Desktop\Documentation%20arch&#233;ologique%20li&#233;e%20&#224;%20la%20th&#232;se\Cultures.docx" TargetMode="External"/><Relationship Id="rId10386" Type="http://schemas.openxmlformats.org/officeDocument/2006/relationships/hyperlink" Target="file:///C:\Users\Thomas%20Huet\Desktop\Documentation%20arch&#233;ologique%20li&#233;e%20&#224;%20la%20th&#232;se\Sites.docx" TargetMode="External"/><Relationship Id="rId11437" Type="http://schemas.openxmlformats.org/officeDocument/2006/relationships/hyperlink" Target="file:///C:\Users\Thomas%20Huet\Desktop\Documentation%20arch&#233;ologique%20li&#233;e%20&#224;%20la%20th&#232;se\Cultures.docx" TargetMode="External"/><Relationship Id="rId11851" Type="http://schemas.openxmlformats.org/officeDocument/2006/relationships/hyperlink" Target="file:///C:\Users\Thomas%20Huet\Desktop\Documentation%20arch&#233;ologique%20li&#233;e%20&#224;%20la%20th&#232;se\Cultures.docx" TargetMode="External"/><Relationship Id="rId1910" Type="http://schemas.openxmlformats.org/officeDocument/2006/relationships/hyperlink" Target="file:///C:\Users\Thomas%20Huet\Desktop\Documentation%20arch&#233;ologique%20li&#233;e%20&#224;%20la%20th&#232;se\Sites.docx" TargetMode="External"/><Relationship Id="rId7472" Type="http://schemas.openxmlformats.org/officeDocument/2006/relationships/hyperlink" Target="file:///C:\Users\Thomas%20Huet\Desktop\Documentation%20arch&#233;ologique%20li&#233;e%20&#224;%20la%20th&#232;se\Cultures.docx" TargetMode="External"/><Relationship Id="rId8109" Type="http://schemas.openxmlformats.org/officeDocument/2006/relationships/hyperlink" Target="file:///C:\Users\Thomas%20Huet\Desktop\Documentation%20arch&#233;ologique%20li&#233;e%20&#224;%20la%20th&#232;se\Sites.docx" TargetMode="External"/><Relationship Id="rId8523" Type="http://schemas.openxmlformats.org/officeDocument/2006/relationships/hyperlink" Target="file:///C:\Users\Thomas%20Huet\Desktop\Documentation%20arch&#233;ologique%20li&#233;e%20&#224;%20la%20th&#232;se\Cultures.docx" TargetMode="External"/><Relationship Id="rId10039" Type="http://schemas.openxmlformats.org/officeDocument/2006/relationships/hyperlink" Target="file:///C:\Users\Thomas%20Huet\Desktop\Documentation%20arch&#233;ologique%20li&#233;e%20&#224;%20la%20th&#232;se\Cultures.docx" TargetMode="External"/><Relationship Id="rId10453" Type="http://schemas.openxmlformats.org/officeDocument/2006/relationships/hyperlink" Target="file:///C:\Users\Thomas%20Huet\Desktop\Documentation%20arch&#233;ologique%20li&#233;e%20&#224;%20la%20th&#232;se\Sites.docx" TargetMode="External"/><Relationship Id="rId11504" Type="http://schemas.openxmlformats.org/officeDocument/2006/relationships/hyperlink" Target="file:///C:\Users\Thomas%20Huet\Desktop\Documentation%20arch&#233;ologique%20li&#233;e%20&#224;%20la%20th&#232;se\Sites.docx" TargetMode="External"/><Relationship Id="rId12902" Type="http://schemas.openxmlformats.org/officeDocument/2006/relationships/hyperlink" Target="file:///C:\Users\Thomas%20Huet\Desktop\Documentation%20arch&#233;ologique%20li&#233;e%20&#224;%20la%20th&#232;se\Cultures.docx" TargetMode="External"/><Relationship Id="rId3668" Type="http://schemas.openxmlformats.org/officeDocument/2006/relationships/hyperlink" Target="file:///C:\Users\Thomas%20Huet\Desktop\Documentation%20arch&#233;ologique%20li&#233;e%20&#224;%20la%20th&#232;se\Sites.docx" TargetMode="External"/><Relationship Id="rId4719" Type="http://schemas.openxmlformats.org/officeDocument/2006/relationships/hyperlink" Target="file:///C:\Users\Thomas%20Huet\Desktop\Documentation%20arch&#233;ologique%20li&#233;e%20&#224;%20la%20th&#232;se\Cultures.docx" TargetMode="External"/><Relationship Id="rId6074" Type="http://schemas.openxmlformats.org/officeDocument/2006/relationships/hyperlink" Target="file:///C:\Users\Thomas%20Huet\Desktop\Documentation%20arch&#233;ologique%20li&#233;e%20&#224;%20la%20th&#232;se\Sites.docx" TargetMode="External"/><Relationship Id="rId7125" Type="http://schemas.openxmlformats.org/officeDocument/2006/relationships/hyperlink" Target="file:///C:\Users\Thomas%20Huet\Desktop\Documentation%20arch&#233;ologique%20li&#233;e%20&#224;%20la%20th&#232;se\Sites.docx" TargetMode="External"/><Relationship Id="rId10106" Type="http://schemas.openxmlformats.org/officeDocument/2006/relationships/hyperlink" Target="file:///C:\Users\Thomas%20Huet\Desktop\Documentation%20arch&#233;ologique%20li&#233;e%20&#224;%20la%20th&#232;se\Cultures.docx" TargetMode="External"/><Relationship Id="rId589" Type="http://schemas.openxmlformats.org/officeDocument/2006/relationships/hyperlink" Target="file:///C:\Users\Thomas%20Huet\Desktop\Documentation%20arch&#233;ologique%20li&#233;e%20&#224;%20la%20th&#232;se\Cultures.docx" TargetMode="External"/><Relationship Id="rId2684" Type="http://schemas.openxmlformats.org/officeDocument/2006/relationships/hyperlink" Target="file:///C:\Users\Thomas%20Huet\Desktop\Documentation%20arch&#233;ologique%20li&#233;e%20&#224;%20la%20th&#232;se\Sites.docx" TargetMode="External"/><Relationship Id="rId3735" Type="http://schemas.openxmlformats.org/officeDocument/2006/relationships/hyperlink" Target="file:///C:\Users\Thomas%20Huet\Desktop\Documentation%20arch&#233;ologique%20li&#233;e%20&#224;%20la%20th&#232;se\Cultures.docx" TargetMode="External"/><Relationship Id="rId5090" Type="http://schemas.openxmlformats.org/officeDocument/2006/relationships/hyperlink" Target="file:///C:\Users\Thomas%20Huet\Desktop\Documentation%20arch&#233;ologique%20li&#233;e%20&#224;%20la%20th&#232;se\Cultures.docx" TargetMode="External"/><Relationship Id="rId6141" Type="http://schemas.openxmlformats.org/officeDocument/2006/relationships/hyperlink" Target="file:///C:\Users\Thomas%20Huet\Desktop\Documentation%20arch&#233;ologique%20li&#233;e%20&#224;%20la%20th&#232;se\Sites.docx" TargetMode="External"/><Relationship Id="rId9297" Type="http://schemas.openxmlformats.org/officeDocument/2006/relationships/hyperlink" Target="file:///C:\Users\Thomas%20Huet\Desktop\Documentation%20arch&#233;ologique%20li&#233;e%20&#224;%20la%20th&#232;se\Cultures.docx" TargetMode="External"/><Relationship Id="rId10520" Type="http://schemas.openxmlformats.org/officeDocument/2006/relationships/hyperlink" Target="file:///C:\Users\Thomas%20Huet\Desktop\Documentation%20arch&#233;ologique%20li&#233;e%20&#224;%20la%20th&#232;se\Sites.docx" TargetMode="External"/><Relationship Id="rId12278" Type="http://schemas.openxmlformats.org/officeDocument/2006/relationships/hyperlink" Target="file:///C:\Users\Thomas%20Huet\Desktop\Documentation%20arch&#233;ologique%20li&#233;e%20&#224;%20la%20th&#232;se\Sites.docx" TargetMode="External"/><Relationship Id="rId13329" Type="http://schemas.openxmlformats.org/officeDocument/2006/relationships/hyperlink" Target="mailto:Roche%20des%20300" TargetMode="External"/><Relationship Id="rId13676" Type="http://schemas.openxmlformats.org/officeDocument/2006/relationships/hyperlink" Target="file:///C:\Users\Thomas%20Huet\Desktop\Documentation%20arch&#233;ologique%20li&#233;e%20&#224;%20la%20th&#232;se\Sites.docx" TargetMode="External"/><Relationship Id="rId656" Type="http://schemas.openxmlformats.org/officeDocument/2006/relationships/hyperlink" Target="file:///C:\Users\Thomas%20Huet\Desktop\Documentation%20arch&#233;ologique%20li&#233;e%20&#224;%20la%20th&#232;se\Sites.docx" TargetMode="External"/><Relationship Id="rId1286" Type="http://schemas.openxmlformats.org/officeDocument/2006/relationships/hyperlink" Target="file:///C:\Users\Thomas%20Huet\Desktop\Documentation%20arch&#233;ologique%20li&#233;e%20&#224;%20la%20th&#232;se\Cultures.docx" TargetMode="External"/><Relationship Id="rId2337" Type="http://schemas.openxmlformats.org/officeDocument/2006/relationships/hyperlink" Target="file:///C:\Users\Thomas%20Huet\Desktop\Documentation%20arch&#233;ologique%20li&#233;e%20&#224;%20la%20th&#232;se\Cultures.docx" TargetMode="External"/><Relationship Id="rId9364" Type="http://schemas.openxmlformats.org/officeDocument/2006/relationships/hyperlink" Target="file:///C:\Users\Thomas%20Huet\Desktop\Documentation%20arch&#233;ologique%20li&#233;e%20&#224;%20la%20th&#232;se\Cultures.docx" TargetMode="External"/><Relationship Id="rId12692" Type="http://schemas.openxmlformats.org/officeDocument/2006/relationships/hyperlink" Target="file:///C:\Users\Thomas%20Huet\Desktop\Documentation%20arch&#233;ologique%20li&#233;e%20&#224;%20la%20th&#232;se\Sites.docx" TargetMode="External"/><Relationship Id="rId13743" Type="http://schemas.openxmlformats.org/officeDocument/2006/relationships/hyperlink" Target="file:///C:\Users\Thomas%20Huet\Desktop\Documentation%20arch&#233;ologique%20li&#233;e%20&#224;%20la%20th&#232;se\Cultures.docx" TargetMode="External"/><Relationship Id="rId309" Type="http://schemas.openxmlformats.org/officeDocument/2006/relationships/hyperlink" Target="file:///C:\Users\Thomas%20Huet\Desktop\Documentation%20arch&#233;ologique%20li&#233;e%20&#224;%20la%20th&#232;se\Sites.docx" TargetMode="External"/><Relationship Id="rId2751" Type="http://schemas.openxmlformats.org/officeDocument/2006/relationships/hyperlink" Target="file:///C:\Users\Thomas%20Huet\Desktop\Documentation%20arch&#233;ologique%20li&#233;e%20&#224;%20la%20th&#232;se\Cultures.docx" TargetMode="External"/><Relationship Id="rId3802" Type="http://schemas.openxmlformats.org/officeDocument/2006/relationships/hyperlink" Target="file:///C:\Users\Thomas%20Huet\Desktop\Documentation%20arch&#233;ologique%20li&#233;e%20&#224;%20la%20th&#232;se\Cultures.docx" TargetMode="External"/><Relationship Id="rId6958" Type="http://schemas.openxmlformats.org/officeDocument/2006/relationships/hyperlink" Target="file:///C:\Users\Thomas%20Huet\Desktop\Documentation%20arch&#233;ologique%20li&#233;e%20&#224;%20la%20th&#232;se\Sites.docx" TargetMode="External"/><Relationship Id="rId8380" Type="http://schemas.openxmlformats.org/officeDocument/2006/relationships/hyperlink" Target="file:///C:\Users\Thomas%20Huet\Desktop\Documentation%20arch&#233;ologique%20li&#233;e%20&#224;%20la%20th&#232;se\Sites.docx" TargetMode="External"/><Relationship Id="rId9017" Type="http://schemas.openxmlformats.org/officeDocument/2006/relationships/hyperlink" Target="file:///C:\Users\Thomas%20Huet\Desktop\Documentation%20arch&#233;ologique%20li&#233;e%20&#224;%20la%20th&#232;se\Sites.docx" TargetMode="External"/><Relationship Id="rId11294" Type="http://schemas.openxmlformats.org/officeDocument/2006/relationships/hyperlink" Target="file:///C:\Users\Thomas%20Huet\Desktop\Documentation%20arch&#233;ologique%20li&#233;e%20&#224;%20la%20th&#232;se\Sites.docx" TargetMode="External"/><Relationship Id="rId12345" Type="http://schemas.openxmlformats.org/officeDocument/2006/relationships/hyperlink" Target="file:///C:\Users\Thomas%20Huet\Desktop\Documentation%20arch&#233;ologique%20li&#233;e%20&#224;%20la%20th&#232;se\Sites.docx" TargetMode="External"/><Relationship Id="rId13810" Type="http://schemas.openxmlformats.org/officeDocument/2006/relationships/hyperlink" Target="file:///C:\Users\Thomas%20Huet\Desktop\Documentation%20arch&#233;ologique%20li&#233;e%20&#224;%20la%20th&#232;se\Cultures.docx" TargetMode="External"/><Relationship Id="rId723" Type="http://schemas.openxmlformats.org/officeDocument/2006/relationships/hyperlink" Target="file:///C:\Users\Thomas%20Huet\Desktop\Documentation%20arch&#233;ologique%20li&#233;e%20&#224;%20la%20th&#232;se\Sites.docx" TargetMode="External"/><Relationship Id="rId1006" Type="http://schemas.openxmlformats.org/officeDocument/2006/relationships/hyperlink" Target="file:///C:\Users\Thomas%20Huet\Desktop\Documentation%20arch&#233;ologique%20li&#233;e%20&#224;%20la%20th&#232;se\Cultures.docx" TargetMode="External"/><Relationship Id="rId1353" Type="http://schemas.openxmlformats.org/officeDocument/2006/relationships/hyperlink" Target="file:///C:\Users\Thomas%20Huet\Desktop\Documentation%20arch&#233;ologique%20li&#233;e%20&#224;%20la%20th&#232;se\Cultures.docx" TargetMode="External"/><Relationship Id="rId2404" Type="http://schemas.openxmlformats.org/officeDocument/2006/relationships/hyperlink" Target="file:///C:\Users\Thomas%20Huet\Desktop\Documentation%20arch&#233;ologique%20li&#233;e%20&#224;%20la%20th&#232;se\Cultures.docx" TargetMode="External"/><Relationship Id="rId5974" Type="http://schemas.openxmlformats.org/officeDocument/2006/relationships/hyperlink" Target="file:///C:\Users\Thomas%20Huet\Desktop\Documentation%20arch&#233;ologique%20li&#233;e%20&#224;%20la%20th&#232;se\Cultures.docx" TargetMode="External"/><Relationship Id="rId8033" Type="http://schemas.openxmlformats.org/officeDocument/2006/relationships/hyperlink" Target="file:///C:\Users\Thomas%20Huet\Desktop\Documentation%20arch&#233;ologique%20li&#233;e%20&#224;%20la%20th&#232;se\Cultures.docx" TargetMode="External"/><Relationship Id="rId9431" Type="http://schemas.openxmlformats.org/officeDocument/2006/relationships/hyperlink" Target="file:///C:\Users\Thomas%20Huet\Desktop\Documentation%20arch&#233;ologique%20li&#233;e%20&#224;%20la%20th&#232;se\Sites.docx" TargetMode="External"/><Relationship Id="rId11361" Type="http://schemas.openxmlformats.org/officeDocument/2006/relationships/hyperlink" Target="file:///C:\Users\Thomas%20Huet\Desktop\Documentation%20arch&#233;ologique%20li&#233;e%20&#224;%20la%20th&#232;se\Sites.docx" TargetMode="External"/><Relationship Id="rId12412" Type="http://schemas.openxmlformats.org/officeDocument/2006/relationships/hyperlink" Target="file:///C:\Users\Thomas%20Huet\Desktop\Documentation%20arch&#233;ologique%20li&#233;e%20&#224;%20la%20th&#232;se\Sites.docx" TargetMode="External"/><Relationship Id="rId1420" Type="http://schemas.openxmlformats.org/officeDocument/2006/relationships/hyperlink" Target="file:///C:\Users\Thomas%20Huet\Desktop\Documentation%20arch&#233;ologique%20li&#233;e%20&#224;%20la%20th&#232;se\Sites.docx" TargetMode="External"/><Relationship Id="rId4576" Type="http://schemas.openxmlformats.org/officeDocument/2006/relationships/hyperlink" Target="file:///C:\Users\Thomas%20Huet\Desktop\Documentation%20arch&#233;ologique%20li&#233;e%20&#224;%20la%20th&#232;se\Cultures.docx" TargetMode="External"/><Relationship Id="rId4990" Type="http://schemas.openxmlformats.org/officeDocument/2006/relationships/hyperlink" Target="file:///C:\Users\Thomas%20Huet\Desktop\Documentation%20arch&#233;ologique%20li&#233;e%20&#224;%20la%20th&#232;se\Cultures.docx" TargetMode="External"/><Relationship Id="rId5627" Type="http://schemas.openxmlformats.org/officeDocument/2006/relationships/hyperlink" Target="file:///C:\Users\Thomas%20Huet\Desktop\Documentation%20arch&#233;ologique%20li&#233;e%20&#224;%20la%20th&#232;se\Cultures.docx" TargetMode="External"/><Relationship Id="rId11014" Type="http://schemas.openxmlformats.org/officeDocument/2006/relationships/hyperlink" Target="file:///C:\Users\Thomas%20Huet\Desktop\Documentation%20arch&#233;ologique%20li&#233;e%20&#224;%20la%20th&#232;se\Cultures.docx" TargetMode="External"/><Relationship Id="rId3178" Type="http://schemas.openxmlformats.org/officeDocument/2006/relationships/hyperlink" Target="file:///C:\Users\Thomas%20Huet\Desktop\Documentation%20arch&#233;ologique%20li&#233;e%20&#224;%20la%20th&#232;se\Cultures.docx" TargetMode="External"/><Relationship Id="rId3592" Type="http://schemas.openxmlformats.org/officeDocument/2006/relationships/hyperlink" Target="file:///C:\Users\Thomas%20Huet\Desktop\Documentation%20arch&#233;ologique%20li&#233;e%20&#224;%20la%20th&#232;se\Cultures.docx" TargetMode="External"/><Relationship Id="rId4229" Type="http://schemas.openxmlformats.org/officeDocument/2006/relationships/hyperlink" Target="file:///C:\Users\Thomas%20Huet\Desktop\Documentation%20arch&#233;ologique%20li&#233;e%20&#224;%20la%20th&#232;se\Cultures.docx" TargetMode="External"/><Relationship Id="rId4643" Type="http://schemas.openxmlformats.org/officeDocument/2006/relationships/hyperlink" Target="file:///C:\Users\Thomas%20Huet\Desktop\Documentation%20arch&#233;ologique%20li&#233;e%20&#224;%20la%20th&#232;se\Sites.docx" TargetMode="External"/><Relationship Id="rId7799" Type="http://schemas.openxmlformats.org/officeDocument/2006/relationships/hyperlink" Target="file:///C:\Users\Thomas%20Huet\Desktop\Documentation%20arch&#233;ologique%20li&#233;e%20&#224;%20la%20th&#232;se\Sites.docx" TargetMode="External"/><Relationship Id="rId8100" Type="http://schemas.openxmlformats.org/officeDocument/2006/relationships/hyperlink" Target="file:///C:\Users\Thomas%20Huet\Desktop\Documentation%20arch&#233;ologique%20li&#233;e%20&#224;%20la%20th&#232;se\Sites.docx" TargetMode="External"/><Relationship Id="rId10030" Type="http://schemas.openxmlformats.org/officeDocument/2006/relationships/hyperlink" Target="file:///C:\Users\Thomas%20Huet\Desktop\Documentation%20arch&#233;ologique%20li&#233;e%20&#224;%20la%20th&#232;se\Cultures.docx" TargetMode="External"/><Relationship Id="rId13186" Type="http://schemas.openxmlformats.org/officeDocument/2006/relationships/hyperlink" Target="file:///C:\Users\Thomas%20Huet\Desktop\Documentation%20arch&#233;ologique%20li&#233;e%20&#224;%20la%20th&#232;se\Sites.docx" TargetMode="External"/><Relationship Id="rId14237" Type="http://schemas.openxmlformats.org/officeDocument/2006/relationships/hyperlink" Target="file:///C:\Users\Thomas%20Huet\Desktop\Documentation%20arch&#233;ologique%20li&#233;e%20&#224;%20la%20th&#232;se\Sites.docx" TargetMode="External"/><Relationship Id="rId2194" Type="http://schemas.openxmlformats.org/officeDocument/2006/relationships/hyperlink" Target="file:///C:\Users\Thomas%20Huet\Desktop\Documentation%20arch&#233;ologique%20li&#233;e%20&#224;%20la%20th&#232;se\Cultures.docx" TargetMode="External"/><Relationship Id="rId3245" Type="http://schemas.openxmlformats.org/officeDocument/2006/relationships/hyperlink" Target="file:///C:\Users\Thomas%20Huet\Desktop\Documentation%20arch&#233;ologique%20li&#233;e%20&#224;%20la%20th&#232;se\Cultures.docx" TargetMode="External"/><Relationship Id="rId4710" Type="http://schemas.openxmlformats.org/officeDocument/2006/relationships/hyperlink" Target="file:///C:\Users\Thomas%20Huet\Desktop\Documentation%20arch&#233;ologique%20li&#233;e%20&#224;%20la%20th&#232;se\Sites.docx" TargetMode="External"/><Relationship Id="rId7866" Type="http://schemas.openxmlformats.org/officeDocument/2006/relationships/hyperlink" Target="file:///C:\Users\Thomas%20Huet\Desktop\Documentation%20arch&#233;ologique%20li&#233;e%20&#224;%20la%20th&#232;se\Sites.docx" TargetMode="External"/><Relationship Id="rId13253" Type="http://schemas.openxmlformats.org/officeDocument/2006/relationships/hyperlink" Target="file:///C:\Users\Thomas%20Huet\Desktop\Documentation%20arch&#233;ologique%20li&#233;e%20&#224;%20la%20th&#232;se\Cultures.docx" TargetMode="External"/><Relationship Id="rId166" Type="http://schemas.openxmlformats.org/officeDocument/2006/relationships/hyperlink" Target="file:///C:\Users\Thomas%20Huet\Desktop\Documentation%20arch&#233;ologique%20li&#233;e%20&#224;%20la%20th&#232;se\Cultures.docx" TargetMode="External"/><Relationship Id="rId580" Type="http://schemas.openxmlformats.org/officeDocument/2006/relationships/hyperlink" Target="file:///C:\Users\Thomas%20Huet\Desktop\Documentation%20arch&#233;ologique%20li&#233;e%20&#224;%20la%20th&#232;se\Cultures.docx" TargetMode="External"/><Relationship Id="rId2261" Type="http://schemas.openxmlformats.org/officeDocument/2006/relationships/hyperlink" Target="file:///C:\Users\Thomas%20Huet\Desktop\Documentation%20arch&#233;ologique%20li&#233;e%20&#224;%20la%20th&#232;se\Cultures.docx" TargetMode="External"/><Relationship Id="rId3312" Type="http://schemas.openxmlformats.org/officeDocument/2006/relationships/hyperlink" Target="file:///C:\Users\Thomas%20Huet\Desktop\Documentation%20arch&#233;ologique%20li&#233;e%20&#224;%20la%20th&#232;se\Sites.docx" TargetMode="External"/><Relationship Id="rId6468" Type="http://schemas.openxmlformats.org/officeDocument/2006/relationships/hyperlink" Target="file:///C:\Users\Thomas%20Huet\Desktop\Documentation%20arch&#233;ologique%20li&#233;e%20&#224;%20la%20th&#232;se\Cultures.docx" TargetMode="External"/><Relationship Id="rId7519" Type="http://schemas.openxmlformats.org/officeDocument/2006/relationships/hyperlink" Target="file:///C:\Users\Thomas%20Huet\Desktop\Documentation%20arch&#233;ologique%20li&#233;e%20&#224;%20la%20th&#232;se\Sites.docx" TargetMode="External"/><Relationship Id="rId8917" Type="http://schemas.openxmlformats.org/officeDocument/2006/relationships/hyperlink" Target="file:///C:\Users\Thomas%20Huet\Desktop\Documentation%20arch&#233;ologique%20li&#233;e%20&#224;%20la%20th&#232;se\Cultures.docx" TargetMode="External"/><Relationship Id="rId10847" Type="http://schemas.openxmlformats.org/officeDocument/2006/relationships/hyperlink" Target="Sites.docx" TargetMode="External"/><Relationship Id="rId14304" Type="http://schemas.openxmlformats.org/officeDocument/2006/relationships/hyperlink" Target="file:///C:\Users\Thomas%20Huet\Desktop\Documentation%20arch&#233;ologique%20li&#233;e%20&#224;%20la%20th&#232;se\Sites.docx" TargetMode="External"/><Relationship Id="rId233" Type="http://schemas.openxmlformats.org/officeDocument/2006/relationships/hyperlink" Target="Sites.docx" TargetMode="External"/><Relationship Id="rId5484" Type="http://schemas.openxmlformats.org/officeDocument/2006/relationships/hyperlink" Target="file:///C:\Users\Thomas%20Huet\Desktop\Documentation%20arch&#233;ologique%20li&#233;e%20&#224;%20la%20th&#232;se\Cultures.docx" TargetMode="External"/><Relationship Id="rId6882" Type="http://schemas.openxmlformats.org/officeDocument/2006/relationships/hyperlink" Target="file:///C:\Users\Thomas%20Huet\Desktop\Documentation%20arch&#233;ologique%20li&#233;e%20&#224;%20la%20th&#232;se\Cultures.docx" TargetMode="External"/><Relationship Id="rId7933" Type="http://schemas.openxmlformats.org/officeDocument/2006/relationships/hyperlink" Target="file:///C:\Users\Thomas%20Huet\Desktop\Documentation%20arch&#233;ologique%20li&#233;e%20&#224;%20la%20th&#232;se\Cultures.docx" TargetMode="External"/><Relationship Id="rId10914" Type="http://schemas.openxmlformats.org/officeDocument/2006/relationships/hyperlink" Target="file:///C:\Users\Thomas%20Huet\Desktop\Documentation%20arch&#233;ologique%20li&#233;e%20&#224;%20la%20th&#232;se\Cultures.docx" TargetMode="External"/><Relationship Id="rId13320" Type="http://schemas.openxmlformats.org/officeDocument/2006/relationships/hyperlink" Target="file:///C:\Users\Thomas%20Huet\Desktop\Documentation%20arch&#233;ologique%20li&#233;e%20&#224;%20la%20th&#232;se\Cultures.docx" TargetMode="External"/><Relationship Id="rId300" Type="http://schemas.openxmlformats.org/officeDocument/2006/relationships/hyperlink" Target="file:///C:\Users\Thomas%20Huet\Desktop\Documentation%20arch&#233;ologique%20li&#233;e%20&#224;%20la%20th&#232;se\Cultures.docx" TargetMode="External"/><Relationship Id="rId4086" Type="http://schemas.openxmlformats.org/officeDocument/2006/relationships/hyperlink" Target="file:///C:\Users\Thomas%20Huet\Desktop\Documentation%20arch&#233;ologique%20li&#233;e%20&#224;%20la%20th&#232;se\Sites.docx" TargetMode="External"/><Relationship Id="rId5137" Type="http://schemas.openxmlformats.org/officeDocument/2006/relationships/hyperlink" Target="file:///C:\Users\Thomas%20Huet\Desktop\Documentation%20arch&#233;ologique%20li&#233;e%20&#224;%20la%20th&#232;se\Cultures.docx" TargetMode="External"/><Relationship Id="rId6535" Type="http://schemas.openxmlformats.org/officeDocument/2006/relationships/hyperlink" Target="file:///C:\Users\Thomas%20Huet\Desktop\Documentation%20arch&#233;ologique%20li&#233;e%20&#224;%20la%20th&#232;se\Sites.docx" TargetMode="External"/><Relationship Id="rId5551" Type="http://schemas.openxmlformats.org/officeDocument/2006/relationships/hyperlink" Target="file:///C:\Users\Thomas%20Huet\Desktop\Documentation%20arch&#233;ologique%20li&#233;e%20&#224;%20la%20th&#232;se\Cultures.docx" TargetMode="External"/><Relationship Id="rId6602" Type="http://schemas.openxmlformats.org/officeDocument/2006/relationships/hyperlink" Target="file:///C:\Users\Thomas%20Huet\Desktop\Documentation%20arch&#233;ologique%20li&#233;e%20&#224;%20la%20th&#232;se\Cultures.docx" TargetMode="External"/><Relationship Id="rId9758" Type="http://schemas.openxmlformats.org/officeDocument/2006/relationships/hyperlink" Target="file:///C:\Users\Thomas%20Huet\Desktop\Documentation%20arch&#233;ologique%20li&#233;e%20&#224;%20la%20th&#232;se\Cultures.docx" TargetMode="External"/><Relationship Id="rId11688" Type="http://schemas.openxmlformats.org/officeDocument/2006/relationships/hyperlink" Target="file:///C:\Users\Thomas%20Huet\Desktop\Documentation%20arch&#233;ologique%20li&#233;e%20&#224;%20la%20th&#232;se\Cultures.docx" TargetMode="External"/><Relationship Id="rId12739" Type="http://schemas.openxmlformats.org/officeDocument/2006/relationships/hyperlink" Target="file:///C:\Users\Thomas%20Huet\Desktop\Documentation%20arch&#233;ologique%20li&#233;e%20&#224;%20la%20th&#232;se\Cultures.docx" TargetMode="External"/><Relationship Id="rId14094" Type="http://schemas.openxmlformats.org/officeDocument/2006/relationships/hyperlink" Target="file:///C:\Users\Thomas%20Huet\Desktop\Documentation%20arch&#233;ologique%20li&#233;e%20&#224;%20la%20th&#232;se\Cultures.docx" TargetMode="External"/><Relationship Id="rId1747" Type="http://schemas.openxmlformats.org/officeDocument/2006/relationships/hyperlink" Target="file:///C:\Users\Thomas%20Huet\Desktop\Documentation%20arch&#233;ologique%20li&#233;e%20&#224;%20la%20th&#232;se\Sites.docx" TargetMode="External"/><Relationship Id="rId4153" Type="http://schemas.openxmlformats.org/officeDocument/2006/relationships/hyperlink" Target="file:///C:\Users\Thomas%20Huet\Desktop\Documentation%20arch&#233;ologique%20li&#233;e%20&#224;%20la%20th&#232;se\Cultures.docx" TargetMode="External"/><Relationship Id="rId5204" Type="http://schemas.openxmlformats.org/officeDocument/2006/relationships/hyperlink" Target="file:///C:\Users\Thomas%20Huet\Desktop\Documentation%20arch&#233;ologique%20li&#233;e%20&#224;%20la%20th&#232;se\Cultures.docx" TargetMode="External"/><Relationship Id="rId8774" Type="http://schemas.openxmlformats.org/officeDocument/2006/relationships/hyperlink" Target="file:///C:\Users\Thomas%20Huet\Desktop\Documentation%20arch&#233;ologique%20li&#233;e%20&#224;%20la%20th&#232;se\Cultures.docx" TargetMode="External"/><Relationship Id="rId9825" Type="http://schemas.openxmlformats.org/officeDocument/2006/relationships/hyperlink" Target="file:///C:\Users\Thomas%20Huet\Desktop\Documentation%20arch&#233;ologique%20li&#233;e%20&#224;%20la%20th&#232;se\Cultures.docx" TargetMode="External"/><Relationship Id="rId14161" Type="http://schemas.openxmlformats.org/officeDocument/2006/relationships/hyperlink" Target="file:///C:\Users\Thomas%20Huet\Desktop\Documentation%20arch&#233;ologique%20li&#233;e%20&#224;%20la%20th&#232;se\Sites.docx" TargetMode="External"/><Relationship Id="rId39" Type="http://schemas.openxmlformats.org/officeDocument/2006/relationships/hyperlink" Target="Sites.docx" TargetMode="External"/><Relationship Id="rId1814" Type="http://schemas.openxmlformats.org/officeDocument/2006/relationships/hyperlink" Target="file:///C:\Users\Thomas%20Huet\Desktop\Documentation%20arch&#233;ologique%20li&#233;e%20&#224;%20la%20th&#232;se\Sites.docx" TargetMode="External"/><Relationship Id="rId4220" Type="http://schemas.openxmlformats.org/officeDocument/2006/relationships/hyperlink" Target="file:///C:\Users\Thomas%20Huet\Desktop\Documentation%20arch&#233;ologique%20li&#233;e%20&#224;%20la%20th&#232;se\Cultures.docx" TargetMode="External"/><Relationship Id="rId7376" Type="http://schemas.openxmlformats.org/officeDocument/2006/relationships/hyperlink" Target="file:///C:\Users\Thomas%20Huet\Desktop\Documentation%20arch&#233;ologique%20li&#233;e%20&#224;%20la%20th&#232;se\Cultures.docx" TargetMode="External"/><Relationship Id="rId7790" Type="http://schemas.openxmlformats.org/officeDocument/2006/relationships/hyperlink" Target="file:///C:\Users\Thomas%20Huet\Desktop\Documentation%20arch&#233;ologique%20li&#233;e%20&#224;%20la%20th&#232;se\Cultures.docx" TargetMode="External"/><Relationship Id="rId8427" Type="http://schemas.openxmlformats.org/officeDocument/2006/relationships/hyperlink" Target="file:///C:\Users\Thomas%20Huet\Desktop\Documentation%20arch&#233;ologique%20li&#233;e%20&#224;%20la%20th&#232;se\Cultures.docx" TargetMode="External"/><Relationship Id="rId8841" Type="http://schemas.openxmlformats.org/officeDocument/2006/relationships/hyperlink" Target="file:///C:\Users\Thomas%20Huet\Desktop\Documentation%20arch&#233;ologique%20li&#233;e%20&#224;%20la%20th&#232;se\Cultures.docx" TargetMode="External"/><Relationship Id="rId10357" Type="http://schemas.openxmlformats.org/officeDocument/2006/relationships/hyperlink" Target="file:///C:\Users\Thomas%20Huet\Desktop\Documentation%20arch&#233;ologique%20li&#233;e%20&#224;%20la%20th&#232;se\Sites.docx" TargetMode="External"/><Relationship Id="rId11755" Type="http://schemas.openxmlformats.org/officeDocument/2006/relationships/hyperlink" Target="file:///C:\Users\Thomas%20Huet\Desktop\Documentation%20arch&#233;ologique%20li&#233;e%20&#224;%20la%20th&#232;se\Cultures.docx" TargetMode="External"/><Relationship Id="rId12806" Type="http://schemas.openxmlformats.org/officeDocument/2006/relationships/hyperlink" Target="file:///C:\Users\Thomas%20Huet\Desktop\Documentation%20arch&#233;ologique%20li&#233;e%20&#224;%20la%20th&#232;se\Analyses%20Statistiques.docx" TargetMode="External"/><Relationship Id="rId6392" Type="http://schemas.openxmlformats.org/officeDocument/2006/relationships/hyperlink" Target="file:///C:\Users\Thomas%20Huet\Desktop\Documentation%20arch&#233;ologique%20li&#233;e%20&#224;%20la%20th&#232;se\Environnement.docx" TargetMode="External"/><Relationship Id="rId7029" Type="http://schemas.openxmlformats.org/officeDocument/2006/relationships/hyperlink" Target="file:///C:\Users\Thomas%20Huet\Desktop\Documentation%20arch&#233;ologique%20li&#233;e%20&#224;%20la%20th&#232;se\Sites.docx" TargetMode="External"/><Relationship Id="rId7443" Type="http://schemas.openxmlformats.org/officeDocument/2006/relationships/hyperlink" Target="file:///C:\Users\Thomas%20Huet\Desktop\Documentation%20arch&#233;ologique%20li&#233;e%20&#224;%20la%20th&#232;se\Cultures.docx" TargetMode="External"/><Relationship Id="rId10771" Type="http://schemas.openxmlformats.org/officeDocument/2006/relationships/hyperlink" Target="file:///C:\Users\Thomas%20Huet\Desktop\Documentation%20arch&#233;ologique%20li&#233;e%20&#224;%20la%20th&#232;se\Sites.docx" TargetMode="External"/><Relationship Id="rId11408" Type="http://schemas.openxmlformats.org/officeDocument/2006/relationships/hyperlink" Target="file:///C:\Users\Thomas%20Huet\Desktop\Documentation%20arch&#233;ologique%20li&#233;e%20&#224;%20la%20th&#232;se\Sites.docx" TargetMode="External"/><Relationship Id="rId11822" Type="http://schemas.openxmlformats.org/officeDocument/2006/relationships/hyperlink" Target="file:///C:\Users\Thomas%20Huet\Desktop\Documentation%20arch&#233;ologique%20li&#233;e%20&#224;%20la%20th&#232;se\Cultures.docx" TargetMode="External"/><Relationship Id="rId2588" Type="http://schemas.openxmlformats.org/officeDocument/2006/relationships/hyperlink" Target="file:///C:\Users\Thomas%20Huet\Desktop\Documentation%20arch&#233;ologique%20li&#233;e%20&#224;%20la%20th&#232;se\Sites.docx" TargetMode="External"/><Relationship Id="rId3986" Type="http://schemas.openxmlformats.org/officeDocument/2006/relationships/hyperlink" Target="file:///C:\Users\Thomas%20Huet\Desktop\Documentation%20arch&#233;ologique%20li&#233;e%20&#224;%20la%20th&#232;se\Cultures.docx" TargetMode="External"/><Relationship Id="rId6045" Type="http://schemas.openxmlformats.org/officeDocument/2006/relationships/hyperlink" Target="file:///C:\Users\Thomas%20Huet\Desktop\Documentation%20arch&#233;ologique%20li&#233;e%20&#224;%20la%20th&#232;se\Cultures.docx" TargetMode="External"/><Relationship Id="rId10424" Type="http://schemas.openxmlformats.org/officeDocument/2006/relationships/hyperlink" Target="file:///C:\Users\Thomas%20Huet\Desktop\Documentation%20arch&#233;ologique%20li&#233;e%20&#224;%20la%20th&#232;se\Sites.docx" TargetMode="External"/><Relationship Id="rId13994" Type="http://schemas.openxmlformats.org/officeDocument/2006/relationships/hyperlink" Target="file:///C:\Users\Thomas%20Huet\Desktop\Documentation%20arch&#233;ologique%20li&#233;e%20&#224;%20la%20th&#232;se\Sites.docx" TargetMode="External"/><Relationship Id="rId3639" Type="http://schemas.openxmlformats.org/officeDocument/2006/relationships/hyperlink" Target="file:///C:\Users\Thomas%20Huet\Desktop\Documentation%20arch&#233;ologique%20li&#233;e%20&#224;%20la%20th&#232;se\Cultures.docx" TargetMode="External"/><Relationship Id="rId5061" Type="http://schemas.openxmlformats.org/officeDocument/2006/relationships/hyperlink" Target="file:///C:\Users\Thomas%20Huet\Desktop\Documentation%20arch&#233;ologique%20li&#233;e%20&#224;%20la%20th&#232;se\Cultures.docx" TargetMode="External"/><Relationship Id="rId6112" Type="http://schemas.openxmlformats.org/officeDocument/2006/relationships/hyperlink" Target="file:///C:\Users\Thomas%20Huet\Desktop\Documentation%20arch&#233;ologique%20li&#233;e%20&#224;%20la%20th&#232;se\Sites.docx" TargetMode="External"/><Relationship Id="rId7510" Type="http://schemas.openxmlformats.org/officeDocument/2006/relationships/hyperlink" Target="file:///C:\Users\Thomas%20Huet\Desktop\Documentation%20arch&#233;ologique%20li&#233;e%20&#224;%20la%20th&#232;se\Cultures.docx" TargetMode="External"/><Relationship Id="rId9268" Type="http://schemas.openxmlformats.org/officeDocument/2006/relationships/hyperlink" Target="file:///C:\Users\Thomas%20Huet\Desktop\Documentation%20arch&#233;ologique%20li&#233;e%20&#224;%20la%20th&#232;se\Cultures.docx" TargetMode="External"/><Relationship Id="rId12596" Type="http://schemas.openxmlformats.org/officeDocument/2006/relationships/hyperlink" Target="file:///C:\Users\Thomas%20Huet\Desktop\Documentation%20arch&#233;ologique%20li&#233;e%20&#224;%20la%20th&#232;se\Cultures.docx" TargetMode="External"/><Relationship Id="rId13647" Type="http://schemas.openxmlformats.org/officeDocument/2006/relationships/hyperlink" Target="Sites.docx" TargetMode="External"/><Relationship Id="rId974" Type="http://schemas.openxmlformats.org/officeDocument/2006/relationships/hyperlink" Target="file:///C:\Users\Thomas%20Huet\Desktop\Documentation%20arch&#233;ologique%20li&#233;e%20&#224;%20la%20th&#232;se\Sites.docx" TargetMode="External"/><Relationship Id="rId2655" Type="http://schemas.openxmlformats.org/officeDocument/2006/relationships/hyperlink" Target="file:///C:\Users\Thomas%20Huet\Desktop\Documentation%20arch&#233;ologique%20li&#233;e%20&#224;%20la%20th&#232;se\Cultures.docx" TargetMode="External"/><Relationship Id="rId3706" Type="http://schemas.openxmlformats.org/officeDocument/2006/relationships/hyperlink" Target="file:///C:\Users\Thomas%20Huet\Desktop\Documentation%20arch&#233;ologique%20li&#233;e%20&#224;%20la%20th&#232;se\Cultures.docx" TargetMode="External"/><Relationship Id="rId9682" Type="http://schemas.openxmlformats.org/officeDocument/2006/relationships/hyperlink" Target="file:///C:\Users\Thomas%20Huet\Desktop\Documentation%20arch&#233;ologique%20li&#233;e%20&#224;%20la%20th&#232;se\Sites.docx" TargetMode="External"/><Relationship Id="rId11198" Type="http://schemas.openxmlformats.org/officeDocument/2006/relationships/hyperlink" Target="file:///C:\Users\Thomas%20Huet\Desktop\Documentation%20arch&#233;ologique%20li&#233;e%20&#224;%20la%20th&#232;se\Sites.docx" TargetMode="External"/><Relationship Id="rId12249" Type="http://schemas.openxmlformats.org/officeDocument/2006/relationships/hyperlink" Target="file:///C:\Users\Thomas%20Huet\Desktop\Documentation%20arch&#233;ologique%20li&#233;e%20&#224;%20la%20th&#232;se\Sites.docx" TargetMode="External"/><Relationship Id="rId12663" Type="http://schemas.openxmlformats.org/officeDocument/2006/relationships/hyperlink" Target="file:///C:\Users\Thomas%20Huet\Desktop\Documentation%20arch&#233;ologique%20li&#233;e%20&#224;%20la%20th&#232;se\Cultures.docx" TargetMode="External"/><Relationship Id="rId13714" Type="http://schemas.openxmlformats.org/officeDocument/2006/relationships/hyperlink" Target="file:///C:\Users\Thomas%20Huet\Desktop\Documentation%20arch&#233;ologique%20li&#233;e%20&#224;%20la%20th&#232;se\Cultures.docx" TargetMode="External"/><Relationship Id="rId627" Type="http://schemas.openxmlformats.org/officeDocument/2006/relationships/hyperlink" Target="file:///C:\Users\Thomas%20Huet\Desktop\Documentation%20arch&#233;ologique%20li&#233;e%20&#224;%20la%20th&#232;se\Cultures.docx" TargetMode="External"/><Relationship Id="rId1257" Type="http://schemas.openxmlformats.org/officeDocument/2006/relationships/hyperlink" Target="file:///C:\Users\Thomas%20Huet\Desktop\Documentation%20arch&#233;ologique%20li&#233;e%20&#224;%20la%20th&#232;se\DescriptionRoches.docx" TargetMode="External"/><Relationship Id="rId1671" Type="http://schemas.openxmlformats.org/officeDocument/2006/relationships/hyperlink" Target="file:///C:\Users\Thomas%20Huet\Desktop\Documentation%20arch&#233;ologique%20li&#233;e%20&#224;%20la%20th&#232;se\Cultures.docx" TargetMode="External"/><Relationship Id="rId2308" Type="http://schemas.openxmlformats.org/officeDocument/2006/relationships/hyperlink" Target="file:///C:\Users\Thomas%20Huet\Desktop\Documentation%20arch&#233;ologique%20li&#233;e%20&#224;%20la%20th&#232;se\Cultures.docx" TargetMode="External"/><Relationship Id="rId2722" Type="http://schemas.openxmlformats.org/officeDocument/2006/relationships/hyperlink" Target="file:///C:\Users\Thomas%20Huet\Desktop\Documentation%20arch&#233;ologique%20li&#233;e%20&#224;%20la%20th&#232;se\Cultures.docx" TargetMode="External"/><Relationship Id="rId5878" Type="http://schemas.openxmlformats.org/officeDocument/2006/relationships/hyperlink" Target="file:///C:\Users\Thomas%20Huet\Desktop\Documentation%20arch&#233;ologique%20li&#233;e%20&#224;%20la%20th&#232;se\Cultures.docx" TargetMode="External"/><Relationship Id="rId6929" Type="http://schemas.openxmlformats.org/officeDocument/2006/relationships/hyperlink" Target="file:///C:\Users\Thomas%20Huet\Desktop\Documentation%20arch&#233;ologique%20li&#233;e%20&#224;%20la%20th&#232;se\Cultures.docx" TargetMode="External"/><Relationship Id="rId8284" Type="http://schemas.openxmlformats.org/officeDocument/2006/relationships/hyperlink" Target="file:///C:\Users\Thomas%20Huet\Desktop\Documentation%20arch&#233;ologique%20li&#233;e%20&#224;%20la%20th&#232;se\Cultures.docx" TargetMode="External"/><Relationship Id="rId9335" Type="http://schemas.openxmlformats.org/officeDocument/2006/relationships/hyperlink" Target="file:///C:\Users\Thomas%20Huet\Desktop\Documentation%20arch&#233;ologique%20li&#233;e%20&#224;%20la%20th&#232;se\Cultures.docx" TargetMode="External"/><Relationship Id="rId11265" Type="http://schemas.openxmlformats.org/officeDocument/2006/relationships/hyperlink" Target="file:///C:\Users\Thomas%20Huet\Desktop\Documentation%20arch&#233;ologique%20li&#233;e%20&#224;%20la%20th&#232;se\Cultures.docx" TargetMode="External"/><Relationship Id="rId12316" Type="http://schemas.openxmlformats.org/officeDocument/2006/relationships/hyperlink" Target="file:///C:\Users\Thomas%20Huet\Desktop\Documentation%20arch&#233;ologique%20li&#233;e%20&#224;%20la%20th&#232;se\Cultures.docx" TargetMode="External"/><Relationship Id="rId1324" Type="http://schemas.openxmlformats.org/officeDocument/2006/relationships/hyperlink" Target="file:///C:\Users\Thomas%20Huet\Desktop\Documentation%20arch&#233;ologique%20li&#233;e%20&#224;%20la%20th&#232;se\Cultures.docx" TargetMode="External"/><Relationship Id="rId4894" Type="http://schemas.openxmlformats.org/officeDocument/2006/relationships/hyperlink" Target="file:///C:\Users\Thomas%20Huet\Desktop\Documentation%20arch&#233;ologique%20li&#233;e%20&#224;%20la%20th&#232;se\Sites.docx" TargetMode="External"/><Relationship Id="rId5945" Type="http://schemas.openxmlformats.org/officeDocument/2006/relationships/hyperlink" Target="file:///C:\Users\Thomas%20Huet\Desktop\Documentation%20arch&#233;ologique%20li&#233;e%20&#224;%20la%20th&#232;se\Cultures.docx" TargetMode="External"/><Relationship Id="rId8351" Type="http://schemas.openxmlformats.org/officeDocument/2006/relationships/hyperlink" Target="file:///C:\Users\Thomas%20Huet\Desktop\Documentation%20arch&#233;ologique%20li&#233;e%20&#224;%20la%20th&#232;se\Cultures.docx" TargetMode="External"/><Relationship Id="rId9402" Type="http://schemas.openxmlformats.org/officeDocument/2006/relationships/hyperlink" Target="file:///C:\Users\Thomas%20Huet\Desktop\Documentation%20arch&#233;ologique%20li&#233;e%20&#224;%20la%20th&#232;se\Sites.docx" TargetMode="External"/><Relationship Id="rId10281" Type="http://schemas.openxmlformats.org/officeDocument/2006/relationships/hyperlink" Target="file:///C:\Users\Thomas%20Huet\Desktop\Documentation%20arch&#233;ologique%20li&#233;e%20&#224;%20la%20th&#232;se\Sites.docx" TargetMode="External"/><Relationship Id="rId11332" Type="http://schemas.openxmlformats.org/officeDocument/2006/relationships/hyperlink" Target="file:///C:\Users\Thomas%20Huet\Desktop\Documentation%20arch&#233;ologique%20li&#233;e%20&#224;%20la%20th&#232;se\Sites.docx" TargetMode="External"/><Relationship Id="rId12730" Type="http://schemas.openxmlformats.org/officeDocument/2006/relationships/hyperlink" Target="file:///C:\Users\Thomas%20Huet\Desktop\Documentation%20arch&#233;ologique%20li&#233;e%20&#224;%20la%20th&#232;se\Cultures.docx" TargetMode="External"/><Relationship Id="rId14488" Type="http://schemas.openxmlformats.org/officeDocument/2006/relationships/hyperlink" Target="file:///C:\Users\Thomas%20Huet\Desktop\Documentation%20arch&#233;ologique%20li&#233;e%20&#224;%20la%20th&#232;se\Sites.docx" TargetMode="External"/><Relationship Id="rId30" Type="http://schemas.openxmlformats.org/officeDocument/2006/relationships/hyperlink" Target="file:///C:\Users\Thomas%20Huet\Desktop\Documentation%20arch&#233;ologique%20li&#233;e%20&#224;%20la%20th&#232;se\Sites.docx" TargetMode="External"/><Relationship Id="rId3496" Type="http://schemas.openxmlformats.org/officeDocument/2006/relationships/hyperlink" Target="file:///C:\Users\Thomas%20Huet\Desktop\Documentation%20arch&#233;ologique%20li&#233;e%20&#224;%20la%20th&#232;se\Cultures.docx" TargetMode="External"/><Relationship Id="rId4547" Type="http://schemas.openxmlformats.org/officeDocument/2006/relationships/hyperlink" Target="file:///C:\Users\Thomas%20Huet\Desktop\Documentation%20arch&#233;ologique%20li&#233;e%20&#224;%20la%20th&#232;se\Sites.docx" TargetMode="External"/><Relationship Id="rId8004" Type="http://schemas.openxmlformats.org/officeDocument/2006/relationships/hyperlink" Target="file:///C:\Users\Thomas%20Huet\Desktop\Documentation%20arch&#233;ologique%20li&#233;e%20&#224;%20la%20th&#232;se\Sites.docx" TargetMode="External"/><Relationship Id="rId2098" Type="http://schemas.openxmlformats.org/officeDocument/2006/relationships/hyperlink" Target="file:///C:\Users\Thomas%20Huet\Desktop\Documentation%20arch&#233;ologique%20li&#233;e%20&#224;%20la%20th&#232;se\Environnement.docx" TargetMode="External"/><Relationship Id="rId3149" Type="http://schemas.openxmlformats.org/officeDocument/2006/relationships/hyperlink" Target="file:///C:\Users\Thomas%20Huet\Desktop\Documentation%20arch&#233;ologique%20li&#233;e%20&#224;%20la%20th&#232;se\Cultures.docx" TargetMode="External"/><Relationship Id="rId3563" Type="http://schemas.openxmlformats.org/officeDocument/2006/relationships/hyperlink" Target="file:///C:\Users\Thomas%20Huet\Desktop\Documentation%20arch&#233;ologique%20li&#233;e%20&#224;%20la%20th&#232;se\Cultures.docx" TargetMode="External"/><Relationship Id="rId4961" Type="http://schemas.openxmlformats.org/officeDocument/2006/relationships/hyperlink" Target="file:///C:\Users\Thomas%20Huet\Desktop\Documentation%20arch&#233;ologique%20li&#233;e%20&#224;%20la%20th&#232;se\Sites.docx" TargetMode="External"/><Relationship Id="rId7020" Type="http://schemas.openxmlformats.org/officeDocument/2006/relationships/hyperlink" Target="file:///C:\Users\Thomas%20Huet\Desktop\Documentation%20arch&#233;ologique%20li&#233;e%20&#224;%20la%20th&#232;se\Cultures.docx" TargetMode="External"/><Relationship Id="rId484" Type="http://schemas.openxmlformats.org/officeDocument/2006/relationships/hyperlink" Target="file:///C:\Users\Thomas%20Huet\Desktop\Documentation%20arch&#233;ologique%20li&#233;e%20&#224;%20la%20th&#232;se\Cultures.docx" TargetMode="External"/><Relationship Id="rId2165" Type="http://schemas.openxmlformats.org/officeDocument/2006/relationships/hyperlink" Target="file:///C:\Users\Thomas%20Huet\Desktop\Documentation%20arch&#233;ologique%20li&#233;e%20&#224;%20la%20th&#232;se\Cultures.docx" TargetMode="External"/><Relationship Id="rId3216" Type="http://schemas.openxmlformats.org/officeDocument/2006/relationships/hyperlink" Target="file:///C:\Users\Thomas%20Huet\Desktop\Documentation%20arch&#233;ologique%20li&#233;e%20&#224;%20la%20th&#232;se\Sites.docx" TargetMode="External"/><Relationship Id="rId4614" Type="http://schemas.openxmlformats.org/officeDocument/2006/relationships/hyperlink" Target="file:///C:\Users\Thomas%20Huet\Desktop\Documentation%20arch&#233;ologique%20li&#233;e%20&#224;%20la%20th&#232;se\Sites.docx" TargetMode="External"/><Relationship Id="rId9192" Type="http://schemas.openxmlformats.org/officeDocument/2006/relationships/hyperlink" Target="file:///C:\Users\Thomas%20Huet\Desktop\Documentation%20arch&#233;ologique%20li&#233;e%20&#224;%20la%20th&#232;se\Cultures.docx" TargetMode="External"/><Relationship Id="rId10001" Type="http://schemas.openxmlformats.org/officeDocument/2006/relationships/hyperlink" Target="file:///C:\Users\Thomas%20Huet\Desktop\Documentation%20arch&#233;ologique%20li&#233;e%20&#224;%20la%20th&#232;se\Cultures.docx" TargetMode="External"/><Relationship Id="rId13157" Type="http://schemas.openxmlformats.org/officeDocument/2006/relationships/hyperlink" Target="file:///C:\Users\Thomas%20Huet\Desktop\Documentation%20arch&#233;ologique%20li&#233;e%20&#224;%20la%20th&#232;se\Sites.docx" TargetMode="External"/><Relationship Id="rId13571" Type="http://schemas.openxmlformats.org/officeDocument/2006/relationships/hyperlink" Target="file:///C:\Users\Thomas%20Huet\Desktop\Documentation%20arch&#233;ologique%20li&#233;e%20&#224;%20la%20th&#232;se\Sites.docx" TargetMode="External"/><Relationship Id="rId14208" Type="http://schemas.openxmlformats.org/officeDocument/2006/relationships/hyperlink" Target="file:///C:\Users\Thomas%20Huet\Desktop\Documentation%20arch&#233;ologique%20li&#233;e%20&#224;%20la%20th&#232;se\Sites.docx" TargetMode="External"/><Relationship Id="rId137" Type="http://schemas.openxmlformats.org/officeDocument/2006/relationships/hyperlink" Target="file:///C:\Users\Thomas%20Huet\Desktop\Documentation%20arch&#233;ologique%20li&#233;e%20&#224;%20la%20th&#232;se\Cultures.docx" TargetMode="External"/><Relationship Id="rId3630" Type="http://schemas.openxmlformats.org/officeDocument/2006/relationships/hyperlink" Target="file:///C:\Users\Thomas%20Huet\Desktop\Documentation%20arch&#233;ologique%20li&#233;e%20&#224;%20la%20th&#232;se\Sites.docx" TargetMode="External"/><Relationship Id="rId6786" Type="http://schemas.openxmlformats.org/officeDocument/2006/relationships/hyperlink" Target="file:///C:\Users\Thomas%20Huet\Desktop\Documentation%20arch&#233;ologique%20li&#233;e%20&#224;%20la%20th&#232;se\Cultures.docx" TargetMode="External"/><Relationship Id="rId7837" Type="http://schemas.openxmlformats.org/officeDocument/2006/relationships/hyperlink" Target="file:///C:\Users\Thomas%20Huet\Desktop\Documentation%20arch&#233;ologique%20li&#233;e%20&#224;%20la%20th&#232;se\Cultures.docx" TargetMode="External"/><Relationship Id="rId10818" Type="http://schemas.openxmlformats.org/officeDocument/2006/relationships/hyperlink" Target="file:///C:\Users\Thomas%20Huet\Desktop\Documentation%20arch&#233;ologique%20li&#233;e%20&#224;%20la%20th&#232;se\Sites.docx" TargetMode="External"/><Relationship Id="rId12173" Type="http://schemas.openxmlformats.org/officeDocument/2006/relationships/hyperlink" Target="Analyses%20Statistiques.docx" TargetMode="External"/><Relationship Id="rId13224" Type="http://schemas.openxmlformats.org/officeDocument/2006/relationships/hyperlink" Target="file:///C:\Users\Thomas%20Huet\Desktop\Documentation%20arch&#233;ologique%20li&#233;e%20&#224;%20la%20th&#232;se\Sites.docx" TargetMode="External"/><Relationship Id="rId551" Type="http://schemas.openxmlformats.org/officeDocument/2006/relationships/hyperlink" Target="file:///C:\Users\Thomas%20Huet\Desktop\Documentation%20arch&#233;ologique%20li&#233;e%20&#224;%20la%20th&#232;se\Cultures.docx" TargetMode="External"/><Relationship Id="rId1181" Type="http://schemas.openxmlformats.org/officeDocument/2006/relationships/hyperlink" Target="file:///C:\Users\Thomas%20Huet\Desktop\Documentation%20arch&#233;ologique%20li&#233;e%20&#224;%20la%20th&#232;se\Sites.docx" TargetMode="External"/><Relationship Id="rId2232" Type="http://schemas.openxmlformats.org/officeDocument/2006/relationships/hyperlink" Target="file:///C:\Users\Thomas%20Huet\Desktop\Documentation%20arch&#233;ologique%20li&#233;e%20&#224;%20la%20th&#232;se\Cultures.docx" TargetMode="External"/><Relationship Id="rId5388" Type="http://schemas.openxmlformats.org/officeDocument/2006/relationships/hyperlink" Target="file:///C:\Users\Thomas%20Huet\Desktop\Documentation%20arch&#233;ologique%20li&#233;e%20&#224;%20la%20th&#232;se\Cultures.docx" TargetMode="External"/><Relationship Id="rId6439" Type="http://schemas.openxmlformats.org/officeDocument/2006/relationships/hyperlink" Target="file:///C:\Users\Thomas%20Huet\Desktop\Documentation%20arch&#233;ologique%20li&#233;e%20&#224;%20la%20th&#232;se\Cultures.docx" TargetMode="External"/><Relationship Id="rId6853" Type="http://schemas.openxmlformats.org/officeDocument/2006/relationships/hyperlink" Target="file:///C:\Users\Thomas%20Huet\Desktop\Documentation%20arch&#233;ologique%20li&#233;e%20&#224;%20la%20th&#232;se\Sites.docx" TargetMode="External"/><Relationship Id="rId7904" Type="http://schemas.openxmlformats.org/officeDocument/2006/relationships/hyperlink" Target="file:///C:\Users\Thomas%20Huet\Desktop\Documentation%20arch&#233;ologique%20li&#233;e%20&#224;%20la%20th&#232;se\Sites.docx" TargetMode="External"/><Relationship Id="rId12240" Type="http://schemas.openxmlformats.org/officeDocument/2006/relationships/hyperlink" Target="file:///C:\Users\Thomas%20Huet\Desktop\Documentation%20arch&#233;ologique%20li&#233;e%20&#224;%20la%20th&#232;se\Sites.docx" TargetMode="External"/><Relationship Id="rId204" Type="http://schemas.openxmlformats.org/officeDocument/2006/relationships/hyperlink" Target="file:///C:\Users\Thomas%20Huet\Desktop\Documentation%20arch&#233;ologique%20li&#233;e%20&#224;%20la%20th&#232;se\Sites.docx" TargetMode="External"/><Relationship Id="rId1998" Type="http://schemas.openxmlformats.org/officeDocument/2006/relationships/hyperlink" Target="file:///C:\Users\Thomas%20Huet\Desktop\Documentation%20arch&#233;ologique%20li&#233;e%20&#224;%20la%20th&#232;se\Cultures.docx" TargetMode="External"/><Relationship Id="rId5455" Type="http://schemas.openxmlformats.org/officeDocument/2006/relationships/hyperlink" Target="file:///C:\Users\Thomas%20Huet\Desktop\Documentation%20arch&#233;ologique%20li&#233;e%20&#224;%20la%20th&#232;se\Cultures.docx" TargetMode="External"/><Relationship Id="rId6506" Type="http://schemas.openxmlformats.org/officeDocument/2006/relationships/hyperlink" Target="file:///C:\Users\Thomas%20Huet\Desktop\Documentation%20arch&#233;ologique%20li&#233;e%20&#224;%20la%20th&#232;se\Sites.docx" TargetMode="External"/><Relationship Id="rId6920" Type="http://schemas.openxmlformats.org/officeDocument/2006/relationships/hyperlink" Target="file:///C:\Users\Thomas%20Huet\Desktop\Documentation%20arch&#233;ologique%20li&#233;e%20&#224;%20la%20th&#232;se\Sites.docx" TargetMode="External"/><Relationship Id="rId4057" Type="http://schemas.openxmlformats.org/officeDocument/2006/relationships/hyperlink" Target="file:///C:\Users\Thomas%20Huet\Desktop\Documentation%20arch&#233;ologique%20li&#233;e%20&#224;%20la%20th&#232;se\Cultures.docx" TargetMode="External"/><Relationship Id="rId4471" Type="http://schemas.openxmlformats.org/officeDocument/2006/relationships/hyperlink" Target="file:///C:\Users\Thomas%20Huet\Desktop\Documentation%20arch&#233;ologique%20li&#233;e%20&#224;%20la%20th&#232;se\Cultures.docx" TargetMode="External"/><Relationship Id="rId5108" Type="http://schemas.openxmlformats.org/officeDocument/2006/relationships/hyperlink" Target="file:///C:\Users\Thomas%20Huet\Desktop\Documentation%20arch&#233;ologique%20li&#233;e%20&#224;%20la%20th&#232;se\Cultures.docx" TargetMode="External"/><Relationship Id="rId5522" Type="http://schemas.openxmlformats.org/officeDocument/2006/relationships/hyperlink" Target="file:///C:\Users\Thomas%20Huet\Desktop\Documentation%20arch&#233;ologique%20li&#233;e%20&#224;%20la%20th&#232;se\Cultures.docx" TargetMode="External"/><Relationship Id="rId8678" Type="http://schemas.openxmlformats.org/officeDocument/2006/relationships/hyperlink" Target="file:///C:\Users\Thomas%20Huet\Desktop\Documentation%20arch&#233;ologique%20li&#233;e%20&#224;%20la%20th&#232;se\Sites.docx" TargetMode="External"/><Relationship Id="rId9729" Type="http://schemas.openxmlformats.org/officeDocument/2006/relationships/hyperlink" Target="file:///C:\Users\Thomas%20Huet\Desktop\Documentation%20arch&#233;ologique%20li&#233;e%20&#224;%20la%20th&#232;se\Cultures.docx" TargetMode="External"/><Relationship Id="rId14065" Type="http://schemas.openxmlformats.org/officeDocument/2006/relationships/hyperlink" Target="file:///C:\Users\Thomas%20Huet\Desktop\Documentation%20arch&#233;ologique%20li&#233;e%20&#224;%20la%20th&#232;se\Sites.docx" TargetMode="External"/><Relationship Id="rId3073" Type="http://schemas.openxmlformats.org/officeDocument/2006/relationships/hyperlink" Target="file:///C:\Users\Thomas%20Huet\Desktop\Documentation%20arch&#233;ologique%20li&#233;e%20&#224;%20la%20th&#232;se\Sites.docx" TargetMode="External"/><Relationship Id="rId4124" Type="http://schemas.openxmlformats.org/officeDocument/2006/relationships/hyperlink" Target="file:///C:\Users\Thomas%20Huet\Desktop\Documentation%20arch&#233;ologique%20li&#233;e%20&#224;%20la%20th&#232;se\Cultures.docx" TargetMode="External"/><Relationship Id="rId7694" Type="http://schemas.openxmlformats.org/officeDocument/2006/relationships/hyperlink" Target="file:///C:\Users\Thomas%20Huet\Desktop\Documentation%20arch&#233;ologique%20li&#233;e%20&#224;%20la%20th&#232;se\Sites.docx" TargetMode="External"/><Relationship Id="rId11659" Type="http://schemas.openxmlformats.org/officeDocument/2006/relationships/hyperlink" Target="file:///C:\Users\Thomas%20Huet\Desktop\Documentation%20arch&#233;ologique%20li&#233;e%20&#224;%20la%20th&#232;se\Cultures.docx" TargetMode="External"/><Relationship Id="rId13081" Type="http://schemas.openxmlformats.org/officeDocument/2006/relationships/hyperlink" Target="file:///C:\Users\Thomas%20Huet\Desktop\Documentation%20arch&#233;ologique%20li&#233;e%20&#224;%20la%20th&#232;se\Sites.docx" TargetMode="External"/><Relationship Id="rId1718" Type="http://schemas.openxmlformats.org/officeDocument/2006/relationships/hyperlink" Target="file:///C:\Users\Thomas%20Huet\Desktop\Documentation%20arch&#233;ologique%20li&#233;e%20&#224;%20la%20th&#232;se\Sites.docx" TargetMode="External"/><Relationship Id="rId3140" Type="http://schemas.openxmlformats.org/officeDocument/2006/relationships/hyperlink" Target="file:///C:\Users\Thomas%20Huet\Desktop\Documentation%20arch&#233;ologique%20li&#233;e%20&#224;%20la%20th&#232;se\Cultures.docx" TargetMode="External"/><Relationship Id="rId6296" Type="http://schemas.openxmlformats.org/officeDocument/2006/relationships/hyperlink" Target="file:///C:\Users\Thomas%20Huet\Desktop\Documentation%20arch&#233;ologique%20li&#233;e%20&#224;%20la%20th&#232;se\Sites.docx" TargetMode="External"/><Relationship Id="rId7347" Type="http://schemas.openxmlformats.org/officeDocument/2006/relationships/hyperlink" Target="file:///C:\Users\Thomas%20Huet\Desktop\Documentation%20arch&#233;ologique%20li&#233;e%20&#224;%20la%20th&#232;se\Cultures.docx" TargetMode="External"/><Relationship Id="rId8745" Type="http://schemas.openxmlformats.org/officeDocument/2006/relationships/hyperlink" Target="file:///C:\Users\Thomas%20Huet\Desktop\Documentation%20arch&#233;ologique%20li&#233;e%20&#224;%20la%20th&#232;se\Cultures.docx" TargetMode="External"/><Relationship Id="rId10675" Type="http://schemas.openxmlformats.org/officeDocument/2006/relationships/hyperlink" Target="file:///C:\Users\Thomas%20Huet\Desktop\Documentation%20arch&#233;ologique%20li&#233;e%20&#224;%20la%20th&#232;se\Cultures.docx" TargetMode="External"/><Relationship Id="rId11726" Type="http://schemas.openxmlformats.org/officeDocument/2006/relationships/hyperlink" Target="file:///C:\Users\Thomas%20Huet\Desktop\Documentation%20arch&#233;ologique%20li&#233;e%20&#224;%20la%20th&#232;se\Cultures.docx" TargetMode="External"/><Relationship Id="rId14132" Type="http://schemas.openxmlformats.org/officeDocument/2006/relationships/hyperlink" Target="file:///C:\Users\Thomas%20Huet\Desktop\Documentation%20arch&#233;ologique%20li&#233;e%20&#224;%20la%20th&#232;se\Sites.docx" TargetMode="External"/><Relationship Id="rId7761" Type="http://schemas.openxmlformats.org/officeDocument/2006/relationships/hyperlink" Target="file:///C:\Users\Thomas%20Huet\Desktop\Documentation%20arch&#233;ologique%20li&#233;e%20&#224;%20la%20th&#232;se\Cultures.docx" TargetMode="External"/><Relationship Id="rId8812" Type="http://schemas.openxmlformats.org/officeDocument/2006/relationships/hyperlink" Target="file:///C:\Users\Thomas%20Huet\Desktop\Documentation%20arch&#233;ologique%20li&#233;e%20&#224;%20la%20th&#232;se\Cultures.docx" TargetMode="External"/><Relationship Id="rId10328" Type="http://schemas.openxmlformats.org/officeDocument/2006/relationships/hyperlink" Target="file:///C:\Users\Thomas%20Huet\Desktop\Documentation%20arch&#233;ologique%20li&#233;e%20&#224;%20la%20th&#232;se\Cultures.docx" TargetMode="External"/><Relationship Id="rId10742" Type="http://schemas.openxmlformats.org/officeDocument/2006/relationships/hyperlink" Target="file:///C:\Users\Thomas%20Huet\Desktop\Documentation%20arch&#233;ologique%20li&#233;e%20&#224;%20la%20th&#232;se\Sites.docx" TargetMode="External"/><Relationship Id="rId13898" Type="http://schemas.openxmlformats.org/officeDocument/2006/relationships/hyperlink" Target="file:///C:\Users\Thomas%20Huet\Desktop\Documentation%20arch&#233;ologique%20li&#233;e%20&#224;%20la%20th&#232;se\Sites.docx" TargetMode="External"/><Relationship Id="rId3957" Type="http://schemas.openxmlformats.org/officeDocument/2006/relationships/hyperlink" Target="file:///C:\Users\Thomas%20Huet\Desktop\Documentation%20arch&#233;ologique%20li&#233;e%20&#224;%20la%20th&#232;se\Cultures.docx" TargetMode="External"/><Relationship Id="rId6363" Type="http://schemas.openxmlformats.org/officeDocument/2006/relationships/hyperlink" Target="file:///C:\Users\Thomas%20Huet\Desktop\Documentation%20arch&#233;ologique%20li&#233;e%20&#224;%20la%20th&#232;se\Cultures.docx" TargetMode="External"/><Relationship Id="rId7414" Type="http://schemas.openxmlformats.org/officeDocument/2006/relationships/hyperlink" Target="file:///C:\Users\Thomas%20Huet\Desktop\Documentation%20arch&#233;ologique%20li&#233;e%20&#224;%20la%20th&#232;se\Sites.docx" TargetMode="External"/><Relationship Id="rId878" Type="http://schemas.openxmlformats.org/officeDocument/2006/relationships/hyperlink" Target="file:///C:\Users\Thomas%20Huet\Desktop\Documentation%20arch&#233;ologique%20li&#233;e%20&#224;%20la%20th&#232;se\Sites.docx" TargetMode="External"/><Relationship Id="rId2559" Type="http://schemas.openxmlformats.org/officeDocument/2006/relationships/hyperlink" Target="file:///C:\Users\Thomas%20Huet\Desktop\Documentation%20arch&#233;ologique%20li&#233;e%20&#224;%20la%20th&#232;se\Sites.docx" TargetMode="External"/><Relationship Id="rId2973" Type="http://schemas.openxmlformats.org/officeDocument/2006/relationships/hyperlink" Target="file:///C:\Users\Thomas%20Huet\Desktop\Documentation%20arch&#233;ologique%20li&#233;e%20&#224;%20la%20th&#232;se\Cultures.docx" TargetMode="External"/><Relationship Id="rId6016" Type="http://schemas.openxmlformats.org/officeDocument/2006/relationships/hyperlink" Target="file:///C:\Users\Thomas%20Huet\Desktop\Documentation%20arch&#233;ologique%20li&#233;e%20&#224;%20la%20th&#232;se\Cultures.docx" TargetMode="External"/><Relationship Id="rId6430" Type="http://schemas.openxmlformats.org/officeDocument/2006/relationships/hyperlink" Target="file:///C:\Users\Thomas%20Huet\Desktop\Documentation%20arch&#233;ologique%20li&#233;e%20&#224;%20la%20th&#232;se\Cultures.docx" TargetMode="External"/><Relationship Id="rId9586" Type="http://schemas.openxmlformats.org/officeDocument/2006/relationships/hyperlink" Target="file:///C:\Users\Thomas%20Huet\Desktop\Documentation%20arch&#233;ologique%20li&#233;e%20&#224;%20la%20th&#232;se\Sites.docx" TargetMode="External"/><Relationship Id="rId12567" Type="http://schemas.openxmlformats.org/officeDocument/2006/relationships/hyperlink" Target="file:///C:\Users\Thomas%20Huet\Desktop\Documentation%20arch&#233;ologique%20li&#233;e%20&#224;%20la%20th&#232;se\Sites.docx" TargetMode="External"/><Relationship Id="rId13618" Type="http://schemas.openxmlformats.org/officeDocument/2006/relationships/hyperlink" Target="file:///C:\Users\Thomas%20Huet\Desktop\Documentation%20arch&#233;ologique%20li&#233;e%20&#224;%20la%20th&#232;se\Sites.docx" TargetMode="External"/><Relationship Id="rId13965" Type="http://schemas.openxmlformats.org/officeDocument/2006/relationships/hyperlink" Target="file:///C:\Users\Thomas%20Huet\Desktop\Documentation%20arch&#233;ologique%20li&#233;e%20&#224;%20la%20th&#232;se\Cultures.docx" TargetMode="External"/><Relationship Id="rId945" Type="http://schemas.openxmlformats.org/officeDocument/2006/relationships/hyperlink" Target="file:///C:\Users\Thomas%20Huet\Desktop\Documentation%20arch&#233;ologique%20li&#233;e%20&#224;%20la%20th&#232;se\Sites.docx" TargetMode="External"/><Relationship Id="rId1575" Type="http://schemas.openxmlformats.org/officeDocument/2006/relationships/hyperlink" Target="file:///C:\Users\Thomas%20Huet\Desktop\Documentation%20arch&#233;ologique%20li&#233;e%20&#224;%20la%20th&#232;se\Cultures.docx" TargetMode="External"/><Relationship Id="rId2626" Type="http://schemas.openxmlformats.org/officeDocument/2006/relationships/hyperlink" Target="file:///C:\Users\Thomas%20Huet\Desktop\Documentation%20arch&#233;ologique%20li&#233;e%20&#224;%20la%20th&#232;se\Cultures.docx" TargetMode="External"/><Relationship Id="rId5032" Type="http://schemas.openxmlformats.org/officeDocument/2006/relationships/hyperlink" Target="file:///C:\Users\Thomas%20Huet\Desktop\Documentation%20arch&#233;ologique%20li&#233;e%20&#224;%20la%20th&#232;se\Cultures.docx" TargetMode="External"/><Relationship Id="rId8188" Type="http://schemas.openxmlformats.org/officeDocument/2006/relationships/hyperlink" Target="file:///C:\Users\Thomas%20Huet\Desktop\Documentation%20arch&#233;ologique%20li&#233;e%20&#224;%20la%20th&#232;se\Cultures.docx" TargetMode="External"/><Relationship Id="rId9239" Type="http://schemas.openxmlformats.org/officeDocument/2006/relationships/hyperlink" Target="file:///C:\Users\Thomas%20Huet\Desktop\Documentation%20arch&#233;ologique%20li&#233;e%20&#224;%20la%20th&#232;se\Cultures.docx" TargetMode="External"/><Relationship Id="rId9653" Type="http://schemas.openxmlformats.org/officeDocument/2006/relationships/hyperlink" Target="file:///C:\Users\Thomas%20Huet\Desktop\Documentation%20arch&#233;ologique%20li&#233;e%20&#224;%20la%20th&#232;se\Sites.docx" TargetMode="External"/><Relationship Id="rId11169" Type="http://schemas.openxmlformats.org/officeDocument/2006/relationships/hyperlink" Target="file:///C:\Users\Thomas%20Huet\Desktop\Documentation%20arch&#233;ologique%20li&#233;e%20&#224;%20la%20th&#232;se\Cultures.docx" TargetMode="External"/><Relationship Id="rId12981" Type="http://schemas.openxmlformats.org/officeDocument/2006/relationships/hyperlink" Target="file:///C:\Users\Thomas%20Huet\Desktop\Documentation%20arch&#233;ologique%20li&#233;e%20&#224;%20la%20th&#232;se\Sites.docx" TargetMode="External"/><Relationship Id="rId1228" Type="http://schemas.openxmlformats.org/officeDocument/2006/relationships/hyperlink" Target="file:///C:\Users\Thomas%20Huet\Desktop\Documentation%20arch&#233;ologique%20li&#233;e%20&#224;%20la%20th&#232;se\Cultures.docx" TargetMode="External"/><Relationship Id="rId4798" Type="http://schemas.openxmlformats.org/officeDocument/2006/relationships/hyperlink" Target="file:///C:\Users\Thomas%20Huet\Desktop\Documentation%20arch&#233;ologique%20li&#233;e%20&#224;%20la%20th&#232;se\Cultures.docx" TargetMode="External"/><Relationship Id="rId8255" Type="http://schemas.openxmlformats.org/officeDocument/2006/relationships/hyperlink" Target="file:///C:\Users\Thomas%20Huet\Desktop\Documentation%20arch&#233;ologique%20li&#233;e%20&#224;%20la%20th&#232;se\Sites.docx" TargetMode="External"/><Relationship Id="rId9306" Type="http://schemas.openxmlformats.org/officeDocument/2006/relationships/hyperlink" Target="file:///C:\Users\Thomas%20Huet\Desktop\Documentation%20arch&#233;ologique%20li&#233;e%20&#224;%20la%20th&#232;se\Cultures.docx" TargetMode="External"/><Relationship Id="rId10185" Type="http://schemas.openxmlformats.org/officeDocument/2006/relationships/hyperlink" Target="file:///C:\Users\Thomas%20Huet\Desktop\Documentation%20arch&#233;ologique%20li&#233;e%20&#224;%20la%20th&#232;se\DescriptionRoches.docx" TargetMode="External"/><Relationship Id="rId11583" Type="http://schemas.openxmlformats.org/officeDocument/2006/relationships/hyperlink" Target="file:///C:\Users\Thomas%20Huet\Desktop\Documentation%20arch&#233;ologique%20li&#233;e%20&#224;%20la%20th&#232;se\Cultures.docx" TargetMode="External"/><Relationship Id="rId12634" Type="http://schemas.openxmlformats.org/officeDocument/2006/relationships/hyperlink" Target="Sites.docx" TargetMode="External"/><Relationship Id="rId1642" Type="http://schemas.openxmlformats.org/officeDocument/2006/relationships/hyperlink" Target="file:///C:\Users\Thomas%20Huet\Desktop\Documentation%20arch&#233;ologique%20li&#233;e%20&#224;%20la%20th&#232;se\Sites.docx" TargetMode="External"/><Relationship Id="rId5849" Type="http://schemas.openxmlformats.org/officeDocument/2006/relationships/hyperlink" Target="file:///C:\Users\Thomas%20Huet\Desktop\Documentation%20arch&#233;ologique%20li&#233;e%20&#224;%20la%20th&#232;se\Sites.docx" TargetMode="External"/><Relationship Id="rId7271" Type="http://schemas.openxmlformats.org/officeDocument/2006/relationships/hyperlink" Target="file:///C:\Users\Thomas%20Huet\Desktop\Documentation%20arch&#233;ologique%20li&#233;e%20&#224;%20la%20th&#232;se\Cultures.docx" TargetMode="External"/><Relationship Id="rId8322" Type="http://schemas.openxmlformats.org/officeDocument/2006/relationships/hyperlink" Target="Sites.docx" TargetMode="External"/><Relationship Id="rId9720" Type="http://schemas.openxmlformats.org/officeDocument/2006/relationships/hyperlink" Target="file:///C:\Users\Thomas%20Huet\Desktop\Documentation%20arch&#233;ologique%20li&#233;e%20&#224;%20la%20th&#232;se\Sites.docx" TargetMode="External"/><Relationship Id="rId11236" Type="http://schemas.openxmlformats.org/officeDocument/2006/relationships/hyperlink" Target="file:///C:\Users\Thomas%20Huet\Desktop\Documentation%20arch&#233;ologique%20li&#233;e%20&#224;%20la%20th&#232;se\Sites.docx" TargetMode="External"/><Relationship Id="rId11650" Type="http://schemas.openxmlformats.org/officeDocument/2006/relationships/hyperlink" Target="file:///C:\Users\Thomas%20Huet\Desktop\Documentation%20arch&#233;ologique%20li&#233;e%20&#224;%20la%20th&#232;se\Cultures.docx" TargetMode="External"/><Relationship Id="rId12701" Type="http://schemas.openxmlformats.org/officeDocument/2006/relationships/hyperlink" Target="file:///C:\Users\Thomas%20Huet\Desktop\Documentation%20arch&#233;ologique%20li&#233;e%20&#224;%20la%20th&#232;se\Sites.docx" TargetMode="External"/><Relationship Id="rId4865" Type="http://schemas.openxmlformats.org/officeDocument/2006/relationships/hyperlink" Target="file:///C:\Users\Thomas%20Huet\Desktop\Documentation%20arch&#233;ologique%20li&#233;e%20&#224;%20la%20th&#232;se\Sites.docx" TargetMode="External"/><Relationship Id="rId5916" Type="http://schemas.openxmlformats.org/officeDocument/2006/relationships/hyperlink" Target="file:///C:\Users\Thomas%20Huet\Desktop\Documentation%20arch&#233;ologique%20li&#233;e%20&#224;%20la%20th&#232;se\Cultures.docx" TargetMode="External"/><Relationship Id="rId10252" Type="http://schemas.openxmlformats.org/officeDocument/2006/relationships/hyperlink" Target="file:///C:\Users\Thomas%20Huet\Desktop\Documentation%20arch&#233;ologique%20li&#233;e%20&#224;%20la%20th&#232;se\Sites.docx" TargetMode="External"/><Relationship Id="rId11303" Type="http://schemas.openxmlformats.org/officeDocument/2006/relationships/hyperlink" Target="file:///C:\Users\Thomas%20Huet\Desktop\Documentation%20arch&#233;ologique%20li&#233;e%20&#224;%20la%20th&#232;se\Cultures.docx" TargetMode="External"/><Relationship Id="rId14459" Type="http://schemas.openxmlformats.org/officeDocument/2006/relationships/hyperlink" Target="file:///C:\Users\Thomas%20Huet\Desktop\Documentation%20arch&#233;ologique%20li&#233;e%20&#224;%20la%20th&#232;se\Sites.docx" TargetMode="External"/><Relationship Id="rId388" Type="http://schemas.openxmlformats.org/officeDocument/2006/relationships/hyperlink" Target="file:///C:\Users\Thomas%20Huet\Desktop\Documentation%20arch&#233;ologique%20li&#233;e%20&#224;%20la%20th&#232;se\Sites.docx" TargetMode="External"/><Relationship Id="rId2069" Type="http://schemas.openxmlformats.org/officeDocument/2006/relationships/hyperlink" Target="file:///C:\Users\Thomas%20Huet\Desktop\Documentation%20arch&#233;ologique%20li&#233;e%20&#224;%20la%20th&#232;se\Cultures.docx" TargetMode="External"/><Relationship Id="rId3467" Type="http://schemas.openxmlformats.org/officeDocument/2006/relationships/hyperlink" Target="file:///C:\Users\Thomas%20Huet\Desktop\Documentation%20arch&#233;ologique%20li&#233;e%20&#224;%20la%20th&#232;se\Cultures.docx" TargetMode="External"/><Relationship Id="rId3881" Type="http://schemas.openxmlformats.org/officeDocument/2006/relationships/hyperlink" Target="file:///C:\Users\Thomas%20Huet\Desktop\Documentation%20arch&#233;ologique%20li&#233;e%20&#224;%20la%20th&#232;se\Cultures.docx" TargetMode="External"/><Relationship Id="rId4518" Type="http://schemas.openxmlformats.org/officeDocument/2006/relationships/hyperlink" Target="file:///C:\Users\Thomas%20Huet\Desktop\Documentation%20arch&#233;ologique%20li&#233;e%20&#224;%20la%20th&#232;se\Sites.docx" TargetMode="External"/><Relationship Id="rId4932" Type="http://schemas.openxmlformats.org/officeDocument/2006/relationships/hyperlink" Target="file:///C:\Users\Thomas%20Huet\Desktop\Documentation%20arch&#233;ologique%20li&#233;e%20&#224;%20la%20th&#232;se\Cultures.docx" TargetMode="External"/><Relationship Id="rId9096" Type="http://schemas.openxmlformats.org/officeDocument/2006/relationships/hyperlink" Target="file:///C:\Users\Thomas%20Huet\Desktop\Documentation%20arch&#233;ologique%20li&#233;e%20&#224;%20la%20th&#232;se\Sites.docx" TargetMode="External"/><Relationship Id="rId13475" Type="http://schemas.openxmlformats.org/officeDocument/2006/relationships/hyperlink" Target="file:///C:\Users\Thomas%20Huet\Desktop\Documentation%20arch&#233;ologique%20li&#233;e%20&#224;%20la%20th&#232;se\Sites.docx" TargetMode="External"/><Relationship Id="rId14526" Type="http://schemas.openxmlformats.org/officeDocument/2006/relationships/hyperlink" Target="file:///C:\Users\Thomas%20Huet\Desktop\Documentation%20arch&#233;ologique%20li&#233;e%20&#224;%20la%20th&#232;se\Environnement.docx" TargetMode="External"/><Relationship Id="rId2483" Type="http://schemas.openxmlformats.org/officeDocument/2006/relationships/hyperlink" Target="file:///C:\Users\Thomas%20Huet\Desktop\Documentation%20arch&#233;ologique%20li&#233;e%20&#224;%20la%20th&#232;se\Sites.docx" TargetMode="External"/><Relationship Id="rId3534" Type="http://schemas.openxmlformats.org/officeDocument/2006/relationships/hyperlink" Target="file:///C:\Users\Thomas%20Huet\Desktop\Documentation%20arch&#233;ologique%20li&#233;e%20&#224;%20la%20th&#232;se\Cultures.docx" TargetMode="External"/><Relationship Id="rId12077" Type="http://schemas.openxmlformats.org/officeDocument/2006/relationships/hyperlink" Target="file:///C:\Users\Thomas%20Huet\Desktop\Documentation%20arch&#233;ologique%20li&#233;e%20&#224;%20la%20th&#232;se\Sites.docx" TargetMode="External"/><Relationship Id="rId12491" Type="http://schemas.openxmlformats.org/officeDocument/2006/relationships/hyperlink" Target="file:///C:\Users\Thomas%20Huet\Desktop\Documentation%20arch&#233;ologique%20li&#233;e%20&#224;%20la%20th&#232;se\Sites.docx" TargetMode="External"/><Relationship Id="rId13128" Type="http://schemas.openxmlformats.org/officeDocument/2006/relationships/hyperlink" Target="file:///C:\Users\Thomas%20Huet\Desktop\Documentation%20arch&#233;ologique%20li&#233;e%20&#224;%20la%20th&#232;se\Sites.docx" TargetMode="External"/><Relationship Id="rId13542" Type="http://schemas.openxmlformats.org/officeDocument/2006/relationships/hyperlink" Target="file:///C:\Users\Thomas%20Huet\Desktop\Documentation%20arch&#233;ologique%20li&#233;e%20&#224;%20la%20th&#232;se\Sites.docx" TargetMode="External"/><Relationship Id="rId455" Type="http://schemas.openxmlformats.org/officeDocument/2006/relationships/hyperlink" Target="file:///C:\Users\Thomas%20Huet\Desktop\Documentation%20arch&#233;ologique%20li&#233;e%20&#224;%20la%20th&#232;se\Sites.docx" TargetMode="External"/><Relationship Id="rId1085" Type="http://schemas.openxmlformats.org/officeDocument/2006/relationships/hyperlink" Target="file:///C:\Users\Thomas%20Huet\Desktop\Documentation%20arch&#233;ologique%20li&#233;e%20&#224;%20la%20th&#232;se\Cultures.docx" TargetMode="External"/><Relationship Id="rId2136" Type="http://schemas.openxmlformats.org/officeDocument/2006/relationships/hyperlink" Target="file:///C:\Users\Thomas%20Huet\Desktop\Documentation%20arch&#233;ologique%20li&#233;e%20&#224;%20la%20th&#232;se\Sites.docx" TargetMode="External"/><Relationship Id="rId2550" Type="http://schemas.openxmlformats.org/officeDocument/2006/relationships/hyperlink" Target="file:///C:\Users\Thomas%20Huet\Desktop\Documentation%20arch&#233;ologique%20li&#233;e%20&#224;%20la%20th&#232;se\Sites.docx" TargetMode="External"/><Relationship Id="rId3601" Type="http://schemas.openxmlformats.org/officeDocument/2006/relationships/hyperlink" Target="file:///C:\Users\Thomas%20Huet\Desktop\Documentation%20arch&#233;ologique%20li&#233;e%20&#224;%20la%20th&#232;se\Cultures.docx" TargetMode="External"/><Relationship Id="rId6757" Type="http://schemas.openxmlformats.org/officeDocument/2006/relationships/hyperlink" Target="file:///C:\Users\Thomas%20Huet\Desktop\Documentation%20arch&#233;ologique%20li&#233;e%20&#224;%20la%20th&#232;se\Sites.docx" TargetMode="External"/><Relationship Id="rId7808" Type="http://schemas.openxmlformats.org/officeDocument/2006/relationships/hyperlink" Target="file:///C:\Users\Thomas%20Huet\Desktop\Documentation%20arch&#233;ologique%20li&#233;e%20&#224;%20la%20th&#232;se\Cultures.docx" TargetMode="External"/><Relationship Id="rId9163" Type="http://schemas.openxmlformats.org/officeDocument/2006/relationships/hyperlink" Target="file:///C:\Users\Thomas%20Huet\Desktop\Documentation%20arch&#233;ologique%20li&#233;e%20&#224;%20la%20th&#232;se\Cultures.docx" TargetMode="External"/><Relationship Id="rId11093" Type="http://schemas.openxmlformats.org/officeDocument/2006/relationships/hyperlink" Target="file:///C:\Users\Thomas%20Huet\Desktop\Documentation%20arch&#233;ologique%20li&#233;e%20&#224;%20la%20th&#232;se\Sites.docx" TargetMode="External"/><Relationship Id="rId12144" Type="http://schemas.openxmlformats.org/officeDocument/2006/relationships/hyperlink" Target="file:///C:\Users\Thomas%20Huet\Desktop\Documentation%20arch&#233;ologique%20li&#233;e%20&#224;%20la%20th&#232;se\Cultures.docx" TargetMode="External"/><Relationship Id="rId108" Type="http://schemas.openxmlformats.org/officeDocument/2006/relationships/hyperlink" Target="file:///C:\Users\Thomas%20Huet\Desktop\Documentation%20arch&#233;ologique%20li&#233;e%20&#224;%20la%20th&#232;se\Environnement.docx" TargetMode="External"/><Relationship Id="rId522" Type="http://schemas.openxmlformats.org/officeDocument/2006/relationships/hyperlink" Target="file:///C:\Users\Thomas%20Huet\Desktop\Documentation%20arch&#233;ologique%20li&#233;e%20&#224;%20la%20th&#232;se\Sites.docx" TargetMode="External"/><Relationship Id="rId1152" Type="http://schemas.openxmlformats.org/officeDocument/2006/relationships/hyperlink" Target="file:///C:\Users\Thomas%20Huet\Desktop\Documentation%20arch&#233;ologique%20li&#233;e%20&#224;%20la%20th&#232;se\Cultures.docx" TargetMode="External"/><Relationship Id="rId2203" Type="http://schemas.openxmlformats.org/officeDocument/2006/relationships/hyperlink" Target="file:///C:\Users\Thomas%20Huet\Desktop\Documentation%20arch&#233;ologique%20li&#233;e%20&#224;%20la%20th&#232;se\Cultures.docx" TargetMode="External"/><Relationship Id="rId5359" Type="http://schemas.openxmlformats.org/officeDocument/2006/relationships/hyperlink" Target="file:///C:\Users\Thomas%20Huet\Desktop\Documentation%20arch&#233;ologique%20li&#233;e%20&#224;%20la%20th&#232;se\Sites.docx" TargetMode="External"/><Relationship Id="rId5773" Type="http://schemas.openxmlformats.org/officeDocument/2006/relationships/hyperlink" Target="file:///C:\Users\Thomas%20Huet\Desktop\Documentation%20arch&#233;ologique%20li&#233;e%20&#224;%20la%20th&#232;se\Cultures.docx" TargetMode="External"/><Relationship Id="rId9230" Type="http://schemas.openxmlformats.org/officeDocument/2006/relationships/hyperlink" Target="file:///C:\Users\Thomas%20Huet\Desktop\Documentation%20arch&#233;ologique%20li&#233;e%20&#224;%20la%20th&#232;se\Cultures.docx" TargetMode="External"/><Relationship Id="rId11160" Type="http://schemas.openxmlformats.org/officeDocument/2006/relationships/hyperlink" Target="file:///C:\Users\Thomas%20Huet\Desktop\Documentation%20arch&#233;ologique%20li&#233;e%20&#224;%20la%20th&#232;se\Cultures.docx" TargetMode="External"/><Relationship Id="rId4375" Type="http://schemas.openxmlformats.org/officeDocument/2006/relationships/hyperlink" Target="file:///C:\Users\Thomas%20Huet\Desktop\Documentation%20arch&#233;ologique%20li&#233;e%20&#224;%20la%20th&#232;se\Sites.docx" TargetMode="External"/><Relationship Id="rId5426" Type="http://schemas.openxmlformats.org/officeDocument/2006/relationships/hyperlink" Target="file:///C:\Users\Thomas%20Huet\Desktop\Documentation%20arch&#233;ologique%20li&#233;e%20&#224;%20la%20th&#232;se\Cultures.docx" TargetMode="External"/><Relationship Id="rId6824" Type="http://schemas.openxmlformats.org/officeDocument/2006/relationships/hyperlink" Target="file:///C:\Users\Thomas%20Huet\Desktop\Documentation%20arch&#233;ologique%20li&#233;e%20&#224;%20la%20th&#232;se\Cultures.docx" TargetMode="External"/><Relationship Id="rId12211" Type="http://schemas.openxmlformats.org/officeDocument/2006/relationships/hyperlink" Target="file:///C:\Users\Thomas%20Huet\Desktop\Documentation%20arch&#233;ologique%20li&#233;e%20&#224;%20la%20th&#232;se\Cultures.docx" TargetMode="External"/><Relationship Id="rId1969" Type="http://schemas.openxmlformats.org/officeDocument/2006/relationships/hyperlink" Target="file:///C:\Users\Thomas%20Huet\Desktop\Documentation%20arch&#233;ologique%20li&#233;e%20&#224;%20la%20th&#232;se\Sites.docx" TargetMode="External"/><Relationship Id="rId4028" Type="http://schemas.openxmlformats.org/officeDocument/2006/relationships/hyperlink" Target="file:///C:\Users\Thomas%20Huet\Desktop\Documentation%20arch&#233;ologique%20li&#233;e%20&#224;%20la%20th&#232;se\Cultures.docx" TargetMode="External"/><Relationship Id="rId5840" Type="http://schemas.openxmlformats.org/officeDocument/2006/relationships/hyperlink" Target="file:///C:\Users\Thomas%20Huet\Desktop\Documentation%20arch&#233;ologique%20li&#233;e%20&#224;%20la%20th&#232;se\Cultures.docx" TargetMode="External"/><Relationship Id="rId8996" Type="http://schemas.openxmlformats.org/officeDocument/2006/relationships/hyperlink" Target="file:///C:\Users\Thomas%20Huet\Desktop\Documentation%20arch&#233;ologique%20li&#233;e%20&#224;%20la%20th&#232;se\Cultures.docx" TargetMode="External"/><Relationship Id="rId11977" Type="http://schemas.openxmlformats.org/officeDocument/2006/relationships/hyperlink" Target="file:///C:\Users\Thomas%20Huet\Desktop\Documentation%20arch&#233;ologique%20li&#233;e%20&#224;%20la%20th&#232;se\Cultures.docx" TargetMode="External"/><Relationship Id="rId14383" Type="http://schemas.openxmlformats.org/officeDocument/2006/relationships/hyperlink" Target="file:///C:\Users\Thomas%20Huet\Desktop\Documentation%20arch&#233;ologique%20li&#233;e%20&#224;%20la%20th&#232;se\Cultures.docx" TargetMode="External"/><Relationship Id="rId3391" Type="http://schemas.openxmlformats.org/officeDocument/2006/relationships/hyperlink" Target="file:///C:\Users\Thomas%20Huet\Desktop\Documentation%20arch&#233;ologique%20li&#233;e%20&#224;%20la%20th&#232;se\Cultures.docx" TargetMode="External"/><Relationship Id="rId4442" Type="http://schemas.openxmlformats.org/officeDocument/2006/relationships/hyperlink" Target="file:///C:\Users\Thomas%20Huet\Desktop\Documentation%20arch&#233;ologique%20li&#233;e%20&#224;%20la%20th&#232;se\Cultures.docx" TargetMode="External"/><Relationship Id="rId7598" Type="http://schemas.openxmlformats.org/officeDocument/2006/relationships/hyperlink" Target="file:///C:\Users\Thomas%20Huet\Desktop\Documentation%20arch&#233;ologique%20li&#233;e%20&#224;%20la%20th&#232;se\Cultures.docx" TargetMode="External"/><Relationship Id="rId8649" Type="http://schemas.openxmlformats.org/officeDocument/2006/relationships/hyperlink" Target="file:///C:\Users\Thomas%20Huet\Desktop\Documentation%20arch&#233;ologique%20li&#233;e%20&#224;%20la%20th&#232;se\Sites.docx" TargetMode="External"/><Relationship Id="rId10579" Type="http://schemas.openxmlformats.org/officeDocument/2006/relationships/hyperlink" Target="file:///C:\Users\Thomas%20Huet\Desktop\Documentation%20arch&#233;ologique%20li&#233;e%20&#224;%20la%20th&#232;se\Cultures.docx" TargetMode="External"/><Relationship Id="rId10993" Type="http://schemas.openxmlformats.org/officeDocument/2006/relationships/hyperlink" Target="file:///C:\Users\Thomas%20Huet\Desktop\Documentation%20arch&#233;ologique%20li&#233;e%20&#224;%20la%20th&#232;se\Cultures.docx" TargetMode="External"/><Relationship Id="rId14036" Type="http://schemas.openxmlformats.org/officeDocument/2006/relationships/hyperlink" Target="file:///C:\Users\Thomas%20Huet\Desktop\Documentation%20arch&#233;ologique%20li&#233;e%20&#224;%20la%20th&#232;se\Cultures.docx" TargetMode="External"/><Relationship Id="rId14450" Type="http://schemas.openxmlformats.org/officeDocument/2006/relationships/hyperlink" Target="file:///C:\Users\Thomas%20Huet\Desktop\Documentation%20arch&#233;ologique%20li&#233;e%20&#224;%20la%20th&#232;se\Sites.docx" TargetMode="External"/><Relationship Id="rId3044" Type="http://schemas.openxmlformats.org/officeDocument/2006/relationships/hyperlink" Target="file:///C:\Users\Thomas%20Huet\Desktop\Documentation%20arch&#233;ologique%20li&#233;e%20&#224;%20la%20th&#232;se\Cultures.docx" TargetMode="External"/><Relationship Id="rId7665" Type="http://schemas.openxmlformats.org/officeDocument/2006/relationships/hyperlink" Target="file:///C:\Users\Thomas%20Huet\Desktop\Documentation%20arch&#233;ologique%20li&#233;e%20&#224;%20la%20th&#232;se\Cultures.docx" TargetMode="External"/><Relationship Id="rId8716" Type="http://schemas.openxmlformats.org/officeDocument/2006/relationships/hyperlink" Target="file:///C:\Users\Thomas%20Huet\Desktop\Documentation%20arch&#233;ologique%20li&#233;e%20&#224;%20la%20th&#232;se\Sites.docx" TargetMode="External"/><Relationship Id="rId10646" Type="http://schemas.openxmlformats.org/officeDocument/2006/relationships/hyperlink" Target="file:///C:\Users\Thomas%20Huet\Desktop\Documentation%20arch&#233;ologique%20li&#233;e%20&#224;%20la%20th&#232;se\Sites.docx" TargetMode="External"/><Relationship Id="rId13052" Type="http://schemas.openxmlformats.org/officeDocument/2006/relationships/hyperlink" Target="file:///C:\Users\Thomas%20Huet\Desktop\Documentation%20arch&#233;ologique%20li&#233;e%20&#224;%20la%20th&#232;se\Sites.docx" TargetMode="External"/><Relationship Id="rId14103" Type="http://schemas.openxmlformats.org/officeDocument/2006/relationships/hyperlink" Target="file:///C:\Users\Thomas%20Huet\Desktop\Documentation%20arch&#233;ologique%20li&#233;e%20&#224;%20la%20th&#232;se\Sites.docx" TargetMode="External"/><Relationship Id="rId2060" Type="http://schemas.openxmlformats.org/officeDocument/2006/relationships/hyperlink" Target="file:///C:\Users\Thomas%20Huet\Desktop\Documentation%20arch&#233;ologique%20li&#233;e%20&#224;%20la%20th&#232;se\Cultures.docx" TargetMode="External"/><Relationship Id="rId3111" Type="http://schemas.openxmlformats.org/officeDocument/2006/relationships/hyperlink" Target="file:///C:\Users\Thomas%20Huet\Desktop\Documentation%20arch&#233;ologique%20li&#233;e%20&#224;%20la%20th&#232;se\Sites.docx" TargetMode="External"/><Relationship Id="rId6267" Type="http://schemas.openxmlformats.org/officeDocument/2006/relationships/hyperlink" Target="file:///C:\Users\Thomas%20Huet\Desktop\Documentation%20arch&#233;ologique%20li&#233;e%20&#224;%20la%20th&#232;se\Cultures.docx" TargetMode="External"/><Relationship Id="rId6681" Type="http://schemas.openxmlformats.org/officeDocument/2006/relationships/hyperlink" Target="file:///C:\Users\Thomas%20Huet\Desktop\Documentation%20arch&#233;ologique%20li&#233;e%20&#224;%20la%20th&#232;se\Cultures.docx" TargetMode="External"/><Relationship Id="rId7318" Type="http://schemas.openxmlformats.org/officeDocument/2006/relationships/hyperlink" Target="file:///C:\Users\Thomas%20Huet\Desktop\Documentation%20arch&#233;ologique%20li&#233;e%20&#224;%20la%20th&#232;se\Sites.docx" TargetMode="External"/><Relationship Id="rId7732" Type="http://schemas.openxmlformats.org/officeDocument/2006/relationships/hyperlink" Target="file:///C:\Users\Thomas%20Huet\Desktop\Documentation%20arch&#233;ologique%20li&#233;e%20&#224;%20la%20th&#232;se\Cultures.docx" TargetMode="External"/><Relationship Id="rId2877" Type="http://schemas.openxmlformats.org/officeDocument/2006/relationships/hyperlink" Target="file:///C:\Users\Thomas%20Huet\Desktop\Documentation%20arch&#233;ologique%20li&#233;e%20&#224;%20la%20th&#232;se\Cultures.docx" TargetMode="External"/><Relationship Id="rId5283" Type="http://schemas.openxmlformats.org/officeDocument/2006/relationships/hyperlink" Target="file:///C:\Users\Thomas%20Huet\Desktop\Documentation%20arch&#233;ologique%20li&#233;e%20&#224;%20la%20th&#232;se\Sites.docx" TargetMode="External"/><Relationship Id="rId6334" Type="http://schemas.openxmlformats.org/officeDocument/2006/relationships/hyperlink" Target="file:///C:\Users\Thomas%20Huet\Desktop\Documentation%20arch&#233;ologique%20li&#233;e%20&#224;%20la%20th&#232;se\Sites.docx" TargetMode="External"/><Relationship Id="rId10713" Type="http://schemas.openxmlformats.org/officeDocument/2006/relationships/hyperlink" Target="file:///C:\Users\Thomas%20Huet\Desktop\Documentation%20arch&#233;ologique%20li&#233;e%20&#224;%20la%20th&#232;se\Cultures.docx" TargetMode="External"/><Relationship Id="rId13869" Type="http://schemas.openxmlformats.org/officeDocument/2006/relationships/hyperlink" Target="file:///C:\Users\Thomas%20Huet\Desktop\Documentation%20arch&#233;ologique%20li&#233;e%20&#224;%20la%20th&#232;se\Cultures.docx" TargetMode="External"/><Relationship Id="rId849" Type="http://schemas.openxmlformats.org/officeDocument/2006/relationships/hyperlink" Target="file:///C:\Users\Thomas%20Huet\Desktop\Documentation%20arch&#233;ologique%20li&#233;e%20&#224;%20la%20th&#232;se\Cultures.docx" TargetMode="External"/><Relationship Id="rId1479" Type="http://schemas.openxmlformats.org/officeDocument/2006/relationships/hyperlink" Target="file:///C:\Users\Thomas%20Huet\Desktop\Documentation%20arch&#233;ologique%20li&#233;e%20&#224;%20la%20th&#232;se\Sites.docx" TargetMode="External"/><Relationship Id="rId3928" Type="http://schemas.openxmlformats.org/officeDocument/2006/relationships/hyperlink" Target="file:///C:\Users\Thomas%20Huet\Desktop\Documentation%20arch&#233;ologique%20li&#233;e%20&#224;%20la%20th&#232;se\Cultures.docx" TargetMode="External"/><Relationship Id="rId5350" Type="http://schemas.openxmlformats.org/officeDocument/2006/relationships/hyperlink" Target="file:///C:\Users\Thomas%20Huet\Desktop\Documentation%20arch&#233;ologique%20li&#233;e%20&#224;%20la%20th&#232;se\Sites.docx" TargetMode="External"/><Relationship Id="rId6401" Type="http://schemas.openxmlformats.org/officeDocument/2006/relationships/hyperlink" Target="file:///C:\Users\Thomas%20Huet\Desktop\Documentation%20arch&#233;ologique%20li&#233;e%20&#224;%20la%20th&#232;se\Cultures.docx" TargetMode="External"/><Relationship Id="rId9557" Type="http://schemas.openxmlformats.org/officeDocument/2006/relationships/hyperlink" Target="file:///C:\Users\Thomas%20Huet\Desktop\Documentation%20arch&#233;ologique%20li&#233;e%20&#224;%20la%20th&#232;se\Sites.docx" TargetMode="External"/><Relationship Id="rId12885" Type="http://schemas.openxmlformats.org/officeDocument/2006/relationships/hyperlink" Target="file:///C:\Users\Thomas%20Huet\Desktop\Documentation%20arch&#233;ologique%20li&#233;e%20&#224;%20la%20th&#232;se\Sites.docx" TargetMode="External"/><Relationship Id="rId13936" Type="http://schemas.openxmlformats.org/officeDocument/2006/relationships/hyperlink" Target="file:///C:\Users\Thomas%20Huet\Desktop\Documentation%20arch&#233;ologique%20li&#233;e%20&#224;%20la%20th&#232;se\Environnement.docx" TargetMode="External"/><Relationship Id="rId1893" Type="http://schemas.openxmlformats.org/officeDocument/2006/relationships/hyperlink" Target="file:///C:\Users\Thomas%20Huet\Desktop\Documentation%20arch&#233;ologique%20li&#233;e%20&#224;%20la%20th&#232;se\Sites.docx" TargetMode="External"/><Relationship Id="rId2944" Type="http://schemas.openxmlformats.org/officeDocument/2006/relationships/hyperlink" Target="file:///C:\Users\Thomas%20Huet\Desktop\Documentation%20arch&#233;ologique%20li&#233;e%20&#224;%20la%20th&#232;se\Cultures.docx" TargetMode="External"/><Relationship Id="rId5003" Type="http://schemas.openxmlformats.org/officeDocument/2006/relationships/hyperlink" Target="file:///C:\Users\Thomas%20Huet\Desktop\Documentation%20arch&#233;ologique%20li&#233;e%20&#224;%20la%20th&#232;se\Sites.docx" TargetMode="External"/><Relationship Id="rId8159" Type="http://schemas.openxmlformats.org/officeDocument/2006/relationships/hyperlink" Target="file:///C:\Users\Thomas%20Huet\Desktop\Documentation%20arch&#233;ologique%20li&#233;e%20&#224;%20la%20th&#232;se\Cultures.docx" TargetMode="External"/><Relationship Id="rId9971" Type="http://schemas.openxmlformats.org/officeDocument/2006/relationships/hyperlink" Target="file:///C:\Users\Thomas%20Huet\Desktop\Documentation%20arch&#233;ologique%20li&#233;e%20&#224;%20la%20th&#232;se\Cultures.docx" TargetMode="External"/><Relationship Id="rId11487" Type="http://schemas.openxmlformats.org/officeDocument/2006/relationships/hyperlink" Target="file:///C:\Users\Thomas%20Huet\Desktop\Documentation%20arch&#233;ologique%20li&#233;e%20&#224;%20la%20th&#232;se\Sites.docx" TargetMode="External"/><Relationship Id="rId12538" Type="http://schemas.openxmlformats.org/officeDocument/2006/relationships/hyperlink" Target="file:///C:\Users\Thomas%20Huet\Desktop\Documentation%20arch&#233;ologique%20li&#233;e%20&#224;%20la%20th&#232;se\Cultures.docx" TargetMode="External"/><Relationship Id="rId12952" Type="http://schemas.openxmlformats.org/officeDocument/2006/relationships/hyperlink" Target="file:///C:\Users\Thomas%20Huet\Desktop\Documentation%20arch&#233;ologique%20li&#233;e%20&#224;%20la%20th&#232;se\Sites.docx" TargetMode="External"/><Relationship Id="rId916" Type="http://schemas.openxmlformats.org/officeDocument/2006/relationships/hyperlink" Target="file:///C:\Users\Thomas%20Huet\Desktop\Documentation%20arch&#233;ologique%20li&#233;e%20&#224;%20la%20th&#232;se\Cultures.docx" TargetMode="External"/><Relationship Id="rId1546" Type="http://schemas.openxmlformats.org/officeDocument/2006/relationships/hyperlink" Target="file:///C:\Users\Thomas%20Huet\Desktop\Documentation%20arch&#233;ologique%20li&#233;e%20&#224;%20la%20th&#232;se\Sites.docx" TargetMode="External"/><Relationship Id="rId1960" Type="http://schemas.openxmlformats.org/officeDocument/2006/relationships/hyperlink" Target="file:///C:\Users\Thomas%20Huet\Desktop\Documentation%20arch&#233;ologique%20li&#233;e%20&#224;%20la%20th&#232;se\Sites.docx" TargetMode="External"/><Relationship Id="rId7175" Type="http://schemas.openxmlformats.org/officeDocument/2006/relationships/hyperlink" Target="file:///C:\Users\Thomas%20Huet\Desktop\Documentation%20arch&#233;ologique%20li&#233;e%20&#224;%20la%20th&#232;se\Cultures.docx" TargetMode="External"/><Relationship Id="rId8573" Type="http://schemas.openxmlformats.org/officeDocument/2006/relationships/hyperlink" Target="file:///C:\Users\Thomas%20Huet\Desktop\Documentation%20arch&#233;ologique%20li&#233;e%20&#224;%20la%20th&#232;se\Sites.docx" TargetMode="External"/><Relationship Id="rId9624" Type="http://schemas.openxmlformats.org/officeDocument/2006/relationships/hyperlink" Target="file:///C:\Users\Thomas%20Huet\Desktop\Documentation%20arch&#233;ologique%20li&#233;e%20&#224;%20la%20th&#232;se\Sites.docx" TargetMode="External"/><Relationship Id="rId10089" Type="http://schemas.openxmlformats.org/officeDocument/2006/relationships/hyperlink" Target="file:///C:\Users\Thomas%20Huet\Desktop\Documentation%20arch&#233;ologique%20li&#233;e%20&#224;%20la%20th&#232;se\Sites.docx" TargetMode="External"/><Relationship Id="rId11554" Type="http://schemas.openxmlformats.org/officeDocument/2006/relationships/hyperlink" Target="file:///C:\Users\Thomas%20Huet\Desktop\Documentation%20arch&#233;ologique%20li&#233;e%20&#224;%20la%20th&#232;se\Cultures.docx" TargetMode="External"/><Relationship Id="rId12605" Type="http://schemas.openxmlformats.org/officeDocument/2006/relationships/hyperlink" Target="file:///C:\Users\Thomas%20Huet\Desktop\Documentation%20arch&#233;ologique%20li&#233;e%20&#224;%20la%20th&#232;se\Sites.docx" TargetMode="External"/><Relationship Id="rId1613" Type="http://schemas.openxmlformats.org/officeDocument/2006/relationships/hyperlink" Target="file:///C:\Users\Thomas%20Huet\Desktop\Documentation%20arch&#233;ologique%20li&#233;e%20&#224;%20la%20th&#232;se\Cultures.docx" TargetMode="External"/><Relationship Id="rId4769" Type="http://schemas.openxmlformats.org/officeDocument/2006/relationships/hyperlink" Target="file:///C:\Users\Thomas%20Huet\Desktop\Documentation%20arch&#233;ologique%20li&#233;e%20&#224;%20la%20th&#232;se\Cultures.docx" TargetMode="External"/><Relationship Id="rId8226" Type="http://schemas.openxmlformats.org/officeDocument/2006/relationships/hyperlink" Target="file:///C:\Users\Thomas%20Huet\Desktop\Documentation%20arch&#233;ologique%20li&#233;e%20&#224;%20la%20th&#232;se\Sites.docx" TargetMode="External"/><Relationship Id="rId8640" Type="http://schemas.openxmlformats.org/officeDocument/2006/relationships/hyperlink" Target="file:///C:\Users\Thomas%20Huet\Desktop\Documentation%20arch&#233;ologique%20li&#233;e%20&#224;%20la%20th&#232;se\Sites.docx" TargetMode="External"/><Relationship Id="rId10156" Type="http://schemas.openxmlformats.org/officeDocument/2006/relationships/hyperlink" Target="file:///C:\Users\Thomas%20Huet\Desktop\Documentation%20arch&#233;ologique%20li&#233;e%20&#224;%20la%20th&#232;se\Cultures.docx" TargetMode="External"/><Relationship Id="rId10570" Type="http://schemas.openxmlformats.org/officeDocument/2006/relationships/hyperlink" Target="file:///C:\Users\Thomas%20Huet\Desktop\Documentation%20arch&#233;ologique%20li&#233;e%20&#224;%20la%20th&#232;se\Sites.docx" TargetMode="External"/><Relationship Id="rId11207" Type="http://schemas.openxmlformats.org/officeDocument/2006/relationships/hyperlink" Target="file:///C:\Users\Thomas%20Huet\Desktop\Documentation%20arch&#233;ologique%20li&#233;e%20&#224;%20la%20th&#232;se\Cultures.docx" TargetMode="External"/><Relationship Id="rId11621" Type="http://schemas.openxmlformats.org/officeDocument/2006/relationships/hyperlink" Target="file:///C:\Users\Thomas%20Huet\Desktop\Documentation%20arch&#233;ologique%20li&#233;e%20&#224;%20la%20th&#232;se\Cultures.docx" TargetMode="External"/><Relationship Id="rId3785" Type="http://schemas.openxmlformats.org/officeDocument/2006/relationships/hyperlink" Target="file:///C:\Users\Thomas%20Huet\Desktop\Documentation%20arch&#233;ologique%20li&#233;e%20&#224;%20la%20th&#232;se\Cultures.docx" TargetMode="External"/><Relationship Id="rId4836" Type="http://schemas.openxmlformats.org/officeDocument/2006/relationships/hyperlink" Target="file:///C:\Users\Thomas%20Huet\Desktop\Documentation%20arch&#233;ologique%20li&#233;e%20&#224;%20la%20th&#232;se\Cultures.docx" TargetMode="External"/><Relationship Id="rId6191" Type="http://schemas.openxmlformats.org/officeDocument/2006/relationships/hyperlink" Target="file:///C:\Users\Thomas%20Huet\Desktop\Documentation%20arch&#233;ologique%20li&#233;e%20&#224;%20la%20th&#232;se\Cultures.docx" TargetMode="External"/><Relationship Id="rId7242" Type="http://schemas.openxmlformats.org/officeDocument/2006/relationships/hyperlink" Target="file:///C:\Users\Thomas%20Huet\Desktop\Documentation%20arch&#233;ologique%20li&#233;e%20&#224;%20la%20th&#232;se\Cultures.docx" TargetMode="External"/><Relationship Id="rId10223" Type="http://schemas.openxmlformats.org/officeDocument/2006/relationships/hyperlink" Target="file:///C:\Users\Thomas%20Huet\Desktop\Documentation%20arch&#233;ologique%20li&#233;e%20&#224;%20la%20th&#232;se\Cultures.docx" TargetMode="External"/><Relationship Id="rId13379" Type="http://schemas.openxmlformats.org/officeDocument/2006/relationships/hyperlink" Target="file:///C:\Users\Thomas%20Huet\Desktop\Documentation%20arch&#233;ologique%20li&#233;e%20&#224;%20la%20th&#232;se\Cultures.docx" TargetMode="External"/><Relationship Id="rId2387" Type="http://schemas.openxmlformats.org/officeDocument/2006/relationships/hyperlink" Target="file:///C:\Users\Thomas%20Huet\Desktop\Documentation%20arch&#233;ologique%20li&#233;e%20&#224;%20la%20th&#232;se\Cultures.docx" TargetMode="External"/><Relationship Id="rId3438" Type="http://schemas.openxmlformats.org/officeDocument/2006/relationships/hyperlink" Target="file:///C:\Users\Thomas%20Huet\Desktop\Documentation%20arch&#233;ologique%20li&#233;e%20&#224;%20la%20th&#232;se\Cultures.docx" TargetMode="External"/><Relationship Id="rId3852" Type="http://schemas.openxmlformats.org/officeDocument/2006/relationships/hyperlink" Target="file:///C:\Users\Thomas%20Huet\Desktop\Documentation%20arch&#233;ologique%20li&#233;e%20&#224;%20la%20th&#232;se\Cultures.docx" TargetMode="External"/><Relationship Id="rId12395" Type="http://schemas.openxmlformats.org/officeDocument/2006/relationships/hyperlink" Target="file:///C:\Users\Thomas%20Huet\Desktop\Documentation%20arch&#233;ologique%20li&#233;e%20&#224;%20la%20th&#232;se\Cultures.docx" TargetMode="External"/><Relationship Id="rId13793" Type="http://schemas.openxmlformats.org/officeDocument/2006/relationships/hyperlink" Target="file:///C:\Users\Thomas%20Huet\Desktop\Documentation%20arch&#233;ologique%20li&#233;e%20&#224;%20la%20th&#232;se\Sites.docx" TargetMode="External"/><Relationship Id="rId359" Type="http://schemas.openxmlformats.org/officeDocument/2006/relationships/hyperlink" Target="file:///C:\Users\Thomas%20Huet\Desktop\Documentation%20arch&#233;ologique%20li&#233;e%20&#224;%20la%20th&#232;se\Cultures.docx" TargetMode="External"/><Relationship Id="rId773" Type="http://schemas.openxmlformats.org/officeDocument/2006/relationships/hyperlink" Target="file:///C:\Users\Thomas%20Huet\Desktop\Documentation%20arch&#233;ologique%20li&#233;e%20&#224;%20la%20th&#232;se\Cultures.docx" TargetMode="External"/><Relationship Id="rId2454" Type="http://schemas.openxmlformats.org/officeDocument/2006/relationships/hyperlink" Target="file:///C:\Users\Thomas%20Huet\Desktop\Documentation%20arch&#233;ologique%20li&#233;e%20&#224;%20la%20th&#232;se\Cultures.docx" TargetMode="External"/><Relationship Id="rId3505" Type="http://schemas.openxmlformats.org/officeDocument/2006/relationships/hyperlink" Target="file:///C:\Users\Thomas%20Huet\Desktop\Documentation%20arch&#233;ologique%20li&#233;e%20&#224;%20la%20th&#232;se\Cultures.docx" TargetMode="External"/><Relationship Id="rId4903" Type="http://schemas.openxmlformats.org/officeDocument/2006/relationships/hyperlink" Target="file:///C:\Users\Thomas%20Huet\Desktop\Documentation%20arch&#233;ologique%20li&#233;e%20&#224;%20la%20th&#232;se\Sites.docx" TargetMode="External"/><Relationship Id="rId9067" Type="http://schemas.openxmlformats.org/officeDocument/2006/relationships/hyperlink" Target="file:///C:\Users\Thomas%20Huet\Desktop\Documentation%20arch&#233;ologique%20li&#233;e%20&#224;%20la%20th&#232;se\Cultures.docx" TargetMode="External"/><Relationship Id="rId9481" Type="http://schemas.openxmlformats.org/officeDocument/2006/relationships/hyperlink" Target="file:///C:\Users\Thomas%20Huet\Desktop\Documentation%20arch&#233;ologique%20li&#233;e%20&#224;%20la%20th&#232;se\Cultures.docx" TargetMode="External"/><Relationship Id="rId12048" Type="http://schemas.openxmlformats.org/officeDocument/2006/relationships/hyperlink" Target="file:///C:\Users\Thomas%20Huet\Desktop\Documentation%20arch&#233;ologique%20li&#233;e%20&#224;%20la%20th&#232;se\Sites.docx" TargetMode="External"/><Relationship Id="rId13446" Type="http://schemas.openxmlformats.org/officeDocument/2006/relationships/hyperlink" Target="file:///C:\Users\Thomas%20Huet\Desktop\Documentation%20arch&#233;ologique%20li&#233;e%20&#224;%20la%20th&#232;se\Sites.docx" TargetMode="External"/><Relationship Id="rId13860" Type="http://schemas.openxmlformats.org/officeDocument/2006/relationships/hyperlink" Target="file:///C:\Users\Thomas%20Huet\Desktop\Documentation%20arch&#233;ologique%20li&#233;e%20&#224;%20la%20th&#232;se\Sites.docx" TargetMode="External"/><Relationship Id="rId426" Type="http://schemas.openxmlformats.org/officeDocument/2006/relationships/hyperlink" Target="file:///C:\Users\Thomas%20Huet\Desktop\Documentation%20arch&#233;ologique%20li&#233;e%20&#224;%20la%20th&#232;se\Sites.docx" TargetMode="External"/><Relationship Id="rId1056" Type="http://schemas.openxmlformats.org/officeDocument/2006/relationships/hyperlink" Target="file:///C:\Users\Thomas%20Huet\Desktop\Documentation%20arch&#233;ologique%20li&#233;e%20&#224;%20la%20th&#232;se\Cultures.docx" TargetMode="External"/><Relationship Id="rId2107" Type="http://schemas.openxmlformats.org/officeDocument/2006/relationships/hyperlink" Target="file:///C:\Users\Thomas%20Huet\Desktop\Documentation%20arch&#233;ologique%20li&#233;e%20&#224;%20la%20th&#232;se\Sites.docx" TargetMode="External"/><Relationship Id="rId8083" Type="http://schemas.openxmlformats.org/officeDocument/2006/relationships/hyperlink" Target="file:///C:\Users\Thomas%20Huet\Desktop\Documentation%20arch&#233;ologique%20li&#233;e%20&#224;%20la%20th&#232;se\Cultures.docx" TargetMode="External"/><Relationship Id="rId9134" Type="http://schemas.openxmlformats.org/officeDocument/2006/relationships/hyperlink" Target="file:///C:\Users\Thomas%20Huet\Desktop\Documentation%20arch&#233;ologique%20li&#233;e%20&#224;%20la%20th&#232;se\Sites.docx" TargetMode="External"/><Relationship Id="rId12462" Type="http://schemas.openxmlformats.org/officeDocument/2006/relationships/hyperlink" Target="file:///C:\Users\Thomas%20Huet\Desktop\Documentation%20arch&#233;ologique%20li&#233;e%20&#224;%20la%20th&#232;se\Cultures.docx" TargetMode="External"/><Relationship Id="rId13513" Type="http://schemas.openxmlformats.org/officeDocument/2006/relationships/hyperlink" Target="Sites.docx" TargetMode="External"/><Relationship Id="rId840" Type="http://schemas.openxmlformats.org/officeDocument/2006/relationships/hyperlink" Target="file:///C:\Users\Thomas%20Huet\Desktop\Documentation%20arch&#233;ologique%20li&#233;e%20&#224;%20la%20th&#232;se\Cultures.docx" TargetMode="External"/><Relationship Id="rId1470" Type="http://schemas.openxmlformats.org/officeDocument/2006/relationships/hyperlink" Target="file:///C:\Users\Thomas%20Huet\Desktop\Documentation%20arch&#233;ologique%20li&#233;e%20&#224;%20la%20th&#232;se\Sites.docx" TargetMode="External"/><Relationship Id="rId2521" Type="http://schemas.openxmlformats.org/officeDocument/2006/relationships/hyperlink" Target="file:///C:\Users\Thomas%20Huet\Desktop\Documentation%20arch&#233;ologique%20li&#233;e%20&#224;%20la%20th&#232;se\Sites.docx" TargetMode="External"/><Relationship Id="rId4279" Type="http://schemas.openxmlformats.org/officeDocument/2006/relationships/hyperlink" Target="file:///C:\Users\Thomas%20Huet\Desktop\Documentation%20arch&#233;ologique%20li&#233;e%20&#224;%20la%20th&#232;se\Cultures.docx" TargetMode="External"/><Relationship Id="rId5677" Type="http://schemas.openxmlformats.org/officeDocument/2006/relationships/hyperlink" Target="file:///C:\Users\Thomas%20Huet\Desktop\Documentation%20arch&#233;ologique%20li&#233;e%20&#224;%20la%20th&#232;se\Cultures.docx" TargetMode="External"/><Relationship Id="rId6728" Type="http://schemas.openxmlformats.org/officeDocument/2006/relationships/hyperlink" Target="file:///C:\Users\Thomas%20Huet\Desktop\Documentation%20arch&#233;ologique%20li&#233;e%20&#224;%20la%20th&#232;se\Sites.docx" TargetMode="External"/><Relationship Id="rId11064" Type="http://schemas.openxmlformats.org/officeDocument/2006/relationships/hyperlink" Target="file:///C:\Users\Thomas%20Huet\Desktop\Documentation%20arch&#233;ologique%20li&#233;e%20&#224;%20la%20th&#232;se\Sites.docx" TargetMode="External"/><Relationship Id="rId12115" Type="http://schemas.openxmlformats.org/officeDocument/2006/relationships/hyperlink" Target="file:///C:\Users\Thomas%20Huet\Desktop\Documentation%20arch&#233;ologique%20li&#233;e%20&#224;%20la%20th&#232;se\Cultures.docx" TargetMode="External"/><Relationship Id="rId1123" Type="http://schemas.openxmlformats.org/officeDocument/2006/relationships/hyperlink" Target="file:///C:\Users\Thomas%20Huet\Desktop\Documentation%20arch&#233;ologique%20li&#233;e%20&#224;%20la%20th&#232;se\Sites.docx" TargetMode="External"/><Relationship Id="rId4693" Type="http://schemas.openxmlformats.org/officeDocument/2006/relationships/hyperlink" Target="file:///C:\Users\Thomas%20Huet\Desktop\Documentation%20arch&#233;ologique%20li&#233;e%20&#224;%20la%20th&#232;se\Cultures.docx" TargetMode="External"/><Relationship Id="rId5744" Type="http://schemas.openxmlformats.org/officeDocument/2006/relationships/hyperlink" Target="file:///C:\Users\Thomas%20Huet\Desktop\Documentation%20arch&#233;ologique%20li&#233;e%20&#224;%20la%20th&#232;se\Cultures.docx" TargetMode="External"/><Relationship Id="rId8150" Type="http://schemas.openxmlformats.org/officeDocument/2006/relationships/hyperlink" Target="file:///C:\Users\Thomas%20Huet\Desktop\Documentation%20arch&#233;ologique%20li&#233;e%20&#224;%20la%20th&#232;se\Sites.docx" TargetMode="External"/><Relationship Id="rId9201" Type="http://schemas.openxmlformats.org/officeDocument/2006/relationships/hyperlink" Target="file:///C:\Users\Thomas%20Huet\Desktop\Documentation%20arch&#233;ologique%20li&#233;e%20&#224;%20la%20th&#232;se\Sites.docx" TargetMode="External"/><Relationship Id="rId10080" Type="http://schemas.openxmlformats.org/officeDocument/2006/relationships/hyperlink" Target="file:///C:\Users\Thomas%20Huet\Desktop\Documentation%20arch&#233;ologique%20li&#233;e%20&#224;%20la%20th&#232;se\Sites.docx" TargetMode="External"/><Relationship Id="rId11131" Type="http://schemas.openxmlformats.org/officeDocument/2006/relationships/hyperlink" Target="file:///C:\Users\Thomas%20Huet\Desktop\Documentation%20arch&#233;ologique%20li&#233;e%20&#224;%20la%20th&#232;se\Cultures.docx" TargetMode="External"/><Relationship Id="rId14287" Type="http://schemas.openxmlformats.org/officeDocument/2006/relationships/hyperlink" Target="file:///C:\Users\Thomas%20Huet\Desktop\Documentation%20arch&#233;ologique%20li&#233;e%20&#224;%20la%20th&#232;se\Sites.docx" TargetMode="External"/><Relationship Id="rId3295" Type="http://schemas.openxmlformats.org/officeDocument/2006/relationships/hyperlink" Target="file:///C:\Users\Thomas%20Huet\Desktop\Documentation%20arch&#233;ologique%20li&#233;e%20&#224;%20la%20th&#232;se\Cultures.docx" TargetMode="External"/><Relationship Id="rId4346" Type="http://schemas.openxmlformats.org/officeDocument/2006/relationships/hyperlink" Target="file:///C:\Users\Thomas%20Huet\Desktop\Documentation%20arch&#233;ologique%20li&#233;e%20&#224;%20la%20th&#232;se\Cultures.docx" TargetMode="External"/><Relationship Id="rId4760" Type="http://schemas.openxmlformats.org/officeDocument/2006/relationships/hyperlink" Target="file:///C:\Users\Thomas%20Huet\Desktop\Documentation%20arch&#233;ologique%20li&#233;e%20&#224;%20la%20th&#232;se\Cultures.docx" TargetMode="External"/><Relationship Id="rId5811" Type="http://schemas.openxmlformats.org/officeDocument/2006/relationships/hyperlink" Target="file:///C:\Users\Thomas%20Huet\Desktop\Documentation%20arch&#233;ologique%20li&#233;e%20&#224;%20la%20th&#232;se\Cultures.docx" TargetMode="External"/><Relationship Id="rId8967" Type="http://schemas.openxmlformats.org/officeDocument/2006/relationships/hyperlink" Target="file:///C:\Users\Thomas%20Huet\Desktop\Documentation%20arch&#233;ologique%20li&#233;e%20&#224;%20la%20th&#232;se\Sites.docx" TargetMode="External"/><Relationship Id="rId14354" Type="http://schemas.openxmlformats.org/officeDocument/2006/relationships/hyperlink" Target="file:///C:\Users\Thomas%20Huet\Desktop\Documentation%20arch&#233;ologique%20li&#233;e%20&#224;%20la%20th&#232;se\Sites.docx" TargetMode="External"/><Relationship Id="rId3362" Type="http://schemas.openxmlformats.org/officeDocument/2006/relationships/hyperlink" Target="file:///C:\Users\Thomas%20Huet\Desktop\Documentation%20arch&#233;ologique%20li&#233;e%20&#224;%20la%20th&#232;se\Sites.docx" TargetMode="External"/><Relationship Id="rId4413" Type="http://schemas.openxmlformats.org/officeDocument/2006/relationships/hyperlink" Target="file:///C:\Users\Thomas%20Huet\Desktop\Documentation%20arch&#233;ologique%20li&#233;e%20&#224;%20la%20th&#232;se\Cultures.docx" TargetMode="External"/><Relationship Id="rId7569" Type="http://schemas.openxmlformats.org/officeDocument/2006/relationships/hyperlink" Target="file:///C:\Users\Thomas%20Huet\Desktop\Documentation%20arch&#233;ologique%20li&#233;e%20&#224;%20la%20th&#232;se\Cultures.docx" TargetMode="External"/><Relationship Id="rId7983" Type="http://schemas.openxmlformats.org/officeDocument/2006/relationships/hyperlink" Target="file:///C:\Users\Thomas%20Huet\Desktop\Documentation%20arch&#233;ologique%20li&#233;e%20&#224;%20la%20th&#232;se\Cultures.docx" TargetMode="External"/><Relationship Id="rId10897" Type="http://schemas.openxmlformats.org/officeDocument/2006/relationships/hyperlink" Target="file:///C:\Users\Thomas%20Huet\Desktop\Documentation%20arch&#233;ologique%20li&#233;e%20&#224;%20la%20th&#232;se\Cultures.docx" TargetMode="External"/><Relationship Id="rId11948" Type="http://schemas.openxmlformats.org/officeDocument/2006/relationships/hyperlink" Target="file:///C:\Users\Thomas%20Huet\Desktop\Documentation%20arch&#233;ologique%20li&#233;e%20&#224;%20la%20th&#232;se\Sites.docx" TargetMode="External"/><Relationship Id="rId13370" Type="http://schemas.openxmlformats.org/officeDocument/2006/relationships/hyperlink" Target="file:///C:\Users\Thomas%20Huet\Desktop\Documentation%20arch&#233;ologique%20li&#233;e%20&#224;%20la%20th&#232;se\Cultures.docx" TargetMode="External"/><Relationship Id="rId14007" Type="http://schemas.openxmlformats.org/officeDocument/2006/relationships/hyperlink" Target="file:///C:\Users\Thomas%20Huet\Desktop\Documentation%20arch&#233;ologique%20li&#233;e%20&#224;%20la%20th&#232;se\Sites.docx" TargetMode="External"/><Relationship Id="rId283" Type="http://schemas.openxmlformats.org/officeDocument/2006/relationships/hyperlink" Target="file:///C:\Users\Thomas%20Huet\Desktop\Documentation%20arch&#233;ologique%20li&#233;e%20&#224;%20la%20th&#232;se\Cultures.docx" TargetMode="External"/><Relationship Id="rId3015" Type="http://schemas.openxmlformats.org/officeDocument/2006/relationships/hyperlink" Target="file:///C:\Users\Thomas%20Huet\Desktop\Documentation%20arch&#233;ologique%20li&#233;e%20&#224;%20la%20th&#232;se\Sites.docx" TargetMode="External"/><Relationship Id="rId6585" Type="http://schemas.openxmlformats.org/officeDocument/2006/relationships/hyperlink" Target="file:///C:\Users\Thomas%20Huet\Desktop\Documentation%20arch&#233;ologique%20li&#233;e%20&#224;%20la%20th&#232;se\Cultures.docx" TargetMode="External"/><Relationship Id="rId7636" Type="http://schemas.openxmlformats.org/officeDocument/2006/relationships/hyperlink" Target="file:///C:\Users\Thomas%20Huet\Desktop\Documentation%20arch&#233;ologique%20li&#233;e%20&#224;%20la%20th&#232;se\Cultures.docx" TargetMode="External"/><Relationship Id="rId10964" Type="http://schemas.openxmlformats.org/officeDocument/2006/relationships/hyperlink" Target="file:///C:\Users\Thomas%20Huet\Desktop\Documentation%20arch&#233;ologique%20li&#233;e%20&#224;%20la%20th&#232;se\Sites.docx" TargetMode="External"/><Relationship Id="rId13023" Type="http://schemas.openxmlformats.org/officeDocument/2006/relationships/hyperlink" Target="file:///C:\Users\Thomas%20Huet\Desktop\Documentation%20arch&#233;ologique%20li&#233;e%20&#224;%20la%20th&#232;se\Sites.docx" TargetMode="External"/><Relationship Id="rId14421" Type="http://schemas.openxmlformats.org/officeDocument/2006/relationships/hyperlink" Target="file:///C:\Users\Thomas%20Huet\Desktop\Documentation%20arch&#233;ologique%20li&#233;e%20&#224;%20la%20th&#232;se\Sites.docx" TargetMode="External"/><Relationship Id="rId350" Type="http://schemas.openxmlformats.org/officeDocument/2006/relationships/hyperlink" Target="file:///C:\Users\Thomas%20Huet\Desktop\Documentation%20arch&#233;ologique%20li&#233;e%20&#224;%20la%20th&#232;se\Cultures.docx" TargetMode="External"/><Relationship Id="rId2031" Type="http://schemas.openxmlformats.org/officeDocument/2006/relationships/hyperlink" Target="file:///C:\Users\Thomas%20Huet\Desktop\Documentation%20arch&#233;ologique%20li&#233;e%20&#224;%20la%20th&#232;se\Cultures.docx" TargetMode="External"/><Relationship Id="rId5187" Type="http://schemas.openxmlformats.org/officeDocument/2006/relationships/hyperlink" Target="file:///C:\Users\Thomas%20Huet\Desktop\Documentation%20arch&#233;ologique%20li&#233;e%20&#224;%20la%20th&#232;se\Cultures.docx" TargetMode="External"/><Relationship Id="rId6238" Type="http://schemas.openxmlformats.org/officeDocument/2006/relationships/hyperlink" Target="Sites.docx" TargetMode="External"/><Relationship Id="rId10617" Type="http://schemas.openxmlformats.org/officeDocument/2006/relationships/hyperlink" Target="file:///C:\Users\Thomas%20Huet\Desktop\Documentation%20arch&#233;ologique%20li&#233;e%20&#224;%20la%20th&#232;se\Cultures.docx" TargetMode="External"/><Relationship Id="rId5254" Type="http://schemas.openxmlformats.org/officeDocument/2006/relationships/hyperlink" Target="file:///C:\Users\Thomas%20Huet\Desktop\Documentation%20arch&#233;ologique%20li&#233;e%20&#224;%20la%20th&#232;se\Sites.docx" TargetMode="External"/><Relationship Id="rId6652" Type="http://schemas.openxmlformats.org/officeDocument/2006/relationships/hyperlink" Target="file:///C:\Users\Thomas%20Huet\Desktop\Documentation%20arch&#233;ologique%20li&#233;e%20&#224;%20la%20th&#232;se\Sites.docx" TargetMode="External"/><Relationship Id="rId7703" Type="http://schemas.openxmlformats.org/officeDocument/2006/relationships/hyperlink" Target="file:///C:\Users\Thomas%20Huet\Desktop\Documentation%20arch&#233;ologique%20li&#233;e%20&#224;%20la%20th&#232;se\Sites.docx" TargetMode="External"/><Relationship Id="rId12789" Type="http://schemas.openxmlformats.org/officeDocument/2006/relationships/hyperlink" Target="file:///C:\Users\Thomas%20Huet\Desktop\Documentation%20arch&#233;ologique%20li&#233;e%20&#224;%20la%20th&#232;se\Cultures.docx" TargetMode="External"/><Relationship Id="rId1797" Type="http://schemas.openxmlformats.org/officeDocument/2006/relationships/hyperlink" Target="file:///C:\Users\Thomas%20Huet\Desktop\Documentation%20arch&#233;ologique%20li&#233;e%20&#224;%20la%20th&#232;se\Cultures.docx" TargetMode="External"/><Relationship Id="rId2848" Type="http://schemas.openxmlformats.org/officeDocument/2006/relationships/hyperlink" Target="file:///C:\Users\Thomas%20Huet\Desktop\Documentation%20arch&#233;ologique%20li&#233;e%20&#224;%20la%20th&#232;se\Cultures.docx" TargetMode="External"/><Relationship Id="rId6305" Type="http://schemas.openxmlformats.org/officeDocument/2006/relationships/hyperlink" Target="file:///C:\Users\Thomas%20Huet\Desktop\Documentation%20arch&#233;ologique%20li&#233;e%20&#224;%20la%20th&#232;se\Cultures.docx" TargetMode="External"/><Relationship Id="rId9875" Type="http://schemas.openxmlformats.org/officeDocument/2006/relationships/hyperlink" Target="file:///C:\Users\Thomas%20Huet\Desktop\Documentation%20arch&#233;ologique%20li&#233;e%20&#224;%20la%20th&#232;se\Sites.docx" TargetMode="External"/><Relationship Id="rId12856" Type="http://schemas.openxmlformats.org/officeDocument/2006/relationships/hyperlink" Target="file:///C:\Users\Thomas%20Huet\Desktop\Documentation%20arch&#233;ologique%20li&#233;e%20&#224;%20la%20th&#232;se\Sites.docx" TargetMode="External"/><Relationship Id="rId13907" Type="http://schemas.openxmlformats.org/officeDocument/2006/relationships/hyperlink" Target="file:///C:\Users\Thomas%20Huet\Desktop\Documentation%20arch&#233;ologique%20li&#233;e%20&#224;%20la%20th&#232;se\Sites.docx" TargetMode="External"/><Relationship Id="rId89" Type="http://schemas.openxmlformats.org/officeDocument/2006/relationships/hyperlink" Target="file:///C:\Users\Thomas%20Huet\Desktop\Documentation%20arch&#233;ologique%20li&#233;e%20&#224;%20la%20th&#232;se\Cultures.docx" TargetMode="External"/><Relationship Id="rId1864" Type="http://schemas.openxmlformats.org/officeDocument/2006/relationships/hyperlink" Target="file:///C:\Users\Thomas%20Huet\Desktop\Documentation%20arch&#233;ologique%20li&#233;e%20&#224;%20la%20th&#232;se\Cultures.docx" TargetMode="External"/><Relationship Id="rId2915" Type="http://schemas.openxmlformats.org/officeDocument/2006/relationships/hyperlink" Target="file:///C:\Users\Thomas%20Huet\Desktop\Documentation%20arch&#233;ologique%20li&#233;e%20&#224;%20la%20th&#232;se\Cultures.docx" TargetMode="External"/><Relationship Id="rId4270" Type="http://schemas.openxmlformats.org/officeDocument/2006/relationships/hyperlink" Target="file:///C:\Users\Thomas%20Huet\Desktop\Documentation%20arch&#233;ologique%20li&#233;e%20&#224;%20la%20th&#232;se\Cultures.docx" TargetMode="External"/><Relationship Id="rId5321" Type="http://schemas.openxmlformats.org/officeDocument/2006/relationships/hyperlink" Target="file:///C:\Users\Thomas%20Huet\Desktop\Documentation%20arch&#233;ologique%20li&#233;e%20&#224;%20la%20th&#232;se\Sites.docx" TargetMode="External"/><Relationship Id="rId8477" Type="http://schemas.openxmlformats.org/officeDocument/2006/relationships/hyperlink" Target="file:///C:\Users\Thomas%20Huet\Desktop\Documentation%20arch&#233;ologique%20li&#233;e%20&#224;%20la%20th&#232;se\Sites.docx" TargetMode="External"/><Relationship Id="rId8891" Type="http://schemas.openxmlformats.org/officeDocument/2006/relationships/hyperlink" Target="file:///C:\Users\Thomas%20Huet\Desktop\Documentation%20arch&#233;ologique%20li&#233;e%20&#224;%20la%20th&#232;se\Cultures.docx" TargetMode="External"/><Relationship Id="rId9528" Type="http://schemas.openxmlformats.org/officeDocument/2006/relationships/hyperlink" Target="file:///C:\Users\Thomas%20Huet\Desktop\Documentation%20arch&#233;ologique%20li&#233;e%20&#224;%20la%20th&#232;se\Sites.docx" TargetMode="External"/><Relationship Id="rId9942" Type="http://schemas.openxmlformats.org/officeDocument/2006/relationships/hyperlink" Target="file:///C:\Users\Thomas%20Huet\Desktop\Documentation%20arch&#233;ologique%20li&#233;e%20&#224;%20la%20th&#232;se\Cultures.docx" TargetMode="External"/><Relationship Id="rId11458" Type="http://schemas.openxmlformats.org/officeDocument/2006/relationships/hyperlink" Target="file:///C:\Users\Thomas%20Huet\Desktop\Documentation%20arch&#233;ologique%20li&#233;e%20&#224;%20la%20th&#232;se\Cultures.docx" TargetMode="External"/><Relationship Id="rId12509" Type="http://schemas.openxmlformats.org/officeDocument/2006/relationships/hyperlink" Target="file:///C:\Users\Thomas%20Huet\Desktop\Documentation%20arch&#233;ologique%20li&#233;e%20&#224;%20la%20th&#232;se\Cultures.docx" TargetMode="External"/><Relationship Id="rId1517" Type="http://schemas.openxmlformats.org/officeDocument/2006/relationships/hyperlink" Target="file:///C:\Users\Thomas%20Huet\Desktop\Documentation%20arch&#233;ologique%20li&#233;e%20&#224;%20la%20th&#232;se\Sites.docx" TargetMode="External"/><Relationship Id="rId7079" Type="http://schemas.openxmlformats.org/officeDocument/2006/relationships/hyperlink" Target="file:///C:\Users\Thomas%20Huet\Desktop\Documentation%20arch&#233;ologique%20li&#233;e%20&#224;%20la%20th&#232;se\Cultures.docx" TargetMode="External"/><Relationship Id="rId7493" Type="http://schemas.openxmlformats.org/officeDocument/2006/relationships/hyperlink" Target="file:///C:\Users\Thomas%20Huet\Desktop\Documentation%20arch&#233;ologique%20li&#233;e%20&#224;%20la%20th&#232;se\Cultures.docx" TargetMode="External"/><Relationship Id="rId8544" Type="http://schemas.openxmlformats.org/officeDocument/2006/relationships/hyperlink" Target="file:///C:\Users\Thomas%20Huet\Desktop\Documentation%20arch&#233;ologique%20li&#233;e%20&#224;%20la%20th&#232;se\Sites.docx" TargetMode="External"/><Relationship Id="rId10474" Type="http://schemas.openxmlformats.org/officeDocument/2006/relationships/hyperlink" Target="file:///C:\Users\Thomas%20Huet\Desktop\Documentation%20arch&#233;ologique%20li&#233;e%20&#224;%20la%20th&#232;se\Cultures.docx" TargetMode="External"/><Relationship Id="rId11872" Type="http://schemas.openxmlformats.org/officeDocument/2006/relationships/hyperlink" Target="file:///C:\Users\Thomas%20Huet\Desktop\Documentation%20arch&#233;ologique%20li&#233;e%20&#224;%20la%20th&#232;se\Cultures.docx" TargetMode="External"/><Relationship Id="rId12923" Type="http://schemas.openxmlformats.org/officeDocument/2006/relationships/hyperlink" Target="file:///C:\Users\Thomas%20Huet\Desktop\Documentation%20arch&#233;ologique%20li&#233;e%20&#224;%20la%20th&#232;se\Sites.docx" TargetMode="External"/><Relationship Id="rId1931" Type="http://schemas.openxmlformats.org/officeDocument/2006/relationships/hyperlink" Target="file:///C:\Users\Thomas%20Huet\Desktop\Documentation%20arch&#233;ologique%20li&#233;e%20&#224;%20la%20th&#232;se\Cultures.docx" TargetMode="External"/><Relationship Id="rId3689" Type="http://schemas.openxmlformats.org/officeDocument/2006/relationships/hyperlink" Target="file:///C:\Users\Thomas%20Huet\Desktop\Documentation%20arch&#233;ologique%20li&#233;e%20&#224;%20la%20th&#232;se\Cultures.docx" TargetMode="External"/><Relationship Id="rId6095" Type="http://schemas.openxmlformats.org/officeDocument/2006/relationships/hyperlink" Target="file:///C:\Users\Thomas%20Huet\Desktop\Documentation%20arch&#233;ologique%20li&#233;e%20&#224;%20la%20th&#232;se\Cultures.docx" TargetMode="External"/><Relationship Id="rId7146" Type="http://schemas.openxmlformats.org/officeDocument/2006/relationships/hyperlink" Target="file:///C:\Users\Thomas%20Huet\Desktop\Documentation%20arch&#233;ologique%20li&#233;e%20&#224;%20la%20th&#232;se\Sites.docx" TargetMode="External"/><Relationship Id="rId7560" Type="http://schemas.openxmlformats.org/officeDocument/2006/relationships/hyperlink" Target="file:///C:\Users\Thomas%20Huet\Desktop\Documentation%20arch&#233;ologique%20li&#233;e%20&#224;%20la%20th&#232;se\Cultures.docx" TargetMode="External"/><Relationship Id="rId8611" Type="http://schemas.openxmlformats.org/officeDocument/2006/relationships/hyperlink" Target="file:///C:\Users\Thomas%20Huet\Desktop\Documentation%20arch&#233;ologique%20li&#233;e%20&#224;%20la%20th&#232;se\Sites.docx" TargetMode="External"/><Relationship Id="rId10127" Type="http://schemas.openxmlformats.org/officeDocument/2006/relationships/hyperlink" Target="file:///C:\Users\Thomas%20Huet\Desktop\Documentation%20arch&#233;ologique%20li&#233;e%20&#224;%20la%20th&#232;se\Sites.docx" TargetMode="External"/><Relationship Id="rId11525" Type="http://schemas.openxmlformats.org/officeDocument/2006/relationships/hyperlink" Target="file:///C:\Users\Thomas%20Huet\Desktop\Documentation%20arch&#233;ologique%20li&#233;e%20&#224;%20la%20th&#232;se\Sites.docx" TargetMode="External"/><Relationship Id="rId6162" Type="http://schemas.openxmlformats.org/officeDocument/2006/relationships/hyperlink" Target="file:///C:\Users\Thomas%20Huet\Desktop\Documentation%20arch&#233;ologique%20li&#233;e%20&#224;%20la%20th&#232;se\Sites.docx" TargetMode="External"/><Relationship Id="rId7213" Type="http://schemas.openxmlformats.org/officeDocument/2006/relationships/hyperlink" Target="file:///C:\Users\Thomas%20Huet\Desktop\Documentation%20arch&#233;ologique%20li&#233;e%20&#224;%20la%20th&#232;se\Cultures.docx" TargetMode="External"/><Relationship Id="rId10541" Type="http://schemas.openxmlformats.org/officeDocument/2006/relationships/hyperlink" Target="file:///C:\Users\Thomas%20Huet\Desktop\Documentation%20arch&#233;ologique%20li&#233;e%20&#224;%20la%20th&#232;se\Sites.docx" TargetMode="External"/><Relationship Id="rId13697" Type="http://schemas.openxmlformats.org/officeDocument/2006/relationships/hyperlink" Target="file:///C:\Users\Thomas%20Huet\Desktop\Documentation%20arch&#233;ologique%20li&#233;e%20&#224;%20la%20th&#232;se\Sites.docx" TargetMode="External"/><Relationship Id="rId677" Type="http://schemas.openxmlformats.org/officeDocument/2006/relationships/hyperlink" Target="file:///C:\Users\Thomas%20Huet\Desktop\Documentation%20arch&#233;ologique%20li&#233;e%20&#224;%20la%20th&#232;se\Sites.docx" TargetMode="External"/><Relationship Id="rId2358" Type="http://schemas.openxmlformats.org/officeDocument/2006/relationships/hyperlink" Target="file:///C:\Users\Thomas%20Huet\Desktop\Documentation%20arch&#233;ologique%20li&#233;e%20&#224;%20la%20th&#232;se\Cultures.docx" TargetMode="External"/><Relationship Id="rId3756" Type="http://schemas.openxmlformats.org/officeDocument/2006/relationships/hyperlink" Target="file:///C:\Users\Thomas%20Huet\Desktop\Documentation%20arch&#233;ologique%20li&#233;e%20&#224;%20la%20th&#232;se\Sites.docx" TargetMode="External"/><Relationship Id="rId4807" Type="http://schemas.openxmlformats.org/officeDocument/2006/relationships/hyperlink" Target="file:///C:\Users\Thomas%20Huet\Desktop\Documentation%20arch&#233;ologique%20li&#233;e%20&#224;%20la%20th&#232;se\Cultures.docx" TargetMode="External"/><Relationship Id="rId9385" Type="http://schemas.openxmlformats.org/officeDocument/2006/relationships/hyperlink" Target="file:///C:\Users\Thomas%20Huet\Desktop\Documentation%20arch&#233;ologique%20li&#233;e%20&#224;%20la%20th&#232;se\Cultures.docx" TargetMode="External"/><Relationship Id="rId12299" Type="http://schemas.openxmlformats.org/officeDocument/2006/relationships/hyperlink" Target="file:///C:\Users\Thomas%20Huet\Desktop\Documentation%20arch&#233;ologique%20li&#233;e%20&#224;%20la%20th&#232;se\Cultures.docx" TargetMode="External"/><Relationship Id="rId13764" Type="http://schemas.openxmlformats.org/officeDocument/2006/relationships/hyperlink" Target="Sites.docx" TargetMode="External"/><Relationship Id="rId2772" Type="http://schemas.openxmlformats.org/officeDocument/2006/relationships/hyperlink" Target="file:///C:\Users\Thomas%20Huet\Desktop\Documentation%20arch&#233;ologique%20li&#233;e%20&#224;%20la%20th&#232;se\Cultures.docx" TargetMode="External"/><Relationship Id="rId3409" Type="http://schemas.openxmlformats.org/officeDocument/2006/relationships/hyperlink" Target="file:///C:\Users\Thomas%20Huet\Desktop\Documentation%20arch&#233;ologique%20li&#233;e%20&#224;%20la%20th&#232;se\Sites.docx" TargetMode="External"/><Relationship Id="rId3823" Type="http://schemas.openxmlformats.org/officeDocument/2006/relationships/hyperlink" Target="file:///C:\Users\Thomas%20Huet\Desktop\Documentation%20arch&#233;ologique%20li&#233;e%20&#224;%20la%20th&#232;se\Cultures.docx" TargetMode="External"/><Relationship Id="rId6979" Type="http://schemas.openxmlformats.org/officeDocument/2006/relationships/hyperlink" Target="file:///C:\Users\Thomas%20Huet\Desktop\Documentation%20arch&#233;ologique%20li&#233;e%20&#224;%20la%20th&#232;se\Cultures.docx" TargetMode="External"/><Relationship Id="rId9038" Type="http://schemas.openxmlformats.org/officeDocument/2006/relationships/hyperlink" Target="file:///C:\Users\Thomas%20Huet\Desktop\Documentation%20arch&#233;ologique%20li&#233;e%20&#224;%20la%20th&#232;se\Sites.docx" TargetMode="External"/><Relationship Id="rId12366" Type="http://schemas.openxmlformats.org/officeDocument/2006/relationships/hyperlink" Target="file:///C:\Users\Thomas%20Huet\Desktop\Documentation%20arch&#233;ologique%20li&#233;e%20&#224;%20la%20th&#232;se\Sites.docx" TargetMode="External"/><Relationship Id="rId12780" Type="http://schemas.openxmlformats.org/officeDocument/2006/relationships/hyperlink" Target="Cultures.docx" TargetMode="External"/><Relationship Id="rId13417" Type="http://schemas.openxmlformats.org/officeDocument/2006/relationships/hyperlink" Target="file:///C:\Users\Thomas%20Huet\Desktop\Documentation%20arch&#233;ologique%20li&#233;e%20&#224;%20la%20th&#232;se\Cultures.docx" TargetMode="External"/><Relationship Id="rId13831" Type="http://schemas.openxmlformats.org/officeDocument/2006/relationships/hyperlink" Target="file:///C:\Users\Thomas%20Huet\Desktop\Documentation%20arch&#233;ologique%20li&#233;e%20&#224;%20la%20th&#232;se\Cultures.docx" TargetMode="External"/><Relationship Id="rId744" Type="http://schemas.openxmlformats.org/officeDocument/2006/relationships/hyperlink" Target="file:///C:\Users\Thomas%20Huet\Desktop\Documentation%20arch&#233;ologique%20li&#233;e%20&#224;%20la%20th&#232;se\Cultures.docx" TargetMode="External"/><Relationship Id="rId1374" Type="http://schemas.openxmlformats.org/officeDocument/2006/relationships/hyperlink" Target="file:///C:\Users\Thomas%20Huet\Desktop\Documentation%20arch&#233;ologique%20li&#233;e%20&#224;%20la%20th&#232;se\Cultures.docx" TargetMode="External"/><Relationship Id="rId2425" Type="http://schemas.openxmlformats.org/officeDocument/2006/relationships/hyperlink" Target="file:///C:\Users\Thomas%20Huet\Desktop\Documentation%20arch&#233;ologique%20li&#233;e%20&#224;%20la%20th&#232;se\Cultures.docx" TargetMode="External"/><Relationship Id="rId5995" Type="http://schemas.openxmlformats.org/officeDocument/2006/relationships/hyperlink" Target="file:///C:\Users\Thomas%20Huet\Desktop\Documentation%20arch&#233;ologique%20li&#233;e%20&#224;%20la%20th&#232;se\Cultures.docx" TargetMode="External"/><Relationship Id="rId9452" Type="http://schemas.openxmlformats.org/officeDocument/2006/relationships/hyperlink" Target="file:///C:\Users\Thomas%20Huet\Desktop\Documentation%20arch&#233;ologique%20li&#233;e%20&#224;%20la%20th&#232;se\Sites.docx" TargetMode="External"/><Relationship Id="rId11382" Type="http://schemas.openxmlformats.org/officeDocument/2006/relationships/hyperlink" Target="file:///C:\Users\Thomas%20Huet\Desktop\Documentation%20arch&#233;ologique%20li&#233;e%20&#224;%20la%20th&#232;se\Cultures.docx" TargetMode="External"/><Relationship Id="rId12019" Type="http://schemas.openxmlformats.org/officeDocument/2006/relationships/hyperlink" Target="file:///C:\Users\Thomas%20Huet\Desktop\Documentation%20arch&#233;ologique%20li&#233;e%20&#224;%20la%20th&#232;se\Cultures.docx" TargetMode="External"/><Relationship Id="rId12433" Type="http://schemas.openxmlformats.org/officeDocument/2006/relationships/hyperlink" Target="file:///C:\Users\Thomas%20Huet\Desktop\Documentation%20arch&#233;ologique%20li&#233;e%20&#224;%20la%20th&#232;se\Cultures.docx" TargetMode="External"/><Relationship Id="rId80" Type="http://schemas.openxmlformats.org/officeDocument/2006/relationships/hyperlink" Target="file:///C:\Users\Thomas%20Huet\Desktop\Documentation%20arch&#233;ologique%20li&#233;e%20&#224;%20la%20th&#232;se\Cultures.docx" TargetMode="External"/><Relationship Id="rId811" Type="http://schemas.openxmlformats.org/officeDocument/2006/relationships/hyperlink" Target="file:///C:\Users\Thomas%20Huet\Desktop\Documentation%20arch&#233;ologique%20li&#233;e%20&#224;%20la%20th&#232;se\Analyses%20Statistiques.docx" TargetMode="External"/><Relationship Id="rId1027" Type="http://schemas.openxmlformats.org/officeDocument/2006/relationships/hyperlink" Target="file:///C:\Users\Thomas%20Huet\Desktop\Documentation%20arch&#233;ologique%20li&#233;e%20&#224;%20la%20th&#232;se\Cultures.docx" TargetMode="External"/><Relationship Id="rId1441" Type="http://schemas.openxmlformats.org/officeDocument/2006/relationships/hyperlink" Target="file:///C:\Users\Thomas%20Huet\Desktop\Documentation%20arch&#233;ologique%20li&#233;e%20&#224;%20la%20th&#232;se\Cultures.docx" TargetMode="External"/><Relationship Id="rId4597" Type="http://schemas.openxmlformats.org/officeDocument/2006/relationships/hyperlink" Target="file:///C:\Users\Thomas%20Huet\Desktop\Documentation%20arch&#233;ologique%20li&#233;e%20&#224;%20la%20th&#232;se\Cultures.docx" TargetMode="External"/><Relationship Id="rId5648" Type="http://schemas.openxmlformats.org/officeDocument/2006/relationships/hyperlink" Target="file:///C:\Users\Thomas%20Huet\Desktop\Documentation%20arch&#233;ologique%20li&#233;e%20&#224;%20la%20th&#232;se\Cultures.docx" TargetMode="External"/><Relationship Id="rId8054" Type="http://schemas.openxmlformats.org/officeDocument/2006/relationships/hyperlink" Target="file:///C:\Users\Thomas%20Huet\Desktop\Documentation%20arch&#233;ologique%20li&#233;e%20&#224;%20la%20th&#232;se\Sites.docx" TargetMode="External"/><Relationship Id="rId9105" Type="http://schemas.openxmlformats.org/officeDocument/2006/relationships/hyperlink" Target="file:///C:\Users\Thomas%20Huet\Desktop\Documentation%20arch&#233;ologique%20li&#233;e%20&#224;%20la%20th&#232;se\Cultures.docx" TargetMode="External"/><Relationship Id="rId11035" Type="http://schemas.openxmlformats.org/officeDocument/2006/relationships/hyperlink" Target="file:///C:\Users\Thomas%20Huet\Desktop\Documentation%20arch&#233;ologique%20li&#233;e%20&#224;%20la%20th&#232;se\Cultures.docx" TargetMode="External"/><Relationship Id="rId3199" Type="http://schemas.openxmlformats.org/officeDocument/2006/relationships/hyperlink" Target="file:///C:\Users\Thomas%20Huet\Desktop\Documentation%20arch&#233;ologique%20li&#233;e%20&#224;%20la%20th&#232;se\Cultures.docx" TargetMode="External"/><Relationship Id="rId4664" Type="http://schemas.openxmlformats.org/officeDocument/2006/relationships/hyperlink" Target="file:///C:\Users\Thomas%20Huet\Desktop\Documentation%20arch&#233;ologique%20li&#233;e%20&#224;%20la%20th&#232;se\Environnement.docx" TargetMode="External"/><Relationship Id="rId5715" Type="http://schemas.openxmlformats.org/officeDocument/2006/relationships/hyperlink" Target="file:///C:\Users\Thomas%20Huet\Desktop\Documentation%20arch&#233;ologique%20li&#233;e%20&#224;%20la%20th&#232;se\Analyses%20Statistiques.docx" TargetMode="External"/><Relationship Id="rId7070" Type="http://schemas.openxmlformats.org/officeDocument/2006/relationships/hyperlink" Target="file:///C:\Users\Thomas%20Huet\Desktop\Documentation%20arch&#233;ologique%20li&#233;e%20&#224;%20la%20th&#232;se\Sites.docx" TargetMode="External"/><Relationship Id="rId8121" Type="http://schemas.openxmlformats.org/officeDocument/2006/relationships/hyperlink" Target="file:///C:\Users\Thomas%20Huet\Desktop\Documentation%20arch&#233;ologique%20li&#233;e%20&#224;%20la%20th&#232;se\Sites.docx" TargetMode="External"/><Relationship Id="rId10051" Type="http://schemas.openxmlformats.org/officeDocument/2006/relationships/hyperlink" Target="file:///C:\Users\Thomas%20Huet\Desktop\Documentation%20arch&#233;ologique%20li&#233;e%20&#224;%20la%20th&#232;se\Environnement.docx" TargetMode="External"/><Relationship Id="rId11102" Type="http://schemas.openxmlformats.org/officeDocument/2006/relationships/hyperlink" Target="file:///C:\Users\Thomas%20Huet\Desktop\Documentation%20arch&#233;ologique%20li&#233;e%20&#224;%20la%20th&#232;se\Sites.docx" TargetMode="External"/><Relationship Id="rId12500" Type="http://schemas.openxmlformats.org/officeDocument/2006/relationships/hyperlink" Target="file:///C:\Users\Thomas%20Huet\Desktop\Documentation%20arch&#233;ologique%20li&#233;e%20&#224;%20la%20th&#232;se\Sites.docx" TargetMode="External"/><Relationship Id="rId14258" Type="http://schemas.openxmlformats.org/officeDocument/2006/relationships/hyperlink" Target="file:///C:\Users\Thomas%20Huet\Desktop\Documentation%20arch&#233;ologique%20li&#233;e%20&#224;%20la%20th&#232;se\Cultures.docx" TargetMode="External"/><Relationship Id="rId3266" Type="http://schemas.openxmlformats.org/officeDocument/2006/relationships/hyperlink" Target="file:///C:\Users\Thomas%20Huet\Desktop\Documentation%20arch&#233;ologique%20li&#233;e%20&#224;%20la%20th&#232;se\Sites.docx" TargetMode="External"/><Relationship Id="rId4317" Type="http://schemas.openxmlformats.org/officeDocument/2006/relationships/hyperlink" Target="Sites.docx" TargetMode="External"/><Relationship Id="rId187" Type="http://schemas.openxmlformats.org/officeDocument/2006/relationships/hyperlink" Target="Sites.docx" TargetMode="External"/><Relationship Id="rId2282" Type="http://schemas.openxmlformats.org/officeDocument/2006/relationships/hyperlink" Target="file:///C:\Users\Thomas%20Huet\Desktop\Documentation%20arch&#233;ologique%20li&#233;e%20&#224;%20la%20th&#232;se\Cultures.docx" TargetMode="External"/><Relationship Id="rId3680" Type="http://schemas.openxmlformats.org/officeDocument/2006/relationships/hyperlink" Target="file:///C:\Users\Thomas%20Huet\Desktop\Documentation%20arch&#233;ologique%20li&#233;e%20&#224;%20la%20th&#232;se\Cultures.docx" TargetMode="External"/><Relationship Id="rId4731" Type="http://schemas.openxmlformats.org/officeDocument/2006/relationships/hyperlink" Target="file:///C:\Users\Thomas%20Huet\Desktop\Documentation%20arch&#233;ologique%20li&#233;e%20&#224;%20la%20th&#232;se\Cultures.docx" TargetMode="External"/><Relationship Id="rId6489" Type="http://schemas.openxmlformats.org/officeDocument/2006/relationships/hyperlink" Target="file:///C:\Users\Thomas%20Huet\Desktop\Documentation%20arch&#233;ologique%20li&#233;e%20&#224;%20la%20th&#232;se\Cultures.docx" TargetMode="External"/><Relationship Id="rId7887" Type="http://schemas.openxmlformats.org/officeDocument/2006/relationships/hyperlink" Target="file:///C:\Users\Thomas%20Huet\Desktop\Documentation%20arch&#233;ologique%20li&#233;e%20&#224;%20la%20th&#232;se\Cultures.docx" TargetMode="External"/><Relationship Id="rId8938" Type="http://schemas.openxmlformats.org/officeDocument/2006/relationships/hyperlink" Target="file:///C:\Users\Thomas%20Huet\Desktop\Documentation%20arch&#233;ologique%20li&#233;e%20&#224;%20la%20th&#232;se\Cultures.docx" TargetMode="External"/><Relationship Id="rId10868" Type="http://schemas.openxmlformats.org/officeDocument/2006/relationships/hyperlink" Target="file:///C:\Users\Thomas%20Huet\Desktop\Documentation%20arch&#233;ologique%20li&#233;e%20&#224;%20la%20th&#232;se\Sites.docx" TargetMode="External"/><Relationship Id="rId11919" Type="http://schemas.openxmlformats.org/officeDocument/2006/relationships/hyperlink" Target="file:///C:\Users\Thomas%20Huet\Desktop\Documentation%20arch&#233;ologique%20li&#233;e%20&#224;%20la%20th&#232;se\Cultures.docx" TargetMode="External"/><Relationship Id="rId13274" Type="http://schemas.openxmlformats.org/officeDocument/2006/relationships/hyperlink" Target="file:///C:\Users\Thomas%20Huet\Desktop\Documentation%20arch&#233;ologique%20li&#233;e%20&#224;%20la%20th&#232;se\Cultures.docx" TargetMode="External"/><Relationship Id="rId14325" Type="http://schemas.openxmlformats.org/officeDocument/2006/relationships/hyperlink" Target="file:///C:\Users\Thomas%20Huet\Desktop\Documentation%20arch&#233;ologique%20li&#233;e%20&#224;%20la%20th&#232;se\Sites.docx" TargetMode="External"/><Relationship Id="rId254" Type="http://schemas.openxmlformats.org/officeDocument/2006/relationships/hyperlink" Target="file:///C:\Users\Thomas%20Huet\Desktop\Documentation%20arch&#233;ologique%20li&#233;e%20&#224;%20la%20th&#232;se\Sites.docx" TargetMode="External"/><Relationship Id="rId3333" Type="http://schemas.openxmlformats.org/officeDocument/2006/relationships/hyperlink" Target="file:///C:\Users\Thomas%20Huet\Desktop\Documentation%20arch&#233;ologique%20li&#233;e%20&#224;%20la%20th&#232;se\Sites.docx" TargetMode="External"/><Relationship Id="rId7954" Type="http://schemas.openxmlformats.org/officeDocument/2006/relationships/hyperlink" Target="file:///C:\Users\Thomas%20Huet\Desktop\Documentation%20arch&#233;ologique%20li&#233;e%20&#224;%20la%20th&#232;se\Sites.docx" TargetMode="External"/><Relationship Id="rId10935" Type="http://schemas.openxmlformats.org/officeDocument/2006/relationships/hyperlink" Target="file:///C:\Users\Thomas%20Huet\Desktop\Documentation%20arch&#233;ologique%20li&#233;e%20&#224;%20la%20th&#232;se\Sites.docx" TargetMode="External"/><Relationship Id="rId12290" Type="http://schemas.openxmlformats.org/officeDocument/2006/relationships/hyperlink" Target="file:///C:\Users\Thomas%20Huet\Desktop\Documentation%20arch&#233;ologique%20li&#233;e%20&#224;%20la%20th&#232;se\Cultures.docx" TargetMode="External"/><Relationship Id="rId13341" Type="http://schemas.openxmlformats.org/officeDocument/2006/relationships/hyperlink" Target="file:///C:\Users\Thomas%20Huet\Desktop\Documentation%20arch&#233;ologique%20li&#233;e%20&#224;%20la%20th&#232;se\Sites.docx" TargetMode="External"/><Relationship Id="rId3400" Type="http://schemas.openxmlformats.org/officeDocument/2006/relationships/hyperlink" Target="Cultures.docx" TargetMode="External"/><Relationship Id="rId6556" Type="http://schemas.openxmlformats.org/officeDocument/2006/relationships/hyperlink" Target="file:///C:\Users\Thomas%20Huet\Desktop\Documentation%20arch&#233;ologique%20li&#233;e%20&#224;%20la%20th&#232;se\Cultures.docx" TargetMode="External"/><Relationship Id="rId6970" Type="http://schemas.openxmlformats.org/officeDocument/2006/relationships/hyperlink" Target="file:///C:\Users\Thomas%20Huet\Desktop\Documentation%20arch&#233;ologique%20li&#233;e%20&#224;%20la%20th&#232;se\Sites.docx" TargetMode="External"/><Relationship Id="rId7607" Type="http://schemas.openxmlformats.org/officeDocument/2006/relationships/hyperlink" Target="file:///C:\Users\Thomas%20Huet\Desktop\Documentation%20arch&#233;ologique%20li&#233;e%20&#224;%20la%20th&#232;se\Cultures.docx" TargetMode="External"/><Relationship Id="rId321" Type="http://schemas.openxmlformats.org/officeDocument/2006/relationships/hyperlink" Target="file:///C:\Users\Thomas%20Huet\Desktop\Documentation%20arch&#233;ologique%20li&#233;e%20&#224;%20la%20th&#232;se\Cultures.docx" TargetMode="External"/><Relationship Id="rId2002" Type="http://schemas.openxmlformats.org/officeDocument/2006/relationships/hyperlink" Target="file:///C:\Users\Thomas%20Huet\Desktop\Documentation%20arch&#233;ologique%20li&#233;e%20&#224;%20la%20th&#232;se\Cultures.docx" TargetMode="External"/><Relationship Id="rId5158" Type="http://schemas.openxmlformats.org/officeDocument/2006/relationships/hyperlink" Target="file:///C:\Users\Thomas%20Huet\Desktop\Documentation%20arch&#233;ologique%20li&#233;e%20&#224;%20la%20th&#232;se\Cultures.docx" TargetMode="External"/><Relationship Id="rId5572" Type="http://schemas.openxmlformats.org/officeDocument/2006/relationships/hyperlink" Target="file:///C:\Users\Thomas%20Huet\Desktop\Documentation%20arch&#233;ologique%20li&#233;e%20&#224;%20la%20th&#232;se\Cultures.docx" TargetMode="External"/><Relationship Id="rId6209" Type="http://schemas.openxmlformats.org/officeDocument/2006/relationships/hyperlink" Target="file:///C:\Users\Thomas%20Huet\Desktop\Documentation%20arch&#233;ologique%20li&#233;e%20&#224;%20la%20th&#232;se\Cultures.docx" TargetMode="External"/><Relationship Id="rId6623" Type="http://schemas.openxmlformats.org/officeDocument/2006/relationships/hyperlink" Target="file:///C:\Users\Thomas%20Huet\Desktop\Documentation%20arch&#233;ologique%20li&#233;e%20&#224;%20la%20th&#232;se\Cultures.docx" TargetMode="External"/><Relationship Id="rId9779" Type="http://schemas.openxmlformats.org/officeDocument/2006/relationships/hyperlink" Target="file:///C:\Users\Thomas%20Huet\Desktop\Documentation%20arch&#233;ologique%20li&#233;e%20&#224;%20la%20th&#232;se\Cultures.docx" TargetMode="External"/><Relationship Id="rId12010" Type="http://schemas.openxmlformats.org/officeDocument/2006/relationships/hyperlink" Target="file:///C:\Users\Thomas%20Huet\Desktop\Documentation%20arch&#233;ologique%20li&#233;e%20&#224;%20la%20th&#232;se\Sites.docx" TargetMode="External"/><Relationship Id="rId1768" Type="http://schemas.openxmlformats.org/officeDocument/2006/relationships/hyperlink" Target="file:///C:\Users\Thomas%20Huet\Desktop\Documentation%20arch&#233;ologique%20li&#233;e%20&#224;%20la%20th&#232;se\Cultures.docx" TargetMode="External"/><Relationship Id="rId2819" Type="http://schemas.openxmlformats.org/officeDocument/2006/relationships/hyperlink" Target="file:///C:\Users\Thomas%20Huet\Desktop\Documentation%20arch&#233;ologique%20li&#233;e%20&#224;%20la%20th&#232;se\Sites.docx" TargetMode="External"/><Relationship Id="rId4174" Type="http://schemas.openxmlformats.org/officeDocument/2006/relationships/hyperlink" Target="file:///C:\Users\Thomas%20Huet\Desktop\Documentation%20arch&#233;ologique%20li&#233;e%20&#224;%20la%20th&#232;se\Cultures.docx" TargetMode="External"/><Relationship Id="rId5225" Type="http://schemas.openxmlformats.org/officeDocument/2006/relationships/hyperlink" Target="file:///C:\Users\Thomas%20Huet\Desktop\Documentation%20arch&#233;ologique%20li&#233;e%20&#224;%20la%20th&#232;se\Cultures.docx" TargetMode="External"/><Relationship Id="rId8795" Type="http://schemas.openxmlformats.org/officeDocument/2006/relationships/hyperlink" Target="file:///C:\Users\Thomas%20Huet\Desktop\Documentation%20arch&#233;ologique%20li&#233;e%20&#224;%20la%20th&#232;se\Cultures.docx" TargetMode="External"/><Relationship Id="rId9846" Type="http://schemas.openxmlformats.org/officeDocument/2006/relationships/hyperlink" Target="file:///C:\Users\Thomas%20Huet\Desktop\Documentation%20arch&#233;ologique%20li&#233;e%20&#224;%20la%20th&#232;se\Cultures.docx" TargetMode="External"/><Relationship Id="rId14182" Type="http://schemas.openxmlformats.org/officeDocument/2006/relationships/hyperlink" Target="file:///C:\Users\Thomas%20Huet\Desktop\Documentation%20arch&#233;ologique%20li&#233;e%20&#224;%20la%20th&#232;se\Sites.docx" TargetMode="External"/><Relationship Id="rId3190" Type="http://schemas.openxmlformats.org/officeDocument/2006/relationships/hyperlink" Target="file:///C:\Users\Thomas%20Huet\Desktop\Documentation%20arch&#233;ologique%20li&#233;e%20&#224;%20la%20th&#232;se\Cultures.docx" TargetMode="External"/><Relationship Id="rId4241" Type="http://schemas.openxmlformats.org/officeDocument/2006/relationships/hyperlink" Target="file:///C:\Users\Thomas%20Huet\Desktop\Documentation%20arch&#233;ologique%20li&#233;e%20&#224;%20la%20th&#232;se\Cultures.docx" TargetMode="External"/><Relationship Id="rId7397" Type="http://schemas.openxmlformats.org/officeDocument/2006/relationships/hyperlink" Target="file:///C:\Users\Thomas%20Huet\Desktop\Documentation%20arch&#233;ologique%20li&#233;e%20&#224;%20la%20th&#232;se\Cultures.docx" TargetMode="External"/><Relationship Id="rId8448" Type="http://schemas.openxmlformats.org/officeDocument/2006/relationships/hyperlink" Target="file:///C:\Users\Thomas%20Huet\Desktop\Documentation%20arch&#233;ologique%20li&#233;e%20&#224;%20la%20th&#232;se\Cultures.docx" TargetMode="External"/><Relationship Id="rId11776" Type="http://schemas.openxmlformats.org/officeDocument/2006/relationships/hyperlink" Target="file:///C:\Users\Thomas%20Huet\Desktop\Documentation%20arch&#233;ologique%20li&#233;e%20&#224;%20la%20th&#232;se\Cultures.docx" TargetMode="External"/><Relationship Id="rId12827" Type="http://schemas.openxmlformats.org/officeDocument/2006/relationships/hyperlink" Target="file:///C:\Users\Thomas%20Huet\Desktop\Documentation%20arch&#233;ologique%20li&#233;e%20&#224;%20la%20th&#232;se\Cultures.docx" TargetMode="External"/><Relationship Id="rId1835" Type="http://schemas.openxmlformats.org/officeDocument/2006/relationships/hyperlink" Target="file:///C:\Users\Thomas%20Huet\Desktop\Documentation%20arch&#233;ologique%20li&#233;e%20&#224;%20la%20th&#232;se\Sites.docx" TargetMode="External"/><Relationship Id="rId7464" Type="http://schemas.openxmlformats.org/officeDocument/2006/relationships/hyperlink" Target="file:///C:\Users\Thomas%20Huet\Desktop\Documentation%20arch&#233;ologique%20li&#233;e%20&#224;%20la%20th&#232;se\Cultures.docx" TargetMode="External"/><Relationship Id="rId8862" Type="http://schemas.openxmlformats.org/officeDocument/2006/relationships/hyperlink" Target="file:///C:\Users\Thomas%20Huet\Desktop\Documentation%20arch&#233;ologique%20li&#233;e%20&#224;%20la%20th&#232;se\Sites.docx" TargetMode="External"/><Relationship Id="rId9913" Type="http://schemas.openxmlformats.org/officeDocument/2006/relationships/hyperlink" Target="file:///C:\Users\Thomas%20Huet\Desktop\Documentation%20arch&#233;ologique%20li&#233;e%20&#224;%20la%20th&#232;se\Sites.docx" TargetMode="External"/><Relationship Id="rId10378" Type="http://schemas.openxmlformats.org/officeDocument/2006/relationships/hyperlink" Target="file:///C:\Users\Thomas%20Huet\Desktop\Documentation%20arch&#233;ologique%20li&#233;e%20&#224;%20la%20th&#232;se\Sites.docx" TargetMode="External"/><Relationship Id="rId10792" Type="http://schemas.openxmlformats.org/officeDocument/2006/relationships/hyperlink" Target="file:///C:\Users\Thomas%20Huet\Desktop\Documentation%20arch&#233;ologique%20li&#233;e%20&#224;%20la%20th&#232;se\Sites.docx" TargetMode="External"/><Relationship Id="rId11429" Type="http://schemas.openxmlformats.org/officeDocument/2006/relationships/hyperlink" Target="file:///C:\Users\Thomas%20Huet\Desktop\Documentation%20arch&#233;ologique%20li&#233;e%20&#224;%20la%20th&#232;se\Sites.docx" TargetMode="External"/><Relationship Id="rId11843" Type="http://schemas.openxmlformats.org/officeDocument/2006/relationships/hyperlink" Target="file:///C:\Users\Thomas%20Huet\Desktop\Documentation%20arch&#233;ologique%20li&#233;e%20&#224;%20la%20th&#232;se\Cultures.docx" TargetMode="External"/><Relationship Id="rId1902" Type="http://schemas.openxmlformats.org/officeDocument/2006/relationships/hyperlink" Target="file:///C:\Users\Thomas%20Huet\Desktop\Documentation%20arch&#233;ologique%20li&#233;e%20&#224;%20la%20th&#232;se\Sites.docx" TargetMode="External"/><Relationship Id="rId6066" Type="http://schemas.openxmlformats.org/officeDocument/2006/relationships/hyperlink" Target="file:///C:\Users\Thomas%20Huet\Desktop\Documentation%20arch&#233;ologique%20li&#233;e%20&#224;%20la%20th&#232;se\Cultures.docx" TargetMode="External"/><Relationship Id="rId7117" Type="http://schemas.openxmlformats.org/officeDocument/2006/relationships/hyperlink" Target="file:///C:\Users\Thomas%20Huet\Desktop\Documentation%20arch&#233;ologique%20li&#233;e%20&#224;%20la%20th&#232;se\Cultures.docx" TargetMode="External"/><Relationship Id="rId8515" Type="http://schemas.openxmlformats.org/officeDocument/2006/relationships/hyperlink" Target="file:///C:\Users\Thomas%20Huet\Desktop\Documentation%20arch&#233;ologique%20li&#233;e%20&#224;%20la%20th&#232;se\Sites.docx" TargetMode="External"/><Relationship Id="rId10445" Type="http://schemas.openxmlformats.org/officeDocument/2006/relationships/hyperlink" Target="file:///C:\Users\Thomas%20Huet\Desktop\Documentation%20arch&#233;ologique%20li&#233;e%20&#224;%20la%20th&#232;se\Cultures.docx" TargetMode="External"/><Relationship Id="rId11910" Type="http://schemas.openxmlformats.org/officeDocument/2006/relationships/hyperlink" Target="file:///C:\Users\Thomas%20Huet\Desktop\Documentation%20arch&#233;ologique%20li&#233;e%20&#224;%20la%20th&#232;se\Sites.docx" TargetMode="External"/><Relationship Id="rId6480" Type="http://schemas.openxmlformats.org/officeDocument/2006/relationships/hyperlink" Target="file:///C:\Users\Thomas%20Huet\Desktop\Documentation%20arch&#233;ologique%20li&#233;e%20&#224;%20la%20th&#232;se\Sites.docx" TargetMode="External"/><Relationship Id="rId7531" Type="http://schemas.openxmlformats.org/officeDocument/2006/relationships/hyperlink" Target="file:///C:\Users\Thomas%20Huet\Desktop\Documentation%20arch&#233;ologique%20li&#233;e%20&#224;%20la%20th&#232;se\Cultures.docx" TargetMode="External"/><Relationship Id="rId10512" Type="http://schemas.openxmlformats.org/officeDocument/2006/relationships/hyperlink" Target="file:///C:\Users\Thomas%20Huet\Desktop\Documentation%20arch&#233;ologique%20li&#233;e%20&#224;%20la%20th&#232;se\Sites.docx" TargetMode="External"/><Relationship Id="rId13668" Type="http://schemas.openxmlformats.org/officeDocument/2006/relationships/hyperlink" Target="file:///C:\Users\Thomas%20Huet\Desktop\Documentation%20arch&#233;ologique%20li&#233;e%20&#224;%20la%20th&#232;se\Sites.docx" TargetMode="External"/><Relationship Id="rId995" Type="http://schemas.openxmlformats.org/officeDocument/2006/relationships/hyperlink" Target="file:///C:\Users\Thomas%20Huet\Desktop\Documentation%20arch&#233;ologique%20li&#233;e%20&#224;%20la%20th&#232;se\Sites.docx" TargetMode="External"/><Relationship Id="rId2676" Type="http://schemas.openxmlformats.org/officeDocument/2006/relationships/hyperlink" Target="file:///C:\Users\Thomas%20Huet\Desktop\Documentation%20arch&#233;ologique%20li&#233;e%20&#224;%20la%20th&#232;se\Cultures.docx" TargetMode="External"/><Relationship Id="rId3727" Type="http://schemas.openxmlformats.org/officeDocument/2006/relationships/hyperlink" Target="file:///C:\Users\Thomas%20Huet\Desktop\Documentation%20arch&#233;ologique%20li&#233;e%20&#224;%20la%20th&#232;se\Cultures.docx" TargetMode="External"/><Relationship Id="rId5082" Type="http://schemas.openxmlformats.org/officeDocument/2006/relationships/hyperlink" Target="file:///C:\Users\Thomas%20Huet\Desktop\Documentation%20arch&#233;ologique%20li&#233;e%20&#224;%20la%20th&#232;se\Sites.docx" TargetMode="External"/><Relationship Id="rId6133" Type="http://schemas.openxmlformats.org/officeDocument/2006/relationships/hyperlink" Target="file:///C:\Users\Thomas%20Huet\Desktop\Documentation%20arch&#233;ologique%20li&#233;e%20&#224;%20la%20th&#232;se\Sites.docx" TargetMode="External"/><Relationship Id="rId9289" Type="http://schemas.openxmlformats.org/officeDocument/2006/relationships/hyperlink" Target="file:///C:\Users\Thomas%20Huet\Desktop\Documentation%20arch&#233;ologique%20li&#233;e%20&#224;%20la%20th&#232;se\Cultures.docx" TargetMode="External"/><Relationship Id="rId12684" Type="http://schemas.openxmlformats.org/officeDocument/2006/relationships/hyperlink" Target="file:///C:\Users\Thomas%20Huet\Desktop\Documentation%20arch&#233;ologique%20li&#233;e%20&#224;%20la%20th&#232;se\Sites.docx" TargetMode="External"/><Relationship Id="rId648" Type="http://schemas.openxmlformats.org/officeDocument/2006/relationships/hyperlink" Target="file:///C:\Users\Thomas%20Huet\Desktop\Documentation%20arch&#233;ologique%20li&#233;e%20&#224;%20la%20th&#232;se\Sites.docx" TargetMode="External"/><Relationship Id="rId1278" Type="http://schemas.openxmlformats.org/officeDocument/2006/relationships/hyperlink" Target="file:///C:\Users\Thomas%20Huet\Desktop\Documentation%20arch&#233;ologique%20li&#233;e%20&#224;%20la%20th&#232;se\Sites.docx" TargetMode="External"/><Relationship Id="rId1692" Type="http://schemas.openxmlformats.org/officeDocument/2006/relationships/hyperlink" Target="file:///C:\Users\Thomas%20Huet\Desktop\Documentation%20arch&#233;ologique%20li&#233;e%20&#224;%20la%20th&#232;se\Cultures.docx" TargetMode="External"/><Relationship Id="rId2329" Type="http://schemas.openxmlformats.org/officeDocument/2006/relationships/hyperlink" Target="file:///C:\Users\Thomas%20Huet\Desktop\Documentation%20arch&#233;ologique%20li&#233;e%20&#224;%20la%20th&#232;se\Sites.docx" TargetMode="External"/><Relationship Id="rId2743" Type="http://schemas.openxmlformats.org/officeDocument/2006/relationships/hyperlink" Target="file:///C:\Users\Thomas%20Huet\Desktop\Documentation%20arch&#233;ologique%20li&#233;e%20&#224;%20la%20th&#232;se\Cultures.docx" TargetMode="External"/><Relationship Id="rId5899" Type="http://schemas.openxmlformats.org/officeDocument/2006/relationships/hyperlink" Target="file:///C:\Users\Thomas%20Huet\Desktop\Documentation%20arch&#233;ologique%20li&#233;e%20&#224;%20la%20th&#232;se\Cultures.docx" TargetMode="External"/><Relationship Id="rId6200" Type="http://schemas.openxmlformats.org/officeDocument/2006/relationships/hyperlink" Target="file:///C:\Users\Thomas%20Huet\Desktop\Documentation%20arch&#233;ologique%20li&#233;e%20&#224;%20la%20th&#232;se\Sites.docx" TargetMode="External"/><Relationship Id="rId9356" Type="http://schemas.openxmlformats.org/officeDocument/2006/relationships/hyperlink" Target="file:///C:\Users\Thomas%20Huet\Desktop\Documentation%20arch&#233;ologique%20li&#233;e%20&#224;%20la%20th&#232;se\Sites.docx" TargetMode="External"/><Relationship Id="rId9770" Type="http://schemas.openxmlformats.org/officeDocument/2006/relationships/hyperlink" Target="file:///C:\Users\Thomas%20Huet\Desktop\Documentation%20arch&#233;ologique%20li&#233;e%20&#224;%20la%20th&#232;se\Sites.docx" TargetMode="External"/><Relationship Id="rId11286" Type="http://schemas.openxmlformats.org/officeDocument/2006/relationships/hyperlink" Target="file:///C:\Users\Thomas%20Huet\Desktop\Documentation%20arch&#233;ologique%20li&#233;e%20&#224;%20la%20th&#232;se\Sites.docx" TargetMode="External"/><Relationship Id="rId12337" Type="http://schemas.openxmlformats.org/officeDocument/2006/relationships/hyperlink" Target="file:///C:\Users\Thomas%20Huet\Desktop\Documentation%20arch&#233;ologique%20li&#233;e%20&#224;%20la%20th&#232;se\Analyses%20Statistiques.docx" TargetMode="External"/><Relationship Id="rId13735" Type="http://schemas.openxmlformats.org/officeDocument/2006/relationships/hyperlink" Target="file:///C:\Users\Thomas%20Huet\Desktop\Documentation%20arch&#233;ologique%20li&#233;e%20&#224;%20la%20th&#232;se\Sites.docx" TargetMode="External"/><Relationship Id="rId715" Type="http://schemas.openxmlformats.org/officeDocument/2006/relationships/hyperlink" Target="file:///C:\Users\Thomas%20Huet\Desktop\Documentation%20arch&#233;ologique%20li&#233;e%20&#224;%20la%20th&#232;se\Sites.docx" TargetMode="External"/><Relationship Id="rId1345" Type="http://schemas.openxmlformats.org/officeDocument/2006/relationships/hyperlink" Target="file:///C:\Users\Thomas%20Huet\Desktop\Documentation%20arch&#233;ologique%20li&#233;e%20&#224;%20la%20th&#232;se\Cultures.docx" TargetMode="External"/><Relationship Id="rId8372" Type="http://schemas.openxmlformats.org/officeDocument/2006/relationships/hyperlink" Target="file:///C:\Users\Thomas%20Huet\Desktop\Documentation%20arch&#233;ologique%20li&#233;e%20&#224;%20la%20th&#232;se\Sites.docx" TargetMode="External"/><Relationship Id="rId9009" Type="http://schemas.openxmlformats.org/officeDocument/2006/relationships/hyperlink" Target="file:///C:\Users\Thomas%20Huet\Desktop\Documentation%20arch&#233;ologique%20li&#233;e%20&#224;%20la%20th&#232;se\Cultures.docx" TargetMode="External"/><Relationship Id="rId9423" Type="http://schemas.openxmlformats.org/officeDocument/2006/relationships/hyperlink" Target="file:///C:\Users\Thomas%20Huet\Desktop\Documentation%20arch&#233;ologique%20li&#233;e%20&#224;%20la%20th&#232;se\Sites.docx" TargetMode="External"/><Relationship Id="rId12751" Type="http://schemas.openxmlformats.org/officeDocument/2006/relationships/hyperlink" Target="file:///C:\Users\Thomas%20Huet\Desktop\Documentation%20arch&#233;ologique%20li&#233;e%20&#224;%20la%20th&#232;se\Cultures.docx" TargetMode="External"/><Relationship Id="rId13802" Type="http://schemas.openxmlformats.org/officeDocument/2006/relationships/hyperlink" Target="file:///C:\Users\Thomas%20Huet\Desktop\Documentation%20arch&#233;ologique%20li&#233;e%20&#224;%20la%20th&#232;se\Sites.docx" TargetMode="External"/><Relationship Id="rId2810" Type="http://schemas.openxmlformats.org/officeDocument/2006/relationships/hyperlink" Target="file:///C:\Users\Thomas%20Huet\Desktop\Documentation%20arch&#233;ologique%20li&#233;e%20&#224;%20la%20th&#232;se\Cultures.docx" TargetMode="External"/><Relationship Id="rId4568" Type="http://schemas.openxmlformats.org/officeDocument/2006/relationships/hyperlink" Target="file:///C:\Users\Thomas%20Huet\Desktop\Documentation%20arch&#233;ologique%20li&#233;e%20&#224;%20la%20th&#232;se\Cultures.docx" TargetMode="External"/><Relationship Id="rId5966" Type="http://schemas.openxmlformats.org/officeDocument/2006/relationships/hyperlink" Target="file:///C:\Users\Thomas%20Huet\Desktop\Documentation%20arch&#233;ologique%20li&#233;e%20&#224;%20la%20th&#232;se\Sites.docx" TargetMode="External"/><Relationship Id="rId8025" Type="http://schemas.openxmlformats.org/officeDocument/2006/relationships/hyperlink" Target="file:///C:\Users\Thomas%20Huet\Desktop\Documentation%20arch&#233;ologique%20li&#233;e%20&#224;%20la%20th&#232;se\Cultures.docx" TargetMode="External"/><Relationship Id="rId11353" Type="http://schemas.openxmlformats.org/officeDocument/2006/relationships/hyperlink" Target="file:///C:\Users\Thomas%20Huet\Desktop\Documentation%20arch&#233;ologique%20li&#233;e%20&#224;%20la%20th&#232;se\Sites.docx" TargetMode="External"/><Relationship Id="rId12404" Type="http://schemas.openxmlformats.org/officeDocument/2006/relationships/hyperlink" Target="file:///C:\Users\Thomas%20Huet\Desktop\Documentation%20arch&#233;ologique%20li&#233;e%20&#224;%20la%20th&#232;se\Sites.docx" TargetMode="External"/><Relationship Id="rId51" Type="http://schemas.openxmlformats.org/officeDocument/2006/relationships/hyperlink" Target="Environnement.docx" TargetMode="External"/><Relationship Id="rId1412" Type="http://schemas.openxmlformats.org/officeDocument/2006/relationships/hyperlink" Target="file:///C:\Users\Thomas%20Huet\Desktop\Documentation%20arch&#233;ologique%20li&#233;e%20&#224;%20la%20th&#232;se\Cultures.docx" TargetMode="External"/><Relationship Id="rId4982" Type="http://schemas.openxmlformats.org/officeDocument/2006/relationships/hyperlink" Target="file:///C:\Users\Thomas%20Huet\Desktop\Documentation%20arch&#233;ologique%20li&#233;e%20&#224;%20la%20th&#232;se\Sites.docx" TargetMode="External"/><Relationship Id="rId5619" Type="http://schemas.openxmlformats.org/officeDocument/2006/relationships/hyperlink" Target="file:///C:\Users\Thomas%20Huet\Desktop\Documentation%20arch&#233;ologique%20li&#233;e%20&#224;%20la%20th&#232;se\Sites.docx" TargetMode="External"/><Relationship Id="rId7041" Type="http://schemas.openxmlformats.org/officeDocument/2006/relationships/hyperlink" Target="file:///C:\Users\Thomas%20Huet\Desktop\Documentation%20arch&#233;ologique%20li&#233;e%20&#224;%20la%20th&#232;se\Cultures.docx" TargetMode="External"/><Relationship Id="rId11006" Type="http://schemas.openxmlformats.org/officeDocument/2006/relationships/hyperlink" Target="file:///C:\Users\Thomas%20Huet\Desktop\Documentation%20arch&#233;ologique%20li&#233;e%20&#224;%20la%20th&#232;se\Sites.docx" TargetMode="External"/><Relationship Id="rId11420" Type="http://schemas.openxmlformats.org/officeDocument/2006/relationships/hyperlink" Target="file:///C:\Users\Thomas%20Huet\Desktop\Documentation%20arch&#233;ologique%20li&#233;e%20&#224;%20la%20th&#232;se\Sites.docx" TargetMode="External"/><Relationship Id="rId3584" Type="http://schemas.openxmlformats.org/officeDocument/2006/relationships/hyperlink" Target="file:///C:\Users\Thomas%20Huet\Desktop\Documentation%20arch&#233;ologique%20li&#233;e%20&#224;%20la%20th&#232;se\Sites.docx" TargetMode="External"/><Relationship Id="rId4635" Type="http://schemas.openxmlformats.org/officeDocument/2006/relationships/hyperlink" Target="file:///C:\Users\Thomas%20Huet\Desktop\Documentation%20arch&#233;ologique%20li&#233;e%20&#224;%20la%20th&#232;se\Sites.docx" TargetMode="External"/><Relationship Id="rId10022" Type="http://schemas.openxmlformats.org/officeDocument/2006/relationships/hyperlink" Target="file:///C:\Users\Thomas%20Huet\Desktop\Documentation%20arch&#233;ologique%20li&#233;e%20&#224;%20la%20th&#232;se\Cultures.docx" TargetMode="External"/><Relationship Id="rId13178" Type="http://schemas.openxmlformats.org/officeDocument/2006/relationships/hyperlink" Target="file:///C:\Users\Thomas%20Huet\Desktop\Documentation%20arch&#233;ologique%20li&#233;e%20&#224;%20la%20th&#232;se\Sites.docx" TargetMode="External"/><Relationship Id="rId13592" Type="http://schemas.openxmlformats.org/officeDocument/2006/relationships/hyperlink" Target="file:///C:\Users\Thomas%20Huet\Desktop\Documentation%20arch&#233;ologique%20li&#233;e%20&#224;%20la%20th&#232;se\Sites.docx" TargetMode="External"/><Relationship Id="rId14229" Type="http://schemas.openxmlformats.org/officeDocument/2006/relationships/hyperlink" Target="file:///C:\Users\Thomas%20Huet\Desktop\Documentation%20arch&#233;ologique%20li&#233;e%20&#224;%20la%20th&#232;se\Cultures.docx" TargetMode="External"/><Relationship Id="rId158" Type="http://schemas.openxmlformats.org/officeDocument/2006/relationships/hyperlink" Target="file:///C:\Users\Thomas%20Huet\Desktop\Documentation%20arch&#233;ologique%20li&#233;e%20&#224;%20la%20th&#232;se\Cultures.docx" TargetMode="External"/><Relationship Id="rId2186" Type="http://schemas.openxmlformats.org/officeDocument/2006/relationships/hyperlink" Target="file:///C:\Users\Thomas%20Huet\Desktop\Documentation%20arch&#233;ologique%20li&#233;e%20&#224;%20la%20th&#232;se\Cultures.docx" TargetMode="External"/><Relationship Id="rId3237" Type="http://schemas.openxmlformats.org/officeDocument/2006/relationships/hyperlink" Target="file:///C:\Users\Thomas%20Huet\Desktop\Documentation%20arch&#233;ologique%20li&#233;e%20&#224;%20la%20th&#232;se\Sites.docx" TargetMode="External"/><Relationship Id="rId3651" Type="http://schemas.openxmlformats.org/officeDocument/2006/relationships/hyperlink" Target="file:///C:\Users\Thomas%20Huet\Desktop\Documentation%20arch&#233;ologique%20li&#233;e%20&#224;%20la%20th&#232;se\Cultures.docx" TargetMode="External"/><Relationship Id="rId4702" Type="http://schemas.openxmlformats.org/officeDocument/2006/relationships/hyperlink" Target="file:///C:\Users\Thomas%20Huet\Desktop\Documentation%20arch&#233;ologique%20li&#233;e%20&#224;%20la%20th&#232;se\Cultures.docx" TargetMode="External"/><Relationship Id="rId7858" Type="http://schemas.openxmlformats.org/officeDocument/2006/relationships/hyperlink" Target="file:///C:\Users\Thomas%20Huet\Desktop\Documentation%20arch&#233;ologique%20li&#233;e%20&#224;%20la%20th&#232;se\Sites.docx" TargetMode="External"/><Relationship Id="rId8909" Type="http://schemas.openxmlformats.org/officeDocument/2006/relationships/hyperlink" Target="file:///C:\Users\Thomas%20Huet\Desktop\Documentation%20arch&#233;ologique%20li&#233;e%20&#224;%20la%20th&#232;se\Cultures.docx" TargetMode="External"/><Relationship Id="rId12194" Type="http://schemas.openxmlformats.org/officeDocument/2006/relationships/hyperlink" Target="file:///C:\Users\Thomas%20Huet\Desktop\Documentation%20arch&#233;ologique%20li&#233;e%20&#224;%20la%20th&#232;se\Cultures.docx" TargetMode="External"/><Relationship Id="rId13245" Type="http://schemas.openxmlformats.org/officeDocument/2006/relationships/hyperlink" Target="file:///C:\Users\Thomas%20Huet\Desktop\Documentation%20arch&#233;ologique%20li&#233;e%20&#224;%20la%20th&#232;se\Sites.docx" TargetMode="External"/><Relationship Id="rId572" Type="http://schemas.openxmlformats.org/officeDocument/2006/relationships/hyperlink" Target="file:///C:\Users\Thomas%20Huet\Desktop\Documentation%20arch&#233;ologique%20li&#233;e%20&#224;%20la%20th&#232;se\Cultures.docx" TargetMode="External"/><Relationship Id="rId2253" Type="http://schemas.openxmlformats.org/officeDocument/2006/relationships/hyperlink" Target="file:///C:\Users\Thomas%20Huet\Desktop\Documentation%20arch&#233;ologique%20li&#233;e%20&#224;%20la%20th&#232;se\Cultures.docx" TargetMode="External"/><Relationship Id="rId3304" Type="http://schemas.openxmlformats.org/officeDocument/2006/relationships/hyperlink" Target="file:///C:\Users\Thomas%20Huet\Desktop\Documentation%20arch&#233;ologique%20li&#233;e%20&#224;%20la%20th&#232;se\Sites.docx" TargetMode="External"/><Relationship Id="rId6874" Type="http://schemas.openxmlformats.org/officeDocument/2006/relationships/hyperlink" Target="file:///C:\Users\Thomas%20Huet\Desktop\Documentation%20arch&#233;ologique%20li&#233;e%20&#224;%20la%20th&#232;se\Cultures.docx" TargetMode="External"/><Relationship Id="rId7925" Type="http://schemas.openxmlformats.org/officeDocument/2006/relationships/hyperlink" Target="file:///C:\Users\Thomas%20Huet\Desktop\Documentation%20arch&#233;ologique%20li&#233;e%20&#224;%20la%20th&#232;se\Cultures.docx" TargetMode="External"/><Relationship Id="rId9280" Type="http://schemas.openxmlformats.org/officeDocument/2006/relationships/hyperlink" Target="file:///C:\Users\Thomas%20Huet\Desktop\Documentation%20arch&#233;ologique%20li&#233;e%20&#224;%20la%20th&#232;se\Cultures.docx" TargetMode="External"/><Relationship Id="rId10839" Type="http://schemas.openxmlformats.org/officeDocument/2006/relationships/hyperlink" Target="file:///C:\Users\Thomas%20Huet\Desktop\Documentation%20arch&#233;ologique%20li&#233;e%20&#224;%20la%20th&#232;se\Sites.docx" TargetMode="External"/><Relationship Id="rId12261" Type="http://schemas.openxmlformats.org/officeDocument/2006/relationships/hyperlink" Target="file:///C:\Users\Thomas%20Huet\Desktop\Documentation%20arch&#233;ologique%20li&#233;e%20&#224;%20la%20th&#232;se\Sites.docx" TargetMode="External"/><Relationship Id="rId13312" Type="http://schemas.openxmlformats.org/officeDocument/2006/relationships/hyperlink" Target="file:///C:\Users\Thomas%20Huet\Desktop\Documentation%20arch&#233;ologique%20li&#233;e%20&#224;%20la%20th&#232;se\Sites.docx" TargetMode="External"/><Relationship Id="rId225" Type="http://schemas.openxmlformats.org/officeDocument/2006/relationships/hyperlink" Target="file:///C:\Users\Thomas%20Huet\Desktop\Documentation%20arch&#233;ologique%20li&#233;e%20&#224;%20la%20th&#232;se\Analyses%20Statistiques.docx" TargetMode="External"/><Relationship Id="rId2320" Type="http://schemas.openxmlformats.org/officeDocument/2006/relationships/hyperlink" Target="file:///C:\Users\Thomas%20Huet\Desktop\Documentation%20arch&#233;ologique%20li&#233;e%20&#224;%20la%20th&#232;se\Cultures.docx" TargetMode="External"/><Relationship Id="rId5476" Type="http://schemas.openxmlformats.org/officeDocument/2006/relationships/hyperlink" Target="file:///C:\Users\Thomas%20Huet\Desktop\Documentation%20arch&#233;ologique%20li&#233;e%20&#224;%20la%20th&#232;se\Cultures.docx" TargetMode="External"/><Relationship Id="rId6527" Type="http://schemas.openxmlformats.org/officeDocument/2006/relationships/hyperlink" Target="file:///C:\Users\Thomas%20Huet\Desktop\Documentation%20arch&#233;ologique%20li&#233;e%20&#224;%20la%20th&#232;se\Cultures.docx" TargetMode="External"/><Relationship Id="rId10906" Type="http://schemas.openxmlformats.org/officeDocument/2006/relationships/hyperlink" Target="file:///C:\Users\Thomas%20Huet\Desktop\Documentation%20arch&#233;ologique%20li&#233;e%20&#224;%20la%20th&#232;se\Cultures.docx" TargetMode="External"/><Relationship Id="rId4078" Type="http://schemas.openxmlformats.org/officeDocument/2006/relationships/hyperlink" Target="file:///C:\Users\Thomas%20Huet\Desktop\Documentation%20arch&#233;ologique%20li&#233;e%20&#224;%20la%20th&#232;se\Cultures.docx" TargetMode="External"/><Relationship Id="rId4492" Type="http://schemas.openxmlformats.org/officeDocument/2006/relationships/hyperlink" Target="file:///C:\Users\Thomas%20Huet\Desktop\Documentation%20arch&#233;ologique%20li&#233;e%20&#224;%20la%20th&#232;se\Sites.docx" TargetMode="External"/><Relationship Id="rId5129" Type="http://schemas.openxmlformats.org/officeDocument/2006/relationships/hyperlink" Target="file:///C:\Users\Thomas%20Huet\Desktop\Documentation%20arch&#233;ologique%20li&#233;e%20&#224;%20la%20th&#232;se\Cultures.docx" TargetMode="External"/><Relationship Id="rId5543" Type="http://schemas.openxmlformats.org/officeDocument/2006/relationships/hyperlink" Target="file:///C:\Users\Thomas%20Huet\Desktop\Documentation%20arch&#233;ologique%20li&#233;e%20&#224;%20la%20th&#232;se\Cultures.docx" TargetMode="External"/><Relationship Id="rId5890" Type="http://schemas.openxmlformats.org/officeDocument/2006/relationships/hyperlink" Target="file:///C:\Users\Thomas%20Huet\Desktop\Documentation%20arch&#233;ologique%20li&#233;e%20&#224;%20la%20th&#232;se\Cultures.docx" TargetMode="External"/><Relationship Id="rId6941" Type="http://schemas.openxmlformats.org/officeDocument/2006/relationships/hyperlink" Target="file:///C:\Users\Thomas%20Huet\Desktop\Documentation%20arch&#233;ologique%20li&#233;e%20&#224;%20la%20th&#232;se\Cultures.docx" TargetMode="External"/><Relationship Id="rId8699" Type="http://schemas.openxmlformats.org/officeDocument/2006/relationships/hyperlink" Target="file:///C:\Users\Thomas%20Huet\Desktop\Documentation%20arch&#233;ologique%20li&#233;e%20&#224;%20la%20th&#232;se\Sites.docx" TargetMode="External"/><Relationship Id="rId9000" Type="http://schemas.openxmlformats.org/officeDocument/2006/relationships/hyperlink" Target="file:///C:\Users\Thomas%20Huet\Desktop\Documentation%20arch&#233;ologique%20li&#233;e%20&#224;%20la%20th&#232;se\Cultures.docx" TargetMode="External"/><Relationship Id="rId14086" Type="http://schemas.openxmlformats.org/officeDocument/2006/relationships/hyperlink" Target="file:///C:\Users\Thomas%20Huet\Desktop\Documentation%20arch&#233;ologique%20li&#233;e%20&#224;%20la%20th&#232;se\Sites.docx" TargetMode="External"/><Relationship Id="rId3094" Type="http://schemas.openxmlformats.org/officeDocument/2006/relationships/hyperlink" Target="file:///C:\Users\Thomas%20Huet\Desktop\Documentation%20arch&#233;ologique%20li&#233;e%20&#224;%20la%20th&#232;se\Sites.docx" TargetMode="External"/><Relationship Id="rId4145" Type="http://schemas.openxmlformats.org/officeDocument/2006/relationships/hyperlink" Target="file:///C:\Users\Thomas%20Huet\Desktop\Documentation%20arch&#233;ologique%20li&#233;e%20&#224;%20la%20th&#232;se\Sites.docx" TargetMode="External"/><Relationship Id="rId1739" Type="http://schemas.openxmlformats.org/officeDocument/2006/relationships/hyperlink" Target="file:///C:\Users\Thomas%20Huet\Desktop\Documentation%20arch&#233;ologique%20li&#233;e%20&#224;%20la%20th&#232;se\Sites.docx" TargetMode="External"/><Relationship Id="rId5610" Type="http://schemas.openxmlformats.org/officeDocument/2006/relationships/hyperlink" Target="file:///C:\Users\Thomas%20Huet\Desktop\Documentation%20arch&#233;ologique%20li&#233;e%20&#224;%20la%20th&#232;se\Sites.docx" TargetMode="External"/><Relationship Id="rId8766" Type="http://schemas.openxmlformats.org/officeDocument/2006/relationships/hyperlink" Target="file:///C:\Users\Thomas%20Huet\Desktop\Documentation%20arch&#233;ologique%20li&#233;e%20&#224;%20la%20th&#232;se\Cultures.docx" TargetMode="External"/><Relationship Id="rId9817" Type="http://schemas.openxmlformats.org/officeDocument/2006/relationships/hyperlink" Target="file:///C:\Users\Thomas%20Huet\Desktop\Documentation%20arch&#233;ologique%20li&#233;e%20&#224;%20la%20th&#232;se\Cultures.docx" TargetMode="External"/><Relationship Id="rId10696" Type="http://schemas.openxmlformats.org/officeDocument/2006/relationships/hyperlink" Target="file:///C:\Users\Thomas%20Huet\Desktop\Documentation%20arch&#233;ologique%20li&#233;e%20&#224;%20la%20th&#232;se\Cultures.docx" TargetMode="External"/><Relationship Id="rId11747" Type="http://schemas.openxmlformats.org/officeDocument/2006/relationships/hyperlink" Target="file:///C:\Users\Thomas%20Huet\Desktop\Documentation%20arch&#233;ologique%20li&#233;e%20&#224;%20la%20th&#232;se\Cultures.docx" TargetMode="External"/><Relationship Id="rId14153" Type="http://schemas.openxmlformats.org/officeDocument/2006/relationships/hyperlink" Target="file:///C:\Users\Thomas%20Huet\Desktop\Documentation%20arch&#233;ologique%20li&#233;e%20&#224;%20la%20th&#232;se\Sites.docx" TargetMode="External"/><Relationship Id="rId1806" Type="http://schemas.openxmlformats.org/officeDocument/2006/relationships/hyperlink" Target="file:///C:\Users\Thomas%20Huet\Desktop\Documentation%20arch&#233;ologique%20li&#233;e%20&#224;%20la%20th&#232;se\Cultures.docx" TargetMode="External"/><Relationship Id="rId3161" Type="http://schemas.openxmlformats.org/officeDocument/2006/relationships/hyperlink" Target="file:///C:\Users\Thomas%20Huet\Desktop\Documentation%20arch&#233;ologique%20li&#233;e%20&#224;%20la%20th&#232;se\Cultures.docx" TargetMode="External"/><Relationship Id="rId4212" Type="http://schemas.openxmlformats.org/officeDocument/2006/relationships/hyperlink" Target="file:///C:\Users\Thomas%20Huet\Desktop\Documentation%20arch&#233;ologique%20li&#233;e%20&#224;%20la%20th&#232;se\Cultures.docx" TargetMode="External"/><Relationship Id="rId7368" Type="http://schemas.openxmlformats.org/officeDocument/2006/relationships/hyperlink" Target="file:///C:\Users\Thomas%20Huet\Desktop\Documentation%20arch&#233;ologique%20li&#233;e%20&#224;%20la%20th&#232;se\Sites.docx" TargetMode="External"/><Relationship Id="rId7782" Type="http://schemas.openxmlformats.org/officeDocument/2006/relationships/hyperlink" Target="file:///C:\Users\Thomas%20Huet\Desktop\Documentation%20arch&#233;ologique%20li&#233;e%20&#224;%20la%20th&#232;se\Cultures.docx" TargetMode="External"/><Relationship Id="rId8419" Type="http://schemas.openxmlformats.org/officeDocument/2006/relationships/hyperlink" Target="file:///C:\Users\Thomas%20Huet\Desktop\Documentation%20arch&#233;ologique%20li&#233;e%20&#224;%20la%20th&#232;se\Sites.docx" TargetMode="External"/><Relationship Id="rId8833" Type="http://schemas.openxmlformats.org/officeDocument/2006/relationships/hyperlink" Target="file:///C:\Users\Thomas%20Huet\Desktop\Documentation%20arch&#233;ologique%20li&#233;e%20&#224;%20la%20th&#232;se\Sites.docx" TargetMode="External"/><Relationship Id="rId10349" Type="http://schemas.openxmlformats.org/officeDocument/2006/relationships/hyperlink" Target="file:///C:\Users\Thomas%20Huet\Desktop\Documentation%20arch&#233;ologique%20li&#233;e%20&#224;%20la%20th&#232;se\Cultures.docx" TargetMode="External"/><Relationship Id="rId10763" Type="http://schemas.openxmlformats.org/officeDocument/2006/relationships/hyperlink" Target="file:///C:\Users\Thomas%20Huet\Desktop\Documentation%20arch&#233;ologique%20li&#233;e%20&#224;%20la%20th&#232;se\Cultures.docx" TargetMode="External"/><Relationship Id="rId14220" Type="http://schemas.openxmlformats.org/officeDocument/2006/relationships/hyperlink" Target="file:///C:\Users\Thomas%20Huet\Desktop\Documentation%20arch&#233;ologique%20li&#233;e%20&#224;%20la%20th&#232;se\Sites.docx" TargetMode="External"/><Relationship Id="rId3978" Type="http://schemas.openxmlformats.org/officeDocument/2006/relationships/hyperlink" Target="file:///C:\Users\Thomas%20Huet\Desktop\Documentation%20arch&#233;ologique%20li&#233;e%20&#224;%20la%20th&#232;se\Cultures.docx" TargetMode="External"/><Relationship Id="rId6384" Type="http://schemas.openxmlformats.org/officeDocument/2006/relationships/hyperlink" Target="file:///C:\Users\Thomas%20Huet\Desktop\Documentation%20arch&#233;ologique%20li&#233;e%20&#224;%20la%20th&#232;se\Cultures.docx" TargetMode="External"/><Relationship Id="rId7435" Type="http://schemas.openxmlformats.org/officeDocument/2006/relationships/hyperlink" Target="file:///C:\Users\Thomas%20Huet\Desktop\Documentation%20arch&#233;ologique%20li&#233;e%20&#224;%20la%20th&#232;se\Cultures.docx" TargetMode="External"/><Relationship Id="rId8900" Type="http://schemas.openxmlformats.org/officeDocument/2006/relationships/hyperlink" Target="file:///C:\Users\Thomas%20Huet\Desktop\Documentation%20arch&#233;ologique%20li&#233;e%20&#224;%20la%20th&#232;se\Cultures.docx" TargetMode="External"/><Relationship Id="rId10416" Type="http://schemas.openxmlformats.org/officeDocument/2006/relationships/hyperlink" Target="file:///C:\Users\Thomas%20Huet\Desktop\Documentation%20arch&#233;ologique%20li&#233;e%20&#224;%20la%20th&#232;se\Sites.docx" TargetMode="External"/><Relationship Id="rId11814" Type="http://schemas.openxmlformats.org/officeDocument/2006/relationships/hyperlink" Target="file:///C:\Users\Thomas%20Huet\Desktop\Documentation%20arch&#233;ologique%20li&#233;e%20&#224;%20la%20th&#232;se\Cultures.docx" TargetMode="External"/><Relationship Id="rId899" Type="http://schemas.openxmlformats.org/officeDocument/2006/relationships/hyperlink" Target="file:///C:\Users\Thomas%20Huet\Desktop\Documentation%20arch&#233;ologique%20li&#233;e%20&#224;%20la%20th&#232;se\Cultures.docx" TargetMode="External"/><Relationship Id="rId6037" Type="http://schemas.openxmlformats.org/officeDocument/2006/relationships/hyperlink" Target="file:///C:\Users\Thomas%20Huet\Desktop\Documentation%20arch&#233;ologique%20li&#233;e%20&#224;%20la%20th&#232;se\Cultures.docx" TargetMode="External"/><Relationship Id="rId6451" Type="http://schemas.openxmlformats.org/officeDocument/2006/relationships/hyperlink" Target="file:///C:\Users\Thomas%20Huet\Desktop\Documentation%20arch&#233;ologique%20li&#233;e%20&#224;%20la%20th&#232;se\Cultures.docx" TargetMode="External"/><Relationship Id="rId7502" Type="http://schemas.openxmlformats.org/officeDocument/2006/relationships/hyperlink" Target="file:///C:\Users\Thomas%20Huet\Desktop\Documentation%20arch&#233;ologique%20li&#233;e%20&#224;%20la%20th&#232;se\Cultures.docx" TargetMode="External"/><Relationship Id="rId10830" Type="http://schemas.openxmlformats.org/officeDocument/2006/relationships/hyperlink" Target="Sites.docx" TargetMode="External"/><Relationship Id="rId13986" Type="http://schemas.openxmlformats.org/officeDocument/2006/relationships/hyperlink" Target="file:///C:\Users\Thomas%20Huet\Desktop\Documentation%20arch&#233;ologique%20li&#233;e%20&#224;%20la%20th&#232;se\Sites.docx" TargetMode="External"/><Relationship Id="rId966" Type="http://schemas.openxmlformats.org/officeDocument/2006/relationships/hyperlink" Target="file:///C:\Users\Thomas%20Huet\Desktop\Documentation%20arch&#233;ologique%20li&#233;e%20&#224;%20la%20th&#232;se\Cultures.docx" TargetMode="External"/><Relationship Id="rId1596" Type="http://schemas.openxmlformats.org/officeDocument/2006/relationships/hyperlink" Target="file:///C:\Users\Thomas%20Huet\Desktop\Documentation%20arch&#233;ologique%20li&#233;e%20&#224;%20la%20th&#232;se\Cultures.docx" TargetMode="External"/><Relationship Id="rId2647" Type="http://schemas.openxmlformats.org/officeDocument/2006/relationships/hyperlink" Target="file:///C:\Users\Thomas%20Huet\Desktop\Documentation%20arch&#233;ologique%20li&#233;e%20&#224;%20la%20th&#232;se\Cultures.docx" TargetMode="External"/><Relationship Id="rId2994" Type="http://schemas.openxmlformats.org/officeDocument/2006/relationships/hyperlink" Target="file:///C:\Users\Thomas%20Huet\Desktop\Documentation%20arch&#233;ologique%20li&#233;e%20&#224;%20la%20th&#232;se\Cultures.docx" TargetMode="External"/><Relationship Id="rId5053" Type="http://schemas.openxmlformats.org/officeDocument/2006/relationships/hyperlink" Target="file:///C:\Users\Thomas%20Huet\Desktop\Documentation%20arch&#233;ologique%20li&#233;e%20&#224;%20la%20th&#232;se\Cultures.docx" TargetMode="External"/><Relationship Id="rId6104" Type="http://schemas.openxmlformats.org/officeDocument/2006/relationships/hyperlink" Target="file:///C:\Users\Thomas%20Huet\Desktop\Documentation%20arch&#233;ologique%20li&#233;e%20&#224;%20la%20th&#232;se\Cultures.docx" TargetMode="External"/><Relationship Id="rId9674" Type="http://schemas.openxmlformats.org/officeDocument/2006/relationships/hyperlink" Target="file:///C:\Users\Thomas%20Huet\Desktop\Documentation%20arch&#233;ologique%20li&#233;e%20&#224;%20la%20th&#232;se\Sites.docx" TargetMode="External"/><Relationship Id="rId12588" Type="http://schemas.openxmlformats.org/officeDocument/2006/relationships/hyperlink" Target="file:///C:\Users\Thomas%20Huet\Desktop\Documentation%20arch&#233;ologique%20li&#233;e%20&#224;%20la%20th&#232;se\Sites.docx" TargetMode="External"/><Relationship Id="rId13639" Type="http://schemas.openxmlformats.org/officeDocument/2006/relationships/hyperlink" Target="file:///D:\Sites.docx" TargetMode="External"/><Relationship Id="rId619" Type="http://schemas.openxmlformats.org/officeDocument/2006/relationships/hyperlink" Target="file:///C:\Users\Thomas%20Huet\Desktop\Documentation%20arch&#233;ologique%20li&#233;e%20&#224;%20la%20th&#232;se\Cultures.docx" TargetMode="External"/><Relationship Id="rId1249" Type="http://schemas.openxmlformats.org/officeDocument/2006/relationships/hyperlink" Target="file:///C:\Users\Thomas%20Huet\Desktop\Documentation%20arch&#233;ologique%20li&#233;e%20&#224;%20la%20th&#232;se\Cultures.docx" TargetMode="External"/><Relationship Id="rId5120" Type="http://schemas.openxmlformats.org/officeDocument/2006/relationships/hyperlink" Target="file:///C:\Users\Thomas%20Huet\Desktop\Documentation%20arch&#233;ologique%20li&#233;e%20&#224;%20la%20th&#232;se\Cultures.docx" TargetMode="External"/><Relationship Id="rId8276" Type="http://schemas.openxmlformats.org/officeDocument/2006/relationships/hyperlink" Target="file:///C:\Users\Thomas%20Huet\Desktop\Documentation%20arch&#233;ologique%20li&#233;e%20&#224;%20la%20th&#232;se\Cultures.docx" TargetMode="External"/><Relationship Id="rId9327" Type="http://schemas.openxmlformats.org/officeDocument/2006/relationships/hyperlink" Target="file:///C:\Users\Thomas%20Huet\Desktop\Documentation%20arch&#233;ologique%20li&#233;e%20&#224;%20la%20th&#232;se\Sites.docx" TargetMode="External"/><Relationship Id="rId12655" Type="http://schemas.openxmlformats.org/officeDocument/2006/relationships/hyperlink" Target="file:///C:\Users\Thomas%20Huet\Desktop\Documentation%20arch&#233;ologique%20li&#233;e%20&#224;%20la%20th&#232;se\Cultures.docx" TargetMode="External"/><Relationship Id="rId13706" Type="http://schemas.openxmlformats.org/officeDocument/2006/relationships/hyperlink" Target="file:///C:\Users\Thomas%20Huet\Desktop\Documentation%20arch&#233;ologique%20li&#233;e%20&#224;%20la%20th&#232;se\Sites.docx" TargetMode="External"/><Relationship Id="rId1663" Type="http://schemas.openxmlformats.org/officeDocument/2006/relationships/hyperlink" Target="file:///C:\Users\Thomas%20Huet\Desktop\Documentation%20arch&#233;ologique%20li&#233;e%20&#224;%20la%20th&#232;se\Cultures.docx" TargetMode="External"/><Relationship Id="rId2714" Type="http://schemas.openxmlformats.org/officeDocument/2006/relationships/hyperlink" Target="file:///C:\Users\Thomas%20Huet\Desktop\Documentation%20arch&#233;ologique%20li&#233;e%20&#224;%20la%20th&#232;se\Cultures.docx" TargetMode="External"/><Relationship Id="rId8690" Type="http://schemas.openxmlformats.org/officeDocument/2006/relationships/hyperlink" Target="file:///C:\Users\Thomas%20Huet\Desktop\Documentation%20arch&#233;ologique%20li&#233;e%20&#224;%20la%20th&#232;se\Sites.docx" TargetMode="External"/><Relationship Id="rId9741" Type="http://schemas.openxmlformats.org/officeDocument/2006/relationships/hyperlink" Target="file:///C:\Users\Thomas%20Huet\Desktop\Documentation%20arch&#233;ologique%20li&#233;e%20&#224;%20la%20th&#232;se\Cultures.docx" TargetMode="External"/><Relationship Id="rId11257" Type="http://schemas.openxmlformats.org/officeDocument/2006/relationships/hyperlink" Target="file:///C:\Users\Thomas%20Huet\Desktop\Documentation%20arch&#233;ologique%20li&#233;e%20&#224;%20la%20th&#232;se\Cultures.docx" TargetMode="External"/><Relationship Id="rId11671" Type="http://schemas.openxmlformats.org/officeDocument/2006/relationships/hyperlink" Target="file:///C:\Users\Thomas%20Huet\Desktop\Documentation%20arch&#233;ologique%20li&#233;e%20&#224;%20la%20th&#232;se\Cultures.docx" TargetMode="External"/><Relationship Id="rId12308" Type="http://schemas.openxmlformats.org/officeDocument/2006/relationships/hyperlink" Target="file:///C:\Users\Thomas%20Huet\Desktop\Documentation%20arch&#233;ologique%20li&#233;e%20&#224;%20la%20th&#232;se\Cultures.docx" TargetMode="External"/><Relationship Id="rId12722" Type="http://schemas.openxmlformats.org/officeDocument/2006/relationships/hyperlink" Target="file:///C:\Users\Thomas%20Huet\Desktop\Documentation%20arch&#233;ologique%20li&#233;e%20&#224;%20la%20th&#232;se\Cultures.docx" TargetMode="External"/><Relationship Id="rId1316" Type="http://schemas.openxmlformats.org/officeDocument/2006/relationships/hyperlink" Target="file:///C:\Users\Thomas%20Huet\Desktop\Documentation%20arch&#233;ologique%20li&#233;e%20&#224;%20la%20th&#232;se\Sites.docx" TargetMode="External"/><Relationship Id="rId1730" Type="http://schemas.openxmlformats.org/officeDocument/2006/relationships/hyperlink" Target="file:///C:\Users\Thomas%20Huet\Desktop\Documentation%20arch&#233;ologique%20li&#233;e%20&#224;%20la%20th&#232;se\Sites.docx" TargetMode="External"/><Relationship Id="rId4886" Type="http://schemas.openxmlformats.org/officeDocument/2006/relationships/hyperlink" Target="file:///C:\Users\Thomas%20Huet\Desktop\Documentation%20arch&#233;ologique%20li&#233;e%20&#224;%20la%20th&#232;se\Cultures.docx" TargetMode="External"/><Relationship Id="rId5937" Type="http://schemas.openxmlformats.org/officeDocument/2006/relationships/hyperlink" Target="file:///C:\Users\Thomas%20Huet\Desktop\Documentation%20arch&#233;ologique%20li&#233;e%20&#224;%20la%20th&#232;se\Sites.docx" TargetMode="External"/><Relationship Id="rId7292" Type="http://schemas.openxmlformats.org/officeDocument/2006/relationships/hyperlink" Target="file:///C:\Users\Thomas%20Huet\Desktop\Documentation%20arch&#233;ologique%20li&#233;e%20&#224;%20la%20th&#232;se\Cultures.docx" TargetMode="External"/><Relationship Id="rId8343" Type="http://schemas.openxmlformats.org/officeDocument/2006/relationships/hyperlink" Target="file:///C:\Users\Thomas%20Huet\Desktop\Documentation%20arch&#233;ologique%20li&#233;e%20&#224;%20la%20th&#232;se\Sites.docx" TargetMode="External"/><Relationship Id="rId10273" Type="http://schemas.openxmlformats.org/officeDocument/2006/relationships/hyperlink" Target="file:///C:\Users\Thomas%20Huet\Desktop\Documentation%20arch&#233;ologique%20li&#233;e%20&#224;%20la%20th&#232;se\Cultures.docx" TargetMode="External"/><Relationship Id="rId11324" Type="http://schemas.openxmlformats.org/officeDocument/2006/relationships/hyperlink" Target="file:///C:\Users\Thomas%20Huet\Desktop\Documentation%20arch&#233;ologique%20li&#233;e%20&#224;%20la%20th&#232;se\Sites.docx" TargetMode="External"/><Relationship Id="rId22" Type="http://schemas.openxmlformats.org/officeDocument/2006/relationships/hyperlink" Target="file:///C:\Users\Thomas%20Huet\Desktop\Documentation%20arch&#233;ologique%20li&#233;e%20&#224;%20la%20th&#232;se\Cultures.docx" TargetMode="External"/><Relationship Id="rId3488" Type="http://schemas.openxmlformats.org/officeDocument/2006/relationships/hyperlink" Target="file:///C:\Users\Thomas%20Huet\Desktop\Documentation%20arch&#233;ologique%20li&#233;e%20&#224;%20la%20th&#232;se\Cultures.docx" TargetMode="External"/><Relationship Id="rId4539" Type="http://schemas.openxmlformats.org/officeDocument/2006/relationships/hyperlink" Target="file:///C:\Users\Thomas%20Huet\Desktop\Documentation%20arch&#233;ologique%20li&#233;e%20&#224;%20la%20th&#232;se\Sites.docx" TargetMode="External"/><Relationship Id="rId4953" Type="http://schemas.openxmlformats.org/officeDocument/2006/relationships/hyperlink" Target="file:///C:\Users\Thomas%20Huet\Desktop\Documentation%20arch&#233;ologique%20li&#233;e%20&#224;%20la%20th&#232;se\Sites.docx" TargetMode="External"/><Relationship Id="rId8410" Type="http://schemas.openxmlformats.org/officeDocument/2006/relationships/hyperlink" Target="file:///C:\Users\Thomas%20Huet\Desktop\Documentation%20arch&#233;ologique%20li&#233;e%20&#224;%20la%20th&#232;se\Sites.docx" TargetMode="External"/><Relationship Id="rId10340" Type="http://schemas.openxmlformats.org/officeDocument/2006/relationships/hyperlink" Target="file:///C:\Users\Thomas%20Huet\Desktop\Documentation%20arch&#233;ologique%20li&#233;e%20&#224;%20la%20th&#232;se\Sites.docx" TargetMode="External"/><Relationship Id="rId13496" Type="http://schemas.openxmlformats.org/officeDocument/2006/relationships/hyperlink" Target="file:///C:\Users\Thomas%20Huet\Desktop\Documentation%20arch&#233;ologique%20li&#233;e%20&#224;%20la%20th&#232;se\Sites.docx" TargetMode="External"/><Relationship Id="rId14547" Type="http://schemas.openxmlformats.org/officeDocument/2006/relationships/hyperlink" Target="Analyses%20Statistiques.docx" TargetMode="External"/><Relationship Id="rId3555" Type="http://schemas.openxmlformats.org/officeDocument/2006/relationships/hyperlink" Target="file:///C:\Users\Thomas%20Huet\Desktop\Documentation%20arch&#233;ologique%20li&#233;e%20&#224;%20la%20th&#232;se\Sites.docx" TargetMode="External"/><Relationship Id="rId4606" Type="http://schemas.openxmlformats.org/officeDocument/2006/relationships/hyperlink" Target="file:///C:\Users\Thomas%20Huet\Desktop\Documentation%20arch&#233;ologique%20li&#233;e%20&#224;%20la%20th&#232;se\Sites.docx" TargetMode="External"/><Relationship Id="rId7012" Type="http://schemas.openxmlformats.org/officeDocument/2006/relationships/hyperlink" Target="file:///C:\Users\Thomas%20Huet\Desktop\Documentation%20arch&#233;ologique%20li&#233;e%20&#224;%20la%20th&#232;se\Cultures.docx" TargetMode="External"/><Relationship Id="rId12098" Type="http://schemas.openxmlformats.org/officeDocument/2006/relationships/hyperlink" Target="file:///C:\Users\Thomas%20Huet\Desktop\Documentation%20arch&#233;ologique%20li&#233;e%20&#224;%20la%20th&#232;se\Cultures.docx" TargetMode="External"/><Relationship Id="rId13149" Type="http://schemas.openxmlformats.org/officeDocument/2006/relationships/hyperlink" Target="file:///C:\Users\Thomas%20Huet\Desktop\Documentation%20arch&#233;ologique%20li&#233;e%20&#224;%20la%20th&#232;se\Sites.docx" TargetMode="External"/><Relationship Id="rId476" Type="http://schemas.openxmlformats.org/officeDocument/2006/relationships/hyperlink" Target="file:///C:\Users\Thomas%20Huet\Desktop\Documentation%20arch&#233;ologique%20li&#233;e%20&#224;%20la%20th&#232;se\Cultures.docx" TargetMode="External"/><Relationship Id="rId890" Type="http://schemas.openxmlformats.org/officeDocument/2006/relationships/hyperlink" Target="file:///C:\Users\Thomas%20Huet\Desktop\Documentation%20arch&#233;ologique%20li&#233;e%20&#224;%20la%20th&#232;se\Cultures.docx" TargetMode="External"/><Relationship Id="rId2157" Type="http://schemas.openxmlformats.org/officeDocument/2006/relationships/hyperlink" Target="file:///C:\Users\Thomas%20Huet\Desktop\Documentation%20arch&#233;ologique%20li&#233;e%20&#224;%20la%20th&#232;se\Sites.docx" TargetMode="External"/><Relationship Id="rId2571" Type="http://schemas.openxmlformats.org/officeDocument/2006/relationships/hyperlink" Target="file:///C:\Users\Thomas%20Huet\Desktop\Documentation%20arch&#233;ologique%20li&#233;e%20&#224;%20la%20th&#232;se\Sites.docx" TargetMode="External"/><Relationship Id="rId3208" Type="http://schemas.openxmlformats.org/officeDocument/2006/relationships/hyperlink" Target="file:///C:\Users\Thomas%20Huet\Desktop\Documentation%20arch&#233;ologique%20li&#233;e%20&#224;%20la%20th&#232;se\Cultures.docx" TargetMode="External"/><Relationship Id="rId6778" Type="http://schemas.openxmlformats.org/officeDocument/2006/relationships/hyperlink" Target="file:///C:\Users\Thomas%20Huet\Desktop\Documentation%20arch&#233;ologique%20li&#233;e%20&#224;%20la%20th&#232;se\Cultures.docx" TargetMode="External"/><Relationship Id="rId9184" Type="http://schemas.openxmlformats.org/officeDocument/2006/relationships/hyperlink" Target="file:///C:\Users\Thomas%20Huet\Desktop\Documentation%20arch&#233;ologique%20li&#233;e%20&#224;%20la%20th&#232;se\Cultures.docx" TargetMode="External"/><Relationship Id="rId12165" Type="http://schemas.openxmlformats.org/officeDocument/2006/relationships/hyperlink" Target="Sites.docx" TargetMode="External"/><Relationship Id="rId13563" Type="http://schemas.openxmlformats.org/officeDocument/2006/relationships/hyperlink" Target="file:///C:\Users\Thomas%20Huet\Desktop\Documentation%20arch&#233;ologique%20li&#233;e%20&#224;%20la%20th&#232;se\Cultures.docx" TargetMode="External"/><Relationship Id="rId129" Type="http://schemas.openxmlformats.org/officeDocument/2006/relationships/hyperlink" Target="file:///C:\Users\Thomas%20Huet\Desktop\Documentation%20arch&#233;ologique%20li&#233;e%20&#224;%20la%20th&#232;se\Cultures.docx" TargetMode="External"/><Relationship Id="rId543" Type="http://schemas.openxmlformats.org/officeDocument/2006/relationships/hyperlink" Target="file:///C:\Users\Thomas%20Huet\Desktop\Documentation%20arch&#233;ologique%20li&#233;e%20&#224;%20la%20th&#232;se\Sites.docx" TargetMode="External"/><Relationship Id="rId1173" Type="http://schemas.openxmlformats.org/officeDocument/2006/relationships/hyperlink" Target="file:///C:\Users\Thomas%20Huet\Desktop\Documentation%20arch&#233;ologique%20li&#233;e%20&#224;%20la%20th&#232;se\Cultures.docx" TargetMode="External"/><Relationship Id="rId2224" Type="http://schemas.openxmlformats.org/officeDocument/2006/relationships/hyperlink" Target="file:///C:\Users\Thomas%20Huet\Desktop\Documentation%20arch&#233;ologique%20li&#233;e%20&#224;%20la%20th&#232;se\Cultures.docx" TargetMode="External"/><Relationship Id="rId3622" Type="http://schemas.openxmlformats.org/officeDocument/2006/relationships/hyperlink" Target="file:///C:\Users\Thomas%20Huet\Desktop\Documentation%20arch&#233;ologique%20li&#233;e%20&#224;%20la%20th&#232;se\Sites.docx" TargetMode="External"/><Relationship Id="rId7829" Type="http://schemas.openxmlformats.org/officeDocument/2006/relationships/hyperlink" Target="file:///C:\Users\Thomas%20Huet\Desktop\Documentation%20arch&#233;ologique%20li&#233;e%20&#224;%20la%20th&#232;se\Cultures.docx" TargetMode="External"/><Relationship Id="rId9251" Type="http://schemas.openxmlformats.org/officeDocument/2006/relationships/hyperlink" Target="file:///C:\Users\Thomas%20Huet\Desktop\Documentation%20arch&#233;ologique%20li&#233;e%20&#224;%20la%20th&#232;se\Environnement.docx" TargetMode="External"/><Relationship Id="rId13216" Type="http://schemas.openxmlformats.org/officeDocument/2006/relationships/hyperlink" Target="file:///C:\Users\Thomas%20Huet\Desktop\Documentation%20arch&#233;ologique%20li&#233;e%20&#224;%20la%20th&#232;se\Sites.docx" TargetMode="External"/><Relationship Id="rId13630" Type="http://schemas.openxmlformats.org/officeDocument/2006/relationships/hyperlink" Target="file:///C:\Users\Thomas%20Huet\Desktop\Documentation%20arch&#233;ologique%20li&#233;e%20&#224;%20la%20th&#232;se\Sites.docx" TargetMode="External"/><Relationship Id="rId5794" Type="http://schemas.openxmlformats.org/officeDocument/2006/relationships/hyperlink" Target="file:///C:\Users\Thomas%20Huet\Desktop\Documentation%20arch&#233;ologique%20li&#233;e%20&#224;%20la%20th&#232;se\Cultures.docx" TargetMode="External"/><Relationship Id="rId6845" Type="http://schemas.openxmlformats.org/officeDocument/2006/relationships/hyperlink" Target="file:///C:\Users\Thomas%20Huet\Desktop\Documentation%20arch&#233;ologique%20li&#233;e%20&#224;%20la%20th&#232;se\Cultures.docx" TargetMode="External"/><Relationship Id="rId11181" Type="http://schemas.openxmlformats.org/officeDocument/2006/relationships/hyperlink" Target="file:///C:\Users\Thomas%20Huet\Desktop\Documentation%20arch&#233;ologique%20li&#233;e%20&#224;%20la%20th&#232;se\Sites.docx" TargetMode="External"/><Relationship Id="rId12232" Type="http://schemas.openxmlformats.org/officeDocument/2006/relationships/hyperlink" Target="file:///C:\Users\Thomas%20Huet\Desktop\Documentation%20arch&#233;ologique%20li&#233;e%20&#224;%20la%20th&#232;se\Cultures.docx" TargetMode="External"/><Relationship Id="rId610" Type="http://schemas.openxmlformats.org/officeDocument/2006/relationships/hyperlink" Target="file:///C:\Users\Thomas%20Huet\Desktop\Documentation%20arch&#233;ologique%20li&#233;e%20&#224;%20la%20th&#232;se\Cultures.docx" TargetMode="External"/><Relationship Id="rId1240" Type="http://schemas.openxmlformats.org/officeDocument/2006/relationships/hyperlink" Target="file:///C:\Users\Thomas%20Huet\Desktop\Documentation%20arch&#233;ologique%20li&#233;e%20&#224;%20la%20th&#232;se\Cultures.docx" TargetMode="External"/><Relationship Id="rId4049" Type="http://schemas.openxmlformats.org/officeDocument/2006/relationships/hyperlink" Target="file:///C:\Users\Thomas%20Huet\Desktop\Documentation%20arch&#233;ologique%20li&#233;e%20&#224;%20la%20th&#232;se\Cultures.docx" TargetMode="External"/><Relationship Id="rId4396" Type="http://schemas.openxmlformats.org/officeDocument/2006/relationships/hyperlink" Target="file:///C:\Users\Thomas%20Huet\Desktop\Documentation%20arch&#233;ologique%20li&#233;e%20&#224;%20la%20th&#232;se\Cultures.docx" TargetMode="External"/><Relationship Id="rId5447" Type="http://schemas.openxmlformats.org/officeDocument/2006/relationships/hyperlink" Target="file:///C:\Users\Thomas%20Huet\Desktop\Documentation%20arch&#233;ologique%20li&#233;e%20&#224;%20la%20th&#232;se\Sites.docx" TargetMode="External"/><Relationship Id="rId5861" Type="http://schemas.openxmlformats.org/officeDocument/2006/relationships/hyperlink" Target="file:///C:\Users\Thomas%20Huet\Desktop\Documentation%20arch&#233;ologique%20li&#233;e%20&#224;%20la%20th&#232;se\Sites.docx" TargetMode="External"/><Relationship Id="rId6912" Type="http://schemas.openxmlformats.org/officeDocument/2006/relationships/hyperlink" Target="file:///C:\Users\Thomas%20Huet\Desktop\Documentation%20arch&#233;ologique%20li&#233;e%20&#224;%20la%20th&#232;se\Cultures.docx" TargetMode="External"/><Relationship Id="rId11998" Type="http://schemas.openxmlformats.org/officeDocument/2006/relationships/hyperlink" Target="file:///C:\Users\Thomas%20Huet\Desktop\Documentation%20arch&#233;ologique%20li&#233;e%20&#224;%20la%20th&#232;se\Cultures.docx" TargetMode="External"/><Relationship Id="rId4463" Type="http://schemas.openxmlformats.org/officeDocument/2006/relationships/hyperlink" Target="file:///C:\Users\Thomas%20Huet\Desktop\Documentation%20arch&#233;ologique%20li&#233;e%20&#224;%20la%20th&#232;se\Cultures.docx" TargetMode="External"/><Relationship Id="rId5514" Type="http://schemas.openxmlformats.org/officeDocument/2006/relationships/hyperlink" Target="file:///C:\Users\Thomas%20Huet\Desktop\Documentation%20arch&#233;ologique%20li&#233;e%20&#224;%20la%20th&#232;se\Cultures.docx" TargetMode="External"/><Relationship Id="rId14057" Type="http://schemas.openxmlformats.org/officeDocument/2006/relationships/hyperlink" Target="file:///C:\Users\Thomas%20Huet\Desktop\Documentation%20arch&#233;ologique%20li&#233;e%20&#224;%20la%20th&#232;se\Sites.docx" TargetMode="External"/><Relationship Id="rId14471" Type="http://schemas.openxmlformats.org/officeDocument/2006/relationships/hyperlink" Target="file:///C:\Users\Thomas%20Huet\Desktop\Documentation%20arch&#233;ologique%20li&#233;e%20&#224;%20la%20th&#232;se\Sites.docx" TargetMode="External"/><Relationship Id="rId3065" Type="http://schemas.openxmlformats.org/officeDocument/2006/relationships/hyperlink" Target="file:///C:\Users\Thomas%20Huet\Desktop\Documentation%20arch&#233;ologique%20li&#233;e%20&#224;%20la%20th&#232;se\Sites.docx" TargetMode="External"/><Relationship Id="rId4116" Type="http://schemas.openxmlformats.org/officeDocument/2006/relationships/hyperlink" Target="file:///C:\Users\Thomas%20Huet\Desktop\Documentation%20arch&#233;ologique%20li&#233;e%20&#224;%20la%20th&#232;se\Cultures.docx" TargetMode="External"/><Relationship Id="rId4530" Type="http://schemas.openxmlformats.org/officeDocument/2006/relationships/hyperlink" Target="file:///C:\Users\Thomas%20Huet\Desktop\Documentation%20arch&#233;ologique%20li&#233;e%20&#224;%20la%20th&#232;se\Sites.docx" TargetMode="External"/><Relationship Id="rId7686" Type="http://schemas.openxmlformats.org/officeDocument/2006/relationships/hyperlink" Target="file:///C:\Users\Thomas%20Huet\Desktop\Documentation%20arch&#233;ologique%20li&#233;e%20&#224;%20la%20th&#232;se\Cultures.docx" TargetMode="External"/><Relationship Id="rId8737" Type="http://schemas.openxmlformats.org/officeDocument/2006/relationships/hyperlink" Target="file:///C:\Users\Thomas%20Huet\Desktop\Documentation%20arch&#233;ologique%20li&#233;e%20&#224;%20la%20th&#232;se\Sites.docx" TargetMode="External"/><Relationship Id="rId13073" Type="http://schemas.openxmlformats.org/officeDocument/2006/relationships/hyperlink" Target="Sites.docx" TargetMode="External"/><Relationship Id="rId14124" Type="http://schemas.openxmlformats.org/officeDocument/2006/relationships/hyperlink" Target="file:///C:\Users\Thomas%20Huet\Desktop\Documentation%20arch&#233;ologique%20li&#233;e%20&#224;%20la%20th&#232;se\Sites.docx" TargetMode="External"/><Relationship Id="rId2081" Type="http://schemas.openxmlformats.org/officeDocument/2006/relationships/hyperlink" Target="file:///C:\Users\Thomas%20Huet\Desktop\Documentation%20arch&#233;ologique%20li&#233;e%20&#224;%20la%20th&#232;se\Cultures.docx" TargetMode="External"/><Relationship Id="rId3132" Type="http://schemas.openxmlformats.org/officeDocument/2006/relationships/hyperlink" Target="file:///C:\Users\Thomas%20Huet\Desktop\Documentation%20arch&#233;ologique%20li&#233;e%20&#224;%20la%20th&#232;se\Sites.docx" TargetMode="External"/><Relationship Id="rId6288" Type="http://schemas.openxmlformats.org/officeDocument/2006/relationships/hyperlink" Target="file:///C:\Users\Thomas%20Huet\Desktop\Documentation%20arch&#233;ologique%20li&#233;e%20&#224;%20la%20th&#232;se\Cultures.docx" TargetMode="External"/><Relationship Id="rId7339" Type="http://schemas.openxmlformats.org/officeDocument/2006/relationships/hyperlink" Target="file:///C:\Users\Thomas%20Huet\Desktop\Documentation%20arch&#233;ologique%20li&#233;e%20&#224;%20la%20th&#232;se\Sites.docx" TargetMode="External"/><Relationship Id="rId7753" Type="http://schemas.openxmlformats.org/officeDocument/2006/relationships/hyperlink" Target="file:///C:\Users\Thomas%20Huet\Desktop\Documentation%20arch&#233;ologique%20li&#233;e%20&#224;%20la%20th&#232;se\Cultures.docx" TargetMode="External"/><Relationship Id="rId10667" Type="http://schemas.openxmlformats.org/officeDocument/2006/relationships/hyperlink" Target="file:///C:\Users\Thomas%20Huet\Desktop\Documentation%20arch&#233;ologique%20li&#233;e%20&#224;%20la%20th&#232;se\Cultures.docx" TargetMode="External"/><Relationship Id="rId11718" Type="http://schemas.openxmlformats.org/officeDocument/2006/relationships/hyperlink" Target="file:///C:\Users\Thomas%20Huet\Desktop\Documentation%20arch&#233;ologique%20li&#233;e%20&#224;%20la%20th&#232;se\Cultures.docx" TargetMode="External"/><Relationship Id="rId13140" Type="http://schemas.openxmlformats.org/officeDocument/2006/relationships/hyperlink" Target="file:///C:\Users\Thomas%20Huet\Desktop\Documentation%20arch&#233;ologique%20li&#233;e%20&#224;%20la%20th&#232;se\Sites.docx" TargetMode="External"/><Relationship Id="rId6355" Type="http://schemas.openxmlformats.org/officeDocument/2006/relationships/hyperlink" Target="file:///C:\Users\Thomas%20Huet\Desktop\Documentation%20arch&#233;ologique%20li&#233;e%20&#224;%20la%20th&#232;se\Sites.docx" TargetMode="External"/><Relationship Id="rId7406" Type="http://schemas.openxmlformats.org/officeDocument/2006/relationships/hyperlink" Target="file:///C:\Users\Thomas%20Huet\Desktop\Documentation%20arch&#233;ologique%20li&#233;e%20&#224;%20la%20th&#232;se\Cultures.docx" TargetMode="External"/><Relationship Id="rId8804" Type="http://schemas.openxmlformats.org/officeDocument/2006/relationships/hyperlink" Target="file:///C:\Users\Thomas%20Huet\Desktop\Documentation%20arch&#233;ologique%20li&#233;e%20&#224;%20la%20th&#232;se\Sites.docx" TargetMode="External"/><Relationship Id="rId10734" Type="http://schemas.openxmlformats.org/officeDocument/2006/relationships/hyperlink" Target="file:///C:\Users\Thomas%20Huet\Desktop\Documentation%20arch&#233;ologique%20li&#233;e%20&#224;%20la%20th&#232;se\Sites.docx" TargetMode="External"/><Relationship Id="rId120" Type="http://schemas.openxmlformats.org/officeDocument/2006/relationships/hyperlink" Target="file:///C:\Users\Thomas%20Huet\Desktop\Documentation%20arch&#233;ologique%20li&#233;e%20&#224;%20la%20th&#232;se\Cultures.docx" TargetMode="External"/><Relationship Id="rId2898" Type="http://schemas.openxmlformats.org/officeDocument/2006/relationships/hyperlink" Target="file:///C:\Users\Thomas%20Huet\Desktop\Documentation%20arch&#233;ologique%20li&#233;e%20&#224;%20la%20th&#232;se\Cultures.docx" TargetMode="External"/><Relationship Id="rId3949" Type="http://schemas.openxmlformats.org/officeDocument/2006/relationships/hyperlink" Target="file:///C:\Users\Thomas%20Huet\Desktop\Documentation%20arch&#233;ologique%20li&#233;e%20&#224;%20la%20th&#232;se\Sites.docx" TargetMode="External"/><Relationship Id="rId6008" Type="http://schemas.openxmlformats.org/officeDocument/2006/relationships/hyperlink" Target="file:///C:\Users\Thomas%20Huet\Desktop\Documentation%20arch&#233;ologique%20li&#233;e%20&#224;%20la%20th&#232;se\Cultures.docx" TargetMode="External"/><Relationship Id="rId7820" Type="http://schemas.openxmlformats.org/officeDocument/2006/relationships/hyperlink" Target="file:///C:\Users\Thomas%20Huet\Desktop\Documentation%20arch&#233;ologique%20li&#233;e%20&#224;%20la%20th&#232;se\Sites.docx" TargetMode="External"/><Relationship Id="rId10801" Type="http://schemas.openxmlformats.org/officeDocument/2006/relationships/hyperlink" Target="Sites.docx" TargetMode="External"/><Relationship Id="rId13957" Type="http://schemas.openxmlformats.org/officeDocument/2006/relationships/hyperlink" Target="file:///C:\Users\Thomas%20Huet\Desktop\Documentation%20arch&#233;ologique%20li&#233;e%20&#224;%20la%20th&#232;se\Environnement.docx" TargetMode="External"/><Relationship Id="rId2965" Type="http://schemas.openxmlformats.org/officeDocument/2006/relationships/hyperlink" Target="file:///C:\Users\Thomas%20Huet\Desktop\Documentation%20arch&#233;ologique%20li&#233;e%20&#224;%20la%20th&#232;se\Sites.docx" TargetMode="External"/><Relationship Id="rId5024" Type="http://schemas.openxmlformats.org/officeDocument/2006/relationships/hyperlink" Target="file:///C:\Users\Thomas%20Huet\Desktop\Documentation%20arch&#233;ologique%20li&#233;e%20&#224;%20la%20th&#232;se\Cultures.docx" TargetMode="External"/><Relationship Id="rId5371" Type="http://schemas.openxmlformats.org/officeDocument/2006/relationships/hyperlink" Target="file:///C:\Users\Thomas%20Huet\Desktop\Documentation%20arch&#233;ologique%20li&#233;e%20&#224;%20la%20th&#232;se\Sites.docx" TargetMode="External"/><Relationship Id="rId6422" Type="http://schemas.openxmlformats.org/officeDocument/2006/relationships/hyperlink" Target="file:///C:\Users\Thomas%20Huet\Desktop\Documentation%20arch&#233;ologique%20li&#233;e%20&#224;%20la%20th&#232;se\Cultures.docx" TargetMode="External"/><Relationship Id="rId9578" Type="http://schemas.openxmlformats.org/officeDocument/2006/relationships/hyperlink" Target="file:///C:\Users\Thomas%20Huet\Desktop\Documentation%20arch&#233;ologique%20li&#233;e%20&#224;%20la%20th&#232;se\Sites.docx" TargetMode="External"/><Relationship Id="rId9992" Type="http://schemas.openxmlformats.org/officeDocument/2006/relationships/hyperlink" Target="file:///C:\Users\Thomas%20Huet\Desktop\Documentation%20arch&#233;ologique%20li&#233;e%20&#224;%20la%20th&#232;se\Cultures.docx" TargetMode="External"/><Relationship Id="rId12559" Type="http://schemas.openxmlformats.org/officeDocument/2006/relationships/hyperlink" Target="file:///C:\Users\Thomas%20Huet\Desktop\Documentation%20arch&#233;ologique%20li&#233;e%20&#224;%20la%20th&#232;se\Cultures.docx" TargetMode="External"/><Relationship Id="rId12973" Type="http://schemas.openxmlformats.org/officeDocument/2006/relationships/hyperlink" Target="file:///C:\Users\Thomas%20Huet\Desktop\Documentation%20arch&#233;ologique%20li&#233;e%20&#224;%20la%20th&#232;se\Sites.docx" TargetMode="External"/><Relationship Id="rId937" Type="http://schemas.openxmlformats.org/officeDocument/2006/relationships/hyperlink" Target="file:///C:\Users\Thomas%20Huet\Desktop\Documentation%20arch&#233;ologique%20li&#233;e%20&#224;%20la%20th&#232;se\Cultures.docx" TargetMode="External"/><Relationship Id="rId1567" Type="http://schemas.openxmlformats.org/officeDocument/2006/relationships/hyperlink" Target="file:///C:\Users\Thomas%20Huet\Desktop\Documentation%20arch&#233;ologique%20li&#233;e%20&#224;%20la%20th&#232;se\Cultures.docx" TargetMode="External"/><Relationship Id="rId1981" Type="http://schemas.openxmlformats.org/officeDocument/2006/relationships/hyperlink" Target="file:///C:\Users\Thomas%20Huet\Desktop\Documentation%20arch&#233;ologique%20li&#233;e%20&#224;%20la%20th&#232;se\Cultures.docx" TargetMode="External"/><Relationship Id="rId2618" Type="http://schemas.openxmlformats.org/officeDocument/2006/relationships/hyperlink" Target="file:///C:\Users\Thomas%20Huet\Desktop\Documentation%20arch&#233;ologique%20li&#233;e%20&#224;%20la%20th&#232;se\Sites.docx" TargetMode="External"/><Relationship Id="rId8594" Type="http://schemas.openxmlformats.org/officeDocument/2006/relationships/hyperlink" Target="file:///C:\Users\Thomas%20Huet\Desktop\Documentation%20arch&#233;ologique%20li&#233;e%20&#224;%20la%20th&#232;se\Sites.docx" TargetMode="External"/><Relationship Id="rId9645" Type="http://schemas.openxmlformats.org/officeDocument/2006/relationships/hyperlink" Target="file:///C:\Users\Thomas%20Huet\Desktop\Documentation%20arch&#233;ologique%20li&#233;e%20&#224;%20la%20th&#232;se\Cultures.docx" TargetMode="External"/><Relationship Id="rId11575" Type="http://schemas.openxmlformats.org/officeDocument/2006/relationships/hyperlink" Target="file:///C:\Users\Thomas%20Huet\Desktop\Documentation%20arch&#233;ologique%20li&#233;e%20&#224;%20la%20th&#232;se\Cultures.docx" TargetMode="External"/><Relationship Id="rId12626" Type="http://schemas.openxmlformats.org/officeDocument/2006/relationships/hyperlink" Target="file:///C:\Users\Thomas%20Huet\Desktop\Documentation%20arch&#233;ologique%20li&#233;e%20&#224;%20la%20th&#232;se\Sites.docx" TargetMode="External"/><Relationship Id="rId1634" Type="http://schemas.openxmlformats.org/officeDocument/2006/relationships/hyperlink" Target="file:///C:\Users\Thomas%20Huet\Desktop\Documentation%20arch&#233;ologique%20li&#233;e%20&#224;%20la%20th&#232;se\Cultures.docx" TargetMode="External"/><Relationship Id="rId4040" Type="http://schemas.openxmlformats.org/officeDocument/2006/relationships/hyperlink" Target="file:///C:\Users\Thomas%20Huet\Desktop\Documentation%20arch&#233;ologique%20li&#233;e%20&#224;%20la%20th&#232;se\Cultures.docx" TargetMode="External"/><Relationship Id="rId7196" Type="http://schemas.openxmlformats.org/officeDocument/2006/relationships/hyperlink" Target="file:///C:\Users\Thomas%20Huet\Desktop\Documentation%20arch&#233;ologique%20li&#233;e%20&#224;%20la%20th&#232;se\Sites.docx" TargetMode="External"/><Relationship Id="rId8247" Type="http://schemas.openxmlformats.org/officeDocument/2006/relationships/hyperlink" Target="file:///C:\Users\Thomas%20Huet\Desktop\Documentation%20arch&#233;ologique%20li&#233;e%20&#224;%20la%20th&#232;se\Cultures.docx" TargetMode="External"/><Relationship Id="rId8661" Type="http://schemas.openxmlformats.org/officeDocument/2006/relationships/hyperlink" Target="file:///C:\Users\Thomas%20Huet\Desktop\Documentation%20arch&#233;ologique%20li&#233;e%20&#224;%20la%20th&#232;se\Cultures.docx" TargetMode="External"/><Relationship Id="rId9712" Type="http://schemas.openxmlformats.org/officeDocument/2006/relationships/hyperlink" Target="file:///C:\Users\Thomas%20Huet\Desktop\Documentation%20arch&#233;ologique%20li&#233;e%20&#224;%20la%20th&#232;se\Sites.docx" TargetMode="External"/><Relationship Id="rId10177" Type="http://schemas.openxmlformats.org/officeDocument/2006/relationships/hyperlink" Target="file:///C:\Users\Thomas%20Huet\Desktop\Documentation%20arch&#233;ologique%20li&#233;e%20&#224;%20la%20th&#232;se\Sites.docx" TargetMode="External"/><Relationship Id="rId10591" Type="http://schemas.openxmlformats.org/officeDocument/2006/relationships/hyperlink" Target="file:///C:\Users\Thomas%20Huet\Desktop\Documentation%20arch&#233;ologique%20li&#233;e%20&#224;%20la%20th&#232;se\Cultures.docx" TargetMode="External"/><Relationship Id="rId11228" Type="http://schemas.openxmlformats.org/officeDocument/2006/relationships/hyperlink" Target="file:///C:\Users\Thomas%20Huet\Desktop\Documentation%20arch&#233;ologique%20li&#233;e%20&#224;%20la%20th&#232;se\Sites.docx" TargetMode="External"/><Relationship Id="rId4857" Type="http://schemas.openxmlformats.org/officeDocument/2006/relationships/hyperlink" Target="file:///C:\Users\Thomas%20Huet\Desktop\Documentation%20arch&#233;ologique%20li&#233;e%20&#224;%20la%20th&#232;se\Cultures.docx" TargetMode="External"/><Relationship Id="rId7263" Type="http://schemas.openxmlformats.org/officeDocument/2006/relationships/hyperlink" Target="file:///C:\Users\Thomas%20Huet\Desktop\Documentation%20arch&#233;ologique%20li&#233;e%20&#224;%20la%20th&#232;se\Sites.docx" TargetMode="External"/><Relationship Id="rId8314" Type="http://schemas.openxmlformats.org/officeDocument/2006/relationships/hyperlink" Target="file:///C:\Users\Thomas%20Huet\Desktop\Documentation%20arch&#233;ologique%20li&#233;e%20&#224;%20la%20th&#232;se\Cultures.docx" TargetMode="External"/><Relationship Id="rId10244" Type="http://schemas.openxmlformats.org/officeDocument/2006/relationships/hyperlink" Target="file:///C:\Users\Thomas%20Huet\Desktop\Documentation%20arch&#233;ologique%20li&#233;e%20&#224;%20la%20th&#232;se\Cultures.docx" TargetMode="External"/><Relationship Id="rId11642" Type="http://schemas.openxmlformats.org/officeDocument/2006/relationships/hyperlink" Target="file:///C:\Users\Thomas%20Huet\Desktop\Documentation%20arch&#233;ologique%20li&#233;e%20&#224;%20la%20th&#232;se\Cultures.docx" TargetMode="External"/><Relationship Id="rId1701" Type="http://schemas.openxmlformats.org/officeDocument/2006/relationships/hyperlink" Target="file:///C:\Users\Thomas%20Huet\Desktop\Documentation%20arch&#233;ologique%20li&#233;e%20&#224;%20la%20th&#232;se\Environnement.docx" TargetMode="External"/><Relationship Id="rId3459" Type="http://schemas.openxmlformats.org/officeDocument/2006/relationships/hyperlink" Target="file:///C:\Users\Thomas%20Huet\Desktop\Documentation%20arch&#233;ologique%20li&#233;e%20&#224;%20la%20th&#232;se\Sites.docx" TargetMode="External"/><Relationship Id="rId5908" Type="http://schemas.openxmlformats.org/officeDocument/2006/relationships/hyperlink" Target="file:///C:\Users\Thomas%20Huet\Desktop\Documentation%20arch&#233;ologique%20li&#233;e%20&#224;%20la%20th&#232;se\Cultures.docx" TargetMode="External"/><Relationship Id="rId7330" Type="http://schemas.openxmlformats.org/officeDocument/2006/relationships/hyperlink" Target="file:///C:\Users\Thomas%20Huet\Desktop\Documentation%20arch&#233;ologique%20li&#233;e%20&#224;%20la%20th&#232;se\Sites.docx" TargetMode="External"/><Relationship Id="rId3873" Type="http://schemas.openxmlformats.org/officeDocument/2006/relationships/hyperlink" Target="file:///C:\Users\Thomas%20Huet\Desktop\Documentation%20arch&#233;ologique%20li&#233;e%20&#224;%20la%20th&#232;se\Cultures.docx" TargetMode="External"/><Relationship Id="rId4924" Type="http://schemas.openxmlformats.org/officeDocument/2006/relationships/hyperlink" Target="file:///C:\Users\Thomas%20Huet\Desktop\Documentation%20arch&#233;ologique%20li&#233;e%20&#224;%20la%20th&#232;se\Sites.docx" TargetMode="External"/><Relationship Id="rId9088" Type="http://schemas.openxmlformats.org/officeDocument/2006/relationships/hyperlink" Target="file:///C:\Users\Thomas%20Huet\Desktop\Documentation%20arch&#233;ologique%20li&#233;e%20&#224;%20la%20th&#232;se\Cultures.docx" TargetMode="External"/><Relationship Id="rId10311" Type="http://schemas.openxmlformats.org/officeDocument/2006/relationships/hyperlink" Target="file:///C:\Users\Thomas%20Huet\Desktop\Documentation%20arch&#233;ologique%20li&#233;e%20&#224;%20la%20th&#232;se\Sites.docx" TargetMode="External"/><Relationship Id="rId13467" Type="http://schemas.openxmlformats.org/officeDocument/2006/relationships/hyperlink" Target="Sites.docx" TargetMode="External"/><Relationship Id="rId13881" Type="http://schemas.openxmlformats.org/officeDocument/2006/relationships/hyperlink" Target="file:///C:\Users\Thomas%20Huet\Desktop\Documentation%20arch&#233;ologique%20li&#233;e%20&#224;%20la%20th&#232;se\Sites.docx" TargetMode="External"/><Relationship Id="rId14518" Type="http://schemas.openxmlformats.org/officeDocument/2006/relationships/hyperlink" Target="file:///C:\Users\Thomas%20Huet\Desktop\Documentation%20arch&#233;ologique%20li&#233;e%20&#224;%20la%20th&#232;se\Sites.docx" TargetMode="External"/><Relationship Id="rId447" Type="http://schemas.openxmlformats.org/officeDocument/2006/relationships/hyperlink" Target="file:///C:\Users\Thomas%20Huet\Desktop\Documentation%20arch&#233;ologique%20li&#233;e%20&#224;%20la%20th&#232;se\Cultures.docx" TargetMode="External"/><Relationship Id="rId794" Type="http://schemas.openxmlformats.org/officeDocument/2006/relationships/hyperlink" Target="file:///C:\Users\Thomas%20Huet\Desktop\Documentation%20arch&#233;ologique%20li&#233;e%20&#224;%20la%20th&#232;se\Sites.docx" TargetMode="External"/><Relationship Id="rId1077" Type="http://schemas.openxmlformats.org/officeDocument/2006/relationships/hyperlink" Target="file:///C:\Users\Thomas%20Huet\Desktop\Documentation%20arch&#233;ologique%20li&#233;e%20&#224;%20la%20th&#232;se\Cultures.docx" TargetMode="External"/><Relationship Id="rId2128" Type="http://schemas.openxmlformats.org/officeDocument/2006/relationships/hyperlink" Target="file:///C:\Users\Thomas%20Huet\Desktop\Documentation%20arch&#233;ologique%20li&#233;e%20&#224;%20la%20th&#232;se\Sites.docx" TargetMode="External"/><Relationship Id="rId2475" Type="http://schemas.openxmlformats.org/officeDocument/2006/relationships/hyperlink" Target="file:///C:\Users\Thomas%20Huet\Desktop\Documentation%20arch&#233;ologique%20li&#233;e%20&#224;%20la%20th&#232;se\Sites.docx" TargetMode="External"/><Relationship Id="rId3526" Type="http://schemas.openxmlformats.org/officeDocument/2006/relationships/hyperlink" Target="file:///C:\Users\Thomas%20Huet\Desktop\Documentation%20arch&#233;ologique%20li&#233;e%20&#224;%20la%20th&#232;se\Cultures.docx" TargetMode="External"/><Relationship Id="rId3940" Type="http://schemas.openxmlformats.org/officeDocument/2006/relationships/hyperlink" Target="file:///C:\Users\Thomas%20Huet\Desktop\Documentation%20arch&#233;ologique%20li&#233;e%20&#224;%20la%20th&#232;se\Cultures.docx" TargetMode="External"/><Relationship Id="rId9155" Type="http://schemas.openxmlformats.org/officeDocument/2006/relationships/hyperlink" Target="file:///C:\Users\Thomas%20Huet\Desktop\Documentation%20arch&#233;ologique%20li&#233;e%20&#224;%20la%20th&#232;se\Sites.docx" TargetMode="External"/><Relationship Id="rId12069" Type="http://schemas.openxmlformats.org/officeDocument/2006/relationships/hyperlink" Target="file:///C:\Users\Thomas%20Huet\Desktop\Documentation%20arch&#233;ologique%20li&#233;e%20&#224;%20la%20th&#232;se\Cultures.docx" TargetMode="External"/><Relationship Id="rId12483" Type="http://schemas.openxmlformats.org/officeDocument/2006/relationships/hyperlink" Target="file:///C:\Users\Thomas%20Huet\Desktop\Documentation%20arch&#233;ologique%20li&#233;e%20&#224;%20la%20th&#232;se\Sites.docx" TargetMode="External"/><Relationship Id="rId13534" Type="http://schemas.openxmlformats.org/officeDocument/2006/relationships/hyperlink" Target="file:///C:\Users\Thomas%20Huet\Desktop\Documentation%20arch&#233;ologique%20li&#233;e%20&#224;%20la%20th&#232;se\Sites.docx" TargetMode="External"/><Relationship Id="rId861" Type="http://schemas.openxmlformats.org/officeDocument/2006/relationships/hyperlink" Target="file:///C:\Users\Thomas%20Huet\Desktop\Documentation%20arch&#233;ologique%20li&#233;e%20&#224;%20la%20th&#232;se\Sites.docx" TargetMode="External"/><Relationship Id="rId1491" Type="http://schemas.openxmlformats.org/officeDocument/2006/relationships/hyperlink" Target="file:///C:\Users\Thomas%20Huet\Desktop\Documentation%20arch&#233;ologique%20li&#233;e%20&#224;%20la%20th&#232;se\Sites.docx" TargetMode="External"/><Relationship Id="rId2542" Type="http://schemas.openxmlformats.org/officeDocument/2006/relationships/hyperlink" Target="file:///C:\Users\Thomas%20Huet\Desktop\Documentation%20arch&#233;ologique%20li&#233;e%20&#224;%20la%20th&#232;se\Cultures.docx" TargetMode="External"/><Relationship Id="rId5698" Type="http://schemas.openxmlformats.org/officeDocument/2006/relationships/hyperlink" Target="file:///C:\Users\Thomas%20Huet\Desktop\Documentation%20arch&#233;ologique%20li&#233;e%20&#224;%20la%20th&#232;se\Sites.docx" TargetMode="External"/><Relationship Id="rId6749" Type="http://schemas.openxmlformats.org/officeDocument/2006/relationships/hyperlink" Target="file:///C:\Users\Thomas%20Huet\Desktop\Documentation%20arch&#233;ologique%20li&#233;e%20&#224;%20la%20th&#232;se\Sites.docx" TargetMode="External"/><Relationship Id="rId11085" Type="http://schemas.openxmlformats.org/officeDocument/2006/relationships/hyperlink" Target="file:///C:\Users\Thomas%20Huet\Desktop\Documentation%20arch&#233;ologique%20li&#233;e%20&#224;%20la%20th&#232;se\Sites.docx" TargetMode="External"/><Relationship Id="rId12136" Type="http://schemas.openxmlformats.org/officeDocument/2006/relationships/hyperlink" Target="file:///C:\Users\Thomas%20Huet\Desktop\Documentation%20arch&#233;ologique%20li&#233;e%20&#224;%20la%20th&#232;se\Cultures.docx" TargetMode="External"/><Relationship Id="rId12550" Type="http://schemas.openxmlformats.org/officeDocument/2006/relationships/hyperlink" Target="file:///C:\Users\Thomas%20Huet\Desktop\Documentation%20arch&#233;ologique%20li&#233;e%20&#224;%20la%20th&#232;se\Sites.docx" TargetMode="External"/><Relationship Id="rId13601" Type="http://schemas.openxmlformats.org/officeDocument/2006/relationships/hyperlink" Target="file:///C:\Users\Thomas%20Huet\Desktop\Documentation%20arch&#233;ologique%20li&#233;e%20&#224;%20la%20th&#232;se\Sites.docx" TargetMode="External"/><Relationship Id="rId514" Type="http://schemas.openxmlformats.org/officeDocument/2006/relationships/hyperlink" Target="file:///C:\Users\Thomas%20Huet\Desktop\Documentation%20arch&#233;ologique%20li&#233;e%20&#224;%20la%20th&#232;se\Cultures.docx" TargetMode="External"/><Relationship Id="rId1144" Type="http://schemas.openxmlformats.org/officeDocument/2006/relationships/hyperlink" Target="file:///C:\Users\Thomas%20Huet\Desktop\Documentation%20arch&#233;ologique%20li&#233;e%20&#224;%20la%20th&#232;se\Cultures.docx" TargetMode="External"/><Relationship Id="rId5765" Type="http://schemas.openxmlformats.org/officeDocument/2006/relationships/hyperlink" Target="file:///C:\Users\Thomas%20Huet\Desktop\Documentation%20arch&#233;ologique%20li&#233;e%20&#224;%20la%20th&#232;se\Cultures.docx" TargetMode="External"/><Relationship Id="rId6816" Type="http://schemas.openxmlformats.org/officeDocument/2006/relationships/hyperlink" Target="file:///C:\Users\Thomas%20Huet\Desktop\Documentation%20arch&#233;ologique%20li&#233;e%20&#224;%20la%20th&#232;se\Cultures.docx" TargetMode="External"/><Relationship Id="rId8171" Type="http://schemas.openxmlformats.org/officeDocument/2006/relationships/hyperlink" Target="file:///C:\Users\Thomas%20Huet\Desktop\Documentation%20arch&#233;ologique%20li&#233;e%20&#224;%20la%20th&#232;se\Cultures.docx" TargetMode="External"/><Relationship Id="rId9222" Type="http://schemas.openxmlformats.org/officeDocument/2006/relationships/hyperlink" Target="file:///C:\Users\Thomas%20Huet\Desktop\Documentation%20arch&#233;ologique%20li&#233;e%20&#224;%20la%20th&#232;se\Sites.docx" TargetMode="External"/><Relationship Id="rId11152" Type="http://schemas.openxmlformats.org/officeDocument/2006/relationships/hyperlink" Target="file:///C:\Users\Thomas%20Huet\Desktop\Documentation%20arch&#233;ologique%20li&#233;e%20&#224;%20la%20th&#232;se\Cultures.docx" TargetMode="External"/><Relationship Id="rId12203" Type="http://schemas.openxmlformats.org/officeDocument/2006/relationships/hyperlink" Target="file:///C:\Users\Thomas%20Huet\Desktop\Documentation%20arch&#233;ologique%20li&#233;e%20&#224;%20la%20th&#232;se\Sites.docx" TargetMode="External"/><Relationship Id="rId1211" Type="http://schemas.openxmlformats.org/officeDocument/2006/relationships/hyperlink" Target="file:///C:\Users\Thomas%20Huet\Desktop\Documentation%20arch&#233;ologique%20li&#233;e%20&#224;%20la%20th&#232;se\Cultures.docx" TargetMode="External"/><Relationship Id="rId4367" Type="http://schemas.openxmlformats.org/officeDocument/2006/relationships/hyperlink" Target="file:///C:\Users\Thomas%20Huet\Desktop\Documentation%20arch&#233;ologique%20li&#233;e%20&#224;%20la%20th&#232;se\Cultures.docx" TargetMode="External"/><Relationship Id="rId4781" Type="http://schemas.openxmlformats.org/officeDocument/2006/relationships/hyperlink" Target="file:///C:\Users\Thomas%20Huet\Desktop\Documentation%20arch&#233;ologique%20li&#233;e%20&#224;%20la%20th&#232;se\Sites.docx" TargetMode="External"/><Relationship Id="rId5418" Type="http://schemas.openxmlformats.org/officeDocument/2006/relationships/hyperlink" Target="file:///C:\Users\Thomas%20Huet\Desktop\Documentation%20arch&#233;ologique%20li&#233;e%20&#224;%20la%20th&#232;se\Sites.docx" TargetMode="External"/><Relationship Id="rId5832" Type="http://schemas.openxmlformats.org/officeDocument/2006/relationships/hyperlink" Target="file:///C:\Users\Thomas%20Huet\Desktop\Documentation%20arch&#233;ologique%20li&#233;e%20&#224;%20la%20th&#232;se\Cultures.docx" TargetMode="External"/><Relationship Id="rId8988" Type="http://schemas.openxmlformats.org/officeDocument/2006/relationships/hyperlink" Target="file:///C:\Users\Thomas%20Huet\Desktop\Documentation%20arch&#233;ologique%20li&#233;e%20&#224;%20la%20th&#232;se\Cultures.docx" TargetMode="External"/><Relationship Id="rId14375" Type="http://schemas.openxmlformats.org/officeDocument/2006/relationships/hyperlink" Target="file:///C:\Users\Thomas%20Huet\Desktop\Documentation%20arch&#233;ologique%20li&#233;e%20&#224;%20la%20th&#232;se\Cultures.docx" TargetMode="External"/><Relationship Id="rId3383" Type="http://schemas.openxmlformats.org/officeDocument/2006/relationships/hyperlink" Target="file:///C:\Users\Thomas%20Huet\Desktop\Documentation%20arch&#233;ologique%20li&#233;e%20&#224;%20la%20th&#232;se\Cultures.docx" TargetMode="External"/><Relationship Id="rId4434" Type="http://schemas.openxmlformats.org/officeDocument/2006/relationships/hyperlink" Target="file:///C:\Users\Thomas%20Huet\Desktop\Documentation%20arch&#233;ologique%20li&#233;e%20&#224;%20la%20th&#232;se\Cultures.docx" TargetMode="External"/><Relationship Id="rId11969" Type="http://schemas.openxmlformats.org/officeDocument/2006/relationships/hyperlink" Target="file:///C:\Users\Thomas%20Huet\Desktop\Documentation%20arch&#233;ologique%20li&#233;e%20&#224;%20la%20th&#232;se\Sites.docx" TargetMode="External"/><Relationship Id="rId14028" Type="http://schemas.openxmlformats.org/officeDocument/2006/relationships/hyperlink" Target="file:///C:\Users\Thomas%20Huet\Desktop\Documentation%20arch&#233;ologique%20li&#233;e%20&#224;%20la%20th&#232;se\Cultures.docx" TargetMode="External"/><Relationship Id="rId3036" Type="http://schemas.openxmlformats.org/officeDocument/2006/relationships/hyperlink" Target="file:///C:\Users\Thomas%20Huet\Desktop\Documentation%20arch&#233;ologique%20li&#233;e%20&#224;%20la%20th&#232;se\Cultures.docx" TargetMode="External"/><Relationship Id="rId10985" Type="http://schemas.openxmlformats.org/officeDocument/2006/relationships/hyperlink" Target="file:///C:\Users\Thomas%20Huet\Desktop\Documentation%20arch&#233;ologique%20li&#233;e%20&#224;%20la%20th&#232;se\Cultures.docx" TargetMode="External"/><Relationship Id="rId13391" Type="http://schemas.openxmlformats.org/officeDocument/2006/relationships/hyperlink" Target="file:///C:\Users\Thomas%20Huet\Desktop\Documentation%20arch&#233;ologique%20li&#233;e%20&#224;%20la%20th&#232;se\Sites.docx" TargetMode="External"/><Relationship Id="rId14442" Type="http://schemas.openxmlformats.org/officeDocument/2006/relationships/hyperlink" Target="file:///C:\Users\Thomas%20Huet\Desktop\Documentation%20arch&#233;ologique%20li&#233;e%20&#224;%20la%20th&#232;se\Sites.docx" TargetMode="External"/><Relationship Id="rId371" Type="http://schemas.openxmlformats.org/officeDocument/2006/relationships/hyperlink" Target="file:///C:\Users\Thomas%20Huet\Desktop\Documentation%20arch&#233;ologique%20li&#233;e%20&#224;%20la%20th&#232;se\Sites.docx" TargetMode="External"/><Relationship Id="rId2052" Type="http://schemas.openxmlformats.org/officeDocument/2006/relationships/hyperlink" Target="file:///C:\Users\Thomas%20Huet\Desktop\Documentation%20arch&#233;ologique%20li&#233;e%20&#224;%20la%20th&#232;se\Cultures.docx" TargetMode="External"/><Relationship Id="rId3450" Type="http://schemas.openxmlformats.org/officeDocument/2006/relationships/hyperlink" Target="file:///C:\Users\Thomas%20Huet\Desktop\Documentation%20arch&#233;ologique%20li&#233;e%20&#224;%20la%20th&#232;se\Cultures.docx" TargetMode="External"/><Relationship Id="rId4501" Type="http://schemas.openxmlformats.org/officeDocument/2006/relationships/hyperlink" Target="file:///C:\Users\Thomas%20Huet\Desktop\Documentation%20arch&#233;ologique%20li&#233;e%20&#224;%20la%20th&#232;se\Sites.docx" TargetMode="External"/><Relationship Id="rId6259" Type="http://schemas.openxmlformats.org/officeDocument/2006/relationships/hyperlink" Target="file:///C:\Users\Thomas%20Huet\Desktop\Documentation%20arch&#233;ologique%20li&#233;e%20&#224;%20la%20th&#232;se\Sites.docx" TargetMode="External"/><Relationship Id="rId7657" Type="http://schemas.openxmlformats.org/officeDocument/2006/relationships/hyperlink" Target="file:///C:\Users\Thomas%20Huet\Desktop\Documentation%20arch&#233;ologique%20li&#233;e%20&#224;%20la%20th&#232;se\Cultures.docx" TargetMode="External"/><Relationship Id="rId8708" Type="http://schemas.openxmlformats.org/officeDocument/2006/relationships/hyperlink" Target="file:///C:\Users\Thomas%20Huet\Desktop\Documentation%20arch&#233;ologique%20li&#233;e%20&#224;%20la%20th&#232;se\Sites.docx" TargetMode="External"/><Relationship Id="rId10638" Type="http://schemas.openxmlformats.org/officeDocument/2006/relationships/hyperlink" Target="file:///C:\Users\Thomas%20Huet\Desktop\Documentation%20arch&#233;ologique%20li&#233;e%20&#224;%20la%20th&#232;se\Cultures.docx" TargetMode="External"/><Relationship Id="rId13044" Type="http://schemas.openxmlformats.org/officeDocument/2006/relationships/hyperlink" Target="Sites.docx" TargetMode="External"/><Relationship Id="rId3103" Type="http://schemas.openxmlformats.org/officeDocument/2006/relationships/hyperlink" Target="file:///C:\Users\Thomas%20Huet\Desktop\Documentation%20arch&#233;ologique%20li&#233;e%20&#224;%20la%20th&#232;se\Cultures.docx" TargetMode="External"/><Relationship Id="rId6673" Type="http://schemas.openxmlformats.org/officeDocument/2006/relationships/hyperlink" Target="file:///C:\Users\Thomas%20Huet\Desktop\Documentation%20arch&#233;ologique%20li&#233;e%20&#224;%20la%20th&#232;se\Sites.docx" TargetMode="External"/><Relationship Id="rId7724" Type="http://schemas.openxmlformats.org/officeDocument/2006/relationships/hyperlink" Target="Cultures.docx" TargetMode="External"/><Relationship Id="rId10705" Type="http://schemas.openxmlformats.org/officeDocument/2006/relationships/hyperlink" Target="file:///C:\Users\Thomas%20Huet\Desktop\Documentation%20arch&#233;ologique%20li&#233;e%20&#224;%20la%20th&#232;se\Cultures.docx" TargetMode="External"/><Relationship Id="rId12060" Type="http://schemas.openxmlformats.org/officeDocument/2006/relationships/hyperlink" Target="file:///C:\Users\Thomas%20Huet\Desktop\Documentation%20arch&#233;ologique%20li&#233;e%20&#224;%20la%20th&#232;se\Cultures.docx" TargetMode="External"/><Relationship Id="rId13111" Type="http://schemas.openxmlformats.org/officeDocument/2006/relationships/hyperlink" Target="file:///C:\Users\Thomas%20Huet\Desktop\Documentation%20arch&#233;ologique%20li&#233;e%20&#224;%20la%20th&#232;se\Sites.docx" TargetMode="External"/><Relationship Id="rId2869" Type="http://schemas.openxmlformats.org/officeDocument/2006/relationships/hyperlink" Target="file:///C:\Users\Thomas%20Huet\Desktop\Documentation%20arch&#233;ologique%20li&#233;e%20&#224;%20la%20th&#232;se\Sites.docx" TargetMode="External"/><Relationship Id="rId5275" Type="http://schemas.openxmlformats.org/officeDocument/2006/relationships/hyperlink" Target="file:///C:\Users\Thomas%20Huet\Desktop\Documentation%20arch&#233;ologique%20li&#233;e%20&#224;%20la%20th&#232;se\Sites.docx" TargetMode="External"/><Relationship Id="rId6326" Type="http://schemas.openxmlformats.org/officeDocument/2006/relationships/hyperlink" Target="file:///C:\Users\Thomas%20Huet\Desktop\Documentation%20arch&#233;ologique%20li&#233;e%20&#224;%20la%20th&#232;se\Sites.docx" TargetMode="External"/><Relationship Id="rId6740" Type="http://schemas.openxmlformats.org/officeDocument/2006/relationships/hyperlink" Target="file:///C:\Users\Thomas%20Huet\Desktop\Documentation%20arch&#233;ologique%20li&#233;e%20&#224;%20la%20th&#232;se\Cultures.docx" TargetMode="External"/><Relationship Id="rId9896" Type="http://schemas.openxmlformats.org/officeDocument/2006/relationships/hyperlink" Target="file:///C:\Users\Thomas%20Huet\Desktop\Documentation%20arch&#233;ologique%20li&#233;e%20&#224;%20la%20th&#232;se\Cultures.docx" TargetMode="External"/><Relationship Id="rId1885" Type="http://schemas.openxmlformats.org/officeDocument/2006/relationships/hyperlink" Target="file:///C:\Users\Thomas%20Huet\Desktop\Documentation%20arch&#233;ologique%20li&#233;e%20&#224;%20la%20th&#232;se\Sites.docx" TargetMode="External"/><Relationship Id="rId2936" Type="http://schemas.openxmlformats.org/officeDocument/2006/relationships/hyperlink" Target="file:///C:\Users\Thomas%20Huet\Desktop\Documentation%20arch&#233;ologique%20li&#233;e%20&#224;%20la%20th&#232;se\Analyses%20Statistiques.docx" TargetMode="External"/><Relationship Id="rId4291" Type="http://schemas.openxmlformats.org/officeDocument/2006/relationships/hyperlink" Target="file:///C:\Users\Thomas%20Huet\Desktop\Documentation%20arch&#233;ologique%20li&#233;e%20&#224;%20la%20th&#232;se\Cultures.docx" TargetMode="External"/><Relationship Id="rId5342" Type="http://schemas.openxmlformats.org/officeDocument/2006/relationships/hyperlink" Target="file:///C:\Users\Thomas%20Huet\Desktop\Documentation%20arch&#233;ologique%20li&#233;e%20&#224;%20la%20th&#232;se\Sites.docx" TargetMode="External"/><Relationship Id="rId8498" Type="http://schemas.openxmlformats.org/officeDocument/2006/relationships/hyperlink" Target="file:///C:\Users\Thomas%20Huet\Desktop\Documentation%20arch&#233;ologique%20li&#233;e%20&#224;%20la%20th&#232;se\Sites.docx" TargetMode="External"/><Relationship Id="rId9549" Type="http://schemas.openxmlformats.org/officeDocument/2006/relationships/hyperlink" Target="file:///C:\Users\Thomas%20Huet\Desktop\Documentation%20arch&#233;ologique%20li&#233;e%20&#224;%20la%20th&#232;se\Cultures.docx" TargetMode="External"/><Relationship Id="rId9963" Type="http://schemas.openxmlformats.org/officeDocument/2006/relationships/hyperlink" Target="file:///C:\Users\Thomas%20Huet\Desktop\Documentation%20arch&#233;ologique%20li&#233;e%20&#224;%20la%20th&#232;se\Cultures.docx" TargetMode="External"/><Relationship Id="rId11479" Type="http://schemas.openxmlformats.org/officeDocument/2006/relationships/hyperlink" Target="file:///C:\Users\Thomas%20Huet\Desktop\Documentation%20arch&#233;ologique%20li&#233;e%20&#224;%20la%20th&#232;se\Sites.docx" TargetMode="External"/><Relationship Id="rId12877" Type="http://schemas.openxmlformats.org/officeDocument/2006/relationships/hyperlink" Target="file:///C:\Users\Thomas%20Huet\Desktop\Documentation%20arch&#233;ologique%20li&#233;e%20&#224;%20la%20th&#232;se\Sites.docx" TargetMode="External"/><Relationship Id="rId13928" Type="http://schemas.openxmlformats.org/officeDocument/2006/relationships/hyperlink" Target="file:///C:\Users\Thomas%20Huet\Desktop\Documentation%20arch&#233;ologique%20li&#233;e%20&#224;%20la%20th&#232;se\Cultures.docx" TargetMode="External"/><Relationship Id="rId908" Type="http://schemas.openxmlformats.org/officeDocument/2006/relationships/hyperlink" Target="file:///C:\Users\Thomas%20Huet\Desktop\Documentation%20arch&#233;ologique%20li&#233;e%20&#224;%20la%20th&#232;se\Sites.docx" TargetMode="External"/><Relationship Id="rId1538" Type="http://schemas.openxmlformats.org/officeDocument/2006/relationships/hyperlink" Target="file:///C:\Users\Thomas%20Huet\Desktop\Documentation%20arch&#233;ologique%20li&#233;e%20&#224;%20la%20th&#232;se\Sites.docx" TargetMode="External"/><Relationship Id="rId8565" Type="http://schemas.openxmlformats.org/officeDocument/2006/relationships/hyperlink" Target="file:///C:\Users\Thomas%20Huet\Desktop\Documentation%20arch&#233;ologique%20li&#233;e%20&#224;%20la%20th&#232;se\Cultures.docx" TargetMode="External"/><Relationship Id="rId9616" Type="http://schemas.openxmlformats.org/officeDocument/2006/relationships/hyperlink" Target="file:///C:\Users\Thomas%20Huet\Desktop\Documentation%20arch&#233;ologique%20li&#233;e%20&#224;%20la%20th&#232;se\Sites.docx" TargetMode="External"/><Relationship Id="rId11893" Type="http://schemas.openxmlformats.org/officeDocument/2006/relationships/hyperlink" Target="file:///C:\Users\Thomas%20Huet\Desktop\Documentation%20arch&#233;ologique%20li&#233;e%20&#224;%20la%20th&#232;se\Sites.docx" TargetMode="External"/><Relationship Id="rId12944" Type="http://schemas.openxmlformats.org/officeDocument/2006/relationships/hyperlink" Target="file:///C:\Users\Thomas%20Huet\Desktop\Documentation%20arch&#233;ologique%20li&#233;e%20&#224;%20la%20th&#232;se\Sites.docx" TargetMode="External"/><Relationship Id="rId1952" Type="http://schemas.openxmlformats.org/officeDocument/2006/relationships/hyperlink" Target="file:///C:\Users\Thomas%20Huet\Desktop\Documentation%20arch&#233;ologique%20li&#233;e%20&#224;%20la%20th&#232;se\Cultures.docx" TargetMode="External"/><Relationship Id="rId4011" Type="http://schemas.openxmlformats.org/officeDocument/2006/relationships/hyperlink" Target="file:///C:\Users\Thomas%20Huet\Desktop\Documentation%20arch&#233;ologique%20li&#233;e%20&#224;%20la%20th&#232;se\Cultures.docx" TargetMode="External"/><Relationship Id="rId7167" Type="http://schemas.openxmlformats.org/officeDocument/2006/relationships/hyperlink" Target="file:///C:\Users\Thomas%20Huet\Desktop\Documentation%20arch&#233;ologique%20li&#233;e%20&#224;%20la%20th&#232;se\Cultures.docx" TargetMode="External"/><Relationship Id="rId8218" Type="http://schemas.openxmlformats.org/officeDocument/2006/relationships/hyperlink" Target="file:///C:\Users\Thomas%20Huet\Desktop\Documentation%20arch&#233;ologique%20li&#233;e%20&#224;%20la%20th&#232;se\Cultures.docx" TargetMode="External"/><Relationship Id="rId10495" Type="http://schemas.openxmlformats.org/officeDocument/2006/relationships/hyperlink" Target="file:///C:\Users\Thomas%20Huet\Desktop\Documentation%20arch&#233;ologique%20li&#233;e%20&#224;%20la%20th&#232;se\Sites.docx" TargetMode="External"/><Relationship Id="rId11546" Type="http://schemas.openxmlformats.org/officeDocument/2006/relationships/hyperlink" Target="file:///C:\Users\Thomas%20Huet\Desktop\Documentation%20arch&#233;ologique%20li&#233;e%20&#224;%20la%20th&#232;se\Cultures.docx" TargetMode="External"/><Relationship Id="rId11960" Type="http://schemas.openxmlformats.org/officeDocument/2006/relationships/hyperlink" Target="file:///C:\Users\Thomas%20Huet\Desktop\Documentation%20arch&#233;ologique%20li&#233;e%20&#224;%20la%20th&#232;se\Cultures.docx" TargetMode="External"/><Relationship Id="rId1605" Type="http://schemas.openxmlformats.org/officeDocument/2006/relationships/hyperlink" Target="file:///C:\Users\Thomas%20Huet\Desktop\Documentation%20arch&#233;ologique%20li&#233;e%20&#224;%20la%20th&#232;se\Cultures.docx" TargetMode="External"/><Relationship Id="rId6183" Type="http://schemas.openxmlformats.org/officeDocument/2006/relationships/hyperlink" Target="file:///C:\Users\Thomas%20Huet\Desktop\Documentation%20arch&#233;ologique%20li&#233;e%20&#224;%20la%20th&#232;se\Cultures.docx" TargetMode="External"/><Relationship Id="rId7234" Type="http://schemas.openxmlformats.org/officeDocument/2006/relationships/hyperlink" Target="file:///C:\Users\Thomas%20Huet\Desktop\Documentation%20arch&#233;ologique%20li&#233;e%20&#224;%20la%20th&#232;se\Cultures.docx" TargetMode="External"/><Relationship Id="rId7581" Type="http://schemas.openxmlformats.org/officeDocument/2006/relationships/hyperlink" Target="file:///C:\Users\Thomas%20Huet\Desktop\Documentation%20arch&#233;ologique%20li&#233;e%20&#224;%20la%20th&#232;se\Sites.docx" TargetMode="External"/><Relationship Id="rId8632" Type="http://schemas.openxmlformats.org/officeDocument/2006/relationships/hyperlink" Target="file:///C:\Users\Thomas%20Huet\Desktop\Documentation%20arch&#233;ologique%20li&#233;e%20&#224;%20la%20th&#232;se\Cultures.docx" TargetMode="External"/><Relationship Id="rId10148" Type="http://schemas.openxmlformats.org/officeDocument/2006/relationships/hyperlink" Target="file:///C:\Users\Thomas%20Huet\Desktop\Documentation%20arch&#233;ologique%20li&#233;e%20&#224;%20la%20th&#232;se\Sites.docx" TargetMode="External"/><Relationship Id="rId10562" Type="http://schemas.openxmlformats.org/officeDocument/2006/relationships/hyperlink" Target="file:///C:\Users\Thomas%20Huet\Desktop\Documentation%20arch&#233;ologique%20li&#233;e%20&#224;%20la%20th&#232;se\DescriptionRoches.docx" TargetMode="External"/><Relationship Id="rId11613" Type="http://schemas.openxmlformats.org/officeDocument/2006/relationships/hyperlink" Target="file:///C:\Users\Thomas%20Huet\Desktop\Documentation%20arch&#233;ologique%20li&#233;e%20&#224;%20la%20th&#232;se\Cultures.docx" TargetMode="External"/><Relationship Id="rId3777" Type="http://schemas.openxmlformats.org/officeDocument/2006/relationships/hyperlink" Target="file:///C:\Users\Thomas%20Huet\Desktop\Documentation%20arch&#233;ologique%20li&#233;e%20&#224;%20la%20th&#232;se\Cultures.docx" TargetMode="External"/><Relationship Id="rId4828" Type="http://schemas.openxmlformats.org/officeDocument/2006/relationships/hyperlink" Target="file:///C:\Users\Thomas%20Huet\Desktop\Documentation%20arch&#233;ologique%20li&#233;e%20&#224;%20la%20th&#232;se\Sites.docx" TargetMode="External"/><Relationship Id="rId10215" Type="http://schemas.openxmlformats.org/officeDocument/2006/relationships/hyperlink" Target="file:///C:\Users\Thomas%20Huet\Desktop\Documentation%20arch&#233;ologique%20li&#233;e%20&#224;%20la%20th&#232;se\Sites.docx" TargetMode="External"/><Relationship Id="rId13785" Type="http://schemas.openxmlformats.org/officeDocument/2006/relationships/hyperlink" Target="file:///C:\Users\Thomas%20Huet\Desktop\Documentation%20arch&#233;ologique%20li&#233;e%20&#224;%20la%20th&#232;se\Sites.docx" TargetMode="External"/><Relationship Id="rId698" Type="http://schemas.openxmlformats.org/officeDocument/2006/relationships/hyperlink" Target="file:///C:\Users\Thomas%20Huet\Desktop\Documentation%20arch&#233;ologique%20li&#233;e%20&#224;%20la%20th&#232;se\Cultures.docx" TargetMode="External"/><Relationship Id="rId2379" Type="http://schemas.openxmlformats.org/officeDocument/2006/relationships/hyperlink" Target="file:///C:\Users\Thomas%20Huet\Desktop\Documentation%20arch&#233;ologique%20li&#233;e%20&#224;%20la%20th&#232;se\Cultures.docx" TargetMode="External"/><Relationship Id="rId2793" Type="http://schemas.openxmlformats.org/officeDocument/2006/relationships/hyperlink" Target="file:///C:\Users\Thomas%20Huet\Desktop\Documentation%20arch&#233;ologique%20li&#233;e%20&#224;%20la%20th&#232;se\Sites.docx" TargetMode="External"/><Relationship Id="rId3844" Type="http://schemas.openxmlformats.org/officeDocument/2006/relationships/hyperlink" Target="file:///C:\Users\Thomas%20Huet\Desktop\Documentation%20arch&#233;ologique%20li&#233;e%20&#224;%20la%20th&#232;se\Sites.docx" TargetMode="External"/><Relationship Id="rId6250" Type="http://schemas.openxmlformats.org/officeDocument/2006/relationships/hyperlink" Target="file:///C:\Users\Thomas%20Huet\Desktop\Documentation%20arch&#233;ologique%20li&#233;e%20&#224;%20la%20th&#232;se\Cultures.docx" TargetMode="External"/><Relationship Id="rId7301" Type="http://schemas.openxmlformats.org/officeDocument/2006/relationships/hyperlink" Target="file:///C:\Users\Thomas%20Huet\Desktop\Documentation%20arch&#233;ologique%20li&#233;e%20&#224;%20la%20th&#232;se\Sites.docx" TargetMode="External"/><Relationship Id="rId12387" Type="http://schemas.openxmlformats.org/officeDocument/2006/relationships/hyperlink" Target="file:///C:\Users\Thomas%20Huet\Desktop\Documentation%20arch&#233;ologique%20li&#233;e%20&#224;%20la%20th&#232;se\Cultures.docx" TargetMode="External"/><Relationship Id="rId13438" Type="http://schemas.openxmlformats.org/officeDocument/2006/relationships/hyperlink" Target="file:///C:\Users\Thomas%20Huet\Desktop\Documentation%20arch&#233;ologique%20li&#233;e%20&#224;%20la%20th&#232;se\Sites.docx" TargetMode="External"/><Relationship Id="rId765" Type="http://schemas.openxmlformats.org/officeDocument/2006/relationships/hyperlink" Target="file:///C:\Users\Thomas%20Huet\Desktop\Documentation%20arch&#233;ologique%20li&#233;e%20&#224;%20la%20th&#232;se\Sites.docx" TargetMode="External"/><Relationship Id="rId1395" Type="http://schemas.openxmlformats.org/officeDocument/2006/relationships/hyperlink" Target="file:///C:\Users\Thomas%20Huet\Desktop\Documentation%20arch&#233;ologique%20li&#233;e%20&#224;%20la%20th&#232;se\Cultures.docx" TargetMode="External"/><Relationship Id="rId2446" Type="http://schemas.openxmlformats.org/officeDocument/2006/relationships/hyperlink" Target="file:///C:\Users\Thomas%20Huet\Desktop\Documentation%20arch&#233;ologique%20li&#233;e%20&#224;%20la%20th&#232;se\Sites.docx" TargetMode="External"/><Relationship Id="rId2860" Type="http://schemas.openxmlformats.org/officeDocument/2006/relationships/hyperlink" Target="file:///C:\Users\Thomas%20Huet\Desktop\Documentation%20arch&#233;ologique%20li&#233;e%20&#224;%20la%20th&#232;se\Cultures.docx" TargetMode="External"/><Relationship Id="rId9059" Type="http://schemas.openxmlformats.org/officeDocument/2006/relationships/hyperlink" Target="file:///C:\Users\Thomas%20Huet\Desktop\Documentation%20arch&#233;ologique%20li&#233;e%20&#224;%20la%20th&#232;se\Sites.docx" TargetMode="External"/><Relationship Id="rId9473" Type="http://schemas.openxmlformats.org/officeDocument/2006/relationships/hyperlink" Target="file:///C:\Users\Thomas%20Huet\Desktop\Documentation%20arch&#233;ologique%20li&#233;e%20&#224;%20la%20th&#232;se\Sites.docx" TargetMode="External"/><Relationship Id="rId12454" Type="http://schemas.openxmlformats.org/officeDocument/2006/relationships/hyperlink" Target="file:///C:\Users\Thomas%20Huet\Desktop\Documentation%20arch&#233;ologique%20li&#233;e%20&#224;%20la%20th&#232;se\Cultures.docx" TargetMode="External"/><Relationship Id="rId13852" Type="http://schemas.openxmlformats.org/officeDocument/2006/relationships/hyperlink" Target="file:///C:\Users\Thomas%20Huet\Desktop\Documentation%20arch&#233;ologique%20li&#233;e%20&#224;%20la%20th&#232;se\Cultures.docx" TargetMode="External"/><Relationship Id="rId418" Type="http://schemas.openxmlformats.org/officeDocument/2006/relationships/hyperlink" Target="file:///C:\Users\Thomas%20Huet\Desktop\Documentation%20arch&#233;ologique%20li&#233;e%20&#224;%20la%20th&#232;se\Sites.docx" TargetMode="External"/><Relationship Id="rId832" Type="http://schemas.openxmlformats.org/officeDocument/2006/relationships/hyperlink" Target="file:///C:\Users\Thomas%20Huet\Desktop\Documentation%20arch&#233;ologique%20li&#233;e%20&#224;%20la%20th&#232;se\Sites.docx" TargetMode="External"/><Relationship Id="rId1048" Type="http://schemas.openxmlformats.org/officeDocument/2006/relationships/hyperlink" Target="file:///C:\Users\Thomas%20Huet\Desktop\Documentation%20arch&#233;ologique%20li&#233;e%20&#224;%20la%20th&#232;se\Sites.docx" TargetMode="External"/><Relationship Id="rId1462" Type="http://schemas.openxmlformats.org/officeDocument/2006/relationships/hyperlink" Target="file:///C:\Users\Thomas%20Huet\Desktop\Documentation%20arch&#233;ologique%20li&#233;e%20&#224;%20la%20th&#232;se\Sites.docx" TargetMode="External"/><Relationship Id="rId2513" Type="http://schemas.openxmlformats.org/officeDocument/2006/relationships/hyperlink" Target="file:///C:\Users\Thomas%20Huet\Desktop\Documentation%20arch&#233;ologique%20li&#233;e%20&#224;%20la%20th&#232;se\Cultures.docx" TargetMode="External"/><Relationship Id="rId3911" Type="http://schemas.openxmlformats.org/officeDocument/2006/relationships/hyperlink" Target="file:///C:\Users\Thomas%20Huet\Desktop\Documentation%20arch&#233;ologique%20li&#233;e%20&#224;%20la%20th&#232;se\Cultures.docx" TargetMode="External"/><Relationship Id="rId5669" Type="http://schemas.openxmlformats.org/officeDocument/2006/relationships/hyperlink" Target="file:///C:\Users\Thomas%20Huet\Desktop\Documentation%20arch&#233;ologique%20li&#233;e%20&#224;%20la%20th&#232;se\Cultures.docx" TargetMode="External"/><Relationship Id="rId8075" Type="http://schemas.openxmlformats.org/officeDocument/2006/relationships/hyperlink" Target="file:///C:\Users\Thomas%20Huet\Desktop\Documentation%20arch&#233;ologique%20li&#233;e%20&#224;%20la%20th&#232;se\Cultures.docx" TargetMode="External"/><Relationship Id="rId9126" Type="http://schemas.openxmlformats.org/officeDocument/2006/relationships/hyperlink" Target="file:///C:\Users\Thomas%20Huet\Desktop\Documentation%20arch&#233;ologique%20li&#233;e%20&#224;%20la%20th&#232;se\Cultures.docx" TargetMode="External"/><Relationship Id="rId9540" Type="http://schemas.openxmlformats.org/officeDocument/2006/relationships/hyperlink" Target="file:///C:\Users\Thomas%20Huet\Desktop\Documentation%20arch&#233;ologique%20li&#233;e%20&#224;%20la%20th&#232;se\Sites.docx" TargetMode="External"/><Relationship Id="rId11056" Type="http://schemas.openxmlformats.org/officeDocument/2006/relationships/hyperlink" Target="file:///C:\Users\Thomas%20Huet\Desktop\Documentation%20arch&#233;ologique%20li&#233;e%20&#224;%20la%20th&#232;se\Sites.docx" TargetMode="External"/><Relationship Id="rId12107" Type="http://schemas.openxmlformats.org/officeDocument/2006/relationships/hyperlink" Target="file:///C:\Users\Thomas%20Huet\Desktop\Documentation%20arch&#233;ologique%20li&#233;e%20&#224;%20la%20th&#232;se\Cultures.docx" TargetMode="External"/><Relationship Id="rId13505" Type="http://schemas.openxmlformats.org/officeDocument/2006/relationships/hyperlink" Target="Sites.docx" TargetMode="External"/><Relationship Id="rId1115" Type="http://schemas.openxmlformats.org/officeDocument/2006/relationships/hyperlink" Target="file:///C:\Users\Thomas%20Huet\Desktop\Documentation%20arch&#233;ologique%20li&#233;e%20&#224;%20la%20th&#232;se\Sites.docx" TargetMode="External"/><Relationship Id="rId7091" Type="http://schemas.openxmlformats.org/officeDocument/2006/relationships/hyperlink" Target="file:///C:\Users\Thomas%20Huet\Desktop\Documentation%20arch&#233;ologique%20li&#233;e%20&#224;%20la%20th&#232;se\Sites.docx" TargetMode="External"/><Relationship Id="rId8142" Type="http://schemas.openxmlformats.org/officeDocument/2006/relationships/hyperlink" Target="file:///C:\Users\Thomas%20Huet\Desktop\Documentation%20arch&#233;ologique%20li&#233;e%20&#224;%20la%20th&#232;se\Cultures.docx" TargetMode="External"/><Relationship Id="rId10072" Type="http://schemas.openxmlformats.org/officeDocument/2006/relationships/hyperlink" Target="file:///C:\Users\Thomas%20Huet\Desktop\Documentation%20arch&#233;ologique%20li&#233;e%20&#224;%20la%20th&#232;se\Sites.docx" TargetMode="External"/><Relationship Id="rId11470" Type="http://schemas.openxmlformats.org/officeDocument/2006/relationships/hyperlink" Target="file:///C:\Users\Thomas%20Huet\Desktop\Documentation%20arch&#233;ologique%20li&#233;e%20&#224;%20la%20th&#232;se\Cultures.docx" TargetMode="External"/><Relationship Id="rId12521" Type="http://schemas.openxmlformats.org/officeDocument/2006/relationships/hyperlink" Target="file:///C:\Users\Thomas%20Huet\Desktop\Documentation%20arch&#233;ologique%20li&#233;e%20&#224;%20la%20th&#232;se\Sites.docx" TargetMode="External"/><Relationship Id="rId3287" Type="http://schemas.openxmlformats.org/officeDocument/2006/relationships/hyperlink" Target="file:///C:\Users\Thomas%20Huet\Desktop\Documentation%20arch&#233;ologique%20li&#233;e%20&#224;%20la%20th&#232;se\Sites.docx" TargetMode="External"/><Relationship Id="rId4338" Type="http://schemas.openxmlformats.org/officeDocument/2006/relationships/hyperlink" Target="file:///C:\Users\Thomas%20Huet\Desktop\Documentation%20arch&#233;ologique%20li&#233;e%20&#224;%20la%20th&#232;se\Cultures.docx" TargetMode="External"/><Relationship Id="rId4685" Type="http://schemas.openxmlformats.org/officeDocument/2006/relationships/hyperlink" Target="file:///C:\Users\Thomas%20Huet\Desktop\Documentation%20arch&#233;ologique%20li&#233;e%20&#224;%20la%20th&#232;se\Cultures.docx" TargetMode="External"/><Relationship Id="rId5736" Type="http://schemas.openxmlformats.org/officeDocument/2006/relationships/hyperlink" Target="file:///C:\Users\Thomas%20Huet\Desktop\Documentation%20arch&#233;ologique%20li&#233;e%20&#224;%20la%20th&#232;se\Cultures.docx" TargetMode="External"/><Relationship Id="rId11123" Type="http://schemas.openxmlformats.org/officeDocument/2006/relationships/hyperlink" Target="file:///C:\Users\Thomas%20Huet\Desktop\Documentation%20arch&#233;ologique%20li&#233;e%20&#224;%20la%20th&#232;se\Cultures.docx" TargetMode="External"/><Relationship Id="rId14279" Type="http://schemas.openxmlformats.org/officeDocument/2006/relationships/hyperlink" Target="file:///C:\Users\Thomas%20Huet\Desktop\Documentation%20arch&#233;ologique%20li&#233;e%20&#224;%20la%20th&#232;se\Sites.docx" TargetMode="External"/><Relationship Id="rId4752" Type="http://schemas.openxmlformats.org/officeDocument/2006/relationships/hyperlink" Target="file:///C:\Users\Thomas%20Huet\Desktop\Documentation%20arch&#233;ologique%20li&#233;e%20&#224;%20la%20th&#232;se\Cultures.docx" TargetMode="External"/><Relationship Id="rId5803" Type="http://schemas.openxmlformats.org/officeDocument/2006/relationships/hyperlink" Target="file:///C:\Users\Thomas%20Huet\Desktop\Documentation%20arch&#233;ologique%20li&#233;e%20&#224;%20la%20th&#232;se\Cultures.docx" TargetMode="External"/><Relationship Id="rId8959" Type="http://schemas.openxmlformats.org/officeDocument/2006/relationships/hyperlink" Target="file:///C:\Users\Thomas%20Huet\Desktop\Documentation%20arch&#233;ologique%20li&#233;e%20&#224;%20la%20th&#232;se\Cultures.docx" TargetMode="External"/><Relationship Id="rId10889" Type="http://schemas.openxmlformats.org/officeDocument/2006/relationships/hyperlink" Target="file:///C:\Users\Thomas%20Huet\Desktop\Documentation%20arch&#233;ologique%20li&#233;e%20&#224;%20la%20th&#232;se\Cultures.docx" TargetMode="External"/><Relationship Id="rId13295" Type="http://schemas.openxmlformats.org/officeDocument/2006/relationships/hyperlink" Target="file:///C:\Users\Thomas%20Huet\Desktop\Documentation%20arch&#233;ologique%20li&#233;e%20&#224;%20la%20th&#232;se\Sites.docx" TargetMode="External"/><Relationship Id="rId14346" Type="http://schemas.openxmlformats.org/officeDocument/2006/relationships/hyperlink" Target="file:///C:\Users\Thomas%20Huet\Desktop\Documentation%20arch&#233;ologique%20li&#233;e%20&#224;%20la%20th&#232;se\Sites.docx" TargetMode="External"/><Relationship Id="rId3354" Type="http://schemas.openxmlformats.org/officeDocument/2006/relationships/hyperlink" Target="file:///C:\Users\Thomas%20Huet\Desktop\Documentation%20arch&#233;ologique%20li&#233;e%20&#224;%20la%20th&#232;se\Sites.docx" TargetMode="External"/><Relationship Id="rId4405" Type="http://schemas.openxmlformats.org/officeDocument/2006/relationships/hyperlink" Target="file:///C:\Users\Thomas%20Huet\Desktop\Documentation%20arch&#233;ologique%20li&#233;e%20&#224;%20la%20th&#232;se\Cultures.docx" TargetMode="External"/><Relationship Id="rId7975" Type="http://schemas.openxmlformats.org/officeDocument/2006/relationships/hyperlink" Target="file:///C:\Users\Thomas%20Huet\Desktop\Documentation%20arch&#233;ologique%20li&#233;e%20&#224;%20la%20th&#232;se\Cultures.docx" TargetMode="External"/><Relationship Id="rId13362" Type="http://schemas.openxmlformats.org/officeDocument/2006/relationships/hyperlink" Target="file:///C:\Users\Thomas%20Huet\Desktop\Documentation%20arch&#233;ologique%20li&#233;e%20&#224;%20la%20th&#232;se\Cultures.docx" TargetMode="External"/><Relationship Id="rId14413" Type="http://schemas.openxmlformats.org/officeDocument/2006/relationships/hyperlink" Target="file:///C:\Users\Thomas%20Huet\Desktop\Documentation%20arch&#233;ologique%20li&#233;e%20&#224;%20la%20th&#232;se\Sites.docx" TargetMode="External"/><Relationship Id="rId275" Type="http://schemas.openxmlformats.org/officeDocument/2006/relationships/hyperlink" Target="file:///C:\Users\Thomas%20Huet\Desktop\Documentation%20arch&#233;ologique%20li&#233;e%20&#224;%20la%20th&#232;se\Sites.docx" TargetMode="External"/><Relationship Id="rId2370" Type="http://schemas.openxmlformats.org/officeDocument/2006/relationships/hyperlink" Target="file:///C:\Users\Thomas%20Huet\Desktop\Documentation%20arch&#233;ologique%20li&#233;e%20&#224;%20la%20th&#232;se\Cultures.docx" TargetMode="External"/><Relationship Id="rId3007" Type="http://schemas.openxmlformats.org/officeDocument/2006/relationships/hyperlink" Target="file:///C:\Users\Thomas%20Huet\Desktop\Documentation%20arch&#233;ologique%20li&#233;e%20&#224;%20la%20th&#232;se\Cultures.docx" TargetMode="External"/><Relationship Id="rId3421" Type="http://schemas.openxmlformats.org/officeDocument/2006/relationships/hyperlink" Target="file:///C:\Users\Thomas%20Huet\Desktop\Documentation%20arch&#233;ologique%20li&#233;e%20&#224;%20la%20th&#232;se\Sites.docx" TargetMode="External"/><Relationship Id="rId6577" Type="http://schemas.openxmlformats.org/officeDocument/2006/relationships/hyperlink" Target="file:///C:\Users\Thomas%20Huet\Desktop\Documentation%20arch&#233;ologique%20li&#233;e%20&#224;%20la%20th&#232;se\Sites.docx" TargetMode="External"/><Relationship Id="rId6991" Type="http://schemas.openxmlformats.org/officeDocument/2006/relationships/hyperlink" Target="file:///C:\Users\Thomas%20Huet\Desktop\Documentation%20arch&#233;ologique%20li&#233;e%20&#224;%20la%20th&#232;se\Cultures.docx" TargetMode="External"/><Relationship Id="rId7628" Type="http://schemas.openxmlformats.org/officeDocument/2006/relationships/hyperlink" Target="file:///C:\Users\Thomas%20Huet\Desktop\Documentation%20arch&#233;ologique%20li&#233;e%20&#224;%20la%20th&#232;se\Sites.docx" TargetMode="External"/><Relationship Id="rId10956" Type="http://schemas.openxmlformats.org/officeDocument/2006/relationships/hyperlink" Target="file:///C:\Users\Thomas%20Huet\Desktop\Documentation%20arch&#233;ologique%20li&#233;e%20&#224;%20la%20th&#232;se\Cultures.docx" TargetMode="External"/><Relationship Id="rId13015" Type="http://schemas.openxmlformats.org/officeDocument/2006/relationships/hyperlink" Target="file:///C:\Users\Thomas%20Huet\Desktop\Documentation%20arch&#233;ologique%20li&#233;e%20&#224;%20la%20th&#232;se\Cultures.docx" TargetMode="External"/><Relationship Id="rId342" Type="http://schemas.openxmlformats.org/officeDocument/2006/relationships/hyperlink" Target="file:///C:\Users\Thomas%20Huet\Desktop\Documentation%20arch&#233;ologique%20li&#233;e%20&#224;%20la%20th&#232;se\Sites.docx" TargetMode="External"/><Relationship Id="rId2023" Type="http://schemas.openxmlformats.org/officeDocument/2006/relationships/hyperlink" Target="file:///C:\Users\th02042013\Desktop\Tom\documentation%20arch&#233;ologique%20li&#233;e%20&#224;%20la%20th&#232;se\Cultures.docx" TargetMode="External"/><Relationship Id="rId5179" Type="http://schemas.openxmlformats.org/officeDocument/2006/relationships/hyperlink" Target="file:///C:\Users\Thomas%20Huet\Desktop\Documentation%20arch&#233;ologique%20li&#233;e%20&#224;%20la%20th&#232;se\Sites.docx" TargetMode="External"/><Relationship Id="rId5593" Type="http://schemas.openxmlformats.org/officeDocument/2006/relationships/hyperlink" Target="file:///C:\Users\Thomas%20Huet\Desktop\Documentation%20arch&#233;ologique%20li&#233;e%20&#224;%20la%20th&#232;se\Cultures.docx" TargetMode="External"/><Relationship Id="rId6644" Type="http://schemas.openxmlformats.org/officeDocument/2006/relationships/hyperlink" Target="file:///C:\Users\Thomas%20Huet\Desktop\Documentation%20arch&#233;ologique%20li&#233;e%20&#224;%20la%20th&#232;se\Cultures.docx" TargetMode="External"/><Relationship Id="rId9050" Type="http://schemas.openxmlformats.org/officeDocument/2006/relationships/hyperlink" Target="file:///C:\Users\Thomas%20Huet\Desktop\Documentation%20arch&#233;ologique%20li&#233;e%20&#224;%20la%20th&#232;se\Sites.docx" TargetMode="External"/><Relationship Id="rId10609" Type="http://schemas.openxmlformats.org/officeDocument/2006/relationships/hyperlink" Target="file:///C:\Users\Thomas%20Huet\Desktop\Documentation%20arch&#233;ologique%20li&#233;e%20&#224;%20la%20th&#232;se\Sites.docx" TargetMode="External"/><Relationship Id="rId12031" Type="http://schemas.openxmlformats.org/officeDocument/2006/relationships/hyperlink" Target="file:///C:\Users\Thomas%20Huet\Desktop\Documentation%20arch&#233;ologique%20li&#233;e%20&#224;%20la%20th&#232;se\Sites.docx" TargetMode="External"/><Relationship Id="rId4195" Type="http://schemas.openxmlformats.org/officeDocument/2006/relationships/hyperlink" Target="file:///C:\Users\Thomas%20Huet\Desktop\Documentation%20arch&#233;ologique%20li&#233;e%20&#224;%20la%20th&#232;se\Sites.docx" TargetMode="External"/><Relationship Id="rId5246" Type="http://schemas.openxmlformats.org/officeDocument/2006/relationships/hyperlink" Target="file:///C:\Users\Thomas%20Huet\Desktop\Documentation%20arch&#233;ologique%20li&#233;e%20&#224;%20la%20th&#232;se\Sites.docx" TargetMode="External"/><Relationship Id="rId1789" Type="http://schemas.openxmlformats.org/officeDocument/2006/relationships/hyperlink" Target="file:///C:\Users\Thomas%20Huet\Desktop\Documentation%20arch&#233;ologique%20li&#233;e%20&#224;%20la%20th&#232;se\Cultures.docx" TargetMode="External"/><Relationship Id="rId4262" Type="http://schemas.openxmlformats.org/officeDocument/2006/relationships/hyperlink" Target="file:///C:\Users\Thomas%20Huet\Desktop\Documentation%20arch&#233;ologique%20li&#233;e%20&#224;%20la%20th&#232;se\Cultures.docx" TargetMode="External"/><Relationship Id="rId5660" Type="http://schemas.openxmlformats.org/officeDocument/2006/relationships/hyperlink" Target="file:///C:\Users\Thomas%20Huet\Desktop\Documentation%20arch&#233;ologique%20li&#233;e%20&#224;%20la%20th&#232;se\Cultures.docx" TargetMode="External"/><Relationship Id="rId6711" Type="http://schemas.openxmlformats.org/officeDocument/2006/relationships/hyperlink" Target="file:///C:\Users\Thomas%20Huet\Desktop\Documentation%20arch&#233;ologique%20li&#233;e%20&#224;%20la%20th&#232;se\Cultures.docx" TargetMode="External"/><Relationship Id="rId8469" Type="http://schemas.openxmlformats.org/officeDocument/2006/relationships/hyperlink" Target="file:///C:\Users\Thomas%20Huet\Desktop\Documentation%20arch&#233;ologique%20li&#233;e%20&#224;%20la%20th&#232;se\Sites.docx" TargetMode="External"/><Relationship Id="rId9867" Type="http://schemas.openxmlformats.org/officeDocument/2006/relationships/hyperlink" Target="file:///C:\Users\Thomas%20Huet\Desktop\Documentation%20arch&#233;ologique%20li&#233;e%20&#224;%20la%20th&#232;se\Sites.docx" TargetMode="External"/><Relationship Id="rId11797" Type="http://schemas.openxmlformats.org/officeDocument/2006/relationships/hyperlink" Target="file:///C:\Users\Thomas%20Huet\Desktop\Documentation%20arch&#233;ologique%20li&#233;e%20&#224;%20la%20th&#232;se\Cultures.docx" TargetMode="External"/><Relationship Id="rId12848" Type="http://schemas.openxmlformats.org/officeDocument/2006/relationships/hyperlink" Target="file:///C:\Users\Thomas%20Huet\Desktop\Documentation%20arch&#233;ologique%20li&#233;e%20&#224;%20la%20th&#232;se\Sites.docx" TargetMode="External"/><Relationship Id="rId1856" Type="http://schemas.openxmlformats.org/officeDocument/2006/relationships/hyperlink" Target="file:///C:\Users\Thomas%20Huet\Desktop\Documentation%20arch&#233;ologique%20li&#233;e%20&#224;%20la%20th&#232;se\Cultures.docx" TargetMode="External"/><Relationship Id="rId2907" Type="http://schemas.openxmlformats.org/officeDocument/2006/relationships/hyperlink" Target="file:///C:\Users\Thomas%20Huet\Desktop\Documentation%20arch&#233;ologique%20li&#233;e%20&#224;%20la%20th&#232;se\Cultures.docx" TargetMode="External"/><Relationship Id="rId5313" Type="http://schemas.openxmlformats.org/officeDocument/2006/relationships/hyperlink" Target="file:///C:\Users\Thomas%20Huet\Desktop\Documentation%20arch&#233;ologique%20li&#233;e%20&#224;%20la%20th&#232;se\Sites.docx" TargetMode="External"/><Relationship Id="rId8883" Type="http://schemas.openxmlformats.org/officeDocument/2006/relationships/hyperlink" Target="file:///C:\Users\Thomas%20Huet\Desktop\Documentation%20arch&#233;ologique%20li&#233;e%20&#224;%20la%20th&#232;se\Cultures.docx" TargetMode="External"/><Relationship Id="rId9934" Type="http://schemas.openxmlformats.org/officeDocument/2006/relationships/hyperlink" Target="file:///C:\Users\Thomas%20Huet\Desktop\Documentation%20arch&#233;ologique%20li&#233;e%20&#224;%20la%20th&#232;se\Cultures.docx" TargetMode="External"/><Relationship Id="rId10399" Type="http://schemas.openxmlformats.org/officeDocument/2006/relationships/hyperlink" Target="file:///C:\Users\Thomas%20Huet\Desktop\Documentation%20arch&#233;ologique%20li&#233;e%20&#224;%20la%20th&#232;se\Sites.docx" TargetMode="External"/><Relationship Id="rId11864" Type="http://schemas.openxmlformats.org/officeDocument/2006/relationships/hyperlink" Target="file:///C:\Users\Thomas%20Huet\Desktop\Documentation%20arch&#233;ologique%20li&#233;e%20&#224;%20la%20th&#232;se\Cultures.docx" TargetMode="External"/><Relationship Id="rId12915" Type="http://schemas.openxmlformats.org/officeDocument/2006/relationships/hyperlink" Target="file:///C:\Users\Thomas%20Huet\Desktop\Documentation%20arch&#233;ologique%20li&#233;e%20&#224;%20la%20th&#232;se\Sites.docx" TargetMode="External"/><Relationship Id="rId14270" Type="http://schemas.openxmlformats.org/officeDocument/2006/relationships/hyperlink" Target="file:///C:\Users\Thomas%20Huet\Desktop\Documentation%20arch&#233;ologique%20li&#233;e%20&#224;%20la%20th&#232;se\Sites.docx" TargetMode="External"/><Relationship Id="rId1509" Type="http://schemas.openxmlformats.org/officeDocument/2006/relationships/hyperlink" Target="file:///C:\Users\Thomas%20Huet\Desktop\Documentation%20arch&#233;ologique%20li&#233;e%20&#224;%20la%20th&#232;se\Sites.docx" TargetMode="External"/><Relationship Id="rId1923" Type="http://schemas.openxmlformats.org/officeDocument/2006/relationships/hyperlink" Target="file:///C:\Users\Thomas%20Huet\Desktop\Documentation%20arch&#233;ologique%20li&#233;e%20&#224;%20la%20th&#232;se\Sites.docx" TargetMode="External"/><Relationship Id="rId7485" Type="http://schemas.openxmlformats.org/officeDocument/2006/relationships/hyperlink" Target="file:///C:\Users\Thomas%20Huet\Desktop\Documentation%20arch&#233;ologique%20li&#233;e%20&#224;%20la%20th&#232;se\Cultures.docx" TargetMode="External"/><Relationship Id="rId8536" Type="http://schemas.openxmlformats.org/officeDocument/2006/relationships/hyperlink" Target="file:///C:\Users\Thomas%20Huet\Desktop\Documentation%20arch&#233;ologique%20li&#233;e%20&#224;%20la%20th&#232;se\Cultures.docx" TargetMode="External"/><Relationship Id="rId8950" Type="http://schemas.openxmlformats.org/officeDocument/2006/relationships/hyperlink" Target="file:///C:\Users\Thomas%20Huet\Desktop\Documentation%20arch&#233;ologique%20li&#233;e%20&#224;%20la%20th&#232;se\Cultures.docx" TargetMode="External"/><Relationship Id="rId10466" Type="http://schemas.openxmlformats.org/officeDocument/2006/relationships/hyperlink" Target="file:///C:\Users\Thomas%20Huet\Desktop\Documentation%20arch&#233;ologique%20li&#233;e%20&#224;%20la%20th&#232;se\Cultures.docx" TargetMode="External"/><Relationship Id="rId10880" Type="http://schemas.openxmlformats.org/officeDocument/2006/relationships/hyperlink" Target="file:///C:\Users\Thomas%20Huet\Desktop\Documentation%20arch&#233;ologique%20li&#233;e%20&#224;%20la%20th&#232;se\Cultures.docx" TargetMode="External"/><Relationship Id="rId11517" Type="http://schemas.openxmlformats.org/officeDocument/2006/relationships/hyperlink" Target="file:///C:\Users\Thomas%20Huet\Desktop\Documentation%20arch&#233;ologique%20li&#233;e%20&#224;%20la%20th&#232;se\Cultures.docx" TargetMode="External"/><Relationship Id="rId6087" Type="http://schemas.openxmlformats.org/officeDocument/2006/relationships/hyperlink" Target="file:///C:\Users\Thomas%20Huet\Desktop\Documentation%20arch&#233;ologique%20li&#233;e%20&#224;%20la%20th&#232;se\Cultures.docx" TargetMode="External"/><Relationship Id="rId7138" Type="http://schemas.openxmlformats.org/officeDocument/2006/relationships/hyperlink" Target="file:///C:\Users\Thomas%20Huet\Desktop\Documentation%20arch&#233;ologique%20li&#233;e%20&#224;%20la%20th&#232;se\Cultures.docx" TargetMode="External"/><Relationship Id="rId7552" Type="http://schemas.openxmlformats.org/officeDocument/2006/relationships/hyperlink" Target="file:///C:\Users\Thomas%20Huet\Desktop\Documentation%20arch&#233;ologique%20li&#233;e%20&#224;%20la%20th&#232;se\Sites.docx" TargetMode="External"/><Relationship Id="rId8603" Type="http://schemas.openxmlformats.org/officeDocument/2006/relationships/hyperlink" Target="file:///C:\Users\Thomas%20Huet\Desktop\Documentation%20arch&#233;ologique%20li&#233;e%20&#224;%20la%20th&#232;se\Sites.docx" TargetMode="External"/><Relationship Id="rId10119" Type="http://schemas.openxmlformats.org/officeDocument/2006/relationships/hyperlink" Target="file:///C:\Users\Thomas%20Huet\Desktop\Documentation%20arch&#233;ologique%20li&#233;e%20&#224;%20la%20th&#232;se\Cultures.docx" TargetMode="External"/><Relationship Id="rId10533" Type="http://schemas.openxmlformats.org/officeDocument/2006/relationships/hyperlink" Target="file:///C:\Users\Thomas%20Huet\Desktop\Documentation%20arch&#233;ologique%20li&#233;e%20&#224;%20la%20th&#232;se\Cultures.docx" TargetMode="External"/><Relationship Id="rId11931" Type="http://schemas.openxmlformats.org/officeDocument/2006/relationships/hyperlink" Target="file:///C:\Users\Thomas%20Huet\Desktop\Documentation%20arch&#233;ologique%20li&#233;e%20&#224;%20la%20th&#232;se\Sites.docx" TargetMode="External"/><Relationship Id="rId13689" Type="http://schemas.openxmlformats.org/officeDocument/2006/relationships/hyperlink" Target="file:///C:\Users\Thomas%20Huet\Desktop\Documentation%20arch&#233;ologique%20li&#233;e%20&#224;%20la%20th&#232;se\Cultures.docx" TargetMode="External"/><Relationship Id="rId2697" Type="http://schemas.openxmlformats.org/officeDocument/2006/relationships/hyperlink" Target="file:///C:\Users\Thomas%20Huet\Desktop\Documentation%20arch&#233;ologique%20li&#233;e%20&#224;%20la%20th&#232;se\Cultures.docx" TargetMode="External"/><Relationship Id="rId3748" Type="http://schemas.openxmlformats.org/officeDocument/2006/relationships/hyperlink" Target="file:///C:\Users\Thomas%20Huet\Desktop\Documentation%20arch&#233;ologique%20li&#233;e%20&#224;%20la%20th&#232;se\Sites.docx" TargetMode="External"/><Relationship Id="rId6154" Type="http://schemas.openxmlformats.org/officeDocument/2006/relationships/hyperlink" Target="file:///C:\Users\Thomas%20Huet\Desktop\Documentation%20arch&#233;ologique%20li&#233;e%20&#224;%20la%20th&#232;se\Sites.docx" TargetMode="External"/><Relationship Id="rId7205" Type="http://schemas.openxmlformats.org/officeDocument/2006/relationships/hyperlink" Target="file:///C:\Users\Thomas%20Huet\Desktop\Documentation%20arch&#233;ologique%20li&#233;e%20&#224;%20la%20th&#232;se\Cultures.docx" TargetMode="External"/><Relationship Id="rId669" Type="http://schemas.openxmlformats.org/officeDocument/2006/relationships/hyperlink" Target="file:///C:\Users\Thomas%20Huet\Desktop\Documentation%20arch&#233;ologique%20li&#233;e%20&#224;%20la%20th&#232;se\Sites.docx" TargetMode="External"/><Relationship Id="rId1299" Type="http://schemas.openxmlformats.org/officeDocument/2006/relationships/hyperlink" Target="file:///C:\Users\Thomas%20Huet\Desktop\Documentation%20arch&#233;ologique%20li&#233;e%20&#224;%20la%20th&#232;se\Cultures.docx" TargetMode="External"/><Relationship Id="rId5170" Type="http://schemas.openxmlformats.org/officeDocument/2006/relationships/hyperlink" Target="file:///C:\Users\Thomas%20Huet\Desktop\Documentation%20arch&#233;ologique%20li&#233;e%20&#224;%20la%20th&#232;se\Cultures.docx" TargetMode="External"/><Relationship Id="rId6221" Type="http://schemas.openxmlformats.org/officeDocument/2006/relationships/hyperlink" Target="file:///C:\Users\Thomas%20Huet\Desktop\Documentation%20arch&#233;ologique%20li&#233;e%20&#224;%20la%20th&#232;se\Cultures.docx" TargetMode="External"/><Relationship Id="rId9377" Type="http://schemas.openxmlformats.org/officeDocument/2006/relationships/hyperlink" Target="file:///C:\Users\Thomas%20Huet\Desktop\Documentation%20arch&#233;ologique%20li&#233;e%20&#224;%20la%20th&#232;se\Sites.docx" TargetMode="External"/><Relationship Id="rId10600" Type="http://schemas.openxmlformats.org/officeDocument/2006/relationships/hyperlink" Target="file:///C:\Users\Thomas%20Huet\Desktop\Documentation%20arch&#233;ologique%20li&#233;e%20&#224;%20la%20th&#232;se\Cultures.docx" TargetMode="External"/><Relationship Id="rId13756" Type="http://schemas.openxmlformats.org/officeDocument/2006/relationships/hyperlink" Target="file:///C:\Users\Thomas%20Huet\Desktop\Documentation%20arch&#233;ologique%20li&#233;e%20&#224;%20la%20th&#232;se\Sites.docx" TargetMode="External"/><Relationship Id="rId736" Type="http://schemas.openxmlformats.org/officeDocument/2006/relationships/hyperlink" Target="file:///C:\Users\Thomas%20Huet\Desktop\Documentation%20arch&#233;ologique%20li&#233;e%20&#224;%20la%20th&#232;se\Cultures.docx" TargetMode="External"/><Relationship Id="rId1366" Type="http://schemas.openxmlformats.org/officeDocument/2006/relationships/hyperlink" Target="file:///C:\Users\Thomas%20Huet\Desktop\Documentation%20arch&#233;ologique%20li&#233;e%20&#224;%20la%20th&#232;se\Cultures.docx" TargetMode="External"/><Relationship Id="rId2417" Type="http://schemas.openxmlformats.org/officeDocument/2006/relationships/hyperlink" Target="file:///C:\Users\Thomas%20Huet\Desktop\Documentation%20arch&#233;ologique%20li&#233;e%20&#224;%20la%20th&#232;se\Cultures.docx" TargetMode="External"/><Relationship Id="rId2764" Type="http://schemas.openxmlformats.org/officeDocument/2006/relationships/hyperlink" Target="file:///C:\Users\Thomas%20Huet\Desktop\Documentation%20arch&#233;ologique%20li&#233;e%20&#224;%20la%20th&#232;se\Cultures.docx" TargetMode="External"/><Relationship Id="rId3815" Type="http://schemas.openxmlformats.org/officeDocument/2006/relationships/hyperlink" Target="file:///C:\Users\Thomas%20Huet\Desktop\Documentation%20arch&#233;ologique%20li&#233;e%20&#224;%20la%20th&#232;se\Sites.docx" TargetMode="External"/><Relationship Id="rId8393" Type="http://schemas.openxmlformats.org/officeDocument/2006/relationships/hyperlink" Target="file:///C:\Users\Thomas%20Huet\Desktop\Documentation%20arch&#233;ologique%20li&#233;e%20&#224;%20la%20th&#232;se\Sites.docx" TargetMode="External"/><Relationship Id="rId9444" Type="http://schemas.openxmlformats.org/officeDocument/2006/relationships/hyperlink" Target="file:///C:\Users\Thomas%20Huet\Desktop\Documentation%20arch&#233;ologique%20li&#233;e%20&#224;%20la%20th&#232;se\Cultures.docx" TargetMode="External"/><Relationship Id="rId9791" Type="http://schemas.openxmlformats.org/officeDocument/2006/relationships/hyperlink" Target="file:///C:\Users\Thomas%20Huet\Desktop\Documentation%20arch&#233;ologique%20li&#233;e%20&#224;%20la%20th&#232;se\Sites.docx" TargetMode="External"/><Relationship Id="rId12358" Type="http://schemas.openxmlformats.org/officeDocument/2006/relationships/hyperlink" Target="file:///C:\Users\Thomas%20Huet\Desktop\Documentation%20arch&#233;ologique%20li&#233;e%20&#224;%20la%20th&#232;se\Cultures.docx" TargetMode="External"/><Relationship Id="rId12772" Type="http://schemas.openxmlformats.org/officeDocument/2006/relationships/hyperlink" Target="file:///C:\Users\Thomas%20Huet\Desktop\Documentation%20arch&#233;ologique%20li&#233;e%20&#224;%20la%20th&#232;se\Cultures.docx" TargetMode="External"/><Relationship Id="rId13409" Type="http://schemas.openxmlformats.org/officeDocument/2006/relationships/hyperlink" Target="file:///C:\Users\Thomas%20Huet\Desktop\Documentation%20arch&#233;ologique%20li&#233;e%20&#224;%20la%20th&#232;se\Cultures.docx" TargetMode="External"/><Relationship Id="rId13823" Type="http://schemas.openxmlformats.org/officeDocument/2006/relationships/hyperlink" Target="file:///C:\Users\Thomas%20Huet\Desktop\Documentation%20arch&#233;ologique%20li&#233;e%20&#224;%20la%20th&#232;se\Sites.docx" TargetMode="External"/><Relationship Id="rId1019" Type="http://schemas.openxmlformats.org/officeDocument/2006/relationships/hyperlink" Target="file:///C:\Users\Thomas%20Huet\Desktop\Documentation%20arch&#233;ologique%20li&#233;e%20&#224;%20la%20th&#232;se\Sites.docx" TargetMode="External"/><Relationship Id="rId1780" Type="http://schemas.openxmlformats.org/officeDocument/2006/relationships/hyperlink" Target="file:///C:\Users\Thomas%20Huet\Desktop\Documentation%20arch&#233;ologique%20li&#233;e%20&#224;%20la%20th&#232;se\Cultures.docx" TargetMode="External"/><Relationship Id="rId2831" Type="http://schemas.openxmlformats.org/officeDocument/2006/relationships/hyperlink" Target="file:///C:\Users\Thomas%20Huet\Desktop\Documentation%20arch&#233;ologique%20li&#233;e%20&#224;%20la%20th&#232;se\Cultures.docx" TargetMode="External"/><Relationship Id="rId5987" Type="http://schemas.openxmlformats.org/officeDocument/2006/relationships/hyperlink" Target="file:///C:\Users\Thomas%20Huet\Desktop\Documentation%20arch&#233;ologique%20li&#233;e%20&#224;%20la%20th&#232;se\Cultures.docx" TargetMode="External"/><Relationship Id="rId8046" Type="http://schemas.openxmlformats.org/officeDocument/2006/relationships/hyperlink" Target="file:///C:\Users\Thomas%20Huet\Desktop\Documentation%20arch&#233;ologique%20li&#233;e%20&#224;%20la%20th&#232;se\Sites.docx" TargetMode="External"/><Relationship Id="rId11374" Type="http://schemas.openxmlformats.org/officeDocument/2006/relationships/hyperlink" Target="file:///C:\Users\Thomas%20Huet\Desktop\Documentation%20arch&#233;ologique%20li&#233;e%20&#224;%20la%20th&#232;se\Environnement.docx" TargetMode="External"/><Relationship Id="rId12425" Type="http://schemas.openxmlformats.org/officeDocument/2006/relationships/hyperlink" Target="file:///C:\Users\Thomas%20Huet\Desktop\Documentation%20arch&#233;ologique%20li&#233;e%20&#224;%20la%20th&#232;se\Cultures.docx" TargetMode="External"/><Relationship Id="rId72" Type="http://schemas.openxmlformats.org/officeDocument/2006/relationships/hyperlink" Target="file:///C:\Users\Thomas%20Huet\Desktop\Documentation%20arch&#233;ologique%20li&#233;e%20&#224;%20la%20th&#232;se\Sites.docx" TargetMode="External"/><Relationship Id="rId803" Type="http://schemas.openxmlformats.org/officeDocument/2006/relationships/hyperlink" Target="file:///C:\Users\Thomas%20Huet\Desktop\Documentation%20arch&#233;ologique%20li&#233;e%20&#224;%20la%20th&#232;se\Cultures.docx" TargetMode="External"/><Relationship Id="rId1433" Type="http://schemas.openxmlformats.org/officeDocument/2006/relationships/hyperlink" Target="file:///C:\Users\Thomas%20Huet\Desktop\Documentation%20arch&#233;ologique%20li&#233;e%20&#224;%20la%20th&#232;se\Cultures.docx" TargetMode="External"/><Relationship Id="rId4589" Type="http://schemas.openxmlformats.org/officeDocument/2006/relationships/hyperlink" Target="file:///C:\Users\Thomas%20Huet\Desktop\Documentation%20arch&#233;ologique%20li&#233;e%20&#224;%20la%20th&#232;se\Cultures.docx" TargetMode="External"/><Relationship Id="rId8460" Type="http://schemas.openxmlformats.org/officeDocument/2006/relationships/hyperlink" Target="file:///C:\Users\Thomas%20Huet\Desktop\Documentation%20arch&#233;ologique%20li&#233;e%20&#224;%20la%20th&#232;se\Sites.docx" TargetMode="External"/><Relationship Id="rId9511" Type="http://schemas.openxmlformats.org/officeDocument/2006/relationships/hyperlink" Target="file:///C:\Users\Thomas%20Huet\Desktop\Documentation%20arch&#233;ologique%20li&#233;e%20&#224;%20la%20th&#232;se\Sites.docx" TargetMode="External"/><Relationship Id="rId10390" Type="http://schemas.openxmlformats.org/officeDocument/2006/relationships/hyperlink" Target="file:///C:\Users\Thomas%20Huet\Desktop\Documentation%20arch&#233;ologique%20li&#233;e%20&#224;%20la%20th&#232;se\Sites.docx" TargetMode="External"/><Relationship Id="rId11027" Type="http://schemas.openxmlformats.org/officeDocument/2006/relationships/hyperlink" Target="file:///C:\Users\Thomas%20Huet\Desktop\Documentation%20arch&#233;ologique%20li&#233;e%20&#224;%20la%20th&#232;se\Environnement.docx" TargetMode="External"/><Relationship Id="rId11441" Type="http://schemas.openxmlformats.org/officeDocument/2006/relationships/hyperlink" Target="file:///C:\Users\Thomas%20Huet\Desktop\Documentation%20arch&#233;ologique%20li&#233;e%20&#224;%20la%20th&#232;se\Sites.docx" TargetMode="External"/><Relationship Id="rId1500" Type="http://schemas.openxmlformats.org/officeDocument/2006/relationships/hyperlink" Target="file:///C:\Users\Thomas%20Huet\Desktop\Documentation%20arch&#233;ologique%20li&#233;e%20&#224;%20la%20th&#232;se\Cultures.docx" TargetMode="External"/><Relationship Id="rId4656" Type="http://schemas.openxmlformats.org/officeDocument/2006/relationships/hyperlink" Target="file:///C:\Users\Thomas%20Huet\Desktop\Documentation%20arch&#233;ologique%20li&#233;e%20&#224;%20la%20th&#232;se\Cultures.docx" TargetMode="External"/><Relationship Id="rId5707" Type="http://schemas.openxmlformats.org/officeDocument/2006/relationships/hyperlink" Target="file:///C:\Users\Thomas%20Huet\Desktop\Documentation%20arch&#233;ologique%20li&#233;e%20&#224;%20la%20th&#232;se\Cultures.docx" TargetMode="External"/><Relationship Id="rId7062" Type="http://schemas.openxmlformats.org/officeDocument/2006/relationships/hyperlink" Target="file:///C:\Users\Thomas%20Huet\Desktop\Documentation%20arch&#233;ologique%20li&#233;e%20&#224;%20la%20th&#232;se\Cultures.docx" TargetMode="External"/><Relationship Id="rId8113" Type="http://schemas.openxmlformats.org/officeDocument/2006/relationships/hyperlink" Target="file:///C:\Users\Thomas%20Huet\Desktop\Documentation%20arch&#233;ologique%20li&#233;e%20&#224;%20la%20th&#232;se\Sites.docx" TargetMode="External"/><Relationship Id="rId10043" Type="http://schemas.openxmlformats.org/officeDocument/2006/relationships/hyperlink" Target="file:///C:\Users\Thomas%20Huet\Desktop\Documentation%20arch&#233;ologique%20li&#233;e%20&#224;%20la%20th&#232;se\Sites.docx" TargetMode="External"/><Relationship Id="rId13199" Type="http://schemas.openxmlformats.org/officeDocument/2006/relationships/hyperlink" Target="file:///C:\Users\Thomas%20Huet\Desktop\Documentation%20arch&#233;ologique%20li&#233;e%20&#224;%20la%20th&#232;se\Sites.docx" TargetMode="External"/><Relationship Id="rId3258" Type="http://schemas.openxmlformats.org/officeDocument/2006/relationships/hyperlink" Target="file:///C:\Users\Thomas%20Huet\Desktop\Documentation%20arch&#233;ologique%20li&#233;e%20&#224;%20la%20th&#232;se\Cultures.docx" TargetMode="External"/><Relationship Id="rId3672" Type="http://schemas.openxmlformats.org/officeDocument/2006/relationships/hyperlink" Target="file:///C:\Users\Thomas%20Huet\Desktop\Documentation%20arch&#233;ologique%20li&#233;e%20&#224;%20la%20th&#232;se\Cultures.docx" TargetMode="External"/><Relationship Id="rId4309" Type="http://schemas.openxmlformats.org/officeDocument/2006/relationships/hyperlink" Target="file:///C:\Users\Thomas%20Huet\Desktop\Documentation%20arch&#233;ologique%20li&#233;e%20&#224;%20la%20th&#232;se\Cultures.docx" TargetMode="External"/><Relationship Id="rId4723" Type="http://schemas.openxmlformats.org/officeDocument/2006/relationships/hyperlink" Target="file:///C:\Users\Thomas%20Huet\Desktop\Documentation%20arch&#233;ologique%20li&#233;e%20&#224;%20la%20th&#232;se\Cultures.docx" TargetMode="External"/><Relationship Id="rId7879" Type="http://schemas.openxmlformats.org/officeDocument/2006/relationships/hyperlink" Target="file:///C:\Users\Thomas%20Huet\Desktop\Documentation%20arch&#233;ologique%20li&#233;e%20&#224;%20la%20th&#232;se\Sites.docx" TargetMode="External"/><Relationship Id="rId10110" Type="http://schemas.openxmlformats.org/officeDocument/2006/relationships/hyperlink" Target="file:///C:\Users\Thomas%20Huet\Desktop\Documentation%20arch&#233;ologique%20li&#233;e%20&#224;%20la%20th&#232;se\Sites.docx" TargetMode="External"/><Relationship Id="rId13266" Type="http://schemas.openxmlformats.org/officeDocument/2006/relationships/hyperlink" Target="file:///C:\Users\Thomas%20Huet\Desktop\Documentation%20arch&#233;ologique%20li&#233;e%20&#224;%20la%20th&#232;se\Sites.docx" TargetMode="External"/><Relationship Id="rId14317" Type="http://schemas.openxmlformats.org/officeDocument/2006/relationships/hyperlink" Target="file:///C:\Users\Thomas%20Huet\Desktop\Documentation%20arch&#233;ologique%20li&#233;e%20&#224;%20la%20th&#232;se\Sites.docx" TargetMode="External"/><Relationship Id="rId179" Type="http://schemas.openxmlformats.org/officeDocument/2006/relationships/hyperlink" Target="Sites.docx" TargetMode="External"/><Relationship Id="rId593" Type="http://schemas.openxmlformats.org/officeDocument/2006/relationships/hyperlink" Target="file:///C:\Users\Thomas%20Huet\Desktop\Documentation%20arch&#233;ologique%20li&#233;e%20&#224;%20la%20th&#232;se\Cultures.docx" TargetMode="External"/><Relationship Id="rId2274" Type="http://schemas.openxmlformats.org/officeDocument/2006/relationships/hyperlink" Target="file:///C:\Users\Thomas%20Huet\Desktop\Documentation%20arch&#233;ologique%20li&#233;e%20&#224;%20la%20th&#232;se\Cultures.docx" TargetMode="External"/><Relationship Id="rId3325" Type="http://schemas.openxmlformats.org/officeDocument/2006/relationships/hyperlink" Target="file:///C:\Users\Thomas%20Huet\Desktop\Documentation%20arch&#233;ologique%20li&#233;e%20&#224;%20la%20th&#232;se\Sites.docx" TargetMode="External"/><Relationship Id="rId12282" Type="http://schemas.openxmlformats.org/officeDocument/2006/relationships/hyperlink" Target="file:///C:\Users\Thomas%20Huet\Desktop\Documentation%20arch&#233;ologique%20li&#233;e%20&#224;%20la%20th&#232;se\Sites.docx" TargetMode="External"/><Relationship Id="rId13680" Type="http://schemas.openxmlformats.org/officeDocument/2006/relationships/hyperlink" Target="file:///C:\Users\Thomas%20Huet\Desktop\Documentation%20arch&#233;ologique%20li&#233;e%20&#224;%20la%20th&#232;se\Sites.docx" TargetMode="External"/><Relationship Id="rId246" Type="http://schemas.openxmlformats.org/officeDocument/2006/relationships/hyperlink" Target="file:///C:\Users\Thomas%20Huet\Desktop\Documentation%20arch&#233;ologique%20li&#233;e%20&#224;%20la%20th&#232;se\Cultures.docx" TargetMode="External"/><Relationship Id="rId660" Type="http://schemas.openxmlformats.org/officeDocument/2006/relationships/hyperlink" Target="file:///C:\Users\Thomas%20Huet\Desktop\Documentation%20arch&#233;ologique%20li&#233;e%20&#224;%20la%20th&#232;se\Cultures.docx" TargetMode="External"/><Relationship Id="rId1290" Type="http://schemas.openxmlformats.org/officeDocument/2006/relationships/hyperlink" Target="file:///C:\Users\Thomas%20Huet\Desktop\Documentation%20arch&#233;ologique%20li&#233;e%20&#224;%20la%20th&#232;se\Cultures.docx" TargetMode="External"/><Relationship Id="rId2341" Type="http://schemas.openxmlformats.org/officeDocument/2006/relationships/hyperlink" Target="file:///C:\Users\Thomas%20Huet\Desktop\Documentation%20arch&#233;ologique%20li&#233;e%20&#224;%20la%20th&#232;se\Cultures.docx" TargetMode="External"/><Relationship Id="rId5497" Type="http://schemas.openxmlformats.org/officeDocument/2006/relationships/hyperlink" Target="file:///C:\Users\Thomas%20Huet\Desktop\Documentation%20arch&#233;ologique%20li&#233;e%20&#224;%20la%20th&#232;se\Sites.docx" TargetMode="External"/><Relationship Id="rId6548" Type="http://schemas.openxmlformats.org/officeDocument/2006/relationships/hyperlink" Target="file:///C:\Users\Thomas%20Huet\Desktop\Documentation%20arch&#233;ologique%20li&#233;e%20&#224;%20la%20th&#232;se\Sites.docx" TargetMode="External"/><Relationship Id="rId6895" Type="http://schemas.openxmlformats.org/officeDocument/2006/relationships/hyperlink" Target="file:///C:\Users\Thomas%20Huet\Desktop\Documentation%20arch&#233;ologique%20li&#233;e%20&#224;%20la%20th&#232;se\Cultures.docx" TargetMode="External"/><Relationship Id="rId7946" Type="http://schemas.openxmlformats.org/officeDocument/2006/relationships/hyperlink" Target="file:///C:\Users\Thomas%20Huet\Desktop\Documentation%20arch&#233;ologique%20li&#233;e%20&#224;%20la%20th&#232;se\Cultures.docx" TargetMode="External"/><Relationship Id="rId10927" Type="http://schemas.openxmlformats.org/officeDocument/2006/relationships/hyperlink" Target="file:///C:\Users\Thomas%20Huet\Desktop\Documentation%20arch&#233;ologique%20li&#233;e%20&#224;%20la%20th&#232;se\Sites.docx" TargetMode="External"/><Relationship Id="rId13333" Type="http://schemas.openxmlformats.org/officeDocument/2006/relationships/hyperlink" Target="file:///C:\Users\Thomas%20Huet\Desktop\Documentation%20arch&#233;ologique%20li&#233;e%20&#224;%20la%20th&#232;se\Sites.docx" TargetMode="External"/><Relationship Id="rId313" Type="http://schemas.openxmlformats.org/officeDocument/2006/relationships/hyperlink" Target="file:///C:\Users\Thomas%20Huet\Desktop\Documentation%20arch&#233;ologique%20li&#233;e%20&#224;%20la%20th&#232;se\Cultures.docx" TargetMode="External"/><Relationship Id="rId4099" Type="http://schemas.openxmlformats.org/officeDocument/2006/relationships/hyperlink" Target="file:///C:\Users\Thomas%20Huet\Desktop\Documentation%20arch&#233;ologique%20li&#233;e%20&#224;%20la%20th&#232;se\Cultures.docx" TargetMode="External"/><Relationship Id="rId6962" Type="http://schemas.openxmlformats.org/officeDocument/2006/relationships/hyperlink" Target="file:///C:\Users\Thomas%20Huet\Desktop\Documentation%20arch&#233;ologique%20li&#233;e%20&#224;%20la%20th&#232;se\Sites.docx" TargetMode="External"/><Relationship Id="rId9021" Type="http://schemas.openxmlformats.org/officeDocument/2006/relationships/hyperlink" Target="file:///C:\Users\Thomas%20Huet\Desktop\Documentation%20arch&#233;ologique%20li&#233;e%20&#224;%20la%20th&#232;se\Cultures.docx" TargetMode="External"/><Relationship Id="rId13400" Type="http://schemas.openxmlformats.org/officeDocument/2006/relationships/hyperlink" Target="file:///C:\Users\Thomas%20Huet\Desktop\Documentation%20arch&#233;ologique%20li&#233;e%20&#224;%20la%20th&#232;se\Sites.docx" TargetMode="External"/><Relationship Id="rId5564" Type="http://schemas.openxmlformats.org/officeDocument/2006/relationships/hyperlink" Target="file:///C:\Users\Thomas%20Huet\Desktop\Documentation%20arch&#233;ologique%20li&#233;e%20&#224;%20la%20th&#232;se\Objets.docx" TargetMode="External"/><Relationship Id="rId6615" Type="http://schemas.openxmlformats.org/officeDocument/2006/relationships/hyperlink" Target="Sites.docx" TargetMode="External"/><Relationship Id="rId12002" Type="http://schemas.openxmlformats.org/officeDocument/2006/relationships/hyperlink" Target="file:///C:\Users\Thomas%20Huet\Desktop\Documentation%20arch&#233;ologique%20li&#233;e%20&#224;%20la%20th&#232;se\Sites.docx" TargetMode="External"/><Relationship Id="rId1010" Type="http://schemas.openxmlformats.org/officeDocument/2006/relationships/hyperlink" Target="file:///C:\Users\Thomas%20Huet\Desktop\Documentation%20arch&#233;ologique%20li&#233;e%20&#224;%20la%20th&#232;se\Cultures.docx" TargetMode="External"/><Relationship Id="rId4166" Type="http://schemas.openxmlformats.org/officeDocument/2006/relationships/hyperlink" Target="file:///C:\Users\Thomas%20Huet\Desktop\Documentation%20arch&#233;ologique%20li&#233;e%20&#224;%20la%20th&#232;se\Cultures.docx" TargetMode="External"/><Relationship Id="rId4580" Type="http://schemas.openxmlformats.org/officeDocument/2006/relationships/hyperlink" Target="file:///C:\Users\Thomas%20Huet\Desktop\Documentation%20arch&#233;ologique%20li&#233;e%20&#224;%20la%20th&#232;se\Cultures.docx" TargetMode="External"/><Relationship Id="rId5217" Type="http://schemas.openxmlformats.org/officeDocument/2006/relationships/hyperlink" Target="file:///C:\Users\Thomas%20Huet\Desktop\Documentation%20arch&#233;ologique%20li&#233;e%20&#224;%20la%20th&#232;se\Cultures.docx" TargetMode="External"/><Relationship Id="rId5631" Type="http://schemas.openxmlformats.org/officeDocument/2006/relationships/hyperlink" Target="file:///C:\Users\Thomas%20Huet\Desktop\Documentation%20arch&#233;ologique%20li&#233;e%20&#224;%20la%20th&#232;se\Cultures.docx" TargetMode="External"/><Relationship Id="rId8787" Type="http://schemas.openxmlformats.org/officeDocument/2006/relationships/hyperlink" Target="file:///C:\Users\Thomas%20Huet\Desktop\Documentation%20arch&#233;ologique%20li&#233;e%20&#224;%20la%20th&#232;se\Cultures.docx" TargetMode="External"/><Relationship Id="rId9838" Type="http://schemas.openxmlformats.org/officeDocument/2006/relationships/hyperlink" Target="file:///C:\Users\Thomas%20Huet\Desktop\Documentation%20arch&#233;ologique%20li&#233;e%20&#224;%20la%20th&#232;se\Cultures.docx" TargetMode="External"/><Relationship Id="rId11768" Type="http://schemas.openxmlformats.org/officeDocument/2006/relationships/hyperlink" Target="file:///C:\Users\Thomas%20Huet\Desktop\Documentation%20arch&#233;ologique%20li&#233;e%20&#224;%20la%20th&#232;se\Sites.docx" TargetMode="External"/><Relationship Id="rId14174" Type="http://schemas.openxmlformats.org/officeDocument/2006/relationships/hyperlink" Target="file:///C:\Users\Thomas%20Huet\Desktop\Documentation%20arch&#233;ologique%20li&#233;e%20&#224;%20la%20th&#232;se\Sites.docx" TargetMode="External"/><Relationship Id="rId1827" Type="http://schemas.openxmlformats.org/officeDocument/2006/relationships/hyperlink" Target="file:///C:\Users\Thomas%20Huet\Desktop\Documentation%20arch&#233;ologique%20li&#233;e%20&#224;%20la%20th&#232;se\Cultures.docx" TargetMode="External"/><Relationship Id="rId7389" Type="http://schemas.openxmlformats.org/officeDocument/2006/relationships/hyperlink" Target="file:///C:\Users\Thomas%20Huet\Desktop\Documentation%20arch&#233;ologique%20li&#233;e%20&#224;%20la%20th&#232;se\Cultures.docx" TargetMode="External"/><Relationship Id="rId12819" Type="http://schemas.openxmlformats.org/officeDocument/2006/relationships/hyperlink" Target="file:///C:\Users\Thomas%20Huet\Desktop\Documentation%20arch&#233;ologique%20li&#233;e%20&#224;%20la%20th&#232;se\Cultures.docx" TargetMode="External"/><Relationship Id="rId13190" Type="http://schemas.openxmlformats.org/officeDocument/2006/relationships/hyperlink" Target="file:///C:\Users\Thomas%20Huet\Desktop\Documentation%20arch&#233;ologique%20li&#233;e%20&#224;%20la%20th&#232;se\Sites.docx" TargetMode="External"/><Relationship Id="rId14241" Type="http://schemas.openxmlformats.org/officeDocument/2006/relationships/hyperlink" Target="file:///C:\Users\Thomas%20Huet\Desktop\Documentation%20arch&#233;ologique%20li&#233;e%20&#224;%20la%20th&#232;se\Sites.docx" TargetMode="External"/><Relationship Id="rId3999" Type="http://schemas.openxmlformats.org/officeDocument/2006/relationships/hyperlink" Target="file:///C:\Users\Thomas%20Huet\Desktop\Documentation%20arch&#233;ologique%20li&#233;e%20&#224;%20la%20th&#232;se\Cultures.docx" TargetMode="External"/><Relationship Id="rId4300" Type="http://schemas.openxmlformats.org/officeDocument/2006/relationships/hyperlink" Target="file:///C:\Users\Thomas%20Huet\Desktop\Documentation%20arch&#233;ologique%20li&#233;e%20&#224;%20la%20th&#232;se\Cultures.docx" TargetMode="External"/><Relationship Id="rId170" Type="http://schemas.openxmlformats.org/officeDocument/2006/relationships/hyperlink" Target="file:///C:\Users\Thomas%20Huet\Desktop\Documentation%20arch&#233;ologique%20li&#233;e%20&#224;%20la%20th&#232;se\Analyses%20Statistiques.docx" TargetMode="External"/><Relationship Id="rId6472" Type="http://schemas.openxmlformats.org/officeDocument/2006/relationships/hyperlink" Target="file:///C:\Users\Thomas%20Huet\Desktop\Documentation%20arch&#233;ologique%20li&#233;e%20&#224;%20la%20th&#232;se\Sites.docx" TargetMode="External"/><Relationship Id="rId7523" Type="http://schemas.openxmlformats.org/officeDocument/2006/relationships/hyperlink" Target="file:///C:\Users\Thomas%20Huet\Desktop\Documentation%20arch&#233;ologique%20li&#233;e%20&#224;%20la%20th&#232;se\Sites.docx" TargetMode="External"/><Relationship Id="rId7870" Type="http://schemas.openxmlformats.org/officeDocument/2006/relationships/hyperlink" Target="file:///C:\Users\Thomas%20Huet\Desktop\Documentation%20arch&#233;ologique%20li&#233;e%20&#224;%20la%20th&#232;se\Cultures.docx" TargetMode="External"/><Relationship Id="rId8921" Type="http://schemas.openxmlformats.org/officeDocument/2006/relationships/hyperlink" Target="file:///C:\Users\Thomas%20Huet\Desktop\Documentation%20arch&#233;ologique%20li&#233;e%20&#224;%20la%20th&#232;se\Sites.docx" TargetMode="External"/><Relationship Id="rId10851" Type="http://schemas.openxmlformats.org/officeDocument/2006/relationships/hyperlink" Target="file:///C:\Users\Thomas%20Huet\Desktop\Documentation%20arch&#233;ologique%20li&#233;e%20&#224;%20la%20th&#232;se\Sites.docx" TargetMode="External"/><Relationship Id="rId11902" Type="http://schemas.openxmlformats.org/officeDocument/2006/relationships/hyperlink" Target="file:///C:\Users\Thomas%20Huet\Desktop\Documentation%20arch&#233;ologique%20li&#233;e%20&#224;%20la%20th&#232;se\Cultures.docx" TargetMode="External"/><Relationship Id="rId5074" Type="http://schemas.openxmlformats.org/officeDocument/2006/relationships/hyperlink" Target="file:///C:\Users\Thomas%20Huet\Desktop\Documentation%20arch&#233;ologique%20li&#233;e%20&#224;%20la%20th&#232;se\Cultures.docx" TargetMode="External"/><Relationship Id="rId6125" Type="http://schemas.openxmlformats.org/officeDocument/2006/relationships/hyperlink" Target="file:///C:\Users\Thomas%20Huet\Desktop\Documentation%20arch&#233;ologique%20li&#233;e%20&#224;%20la%20th&#232;se\Cultures.docx" TargetMode="External"/><Relationship Id="rId10504" Type="http://schemas.openxmlformats.org/officeDocument/2006/relationships/hyperlink" Target="file:///C:\Users\Thomas%20Huet\Desktop\Documentation%20arch&#233;ologique%20li&#233;e%20&#224;%20la%20th&#232;se\Sites.docx" TargetMode="External"/><Relationship Id="rId8297" Type="http://schemas.openxmlformats.org/officeDocument/2006/relationships/hyperlink" Target="file:///C:\Users\Thomas%20Huet\Desktop\Documentation%20arch&#233;ologique%20li&#233;e%20&#224;%20la%20th&#232;se\Cultures.docx" TargetMode="External"/><Relationship Id="rId9695" Type="http://schemas.openxmlformats.org/officeDocument/2006/relationships/hyperlink" Target="file:///C:\Users\Thomas%20Huet\Desktop\Documentation%20arch&#233;ologique%20li&#233;e%20&#224;%20la%20th&#232;se\Cultures.docx" TargetMode="External"/><Relationship Id="rId12676" Type="http://schemas.openxmlformats.org/officeDocument/2006/relationships/hyperlink" Target="file:///C:\Users\Thomas%20Huet\Desktop\Documentation%20arch&#233;ologique%20li&#233;e%20&#224;%20la%20th&#232;se\Sites.docx" TargetMode="External"/><Relationship Id="rId13727" Type="http://schemas.openxmlformats.org/officeDocument/2006/relationships/hyperlink" Target="file:///C:\Users\Thomas%20Huet\Desktop\Documentation%20arch&#233;ologique%20li&#233;e%20&#224;%20la%20th&#232;se\Sites.docx" TargetMode="External"/><Relationship Id="rId1684" Type="http://schemas.openxmlformats.org/officeDocument/2006/relationships/hyperlink" Target="file:///C:\Users\Thomas%20Huet\Desktop\Documentation%20arch&#233;ologique%20li&#233;e%20&#224;%20la%20th&#232;se\Cultures.docx" TargetMode="External"/><Relationship Id="rId2735" Type="http://schemas.openxmlformats.org/officeDocument/2006/relationships/hyperlink" Target="file:///C:\Users\Thomas%20Huet\Desktop\Documentation%20arch&#233;ologique%20li&#233;e%20&#224;%20la%20th&#232;se\Cultures.docx" TargetMode="External"/><Relationship Id="rId9348" Type="http://schemas.openxmlformats.org/officeDocument/2006/relationships/hyperlink" Target="file:///C:\Users\Thomas%20Huet\Desktop\Documentation%20arch&#233;ologique%20li&#233;e%20&#224;%20la%20th&#232;se\Sites.docx" TargetMode="External"/><Relationship Id="rId11278" Type="http://schemas.openxmlformats.org/officeDocument/2006/relationships/hyperlink" Target="file:///C:\Users\Thomas%20Huet\Desktop\Documentation%20arch&#233;ologique%20li&#233;e%20&#224;%20la%20th&#232;se\Cultures.docx" TargetMode="External"/><Relationship Id="rId12329" Type="http://schemas.openxmlformats.org/officeDocument/2006/relationships/hyperlink" Target="file:///C:\Users\Thomas%20Huet\Desktop\Documentation%20arch&#233;ologique%20li&#233;e%20&#224;%20la%20th&#232;se\Cultures.docx" TargetMode="External"/><Relationship Id="rId707" Type="http://schemas.openxmlformats.org/officeDocument/2006/relationships/hyperlink" Target="file:///C:\Users\Thomas%20Huet\Desktop\Documentation%20arch&#233;ologique%20li&#233;e%20&#224;%20la%20th&#232;se\Sites.docx" TargetMode="External"/><Relationship Id="rId1337" Type="http://schemas.openxmlformats.org/officeDocument/2006/relationships/hyperlink" Target="file:///C:\Users\Thomas%20Huet\Desktop\Documentation%20arch&#233;ologique%20li&#233;e%20&#224;%20la%20th&#232;se\Cultures.docx" TargetMode="External"/><Relationship Id="rId5958" Type="http://schemas.openxmlformats.org/officeDocument/2006/relationships/hyperlink" Target="file:///C:\Users\Thomas%20Huet\Desktop\Documentation%20arch&#233;ologique%20li&#233;e%20&#224;%20la%20th&#232;se\Cultures.docx" TargetMode="External"/><Relationship Id="rId43" Type="http://schemas.openxmlformats.org/officeDocument/2006/relationships/hyperlink" Target="file:///C:\Users\Thomas%20Huet\Desktop\Documentation%20arch&#233;ologique%20li&#233;e%20&#224;%20la%20th&#232;se\Sites.docx" TargetMode="External"/><Relationship Id="rId7380" Type="http://schemas.openxmlformats.org/officeDocument/2006/relationships/hyperlink" Target="file:///C:\Users\Thomas%20Huet\Desktop\Documentation%20arch&#233;ologique%20li&#233;e%20&#224;%20la%20th&#232;se\Cultures.docx" TargetMode="External"/><Relationship Id="rId8431" Type="http://schemas.openxmlformats.org/officeDocument/2006/relationships/hyperlink" Target="Cultures.docx" TargetMode="External"/><Relationship Id="rId10361" Type="http://schemas.openxmlformats.org/officeDocument/2006/relationships/hyperlink" Target="file:///C:\Users\Thomas%20Huet\Desktop\Documentation%20arch&#233;ologique%20li&#233;e%20&#224;%20la%20th&#232;se\Sites.docx" TargetMode="External"/><Relationship Id="rId12810" Type="http://schemas.openxmlformats.org/officeDocument/2006/relationships/hyperlink" Target="Sites.docx" TargetMode="External"/><Relationship Id="rId7033" Type="http://schemas.openxmlformats.org/officeDocument/2006/relationships/hyperlink" Target="file:///C:\Users\Thomas%20Huet\Desktop\Documentation%20arch&#233;ologique%20li&#233;e%20&#224;%20la%20th&#232;se\Sites.docx" TargetMode="External"/><Relationship Id="rId10014" Type="http://schemas.openxmlformats.org/officeDocument/2006/relationships/hyperlink" Target="file:///C:\Users\Thomas%20Huet\Desktop\Documentation%20arch&#233;ologique%20li&#233;e%20&#224;%20la%20th&#232;se\Cultures.docx" TargetMode="External"/><Relationship Id="rId11412" Type="http://schemas.openxmlformats.org/officeDocument/2006/relationships/hyperlink" Target="file:///C:\Users\Thomas%20Huet\Desktop\Documentation%20arch&#233;ologique%20li&#233;e%20&#224;%20la%20th&#232;se\Sites.docx" TargetMode="External"/><Relationship Id="rId3990" Type="http://schemas.openxmlformats.org/officeDocument/2006/relationships/hyperlink" Target="file:///C:\Users\Thomas%20Huet\Desktop\Documentation%20arch&#233;ologique%20li&#233;e%20&#224;%20la%20th&#232;se\Cultures.docx" TargetMode="External"/><Relationship Id="rId13584" Type="http://schemas.openxmlformats.org/officeDocument/2006/relationships/hyperlink" Target="file:///C:\Users\Thomas%20Huet\Desktop\Documentation%20arch&#233;ologique%20li&#233;e%20&#224;%20la%20th&#232;se\Cultures.docx" TargetMode="External"/><Relationship Id="rId1194" Type="http://schemas.openxmlformats.org/officeDocument/2006/relationships/hyperlink" Target="file:///C:\Users\Thomas%20Huet\Desktop\Documentation%20arch&#233;ologique%20li&#233;e%20&#224;%20la%20th&#232;se\Cultures.docx" TargetMode="External"/><Relationship Id="rId2592" Type="http://schemas.openxmlformats.org/officeDocument/2006/relationships/hyperlink" Target="file:///C:\Users\Thomas%20Huet\Desktop\Documentation%20arch&#233;ologique%20li&#233;e%20&#224;%20la%20th&#232;se\Cultures.docx" TargetMode="External"/><Relationship Id="rId3643" Type="http://schemas.openxmlformats.org/officeDocument/2006/relationships/hyperlink" Target="file:///C:\Users\Thomas%20Huet\Desktop\Documentation%20arch&#233;ologique%20li&#233;e%20&#224;%20la%20th&#232;se\Sites.docx" TargetMode="External"/><Relationship Id="rId12186" Type="http://schemas.openxmlformats.org/officeDocument/2006/relationships/hyperlink" Target="file:///C:\Users\Thomas%20Huet\Desktop\Documentation%20arch&#233;ologique%20li&#233;e%20&#224;%20la%20th&#232;se\Cultures.docx" TargetMode="External"/><Relationship Id="rId13237" Type="http://schemas.openxmlformats.org/officeDocument/2006/relationships/hyperlink" Target="file:///C:\Users\Thomas%20Huet\Desktop\Documentation%20arch&#233;ologique%20li&#233;e%20&#224;%20la%20th&#232;se\Cultures.docx" TargetMode="External"/><Relationship Id="rId217" Type="http://schemas.openxmlformats.org/officeDocument/2006/relationships/hyperlink" Target="file:///C:\Users\Thomas%20Huet\Desktop\Documentation%20arch&#233;ologique%20li&#233;e%20&#224;%20la%20th&#232;se\Sites.docx" TargetMode="External"/><Relationship Id="rId564" Type="http://schemas.openxmlformats.org/officeDocument/2006/relationships/hyperlink" Target="file:///C:\Users\Thomas%20Huet\Desktop\Documentation%20arch&#233;ologique%20li&#233;e%20&#224;%20la%20th&#232;se\Cultures.docx" TargetMode="External"/><Relationship Id="rId2245" Type="http://schemas.openxmlformats.org/officeDocument/2006/relationships/hyperlink" Target="file:///C:\Users\Thomas%20Huet\Desktop\Documentation%20arch&#233;ologique%20li&#233;e%20&#224;%20la%20th&#232;se\Cultures.docx" TargetMode="External"/><Relationship Id="rId6866" Type="http://schemas.openxmlformats.org/officeDocument/2006/relationships/hyperlink" Target="file:///C:\Users\Thomas%20Huet\Desktop\Documentation%20arch&#233;ologique%20li&#233;e%20&#224;%20la%20th&#232;se\Sites.docx" TargetMode="External"/><Relationship Id="rId7917" Type="http://schemas.openxmlformats.org/officeDocument/2006/relationships/hyperlink" Target="file:///C:\Users\Thomas%20Huet\Desktop\Documentation%20arch&#233;ologique%20li&#233;e%20&#224;%20la%20th&#232;se\Cultures.docx" TargetMode="External"/><Relationship Id="rId5468" Type="http://schemas.openxmlformats.org/officeDocument/2006/relationships/hyperlink" Target="file:///C:\Users\Thomas%20Huet\Desktop\Documentation%20arch&#233;ologique%20li&#233;e%20&#224;%20la%20th&#232;se\Cultures.docx" TargetMode="External"/><Relationship Id="rId6519" Type="http://schemas.openxmlformats.org/officeDocument/2006/relationships/hyperlink" Target="file:///C:\Users\Thomas%20Huet\Desktop\Documentation%20arch&#233;ologique%20li&#233;e%20&#224;%20la%20th&#232;se\Cultures.docx" TargetMode="External"/><Relationship Id="rId12320" Type="http://schemas.openxmlformats.org/officeDocument/2006/relationships/hyperlink" Target="file:///C:\Users\Thomas%20Huet\Desktop\Documentation%20arch&#233;ologique%20li&#233;e%20&#224;%20la%20th&#232;se\Sites.docx" TargetMode="External"/><Relationship Id="rId14492" Type="http://schemas.openxmlformats.org/officeDocument/2006/relationships/hyperlink" Target="file:///C:\Users\Thomas%20Huet\Desktop\Documentation%20arch&#233;ologique%20li&#233;e%20&#224;%20la%20th&#232;se\Sites.docx" TargetMode="External"/><Relationship Id="rId4551" Type="http://schemas.openxmlformats.org/officeDocument/2006/relationships/hyperlink" Target="file:///C:\Users\Thomas%20Huet\Desktop\Documentation%20arch&#233;ologique%20li&#233;e%20&#224;%20la%20th&#232;se\Sites.docx" TargetMode="External"/><Relationship Id="rId13094" Type="http://schemas.openxmlformats.org/officeDocument/2006/relationships/hyperlink" Target="Sites.docx" TargetMode="External"/><Relationship Id="rId14145" Type="http://schemas.openxmlformats.org/officeDocument/2006/relationships/hyperlink" Target="file:///C:\Users\Thomas%20Huet\Desktop\Documentation%20arch&#233;ologique%20li&#233;e%20&#224;%20la%20th&#232;se\Sites.docx" TargetMode="External"/><Relationship Id="rId3153" Type="http://schemas.openxmlformats.org/officeDocument/2006/relationships/hyperlink" Target="file:///C:\Users\Thomas%20Huet\Desktop\Documentation%20arch&#233;ologique%20li&#233;e%20&#224;%20la%20th&#232;se\Cultures.docx" TargetMode="External"/><Relationship Id="rId4204" Type="http://schemas.openxmlformats.org/officeDocument/2006/relationships/hyperlink" Target="file:///C:\Users\Thomas%20Huet\Desktop\Documentation%20arch&#233;ologique%20li&#233;e%20&#224;%20la%20th&#232;se\Cultures.docx" TargetMode="External"/><Relationship Id="rId5602" Type="http://schemas.openxmlformats.org/officeDocument/2006/relationships/hyperlink" Target="file:///C:\Users\Thomas%20Huet\Desktop\Documentation%20arch&#233;ologique%20li&#233;e%20&#224;%20la%20th&#232;se\Cultures.docx" TargetMode="External"/><Relationship Id="rId7774" Type="http://schemas.openxmlformats.org/officeDocument/2006/relationships/hyperlink" Target="file:///C:\Users\Thomas%20Huet\Desktop\Documentation%20arch&#233;ologique%20li&#233;e%20&#224;%20la%20th&#232;se\Sites.docx" TargetMode="External"/><Relationship Id="rId8825" Type="http://schemas.openxmlformats.org/officeDocument/2006/relationships/hyperlink" Target="file:///C:\Users\Thomas%20Huet\Desktop\Documentation%20arch&#233;ologique%20li&#233;e%20&#224;%20la%20th&#232;se\Cultures.docx" TargetMode="External"/><Relationship Id="rId10755" Type="http://schemas.openxmlformats.org/officeDocument/2006/relationships/hyperlink" Target="file:///C:\Users\Thomas%20Huet\Desktop\Documentation%20arch&#233;ologique%20li&#233;e%20&#224;%20la%20th&#232;se\Cultures.docx" TargetMode="External"/><Relationship Id="rId11806" Type="http://schemas.openxmlformats.org/officeDocument/2006/relationships/hyperlink" Target="file:///C:\Users\Thomas%20Huet\Desktop\Documentation%20arch&#233;ologique%20li&#233;e%20&#224;%20la%20th&#232;se\Cultures.docx" TargetMode="External"/><Relationship Id="rId6029" Type="http://schemas.openxmlformats.org/officeDocument/2006/relationships/hyperlink" Target="file:///C:\Users\Thomas%20Huet\Desktop\Documentation%20arch&#233;ologique%20li&#233;e%20&#224;%20la%20th&#232;se\Sites.docx" TargetMode="External"/><Relationship Id="rId6376" Type="http://schemas.openxmlformats.org/officeDocument/2006/relationships/hyperlink" Target="file:///C:\Users\Thomas%20Huet\Desktop\Documentation%20arch&#233;ologique%20li&#233;e%20&#224;%20la%20th&#232;se\Cultures.docx" TargetMode="External"/><Relationship Id="rId7427" Type="http://schemas.openxmlformats.org/officeDocument/2006/relationships/hyperlink" Target="file:///C:\Users\Thomas%20Huet\Desktop\Documentation%20arch&#233;ologique%20li&#233;e%20&#224;%20la%20th&#232;se\Sites.docx" TargetMode="External"/><Relationship Id="rId10408" Type="http://schemas.openxmlformats.org/officeDocument/2006/relationships/hyperlink" Target="file:///C:\Users\Thomas%20Huet\Desktop\Documentation%20arch&#233;ologique%20li&#233;e%20&#224;%20la%20th&#232;se\Sites.docx" TargetMode="External"/><Relationship Id="rId13978" Type="http://schemas.openxmlformats.org/officeDocument/2006/relationships/hyperlink" Target="file:///C:\Users\Thomas%20Huet\Desktop\Documentation%20arch&#233;ologique%20li&#233;e%20&#224;%20la%20th&#232;se\Sites.docx" TargetMode="External"/><Relationship Id="rId2986" Type="http://schemas.openxmlformats.org/officeDocument/2006/relationships/hyperlink" Target="file:///C:\Users\Thomas%20Huet\Desktop\Documentation%20arch&#233;ologique%20li&#233;e%20&#224;%20la%20th&#232;se\Sites.docx" TargetMode="External"/><Relationship Id="rId9599" Type="http://schemas.openxmlformats.org/officeDocument/2006/relationships/hyperlink" Target="file:///C:\Users\Thomas%20Huet\Desktop\Documentation%20arch&#233;ologique%20li&#233;e%20&#224;%20la%20th&#232;se\Sites.docx" TargetMode="External"/><Relationship Id="rId958" Type="http://schemas.openxmlformats.org/officeDocument/2006/relationships/hyperlink" Target="file:///C:\Users\Thomas%20Huet\Desktop\Documentation%20arch&#233;ologique%20li&#233;e%20&#224;%20la%20th&#232;se\Cultures.docx" TargetMode="External"/><Relationship Id="rId1588" Type="http://schemas.openxmlformats.org/officeDocument/2006/relationships/hyperlink" Target="file:///C:\Users\Thomas%20Huet\Desktop\Documentation%20arch&#233;ologique%20li&#233;e%20&#224;%20la%20th&#232;se\Cultures.docx" TargetMode="External"/><Relationship Id="rId2639" Type="http://schemas.openxmlformats.org/officeDocument/2006/relationships/hyperlink" Target="file:///C:\Users\Thomas%20Huet\Desktop\Documentation%20arch&#233;ologique%20li&#233;e%20&#224;%20la%20th&#232;se\Sites.docx" TargetMode="External"/><Relationship Id="rId6510" Type="http://schemas.openxmlformats.org/officeDocument/2006/relationships/hyperlink" Target="file:///C:\Users\Thomas%20Huet\Desktop\Documentation%20arch&#233;ologique%20li&#233;e%20&#224;%20la%20th&#232;se\Cultures.docx" TargetMode="External"/><Relationship Id="rId4061" Type="http://schemas.openxmlformats.org/officeDocument/2006/relationships/hyperlink" Target="file:///C:\Users\Thomas%20Huet\Desktop\Documentation%20arch&#233;ologique%20li&#233;e%20&#224;%20la%20th&#232;se\Cultures.docx" TargetMode="External"/><Relationship Id="rId5112" Type="http://schemas.openxmlformats.org/officeDocument/2006/relationships/hyperlink" Target="file:///C:\Users\Thomas%20Huet\Desktop\Documentation%20arch&#233;ologique%20li&#233;e%20&#224;%20la%20th&#232;se\Cultures.docx" TargetMode="External"/><Relationship Id="rId8682" Type="http://schemas.openxmlformats.org/officeDocument/2006/relationships/hyperlink" Target="file:///C:\Users\Thomas%20Huet\Desktop\Documentation%20arch&#233;ologique%20li&#233;e%20&#224;%20la%20th&#232;se\Sites.docx" TargetMode="External"/><Relationship Id="rId9733" Type="http://schemas.openxmlformats.org/officeDocument/2006/relationships/hyperlink" Target="file:///C:\Users\Thomas%20Huet\Desktop\Documentation%20arch&#233;ologique%20li&#233;e%20&#224;%20la%20th&#232;se\Cultures.docx" TargetMode="External"/><Relationship Id="rId7284" Type="http://schemas.openxmlformats.org/officeDocument/2006/relationships/hyperlink" Target="file:///C:\Users\Thomas%20Huet\Desktop\Documentation%20arch&#233;ologique%20li&#233;e%20&#224;%20la%20th&#232;se\Sites.docx" TargetMode="External"/><Relationship Id="rId8335" Type="http://schemas.openxmlformats.org/officeDocument/2006/relationships/hyperlink" Target="file:///C:\Users\Thomas%20Huet\Desktop\Documentation%20arch&#233;ologique%20li&#233;e%20&#224;%20la%20th&#232;se\Sites.docx" TargetMode="External"/><Relationship Id="rId11663" Type="http://schemas.openxmlformats.org/officeDocument/2006/relationships/hyperlink" Target="file:///C:\Users\Thomas%20Huet\Desktop\Documentation%20arch&#233;ologique%20li&#233;e%20&#224;%20la%20th&#232;se\Cultures.docx" TargetMode="External"/><Relationship Id="rId12714" Type="http://schemas.openxmlformats.org/officeDocument/2006/relationships/hyperlink" Target="file:///C:\Users\Thomas%20Huet\Desktop\Documentation%20arch&#233;ologique%20li&#233;e%20&#224;%20la%20th&#232;se\Sites.docx" TargetMode="External"/><Relationship Id="rId1722" Type="http://schemas.openxmlformats.org/officeDocument/2006/relationships/hyperlink" Target="file:///C:\Users\Thomas%20Huet\Desktop\Documentation%20arch&#233;ologique%20li&#233;e%20&#224;%20la%20th&#232;se\Sites.docx" TargetMode="External"/><Relationship Id="rId10265" Type="http://schemas.openxmlformats.org/officeDocument/2006/relationships/hyperlink" Target="file:///C:\Users\Thomas%20Huet\Desktop\Documentation%20arch&#233;ologique%20li&#233;e%20&#224;%20la%20th&#232;se\Cultures.docx" TargetMode="External"/><Relationship Id="rId11316" Type="http://schemas.openxmlformats.org/officeDocument/2006/relationships/hyperlink" Target="file:///C:\Users\Thomas%20Huet\Desktop\Documentation%20arch&#233;ologique%20li&#233;e%20&#224;%20la%20th&#232;se\Cultures.docx" TargetMode="External"/><Relationship Id="rId3894" Type="http://schemas.openxmlformats.org/officeDocument/2006/relationships/hyperlink" Target="file:///C:\Users\Thomas%20Huet\Desktop\Documentation%20arch&#233;ologique%20li&#233;e%20&#224;%20la%20th&#232;se\Cultures.docx" TargetMode="External"/><Relationship Id="rId4945" Type="http://schemas.openxmlformats.org/officeDocument/2006/relationships/hyperlink" Target="file:///C:\Users\Thomas%20Huet\Desktop\Documentation%20arch&#233;ologique%20li&#233;e%20&#224;%20la%20th&#232;se\Cultures.docx" TargetMode="External"/><Relationship Id="rId13488" Type="http://schemas.openxmlformats.org/officeDocument/2006/relationships/hyperlink" Target="file:///C:\Users\Thomas%20Huet\Desktop\Documentation%20arch&#233;ologique%20li&#233;e%20&#224;%20la%20th&#232;se\Sites.docx" TargetMode="External"/><Relationship Id="rId14539" Type="http://schemas.openxmlformats.org/officeDocument/2006/relationships/hyperlink" Target="file:///C:\Users\Thomas%20Huet\Desktop\Documentation%20arch&#233;ologique%20li&#233;e%20&#224;%20la%20th&#232;se\Sites.docx" TargetMode="External"/><Relationship Id="rId2496" Type="http://schemas.openxmlformats.org/officeDocument/2006/relationships/hyperlink" Target="file:///C:\Users\Thomas%20Huet\Desktop\Documentation%20arch&#233;ologique%20li&#233;e%20&#224;%20la%20th&#232;se\Cultures.docx" TargetMode="External"/><Relationship Id="rId3547" Type="http://schemas.openxmlformats.org/officeDocument/2006/relationships/hyperlink" Target="file:///C:\Users\Thomas%20Huet\Desktop\Documentation%20arch&#233;ologique%20li&#233;e%20&#224;%20la%20th&#232;se\Cultures.docx" TargetMode="External"/><Relationship Id="rId468" Type="http://schemas.openxmlformats.org/officeDocument/2006/relationships/hyperlink" Target="file:///C:\Users\Thomas%20Huet\Desktop\Documentation%20arch&#233;ologique%20li&#233;e%20&#224;%20la%20th&#232;se\Sites.docx" TargetMode="External"/><Relationship Id="rId1098" Type="http://schemas.openxmlformats.org/officeDocument/2006/relationships/hyperlink" Target="file:///C:\Users\Thomas%20Huet\Desktop\Documentation%20arch&#233;ologique%20li&#233;e%20&#224;%20la%20th&#232;se\Cultures.docx" TargetMode="External"/><Relationship Id="rId2149" Type="http://schemas.openxmlformats.org/officeDocument/2006/relationships/hyperlink" Target="file:///C:\Users\Thomas%20Huet\Desktop\Documentation%20arch&#233;ologique%20li&#233;e%20&#224;%20la%20th&#232;se\Sites.docx" TargetMode="External"/><Relationship Id="rId6020" Type="http://schemas.openxmlformats.org/officeDocument/2006/relationships/hyperlink" Target="file:///C:\Users\Thomas%20Huet\Desktop\Documentation%20arch&#233;ologique%20li&#233;e%20&#224;%20la%20th&#232;se\Cultures.docx" TargetMode="External"/><Relationship Id="rId9590" Type="http://schemas.openxmlformats.org/officeDocument/2006/relationships/hyperlink" Target="file:///C:\Users\Thomas%20Huet\Desktop\Documentation%20arch&#233;ologique%20li&#233;e%20&#224;%20la%20th&#232;se\Cultures.docx" TargetMode="External"/><Relationship Id="rId12571" Type="http://schemas.openxmlformats.org/officeDocument/2006/relationships/hyperlink" Target="file:///C:\Users\Thomas%20Huet\Desktop\Documentation%20arch&#233;ologique%20li&#233;e%20&#224;%20la%20th&#232;se\Sites.docx" TargetMode="External"/><Relationship Id="rId2630" Type="http://schemas.openxmlformats.org/officeDocument/2006/relationships/hyperlink" Target="file:///C:\Users\Thomas%20Huet\Desktop\Documentation%20arch&#233;ologique%20li&#233;e%20&#224;%20la%20th&#232;se\Sites.docx" TargetMode="External"/><Relationship Id="rId8192" Type="http://schemas.openxmlformats.org/officeDocument/2006/relationships/hyperlink" Target="file:///C:\Users\Thomas%20Huet\Desktop\Documentation%20arch&#233;ologique%20li&#233;e%20&#224;%20la%20th&#232;se\Cultures.docx" TargetMode="External"/><Relationship Id="rId9243" Type="http://schemas.openxmlformats.org/officeDocument/2006/relationships/hyperlink" Target="file:///C:\Users\Thomas%20Huet\Desktop\Documentation%20arch&#233;ologique%20li&#233;e%20&#224;%20la%20th&#232;se\Sites.docx" TargetMode="External"/><Relationship Id="rId11173" Type="http://schemas.openxmlformats.org/officeDocument/2006/relationships/hyperlink" Target="file:///C:\Users\Thomas%20Huet\Desktop\Documentation%20arch&#233;ologique%20li&#233;e%20&#224;%20la%20th&#232;se\Sites.docx" TargetMode="External"/><Relationship Id="rId12224" Type="http://schemas.openxmlformats.org/officeDocument/2006/relationships/hyperlink" Target="file:///C:\Users\Thomas%20Huet\Desktop\Documentation%20arch&#233;ologique%20li&#233;e%20&#224;%20la%20th&#232;se\Sites.docx" TargetMode="External"/><Relationship Id="rId13622" Type="http://schemas.openxmlformats.org/officeDocument/2006/relationships/hyperlink" Target="file:///C:\Users\Thomas%20Huet\Desktop\Documentation%20arch&#233;ologique%20li&#233;e%20&#224;%20la%20th&#232;se\Cultures.docx" TargetMode="External"/><Relationship Id="rId602" Type="http://schemas.openxmlformats.org/officeDocument/2006/relationships/hyperlink" Target="file:///C:\Users\Thomas%20Huet\Desktop\Documentation%20arch&#233;ologique%20li&#233;e%20&#224;%20la%20th&#232;se\Cultures.docx" TargetMode="External"/><Relationship Id="rId1232" Type="http://schemas.openxmlformats.org/officeDocument/2006/relationships/hyperlink" Target="file:///C:\Users\Thomas%20Huet\Desktop\Documentation%20arch&#233;ologique%20li&#233;e%20&#224;%20la%20th&#232;se\Cultures.docx" TargetMode="External"/><Relationship Id="rId5853" Type="http://schemas.openxmlformats.org/officeDocument/2006/relationships/hyperlink" Target="file:///C:\Users\Thomas%20Huet\Desktop\Documentation%20arch&#233;ologique%20li&#233;e%20&#224;%20la%20th&#232;se\Sites.docx" TargetMode="External"/><Relationship Id="rId6904" Type="http://schemas.openxmlformats.org/officeDocument/2006/relationships/hyperlink" Target="file:///C:\Users\Thomas%20Huet\Desktop\Documentation%20arch&#233;ologique%20li&#233;e%20&#224;%20la%20th&#232;se\Cultures.docx" TargetMode="External"/><Relationship Id="rId14396" Type="http://schemas.openxmlformats.org/officeDocument/2006/relationships/hyperlink" Target="file:///C:\Users\Thomas%20Huet\Desktop\Documentation%20arch&#233;ologique%20li&#233;e%20&#224;%20la%20th&#232;se\Cultures.docx" TargetMode="External"/><Relationship Id="rId3057" Type="http://schemas.openxmlformats.org/officeDocument/2006/relationships/hyperlink" Target="file:///C:\Users\Thomas%20Huet\Desktop\Documentation%20arch&#233;ologique%20li&#233;e%20&#224;%20la%20th&#232;se\Sites.docx" TargetMode="External"/><Relationship Id="rId4108" Type="http://schemas.openxmlformats.org/officeDocument/2006/relationships/hyperlink" Target="file:///C:\Users\Thomas%20Huet\Desktop\Documentation%20arch&#233;ologique%20li&#233;e%20&#224;%20la%20th&#232;se\Cultures.docx" TargetMode="External"/><Relationship Id="rId4455" Type="http://schemas.openxmlformats.org/officeDocument/2006/relationships/hyperlink" Target="file:///C:\Users\Thomas%20Huet\Desktop\Documentation%20arch&#233;ologique%20li&#233;e%20&#224;%20la%20th&#232;se\Cultures.docx" TargetMode="External"/><Relationship Id="rId5506" Type="http://schemas.openxmlformats.org/officeDocument/2006/relationships/hyperlink" Target="file:///C:\Users\Thomas%20Huet\Desktop\Documentation%20arch&#233;ologique%20li&#233;e%20&#224;%20la%20th&#232;se\Sites.docx" TargetMode="External"/><Relationship Id="rId14049" Type="http://schemas.openxmlformats.org/officeDocument/2006/relationships/hyperlink" Target="file:///C:\Users\Thomas%20Huet\Desktop\Documentation%20arch&#233;ologique%20li&#233;e%20&#224;%20la%20th&#232;se\Sites.docx" TargetMode="External"/><Relationship Id="rId7678" Type="http://schemas.openxmlformats.org/officeDocument/2006/relationships/hyperlink" Target="file:///C:\Users\Thomas%20Huet\Desktop\Documentation%20arch&#233;ologique%20li&#233;e%20&#224;%20la%20th&#232;se\Cultures.docx" TargetMode="External"/><Relationship Id="rId8729" Type="http://schemas.openxmlformats.org/officeDocument/2006/relationships/hyperlink" Target="file:///C:\Users\Thomas%20Huet\Desktop\Documentation%20arch&#233;ologique%20li&#233;e%20&#224;%20la%20th&#232;se\Sites.docx" TargetMode="External"/><Relationship Id="rId10659" Type="http://schemas.openxmlformats.org/officeDocument/2006/relationships/hyperlink" Target="file:///C:\Users\Thomas%20Huet\Desktop\Documentation%20arch&#233;ologique%20li&#233;e%20&#224;%20la%20th&#232;se\Cultures.docx" TargetMode="External"/><Relationship Id="rId14530" Type="http://schemas.openxmlformats.org/officeDocument/2006/relationships/hyperlink" Target="Sites.docx" TargetMode="External"/><Relationship Id="rId12081" Type="http://schemas.openxmlformats.org/officeDocument/2006/relationships/hyperlink" Target="file:///C:\Users\Thomas%20Huet\Desktop\Documentation%20arch&#233;ologique%20li&#233;e%20&#224;%20la%20th&#232;se\Sites.docx" TargetMode="External"/><Relationship Id="rId13132" Type="http://schemas.openxmlformats.org/officeDocument/2006/relationships/hyperlink" Target="file:///C:\Users\Thomas%20Huet\Desktop\Documentation%20arch&#233;ologique%20li&#233;e%20&#224;%20la%20th&#232;se\Sites.docx" TargetMode="External"/><Relationship Id="rId2140" Type="http://schemas.openxmlformats.org/officeDocument/2006/relationships/hyperlink" Target="file:///C:\Users\Thomas%20Huet\Desktop\Documentation%20arch&#233;ologique%20li&#233;e%20&#224;%20la%20th&#232;se\Analyses%20Statistiques.docx" TargetMode="External"/><Relationship Id="rId6761" Type="http://schemas.openxmlformats.org/officeDocument/2006/relationships/hyperlink" Target="file:///C:\Users\Thomas%20Huet\Desktop\Documentation%20arch&#233;ologique%20li&#233;e%20&#224;%20la%20th&#232;se\Cultures.docx" TargetMode="External"/><Relationship Id="rId7812" Type="http://schemas.openxmlformats.org/officeDocument/2006/relationships/hyperlink" Target="file:///C:\Users\Thomas%20Huet\Desktop\Documentation%20arch&#233;ologique%20li&#233;e%20&#224;%20la%20th&#232;se\Sites.docx" TargetMode="External"/><Relationship Id="rId112" Type="http://schemas.openxmlformats.org/officeDocument/2006/relationships/hyperlink" Target="file:///C:\Users\Thomas%20Huet\Desktop\Documentation%20arch&#233;ologique%20li&#233;e%20&#224;%20la%20th&#232;se\Analyses%20Statistiques.docx" TargetMode="External"/><Relationship Id="rId5363" Type="http://schemas.openxmlformats.org/officeDocument/2006/relationships/hyperlink" Target="file:///C:\Users\Thomas%20Huet\Desktop\Documentation%20arch&#233;ologique%20li&#233;e%20&#224;%20la%20th&#232;se\Sites.docx" TargetMode="External"/><Relationship Id="rId6414" Type="http://schemas.openxmlformats.org/officeDocument/2006/relationships/hyperlink" Target="file:///C:\Users\Thomas%20Huet\Desktop\Documentation%20arch&#233;ologique%20li&#233;e%20&#224;%20la%20th&#232;se\Cultures.docx" TargetMode="External"/><Relationship Id="rId5016" Type="http://schemas.openxmlformats.org/officeDocument/2006/relationships/hyperlink" Target="file:///C:\Users\Thomas%20Huet\Desktop\Documentation%20arch&#233;ologique%20li&#233;e%20&#224;%20la%20th&#232;se\Sites.docx" TargetMode="External"/><Relationship Id="rId9984" Type="http://schemas.openxmlformats.org/officeDocument/2006/relationships/hyperlink" Target="file:///C:\Users\Thomas%20Huet\Desktop\Documentation%20arch&#233;ologique%20li&#233;e%20&#224;%20la%20th&#232;se\Cultures.docx" TargetMode="External"/><Relationship Id="rId12965" Type="http://schemas.openxmlformats.org/officeDocument/2006/relationships/hyperlink" Target="file:///C:\Users\Thomas%20Huet\Desktop\Documentation%20arch&#233;ologique%20li&#233;e%20&#224;%20la%20th&#232;se\DescriptionRoches.docx" TargetMode="External"/><Relationship Id="rId1973" Type="http://schemas.openxmlformats.org/officeDocument/2006/relationships/hyperlink" Target="file:///C:\Users\Thomas%20Huet\Desktop\Documentation%20arch&#233;ologique%20li&#233;e%20&#224;%20la%20th&#232;se\Sites.docx" TargetMode="External"/><Relationship Id="rId7188" Type="http://schemas.openxmlformats.org/officeDocument/2006/relationships/hyperlink" Target="file:///C:\Users\Thomas%20Huet\Desktop\Documentation%20arch&#233;ologique%20li&#233;e%20&#224;%20la%20th&#232;se\Cultures.docx" TargetMode="External"/><Relationship Id="rId8239" Type="http://schemas.openxmlformats.org/officeDocument/2006/relationships/hyperlink" Target="file:///C:\Users\Thomas%20Huet\Desktop\Documentation%20arch&#233;ologique%20li&#233;e%20&#224;%20la%20th&#232;se\Sites.docx" TargetMode="External"/><Relationship Id="rId8586" Type="http://schemas.openxmlformats.org/officeDocument/2006/relationships/hyperlink" Target="file:///C:\Users\Thomas%20Huet\Desktop\Documentation%20arch&#233;ologique%20li&#233;e%20&#224;%20la%20th&#232;se\Sites.docx" TargetMode="External"/><Relationship Id="rId9637" Type="http://schemas.openxmlformats.org/officeDocument/2006/relationships/hyperlink" Target="file:///C:\Users\Thomas%20Huet\Desktop\Documentation%20arch&#233;ologique%20li&#233;e%20&#224;%20la%20th&#232;se\Sites.docx" TargetMode="External"/><Relationship Id="rId11567" Type="http://schemas.openxmlformats.org/officeDocument/2006/relationships/hyperlink" Target="file:///C:\Users\Thomas%20Huet\Desktop\Documentation%20arch&#233;ologique%20li&#233;e%20&#224;%20la%20th&#232;se\Cultures.docx" TargetMode="External"/><Relationship Id="rId12618" Type="http://schemas.openxmlformats.org/officeDocument/2006/relationships/hyperlink" Target="file:///C:\Users\Thomas%20Huet\Desktop\Documentation%20arch&#233;ologique%20li&#233;e%20&#224;%20la%20th&#232;se\Cultures.docx" TargetMode="External"/><Relationship Id="rId1626" Type="http://schemas.openxmlformats.org/officeDocument/2006/relationships/hyperlink" Target="file:///C:\Users\Thomas%20Huet\Desktop\Documentation%20arch&#233;ologique%20li&#233;e%20&#224;%20la%20th&#232;se\Cultures.docx" TargetMode="External"/><Relationship Id="rId10169" Type="http://schemas.openxmlformats.org/officeDocument/2006/relationships/hyperlink" Target="file:///C:\Users\Thomas%20Huet\Desktop\Documentation%20arch&#233;ologique%20li&#233;e%20&#224;%20la%20th&#232;se\Sites.docx" TargetMode="External"/><Relationship Id="rId14040" Type="http://schemas.openxmlformats.org/officeDocument/2006/relationships/hyperlink" Target="file:///C:\Users\Thomas%20Huet\Desktop\Documentation%20arch&#233;ologique%20li&#233;e%20&#224;%20la%20th&#232;se\Sites.docx" TargetMode="External"/><Relationship Id="rId3798" Type="http://schemas.openxmlformats.org/officeDocument/2006/relationships/hyperlink" Target="file:///C:\Users\Thomas%20Huet\Desktop\Documentation%20arch&#233;ologique%20li&#233;e%20&#224;%20la%20th&#232;se\Cultures.docx" TargetMode="External"/><Relationship Id="rId4849" Type="http://schemas.openxmlformats.org/officeDocument/2006/relationships/hyperlink" Target="file:///C:\Users\Thomas%20Huet\Desktop\Documentation%20arch&#233;ologique%20li&#233;e%20&#224;%20la%20th&#232;se\Cultures.docx" TargetMode="External"/><Relationship Id="rId8720" Type="http://schemas.openxmlformats.org/officeDocument/2006/relationships/hyperlink" Target="file:///C:\Users\Thomas%20Huet\Desktop\Documentation%20arch&#233;ologique%20li&#233;e%20&#224;%20la%20th&#232;se\Cultures.docx" TargetMode="External"/><Relationship Id="rId10650" Type="http://schemas.openxmlformats.org/officeDocument/2006/relationships/hyperlink" Target="file:///C:\Users\Thomas%20Huet\Desktop\Documentation%20arch&#233;ologique%20li&#233;e%20&#224;%20la%20th&#232;se\Cultures.docx" TargetMode="External"/><Relationship Id="rId6271" Type="http://schemas.openxmlformats.org/officeDocument/2006/relationships/hyperlink" Target="file:///C:\Users\Thomas%20Huet\Desktop\Documentation%20arch&#233;ologique%20li&#233;e%20&#224;%20la%20th&#232;se\Cultures.docx" TargetMode="External"/><Relationship Id="rId7322" Type="http://schemas.openxmlformats.org/officeDocument/2006/relationships/hyperlink" Target="file:///C:\Users\Thomas%20Huet\Desktop\Documentation%20arch&#233;ologique%20li&#233;e%20&#224;%20la%20th&#232;se\Cultures.docx" TargetMode="External"/><Relationship Id="rId10303" Type="http://schemas.openxmlformats.org/officeDocument/2006/relationships/hyperlink" Target="file:///C:\Users\Thomas%20Huet\Desktop\Documentation%20arch&#233;ologique%20li&#233;e%20&#224;%20la%20th&#232;se\Sites.docx" TargetMode="External"/><Relationship Id="rId11701" Type="http://schemas.openxmlformats.org/officeDocument/2006/relationships/hyperlink" Target="file:///C:\Users\Thomas%20Huet\Desktop\Documentation%20arch&#233;ologique%20li&#233;e%20&#224;%20la%20th&#232;se\Cultures.docx" TargetMode="External"/><Relationship Id="rId9494" Type="http://schemas.openxmlformats.org/officeDocument/2006/relationships/hyperlink" Target="file:///C:\Users\Thomas%20Huet\Desktop\Documentation%20arch&#233;ologique%20li&#233;e%20&#224;%20la%20th&#232;se\Cultures.docx" TargetMode="External"/><Relationship Id="rId13873" Type="http://schemas.openxmlformats.org/officeDocument/2006/relationships/hyperlink" Target="Sites.docx" TargetMode="External"/><Relationship Id="rId1483" Type="http://schemas.openxmlformats.org/officeDocument/2006/relationships/hyperlink" Target="file:///C:\Users\Thomas%20Huet\Desktop\Documentation%20arch&#233;ologique%20li&#233;e%20&#224;%20la%20th&#232;se\Cultures.docx" TargetMode="External"/><Relationship Id="rId2881" Type="http://schemas.openxmlformats.org/officeDocument/2006/relationships/hyperlink" Target="file:///C:\Users\Thomas%20Huet\Desktop\Documentation%20arch&#233;ologique%20li&#233;e%20&#224;%20la%20th&#232;se\Cultures.docx" TargetMode="External"/><Relationship Id="rId3932" Type="http://schemas.openxmlformats.org/officeDocument/2006/relationships/hyperlink" Target="file:///C:\Users\Thomas%20Huet\Desktop\Documentation%20arch&#233;ologique%20li&#233;e%20&#224;%20la%20th&#232;se\Sites.docx" TargetMode="External"/><Relationship Id="rId8096" Type="http://schemas.openxmlformats.org/officeDocument/2006/relationships/hyperlink" Target="file:///C:\Users\Thomas%20Huet\Desktop\Documentation%20arch&#233;ologique%20li&#233;e%20&#224;%20la%20th&#232;se\Cultures.docx" TargetMode="External"/><Relationship Id="rId9147" Type="http://schemas.openxmlformats.org/officeDocument/2006/relationships/hyperlink" Target="file:///C:\Users\Thomas%20Huet\Desktop\Documentation%20arch&#233;ologique%20li&#233;e%20&#224;%20la%20th&#232;se\Sites.docx" TargetMode="External"/><Relationship Id="rId11077" Type="http://schemas.openxmlformats.org/officeDocument/2006/relationships/hyperlink" Target="file:///C:\Users\Thomas%20Huet\Desktop\Documentation%20arch&#233;ologique%20li&#233;e%20&#224;%20la%20th&#232;se\Sites.docx" TargetMode="External"/><Relationship Id="rId12475" Type="http://schemas.openxmlformats.org/officeDocument/2006/relationships/hyperlink" Target="file:///C:\Users\Thomas%20Huet\Desktop\Documentation%20arch&#233;ologique%20li&#233;e%20&#224;%20la%20th&#232;se\Sites.docx" TargetMode="External"/><Relationship Id="rId13526" Type="http://schemas.openxmlformats.org/officeDocument/2006/relationships/hyperlink" Target="Sites.docx" TargetMode="External"/><Relationship Id="rId506" Type="http://schemas.openxmlformats.org/officeDocument/2006/relationships/hyperlink" Target="file:///C:\Users\Thomas%20Huet\Desktop\Documentation%20arch&#233;ologique%20li&#233;e%20&#224;%20la%20th&#232;se\Cultures.docx" TargetMode="External"/><Relationship Id="rId853" Type="http://schemas.openxmlformats.org/officeDocument/2006/relationships/hyperlink" Target="file:///C:\Users\Thomas%20Huet\Desktop\Documentation%20arch&#233;ologique%20li&#233;e%20&#224;%20la%20th&#232;se\Cultures.docx" TargetMode="External"/><Relationship Id="rId1136" Type="http://schemas.openxmlformats.org/officeDocument/2006/relationships/hyperlink" Target="file:///C:\Users\Thomas%20Huet\Desktop\Documentation%20arch&#233;ologique%20li&#233;e%20&#224;%20la%20th&#232;se\Cultures.docx" TargetMode="External"/><Relationship Id="rId2534" Type="http://schemas.openxmlformats.org/officeDocument/2006/relationships/hyperlink" Target="file:///C:\Users\Thomas%20Huet\Desktop\Documentation%20arch&#233;ologique%20li&#233;e%20&#224;%20la%20th&#232;se\Cultures.docx" TargetMode="External"/><Relationship Id="rId12128" Type="http://schemas.openxmlformats.org/officeDocument/2006/relationships/hyperlink" Target="file:///C:\Users\Thomas%20Huet\Desktop\Documentation%20arch&#233;ologique%20li&#233;e%20&#224;%20la%20th&#232;se\Cultures.docx" TargetMode="External"/><Relationship Id="rId5757" Type="http://schemas.openxmlformats.org/officeDocument/2006/relationships/hyperlink" Target="file:///C:\Users\Thomas%20Huet\Desktop\Documentation%20arch&#233;ologique%20li&#233;e%20&#224;%20la%20th&#232;se\Objets.docx" TargetMode="External"/><Relationship Id="rId6808" Type="http://schemas.openxmlformats.org/officeDocument/2006/relationships/hyperlink" Target="file:///C:\Users\Thomas%20Huet\Desktop\Documentation%20arch&#233;ologique%20li&#233;e%20&#224;%20la%20th&#232;se\Cultures.docx" TargetMode="External"/><Relationship Id="rId4359" Type="http://schemas.openxmlformats.org/officeDocument/2006/relationships/hyperlink" Target="file:///C:\Users\Thomas%20Huet\Desktop\Documentation%20arch&#233;ologique%20li&#233;e%20&#224;%20la%20th&#232;se\Cultures.docx" TargetMode="External"/><Relationship Id="rId8230" Type="http://schemas.openxmlformats.org/officeDocument/2006/relationships/hyperlink" Target="file:///C:\Users\Thomas%20Huet\Desktop\Documentation%20arch&#233;ologique%20li&#233;e%20&#224;%20la%20th&#232;se\Cultures.docx" TargetMode="External"/><Relationship Id="rId10160" Type="http://schemas.openxmlformats.org/officeDocument/2006/relationships/hyperlink" Target="file:///C:\Users\Thomas%20Huet\Desktop\Documentation%20arch&#233;ologique%20li&#233;e%20&#224;%20la%20th&#232;se\Environnement.docx" TargetMode="External"/><Relationship Id="rId11211" Type="http://schemas.openxmlformats.org/officeDocument/2006/relationships/hyperlink" Target="file:///C:\Users\Thomas%20Huet\Desktop\Documentation%20arch&#233;ologique%20li&#233;e%20&#224;%20la%20th&#232;se\Sites.docx" TargetMode="External"/><Relationship Id="rId4840" Type="http://schemas.openxmlformats.org/officeDocument/2006/relationships/hyperlink" Target="file:///C:\Users\Thomas%20Huet\Desktop\Documentation%20arch&#233;ologique%20li&#233;e%20&#224;%20la%20th&#232;se\Cultures.docx" TargetMode="External"/><Relationship Id="rId13383" Type="http://schemas.openxmlformats.org/officeDocument/2006/relationships/hyperlink" Target="file:///C:\Users\Thomas%20Huet\Desktop\Documentation%20arch&#233;ologique%20li&#233;e%20&#224;%20la%20th&#232;se\Cultures.docx" TargetMode="External"/><Relationship Id="rId14434" Type="http://schemas.openxmlformats.org/officeDocument/2006/relationships/hyperlink" Target="file:///C:\Users\Thomas%20Huet\Desktop\Documentation%20arch&#233;ologique%20li&#233;e%20&#224;%20la%20th&#232;se\Sites.docx" TargetMode="External"/><Relationship Id="rId2391" Type="http://schemas.openxmlformats.org/officeDocument/2006/relationships/hyperlink" Target="file:///C:\Users\Thomas%20Huet\Desktop\Documentation%20arch&#233;ologique%20li&#233;e%20&#224;%20la%20th&#232;se\Cultures.docx" TargetMode="External"/><Relationship Id="rId3442" Type="http://schemas.openxmlformats.org/officeDocument/2006/relationships/hyperlink" Target="file:///C:\Users\Thomas%20Huet\Desktop\Documentation%20arch&#233;ologique%20li&#233;e%20&#224;%20la%20th&#232;se\Sites.docx" TargetMode="External"/><Relationship Id="rId13036" Type="http://schemas.openxmlformats.org/officeDocument/2006/relationships/hyperlink" Target="Sites.docx" TargetMode="External"/><Relationship Id="rId363" Type="http://schemas.openxmlformats.org/officeDocument/2006/relationships/hyperlink" Target="file:///C:\Users\Thomas%20Huet\Desktop\Documentation%20arch&#233;ologique%20li&#233;e%20&#224;%20la%20th&#232;se\Cultures.docx" TargetMode="External"/><Relationship Id="rId2044" Type="http://schemas.openxmlformats.org/officeDocument/2006/relationships/hyperlink" Target="file:///C:\Users\Thomas%20Huet\Desktop\Documentation%20arch&#233;ologique%20li&#233;e%20&#224;%20la%20th&#232;se\Sites.docx" TargetMode="External"/><Relationship Id="rId5267" Type="http://schemas.openxmlformats.org/officeDocument/2006/relationships/hyperlink" Target="file:///C:\Users\Thomas%20Huet\Desktop\Documentation%20arch&#233;ologique%20li&#233;e%20&#224;%20la%20th&#232;se\Sites.docx" TargetMode="External"/><Relationship Id="rId6318" Type="http://schemas.openxmlformats.org/officeDocument/2006/relationships/hyperlink" Target="file:///C:\Users\Thomas%20Huet\Desktop\Documentation%20arch&#233;ologique%20li&#233;e%20&#224;%20la%20th&#232;se\Cultures.docx" TargetMode="External"/><Relationship Id="rId6665" Type="http://schemas.openxmlformats.org/officeDocument/2006/relationships/hyperlink" Target="file:///C:\Users\Thomas%20Huet\Desktop\Documentation%20arch&#233;ologique%20li&#233;e%20&#224;%20la%20th&#232;se\Sites.docx" TargetMode="External"/><Relationship Id="rId7716" Type="http://schemas.openxmlformats.org/officeDocument/2006/relationships/hyperlink" Target="file:///C:\Users\Thomas%20Huet\Desktop\Documentation%20arch&#233;ologique%20li&#233;e%20&#224;%20la%20th&#232;se\Cultures.docx" TargetMode="External"/><Relationship Id="rId9888" Type="http://schemas.openxmlformats.org/officeDocument/2006/relationships/hyperlink" Target="file:///C:\Users\Thomas%20Huet\Desktop\Documentation%20arch&#233;ologique%20li&#233;e%20&#224;%20la%20th&#232;se\Sites.docx" TargetMode="External"/><Relationship Id="rId12869" Type="http://schemas.openxmlformats.org/officeDocument/2006/relationships/hyperlink" Target="file:///C:\Users\Thomas%20Huet\Desktop\Documentation%20arch&#233;ologique%20li&#233;e%20&#224;%20la%20th&#232;se\Cultures.docx" TargetMode="External"/><Relationship Id="rId1877" Type="http://schemas.openxmlformats.org/officeDocument/2006/relationships/hyperlink" Target="file:///C:\Users\Thomas%20Huet\Desktop\Documentation%20arch&#233;ologique%20li&#233;e%20&#224;%20la%20th&#232;se\Cultures.docx" TargetMode="External"/><Relationship Id="rId2928" Type="http://schemas.openxmlformats.org/officeDocument/2006/relationships/hyperlink" Target="file:///C:\Users\Thomas%20Huet\Desktop\Documentation%20arch&#233;ologique%20li&#233;e%20&#224;%20la%20th&#232;se\Cultures.docx" TargetMode="External"/><Relationship Id="rId14291" Type="http://schemas.openxmlformats.org/officeDocument/2006/relationships/hyperlink" Target="file:///C:\Users\Thomas%20Huet\Desktop\Documentation%20arch&#233;ologique%20li&#233;e%20&#224;%20la%20th&#232;se\Cultures.docx" TargetMode="External"/><Relationship Id="rId4350" Type="http://schemas.openxmlformats.org/officeDocument/2006/relationships/hyperlink" Target="file:///C:\Users\Thomas%20Huet\Desktop\Documentation%20arch&#233;ologique%20li&#233;e%20&#224;%20la%20th&#232;se\Cultures.docx" TargetMode="External"/><Relationship Id="rId5401" Type="http://schemas.openxmlformats.org/officeDocument/2006/relationships/hyperlink" Target="file:///C:\Users\Thomas%20Huet\Desktop\Documentation%20arch&#233;ologique%20li&#233;e%20&#224;%20la%20th&#232;se\Sites.docx" TargetMode="External"/><Relationship Id="rId8971" Type="http://schemas.openxmlformats.org/officeDocument/2006/relationships/hyperlink" Target="file:///C:\Users\Thomas%20Huet\Desktop\Documentation%20arch&#233;ologique%20li&#233;e%20&#224;%20la%20th&#232;se\Sites.docx" TargetMode="External"/><Relationship Id="rId4003" Type="http://schemas.openxmlformats.org/officeDocument/2006/relationships/hyperlink" Target="file:///C:\Users\Thomas%20Huet\Desktop\Documentation%20arch&#233;ologique%20li&#233;e%20&#224;%20la%20th&#232;se\Sites.docx" TargetMode="External"/><Relationship Id="rId7573" Type="http://schemas.openxmlformats.org/officeDocument/2006/relationships/hyperlink" Target="file:///C:\Users\Thomas%20Huet\Desktop\Documentation%20arch&#233;ologique%20li&#233;e%20&#224;%20la%20th&#232;se\Sites.docx" TargetMode="External"/><Relationship Id="rId8624" Type="http://schemas.openxmlformats.org/officeDocument/2006/relationships/hyperlink" Target="file:///C:\Users\Thomas%20Huet\Desktop\Documentation%20arch&#233;ologique%20li&#233;e%20&#224;%20la%20th&#232;se\Sites.docx" TargetMode="External"/><Relationship Id="rId11952" Type="http://schemas.openxmlformats.org/officeDocument/2006/relationships/hyperlink" Target="file:///C:\Users\Thomas%20Huet\Desktop\Documentation%20arch&#233;ologique%20li&#233;e%20&#224;%20la%20th&#232;se\Cultures.docx" TargetMode="External"/><Relationship Id="rId6175" Type="http://schemas.openxmlformats.org/officeDocument/2006/relationships/hyperlink" Target="file:///C:\Users\Thomas%20Huet\Desktop\Documentation%20arch&#233;ologique%20li&#233;e%20&#224;%20la%20th&#232;se\Cultures.docx" TargetMode="External"/><Relationship Id="rId7226" Type="http://schemas.openxmlformats.org/officeDocument/2006/relationships/hyperlink" Target="file:///C:\Users\Thomas%20Huet\Desktop\Documentation%20arch&#233;ologique%20li&#233;e%20&#224;%20la%20th&#232;se\Cultures.docx" TargetMode="External"/><Relationship Id="rId10554" Type="http://schemas.openxmlformats.org/officeDocument/2006/relationships/hyperlink" Target="file:///C:\Users\Thomas%20Huet\Desktop\Documentation%20arch&#233;ologique%20li&#233;e%20&#224;%20la%20th&#232;se\Cultures.docx" TargetMode="External"/><Relationship Id="rId11605" Type="http://schemas.openxmlformats.org/officeDocument/2006/relationships/hyperlink" Target="file:///C:\Users\Thomas%20Huet\Desktop\Documentation%20arch&#233;ologique%20li&#233;e%20&#224;%20la%20th&#232;se\Cultures.docx" TargetMode="External"/><Relationship Id="rId9398" Type="http://schemas.openxmlformats.org/officeDocument/2006/relationships/hyperlink" Target="file:///C:\Users\Thomas%20Huet\Desktop\Documentation%20arch&#233;ologique%20li&#233;e%20&#224;%20la%20th&#232;se\Cultures.docx" TargetMode="External"/><Relationship Id="rId10207" Type="http://schemas.openxmlformats.org/officeDocument/2006/relationships/hyperlink" Target="file:///C:\Users\Thomas%20Huet\Desktop\Documentation%20arch&#233;ologique%20li&#233;e%20&#224;%20la%20th&#232;se\Sites.docx" TargetMode="External"/><Relationship Id="rId13777" Type="http://schemas.openxmlformats.org/officeDocument/2006/relationships/hyperlink" Target="file:///C:\Users\Thomas%20Huet\Desktop\Documentation%20arch&#233;ologique%20li&#233;e%20&#224;%20la%20th&#232;se\Cultures.docx" TargetMode="External"/><Relationship Id="rId2785" Type="http://schemas.openxmlformats.org/officeDocument/2006/relationships/hyperlink" Target="file:///C:\Users\Thomas%20Huet\Desktop\Documentation%20arch&#233;ologique%20li&#233;e%20&#224;%20la%20th&#232;se\Cultures.docx" TargetMode="External"/><Relationship Id="rId3836" Type="http://schemas.openxmlformats.org/officeDocument/2006/relationships/hyperlink" Target="file:///C:\Users\Thomas%20Huet\Desktop\Documentation%20arch&#233;ologique%20li&#233;e%20&#224;%20la%20th&#232;se\Sites.docx" TargetMode="External"/><Relationship Id="rId12379" Type="http://schemas.openxmlformats.org/officeDocument/2006/relationships/hyperlink" Target="file:///C:\Users\Thomas%20Huet\Desktop\Documentation%20arch&#233;ologique%20li&#233;e%20&#224;%20la%20th&#232;se\Sites.docx" TargetMode="External"/><Relationship Id="rId757" Type="http://schemas.openxmlformats.org/officeDocument/2006/relationships/hyperlink" Target="file:///C:\Users\Thomas%20Huet\Desktop\Documentation%20arch&#233;ologique%20li&#233;e%20&#224;%20la%20th&#232;se\Sites.docx" TargetMode="External"/><Relationship Id="rId1387" Type="http://schemas.openxmlformats.org/officeDocument/2006/relationships/hyperlink" Target="file:///C:\Users\Thomas%20Huet\Desktop\Documentation%20arch&#233;ologique%20li&#233;e%20&#224;%20la%20th&#232;se\Sites.docx" TargetMode="External"/><Relationship Id="rId2438" Type="http://schemas.openxmlformats.org/officeDocument/2006/relationships/hyperlink" Target="file:///C:\Users\Thomas%20Huet\Desktop\Documentation%20arch&#233;ologique%20li&#233;e%20&#224;%20la%20th&#232;se\Sites.docx" TargetMode="External"/><Relationship Id="rId12860" Type="http://schemas.openxmlformats.org/officeDocument/2006/relationships/hyperlink" Target="file:///C:\Users\Thomas%20Huet\Desktop\Documentation%20arch&#233;ologique%20li&#233;e%20&#224;%20la%20th&#232;se\Sites.docx" TargetMode="External"/><Relationship Id="rId93" Type="http://schemas.openxmlformats.org/officeDocument/2006/relationships/hyperlink" Target="file:///C:\Users\Thomas%20Huet\Desktop\Documentation%20arch&#233;ologique%20li&#233;e%20&#224;%20la%20th&#232;se\Analyses%20Statistiques.docx" TargetMode="External"/><Relationship Id="rId8481" Type="http://schemas.openxmlformats.org/officeDocument/2006/relationships/hyperlink" Target="file:///C:\Users\Thomas%20Huet\Desktop\Documentation%20arch&#233;ologique%20li&#233;e%20&#224;%20la%20th&#232;se\Sites.docx" TargetMode="External"/><Relationship Id="rId9532" Type="http://schemas.openxmlformats.org/officeDocument/2006/relationships/hyperlink" Target="file:///C:\Users\Thomas%20Huet\Desktop\Documentation%20arch&#233;ologique%20li&#233;e%20&#224;%20la%20th&#232;se\Sites.docx" TargetMode="External"/><Relationship Id="rId11462" Type="http://schemas.openxmlformats.org/officeDocument/2006/relationships/hyperlink" Target="file:///C:\Users\Thomas%20Huet\Desktop\Documentation%20arch&#233;ologique%20li&#233;e%20&#224;%20la%20th&#232;se\Cultures.docx" TargetMode="External"/><Relationship Id="rId12513" Type="http://schemas.openxmlformats.org/officeDocument/2006/relationships/hyperlink" Target="file:///C:\Users\Thomas%20Huet\Desktop\Documentation%20arch&#233;ologique%20li&#233;e%20&#224;%20la%20th&#232;se\Cultures.docx" TargetMode="External"/><Relationship Id="rId13911" Type="http://schemas.openxmlformats.org/officeDocument/2006/relationships/hyperlink" Target="file:///C:\Users\Thomas%20Huet\Desktop\Documentation%20arch&#233;ologique%20li&#233;e%20&#224;%20la%20th&#232;se\Sites.docx" TargetMode="External"/><Relationship Id="rId1521" Type="http://schemas.openxmlformats.org/officeDocument/2006/relationships/hyperlink" Target="file:///C:\Users\Thomas%20Huet\Desktop\Documentation%20arch&#233;ologique%20li&#233;e%20&#224;%20la%20th&#232;se\Cultures.docx" TargetMode="External"/><Relationship Id="rId7083" Type="http://schemas.openxmlformats.org/officeDocument/2006/relationships/hyperlink" Target="file:///C:\Users\Thomas%20Huet\Desktop\Documentation%20arch&#233;ologique%20li&#233;e%20&#224;%20la%20th&#232;se\Sites.docx" TargetMode="External"/><Relationship Id="rId8134" Type="http://schemas.openxmlformats.org/officeDocument/2006/relationships/hyperlink" Target="file:///C:\Users\Thomas%20Huet\Desktop\Documentation%20arch&#233;ologique%20li&#233;e%20&#224;%20la%20th&#232;se\Cultures.docx" TargetMode="External"/><Relationship Id="rId10064" Type="http://schemas.openxmlformats.org/officeDocument/2006/relationships/hyperlink" Target="file:///C:\Users\Thomas%20Huet\Desktop\Documentation%20arch&#233;ologique%20li&#233;e%20&#224;%20la%20th&#232;se\Cultures.docx" TargetMode="External"/><Relationship Id="rId11115" Type="http://schemas.openxmlformats.org/officeDocument/2006/relationships/hyperlink" Target="file:///C:\Users\Thomas%20Huet\Desktop\Documentation%20arch&#233;ologique%20li&#233;e%20&#224;%20la%20th&#232;se\Cultures.docx" TargetMode="External"/><Relationship Id="rId3693" Type="http://schemas.openxmlformats.org/officeDocument/2006/relationships/hyperlink" Target="file:///C:\Users\Thomas%20Huet\Desktop\Documentation%20arch&#233;ologique%20li&#233;e%20&#224;%20la%20th&#232;se\Cultures.docx" TargetMode="External"/><Relationship Id="rId13287" Type="http://schemas.openxmlformats.org/officeDocument/2006/relationships/hyperlink" Target="file:///C:\Users\Thomas%20Huet\Desktop\Documentation%20arch&#233;ologique%20li&#233;e%20&#224;%20la%20th&#232;se\Sites.docx" TargetMode="External"/><Relationship Id="rId2295" Type="http://schemas.openxmlformats.org/officeDocument/2006/relationships/hyperlink" Target="file:///C:\Users\Thomas%20Huet\Desktop\Documentation%20arch&#233;ologique%20li&#233;e%20&#224;%20la%20th&#232;se\Cultures.docx" TargetMode="External"/><Relationship Id="rId3346" Type="http://schemas.openxmlformats.org/officeDocument/2006/relationships/hyperlink" Target="file:///C:\Users\Thomas%20Huet\Desktop\Documentation%20arch&#233;ologique%20li&#233;e%20&#224;%20la%20th&#232;se\Sites.docx" TargetMode="External"/><Relationship Id="rId4744" Type="http://schemas.openxmlformats.org/officeDocument/2006/relationships/hyperlink" Target="file:///C:\Users\Thomas%20Huet\Desktop\Documentation%20arch&#233;ologique%20li&#233;e%20&#224;%20la%20th&#232;se\Sites.docx" TargetMode="External"/><Relationship Id="rId14338" Type="http://schemas.openxmlformats.org/officeDocument/2006/relationships/hyperlink" Target="file:///C:\Users\Thomas%20Huet\Desktop\Documentation%20arch&#233;ologique%20li&#233;e%20&#224;%20la%20th&#232;se\Cultures.docx" TargetMode="External"/><Relationship Id="rId267" Type="http://schemas.openxmlformats.org/officeDocument/2006/relationships/hyperlink" Target="file:///C:\Users\Thomas%20Huet\Desktop\Documentation%20arch&#233;ologique%20li&#233;e%20&#224;%20la%20th&#232;se\Cultures.docx" TargetMode="External"/><Relationship Id="rId7967" Type="http://schemas.openxmlformats.org/officeDocument/2006/relationships/hyperlink" Target="file:///C:\Users\Thomas%20Huet\Desktop\Documentation%20arch&#233;ologique%20li&#233;e%20&#224;%20la%20th&#232;se\Cultures.docx" TargetMode="External"/><Relationship Id="rId10948" Type="http://schemas.openxmlformats.org/officeDocument/2006/relationships/hyperlink" Target="file:///C:\Users\Thomas%20Huet\Desktop\Documentation%20arch&#233;ologique%20li&#233;e%20&#224;%20la%20th&#232;se\Cultures.docx" TargetMode="External"/><Relationship Id="rId6569" Type="http://schemas.openxmlformats.org/officeDocument/2006/relationships/hyperlink" Target="file:///C:\Users\Thomas%20Huet\Desktop\Documentation%20arch&#233;ologique%20li&#233;e%20&#224;%20la%20th&#232;se\Sites.docx" TargetMode="External"/><Relationship Id="rId12370" Type="http://schemas.openxmlformats.org/officeDocument/2006/relationships/hyperlink" Target="file:///C:\Users\Thomas%20Huet\Desktop\Documentation%20arch&#233;ologique%20li&#233;e%20&#224;%20la%20th&#232;se\Cultures.docx" TargetMode="External"/><Relationship Id="rId13421" Type="http://schemas.openxmlformats.org/officeDocument/2006/relationships/hyperlink" Target="file:///C:\Users\Thomas%20Huet\Desktop\Documentation%20arch&#233;ologique%20li&#233;e%20&#224;%20la%20th&#232;se\Sites.docx" TargetMode="External"/><Relationship Id="rId9042" Type="http://schemas.openxmlformats.org/officeDocument/2006/relationships/hyperlink" Target="file:///C:\Users\Thomas%20Huet\Desktop\Documentation%20arch&#233;ologique%20li&#233;e%20&#224;%20la%20th&#232;se\Sites.docx" TargetMode="External"/><Relationship Id="rId12023" Type="http://schemas.openxmlformats.org/officeDocument/2006/relationships/hyperlink" Target="file:///C:\Users\Thomas%20Huet\Desktop\Documentation%20arch&#233;ologique%20li&#233;e%20&#224;%20la%20th&#232;se\Sites.docx" TargetMode="External"/><Relationship Id="rId401" Type="http://schemas.openxmlformats.org/officeDocument/2006/relationships/hyperlink" Target="file:///C:\Users\Thomas%20Huet\Desktop\Documentation%20arch&#233;ologique%20li&#233;e%20&#224;%20la%20th&#232;se\Sites.docx" TargetMode="External"/><Relationship Id="rId1031" Type="http://schemas.openxmlformats.org/officeDocument/2006/relationships/hyperlink" Target="file:///C:\Users\Thomas%20Huet\Desktop\Documentation%20arch&#233;ologique%20li&#233;e%20&#224;%20la%20th&#232;se\Sites.docx" TargetMode="External"/><Relationship Id="rId5652" Type="http://schemas.openxmlformats.org/officeDocument/2006/relationships/hyperlink" Target="file:///C:\Users\Thomas%20Huet\Desktop\Documentation%20arch&#233;ologique%20li&#233;e%20&#224;%20la%20th&#232;se\Sites.docx" TargetMode="External"/><Relationship Id="rId6703" Type="http://schemas.openxmlformats.org/officeDocument/2006/relationships/hyperlink" Target="file:///C:\Users\Thomas%20Huet\Desktop\Documentation%20arch&#233;ologique%20li&#233;e%20&#224;%20la%20th&#232;se\Cultures.docx" TargetMode="External"/><Relationship Id="rId14195" Type="http://schemas.openxmlformats.org/officeDocument/2006/relationships/hyperlink" Target="file:///C:\Users\Thomas%20Huet\Desktop\Documentation%20arch&#233;ologique%20li&#233;e%20&#224;%20la%20th&#232;se\Sites.docx" TargetMode="External"/><Relationship Id="rId4254" Type="http://schemas.openxmlformats.org/officeDocument/2006/relationships/hyperlink" Target="file:///C:\Users\Thomas%20Huet\Desktop\Documentation%20arch&#233;ologique%20li&#233;e%20&#224;%20la%20th&#232;se\Sites.docx" TargetMode="External"/><Relationship Id="rId5305" Type="http://schemas.openxmlformats.org/officeDocument/2006/relationships/hyperlink" Target="file:///C:\Users\Thomas%20Huet\Desktop\Documentation%20arch&#233;ologique%20li&#233;e%20&#224;%20la%20th&#232;se\Sites.docx" TargetMode="External"/><Relationship Id="rId7477" Type="http://schemas.openxmlformats.org/officeDocument/2006/relationships/hyperlink" Target="file:///C:\Users\Thomas%20Huet\Desktop\Documentation%20arch&#233;ologique%20li&#233;e%20&#224;%20la%20th&#232;se\Cultures.docx" TargetMode="External"/><Relationship Id="rId8528" Type="http://schemas.openxmlformats.org/officeDocument/2006/relationships/hyperlink" Target="file:///C:\Users\Thomas%20Huet\Desktop\Documentation%20arch&#233;ologique%20li&#233;e%20&#224;%20la%20th&#232;se\Cultures.docx" TargetMode="External"/><Relationship Id="rId8875" Type="http://schemas.openxmlformats.org/officeDocument/2006/relationships/hyperlink" Target="file:///C:\Users\Thomas%20Huet\Desktop\Documentation%20arch&#233;ologique%20li&#233;e%20&#224;%20la%20th&#232;se\Cultures.docx" TargetMode="External"/><Relationship Id="rId9926" Type="http://schemas.openxmlformats.org/officeDocument/2006/relationships/hyperlink" Target="file:///C:\Users\Thomas%20Huet\Desktop\Documentation%20arch&#233;ologique%20li&#233;e%20&#224;%20la%20th&#232;se\Cultures.docx" TargetMode="External"/><Relationship Id="rId11856" Type="http://schemas.openxmlformats.org/officeDocument/2006/relationships/hyperlink" Target="file:///C:\Users\Thomas%20Huet\Desktop\Documentation%20arch&#233;ologique%20li&#233;e%20&#224;%20la%20th&#232;se\Cultures.docx" TargetMode="External"/><Relationship Id="rId12907" Type="http://schemas.openxmlformats.org/officeDocument/2006/relationships/hyperlink" Target="file:///C:\Users\Thomas%20Huet\Desktop\Documentation%20arch&#233;ologique%20li&#233;e%20&#224;%20la%20th&#232;se\Sites.docx" TargetMode="External"/><Relationship Id="rId1915" Type="http://schemas.openxmlformats.org/officeDocument/2006/relationships/hyperlink" Target="file:///C:\Users\Thomas%20Huet\Desktop\Documentation%20arch&#233;ologique%20li&#233;e%20&#224;%20la%20th&#232;se\Sites.docx" TargetMode="External"/><Relationship Id="rId6079" Type="http://schemas.openxmlformats.org/officeDocument/2006/relationships/hyperlink" Target="file:///C:\Users\Thomas%20Huet\Desktop\Documentation%20arch&#233;ologique%20li&#233;e%20&#224;%20la%20th&#232;se\Cultures.docx" TargetMode="External"/><Relationship Id="rId10458" Type="http://schemas.openxmlformats.org/officeDocument/2006/relationships/hyperlink" Target="file:///C:\Users\Thomas%20Huet\Desktop\Documentation%20arch&#233;ologique%20li&#233;e%20&#224;%20la%20th&#232;se\Sites.docx" TargetMode="External"/><Relationship Id="rId11509" Type="http://schemas.openxmlformats.org/officeDocument/2006/relationships/hyperlink" Target="file:///C:\Users\Thomas%20Huet\Desktop\Documentation%20arch&#233;ologique%20li&#233;e%20&#224;%20la%20th&#232;se\Sites.docx" TargetMode="External"/><Relationship Id="rId2689" Type="http://schemas.openxmlformats.org/officeDocument/2006/relationships/hyperlink" Target="file:///C:\Users\Thomas%20Huet\Desktop\Documentation%20arch&#233;ologique%20li&#233;e%20&#224;%20la%20th&#232;se\Cultures.docx" TargetMode="External"/><Relationship Id="rId6560" Type="http://schemas.openxmlformats.org/officeDocument/2006/relationships/hyperlink" Target="file:///C:\Users\Thomas%20Huet\Desktop\Documentation%20arch&#233;ologique%20li&#233;e%20&#224;%20la%20th&#232;se\Sites.docx" TargetMode="External"/><Relationship Id="rId7611" Type="http://schemas.openxmlformats.org/officeDocument/2006/relationships/hyperlink" Target="file:///C:\Users\Thomas%20Huet\Desktop\Documentation%20arch&#233;ologique%20li&#233;e%20&#224;%20la%20th&#232;se\Sites.docx" TargetMode="External"/><Relationship Id="rId5162" Type="http://schemas.openxmlformats.org/officeDocument/2006/relationships/hyperlink" Target="file:///C:\Users\Thomas%20Huet\Desktop\Documentation%20arch&#233;ologique%20li&#233;e%20&#224;%20la%20th&#232;se\Sites.docx" TargetMode="External"/><Relationship Id="rId6213" Type="http://schemas.openxmlformats.org/officeDocument/2006/relationships/hyperlink" Target="file:///C:\Users\Thomas%20Huet\Desktop\Documentation%20arch&#233;ologique%20li&#233;e%20&#224;%20la%20th&#232;se\Cultures.docx" TargetMode="External"/><Relationship Id="rId9783" Type="http://schemas.openxmlformats.org/officeDocument/2006/relationships/hyperlink" Target="file:///C:\Users\Thomas%20Huet\Desktop\Documentation%20arch&#233;ologique%20li&#233;e%20&#224;%20la%20th&#232;se\Cultures.docx" TargetMode="External"/><Relationship Id="rId1772" Type="http://schemas.openxmlformats.org/officeDocument/2006/relationships/hyperlink" Target="file:///C:\Users\Thomas%20Huet\Desktop\Documentation%20arch&#233;ologique%20li&#233;e%20&#224;%20la%20th&#232;se\Environnement.docx" TargetMode="External"/><Relationship Id="rId8385" Type="http://schemas.openxmlformats.org/officeDocument/2006/relationships/hyperlink" Target="file:///C:\Users\Thomas%20Huet\Desktop\Documentation%20arch&#233;ologique%20li&#233;e%20&#224;%20la%20th&#232;se\Sites.docx" TargetMode="External"/><Relationship Id="rId9436" Type="http://schemas.openxmlformats.org/officeDocument/2006/relationships/hyperlink" Target="file:///C:\Users\Thomas%20Huet\Desktop\Documentation%20arch&#233;ologique%20li&#233;e%20&#224;%20la%20th&#232;se\Cultures.docx" TargetMode="External"/><Relationship Id="rId11366" Type="http://schemas.openxmlformats.org/officeDocument/2006/relationships/hyperlink" Target="file:///C:\Users\Thomas%20Huet\Desktop\Documentation%20arch&#233;ologique%20li&#233;e%20&#224;%20la%20th&#232;se\Sites.docx" TargetMode="External"/><Relationship Id="rId12764" Type="http://schemas.openxmlformats.org/officeDocument/2006/relationships/hyperlink" Target="file:///C:\Users\Thomas%20Huet\Desktop\Documentation%20arch&#233;ologique%20li&#233;e%20&#224;%20la%20th&#232;se\Cultures.docx" TargetMode="External"/><Relationship Id="rId13815" Type="http://schemas.openxmlformats.org/officeDocument/2006/relationships/hyperlink" Target="file:///C:\Users\Thomas%20Huet\Desktop\Documentation%20arch&#233;ologique%20li&#233;e%20&#224;%20la%20th&#232;se\Cultures.docx" TargetMode="External"/><Relationship Id="rId1425" Type="http://schemas.openxmlformats.org/officeDocument/2006/relationships/hyperlink" Target="file:///C:\Users\Thomas%20Huet\Desktop\Documentation%20arch&#233;ologique%20li&#233;e%20&#224;%20la%20th&#232;se\Cultures.docx" TargetMode="External"/><Relationship Id="rId2823" Type="http://schemas.openxmlformats.org/officeDocument/2006/relationships/hyperlink" Target="file:///C:\Users\Thomas%20Huet\Desktop\Documentation%20arch&#233;ologique%20li&#233;e%20&#224;%20la%20th&#232;se\Cultures.docx" TargetMode="External"/><Relationship Id="rId8038" Type="http://schemas.openxmlformats.org/officeDocument/2006/relationships/hyperlink" Target="file:///C:\Users\Thomas%20Huet\Desktop\Documentation%20arch&#233;ologique%20li&#233;e%20&#224;%20la%20th&#232;se\Cultures.docx" TargetMode="External"/><Relationship Id="rId11019" Type="http://schemas.openxmlformats.org/officeDocument/2006/relationships/hyperlink" Target="file:///C:\Users\Thomas%20Huet\Desktop\Documentation%20arch&#233;ologique%20li&#233;e%20&#224;%20la%20th&#232;se\Sites.docx" TargetMode="External"/><Relationship Id="rId12417" Type="http://schemas.openxmlformats.org/officeDocument/2006/relationships/hyperlink" Target="file:///C:\Users\Thomas%20Huet\Desktop\Documentation%20arch&#233;ologique%20li&#233;e%20&#224;%20la%20th&#232;se\Sites.docx" TargetMode="External"/><Relationship Id="rId4995" Type="http://schemas.openxmlformats.org/officeDocument/2006/relationships/hyperlink" Target="file:///C:\Users\Thomas%20Huet\Desktop\Documentation%20arch&#233;ologique%20li&#233;e%20&#224;%20la%20th&#232;se\Sites.docx" TargetMode="External"/><Relationship Id="rId2199" Type="http://schemas.openxmlformats.org/officeDocument/2006/relationships/hyperlink" Target="file:///C:\Users\Thomas%20Huet\Desktop\Documentation%20arch&#233;ologique%20li&#233;e%20&#224;%20la%20th&#232;se\Cultures.docx" TargetMode="External"/><Relationship Id="rId3597" Type="http://schemas.openxmlformats.org/officeDocument/2006/relationships/hyperlink" Target="file:///C:\Users\Thomas%20Huet\Desktop\Documentation%20arch&#233;ologique%20li&#233;e%20&#224;%20la%20th&#232;se\Cultures.docx" TargetMode="External"/><Relationship Id="rId4648" Type="http://schemas.openxmlformats.org/officeDocument/2006/relationships/hyperlink" Target="file:///C:\Users\Thomas%20Huet\Desktop\Documentation%20arch&#233;ologique%20li&#233;e%20&#224;%20la%20th&#232;se\Sites.docx" TargetMode="External"/><Relationship Id="rId6070" Type="http://schemas.openxmlformats.org/officeDocument/2006/relationships/hyperlink" Target="file:///C:\Users\Thomas%20Huet\Desktop\Documentation%20arch&#233;ologique%20li&#233;e%20&#224;%20la%20th&#232;se\Cultures.docx" TargetMode="External"/><Relationship Id="rId11500" Type="http://schemas.openxmlformats.org/officeDocument/2006/relationships/hyperlink" Target="file:///C:\Users\Thomas%20Huet\Desktop\Documentation%20arch&#233;ologique%20li&#233;e%20&#224;%20la%20th&#232;se\Cultures.docx" TargetMode="External"/><Relationship Id="rId7121" Type="http://schemas.openxmlformats.org/officeDocument/2006/relationships/hyperlink" Target="file:///C:\Users\Thomas%20Huet\Desktop\Documentation%20arch&#233;ologique%20li&#233;e%20&#224;%20la%20th&#232;se\Cultures.docx" TargetMode="External"/><Relationship Id="rId10102" Type="http://schemas.openxmlformats.org/officeDocument/2006/relationships/hyperlink" Target="file:///C:\Users\Thomas%20Huet\Desktop\Documentation%20arch&#233;ologique%20li&#233;e%20&#224;%20la%20th&#232;se\Cultures.docx" TargetMode="External"/><Relationship Id="rId13672" Type="http://schemas.openxmlformats.org/officeDocument/2006/relationships/hyperlink" Target="file:///C:\Users\Thomas%20Huet\Desktop\Documentation%20arch&#233;ologique%20li&#233;e%20&#224;%20la%20th&#232;se\Sites.docx" TargetMode="External"/><Relationship Id="rId2680" Type="http://schemas.openxmlformats.org/officeDocument/2006/relationships/hyperlink" Target="file:///C:\Users\Thomas%20Huet\Desktop\Documentation%20arch&#233;ologique%20li&#233;e%20&#224;%20la%20th&#232;se\Cultures.docx" TargetMode="External"/><Relationship Id="rId3731" Type="http://schemas.openxmlformats.org/officeDocument/2006/relationships/hyperlink" Target="file:///C:\Users\Thomas%20Huet\Desktop\Documentation%20arch&#233;ologique%20li&#233;e%20&#224;%20la%20th&#232;se\Cultures.docx" TargetMode="External"/><Relationship Id="rId9293" Type="http://schemas.openxmlformats.org/officeDocument/2006/relationships/hyperlink" Target="file:///C:\Users\Thomas%20Huet\Desktop\Documentation%20arch&#233;ologique%20li&#233;e%20&#224;%20la%20th&#232;se\Cultures.docx" TargetMode="External"/><Relationship Id="rId12274" Type="http://schemas.openxmlformats.org/officeDocument/2006/relationships/hyperlink" Target="file:///C:\Users\Thomas%20Huet\Desktop\Documentation%20arch&#233;ologique%20li&#233;e%20&#224;%20la%20th&#232;se\Cultures.docx" TargetMode="External"/><Relationship Id="rId13325" Type="http://schemas.openxmlformats.org/officeDocument/2006/relationships/hyperlink" Target="file:///C:\Users\Thomas%20Huet\Desktop\Documentation%20arch&#233;ologique%20li&#233;e%20&#224;%20la%20th&#232;se\Cultures.docx" TargetMode="External"/><Relationship Id="rId652" Type="http://schemas.openxmlformats.org/officeDocument/2006/relationships/hyperlink" Target="file:///C:\Users\Thomas%20Huet\Desktop\Documentation%20arch&#233;ologique%20li&#233;e%20&#224;%20la%20th&#232;se\Sites.docx" TargetMode="External"/><Relationship Id="rId1282" Type="http://schemas.openxmlformats.org/officeDocument/2006/relationships/hyperlink" Target="file:///C:\Users\Thomas%20Huet\Desktop\Documentation%20arch&#233;ologique%20li&#233;e%20&#224;%20la%20th&#232;se\Sites.docx" TargetMode="External"/><Relationship Id="rId2333" Type="http://schemas.openxmlformats.org/officeDocument/2006/relationships/hyperlink" Target="file:///C:\Users\Thomas%20Huet\Desktop\Documentation%20arch&#233;ologique%20li&#233;e%20&#224;%20la%20th&#232;se\Cultures.docx" TargetMode="External"/><Relationship Id="rId305" Type="http://schemas.openxmlformats.org/officeDocument/2006/relationships/hyperlink" Target="file:///C:\Users\Thomas%20Huet\Desktop\Documentation%20arch&#233;ologique%20li&#233;e%20&#224;%20la%20th&#232;se\Sites.docx" TargetMode="External"/><Relationship Id="rId5556" Type="http://schemas.openxmlformats.org/officeDocument/2006/relationships/hyperlink" Target="file:///C:\Users\Thomas%20Huet\Desktop\Documentation%20arch&#233;ologique%20li&#233;e%20&#224;%20la%20th&#232;se\Sites.docx" TargetMode="External"/><Relationship Id="rId6607" Type="http://schemas.openxmlformats.org/officeDocument/2006/relationships/hyperlink" Target="file:///C:\Users\Thomas%20Huet\Desktop\Documentation%20arch&#233;ologique%20li&#233;e%20&#224;%20la%20th&#232;se\Sites.docx" TargetMode="External"/><Relationship Id="rId6954" Type="http://schemas.openxmlformats.org/officeDocument/2006/relationships/hyperlink" Target="file:///C:\Users\Thomas%20Huet\Desktop\Documentation%20arch&#233;ologique%20li&#233;e%20&#224;%20la%20th&#232;se\Cultures.docx" TargetMode="External"/><Relationship Id="rId14099" Type="http://schemas.openxmlformats.org/officeDocument/2006/relationships/hyperlink" Target="file:///C:\Users\Thomas%20Huet\Desktop\Documentation%20arch&#233;ologique%20li&#233;e%20&#224;%20la%20th&#232;se\Sites.docx" TargetMode="External"/><Relationship Id="rId4158" Type="http://schemas.openxmlformats.org/officeDocument/2006/relationships/hyperlink" Target="file:///C:\Users\Thomas%20Huet\Desktop\Documentation%20arch&#233;ologique%20li&#233;e%20&#224;%20la%20th&#232;se\Cultures.docx" TargetMode="External"/><Relationship Id="rId5209" Type="http://schemas.openxmlformats.org/officeDocument/2006/relationships/hyperlink" Target="file:///C:\Users\Thomas%20Huet\Desktop\Documentation%20arch&#233;ologique%20li&#233;e%20&#224;%20la%20th&#232;se\Cultures.docx" TargetMode="External"/><Relationship Id="rId8779" Type="http://schemas.openxmlformats.org/officeDocument/2006/relationships/hyperlink" Target="file:///C:\Users\Thomas%20Huet\Desktop\Documentation%20arch&#233;ologique%20li&#233;e%20&#224;%20la%20th&#232;se\Cultures.docx" TargetMode="External"/><Relationship Id="rId11010" Type="http://schemas.openxmlformats.org/officeDocument/2006/relationships/hyperlink" Target="file:///C:\Users\Thomas%20Huet\Desktop\Documentation%20arch&#233;ologique%20li&#233;e%20&#224;%20la%20th&#232;se\Cultures.docx" TargetMode="External"/><Relationship Id="rId1819" Type="http://schemas.openxmlformats.org/officeDocument/2006/relationships/hyperlink" Target="file:///C:\Users\Thomas%20Huet\Desktop\Documentation%20arch&#233;ologique%20li&#233;e%20&#224;%20la%20th&#232;se\Environnement.docx" TargetMode="External"/><Relationship Id="rId13182" Type="http://schemas.openxmlformats.org/officeDocument/2006/relationships/hyperlink" Target="file:///C:\Users\Thomas%20Huet\Desktop\Documentation%20arch&#233;ologique%20li&#233;e%20&#224;%20la%20th&#232;se\Sites.docx" TargetMode="External"/><Relationship Id="rId14233" Type="http://schemas.openxmlformats.org/officeDocument/2006/relationships/hyperlink" Target="file:///C:\Users\Thomas%20Huet\Desktop\Documentation%20arch&#233;ologique%20li&#233;e%20&#224;%20la%20th&#232;se\Sites.docx" TargetMode="External"/><Relationship Id="rId2190" Type="http://schemas.openxmlformats.org/officeDocument/2006/relationships/hyperlink" Target="file:///C:\Users\Thomas%20Huet\Desktop\Documentation%20arch&#233;ologique%20li&#233;e%20&#224;%20la%20th&#232;se\Cultures.docx" TargetMode="External"/><Relationship Id="rId3241" Type="http://schemas.openxmlformats.org/officeDocument/2006/relationships/hyperlink" Target="file:///C:\Users\Thomas%20Huet\Desktop\Documentation%20arch&#233;ologique%20li&#233;e%20&#224;%20la%20th&#232;se\Sites.docx" TargetMode="External"/><Relationship Id="rId7862" Type="http://schemas.openxmlformats.org/officeDocument/2006/relationships/hyperlink" Target="file:///C:\Users\Thomas%20Huet\Desktop\Documentation%20arch&#233;ologique%20li&#233;e%20&#224;%20la%20th&#232;se\Cultures.docx" TargetMode="External"/><Relationship Id="rId8913" Type="http://schemas.openxmlformats.org/officeDocument/2006/relationships/hyperlink" Target="file:///C:\Users\Thomas%20Huet\Desktop\Documentation%20arch&#233;ologique%20li&#233;e%20&#224;%20la%20th&#232;se\Sites.docx" TargetMode="External"/><Relationship Id="rId162" Type="http://schemas.openxmlformats.org/officeDocument/2006/relationships/hyperlink" Target="file:///C:\Users\Thomas%20Huet\Desktop\Documentation%20arch&#233;ologique%20li&#233;e%20&#224;%20la%20th&#232;se\Cultures.docx" TargetMode="External"/><Relationship Id="rId6464" Type="http://schemas.openxmlformats.org/officeDocument/2006/relationships/hyperlink" Target="file:///C:\Users\Thomas%20Huet\Desktop\Documentation%20arch&#233;ologique%20li&#233;e%20&#224;%20la%20th&#232;se\Sites.docx" TargetMode="External"/><Relationship Id="rId7515" Type="http://schemas.openxmlformats.org/officeDocument/2006/relationships/hyperlink" Target="file:///C:\Users\Thomas%20Huet\Desktop\Documentation%20arch&#233;ologique%20li&#233;e%20&#224;%20la%20th&#232;se\Cultures.docx" TargetMode="External"/><Relationship Id="rId10843" Type="http://schemas.openxmlformats.org/officeDocument/2006/relationships/hyperlink" Target="file:///C:\Users\Thomas%20Huet\Desktop\Documentation%20arch&#233;ologique%20li&#233;e%20&#224;%20la%20th&#232;se\Sites.docx" TargetMode="External"/><Relationship Id="rId5066" Type="http://schemas.openxmlformats.org/officeDocument/2006/relationships/hyperlink" Target="file:///C:\Users\Thomas%20Huet\Desktop\Documentation%20arch&#233;ologique%20li&#233;e%20&#224;%20la%20th&#232;se\Cultures.docx" TargetMode="External"/><Relationship Id="rId6117" Type="http://schemas.openxmlformats.org/officeDocument/2006/relationships/hyperlink" Target="file:///C:\Users\Thomas%20Huet\Desktop\Documentation%20arch&#233;ologique%20li&#233;e%20&#224;%20la%20th&#232;se\Cultures.docx" TargetMode="External"/><Relationship Id="rId9687" Type="http://schemas.openxmlformats.org/officeDocument/2006/relationships/hyperlink" Target="file:///C:\Users\Thomas%20Huet\Desktop\Documentation%20arch&#233;ologique%20li&#233;e%20&#224;%20la%20th&#232;se\Sites.docx" TargetMode="External"/><Relationship Id="rId8289" Type="http://schemas.openxmlformats.org/officeDocument/2006/relationships/hyperlink" Target="file:///C:\Users\Thomas%20Huet\Desktop\Documentation%20arch&#233;ologique%20li&#233;e%20&#224;%20la%20th&#232;se\Cultures.docx" TargetMode="External"/><Relationship Id="rId12668" Type="http://schemas.openxmlformats.org/officeDocument/2006/relationships/hyperlink" Target="file:///C:\Users\Thomas%20Huet\Desktop\Documentation%20arch&#233;ologique%20li&#233;e%20&#224;%20la%20th&#232;se\Cultures.docx" TargetMode="External"/><Relationship Id="rId13719" Type="http://schemas.openxmlformats.org/officeDocument/2006/relationships/hyperlink" Target="file:///C:\Users\Thomas%20Huet\Desktop\Documentation%20arch&#233;ologique%20li&#233;e%20&#224;%20la%20th&#232;se\Cultures.docx" TargetMode="External"/><Relationship Id="rId1676" Type="http://schemas.openxmlformats.org/officeDocument/2006/relationships/hyperlink" Target="file:///C:\Users\Thomas%20Huet\Desktop\Documentation%20arch&#233;ologique%20li&#233;e%20&#224;%20la%20th&#232;se\Cultures.docx" TargetMode="External"/><Relationship Id="rId2727" Type="http://schemas.openxmlformats.org/officeDocument/2006/relationships/hyperlink" Target="file:///C:\Users\Thomas%20Huet\Desktop\Documentation%20arch&#233;ologique%20li&#233;e%20&#224;%20la%20th&#232;se\Cultures.docx" TargetMode="External"/><Relationship Id="rId14090" Type="http://schemas.openxmlformats.org/officeDocument/2006/relationships/hyperlink" Target="file:///C:\Users\Thomas%20Huet\Desktop\Documentation%20arch&#233;ologique%20li&#233;e%20&#224;%20la%20th&#232;se\Sites.docx" TargetMode="External"/><Relationship Id="rId1329" Type="http://schemas.openxmlformats.org/officeDocument/2006/relationships/hyperlink" Target="file:///C:\Users\Thomas%20Huet\Desktop\Documentation%20arch&#233;ologique%20li&#233;e%20&#224;%20la%20th&#232;se\Cultures.docx" TargetMode="External"/><Relationship Id="rId4899" Type="http://schemas.openxmlformats.org/officeDocument/2006/relationships/hyperlink" Target="file:///C:\Users\Thomas%20Huet\Desktop\Documentation%20arch&#233;ologique%20li&#233;e%20&#224;%20la%20th&#232;se\Sites.docx" TargetMode="External"/><Relationship Id="rId5200" Type="http://schemas.openxmlformats.org/officeDocument/2006/relationships/hyperlink" Target="file:///C:\Users\Thomas%20Huet\Desktop\Documentation%20arch&#233;ologique%20li&#233;e%20&#224;%20la%20th&#232;se\Cultures.docx" TargetMode="External"/><Relationship Id="rId8770" Type="http://schemas.openxmlformats.org/officeDocument/2006/relationships/hyperlink" Target="file:///C:\Users\Thomas%20Huet\Desktop\Documentation%20arch&#233;ologique%20li&#233;e%20&#224;%20la%20th&#232;se\Sites.docx" TargetMode="External"/><Relationship Id="rId9821" Type="http://schemas.openxmlformats.org/officeDocument/2006/relationships/hyperlink" Target="file:///C:\Users\Thomas%20Huet\Desktop\Documentation%20arch&#233;ologique%20li&#233;e%20&#224;%20la%20th&#232;se\Sites.docx" TargetMode="External"/><Relationship Id="rId11751" Type="http://schemas.openxmlformats.org/officeDocument/2006/relationships/hyperlink" Target="file:///C:\Users\Thomas%20Huet\Desktop\Documentation%20arch&#233;ologique%20li&#233;e%20&#224;%20la%20th&#232;se\Cultures.docx" TargetMode="External"/><Relationship Id="rId12802" Type="http://schemas.openxmlformats.org/officeDocument/2006/relationships/hyperlink" Target="file:///C:\Users\Thomas%20Huet\Desktop\Documentation%20arch&#233;ologique%20li&#233;e%20&#224;%20la%20th&#232;se\Sites.docx" TargetMode="External"/><Relationship Id="rId35" Type="http://schemas.openxmlformats.org/officeDocument/2006/relationships/hyperlink" Target="file:///C:\Users\Thomas%20Huet\Desktop\Documentation%20arch&#233;ologique%20li&#233;e%20&#224;%20la%20th&#232;se\Analyses%20Statistiques.docx" TargetMode="External"/><Relationship Id="rId1810" Type="http://schemas.openxmlformats.org/officeDocument/2006/relationships/hyperlink" Target="file:///C:\Users\Thomas%20Huet\Desktop\Documentation%20arch&#233;ologique%20li&#233;e%20&#224;%20la%20th&#232;se\Cultures.docx" TargetMode="External"/><Relationship Id="rId7372" Type="http://schemas.openxmlformats.org/officeDocument/2006/relationships/hyperlink" Target="file:///C:\Users\Thomas%20Huet\Desktop\Documentation%20arch&#233;ologique%20li&#233;e%20&#224;%20la%20th&#232;se\Cultures.docx" TargetMode="External"/><Relationship Id="rId8423" Type="http://schemas.openxmlformats.org/officeDocument/2006/relationships/hyperlink" Target="file:///C:\Users\Thomas%20Huet\Desktop\Documentation%20arch&#233;ologique%20li&#233;e%20&#224;%20la%20th&#232;se\Sites.docx" TargetMode="External"/><Relationship Id="rId10353" Type="http://schemas.openxmlformats.org/officeDocument/2006/relationships/hyperlink" Target="file:///C:\Users\Thomas%20Huet\Desktop\Documentation%20arch&#233;ologique%20li&#233;e%20&#224;%20la%20th&#232;se\Sites.docx" TargetMode="External"/><Relationship Id="rId11404" Type="http://schemas.openxmlformats.org/officeDocument/2006/relationships/hyperlink" Target="file:///C:\Users\Thomas%20Huet\Desktop\Documentation%20arch&#233;ologique%20li&#233;e%20&#224;%20la%20th&#232;se\Sites.docx" TargetMode="External"/><Relationship Id="rId3982" Type="http://schemas.openxmlformats.org/officeDocument/2006/relationships/hyperlink" Target="file:///C:\Users\Thomas%20Huet\Desktop\Documentation%20arch&#233;ologique%20li&#233;e%20&#224;%20la%20th&#232;se\Cultures.docx" TargetMode="External"/><Relationship Id="rId7025" Type="http://schemas.openxmlformats.org/officeDocument/2006/relationships/hyperlink" Target="file:///C:\Users\Thomas%20Huet\Desktop\Documentation%20arch&#233;ologique%20li&#233;e%20&#224;%20la%20th&#232;se\Sites.docx" TargetMode="External"/><Relationship Id="rId10006" Type="http://schemas.openxmlformats.org/officeDocument/2006/relationships/hyperlink" Target="file:///C:\Users\Thomas%20Huet\Desktop\Documentation%20arch&#233;ologique%20li&#233;e%20&#224;%20la%20th&#232;se\Cultures.docx" TargetMode="External"/><Relationship Id="rId13576" Type="http://schemas.openxmlformats.org/officeDocument/2006/relationships/hyperlink" Target="file:///C:\Users\Thomas%20Huet\Desktop\Documentation%20arch&#233;ologique%20li&#233;e%20&#224;%20la%20th&#232;se\Sites.docx" TargetMode="External"/><Relationship Id="rId2584" Type="http://schemas.openxmlformats.org/officeDocument/2006/relationships/hyperlink" Target="file:///C:\Users\Thomas%20Huet\Desktop\Documentation%20arch&#233;ologique%20li&#233;e%20&#224;%20la%20th&#232;se\Sit_Chaves_strat_Ib" TargetMode="External"/><Relationship Id="rId3635" Type="http://schemas.openxmlformats.org/officeDocument/2006/relationships/hyperlink" Target="file:///C:\Users\Thomas%20Huet\Desktop\Documentation%20arch&#233;ologique%20li&#233;e%20&#224;%20la%20th&#232;se\Sites.docx" TargetMode="External"/><Relationship Id="rId9197" Type="http://schemas.openxmlformats.org/officeDocument/2006/relationships/hyperlink" Target="file:///C:\Users\Thomas%20Huet\Desktop\Documentation%20arch&#233;ologique%20li&#233;e%20&#224;%20la%20th&#232;se\Sites.docx" TargetMode="External"/><Relationship Id="rId12178" Type="http://schemas.openxmlformats.org/officeDocument/2006/relationships/hyperlink" Target="file:///C:\Users\Thomas%20Huet\Desktop\Documentation%20arch&#233;ologique%20li&#233;e%20&#224;%20la%20th&#232;se\Analyses%20Statistiques.docx" TargetMode="External"/><Relationship Id="rId13229" Type="http://schemas.openxmlformats.org/officeDocument/2006/relationships/hyperlink" Target="file:///C:\Users\Thomas%20Huet\Desktop\Documentation%20arch&#233;ologique%20li&#233;e%20&#224;%20la%20th&#232;se\Sites.docx" TargetMode="External"/><Relationship Id="rId556" Type="http://schemas.openxmlformats.org/officeDocument/2006/relationships/hyperlink" Target="file:///C:\Users\Thomas%20Huet\Desktop\Documentation%20arch&#233;ologique%20li&#233;e%20&#224;%20la%20th&#232;se\Cultures.docx" TargetMode="External"/><Relationship Id="rId1186" Type="http://schemas.openxmlformats.org/officeDocument/2006/relationships/hyperlink" Target="file:///C:\Users\Thomas%20Huet\Desktop\Documentation%20arch&#233;ologique%20li&#233;e%20&#224;%20la%20th&#232;se\Sites.docx" TargetMode="External"/><Relationship Id="rId2237" Type="http://schemas.openxmlformats.org/officeDocument/2006/relationships/hyperlink" Target="file:///C:\Users\Thomas%20Huet\Desktop\Documentation%20arch&#233;ologique%20li&#233;e%20&#224;%20la%20th&#232;se\Cultures.docx" TargetMode="External"/><Relationship Id="rId209" Type="http://schemas.openxmlformats.org/officeDocument/2006/relationships/hyperlink" Target="file:///C:\Users\Thomas%20Huet\Desktop\Documentation%20arch&#233;ologique%20li&#233;e%20&#224;%20la%20th&#232;se\Sites.docx" TargetMode="External"/><Relationship Id="rId6858" Type="http://schemas.openxmlformats.org/officeDocument/2006/relationships/hyperlink" Target="file:///C:\Users\Thomas%20Huet\Desktop\Documentation%20arch&#233;ologique%20li&#233;e%20&#224;%20la%20th&#232;se\Sites.docx" TargetMode="External"/><Relationship Id="rId7909" Type="http://schemas.openxmlformats.org/officeDocument/2006/relationships/hyperlink" Target="file:///C:\Users\Thomas%20Huet\Desktop\Documentation%20arch&#233;ologique%20li&#233;e%20&#224;%20la%20th&#232;se\Sites.docx" TargetMode="External"/><Relationship Id="rId8280" Type="http://schemas.openxmlformats.org/officeDocument/2006/relationships/hyperlink" Target="file:///C:\Users\Thomas%20Huet\Desktop\Documentation%20arch&#233;ologique%20li&#233;e%20&#224;%20la%20th&#232;se\Cultures.docx" TargetMode="External"/><Relationship Id="rId13710" Type="http://schemas.openxmlformats.org/officeDocument/2006/relationships/hyperlink" Target="file:///C:\Users\Thomas%20Huet\Desktop\Documentation%20arch&#233;ologique%20li&#233;e%20&#224;%20la%20th&#232;se\Cultures.docx" TargetMode="External"/><Relationship Id="rId9331" Type="http://schemas.openxmlformats.org/officeDocument/2006/relationships/hyperlink" Target="file:///C:\Users\Thomas%20Huet\Desktop\Documentation%20arch&#233;ologique%20li&#233;e%20&#224;%20la%20th&#232;se\Cultures.docx" TargetMode="External"/><Relationship Id="rId11261" Type="http://schemas.openxmlformats.org/officeDocument/2006/relationships/hyperlink" Target="file:///C:\Users\Thomas%20Huet\Desktop\Documentation%20arch&#233;ologique%20li&#233;e%20&#224;%20la%20th&#232;se\Sites.docx" TargetMode="External"/><Relationship Id="rId12312" Type="http://schemas.openxmlformats.org/officeDocument/2006/relationships/hyperlink" Target="file:///C:\Users\Thomas%20Huet\Desktop\Documentation%20arch&#233;ologique%20li&#233;e%20&#224;%20la%20th&#232;se\Sites.docx" TargetMode="External"/><Relationship Id="rId1320" Type="http://schemas.openxmlformats.org/officeDocument/2006/relationships/hyperlink" Target="file:///C:\Users\Thomas%20Huet\Desktop\Documentation%20arch&#233;ologique%20li&#233;e%20&#224;%20la%20th&#232;se\Cultures.docx" TargetMode="External"/><Relationship Id="rId4890" Type="http://schemas.openxmlformats.org/officeDocument/2006/relationships/hyperlink" Target="file:///C:\Users\Thomas%20Huet\Desktop\Documentation%20arch&#233;ologique%20li&#233;e%20&#224;%20la%20th&#232;se\Cultures.docx" TargetMode="External"/><Relationship Id="rId5941" Type="http://schemas.openxmlformats.org/officeDocument/2006/relationships/hyperlink" Target="file:///C:\Users\Thomas%20Huet\Desktop\Documentation%20arch&#233;ologique%20li&#233;e%20&#224;%20la%20th&#232;se\Cultures.docx" TargetMode="External"/><Relationship Id="rId14484" Type="http://schemas.openxmlformats.org/officeDocument/2006/relationships/hyperlink" Target="file:///C:\Users\Thomas%20Huet\Desktop\Documentation%20arch&#233;ologique%20li&#233;e%20&#224;%20la%20th&#232;se\Sites.docx" TargetMode="External"/><Relationship Id="rId3492" Type="http://schemas.openxmlformats.org/officeDocument/2006/relationships/hyperlink" Target="file:///C:\Users\Thomas%20Huet\Desktop\Documentation%20arch&#233;ologique%20li&#233;e%20&#224;%20la%20th&#232;se\Cultures.docx" TargetMode="External"/><Relationship Id="rId4543" Type="http://schemas.openxmlformats.org/officeDocument/2006/relationships/hyperlink" Target="file:///C:\Users\Thomas%20Huet\Desktop\Documentation%20arch&#233;ologique%20li&#233;e%20&#224;%20la%20th&#232;se\Sites.docx" TargetMode="External"/><Relationship Id="rId13086" Type="http://schemas.openxmlformats.org/officeDocument/2006/relationships/hyperlink" Target="file:///C:\Users\Thomas%20Huet\Desktop\Documentation%20arch&#233;ologique%20li&#233;e%20&#224;%20la%20th&#232;se\Sites.docx" TargetMode="External"/><Relationship Id="rId14137" Type="http://schemas.openxmlformats.org/officeDocument/2006/relationships/hyperlink" Target="file:///C:\Users\Thomas%20Huet\Desktop\Documentation%20arch&#233;ologique%20li&#233;e%20&#224;%20la%20th&#232;se\Sites.docx" TargetMode="External"/><Relationship Id="rId2094" Type="http://schemas.openxmlformats.org/officeDocument/2006/relationships/hyperlink" Target="file:///C:\Users\Thomas%20Huet\Desktop\Documentation%20arch&#233;ologique%20li&#233;e%20&#224;%20la%20th&#232;se\Sites.docx" TargetMode="External"/><Relationship Id="rId3145" Type="http://schemas.openxmlformats.org/officeDocument/2006/relationships/hyperlink" Target="file:///C:\Users\Thomas%20Huet\Desktop\Documentation%20arch&#233;ologique%20li&#233;e%20&#224;%20la%20th&#232;se\Sites.docx" TargetMode="External"/><Relationship Id="rId7766" Type="http://schemas.openxmlformats.org/officeDocument/2006/relationships/hyperlink" Target="file:///C:\Users\Thomas%20Huet\Desktop\Documentation%20arch&#233;ologique%20li&#233;e%20&#224;%20la%20th&#232;se\Cultures.docx" TargetMode="External"/><Relationship Id="rId8817" Type="http://schemas.openxmlformats.org/officeDocument/2006/relationships/hyperlink" Target="file:///C:\Users\Thomas%20Huet\Desktop\Documentation%20arch&#233;ologique%20li&#233;e%20&#224;%20la%20th&#232;se\Cultures.docx" TargetMode="External"/><Relationship Id="rId6368" Type="http://schemas.openxmlformats.org/officeDocument/2006/relationships/hyperlink" Target="file:///C:\Users\Thomas%20Huet\Desktop\Documentation%20arch&#233;ologique%20li&#233;e%20&#224;%20la%20th&#232;se\Cultures.docx" TargetMode="External"/><Relationship Id="rId7419" Type="http://schemas.openxmlformats.org/officeDocument/2006/relationships/hyperlink" Target="file:///C:\Users\Thomas%20Huet\Desktop\Documentation%20arch&#233;ologique%20li&#233;e%20&#224;%20la%20th&#232;se\Cultures.docx" TargetMode="External"/><Relationship Id="rId10747" Type="http://schemas.openxmlformats.org/officeDocument/2006/relationships/hyperlink" Target="file:///C:\Users\Thomas%20Huet\Desktop\Documentation%20arch&#233;ologique%20li&#233;e%20&#224;%20la%20th&#232;se\Cultures.docx" TargetMode="External"/><Relationship Id="rId13220" Type="http://schemas.openxmlformats.org/officeDocument/2006/relationships/hyperlink" Target="file:///C:\Users\Thomas%20Huet\Desktop\Documentation%20arch&#233;ologique%20li&#233;e%20&#224;%20la%20th&#232;se\Sites.docx" TargetMode="External"/><Relationship Id="rId200" Type="http://schemas.openxmlformats.org/officeDocument/2006/relationships/hyperlink" Target="file:///C:\Users\Thomas%20Huet\Desktop\Documentation%20arch&#233;ologique%20li&#233;e%20&#224;%20la%20th&#232;se\Sites.docx" TargetMode="External"/><Relationship Id="rId2978" Type="http://schemas.openxmlformats.org/officeDocument/2006/relationships/hyperlink" Target="file:///C:\Users\Thomas%20Huet\Desktop\Documentation%20arch&#233;ologique%20li&#233;e%20&#224;%20la%20th&#232;se\Cultures.docx" TargetMode="External"/><Relationship Id="rId7900" Type="http://schemas.openxmlformats.org/officeDocument/2006/relationships/hyperlink" Target="Sites.docx" TargetMode="External"/><Relationship Id="rId5451" Type="http://schemas.openxmlformats.org/officeDocument/2006/relationships/hyperlink" Target="file:///C:\Users\Thomas%20Huet\Desktop\Documentation%20arch&#233;ologique%20li&#233;e%20&#224;%20la%20th&#232;se\Sites.docx" TargetMode="External"/><Relationship Id="rId6502" Type="http://schemas.openxmlformats.org/officeDocument/2006/relationships/hyperlink" Target="file:///C:\Users\Thomas%20Huet\Desktop\Documentation%20arch&#233;ologique%20li&#233;e%20&#224;%20la%20th&#232;se\Sites.docx" TargetMode="External"/><Relationship Id="rId4053" Type="http://schemas.openxmlformats.org/officeDocument/2006/relationships/hyperlink" Target="file:///C:\Users\Thomas%20Huet\Desktop\Documentation%20arch&#233;ologique%20li&#233;e%20&#224;%20la%20th&#232;se\Cultures.docx" TargetMode="External"/><Relationship Id="rId5104" Type="http://schemas.openxmlformats.org/officeDocument/2006/relationships/hyperlink" Target="file:///C:\Users\Thomas%20Huet\Desktop\Documentation%20arch&#233;ologique%20li&#233;e%20&#224;%20la%20th&#232;se\Sites.docx" TargetMode="External"/><Relationship Id="rId8674" Type="http://schemas.openxmlformats.org/officeDocument/2006/relationships/hyperlink" Target="file:///C:\Users\Thomas%20Huet\Desktop\Documentation%20arch&#233;ologique%20li&#233;e%20&#224;%20la%20th&#232;se\Sites.docx" TargetMode="External"/><Relationship Id="rId9725" Type="http://schemas.openxmlformats.org/officeDocument/2006/relationships/hyperlink" Target="file:///C:\Users\Thomas%20Huet\Desktop\Documentation%20arch&#233;ologique%20li&#233;e%20&#224;%20la%20th&#232;se\Sites.docx" TargetMode="External"/><Relationship Id="rId11655" Type="http://schemas.openxmlformats.org/officeDocument/2006/relationships/hyperlink" Target="file:///C:\Users\Thomas%20Huet\Desktop\Documentation%20arch&#233;ologique%20li&#233;e%20&#224;%20la%20th&#232;se\Cultures.docx" TargetMode="External"/><Relationship Id="rId1714" Type="http://schemas.openxmlformats.org/officeDocument/2006/relationships/hyperlink" Target="file:///C:\Users\Thomas%20Huet\Desktop\Documentation%20arch&#233;ologique%20li&#233;e%20&#224;%20la%20th&#232;se\Sites.docx" TargetMode="External"/><Relationship Id="rId7276" Type="http://schemas.openxmlformats.org/officeDocument/2006/relationships/hyperlink" Target="file:///C:\Users\Thomas%20Huet\Desktop\Documentation%20arch&#233;ologique%20li&#233;e%20&#224;%20la%20th&#232;se\Cultures.docx" TargetMode="External"/><Relationship Id="rId8327" Type="http://schemas.openxmlformats.org/officeDocument/2006/relationships/hyperlink" Target="file:///C:\Users\Thomas%20Huet\Desktop\Documentation%20arch&#233;ologique%20li&#233;e%20&#224;%20la%20th&#232;se\Sites.docx" TargetMode="External"/><Relationship Id="rId10257" Type="http://schemas.openxmlformats.org/officeDocument/2006/relationships/hyperlink" Target="file:///C:\Users\Thomas%20Huet\Desktop\Documentation%20arch&#233;ologique%20li&#233;e%20&#224;%20la%20th&#232;se\Sites.docx" TargetMode="External"/><Relationship Id="rId11308" Type="http://schemas.openxmlformats.org/officeDocument/2006/relationships/hyperlink" Target="file:///C:\Users\Thomas%20Huet\Desktop\Documentation%20arch&#233;ologique%20li&#233;e%20&#224;%20la%20th&#232;se\Sites.docx" TargetMode="External"/><Relationship Id="rId12706" Type="http://schemas.openxmlformats.org/officeDocument/2006/relationships/hyperlink" Target="file:///C:\Users\Thomas%20Huet\Desktop\Documentation%20arch&#233;ologique%20li&#233;e%20&#224;%20la%20th&#232;se\Cultures.docx" TargetMode="External"/><Relationship Id="rId2488" Type="http://schemas.openxmlformats.org/officeDocument/2006/relationships/hyperlink" Target="file:///C:\Users\Thomas%20Huet\Desktop\Documentation%20arch&#233;ologique%20li&#233;e%20&#224;%20la%20th&#232;se\Cultures.docx" TargetMode="External"/><Relationship Id="rId3886" Type="http://schemas.openxmlformats.org/officeDocument/2006/relationships/hyperlink" Target="file:///C:\Users\Thomas%20Huet\Desktop\Documentation%20arch&#233;ologique%20li&#233;e%20&#224;%20la%20th&#232;se\Sites.docx" TargetMode="External"/><Relationship Id="rId4937" Type="http://schemas.openxmlformats.org/officeDocument/2006/relationships/hyperlink" Target="file:///C:\Users\Thomas%20Huet\Desktop\Documentation%20arch&#233;ologique%20li&#233;e%20&#224;%20la%20th&#232;se\Cultures.docx" TargetMode="External"/><Relationship Id="rId3539" Type="http://schemas.openxmlformats.org/officeDocument/2006/relationships/hyperlink" Target="file:///C:\Users\Thomas%20Huet\Desktop\Documentation%20arch&#233;ologique%20li&#233;e%20&#224;%20la%20th&#232;se\Cultures.docx" TargetMode="External"/><Relationship Id="rId6012" Type="http://schemas.openxmlformats.org/officeDocument/2006/relationships/hyperlink" Target="file:///C:\Users\Thomas%20Huet\Desktop\Documentation%20arch&#233;ologique%20li&#233;e%20&#224;%20la%20th&#232;se\Cultures.docx" TargetMode="External"/><Relationship Id="rId7410" Type="http://schemas.openxmlformats.org/officeDocument/2006/relationships/hyperlink" Target="file:///C:\Users\Thomas%20Huet\Desktop\Documentation%20arch&#233;ologique%20li&#233;e%20&#224;%20la%20th&#232;se\Sites.docx" TargetMode="External"/><Relationship Id="rId13961" Type="http://schemas.openxmlformats.org/officeDocument/2006/relationships/hyperlink" Target="file:///C:\Users\Thomas%20Huet\Desktop\Documentation%20arch&#233;ologique%20li&#233;e%20&#224;%20la%20th&#232;se\Environnement.docx" TargetMode="External"/><Relationship Id="rId9582" Type="http://schemas.openxmlformats.org/officeDocument/2006/relationships/hyperlink" Target="file:///C:\Users\Thomas%20Huet\Desktop\Documentation%20arch&#233;ologique%20li&#233;e%20&#224;%20la%20th&#232;se\Cultures.docx" TargetMode="External"/><Relationship Id="rId12563" Type="http://schemas.openxmlformats.org/officeDocument/2006/relationships/hyperlink" Target="file:///C:\Users\Thomas%20Huet\Desktop\Documentation%20arch&#233;ologique%20li&#233;e%20&#224;%20la%20th&#232;se\Sites.docx" TargetMode="External"/><Relationship Id="rId13614" Type="http://schemas.openxmlformats.org/officeDocument/2006/relationships/hyperlink" Target="file:///C:\Users\Thomas%20Huet\Desktop\Documentation%20arch&#233;ologique%20li&#233;e%20&#224;%20la%20th&#232;se\Cultures.docx" TargetMode="External"/><Relationship Id="rId941" Type="http://schemas.openxmlformats.org/officeDocument/2006/relationships/hyperlink" Target="file:///C:\Users\Thomas%20Huet\Desktop\Documentation%20arch&#233;ologique%20li&#233;e%20&#224;%20la%20th&#232;se\Sites.docx" TargetMode="External"/><Relationship Id="rId1571" Type="http://schemas.openxmlformats.org/officeDocument/2006/relationships/hyperlink" Target="file:///C:\Users\Thomas%20Huet\Desktop\Documentation%20arch&#233;ologique%20li&#233;e%20&#224;%20la%20th&#232;se\Cultures.docx" TargetMode="External"/><Relationship Id="rId2622" Type="http://schemas.openxmlformats.org/officeDocument/2006/relationships/hyperlink" Target="file:///C:\Users\Thomas%20Huet\Desktop\Documentation%20arch&#233;ologique%20li&#233;e%20&#224;%20la%20th&#232;se\Sites.docx" TargetMode="External"/><Relationship Id="rId8184" Type="http://schemas.openxmlformats.org/officeDocument/2006/relationships/hyperlink" Target="file:///C:\Users\Thomas%20Huet\Desktop\Documentation%20arch&#233;ologique%20li&#233;e%20&#224;%20la%20th&#232;se\Cultures.docx" TargetMode="External"/><Relationship Id="rId9235" Type="http://schemas.openxmlformats.org/officeDocument/2006/relationships/hyperlink" Target="file:///C:\Users\Thomas%20Huet\Desktop\Documentation%20arch&#233;ologique%20li&#233;e%20&#224;%20la%20th&#232;se\Sites.docx" TargetMode="External"/><Relationship Id="rId11165" Type="http://schemas.openxmlformats.org/officeDocument/2006/relationships/hyperlink" Target="file:///C:\Users\Thomas%20Huet\Desktop\Documentation%20arch&#233;ologique%20li&#233;e%20&#224;%20la%20th&#232;se\Cultures.docx" TargetMode="External"/><Relationship Id="rId12216" Type="http://schemas.openxmlformats.org/officeDocument/2006/relationships/hyperlink" Target="file:///C:\Users\Thomas%20Huet\Desktop\Documentation%20arch&#233;ologique%20li&#233;e%20&#224;%20la%20th&#232;se\Cultures.docx" TargetMode="External"/><Relationship Id="rId1224" Type="http://schemas.openxmlformats.org/officeDocument/2006/relationships/hyperlink" Target="file:///C:\Users\Thomas%20Huet\Desktop\Documentation%20arch&#233;ologique%20li&#233;e%20&#224;%20la%20th&#232;se\Cultures.docx" TargetMode="External"/><Relationship Id="rId4794" Type="http://schemas.openxmlformats.org/officeDocument/2006/relationships/hyperlink" Target="file:///C:\Users\Thomas%20Huet\Desktop\Documentation%20arch&#233;ologique%20li&#233;e%20&#224;%20la%20th&#232;se\Sites.docx" TargetMode="External"/><Relationship Id="rId5845" Type="http://schemas.openxmlformats.org/officeDocument/2006/relationships/hyperlink" Target="file:///C:\Users\Thomas%20Huet\Desktop\Documentation%20arch&#233;ologique%20li&#233;e%20&#224;%20la%20th&#232;se\Sites.docx" TargetMode="External"/><Relationship Id="rId14388" Type="http://schemas.openxmlformats.org/officeDocument/2006/relationships/hyperlink" Target="file:///C:\Users\Thomas%20Huet\Desktop\Documentation%20arch&#233;ologique%20li&#233;e%20&#224;%20la%20th&#232;se\Sites.docx" TargetMode="External"/><Relationship Id="rId3396" Type="http://schemas.openxmlformats.org/officeDocument/2006/relationships/hyperlink" Target="file:///C:\Users\Thomas%20Huet\Desktop\Documentation%20arch&#233;ologique%20li&#233;e%20&#224;%20la%20th&#232;se\Sites.docx" TargetMode="External"/><Relationship Id="rId4447" Type="http://schemas.openxmlformats.org/officeDocument/2006/relationships/hyperlink" Target="file:///C:\Users\Thomas%20Huet\Desktop\Documentation%20arch&#233;ologique%20li&#233;e%20&#224;%20la%20th&#232;se\Cultures.docx" TargetMode="External"/><Relationship Id="rId3049" Type="http://schemas.openxmlformats.org/officeDocument/2006/relationships/hyperlink" Target="file:///C:\Users\Thomas%20Huet\Desktop\Documentation%20arch&#233;ologique%20li&#233;e%20&#224;%20la%20th&#232;se\Analyses%20Statistiques.docx" TargetMode="External"/><Relationship Id="rId10998" Type="http://schemas.openxmlformats.org/officeDocument/2006/relationships/hyperlink" Target="file:///C:\Users\Thomas%20Huet\Desktop\Documentation%20arch&#233;ologique%20li&#233;e%20&#224;%20la%20th&#232;se\Sites.docx" TargetMode="External"/><Relationship Id="rId9092" Type="http://schemas.openxmlformats.org/officeDocument/2006/relationships/hyperlink" Target="file:///C:\Users\Thomas%20Huet\Desktop\Documentation%20arch&#233;ologique%20li&#233;e%20&#224;%20la%20th&#232;se\Cultures.docx" TargetMode="External"/><Relationship Id="rId13471" Type="http://schemas.openxmlformats.org/officeDocument/2006/relationships/hyperlink" Target="Sites.docx" TargetMode="External"/><Relationship Id="rId14522" Type="http://schemas.openxmlformats.org/officeDocument/2006/relationships/hyperlink" Target="file:///C:\Users\Thomas%20Huet\Desktop\Documentation%20arch&#233;ologique%20li&#233;e%20&#224;%20la%20th&#232;se\Cultures.docx" TargetMode="External"/><Relationship Id="rId1081" Type="http://schemas.openxmlformats.org/officeDocument/2006/relationships/hyperlink" Target="file:///C:\Users\Thomas%20Huet\Desktop\Documentation%20arch&#233;ologique%20li&#233;e%20&#224;%20la%20th&#232;se\Cultures.docx" TargetMode="External"/><Relationship Id="rId3530" Type="http://schemas.openxmlformats.org/officeDocument/2006/relationships/hyperlink" Target="file:///C:\Users\Thomas%20Huet\Desktop\Documentation%20arch&#233;ologique%20li&#233;e%20&#224;%20la%20th&#232;se\Cultures.docx" TargetMode="External"/><Relationship Id="rId12073" Type="http://schemas.openxmlformats.org/officeDocument/2006/relationships/hyperlink" Target="file:///C:\Users\Thomas%20Huet\Desktop\Documentation%20arch&#233;ologique%20li&#233;e%20&#224;%20la%20th&#232;se\Sites.docx" TargetMode="External"/><Relationship Id="rId13124" Type="http://schemas.openxmlformats.org/officeDocument/2006/relationships/hyperlink" Target="file:///C:\Users\Thomas%20Huet\Desktop\Documentation%20arch&#233;ologique%20li&#233;e%20&#224;%20la%20th&#232;se\Sites.docx" TargetMode="External"/><Relationship Id="rId451" Type="http://schemas.openxmlformats.org/officeDocument/2006/relationships/hyperlink" Target="file:///C:\Users\Thomas%20Huet\Desktop\Documentation%20arch&#233;ologique%20li&#233;e%20&#224;%20la%20th&#232;se\Cultures.docx" TargetMode="External"/><Relationship Id="rId2132" Type="http://schemas.openxmlformats.org/officeDocument/2006/relationships/hyperlink" Target="file:///C:\Users\Thomas%20Huet\Desktop\Documentation%20arch&#233;ologique%20li&#233;e%20&#224;%20la%20th&#232;se\Cultures.docx" TargetMode="External"/><Relationship Id="rId6753" Type="http://schemas.openxmlformats.org/officeDocument/2006/relationships/hyperlink" Target="file:///C:\Users\Thomas%20Huet\Desktop\Documentation%20arch&#233;ologique%20li&#233;e%20&#224;%20la%20th&#232;se\Cultures.docx" TargetMode="External"/><Relationship Id="rId7804" Type="http://schemas.openxmlformats.org/officeDocument/2006/relationships/hyperlink" Target="file:///C:\Users\Thomas%20Huet\Desktop\Documentation%20arch&#233;ologique%20li&#233;e%20&#224;%20la%20th&#232;se\Sites.docx" TargetMode="External"/><Relationship Id="rId104" Type="http://schemas.openxmlformats.org/officeDocument/2006/relationships/hyperlink" Target="file:///C:\Users\Thomas%20Huet\Desktop\Documentation%20arch&#233;ologique%20li&#233;e%20&#224;%20la%20th&#232;se\Sites.docx" TargetMode="External"/><Relationship Id="rId5355" Type="http://schemas.openxmlformats.org/officeDocument/2006/relationships/hyperlink" Target="file:///C:\Users\Thomas%20Huet\Desktop\Documentation%20arch&#233;ologique%20li&#233;e%20&#224;%20la%20th&#232;se\Sites.docx" TargetMode="External"/><Relationship Id="rId6406" Type="http://schemas.openxmlformats.org/officeDocument/2006/relationships/hyperlink" Target="file:///C:\Users\Thomas%20Huet\Desktop\Documentation%20arch&#233;ologique%20li&#233;e%20&#224;%20la%20th&#232;se\Sites.docx" TargetMode="External"/><Relationship Id="rId9976" Type="http://schemas.openxmlformats.org/officeDocument/2006/relationships/hyperlink" Target="file:///C:\Users\Thomas%20Huet\Desktop\Documentation%20arch&#233;ologique%20li&#233;e%20&#224;%20la%20th&#232;se\Cultures.docx" TargetMode="External"/><Relationship Id="rId5008" Type="http://schemas.openxmlformats.org/officeDocument/2006/relationships/hyperlink" Target="file:///C:\Users\Thomas%20Huet\Desktop\Documentation%20arch&#233;ologique%20li&#233;e%20&#224;%20la%20th&#232;se\Cultures.docx" TargetMode="External"/><Relationship Id="rId8578" Type="http://schemas.openxmlformats.org/officeDocument/2006/relationships/hyperlink" Target="file:///C:\Users\Thomas%20Huet\Desktop\Documentation%20arch&#233;ologique%20li&#233;e%20&#224;%20la%20th&#232;se\Sites.docx" TargetMode="External"/><Relationship Id="rId9629" Type="http://schemas.openxmlformats.org/officeDocument/2006/relationships/hyperlink" Target="file:///C:\Users\Thomas%20Huet\Desktop\Documentation%20arch&#233;ologique%20li&#233;e%20&#224;%20la%20th&#232;se\Sites.docx" TargetMode="External"/><Relationship Id="rId12957" Type="http://schemas.openxmlformats.org/officeDocument/2006/relationships/hyperlink" Target="file:///C:\Users\Thomas%20Huet\Desktop\Documentation%20arch&#233;ologique%20li&#233;e%20&#224;%20la%20th&#232;se\Sites" TargetMode="External"/><Relationship Id="rId1965" Type="http://schemas.openxmlformats.org/officeDocument/2006/relationships/hyperlink" Target="file:///C:\Users\Thomas%20Huet\Desktop\Documentation%20arch&#233;ologique%20li&#233;e%20&#224;%20la%20th&#232;se\Sites.docx" TargetMode="External"/><Relationship Id="rId11559" Type="http://schemas.openxmlformats.org/officeDocument/2006/relationships/hyperlink" Target="file:///C:\Users\Thomas%20Huet\Desktop\Documentation%20arch&#233;ologique%20li&#233;e%20&#224;%20la%20th&#232;se\Cultures.docx" TargetMode="External"/><Relationship Id="rId14032" Type="http://schemas.openxmlformats.org/officeDocument/2006/relationships/hyperlink" Target="file:///C:\Users\Thomas%20Huet\Desktop\Documentation%20arch&#233;ologique%20li&#233;e%20&#224;%20la%20th&#232;se\Sites.docx" TargetMode="External"/><Relationship Id="rId1618" Type="http://schemas.openxmlformats.org/officeDocument/2006/relationships/hyperlink" Target="file:///C:\Users\Thomas%20Huet\Desktop\Documentation%20arch&#233;ologique%20li&#233;e%20&#224;%20la%20th&#232;se\Cultures.docx" TargetMode="External"/><Relationship Id="rId3040" Type="http://schemas.openxmlformats.org/officeDocument/2006/relationships/hyperlink" Target="file:///C:\Users\Thomas%20Huet\Desktop\Documentation%20arch&#233;ologique%20li&#233;e%20&#224;%20la%20th&#232;se\Cultures.docx" TargetMode="External"/><Relationship Id="rId7661" Type="http://schemas.openxmlformats.org/officeDocument/2006/relationships/hyperlink" Target="file:///C:\Users\Thomas%20Huet\Desktop\Documentation%20arch&#233;ologique%20li&#233;e%20&#224;%20la%20th&#232;se\Cultures.docx" TargetMode="External"/><Relationship Id="rId8712" Type="http://schemas.openxmlformats.org/officeDocument/2006/relationships/hyperlink" Target="file:///C:\Users\Thomas%20Huet\Desktop\Documentation%20arch&#233;ologique%20li&#233;e%20&#224;%20la%20th&#232;se\Sites.docx" TargetMode="External"/><Relationship Id="rId10642" Type="http://schemas.openxmlformats.org/officeDocument/2006/relationships/hyperlink" Target="file:///C:\Users\Thomas%20Huet\Desktop\Documentation%20arch&#233;ologique%20li&#233;e%20&#224;%20la%20th&#232;se\Cultures.docx" TargetMode="External"/><Relationship Id="rId6263" Type="http://schemas.openxmlformats.org/officeDocument/2006/relationships/hyperlink" Target="file:///C:\Users\Thomas%20Huet\Desktop\Documentation%20arch&#233;ologique%20li&#233;e%20&#224;%20la%20th&#232;se\Cultures.docx" TargetMode="External"/><Relationship Id="rId7314" Type="http://schemas.openxmlformats.org/officeDocument/2006/relationships/hyperlink" Target="file:///C:\Users\Thomas%20Huet\Desktop\Documentation%20arch&#233;ologique%20li&#233;e%20&#224;%20la%20th&#232;se\Sites.docx" TargetMode="External"/><Relationship Id="rId13865" Type="http://schemas.openxmlformats.org/officeDocument/2006/relationships/hyperlink" Target="file:///C:\Users\Thomas%20Huet\Desktop\Documentation%20arch&#233;ologique%20li&#233;e%20&#224;%20la%20th&#232;se\Sites.docx" TargetMode="External"/><Relationship Id="rId2873" Type="http://schemas.openxmlformats.org/officeDocument/2006/relationships/hyperlink" Target="file:///C:\Users\Thomas%20Huet\Desktop\Documentation%20arch&#233;ologique%20li&#233;e%20&#224;%20la%20th&#232;se\Cultures.docx" TargetMode="External"/><Relationship Id="rId3924" Type="http://schemas.openxmlformats.org/officeDocument/2006/relationships/hyperlink" Target="file:///C:\Users\Thomas%20Huet\Desktop\Documentation%20arch&#233;ologique%20li&#233;e%20&#224;%20la%20th&#232;se\Cultures.docx" TargetMode="External"/><Relationship Id="rId9486" Type="http://schemas.openxmlformats.org/officeDocument/2006/relationships/hyperlink" Target="file:///C:\Users\Thomas%20Huet\Desktop\Documentation%20arch&#233;ologique%20li&#233;e%20&#224;%20la%20th&#232;se\Sites.docx" TargetMode="External"/><Relationship Id="rId12467" Type="http://schemas.openxmlformats.org/officeDocument/2006/relationships/hyperlink" Target="file:///C:\Users\Thomas%20Huet\Desktop\Documentation%20arch&#233;ologique%20li&#233;e%20&#224;%20la%20th&#232;se\Sites.docx" TargetMode="External"/><Relationship Id="rId13518" Type="http://schemas.openxmlformats.org/officeDocument/2006/relationships/hyperlink" Target="Sites.docx" TargetMode="External"/><Relationship Id="rId845" Type="http://schemas.openxmlformats.org/officeDocument/2006/relationships/hyperlink" Target="file:///C:\Users\Thomas%20Huet\Desktop\Documentation%20arch&#233;ologique%20li&#233;e%20&#224;%20la%20th&#232;se\Cultures.docx" TargetMode="External"/><Relationship Id="rId1475" Type="http://schemas.openxmlformats.org/officeDocument/2006/relationships/hyperlink" Target="file:///C:\Users\Thomas%20Huet\Desktop\Documentation%20arch&#233;ologique%20li&#233;e%20&#224;%20la%20th&#232;se\Cultures.docx" TargetMode="External"/><Relationship Id="rId2526" Type="http://schemas.openxmlformats.org/officeDocument/2006/relationships/hyperlink" Target="file:///C:\Users\Thomas%20Huet\Desktop\Documentation%20arch&#233;ologique%20li&#233;e%20&#224;%20la%20th&#232;se\Sites.docx" TargetMode="External"/><Relationship Id="rId8088" Type="http://schemas.openxmlformats.org/officeDocument/2006/relationships/hyperlink" Target="file:///C:\Users\Thomas%20Huet\Desktop\Documentation%20arch&#233;ologique%20li&#233;e%20&#224;%20la%20th&#232;se\Cultures.docx" TargetMode="External"/><Relationship Id="rId9139" Type="http://schemas.openxmlformats.org/officeDocument/2006/relationships/hyperlink" Target="file:///C:\Users\Thomas%20Huet\Desktop\Documentation%20arch&#233;ologique%20li&#233;e%20&#224;%20la%20th&#232;se\Sites.docx" TargetMode="External"/><Relationship Id="rId11069" Type="http://schemas.openxmlformats.org/officeDocument/2006/relationships/hyperlink" Target="file:///C:\Users\Thomas%20Huet\Desktop\Documentation%20arch&#233;ologique%20li&#233;e%20&#224;%20la%20th&#232;se\Sites.docx" TargetMode="External"/><Relationship Id="rId1128" Type="http://schemas.openxmlformats.org/officeDocument/2006/relationships/hyperlink" Target="file:///C:\Users\Thomas%20Huet\Desktop\Documentation%20arch&#233;ologique%20li&#233;e%20&#224;%20la%20th&#232;se\Cultures.docx" TargetMode="External"/><Relationship Id="rId4698" Type="http://schemas.openxmlformats.org/officeDocument/2006/relationships/hyperlink" Target="file:///C:\Users\Thomas%20Huet\Desktop\Documentation%20arch&#233;ologique%20li&#233;e%20&#224;%20la%20th&#232;se\Sites.docx" TargetMode="External"/><Relationship Id="rId5749" Type="http://schemas.openxmlformats.org/officeDocument/2006/relationships/hyperlink" Target="file:///C:\Users\Thomas%20Huet\Desktop\Documentation%20arch&#233;ologique%20li&#233;e%20&#224;%20la%20th&#232;se\Objets.docx" TargetMode="External"/><Relationship Id="rId7171" Type="http://schemas.openxmlformats.org/officeDocument/2006/relationships/hyperlink" Target="file:///C:\Users\Thomas%20Huet\Desktop\Documentation%20arch&#233;ologique%20li&#233;e%20&#224;%20la%20th&#232;se\Sites.docx" TargetMode="External"/><Relationship Id="rId8222" Type="http://schemas.openxmlformats.org/officeDocument/2006/relationships/hyperlink" Target="file:///C:\Users\Thomas%20Huet\Desktop\Documentation%20arch&#233;ologique%20li&#233;e%20&#224;%20la%20th&#232;se\Cultures.docx" TargetMode="External"/><Relationship Id="rId9620" Type="http://schemas.openxmlformats.org/officeDocument/2006/relationships/hyperlink" Target="file:///C:\Users\Thomas%20Huet\Desktop\Documentation%20arch&#233;ologique%20li&#233;e%20&#224;%20la%20th&#232;se\Sites.docx" TargetMode="External"/><Relationship Id="rId11550" Type="http://schemas.openxmlformats.org/officeDocument/2006/relationships/hyperlink" Target="file:///C:\Users\Thomas%20Huet\Desktop\Documentation%20arch&#233;ologique%20li&#233;e%20&#224;%20la%20th&#232;se\Sites.docx" TargetMode="External"/><Relationship Id="rId12601" Type="http://schemas.openxmlformats.org/officeDocument/2006/relationships/hyperlink" Target="file:///C:\Users\Thomas%20Huet\Desktop\Documentation%20arch&#233;ologique%20li&#233;e%20&#224;%20la%20th&#232;se\Cultures.docx" TargetMode="External"/><Relationship Id="rId10152" Type="http://schemas.openxmlformats.org/officeDocument/2006/relationships/hyperlink" Target="file:///C:\Users\Thomas%20Huet\Desktop\Documentation%20arch&#233;ologique%20li&#233;e%20&#224;%20la%20th&#232;se\Sites.docx" TargetMode="External"/><Relationship Id="rId11203" Type="http://schemas.openxmlformats.org/officeDocument/2006/relationships/hyperlink" Target="file:///C:\Users\Thomas%20Huet\Desktop\Documentation%20arch&#233;ologique%20li&#233;e%20&#224;%20la%20th&#232;se\Cultures.docx" TargetMode="External"/><Relationship Id="rId3781" Type="http://schemas.openxmlformats.org/officeDocument/2006/relationships/hyperlink" Target="file:///C:\Users\Thomas%20Huet\Desktop\Documentation%20arch&#233;ologique%20li&#233;e%20&#224;%20la%20th&#232;se\Sites.docx" TargetMode="External"/><Relationship Id="rId4832" Type="http://schemas.openxmlformats.org/officeDocument/2006/relationships/hyperlink" Target="file:///C:\Users\Thomas%20Huet\Desktop\Documentation%20arch&#233;ologique%20li&#233;e%20&#224;%20la%20th&#232;se\Cultures.docx" TargetMode="External"/><Relationship Id="rId13375" Type="http://schemas.openxmlformats.org/officeDocument/2006/relationships/hyperlink" Target="file:///C:\Users\Thomas%20Huet\Desktop\Documentation%20arch&#233;ologique%20li&#233;e%20&#224;%20la%20th&#232;se\Cultures.docx" TargetMode="External"/><Relationship Id="rId14426" Type="http://schemas.openxmlformats.org/officeDocument/2006/relationships/hyperlink" Target="file:///C:\Users\Thomas%20Huet\Desktop\Documentation%20arch&#233;ologique%20li&#233;e%20&#224;%20la%20th&#232;se\Cultures.docx" TargetMode="External"/><Relationship Id="rId2383" Type="http://schemas.openxmlformats.org/officeDocument/2006/relationships/hyperlink" Target="file:///C:\Users\Thomas%20Huet\Desktop\Documentation%20arch&#233;ologique%20li&#233;e%20&#224;%20la%20th&#232;se\Cultures.docx" TargetMode="External"/><Relationship Id="rId3434" Type="http://schemas.openxmlformats.org/officeDocument/2006/relationships/hyperlink" Target="file:///C:\Users\Thomas%20Huet\Desktop\Documentation%20arch&#233;ologique%20li&#233;e%20&#224;%20la%20th&#232;se\Cultures.docx" TargetMode="External"/><Relationship Id="rId13028" Type="http://schemas.openxmlformats.org/officeDocument/2006/relationships/hyperlink" Target="Sites.docx" TargetMode="External"/><Relationship Id="rId355" Type="http://schemas.openxmlformats.org/officeDocument/2006/relationships/hyperlink" Target="file:///C:\Users\Thomas%20Huet\Desktop\Documentation%20arch&#233;ologique%20li&#233;e%20&#224;%20la%20th&#232;se\Cultures.docx" TargetMode="External"/><Relationship Id="rId2036" Type="http://schemas.openxmlformats.org/officeDocument/2006/relationships/hyperlink" Target="file:///C:\Users\Thomas%20Huet\Desktop\Documentation%20arch&#233;ologique%20li&#233;e%20&#224;%20la%20th&#232;se\Cultures.docx" TargetMode="External"/><Relationship Id="rId6657" Type="http://schemas.openxmlformats.org/officeDocument/2006/relationships/hyperlink" Target="file:///C:\Users\Thomas%20Huet\Desktop\Documentation%20arch&#233;ologique%20li&#233;e%20&#224;%20la%20th&#232;se\Cultures.docx" TargetMode="External"/><Relationship Id="rId7708" Type="http://schemas.openxmlformats.org/officeDocument/2006/relationships/hyperlink" Target="file:///C:\Users\Thomas%20Huet\Desktop\Documentation%20arch&#233;ologique%20li&#233;e%20&#224;%20la%20th&#232;se\Sites.docx" TargetMode="External"/><Relationship Id="rId5259" Type="http://schemas.openxmlformats.org/officeDocument/2006/relationships/hyperlink" Target="file:///C:\Users\Thomas%20Huet\Desktop\Documentation%20arch&#233;ologique%20li&#233;e%20&#224;%20la%20th&#232;se\Cultures.docx" TargetMode="External"/><Relationship Id="rId9130" Type="http://schemas.openxmlformats.org/officeDocument/2006/relationships/hyperlink" Target="file:///C:\Users\Thomas%20Huet\Desktop\Documentation%20arch&#233;ologique%20li&#233;e%20&#224;%20la%20th&#232;se\Sites.docx" TargetMode="External"/><Relationship Id="rId11060" Type="http://schemas.openxmlformats.org/officeDocument/2006/relationships/hyperlink" Target="file:///C:\Users\Thomas%20Huet\Desktop\Documentation%20arch&#233;ologique%20li&#233;e%20&#224;%20la%20th&#232;se\Cultures.docx" TargetMode="External"/><Relationship Id="rId12111" Type="http://schemas.openxmlformats.org/officeDocument/2006/relationships/hyperlink" Target="file:///C:\Users\Thomas%20Huet\Desktop\Documentation%20arch&#233;ologique%20li&#233;e%20&#224;%20la%20th&#232;se\Cultures.docx" TargetMode="External"/><Relationship Id="rId1869" Type="http://schemas.openxmlformats.org/officeDocument/2006/relationships/hyperlink" Target="file:///C:\Users\Thomas%20Huet\Desktop\Documentation%20arch&#233;ologique%20li&#233;e%20&#224;%20la%20th&#232;se\Sites.docx" TargetMode="External"/><Relationship Id="rId3291" Type="http://schemas.openxmlformats.org/officeDocument/2006/relationships/hyperlink" Target="file:///C:\Users\Thomas%20Huet\Desktop\Documentation%20arch&#233;ologique%20li&#233;e%20&#224;%20la%20th&#232;se\Sites.docx" TargetMode="External"/><Relationship Id="rId5740" Type="http://schemas.openxmlformats.org/officeDocument/2006/relationships/hyperlink" Target="file:///C:\Users\Thomas%20Huet\Desktop\Documentation%20arch&#233;ologique%20li&#233;e%20&#224;%20la%20th&#232;se\Objets.docx" TargetMode="External"/><Relationship Id="rId14283" Type="http://schemas.openxmlformats.org/officeDocument/2006/relationships/hyperlink" Target="file:///C:\Users\Thomas%20Huet\Desktop\Documentation%20arch&#233;ologique%20li&#233;e%20&#224;%20la%20th&#232;se\Cultures.docx" TargetMode="External"/><Relationship Id="rId4342" Type="http://schemas.openxmlformats.org/officeDocument/2006/relationships/hyperlink" Target="file:///C:\Users\Thomas%20Huet\Desktop\Documentation%20arch&#233;ologique%20li&#233;e%20&#224;%20la%20th&#232;se\Cultures.docx" TargetMode="External"/><Relationship Id="rId8963" Type="http://schemas.openxmlformats.org/officeDocument/2006/relationships/hyperlink" Target="file:///C:\Users\Thomas%20Huet\Desktop\Documentation%20arch&#233;ologique%20li&#233;e%20&#224;%20la%20th&#232;se\Sites.docx" TargetMode="External"/><Relationship Id="rId10893" Type="http://schemas.openxmlformats.org/officeDocument/2006/relationships/hyperlink" Target="file:///C:\Users\Thomas%20Huet\Desktop\Documentation%20arch&#233;ologique%20li&#233;e%20&#224;%20la%20th&#232;se\Cultures.docx" TargetMode="External"/><Relationship Id="rId11944" Type="http://schemas.openxmlformats.org/officeDocument/2006/relationships/hyperlink" Target="file:///C:\Users\Thomas%20Huet\Desktop\Documentation%20arch&#233;ologique%20li&#233;e%20&#224;%20la%20th&#232;se\Sites.docx" TargetMode="External"/><Relationship Id="rId7565" Type="http://schemas.openxmlformats.org/officeDocument/2006/relationships/hyperlink" Target="file:///C:\Users\Thomas%20Huet\Desktop\Documentation%20arch&#233;ologique%20li&#233;e%20&#224;%20la%20th&#232;se\Cultures.docx" TargetMode="External"/><Relationship Id="rId8616" Type="http://schemas.openxmlformats.org/officeDocument/2006/relationships/hyperlink" Target="file:///C:\Users\Thomas%20Huet\Desktop\Documentation%20arch&#233;ologique%20li&#233;e%20&#224;%20la%20th&#232;se\Sites.docx" TargetMode="External"/><Relationship Id="rId10546" Type="http://schemas.openxmlformats.org/officeDocument/2006/relationships/hyperlink" Target="file:///C:\Users\Thomas%20Huet\Desktop\Documentation%20arch&#233;ologique%20li&#233;e%20&#224;%20la%20th&#232;se\Cultures.docx" TargetMode="External"/><Relationship Id="rId6167" Type="http://schemas.openxmlformats.org/officeDocument/2006/relationships/hyperlink" Target="file:///C:\Users\Thomas%20Huet\Desktop\Documentation%20arch&#233;ologique%20li&#233;e%20&#224;%20la%20th&#232;se\Cultures.docx" TargetMode="External"/><Relationship Id="rId7218" Type="http://schemas.openxmlformats.org/officeDocument/2006/relationships/hyperlink" Target="file:///C:\Users\Thomas%20Huet\Desktop\Documentation%20arch&#233;ologique%20li&#233;e%20&#224;%20la%20th&#232;se\Cultures.docx" TargetMode="External"/><Relationship Id="rId2777" Type="http://schemas.openxmlformats.org/officeDocument/2006/relationships/hyperlink" Target="file:///C:\Users\Thomas%20Huet\Desktop\Documentation%20arch&#233;ologique%20li&#233;e%20&#224;%20la%20th&#232;se\Cultures.docx" TargetMode="External"/><Relationship Id="rId13769" Type="http://schemas.openxmlformats.org/officeDocument/2006/relationships/hyperlink" Target="file:///C:\Users\Thomas%20Huet\Desktop\Documentation%20arch&#233;ologique%20li&#233;e%20&#224;%20la%20th&#232;se\Sites.docx" TargetMode="External"/><Relationship Id="rId749" Type="http://schemas.openxmlformats.org/officeDocument/2006/relationships/hyperlink" Target="file:///C:\Users\Thomas%20Huet\Desktop\Documentation%20arch&#233;ologique%20li&#233;e%20&#224;%20la%20th&#232;se\Environnement.docx" TargetMode="External"/><Relationship Id="rId1379" Type="http://schemas.openxmlformats.org/officeDocument/2006/relationships/hyperlink" Target="file:///C:\Users\Thomas%20Huet\Desktop\Documentation%20arch&#233;ologique%20li&#233;e%20&#224;%20la%20th&#232;se\Cultures.docx" TargetMode="External"/><Relationship Id="rId3828" Type="http://schemas.openxmlformats.org/officeDocument/2006/relationships/hyperlink" Target="file:///C:\Users\Thomas%20Huet\Desktop\Documentation%20arch&#233;ologique%20li&#233;e%20&#224;%20la%20th&#232;se\Cultures.docx" TargetMode="External"/><Relationship Id="rId5250" Type="http://schemas.openxmlformats.org/officeDocument/2006/relationships/hyperlink" Target="file:///C:\Users\Thomas%20Huet\Desktop\Documentation%20arch&#233;ologique%20li&#233;e%20&#224;%20la%20th&#232;se\Sites.docx" TargetMode="External"/><Relationship Id="rId6301" Type="http://schemas.openxmlformats.org/officeDocument/2006/relationships/hyperlink" Target="file:///C:\Users\Thomas%20Huet\Desktop\Documentation%20arch&#233;ologique%20li&#233;e%20&#224;%20la%20th&#232;se\Cultures.docx" TargetMode="External"/><Relationship Id="rId9871" Type="http://schemas.openxmlformats.org/officeDocument/2006/relationships/hyperlink" Target="file:///C:\Users\Thomas%20Huet\Desktop\Documentation%20arch&#233;ologique%20li&#233;e%20&#224;%20la%20th&#232;se\Sites.docx" TargetMode="External"/><Relationship Id="rId12852" Type="http://schemas.openxmlformats.org/officeDocument/2006/relationships/hyperlink" Target="file:///C:\Users\Thomas%20Huet\Desktop\Documentation%20arch&#233;ologique%20li&#233;e%20&#224;%20la%20th&#232;se\Cultures.docx" TargetMode="External"/><Relationship Id="rId13903" Type="http://schemas.openxmlformats.org/officeDocument/2006/relationships/hyperlink" Target="file:///C:\Users\Thomas%20Huet\Desktop\Documentation%20arch&#233;ologique%20li&#233;e%20&#224;%20la%20th&#232;se\Sites.docx" TargetMode="External"/><Relationship Id="rId85" Type="http://schemas.openxmlformats.org/officeDocument/2006/relationships/hyperlink" Target="Cultures.docx" TargetMode="External"/><Relationship Id="rId1860" Type="http://schemas.openxmlformats.org/officeDocument/2006/relationships/hyperlink" Target="file:///C:\Users\Thomas%20Huet\Desktop\Documentation%20arch&#233;ologique%20li&#233;e%20&#224;%20la%20th&#232;se\Sites.docx" TargetMode="External"/><Relationship Id="rId2911" Type="http://schemas.openxmlformats.org/officeDocument/2006/relationships/hyperlink" Target="file:///C:\Users\Thomas%20Huet\Desktop\Documentation%20arch&#233;ologique%20li&#233;e%20&#224;%20la%20th&#232;se\Sites.docx" TargetMode="External"/><Relationship Id="rId7075" Type="http://schemas.openxmlformats.org/officeDocument/2006/relationships/hyperlink" Target="file:///C:\Users\Thomas%20Huet\Desktop\Documentation%20arch&#233;ologique%20li&#233;e%20&#224;%20la%20th&#232;se\Sites.docx" TargetMode="External"/><Relationship Id="rId8473" Type="http://schemas.openxmlformats.org/officeDocument/2006/relationships/hyperlink" Target="file:///C:\Users\Thomas%20Huet\Desktop\Documentation%20arch&#233;ologique%20li&#233;e%20&#224;%20la%20th&#232;se\Sites.docx" TargetMode="External"/><Relationship Id="rId9524" Type="http://schemas.openxmlformats.org/officeDocument/2006/relationships/hyperlink" Target="file:///C:\Users\Thomas%20Huet\Desktop\Documentation%20arch&#233;ologique%20li&#233;e%20&#224;%20la%20th&#232;se\Sites.docx" TargetMode="External"/><Relationship Id="rId11454" Type="http://schemas.openxmlformats.org/officeDocument/2006/relationships/hyperlink" Target="file:///C:\Users\Thomas%20Huet\Desktop\Documentation%20arch&#233;ologique%20li&#233;e%20&#224;%20la%20th&#232;se\Cultures.docx" TargetMode="External"/><Relationship Id="rId12505" Type="http://schemas.openxmlformats.org/officeDocument/2006/relationships/hyperlink" Target="file:///C:\Users\Thomas%20Huet\Desktop\Documentation%20arch&#233;ologique%20li&#233;e%20&#224;%20la%20th&#232;se\Sites.docx" TargetMode="External"/><Relationship Id="rId1513" Type="http://schemas.openxmlformats.org/officeDocument/2006/relationships/hyperlink" Target="file:///C:\Users\Thomas%20Huet\Desktop\Documentation%20arch&#233;ologique%20li&#233;e%20&#224;%20la%20th&#232;se\Sites.docx" TargetMode="External"/><Relationship Id="rId8126" Type="http://schemas.openxmlformats.org/officeDocument/2006/relationships/hyperlink" Target="file:///C:\Users\Thomas%20Huet\Desktop\Documentation%20arch&#233;ologique%20li&#233;e%20&#224;%20la%20th&#232;se\Cultures.docx" TargetMode="External"/><Relationship Id="rId10056" Type="http://schemas.openxmlformats.org/officeDocument/2006/relationships/hyperlink" Target="file:///C:\Users\Thomas%20Huet\Desktop\Documentation%20arch&#233;ologique%20li&#233;e%20&#224;%20la%20th&#232;se\Cultures.docx" TargetMode="External"/><Relationship Id="rId11107" Type="http://schemas.openxmlformats.org/officeDocument/2006/relationships/hyperlink" Target="file:///C:\Users\Thomas%20Huet\Desktop\Documentation%20arch&#233;ologique%20li&#233;e%20&#224;%20la%20th&#232;se\Cultures.docx" TargetMode="External"/><Relationship Id="rId3685" Type="http://schemas.openxmlformats.org/officeDocument/2006/relationships/hyperlink" Target="file:///C:\Users\Thomas%20Huet\Desktop\Documentation%20arch&#233;ologique%20li&#233;e%20&#224;%20la%20th&#232;se\Cultures.docx" TargetMode="External"/><Relationship Id="rId4736" Type="http://schemas.openxmlformats.org/officeDocument/2006/relationships/hyperlink" Target="file:///C:\Users\Thomas%20Huet\Desktop\Documentation%20arch&#233;ologique%20li&#233;e%20&#224;%20la%20th&#232;se\Cultures.docx" TargetMode="External"/><Relationship Id="rId13279" Type="http://schemas.openxmlformats.org/officeDocument/2006/relationships/hyperlink" Target="file:///C:\Users\Thomas%20Huet\Desktop\Documentation%20arch&#233;ologique%20li&#233;e%20&#224;%20la%20th&#232;se\Sites.docx" TargetMode="External"/><Relationship Id="rId2287" Type="http://schemas.openxmlformats.org/officeDocument/2006/relationships/hyperlink" Target="file:///C:\Users\Thomas%20Huet\Desktop\Documentation%20arch&#233;ologique%20li&#233;e%20&#224;%20la%20th&#232;se\Cultures.docx" TargetMode="External"/><Relationship Id="rId3338" Type="http://schemas.openxmlformats.org/officeDocument/2006/relationships/hyperlink" Target="file:///C:\Users\Thomas%20Huet\Desktop\Documentation%20arch&#233;ologique%20li&#233;e%20&#224;%20la%20th&#232;se\Cultures.docx" TargetMode="External"/><Relationship Id="rId7959" Type="http://schemas.openxmlformats.org/officeDocument/2006/relationships/hyperlink" Target="file:///C:\Users\Thomas%20Huet\Desktop\Documentation%20arch&#233;ologique%20li&#233;e%20&#224;%20la%20th&#232;se\Cultures.docx" TargetMode="External"/><Relationship Id="rId259" Type="http://schemas.openxmlformats.org/officeDocument/2006/relationships/hyperlink" Target="file:///C:\Users\Thomas%20Huet\Desktop\Documentation%20arch&#233;ologique%20li&#233;e%20&#224;%20la%20th&#232;se\Sites.docx" TargetMode="External"/><Relationship Id="rId9381" Type="http://schemas.openxmlformats.org/officeDocument/2006/relationships/hyperlink" Target="file:///C:\Users\Thomas%20Huet\Desktop\Documentation%20arch&#233;ologique%20li&#233;e%20&#224;%20la%20th&#232;se\Cultures.docx" TargetMode="External"/><Relationship Id="rId13760" Type="http://schemas.openxmlformats.org/officeDocument/2006/relationships/hyperlink" Target="file:///C:\Users\Thomas%20Huet\Desktop\Documentation%20arch&#233;ologique%20li&#233;e%20&#224;%20la%20th&#232;se\Cultures.docx" TargetMode="External"/><Relationship Id="rId1370" Type="http://schemas.openxmlformats.org/officeDocument/2006/relationships/hyperlink" Target="file:///C:\Users\Thomas%20Huet\Desktop\Documentation%20arch&#233;ologique%20li&#233;e%20&#224;%20la%20th&#232;se\Cultures.docx" TargetMode="External"/><Relationship Id="rId9034" Type="http://schemas.openxmlformats.org/officeDocument/2006/relationships/hyperlink" Target="file:///C:\Users\Thomas%20Huet\Desktop\Documentation%20arch&#233;ologique%20li&#233;e%20&#224;%20la%20th&#232;se\Cultures.docx" TargetMode="External"/><Relationship Id="rId12362" Type="http://schemas.openxmlformats.org/officeDocument/2006/relationships/hyperlink" Target="file:///C:\Users\Thomas%20Huet\Desktop\Documentation%20arch&#233;ologique%20li&#233;e%20&#224;%20la%20th&#232;se\Sites.docx" TargetMode="External"/><Relationship Id="rId13413" Type="http://schemas.openxmlformats.org/officeDocument/2006/relationships/hyperlink" Target="file:///C:\Users\Thomas%20Huet\Desktop\Documentation%20arch&#233;ologique%20li&#233;e%20&#224;%20la%20th&#232;se\Sites.docx" TargetMode="External"/><Relationship Id="rId740" Type="http://schemas.openxmlformats.org/officeDocument/2006/relationships/hyperlink" Target="file:///C:\Users\Thomas%20Huet\Desktop\Documentation%20arch&#233;ologique%20li&#233;e%20&#224;%20la%20th&#232;se\Sites.docx" TargetMode="External"/><Relationship Id="rId1023" Type="http://schemas.openxmlformats.org/officeDocument/2006/relationships/hyperlink" Target="file:///C:\Users\Thomas%20Huet\Desktop\Documentation%20arch&#233;ologique%20li&#233;e%20&#224;%20la%20th&#232;se\Sites.docx" TargetMode="External"/><Relationship Id="rId2421" Type="http://schemas.openxmlformats.org/officeDocument/2006/relationships/hyperlink" Target="file:///C:\Users\Thomas%20Huet\Desktop\Documentation%20arch&#233;ologique%20li&#233;e%20&#224;%20la%20th&#232;se\Cultures.docx" TargetMode="External"/><Relationship Id="rId5991" Type="http://schemas.openxmlformats.org/officeDocument/2006/relationships/hyperlink" Target="file:///C:\Users\Thomas%20Huet\Desktop\Documentation%20arch&#233;ologique%20li&#233;e%20&#224;%20la%20th&#232;se\Sites.docx" TargetMode="External"/><Relationship Id="rId12015" Type="http://schemas.openxmlformats.org/officeDocument/2006/relationships/hyperlink" Target="file:///C:\Users\Thomas%20Huet\Desktop\Documentation%20arch&#233;ologique%20li&#233;e%20&#224;%20la%20th&#232;se\Sites.docx" TargetMode="External"/><Relationship Id="rId4593" Type="http://schemas.openxmlformats.org/officeDocument/2006/relationships/hyperlink" Target="file:///C:\Users\Thomas%20Huet\Desktop\Documentation%20arch&#233;ologique%20li&#233;e%20&#224;%20la%20th&#232;se\Cultures.docx" TargetMode="External"/><Relationship Id="rId5644" Type="http://schemas.openxmlformats.org/officeDocument/2006/relationships/hyperlink" Target="file:///C:\Users\Thomas%20Huet\Desktop\Documentation%20arch&#233;ologique%20li&#233;e%20&#224;%20la%20th&#232;se\Sites.docx" TargetMode="External"/><Relationship Id="rId14187" Type="http://schemas.openxmlformats.org/officeDocument/2006/relationships/hyperlink" Target="file:///C:\Users\Thomas%20Huet\Desktop\Documentation%20arch&#233;ologique%20li&#233;e%20&#224;%20la%20th&#232;se\Cultures.docx" TargetMode="External"/><Relationship Id="rId3195" Type="http://schemas.openxmlformats.org/officeDocument/2006/relationships/hyperlink" Target="file:///C:\Users\Thomas%20Huet\Desktop\Documentation%20arch&#233;ologique%20li&#233;e%20&#224;%20la%20th&#232;se\Sites.docx" TargetMode="External"/><Relationship Id="rId4246" Type="http://schemas.openxmlformats.org/officeDocument/2006/relationships/hyperlink" Target="file:///C:\Users\Thomas%20Huet\Desktop\Documentation%20arch&#233;ologique%20li&#233;e%20&#224;%20la%20th&#232;se\Cultures.docx" TargetMode="External"/><Relationship Id="rId8867" Type="http://schemas.openxmlformats.org/officeDocument/2006/relationships/hyperlink" Target="file:///C:\Users\Thomas%20Huet\Desktop\Documentation%20arch&#233;ologique%20li&#233;e%20&#224;%20la%20th&#232;se\Sites.docx" TargetMode="External"/><Relationship Id="rId9918" Type="http://schemas.openxmlformats.org/officeDocument/2006/relationships/hyperlink" Target="file:///C:\Users\Thomas%20Huet\Desktop\Documentation%20arch&#233;ologique%20li&#233;e%20&#224;%20la%20th&#232;se\Cultures.docx" TargetMode="External"/><Relationship Id="rId10797" Type="http://schemas.openxmlformats.org/officeDocument/2006/relationships/hyperlink" Target="Sites.docx" TargetMode="External"/><Relationship Id="rId7469" Type="http://schemas.openxmlformats.org/officeDocument/2006/relationships/hyperlink" Target="file:///C:\Users\Thomas%20Huet\Desktop\Documentation%20arch&#233;ologique%20li&#233;e%20&#224;%20la%20th&#232;se\Cultures.docx" TargetMode="External"/><Relationship Id="rId11848" Type="http://schemas.openxmlformats.org/officeDocument/2006/relationships/hyperlink" Target="file:///C:\Users\Thomas%20Huet\Desktop\Documentation%20arch&#233;ologique%20li&#233;e%20&#224;%20la%20th&#232;se\Cultures.docx" TargetMode="External"/><Relationship Id="rId13270" Type="http://schemas.openxmlformats.org/officeDocument/2006/relationships/hyperlink" Target="file:///C:\Users\Thomas%20Huet\Desktop\Documentation%20arch&#233;ologique%20li&#233;e%20&#224;%20la%20th&#232;se\Cultures.docx" TargetMode="External"/><Relationship Id="rId14321" Type="http://schemas.openxmlformats.org/officeDocument/2006/relationships/hyperlink" Target="file:///C:\Users\Thomas%20Huet\Desktop\Documentation%20arch&#233;ologique%20li&#233;e%20&#224;%20la%20th&#232;se\Sites.docx" TargetMode="External"/><Relationship Id="rId1907" Type="http://schemas.openxmlformats.org/officeDocument/2006/relationships/hyperlink" Target="file:///C:\Users\Thomas%20Huet\Desktop\Documentation%20arch&#233;ologique%20li&#233;e%20&#224;%20la%20th&#232;se\Sites.docx" TargetMode="External"/><Relationship Id="rId250" Type="http://schemas.openxmlformats.org/officeDocument/2006/relationships/hyperlink" Target="file:///C:\Users\Thomas%20Huet\Desktop\Documentation%20arch&#233;ologique%20li&#233;e%20&#224;%20la%20th&#232;se\Cultures.docx" TargetMode="External"/><Relationship Id="rId7950" Type="http://schemas.openxmlformats.org/officeDocument/2006/relationships/hyperlink" Target="file:///C:\Users\Thomas%20Huet\Desktop\Documentation%20arch&#233;ologique%20li&#233;e%20&#224;%20la%20th&#232;se\Sites.docx" TargetMode="External"/><Relationship Id="rId10931" Type="http://schemas.openxmlformats.org/officeDocument/2006/relationships/hyperlink" Target="file:///C:\Users\Thomas%20Huet\Desktop\Documentation%20arch&#233;ologique%20li&#233;e%20&#224;%20la%20th&#232;se\Sites.docx" TargetMode="External"/><Relationship Id="rId5154" Type="http://schemas.openxmlformats.org/officeDocument/2006/relationships/hyperlink" Target="file:///C:\Users\Thomas%20Huet\Desktop\Documentation%20arch&#233;ologique%20li&#233;e%20&#224;%20la%20th&#232;se\Sites.docx" TargetMode="External"/><Relationship Id="rId6552" Type="http://schemas.openxmlformats.org/officeDocument/2006/relationships/hyperlink" Target="file:///C:\Users\Thomas%20Huet\Desktop\Documentation%20arch&#233;ologique%20li&#233;e%20&#224;%20la%20th&#232;se\Sites.docx" TargetMode="External"/><Relationship Id="rId7603" Type="http://schemas.openxmlformats.org/officeDocument/2006/relationships/hyperlink" Target="file:///C:\Users\Thomas%20Huet\Desktop\Documentation%20arch&#233;ologique%20li&#233;e%20&#224;%20la%20th&#232;se\Cultures.docx" TargetMode="External"/><Relationship Id="rId6205" Type="http://schemas.openxmlformats.org/officeDocument/2006/relationships/hyperlink" Target="file:///C:\Users\Thomas%20Huet\Desktop\Documentation%20arch&#233;ologique%20li&#233;e%20&#224;%20la%20th&#232;se\Cultures.docx" TargetMode="External"/><Relationship Id="rId9775" Type="http://schemas.openxmlformats.org/officeDocument/2006/relationships/hyperlink" Target="file:///C:\Users\Thomas%20Huet\Desktop\Documentation%20arch&#233;ologique%20li&#233;e%20&#224;%20la%20th&#232;se\Cultures.docx" TargetMode="External"/><Relationship Id="rId12756" Type="http://schemas.openxmlformats.org/officeDocument/2006/relationships/hyperlink" Target="file:///C:\Users\Thomas%20Huet\Desktop\Documentation%20arch&#233;ologique%20li&#233;e%20&#224;%20la%20th&#232;se\Sites.docx" TargetMode="External"/><Relationship Id="rId13807" Type="http://schemas.openxmlformats.org/officeDocument/2006/relationships/hyperlink" Target="file:///C:\Users\Thomas%20Huet\Desktop\Documentation%20arch&#233;ologique%20li&#233;e%20&#224;%20la%20th&#232;se\Cultures.docx" TargetMode="External"/><Relationship Id="rId1764" Type="http://schemas.openxmlformats.org/officeDocument/2006/relationships/hyperlink" Target="file:///C:\Users\Thomas%20Huet\Desktop\Documentation%20arch&#233;ologique%20li&#233;e%20&#224;%20la%20th&#232;se\Cultures.docx" TargetMode="External"/><Relationship Id="rId2815" Type="http://schemas.openxmlformats.org/officeDocument/2006/relationships/hyperlink" Target="file:///C:\Users\Thomas%20Huet\Desktop\Documentation%20arch&#233;ologique%20li&#233;e%20&#224;%20la%20th&#232;se\Cultures.docx" TargetMode="External"/><Relationship Id="rId8377" Type="http://schemas.openxmlformats.org/officeDocument/2006/relationships/hyperlink" Target="file:///C:\Users\Thomas%20Huet\Desktop\Documentation%20arch&#233;ologique%20li&#233;e%20&#224;%20la%20th&#232;se\Sites.docx" TargetMode="External"/><Relationship Id="rId9428" Type="http://schemas.openxmlformats.org/officeDocument/2006/relationships/hyperlink" Target="file:///C:\Users\th02042013\Desktop\Tom\documentation%20arch&#233;ologique%20li&#233;e%20&#224;%20la%20th&#232;se\Sites.docx" TargetMode="External"/><Relationship Id="rId11358" Type="http://schemas.openxmlformats.org/officeDocument/2006/relationships/hyperlink" Target="file:///C:\Users\Thomas%20Huet\Desktop\Documentation%20arch&#233;ologique%20li&#233;e%20&#224;%20la%20th&#232;se\Cultures.docx" TargetMode="External"/><Relationship Id="rId12409" Type="http://schemas.openxmlformats.org/officeDocument/2006/relationships/hyperlink" Target="file:///C:\Users\Thomas%20Huet\Desktop\Documentation%20arch&#233;ologique%20li&#233;e%20&#224;%20la%20th&#232;se\Sites.docx" TargetMode="External"/><Relationship Id="rId1417" Type="http://schemas.openxmlformats.org/officeDocument/2006/relationships/hyperlink" Target="file:///C:\Users\Thomas%20Huet\Desktop\Documentation%20arch&#233;ologique%20li&#233;e%20&#224;%20la%20th&#232;se\Cultures.docx" TargetMode="External"/><Relationship Id="rId4987" Type="http://schemas.openxmlformats.org/officeDocument/2006/relationships/hyperlink" Target="file:///C:\Users\Thomas%20Huet\Desktop\Documentation%20arch&#233;ologique%20li&#233;e%20&#224;%20la%20th&#232;se\Cultures.docx" TargetMode="External"/><Relationship Id="rId3589" Type="http://schemas.openxmlformats.org/officeDocument/2006/relationships/hyperlink" Target="file:///C:\Users\Thomas%20Huet\Desktop\Documentation%20arch&#233;ologique%20li&#233;e%20&#224;%20la%20th&#232;se\Cultures.docx" TargetMode="External"/><Relationship Id="rId7460" Type="http://schemas.openxmlformats.org/officeDocument/2006/relationships/hyperlink" Target="file:///C:\Users\Thomas%20Huet\Desktop\Documentation%20arch&#233;ologique%20li&#233;e%20&#224;%20la%20th&#232;se\Cultures.docx" TargetMode="External"/><Relationship Id="rId8511" Type="http://schemas.openxmlformats.org/officeDocument/2006/relationships/hyperlink" Target="file:///C:\Users\Thomas%20Huet\Desktop\Documentation%20arch&#233;ologique%20li&#233;e%20&#224;%20la%20th&#232;se\Sites.docx" TargetMode="External"/><Relationship Id="rId6062" Type="http://schemas.openxmlformats.org/officeDocument/2006/relationships/hyperlink" Target="file:///C:\Users\Thomas%20Huet\Desktop\Documentation%20arch&#233;ologique%20li&#233;e%20&#224;%20la%20th&#232;se\Cultures.docx" TargetMode="External"/><Relationship Id="rId7113" Type="http://schemas.openxmlformats.org/officeDocument/2006/relationships/hyperlink" Target="file:///C:\Users\Thomas%20Huet\Desktop\Documentation%20arch&#233;ologique%20li&#233;e%20&#224;%20la%20th&#232;se\Sites.docx" TargetMode="External"/><Relationship Id="rId10441" Type="http://schemas.openxmlformats.org/officeDocument/2006/relationships/hyperlink" Target="file:///C:\Users\Thomas%20Huet\Desktop\Documentation%20arch&#233;ologique%20li&#233;e%20&#224;%20la%20th&#232;se\DescriptionRoches.docx" TargetMode="External"/><Relationship Id="rId9285" Type="http://schemas.openxmlformats.org/officeDocument/2006/relationships/hyperlink" Target="file:///C:\Users\th02042013\Desktop\Tom\documentation%20arch&#233;ologique%20li&#233;e%20&#224;%20la%20th&#232;se\Sites.docx" TargetMode="External"/><Relationship Id="rId13664" Type="http://schemas.openxmlformats.org/officeDocument/2006/relationships/hyperlink" Target="file:///C:\Users\Thomas%20Huet\Desktop\Documentation%20arch&#233;ologique%20li&#233;e%20&#224;%20la%20th&#232;se\Sites.docx" TargetMode="External"/><Relationship Id="rId991" Type="http://schemas.openxmlformats.org/officeDocument/2006/relationships/hyperlink" Target="file:///C:\Users\Thomas%20Huet\Desktop\Documentation%20arch&#233;ologique%20li&#233;e%20&#224;%20la%20th&#232;se\Cultures.docx" TargetMode="External"/><Relationship Id="rId2672" Type="http://schemas.openxmlformats.org/officeDocument/2006/relationships/hyperlink" Target="file:///C:\Users\Thomas%20Huet\Desktop\Documentation%20arch&#233;ologique%20li&#233;e%20&#224;%20la%20th&#232;se\Sites.docx" TargetMode="External"/><Relationship Id="rId3723" Type="http://schemas.openxmlformats.org/officeDocument/2006/relationships/hyperlink" Target="Sites.docx" TargetMode="External"/><Relationship Id="rId12266" Type="http://schemas.openxmlformats.org/officeDocument/2006/relationships/hyperlink" Target="file:///C:\Users\Thomas%20Huet\Desktop\Documentation%20arch&#233;ologique%20li&#233;e%20&#224;%20la%20th&#232;se\Sites.docx" TargetMode="External"/><Relationship Id="rId13317" Type="http://schemas.openxmlformats.org/officeDocument/2006/relationships/hyperlink" Target="file:///C:\Users\Thomas%20Huet\Desktop\Documentation%20arch&#233;ologique%20li&#233;e%20&#224;%20la%20th&#232;se\Sites.docx" TargetMode="External"/><Relationship Id="rId644" Type="http://schemas.openxmlformats.org/officeDocument/2006/relationships/hyperlink" Target="file:///C:\Users\Thomas%20Huet\Desktop\Documentation%20arch&#233;ologique%20li&#233;e%20&#224;%20la%20th&#232;se\Sites.docx" TargetMode="External"/><Relationship Id="rId1274" Type="http://schemas.openxmlformats.org/officeDocument/2006/relationships/hyperlink" Target="file:///C:\Users\Thomas%20Huet\Desktop\Documentation%20arch&#233;ologique%20li&#233;e%20&#224;%20la%20th&#232;se\Cultures.docx" TargetMode="External"/><Relationship Id="rId2325" Type="http://schemas.openxmlformats.org/officeDocument/2006/relationships/hyperlink" Target="file:///C:\Users\Thomas%20Huet\Desktop\Documentation%20arch&#233;ologique%20li&#233;e%20&#224;%20la%20th&#232;se\Cultures.docx" TargetMode="External"/><Relationship Id="rId5895" Type="http://schemas.openxmlformats.org/officeDocument/2006/relationships/hyperlink" Target="file:///C:\Users\Thomas%20Huet\Desktop\Documentation%20arch&#233;ologique%20li&#233;e%20&#224;%20la%20th&#232;se\Cultures.docx" TargetMode="External"/><Relationship Id="rId6946" Type="http://schemas.openxmlformats.org/officeDocument/2006/relationships/hyperlink" Target="file:///C:\Users\Thomas%20Huet\Desktop\Documentation%20arch&#233;ologique%20li&#233;e%20&#224;%20la%20th&#232;se\Cultures.docx" TargetMode="External"/><Relationship Id="rId4497" Type="http://schemas.openxmlformats.org/officeDocument/2006/relationships/hyperlink" Target="file:///C:\Users\Thomas%20Huet\Desktop\Documentation%20arch&#233;ologique%20li&#233;e%20&#224;%20la%20th&#232;se\Cultures.docx" TargetMode="External"/><Relationship Id="rId5548" Type="http://schemas.openxmlformats.org/officeDocument/2006/relationships/hyperlink" Target="file:///C:\Users\Thomas%20Huet\Desktop\Documentation%20arch&#233;ologique%20li&#233;e%20&#224;%20la%20th&#232;se\Sites.docx" TargetMode="External"/><Relationship Id="rId12400" Type="http://schemas.openxmlformats.org/officeDocument/2006/relationships/hyperlink" Target="file:///C:\Users\Thomas%20Huet\Desktop\Documentation%20arch&#233;ologique%20li&#233;e%20&#224;%20la%20th&#232;se\Cultures.docx" TargetMode="External"/><Relationship Id="rId3099" Type="http://schemas.openxmlformats.org/officeDocument/2006/relationships/hyperlink" Target="file:///C:\Users\Thomas%20Huet\Desktop\Documentation%20arch&#233;ologique%20li&#233;e%20&#224;%20la%20th&#232;se\Cultures.docx" TargetMode="External"/><Relationship Id="rId8021" Type="http://schemas.openxmlformats.org/officeDocument/2006/relationships/hyperlink" Target="file:///C:\Users\Thomas%20Huet\Desktop\Documentation%20arch&#233;ologique%20li&#233;e%20&#224;%20la%20th&#232;se\Cultures.docx" TargetMode="External"/><Relationship Id="rId11002" Type="http://schemas.openxmlformats.org/officeDocument/2006/relationships/hyperlink" Target="file:///C:\Users\Thomas%20Huet\Desktop\Documentation%20arch&#233;ologique%20li&#233;e%20&#224;%20la%20th&#232;se\Sites.docx" TargetMode="External"/><Relationship Id="rId3580" Type="http://schemas.openxmlformats.org/officeDocument/2006/relationships/hyperlink" Target="file:///C:\Users\Thomas%20Huet\Desktop\Documentation%20arch&#233;ologique%20li&#233;e%20&#224;%20la%20th&#232;se\Cultures.docx" TargetMode="External"/><Relationship Id="rId13174" Type="http://schemas.openxmlformats.org/officeDocument/2006/relationships/hyperlink" Target="file:///C:\Users\Thomas%20Huet\Desktop\Documentation%20arch&#233;ologique%20li&#233;e%20&#224;%20la%20th&#232;se\Cultures.docx" TargetMode="External"/><Relationship Id="rId2182" Type="http://schemas.openxmlformats.org/officeDocument/2006/relationships/hyperlink" Target="file:///C:\Users\Thomas%20Huet\Desktop\Documentation%20arch&#233;ologique%20li&#233;e%20&#224;%20la%20th&#232;se\Sites.docx" TargetMode="External"/><Relationship Id="rId3233" Type="http://schemas.openxmlformats.org/officeDocument/2006/relationships/hyperlink" Target="file:///C:\Users\Thomas%20Huet\Desktop\Documentation%20arch&#233;ologique%20li&#233;e%20&#224;%20la%20th&#232;se\Sites.docx" TargetMode="External"/><Relationship Id="rId4631" Type="http://schemas.openxmlformats.org/officeDocument/2006/relationships/hyperlink" Target="file:///C:\Users\Thomas%20Huet\Desktop\Documentation%20arch&#233;ologique%20li&#233;e%20&#224;%20la%20th&#232;se\Sites.docx" TargetMode="External"/><Relationship Id="rId14225" Type="http://schemas.openxmlformats.org/officeDocument/2006/relationships/hyperlink" Target="file:///C:\Users\Thomas%20Huet\Desktop\Documentation%20arch&#233;ologique%20li&#233;e%20&#224;%20la%20th&#232;se\Sites.docx" TargetMode="External"/><Relationship Id="rId154" Type="http://schemas.openxmlformats.org/officeDocument/2006/relationships/hyperlink" Target="file:///C:\Users\Thomas%20Huet\Desktop\Documentation%20arch&#233;ologique%20li&#233;e%20&#224;%20la%20th&#232;se\Sites.docx" TargetMode="External"/><Relationship Id="rId7854" Type="http://schemas.openxmlformats.org/officeDocument/2006/relationships/hyperlink" Target="file:///C:\Users\Thomas%20Huet\Desktop\Documentation%20arch&#233;ologique%20li&#233;e%20&#224;%20la%20th&#232;se\Sites.docx" TargetMode="External"/><Relationship Id="rId8905" Type="http://schemas.openxmlformats.org/officeDocument/2006/relationships/hyperlink" Target="file:///C:\Users\Thomas%20Huet\Desktop\Documentation%20arch&#233;ologique%20li&#233;e%20&#224;%20la%20th&#232;se\Sites.docx" TargetMode="External"/><Relationship Id="rId10835" Type="http://schemas.openxmlformats.org/officeDocument/2006/relationships/hyperlink" Target="Sites.docx" TargetMode="External"/><Relationship Id="rId6456" Type="http://schemas.openxmlformats.org/officeDocument/2006/relationships/hyperlink" Target="file:///C:\Users\Thomas%20Huet\Desktop\Documentation%20arch&#233;ologique%20li&#233;e%20&#224;%20la%20th&#232;se\Cultures.docx" TargetMode="External"/><Relationship Id="rId7507" Type="http://schemas.openxmlformats.org/officeDocument/2006/relationships/hyperlink" Target="file:///C:\Users\Thomas%20Huet\Desktop\Documentation%20arch&#233;ologique%20li&#233;e%20&#224;%20la%20th&#232;se\Cultures.docx" TargetMode="External"/><Relationship Id="rId5058" Type="http://schemas.openxmlformats.org/officeDocument/2006/relationships/hyperlink" Target="file:///C:\Users\Thomas%20Huet\Desktop\Documentation%20arch&#233;ologique%20li&#233;e%20&#224;%20la%20th&#232;se\Sites.docx" TargetMode="External"/><Relationship Id="rId6109" Type="http://schemas.openxmlformats.org/officeDocument/2006/relationships/hyperlink" Target="file:///C:\Users\Thomas%20Huet\Desktop\Documentation%20arch&#233;ologique%20li&#233;e%20&#224;%20la%20th&#232;se\Cultures.docx" TargetMode="External"/><Relationship Id="rId9679" Type="http://schemas.openxmlformats.org/officeDocument/2006/relationships/hyperlink" Target="file:///C:\Users\Thomas%20Huet\Desktop\Documentation%20arch&#233;ologique%20li&#233;e%20&#224;%20la%20th&#232;se\Sites.docx" TargetMode="External"/><Relationship Id="rId1668" Type="http://schemas.openxmlformats.org/officeDocument/2006/relationships/hyperlink" Target="file:///C:\Users\Thomas%20Huet\Desktop\Documentation%20arch&#233;ologique%20li&#233;e%20&#224;%20la%20th&#232;se\Cultures.docx" TargetMode="External"/><Relationship Id="rId2719" Type="http://schemas.openxmlformats.org/officeDocument/2006/relationships/hyperlink" Target="file:///C:\Users\Thomas%20Huet\Desktop\Documentation%20arch&#233;ologique%20li&#233;e%20&#224;%20la%20th&#232;se\Cultures.docx" TargetMode="External"/><Relationship Id="rId14082" Type="http://schemas.openxmlformats.org/officeDocument/2006/relationships/hyperlink" Target="file:///C:\Users\Thomas%20Huet\Desktop\Documentation%20arch&#233;ologique%20li&#233;e%20&#224;%20la%20th&#232;se\Sites.docx" TargetMode="External"/><Relationship Id="rId3090" Type="http://schemas.openxmlformats.org/officeDocument/2006/relationships/hyperlink" Target="file:///C:\Users\Thomas%20Huet\Desktop\Documentation%20arch&#233;ologique%20li&#233;e%20&#224;%20la%20th&#232;se\Cultures.docx" TargetMode="External"/><Relationship Id="rId4141" Type="http://schemas.openxmlformats.org/officeDocument/2006/relationships/hyperlink" Target="file:///C:\Users\Thomas%20Huet\Desktop\Documentation%20arch&#233;ologique%20li&#233;e%20&#224;%20la%20th&#232;se\Sites.docx" TargetMode="External"/><Relationship Id="rId7364" Type="http://schemas.openxmlformats.org/officeDocument/2006/relationships/hyperlink" Target="file:///C:\Users\Thomas%20Huet\Desktop\Documentation%20arch&#233;ologique%20li&#233;e%20&#224;%20la%20th&#232;se\Cultures.docx" TargetMode="External"/><Relationship Id="rId8762" Type="http://schemas.openxmlformats.org/officeDocument/2006/relationships/hyperlink" Target="file:///C:\Users\Thomas%20Huet\Desktop\Documentation%20arch&#233;ologique%20li&#233;e%20&#224;%20la%20th&#232;se\Cultures.docx" TargetMode="External"/><Relationship Id="rId9813" Type="http://schemas.openxmlformats.org/officeDocument/2006/relationships/hyperlink" Target="file:///C:\Users\Thomas%20Huet\Desktop\Documentation%20arch&#233;ologique%20li&#233;e%20&#224;%20la%20th&#232;se\Cultures.docx" TargetMode="External"/><Relationship Id="rId10692" Type="http://schemas.openxmlformats.org/officeDocument/2006/relationships/hyperlink" Target="file:///C:\Users\Thomas%20Huet\Desktop\Documentation%20arch&#233;ologique%20li&#233;e%20&#224;%20la%20th&#232;se\Cultures.docx" TargetMode="External"/><Relationship Id="rId11743" Type="http://schemas.openxmlformats.org/officeDocument/2006/relationships/hyperlink" Target="file:///C:\Users\Thomas%20Huet\Desktop\Documentation%20arch&#233;ologique%20li&#233;e%20&#224;%20la%20th&#232;se\Cultures.docx" TargetMode="External"/><Relationship Id="rId27" Type="http://schemas.openxmlformats.org/officeDocument/2006/relationships/hyperlink" Target="file:///C:\Users\Thomas%20Huet\Desktop\Documentation%20arch&#233;ologique%20li&#233;e%20&#224;%20la%20th&#232;se\Cultures.docx" TargetMode="External"/><Relationship Id="rId1802" Type="http://schemas.openxmlformats.org/officeDocument/2006/relationships/hyperlink" Target="file:///C:\Users\Thomas%20Huet\Desktop\Documentation%20arch&#233;ologique%20li&#233;e%20&#224;%20la%20th&#232;se\Environnement.docx" TargetMode="External"/><Relationship Id="rId7017" Type="http://schemas.openxmlformats.org/officeDocument/2006/relationships/hyperlink" Target="file:///C:\Users\Thomas%20Huet\Desktop\Documentation%20arch&#233;ologique%20li&#233;e%20&#224;%20la%20th&#232;se\Cultures.docx" TargetMode="External"/><Relationship Id="rId8415" Type="http://schemas.openxmlformats.org/officeDocument/2006/relationships/hyperlink" Target="file:///C:\Users\Thomas%20Huet\Desktop\Documentation%20arch&#233;ologique%20li&#233;e%20&#224;%20la%20th&#232;se\Sites.docx" TargetMode="External"/><Relationship Id="rId10345" Type="http://schemas.openxmlformats.org/officeDocument/2006/relationships/hyperlink" Target="file:///C:\Users\Thomas%20Huet\Desktop\Documentation%20arch&#233;ologique%20li&#233;e%20&#224;%20la%20th&#232;se\Sites.docx" TargetMode="External"/><Relationship Id="rId3974" Type="http://schemas.openxmlformats.org/officeDocument/2006/relationships/hyperlink" Target="file:///C:\Users\Thomas%20Huet\Desktop\Documentation%20arch&#233;ologique%20li&#233;e%20&#224;%20la%20th&#232;se\Sites.docx" TargetMode="External"/><Relationship Id="rId13568" Type="http://schemas.openxmlformats.org/officeDocument/2006/relationships/hyperlink" Target="file:///C:\Users\Thomas%20Huet\Desktop\Documentation%20arch&#233;ologique%20li&#233;e%20&#224;%20la%20th&#232;se\Cultures.docx" TargetMode="External"/><Relationship Id="rId895" Type="http://schemas.openxmlformats.org/officeDocument/2006/relationships/hyperlink" Target="file:///C:\Users\Thomas%20Huet\Desktop\Documentation%20arch&#233;ologique%20li&#233;e%20&#224;%20la%20th&#232;se\Cultures.docx" TargetMode="External"/><Relationship Id="rId2576" Type="http://schemas.openxmlformats.org/officeDocument/2006/relationships/hyperlink" Target="file:///C:\Users\Thomas%20Huet\Desktop\Documentation%20arch&#233;ologique%20li&#233;e%20&#224;%20la%20th&#232;se\Sites.docx" TargetMode="External"/><Relationship Id="rId3627" Type="http://schemas.openxmlformats.org/officeDocument/2006/relationships/hyperlink" Target="file:///C:\Users\Thomas%20Huet\Desktop\Documentation%20arch&#233;ologique%20li&#233;e%20&#224;%20la%20th&#232;se\Sites.docx" TargetMode="External"/><Relationship Id="rId9189" Type="http://schemas.openxmlformats.org/officeDocument/2006/relationships/hyperlink" Target="file:///C:\Users\Thomas%20Huet\Desktop\Documentation%20arch&#233;ologique%20li&#233;e%20&#224;%20la%20th&#232;se\Cultures.docx" TargetMode="External"/><Relationship Id="rId548" Type="http://schemas.openxmlformats.org/officeDocument/2006/relationships/hyperlink" Target="file:///C:\Users\Thomas%20Huet\Desktop\Documentation%20arch&#233;ologique%20li&#233;e%20&#224;%20la%20th&#232;se\Sites.docx" TargetMode="External"/><Relationship Id="rId1178" Type="http://schemas.openxmlformats.org/officeDocument/2006/relationships/hyperlink" Target="file:///C:\Users\Thomas%20Huet\Desktop\Documentation%20arch&#233;ologique%20li&#233;e%20&#224;%20la%20th&#232;se\Cultures.docx" TargetMode="External"/><Relationship Id="rId2229" Type="http://schemas.openxmlformats.org/officeDocument/2006/relationships/hyperlink" Target="file:///C:\Users\Thomas%20Huet\Desktop\Documentation%20arch&#233;ologique%20li&#233;e%20&#224;%20la%20th&#232;se\Sites.docx" TargetMode="External"/><Relationship Id="rId5799" Type="http://schemas.openxmlformats.org/officeDocument/2006/relationships/hyperlink" Target="file:///C:\Users\Thomas%20Huet\Desktop\Documentation%20arch&#233;ologique%20li&#233;e%20&#224;%20la%20th&#232;se\Sites.docx" TargetMode="External"/><Relationship Id="rId6100" Type="http://schemas.openxmlformats.org/officeDocument/2006/relationships/hyperlink" Target="file:///C:\Users\Thomas%20Huet\Desktop\Documentation%20arch&#233;ologique%20li&#233;e%20&#224;%20la%20th&#232;se\Cultures.docx" TargetMode="External"/><Relationship Id="rId9670" Type="http://schemas.openxmlformats.org/officeDocument/2006/relationships/hyperlink" Target="file:///C:\Users\Thomas%20Huet\Desktop\Documentation%20arch&#233;ologique%20li&#233;e%20&#224;%20la%20th&#232;se\Cultures.docx" TargetMode="External"/><Relationship Id="rId8272" Type="http://schemas.openxmlformats.org/officeDocument/2006/relationships/hyperlink" Target="file:///C:\Users\Thomas%20Huet\Desktop\Documentation%20arch&#233;ologique%20li&#233;e%20&#224;%20la%20th&#232;se\Cultures.docx" TargetMode="External"/><Relationship Id="rId9323" Type="http://schemas.openxmlformats.org/officeDocument/2006/relationships/hyperlink" Target="file:///C:\Users\Thomas%20Huet\Desktop\Documentation%20arch&#233;ologique%20li&#233;e%20&#224;%20la%20th&#232;se\Environnement.docx" TargetMode="External"/><Relationship Id="rId12651" Type="http://schemas.openxmlformats.org/officeDocument/2006/relationships/hyperlink" Target="file:///C:\Users\Thomas%20Huet\Desktop\Documentation%20arch&#233;ologique%20li&#233;e%20&#224;%20la%20th&#232;se\Sites.docx" TargetMode="External"/><Relationship Id="rId13702" Type="http://schemas.openxmlformats.org/officeDocument/2006/relationships/hyperlink" Target="file:///C:\Users\Thomas%20Huet\Desktop\Documentation%20arch&#233;ologique%20li&#233;e%20&#224;%20la%20th&#232;se\Sites.docx" TargetMode="External"/><Relationship Id="rId1312" Type="http://schemas.openxmlformats.org/officeDocument/2006/relationships/hyperlink" Target="file:///C:\Users\Thomas%20Huet\Desktop\Documentation%20arch&#233;ologique%20li&#233;e%20&#224;%20la%20th&#232;se\Cultures.docx" TargetMode="External"/><Relationship Id="rId2710" Type="http://schemas.openxmlformats.org/officeDocument/2006/relationships/hyperlink" Target="file:///C:\Users\Thomas%20Huet\Desktop\Documentation%20arch&#233;ologique%20li&#233;e%20&#224;%20la%20th&#232;se\Cultures.docx" TargetMode="External"/><Relationship Id="rId11253" Type="http://schemas.openxmlformats.org/officeDocument/2006/relationships/hyperlink" Target="file:///C:\Users\Thomas%20Huet\Desktop\Documentation%20arch&#233;ologique%20li&#233;e%20&#224;%20la%20th&#232;se\Sites.docx" TargetMode="External"/><Relationship Id="rId12304" Type="http://schemas.openxmlformats.org/officeDocument/2006/relationships/hyperlink" Target="file:///C:\Users\Thomas%20Huet\Desktop\Documentation%20arch&#233;ologique%20li&#233;e%20&#224;%20la%20th&#232;se\Cultures.docx" TargetMode="External"/><Relationship Id="rId4882" Type="http://schemas.openxmlformats.org/officeDocument/2006/relationships/hyperlink" Target="file:///C:\Users\Thomas%20Huet\Desktop\Documentation%20arch&#233;ologique%20li&#233;e%20&#224;%20la%20th&#232;se\Cultures.docx" TargetMode="External"/><Relationship Id="rId5933" Type="http://schemas.openxmlformats.org/officeDocument/2006/relationships/hyperlink" Target="file:///C:\Users\Thomas%20Huet\Desktop\Documentation%20arch&#233;ologique%20li&#233;e%20&#224;%20la%20th&#232;se\Cultures.docx" TargetMode="External"/><Relationship Id="rId14476" Type="http://schemas.openxmlformats.org/officeDocument/2006/relationships/hyperlink" Target="file:///C:\Users\Thomas%20Huet\Desktop\Documentation%20arch&#233;ologique%20li&#233;e%20&#224;%20la%20th&#232;se\Sites.docx" TargetMode="External"/><Relationship Id="rId2086" Type="http://schemas.openxmlformats.org/officeDocument/2006/relationships/hyperlink" Target="file:///C:\Users\Thomas%20Huet\Desktop\Documentation%20arch&#233;ologique%20li&#233;e%20&#224;%20la%20th&#232;se\Cultures.docx" TargetMode="External"/><Relationship Id="rId3484" Type="http://schemas.openxmlformats.org/officeDocument/2006/relationships/hyperlink" Target="file:///C:\Users\Thomas%20Huet\Desktop\Documentation%20arch&#233;ologique%20li&#233;e%20&#224;%20la%20th&#232;se\Cultures.docx" TargetMode="External"/><Relationship Id="rId4535" Type="http://schemas.openxmlformats.org/officeDocument/2006/relationships/hyperlink" Target="file:///C:\Users\Thomas%20Huet\Desktop\Documentation%20arch&#233;ologique%20li&#233;e%20&#224;%20la%20th&#232;se\Cultures.docx" TargetMode="External"/><Relationship Id="rId13078" Type="http://schemas.openxmlformats.org/officeDocument/2006/relationships/hyperlink" Target="file:///C:\Users\Thomas%20Huet\Desktop\Documentation%20arch&#233;ologique%20li&#233;e%20&#224;%20la%20th&#232;se\Sites.docx" TargetMode="External"/><Relationship Id="rId14129" Type="http://schemas.openxmlformats.org/officeDocument/2006/relationships/hyperlink" Target="file:///C:\Users\Thomas%20Huet\Desktop\Documentation%20arch&#233;ologique%20li&#233;e%20&#224;%20la%20th&#232;se\Sites.docx" TargetMode="External"/><Relationship Id="rId3137" Type="http://schemas.openxmlformats.org/officeDocument/2006/relationships/hyperlink" Target="file:///C:\Users\Thomas%20Huet\Desktop\Documentation%20arch&#233;ologique%20li&#233;e%20&#224;%20la%20th&#232;se\Cultures.docx" TargetMode="External"/><Relationship Id="rId7758" Type="http://schemas.openxmlformats.org/officeDocument/2006/relationships/hyperlink" Target="file:///C:\Users\Thomas%20Huet\Desktop\Documentation%20arch&#233;ologique%20li&#233;e%20&#224;%20la%20th&#232;se\Cultures.docx" TargetMode="External"/><Relationship Id="rId8809" Type="http://schemas.openxmlformats.org/officeDocument/2006/relationships/hyperlink" Target="file:///C:\Users\Thomas%20Huet\Desktop\Documentation%20arch&#233;ologique%20li&#233;e%20&#224;%20la%20th&#232;se\Cultures.docx" TargetMode="External"/><Relationship Id="rId10739" Type="http://schemas.openxmlformats.org/officeDocument/2006/relationships/hyperlink" Target="Sites.docx" TargetMode="External"/><Relationship Id="rId9180" Type="http://schemas.openxmlformats.org/officeDocument/2006/relationships/hyperlink" Target="file:///C:\Users\Thomas%20Huet\Desktop\Documentation%20arch&#233;ologique%20li&#233;e%20&#224;%20la%20th&#232;se\Sites.docx" TargetMode="External"/><Relationship Id="rId12161" Type="http://schemas.openxmlformats.org/officeDocument/2006/relationships/hyperlink" Target="file:///C:\Users\Thomas%20Huet\Desktop\Documentation%20arch&#233;ologique%20li&#233;e%20&#224;%20la%20th&#232;se\Cultures.docx" TargetMode="External"/><Relationship Id="rId13212" Type="http://schemas.openxmlformats.org/officeDocument/2006/relationships/hyperlink" Target="file:///C:\Users\Thomas%20Huet\Desktop\Documentation%20arch&#233;ologique%20li&#233;e%20&#224;%20la%20th&#232;se\Sites.docx" TargetMode="External"/><Relationship Id="rId2220" Type="http://schemas.openxmlformats.org/officeDocument/2006/relationships/hyperlink" Target="file:///C:\Users\Thomas%20Huet\Desktop\Documentation%20arch&#233;ologique%20li&#233;e%20&#224;%20la%20th&#232;se\Cultures.docx" TargetMode="External"/><Relationship Id="rId5790" Type="http://schemas.openxmlformats.org/officeDocument/2006/relationships/hyperlink" Target="file:///C:\Users\Thomas%20Huet\Desktop\Documentation%20arch&#233;ologique%20li&#233;e%20&#224;%20la%20th&#232;se\Cultures.docx" TargetMode="External"/><Relationship Id="rId4392" Type="http://schemas.openxmlformats.org/officeDocument/2006/relationships/hyperlink" Target="file:///C:\Users\Thomas%20Huet\Desktop\Documentation%20arch&#233;ologique%20li&#233;e%20&#224;%20la%20th&#232;se\Cultures.docx" TargetMode="External"/><Relationship Id="rId5443" Type="http://schemas.openxmlformats.org/officeDocument/2006/relationships/hyperlink" Target="file:///C:\Users\Thomas%20Huet\Desktop\Documentation%20arch&#233;ologique%20li&#233;e%20&#224;%20la%20th&#232;se\Sites.docx" TargetMode="External"/><Relationship Id="rId6841" Type="http://schemas.openxmlformats.org/officeDocument/2006/relationships/hyperlink" Target="file:///C:\Users\Thomas%20Huet\Desktop\Documentation%20arch&#233;ologique%20li&#233;e%20&#224;%20la%20th&#232;se\Cultures.docx" TargetMode="External"/><Relationship Id="rId4045" Type="http://schemas.openxmlformats.org/officeDocument/2006/relationships/hyperlink" Target="file:///C:\Users\Thomas%20Huet\Desktop\Documentation%20arch&#233;ologique%20li&#233;e%20&#224;%20la%20th&#232;se\Cultures.docx" TargetMode="External"/><Relationship Id="rId11994" Type="http://schemas.openxmlformats.org/officeDocument/2006/relationships/hyperlink" Target="file:///C:\Users\Thomas%20Huet\Desktop\Documentation%20arch&#233;ologique%20li&#233;e%20&#224;%20la%20th&#232;se\Cultures.docx" TargetMode="External"/><Relationship Id="rId8666" Type="http://schemas.openxmlformats.org/officeDocument/2006/relationships/hyperlink" Target="file:///C:\Users\Thomas%20Huet\Desktop\Documentation%20arch&#233;ologique%20li&#233;e%20&#224;%20la%20th&#232;se\Cultures.docx" TargetMode="External"/><Relationship Id="rId9717" Type="http://schemas.openxmlformats.org/officeDocument/2006/relationships/hyperlink" Target="file:///C:\Users\Thomas%20Huet\Desktop\Documentation%20arch&#233;ologique%20li&#233;e%20&#224;%20la%20th&#232;se\Cultures.docx" TargetMode="External"/><Relationship Id="rId10596" Type="http://schemas.openxmlformats.org/officeDocument/2006/relationships/hyperlink" Target="file:///C:\Users\Thomas%20Huet\Desktop\Documentation%20arch&#233;ologique%20li&#233;e%20&#224;%20la%20th&#232;se\Cultures.docx" TargetMode="External"/><Relationship Id="rId11647" Type="http://schemas.openxmlformats.org/officeDocument/2006/relationships/hyperlink" Target="file:///C:\Users\Thomas%20Huet\Desktop\Documentation%20arch&#233;ologique%20li&#233;e%20&#224;%20la%20th&#232;se\Cultures.docx" TargetMode="External"/><Relationship Id="rId1706" Type="http://schemas.openxmlformats.org/officeDocument/2006/relationships/hyperlink" Target="file:///C:\Users\Thomas%20Huet\Desktop\Documentation%20arch&#233;ologique%20li&#233;e%20&#224;%20la%20th&#232;se\Cultures.docx" TargetMode="External"/><Relationship Id="rId7268" Type="http://schemas.openxmlformats.org/officeDocument/2006/relationships/hyperlink" Target="file:///C:\Users\Thomas%20Huet\Desktop\Documentation%20arch&#233;ologique%20li&#233;e%20&#224;%20la%20th&#232;se\Cultures.docx" TargetMode="External"/><Relationship Id="rId8319" Type="http://schemas.openxmlformats.org/officeDocument/2006/relationships/hyperlink" Target="Sites.docx" TargetMode="External"/><Relationship Id="rId10249" Type="http://schemas.openxmlformats.org/officeDocument/2006/relationships/hyperlink" Target="file:///C:\Users\Thomas%20Huet\Desktop\Documentation%20arch&#233;ologique%20li&#233;e%20&#224;%20la%20th&#232;se\Cultures.docx" TargetMode="External"/><Relationship Id="rId14120" Type="http://schemas.openxmlformats.org/officeDocument/2006/relationships/hyperlink" Target="file:///C:\Users\Thomas%20Huet\Desktop\Documentation%20arch&#233;ologique%20li&#233;e%20&#224;%20la%20th&#232;se\Sites.docx" TargetMode="External"/><Relationship Id="rId3878" Type="http://schemas.openxmlformats.org/officeDocument/2006/relationships/hyperlink" Target="file:///C:\Users\Thomas%20Huet\Desktop\Documentation%20arch&#233;ologique%20li&#233;e%20&#224;%20la%20th&#232;se\Cultures.docx" TargetMode="External"/><Relationship Id="rId4929" Type="http://schemas.openxmlformats.org/officeDocument/2006/relationships/hyperlink" Target="file:///C:\Users\Thomas%20Huet\Desktop\Documentation%20arch&#233;ologique%20li&#233;e%20&#224;%20la%20th&#232;se\Sites.docx" TargetMode="External"/><Relationship Id="rId8800" Type="http://schemas.openxmlformats.org/officeDocument/2006/relationships/hyperlink" Target="file:///C:\Users\Thomas%20Huet\Desktop\Documentation%20arch&#233;ologique%20li&#233;e%20&#224;%20la%20th&#232;se\Cultures.docx" TargetMode="External"/><Relationship Id="rId799" Type="http://schemas.openxmlformats.org/officeDocument/2006/relationships/hyperlink" Target="file:///C:\Users\Thomas%20Huet\Desktop\Documentation%20arch&#233;ologique%20li&#233;e%20&#224;%20la%20th&#232;se\Sites.docx" TargetMode="External"/><Relationship Id="rId6351" Type="http://schemas.openxmlformats.org/officeDocument/2006/relationships/hyperlink" Target="file:///C:\Users\Thomas%20Huet\Desktop\Documentation%20arch&#233;ologique%20li&#233;e%20&#224;%20la%20th&#232;se\Cultures.docx" TargetMode="External"/><Relationship Id="rId7402" Type="http://schemas.openxmlformats.org/officeDocument/2006/relationships/hyperlink" Target="file:///C:\Users\Thomas%20Huet\Desktop\Documentation%20arch&#233;ologique%20li&#233;e%20&#224;%20la%20th&#232;se\Sites.docx" TargetMode="External"/><Relationship Id="rId10730" Type="http://schemas.openxmlformats.org/officeDocument/2006/relationships/hyperlink" Target="file:///C:\Users\Thomas%20Huet\Desktop\Documentation%20arch&#233;ologique%20li&#233;e%20&#224;%20la%20th&#232;se\Cultures.docx" TargetMode="External"/><Relationship Id="rId6004" Type="http://schemas.openxmlformats.org/officeDocument/2006/relationships/hyperlink" Target="file:///C:\Users\Thomas%20Huet\Desktop\Documentation%20arch&#233;ologique%20li&#233;e%20&#224;%20la%20th&#232;se\Cultures.docx" TargetMode="External"/><Relationship Id="rId9574" Type="http://schemas.openxmlformats.org/officeDocument/2006/relationships/hyperlink" Target="file:///C:\Users\Thomas%20Huet\Desktop\Documentation%20arch&#233;ologique%20li&#233;e%20&#224;%20la%20th&#232;se\Cultures.docx" TargetMode="External"/><Relationship Id="rId13953" Type="http://schemas.openxmlformats.org/officeDocument/2006/relationships/hyperlink" Target="file:///C:\Users\Thomas%20Huet\Desktop\Documentation%20arch&#233;ologique%20li&#233;e%20&#224;%20la%20th&#232;se\Environnement.docx" TargetMode="External"/><Relationship Id="rId2961" Type="http://schemas.openxmlformats.org/officeDocument/2006/relationships/hyperlink" Target="file:///C:\Users\Thomas%20Huet\Desktop\Documentation%20arch&#233;ologique%20li&#233;e%20&#224;%20la%20th&#232;se\Sites.docx" TargetMode="External"/><Relationship Id="rId8176" Type="http://schemas.openxmlformats.org/officeDocument/2006/relationships/hyperlink" Target="file:///C:\Users\Thomas%20Huet\Desktop\Documentation%20arch&#233;ologique%20li&#233;e%20&#224;%20la%20th&#232;se\Cultures.docx" TargetMode="External"/><Relationship Id="rId9227" Type="http://schemas.openxmlformats.org/officeDocument/2006/relationships/hyperlink" Target="file:///C:\Users\Thomas%20Huet\Desktop\Documentation%20arch&#233;ologique%20li&#233;e%20&#224;%20la%20th&#232;se\Cultures.docx" TargetMode="External"/><Relationship Id="rId12555" Type="http://schemas.openxmlformats.org/officeDocument/2006/relationships/hyperlink" Target="file:///C:\Users\Thomas%20Huet\Desktop\Documentation%20arch&#233;ologique%20li&#233;e%20&#224;%20la%20th&#232;se\Sites.docx" TargetMode="External"/><Relationship Id="rId13606" Type="http://schemas.openxmlformats.org/officeDocument/2006/relationships/hyperlink" Target="file:///C:\Users\Thomas%20Huet\Desktop\Documentation%20arch&#233;ologique%20li&#233;e%20&#224;%20la%20th&#232;se\Sites.docx" TargetMode="External"/><Relationship Id="rId933" Type="http://schemas.openxmlformats.org/officeDocument/2006/relationships/hyperlink" Target="file:///C:\Users\Thomas%20Huet\Desktop\Documentation%20arch&#233;ologique%20li&#233;e%20&#224;%20la%20th&#232;se\Cultures.docx" TargetMode="External"/><Relationship Id="rId1563" Type="http://schemas.openxmlformats.org/officeDocument/2006/relationships/hyperlink" Target="file:///C:\Users\Thomas%20Huet\Desktop\Documentation%20arch&#233;ologique%20li&#233;e%20&#224;%20la%20th&#232;se\Cultures.docx" TargetMode="External"/><Relationship Id="rId2614" Type="http://schemas.openxmlformats.org/officeDocument/2006/relationships/hyperlink" Target="file:///C:\Users\Thomas%20Huet\Desktop\Documentation%20arch&#233;ologique%20li&#233;e%20&#224;%20la%20th&#232;se\Cultures.docx" TargetMode="External"/><Relationship Id="rId11157" Type="http://schemas.openxmlformats.org/officeDocument/2006/relationships/hyperlink" Target="file:///C:\Users\Thomas%20Huet\Desktop\Documentation%20arch&#233;ologique%20li&#233;e%20&#224;%20la%20th&#232;se\Cultures.docx" TargetMode="External"/><Relationship Id="rId12208" Type="http://schemas.openxmlformats.org/officeDocument/2006/relationships/hyperlink" Target="file:///C:\Users\Thomas%20Huet\Desktop\Documentation%20arch&#233;ologique%20li&#233;e%20&#224;%20la%20th&#232;se\Sites.docx" TargetMode="External"/><Relationship Id="rId1216" Type="http://schemas.openxmlformats.org/officeDocument/2006/relationships/hyperlink" Target="file:///C:\Users\Thomas%20Huet\Desktop\Documentation%20arch&#233;ologique%20li&#233;e%20&#224;%20la%20th&#232;se\Cultures.docx" TargetMode="External"/><Relationship Id="rId4786" Type="http://schemas.openxmlformats.org/officeDocument/2006/relationships/hyperlink" Target="file:///C:\Users\Thomas%20Huet\Desktop\Documentation%20arch&#233;ologique%20li&#233;e%20&#224;%20la%20th&#232;se\Sites.docx" TargetMode="External"/><Relationship Id="rId5837" Type="http://schemas.openxmlformats.org/officeDocument/2006/relationships/hyperlink" Target="file:///C:\Users\Thomas%20Huet\Desktop\Documentation%20arch&#233;ologique%20li&#233;e%20&#224;%20la%20th&#232;se\Cultures.docx" TargetMode="External"/><Relationship Id="rId3388" Type="http://schemas.openxmlformats.org/officeDocument/2006/relationships/hyperlink" Target="file:///C:\Users\Thomas%20Huet\Desktop\Documentation%20arch&#233;ologique%20li&#233;e%20&#224;%20la%20th&#232;se\Cultures.docx" TargetMode="External"/><Relationship Id="rId4439" Type="http://schemas.openxmlformats.org/officeDocument/2006/relationships/hyperlink" Target="file:///C:\Users\Thomas%20Huet\Desktop\Documentation%20arch&#233;ologique%20li&#233;e%20&#224;%20la%20th&#232;se\Sites.docx" TargetMode="External"/><Relationship Id="rId8310" Type="http://schemas.openxmlformats.org/officeDocument/2006/relationships/hyperlink" Target="file:///C:\Users\Thomas%20Huet\Desktop\Documentation%20arch&#233;ologique%20li&#233;e%20&#224;%20la%20th&#232;se\Cultures.docx" TargetMode="External"/><Relationship Id="rId10240" Type="http://schemas.openxmlformats.org/officeDocument/2006/relationships/hyperlink" Target="file:///C:\Users\Thomas%20Huet\Desktop\Documentation%20arch&#233;ologique%20li&#233;e%20&#224;%20la%20th&#232;se\Sites.docx" TargetMode="External"/><Relationship Id="rId790" Type="http://schemas.openxmlformats.org/officeDocument/2006/relationships/hyperlink" Target="file:///C:\Users\Thomas%20Huet\Desktop\Documentation%20arch&#233;ologique%20li&#233;e%20&#224;%20la%20th&#232;se\Cultures.docx" TargetMode="External"/><Relationship Id="rId2471" Type="http://schemas.openxmlformats.org/officeDocument/2006/relationships/hyperlink" Target="file:///C:\Users\Thomas%20Huet\Desktop\Documentation%20arch&#233;ologique%20li&#233;e%20&#224;%20la%20th&#232;se\Cultures.docx" TargetMode="External"/><Relationship Id="rId3522" Type="http://schemas.openxmlformats.org/officeDocument/2006/relationships/hyperlink" Target="file:///C:\Users\Thomas%20Huet\Desktop\Documentation%20arch&#233;ologique%20li&#233;e%20&#224;%20la%20th&#232;se\Sites.docx" TargetMode="External"/><Relationship Id="rId4920" Type="http://schemas.openxmlformats.org/officeDocument/2006/relationships/hyperlink" Target="file:///C:\Users\Thomas%20Huet\Desktop\Documentation%20arch&#233;ologique%20li&#233;e%20&#224;%20la%20th&#232;se\Sites.docx" TargetMode="External"/><Relationship Id="rId9084" Type="http://schemas.openxmlformats.org/officeDocument/2006/relationships/hyperlink" Target="file:///C:\Users\Thomas%20Huet\Desktop\Documentation%20arch&#233;ologique%20li&#233;e%20&#224;%20la%20th&#232;se\Cultures.docx" TargetMode="External"/><Relationship Id="rId12065" Type="http://schemas.openxmlformats.org/officeDocument/2006/relationships/hyperlink" Target="file:///C:\Users\Thomas%20Huet\Desktop\Documentation%20arch&#233;ologique%20li&#233;e%20&#224;%20la%20th&#232;se\Sites.docx" TargetMode="External"/><Relationship Id="rId13116" Type="http://schemas.openxmlformats.org/officeDocument/2006/relationships/hyperlink" Target="file:///C:\Users\Thomas%20Huet\Desktop\Documentation%20arch&#233;ologique%20li&#233;e%20&#224;%20la%20th&#232;se\Sites.docx" TargetMode="External"/><Relationship Id="rId13463" Type="http://schemas.openxmlformats.org/officeDocument/2006/relationships/hyperlink" Target="file:///C:\Users\Thomas%20Huet\Desktop\Documentation%20arch&#233;ologique%20li&#233;e%20&#224;%20la%20th&#232;se\Cultures.docx" TargetMode="External"/><Relationship Id="rId14514" Type="http://schemas.openxmlformats.org/officeDocument/2006/relationships/hyperlink" Target="file:///C:\Users\Thomas%20Huet\Desktop\Documentation%20arch&#233;ologique%20li&#233;e%20&#224;%20la%20th&#232;se\Sites.docx" TargetMode="External"/><Relationship Id="rId443" Type="http://schemas.openxmlformats.org/officeDocument/2006/relationships/hyperlink" Target="file:///C:\Users\Thomas%20Huet\Desktop\Documentation%20arch&#233;ologique%20li&#233;e%20&#224;%20la%20th&#232;se\Cultures.docx" TargetMode="External"/><Relationship Id="rId1073" Type="http://schemas.openxmlformats.org/officeDocument/2006/relationships/hyperlink" Target="file:///C:\Users\Thomas%20Huet\Desktop\Documentation%20arch&#233;ologique%20li&#233;e%20&#224;%20la%20th&#232;se\Cultures.docx" TargetMode="External"/><Relationship Id="rId2124" Type="http://schemas.openxmlformats.org/officeDocument/2006/relationships/hyperlink" Target="file:///C:\Users\Thomas%20Huet\Desktop\Documentation%20arch&#233;ologique%20li&#233;e%20&#224;%20la%20th&#232;se\Sites.docx" TargetMode="External"/><Relationship Id="rId4296" Type="http://schemas.openxmlformats.org/officeDocument/2006/relationships/hyperlink" Target="file:///C:\Users\Thomas%20Huet\Desktop\Documentation%20arch&#233;ologique%20li&#233;e%20&#224;%20la%20th&#232;se\Cultures.docx" TargetMode="External"/><Relationship Id="rId5694" Type="http://schemas.openxmlformats.org/officeDocument/2006/relationships/hyperlink" Target="file:///C:\Users\Thomas%20Huet\Desktop\Documentation%20arch&#233;ologique%20li&#233;e%20&#224;%20la%20th&#232;se\Sites.docx" TargetMode="External"/><Relationship Id="rId6745" Type="http://schemas.openxmlformats.org/officeDocument/2006/relationships/hyperlink" Target="file:///C:\Users\Thomas%20Huet\Desktop\Documentation%20arch&#233;ologique%20li&#233;e%20&#224;%20la%20th&#232;se\Cultures.docx" TargetMode="External"/><Relationship Id="rId5347" Type="http://schemas.openxmlformats.org/officeDocument/2006/relationships/hyperlink" Target="file:///C:\Users\Thomas%20Huet\Desktop\Documentation%20arch&#233;ologique%20li&#233;e%20&#224;%20la%20th&#232;se\Sites.docx" TargetMode="External"/><Relationship Id="rId9968" Type="http://schemas.openxmlformats.org/officeDocument/2006/relationships/hyperlink" Target="file:///C:\Users\Thomas%20Huet\Desktop\Documentation%20arch&#233;ologique%20li&#233;e%20&#224;%20la%20th&#232;se\Cultures.docx" TargetMode="External"/><Relationship Id="rId11898" Type="http://schemas.openxmlformats.org/officeDocument/2006/relationships/hyperlink" Target="file:///C:\Users\Thomas%20Huet\Desktop\Documentation%20arch&#233;ologique%20li&#233;e%20&#224;%20la%20th&#232;se\Cultures.docx" TargetMode="External"/><Relationship Id="rId12949" Type="http://schemas.openxmlformats.org/officeDocument/2006/relationships/hyperlink" Target="Sites.docx" TargetMode="External"/><Relationship Id="rId1957" Type="http://schemas.openxmlformats.org/officeDocument/2006/relationships/hyperlink" Target="file:///C:\Users\Thomas%20Huet\Desktop\Documentation%20arch&#233;ologique%20li&#233;e%20&#224;%20la%20th&#232;se\Cultures.docx" TargetMode="External"/><Relationship Id="rId14371" Type="http://schemas.openxmlformats.org/officeDocument/2006/relationships/hyperlink" Target="file:///C:\Users\Thomas%20Huet\Desktop\Documentation%20arch&#233;ologique%20li&#233;e%20&#224;%20la%20th&#232;se\Cultures.docx" TargetMode="External"/><Relationship Id="rId4430" Type="http://schemas.openxmlformats.org/officeDocument/2006/relationships/hyperlink" Target="file:///C:\Users\Thomas%20Huet\Desktop\Documentation%20arch&#233;ologique%20li&#233;e%20&#224;%20la%20th&#232;se\Cultures.docx" TargetMode="External"/><Relationship Id="rId14024" Type="http://schemas.openxmlformats.org/officeDocument/2006/relationships/hyperlink" Target="file:///C:\Users\Thomas%20Huet\Desktop\Documentation%20arch&#233;ologique%20li&#233;e%20&#224;%20la%20th&#232;se\Sites.docx" TargetMode="External"/><Relationship Id="rId3032" Type="http://schemas.openxmlformats.org/officeDocument/2006/relationships/hyperlink" Target="file:///C:\Users\Thomas%20Huet\Desktop\Documentation%20arch&#233;ologique%20li&#233;e%20&#224;%20la%20th&#232;se\Cultures.docx" TargetMode="External"/><Relationship Id="rId7653" Type="http://schemas.openxmlformats.org/officeDocument/2006/relationships/hyperlink" Target="file:///C:\Users\Thomas%20Huet\Desktop\Documentation%20arch&#233;ologique%20li&#233;e%20&#224;%20la%20th&#232;se\Cultures.docx" TargetMode="External"/><Relationship Id="rId10981" Type="http://schemas.openxmlformats.org/officeDocument/2006/relationships/hyperlink" Target="Sites.docx" TargetMode="External"/><Relationship Id="rId6255" Type="http://schemas.openxmlformats.org/officeDocument/2006/relationships/hyperlink" Target="file:///C:\Users\Thomas%20Huet\Desktop\Documentation%20arch&#233;ologique%20li&#233;e%20&#224;%20la%20th&#232;se\Cultures.docx" TargetMode="External"/><Relationship Id="rId7306" Type="http://schemas.openxmlformats.org/officeDocument/2006/relationships/hyperlink" Target="file:///C:\Users\Thomas%20Huet\Desktop\Documentation%20arch&#233;ologique%20li&#233;e%20&#224;%20la%20th&#232;se\Sites.docx" TargetMode="External"/><Relationship Id="rId8704" Type="http://schemas.openxmlformats.org/officeDocument/2006/relationships/hyperlink" Target="file:///C:\Users\Thomas%20Huet\Desktop\Documentation%20arch&#233;ologique%20li&#233;e%20&#224;%20la%20th&#232;se\Sites.docx" TargetMode="External"/><Relationship Id="rId10634" Type="http://schemas.openxmlformats.org/officeDocument/2006/relationships/hyperlink" Target="file:///C:\Users\Thomas%20Huet\Desktop\Documentation%20arch&#233;ologique%20li&#233;e%20&#224;%20la%20th&#232;se\Cultures.docx" TargetMode="External"/><Relationship Id="rId13857" Type="http://schemas.openxmlformats.org/officeDocument/2006/relationships/hyperlink" Target="Sites.docx" TargetMode="External"/><Relationship Id="rId2865" Type="http://schemas.openxmlformats.org/officeDocument/2006/relationships/hyperlink" Target="file:///C:\Users\Thomas%20Huet\Desktop\Documentation%20arch&#233;ologique%20li&#233;e%20&#224;%20la%20th&#232;se\Cultures.docx" TargetMode="External"/><Relationship Id="rId3916" Type="http://schemas.openxmlformats.org/officeDocument/2006/relationships/hyperlink" Target="file:///C:\Users\Thomas%20Huet\Desktop\Documentation%20arch&#233;ologique%20li&#233;e%20&#224;%20la%20th&#232;se\Sites.docx" TargetMode="External"/><Relationship Id="rId9478" Type="http://schemas.openxmlformats.org/officeDocument/2006/relationships/hyperlink" Target="file:///C:\Users\Thomas%20Huet\Desktop\Documentation%20arch&#233;ologique%20li&#233;e%20&#224;%20la%20th&#232;se\Cultures.docx" TargetMode="External"/><Relationship Id="rId12459" Type="http://schemas.openxmlformats.org/officeDocument/2006/relationships/hyperlink" Target="file:///C:\Users\Thomas%20Huet\Desktop\Documentation%20arch&#233;ologique%20li&#233;e%20&#224;%20la%20th&#232;se\Cultures.docx" TargetMode="External"/><Relationship Id="rId837" Type="http://schemas.openxmlformats.org/officeDocument/2006/relationships/hyperlink" Target="file:///C:\Users\Thomas%20Huet\Desktop\Documentation%20arch&#233;ologique%20li&#233;e%20&#224;%20la%20th&#232;se\Analyses%20Statistiques.docx" TargetMode="External"/><Relationship Id="rId1467" Type="http://schemas.openxmlformats.org/officeDocument/2006/relationships/hyperlink" Target="file:///C:\Users\Thomas%20Huet\Desktop\Documentation%20arch&#233;ologique%20li&#233;e%20&#224;%20la%20th&#232;se\Sites.docx" TargetMode="External"/><Relationship Id="rId2518" Type="http://schemas.openxmlformats.org/officeDocument/2006/relationships/hyperlink" Target="file:///C:\Users\Thomas%20Huet\Desktop\Documentation%20arch&#233;ologique%20li&#233;e%20&#224;%20la%20th&#232;se\Cultures.docx" TargetMode="External"/><Relationship Id="rId8561" Type="http://schemas.openxmlformats.org/officeDocument/2006/relationships/hyperlink" Target="file:///C:\Users\Thomas%20Huet\Desktop\Documentation%20arch&#233;ologique%20li&#233;e%20&#224;%20la%20th&#232;se\Cultures.docx" TargetMode="External"/><Relationship Id="rId9612" Type="http://schemas.openxmlformats.org/officeDocument/2006/relationships/hyperlink" Target="file:///C:\Users\Thomas%20Huet\Desktop\Documentation%20arch&#233;ologique%20li&#233;e%20&#224;%20la%20th&#232;se\Sites.docx" TargetMode="External"/><Relationship Id="rId10491" Type="http://schemas.openxmlformats.org/officeDocument/2006/relationships/hyperlink" Target="file:///C:\Users\Thomas%20Huet\Desktop\Documentation%20arch&#233;ologique%20li&#233;e%20&#224;%20la%20th&#232;se\Cultures.docx" TargetMode="External"/><Relationship Id="rId12940" Type="http://schemas.openxmlformats.org/officeDocument/2006/relationships/hyperlink" Target="Sites.docx" TargetMode="External"/><Relationship Id="rId1601" Type="http://schemas.openxmlformats.org/officeDocument/2006/relationships/hyperlink" Target="file:///C:\Users\Thomas%20Huet\Desktop\Documentation%20arch&#233;ologique%20li&#233;e%20&#224;%20la%20th&#232;se\Cultures.docx" TargetMode="External"/><Relationship Id="rId7163" Type="http://schemas.openxmlformats.org/officeDocument/2006/relationships/hyperlink" Target="file:///C:\Users\Thomas%20Huet\Desktop\Documentation%20arch&#233;ologique%20li&#233;e%20&#224;%20la%20th&#232;se\Cultures.docx" TargetMode="External"/><Relationship Id="rId8214" Type="http://schemas.openxmlformats.org/officeDocument/2006/relationships/hyperlink" Target="file:///C:\Users\Thomas%20Huet\Desktop\Documentation%20arch&#233;ologique%20li&#233;e%20&#224;%20la%20th&#232;se\Cultures.docx" TargetMode="External"/><Relationship Id="rId10144" Type="http://schemas.openxmlformats.org/officeDocument/2006/relationships/hyperlink" Target="file:///C:\Users\Thomas%20Huet\Desktop\Documentation%20arch&#233;ologique%20li&#233;e%20&#224;%20la%20th&#232;se\Cultures.docx" TargetMode="External"/><Relationship Id="rId11542" Type="http://schemas.openxmlformats.org/officeDocument/2006/relationships/hyperlink" Target="file:///C:\Users\Thomas%20Huet\Desktop\Documentation%20arch&#233;ologique%20li&#233;e%20&#224;%20la%20th&#232;se\Cultures.docx" TargetMode="External"/><Relationship Id="rId694" Type="http://schemas.openxmlformats.org/officeDocument/2006/relationships/hyperlink" Target="file:///C:\Users\Thomas%20Huet\Desktop\Documentation%20arch&#233;ologique%20li&#233;e%20&#224;%20la%20th&#232;se\Cultures.docx" TargetMode="External"/><Relationship Id="rId2375" Type="http://schemas.openxmlformats.org/officeDocument/2006/relationships/hyperlink" Target="file:///C:\Users\Thomas%20Huet\Desktop\Documentation%20arch&#233;ologique%20li&#233;e%20&#224;%20la%20th&#232;se\Cultures.docx" TargetMode="External"/><Relationship Id="rId3773" Type="http://schemas.openxmlformats.org/officeDocument/2006/relationships/hyperlink" Target="file:///C:\Users\Thomas%20Huet\Desktop\Documentation%20arch&#233;ologique%20li&#233;e%20&#224;%20la%20th&#232;se\Cultures.docx" TargetMode="External"/><Relationship Id="rId4824" Type="http://schemas.openxmlformats.org/officeDocument/2006/relationships/hyperlink" Target="file:///C:\Users\Thomas%20Huet\Desktop\Documentation%20arch&#233;ologique%20li&#233;e%20&#224;%20la%20th&#232;se\Sites.docx" TargetMode="External"/><Relationship Id="rId13367" Type="http://schemas.openxmlformats.org/officeDocument/2006/relationships/hyperlink" Target="file:///C:\Users\Thomas%20Huet\Desktop\Documentation%20arch&#233;ologique%20li&#233;e%20&#224;%20la%20th&#232;se\Sites.docx" TargetMode="External"/><Relationship Id="rId14418" Type="http://schemas.openxmlformats.org/officeDocument/2006/relationships/hyperlink" Target="file:///C:\Users\Thomas%20Huet\Desktop\Documentation%20arch&#233;ologique%20li&#233;e%20&#224;%20la%20th&#232;se\Sites.docx" TargetMode="External"/><Relationship Id="rId347" Type="http://schemas.openxmlformats.org/officeDocument/2006/relationships/hyperlink" Target="file:///C:\Users\Thomas%20Huet\Desktop\Documentation%20arch&#233;ologique%20li&#233;e%20&#224;%20la%20th&#232;se\Cultures.docx" TargetMode="External"/><Relationship Id="rId2028" Type="http://schemas.openxmlformats.org/officeDocument/2006/relationships/hyperlink" Target="file:///C:\Users\Thomas%20Huet\Desktop\Documentation%20arch&#233;ologique%20li&#233;e%20&#224;%20la%20th&#232;se\Cultures.docx" TargetMode="External"/><Relationship Id="rId3426" Type="http://schemas.openxmlformats.org/officeDocument/2006/relationships/hyperlink" Target="file:///C:\Users\Thomas%20Huet\Desktop\Documentation%20arch&#233;ologique%20li&#233;e%20&#224;%20la%20th&#232;se\Cultures.docx" TargetMode="External"/><Relationship Id="rId6996" Type="http://schemas.openxmlformats.org/officeDocument/2006/relationships/hyperlink" Target="file:///C:\Users\Thomas%20Huet\Desktop\Documentation%20arch&#233;ologique%20li&#233;e%20&#224;%20la%20th&#232;se\Cultures.docx" TargetMode="External"/><Relationship Id="rId5598" Type="http://schemas.openxmlformats.org/officeDocument/2006/relationships/hyperlink" Target="file:///C:\Users\Thomas%20Huet\Desktop\Documentation%20arch&#233;ologique%20li&#233;e%20&#224;%20la%20th&#232;se\Cultures.docx" TargetMode="External"/><Relationship Id="rId6649" Type="http://schemas.openxmlformats.org/officeDocument/2006/relationships/hyperlink" Target="file:///C:\Users\Thomas%20Huet\Desktop\Documentation%20arch&#233;ologique%20li&#233;e%20&#224;%20la%20th&#232;se\Sites.docx" TargetMode="External"/><Relationship Id="rId12450" Type="http://schemas.openxmlformats.org/officeDocument/2006/relationships/hyperlink" Target="file:///C:\Users\Thomas%20Huet\Desktop\Documentation%20arch&#233;ologique%20li&#233;e%20&#224;%20la%20th&#232;se\Cultures.docx" TargetMode="External"/><Relationship Id="rId13501" Type="http://schemas.openxmlformats.org/officeDocument/2006/relationships/hyperlink" Target="file:///C:\Users\Thomas%20Huet\Desktop\Documentation%20arch&#233;ologique%20li&#233;e%20&#224;%20la%20th&#232;se\Sites.docx" TargetMode="External"/><Relationship Id="rId8071" Type="http://schemas.openxmlformats.org/officeDocument/2006/relationships/hyperlink" Target="file:///C:\Users\Thomas%20Huet\Desktop\Documentation%20arch&#233;ologique%20li&#233;e%20&#224;%20la%20th&#232;se\Cultures.docx" TargetMode="External"/><Relationship Id="rId9122" Type="http://schemas.openxmlformats.org/officeDocument/2006/relationships/hyperlink" Target="file:///C:\Users\Thomas%20Huet\Desktop\Documentation%20arch&#233;ologique%20li&#233;e%20&#224;%20la%20th&#232;se\Sites.docx" TargetMode="External"/><Relationship Id="rId11052" Type="http://schemas.openxmlformats.org/officeDocument/2006/relationships/hyperlink" Target="file:///C:\Users\Thomas%20Huet\Desktop\Documentation%20arch&#233;ologique%20li&#233;e%20&#224;%20la%20th&#232;se\Cultures.docx" TargetMode="External"/><Relationship Id="rId12103" Type="http://schemas.openxmlformats.org/officeDocument/2006/relationships/hyperlink" Target="file:///C:\Users\Thomas%20Huet\Desktop\Documentation%20arch&#233;ologique%20li&#233;e%20&#224;%20la%20th&#232;se\Sites.docx" TargetMode="External"/><Relationship Id="rId1111" Type="http://schemas.openxmlformats.org/officeDocument/2006/relationships/hyperlink" Target="file:///C:\Users\Thomas%20Huet\Desktop\Documentation%20arch&#233;ologique%20li&#233;e%20&#224;%20la%20th&#232;se\Sites.docx" TargetMode="External"/><Relationship Id="rId4681" Type="http://schemas.openxmlformats.org/officeDocument/2006/relationships/hyperlink" Target="file:///C:\Users\Thomas%20Huet\Desktop\Documentation%20arch&#233;ologique%20li&#233;e%20&#224;%20la%20th&#232;se\Sites.docx" TargetMode="External"/><Relationship Id="rId5732" Type="http://schemas.openxmlformats.org/officeDocument/2006/relationships/hyperlink" Target="file:///C:\Users\Thomas%20Huet\Desktop\Documentation%20arch&#233;ologique%20li&#233;e%20&#224;%20la%20th&#232;se\Sites.docx" TargetMode="External"/><Relationship Id="rId14275" Type="http://schemas.openxmlformats.org/officeDocument/2006/relationships/hyperlink" Target="file:///C:\Users\Thomas%20Huet\Desktop\Documentation%20arch&#233;ologique%20li&#233;e%20&#224;%20la%20th&#232;se\Sites.docx" TargetMode="External"/><Relationship Id="rId3283" Type="http://schemas.openxmlformats.org/officeDocument/2006/relationships/hyperlink" Target="file:///C:\Users\Thomas%20Huet\Desktop\Documentation%20arch&#233;ologique%20li&#233;e%20&#224;%20la%20th&#232;se\Sites.docx" TargetMode="External"/><Relationship Id="rId4334" Type="http://schemas.openxmlformats.org/officeDocument/2006/relationships/hyperlink" Target="file:///C:\Users\Thomas%20Huet\Desktop\Documentation%20arch&#233;ologique%20li&#233;e%20&#224;%20la%20th&#232;se\Sites.docx" TargetMode="External"/><Relationship Id="rId8955" Type="http://schemas.openxmlformats.org/officeDocument/2006/relationships/hyperlink" Target="file:///C:\Users\Thomas%20Huet\Desktop\Documentation%20arch&#233;ologique%20li&#233;e%20&#224;%20la%20th&#232;se\Cultures.docx" TargetMode="External"/><Relationship Id="rId10885" Type="http://schemas.openxmlformats.org/officeDocument/2006/relationships/hyperlink" Target="Cultures.docx" TargetMode="External"/><Relationship Id="rId11936" Type="http://schemas.openxmlformats.org/officeDocument/2006/relationships/hyperlink" Target="file:///C:\Users\Thomas%20Huet\Desktop\Documentation%20arch&#233;ologique%20li&#233;e%20&#224;%20la%20th&#232;se\Cultures.docx" TargetMode="External"/><Relationship Id="rId6159" Type="http://schemas.openxmlformats.org/officeDocument/2006/relationships/hyperlink" Target="file:///C:\Users\Thomas%20Huet\Desktop\Documentation%20arch&#233;ologique%20li&#233;e%20&#224;%20la%20th&#232;se\Sites.docx" TargetMode="External"/><Relationship Id="rId7557" Type="http://schemas.openxmlformats.org/officeDocument/2006/relationships/hyperlink" Target="file:///C:\Users\Thomas%20Huet\Desktop\Documentation%20arch&#233;ologique%20li&#233;e%20&#224;%20la%20th&#232;se\Cultures.docx" TargetMode="External"/><Relationship Id="rId8608" Type="http://schemas.openxmlformats.org/officeDocument/2006/relationships/hyperlink" Target="file:///C:\Users\Thomas%20Huet\Desktop\Documentation%20arch&#233;ologique%20li&#233;e%20&#224;%20la%20th&#232;se\Sites.docx" TargetMode="External"/><Relationship Id="rId10538" Type="http://schemas.openxmlformats.org/officeDocument/2006/relationships/hyperlink" Target="file:///C:\Users\Thomas%20Huet\Desktop\Documentation%20arch&#233;ologique%20li&#233;e%20&#224;%20la%20th&#232;se\Cultures.docx" TargetMode="External"/><Relationship Id="rId13011" Type="http://schemas.openxmlformats.org/officeDocument/2006/relationships/hyperlink" Target="file:///C:\Users\Thomas%20Huet\Desktop\Documentation%20arch&#233;ologique%20li&#233;e%20&#224;%20la%20th&#232;se\Cultures.docx" TargetMode="External"/><Relationship Id="rId2769" Type="http://schemas.openxmlformats.org/officeDocument/2006/relationships/hyperlink" Target="file:///C:\Users\Thomas%20Huet\Desktop\Documentation%20arch&#233;ologique%20li&#233;e%20&#224;%20la%20th&#232;se\Cultures.docx" TargetMode="External"/><Relationship Id="rId6640" Type="http://schemas.openxmlformats.org/officeDocument/2006/relationships/hyperlink" Target="Sites.docx" TargetMode="External"/><Relationship Id="rId4191" Type="http://schemas.openxmlformats.org/officeDocument/2006/relationships/hyperlink" Target="file:///C:\Users\Thomas%20Huet\Desktop\Documentation%20arch&#233;ologique%20li&#233;e%20&#224;%20la%20th&#232;se\Cultures.docx" TargetMode="External"/><Relationship Id="rId5242" Type="http://schemas.openxmlformats.org/officeDocument/2006/relationships/hyperlink" Target="file:///C:\Users\Thomas%20Huet\Desktop\Documentation%20arch&#233;ologique%20li&#233;e%20&#224;%20la%20th&#232;se\Cultures.docx" TargetMode="External"/><Relationship Id="rId9863" Type="http://schemas.openxmlformats.org/officeDocument/2006/relationships/hyperlink" Target="file:///C:\Users\Thomas%20Huet\Desktop\Documentation%20arch&#233;ologique%20li&#233;e%20&#224;%20la%20th&#232;se\Cultures.docx" TargetMode="External"/><Relationship Id="rId77" Type="http://schemas.openxmlformats.org/officeDocument/2006/relationships/hyperlink" Target="Sites.docx" TargetMode="External"/><Relationship Id="rId8465" Type="http://schemas.openxmlformats.org/officeDocument/2006/relationships/hyperlink" Target="file:///C:\Users\Thomas%20Huet\Desktop\Documentation%20arch&#233;ologique%20li&#233;e%20&#224;%20la%20th&#232;se\Sites.docx" TargetMode="External"/><Relationship Id="rId9516" Type="http://schemas.openxmlformats.org/officeDocument/2006/relationships/hyperlink" Target="file:///C:\Users\Thomas%20Huet\Desktop\Documentation%20arch&#233;ologique%20li&#233;e%20&#224;%20la%20th&#232;se\Cultures.docx" TargetMode="External"/><Relationship Id="rId11793" Type="http://schemas.openxmlformats.org/officeDocument/2006/relationships/hyperlink" Target="file:///C:\Users\Thomas%20Huet\Desktop\Documentation%20arch&#233;ologique%20li&#233;e%20&#224;%20la%20th&#232;se\Sites.docx" TargetMode="External"/><Relationship Id="rId12844" Type="http://schemas.openxmlformats.org/officeDocument/2006/relationships/hyperlink" Target="file:///C:\Users\Thomas%20Huet\Desktop\Documentation%20arch&#233;ologique%20li&#233;e%20&#224;%20la%20th&#232;se\Cultures.docx" TargetMode="External"/><Relationship Id="rId1852" Type="http://schemas.openxmlformats.org/officeDocument/2006/relationships/hyperlink" Target="file:///C:\Users\Thomas%20Huet\Desktop\Documentation%20arch&#233;ologique%20li&#233;e%20&#224;%20la%20th&#232;se\Sites.docx" TargetMode="External"/><Relationship Id="rId2903" Type="http://schemas.openxmlformats.org/officeDocument/2006/relationships/hyperlink" Target="file:///C:\Users\Thomas%20Huet\Desktop\Documentation%20arch&#233;ologique%20li&#233;e%20&#224;%20la%20th&#232;se\Cultures.docx" TargetMode="External"/><Relationship Id="rId7067" Type="http://schemas.openxmlformats.org/officeDocument/2006/relationships/hyperlink" Target="file:///C:\Users\Thomas%20Huet\Desktop\Documentation%20arch&#233;ologique%20li&#233;e%20&#224;%20la%20th&#232;se\Cultures.docx" TargetMode="External"/><Relationship Id="rId8118" Type="http://schemas.openxmlformats.org/officeDocument/2006/relationships/hyperlink" Target="file:///C:\Users\Thomas%20Huet\Desktop\Documentation%20arch&#233;ologique%20li&#233;e%20&#224;%20la%20th&#232;se\Cultures.docx" TargetMode="External"/><Relationship Id="rId10048" Type="http://schemas.openxmlformats.org/officeDocument/2006/relationships/hyperlink" Target="file:///C:\Users\Thomas%20Huet\Desktop\Documentation%20arch&#233;ologique%20li&#233;e%20&#224;%20la%20th&#232;se\Cultures.docx" TargetMode="External"/><Relationship Id="rId10395" Type="http://schemas.openxmlformats.org/officeDocument/2006/relationships/hyperlink" Target="file:///C:\Users\Thomas%20Huet\Desktop\Documentation%20arch&#233;ologique%20li&#233;e%20&#224;%20la%20th&#232;se\Sites.docx" TargetMode="External"/><Relationship Id="rId11446" Type="http://schemas.openxmlformats.org/officeDocument/2006/relationships/hyperlink" Target="file:///C:\Users\Thomas%20Huet\Desktop\Documentation%20arch&#233;ologique%20li&#233;e%20&#224;%20la%20th&#232;se\Cultures.docx" TargetMode="External"/><Relationship Id="rId1505" Type="http://schemas.openxmlformats.org/officeDocument/2006/relationships/hyperlink" Target="file:///C:\Users\Thomas%20Huet\Desktop\Documentation%20arch&#233;ologique%20li&#233;e%20&#224;%20la%20th&#232;se\Sites.docx" TargetMode="External"/><Relationship Id="rId3677" Type="http://schemas.openxmlformats.org/officeDocument/2006/relationships/hyperlink" Target="file:///C:\Users\Thomas%20Huet\Desktop\Documentation%20arch&#233;ologique%20li&#233;e%20&#224;%20la%20th&#232;se\Cultures.docx" TargetMode="External"/><Relationship Id="rId4728" Type="http://schemas.openxmlformats.org/officeDocument/2006/relationships/hyperlink" Target="file:///C:\Users\Thomas%20Huet\Desktop\Documentation%20arch&#233;ologique%20li&#233;e%20&#224;%20la%20th&#232;se\Cultures.docx" TargetMode="External"/><Relationship Id="rId598" Type="http://schemas.openxmlformats.org/officeDocument/2006/relationships/hyperlink" Target="file:///C:\Users\Thomas%20Huet\Desktop\Documentation%20arch&#233;ologique%20li&#233;e%20&#224;%20la%20th&#232;se\Sites.docx" TargetMode="External"/><Relationship Id="rId2279" Type="http://schemas.openxmlformats.org/officeDocument/2006/relationships/hyperlink" Target="file:///C:\Users\Thomas%20Huet\Desktop\Documentation%20arch&#233;ologique%20li&#233;e%20&#224;%20la%20th&#232;se\Cultures.docx" TargetMode="External"/><Relationship Id="rId6150" Type="http://schemas.openxmlformats.org/officeDocument/2006/relationships/hyperlink" Target="file:///C:\Users\Thomas%20Huet\Desktop\Documentation%20arch&#233;ologique%20li&#233;e%20&#224;%20la%20th&#232;se\Cultures.docx" TargetMode="External"/><Relationship Id="rId7201" Type="http://schemas.openxmlformats.org/officeDocument/2006/relationships/hyperlink" Target="file:///C:\Users\Thomas%20Huet\Desktop\Documentation%20arch&#233;ologique%20li&#233;e%20&#224;%20la%20th&#232;se\Cultures.docx" TargetMode="External"/><Relationship Id="rId2760" Type="http://schemas.openxmlformats.org/officeDocument/2006/relationships/hyperlink" Target="file:///C:\Users\Thomas%20Huet\Desktop\Documentation%20arch&#233;ologique%20li&#233;e%20&#224;%20la%20th&#232;se\Cultures.docx" TargetMode="External"/><Relationship Id="rId3811" Type="http://schemas.openxmlformats.org/officeDocument/2006/relationships/hyperlink" Target="file:///C:\Users\Thomas%20Huet\Desktop\Documentation%20arch&#233;ologique%20li&#233;e%20&#224;%20la%20th&#232;se\Cultures.docx" TargetMode="External"/><Relationship Id="rId9373" Type="http://schemas.openxmlformats.org/officeDocument/2006/relationships/hyperlink" Target="file:///C:\Users\Thomas%20Huet\Desktop\Documentation%20arch&#233;ologique%20li&#233;e%20&#224;%20la%20th&#232;se\Cultures.docx" TargetMode="External"/><Relationship Id="rId12354" Type="http://schemas.openxmlformats.org/officeDocument/2006/relationships/hyperlink" Target="file:///C:\Users\Thomas%20Huet\Desktop\Documentation%20arch&#233;ologique%20li&#233;e%20&#224;%20la%20th&#232;se\Cultures.docx" TargetMode="External"/><Relationship Id="rId13405" Type="http://schemas.openxmlformats.org/officeDocument/2006/relationships/hyperlink" Target="file:///C:\Users\Thomas%20Huet\Desktop\Documentation%20arch&#233;ologique%20li&#233;e%20&#224;%20la%20th&#232;se\Sites.docx" TargetMode="External"/><Relationship Id="rId13752" Type="http://schemas.openxmlformats.org/officeDocument/2006/relationships/hyperlink" Target="Sites.docx" TargetMode="External"/><Relationship Id="rId732" Type="http://schemas.openxmlformats.org/officeDocument/2006/relationships/hyperlink" Target="file:///C:\Users\Thomas%20Huet\Desktop\Documentation%20arch&#233;ologique%20li&#233;e%20&#224;%20la%20th&#232;se\Cultures.docx" TargetMode="External"/><Relationship Id="rId1362" Type="http://schemas.openxmlformats.org/officeDocument/2006/relationships/hyperlink" Target="file:///C:\Users\Thomas%20Huet\Desktop\Documentation%20arch&#233;ologique%20li&#233;e%20&#224;%20la%20th&#232;se\Sites.docx" TargetMode="External"/><Relationship Id="rId2413" Type="http://schemas.openxmlformats.org/officeDocument/2006/relationships/hyperlink" Target="file:///C:\Users\Thomas%20Huet\Desktop\Documentation%20arch&#233;ologique%20li&#233;e%20&#224;%20la%20th&#232;se\Cultures.docx" TargetMode="External"/><Relationship Id="rId9026" Type="http://schemas.openxmlformats.org/officeDocument/2006/relationships/hyperlink" Target="file:///C:\Users\Thomas%20Huet\Desktop\Documentation%20arch&#233;ologique%20li&#233;e%20&#224;%20la%20th&#232;se\Sites.docx" TargetMode="External"/><Relationship Id="rId12007" Type="http://schemas.openxmlformats.org/officeDocument/2006/relationships/hyperlink" Target="file:///C:\Users\Thomas%20Huet\Desktop\Documentation%20arch&#233;ologique%20li&#233;e%20&#224;%20la%20th&#232;se\Sites.docx" TargetMode="External"/><Relationship Id="rId1015" Type="http://schemas.openxmlformats.org/officeDocument/2006/relationships/hyperlink" Target="file:///C:\Users\Thomas%20Huet\Desktop\Documentation%20arch&#233;ologique%20li&#233;e%20&#224;%20la%20th&#232;se\Cultures.docx" TargetMode="External"/><Relationship Id="rId4585" Type="http://schemas.openxmlformats.org/officeDocument/2006/relationships/hyperlink" Target="file:///C:\Users\Thomas%20Huet\Desktop\Documentation%20arch&#233;ologique%20li&#233;e%20&#224;%20la%20th&#232;se\Sites.docx" TargetMode="External"/><Relationship Id="rId5983" Type="http://schemas.openxmlformats.org/officeDocument/2006/relationships/hyperlink" Target="file:///C:\Users\Thomas%20Huet\Desktop\Documentation%20arch&#233;ologique%20li&#233;e%20&#224;%20la%20th&#232;se\Sites.docx" TargetMode="External"/><Relationship Id="rId14179" Type="http://schemas.openxmlformats.org/officeDocument/2006/relationships/hyperlink" Target="file:///C:\Users\Thomas%20Huet\Desktop\Documentation%20arch&#233;ologique%20li&#233;e%20&#224;%20la%20th&#232;se\Sites.docx" TargetMode="External"/><Relationship Id="rId3187" Type="http://schemas.openxmlformats.org/officeDocument/2006/relationships/hyperlink" Target="file:///C:\Users\Thomas%20Huet\Desktop\Documentation%20arch&#233;ologique%20li&#233;e%20&#224;%20la%20th&#232;se\Cultures.docx" TargetMode="External"/><Relationship Id="rId4238" Type="http://schemas.openxmlformats.org/officeDocument/2006/relationships/hyperlink" Target="file:///C:\Users\Thomas%20Huet\Desktop\Documentation%20arch&#233;ologique%20li&#233;e%20&#224;%20la%20th&#232;se\Cultures.docx" TargetMode="External"/><Relationship Id="rId5636" Type="http://schemas.openxmlformats.org/officeDocument/2006/relationships/hyperlink" Target="file:///C:\Users\Thomas%20Huet\Desktop\Documentation%20arch&#233;ologique%20li&#233;e%20&#224;%20la%20th&#232;se\Cultures.docx" TargetMode="External"/><Relationship Id="rId8859" Type="http://schemas.openxmlformats.org/officeDocument/2006/relationships/hyperlink" Target="file:///C:\Users\Thomas%20Huet\Desktop\Documentation%20arch&#233;ologique%20li&#233;e%20&#224;%20la%20th&#232;se\Sites.docx" TargetMode="External"/><Relationship Id="rId10789" Type="http://schemas.openxmlformats.org/officeDocument/2006/relationships/hyperlink" Target="Sites.docx" TargetMode="External"/><Relationship Id="rId13262" Type="http://schemas.openxmlformats.org/officeDocument/2006/relationships/hyperlink" Target="file:///C:\Users\Thomas%20Huet\Desktop\Documentation%20arch&#233;ologique%20li&#233;e%20&#224;%20la%20th&#232;se\Sites.docx" TargetMode="External"/><Relationship Id="rId14313" Type="http://schemas.openxmlformats.org/officeDocument/2006/relationships/hyperlink" Target="file:///C:\Users\Thomas%20Huet\Desktop\Documentation%20arch&#233;ologique%20li&#233;e%20&#224;%20la%20th&#232;se\Sites.docx" TargetMode="External"/><Relationship Id="rId2270" Type="http://schemas.openxmlformats.org/officeDocument/2006/relationships/hyperlink" Target="file:///C:\Users\Thomas%20Huet\Desktop\Documentation%20arch&#233;ologique%20li&#233;e%20&#224;%20la%20th&#232;se\Sites.docx" TargetMode="External"/><Relationship Id="rId3321" Type="http://schemas.openxmlformats.org/officeDocument/2006/relationships/hyperlink" Target="file:///C:\Users\Thomas%20Huet\Desktop\Documentation%20arch&#233;ologique%20li&#233;e%20&#224;%20la%20th&#232;se\Sites.docx" TargetMode="External"/><Relationship Id="rId6891" Type="http://schemas.openxmlformats.org/officeDocument/2006/relationships/hyperlink" Target="file:///C:\Users\Thomas%20Huet\Desktop\Documentation%20arch&#233;ologique%20li&#233;e%20&#224;%20la%20th&#232;se\Cultures.docx" TargetMode="External"/><Relationship Id="rId7942" Type="http://schemas.openxmlformats.org/officeDocument/2006/relationships/hyperlink" Target="file:///C:\Users\Thomas%20Huet\Desktop\Documentation%20arch&#233;ologique%20li&#233;e%20&#224;%20la%20th&#232;se\Cultures.docx" TargetMode="External"/><Relationship Id="rId242" Type="http://schemas.openxmlformats.org/officeDocument/2006/relationships/hyperlink" Target="file:///C:\Users\Thomas%20Huet\Desktop\Documentation%20arch&#233;ologique%20li&#233;e%20&#224;%20la%20th&#232;se\Cultures.docx" TargetMode="External"/><Relationship Id="rId5493" Type="http://schemas.openxmlformats.org/officeDocument/2006/relationships/hyperlink" Target="file:///C:\Users\Thomas%20Huet\Desktop\Documentation%20arch&#233;ologique%20li&#233;e%20&#224;%20la%20th&#232;se\Cultures.docx" TargetMode="External"/><Relationship Id="rId6544" Type="http://schemas.openxmlformats.org/officeDocument/2006/relationships/hyperlink" Target="file:///C:\Users\Thomas%20Huet\Desktop\Documentation%20arch&#233;ologique%20li&#233;e%20&#224;%20la%20th&#232;se\Sites.docx" TargetMode="External"/><Relationship Id="rId10923" Type="http://schemas.openxmlformats.org/officeDocument/2006/relationships/hyperlink" Target="file:///C:\Users\Thomas%20Huet\Desktop\Documentation%20arch&#233;ologique%20li&#233;e%20&#224;%20la%20th&#232;se\Cultures.docx" TargetMode="External"/><Relationship Id="rId4095" Type="http://schemas.openxmlformats.org/officeDocument/2006/relationships/hyperlink" Target="Sites.docx" TargetMode="External"/><Relationship Id="rId5146" Type="http://schemas.openxmlformats.org/officeDocument/2006/relationships/hyperlink" Target="file:///C:\Users\Thomas%20Huet\Desktop\Documentation%20arch&#233;ologique%20li&#233;e%20&#224;%20la%20th&#232;se\Cultures.docx" TargetMode="External"/><Relationship Id="rId8369" Type="http://schemas.openxmlformats.org/officeDocument/2006/relationships/hyperlink" Target="file:///C:\Users\Thomas%20Huet\Desktop\Documentation%20arch&#233;ologique%20li&#233;e%20&#224;%20la%20th&#232;se\Cultures.docx" TargetMode="External"/><Relationship Id="rId9767" Type="http://schemas.openxmlformats.org/officeDocument/2006/relationships/hyperlink" Target="file:///C:\Users\Thomas%20Huet\Desktop\Documentation%20arch&#233;ologique%20li&#233;e%20&#224;%20la%20th&#232;se\Cultures.docx" TargetMode="External"/><Relationship Id="rId11697" Type="http://schemas.openxmlformats.org/officeDocument/2006/relationships/hyperlink" Target="file:///C:\Users\Thomas%20Huet\Desktop\Documentation%20arch&#233;ologique%20li&#233;e%20&#224;%20la%20th&#232;se\Cultures.docx" TargetMode="External"/><Relationship Id="rId12748" Type="http://schemas.openxmlformats.org/officeDocument/2006/relationships/hyperlink" Target="file:///C:\Users\Thomas%20Huet\Desktop\Documentation%20arch&#233;ologique%20li&#233;e%20&#224;%20la%20th&#232;se\Cultures.docx" TargetMode="External"/><Relationship Id="rId1756" Type="http://schemas.openxmlformats.org/officeDocument/2006/relationships/hyperlink" Target="file:///C:\Users\Thomas%20Huet\Desktop\Documentation%20arch&#233;ologique%20li&#233;e%20&#224;%20la%20th&#232;se\Cultures.docx" TargetMode="External"/><Relationship Id="rId2807" Type="http://schemas.openxmlformats.org/officeDocument/2006/relationships/hyperlink" Target="file:///C:\Users\Thomas%20Huet\Desktop\Documentation%20arch&#233;ologique%20li&#233;e%20&#224;%20la%20th&#232;se\Cultures.docx" TargetMode="External"/><Relationship Id="rId10299" Type="http://schemas.openxmlformats.org/officeDocument/2006/relationships/hyperlink" Target="file:///C:\Users\Thomas%20Huet\Desktop\Documentation%20arch&#233;ologique%20li&#233;e%20&#224;%20la%20th&#232;se\Sites.docx" TargetMode="External"/><Relationship Id="rId14170" Type="http://schemas.openxmlformats.org/officeDocument/2006/relationships/hyperlink" Target="file:///C:\Users\Thomas%20Huet\Desktop\Documentation%20arch&#233;ologique%20li&#233;e%20&#224;%20la%20th&#232;se\Sites.docx" TargetMode="External"/><Relationship Id="rId1409" Type="http://schemas.openxmlformats.org/officeDocument/2006/relationships/hyperlink" Target="file:///C:\Users\Thomas%20Huet\Desktop\Documentation%20arch&#233;ologique%20li&#233;e%20&#224;%20la%20th&#232;se\Sites.docx" TargetMode="External"/><Relationship Id="rId4979" Type="http://schemas.openxmlformats.org/officeDocument/2006/relationships/hyperlink" Target="file:///C:\Users\Thomas%20Huet\Desktop\Documentation%20arch&#233;ologique%20li&#233;e%20&#224;%20la%20th&#232;se\Sites.docx" TargetMode="External"/><Relationship Id="rId8850" Type="http://schemas.openxmlformats.org/officeDocument/2006/relationships/hyperlink" Target="file:///C:\Users\Thomas%20Huet\Desktop\Documentation%20arch&#233;ologique%20li&#233;e%20&#224;%20la%20th&#232;se\Sites.docx" TargetMode="External"/><Relationship Id="rId9901" Type="http://schemas.openxmlformats.org/officeDocument/2006/relationships/hyperlink" Target="file:///C:\Users\Thomas%20Huet\Desktop\Documentation%20arch&#233;ologique%20li&#233;e%20&#224;%20la%20th&#232;se\Cultures.docx" TargetMode="External"/><Relationship Id="rId10780" Type="http://schemas.openxmlformats.org/officeDocument/2006/relationships/hyperlink" Target="file:///C:\Users\Thomas%20Huet\Desktop\Documentation%20arch&#233;ologique%20li&#233;e%20&#224;%20la%20th&#232;se\Cultures.docx" TargetMode="External"/><Relationship Id="rId7452" Type="http://schemas.openxmlformats.org/officeDocument/2006/relationships/hyperlink" Target="file:///C:\Users\Thomas%20Huet\Desktop\Documentation%20arch&#233;ologique%20li&#233;e%20&#224;%20la%20th&#232;se\Cultures.docx" TargetMode="External"/><Relationship Id="rId8503" Type="http://schemas.openxmlformats.org/officeDocument/2006/relationships/hyperlink" Target="file:///C:\Users\Thomas%20Huet\Desktop\Documentation%20arch&#233;ologique%20li&#233;e%20&#224;%20la%20th&#232;se\Sites.docx" TargetMode="External"/><Relationship Id="rId10433" Type="http://schemas.openxmlformats.org/officeDocument/2006/relationships/hyperlink" Target="file:///C:\Users\Thomas%20Huet\Desktop\Documentation%20arch&#233;ologique%20li&#233;e%20&#224;%20la%20th&#232;se\Cultures.docx" TargetMode="External"/><Relationship Id="rId11831" Type="http://schemas.openxmlformats.org/officeDocument/2006/relationships/hyperlink" Target="file:///C:\Users\Thomas%20Huet\Desktop\Documentation%20arch&#233;ologique%20li&#233;e%20&#224;%20la%20th&#232;se\Analyses%20Statistiques.docx" TargetMode="External"/><Relationship Id="rId6054" Type="http://schemas.openxmlformats.org/officeDocument/2006/relationships/hyperlink" Target="file:///C:\Users\Thomas%20Huet\Desktop\Documentation%20arch&#233;ologique%20li&#233;e%20&#224;%20la%20th&#232;se\Cultures.docx" TargetMode="External"/><Relationship Id="rId7105" Type="http://schemas.openxmlformats.org/officeDocument/2006/relationships/hyperlink" Target="file:///C:\Users\Thomas%20Huet\Desktop\Documentation%20arch&#233;ologique%20li&#233;e%20&#224;%20la%20th&#232;se\Cultures.docx" TargetMode="External"/><Relationship Id="rId983" Type="http://schemas.openxmlformats.org/officeDocument/2006/relationships/hyperlink" Target="file:///C:\Users\Thomas%20Huet\Desktop\Documentation%20arch&#233;ologique%20li&#233;e%20&#224;%20la%20th&#232;se\Cultures.docx" TargetMode="External"/><Relationship Id="rId2664" Type="http://schemas.openxmlformats.org/officeDocument/2006/relationships/hyperlink" Target="file:///C:\Users\Thomas%20Huet\Desktop\Documentation%20arch&#233;ologique%20li&#233;e%20&#224;%20la%20th&#232;se\Sites.docx" TargetMode="External"/><Relationship Id="rId9277" Type="http://schemas.openxmlformats.org/officeDocument/2006/relationships/hyperlink" Target="file:///C:\Users\Thomas%20Huet\Desktop\Documentation%20arch&#233;ologique%20li&#233;e%20&#224;%20la%20th&#232;se\Cultures.docx" TargetMode="External"/><Relationship Id="rId12258" Type="http://schemas.openxmlformats.org/officeDocument/2006/relationships/hyperlink" Target="file:///C:\Users\Thomas%20Huet\Desktop\Documentation%20arch&#233;ologique%20li&#233;e%20&#224;%20la%20th&#232;se\Sites.docx" TargetMode="External"/><Relationship Id="rId13656" Type="http://schemas.openxmlformats.org/officeDocument/2006/relationships/hyperlink" Target="file:///C:\Users\Thomas%20Huet\Desktop\Documentation%20arch&#233;ologique%20li&#233;e%20&#224;%20la%20th&#232;se\Sites.docx" TargetMode="External"/><Relationship Id="rId636" Type="http://schemas.openxmlformats.org/officeDocument/2006/relationships/hyperlink" Target="file:///C:\Users\Thomas%20Huet\Desktop\Documentation%20arch&#233;ologique%20li&#233;e%20&#224;%20la%20th&#232;se\Cultures.docx" TargetMode="External"/><Relationship Id="rId1266" Type="http://schemas.openxmlformats.org/officeDocument/2006/relationships/hyperlink" Target="file:///C:\Users\Thomas%20Huet\Desktop\Documentation%20arch&#233;ologique%20li&#233;e%20&#224;%20la%20th&#232;se\Cultures.docx" TargetMode="External"/><Relationship Id="rId2317" Type="http://schemas.openxmlformats.org/officeDocument/2006/relationships/hyperlink" Target="file:///C:\Users\Thomas%20Huet\Desktop\Documentation%20arch&#233;ologique%20li&#233;e%20&#224;%20la%20th&#232;se\Cultures.docx" TargetMode="External"/><Relationship Id="rId3715" Type="http://schemas.openxmlformats.org/officeDocument/2006/relationships/hyperlink" Target="file:///C:\Users\Thomas%20Huet\Desktop\Documentation%20arch&#233;ologique%20li&#233;e%20&#224;%20la%20th&#232;se\Cultures.docx" TargetMode="External"/><Relationship Id="rId13309" Type="http://schemas.openxmlformats.org/officeDocument/2006/relationships/hyperlink" Target="file:///C:\Users\Thomas%20Huet\Desktop\Documentation%20arch&#233;ologique%20li&#233;e%20&#224;%20la%20th&#232;se\Sites.docx" TargetMode="External"/><Relationship Id="rId5887" Type="http://schemas.openxmlformats.org/officeDocument/2006/relationships/hyperlink" Target="file:///C:\Users\Thomas%20Huet\Desktop\Documentation%20arch&#233;ologique%20li&#233;e%20&#224;%20la%20th&#232;se\Cultures.docx" TargetMode="External"/><Relationship Id="rId6938" Type="http://schemas.openxmlformats.org/officeDocument/2006/relationships/hyperlink" Target="file:///C:\Users\Thomas%20Huet\Desktop\Documentation%20arch&#233;ologique%20li&#233;e%20&#224;%20la%20th&#232;se\Cultures.docx" TargetMode="External"/><Relationship Id="rId4489" Type="http://schemas.openxmlformats.org/officeDocument/2006/relationships/hyperlink" Target="file:///C:\Users\Thomas%20Huet\Desktop\Documentation%20arch&#233;ologique%20li&#233;e%20&#224;%20la%20th&#232;se\Sites.docx" TargetMode="External"/><Relationship Id="rId8360" Type="http://schemas.openxmlformats.org/officeDocument/2006/relationships/hyperlink" Target="file:///C:\Users\Thomas%20Huet\Desktop\Documentation%20arch&#233;ologique%20li&#233;e%20&#224;%20la%20th&#232;se\Sites.docx" TargetMode="External"/><Relationship Id="rId9411" Type="http://schemas.openxmlformats.org/officeDocument/2006/relationships/hyperlink" Target="file:///C:\Users\Thomas%20Huet\Desktop\Documentation%20arch&#233;ologique%20li&#233;e%20&#224;%20la%20th&#232;se\Sites.docx" TargetMode="External"/><Relationship Id="rId10290" Type="http://schemas.openxmlformats.org/officeDocument/2006/relationships/hyperlink" Target="file:///C:\Users\Thomas%20Huet\Desktop\Documentation%20arch&#233;ologique%20li&#233;e%20&#224;%20la%20th&#232;se\Cultures.docx" TargetMode="External"/><Relationship Id="rId11341" Type="http://schemas.openxmlformats.org/officeDocument/2006/relationships/hyperlink" Target="file:///C:\Users\Thomas%20Huet\Desktop\Documentation%20arch&#233;ologique%20li&#233;e%20&#224;%20la%20th&#232;se\Sites.docx" TargetMode="External"/><Relationship Id="rId1400" Type="http://schemas.openxmlformats.org/officeDocument/2006/relationships/hyperlink" Target="file:///C:\Users\Thomas%20Huet\Desktop\Documentation%20arch&#233;ologique%20li&#233;e%20&#224;%20la%20th&#232;se\Cultures.docx" TargetMode="External"/><Relationship Id="rId4970" Type="http://schemas.openxmlformats.org/officeDocument/2006/relationships/hyperlink" Target="file:///C:\Users\Thomas%20Huet\Desktop\Documentation%20arch&#233;ologique%20li&#233;e%20&#224;%20la%20th&#232;se\Cultures.docx" TargetMode="External"/><Relationship Id="rId8013" Type="http://schemas.openxmlformats.org/officeDocument/2006/relationships/hyperlink" Target="file:///C:\Users\Thomas%20Huet\Desktop\Documentation%20arch&#233;ologique%20li&#233;e%20&#224;%20la%20th&#232;se\Sites.docx" TargetMode="External"/><Relationship Id="rId3572" Type="http://schemas.openxmlformats.org/officeDocument/2006/relationships/hyperlink" Target="file:///C:\Users\Thomas%20Huet\Desktop\Documentation%20arch&#233;ologique%20li&#233;e%20&#224;%20la%20th&#232;se\Cultures.docx" TargetMode="External"/><Relationship Id="rId4623" Type="http://schemas.openxmlformats.org/officeDocument/2006/relationships/hyperlink" Target="file:///C:\Users\Thomas%20Huet\Desktop\Documentation%20arch&#233;ologique%20li&#233;e%20&#224;%20la%20th&#232;se\Sites.docx" TargetMode="External"/><Relationship Id="rId13166" Type="http://schemas.openxmlformats.org/officeDocument/2006/relationships/hyperlink" Target="file:///C:\Users\Thomas%20Huet\Desktop\Documentation%20arch&#233;ologique%20li&#233;e%20&#224;%20la%20th&#232;se\Sites.docx" TargetMode="External"/><Relationship Id="rId14217" Type="http://schemas.openxmlformats.org/officeDocument/2006/relationships/hyperlink" Target="file:///C:\Users\Thomas%20Huet\Desktop\Documentation%20arch&#233;ologique%20li&#233;e%20&#224;%20la%20th&#232;se\Cultures.docx" TargetMode="External"/><Relationship Id="rId493" Type="http://schemas.openxmlformats.org/officeDocument/2006/relationships/hyperlink" Target="file:///C:\Users\Thomas%20Huet\Desktop\Documentation%20arch&#233;ologique%20li&#233;e%20&#224;%20la%20th&#232;se\Cultures.docx" TargetMode="External"/><Relationship Id="rId2174" Type="http://schemas.openxmlformats.org/officeDocument/2006/relationships/hyperlink" Target="file:///C:\Users\Thomas%20Huet\Desktop\Documentation%20arch&#233;ologique%20li&#233;e%20&#224;%20la%20th&#232;se\Sites.docx" TargetMode="External"/><Relationship Id="rId3225" Type="http://schemas.openxmlformats.org/officeDocument/2006/relationships/hyperlink" Target="file:///C:\Users\Thomas%20Huet\Desktop\Documentation%20arch&#233;ologique%20li&#233;e%20&#224;%20la%20th&#232;se\Cultures.docx" TargetMode="External"/><Relationship Id="rId6795" Type="http://schemas.openxmlformats.org/officeDocument/2006/relationships/hyperlink" Target="file:///C:\Users\Thomas%20Huet\Desktop\Documentation%20arch&#233;ologique%20li&#233;e%20&#224;%20la%20th&#232;se\Cultures.docx" TargetMode="External"/><Relationship Id="rId146" Type="http://schemas.openxmlformats.org/officeDocument/2006/relationships/hyperlink" Target="file:///C:\Users\Thomas%20Huet\Desktop\Documentation%20arch&#233;ologique%20li&#233;e%20&#224;%20la%20th&#232;se\Sites.docx" TargetMode="External"/><Relationship Id="rId5397" Type="http://schemas.openxmlformats.org/officeDocument/2006/relationships/hyperlink" Target="file:///C:\Users\Thomas%20Huet\Desktop\Documentation%20arch&#233;ologique%20li&#233;e%20&#224;%20la%20th&#232;se\Objets.docx" TargetMode="External"/><Relationship Id="rId6448" Type="http://schemas.openxmlformats.org/officeDocument/2006/relationships/hyperlink" Target="file:///C:\Users\Thomas%20Huet\Desktop\Documentation%20arch&#233;ologique%20li&#233;e%20&#224;%20la%20th&#232;se\Sites.docx" TargetMode="External"/><Relationship Id="rId7846" Type="http://schemas.openxmlformats.org/officeDocument/2006/relationships/hyperlink" Target="file:///C:\Users\Thomas%20Huet\Desktop\Documentation%20arch&#233;ologique%20li&#233;e%20&#224;%20la%20th&#232;se\Cultures.docx" TargetMode="External"/><Relationship Id="rId10827" Type="http://schemas.openxmlformats.org/officeDocument/2006/relationships/hyperlink" Target="file:///C:\Users\Thomas%20Huet\Desktop\Documentation%20arch&#233;ologique%20li&#233;e%20&#224;%20la%20th&#232;se\Sites.docx" TargetMode="External"/><Relationship Id="rId12999" Type="http://schemas.openxmlformats.org/officeDocument/2006/relationships/hyperlink" Target="file:///C:\Users\Thomas%20Huet\Desktop\Documentation%20arch&#233;ologique%20li&#233;e%20&#224;%20la%20th&#232;se\Sites.docx" TargetMode="External"/><Relationship Id="rId13300" Type="http://schemas.openxmlformats.org/officeDocument/2006/relationships/hyperlink" Target="file:///C:\Users\Thomas%20Huet\Desktop\Documentation%20arch&#233;ologique%20li&#233;e%20&#224;%20la%20th&#232;se\Sites.docx" TargetMode="External"/><Relationship Id="rId4480" Type="http://schemas.openxmlformats.org/officeDocument/2006/relationships/hyperlink" Target="file:///C:\Users\Thomas%20Huet\Desktop\Documentation%20arch&#233;ologique%20li&#233;e%20&#224;%20la%20th&#232;se\Sites.docx" TargetMode="External"/><Relationship Id="rId5531" Type="http://schemas.openxmlformats.org/officeDocument/2006/relationships/hyperlink" Target="file:///C:\Users\Thomas%20Huet\Desktop\Documentation%20arch&#233;ologique%20li&#233;e%20&#224;%20la%20th&#232;se\Sites.docx" TargetMode="External"/><Relationship Id="rId14074" Type="http://schemas.openxmlformats.org/officeDocument/2006/relationships/hyperlink" Target="file:///C:\Users\Thomas%20Huet\Desktop\Documentation%20arch&#233;ologique%20li&#233;e%20&#224;%20la%20th&#232;se\Sites.docx" TargetMode="External"/><Relationship Id="rId3082" Type="http://schemas.openxmlformats.org/officeDocument/2006/relationships/hyperlink" Target="file:///C:\Users\Thomas%20Huet\Desktop\Documentation%20arch&#233;ologique%20li&#233;e%20&#224;%20la%20th&#232;se\Cultures.docx" TargetMode="External"/><Relationship Id="rId4133" Type="http://schemas.openxmlformats.org/officeDocument/2006/relationships/hyperlink" Target="Sites.docx" TargetMode="External"/><Relationship Id="rId8754" Type="http://schemas.openxmlformats.org/officeDocument/2006/relationships/hyperlink" Target="file:///C:\Users\Thomas%20Huet\Desktop\Documentation%20arch&#233;ologique%20li&#233;e%20&#224;%20la%20th&#232;se\Cultures.docx" TargetMode="External"/><Relationship Id="rId9805" Type="http://schemas.openxmlformats.org/officeDocument/2006/relationships/hyperlink" Target="file:///C:\Users\Thomas%20Huet\Desktop\Documentation%20arch&#233;ologique%20li&#233;e%20&#224;%20la%20th&#232;se\Cultures.docx" TargetMode="External"/><Relationship Id="rId19" Type="http://schemas.openxmlformats.org/officeDocument/2006/relationships/hyperlink" Target="file:///C:\Users\Thomas%20Huet\Desktop\Documentation%20arch&#233;ologique%20li&#233;e%20&#224;%20la%20th&#232;se\Sites.docx" TargetMode="External"/><Relationship Id="rId7356" Type="http://schemas.openxmlformats.org/officeDocument/2006/relationships/hyperlink" Target="file:///C:\Users\Thomas%20Huet\Desktop\Documentation%20arch&#233;ologique%20li&#233;e%20&#224;%20la%20th&#232;se\Cultures.docx" TargetMode="External"/><Relationship Id="rId8407" Type="http://schemas.openxmlformats.org/officeDocument/2006/relationships/hyperlink" Target="file:///C:\Users\Thomas%20Huet\Desktop\Documentation%20arch&#233;ologique%20li&#233;e%20&#224;%20la%20th&#232;se\Cultures.docx" TargetMode="External"/><Relationship Id="rId10337" Type="http://schemas.openxmlformats.org/officeDocument/2006/relationships/hyperlink" Target="file:///C:\Users\Thomas%20Huet\Desktop\Documentation%20arch&#233;ologique%20li&#233;e%20&#224;%20la%20th&#232;se\Sites.docx" TargetMode="External"/><Relationship Id="rId10684" Type="http://schemas.openxmlformats.org/officeDocument/2006/relationships/hyperlink" Target="file:///C:\Users\Thomas%20Huet\Desktop\Documentation%20arch&#233;ologique%20li&#233;e%20&#224;%20la%20th&#232;se\Cultures.docx" TargetMode="External"/><Relationship Id="rId11735" Type="http://schemas.openxmlformats.org/officeDocument/2006/relationships/hyperlink" Target="file:///C:\Users\Thomas%20Huet\Desktop\Documentation%20arch&#233;ologique%20li&#233;e%20&#224;%20la%20th&#232;se\Cultures.docx" TargetMode="External"/><Relationship Id="rId7009" Type="http://schemas.openxmlformats.org/officeDocument/2006/relationships/hyperlink" Target="file:///C:\Users\Thomas%20Huet\Desktop\Documentation%20arch&#233;ologique%20li&#233;e%20&#224;%20la%20th&#232;se\Cultures.docx" TargetMode="External"/><Relationship Id="rId3966" Type="http://schemas.openxmlformats.org/officeDocument/2006/relationships/hyperlink" Target="file:///C:\Users\Thomas%20Huet\Desktop\Documentation%20arch&#233;ologique%20li&#233;e%20&#224;%20la%20th&#232;se\Cultures.docx" TargetMode="External"/><Relationship Id="rId3" Type="http://schemas.openxmlformats.org/officeDocument/2006/relationships/styles" Target="styles.xml"/><Relationship Id="rId887" Type="http://schemas.openxmlformats.org/officeDocument/2006/relationships/hyperlink" Target="file:///C:\Users\Thomas%20Huet\Desktop\Documentation%20arch&#233;ologique%20li&#233;e%20&#224;%20la%20th&#232;se\Cultures.docx" TargetMode="External"/><Relationship Id="rId2568" Type="http://schemas.openxmlformats.org/officeDocument/2006/relationships/hyperlink" Target="file:///C:\Users\Thomas%20Huet\Desktop\Documentation%20arch&#233;ologique%20li&#233;e%20&#224;%20la%20th&#232;se\Sites.docx" TargetMode="External"/><Relationship Id="rId3619" Type="http://schemas.openxmlformats.org/officeDocument/2006/relationships/hyperlink" Target="file:///C:\Users\Thomas%20Huet\Desktop\Documentation%20arch&#233;ologique%20li&#233;e%20&#224;%20la%20th&#232;se\Cultures.docx" TargetMode="External"/><Relationship Id="rId5041" Type="http://schemas.openxmlformats.org/officeDocument/2006/relationships/hyperlink" Target="file:///C:\Users\Thomas%20Huet\Desktop\Documentation%20arch&#233;ologique%20li&#233;e%20&#224;%20la%20th&#232;se\Cultures.docx" TargetMode="External"/><Relationship Id="rId12990" Type="http://schemas.openxmlformats.org/officeDocument/2006/relationships/hyperlink" Target="file:///C:\Users\Thomas%20Huet\Desktop\Documentation%20arch&#233;ologique%20li&#233;e%20&#224;%20la%20th&#232;se\Cultures.docx" TargetMode="External"/><Relationship Id="rId9662" Type="http://schemas.openxmlformats.org/officeDocument/2006/relationships/hyperlink" Target="file:///C:\Users\Thomas%20Huet\Desktop\Documentation%20arch&#233;ologique%20li&#233;e%20&#224;%20la%20th&#232;se\Sites.docx" TargetMode="External"/><Relationship Id="rId11592" Type="http://schemas.openxmlformats.org/officeDocument/2006/relationships/hyperlink" Target="file:///C:\Users\Thomas%20Huet\Desktop\Documentation%20arch&#233;ologique%20li&#233;e%20&#224;%20la%20th&#232;se\Cultures.docx" TargetMode="External"/><Relationship Id="rId12643" Type="http://schemas.openxmlformats.org/officeDocument/2006/relationships/hyperlink" Target="file:///C:\Users\th02042013\Desktop\Tom\documentation%20arch&#233;ologique%20li&#233;e%20&#224;%20la%20th&#232;se\Cultures.docx" TargetMode="External"/><Relationship Id="rId1651" Type="http://schemas.openxmlformats.org/officeDocument/2006/relationships/hyperlink" Target="file:///C:\Users\Thomas%20Huet\Desktop\Documentation%20arch&#233;ologique%20li&#233;e%20&#224;%20la%20th&#232;se\Cultures.docx" TargetMode="External"/><Relationship Id="rId2702" Type="http://schemas.openxmlformats.org/officeDocument/2006/relationships/hyperlink" Target="file:///C:\Users\Thomas%20Huet\Desktop\Documentation%20arch&#233;ologique%20li&#233;e%20&#224;%20la%20th&#232;se\Cultures.docx" TargetMode="External"/><Relationship Id="rId8264" Type="http://schemas.openxmlformats.org/officeDocument/2006/relationships/hyperlink" Target="file:///C:\Users\Thomas%20Huet\Desktop\Documentation%20arch&#233;ologique%20li&#233;e%20&#224;%20la%20th&#232;se\Cultures.docx" TargetMode="External"/><Relationship Id="rId9315" Type="http://schemas.openxmlformats.org/officeDocument/2006/relationships/hyperlink" Target="file:///C:\Users\Thomas%20Huet\Desktop\Documentation%20arch&#233;ologique%20li&#233;e%20&#224;%20la%20th&#232;se\Sites.docx" TargetMode="External"/><Relationship Id="rId10194" Type="http://schemas.openxmlformats.org/officeDocument/2006/relationships/hyperlink" Target="file:///C:\Users\Thomas%20Huet\Desktop\Documentation%20arch&#233;ologique%20li&#233;e%20&#224;%20la%20th&#232;se\Cultures.docx" TargetMode="External"/><Relationship Id="rId11245" Type="http://schemas.openxmlformats.org/officeDocument/2006/relationships/hyperlink" Target="file:///C:\Users\Thomas%20Huet\Desktop\Documentation%20arch&#233;ologique%20li&#233;e%20&#224;%20la%20th&#232;se\Cultures.docx" TargetMode="External"/><Relationship Id="rId1304" Type="http://schemas.openxmlformats.org/officeDocument/2006/relationships/hyperlink" Target="file:///C:\Users\Thomas%20Huet\Desktop\Documentation%20arch&#233;ologique%20li&#233;e%20&#224;%20la%20th&#232;se\Cultures.docx" TargetMode="External"/><Relationship Id="rId4874" Type="http://schemas.openxmlformats.org/officeDocument/2006/relationships/hyperlink" Target="file:///C:\Users\Thomas%20Huet\Desktop\Documentation%20arch&#233;ologique%20li&#233;e%20&#224;%20la%20th&#232;se\Cultures.docx" TargetMode="External"/><Relationship Id="rId14468" Type="http://schemas.openxmlformats.org/officeDocument/2006/relationships/hyperlink" Target="file:///C:\Users\Thomas%20Huet\Desktop\Documentation%20arch&#233;ologique%20li&#233;e%20&#224;%20la%20th&#232;se\Environnement.docx" TargetMode="External"/><Relationship Id="rId3476" Type="http://schemas.openxmlformats.org/officeDocument/2006/relationships/hyperlink" Target="Sites.docx" TargetMode="External"/><Relationship Id="rId4527" Type="http://schemas.openxmlformats.org/officeDocument/2006/relationships/hyperlink" Target="file:///C:\Users\Thomas%20Huet\Desktop\Documentation%20arch&#233;ologique%20li&#233;e%20&#224;%20la%20th&#232;se\Sites.docx" TargetMode="External"/><Relationship Id="rId5925" Type="http://schemas.openxmlformats.org/officeDocument/2006/relationships/hyperlink" Target="file:///C:\Users\Thomas%20Huet\Desktop\Documentation%20arch&#233;ologique%20li&#233;e%20&#224;%20la%20th&#232;se\Cultures.docx" TargetMode="External"/><Relationship Id="rId10" Type="http://schemas.openxmlformats.org/officeDocument/2006/relationships/hyperlink" Target="file:///C:\Users\Thomas%20Huet\Desktop\Documentation%20arch&#233;ologique%20li&#233;e%20&#224;%20la%20th&#232;se\GeneralitesArcheologie.docx" TargetMode="External"/><Relationship Id="rId397" Type="http://schemas.openxmlformats.org/officeDocument/2006/relationships/hyperlink" Target="file:///C:\Users\Thomas%20Huet\Desktop\Documentation%20arch&#233;ologique%20li&#233;e%20&#224;%20la%20th&#232;se\Sites.docx" TargetMode="External"/><Relationship Id="rId2078" Type="http://schemas.openxmlformats.org/officeDocument/2006/relationships/hyperlink" Target="file:///C:\Users\Thomas%20Huet\Desktop\Documentation%20arch&#233;ologique%20li&#233;e%20&#224;%20la%20th&#232;se\Cultures.docx" TargetMode="External"/><Relationship Id="rId3129" Type="http://schemas.openxmlformats.org/officeDocument/2006/relationships/hyperlink" Target="file:///C:\Users\Thomas%20Huet\Desktop\Documentation%20arch&#233;ologique%20li&#233;e%20&#224;%20la%20th&#232;se\Cultures.docx" TargetMode="External"/><Relationship Id="rId7000" Type="http://schemas.openxmlformats.org/officeDocument/2006/relationships/hyperlink" Target="file:///C:\Users\Thomas%20Huet\Desktop\Documentation%20arch&#233;ologique%20li&#233;e%20&#224;%20la%20th&#232;se\Cultures.docx" TargetMode="External"/><Relationship Id="rId6699" Type="http://schemas.openxmlformats.org/officeDocument/2006/relationships/hyperlink" Target="file:///C:\Users\Thomas%20Huet\Desktop\Documentation%20arch&#233;ologique%20li&#233;e%20&#224;%20la%20th&#232;se\Cultures.docx" TargetMode="External"/><Relationship Id="rId9172" Type="http://schemas.openxmlformats.org/officeDocument/2006/relationships/hyperlink" Target="file:///C:\Users\Thomas%20Huet\Desktop\Documentation%20arch&#233;ologique%20li&#233;e%20&#224;%20la%20th&#232;se\Sites.docx" TargetMode="External"/><Relationship Id="rId13551" Type="http://schemas.openxmlformats.org/officeDocument/2006/relationships/hyperlink" Target="file:///C:\Users\Thomas%20Huet\Desktop\Documentation%20arch&#233;ologique%20li&#233;e%20&#224;%20la%20th&#232;se\Sites.docx" TargetMode="External"/><Relationship Id="rId3610" Type="http://schemas.openxmlformats.org/officeDocument/2006/relationships/hyperlink" Target="file:///C:\Users\Thomas%20Huet\Desktop\Documentation%20arch&#233;ologique%20li&#233;e%20&#224;%20la%20th&#232;se\Cultures.docx" TargetMode="External"/><Relationship Id="rId12153" Type="http://schemas.openxmlformats.org/officeDocument/2006/relationships/hyperlink" Target="file:///C:\Users\Thomas%20Huet\Desktop\Documentation%20arch&#233;ologique%20li&#233;e%20&#224;%20la%20th&#232;se\Cultures.docx" TargetMode="External"/><Relationship Id="rId13204" Type="http://schemas.openxmlformats.org/officeDocument/2006/relationships/hyperlink" Target="file:///C:\Users\Thomas%20Huet\Desktop\Documentation%20arch&#233;ologique%20li&#233;e%20&#224;%20la%20th&#232;se\Sites.docx" TargetMode="External"/><Relationship Id="rId531" Type="http://schemas.openxmlformats.org/officeDocument/2006/relationships/hyperlink" Target="file:///C:\Users\Thomas%20Huet\Desktop\Documentation%20arch&#233;ologique%20li&#233;e%20&#224;%20la%20th&#232;se\Analyses%20Statistiques.docx" TargetMode="External"/><Relationship Id="rId1161" Type="http://schemas.openxmlformats.org/officeDocument/2006/relationships/hyperlink" Target="file:///C:\Users\Thomas%20Huet\Desktop\Documentation%20arch&#233;ologique%20li&#233;e%20&#224;%20la%20th&#232;se\Cultures.docx" TargetMode="External"/><Relationship Id="rId2212" Type="http://schemas.openxmlformats.org/officeDocument/2006/relationships/hyperlink" Target="file:///C:\Users\Thomas%20Huet\Desktop\Documentation%20arch&#233;ologique%20li&#233;e%20&#224;%20la%20th&#232;se\Cultures.docx" TargetMode="External"/><Relationship Id="rId5782" Type="http://schemas.openxmlformats.org/officeDocument/2006/relationships/hyperlink" Target="file:///C:\Users\Thomas%20Huet\Desktop\Documentation%20arch&#233;ologique%20li&#233;e%20&#224;%20la%20th&#232;se\Cultures.docx" TargetMode="External"/><Relationship Id="rId6833" Type="http://schemas.openxmlformats.org/officeDocument/2006/relationships/hyperlink" Target="file:///C:\Users\Thomas%20Huet\Desktop\Documentation%20arch&#233;ologique%20li&#233;e%20&#224;%20la%20th&#232;se\Sites.docx" TargetMode="External"/><Relationship Id="rId4384" Type="http://schemas.openxmlformats.org/officeDocument/2006/relationships/hyperlink" Target="file:///C:\Users\Thomas%20Huet\Desktop\Documentation%20arch&#233;ologique%20li&#233;e%20&#224;%20la%20th&#232;se\Cultures.docx" TargetMode="External"/><Relationship Id="rId5435" Type="http://schemas.openxmlformats.org/officeDocument/2006/relationships/hyperlink" Target="file:///C:\Users\Thomas%20Huet\Desktop\Documentation%20arch&#233;ologique%20li&#233;e%20&#224;%20la%20th&#232;se\Cultures.docx" TargetMode="External"/><Relationship Id="rId4037" Type="http://schemas.openxmlformats.org/officeDocument/2006/relationships/hyperlink" Target="file:///C:\Users\Thomas%20Huet\Desktop\Documentation%20arch&#233;ologique%20li&#233;e%20&#224;%20la%20th&#232;se\Cultures.docx" TargetMode="External"/><Relationship Id="rId8658" Type="http://schemas.openxmlformats.org/officeDocument/2006/relationships/hyperlink" Target="file:///C:\Users\Thomas%20Huet\Desktop\Documentation%20arch&#233;ologique%20li&#233;e%20&#224;%20la%20th&#232;se\Sites.docx" TargetMode="External"/><Relationship Id="rId9709" Type="http://schemas.openxmlformats.org/officeDocument/2006/relationships/hyperlink" Target="file:///C:\Users\Thomas%20Huet\Desktop\Documentation%20arch&#233;ologique%20li&#233;e%20&#224;%20la%20th&#232;se\Sites.docx" TargetMode="External"/><Relationship Id="rId11986" Type="http://schemas.openxmlformats.org/officeDocument/2006/relationships/hyperlink" Target="file:///C:\Users\Thomas%20Huet\Desktop\Documentation%20arch&#233;ologique%20li&#233;e%20&#224;%20la%20th&#232;se\Cultures.docx" TargetMode="External"/><Relationship Id="rId10588" Type="http://schemas.openxmlformats.org/officeDocument/2006/relationships/hyperlink" Target="file:///C:\Users\Thomas%20Huet\Desktop\Documentation%20arch&#233;ologique%20li&#233;e%20&#224;%20la%20th&#232;se\Cultures.docx" TargetMode="External"/><Relationship Id="rId11639" Type="http://schemas.openxmlformats.org/officeDocument/2006/relationships/hyperlink" Target="file:///C:\Users\Thomas%20Huet\Desktop\Documentation%20arch&#233;ologique%20li&#233;e%20&#224;%20la%20th&#232;se\Sites.docx" TargetMode="External"/><Relationship Id="rId3120" Type="http://schemas.openxmlformats.org/officeDocument/2006/relationships/hyperlink" Target="file:///C:\Users\Thomas%20Huet\Desktop\Documentation%20arch&#233;ologique%20li&#233;e%20&#224;%20la%20th&#232;se\Cultures.docx" TargetMode="External"/><Relationship Id="rId13061" Type="http://schemas.openxmlformats.org/officeDocument/2006/relationships/hyperlink" Target="file:///C:\Users\Thomas%20Huet\Desktop\Documentation%20arch&#233;ologique%20li&#233;e%20&#224;%20la%20th&#232;se\Sites.docx" TargetMode="External"/><Relationship Id="rId14112" Type="http://schemas.openxmlformats.org/officeDocument/2006/relationships/hyperlink" Target="file:///C:\Users\Thomas%20Huet\Desktop\Documentation%20arch&#233;ologique%20li&#233;e%20&#224;%20la%20th&#232;se\Sites.docx" TargetMode="External"/><Relationship Id="rId6690" Type="http://schemas.openxmlformats.org/officeDocument/2006/relationships/hyperlink" Target="file:///C:\Users\Thomas%20Huet\Desktop\Documentation%20arch&#233;ologique%20li&#233;e%20&#224;%20la%20th&#232;se\Cultures.docx" TargetMode="External"/><Relationship Id="rId7741" Type="http://schemas.openxmlformats.org/officeDocument/2006/relationships/hyperlink" Target="file:///C:\Users\Thomas%20Huet\Desktop\Documentation%20arch&#233;ologique%20li&#233;e%20&#224;%20la%20th&#232;se\Cultures.docx" TargetMode="External"/><Relationship Id="rId10722" Type="http://schemas.openxmlformats.org/officeDocument/2006/relationships/hyperlink" Target="file:///C:\Users\Thomas%20Huet\Desktop\Documentation%20arch&#233;ologique%20li&#233;e%20&#224;%20la%20th&#232;se\Cultures.docx" TargetMode="External"/><Relationship Id="rId5292" Type="http://schemas.openxmlformats.org/officeDocument/2006/relationships/hyperlink" Target="file:///C:\Users\Thomas%20Huet\Desktop\Documentation%20arch&#233;ologique%20li&#233;e%20&#224;%20la%20th&#232;se\Objets.docx" TargetMode="External"/><Relationship Id="rId6343" Type="http://schemas.openxmlformats.org/officeDocument/2006/relationships/hyperlink" Target="file:///C:\Users\Thomas%20Huet\Desktop\Documentation%20arch&#233;ologique%20li&#233;e%20&#224;%20la%20th&#232;se\Cultures.docx" TargetMode="External"/><Relationship Id="rId2953" Type="http://schemas.openxmlformats.org/officeDocument/2006/relationships/hyperlink" Target="file:///C:\Users\Thomas%20Huet\Desktop\Documentation%20arch&#233;ologique%20li&#233;e%20&#224;%20la%20th&#232;se\Cultures.docx" TargetMode="External"/><Relationship Id="rId9566" Type="http://schemas.openxmlformats.org/officeDocument/2006/relationships/hyperlink" Target="file:///C:\Users\Thomas%20Huet\Desktop\Documentation%20arch&#233;ologique%20li&#233;e%20&#224;%20la%20th&#232;se\Cultures.docx" TargetMode="External"/><Relationship Id="rId11496" Type="http://schemas.openxmlformats.org/officeDocument/2006/relationships/hyperlink" Target="Cultures.docx" TargetMode="External"/><Relationship Id="rId12547" Type="http://schemas.openxmlformats.org/officeDocument/2006/relationships/hyperlink" Target="file:///C:\Users\Thomas%20Huet\Desktop\Documentation%20arch&#233;ologique%20li&#233;e%20&#224;%20la%20th&#232;se\Cultures.docx" TargetMode="External"/><Relationship Id="rId12894" Type="http://schemas.openxmlformats.org/officeDocument/2006/relationships/hyperlink" Target="file:///C:\Users\Thomas%20Huet\Desktop\Documentation%20arch&#233;ologique%20li&#233;e%20&#224;%20la%20th&#232;se\Sites.docx" TargetMode="External"/><Relationship Id="rId13945" Type="http://schemas.openxmlformats.org/officeDocument/2006/relationships/hyperlink" Target="file:///C:\Users\Thomas%20Huet\Desktop\Documentation%20arch&#233;ologique%20li&#233;e%20&#224;%20la%20th&#232;se\Environnement.docx" TargetMode="External"/><Relationship Id="rId925" Type="http://schemas.openxmlformats.org/officeDocument/2006/relationships/hyperlink" Target="file:///C:\Users\Thomas%20Huet\Desktop\Documentation%20arch&#233;ologique%20li&#233;e%20&#224;%20la%20th&#232;se\Sites.docx" TargetMode="External"/><Relationship Id="rId1555" Type="http://schemas.openxmlformats.org/officeDocument/2006/relationships/hyperlink" Target="file:///C:\Users\Thomas%20Huet\Desktop\Documentation%20arch&#233;ologique%20li&#233;e%20&#224;%20la%20th&#232;se\Sites.docx" TargetMode="External"/><Relationship Id="rId2606" Type="http://schemas.openxmlformats.org/officeDocument/2006/relationships/hyperlink" Target="file:///C:\Users\Thomas%20Huet\Desktop\Documentation%20arch&#233;ologique%20li&#233;e%20&#224;%20la%20th&#232;se\Analyses%20Statistiques.docx" TargetMode="External"/><Relationship Id="rId8168" Type="http://schemas.openxmlformats.org/officeDocument/2006/relationships/hyperlink" Target="file:///C:\Users\Thomas%20Huet\Desktop\Documentation%20arch&#233;ologique%20li&#233;e%20&#224;%20la%20th&#232;se\Sites.docx" TargetMode="External"/><Relationship Id="rId9219" Type="http://schemas.openxmlformats.org/officeDocument/2006/relationships/hyperlink" Target="file:///C:\Users\Thomas%20Huet\Desktop\Documentation%20arch&#233;ologique%20li&#233;e%20&#224;%20la%20th&#232;se\Sites.docx" TargetMode="External"/><Relationship Id="rId10098" Type="http://schemas.openxmlformats.org/officeDocument/2006/relationships/hyperlink" Target="file:///C:\Users\Thomas%20Huet\Desktop\Documentation%20arch&#233;ologique%20li&#233;e%20&#224;%20la%20th&#232;se\Cultures.docx" TargetMode="External"/><Relationship Id="rId11149" Type="http://schemas.openxmlformats.org/officeDocument/2006/relationships/hyperlink" Target="file:///C:\Users\Thomas%20Huet\Desktop\Documentation%20arch&#233;ologique%20li&#233;e%20&#224;%20la%20th&#232;se\Sites.docx" TargetMode="External"/><Relationship Id="rId1208" Type="http://schemas.openxmlformats.org/officeDocument/2006/relationships/hyperlink" Target="file:///C:\Users\Thomas%20Huet\Desktop\Documentation%20arch&#233;ologique%20li&#233;e%20&#224;%20la%20th&#232;se\Cultures.docx" TargetMode="External"/><Relationship Id="rId4778" Type="http://schemas.openxmlformats.org/officeDocument/2006/relationships/hyperlink" Target="file:///C:\Users\Thomas%20Huet\Desktop\Documentation%20arch&#233;ologique%20li&#233;e%20&#224;%20la%20th&#232;se\Sites.docx" TargetMode="External"/><Relationship Id="rId5829" Type="http://schemas.openxmlformats.org/officeDocument/2006/relationships/hyperlink" Target="file:///C:\Users\Thomas%20Huet\Desktop\Documentation%20arch&#233;ologique%20li&#233;e%20&#224;%20la%20th&#232;se\Cultures.docx" TargetMode="External"/><Relationship Id="rId7251" Type="http://schemas.openxmlformats.org/officeDocument/2006/relationships/hyperlink" Target="file:///C:\Users\Thomas%20Huet\Desktop\Documentation%20arch&#233;ologique%20li&#233;e%20&#224;%20la%20th&#232;se\Cultures.docx" TargetMode="External"/><Relationship Id="rId9700" Type="http://schemas.openxmlformats.org/officeDocument/2006/relationships/hyperlink" Target="file:///C:\Users\Thomas%20Huet\Desktop\Documentation%20arch&#233;ologique%20li&#233;e%20&#224;%20la%20th&#232;se\Cultures.docx" TargetMode="External"/><Relationship Id="rId11630" Type="http://schemas.openxmlformats.org/officeDocument/2006/relationships/hyperlink" Target="file:///C:\Users\Thomas%20Huet\Desktop\Documentation%20arch&#233;ologique%20li&#233;e%20&#224;%20la%20th&#232;se\Cultures.docx" TargetMode="External"/><Relationship Id="rId8302" Type="http://schemas.openxmlformats.org/officeDocument/2006/relationships/hyperlink" Target="file:///C:\Users\Thomas%20Huet\Desktop\Documentation%20arch&#233;ologique%20li&#233;e%20&#224;%20la%20th&#232;se\Cultures.docx" TargetMode="External"/><Relationship Id="rId10232" Type="http://schemas.openxmlformats.org/officeDocument/2006/relationships/hyperlink" Target="file:///C:\Users\Thomas%20Huet\Desktop\Documentation%20arch&#233;ologique%20li&#233;e%20&#224;%20la%20th&#232;se\Sites.docx" TargetMode="External"/><Relationship Id="rId3861" Type="http://schemas.openxmlformats.org/officeDocument/2006/relationships/hyperlink" Target="file:///C:\Users\Thomas%20Huet\Desktop\Documentation%20arch&#233;ologique%20li&#233;e%20&#224;%20la%20th&#232;se\Cultures.docx" TargetMode="External"/><Relationship Id="rId4912" Type="http://schemas.openxmlformats.org/officeDocument/2006/relationships/hyperlink" Target="file:///C:\Users\Thomas%20Huet\Desktop\Documentation%20arch&#233;ologique%20li&#233;e%20&#224;%20la%20th&#232;se\Cultures.docx" TargetMode="External"/><Relationship Id="rId13455" Type="http://schemas.openxmlformats.org/officeDocument/2006/relationships/hyperlink" Target="file:///C:\Users\Thomas%20Huet\Desktop\Documentation%20arch&#233;ologique%20li&#233;e%20&#224;%20la%20th&#232;se\Sites.docx" TargetMode="External"/><Relationship Id="rId14506" Type="http://schemas.openxmlformats.org/officeDocument/2006/relationships/hyperlink" Target="file:///C:\Users\Thomas%20Huet\Desktop\Documentation%20arch&#233;ologique%20li&#233;e%20&#224;%20la%20th&#232;se\Sites.docx" TargetMode="External"/><Relationship Id="rId782" Type="http://schemas.openxmlformats.org/officeDocument/2006/relationships/hyperlink" Target="file:///C:\Users\Thomas%20Huet\Desktop\Documentation%20arch&#233;ologique%20li&#233;e%20&#224;%20la%20th&#232;se\Sites.docx" TargetMode="External"/><Relationship Id="rId2463" Type="http://schemas.openxmlformats.org/officeDocument/2006/relationships/hyperlink" Target="file:///C:\Users\Thomas%20Huet\Desktop\Documentation%20arch&#233;ologique%20li&#233;e%20&#224;%20la%20th&#232;se\Cultures.docx" TargetMode="External"/><Relationship Id="rId3514" Type="http://schemas.openxmlformats.org/officeDocument/2006/relationships/hyperlink" Target="file:///C:\Users\Thomas%20Huet\Desktop\Documentation%20arch&#233;ologique%20li&#233;e%20&#224;%20la%20th&#232;se\Cultures.docx" TargetMode="External"/><Relationship Id="rId9076" Type="http://schemas.openxmlformats.org/officeDocument/2006/relationships/hyperlink" Target="file:///C:\Users\Thomas%20Huet\Desktop\Documentation%20arch&#233;ologique%20li&#233;e%20&#224;%20la%20th&#232;se\Cultures.docx" TargetMode="External"/><Relationship Id="rId12057" Type="http://schemas.openxmlformats.org/officeDocument/2006/relationships/hyperlink" Target="file:///C:\Users\Thomas%20Huet\Desktop\Documentation%20arch&#233;ologique%20li&#233;e%20&#224;%20la%20th&#232;se\Cultures.docx" TargetMode="External"/><Relationship Id="rId13108" Type="http://schemas.openxmlformats.org/officeDocument/2006/relationships/hyperlink" Target="file:///C:\Users\Thomas%20Huet\Desktop\Documentation%20arch&#233;ologique%20li&#233;e%20&#224;%20la%20th&#232;se\Sites.docx" TargetMode="External"/><Relationship Id="rId435" Type="http://schemas.openxmlformats.org/officeDocument/2006/relationships/hyperlink" Target="file:///C:\Users\Thomas%20Huet\Desktop\Documentation%20arch&#233;ologique%20li&#233;e%20&#224;%20la%20th&#232;se\Cultures.docx" TargetMode="External"/><Relationship Id="rId1065" Type="http://schemas.openxmlformats.org/officeDocument/2006/relationships/hyperlink" Target="file:///C:\Users\Thomas%20Huet\Desktop\Documentation%20arch&#233;ologique%20li&#233;e%20&#224;%20la%20th&#232;se\Cultures.docx" TargetMode="External"/><Relationship Id="rId2116" Type="http://schemas.openxmlformats.org/officeDocument/2006/relationships/hyperlink" Target="file:///C:\Users\Thomas%20Huet\Desktop\Documentation%20arch&#233;ologique%20li&#233;e%20&#224;%20la%20th&#232;se\Sites.docx" TargetMode="External"/><Relationship Id="rId5686" Type="http://schemas.openxmlformats.org/officeDocument/2006/relationships/hyperlink" Target="file:///C:\Users\Thomas%20Huet\Desktop\Documentation%20arch&#233;ologique%20li&#233;e%20&#224;%20la%20th&#232;se\Cultures.docx" TargetMode="External"/><Relationship Id="rId6737" Type="http://schemas.openxmlformats.org/officeDocument/2006/relationships/hyperlink" Target="file:///C:\Users\Thomas%20Huet\Desktop\Documentation%20arch&#233;ologique%20li&#233;e%20&#224;%20la%20th&#232;se\Cultures.docx" TargetMode="External"/><Relationship Id="rId4288" Type="http://schemas.openxmlformats.org/officeDocument/2006/relationships/hyperlink" Target="file:///C:\Users\Thomas%20Huet\Desktop\Documentation%20arch&#233;ologique%20li&#233;e%20&#224;%20la%20th&#232;se\Sites.docx" TargetMode="External"/><Relationship Id="rId5339" Type="http://schemas.openxmlformats.org/officeDocument/2006/relationships/hyperlink" Target="file:///C:\Users\Thomas%20Huet\Desktop\Documentation%20arch&#233;ologique%20li&#233;e%20&#224;%20la%20th&#232;se\Sites.docx" TargetMode="External"/><Relationship Id="rId9210" Type="http://schemas.openxmlformats.org/officeDocument/2006/relationships/hyperlink" Target="file:///C:\Users\Thomas%20Huet\Desktop\Documentation%20arch&#233;ologique%20li&#233;e%20&#224;%20la%20th&#232;se\Cultures.docx" TargetMode="External"/><Relationship Id="rId11140" Type="http://schemas.openxmlformats.org/officeDocument/2006/relationships/hyperlink" Target="file:///C:\Users\Thomas%20Huet\Desktop\Documentation%20arch&#233;ologique%20li&#233;e%20&#224;%20la%20th&#232;se\Sites.docx" TargetMode="External"/><Relationship Id="rId1949" Type="http://schemas.openxmlformats.org/officeDocument/2006/relationships/hyperlink" Target="file:///C:\Users\Thomas%20Huet\Desktop\Documentation%20arch&#233;ologique%20li&#233;e%20&#224;%20la%20th&#232;se\Sites.docx" TargetMode="External"/><Relationship Id="rId5820" Type="http://schemas.openxmlformats.org/officeDocument/2006/relationships/hyperlink" Target="file:///C:\Users\Thomas%20Huet\Desktop\Documentation%20arch&#233;ologique%20li&#233;e%20&#224;%20la%20th&#232;se\Cultures.docx" TargetMode="External"/><Relationship Id="rId14363" Type="http://schemas.openxmlformats.org/officeDocument/2006/relationships/hyperlink" Target="file:///C:\Users\Thomas%20Huet\Desktop\Documentation%20arch&#233;ologique%20li&#233;e%20&#224;%20la%20th&#232;se\Sites.docx" TargetMode="External"/><Relationship Id="rId292" Type="http://schemas.openxmlformats.org/officeDocument/2006/relationships/hyperlink" Target="file:///C:\Users\Thomas%20Huet\Desktop\Documentation%20arch&#233;ologique%20li&#233;e%20&#224;%20la%20th&#232;se\Cultures.docx" TargetMode="External"/><Relationship Id="rId3371" Type="http://schemas.openxmlformats.org/officeDocument/2006/relationships/hyperlink" Target="file:///C:\Users\Thomas%20Huet\Desktop\Documentation%20arch&#233;ologique%20li&#233;e%20&#224;%20la%20th&#232;se\Sites.docx" TargetMode="External"/><Relationship Id="rId4422" Type="http://schemas.openxmlformats.org/officeDocument/2006/relationships/hyperlink" Target="file:///C:\Users\Thomas%20Huet\Desktop\Documentation%20arch&#233;ologique%20li&#233;e%20&#224;%20la%20th&#232;se\Cultures.docx" TargetMode="External"/><Relationship Id="rId7992" Type="http://schemas.openxmlformats.org/officeDocument/2006/relationships/hyperlink" Target="file:///C:\Users\Thomas%20Huet\Desktop\Documentation%20arch&#233;ologique%20li&#233;e%20&#224;%20la%20th&#232;se\Cultures.docx" TargetMode="External"/><Relationship Id="rId14016" Type="http://schemas.openxmlformats.org/officeDocument/2006/relationships/hyperlink" Target="file:///C:\Users\Thomas%20Huet\Desktop\Documentation%20arch&#233;ologique%20li&#233;e%20&#224;%20la%20th&#232;se\Sites.docx" TargetMode="External"/><Relationship Id="rId3024" Type="http://schemas.openxmlformats.org/officeDocument/2006/relationships/hyperlink" Target="file:///C:\Users\Thomas%20Huet\Desktop\Documentation%20arch&#233;ologique%20li&#233;e%20&#224;%20la%20th&#232;se\Cultures.docx" TargetMode="External"/><Relationship Id="rId6594" Type="http://schemas.openxmlformats.org/officeDocument/2006/relationships/hyperlink" Target="file:///C:\Users\Thomas%20Huet\Desktop\Documentation%20arch&#233;ologique%20li&#233;e%20&#224;%20la%20th&#232;se\Sites.docx" TargetMode="External"/><Relationship Id="rId7645" Type="http://schemas.openxmlformats.org/officeDocument/2006/relationships/hyperlink" Target="file:///C:\Users\Thomas%20Huet\Desktop\Documentation%20arch&#233;ologique%20li&#233;e%20&#224;%20la%20th&#232;se\Cultures.docx" TargetMode="External"/><Relationship Id="rId10973" Type="http://schemas.openxmlformats.org/officeDocument/2006/relationships/hyperlink" Target="file:///C:\Users\Thomas%20Huet\Desktop\Documentation%20arch&#233;ologique%20li&#233;e%20&#224;%20la%20th&#232;se\Cultures.docx" TargetMode="External"/><Relationship Id="rId5196" Type="http://schemas.openxmlformats.org/officeDocument/2006/relationships/hyperlink" Target="file:///C:\Users\Thomas%20Huet\Desktop\Documentation%20arch&#233;ologique%20li&#233;e%20&#224;%20la%20th&#232;se\Cultures.docx" TargetMode="External"/><Relationship Id="rId6247" Type="http://schemas.openxmlformats.org/officeDocument/2006/relationships/hyperlink" Target="file:///C:\Users\Thomas%20Huet\Desktop\Documentation%20arch&#233;ologique%20li&#233;e%20&#224;%20la%20th&#232;se\Cultures.docx" TargetMode="External"/><Relationship Id="rId10626" Type="http://schemas.openxmlformats.org/officeDocument/2006/relationships/hyperlink" Target="file:///C:\Users\Thomas%20Huet\Desktop\Documentation%20arch&#233;ologique%20li&#233;e%20&#224;%20la%20th&#232;se\Cultures.docx" TargetMode="External"/><Relationship Id="rId12798" Type="http://schemas.openxmlformats.org/officeDocument/2006/relationships/hyperlink" Target="file:///C:\Users\Thomas%20Huet\Desktop\Documentation%20arch&#233;ologique%20li&#233;e%20&#224;%20la%20th&#232;se\Cultures.docx" TargetMode="External"/><Relationship Id="rId13849" Type="http://schemas.openxmlformats.org/officeDocument/2006/relationships/hyperlink" Target="file:///C:\Users\Thomas%20Huet\Desktop\Documentation%20arch&#233;ologique%20li&#233;e%20&#224;%20la%20th&#232;se\Cultures.docx" TargetMode="External"/><Relationship Id="rId1459" Type="http://schemas.openxmlformats.org/officeDocument/2006/relationships/hyperlink" Target="file:///C:\Users\Thomas%20Huet\Desktop\Documentation%20arch&#233;ologique%20li&#233;e%20&#224;%20la%20th&#232;se\Sites.docx" TargetMode="External"/><Relationship Id="rId2857" Type="http://schemas.openxmlformats.org/officeDocument/2006/relationships/hyperlink" Target="file:///C:\Users\Thomas%20Huet\Desktop\Documentation%20arch&#233;ologique%20li&#233;e%20&#224;%20la%20th&#232;se\Cultures.docx" TargetMode="External"/><Relationship Id="rId3908" Type="http://schemas.openxmlformats.org/officeDocument/2006/relationships/hyperlink" Target="file:///C:\Users\Thomas%20Huet\Desktop\Documentation%20arch&#233;ologique%20li&#233;e%20&#224;%20la%20th&#232;se\Cultures.docx" TargetMode="External"/><Relationship Id="rId5330" Type="http://schemas.openxmlformats.org/officeDocument/2006/relationships/hyperlink" Target="file:///C:\Users\Thomas%20Huet\Desktop\Documentation%20arch&#233;ologique%20li&#233;e%20&#224;%20la%20th&#232;se\Sites.docx" TargetMode="External"/><Relationship Id="rId829" Type="http://schemas.openxmlformats.org/officeDocument/2006/relationships/hyperlink" Target="file:///C:\Users\Thomas%20Huet\Desktop\Documentation%20arch&#233;ologique%20li&#233;e%20&#224;%20la%20th&#232;se\Cultures.docx" TargetMode="External"/><Relationship Id="rId9951" Type="http://schemas.openxmlformats.org/officeDocument/2006/relationships/hyperlink" Target="file:///C:\Users\Thomas%20Huet\Desktop\Documentation%20arch&#233;ologique%20li&#233;e%20&#224;%20la%20th&#232;se\Sites.docx" TargetMode="External"/><Relationship Id="rId11881" Type="http://schemas.openxmlformats.org/officeDocument/2006/relationships/hyperlink" Target="file:///C:\Users\Thomas%20Huet\Desktop\Documentation%20arch&#233;ologique%20li&#233;e%20&#224;%20la%20th&#232;se\Cultures.docx" TargetMode="External"/><Relationship Id="rId12932" Type="http://schemas.openxmlformats.org/officeDocument/2006/relationships/hyperlink" Target="file:///C:\Users\Thomas%20Huet\Desktop\Documentation%20arch&#233;ologique%20li&#233;e%20&#224;%20la%20th&#232;se\Sites.docx" TargetMode="External"/><Relationship Id="rId1940" Type="http://schemas.openxmlformats.org/officeDocument/2006/relationships/hyperlink" Target="file:///C:\Users\Thomas%20Huet\Desktop\Documentation%20arch&#233;ologique%20li&#233;e%20&#224;%20la%20th&#232;se\Sites.docx" TargetMode="External"/><Relationship Id="rId8553" Type="http://schemas.openxmlformats.org/officeDocument/2006/relationships/hyperlink" Target="file:///C:\Users\Thomas%20Huet\Desktop\Documentation%20arch&#233;ologique%20li&#233;e%20&#224;%20la%20th&#232;se\Sites.docx" TargetMode="External"/><Relationship Id="rId9604" Type="http://schemas.openxmlformats.org/officeDocument/2006/relationships/hyperlink" Target="file:///C:\Users\Thomas%20Huet\Desktop\Documentation%20arch&#233;ologique%20li&#233;e%20&#224;%20la%20th&#232;se\Cultures.docx" TargetMode="External"/><Relationship Id="rId10483" Type="http://schemas.openxmlformats.org/officeDocument/2006/relationships/hyperlink" Target="file:///C:\Users\Thomas%20Huet\Desktop\Documentation%20arch&#233;ologique%20li&#233;e%20&#224;%20la%20th&#232;se\Cultures.docx" TargetMode="External"/><Relationship Id="rId11534" Type="http://schemas.openxmlformats.org/officeDocument/2006/relationships/hyperlink" Target="file:///C:\Users\Thomas%20Huet\Desktop\Documentation%20arch&#233;ologique%20li&#233;e%20&#224;%20la%20th&#232;se\Cultures.docx" TargetMode="External"/><Relationship Id="rId7155" Type="http://schemas.openxmlformats.org/officeDocument/2006/relationships/hyperlink" Target="file:///C:\Users\Thomas%20Huet\Desktop\Documentation%20arch&#233;ologique%20li&#233;e%20&#224;%20la%20th&#232;se\Cultures.docx" TargetMode="External"/><Relationship Id="rId8206" Type="http://schemas.openxmlformats.org/officeDocument/2006/relationships/hyperlink" Target="file:///C:\Users\Thomas%20Huet\Desktop\Documentation%20arch&#233;ologique%20li&#233;e%20&#224;%20la%20th&#232;se\Sites.docx" TargetMode="External"/><Relationship Id="rId10136" Type="http://schemas.openxmlformats.org/officeDocument/2006/relationships/hyperlink" Target="Sites.docx" TargetMode="External"/><Relationship Id="rId3765" Type="http://schemas.openxmlformats.org/officeDocument/2006/relationships/hyperlink" Target="file:///C:\Users\Thomas%20Huet\Desktop\Documentation%20arch&#233;ologique%20li&#233;e%20&#224;%20la%20th&#232;se\Cultures.docx" TargetMode="External"/><Relationship Id="rId4816" Type="http://schemas.openxmlformats.org/officeDocument/2006/relationships/hyperlink" Target="file:///C:\Users\Thomas%20Huet\Desktop\Documentation%20arch&#233;ologique%20li&#233;e%20&#224;%20la%20th&#232;se\Cultures.docx" TargetMode="External"/><Relationship Id="rId13359" Type="http://schemas.openxmlformats.org/officeDocument/2006/relationships/hyperlink" Target="file:///C:\Users\Thomas%20Huet\Desktop\Documentation%20arch&#233;ologique%20li&#233;e%20&#224;%20la%20th&#232;se\Cultures.docx" TargetMode="External"/><Relationship Id="rId686" Type="http://schemas.openxmlformats.org/officeDocument/2006/relationships/hyperlink" Target="file:///C:\Users\Thomas%20Huet\Desktop\Documentation%20arch&#233;ologique%20li&#233;e%20&#224;%20la%20th&#232;se\Sites.docx" TargetMode="External"/><Relationship Id="rId2367" Type="http://schemas.openxmlformats.org/officeDocument/2006/relationships/hyperlink" Target="file:///C:\Users\Thomas%20Huet\Desktop\Documentation%20arch&#233;ologique%20li&#233;e%20&#224;%20la%20th&#232;se\Cultures.docx" TargetMode="External"/><Relationship Id="rId3418" Type="http://schemas.openxmlformats.org/officeDocument/2006/relationships/hyperlink" Target="file:///C:\Users\Thomas%20Huet\Desktop\Documentation%20arch&#233;ologique%20li&#233;e%20&#224;%20la%20th&#232;se\Sites.docx" TargetMode="External"/><Relationship Id="rId339" Type="http://schemas.openxmlformats.org/officeDocument/2006/relationships/hyperlink" Target="file:///C:\Users\Thomas%20Huet\Desktop\Documentation%20arch&#233;ologique%20li&#233;e%20&#224;%20la%20th&#232;se\Cultures.docx" TargetMode="External"/><Relationship Id="rId6988" Type="http://schemas.openxmlformats.org/officeDocument/2006/relationships/hyperlink" Target="file:///C:\Users\Thomas%20Huet\Desktop\Documentation%20arch&#233;ologique%20li&#233;e%20&#224;%20la%20th&#232;se\Cultures.docx" TargetMode="External"/><Relationship Id="rId9461" Type="http://schemas.openxmlformats.org/officeDocument/2006/relationships/hyperlink" Target="file:///C:\Users\Thomas%20Huet\Desktop\Documentation%20arch&#233;ologique%20li&#233;e%20&#224;%20la%20th&#232;se\Cultures.docx" TargetMode="External"/><Relationship Id="rId13840" Type="http://schemas.openxmlformats.org/officeDocument/2006/relationships/hyperlink" Target="Sites.docx" TargetMode="External"/><Relationship Id="rId8063" Type="http://schemas.openxmlformats.org/officeDocument/2006/relationships/hyperlink" Target="file:///C:\Users\Thomas%20Huet\Desktop\Documentation%20arch&#233;ologique%20li&#233;e%20&#224;%20la%20th&#232;se\Cultures.docx" TargetMode="External"/><Relationship Id="rId9114" Type="http://schemas.openxmlformats.org/officeDocument/2006/relationships/hyperlink" Target="file:///C:\Users\Thomas%20Huet\Desktop\Documentation%20arch&#233;ologique%20li&#233;e%20&#224;%20la%20th&#232;se\Sites.docx" TargetMode="External"/><Relationship Id="rId11391" Type="http://schemas.openxmlformats.org/officeDocument/2006/relationships/hyperlink" Target="file:///C:\Users\Thomas%20Huet\Desktop\Documentation%20arch&#233;ologique%20li&#233;e%20&#224;%20la%20th&#232;se\Sites.docx" TargetMode="External"/><Relationship Id="rId12442" Type="http://schemas.openxmlformats.org/officeDocument/2006/relationships/hyperlink" Target="file:///C:\Users\Thomas%20Huet\Desktop\Documentation%20arch&#233;ologique%20li&#233;e%20&#224;%20la%20th&#232;se\Cultures.docx" TargetMode="External"/><Relationship Id="rId820" Type="http://schemas.openxmlformats.org/officeDocument/2006/relationships/hyperlink" Target="Sites.docx" TargetMode="External"/><Relationship Id="rId1450" Type="http://schemas.openxmlformats.org/officeDocument/2006/relationships/hyperlink" Target="file:///C:\Users\Thomas%20Huet\Desktop\Documentation%20arch&#233;ologique%20li&#233;e%20&#224;%20la%20th&#232;se\Analyses%20Statistiques.docx" TargetMode="External"/><Relationship Id="rId2501" Type="http://schemas.openxmlformats.org/officeDocument/2006/relationships/hyperlink" Target="file:///C:\Users\Thomas%20Huet\Desktop\Documentation%20arch&#233;ologique%20li&#233;e%20&#224;%20la%20th&#232;se\Cultures.docx" TargetMode="External"/><Relationship Id="rId11044" Type="http://schemas.openxmlformats.org/officeDocument/2006/relationships/hyperlink" Target="file:///C:\Users\Thomas%20Huet\Desktop\Documentation%20arch&#233;ologique%20li&#233;e%20&#224;%20la%20th&#232;se\Cultures.docx" TargetMode="External"/><Relationship Id="rId1103" Type="http://schemas.openxmlformats.org/officeDocument/2006/relationships/hyperlink" Target="file:///C:\Users\Thomas%20Huet\Desktop\Documentation%20arch&#233;ologique%20li&#233;e%20&#224;%20la%20th&#232;se\Sites.docx" TargetMode="External"/><Relationship Id="rId4673" Type="http://schemas.openxmlformats.org/officeDocument/2006/relationships/hyperlink" Target="file:///C:\Users\Thomas%20Huet\Desktop\Documentation%20arch&#233;ologique%20li&#233;e%20&#224;%20la%20th&#232;se\Cultures.docx" TargetMode="External"/><Relationship Id="rId5724" Type="http://schemas.openxmlformats.org/officeDocument/2006/relationships/hyperlink" Target="file:///C:\Users\Thomas%20Huet\Desktop\Documentation%20arch&#233;ologique%20li&#233;e%20&#224;%20la%20th&#232;se\Analyses%20Statistiques.docx" TargetMode="External"/><Relationship Id="rId14267" Type="http://schemas.openxmlformats.org/officeDocument/2006/relationships/hyperlink" Target="file:///C:\Users\Thomas%20Huet\Desktop\Documentation%20arch&#233;ologique%20li&#233;e%20&#224;%20la%20th&#232;se\Sites.docx" TargetMode="External"/><Relationship Id="rId3275" Type="http://schemas.openxmlformats.org/officeDocument/2006/relationships/hyperlink" Target="file:///C:\Users\Thomas%20Huet\Desktop\Documentation%20arch&#233;ologique%20li&#233;e%20&#224;%20la%20th&#232;se\Sites.docx" TargetMode="External"/><Relationship Id="rId4326" Type="http://schemas.openxmlformats.org/officeDocument/2006/relationships/hyperlink" Target="Sites.docx" TargetMode="External"/><Relationship Id="rId7896" Type="http://schemas.openxmlformats.org/officeDocument/2006/relationships/hyperlink" Target="file:///C:\Users\Thomas%20Huet\Desktop\Documentation%20arch&#233;ologique%20li&#233;e%20&#224;%20la%20th&#232;se\Cultures.docx" TargetMode="External"/><Relationship Id="rId8947" Type="http://schemas.openxmlformats.org/officeDocument/2006/relationships/hyperlink" Target="file:///C:\Users\Thomas%20Huet\Desktop\Documentation%20arch&#233;ologique%20li&#233;e%20&#224;%20la%20th&#232;se\Cultures.docx" TargetMode="External"/><Relationship Id="rId196" Type="http://schemas.openxmlformats.org/officeDocument/2006/relationships/hyperlink" Target="Sites.docx" TargetMode="External"/><Relationship Id="rId6498" Type="http://schemas.openxmlformats.org/officeDocument/2006/relationships/hyperlink" Target="file:///C:\Users\Thomas%20Huet\Desktop\Documentation%20arch&#233;ologique%20li&#233;e%20&#224;%20la%20th&#232;se\Cultures.docx" TargetMode="External"/><Relationship Id="rId7549" Type="http://schemas.openxmlformats.org/officeDocument/2006/relationships/hyperlink" Target="file:///C:\Users\Thomas%20Huet\Desktop\Documentation%20arch&#233;ologique%20li&#233;e%20&#224;%20la%20th&#232;se\Cultures.docx" TargetMode="External"/><Relationship Id="rId10877" Type="http://schemas.openxmlformats.org/officeDocument/2006/relationships/hyperlink" Target="file:///C:\Users\Thomas%20Huet\Desktop\Documentation%20arch&#233;ologique%20li&#233;e%20&#224;%20la%20th&#232;se\Cultures.docx" TargetMode="External"/><Relationship Id="rId11928" Type="http://schemas.openxmlformats.org/officeDocument/2006/relationships/hyperlink" Target="file:///C:\Users\Thomas%20Huet\Desktop\Documentation%20arch&#233;ologique%20li&#233;e%20&#224;%20la%20th&#232;se\Cultures.docx" TargetMode="External"/><Relationship Id="rId13350" Type="http://schemas.openxmlformats.org/officeDocument/2006/relationships/hyperlink" Target="file:///C:\Users\Thomas%20Huet\Desktop\Documentation%20arch&#233;ologique%20li&#233;e%20&#224;%20la%20th&#232;se\Sites.docx" TargetMode="External"/><Relationship Id="rId14401" Type="http://schemas.openxmlformats.org/officeDocument/2006/relationships/hyperlink" Target="file:///C:\Users\Thomas%20Huet\Desktop\Documentation%20arch&#233;ologique%20li&#233;e%20&#224;%20la%20th&#232;se\Cultures.docx" TargetMode="External"/><Relationship Id="rId330" Type="http://schemas.openxmlformats.org/officeDocument/2006/relationships/hyperlink" Target="file:///C:\Users\Thomas%20Huet\Desktop\Documentation%20arch&#233;ologique%20li&#233;e%20&#224;%20la%20th&#232;se\Sites.docx" TargetMode="External"/><Relationship Id="rId2011" Type="http://schemas.openxmlformats.org/officeDocument/2006/relationships/hyperlink" Target="file:///C:\Users\Thomas%20Huet\Desktop\Documentation%20arch&#233;ologique%20li&#233;e%20&#224;%20la%20th&#232;se\Sites.docx" TargetMode="External"/><Relationship Id="rId13003" Type="http://schemas.openxmlformats.org/officeDocument/2006/relationships/hyperlink" Target="file:///C:\Users\Thomas%20Huet\Desktop\Documentation%20arch&#233;ologique%20li&#233;e%20&#224;%20la%20th&#232;se\Analyses%20Statistiques.docx" TargetMode="External"/><Relationship Id="rId4183" Type="http://schemas.openxmlformats.org/officeDocument/2006/relationships/hyperlink" Target="file:///C:\Users\Thomas%20Huet\Desktop\Documentation%20arch&#233;ologique%20li&#233;e%20&#224;%20la%20th&#232;se\Cultures.docx" TargetMode="External"/><Relationship Id="rId5581" Type="http://schemas.openxmlformats.org/officeDocument/2006/relationships/hyperlink" Target="file:///C:\Users\Thomas%20Huet\Desktop\Documentation%20arch&#233;ologique%20li&#233;e%20&#224;%20la%20th&#232;se\Cultures.docx" TargetMode="External"/><Relationship Id="rId6632" Type="http://schemas.openxmlformats.org/officeDocument/2006/relationships/hyperlink" Target="file:///C:\Users\Thomas%20Huet\Desktop\Documentation%20arch&#233;ologique%20li&#233;e%20&#224;%20la%20th&#232;se\Cultures.docx" TargetMode="External"/><Relationship Id="rId5234" Type="http://schemas.openxmlformats.org/officeDocument/2006/relationships/hyperlink" Target="file:///C:\Users\Thomas%20Huet\Desktop\Documentation%20arch&#233;ologique%20li&#233;e%20&#224;%20la%20th&#232;se\Sites.docx" TargetMode="External"/><Relationship Id="rId9855" Type="http://schemas.openxmlformats.org/officeDocument/2006/relationships/hyperlink" Target="file:///C:\Users\Thomas%20Huet\Desktop\Documentation%20arch&#233;ologique%20li&#233;e%20&#224;%20la%20th&#232;se\Cultures.docx" TargetMode="External"/><Relationship Id="rId11785" Type="http://schemas.openxmlformats.org/officeDocument/2006/relationships/hyperlink" Target="file:///C:\Users\Thomas%20Huet\Desktop\Documentation%20arch&#233;ologique%20li&#233;e%20&#224;%20la%20th&#232;se\Cultures.docx" TargetMode="External"/><Relationship Id="rId12836" Type="http://schemas.openxmlformats.org/officeDocument/2006/relationships/hyperlink" Target="file:///C:\Users\Thomas%20Huet\Desktop\Documentation%20arch&#233;ologique%20li&#233;e%20&#224;%20la%20th&#232;se\Cultures.docx" TargetMode="External"/><Relationship Id="rId69" Type="http://schemas.openxmlformats.org/officeDocument/2006/relationships/hyperlink" Target="Sites.docx" TargetMode="External"/><Relationship Id="rId1844" Type="http://schemas.openxmlformats.org/officeDocument/2006/relationships/hyperlink" Target="file:///C:\Users\Thomas%20Huet\Desktop\Documentation%20arch&#233;ologique%20li&#233;e%20&#224;%20la%20th&#232;se\Sites.docx" TargetMode="External"/><Relationship Id="rId8457" Type="http://schemas.openxmlformats.org/officeDocument/2006/relationships/hyperlink" Target="file:///C:\Users\Thomas%20Huet\Desktop\Documentation%20arch&#233;ologique%20li&#233;e%20&#224;%20la%20th&#232;se\Sites.docx" TargetMode="External"/><Relationship Id="rId9508" Type="http://schemas.openxmlformats.org/officeDocument/2006/relationships/hyperlink" Target="file:///C:\Users\Thomas%20Huet\Desktop\Documentation%20arch&#233;ologique%20li&#233;e%20&#224;%20la%20th&#232;se\Cultures.docx" TargetMode="External"/><Relationship Id="rId10387" Type="http://schemas.openxmlformats.org/officeDocument/2006/relationships/hyperlink" Target="file:///C:\Users\Thomas%20Huet\Desktop\Documentation%20arch&#233;ologique%20li&#233;e%20&#224;%20la%20th&#232;se\Sites.docx" TargetMode="External"/><Relationship Id="rId11438" Type="http://schemas.openxmlformats.org/officeDocument/2006/relationships/hyperlink" Target="file:///C:\Users\Thomas%20Huet\Desktop\Documentation%20arch&#233;ologique%20li&#233;e%20&#224;%20la%20th&#232;se\Sites.docx" TargetMode="External"/><Relationship Id="rId7059" Type="http://schemas.openxmlformats.org/officeDocument/2006/relationships/hyperlink" Target="file:///C:\Users\Thomas%20Huet\Desktop\Documentation%20arch&#233;ologique%20li&#233;e%20&#224;%20la%20th&#232;se\Sites.docx" TargetMode="External"/><Relationship Id="rId3669" Type="http://schemas.openxmlformats.org/officeDocument/2006/relationships/hyperlink" Target="file:///C:\Users\Thomas%20Huet\Desktop\Documentation%20arch&#233;ologique%20li&#233;e%20&#224;%20la%20th&#232;se\Cultures.docx" TargetMode="External"/><Relationship Id="rId7540" Type="http://schemas.openxmlformats.org/officeDocument/2006/relationships/hyperlink" Target="file:///C:\Users\Thomas%20Huet\Desktop\Documentation%20arch&#233;ologique%20li&#233;e%20&#224;%20la%20th&#232;se\Sites.docx" TargetMode="External"/><Relationship Id="rId5091" Type="http://schemas.openxmlformats.org/officeDocument/2006/relationships/hyperlink" Target="file:///C:\Users\Thomas%20Huet\Desktop\Documentation%20arch&#233;ologique%20li&#233;e%20&#224;%20la%20th&#232;se\Sites.docx" TargetMode="External"/><Relationship Id="rId6142" Type="http://schemas.openxmlformats.org/officeDocument/2006/relationships/hyperlink" Target="file:///C:\Users\Thomas%20Huet\Desktop\Documentation%20arch&#233;ologique%20li&#233;e%20&#224;%20la%20th&#232;se\Sites.docx" TargetMode="External"/><Relationship Id="rId10521" Type="http://schemas.openxmlformats.org/officeDocument/2006/relationships/hyperlink" Target="file:///C:\Users\Thomas%20Huet\Desktop\Documentation%20arch&#233;ologique%20li&#233;e%20&#224;%20la%20th&#232;se\Sites.docx" TargetMode="External"/><Relationship Id="rId12693" Type="http://schemas.openxmlformats.org/officeDocument/2006/relationships/hyperlink" Target="file:///C:\Users\Thomas%20Huet\Desktop\Documentation%20arch&#233;ologique%20li&#233;e%20&#224;%20la%20th&#232;se\Sites.docx" TargetMode="External"/><Relationship Id="rId13744" Type="http://schemas.openxmlformats.org/officeDocument/2006/relationships/hyperlink" Target="file:///C:\Users\Thomas%20Huet\Desktop\Documentation%20arch&#233;ologique%20li&#233;e%20&#224;%20la%20th&#232;se\Sites.docx" TargetMode="External"/><Relationship Id="rId2752" Type="http://schemas.openxmlformats.org/officeDocument/2006/relationships/hyperlink" Target="file:///C:\Users\Thomas%20Huet\Desktop\Documentation%20arch&#233;ologique%20li&#233;e%20&#224;%20la%20th&#232;se\Cultures.docx" TargetMode="External"/><Relationship Id="rId3803" Type="http://schemas.openxmlformats.org/officeDocument/2006/relationships/hyperlink" Target="file:///C:\Users\Thomas%20Huet\Desktop\Documentation%20arch&#233;ologique%20li&#233;e%20&#224;%20la%20th&#232;se\Cultures.docx" TargetMode="External"/><Relationship Id="rId9365" Type="http://schemas.openxmlformats.org/officeDocument/2006/relationships/hyperlink" Target="file:///C:\Users\Thomas%20Huet\Desktop\Documentation%20arch&#233;ologique%20li&#233;e%20&#224;%20la%20th&#232;se\Sites.docx" TargetMode="External"/><Relationship Id="rId11295" Type="http://schemas.openxmlformats.org/officeDocument/2006/relationships/hyperlink" Target="file:///C:\Users\Thomas%20Huet\Desktop\Documentation%20arch&#233;ologique%20li&#233;e%20&#224;%20la%20th&#232;se\Objets.docx" TargetMode="External"/><Relationship Id="rId12346" Type="http://schemas.openxmlformats.org/officeDocument/2006/relationships/hyperlink" Target="file:///C:\Users\Thomas%20Huet\Desktop\Documentation%20arch&#233;ologique%20li&#233;e%20&#224;%20la%20th&#232;se\Cultures.docx" TargetMode="External"/><Relationship Id="rId724" Type="http://schemas.openxmlformats.org/officeDocument/2006/relationships/hyperlink" Target="file:///C:\Users\Thomas%20Huet\Desktop\Documentation%20arch&#233;ologique%20li&#233;e%20&#224;%20la%20th&#232;se\Sites.docx" TargetMode="External"/><Relationship Id="rId1354" Type="http://schemas.openxmlformats.org/officeDocument/2006/relationships/hyperlink" Target="file:///C:\Users\Thomas%20Huet\Desktop\Documentation%20arch&#233;ologique%20li&#233;e%20&#224;%20la%20th&#232;se\Sites.docx" TargetMode="External"/><Relationship Id="rId2405" Type="http://schemas.openxmlformats.org/officeDocument/2006/relationships/hyperlink" Target="file:///C:\Users\Thomas%20Huet\Desktop\Documentation%20arch&#233;ologique%20li&#233;e%20&#224;%20la%20th&#232;se\Cultures.docx" TargetMode="External"/><Relationship Id="rId5975" Type="http://schemas.openxmlformats.org/officeDocument/2006/relationships/hyperlink" Target="file:///C:\Users\Thomas%20Huet\Desktop\Documentation%20arch&#233;ologique%20li&#233;e%20&#224;%20la%20th&#232;se\Sites.docx" TargetMode="External"/><Relationship Id="rId9018" Type="http://schemas.openxmlformats.org/officeDocument/2006/relationships/hyperlink" Target="file:///C:\Users\Thomas%20Huet\Desktop\Documentation%20arch&#233;ologique%20li&#233;e%20&#224;%20la%20th&#232;se\Sites.docx" TargetMode="External"/><Relationship Id="rId60" Type="http://schemas.openxmlformats.org/officeDocument/2006/relationships/hyperlink" Target="file:///C:\Users\Thomas%20Huet\Desktop\Documentation%20arch&#233;ologique%20li&#233;e%20&#224;%20la%20th&#232;se\Cultures.docx" TargetMode="External"/><Relationship Id="rId1007" Type="http://schemas.openxmlformats.org/officeDocument/2006/relationships/hyperlink" Target="file:///C:\Users\Thomas%20Huet\Desktop\Documentation%20arch&#233;ologique%20li&#233;e%20&#224;%20la%20th&#232;se\Cultures.docx" TargetMode="External"/><Relationship Id="rId4577" Type="http://schemas.openxmlformats.org/officeDocument/2006/relationships/hyperlink" Target="file:///C:\Users\Thomas%20Huet\Desktop\Documentation%20arch&#233;ologique%20li&#233;e%20&#224;%20la%20th&#232;se\Cultures.docx" TargetMode="External"/><Relationship Id="rId5628" Type="http://schemas.openxmlformats.org/officeDocument/2006/relationships/hyperlink" Target="file:///C:\Users\Thomas%20Huet\Desktop\Documentation%20arch&#233;ologique%20li&#233;e%20&#224;%20la%20th&#232;se\Cultures.docx" TargetMode="External"/><Relationship Id="rId3179" Type="http://schemas.openxmlformats.org/officeDocument/2006/relationships/hyperlink" Target="file:///C:\Users\Thomas%20Huet\Desktop\Documentation%20arch&#233;ologique%20li&#233;e%20&#224;%20la%20th&#232;se\Cultures.docx" TargetMode="External"/><Relationship Id="rId7050" Type="http://schemas.openxmlformats.org/officeDocument/2006/relationships/hyperlink" Target="file:///C:\Users\Thomas%20Huet\Desktop\Documentation%20arch&#233;ologique%20li&#233;e%20&#224;%20la%20th&#232;se\Cultures.docx" TargetMode="External"/><Relationship Id="rId8101" Type="http://schemas.openxmlformats.org/officeDocument/2006/relationships/hyperlink" Target="file:///C:\Users\Thomas%20Huet\Desktop\Documentation%20arch&#233;ologique%20li&#233;e%20&#224;%20la%20th&#232;se\Cultures.docx" TargetMode="External"/><Relationship Id="rId10031" Type="http://schemas.openxmlformats.org/officeDocument/2006/relationships/hyperlink" Target="file:///C:\Users\Thomas%20Huet\Desktop\Documentation%20arch&#233;ologique%20li&#233;e%20&#224;%20la%20th&#232;se\Cultures.docx" TargetMode="External"/><Relationship Id="rId581" Type="http://schemas.openxmlformats.org/officeDocument/2006/relationships/hyperlink" Target="file:///C:\Users\Thomas%20Huet\Desktop\Documentation%20arch&#233;ologique%20li&#233;e%20&#224;%20la%20th&#232;se\Cultures.docx" TargetMode="External"/><Relationship Id="rId2262" Type="http://schemas.openxmlformats.org/officeDocument/2006/relationships/hyperlink" Target="file:///C:\Users\Thomas%20Huet\Desktop\Documentation%20arch&#233;ologique%20li&#233;e%20&#224;%20la%20th&#232;se\Cultures.docx" TargetMode="External"/><Relationship Id="rId3660" Type="http://schemas.openxmlformats.org/officeDocument/2006/relationships/hyperlink" Target="file:///C:\Users\Thomas%20Huet\Desktop\Documentation%20arch&#233;ologique%20li&#233;e%20&#224;%20la%20th&#232;se\Cultures.docx" TargetMode="External"/><Relationship Id="rId4711" Type="http://schemas.openxmlformats.org/officeDocument/2006/relationships/hyperlink" Target="file:///C:\Users\Thomas%20Huet\Desktop\Documentation%20arch&#233;ologique%20li&#233;e%20&#224;%20la%20th&#232;se\Cultures.docx" TargetMode="External"/><Relationship Id="rId13254" Type="http://schemas.openxmlformats.org/officeDocument/2006/relationships/hyperlink" Target="file:///C:\Users\Thomas%20Huet\Desktop\Documentation%20arch&#233;ologique%20li&#233;e%20&#224;%20la%20th&#232;se\Cultures.docx" TargetMode="External"/><Relationship Id="rId14305" Type="http://schemas.openxmlformats.org/officeDocument/2006/relationships/hyperlink" Target="file:///C:\Users\Thomas%20Huet\Desktop\Documentation%20arch&#233;ologique%20li&#233;e%20&#224;%20la%20th&#232;se\Sites.docx" TargetMode="External"/><Relationship Id="rId234" Type="http://schemas.openxmlformats.org/officeDocument/2006/relationships/hyperlink" Target="file:///C:\Users\Thomas%20Huet\Desktop\Documentation%20arch&#233;ologique%20li&#233;e%20&#224;%20la%20th&#232;se\Sites.docx" TargetMode="External"/><Relationship Id="rId3313" Type="http://schemas.openxmlformats.org/officeDocument/2006/relationships/hyperlink" Target="file:///C:\Users\Thomas%20Huet\Desktop\Documentation%20arch&#233;ologique%20li&#233;e%20&#224;%20la%20th&#232;se\Sites.docx" TargetMode="External"/><Relationship Id="rId6883" Type="http://schemas.openxmlformats.org/officeDocument/2006/relationships/hyperlink" Target="file:///C:\Users\Thomas%20Huet\Desktop\Documentation%20arch&#233;ologique%20li&#233;e%20&#224;%20la%20th&#232;se\Cultures.docx" TargetMode="External"/><Relationship Id="rId7934" Type="http://schemas.openxmlformats.org/officeDocument/2006/relationships/hyperlink" Target="file:///C:\Users\Thomas%20Huet\Desktop\Documentation%20arch&#233;ologique%20li&#233;e%20&#224;%20la%20th&#232;se\Cultures.docx" TargetMode="External"/><Relationship Id="rId5485" Type="http://schemas.openxmlformats.org/officeDocument/2006/relationships/hyperlink" Target="file:///C:\Users\Thomas%20Huet\Desktop\Documentation%20arch&#233;ologique%20li&#233;e%20&#224;%20la%20th&#232;se\Sites.docx" TargetMode="External"/><Relationship Id="rId6536" Type="http://schemas.openxmlformats.org/officeDocument/2006/relationships/hyperlink" Target="file:///C:\Users\Thomas%20Huet\Desktop\Documentation%20arch&#233;ologique%20li&#233;e%20&#224;%20la%20th&#232;se\Cultures.docx" TargetMode="External"/><Relationship Id="rId10915" Type="http://schemas.openxmlformats.org/officeDocument/2006/relationships/hyperlink" Target="file:///C:\Users\Thomas%20Huet\Desktop\Documentation%20arch&#233;ologique%20li&#233;e%20&#224;%20la%20th&#232;se\Sites.docx" TargetMode="External"/><Relationship Id="rId4087" Type="http://schemas.openxmlformats.org/officeDocument/2006/relationships/hyperlink" Target="file:///C:\Users\Thomas%20Huet\Desktop\Documentation%20arch&#233;ologique%20li&#233;e%20&#224;%20la%20th&#232;se\Sites.docx" TargetMode="External"/><Relationship Id="rId5138" Type="http://schemas.openxmlformats.org/officeDocument/2006/relationships/hyperlink" Target="file:///C:\Users\Thomas%20Huet\Desktop\Documentation%20arch&#233;ologique%20li&#233;e%20&#224;%20la%20th&#232;se\Cultures.docx" TargetMode="External"/><Relationship Id="rId9759" Type="http://schemas.openxmlformats.org/officeDocument/2006/relationships/hyperlink" Target="file:///C:\Users\Thomas%20Huet\Desktop\Documentation%20arch&#233;ologique%20li&#233;e%20&#224;%20la%20th&#232;se\Sites.docx" TargetMode="External"/><Relationship Id="rId1748" Type="http://schemas.openxmlformats.org/officeDocument/2006/relationships/hyperlink" Target="file:///C:\Users\Thomas%20Huet\Desktop\Documentation%20arch&#233;ologique%20li&#233;e%20&#224;%20la%20th&#232;se\Sites.docx" TargetMode="External"/><Relationship Id="rId11689" Type="http://schemas.openxmlformats.org/officeDocument/2006/relationships/hyperlink" Target="file:///C:\Users\Thomas%20Huet\Desktop\Documentation%20arch&#233;ologique%20li&#233;e%20&#224;%20la%20th&#232;se\Sites.docx" TargetMode="External"/><Relationship Id="rId14162" Type="http://schemas.openxmlformats.org/officeDocument/2006/relationships/hyperlink" Target="file:///C:\Users\Thomas%20Huet\Desktop\Documentation%20arch&#233;ologique%20li&#233;e%20&#224;%20la%20th&#232;se\Sites.docx" TargetMode="External"/><Relationship Id="rId3170" Type="http://schemas.openxmlformats.org/officeDocument/2006/relationships/hyperlink" Target="file:///C:\Users\Thomas%20Huet\Desktop\Documentation%20arch&#233;ologique%20li&#233;e%20&#224;%20la%20th&#232;se\Cultures.docx" TargetMode="External"/><Relationship Id="rId4221" Type="http://schemas.openxmlformats.org/officeDocument/2006/relationships/hyperlink" Target="file:///C:\Users\Thomas%20Huet\Desktop\Documentation%20arch&#233;ologique%20li&#233;e%20&#224;%20la%20th&#232;se\Cultures.docx" TargetMode="External"/><Relationship Id="rId6393" Type="http://schemas.openxmlformats.org/officeDocument/2006/relationships/hyperlink" Target="file:///C:\Users\Thomas%20Huet\Desktop\Documentation%20arch&#233;ologique%20li&#233;e%20&#224;%20la%20th&#232;se\Cultures.docx" TargetMode="External"/><Relationship Id="rId7791" Type="http://schemas.openxmlformats.org/officeDocument/2006/relationships/hyperlink" Target="file:///C:\Users\Thomas%20Huet\Desktop\Documentation%20arch&#233;ologique%20li&#233;e%20&#224;%20la%20th&#232;se\Cultures.docx" TargetMode="External"/><Relationship Id="rId8842" Type="http://schemas.openxmlformats.org/officeDocument/2006/relationships/hyperlink" Target="file:///C:\Users\Thomas%20Huet\Desktop\Documentation%20arch&#233;ologique%20li&#233;e%20&#224;%20la%20th&#232;se\Cultures.docx" TargetMode="External"/><Relationship Id="rId10772" Type="http://schemas.openxmlformats.org/officeDocument/2006/relationships/hyperlink" Target="file:///C:\Users\Thomas%20Huet\Desktop\Documentation%20arch&#233;ologique%20li&#233;e%20&#224;%20la%20th&#232;se\Cultures.docx" TargetMode="External"/><Relationship Id="rId11823" Type="http://schemas.openxmlformats.org/officeDocument/2006/relationships/hyperlink" Target="file:///C:\Users\Thomas%20Huet\Desktop\Documentation%20arch&#233;ologique%20li&#233;e%20&#224;%20la%20th&#232;se\Cultures.docx" TargetMode="External"/><Relationship Id="rId6046" Type="http://schemas.openxmlformats.org/officeDocument/2006/relationships/hyperlink" Target="file:///C:\Users\Thomas%20Huet\Desktop\Documentation%20arch&#233;ologique%20li&#233;e%20&#224;%20la%20th&#232;se\Cultures.docx" TargetMode="External"/><Relationship Id="rId7444" Type="http://schemas.openxmlformats.org/officeDocument/2006/relationships/hyperlink" Target="file:///C:\Users\Thomas%20Huet\Desktop\Documentation%20arch&#233;ologique%20li&#233;e%20&#224;%20la%20th&#232;se\Cultures.docx" TargetMode="External"/><Relationship Id="rId10425" Type="http://schemas.openxmlformats.org/officeDocument/2006/relationships/hyperlink" Target="file:///C:\Users\Thomas%20Huet\Desktop\Documentation%20arch&#233;ologique%20li&#233;e%20&#224;%20la%20th&#232;se\Sites.docx" TargetMode="External"/><Relationship Id="rId13995" Type="http://schemas.openxmlformats.org/officeDocument/2006/relationships/hyperlink" Target="file:///C:\Users\Thomas%20Huet\Desktop\Documentation%20arch&#233;ologique%20li&#233;e%20&#224;%20la%20th&#232;se\Sites.docx" TargetMode="External"/><Relationship Id="rId12597" Type="http://schemas.openxmlformats.org/officeDocument/2006/relationships/hyperlink" Target="file:///C:\Users\Thomas%20Huet\Desktop\Documentation%20arch&#233;ologique%20li&#233;e%20&#224;%20la%20th&#232;se\Sites.docx" TargetMode="External"/><Relationship Id="rId13648" Type="http://schemas.openxmlformats.org/officeDocument/2006/relationships/hyperlink" Target="file:///C:\Users\Thomas%20Huet\Desktop\Documentation%20arch&#233;ologique%20li&#233;e%20&#224;%20la%20th&#232;se\Sites.docx" TargetMode="External"/><Relationship Id="rId975" Type="http://schemas.openxmlformats.org/officeDocument/2006/relationships/hyperlink" Target="file:///C:\Users\Thomas%20Huet\Desktop\Documentation%20arch&#233;ologique%20li&#233;e%20&#224;%20la%20th&#232;se\Sites.docx" TargetMode="External"/><Relationship Id="rId2656" Type="http://schemas.openxmlformats.org/officeDocument/2006/relationships/hyperlink" Target="file:///C:\Users\Thomas%20Huet\Desktop\Documentation%20arch&#233;ologique%20li&#233;e%20&#224;%20la%20th&#232;se\Sites.docx" TargetMode="External"/><Relationship Id="rId3707" Type="http://schemas.openxmlformats.org/officeDocument/2006/relationships/hyperlink" Target="Cultures.docx" TargetMode="External"/><Relationship Id="rId9269" Type="http://schemas.openxmlformats.org/officeDocument/2006/relationships/hyperlink" Target="file:///C:\Users\Thomas%20Huet\Desktop\Documentation%20arch&#233;ologique%20li&#233;e%20&#224;%20la%20th&#232;se\Cultures.docx" TargetMode="External"/><Relationship Id="rId11199" Type="http://schemas.openxmlformats.org/officeDocument/2006/relationships/hyperlink" Target="file:///C:\Users\Thomas%20Huet\Desktop\Documentation%20arch&#233;ologique%20li&#233;e%20&#224;%20la%20th&#232;se\Cultures.docx" TargetMode="External"/><Relationship Id="rId628" Type="http://schemas.openxmlformats.org/officeDocument/2006/relationships/hyperlink" Target="file:///C:\Users\Thomas%20Huet\Desktop\Documentation%20arch&#233;ologique%20li&#233;e%20&#224;%20la%20th&#232;se\Sites.docx" TargetMode="External"/><Relationship Id="rId1258" Type="http://schemas.openxmlformats.org/officeDocument/2006/relationships/hyperlink" Target="file:///C:\Users\Thomas%20Huet\Desktop\Documentation%20arch&#233;ologique%20li&#233;e%20&#224;%20la%20th&#232;se\Sites.docx" TargetMode="External"/><Relationship Id="rId2309" Type="http://schemas.openxmlformats.org/officeDocument/2006/relationships/hyperlink" Target="file:///C:\Users\Thomas%20Huet\Desktop\Documentation%20arch&#233;ologique%20li&#233;e%20&#224;%20la%20th&#232;se\Cultures.docx" TargetMode="External"/><Relationship Id="rId5879" Type="http://schemas.openxmlformats.org/officeDocument/2006/relationships/hyperlink" Target="file:///C:\Users\Thomas%20Huet\Desktop\Documentation%20arch&#233;ologique%20li&#233;e%20&#224;%20la%20th&#232;se\Cultures.docx" TargetMode="External"/><Relationship Id="rId9750" Type="http://schemas.openxmlformats.org/officeDocument/2006/relationships/hyperlink" Target="file:///C:\Users\Thomas%20Huet\Desktop\Documentation%20arch&#233;ologique%20li&#233;e%20&#224;%20la%20th&#232;se\Cultures.docx" TargetMode="External"/><Relationship Id="rId8352" Type="http://schemas.openxmlformats.org/officeDocument/2006/relationships/hyperlink" Target="file:///C:\Users\Thomas%20Huet\Desktop\Documentation%20arch&#233;ologique%20li&#233;e%20&#224;%20la%20th&#232;se\Sites.docx" TargetMode="External"/><Relationship Id="rId9403" Type="http://schemas.openxmlformats.org/officeDocument/2006/relationships/hyperlink" Target="file:///C:\Users\Thomas%20Huet\Desktop\Documentation%20arch&#233;ologique%20li&#233;e%20&#224;%20la%20th&#232;se\Sites.docx" TargetMode="External"/><Relationship Id="rId11680" Type="http://schemas.openxmlformats.org/officeDocument/2006/relationships/hyperlink" Target="file:///C:\Users\Thomas%20Huet\Desktop\Documentation%20arch&#233;ologique%20li&#233;e%20&#224;%20la%20th&#232;se\Cultures.docx" TargetMode="External"/><Relationship Id="rId12731" Type="http://schemas.openxmlformats.org/officeDocument/2006/relationships/hyperlink" Target="file:///C:\Users\Thomas%20Huet\Desktop\Documentation%20arch&#233;ologique%20li&#233;e%20&#224;%20la%20th&#232;se\Cultures.docx" TargetMode="External"/><Relationship Id="rId8005" Type="http://schemas.openxmlformats.org/officeDocument/2006/relationships/hyperlink" Target="file:///C:\Users\Thomas%20Huet\Desktop\Documentation%20arch&#233;ologique%20li&#233;e%20&#224;%20la%20th&#232;se\Cultures.docx" TargetMode="External"/><Relationship Id="rId10282" Type="http://schemas.openxmlformats.org/officeDocument/2006/relationships/hyperlink" Target="file:///C:\Users\Thomas%20Huet\Desktop\Documentation%20arch&#233;ologique%20li&#233;e%20&#224;%20la%20th&#232;se\Sites.docx" TargetMode="External"/><Relationship Id="rId11333" Type="http://schemas.openxmlformats.org/officeDocument/2006/relationships/hyperlink" Target="Sites.docx" TargetMode="External"/><Relationship Id="rId4962" Type="http://schemas.openxmlformats.org/officeDocument/2006/relationships/hyperlink" Target="file:///C:\Users\Thomas%20Huet\Desktop\Documentation%20arch&#233;ologique%20li&#233;e%20&#224;%20la%20th&#232;se\Sites.docx" TargetMode="External"/><Relationship Id="rId3564" Type="http://schemas.openxmlformats.org/officeDocument/2006/relationships/hyperlink" Target="file:///C:\Users\Thomas%20Huet\Desktop\Documentation%20arch&#233;ologique%20li&#233;e%20&#224;%20la%20th&#232;se\Cultures.docx" TargetMode="External"/><Relationship Id="rId4615" Type="http://schemas.openxmlformats.org/officeDocument/2006/relationships/hyperlink" Target="file:///C:\Users\Thomas%20Huet\Desktop\Documentation%20arch&#233;ologique%20li&#233;e%20&#224;%20la%20th&#232;se\Sites.docx" TargetMode="External"/><Relationship Id="rId13158" Type="http://schemas.openxmlformats.org/officeDocument/2006/relationships/hyperlink" Target="file:///C:\Users\Thomas%20Huet\Desktop\Documentation%20arch&#233;ologique%20li&#233;e%20&#224;%20la%20th&#232;se\Sites.docx" TargetMode="External"/><Relationship Id="rId14209" Type="http://schemas.openxmlformats.org/officeDocument/2006/relationships/hyperlink" Target="file:///C:\Users\Thomas%20Huet\Desktop\Documentation%20arch&#233;ologique%20li&#233;e%20&#224;%20la%20th&#232;se\Sites.docx" TargetMode="External"/><Relationship Id="rId485" Type="http://schemas.openxmlformats.org/officeDocument/2006/relationships/hyperlink" Target="file:///C:\Users\Thomas%20Huet\Desktop\Documentation%20arch&#233;ologique%20li&#233;e%20&#224;%20la%20th&#232;se\Sites.docx" TargetMode="External"/><Relationship Id="rId2166" Type="http://schemas.openxmlformats.org/officeDocument/2006/relationships/hyperlink" Target="file:///C:\Users\Thomas%20Huet\Desktop\Documentation%20arch&#233;ologique%20li&#233;e%20&#224;%20la%20th&#232;se\Cultures.docx" TargetMode="External"/><Relationship Id="rId3217" Type="http://schemas.openxmlformats.org/officeDocument/2006/relationships/hyperlink" Target="file:///C:\Users\Thomas%20Huet\Desktop\Documentation%20arch&#233;ologique%20li&#233;e%20&#224;%20la%20th&#232;se\Sites.docx" TargetMode="External"/><Relationship Id="rId6787" Type="http://schemas.openxmlformats.org/officeDocument/2006/relationships/hyperlink" Target="file:///C:\Users\Thomas%20Huet\Desktop\Documentation%20arch&#233;ologique%20li&#233;e%20&#224;%20la%20th&#232;se\Sites.docx" TargetMode="External"/><Relationship Id="rId7838" Type="http://schemas.openxmlformats.org/officeDocument/2006/relationships/hyperlink" Target="file:///C:\Users\Thomas%20Huet\Desktop\Documentation%20arch&#233;ologique%20li&#233;e%20&#224;%20la%20th&#232;se\Cultures.docx" TargetMode="External"/><Relationship Id="rId138" Type="http://schemas.openxmlformats.org/officeDocument/2006/relationships/hyperlink" Target="file:///C:\Users\Thomas%20Huet\Desktop\Documentation%20arch&#233;ologique%20li&#233;e%20&#224;%20la%20th&#232;se\Sites.docx" TargetMode="External"/><Relationship Id="rId5389" Type="http://schemas.openxmlformats.org/officeDocument/2006/relationships/hyperlink" Target="file:///C:\Users\Thomas%20Huet\Desktop\Documentation%20arch&#233;ologique%20li&#233;e%20&#224;%20la%20th&#232;se\Cultures.docx" TargetMode="External"/><Relationship Id="rId9260" Type="http://schemas.openxmlformats.org/officeDocument/2006/relationships/hyperlink" Target="file:///C:\Users\Thomas%20Huet\Desktop\Documentation%20arch&#233;ologique%20li&#233;e%20&#224;%20la%20th&#232;se\Sites.docx" TargetMode="External"/><Relationship Id="rId10819" Type="http://schemas.openxmlformats.org/officeDocument/2006/relationships/hyperlink" Target="Sites.docx" TargetMode="External"/><Relationship Id="rId11190" Type="http://schemas.openxmlformats.org/officeDocument/2006/relationships/hyperlink" Target="file:///C:\Users\Thomas%20Huet\Desktop\Documentation%20arch&#233;ologique%20li&#233;e%20&#224;%20la%20th&#232;se\Sites.docx" TargetMode="External"/><Relationship Id="rId12241" Type="http://schemas.openxmlformats.org/officeDocument/2006/relationships/hyperlink" Target="file:///C:\Users\Thomas%20Huet\Desktop\Documentation%20arch&#233;ologique%20li&#233;e%20&#224;%20la%20th&#232;se\Cultures.docx" TargetMode="External"/><Relationship Id="rId2300" Type="http://schemas.openxmlformats.org/officeDocument/2006/relationships/hyperlink" Target="file:///C:\Users\Thomas%20Huet\Desktop\Documentation%20arch&#233;ologique%20li&#233;e%20&#224;%20la%20th&#232;se\Cultures.docx" TargetMode="External"/><Relationship Id="rId1999" Type="http://schemas.openxmlformats.org/officeDocument/2006/relationships/hyperlink" Target="file:///C:\Users\Thomas%20Huet\Desktop\Documentation%20arch&#233;ologique%20li&#233;e%20&#224;%20la%20th&#232;se\Sites.docx" TargetMode="External"/><Relationship Id="rId4472" Type="http://schemas.openxmlformats.org/officeDocument/2006/relationships/hyperlink" Target="file:///C:\Users\Thomas%20Huet\Desktop\Documentation%20arch&#233;ologique%20li&#233;e%20&#224;%20la%20th&#232;se\Cultures.docx" TargetMode="External"/><Relationship Id="rId5870" Type="http://schemas.openxmlformats.org/officeDocument/2006/relationships/hyperlink" Target="file:///C:\Users\Thomas%20Huet\Desktop\Documentation%20arch&#233;ologique%20li&#233;e%20&#224;%20la%20th&#232;se\Cultures.docx" TargetMode="External"/><Relationship Id="rId6921" Type="http://schemas.openxmlformats.org/officeDocument/2006/relationships/hyperlink" Target="file:///C:\Users\Thomas%20Huet\Desktop\Documentation%20arch&#233;ologique%20li&#233;e%20&#224;%20la%20th&#232;se\Sites.docx" TargetMode="External"/><Relationship Id="rId3074" Type="http://schemas.openxmlformats.org/officeDocument/2006/relationships/hyperlink" Target="file:///C:\Users\Thomas%20Huet\Desktop\Documentation%20arch&#233;ologique%20li&#233;e%20&#224;%20la%20th&#232;se\Sites.docx" TargetMode="External"/><Relationship Id="rId4125" Type="http://schemas.openxmlformats.org/officeDocument/2006/relationships/hyperlink" Target="file:///C:\Users\Thomas%20Huet\Desktop\Documentation%20arch&#233;ologique%20li&#233;e%20&#224;%20la%20th&#232;se\Cultures.docx" TargetMode="External"/><Relationship Id="rId5523" Type="http://schemas.openxmlformats.org/officeDocument/2006/relationships/hyperlink" Target="file:///C:\Users\Thomas%20Huet\Desktop\Documentation%20arch&#233;ologique%20li&#233;e%20&#224;%20la%20th&#232;se\Cultures.docx" TargetMode="External"/><Relationship Id="rId14066" Type="http://schemas.openxmlformats.org/officeDocument/2006/relationships/hyperlink" Target="file:///C:\Users\Thomas%20Huet\Desktop\Documentation%20arch&#233;ologique%20li&#233;e%20&#224;%20la%20th&#232;se\Cultures.docx" TargetMode="External"/><Relationship Id="rId7695" Type="http://schemas.openxmlformats.org/officeDocument/2006/relationships/hyperlink" Target="file:///C:\Users\Thomas%20Huet\Desktop\Documentation%20arch&#233;ologique%20li&#233;e%20&#224;%20la%20th&#232;se\Sites.docx" TargetMode="External"/><Relationship Id="rId8746" Type="http://schemas.openxmlformats.org/officeDocument/2006/relationships/hyperlink" Target="file:///C:\Users\Thomas%20Huet\Desktop\Documentation%20arch&#233;ologique%20li&#233;e%20&#224;%20la%20th&#232;se\Sites.docx" TargetMode="External"/><Relationship Id="rId10676" Type="http://schemas.openxmlformats.org/officeDocument/2006/relationships/hyperlink" Target="file:///C:\Users\Thomas%20Huet\Desktop\Documentation%20arch&#233;ologique%20li&#233;e%20&#224;%20la%20th&#232;se\Sites.docx" TargetMode="External"/><Relationship Id="rId11727" Type="http://schemas.openxmlformats.org/officeDocument/2006/relationships/hyperlink" Target="file:///C:\Users\Thomas%20Huet\Desktop\Documentation%20arch&#233;ologique%20li&#233;e%20&#224;%20la%20th&#232;se\Cultures.docx" TargetMode="External"/><Relationship Id="rId6297" Type="http://schemas.openxmlformats.org/officeDocument/2006/relationships/hyperlink" Target="file:///C:\Users\Thomas%20Huet\Desktop\Documentation%20arch&#233;ologique%20li&#233;e%20&#224;%20la%20th&#232;se\Cultures.docx" TargetMode="External"/><Relationship Id="rId7348" Type="http://schemas.openxmlformats.org/officeDocument/2006/relationships/hyperlink" Target="file:///C:\Users\Thomas%20Huet\Desktop\Documentation%20arch&#233;ologique%20li&#233;e%20&#224;%20la%20th&#232;se\Sites.docx" TargetMode="External"/><Relationship Id="rId10329" Type="http://schemas.openxmlformats.org/officeDocument/2006/relationships/hyperlink" Target="file:///C:\Users\Thomas%20Huet\Desktop\Documentation%20arch&#233;ologique%20li&#233;e%20&#224;%20la%20th&#232;se\Cultures.docx" TargetMode="External"/><Relationship Id="rId13899" Type="http://schemas.openxmlformats.org/officeDocument/2006/relationships/hyperlink" Target="file:///C:\Users\Thomas%20Huet\Desktop\Documentation%20arch&#233;ologique%20li&#233;e%20&#224;%20la%20th&#232;se\Environnement.docx" TargetMode="External"/><Relationship Id="rId14200" Type="http://schemas.openxmlformats.org/officeDocument/2006/relationships/hyperlink" Target="file:///C:\Users\Thomas%20Huet\Desktop\Documentation%20arch&#233;ologique%20li&#233;e%20&#224;%20la%20th&#232;se\Cultures.docx" TargetMode="External"/><Relationship Id="rId3958" Type="http://schemas.openxmlformats.org/officeDocument/2006/relationships/hyperlink" Target="file:///C:\Users\Thomas%20Huet\Desktop\Documentation%20arch&#233;ologique%20li&#233;e%20&#224;%20la%20th&#232;se\Cultures.docx" TargetMode="External"/><Relationship Id="rId879" Type="http://schemas.openxmlformats.org/officeDocument/2006/relationships/hyperlink" Target="file:///C:\Users\Thomas%20Huet\Desktop\Documentation%20arch&#233;ologique%20li&#233;e%20&#224;%20la%20th&#232;se\Cultures.docx" TargetMode="External"/><Relationship Id="rId5380" Type="http://schemas.openxmlformats.org/officeDocument/2006/relationships/hyperlink" Target="file:///C:\Users\Thomas%20Huet\Desktop\Documentation%20arch&#233;ologique%20li&#233;e%20&#224;%20la%20th&#232;se\Sites.docx" TargetMode="External"/><Relationship Id="rId6431" Type="http://schemas.openxmlformats.org/officeDocument/2006/relationships/hyperlink" Target="file:///C:\Users\Thomas%20Huet\Desktop\Documentation%20arch&#233;ologique%20li&#233;e%20&#224;%20la%20th&#232;se\Cultures.docx" TargetMode="External"/><Relationship Id="rId10810" Type="http://schemas.openxmlformats.org/officeDocument/2006/relationships/hyperlink" Target="Sites.docx" TargetMode="External"/><Relationship Id="rId5033" Type="http://schemas.openxmlformats.org/officeDocument/2006/relationships/hyperlink" Target="file:///C:\Users\Thomas%20Huet\Desktop\Documentation%20arch&#233;ologique%20li&#233;e%20&#224;%20la%20th&#232;se\Cultures.docx" TargetMode="External"/><Relationship Id="rId12982" Type="http://schemas.openxmlformats.org/officeDocument/2006/relationships/hyperlink" Target="file:///C:\Users\Thomas%20Huet\Desktop\Documentation%20arch&#233;ologique%20li&#233;e%20&#224;%20la%20th&#232;se\Sites.docx" TargetMode="External"/><Relationship Id="rId1990" Type="http://schemas.openxmlformats.org/officeDocument/2006/relationships/hyperlink" Target="file:///C:\Users\Thomas%20Huet\Desktop\Documentation%20arch&#233;ologique%20li&#233;e%20&#224;%20la%20th&#232;se\Environnement.docx" TargetMode="External"/><Relationship Id="rId8256" Type="http://schemas.openxmlformats.org/officeDocument/2006/relationships/hyperlink" Target="file:///C:\Users\Thomas%20Huet\Desktop\Documentation%20arch&#233;ologique%20li&#233;e%20&#224;%20la%20th&#232;se\Cultures.docx" TargetMode="External"/><Relationship Id="rId9654" Type="http://schemas.openxmlformats.org/officeDocument/2006/relationships/hyperlink" Target="file:///C:\Users\Thomas%20Huet\Desktop\Documentation%20arch&#233;ologique%20li&#233;e%20&#224;%20la%20th&#232;se\Sites.docx" TargetMode="External"/><Relationship Id="rId11584" Type="http://schemas.openxmlformats.org/officeDocument/2006/relationships/hyperlink" Target="file:///C:\Users\Thomas%20Huet\Desktop\Documentation%20arch&#233;ologique%20li&#233;e%20&#224;%20la%20th&#232;se\Cultures.docx" TargetMode="External"/><Relationship Id="rId12635" Type="http://schemas.openxmlformats.org/officeDocument/2006/relationships/hyperlink" Target="file:///C:\Users\Thomas%20Huet\Desktop\Documentation%20arch&#233;ologique%20li&#233;e%20&#224;%20la%20th&#232;se\Sites.docx" TargetMode="External"/><Relationship Id="rId1643" Type="http://schemas.openxmlformats.org/officeDocument/2006/relationships/hyperlink" Target="file:///C:\Users\Thomas%20Huet\Desktop\Documentation%20arch&#233;ologique%20li&#233;e%20&#224;%20la%20th&#232;se\Cultures.docx" TargetMode="External"/><Relationship Id="rId9307" Type="http://schemas.openxmlformats.org/officeDocument/2006/relationships/hyperlink" Target="file:///C:\Users\Thomas%20Huet\Desktop\Documentation%20arch&#233;ologique%20li&#233;e%20&#224;%20la%20th&#232;se\Cultures.docx" TargetMode="External"/><Relationship Id="rId10186" Type="http://schemas.openxmlformats.org/officeDocument/2006/relationships/hyperlink" Target="file:///C:\Users\Thomas%20Huet\Desktop\Documentation%20arch&#233;ologique%20li&#233;e%20&#224;%20la%20th&#232;se\Environnement.docx" TargetMode="External"/><Relationship Id="rId11237" Type="http://schemas.openxmlformats.org/officeDocument/2006/relationships/hyperlink" Target="file:///C:\Users\Thomas%20Huet\Desktop\Documentation%20arch&#233;ologique%20li&#233;e%20&#224;%20la%20th&#232;se\Sites.docx" TargetMode="External"/><Relationship Id="rId4866" Type="http://schemas.openxmlformats.org/officeDocument/2006/relationships/hyperlink" Target="file:///C:\Users\Thomas%20Huet\Desktop\Documentation%20arch&#233;ologique%20li&#233;e%20&#224;%20la%20th&#232;se\Sites.docx" TargetMode="External"/><Relationship Id="rId5917" Type="http://schemas.openxmlformats.org/officeDocument/2006/relationships/hyperlink" Target="file:///C:\Users\Thomas%20Huet\Desktop\Documentation%20arch&#233;ologique%20li&#233;e%20&#224;%20la%20th&#232;se\Cultures.docx" TargetMode="External"/><Relationship Id="rId3468" Type="http://schemas.openxmlformats.org/officeDocument/2006/relationships/hyperlink" Target="file:///C:\Users\Thomas%20Huet\Desktop\Documentation%20arch&#233;ologique%20li&#233;e%20&#224;%20la%20th&#232;se\Cultures.docx" TargetMode="External"/><Relationship Id="rId4519" Type="http://schemas.openxmlformats.org/officeDocument/2006/relationships/hyperlink" Target="file:///C:\Users\Thomas%20Huet\Desktop\Documentation%20arch&#233;ologique%20li&#233;e%20&#224;%20la%20th&#232;se\Sites.docx" TargetMode="External"/><Relationship Id="rId10320" Type="http://schemas.openxmlformats.org/officeDocument/2006/relationships/hyperlink" Target="file:///C:\Users\Thomas%20Huet\Desktop\Documentation%20arch&#233;ologique%20li&#233;e%20&#224;%20la%20th&#232;se\Sites.docx" TargetMode="External"/><Relationship Id="rId389" Type="http://schemas.openxmlformats.org/officeDocument/2006/relationships/hyperlink" Target="file:///C:\Users\Thomas%20Huet\Desktop\Documentation%20arch&#233;ologique%20li&#233;e%20&#224;%20la%20th&#232;se\Sites.docx" TargetMode="External"/><Relationship Id="rId13890" Type="http://schemas.openxmlformats.org/officeDocument/2006/relationships/hyperlink" Target="file:///C:\Users\Thomas%20Huet\Desktop\Documentation%20arch&#233;ologique%20li&#233;e%20&#224;%20la%20th&#232;se\Environnement.docx" TargetMode="External"/><Relationship Id="rId870" Type="http://schemas.openxmlformats.org/officeDocument/2006/relationships/hyperlink" Target="file:///C:\Users\Thomas%20Huet\Desktop\Documentation%20arch&#233;ologique%20li&#233;e%20&#224;%20la%20th&#232;se\Sites.docx" TargetMode="External"/><Relationship Id="rId2551" Type="http://schemas.openxmlformats.org/officeDocument/2006/relationships/hyperlink" Target="file:///C:\Users\Thomas%20Huet\Desktop\Documentation%20arch&#233;ologique%20li&#233;e%20&#224;%20la%20th&#232;se\Sites.docx" TargetMode="External"/><Relationship Id="rId9164" Type="http://schemas.openxmlformats.org/officeDocument/2006/relationships/hyperlink" Target="file:///C:\Users\Thomas%20Huet\Desktop\Documentation%20arch&#233;ologique%20li&#233;e%20&#224;%20la%20th&#232;se\Sites.docx" TargetMode="External"/><Relationship Id="rId11094" Type="http://schemas.openxmlformats.org/officeDocument/2006/relationships/hyperlink" Target="file:///C:\Users\Thomas%20Huet\Desktop\Documentation%20arch&#233;ologique%20li&#233;e%20&#224;%20la%20th&#232;se\Cultures.docx" TargetMode="External"/><Relationship Id="rId12492" Type="http://schemas.openxmlformats.org/officeDocument/2006/relationships/hyperlink" Target="file:///C:\Users\Thomas%20Huet\Desktop\Documentation%20arch&#233;ologique%20li&#233;e%20&#224;%20la%20th&#232;se\Sites.docx" TargetMode="External"/><Relationship Id="rId13543" Type="http://schemas.openxmlformats.org/officeDocument/2006/relationships/hyperlink" Target="file:///C:\Users\Thomas%20Huet\Desktop\Documentation%20arch&#233;ologique%20li&#233;e%20&#224;%20la%20th&#232;se\Sites.docx" TargetMode="External"/><Relationship Id="rId523" Type="http://schemas.openxmlformats.org/officeDocument/2006/relationships/hyperlink" Target="file:///C:\Users\Thomas%20Huet\Desktop\Documentation%20arch&#233;ologique%20li&#233;e%20&#224;%20la%20th&#232;se\Cultures.docx" TargetMode="External"/><Relationship Id="rId1153" Type="http://schemas.openxmlformats.org/officeDocument/2006/relationships/hyperlink" Target="file:///C:\Users\Thomas%20Huet\Desktop\Documentation%20arch&#233;ologique%20li&#233;e%20&#224;%20la%20th&#232;se\Cultures.docx" TargetMode="External"/><Relationship Id="rId2204" Type="http://schemas.openxmlformats.org/officeDocument/2006/relationships/hyperlink" Target="file:///C:\Users\Thomas%20Huet\Desktop\Documentation%20arch&#233;ologique%20li&#233;e%20&#224;%20la%20th&#232;se\Analyses%20Statistiques.docx" TargetMode="External"/><Relationship Id="rId3602" Type="http://schemas.openxmlformats.org/officeDocument/2006/relationships/hyperlink" Target="file:///C:\Users\Thomas%20Huet\Desktop\Documentation%20arch&#233;ologique%20li&#233;e%20&#224;%20la%20th&#232;se\Cultures.docx" TargetMode="External"/><Relationship Id="rId12145" Type="http://schemas.openxmlformats.org/officeDocument/2006/relationships/hyperlink" Target="file:///C:\Users\Thomas%20Huet\Desktop\Documentation%20arch&#233;ologique%20li&#233;e%20&#224;%20la%20th&#232;se\Cultures.docx" TargetMode="External"/><Relationship Id="rId5774" Type="http://schemas.openxmlformats.org/officeDocument/2006/relationships/hyperlink" Target="file:///C:\Users\Thomas%20Huet\Desktop\Documentation%20arch&#233;ologique%20li&#233;e%20&#224;%20la%20th&#232;se\Cultures.docx" TargetMode="External"/><Relationship Id="rId6825" Type="http://schemas.openxmlformats.org/officeDocument/2006/relationships/hyperlink" Target="file:///C:\Users\Thomas%20Huet\Desktop\Documentation%20arch&#233;ologique%20li&#233;e%20&#224;%20la%20th&#232;se\Sites.docx" TargetMode="External"/><Relationship Id="rId4376" Type="http://schemas.openxmlformats.org/officeDocument/2006/relationships/hyperlink" Target="file:///C:\Users\Thomas%20Huet\Desktop\Documentation%20arch&#233;ologique%20li&#233;e%20&#224;%20la%20th&#232;se\Sites.docx" TargetMode="External"/><Relationship Id="rId5427" Type="http://schemas.openxmlformats.org/officeDocument/2006/relationships/hyperlink" Target="file:///C:\Users\Thomas%20Huet\Desktop\Documentation%20arch&#233;ologique%20li&#233;e%20&#224;%20la%20th&#232;se\Sites.docx" TargetMode="External"/><Relationship Id="rId8997" Type="http://schemas.openxmlformats.org/officeDocument/2006/relationships/hyperlink" Target="file:///C:\Users\Thomas%20Huet\Desktop\Documentation%20arch&#233;ologique%20li&#233;e%20&#224;%20la%20th&#232;se\Cultures.docx" TargetMode="External"/><Relationship Id="rId4029" Type="http://schemas.openxmlformats.org/officeDocument/2006/relationships/hyperlink" Target="file:///C:\Users\Thomas%20Huet\Desktop\Documentation%20arch&#233;ologique%20li&#233;e%20&#224;%20la%20th&#232;se\Cultures.docx" TargetMode="External"/><Relationship Id="rId7599" Type="http://schemas.openxmlformats.org/officeDocument/2006/relationships/hyperlink" Target="file:///C:\Users\Thomas%20Huet\Desktop\Documentation%20arch&#233;ologique%20li&#233;e%20&#224;%20la%20th&#232;se\Cultures.docx" TargetMode="External"/><Relationship Id="rId11978" Type="http://schemas.openxmlformats.org/officeDocument/2006/relationships/hyperlink" Target="file:///C:\Users\Thomas%20Huet\Desktop\Documentation%20arch&#233;ologique%20li&#233;e%20&#224;%20la%20th&#232;se\Cultures.docx" TargetMode="External"/><Relationship Id="rId14451" Type="http://schemas.openxmlformats.org/officeDocument/2006/relationships/hyperlink" Target="file:///C:\Users\Thomas%20Huet\Desktop\Documentation%20arch&#233;ologique%20li&#233;e%20&#224;%20la%20th&#232;se\Sites.docx" TargetMode="External"/><Relationship Id="rId4510" Type="http://schemas.openxmlformats.org/officeDocument/2006/relationships/hyperlink" Target="file:///C:\Users\Thomas%20Huet\Desktop\Documentation%20arch&#233;ologique%20li&#233;e%20&#224;%20la%20th&#232;se\Cultures.docx" TargetMode="External"/><Relationship Id="rId13053" Type="http://schemas.openxmlformats.org/officeDocument/2006/relationships/hyperlink" Target="Sites.docx" TargetMode="External"/><Relationship Id="rId14104" Type="http://schemas.openxmlformats.org/officeDocument/2006/relationships/hyperlink" Target="file:///C:\Users\Thomas%20Huet\Desktop\Documentation%20arch&#233;ologique%20li&#233;e%20&#224;%20la%20th&#232;se\Sites.docx" TargetMode="External"/><Relationship Id="rId380" Type="http://schemas.openxmlformats.org/officeDocument/2006/relationships/hyperlink" Target="file:///C:\Users\Thomas%20Huet\Desktop\Documentation%20arch&#233;ologique%20li&#233;e%20&#224;%20la%20th&#232;se\Cultures.docx" TargetMode="External"/><Relationship Id="rId2061" Type="http://schemas.openxmlformats.org/officeDocument/2006/relationships/hyperlink" Target="file:///C:\Users\Thomas%20Huet\Desktop\Documentation%20arch&#233;ologique%20li&#233;e%20&#224;%20la%20th&#232;se\Cultures.docx" TargetMode="External"/><Relationship Id="rId3112" Type="http://schemas.openxmlformats.org/officeDocument/2006/relationships/hyperlink" Target="file:///C:\Users\Thomas%20Huet\Desktop\Documentation%20arch&#233;ologique%20li&#233;e%20&#224;%20la%20th&#232;se\Cultures.docx" TargetMode="External"/><Relationship Id="rId6682" Type="http://schemas.openxmlformats.org/officeDocument/2006/relationships/hyperlink" Target="file:///C:\Users\Thomas%20Huet\Desktop\Documentation%20arch&#233;ologique%20li&#233;e%20&#224;%20la%20th&#232;se\Analyses%20Statistiques.docx" TargetMode="External"/><Relationship Id="rId5284" Type="http://schemas.openxmlformats.org/officeDocument/2006/relationships/hyperlink" Target="file:///C:\Users\Thomas%20Huet\Desktop\Documentation%20arch&#233;ologique%20li&#233;e%20&#224;%20la%20th&#232;se\Sites.docx" TargetMode="External"/><Relationship Id="rId6335" Type="http://schemas.openxmlformats.org/officeDocument/2006/relationships/hyperlink" Target="file:///C:\Users\Thomas%20Huet\Desktop\Documentation%20arch&#233;ologique%20li&#233;e%20&#224;%20la%20th&#232;se\Sites.docx" TargetMode="External"/><Relationship Id="rId7733" Type="http://schemas.openxmlformats.org/officeDocument/2006/relationships/hyperlink" Target="file:///C:\Users\Thomas%20Huet\Desktop\Documentation%20arch&#233;ologique%20li&#233;e%20&#224;%20la%20th&#232;se\Cultures.docx" TargetMode="External"/><Relationship Id="rId10714" Type="http://schemas.openxmlformats.org/officeDocument/2006/relationships/hyperlink" Target="file:///C:\Users\Thomas%20Huet\Desktop\Documentation%20arch&#233;ologique%20li&#233;e%20&#224;%20la%20th&#232;se\Cultures.docx" TargetMode="External"/><Relationship Id="rId12886" Type="http://schemas.openxmlformats.org/officeDocument/2006/relationships/hyperlink" Target="file:///C:\Users\Thomas%20Huet\Desktop\Documentation%20arch&#233;ologique%20li&#233;e%20&#224;%20la%20th&#232;se\Cultures.docx" TargetMode="External"/><Relationship Id="rId13937" Type="http://schemas.openxmlformats.org/officeDocument/2006/relationships/hyperlink" Target="file:///C:\Users\Thomas%20Huet\Desktop\Documentation%20arch&#233;ologique%20li&#233;e%20&#224;%20la%20th&#232;se\Environnement.docx" TargetMode="External"/><Relationship Id="rId1894" Type="http://schemas.openxmlformats.org/officeDocument/2006/relationships/hyperlink" Target="file:///C:\Users\Thomas%20Huet\Desktop\Documentation%20arch&#233;ologique%20li&#233;e%20&#224;%20la%20th&#232;se\Cultures.docx" TargetMode="External"/><Relationship Id="rId2945" Type="http://schemas.openxmlformats.org/officeDocument/2006/relationships/hyperlink" Target="file:///C:\Users\Thomas%20Huet\Desktop\Documentation%20arch&#233;ologique%20li&#233;e%20&#224;%20la%20th&#232;se\Cultures.docx" TargetMode="External"/><Relationship Id="rId9558" Type="http://schemas.openxmlformats.org/officeDocument/2006/relationships/hyperlink" Target="file:///C:\Users\Thomas%20Huet\Desktop\Documentation%20arch&#233;ologique%20li&#233;e%20&#224;%20la%20th&#232;se\Sites.docx" TargetMode="External"/><Relationship Id="rId11488" Type="http://schemas.openxmlformats.org/officeDocument/2006/relationships/hyperlink" Target="file:///C:\Users\Thomas%20Huet\Desktop\Documentation%20arch&#233;ologique%20li&#233;e%20&#224;%20la%20th&#232;se\Sites.docx" TargetMode="External"/><Relationship Id="rId12539" Type="http://schemas.openxmlformats.org/officeDocument/2006/relationships/hyperlink" Target="file:///C:\Users\Thomas%20Huet\Desktop\Documentation%20arch&#233;ologique%20li&#233;e%20&#224;%20la%20th&#232;se\Cultures.docx" TargetMode="External"/><Relationship Id="rId917" Type="http://schemas.openxmlformats.org/officeDocument/2006/relationships/hyperlink" Target="file:///C:\Users\Thomas%20Huet\Desktop\Documentation%20arch&#233;ologique%20li&#233;e%20&#224;%20la%20th&#232;se\Cultures.docx" TargetMode="External"/><Relationship Id="rId1547" Type="http://schemas.openxmlformats.org/officeDocument/2006/relationships/hyperlink" Target="file:///C:\Users\Thomas%20Huet\Desktop\Documentation%20arch&#233;ologique%20li&#233;e%20&#224;%20la%20th&#232;se\Sites.docx" TargetMode="External"/><Relationship Id="rId4020" Type="http://schemas.openxmlformats.org/officeDocument/2006/relationships/hyperlink" Target="file:///C:\Users\Thomas%20Huet\Desktop\Documentation%20arch&#233;ologique%20li&#233;e%20&#224;%20la%20th&#232;se\Cultures.docx" TargetMode="External"/><Relationship Id="rId7590" Type="http://schemas.openxmlformats.org/officeDocument/2006/relationships/hyperlink" Target="file:///C:\Users\Thomas%20Huet\Desktop\Documentation%20arch&#233;ologique%20li&#233;e%20&#224;%20la%20th&#232;se\Cultures.docx" TargetMode="External"/><Relationship Id="rId8641" Type="http://schemas.openxmlformats.org/officeDocument/2006/relationships/hyperlink" Target="file:///C:\Users\Thomas%20Huet\Desktop\Documentation%20arch&#233;ologique%20li&#233;e%20&#224;%20la%20th&#232;se\Sites.docx" TargetMode="External"/><Relationship Id="rId6192" Type="http://schemas.openxmlformats.org/officeDocument/2006/relationships/hyperlink" Target="file:///C:\Users\Thomas%20Huet\Desktop\Documentation%20arch&#233;ologique%20li&#233;e%20&#224;%20la%20th&#232;se\Sites.docx" TargetMode="External"/><Relationship Id="rId7243" Type="http://schemas.openxmlformats.org/officeDocument/2006/relationships/hyperlink" Target="file:///C:\Users\Thomas%20Huet\Desktop\Documentation%20arch&#233;ologique%20li&#233;e%20&#224;%20la%20th&#232;se\Cultures.docx" TargetMode="External"/><Relationship Id="rId10571" Type="http://schemas.openxmlformats.org/officeDocument/2006/relationships/hyperlink" Target="file:///C:\Users\Thomas%20Huet\Desktop\Documentation%20arch&#233;ologique%20li&#233;e%20&#224;%20la%20th&#232;se\Cultures.docx" TargetMode="External"/><Relationship Id="rId11622" Type="http://schemas.openxmlformats.org/officeDocument/2006/relationships/hyperlink" Target="file:///C:\Users\Thomas%20Huet\Desktop\Documentation%20arch&#233;ologique%20li&#233;e%20&#224;%20la%20th&#232;se\Cultures.docx" TargetMode="External"/><Relationship Id="rId10224" Type="http://schemas.openxmlformats.org/officeDocument/2006/relationships/hyperlink" Target="file:///C:\Users\Thomas%20Huet\Desktop\Documentation%20arch&#233;ologique%20li&#233;e%20&#224;%20la%20th&#232;se\Cultures.docx" TargetMode="External"/><Relationship Id="rId13794" Type="http://schemas.openxmlformats.org/officeDocument/2006/relationships/hyperlink" Target="file:///C:\Users\Thomas%20Huet\Desktop\Documentation%20arch&#233;ologique%20li&#233;e%20&#224;%20la%20th&#232;se\Sites.docx" TargetMode="External"/><Relationship Id="rId3853" Type="http://schemas.openxmlformats.org/officeDocument/2006/relationships/hyperlink" Target="file:///C:\Users\Thomas%20Huet\Desktop\Documentation%20arch&#233;ologique%20li&#233;e%20&#224;%20la%20th&#232;se\Cultures.docx" TargetMode="External"/><Relationship Id="rId4904" Type="http://schemas.openxmlformats.org/officeDocument/2006/relationships/hyperlink" Target="file:///C:\Users\Thomas%20Huet\Desktop\Documentation%20arch&#233;ologique%20li&#233;e%20&#224;%20la%20th&#232;se\Sites.docx" TargetMode="External"/><Relationship Id="rId9068" Type="http://schemas.openxmlformats.org/officeDocument/2006/relationships/hyperlink" Target="file:///C:\Users\Thomas%20Huet\Desktop\Documentation%20arch&#233;ologique%20li&#233;e%20&#224;%20la%20th&#232;se\Cultures.docx" TargetMode="External"/><Relationship Id="rId12396" Type="http://schemas.openxmlformats.org/officeDocument/2006/relationships/hyperlink" Target="file:///C:\Users\Thomas%20Huet\Desktop\Documentation%20arch&#233;ologique%20li&#233;e%20&#224;%20la%20th&#232;se\Cultures.docx" TargetMode="External"/><Relationship Id="rId13447" Type="http://schemas.openxmlformats.org/officeDocument/2006/relationships/hyperlink" Target="file:///C:\Users\Thomas%20Huet\Desktop\Documentation%20arch&#233;ologique%20li&#233;e%20&#224;%20la%20th&#232;se\Sites.docx" TargetMode="External"/><Relationship Id="rId774" Type="http://schemas.openxmlformats.org/officeDocument/2006/relationships/hyperlink" Target="file:///C:\Users\Thomas%20Huet\Desktop\Documentation%20arch&#233;ologique%20li&#233;e%20&#224;%20la%20th&#232;se\Cultures.docx" TargetMode="External"/><Relationship Id="rId1057" Type="http://schemas.openxmlformats.org/officeDocument/2006/relationships/hyperlink" Target="file:///C:\Users\Thomas%20Huet\Desktop\Documentation%20arch&#233;ologique%20li&#233;e%20&#224;%20la%20th&#232;se\Environnement.docx" TargetMode="External"/><Relationship Id="rId2455" Type="http://schemas.openxmlformats.org/officeDocument/2006/relationships/hyperlink" Target="file:///C:\Users\Thomas%20Huet\Desktop\Documentation%20arch&#233;ologique%20li&#233;e%20&#224;%20la%20th&#232;se\Sites.docx" TargetMode="External"/><Relationship Id="rId3506" Type="http://schemas.openxmlformats.org/officeDocument/2006/relationships/hyperlink" Target="file:///C:\Users\Thomas%20Huet\Desktop\Documentation%20arch&#233;ologique%20li&#233;e%20&#224;%20la%20th&#232;se\Cultures.docx" TargetMode="External"/><Relationship Id="rId12049" Type="http://schemas.openxmlformats.org/officeDocument/2006/relationships/hyperlink" Target="file:///C:\Users\Thomas%20Huet\Desktop\Documentation%20arch&#233;ologique%20li&#233;e%20&#224;%20la%20th&#232;se\Sites.docx" TargetMode="External"/><Relationship Id="rId427" Type="http://schemas.openxmlformats.org/officeDocument/2006/relationships/hyperlink" Target="file:///C:\Users\Thomas%20Huet\Desktop\Documentation%20arch&#233;ologique%20li&#233;e%20&#224;%20la%20th&#232;se\Sites.docx" TargetMode="External"/><Relationship Id="rId2108" Type="http://schemas.openxmlformats.org/officeDocument/2006/relationships/hyperlink" Target="file:///C:\Users\Thomas%20Huet\Desktop\Documentation%20arch&#233;ologique%20li&#233;e%20&#224;%20la%20th&#232;se\Cultures.docx" TargetMode="External"/><Relationship Id="rId5678" Type="http://schemas.openxmlformats.org/officeDocument/2006/relationships/hyperlink" Target="file:///C:\Users\Thomas%20Huet\Desktop\Documentation%20arch&#233;ologique%20li&#233;e%20&#224;%20la%20th&#232;se\Cultures.docx" TargetMode="External"/><Relationship Id="rId6729" Type="http://schemas.openxmlformats.org/officeDocument/2006/relationships/hyperlink" Target="file:///C:\Users\Thomas%20Huet\Desktop\Documentation%20arch&#233;ologique%20li&#233;e%20&#224;%20la%20th&#232;se\Cultures.docx" TargetMode="External"/><Relationship Id="rId12530" Type="http://schemas.openxmlformats.org/officeDocument/2006/relationships/hyperlink" Target="file:///C:\Users\Thomas%20Huet\Desktop\Documentation%20arch&#233;ologique%20li&#233;e%20&#224;%20la%20th&#232;se\Sites.docx" TargetMode="External"/><Relationship Id="rId8151" Type="http://schemas.openxmlformats.org/officeDocument/2006/relationships/hyperlink" Target="file:///C:\Users\Thomas%20Huet\Desktop\Documentation%20arch&#233;ologique%20li&#233;e%20&#224;%20la%20th&#232;se\Cultures.docx" TargetMode="External"/><Relationship Id="rId9202" Type="http://schemas.openxmlformats.org/officeDocument/2006/relationships/hyperlink" Target="file:///C:\Users\Thomas%20Huet\Desktop\Documentation%20arch&#233;ologique%20li&#233;e%20&#224;%20la%20th&#232;se\Sites.docx" TargetMode="External"/><Relationship Id="rId10081" Type="http://schemas.openxmlformats.org/officeDocument/2006/relationships/hyperlink" Target="file:///C:\Users\Thomas%20Huet\Desktop\Documentation%20arch&#233;ologique%20li&#233;e%20&#224;%20la%20th&#232;se\Cultures.docx" TargetMode="External"/><Relationship Id="rId11132" Type="http://schemas.openxmlformats.org/officeDocument/2006/relationships/hyperlink" Target="Cultures.docx" TargetMode="External"/><Relationship Id="rId4761" Type="http://schemas.openxmlformats.org/officeDocument/2006/relationships/hyperlink" Target="file:///C:\Users\Thomas%20Huet\Desktop\Documentation%20arch&#233;ologique%20li&#233;e%20&#224;%20la%20th&#232;se\Sites.docx" TargetMode="External"/><Relationship Id="rId3363" Type="http://schemas.openxmlformats.org/officeDocument/2006/relationships/hyperlink" Target="file:///C:\Users\Thomas%20Huet\Desktop\Documentation%20arch&#233;ologique%20li&#233;e%20&#224;%20la%20th&#232;se\Sites.docx" TargetMode="External"/><Relationship Id="rId4414" Type="http://schemas.openxmlformats.org/officeDocument/2006/relationships/hyperlink" Target="file:///C:\Users\Thomas%20Huet\Desktop\Documentation%20arch&#233;ologique%20li&#233;e%20&#224;%20la%20th&#232;se\Cultures.docx" TargetMode="External"/><Relationship Id="rId5812" Type="http://schemas.openxmlformats.org/officeDocument/2006/relationships/hyperlink" Target="file:///C:\Users\Thomas%20Huet\Desktop\Documentation%20arch&#233;ologique%20li&#233;e%20&#224;%20la%20th&#232;se\Cultures.docx" TargetMode="External"/><Relationship Id="rId14008" Type="http://schemas.openxmlformats.org/officeDocument/2006/relationships/hyperlink" Target="file:///C:\Users\Thomas%20Huet\Desktop\Documentation%20arch&#233;ologique%20li&#233;e%20&#224;%20la%20th&#232;se\Sites.docx" TargetMode="External"/><Relationship Id="rId14355" Type="http://schemas.openxmlformats.org/officeDocument/2006/relationships/hyperlink" Target="file:///C:\Users\Thomas%20Huet\Desktop\Documentation%20arch&#233;ologique%20li&#233;e%20&#224;%20la%20th&#232;se\Sites.docx" TargetMode="External"/><Relationship Id="rId284" Type="http://schemas.openxmlformats.org/officeDocument/2006/relationships/hyperlink" Target="file:///C:\Users\Thomas%20Huet\Desktop\Documentation%20arch&#233;ologique%20li&#233;e%20&#224;%20la%20th&#232;se\Sites.docx" TargetMode="External"/><Relationship Id="rId3016" Type="http://schemas.openxmlformats.org/officeDocument/2006/relationships/hyperlink" Target="file:///C:\Users\Thomas%20Huet\Desktop\Documentation%20arch&#233;ologique%20li&#233;e%20&#224;%20la%20th&#232;se\Cultures.docx" TargetMode="External"/><Relationship Id="rId7984" Type="http://schemas.openxmlformats.org/officeDocument/2006/relationships/hyperlink" Target="file:///C:\Users\Thomas%20Huet\Desktop\Documentation%20arch&#233;ologique%20li&#233;e%20&#224;%20la%20th&#232;se\Cultures.docx" TargetMode="External"/><Relationship Id="rId10965" Type="http://schemas.openxmlformats.org/officeDocument/2006/relationships/hyperlink" Target="file:///C:\Users\Thomas%20Huet\Desktop\Documentation%20arch&#233;ologique%20li&#233;e%20&#224;%20la%20th&#232;se\Cultures.docx" TargetMode="External"/><Relationship Id="rId5188" Type="http://schemas.openxmlformats.org/officeDocument/2006/relationships/hyperlink" Target="file:///C:\Users\Thomas%20Huet\Desktop\Documentation%20arch&#233;ologique%20li&#233;e%20&#224;%20la%20th&#232;se\Sites.docx" TargetMode="External"/><Relationship Id="rId6586" Type="http://schemas.openxmlformats.org/officeDocument/2006/relationships/hyperlink" Target="file:///C:\Users\Thomas%20Huet\Desktop\Documentation%20arch&#233;ologique%20li&#233;e%20&#224;%20la%20th&#232;se\Cultures.docx" TargetMode="External"/><Relationship Id="rId7637" Type="http://schemas.openxmlformats.org/officeDocument/2006/relationships/hyperlink" Target="file:///C:\Users\Thomas%20Huet\Desktop\Documentation%20arch&#233;ologique%20li&#233;e%20&#224;%20la%20th&#232;se\Cultures.docx" TargetMode="External"/><Relationship Id="rId10618" Type="http://schemas.openxmlformats.org/officeDocument/2006/relationships/hyperlink" Target="file:///C:\Users\Thomas%20Huet\Desktop\Documentation%20arch&#233;ologique%20li&#233;e%20&#224;%20la%20th&#232;se\Cultures.docx" TargetMode="External"/><Relationship Id="rId6239" Type="http://schemas.openxmlformats.org/officeDocument/2006/relationships/hyperlink" Target="file:///C:\Users\Thomas%20Huet\Desktop\Documentation%20arch&#233;ologique%20li&#233;e%20&#224;%20la%20th&#232;se\Cultures.docx" TargetMode="External"/><Relationship Id="rId12040" Type="http://schemas.openxmlformats.org/officeDocument/2006/relationships/hyperlink" Target="file:///C:\Users\Thomas%20Huet\Desktop\Documentation%20arch&#233;ologique%20li&#233;e%20&#224;%20la%20th&#232;se\Sites.docx" TargetMode="External"/><Relationship Id="rId1798" Type="http://schemas.openxmlformats.org/officeDocument/2006/relationships/hyperlink" Target="file:///C:\Users\Thomas%20Huet\Desktop\Documentation%20arch&#233;ologique%20li&#233;e%20&#224;%20la%20th&#232;se\Cultures.docx" TargetMode="External"/><Relationship Id="rId2849" Type="http://schemas.openxmlformats.org/officeDocument/2006/relationships/hyperlink" Target="file:///C:\Users\Thomas%20Huet\Desktop\Documentation%20arch&#233;ologique%20li&#233;e%20&#224;%20la%20th&#232;se\Environnement.docx" TargetMode="External"/><Relationship Id="rId6720" Type="http://schemas.openxmlformats.org/officeDocument/2006/relationships/hyperlink" Target="file:///C:\Users\Thomas%20Huet\Desktop\Documentation%20arch&#233;ologique%20li&#233;e%20&#224;%20la%20th&#232;se\Cultures.docx" TargetMode="External"/><Relationship Id="rId4271" Type="http://schemas.openxmlformats.org/officeDocument/2006/relationships/hyperlink" Target="file:///C:\Users\Thomas%20Huet\Desktop\Documentation%20arch&#233;ologique%20li&#233;e%20&#224;%20la%20th&#232;se\Sites.docx" TargetMode="External"/><Relationship Id="rId5322" Type="http://schemas.openxmlformats.org/officeDocument/2006/relationships/hyperlink" Target="file:///C:\Users\Thomas%20Huet\Desktop\Documentation%20arch&#233;ologique%20li&#233;e%20&#224;%20la%20th&#232;se\Sites.docx" TargetMode="External"/><Relationship Id="rId8892" Type="http://schemas.openxmlformats.org/officeDocument/2006/relationships/hyperlink" Target="file:///C:\Users\Thomas%20Huet\Desktop\Documentation%20arch&#233;ologique%20li&#233;e%20&#224;%20la%20th&#232;se\Cultures.docx" TargetMode="External"/><Relationship Id="rId7494" Type="http://schemas.openxmlformats.org/officeDocument/2006/relationships/hyperlink" Target="file:///C:\Users\Thomas%20Huet\Desktop\Documentation%20arch&#233;ologique%20li&#233;e%20&#224;%20la%20th&#232;se\Sites.docx" TargetMode="External"/><Relationship Id="rId8545" Type="http://schemas.openxmlformats.org/officeDocument/2006/relationships/hyperlink" Target="file:///C:\Users\Thomas%20Huet\Desktop\Documentation%20arch&#233;ologique%20li&#233;e%20&#224;%20la%20th&#232;se\Sites.docx" TargetMode="External"/><Relationship Id="rId9943" Type="http://schemas.openxmlformats.org/officeDocument/2006/relationships/hyperlink" Target="file:///C:\Users\Thomas%20Huet\Desktop\Documentation%20arch&#233;ologique%20li&#233;e%20&#224;%20la%20th&#232;se\Cultures.docx" TargetMode="External"/><Relationship Id="rId11873" Type="http://schemas.openxmlformats.org/officeDocument/2006/relationships/hyperlink" Target="file:///C:\Users\Thomas%20Huet\Desktop\Documentation%20arch&#233;ologique%20li&#233;e%20&#224;%20la%20th&#232;se\Cultures.docx" TargetMode="External"/><Relationship Id="rId12924" Type="http://schemas.openxmlformats.org/officeDocument/2006/relationships/hyperlink" Target="file:///C:\Users\Thomas%20Huet\Desktop\Documentation%20arch&#233;ologique%20li&#233;e%20&#224;%20la%20th&#232;se\Sites.docx" TargetMode="External"/><Relationship Id="rId1932" Type="http://schemas.openxmlformats.org/officeDocument/2006/relationships/hyperlink" Target="file:///C:\Users\Thomas%20Huet\Desktop\Documentation%20arch&#233;ologique%20li&#233;e%20&#224;%20la%20th&#232;se\Sites.docx" TargetMode="External"/><Relationship Id="rId6096" Type="http://schemas.openxmlformats.org/officeDocument/2006/relationships/hyperlink" Target="file:///C:\Users\Thomas%20Huet\Desktop\Documentation%20arch&#233;ologique%20li&#233;e%20&#224;%20la%20th&#232;se\Cultures.docx" TargetMode="External"/><Relationship Id="rId7147" Type="http://schemas.openxmlformats.org/officeDocument/2006/relationships/hyperlink" Target="file:///C:\Users\Thomas%20Huet\Desktop\Documentation%20arch&#233;ologique%20li&#233;e%20&#224;%20la%20th&#232;se\Sites.docx" TargetMode="External"/><Relationship Id="rId10475" Type="http://schemas.openxmlformats.org/officeDocument/2006/relationships/hyperlink" Target="file:///C:\Users\Thomas%20Huet\Desktop\Documentation%20arch&#233;ologique%20li&#233;e%20&#224;%20la%20th&#232;se\Sites.docx" TargetMode="External"/><Relationship Id="rId11526" Type="http://schemas.openxmlformats.org/officeDocument/2006/relationships/hyperlink" Target="file:///C:\Users\Thomas%20Huet\Desktop\Documentation%20arch&#233;ologique%20li&#233;e%20&#224;%20la%20th&#232;se\Sites.docx" TargetMode="External"/><Relationship Id="rId10128" Type="http://schemas.openxmlformats.org/officeDocument/2006/relationships/hyperlink" Target="Sites.docx" TargetMode="External"/><Relationship Id="rId13698" Type="http://schemas.openxmlformats.org/officeDocument/2006/relationships/hyperlink" Target="file:///C:\Users\Thomas%20Huet\Desktop\Documentation%20arch&#233;ologique%20li&#233;e%20&#224;%20la%20th&#232;se\Sites.docx" TargetMode="External"/><Relationship Id="rId3757" Type="http://schemas.openxmlformats.org/officeDocument/2006/relationships/hyperlink" Target="file:///C:\Users\Thomas%20Huet\Desktop\Documentation%20arch&#233;ologique%20li&#233;e%20&#224;%20la%20th&#232;se\Cultures.docx" TargetMode="External"/><Relationship Id="rId4808" Type="http://schemas.openxmlformats.org/officeDocument/2006/relationships/hyperlink" Target="file:///C:\Users\Thomas%20Huet\Desktop\Documentation%20arch&#233;ologique%20li&#233;e%20&#224;%20la%20th&#232;se\Cultures.docx" TargetMode="External"/><Relationship Id="rId678" Type="http://schemas.openxmlformats.org/officeDocument/2006/relationships/hyperlink" Target="file:///C:\Users\Thomas%20Huet\Desktop\Documentation%20arch&#233;ologique%20li&#233;e%20&#224;%20la%20th&#232;se\Cultures.docx" TargetMode="External"/><Relationship Id="rId2359" Type="http://schemas.openxmlformats.org/officeDocument/2006/relationships/hyperlink" Target="file:///C:\Users\Thomas%20Huet\Desktop\Documentation%20arch&#233;ologique%20li&#233;e%20&#224;%20la%20th&#232;se\Cultures.docx" TargetMode="External"/><Relationship Id="rId6230" Type="http://schemas.openxmlformats.org/officeDocument/2006/relationships/hyperlink" Target="file:///C:\Users\Thomas%20Huet\Desktop\Documentation%20arch&#233;ologique%20li&#233;e%20&#224;%20la%20th&#232;se\Sites.docx" TargetMode="External"/><Relationship Id="rId9453" Type="http://schemas.openxmlformats.org/officeDocument/2006/relationships/hyperlink" Target="file:///C:\Users\Thomas%20Huet\Desktop\Documentation%20arch&#233;ologique%20li&#233;e%20&#224;%20la%20th&#232;se\Sites.docx" TargetMode="External"/><Relationship Id="rId11383" Type="http://schemas.openxmlformats.org/officeDocument/2006/relationships/hyperlink" Target="file:///C:\Users\Thomas%20Huet\Desktop\Documentation%20arch&#233;ologique%20li&#233;e%20&#224;%20la%20th&#232;se\Sites.docx" TargetMode="External"/><Relationship Id="rId12781" Type="http://schemas.openxmlformats.org/officeDocument/2006/relationships/hyperlink" Target="file:///C:\Users\Thomas%20Huet\Desktop\Documentation%20arch&#233;ologique%20li&#233;e%20&#224;%20la%20th&#232;se\Cultures.docx" TargetMode="External"/><Relationship Id="rId13832" Type="http://schemas.openxmlformats.org/officeDocument/2006/relationships/hyperlink" Target="file:///C:\Users\Thomas%20Huet\Desktop\Documentation%20arch&#233;ologique%20li&#233;e%20&#224;%20la%20th&#232;se\Cultures.docx" TargetMode="External"/><Relationship Id="rId812" Type="http://schemas.openxmlformats.org/officeDocument/2006/relationships/hyperlink" Target="file:///C:\Users\Thomas%20Huet\Desktop\Documentation%20arch&#233;ologique%20li&#233;e%20&#224;%20la%20th&#232;se\Analyses%20Statistiques.docx" TargetMode="External"/><Relationship Id="rId1442" Type="http://schemas.openxmlformats.org/officeDocument/2006/relationships/hyperlink" Target="file:///C:\Users\Thomas%20Huet\Desktop\Documentation%20arch&#233;ologique%20li&#233;e%20&#224;%20la%20th&#232;se\Cultures.docx" TargetMode="External"/><Relationship Id="rId2840" Type="http://schemas.openxmlformats.org/officeDocument/2006/relationships/hyperlink" Target="file:///C:\Users\Thomas%20Huet\Desktop\Documentation%20arch&#233;ologique%20li&#233;e%20&#224;%20la%20th&#232;se\Cultures.docx" TargetMode="External"/><Relationship Id="rId8055" Type="http://schemas.openxmlformats.org/officeDocument/2006/relationships/hyperlink" Target="file:///C:\Users\Thomas%20Huet\Desktop\Documentation%20arch&#233;ologique%20li&#233;e%20&#224;%20la%20th&#232;se\Sites.docx" TargetMode="External"/><Relationship Id="rId9106" Type="http://schemas.openxmlformats.org/officeDocument/2006/relationships/hyperlink" Target="file:///C:\Users\Thomas%20Huet\Desktop\Documentation%20arch&#233;ologique%20li&#233;e%20&#224;%20la%20th&#232;se\Cultures.docx" TargetMode="External"/><Relationship Id="rId11036" Type="http://schemas.openxmlformats.org/officeDocument/2006/relationships/hyperlink" Target="file:///C:\Users\Thomas%20Huet\Desktop\Documentation%20arch&#233;ologique%20li&#233;e%20&#224;%20la%20th&#232;se\Cultures.docx" TargetMode="External"/><Relationship Id="rId12434" Type="http://schemas.openxmlformats.org/officeDocument/2006/relationships/hyperlink" Target="file:///C:\Users\Thomas%20Huet\Desktop\Documentation%20arch&#233;ologique%20li&#233;e%20&#224;%20la%20th&#232;se\Cultures.docx" TargetMode="External"/><Relationship Id="rId3267" Type="http://schemas.openxmlformats.org/officeDocument/2006/relationships/hyperlink" Target="file:///C:\Users\Thomas%20Huet\Desktop\Documentation%20arch&#233;ologique%20li&#233;e%20&#224;%20la%20th&#232;se\Sites.docx" TargetMode="External"/><Relationship Id="rId4665" Type="http://schemas.openxmlformats.org/officeDocument/2006/relationships/hyperlink" Target="file:///C:\Users\Thomas%20Huet\Desktop\Documentation%20arch&#233;ologique%20li&#233;e%20&#224;%20la%20th&#232;se\Environnement.docx" TargetMode="External"/><Relationship Id="rId5716" Type="http://schemas.openxmlformats.org/officeDocument/2006/relationships/hyperlink" Target="file:///C:\Users\Thomas%20Huet\Desktop\Documentation%20arch&#233;ologique%20li&#233;e%20&#224;%20la%20th&#232;se\Analyses%20Statistiques.docx" TargetMode="External"/><Relationship Id="rId14259" Type="http://schemas.openxmlformats.org/officeDocument/2006/relationships/hyperlink" Target="file:///C:\Users\Thomas%20Huet\Desktop\Documentation%20arch&#233;ologique%20li&#233;e%20&#224;%20la%20th&#232;se\Cultures.docx" TargetMode="External"/><Relationship Id="rId188" Type="http://schemas.openxmlformats.org/officeDocument/2006/relationships/hyperlink" Target="file:///C:\Users\Thomas%20Huet\Desktop\Documentation%20arch&#233;ologique%20li&#233;e%20&#224;%20la%20th&#232;se\Sites.docx" TargetMode="External"/><Relationship Id="rId4318" Type="http://schemas.openxmlformats.org/officeDocument/2006/relationships/hyperlink" Target="file:///C:\Users\Thomas%20Huet\Desktop\Documentation%20arch&#233;ologique%20li&#233;e%20&#224;%20la%20th&#232;se\Sites.docx" TargetMode="External"/><Relationship Id="rId7888" Type="http://schemas.openxmlformats.org/officeDocument/2006/relationships/hyperlink" Target="file:///C:\Users\Thomas%20Huet\Desktop\Documentation%20arch&#233;ologique%20li&#233;e%20&#224;%20la%20th&#232;se\Cultures.docx" TargetMode="External"/><Relationship Id="rId8939" Type="http://schemas.openxmlformats.org/officeDocument/2006/relationships/hyperlink" Target="file:///C:\Users\Thomas%20Huet\Desktop\Documentation%20arch&#233;ologique%20li&#233;e%20&#224;%20la%20th&#232;se\Sites.docx" TargetMode="External"/><Relationship Id="rId10869" Type="http://schemas.openxmlformats.org/officeDocument/2006/relationships/hyperlink" Target="file:///C:\Users\Thomas%20Huet\Desktop\Documentation%20arch&#233;ologique%20li&#233;e%20&#224;%20la%20th&#232;se\Cultures.docx" TargetMode="External"/><Relationship Id="rId12291" Type="http://schemas.openxmlformats.org/officeDocument/2006/relationships/hyperlink" Target="file:///C:\Users\Thomas%20Huet\Desktop\Documentation%20arch&#233;ologique%20li&#233;e%20&#224;%20la%20th&#232;se\Cultures.docx" TargetMode="External"/><Relationship Id="rId13342" Type="http://schemas.openxmlformats.org/officeDocument/2006/relationships/hyperlink" Target="file:///C:\Users\Thomas%20Huet\Desktop\Documentation%20arch&#233;ologique%20li&#233;e%20&#224;%20la%20th&#232;se\Sites.docx" TargetMode="External"/><Relationship Id="rId2350" Type="http://schemas.openxmlformats.org/officeDocument/2006/relationships/hyperlink" Target="file:///C:\Users\Thomas%20Huet\Desktop\Documentation%20arch&#233;ologique%20li&#233;e%20&#224;%20la%20th&#232;se\Cultures.docx" TargetMode="External"/><Relationship Id="rId3401" Type="http://schemas.openxmlformats.org/officeDocument/2006/relationships/hyperlink" Target="file:///C:\Users\Thomas%20Huet\Desktop\Documentation%20arch&#233;ologique%20li&#233;e%20&#224;%20la%20th&#232;se\Sites.docx" TargetMode="External"/><Relationship Id="rId6971" Type="http://schemas.openxmlformats.org/officeDocument/2006/relationships/hyperlink" Target="file:///C:\Users\Thomas%20Huet\Desktop\Documentation%20arch&#233;ologique%20li&#233;e%20&#224;%20la%20th&#232;se\Cultures.docx" TargetMode="External"/><Relationship Id="rId322" Type="http://schemas.openxmlformats.org/officeDocument/2006/relationships/hyperlink" Target="file:///C:\Users\Thomas%20Huet\Desktop\Documentation%20arch&#233;ologique%20li&#233;e%20&#224;%20la%20th&#232;se\Cultures.docx" TargetMode="External"/><Relationship Id="rId2003" Type="http://schemas.openxmlformats.org/officeDocument/2006/relationships/hyperlink" Target="file:///C:\Users\Thomas%20Huet\Desktop\Documentation%20arch&#233;ologique%20li&#233;e%20&#224;%20la%20th&#232;se\Cultures.docx" TargetMode="External"/><Relationship Id="rId5573" Type="http://schemas.openxmlformats.org/officeDocument/2006/relationships/hyperlink" Target="file:///C:\Users\Thomas%20Huet\Desktop\Documentation%20arch&#233;ologique%20li&#233;e%20&#224;%20la%20th&#232;se\Sites.docx" TargetMode="External"/><Relationship Id="rId6624" Type="http://schemas.openxmlformats.org/officeDocument/2006/relationships/hyperlink" Target="file:///C:\Users\Thomas%20Huet\Desktop\Documentation%20arch&#233;ologique%20li&#233;e%20&#224;%20la%20th&#232;se\Sites.docx" TargetMode="External"/><Relationship Id="rId4175" Type="http://schemas.openxmlformats.org/officeDocument/2006/relationships/hyperlink" Target="file:///C:\Users\Thomas%20Huet\Desktop\Documentation%20arch&#233;ologique%20li&#233;e%20&#224;%20la%20th&#232;se\Cultures.docx" TargetMode="External"/><Relationship Id="rId5226" Type="http://schemas.openxmlformats.org/officeDocument/2006/relationships/hyperlink" Target="file:///C:\Users\Thomas%20Huet\Desktop\Documentation%20arch&#233;ologique%20li&#233;e%20&#224;%20la%20th&#232;se\Cultures.docx" TargetMode="External"/><Relationship Id="rId7398" Type="http://schemas.openxmlformats.org/officeDocument/2006/relationships/hyperlink" Target="file:///C:\Users\Thomas%20Huet\Desktop\Documentation%20arch&#233;ologique%20li&#233;e%20&#224;%20la%20th&#232;se\Sites.docx" TargetMode="External"/><Relationship Id="rId8796" Type="http://schemas.openxmlformats.org/officeDocument/2006/relationships/hyperlink" Target="file:///C:\Users\Thomas%20Huet\Desktop\Documentation%20arch&#233;ologique%20li&#233;e%20&#224;%20la%20th&#232;se\Cultures.docx" TargetMode="External"/><Relationship Id="rId9847" Type="http://schemas.openxmlformats.org/officeDocument/2006/relationships/hyperlink" Target="file:///C:\Users\Thomas%20Huet\Desktop\Documentation%20arch&#233;ologique%20li&#233;e%20&#224;%20la%20th&#232;se\Sites.docx" TargetMode="External"/><Relationship Id="rId11777" Type="http://schemas.openxmlformats.org/officeDocument/2006/relationships/hyperlink" Target="file:///C:\Users\Thomas%20Huet\Desktop\Documentation%20arch&#233;ologique%20li&#233;e%20&#224;%20la%20th&#232;se\Sites.docx" TargetMode="External"/><Relationship Id="rId12828" Type="http://schemas.openxmlformats.org/officeDocument/2006/relationships/hyperlink" Target="file:///C:\Users\Thomas%20Huet\Desktop\Documentation%20arch&#233;ologique%20li&#233;e%20&#224;%20la%20th&#232;se\Cultures.docx" TargetMode="External"/><Relationship Id="rId1836" Type="http://schemas.openxmlformats.org/officeDocument/2006/relationships/hyperlink" Target="file:///C:\Users\Thomas%20Huet\Desktop\Documentation%20arch&#233;ologique%20li&#233;e%20&#224;%20la%20th&#232;se\Cultures.docx" TargetMode="External"/><Relationship Id="rId8449" Type="http://schemas.openxmlformats.org/officeDocument/2006/relationships/hyperlink" Target="file:///C:\Users\Thomas%20Huet\Desktop\Documentation%20arch&#233;ologique%20li&#233;e%20&#224;%20la%20th&#232;se\Cultures.docx" TargetMode="External"/><Relationship Id="rId10379" Type="http://schemas.openxmlformats.org/officeDocument/2006/relationships/hyperlink" Target="file:///C:\Users\Thomas%20Huet\Desktop\Documentation%20arch&#233;ologique%20li&#233;e%20&#224;%20la%20th&#232;se\Sites.docx" TargetMode="External"/><Relationship Id="rId14250" Type="http://schemas.openxmlformats.org/officeDocument/2006/relationships/hyperlink" Target="file:///C:\Users\Thomas%20Huet\Desktop\Documentation%20arch&#233;ologique%20li&#233;e%20&#224;%20la%20th&#232;se\Sites.docx" TargetMode="External"/><Relationship Id="rId8930" Type="http://schemas.openxmlformats.org/officeDocument/2006/relationships/hyperlink" Target="file:///C:\Users\Thomas%20Huet\Desktop\Documentation%20arch&#233;ologique%20li&#233;e%20&#224;%20la%20th&#232;se\Cultures.docx" TargetMode="External"/><Relationship Id="rId6481" Type="http://schemas.openxmlformats.org/officeDocument/2006/relationships/hyperlink" Target="file:///C:\Users\Thomas%20Huet\Desktop\Documentation%20arch&#233;ologique%20li&#233;e%20&#224;%20la%20th&#232;se\Sites.docx" TargetMode="External"/><Relationship Id="rId7532" Type="http://schemas.openxmlformats.org/officeDocument/2006/relationships/hyperlink" Target="file:///C:\Users\Thomas%20Huet\Desktop\Documentation%20arch&#233;ologique%20li&#233;e%20&#224;%20la%20th&#232;se\Cultures.docx" TargetMode="External"/><Relationship Id="rId10860" Type="http://schemas.openxmlformats.org/officeDocument/2006/relationships/hyperlink" Target="file:///C:\Users\Thomas%20Huet\Desktop\Documentation%20arch&#233;ologique%20li&#233;e%20&#224;%20la%20th&#232;se\Cultures.docx" TargetMode="External"/><Relationship Id="rId11911" Type="http://schemas.openxmlformats.org/officeDocument/2006/relationships/hyperlink" Target="file:///C:\Users\Thomas%20Huet\Desktop\Documentation%20arch&#233;ologique%20li&#233;e%20&#224;%20la%20th&#232;se\Cultures.docx" TargetMode="External"/><Relationship Id="rId5083" Type="http://schemas.openxmlformats.org/officeDocument/2006/relationships/hyperlink" Target="file:///C:\Users\Thomas%20Huet\Desktop\Documentation%20arch&#233;ologique%20li&#233;e%20&#224;%20la%20th&#232;se\Cultures.docx" TargetMode="External"/><Relationship Id="rId6134" Type="http://schemas.openxmlformats.org/officeDocument/2006/relationships/hyperlink" Target="file:///C:\Users\Thomas%20Huet\Desktop\Documentation%20arch&#233;ologique%20li&#233;e%20&#224;%20la%20th&#232;se\Cultures.docx" TargetMode="External"/><Relationship Id="rId10513" Type="http://schemas.openxmlformats.org/officeDocument/2006/relationships/hyperlink" Target="file:///C:\Users\Thomas%20Huet\Desktop\Documentation%20arch&#233;ologique%20li&#233;e%20&#224;%20la%20th&#232;se\DescriptionRoches.docx" TargetMode="External"/><Relationship Id="rId9357" Type="http://schemas.openxmlformats.org/officeDocument/2006/relationships/hyperlink" Target="file:///C:\Users\Thomas%20Huet\Desktop\Documentation%20arch&#233;ologique%20li&#233;e%20&#224;%20la%20th&#232;se\Sites.docx" TargetMode="External"/><Relationship Id="rId12685" Type="http://schemas.openxmlformats.org/officeDocument/2006/relationships/hyperlink" Target="file:///C:\Users\Thomas%20Huet\Desktop\Documentation%20arch&#233;ologique%20li&#233;e%20&#224;%20la%20th&#232;se\Sites.docx" TargetMode="External"/><Relationship Id="rId13736" Type="http://schemas.openxmlformats.org/officeDocument/2006/relationships/hyperlink" Target="Sites.docx" TargetMode="External"/><Relationship Id="rId1346" Type="http://schemas.openxmlformats.org/officeDocument/2006/relationships/hyperlink" Target="file:///C:\Users\Thomas%20Huet\Desktop\Documentation%20arch&#233;ologique%20li&#233;e%20&#224;%20la%20th&#232;se\Cultures.docx" TargetMode="External"/><Relationship Id="rId1693" Type="http://schemas.openxmlformats.org/officeDocument/2006/relationships/hyperlink" Target="file:///C:\Users\Thomas%20Huet\Desktop\Documentation%20arch&#233;ologique%20li&#233;e%20&#224;%20la%20th&#232;se\Sites.docx" TargetMode="External"/><Relationship Id="rId2744" Type="http://schemas.openxmlformats.org/officeDocument/2006/relationships/hyperlink" Target="file:///C:\Users\Thomas%20Huet\Desktop\Documentation%20arch&#233;ologique%20li&#233;e%20&#224;%20la%20th&#232;se\Cultures.docx" TargetMode="External"/><Relationship Id="rId11287" Type="http://schemas.openxmlformats.org/officeDocument/2006/relationships/hyperlink" Target="file:///C:\Users\Thomas%20Huet\Desktop\Documentation%20arch&#233;ologique%20li&#233;e%20&#224;%20la%20th&#232;se\Cultures.docx" TargetMode="External"/><Relationship Id="rId12338" Type="http://schemas.openxmlformats.org/officeDocument/2006/relationships/hyperlink" Target="file:///C:\Users\Thomas%20Huet\Desktop\Documentation%20arch&#233;ologique%20li&#233;e%20&#224;%20la%20th&#232;se\Cultures.docx" TargetMode="External"/><Relationship Id="rId716" Type="http://schemas.openxmlformats.org/officeDocument/2006/relationships/hyperlink" Target="file:///C:\Users\Thomas%20Huet\Desktop\Documentation%20arch&#233;ologique%20li&#233;e%20&#224;%20la%20th&#232;se\Sites.docx" TargetMode="External"/><Relationship Id="rId5967" Type="http://schemas.openxmlformats.org/officeDocument/2006/relationships/hyperlink" Target="file:///C:\Users\Thomas%20Huet\Desktop\Documentation%20arch&#233;ologique%20li&#233;e%20&#224;%20la%20th&#232;se\Sites.docx" TargetMode="External"/><Relationship Id="rId52" Type="http://schemas.openxmlformats.org/officeDocument/2006/relationships/hyperlink" Target="Environnement.docx" TargetMode="External"/><Relationship Id="rId4569" Type="http://schemas.openxmlformats.org/officeDocument/2006/relationships/hyperlink" Target="file:///C:\Users\Thomas%20Huet\Desktop\Documentation%20arch&#233;ologique%20li&#233;e%20&#224;%20la%20th&#232;se\Sites.docx" TargetMode="External"/><Relationship Id="rId8440" Type="http://schemas.openxmlformats.org/officeDocument/2006/relationships/hyperlink" Target="file:///C:\Users\Thomas%20Huet\Desktop\Documentation%20arch&#233;ologique%20li&#233;e%20&#224;%20la%20th&#232;se\Sites.docx" TargetMode="External"/><Relationship Id="rId10370" Type="http://schemas.openxmlformats.org/officeDocument/2006/relationships/hyperlink" Target="file:///C:\Users\Thomas%20Huet\Desktop\Documentation%20arch&#233;ologique%20li&#233;e%20&#224;%20la%20th&#232;se\Sites.docx" TargetMode="External"/><Relationship Id="rId11421" Type="http://schemas.openxmlformats.org/officeDocument/2006/relationships/hyperlink" Target="file:///C:\Users\Thomas%20Huet\Desktop\Documentation%20arch&#233;ologique%20li&#233;e%20&#224;%20la%20th&#232;se\Cultures.docx" TargetMode="External"/><Relationship Id="rId7042" Type="http://schemas.openxmlformats.org/officeDocument/2006/relationships/hyperlink" Target="file:///C:\Users\Thomas%20Huet\Desktop\Documentation%20arch&#233;ologique%20li&#233;e%20&#224;%20la%20th&#232;se\Cultures.docx" TargetMode="External"/><Relationship Id="rId10023" Type="http://schemas.openxmlformats.org/officeDocument/2006/relationships/hyperlink" Target="file:///C:\Users\Thomas%20Huet\Desktop\Documentation%20arch&#233;ologique%20li&#233;e%20&#224;%20la%20th&#232;se\Cultures.docx" TargetMode="External"/><Relationship Id="rId13593" Type="http://schemas.openxmlformats.org/officeDocument/2006/relationships/hyperlink" Target="file:///C:\Users\Thomas%20Huet\Desktop\Documentation%20arch&#233;ologique%20li&#233;e%20&#224;%20la%20th&#232;se\Sites.docx" TargetMode="External"/><Relationship Id="rId3652" Type="http://schemas.openxmlformats.org/officeDocument/2006/relationships/hyperlink" Target="file:///C:\Users\Thomas%20Huet\Desktop\Documentation%20arch&#233;ologique%20li&#233;e%20&#224;%20la%20th&#232;se\Cultures.docx" TargetMode="External"/><Relationship Id="rId4703" Type="http://schemas.openxmlformats.org/officeDocument/2006/relationships/hyperlink" Target="file:///C:\Users\Thomas%20Huet\Desktop\Documentation%20arch&#233;ologique%20li&#233;e%20&#224;%20la%20th&#232;se\Sites.docx" TargetMode="External"/><Relationship Id="rId12195" Type="http://schemas.openxmlformats.org/officeDocument/2006/relationships/hyperlink" Target="file:///C:\Users\Thomas%20Huet\Desktop\Documentation%20arch&#233;ologique%20li&#233;e%20&#224;%20la%20th&#232;se\Sites.docx" TargetMode="External"/><Relationship Id="rId13246" Type="http://schemas.openxmlformats.org/officeDocument/2006/relationships/hyperlink" Target="file:///C:\Users\Thomas%20Huet\Desktop\Documentation%20arch&#233;ologique%20li&#233;e%20&#224;%20la%20th&#232;se\Sites.docx" TargetMode="External"/><Relationship Id="rId573" Type="http://schemas.openxmlformats.org/officeDocument/2006/relationships/hyperlink" Target="file:///C:\Users\Thomas%20Huet\Desktop\Documentation%20arch&#233;ologique%20li&#233;e%20&#224;%20la%20th&#232;se\Cultures.docx" TargetMode="External"/><Relationship Id="rId2254" Type="http://schemas.openxmlformats.org/officeDocument/2006/relationships/hyperlink" Target="file:///C:\Users\Thomas%20Huet\Desktop\Documentation%20arch&#233;ologique%20li&#233;e%20&#224;%20la%20th&#232;se\Sites.docx" TargetMode="External"/><Relationship Id="rId3305" Type="http://schemas.openxmlformats.org/officeDocument/2006/relationships/hyperlink" Target="file:///C:\Users\Thomas%20Huet\Desktop\Documentation%20arch&#233;ologique%20li&#233;e%20&#224;%20la%20th&#232;se\Sites.docx" TargetMode="External"/><Relationship Id="rId226" Type="http://schemas.openxmlformats.org/officeDocument/2006/relationships/hyperlink" Target="Sites.docx" TargetMode="External"/><Relationship Id="rId5477" Type="http://schemas.openxmlformats.org/officeDocument/2006/relationships/hyperlink" Target="file:///C:\Users\Thomas%20Huet\Desktop\Documentation%20arch&#233;ologique%20li&#233;e%20&#224;%20la%20th&#232;se\Cultures.docx" TargetMode="External"/><Relationship Id="rId6875" Type="http://schemas.openxmlformats.org/officeDocument/2006/relationships/hyperlink" Target="file:///C:\Users\Thomas%20Huet\Desktop\Documentation%20arch&#233;ologique%20li&#233;e%20&#224;%20la%20th&#232;se\Cultures.docx" TargetMode="External"/><Relationship Id="rId7926" Type="http://schemas.openxmlformats.org/officeDocument/2006/relationships/hyperlink" Target="file:///C:\Users\Thomas%20Huet\Desktop\Documentation%20arch&#233;ologique%20li&#233;e%20&#224;%20la%20th&#232;se\Cultures.docx" TargetMode="External"/><Relationship Id="rId10907" Type="http://schemas.openxmlformats.org/officeDocument/2006/relationships/hyperlink" Target="file:///C:\Users\Thomas%20Huet\Desktop\Documentation%20arch&#233;ologique%20li&#233;e%20&#224;%20la%20th&#232;se\Sites.docx" TargetMode="External"/><Relationship Id="rId4079" Type="http://schemas.openxmlformats.org/officeDocument/2006/relationships/hyperlink" Target="Sites.docx" TargetMode="External"/><Relationship Id="rId6528" Type="http://schemas.openxmlformats.org/officeDocument/2006/relationships/hyperlink" Target="file:///C:\Users\Thomas%20Huet\Desktop\Documentation%20arch&#233;ologique%20li&#233;e%20&#224;%20la%20th&#232;se\Cultures.docx" TargetMode="External"/><Relationship Id="rId9001" Type="http://schemas.openxmlformats.org/officeDocument/2006/relationships/hyperlink" Target="file:///C:\Users\Thomas%20Huet\Desktop\Documentation%20arch&#233;ologique%20li&#233;e%20&#224;%20la%20th&#232;se\Sites.docx" TargetMode="External"/><Relationship Id="rId4560" Type="http://schemas.openxmlformats.org/officeDocument/2006/relationships/hyperlink" Target="file:///C:\Users\Thomas%20Huet\Desktop\Documentation%20arch&#233;ologique%20li&#233;e%20&#224;%20la%20th&#232;se\Sites.docx" TargetMode="External"/><Relationship Id="rId5611" Type="http://schemas.openxmlformats.org/officeDocument/2006/relationships/hyperlink" Target="file:///C:\Users\Thomas%20Huet\Desktop\Documentation%20arch&#233;ologique%20li&#233;e%20&#224;%20la%20th&#232;se\Sites.docx" TargetMode="External"/><Relationship Id="rId14154" Type="http://schemas.openxmlformats.org/officeDocument/2006/relationships/hyperlink" Target="file:///C:\Users\Thomas%20Huet\Desktop\Documentation%20arch&#233;ologique%20li&#233;e%20&#224;%20la%20th&#232;se\Sites.docx" TargetMode="External"/><Relationship Id="rId3162" Type="http://schemas.openxmlformats.org/officeDocument/2006/relationships/hyperlink" Target="file:///C:\Users\Thomas%20Huet\Desktop\Documentation%20arch&#233;ologique%20li&#233;e%20&#224;%20la%20th&#232;se\Cultures.docx" TargetMode="External"/><Relationship Id="rId4213" Type="http://schemas.openxmlformats.org/officeDocument/2006/relationships/hyperlink" Target="file:///C:\Users\Thomas%20Huet\Desktop\Documentation%20arch&#233;ologique%20li&#233;e%20&#224;%20la%20th&#232;se\Cultures.docx" TargetMode="External"/><Relationship Id="rId7783" Type="http://schemas.openxmlformats.org/officeDocument/2006/relationships/hyperlink" Target="file:///C:\Users\Thomas%20Huet\Desktop\Documentation%20arch&#233;ologique%20li&#233;e%20&#224;%20la%20th&#232;se\Cultures.docx" TargetMode="External"/><Relationship Id="rId8834" Type="http://schemas.openxmlformats.org/officeDocument/2006/relationships/hyperlink" Target="file:///C:\Users\Thomas%20Huet\Desktop\Documentation%20arch&#233;ologique%20li&#233;e%20&#224;%20la%20th&#232;se\Sites.docx" TargetMode="External"/><Relationship Id="rId6385" Type="http://schemas.openxmlformats.org/officeDocument/2006/relationships/hyperlink" Target="file:///C:\Users\Thomas%20Huet\Desktop\Documentation%20arch&#233;ologique%20li&#233;e%20&#224;%20la%20th&#232;se\Cultures.docx" TargetMode="External"/><Relationship Id="rId7436" Type="http://schemas.openxmlformats.org/officeDocument/2006/relationships/hyperlink" Target="file:///C:\Users\Thomas%20Huet\Desktop\Documentation%20arch&#233;ologique%20li&#233;e%20&#224;%20la%20th&#232;se\Sites.docx" TargetMode="External"/><Relationship Id="rId10764" Type="http://schemas.openxmlformats.org/officeDocument/2006/relationships/hyperlink" Target="file:///C:\Users\Thomas%20Huet\Desktop\Documentation%20arch&#233;ologique%20li&#233;e%20&#224;%20la%20th&#232;se\Cultures.docx" TargetMode="External"/><Relationship Id="rId11815" Type="http://schemas.openxmlformats.org/officeDocument/2006/relationships/hyperlink" Target="file:///C:\Users\Thomas%20Huet\Desktop\Documentation%20arch&#233;ologique%20li&#233;e%20&#224;%20la%20th&#232;se\Cultures.docx" TargetMode="External"/><Relationship Id="rId6038" Type="http://schemas.openxmlformats.org/officeDocument/2006/relationships/hyperlink" Target="file:///C:\Users\Thomas%20Huet\Desktop\Documentation%20arch&#233;ologique%20li&#233;e%20&#224;%20la%20th&#232;se\Cultures.docx" TargetMode="External"/><Relationship Id="rId10417" Type="http://schemas.openxmlformats.org/officeDocument/2006/relationships/hyperlink" Target="file:///C:\Users\Thomas%20Huet\Desktop\Documentation%20arch&#233;ologique%20li&#233;e%20&#224;%20la%20th&#232;se\Sites.docx" TargetMode="External"/><Relationship Id="rId13987" Type="http://schemas.openxmlformats.org/officeDocument/2006/relationships/hyperlink" Target="file:///C:\Users\Thomas%20Huet\Desktop\Documentation%20arch&#233;ologique%20li&#233;e%20&#224;%20la%20th&#232;se\Sites.docx" TargetMode="External"/><Relationship Id="rId2995" Type="http://schemas.openxmlformats.org/officeDocument/2006/relationships/hyperlink" Target="file:///C:\Users\Thomas%20Huet\Desktop\Documentation%20arch&#233;ologique%20li&#233;e%20&#224;%20la%20th&#232;se\Sites.docx" TargetMode="External"/><Relationship Id="rId12589" Type="http://schemas.openxmlformats.org/officeDocument/2006/relationships/hyperlink" Target="file:///C:\Users\Thomas%20Huet\Desktop\Documentation%20arch&#233;ologique%20li&#233;e%20&#224;%20la%20th&#232;se\Sites.docx" TargetMode="External"/><Relationship Id="rId967" Type="http://schemas.openxmlformats.org/officeDocument/2006/relationships/hyperlink" Target="file:///C:\Users\Thomas%20Huet\Desktop\Documentation%20arch&#233;ologique%20li&#233;e%20&#224;%20la%20th&#232;se\Cultures.docx" TargetMode="External"/><Relationship Id="rId1597" Type="http://schemas.openxmlformats.org/officeDocument/2006/relationships/hyperlink" Target="file:///C:\Users\Thomas%20Huet\Desktop\Documentation%20arch&#233;ologique%20li&#233;e%20&#224;%20la%20th&#232;se\Cultures.docx" TargetMode="External"/><Relationship Id="rId2648" Type="http://schemas.openxmlformats.org/officeDocument/2006/relationships/hyperlink" Target="file:///C:\Users\Thomas%20Huet\Desktop\Documentation%20arch&#233;ologique%20li&#233;e%20&#224;%20la%20th&#232;se\Cultures.docx" TargetMode="External"/><Relationship Id="rId4070" Type="http://schemas.openxmlformats.org/officeDocument/2006/relationships/hyperlink" Target="file:///C:\Users\Thomas%20Huet\Desktop\Documentation%20arch&#233;ologique%20li&#233;e%20&#224;%20la%20th&#232;se\Cultures.docx" TargetMode="External"/><Relationship Id="rId5121" Type="http://schemas.openxmlformats.org/officeDocument/2006/relationships/hyperlink" Target="file:///C:\Users\Thomas%20Huet\Desktop\Documentation%20arch&#233;ologique%20li&#233;e%20&#224;%20la%20th&#232;se\Cultures.docx" TargetMode="External"/><Relationship Id="rId8691" Type="http://schemas.openxmlformats.org/officeDocument/2006/relationships/hyperlink" Target="file:///C:\Users\Thomas%20Huet\Desktop\Documentation%20arch&#233;ologique%20li&#233;e%20&#224;%20la%20th&#232;se\Sites.docx" TargetMode="External"/><Relationship Id="rId9742" Type="http://schemas.openxmlformats.org/officeDocument/2006/relationships/hyperlink" Target="file:///C:\Users\Thomas%20Huet\Desktop\Documentation%20arch&#233;ologique%20li&#233;e%20&#224;%20la%20th&#232;se\Sites.docx" TargetMode="External"/><Relationship Id="rId11672" Type="http://schemas.openxmlformats.org/officeDocument/2006/relationships/hyperlink" Target="file:///C:\Users\Thomas%20Huet\Desktop\Documentation%20arch&#233;ologique%20li&#233;e%20&#224;%20la%20th&#232;se\Sites.docx" TargetMode="External"/><Relationship Id="rId1731" Type="http://schemas.openxmlformats.org/officeDocument/2006/relationships/hyperlink" Target="file:///C:\Users\Thomas%20Huet\Desktop\Documentation%20arch&#233;ologique%20li&#233;e%20&#224;%20la%20th&#232;se\Sites.docx" TargetMode="External"/><Relationship Id="rId7293" Type="http://schemas.openxmlformats.org/officeDocument/2006/relationships/hyperlink" Target="file:///C:\Users\Thomas%20Huet\Desktop\Documentation%20arch&#233;ologique%20li&#233;e%20&#224;%20la%20th&#232;se\Cultures.docx" TargetMode="External"/><Relationship Id="rId8344" Type="http://schemas.openxmlformats.org/officeDocument/2006/relationships/hyperlink" Target="file:///C:\Users\Thomas%20Huet\Desktop\Documentation%20arch&#233;ologique%20li&#233;e%20&#224;%20la%20th&#232;se\Sites.docx" TargetMode="External"/><Relationship Id="rId10274" Type="http://schemas.openxmlformats.org/officeDocument/2006/relationships/hyperlink" Target="file:///C:\Users\Thomas%20Huet\Desktop\Documentation%20arch&#233;ologique%20li&#233;e%20&#224;%20la%20th&#232;se\Cultures.docx" TargetMode="External"/><Relationship Id="rId11325" Type="http://schemas.openxmlformats.org/officeDocument/2006/relationships/hyperlink" Target="file:///C:\Users\Thomas%20Huet\Desktop\Documentation%20arch&#233;ologique%20li&#233;e%20&#224;%20la%20th&#232;se\Sites.docx" TargetMode="External"/><Relationship Id="rId12723" Type="http://schemas.openxmlformats.org/officeDocument/2006/relationships/hyperlink" Target="file:///C:\Users\Thomas%20Huet\Desktop\Documentation%20arch&#233;ologique%20li&#233;e%20&#224;%20la%20th&#232;se\Cultures.docx" TargetMode="External"/><Relationship Id="rId3556" Type="http://schemas.openxmlformats.org/officeDocument/2006/relationships/hyperlink" Target="file:///C:\Users\Thomas%20Huet\Desktop\Documentation%20arch&#233;ologique%20li&#233;e%20&#224;%20la%20th&#232;se\Cultures.docx" TargetMode="External"/><Relationship Id="rId4954" Type="http://schemas.openxmlformats.org/officeDocument/2006/relationships/hyperlink" Target="file:///C:\Users\Thomas%20Huet\Desktop\Documentation%20arch&#233;ologique%20li&#233;e%20&#224;%20la%20th&#232;se\Sites.docx" TargetMode="External"/><Relationship Id="rId12099" Type="http://schemas.openxmlformats.org/officeDocument/2006/relationships/hyperlink" Target="file:///C:\Users\Thomas%20Huet\Desktop\Documentation%20arch&#233;ologique%20li&#233;e%20&#224;%20la%20th&#232;se\Sites.docx" TargetMode="External"/><Relationship Id="rId13497" Type="http://schemas.openxmlformats.org/officeDocument/2006/relationships/hyperlink" Target="file:///C:\Users\Thomas%20Huet\Desktop\Documentation%20arch&#233;ologique%20li&#233;e%20&#224;%20la%20th&#232;se\Sites.docx" TargetMode="External"/><Relationship Id="rId14548" Type="http://schemas.openxmlformats.org/officeDocument/2006/relationships/hyperlink" Target="file:///C:\Users\Thomas%20Huet\Desktop\Documentation%20arch&#233;ologique%20li&#233;e%20&#224;%20la%20th&#232;se\Analyses%20Statistiques.docx" TargetMode="External"/><Relationship Id="rId477" Type="http://schemas.openxmlformats.org/officeDocument/2006/relationships/hyperlink" Target="file:///C:\Users\Thomas%20Huet\Desktop\Documentation%20arch&#233;ologique%20li&#233;e%20&#224;%20la%20th&#232;se\Cultures.docx" TargetMode="External"/><Relationship Id="rId2158" Type="http://schemas.openxmlformats.org/officeDocument/2006/relationships/hyperlink" Target="file:///C:\Users\Thomas%20Huet\Desktop\Documentation%20arch&#233;ologique%20li&#233;e%20&#224;%20la%20th&#232;se\Cultures.docx" TargetMode="External"/><Relationship Id="rId3209" Type="http://schemas.openxmlformats.org/officeDocument/2006/relationships/hyperlink" Target="file:///C:\Users\Thomas%20Huet\Desktop\Documentation%20arch&#233;ologique%20li&#233;e%20&#224;%20la%20th&#232;se\Cultures.docx" TargetMode="External"/><Relationship Id="rId4607" Type="http://schemas.openxmlformats.org/officeDocument/2006/relationships/hyperlink" Target="file:///C:\Users\Thomas%20Huet\Desktop\Documentation%20arch&#233;ologique%20li&#233;e%20&#224;%20la%20th&#232;se\Cultures.docx" TargetMode="External"/><Relationship Id="rId6779" Type="http://schemas.openxmlformats.org/officeDocument/2006/relationships/hyperlink" Target="file:///C:\Users\Thomas%20Huet\Desktop\Documentation%20arch&#233;ologique%20li&#233;e%20&#224;%20la%20th&#232;se\Sites.docx" TargetMode="External"/><Relationship Id="rId12580" Type="http://schemas.openxmlformats.org/officeDocument/2006/relationships/hyperlink" Target="file:///C:\Users\Thomas%20Huet\Desktop\Documentation%20arch&#233;ologique%20li&#233;e%20&#224;%20la%20th&#232;se\Cultures.docx" TargetMode="External"/><Relationship Id="rId13631" Type="http://schemas.openxmlformats.org/officeDocument/2006/relationships/hyperlink" Target="file:///C:\Users\Thomas%20Huet\Desktop\Documentation%20arch&#233;ologique%20li&#233;e%20&#224;%20la%20th&#232;se\Sites.docx" TargetMode="External"/><Relationship Id="rId9252" Type="http://schemas.openxmlformats.org/officeDocument/2006/relationships/hyperlink" Target="file:///C:\Users\Thomas%20Huet\Desktop\Documentation%20arch&#233;ologique%20li&#233;e%20&#224;%20la%20th&#232;se\Sites.docx" TargetMode="External"/><Relationship Id="rId11182" Type="http://schemas.openxmlformats.org/officeDocument/2006/relationships/hyperlink" Target="file:///C:\Users\Thomas%20Huet\Desktop\Documentation%20arch&#233;ologique%20li&#233;e%20&#224;%20la%20th&#232;se\Cultures.docx" TargetMode="External"/><Relationship Id="rId12233" Type="http://schemas.openxmlformats.org/officeDocument/2006/relationships/hyperlink" Target="file:///C:\Users\Thomas%20Huet\Desktop\Documentation%20arch&#233;ologique%20li&#233;e%20&#224;%20la%20th&#232;se\Cultures.docx" TargetMode="External"/><Relationship Id="rId611" Type="http://schemas.openxmlformats.org/officeDocument/2006/relationships/hyperlink" Target="file:///C:\Users\Thomas%20Huet\Desktop\Documentation%20arch&#233;ologique%20li&#233;e%20&#224;%20la%20th&#232;se\Cultures.docx" TargetMode="External"/><Relationship Id="rId1241" Type="http://schemas.openxmlformats.org/officeDocument/2006/relationships/hyperlink" Target="file:///C:\Users\Thomas%20Huet\Desktop\Documentation%20arch&#233;ologique%20li&#233;e%20&#224;%20la%20th&#232;se\Sites.docx" TargetMode="External"/><Relationship Id="rId5862" Type="http://schemas.openxmlformats.org/officeDocument/2006/relationships/hyperlink" Target="file:///C:\Users\Thomas%20Huet\Desktop\Documentation%20arch&#233;ologique%20li&#233;e%20&#224;%20la%20th&#232;se\Cultures.docx" TargetMode="External"/><Relationship Id="rId6913" Type="http://schemas.openxmlformats.org/officeDocument/2006/relationships/hyperlink" Target="Sites.docx" TargetMode="External"/><Relationship Id="rId4464" Type="http://schemas.openxmlformats.org/officeDocument/2006/relationships/hyperlink" Target="file:///C:\Users\Thomas%20Huet\Desktop\Documentation%20arch&#233;ologique%20li&#233;e%20&#224;%20la%20th&#232;se\Cultures.docx" TargetMode="External"/><Relationship Id="rId5515" Type="http://schemas.openxmlformats.org/officeDocument/2006/relationships/hyperlink" Target="file:///C:\Users\Thomas%20Huet\Desktop\Documentation%20arch&#233;ologique%20li&#233;e%20&#224;%20la%20th&#232;se\Cultures.docx" TargetMode="External"/><Relationship Id="rId14058" Type="http://schemas.openxmlformats.org/officeDocument/2006/relationships/hyperlink" Target="file:///C:\Users\Thomas%20Huet\Desktop\Documentation%20arch&#233;ologique%20li&#233;e%20&#224;%20la%20th&#232;se\Sites.docx" TargetMode="External"/><Relationship Id="rId3066" Type="http://schemas.openxmlformats.org/officeDocument/2006/relationships/hyperlink" Target="file:///C:\Users\Thomas%20Huet\Desktop\Documentation%20arch&#233;ologique%20li&#233;e%20&#224;%20la%20th&#232;se\Cultures.docx" TargetMode="External"/><Relationship Id="rId4117" Type="http://schemas.openxmlformats.org/officeDocument/2006/relationships/hyperlink" Target="file:///C:\Users\Thomas%20Huet\Desktop\Documentation%20arch&#233;ologique%20li&#233;e%20&#224;%20la%20th&#232;se\Cultures.docx" TargetMode="External"/><Relationship Id="rId7687" Type="http://schemas.openxmlformats.org/officeDocument/2006/relationships/hyperlink" Target="file:///C:\Users\Thomas%20Huet\Desktop\Documentation%20arch&#233;ologique%20li&#233;e%20&#224;%20la%20th&#232;se\Sites.docx" TargetMode="External"/><Relationship Id="rId6289" Type="http://schemas.openxmlformats.org/officeDocument/2006/relationships/hyperlink" Target="file:///C:\Users\Thomas%20Huet\Desktop\Documentation%20arch&#233;ologique%20li&#233;e%20&#224;%20la%20th&#232;se\Cultures.docx" TargetMode="External"/><Relationship Id="rId8738" Type="http://schemas.openxmlformats.org/officeDocument/2006/relationships/hyperlink" Target="file:///C:\Users\Thomas%20Huet\Desktop\Documentation%20arch&#233;ologique%20li&#233;e%20&#224;%20la%20th&#232;se\Cultures.docx" TargetMode="External"/><Relationship Id="rId10668" Type="http://schemas.openxmlformats.org/officeDocument/2006/relationships/hyperlink" Target="file:///C:\Users\Thomas%20Huet\Desktop\Documentation%20arch&#233;ologique%20li&#233;e%20&#224;%20la%20th&#232;se\Sites.docx" TargetMode="External"/><Relationship Id="rId11719" Type="http://schemas.openxmlformats.org/officeDocument/2006/relationships/hyperlink" Target="file:///C:\Users\Thomas%20Huet\Desktop\Documentation%20arch&#233;ologique%20li&#233;e%20&#224;%20la%20th&#232;se\Sites.docx" TargetMode="External"/><Relationship Id="rId12090" Type="http://schemas.openxmlformats.org/officeDocument/2006/relationships/hyperlink" Target="file:///C:\Users\Thomas%20Huet\Desktop\Documentation%20arch&#233;ologique%20li&#233;e%20&#224;%20la%20th&#232;se\Sites.docx" TargetMode="External"/><Relationship Id="rId13141" Type="http://schemas.openxmlformats.org/officeDocument/2006/relationships/hyperlink" Target="Sites.docx" TargetMode="External"/><Relationship Id="rId2899" Type="http://schemas.openxmlformats.org/officeDocument/2006/relationships/hyperlink" Target="file:///C:\Users\Thomas%20Huet\Desktop\Documentation%20arch&#233;ologique%20li&#233;e%20&#224;%20la%20th&#232;se\Sites.docx" TargetMode="External"/><Relationship Id="rId3200" Type="http://schemas.openxmlformats.org/officeDocument/2006/relationships/hyperlink" Target="file:///C:\Users\Thomas%20Huet\Desktop\Documentation%20arch&#233;ologique%20li&#233;e%20&#224;%20la%20th&#232;se\Cultures.docx" TargetMode="External"/><Relationship Id="rId6770" Type="http://schemas.openxmlformats.org/officeDocument/2006/relationships/hyperlink" Target="file:///C:\Users\Thomas%20Huet\Desktop\Documentation%20arch&#233;ologique%20li&#233;e%20&#224;%20la%20th&#232;se\Sites.docx" TargetMode="External"/><Relationship Id="rId7821" Type="http://schemas.openxmlformats.org/officeDocument/2006/relationships/hyperlink" Target="file:///C:\Users\Thomas%20Huet\Desktop\Documentation%20arch&#233;ologique%20li&#233;e%20&#224;%20la%20th&#232;se\Sites.docx" TargetMode="External"/><Relationship Id="rId121" Type="http://schemas.openxmlformats.org/officeDocument/2006/relationships/hyperlink" Target="file:///C:\Users\Thomas%20Huet\Desktop\Documentation%20arch&#233;ologique%20li&#233;e%20&#224;%20la%20th&#232;se\Cultures.docx" TargetMode="External"/><Relationship Id="rId5372" Type="http://schemas.openxmlformats.org/officeDocument/2006/relationships/hyperlink" Target="file:///C:\Users\Thomas%20Huet\Desktop\Documentation%20arch&#233;ologique%20li&#233;e%20&#224;%20la%20th&#232;se\Cultures.docx" TargetMode="External"/><Relationship Id="rId6423" Type="http://schemas.openxmlformats.org/officeDocument/2006/relationships/hyperlink" Target="file:///C:\Users\Thomas%20Huet\Desktop\Documentation%20arch&#233;ologique%20li&#233;e%20&#224;%20la%20th&#232;se\Cultures.docx" TargetMode="External"/><Relationship Id="rId9993" Type="http://schemas.openxmlformats.org/officeDocument/2006/relationships/hyperlink" Target="file:///C:\Users\Thomas%20Huet\Desktop\Documentation%20arch&#233;ologique%20li&#233;e%20&#224;%20la%20th&#232;se\Cultures.docx" TargetMode="External"/><Relationship Id="rId10802" Type="http://schemas.openxmlformats.org/officeDocument/2006/relationships/hyperlink" Target="Sites.docx" TargetMode="External"/><Relationship Id="rId5025" Type="http://schemas.openxmlformats.org/officeDocument/2006/relationships/hyperlink" Target="file:///C:\Users\Thomas%20Huet\Desktop\Documentation%20arch&#233;ologique%20li&#233;e%20&#224;%20la%20th&#232;se\Cultures.docx" TargetMode="External"/><Relationship Id="rId8595" Type="http://schemas.openxmlformats.org/officeDocument/2006/relationships/hyperlink" Target="file:///C:\Users\Thomas%20Huet\Desktop\Documentation%20arch&#233;ologique%20li&#233;e%20&#224;%20la%20th&#232;se\Sites.docx" TargetMode="External"/><Relationship Id="rId9646" Type="http://schemas.openxmlformats.org/officeDocument/2006/relationships/hyperlink" Target="file:///C:\Users\Thomas%20Huet\Desktop\Documentation%20arch&#233;ologique%20li&#233;e%20&#224;%20la%20th&#232;se\Cultures.docx" TargetMode="External"/><Relationship Id="rId12974" Type="http://schemas.openxmlformats.org/officeDocument/2006/relationships/hyperlink" Target="file:///C:\Users\Thomas%20Huet\Desktop\Documentation%20arch&#233;ologique%20li&#233;e%20&#224;%20la%20th&#232;se\Sites.docx" TargetMode="External"/><Relationship Id="rId1635" Type="http://schemas.openxmlformats.org/officeDocument/2006/relationships/hyperlink" Target="file:///C:\Users\Thomas%20Huet\Desktop\Documentation%20arch&#233;ologique%20li&#233;e%20&#224;%20la%20th&#232;se\Cultures.docx" TargetMode="External"/><Relationship Id="rId1982" Type="http://schemas.openxmlformats.org/officeDocument/2006/relationships/hyperlink" Target="file:///C:\Users\Thomas%20Huet\Desktop\Documentation%20arch&#233;ologique%20li&#233;e%20&#224;%20la%20th&#232;se\Cultures.docx" TargetMode="External"/><Relationship Id="rId7197" Type="http://schemas.openxmlformats.org/officeDocument/2006/relationships/hyperlink" Target="file:///C:\Users\Thomas%20Huet\Desktop\Documentation%20arch&#233;ologique%20li&#233;e%20&#224;%20la%20th&#232;se\Cultures.docx" TargetMode="External"/><Relationship Id="rId8248" Type="http://schemas.openxmlformats.org/officeDocument/2006/relationships/hyperlink" Target="file:///C:\Users\Thomas%20Huet\Desktop\Documentation%20arch&#233;ologique%20li&#233;e%20&#224;%20la%20th&#232;se\Cultures.docx" TargetMode="External"/><Relationship Id="rId10178" Type="http://schemas.openxmlformats.org/officeDocument/2006/relationships/hyperlink" Target="file:///C:\Users\Thomas%20Huet\Desktop\Documentation%20arch&#233;ologique%20li&#233;e%20&#224;%20la%20th&#232;se\Sites.docx" TargetMode="External"/><Relationship Id="rId11576" Type="http://schemas.openxmlformats.org/officeDocument/2006/relationships/hyperlink" Target="file:///C:\Users\Thomas%20Huet\Desktop\Documentation%20arch&#233;ologique%20li&#233;e%20&#224;%20la%20th&#232;se\Sites.docx" TargetMode="External"/><Relationship Id="rId12627" Type="http://schemas.openxmlformats.org/officeDocument/2006/relationships/hyperlink" Target="file:///C:\Users\Thomas%20Huet\Desktop\Documentation%20arch&#233;ologique%20li&#233;e%20&#224;%20la%20th&#232;se\Cultures.docx" TargetMode="External"/><Relationship Id="rId11229" Type="http://schemas.openxmlformats.org/officeDocument/2006/relationships/hyperlink" Target="file:///C:\Users\Thomas%20Huet\Desktop\Documentation%20arch&#233;ologique%20li&#233;e%20&#224;%20la%20th&#232;se\Sites.docx" TargetMode="External"/><Relationship Id="rId4858" Type="http://schemas.openxmlformats.org/officeDocument/2006/relationships/hyperlink" Target="file:///C:\Users\Thomas%20Huet\Desktop\Documentation%20arch&#233;ologique%20li&#233;e%20&#224;%20la%20th&#232;se\Cultures.docx" TargetMode="External"/><Relationship Id="rId5909" Type="http://schemas.openxmlformats.org/officeDocument/2006/relationships/hyperlink" Target="file:///C:\Users\Thomas%20Huet\Desktop\Documentation%20arch&#233;ologique%20li&#233;e%20&#224;%20la%20th&#232;se\Cultures.docx" TargetMode="External"/><Relationship Id="rId11710" Type="http://schemas.openxmlformats.org/officeDocument/2006/relationships/hyperlink" Target="file:///C:\Users\Thomas%20Huet\Desktop\Documentation%20arch&#233;ologique%20li&#233;e%20&#224;%20la%20th&#232;se\Sites.docx" TargetMode="External"/><Relationship Id="rId6280" Type="http://schemas.openxmlformats.org/officeDocument/2006/relationships/hyperlink" Target="file:///C:\Users\Thomas%20Huet\Desktop\Documentation%20arch&#233;ologique%20li&#233;e%20&#224;%20la%20th&#232;se\Cultures.docx" TargetMode="External"/><Relationship Id="rId7331" Type="http://schemas.openxmlformats.org/officeDocument/2006/relationships/hyperlink" Target="file:///C:\Users\Thomas%20Huet\Desktop\Documentation%20arch&#233;ologique%20li&#233;e%20&#224;%20la%20th&#232;se\Cultures.docx" TargetMode="External"/><Relationship Id="rId10312" Type="http://schemas.openxmlformats.org/officeDocument/2006/relationships/hyperlink" Target="file:///C:\Users\Thomas%20Huet\Desktop\Documentation%20arch&#233;ologique%20li&#233;e%20&#224;%20la%20th&#232;se\Sites.docx" TargetMode="External"/><Relationship Id="rId13882" Type="http://schemas.openxmlformats.org/officeDocument/2006/relationships/hyperlink" Target="file:///C:\Users\Thomas%20Huet\Desktop\Documentation%20arch&#233;ologique%20li&#233;e%20&#224;%20la%20th&#232;se\Environnement.docx" TargetMode="External"/><Relationship Id="rId2890" Type="http://schemas.openxmlformats.org/officeDocument/2006/relationships/hyperlink" Target="file:///C:\Users\Thomas%20Huet\Desktop\Documentation%20arch&#233;ologique%20li&#233;e%20&#224;%20la%20th&#232;se\Cultures.docx" TargetMode="External"/><Relationship Id="rId3941" Type="http://schemas.openxmlformats.org/officeDocument/2006/relationships/hyperlink" Target="file:///C:\Users\Thomas%20Huet\Desktop\Documentation%20arch&#233;ologique%20li&#233;e%20&#224;%20la%20th&#232;se\Sites.docx" TargetMode="External"/><Relationship Id="rId12484" Type="http://schemas.openxmlformats.org/officeDocument/2006/relationships/hyperlink" Target="file:///C:\Users\Thomas%20Huet\Desktop\Documentation%20arch&#233;ologique%20li&#233;e%20&#224;%20la%20th&#232;se\Cultures.docx" TargetMode="External"/><Relationship Id="rId13535" Type="http://schemas.openxmlformats.org/officeDocument/2006/relationships/hyperlink" Target="file:///C:\Users\Thomas%20Huet\Desktop\Documentation%20arch&#233;ologique%20li&#233;e%20&#224;%20la%20th&#232;se\Sites.docx" TargetMode="External"/><Relationship Id="rId862" Type="http://schemas.openxmlformats.org/officeDocument/2006/relationships/hyperlink" Target="file:///C:\Users\Thomas%20Huet\Desktop\Documentation%20arch&#233;ologique%20li&#233;e%20&#224;%20la%20th&#232;se\Cultures.docx" TargetMode="External"/><Relationship Id="rId1492" Type="http://schemas.openxmlformats.org/officeDocument/2006/relationships/hyperlink" Target="file:///C:\Users\Thomas%20Huet\Desktop\Documentation%20arch&#233;ologique%20li&#233;e%20&#224;%20la%20th&#232;se\Sites.docx" TargetMode="External"/><Relationship Id="rId2543" Type="http://schemas.openxmlformats.org/officeDocument/2006/relationships/hyperlink" Target="file:///C:\Users\Thomas%20Huet\Desktop\Documentation%20arch&#233;ologique%20li&#233;e%20&#224;%20la%20th&#232;se\Cultures.docx" TargetMode="External"/><Relationship Id="rId9156" Type="http://schemas.openxmlformats.org/officeDocument/2006/relationships/hyperlink" Target="file:///C:\Users\Thomas%20Huet\Desktop\Documentation%20arch&#233;ologique%20li&#233;e%20&#224;%20la%20th&#232;se\Cultures.docx" TargetMode="External"/><Relationship Id="rId11086" Type="http://schemas.openxmlformats.org/officeDocument/2006/relationships/hyperlink" Target="file:///C:\Users\Thomas%20Huet\Desktop\Documentation%20arch&#233;ologique%20li&#233;e%20&#224;%20la%20th&#232;se\Sites.docx" TargetMode="External"/><Relationship Id="rId12137" Type="http://schemas.openxmlformats.org/officeDocument/2006/relationships/hyperlink" Target="file:///C:\Users\Thomas%20Huet\Desktop\Documentation%20arch&#233;ologique%20li&#233;e%20&#224;%20la%20th&#232;se\Cultures.docx" TargetMode="External"/><Relationship Id="rId515" Type="http://schemas.openxmlformats.org/officeDocument/2006/relationships/hyperlink" Target="file:///C:\Users\Thomas%20Huet\Desktop\Documentation%20arch&#233;ologique%20li&#233;e%20&#224;%20la%20th&#232;se\Cultures.docx" TargetMode="External"/><Relationship Id="rId1145" Type="http://schemas.openxmlformats.org/officeDocument/2006/relationships/hyperlink" Target="file:///C:\Users\Thomas%20Huet\Desktop\Documentation%20arch&#233;ologique%20li&#233;e%20&#224;%20la%20th&#232;se\Sites.docx" TargetMode="External"/><Relationship Id="rId5766" Type="http://schemas.openxmlformats.org/officeDocument/2006/relationships/hyperlink" Target="file:///C:\Users\Thomas%20Huet\Desktop\Documentation%20arch&#233;ologique%20li&#233;e%20&#224;%20la%20th&#232;se\Cultures.docx" TargetMode="External"/><Relationship Id="rId4368" Type="http://schemas.openxmlformats.org/officeDocument/2006/relationships/hyperlink" Target="file:///C:\Users\Thomas%20Huet\Desktop\Documentation%20arch&#233;ologique%20li&#233;e%20&#224;%20la%20th&#232;se\Cultures.docx" TargetMode="External"/><Relationship Id="rId5419" Type="http://schemas.openxmlformats.org/officeDocument/2006/relationships/hyperlink" Target="file:///C:\Users\Thomas%20Huet\Desktop\Documentation%20arch&#233;ologique%20li&#233;e%20&#224;%20la%20th&#232;se\Sites.docx" TargetMode="External"/><Relationship Id="rId6817" Type="http://schemas.openxmlformats.org/officeDocument/2006/relationships/hyperlink" Target="file:///C:\Users\Thomas%20Huet\Desktop\Documentation%20arch&#233;ologique%20li&#233;e%20&#224;%20la%20th&#232;se\Cultures.docx" TargetMode="External"/><Relationship Id="rId8989" Type="http://schemas.openxmlformats.org/officeDocument/2006/relationships/hyperlink" Target="file:///C:\Users\Thomas%20Huet\Desktop\Documentation%20arch&#233;ologique%20li&#233;e%20&#224;%20la%20th&#232;se\Sites.docx" TargetMode="External"/><Relationship Id="rId11220" Type="http://schemas.openxmlformats.org/officeDocument/2006/relationships/hyperlink" Target="file:///C:\Users\Thomas%20Huet\Desktop\Documentation%20arch&#233;ologique%20li&#233;e%20&#224;%20la%20th&#232;se\Cultures.docx" TargetMode="External"/><Relationship Id="rId5900" Type="http://schemas.openxmlformats.org/officeDocument/2006/relationships/hyperlink" Target="file:///C:\Users\Thomas%20Huet\Desktop\Documentation%20arch&#233;ologique%20li&#233;e%20&#224;%20la%20th&#232;se\Cultures.docx" TargetMode="External"/><Relationship Id="rId13392" Type="http://schemas.openxmlformats.org/officeDocument/2006/relationships/hyperlink" Target="file:///C:\Users\Thomas%20Huet\Desktop\Documentation%20arch&#233;ologique%20li&#233;e%20&#224;%20la%20th&#232;se\Cultures.docx" TargetMode="External"/><Relationship Id="rId14443" Type="http://schemas.openxmlformats.org/officeDocument/2006/relationships/hyperlink" Target="file:///C:\Users\Thomas%20Huet\Desktop\Documentation%20arch&#233;ologique%20li&#233;e%20&#224;%20la%20th&#232;se\Sites.docx" TargetMode="External"/><Relationship Id="rId3451" Type="http://schemas.openxmlformats.org/officeDocument/2006/relationships/hyperlink" Target="file:///C:\Users\Thomas%20Huet\Desktop\Documentation%20arch&#233;ologique%20li&#233;e%20&#224;%20la%20th&#232;se\Cultures.docx" TargetMode="External"/><Relationship Id="rId4502" Type="http://schemas.openxmlformats.org/officeDocument/2006/relationships/hyperlink" Target="file:///C:\Users\Thomas%20Huet\Desktop\Documentation%20arch&#233;ologique%20li&#233;e%20&#224;%20la%20th&#232;se\Cultures.docx" TargetMode="External"/><Relationship Id="rId13045" Type="http://schemas.openxmlformats.org/officeDocument/2006/relationships/hyperlink" Target="Sites.docx" TargetMode="External"/><Relationship Id="rId372" Type="http://schemas.openxmlformats.org/officeDocument/2006/relationships/hyperlink" Target="file:///C:\Users\Thomas%20Huet\Desktop\Documentation%20arch&#233;ologique%20li&#233;e%20&#224;%20la%20th&#232;se\Sites.docx" TargetMode="External"/><Relationship Id="rId2053" Type="http://schemas.openxmlformats.org/officeDocument/2006/relationships/hyperlink" Target="file:///C:\Users\Thomas%20Huet\Desktop\Documentation%20arch&#233;ologique%20li&#233;e%20&#224;%20la%20th&#232;se\Cultures.docx" TargetMode="External"/><Relationship Id="rId3104" Type="http://schemas.openxmlformats.org/officeDocument/2006/relationships/hyperlink" Target="file:///C:\Users\Thomas%20Huet\Desktop\Documentation%20arch&#233;ologique%20li&#233;e%20&#224;%20la%20th&#232;se\Cultures.docx" TargetMode="External"/><Relationship Id="rId6674" Type="http://schemas.openxmlformats.org/officeDocument/2006/relationships/hyperlink" Target="file:///C:\Users\Thomas%20Huet\Desktop\Documentation%20arch&#233;ologique%20li&#233;e%20&#224;%20la%20th&#232;se\Cultures.docx" TargetMode="External"/><Relationship Id="rId7725" Type="http://schemas.openxmlformats.org/officeDocument/2006/relationships/hyperlink" Target="file:///C:\Users\Thomas%20Huet\Desktop\Documentation%20arch&#233;ologique%20li&#233;e%20&#224;%20la%20th&#232;se\Sites.docx" TargetMode="External"/><Relationship Id="rId5276" Type="http://schemas.openxmlformats.org/officeDocument/2006/relationships/hyperlink" Target="file:///C:\Users\Thomas%20Huet\Desktop\Documentation%20arch&#233;ologique%20li&#233;e%20&#224;%20la%20th&#232;se\Sites.docx" TargetMode="External"/><Relationship Id="rId6327" Type="http://schemas.openxmlformats.org/officeDocument/2006/relationships/hyperlink" Target="file:///C:\Users\Thomas%20Huet\Desktop\Documentation%20arch&#233;ologique%20li&#233;e%20&#224;%20la%20th&#232;se\Sites.docx" TargetMode="External"/><Relationship Id="rId9897" Type="http://schemas.openxmlformats.org/officeDocument/2006/relationships/hyperlink" Target="file:///C:\Users\Thomas%20Huet\Desktop\Documentation%20arch&#233;ologique%20li&#233;e%20&#224;%20la%20th&#232;se\Sites.docx" TargetMode="External"/><Relationship Id="rId10706" Type="http://schemas.openxmlformats.org/officeDocument/2006/relationships/hyperlink" Target="file:///C:\Users\Thomas%20Huet\Desktop\Documentation%20arch&#233;ologique%20li&#233;e%20&#224;%20la%20th&#232;se\Sites.docx" TargetMode="External"/><Relationship Id="rId8499" Type="http://schemas.openxmlformats.org/officeDocument/2006/relationships/hyperlink" Target="file:///C:\Users\th02042013\Desktop\Tom\documentation%20arch&#233;ologique%20li&#233;e%20&#224;%20la%20th&#232;se\Sites.docx" TargetMode="External"/><Relationship Id="rId12878" Type="http://schemas.openxmlformats.org/officeDocument/2006/relationships/hyperlink" Target="file:///C:\Users\Thomas%20Huet\Desktop\Documentation%20arch&#233;ologique%20li&#233;e%20&#224;%20la%20th&#232;se\Sites.docx" TargetMode="External"/><Relationship Id="rId13929" Type="http://schemas.openxmlformats.org/officeDocument/2006/relationships/hyperlink" Target="file:///C:\Users\Thomas%20Huet\Desktop\Documentation%20arch&#233;ologique%20li&#233;e%20&#224;%20la%20th&#232;se\Sites.docx" TargetMode="External"/><Relationship Id="rId1886" Type="http://schemas.openxmlformats.org/officeDocument/2006/relationships/hyperlink" Target="file:///C:\Users\Thomas%20Huet\Desktop\Documentation%20arch&#233;ologique%20li&#233;e%20&#224;%20la%20th&#232;se\Sites.docx" TargetMode="External"/><Relationship Id="rId2937" Type="http://schemas.openxmlformats.org/officeDocument/2006/relationships/hyperlink" Target="file:///C:\Users\Thomas%20Huet\Desktop\Documentation%20arch&#233;ologique%20li&#233;e%20&#224;%20la%20th&#232;se\Analyses%20Statistiques.docx" TargetMode="External"/><Relationship Id="rId909" Type="http://schemas.openxmlformats.org/officeDocument/2006/relationships/hyperlink" Target="file:///C:\Users\Thomas%20Huet\Desktop\Documentation%20arch&#233;ologique%20li&#233;e%20&#224;%20la%20th&#232;se\Sites.docx" TargetMode="External"/><Relationship Id="rId1539" Type="http://schemas.openxmlformats.org/officeDocument/2006/relationships/hyperlink" Target="file:///C:\Users\Thomas%20Huet\Desktop\Documentation%20arch&#233;ologique%20li&#233;e%20&#224;%20la%20th&#232;se\Sites.docx" TargetMode="External"/><Relationship Id="rId5410" Type="http://schemas.openxmlformats.org/officeDocument/2006/relationships/hyperlink" Target="file:///C:\Users\Thomas%20Huet\Desktop\Documentation%20arch&#233;ologique%20li&#233;e%20&#224;%20la%20th&#232;se\Sites.docx" TargetMode="External"/><Relationship Id="rId8980" Type="http://schemas.openxmlformats.org/officeDocument/2006/relationships/hyperlink" Target="file:///C:\Users\Thomas%20Huet\Desktop\Documentation%20arch&#233;ologique%20li&#233;e%20&#224;%20la%20th&#232;se\Sites.docx" TargetMode="External"/><Relationship Id="rId11961" Type="http://schemas.openxmlformats.org/officeDocument/2006/relationships/hyperlink" Target="file:///C:\Users\Thomas%20Huet\Desktop\Documentation%20arch&#233;ologique%20li&#233;e%20&#224;%20la%20th&#232;se\Cultures.docx" TargetMode="External"/><Relationship Id="rId4012" Type="http://schemas.openxmlformats.org/officeDocument/2006/relationships/hyperlink" Target="file:///C:\Users\Thomas%20Huet\Desktop\Documentation%20arch&#233;ologique%20li&#233;e%20&#224;%20la%20th&#232;se\Cultures.docx" TargetMode="External"/><Relationship Id="rId7582" Type="http://schemas.openxmlformats.org/officeDocument/2006/relationships/hyperlink" Target="file:///C:\Users\Thomas%20Huet\Desktop\Documentation%20arch&#233;ologique%20li&#233;e%20&#224;%20la%20th&#232;se\Sites.docx" TargetMode="External"/><Relationship Id="rId8633" Type="http://schemas.openxmlformats.org/officeDocument/2006/relationships/hyperlink" Target="file:///C:\Users\Thomas%20Huet\Desktop\Documentation%20arch&#233;ologique%20li&#233;e%20&#224;%20la%20th&#232;se\Sites.docx" TargetMode="External"/><Relationship Id="rId10563" Type="http://schemas.openxmlformats.org/officeDocument/2006/relationships/hyperlink" Target="file:///C:\Users\Thomas%20Huet\Desktop\Documentation%20arch&#233;ologique%20li&#233;e%20&#224;%20la%20th&#232;se\Cultures.docx" TargetMode="External"/><Relationship Id="rId11614" Type="http://schemas.openxmlformats.org/officeDocument/2006/relationships/hyperlink" Target="file:///C:\Users\Thomas%20Huet\Desktop\Documentation%20arch&#233;ologique%20li&#233;e%20&#224;%20la%20th&#232;se\Cultures.docx" TargetMode="External"/><Relationship Id="rId6184" Type="http://schemas.openxmlformats.org/officeDocument/2006/relationships/hyperlink" Target="file:///C:\Users\Thomas%20Huet\Desktop\Documentation%20arch&#233;ologique%20li&#233;e%20&#224;%20la%20th&#232;se\Cultures.docx" TargetMode="External"/><Relationship Id="rId7235" Type="http://schemas.openxmlformats.org/officeDocument/2006/relationships/hyperlink" Target="file:///C:\Users\Thomas%20Huet\Desktop\Documentation%20arch&#233;ologique%20li&#233;e%20&#224;%20la%20th&#232;se\Cultures.docx" TargetMode="External"/><Relationship Id="rId10216" Type="http://schemas.openxmlformats.org/officeDocument/2006/relationships/hyperlink" Target="file:///C:\Users\Thomas%20Huet\Desktop\Documentation%20arch&#233;ologique%20li&#233;e%20&#224;%20la%20th&#232;se\Sites.docx" TargetMode="External"/><Relationship Id="rId2794" Type="http://schemas.openxmlformats.org/officeDocument/2006/relationships/hyperlink" Target="file:///C:\Users\Thomas%20Huet\Desktop\Documentation%20arch&#233;ologique%20li&#233;e%20&#224;%20la%20th&#232;se\Cultures.docx" TargetMode="External"/><Relationship Id="rId3845" Type="http://schemas.openxmlformats.org/officeDocument/2006/relationships/hyperlink" Target="file:///C:\Users\Thomas%20Huet\Desktop\Documentation%20arch&#233;ologique%20li&#233;e%20&#224;%20la%20th&#232;se\Cultures.docx" TargetMode="External"/><Relationship Id="rId12388" Type="http://schemas.openxmlformats.org/officeDocument/2006/relationships/hyperlink" Target="file:///C:\Users\Thomas%20Huet\Desktop\Documentation%20arch&#233;ologique%20li&#233;e%20&#224;%20la%20th&#232;se\Sites.docx" TargetMode="External"/><Relationship Id="rId13786" Type="http://schemas.openxmlformats.org/officeDocument/2006/relationships/hyperlink" Target="file:///C:\Users\Thomas%20Huet\Desktop\Documentation%20arch&#233;ologique%20li&#233;e%20&#224;%20la%20th&#232;se\Sites.docx" TargetMode="External"/><Relationship Id="rId766" Type="http://schemas.openxmlformats.org/officeDocument/2006/relationships/hyperlink" Target="file:///C:\Users\Thomas%20Huet\Desktop\Documentation%20arch&#233;ologique%20li&#233;e%20&#224;%20la%20th&#232;se\Cultures.docx" TargetMode="External"/><Relationship Id="rId1396" Type="http://schemas.openxmlformats.org/officeDocument/2006/relationships/hyperlink" Target="file:///C:\Users\Thomas%20Huet\Desktop\Documentation%20arch&#233;ologique%20li&#233;e%20&#224;%20la%20th&#232;se\Sites.docx" TargetMode="External"/><Relationship Id="rId2447" Type="http://schemas.openxmlformats.org/officeDocument/2006/relationships/hyperlink" Target="file:///C:\Users\Thomas%20Huet\Desktop\Documentation%20arch&#233;ologique%20li&#233;e%20&#224;%20la%20th&#232;se\Sites.docx" TargetMode="External"/><Relationship Id="rId13439" Type="http://schemas.openxmlformats.org/officeDocument/2006/relationships/hyperlink" Target="file:///C:\Users\Thomas%20Huet\Desktop\Documentation%20arch&#233;ologique%20li&#233;e%20&#224;%20la%20th&#232;se\Cultures.docx" TargetMode="External"/><Relationship Id="rId419" Type="http://schemas.openxmlformats.org/officeDocument/2006/relationships/hyperlink" Target="file:///C:\Users\Thomas%20Huet\Desktop\Documentation%20arch&#233;ologique%20li&#233;e%20&#224;%20la%20th&#232;se\Sites.docx" TargetMode="External"/><Relationship Id="rId1049" Type="http://schemas.openxmlformats.org/officeDocument/2006/relationships/hyperlink" Target="file:///C:\Users\Thomas%20Huet\Desktop\Documentation%20arch&#233;ologique%20li&#233;e%20&#224;%20la%20th&#232;se\Cultures.docx" TargetMode="External"/><Relationship Id="rId13920" Type="http://schemas.openxmlformats.org/officeDocument/2006/relationships/hyperlink" Target="file:///C:\Users\Thomas%20Huet\Desktop\Documentation%20arch&#233;ologique%20li&#233;e%20&#224;%20la%20th&#232;se\Environnement.docx" TargetMode="External"/><Relationship Id="rId7092" Type="http://schemas.openxmlformats.org/officeDocument/2006/relationships/hyperlink" Target="file:///C:\Users\Thomas%20Huet\Desktop\Documentation%20arch&#233;ologique%20li&#233;e%20&#224;%20la%20th&#232;se\Sites.docx" TargetMode="External"/><Relationship Id="rId8143" Type="http://schemas.openxmlformats.org/officeDocument/2006/relationships/hyperlink" Target="file:///C:\Users\Thomas%20Huet\Desktop\Documentation%20arch&#233;ologique%20li&#233;e%20&#224;%20la%20th&#232;se\Cultures.docx" TargetMode="External"/><Relationship Id="rId8490" Type="http://schemas.openxmlformats.org/officeDocument/2006/relationships/hyperlink" Target="file:///C:\Users\Thomas%20Huet\Desktop\Documentation%20arch&#233;ologique%20li&#233;e%20&#224;%20la%20th&#232;se\Sites.docx" TargetMode="External"/><Relationship Id="rId9541" Type="http://schemas.openxmlformats.org/officeDocument/2006/relationships/hyperlink" Target="file:///C:\Users\Thomas%20Huet\Desktop\Documentation%20arch&#233;ologique%20li&#233;e%20&#224;%20la%20th&#232;se\Sites.docx" TargetMode="External"/><Relationship Id="rId11471" Type="http://schemas.openxmlformats.org/officeDocument/2006/relationships/hyperlink" Target="file:///C:\Users\Thomas%20Huet\Desktop\Documentation%20arch&#233;ologique%20li&#233;e%20&#224;%20la%20th&#232;se\Cultures.docx" TargetMode="External"/><Relationship Id="rId12522" Type="http://schemas.openxmlformats.org/officeDocument/2006/relationships/hyperlink" Target="file:///C:\Users\Thomas%20Huet\Desktop\Documentation%20arch&#233;ologique%20li&#233;e%20&#224;%20la%20th&#232;se\Cultures.docx" TargetMode="External"/><Relationship Id="rId900" Type="http://schemas.openxmlformats.org/officeDocument/2006/relationships/hyperlink" Target="file:///C:\Users\Thomas%20Huet\Desktop\Documentation%20arch&#233;ologique%20li&#233;e%20&#224;%20la%20th&#232;se\Cultures.docx" TargetMode="External"/><Relationship Id="rId1530" Type="http://schemas.openxmlformats.org/officeDocument/2006/relationships/hyperlink" Target="file:///C:\Users\Thomas%20Huet\Desktop\Documentation%20arch&#233;ologique%20li&#233;e%20&#224;%20la%20th&#232;se\Sites.docx" TargetMode="External"/><Relationship Id="rId10073" Type="http://schemas.openxmlformats.org/officeDocument/2006/relationships/hyperlink" Target="file:///C:\Users\Thomas%20Huet\Desktop\Documentation%20arch&#233;ologique%20li&#233;e%20&#224;%20la%20th&#232;se\Sites.docx" TargetMode="External"/><Relationship Id="rId11124" Type="http://schemas.openxmlformats.org/officeDocument/2006/relationships/hyperlink" Target="file:///C:\Users\Thomas%20Huet\Desktop\Documentation%20arch&#233;ologique%20li&#233;e%20&#224;%20la%20th&#232;se\Sites.docx" TargetMode="External"/><Relationship Id="rId4753" Type="http://schemas.openxmlformats.org/officeDocument/2006/relationships/hyperlink" Target="file:///C:\Users\Thomas%20Huet\Desktop\Documentation%20arch&#233;ologique%20li&#233;e%20&#224;%20la%20th&#232;se\Cultures.docx" TargetMode="External"/><Relationship Id="rId5804" Type="http://schemas.openxmlformats.org/officeDocument/2006/relationships/hyperlink" Target="file:///C:\Users\Thomas%20Huet\Desktop\Documentation%20arch&#233;ologique%20li&#233;e%20&#224;%20la%20th&#232;se\Cultures.docx" TargetMode="External"/><Relationship Id="rId13296" Type="http://schemas.openxmlformats.org/officeDocument/2006/relationships/hyperlink" Target="file:///C:\Users\Thomas%20Huet\Desktop\Documentation%20arch&#233;ologique%20li&#233;e%20&#224;%20la%20th&#232;se\Cultures.docx" TargetMode="External"/><Relationship Id="rId14347" Type="http://schemas.openxmlformats.org/officeDocument/2006/relationships/hyperlink" Target="file:///C:\Users\Thomas%20Huet\Desktop\Documentation%20arch&#233;ologique%20li&#233;e%20&#224;%20la%20th&#232;se\Cultures.docx" TargetMode="External"/><Relationship Id="rId3355" Type="http://schemas.openxmlformats.org/officeDocument/2006/relationships/hyperlink" Target="file:///C:\Users\Thomas%20Huet\Desktop\Documentation%20arch&#233;ologique%20li&#233;e%20&#224;%20la%20th&#232;se\Sites.docx" TargetMode="External"/><Relationship Id="rId4406" Type="http://schemas.openxmlformats.org/officeDocument/2006/relationships/hyperlink" Target="file:///C:\Users\Thomas%20Huet\Desktop\Documentation%20arch&#233;ologique%20li&#233;e%20&#224;%20la%20th&#232;se\Sites.docx" TargetMode="External"/><Relationship Id="rId7976" Type="http://schemas.openxmlformats.org/officeDocument/2006/relationships/hyperlink" Target="file:///C:\Users\Thomas%20Huet\Desktop\Documentation%20arch&#233;ologique%20li&#233;e%20&#224;%20la%20th&#232;se\Cultures.docx" TargetMode="External"/><Relationship Id="rId276" Type="http://schemas.openxmlformats.org/officeDocument/2006/relationships/hyperlink" Target="Sites.docx" TargetMode="External"/><Relationship Id="rId3008" Type="http://schemas.openxmlformats.org/officeDocument/2006/relationships/hyperlink" Target="file:///C:\Users\Thomas%20Huet\Desktop\Documentation%20arch&#233;ologique%20li&#233;e%20&#224;%20la%20th&#232;se\Cultures.docx" TargetMode="External"/><Relationship Id="rId6578" Type="http://schemas.openxmlformats.org/officeDocument/2006/relationships/hyperlink" Target="file:///C:\Users\Thomas%20Huet\Desktop\Documentation%20arch&#233;ologique%20li&#233;e%20&#224;%20la%20th&#232;se\Sites.docx" TargetMode="External"/><Relationship Id="rId7629" Type="http://schemas.openxmlformats.org/officeDocument/2006/relationships/hyperlink" Target="file:///C:\Users\Thomas%20Huet\Desktop\Documentation%20arch&#233;ologique%20li&#233;e%20&#224;%20la%20th&#232;se\Cultures.docx" TargetMode="External"/><Relationship Id="rId10957" Type="http://schemas.openxmlformats.org/officeDocument/2006/relationships/hyperlink" Target="file:///C:\Users\Thomas%20Huet\Desktop\Documentation%20arch&#233;ologique%20li&#233;e%20&#224;%20la%20th&#232;se\Analyses%20Statistiques.docx" TargetMode="External"/><Relationship Id="rId9051" Type="http://schemas.openxmlformats.org/officeDocument/2006/relationships/hyperlink" Target="file:///C:\Users\Thomas%20Huet\Desktop\Documentation%20arch&#233;ologique%20li&#233;e%20&#224;%20la%20th&#232;se\Cultures.docx" TargetMode="External"/><Relationship Id="rId13430" Type="http://schemas.openxmlformats.org/officeDocument/2006/relationships/hyperlink" Target="file:///C:\Users\Thomas%20Huet\Desktop\Documentation%20arch&#233;ologique%20li&#233;e%20&#224;%20la%20th&#232;se\Sites.docx" TargetMode="External"/><Relationship Id="rId1040" Type="http://schemas.openxmlformats.org/officeDocument/2006/relationships/hyperlink" Target="file:///C:\Users\Thomas%20Huet\Desktop\Documentation%20arch&#233;ologique%20li&#233;e%20&#224;%20la%20th&#232;se\Sites.docx" TargetMode="External"/><Relationship Id="rId12032" Type="http://schemas.openxmlformats.org/officeDocument/2006/relationships/hyperlink" Target="file:///C:\Users\Thomas%20Huet\Desktop\Documentation%20arch&#233;ologique%20li&#233;e%20&#224;%20la%20th&#232;se\Sites.docx" TargetMode="External"/><Relationship Id="rId410" Type="http://schemas.openxmlformats.org/officeDocument/2006/relationships/hyperlink" Target="file:///C:\Users\Thomas%20Huet\Desktop\Documentation%20arch&#233;ologique%20li&#233;e%20&#224;%20la%20th&#232;se\Sites.docx" TargetMode="External"/><Relationship Id="rId5661" Type="http://schemas.openxmlformats.org/officeDocument/2006/relationships/hyperlink" Target="file:///C:\Users\Thomas%20Huet\Desktop\Documentation%20arch&#233;ologique%20li&#233;e%20&#224;%20la%20th&#232;se\Sites.docx" TargetMode="External"/><Relationship Id="rId6712" Type="http://schemas.openxmlformats.org/officeDocument/2006/relationships/hyperlink" Target="file:///C:\Users\Thomas%20Huet\Desktop\Documentation%20arch&#233;ologique%20li&#233;e%20&#224;%20la%20th&#232;se\Sites.docx" TargetMode="External"/><Relationship Id="rId4263" Type="http://schemas.openxmlformats.org/officeDocument/2006/relationships/hyperlink" Target="file:///C:\Users\Thomas%20Huet\Desktop\Documentation%20arch&#233;ologique%20li&#233;e%20&#224;%20la%20th&#232;se\Cultures.docx" TargetMode="External"/><Relationship Id="rId5314" Type="http://schemas.openxmlformats.org/officeDocument/2006/relationships/hyperlink" Target="file:///C:\Users\Thomas%20Huet\Desktop\Documentation%20arch&#233;ologique%20li&#233;e%20&#224;%20la%20th&#232;se\Sites.docx" TargetMode="External"/><Relationship Id="rId8884" Type="http://schemas.openxmlformats.org/officeDocument/2006/relationships/hyperlink" Target="file:///C:\Users\Thomas%20Huet\Desktop\Documentation%20arch&#233;ologique%20li&#233;e%20&#224;%20la%20th&#232;se\Sites.docx" TargetMode="External"/><Relationship Id="rId9935" Type="http://schemas.openxmlformats.org/officeDocument/2006/relationships/hyperlink" Target="file:///C:\Users\Thomas%20Huet\Desktop\Documentation%20arch&#233;ologique%20li&#233;e%20&#224;%20la%20th&#232;se\Cultures.docx" TargetMode="External"/><Relationship Id="rId1924" Type="http://schemas.openxmlformats.org/officeDocument/2006/relationships/hyperlink" Target="file:///C:\Users\Thomas%20Huet\Desktop\Documentation%20arch&#233;ologique%20li&#233;e%20&#224;%20la%20th&#232;se\Sites.docx" TargetMode="External"/><Relationship Id="rId7486" Type="http://schemas.openxmlformats.org/officeDocument/2006/relationships/hyperlink" Target="file:///C:\Users\Thomas%20Huet\Desktop\Documentation%20arch&#233;ologique%20li&#233;e%20&#224;%20la%20th&#232;se\Cultures.docx" TargetMode="External"/><Relationship Id="rId8537" Type="http://schemas.openxmlformats.org/officeDocument/2006/relationships/hyperlink" Target="file:///C:\Users\Thomas%20Huet\Desktop\Documentation%20arch&#233;ologique%20li&#233;e%20&#224;%20la%20th&#232;se\Sites.docx" TargetMode="External"/><Relationship Id="rId10467" Type="http://schemas.openxmlformats.org/officeDocument/2006/relationships/hyperlink" Target="file:///C:\Users\Thomas%20Huet\Desktop\Documentation%20arch&#233;ologique%20li&#233;e%20&#224;%20la%20th&#232;se\Sites.docx" TargetMode="External"/><Relationship Id="rId11865" Type="http://schemas.openxmlformats.org/officeDocument/2006/relationships/hyperlink" Target="file:///C:\Users\Thomas%20Huet\Desktop\Documentation%20arch&#233;ologique%20li&#233;e%20&#224;%20la%20th&#232;se\Cultures.docx" TargetMode="External"/><Relationship Id="rId12916" Type="http://schemas.openxmlformats.org/officeDocument/2006/relationships/hyperlink" Target="Sites.docx" TargetMode="External"/><Relationship Id="rId6088" Type="http://schemas.openxmlformats.org/officeDocument/2006/relationships/hyperlink" Target="file:///C:\Users\Thomas%20Huet\Desktop\Documentation%20arch&#233;ologique%20li&#233;e%20&#224;%20la%20th&#232;se\Cultures.docx" TargetMode="External"/><Relationship Id="rId7139" Type="http://schemas.openxmlformats.org/officeDocument/2006/relationships/hyperlink" Target="file:///C:\Users\Thomas%20Huet\Desktop\Documentation%20arch&#233;ologique%20li&#233;e%20&#224;%20la%20th&#232;se\Sites.docx" TargetMode="External"/><Relationship Id="rId11518" Type="http://schemas.openxmlformats.org/officeDocument/2006/relationships/hyperlink" Target="file:///C:\Users\Thomas%20Huet\Desktop\Documentation%20arch&#233;ologique%20li&#233;e%20&#224;%20la%20th&#232;se\Cultures.docx" TargetMode="External"/><Relationship Id="rId2698" Type="http://schemas.openxmlformats.org/officeDocument/2006/relationships/hyperlink" Target="file:///C:\Users\Thomas%20Huet\Desktop\Documentation%20arch&#233;ologique%20li&#233;e%20&#224;%20la%20th&#232;se\Cultures.docx" TargetMode="External"/><Relationship Id="rId3749" Type="http://schemas.openxmlformats.org/officeDocument/2006/relationships/hyperlink" Target="file:///C:\Users\Thomas%20Huet\Desktop\Documentation%20arch&#233;ologique%20li&#233;e%20&#224;%20la%20th&#232;se\Cultures.docx" TargetMode="External"/><Relationship Id="rId5171" Type="http://schemas.openxmlformats.org/officeDocument/2006/relationships/hyperlink" Target="file:///C:\Users\Thomas%20Huet\Desktop\Documentation%20arch&#233;ologique%20li&#233;e%20&#224;%20la%20th&#232;se\Cultures.docx" TargetMode="External"/><Relationship Id="rId6222" Type="http://schemas.openxmlformats.org/officeDocument/2006/relationships/hyperlink" Target="file:///C:\Users\Thomas%20Huet\Desktop\Documentation%20arch&#233;ologique%20li&#233;e%20&#224;%20la%20th&#232;se\Cultures.docx" TargetMode="External"/><Relationship Id="rId7620" Type="http://schemas.openxmlformats.org/officeDocument/2006/relationships/hyperlink" Target="file:///C:\Users\Thomas%20Huet\Desktop\Documentation%20arch&#233;ologique%20li&#233;e%20&#224;%20la%20th&#232;se\Cultures.docx" TargetMode="External"/><Relationship Id="rId10601" Type="http://schemas.openxmlformats.org/officeDocument/2006/relationships/hyperlink" Target="file:///C:\Users\Thomas%20Huet\Desktop\Documentation%20arch&#233;ologique%20li&#233;e%20&#224;%20la%20th&#232;se\Cultures.docx" TargetMode="External"/><Relationship Id="rId9792" Type="http://schemas.openxmlformats.org/officeDocument/2006/relationships/hyperlink" Target="file:///C:\Users\Thomas%20Huet\Desktop\Documentation%20arch&#233;ologique%20li&#233;e%20&#224;%20la%20th&#232;se\Cultures.docx" TargetMode="External"/><Relationship Id="rId12773" Type="http://schemas.openxmlformats.org/officeDocument/2006/relationships/hyperlink" Target="file:///C:\Users\Thomas%20Huet\Desktop\Documentation%20arch&#233;ologique%20li&#233;e%20&#224;%20la%20th&#232;se\Cultures.docx" TargetMode="External"/><Relationship Id="rId13824" Type="http://schemas.openxmlformats.org/officeDocument/2006/relationships/hyperlink" Target="file:///C:\Users\Thomas%20Huet\Desktop\Documentation%20arch&#233;ologique%20li&#233;e%20&#224;%20la%20th&#232;se\Sites.docx" TargetMode="External"/><Relationship Id="rId1781" Type="http://schemas.openxmlformats.org/officeDocument/2006/relationships/hyperlink" Target="file:///C:\Users\Thomas%20Huet\Desktop\Documentation%20arch&#233;ologique%20li&#233;e%20&#224;%20la%20th&#232;se\Sites.docx" TargetMode="External"/><Relationship Id="rId2832" Type="http://schemas.openxmlformats.org/officeDocument/2006/relationships/hyperlink" Target="file:///C:\Users\Thomas%20Huet\Desktop\Documentation%20arch&#233;ologique%20li&#233;e%20&#224;%20la%20th&#232;se\Cultures.docx" TargetMode="External"/><Relationship Id="rId8394" Type="http://schemas.openxmlformats.org/officeDocument/2006/relationships/hyperlink" Target="file:///C:\Users\Thomas%20Huet\Desktop\Documentation%20arch&#233;ologique%20li&#233;e%20&#224;%20la%20th&#232;se\Sites.docx" TargetMode="External"/><Relationship Id="rId9445" Type="http://schemas.openxmlformats.org/officeDocument/2006/relationships/hyperlink" Target="file:///C:\Users\Thomas%20Huet\Desktop\Documentation%20arch&#233;ologique%20li&#233;e%20&#224;%20la%20th&#232;se\Cultures.docx" TargetMode="External"/><Relationship Id="rId11375" Type="http://schemas.openxmlformats.org/officeDocument/2006/relationships/hyperlink" Target="file:///C:\Users\Thomas%20Huet\Desktop\Documentation%20arch&#233;ologique%20li&#233;e%20&#224;%20la%20th&#232;se\Cultures.docx" TargetMode="External"/><Relationship Id="rId12426" Type="http://schemas.openxmlformats.org/officeDocument/2006/relationships/hyperlink" Target="file:///C:\Users\Thomas%20Huet\Desktop\Documentation%20arch&#233;ologique%20li&#233;e%20&#224;%20la%20th&#232;se\Sites.docx" TargetMode="External"/><Relationship Id="rId804" Type="http://schemas.openxmlformats.org/officeDocument/2006/relationships/hyperlink" Target="file:///C:\Users\Thomas%20Huet\Desktop\Documentation%20arch&#233;ologique%20li&#233;e%20&#224;%20la%20th&#232;se\Cultures.docx" TargetMode="External"/><Relationship Id="rId1434" Type="http://schemas.openxmlformats.org/officeDocument/2006/relationships/hyperlink" Target="file:///C:\Users\Thomas%20Huet\Desktop\Documentation%20arch&#233;ologique%20li&#233;e%20&#224;%20la%20th&#232;se\Cultures.docx" TargetMode="External"/><Relationship Id="rId8047" Type="http://schemas.openxmlformats.org/officeDocument/2006/relationships/hyperlink" Target="file:///C:\Users\Thomas%20Huet\Desktop\Documentation%20arch&#233;ologique%20li&#233;e%20&#224;%20la%20th&#232;se\Sites.docx" TargetMode="External"/><Relationship Id="rId11028" Type="http://schemas.openxmlformats.org/officeDocument/2006/relationships/hyperlink" Target="file:///C:\Users\Thomas%20Huet\Desktop\Documentation%20arch&#233;ologique%20li&#233;e%20&#224;%20la%20th&#232;se\Cultures.docx" TargetMode="External"/><Relationship Id="rId4657" Type="http://schemas.openxmlformats.org/officeDocument/2006/relationships/hyperlink" Target="file:///C:\Users\Thomas%20Huet\Desktop\Documentation%20arch&#233;ologique%20li&#233;e%20&#224;%20la%20th&#232;se\Sites.docx" TargetMode="External"/><Relationship Id="rId5708" Type="http://schemas.openxmlformats.org/officeDocument/2006/relationships/hyperlink" Target="file:///C:\Users\Thomas%20Huet\Desktop\Documentation%20arch&#233;ologique%20li&#233;e%20&#224;%20la%20th&#232;se\Cultures.docx" TargetMode="External"/><Relationship Id="rId3259" Type="http://schemas.openxmlformats.org/officeDocument/2006/relationships/hyperlink" Target="file:///C:\Users\Thomas%20Huet\Desktop\Documentation%20arch&#233;ologique%20li&#233;e%20&#224;%20la%20th&#232;se\Cultures.docx" TargetMode="External"/><Relationship Id="rId7130" Type="http://schemas.openxmlformats.org/officeDocument/2006/relationships/hyperlink" Target="file:///C:\Users\Thomas%20Huet\Desktop\Documentation%20arch&#233;ologique%20li&#233;e%20&#224;%20la%20th&#232;se\Sites.docx" TargetMode="External"/><Relationship Id="rId10111" Type="http://schemas.openxmlformats.org/officeDocument/2006/relationships/hyperlink" Target="file:///C:\Users\Thomas%20Huet\Desktop\Documentation%20arch&#233;ologique%20li&#233;e%20&#224;%20la%20th&#232;se\Sites.docx" TargetMode="External"/><Relationship Id="rId13681" Type="http://schemas.openxmlformats.org/officeDocument/2006/relationships/hyperlink" Target="file:///C:\Users\Thomas%20Huet\Desktop\Documentation%20arch&#233;ologique%20li&#233;e%20&#224;%20la%20th&#232;se\Sites.docx" TargetMode="External"/><Relationship Id="rId3740" Type="http://schemas.openxmlformats.org/officeDocument/2006/relationships/hyperlink" Target="file:///C:\Users\Thomas%20Huet\Desktop\Documentation%20arch&#233;ologique%20li&#233;e%20&#224;%20la%20th&#232;se\Sites.docx" TargetMode="External"/><Relationship Id="rId12283" Type="http://schemas.openxmlformats.org/officeDocument/2006/relationships/hyperlink" Target="file:///C:\Users\Thomas%20Huet\Desktop\Documentation%20arch&#233;ologique%20li&#233;e%20&#224;%20la%20th&#232;se\Sites.docx" TargetMode="External"/><Relationship Id="rId13334" Type="http://schemas.openxmlformats.org/officeDocument/2006/relationships/hyperlink" Target="file:///C:\Users\Thomas%20Huet\Desktop\Documentation%20arch&#233;ologique%20li&#233;e%20&#224;%20la%20th&#232;se\Sites.docx" TargetMode="External"/><Relationship Id="rId661" Type="http://schemas.openxmlformats.org/officeDocument/2006/relationships/hyperlink" Target="file:///C:\Users\Thomas%20Huet\Desktop\Documentation%20arch&#233;ologique%20li&#233;e%20&#224;%20la%20th&#232;se\Sites.docx" TargetMode="External"/><Relationship Id="rId1291" Type="http://schemas.openxmlformats.org/officeDocument/2006/relationships/hyperlink" Target="file:///C:\Users\Thomas%20Huet\Desktop\Documentation%20arch&#233;ologique%20li&#233;e%20&#224;%20la%20th&#232;se\Cultures.docx" TargetMode="External"/><Relationship Id="rId2342" Type="http://schemas.openxmlformats.org/officeDocument/2006/relationships/hyperlink" Target="file:///C:\Users\Thomas%20Huet\Desktop\Documentation%20arch&#233;ologique%20li&#233;e%20&#224;%20la%20th&#232;se\Sites.docx" TargetMode="External"/><Relationship Id="rId6963" Type="http://schemas.openxmlformats.org/officeDocument/2006/relationships/hyperlink" Target="file:///C:\Users\Thomas%20Huet\Desktop\Documentation%20arch&#233;ologique%20li&#233;e%20&#224;%20la%20th&#232;se\Cultures.docx" TargetMode="External"/><Relationship Id="rId314" Type="http://schemas.openxmlformats.org/officeDocument/2006/relationships/hyperlink" Target="file:///C:\Users\Thomas%20Huet\Desktop\Documentation%20arch&#233;ologique%20li&#233;e%20&#224;%20la%20th&#232;se\Cultures.docx" TargetMode="External"/><Relationship Id="rId5565" Type="http://schemas.openxmlformats.org/officeDocument/2006/relationships/hyperlink" Target="file:///C:\Users\Thomas%20Huet\Desktop\Documentation%20arch&#233;ologique%20li&#233;e%20&#224;%20la%20th&#232;se\Sites.docx" TargetMode="External"/><Relationship Id="rId6616" Type="http://schemas.openxmlformats.org/officeDocument/2006/relationships/hyperlink" Target="Sites.docx" TargetMode="External"/><Relationship Id="rId4167" Type="http://schemas.openxmlformats.org/officeDocument/2006/relationships/hyperlink" Target="file:///C:\Users\Thomas%20Huet\Desktop\Documentation%20arch&#233;ologique%20li&#233;e%20&#224;%20la%20th&#232;se\Cultures.docx" TargetMode="External"/><Relationship Id="rId5218" Type="http://schemas.openxmlformats.org/officeDocument/2006/relationships/hyperlink" Target="file:///C:\Users\Thomas%20Huet\Desktop\Documentation%20arch&#233;ologique%20li&#233;e%20&#224;%20la%20th&#232;se\Cultures.docx" TargetMode="External"/><Relationship Id="rId8788" Type="http://schemas.openxmlformats.org/officeDocument/2006/relationships/hyperlink" Target="file:///C:\Users\Thomas%20Huet\Desktop\Documentation%20arch&#233;ologique%20li&#233;e%20&#224;%20la%20th&#232;se\Cultures.docx" TargetMode="External"/><Relationship Id="rId9839" Type="http://schemas.openxmlformats.org/officeDocument/2006/relationships/hyperlink" Target="file:///C:\Users\Thomas%20Huet\Desktop\Documentation%20arch&#233;ologique%20li&#233;e%20&#224;%20la%20th&#232;se\Sites.docx" TargetMode="External"/><Relationship Id="rId11769" Type="http://schemas.openxmlformats.org/officeDocument/2006/relationships/hyperlink" Target="file:///C:\Users\Thomas%20Huet\Desktop\Documentation%20arch&#233;ologique%20li&#233;e%20&#224;%20la%20th&#232;se\Sites.docx" TargetMode="External"/><Relationship Id="rId13191" Type="http://schemas.openxmlformats.org/officeDocument/2006/relationships/hyperlink" Target="file:///C:\Users\Thomas%20Huet\Desktop\Documentation%20arch&#233;ologique%20li&#233;e%20&#224;%20la%20th&#232;se\Sites.docx" TargetMode="External"/><Relationship Id="rId1828" Type="http://schemas.openxmlformats.org/officeDocument/2006/relationships/hyperlink" Target="file:///C:\Users\Thomas%20Huet\Desktop\Documentation%20arch&#233;ologique%20li&#233;e%20&#224;%20la%20th&#232;se\Sites.docx" TargetMode="External"/><Relationship Id="rId3250" Type="http://schemas.openxmlformats.org/officeDocument/2006/relationships/hyperlink" Target="file:///C:\Users\Thomas%20Huet\Desktop\Documentation%20arch&#233;ologique%20li&#233;e%20&#224;%20la%20th&#232;se\Sites.docx" TargetMode="External"/><Relationship Id="rId14242" Type="http://schemas.openxmlformats.org/officeDocument/2006/relationships/hyperlink" Target="file:///C:\Users\Thomas%20Huet\Desktop\Documentation%20arch&#233;ologique%20li&#233;e%20&#224;%20la%20th&#232;se\Sites.docx" TargetMode="External"/><Relationship Id="rId171" Type="http://schemas.openxmlformats.org/officeDocument/2006/relationships/hyperlink" Target="Sites.docx" TargetMode="External"/><Relationship Id="rId4301" Type="http://schemas.openxmlformats.org/officeDocument/2006/relationships/hyperlink" Target="file:///C:\Users\Thomas%20Huet\Desktop\Documentation%20arch&#233;ologique%20li&#233;e%20&#224;%20la%20th&#232;se\Cultures.docx" TargetMode="External"/><Relationship Id="rId7871" Type="http://schemas.openxmlformats.org/officeDocument/2006/relationships/hyperlink" Target="file:///C:\Users\Thomas%20Huet\Desktop\Documentation%20arch&#233;ologique%20li&#233;e%20&#224;%20la%20th&#232;se\Cultures.docx" TargetMode="External"/><Relationship Id="rId8922" Type="http://schemas.openxmlformats.org/officeDocument/2006/relationships/hyperlink" Target="file:///C:\Users\Thomas%20Huet\Desktop\Documentation%20arch&#233;ologique%20li&#233;e%20&#224;%20la%20th&#232;se\Cultures.docx" TargetMode="External"/><Relationship Id="rId10852" Type="http://schemas.openxmlformats.org/officeDocument/2006/relationships/hyperlink" Target="file:///C:\Users\Thomas%20Huet\Desktop\Documentation%20arch&#233;ologique%20li&#233;e%20&#224;%20la%20th&#232;se\Cultures.docx" TargetMode="External"/><Relationship Id="rId11903" Type="http://schemas.openxmlformats.org/officeDocument/2006/relationships/hyperlink" Target="file:///C:\Users\Thomas%20Huet\Desktop\Documentation%20arch&#233;ologique%20li&#233;e%20&#224;%20la%20th&#232;se\Cultures.docx" TargetMode="External"/><Relationship Id="rId6473" Type="http://schemas.openxmlformats.org/officeDocument/2006/relationships/hyperlink" Target="file:///C:\Users\Thomas%20Huet\Desktop\Documentation%20arch&#233;ologique%20li&#233;e%20&#224;%20la%20th&#232;se\Cultures.docx" TargetMode="External"/><Relationship Id="rId7524" Type="http://schemas.openxmlformats.org/officeDocument/2006/relationships/hyperlink" Target="file:///C:\Users\Thomas%20Huet\Desktop\Documentation%20arch&#233;ologique%20li&#233;e%20&#224;%20la%20th&#232;se\Cultures.docx" TargetMode="External"/><Relationship Id="rId10505" Type="http://schemas.openxmlformats.org/officeDocument/2006/relationships/hyperlink" Target="file:///C:\Users\Thomas%20Huet\Desktop\Documentation%20arch&#233;ologique%20li&#233;e%20&#224;%20la%20th&#232;se\Sites.docx" TargetMode="External"/><Relationship Id="rId5075" Type="http://schemas.openxmlformats.org/officeDocument/2006/relationships/hyperlink" Target="file:///C:\Users\Thomas%20Huet\Desktop\Documentation%20arch&#233;ologique%20li&#233;e%20&#224;%20la%20th&#232;se\Cultures.docx" TargetMode="External"/><Relationship Id="rId6126" Type="http://schemas.openxmlformats.org/officeDocument/2006/relationships/hyperlink" Target="file:///C:\Users\Thomas%20Huet\Desktop\Documentation%20arch&#233;ologique%20li&#233;e%20&#224;%20la%20th&#232;se\Sites.docx" TargetMode="External"/><Relationship Id="rId9696" Type="http://schemas.openxmlformats.org/officeDocument/2006/relationships/hyperlink" Target="file:///C:\Users\Thomas%20Huet\Desktop\Documentation%20arch&#233;ologique%20li&#233;e%20&#224;%20la%20th&#232;se\DescriptionRoches.docx" TargetMode="External"/><Relationship Id="rId12677" Type="http://schemas.openxmlformats.org/officeDocument/2006/relationships/hyperlink" Target="file:///C:\Users\Thomas%20Huet\Desktop\Documentation%20arch&#233;ologique%20li&#233;e%20&#224;%20la%20th&#232;se\Sites.docx" TargetMode="External"/><Relationship Id="rId1685" Type="http://schemas.openxmlformats.org/officeDocument/2006/relationships/hyperlink" Target="file:///C:\Users\Thomas%20Huet\Desktop\Documentation%20arch&#233;ologique%20li&#233;e%20&#224;%20la%20th&#232;se\Cultures.docx" TargetMode="External"/><Relationship Id="rId2736" Type="http://schemas.openxmlformats.org/officeDocument/2006/relationships/hyperlink" Target="file:///C:\Users\Thomas%20Huet\Desktop\Documentation%20arch&#233;ologique%20li&#233;e%20&#224;%20la%20th&#232;se\Cultures.docx" TargetMode="External"/><Relationship Id="rId8298" Type="http://schemas.openxmlformats.org/officeDocument/2006/relationships/hyperlink" Target="file:///C:\Users\Thomas%20Huet\Desktop\Documentation%20arch&#233;ologique%20li&#233;e%20&#224;%20la%20th&#232;se\Cultures.docx" TargetMode="External"/><Relationship Id="rId9349" Type="http://schemas.openxmlformats.org/officeDocument/2006/relationships/hyperlink" Target="file:///C:\Users\Thomas%20Huet\Desktop\Documentation%20arch&#233;ologique%20li&#233;e%20&#224;%20la%20th&#232;se\Sites.docx" TargetMode="External"/><Relationship Id="rId11279" Type="http://schemas.openxmlformats.org/officeDocument/2006/relationships/hyperlink" Target="file:///C:\Users\Thomas%20Huet\Desktop\Documentation%20arch&#233;ologique%20li&#233;e%20&#224;%20la%20th&#232;se\Cultures.docx" TargetMode="External"/><Relationship Id="rId13728" Type="http://schemas.openxmlformats.org/officeDocument/2006/relationships/hyperlink" Target="file:///C:\Users\Thomas%20Huet\Desktop\Documentation%20arch&#233;ologique%20li&#233;e%20&#224;%20la%20th&#232;se\Sites.docx" TargetMode="External"/><Relationship Id="rId708" Type="http://schemas.openxmlformats.org/officeDocument/2006/relationships/hyperlink" Target="file:///C:\Users\Thomas%20Huet\Desktop\Documentation%20arch&#233;ologique%20li&#233;e%20&#224;%20la%20th&#232;se\Cultures.docx" TargetMode="External"/><Relationship Id="rId1338" Type="http://schemas.openxmlformats.org/officeDocument/2006/relationships/hyperlink" Target="file:///C:\Users\Thomas%20Huet\Desktop\Documentation%20arch&#233;ologique%20li&#233;e%20&#224;%20la%20th&#232;se\Cultures.docx" TargetMode="External"/><Relationship Id="rId5959" Type="http://schemas.openxmlformats.org/officeDocument/2006/relationships/hyperlink" Target="file:///C:\Users\Thomas%20Huet\Desktop\Documentation%20arch&#233;ologique%20li&#233;e%20&#224;%20la%20th&#232;se\Sites.docx" TargetMode="External"/><Relationship Id="rId7381" Type="http://schemas.openxmlformats.org/officeDocument/2006/relationships/hyperlink" Target="file:///C:\Users\Thomas%20Huet\Desktop\Documentation%20arch&#233;ologique%20li&#233;e%20&#224;%20la%20th&#232;se\Cultures.docx" TargetMode="External"/><Relationship Id="rId8432" Type="http://schemas.openxmlformats.org/officeDocument/2006/relationships/hyperlink" Target="file:///C:\Users\Thomas%20Huet\Desktop\Documentation%20arch&#233;ologique%20li&#233;e%20&#224;%20la%20th&#232;se\Cultures.docx" TargetMode="External"/><Relationship Id="rId9830" Type="http://schemas.openxmlformats.org/officeDocument/2006/relationships/hyperlink" Target="file:///C:\Users\Thomas%20Huet\Desktop\Documentation%20arch&#233;ologique%20li&#233;e%20&#224;%20la%20th&#232;se\Cultures.docx" TargetMode="External"/><Relationship Id="rId11760" Type="http://schemas.openxmlformats.org/officeDocument/2006/relationships/hyperlink" Target="file:///C:\Users\Thomas%20Huet\Desktop\Documentation%20arch&#233;ologique%20li&#233;e%20&#224;%20la%20th&#232;se\Cultures.docx" TargetMode="External"/><Relationship Id="rId12811" Type="http://schemas.openxmlformats.org/officeDocument/2006/relationships/hyperlink" Target="file:///C:\Users\Thomas%20Huet\Desktop\Documentation%20arch&#233;ologique%20li&#233;e%20&#224;%20la%20th&#232;se\Cultures.docx" TargetMode="External"/><Relationship Id="rId44" Type="http://schemas.openxmlformats.org/officeDocument/2006/relationships/hyperlink" Target="file:///C:\Users\Thomas%20Huet\Desktop\Documentation%20arch&#233;ologique%20li&#233;e%20&#224;%20la%20th&#232;se\Cultures.docx" TargetMode="External"/><Relationship Id="rId7034" Type="http://schemas.openxmlformats.org/officeDocument/2006/relationships/hyperlink" Target="file:///C:\Users\Thomas%20Huet\Desktop\Documentation%20arch&#233;ologique%20li&#233;e%20&#224;%20la%20th&#232;se\Sites.docx" TargetMode="External"/><Relationship Id="rId10362" Type="http://schemas.openxmlformats.org/officeDocument/2006/relationships/hyperlink" Target="file:///C:\Users\Thomas%20Huet\Desktop\Documentation%20arch&#233;ologique%20li&#233;e%20&#224;%20la%20th&#232;se\DescriptionRoches.docx" TargetMode="External"/><Relationship Id="rId11413" Type="http://schemas.openxmlformats.org/officeDocument/2006/relationships/hyperlink" Target="file:///C:\Users\Thomas%20Huet\Desktop\Documentation%20arch&#233;ologique%20li&#233;e%20&#224;%20la%20th&#232;se\Sites.docx" TargetMode="External"/><Relationship Id="rId3991" Type="http://schemas.openxmlformats.org/officeDocument/2006/relationships/hyperlink" Target="file:///C:\Users\Thomas%20Huet\Desktop\Documentation%20arch&#233;ologique%20li&#233;e%20&#224;%20la%20th&#232;se\Cultures.docx" TargetMode="External"/><Relationship Id="rId10015" Type="http://schemas.openxmlformats.org/officeDocument/2006/relationships/hyperlink" Target="file:///C:\Users\Thomas%20Huet\Desktop\Documentation%20arch&#233;ologique%20li&#233;e%20&#224;%20la%20th&#232;se\Cultures.docx" TargetMode="External"/><Relationship Id="rId13585" Type="http://schemas.openxmlformats.org/officeDocument/2006/relationships/hyperlink" Target="file:///C:\Users\Thomas%20Huet\Desktop\Documentation%20arch&#233;ologique%20li&#233;e%20&#224;%20la%20th&#232;se\Cultures.docx" TargetMode="External"/><Relationship Id="rId2593" Type="http://schemas.openxmlformats.org/officeDocument/2006/relationships/hyperlink" Target="file:///C:\Users\Thomas%20Huet\Desktop\Documentation%20arch&#233;ologique%20li&#233;e%20&#224;%20la%20th&#232;se\Cultures.docx" TargetMode="External"/><Relationship Id="rId3644" Type="http://schemas.openxmlformats.org/officeDocument/2006/relationships/hyperlink" Target="file:///C:\Users\Thomas%20Huet\Desktop\Documentation%20arch&#233;ologique%20li&#233;e%20&#224;%20la%20th&#232;se\Sites.docx" TargetMode="External"/><Relationship Id="rId12187" Type="http://schemas.openxmlformats.org/officeDocument/2006/relationships/hyperlink" Target="file:///C:\Users\Thomas%20Huet\Desktop\Documentation%20arch&#233;ologique%20li&#233;e%20&#224;%20la%20th&#232;se\Sites.docx" TargetMode="External"/><Relationship Id="rId13238" Type="http://schemas.openxmlformats.org/officeDocument/2006/relationships/hyperlink" Target="file:///C:\Users\Thomas%20Huet\Desktop\Documentation%20arch&#233;ologique%20li&#233;e%20&#224;%20la%20th&#232;se\Cultures.docx" TargetMode="External"/><Relationship Id="rId565" Type="http://schemas.openxmlformats.org/officeDocument/2006/relationships/hyperlink" Target="file:///C:\Users\Thomas%20Huet\Desktop\Documentation%20arch&#233;ologique%20li&#233;e%20&#224;%20la%20th&#232;se\Cultures.docx" TargetMode="External"/><Relationship Id="rId1195" Type="http://schemas.openxmlformats.org/officeDocument/2006/relationships/hyperlink" Target="file:///C:\Users\Thomas%20Huet\Desktop\Documentation%20arch&#233;ologique%20li&#233;e%20&#224;%20la%20th&#232;se\Cultures.docx" TargetMode="External"/><Relationship Id="rId2246" Type="http://schemas.openxmlformats.org/officeDocument/2006/relationships/hyperlink" Target="file:///C:\Users\Thomas%20Huet\Desktop\Documentation%20arch&#233;ologique%20li&#233;e%20&#224;%20la%20th&#232;se\Cultures.docx" TargetMode="External"/><Relationship Id="rId6867" Type="http://schemas.openxmlformats.org/officeDocument/2006/relationships/hyperlink" Target="file:///C:\Users\Thomas%20Huet\Desktop\Documentation%20arch&#233;ologique%20li&#233;e%20&#224;%20la%20th&#232;se\Sit_Ile_Longue_d_R1" TargetMode="External"/><Relationship Id="rId7918" Type="http://schemas.openxmlformats.org/officeDocument/2006/relationships/hyperlink" Target="file:///C:\Users\Thomas%20Huet\Desktop\Documentation%20arch&#233;ologique%20li&#233;e%20&#224;%20la%20th&#232;se\Cultures.docx" TargetMode="External"/><Relationship Id="rId218" Type="http://schemas.openxmlformats.org/officeDocument/2006/relationships/hyperlink" Target="file:///C:\Users\Thomas%20Huet\Desktop\Documentation%20arch&#233;ologique%20li&#233;e%20&#224;%20la%20th&#232;se\Sites.docx" TargetMode="External"/><Relationship Id="rId5469" Type="http://schemas.openxmlformats.org/officeDocument/2006/relationships/hyperlink" Target="file:///C:\Users\Thomas%20Huet\Desktop\Documentation%20arch&#233;ologique%20li&#233;e%20&#224;%20la%20th&#232;se\Cultures.docx" TargetMode="External"/><Relationship Id="rId9340" Type="http://schemas.openxmlformats.org/officeDocument/2006/relationships/hyperlink" Target="file:///C:\Users\Thomas%20Huet\Desktop\Documentation%20arch&#233;ologique%20li&#233;e%20&#224;%20la%20th&#232;se\Sites.docx" TargetMode="External"/><Relationship Id="rId11270" Type="http://schemas.openxmlformats.org/officeDocument/2006/relationships/hyperlink" Target="file:///C:\Users\Thomas%20Huet\Desktop\Documentation%20arch&#233;ologique%20li&#233;e%20&#224;%20la%20th&#232;se\Cultures.docx" TargetMode="External"/><Relationship Id="rId12321" Type="http://schemas.openxmlformats.org/officeDocument/2006/relationships/hyperlink" Target="file:///C:\Users\Thomas%20Huet\Desktop\Documentation%20arch&#233;ologique%20li&#233;e%20&#224;%20la%20th&#232;se\Sites.docx" TargetMode="External"/><Relationship Id="rId5950" Type="http://schemas.openxmlformats.org/officeDocument/2006/relationships/hyperlink" Target="file:///C:\Users\Thomas%20Huet\Desktop\Documentation%20arch&#233;ologique%20li&#233;e%20&#224;%20la%20th&#232;se\Sites.docx" TargetMode="External"/><Relationship Id="rId14493" Type="http://schemas.openxmlformats.org/officeDocument/2006/relationships/hyperlink" Target="file:///C:\Users\Thomas%20Huet\Desktop\Documentation%20arch&#233;ologique%20li&#233;e%20&#224;%20la%20th&#232;se\Sites.docx" TargetMode="External"/><Relationship Id="rId4552" Type="http://schemas.openxmlformats.org/officeDocument/2006/relationships/hyperlink" Target="file:///C:\Users\Thomas%20Huet\Desktop\Documentation%20arch&#233;ologique%20li&#233;e%20&#224;%20la%20th&#232;se\Cultures.docx" TargetMode="External"/><Relationship Id="rId5603" Type="http://schemas.openxmlformats.org/officeDocument/2006/relationships/hyperlink" Target="file:///C:\Users\Thomas%20Huet\Desktop\Documentation%20arch&#233;ologique%20li&#233;e%20&#224;%20la%20th&#232;se\Cultures.docx" TargetMode="External"/><Relationship Id="rId13095" Type="http://schemas.openxmlformats.org/officeDocument/2006/relationships/hyperlink" Target="file:///C:\Users\Thomas%20Huet\Desktop\Documentation%20arch&#233;ologique%20li&#233;e%20&#224;%20la%20th&#232;se\Cultures.docx" TargetMode="External"/><Relationship Id="rId14146" Type="http://schemas.openxmlformats.org/officeDocument/2006/relationships/hyperlink" Target="file:///C:\Users\Thomas%20Huet\Desktop\Documentation%20arch&#233;ologique%20li&#233;e%20&#224;%20la%20th&#232;se\Sites.docx" TargetMode="External"/><Relationship Id="rId3154" Type="http://schemas.openxmlformats.org/officeDocument/2006/relationships/hyperlink" Target="file:///C:\Users\Thomas%20Huet\Desktop\Documentation%20arch&#233;ologique%20li&#233;e%20&#224;%20la%20th&#232;se\Cultures.docx" TargetMode="External"/><Relationship Id="rId4205" Type="http://schemas.openxmlformats.org/officeDocument/2006/relationships/hyperlink" Target="file:///C:\Users\Thomas%20Huet\Desktop\Documentation%20arch&#233;ologique%20li&#233;e%20&#224;%20la%20th&#232;se\Sites.docx" TargetMode="External"/><Relationship Id="rId7775" Type="http://schemas.openxmlformats.org/officeDocument/2006/relationships/hyperlink" Target="file:///C:\Users\Thomas%20Huet\Desktop\Documentation%20arch&#233;ologique%20li&#233;e%20&#224;%20la%20th&#232;se\Sites.docx" TargetMode="External"/><Relationship Id="rId8826" Type="http://schemas.openxmlformats.org/officeDocument/2006/relationships/hyperlink" Target="file:///C:\Users\Thomas%20Huet\Desktop\Documentation%20arch&#233;ologique%20li&#233;e%20&#224;%20la%20th&#232;se\Cultures.docx" TargetMode="External"/><Relationship Id="rId10756" Type="http://schemas.openxmlformats.org/officeDocument/2006/relationships/hyperlink" Target="file:///C:\Users\Thomas%20Huet\Desktop\Documentation%20arch&#233;ologique%20li&#233;e%20&#224;%20la%20th&#232;se\Cultures.docx" TargetMode="External"/><Relationship Id="rId6377" Type="http://schemas.openxmlformats.org/officeDocument/2006/relationships/hyperlink" Target="file:///C:\Users\Thomas%20Huet\Desktop\Documentation%20arch&#233;ologique%20li&#233;e%20&#224;%20la%20th&#232;se\Cultures.docx" TargetMode="External"/><Relationship Id="rId7428" Type="http://schemas.openxmlformats.org/officeDocument/2006/relationships/hyperlink" Target="file:///C:\Users\Thomas%20Huet\Desktop\Documentation%20arch&#233;ologique%20li&#233;e%20&#224;%20la%20th&#232;se\Cultures.docx" TargetMode="External"/><Relationship Id="rId10409" Type="http://schemas.openxmlformats.org/officeDocument/2006/relationships/hyperlink" Target="file:///C:\Users\Thomas%20Huet\Desktop\Documentation%20arch&#233;ologique%20li&#233;e%20&#224;%20la%20th&#232;se\Sites.docx" TargetMode="External"/><Relationship Id="rId11807" Type="http://schemas.openxmlformats.org/officeDocument/2006/relationships/hyperlink" Target="file:///C:\Users\Thomas%20Huet\Desktop\Documentation%20arch&#233;ologique%20li&#233;e%20&#224;%20la%20th&#232;se\Cultures.docx" TargetMode="External"/><Relationship Id="rId2987" Type="http://schemas.openxmlformats.org/officeDocument/2006/relationships/hyperlink" Target="file:///C:\Users\Thomas%20Huet\Desktop\Documentation%20arch&#233;ologique%20li&#233;e%20&#224;%20la%20th&#232;se\Sites.docx" TargetMode="External"/><Relationship Id="rId13979" Type="http://schemas.openxmlformats.org/officeDocument/2006/relationships/hyperlink" Target="file:///C:\Users\Thomas%20Huet\Desktop\Documentation%20arch&#233;ologique%20li&#233;e%20&#224;%20la%20th&#232;se\Sites.docx" TargetMode="External"/><Relationship Id="rId959" Type="http://schemas.openxmlformats.org/officeDocument/2006/relationships/hyperlink" Target="file:///C:\Users\Thomas%20Huet\Desktop\Documentation%20arch&#233;ologique%20li&#233;e%20&#224;%20la%20th&#232;se\Sites.docx" TargetMode="External"/><Relationship Id="rId1589" Type="http://schemas.openxmlformats.org/officeDocument/2006/relationships/hyperlink" Target="file:///C:\Users\Thomas%20Huet\Desktop\Documentation%20arch&#233;ologique%20li&#233;e%20&#224;%20la%20th&#232;se\Cultures.docx" TargetMode="External"/><Relationship Id="rId5460" Type="http://schemas.openxmlformats.org/officeDocument/2006/relationships/hyperlink" Target="file:///C:\Users\Thomas%20Huet\Desktop\Documentation%20arch&#233;ologique%20li&#233;e%20&#224;%20la%20th&#232;se\Cultures.docx" TargetMode="External"/><Relationship Id="rId6511" Type="http://schemas.openxmlformats.org/officeDocument/2006/relationships/hyperlink" Target="file:///C:\Users\Thomas%20Huet\Desktop\Documentation%20arch&#233;ologique%20li&#233;e%20&#224;%20la%20th&#232;se\Sites.docx" TargetMode="External"/><Relationship Id="rId4062" Type="http://schemas.openxmlformats.org/officeDocument/2006/relationships/hyperlink" Target="file:///C:\Users\Thomas%20Huet\Desktop\Documentation%20arch&#233;ologique%20li&#233;e%20&#224;%20la%20th&#232;se\Cultures.docx" TargetMode="External"/><Relationship Id="rId5113" Type="http://schemas.openxmlformats.org/officeDocument/2006/relationships/hyperlink" Target="file:///C:\Users\Thomas%20Huet\Desktop\Documentation%20arch&#233;ologique%20li&#233;e%20&#224;%20la%20th&#232;se\Sites.docx" TargetMode="External"/><Relationship Id="rId8683" Type="http://schemas.openxmlformats.org/officeDocument/2006/relationships/hyperlink" Target="file:///C:\Users\Thomas%20Huet\Desktop\Documentation%20arch&#233;ologique%20li&#233;e%20&#224;%20la%20th&#232;se\Sites.docx" TargetMode="External"/><Relationship Id="rId9734" Type="http://schemas.openxmlformats.org/officeDocument/2006/relationships/hyperlink" Target="file:///C:\Users\Thomas%20Huet\Desktop\Documentation%20arch&#233;ologique%20li&#233;e%20&#224;%20la%20th&#232;se\Cultures.docx" TargetMode="External"/><Relationship Id="rId11664" Type="http://schemas.openxmlformats.org/officeDocument/2006/relationships/hyperlink" Target="file:///C:\Users\Thomas%20Huet\Desktop\Documentation%20arch&#233;ologique%20li&#233;e%20&#224;%20la%20th&#232;se\Sites.docx" TargetMode="External"/><Relationship Id="rId12715" Type="http://schemas.openxmlformats.org/officeDocument/2006/relationships/hyperlink" Target="file:///C:\Users\Thomas%20Huet\Desktop\Documentation%20arch&#233;ologique%20li&#233;e%20&#224;%20la%20th&#232;se\Sites.docx" TargetMode="External"/><Relationship Id="rId1723" Type="http://schemas.openxmlformats.org/officeDocument/2006/relationships/hyperlink" Target="file:///C:\Users\Thomas%20Huet\Desktop\Documentation%20arch&#233;ologique%20li&#233;e%20&#224;%20la%20th&#232;se\Cultures.docx" TargetMode="External"/><Relationship Id="rId7285" Type="http://schemas.openxmlformats.org/officeDocument/2006/relationships/hyperlink" Target="file:///C:\Users\Thomas%20Huet\Desktop\Documentation%20arch&#233;ologique%20li&#233;e%20&#224;%20la%20th&#232;se\Cultures.docx" TargetMode="External"/><Relationship Id="rId8336" Type="http://schemas.openxmlformats.org/officeDocument/2006/relationships/hyperlink" Target="file:///C:\Users\Thomas%20Huet\Desktop\Documentation%20arch&#233;ologique%20li&#233;e%20&#224;%20la%20th&#232;se\Sites.docx" TargetMode="External"/><Relationship Id="rId10266" Type="http://schemas.openxmlformats.org/officeDocument/2006/relationships/hyperlink" Target="file:///C:\Users\Thomas%20Huet\Desktop\Documentation%20arch&#233;ologique%20li&#233;e%20&#224;%20la%20th&#232;se\Cultures.docx" TargetMode="External"/><Relationship Id="rId11317" Type="http://schemas.openxmlformats.org/officeDocument/2006/relationships/hyperlink" Target="file:///C:\Users\Thomas%20Huet\Desktop\Documentation%20arch&#233;ologique%20li&#233;e%20&#224;%20la%20th&#232;se\Cultures.docx" TargetMode="External"/><Relationship Id="rId3895" Type="http://schemas.openxmlformats.org/officeDocument/2006/relationships/hyperlink" Target="file:///C:\Users\Thomas%20Huet\Desktop\Documentation%20arch&#233;ologique%20li&#233;e%20&#224;%20la%20th&#232;se\Cultures.docx" TargetMode="External"/><Relationship Id="rId4946" Type="http://schemas.openxmlformats.org/officeDocument/2006/relationships/hyperlink" Target="file:///C:\Users\Thomas%20Huet\Desktop\Documentation%20arch&#233;ologique%20li&#233;e%20&#224;%20la%20th&#232;se\Sites.docx" TargetMode="External"/><Relationship Id="rId13489" Type="http://schemas.openxmlformats.org/officeDocument/2006/relationships/hyperlink" Target="file:///C:\Users\Thomas%20Huet\Desktop\Documentation%20arch&#233;ologique%20li&#233;e%20&#224;%20la%20th&#232;se\Sites.docx" TargetMode="External"/><Relationship Id="rId2497" Type="http://schemas.openxmlformats.org/officeDocument/2006/relationships/hyperlink" Target="file:///C:\Users\Thomas%20Huet\Desktop\Documentation%20arch&#233;ologique%20li&#233;e%20&#224;%20la%20th&#232;se\Cultures.docx" TargetMode="External"/><Relationship Id="rId3548" Type="http://schemas.openxmlformats.org/officeDocument/2006/relationships/hyperlink" Target="file:///C:\Users\Thomas%20Huet\Desktop\Documentation%20arch&#233;ologique%20li&#233;e%20&#224;%20la%20th&#232;se\Cultures.docx" TargetMode="External"/><Relationship Id="rId469" Type="http://schemas.openxmlformats.org/officeDocument/2006/relationships/hyperlink" Target="file:///C:\Users\Thomas%20Huet\Desktop\Documentation%20arch&#233;ologique%20li&#233;e%20&#224;%20la%20th&#232;se\Cultures.docx" TargetMode="External"/><Relationship Id="rId1099" Type="http://schemas.openxmlformats.org/officeDocument/2006/relationships/hyperlink" Target="file:///C:\Users\Thomas%20Huet\Desktop\Documentation%20arch&#233;ologique%20li&#233;e%20&#224;%20la%20th&#232;se\Sites.docx" TargetMode="External"/><Relationship Id="rId6021" Type="http://schemas.openxmlformats.org/officeDocument/2006/relationships/hyperlink" Target="file:///C:\Users\Thomas%20Huet\Desktop\Documentation%20arch&#233;ologique%20li&#233;e%20&#224;%20la%20th&#232;se\Sites.docx" TargetMode="External"/><Relationship Id="rId9591" Type="http://schemas.openxmlformats.org/officeDocument/2006/relationships/hyperlink" Target="file:///C:\Users\Thomas%20Huet\Desktop\Documentation%20arch&#233;ologique%20li&#233;e%20&#224;%20la%20th&#232;se\Sites.docx" TargetMode="External"/><Relationship Id="rId10400" Type="http://schemas.openxmlformats.org/officeDocument/2006/relationships/hyperlink" Target="file:///C:\Users\Thomas%20Huet\Desktop\Documentation%20arch&#233;ologique%20li&#233;e%20&#224;%20la%20th&#232;se\Sites.docx" TargetMode="External"/><Relationship Id="rId13970" Type="http://schemas.openxmlformats.org/officeDocument/2006/relationships/hyperlink" Target="file:///C:\Users\Thomas%20Huet\Desktop\Documentation%20arch&#233;ologique%20li&#233;e%20&#224;%20la%20th&#232;se\Sites.docx" TargetMode="External"/><Relationship Id="rId8193" Type="http://schemas.openxmlformats.org/officeDocument/2006/relationships/hyperlink" Target="file:///C:\Users\Thomas%20Huet\Desktop\Documentation%20arch&#233;ologique%20li&#233;e%20&#224;%20la%20th&#232;se\Sites.docx" TargetMode="External"/><Relationship Id="rId9244" Type="http://schemas.openxmlformats.org/officeDocument/2006/relationships/hyperlink" Target="file:///C:\Users\Thomas%20Huet\Desktop\Documentation%20arch&#233;ologique%20li&#233;e%20&#224;%20la%20th&#232;se\Sites.docx" TargetMode="External"/><Relationship Id="rId12572" Type="http://schemas.openxmlformats.org/officeDocument/2006/relationships/hyperlink" Target="file:///C:\Users\Thomas%20Huet\Desktop\Documentation%20arch&#233;ologique%20li&#233;e%20&#224;%20la%20th&#232;se\Cultures.docx" TargetMode="External"/><Relationship Id="rId13623" Type="http://schemas.openxmlformats.org/officeDocument/2006/relationships/hyperlink" Target="file:///C:\Users\Thomas%20Huet\Desktop\Documentation%20arch&#233;ologique%20li&#233;e%20&#224;%20la%20th&#232;se\Sites.docx" TargetMode="External"/><Relationship Id="rId950" Type="http://schemas.openxmlformats.org/officeDocument/2006/relationships/hyperlink" Target="file:///C:\Users\Thomas%20Huet\Desktop\Documentation%20arch&#233;ologique%20li&#233;e%20&#224;%20la%20th&#232;se\Cultures.docx" TargetMode="External"/><Relationship Id="rId1580" Type="http://schemas.openxmlformats.org/officeDocument/2006/relationships/hyperlink" Target="file:///C:\Users\Thomas%20Huet\Desktop\Documentation%20arch&#233;ologique%20li&#233;e%20&#224;%20la%20th&#232;se\Cultures.docx" TargetMode="External"/><Relationship Id="rId2631" Type="http://schemas.openxmlformats.org/officeDocument/2006/relationships/hyperlink" Target="file:///C:\Users\Thomas%20Huet\Desktop\Documentation%20arch&#233;ologique%20li&#233;e%20&#224;%20la%20th&#232;se\Cultures.docx" TargetMode="External"/><Relationship Id="rId11174" Type="http://schemas.openxmlformats.org/officeDocument/2006/relationships/hyperlink" Target="file:///C:\Users\Thomas%20Huet\Desktop\Documentation%20arch&#233;ologique%20li&#233;e%20&#224;%20la%20th&#232;se\Sites.docx" TargetMode="External"/><Relationship Id="rId12225" Type="http://schemas.openxmlformats.org/officeDocument/2006/relationships/hyperlink" Target="file:///C:\Users\Thomas%20Huet\Desktop\Documentation%20arch&#233;ologique%20li&#233;e%20&#224;%20la%20th&#232;se\Sites.docx" TargetMode="External"/><Relationship Id="rId603" Type="http://schemas.openxmlformats.org/officeDocument/2006/relationships/hyperlink" Target="file:///C:\Users\Thomas%20Huet\Desktop\Documentation%20arch&#233;ologique%20li&#233;e%20&#224;%20la%20th&#232;se\Cultures.docx" TargetMode="External"/><Relationship Id="rId1233" Type="http://schemas.openxmlformats.org/officeDocument/2006/relationships/hyperlink" Target="file:///C:\Users\Thomas%20Huet\Desktop\Documentation%20arch&#233;ologique%20li&#233;e%20&#224;%20la%20th&#232;se\Cultures.docx" TargetMode="External"/><Relationship Id="rId5854" Type="http://schemas.openxmlformats.org/officeDocument/2006/relationships/hyperlink" Target="file:///C:\Users\Thomas%20Huet\Desktop\Documentation%20arch&#233;ologique%20li&#233;e%20&#224;%20la%20th&#232;se\Cultures.docx" TargetMode="External"/><Relationship Id="rId6905" Type="http://schemas.openxmlformats.org/officeDocument/2006/relationships/hyperlink" Target="file:///C:\Users\Thomas%20Huet\Desktop\Documentation%20arch&#233;ologique%20li&#233;e%20&#224;%20la%20th&#232;se\Sites.docx" TargetMode="External"/><Relationship Id="rId14397" Type="http://schemas.openxmlformats.org/officeDocument/2006/relationships/hyperlink" Target="file:///C:\Users\Thomas%20Huet\Desktop\Documentation%20arch&#233;ologique%20li&#233;e%20&#224;%20la%20th&#232;se\Sites.docx" TargetMode="External"/><Relationship Id="rId4456" Type="http://schemas.openxmlformats.org/officeDocument/2006/relationships/hyperlink" Target="Sites.docx" TargetMode="External"/><Relationship Id="rId5507" Type="http://schemas.openxmlformats.org/officeDocument/2006/relationships/hyperlink" Target="file:///C:\Users\Thomas%20Huet\Desktop\Documentation%20arch&#233;ologique%20li&#233;e%20&#224;%20la%20th&#232;se\Cultures.docx" TargetMode="External"/><Relationship Id="rId3058" Type="http://schemas.openxmlformats.org/officeDocument/2006/relationships/hyperlink" Target="file:///C:\Users\Thomas%20Huet\Desktop\Documentation%20arch&#233;ologique%20li&#233;e%20&#224;%20la%20th&#232;se\Cultures.docx" TargetMode="External"/><Relationship Id="rId4109" Type="http://schemas.openxmlformats.org/officeDocument/2006/relationships/hyperlink" Target="file:///C:\Users\Thomas%20Huet\Desktop\Documentation%20arch&#233;ologique%20li&#233;e%20&#224;%20la%20th&#232;se\Cultures.docx" TargetMode="External"/><Relationship Id="rId7679" Type="http://schemas.openxmlformats.org/officeDocument/2006/relationships/hyperlink" Target="file:///C:\Users\Thomas%20Huet\Desktop\Documentation%20arch&#233;ologique%20li&#233;e%20&#224;%20la%20th&#232;se\Cultures.docx" TargetMode="External"/><Relationship Id="rId13480" Type="http://schemas.openxmlformats.org/officeDocument/2006/relationships/hyperlink" Target="file:///C:\Users\Thomas%20Huet\Desktop\Documentation%20arch&#233;ologique%20li&#233;e%20&#224;%20la%20th&#232;se\Sites.docx" TargetMode="External"/><Relationship Id="rId12082" Type="http://schemas.openxmlformats.org/officeDocument/2006/relationships/hyperlink" Target="file:///C:\Users\Thomas%20Huet\Desktop\Documentation%20arch&#233;ologique%20li&#233;e%20&#224;%20la%20th&#232;se\Cultures.docx" TargetMode="External"/><Relationship Id="rId13133" Type="http://schemas.openxmlformats.org/officeDocument/2006/relationships/hyperlink" Target="Sites.docx" TargetMode="External"/><Relationship Id="rId14531" Type="http://schemas.openxmlformats.org/officeDocument/2006/relationships/hyperlink" Target="file:///C:\Users\Thomas%20Huet\Desktop\Documentation%20arch&#233;ologique%20li&#233;e%20&#224;%20la%20th&#232;se\Sites.docx" TargetMode="External"/><Relationship Id="rId460" Type="http://schemas.openxmlformats.org/officeDocument/2006/relationships/hyperlink" Target="file:///C:\Users\Thomas%20Huet\Desktop\Documentation%20arch&#233;ologique%20li&#233;e%20&#224;%20la%20th&#232;se\Cultures.docx" TargetMode="External"/><Relationship Id="rId1090" Type="http://schemas.openxmlformats.org/officeDocument/2006/relationships/hyperlink" Target="file:///C:\Users\Thomas%20Huet\Desktop\Documentation%20arch&#233;ologique%20li&#233;e%20&#224;%20la%20th&#232;se\Cultures.docx" TargetMode="External"/><Relationship Id="rId2141" Type="http://schemas.openxmlformats.org/officeDocument/2006/relationships/hyperlink" Target="file:///C:\Users\Thomas%20Huet\Desktop\Documentation%20arch&#233;ologique%20li&#233;e%20&#224;%20la%20th&#232;se\Sites.docx" TargetMode="External"/><Relationship Id="rId113" Type="http://schemas.openxmlformats.org/officeDocument/2006/relationships/hyperlink" Target="file:///C:\Users\Thomas%20Huet\Desktop\Documentation%20arch&#233;ologique%20li&#233;e%20&#224;%20la%20th&#232;se\Cultures.docx" TargetMode="External"/><Relationship Id="rId6762" Type="http://schemas.openxmlformats.org/officeDocument/2006/relationships/hyperlink" Target="file:///C:\Users\Thomas%20Huet\Desktop\Documentation%20arch&#233;ologique%20li&#233;e%20&#224;%20la%20th&#232;se\Sites.docx" TargetMode="External"/><Relationship Id="rId7813" Type="http://schemas.openxmlformats.org/officeDocument/2006/relationships/hyperlink" Target="file:///C:\Users\Thomas%20Huet\Desktop\Documentation%20arch&#233;ologique%20li&#233;e%20&#224;%20la%20th&#232;se\Sites.docx" TargetMode="External"/><Relationship Id="rId5017" Type="http://schemas.openxmlformats.org/officeDocument/2006/relationships/hyperlink" Target="file:///C:\Users\Thomas%20Huet\Desktop\Documentation%20arch&#233;ologique%20li&#233;e%20&#224;%20la%20th&#232;se\Cultures.docx" TargetMode="External"/><Relationship Id="rId5364" Type="http://schemas.openxmlformats.org/officeDocument/2006/relationships/hyperlink" Target="file:///C:\Users\Thomas%20Huet\Desktop\Documentation%20arch&#233;ologique%20li&#233;e%20&#224;%20la%20th&#232;se\Sites.docx" TargetMode="External"/><Relationship Id="rId6415" Type="http://schemas.openxmlformats.org/officeDocument/2006/relationships/hyperlink" Target="file:///C:\Users\Thomas%20Huet\Desktop\Documentation%20arch&#233;ologique%20li&#233;e%20&#224;%20la%20th&#232;se\Cultures.docx" TargetMode="External"/><Relationship Id="rId9985" Type="http://schemas.openxmlformats.org/officeDocument/2006/relationships/hyperlink" Target="file:///C:\Users\Thomas%20Huet\Desktop\Documentation%20arch&#233;ologique%20li&#233;e%20&#224;%20la%20th&#232;se\Cultures.docx" TargetMode="External"/><Relationship Id="rId12966" Type="http://schemas.openxmlformats.org/officeDocument/2006/relationships/hyperlink" Target="file:///C:\Users\Thomas%20Huet\Desktop\Documentation%20arch&#233;ologique%20li&#233;e%20&#224;%20la%20th&#232;se\DescriptionRoches.docx" TargetMode="External"/><Relationship Id="rId1974" Type="http://schemas.openxmlformats.org/officeDocument/2006/relationships/hyperlink" Target="file:///C:\Users\Thomas%20Huet\Desktop\Documentation%20arch&#233;ologique%20li&#233;e%20&#224;%20la%20th&#232;se\Sites.docx" TargetMode="External"/><Relationship Id="rId8587" Type="http://schemas.openxmlformats.org/officeDocument/2006/relationships/hyperlink" Target="file:///C:\Users\Thomas%20Huet\Desktop\Documentation%20arch&#233;ologique%20li&#233;e%20&#224;%20la%20th&#232;se\Sites.docx" TargetMode="External"/><Relationship Id="rId9638" Type="http://schemas.openxmlformats.org/officeDocument/2006/relationships/hyperlink" Target="file:///C:\Users\Thomas%20Huet\Desktop\Documentation%20arch&#233;ologique%20li&#233;e%20&#224;%20la%20th&#232;se\Cultures.docx" TargetMode="External"/><Relationship Id="rId11568" Type="http://schemas.openxmlformats.org/officeDocument/2006/relationships/hyperlink" Target="file:///C:\Users\Thomas%20Huet\Desktop\Documentation%20arch&#233;ologique%20li&#233;e%20&#224;%20la%20th&#232;se\Sites.docx" TargetMode="External"/><Relationship Id="rId12619" Type="http://schemas.openxmlformats.org/officeDocument/2006/relationships/hyperlink" Target="file:///C:\Users\Thomas%20Huet\Desktop\Documentation%20arch&#233;ologique%20li&#233;e%20&#224;%20la%20th&#232;se\Cultures.docx" TargetMode="External"/><Relationship Id="rId1627" Type="http://schemas.openxmlformats.org/officeDocument/2006/relationships/hyperlink" Target="file:///C:\Users\Thomas%20Huet\Desktop\Documentation%20arch&#233;ologique%20li&#233;e%20&#224;%20la%20th&#232;se\Cultures.docx" TargetMode="External"/><Relationship Id="rId7189" Type="http://schemas.openxmlformats.org/officeDocument/2006/relationships/hyperlink" Target="file:///C:\Users\Thomas%20Huet\Desktop\Documentation%20arch&#233;ologique%20li&#233;e%20&#224;%20la%20th&#232;se\Cultures.docx" TargetMode="External"/><Relationship Id="rId14041" Type="http://schemas.openxmlformats.org/officeDocument/2006/relationships/hyperlink" Target="file:///C:\Users\Thomas%20Huet\Desktop\Documentation%20arch&#233;ologique%20li&#233;e%20&#224;%20la%20th&#232;se\Sites.docx" TargetMode="External"/><Relationship Id="rId3799" Type="http://schemas.openxmlformats.org/officeDocument/2006/relationships/hyperlink" Target="file:///C:\Users\Thomas%20Huet\Desktop\Documentation%20arch&#233;ologique%20li&#233;e%20&#224;%20la%20th&#232;se\Cultures.docx" TargetMode="External"/><Relationship Id="rId4100" Type="http://schemas.openxmlformats.org/officeDocument/2006/relationships/hyperlink" Target="file:///C:\Users\Thomas%20Huet\Desktop\Documentation%20arch&#233;ologique%20li&#233;e%20&#224;%20la%20th&#232;se\Cultures.docx" TargetMode="External"/><Relationship Id="rId7670" Type="http://schemas.openxmlformats.org/officeDocument/2006/relationships/hyperlink" Target="file:///C:\Users\Thomas%20Huet\Desktop\Documentation%20arch&#233;ologique%20li&#233;e%20&#224;%20la%20th&#232;se\Sites.docx" TargetMode="External"/><Relationship Id="rId8721" Type="http://schemas.openxmlformats.org/officeDocument/2006/relationships/hyperlink" Target="file:///C:\Users\Thomas%20Huet\Desktop\Documentation%20arch&#233;ologique%20li&#233;e%20&#224;%20la%20th&#232;se\Sites.docx" TargetMode="External"/><Relationship Id="rId6272" Type="http://schemas.openxmlformats.org/officeDocument/2006/relationships/hyperlink" Target="file:///C:\Users\Thomas%20Huet\Desktop\Documentation%20arch&#233;ologique%20li&#233;e%20&#224;%20la%20th&#232;se\Cultures.docx" TargetMode="External"/><Relationship Id="rId7323" Type="http://schemas.openxmlformats.org/officeDocument/2006/relationships/hyperlink" Target="file:///C:\Users\Thomas%20Huet\Desktop\Documentation%20arch&#233;ologique%20li&#233;e%20&#224;%20la%20th&#232;se\Cultures.docx" TargetMode="External"/><Relationship Id="rId10651" Type="http://schemas.openxmlformats.org/officeDocument/2006/relationships/hyperlink" Target="file:///C:\Users\Thomas%20Huet\Desktop\Documentation%20arch&#233;ologique%20li&#233;e%20&#224;%20la%20th&#232;se\Cultures.docx" TargetMode="External"/><Relationship Id="rId11702" Type="http://schemas.openxmlformats.org/officeDocument/2006/relationships/hyperlink" Target="file:///C:\Users\Thomas%20Huet\Desktop\Documentation%20arch&#233;ologique%20li&#233;e%20&#224;%20la%20th&#232;se\Cultures.docx" TargetMode="External"/><Relationship Id="rId9495" Type="http://schemas.openxmlformats.org/officeDocument/2006/relationships/hyperlink" Target="file:///C:\Users\Thomas%20Huet\Desktop\Documentation%20arch&#233;ologique%20li&#233;e%20&#224;%20la%20th&#232;se\Cultures.docx" TargetMode="External"/><Relationship Id="rId10304" Type="http://schemas.openxmlformats.org/officeDocument/2006/relationships/hyperlink" Target="file:///C:\Users\Thomas%20Huet\Desktop\Documentation%20arch&#233;ologique%20li&#233;e%20&#224;%20la%20th&#232;se\Cultures.docx" TargetMode="External"/><Relationship Id="rId13874" Type="http://schemas.openxmlformats.org/officeDocument/2006/relationships/hyperlink" Target="file:///C:\Users\Thomas%20Huet\Desktop\Documentation%20arch&#233;ologique%20li&#233;e%20&#224;%20la%20th&#232;se\Environnement.docx" TargetMode="External"/><Relationship Id="rId2882" Type="http://schemas.openxmlformats.org/officeDocument/2006/relationships/hyperlink" Target="file:///C:\Users\Thomas%20Huet\Desktop\Documentation%20arch&#233;ologique%20li&#233;e%20&#224;%20la%20th&#232;se\Cultures.docx" TargetMode="External"/><Relationship Id="rId3933" Type="http://schemas.openxmlformats.org/officeDocument/2006/relationships/hyperlink" Target="file:///C:\Users\Thomas%20Huet\Desktop\Documentation%20arch&#233;ologique%20li&#233;e%20&#224;%20la%20th&#232;se\Sites.docx" TargetMode="External"/><Relationship Id="rId8097" Type="http://schemas.openxmlformats.org/officeDocument/2006/relationships/hyperlink" Target="file:///C:\Users\Thomas%20Huet\Desktop\Documentation%20arch&#233;ologique%20li&#233;e%20&#224;%20la%20th&#232;se\Cultures.docx" TargetMode="External"/><Relationship Id="rId9148" Type="http://schemas.openxmlformats.org/officeDocument/2006/relationships/hyperlink" Target="file:///C:\Users\Thomas%20Huet\Desktop\Documentation%20arch&#233;ologique%20li&#233;e%20&#224;%20la%20th&#232;se\Sites.docx" TargetMode="External"/><Relationship Id="rId12476" Type="http://schemas.openxmlformats.org/officeDocument/2006/relationships/hyperlink" Target="file:///C:\Users\Thomas%20Huet\Desktop\Documentation%20arch&#233;ologique%20li&#233;e%20&#224;%20la%20th&#232;se\Sites.docx" TargetMode="External"/><Relationship Id="rId13527" Type="http://schemas.openxmlformats.org/officeDocument/2006/relationships/hyperlink" Target="file:///C:\Users\Thomas%20Huet\Desktop\Documentation%20arch&#233;ologique%20li&#233;e%20&#224;%20la%20th&#232;se\Cultures.docx" TargetMode="External"/><Relationship Id="rId854" Type="http://schemas.openxmlformats.org/officeDocument/2006/relationships/hyperlink" Target="file:///C:\Users\Thomas%20Huet\Desktop\Documentation%20arch&#233;ologique%20li&#233;e%20&#224;%20la%20th&#232;se\Cultures.docx" TargetMode="External"/><Relationship Id="rId1484" Type="http://schemas.openxmlformats.org/officeDocument/2006/relationships/hyperlink" Target="file:///C:\Users\Thomas%20Huet\Desktop\Documentation%20arch&#233;ologique%20li&#233;e%20&#224;%20la%20th&#232;se\Cultures.docx" TargetMode="External"/><Relationship Id="rId2535" Type="http://schemas.openxmlformats.org/officeDocument/2006/relationships/hyperlink" Target="file:///C:\Users\Thomas%20Huet\Desktop\Documentation%20arch&#233;ologique%20li&#233;e%20&#224;%20la%20th&#232;se\Cultures.docx" TargetMode="External"/><Relationship Id="rId11078" Type="http://schemas.openxmlformats.org/officeDocument/2006/relationships/hyperlink" Target="file:///C:\Users\Thomas%20Huet\Desktop\Documentation%20arch&#233;ologique%20li&#233;e%20&#224;%20la%20th&#232;se\Cultures.docx" TargetMode="External"/><Relationship Id="rId12129" Type="http://schemas.openxmlformats.org/officeDocument/2006/relationships/hyperlink" Target="file:///C:\Users\Thomas%20Huet\Desktop\Documentation%20arch&#233;ologique%20li&#233;e%20&#224;%20la%20th&#232;se\Cultures.docx" TargetMode="External"/><Relationship Id="rId507" Type="http://schemas.openxmlformats.org/officeDocument/2006/relationships/hyperlink" Target="file:///C:\Users\Thomas%20Huet\Desktop\Documentation%20arch&#233;ologique%20li&#233;e%20&#224;%20la%20th&#232;se\Cultures.docx" TargetMode="External"/><Relationship Id="rId1137" Type="http://schemas.openxmlformats.org/officeDocument/2006/relationships/hyperlink" Target="file:///C:\Users\Thomas%20Huet\Desktop\Documentation%20arch&#233;ologique%20li&#233;e%20&#224;%20la%20th&#232;se\Cultures.docx" TargetMode="External"/><Relationship Id="rId5758" Type="http://schemas.openxmlformats.org/officeDocument/2006/relationships/hyperlink" Target="file:///C:\Users\Thomas%20Huet\Desktop\Documentation%20arch&#233;ologique%20li&#233;e%20&#224;%20la%20th&#232;se\Cultures.docx" TargetMode="External"/><Relationship Id="rId6809" Type="http://schemas.openxmlformats.org/officeDocument/2006/relationships/hyperlink" Target="file:///C:\Users\Thomas%20Huet\Desktop\Documentation%20arch&#233;ologique%20li&#233;e%20&#224;%20la%20th&#232;se\Cultures.docx" TargetMode="External"/><Relationship Id="rId7180" Type="http://schemas.openxmlformats.org/officeDocument/2006/relationships/hyperlink" Target="file:///C:\Users\Thomas%20Huet\Desktop\Documentation%20arch&#233;ologique%20li&#233;e%20&#224;%20la%20th&#232;se\Cultures.docx" TargetMode="External"/><Relationship Id="rId8231" Type="http://schemas.openxmlformats.org/officeDocument/2006/relationships/hyperlink" Target="file:///C:\Users\Thomas%20Huet\Desktop\Documentation%20arch&#233;ologique%20li&#233;e%20&#224;%20la%20th&#232;se\Sites.docx" TargetMode="External"/><Relationship Id="rId10161" Type="http://schemas.openxmlformats.org/officeDocument/2006/relationships/hyperlink" Target="file:///C:\Users\Thomas%20Huet\Desktop\Documentation%20arch&#233;ologique%20li&#233;e%20&#224;%20la%20th&#232;se\Sites.docx" TargetMode="External"/><Relationship Id="rId11212" Type="http://schemas.openxmlformats.org/officeDocument/2006/relationships/hyperlink" Target="Cultures.docx" TargetMode="External"/><Relationship Id="rId12610" Type="http://schemas.openxmlformats.org/officeDocument/2006/relationships/hyperlink" Target="file:///C:\Users\Thomas%20Huet\Desktop\Documentation%20arch&#233;ologique%20li&#233;e%20&#224;%20la%20th&#232;se\Sites.docx" TargetMode="External"/><Relationship Id="rId2392" Type="http://schemas.openxmlformats.org/officeDocument/2006/relationships/hyperlink" Target="file:///C:\Users\Thomas%20Huet\Desktop\Documentation%20arch&#233;ologique%20li&#233;e%20&#224;%20la%20th&#232;se\Cultures.docx" TargetMode="External"/><Relationship Id="rId3790" Type="http://schemas.openxmlformats.org/officeDocument/2006/relationships/hyperlink" Target="file:///C:\Users\Thomas%20Huet\Desktop\Documentation%20arch&#233;ologique%20li&#233;e%20&#224;%20la%20th&#232;se\Cultures.docx" TargetMode="External"/><Relationship Id="rId4841" Type="http://schemas.openxmlformats.org/officeDocument/2006/relationships/hyperlink" Target="file:///C:\Users\Thomas%20Huet\Desktop\Documentation%20arch&#233;ologique%20li&#233;e%20&#224;%20la%20th&#232;se\Cultures.docx" TargetMode="External"/><Relationship Id="rId13384" Type="http://schemas.openxmlformats.org/officeDocument/2006/relationships/hyperlink" Target="file:///C:\Users\Thomas%20Huet\Desktop\Documentation%20arch&#233;ologique%20li&#233;e%20&#224;%20la%20th&#232;se\Cultures.docx" TargetMode="External"/><Relationship Id="rId14435" Type="http://schemas.openxmlformats.org/officeDocument/2006/relationships/hyperlink" Target="file:///C:\Users\Thomas%20Huet\Desktop\Documentation%20arch&#233;ologique%20li&#233;e%20&#224;%20la%20th&#232;se\Sites.docx" TargetMode="External"/><Relationship Id="rId364" Type="http://schemas.openxmlformats.org/officeDocument/2006/relationships/hyperlink" Target="file:///C:\Users\Thomas%20Huet\Desktop\Documentation%20arch&#233;ologique%20li&#233;e%20&#224;%20la%20th&#232;se\Cultures.docx" TargetMode="External"/><Relationship Id="rId2045" Type="http://schemas.openxmlformats.org/officeDocument/2006/relationships/hyperlink" Target="file:///C:\Users\Thomas%20Huet\Desktop\Documentation%20arch&#233;ologique%20li&#233;e%20&#224;%20la%20th&#232;se\Sites.docx" TargetMode="External"/><Relationship Id="rId3443" Type="http://schemas.openxmlformats.org/officeDocument/2006/relationships/hyperlink" Target="file:///C:\Users\Thomas%20Huet\Desktop\Documentation%20arch&#233;ologique%20li&#233;e%20&#224;%20la%20th&#232;se\Cultures.docx" TargetMode="External"/><Relationship Id="rId13037" Type="http://schemas.openxmlformats.org/officeDocument/2006/relationships/hyperlink" Target="Sites.docx" TargetMode="External"/><Relationship Id="rId6666" Type="http://schemas.openxmlformats.org/officeDocument/2006/relationships/hyperlink" Target="file:///C:\Users\Thomas%20Huet\Desktop\Documentation%20arch&#233;ologique%20li&#233;e%20&#224;%20la%20th&#232;se\Cultures.docx" TargetMode="External"/><Relationship Id="rId7717" Type="http://schemas.openxmlformats.org/officeDocument/2006/relationships/hyperlink" Target="file:///C:\Users\Thomas%20Huet\Desktop\Documentation%20arch&#233;ologique%20li&#233;e%20&#224;%20la%20th&#232;se\Cultures.docx" TargetMode="External"/><Relationship Id="rId5268" Type="http://schemas.openxmlformats.org/officeDocument/2006/relationships/hyperlink" Target="file:///C:\Users\Thomas%20Huet\Desktop\Documentation%20arch&#233;ologique%20li&#233;e%20&#224;%20la%20th&#232;se\Cultures.docx" TargetMode="External"/><Relationship Id="rId6319" Type="http://schemas.openxmlformats.org/officeDocument/2006/relationships/hyperlink" Target="file:///C:\Users\Thomas%20Huet\Desktop\Documentation%20arch&#233;ologique%20li&#233;e%20&#224;%20la%20th&#232;se\Cultures.docx" TargetMode="External"/><Relationship Id="rId9889" Type="http://schemas.openxmlformats.org/officeDocument/2006/relationships/hyperlink" Target="file:///C:\Users\Thomas%20Huet\Desktop\Documentation%20arch&#233;ologique%20li&#233;e%20&#224;%20la%20th&#232;se\Cultures.docx" TargetMode="External"/><Relationship Id="rId12120" Type="http://schemas.openxmlformats.org/officeDocument/2006/relationships/hyperlink" Target="file:///C:\Users\Thomas%20Huet\Desktop\Documentation%20arch&#233;ologique%20li&#233;e%20&#224;%20la%20th&#232;se\Cultures.docx" TargetMode="External"/><Relationship Id="rId1878" Type="http://schemas.openxmlformats.org/officeDocument/2006/relationships/hyperlink" Target="file:///C:\Users\Thomas%20Huet\Desktop\Documentation%20arch&#233;ologique%20li&#233;e%20&#224;%20la%20th&#232;se\Sites.docx" TargetMode="External"/><Relationship Id="rId2929" Type="http://schemas.openxmlformats.org/officeDocument/2006/relationships/hyperlink" Target="file:///C:\Users\Thomas%20Huet\Desktop\Documentation%20arch&#233;ologique%20li&#233;e%20&#224;%20la%20th&#232;se\Cultures.docx" TargetMode="External"/><Relationship Id="rId14292" Type="http://schemas.openxmlformats.org/officeDocument/2006/relationships/hyperlink" Target="file:///C:\Users\Thomas%20Huet\Desktop\Documentation%20arch&#233;ologique%20li&#233;e%20&#224;%20la%20th&#232;se\Cultures.docx" TargetMode="External"/><Relationship Id="rId4351" Type="http://schemas.openxmlformats.org/officeDocument/2006/relationships/hyperlink" Target="file:///C:\Users\Thomas%20Huet\Desktop\Documentation%20arch&#233;ologique%20li&#233;e%20&#224;%20la%20th&#232;se\Cultures.docx" TargetMode="External"/><Relationship Id="rId5402" Type="http://schemas.openxmlformats.org/officeDocument/2006/relationships/hyperlink" Target="file:///C:\Users\Thomas%20Huet\Desktop\Documentation%20arch&#233;ologique%20li&#233;e%20&#224;%20la%20th&#232;se\Sites.docx" TargetMode="External"/><Relationship Id="rId6800" Type="http://schemas.openxmlformats.org/officeDocument/2006/relationships/hyperlink" Target="file:///C:\Users\Thomas%20Huet\Desktop\Documentation%20arch&#233;ologique%20li&#233;e%20&#224;%20la%20th&#232;se\Cultures.docx" TargetMode="External"/><Relationship Id="rId4004" Type="http://schemas.openxmlformats.org/officeDocument/2006/relationships/hyperlink" Target="file:///C:\Users\Thomas%20Huet\Desktop\Documentation%20arch&#233;ologique%20li&#233;e%20&#224;%20la%20th&#232;se\Cultures.docx" TargetMode="External"/><Relationship Id="rId8972" Type="http://schemas.openxmlformats.org/officeDocument/2006/relationships/hyperlink" Target="file:///C:\Users\Thomas%20Huet\Desktop\Documentation%20arch&#233;ologique%20li&#233;e%20&#224;%20la%20th&#232;se\Sites.docx" TargetMode="External"/><Relationship Id="rId11953" Type="http://schemas.openxmlformats.org/officeDocument/2006/relationships/hyperlink" Target="file:///C:\Users\Thomas%20Huet\Desktop\Documentation%20arch&#233;ologique%20li&#233;e%20&#224;%20la%20th&#232;se\Cultures.docx" TargetMode="External"/><Relationship Id="rId6176" Type="http://schemas.openxmlformats.org/officeDocument/2006/relationships/hyperlink" Target="file:///C:\Users\Thomas%20Huet\Desktop\Documentation%20arch&#233;ologique%20li&#233;e%20&#224;%20la%20th&#232;se\Sites.docx" TargetMode="External"/><Relationship Id="rId7227" Type="http://schemas.openxmlformats.org/officeDocument/2006/relationships/hyperlink" Target="file:///C:\Users\Thomas%20Huet\Desktop\Documentation%20arch&#233;ologique%20li&#233;e%20&#224;%20la%20th&#232;se\Cultures.docx" TargetMode="External"/><Relationship Id="rId7574" Type="http://schemas.openxmlformats.org/officeDocument/2006/relationships/hyperlink" Target="file:///C:\Users\Thomas%20Huet\Desktop\Documentation%20arch&#233;ologique%20li&#233;e%20&#224;%20la%20th&#232;se\Sites.docx" TargetMode="External"/><Relationship Id="rId8625" Type="http://schemas.openxmlformats.org/officeDocument/2006/relationships/hyperlink" Target="file:///C:\Users\Thomas%20Huet\Desktop\Documentation%20arch&#233;ologique%20li&#233;e%20&#224;%20la%20th&#232;se\Sites.docx" TargetMode="External"/><Relationship Id="rId10555" Type="http://schemas.openxmlformats.org/officeDocument/2006/relationships/hyperlink" Target="file:///C:\Users\Thomas%20Huet\Desktop\Documentation%20arch&#233;ologique%20li&#233;e%20&#224;%20la%20th&#232;se\Sites.docx" TargetMode="External"/><Relationship Id="rId11606" Type="http://schemas.openxmlformats.org/officeDocument/2006/relationships/hyperlink" Target="file:///C:\Users\Thomas%20Huet\Desktop\Documentation%20arch&#233;ologique%20li&#233;e%20&#224;%20la%20th&#232;se\Cultures.docx" TargetMode="External"/><Relationship Id="rId10208" Type="http://schemas.openxmlformats.org/officeDocument/2006/relationships/hyperlink" Target="file:///C:\Users\Thomas%20Huet\Desktop\Documentation%20arch&#233;ologique%20li&#233;e%20&#224;%20la%20th&#232;se\Cultures.docx" TargetMode="External"/><Relationship Id="rId13778" Type="http://schemas.openxmlformats.org/officeDocument/2006/relationships/hyperlink" Target="file:///C:\Users\Thomas%20Huet\Desktop\Documentation%20arch&#233;ologique%20li&#233;e%20&#224;%20la%20th&#232;se\Cultures.docx" TargetMode="External"/><Relationship Id="rId2786" Type="http://schemas.openxmlformats.org/officeDocument/2006/relationships/hyperlink" Target="file:///C:\Users\Thomas%20Huet\Desktop\Documentation%20arch&#233;ologique%20li&#233;e%20&#224;%20la%20th&#232;se\Cultures.docx" TargetMode="External"/><Relationship Id="rId3837" Type="http://schemas.openxmlformats.org/officeDocument/2006/relationships/hyperlink" Target="file:///C:\Users\Thomas%20Huet\Desktop\Documentation%20arch&#233;ologique%20li&#233;e%20&#224;%20la%20th&#232;se\Cultures.docx" TargetMode="External"/><Relationship Id="rId9399" Type="http://schemas.openxmlformats.org/officeDocument/2006/relationships/hyperlink" Target="file:///C:\Users\Thomas%20Huet\Desktop\Documentation%20arch&#233;ologique%20li&#233;e%20&#224;%20la%20th&#232;se\Sites.docx" TargetMode="External"/><Relationship Id="rId758" Type="http://schemas.openxmlformats.org/officeDocument/2006/relationships/hyperlink" Target="file:///C:\Users\Thomas%20Huet\Desktop\Documentation%20arch&#233;ologique%20li&#233;e%20&#224;%20la%20th&#232;se\Sites.docx" TargetMode="External"/><Relationship Id="rId1388" Type="http://schemas.openxmlformats.org/officeDocument/2006/relationships/hyperlink" Target="file:///C:\Users\Thomas%20Huet\Desktop\Documentation%20arch&#233;ologique%20li&#233;e%20&#224;%20la%20th&#232;se\Sites.docx" TargetMode="External"/><Relationship Id="rId2439" Type="http://schemas.openxmlformats.org/officeDocument/2006/relationships/hyperlink" Target="file:///C:\Users\Thomas%20Huet\Desktop\Documentation%20arch&#233;ologique%20li&#233;e%20&#224;%20la%20th&#232;se\Sites.docx" TargetMode="External"/><Relationship Id="rId6310" Type="http://schemas.openxmlformats.org/officeDocument/2006/relationships/hyperlink" Target="file:///C:\Users\Thomas%20Huet\Desktop\Documentation%20arch&#233;ologique%20li&#233;e%20&#224;%20la%20th&#232;se\Sites.docx" TargetMode="External"/><Relationship Id="rId9880" Type="http://schemas.openxmlformats.org/officeDocument/2006/relationships/hyperlink" Target="file:///C:\Users\Thomas%20Huet\Desktop\Documentation%20arch&#233;ologique%20li&#233;e%20&#224;%20la%20th&#232;se\Sites.docx" TargetMode="External"/><Relationship Id="rId94" Type="http://schemas.openxmlformats.org/officeDocument/2006/relationships/hyperlink" Target="Sites.docx" TargetMode="External"/><Relationship Id="rId8482" Type="http://schemas.openxmlformats.org/officeDocument/2006/relationships/hyperlink" Target="file:///C:\Users\Thomas%20Huet\Desktop\Documentation%20arch&#233;ologique%20li&#233;e%20&#224;%20la%20th&#232;se\Cultures.docx" TargetMode="External"/><Relationship Id="rId9533" Type="http://schemas.openxmlformats.org/officeDocument/2006/relationships/hyperlink" Target="file:///C:\Users\Thomas%20Huet\Desktop\Documentation%20arch&#233;ologique%20li&#233;e%20&#224;%20la%20th&#232;se\Sites.docx" TargetMode="External"/><Relationship Id="rId12861" Type="http://schemas.openxmlformats.org/officeDocument/2006/relationships/hyperlink" Target="file:///C:\Users\Thomas%20Huet\Desktop\Documentation%20arch&#233;ologique%20li&#233;e%20&#224;%20la%20th&#232;se\Sites.docx" TargetMode="External"/><Relationship Id="rId13912" Type="http://schemas.openxmlformats.org/officeDocument/2006/relationships/hyperlink" Target="file:///C:\Users\Thomas%20Huet\Desktop\Documentation%20arch&#233;ologique%20li&#233;e%20&#224;%20la%20th&#232;se\Sites.docx" TargetMode="External"/><Relationship Id="rId2920" Type="http://schemas.openxmlformats.org/officeDocument/2006/relationships/hyperlink" Target="file:///C:\Users\Thomas%20Huet\Desktop\Documentation%20arch&#233;ologique%20li&#233;e%20&#224;%20la%20th&#232;se\Cultures.docx" TargetMode="External"/><Relationship Id="rId7084" Type="http://schemas.openxmlformats.org/officeDocument/2006/relationships/hyperlink" Target="file:///C:\Users\Thomas%20Huet\Desktop\Documentation%20arch&#233;ologique%20li&#233;e%20&#224;%20la%20th&#232;se\Cultures.docx" TargetMode="External"/><Relationship Id="rId8135" Type="http://schemas.openxmlformats.org/officeDocument/2006/relationships/hyperlink" Target="file:///C:\Users\Thomas%20Huet\Desktop\Documentation%20arch&#233;ologique%20li&#233;e%20&#224;%20la%20th&#232;se\Cultures.docx" TargetMode="External"/><Relationship Id="rId10065" Type="http://schemas.openxmlformats.org/officeDocument/2006/relationships/hyperlink" Target="file:///C:\Users\Thomas%20Huet\Desktop\Documentation%20arch&#233;ologique%20li&#233;e%20&#224;%20la%20th&#232;se\Cultures.docx" TargetMode="External"/><Relationship Id="rId11463" Type="http://schemas.openxmlformats.org/officeDocument/2006/relationships/hyperlink" Target="file:///C:\Users\Thomas%20Huet\Desktop\Documentation%20arch&#233;ologique%20li&#233;e%20&#224;%20la%20th&#232;se\Cultures.docx" TargetMode="External"/><Relationship Id="rId12514" Type="http://schemas.openxmlformats.org/officeDocument/2006/relationships/hyperlink" Target="file:///C:\Users\Thomas%20Huet\Desktop\Documentation%20arch&#233;ologique%20li&#233;e%20&#224;%20la%20th&#232;se\Sites.docx" TargetMode="External"/><Relationship Id="rId1522" Type="http://schemas.openxmlformats.org/officeDocument/2006/relationships/hyperlink" Target="file:///C:\Users\Thomas%20Huet\Desktop\Documentation%20arch&#233;ologique%20li&#233;e%20&#224;%20la%20th&#232;se\DescriptionRoches.docx" TargetMode="External"/><Relationship Id="rId11116" Type="http://schemas.openxmlformats.org/officeDocument/2006/relationships/hyperlink" Target="file:///C:\Users\Thomas%20Huet\Desktop\Documentation%20arch&#233;ologique%20li&#233;e%20&#224;%20la%20th&#232;se\Environnement.docx" TargetMode="External"/><Relationship Id="rId3694" Type="http://schemas.openxmlformats.org/officeDocument/2006/relationships/hyperlink" Target="file:///C:\Users\Thomas%20Huet\Desktop\Documentation%20arch&#233;ologique%20li&#233;e%20&#224;%20la%20th&#232;se\Cultures.docx" TargetMode="External"/><Relationship Id="rId4745" Type="http://schemas.openxmlformats.org/officeDocument/2006/relationships/hyperlink" Target="file:///C:\Users\Thomas%20Huet\Desktop\Documentation%20arch&#233;ologique%20li&#233;e%20&#224;%20la%20th&#232;se\Sites.docx" TargetMode="External"/><Relationship Id="rId13288" Type="http://schemas.openxmlformats.org/officeDocument/2006/relationships/hyperlink" Target="file:///C:\Users\Thomas%20Huet\Desktop\Documentation%20arch&#233;ologique%20li&#233;e%20&#224;%20la%20th&#232;se\Sites.docx" TargetMode="External"/><Relationship Id="rId14339" Type="http://schemas.openxmlformats.org/officeDocument/2006/relationships/hyperlink" Target="Sites.docx" TargetMode="External"/><Relationship Id="rId2296" Type="http://schemas.openxmlformats.org/officeDocument/2006/relationships/hyperlink" Target="file:///C:\Users\Thomas%20Huet\Desktop\Documentation%20arch&#233;ologique%20li&#233;e%20&#224;%20la%20th&#232;se\Cultures.docx" TargetMode="External"/><Relationship Id="rId3347" Type="http://schemas.openxmlformats.org/officeDocument/2006/relationships/hyperlink" Target="file:///C:\Users\Thomas%20Huet\Desktop\Documentation%20arch&#233;ologique%20li&#233;e%20&#224;%20la%20th&#232;se\Sites.docx" TargetMode="External"/><Relationship Id="rId7968" Type="http://schemas.openxmlformats.org/officeDocument/2006/relationships/hyperlink" Target="file:///C:\Users\Thomas%20Huet\Desktop\Documentation%20arch&#233;ologique%20li&#233;e%20&#224;%20la%20th&#232;se\Cultures.docx" TargetMode="External"/><Relationship Id="rId268" Type="http://schemas.openxmlformats.org/officeDocument/2006/relationships/hyperlink" Target="file:///C:\Users\Thomas%20Huet\Desktop\Documentation%20arch&#233;ologique%20li&#233;e%20&#224;%20la%20th&#232;se\Sites.docx" TargetMode="External"/><Relationship Id="rId9390" Type="http://schemas.openxmlformats.org/officeDocument/2006/relationships/hyperlink" Target="file:///C:\Users\Thomas%20Huet\Desktop\Documentation%20arch&#233;ologique%20li&#233;e%20&#224;%20la%20th&#232;se\Cultures.docx" TargetMode="External"/><Relationship Id="rId10949" Type="http://schemas.openxmlformats.org/officeDocument/2006/relationships/hyperlink" Target="file:///C:\Users\Thomas%20Huet\Desktop\Documentation%20arch&#233;ologique%20li&#233;e%20&#224;%20la%20th&#232;se\Cultures.docx" TargetMode="External"/><Relationship Id="rId12371" Type="http://schemas.openxmlformats.org/officeDocument/2006/relationships/hyperlink" Target="file:///C:\Users\Thomas%20Huet\Desktop\Documentation%20arch&#233;ologique%20li&#233;e%20&#224;%20la%20th&#232;se\Cultures.docx" TargetMode="External"/><Relationship Id="rId13422" Type="http://schemas.openxmlformats.org/officeDocument/2006/relationships/hyperlink" Target="file:///C:\Users\Thomas%20Huet\Desktop\Documentation%20arch&#233;ologique%20li&#233;e%20&#224;%20la%20th&#232;se\Sites.docx" TargetMode="External"/><Relationship Id="rId2430" Type="http://schemas.openxmlformats.org/officeDocument/2006/relationships/hyperlink" Target="file:///C:\Users\Thomas%20Huet\Desktop\Documentation%20arch&#233;ologique%20li&#233;e%20&#224;%20la%20th&#232;se\Cultures.docx" TargetMode="External"/><Relationship Id="rId9043" Type="http://schemas.openxmlformats.org/officeDocument/2006/relationships/hyperlink" Target="file:///C:\Users\Thomas%20Huet\Desktop\Documentation%20arch&#233;ologique%20li&#233;e%20&#224;%20la%20th&#232;se\Sites.docx" TargetMode="External"/><Relationship Id="rId12024" Type="http://schemas.openxmlformats.org/officeDocument/2006/relationships/hyperlink" Target="file:///C:\Users\Thomas%20Huet\Desktop\Documentation%20arch&#233;ologique%20li&#233;e%20&#224;%20la%20th&#232;se\Sites.docx" TargetMode="External"/><Relationship Id="rId402" Type="http://schemas.openxmlformats.org/officeDocument/2006/relationships/hyperlink" Target="file:///C:\Users\Thomas%20Huet\Desktop\Documentation%20arch&#233;ologique%20li&#233;e%20&#224;%20la%20th&#232;se\Sites.docx" TargetMode="External"/><Relationship Id="rId1032" Type="http://schemas.openxmlformats.org/officeDocument/2006/relationships/hyperlink" Target="file:///C:\Users\Thomas%20Huet\Desktop\Documentation%20arch&#233;ologique%20li&#233;e%20&#224;%20la%20th&#232;se\Sites.docx" TargetMode="External"/><Relationship Id="rId14196" Type="http://schemas.openxmlformats.org/officeDocument/2006/relationships/hyperlink" Target="file:///C:\Users\Thomas%20Huet\Desktop\Documentation%20arch&#233;ologique%20li&#233;e%20&#224;%20la%20th&#232;se\Sites.docx" TargetMode="External"/><Relationship Id="rId4255" Type="http://schemas.openxmlformats.org/officeDocument/2006/relationships/hyperlink" Target="file:///C:\Users\Thomas%20Huet\Desktop\Documentation%20arch&#233;ologique%20li&#233;e%20&#224;%20la%20th&#232;se\Cultures.docx" TargetMode="External"/><Relationship Id="rId5306" Type="http://schemas.openxmlformats.org/officeDocument/2006/relationships/hyperlink" Target="file:///C:\Users\Thomas%20Huet\Desktop\Documentation%20arch&#233;ologique%20li&#233;e%20&#224;%20la%20th&#232;se\Sites.docx" TargetMode="External"/><Relationship Id="rId5653" Type="http://schemas.openxmlformats.org/officeDocument/2006/relationships/hyperlink" Target="file:///C:\Users\Thomas%20Huet\Desktop\Documentation%20arch&#233;ologique%20li&#233;e%20&#224;%20la%20th&#232;se\Sites.docx" TargetMode="External"/><Relationship Id="rId6704" Type="http://schemas.openxmlformats.org/officeDocument/2006/relationships/hyperlink" Target="file:///C:\Users\Thomas%20Huet\Desktop\Documentation%20arch&#233;ologique%20li&#233;e%20&#224;%20la%20th&#232;se\Cultures.docx" TargetMode="External"/><Relationship Id="rId8876" Type="http://schemas.openxmlformats.org/officeDocument/2006/relationships/hyperlink" Target="file:///C:\Users\Thomas%20Huet\Desktop\Documentation%20arch&#233;ologique%20li&#233;e%20&#224;%20la%20th&#232;se\Sites.docx" TargetMode="External"/><Relationship Id="rId9927" Type="http://schemas.openxmlformats.org/officeDocument/2006/relationships/hyperlink" Target="file:///C:\Users\Thomas%20Huet\Desktop\Documentation%20arch&#233;ologique%20li&#233;e%20&#224;%20la%20th&#232;se\Cultures.docx" TargetMode="External"/><Relationship Id="rId11857" Type="http://schemas.openxmlformats.org/officeDocument/2006/relationships/hyperlink" Target="file:///C:\Users\Thomas%20Huet\Desktop\Documentation%20arch&#233;ologique%20li&#233;e%20&#224;%20la%20th&#232;se\Cultures.docx" TargetMode="External"/><Relationship Id="rId12908" Type="http://schemas.openxmlformats.org/officeDocument/2006/relationships/hyperlink" Target="file:///C:\Users\Thomas%20Huet\Desktop\Documentation%20arch&#233;ologique%20li&#233;e%20&#224;%20la%20th&#232;se\Sites.docx" TargetMode="External"/><Relationship Id="rId1916" Type="http://schemas.openxmlformats.org/officeDocument/2006/relationships/hyperlink" Target="file:///C:\Users\Thomas%20Huet\Desktop\Documentation%20arch&#233;ologique%20li&#233;e%20&#224;%20la%20th&#232;se\Sites.docx" TargetMode="External"/><Relationship Id="rId7478" Type="http://schemas.openxmlformats.org/officeDocument/2006/relationships/hyperlink" Target="file:///C:\Users\Thomas%20Huet\Desktop\Documentation%20arch&#233;ologique%20li&#233;e%20&#224;%20la%20th&#232;se\Cultures.docx" TargetMode="External"/><Relationship Id="rId8529" Type="http://schemas.openxmlformats.org/officeDocument/2006/relationships/hyperlink" Target="file:///C:\Users\Thomas%20Huet\Desktop\Documentation%20arch&#233;ologique%20li&#233;e%20&#224;%20la%20th&#232;se\Sites.docx" TargetMode="External"/><Relationship Id="rId10459" Type="http://schemas.openxmlformats.org/officeDocument/2006/relationships/hyperlink" Target="file:///C:\Users\Thomas%20Huet\Desktop\Documentation%20arch&#233;ologique%20li&#233;e%20&#224;%20la%20th&#232;se\Cultures.docx" TargetMode="External"/><Relationship Id="rId14330" Type="http://schemas.openxmlformats.org/officeDocument/2006/relationships/hyperlink" Target="file:///C:\Users\Thomas%20Huet\Desktop\Documentation%20arch&#233;ologique%20li&#233;e%20&#224;%20la%20th&#232;se\Cultures.docx" TargetMode="External"/><Relationship Id="rId6561" Type="http://schemas.openxmlformats.org/officeDocument/2006/relationships/hyperlink" Target="file:///C:\Users\Thomas%20Huet\Desktop\Documentation%20arch&#233;ologique%20li&#233;e%20&#224;%20la%20th&#232;se\Sites.docx" TargetMode="External"/><Relationship Id="rId7612" Type="http://schemas.openxmlformats.org/officeDocument/2006/relationships/hyperlink" Target="file:///C:\Users\Thomas%20Huet\Desktop\Documentation%20arch&#233;ologique%20li&#233;e%20&#224;%20la%20th&#232;se\Sites.docx" TargetMode="External"/><Relationship Id="rId10940" Type="http://schemas.openxmlformats.org/officeDocument/2006/relationships/hyperlink" Target="file:///C:\Users\Thomas%20Huet\Desktop\Documentation%20arch&#233;ologique%20li&#233;e%20&#224;%20la%20th&#232;se\Cultures.docx" TargetMode="External"/><Relationship Id="rId5163" Type="http://schemas.openxmlformats.org/officeDocument/2006/relationships/hyperlink" Target="file:///C:\Users\Thomas%20Huet\Desktop\Documentation%20arch&#233;ologique%20li&#233;e%20&#224;%20la%20th&#232;se\Sites.docx" TargetMode="External"/><Relationship Id="rId6214" Type="http://schemas.openxmlformats.org/officeDocument/2006/relationships/hyperlink" Target="file:///C:\Users\Thomas%20Huet\Desktop\Documentation%20arch&#233;ologique%20li&#233;e%20&#224;%20la%20th&#232;se\Sites.docx" TargetMode="External"/><Relationship Id="rId9784" Type="http://schemas.openxmlformats.org/officeDocument/2006/relationships/hyperlink" Target="file:///C:\Users\Thomas%20Huet\Desktop\Documentation%20arch&#233;ologique%20li&#233;e%20&#224;%20la%20th&#232;se\Sites.docx" TargetMode="External"/><Relationship Id="rId8386" Type="http://schemas.openxmlformats.org/officeDocument/2006/relationships/hyperlink" Target="file:///C:\Users\Thomas%20Huet\Desktop\Documentation%20arch&#233;ologique%20li&#233;e%20&#224;%20la%20th&#232;se\Sites.docx" TargetMode="External"/><Relationship Id="rId9437" Type="http://schemas.openxmlformats.org/officeDocument/2006/relationships/hyperlink" Target="file:///C:\Users\Thomas%20Huet\Desktop\Documentation%20arch&#233;ologique%20li&#233;e%20&#224;%20la%20th&#232;se\Cultures.docx" TargetMode="External"/><Relationship Id="rId12765" Type="http://schemas.openxmlformats.org/officeDocument/2006/relationships/hyperlink" Target="file:///C:\Users\Thomas%20Huet\Desktop\Documentation%20arch&#233;ologique%20li&#233;e%20&#224;%20la%20th&#232;se\Cultures.docx" TargetMode="External"/><Relationship Id="rId13816" Type="http://schemas.openxmlformats.org/officeDocument/2006/relationships/hyperlink" Target="file:///C:\Users\Thomas%20Huet\Desktop\Documentation%20arch&#233;ologique%20li&#233;e%20&#224;%20la%20th&#232;se\Cultures.docx" TargetMode="External"/><Relationship Id="rId1773" Type="http://schemas.openxmlformats.org/officeDocument/2006/relationships/hyperlink" Target="file:///C:\Users\Thomas%20Huet\Desktop\Documentation%20arch&#233;ologique%20li&#233;e%20&#224;%20la%20th&#232;se\Cultures.docx" TargetMode="External"/><Relationship Id="rId2824" Type="http://schemas.openxmlformats.org/officeDocument/2006/relationships/hyperlink" Target="file:///C:\Users\Thomas%20Huet\Desktop\Documentation%20arch&#233;ologique%20li&#233;e%20&#224;%20la%20th&#232;se\Sites.docx" TargetMode="External"/><Relationship Id="rId8039" Type="http://schemas.openxmlformats.org/officeDocument/2006/relationships/hyperlink" Target="file:///C:\Users\Thomas%20Huet\Desktop\Documentation%20arch&#233;ologique%20li&#233;e%20&#224;%20la%20th&#232;se\Cultures.docx" TargetMode="External"/><Relationship Id="rId11367" Type="http://schemas.openxmlformats.org/officeDocument/2006/relationships/hyperlink" Target="file:///C:\Users\Thomas%20Huet\Desktop\Documentation%20arch&#233;ologique%20li&#233;e%20&#224;%20la%20th&#232;se\Sites.docx" TargetMode="External"/><Relationship Id="rId12418" Type="http://schemas.openxmlformats.org/officeDocument/2006/relationships/hyperlink" Target="file:///C:\Users\Thomas%20Huet\Desktop\Documentation%20arch&#233;ologique%20li&#233;e%20&#224;%20la%20th&#232;se\Sites.docx" TargetMode="External"/><Relationship Id="rId1426" Type="http://schemas.openxmlformats.org/officeDocument/2006/relationships/hyperlink" Target="file:///C:\Users\Thomas%20Huet\Desktop\Documentation%20arch&#233;ologique%20li&#233;e%20&#224;%20la%20th&#232;se\Cultures.docx" TargetMode="External"/><Relationship Id="rId4996" Type="http://schemas.openxmlformats.org/officeDocument/2006/relationships/hyperlink" Target="file:///C:\Users\Thomas%20Huet\Desktop\Documentation%20arch&#233;ologique%20li&#233;e%20&#224;%20la%20th&#232;se\Cultures.docx" TargetMode="External"/><Relationship Id="rId3598" Type="http://schemas.openxmlformats.org/officeDocument/2006/relationships/hyperlink" Target="file:///C:\Users\Thomas%20Huet\Desktop\Documentation%20arch&#233;ologique%20li&#233;e%20&#224;%20la%20th&#232;se\Cultures.docx" TargetMode="External"/><Relationship Id="rId4649" Type="http://schemas.openxmlformats.org/officeDocument/2006/relationships/hyperlink" Target="file:///C:\Users\Thomas%20Huet\Desktop\Documentation%20arch&#233;ologique%20li&#233;e%20&#224;%20la%20th&#232;se\Cultures.docx" TargetMode="External"/><Relationship Id="rId8520" Type="http://schemas.openxmlformats.org/officeDocument/2006/relationships/hyperlink" Target="file:///C:\Users\Thomas%20Huet\Desktop\Documentation%20arch&#233;ologique%20li&#233;e%20&#224;%20la%20th&#232;se\Sites.docx" TargetMode="External"/><Relationship Id="rId10450" Type="http://schemas.openxmlformats.org/officeDocument/2006/relationships/hyperlink" Target="file:///C:\Users\Thomas%20Huet\Desktop\Documentation%20arch&#233;ologique%20li&#233;e%20&#224;%20la%20th&#232;se\Cultures.docx" TargetMode="External"/><Relationship Id="rId11501" Type="http://schemas.openxmlformats.org/officeDocument/2006/relationships/hyperlink" Target="file:///C:\Users\Thomas%20Huet\Desktop\Documentation%20arch&#233;ologique%20li&#233;e%20&#224;%20la%20th&#232;se\Cultures.docx" TargetMode="External"/><Relationship Id="rId6071" Type="http://schemas.openxmlformats.org/officeDocument/2006/relationships/hyperlink" Target="file:///C:\Users\Thomas%20Huet\Desktop\Documentation%20arch&#233;ologique%20li&#233;e%20&#224;%20la%20th&#232;se\Sites.docx" TargetMode="External"/><Relationship Id="rId7122" Type="http://schemas.openxmlformats.org/officeDocument/2006/relationships/hyperlink" Target="file:///C:\Users\Thomas%20Huet\Desktop\Documentation%20arch&#233;ologique%20li&#233;e%20&#224;%20la%20th&#232;se\Cultures.docx" TargetMode="External"/><Relationship Id="rId10103" Type="http://schemas.openxmlformats.org/officeDocument/2006/relationships/hyperlink" Target="file:///C:\Users\Thomas%20Huet\Desktop\Documentation%20arch&#233;ologique%20li&#233;e%20&#224;%20la%20th&#232;se\Cultures.docx" TargetMode="External"/><Relationship Id="rId2681" Type="http://schemas.openxmlformats.org/officeDocument/2006/relationships/hyperlink" Target="file:///C:\Users\Thomas%20Huet\Desktop\Documentation%20arch&#233;ologique%20li&#233;e%20&#224;%20la%20th&#232;se\Sites.docx" TargetMode="External"/><Relationship Id="rId9294" Type="http://schemas.openxmlformats.org/officeDocument/2006/relationships/hyperlink" Target="file:///C:\Users\th02042013\Desktop\Tom\documentation%20arch&#233;ologique%20li&#233;e%20&#224;%20la%20th&#232;se\Sites.docx" TargetMode="External"/><Relationship Id="rId12275" Type="http://schemas.openxmlformats.org/officeDocument/2006/relationships/hyperlink" Target="file:///C:\Users\Thomas%20Huet\Desktop\Documentation%20arch&#233;ologique%20li&#233;e%20&#224;%20la%20th&#232;se\Cultures.docx" TargetMode="External"/><Relationship Id="rId13673" Type="http://schemas.openxmlformats.org/officeDocument/2006/relationships/hyperlink" Target="file:///C:\Users\Thomas%20Huet\Desktop\Documentation%20arch&#233;ologique%20li&#233;e%20&#224;%20la%20th&#232;se\Sites.docx" TargetMode="External"/><Relationship Id="rId653" Type="http://schemas.openxmlformats.org/officeDocument/2006/relationships/hyperlink" Target="file:///C:\Users\Thomas%20Huet\Desktop\Documentation%20arch&#233;ologique%20li&#233;e%20&#224;%20la%20th&#232;se\Sites.docx" TargetMode="External"/><Relationship Id="rId1283" Type="http://schemas.openxmlformats.org/officeDocument/2006/relationships/hyperlink" Target="file:///C:\Users\Thomas%20Huet\Desktop\Documentation%20arch&#233;ologique%20li&#233;e%20&#224;%20la%20th&#232;se\Cultures.docx" TargetMode="External"/><Relationship Id="rId2334" Type="http://schemas.openxmlformats.org/officeDocument/2006/relationships/hyperlink" Target="file:///C:\Users\Thomas%20Huet\Desktop\Documentation%20arch&#233;ologique%20li&#233;e%20&#224;%20la%20th&#232;se\Cultures.docx" TargetMode="External"/><Relationship Id="rId3732" Type="http://schemas.openxmlformats.org/officeDocument/2006/relationships/hyperlink" Target="file:///C:\Users\Thomas%20Huet\Desktop\Documentation%20arch&#233;ologique%20li&#233;e%20&#224;%20la%20th&#232;se\Cultures.docx" TargetMode="External"/><Relationship Id="rId13326" Type="http://schemas.openxmlformats.org/officeDocument/2006/relationships/hyperlink" Target="file:///C:\Users\Thomas%20Huet\Desktop\Documentation%20arch&#233;ologique%20li&#233;e%20&#224;%20la%20th&#232;se\Sites.docx" TargetMode="External"/><Relationship Id="rId306" Type="http://schemas.openxmlformats.org/officeDocument/2006/relationships/hyperlink" Target="file:///C:\Users\Thomas%20Huet\Desktop\Documentation%20arch&#233;ologique%20li&#233;e%20&#224;%20la%20th&#232;se\Cultures.docx" TargetMode="External"/><Relationship Id="rId6955" Type="http://schemas.openxmlformats.org/officeDocument/2006/relationships/hyperlink" Target="file:///C:\Users\Thomas%20Huet\Desktop\Documentation%20arch&#233;ologique%20li&#233;e%20&#224;%20la%20th&#232;se\Sites.docx" TargetMode="External"/><Relationship Id="rId4159" Type="http://schemas.openxmlformats.org/officeDocument/2006/relationships/hyperlink" Target="file:///C:\Users\Thomas%20Huet\Desktop\Documentation%20arch&#233;ologique%20li&#233;e%20&#224;%20la%20th&#232;se\Sites.docx" TargetMode="External"/><Relationship Id="rId5557" Type="http://schemas.openxmlformats.org/officeDocument/2006/relationships/hyperlink" Target="file:///C:\Users\Thomas%20Huet\Desktop\Documentation%20arch&#233;ologique%20li&#233;e%20&#224;%20la%20th&#232;se\Cultures.docx" TargetMode="External"/><Relationship Id="rId6608" Type="http://schemas.openxmlformats.org/officeDocument/2006/relationships/hyperlink" Target="file:///C:\Users\Thomas%20Huet\Desktop\Documentation%20arch&#233;ologique%20li&#233;e%20&#224;%20la%20th&#232;se\Cultures.docx" TargetMode="External"/><Relationship Id="rId8030" Type="http://schemas.openxmlformats.org/officeDocument/2006/relationships/hyperlink" Target="file:///C:\Users\Thomas%20Huet\Desktop\Documentation%20arch&#233;ologique%20li&#233;e%20&#224;%20la%20th&#232;se\Cultures.docx" TargetMode="External"/><Relationship Id="rId11011" Type="http://schemas.openxmlformats.org/officeDocument/2006/relationships/hyperlink" Target="file:///C:\Users\Thomas%20Huet\Desktop\Documentation%20arch&#233;ologique%20li&#233;e%20&#224;%20la%20th&#232;se\Cultures.docx" TargetMode="External"/><Relationship Id="rId4640" Type="http://schemas.openxmlformats.org/officeDocument/2006/relationships/hyperlink" Target="file:///C:\Users\Thomas%20Huet\Desktop\Documentation%20arch&#233;ologique%20li&#233;e%20&#224;%20la%20th&#232;se\Sites.docx" TargetMode="External"/><Relationship Id="rId13183" Type="http://schemas.openxmlformats.org/officeDocument/2006/relationships/hyperlink" Target="file:///C:\Users\Thomas%20Huet\Desktop\Documentation%20arch&#233;ologique%20li&#233;e%20&#224;%20la%20th&#232;se\Sites.docx" TargetMode="External"/><Relationship Id="rId14234" Type="http://schemas.openxmlformats.org/officeDocument/2006/relationships/hyperlink" Target="file:///C:\Users\Thomas%20Huet\Desktop\Documentation%20arch&#233;ologique%20li&#233;e%20&#224;%20la%20th&#232;se\Sites.docx" TargetMode="External"/><Relationship Id="rId2191" Type="http://schemas.openxmlformats.org/officeDocument/2006/relationships/hyperlink" Target="file:///C:\Users\Thomas%20Huet\Desktop\Documentation%20arch&#233;ologique%20li&#233;e%20&#224;%20la%20th&#232;se\Sites.docx" TargetMode="External"/><Relationship Id="rId3242" Type="http://schemas.openxmlformats.org/officeDocument/2006/relationships/hyperlink" Target="file:///C:\Users\Thomas%20Huet\Desktop\Documentation%20arch&#233;ologique%20li&#233;e%20&#224;%20la%20th&#232;se\Sites.docx" TargetMode="External"/><Relationship Id="rId163" Type="http://schemas.openxmlformats.org/officeDocument/2006/relationships/hyperlink" Target="file:///C:\Users\Thomas%20Huet\Desktop\Documentation%20arch&#233;ologique%20li&#233;e%20&#224;%20la%20th&#232;se\Sites.docx" TargetMode="External"/><Relationship Id="rId6465" Type="http://schemas.openxmlformats.org/officeDocument/2006/relationships/hyperlink" Target="file:///C:\Users\Thomas%20Huet\Desktop\Documentation%20arch&#233;ologique%20li&#233;e%20&#224;%20la%20th&#232;se\Sites.docx" TargetMode="External"/><Relationship Id="rId7516" Type="http://schemas.openxmlformats.org/officeDocument/2006/relationships/hyperlink" Target="file:///C:\Users\Thomas%20Huet\Desktop\Documentation%20arch&#233;ologique%20li&#233;e%20&#224;%20la%20th&#232;se\Cultures.docx" TargetMode="External"/><Relationship Id="rId7863" Type="http://schemas.openxmlformats.org/officeDocument/2006/relationships/hyperlink" Target="file:///C:\Users\Thomas%20Huet\Desktop\Documentation%20arch&#233;ologique%20li&#233;e%20&#224;%20la%20th&#232;se\Cultures.docx" TargetMode="External"/><Relationship Id="rId8914" Type="http://schemas.openxmlformats.org/officeDocument/2006/relationships/hyperlink" Target="file:///C:\Users\Thomas%20Huet\Desktop\Documentation%20arch&#233;ologique%20li&#233;e%20&#224;%20la%20th&#232;se\Cultures.docx" TargetMode="External"/><Relationship Id="rId10844" Type="http://schemas.openxmlformats.org/officeDocument/2006/relationships/hyperlink" Target="file:///C:\Users\Thomas%20Huet\Desktop\Documentation%20arch&#233;ologique%20li&#233;e%20&#224;%20la%20th&#232;se\Cultures.docx" TargetMode="External"/><Relationship Id="rId5067" Type="http://schemas.openxmlformats.org/officeDocument/2006/relationships/hyperlink" Target="file:///C:\Users\Thomas%20Huet\Desktop\Documentation%20arch&#233;ologique%20li&#233;e%20&#224;%20la%20th&#232;se\Cultures.docx" TargetMode="External"/><Relationship Id="rId6118" Type="http://schemas.openxmlformats.org/officeDocument/2006/relationships/hyperlink" Target="file:///C:\Users\Thomas%20Huet\Desktop\Documentation%20arch&#233;ologique%20li&#233;e%20&#224;%20la%20th&#232;se\Cultures.docx" TargetMode="External"/><Relationship Id="rId9688" Type="http://schemas.openxmlformats.org/officeDocument/2006/relationships/hyperlink" Target="file:///C:\Users\Thomas%20Huet\Desktop\Documentation%20arch&#233;ologique%20li&#233;e%20&#224;%20la%20th&#232;se\Sites.docx" TargetMode="External"/><Relationship Id="rId12669" Type="http://schemas.openxmlformats.org/officeDocument/2006/relationships/hyperlink" Target="file:///C:\Users\Thomas%20Huet\Desktop\Documentation%20arch&#233;ologique%20li&#233;e%20&#224;%20la%20th&#232;se\Cultures.docx" TargetMode="External"/><Relationship Id="rId1677" Type="http://schemas.openxmlformats.org/officeDocument/2006/relationships/hyperlink" Target="file:///C:\Users\Thomas%20Huet\Desktop\Documentation%20arch&#233;ologique%20li&#233;e%20&#224;%20la%20th&#232;se\Cultures.docx" TargetMode="External"/><Relationship Id="rId2728" Type="http://schemas.openxmlformats.org/officeDocument/2006/relationships/hyperlink" Target="file:///C:\Users\Thomas%20Huet\Desktop\Documentation%20arch&#233;ologique%20li&#233;e%20&#224;%20la%20th&#232;se\Cultures.docx" TargetMode="External"/><Relationship Id="rId14091" Type="http://schemas.openxmlformats.org/officeDocument/2006/relationships/hyperlink" Target="file:///C:\Users\Thomas%20Huet\Desktop\Documentation%20arch&#233;ologique%20li&#233;e%20&#224;%20la%20th&#232;se\Sites.docx" TargetMode="External"/><Relationship Id="rId4150" Type="http://schemas.openxmlformats.org/officeDocument/2006/relationships/hyperlink" Target="file:///C:\Users\Thomas%20Huet\Desktop\Documentation%20arch&#233;ologique%20li&#233;e%20&#224;%20la%20th&#232;se\Cultures.docx" TargetMode="External"/><Relationship Id="rId5201" Type="http://schemas.openxmlformats.org/officeDocument/2006/relationships/hyperlink" Target="file:///C:\Users\Thomas%20Huet\Desktop\Documentation%20arch&#233;ologique%20li&#233;e%20&#224;%20la%20th&#232;se\Cultures.docx" TargetMode="External"/><Relationship Id="rId8771" Type="http://schemas.openxmlformats.org/officeDocument/2006/relationships/hyperlink" Target="file:///C:\Users\Thomas%20Huet\Desktop\Documentation%20arch&#233;ologique%20li&#233;e%20&#224;%20la%20th&#232;se\Cultures.docx" TargetMode="External"/><Relationship Id="rId9822" Type="http://schemas.openxmlformats.org/officeDocument/2006/relationships/hyperlink" Target="file:///C:\Users\Thomas%20Huet\Desktop\Documentation%20arch&#233;ologique%20li&#233;e%20&#224;%20la%20th&#232;se\Cultures.docx" TargetMode="External"/><Relationship Id="rId36" Type="http://schemas.openxmlformats.org/officeDocument/2006/relationships/hyperlink" Target="file:///C:\Users\Thomas%20Huet\Desktop\Documentation%20arch&#233;ologique%20li&#233;e%20&#224;%20la%20th&#232;se\Cultures.docx" TargetMode="External"/><Relationship Id="rId7373" Type="http://schemas.openxmlformats.org/officeDocument/2006/relationships/hyperlink" Target="file:///C:\Users\Thomas%20Huet\Desktop\Documentation%20arch&#233;ologique%20li&#233;e%20&#224;%20la%20th&#232;se\Sites.docx" TargetMode="External"/><Relationship Id="rId8424" Type="http://schemas.openxmlformats.org/officeDocument/2006/relationships/hyperlink" Target="file:///C:\Users\Thomas%20Huet\Desktop\Documentation%20arch&#233;ologique%20li&#233;e%20&#224;%20la%20th&#232;se\Sites.docx" TargetMode="External"/><Relationship Id="rId10354" Type="http://schemas.openxmlformats.org/officeDocument/2006/relationships/hyperlink" Target="file:///C:\Users\Thomas%20Huet\Desktop\Documentation%20arch&#233;ologique%20li&#233;e%20&#224;%20la%20th&#232;se\Cultures.docx" TargetMode="External"/><Relationship Id="rId11752" Type="http://schemas.openxmlformats.org/officeDocument/2006/relationships/hyperlink" Target="file:///C:\Users\Thomas%20Huet\Desktop\Documentation%20arch&#233;ologique%20li&#233;e%20&#224;%20la%20th&#232;se\Cultures.docx" TargetMode="External"/><Relationship Id="rId12803" Type="http://schemas.openxmlformats.org/officeDocument/2006/relationships/hyperlink" Target="file:///C:\Users\Thomas%20Huet\Desktop\Documentation%20arch&#233;ologique%20li&#233;e%20&#224;%20la%20th&#232;se\Cultures.docx" TargetMode="External"/><Relationship Id="rId1811" Type="http://schemas.openxmlformats.org/officeDocument/2006/relationships/hyperlink" Target="file:///C:\Users\Thomas%20Huet\Desktop\Documentation%20arch&#233;ologique%20li&#233;e%20&#224;%20la%20th&#232;se\Cultures.docx" TargetMode="External"/><Relationship Id="rId7026" Type="http://schemas.openxmlformats.org/officeDocument/2006/relationships/hyperlink" Target="file:///C:\Users\Thomas%20Huet\Desktop\Documentation%20arch&#233;ologique%20li&#233;e%20&#224;%20la%20th&#232;se\Sites.docx" TargetMode="External"/><Relationship Id="rId10007" Type="http://schemas.openxmlformats.org/officeDocument/2006/relationships/hyperlink" Target="file:///C:\Users\Thomas%20Huet\Desktop\Documentation%20arch&#233;ologique%20li&#233;e%20&#224;%20la%20th&#232;se\DescriptionRoches.docx" TargetMode="External"/><Relationship Id="rId11405" Type="http://schemas.openxmlformats.org/officeDocument/2006/relationships/hyperlink" Target="file:///C:\Users\Thomas%20Huet\Desktop\Documentation%20arch&#233;ologique%20li&#233;e%20&#224;%20la%20th&#232;se\Sites.docx" TargetMode="External"/><Relationship Id="rId3983" Type="http://schemas.openxmlformats.org/officeDocument/2006/relationships/hyperlink" Target="file:///C:\Users\Thomas%20Huet\Desktop\Documentation%20arch&#233;ologique%20li&#233;e%20&#224;%20la%20th&#232;se\Cultures.docx" TargetMode="External"/><Relationship Id="rId9198" Type="http://schemas.openxmlformats.org/officeDocument/2006/relationships/hyperlink" Target="file:///C:\Users\Thomas%20Huet\Desktop\Documentation%20arch&#233;ologique%20li&#233;e%20&#224;%20la%20th&#232;se\Sites.docx" TargetMode="External"/><Relationship Id="rId13577" Type="http://schemas.openxmlformats.org/officeDocument/2006/relationships/hyperlink" Target="file:///C:\Users\Thomas%20Huet\Desktop\Documentation%20arch&#233;ologique%20li&#233;e%20&#224;%20la%20th&#232;se\Cultures.docx" TargetMode="External"/><Relationship Id="rId1187" Type="http://schemas.openxmlformats.org/officeDocument/2006/relationships/hyperlink" Target="file:///C:\Users\Thomas%20Huet\Desktop\Documentation%20arch&#233;ologique%20li&#233;e%20&#224;%20la%20th&#232;se\Cultures.docx" TargetMode="External"/><Relationship Id="rId2585" Type="http://schemas.openxmlformats.org/officeDocument/2006/relationships/hyperlink" Target="file:///C:\Users\Thomas%20Huet\Desktop\Documentation%20arch&#233;ologique%20li&#233;e%20&#224;%20la%20th&#232;se\Cultures.docx" TargetMode="External"/><Relationship Id="rId3636" Type="http://schemas.openxmlformats.org/officeDocument/2006/relationships/hyperlink" Target="file:///C:\Users\Thomas%20Huet\Desktop\Documentation%20arch&#233;ologique%20li&#233;e%20&#224;%20la%20th&#232;se\Sites.docx" TargetMode="External"/><Relationship Id="rId12179" Type="http://schemas.openxmlformats.org/officeDocument/2006/relationships/hyperlink" Target="file:///C:\Users\Thomas%20Huet\Desktop\Documentation%20arch&#233;ologique%20li&#233;e%20&#224;%20la%20th&#232;se\Cultures.docx" TargetMode="External"/><Relationship Id="rId557" Type="http://schemas.openxmlformats.org/officeDocument/2006/relationships/hyperlink" Target="file:///C:\Users\Thomas%20Huet\Desktop\Documentation%20arch&#233;ologique%20li&#233;e%20&#224;%20la%20th&#232;se\Sites.docx" TargetMode="External"/><Relationship Id="rId2238" Type="http://schemas.openxmlformats.org/officeDocument/2006/relationships/hyperlink" Target="file:///C:\Users\Thomas%20Huet\Desktop\Documentation%20arch&#233;ologique%20li&#233;e%20&#224;%20la%20th&#232;se\Cultures.docx" TargetMode="External"/><Relationship Id="rId6859" Type="http://schemas.openxmlformats.org/officeDocument/2006/relationships/hyperlink" Target="file:///C:\Users\Thomas%20Huet\Desktop\Documentation%20arch&#233;ologique%20li&#233;e%20&#224;%20la%20th&#232;se\Cultures.docx" TargetMode="External"/><Relationship Id="rId12660" Type="http://schemas.openxmlformats.org/officeDocument/2006/relationships/hyperlink" Target="file:///C:\Users\Thomas%20Huet\Desktop\Documentation%20arch&#233;ologique%20li&#233;e%20&#224;%20la%20th&#232;se\Cultures.docx" TargetMode="External"/><Relationship Id="rId13711" Type="http://schemas.openxmlformats.org/officeDocument/2006/relationships/hyperlink" Target="file:///C:\Users\Thomas%20Huet\Desktop\Documentation%20arch&#233;ologique%20li&#233;e%20&#224;%20la%20th&#232;se\Sites.docx" TargetMode="External"/><Relationship Id="rId8281" Type="http://schemas.openxmlformats.org/officeDocument/2006/relationships/hyperlink" Target="file:///C:\Users\Thomas%20Huet\Desktop\Documentation%20arch&#233;ologique%20li&#233;e%20&#224;%20la%20th&#232;se\Cultures.docx" TargetMode="External"/><Relationship Id="rId9332" Type="http://schemas.openxmlformats.org/officeDocument/2006/relationships/hyperlink" Target="file:///C:\Users\Thomas%20Huet\Desktop\Documentation%20arch&#233;ologique%20li&#233;e%20&#224;%20la%20th&#232;se\Sites.docx" TargetMode="External"/><Relationship Id="rId11262" Type="http://schemas.openxmlformats.org/officeDocument/2006/relationships/hyperlink" Target="file:///C:\Users\Thomas%20Huet\Desktop\Documentation%20arch&#233;ologique%20li&#233;e%20&#224;%20la%20th&#232;se\Cultures.docx" TargetMode="External"/><Relationship Id="rId12313" Type="http://schemas.openxmlformats.org/officeDocument/2006/relationships/hyperlink" Target="Cultures.docx" TargetMode="External"/><Relationship Id="rId1321" Type="http://schemas.openxmlformats.org/officeDocument/2006/relationships/hyperlink" Target="file:///C:\Users\Thomas%20Huet\Desktop\Documentation%20arch&#233;ologique%20li&#233;e%20&#224;%20la%20th&#232;se\Cultures.docx" TargetMode="External"/><Relationship Id="rId4891" Type="http://schemas.openxmlformats.org/officeDocument/2006/relationships/hyperlink" Target="file:///C:\Users\Thomas%20Huet\Desktop\Documentation%20arch&#233;ologique%20li&#233;e%20&#224;%20la%20th&#232;se\Cultures.docx" TargetMode="External"/><Relationship Id="rId14485" Type="http://schemas.openxmlformats.org/officeDocument/2006/relationships/hyperlink" Target="file:///C:\Users\Thomas%20Huet\Desktop\Documentation%20arch&#233;ologique%20li&#233;e%20&#224;%20la%20th&#232;se\Sites.docx" TargetMode="External"/><Relationship Id="rId3493" Type="http://schemas.openxmlformats.org/officeDocument/2006/relationships/hyperlink" Target="file:///C:\Users\Thomas%20Huet\Desktop\Documentation%20arch&#233;ologique%20li&#233;e%20&#224;%20la%20th&#232;se\Cultures.docx" TargetMode="External"/><Relationship Id="rId4544" Type="http://schemas.openxmlformats.org/officeDocument/2006/relationships/hyperlink" Target="file:///C:\Users\Thomas%20Huet\Desktop\Documentation%20arch&#233;ologique%20li&#233;e%20&#224;%20la%20th&#232;se\Cultures.docx" TargetMode="External"/><Relationship Id="rId5942" Type="http://schemas.openxmlformats.org/officeDocument/2006/relationships/hyperlink" Target="file:///C:\Users\Thomas%20Huet\Desktop\Documentation%20arch&#233;ologique%20li&#233;e%20&#224;%20la%20th&#232;se\Cultures.docx" TargetMode="External"/><Relationship Id="rId13087" Type="http://schemas.openxmlformats.org/officeDocument/2006/relationships/hyperlink" Target="file:///C:\Users\Thomas%20Huet\Desktop\Documentation%20arch&#233;ologique%20li&#233;e%20&#224;%20la%20th&#232;se\Sites.docx" TargetMode="External"/><Relationship Id="rId14138" Type="http://schemas.openxmlformats.org/officeDocument/2006/relationships/hyperlink" Target="file:///C:\Users\Thomas%20Huet\Desktop\Documentation%20arch&#233;ologique%20li&#233;e%20&#224;%20la%20th&#232;se\Sites.docx" TargetMode="External"/><Relationship Id="rId2095" Type="http://schemas.openxmlformats.org/officeDocument/2006/relationships/hyperlink" Target="file:///C:\Users\Thomas%20Huet\Desktop\Documentation%20arch&#233;ologique%20li&#233;e%20&#224;%20la%20th&#232;se\Sites.docx" TargetMode="External"/><Relationship Id="rId3146" Type="http://schemas.openxmlformats.org/officeDocument/2006/relationships/hyperlink" Target="file:///C:\Users\Thomas%20Huet\Desktop\Documentation%20arch&#233;ologique%20li&#233;e%20&#224;%20la%20th&#232;se\Cultures.docx" TargetMode="External"/><Relationship Id="rId6369" Type="http://schemas.openxmlformats.org/officeDocument/2006/relationships/hyperlink" Target="file:///C:\Users\Thomas%20Huet\Desktop\Documentation%20arch&#233;ologique%20li&#233;e%20&#224;%20la%20th&#232;se\Cultures.docx" TargetMode="External"/><Relationship Id="rId7767" Type="http://schemas.openxmlformats.org/officeDocument/2006/relationships/hyperlink" Target="file:///C:\Users\Thomas%20Huet\Desktop\Documentation%20arch&#233;ologique%20li&#233;e%20&#224;%20la%20th&#232;se\Cultures.docx" TargetMode="External"/><Relationship Id="rId8818" Type="http://schemas.openxmlformats.org/officeDocument/2006/relationships/hyperlink" Target="file:///C:\Users\Thomas%20Huet\Desktop\Documentation%20arch&#233;ologique%20li&#233;e%20&#224;%20la%20th&#232;se\Cultures.docx" TargetMode="External"/><Relationship Id="rId10748" Type="http://schemas.openxmlformats.org/officeDocument/2006/relationships/hyperlink" Target="file:///C:\Users\Thomas%20Huet\Desktop\Documentation%20arch&#233;ologique%20li&#233;e%20&#224;%20la%20th&#232;se\Cultures.docx" TargetMode="External"/><Relationship Id="rId12170" Type="http://schemas.openxmlformats.org/officeDocument/2006/relationships/hyperlink" Target="Sites.docx" TargetMode="External"/><Relationship Id="rId13221" Type="http://schemas.openxmlformats.org/officeDocument/2006/relationships/hyperlink" Target="file:///C:\Users\Thomas%20Huet\Desktop\Documentation%20arch&#233;ologique%20li&#233;e%20&#224;%20la%20th&#232;se\Sites.docx" TargetMode="External"/><Relationship Id="rId2979" Type="http://schemas.openxmlformats.org/officeDocument/2006/relationships/hyperlink" Target="file:///C:\Users\Thomas%20Huet\Desktop\Documentation%20arch&#233;ologique%20li&#233;e%20&#224;%20la%20th&#232;se\Cultures.docx" TargetMode="External"/><Relationship Id="rId6850" Type="http://schemas.openxmlformats.org/officeDocument/2006/relationships/hyperlink" Target="file:///C:\Users\Thomas%20Huet\Desktop\Documentation%20arch&#233;ologique%20li&#233;e%20&#224;%20la%20th&#232;se\Cultures.docx" TargetMode="External"/><Relationship Id="rId7901" Type="http://schemas.openxmlformats.org/officeDocument/2006/relationships/hyperlink" Target="file:///C:\Users\Thomas%20Huet\Desktop\Documentation%20arch&#233;ologique%20li&#233;e%20&#224;%20la%20th&#232;se\Sites.docx" TargetMode="External"/><Relationship Id="rId201" Type="http://schemas.openxmlformats.org/officeDocument/2006/relationships/hyperlink" Target="Sites.docx" TargetMode="External"/><Relationship Id="rId5452" Type="http://schemas.openxmlformats.org/officeDocument/2006/relationships/hyperlink" Target="file:///C:\Users\Thomas%20Huet\Desktop\Documentation%20arch&#233;ologique%20li&#233;e%20&#224;%20la%20th&#232;se\Sites.docx" TargetMode="External"/><Relationship Id="rId6503" Type="http://schemas.openxmlformats.org/officeDocument/2006/relationships/hyperlink" Target="file:///C:\Users\Thomas%20Huet\Desktop\Documentation%20arch&#233;ologique%20li&#233;e%20&#224;%20la%20th&#232;se\Cultures.docx" TargetMode="External"/><Relationship Id="rId4054" Type="http://schemas.openxmlformats.org/officeDocument/2006/relationships/hyperlink" Target="file:///C:\Users\Thomas%20Huet\Desktop\Documentation%20arch&#233;ologique%20li&#233;e%20&#224;%20la%20th&#232;se\Cultures.docx" TargetMode="External"/><Relationship Id="rId5105" Type="http://schemas.openxmlformats.org/officeDocument/2006/relationships/hyperlink" Target="file:///C:\Users\Thomas%20Huet\Desktop\Documentation%20arch&#233;ologique%20li&#233;e%20&#224;%20la%20th&#232;se\Sites.docx" TargetMode="External"/><Relationship Id="rId8675" Type="http://schemas.openxmlformats.org/officeDocument/2006/relationships/hyperlink" Target="file:///C:\Users\Thomas%20Huet\Desktop\Documentation%20arch&#233;ologique%20li&#233;e%20&#224;%20la%20th&#232;se\Sites.docx" TargetMode="External"/><Relationship Id="rId9726" Type="http://schemas.openxmlformats.org/officeDocument/2006/relationships/hyperlink" Target="file:///C:\Users\Thomas%20Huet\Desktop\Documentation%20arch&#233;ologique%20li&#233;e%20&#224;%20la%20th&#232;se\Cultures.docx" TargetMode="External"/><Relationship Id="rId7277" Type="http://schemas.openxmlformats.org/officeDocument/2006/relationships/hyperlink" Target="file:///C:\Users\Thomas%20Huet\Desktop\Documentation%20arch&#233;ologique%20li&#233;e%20&#224;%20la%20th&#232;se\Sites.docx" TargetMode="External"/><Relationship Id="rId8328" Type="http://schemas.openxmlformats.org/officeDocument/2006/relationships/hyperlink" Target="file:///C:\Users\Thomas%20Huet\Desktop\Documentation%20arch&#233;ologique%20li&#233;e%20&#224;%20la%20th&#232;se\Sites.docx" TargetMode="External"/><Relationship Id="rId11656" Type="http://schemas.openxmlformats.org/officeDocument/2006/relationships/hyperlink" Target="file:///C:\Users\Thomas%20Huet\Desktop\Documentation%20arch&#233;ologique%20li&#233;e%20&#224;%20la%20th&#232;se\Analyses%20Statistiques.docx" TargetMode="External"/><Relationship Id="rId12707" Type="http://schemas.openxmlformats.org/officeDocument/2006/relationships/hyperlink" Target="file:///C:\Users\Thomas%20Huet\Desktop\Documentation%20arch&#233;ologique%20li&#233;e%20&#224;%20la%20th&#232;se\Cultures.docx" TargetMode="External"/><Relationship Id="rId1715" Type="http://schemas.openxmlformats.org/officeDocument/2006/relationships/hyperlink" Target="file:///C:\Users\Thomas%20Huet\Desktop\Documentation%20arch&#233;ologique%20li&#233;e%20&#224;%20la%20th&#232;se\Sites.docx" TargetMode="External"/><Relationship Id="rId10258" Type="http://schemas.openxmlformats.org/officeDocument/2006/relationships/hyperlink" Target="file:///C:\Users\Thomas%20Huet\Desktop\Documentation%20arch&#233;ologique%20li&#233;e%20&#224;%20la%20th&#232;se\Cultures.docx" TargetMode="External"/><Relationship Id="rId11309" Type="http://schemas.openxmlformats.org/officeDocument/2006/relationships/hyperlink" Target="file:///C:\Users\Thomas%20Huet\Desktop\Documentation%20arch&#233;ologique%20li&#233;e%20&#224;%20la%20th&#232;se\Sites.docx" TargetMode="External"/><Relationship Id="rId3887" Type="http://schemas.openxmlformats.org/officeDocument/2006/relationships/hyperlink" Target="file:///C:\Users\Thomas%20Huet\Desktop\Documentation%20arch&#233;ologique%20li&#233;e%20&#224;%20la%20th&#232;se\Cultures.docx" TargetMode="External"/><Relationship Id="rId4938" Type="http://schemas.openxmlformats.org/officeDocument/2006/relationships/hyperlink" Target="file:///C:\Users\Thomas%20Huet\Desktop\Documentation%20arch&#233;ologique%20li&#233;e%20&#224;%20la%20th&#232;se\Cultures.docx" TargetMode="External"/><Relationship Id="rId2489" Type="http://schemas.openxmlformats.org/officeDocument/2006/relationships/hyperlink" Target="file:///C:\Users\Thomas%20Huet\Desktop\Documentation%20arch&#233;ologique%20li&#233;e%20&#224;%20la%20th&#232;se\Cultures.docx" TargetMode="External"/><Relationship Id="rId6360" Type="http://schemas.openxmlformats.org/officeDocument/2006/relationships/hyperlink" Target="file:///C:\Users\Thomas%20Huet\Desktop\Documentation%20arch&#233;ologique%20li&#233;e%20&#224;%20la%20th&#232;se\Cultures.docx" TargetMode="External"/><Relationship Id="rId7411" Type="http://schemas.openxmlformats.org/officeDocument/2006/relationships/hyperlink" Target="file:///C:\Users\Thomas%20Huet\Desktop\Documentation%20arch&#233;ologique%20li&#233;e%20&#224;%20la%20th&#232;se\Sites.docx" TargetMode="External"/><Relationship Id="rId2970" Type="http://schemas.openxmlformats.org/officeDocument/2006/relationships/hyperlink" Target="file:///C:\Users\Thomas%20Huet\Desktop\Documentation%20arch&#233;ologique%20li&#233;e%20&#224;%20la%20th&#232;se\Cultures.docx" TargetMode="External"/><Relationship Id="rId6013" Type="http://schemas.openxmlformats.org/officeDocument/2006/relationships/hyperlink" Target="file:///C:\Users\Thomas%20Huet\Desktop\Documentation%20arch&#233;ologique%20li&#233;e%20&#224;%20la%20th&#232;se\Cultures.docx" TargetMode="External"/><Relationship Id="rId9583" Type="http://schemas.openxmlformats.org/officeDocument/2006/relationships/hyperlink" Target="file:///C:\Users\Thomas%20Huet\Desktop\Documentation%20arch&#233;ologique%20li&#233;e%20&#224;%20la%20th&#232;se\Cultures.docx" TargetMode="External"/><Relationship Id="rId12564" Type="http://schemas.openxmlformats.org/officeDocument/2006/relationships/hyperlink" Target="file:///C:\Users\Thomas%20Huet\Desktop\Documentation%20arch&#233;ologique%20li&#233;e%20&#224;%20la%20th&#232;se\Sites.docx" TargetMode="External"/><Relationship Id="rId13962" Type="http://schemas.openxmlformats.org/officeDocument/2006/relationships/hyperlink" Target="file:///C:\Users\Thomas%20Huet\Desktop\Documentation%20arch&#233;ologique%20li&#233;e%20&#224;%20la%20th&#232;se\Sites.docx" TargetMode="External"/><Relationship Id="rId942" Type="http://schemas.openxmlformats.org/officeDocument/2006/relationships/hyperlink" Target="file:///C:\Users\Thomas%20Huet\Desktop\Documentation%20arch&#233;ologique%20li&#233;e%20&#224;%20la%20th&#232;se\Cultures.docx" TargetMode="External"/><Relationship Id="rId1572" Type="http://schemas.openxmlformats.org/officeDocument/2006/relationships/hyperlink" Target="file:///C:\Users\Thomas%20Huet\Desktop\Documentation%20arch&#233;ologique%20li&#233;e%20&#224;%20la%20th&#232;se\Cultures.docx" TargetMode="External"/><Relationship Id="rId2623" Type="http://schemas.openxmlformats.org/officeDocument/2006/relationships/hyperlink" Target="file:///C:\Users\Thomas%20Huet\Desktop\Documentation%20arch&#233;ologique%20li&#233;e%20&#224;%20la%20th&#232;se\Sites.docx" TargetMode="External"/><Relationship Id="rId8185" Type="http://schemas.openxmlformats.org/officeDocument/2006/relationships/hyperlink" Target="file:///C:\Users\Thomas%20Huet\Desktop\Documentation%20arch&#233;ologique%20li&#233;e%20&#224;%20la%20th&#232;se\Cultures.docx" TargetMode="External"/><Relationship Id="rId9236" Type="http://schemas.openxmlformats.org/officeDocument/2006/relationships/hyperlink" Target="file:///C:\Users\Thomas%20Huet\Desktop\Documentation%20arch&#233;ologique%20li&#233;e%20&#224;%20la%20th&#232;se\Cultures.docx" TargetMode="External"/><Relationship Id="rId11166" Type="http://schemas.openxmlformats.org/officeDocument/2006/relationships/hyperlink" Target="file:///C:\Users\Thomas%20Huet\Desktop\Documentation%20arch&#233;ologique%20li&#233;e%20&#224;%20la%20th&#232;se\Cultures.docx" TargetMode="External"/><Relationship Id="rId12217" Type="http://schemas.openxmlformats.org/officeDocument/2006/relationships/hyperlink" Target="file:///C:\Users\Thomas%20Huet\Desktop\Documentation%20arch&#233;ologique%20li&#233;e%20&#224;%20la%20th&#232;se\Cultures.docx" TargetMode="External"/><Relationship Id="rId13615" Type="http://schemas.openxmlformats.org/officeDocument/2006/relationships/hyperlink" Target="file:///C:\Users\Thomas%20Huet\Desktop\Documentation%20arch&#233;ologique%20li&#233;e%20&#224;%20la%20th&#232;se\Cultures.docx" TargetMode="External"/><Relationship Id="rId1225" Type="http://schemas.openxmlformats.org/officeDocument/2006/relationships/hyperlink" Target="file:///C:\Users\Thomas%20Huet\Desktop\Documentation%20arch&#233;ologique%20li&#233;e%20&#224;%20la%20th&#232;se\Cultures.docx" TargetMode="External"/><Relationship Id="rId3397" Type="http://schemas.openxmlformats.org/officeDocument/2006/relationships/hyperlink" Target="file:///C:\Users\Thomas%20Huet\Desktop\Documentation%20arch&#233;ologique%20li&#233;e%20&#224;%20la%20th&#232;se\Sites.docx" TargetMode="External"/><Relationship Id="rId4795" Type="http://schemas.openxmlformats.org/officeDocument/2006/relationships/hyperlink" Target="file:///C:\Users\Thomas%20Huet\Desktop\Documentation%20arch&#233;ologique%20li&#233;e%20&#224;%20la%20th&#232;se\Cultures.docx" TargetMode="External"/><Relationship Id="rId5846" Type="http://schemas.openxmlformats.org/officeDocument/2006/relationships/hyperlink" Target="file:///C:\Users\Thomas%20Huet\Desktop\Documentation%20arch&#233;ologique%20li&#233;e%20&#224;%20la%20th&#232;se\Sites.docx" TargetMode="External"/><Relationship Id="rId14389" Type="http://schemas.openxmlformats.org/officeDocument/2006/relationships/hyperlink" Target="file:///C:\Users\Thomas%20Huet\Desktop\Documentation%20arch&#233;ologique%20li&#233;e%20&#224;%20la%20th&#232;se\Analyses%20Statistiques.docx" TargetMode="External"/><Relationship Id="rId4448" Type="http://schemas.openxmlformats.org/officeDocument/2006/relationships/hyperlink" Target="file:///C:\Users\Thomas%20Huet\Desktop\Documentation%20arch&#233;ologique%20li&#233;e%20&#224;%20la%20th&#232;se\Cultures.docx" TargetMode="External"/><Relationship Id="rId10999" Type="http://schemas.openxmlformats.org/officeDocument/2006/relationships/hyperlink" Target="file:///C:\Users\Thomas%20Huet\Desktop\Documentation%20arch&#233;ologique%20li&#233;e%20&#224;%20la%20th&#232;se\Sites.docx" TargetMode="External"/><Relationship Id="rId11300" Type="http://schemas.openxmlformats.org/officeDocument/2006/relationships/hyperlink" Target="file:///C:\Users\Thomas%20Huet\Desktop\Documentation%20arch&#233;ologique%20li&#233;e%20&#224;%20la%20th&#232;se\Sites.docx" TargetMode="External"/><Relationship Id="rId13472" Type="http://schemas.openxmlformats.org/officeDocument/2006/relationships/hyperlink" Target="file:///C:\Users\Thomas%20Huet\Desktop\Documentation%20arch&#233;ologique%20li&#233;e%20&#224;%20la%20th&#232;se\Sites.docx" TargetMode="External"/><Relationship Id="rId14523" Type="http://schemas.openxmlformats.org/officeDocument/2006/relationships/hyperlink" Target="file:///C:\Users\Thomas%20Huet\Desktop\Documentation%20arch&#233;ologique%20li&#233;e%20&#224;%20la%20th&#232;se\Sites.docx" TargetMode="External"/><Relationship Id="rId2480" Type="http://schemas.openxmlformats.org/officeDocument/2006/relationships/hyperlink" Target="file:///C:\Users\Thomas%20Huet\Desktop\Documentation%20arch&#233;ologique%20li&#233;e%20&#224;%20la%20th&#232;se\Sites.docx" TargetMode="External"/><Relationship Id="rId3531" Type="http://schemas.openxmlformats.org/officeDocument/2006/relationships/hyperlink" Target="file:///C:\Users\Thomas%20Huet\Desktop\Documentation%20arch&#233;ologique%20li&#233;e%20&#224;%20la%20th&#232;se\Sites.docx" TargetMode="External"/><Relationship Id="rId9093" Type="http://schemas.openxmlformats.org/officeDocument/2006/relationships/hyperlink" Target="file:///C:\Users\Thomas%20Huet\Desktop\Documentation%20arch&#233;ologique%20li&#233;e%20&#224;%20la%20th&#232;se\Sites.docx" TargetMode="External"/><Relationship Id="rId12074" Type="http://schemas.openxmlformats.org/officeDocument/2006/relationships/hyperlink" Target="file:///C:\Users\Thomas%20Huet\Desktop\Documentation%20arch&#233;ologique%20li&#233;e%20&#224;%20la%20th&#232;se\Sites.docx" TargetMode="External"/><Relationship Id="rId13125" Type="http://schemas.openxmlformats.org/officeDocument/2006/relationships/hyperlink" Target="file:///C:\Users\Thomas%20Huet\Desktop\Documentation%20arch&#233;ologique%20li&#233;e%20&#224;%20la%20th&#232;se\Sites.docx" TargetMode="External"/><Relationship Id="rId452" Type="http://schemas.openxmlformats.org/officeDocument/2006/relationships/hyperlink" Target="file:///C:\Users\Thomas%20Huet\Desktop\Documentation%20arch&#233;ologique%20li&#233;e%20&#224;%20la%20th&#232;se\Cultures.docx" TargetMode="External"/><Relationship Id="rId1082" Type="http://schemas.openxmlformats.org/officeDocument/2006/relationships/hyperlink" Target="file:///C:\Users\Thomas%20Huet\Desktop\Documentation%20arch&#233;ologique%20li&#233;e%20&#224;%20la%20th&#232;se\Analyses%20Statistiques.docx" TargetMode="External"/><Relationship Id="rId2133" Type="http://schemas.openxmlformats.org/officeDocument/2006/relationships/hyperlink" Target="file:///C:\Users\Thomas%20Huet\Desktop\Documentation%20arch&#233;ologique%20li&#233;e%20&#224;%20la%20th&#232;se\Cultures.docx" TargetMode="External"/><Relationship Id="rId6754" Type="http://schemas.openxmlformats.org/officeDocument/2006/relationships/hyperlink" Target="file:///C:\Users\Thomas%20Huet\Desktop\Documentation%20arch&#233;ologique%20li&#233;e%20&#224;%20la%20th&#232;se\Cultures.docx" TargetMode="External"/><Relationship Id="rId7805" Type="http://schemas.openxmlformats.org/officeDocument/2006/relationships/hyperlink" Target="file:///C:\Users\Thomas%20Huet\Desktop\Documentation%20arch&#233;ologique%20li&#233;e%20&#224;%20la%20th&#232;se\Sites.docx" TargetMode="External"/><Relationship Id="rId105" Type="http://schemas.openxmlformats.org/officeDocument/2006/relationships/hyperlink" Target="file:///C:\Users\Thomas%20Huet\Desktop\Documentation%20arch&#233;ologique%20li&#233;e%20&#224;%20la%20th&#232;se\Sites.docx" TargetMode="External"/><Relationship Id="rId5356" Type="http://schemas.openxmlformats.org/officeDocument/2006/relationships/hyperlink" Target="file:///C:\Users\Thomas%20Huet\Desktop\Documentation%20arch&#233;ologique%20li&#233;e%20&#224;%20la%20th&#232;se\Sites.docx" TargetMode="External"/><Relationship Id="rId6407" Type="http://schemas.openxmlformats.org/officeDocument/2006/relationships/hyperlink" Target="file:///C:\Users\Thomas%20Huet\Desktop\Documentation%20arch&#233;ologique%20li&#233;e%20&#224;%20la%20th&#232;se\Sites.docx" TargetMode="External"/><Relationship Id="rId5009" Type="http://schemas.openxmlformats.org/officeDocument/2006/relationships/hyperlink" Target="file:///C:\Users\Thomas%20Huet\Desktop\Documentation%20arch&#233;ologique%20li&#233;e%20&#224;%20la%20th&#232;se\Cultures.docx" TargetMode="External"/><Relationship Id="rId8579" Type="http://schemas.openxmlformats.org/officeDocument/2006/relationships/hyperlink" Target="file:///C:\Users\Thomas%20Huet\Desktop\Documentation%20arch&#233;ologique%20li&#233;e%20&#224;%20la%20th&#232;se\Sites.docx" TargetMode="External"/><Relationship Id="rId9977" Type="http://schemas.openxmlformats.org/officeDocument/2006/relationships/hyperlink" Target="file:///C:\Users\Thomas%20Huet\Desktop\Documentation%20arch&#233;ologique%20li&#233;e%20&#224;%20la%20th&#232;se\Cultures.docx" TargetMode="External"/><Relationship Id="rId12958" Type="http://schemas.openxmlformats.org/officeDocument/2006/relationships/hyperlink" Target="file:///C:\Users\Thomas%20Huet\Desktop\Documentation%20arch&#233;ologique%20li&#233;e%20&#224;%20la%20th&#232;se\DescriptionRoches.docx" TargetMode="External"/><Relationship Id="rId1966" Type="http://schemas.openxmlformats.org/officeDocument/2006/relationships/hyperlink" Target="file:///C:\Users\Thomas%20Huet\Desktop\Documentation%20arch&#233;ologique%20li&#233;e%20&#224;%20la%20th&#232;se\Sites.docx" TargetMode="External"/><Relationship Id="rId14380" Type="http://schemas.openxmlformats.org/officeDocument/2006/relationships/hyperlink" Target="file:///C:\Users\Thomas%20Huet\Desktop\Documentation%20arch&#233;ologique%20li&#233;e%20&#224;%20la%20th&#232;se\Cultures.docx" TargetMode="External"/><Relationship Id="rId1619" Type="http://schemas.openxmlformats.org/officeDocument/2006/relationships/hyperlink" Target="file:///C:\Users\Thomas%20Huet\Desktop\Documentation%20arch&#233;ologique%20li&#233;e%20&#224;%20la%20th&#232;se\Cultures.docx" TargetMode="External"/><Relationship Id="rId14033" Type="http://schemas.openxmlformats.org/officeDocument/2006/relationships/hyperlink" Target="file:///C:\Users\Thomas%20Huet\Desktop\Documentation%20arch&#233;ologique%20li&#233;e%20&#224;%20la%20th&#232;se\Sites.docx" TargetMode="External"/><Relationship Id="rId3041" Type="http://schemas.openxmlformats.org/officeDocument/2006/relationships/hyperlink" Target="file:///C:\Users\Thomas%20Huet\Desktop\Documentation%20arch&#233;ologique%20li&#233;e%20&#224;%20la%20th&#232;se\Cultures.docx" TargetMode="External"/><Relationship Id="rId7662" Type="http://schemas.openxmlformats.org/officeDocument/2006/relationships/hyperlink" Target="file:///C:\Users\Thomas%20Huet\Desktop\Documentation%20arch&#233;ologique%20li&#233;e%20&#224;%20la%20th&#232;se\Cultures.docx" TargetMode="External"/><Relationship Id="rId8713" Type="http://schemas.openxmlformats.org/officeDocument/2006/relationships/hyperlink" Target="file:///C:\Users\Thomas%20Huet\Desktop\Documentation%20arch&#233;ologique%20li&#233;e%20&#224;%20la%20th&#232;se\Cultures.docx" TargetMode="External"/><Relationship Id="rId10643" Type="http://schemas.openxmlformats.org/officeDocument/2006/relationships/hyperlink" Target="file:///C:\Users\Thomas%20Huet\Desktop\Documentation%20arch&#233;ologique%20li&#233;e%20&#224;%20la%20th&#232;se\Sites.docx" TargetMode="External"/><Relationship Id="rId10990" Type="http://schemas.openxmlformats.org/officeDocument/2006/relationships/hyperlink" Target="file:///C:\Users\Thomas%20Huet\Desktop\Documentation%20arch&#233;ologique%20li&#233;e%20&#224;%20la%20th&#232;se\Cultures.docx" TargetMode="External"/><Relationship Id="rId6264" Type="http://schemas.openxmlformats.org/officeDocument/2006/relationships/hyperlink" Target="file:///C:\Users\Thomas%20Huet\Desktop\Documentation%20arch&#233;ologique%20li&#233;e%20&#224;%20la%20th&#232;se\Cultures.docx" TargetMode="External"/><Relationship Id="rId7315" Type="http://schemas.openxmlformats.org/officeDocument/2006/relationships/hyperlink" Target="file:///C:\Users\Thomas%20Huet\Desktop\Documentation%20arch&#233;ologique%20li&#233;e%20&#224;%20la%20th&#232;se\Environnement.docx" TargetMode="External"/><Relationship Id="rId9487" Type="http://schemas.openxmlformats.org/officeDocument/2006/relationships/hyperlink" Target="file:///C:\Users\Thomas%20Huet\Desktop\Documentation%20arch&#233;ologique%20li&#233;e%20&#224;%20la%20th&#232;se\Sites.docx" TargetMode="External"/><Relationship Id="rId13866" Type="http://schemas.openxmlformats.org/officeDocument/2006/relationships/hyperlink" Target="file:///C:\Users\Thomas%20Huet\Desktop\Documentation%20arch&#233;ologique%20li&#233;e%20&#224;%20la%20th&#232;se\Sites.docx" TargetMode="External"/><Relationship Id="rId1476" Type="http://schemas.openxmlformats.org/officeDocument/2006/relationships/hyperlink" Target="file:///C:\Users\Thomas%20Huet\Desktop\Documentation%20arch&#233;ologique%20li&#233;e%20&#224;%20la%20th&#232;se\Cultures.docx" TargetMode="External"/><Relationship Id="rId2874" Type="http://schemas.openxmlformats.org/officeDocument/2006/relationships/hyperlink" Target="file:///C:\Users\Thomas%20Huet\Desktop\Documentation%20arch&#233;ologique%20li&#233;e%20&#224;%20la%20th&#232;se\Cultures.docx" TargetMode="External"/><Relationship Id="rId3925" Type="http://schemas.openxmlformats.org/officeDocument/2006/relationships/hyperlink" Target="file:///C:\Users\Thomas%20Huet\Desktop\Documentation%20arch&#233;ologique%20li&#233;e%20&#224;%20la%20th&#232;se\Cultures.docx" TargetMode="External"/><Relationship Id="rId8089" Type="http://schemas.openxmlformats.org/officeDocument/2006/relationships/hyperlink" Target="file:///C:\Users\Thomas%20Huet\Desktop\Documentation%20arch&#233;ologique%20li&#233;e%20&#224;%20la%20th&#232;se\Cultures.docx" TargetMode="External"/><Relationship Id="rId12468" Type="http://schemas.openxmlformats.org/officeDocument/2006/relationships/hyperlink" Target="file:///C:\Users\Thomas%20Huet\Desktop\Documentation%20arch&#233;ologique%20li&#233;e%20&#224;%20la%20th&#232;se\Cultures.docx" TargetMode="External"/><Relationship Id="rId13519" Type="http://schemas.openxmlformats.org/officeDocument/2006/relationships/hyperlink" Target="Sites.docx" TargetMode="External"/><Relationship Id="rId846" Type="http://schemas.openxmlformats.org/officeDocument/2006/relationships/hyperlink" Target="file:///C:\Users\Thomas%20Huet\Desktop\Documentation%20arch&#233;ologique%20li&#233;e%20&#224;%20la%20th&#232;se\Cultures.docx" TargetMode="External"/><Relationship Id="rId1129" Type="http://schemas.openxmlformats.org/officeDocument/2006/relationships/hyperlink" Target="file:///C:\Users\Thomas%20Huet\Desktop\Documentation%20arch&#233;ologique%20li&#233;e%20&#224;%20la%20th&#232;se\Sites.docx" TargetMode="External"/><Relationship Id="rId2527" Type="http://schemas.openxmlformats.org/officeDocument/2006/relationships/hyperlink" Target="file:///C:\Users\Thomas%20Huet\Desktop\Documentation%20arch&#233;ologique%20li&#233;e%20&#224;%20la%20th&#232;se\Sites.docx" TargetMode="External"/><Relationship Id="rId5000" Type="http://schemas.openxmlformats.org/officeDocument/2006/relationships/hyperlink" Target="file:///C:\Users\Thomas%20Huet\Desktop\Documentation%20arch&#233;ologique%20li&#233;e%20&#224;%20la%20th&#232;se\Cultures.docx" TargetMode="External"/><Relationship Id="rId4699" Type="http://schemas.openxmlformats.org/officeDocument/2006/relationships/hyperlink" Target="file:///C:\Users\Thomas%20Huet\Desktop\Documentation%20arch&#233;ologique%20li&#233;e%20&#224;%20la%20th&#232;se\Sites.docx" TargetMode="External"/><Relationship Id="rId8570" Type="http://schemas.openxmlformats.org/officeDocument/2006/relationships/hyperlink" Target="file:///C:\Users\Thomas%20Huet\Desktop\Documentation%20arch&#233;ologique%20li&#233;e%20&#224;%20la%20th&#232;se\Sites.docx" TargetMode="External"/><Relationship Id="rId9621" Type="http://schemas.openxmlformats.org/officeDocument/2006/relationships/hyperlink" Target="file:///C:\Users\Thomas%20Huet\Desktop\Documentation%20arch&#233;ologique%20li&#233;e%20&#224;%20la%20th&#232;se\Sites.docx" TargetMode="External"/><Relationship Id="rId11551" Type="http://schemas.openxmlformats.org/officeDocument/2006/relationships/hyperlink" Target="file:///C:\Users\Thomas%20Huet\Desktop\Documentation%20arch&#233;ologique%20li&#233;e%20&#224;%20la%20th&#232;se\Analyses%20Statistiques.docx" TargetMode="External"/><Relationship Id="rId12602" Type="http://schemas.openxmlformats.org/officeDocument/2006/relationships/hyperlink" Target="file:///C:\Users\Thomas%20Huet\Desktop\Documentation%20arch&#233;ologique%20li&#233;e%20&#224;%20la%20th&#232;se\Cultures.docx" TargetMode="External"/><Relationship Id="rId1610" Type="http://schemas.openxmlformats.org/officeDocument/2006/relationships/hyperlink" Target="file:///C:\Users\Thomas%20Huet\Desktop\Documentation%20arch&#233;ologique%20li&#233;e%20&#224;%20la%20th&#232;se\Cultures.docx" TargetMode="External"/><Relationship Id="rId7172" Type="http://schemas.openxmlformats.org/officeDocument/2006/relationships/hyperlink" Target="file:///C:\Users\Thomas%20Huet\Desktop\Documentation%20arch&#233;ologique%20li&#233;e%20&#224;%20la%20th&#232;se\Cultures.docx" TargetMode="External"/><Relationship Id="rId8223" Type="http://schemas.openxmlformats.org/officeDocument/2006/relationships/hyperlink" Target="file:///C:\Users\Thomas%20Huet\Desktop\Documentation%20arch&#233;ologique%20li&#233;e%20&#224;%20la%20th&#232;se\Cultures.docx" TargetMode="External"/><Relationship Id="rId10153" Type="http://schemas.openxmlformats.org/officeDocument/2006/relationships/hyperlink" Target="file:///C:\Users\Thomas%20Huet\Desktop\Documentation%20arch&#233;ologique%20li&#233;e%20&#224;%20la%20th&#232;se\Cultures.docx" TargetMode="External"/><Relationship Id="rId11204" Type="http://schemas.openxmlformats.org/officeDocument/2006/relationships/hyperlink" Target="file:///C:\Users\Thomas%20Huet\Desktop\Documentation%20arch&#233;ologique%20li&#233;e%20&#224;%20la%20th&#232;se\Cultures.docx" TargetMode="External"/><Relationship Id="rId3782" Type="http://schemas.openxmlformats.org/officeDocument/2006/relationships/hyperlink" Target="file:///C:\Users\Thomas%20Huet\Desktop\Documentation%20arch&#233;ologique%20li&#233;e%20&#224;%20la%20th&#232;se\Cultures.docx" TargetMode="External"/><Relationship Id="rId4833" Type="http://schemas.openxmlformats.org/officeDocument/2006/relationships/hyperlink" Target="file:///C:\Users\Thomas%20Huet\Desktop\Documentation%20arch&#233;ologique%20li&#233;e%20&#224;%20la%20th&#232;se\Cultures.docx" TargetMode="External"/><Relationship Id="rId13376" Type="http://schemas.openxmlformats.org/officeDocument/2006/relationships/hyperlink" Target="file:///C:\Users\Thomas%20Huet\Desktop\Documentation%20arch&#233;ologique%20li&#233;e%20&#224;%20la%20th&#232;se\Sites.docx" TargetMode="External"/><Relationship Id="rId14427" Type="http://schemas.openxmlformats.org/officeDocument/2006/relationships/hyperlink" Target="file:///C:\Users\Thomas%20Huet\Desktop\Documentation%20arch&#233;ologique%20li&#233;e%20&#224;%20la%20th&#232;se\Sites.docx" TargetMode="External"/><Relationship Id="rId2384" Type="http://schemas.openxmlformats.org/officeDocument/2006/relationships/hyperlink" Target="file:///C:\Users\Thomas%20Huet\Desktop\Documentation%20arch&#233;ologique%20li&#233;e%20&#224;%20la%20th&#232;se\Sites.docx" TargetMode="External"/><Relationship Id="rId3435" Type="http://schemas.openxmlformats.org/officeDocument/2006/relationships/hyperlink" Target="file:///C:\Users\Thomas%20Huet\Desktop\Documentation%20arch&#233;ologique%20li&#233;e%20&#224;%20la%20th&#232;se\Cultures.docx" TargetMode="External"/><Relationship Id="rId13029" Type="http://schemas.openxmlformats.org/officeDocument/2006/relationships/hyperlink" Target="Sites.docx" TargetMode="External"/><Relationship Id="rId356" Type="http://schemas.openxmlformats.org/officeDocument/2006/relationships/hyperlink" Target="file:///C:\Users\Thomas%20Huet\Desktop\Documentation%20arch&#233;ologique%20li&#233;e%20&#224;%20la%20th&#232;se\Objets.docx" TargetMode="External"/><Relationship Id="rId2037" Type="http://schemas.openxmlformats.org/officeDocument/2006/relationships/hyperlink" Target="file:///C:\Users\Thomas%20Huet\Desktop\Documentation%20arch&#233;ologique%20li&#233;e%20&#224;%20la%20th&#232;se\Cultures.docx" TargetMode="External"/><Relationship Id="rId6658" Type="http://schemas.openxmlformats.org/officeDocument/2006/relationships/hyperlink" Target="file:///C:\Users\Thomas%20Huet\Desktop\Documentation%20arch&#233;ologique%20li&#233;e%20&#224;%20la%20th&#232;se\Sites.docx" TargetMode="External"/><Relationship Id="rId7709" Type="http://schemas.openxmlformats.org/officeDocument/2006/relationships/hyperlink" Target="file:///C:\Users\Thomas%20Huet\Desktop\Documentation%20arch&#233;ologique%20li&#233;e%20&#224;%20la%20th&#232;se\Cultures.docx" TargetMode="External"/><Relationship Id="rId8080" Type="http://schemas.openxmlformats.org/officeDocument/2006/relationships/hyperlink" Target="file:///C:\Users\Thomas%20Huet\Desktop\Documentation%20arch&#233;ologique%20li&#233;e%20&#224;%20la%20th&#232;se\Sites.docx" TargetMode="External"/><Relationship Id="rId9131" Type="http://schemas.openxmlformats.org/officeDocument/2006/relationships/hyperlink" Target="file:///C:\Users\Thomas%20Huet\Desktop\Documentation%20arch&#233;ologique%20li&#233;e%20&#224;%20la%20th&#232;se\Cultures.docx" TargetMode="External"/><Relationship Id="rId13510" Type="http://schemas.openxmlformats.org/officeDocument/2006/relationships/hyperlink" Target="file:///C:\Users\Thomas%20Huet\Desktop\Documentation%20arch&#233;ologique%20li&#233;e%20&#224;%20la%20th&#232;se\Sites.docx" TargetMode="External"/><Relationship Id="rId11061" Type="http://schemas.openxmlformats.org/officeDocument/2006/relationships/hyperlink" Target="file:///C:\Users\Thomas%20Huet\Desktop\Documentation%20arch&#233;ologique%20li&#233;e%20&#224;%20la%20th&#232;se\Cultures.docx" TargetMode="External"/><Relationship Id="rId12112" Type="http://schemas.openxmlformats.org/officeDocument/2006/relationships/hyperlink" Target="file:///C:\Users\Thomas%20Huet\Desktop\Documentation%20arch&#233;ologique%20li&#233;e%20&#224;%20la%20th&#232;se\Cultures.docx" TargetMode="External"/><Relationship Id="rId1120" Type="http://schemas.openxmlformats.org/officeDocument/2006/relationships/hyperlink" Target="file:///C:\Users\Thomas%20Huet\Desktop\Documentation%20arch&#233;ologique%20li&#233;e%20&#224;%20la%20th&#232;se\Cultures.docx" TargetMode="External"/><Relationship Id="rId4690" Type="http://schemas.openxmlformats.org/officeDocument/2006/relationships/hyperlink" Target="file:///C:\Users\Thomas%20Huet\Desktop\Documentation%20arch&#233;ologique%20li&#233;e%20&#224;%20la%20th&#232;se\Cultures.docx" TargetMode="External"/><Relationship Id="rId5741" Type="http://schemas.openxmlformats.org/officeDocument/2006/relationships/hyperlink" Target="file:///C:\Users\Thomas%20Huet\Desktop\Documentation%20arch&#233;ologique%20li&#233;e%20&#224;%20la%20th&#232;se\Objets.docx" TargetMode="External"/><Relationship Id="rId14284" Type="http://schemas.openxmlformats.org/officeDocument/2006/relationships/hyperlink" Target="file:///C:\Users\Thomas%20Huet\Desktop\Documentation%20arch&#233;ologique%20li&#233;e%20&#224;%20la%20th&#232;se\Sites.docx" TargetMode="External"/><Relationship Id="rId3292" Type="http://schemas.openxmlformats.org/officeDocument/2006/relationships/hyperlink" Target="file:///C:\Users\Thomas%20Huet\Desktop\Documentation%20arch&#233;ologique%20li&#233;e%20&#224;%20la%20th&#232;se\Sites.docx" TargetMode="External"/><Relationship Id="rId4343" Type="http://schemas.openxmlformats.org/officeDocument/2006/relationships/hyperlink" Target="file:///C:\Users\Thomas%20Huet\Desktop\Documentation%20arch&#233;ologique%20li&#233;e%20&#224;%20la%20th&#232;se\Cultures.docx" TargetMode="External"/><Relationship Id="rId8964" Type="http://schemas.openxmlformats.org/officeDocument/2006/relationships/hyperlink" Target="file:///C:\Users\Thomas%20Huet\Desktop\Documentation%20arch&#233;ologique%20li&#233;e%20&#224;%20la%20th&#232;se\Cultures.docx" TargetMode="External"/><Relationship Id="rId7566" Type="http://schemas.openxmlformats.org/officeDocument/2006/relationships/hyperlink" Target="file:///C:\Users\Thomas%20Huet\Desktop\Documentation%20arch&#233;ologique%20li&#233;e%20&#224;%20la%20th&#232;se\Cultures.docx" TargetMode="External"/><Relationship Id="rId8617" Type="http://schemas.openxmlformats.org/officeDocument/2006/relationships/hyperlink" Target="file:///C:\Users\Thomas%20Huet\Desktop\Documentation%20arch&#233;ologique%20li&#233;e%20&#224;%20la%20th&#232;se\Sites.docx" TargetMode="External"/><Relationship Id="rId10894" Type="http://schemas.openxmlformats.org/officeDocument/2006/relationships/hyperlink" Target="file:///C:\Users\Thomas%20Huet\Desktop\Documentation%20arch&#233;ologique%20li&#233;e%20&#224;%20la%20th&#232;se\Sites.docx" TargetMode="External"/><Relationship Id="rId11945" Type="http://schemas.openxmlformats.org/officeDocument/2006/relationships/hyperlink" Target="file:///C:\Users\Thomas%20Huet\Desktop\Documentation%20arch&#233;ologique%20li&#233;e%20&#224;%20la%20th&#232;se\Sites.docx" TargetMode="External"/><Relationship Id="rId6168" Type="http://schemas.openxmlformats.org/officeDocument/2006/relationships/hyperlink" Target="file:///C:\Users\Thomas%20Huet\Desktop\Documentation%20arch&#233;ologique%20li&#233;e%20&#224;%20la%20th&#232;se\Sites.docx" TargetMode="External"/><Relationship Id="rId7219" Type="http://schemas.openxmlformats.org/officeDocument/2006/relationships/hyperlink" Target="file:///C:\Users\Thomas%20Huet\Desktop\Documentation%20arch&#233;ologique%20li&#233;e%20&#224;%20la%20th&#232;se\Cultures.docx" TargetMode="External"/><Relationship Id="rId10547" Type="http://schemas.openxmlformats.org/officeDocument/2006/relationships/hyperlink" Target="file:///C:\Users\Thomas%20Huet\Desktop\Documentation%20arch&#233;ologique%20li&#233;e%20&#224;%20la%20th&#232;se\Cultures.docx" TargetMode="External"/><Relationship Id="rId13020" Type="http://schemas.openxmlformats.org/officeDocument/2006/relationships/hyperlink" Target="file:///C:\Users\Thomas%20Huet\Desktop\Documentation%20arch&#233;ologique%20li&#233;e%20&#224;%20la%20th&#232;se\Cultures.docx" TargetMode="External"/><Relationship Id="rId2778" Type="http://schemas.openxmlformats.org/officeDocument/2006/relationships/hyperlink" Target="file:///C:\Users\Thomas%20Huet\Desktop\Documentation%20arch&#233;ologique%20li&#233;e%20&#224;%20la%20th&#232;se\Cultures.docx" TargetMode="External"/><Relationship Id="rId3829" Type="http://schemas.openxmlformats.org/officeDocument/2006/relationships/hyperlink" Target="file:///C:\Users\Thomas%20Huet\Desktop\Documentation%20arch&#233;ologique%20li&#233;e%20&#224;%20la%20th&#232;se\Cultures.docx" TargetMode="External"/><Relationship Id="rId7700" Type="http://schemas.openxmlformats.org/officeDocument/2006/relationships/hyperlink" Target="file:///C:\Users\Thomas%20Huet\Desktop\Documentation%20arch&#233;ologique%20li&#233;e%20&#224;%20la%20th&#232;se\Sites.docx" TargetMode="External"/><Relationship Id="rId5251" Type="http://schemas.openxmlformats.org/officeDocument/2006/relationships/hyperlink" Target="file:///C:\Users\Thomas%20Huet\Desktop\Documentation%20arch&#233;ologique%20li&#233;e%20&#224;%20la%20th&#232;se\Sites.docx" TargetMode="External"/><Relationship Id="rId6302" Type="http://schemas.openxmlformats.org/officeDocument/2006/relationships/hyperlink" Target="file:///C:\Users\Thomas%20Huet\Desktop\Documentation%20arch&#233;ologique%20li&#233;e%20&#224;%20la%20th&#232;se\Sites.docx" TargetMode="External"/><Relationship Id="rId9872" Type="http://schemas.openxmlformats.org/officeDocument/2006/relationships/hyperlink" Target="file:///C:\Users\Thomas%20Huet\Desktop\Documentation%20arch&#233;ologique%20li&#233;e%20&#224;%20la%20th&#232;se\Cultures.docx" TargetMode="External"/><Relationship Id="rId12853" Type="http://schemas.openxmlformats.org/officeDocument/2006/relationships/hyperlink" Target="file:///C:\Users\Thomas%20Huet\Desktop\Documentation%20arch&#233;ologique%20li&#233;e%20&#224;%20la%20th&#232;se\Cultures.docx" TargetMode="External"/><Relationship Id="rId86" Type="http://schemas.openxmlformats.org/officeDocument/2006/relationships/hyperlink" Target="Cultures.docx" TargetMode="External"/><Relationship Id="rId1861" Type="http://schemas.openxmlformats.org/officeDocument/2006/relationships/hyperlink" Target="file:///C:\Users\Thomas%20Huet\Desktop\Documentation%20arch&#233;ologique%20li&#233;e%20&#224;%20la%20th&#232;se\Sites.docx" TargetMode="External"/><Relationship Id="rId2912" Type="http://schemas.openxmlformats.org/officeDocument/2006/relationships/hyperlink" Target="file:///C:\Users\Thomas%20Huet\Desktop\Documentation%20arch&#233;ologique%20li&#233;e%20&#224;%20la%20th&#232;se\Cultures.docx" TargetMode="External"/><Relationship Id="rId8474" Type="http://schemas.openxmlformats.org/officeDocument/2006/relationships/hyperlink" Target="file:///C:\Users\Thomas%20Huet\Desktop\Documentation%20arch&#233;ologique%20li&#233;e%20&#224;%20la%20th&#232;se\Sites.docx" TargetMode="External"/><Relationship Id="rId9525" Type="http://schemas.openxmlformats.org/officeDocument/2006/relationships/hyperlink" Target="file:///C:\Users\Thomas%20Huet\Desktop\Documentation%20arch&#233;ologique%20li&#233;e%20&#224;%20la%20th&#232;se\Sites.docx" TargetMode="External"/><Relationship Id="rId11455" Type="http://schemas.openxmlformats.org/officeDocument/2006/relationships/hyperlink" Target="file:///C:\Users\Thomas%20Huet\Desktop\Documentation%20arch&#233;ologique%20li&#233;e%20&#224;%20la%20th&#232;se\Cultures.docx" TargetMode="External"/><Relationship Id="rId12506" Type="http://schemas.openxmlformats.org/officeDocument/2006/relationships/hyperlink" Target="file:///C:\Users\Thomas%20Huet\Desktop\Documentation%20arch&#233;ologique%20li&#233;e%20&#224;%20la%20th&#232;se\Cultures.docx" TargetMode="External"/><Relationship Id="rId13904" Type="http://schemas.openxmlformats.org/officeDocument/2006/relationships/hyperlink" Target="file:///C:\Users\Thomas%20Huet\Desktop\Documentation%20arch&#233;ologique%20li&#233;e%20&#224;%20la%20th&#232;se\Environnement.docx" TargetMode="External"/><Relationship Id="rId1514" Type="http://schemas.openxmlformats.org/officeDocument/2006/relationships/hyperlink" Target="file:///C:\Users\Thomas%20Huet\Desktop\Documentation%20arch&#233;ologique%20li&#233;e%20&#224;%20la%20th&#232;se\Cultures.docx" TargetMode="External"/><Relationship Id="rId7076" Type="http://schemas.openxmlformats.org/officeDocument/2006/relationships/hyperlink" Target="file:///C:\Users\Thomas%20Huet\Desktop\Documentation%20arch&#233;ologique%20li&#233;e%20&#224;%20la%20th&#232;se\Sites.docx" TargetMode="External"/><Relationship Id="rId8127" Type="http://schemas.openxmlformats.org/officeDocument/2006/relationships/hyperlink" Target="file:///C:\Users\Thomas%20Huet\Desktop\Documentation%20arch&#233;ologique%20li&#233;e%20&#224;%20la%20th&#232;se\Sites.docx" TargetMode="External"/><Relationship Id="rId10057" Type="http://schemas.openxmlformats.org/officeDocument/2006/relationships/hyperlink" Target="file:///C:\Users\Thomas%20Huet\Desktop\Documentation%20arch&#233;ologique%20li&#233;e%20&#224;%20la%20th&#232;se\Environnement.docx" TargetMode="External"/><Relationship Id="rId11108" Type="http://schemas.openxmlformats.org/officeDocument/2006/relationships/hyperlink" Target="file:///C:\Users\Thomas%20Huet\Desktop\Documentation%20arch&#233;ologique%20li&#233;e%20&#224;%20la%20th&#232;se\Sites.docx" TargetMode="External"/><Relationship Id="rId3686" Type="http://schemas.openxmlformats.org/officeDocument/2006/relationships/hyperlink" Target="file:///C:\Users\Thomas%20Huet\Desktop\Documentation%20arch&#233;ologique%20li&#233;e%20&#224;%20la%20th&#232;se\Cultures.docx" TargetMode="External"/><Relationship Id="rId2288" Type="http://schemas.openxmlformats.org/officeDocument/2006/relationships/hyperlink" Target="file:///C:\Users\Thomas%20Huet\Desktop\Documentation%20arch&#233;ologique%20li&#233;e%20&#224;%20la%20th&#232;se\Cultures.docx" TargetMode="External"/><Relationship Id="rId3339" Type="http://schemas.openxmlformats.org/officeDocument/2006/relationships/hyperlink" Target="file:///C:\Users\Thomas%20Huet\Desktop\Documentation%20arch&#233;ologique%20li&#233;e%20&#224;%20la%20th&#232;se\Cultures.docx" TargetMode="External"/><Relationship Id="rId4737" Type="http://schemas.openxmlformats.org/officeDocument/2006/relationships/hyperlink" Target="file:///C:\Users\Thomas%20Huet\Desktop\Documentation%20arch&#233;ologique%20li&#233;e%20&#224;%20la%20th&#232;se\Sites.docx" TargetMode="External"/><Relationship Id="rId7210" Type="http://schemas.openxmlformats.org/officeDocument/2006/relationships/hyperlink" Target="file:///C:\Users\Thomas%20Huet\Desktop\Documentation%20arch&#233;ologique%20li&#233;e%20&#224;%20la%20th&#232;se\Cultures.docx" TargetMode="External"/><Relationship Id="rId13761" Type="http://schemas.openxmlformats.org/officeDocument/2006/relationships/hyperlink" Target="file:///C:\Users\Thomas%20Huet\Desktop\Documentation%20arch&#233;ologique%20li&#233;e%20&#224;%20la%20th&#232;se\Cultures.docx" TargetMode="External"/><Relationship Id="rId3820" Type="http://schemas.openxmlformats.org/officeDocument/2006/relationships/hyperlink" Target="file:///C:\Users\Thomas%20Huet\Desktop\Documentation%20arch&#233;ologique%20li&#233;e%20&#224;%20la%20th&#232;se\Cultures.docx" TargetMode="External"/><Relationship Id="rId9382" Type="http://schemas.openxmlformats.org/officeDocument/2006/relationships/hyperlink" Target="file:///C:\Users\Thomas%20Huet\Desktop\Documentation%20arch&#233;ologique%20li&#233;e%20&#224;%20la%20th&#232;se\Cultures.docx" TargetMode="External"/><Relationship Id="rId12363" Type="http://schemas.openxmlformats.org/officeDocument/2006/relationships/hyperlink" Target="file:///C:\Users\Thomas%20Huet\Desktop\Documentation%20arch&#233;ologique%20li&#233;e%20&#224;%20la%20th&#232;se\Cultures.docx" TargetMode="External"/><Relationship Id="rId13414" Type="http://schemas.openxmlformats.org/officeDocument/2006/relationships/hyperlink" Target="file:///C:\Users\Thomas%20Huet\Desktop\Documentation%20arch&#233;ologique%20li&#233;e%20&#224;%20la%20th&#232;se\Sites.docx" TargetMode="External"/><Relationship Id="rId741" Type="http://schemas.openxmlformats.org/officeDocument/2006/relationships/hyperlink" Target="file:///C:\Users\Thomas%20Huet\Desktop\Documentation%20arch&#233;ologique%20li&#233;e%20&#224;%20la%20th&#232;se\Cultures.docx" TargetMode="External"/><Relationship Id="rId1371" Type="http://schemas.openxmlformats.org/officeDocument/2006/relationships/hyperlink" Target="file:///C:\Users\Thomas%20Huet\Desktop\Documentation%20arch&#233;ologique%20li&#233;e%20&#224;%20la%20th&#232;se\DescriptionRoches.docx" TargetMode="External"/><Relationship Id="rId2422" Type="http://schemas.openxmlformats.org/officeDocument/2006/relationships/hyperlink" Target="file:///C:\Users\Thomas%20Huet\Desktop\Documentation%20arch&#233;ologique%20li&#233;e%20&#224;%20la%20th&#232;se\Sites.docx" TargetMode="External"/><Relationship Id="rId5992" Type="http://schemas.openxmlformats.org/officeDocument/2006/relationships/hyperlink" Target="file:///C:\Users\Thomas%20Huet\Desktop\Documentation%20arch&#233;ologique%20li&#233;e%20&#224;%20la%20th&#232;se\Cultures.docx" TargetMode="External"/><Relationship Id="rId9035" Type="http://schemas.openxmlformats.org/officeDocument/2006/relationships/hyperlink" Target="file:///C:\Users\Thomas%20Huet\Desktop\Documentation%20arch&#233;ologique%20li&#233;e%20&#224;%20la%20th&#232;se\Cultures.docx" TargetMode="External"/><Relationship Id="rId12016" Type="http://schemas.openxmlformats.org/officeDocument/2006/relationships/hyperlink" Target="file:///C:\Users\Thomas%20Huet\Desktop\Documentation%20arch&#233;ologique%20li&#233;e%20&#224;%20la%20th&#232;se\Sites.docx" TargetMode="External"/><Relationship Id="rId1024" Type="http://schemas.openxmlformats.org/officeDocument/2006/relationships/hyperlink" Target="file:///C:\Users\Thomas%20Huet\Desktop\Documentation%20arch&#233;ologique%20li&#233;e%20&#224;%20la%20th&#232;se\Cultures.docx" TargetMode="External"/><Relationship Id="rId4594" Type="http://schemas.openxmlformats.org/officeDocument/2006/relationships/hyperlink" Target="file:///C:\Users\Thomas%20Huet\Desktop\Documentation%20arch&#233;ologique%20li&#233;e%20&#224;%20la%20th&#232;se\Cultures.docx" TargetMode="External"/><Relationship Id="rId5645" Type="http://schemas.openxmlformats.org/officeDocument/2006/relationships/hyperlink" Target="file:///C:\Users\Thomas%20Huet\Desktop\Documentation%20arch&#233;ologique%20li&#233;e%20&#224;%20la%20th&#232;se\Sites.docx" TargetMode="External"/><Relationship Id="rId14188" Type="http://schemas.openxmlformats.org/officeDocument/2006/relationships/hyperlink" Target="file:///C:\Users\Thomas%20Huet\Desktop\Documentation%20arch&#233;ologique%20li&#233;e%20&#224;%20la%20th&#232;se\Sites.docx" TargetMode="External"/><Relationship Id="rId3196" Type="http://schemas.openxmlformats.org/officeDocument/2006/relationships/hyperlink" Target="file:///C:\Users\Thomas%20Huet\Desktop\Documentation%20arch&#233;ologique%20li&#233;e%20&#224;%20la%20th&#232;se\Sites.docx" TargetMode="External"/><Relationship Id="rId4247" Type="http://schemas.openxmlformats.org/officeDocument/2006/relationships/hyperlink" Target="file:///C:\Users\Thomas%20Huet\Desktop\Documentation%20arch&#233;ologique%20li&#233;e%20&#224;%20la%20th&#232;se\Cultures.docx" TargetMode="External"/><Relationship Id="rId8868" Type="http://schemas.openxmlformats.org/officeDocument/2006/relationships/hyperlink" Target="file:///C:\Users\Thomas%20Huet\Desktop\Documentation%20arch&#233;ologique%20li&#233;e%20&#224;%20la%20th&#232;se\Cultures.docx" TargetMode="External"/><Relationship Id="rId9919" Type="http://schemas.openxmlformats.org/officeDocument/2006/relationships/hyperlink" Target="file:///C:\Users\Thomas%20Huet\Desktop\Documentation%20arch&#233;ologique%20li&#233;e%20&#224;%20la%20th&#232;se\Cultures.docx" TargetMode="External"/><Relationship Id="rId10798" Type="http://schemas.openxmlformats.org/officeDocument/2006/relationships/hyperlink" Target="file:///C:\Users\Thomas%20Huet\Desktop\Documentation%20arch&#233;ologique%20li&#233;e%20&#224;%20la%20th&#232;se\Sites.docx" TargetMode="External"/><Relationship Id="rId11849" Type="http://schemas.openxmlformats.org/officeDocument/2006/relationships/hyperlink" Target="file:///C:\Users\Thomas%20Huet\Desktop\Documentation%20arch&#233;ologique%20li&#233;e%20&#224;%20la%20th&#232;se\Cultures.docx" TargetMode="External"/><Relationship Id="rId1908" Type="http://schemas.openxmlformats.org/officeDocument/2006/relationships/hyperlink" Target="file:///C:\Users\Thomas%20Huet\Desktop\Documentation%20arch&#233;ologique%20li&#233;e%20&#224;%20la%20th&#232;se\Sites.docx" TargetMode="External"/><Relationship Id="rId13271" Type="http://schemas.openxmlformats.org/officeDocument/2006/relationships/hyperlink" Target="file:///C:\Users\Thomas%20Huet\Desktop\Documentation%20arch&#233;ologique%20li&#233;e%20&#224;%20la%20th&#232;se\Cultures.docx" TargetMode="External"/><Relationship Id="rId14322" Type="http://schemas.openxmlformats.org/officeDocument/2006/relationships/hyperlink" Target="file:///C:\Users\Thomas%20Huet\Desktop\Documentation%20arch&#233;ologique%20li&#233;e%20&#224;%20la%20th&#232;se\Sites.docx" TargetMode="External"/><Relationship Id="rId251" Type="http://schemas.openxmlformats.org/officeDocument/2006/relationships/hyperlink" Target="file:///C:\Users\Thomas%20Huet\Desktop\Documentation%20arch&#233;ologique%20li&#233;e%20&#224;%20la%20th&#232;se\Cultures.docx" TargetMode="External"/><Relationship Id="rId3330" Type="http://schemas.openxmlformats.org/officeDocument/2006/relationships/hyperlink" Target="file:///C:\Users\Thomas%20Huet\Desktop\Documentation%20arch&#233;ologique%20li&#233;e%20&#224;%20la%20th&#232;se\Sites.docx" TargetMode="External"/><Relationship Id="rId7951" Type="http://schemas.openxmlformats.org/officeDocument/2006/relationships/hyperlink" Target="file:///C:\Users\Thomas%20Huet\Desktop\Documentation%20arch&#233;ologique%20li&#233;e%20&#224;%20la%20th&#232;se\Sites.docx" TargetMode="External"/><Relationship Id="rId10932" Type="http://schemas.openxmlformats.org/officeDocument/2006/relationships/hyperlink" Target="file:///C:\Users\Thomas%20Huet\Desktop\Documentation%20arch&#233;ologique%20li&#233;e%20&#224;%20la%20th&#232;se\Sites.docx" TargetMode="External"/><Relationship Id="rId6553" Type="http://schemas.openxmlformats.org/officeDocument/2006/relationships/hyperlink" Target="file:///C:\Users\Thomas%20Huet\Desktop\Documentation%20arch&#233;ologique%20li&#233;e%20&#224;%20la%20th&#232;se\Sites.docx" TargetMode="External"/><Relationship Id="rId7604" Type="http://schemas.openxmlformats.org/officeDocument/2006/relationships/hyperlink" Target="file:///C:\Users\Thomas%20Huet\Desktop\Documentation%20arch&#233;ologique%20li&#233;e%20&#224;%20la%20th&#232;se\Sites.docx" TargetMode="External"/><Relationship Id="rId5155" Type="http://schemas.openxmlformats.org/officeDocument/2006/relationships/hyperlink" Target="file:///C:\Users\Thomas%20Huet\Desktop\Documentation%20arch&#233;ologique%20li&#233;e%20&#224;%20la%20th&#232;se\Sites.docx" TargetMode="External"/><Relationship Id="rId6206" Type="http://schemas.openxmlformats.org/officeDocument/2006/relationships/hyperlink" Target="file:///C:\Users\Thomas%20Huet\Desktop\Documentation%20arch&#233;ologique%20li&#233;e%20&#224;%20la%20th&#232;se\Sites.docx" TargetMode="External"/><Relationship Id="rId9776" Type="http://schemas.openxmlformats.org/officeDocument/2006/relationships/hyperlink" Target="file:///C:\Users\Thomas%20Huet\Desktop\Documentation%20arch&#233;ologique%20li&#233;e%20&#224;%20la%20th&#232;se\Sites.docx" TargetMode="External"/><Relationship Id="rId1765" Type="http://schemas.openxmlformats.org/officeDocument/2006/relationships/hyperlink" Target="file:///C:\Users\Thomas%20Huet\Desktop\Documentation%20arch&#233;ologique%20li&#233;e%20&#224;%20la%20th&#232;se\Cultures.docx" TargetMode="External"/><Relationship Id="rId8378" Type="http://schemas.openxmlformats.org/officeDocument/2006/relationships/hyperlink" Target="file:///C:\Users\Thomas%20Huet\Desktop\Documentation%20arch&#233;ologique%20li&#233;e%20&#224;%20la%20th&#232;se\Sites.docx" TargetMode="External"/><Relationship Id="rId9429" Type="http://schemas.openxmlformats.org/officeDocument/2006/relationships/hyperlink" Target="file:///C:\Users\Thomas%20Huet\Desktop\Documentation%20arch&#233;ologique%20li&#233;e%20&#224;%20la%20th&#232;se\Cultures.docx" TargetMode="External"/><Relationship Id="rId11359" Type="http://schemas.openxmlformats.org/officeDocument/2006/relationships/hyperlink" Target="file:///C:\Users\Thomas%20Huet\Desktop\Documentation%20arch&#233;ologique%20li&#233;e%20&#224;%20la%20th&#232;se\Cultures.docx" TargetMode="External"/><Relationship Id="rId12757" Type="http://schemas.openxmlformats.org/officeDocument/2006/relationships/hyperlink" Target="file:///C:\Users\Thomas%20Huet\Desktop\Documentation%20arch&#233;ologique%20li&#233;e%20&#224;%20la%20th&#232;se\Cultures.docx" TargetMode="External"/><Relationship Id="rId13808" Type="http://schemas.openxmlformats.org/officeDocument/2006/relationships/hyperlink" Target="file:///C:\Users\Thomas%20Huet\Desktop\Documentation%20arch&#233;ologique%20li&#233;e%20&#224;%20la%20th&#232;se\Cultures.docx" TargetMode="External"/><Relationship Id="rId1418" Type="http://schemas.openxmlformats.org/officeDocument/2006/relationships/hyperlink" Target="file:///C:\Users\Thomas%20Huet\Desktop\Documentation%20arch&#233;ologique%20li&#233;e%20&#224;%20la%20th&#232;se\Sites.docx" TargetMode="External"/><Relationship Id="rId2816" Type="http://schemas.openxmlformats.org/officeDocument/2006/relationships/hyperlink" Target="file:///C:\Users\Thomas%20Huet\Desktop\Documentation%20arch&#233;ologique%20li&#233;e%20&#224;%20la%20th&#232;se\Sites.docx" TargetMode="External"/><Relationship Id="rId4988" Type="http://schemas.openxmlformats.org/officeDocument/2006/relationships/hyperlink" Target="file:///C:\Users\Thomas%20Huet\Desktop\Documentation%20arch&#233;ologique%20li&#233;e%20&#224;%20la%20th&#232;se\Sites.docx" TargetMode="External"/><Relationship Id="rId9910" Type="http://schemas.openxmlformats.org/officeDocument/2006/relationships/hyperlink" Target="file:///C:\Users\Thomas%20Huet\Desktop\Documentation%20arch&#233;ologique%20li&#233;e%20&#224;%20la%20th&#232;se\Cultures.docx" TargetMode="External"/><Relationship Id="rId11840" Type="http://schemas.openxmlformats.org/officeDocument/2006/relationships/hyperlink" Target="file:///C:\Users\Thomas%20Huet\Desktop\Documentation%20arch&#233;ologique%20li&#233;e%20&#224;%20la%20th&#232;se\Cultures.docx" TargetMode="External"/><Relationship Id="rId6063" Type="http://schemas.openxmlformats.org/officeDocument/2006/relationships/hyperlink" Target="file:///C:\Users\Thomas%20Huet\Desktop\Documentation%20arch&#233;ologique%20li&#233;e%20&#224;%20la%20th&#232;se\Cultures.docx" TargetMode="External"/><Relationship Id="rId7461" Type="http://schemas.openxmlformats.org/officeDocument/2006/relationships/hyperlink" Target="file:///C:\Users\Thomas%20Huet\Desktop\Documentation%20arch&#233;ologique%20li&#233;e%20&#224;%20la%20th&#232;se\Cultures.docx" TargetMode="External"/><Relationship Id="rId8512" Type="http://schemas.openxmlformats.org/officeDocument/2006/relationships/hyperlink" Target="file:///C:\Users\Thomas%20Huet\Desktop\Documentation%20arch&#233;ologique%20li&#233;e%20&#224;%20la%20th&#232;se\Sites.docx" TargetMode="External"/><Relationship Id="rId10442" Type="http://schemas.openxmlformats.org/officeDocument/2006/relationships/hyperlink" Target="file:///C:\Users\Thomas%20Huet\Desktop\Documentation%20arch&#233;ologique%20li&#233;e%20&#224;%20la%20th&#232;se\DescriptionRoches.docx" TargetMode="External"/><Relationship Id="rId7114" Type="http://schemas.openxmlformats.org/officeDocument/2006/relationships/hyperlink" Target="file:///C:\Users\Thomas%20Huet\Desktop\Documentation%20arch&#233;ologique%20li&#233;e%20&#224;%20la%20th&#232;se\Sites.docx" TargetMode="External"/><Relationship Id="rId13665" Type="http://schemas.openxmlformats.org/officeDocument/2006/relationships/hyperlink" Target="file:///C:\Users\Thomas%20Huet\Desktop\Documentation%20arch&#233;ologique%20li&#233;e%20&#224;%20la%20th&#232;se\Sites.docx" TargetMode="External"/><Relationship Id="rId992" Type="http://schemas.openxmlformats.org/officeDocument/2006/relationships/hyperlink" Target="file:///C:\Users\Thomas%20Huet\Desktop\Documentation%20arch&#233;ologique%20li&#233;e%20&#224;%20la%20th&#232;se\Sites.docx" TargetMode="External"/><Relationship Id="rId2673" Type="http://schemas.openxmlformats.org/officeDocument/2006/relationships/hyperlink" Target="file:///C:\Users\Thomas%20Huet\Desktop\Documentation%20arch&#233;ologique%20li&#233;e%20&#224;%20la%20th&#232;se\Sites.docx" TargetMode="External"/><Relationship Id="rId3724" Type="http://schemas.openxmlformats.org/officeDocument/2006/relationships/hyperlink" Target="file:///C:\Users\Thomas%20Huet\Desktop\Documentation%20arch&#233;ologique%20li&#233;e%20&#224;%20la%20th&#232;se\Cultures.docx" TargetMode="External"/><Relationship Id="rId9286" Type="http://schemas.openxmlformats.org/officeDocument/2006/relationships/hyperlink" Target="file:///C:\Users\Thomas%20Huet\Desktop\Documentation%20arch&#233;ologique%20li&#233;e%20&#224;%20la%20th&#232;se\Cultures.docx" TargetMode="External"/><Relationship Id="rId12267" Type="http://schemas.openxmlformats.org/officeDocument/2006/relationships/hyperlink" Target="file:///C:\Users\Thomas%20Huet\Desktop\Documentation%20arch&#233;ologique%20li&#233;e%20&#224;%20la%20th&#232;se\Sites.docx" TargetMode="External"/><Relationship Id="rId13318" Type="http://schemas.openxmlformats.org/officeDocument/2006/relationships/hyperlink" Target="file:///C:\Users\Thomas%20Huet\Desktop\Documentation%20arch&#233;ologique%20li&#233;e%20&#224;%20la%20th&#232;se\Cultures.docx" TargetMode="External"/><Relationship Id="rId645" Type="http://schemas.openxmlformats.org/officeDocument/2006/relationships/hyperlink" Target="file:///C:\Users\Thomas%20Huet\Desktop\Documentation%20arch&#233;ologique%20li&#233;e%20&#224;%20la%20th&#232;se\Sites.docx" TargetMode="External"/><Relationship Id="rId1275" Type="http://schemas.openxmlformats.org/officeDocument/2006/relationships/hyperlink" Target="file:///C:\Users\Thomas%20Huet\Desktop\Documentation%20arch&#233;ologique%20li&#233;e%20&#224;%20la%20th&#232;se\Sites.docx" TargetMode="External"/><Relationship Id="rId2326" Type="http://schemas.openxmlformats.org/officeDocument/2006/relationships/hyperlink" Target="file:///C:\Users\Thomas%20Huet\Desktop\Documentation%20arch&#233;ologique%20li&#233;e%20&#224;%20la%20th&#232;se\Cultures.docx" TargetMode="External"/><Relationship Id="rId5896" Type="http://schemas.openxmlformats.org/officeDocument/2006/relationships/hyperlink" Target="file:///C:\Users\Thomas%20Huet\Desktop\Documentation%20arch&#233;ologique%20li&#233;e%20&#224;%20la%20th&#232;se\Cultures.docx" TargetMode="External"/><Relationship Id="rId6947" Type="http://schemas.openxmlformats.org/officeDocument/2006/relationships/hyperlink" Target="file:///C:\Users\Thomas%20Huet\Desktop\Documentation%20arch&#233;ologique%20li&#233;e%20&#224;%20la%20th&#232;se\Sites.docx" TargetMode="External"/><Relationship Id="rId4498" Type="http://schemas.openxmlformats.org/officeDocument/2006/relationships/hyperlink" Target="file:///C:\Users\Thomas%20Huet\Desktop\Documentation%20arch&#233;ologique%20li&#233;e%20&#224;%20la%20th&#232;se\Cultures.docx" TargetMode="External"/><Relationship Id="rId5549" Type="http://schemas.openxmlformats.org/officeDocument/2006/relationships/hyperlink" Target="file:///C:\Users\Thomas%20Huet\Desktop\Documentation%20arch&#233;ologique%20li&#233;e%20&#224;%20la%20th&#232;se\Cultures.docx" TargetMode="External"/><Relationship Id="rId9420" Type="http://schemas.openxmlformats.org/officeDocument/2006/relationships/hyperlink" Target="file:///C:\Users\Thomas%20Huet\Desktop\Documentation%20arch&#233;ologique%20li&#233;e%20&#224;%20la%20th&#232;se\Cultures.docx" TargetMode="External"/><Relationship Id="rId8022" Type="http://schemas.openxmlformats.org/officeDocument/2006/relationships/hyperlink" Target="file:///C:\Users\Thomas%20Huet\Desktop\Documentation%20arch&#233;ologique%20li&#233;e%20&#224;%20la%20th&#232;se\Sites.docx" TargetMode="External"/><Relationship Id="rId11350" Type="http://schemas.openxmlformats.org/officeDocument/2006/relationships/hyperlink" Target="file:///C:\Users\Thomas%20Huet\Desktop\Documentation%20arch&#233;ologique%20li&#233;e%20&#224;%20la%20th&#232;se\Cultures.docx" TargetMode="External"/><Relationship Id="rId12401" Type="http://schemas.openxmlformats.org/officeDocument/2006/relationships/hyperlink" Target="file:///C:\Users\Thomas%20Huet\Desktop\Documentation%20arch&#233;ologique%20li&#233;e%20&#224;%20la%20th&#232;se\Sites.docx" TargetMode="External"/><Relationship Id="rId11003" Type="http://schemas.openxmlformats.org/officeDocument/2006/relationships/hyperlink" Target="file:///C:\Users\Thomas%20Huet\Desktop\Documentation%20arch&#233;ologique%20li&#233;e%20&#224;%20la%20th&#232;se\Sites.docx" TargetMode="External"/><Relationship Id="rId3581" Type="http://schemas.openxmlformats.org/officeDocument/2006/relationships/hyperlink" Target="file:///C:\Users\Thomas%20Huet\Desktop\Documentation%20arch&#233;ologique%20li&#233;e%20&#224;%20la%20th&#232;se\Cultures.docx" TargetMode="External"/><Relationship Id="rId4632" Type="http://schemas.openxmlformats.org/officeDocument/2006/relationships/hyperlink" Target="file:///C:\Users\Thomas%20Huet\Desktop\Documentation%20arch&#233;ologique%20li&#233;e%20&#224;%20la%20th&#232;se\Sites.docx" TargetMode="External"/><Relationship Id="rId13175" Type="http://schemas.openxmlformats.org/officeDocument/2006/relationships/hyperlink" Target="file:///C:\Users\Thomas%20Huet\Desktop\Documentation%20arch&#233;ologique%20li&#233;e%20&#224;%20la%20th&#232;se\Sites.docx" TargetMode="External"/><Relationship Id="rId14226" Type="http://schemas.openxmlformats.org/officeDocument/2006/relationships/hyperlink" Target="file:///C:\Users\Thomas%20Huet\Desktop\Documentation%20arch&#233;ologique%20li&#233;e%20&#224;%20la%20th&#232;se\Sites.docx" TargetMode="External"/><Relationship Id="rId2183" Type="http://schemas.openxmlformats.org/officeDocument/2006/relationships/hyperlink" Target="file:///C:\Users\Thomas%20Huet\Desktop\Documentation%20arch&#233;ologique%20li&#233;e%20&#224;%20la%20th&#232;se\Cultures.docx" TargetMode="External"/><Relationship Id="rId3234" Type="http://schemas.openxmlformats.org/officeDocument/2006/relationships/hyperlink" Target="file:///C:\Users\Thomas%20Huet\Desktop\Documentation%20arch&#233;ologique%20li&#233;e%20&#224;%20la%20th&#232;se\Sites.docx" TargetMode="External"/><Relationship Id="rId7855" Type="http://schemas.openxmlformats.org/officeDocument/2006/relationships/hyperlink" Target="file:///C:\Users\Thomas%20Huet\Desktop\Documentation%20arch&#233;ologique%20li&#233;e%20&#224;%20la%20th&#232;se\Cultures.docx" TargetMode="External"/><Relationship Id="rId8906" Type="http://schemas.openxmlformats.org/officeDocument/2006/relationships/hyperlink" Target="file:///C:\Users\Thomas%20Huet\Desktop\Documentation%20arch&#233;ologique%20li&#233;e%20&#224;%20la%20th&#232;se\Cultures.docx" TargetMode="External"/><Relationship Id="rId155" Type="http://schemas.openxmlformats.org/officeDocument/2006/relationships/hyperlink" Target="file:///C:\Users\Thomas%20Huet\Desktop\Documentation%20arch&#233;ologique%20li&#233;e%20&#224;%20la%20th&#232;se\Cultures.docx" TargetMode="External"/><Relationship Id="rId6457" Type="http://schemas.openxmlformats.org/officeDocument/2006/relationships/hyperlink" Target="file:///C:\Users\Thomas%20Huet\Desktop\Documentation%20arch&#233;ologique%20li&#233;e%20&#224;%20la%20th&#232;se\Cultures.docx" TargetMode="External"/><Relationship Id="rId7508" Type="http://schemas.openxmlformats.org/officeDocument/2006/relationships/hyperlink" Target="file:///C:\Users\Thomas%20Huet\Desktop\Documentation%20arch&#233;ologique%20li&#233;e%20&#224;%20la%20th&#232;se\Cultures.docx" TargetMode="External"/><Relationship Id="rId10836" Type="http://schemas.openxmlformats.org/officeDocument/2006/relationships/hyperlink" Target="Sites.docx" TargetMode="External"/><Relationship Id="rId5059" Type="http://schemas.openxmlformats.org/officeDocument/2006/relationships/hyperlink" Target="file:///C:\Users\Thomas%20Huet\Desktop\Documentation%20arch&#233;ologique%20li&#233;e%20&#224;%20la%20th&#232;se\Cultures.docx" TargetMode="External"/><Relationship Id="rId14083" Type="http://schemas.openxmlformats.org/officeDocument/2006/relationships/hyperlink" Target="file:///C:\Users\Thomas%20Huet\Desktop\Documentation%20arch&#233;ologique%20li&#233;e%20&#224;%20la%20th&#232;se\Sites.docx" TargetMode="External"/><Relationship Id="rId1669" Type="http://schemas.openxmlformats.org/officeDocument/2006/relationships/hyperlink" Target="file:///C:\Users\Thomas%20Huet\Desktop\Documentation%20arch&#233;ologique%20li&#233;e%20&#224;%20la%20th&#232;se\Cultures.docx" TargetMode="External"/><Relationship Id="rId3091" Type="http://schemas.openxmlformats.org/officeDocument/2006/relationships/hyperlink" Target="file:///C:\Users\Thomas%20Huet\Desktop\Documentation%20arch&#233;ologique%20li&#233;e%20&#224;%20la%20th&#232;se\Sites.docx" TargetMode="External"/><Relationship Id="rId4142" Type="http://schemas.openxmlformats.org/officeDocument/2006/relationships/hyperlink" Target="Sites.docx" TargetMode="External"/><Relationship Id="rId5540" Type="http://schemas.openxmlformats.org/officeDocument/2006/relationships/hyperlink" Target="file:///C:\Users\Thomas%20Huet\Desktop\Documentation%20arch&#233;ologique%20li&#233;e%20&#224;%20la%20th&#232;se\Sites.docx" TargetMode="External"/><Relationship Id="rId8763" Type="http://schemas.openxmlformats.org/officeDocument/2006/relationships/hyperlink" Target="file:///C:\Users\Thomas%20Huet\Desktop\Documentation%20arch&#233;ologique%20li&#233;e%20&#224;%20la%20th&#232;se\Cultures.docx" TargetMode="External"/><Relationship Id="rId9814" Type="http://schemas.openxmlformats.org/officeDocument/2006/relationships/hyperlink" Target="file:///C:\Users\Thomas%20Huet\Desktop\Documentation%20arch&#233;ologique%20li&#233;e%20&#224;%20la%20th&#232;se\Cultures.docx" TargetMode="External"/><Relationship Id="rId10693" Type="http://schemas.openxmlformats.org/officeDocument/2006/relationships/hyperlink" Target="file:///C:\Users\Thomas%20Huet\Desktop\Documentation%20arch&#233;ologique%20li&#233;e%20&#224;%20la%20th&#232;se\Cultures.docx" TargetMode="External"/><Relationship Id="rId11744" Type="http://schemas.openxmlformats.org/officeDocument/2006/relationships/hyperlink" Target="file:///C:\Users\Thomas%20Huet\Desktop\Documentation%20arch&#233;ologique%20li&#233;e%20&#224;%20la%20th&#232;se\Cultures.docx" TargetMode="External"/><Relationship Id="rId28" Type="http://schemas.openxmlformats.org/officeDocument/2006/relationships/hyperlink" Target="file:///C:\Users\Thomas%20Huet\Desktop\Documentation%20arch&#233;ologique%20li&#233;e%20&#224;%20la%20th&#232;se\Cultures.docx" TargetMode="External"/><Relationship Id="rId1803" Type="http://schemas.openxmlformats.org/officeDocument/2006/relationships/hyperlink" Target="file:///C:\Users\Thomas%20Huet\Desktop\Documentation%20arch&#233;ologique%20li&#233;e%20&#224;%20la%20th&#232;se\Environnement.docx" TargetMode="External"/><Relationship Id="rId7365" Type="http://schemas.openxmlformats.org/officeDocument/2006/relationships/hyperlink" Target="file:///C:\Users\Thomas%20Huet\Desktop\Documentation%20arch&#233;ologique%20li&#233;e%20&#224;%20la%20th&#232;se\Cultures.docx" TargetMode="External"/><Relationship Id="rId8416" Type="http://schemas.openxmlformats.org/officeDocument/2006/relationships/hyperlink" Target="file:///C:\Users\Thomas%20Huet\Desktop\Documentation%20arch&#233;ologique%20li&#233;e%20&#224;%20la%20th&#232;se\Cultures.docx" TargetMode="External"/><Relationship Id="rId10346" Type="http://schemas.openxmlformats.org/officeDocument/2006/relationships/hyperlink" Target="file:///C:\Users\Thomas%20Huet\Desktop\Documentation%20arch&#233;ologique%20li&#233;e%20&#224;%20la%20th&#232;se\Cultures.docx" TargetMode="External"/><Relationship Id="rId3975" Type="http://schemas.openxmlformats.org/officeDocument/2006/relationships/hyperlink" Target="file:///C:\Users\Thomas%20Huet\Desktop\Documentation%20arch&#233;ologique%20li&#233;e%20&#224;%20la%20th&#232;se\Cultures.docx" TargetMode="External"/><Relationship Id="rId7018" Type="http://schemas.openxmlformats.org/officeDocument/2006/relationships/hyperlink" Target="file:///C:\Users\Thomas%20Huet\Desktop\Documentation%20arch&#233;ologique%20li&#233;e%20&#224;%20la%20th&#232;se\Cultures.docx" TargetMode="External"/><Relationship Id="rId13569" Type="http://schemas.openxmlformats.org/officeDocument/2006/relationships/hyperlink" Target="file:///C:\Users\Thomas%20Huet\Desktop\Documentation%20arch&#233;ologique%20li&#233;e%20&#224;%20la%20th&#232;se\Sites.docx" TargetMode="External"/><Relationship Id="rId896" Type="http://schemas.openxmlformats.org/officeDocument/2006/relationships/hyperlink" Target="file:///C:\Users\Thomas%20Huet\Desktop\Documentation%20arch&#233;ologique%20li&#233;e%20&#224;%20la%20th&#232;se\Cultures.docx" TargetMode="External"/><Relationship Id="rId2577" Type="http://schemas.openxmlformats.org/officeDocument/2006/relationships/hyperlink" Target="file:///C:\Users\Thomas%20Huet\Desktop\Documentation%20arch&#233;ologique%20li&#233;e%20&#224;%20la%20th&#232;se\Sites.docx" TargetMode="External"/><Relationship Id="rId3628" Type="http://schemas.openxmlformats.org/officeDocument/2006/relationships/hyperlink" Target="file:///C:\Users\Thomas%20Huet\Desktop\Documentation%20arch&#233;ologique%20li&#233;e%20&#224;%20la%20th&#232;se\Sites.docx" TargetMode="External"/><Relationship Id="rId549" Type="http://schemas.openxmlformats.org/officeDocument/2006/relationships/hyperlink" Target="file:///C:\Users\Thomas%20Huet\Desktop\Documentation%20arch&#233;ologique%20li&#233;e%20&#224;%20la%20th&#232;se\Cultures.docx" TargetMode="External"/><Relationship Id="rId1179" Type="http://schemas.openxmlformats.org/officeDocument/2006/relationships/hyperlink" Target="file:///C:\Users\Thomas%20Huet\Desktop\Documentation%20arch&#233;ologique%20li&#233;e%20&#224;%20la%20th&#232;se\Cultures.docx" TargetMode="External"/><Relationship Id="rId5050" Type="http://schemas.openxmlformats.org/officeDocument/2006/relationships/hyperlink" Target="file:///C:\Users\Thomas%20Huet\Desktop\Documentation%20arch&#233;ologique%20li&#233;e%20&#224;%20la%20th&#232;se\Cultures.docx" TargetMode="External"/><Relationship Id="rId6101" Type="http://schemas.openxmlformats.org/officeDocument/2006/relationships/hyperlink" Target="file:///C:\Users\Thomas%20Huet\Desktop\Documentation%20arch&#233;ologique%20li&#233;e%20&#224;%20la%20th&#232;se\Cultures.docx" TargetMode="External"/><Relationship Id="rId8273" Type="http://schemas.openxmlformats.org/officeDocument/2006/relationships/hyperlink" Target="file:///C:\Users\Thomas%20Huet\Desktop\Documentation%20arch&#233;ologique%20li&#233;e%20&#224;%20la%20th&#232;se\Cultures.docx" TargetMode="External"/><Relationship Id="rId9671" Type="http://schemas.openxmlformats.org/officeDocument/2006/relationships/hyperlink" Target="file:///C:\Users\Thomas%20Huet\Desktop\Documentation%20arch&#233;ologique%20li&#233;e%20&#224;%20la%20th&#232;se\Sites.docx" TargetMode="External"/><Relationship Id="rId12652" Type="http://schemas.openxmlformats.org/officeDocument/2006/relationships/hyperlink" Target="file:///C:\Users\Thomas%20Huet\Desktop\Documentation%20arch&#233;ologique%20li&#233;e%20&#224;%20la%20th&#232;se\Sites.docx" TargetMode="External"/><Relationship Id="rId13703" Type="http://schemas.openxmlformats.org/officeDocument/2006/relationships/hyperlink" Target="file:///C:\Users\Thomas%20Huet\Desktop\Documentation%20arch&#233;ologique%20li&#233;e%20&#224;%20la%20th&#232;se\Sites.docx" TargetMode="External"/><Relationship Id="rId1660" Type="http://schemas.openxmlformats.org/officeDocument/2006/relationships/hyperlink" Target="file:///C:\Users\Thomas%20Huet\Desktop\Documentation%20arch&#233;ologique%20li&#233;e%20&#224;%20la%20th&#232;se\Sites.docx" TargetMode="External"/><Relationship Id="rId2711" Type="http://schemas.openxmlformats.org/officeDocument/2006/relationships/hyperlink" Target="file:///C:\Users\Thomas%20Huet\Desktop\Documentation%20arch&#233;ologique%20li&#233;e%20&#224;%20la%20th&#232;se\Cultures.docx" TargetMode="External"/><Relationship Id="rId9324" Type="http://schemas.openxmlformats.org/officeDocument/2006/relationships/hyperlink" Target="file:///C:\Users\Thomas%20Huet\Desktop\Documentation%20arch&#233;ologique%20li&#233;e%20&#224;%20la%20th&#232;se\Environnement.docx" TargetMode="External"/><Relationship Id="rId11254" Type="http://schemas.openxmlformats.org/officeDocument/2006/relationships/hyperlink" Target="file:///C:\Users\Thomas%20Huet\Desktop\Documentation%20arch&#233;ologique%20li&#233;e%20&#224;%20la%20th&#232;se\Cultures.docx" TargetMode="External"/><Relationship Id="rId12305" Type="http://schemas.openxmlformats.org/officeDocument/2006/relationships/hyperlink" Target="file:///C:\Users\Thomas%20Huet\Desktop\Documentation%20arch&#233;ologique%20li&#233;e%20&#224;%20la%20th&#232;se\Cultures.docx" TargetMode="External"/><Relationship Id="rId1313" Type="http://schemas.openxmlformats.org/officeDocument/2006/relationships/hyperlink" Target="file:///C:\Users\Thomas%20Huet\Desktop\Documentation%20arch&#233;ologique%20li&#233;e%20&#224;%20la%20th&#232;se\Cultures.docx" TargetMode="External"/><Relationship Id="rId4883" Type="http://schemas.openxmlformats.org/officeDocument/2006/relationships/hyperlink" Target="file:///C:\Users\Thomas%20Huet\Desktop\Documentation%20arch&#233;ologique%20li&#233;e%20&#224;%20la%20th&#232;se\Cultures.docx" TargetMode="External"/><Relationship Id="rId5934" Type="http://schemas.openxmlformats.org/officeDocument/2006/relationships/hyperlink" Target="file:///C:\Users\Thomas%20Huet\Desktop\Documentation%20arch&#233;ologique%20li&#233;e%20&#224;%20la%20th&#232;se\Cultures.docx" TargetMode="External"/><Relationship Id="rId14477" Type="http://schemas.openxmlformats.org/officeDocument/2006/relationships/hyperlink" Target="file:///C:\Users\Thomas%20Huet\Desktop\Documentation%20arch&#233;ologique%20li&#233;e%20&#224;%20la%20th&#232;se\Sites.docx" TargetMode="External"/><Relationship Id="rId3485" Type="http://schemas.openxmlformats.org/officeDocument/2006/relationships/hyperlink" Target="file:///C:\Users\Thomas%20Huet\Desktop\Documentation%20arch&#233;ologique%20li&#233;e%20&#224;%20la%20th&#232;se\Cultures.docx" TargetMode="External"/><Relationship Id="rId4536" Type="http://schemas.openxmlformats.org/officeDocument/2006/relationships/hyperlink" Target="file:///C:\Users\Thomas%20Huet\Desktop\Documentation%20arch&#233;ologique%20li&#233;e%20&#224;%20la%20th&#232;se\Sites.docx" TargetMode="External"/><Relationship Id="rId13079" Type="http://schemas.openxmlformats.org/officeDocument/2006/relationships/hyperlink" Target="file:///C:\Users\Thomas%20Huet\Desktop\Documentation%20arch&#233;ologique%20li&#233;e%20&#224;%20la%20th&#232;se\Sites.docx" TargetMode="External"/><Relationship Id="rId2087" Type="http://schemas.openxmlformats.org/officeDocument/2006/relationships/hyperlink" Target="file:///C:\Users\Thomas%20Huet\Desktop\Documentation%20arch&#233;ologique%20li&#233;e%20&#224;%20la%20th&#232;se\Cultures.docx" TargetMode="External"/><Relationship Id="rId3138" Type="http://schemas.openxmlformats.org/officeDocument/2006/relationships/hyperlink" Target="file:///C:\Users\Thomas%20Huet\Desktop\Documentation%20arch&#233;ologique%20li&#233;e%20&#224;%20la%20th&#232;se\Cultures.docx" TargetMode="External"/><Relationship Id="rId7759" Type="http://schemas.openxmlformats.org/officeDocument/2006/relationships/hyperlink" Target="file:///C:\Users\Thomas%20Huet\Desktop\Documentation%20arch&#233;ologique%20li&#233;e%20&#224;%20la%20th&#232;se\Sites.docx" TargetMode="External"/><Relationship Id="rId9181" Type="http://schemas.openxmlformats.org/officeDocument/2006/relationships/hyperlink" Target="file:///C:\Users\Thomas%20Huet\Desktop\Documentation%20arch&#233;ologique%20li&#233;e%20&#224;%20la%20th&#232;se\Sites.docx" TargetMode="External"/><Relationship Id="rId13560" Type="http://schemas.openxmlformats.org/officeDocument/2006/relationships/hyperlink" Target="file:///C:\Users\Thomas%20Huet\Desktop\Documentation%20arch&#233;ologique%20li&#233;e%20&#224;%20la%20th&#232;se\Sites.docx" TargetMode="External"/><Relationship Id="rId540" Type="http://schemas.openxmlformats.org/officeDocument/2006/relationships/hyperlink" Target="file:///C:\Users\Thomas%20Huet\Desktop\Documentation%20arch&#233;ologique%20li&#233;e%20&#224;%20la%20th&#232;se\Cultures.docx" TargetMode="External"/><Relationship Id="rId1170" Type="http://schemas.openxmlformats.org/officeDocument/2006/relationships/hyperlink" Target="file:///C:\Users\Thomas%20Huet\Desktop\Documentation%20arch&#233;ologique%20li&#233;e%20&#224;%20la%20th&#232;se\Cultures.docx" TargetMode="External"/><Relationship Id="rId2221" Type="http://schemas.openxmlformats.org/officeDocument/2006/relationships/hyperlink" Target="file:///C:\Users\Thomas%20Huet\Desktop\Documentation%20arch&#233;ologique%20li&#233;e%20&#224;%20la%20th&#232;se\Cultures.docx" TargetMode="External"/><Relationship Id="rId12162" Type="http://schemas.openxmlformats.org/officeDocument/2006/relationships/hyperlink" Target="file:///C:\Users\Thomas%20Huet\Desktop\Documentation%20arch&#233;ologique%20li&#233;e%20&#224;%20la%20th&#232;se\Sites.docx" TargetMode="External"/><Relationship Id="rId13213" Type="http://schemas.openxmlformats.org/officeDocument/2006/relationships/hyperlink" Target="file:///C:\Users\Thomas%20Huet\Desktop\Documentation%20arch&#233;ologique%20li&#233;e%20&#224;%20la%20th&#232;se\Sites.docx" TargetMode="External"/><Relationship Id="rId5791" Type="http://schemas.openxmlformats.org/officeDocument/2006/relationships/hyperlink" Target="file:///C:\Users\Thomas%20Huet\Desktop\Documentation%20arch&#233;ologique%20li&#233;e%20&#224;%20la%20th&#232;se\Sites.docx" TargetMode="External"/><Relationship Id="rId6842" Type="http://schemas.openxmlformats.org/officeDocument/2006/relationships/hyperlink" Target="file:///C:\Users\Thomas%20Huet\Desktop\Documentation%20arch&#233;ologique%20li&#233;e%20&#224;%20la%20th&#232;se\Cultures.docx" TargetMode="External"/><Relationship Id="rId4393" Type="http://schemas.openxmlformats.org/officeDocument/2006/relationships/hyperlink" Target="file:///C:\Users\Thomas%20Huet\Desktop\Documentation%20arch&#233;ologique%20li&#233;e%20&#224;%20la%20th&#232;se\Cultures.docx" TargetMode="External"/><Relationship Id="rId5444" Type="http://schemas.openxmlformats.org/officeDocument/2006/relationships/hyperlink" Target="file:///C:\Users\Thomas%20Huet\Desktop\Documentation%20arch&#233;ologique%20li&#233;e%20&#224;%20la%20th&#232;se\Cultures.docx" TargetMode="External"/><Relationship Id="rId11995" Type="http://schemas.openxmlformats.org/officeDocument/2006/relationships/hyperlink" Target="file:///C:\Users\Thomas%20Huet\Desktop\Documentation%20arch&#233;ologique%20li&#233;e%20&#224;%20la%20th&#232;se\Cultures.docx" TargetMode="External"/><Relationship Id="rId4046" Type="http://schemas.openxmlformats.org/officeDocument/2006/relationships/hyperlink" Target="file:///C:\Users\Thomas%20Huet\Desktop\Documentation%20arch&#233;ologique%20li&#233;e%20&#224;%20la%20th&#232;se\Sites.docx" TargetMode="External"/><Relationship Id="rId8667" Type="http://schemas.openxmlformats.org/officeDocument/2006/relationships/hyperlink" Target="file:///C:\Users\Thomas%20Huet\Desktop\Documentation%20arch&#233;ologique%20li&#233;e%20&#224;%20la%20th&#232;se\Sites.docx" TargetMode="External"/><Relationship Id="rId9718" Type="http://schemas.openxmlformats.org/officeDocument/2006/relationships/hyperlink" Target="file:///C:\Users\Thomas%20Huet\Desktop\Documentation%20arch&#233;ologique%20li&#233;e%20&#224;%20la%20th&#232;se\Cultures.docx" TargetMode="External"/><Relationship Id="rId10597" Type="http://schemas.openxmlformats.org/officeDocument/2006/relationships/hyperlink" Target="file:///C:\Users\Thomas%20Huet\Desktop\Documentation%20arch&#233;ologique%20li&#233;e%20&#224;%20la%20th&#232;se\Sites.docx" TargetMode="External"/><Relationship Id="rId11648" Type="http://schemas.openxmlformats.org/officeDocument/2006/relationships/hyperlink" Target="file:///C:\Users\Thomas%20Huet\Desktop\Documentation%20arch&#233;ologique%20li&#233;e%20&#224;%20la%20th&#232;se\Cultures.docx" TargetMode="External"/><Relationship Id="rId1707" Type="http://schemas.openxmlformats.org/officeDocument/2006/relationships/hyperlink" Target="file:///C:\Users\Thomas%20Huet\Desktop\Documentation%20arch&#233;ologique%20li&#233;e%20&#224;%20la%20th&#232;se\Cultures.docx" TargetMode="External"/><Relationship Id="rId7269" Type="http://schemas.openxmlformats.org/officeDocument/2006/relationships/hyperlink" Target="file:///C:\Users\Thomas%20Huet\Desktop\Documentation%20arch&#233;ologique%20li&#233;e%20&#224;%20la%20th&#232;se\Sites.docx" TargetMode="External"/><Relationship Id="rId13070" Type="http://schemas.openxmlformats.org/officeDocument/2006/relationships/hyperlink" Target="file:///C:\Users\Thomas%20Huet\Desktop\Documentation%20arch&#233;ologique%20li&#233;e%20&#224;%20la%20th&#232;se\Sites.docx" TargetMode="External"/><Relationship Id="rId14121" Type="http://schemas.openxmlformats.org/officeDocument/2006/relationships/hyperlink" Target="file:///C:\Users\Thomas%20Huet\Desktop\Documentation%20arch&#233;ologique%20li&#233;e%20&#224;%20la%20th&#232;se\Sites.docx" TargetMode="External"/><Relationship Id="rId3879" Type="http://schemas.openxmlformats.org/officeDocument/2006/relationships/hyperlink" Target="file:///C:\Users\Thomas%20Huet\Desktop\Documentation%20arch&#233;ologique%20li&#233;e%20&#224;%20la%20th&#232;se\Cultures.docx" TargetMode="External"/><Relationship Id="rId6352" Type="http://schemas.openxmlformats.org/officeDocument/2006/relationships/hyperlink" Target="file:///C:\Users\Thomas%20Huet\Desktop\Documentation%20arch&#233;ologique%20li&#233;e%20&#224;%20la%20th&#232;se\Sites.docx" TargetMode="External"/><Relationship Id="rId7750" Type="http://schemas.openxmlformats.org/officeDocument/2006/relationships/hyperlink" Target="file:///C:\Users\Thomas%20Huet\Desktop\Documentation%20arch&#233;ologique%20li&#233;e%20&#224;%20la%20th&#232;se\Cultures.docx" TargetMode="External"/><Relationship Id="rId8801" Type="http://schemas.openxmlformats.org/officeDocument/2006/relationships/hyperlink" Target="file:///C:\Users\Thomas%20Huet\Desktop\Documentation%20arch&#233;ologique%20li&#233;e%20&#224;%20la%20th&#232;se\Cultures.docx" TargetMode="External"/><Relationship Id="rId10731" Type="http://schemas.openxmlformats.org/officeDocument/2006/relationships/hyperlink" Target="file:///C:\Users\Thomas%20Huet\Desktop\Documentation%20arch&#233;ologique%20li&#233;e%20&#224;%20la%20th&#232;se\Cultures.docx" TargetMode="External"/><Relationship Id="rId6005" Type="http://schemas.openxmlformats.org/officeDocument/2006/relationships/hyperlink" Target="file:///C:\Users\Thomas%20Huet\Desktop\Documentation%20arch&#233;ologique%20li&#233;e%20&#224;%20la%20th&#232;se\Cultures.docx" TargetMode="External"/><Relationship Id="rId7403" Type="http://schemas.openxmlformats.org/officeDocument/2006/relationships/hyperlink" Target="file:///C:\Users\Thomas%20Huet\Desktop\Documentation%20arch&#233;ologique%20li&#233;e%20&#224;%20la%20th&#232;se\Cultures.docx" TargetMode="External"/><Relationship Id="rId13954" Type="http://schemas.openxmlformats.org/officeDocument/2006/relationships/hyperlink" Target="file:///C:\Users\Thomas%20Huet\Desktop\Documentation%20arch&#233;ologique%20li&#233;e%20&#224;%20la%20th&#232;se\Environnement.docx" TargetMode="External"/><Relationship Id="rId2962" Type="http://schemas.openxmlformats.org/officeDocument/2006/relationships/hyperlink" Target="file:///C:\Users\Thomas%20Huet\Desktop\Documentation%20arch&#233;ologique%20li&#233;e%20&#224;%20la%20th&#232;se\Sites.docx" TargetMode="External"/><Relationship Id="rId9575" Type="http://schemas.openxmlformats.org/officeDocument/2006/relationships/hyperlink" Target="file:///C:\Users\Thomas%20Huet\Desktop\Documentation%20arch&#233;ologique%20li&#233;e%20&#224;%20la%20th&#232;se\Sites.docx" TargetMode="External"/><Relationship Id="rId12556" Type="http://schemas.openxmlformats.org/officeDocument/2006/relationships/hyperlink" Target="file:///C:\Users\Thomas%20Huet\Desktop\Documentation%20arch&#233;ologique%20li&#233;e%20&#224;%20la%20th&#232;se\Sites.docx" TargetMode="External"/><Relationship Id="rId13607" Type="http://schemas.openxmlformats.org/officeDocument/2006/relationships/hyperlink" Target="file:///C:\Users\Thomas%20Huet\Desktop\Documentation%20arch&#233;ologique%20li&#233;e%20&#224;%20la%20th&#232;se\Sites.docx" TargetMode="External"/><Relationship Id="rId934" Type="http://schemas.openxmlformats.org/officeDocument/2006/relationships/hyperlink" Target="file:///C:\Users\Thomas%20Huet\Desktop\Documentation%20arch&#233;ologique%20li&#233;e%20&#224;%20la%20th&#232;se\Cultures.docx" TargetMode="External"/><Relationship Id="rId1564" Type="http://schemas.openxmlformats.org/officeDocument/2006/relationships/hyperlink" Target="file:///C:\Users\Thomas%20Huet\Desktop\Documentation%20arch&#233;ologique%20li&#233;e%20&#224;%20la%20th&#232;se\Cultures.docx" TargetMode="External"/><Relationship Id="rId2615" Type="http://schemas.openxmlformats.org/officeDocument/2006/relationships/hyperlink" Target="file:///C:\Users\Thomas%20Huet\Desktop\Documentation%20arch&#233;ologique%20li&#233;e%20&#224;%20la%20th&#232;se\Cultures.docx" TargetMode="External"/><Relationship Id="rId8177" Type="http://schemas.openxmlformats.org/officeDocument/2006/relationships/hyperlink" Target="file:///C:\Users\Thomas%20Huet\Desktop\Documentation%20arch&#233;ologique%20li&#233;e%20&#224;%20la%20th&#232;se\Sites.docx" TargetMode="External"/><Relationship Id="rId9228" Type="http://schemas.openxmlformats.org/officeDocument/2006/relationships/hyperlink" Target="file:///C:\Users\Thomas%20Huet\Desktop\Documentation%20arch&#233;ologique%20li&#233;e%20&#224;%20la%20th&#232;se\Cultures.docx" TargetMode="External"/><Relationship Id="rId11158" Type="http://schemas.openxmlformats.org/officeDocument/2006/relationships/hyperlink" Target="file:///C:\Users\Thomas%20Huet\Desktop\Documentation%20arch&#233;ologique%20li&#233;e%20&#224;%20la%20th&#232;se\Cultures.docx" TargetMode="External"/><Relationship Id="rId12209" Type="http://schemas.openxmlformats.org/officeDocument/2006/relationships/hyperlink" Target="file:///C:\Users\Thomas%20Huet\Desktop\Documentation%20arch&#233;ologique%20li&#233;e%20&#224;%20la%20th&#232;se\Cultures.docx" TargetMode="External"/><Relationship Id="rId1217" Type="http://schemas.openxmlformats.org/officeDocument/2006/relationships/hyperlink" Target="file:///C:\Users\Thomas%20Huet\Desktop\Documentation%20arch&#233;ologique%20li&#233;e%20&#224;%20la%20th&#232;se\Cultures.docx" TargetMode="External"/><Relationship Id="rId4787" Type="http://schemas.openxmlformats.org/officeDocument/2006/relationships/hyperlink" Target="file:///C:\Users\Thomas%20Huet\Desktop\Documentation%20arch&#233;ologique%20li&#233;e%20&#224;%20la%20th&#232;se\Sites.docx" TargetMode="External"/><Relationship Id="rId5838" Type="http://schemas.openxmlformats.org/officeDocument/2006/relationships/hyperlink" Target="file:///C:\Users\Thomas%20Huet\Desktop\Documentation%20arch&#233;ologique%20li&#233;e%20&#224;%20la%20th&#232;se\Cultures.docx" TargetMode="External"/><Relationship Id="rId3389" Type="http://schemas.openxmlformats.org/officeDocument/2006/relationships/hyperlink" Target="file:///C:\Users\Thomas%20Huet\Desktop\Documentation%20arch&#233;ologique%20li&#233;e%20&#224;%20la%20th&#232;se\Cultures.docx" TargetMode="External"/><Relationship Id="rId7260" Type="http://schemas.openxmlformats.org/officeDocument/2006/relationships/hyperlink" Target="file:///C:\Users\Thomas%20Huet\Desktop\Documentation%20arch&#233;ologique%20li&#233;e%20&#224;%20la%20th&#232;se\Cultures.docx" TargetMode="External"/><Relationship Id="rId8311" Type="http://schemas.openxmlformats.org/officeDocument/2006/relationships/hyperlink" Target="file:///C:\Users\Thomas%20Huet\Desktop\Documentation%20arch&#233;ologique%20li&#233;e%20&#224;%20la%20th&#232;se\Cultures.docx" TargetMode="External"/><Relationship Id="rId10241" Type="http://schemas.openxmlformats.org/officeDocument/2006/relationships/hyperlink" Target="file:///C:\Users\Thomas%20Huet\Desktop\Documentation%20arch&#233;ologique%20li&#233;e%20&#224;%20la%20th&#232;se\Cultures.docx" TargetMode="External"/><Relationship Id="rId3870" Type="http://schemas.openxmlformats.org/officeDocument/2006/relationships/hyperlink" Target="file:///C:\Users\Thomas%20Huet\Desktop\Documentation%20arch&#233;ologique%20li&#233;e%20&#224;%20la%20th&#232;se\Cultures.docx" TargetMode="External"/><Relationship Id="rId4921" Type="http://schemas.openxmlformats.org/officeDocument/2006/relationships/hyperlink" Target="file:///C:\Users\Thomas%20Huet\Desktop\Documentation%20arch&#233;ologique%20li&#233;e%20&#224;%20la%20th&#232;se\Sites.docx" TargetMode="External"/><Relationship Id="rId9085" Type="http://schemas.openxmlformats.org/officeDocument/2006/relationships/hyperlink" Target="file:///C:\Users\Thomas%20Huet\Desktop\Documentation%20arch&#233;ologique%20li&#233;e%20&#224;%20la%20th&#232;se\Cultures.docx" TargetMode="External"/><Relationship Id="rId13464" Type="http://schemas.openxmlformats.org/officeDocument/2006/relationships/hyperlink" Target="file:///C:\Users\Thomas%20Huet\Desktop\Documentation%20arch&#233;ologique%20li&#233;e%20&#224;%20la%20th&#232;se\Sites.docx" TargetMode="External"/><Relationship Id="rId14515" Type="http://schemas.openxmlformats.org/officeDocument/2006/relationships/hyperlink" Target="file:///C:\Users\Thomas%20Huet\Desktop\Documentation%20arch&#233;ologique%20li&#233;e%20&#224;%20la%20th&#232;se\Sites.docx" TargetMode="External"/><Relationship Id="rId791" Type="http://schemas.openxmlformats.org/officeDocument/2006/relationships/hyperlink" Target="file:///C:\Users\Thomas%20Huet\Desktop\Documentation%20arch&#233;ologique%20li&#233;e%20&#224;%20la%20th&#232;se\Cultures.docx" TargetMode="External"/><Relationship Id="rId1074" Type="http://schemas.openxmlformats.org/officeDocument/2006/relationships/hyperlink" Target="file:///C:\Users\Thomas%20Huet\Desktop\Documentation%20arch&#233;ologique%20li&#233;e%20&#224;%20la%20th&#232;se\Cultures.docx" TargetMode="External"/><Relationship Id="rId2472" Type="http://schemas.openxmlformats.org/officeDocument/2006/relationships/hyperlink" Target="file:///C:\Users\Thomas%20Huet\Desktop\Documentation%20arch&#233;ologique%20li&#233;e%20&#224;%20la%20th&#232;se\Sites.docx" TargetMode="External"/><Relationship Id="rId3523" Type="http://schemas.openxmlformats.org/officeDocument/2006/relationships/hyperlink" Target="file:///C:\Users\Thomas%20Huet\Desktop\Documentation%20arch&#233;ologique%20li&#233;e%20&#224;%20la%20th&#232;se\Sites.docx" TargetMode="External"/><Relationship Id="rId12066" Type="http://schemas.openxmlformats.org/officeDocument/2006/relationships/hyperlink" Target="file:///C:\Users\Thomas%20Huet\Desktop\Documentation%20arch&#233;ologique%20li&#233;e%20&#224;%20la%20th&#232;se\Sites.docx" TargetMode="External"/><Relationship Id="rId13117" Type="http://schemas.openxmlformats.org/officeDocument/2006/relationships/hyperlink" Target="file:///C:\Users\Thomas%20Huet\Desktop\Documentation%20arch&#233;ologique%20li&#233;e%20&#224;%20la%20th&#232;se\Sites.docx" TargetMode="External"/><Relationship Id="rId444" Type="http://schemas.openxmlformats.org/officeDocument/2006/relationships/hyperlink" Target="file:///C:\Users\Thomas%20Huet\Desktop\Documentation%20arch&#233;ologique%20li&#233;e%20&#224;%20la%20th&#232;se\Sites.docx" TargetMode="External"/><Relationship Id="rId2125" Type="http://schemas.openxmlformats.org/officeDocument/2006/relationships/hyperlink" Target="file:///C:\Users\Thomas%20Huet\Desktop\Documentation%20arch&#233;ologique%20li&#233;e%20&#224;%20la%20th&#232;se\Cultures.docx" TargetMode="External"/><Relationship Id="rId5695" Type="http://schemas.openxmlformats.org/officeDocument/2006/relationships/hyperlink" Target="file:///C:\Users\Thomas%20Huet\Desktop\Documentation%20arch&#233;ologique%20li&#233;e%20&#224;%20la%20th&#232;se\Sites.docx" TargetMode="External"/><Relationship Id="rId6746" Type="http://schemas.openxmlformats.org/officeDocument/2006/relationships/hyperlink" Target="file:///C:\Users\Thomas%20Huet\Desktop\Documentation%20arch&#233;ologique%20li&#233;e%20&#224;%20la%20th&#232;se\Sites.docx" TargetMode="External"/><Relationship Id="rId4297" Type="http://schemas.openxmlformats.org/officeDocument/2006/relationships/hyperlink" Target="file:///C:\Users\Thomas%20Huet\Desktop\Documentation%20arch&#233;ologique%20li&#233;e%20&#224;%20la%20th&#232;se\Cultures.docx" TargetMode="External"/><Relationship Id="rId5348" Type="http://schemas.openxmlformats.org/officeDocument/2006/relationships/hyperlink" Target="file:///C:\Users\Thomas%20Huet\Desktop\Documentation%20arch&#233;ologique%20li&#233;e%20&#224;%20la%20th&#232;se\Sites.docx" TargetMode="External"/><Relationship Id="rId9969" Type="http://schemas.openxmlformats.org/officeDocument/2006/relationships/hyperlink" Target="file:///C:\Users\Thomas%20Huet\Desktop\Documentation%20arch&#233;ologique%20li&#233;e%20&#224;%20la%20th&#232;se\Cultures.docx" TargetMode="External"/><Relationship Id="rId12200" Type="http://schemas.openxmlformats.org/officeDocument/2006/relationships/hyperlink" Target="file:///C:\Users\Thomas%20Huet\Desktop\Documentation%20arch&#233;ologique%20li&#233;e%20&#224;%20la%20th&#232;se\Cultures.docx" TargetMode="External"/><Relationship Id="rId11899" Type="http://schemas.openxmlformats.org/officeDocument/2006/relationships/hyperlink" Target="file:///C:\Users\Thomas%20Huet\Desktop\Documentation%20arch&#233;ologique%20li&#233;e%20&#224;%20la%20th&#232;se\Analyses%20Statistiques.docx" TargetMode="External"/><Relationship Id="rId14372" Type="http://schemas.openxmlformats.org/officeDocument/2006/relationships/hyperlink" Target="file:///C:\Users\Thomas%20Huet\Desktop\Documentation%20arch&#233;ologique%20li&#233;e%20&#224;%20la%20th&#232;se\Sites.docx" TargetMode="External"/><Relationship Id="rId1958" Type="http://schemas.openxmlformats.org/officeDocument/2006/relationships/hyperlink" Target="file:///C:\Users\Thomas%20Huet\Desktop\Documentation%20arch&#233;ologique%20li&#233;e%20&#224;%20la%20th&#232;se\Sites.docx" TargetMode="External"/><Relationship Id="rId3380" Type="http://schemas.openxmlformats.org/officeDocument/2006/relationships/hyperlink" Target="file:///C:\Users\Thomas%20Huet\Desktop\Documentation%20arch&#233;ologique%20li&#233;e%20&#224;%20la%20th&#232;se\Sites.docx" TargetMode="External"/><Relationship Id="rId4431" Type="http://schemas.openxmlformats.org/officeDocument/2006/relationships/hyperlink" Target="file:///C:\Users\Thomas%20Huet\Desktop\Documentation%20arch&#233;ologique%20li&#233;e%20&#224;%20la%20th&#232;se\Sites.docx" TargetMode="External"/><Relationship Id="rId14025" Type="http://schemas.openxmlformats.org/officeDocument/2006/relationships/hyperlink" Target="file:///C:\Users\Thomas%20Huet\Desktop\Documentation%20arch&#233;ologique%20li&#233;e%20&#224;%20la%20th&#232;se\Sites.docx" TargetMode="External"/><Relationship Id="rId3033" Type="http://schemas.openxmlformats.org/officeDocument/2006/relationships/hyperlink" Target="file:///C:\Users\Thomas%20Huet\Desktop\Documentation%20arch&#233;ologique%20li&#233;e%20&#224;%20la%20th&#232;se\Cultures.docx" TargetMode="External"/><Relationship Id="rId10982" Type="http://schemas.openxmlformats.org/officeDocument/2006/relationships/hyperlink" Target="file:///C:\Users\Thomas%20Huet\Desktop\Documentation%20arch&#233;ologique%20li&#233;e%20&#224;%20la%20th&#232;se\Cultures.docx" TargetMode="External"/><Relationship Id="rId7654" Type="http://schemas.openxmlformats.org/officeDocument/2006/relationships/hyperlink" Target="file:///C:\Users\Thomas%20Huet\Desktop\Documentation%20arch&#233;ologique%20li&#233;e%20&#224;%20la%20th&#232;se\Cultures.docx" TargetMode="External"/><Relationship Id="rId8705" Type="http://schemas.openxmlformats.org/officeDocument/2006/relationships/hyperlink" Target="file:///C:\Users\Thomas%20Huet\Desktop\Documentation%20arch&#233;ologique%20li&#233;e%20&#224;%20la%20th&#232;se\Sites.docx" TargetMode="External"/><Relationship Id="rId10635" Type="http://schemas.openxmlformats.org/officeDocument/2006/relationships/hyperlink" Target="file:///C:\Users\Thomas%20Huet\Desktop\Documentation%20arch&#233;ologique%20li&#233;e%20&#224;%20la%20th&#232;se\Cultures.docx" TargetMode="External"/><Relationship Id="rId6256" Type="http://schemas.openxmlformats.org/officeDocument/2006/relationships/hyperlink" Target="file:///C:\Users\Thomas%20Huet\Desktop\Documentation%20arch&#233;ologique%20li&#233;e%20&#224;%20la%20th&#232;se\Cultures.docx" TargetMode="External"/><Relationship Id="rId7307" Type="http://schemas.openxmlformats.org/officeDocument/2006/relationships/hyperlink" Target="file:///C:\Users\Thomas%20Huet\Desktop\Documentation%20arch&#233;ologique%20li&#233;e%20&#224;%20la%20th&#232;se\Cultures.docx" TargetMode="External"/><Relationship Id="rId13858" Type="http://schemas.openxmlformats.org/officeDocument/2006/relationships/hyperlink" Target="file:///C:\Users\Thomas%20Huet\Desktop\Documentation%20arch&#233;ologique%20li&#233;e%20&#224;%20la%20th&#232;se\Cultures.docx" TargetMode="External"/><Relationship Id="rId2866" Type="http://schemas.openxmlformats.org/officeDocument/2006/relationships/hyperlink" Target="file:///C:\Users\Thomas%20Huet\Desktop\Documentation%20arch&#233;ologique%20li&#233;e%20&#224;%20la%20th&#232;se\Cultures.docx" TargetMode="External"/><Relationship Id="rId3917" Type="http://schemas.openxmlformats.org/officeDocument/2006/relationships/hyperlink" Target="file:///C:\Users\Thomas%20Huet\Desktop\Documentation%20arch&#233;ologique%20li&#233;e%20&#224;%20la%20th&#232;se\Cultures.docx" TargetMode="External"/><Relationship Id="rId9479" Type="http://schemas.openxmlformats.org/officeDocument/2006/relationships/hyperlink" Target="file:///C:\Users\Thomas%20Huet\Desktop\Documentation%20arch&#233;ologique%20li&#233;e%20&#224;%20la%20th&#232;se\Cultures.docx" TargetMode="External"/><Relationship Id="rId838" Type="http://schemas.openxmlformats.org/officeDocument/2006/relationships/hyperlink" Target="file:///C:\Users\Thomas%20Huet\Desktop\Documentation%20arch&#233;ologique%20li&#233;e%20&#224;%20la%20th&#232;se\Cultures.docx" TargetMode="External"/><Relationship Id="rId1468" Type="http://schemas.openxmlformats.org/officeDocument/2006/relationships/hyperlink" Target="file:///C:\Users\Thomas%20Huet\Desktop\Documentation%20arch&#233;ologique%20li&#233;e%20&#224;%20la%20th&#232;se\Sites.docx" TargetMode="External"/><Relationship Id="rId2519" Type="http://schemas.openxmlformats.org/officeDocument/2006/relationships/hyperlink" Target="file:///C:\Users\Thomas%20Huet\Desktop\Documentation%20arch&#233;ologique%20li&#233;e%20&#224;%20la%20th&#232;se\Cultures.docx" TargetMode="External"/><Relationship Id="rId8562" Type="http://schemas.openxmlformats.org/officeDocument/2006/relationships/hyperlink" Target="file:///C:\Users\Thomas%20Huet\Desktop\Documentation%20arch&#233;ologique%20li&#233;e%20&#224;%20la%20th&#232;se\Sites.docx" TargetMode="External"/><Relationship Id="rId9960" Type="http://schemas.openxmlformats.org/officeDocument/2006/relationships/hyperlink" Target="file:///C:\Users\Thomas%20Huet\Desktop\Documentation%20arch&#233;ologique%20li&#233;e%20&#224;%20la%20th&#232;se\Cultures.docx" TargetMode="External"/><Relationship Id="rId11890" Type="http://schemas.openxmlformats.org/officeDocument/2006/relationships/hyperlink" Target="file:///C:\Users\Thomas%20Huet\Desktop\Documentation%20arch&#233;ologique%20li&#233;e%20&#224;%20la%20th&#232;se\Cultures.docx" TargetMode="External"/><Relationship Id="rId12941" Type="http://schemas.openxmlformats.org/officeDocument/2006/relationships/hyperlink" Target="Sites.docx" TargetMode="External"/><Relationship Id="rId7164" Type="http://schemas.openxmlformats.org/officeDocument/2006/relationships/hyperlink" Target="file:///C:\Users\Thomas%20Huet\Desktop\Documentation%20arch&#233;ologique%20li&#233;e%20&#224;%20la%20th&#232;se\Cultures.docx" TargetMode="External"/><Relationship Id="rId8215" Type="http://schemas.openxmlformats.org/officeDocument/2006/relationships/hyperlink" Target="file:///C:\Users\Thomas%20Huet\Desktop\Documentation%20arch&#233;ologique%20li&#233;e%20&#224;%20la%20th&#232;se\Cultures.docx" TargetMode="External"/><Relationship Id="rId9613" Type="http://schemas.openxmlformats.org/officeDocument/2006/relationships/hyperlink" Target="file:///C:\Users\Thomas%20Huet\Desktop\Documentation%20arch&#233;ologique%20li&#233;e%20&#224;%20la%20th&#232;se\Sites.docx" TargetMode="External"/><Relationship Id="rId10492" Type="http://schemas.openxmlformats.org/officeDocument/2006/relationships/hyperlink" Target="file:///C:\Users\Thomas%20Huet\Desktop\Documentation%20arch&#233;ologique%20li&#233;e%20&#224;%20la%20th&#232;se\Cultures.docx" TargetMode="External"/><Relationship Id="rId11543" Type="http://schemas.openxmlformats.org/officeDocument/2006/relationships/hyperlink" Target="file:///C:\Users\Thomas%20Huet\Desktop\Documentation%20arch&#233;ologique%20li&#233;e%20&#224;%20la%20th&#232;se\Cultures.docx" TargetMode="External"/><Relationship Id="rId1602" Type="http://schemas.openxmlformats.org/officeDocument/2006/relationships/hyperlink" Target="file:///C:\Users\Thomas%20Huet\Desktop\Documentation%20arch&#233;ologique%20li&#233;e%20&#224;%20la%20th&#232;se\Cultures.docx" TargetMode="External"/><Relationship Id="rId10145" Type="http://schemas.openxmlformats.org/officeDocument/2006/relationships/hyperlink" Target="file:///C:\Users\Thomas%20Huet\Desktop\Documentation%20arch&#233;ologique%20li&#233;e%20&#224;%20la%20th&#232;se\Sites.docx" TargetMode="External"/><Relationship Id="rId3774" Type="http://schemas.openxmlformats.org/officeDocument/2006/relationships/hyperlink" Target="file:///C:\Users\Thomas%20Huet\Desktop\Documentation%20arch&#233;ologique%20li&#233;e%20&#224;%20la%20th&#232;se\Cultures.docx" TargetMode="External"/><Relationship Id="rId4825" Type="http://schemas.openxmlformats.org/officeDocument/2006/relationships/hyperlink" Target="file:///C:\Users\Thomas%20Huet\Desktop\Documentation%20arch&#233;ologique%20li&#233;e%20&#224;%20la%20th&#232;se\Cultures.docx" TargetMode="External"/><Relationship Id="rId13368" Type="http://schemas.openxmlformats.org/officeDocument/2006/relationships/hyperlink" Target="file:///C:\Users\Thomas%20Huet\Desktop\Documentation%20arch&#233;ologique%20li&#233;e%20&#224;%20la%20th&#232;se\Cultures.docx" TargetMode="External"/><Relationship Id="rId14419" Type="http://schemas.openxmlformats.org/officeDocument/2006/relationships/hyperlink" Target="file:///C:\Users\Thomas%20Huet\Desktop\Documentation%20arch&#233;ologique%20li&#233;e%20&#224;%20la%20th&#232;se\Sites.docx" TargetMode="External"/><Relationship Id="rId695" Type="http://schemas.openxmlformats.org/officeDocument/2006/relationships/hyperlink" Target="file:///C:\Users\Thomas%20Huet\Desktop\Documentation%20arch&#233;ologique%20li&#233;e%20&#224;%20la%20th&#232;se\Cultures.docx" TargetMode="External"/><Relationship Id="rId2376" Type="http://schemas.openxmlformats.org/officeDocument/2006/relationships/hyperlink" Target="file:///C:\Users\Thomas%20Huet\Desktop\Documentation%20arch&#233;ologique%20li&#233;e%20&#224;%20la%20th&#232;se\Cultures.docx" TargetMode="External"/><Relationship Id="rId3427" Type="http://schemas.openxmlformats.org/officeDocument/2006/relationships/hyperlink" Target="file:///C:\Users\Thomas%20Huet\Desktop\Documentation%20arch&#233;ologique%20li&#233;e%20&#224;%20la%20th&#232;se\Cultures.docx" TargetMode="External"/><Relationship Id="rId6997" Type="http://schemas.openxmlformats.org/officeDocument/2006/relationships/hyperlink" Target="file:///C:\Users\Thomas%20Huet\Desktop\Documentation%20arch&#233;ologique%20li&#233;e%20&#224;%20la%20th&#232;se\Sites.docx" TargetMode="External"/><Relationship Id="rId348" Type="http://schemas.openxmlformats.org/officeDocument/2006/relationships/hyperlink" Target="file:///C:\Users\Thomas%20Huet\Desktop\Documentation%20arch&#233;ologique%20li&#233;e%20&#224;%20la%20th&#232;se\Cultures.docx" TargetMode="External"/><Relationship Id="rId2029" Type="http://schemas.openxmlformats.org/officeDocument/2006/relationships/hyperlink" Target="file:///C:\Users\Thomas%20Huet\Desktop\Documentation%20arch&#233;ologique%20li&#233;e%20&#224;%20la%20th&#232;se\Sites.docx" TargetMode="External"/><Relationship Id="rId5599" Type="http://schemas.openxmlformats.org/officeDocument/2006/relationships/hyperlink" Target="file:///C:\Users\Thomas%20Huet\Desktop\Documentation%20arch&#233;ologique%20li&#233;e%20&#224;%20la%20th&#232;se\Cultures.docx" TargetMode="External"/><Relationship Id="rId9470" Type="http://schemas.openxmlformats.org/officeDocument/2006/relationships/hyperlink" Target="file:///C:\Users\Thomas%20Huet\Desktop\Documentation%20arch&#233;ologique%20li&#233;e%20&#224;%20la%20th&#232;se\Cultures.docx" TargetMode="External"/><Relationship Id="rId2510" Type="http://schemas.openxmlformats.org/officeDocument/2006/relationships/hyperlink" Target="file:///C:\Users\Thomas%20Huet\Desktop\Documentation%20arch&#233;ologique%20li&#233;e%20&#224;%20la%20th&#232;se\Cultures.docx" TargetMode="External"/><Relationship Id="rId8072" Type="http://schemas.openxmlformats.org/officeDocument/2006/relationships/hyperlink" Target="file:///C:\Users\Thomas%20Huet\Desktop\Documentation%20arch&#233;ologique%20li&#233;e%20&#224;%20la%20th&#232;se\Cultures.docx" TargetMode="External"/><Relationship Id="rId9123" Type="http://schemas.openxmlformats.org/officeDocument/2006/relationships/hyperlink" Target="file:///C:\Users\Thomas%20Huet\Desktop\Documentation%20arch&#233;ologique%20li&#233;e%20&#224;%20la%20th&#232;se\Sites.docx" TargetMode="External"/><Relationship Id="rId11053" Type="http://schemas.openxmlformats.org/officeDocument/2006/relationships/hyperlink" Target="file:///C:\Users\Thomas%20Huet\Desktop\Documentation%20arch&#233;ologique%20li&#233;e%20&#224;%20la%20th&#232;se\Cultures.docx" TargetMode="External"/><Relationship Id="rId12104" Type="http://schemas.openxmlformats.org/officeDocument/2006/relationships/hyperlink" Target="file:///C:\Users\Thomas%20Huet\Desktop\Documentation%20arch&#233;ologique%20li&#233;e%20&#224;%20la%20th&#232;se\Cultures.docx" TargetMode="External"/><Relationship Id="rId12451" Type="http://schemas.openxmlformats.org/officeDocument/2006/relationships/hyperlink" Target="file:///C:\Users\Thomas%20Huet\Desktop\Documentation%20arch&#233;ologique%20li&#233;e%20&#224;%20la%20th&#232;se\Cultures.docx" TargetMode="External"/><Relationship Id="rId13502" Type="http://schemas.openxmlformats.org/officeDocument/2006/relationships/hyperlink" Target="file:///C:\Users\Thomas%20Huet\Desktop\Documentation%20arch&#233;ologique%20li&#233;e%20&#224;%20la%20th&#232;se\Cultures.docx" TargetMode="External"/><Relationship Id="rId1112" Type="http://schemas.openxmlformats.org/officeDocument/2006/relationships/hyperlink" Target="file:///C:\Users\Thomas%20Huet\Desktop\Documentation%20arch&#233;ologique%20li&#233;e%20&#224;%20la%20th&#232;se\Cultures.docx" TargetMode="External"/><Relationship Id="rId3284" Type="http://schemas.openxmlformats.org/officeDocument/2006/relationships/hyperlink" Target="Sites.docx" TargetMode="External"/><Relationship Id="rId4682" Type="http://schemas.openxmlformats.org/officeDocument/2006/relationships/hyperlink" Target="file:///C:\Users\Thomas%20Huet\Desktop\Documentation%20arch&#233;ologique%20li&#233;e%20&#224;%20la%20th&#232;se\Sites.docx" TargetMode="External"/><Relationship Id="rId5733" Type="http://schemas.openxmlformats.org/officeDocument/2006/relationships/hyperlink" Target="file:///C:\Users\Thomas%20Huet\Desktop\Documentation%20arch&#233;ologique%20li&#233;e%20&#224;%20la%20th&#232;se\Cultures.docx" TargetMode="External"/><Relationship Id="rId14276" Type="http://schemas.openxmlformats.org/officeDocument/2006/relationships/hyperlink" Target="file:///C:\Users\Thomas%20Huet\Desktop\Documentation%20arch&#233;ologique%20li&#233;e%20&#224;%20la%20th&#232;se\Sites.docx" TargetMode="External"/><Relationship Id="rId4335" Type="http://schemas.openxmlformats.org/officeDocument/2006/relationships/hyperlink" Target="file:///C:\Users\Thomas%20Huet\Desktop\Documentation%20arch&#233;ologique%20li&#233;e%20&#224;%20la%20th&#232;se\Cultures.docx" TargetMode="External"/><Relationship Id="rId8956" Type="http://schemas.openxmlformats.org/officeDocument/2006/relationships/hyperlink" Target="file:///C:\Users\Thomas%20Huet\Desktop\Documentation%20arch&#233;ologique%20li&#233;e%20&#224;%20la%20th&#232;se\Cultures.docx" TargetMode="External"/><Relationship Id="rId10886" Type="http://schemas.openxmlformats.org/officeDocument/2006/relationships/hyperlink" Target="file:///C:\Users\Thomas%20Huet\Desktop\Documentation%20arch&#233;ologique%20li&#233;e%20&#224;%20la%20th&#232;se\Cultures.docx" TargetMode="External"/><Relationship Id="rId11937" Type="http://schemas.openxmlformats.org/officeDocument/2006/relationships/hyperlink" Target="file:///C:\Users\Thomas%20Huet\Desktop\Documentation%20arch&#233;ologique%20li&#233;e%20&#224;%20la%20th&#232;se\Sites.docx" TargetMode="External"/><Relationship Id="rId7558" Type="http://schemas.openxmlformats.org/officeDocument/2006/relationships/hyperlink" Target="file:///C:\Users\Thomas%20Huet\Desktop\Documentation%20arch&#233;ologique%20li&#233;e%20&#224;%20la%20th&#232;se\Cultures.docx" TargetMode="External"/><Relationship Id="rId8609" Type="http://schemas.openxmlformats.org/officeDocument/2006/relationships/hyperlink" Target="file:///C:\Users\Thomas%20Huet\Desktop\Documentation%20arch&#233;ologique%20li&#233;e%20&#224;%20la%20th&#232;se\Sites.docx" TargetMode="External"/><Relationship Id="rId10539" Type="http://schemas.openxmlformats.org/officeDocument/2006/relationships/hyperlink" Target="file:///C:\Users\Thomas%20Huet\Desktop\Documentation%20arch&#233;ologique%20li&#233;e%20&#224;%20la%20th&#232;se\Sites.docx" TargetMode="External"/><Relationship Id="rId14410" Type="http://schemas.openxmlformats.org/officeDocument/2006/relationships/hyperlink" Target="file:///C:\Users\Thomas%20Huet\Desktop\Documentation%20arch&#233;ologique%20li&#233;e%20&#224;%20la%20th&#232;se\Sites.docx" TargetMode="External"/><Relationship Id="rId13012" Type="http://schemas.openxmlformats.org/officeDocument/2006/relationships/hyperlink" Target="file:///C:\Users\Thomas%20Huet\Desktop\Documentation%20arch&#233;ologique%20li&#233;e%20&#224;%20la%20th&#232;se\Sites.docx" TargetMode="External"/><Relationship Id="rId2020" Type="http://schemas.openxmlformats.org/officeDocument/2006/relationships/hyperlink" Target="file:///C:\Users\Thomas%20Huet\Desktop\Documentation%20arch&#233;ologique%20li&#233;e%20&#224;%20la%20th&#232;se\Cultures.docx" TargetMode="External"/><Relationship Id="rId5590" Type="http://schemas.openxmlformats.org/officeDocument/2006/relationships/hyperlink" Target="file:///C:\Users\Thomas%20Huet\Desktop\Documentation%20arch&#233;ologique%20li&#233;e%20&#224;%20la%20th&#232;se\Cultures.docx" TargetMode="External"/><Relationship Id="rId6641" Type="http://schemas.openxmlformats.org/officeDocument/2006/relationships/hyperlink" Target="Sites.docx" TargetMode="External"/><Relationship Id="rId4192" Type="http://schemas.openxmlformats.org/officeDocument/2006/relationships/hyperlink" Target="file:///C:\Users\Thomas%20Huet\Desktop\Documentation%20arch&#233;ologique%20li&#233;e%20&#224;%20la%20th&#232;se\Cultures.docx" TargetMode="External"/><Relationship Id="rId5243" Type="http://schemas.openxmlformats.org/officeDocument/2006/relationships/hyperlink" Target="file:///C:\Users\Thomas%20Huet\Desktop\Documentation%20arch&#233;ologique%20li&#233;e%20&#224;%20la%20th&#232;se\Sites.docx" TargetMode="External"/><Relationship Id="rId9864" Type="http://schemas.openxmlformats.org/officeDocument/2006/relationships/hyperlink" Target="file:///C:\Users\Thomas%20Huet\Desktop\Documentation%20arch&#233;ologique%20li&#233;e%20&#224;%20la%20th&#232;se\Cultures.docx" TargetMode="External"/><Relationship Id="rId11794" Type="http://schemas.openxmlformats.org/officeDocument/2006/relationships/hyperlink" Target="file:///C:\Users\Thomas%20Huet\Desktop\Documentation%20arch&#233;ologique%20li&#233;e%20&#224;%20la%20th&#232;se\Cultures.docx" TargetMode="External"/><Relationship Id="rId12845" Type="http://schemas.openxmlformats.org/officeDocument/2006/relationships/hyperlink" Target="file:///C:\Users\Thomas%20Huet\Desktop\Documentation%20arch&#233;ologique%20li&#233;e%20&#224;%20la%20th&#232;se\Cultures.docx" TargetMode="External"/><Relationship Id="rId78" Type="http://schemas.openxmlformats.org/officeDocument/2006/relationships/hyperlink" Target="Cultures.docx" TargetMode="External"/><Relationship Id="rId1853" Type="http://schemas.openxmlformats.org/officeDocument/2006/relationships/hyperlink" Target="file:///C:\Users\Thomas%20Huet\Desktop\Documentation%20arch&#233;ologique%20li&#233;e%20&#224;%20la%20th&#232;se\Cultures.docx" TargetMode="External"/><Relationship Id="rId2904" Type="http://schemas.openxmlformats.org/officeDocument/2006/relationships/hyperlink" Target="file:///C:\Users\Thomas%20Huet\Desktop\Documentation%20arch&#233;ologique%20li&#233;e%20&#224;%20la%20th&#232;se\Analyses%20Statistiques.docx" TargetMode="External"/><Relationship Id="rId7068" Type="http://schemas.openxmlformats.org/officeDocument/2006/relationships/hyperlink" Target="file:///C:\Users\Thomas%20Huet\Desktop\Documentation%20arch&#233;ologique%20li&#233;e%20&#224;%20la%20th&#232;se\Cultures.docx" TargetMode="External"/><Relationship Id="rId8119" Type="http://schemas.openxmlformats.org/officeDocument/2006/relationships/hyperlink" Target="file:///C:\Users\Thomas%20Huet\Desktop\Documentation%20arch&#233;ologique%20li&#233;e%20&#224;%20la%20th&#232;se\Cultures.docx" TargetMode="External"/><Relationship Id="rId8466" Type="http://schemas.openxmlformats.org/officeDocument/2006/relationships/hyperlink" Target="file:///C:\Users\Thomas%20Huet\Desktop\Documentation%20arch&#233;ologique%20li&#233;e%20&#224;%20la%20th&#232;se\Cultures.docx" TargetMode="External"/><Relationship Id="rId9517" Type="http://schemas.openxmlformats.org/officeDocument/2006/relationships/hyperlink" Target="file:///C:\Users\Thomas%20Huet\Desktop\Documentation%20arch&#233;ologique%20li&#233;e%20&#224;%20la%20th&#232;se\Cultures.docx" TargetMode="External"/><Relationship Id="rId10396" Type="http://schemas.openxmlformats.org/officeDocument/2006/relationships/hyperlink" Target="file:///C:\Users\Thomas%20Huet\Desktop\Documentation%20arch&#233;ologique%20li&#233;e%20&#224;%20la%20th&#232;se\Cultures.docx" TargetMode="External"/><Relationship Id="rId11447" Type="http://schemas.openxmlformats.org/officeDocument/2006/relationships/hyperlink" Target="file:///C:\Users\Thomas%20Huet\Desktop\Documentation%20arch&#233;ologique%20li&#233;e%20&#224;%20la%20th&#232;se\Sites.docx" TargetMode="External"/><Relationship Id="rId1506" Type="http://schemas.openxmlformats.org/officeDocument/2006/relationships/hyperlink" Target="file:///C:\Users\Thomas%20Huet\Desktop\Documentation%20arch&#233;ologique%20li&#233;e%20&#224;%20la%20th&#232;se\Sites.docx" TargetMode="External"/><Relationship Id="rId10049" Type="http://schemas.openxmlformats.org/officeDocument/2006/relationships/hyperlink" Target="file:///C:\Users\Thomas%20Huet\Desktop\Documentation%20arch&#233;ologique%20li&#233;e%20&#224;%20la%20th&#232;se\Cultures.docx" TargetMode="External"/><Relationship Id="rId3678" Type="http://schemas.openxmlformats.org/officeDocument/2006/relationships/hyperlink" Target="file:///C:\Users\Thomas%20Huet\Desktop\Documentation%20arch&#233;ologique%20li&#233;e%20&#224;%20la%20th&#232;se\Cultures.docx" TargetMode="External"/><Relationship Id="rId4729" Type="http://schemas.openxmlformats.org/officeDocument/2006/relationships/hyperlink" Target="file:///C:\Users\Thomas%20Huet\Desktop\Documentation%20arch&#233;ologique%20li&#233;e%20&#224;%20la%20th&#232;se\Cultures.docx" TargetMode="External"/><Relationship Id="rId8600" Type="http://schemas.openxmlformats.org/officeDocument/2006/relationships/hyperlink" Target="file:///C:\Users\Thomas%20Huet\Desktop\Documentation%20arch&#233;ologique%20li&#233;e%20&#224;%20la%20th&#232;se\Sites.docx" TargetMode="External"/><Relationship Id="rId599" Type="http://schemas.openxmlformats.org/officeDocument/2006/relationships/hyperlink" Target="file:///C:\Users\Thomas%20Huet\Desktop\Documentation%20arch&#233;ologique%20li&#233;e%20&#224;%20la%20th&#232;se\Sites.docx" TargetMode="External"/><Relationship Id="rId6151" Type="http://schemas.openxmlformats.org/officeDocument/2006/relationships/hyperlink" Target="file:///C:\Users\Thomas%20Huet\Desktop\Documentation%20arch&#233;ologique%20li&#233;e%20&#224;%20la%20th&#232;se\Cultures.docx" TargetMode="External"/><Relationship Id="rId7202" Type="http://schemas.openxmlformats.org/officeDocument/2006/relationships/hyperlink" Target="file:///C:\Users\Thomas%20Huet\Desktop\Documentation%20arch&#233;ologique%20li&#233;e%20&#224;%20la%20th&#232;se\Cultures.docx" TargetMode="External"/><Relationship Id="rId10530" Type="http://schemas.openxmlformats.org/officeDocument/2006/relationships/hyperlink" Target="file:///C:\Users\Thomas%20Huet\Desktop\Documentation%20arch&#233;ologique%20li&#233;e%20&#224;%20la%20th&#232;se\DescriptionRoches.docx" TargetMode="External"/><Relationship Id="rId9374" Type="http://schemas.openxmlformats.org/officeDocument/2006/relationships/hyperlink" Target="file:///C:\Users\Thomas%20Huet\Desktop\Documentation%20arch&#233;ologique%20li&#233;e%20&#224;%20la%20th&#232;se\Sites.docx" TargetMode="External"/><Relationship Id="rId13753" Type="http://schemas.openxmlformats.org/officeDocument/2006/relationships/hyperlink" Target="Sites.docx" TargetMode="External"/><Relationship Id="rId1363" Type="http://schemas.openxmlformats.org/officeDocument/2006/relationships/hyperlink" Target="file:///C:\Users\Thomas%20Huet\Desktop\Documentation%20arch&#233;ologique%20li&#233;e%20&#224;%20la%20th&#232;se\Cultures.docx" TargetMode="External"/><Relationship Id="rId2761" Type="http://schemas.openxmlformats.org/officeDocument/2006/relationships/hyperlink" Target="file:///C:\Users\Thomas%20Huet\Desktop\Documentation%20arch&#233;ologique%20li&#233;e%20&#224;%20la%20th&#232;se\Cultures.docx" TargetMode="External"/><Relationship Id="rId3812" Type="http://schemas.openxmlformats.org/officeDocument/2006/relationships/hyperlink" Target="file:///C:\Users\Thomas%20Huet\Desktop\Documentation%20arch&#233;ologique%20li&#233;e%20&#224;%20la%20th&#232;se\Cultures.docx" TargetMode="External"/><Relationship Id="rId9027" Type="http://schemas.openxmlformats.org/officeDocument/2006/relationships/hyperlink" Target="file:///C:\Users\Thomas%20Huet\Desktop\Documentation%20arch&#233;ologique%20li&#233;e%20&#224;%20la%20th&#232;se\Cultures.docx" TargetMode="External"/><Relationship Id="rId12355" Type="http://schemas.openxmlformats.org/officeDocument/2006/relationships/hyperlink" Target="file:///C:\Users\Thomas%20Huet\Desktop\Documentation%20arch&#233;ologique%20li&#233;e%20&#224;%20la%20th&#232;se\Cultures.docx" TargetMode="External"/><Relationship Id="rId13406" Type="http://schemas.openxmlformats.org/officeDocument/2006/relationships/hyperlink" Target="file:///C:\Users\Thomas%20Huet\Desktop\Documentation%20arch&#233;ologique%20li&#233;e%20&#224;%20la%20th&#232;se\Cultures.docx" TargetMode="External"/><Relationship Id="rId733" Type="http://schemas.openxmlformats.org/officeDocument/2006/relationships/hyperlink" Target="file:///C:\Users\Thomas%20Huet\Desktop\Documentation%20arch&#233;ologique%20li&#233;e%20&#224;%20la%20th&#232;se\Sites.docx" TargetMode="External"/><Relationship Id="rId1016" Type="http://schemas.openxmlformats.org/officeDocument/2006/relationships/hyperlink" Target="file:///C:\Users\Thomas%20Huet\Desktop\Documentation%20arch&#233;ologique%20li&#233;e%20&#224;%20la%20th&#232;se\Cultures.docx" TargetMode="External"/><Relationship Id="rId2414" Type="http://schemas.openxmlformats.org/officeDocument/2006/relationships/hyperlink" Target="file:///C:\Users\Thomas%20Huet\Desktop\Documentation%20arch&#233;ologique%20li&#233;e%20&#224;%20la%20th&#232;se\Cultures.docx" TargetMode="External"/><Relationship Id="rId5984" Type="http://schemas.openxmlformats.org/officeDocument/2006/relationships/hyperlink" Target="file:///C:\Users\Thomas%20Huet\Desktop\Documentation%20arch&#233;ologique%20li&#233;e%20&#224;%20la%20th&#232;se\Sites.docx" TargetMode="External"/><Relationship Id="rId12008" Type="http://schemas.openxmlformats.org/officeDocument/2006/relationships/hyperlink" Target="file:///C:\Users\Thomas%20Huet\Desktop\Documentation%20arch&#233;ologique%20li&#233;e%20&#224;%20la%20th&#232;se\Sites.docx" TargetMode="External"/><Relationship Id="rId4586" Type="http://schemas.openxmlformats.org/officeDocument/2006/relationships/hyperlink" Target="file:///C:\Users\Thomas%20Huet\Desktop\Documentation%20arch&#233;ologique%20li&#233;e%20&#224;%20la%20th&#232;se\Cultures.docx" TargetMode="External"/><Relationship Id="rId5637" Type="http://schemas.openxmlformats.org/officeDocument/2006/relationships/hyperlink" Target="file:///C:\Users\Thomas%20Huet\Desktop\Documentation%20arch&#233;ologique%20li&#233;e%20&#224;%20la%20th&#232;se\Cultures.docx" TargetMode="External"/><Relationship Id="rId3188" Type="http://schemas.openxmlformats.org/officeDocument/2006/relationships/hyperlink" Target="file:///C:\Users\Thomas%20Huet\Desktop\Documentation%20arch&#233;ologique%20li&#233;e%20&#224;%20la%20th&#232;se\Cultures.docx" TargetMode="External"/><Relationship Id="rId4239" Type="http://schemas.openxmlformats.org/officeDocument/2006/relationships/hyperlink" Target="file:///C:\Users\Thomas%20Huet\Desktop\Documentation%20arch&#233;ologique%20li&#233;e%20&#224;%20la%20th&#232;se\Cultures.docx" TargetMode="External"/><Relationship Id="rId8110" Type="http://schemas.openxmlformats.org/officeDocument/2006/relationships/hyperlink" Target="file:///C:\Users\Thomas%20Huet\Desktop\Documentation%20arch&#233;ologique%20li&#233;e%20&#224;%20la%20th&#232;se\Cultures.docx" TargetMode="External"/><Relationship Id="rId10040" Type="http://schemas.openxmlformats.org/officeDocument/2006/relationships/hyperlink" Target="file:///C:\Users\Thomas%20Huet\Desktop\Documentation%20arch&#233;ologique%20li&#233;e%20&#224;%20la%20th&#232;se\Sites.docx" TargetMode="External"/><Relationship Id="rId4720" Type="http://schemas.openxmlformats.org/officeDocument/2006/relationships/hyperlink" Target="file:///C:\Users\Thomas%20Huet\Desktop\Documentation%20arch&#233;ologique%20li&#233;e%20&#224;%20la%20th&#232;se\Cultures.docx" TargetMode="External"/><Relationship Id="rId13263" Type="http://schemas.openxmlformats.org/officeDocument/2006/relationships/hyperlink" Target="file:///C:\Users\Thomas%20Huet\Desktop\Documentation%20arch&#233;ologique%20li&#233;e%20&#224;%20la%20th&#232;se\Sites.docx" TargetMode="External"/><Relationship Id="rId14314" Type="http://schemas.openxmlformats.org/officeDocument/2006/relationships/hyperlink" Target="file:///C:\Users\Thomas%20Huet\Desktop\Documentation%20arch&#233;ologique%20li&#233;e%20&#224;%20la%20th&#232;se\Cultures.docx" TargetMode="External"/><Relationship Id="rId590" Type="http://schemas.openxmlformats.org/officeDocument/2006/relationships/hyperlink" Target="file:///C:\Users\Thomas%20Huet\Desktop\Documentation%20arch&#233;ologique%20li&#233;e%20&#224;%20la%20th&#232;se\Cultures.docx" TargetMode="External"/><Relationship Id="rId2271" Type="http://schemas.openxmlformats.org/officeDocument/2006/relationships/hyperlink" Target="file:///C:\Users\Thomas%20Huet\Desktop\Documentation%20arch&#233;ologique%20li&#233;e%20&#224;%20la%20th&#232;se\Cultures.docx" TargetMode="External"/><Relationship Id="rId3322" Type="http://schemas.openxmlformats.org/officeDocument/2006/relationships/hyperlink" Target="file:///C:\Users\Thomas%20Huet\Desktop\Documentation%20arch&#233;ologique%20li&#233;e%20&#224;%20la%20th&#232;se\Sites.docx" TargetMode="External"/><Relationship Id="rId243" Type="http://schemas.openxmlformats.org/officeDocument/2006/relationships/hyperlink" Target="file:///C:\Users\Thomas%20Huet\Desktop\Documentation%20arch&#233;ologique%20li&#233;e%20&#224;%20la%20th&#232;se\Cultures.docx" TargetMode="External"/><Relationship Id="rId5494" Type="http://schemas.openxmlformats.org/officeDocument/2006/relationships/hyperlink" Target="file:///C:\Users\Thomas%20Huet\Desktop\Documentation%20arch&#233;ologique%20li&#233;e%20&#224;%20la%20th&#232;se\Cultures.docx" TargetMode="External"/><Relationship Id="rId6892" Type="http://schemas.openxmlformats.org/officeDocument/2006/relationships/hyperlink" Target="file:///C:\Users\Thomas%20Huet\Desktop\Documentation%20arch&#233;ologique%20li&#233;e%20&#224;%20la%20th&#232;se\Cultures.docx" TargetMode="External"/><Relationship Id="rId7943" Type="http://schemas.openxmlformats.org/officeDocument/2006/relationships/hyperlink" Target="file:///C:\Users\Thomas%20Huet\Desktop\Documentation%20arch&#233;ologique%20li&#233;e%20&#224;%20la%20th&#232;se\Cultures.docx" TargetMode="External"/><Relationship Id="rId10924" Type="http://schemas.openxmlformats.org/officeDocument/2006/relationships/hyperlink" Target="file:///C:\Users\Thomas%20Huet\Desktop\Documentation%20arch&#233;ologique%20li&#233;e%20&#224;%20la%20th&#232;se\Sites.docx" TargetMode="External"/><Relationship Id="rId4096" Type="http://schemas.openxmlformats.org/officeDocument/2006/relationships/hyperlink" Target="Sites.docx" TargetMode="External"/><Relationship Id="rId5147" Type="http://schemas.openxmlformats.org/officeDocument/2006/relationships/hyperlink" Target="file:///C:\Users\Thomas%20Huet\Desktop\Documentation%20arch&#233;ologique%20li&#233;e%20&#224;%20la%20th&#232;se\Cultures.docx" TargetMode="External"/><Relationship Id="rId6545" Type="http://schemas.openxmlformats.org/officeDocument/2006/relationships/hyperlink" Target="file:///C:\Users\Thomas%20Huet\Desktop\Documentation%20arch&#233;ologique%20li&#233;e%20&#224;%20la%20th&#232;se\Sites.docx" TargetMode="External"/><Relationship Id="rId9768" Type="http://schemas.openxmlformats.org/officeDocument/2006/relationships/hyperlink" Target="file:///C:\Users\Thomas%20Huet\Desktop\Documentation%20arch&#233;ologique%20li&#233;e%20&#224;%20la%20th&#232;se\Cultures.docx" TargetMode="External"/><Relationship Id="rId11698" Type="http://schemas.openxmlformats.org/officeDocument/2006/relationships/hyperlink" Target="file:///C:\Users\Thomas%20Huet\Desktop\Documentation%20arch&#233;ologique%20li&#233;e%20&#224;%20la%20th&#232;se\Sites.docx" TargetMode="External"/><Relationship Id="rId12749" Type="http://schemas.openxmlformats.org/officeDocument/2006/relationships/hyperlink" Target="file:///C:\Users\Thomas%20Huet\Desktop\Documentation%20arch&#233;ologique%20li&#233;e%20&#224;%20la%20th&#232;se\Cultures.docx" TargetMode="External"/><Relationship Id="rId1757" Type="http://schemas.openxmlformats.org/officeDocument/2006/relationships/hyperlink" Target="file:///C:\Users\Thomas%20Huet\Desktop\Documentation%20arch&#233;ologique%20li&#233;e%20&#224;%20la%20th&#232;se\Sites.docx" TargetMode="External"/><Relationship Id="rId2808" Type="http://schemas.openxmlformats.org/officeDocument/2006/relationships/hyperlink" Target="file:///C:\Users\Thomas%20Huet\Desktop\Documentation%20arch&#233;ologique%20li&#233;e%20&#224;%20la%20th&#232;se\Cultures.docx" TargetMode="External"/><Relationship Id="rId14171" Type="http://schemas.openxmlformats.org/officeDocument/2006/relationships/hyperlink" Target="file:///C:\Users\Thomas%20Huet\Desktop\Documentation%20arch&#233;ologique%20li&#233;e%20&#224;%20la%20th&#232;se\Cultures.docx" TargetMode="External"/><Relationship Id="rId4230" Type="http://schemas.openxmlformats.org/officeDocument/2006/relationships/hyperlink" Target="file:///C:\Users\Thomas%20Huet\Desktop\Documentation%20arch&#233;ologique%20li&#233;e%20&#224;%20la%20th&#232;se\Cultures.docx" TargetMode="External"/><Relationship Id="rId8851" Type="http://schemas.openxmlformats.org/officeDocument/2006/relationships/hyperlink" Target="file:///C:\Users\Thomas%20Huet\Desktop\Documentation%20arch&#233;ologique%20li&#233;e%20&#224;%20la%20th&#232;se\Cultures.docx" TargetMode="External"/><Relationship Id="rId7453" Type="http://schemas.openxmlformats.org/officeDocument/2006/relationships/hyperlink" Target="file:///C:\Users\Thomas%20Huet\Desktop\Documentation%20arch&#233;ologique%20li&#233;e%20&#224;%20la%20th&#232;se\Cultures.docx" TargetMode="External"/><Relationship Id="rId8504" Type="http://schemas.openxmlformats.org/officeDocument/2006/relationships/hyperlink" Target="file:///C:\Users\Thomas%20Huet\Desktop\Documentation%20arch&#233;ologique%20li&#233;e%20&#224;%20la%20th&#232;se\Sites.docx" TargetMode="External"/><Relationship Id="rId9902" Type="http://schemas.openxmlformats.org/officeDocument/2006/relationships/hyperlink" Target="file:///C:\Users\Thomas%20Huet\Desktop\Documentation%20arch&#233;ologique%20li&#233;e%20&#224;%20la%20th&#232;se\Sites.docx" TargetMode="External"/><Relationship Id="rId10781" Type="http://schemas.openxmlformats.org/officeDocument/2006/relationships/hyperlink" Target="file:///C:\Users\Thomas%20Huet\Desktop\Documentation%20arch&#233;ologique%20li&#233;e%20&#224;%20la%20th&#232;se\Cultures.docx" TargetMode="External"/><Relationship Id="rId11832" Type="http://schemas.openxmlformats.org/officeDocument/2006/relationships/hyperlink" Target="file:///C:\Users\Thomas%20Huet\Desktop\Documentation%20arch&#233;ologique%20li&#233;e%20&#224;%20la%20th&#232;se\Analyses%20Statistiques.docx" TargetMode="External"/><Relationship Id="rId6055" Type="http://schemas.openxmlformats.org/officeDocument/2006/relationships/hyperlink" Target="file:///C:\Users\Thomas%20Huet\Desktop\Documentation%20arch&#233;ologique%20li&#233;e%20&#224;%20la%20th&#232;se\Cultures.docx" TargetMode="External"/><Relationship Id="rId7106" Type="http://schemas.openxmlformats.org/officeDocument/2006/relationships/hyperlink" Target="file:///C:\Users\Thomas%20Huet\Desktop\Documentation%20arch&#233;ologique%20li&#233;e%20&#224;%20la%20th&#232;se\Cultures.docx" TargetMode="External"/><Relationship Id="rId10434" Type="http://schemas.openxmlformats.org/officeDocument/2006/relationships/hyperlink" Target="file:///C:\Users\Thomas%20Huet\Desktop\Documentation%20arch&#233;ologique%20li&#233;e%20&#224;%20la%20th&#232;se\Sites.docx" TargetMode="External"/><Relationship Id="rId9278" Type="http://schemas.openxmlformats.org/officeDocument/2006/relationships/hyperlink" Target="file:///C:\Users\th02042013\Desktop\Tom\documentation%20arch&#233;ologique%20li&#233;e%20&#224;%20la%20th&#232;se\Sites.docx" TargetMode="External"/><Relationship Id="rId13657" Type="http://schemas.openxmlformats.org/officeDocument/2006/relationships/hyperlink" Target="file:///C:\Users\Thomas%20Huet\Desktop\Documentation%20arch&#233;ologique%20li&#233;e%20&#224;%20la%20th&#232;se\Sites.docx" TargetMode="External"/><Relationship Id="rId984" Type="http://schemas.openxmlformats.org/officeDocument/2006/relationships/hyperlink" Target="file:///C:\Users\Thomas%20Huet\Desktop\Documentation%20arch&#233;ologique%20li&#233;e%20&#224;%20la%20th&#232;se\Sites.docx" TargetMode="External"/><Relationship Id="rId2665" Type="http://schemas.openxmlformats.org/officeDocument/2006/relationships/hyperlink" Target="file:///C:\Users\Thomas%20Huet\Desktop\Documentation%20arch&#233;ologique%20li&#233;e%20&#224;%20la%20th&#232;se\Sites.docx" TargetMode="External"/><Relationship Id="rId3716" Type="http://schemas.openxmlformats.org/officeDocument/2006/relationships/hyperlink" Target="file:///C:\Users\Thomas%20Huet\Desktop\Documentation%20arch&#233;ologique%20li&#233;e%20&#224;%20la%20th&#232;se\Cultures.docx" TargetMode="External"/><Relationship Id="rId12259" Type="http://schemas.openxmlformats.org/officeDocument/2006/relationships/hyperlink" Target="file:///C:\Users\Thomas%20Huet\Desktop\Documentation%20arch&#233;ologique%20li&#233;e%20&#224;%20la%20th&#232;se\Cultures.docx" TargetMode="External"/><Relationship Id="rId637" Type="http://schemas.openxmlformats.org/officeDocument/2006/relationships/hyperlink" Target="file:///C:\Users\Thomas%20Huet\Desktop\Documentation%20arch&#233;ologique%20li&#233;e%20&#224;%20la%20th&#232;se\Sites.docx" TargetMode="External"/><Relationship Id="rId1267" Type="http://schemas.openxmlformats.org/officeDocument/2006/relationships/hyperlink" Target="file:///C:\Users\Thomas%20Huet\Desktop\Documentation%20arch&#233;ologique%20li&#233;e%20&#224;%20la%20th&#232;se\Sites.docx" TargetMode="External"/><Relationship Id="rId2318" Type="http://schemas.openxmlformats.org/officeDocument/2006/relationships/hyperlink" Target="file:///C:\Users\Thomas%20Huet\Desktop\Documentation%20arch&#233;ologique%20li&#233;e%20&#224;%20la%20th&#232;se\Cultures.docx" TargetMode="External"/><Relationship Id="rId5888" Type="http://schemas.openxmlformats.org/officeDocument/2006/relationships/hyperlink" Target="file:///C:\Users\Thomas%20Huet\Desktop\Documentation%20arch&#233;ologique%20li&#233;e%20&#224;%20la%20th&#232;se\Cultures.docx" TargetMode="External"/><Relationship Id="rId6939" Type="http://schemas.openxmlformats.org/officeDocument/2006/relationships/hyperlink" Target="file:///C:\Users\Thomas%20Huet\Desktop\Documentation%20arch&#233;ologique%20li&#233;e%20&#224;%20la%20th&#232;se\Cultures.docx" TargetMode="External"/><Relationship Id="rId8361" Type="http://schemas.openxmlformats.org/officeDocument/2006/relationships/hyperlink" Target="file:///C:\Users\Thomas%20Huet\Desktop\Documentation%20arch&#233;ologique%20li&#233;e%20&#224;%20la%20th&#232;se\Analyses%20Statistiques.docx" TargetMode="External"/><Relationship Id="rId9412" Type="http://schemas.openxmlformats.org/officeDocument/2006/relationships/hyperlink" Target="file:///C:\Users\Thomas%20Huet\Desktop\Documentation%20arch&#233;ologique%20li&#233;e%20&#224;%20la%20th&#232;se\Sites.docx" TargetMode="External"/><Relationship Id="rId10291" Type="http://schemas.openxmlformats.org/officeDocument/2006/relationships/hyperlink" Target="file:///C:\Users\Thomas%20Huet\Desktop\Documentation%20arch&#233;ologique%20li&#233;e%20&#224;%20la%20th&#232;se\Sites.docx" TargetMode="External"/><Relationship Id="rId11342" Type="http://schemas.openxmlformats.org/officeDocument/2006/relationships/hyperlink" Target="file:///C:\Users\Thomas%20Huet\Desktop\Documentation%20arch&#233;ologique%20li&#233;e%20&#224;%20la%20th&#232;se\Sites.docx" TargetMode="External"/><Relationship Id="rId12740" Type="http://schemas.openxmlformats.org/officeDocument/2006/relationships/hyperlink" Target="file:///C:\Users\Thomas%20Huet\Desktop\Documentation%20arch&#233;ologique%20li&#233;e%20&#224;%20la%20th&#232;se\Sites.docx" TargetMode="External"/><Relationship Id="rId1401" Type="http://schemas.openxmlformats.org/officeDocument/2006/relationships/hyperlink" Target="file:///C:\Users\Thomas%20Huet\Desktop\Documentation%20arch&#233;ologique%20li&#233;e%20&#224;%20la%20th&#232;se\Cultures.docx" TargetMode="External"/><Relationship Id="rId8014" Type="http://schemas.openxmlformats.org/officeDocument/2006/relationships/hyperlink" Target="file:///C:\Users\Thomas%20Huet\Desktop\Documentation%20arch&#233;ologique%20li&#233;e%20&#224;%20la%20th&#232;se\Sites.docx" TargetMode="External"/><Relationship Id="rId3573" Type="http://schemas.openxmlformats.org/officeDocument/2006/relationships/hyperlink" Target="file:///C:\Users\Thomas%20Huet\Desktop\Documentation%20arch&#233;ologique%20li&#233;e%20&#224;%20la%20th&#232;se\Sites.docx" TargetMode="External"/><Relationship Id="rId4971" Type="http://schemas.openxmlformats.org/officeDocument/2006/relationships/hyperlink" Target="file:///C:\Users\Thomas%20Huet\Desktop\Documentation%20arch&#233;ologique%20li&#233;e%20&#224;%20la%20th&#232;se\Cultures.docx" TargetMode="External"/><Relationship Id="rId13167" Type="http://schemas.openxmlformats.org/officeDocument/2006/relationships/hyperlink" Target="file:///C:\Users\Thomas%20Huet\Desktop\Documentation%20arch&#233;ologique%20li&#233;e%20&#224;%20la%20th&#232;se\Sites.docx" TargetMode="External"/><Relationship Id="rId494" Type="http://schemas.openxmlformats.org/officeDocument/2006/relationships/hyperlink" Target="file:///C:\Users\Thomas%20Huet\Desktop\Documentation%20arch&#233;ologique%20li&#233;e%20&#224;%20la%20th&#232;se\Cultures.docx" TargetMode="External"/><Relationship Id="rId2175" Type="http://schemas.openxmlformats.org/officeDocument/2006/relationships/hyperlink" Target="file:///C:\Users\Thomas%20Huet\Desktop\Documentation%20arch&#233;ologique%20li&#233;e%20&#224;%20la%20th&#232;se\Sites.docx" TargetMode="External"/><Relationship Id="rId3226" Type="http://schemas.openxmlformats.org/officeDocument/2006/relationships/hyperlink" Target="file:///C:\Users\Thomas%20Huet\Desktop\Documentation%20arch&#233;ologique%20li&#233;e%20&#224;%20la%20th&#232;se\Sites.docx" TargetMode="External"/><Relationship Id="rId4624" Type="http://schemas.openxmlformats.org/officeDocument/2006/relationships/hyperlink" Target="file:///C:\Users\Thomas%20Huet\Desktop\Documentation%20arch&#233;ologique%20li&#233;e%20&#224;%20la%20th&#232;se\Cultures.docx" TargetMode="External"/><Relationship Id="rId14218" Type="http://schemas.openxmlformats.org/officeDocument/2006/relationships/hyperlink" Target="file:///C:\Users\Thomas%20Huet\Desktop\Documentation%20arch&#233;ologique%20li&#233;e%20&#224;%20la%20th&#232;se\Sites.docx" TargetMode="External"/><Relationship Id="rId147" Type="http://schemas.openxmlformats.org/officeDocument/2006/relationships/hyperlink" Target="file:///C:\Users\Thomas%20Huet\Desktop\Documentation%20arch&#233;ologique%20li&#233;e%20&#224;%20la%20th&#232;se\Sites.docx" TargetMode="External"/><Relationship Id="rId6796" Type="http://schemas.openxmlformats.org/officeDocument/2006/relationships/hyperlink" Target="file:///C:\Users\Thomas%20Huet\Desktop\Documentation%20arch&#233;ologique%20li&#233;e%20&#224;%20la%20th&#232;se\Cultures.docx" TargetMode="External"/><Relationship Id="rId7847" Type="http://schemas.openxmlformats.org/officeDocument/2006/relationships/hyperlink" Target="file:///C:\Users\Thomas%20Huet\Desktop\Documentation%20arch&#233;ologique%20li&#233;e%20&#224;%20la%20th&#232;se\Cultures.docx" TargetMode="External"/><Relationship Id="rId10828" Type="http://schemas.openxmlformats.org/officeDocument/2006/relationships/hyperlink" Target="file:///C:\Users\Thomas%20Huet\Desktop\Documentation%20arch&#233;ologique%20li&#233;e%20&#224;%20la%20th&#232;se\Sites.docx" TargetMode="External"/><Relationship Id="rId5398" Type="http://schemas.openxmlformats.org/officeDocument/2006/relationships/hyperlink" Target="file:///C:\Users\Thomas%20Huet\Desktop\Documentation%20arch&#233;ologique%20li&#233;e%20&#224;%20la%20th&#232;se\Cultures.docx" TargetMode="External"/><Relationship Id="rId6449" Type="http://schemas.openxmlformats.org/officeDocument/2006/relationships/hyperlink" Target="file:///C:\Users\Thomas%20Huet\Desktop\Documentation%20arch&#233;ologique%20li&#233;e%20&#224;%20la%20th&#232;se\Sites.docx" TargetMode="External"/><Relationship Id="rId12250" Type="http://schemas.openxmlformats.org/officeDocument/2006/relationships/hyperlink" Target="file:///C:\Users\Thomas%20Huet\Desktop\Documentation%20arch&#233;ologique%20li&#233;e%20&#224;%20la%20th&#232;se\Cultures.docx" TargetMode="External"/><Relationship Id="rId13301" Type="http://schemas.openxmlformats.org/officeDocument/2006/relationships/hyperlink" Target="file:///C:\Users\Thomas%20Huet\Desktop\Documentation%20arch&#233;ologique%20li&#233;e%20&#224;%20la%20th&#232;se\Sites.docx" TargetMode="External"/><Relationship Id="rId6930" Type="http://schemas.openxmlformats.org/officeDocument/2006/relationships/hyperlink" Target="file:///C:\Users\Thomas%20Huet\Desktop\Documentation%20arch&#233;ologique%20li&#233;e%20&#224;%20la%20th&#232;se\Cultures.docx" TargetMode="External"/><Relationship Id="rId4481" Type="http://schemas.openxmlformats.org/officeDocument/2006/relationships/hyperlink" Target="file:///C:\Users\Thomas%20Huet\Desktop\Documentation%20arch&#233;ologique%20li&#233;e%20&#224;%20la%20th&#232;se\Sites.docx" TargetMode="External"/><Relationship Id="rId5532" Type="http://schemas.openxmlformats.org/officeDocument/2006/relationships/hyperlink" Target="file:///C:\Users\Thomas%20Huet\Desktop\Documentation%20arch&#233;ologique%20li&#233;e%20&#224;%20la%20th&#232;se\Cultures.docx" TargetMode="External"/><Relationship Id="rId14075" Type="http://schemas.openxmlformats.org/officeDocument/2006/relationships/hyperlink" Target="file:///C:\Users\Thomas%20Huet\Desktop\Documentation%20arch&#233;ologique%20li&#233;e%20&#224;%20la%20th&#232;se\Sites.docx" TargetMode="External"/><Relationship Id="rId3083" Type="http://schemas.openxmlformats.org/officeDocument/2006/relationships/hyperlink" Target="file:///C:\Users\Thomas%20Huet\Desktop\Documentation%20arch&#233;ologique%20li&#233;e%20&#224;%20la%20th&#232;se\Cultures.docx" TargetMode="External"/><Relationship Id="rId4134" Type="http://schemas.openxmlformats.org/officeDocument/2006/relationships/hyperlink" Target="file:///C:\Users\Thomas%20Huet\Desktop\Documentation%20arch&#233;ologique%20li&#233;e%20&#224;%20la%20th&#232;se\Cultures.docx" TargetMode="External"/><Relationship Id="rId7357" Type="http://schemas.openxmlformats.org/officeDocument/2006/relationships/hyperlink" Target="file:///C:\Users\Thomas%20Huet\Desktop\Documentation%20arch&#233;ologique%20li&#233;e%20&#224;%20la%20th&#232;se\Cultures.docx" TargetMode="External"/><Relationship Id="rId8408" Type="http://schemas.openxmlformats.org/officeDocument/2006/relationships/hyperlink" Target="file:///C:\Users\Thomas%20Huet\Desktop\Documentation%20arch&#233;ologique%20li&#233;e%20&#224;%20la%20th&#232;se\Sites.docx" TargetMode="External"/><Relationship Id="rId8755" Type="http://schemas.openxmlformats.org/officeDocument/2006/relationships/hyperlink" Target="file:///C:\Users\Thomas%20Huet\Desktop\Documentation%20arch&#233;ologique%20li&#233;e%20&#224;%20la%20th&#232;se\Sites.docx" TargetMode="External"/><Relationship Id="rId9806" Type="http://schemas.openxmlformats.org/officeDocument/2006/relationships/hyperlink" Target="file:///C:\Users\Thomas%20Huet\Desktop\Documentation%20arch&#233;ologique%20li&#233;e%20&#224;%20la%20th&#232;se\Cultures.docx" TargetMode="External"/><Relationship Id="rId10685" Type="http://schemas.openxmlformats.org/officeDocument/2006/relationships/hyperlink" Target="file:///C:\Users\Thomas%20Huet\Desktop\Documentation%20arch&#233;ologique%20li&#233;e%20&#224;%20la%20th&#232;se\Cultures.docx" TargetMode="External"/><Relationship Id="rId11736" Type="http://schemas.openxmlformats.org/officeDocument/2006/relationships/hyperlink" Target="file:///C:\Users\Thomas%20Huet\Desktop\Documentation%20arch&#233;ologique%20li&#233;e%20&#224;%20la%20th&#232;se\Sites.docx" TargetMode="External"/><Relationship Id="rId10338" Type="http://schemas.openxmlformats.org/officeDocument/2006/relationships/hyperlink" Target="file:///C:\Users\Thomas%20Huet\Desktop\Documentation%20arch&#233;ologique%20li&#233;e%20&#224;%20la%20th&#232;se\Sites.docx" TargetMode="External"/><Relationship Id="rId3967" Type="http://schemas.openxmlformats.org/officeDocument/2006/relationships/hyperlink" Target="file:///C:\Users\Thomas%20Huet\Desktop\Documentation%20arch&#233;ologique%20li&#233;e%20&#224;%20la%20th&#232;se\Cultures.docx" TargetMode="External"/><Relationship Id="rId4" Type="http://schemas.openxmlformats.org/officeDocument/2006/relationships/settings" Target="settings.xml"/><Relationship Id="rId888" Type="http://schemas.openxmlformats.org/officeDocument/2006/relationships/hyperlink" Target="file:///C:\Users\Thomas%20Huet\Desktop\Documentation%20arch&#233;ologique%20li&#233;e%20&#224;%20la%20th&#232;se\Cultures.docx" TargetMode="External"/><Relationship Id="rId2569" Type="http://schemas.openxmlformats.org/officeDocument/2006/relationships/hyperlink" Target="file:///C:\Users\Thomas%20Huet\Desktop\Documentation%20arch&#233;ologique%20li&#233;e%20&#224;%20la%20th&#232;se\Sites.docx" TargetMode="External"/><Relationship Id="rId6440" Type="http://schemas.openxmlformats.org/officeDocument/2006/relationships/hyperlink" Target="file:///C:\Users\Thomas%20Huet\Desktop\Documentation%20arch&#233;ologique%20li&#233;e%20&#224;%20la%20th&#232;se\Sites.docx" TargetMode="External"/><Relationship Id="rId5042" Type="http://schemas.openxmlformats.org/officeDocument/2006/relationships/hyperlink" Target="file:///C:\Users\Thomas%20Huet\Desktop\Documentation%20arch&#233;ologique%20li&#233;e%20&#224;%20la%20th&#232;se\Cultures.docx" TargetMode="External"/><Relationship Id="rId9663" Type="http://schemas.openxmlformats.org/officeDocument/2006/relationships/hyperlink" Target="file:///C:\Users\Thomas%20Huet\Desktop\Documentation%20arch&#233;ologique%20li&#233;e%20&#224;%20la%20th&#232;se\Sites.docx" TargetMode="External"/><Relationship Id="rId12991" Type="http://schemas.openxmlformats.org/officeDocument/2006/relationships/hyperlink" Target="file:///C:\Users\Thomas%20Huet\Desktop\Documentation%20arch&#233;ologique%20li&#233;e%20&#224;%20la%20th&#232;se\Cultures.docx" TargetMode="External"/><Relationship Id="rId1652" Type="http://schemas.openxmlformats.org/officeDocument/2006/relationships/hyperlink" Target="file:///C:\Users\Thomas%20Huet\Desktop\Documentation%20arch&#233;ologique%20li&#233;e%20&#224;%20la%20th&#232;se\Cultures.docx" TargetMode="External"/><Relationship Id="rId8265" Type="http://schemas.openxmlformats.org/officeDocument/2006/relationships/hyperlink" Target="file:///C:\Users\Thomas%20Huet\Desktop\Documentation%20arch&#233;ologique%20li&#233;e%20&#224;%20la%20th&#232;se\Cultures.docx" TargetMode="External"/><Relationship Id="rId9316" Type="http://schemas.openxmlformats.org/officeDocument/2006/relationships/hyperlink" Target="file:///C:\Users\Thomas%20Huet\Desktop\Documentation%20arch&#233;ologique%20li&#233;e%20&#224;%20la%20th&#232;se\Sites.docx" TargetMode="External"/><Relationship Id="rId10195" Type="http://schemas.openxmlformats.org/officeDocument/2006/relationships/hyperlink" Target="file:///C:\Users\Thomas%20Huet\Desktop\Documentation%20arch&#233;ologique%20li&#233;e%20&#224;%20la%20th&#232;se\Cultures.docx" TargetMode="External"/><Relationship Id="rId11246" Type="http://schemas.openxmlformats.org/officeDocument/2006/relationships/hyperlink" Target="file:///C:\Users\Thomas%20Huet\Desktop\Documentation%20arch&#233;ologique%20li&#233;e%20&#224;%20la%20th&#232;se\Cultures.docx" TargetMode="External"/><Relationship Id="rId11593" Type="http://schemas.openxmlformats.org/officeDocument/2006/relationships/hyperlink" Target="file:///C:\Users\Thomas%20Huet\Desktop\Documentation%20arch&#233;ologique%20li&#233;e%20&#224;%20la%20th&#232;se\Cultures.docx" TargetMode="External"/><Relationship Id="rId12644" Type="http://schemas.openxmlformats.org/officeDocument/2006/relationships/hyperlink" Target="file:///C:\Users\Thomas%20Huet\Desktop\Documentation%20arch&#233;ologique%20li&#233;e%20&#224;%20la%20th&#232;se\Cultures.docx" TargetMode="External"/><Relationship Id="rId1305" Type="http://schemas.openxmlformats.org/officeDocument/2006/relationships/hyperlink" Target="file:///C:\Users\Thomas%20Huet\Desktop\Documentation%20arch&#233;ologique%20li&#233;e%20&#224;%20la%20th&#232;se\Cultures.docx" TargetMode="External"/><Relationship Id="rId2703" Type="http://schemas.openxmlformats.org/officeDocument/2006/relationships/hyperlink" Target="file:///C:\Users\Thomas%20Huet\Desktop\Documentation%20arch&#233;ologique%20li&#233;e%20&#224;%20la%20th&#232;se\Cultures.docx" TargetMode="External"/><Relationship Id="rId4875" Type="http://schemas.openxmlformats.org/officeDocument/2006/relationships/hyperlink" Target="file:///C:\Users\Thomas%20Huet\Desktop\Documentation%20arch&#233;ologique%20li&#233;e%20&#224;%20la%20th&#232;se\Cultures.docx" TargetMode="External"/><Relationship Id="rId5926" Type="http://schemas.openxmlformats.org/officeDocument/2006/relationships/hyperlink" Target="file:///C:\Users\Thomas%20Huet\Desktop\Documentation%20arch&#233;ologique%20li&#233;e%20&#224;%20la%20th&#232;se\Cultures.docx" TargetMode="External"/><Relationship Id="rId14469" Type="http://schemas.openxmlformats.org/officeDocument/2006/relationships/hyperlink" Target="file:///C:\Users\Thomas%20Huet\Desktop\Documentation%20arch&#233;ologique%20li&#233;e%20&#224;%20la%20th&#232;se\Sites.docx" TargetMode="External"/><Relationship Id="rId11" Type="http://schemas.openxmlformats.org/officeDocument/2006/relationships/hyperlink" Target="file:///C:\Users\Thomas%20Huet\Desktop\Documentation%20arch&#233;ologique%20li&#233;e%20&#224;%20la%20th&#232;se\Analyses%20Statistiques.docx" TargetMode="External"/><Relationship Id="rId398" Type="http://schemas.openxmlformats.org/officeDocument/2006/relationships/hyperlink" Target="file:///C:\Users\Thomas%20Huet\Desktop\Documentation%20arch&#233;ologique%20li&#233;e%20&#224;%20la%20th&#232;se\Sites.docx" TargetMode="External"/><Relationship Id="rId2079" Type="http://schemas.openxmlformats.org/officeDocument/2006/relationships/hyperlink" Target="file:///C:\Users\Thomas%20Huet\Desktop\Documentation%20arch&#233;ologique%20li&#233;e%20&#224;%20la%20th&#232;se\Sites.docx" TargetMode="External"/><Relationship Id="rId3477" Type="http://schemas.openxmlformats.org/officeDocument/2006/relationships/hyperlink" Target="file:///C:\Users\Thomas%20Huet\Desktop\Documentation%20arch&#233;ologique%20li&#233;e%20&#224;%20la%20th&#232;se\Cultures.docx" TargetMode="External"/><Relationship Id="rId4528" Type="http://schemas.openxmlformats.org/officeDocument/2006/relationships/hyperlink" Target="file:///C:\Users\Thomas%20Huet\Desktop\Documentation%20arch&#233;ologique%20li&#233;e%20&#224;%20la%20th&#232;se\Sites.docx" TargetMode="External"/><Relationship Id="rId7001" Type="http://schemas.openxmlformats.org/officeDocument/2006/relationships/hyperlink" Target="file:///C:\Users\Thomas%20Huet\Desktop\Documentation%20arch&#233;ologique%20li&#233;e%20&#224;%20la%20th&#232;se\Cultures.docx" TargetMode="External"/><Relationship Id="rId13552" Type="http://schemas.openxmlformats.org/officeDocument/2006/relationships/hyperlink" Target="file:///C:\Users\Thomas%20Huet\Desktop\Documentation%20arch&#233;ologique%20li&#233;e%20&#224;%20la%20th&#232;se\Sites.docx" TargetMode="External"/><Relationship Id="rId2560" Type="http://schemas.openxmlformats.org/officeDocument/2006/relationships/hyperlink" Target="file:///C:\Users\Thomas%20Huet\Desktop\Documentation%20arch&#233;ologique%20li&#233;e%20&#224;%20la%20th&#232;se\Cultures.docx" TargetMode="External"/><Relationship Id="rId3611" Type="http://schemas.openxmlformats.org/officeDocument/2006/relationships/hyperlink" Target="file:///C:\Users\Thomas%20Huet\Desktop\Documentation%20arch&#233;ologique%20li&#233;e%20&#224;%20la%20th&#232;se\Cultures.docx" TargetMode="External"/><Relationship Id="rId9173" Type="http://schemas.openxmlformats.org/officeDocument/2006/relationships/hyperlink" Target="file:///C:\Users\Thomas%20Huet\Desktop\Documentation%20arch&#233;ologique%20li&#233;e%20&#224;%20la%20th&#232;se\Sites.docx" TargetMode="External"/><Relationship Id="rId12154" Type="http://schemas.openxmlformats.org/officeDocument/2006/relationships/hyperlink" Target="file:///C:\Users\Thomas%20Huet\Desktop\Documentation%20arch&#233;ologique%20li&#233;e%20&#224;%20la%20th&#232;se\Cultures.docx" TargetMode="External"/><Relationship Id="rId13205" Type="http://schemas.openxmlformats.org/officeDocument/2006/relationships/hyperlink" Target="file:///C:\Users\Thomas%20Huet\Desktop\Documentation%20arch&#233;ologique%20li&#233;e%20&#224;%20la%20th&#232;se\Sites.docx" TargetMode="External"/><Relationship Id="rId532" Type="http://schemas.openxmlformats.org/officeDocument/2006/relationships/hyperlink" Target="file:///C:\Users\Thomas%20Huet\Desktop\Documentation%20arch&#233;ologique%20li&#233;e%20&#224;%20la%20th&#232;se\Sites.docx" TargetMode="External"/><Relationship Id="rId1162" Type="http://schemas.openxmlformats.org/officeDocument/2006/relationships/hyperlink" Target="file:///C:\Users\Thomas%20Huet\Desktop\Documentation%20arch&#233;ologique%20li&#233;e%20&#224;%20la%20th&#232;se\Cultures.docx" TargetMode="External"/><Relationship Id="rId2213" Type="http://schemas.openxmlformats.org/officeDocument/2006/relationships/hyperlink" Target="file:///C:\Users\Thomas%20Huet\Desktop\Documentation%20arch&#233;ologique%20li&#233;e%20&#224;%20la%20th&#232;se\Cultures.docx" TargetMode="External"/><Relationship Id="rId5783" Type="http://schemas.openxmlformats.org/officeDocument/2006/relationships/hyperlink" Target="file:///C:\Users\Thomas%20Huet\Desktop\Documentation%20arch&#233;ologique%20li&#233;e%20&#224;%20la%20th&#232;se\Sites.docx" TargetMode="External"/><Relationship Id="rId4385" Type="http://schemas.openxmlformats.org/officeDocument/2006/relationships/hyperlink" Target="file:///C:\Users\Thomas%20Huet\Desktop\Documentation%20arch&#233;ologique%20li&#233;e%20&#224;%20la%20th&#232;se\Cultures.docx" TargetMode="External"/><Relationship Id="rId5436" Type="http://schemas.openxmlformats.org/officeDocument/2006/relationships/hyperlink" Target="file:///C:\Users\Thomas%20Huet\Desktop\Documentation%20arch&#233;ologique%20li&#233;e%20&#224;%20la%20th&#232;se\Sites.docx" TargetMode="External"/><Relationship Id="rId6834" Type="http://schemas.openxmlformats.org/officeDocument/2006/relationships/hyperlink" Target="file:///C:\Users\Thomas%20Huet\Desktop\Documentation%20arch&#233;ologique%20li&#233;e%20&#224;%20la%20th&#232;se\Sites.docx" TargetMode="External"/><Relationship Id="rId4038" Type="http://schemas.openxmlformats.org/officeDocument/2006/relationships/hyperlink" Target="file:///C:\Users\Thomas%20Huet\Desktop\Documentation%20arch&#233;ologique%20li&#233;e%20&#224;%20la%20th&#232;se\Cultures.docx" TargetMode="External"/><Relationship Id="rId11987" Type="http://schemas.openxmlformats.org/officeDocument/2006/relationships/hyperlink" Target="file:///C:\Users\Thomas%20Huet\Desktop\Documentation%20arch&#233;ologique%20li&#233;e%20&#224;%20la%20th&#232;se\Cultures.docx" TargetMode="External"/><Relationship Id="rId8659" Type="http://schemas.openxmlformats.org/officeDocument/2006/relationships/hyperlink" Target="file:///C:\Users\Thomas%20Huet\Desktop\Documentation%20arch&#233;ologique%20li&#233;e%20&#224;%20la%20th&#232;se\Sites.docx" TargetMode="External"/><Relationship Id="rId10589" Type="http://schemas.openxmlformats.org/officeDocument/2006/relationships/hyperlink" Target="file:///C:\Users\Thomas%20Huet\Desktop\Documentation%20arch&#233;ologique%20li&#233;e%20&#224;%20la%20th&#232;se\Cultures.docx" TargetMode="External"/><Relationship Id="rId14460" Type="http://schemas.openxmlformats.org/officeDocument/2006/relationships/hyperlink" Target="file:///C:\Users\Thomas%20Huet\Desktop\Documentation%20arch&#233;ologique%20li&#233;e%20&#224;%20la%20th&#232;se\Sites.docx" TargetMode="External"/><Relationship Id="rId13062" Type="http://schemas.openxmlformats.org/officeDocument/2006/relationships/hyperlink" Target="file:///C:\Users\Thomas%20Huet\Desktop\Documentation%20arch&#233;ologique%20li&#233;e%20&#224;%20la%20th&#232;se\Sites.docx" TargetMode="External"/><Relationship Id="rId14113" Type="http://schemas.openxmlformats.org/officeDocument/2006/relationships/hyperlink" Target="file:///C:\Users\Thomas%20Huet\Desktop\Documentation%20arch&#233;ologique%20li&#233;e%20&#224;%20la%20th&#232;se\Sites.docx" TargetMode="External"/><Relationship Id="rId2070" Type="http://schemas.openxmlformats.org/officeDocument/2006/relationships/hyperlink" Target="file:///C:\Users\Thomas%20Huet\Desktop\Documentation%20arch&#233;ologique%20li&#233;e%20&#224;%20la%20th&#232;se\Cultures.docx" TargetMode="External"/><Relationship Id="rId3121" Type="http://schemas.openxmlformats.org/officeDocument/2006/relationships/hyperlink" Target="file:///C:\Users\Thomas%20Huet\Desktop\Documentation%20arch&#233;ologique%20li&#233;e%20&#224;%20la%20th&#232;se\Cultures.docx" TargetMode="External"/><Relationship Id="rId6691" Type="http://schemas.openxmlformats.org/officeDocument/2006/relationships/hyperlink" Target="file:///C:\Users\Thomas%20Huet\Desktop\Documentation%20arch&#233;ologique%20li&#233;e%20&#224;%20la%20th&#232;se\Cultures.docx" TargetMode="External"/><Relationship Id="rId7742" Type="http://schemas.openxmlformats.org/officeDocument/2006/relationships/hyperlink" Target="file:///C:\Users\Thomas%20Huet\Desktop\Documentation%20arch&#233;ologique%20li&#233;e%20&#224;%20la%20th&#232;se\Cultures.docx" TargetMode="External"/><Relationship Id="rId5293" Type="http://schemas.openxmlformats.org/officeDocument/2006/relationships/hyperlink" Target="file:///C:\Users\Thomas%20Huet\Desktop\Documentation%20arch&#233;ologique%20li&#233;e%20&#224;%20la%20th&#232;se\Objets.docx" TargetMode="External"/><Relationship Id="rId6344" Type="http://schemas.openxmlformats.org/officeDocument/2006/relationships/hyperlink" Target="file:///C:\Users\Thomas%20Huet\Desktop\Documentation%20arch&#233;ologique%20li&#233;e%20&#224;%20la%20th&#232;se\Sites.docx" TargetMode="External"/><Relationship Id="rId10723" Type="http://schemas.openxmlformats.org/officeDocument/2006/relationships/hyperlink" Target="file:///C:\Users\Thomas%20Huet\Desktop\Documentation%20arch&#233;ologique%20li&#233;e%20&#224;%20la%20th&#232;se\Sites.docx" TargetMode="External"/><Relationship Id="rId9567" Type="http://schemas.openxmlformats.org/officeDocument/2006/relationships/hyperlink" Target="file:///C:\Users\Thomas%20Huet\Desktop\Documentation%20arch&#233;ologique%20li&#233;e%20&#224;%20la%20th&#232;se\Sites.docx" TargetMode="External"/><Relationship Id="rId12895" Type="http://schemas.openxmlformats.org/officeDocument/2006/relationships/hyperlink" Target="file:///C:\Users\Thomas%20Huet\Desktop\Documentation%20arch&#233;ologique%20li&#233;e%20&#224;%20la%20th&#232;se\Sites.docx" TargetMode="External"/><Relationship Id="rId13946" Type="http://schemas.openxmlformats.org/officeDocument/2006/relationships/hyperlink" Target="file:///C:\Users\Thomas%20Huet\Desktop\Documentation%20arch&#233;ologique%20li&#233;e%20&#224;%20la%20th&#232;se\Environnement.docx" TargetMode="External"/><Relationship Id="rId2954" Type="http://schemas.openxmlformats.org/officeDocument/2006/relationships/hyperlink" Target="file:///C:\Users\Thomas%20Huet\Desktop\Documentation%20arch&#233;ologique%20li&#233;e%20&#224;%20la%20th&#232;se\Cultures.docx" TargetMode="External"/><Relationship Id="rId8169" Type="http://schemas.openxmlformats.org/officeDocument/2006/relationships/hyperlink" Target="file:///C:\Users\Thomas%20Huet\Desktop\Documentation%20arch&#233;ologique%20li&#233;e%20&#224;%20la%20th&#232;se\Sites.docx" TargetMode="External"/><Relationship Id="rId11497" Type="http://schemas.openxmlformats.org/officeDocument/2006/relationships/hyperlink" Target="file:///C:\Users\Thomas%20Huet\Desktop\Documentation%20arch&#233;ologique%20li&#233;e%20&#224;%20la%20th&#232;se\Sites.docx" TargetMode="External"/><Relationship Id="rId12548" Type="http://schemas.openxmlformats.org/officeDocument/2006/relationships/hyperlink" Target="file:///C:\Users\Thomas%20Huet\Desktop\Documentation%20arch&#233;ologique%20li&#233;e%20&#224;%20la%20th&#232;se\Cultures.docx" TargetMode="External"/><Relationship Id="rId926" Type="http://schemas.openxmlformats.org/officeDocument/2006/relationships/hyperlink" Target="file:///C:\Users\Thomas%20Huet\Desktop\Documentation%20arch&#233;ologique%20li&#233;e%20&#224;%20la%20th&#232;se\Cultures.docx" TargetMode="External"/><Relationship Id="rId1556" Type="http://schemas.openxmlformats.org/officeDocument/2006/relationships/hyperlink" Target="file:///C:\Users\Thomas%20Huet\Desktop\Documentation%20arch&#233;ologique%20li&#233;e%20&#224;%20la%20th&#232;se\Cultures.docx" TargetMode="External"/><Relationship Id="rId2607" Type="http://schemas.openxmlformats.org/officeDocument/2006/relationships/hyperlink" Target="file:///C:\Users\Thomas%20Huet\Desktop\Documentation%20arch&#233;ologique%20li&#233;e%20&#224;%20la%20th&#232;se\Analyses%20Statistiques.docx" TargetMode="External"/><Relationship Id="rId10099" Type="http://schemas.openxmlformats.org/officeDocument/2006/relationships/hyperlink" Target="file:///C:\Users\Thomas%20Huet\Desktop\Documentation%20arch&#233;ologique%20li&#233;e%20&#224;%20la%20th&#232;se\Cultures.docx" TargetMode="External"/><Relationship Id="rId1209" Type="http://schemas.openxmlformats.org/officeDocument/2006/relationships/hyperlink" Target="file:///C:\Users\Thomas%20Huet\Desktop\Documentation%20arch&#233;ologique%20li&#233;e%20&#224;%20la%20th&#232;se\Cultures.docx" TargetMode="External"/><Relationship Id="rId4779" Type="http://schemas.openxmlformats.org/officeDocument/2006/relationships/hyperlink" Target="file:///C:\Users\Thomas%20Huet\Desktop\Documentation%20arch&#233;ologique%20li&#233;e%20&#224;%20la%20th&#232;se\Sites.docx" TargetMode="External"/><Relationship Id="rId8650" Type="http://schemas.openxmlformats.org/officeDocument/2006/relationships/hyperlink" Target="file:///C:\Users\Thomas%20Huet\Desktop\Documentation%20arch&#233;ologique%20li&#233;e%20&#224;%20la%20th&#232;se\Sites.docx" TargetMode="External"/><Relationship Id="rId9701" Type="http://schemas.openxmlformats.org/officeDocument/2006/relationships/hyperlink" Target="file:///C:\Users\Thomas%20Huet\Desktop\Documentation%20arch&#233;ologique%20li&#233;e%20&#224;%20la%20th&#232;se\Sites.docx" TargetMode="External"/><Relationship Id="rId10580" Type="http://schemas.openxmlformats.org/officeDocument/2006/relationships/hyperlink" Target="file:///C:\Users\Thomas%20Huet\Desktop\Documentation%20arch&#233;ologique%20li&#233;e%20&#224;%20la%20th&#232;se\Sites.docx" TargetMode="External"/><Relationship Id="rId11631" Type="http://schemas.openxmlformats.org/officeDocument/2006/relationships/hyperlink" Target="file:///C:\Users\Thomas%20Huet\Desktop\Documentation%20arch&#233;ologique%20li&#233;e%20&#224;%20la%20th&#232;se\Cultures.docx" TargetMode="External"/><Relationship Id="rId7252" Type="http://schemas.openxmlformats.org/officeDocument/2006/relationships/hyperlink" Target="file:///C:\Users\Thomas%20Huet\Desktop\Documentation%20arch&#233;ologique%20li&#233;e%20&#224;%20la%20th&#232;se\Cultures.docx" TargetMode="External"/><Relationship Id="rId8303" Type="http://schemas.openxmlformats.org/officeDocument/2006/relationships/hyperlink" Target="file:///C:\Users\Thomas%20Huet\Desktop\Documentation%20arch&#233;ologique%20li&#233;e%20&#224;%20la%20th&#232;se\Sites.docx" TargetMode="External"/><Relationship Id="rId10233" Type="http://schemas.openxmlformats.org/officeDocument/2006/relationships/hyperlink" Target="file:///C:\Users\Thomas%20Huet\Desktop\Documentation%20arch&#233;ologique%20li&#233;e%20&#224;%20la%20th&#232;se\Cultures.docx" TargetMode="External"/><Relationship Id="rId3862" Type="http://schemas.openxmlformats.org/officeDocument/2006/relationships/hyperlink" Target="file:///C:\Users\Thomas%20Huet\Desktop\Documentation%20arch&#233;ologique%20li&#233;e%20&#224;%20la%20th&#232;se\Cultures.docx" TargetMode="External"/><Relationship Id="rId13456" Type="http://schemas.openxmlformats.org/officeDocument/2006/relationships/hyperlink" Target="file:///C:\Users\Thomas%20Huet\Desktop\Documentation%20arch&#233;ologique%20li&#233;e%20&#224;%20la%20th&#232;se\Sites.docx" TargetMode="External"/><Relationship Id="rId783" Type="http://schemas.openxmlformats.org/officeDocument/2006/relationships/hyperlink" Target="file:///C:\Users\Thomas%20Huet\Desktop\Documentation%20arch&#233;ologique%20li&#233;e%20&#224;%20la%20th&#232;se\Cultures.docx" TargetMode="External"/><Relationship Id="rId2464" Type="http://schemas.openxmlformats.org/officeDocument/2006/relationships/hyperlink" Target="file:///C:\Users\Thomas%20Huet\Desktop\Documentation%20arch&#233;ologique%20li&#233;e%20&#224;%20la%20th&#232;se\Cultures.docx" TargetMode="External"/><Relationship Id="rId3515" Type="http://schemas.openxmlformats.org/officeDocument/2006/relationships/hyperlink" Target="file:///C:\Users\Thomas%20Huet\Desktop\Documentation%20arch&#233;ologique%20li&#233;e%20&#224;%20la%20th&#232;se\Cultures.docx" TargetMode="External"/><Relationship Id="rId4913" Type="http://schemas.openxmlformats.org/officeDocument/2006/relationships/hyperlink" Target="file:///C:\Users\Thomas%20Huet\Desktop\Documentation%20arch&#233;ologique%20li&#233;e%20&#224;%20la%20th&#232;se\Cultures.docx" TargetMode="External"/><Relationship Id="rId9077" Type="http://schemas.openxmlformats.org/officeDocument/2006/relationships/hyperlink" Target="file:///C:\Users\Thomas%20Huet\Desktop\Documentation%20arch&#233;ologique%20li&#233;e%20&#224;%20la%20th&#232;se\Cultures.docx" TargetMode="External"/><Relationship Id="rId12058" Type="http://schemas.openxmlformats.org/officeDocument/2006/relationships/hyperlink" Target="file:///C:\Users\Thomas%20Huet\Desktop\Documentation%20arch&#233;ologique%20li&#233;e%20&#224;%20la%20th&#232;se\Sites.docx" TargetMode="External"/><Relationship Id="rId13109" Type="http://schemas.openxmlformats.org/officeDocument/2006/relationships/hyperlink" Target="file:///C:\Users\Thomas%20Huet\Desktop\Documentation%20arch&#233;ologique%20li&#233;e%20&#224;%20la%20th&#232;se\Sites.docx" TargetMode="External"/><Relationship Id="rId14507" Type="http://schemas.openxmlformats.org/officeDocument/2006/relationships/hyperlink" Target="file:///C:\Users\Thomas%20Huet\Desktop\Documentation%20arch&#233;ologique%20li&#233;e%20&#224;%20la%20th&#232;se\Sites.docx" TargetMode="External"/><Relationship Id="rId436" Type="http://schemas.openxmlformats.org/officeDocument/2006/relationships/hyperlink" Target="file:///C:\Users\Thomas%20Huet\Desktop\Documentation%20arch&#233;ologique%20li&#233;e%20&#224;%20la%20th&#232;se\Cultures.docx" TargetMode="External"/><Relationship Id="rId1066" Type="http://schemas.openxmlformats.org/officeDocument/2006/relationships/hyperlink" Target="file:///C:\Users\Thomas%20Huet\Desktop\Documentation%20arch&#233;ologique%20li&#233;e%20&#224;%20la%20th&#232;se\Cultures.docx" TargetMode="External"/><Relationship Id="rId2117" Type="http://schemas.openxmlformats.org/officeDocument/2006/relationships/hyperlink" Target="file:///C:\Users\Thomas%20Huet\Desktop\Documentation%20arch&#233;ologique%20li&#233;e%20&#224;%20la%20th&#232;se\Cultures.docx" TargetMode="External"/><Relationship Id="rId4289" Type="http://schemas.openxmlformats.org/officeDocument/2006/relationships/hyperlink" Target="file:///C:\Users\Thomas%20Huet\Desktop\Documentation%20arch&#233;ologique%20li&#233;e%20&#224;%20la%20th&#232;se\Sites.docx" TargetMode="External"/><Relationship Id="rId5687" Type="http://schemas.openxmlformats.org/officeDocument/2006/relationships/hyperlink" Target="file:///C:\Users\Thomas%20Huet\Desktop\Documentation%20arch&#233;ologique%20li&#233;e%20&#224;%20la%20th&#232;se\Cultures.docx" TargetMode="External"/><Relationship Id="rId6738" Type="http://schemas.openxmlformats.org/officeDocument/2006/relationships/hyperlink" Target="file:///C:\Users\Thomas%20Huet\Desktop\Documentation%20arch&#233;ologique%20li&#233;e%20&#224;%20la%20th&#232;se\Cultures.docx" TargetMode="External"/><Relationship Id="rId8160" Type="http://schemas.openxmlformats.org/officeDocument/2006/relationships/hyperlink" Target="file:///C:\Users\Thomas%20Huet\Desktop\Documentation%20arch&#233;ologique%20li&#233;e%20&#224;%20la%20th&#232;se\Cultures.docx" TargetMode="External"/><Relationship Id="rId9211" Type="http://schemas.openxmlformats.org/officeDocument/2006/relationships/hyperlink" Target="file:///C:\Users\Thomas%20Huet\Desktop\Documentation%20arch&#233;ologique%20li&#233;e%20&#224;%20la%20th&#232;se\Sites.docx" TargetMode="External"/><Relationship Id="rId10090" Type="http://schemas.openxmlformats.org/officeDocument/2006/relationships/hyperlink" Target="file:///C:\Users\Thomas%20Huet\Desktop\Documentation%20arch&#233;ologique%20li&#233;e%20&#224;%20la%20th&#232;se\Sites.docx" TargetMode="External"/><Relationship Id="rId11141" Type="http://schemas.openxmlformats.org/officeDocument/2006/relationships/hyperlink" Target="file:///C:\Users\Thomas%20Huet\Desktop\Documentation%20arch&#233;ologique%20li&#233;e%20&#224;%20la%20th&#232;se\Cultures.docx" TargetMode="External"/><Relationship Id="rId1200" Type="http://schemas.openxmlformats.org/officeDocument/2006/relationships/hyperlink" Target="file:///C:\Users\Thomas%20Huet\Desktop\Documentation%20arch&#233;ologique%20li&#233;e%20&#224;%20la%20th&#232;se\Cultures.docx" TargetMode="External"/><Relationship Id="rId4770" Type="http://schemas.openxmlformats.org/officeDocument/2006/relationships/hyperlink" Target="file:///C:\Users\Thomas%20Huet\Desktop\Documentation%20arch&#233;ologique%20li&#233;e%20&#224;%20la%20th&#232;se\Sites.docx" TargetMode="External"/><Relationship Id="rId5821" Type="http://schemas.openxmlformats.org/officeDocument/2006/relationships/hyperlink" Target="file:///C:\Users\Thomas%20Huet\Desktop\Documentation%20arch&#233;ologique%20li&#233;e%20&#224;%20la%20th&#232;se\Cultures.docx" TargetMode="External"/><Relationship Id="rId14364" Type="http://schemas.openxmlformats.org/officeDocument/2006/relationships/hyperlink" Target="file:///C:\Users\Thomas%20Huet\Desktop\Documentation%20arch&#233;ologique%20li&#233;e%20&#224;%20la%20th&#232;se\Sites.docx" TargetMode="External"/><Relationship Id="rId3372" Type="http://schemas.openxmlformats.org/officeDocument/2006/relationships/hyperlink" Target="file:///C:\Users\Thomas%20Huet\Desktop\Documentation%20arch&#233;ologique%20li&#233;e%20&#224;%20la%20th&#232;se\Sites.docx" TargetMode="External"/><Relationship Id="rId4423" Type="http://schemas.openxmlformats.org/officeDocument/2006/relationships/hyperlink" Target="file:///C:\Users\Thomas%20Huet\Desktop\Documentation%20arch&#233;ologique%20li&#233;e%20&#224;%20la%20th&#232;se\Cultures.docx" TargetMode="External"/><Relationship Id="rId7993" Type="http://schemas.openxmlformats.org/officeDocument/2006/relationships/hyperlink" Target="file:///C:\Users\Thomas%20Huet\Desktop\Documentation%20arch&#233;ologique%20li&#233;e%20&#224;%20la%20th&#232;se\Cultures.docx" TargetMode="External"/><Relationship Id="rId14017" Type="http://schemas.openxmlformats.org/officeDocument/2006/relationships/hyperlink" Target="file:///C:\Users\Thomas%20Huet\Desktop\Documentation%20arch&#233;ologique%20li&#233;e%20&#224;%20la%20th&#232;se\Sites.docx" TargetMode="External"/><Relationship Id="rId293" Type="http://schemas.openxmlformats.org/officeDocument/2006/relationships/hyperlink" Target="file:///C:\Users\Thomas%20Huet\Desktop\Documentation%20arch&#233;ologique%20li&#233;e%20&#224;%20la%20th&#232;se\Cultures.docx" TargetMode="External"/><Relationship Id="rId3025" Type="http://schemas.openxmlformats.org/officeDocument/2006/relationships/hyperlink" Target="file:///C:\Users\Thomas%20Huet\Desktop\Documentation%20arch&#233;ologique%20li&#233;e%20&#224;%20la%20th&#232;se\Cultures.docx" TargetMode="External"/><Relationship Id="rId6595" Type="http://schemas.openxmlformats.org/officeDocument/2006/relationships/hyperlink" Target="file:///C:\Users\Thomas%20Huet\Desktop\Documentation%20arch&#233;ologique%20li&#233;e%20&#224;%20la%20th&#232;se\Cultures.docx" TargetMode="External"/><Relationship Id="rId7646" Type="http://schemas.openxmlformats.org/officeDocument/2006/relationships/hyperlink" Target="file:///C:\Users\Thomas%20Huet\Desktop\Documentation%20arch&#233;ologique%20li&#233;e%20&#224;%20la%20th&#232;se\Cultures.docx" TargetMode="External"/><Relationship Id="rId10974" Type="http://schemas.openxmlformats.org/officeDocument/2006/relationships/hyperlink" Target="file:///C:\Users\Thomas%20Huet\Desktop\Documentation%20arch&#233;ologique%20li&#233;e%20&#224;%20la%20th&#232;se\Cultures.docx" TargetMode="External"/><Relationship Id="rId5197" Type="http://schemas.openxmlformats.org/officeDocument/2006/relationships/hyperlink" Target="file:///C:\Users\Thomas%20Huet\Desktop\Documentation%20arch&#233;ologique%20li&#233;e%20&#224;%20la%20th&#232;se\Cultures.docx" TargetMode="External"/><Relationship Id="rId6248" Type="http://schemas.openxmlformats.org/officeDocument/2006/relationships/hyperlink" Target="file:///C:\Users\Thomas%20Huet\Desktop\Documentation%20arch&#233;ologique%20li&#233;e%20&#224;%20la%20th&#232;se\Cultures.docx" TargetMode="External"/><Relationship Id="rId10627" Type="http://schemas.openxmlformats.org/officeDocument/2006/relationships/hyperlink" Target="file:///C:\Users\Thomas%20Huet\Desktop\Documentation%20arch&#233;ologique%20li&#233;e%20&#224;%20la%20th&#232;se\Cultures.docx" TargetMode="External"/><Relationship Id="rId12799" Type="http://schemas.openxmlformats.org/officeDocument/2006/relationships/hyperlink" Target="file:///C:\Users\Thomas%20Huet\Desktop\Documentation%20arch&#233;ologique%20li&#233;e%20&#224;%20la%20th&#232;se\Cultures.docx" TargetMode="External"/><Relationship Id="rId13100" Type="http://schemas.openxmlformats.org/officeDocument/2006/relationships/hyperlink" Target="file:///C:\Users\Thomas%20Huet\Desktop\Documentation%20arch&#233;ologique%20li&#233;e%20&#224;%20la%20th&#232;se\Sites.docx" TargetMode="External"/><Relationship Id="rId2858" Type="http://schemas.openxmlformats.org/officeDocument/2006/relationships/hyperlink" Target="file:///C:\Users\Thomas%20Huet\Desktop\Documentation%20arch&#233;ologique%20li&#233;e%20&#224;%20la%20th&#232;se\Sites.docx" TargetMode="External"/><Relationship Id="rId3909" Type="http://schemas.openxmlformats.org/officeDocument/2006/relationships/hyperlink" Target="file:///C:\Users\Thomas%20Huet\Desktop\Documentation%20arch&#233;ologique%20li&#233;e%20&#224;%20la%20th&#232;se\Cultures.docx" TargetMode="External"/><Relationship Id="rId4280" Type="http://schemas.openxmlformats.org/officeDocument/2006/relationships/hyperlink" Target="file:///C:\Users\Thomas%20Huet\Desktop\Documentation%20arch&#233;ologique%20li&#233;e%20&#224;%20la%20th&#232;se\Cultures.docx" TargetMode="External"/><Relationship Id="rId5331" Type="http://schemas.openxmlformats.org/officeDocument/2006/relationships/hyperlink" Target="file:///C:\Users\Thomas%20Huet\Desktop\Documentation%20arch&#233;ologique%20li&#233;e%20&#224;%20la%20th&#232;se\Sites.docx" TargetMode="External"/><Relationship Id="rId9952" Type="http://schemas.openxmlformats.org/officeDocument/2006/relationships/hyperlink" Target="file:///C:\Users\Thomas%20Huet\Desktop\Documentation%20arch&#233;ologique%20li&#233;e%20&#224;%20la%20th&#232;se\Sites.docx" TargetMode="External"/><Relationship Id="rId1941" Type="http://schemas.openxmlformats.org/officeDocument/2006/relationships/hyperlink" Target="file:///C:\Users\Thomas%20Huet\Desktop\Documentation%20arch&#233;ologique%20li&#233;e%20&#224;%20la%20th&#232;se\Sites.docx" TargetMode="External"/><Relationship Id="rId8554" Type="http://schemas.openxmlformats.org/officeDocument/2006/relationships/hyperlink" Target="file:///C:\Users\Thomas%20Huet\Desktop\Documentation%20arch&#233;ologique%20li&#233;e%20&#224;%20la%20th&#232;se\Cultures.docx" TargetMode="External"/><Relationship Id="rId9605" Type="http://schemas.openxmlformats.org/officeDocument/2006/relationships/hyperlink" Target="file:///C:\Users\Thomas%20Huet\Desktop\Documentation%20arch&#233;ologique%20li&#233;e%20&#224;%20la%20th&#232;se\Sites.docx" TargetMode="External"/><Relationship Id="rId10484" Type="http://schemas.openxmlformats.org/officeDocument/2006/relationships/hyperlink" Target="file:///C:\Users\Thomas%20Huet\Desktop\Documentation%20arch&#233;ologique%20li&#233;e%20&#224;%20la%20th&#232;se\Cultures.docx" TargetMode="External"/><Relationship Id="rId11535" Type="http://schemas.openxmlformats.org/officeDocument/2006/relationships/hyperlink" Target="file:///C:\Users\Thomas%20Huet\Desktop\Documentation%20arch&#233;ologique%20li&#233;e%20&#224;%20la%20th&#232;se\Cultures.docx" TargetMode="External"/><Relationship Id="rId11882" Type="http://schemas.openxmlformats.org/officeDocument/2006/relationships/hyperlink" Target="file:///C:\Users\Thomas%20Huet\Desktop\Documentation%20arch&#233;ologique%20li&#233;e%20&#224;%20la%20th&#232;se\Cultures.docx" TargetMode="External"/><Relationship Id="rId12933" Type="http://schemas.openxmlformats.org/officeDocument/2006/relationships/hyperlink" Target="file:///C:\Users\Thomas%20Huet\Desktop\Documentation%20arch&#233;ologique%20li&#233;e%20&#224;%20la%20th&#232;se\Sites.docx" TargetMode="External"/><Relationship Id="rId7156" Type="http://schemas.openxmlformats.org/officeDocument/2006/relationships/hyperlink" Target="file:///C:\Users\Thomas%20Huet\Desktop\Documentation%20arch&#233;ologique%20li&#233;e%20&#224;%20la%20th&#232;se\Cultures.docx" TargetMode="External"/><Relationship Id="rId8207" Type="http://schemas.openxmlformats.org/officeDocument/2006/relationships/hyperlink" Target="file:///C:\Users\Thomas%20Huet\Desktop\Documentation%20arch&#233;ologique%20li&#233;e%20&#224;%20la%20th&#232;se\Sites.docx" TargetMode="External"/><Relationship Id="rId10137" Type="http://schemas.openxmlformats.org/officeDocument/2006/relationships/hyperlink" Target="Sites.docx" TargetMode="External"/><Relationship Id="rId687" Type="http://schemas.openxmlformats.org/officeDocument/2006/relationships/hyperlink" Target="file:///C:\Users\Thomas%20Huet\Desktop\Documentation%20arch&#233;ologique%20li&#233;e%20&#224;%20la%20th&#232;se\Sites.docx" TargetMode="External"/><Relationship Id="rId2368" Type="http://schemas.openxmlformats.org/officeDocument/2006/relationships/hyperlink" Target="file:///C:\Users\Thomas%20Huet\Desktop\Documentation%20arch&#233;ologique%20li&#233;e%20&#224;%20la%20th&#232;se\Cultures.docx" TargetMode="External"/><Relationship Id="rId3766" Type="http://schemas.openxmlformats.org/officeDocument/2006/relationships/hyperlink" Target="file:///C:\Users\Thomas%20Huet\Desktop\Documentation%20arch&#233;ologique%20li&#233;e%20&#224;%20la%20th&#232;se\Cultures.docx" TargetMode="External"/><Relationship Id="rId4817" Type="http://schemas.openxmlformats.org/officeDocument/2006/relationships/hyperlink" Target="file:///C:\Users\Thomas%20Huet\Desktop\Documentation%20arch&#233;ologique%20li&#233;e%20&#224;%20la%20th&#232;se\Sites.docx" TargetMode="External"/><Relationship Id="rId3419" Type="http://schemas.openxmlformats.org/officeDocument/2006/relationships/hyperlink" Target="file:///C:\Users\Thomas%20Huet\Desktop\Documentation%20arch&#233;ologique%20li&#233;e%20&#224;%20la%20th&#232;se\Cultures.docx" TargetMode="External"/><Relationship Id="rId6989" Type="http://schemas.openxmlformats.org/officeDocument/2006/relationships/hyperlink" Target="file:///C:\Users\Thomas%20Huet\Desktop\Documentation%20arch&#233;ologique%20li&#233;e%20&#224;%20la%20th&#232;se\Cultures.docx" TargetMode="External"/><Relationship Id="rId12790" Type="http://schemas.openxmlformats.org/officeDocument/2006/relationships/hyperlink" Target="file:///C:\Users\Thomas%20Huet\Desktop\Documentation%20arch&#233;ologique%20li&#233;e%20&#224;%20la%20th&#232;se\Cultures.docx" TargetMode="External"/><Relationship Id="rId13841" Type="http://schemas.openxmlformats.org/officeDocument/2006/relationships/hyperlink" Target="file:///C:\Users\Thomas%20Huet\Desktop\Documentation%20arch&#233;ologique%20li&#233;e%20&#224;%20la%20th&#232;se\Sites.docx" TargetMode="External"/><Relationship Id="rId3900" Type="http://schemas.openxmlformats.org/officeDocument/2006/relationships/hyperlink" Target="file:///C:\Users\Thomas%20Huet\Desktop\Documentation%20arch&#233;ologique%20li&#233;e%20&#224;%20la%20th&#232;se\Cultures.docx" TargetMode="External"/><Relationship Id="rId9462" Type="http://schemas.openxmlformats.org/officeDocument/2006/relationships/hyperlink" Target="file:///C:\Users\Thomas%20Huet\Desktop\Documentation%20arch&#233;ologique%20li&#233;e%20&#224;%20la%20th&#232;se\Cultures.docx" TargetMode="External"/><Relationship Id="rId11392" Type="http://schemas.openxmlformats.org/officeDocument/2006/relationships/hyperlink" Target="file:///C:\Users\Thomas%20Huet\Desktop\Documentation%20arch&#233;ologique%20li&#233;e%20&#224;%20la%20th&#232;se\Analyses%20Statistiques.docx" TargetMode="External"/><Relationship Id="rId12443" Type="http://schemas.openxmlformats.org/officeDocument/2006/relationships/hyperlink" Target="file:///C:\Users\Thomas%20Huet\Desktop\Documentation%20arch&#233;ologique%20li&#233;e%20&#224;%20la%20th&#232;se\Cultures.docx" TargetMode="External"/><Relationship Id="rId821" Type="http://schemas.openxmlformats.org/officeDocument/2006/relationships/hyperlink" Target="Sites.docx" TargetMode="External"/><Relationship Id="rId1451" Type="http://schemas.openxmlformats.org/officeDocument/2006/relationships/hyperlink" Target="file:///C:\Users\Thomas%20Huet\Desktop\Documentation%20arch&#233;ologique%20li&#233;e%20&#224;%20la%20th&#232;se\Sites.docx" TargetMode="External"/><Relationship Id="rId2502" Type="http://schemas.openxmlformats.org/officeDocument/2006/relationships/hyperlink" Target="file:///C:\Users\Thomas%20Huet\Desktop\Documentation%20arch&#233;ologique%20li&#233;e%20&#224;%20la%20th&#232;se\Cultures.docx" TargetMode="External"/><Relationship Id="rId8064" Type="http://schemas.openxmlformats.org/officeDocument/2006/relationships/hyperlink" Target="file:///C:\Users\Thomas%20Huet\Desktop\Documentation%20arch&#233;ologique%20li&#233;e%20&#224;%20la%20th&#232;se\Sites.docx" TargetMode="External"/><Relationship Id="rId9115" Type="http://schemas.openxmlformats.org/officeDocument/2006/relationships/hyperlink" Target="file:///C:\Users\Thomas%20Huet\Desktop\Documentation%20arch&#233;ologique%20li&#233;e%20&#224;%20la%20th&#232;se\Sites.docx" TargetMode="External"/><Relationship Id="rId11045" Type="http://schemas.openxmlformats.org/officeDocument/2006/relationships/hyperlink" Target="file:///C:\Users\Thomas%20Huet\Desktop\Documentation%20arch&#233;ologique%20li&#233;e%20&#224;%20la%20th&#232;se\Cultures.docx" TargetMode="External"/><Relationship Id="rId1104" Type="http://schemas.openxmlformats.org/officeDocument/2006/relationships/hyperlink" Target="file:///C:\Users\Thomas%20Huet\Desktop\Documentation%20arch&#233;ologique%20li&#233;e%20&#224;%20la%20th&#232;se\Cultures.docx" TargetMode="External"/><Relationship Id="rId4674" Type="http://schemas.openxmlformats.org/officeDocument/2006/relationships/hyperlink" Target="file:///C:\Users\Thomas%20Huet\Desktop\Documentation%20arch&#233;ologique%20li&#233;e%20&#224;%20la%20th&#232;se\Cultures.docx" TargetMode="External"/><Relationship Id="rId5725" Type="http://schemas.openxmlformats.org/officeDocument/2006/relationships/hyperlink" Target="file:///C:\Users\Thomas%20Huet\Desktop\Documentation%20arch&#233;ologique%20li&#233;e%20&#224;%20la%20th&#232;se\Analyses%20Statistiques.docx" TargetMode="External"/><Relationship Id="rId14268" Type="http://schemas.openxmlformats.org/officeDocument/2006/relationships/hyperlink" Target="file:///C:\Users\Thomas%20Huet\Desktop\Documentation%20arch&#233;ologique%20li&#233;e%20&#224;%20la%20th&#232;se\Cultures.docx" TargetMode="External"/><Relationship Id="rId3276" Type="http://schemas.openxmlformats.org/officeDocument/2006/relationships/hyperlink" Target="file:///C:\Users\Thomas%20Huet\Desktop\Documentation%20arch&#233;ologique%20li&#233;e%20&#224;%20la%20th&#232;se\Sites.docx" TargetMode="External"/><Relationship Id="rId4327" Type="http://schemas.openxmlformats.org/officeDocument/2006/relationships/hyperlink" Target="Sites.docx" TargetMode="External"/><Relationship Id="rId197" Type="http://schemas.openxmlformats.org/officeDocument/2006/relationships/hyperlink" Target="Sites.docx" TargetMode="External"/><Relationship Id="rId6499" Type="http://schemas.openxmlformats.org/officeDocument/2006/relationships/hyperlink" Target="file:///C:\Users\Thomas%20Huet\Desktop\Documentation%20arch&#233;ologique%20li&#233;e%20&#224;%20la%20th&#232;se\Cultures.docx" TargetMode="External"/><Relationship Id="rId7897" Type="http://schemas.openxmlformats.org/officeDocument/2006/relationships/hyperlink" Target="file:///C:\Users\Thomas%20Huet\Desktop\Documentation%20arch&#233;ologique%20li&#233;e%20&#224;%20la%20th&#232;se\Cultures.docx" TargetMode="External"/><Relationship Id="rId8948" Type="http://schemas.openxmlformats.org/officeDocument/2006/relationships/hyperlink" Target="file:///C:\Users\Thomas%20Huet\Desktop\Documentation%20arch&#233;ologique%20li&#233;e%20&#224;%20la%20th&#232;se\Cultures.docx" TargetMode="External"/><Relationship Id="rId10878" Type="http://schemas.openxmlformats.org/officeDocument/2006/relationships/hyperlink" Target="file:///C:\Users\Thomas%20Huet\Desktop\Documentation%20arch&#233;ologique%20li&#233;e%20&#224;%20la%20th&#232;se\Sites.docx" TargetMode="External"/><Relationship Id="rId11929" Type="http://schemas.openxmlformats.org/officeDocument/2006/relationships/hyperlink" Target="file:///C:\Users\Thomas%20Huet\Desktop\Documentation%20arch&#233;ologique%20li&#233;e%20&#224;%20la%20th&#232;se\Sites.docx" TargetMode="External"/><Relationship Id="rId13351" Type="http://schemas.openxmlformats.org/officeDocument/2006/relationships/hyperlink" Target="file:///C:\Users\Thomas%20Huet\Desktop\Documentation%20arch&#233;ologique%20li&#233;e%20&#224;%20la%20th&#232;se\Sites.docx" TargetMode="External"/><Relationship Id="rId14402" Type="http://schemas.openxmlformats.org/officeDocument/2006/relationships/hyperlink" Target="file:///C:\Users\Thomas%20Huet\Desktop\Documentation%20arch&#233;ologique%20li&#233;e%20&#224;%20la%20th&#232;se\Cultures.docx" TargetMode="External"/><Relationship Id="rId3410" Type="http://schemas.openxmlformats.org/officeDocument/2006/relationships/hyperlink" Target="file:///C:\Users\Thomas%20Huet\Desktop\Documentation%20arch&#233;ologique%20li&#233;e%20&#224;%20la%20th&#232;se\Sites.docx" TargetMode="External"/><Relationship Id="rId6980" Type="http://schemas.openxmlformats.org/officeDocument/2006/relationships/hyperlink" Target="file:///C:\Users\Thomas%20Huet\Desktop\Documentation%20arch&#233;ologique%20li&#233;e%20&#224;%20la%20th&#232;se\Cultures.docx" TargetMode="External"/><Relationship Id="rId13004" Type="http://schemas.openxmlformats.org/officeDocument/2006/relationships/hyperlink" Target="file:///C:\Users\Thomas%20Huet\Desktop\Documentation%20arch&#233;ologique%20li&#233;e%20&#224;%20la%20th&#232;se\Sites.docx" TargetMode="External"/><Relationship Id="rId331" Type="http://schemas.openxmlformats.org/officeDocument/2006/relationships/hyperlink" Target="file:///C:\Users\Thomas%20Huet\Desktop\Documentation%20arch&#233;ologique%20li&#233;e%20&#224;%20la%20th&#232;se\Cultures.docx" TargetMode="External"/><Relationship Id="rId2012" Type="http://schemas.openxmlformats.org/officeDocument/2006/relationships/hyperlink" Target="file:///C:\Users\Thomas%20Huet\Desktop\Documentation%20arch&#233;ologique%20li&#233;e%20&#224;%20la%20th&#232;se\Sites.docx" TargetMode="External"/><Relationship Id="rId5582" Type="http://schemas.openxmlformats.org/officeDocument/2006/relationships/hyperlink" Target="file:///C:\Users\Thomas%20Huet\Desktop\Documentation%20arch&#233;ologique%20li&#233;e%20&#224;%20la%20th&#232;se\Cultures.docx" TargetMode="External"/><Relationship Id="rId6633" Type="http://schemas.openxmlformats.org/officeDocument/2006/relationships/hyperlink" Target="Sites.docx" TargetMode="External"/><Relationship Id="rId4184" Type="http://schemas.openxmlformats.org/officeDocument/2006/relationships/hyperlink" Target="file:///C:\Users\Thomas%20Huet\Desktop\Documentation%20arch&#233;ologique%20li&#233;e%20&#224;%20la%20th&#232;se\Cultures.docx" TargetMode="External"/><Relationship Id="rId5235" Type="http://schemas.openxmlformats.org/officeDocument/2006/relationships/hyperlink" Target="file:///C:\Users\Thomas%20Huet\Desktop\Documentation%20arch&#233;ologique%20li&#233;e%20&#224;%20la%20th&#232;se\Sites.docx" TargetMode="External"/><Relationship Id="rId9856" Type="http://schemas.openxmlformats.org/officeDocument/2006/relationships/hyperlink" Target="file:///C:\Users\Thomas%20Huet\Desktop\Documentation%20arch&#233;ologique%20li&#233;e%20&#224;%20la%20th&#232;se\Cultures.docx" TargetMode="External"/><Relationship Id="rId8458" Type="http://schemas.openxmlformats.org/officeDocument/2006/relationships/hyperlink" Target="file:///C:\Users\Thomas%20Huet\Desktop\Documentation%20arch&#233;ologique%20li&#233;e%20&#224;%20la%20th&#232;se\Sites.docx" TargetMode="External"/><Relationship Id="rId9509" Type="http://schemas.openxmlformats.org/officeDocument/2006/relationships/hyperlink" Target="file:///C:\Users\Thomas%20Huet\Desktop\Documentation%20arch&#233;ologique%20li&#233;e%20&#224;%20la%20th&#232;se\Cultures.docx" TargetMode="External"/><Relationship Id="rId11786" Type="http://schemas.openxmlformats.org/officeDocument/2006/relationships/hyperlink" Target="file:///C:\Users\Thomas%20Huet\Desktop\Documentation%20arch&#233;ologique%20li&#233;e%20&#224;%20la%20th&#232;se\Cultures.docx" TargetMode="External"/><Relationship Id="rId12837" Type="http://schemas.openxmlformats.org/officeDocument/2006/relationships/hyperlink" Target="file:///C:\Users\Thomas%20Huet\Desktop\Documentation%20arch&#233;ologique%20li&#233;e%20&#224;%20la%20th&#232;se\Cultures.docx" TargetMode="External"/><Relationship Id="rId1845" Type="http://schemas.openxmlformats.org/officeDocument/2006/relationships/hyperlink" Target="file:///C:\Users\Thomas%20Huet\Desktop\Documentation%20arch&#233;ologique%20li&#233;e%20&#224;%20la%20th&#232;se\Sites.docx" TargetMode="External"/><Relationship Id="rId10388" Type="http://schemas.openxmlformats.org/officeDocument/2006/relationships/hyperlink" Target="file:///C:\Users\Thomas%20Huet\Desktop\Documentation%20arch&#233;ologique%20li&#233;e%20&#224;%20la%20th&#232;se\Sites.docx" TargetMode="External"/><Relationship Id="rId11439" Type="http://schemas.openxmlformats.org/officeDocument/2006/relationships/hyperlink" Target="file:///C:\Users\Thomas%20Huet\Desktop\Documentation%20arch&#233;ologique%20li&#233;e%20&#224;%20la%20th&#232;se\Sites.docx" TargetMode="External"/><Relationship Id="rId11920" Type="http://schemas.openxmlformats.org/officeDocument/2006/relationships/hyperlink" Target="file:///C:\Users\Thomas%20Huet\Desktop\Documentation%20arch&#233;ologique%20li&#233;e%20&#224;%20la%20th&#232;se\Cultures.docx" TargetMode="External"/><Relationship Id="rId5092" Type="http://schemas.openxmlformats.org/officeDocument/2006/relationships/hyperlink" Target="file:///C:\Users\Thomas%20Huet\Desktop\Documentation%20arch&#233;ologique%20li&#233;e%20&#224;%20la%20th&#232;se\Cultures.docx" TargetMode="External"/><Relationship Id="rId6490" Type="http://schemas.openxmlformats.org/officeDocument/2006/relationships/hyperlink" Target="file:///C:\Users\Thomas%20Huet\Desktop\Documentation%20arch&#233;ologique%20li&#233;e%20&#224;%20la%20th&#232;se\Cultures.docx" TargetMode="External"/><Relationship Id="rId7541" Type="http://schemas.openxmlformats.org/officeDocument/2006/relationships/hyperlink" Target="file:///C:\Users\Thomas%20Huet\Desktop\Documentation%20arch&#233;ologique%20li&#233;e%20&#224;%20la%20th&#232;se\Sites.docx" TargetMode="External"/><Relationship Id="rId10522" Type="http://schemas.openxmlformats.org/officeDocument/2006/relationships/hyperlink" Target="file:///C:\Users\Thomas%20Huet\Desktop\Documentation%20arch&#233;ologique%20li&#233;e%20&#224;%20la%20th&#232;se\Cultures.docx" TargetMode="External"/><Relationship Id="rId6143" Type="http://schemas.openxmlformats.org/officeDocument/2006/relationships/hyperlink" Target="file:///C:\Users\Thomas%20Huet\Desktop\Documentation%20arch&#233;ologique%20li&#233;e%20&#224;%20la%20th&#232;se\Sites.docx" TargetMode="External"/><Relationship Id="rId12694" Type="http://schemas.openxmlformats.org/officeDocument/2006/relationships/hyperlink" Target="file:///C:\Users\Thomas%20Huet\Desktop\Documentation%20arch&#233;ologique%20li&#233;e%20&#224;%20la%20th&#232;se\Sites.docx" TargetMode="External"/><Relationship Id="rId13745" Type="http://schemas.openxmlformats.org/officeDocument/2006/relationships/hyperlink" Target="file:///C:\Users\Thomas%20Huet\Desktop\Documentation%20arch&#233;ologique%20li&#233;e%20&#224;%20la%20th&#232;se\Sites.docx" TargetMode="External"/><Relationship Id="rId2753" Type="http://schemas.openxmlformats.org/officeDocument/2006/relationships/hyperlink" Target="file:///C:\Users\Thomas%20Huet\Desktop\Documentation%20arch&#233;ologique%20li&#233;e%20&#224;%20la%20th&#232;se\Cultures.docx" TargetMode="External"/><Relationship Id="rId3804" Type="http://schemas.openxmlformats.org/officeDocument/2006/relationships/hyperlink" Target="file:///C:\Users\Thomas%20Huet\Desktop\Documentation%20arch&#233;ologique%20li&#233;e%20&#224;%20la%20th&#232;se\Cultures.docx" TargetMode="External"/><Relationship Id="rId9366" Type="http://schemas.openxmlformats.org/officeDocument/2006/relationships/hyperlink" Target="file:///C:\Users\Thomas%20Huet\Desktop\Documentation%20arch&#233;ologique%20li&#233;e%20&#224;%20la%20th&#232;se\Cultures.docx" TargetMode="External"/><Relationship Id="rId11296" Type="http://schemas.openxmlformats.org/officeDocument/2006/relationships/hyperlink" Target="file:///C:\Users\Thomas%20Huet\Desktop\Documentation%20arch&#233;ologique%20li&#233;e%20&#224;%20la%20th&#232;se\Objets.docx" TargetMode="External"/><Relationship Id="rId12347" Type="http://schemas.openxmlformats.org/officeDocument/2006/relationships/hyperlink" Target="file:///C:\Users\Thomas%20Huet\Desktop\Documentation%20arch&#233;ologique%20li&#233;e%20&#224;%20la%20th&#232;se\Sites.docx" TargetMode="External"/><Relationship Id="rId725" Type="http://schemas.openxmlformats.org/officeDocument/2006/relationships/hyperlink" Target="file:///C:\Users\Thomas%20Huet\Desktop\Documentation%20arch&#233;ologique%20li&#233;e%20&#224;%20la%20th&#232;se\Sites.docx" TargetMode="External"/><Relationship Id="rId1355" Type="http://schemas.openxmlformats.org/officeDocument/2006/relationships/hyperlink" Target="file:///C:\Users\Thomas%20Huet\Desktop\Documentation%20arch&#233;ologique%20li&#233;e%20&#224;%20la%20th&#232;se\Cultures.docx" TargetMode="External"/><Relationship Id="rId2406" Type="http://schemas.openxmlformats.org/officeDocument/2006/relationships/hyperlink" Target="file:///C:\Users\Thomas%20Huet\Desktop\Documentation%20arch&#233;ologique%20li&#233;e%20&#224;%20la%20th&#232;se\Cultures.docx" TargetMode="External"/><Relationship Id="rId9019" Type="http://schemas.openxmlformats.org/officeDocument/2006/relationships/hyperlink" Target="file:///C:\Users\Thomas%20Huet\Desktop\Documentation%20arch&#233;ologique%20li&#233;e%20&#224;%20la%20th&#232;se\Cultures.docx" TargetMode="External"/><Relationship Id="rId1008" Type="http://schemas.openxmlformats.org/officeDocument/2006/relationships/hyperlink" Target="file:///C:\Users\Thomas%20Huet\Desktop\Documentation%20arch&#233;ologique%20li&#233;e%20&#224;%20la%20th&#232;se\Cultures.docx" TargetMode="External"/><Relationship Id="rId4578" Type="http://schemas.openxmlformats.org/officeDocument/2006/relationships/hyperlink" Target="file:///C:\Users\Thomas%20Huet\Desktop\Documentation%20arch&#233;ologique%20li&#233;e%20&#224;%20la%20th&#232;se\Cultures.docx" TargetMode="External"/><Relationship Id="rId5976" Type="http://schemas.openxmlformats.org/officeDocument/2006/relationships/hyperlink" Target="file:///C:\Users\Thomas%20Huet\Desktop\Documentation%20arch&#233;ologique%20li&#233;e%20&#224;%20la%20th&#232;se\Cultures.docx" TargetMode="External"/><Relationship Id="rId61" Type="http://schemas.openxmlformats.org/officeDocument/2006/relationships/hyperlink" Target="file:///C:\Users\Thomas%20Huet\Desktop\Documentation%20arch&#233;ologique%20li&#233;e%20&#224;%20la%20th&#232;se\Cultures.docx" TargetMode="External"/><Relationship Id="rId5629" Type="http://schemas.openxmlformats.org/officeDocument/2006/relationships/hyperlink" Target="file:///C:\Users\Thomas%20Huet\Desktop\Documentation%20arch&#233;ologique%20li&#233;e%20&#224;%20la%20th&#232;se\Cultures.docx" TargetMode="External"/><Relationship Id="rId7051" Type="http://schemas.openxmlformats.org/officeDocument/2006/relationships/hyperlink" Target="file:///C:\Users\Thomas%20Huet\Desktop\Documentation%20arch&#233;ologique%20li&#233;e%20&#224;%20la%20th&#232;se\Cultures.docx" TargetMode="External"/><Relationship Id="rId8102" Type="http://schemas.openxmlformats.org/officeDocument/2006/relationships/hyperlink" Target="file:///C:\Users\Thomas%20Huet\Desktop\Documentation%20arch&#233;ologique%20li&#233;e%20&#224;%20la%20th&#232;se\Sites.docx" TargetMode="External"/><Relationship Id="rId9500" Type="http://schemas.openxmlformats.org/officeDocument/2006/relationships/hyperlink" Target="file:///C:\Users\Thomas%20Huet\Desktop\Documentation%20arch&#233;ologique%20li&#233;e%20&#224;%20la%20th&#232;se\Sites.docx" TargetMode="External"/><Relationship Id="rId11430" Type="http://schemas.openxmlformats.org/officeDocument/2006/relationships/hyperlink" Target="file:///C:\Users\Thomas%20Huet\Desktop\Documentation%20arch&#233;ologique%20li&#233;e%20&#224;%20la%20th&#232;se\Sites.docx" TargetMode="External"/><Relationship Id="rId10032" Type="http://schemas.openxmlformats.org/officeDocument/2006/relationships/hyperlink" Target="file:///C:\Users\Thomas%20Huet\Desktop\Documentation%20arch&#233;ologique%20li&#233;e%20&#224;%20la%20th&#232;se\Cultures.docx" TargetMode="External"/><Relationship Id="rId3661" Type="http://schemas.openxmlformats.org/officeDocument/2006/relationships/hyperlink" Target="file:///C:\Users\Thomas%20Huet\Desktop\Documentation%20arch&#233;ologique%20li&#233;e%20&#224;%20la%20th&#232;se\Cultures.docx" TargetMode="External"/><Relationship Id="rId4712" Type="http://schemas.openxmlformats.org/officeDocument/2006/relationships/hyperlink" Target="file:///C:\Users\Thomas%20Huet\Desktop\Documentation%20arch&#233;ologique%20li&#233;e%20&#224;%20la%20th&#232;se\Cultures.docx" TargetMode="External"/><Relationship Id="rId13255" Type="http://schemas.openxmlformats.org/officeDocument/2006/relationships/hyperlink" Target="file:///C:\Users\Thomas%20Huet\Desktop\Documentation%20arch&#233;ologique%20li&#233;e%20&#224;%20la%20th&#232;se\Cultures.docx" TargetMode="External"/><Relationship Id="rId14306" Type="http://schemas.openxmlformats.org/officeDocument/2006/relationships/hyperlink" Target="file:///C:\Users\Thomas%20Huet\Desktop\Documentation%20arch&#233;ologique%20li&#233;e%20&#224;%20la%20th&#232;se\Sites.docx" TargetMode="External"/><Relationship Id="rId582" Type="http://schemas.openxmlformats.org/officeDocument/2006/relationships/hyperlink" Target="file:///C:\Users\Thomas%20Huet\Desktop\Documentation%20arch&#233;ologique%20li&#233;e%20&#224;%20la%20th&#232;se\Cultures.docx" TargetMode="External"/><Relationship Id="rId2263" Type="http://schemas.openxmlformats.org/officeDocument/2006/relationships/hyperlink" Target="file:///C:\Users\Thomas%20Huet\Desktop\Documentation%20arch&#233;ologique%20li&#233;e%20&#224;%20la%20th&#232;se\Cultures.docx" TargetMode="External"/><Relationship Id="rId3314" Type="http://schemas.openxmlformats.org/officeDocument/2006/relationships/hyperlink" Target="file:///C:\Users\Thomas%20Huet\Desktop\Documentation%20arch&#233;ologique%20li&#233;e%20&#224;%20la%20th&#232;se\Sites.docx" TargetMode="External"/><Relationship Id="rId6884" Type="http://schemas.openxmlformats.org/officeDocument/2006/relationships/hyperlink" Target="file:///C:\Users\Thomas%20Huet\Desktop\Documentation%20arch&#233;ologique%20li&#233;e%20&#224;%20la%20th&#232;se\Cultures.docx" TargetMode="External"/><Relationship Id="rId7935" Type="http://schemas.openxmlformats.org/officeDocument/2006/relationships/hyperlink" Target="file:///C:\Users\Thomas%20Huet\Desktop\Documentation%20arch&#233;ologique%20li&#233;e%20&#224;%20la%20th&#232;se\Sites.docx" TargetMode="External"/><Relationship Id="rId235" Type="http://schemas.openxmlformats.org/officeDocument/2006/relationships/hyperlink" Target="file:///C:\Users\Thomas%20Huet\Desktop\Documentation%20arch&#233;ologique%20li&#233;e%20&#224;%20la%20th&#232;se\Sites.docx" TargetMode="External"/><Relationship Id="rId5486" Type="http://schemas.openxmlformats.org/officeDocument/2006/relationships/hyperlink" Target="file:///C:\Users\Thomas%20Huet\Desktop\Documentation%20arch&#233;ologique%20li&#233;e%20&#224;%20la%20th&#232;se\Sites.docx" TargetMode="External"/><Relationship Id="rId6537" Type="http://schemas.openxmlformats.org/officeDocument/2006/relationships/hyperlink" Target="file:///C:\Users\Thomas%20Huet\Desktop\Documentation%20arch&#233;ologique%20li&#233;e%20&#224;%20la%20th&#232;se\Sites.docx" TargetMode="External"/><Relationship Id="rId10916" Type="http://schemas.openxmlformats.org/officeDocument/2006/relationships/hyperlink" Target="Sites.docx" TargetMode="External"/><Relationship Id="rId4088" Type="http://schemas.openxmlformats.org/officeDocument/2006/relationships/hyperlink" Target="file:///C:\Users\Thomas%20Huet\Desktop\Documentation%20arch&#233;ologique%20li&#233;e%20&#224;%20la%20th&#232;se\Sites.docx" TargetMode="External"/><Relationship Id="rId5139" Type="http://schemas.openxmlformats.org/officeDocument/2006/relationships/hyperlink" Target="file:///C:\Users\Thomas%20Huet\Desktop\Documentation%20arch&#233;ologique%20li&#233;e%20&#224;%20la%20th&#232;se\Cultures.docx" TargetMode="External"/><Relationship Id="rId9010" Type="http://schemas.openxmlformats.org/officeDocument/2006/relationships/hyperlink" Target="file:///C:\Users\Thomas%20Huet\Desktop\Documentation%20arch&#233;ologique%20li&#233;e%20&#224;%20la%20th&#232;se\Sites.docx" TargetMode="External"/><Relationship Id="rId1749" Type="http://schemas.openxmlformats.org/officeDocument/2006/relationships/hyperlink" Target="file:///C:\Users\Thomas%20Huet\Desktop\Documentation%20arch&#233;ologique%20li&#233;e%20&#224;%20la%20th&#232;se\Sites.docx" TargetMode="External"/><Relationship Id="rId3171" Type="http://schemas.openxmlformats.org/officeDocument/2006/relationships/hyperlink" Target="file:///C:\Users\Thomas%20Huet\Desktop\Documentation%20arch&#233;ologique%20li&#233;e%20&#224;%20la%20th&#232;se\Cultures.docx" TargetMode="External"/><Relationship Id="rId5620" Type="http://schemas.openxmlformats.org/officeDocument/2006/relationships/hyperlink" Target="file:///C:\Users\Thomas%20Huet\Desktop\Documentation%20arch&#233;ologique%20li&#233;e%20&#224;%20la%20th&#232;se\Sites.docx" TargetMode="External"/><Relationship Id="rId14163" Type="http://schemas.openxmlformats.org/officeDocument/2006/relationships/hyperlink" Target="file:///C:\Users\Thomas%20Huet\Desktop\Documentation%20arch&#233;ologique%20li&#233;e%20&#224;%20la%20th&#232;se\Sites.docx" TargetMode="External"/><Relationship Id="rId4222" Type="http://schemas.openxmlformats.org/officeDocument/2006/relationships/hyperlink" Target="file:///C:\Users\Thomas%20Huet\Desktop\Documentation%20arch&#233;ologique%20li&#233;e%20&#224;%20la%20th&#232;se\Cultures.docx" TargetMode="External"/><Relationship Id="rId7792" Type="http://schemas.openxmlformats.org/officeDocument/2006/relationships/hyperlink" Target="file:///C:\Users\Thomas%20Huet\Desktop\Documentation%20arch&#233;ologique%20li&#233;e%20&#224;%20la%20th&#232;se\Sites.docx" TargetMode="External"/><Relationship Id="rId8843" Type="http://schemas.openxmlformats.org/officeDocument/2006/relationships/hyperlink" Target="file:///C:\Users\Thomas%20Huet\Desktop\Documentation%20arch&#233;ologique%20li&#233;e%20&#224;%20la%20th&#232;se\Cultures.docx" TargetMode="External"/><Relationship Id="rId10773" Type="http://schemas.openxmlformats.org/officeDocument/2006/relationships/hyperlink" Target="file:///C:\Users\Thomas%20Huet\Desktop\Documentation%20arch&#233;ologique%20li&#233;e%20&#224;%20la%20th&#232;se\Cultures.docx" TargetMode="External"/><Relationship Id="rId11824" Type="http://schemas.openxmlformats.org/officeDocument/2006/relationships/hyperlink" Target="file:///C:\Users\Thomas%20Huet\Desktop\Documentation%20arch&#233;ologique%20li&#233;e%20&#224;%20la%20th&#232;se\Cultures.docx" TargetMode="External"/><Relationship Id="rId6394" Type="http://schemas.openxmlformats.org/officeDocument/2006/relationships/hyperlink" Target="file:///C:\Users\Thomas%20Huet\Desktop\Documentation%20arch&#233;ologique%20li&#233;e%20&#224;%20la%20th&#232;se\Cultures.docx" TargetMode="External"/><Relationship Id="rId7445" Type="http://schemas.openxmlformats.org/officeDocument/2006/relationships/hyperlink" Target="file:///C:\Users\Thomas%20Huet\Desktop\Documentation%20arch&#233;ologique%20li&#233;e%20&#224;%20la%20th&#232;se\Sites.docx" TargetMode="External"/><Relationship Id="rId10426" Type="http://schemas.openxmlformats.org/officeDocument/2006/relationships/hyperlink" Target="file:///C:\Users\Thomas%20Huet\Desktop\Documentation%20arch&#233;ologique%20li&#233;e%20&#224;%20la%20th&#232;se\Cultures.docx" TargetMode="External"/><Relationship Id="rId6047" Type="http://schemas.openxmlformats.org/officeDocument/2006/relationships/hyperlink" Target="file:///C:\Users\Thomas%20Huet\Desktop\Documentation%20arch&#233;ologique%20li&#233;e%20&#224;%20la%20th&#232;se\Cultures.docx" TargetMode="External"/><Relationship Id="rId13996" Type="http://schemas.openxmlformats.org/officeDocument/2006/relationships/hyperlink" Target="file:///C:\Users\Thomas%20Huet\Desktop\Documentation%20arch&#233;ologique%20li&#233;e%20&#224;%20la%20th&#232;se\Sites.docx" TargetMode="External"/><Relationship Id="rId976" Type="http://schemas.openxmlformats.org/officeDocument/2006/relationships/hyperlink" Target="file:///C:\Users\Thomas%20Huet\Desktop\Documentation%20arch&#233;ologique%20li&#233;e%20&#224;%20la%20th&#232;se\Sites.docx" TargetMode="External"/><Relationship Id="rId2657" Type="http://schemas.openxmlformats.org/officeDocument/2006/relationships/hyperlink" Target="file:///C:\Users\Thomas%20Huet\Desktop\Documentation%20arch&#233;ologique%20li&#233;e%20&#224;%20la%20th&#232;se\Sites.docx" TargetMode="External"/><Relationship Id="rId12598" Type="http://schemas.openxmlformats.org/officeDocument/2006/relationships/hyperlink" Target="file:///C:\Users\Thomas%20Huet\Desktop\Documentation%20arch&#233;ologique%20li&#233;e%20&#224;%20la%20th&#232;se\Cultures.docx" TargetMode="External"/><Relationship Id="rId13649" Type="http://schemas.openxmlformats.org/officeDocument/2006/relationships/hyperlink" Target="file:///C:\Users\Thomas%20Huet\Desktop\Documentation%20arch&#233;ologique%20li&#233;e%20&#224;%20la%20th&#232;se\Sites.docx" TargetMode="External"/><Relationship Id="rId629" Type="http://schemas.openxmlformats.org/officeDocument/2006/relationships/hyperlink" Target="file:///C:\Users\Thomas%20Huet\Desktop\Documentation%20arch&#233;ologique%20li&#233;e%20&#224;%20la%20th&#232;se\Sites.docx" TargetMode="External"/><Relationship Id="rId1259" Type="http://schemas.openxmlformats.org/officeDocument/2006/relationships/hyperlink" Target="file:///C:\Users\Thomas%20Huet\Desktop\Documentation%20arch&#233;ologique%20li&#233;e%20&#224;%20la%20th&#232;se\Cultures.docx" TargetMode="External"/><Relationship Id="rId3708" Type="http://schemas.openxmlformats.org/officeDocument/2006/relationships/hyperlink" Target="file:///C:\Users\Thomas%20Huet\Desktop\Documentation%20arch&#233;ologique%20li&#233;e%20&#224;%20la%20th&#232;se\Cultures.docx" TargetMode="External"/><Relationship Id="rId5130" Type="http://schemas.openxmlformats.org/officeDocument/2006/relationships/hyperlink" Target="file:///C:\Users\Thomas%20Huet\Desktop\Documentation%20arch&#233;ologique%20li&#233;e%20&#224;%20la%20th&#232;se\Cultures.docx" TargetMode="External"/><Relationship Id="rId9751" Type="http://schemas.openxmlformats.org/officeDocument/2006/relationships/hyperlink" Target="file:///C:\Users\Thomas%20Huet\Desktop\Documentation%20arch&#233;ologique%20li&#233;e%20&#224;%20la%20th&#232;se\Analyses%20Statistiques.docx" TargetMode="External"/><Relationship Id="rId11681" Type="http://schemas.openxmlformats.org/officeDocument/2006/relationships/hyperlink" Target="file:///C:\Users\Thomas%20Huet\Desktop\Documentation%20arch&#233;ologique%20li&#233;e%20&#224;%20la%20th&#232;se\Sites.docx" TargetMode="External"/><Relationship Id="rId12732" Type="http://schemas.openxmlformats.org/officeDocument/2006/relationships/hyperlink" Target="file:///C:\Users\Thomas%20Huet\Desktop\Documentation%20arch&#233;ologique%20li&#233;e%20&#224;%20la%20th&#232;se\Sites.docx" TargetMode="External"/><Relationship Id="rId1740" Type="http://schemas.openxmlformats.org/officeDocument/2006/relationships/hyperlink" Target="file:///C:\Users\Thomas%20Huet\Desktop\Documentation%20arch&#233;ologique%20li&#233;e%20&#224;%20la%20th&#232;se\Sites.docx" TargetMode="External"/><Relationship Id="rId8353" Type="http://schemas.openxmlformats.org/officeDocument/2006/relationships/hyperlink" Target="file:///C:\Users\Thomas%20Huet\Desktop\Documentation%20arch&#233;ologique%20li&#233;e%20&#224;%20la%20th&#232;se\Sites.docx" TargetMode="External"/><Relationship Id="rId9404" Type="http://schemas.openxmlformats.org/officeDocument/2006/relationships/hyperlink" Target="file:///C:\Users\Thomas%20Huet\Desktop\Documentation%20arch&#233;ologique%20li&#233;e%20&#224;%20la%20th&#232;se\Sites.docx" TargetMode="External"/><Relationship Id="rId10283" Type="http://schemas.openxmlformats.org/officeDocument/2006/relationships/hyperlink" Target="file:///C:\Users\Thomas%20Huet\Desktop\Documentation%20arch&#233;ologique%20li&#233;e%20&#224;%20la%20th&#232;se\Cultures.docx" TargetMode="External"/><Relationship Id="rId11334" Type="http://schemas.openxmlformats.org/officeDocument/2006/relationships/hyperlink" Target="Sites.docx" TargetMode="External"/><Relationship Id="rId4963" Type="http://schemas.openxmlformats.org/officeDocument/2006/relationships/hyperlink" Target="file:///C:\Users\Thomas%20Huet\Desktop\Documentation%20arch&#233;ologique%20li&#233;e%20&#224;%20la%20th&#232;se\Cultures.docx" TargetMode="External"/><Relationship Id="rId8006" Type="http://schemas.openxmlformats.org/officeDocument/2006/relationships/hyperlink" Target="file:///C:\Users\Thomas%20Huet\Desktop\Documentation%20arch&#233;ologique%20li&#233;e%20&#224;%20la%20th&#232;se\Cultures.docx" TargetMode="External"/><Relationship Id="rId3565" Type="http://schemas.openxmlformats.org/officeDocument/2006/relationships/hyperlink" Target="file:///C:\Users\Thomas%20Huet\Desktop\Documentation%20arch&#233;ologique%20li&#233;e%20&#224;%20la%20th&#232;se\Cultures.docx" TargetMode="External"/><Relationship Id="rId4616" Type="http://schemas.openxmlformats.org/officeDocument/2006/relationships/hyperlink" Target="file:///C:\Users\Thomas%20Huet\Desktop\Documentation%20arch&#233;ologique%20li&#233;e%20&#224;%20la%20th&#232;se\Cultures.docx" TargetMode="External"/><Relationship Id="rId13159" Type="http://schemas.openxmlformats.org/officeDocument/2006/relationships/hyperlink" Target="file:///C:\Users\Thomas%20Huet\Desktop\Documentation%20arch&#233;ologique%20li&#233;e%20&#224;%20la%20th&#232;se\Sites.docx" TargetMode="External"/><Relationship Id="rId486" Type="http://schemas.openxmlformats.org/officeDocument/2006/relationships/hyperlink" Target="file:///C:\Users\Thomas%20Huet\Desktop\Documentation%20arch&#233;ologique%20li&#233;e%20&#224;%20la%20th&#232;se\Sites.docx" TargetMode="External"/><Relationship Id="rId2167" Type="http://schemas.openxmlformats.org/officeDocument/2006/relationships/hyperlink" Target="file:///C:\Users\Thomas%20Huet\Desktop\Documentation%20arch&#233;ologique%20li&#233;e%20&#224;%20la%20th&#232;se\Cultures.docx" TargetMode="External"/><Relationship Id="rId3218" Type="http://schemas.openxmlformats.org/officeDocument/2006/relationships/hyperlink" Target="file:///C:\Users\Thomas%20Huet\Desktop\Documentation%20arch&#233;ologique%20li&#233;e%20&#224;%20la%20th&#232;se\Sites.docx" TargetMode="External"/><Relationship Id="rId6788" Type="http://schemas.openxmlformats.org/officeDocument/2006/relationships/hyperlink" Target="file:///C:\Users\Thomas%20Huet\Desktop\Documentation%20arch&#233;ologique%20li&#233;e%20&#224;%20la%20th&#232;se\Cultures.docx" TargetMode="External"/><Relationship Id="rId139" Type="http://schemas.openxmlformats.org/officeDocument/2006/relationships/hyperlink" Target="file:///C:\Users\Thomas%20Huet\Desktop\Documentation%20arch&#233;ologique%20li&#233;e%20&#224;%20la%20th&#232;se\Sites.docx" TargetMode="External"/><Relationship Id="rId7839" Type="http://schemas.openxmlformats.org/officeDocument/2006/relationships/hyperlink" Target="Sites.docx" TargetMode="External"/><Relationship Id="rId9261" Type="http://schemas.openxmlformats.org/officeDocument/2006/relationships/hyperlink" Target="file:///C:\Users\Thomas%20Huet\Desktop\Documentation%20arch&#233;ologique%20li&#233;e%20&#224;%20la%20th&#232;se\Cultures.docx" TargetMode="External"/><Relationship Id="rId13640" Type="http://schemas.openxmlformats.org/officeDocument/2006/relationships/hyperlink" Target="file:///C:\Users\Thomas%20Huet\Desktop\Documentation%20arch&#233;ologique%20li&#233;e%20&#224;%20la%20th&#232;se\Sites.docx" TargetMode="External"/><Relationship Id="rId11191" Type="http://schemas.openxmlformats.org/officeDocument/2006/relationships/hyperlink" Target="file:///C:\Users\Thomas%20Huet\Desktop\Documentation%20arch&#233;ologique%20li&#233;e%20&#224;%20la%20th&#232;se\Sites.docx" TargetMode="External"/><Relationship Id="rId12242" Type="http://schemas.openxmlformats.org/officeDocument/2006/relationships/hyperlink" Target="file:///C:\Users\Thomas%20Huet\Desktop\Documentation%20arch&#233;ologique%20li&#233;e%20&#224;%20la%20th&#232;se\Environnement.docx" TargetMode="External"/><Relationship Id="rId620" Type="http://schemas.openxmlformats.org/officeDocument/2006/relationships/hyperlink" Target="file:///C:\Users\Thomas%20Huet\Desktop\Documentation%20arch&#233;ologique%20li&#233;e%20&#224;%20la%20th&#232;se\Sites.docx" TargetMode="External"/><Relationship Id="rId1250" Type="http://schemas.openxmlformats.org/officeDocument/2006/relationships/hyperlink" Target="file:///C:\Users\Thomas%20Huet\Desktop\Documentation%20arch&#233;ologique%20li&#233;e%20&#224;%20la%20th&#232;se\Sites.docx" TargetMode="External"/><Relationship Id="rId2301" Type="http://schemas.openxmlformats.org/officeDocument/2006/relationships/hyperlink" Target="file:///C:\Users\Thomas%20Huet\Desktop\Documentation%20arch&#233;ologique%20li&#233;e%20&#224;%20la%20th&#232;se\Cultures.docx" TargetMode="External"/><Relationship Id="rId5871" Type="http://schemas.openxmlformats.org/officeDocument/2006/relationships/hyperlink" Target="file:///C:\Users\Thomas%20Huet\Desktop\Documentation%20arch&#233;ologique%20li&#233;e%20&#224;%20la%20th&#232;se\Cultures.docx" TargetMode="External"/><Relationship Id="rId6922" Type="http://schemas.openxmlformats.org/officeDocument/2006/relationships/hyperlink" Target="file:///C:\Users\Thomas%20Huet\Desktop\Documentation%20arch&#233;ologique%20li&#233;e%20&#224;%20la%20th&#232;se\Sites.docx" TargetMode="External"/><Relationship Id="rId4473" Type="http://schemas.openxmlformats.org/officeDocument/2006/relationships/hyperlink" Target="file:///C:\Users\Thomas%20Huet\Desktop\Documentation%20arch&#233;ologique%20li&#233;e%20&#224;%20la%20th&#232;se\Cultures.docx" TargetMode="External"/><Relationship Id="rId5524" Type="http://schemas.openxmlformats.org/officeDocument/2006/relationships/hyperlink" Target="file:///C:\Users\Thomas%20Huet\Desktop\Documentation%20arch&#233;ologique%20li&#233;e%20&#224;%20la%20th&#232;se\Sites.docx" TargetMode="External"/><Relationship Id="rId14067" Type="http://schemas.openxmlformats.org/officeDocument/2006/relationships/hyperlink" Target="file:///C:\Users\Thomas%20Huet\Desktop\Documentation%20arch&#233;ologique%20li&#233;e%20&#224;%20la%20th&#232;se\Cultures.docx" TargetMode="External"/><Relationship Id="rId3075" Type="http://schemas.openxmlformats.org/officeDocument/2006/relationships/hyperlink" Target="file:///C:\Users\Thomas%20Huet\Desktop\Documentation%20arch&#233;ologique%20li&#233;e%20&#224;%20la%20th&#232;se\Sites.docx" TargetMode="External"/><Relationship Id="rId4126" Type="http://schemas.openxmlformats.org/officeDocument/2006/relationships/hyperlink" Target="file:///C:\Users\Thomas%20Huet\Desktop\Documentation%20arch&#233;ologique%20li&#233;e%20&#224;%20la%20th&#232;se\Cultures.docx" TargetMode="External"/><Relationship Id="rId7696" Type="http://schemas.openxmlformats.org/officeDocument/2006/relationships/hyperlink" Target="file:///C:\Users\Thomas%20Huet\Desktop\Documentation%20arch&#233;ologique%20li&#233;e%20&#224;%20la%20th&#232;se\Sites.docx" TargetMode="External"/><Relationship Id="rId8747" Type="http://schemas.openxmlformats.org/officeDocument/2006/relationships/hyperlink" Target="file:///C:\Users\Thomas%20Huet\Desktop\Documentation%20arch&#233;ologique%20li&#233;e%20&#224;%20la%20th&#232;se\Cultures.docx" TargetMode="External"/><Relationship Id="rId6298" Type="http://schemas.openxmlformats.org/officeDocument/2006/relationships/hyperlink" Target="file:///C:\Users\Thomas%20Huet\Desktop\Documentation%20arch&#233;ologique%20li&#233;e%20&#224;%20la%20th&#232;se\Sites.docx" TargetMode="External"/><Relationship Id="rId7349" Type="http://schemas.openxmlformats.org/officeDocument/2006/relationships/hyperlink" Target="file:///C:\Users\Thomas%20Huet\Desktop\Documentation%20arch&#233;ologique%20li&#233;e%20&#224;%20la%20th&#232;se\Sites.docx" TargetMode="External"/><Relationship Id="rId10677" Type="http://schemas.openxmlformats.org/officeDocument/2006/relationships/hyperlink" Target="file:///C:\Users\Thomas%20Huet\Desktop\Documentation%20arch&#233;ologique%20li&#233;e%20&#224;%20la%20th&#232;se\Cultures.docx" TargetMode="External"/><Relationship Id="rId11728" Type="http://schemas.openxmlformats.org/officeDocument/2006/relationships/hyperlink" Target="file:///C:\Users\Thomas%20Huet\Desktop\Documentation%20arch&#233;ologique%20li&#233;e%20&#224;%20la%20th&#232;se\Cultures.docx" TargetMode="External"/><Relationship Id="rId13150" Type="http://schemas.openxmlformats.org/officeDocument/2006/relationships/hyperlink" Target="file:///C:\Users\Thomas%20Huet\Desktop\Documentation%20arch&#233;ologique%20li&#233;e%20&#224;%20la%20th&#232;se\Sites.docx" TargetMode="External"/><Relationship Id="rId14201" Type="http://schemas.openxmlformats.org/officeDocument/2006/relationships/hyperlink" Target="file:///C:\Users\Thomas%20Huet\Desktop\Documentation%20arch&#233;ologique%20li&#233;e%20&#224;%20la%20th&#232;se\Sites.docx" TargetMode="External"/><Relationship Id="rId130" Type="http://schemas.openxmlformats.org/officeDocument/2006/relationships/hyperlink" Target="file:///C:\Users\Thomas%20Huet\Desktop\Documentation%20arch&#233;ologique%20li&#233;e%20&#224;%20la%20th&#232;se\Cultures.docx" TargetMode="External"/><Relationship Id="rId3959" Type="http://schemas.openxmlformats.org/officeDocument/2006/relationships/hyperlink" Target="file:///C:\Users\Thomas%20Huet\Desktop\Documentation%20arch&#233;ologique%20li&#233;e%20&#224;%20la%20th&#232;se\Cultures.docx" TargetMode="External"/><Relationship Id="rId5381" Type="http://schemas.openxmlformats.org/officeDocument/2006/relationships/hyperlink" Target="file:///C:\Users\Thomas%20Huet\Desktop\Documentation%20arch&#233;ologique%20li&#233;e%20&#224;%20la%20th&#232;se\Sites.docx" TargetMode="External"/><Relationship Id="rId7830" Type="http://schemas.openxmlformats.org/officeDocument/2006/relationships/hyperlink" Target="file:///C:\Users\Thomas%20Huet\Desktop\Documentation%20arch&#233;ologique%20li&#233;e%20&#224;%20la%20th&#232;se\Cultures.docx" TargetMode="External"/><Relationship Id="rId10811" Type="http://schemas.openxmlformats.org/officeDocument/2006/relationships/hyperlink" Target="file:///C:\Users\Thomas%20Huet\Desktop\Documentation%20arch&#233;ologique%20li&#233;e%20&#224;%20la%20th&#232;se\Sites.docx" TargetMode="External"/><Relationship Id="rId5034" Type="http://schemas.openxmlformats.org/officeDocument/2006/relationships/hyperlink" Target="file:///C:\Users\Thomas%20Huet\Desktop\Documentation%20arch&#233;ologique%20li&#233;e%20&#224;%20la%20th&#232;se\Sites.docx" TargetMode="External"/><Relationship Id="rId6432" Type="http://schemas.openxmlformats.org/officeDocument/2006/relationships/hyperlink" Target="file:///C:\Users\Thomas%20Huet\Desktop\Documentation%20arch&#233;ologique%20li&#233;e%20&#224;%20la%20th&#232;se\Cultures.docx" TargetMode="External"/><Relationship Id="rId12983" Type="http://schemas.openxmlformats.org/officeDocument/2006/relationships/hyperlink" Target="file:///C:\Users\Thomas%20Huet\Desktop\Documentation%20arch&#233;ologique%20li&#233;e%20&#224;%20la%20th&#232;se\Cultures.docx" TargetMode="External"/><Relationship Id="rId1991" Type="http://schemas.openxmlformats.org/officeDocument/2006/relationships/hyperlink" Target="file:///C:\Users\Thomas%20Huet\Desktop\Documentation%20arch&#233;ologique%20li&#233;e%20&#224;%20la%20th&#232;se\Cultures.docx" TargetMode="External"/><Relationship Id="rId9655" Type="http://schemas.openxmlformats.org/officeDocument/2006/relationships/hyperlink" Target="file:///C:\Users\Thomas%20Huet\Desktop\Documentation%20arch&#233;ologique%20li&#233;e%20&#224;%20la%20th&#232;se\Sites.docx" TargetMode="External"/><Relationship Id="rId11585" Type="http://schemas.openxmlformats.org/officeDocument/2006/relationships/hyperlink" Target="file:///C:\Users\Thomas%20Huet\Desktop\Documentation%20arch&#233;ologique%20li&#233;e%20&#224;%20la%20th&#232;se\Cultures.docx" TargetMode="External"/><Relationship Id="rId12636" Type="http://schemas.openxmlformats.org/officeDocument/2006/relationships/hyperlink" Target="file:///C:\Users\Thomas%20Huet\Desktop\Documentation%20arch&#233;ologique%20li&#233;e%20&#224;%20la%20th&#232;se\Cultures.docx" TargetMode="External"/><Relationship Id="rId1644" Type="http://schemas.openxmlformats.org/officeDocument/2006/relationships/hyperlink" Target="file:///C:\Users\Thomas%20Huet\Desktop\Documentation%20arch&#233;ologique%20li&#233;e%20&#224;%20la%20th&#232;se\Cultures.docx" TargetMode="External"/><Relationship Id="rId8257" Type="http://schemas.openxmlformats.org/officeDocument/2006/relationships/hyperlink" Target="file:///C:\Users\Thomas%20Huet\Desktop\Documentation%20arch&#233;ologique%20li&#233;e%20&#224;%20la%20th&#232;se\Sites.docx" TargetMode="External"/><Relationship Id="rId9308" Type="http://schemas.openxmlformats.org/officeDocument/2006/relationships/hyperlink" Target="file:///C:\Users\Thomas%20Huet\Desktop\Documentation%20arch&#233;ologique%20li&#233;e%20&#224;%20la%20th&#232;se\Sites.docx" TargetMode="External"/><Relationship Id="rId10187" Type="http://schemas.openxmlformats.org/officeDocument/2006/relationships/hyperlink" Target="file:///C:\Users\Thomas%20Huet\Desktop\Documentation%20arch&#233;ologique%20li&#233;e%20&#224;%20la%20th&#232;se\Cultures.docx" TargetMode="External"/><Relationship Id="rId11238" Type="http://schemas.openxmlformats.org/officeDocument/2006/relationships/hyperlink" Target="file:///C:\Users\Thomas%20Huet\Desktop\Documentation%20arch&#233;ologique%20li&#233;e%20&#224;%20la%20th&#232;se\Sites.docx" TargetMode="External"/><Relationship Id="rId4867" Type="http://schemas.openxmlformats.org/officeDocument/2006/relationships/hyperlink" Target="file:///C:\Users\Thomas%20Huet\Desktop\Documentation%20arch&#233;ologique%20li&#233;e%20&#224;%20la%20th&#232;se\Sites.docx" TargetMode="External"/><Relationship Id="rId3469" Type="http://schemas.openxmlformats.org/officeDocument/2006/relationships/hyperlink" Target="file:///C:\Users\Thomas%20Huet\Desktop\Documentation%20arch&#233;ologique%20li&#233;e%20&#224;%20la%20th&#232;se\Cultures.docx" TargetMode="External"/><Relationship Id="rId5918" Type="http://schemas.openxmlformats.org/officeDocument/2006/relationships/hyperlink" Target="file:///C:\Users\Thomas%20Huet\Desktop\Documentation%20arch&#233;ologique%20li&#233;e%20&#224;%20la%20th&#232;se\Cultures.docx" TargetMode="External"/><Relationship Id="rId7340" Type="http://schemas.openxmlformats.org/officeDocument/2006/relationships/hyperlink" Target="file:///C:\Users\Thomas%20Huet\Desktop\Documentation%20arch&#233;ologique%20li&#233;e%20&#224;%20la%20th&#232;se\Sites.docx" TargetMode="External"/><Relationship Id="rId10321" Type="http://schemas.openxmlformats.org/officeDocument/2006/relationships/hyperlink" Target="file:///C:\Users\Thomas%20Huet\Desktop\Documentation%20arch&#233;ologique%20li&#233;e%20&#224;%20la%20th&#232;se\Sites.docx" TargetMode="External"/><Relationship Id="rId13891" Type="http://schemas.openxmlformats.org/officeDocument/2006/relationships/hyperlink" Target="file:///C:\Users\Thomas%20Huet\Desktop\Documentation%20arch&#233;ologique%20li&#233;e%20&#224;%20la%20th&#232;se\Environnement.docx" TargetMode="External"/><Relationship Id="rId3950" Type="http://schemas.openxmlformats.org/officeDocument/2006/relationships/hyperlink" Target="file:///C:\Users\Thomas%20Huet\Desktop\Documentation%20arch&#233;ologique%20li&#233;e%20&#224;%20la%20th&#232;se\Cultures.docx" TargetMode="External"/><Relationship Id="rId9165" Type="http://schemas.openxmlformats.org/officeDocument/2006/relationships/hyperlink" Target="file:///C:\Users\Thomas%20Huet\Desktop\Documentation%20arch&#233;ologique%20li&#233;e%20&#224;%20la%20th&#232;se\Sites.docx" TargetMode="External"/><Relationship Id="rId12493" Type="http://schemas.openxmlformats.org/officeDocument/2006/relationships/hyperlink" Target="file:///C:\Users\Thomas%20Huet\Desktop\Documentation%20arch&#233;ologique%20li&#233;e%20&#224;%20la%20th&#232;se\Cultures.docx" TargetMode="External"/><Relationship Id="rId13544" Type="http://schemas.openxmlformats.org/officeDocument/2006/relationships/hyperlink" Target="file:///C:\Users\Thomas%20Huet\Desktop\Documentation%20arch&#233;ologique%20li&#233;e%20&#224;%20la%20th&#232;se\Sites.docx" TargetMode="External"/><Relationship Id="rId871" Type="http://schemas.openxmlformats.org/officeDocument/2006/relationships/hyperlink" Target="file:///C:\Users\Thomas%20Huet\Desktop\Documentation%20arch&#233;ologique%20li&#233;e%20&#224;%20la%20th&#232;se\Cultures.docx" TargetMode="External"/><Relationship Id="rId2552" Type="http://schemas.openxmlformats.org/officeDocument/2006/relationships/hyperlink" Target="file:///C:\Users\Thomas%20Huet\Desktop\Documentation%20arch&#233;ologique%20li&#233;e%20&#224;%20la%20th&#232;se\Sites.docx" TargetMode="External"/><Relationship Id="rId3603" Type="http://schemas.openxmlformats.org/officeDocument/2006/relationships/hyperlink" Target="file:///C:\Users\Thomas%20Huet\Desktop\Documentation%20arch&#233;ologique%20li&#233;e%20&#224;%20la%20th&#232;se\Cultures.docx" TargetMode="External"/><Relationship Id="rId11095" Type="http://schemas.openxmlformats.org/officeDocument/2006/relationships/hyperlink" Target="file:///C:\Users\Thomas%20Huet\Desktop\Documentation%20arch&#233;ologique%20li&#233;e%20&#224;%20la%20th&#232;se\Cultures.docx" TargetMode="External"/><Relationship Id="rId12146" Type="http://schemas.openxmlformats.org/officeDocument/2006/relationships/hyperlink" Target="file:///C:\Users\Thomas%20Huet\Desktop\Documentation%20arch&#233;ologique%20li&#233;e%20&#224;%20la%20th&#232;se\Cultures.docx" TargetMode="External"/><Relationship Id="rId524" Type="http://schemas.openxmlformats.org/officeDocument/2006/relationships/hyperlink" Target="file:///C:\Users\Thomas%20Huet\Desktop\Documentation%20arch&#233;ologique%20li&#233;e%20&#224;%20la%20th&#232;se\Cultures.docx" TargetMode="External"/><Relationship Id="rId1154" Type="http://schemas.openxmlformats.org/officeDocument/2006/relationships/hyperlink" Target="file:///C:\Users\Thomas%20Huet\Desktop\Documentation%20arch&#233;ologique%20li&#233;e%20&#224;%20la%20th&#232;se\Sites.docx" TargetMode="External"/><Relationship Id="rId2205" Type="http://schemas.openxmlformats.org/officeDocument/2006/relationships/hyperlink" Target="file:///C:\Users\Thomas%20Huet\Desktop\Documentation%20arch&#233;ologique%20li&#233;e%20&#224;%20la%20th&#232;se\Cultures.docx" TargetMode="External"/><Relationship Id="rId5775" Type="http://schemas.openxmlformats.org/officeDocument/2006/relationships/hyperlink" Target="file:///C:\Users\Thomas%20Huet\Desktop\Documentation%20arch&#233;ologique%20li&#233;e%20&#224;%20la%20th&#232;se\Cultures.docx" TargetMode="External"/><Relationship Id="rId6826" Type="http://schemas.openxmlformats.org/officeDocument/2006/relationships/hyperlink" Target="file:///C:\Users\Thomas%20Huet\Desktop\Documentation%20arch&#233;ologique%20li&#233;e%20&#224;%20la%20th&#232;se\Sites.docx" TargetMode="External"/><Relationship Id="rId4377" Type="http://schemas.openxmlformats.org/officeDocument/2006/relationships/hyperlink" Target="file:///C:\Users\Thomas%20Huet\Desktop\Documentation%20arch&#233;ologique%20li&#233;e%20&#224;%20la%20th&#232;se\Cultures.docx" TargetMode="External"/><Relationship Id="rId5428" Type="http://schemas.openxmlformats.org/officeDocument/2006/relationships/hyperlink" Target="file:///C:\Users\Thomas%20Huet\Desktop\Documentation%20arch&#233;ologique%20li&#233;e%20&#224;%20la%20th&#232;se\Sites.docx" TargetMode="External"/><Relationship Id="rId8998" Type="http://schemas.openxmlformats.org/officeDocument/2006/relationships/hyperlink" Target="file:///C:\Users\Thomas%20Huet\Desktop\Documentation%20arch&#233;ologique%20li&#233;e%20&#224;%20la%20th&#232;se\Cultures.docx" TargetMode="External"/><Relationship Id="rId11979" Type="http://schemas.openxmlformats.org/officeDocument/2006/relationships/hyperlink" Target="file:///C:\Users\Thomas%20Huet\Desktop\Documentation%20arch&#233;ologique%20li&#233;e%20&#224;%20la%20th&#232;se\Cultures.docx" TargetMode="External"/><Relationship Id="rId3460" Type="http://schemas.openxmlformats.org/officeDocument/2006/relationships/hyperlink" Target="file:///C:\Users\Thomas%20Huet\Desktop\Documentation%20arch&#233;ologique%20li&#233;e%20&#224;%20la%20th&#232;se\Sites.docx" TargetMode="External"/><Relationship Id="rId14452" Type="http://schemas.openxmlformats.org/officeDocument/2006/relationships/hyperlink" Target="file:///C:\Users\Thomas%20Huet\Desktop\Documentation%20arch&#233;ologique%20li&#233;e%20&#224;%20la%20th&#232;se\Sites.docx" TargetMode="External"/><Relationship Id="rId381" Type="http://schemas.openxmlformats.org/officeDocument/2006/relationships/hyperlink" Target="file:///C:\Users\Thomas%20Huet\Desktop\Documentation%20arch&#233;ologique%20li&#233;e%20&#224;%20la%20th&#232;se\Sites.docx" TargetMode="External"/><Relationship Id="rId2062" Type="http://schemas.openxmlformats.org/officeDocument/2006/relationships/hyperlink" Target="file:///C:\Users\Thomas%20Huet\Desktop\Documentation%20arch&#233;ologique%20li&#233;e%20&#224;%20la%20th&#232;se\Cultures.docx" TargetMode="External"/><Relationship Id="rId3113" Type="http://schemas.openxmlformats.org/officeDocument/2006/relationships/hyperlink" Target="file:///C:\Users\Thomas%20Huet\Desktop\Documentation%20arch&#233;ologique%20li&#233;e%20&#224;%20la%20th&#232;se\Sites.docx" TargetMode="External"/><Relationship Id="rId4511" Type="http://schemas.openxmlformats.org/officeDocument/2006/relationships/hyperlink" Target="file:///C:\Users\Thomas%20Huet\Desktop\Documentation%20arch&#233;ologique%20li&#233;e%20&#224;%20la%20th&#232;se\Cultures.docx" TargetMode="External"/><Relationship Id="rId13054" Type="http://schemas.openxmlformats.org/officeDocument/2006/relationships/hyperlink" Target="Sites.docx" TargetMode="External"/><Relationship Id="rId14105" Type="http://schemas.openxmlformats.org/officeDocument/2006/relationships/hyperlink" Target="file:///C:\Users\Thomas%20Huet\Desktop\Documentation%20arch&#233;ologique%20li&#233;e%20&#224;%20la%20th&#232;se\Sites.docx" TargetMode="External"/><Relationship Id="rId6683" Type="http://schemas.openxmlformats.org/officeDocument/2006/relationships/hyperlink" Target="file:///C:\Users\Thomas%20Huet\Desktop\Documentation%20arch&#233;ologique%20li&#233;e%20&#224;%20la%20th&#232;se\Analyses%20Statistiques.docx" TargetMode="External"/><Relationship Id="rId7734" Type="http://schemas.openxmlformats.org/officeDocument/2006/relationships/hyperlink" Target="file:///C:\Users\Thomas%20Huet\Desktop\Documentation%20arch&#233;ologique%20li&#233;e%20&#224;%20la%20th&#232;se\Sites.docx" TargetMode="External"/><Relationship Id="rId10715" Type="http://schemas.openxmlformats.org/officeDocument/2006/relationships/hyperlink" Target="file:///C:\Users\Thomas%20Huet\Desktop\Documentation%20arch&#233;ologique%20li&#233;e%20&#224;%20la%20th&#232;se\Sites.docx" TargetMode="External"/><Relationship Id="rId5285" Type="http://schemas.openxmlformats.org/officeDocument/2006/relationships/hyperlink" Target="file:///C:\Users\Thomas%20Huet\Desktop\Documentation%20arch&#233;ologique%20li&#233;e%20&#224;%20la%20th&#232;se\Sites.docx" TargetMode="External"/><Relationship Id="rId6336" Type="http://schemas.openxmlformats.org/officeDocument/2006/relationships/hyperlink" Target="file:///C:\Users\Thomas%20Huet\Desktop\Documentation%20arch&#233;ologique%20li&#233;e%20&#224;%20la%20th&#232;se\Sites.docx" TargetMode="External"/><Relationship Id="rId1895" Type="http://schemas.openxmlformats.org/officeDocument/2006/relationships/hyperlink" Target="file:///C:\Users\Thomas%20Huet\Desktop\Documentation%20arch&#233;ologique%20li&#233;e%20&#224;%20la%20th&#232;se\Sites.docx" TargetMode="External"/><Relationship Id="rId2946" Type="http://schemas.openxmlformats.org/officeDocument/2006/relationships/hyperlink" Target="file:///C:\Users\Thomas%20Huet\Desktop\Documentation%20arch&#233;ologique%20li&#233;e%20&#224;%20la%20th&#232;se\Cultures.docx" TargetMode="External"/><Relationship Id="rId9559" Type="http://schemas.openxmlformats.org/officeDocument/2006/relationships/hyperlink" Target="file:///C:\Users\Thomas%20Huet\Desktop\Documentation%20arch&#233;ologique%20li&#233;e%20&#224;%20la%20th&#232;se\Sites.docx" TargetMode="External"/><Relationship Id="rId11489" Type="http://schemas.openxmlformats.org/officeDocument/2006/relationships/hyperlink" Target="file:///C:\Users\Thomas%20Huet\Desktop\Documentation%20arch&#233;ologique%20li&#233;e%20&#224;%20la%20th&#232;se\Sites.docx" TargetMode="External"/><Relationship Id="rId12887" Type="http://schemas.openxmlformats.org/officeDocument/2006/relationships/hyperlink" Target="file:///C:\Users\Thomas%20Huet\Desktop\Documentation%20arch&#233;ologique%20li&#233;e%20&#224;%20la%20th&#232;se\Cultures.docx" TargetMode="External"/><Relationship Id="rId13938" Type="http://schemas.openxmlformats.org/officeDocument/2006/relationships/hyperlink" Target="file:///C:\Users\Thomas%20Huet\Desktop\Documentation%20arch&#233;ologique%20li&#233;e%20&#224;%20la%20th&#232;se\Environnement.docx" TargetMode="External"/><Relationship Id="rId918" Type="http://schemas.openxmlformats.org/officeDocument/2006/relationships/hyperlink" Target="file:///C:\Users\Thomas%20Huet\Desktop\Documentation%20arch&#233;ologique%20li&#233;e%20&#224;%20la%20th&#232;se\Cultures.docx" TargetMode="External"/><Relationship Id="rId1548" Type="http://schemas.openxmlformats.org/officeDocument/2006/relationships/hyperlink" Target="file:///C:\Users\Thomas%20Huet\Desktop\Documentation%20arch&#233;ologique%20li&#233;e%20&#224;%20la%20th&#232;se\Cultures.docx" TargetMode="External"/><Relationship Id="rId4021" Type="http://schemas.openxmlformats.org/officeDocument/2006/relationships/hyperlink" Target="file:///C:\Users\Thomas%20Huet\Desktop\Documentation%20arch&#233;ologique%20li&#233;e%20&#224;%20la%20th&#232;se\Cultures.docx" TargetMode="External"/><Relationship Id="rId7591" Type="http://schemas.openxmlformats.org/officeDocument/2006/relationships/hyperlink" Target="file:///C:\Users\Thomas%20Huet\Desktop\Documentation%20arch&#233;ologique%20li&#233;e%20&#224;%20la%20th&#232;se\Cultures.docx" TargetMode="External"/><Relationship Id="rId11970" Type="http://schemas.openxmlformats.org/officeDocument/2006/relationships/hyperlink" Target="file:///C:\Users\Thomas%20Huet\Desktop\Documentation%20arch&#233;ologique%20li&#233;e%20&#224;%20la%20th&#232;se\Sites.docx" TargetMode="External"/><Relationship Id="rId6193" Type="http://schemas.openxmlformats.org/officeDocument/2006/relationships/hyperlink" Target="file:///C:\Users\Thomas%20Huet\Desktop\Documentation%20arch&#233;ologique%20li&#233;e%20&#224;%20la%20th&#232;se\Cultures.docx" TargetMode="External"/><Relationship Id="rId7244" Type="http://schemas.openxmlformats.org/officeDocument/2006/relationships/hyperlink" Target="file:///C:\Users\Thomas%20Huet\Desktop\Documentation%20arch&#233;ologique%20li&#233;e%20&#224;%20la%20th&#232;se\Cultures.docx" TargetMode="External"/><Relationship Id="rId8642" Type="http://schemas.openxmlformats.org/officeDocument/2006/relationships/hyperlink" Target="file:///C:\Users\Thomas%20Huet\Desktop\Documentation%20arch&#233;ologique%20li&#233;e%20&#224;%20la%20th&#232;se\Sites.docx" TargetMode="External"/><Relationship Id="rId10572" Type="http://schemas.openxmlformats.org/officeDocument/2006/relationships/hyperlink" Target="file:///C:\Users\Thomas%20Huet\Desktop\Documentation%20arch&#233;ologique%20li&#233;e%20&#224;%20la%20th&#232;se\Cultures.docx" TargetMode="External"/><Relationship Id="rId11623" Type="http://schemas.openxmlformats.org/officeDocument/2006/relationships/hyperlink" Target="file:///C:\Users\Thomas%20Huet\Desktop\Documentation%20arch&#233;ologique%20li&#233;e%20&#224;%20la%20th&#232;se\Cultures.docx" TargetMode="External"/><Relationship Id="rId10225" Type="http://schemas.openxmlformats.org/officeDocument/2006/relationships/hyperlink" Target="file:///C:\Users\Thomas%20Huet\Desktop\Documentation%20arch&#233;ologique%20li&#233;e%20&#224;%20la%20th&#232;se\Sites.docx" TargetMode="External"/><Relationship Id="rId13795" Type="http://schemas.openxmlformats.org/officeDocument/2006/relationships/hyperlink" Target="file:///C:\Users\Thomas%20Huet\Desktop\Documentation%20arch&#233;ologique%20li&#233;e%20&#224;%20la%20th&#232;se\Sites.docx" TargetMode="External"/><Relationship Id="rId3854" Type="http://schemas.openxmlformats.org/officeDocument/2006/relationships/hyperlink" Target="file:///C:\Users\Thomas%20Huet\Desktop\Documentation%20arch&#233;ologique%20li&#233;e%20&#224;%20la%20th&#232;se\Cultures.docx" TargetMode="External"/><Relationship Id="rId4905" Type="http://schemas.openxmlformats.org/officeDocument/2006/relationships/hyperlink" Target="file:///C:\Users\Thomas%20Huet\Desktop\Documentation%20arch&#233;ologique%20li&#233;e%20&#224;%20la%20th&#232;se\Sites.docx" TargetMode="External"/><Relationship Id="rId12397" Type="http://schemas.openxmlformats.org/officeDocument/2006/relationships/hyperlink" Target="file:///C:\Users\Thomas%20Huet\Desktop\Documentation%20arch&#233;ologique%20li&#233;e%20&#224;%20la%20th&#232;se\Sites.docx" TargetMode="External"/><Relationship Id="rId13448" Type="http://schemas.openxmlformats.org/officeDocument/2006/relationships/hyperlink" Target="file:///C:\Users\Thomas%20Huet\Desktop\Documentation%20arch&#233;ologique%20li&#233;e%20&#224;%20la%20th&#232;se\Sites.docx" TargetMode="External"/><Relationship Id="rId775" Type="http://schemas.openxmlformats.org/officeDocument/2006/relationships/hyperlink" Target="file:///C:\Users\Thomas%20Huet\Desktop\Documentation%20arch&#233;ologique%20li&#233;e%20&#224;%20la%20th&#232;se\Sites.docx" TargetMode="External"/><Relationship Id="rId2456" Type="http://schemas.openxmlformats.org/officeDocument/2006/relationships/hyperlink" Target="file:///C:\Users\Thomas%20Huet\Desktop\Documentation%20arch&#233;ologique%20li&#233;e%20&#224;%20la%20th&#232;se\Cultures.docx" TargetMode="External"/><Relationship Id="rId3507" Type="http://schemas.openxmlformats.org/officeDocument/2006/relationships/hyperlink" Target="file:///C:\Users\Thomas%20Huet\Desktop\Documentation%20arch&#233;ologique%20li&#233;e%20&#224;%20la%20th&#232;se\Cultures.docx" TargetMode="External"/><Relationship Id="rId9069" Type="http://schemas.openxmlformats.org/officeDocument/2006/relationships/hyperlink" Target="file:///C:\Users\Thomas%20Huet\Desktop\Documentation%20arch&#233;ologique%20li&#233;e%20&#224;%20la%20th&#232;se\Cultures.docx" TargetMode="External"/><Relationship Id="rId428" Type="http://schemas.openxmlformats.org/officeDocument/2006/relationships/hyperlink" Target="file:///C:\Users\Thomas%20Huet\Desktop\Documentation%20arch&#233;ologique%20li&#233;e%20&#224;%20la%20th&#232;se\Cultures.docx" TargetMode="External"/><Relationship Id="rId1058" Type="http://schemas.openxmlformats.org/officeDocument/2006/relationships/hyperlink" Target="file:///C:\Users\Thomas%20Huet\Desktop\Documentation%20arch&#233;ologique%20li&#233;e%20&#224;%20la%20th&#232;se\Sites.docx" TargetMode="External"/><Relationship Id="rId2109" Type="http://schemas.openxmlformats.org/officeDocument/2006/relationships/hyperlink" Target="file:///C:\Users\Thomas%20Huet\Desktop\Documentation%20arch&#233;ologique%20li&#233;e%20&#224;%20la%20th&#232;se\Cultures.docx" TargetMode="External"/><Relationship Id="rId5679" Type="http://schemas.openxmlformats.org/officeDocument/2006/relationships/hyperlink" Target="file:///C:\Users\Thomas%20Huet\Desktop\Documentation%20arch&#233;ologique%20li&#233;e%20&#224;%20la%20th&#232;se\Cultures.docx" TargetMode="External"/><Relationship Id="rId9550" Type="http://schemas.openxmlformats.org/officeDocument/2006/relationships/hyperlink" Target="file:///C:\Users\Thomas%20Huet\Desktop\Documentation%20arch&#233;ologique%20li&#233;e%20&#224;%20la%20th&#232;se\Sites.docx" TargetMode="External"/><Relationship Id="rId8152" Type="http://schemas.openxmlformats.org/officeDocument/2006/relationships/hyperlink" Target="file:///C:\Users\Thomas%20Huet\Desktop\Documentation%20arch&#233;ologique%20li&#233;e%20&#224;%20la%20th&#232;se\Sites.docx" TargetMode="External"/><Relationship Id="rId9203" Type="http://schemas.openxmlformats.org/officeDocument/2006/relationships/hyperlink" Target="file:///C:\Users\Thomas%20Huet\Desktop\Documentation%20arch&#233;ologique%20li&#233;e%20&#224;%20la%20th&#232;se\Sites.docx" TargetMode="External"/><Relationship Id="rId10082" Type="http://schemas.openxmlformats.org/officeDocument/2006/relationships/hyperlink" Target="file:///C:\Users\Thomas%20Huet\Desktop\Documentation%20arch&#233;ologique%20li&#233;e%20&#224;%20la%20th&#232;se\Cultures.docx" TargetMode="External"/><Relationship Id="rId11480" Type="http://schemas.openxmlformats.org/officeDocument/2006/relationships/hyperlink" Target="file:///C:\Users\Thomas%20Huet\Desktop\Documentation%20arch&#233;ologique%20li&#233;e%20&#224;%20la%20th&#232;se\Cultures.docx" TargetMode="External"/><Relationship Id="rId12531" Type="http://schemas.openxmlformats.org/officeDocument/2006/relationships/hyperlink" Target="file:///C:\Users\Thomas%20Huet\Desktop\Documentation%20arch&#233;ologique%20li&#233;e%20&#224;%20la%20th&#232;se\Sites.docx" TargetMode="External"/><Relationship Id="rId11133" Type="http://schemas.openxmlformats.org/officeDocument/2006/relationships/hyperlink" Target="file:///C:\Users\Thomas%20Huet\Desktop\Documentation%20arch&#233;ologique%20li&#233;e%20&#224;%20la%20th&#232;se\Sites.docx" TargetMode="External"/><Relationship Id="rId4762" Type="http://schemas.openxmlformats.org/officeDocument/2006/relationships/hyperlink" Target="Sites.docx" TargetMode="External"/><Relationship Id="rId5813" Type="http://schemas.openxmlformats.org/officeDocument/2006/relationships/hyperlink" Target="file:///C:\Users\Thomas%20Huet\Desktop\Documentation%20arch&#233;ologique%20li&#233;e%20&#224;%20la%20th&#232;se\Cultures.docx" TargetMode="External"/><Relationship Id="rId14356" Type="http://schemas.openxmlformats.org/officeDocument/2006/relationships/hyperlink" Target="file:///C:\Users\Thomas%20Huet\Desktop\Documentation%20arch&#233;ologique%20li&#233;e%20&#224;%20la%20th&#232;se\Sites.docx" TargetMode="External"/><Relationship Id="rId285" Type="http://schemas.openxmlformats.org/officeDocument/2006/relationships/hyperlink" Target="file:///C:\Users\Thomas%20Huet\Desktop\Documentation%20arch&#233;ologique%20li&#233;e%20&#224;%20la%20th&#232;se\Cultures.docx" TargetMode="External"/><Relationship Id="rId3364" Type="http://schemas.openxmlformats.org/officeDocument/2006/relationships/hyperlink" Target="file:///C:\Users\Thomas%20Huet\Desktop\Documentation%20arch&#233;ologique%20li&#233;e%20&#224;%20la%20th&#232;se\Sites.docx" TargetMode="External"/><Relationship Id="rId4415" Type="http://schemas.openxmlformats.org/officeDocument/2006/relationships/hyperlink" Target="file:///C:\Users\Thomas%20Huet\Desktop\Documentation%20arch&#233;ologique%20li&#233;e%20&#224;%20la%20th&#232;se\Sites.docx" TargetMode="External"/><Relationship Id="rId7985" Type="http://schemas.openxmlformats.org/officeDocument/2006/relationships/hyperlink" Target="file:///C:\Users\Thomas%20Huet\Desktop\Documentation%20arch&#233;ologique%20li&#233;e%20&#224;%20la%20th&#232;se\Cultures.docx" TargetMode="External"/><Relationship Id="rId14009" Type="http://schemas.openxmlformats.org/officeDocument/2006/relationships/hyperlink" Target="file:///C:\Users\Thomas%20Huet\Desktop\Documentation%20arch&#233;ologique%20li&#233;e%20&#224;%20la%20th&#232;se\Sites.docx" TargetMode="External"/><Relationship Id="rId3017" Type="http://schemas.openxmlformats.org/officeDocument/2006/relationships/hyperlink" Target="file:///C:\Users\Thomas%20Huet\Desktop\Documentation%20arch&#233;ologique%20li&#233;e%20&#224;%20la%20th&#232;se\Cultures.docx" TargetMode="External"/><Relationship Id="rId6587" Type="http://schemas.openxmlformats.org/officeDocument/2006/relationships/hyperlink" Target="file:///C:\Users\Thomas%20Huet\Desktop\Documentation%20arch&#233;ologique%20li&#233;e%20&#224;%20la%20th&#232;se\Cultures.docx" TargetMode="External"/><Relationship Id="rId7638" Type="http://schemas.openxmlformats.org/officeDocument/2006/relationships/hyperlink" Target="file:///C:\Users\Thomas%20Huet\Desktop\Documentation%20arch&#233;ologique%20li&#233;e%20&#224;%20la%20th&#232;se\Sites.docx" TargetMode="External"/><Relationship Id="rId10619" Type="http://schemas.openxmlformats.org/officeDocument/2006/relationships/hyperlink" Target="file:///C:\Users\Thomas%20Huet\Desktop\Documentation%20arch&#233;ologique%20li&#233;e%20&#224;%20la%20th&#232;se\Cultures.docx" TargetMode="External"/><Relationship Id="rId10966" Type="http://schemas.openxmlformats.org/officeDocument/2006/relationships/hyperlink" Target="file:///C:\Users\Thomas%20Huet\Desktop\Documentation%20arch&#233;ologique%20li&#233;e%20&#224;%20la%20th&#232;se\Cultures.docx" TargetMode="External"/><Relationship Id="rId5189" Type="http://schemas.openxmlformats.org/officeDocument/2006/relationships/hyperlink" Target="file:///C:\Users\Thomas%20Huet\Desktop\Documentation%20arch&#233;ologique%20li&#233;e%20&#224;%20la%20th&#232;se\Cultures.docx" TargetMode="External"/><Relationship Id="rId9060" Type="http://schemas.openxmlformats.org/officeDocument/2006/relationships/hyperlink" Target="file:///C:\Users\Thomas%20Huet\Desktop\Documentation%20arch&#233;ologique%20li&#233;e%20&#224;%20la%20th&#232;se\Sites.docx" TargetMode="External"/><Relationship Id="rId12041" Type="http://schemas.openxmlformats.org/officeDocument/2006/relationships/hyperlink" Target="file:///C:\Users\Thomas%20Huet\Desktop\Documentation%20arch&#233;ologique%20li&#233;e%20&#224;%20la%20th&#232;se\Cultures.docx" TargetMode="External"/><Relationship Id="rId1799" Type="http://schemas.openxmlformats.org/officeDocument/2006/relationships/hyperlink" Target="file:///C:\Users\Thomas%20Huet\Desktop\Documentation%20arch&#233;ologique%20li&#233;e%20&#224;%20la%20th&#232;se\Sites.docx" TargetMode="External"/><Relationship Id="rId2100" Type="http://schemas.openxmlformats.org/officeDocument/2006/relationships/hyperlink" Target="file:///C:\Users\Thomas%20Huet\Desktop\Documentation%20arch&#233;ologique%20li&#233;e%20&#224;%20la%20th&#232;se\Cultures.docx" TargetMode="External"/><Relationship Id="rId5670" Type="http://schemas.openxmlformats.org/officeDocument/2006/relationships/hyperlink" Target="file:///C:\Users\Thomas%20Huet\Desktop\Documentation%20arch&#233;ologique%20li&#233;e%20&#224;%20la%20th&#232;se\Cultures.docx" TargetMode="External"/><Relationship Id="rId4272" Type="http://schemas.openxmlformats.org/officeDocument/2006/relationships/hyperlink" Target="file:///C:\Users\Thomas%20Huet\Desktop\Documentation%20arch&#233;ologique%20li&#233;e%20&#224;%20la%20th&#232;se\Cultures.docx" TargetMode="External"/><Relationship Id="rId5323" Type="http://schemas.openxmlformats.org/officeDocument/2006/relationships/hyperlink" Target="file:///C:\Users\Thomas%20Huet\Desktop\Documentation%20arch&#233;ologique%20li&#233;e%20&#224;%20la%20th&#232;se\Sites.docx" TargetMode="External"/><Relationship Id="rId6721" Type="http://schemas.openxmlformats.org/officeDocument/2006/relationships/hyperlink" Target="file:///C:\Users\Thomas%20Huet\Desktop\Documentation%20arch&#233;ologique%20li&#233;e%20&#224;%20la%20th&#232;se\Cultures.docx" TargetMode="External"/><Relationship Id="rId8893" Type="http://schemas.openxmlformats.org/officeDocument/2006/relationships/hyperlink" Target="file:///C:\Users\Thomas%20Huet\Desktop\Documentation%20arch&#233;ologique%20li&#233;e%20&#224;%20la%20th&#232;se\Cultures.docx" TargetMode="External"/><Relationship Id="rId9944" Type="http://schemas.openxmlformats.org/officeDocument/2006/relationships/hyperlink" Target="file:///C:\Users\Thomas%20Huet\Desktop\Documentation%20arch&#233;ologique%20li&#233;e%20&#224;%20la%20th&#232;se\Cultures.docx" TargetMode="External"/><Relationship Id="rId11874" Type="http://schemas.openxmlformats.org/officeDocument/2006/relationships/hyperlink" Target="file:///C:\Users\Thomas%20Huet\Desktop\Documentation%20arch&#233;ologique%20li&#233;e%20&#224;%20la%20th&#232;se\Cultures.docx" TargetMode="External"/><Relationship Id="rId12925" Type="http://schemas.openxmlformats.org/officeDocument/2006/relationships/hyperlink" Target="file:///C:\Users\Thomas%20Huet\Desktop\Documentation%20arch&#233;ologique%20li&#233;e%20&#224;%20la%20th&#232;se\Sites.docx" TargetMode="External"/><Relationship Id="rId1933" Type="http://schemas.openxmlformats.org/officeDocument/2006/relationships/hyperlink" Target="file:///C:\Users\Thomas%20Huet\Desktop\Documentation%20arch&#233;ologique%20li&#233;e%20&#224;%20la%20th&#232;se\Sites.docx" TargetMode="External"/><Relationship Id="rId6097" Type="http://schemas.openxmlformats.org/officeDocument/2006/relationships/hyperlink" Target="file:///C:\Users\Thomas%20Huet\Desktop\Documentation%20arch&#233;ologique%20li&#233;e%20&#224;%20la%20th&#232;se\Cultures.docx" TargetMode="External"/><Relationship Id="rId7495" Type="http://schemas.openxmlformats.org/officeDocument/2006/relationships/hyperlink" Target="file:///C:\Users\Thomas%20Huet\Desktop\Documentation%20arch&#233;ologique%20li&#233;e%20&#224;%20la%20th&#232;se\Sites.docx" TargetMode="External"/><Relationship Id="rId8546" Type="http://schemas.openxmlformats.org/officeDocument/2006/relationships/hyperlink" Target="file:///C:\Users\Thomas%20Huet\Desktop\Documentation%20arch&#233;ologique%20li&#233;e%20&#224;%20la%20th&#232;se\Cultures.docx" TargetMode="External"/><Relationship Id="rId10476" Type="http://schemas.openxmlformats.org/officeDocument/2006/relationships/hyperlink" Target="file:///C:\Users\Thomas%20Huet\Desktop\Documentation%20arch&#233;ologique%20li&#233;e%20&#224;%20la%20th&#232;se\Sites.docx" TargetMode="External"/><Relationship Id="rId11527" Type="http://schemas.openxmlformats.org/officeDocument/2006/relationships/hyperlink" Target="file:///C:\Users\Thomas%20Huet\Desktop\Documentation%20arch&#233;ologique%20li&#233;e%20&#224;%20la%20th&#232;se\Sites.docx" TargetMode="External"/><Relationship Id="rId7148" Type="http://schemas.openxmlformats.org/officeDocument/2006/relationships/hyperlink" Target="file:///C:\Users\Thomas%20Huet\Desktop\Documentation%20arch&#233;ologique%20li&#233;e%20&#224;%20la%20th&#232;se\Sites.docx" TargetMode="External"/><Relationship Id="rId10129" Type="http://schemas.openxmlformats.org/officeDocument/2006/relationships/hyperlink" Target="file:///C:\Users\Thomas%20Huet\Desktop\Documentation%20arch&#233;ologique%20li&#233;e%20&#224;%20la%20th&#232;se\Sites.docx" TargetMode="External"/><Relationship Id="rId13699" Type="http://schemas.openxmlformats.org/officeDocument/2006/relationships/hyperlink" Target="file:///C:\Users\Thomas%20Huet\Desktop\Documentation%20arch&#233;ologique%20li&#233;e%20&#224;%20la%20th&#232;se\Sites.docx" TargetMode="External"/><Relationship Id="rId14000" Type="http://schemas.openxmlformats.org/officeDocument/2006/relationships/hyperlink" Target="file:///C:\Users\Thomas%20Huet\Desktop\Documentation%20arch&#233;ologique%20li&#233;e%20&#224;%20la%20th&#232;se\Sites.docx" TargetMode="External"/><Relationship Id="rId3758" Type="http://schemas.openxmlformats.org/officeDocument/2006/relationships/hyperlink" Target="file:///C:\Users\Thomas%20Huet\Desktop\Documentation%20arch&#233;ologique%20li&#233;e%20&#224;%20la%20th&#232;se\Cultures.docx" TargetMode="External"/><Relationship Id="rId4809" Type="http://schemas.openxmlformats.org/officeDocument/2006/relationships/hyperlink" Target="file:///C:\Users\Thomas%20Huet\Desktop\Documentation%20arch&#233;ologique%20li&#233;e%20&#224;%20la%20th&#232;se\Sites.docx" TargetMode="External"/><Relationship Id="rId679" Type="http://schemas.openxmlformats.org/officeDocument/2006/relationships/hyperlink" Target="file:///C:\Users\Thomas%20Huet\Desktop\Documentation%20arch&#233;ologique%20li&#233;e%20&#224;%20la%20th&#232;se\Cultures.docx" TargetMode="External"/><Relationship Id="rId5180" Type="http://schemas.openxmlformats.org/officeDocument/2006/relationships/hyperlink" Target="file:///C:\Users\Thomas%20Huet\Desktop\Documentation%20arch&#233;ologique%20li&#233;e%20&#224;%20la%20th&#232;se\Sites.docx" TargetMode="External"/><Relationship Id="rId6231" Type="http://schemas.openxmlformats.org/officeDocument/2006/relationships/hyperlink" Target="file:///C:\Users\Thomas%20Huet\Desktop\Documentation%20arch&#233;ologique%20li&#233;e%20&#224;%20la%20th&#232;se\Cultures.docx" TargetMode="External"/><Relationship Id="rId10610" Type="http://schemas.openxmlformats.org/officeDocument/2006/relationships/hyperlink" Target="file:///C:\Users\Thomas%20Huet\Desktop\Documentation%20arch&#233;ologique%20li&#233;e%20&#224;%20la%20th&#232;se\Cultures.docx" TargetMode="External"/><Relationship Id="rId9454" Type="http://schemas.openxmlformats.org/officeDocument/2006/relationships/hyperlink" Target="file:///C:\Users\Thomas%20Huet\Desktop\Documentation%20arch&#233;ologique%20li&#233;e%20&#224;%20la%20th&#232;se\Sites.docx" TargetMode="External"/><Relationship Id="rId12782" Type="http://schemas.openxmlformats.org/officeDocument/2006/relationships/hyperlink" Target="file:///C:\Users\Thomas%20Huet\Desktop\Documentation%20arch&#233;ologique%20li&#233;e%20&#224;%20la%20th&#232;se\Cultures.docx" TargetMode="External"/><Relationship Id="rId13833" Type="http://schemas.openxmlformats.org/officeDocument/2006/relationships/hyperlink" Target="file:///C:\Users\Thomas%20Huet\Desktop\Documentation%20arch&#233;ologique%20li&#233;e%20&#224;%20la%20th&#232;se\Sites.docx" TargetMode="External"/><Relationship Id="rId1790" Type="http://schemas.openxmlformats.org/officeDocument/2006/relationships/hyperlink" Target="file:///C:\Users\Thomas%20Huet\Desktop\Documentation%20arch&#233;ologique%20li&#233;e%20&#224;%20la%20th&#232;se\Cultures.docx" TargetMode="External"/><Relationship Id="rId2841" Type="http://schemas.openxmlformats.org/officeDocument/2006/relationships/hyperlink" Target="file:///C:\Users\Thomas%20Huet\Desktop\Documentation%20arch&#233;ologique%20li&#233;e%20&#224;%20la%20th&#232;se\Cultures.docx" TargetMode="External"/><Relationship Id="rId8056" Type="http://schemas.openxmlformats.org/officeDocument/2006/relationships/hyperlink" Target="file:///C:\Users\Thomas%20Huet\Desktop\Documentation%20arch&#233;ologique%20li&#233;e%20&#224;%20la%20th&#232;se\Cultures.docx" TargetMode="External"/><Relationship Id="rId9107" Type="http://schemas.openxmlformats.org/officeDocument/2006/relationships/hyperlink" Target="file:///C:\Users\Thomas%20Huet\Desktop\Documentation%20arch&#233;ologique%20li&#233;e%20&#224;%20la%20th&#232;se\Sites.docx" TargetMode="External"/><Relationship Id="rId11384" Type="http://schemas.openxmlformats.org/officeDocument/2006/relationships/hyperlink" Target="Analyses%20Statistiques.docx" TargetMode="External"/><Relationship Id="rId12435" Type="http://schemas.openxmlformats.org/officeDocument/2006/relationships/hyperlink" Target="file:///C:\Users\Thomas%20Huet\Desktop\Documentation%20arch&#233;ologique%20li&#233;e%20&#224;%20la%20th&#232;se\Sites.docx" TargetMode="External"/><Relationship Id="rId813" Type="http://schemas.openxmlformats.org/officeDocument/2006/relationships/hyperlink" Target="Sites.docx" TargetMode="External"/><Relationship Id="rId1443" Type="http://schemas.openxmlformats.org/officeDocument/2006/relationships/hyperlink" Target="file:///C:\Users\Thomas%20Huet\Desktop\Documentation%20arch&#233;ologique%20li&#233;e%20&#224;%20la%20th&#232;se\Cultures.docx" TargetMode="External"/><Relationship Id="rId11037" Type="http://schemas.openxmlformats.org/officeDocument/2006/relationships/hyperlink" Target="file:///C:\Users\Thomas%20Huet\Desktop\Documentation%20arch&#233;ologique%20li&#233;e%20&#224;%20la%20th&#232;se\Cultures.docx" TargetMode="External"/><Relationship Id="rId4666" Type="http://schemas.openxmlformats.org/officeDocument/2006/relationships/hyperlink" Target="file:///C:\Users\Thomas%20Huet\Desktop\Documentation%20arch&#233;ologique%20li&#233;e%20&#224;%20la%20th&#232;se\Environnement.docx" TargetMode="External"/><Relationship Id="rId5717" Type="http://schemas.openxmlformats.org/officeDocument/2006/relationships/hyperlink" Target="file:///C:\Users\Thomas%20Huet\Desktop\Documentation%20arch&#233;ologique%20li&#233;e%20&#224;%20la%20th&#232;se\Analyses%20Statistiques.docx" TargetMode="External"/><Relationship Id="rId3268" Type="http://schemas.openxmlformats.org/officeDocument/2006/relationships/hyperlink" Target="file:///C:\Users\Thomas%20Huet\Desktop\Documentation%20arch&#233;ologique%20li&#233;e%20&#224;%20la%20th&#232;se\Cultures.docx" TargetMode="External"/><Relationship Id="rId4319" Type="http://schemas.openxmlformats.org/officeDocument/2006/relationships/hyperlink" Target="file:///C:\Users\Thomas%20Huet\Desktop\Documentation%20arch&#233;ologique%20li&#233;e%20&#224;%20la%20th&#232;se\Sites.docx" TargetMode="External"/><Relationship Id="rId7889" Type="http://schemas.openxmlformats.org/officeDocument/2006/relationships/hyperlink" Target="file:///C:\Users\Thomas%20Huet\Desktop\Documentation%20arch&#233;ologique%20li&#233;e%20&#224;%20la%20th&#232;se\Cultures.docx" TargetMode="External"/><Relationship Id="rId10120" Type="http://schemas.openxmlformats.org/officeDocument/2006/relationships/hyperlink" Target="Sites.docx" TargetMode="External"/><Relationship Id="rId189" Type="http://schemas.openxmlformats.org/officeDocument/2006/relationships/hyperlink" Target="file:///C:\Users\Thomas%20Huet\Desktop\Documentation%20arch&#233;ologique%20li&#233;e%20&#224;%20la%20th&#232;se\Sites.docx" TargetMode="External"/><Relationship Id="rId12292" Type="http://schemas.openxmlformats.org/officeDocument/2006/relationships/hyperlink" Target="file:///C:\Users\Thomas%20Huet\Desktop\Documentation%20arch&#233;ologique%20li&#233;e%20&#224;%20la%20th&#232;se\Cultures.docx" TargetMode="External"/><Relationship Id="rId13690" Type="http://schemas.openxmlformats.org/officeDocument/2006/relationships/hyperlink" Target="file:///C:\Users\Thomas%20Huet\Desktop\Documentation%20arch&#233;ologique%20li&#233;e%20&#224;%20la%20th&#232;se\Sites.docx" TargetMode="External"/><Relationship Id="rId670" Type="http://schemas.openxmlformats.org/officeDocument/2006/relationships/hyperlink" Target="file:///C:\Users\Thomas%20Huet\Desktop\Documentation%20arch&#233;ologique%20li&#233;e%20&#224;%20la%20th&#232;se\Cultures.docx" TargetMode="External"/><Relationship Id="rId2351" Type="http://schemas.openxmlformats.org/officeDocument/2006/relationships/hyperlink" Target="file:///C:\Users\Thomas%20Huet\Desktop\Documentation%20arch&#233;ologique%20li&#233;e%20&#224;%20la%20th&#232;se\Cultures.docx" TargetMode="External"/><Relationship Id="rId3402" Type="http://schemas.openxmlformats.org/officeDocument/2006/relationships/hyperlink" Target="file:///C:\Users\Thomas%20Huet\Desktop\Documentation%20arch&#233;ologique%20li&#233;e%20&#224;%20la%20th&#232;se\Sites.docx" TargetMode="External"/><Relationship Id="rId4800" Type="http://schemas.openxmlformats.org/officeDocument/2006/relationships/hyperlink" Target="file:///C:\Users\Thomas%20Huet\Desktop\Documentation%20arch&#233;ologique%20li&#233;e%20&#224;%20la%20th&#232;se\Sites.docx" TargetMode="External"/><Relationship Id="rId13343" Type="http://schemas.openxmlformats.org/officeDocument/2006/relationships/hyperlink" Target="file:///C:\Users\Thomas%20Huet\Desktop\Documentation%20arch&#233;ologique%20li&#233;e%20&#224;%20la%20th&#232;se\Sites.docx" TargetMode="External"/><Relationship Id="rId323" Type="http://schemas.openxmlformats.org/officeDocument/2006/relationships/hyperlink" Target="file:///C:\Users\Thomas%20Huet\Desktop\Documentation%20arch&#233;ologique%20li&#233;e%20&#224;%20la%20th&#232;se\Cultures.docx" TargetMode="External"/><Relationship Id="rId2004" Type="http://schemas.openxmlformats.org/officeDocument/2006/relationships/hyperlink" Target="file:///C:\Users\Thomas%20Huet\Desktop\Documentation%20arch&#233;ologique%20li&#233;e%20&#224;%20la%20th&#232;se\Sites.docx" TargetMode="External"/><Relationship Id="rId6972" Type="http://schemas.openxmlformats.org/officeDocument/2006/relationships/hyperlink" Target="file:///C:\Users\Thomas%20Huet\Desktop\Documentation%20arch&#233;ologique%20li&#233;e%20&#224;%20la%20th&#232;se\Sites.docx" TargetMode="External"/><Relationship Id="rId4176" Type="http://schemas.openxmlformats.org/officeDocument/2006/relationships/hyperlink" Target="file:///C:\Users\Thomas%20Huet\Desktop\Documentation%20arch&#233;ologique%20li&#233;e%20&#224;%20la%20th&#232;se\Cultures.docx" TargetMode="External"/><Relationship Id="rId5574" Type="http://schemas.openxmlformats.org/officeDocument/2006/relationships/hyperlink" Target="file:///C:\Users\Thomas%20Huet\Desktop\Documentation%20arch&#233;ologique%20li&#233;e%20&#224;%20la%20th&#232;se\Sites.docx" TargetMode="External"/><Relationship Id="rId6625" Type="http://schemas.openxmlformats.org/officeDocument/2006/relationships/hyperlink" Target="file:///C:\Users\Thomas%20Huet\Desktop\Documentation%20arch&#233;ologique%20li&#233;e%20&#224;%20la%20th&#232;se\Cultures.docx" TargetMode="External"/><Relationship Id="rId5227" Type="http://schemas.openxmlformats.org/officeDocument/2006/relationships/hyperlink" Target="file:///C:\Users\Thomas%20Huet\Desktop\Documentation%20arch&#233;ologique%20li&#233;e%20&#224;%20la%20th&#232;se\Cultures.docx" TargetMode="External"/><Relationship Id="rId8797" Type="http://schemas.openxmlformats.org/officeDocument/2006/relationships/hyperlink" Target="file:///C:\Users\Thomas%20Huet\Desktop\Documentation%20arch&#233;ologique%20li&#233;e%20&#224;%20la%20th&#232;se\Cultures.docx" TargetMode="External"/><Relationship Id="rId9848" Type="http://schemas.openxmlformats.org/officeDocument/2006/relationships/hyperlink" Target="Cultures.docx" TargetMode="External"/><Relationship Id="rId11778" Type="http://schemas.openxmlformats.org/officeDocument/2006/relationships/hyperlink" Target="file:///C:\Users\Thomas%20Huet\Desktop\Documentation%20arch&#233;ologique%20li&#233;e%20&#224;%20la%20th&#232;se\Cultures.docx" TargetMode="External"/><Relationship Id="rId12829" Type="http://schemas.openxmlformats.org/officeDocument/2006/relationships/hyperlink" Target="file:///C:\Users\Thomas%20Huet\Desktop\Documentation%20arch&#233;ologique%20li&#233;e%20&#224;%20la%20th&#232;se\Cultures.docx" TargetMode="External"/><Relationship Id="rId1837" Type="http://schemas.openxmlformats.org/officeDocument/2006/relationships/hyperlink" Target="file:///C:\Users\Thomas%20Huet\Desktop\Documentation%20arch&#233;ologique%20li&#233;e%20&#224;%20la%20th&#232;se\Sites.docx" TargetMode="External"/><Relationship Id="rId7399" Type="http://schemas.openxmlformats.org/officeDocument/2006/relationships/hyperlink" Target="file:///C:\Users\Thomas%20Huet\Desktop\Documentation%20arch&#233;ologique%20li&#233;e%20&#224;%20la%20th&#232;se\Cultures.docx" TargetMode="External"/><Relationship Id="rId14251" Type="http://schemas.openxmlformats.org/officeDocument/2006/relationships/hyperlink" Target="file:///C:\Users\Thomas%20Huet\Desktop\Documentation%20arch&#233;ologique%20li&#233;e%20&#224;%20la%20th&#232;se\Sites.docx" TargetMode="External"/><Relationship Id="rId4310" Type="http://schemas.openxmlformats.org/officeDocument/2006/relationships/hyperlink" Target="file:///C:\Users\Thomas%20Huet\Desktop\Documentation%20arch&#233;ologique%20li&#233;e%20&#224;%20la%20th&#232;se\Cultures.docx" TargetMode="External"/><Relationship Id="rId7880" Type="http://schemas.openxmlformats.org/officeDocument/2006/relationships/hyperlink" Target="file:///C:\Users\Thomas%20Huet\Desktop\Documentation%20arch&#233;ologique%20li&#233;e%20&#224;%20la%20th&#232;se\Sites.docx" TargetMode="External"/><Relationship Id="rId180" Type="http://schemas.openxmlformats.org/officeDocument/2006/relationships/hyperlink" Target="Sites.docx" TargetMode="External"/><Relationship Id="rId6482" Type="http://schemas.openxmlformats.org/officeDocument/2006/relationships/hyperlink" Target="file:///C:\Users\Thomas%20Huet\Desktop\Documentation%20arch&#233;ologique%20li&#233;e%20&#224;%20la%20th&#232;se\Sites.docx" TargetMode="External"/><Relationship Id="rId7533" Type="http://schemas.openxmlformats.org/officeDocument/2006/relationships/hyperlink" Target="file:///C:\Users\Thomas%20Huet\Desktop\Documentation%20arch&#233;ologique%20li&#233;e%20&#224;%20la%20th&#232;se\Cultures.docx" TargetMode="External"/><Relationship Id="rId8931" Type="http://schemas.openxmlformats.org/officeDocument/2006/relationships/hyperlink" Target="file:///C:\Users\Thomas%20Huet\Desktop\Documentation%20arch&#233;ologique%20li&#233;e%20&#224;%20la%20th&#232;se\Sites.docx" TargetMode="External"/><Relationship Id="rId10861" Type="http://schemas.openxmlformats.org/officeDocument/2006/relationships/hyperlink" Target="file:///C:\Users\Thomas%20Huet\Desktop\Documentation%20arch&#233;ologique%20li&#233;e%20&#224;%20la%20th&#232;se\Sites.docx" TargetMode="External"/><Relationship Id="rId11912" Type="http://schemas.openxmlformats.org/officeDocument/2006/relationships/hyperlink" Target="file:///C:\Users\Thomas%20Huet\Desktop\Documentation%20arch&#233;ologique%20li&#233;e%20&#224;%20la%20th&#232;se\Sites.docx" TargetMode="External"/><Relationship Id="rId5084" Type="http://schemas.openxmlformats.org/officeDocument/2006/relationships/hyperlink" Target="file:///C:\Users\Thomas%20Huet\Desktop\Documentation%20arch&#233;ologique%20li&#233;e%20&#224;%20la%20th&#232;se\Cultures.docx" TargetMode="External"/><Relationship Id="rId6135" Type="http://schemas.openxmlformats.org/officeDocument/2006/relationships/hyperlink" Target="file:///C:\Users\Thomas%20Huet\Desktop\Documentation%20arch&#233;ologique%20li&#233;e%20&#224;%20la%20th&#232;se\Sites.docx" TargetMode="External"/><Relationship Id="rId10514" Type="http://schemas.openxmlformats.org/officeDocument/2006/relationships/hyperlink" Target="file:///C:\Users\Thomas%20Huet\Desktop\Documentation%20arch&#233;ologique%20li&#233;e%20&#224;%20la%20th&#232;se\DescriptionRoches.docx" TargetMode="External"/><Relationship Id="rId12686" Type="http://schemas.openxmlformats.org/officeDocument/2006/relationships/hyperlink" Target="file:///C:\Users\Thomas%20Huet\Desktop\Documentation%20arch&#233;ologique%20li&#233;e%20&#224;%20la%20th&#232;se\Sites.docx" TargetMode="External"/><Relationship Id="rId13737" Type="http://schemas.openxmlformats.org/officeDocument/2006/relationships/hyperlink" Target="file:///C:\Users\Thomas%20Huet\Desktop\Documentation%20arch&#233;ologique%20li&#233;e%20&#224;%20la%20th&#232;se\Sites.docx" TargetMode="External"/><Relationship Id="rId1694" Type="http://schemas.openxmlformats.org/officeDocument/2006/relationships/hyperlink" Target="file:///C:\Users\Thomas%20Huet\Desktop\Documentation%20arch&#233;ologique%20li&#233;e%20&#224;%20la%20th&#232;se\Cultures.docx" TargetMode="External"/><Relationship Id="rId2745" Type="http://schemas.openxmlformats.org/officeDocument/2006/relationships/hyperlink" Target="file:///C:\Users\Thomas%20Huet\Desktop\Documentation%20arch&#233;ologique%20li&#233;e%20&#224;%20la%20th&#232;se\Cultures.docx" TargetMode="External"/><Relationship Id="rId9358" Type="http://schemas.openxmlformats.org/officeDocument/2006/relationships/hyperlink" Target="file:///C:\Users\Thomas%20Huet\Desktop\Documentation%20arch&#233;ologique%20li&#233;e%20&#224;%20la%20th&#232;se\Sites.docx" TargetMode="External"/><Relationship Id="rId11288" Type="http://schemas.openxmlformats.org/officeDocument/2006/relationships/hyperlink" Target="file:///C:\Users\Thomas%20Huet\Desktop\Documentation%20arch&#233;ologique%20li&#233;e%20&#224;%20la%20th&#232;se\Objets.docx" TargetMode="External"/><Relationship Id="rId12339" Type="http://schemas.openxmlformats.org/officeDocument/2006/relationships/hyperlink" Target="file:///C:\Users\Thomas%20Huet\Desktop\Documentation%20arch&#233;ologique%20li&#233;e%20&#224;%20la%20th&#232;se\Cultures.docx" TargetMode="External"/><Relationship Id="rId717" Type="http://schemas.openxmlformats.org/officeDocument/2006/relationships/hyperlink" Target="file:///C:\Users\Thomas%20Huet\Desktop\Documentation%20arch&#233;ologique%20li&#233;e%20&#224;%20la%20th&#232;se\Sites.docx" TargetMode="External"/><Relationship Id="rId1347" Type="http://schemas.openxmlformats.org/officeDocument/2006/relationships/hyperlink" Target="file:///C:\Users\Thomas%20Huet\Desktop\Documentation%20arch&#233;ologique%20li&#233;e%20&#224;%20la%20th&#232;se\Cultures.docx" TargetMode="External"/><Relationship Id="rId5968" Type="http://schemas.openxmlformats.org/officeDocument/2006/relationships/hyperlink" Target="file:///C:\Users\Thomas%20Huet\Desktop\Documentation%20arch&#233;ologique%20li&#233;e%20&#224;%20la%20th&#232;se\Cultures.docx" TargetMode="External"/><Relationship Id="rId53" Type="http://schemas.openxmlformats.org/officeDocument/2006/relationships/hyperlink" Target="Environnement.docx" TargetMode="External"/><Relationship Id="rId7390" Type="http://schemas.openxmlformats.org/officeDocument/2006/relationships/hyperlink" Target="file:///C:\Users\Thomas%20Huet\Desktop\Documentation%20arch&#233;ologique%20li&#233;e%20&#224;%20la%20th&#232;se\Cultures.docx" TargetMode="External"/><Relationship Id="rId8441" Type="http://schemas.openxmlformats.org/officeDocument/2006/relationships/hyperlink" Target="file:///C:\Users\Thomas%20Huet\Desktop\Documentation%20arch&#233;ologique%20li&#233;e%20&#224;%20la%20th&#232;se\Sites.docx" TargetMode="External"/><Relationship Id="rId10371" Type="http://schemas.openxmlformats.org/officeDocument/2006/relationships/hyperlink" Target="file:///C:\Users\Thomas%20Huet\Desktop\Documentation%20arch&#233;ologique%20li&#233;e%20&#224;%20la%20th&#232;se\Sites.docx" TargetMode="External"/><Relationship Id="rId12820" Type="http://schemas.openxmlformats.org/officeDocument/2006/relationships/hyperlink" Target="file:///C:\Users\Thomas%20Huet\Desktop\Documentation%20arch&#233;ologique%20li&#233;e%20&#224;%20la%20th&#232;se\Cultures.docx" TargetMode="External"/><Relationship Id="rId7043" Type="http://schemas.openxmlformats.org/officeDocument/2006/relationships/hyperlink" Target="file:///C:\Users\Thomas%20Huet\Desktop\Documentation%20arch&#233;ologique%20li&#233;e%20&#224;%20la%20th&#232;se\Cultures.docx" TargetMode="External"/><Relationship Id="rId10024" Type="http://schemas.openxmlformats.org/officeDocument/2006/relationships/hyperlink" Target="file:///C:\Users\Thomas%20Huet\Desktop\Documentation%20arch&#233;ologique%20li&#233;e%20&#224;%20la%20th&#232;se\Sites.docx" TargetMode="External"/><Relationship Id="rId11422" Type="http://schemas.openxmlformats.org/officeDocument/2006/relationships/hyperlink" Target="file:///C:\Users\Thomas%20Huet\Desktop\Documentation%20arch&#233;ologique%20li&#233;e%20&#224;%20la%20th&#232;se\Cultures.docx" TargetMode="External"/><Relationship Id="rId13594" Type="http://schemas.openxmlformats.org/officeDocument/2006/relationships/hyperlink" Target="file:///C:\Users\Thomas%20Huet\Desktop\Documentation%20arch&#233;ologique%20li&#233;e%20&#224;%20la%20th&#232;se\Sites.docx" TargetMode="External"/><Relationship Id="rId574" Type="http://schemas.openxmlformats.org/officeDocument/2006/relationships/hyperlink" Target="file:///C:\Users\Thomas%20Huet\Desktop\Documentation%20arch&#233;ologique%20li&#233;e%20&#224;%20la%20th&#232;se\Cultures.docx" TargetMode="External"/><Relationship Id="rId2255" Type="http://schemas.openxmlformats.org/officeDocument/2006/relationships/hyperlink" Target="file:///C:\Users\Thomas%20Huet\Desktop\Documentation%20arch&#233;ologique%20li&#233;e%20&#224;%20la%20th&#232;se\Cultures.docx" TargetMode="External"/><Relationship Id="rId3653" Type="http://schemas.openxmlformats.org/officeDocument/2006/relationships/hyperlink" Target="file:///C:\Users\Thomas%20Huet\Desktop\Documentation%20arch&#233;ologique%20li&#233;e%20&#224;%20la%20th&#232;se\Cultures.docx" TargetMode="External"/><Relationship Id="rId4704" Type="http://schemas.openxmlformats.org/officeDocument/2006/relationships/hyperlink" Target="file:///C:\Users\Thomas%20Huet\Desktop\Documentation%20arch&#233;ologique%20li&#233;e%20&#224;%20la%20th&#232;se\Sites.docx" TargetMode="External"/><Relationship Id="rId12196" Type="http://schemas.openxmlformats.org/officeDocument/2006/relationships/hyperlink" Target="file:///C:\Users\Thomas%20Huet\Desktop\Documentation%20arch&#233;ologique%20li&#233;e%20&#224;%20la%20th&#232;se\Sites.docx" TargetMode="External"/><Relationship Id="rId13247" Type="http://schemas.openxmlformats.org/officeDocument/2006/relationships/hyperlink" Target="file:///C:\Users\Thomas%20Huet\Desktop\Documentation%20arch&#233;ologique%20li&#233;e%20&#224;%20la%20th&#232;se\Sites.docx" TargetMode="External"/><Relationship Id="rId227" Type="http://schemas.openxmlformats.org/officeDocument/2006/relationships/hyperlink" Target="Sites.docx" TargetMode="External"/><Relationship Id="rId3306" Type="http://schemas.openxmlformats.org/officeDocument/2006/relationships/hyperlink" Target="file:///C:\Users\Thomas%20Huet\Desktop\Documentation%20arch&#233;ologique%20li&#233;e%20&#224;%20la%20th&#232;se\Sites.docx" TargetMode="External"/><Relationship Id="rId6876" Type="http://schemas.openxmlformats.org/officeDocument/2006/relationships/hyperlink" Target="file:///C:\Users\Thomas%20Huet\Desktop\Documentation%20arch&#233;ologique%20li&#233;e%20&#224;%20la%20th&#232;se\Cultures.docx" TargetMode="External"/><Relationship Id="rId7927" Type="http://schemas.openxmlformats.org/officeDocument/2006/relationships/hyperlink" Target="file:///C:\Users\Thomas%20Huet\Desktop\Documentation%20arch&#233;ologique%20li&#233;e%20&#224;%20la%20th&#232;se\Cultures.docx" TargetMode="External"/><Relationship Id="rId10908" Type="http://schemas.openxmlformats.org/officeDocument/2006/relationships/hyperlink" Target="file:///C:\Users\Thomas%20Huet\Desktop\Documentation%20arch&#233;ologique%20li&#233;e%20&#224;%20la%20th&#232;se\Cultures.docx" TargetMode="External"/><Relationship Id="rId5478" Type="http://schemas.openxmlformats.org/officeDocument/2006/relationships/hyperlink" Target="file:///C:\Users\Thomas%20Huet\Desktop\Documentation%20arch&#233;ologique%20li&#233;e%20&#224;%20la%20th&#232;se\Cultures.docx" TargetMode="External"/><Relationship Id="rId6529" Type="http://schemas.openxmlformats.org/officeDocument/2006/relationships/hyperlink" Target="file:///C:\Users\Thomas%20Huet\Desktop\Documentation%20arch&#233;ologique%20li&#233;e%20&#224;%20la%20th&#232;se\Cultures.docx" TargetMode="External"/><Relationship Id="rId12330" Type="http://schemas.openxmlformats.org/officeDocument/2006/relationships/hyperlink" Target="file:///C:\Users\Thomas%20Huet\Desktop\Documentation%20arch&#233;ologique%20li&#233;e%20&#224;%20la%20th&#232;se\Cultures.docx" TargetMode="External"/><Relationship Id="rId9002" Type="http://schemas.openxmlformats.org/officeDocument/2006/relationships/hyperlink" Target="file:///C:\Users\Thomas%20Huet\Desktop\Documentation%20arch&#233;ologique%20li&#233;e%20&#224;%20la%20th&#232;se\Sites.docx" TargetMode="External"/><Relationship Id="rId4561" Type="http://schemas.openxmlformats.org/officeDocument/2006/relationships/hyperlink" Target="file:///C:\Users\Thomas%20Huet\Desktop\Documentation%20arch&#233;ologique%20li&#233;e%20&#224;%20la%20th&#232;se\Cultures.docx" TargetMode="External"/><Relationship Id="rId5612" Type="http://schemas.openxmlformats.org/officeDocument/2006/relationships/hyperlink" Target="file:///C:\Users\Thomas%20Huet\Desktop\Documentation%20arch&#233;ologique%20li&#233;e%20&#224;%20la%20th&#232;se\Sites.docx" TargetMode="External"/><Relationship Id="rId14155" Type="http://schemas.openxmlformats.org/officeDocument/2006/relationships/hyperlink" Target="file:///C:\Users\Thomas%20Huet\Desktop\Documentation%20arch&#233;ologique%20li&#233;e%20&#224;%20la%20th&#232;se\Sites.docx" TargetMode="External"/><Relationship Id="rId3163" Type="http://schemas.openxmlformats.org/officeDocument/2006/relationships/hyperlink" Target="file:///C:\Users\Thomas%20Huet\Desktop\Documentation%20arch&#233;ologique%20li&#233;e%20&#224;%20la%20th&#232;se\Cultures.docx" TargetMode="External"/><Relationship Id="rId4214" Type="http://schemas.openxmlformats.org/officeDocument/2006/relationships/hyperlink" Target="file:///C:\Users\Thomas%20Huet\Desktop\Documentation%20arch&#233;ologique%20li&#233;e%20&#224;%20la%20th&#232;se\Cultures.docx" TargetMode="External"/><Relationship Id="rId6386" Type="http://schemas.openxmlformats.org/officeDocument/2006/relationships/hyperlink" Target="file:///C:\Users\Thomas%20Huet\Desktop\Documentation%20arch&#233;ologique%20li&#233;e%20&#224;%20la%20th&#232;se\Sites.docx" TargetMode="External"/><Relationship Id="rId7784" Type="http://schemas.openxmlformats.org/officeDocument/2006/relationships/hyperlink" Target="file:///C:\Users\Thomas%20Huet\Desktop\Documentation%20arch&#233;ologique%20li&#233;e%20&#224;%20la%20th&#232;se\Cultures.docx" TargetMode="External"/><Relationship Id="rId8835" Type="http://schemas.openxmlformats.org/officeDocument/2006/relationships/hyperlink" Target="file:///C:\Users\Thomas%20Huet\Desktop\Documentation%20arch&#233;ologique%20li&#233;e%20&#224;%20la%20th&#232;se\Cultures.docx" TargetMode="External"/><Relationship Id="rId10765" Type="http://schemas.openxmlformats.org/officeDocument/2006/relationships/hyperlink" Target="file:///C:\Users\Thomas%20Huet\Desktop\Documentation%20arch&#233;ologique%20li&#233;e%20&#224;%20la%20th&#232;se\Cultures.docx" TargetMode="External"/><Relationship Id="rId11816" Type="http://schemas.openxmlformats.org/officeDocument/2006/relationships/hyperlink" Target="file:///C:\Users\Thomas%20Huet\Desktop\Documentation%20arch&#233;ologique%20li&#233;e%20&#224;%20la%20th&#232;se\Sites.docx" TargetMode="External"/><Relationship Id="rId6039" Type="http://schemas.openxmlformats.org/officeDocument/2006/relationships/hyperlink" Target="file:///C:\Users\Thomas%20Huet\Desktop\Documentation%20arch&#233;ologique%20li&#233;e%20&#224;%20la%20th&#232;se\Cultures.docx" TargetMode="External"/><Relationship Id="rId7437" Type="http://schemas.openxmlformats.org/officeDocument/2006/relationships/hyperlink" Target="file:///C:\Users\Thomas%20Huet\Desktop\Documentation%20arch&#233;ologique%20li&#233;e%20&#224;%20la%20th&#232;se\Cultures.docx" TargetMode="External"/><Relationship Id="rId10418" Type="http://schemas.openxmlformats.org/officeDocument/2006/relationships/hyperlink" Target="file:///C:\Users\Thomas%20Huet\Desktop\Documentation%20arch&#233;ologique%20li&#233;e%20&#224;%20la%20th&#232;se\Sites.docx" TargetMode="External"/><Relationship Id="rId13988" Type="http://schemas.openxmlformats.org/officeDocument/2006/relationships/hyperlink" Target="file:///C:\Users\Thomas%20Huet\Desktop\Documentation%20arch&#233;ologique%20li&#233;e%20&#224;%20la%20th&#232;se\Sites.docx" TargetMode="External"/><Relationship Id="rId2996" Type="http://schemas.openxmlformats.org/officeDocument/2006/relationships/hyperlink" Target="file:///C:\Users\Thomas%20Huet\Desktop\Documentation%20arch&#233;ologique%20li&#233;e%20&#224;%20la%20th&#232;se\Sites.docx" TargetMode="External"/><Relationship Id="rId968" Type="http://schemas.openxmlformats.org/officeDocument/2006/relationships/hyperlink" Target="file:///C:\Users\Thomas%20Huet\Desktop\Documentation%20arch&#233;ologique%20li&#233;e%20&#224;%20la%20th&#232;se\Cultures.docx" TargetMode="External"/><Relationship Id="rId1598" Type="http://schemas.openxmlformats.org/officeDocument/2006/relationships/hyperlink" Target="file:///C:\Users\Thomas%20Huet\Desktop\Documentation%20arch&#233;ologique%20li&#233;e%20&#224;%20la%20th&#232;se\Cultures.docx" TargetMode="External"/><Relationship Id="rId2649" Type="http://schemas.openxmlformats.org/officeDocument/2006/relationships/hyperlink" Target="file:///C:\Users\Thomas%20Huet\Desktop\Documentation%20arch&#233;ologique%20li&#233;e%20&#224;%20la%20th&#232;se\Sites.docx" TargetMode="External"/><Relationship Id="rId6520" Type="http://schemas.openxmlformats.org/officeDocument/2006/relationships/hyperlink" Target="file:///C:\Users\Thomas%20Huet\Desktop\Documentation%20arch&#233;ologique%20li&#233;e%20&#224;%20la%20th&#232;se\Cultures.docx" TargetMode="External"/><Relationship Id="rId4071" Type="http://schemas.openxmlformats.org/officeDocument/2006/relationships/hyperlink" Target="file:///C:\Users\Thomas%20Huet\Desktop\Documentation%20arch&#233;ologique%20li&#233;e%20&#224;%20la%20th&#232;se\Cultures.docx" TargetMode="External"/><Relationship Id="rId5122" Type="http://schemas.openxmlformats.org/officeDocument/2006/relationships/hyperlink" Target="file:///C:\Users\Thomas%20Huet\Desktop\Documentation%20arch&#233;ologique%20li&#233;e%20&#224;%20la%20th&#232;se\Cultures.docx" TargetMode="External"/><Relationship Id="rId8692" Type="http://schemas.openxmlformats.org/officeDocument/2006/relationships/hyperlink" Target="file:///C:\Users\Thomas%20Huet\Desktop\Documentation%20arch&#233;ologique%20li&#233;e%20&#224;%20la%20th&#232;se\Sites.docx" TargetMode="External"/><Relationship Id="rId9743" Type="http://schemas.openxmlformats.org/officeDocument/2006/relationships/hyperlink" Target="file:///C:\Users\Thomas%20Huet\Desktop\Documentation%20arch&#233;ologique%20li&#233;e%20&#224;%20la%20th&#232;se\Sites.docx" TargetMode="External"/><Relationship Id="rId7294" Type="http://schemas.openxmlformats.org/officeDocument/2006/relationships/hyperlink" Target="file:///C:\Users\Thomas%20Huet\Desktop\Documentation%20arch&#233;ologique%20li&#233;e%20&#224;%20la%20th&#232;se\Cultures.docx" TargetMode="External"/><Relationship Id="rId8345" Type="http://schemas.openxmlformats.org/officeDocument/2006/relationships/hyperlink" Target="file:///C:\Users\Thomas%20Huet\Desktop\Documentation%20arch&#233;ologique%20li&#233;e%20&#224;%20la%20th&#232;se\Sites.docx" TargetMode="External"/><Relationship Id="rId11673" Type="http://schemas.openxmlformats.org/officeDocument/2006/relationships/hyperlink" Target="file:///C:\Users\Thomas%20Huet\Desktop\Documentation%20arch&#233;ologique%20li&#233;e%20&#224;%20la%20th&#232;se\Sites.docx" TargetMode="External"/><Relationship Id="rId12724" Type="http://schemas.openxmlformats.org/officeDocument/2006/relationships/hyperlink" Target="file:///C:\Users\Thomas%20Huet\Desktop\Documentation%20arch&#233;ologique%20li&#233;e%20&#224;%20la%20th&#232;se\Cultures.docx" TargetMode="External"/><Relationship Id="rId1732" Type="http://schemas.openxmlformats.org/officeDocument/2006/relationships/hyperlink" Target="file:///C:\Users\Thomas%20Huet\Desktop\Documentation%20arch&#233;ologique%20li&#233;e%20&#224;%20la%20th&#232;se\Sites.docx" TargetMode="External"/><Relationship Id="rId10275" Type="http://schemas.openxmlformats.org/officeDocument/2006/relationships/hyperlink" Target="file:///C:\Users\Thomas%20Huet\Desktop\Documentation%20arch&#233;ologique%20li&#233;e%20&#224;%20la%20th&#232;se\Cultures.docx" TargetMode="External"/><Relationship Id="rId11326" Type="http://schemas.openxmlformats.org/officeDocument/2006/relationships/hyperlink" Target="Sites.docx" TargetMode="External"/><Relationship Id="rId4955" Type="http://schemas.openxmlformats.org/officeDocument/2006/relationships/hyperlink" Target="file:///C:\Users\Thomas%20Huet\Desktop\Documentation%20arch&#233;ologique%20li&#233;e%20&#224;%20la%20th&#232;se\Sites.docx" TargetMode="External"/><Relationship Id="rId13498" Type="http://schemas.openxmlformats.org/officeDocument/2006/relationships/hyperlink" Target="file:///C:\Users\Thomas%20Huet\Desktop\Documentation%20arch&#233;ologique%20li&#233;e%20&#224;%20la%20th&#232;se\Sites.docx" TargetMode="External"/><Relationship Id="rId14549" Type="http://schemas.openxmlformats.org/officeDocument/2006/relationships/hyperlink" Target="file:///C:\Users\Thomas%20Huet\Desktop\Documentation%20arch&#233;ologique%20li&#233;e%20&#224;%20la%20th&#232;se\Analyses%20Statistiques.docx" TargetMode="External"/><Relationship Id="rId3557" Type="http://schemas.openxmlformats.org/officeDocument/2006/relationships/hyperlink" Target="file:///C:\Users\Thomas%20Huet\Desktop\Documentation%20arch&#233;ologique%20li&#233;e%20&#224;%20la%20th&#232;se\Cultures.docx" TargetMode="External"/><Relationship Id="rId4608" Type="http://schemas.openxmlformats.org/officeDocument/2006/relationships/hyperlink" Target="file:///C:\Users\Thomas%20Huet\Desktop\Documentation%20arch&#233;ologique%20li&#233;e%20&#224;%20la%20th&#232;se\Cultures.docx" TargetMode="External"/><Relationship Id="rId478" Type="http://schemas.openxmlformats.org/officeDocument/2006/relationships/hyperlink" Target="file:///C:\Users\Thomas%20Huet\Desktop\Documentation%20arch&#233;ologique%20li&#233;e%20&#224;%20la%20th&#232;se\Cultures.docx" TargetMode="External"/><Relationship Id="rId2159" Type="http://schemas.openxmlformats.org/officeDocument/2006/relationships/hyperlink" Target="file:///C:\Users\Thomas%20Huet\Desktop\Documentation%20arch&#233;ologique%20li&#233;e%20&#224;%20la%20th&#232;se\Cultures.docx" TargetMode="External"/><Relationship Id="rId6030" Type="http://schemas.openxmlformats.org/officeDocument/2006/relationships/hyperlink" Target="file:///C:\Users\Thomas%20Huet\Desktop\Documentation%20arch&#233;ologique%20li&#233;e%20&#224;%20la%20th&#232;se\Cultures.docx" TargetMode="External"/><Relationship Id="rId12581" Type="http://schemas.openxmlformats.org/officeDocument/2006/relationships/hyperlink" Target="file:///C:\Users\Thomas%20Huet\Desktop\Documentation%20arch&#233;ologique%20li&#233;e%20&#224;%20la%20th&#232;se\Cultures.docx" TargetMode="External"/><Relationship Id="rId2640" Type="http://schemas.openxmlformats.org/officeDocument/2006/relationships/hyperlink" Target="file:///C:\Users\Thomas%20Huet\Desktop\Documentation%20arch&#233;ologique%20li&#233;e%20&#224;%20la%20th&#232;se\Cultures.docx" TargetMode="External"/><Relationship Id="rId9253" Type="http://schemas.openxmlformats.org/officeDocument/2006/relationships/hyperlink" Target="file:///C:\Users\Thomas%20Huet\Desktop\Documentation%20arch&#233;ologique%20li&#233;e%20&#224;%20la%20th&#232;se\Sites.docx" TargetMode="External"/><Relationship Id="rId11183" Type="http://schemas.openxmlformats.org/officeDocument/2006/relationships/hyperlink" Target="file:///C:\Users\Thomas%20Huet\Desktop\Documentation%20arch&#233;ologique%20li&#233;e%20&#224;%20la%20th&#232;se\Cultures.docx" TargetMode="External"/><Relationship Id="rId12234" Type="http://schemas.openxmlformats.org/officeDocument/2006/relationships/hyperlink" Target="file:///C:\Users\Thomas%20Huet\Desktop\Documentation%20arch&#233;ologique%20li&#233;e%20&#224;%20la%20th&#232;se\Cultures.docx" TargetMode="External"/><Relationship Id="rId13632" Type="http://schemas.openxmlformats.org/officeDocument/2006/relationships/hyperlink" Target="file:///C:\Users\Thomas%20Huet\Desktop\Documentation%20arch&#233;ologique%20li&#233;e%20&#224;%20la%20th&#232;se\Sites.docx" TargetMode="External"/><Relationship Id="rId612" Type="http://schemas.openxmlformats.org/officeDocument/2006/relationships/hyperlink" Target="file:///C:\Users\Thomas%20Huet\Desktop\Documentation%20arch&#233;ologique%20li&#233;e%20&#224;%20la%20th&#232;se\Cultures.docx" TargetMode="External"/><Relationship Id="rId1242" Type="http://schemas.openxmlformats.org/officeDocument/2006/relationships/hyperlink" Target="file:///C:\Users\Thomas%20Huet\Desktop\Documentation%20arch&#233;ologique%20li&#233;e%20&#224;%20la%20th&#232;se\Sites.docx" TargetMode="External"/><Relationship Id="rId4465" Type="http://schemas.openxmlformats.org/officeDocument/2006/relationships/hyperlink" Target="file:///C:\Users\Thomas%20Huet\Desktop\Documentation%20arch&#233;ologique%20li&#233;e%20&#224;%20la%20th&#232;se\Cultures.docx" TargetMode="External"/><Relationship Id="rId5863" Type="http://schemas.openxmlformats.org/officeDocument/2006/relationships/hyperlink" Target="file:///C:\Users\Thomas%20Huet\Desktop\Documentation%20arch&#233;ologique%20li&#233;e%20&#224;%20la%20th&#232;se\Cultures.docx" TargetMode="External"/><Relationship Id="rId6914" Type="http://schemas.openxmlformats.org/officeDocument/2006/relationships/hyperlink" Target="file:///C:\Users\Thomas%20Huet\Desktop\Documentation%20arch&#233;ologique%20li&#233;e%20&#224;%20la%20th&#232;se\Sites.docx" TargetMode="External"/><Relationship Id="rId3067" Type="http://schemas.openxmlformats.org/officeDocument/2006/relationships/hyperlink" Target="file:///C:\Users\Thomas%20Huet\Desktop\Documentation%20arch&#233;ologique%20li&#233;e%20&#224;%20la%20th&#232;se\Cultures.docx" TargetMode="External"/><Relationship Id="rId4118" Type="http://schemas.openxmlformats.org/officeDocument/2006/relationships/hyperlink" Target="file:///C:\Users\Thomas%20Huet\Desktop\Documentation%20arch&#233;ologique%20li&#233;e%20&#224;%20la%20th&#232;se\Sites.docx" TargetMode="External"/><Relationship Id="rId5516" Type="http://schemas.openxmlformats.org/officeDocument/2006/relationships/hyperlink" Target="file:///C:\Users\Thomas%20Huet\Desktop\Documentation%20arch&#233;ologique%20li&#233;e%20&#224;%20la%20th&#232;se\Cultures.docx" TargetMode="External"/><Relationship Id="rId14059" Type="http://schemas.openxmlformats.org/officeDocument/2006/relationships/hyperlink" Target="file:///C:\Users\Thomas%20Huet\Desktop\Documentation%20arch&#233;ologique%20li&#233;e%20&#224;%20la%20th&#232;se\Sites.docx" TargetMode="External"/><Relationship Id="rId7688" Type="http://schemas.openxmlformats.org/officeDocument/2006/relationships/hyperlink" Target="file:///C:\Users\Thomas%20Huet\Desktop\Documentation%20arch&#233;ologique%20li&#233;e%20&#224;%20la%20th&#232;se\Sites.docx" TargetMode="External"/><Relationship Id="rId8739" Type="http://schemas.openxmlformats.org/officeDocument/2006/relationships/hyperlink" Target="file:///C:\Users\Thomas%20Huet\Desktop\Documentation%20arch&#233;ologique%20li&#233;e%20&#224;%20la%20th&#232;se\Cultures.docx" TargetMode="External"/><Relationship Id="rId10669" Type="http://schemas.openxmlformats.org/officeDocument/2006/relationships/hyperlink" Target="file:///C:\Users\Thomas%20Huet\Desktop\Documentation%20arch&#233;ologique%20li&#233;e%20&#224;%20la%20th&#232;se\Cultures.docx" TargetMode="External"/><Relationship Id="rId14540" Type="http://schemas.openxmlformats.org/officeDocument/2006/relationships/hyperlink" Target="file:///C:\Users\Thomas%20Huet\Desktop\Documentation%20arch&#233;ologique%20li&#233;e%20&#224;%20la%20th&#232;se\Sites.docx" TargetMode="External"/><Relationship Id="rId12091" Type="http://schemas.openxmlformats.org/officeDocument/2006/relationships/hyperlink" Target="file:///C:\Users\Thomas%20Huet\Desktop\Documentation%20arch&#233;ologique%20li&#233;e%20&#224;%20la%20th&#232;se\Cultures.docx" TargetMode="External"/><Relationship Id="rId13142" Type="http://schemas.openxmlformats.org/officeDocument/2006/relationships/hyperlink" Target="file:///C:\Users\Thomas%20Huet\Desktop\Documentation%20arch&#233;ologique%20li&#233;e%20&#224;%20la%20th&#232;se\Sites.docx" TargetMode="External"/><Relationship Id="rId2150" Type="http://schemas.openxmlformats.org/officeDocument/2006/relationships/hyperlink" Target="file:///C:\Users\Thomas%20Huet\Desktop\Documentation%20arch&#233;ologique%20li&#233;e%20&#224;%20la%20th&#232;se\Sites.docx" TargetMode="External"/><Relationship Id="rId3201" Type="http://schemas.openxmlformats.org/officeDocument/2006/relationships/hyperlink" Target="file:///C:\Users\Thomas%20Huet\Desktop\Documentation%20arch&#233;ologique%20li&#233;e%20&#224;%20la%20th&#232;se\Cultures.docx" TargetMode="External"/><Relationship Id="rId6771" Type="http://schemas.openxmlformats.org/officeDocument/2006/relationships/hyperlink" Target="file:///C:\Users\Thomas%20Huet\Desktop\Documentation%20arch&#233;ologique%20li&#233;e%20&#224;%20la%20th&#232;se\Sites.docx" TargetMode="External"/><Relationship Id="rId7822" Type="http://schemas.openxmlformats.org/officeDocument/2006/relationships/hyperlink" Target="file:///C:\Users\Thomas%20Huet\Desktop\Documentation%20arch&#233;ologique%20li&#233;e%20&#224;%20la%20th&#232;se\Sites.docx" TargetMode="External"/><Relationship Id="rId122" Type="http://schemas.openxmlformats.org/officeDocument/2006/relationships/hyperlink" Target="file:///C:\Users\Thomas%20Huet\Desktop\Documentation%20arch&#233;ologique%20li&#233;e%20&#224;%20la%20th&#232;se\Cultures.docx" TargetMode="External"/><Relationship Id="rId5373" Type="http://schemas.openxmlformats.org/officeDocument/2006/relationships/hyperlink" Target="file:///C:\Users\Thomas%20Huet\Desktop\Documentation%20arch&#233;ologique%20li&#233;e%20&#224;%20la%20th&#232;se\Sites.docx" TargetMode="External"/><Relationship Id="rId6424" Type="http://schemas.openxmlformats.org/officeDocument/2006/relationships/hyperlink" Target="file:///C:\Users\Thomas%20Huet\Desktop\Documentation%20arch&#233;ologique%20li&#233;e%20&#224;%20la%20th&#232;se\Cultures.docx" TargetMode="External"/><Relationship Id="rId10803" Type="http://schemas.openxmlformats.org/officeDocument/2006/relationships/hyperlink" Target="Sites.docx" TargetMode="External"/><Relationship Id="rId5026" Type="http://schemas.openxmlformats.org/officeDocument/2006/relationships/hyperlink" Target="file:///C:\Users\Thomas%20Huet\Desktop\Documentation%20arch&#233;ologique%20li&#233;e%20&#224;%20la%20th&#232;se\Sites.docx" TargetMode="External"/><Relationship Id="rId8596" Type="http://schemas.openxmlformats.org/officeDocument/2006/relationships/hyperlink" Target="file:///C:\Users\Thomas%20Huet\Desktop\Documentation%20arch&#233;ologique%20li&#233;e%20&#224;%20la%20th&#232;se\Sites.docx" TargetMode="External"/><Relationship Id="rId9994" Type="http://schemas.openxmlformats.org/officeDocument/2006/relationships/hyperlink" Target="file:///C:\Users\Thomas%20Huet\Desktop\Documentation%20arch&#233;ologique%20li&#233;e%20&#224;%20la%20th&#232;se\Cultures.docx" TargetMode="External"/><Relationship Id="rId12975" Type="http://schemas.openxmlformats.org/officeDocument/2006/relationships/hyperlink" Target="file:///C:\Users\Thomas%20Huet\Desktop\Documentation%20arch&#233;ologique%20li&#233;e%20&#224;%20la%20th&#232;se\Sites.docx" TargetMode="External"/><Relationship Id="rId1983" Type="http://schemas.openxmlformats.org/officeDocument/2006/relationships/hyperlink" Target="file:///C:\Users\Thomas%20Huet\Desktop\Documentation%20arch&#233;ologique%20li&#233;e%20&#224;%20la%20th&#232;se\Cultures.docx" TargetMode="External"/><Relationship Id="rId7198" Type="http://schemas.openxmlformats.org/officeDocument/2006/relationships/hyperlink" Target="file:///C:\Users\Thomas%20Huet\Desktop\Documentation%20arch&#233;ologique%20li&#233;e%20&#224;%20la%20th&#232;se\Cultures.docx" TargetMode="External"/><Relationship Id="rId8249" Type="http://schemas.openxmlformats.org/officeDocument/2006/relationships/hyperlink" Target="file:///C:\Users\Thomas%20Huet\Desktop\Documentation%20arch&#233;ologique%20li&#233;e%20&#224;%20la%20th&#232;se\Sites.docx" TargetMode="External"/><Relationship Id="rId9647" Type="http://schemas.openxmlformats.org/officeDocument/2006/relationships/hyperlink" Target="file:///C:\Users\Thomas%20Huet\Desktop\Documentation%20arch&#233;ologique%20li&#233;e%20&#224;%20la%20th&#232;se\Cultures.docx" TargetMode="External"/><Relationship Id="rId11577" Type="http://schemas.openxmlformats.org/officeDocument/2006/relationships/hyperlink" Target="file:///C:\Users\Thomas%20Huet\Desktop\Documentation%20arch&#233;ologique%20li&#233;e%20&#224;%20la%20th&#232;se\Sites.docx" TargetMode="External"/><Relationship Id="rId12628" Type="http://schemas.openxmlformats.org/officeDocument/2006/relationships/hyperlink" Target="file:///C:\Users\Thomas%20Huet\Desktop\Documentation%20arch&#233;ologique%20li&#233;e%20&#224;%20la%20th&#232;se\Cultures.docx" TargetMode="External"/><Relationship Id="rId1636" Type="http://schemas.openxmlformats.org/officeDocument/2006/relationships/hyperlink" Target="file:///C:\Users\Thomas%20Huet\Desktop\Documentation%20arch&#233;ologique%20li&#233;e%20&#224;%20la%20th&#232;se\Cultures.docx" TargetMode="External"/><Relationship Id="rId10179" Type="http://schemas.openxmlformats.org/officeDocument/2006/relationships/hyperlink" Target="file:///C:\Users\Thomas%20Huet\Desktop\Documentation%20arch&#233;ologique%20li&#233;e%20&#224;%20la%20th&#232;se\Cultures.docx" TargetMode="External"/><Relationship Id="rId14050" Type="http://schemas.openxmlformats.org/officeDocument/2006/relationships/hyperlink" Target="file:///C:\Users\Thomas%20Huet\Desktop\Documentation%20arch&#233;ologique%20li&#233;e%20&#224;%20la%20th&#232;se\Sites.docx" TargetMode="External"/><Relationship Id="rId4859" Type="http://schemas.openxmlformats.org/officeDocument/2006/relationships/hyperlink" Target="file:///C:\Users\Thomas%20Huet\Desktop\Documentation%20arch&#233;ologique%20li&#233;e%20&#224;%20la%20th&#232;se\Cultures.docx" TargetMode="External"/><Relationship Id="rId8730" Type="http://schemas.openxmlformats.org/officeDocument/2006/relationships/hyperlink" Target="file:///C:\Users\Thomas%20Huet\Desktop\Documentation%20arch&#233;ologique%20li&#233;e%20&#224;%20la%20th&#232;se\Cultures.docx" TargetMode="External"/><Relationship Id="rId10660" Type="http://schemas.openxmlformats.org/officeDocument/2006/relationships/hyperlink" Target="file:///C:\Users\Thomas%20Huet\Desktop\Documentation%20arch&#233;ologique%20li&#233;e%20&#224;%20la%20th&#232;se\Cultures.docx" TargetMode="External"/><Relationship Id="rId6281" Type="http://schemas.openxmlformats.org/officeDocument/2006/relationships/hyperlink" Target="file:///C:\Users\Thomas%20Huet\Desktop\Documentation%20arch&#233;ologique%20li&#233;e%20&#224;%20la%20th&#232;se\Sites.docx" TargetMode="External"/><Relationship Id="rId7332" Type="http://schemas.openxmlformats.org/officeDocument/2006/relationships/hyperlink" Target="file:///C:\Users\Thomas%20Huet\Desktop\Documentation%20arch&#233;ologique%20li&#233;e%20&#224;%20la%20th&#232;se\Cultures.docx" TargetMode="External"/><Relationship Id="rId10313" Type="http://schemas.openxmlformats.org/officeDocument/2006/relationships/hyperlink" Target="file:///C:\Users\Thomas%20Huet\Desktop\Documentation%20arch&#233;ologique%20li&#233;e%20&#224;%20la%20th&#232;se\Sites.docx" TargetMode="External"/><Relationship Id="rId11711" Type="http://schemas.openxmlformats.org/officeDocument/2006/relationships/hyperlink" Target="file:///C:\Users\Thomas%20Huet\Desktop\Documentation%20arch&#233;ologique%20li&#233;e%20&#224;%20la%20th&#232;se\Cultures.docx" TargetMode="External"/><Relationship Id="rId13883" Type="http://schemas.openxmlformats.org/officeDocument/2006/relationships/hyperlink" Target="Sites.docx" TargetMode="External"/><Relationship Id="rId863" Type="http://schemas.openxmlformats.org/officeDocument/2006/relationships/hyperlink" Target="file:///C:\Users\Thomas%20Huet\Desktop\Documentation%20arch&#233;ologique%20li&#233;e%20&#224;%20la%20th&#232;se\Cultures.docx" TargetMode="External"/><Relationship Id="rId1493" Type="http://schemas.openxmlformats.org/officeDocument/2006/relationships/hyperlink" Target="file:///C:\Users\Thomas%20Huet\Desktop\Documentation%20arch&#233;ologique%20li&#233;e%20&#224;%20la%20th&#232;se\Cultures.docx" TargetMode="External"/><Relationship Id="rId2544" Type="http://schemas.openxmlformats.org/officeDocument/2006/relationships/hyperlink" Target="file:///C:\Users\Thomas%20Huet\Desktop\Documentation%20arch&#233;ologique%20li&#233;e%20&#224;%20la%20th&#232;se\Cultures.docx" TargetMode="External"/><Relationship Id="rId2891" Type="http://schemas.openxmlformats.org/officeDocument/2006/relationships/hyperlink" Target="file:///C:\Users\Thomas%20Huet\Desktop\Documentation%20arch&#233;ologique%20li&#233;e%20&#224;%20la%20th&#232;se\Cultures.docx" TargetMode="External"/><Relationship Id="rId3942" Type="http://schemas.openxmlformats.org/officeDocument/2006/relationships/hyperlink" Target="file:///C:\Users\Thomas%20Huet\Desktop\Documentation%20arch&#233;ologique%20li&#233;e%20&#224;%20la%20th&#232;se\Cultures.docx" TargetMode="External"/><Relationship Id="rId9157" Type="http://schemas.openxmlformats.org/officeDocument/2006/relationships/hyperlink" Target="file:///C:\Users\Thomas%20Huet\Desktop\Documentation%20arch&#233;ologique%20li&#233;e%20&#224;%20la%20th&#232;se\Sites.docx" TargetMode="External"/><Relationship Id="rId11087" Type="http://schemas.openxmlformats.org/officeDocument/2006/relationships/hyperlink" Target="file:///C:\Users\Thomas%20Huet\Desktop\Documentation%20arch&#233;ologique%20li&#233;e%20&#224;%20la%20th&#232;se\Sites.docx" TargetMode="External"/><Relationship Id="rId12485" Type="http://schemas.openxmlformats.org/officeDocument/2006/relationships/hyperlink" Target="file:///C:\Users\Thomas%20Huet\Desktop\Documentation%20arch&#233;ologique%20li&#233;e%20&#224;%20la%20th&#232;se\Sites.docx" TargetMode="External"/><Relationship Id="rId13536" Type="http://schemas.openxmlformats.org/officeDocument/2006/relationships/hyperlink" Target="file:///C:\Users\Thomas%20Huet\Desktop\Documentation%20arch&#233;ologique%20li&#233;e%20&#224;%20la%20th&#232;se\Sites.docx" TargetMode="External"/><Relationship Id="rId516" Type="http://schemas.openxmlformats.org/officeDocument/2006/relationships/hyperlink" Target="file:///C:\Users\Thomas%20Huet\Desktop\Documentation%20arch&#233;ologique%20li&#233;e%20&#224;%20la%20th&#232;se\Cultures.docx" TargetMode="External"/><Relationship Id="rId1146" Type="http://schemas.openxmlformats.org/officeDocument/2006/relationships/hyperlink" Target="file:///C:\Users\Thomas%20Huet\Desktop\Documentation%20arch&#233;ologique%20li&#233;e%20&#224;%20la%20th&#232;se\Sites.docx" TargetMode="External"/><Relationship Id="rId12138" Type="http://schemas.openxmlformats.org/officeDocument/2006/relationships/hyperlink" Target="file:///C:\Users\Thomas%20Huet\Desktop\Documentation%20arch&#233;ologique%20li&#233;e%20&#224;%20la%20th&#232;se\Cultures.docx" TargetMode="External"/><Relationship Id="rId5767" Type="http://schemas.openxmlformats.org/officeDocument/2006/relationships/hyperlink" Target="file:///C:\Users\Thomas%20Huet\Desktop\Documentation%20arch&#233;ologique%20li&#233;e%20&#224;%20la%20th&#232;se\Sites.docx" TargetMode="External"/><Relationship Id="rId6818" Type="http://schemas.openxmlformats.org/officeDocument/2006/relationships/hyperlink" Target="file:///C:\Users\Thomas%20Huet\Desktop\Documentation%20arch&#233;ologique%20li&#233;e%20&#224;%20la%20th&#232;se\Cultures.docx" TargetMode="External"/><Relationship Id="rId4369" Type="http://schemas.openxmlformats.org/officeDocument/2006/relationships/hyperlink" Target="file:///C:\Users\Thomas%20Huet\Desktop\Documentation%20arch&#233;ologique%20li&#233;e%20&#224;%20la%20th&#232;se\Cultures.docx" TargetMode="External"/><Relationship Id="rId8240" Type="http://schemas.openxmlformats.org/officeDocument/2006/relationships/hyperlink" Target="file:///C:\Users\Thomas%20Huet\Desktop\Documentation%20arch&#233;ologique%20li&#233;e%20&#224;%20la%20th&#232;se\Sites.docx" TargetMode="External"/><Relationship Id="rId10170" Type="http://schemas.openxmlformats.org/officeDocument/2006/relationships/hyperlink" Target="Sites.docx" TargetMode="External"/><Relationship Id="rId11221" Type="http://schemas.openxmlformats.org/officeDocument/2006/relationships/hyperlink" Target="file:///C:\Users\Thomas%20Huet\Desktop\Documentation%20arch&#233;ologique%20li&#233;e%20&#224;%20la%20th&#232;se\Cultures.docx" TargetMode="External"/><Relationship Id="rId4850" Type="http://schemas.openxmlformats.org/officeDocument/2006/relationships/hyperlink" Target="file:///C:\Users\Thomas%20Huet\Desktop\Documentation%20arch&#233;ologique%20li&#233;e%20&#224;%20la%20th&#232;se\Cultures.docx" TargetMode="External"/><Relationship Id="rId5901" Type="http://schemas.openxmlformats.org/officeDocument/2006/relationships/hyperlink" Target="file:///C:\Users\Thomas%20Huet\Desktop\Documentation%20arch&#233;ologique%20li&#233;e%20&#224;%20la%20th&#232;se\Cultures.docx" TargetMode="External"/><Relationship Id="rId13393" Type="http://schemas.openxmlformats.org/officeDocument/2006/relationships/hyperlink" Target="file:///C:\Users\Thomas%20Huet\Desktop\Documentation%20arch&#233;ologique%20li&#233;e%20&#224;%20la%20th&#232;se\Cultures.docx" TargetMode="External"/><Relationship Id="rId14444" Type="http://schemas.openxmlformats.org/officeDocument/2006/relationships/hyperlink" Target="file:///C:\Users\Thomas%20Huet\Desktop\Documentation%20arch&#233;ologique%20li&#233;e%20&#224;%20la%20th&#232;se\Sites.docx" TargetMode="External"/><Relationship Id="rId3452" Type="http://schemas.openxmlformats.org/officeDocument/2006/relationships/hyperlink" Target="file:///C:\Users\Thomas%20Huet\Desktop\Documentation%20arch&#233;ologique%20li&#233;e%20&#224;%20la%20th&#232;se\Cultures.docx" TargetMode="External"/><Relationship Id="rId4503" Type="http://schemas.openxmlformats.org/officeDocument/2006/relationships/hyperlink" Target="file:///C:\Users\Thomas%20Huet\Desktop\Documentation%20arch&#233;ologique%20li&#233;e%20&#224;%20la%20th&#232;se\Cultures.docx" TargetMode="External"/><Relationship Id="rId13046" Type="http://schemas.openxmlformats.org/officeDocument/2006/relationships/hyperlink" Target="Sites.docx" TargetMode="External"/><Relationship Id="rId373" Type="http://schemas.openxmlformats.org/officeDocument/2006/relationships/hyperlink" Target="file:///C:\Users\Thomas%20Huet\Desktop\Documentation%20arch&#233;ologique%20li&#233;e%20&#224;%20la%20th&#232;se\Cultures.docx" TargetMode="External"/><Relationship Id="rId2054" Type="http://schemas.openxmlformats.org/officeDocument/2006/relationships/hyperlink" Target="file:///C:\Users\Thomas%20Huet\Desktop\Documentation%20arch&#233;ologique%20li&#233;e%20&#224;%20la%20th&#232;se\Sites.docx" TargetMode="External"/><Relationship Id="rId3105" Type="http://schemas.openxmlformats.org/officeDocument/2006/relationships/hyperlink" Target="file:///C:\Users\Thomas%20Huet\Desktop\Documentation%20arch&#233;ologique%20li&#233;e%20&#224;%20la%20th&#232;se\Cultures.docx" TargetMode="External"/><Relationship Id="rId6675" Type="http://schemas.openxmlformats.org/officeDocument/2006/relationships/hyperlink" Target="file:///C:\Users\Thomas%20Huet\Desktop\Documentation%20arch&#233;ologique%20li&#233;e%20&#224;%20la%20th&#232;se\Cultures.docx" TargetMode="External"/><Relationship Id="rId5277" Type="http://schemas.openxmlformats.org/officeDocument/2006/relationships/hyperlink" Target="file:///C:\Users\Thomas%20Huet\Desktop\Documentation%20arch&#233;ologique%20li&#233;e%20&#224;%20la%20th&#232;se\Cultures.docx" TargetMode="External"/><Relationship Id="rId6328" Type="http://schemas.openxmlformats.org/officeDocument/2006/relationships/hyperlink" Target="file:///C:\Users\Thomas%20Huet\Desktop\Documentation%20arch&#233;ologique%20li&#233;e%20&#224;%20la%20th&#232;se\Sites.docx" TargetMode="External"/><Relationship Id="rId7726" Type="http://schemas.openxmlformats.org/officeDocument/2006/relationships/hyperlink" Target="file:///C:\Users\Thomas%20Huet\Desktop\Documentation%20arch&#233;ologique%20li&#233;e%20&#224;%20la%20th&#232;se\Sites.docx" TargetMode="External"/><Relationship Id="rId10707" Type="http://schemas.openxmlformats.org/officeDocument/2006/relationships/hyperlink" Target="file:///C:\Users\Thomas%20Huet\Desktop\Documentation%20arch&#233;ologique%20li&#233;e%20&#224;%20la%20th&#232;se\Sites.docx" TargetMode="External"/><Relationship Id="rId9898" Type="http://schemas.openxmlformats.org/officeDocument/2006/relationships/hyperlink" Target="file:///C:\Users\Thomas%20Huet\Desktop\Documentation%20arch&#233;ologique%20li&#233;e%20&#224;%20la%20th&#232;se\Cultures.docx" TargetMode="External"/><Relationship Id="rId12879" Type="http://schemas.openxmlformats.org/officeDocument/2006/relationships/hyperlink" Target="file:///C:\Users\Thomas%20Huet\Desktop\Documentation%20arch&#233;ologique%20li&#233;e%20&#224;%20la%20th&#232;se\Sites.docx" TargetMode="External"/><Relationship Id="rId1887" Type="http://schemas.openxmlformats.org/officeDocument/2006/relationships/hyperlink" Target="file:///C:\Users\Thomas%20Huet\Desktop\Documentation%20arch&#233;ologique%20li&#233;e%20&#224;%20la%20th&#232;se\Sites.docx" TargetMode="External"/><Relationship Id="rId2938" Type="http://schemas.openxmlformats.org/officeDocument/2006/relationships/hyperlink" Target="file:///C:\Users\Thomas%20Huet\Desktop\Documentation%20arch&#233;ologique%20li&#233;e%20&#224;%20la%20th&#232;se\Analyses%20Statistiques.docx" TargetMode="External"/><Relationship Id="rId4360" Type="http://schemas.openxmlformats.org/officeDocument/2006/relationships/hyperlink" Target="file:///C:\Users\Thomas%20Huet\Desktop\Documentation%20arch&#233;ologique%20li&#233;e%20&#224;%20la%20th&#232;se\Sites.docx" TargetMode="External"/><Relationship Id="rId5411" Type="http://schemas.openxmlformats.org/officeDocument/2006/relationships/hyperlink" Target="file:///C:\Users\Thomas%20Huet\Desktop\Documentation%20arch&#233;ologique%20li&#233;e%20&#224;%20la%20th&#232;se\Cultures.docx" TargetMode="External"/><Relationship Id="rId8981" Type="http://schemas.openxmlformats.org/officeDocument/2006/relationships/hyperlink" Target="file:///C:\Users\Thomas%20Huet\Desktop\Documentation%20arch&#233;ologique%20li&#233;e%20&#224;%20la%20th&#232;se\Cultures.docx" TargetMode="External"/><Relationship Id="rId4013" Type="http://schemas.openxmlformats.org/officeDocument/2006/relationships/hyperlink" Target="file:///C:\Users\Thomas%20Huet\Desktop\Documentation%20arch&#233;ologique%20li&#233;e%20&#224;%20la%20th&#232;se\Cultures.docx" TargetMode="External"/><Relationship Id="rId7583" Type="http://schemas.openxmlformats.org/officeDocument/2006/relationships/hyperlink" Target="file:///C:\Users\Thomas%20Huet\Desktop\Documentation%20arch&#233;ologique%20li&#233;e%20&#224;%20la%20th&#232;se\Sites.docx" TargetMode="External"/><Relationship Id="rId8634" Type="http://schemas.openxmlformats.org/officeDocument/2006/relationships/hyperlink" Target="file:///C:\Users\Thomas%20Huet\Desktop\Documentation%20arch&#233;ologique%20li&#233;e%20&#224;%20la%20th&#232;se\Sites.docx" TargetMode="External"/><Relationship Id="rId11962" Type="http://schemas.openxmlformats.org/officeDocument/2006/relationships/hyperlink" Target="file:///C:\Users\Thomas%20Huet\Desktop\Documentation%20arch&#233;ologique%20li&#233;e%20&#224;%20la%20th&#232;se\Cultures.docx" TargetMode="External"/><Relationship Id="rId6185" Type="http://schemas.openxmlformats.org/officeDocument/2006/relationships/hyperlink" Target="file:///C:\Users\Thomas%20Huet\Desktop\Documentation%20arch&#233;ologique%20li&#233;e%20&#224;%20la%20th&#232;se\Objets.docx" TargetMode="External"/><Relationship Id="rId7236" Type="http://schemas.openxmlformats.org/officeDocument/2006/relationships/hyperlink" Target="file:///C:\Users\Thomas%20Huet\Desktop\Documentation%20arch&#233;ologique%20li&#233;e%20&#224;%20la%20th&#232;se\Cultures.docx" TargetMode="External"/><Relationship Id="rId10564" Type="http://schemas.openxmlformats.org/officeDocument/2006/relationships/hyperlink" Target="file:///C:\Users\Thomas%20Huet\Desktop\Documentation%20arch&#233;ologique%20li&#233;e%20&#224;%20la%20th&#232;se\Sites.docx" TargetMode="External"/><Relationship Id="rId11615" Type="http://schemas.openxmlformats.org/officeDocument/2006/relationships/hyperlink" Target="file:///C:\Users\Thomas%20Huet\Desktop\Documentation%20arch&#233;ologique%20li&#233;e%20&#224;%20la%20th&#232;se\Sites.docx" TargetMode="External"/><Relationship Id="rId10217" Type="http://schemas.openxmlformats.org/officeDocument/2006/relationships/hyperlink" Target="file:///C:\Users\Thomas%20Huet\Desktop\Documentation%20arch&#233;ologique%20li&#233;e%20&#224;%20la%20th&#232;se\Cultures.docx" TargetMode="External"/><Relationship Id="rId13787" Type="http://schemas.openxmlformats.org/officeDocument/2006/relationships/hyperlink" Target="file:///C:\Users\Thomas%20Huet\Desktop\Documentation%20arch&#233;ologique%20li&#233;e%20&#224;%20la%20th&#232;se\Sites.docx" TargetMode="External"/><Relationship Id="rId1397" Type="http://schemas.openxmlformats.org/officeDocument/2006/relationships/hyperlink" Target="file:///C:\Users\Thomas%20Huet\Desktop\Documentation%20arch&#233;ologique%20li&#233;e%20&#224;%20la%20th&#232;se\Sites.docx" TargetMode="External"/><Relationship Id="rId2795" Type="http://schemas.openxmlformats.org/officeDocument/2006/relationships/hyperlink" Target="file:///C:\Users\Thomas%20Huet\Desktop\Documentation%20arch&#233;ologique%20li&#233;e%20&#224;%20la%20th&#232;se\Cultures.docx" TargetMode="External"/><Relationship Id="rId3846" Type="http://schemas.openxmlformats.org/officeDocument/2006/relationships/hyperlink" Target="file:///C:\Users\Thomas%20Huet\Desktop\Documentation%20arch&#233;ologique%20li&#233;e%20&#224;%20la%20th&#232;se\Cultures.docx" TargetMode="External"/><Relationship Id="rId12389" Type="http://schemas.openxmlformats.org/officeDocument/2006/relationships/hyperlink" Target="file:///C:\Users\Thomas%20Huet\Desktop\Documentation%20arch&#233;ologique%20li&#233;e%20&#224;%20la%20th&#232;se\Sites.docx" TargetMode="External"/><Relationship Id="rId767" Type="http://schemas.openxmlformats.org/officeDocument/2006/relationships/hyperlink" Target="file:///C:\Users\Thomas%20Huet\Desktop\Documentation%20arch&#233;ologique%20li&#233;e%20&#224;%20la%20th&#232;se\Cultures.docx" TargetMode="External"/><Relationship Id="rId2448" Type="http://schemas.openxmlformats.org/officeDocument/2006/relationships/hyperlink" Target="file:///C:\Users\Thomas%20Huet\Desktop\Documentation%20arch&#233;ologique%20li&#233;e%20&#224;%20la%20th&#232;se\Sites.docx" TargetMode="External"/><Relationship Id="rId12870" Type="http://schemas.openxmlformats.org/officeDocument/2006/relationships/hyperlink" Target="file:///C:\Users\Thomas%20Huet\Desktop\Documentation%20arch&#233;ologique%20li&#233;e%20&#224;%20la%20th&#232;se\Cultures.docx" TargetMode="External"/><Relationship Id="rId8491" Type="http://schemas.openxmlformats.org/officeDocument/2006/relationships/hyperlink" Target="file:///C:\Users\Thomas%20Huet\Desktop\Documentation%20arch&#233;ologique%20li&#233;e%20&#224;%20la%20th&#232;se\Cultures.docx" TargetMode="External"/><Relationship Id="rId9542" Type="http://schemas.openxmlformats.org/officeDocument/2006/relationships/hyperlink" Target="file:///C:\Users\Thomas%20Huet\Desktop\Documentation%20arch&#233;ologique%20li&#233;e%20&#224;%20la%20th&#232;se\Sites.docx" TargetMode="External"/><Relationship Id="rId11472" Type="http://schemas.openxmlformats.org/officeDocument/2006/relationships/hyperlink" Target="file:///C:\Users\Thomas%20Huet\Desktop\Documentation%20arch&#233;ologique%20li&#233;e%20&#224;%20la%20th&#232;se\Cultures.docx" TargetMode="External"/><Relationship Id="rId12523" Type="http://schemas.openxmlformats.org/officeDocument/2006/relationships/hyperlink" Target="file:///C:\Users\Thomas%20Huet\Desktop\Documentation%20arch&#233;ologique%20li&#233;e%20&#224;%20la%20th&#232;se\Cultures.docx" TargetMode="External"/><Relationship Id="rId13921" Type="http://schemas.openxmlformats.org/officeDocument/2006/relationships/hyperlink" Target="file:///C:\Users\Thomas%20Huet\Desktop\Documentation%20arch&#233;ologique%20li&#233;e%20&#224;%20la%20th&#232;se\Environnement.docx" TargetMode="External"/><Relationship Id="rId901" Type="http://schemas.openxmlformats.org/officeDocument/2006/relationships/hyperlink" Target="file:///C:\Users\Thomas%20Huet\Desktop\Documentation%20arch&#233;ologique%20li&#233;e%20&#224;%20la%20th&#232;se\Cultures.docx" TargetMode="External"/><Relationship Id="rId1531" Type="http://schemas.openxmlformats.org/officeDocument/2006/relationships/hyperlink" Target="file:///C:\Users\Thomas%20Huet\Desktop\Documentation%20arch&#233;ologique%20li&#233;e%20&#224;%20la%20th&#232;se\Sites.docx" TargetMode="External"/><Relationship Id="rId7093" Type="http://schemas.openxmlformats.org/officeDocument/2006/relationships/hyperlink" Target="file:///C:\Users\Thomas%20Huet\Desktop\Documentation%20arch&#233;ologique%20li&#233;e%20&#224;%20la%20th&#232;se\Sites.docx" TargetMode="External"/><Relationship Id="rId8144" Type="http://schemas.openxmlformats.org/officeDocument/2006/relationships/hyperlink" Target="file:///C:\Users\Thomas%20Huet\Desktop\Documentation%20arch&#233;ologique%20li&#233;e%20&#224;%20la%20th&#232;se\Cultures.docx" TargetMode="External"/><Relationship Id="rId10074" Type="http://schemas.openxmlformats.org/officeDocument/2006/relationships/hyperlink" Target="file:///C:\Users\Thomas%20Huet\Desktop\Documentation%20arch&#233;ologique%20li&#233;e%20&#224;%20la%20th&#232;se\Sites.docx" TargetMode="External"/><Relationship Id="rId11125" Type="http://schemas.openxmlformats.org/officeDocument/2006/relationships/hyperlink" Target="file:///C:\Users\Thomas%20Huet\Desktop\Documentation%20arch&#233;ologique%20li&#233;e%20&#224;%20la%20th&#232;se\Cultures.docx" TargetMode="External"/><Relationship Id="rId4754" Type="http://schemas.openxmlformats.org/officeDocument/2006/relationships/hyperlink" Target="file:///C:\Users\Thomas%20Huet\Desktop\Documentation%20arch&#233;ologique%20li&#233;e%20&#224;%20la%20th&#232;se\Cultures.docx" TargetMode="External"/><Relationship Id="rId13297" Type="http://schemas.openxmlformats.org/officeDocument/2006/relationships/hyperlink" Target="file:///C:\Users\Thomas%20Huet\Desktop\Documentation%20arch&#233;ologique%20li&#233;e%20&#224;%20la%20th&#232;se\Sites.docx" TargetMode="External"/><Relationship Id="rId3356" Type="http://schemas.openxmlformats.org/officeDocument/2006/relationships/hyperlink" Target="file:///C:\Users\Thomas%20Huet\Desktop\Documentation%20arch&#233;ologique%20li&#233;e%20&#224;%20la%20th&#232;se\Sites.docx" TargetMode="External"/><Relationship Id="rId4407" Type="http://schemas.openxmlformats.org/officeDocument/2006/relationships/hyperlink" Target="file:///C:\Users\Thomas%20Huet\Desktop\Documentation%20arch&#233;ologique%20li&#233;e%20&#224;%20la%20th&#232;se\Cultures.docx" TargetMode="External"/><Relationship Id="rId5805" Type="http://schemas.openxmlformats.org/officeDocument/2006/relationships/hyperlink" Target="file:///C:\Users\Thomas%20Huet\Desktop\Documentation%20arch&#233;ologique%20li&#233;e%20&#224;%20la%20th&#232;se\Sites.docx" TargetMode="External"/><Relationship Id="rId14348" Type="http://schemas.openxmlformats.org/officeDocument/2006/relationships/hyperlink" Target="file:///C:\Users\Thomas%20Huet\Desktop\Documentation%20arch&#233;ologique%20li&#233;e%20&#224;%20la%20th&#232;se\Sites.docx" TargetMode="External"/><Relationship Id="rId277" Type="http://schemas.openxmlformats.org/officeDocument/2006/relationships/hyperlink" Target="file:///C:\Users\Thomas%20Huet\Desktop\Documentation%20arch&#233;ologique%20li&#233;e%20&#224;%20la%20th&#232;se\Sites.docx" TargetMode="External"/><Relationship Id="rId3009" Type="http://schemas.openxmlformats.org/officeDocument/2006/relationships/hyperlink" Target="file:///C:\Users\Thomas%20Huet\Desktop\Documentation%20arch&#233;ologique%20li&#233;e%20&#224;%20la%20th&#232;se\Cultures.docx" TargetMode="External"/><Relationship Id="rId7977" Type="http://schemas.openxmlformats.org/officeDocument/2006/relationships/hyperlink" Target="file:///C:\Users\Thomas%20Huet\Desktop\Documentation%20arch&#233;ologique%20li&#233;e%20&#224;%20la%20th&#232;se\Cultures.docx" TargetMode="External"/><Relationship Id="rId10958" Type="http://schemas.openxmlformats.org/officeDocument/2006/relationships/hyperlink" Target="file:///C:\Users\Thomas%20Huet\Desktop\Documentation%20arch&#233;ologique%20li&#233;e%20&#224;%20la%20th&#232;se\Cultures.docx" TargetMode="External"/><Relationship Id="rId6579" Type="http://schemas.openxmlformats.org/officeDocument/2006/relationships/hyperlink" Target="file:///C:\Users\Thomas%20Huet\Desktop\Documentation%20arch&#233;ologique%20li&#233;e%20&#224;%20la%20th&#232;se\Sites.docx" TargetMode="External"/><Relationship Id="rId9052" Type="http://schemas.openxmlformats.org/officeDocument/2006/relationships/hyperlink" Target="file:///C:\Users\Thomas%20Huet\Desktop\Documentation%20arch&#233;ologique%20li&#233;e%20&#224;%20la%20th&#232;se\Cultures.docx" TargetMode="External"/><Relationship Id="rId12380" Type="http://schemas.openxmlformats.org/officeDocument/2006/relationships/hyperlink" Target="file:///C:\Users\Thomas%20Huet\Desktop\Documentation%20arch&#233;ologique%20li&#233;e%20&#224;%20la%20th&#232;se\Cultures.docx" TargetMode="External"/><Relationship Id="rId13431" Type="http://schemas.openxmlformats.org/officeDocument/2006/relationships/hyperlink" Target="file:///C:\Users\Thomas%20Huet\Desktop\Documentation%20arch&#233;ologique%20li&#233;e%20&#224;%20la%20th&#232;se\Sites.docx" TargetMode="External"/><Relationship Id="rId12033" Type="http://schemas.openxmlformats.org/officeDocument/2006/relationships/hyperlink" Target="file:///C:\Users\Thomas%20Huet\Desktop\Documentation%20arch&#233;ologique%20li&#233;e%20&#224;%20la%20th&#232;se\Sites.docx" TargetMode="External"/><Relationship Id="rId411" Type="http://schemas.openxmlformats.org/officeDocument/2006/relationships/hyperlink" Target="file:///C:\Users\Thomas%20Huet\Desktop\Documentation%20arch&#233;ologique%20li&#233;e%20&#224;%20la%20th&#232;se\Sites.docx" TargetMode="External"/><Relationship Id="rId1041" Type="http://schemas.openxmlformats.org/officeDocument/2006/relationships/hyperlink" Target="file:///C:\Users\Thomas%20Huet\Desktop\Documentation%20arch&#233;ologique%20li&#233;e%20&#224;%20la%20th&#232;se\Sites.docx" TargetMode="External"/><Relationship Id="rId5662" Type="http://schemas.openxmlformats.org/officeDocument/2006/relationships/hyperlink" Target="file:///C:\Users\Thomas%20Huet\Desktop\Documentation%20arch&#233;ologique%20li&#233;e%20&#224;%20la%20th&#232;se\Cultures.docx" TargetMode="External"/><Relationship Id="rId6713" Type="http://schemas.openxmlformats.org/officeDocument/2006/relationships/hyperlink" Target="file:///C:\Users\Thomas%20Huet\Desktop\Documentation%20arch&#233;ologique%20li&#233;e%20&#224;%20la%20th&#232;se\Cultures.docx" TargetMode="External"/><Relationship Id="rId4264" Type="http://schemas.openxmlformats.org/officeDocument/2006/relationships/hyperlink" Target="file:///C:\Users\Thomas%20Huet\Desktop\Documentation%20arch&#233;ologique%20li&#233;e%20&#224;%20la%20th&#232;se\Sites.docx" TargetMode="External"/><Relationship Id="rId5315" Type="http://schemas.openxmlformats.org/officeDocument/2006/relationships/hyperlink" Target="file:///C:\Users\Thomas%20Huet\Desktop\Documentation%20arch&#233;ologique%20li&#233;e%20&#224;%20la%20th&#232;se\Sites.docx" TargetMode="External"/><Relationship Id="rId8885" Type="http://schemas.openxmlformats.org/officeDocument/2006/relationships/hyperlink" Target="file:///C:\Users\Thomas%20Huet\Desktop\Documentation%20arch&#233;ologique%20li&#233;e%20&#224;%20la%20th&#232;se\Sites.docx" TargetMode="External"/><Relationship Id="rId7487" Type="http://schemas.openxmlformats.org/officeDocument/2006/relationships/hyperlink" Target="file:///C:\Users\Thomas%20Huet\Desktop\Documentation%20arch&#233;ologique%20li&#233;e%20&#224;%20la%20th&#232;se\Sites.docx" TargetMode="External"/><Relationship Id="rId8538" Type="http://schemas.openxmlformats.org/officeDocument/2006/relationships/hyperlink" Target="file:///C:\Users\Thomas%20Huet\Desktop\Documentation%20arch&#233;ologique%20li&#233;e%20&#224;%20la%20th&#232;se\Sites.docx" TargetMode="External"/><Relationship Id="rId9936" Type="http://schemas.openxmlformats.org/officeDocument/2006/relationships/hyperlink" Target="file:///C:\Users\Thomas%20Huet\Desktop\Documentation%20arch&#233;ologique%20li&#233;e%20&#224;%20la%20th&#232;se\Cultures.docx" TargetMode="External"/><Relationship Id="rId11866" Type="http://schemas.openxmlformats.org/officeDocument/2006/relationships/hyperlink" Target="file:///C:\Users\Thomas%20Huet\Desktop\Documentation%20arch&#233;ologique%20li&#233;e%20&#224;%20la%20th&#232;se\Cultures.docx" TargetMode="External"/><Relationship Id="rId12917" Type="http://schemas.openxmlformats.org/officeDocument/2006/relationships/hyperlink" Target="file:///C:\Users\Thomas%20Huet\Desktop\Documentation%20arch&#233;ologique%20li&#233;e%20&#224;%20la%20th&#232;se\Cultures.docx" TargetMode="External"/><Relationship Id="rId1925" Type="http://schemas.openxmlformats.org/officeDocument/2006/relationships/hyperlink" Target="file:///C:\Users\Thomas%20Huet\Desktop\Documentation%20arch&#233;ologique%20li&#233;e%20&#224;%20la%20th&#232;se\Sites.docx" TargetMode="External"/><Relationship Id="rId6089" Type="http://schemas.openxmlformats.org/officeDocument/2006/relationships/hyperlink" Target="file:///C:\Users\Thomas%20Huet\Desktop\Documentation%20arch&#233;ologique%20li&#233;e%20&#224;%20la%20th&#232;se\Cultures.docx" TargetMode="External"/><Relationship Id="rId10468" Type="http://schemas.openxmlformats.org/officeDocument/2006/relationships/hyperlink" Target="file:///C:\Users\Thomas%20Huet\Desktop\Documentation%20arch&#233;ologique%20li&#233;e%20&#224;%20la%20th&#232;se\Sites.docx" TargetMode="External"/><Relationship Id="rId11519" Type="http://schemas.openxmlformats.org/officeDocument/2006/relationships/hyperlink" Target="file:///C:\Users\Thomas%20Huet\Desktop\Documentation%20arch&#233;ologique%20li&#233;e%20&#224;%20la%20th&#232;se\Cultures.docx" TargetMode="External"/><Relationship Id="rId2699" Type="http://schemas.openxmlformats.org/officeDocument/2006/relationships/hyperlink" Target="file:///C:\Users\Thomas%20Huet\Desktop\Documentation%20arch&#233;ologique%20li&#233;e%20&#224;%20la%20th&#232;se\Cultures.docx" TargetMode="External"/><Relationship Id="rId3000" Type="http://schemas.openxmlformats.org/officeDocument/2006/relationships/hyperlink" Target="file:///C:\Users\Thomas%20Huet\Desktop\Documentation%20arch&#233;ologique%20li&#233;e%20&#224;%20la%20th&#232;se\Cultures.docx" TargetMode="External"/><Relationship Id="rId6570" Type="http://schemas.openxmlformats.org/officeDocument/2006/relationships/hyperlink" Target="file:///C:\Users\Thomas%20Huet\Desktop\Documentation%20arch&#233;ologique%20li&#233;e%20&#224;%20la%20th&#232;se\Cultures.docx" TargetMode="External"/><Relationship Id="rId7621" Type="http://schemas.openxmlformats.org/officeDocument/2006/relationships/hyperlink" Target="file:///C:\Users\Thomas%20Huet\Desktop\Documentation%20arch&#233;ologique%20li&#233;e%20&#224;%20la%20th&#232;se\Sites.docx" TargetMode="External"/><Relationship Id="rId10602" Type="http://schemas.openxmlformats.org/officeDocument/2006/relationships/hyperlink" Target="file:///C:\Users\Thomas%20Huet\Desktop\Documentation%20arch&#233;ologique%20li&#233;e%20&#224;%20la%20th&#232;se\Sites.docx" TargetMode="External"/><Relationship Id="rId5172" Type="http://schemas.openxmlformats.org/officeDocument/2006/relationships/hyperlink" Target="file:///C:\Users\Thomas%20Huet\Desktop\Documentation%20arch&#233;ologique%20li&#233;e%20&#224;%20la%20th&#232;se\Sites.docx" TargetMode="External"/><Relationship Id="rId6223" Type="http://schemas.openxmlformats.org/officeDocument/2006/relationships/hyperlink" Target="file:///C:\Users\Thomas%20Huet\Desktop\Documentation%20arch&#233;ologique%20li&#233;e%20&#224;%20la%20th&#232;se\Cultures.docx" TargetMode="External"/><Relationship Id="rId9793" Type="http://schemas.openxmlformats.org/officeDocument/2006/relationships/hyperlink" Target="file:///C:\Users\Thomas%20Huet\Desktop\Documentation%20arch&#233;ologique%20li&#233;e%20&#224;%20la%20th&#232;se\Sites.docx" TargetMode="External"/><Relationship Id="rId1782" Type="http://schemas.openxmlformats.org/officeDocument/2006/relationships/hyperlink" Target="file:///C:\Users\Thomas%20Huet\Desktop\Documentation%20arch&#233;ologique%20li&#233;e%20&#224;%20la%20th&#232;se\Cultures.docx" TargetMode="External"/><Relationship Id="rId2833" Type="http://schemas.openxmlformats.org/officeDocument/2006/relationships/hyperlink" Target="file:///C:\Users\Thomas%20Huet\Desktop\Documentation%20arch&#233;ologique%20li&#233;e%20&#224;%20la%20th&#232;se\Cultures.docx" TargetMode="External"/><Relationship Id="rId8395" Type="http://schemas.openxmlformats.org/officeDocument/2006/relationships/hyperlink" Target="file:///C:\Users\Thomas%20Huet\Desktop\Documentation%20arch&#233;ologique%20li&#233;e%20&#224;%20la%20th&#232;se\Sites.docx" TargetMode="External"/><Relationship Id="rId9446" Type="http://schemas.openxmlformats.org/officeDocument/2006/relationships/hyperlink" Target="file:///C:\Users\Thomas%20Huet\Desktop\Documentation%20arch&#233;ologique%20li&#233;e%20&#224;%20la%20th&#232;se\Cultures.docx" TargetMode="External"/><Relationship Id="rId11376" Type="http://schemas.openxmlformats.org/officeDocument/2006/relationships/hyperlink" Target="file:///C:\Users\Thomas%20Huet\Desktop\Documentation%20arch&#233;ologique%20li&#233;e%20&#224;%20la%20th&#232;se\Environnement.docx" TargetMode="External"/><Relationship Id="rId12774" Type="http://schemas.openxmlformats.org/officeDocument/2006/relationships/hyperlink" Target="file:///C:\Users\Thomas%20Huet\Desktop\Documentation%20arch&#233;ologique%20li&#233;e%20&#224;%20la%20th&#232;se\Cultures.docx" TargetMode="External"/><Relationship Id="rId13825" Type="http://schemas.openxmlformats.org/officeDocument/2006/relationships/hyperlink" Target="file:///C:\Users\Thomas%20Huet\Desktop\Documentation%20arch&#233;ologique%20li&#233;e%20&#224;%20la%20th&#232;se\Sites.docx" TargetMode="External"/><Relationship Id="rId805" Type="http://schemas.openxmlformats.org/officeDocument/2006/relationships/hyperlink" Target="file:///C:\Users\Thomas%20Huet\Desktop\Documentation%20arch&#233;ologique%20li&#233;e%20&#224;%20la%20th&#232;se\Cultures.docx" TargetMode="External"/><Relationship Id="rId1435" Type="http://schemas.openxmlformats.org/officeDocument/2006/relationships/hyperlink" Target="file:///C:\Users\Thomas%20Huet\Desktop\Documentation%20arch&#233;ologique%20li&#233;e%20&#224;%20la%20th&#232;se\Cultures.docx" TargetMode="External"/><Relationship Id="rId8048" Type="http://schemas.openxmlformats.org/officeDocument/2006/relationships/hyperlink" Target="file:///C:\Users\Thomas%20Huet\Desktop\Documentation%20arch&#233;ologique%20li&#233;e%20&#224;%20la%20th&#232;se\Sites.docx" TargetMode="External"/><Relationship Id="rId11029" Type="http://schemas.openxmlformats.org/officeDocument/2006/relationships/hyperlink" Target="file:///C:\Users\Thomas%20Huet\Desktop\Documentation%20arch&#233;ologique%20li&#233;e%20&#224;%20la%20th&#232;se\Sites.docx" TargetMode="External"/><Relationship Id="rId12427" Type="http://schemas.openxmlformats.org/officeDocument/2006/relationships/hyperlink" Target="file:///C:\Users\Thomas%20Huet\Desktop\Documentation%20arch&#233;ologique%20li&#233;e%20&#224;%20la%20th&#232;se\Cultures.docx" TargetMode="External"/><Relationship Id="rId4658" Type="http://schemas.openxmlformats.org/officeDocument/2006/relationships/hyperlink" Target="file:///C:\Users\Thomas%20Huet\Desktop\Documentation%20arch&#233;ologique%20li&#233;e%20&#224;%20la%20th&#232;se\Sites.docx" TargetMode="External"/><Relationship Id="rId5709" Type="http://schemas.openxmlformats.org/officeDocument/2006/relationships/hyperlink" Target="file:///C:\Users\Thomas%20Huet\Desktop\Documentation%20arch&#233;ologique%20li&#233;e%20&#224;%20la%20th&#232;se\Cultures.docx" TargetMode="External"/><Relationship Id="rId6080" Type="http://schemas.openxmlformats.org/officeDocument/2006/relationships/hyperlink" Target="file:///C:\Users\Thomas%20Huet\Desktop\Documentation%20arch&#233;ologique%20li&#233;e%20&#224;%20la%20th&#232;se\Cultures.docx" TargetMode="External"/><Relationship Id="rId7131" Type="http://schemas.openxmlformats.org/officeDocument/2006/relationships/hyperlink" Target="file:///C:\Users\Thomas%20Huet\Desktop\Documentation%20arch&#233;ologique%20li&#233;e%20&#224;%20la%20th&#232;se\Sites.docx" TargetMode="External"/><Relationship Id="rId11510" Type="http://schemas.openxmlformats.org/officeDocument/2006/relationships/hyperlink" Target="file:///C:\Users\Thomas%20Huet\Desktop\Documentation%20arch&#233;ologique%20li&#233;e%20&#224;%20la%20th&#232;se\Cultures.docx" TargetMode="External"/><Relationship Id="rId10112" Type="http://schemas.openxmlformats.org/officeDocument/2006/relationships/hyperlink" Target="file:///C:\Users\Thomas%20Huet\Desktop\Documentation%20arch&#233;ologique%20li&#233;e%20&#224;%20la%20th&#232;se\Cultures.docx" TargetMode="External"/><Relationship Id="rId13682" Type="http://schemas.openxmlformats.org/officeDocument/2006/relationships/hyperlink" Target="file:///C:\Users\Thomas%20Huet\Desktop\Documentation%20arch&#233;ologique%20li&#233;e%20&#224;%20la%20th&#232;se\Sites.docx" TargetMode="External"/><Relationship Id="rId2690" Type="http://schemas.openxmlformats.org/officeDocument/2006/relationships/hyperlink" Target="file:///C:\Users\Thomas%20Huet\Desktop\Documentation%20arch&#233;ologique%20li&#233;e%20&#224;%20la%20th&#232;se\Sites.docx" TargetMode="External"/><Relationship Id="rId3741" Type="http://schemas.openxmlformats.org/officeDocument/2006/relationships/hyperlink" Target="file:///C:\Users\Thomas%20Huet\Desktop\Documentation%20arch&#233;ologique%20li&#233;e%20&#224;%20la%20th&#232;se\Sites.docx" TargetMode="External"/><Relationship Id="rId12284" Type="http://schemas.openxmlformats.org/officeDocument/2006/relationships/hyperlink" Target="Cultures.docx" TargetMode="External"/><Relationship Id="rId13335" Type="http://schemas.openxmlformats.org/officeDocument/2006/relationships/hyperlink" Target="file:///C:\Users\Thomas%20Huet\Desktop\Documentation%20arch&#233;ologique%20li&#233;e%20&#224;%20la%20th&#232;se\Sites.docx" TargetMode="External"/><Relationship Id="rId662" Type="http://schemas.openxmlformats.org/officeDocument/2006/relationships/hyperlink" Target="file:///C:\Users\Thomas%20Huet\Desktop\Documentation%20arch&#233;ologique%20li&#233;e%20&#224;%20la%20th&#232;se\Sites.docx" TargetMode="External"/><Relationship Id="rId1292" Type="http://schemas.openxmlformats.org/officeDocument/2006/relationships/hyperlink" Target="file:///C:\Users\Thomas%20Huet\Desktop\Documentation%20arch&#233;ologique%20li&#233;e%20&#224;%20la%20th&#232;se\Cultures.docx" TargetMode="External"/><Relationship Id="rId2343" Type="http://schemas.openxmlformats.org/officeDocument/2006/relationships/hyperlink" Target="file:///C:\Users\Thomas%20Huet\Desktop\Documentation%20arch&#233;ologique%20li&#233;e%20&#224;%20la%20th&#232;se\Cultures.docx" TargetMode="External"/><Relationship Id="rId6964" Type="http://schemas.openxmlformats.org/officeDocument/2006/relationships/hyperlink" Target="file:///C:\Users\Thomas%20Huet\Desktop\Documentation%20arch&#233;ologique%20li&#233;e%20&#224;%20la%20th&#232;se\Sites.docx" TargetMode="External"/><Relationship Id="rId315" Type="http://schemas.openxmlformats.org/officeDocument/2006/relationships/hyperlink" Target="file:///C:\Users\Thomas%20Huet\Desktop\Documentation%20arch&#233;ologique%20li&#233;e%20&#224;%20la%20th&#232;se\Cultures.docx" TargetMode="External"/><Relationship Id="rId5566" Type="http://schemas.openxmlformats.org/officeDocument/2006/relationships/hyperlink" Target="file:///C:\Users\Thomas%20Huet\Desktop\Documentation%20arch&#233;ologique%20li&#233;e%20&#224;%20la%20th&#232;se\Sites.docx" TargetMode="External"/><Relationship Id="rId6617" Type="http://schemas.openxmlformats.org/officeDocument/2006/relationships/hyperlink" Target="Sites.docx" TargetMode="External"/><Relationship Id="rId4168" Type="http://schemas.openxmlformats.org/officeDocument/2006/relationships/hyperlink" Target="Cultures.docx" TargetMode="External"/><Relationship Id="rId5219" Type="http://schemas.openxmlformats.org/officeDocument/2006/relationships/hyperlink" Target="file:///C:\Users\Thomas%20Huet\Desktop\Documentation%20arch&#233;ologique%20li&#233;e%20&#224;%20la%20th&#232;se\Cultures.docx" TargetMode="External"/><Relationship Id="rId8789" Type="http://schemas.openxmlformats.org/officeDocument/2006/relationships/hyperlink" Target="file:///C:\Users\Thomas%20Huet\Desktop\Documentation%20arch&#233;ologique%20li&#233;e%20&#224;%20la%20th&#232;se\Cultures.docx" TargetMode="External"/><Relationship Id="rId11020" Type="http://schemas.openxmlformats.org/officeDocument/2006/relationships/hyperlink" Target="file:///C:\Users\Thomas%20Huet\Desktop\Documentation%20arch&#233;ologique%20li&#233;e%20&#224;%20la%20th&#232;se\Sites.docx" TargetMode="External"/><Relationship Id="rId1829" Type="http://schemas.openxmlformats.org/officeDocument/2006/relationships/hyperlink" Target="file:///C:\Users\Thomas%20Huet\Desktop\Documentation%20arch&#233;ologique%20li&#233;e%20&#224;%20la%20th&#232;se\DescriptionRoches.docx" TargetMode="External"/><Relationship Id="rId5700" Type="http://schemas.openxmlformats.org/officeDocument/2006/relationships/hyperlink" Target="file:///C:\Users\Thomas%20Huet\Desktop\Documentation%20arch&#233;ologique%20li&#233;e%20&#224;%20la%20th&#232;se\Cultures.docx" TargetMode="External"/><Relationship Id="rId13192" Type="http://schemas.openxmlformats.org/officeDocument/2006/relationships/hyperlink" Target="file:///C:\Users\Thomas%20Huet\Desktop\Documentation%20arch&#233;ologique%20li&#233;e%20&#224;%20la%20th&#232;se\Sites.docx" TargetMode="External"/><Relationship Id="rId14243" Type="http://schemas.openxmlformats.org/officeDocument/2006/relationships/hyperlink" Target="file:///C:\Users\Thomas%20Huet\Desktop\Documentation%20arch&#233;ologique%20li&#233;e%20&#224;%20la%20th&#232;se\Sites.docx" TargetMode="External"/><Relationship Id="rId3251" Type="http://schemas.openxmlformats.org/officeDocument/2006/relationships/hyperlink" Target="file:///C:\Users\Thomas%20Huet\Desktop\Documentation%20arch&#233;ologique%20li&#233;e%20&#224;%20la%20th&#232;se\Sites.docx" TargetMode="External"/><Relationship Id="rId4302" Type="http://schemas.openxmlformats.org/officeDocument/2006/relationships/hyperlink" Target="file:///C:\Users\Thomas%20Huet\Desktop\Documentation%20arch&#233;ologique%20li&#233;e%20&#224;%20la%20th&#232;se\Cultures.docx" TargetMode="External"/><Relationship Id="rId7872" Type="http://schemas.openxmlformats.org/officeDocument/2006/relationships/hyperlink" Target="file:///C:\Users\Thomas%20Huet\Desktop\Documentation%20arch&#233;ologique%20li&#233;e%20&#224;%20la%20th&#232;se\Cultures.docx" TargetMode="External"/><Relationship Id="rId8923" Type="http://schemas.openxmlformats.org/officeDocument/2006/relationships/hyperlink" Target="file:///C:\Users\Thomas%20Huet\Desktop\Documentation%20arch&#233;ologique%20li&#233;e%20&#224;%20la%20th&#232;se\Cultures.docx" TargetMode="External"/><Relationship Id="rId172" Type="http://schemas.openxmlformats.org/officeDocument/2006/relationships/hyperlink" Target="file:///C:\Users\Thomas%20Huet\Desktop\Documentation%20arch&#233;ologique%20li&#233;e%20&#224;%20la%20th&#232;se\Sites.docx" TargetMode="External"/><Relationship Id="rId6474" Type="http://schemas.openxmlformats.org/officeDocument/2006/relationships/hyperlink" Target="file:///C:\Users\Thomas%20Huet\Desktop\Documentation%20arch&#233;ologique%20li&#233;e%20&#224;%20la%20th&#232;se\Cultures.docx" TargetMode="External"/><Relationship Id="rId7525" Type="http://schemas.openxmlformats.org/officeDocument/2006/relationships/hyperlink" Target="file:///C:\Users\Thomas%20Huet\Desktop\Documentation%20arch&#233;ologique%20li&#233;e%20&#224;%20la%20th&#232;se\Cultures.docx" TargetMode="External"/><Relationship Id="rId10853" Type="http://schemas.openxmlformats.org/officeDocument/2006/relationships/hyperlink" Target="file:///C:\Users\Thomas%20Huet\Desktop\Documentation%20arch&#233;ologique%20li&#233;e%20&#224;%20la%20th&#232;se\Sites.docx" TargetMode="External"/><Relationship Id="rId11904" Type="http://schemas.openxmlformats.org/officeDocument/2006/relationships/hyperlink" Target="file:///C:\Users\Thomas%20Huet\Desktop\Documentation%20arch&#233;ologique%20li&#233;e%20&#224;%20la%20th&#232;se\Sites.docx" TargetMode="External"/><Relationship Id="rId5076" Type="http://schemas.openxmlformats.org/officeDocument/2006/relationships/hyperlink" Target="file:///C:\Users\Thomas%20Huet\Desktop\Documentation%20arch&#233;ologique%20li&#233;e%20&#224;%20la%20th&#232;se\Cultures.docx" TargetMode="External"/><Relationship Id="rId6127" Type="http://schemas.openxmlformats.org/officeDocument/2006/relationships/hyperlink" Target="file:///C:\Users\Thomas%20Huet\Desktop\Documentation%20arch&#233;ologique%20li&#233;e%20&#224;%20la%20th&#232;se\Cultures.docx" TargetMode="External"/><Relationship Id="rId9697" Type="http://schemas.openxmlformats.org/officeDocument/2006/relationships/hyperlink" Target="file:///C:\Users\Thomas%20Huet\Desktop\Documentation%20arch&#233;ologique%20li&#233;e%20&#224;%20la%20th&#232;se\Sites.docx" TargetMode="External"/><Relationship Id="rId10506" Type="http://schemas.openxmlformats.org/officeDocument/2006/relationships/hyperlink" Target="file:///C:\Users\Thomas%20Huet\Desktop\Documentation%20arch&#233;ologique%20li&#233;e%20&#224;%20la%20th&#232;se\Cultures.docx" TargetMode="External"/><Relationship Id="rId1686" Type="http://schemas.openxmlformats.org/officeDocument/2006/relationships/hyperlink" Target="file:///C:\Users\Thomas%20Huet\Desktop\Documentation%20arch&#233;ologique%20li&#233;e%20&#224;%20la%20th&#232;se\Sites.docx" TargetMode="External"/><Relationship Id="rId8299" Type="http://schemas.openxmlformats.org/officeDocument/2006/relationships/hyperlink" Target="file:///C:\Users\Thomas%20Huet\Desktop\Documentation%20arch&#233;ologique%20li&#233;e%20&#224;%20la%20th&#232;se\Sites.docx" TargetMode="External"/><Relationship Id="rId12678" Type="http://schemas.openxmlformats.org/officeDocument/2006/relationships/hyperlink" Target="file:///C:\Users\Thomas%20Huet\Desktop\Documentation%20arch&#233;ologique%20li&#233;e%20&#224;%20la%20th&#232;se\Sites.docx" TargetMode="External"/><Relationship Id="rId13729" Type="http://schemas.openxmlformats.org/officeDocument/2006/relationships/hyperlink" Target="file:///C:\Users\Thomas%20Huet\Desktop\Documentation%20arch&#233;ologique%20li&#233;e%20&#224;%20la%20th&#232;se\Sites.docx" TargetMode="External"/><Relationship Id="rId1339" Type="http://schemas.openxmlformats.org/officeDocument/2006/relationships/hyperlink" Target="file:///C:\Users\Thomas%20Huet\Desktop\Documentation%20arch&#233;ologique%20li&#233;e%20&#224;%20la%20th&#232;se\Cultures.docx" TargetMode="External"/><Relationship Id="rId2737" Type="http://schemas.openxmlformats.org/officeDocument/2006/relationships/hyperlink" Target="file:///C:\Users\Thomas%20Huet\Desktop\Documentation%20arch&#233;ologique%20li&#233;e%20&#224;%20la%20th&#232;se\Cultures.docx" TargetMode="External"/><Relationship Id="rId5210" Type="http://schemas.openxmlformats.org/officeDocument/2006/relationships/hyperlink" Target="file:///C:\Users\Thomas%20Huet\Desktop\Documentation%20arch&#233;ologique%20li&#233;e%20&#224;%20la%20th&#232;se\Cultures.docx" TargetMode="External"/><Relationship Id="rId709" Type="http://schemas.openxmlformats.org/officeDocument/2006/relationships/hyperlink" Target="file:///C:\Users\Thomas%20Huet\Desktop\Documentation%20arch&#233;ologique%20li&#233;e%20&#224;%20la%20th&#232;se\Sites.docx" TargetMode="External"/><Relationship Id="rId8780" Type="http://schemas.openxmlformats.org/officeDocument/2006/relationships/hyperlink" Target="file:///C:\Users\Thomas%20Huet\Desktop\Documentation%20arch&#233;ologique%20li&#233;e%20&#224;%20la%20th&#232;se\Cultures.docx" TargetMode="External"/><Relationship Id="rId9831" Type="http://schemas.openxmlformats.org/officeDocument/2006/relationships/hyperlink" Target="file:///C:\Users\Thomas%20Huet\Desktop\Documentation%20arch&#233;ologique%20li&#233;e%20&#224;%20la%20th&#232;se\Cultures.docx" TargetMode="External"/><Relationship Id="rId11761" Type="http://schemas.openxmlformats.org/officeDocument/2006/relationships/hyperlink" Target="file:///C:\Users\Thomas%20Huet\Desktop\Documentation%20arch&#233;ologique%20li&#233;e%20&#224;%20la%20th&#232;se\Cultures.docx" TargetMode="External"/><Relationship Id="rId12812" Type="http://schemas.openxmlformats.org/officeDocument/2006/relationships/hyperlink" Target="file:///C:\Users\Thomas%20Huet\Desktop\Documentation%20arch&#233;ologique%20li&#233;e%20&#224;%20la%20th&#232;se\Cultures.docx" TargetMode="External"/><Relationship Id="rId45" Type="http://schemas.openxmlformats.org/officeDocument/2006/relationships/hyperlink" Target="Sites.docx" TargetMode="External"/><Relationship Id="rId1820" Type="http://schemas.openxmlformats.org/officeDocument/2006/relationships/hyperlink" Target="file:///C:\Users\Thomas%20Huet\Desktop\Documentation%20arch&#233;ologique%20li&#233;e%20&#224;%20la%20th&#232;se\Sites.docx" TargetMode="External"/><Relationship Id="rId7382" Type="http://schemas.openxmlformats.org/officeDocument/2006/relationships/hyperlink" Target="file:///C:\Users\Thomas%20Huet\Desktop\Documentation%20arch&#233;ologique%20li&#233;e%20&#224;%20la%20th&#232;se\Sites.docx" TargetMode="External"/><Relationship Id="rId8433" Type="http://schemas.openxmlformats.org/officeDocument/2006/relationships/hyperlink" Target="file:///C:\Users\Thomas%20Huet\Desktop\Documentation%20arch&#233;ologique%20li&#233;e%20&#224;%20la%20th&#232;se\Sites.docx" TargetMode="External"/><Relationship Id="rId10363" Type="http://schemas.openxmlformats.org/officeDocument/2006/relationships/hyperlink" Target="file:///C:\Users\Thomas%20Huet\Desktop\Documentation%20arch&#233;ologique%20li&#233;e%20&#224;%20la%20th&#232;se\Cultures.docx" TargetMode="External"/><Relationship Id="rId11414" Type="http://schemas.openxmlformats.org/officeDocument/2006/relationships/hyperlink" Target="file:///C:\Users\Thomas%20Huet\Desktop\Documentation%20arch&#233;ologique%20li&#233;e%20&#224;%20la%20th&#232;se\Cultures.docx" TargetMode="External"/><Relationship Id="rId3992" Type="http://schemas.openxmlformats.org/officeDocument/2006/relationships/hyperlink" Target="file:///C:\Users\Thomas%20Huet\Desktop\Documentation%20arch&#233;ologique%20li&#233;e%20&#224;%20la%20th&#232;se\Cultures.docx" TargetMode="External"/><Relationship Id="rId7035" Type="http://schemas.openxmlformats.org/officeDocument/2006/relationships/hyperlink" Target="file:///C:\Users\Thomas%20Huet\Desktop\Documentation%20arch&#233;ologique%20li&#233;e%20&#224;%20la%20th&#232;se\Sites.docx" TargetMode="External"/><Relationship Id="rId10016" Type="http://schemas.openxmlformats.org/officeDocument/2006/relationships/hyperlink" Target="file:///C:\Users\Thomas%20Huet\Desktop\Documentation%20arch&#233;ologique%20li&#233;e%20&#224;%20la%20th&#232;se\Cultures.docx" TargetMode="External"/><Relationship Id="rId13586" Type="http://schemas.openxmlformats.org/officeDocument/2006/relationships/hyperlink" Target="file:///C:\Users\Thomas%20Huet\Desktop\Documentation%20arch&#233;ologique%20li&#233;e%20&#224;%20la%20th&#232;se\Cultures.docx" TargetMode="External"/><Relationship Id="rId2594" Type="http://schemas.openxmlformats.org/officeDocument/2006/relationships/hyperlink" Target="file:///C:\Users\Thomas%20Huet\Desktop\Documentation%20arch&#233;ologique%20li&#233;e%20&#224;%20la%20th&#232;se\Sites.docx" TargetMode="External"/><Relationship Id="rId3645" Type="http://schemas.openxmlformats.org/officeDocument/2006/relationships/hyperlink" Target="file:///C:\Users\Thomas%20Huet\Desktop\Documentation%20arch&#233;ologique%20li&#233;e%20&#224;%20la%20th&#232;se\Sites.docx" TargetMode="External"/><Relationship Id="rId12188" Type="http://schemas.openxmlformats.org/officeDocument/2006/relationships/hyperlink" Target="file:///C:\Users\Thomas%20Huet\Desktop\Documentation%20arch&#233;ologique%20li&#233;e%20&#224;%20la%20th&#232;se\Sites.docx" TargetMode="External"/><Relationship Id="rId13239" Type="http://schemas.openxmlformats.org/officeDocument/2006/relationships/hyperlink" Target="file:///C:\Users\Thomas%20Huet\Desktop\Documentation%20arch&#233;ologique%20li&#233;e%20&#224;%20la%20th&#232;se\Sites.docx" TargetMode="External"/><Relationship Id="rId566" Type="http://schemas.openxmlformats.org/officeDocument/2006/relationships/hyperlink" Target="Sites.docx" TargetMode="External"/><Relationship Id="rId1196" Type="http://schemas.openxmlformats.org/officeDocument/2006/relationships/hyperlink" Target="file:///C:\Users\Thomas%20Huet\Desktop\Documentation%20arch&#233;ologique%20li&#233;e%20&#224;%20la%20th&#232;se\Cultures.docx" TargetMode="External"/><Relationship Id="rId2247" Type="http://schemas.openxmlformats.org/officeDocument/2006/relationships/hyperlink" Target="file:///C:\Users\Thomas%20Huet\Desktop\Documentation%20arch&#233;ologique%20li&#233;e%20&#224;%20la%20th&#232;se\Cultures.docx" TargetMode="External"/><Relationship Id="rId219" Type="http://schemas.openxmlformats.org/officeDocument/2006/relationships/hyperlink" Target="Sites.docx" TargetMode="External"/><Relationship Id="rId6868" Type="http://schemas.openxmlformats.org/officeDocument/2006/relationships/hyperlink" Target="file:///C:\Users\Thomas%20Huet\Desktop\Documentation%20arch&#233;ologique%20li&#233;e%20&#224;%20la%20th&#232;se\Cultures.docx" TargetMode="External"/><Relationship Id="rId7919" Type="http://schemas.openxmlformats.org/officeDocument/2006/relationships/hyperlink" Target="file:///C:\Users\Thomas%20Huet\Desktop\Documentation%20arch&#233;ologique%20li&#233;e%20&#224;%20la%20th&#232;se\Cultures.docx" TargetMode="External"/><Relationship Id="rId8290" Type="http://schemas.openxmlformats.org/officeDocument/2006/relationships/hyperlink" Target="file:///C:\Users\Thomas%20Huet\Desktop\Documentation%20arch&#233;ologique%20li&#233;e%20&#224;%20la%20th&#232;se\Cultures.docx" TargetMode="External"/><Relationship Id="rId9341" Type="http://schemas.openxmlformats.org/officeDocument/2006/relationships/hyperlink" Target="file:///C:\Users\Thomas%20Huet\Desktop\Documentation%20arch&#233;ologique%20li&#233;e%20&#224;%20la%20th&#232;se\Cultures.docx" TargetMode="External"/><Relationship Id="rId13720" Type="http://schemas.openxmlformats.org/officeDocument/2006/relationships/hyperlink" Target="Sites.docx" TargetMode="External"/><Relationship Id="rId11271" Type="http://schemas.openxmlformats.org/officeDocument/2006/relationships/hyperlink" Target="file:///C:\Users\Thomas%20Huet\Desktop\Documentation%20arch&#233;ologique%20li&#233;e%20&#224;%20la%20th&#232;se\Cultures.docx" TargetMode="External"/><Relationship Id="rId12322" Type="http://schemas.openxmlformats.org/officeDocument/2006/relationships/hyperlink" Target="file:///C:\Users\Thomas%20Huet\Desktop\Documentation%20arch&#233;ologique%20li&#233;e%20&#224;%20la%20th&#232;se\Sites.docx" TargetMode="External"/><Relationship Id="rId700" Type="http://schemas.openxmlformats.org/officeDocument/2006/relationships/hyperlink" Target="file:///C:\Users\Thomas%20Huet\Desktop\Documentation%20arch&#233;ologique%20li&#233;e%20&#224;%20la%20th&#232;se\Cultures.docx" TargetMode="External"/><Relationship Id="rId1330" Type="http://schemas.openxmlformats.org/officeDocument/2006/relationships/hyperlink" Target="file:///C:\Users\Thomas%20Huet\Desktop\Documentation%20arch&#233;ologique%20li&#233;e%20&#224;%20la%20th&#232;se\Cultures.docx" TargetMode="External"/><Relationship Id="rId5951" Type="http://schemas.openxmlformats.org/officeDocument/2006/relationships/hyperlink" Target="file:///C:\Users\Thomas%20Huet\Desktop\Documentation%20arch&#233;ologique%20li&#233;e%20&#224;%20la%20th&#232;se\Cultures.docx" TargetMode="External"/><Relationship Id="rId14494" Type="http://schemas.openxmlformats.org/officeDocument/2006/relationships/hyperlink" Target="file:///C:\Users\Thomas%20Huet\Desktop\Documentation%20arch&#233;ologique%20li&#233;e%20&#224;%20la%20th&#232;se\Sites.docx" TargetMode="External"/><Relationship Id="rId4553" Type="http://schemas.openxmlformats.org/officeDocument/2006/relationships/hyperlink" Target="file:///C:\Users\Thomas%20Huet\Desktop\Documentation%20arch&#233;ologique%20li&#233;e%20&#224;%20la%20th&#232;se\Sites.docx" TargetMode="External"/><Relationship Id="rId5604" Type="http://schemas.openxmlformats.org/officeDocument/2006/relationships/hyperlink" Target="file:///C:\Users\Thomas%20Huet\Desktop\Documentation%20arch&#233;ologique%20li&#233;e%20&#224;%20la%20th&#232;se\Sites.docx" TargetMode="External"/><Relationship Id="rId13096" Type="http://schemas.openxmlformats.org/officeDocument/2006/relationships/hyperlink" Target="file:///C:\Users\Thomas%20Huet\Desktop\Documentation%20arch&#233;ologique%20li&#233;e%20&#224;%20la%20th&#232;se\Sites.docx" TargetMode="External"/><Relationship Id="rId14147" Type="http://schemas.openxmlformats.org/officeDocument/2006/relationships/hyperlink" Target="file:///C:\Users\Thomas%20Huet\Desktop\Documentation%20arch&#233;ologique%20li&#233;e%20&#224;%20la%20th&#232;se\Sites.docx" TargetMode="External"/><Relationship Id="rId3155" Type="http://schemas.openxmlformats.org/officeDocument/2006/relationships/hyperlink" Target="file:///C:\Users\Thomas%20Huet\Desktop\Documentation%20arch&#233;ologique%20li&#233;e%20&#224;%20la%20th&#232;se\Cultures.docx" TargetMode="External"/><Relationship Id="rId4206" Type="http://schemas.openxmlformats.org/officeDocument/2006/relationships/hyperlink" Target="file:///C:\Users\Thomas%20Huet\Desktop\Documentation%20arch&#233;ologique%20li&#233;e%20&#224;%20la%20th&#232;se\Cultures.docx" TargetMode="External"/><Relationship Id="rId7776" Type="http://schemas.openxmlformats.org/officeDocument/2006/relationships/hyperlink" Target="file:///C:\Users\Thomas%20Huet\Desktop\Documentation%20arch&#233;ologique%20li&#233;e%20&#224;%20la%20th&#232;se\Sites.docx" TargetMode="External"/><Relationship Id="rId8827" Type="http://schemas.openxmlformats.org/officeDocument/2006/relationships/hyperlink" Target="file:///C:\Users\Thomas%20Huet\Desktop\Documentation%20arch&#233;ologique%20li&#233;e%20&#224;%20la%20th&#232;se\Cultures.docx" TargetMode="External"/><Relationship Id="rId6378" Type="http://schemas.openxmlformats.org/officeDocument/2006/relationships/hyperlink" Target="file:///C:\Users\Thomas%20Huet\Desktop\Documentation%20arch&#233;ologique%20li&#233;e%20&#224;%20la%20th&#232;se\Cultures.docx" TargetMode="External"/><Relationship Id="rId7429" Type="http://schemas.openxmlformats.org/officeDocument/2006/relationships/hyperlink" Target="file:///C:\Users\Thomas%20Huet\Desktop\Documentation%20arch&#233;ologique%20li&#233;e%20&#224;%20la%20th&#232;se\Sites.docx" TargetMode="External"/><Relationship Id="rId10757" Type="http://schemas.openxmlformats.org/officeDocument/2006/relationships/hyperlink" Target="file:///C:\Users\Thomas%20Huet\Desktop\Documentation%20arch&#233;ologique%20li&#233;e%20&#224;%20la%20th&#232;se\Cultures.docx" TargetMode="External"/><Relationship Id="rId11808" Type="http://schemas.openxmlformats.org/officeDocument/2006/relationships/hyperlink" Target="file:///C:\Users\Thomas%20Huet\Desktop\Documentation%20arch&#233;ologique%20li&#233;e%20&#224;%20la%20th&#232;se\Cultures.docx" TargetMode="External"/><Relationship Id="rId13230" Type="http://schemas.openxmlformats.org/officeDocument/2006/relationships/hyperlink" Target="file:///C:\Users\Thomas%20Huet\Desktop\Documentation%20arch&#233;ologique%20li&#233;e%20&#224;%20la%20th&#232;se\Cultures.docx" TargetMode="External"/><Relationship Id="rId210" Type="http://schemas.openxmlformats.org/officeDocument/2006/relationships/hyperlink" Target="file:///C:\Users\Thomas%20Huet\Desktop\Documentation%20arch&#233;ologique%20li&#233;e%20&#224;%20la%20th&#232;se\Sites.docx" TargetMode="External"/><Relationship Id="rId2988" Type="http://schemas.openxmlformats.org/officeDocument/2006/relationships/hyperlink" Target="file:///C:\Users\Thomas%20Huet\Desktop\Documentation%20arch&#233;ologique%20li&#233;e%20&#224;%20la%20th&#232;se\Sites.docx" TargetMode="External"/><Relationship Id="rId7910" Type="http://schemas.openxmlformats.org/officeDocument/2006/relationships/hyperlink" Target="file:///C:\Users\Thomas%20Huet\Desktop\Documentation%20arch&#233;ologique%20li&#233;e%20&#224;%20la%20th&#232;se\Sites.docx" TargetMode="External"/><Relationship Id="rId5461" Type="http://schemas.openxmlformats.org/officeDocument/2006/relationships/hyperlink" Target="file:///C:\Users\Thomas%20Huet\Desktop\Documentation%20arch&#233;ologique%20li&#233;e%20&#224;%20la%20th&#232;se\Cultures.docx" TargetMode="External"/><Relationship Id="rId6512" Type="http://schemas.openxmlformats.org/officeDocument/2006/relationships/hyperlink" Target="file:///C:\Users\Thomas%20Huet\Desktop\Documentation%20arch&#233;ologique%20li&#233;e%20&#224;%20la%20th&#232;se\Sites.docx" TargetMode="External"/><Relationship Id="rId4063" Type="http://schemas.openxmlformats.org/officeDocument/2006/relationships/hyperlink" Target="file:///C:\Users\Thomas%20Huet\Desktop\Documentation%20arch&#233;ologique%20li&#233;e%20&#224;%20la%20th&#232;se\Sites.docx" TargetMode="External"/><Relationship Id="rId5114" Type="http://schemas.openxmlformats.org/officeDocument/2006/relationships/hyperlink" Target="file:///C:\Users\Thomas%20Huet\Desktop\Documentation%20arch&#233;ologique%20li&#233;e%20&#224;%20la%20th&#232;se\Sites.docx" TargetMode="External"/><Relationship Id="rId8684" Type="http://schemas.openxmlformats.org/officeDocument/2006/relationships/hyperlink" Target="file:///C:\Users\Thomas%20Huet\Desktop\Documentation%20arch&#233;ologique%20li&#233;e%20&#224;%20la%20th&#232;se\Sites.docx" TargetMode="External"/><Relationship Id="rId9735" Type="http://schemas.openxmlformats.org/officeDocument/2006/relationships/hyperlink" Target="file:///C:\Users\Thomas%20Huet\Desktop\Documentation%20arch&#233;ologique%20li&#233;e%20&#224;%20la%20th&#232;se\Cultures.docx" TargetMode="External"/><Relationship Id="rId11665" Type="http://schemas.openxmlformats.org/officeDocument/2006/relationships/hyperlink" Target="file:///C:\Users\Thomas%20Huet\Desktop\Documentation%20arch&#233;ologique%20li&#233;e%20&#224;%20la%20th&#232;se\Sites.docx" TargetMode="External"/><Relationship Id="rId1724" Type="http://schemas.openxmlformats.org/officeDocument/2006/relationships/hyperlink" Target="file:///C:\Users\Thomas%20Huet\Desktop\Documentation%20arch&#233;ologique%20li&#233;e%20&#224;%20la%20th&#232;se\Sites.docx" TargetMode="External"/><Relationship Id="rId7286" Type="http://schemas.openxmlformats.org/officeDocument/2006/relationships/hyperlink" Target="file:///C:\Users\Thomas%20Huet\Desktop\Documentation%20arch&#233;ologique%20li&#233;e%20&#224;%20la%20th&#232;se\Cultures.docx" TargetMode="External"/><Relationship Id="rId8337" Type="http://schemas.openxmlformats.org/officeDocument/2006/relationships/hyperlink" Target="file:///C:\Users\Thomas%20Huet\Desktop\Documentation%20arch&#233;ologique%20li&#233;e%20&#224;%20la%20th&#232;se\Sites.docx" TargetMode="External"/><Relationship Id="rId10267" Type="http://schemas.openxmlformats.org/officeDocument/2006/relationships/hyperlink" Target="file:///C:\Users\Thomas%20Huet\Desktop\Documentation%20arch&#233;ologique%20li&#233;e%20&#224;%20la%20th&#232;se\Sites.docx" TargetMode="External"/><Relationship Id="rId11318" Type="http://schemas.openxmlformats.org/officeDocument/2006/relationships/hyperlink" Target="file:///C:\Users\Thomas%20Huet\Desktop\Documentation%20arch&#233;ologique%20li&#233;e%20&#224;%20la%20th&#232;se\Cultures.docx" TargetMode="External"/><Relationship Id="rId12716" Type="http://schemas.openxmlformats.org/officeDocument/2006/relationships/hyperlink" Target="file:///C:\Users\Thomas%20Huet\Desktop\Documentation%20arch&#233;ologique%20li&#233;e%20&#224;%20la%20th&#232;se\Sites.docx" TargetMode="External"/><Relationship Id="rId3896" Type="http://schemas.openxmlformats.org/officeDocument/2006/relationships/hyperlink" Target="file:///C:\Users\Thomas%20Huet\Desktop\Documentation%20arch&#233;ologique%20li&#233;e%20&#224;%20la%20th&#232;se\Cultures.docx" TargetMode="External"/><Relationship Id="rId2498" Type="http://schemas.openxmlformats.org/officeDocument/2006/relationships/hyperlink" Target="file:///C:\Users\Thomas%20Huet\Desktop\Documentation%20arch&#233;ologique%20li&#233;e%20&#224;%20la%20th&#232;se\Cultures.docx" TargetMode="External"/><Relationship Id="rId3549" Type="http://schemas.openxmlformats.org/officeDocument/2006/relationships/hyperlink" Target="file:///C:\Users\Thomas%20Huet\Desktop\Documentation%20arch&#233;ologique%20li&#233;e%20&#224;%20la%20th&#232;se\Cultures.docx" TargetMode="External"/><Relationship Id="rId4947" Type="http://schemas.openxmlformats.org/officeDocument/2006/relationships/hyperlink" Target="file:///C:\Users\Thomas%20Huet\Desktop\Documentation%20arch&#233;ologique%20li&#233;e%20&#224;%20la%20th&#232;se\Sites.docx" TargetMode="External"/><Relationship Id="rId7420" Type="http://schemas.openxmlformats.org/officeDocument/2006/relationships/hyperlink" Target="file:///C:\Users\Thomas%20Huet\Desktop\Documentation%20arch&#233;ologique%20li&#233;e%20&#224;%20la%20th&#232;se\Sites.docx" TargetMode="External"/><Relationship Id="rId6022" Type="http://schemas.openxmlformats.org/officeDocument/2006/relationships/hyperlink" Target="file:///C:\Users\Thomas%20Huet\Desktop\Documentation%20arch&#233;ologique%20li&#233;e%20&#224;%20la%20th&#232;se\Cultures.docx" TargetMode="External"/><Relationship Id="rId10401" Type="http://schemas.openxmlformats.org/officeDocument/2006/relationships/hyperlink" Target="file:///C:\Users\Thomas%20Huet\Desktop\Documentation%20arch&#233;ologique%20li&#233;e%20&#224;%20la%20th&#232;se\Sites.docx" TargetMode="External"/><Relationship Id="rId13971" Type="http://schemas.openxmlformats.org/officeDocument/2006/relationships/hyperlink" Target="file:///C:\Users\Thomas%20Huet\Desktop\Documentation%20arch&#233;ologique%20li&#233;e%20&#224;%20la%20th&#232;se\Sites.docx" TargetMode="External"/><Relationship Id="rId8194" Type="http://schemas.openxmlformats.org/officeDocument/2006/relationships/hyperlink" Target="file:///C:\Users\Thomas%20Huet\Desktop\Documentation%20arch&#233;ologique%20li&#233;e%20&#224;%20la%20th&#232;se\Sites.docx" TargetMode="External"/><Relationship Id="rId9592" Type="http://schemas.openxmlformats.org/officeDocument/2006/relationships/hyperlink" Target="file:///C:\Users\Thomas%20Huet\Desktop\Documentation%20arch&#233;ologique%20li&#233;e%20&#224;%20la%20th&#232;se\Cultures.docx" TargetMode="External"/><Relationship Id="rId12573" Type="http://schemas.openxmlformats.org/officeDocument/2006/relationships/hyperlink" Target="file:///C:\Users\Thomas%20Huet\Desktop\Documentation%20arch&#233;ologique%20li&#233;e%20&#224;%20la%20th&#232;se\Cultures.docx" TargetMode="External"/><Relationship Id="rId13624" Type="http://schemas.openxmlformats.org/officeDocument/2006/relationships/hyperlink" Target="file:///C:\Users\Thomas%20Huet\Desktop\Documentation%20arch&#233;ologique%20li&#233;e%20&#224;%20la%20th&#232;se\Sites.docx" TargetMode="External"/><Relationship Id="rId951" Type="http://schemas.openxmlformats.org/officeDocument/2006/relationships/hyperlink" Target="file:///C:\Users\Thomas%20Huet\Desktop\Documentation%20arch&#233;ologique%20li&#233;e%20&#224;%20la%20th&#232;se\Cultures.docx" TargetMode="External"/><Relationship Id="rId1581" Type="http://schemas.openxmlformats.org/officeDocument/2006/relationships/hyperlink" Target="file:///C:\Users\Thomas%20Huet\Desktop\Documentation%20arch&#233;ologique%20li&#233;e%20&#224;%20la%20th&#232;se\Cultures.docx" TargetMode="External"/><Relationship Id="rId2632" Type="http://schemas.openxmlformats.org/officeDocument/2006/relationships/hyperlink" Target="file:///C:\Users\Thomas%20Huet\Desktop\Documentation%20arch&#233;ologique%20li&#233;e%20&#224;%20la%20th&#232;se\Cultures.docx" TargetMode="External"/><Relationship Id="rId9245" Type="http://schemas.openxmlformats.org/officeDocument/2006/relationships/hyperlink" Target="file:///C:\Users\Thomas%20Huet\Desktop\Documentation%20arch&#233;ologique%20li&#233;e%20&#224;%20la%20th&#232;se\Cultures.docx" TargetMode="External"/><Relationship Id="rId11175" Type="http://schemas.openxmlformats.org/officeDocument/2006/relationships/hyperlink" Target="file:///C:\Users\Thomas%20Huet\Desktop\Documentation%20arch&#233;ologique%20li&#233;e%20&#224;%20la%20th&#232;se\Cultures.docx" TargetMode="External"/><Relationship Id="rId12226" Type="http://schemas.openxmlformats.org/officeDocument/2006/relationships/hyperlink" Target="file:///C:\Users\Thomas%20Huet\Desktop\Documentation%20arch&#233;ologique%20li&#233;e%20&#224;%20la%20th&#232;se\Sites.docx" TargetMode="External"/><Relationship Id="rId604" Type="http://schemas.openxmlformats.org/officeDocument/2006/relationships/hyperlink" Target="file:///C:\Users\Thomas%20Huet\Desktop\Documentation%20arch&#233;ologique%20li&#233;e%20&#224;%20la%20th&#232;se\Cultures.docx" TargetMode="External"/><Relationship Id="rId1234" Type="http://schemas.openxmlformats.org/officeDocument/2006/relationships/hyperlink" Target="file:///C:\Users\Thomas%20Huet\Desktop\Documentation%20arch&#233;ologique%20li&#233;e%20&#224;%20la%20th&#232;se\Cultures.docx" TargetMode="External"/><Relationship Id="rId5855" Type="http://schemas.openxmlformats.org/officeDocument/2006/relationships/hyperlink" Target="file:///C:\Users\Thomas%20Huet\Desktop\Documentation%20arch&#233;ologique%20li&#233;e%20&#224;%20la%20th&#232;se\Cultures.docx" TargetMode="External"/><Relationship Id="rId6906" Type="http://schemas.openxmlformats.org/officeDocument/2006/relationships/hyperlink" Target="file:///C:\Users\Thomas%20Huet\Desktop\Documentation%20arch&#233;ologique%20li&#233;e%20&#224;%20la%20th&#232;se\Sites.docx" TargetMode="External"/><Relationship Id="rId14398" Type="http://schemas.openxmlformats.org/officeDocument/2006/relationships/hyperlink" Target="file:///C:\Users\Thomas%20Huet\Desktop\Documentation%20arch&#233;ologique%20li&#233;e%20&#224;%20la%20th&#232;se\Sites.docx" TargetMode="External"/><Relationship Id="rId4457" Type="http://schemas.openxmlformats.org/officeDocument/2006/relationships/hyperlink" Target="file:///C:\Users\Thomas%20Huet\Desktop\Documentation%20arch&#233;ologique%20li&#233;e%20&#224;%20la%20th&#232;se\Cultures.docx" TargetMode="External"/><Relationship Id="rId5508" Type="http://schemas.openxmlformats.org/officeDocument/2006/relationships/hyperlink" Target="file:///C:\Users\Thomas%20Huet\Desktop\Documentation%20arch&#233;ologique%20li&#233;e%20&#224;%20la%20th&#232;se\Sites.docx" TargetMode="External"/><Relationship Id="rId3059" Type="http://schemas.openxmlformats.org/officeDocument/2006/relationships/hyperlink" Target="file:///C:\Users\Thomas%20Huet\Desktop\Documentation%20arch&#233;ologique%20li&#233;e%20&#224;%20la%20th&#232;se\Cultures.docx" TargetMode="External"/><Relationship Id="rId13481" Type="http://schemas.openxmlformats.org/officeDocument/2006/relationships/hyperlink" Target="file:///C:\Users\Thomas%20Huet\Desktop\Documentation%20arch&#233;ologique%20li&#233;e%20&#224;%20la%20th&#232;se\Sites.docx" TargetMode="External"/><Relationship Id="rId14532" Type="http://schemas.openxmlformats.org/officeDocument/2006/relationships/hyperlink" Target="file:///C:\Users\Thomas%20Huet\Desktop\Documentation%20arch&#233;ologique%20li&#233;e%20&#224;%20la%20th&#232;se\Sites.docx" TargetMode="External"/><Relationship Id="rId1091" Type="http://schemas.openxmlformats.org/officeDocument/2006/relationships/hyperlink" Target="file:///C:\Users\Thomas%20Huet\Desktop\Documentation%20arch&#233;ologique%20li&#233;e%20&#224;%20la%20th&#232;se\Sites.docx" TargetMode="External"/><Relationship Id="rId3540" Type="http://schemas.openxmlformats.org/officeDocument/2006/relationships/hyperlink" Target="file:///C:\Users\Thomas%20Huet\Desktop\Documentation%20arch&#233;ologique%20li&#233;e%20&#224;%20la%20th&#232;se\Cultures.docx" TargetMode="External"/><Relationship Id="rId12083" Type="http://schemas.openxmlformats.org/officeDocument/2006/relationships/hyperlink" Target="file:///C:\Users\Thomas%20Huet\Desktop\Documentation%20arch&#233;ologique%20li&#233;e%20&#224;%20la%20th&#232;se\Sites.docx" TargetMode="External"/><Relationship Id="rId13134" Type="http://schemas.openxmlformats.org/officeDocument/2006/relationships/hyperlink" Target="file:///C:\Users\Thomas%20Huet\Desktop\Documentation%20arch&#233;ologique%20li&#233;e%20&#224;%20la%20th&#232;se\Sites.docx" TargetMode="External"/><Relationship Id="rId114" Type="http://schemas.openxmlformats.org/officeDocument/2006/relationships/hyperlink" Target="file:///C:\Users\Thomas%20Huet\Desktop\Documentation%20arch&#233;ologique%20li&#233;e%20&#224;%20la%20th&#232;se\Cultures.docx" TargetMode="External"/><Relationship Id="rId461" Type="http://schemas.openxmlformats.org/officeDocument/2006/relationships/hyperlink" Target="file:///C:\Users\Thomas%20Huet\Desktop\Documentation%20arch&#233;ologique%20li&#233;e%20&#224;%20la%20th&#232;se\Cultures.docx" TargetMode="External"/><Relationship Id="rId2142" Type="http://schemas.openxmlformats.org/officeDocument/2006/relationships/hyperlink" Target="file:///C:\Users\Thomas%20Huet\Desktop\Documentation%20arch&#233;ologique%20li&#233;e%20&#224;%20la%20th&#232;se\Cultures.docx" TargetMode="External"/><Relationship Id="rId6763" Type="http://schemas.openxmlformats.org/officeDocument/2006/relationships/hyperlink" Target="file:///C:\Users\Thomas%20Huet\Desktop\Documentation%20arch&#233;ologique%20li&#233;e%20&#224;%20la%20th&#232;se\Cultures.docx" TargetMode="External"/><Relationship Id="rId7814" Type="http://schemas.openxmlformats.org/officeDocument/2006/relationships/hyperlink" Target="file:///C:\Users\Thomas%20Huet\Desktop\Documentation%20arch&#233;ologique%20li&#233;e%20&#224;%20la%20th&#232;se\Cultures.docx" TargetMode="External"/><Relationship Id="rId5365" Type="http://schemas.openxmlformats.org/officeDocument/2006/relationships/hyperlink" Target="file:///C:\Users\Thomas%20Huet\Desktop\Documentation%20arch&#233;ologique%20li&#233;e%20&#224;%20la%20th&#232;se\Sites.docx" TargetMode="External"/><Relationship Id="rId6416" Type="http://schemas.openxmlformats.org/officeDocument/2006/relationships/hyperlink" Target="file:///C:\Users\Thomas%20Huet\Desktop\Documentation%20arch&#233;ologique%20li&#233;e%20&#224;%20la%20th&#232;se\Cultures.docx" TargetMode="External"/><Relationship Id="rId9986" Type="http://schemas.openxmlformats.org/officeDocument/2006/relationships/hyperlink" Target="file:///C:\Users\Thomas%20Huet\Desktop\Documentation%20arch&#233;ologique%20li&#233;e%20&#224;%20la%20th&#232;se\Cultures.docx" TargetMode="External"/><Relationship Id="rId5018" Type="http://schemas.openxmlformats.org/officeDocument/2006/relationships/hyperlink" Target="file:///C:\Users\Thomas%20Huet\Desktop\Documentation%20arch&#233;ologique%20li&#233;e%20&#224;%20la%20th&#232;se\Cultures.docx" TargetMode="External"/><Relationship Id="rId8588" Type="http://schemas.openxmlformats.org/officeDocument/2006/relationships/hyperlink" Target="file:///C:\Users\Thomas%20Huet\Desktop\Documentation%20arch&#233;ologique%20li&#233;e%20&#224;%20la%20th&#232;se\Sites.docx" TargetMode="External"/><Relationship Id="rId9639" Type="http://schemas.openxmlformats.org/officeDocument/2006/relationships/hyperlink" Target="file:///C:\Users\Thomas%20Huet\Desktop\Documentation%20arch&#233;ologique%20li&#233;e%20&#224;%20la%20th&#232;se\Cultures.docx" TargetMode="External"/><Relationship Id="rId12967" Type="http://schemas.openxmlformats.org/officeDocument/2006/relationships/hyperlink" Target="file:///C:\Users\Thomas%20Huet\Desktop\Documentation%20arch&#233;ologique%20li&#233;e%20&#224;%20la%20th&#232;se\DescriptionRoches.docx" TargetMode="External"/><Relationship Id="rId1628" Type="http://schemas.openxmlformats.org/officeDocument/2006/relationships/hyperlink" Target="file:///C:\Users\Thomas%20Huet\Desktop\Documentation%20arch&#233;ologique%20li&#233;e%20&#224;%20la%20th&#232;se\Cultures.docx" TargetMode="External"/><Relationship Id="rId1975" Type="http://schemas.openxmlformats.org/officeDocument/2006/relationships/hyperlink" Target="file:///C:\Users\Thomas%20Huet\Desktop\Documentation%20arch&#233;ologique%20li&#233;e%20&#224;%20la%20th&#232;se\Sites.docx" TargetMode="External"/><Relationship Id="rId11569" Type="http://schemas.openxmlformats.org/officeDocument/2006/relationships/hyperlink" Target="file:///C:\Users\Thomas%20Huet\Desktop\Documentation%20arch&#233;ologique%20li&#233;e%20&#224;%20la%20th&#232;se\Sites.docx" TargetMode="External"/><Relationship Id="rId14042" Type="http://schemas.openxmlformats.org/officeDocument/2006/relationships/hyperlink" Target="file:///C:\Users\Thomas%20Huet\Desktop\Documentation%20arch&#233;ologique%20li&#233;e%20&#224;%20la%20th&#232;se\Sites.docx" TargetMode="External"/><Relationship Id="rId3050" Type="http://schemas.openxmlformats.org/officeDocument/2006/relationships/hyperlink" Target="file:///C:\Users\Thomas%20Huet\Desktop\Documentation%20arch&#233;ologique%20li&#233;e%20&#224;%20la%20th&#232;se\Analyses%20Statistiques.docx" TargetMode="External"/><Relationship Id="rId4101" Type="http://schemas.openxmlformats.org/officeDocument/2006/relationships/hyperlink" Target="file:///C:\Users\Thomas%20Huet\Desktop\Documentation%20arch&#233;ologique%20li&#233;e%20&#224;%20la%20th&#232;se\Cultures.docx" TargetMode="External"/><Relationship Id="rId7671" Type="http://schemas.openxmlformats.org/officeDocument/2006/relationships/hyperlink" Target="file:///C:\Users\Thomas%20Huet\Desktop\Documentation%20arch&#233;ologique%20li&#233;e%20&#224;%20la%20th&#232;se\Cultures.docx" TargetMode="External"/><Relationship Id="rId8722" Type="http://schemas.openxmlformats.org/officeDocument/2006/relationships/hyperlink" Target="file:///C:\Users\Thomas%20Huet\Desktop\Documentation%20arch&#233;ologique%20li&#233;e%20&#224;%20la%20th&#232;se\Cultures.docx" TargetMode="External"/><Relationship Id="rId10652" Type="http://schemas.openxmlformats.org/officeDocument/2006/relationships/hyperlink" Target="file:///C:\Users\Thomas%20Huet\Desktop\Documentation%20arch&#233;ologique%20li&#233;e%20&#224;%20la%20th&#232;se\Cultures.docx" TargetMode="External"/><Relationship Id="rId11703" Type="http://schemas.openxmlformats.org/officeDocument/2006/relationships/hyperlink" Target="file:///C:\Users\Thomas%20Huet\Desktop\Documentation%20arch&#233;ologique%20li&#233;e%20&#224;%20la%20th&#232;se\Cultures.docx" TargetMode="External"/><Relationship Id="rId6273" Type="http://schemas.openxmlformats.org/officeDocument/2006/relationships/hyperlink" Target="file:///C:\Users\Thomas%20Huet\Desktop\Documentation%20arch&#233;ologique%20li&#233;e%20&#224;%20la%20th&#232;se\Cultures.docx" TargetMode="External"/><Relationship Id="rId7324" Type="http://schemas.openxmlformats.org/officeDocument/2006/relationships/hyperlink" Target="file:///C:\Users\Thomas%20Huet\Desktop\Documentation%20arch&#233;ologique%20li&#233;e%20&#224;%20la%20th&#232;se\Sites.docx" TargetMode="External"/><Relationship Id="rId10305" Type="http://schemas.openxmlformats.org/officeDocument/2006/relationships/hyperlink" Target="file:///C:\Users\Thomas%20Huet\Desktop\Documentation%20arch&#233;ologique%20li&#233;e%20&#224;%20la%20th&#232;se\Sites.docx" TargetMode="External"/><Relationship Id="rId13875" Type="http://schemas.openxmlformats.org/officeDocument/2006/relationships/hyperlink" Target="file:///C:\Users\Thomas%20Huet\Desktop\Documentation%20arch&#233;ologique%20li&#233;e%20&#224;%20la%20th&#232;se\Environnement.docx" TargetMode="External"/><Relationship Id="rId2883" Type="http://schemas.openxmlformats.org/officeDocument/2006/relationships/hyperlink" Target="file:///C:\Users\Thomas%20Huet\Desktop\Documentation%20arch&#233;ologique%20li&#233;e%20&#224;%20la%20th&#232;se\Cultures.docx" TargetMode="External"/><Relationship Id="rId3934" Type="http://schemas.openxmlformats.org/officeDocument/2006/relationships/hyperlink" Target="file:///C:\Users\Thomas%20Huet\Desktop\Documentation%20arch&#233;ologique%20li&#233;e%20&#224;%20la%20th&#232;se\Cultures.docx" TargetMode="External"/><Relationship Id="rId9496" Type="http://schemas.openxmlformats.org/officeDocument/2006/relationships/hyperlink" Target="file:///C:\Users\Thomas%20Huet\Desktop\Documentation%20arch&#233;ologique%20li&#233;e%20&#224;%20la%20th&#232;se\Cultures.docx" TargetMode="External"/><Relationship Id="rId12477" Type="http://schemas.openxmlformats.org/officeDocument/2006/relationships/hyperlink" Target="file:///C:\Users\Thomas%20Huet\Desktop\Documentation%20arch&#233;ologique%20li&#233;e%20&#224;%20la%20th&#232;se\Sites.docx" TargetMode="External"/><Relationship Id="rId13528" Type="http://schemas.openxmlformats.org/officeDocument/2006/relationships/hyperlink" Target="file:///C:\Users\Thomas%20Huet\Desktop\Documentation%20arch&#233;ologique%20li&#233;e%20&#224;%20la%20th&#232;se\Cultures.docx" TargetMode="External"/><Relationship Id="rId855" Type="http://schemas.openxmlformats.org/officeDocument/2006/relationships/hyperlink" Target="file:///C:\Users\Thomas%20Huet\Desktop\Documentation%20arch&#233;ologique%20li&#233;e%20&#224;%20la%20th&#232;se\Cultures.docx" TargetMode="External"/><Relationship Id="rId1485" Type="http://schemas.openxmlformats.org/officeDocument/2006/relationships/hyperlink" Target="file:///C:\Users\Thomas%20Huet\Desktop\Documentation%20arch&#233;ologique%20li&#233;e%20&#224;%20la%20th&#232;se\Sites.docx" TargetMode="External"/><Relationship Id="rId2536" Type="http://schemas.openxmlformats.org/officeDocument/2006/relationships/hyperlink" Target="file:///C:\Users\Thomas%20Huet\Desktop\Documentation%20arch&#233;ologique%20li&#233;e%20&#224;%20la%20th&#232;se\Cultures.docx" TargetMode="External"/><Relationship Id="rId8098" Type="http://schemas.openxmlformats.org/officeDocument/2006/relationships/hyperlink" Target="file:///C:\Users\Thomas%20Huet\Desktop\Documentation%20arch&#233;ologique%20li&#233;e%20&#224;%20la%20th&#232;se\Cultures.docx" TargetMode="External"/><Relationship Id="rId9149" Type="http://schemas.openxmlformats.org/officeDocument/2006/relationships/hyperlink" Target="file:///C:\Users\Thomas%20Huet\Desktop\Documentation%20arch&#233;ologique%20li&#233;e%20&#224;%20la%20th&#232;se\Sites.docx" TargetMode="External"/><Relationship Id="rId11079" Type="http://schemas.openxmlformats.org/officeDocument/2006/relationships/hyperlink" Target="file:///C:\Users\Thomas%20Huet\Desktop\Documentation%20arch&#233;ologique%20li&#233;e%20&#224;%20la%20th&#232;se\Cultures.docx" TargetMode="External"/><Relationship Id="rId508" Type="http://schemas.openxmlformats.org/officeDocument/2006/relationships/hyperlink" Target="file:///C:\Users\Thomas%20Huet\Desktop\Documentation%20arch&#233;ologique%20li&#233;e%20&#224;%20la%20th&#232;se\Cultures.docx" TargetMode="External"/><Relationship Id="rId1138" Type="http://schemas.openxmlformats.org/officeDocument/2006/relationships/hyperlink" Target="file:///C:\Users\Thomas%20Huet\Desktop\Documentation%20arch&#233;ologique%20li&#233;e%20&#224;%20la%20th&#232;se\Sites.docx" TargetMode="External"/><Relationship Id="rId5759" Type="http://schemas.openxmlformats.org/officeDocument/2006/relationships/hyperlink" Target="file:///C:\Users\Thomas%20Huet\Desktop\Documentation%20arch&#233;ologique%20li&#233;e%20&#224;%20la%20th&#232;se\Cultures.docx" TargetMode="External"/><Relationship Id="rId9630" Type="http://schemas.openxmlformats.org/officeDocument/2006/relationships/hyperlink" Target="file:///C:\Users\Thomas%20Huet\Desktop\Documentation%20arch&#233;ologique%20li&#233;e%20&#224;%20la%20th&#232;se\Sites.docx" TargetMode="External"/><Relationship Id="rId7181" Type="http://schemas.openxmlformats.org/officeDocument/2006/relationships/hyperlink" Target="file:///C:\Users\Thomas%20Huet\Desktop\Documentation%20arch&#233;ologique%20li&#233;e%20&#224;%20la%20th&#232;se\Sites.docx" TargetMode="External"/><Relationship Id="rId8232" Type="http://schemas.openxmlformats.org/officeDocument/2006/relationships/hyperlink" Target="file:///C:\Users\Thomas%20Huet\Desktop\Documentation%20arch&#233;ologique%20li&#233;e%20&#224;%20la%20th&#232;se\Cultures.docx" TargetMode="External"/><Relationship Id="rId11560" Type="http://schemas.openxmlformats.org/officeDocument/2006/relationships/hyperlink" Target="file:///C:\Users\Thomas%20Huet\Desktop\Documentation%20arch&#233;ologique%20li&#233;e%20&#224;%20la%20th&#232;se\Cultures.docx" TargetMode="External"/><Relationship Id="rId12611" Type="http://schemas.openxmlformats.org/officeDocument/2006/relationships/hyperlink" Target="file:///C:\Users\Thomas%20Huet\Desktop\Documentation%20arch&#233;ologique%20li&#233;e%20&#224;%20la%20th&#232;se\Sites.docx" TargetMode="External"/><Relationship Id="rId10162" Type="http://schemas.openxmlformats.org/officeDocument/2006/relationships/hyperlink" Target="Sites.docx" TargetMode="External"/><Relationship Id="rId11213" Type="http://schemas.openxmlformats.org/officeDocument/2006/relationships/hyperlink" Target="file:///C:\Users\Thomas%20Huet\Desktop\Documentation%20arch&#233;ologique%20li&#233;e%20&#224;%20la%20th&#232;se\Cultures.docx" TargetMode="External"/><Relationship Id="rId3791" Type="http://schemas.openxmlformats.org/officeDocument/2006/relationships/hyperlink" Target="file:///C:\Users\Thomas%20Huet\Desktop\Documentation%20arch&#233;ologique%20li&#233;e%20&#224;%20la%20th&#232;se\Sites.docx" TargetMode="External"/><Relationship Id="rId4842" Type="http://schemas.openxmlformats.org/officeDocument/2006/relationships/hyperlink" Target="file:///C:\Users\Thomas%20Huet\Desktop\Documentation%20arch&#233;ologique%20li&#233;e%20&#224;%20la%20th&#232;se\Cultures.docx" TargetMode="External"/><Relationship Id="rId13385" Type="http://schemas.openxmlformats.org/officeDocument/2006/relationships/hyperlink" Target="file:///C:\Users\Thomas%20Huet\Desktop\Documentation%20arch&#233;ologique%20li&#233;e%20&#224;%20la%20th&#232;se\Cultures.docx" TargetMode="External"/><Relationship Id="rId14436" Type="http://schemas.openxmlformats.org/officeDocument/2006/relationships/hyperlink" Target="file:///C:\Users\Thomas%20Huet\Desktop\Documentation%20arch&#233;ologique%20li&#233;e%20&#224;%20la%20th&#232;se\Sites.docx" TargetMode="External"/><Relationship Id="rId2393" Type="http://schemas.openxmlformats.org/officeDocument/2006/relationships/hyperlink" Target="file:///C:\Users\Thomas%20Huet\Desktop\Documentation%20arch&#233;ologique%20li&#233;e%20&#224;%20la%20th&#232;se\Sites.docx" TargetMode="External"/><Relationship Id="rId3444" Type="http://schemas.openxmlformats.org/officeDocument/2006/relationships/hyperlink" Target="file:///C:\Users\Thomas%20Huet\Desktop\Documentation%20arch&#233;ologique%20li&#233;e%20&#224;%20la%20th&#232;se\Cultures.docx" TargetMode="External"/><Relationship Id="rId13038" Type="http://schemas.openxmlformats.org/officeDocument/2006/relationships/hyperlink" Target="Sites.docx" TargetMode="External"/><Relationship Id="rId365" Type="http://schemas.openxmlformats.org/officeDocument/2006/relationships/hyperlink" Target="file:///C:\Users\Thomas%20Huet\Desktop\Documentation%20arch&#233;ologique%20li&#233;e%20&#224;%20la%20th&#232;se\Cultures.docx" TargetMode="External"/><Relationship Id="rId2046" Type="http://schemas.openxmlformats.org/officeDocument/2006/relationships/hyperlink" Target="file:///C:\Users\Thomas%20Huet\Desktop\Documentation%20arch&#233;ologique%20li&#233;e%20&#224;%20la%20th&#232;se\Sites.docx" TargetMode="External"/><Relationship Id="rId6667" Type="http://schemas.openxmlformats.org/officeDocument/2006/relationships/hyperlink" Target="file:///C:\Users\Thomas%20Huet\Desktop\Documentation%20arch&#233;ologique%20li&#233;e%20&#224;%20la%20th&#232;se\Sites.docx" TargetMode="External"/><Relationship Id="rId7718" Type="http://schemas.openxmlformats.org/officeDocument/2006/relationships/hyperlink" Target="file:///C:\Users\Thomas%20Huet\Desktop\Documentation%20arch&#233;ologique%20li&#233;e%20&#224;%20la%20th&#232;se\Sites.docx" TargetMode="External"/><Relationship Id="rId5269" Type="http://schemas.openxmlformats.org/officeDocument/2006/relationships/hyperlink" Target="file:///C:\Users\Thomas%20Huet\Desktop\Documentation%20arch&#233;ologique%20li&#233;e%20&#224;%20la%20th&#232;se\Sites.docx" TargetMode="External"/><Relationship Id="rId9140" Type="http://schemas.openxmlformats.org/officeDocument/2006/relationships/hyperlink" Target="file:///C:\Users\Thomas%20Huet\Desktop\Documentation%20arch&#233;ologique%20li&#233;e%20&#224;%20la%20th&#232;se\Cultures.docx" TargetMode="External"/><Relationship Id="rId11070" Type="http://schemas.openxmlformats.org/officeDocument/2006/relationships/hyperlink" Target="file:///C:\Users\Thomas%20Huet\Desktop\Documentation%20arch&#233;ologique%20li&#233;e%20&#224;%20la%20th&#232;se\Sites.docx" TargetMode="External"/><Relationship Id="rId12121" Type="http://schemas.openxmlformats.org/officeDocument/2006/relationships/hyperlink" Target="file:///C:\Users\Thomas%20Huet\Desktop\Documentation%20arch&#233;ologique%20li&#233;e%20&#224;%20la%20th&#232;se\Cultures.docx" TargetMode="External"/><Relationship Id="rId1879" Type="http://schemas.openxmlformats.org/officeDocument/2006/relationships/hyperlink" Target="file:///C:\Users\Thomas%20Huet\Desktop\Documentation%20arch&#233;ologique%20li&#233;e%20&#224;%20la%20th&#232;se\Sites.docx" TargetMode="External"/><Relationship Id="rId5750" Type="http://schemas.openxmlformats.org/officeDocument/2006/relationships/hyperlink" Target="file:///C:\Users\Thomas%20Huet\Desktop\Documentation%20arch&#233;ologique%20li&#233;e%20&#224;%20la%20th&#232;se\Sites.docx" TargetMode="External"/><Relationship Id="rId6801" Type="http://schemas.openxmlformats.org/officeDocument/2006/relationships/hyperlink" Target="file:///C:\Users\Thomas%20Huet\Desktop\Documentation%20arch&#233;ologique%20li&#233;e%20&#224;%20la%20th&#232;se\Cultures.docx" TargetMode="External"/><Relationship Id="rId14293" Type="http://schemas.openxmlformats.org/officeDocument/2006/relationships/hyperlink" Target="file:///C:\Users\Thomas%20Huet\Desktop\Documentation%20arch&#233;ologique%20li&#233;e%20&#224;%20la%20th&#232;se\Cultures.docx" TargetMode="External"/><Relationship Id="rId4005" Type="http://schemas.openxmlformats.org/officeDocument/2006/relationships/hyperlink" Target="file:///C:\Users\Thomas%20Huet\Desktop\Documentation%20arch&#233;ologique%20li&#233;e%20&#224;%20la%20th&#232;se\Cultures.docx" TargetMode="External"/><Relationship Id="rId4352" Type="http://schemas.openxmlformats.org/officeDocument/2006/relationships/hyperlink" Target="file:///C:\Users\Thomas%20Huet\Desktop\Documentation%20arch&#233;ologique%20li&#233;e%20&#224;%20la%20th&#232;se\Cultures.docx" TargetMode="External"/><Relationship Id="rId5403" Type="http://schemas.openxmlformats.org/officeDocument/2006/relationships/hyperlink" Target="file:///C:\Users\Thomas%20Huet\Desktop\Documentation%20arch&#233;ologique%20li&#233;e%20&#224;%20la%20th&#232;se\Sites.docx" TargetMode="External"/><Relationship Id="rId8973" Type="http://schemas.openxmlformats.org/officeDocument/2006/relationships/hyperlink" Target="file:///C:\Users\Thomas%20Huet\Desktop\Documentation%20arch&#233;ologique%20li&#233;e%20&#224;%20la%20th&#232;se\Sites.docx" TargetMode="External"/><Relationship Id="rId11954" Type="http://schemas.openxmlformats.org/officeDocument/2006/relationships/hyperlink" Target="file:///C:\Users\Thomas%20Huet\Desktop\Documentation%20arch&#233;ologique%20li&#233;e%20&#224;%20la%20th&#232;se\Cultures.docx" TargetMode="External"/><Relationship Id="rId7575" Type="http://schemas.openxmlformats.org/officeDocument/2006/relationships/hyperlink" Target="file:///C:\Users\Thomas%20Huet\Desktop\Documentation%20arch&#233;ologique%20li&#233;e%20&#224;%20la%20th&#232;se\Sites.docx" TargetMode="External"/><Relationship Id="rId8626" Type="http://schemas.openxmlformats.org/officeDocument/2006/relationships/hyperlink" Target="file:///C:\Users\Thomas%20Huet\Desktop\Documentation%20arch&#233;ologique%20li&#233;e%20&#224;%20la%20th&#232;se\Sites.docx" TargetMode="External"/><Relationship Id="rId10556" Type="http://schemas.openxmlformats.org/officeDocument/2006/relationships/hyperlink" Target="file:///C:\Users\Thomas%20Huet\Desktop\Documentation%20arch&#233;ologique%20li&#233;e%20&#224;%20la%20th&#232;se\Cultures.docx" TargetMode="External"/><Relationship Id="rId11607" Type="http://schemas.openxmlformats.org/officeDocument/2006/relationships/hyperlink" Target="file:///C:\Users\Thomas%20Huet\Desktop\Documentation%20arch&#233;ologique%20li&#233;e%20&#224;%20la%20th&#232;se\Cultures.docx" TargetMode="External"/><Relationship Id="rId6177" Type="http://schemas.openxmlformats.org/officeDocument/2006/relationships/hyperlink" Target="file:///C:\Users\Thomas%20Huet\Desktop\Documentation%20arch&#233;ologique%20li&#233;e%20&#224;%20la%20th&#232;se\Sites.docx" TargetMode="External"/><Relationship Id="rId7228" Type="http://schemas.openxmlformats.org/officeDocument/2006/relationships/hyperlink" Target="file:///C:\Users\Thomas%20Huet\Desktop\Documentation%20arch&#233;ologique%20li&#233;e%20&#224;%20la%20th&#232;se\Cultures.docx" TargetMode="External"/><Relationship Id="rId10209" Type="http://schemas.openxmlformats.org/officeDocument/2006/relationships/hyperlink" Target="file:///C:\Users\Thomas%20Huet\Desktop\Documentation%20arch&#233;ologique%20li&#233;e%20&#224;%20la%20th&#232;se\Cultures.docx" TargetMode="External"/><Relationship Id="rId2787" Type="http://schemas.openxmlformats.org/officeDocument/2006/relationships/hyperlink" Target="file:///C:\Users\Thomas%20Huet\Desktop\Documentation%20arch&#233;ologique%20li&#233;e%20&#224;%20la%20th&#232;se\Cultures.docx" TargetMode="External"/><Relationship Id="rId3838" Type="http://schemas.openxmlformats.org/officeDocument/2006/relationships/hyperlink" Target="file:///C:\Users\Thomas%20Huet\Desktop\Documentation%20arch&#233;ologique%20li&#233;e%20&#224;%20la%20th&#232;se\Cultures.docx" TargetMode="External"/><Relationship Id="rId13779" Type="http://schemas.openxmlformats.org/officeDocument/2006/relationships/hyperlink" Target="file:///C:\Users\Thomas%20Huet\Desktop\Documentation%20arch&#233;ologique%20li&#233;e%20&#224;%20la%20th&#232;se\Cultures.docx" TargetMode="External"/><Relationship Id="rId759" Type="http://schemas.openxmlformats.org/officeDocument/2006/relationships/hyperlink" Target="file:///C:\Users\Thomas%20Huet\Desktop\Documentation%20arch&#233;ologique%20li&#233;e%20&#224;%20la%20th&#232;se\Sites.docx" TargetMode="External"/><Relationship Id="rId1389" Type="http://schemas.openxmlformats.org/officeDocument/2006/relationships/hyperlink" Target="file:///C:\Users\Thomas%20Huet\Desktop\Documentation%20arch&#233;ologique%20li&#233;e%20&#224;%20la%20th&#232;se\Cultures.docx" TargetMode="External"/><Relationship Id="rId5260" Type="http://schemas.openxmlformats.org/officeDocument/2006/relationships/hyperlink" Target="file:///C:\Users\Thomas%20Huet\Desktop\Documentation%20arch&#233;ologique%20li&#233;e%20&#224;%20la%20th&#232;se\Sites.docx" TargetMode="External"/><Relationship Id="rId6311" Type="http://schemas.openxmlformats.org/officeDocument/2006/relationships/hyperlink" Target="file:///C:\Users\Thomas%20Huet\Desktop\Documentation%20arch&#233;ologique%20li&#233;e%20&#224;%20la%20th&#232;se\Cultures.docx" TargetMode="External"/><Relationship Id="rId8483" Type="http://schemas.openxmlformats.org/officeDocument/2006/relationships/hyperlink" Target="file:///C:\Users\Thomas%20Huet\Desktop\Documentation%20arch&#233;ologique%20li&#233;e%20&#224;%20la%20th&#232;se\Sites.docx" TargetMode="External"/><Relationship Id="rId9881" Type="http://schemas.openxmlformats.org/officeDocument/2006/relationships/hyperlink" Target="file:///C:\Users\Thomas%20Huet\Desktop\Documentation%20arch&#233;ologique%20li&#233;e%20&#224;%20la%20th&#232;se\Sites.docx" TargetMode="External"/><Relationship Id="rId12862" Type="http://schemas.openxmlformats.org/officeDocument/2006/relationships/hyperlink" Target="file:///C:\Users\Thomas%20Huet\Desktop\Documentation%20arch&#233;ologique%20li&#233;e%20&#224;%20la%20th&#232;se\Sites.docx" TargetMode="External"/><Relationship Id="rId13913" Type="http://schemas.openxmlformats.org/officeDocument/2006/relationships/hyperlink" Target="file:///C:\Users\Thomas%20Huet\Desktop\Documentation%20arch&#233;ologique%20li&#233;e%20&#224;%20la%20th&#232;se\Cultures.docx" TargetMode="External"/><Relationship Id="rId95" Type="http://schemas.openxmlformats.org/officeDocument/2006/relationships/hyperlink" Target="Cultures.docx" TargetMode="External"/><Relationship Id="rId1870" Type="http://schemas.openxmlformats.org/officeDocument/2006/relationships/hyperlink" Target="file:///C:\Users\Thomas%20Huet\Desktop\Documentation%20arch&#233;ologique%20li&#233;e%20&#224;%20la%20th&#232;se\Sites.docx" TargetMode="External"/><Relationship Id="rId2921" Type="http://schemas.openxmlformats.org/officeDocument/2006/relationships/hyperlink" Target="file:///C:\Users\Thomas%20Huet\Desktop\Documentation%20arch&#233;ologique%20li&#233;e%20&#224;%20la%20th&#232;se\Cultures.docx" TargetMode="External"/><Relationship Id="rId7085" Type="http://schemas.openxmlformats.org/officeDocument/2006/relationships/hyperlink" Target="file:///C:\Users\Thomas%20Huet\Desktop\Documentation%20arch&#233;ologique%20li&#233;e%20&#224;%20la%20th&#232;se\Sites.docx" TargetMode="External"/><Relationship Id="rId8136" Type="http://schemas.openxmlformats.org/officeDocument/2006/relationships/hyperlink" Target="file:///C:\Users\Thomas%20Huet\Desktop\Documentation%20arch&#233;ologique%20li&#233;e%20&#224;%20la%20th&#232;se\Cultures.docx" TargetMode="External"/><Relationship Id="rId9534" Type="http://schemas.openxmlformats.org/officeDocument/2006/relationships/hyperlink" Target="file:///C:\Users\Thomas%20Huet\Desktop\Documentation%20arch&#233;ologique%20li&#233;e%20&#224;%20la%20th&#232;se\Sites.docx" TargetMode="External"/><Relationship Id="rId11464" Type="http://schemas.openxmlformats.org/officeDocument/2006/relationships/hyperlink" Target="file:///C:\Users\Thomas%20Huet\Desktop\Documentation%20arch&#233;ologique%20li&#233;e%20&#224;%20la%20th&#232;se\Sites.docx" TargetMode="External"/><Relationship Id="rId12515" Type="http://schemas.openxmlformats.org/officeDocument/2006/relationships/hyperlink" Target="file:///C:\Users\Thomas%20Huet\Desktop\Documentation%20arch&#233;ologique%20li&#233;e%20&#224;%20la%20th&#232;se\Cultures.docx" TargetMode="External"/><Relationship Id="rId1523" Type="http://schemas.openxmlformats.org/officeDocument/2006/relationships/hyperlink" Target="file:///C:\Users\Thomas%20Huet\Desktop\Documentation%20arch&#233;ologique%20li&#233;e%20&#224;%20la%20th&#232;se\Cultures.docx" TargetMode="External"/><Relationship Id="rId10066" Type="http://schemas.openxmlformats.org/officeDocument/2006/relationships/hyperlink" Target="file:///C:\Users\Thomas%20Huet\Desktop\Documentation%20arch&#233;ologique%20li&#233;e%20&#224;%20la%20th&#232;se\Environnement.docx" TargetMode="External"/><Relationship Id="rId11117" Type="http://schemas.openxmlformats.org/officeDocument/2006/relationships/hyperlink" Target="file:///C:\Users\Thomas%20Huet\Desktop\Documentation%20arch&#233;ologique%20li&#233;e%20&#224;%20la%20th&#232;se\Sites.docx" TargetMode="External"/><Relationship Id="rId3695" Type="http://schemas.openxmlformats.org/officeDocument/2006/relationships/hyperlink" Target="file:///C:\Users\Thomas%20Huet\Desktop\Documentation%20arch&#233;ologique%20li&#233;e%20&#224;%20la%20th&#232;se\Cultures.docx" TargetMode="External"/><Relationship Id="rId4746" Type="http://schemas.openxmlformats.org/officeDocument/2006/relationships/hyperlink" Target="file:///C:\Users\Thomas%20Huet\Desktop\Documentation%20arch&#233;ologique%20li&#233;e%20&#224;%20la%20th&#232;se\Cultures.docx" TargetMode="External"/><Relationship Id="rId13289" Type="http://schemas.openxmlformats.org/officeDocument/2006/relationships/hyperlink" Target="file:///C:\Users\Thomas%20Huet\Desktop\Documentation%20arch&#233;ologique%20li&#233;e%20&#224;%20la%20th&#232;se\Sites.docx" TargetMode="External"/><Relationship Id="rId2297" Type="http://schemas.openxmlformats.org/officeDocument/2006/relationships/hyperlink" Target="file:///C:\Users\Thomas%20Huet\Desktop\Documentation%20arch&#233;ologique%20li&#233;e%20&#224;%20la%20th&#232;se\Cultures.docx" TargetMode="External"/><Relationship Id="rId3348" Type="http://schemas.openxmlformats.org/officeDocument/2006/relationships/hyperlink" Target="file:///C:\Users\Thomas%20Huet\Desktop\Documentation%20arch&#233;ologique%20li&#233;e%20&#224;%20la%20th&#232;se\Sites.docx" TargetMode="External"/><Relationship Id="rId7969" Type="http://schemas.openxmlformats.org/officeDocument/2006/relationships/hyperlink" Target="file:///C:\Users\Thomas%20Huet\Desktop\Documentation%20arch&#233;ologique%20li&#233;e%20&#224;%20la%20th&#232;se\Cultures.docx" TargetMode="External"/><Relationship Id="rId10200" Type="http://schemas.openxmlformats.org/officeDocument/2006/relationships/hyperlink" Target="file:///C:\Users\Thomas%20Huet\Desktop\Documentation%20arch&#233;ologique%20li&#233;e%20&#224;%20la%20th&#232;se\Sites.docx" TargetMode="External"/><Relationship Id="rId269" Type="http://schemas.openxmlformats.org/officeDocument/2006/relationships/hyperlink" Target="file:///C:\Users\Thomas%20Huet\Desktop\Documentation%20arch&#233;ologique%20li&#233;e%20&#224;%20la%20th&#232;se\Sites.docx" TargetMode="External"/><Relationship Id="rId9391" Type="http://schemas.openxmlformats.org/officeDocument/2006/relationships/hyperlink" Target="file:///C:\Users\Thomas%20Huet\Desktop\Documentation%20arch&#233;ologique%20li&#233;e%20&#224;%20la%20th&#232;se\Sites.docx" TargetMode="External"/><Relationship Id="rId13770" Type="http://schemas.openxmlformats.org/officeDocument/2006/relationships/hyperlink" Target="file:///C:\Users\Thomas%20Huet\Desktop\Documentation%20arch&#233;ologique%20li&#233;e%20&#224;%20la%20th&#232;se\Cultures.docx" TargetMode="External"/><Relationship Id="rId1380" Type="http://schemas.openxmlformats.org/officeDocument/2006/relationships/hyperlink" Target="file:///C:\Users\Thomas%20Huet\Desktop\Documentation%20arch&#233;ologique%20li&#233;e%20&#224;%20la%20th&#232;se\Cultures.docx" TargetMode="External"/><Relationship Id="rId9044" Type="http://schemas.openxmlformats.org/officeDocument/2006/relationships/hyperlink" Target="file:///C:\Users\Thomas%20Huet\Desktop\Documentation%20arch&#233;ologique%20li&#233;e%20&#224;%20la%20th&#232;se\Cultures.docx" TargetMode="External"/><Relationship Id="rId12372" Type="http://schemas.openxmlformats.org/officeDocument/2006/relationships/hyperlink" Target="file:///C:\Users\Thomas%20Huet\Desktop\Documentation%20arch&#233;ologique%20li&#233;e%20&#224;%20la%20th&#232;se\Cultures.docx" TargetMode="External"/><Relationship Id="rId13423" Type="http://schemas.openxmlformats.org/officeDocument/2006/relationships/hyperlink" Target="file:///C:\Users\Thomas%20Huet\Desktop\Documentation%20arch&#233;ologique%20li&#233;e%20&#224;%20la%20th&#232;se\Cultures.docx" TargetMode="External"/><Relationship Id="rId403" Type="http://schemas.openxmlformats.org/officeDocument/2006/relationships/hyperlink" Target="file:///C:\Users\Thomas%20Huet\Desktop\Documentation%20arch&#233;ologique%20li&#233;e%20&#224;%20la%20th&#232;se\Sites.docx" TargetMode="External"/><Relationship Id="rId750" Type="http://schemas.openxmlformats.org/officeDocument/2006/relationships/hyperlink" Target="file:///C:\Users\Thomas%20Huet\Desktop\Documentation%20arch&#233;ologique%20li&#233;e%20&#224;%20la%20th&#232;se\Sites.docx" TargetMode="External"/><Relationship Id="rId1033" Type="http://schemas.openxmlformats.org/officeDocument/2006/relationships/hyperlink" Target="file:///C:\Users\Thomas%20Huet\Desktop\Documentation%20arch&#233;ologique%20li&#233;e%20&#224;%20la%20th&#232;se\Sites.docx" TargetMode="External"/><Relationship Id="rId2431" Type="http://schemas.openxmlformats.org/officeDocument/2006/relationships/hyperlink" Target="file:///C:\Users\Thomas%20Huet\Desktop\Documentation%20arch&#233;ologique%20li&#233;e%20&#224;%20la%20th&#232;se\Cultures.docx" TargetMode="External"/><Relationship Id="rId12025" Type="http://schemas.openxmlformats.org/officeDocument/2006/relationships/hyperlink" Target="file:///C:\Users\Thomas%20Huet\Desktop\Documentation%20arch&#233;ologique%20li&#233;e%20&#224;%20la%20th&#232;se\Sites.docx" TargetMode="External"/><Relationship Id="rId5654" Type="http://schemas.openxmlformats.org/officeDocument/2006/relationships/hyperlink" Target="file:///C:\Users\Thomas%20Huet\Desktop\Documentation%20arch&#233;ologique%20li&#233;e%20&#224;%20la%20th&#232;se\Sites.docx" TargetMode="External"/><Relationship Id="rId6705" Type="http://schemas.openxmlformats.org/officeDocument/2006/relationships/hyperlink" Target="file:///C:\Users\Thomas%20Huet\Desktop\Documentation%20arch&#233;ologique%20li&#233;e%20&#224;%20la%20th&#232;se\Cultures.docx" TargetMode="External"/><Relationship Id="rId14197" Type="http://schemas.openxmlformats.org/officeDocument/2006/relationships/hyperlink" Target="file:///C:\Users\Thomas%20Huet\Desktop\Documentation%20arch&#233;ologique%20li&#233;e%20&#224;%20la%20th&#232;se\Sites.docx" TargetMode="External"/><Relationship Id="rId4256" Type="http://schemas.openxmlformats.org/officeDocument/2006/relationships/hyperlink" Target="file:///C:\Users\Thomas%20Huet\Desktop\Documentation%20arch&#233;ologique%20li&#233;e%20&#224;%20la%20th&#232;se\Sites.docx" TargetMode="External"/><Relationship Id="rId5307" Type="http://schemas.openxmlformats.org/officeDocument/2006/relationships/hyperlink" Target="file:///C:\Users\Thomas%20Huet\Desktop\Documentation%20arch&#233;ologique%20li&#233;e%20&#224;%20la%20th&#232;se\Sites.docx" TargetMode="External"/><Relationship Id="rId8877" Type="http://schemas.openxmlformats.org/officeDocument/2006/relationships/hyperlink" Target="file:///C:\Users\Thomas%20Huet\Desktop\Documentation%20arch&#233;ologique%20li&#233;e%20&#224;%20la%20th&#232;se\Cultures.docx" TargetMode="External"/><Relationship Id="rId9928" Type="http://schemas.openxmlformats.org/officeDocument/2006/relationships/hyperlink" Target="file:///C:\Users\Thomas%20Huet\Desktop\Documentation%20arch&#233;ologique%20li&#233;e%20&#224;%20la%20th&#232;se\Cultures.docx" TargetMode="External"/><Relationship Id="rId1917" Type="http://schemas.openxmlformats.org/officeDocument/2006/relationships/hyperlink" Target="file:///C:\Users\Thomas%20Huet\Desktop\Documentation%20arch&#233;ologique%20li&#233;e%20&#224;%20la%20th&#232;se\Cultures.docx" TargetMode="External"/><Relationship Id="rId7479" Type="http://schemas.openxmlformats.org/officeDocument/2006/relationships/hyperlink" Target="file:///C:\Users\Thomas%20Huet\Desktop\Documentation%20arch&#233;ologique%20li&#233;e%20&#224;%20la%20th&#232;se\Sites.docx" TargetMode="External"/><Relationship Id="rId11858" Type="http://schemas.openxmlformats.org/officeDocument/2006/relationships/hyperlink" Target="file:///C:\Users\Thomas%20Huet\Desktop\Documentation%20arch&#233;ologique%20li&#233;e%20&#224;%20la%20th&#232;se\Sites.docx" TargetMode="External"/><Relationship Id="rId12909" Type="http://schemas.openxmlformats.org/officeDocument/2006/relationships/hyperlink" Target="file:///C:\Users\Thomas%20Huet\Desktop\Documentation%20arch&#233;ologique%20li&#233;e%20&#224;%20la%20th&#232;se\Sites.docx" TargetMode="External"/><Relationship Id="rId13280" Type="http://schemas.openxmlformats.org/officeDocument/2006/relationships/hyperlink" Target="file:///C:\Users\Thomas%20Huet\Desktop\Documentation%20arch&#233;ologique%20li&#233;e%20&#224;%20la%20th&#232;se\Sites.docx" TargetMode="External"/><Relationship Id="rId14331" Type="http://schemas.openxmlformats.org/officeDocument/2006/relationships/hyperlink" Target="file:///C:\Users\Thomas%20Huet\Desktop\Documentation%20arch&#233;ologique%20li&#233;e%20&#224;%20la%20th&#232;se\Cultures.docx" TargetMode="External"/><Relationship Id="rId260" Type="http://schemas.openxmlformats.org/officeDocument/2006/relationships/hyperlink" Target="file:///C:\Users\Thomas%20Huet\Desktop\Documentation%20arch&#233;ologique%20li&#233;e%20&#224;%20la%20th&#232;se\Cultures.docx" TargetMode="External"/><Relationship Id="rId7960" Type="http://schemas.openxmlformats.org/officeDocument/2006/relationships/hyperlink" Target="file:///C:\Users\Thomas%20Huet\Desktop\Documentation%20arch&#233;ologique%20li&#233;e%20&#224;%20la%20th&#232;se\Cultures.docx" TargetMode="External"/><Relationship Id="rId10941" Type="http://schemas.openxmlformats.org/officeDocument/2006/relationships/hyperlink" Target="file:///C:\Users\Thomas%20Huet\Desktop\Documentation%20arch&#233;ologique%20li&#233;e%20&#224;%20la%20th&#232;se\Cultures.docx" TargetMode="External"/><Relationship Id="rId5164" Type="http://schemas.openxmlformats.org/officeDocument/2006/relationships/hyperlink" Target="file:///C:\Users\Thomas%20Huet\Desktop\Documentation%20arch&#233;ologique%20li&#233;e%20&#224;%20la%20th&#232;se\Sites.docx" TargetMode="External"/><Relationship Id="rId6215" Type="http://schemas.openxmlformats.org/officeDocument/2006/relationships/hyperlink" Target="file:///C:\Users\Thomas%20Huet\Desktop\Documentation%20arch&#233;ologique%20li&#233;e%20&#224;%20la%20th&#232;se\Sites.docx" TargetMode="External"/><Relationship Id="rId6562" Type="http://schemas.openxmlformats.org/officeDocument/2006/relationships/hyperlink" Target="file:///C:\Users\Thomas%20Huet\Desktop\Documentation%20arch&#233;ologique%20li&#233;e%20&#224;%20la%20th&#232;se\Sites.docx" TargetMode="External"/><Relationship Id="rId7613" Type="http://schemas.openxmlformats.org/officeDocument/2006/relationships/hyperlink" Target="file:///C:\Users\Thomas%20Huet\Desktop\Documentation%20arch&#233;ologique%20li&#233;e%20&#224;%20la%20th&#232;se\Cultures.docx" TargetMode="External"/><Relationship Id="rId9785" Type="http://schemas.openxmlformats.org/officeDocument/2006/relationships/hyperlink" Target="file:///C:\Users\Thomas%20Huet\Desktop\Documentation%20arch&#233;ologique%20li&#233;e%20&#224;%20la%20th&#232;se\Cultures.docx" TargetMode="External"/><Relationship Id="rId12766" Type="http://schemas.openxmlformats.org/officeDocument/2006/relationships/hyperlink" Target="file:///C:\Users\Thomas%20Huet\Desktop\Documentation%20arch&#233;ologique%20li&#233;e%20&#224;%20la%20th&#232;se\Sites.docx" TargetMode="External"/><Relationship Id="rId13817" Type="http://schemas.openxmlformats.org/officeDocument/2006/relationships/hyperlink" Target="file:///C:\Users\Thomas%20Huet\Desktop\Documentation%20arch&#233;ologique%20li&#233;e%20&#224;%20la%20th&#232;se\Sites.docx" TargetMode="External"/><Relationship Id="rId1774" Type="http://schemas.openxmlformats.org/officeDocument/2006/relationships/hyperlink" Target="file:///C:\Users\Thomas%20Huet\Desktop\Documentation%20arch&#233;ologique%20li&#233;e%20&#224;%20la%20th&#232;se\Sites.docx" TargetMode="External"/><Relationship Id="rId2825" Type="http://schemas.openxmlformats.org/officeDocument/2006/relationships/hyperlink" Target="file:///C:\Users\Thomas%20Huet\Desktop\Documentation%20arch&#233;ologique%20li&#233;e%20&#224;%20la%20th&#232;se\Cultures.docx" TargetMode="External"/><Relationship Id="rId8387" Type="http://schemas.openxmlformats.org/officeDocument/2006/relationships/hyperlink" Target="file:///C:\Users\Thomas%20Huet\Desktop\Documentation%20arch&#233;ologique%20li&#233;e%20&#224;%20la%20th&#232;se\Sites.docx" TargetMode="External"/><Relationship Id="rId9438" Type="http://schemas.openxmlformats.org/officeDocument/2006/relationships/hyperlink" Target="file:///C:\Users\th02042013\Desktop\Tom\documentation%20arch&#233;ologique%20li&#233;e%20&#224;%20la%20th&#232;se\Sites.docx" TargetMode="External"/><Relationship Id="rId11368" Type="http://schemas.openxmlformats.org/officeDocument/2006/relationships/hyperlink" Target="file:///C:\Users\Thomas%20Huet\Desktop\Documentation%20arch&#233;ologique%20li&#233;e%20&#224;%20la%20th&#232;se\Sites.docx" TargetMode="External"/><Relationship Id="rId12419" Type="http://schemas.openxmlformats.org/officeDocument/2006/relationships/hyperlink" Target="file:///C:\Users\Thomas%20Huet\Desktop\Documentation%20arch&#233;ologique%20li&#233;e%20&#224;%20la%20th&#232;se\Sites.docx" TargetMode="External"/><Relationship Id="rId1427" Type="http://schemas.openxmlformats.org/officeDocument/2006/relationships/hyperlink" Target="file:///C:\Users\Thomas%20Huet\Desktop\Documentation%20arch&#233;ologique%20li&#233;e%20&#224;%20la%20th&#232;se\Cultures.docx" TargetMode="External"/><Relationship Id="rId4997" Type="http://schemas.openxmlformats.org/officeDocument/2006/relationships/hyperlink" Target="file:///C:\Users\Thomas%20Huet\Desktop\Documentation%20arch&#233;ologique%20li&#233;e%20&#224;%20la%20th&#232;se\Cultures.docx" TargetMode="External"/><Relationship Id="rId3599" Type="http://schemas.openxmlformats.org/officeDocument/2006/relationships/hyperlink" Target="file:///C:\Users\Thomas%20Huet\Desktop\Documentation%20arch&#233;ologique%20li&#233;e%20&#224;%20la%20th&#232;se\Cultures.docx" TargetMode="External"/><Relationship Id="rId7470" Type="http://schemas.openxmlformats.org/officeDocument/2006/relationships/hyperlink" Target="file:///C:\Users\Thomas%20Huet\Desktop\Documentation%20arch&#233;ologique%20li&#233;e%20&#224;%20la%20th&#232;se\Cultures.docx" TargetMode="External"/><Relationship Id="rId8521" Type="http://schemas.openxmlformats.org/officeDocument/2006/relationships/hyperlink" Target="file:///C:\Users\Thomas%20Huet\Desktop\Documentation%20arch&#233;ologique%20li&#233;e%20&#224;%20la%20th&#232;se\Cultures.docx" TargetMode="External"/><Relationship Id="rId12900" Type="http://schemas.openxmlformats.org/officeDocument/2006/relationships/hyperlink" Target="file:///C:\Users\Thomas%20Huet\Desktop\Documentation%20arch&#233;ologique%20li&#233;e%20&#224;%20la%20th&#232;se\Sites.docx" TargetMode="External"/><Relationship Id="rId6072" Type="http://schemas.openxmlformats.org/officeDocument/2006/relationships/hyperlink" Target="file:///C:\Users\Thomas%20Huet\Desktop\Documentation%20arch&#233;ologique%20li&#233;e%20&#224;%20la%20th&#232;se\Sites.docx" TargetMode="External"/><Relationship Id="rId7123" Type="http://schemas.openxmlformats.org/officeDocument/2006/relationships/hyperlink" Target="file:///C:\Users\Thomas%20Huet\Desktop\Documentation%20arch&#233;ologique%20li&#233;e%20&#224;%20la%20th&#232;se\Sites.docx" TargetMode="External"/><Relationship Id="rId10451" Type="http://schemas.openxmlformats.org/officeDocument/2006/relationships/hyperlink" Target="file:///C:\Users\Thomas%20Huet\Desktop\Documentation%20arch&#233;ologique%20li&#233;e%20&#224;%20la%20th&#232;se\Cultures.docx" TargetMode="External"/><Relationship Id="rId11502" Type="http://schemas.openxmlformats.org/officeDocument/2006/relationships/hyperlink" Target="file:///C:\Users\Thomas%20Huet\Desktop\Documentation%20arch&#233;ologique%20li&#233;e%20&#224;%20la%20th&#232;se\Cultures.docx" TargetMode="External"/><Relationship Id="rId9295" Type="http://schemas.openxmlformats.org/officeDocument/2006/relationships/hyperlink" Target="file:///C:\Users\Thomas%20Huet\Desktop\Documentation%20arch&#233;ologique%20li&#233;e%20&#224;%20la%20th&#232;se\Cultures.docx" TargetMode="External"/><Relationship Id="rId10104" Type="http://schemas.openxmlformats.org/officeDocument/2006/relationships/hyperlink" Target="file:///C:\Users\Thomas%20Huet\Desktop\Documentation%20arch&#233;ologique%20li&#233;e%20&#224;%20la%20th&#232;se\Sites.docx" TargetMode="External"/><Relationship Id="rId13674" Type="http://schemas.openxmlformats.org/officeDocument/2006/relationships/hyperlink" Target="file:///C:\Users\Thomas%20Huet\Desktop\Documentation%20arch&#233;ologique%20li&#233;e%20&#224;%20la%20th&#232;se\Sites.docx" TargetMode="External"/><Relationship Id="rId2682" Type="http://schemas.openxmlformats.org/officeDocument/2006/relationships/hyperlink" Target="file:///C:\Users\Thomas%20Huet\Desktop\Documentation%20arch&#233;ologique%20li&#233;e%20&#224;%20la%20th&#232;se\Sites.docx" TargetMode="External"/><Relationship Id="rId3733" Type="http://schemas.openxmlformats.org/officeDocument/2006/relationships/hyperlink" Target="file:///C:\Users\Thomas%20Huet\Desktop\Documentation%20arch&#233;ologique%20li&#233;e%20&#224;%20la%20th&#232;se\Cultures.docx" TargetMode="External"/><Relationship Id="rId12276" Type="http://schemas.openxmlformats.org/officeDocument/2006/relationships/hyperlink" Target="Sites.docx" TargetMode="External"/><Relationship Id="rId13327" Type="http://schemas.openxmlformats.org/officeDocument/2006/relationships/hyperlink" Target="file:///C:\Users\Thomas%20Huet\Desktop\Documentation%20arch&#233;ologique%20li&#233;e%20&#224;%20la%20th&#232;se\Sites.docx" TargetMode="External"/><Relationship Id="rId654" Type="http://schemas.openxmlformats.org/officeDocument/2006/relationships/hyperlink" Target="file:///C:\Users\Thomas%20Huet\Desktop\Documentation%20arch&#233;ologique%20li&#233;e%20&#224;%20la%20th&#232;se\Sites.docx" TargetMode="External"/><Relationship Id="rId1284" Type="http://schemas.openxmlformats.org/officeDocument/2006/relationships/hyperlink" Target="file:///C:\Users\Thomas%20Huet\Desktop\Documentation%20arch&#233;ologique%20li&#233;e%20&#224;%20la%20th&#232;se\Sites.docx" TargetMode="External"/><Relationship Id="rId2335" Type="http://schemas.openxmlformats.org/officeDocument/2006/relationships/hyperlink" Target="file:///C:\Users\Thomas%20Huet\Desktop\Documentation%20arch&#233;ologique%20li&#233;e%20&#224;%20la%20th&#232;se\Sites.docx" TargetMode="External"/><Relationship Id="rId6956" Type="http://schemas.openxmlformats.org/officeDocument/2006/relationships/hyperlink" Target="file:///C:\Users\Thomas%20Huet\Desktop\Documentation%20arch&#233;ologique%20li&#233;e%20&#224;%20la%20th&#232;se\Sites.docx" TargetMode="External"/><Relationship Id="rId307" Type="http://schemas.openxmlformats.org/officeDocument/2006/relationships/hyperlink" Target="file:///C:\Users\Thomas%20Huet\Desktop\Documentation%20arch&#233;ologique%20li&#233;e%20&#224;%20la%20th&#232;se\Cultures.docx" TargetMode="External"/><Relationship Id="rId5558" Type="http://schemas.openxmlformats.org/officeDocument/2006/relationships/hyperlink" Target="file:///C:\Users\Thomas%20Huet\Desktop\Documentation%20arch&#233;ologique%20li&#233;e%20&#224;%20la%20th&#232;se\Cultures.docx" TargetMode="External"/><Relationship Id="rId6609" Type="http://schemas.openxmlformats.org/officeDocument/2006/relationships/hyperlink" Target="file:///C:\Users\Thomas%20Huet\Desktop\Documentation%20arch&#233;ologique%20li&#233;e%20&#224;%20la%20th&#232;se\Sites.docx" TargetMode="External"/><Relationship Id="rId12410" Type="http://schemas.openxmlformats.org/officeDocument/2006/relationships/hyperlink" Target="file:///C:\Users\Thomas%20Huet\Desktop\Documentation%20arch&#233;ologique%20li&#233;e%20&#224;%20la%20th&#232;se\Sites.docx" TargetMode="External"/><Relationship Id="rId8031" Type="http://schemas.openxmlformats.org/officeDocument/2006/relationships/hyperlink" Target="file:///C:\Users\Thomas%20Huet\Desktop\Documentation%20arch&#233;ologique%20li&#233;e%20&#224;%20la%20th&#232;se\Cultures.docx" TargetMode="External"/><Relationship Id="rId11012" Type="http://schemas.openxmlformats.org/officeDocument/2006/relationships/hyperlink" Target="file:///C:\Users\Thomas%20Huet\Desktop\Documentation%20arch&#233;ologique%20li&#233;e%20&#224;%20la%20th&#232;se\Cultures.docx" TargetMode="External"/><Relationship Id="rId3590" Type="http://schemas.openxmlformats.org/officeDocument/2006/relationships/hyperlink" Target="file:///C:\Users\Thomas%20Huet\Desktop\Documentation%20arch&#233;ologique%20li&#233;e%20&#224;%20la%20th&#232;se\Cultures.docx" TargetMode="External"/><Relationship Id="rId13184" Type="http://schemas.openxmlformats.org/officeDocument/2006/relationships/hyperlink" Target="file:///C:\Users\Thomas%20Huet\Desktop\Documentation%20arch&#233;ologique%20li&#233;e%20&#224;%20la%20th&#232;se\Sites.docx" TargetMode="External"/><Relationship Id="rId2192" Type="http://schemas.openxmlformats.org/officeDocument/2006/relationships/hyperlink" Target="file:///C:\Users\Thomas%20Huet\Desktop\Documentation%20arch&#233;ologique%20li&#233;e%20&#224;%20la%20th&#232;se\Sites.docx" TargetMode="External"/><Relationship Id="rId3243" Type="http://schemas.openxmlformats.org/officeDocument/2006/relationships/hyperlink" Target="Sites.docx" TargetMode="External"/><Relationship Id="rId4641" Type="http://schemas.openxmlformats.org/officeDocument/2006/relationships/hyperlink" Target="file:///C:\Users\Thomas%20Huet\Desktop\Documentation%20arch&#233;ologique%20li&#233;e%20&#224;%20la%20th&#232;se\Sites.docx" TargetMode="External"/><Relationship Id="rId14235" Type="http://schemas.openxmlformats.org/officeDocument/2006/relationships/hyperlink" Target="file:///C:\Users\Thomas%20Huet\Desktop\Documentation%20arch&#233;ologique%20li&#233;e%20&#224;%20la%20th&#232;se\Sites.docx" TargetMode="External"/><Relationship Id="rId164" Type="http://schemas.openxmlformats.org/officeDocument/2006/relationships/hyperlink" Target="file:///C:\Users\Thomas%20Huet\Desktop\Documentation%20arch&#233;ologique%20li&#233;e%20&#224;%20la%20th&#232;se\Cultures.docx" TargetMode="External"/><Relationship Id="rId7864" Type="http://schemas.openxmlformats.org/officeDocument/2006/relationships/hyperlink" Target="file:///C:\Users\Thomas%20Huet\Desktop\Documentation%20arch&#233;ologique%20li&#233;e%20&#224;%20la%20th&#232;se\Sites.docx" TargetMode="External"/><Relationship Id="rId8915" Type="http://schemas.openxmlformats.org/officeDocument/2006/relationships/hyperlink" Target="file:///C:\Users\Thomas%20Huet\Desktop\Documentation%20arch&#233;ologique%20li&#233;e%20&#224;%20la%20th&#232;se\Cultures.docx" TargetMode="External"/><Relationship Id="rId10845" Type="http://schemas.openxmlformats.org/officeDocument/2006/relationships/hyperlink" Target="Sites.docx" TargetMode="External"/><Relationship Id="rId5068" Type="http://schemas.openxmlformats.org/officeDocument/2006/relationships/hyperlink" Target="file:///C:\Users\Thomas%20Huet\Desktop\Documentation%20arch&#233;ologique%20li&#233;e%20&#224;%20la%20th&#232;se\Cultures.docx" TargetMode="External"/><Relationship Id="rId6466" Type="http://schemas.openxmlformats.org/officeDocument/2006/relationships/hyperlink" Target="file:///C:\Users\Thomas%20Huet\Desktop\Documentation%20arch&#233;ologique%20li&#233;e%20&#224;%20la%20th&#232;se\Cultures.docx" TargetMode="External"/><Relationship Id="rId7517" Type="http://schemas.openxmlformats.org/officeDocument/2006/relationships/hyperlink" Target="file:///C:\Users\Thomas%20Huet\Desktop\Documentation%20arch&#233;ologique%20li&#233;e%20&#224;%20la%20th&#232;se\Sites.docx" TargetMode="External"/><Relationship Id="rId6119" Type="http://schemas.openxmlformats.org/officeDocument/2006/relationships/hyperlink" Target="file:///C:\Users\Thomas%20Huet\Desktop\Documentation%20arch&#233;ologique%20li&#233;e%20&#224;%20la%20th&#232;se\Sites.docx" TargetMode="External"/><Relationship Id="rId9689" Type="http://schemas.openxmlformats.org/officeDocument/2006/relationships/hyperlink" Target="file:///C:\Users\Thomas%20Huet\Desktop\Documentation%20arch&#233;ologique%20li&#233;e%20&#224;%20la%20th&#232;se\Sites.docx" TargetMode="External"/><Relationship Id="rId1678" Type="http://schemas.openxmlformats.org/officeDocument/2006/relationships/hyperlink" Target="file:///C:\Users\Thomas%20Huet\Desktop\Documentation%20arch&#233;ologique%20li&#233;e%20&#224;%20la%20th&#232;se\Cultures.docx" TargetMode="External"/><Relationship Id="rId2729" Type="http://schemas.openxmlformats.org/officeDocument/2006/relationships/hyperlink" Target="file:///C:\Users\Thomas%20Huet\Desktop\Documentation%20arch&#233;ologique%20li&#233;e%20&#224;%20la%20th&#232;se\Cultures.docx" TargetMode="External"/><Relationship Id="rId6600" Type="http://schemas.openxmlformats.org/officeDocument/2006/relationships/hyperlink" Target="file:///C:\Users\Thomas%20Huet\Desktop\Documentation%20arch&#233;ologique%20li&#233;e%20&#224;%20la%20th&#232;se\Sites.docx" TargetMode="External"/><Relationship Id="rId14092" Type="http://schemas.openxmlformats.org/officeDocument/2006/relationships/hyperlink" Target="file:///C:\Users\Thomas%20Huet\Desktop\Documentation%20arch&#233;ologique%20li&#233;e%20&#224;%20la%20th&#232;se\Sites.docx" TargetMode="External"/><Relationship Id="rId4151" Type="http://schemas.openxmlformats.org/officeDocument/2006/relationships/hyperlink" Target="file:///C:\Users\Thomas%20Huet\Desktop\Documentation%20arch&#233;ologique%20li&#233;e%20&#224;%20la%20th&#232;se\Cultures.docx" TargetMode="External"/><Relationship Id="rId5202" Type="http://schemas.openxmlformats.org/officeDocument/2006/relationships/hyperlink" Target="file:///C:\Users\Thomas%20Huet\Desktop\Documentation%20arch&#233;ologique%20li&#233;e%20&#224;%20la%20th&#232;se\Cultures.docx" TargetMode="External"/><Relationship Id="rId7374" Type="http://schemas.openxmlformats.org/officeDocument/2006/relationships/hyperlink" Target="file:///C:\Users\Thomas%20Huet\Desktop\Documentation%20arch&#233;ologique%20li&#233;e%20&#224;%20la%20th&#232;se\Cultures.docx" TargetMode="External"/><Relationship Id="rId8425" Type="http://schemas.openxmlformats.org/officeDocument/2006/relationships/hyperlink" Target="file:///C:\Users\Thomas%20Huet\Desktop\Documentation%20arch&#233;ologique%20li&#233;e%20&#224;%20la%20th&#232;se\Sites.docx" TargetMode="External"/><Relationship Id="rId8772" Type="http://schemas.openxmlformats.org/officeDocument/2006/relationships/hyperlink" Target="file:///C:\Users\Thomas%20Huet\Desktop\Documentation%20arch&#233;ologique%20li&#233;e%20&#224;%20la%20th&#232;se\Cultures.docx" TargetMode="External"/><Relationship Id="rId9823" Type="http://schemas.openxmlformats.org/officeDocument/2006/relationships/hyperlink" Target="file:///C:\Users\Thomas%20Huet\Desktop\Documentation%20arch&#233;ologique%20li&#233;e%20&#224;%20la%20th&#232;se\Cultures.docx" TargetMode="External"/><Relationship Id="rId11753" Type="http://schemas.openxmlformats.org/officeDocument/2006/relationships/hyperlink" Target="file:///C:\Users\Thomas%20Huet\Desktop\Documentation%20arch&#233;ologique%20li&#233;e%20&#224;%20la%20th&#232;se\Cultures.docx" TargetMode="External"/><Relationship Id="rId12804" Type="http://schemas.openxmlformats.org/officeDocument/2006/relationships/hyperlink" Target="file:///C:\Users\Thomas%20Huet\Desktop\Documentation%20arch&#233;ologique%20li&#233;e%20&#224;%20la%20th&#232;se\Cultures.docx" TargetMode="External"/><Relationship Id="rId37" Type="http://schemas.openxmlformats.org/officeDocument/2006/relationships/hyperlink" Target="file:///C:\Users\Thomas%20Huet\Desktop\Documentation%20arch&#233;ologique%20li&#233;e%20&#224;%20la%20th&#232;se\Sites.docx" TargetMode="External"/><Relationship Id="rId1812" Type="http://schemas.openxmlformats.org/officeDocument/2006/relationships/hyperlink" Target="file:///C:\Users\Thomas%20Huet\Desktop\Documentation%20arch&#233;ologique%20li&#233;e%20&#224;%20la%20th&#232;se\Cultures.docx" TargetMode="External"/><Relationship Id="rId7027" Type="http://schemas.openxmlformats.org/officeDocument/2006/relationships/hyperlink" Target="file:///C:\Users\Thomas%20Huet\Desktop\Documentation%20arch&#233;ologique%20li&#233;e%20&#224;%20la%20th&#232;se\Sites.docx" TargetMode="External"/><Relationship Id="rId10355" Type="http://schemas.openxmlformats.org/officeDocument/2006/relationships/hyperlink" Target="file:///C:\Users\Thomas%20Huet\Desktop\Documentation%20arch&#233;ologique%20li&#233;e%20&#224;%20la%20th&#232;se\Sites.docx" TargetMode="External"/><Relationship Id="rId11406" Type="http://schemas.openxmlformats.org/officeDocument/2006/relationships/hyperlink" Target="file:///C:\Users\Thomas%20Huet\Desktop\Documentation%20arch&#233;ologique%20li&#233;e%20&#224;%20la%20th&#232;se\Sites.docx" TargetMode="External"/><Relationship Id="rId3984" Type="http://schemas.openxmlformats.org/officeDocument/2006/relationships/hyperlink" Target="file:///C:\Users\Thomas%20Huet\Desktop\Documentation%20arch&#233;ologique%20li&#233;e%20&#224;%20la%20th&#232;se\Sites.docx" TargetMode="External"/><Relationship Id="rId9199" Type="http://schemas.openxmlformats.org/officeDocument/2006/relationships/hyperlink" Target="file:///C:\Users\Thomas%20Huet\Desktop\Documentation%20arch&#233;ologique%20li&#233;e%20&#224;%20la%20th&#232;se\Sites.docx" TargetMode="External"/><Relationship Id="rId10008" Type="http://schemas.openxmlformats.org/officeDocument/2006/relationships/hyperlink" Target="file:///C:\Users\Thomas%20Huet\Desktop\Documentation%20arch&#233;ologique%20li&#233;e%20&#224;%20la%20th&#232;se\Cultures.docx" TargetMode="External"/><Relationship Id="rId13578" Type="http://schemas.openxmlformats.org/officeDocument/2006/relationships/hyperlink" Target="file:///C:\Users\Thomas%20Huet\Desktop\Documentation%20arch&#233;ologique%20li&#233;e%20&#224;%20la%20th&#232;se\Sites.docx" TargetMode="External"/><Relationship Id="rId2586" Type="http://schemas.openxmlformats.org/officeDocument/2006/relationships/hyperlink" Target="file:///C:\Users\Thomas%20Huet\Desktop\Documentation%20arch&#233;ologique%20li&#233;e%20&#224;%20la%20th&#232;se\Cultures.docx" TargetMode="External"/><Relationship Id="rId3637" Type="http://schemas.openxmlformats.org/officeDocument/2006/relationships/hyperlink" Target="file:///C:\Users\Thomas%20Huet\Desktop\Documentation%20arch&#233;ologique%20li&#233;e%20&#224;%20la%20th&#232;se\Cultures.docx" TargetMode="External"/><Relationship Id="rId558" Type="http://schemas.openxmlformats.org/officeDocument/2006/relationships/hyperlink" Target="file:///C:\Users\Thomas%20Huet\Desktop\Documentation%20arch&#233;ologique%20li&#233;e%20&#224;%20la%20th&#232;se\Sites.docx" TargetMode="External"/><Relationship Id="rId1188" Type="http://schemas.openxmlformats.org/officeDocument/2006/relationships/hyperlink" Target="file:///C:\Users\Thomas%20Huet\Desktop\Documentation%20arch&#233;ologique%20li&#233;e%20&#224;%20la%20th&#232;se\Cultures.docx" TargetMode="External"/><Relationship Id="rId2239" Type="http://schemas.openxmlformats.org/officeDocument/2006/relationships/hyperlink" Target="file:///C:\Users\Thomas%20Huet\Desktop\Documentation%20arch&#233;ologique%20li&#233;e%20&#224;%20la%20th&#232;se\Cultures.docx" TargetMode="External"/><Relationship Id="rId6110" Type="http://schemas.openxmlformats.org/officeDocument/2006/relationships/hyperlink" Target="file:///C:\Users\Thomas%20Huet\Desktop\Documentation%20arch&#233;ologique%20li&#233;e%20&#224;%20la%20th&#232;se\Sites.docx" TargetMode="External"/><Relationship Id="rId9680" Type="http://schemas.openxmlformats.org/officeDocument/2006/relationships/hyperlink" Target="file:///C:\Users\Thomas%20Huet\Desktop\Documentation%20arch&#233;ologique%20li&#233;e%20&#224;%20la%20th&#232;se\Sites.docx" TargetMode="External"/><Relationship Id="rId8282" Type="http://schemas.openxmlformats.org/officeDocument/2006/relationships/hyperlink" Target="file:///C:\Users\Thomas%20Huet\Desktop\Documentation%20arch&#233;ologique%20li&#233;e%20&#224;%20la%20th&#232;se\Sites.docx" TargetMode="External"/><Relationship Id="rId9333" Type="http://schemas.openxmlformats.org/officeDocument/2006/relationships/hyperlink" Target="file:///C:\Users\Thomas%20Huet\Desktop\Documentation%20arch&#233;ologique%20li&#233;e%20&#224;%20la%20th&#232;se\Sites.docx" TargetMode="External"/><Relationship Id="rId11263" Type="http://schemas.openxmlformats.org/officeDocument/2006/relationships/hyperlink" Target="file:///C:\Users\Thomas%20Huet\Desktop\Documentation%20arch&#233;ologique%20li&#233;e%20&#224;%20la%20th&#232;se\Cultures.docx" TargetMode="External"/><Relationship Id="rId12661" Type="http://schemas.openxmlformats.org/officeDocument/2006/relationships/hyperlink" Target="file:///C:\Users\Thomas%20Huet\Desktop\Documentation%20arch&#233;ologique%20li&#233;e%20&#224;%20la%20th&#232;se\Cultures.docx" TargetMode="External"/><Relationship Id="rId13712" Type="http://schemas.openxmlformats.org/officeDocument/2006/relationships/hyperlink" Target="file:///C:\Users\Thomas%20Huet\Desktop\Documentation%20arch&#233;ologique%20li&#233;e%20&#224;%20la%20th&#232;se\Sites.docx" TargetMode="External"/><Relationship Id="rId1322" Type="http://schemas.openxmlformats.org/officeDocument/2006/relationships/hyperlink" Target="file:///C:\Users\Thomas%20Huet\Desktop\Documentation%20arch&#233;ologique%20li&#233;e%20&#224;%20la%20th&#232;se\Cultures.docx" TargetMode="External"/><Relationship Id="rId2720" Type="http://schemas.openxmlformats.org/officeDocument/2006/relationships/hyperlink" Target="file:///C:\Users\Thomas%20Huet\Desktop\Documentation%20arch&#233;ologique%20li&#233;e%20&#224;%20la%20th&#232;se\Sites.docx" TargetMode="External"/><Relationship Id="rId12314" Type="http://schemas.openxmlformats.org/officeDocument/2006/relationships/hyperlink" Target="Sites.docx" TargetMode="External"/><Relationship Id="rId4892" Type="http://schemas.openxmlformats.org/officeDocument/2006/relationships/hyperlink" Target="file:///C:\Users\Thomas%20Huet\Desktop\Documentation%20arch&#233;ologique%20li&#233;e%20&#224;%20la%20th&#232;se\Sites.docx" TargetMode="External"/><Relationship Id="rId5943" Type="http://schemas.openxmlformats.org/officeDocument/2006/relationships/hyperlink" Target="file:///C:\Users\Thomas%20Huet\Desktop\Documentation%20arch&#233;ologique%20li&#233;e%20&#224;%20la%20th&#232;se\Cultures.docx" TargetMode="External"/><Relationship Id="rId14486" Type="http://schemas.openxmlformats.org/officeDocument/2006/relationships/hyperlink" Target="file:///C:\Users\Thomas%20Huet\Desktop\Documentation%20arch&#233;ologique%20li&#233;e%20&#224;%20la%20th&#232;se\Sites.docx" TargetMode="External"/><Relationship Id="rId2096" Type="http://schemas.openxmlformats.org/officeDocument/2006/relationships/hyperlink" Target="file:///C:\Users\Thomas%20Huet\Desktop\Documentation%20arch&#233;ologique%20li&#233;e%20&#224;%20la%20th&#232;se\Sites.docx" TargetMode="External"/><Relationship Id="rId3494" Type="http://schemas.openxmlformats.org/officeDocument/2006/relationships/hyperlink" Target="file:///C:\Users\Thomas%20Huet\Desktop\Documentation%20arch&#233;ologique%20li&#233;e%20&#224;%20la%20th&#232;se\Cultures.docx" TargetMode="External"/><Relationship Id="rId4545" Type="http://schemas.openxmlformats.org/officeDocument/2006/relationships/hyperlink" Target="file:///C:\Users\Thomas%20Huet\Desktop\Documentation%20arch&#233;ologique%20li&#233;e%20&#224;%20la%20th&#232;se\Cultures.docx" TargetMode="External"/><Relationship Id="rId13088" Type="http://schemas.openxmlformats.org/officeDocument/2006/relationships/hyperlink" Target="file:///C:\Users\Thomas%20Huet\Desktop\Documentation%20arch&#233;ologique%20li&#233;e%20&#224;%20la%20th&#232;se\Environnement.docx" TargetMode="External"/><Relationship Id="rId14139" Type="http://schemas.openxmlformats.org/officeDocument/2006/relationships/hyperlink" Target="file:///C:\Users\Thomas%20Huet\Desktop\Documentation%20arch&#233;ologique%20li&#233;e%20&#224;%20la%20th&#232;se\Sites.docx" TargetMode="External"/><Relationship Id="rId3147" Type="http://schemas.openxmlformats.org/officeDocument/2006/relationships/hyperlink" Target="file:///C:\Users\Thomas%20Huet\Desktop\Documentation%20arch&#233;ologique%20li&#233;e%20&#224;%20la%20th&#232;se\Cultures.docx" TargetMode="External"/><Relationship Id="rId7768" Type="http://schemas.openxmlformats.org/officeDocument/2006/relationships/hyperlink" Target="file:///C:\Users\Thomas%20Huet\Desktop\Documentation%20arch&#233;ologique%20li&#233;e%20&#224;%20la%20th&#232;se\Cultures.docx" TargetMode="External"/><Relationship Id="rId8819" Type="http://schemas.openxmlformats.org/officeDocument/2006/relationships/hyperlink" Target="file:///C:\Users\Thomas%20Huet\Desktop\Documentation%20arch&#233;ologique%20li&#233;e%20&#224;%20la%20th&#232;se\Cultures.docx" TargetMode="External"/><Relationship Id="rId10749" Type="http://schemas.openxmlformats.org/officeDocument/2006/relationships/hyperlink" Target="file:///C:\Users\Thomas%20Huet\Desktop\Documentation%20arch&#233;ologique%20li&#233;e%20&#224;%20la%20th&#232;se\Cultures.docx" TargetMode="External"/><Relationship Id="rId9190" Type="http://schemas.openxmlformats.org/officeDocument/2006/relationships/hyperlink" Target="file:///C:\Users\Thomas%20Huet\Desktop\Documentation%20arch&#233;ologique%20li&#233;e%20&#224;%20la%20th&#232;se\Sites.docx" TargetMode="External"/><Relationship Id="rId12171" Type="http://schemas.openxmlformats.org/officeDocument/2006/relationships/hyperlink" Target="file:///C:\Users\Thomas%20Huet\Desktop\Documentation%20arch&#233;ologique%20li&#233;e%20&#224;%20la%20th&#232;se\Sites.docx" TargetMode="External"/><Relationship Id="rId13222" Type="http://schemas.openxmlformats.org/officeDocument/2006/relationships/hyperlink" Target="file:///C:\Users\Thomas%20Huet\Desktop\Documentation%20arch&#233;ologique%20li&#233;e%20&#224;%20la%20th&#232;se\Sites.docx" TargetMode="External"/><Relationship Id="rId2230" Type="http://schemas.openxmlformats.org/officeDocument/2006/relationships/hyperlink" Target="file:///C:\Users\Thomas%20Huet\Desktop\Documentation%20arch&#233;ologique%20li&#233;e%20&#224;%20la%20th&#232;se\Cultures.docx" TargetMode="External"/><Relationship Id="rId202" Type="http://schemas.openxmlformats.org/officeDocument/2006/relationships/hyperlink" Target="file:///C:\Users\Thomas%20Huet\Desktop\Documentation%20arch&#233;ologique%20li&#233;e%20&#224;%20la%20th&#232;se\Sites.docx" TargetMode="External"/><Relationship Id="rId5453" Type="http://schemas.openxmlformats.org/officeDocument/2006/relationships/hyperlink" Target="file:///C:\Users\Thomas%20Huet\Desktop\Documentation%20arch&#233;ologique%20li&#233;e%20&#224;%20la%20th&#232;se\Objets.docx" TargetMode="External"/><Relationship Id="rId6504" Type="http://schemas.openxmlformats.org/officeDocument/2006/relationships/hyperlink" Target="file:///C:\Users\Thomas%20Huet\Desktop\Documentation%20arch&#233;ologique%20li&#233;e%20&#224;%20la%20th&#232;se\Cultures.docx" TargetMode="External"/><Relationship Id="rId6851" Type="http://schemas.openxmlformats.org/officeDocument/2006/relationships/hyperlink" Target="file:///C:\Users\Thomas%20Huet\Desktop\Documentation%20arch&#233;ologique%20li&#233;e%20&#224;%20la%20th&#232;se\Cultures.docx" TargetMode="External"/><Relationship Id="rId7902" Type="http://schemas.openxmlformats.org/officeDocument/2006/relationships/hyperlink" Target="Cultures.docx" TargetMode="External"/><Relationship Id="rId4055" Type="http://schemas.openxmlformats.org/officeDocument/2006/relationships/hyperlink" Target="file:///C:\Users\Thomas%20Huet\Desktop\Documentation%20arch&#233;ologique%20li&#233;e%20&#224;%20la%20th&#232;se\Cultures.docx" TargetMode="External"/><Relationship Id="rId5106" Type="http://schemas.openxmlformats.org/officeDocument/2006/relationships/hyperlink" Target="file:///C:\Users\Thomas%20Huet\Desktop\Documentation%20arch&#233;ologique%20li&#233;e%20&#224;%20la%20th&#232;se\Sites.docx" TargetMode="External"/><Relationship Id="rId7278" Type="http://schemas.openxmlformats.org/officeDocument/2006/relationships/hyperlink" Target="file:///C:\Users\Thomas%20Huet\Desktop\Documentation%20arch&#233;ologique%20li&#233;e%20&#224;%20la%20th&#232;se\Sites.docx" TargetMode="External"/><Relationship Id="rId8676" Type="http://schemas.openxmlformats.org/officeDocument/2006/relationships/hyperlink" Target="file:///C:\Users\Thomas%20Huet\Desktop\Documentation%20arch&#233;ologique%20li&#233;e%20&#224;%20la%20th&#232;se\Cultures.docx" TargetMode="External"/><Relationship Id="rId9727" Type="http://schemas.openxmlformats.org/officeDocument/2006/relationships/hyperlink" Target="file:///C:\Users\Thomas%20Huet\Desktop\Documentation%20arch&#233;ologique%20li&#233;e%20&#224;%20la%20th&#232;se\Cultures.docx" TargetMode="External"/><Relationship Id="rId11657" Type="http://schemas.openxmlformats.org/officeDocument/2006/relationships/hyperlink" Target="file:///C:\Users\Thomas%20Huet\Desktop\Documentation%20arch&#233;ologique%20li&#233;e%20&#224;%20la%20th&#232;se\Cultures.docx" TargetMode="External"/><Relationship Id="rId12708" Type="http://schemas.openxmlformats.org/officeDocument/2006/relationships/hyperlink" Target="file:///C:\Users\Thomas%20Huet\Desktop\Documentation%20arch&#233;ologique%20li&#233;e%20&#224;%20la%20th&#232;se\Cultures.docx" TargetMode="External"/><Relationship Id="rId1716" Type="http://schemas.openxmlformats.org/officeDocument/2006/relationships/hyperlink" Target="file:///C:\Users\Thomas%20Huet\Desktop\Documentation%20arch&#233;ologique%20li&#233;e%20&#224;%20la%20th&#232;se\Cultures.docx" TargetMode="External"/><Relationship Id="rId8329" Type="http://schemas.openxmlformats.org/officeDocument/2006/relationships/hyperlink" Target="file:///C:\Users\Thomas%20Huet\Desktop\Documentation%20arch&#233;ologique%20li&#233;e%20&#224;%20la%20th&#232;se\Analyses%20Statistiques.docx" TargetMode="External"/><Relationship Id="rId10259" Type="http://schemas.openxmlformats.org/officeDocument/2006/relationships/hyperlink" Target="file:///C:\Users\Thomas%20Huet\Desktop\Documentation%20arch&#233;ologique%20li&#233;e%20&#224;%20la%20th&#232;se\Sites.docx" TargetMode="External"/><Relationship Id="rId14130" Type="http://schemas.openxmlformats.org/officeDocument/2006/relationships/hyperlink" Target="file:///C:\Users\Thomas%20Huet\Desktop\Documentation%20arch&#233;ologique%20li&#233;e%20&#224;%20la%20th&#232;se\Sites.docx" TargetMode="External"/><Relationship Id="rId3888" Type="http://schemas.openxmlformats.org/officeDocument/2006/relationships/hyperlink" Target="file:///C:\Users\Thomas%20Huet\Desktop\Documentation%20arch&#233;ologique%20li&#233;e%20&#224;%20la%20th&#232;se\Cultures.docx" TargetMode="External"/><Relationship Id="rId4939" Type="http://schemas.openxmlformats.org/officeDocument/2006/relationships/hyperlink" Target="file:///C:\Users\Thomas%20Huet\Desktop\Documentation%20arch&#233;ologique%20li&#233;e%20&#224;%20la%20th&#232;se\Cultures.docx" TargetMode="External"/><Relationship Id="rId8810" Type="http://schemas.openxmlformats.org/officeDocument/2006/relationships/hyperlink" Target="file:///C:\Users\Thomas%20Huet\Desktop\Documentation%20arch&#233;ologique%20li&#233;e%20&#224;%20la%20th&#232;se\Cultures.docx" TargetMode="External"/><Relationship Id="rId6361" Type="http://schemas.openxmlformats.org/officeDocument/2006/relationships/hyperlink" Target="file:///C:\Users\Thomas%20Huet\Desktop\Documentation%20arch&#233;ologique%20li&#233;e%20&#224;%20la%20th&#232;se\Cultures.docx" TargetMode="External"/><Relationship Id="rId7412" Type="http://schemas.openxmlformats.org/officeDocument/2006/relationships/hyperlink" Target="file:///C:\Users\Thomas%20Huet\Desktop\Documentation%20arch&#233;ologique%20li&#233;e%20&#224;%20la%20th&#232;se\Sites.docx" TargetMode="External"/><Relationship Id="rId10740" Type="http://schemas.openxmlformats.org/officeDocument/2006/relationships/hyperlink" Target="file:///C:\Users\Thomas%20Huet\Desktop\Documentation%20arch&#233;ologique%20li&#233;e%20&#224;%20la%20th&#232;se\Cultures.docx" TargetMode="External"/><Relationship Id="rId6014" Type="http://schemas.openxmlformats.org/officeDocument/2006/relationships/hyperlink" Target="file:///C:\Users\Thomas%20Huet\Desktop\Documentation%20arch&#233;ologique%20li&#233;e%20&#224;%20la%20th&#232;se\Cultures.docx" TargetMode="External"/><Relationship Id="rId9584" Type="http://schemas.openxmlformats.org/officeDocument/2006/relationships/hyperlink" Target="file:///C:\Users\Thomas%20Huet\Desktop\Documentation%20arch&#233;ologique%20li&#233;e%20&#224;%20la%20th&#232;se\Cultures.docx" TargetMode="External"/><Relationship Id="rId13963" Type="http://schemas.openxmlformats.org/officeDocument/2006/relationships/hyperlink" Target="file:///C:\Users\Thomas%20Huet\Desktop\Documentation%20arch&#233;ologique%20li&#233;e%20&#224;%20la%20th&#232;se\Sites.docx" TargetMode="External"/><Relationship Id="rId2971" Type="http://schemas.openxmlformats.org/officeDocument/2006/relationships/hyperlink" Target="file:///C:\Users\Thomas%20Huet\Desktop\Documentation%20arch&#233;ologique%20li&#233;e%20&#224;%20la%20th&#232;se\Cultures.docx" TargetMode="External"/><Relationship Id="rId8186" Type="http://schemas.openxmlformats.org/officeDocument/2006/relationships/hyperlink" Target="file:///C:\Users\Thomas%20Huet\Desktop\Documentation%20arch&#233;ologique%20li&#233;e%20&#224;%20la%20th&#232;se\Cultures.docx" TargetMode="External"/><Relationship Id="rId9237" Type="http://schemas.openxmlformats.org/officeDocument/2006/relationships/hyperlink" Target="file:///C:\Users\Thomas%20Huet\Desktop\Documentation%20arch&#233;ologique%20li&#233;e%20&#224;%20la%20th&#232;se\Cultures.docx" TargetMode="External"/><Relationship Id="rId12565" Type="http://schemas.openxmlformats.org/officeDocument/2006/relationships/hyperlink" Target="file:///C:\Users\Thomas%20Huet\Desktop\Documentation%20arch&#233;ologique%20li&#233;e%20&#224;%20la%20th&#232;se\Sites.docx" TargetMode="External"/><Relationship Id="rId13616" Type="http://schemas.openxmlformats.org/officeDocument/2006/relationships/hyperlink" Target="file:///C:\Users\Thomas%20Huet\Desktop\Documentation%20arch&#233;ologique%20li&#233;e%20&#224;%20la%20th&#232;se\Sites.docx" TargetMode="External"/><Relationship Id="rId943" Type="http://schemas.openxmlformats.org/officeDocument/2006/relationships/hyperlink" Target="file:///C:\Users\Thomas%20Huet\Desktop\Documentation%20arch&#233;ologique%20li&#233;e%20&#224;%20la%20th&#232;se\Sites.docx" TargetMode="External"/><Relationship Id="rId1573" Type="http://schemas.openxmlformats.org/officeDocument/2006/relationships/hyperlink" Target="file:///C:\Users\Thomas%20Huet\Desktop\Documentation%20arch&#233;ologique%20li&#233;e%20&#224;%20la%20th&#232;se\Cultures.docx" TargetMode="External"/><Relationship Id="rId2624" Type="http://schemas.openxmlformats.org/officeDocument/2006/relationships/hyperlink" Target="file:///C:\Users\Thomas%20Huet\Desktop\Documentation%20arch&#233;ologique%20li&#233;e%20&#224;%20la%20th&#232;se\Sites.docx" TargetMode="External"/><Relationship Id="rId11167" Type="http://schemas.openxmlformats.org/officeDocument/2006/relationships/hyperlink" Target="file:///C:\Users\Thomas%20Huet\Desktop\Documentation%20arch&#233;ologique%20li&#233;e%20&#224;%20la%20th&#232;se\Cultures.docx" TargetMode="External"/><Relationship Id="rId12218" Type="http://schemas.openxmlformats.org/officeDocument/2006/relationships/hyperlink" Target="file:///C:\Users\Thomas%20Huet\Desktop\Documentation%20arch&#233;ologique%20li&#233;e%20&#224;%20la%20th&#232;se\Cultures.docx" TargetMode="External"/><Relationship Id="rId1226" Type="http://schemas.openxmlformats.org/officeDocument/2006/relationships/hyperlink" Target="file:///C:\Users\Thomas%20Huet\Desktop\Documentation%20arch&#233;ologique%20li&#233;e%20&#224;%20la%20th&#232;se\Cultures.docx" TargetMode="External"/><Relationship Id="rId4796" Type="http://schemas.openxmlformats.org/officeDocument/2006/relationships/hyperlink" Target="file:///C:\Users\Thomas%20Huet\Desktop\Documentation%20arch&#233;ologique%20li&#233;e%20&#224;%20la%20th&#232;se\Cultures.docx" TargetMode="External"/><Relationship Id="rId5847" Type="http://schemas.openxmlformats.org/officeDocument/2006/relationships/hyperlink" Target="file:///C:\Users\Thomas%20Huet\Desktop\Documentation%20arch&#233;ologique%20li&#233;e%20&#224;%20la%20th&#232;se\Cultures.docx" TargetMode="External"/><Relationship Id="rId3398" Type="http://schemas.openxmlformats.org/officeDocument/2006/relationships/hyperlink" Target="file:///C:\Users\Thomas%20Huet\Desktop\Documentation%20arch&#233;ologique%20li&#233;e%20&#224;%20la%20th&#232;se\Sites.docx" TargetMode="External"/><Relationship Id="rId4449" Type="http://schemas.openxmlformats.org/officeDocument/2006/relationships/hyperlink" Target="file:///C:\Users\Thomas%20Huet\Desktop\Documentation%20arch&#233;ologique%20li&#233;e%20&#224;%20la%20th&#232;se\Cultures.docx" TargetMode="External"/><Relationship Id="rId8320" Type="http://schemas.openxmlformats.org/officeDocument/2006/relationships/hyperlink" Target="file:///C:\Users\Thomas%20Huet\Desktop\Documentation%20arch&#233;ologique%20li&#233;e%20&#224;%20la%20th&#232;se\Sites.docx" TargetMode="External"/><Relationship Id="rId10250" Type="http://schemas.openxmlformats.org/officeDocument/2006/relationships/hyperlink" Target="file:///C:\Users\Thomas%20Huet\Desktop\Documentation%20arch&#233;ologique%20li&#233;e%20&#224;%20la%20th&#232;se\Cultures.docx" TargetMode="External"/><Relationship Id="rId11301" Type="http://schemas.openxmlformats.org/officeDocument/2006/relationships/hyperlink" Target="file:///C:\Users\Thomas%20Huet\Desktop\Documentation%20arch&#233;ologique%20li&#233;e%20&#224;%20la%20th&#232;se\Sites.docx" TargetMode="External"/><Relationship Id="rId13473" Type="http://schemas.openxmlformats.org/officeDocument/2006/relationships/hyperlink" Target="Sites.docx" TargetMode="External"/><Relationship Id="rId2481" Type="http://schemas.openxmlformats.org/officeDocument/2006/relationships/hyperlink" Target="file:///C:\Users\Thomas%20Huet\Desktop\Documentation%20arch&#233;ologique%20li&#233;e%20&#224;%20la%20th&#232;se\Sites.docx" TargetMode="External"/><Relationship Id="rId3532" Type="http://schemas.openxmlformats.org/officeDocument/2006/relationships/hyperlink" Target="file:///C:\Users\Thomas%20Huet\Desktop\Documentation%20arch&#233;ologique%20li&#233;e%20&#224;%20la%20th&#232;se\Cultures.docx" TargetMode="External"/><Relationship Id="rId4930" Type="http://schemas.openxmlformats.org/officeDocument/2006/relationships/hyperlink" Target="file:///C:\Users\Thomas%20Huet\Desktop\Documentation%20arch&#233;ologique%20li&#233;e%20&#224;%20la%20th&#232;se\Cultures.docx" TargetMode="External"/><Relationship Id="rId9094" Type="http://schemas.openxmlformats.org/officeDocument/2006/relationships/hyperlink" Target="file:///C:\Users\Thomas%20Huet\Desktop\Documentation%20arch&#233;ologique%20li&#233;e%20&#224;%20la%20th&#232;se\Sites.docx" TargetMode="External"/><Relationship Id="rId12075" Type="http://schemas.openxmlformats.org/officeDocument/2006/relationships/hyperlink" Target="file:///C:\Users\Thomas%20Huet\Desktop\Documentation%20arch&#233;ologique%20li&#233;e%20&#224;%20la%20th&#232;se\Cultures.docx" TargetMode="External"/><Relationship Id="rId13126" Type="http://schemas.openxmlformats.org/officeDocument/2006/relationships/hyperlink" Target="file:///C:\Users\Thomas%20Huet\Desktop\Documentation%20arch&#233;ologique%20li&#233;e%20&#224;%20la%20th&#232;se\Sites.docx" TargetMode="External"/><Relationship Id="rId14524" Type="http://schemas.openxmlformats.org/officeDocument/2006/relationships/hyperlink" Target="file:///C:\Users\Thomas%20Huet\Desktop\Documentation%20arch&#233;ologique%20li&#233;e%20&#224;%20la%20th&#232;se\Environnement.docx" TargetMode="External"/><Relationship Id="rId453" Type="http://schemas.openxmlformats.org/officeDocument/2006/relationships/hyperlink" Target="file:///C:\Users\Thomas%20Huet\Desktop\Documentation%20arch&#233;ologique%20li&#233;e%20&#224;%20la%20th&#232;se\Cultures.docx" TargetMode="External"/><Relationship Id="rId1083" Type="http://schemas.openxmlformats.org/officeDocument/2006/relationships/hyperlink" Target="file:///C:\Users\Thomas%20Huet\Desktop\Documentation%20arch&#233;ologique%20li&#233;e%20&#224;%20la%20th&#232;se\Cultures.docx" TargetMode="External"/><Relationship Id="rId2134" Type="http://schemas.openxmlformats.org/officeDocument/2006/relationships/hyperlink" Target="file:///C:\Users\Thomas%20Huet\Desktop\Documentation%20arch&#233;ologique%20li&#233;e%20&#224;%20la%20th&#232;se\Sites.docx" TargetMode="External"/><Relationship Id="rId106" Type="http://schemas.openxmlformats.org/officeDocument/2006/relationships/hyperlink" Target="file:///C:\Users\Thomas%20Huet\Desktop\Documentation%20arch&#233;ologique%20li&#233;e%20&#224;%20la%20th&#232;se\Cultures.docx" TargetMode="External"/><Relationship Id="rId5357" Type="http://schemas.openxmlformats.org/officeDocument/2006/relationships/hyperlink" Target="file:///C:\Users\Thomas%20Huet\Desktop\Documentation%20arch&#233;ologique%20li&#233;e%20&#224;%20la%20th&#232;se\Sites.docx" TargetMode="External"/><Relationship Id="rId6755" Type="http://schemas.openxmlformats.org/officeDocument/2006/relationships/hyperlink" Target="file:///C:\Users\Thomas%20Huet\Desktop\Documentation%20arch&#233;ologique%20li&#233;e%20&#224;%20la%20th&#232;se\Cultures.docx" TargetMode="External"/><Relationship Id="rId7806" Type="http://schemas.openxmlformats.org/officeDocument/2006/relationships/hyperlink" Target="file:///C:\Users\Thomas%20Huet\Desktop\Documentation%20arch&#233;ologique%20li&#233;e%20&#224;%20la%20th&#232;se\Sites.docx" TargetMode="External"/><Relationship Id="rId6408" Type="http://schemas.openxmlformats.org/officeDocument/2006/relationships/hyperlink" Target="file:///C:\Users\Thomas%20Huet\Desktop\Documentation%20arch&#233;ologique%20li&#233;e%20&#224;%20la%20th&#232;se\Sites.docx" TargetMode="External"/><Relationship Id="rId9978" Type="http://schemas.openxmlformats.org/officeDocument/2006/relationships/hyperlink" Target="file:///C:\Users\Thomas%20Huet\Desktop\Documentation%20arch&#233;ologique%20li&#233;e%20&#224;%20la%20th&#232;se\Sites.docx" TargetMode="External"/><Relationship Id="rId12959" Type="http://schemas.openxmlformats.org/officeDocument/2006/relationships/hyperlink" Target="file:///C:\Users\Thomas%20Huet\Desktop\Documentation%20arch&#233;ologique%20li&#233;e%20&#224;%20la%20th&#232;se\Sites.docx" TargetMode="External"/><Relationship Id="rId1967" Type="http://schemas.openxmlformats.org/officeDocument/2006/relationships/hyperlink" Target="file:///C:\Users\Thomas%20Huet\Desktop\Documentation%20arch&#233;ologique%20li&#233;e%20&#224;%20la%20th&#232;se\Sites.docx" TargetMode="External"/><Relationship Id="rId14381" Type="http://schemas.openxmlformats.org/officeDocument/2006/relationships/hyperlink" Target="file:///C:\Users\Thomas%20Huet\Desktop\Documentation%20arch&#233;ologique%20li&#233;e%20&#224;%20la%20th&#232;se\Cultures.docx" TargetMode="External"/><Relationship Id="rId4440" Type="http://schemas.openxmlformats.org/officeDocument/2006/relationships/hyperlink" Target="file:///C:\Users\Thomas%20Huet\Desktop\Documentation%20arch&#233;ologique%20li&#233;e%20&#224;%20la%20th&#232;se\Cultures.docx" TargetMode="External"/><Relationship Id="rId14034" Type="http://schemas.openxmlformats.org/officeDocument/2006/relationships/hyperlink" Target="file:///C:\Users\Thomas%20Huet\Desktop\Documentation%20arch&#233;ologique%20li&#233;e%20&#224;%20la%20th&#232;se\Sites.docx" TargetMode="External"/><Relationship Id="rId3042" Type="http://schemas.openxmlformats.org/officeDocument/2006/relationships/hyperlink" Target="file:///C:\Users\Thomas%20Huet\Desktop\Documentation%20arch&#233;ologique%20li&#233;e%20&#224;%20la%20th&#232;se\Cultures.docx" TargetMode="External"/><Relationship Id="rId7663" Type="http://schemas.openxmlformats.org/officeDocument/2006/relationships/hyperlink" Target="file:///C:\Users\Thomas%20Huet\Desktop\Documentation%20arch&#233;ologique%20li&#233;e%20&#224;%20la%20th&#232;se\Cultures.docx" TargetMode="External"/><Relationship Id="rId8714" Type="http://schemas.openxmlformats.org/officeDocument/2006/relationships/hyperlink" Target="file:///C:\Users\Thomas%20Huet\Desktop\Documentation%20arch&#233;ologique%20li&#233;e%20&#224;%20la%20th&#232;se\Cultures.docx" TargetMode="External"/><Relationship Id="rId10991" Type="http://schemas.openxmlformats.org/officeDocument/2006/relationships/hyperlink" Target="file:///C:\Users\Thomas%20Huet\Desktop\Documentation%20arch&#233;ologique%20li&#233;e%20&#224;%20la%20th&#232;se\Sites.docx" TargetMode="External"/><Relationship Id="rId6265" Type="http://schemas.openxmlformats.org/officeDocument/2006/relationships/hyperlink" Target="file:///C:\Users\Thomas%20Huet\Desktop\Documentation%20arch&#233;ologique%20li&#233;e%20&#224;%20la%20th&#232;se\Cultures.docx" TargetMode="External"/><Relationship Id="rId7316" Type="http://schemas.openxmlformats.org/officeDocument/2006/relationships/hyperlink" Target="file:///C:\Users\Thomas%20Huet\Desktop\Documentation%20arch&#233;ologique%20li&#233;e%20&#224;%20la%20th&#232;se\Cultures.docx" TargetMode="External"/><Relationship Id="rId10644" Type="http://schemas.openxmlformats.org/officeDocument/2006/relationships/hyperlink" Target="file:///C:\Users\Thomas%20Huet\Desktop\Documentation%20arch&#233;ologique%20li&#233;e%20&#224;%20la%20th&#232;se\DescriptionRoches.docx" TargetMode="External"/><Relationship Id="rId9488" Type="http://schemas.openxmlformats.org/officeDocument/2006/relationships/hyperlink" Target="file:///C:\Users\Thomas%20Huet\Desktop\Documentation%20arch&#233;ologique%20li&#233;e%20&#224;%20la%20th&#232;se\Sites.docx" TargetMode="External"/><Relationship Id="rId13867" Type="http://schemas.openxmlformats.org/officeDocument/2006/relationships/hyperlink" Target="file:///C:\Users\Thomas%20Huet\Desktop\Documentation%20arch&#233;ologique%20li&#233;e%20&#224;%20la%20th&#232;se\Sites.docx" TargetMode="External"/><Relationship Id="rId2875" Type="http://schemas.openxmlformats.org/officeDocument/2006/relationships/hyperlink" Target="file:///C:\Users\Thomas%20Huet\Desktop\Documentation%20arch&#233;ologique%20li&#233;e%20&#224;%20la%20th&#232;se\Cultures.docx" TargetMode="External"/><Relationship Id="rId3926" Type="http://schemas.openxmlformats.org/officeDocument/2006/relationships/hyperlink" Target="Cultures.docx" TargetMode="External"/><Relationship Id="rId12469" Type="http://schemas.openxmlformats.org/officeDocument/2006/relationships/hyperlink" Target="file:///C:\Users\Thomas%20Huet\Desktop\Documentation%20arch&#233;ologique%20li&#233;e%20&#224;%20la%20th&#232;se\Cultures.docx" TargetMode="External"/><Relationship Id="rId847" Type="http://schemas.openxmlformats.org/officeDocument/2006/relationships/hyperlink" Target="file:///C:\Users\Thomas%20Huet\Desktop\Documentation%20arch&#233;ologique%20li&#233;e%20&#224;%20la%20th&#232;se\Sites.docx" TargetMode="External"/><Relationship Id="rId1477" Type="http://schemas.openxmlformats.org/officeDocument/2006/relationships/hyperlink" Target="file:///C:\Users\Thomas%20Huet\Desktop\Documentation%20arch&#233;ologique%20li&#233;e%20&#224;%20la%20th&#232;se\Sites.docx" TargetMode="External"/><Relationship Id="rId2528" Type="http://schemas.openxmlformats.org/officeDocument/2006/relationships/hyperlink" Target="file:///C:\Users\Thomas%20Huet\Desktop\Documentation%20arch&#233;ologique%20li&#233;e%20&#224;%20la%20th&#232;se\Sites.docx" TargetMode="External"/><Relationship Id="rId5001" Type="http://schemas.openxmlformats.org/officeDocument/2006/relationships/hyperlink" Target="file:///C:\Users\Thomas%20Huet\Desktop\Documentation%20arch&#233;ologique%20li&#233;e%20&#224;%20la%20th&#232;se\Sites.docx" TargetMode="External"/><Relationship Id="rId8571" Type="http://schemas.openxmlformats.org/officeDocument/2006/relationships/hyperlink" Target="file:///C:\Users\Thomas%20Huet\Desktop\Documentation%20arch&#233;ologique%20li&#233;e%20&#224;%20la%20th&#232;se\Sites.docx" TargetMode="External"/><Relationship Id="rId9622" Type="http://schemas.openxmlformats.org/officeDocument/2006/relationships/hyperlink" Target="file:///C:\Users\Thomas%20Huet\Desktop\Documentation%20arch&#233;ologique%20li&#233;e%20&#224;%20la%20th&#232;se\Sites.docx" TargetMode="External"/><Relationship Id="rId11552" Type="http://schemas.openxmlformats.org/officeDocument/2006/relationships/hyperlink" Target="file:///C:\Users\Thomas%20Huet\Desktop\Documentation%20arch&#233;ologique%20li&#233;e%20&#224;%20la%20th&#232;se\Sites.docx" TargetMode="External"/><Relationship Id="rId12950" Type="http://schemas.openxmlformats.org/officeDocument/2006/relationships/hyperlink" Target="file:///C:\Users\Thomas%20Huet\Desktop\Documentation%20arch&#233;ologique%20li&#233;e%20&#224;%20la%20th&#232;se\Sites.docx" TargetMode="External"/><Relationship Id="rId1611" Type="http://schemas.openxmlformats.org/officeDocument/2006/relationships/hyperlink" Target="file:///C:\Users\Thomas%20Huet\Desktop\Documentation%20arch&#233;ologique%20li&#233;e%20&#224;%20la%20th&#232;se\Sites.docx" TargetMode="External"/><Relationship Id="rId7173" Type="http://schemas.openxmlformats.org/officeDocument/2006/relationships/hyperlink" Target="file:///C:\Users\Thomas%20Huet\Desktop\Documentation%20arch&#233;ologique%20li&#233;e%20&#224;%20la%20th&#232;se\Sites.docx" TargetMode="External"/><Relationship Id="rId8224" Type="http://schemas.openxmlformats.org/officeDocument/2006/relationships/hyperlink" Target="file:///C:\Users\Thomas%20Huet\Desktop\Documentation%20arch&#233;ologique%20li&#233;e%20&#224;%20la%20th&#232;se\Cultures.docx" TargetMode="External"/><Relationship Id="rId10154" Type="http://schemas.openxmlformats.org/officeDocument/2006/relationships/hyperlink" Target="file:///C:\Users\Thomas%20Huet\Desktop\Documentation%20arch&#233;ologique%20li&#233;e%20&#224;%20la%20th&#232;se\Cultures.docx" TargetMode="External"/><Relationship Id="rId11205" Type="http://schemas.openxmlformats.org/officeDocument/2006/relationships/hyperlink" Target="file:///C:\Users\Thomas%20Huet\Desktop\Documentation%20arch&#233;ologique%20li&#233;e%20&#224;%20la%20th&#232;se\Cultures.docx" TargetMode="External"/><Relationship Id="rId12603" Type="http://schemas.openxmlformats.org/officeDocument/2006/relationships/hyperlink" Target="file:///C:\Users\Thomas%20Huet\Desktop\Documentation%20arch&#233;ologique%20li&#233;e%20&#224;%20la%20th&#232;se\Cultures.docx" TargetMode="External"/><Relationship Id="rId2385" Type="http://schemas.openxmlformats.org/officeDocument/2006/relationships/hyperlink" Target="file:///C:\Users\Thomas%20Huet\Desktop\Documentation%20arch&#233;ologique%20li&#233;e%20&#224;%20la%20th&#232;se\Sites.docx" TargetMode="External"/><Relationship Id="rId3783" Type="http://schemas.openxmlformats.org/officeDocument/2006/relationships/hyperlink" Target="file:///C:\Users\Thomas%20Huet\Desktop\Documentation%20arch&#233;ologique%20li&#233;e%20&#224;%20la%20th&#232;se\Sites.docx" TargetMode="External"/><Relationship Id="rId4834" Type="http://schemas.openxmlformats.org/officeDocument/2006/relationships/hyperlink" Target="file:///C:\Users\Thomas%20Huet\Desktop\Documentation%20arch&#233;ologique%20li&#233;e%20&#224;%20la%20th&#232;se\Cultures.docx" TargetMode="External"/><Relationship Id="rId13377" Type="http://schemas.openxmlformats.org/officeDocument/2006/relationships/hyperlink" Target="file:///C:\Users\Thomas%20Huet\Desktop\Documentation%20arch&#233;ologique%20li&#233;e%20&#224;%20la%20th&#232;se\Cultures.docx" TargetMode="External"/><Relationship Id="rId14428" Type="http://schemas.openxmlformats.org/officeDocument/2006/relationships/hyperlink" Target="file:///C:\Users\Thomas%20Huet\Desktop\Documentation%20arch&#233;ologique%20li&#233;e%20&#224;%20la%20th&#232;se\Sites.docx" TargetMode="External"/><Relationship Id="rId357" Type="http://schemas.openxmlformats.org/officeDocument/2006/relationships/hyperlink" Target="file:///C:\Users\Thomas%20Huet\Desktop\Documentation%20arch&#233;ologique%20li&#233;e%20&#224;%20la%20th&#232;se\Sites.docx" TargetMode="External"/><Relationship Id="rId2038" Type="http://schemas.openxmlformats.org/officeDocument/2006/relationships/hyperlink" Target="file:///C:\Users\Thomas%20Huet\Desktop\Documentation%20arch&#233;ologique%20li&#233;e%20&#224;%20la%20th&#232;se\Cultures.docx" TargetMode="External"/><Relationship Id="rId3436" Type="http://schemas.openxmlformats.org/officeDocument/2006/relationships/hyperlink" Target="file:///C:\Users\Thomas%20Huet\Desktop\Documentation%20arch&#233;ologique%20li&#233;e%20&#224;%20la%20th&#232;se\Cultures.docx" TargetMode="External"/><Relationship Id="rId6659" Type="http://schemas.openxmlformats.org/officeDocument/2006/relationships/hyperlink" Target="file:///C:\Users\Thomas%20Huet\Desktop\Documentation%20arch&#233;ologique%20li&#233;e%20&#224;%20la%20th&#232;se\Environnement.docx" TargetMode="External"/><Relationship Id="rId12460" Type="http://schemas.openxmlformats.org/officeDocument/2006/relationships/hyperlink" Target="file:///C:\Users\Thomas%20Huet\Desktop\Documentation%20arch&#233;ologique%20li&#233;e%20&#224;%20la%20th&#232;se\Sites.docx" TargetMode="External"/><Relationship Id="rId13511" Type="http://schemas.openxmlformats.org/officeDocument/2006/relationships/hyperlink" Target="file:///C:\Users\Thomas%20Huet\Desktop\Documentation%20arch&#233;ologique%20li&#233;e%20&#224;%20la%20th&#232;se\Cultures.docx" TargetMode="External"/><Relationship Id="rId8081" Type="http://schemas.openxmlformats.org/officeDocument/2006/relationships/hyperlink" Target="file:///C:\Users\Thomas%20Huet\Desktop\Documentation%20arch&#233;ologique%20li&#233;e%20&#224;%20la%20th&#232;se\Cultures.docx" TargetMode="External"/><Relationship Id="rId9132" Type="http://schemas.openxmlformats.org/officeDocument/2006/relationships/hyperlink" Target="file:///C:\Users\Thomas%20Huet\Desktop\Documentation%20arch&#233;ologique%20li&#233;e%20&#224;%20la%20th&#232;se\Cultures.docx" TargetMode="External"/><Relationship Id="rId11062" Type="http://schemas.openxmlformats.org/officeDocument/2006/relationships/hyperlink" Target="file:///C:\Users\Thomas%20Huet\Desktop\Documentation%20arch&#233;ologique%20li&#233;e%20&#224;%20la%20th&#232;se\Cultures.docx" TargetMode="External"/><Relationship Id="rId12113" Type="http://schemas.openxmlformats.org/officeDocument/2006/relationships/hyperlink" Target="file:///C:\Users\Thomas%20Huet\Desktop\Documentation%20arch&#233;ologique%20li&#233;e%20&#224;%20la%20th&#232;se\Cultures.docx" TargetMode="External"/><Relationship Id="rId1121" Type="http://schemas.openxmlformats.org/officeDocument/2006/relationships/hyperlink" Target="file:///C:\Users\Thomas%20Huet\Desktop\Documentation%20arch&#233;ologique%20li&#233;e%20&#224;%20la%20th&#232;se\Cultures.docx" TargetMode="External"/><Relationship Id="rId4691" Type="http://schemas.openxmlformats.org/officeDocument/2006/relationships/hyperlink" Target="file:///C:\Users\Thomas%20Huet\Desktop\Documentation%20arch&#233;ologique%20li&#233;e%20&#224;%20la%20th&#232;se\Cultures.docx" TargetMode="External"/><Relationship Id="rId5742" Type="http://schemas.openxmlformats.org/officeDocument/2006/relationships/hyperlink" Target="file:///C:\Users\Thomas%20Huet\Desktop\Documentation%20arch&#233;ologique%20li&#233;e%20&#224;%20la%20th&#232;se\Sites.docx" TargetMode="External"/><Relationship Id="rId14285" Type="http://schemas.openxmlformats.org/officeDocument/2006/relationships/hyperlink" Target="file:///C:\Users\Thomas%20Huet\Desktop\Documentation%20arch&#233;ologique%20li&#233;e%20&#224;%20la%20th&#232;se\Sites.docx" TargetMode="External"/><Relationship Id="rId3293" Type="http://schemas.openxmlformats.org/officeDocument/2006/relationships/hyperlink" Target="file:///C:\Users\Thomas%20Huet\Desktop\Documentation%20arch&#233;ologique%20li&#233;e%20&#224;%20la%20th&#232;se\Sites.docx" TargetMode="External"/><Relationship Id="rId4344" Type="http://schemas.openxmlformats.org/officeDocument/2006/relationships/hyperlink" Target="file:///C:\Users\Thomas%20Huet\Desktop\Documentation%20arch&#233;ologique%20li&#233;e%20&#224;%20la%20th&#232;se\Sites.docx" TargetMode="External"/><Relationship Id="rId7567" Type="http://schemas.openxmlformats.org/officeDocument/2006/relationships/hyperlink" Target="file:///C:\Users\Thomas%20Huet\Desktop\Documentation%20arch&#233;ologique%20li&#233;e%20&#224;%20la%20th&#232;se\Cultures.docx" TargetMode="External"/><Relationship Id="rId8965" Type="http://schemas.openxmlformats.org/officeDocument/2006/relationships/hyperlink" Target="file:///C:\Users\Thomas%20Huet\Desktop\Documentation%20arch&#233;ologique%20li&#233;e%20&#224;%20la%20th&#232;se\Sites.docx" TargetMode="External"/><Relationship Id="rId10895" Type="http://schemas.openxmlformats.org/officeDocument/2006/relationships/hyperlink" Target="file:///C:\Users\Thomas%20Huet\Desktop\Documentation%20arch&#233;ologique%20li&#233;e%20&#224;%20la%20th&#232;se\Sites.docx" TargetMode="External"/><Relationship Id="rId11946" Type="http://schemas.openxmlformats.org/officeDocument/2006/relationships/hyperlink" Target="file:///C:\Users\Thomas%20Huet\Desktop\Documentation%20arch&#233;ologique%20li&#233;e%20&#224;%20la%20th&#232;se\Sites.docx" TargetMode="External"/><Relationship Id="rId6169" Type="http://schemas.openxmlformats.org/officeDocument/2006/relationships/hyperlink" Target="file:///C:\Users\Thomas%20Huet\Desktop\Documentation%20arch&#233;ologique%20li&#233;e%20&#224;%20la%20th&#232;se\Sites.docx" TargetMode="External"/><Relationship Id="rId8618" Type="http://schemas.openxmlformats.org/officeDocument/2006/relationships/hyperlink" Target="file:///C:\Users\Thomas%20Huet\Desktop\Documentation%20arch&#233;ologique%20li&#233;e%20&#224;%20la%20th&#232;se\Cultures.docx" TargetMode="External"/><Relationship Id="rId10548" Type="http://schemas.openxmlformats.org/officeDocument/2006/relationships/hyperlink" Target="file:///C:\Users\Thomas%20Huet\Desktop\Documentation%20arch&#233;ologique%20li&#233;e%20&#224;%20la%20th&#232;se\Sites.docx" TargetMode="External"/><Relationship Id="rId13021" Type="http://schemas.openxmlformats.org/officeDocument/2006/relationships/hyperlink" Target="Sites.docx" TargetMode="External"/><Relationship Id="rId2779" Type="http://schemas.openxmlformats.org/officeDocument/2006/relationships/hyperlink" Target="file:///C:\Users\Thomas%20Huet\Desktop\Documentation%20arch&#233;ologique%20li&#233;e%20&#224;%20la%20th&#232;se\Cultures.docx" TargetMode="External"/><Relationship Id="rId6650" Type="http://schemas.openxmlformats.org/officeDocument/2006/relationships/hyperlink" Target="file:///C:\Users\Thomas%20Huet\Desktop\Documentation%20arch&#233;ologique%20li&#233;e%20&#224;%20la%20th&#232;se\Cultures.docx" TargetMode="External"/><Relationship Id="rId7701" Type="http://schemas.openxmlformats.org/officeDocument/2006/relationships/hyperlink" Target="file:///C:\Users\Thomas%20Huet\Desktop\Documentation%20arch&#233;ologique%20li&#233;e%20&#224;%20la%20th&#232;se\Cultures.docx" TargetMode="External"/><Relationship Id="rId5252" Type="http://schemas.openxmlformats.org/officeDocument/2006/relationships/hyperlink" Target="file:///C:\Users\Thomas%20Huet\Desktop\Documentation%20arch&#233;ologique%20li&#233;e%20&#224;%20la%20th&#232;se\Cultures.docx" TargetMode="External"/><Relationship Id="rId6303" Type="http://schemas.openxmlformats.org/officeDocument/2006/relationships/hyperlink" Target="file:///C:\Users\Thomas%20Huet\Desktop\Documentation%20arch&#233;ologique%20li&#233;e%20&#224;%20la%20th&#232;se\Cultures.docx" TargetMode="External"/><Relationship Id="rId9873" Type="http://schemas.openxmlformats.org/officeDocument/2006/relationships/hyperlink" Target="file:///C:\Users\Thomas%20Huet\Desktop\Documentation%20arch&#233;ologique%20li&#233;e%20&#224;%20la%20th&#232;se\Cultures.docx" TargetMode="External"/><Relationship Id="rId87" Type="http://schemas.openxmlformats.org/officeDocument/2006/relationships/hyperlink" Target="Sites.docx" TargetMode="External"/><Relationship Id="rId8475" Type="http://schemas.openxmlformats.org/officeDocument/2006/relationships/hyperlink" Target="file:///C:\Users\Thomas%20Huet\Desktop\Documentation%20arch&#233;ologique%20li&#233;e%20&#224;%20la%20th&#232;se\Sites.docx" TargetMode="External"/><Relationship Id="rId9526" Type="http://schemas.openxmlformats.org/officeDocument/2006/relationships/hyperlink" Target="file:///C:\Users\Thomas%20Huet\Desktop\Documentation%20arch&#233;ologique%20li&#233;e%20&#224;%20la%20th&#232;se\Sites.docx" TargetMode="External"/><Relationship Id="rId12854" Type="http://schemas.openxmlformats.org/officeDocument/2006/relationships/hyperlink" Target="file:///C:\Users\Thomas%20Huet\Desktop\Documentation%20arch&#233;ologique%20li&#233;e%20&#224;%20la%20th&#232;se\Cultures.docx" TargetMode="External"/><Relationship Id="rId13905" Type="http://schemas.openxmlformats.org/officeDocument/2006/relationships/hyperlink" Target="file:///C:\Users\Thomas%20Huet\Desktop\Documentation%20arch&#233;ologique%20li&#233;e%20&#224;%20la%20th&#232;se\Environnement.docx" TargetMode="External"/><Relationship Id="rId1862" Type="http://schemas.openxmlformats.org/officeDocument/2006/relationships/hyperlink" Target="file:///C:\Users\Thomas%20Huet\Desktop\Documentation%20arch&#233;ologique%20li&#233;e%20&#224;%20la%20th&#232;se\Cultures.docx" TargetMode="External"/><Relationship Id="rId2913" Type="http://schemas.openxmlformats.org/officeDocument/2006/relationships/hyperlink" Target="file:///C:\Users\Thomas%20Huet\Desktop\Documentation%20arch&#233;ologique%20li&#233;e%20&#224;%20la%20th&#232;se\Cultures.docx" TargetMode="External"/><Relationship Id="rId7077" Type="http://schemas.openxmlformats.org/officeDocument/2006/relationships/hyperlink" Target="file:///C:\Users\Thomas%20Huet\Desktop\Documentation%20arch&#233;ologique%20li&#233;e%20&#224;%20la%20th&#232;se\Sites.docx" TargetMode="External"/><Relationship Id="rId8128" Type="http://schemas.openxmlformats.org/officeDocument/2006/relationships/hyperlink" Target="file:///C:\Users\Thomas%20Huet\Desktop\Documentation%20arch&#233;ologique%20li&#233;e%20&#224;%20la%20th&#232;se\Sites.docx" TargetMode="External"/><Relationship Id="rId10058" Type="http://schemas.openxmlformats.org/officeDocument/2006/relationships/hyperlink" Target="file:///C:\Users\Thomas%20Huet\Desktop\Documentation%20arch&#233;ologique%20li&#233;e%20&#224;%20la%20th&#232;se\Environnement.docx" TargetMode="External"/><Relationship Id="rId11456" Type="http://schemas.openxmlformats.org/officeDocument/2006/relationships/hyperlink" Target="file:///C:\Users\Thomas%20Huet\Desktop\Documentation%20arch&#233;ologique%20li&#233;e%20&#224;%20la%20th&#232;se\Cultures.docx" TargetMode="External"/><Relationship Id="rId12507" Type="http://schemas.openxmlformats.org/officeDocument/2006/relationships/hyperlink" Target="file:///C:\Users\Thomas%20Huet\Desktop\Documentation%20arch&#233;ologique%20li&#233;e%20&#224;%20la%20th&#232;se\Sites.docx" TargetMode="External"/><Relationship Id="rId1515" Type="http://schemas.openxmlformats.org/officeDocument/2006/relationships/hyperlink" Target="file:///C:\Users\Thomas%20Huet\Desktop\Documentation%20arch&#233;ologique%20li&#233;e%20&#224;%20la%20th&#232;se\Sites.docx" TargetMode="External"/><Relationship Id="rId11109" Type="http://schemas.openxmlformats.org/officeDocument/2006/relationships/hyperlink" Target="file:///C:\Users\Thomas%20Huet\Desktop\Documentation%20arch&#233;ologique%20li&#233;e%20&#224;%20la%20th&#232;se\Cultures.docx" TargetMode="External"/><Relationship Id="rId3687" Type="http://schemas.openxmlformats.org/officeDocument/2006/relationships/hyperlink" Target="file:///C:\Users\Thomas%20Huet\Desktop\Documentation%20arch&#233;ologique%20li&#233;e%20&#224;%20la%20th&#232;se\Cultures.docx" TargetMode="External"/><Relationship Id="rId4738" Type="http://schemas.openxmlformats.org/officeDocument/2006/relationships/hyperlink" Target="file:///C:\Users\Thomas%20Huet\Desktop\Documentation%20arch&#233;ologique%20li&#233;e%20&#224;%20la%20th&#232;se\Cultures.docx" TargetMode="External"/><Relationship Id="rId2289" Type="http://schemas.openxmlformats.org/officeDocument/2006/relationships/hyperlink" Target="file:///C:\Users\Thomas%20Huet\Desktop\Documentation%20arch&#233;ologique%20li&#233;e%20&#224;%20la%20th&#232;se\Cultures.docx" TargetMode="External"/><Relationship Id="rId6160" Type="http://schemas.openxmlformats.org/officeDocument/2006/relationships/hyperlink" Target="file:///C:\Users\Thomas%20Huet\Desktop\Documentation%20arch&#233;ologique%20li&#233;e%20&#224;%20la%20th&#232;se\Sites.docx" TargetMode="External"/><Relationship Id="rId7211" Type="http://schemas.openxmlformats.org/officeDocument/2006/relationships/hyperlink" Target="file:///C:\Users\Thomas%20Huet\Desktop\Documentation%20arch&#233;ologique%20li&#233;e%20&#224;%20la%20th&#232;se\Sites.docx" TargetMode="External"/><Relationship Id="rId13762" Type="http://schemas.openxmlformats.org/officeDocument/2006/relationships/hyperlink" Target="file:///C:\Users\Thomas%20Huet\Desktop\Documentation%20arch&#233;ologique%20li&#233;e%20&#224;%20la%20th&#232;se\Cultures.docx" TargetMode="External"/><Relationship Id="rId2770" Type="http://schemas.openxmlformats.org/officeDocument/2006/relationships/hyperlink" Target="file:///C:\Users\Thomas%20Huet\Desktop\Documentation%20arch&#233;ologique%20li&#233;e%20&#224;%20la%20th&#232;se\Cultures.docx" TargetMode="External"/><Relationship Id="rId3821" Type="http://schemas.openxmlformats.org/officeDocument/2006/relationships/hyperlink" Target="file:///C:\Users\Thomas%20Huet\Desktop\Documentation%20arch&#233;ologique%20li&#233;e%20&#224;%20la%20th&#232;se\Cultures.docx" TargetMode="External"/><Relationship Id="rId9383" Type="http://schemas.openxmlformats.org/officeDocument/2006/relationships/hyperlink" Target="file:///C:\Users\Thomas%20Huet\Desktop\Documentation%20arch&#233;ologique%20li&#233;e%20&#224;%20la%20th&#232;se\Cultures.docx" TargetMode="External"/><Relationship Id="rId12364" Type="http://schemas.openxmlformats.org/officeDocument/2006/relationships/hyperlink" Target="file:///C:\Users\Thomas%20Huet\Desktop\Documentation%20arch&#233;ologique%20li&#233;e%20&#224;%20la%20th&#232;se\Cultures.docx" TargetMode="External"/><Relationship Id="rId13415" Type="http://schemas.openxmlformats.org/officeDocument/2006/relationships/hyperlink" Target="file:///C:\Users\Thomas%20Huet\Desktop\Documentation%20arch&#233;ologique%20li&#233;e%20&#224;%20la%20th&#232;se\Sites.docx" TargetMode="External"/><Relationship Id="rId742" Type="http://schemas.openxmlformats.org/officeDocument/2006/relationships/hyperlink" Target="file:///C:\Users\Thomas%20Huet\Desktop\Documentation%20arch&#233;ologique%20li&#233;e%20&#224;%20la%20th&#232;se\Sites.docx" TargetMode="External"/><Relationship Id="rId1372" Type="http://schemas.openxmlformats.org/officeDocument/2006/relationships/hyperlink" Target="file:///C:\Users\Thomas%20Huet\Desktop\Documentation%20arch&#233;ologique%20li&#233;e%20&#224;%20la%20th&#232;se\DescriptionRoches.docx" TargetMode="External"/><Relationship Id="rId2423" Type="http://schemas.openxmlformats.org/officeDocument/2006/relationships/hyperlink" Target="file:///C:\Users\Thomas%20Huet\Desktop\Documentation%20arch&#233;ologique%20li&#233;e%20&#224;%20la%20th&#232;se\Cultures.docx" TargetMode="External"/><Relationship Id="rId9036" Type="http://schemas.openxmlformats.org/officeDocument/2006/relationships/hyperlink" Target="file:///C:\Users\Thomas%20Huet\Desktop\Documentation%20arch&#233;ologique%20li&#233;e%20&#224;%20la%20th&#232;se\Sites.docx" TargetMode="External"/><Relationship Id="rId12017" Type="http://schemas.openxmlformats.org/officeDocument/2006/relationships/hyperlink" Target="file:///C:\Users\Thomas%20Huet\Desktop\Documentation%20arch&#233;ologique%20li&#233;e%20&#224;%20la%20th&#232;se\Sites.docx" TargetMode="External"/><Relationship Id="rId1025" Type="http://schemas.openxmlformats.org/officeDocument/2006/relationships/hyperlink" Target="file:///C:\Users\Thomas%20Huet\Desktop\Documentation%20arch&#233;ologique%20li&#233;e%20&#224;%20la%20th&#232;se\Sites.docx" TargetMode="External"/><Relationship Id="rId4595" Type="http://schemas.openxmlformats.org/officeDocument/2006/relationships/hyperlink" Target="file:///C:\Users\Thomas%20Huet\Desktop\Documentation%20arch&#233;ologique%20li&#233;e%20&#224;%20la%20th&#232;se\Cultures.docx" TargetMode="External"/><Relationship Id="rId5646" Type="http://schemas.openxmlformats.org/officeDocument/2006/relationships/hyperlink" Target="file:///C:\Users\Thomas%20Huet\Desktop\Documentation%20arch&#233;ologique%20li&#233;e%20&#224;%20la%20th&#232;se\Sites.docx" TargetMode="External"/><Relationship Id="rId5993" Type="http://schemas.openxmlformats.org/officeDocument/2006/relationships/hyperlink" Target="file:///C:\Users\Thomas%20Huet\Desktop\Documentation%20arch&#233;ologique%20li&#233;e%20&#224;%20la%20th&#232;se\Cultures.docx" TargetMode="External"/><Relationship Id="rId14189" Type="http://schemas.openxmlformats.org/officeDocument/2006/relationships/hyperlink" Target="file:///C:\Users\Thomas%20Huet\Desktop\Documentation%20arch&#233;ologique%20li&#233;e%20&#224;%20la%20th&#232;se\Sites.docx" TargetMode="External"/><Relationship Id="rId3197" Type="http://schemas.openxmlformats.org/officeDocument/2006/relationships/hyperlink" Target="file:///C:\Users\Thomas%20Huet\Desktop\Documentation%20arch&#233;ologique%20li&#233;e%20&#224;%20la%20th&#232;se\Cultures.docx" TargetMode="External"/><Relationship Id="rId4248" Type="http://schemas.openxmlformats.org/officeDocument/2006/relationships/hyperlink" Target="file:///C:\Users\Thomas%20Huet\Desktop\Documentation%20arch&#233;ologique%20li&#233;e%20&#224;%20la%20th&#232;se\Cultures.docx" TargetMode="External"/><Relationship Id="rId8869" Type="http://schemas.openxmlformats.org/officeDocument/2006/relationships/hyperlink" Target="file:///C:\Users\Thomas%20Huet\Desktop\Documentation%20arch&#233;ologique%20li&#233;e%20&#224;%20la%20th&#232;se\Cultures.docx" TargetMode="External"/><Relationship Id="rId10799" Type="http://schemas.openxmlformats.org/officeDocument/2006/relationships/hyperlink" Target="file:///C:\Users\Thomas%20Huet\Desktop\Documentation%20arch&#233;ologique%20li&#233;e%20&#224;%20la%20th&#232;se\Cultures.docx" TargetMode="External"/><Relationship Id="rId11100" Type="http://schemas.openxmlformats.org/officeDocument/2006/relationships/hyperlink" Target="file:///C:\Users\Thomas%20Huet\Desktop\Documentation%20arch&#233;ologique%20li&#233;e%20&#224;%20la%20th&#232;se\Sites.docx" TargetMode="External"/><Relationship Id="rId1909" Type="http://schemas.openxmlformats.org/officeDocument/2006/relationships/hyperlink" Target="file:///C:\Users\Thomas%20Huet\Desktop\Documentation%20arch&#233;ologique%20li&#233;e%20&#224;%20la%20th&#232;se\Sites.docx" TargetMode="External"/><Relationship Id="rId13272" Type="http://schemas.openxmlformats.org/officeDocument/2006/relationships/hyperlink" Target="file:///C:\Users\Thomas%20Huet\Desktop\Documentation%20arch&#233;ologique%20li&#233;e%20&#224;%20la%20th&#232;se\Sites.docx" TargetMode="External"/><Relationship Id="rId14323" Type="http://schemas.openxmlformats.org/officeDocument/2006/relationships/hyperlink" Target="file:///C:\Users\Thomas%20Huet\Desktop\Documentation%20arch&#233;ologique%20li&#233;e%20&#224;%20la%20th&#232;se\Sites.docx" TargetMode="External"/><Relationship Id="rId2280" Type="http://schemas.openxmlformats.org/officeDocument/2006/relationships/hyperlink" Target="file:///C:\Users\Thomas%20Huet\Desktop\Documentation%20arch&#233;ologique%20li&#233;e%20&#224;%20la%20th&#232;se\Cultures.docx" TargetMode="External"/><Relationship Id="rId3331" Type="http://schemas.openxmlformats.org/officeDocument/2006/relationships/hyperlink" Target="file:///C:\Users\Thomas%20Huet\Desktop\Documentation%20arch&#233;ologique%20li&#233;e%20&#224;%20la%20th&#232;se\Sites.docx" TargetMode="External"/><Relationship Id="rId7952" Type="http://schemas.openxmlformats.org/officeDocument/2006/relationships/hyperlink" Target="file:///C:\Users\Thomas%20Huet\Desktop\Documentation%20arch&#233;ologique%20li&#233;e%20&#224;%20la%20th&#232;se\Sites.docx" TargetMode="External"/><Relationship Id="rId252" Type="http://schemas.openxmlformats.org/officeDocument/2006/relationships/hyperlink" Target="file:///C:\Users\Thomas%20Huet\Desktop\Documentation%20arch&#233;ologique%20li&#233;e%20&#224;%20la%20th&#232;se\Cultures.docx" TargetMode="External"/><Relationship Id="rId6554" Type="http://schemas.openxmlformats.org/officeDocument/2006/relationships/hyperlink" Target="file:///C:\Users\Thomas%20Huet\Desktop\Documentation%20arch&#233;ologique%20li&#233;e%20&#224;%20la%20th&#232;se\Cultures.docx" TargetMode="External"/><Relationship Id="rId7605" Type="http://schemas.openxmlformats.org/officeDocument/2006/relationships/hyperlink" Target="file:///C:\Users\Thomas%20Huet\Desktop\Documentation%20arch&#233;ologique%20li&#233;e%20&#224;%20la%20th&#232;se\Sites.docx" TargetMode="External"/><Relationship Id="rId10933" Type="http://schemas.openxmlformats.org/officeDocument/2006/relationships/hyperlink" Target="file:///C:\Users\Thomas%20Huet\Desktop\Documentation%20arch&#233;ologique%20li&#233;e%20&#224;%20la%20th&#232;se\Sites.docx" TargetMode="External"/><Relationship Id="rId5156" Type="http://schemas.openxmlformats.org/officeDocument/2006/relationships/hyperlink" Target="file:///C:\Users\Thomas%20Huet\Desktop\Documentation%20arch&#233;ologique%20li&#233;e%20&#224;%20la%20th&#232;se\Cultures.docx" TargetMode="External"/><Relationship Id="rId6207" Type="http://schemas.openxmlformats.org/officeDocument/2006/relationships/hyperlink" Target="file:///C:\Users\Thomas%20Huet\Desktop\Documentation%20arch&#233;ologique%20li&#233;e%20&#224;%20la%20th&#232;se\Sites.docx" TargetMode="External"/><Relationship Id="rId9777" Type="http://schemas.openxmlformats.org/officeDocument/2006/relationships/hyperlink" Target="file:///C:\Users\Thomas%20Huet\Desktop\Documentation%20arch&#233;ologique%20li&#233;e%20&#224;%20la%20th&#232;se\Cultures.docx" TargetMode="External"/><Relationship Id="rId8379" Type="http://schemas.openxmlformats.org/officeDocument/2006/relationships/hyperlink" Target="file:///C:\Users\Thomas%20Huet\Desktop\Documentation%20arch&#233;ologique%20li&#233;e%20&#224;%20la%20th&#232;se\Sites.docx" TargetMode="External"/><Relationship Id="rId12758" Type="http://schemas.openxmlformats.org/officeDocument/2006/relationships/hyperlink" Target="file:///C:\Users\Thomas%20Huet\Desktop\Documentation%20arch&#233;ologique%20li&#233;e%20&#224;%20la%20th&#232;se\Cultures.docx" TargetMode="External"/><Relationship Id="rId13809" Type="http://schemas.openxmlformats.org/officeDocument/2006/relationships/hyperlink" Target="file:///C:\Users\Thomas%20Huet\Desktop\Documentation%20arch&#233;ologique%20li&#233;e%20&#224;%20la%20th&#232;se\Analyses%20Statistiques.docx" TargetMode="External"/><Relationship Id="rId1766" Type="http://schemas.openxmlformats.org/officeDocument/2006/relationships/hyperlink" Target="file:///C:\Users\Thomas%20Huet\Desktop\Documentation%20arch&#233;ologique%20li&#233;e%20&#224;%20la%20th&#232;se\Cultures.docx" TargetMode="External"/><Relationship Id="rId2817" Type="http://schemas.openxmlformats.org/officeDocument/2006/relationships/hyperlink" Target="file:///C:\Users\Thomas%20Huet\Desktop\Documentation%20arch&#233;ologique%20li&#233;e%20&#224;%20la%20th&#232;se\Sites.docx" TargetMode="External"/><Relationship Id="rId14180" Type="http://schemas.openxmlformats.org/officeDocument/2006/relationships/hyperlink" Target="file:///C:\Users\Thomas%20Huet\Desktop\Documentation%20arch&#233;ologique%20li&#233;e%20&#224;%20la%20th&#232;se\Sites.docx" TargetMode="External"/><Relationship Id="rId1419" Type="http://schemas.openxmlformats.org/officeDocument/2006/relationships/hyperlink" Target="file:///C:\Users\Thomas%20Huet\Desktop\Documentation%20arch&#233;ologique%20li&#233;e%20&#224;%20la%20th&#232;se\Sites.docx" TargetMode="External"/><Relationship Id="rId4989" Type="http://schemas.openxmlformats.org/officeDocument/2006/relationships/hyperlink" Target="file:///C:\Users\Thomas%20Huet\Desktop\Documentation%20arch&#233;ologique%20li&#233;e%20&#224;%20la%20th&#232;se\Cultures.docx" TargetMode="External"/><Relationship Id="rId8860" Type="http://schemas.openxmlformats.org/officeDocument/2006/relationships/hyperlink" Target="file:///C:\Users\Thomas%20Huet\Desktop\Documentation%20arch&#233;ologique%20li&#233;e%20&#224;%20la%20th&#232;se\Sites.docx" TargetMode="External"/><Relationship Id="rId9911" Type="http://schemas.openxmlformats.org/officeDocument/2006/relationships/hyperlink" Target="file:///C:\Users\Thomas%20Huet\Desktop\Documentation%20arch&#233;ologique%20li&#233;e%20&#224;%20la%20th&#232;se\Cultures.docx" TargetMode="External"/><Relationship Id="rId10790" Type="http://schemas.openxmlformats.org/officeDocument/2006/relationships/hyperlink" Target="Sites.docx" TargetMode="External"/><Relationship Id="rId11841" Type="http://schemas.openxmlformats.org/officeDocument/2006/relationships/hyperlink" Target="file:///C:\Users\Thomas%20Huet\Desktop\Documentation%20arch&#233;ologique%20li&#233;e%20&#224;%20la%20th&#232;se\Cultures.docx" TargetMode="External"/><Relationship Id="rId1900" Type="http://schemas.openxmlformats.org/officeDocument/2006/relationships/hyperlink" Target="file:///C:\Users\Thomas%20Huet\Desktop\Documentation%20arch&#233;ologique%20li&#233;e%20&#224;%20la%20th&#232;se\Sites.docx" TargetMode="External"/><Relationship Id="rId7462" Type="http://schemas.openxmlformats.org/officeDocument/2006/relationships/hyperlink" Target="file:///C:\Users\Thomas%20Huet\Desktop\Documentation%20arch&#233;ologique%20li&#233;e%20&#224;%20la%20th&#232;se\Cultures.docx" TargetMode="External"/><Relationship Id="rId8513" Type="http://schemas.openxmlformats.org/officeDocument/2006/relationships/hyperlink" Target="file:///C:\Users\Thomas%20Huet\Desktop\Documentation%20arch&#233;ologique%20li&#233;e%20&#224;%20la%20th&#232;se\Cultures.docx" TargetMode="External"/><Relationship Id="rId10443" Type="http://schemas.openxmlformats.org/officeDocument/2006/relationships/hyperlink" Target="file:///C:\Users\Thomas%20Huet\Desktop\Documentation%20arch&#233;ologique%20li&#233;e%20&#224;%20la%20th&#232;se\Sites.docx" TargetMode="External"/><Relationship Id="rId6064" Type="http://schemas.openxmlformats.org/officeDocument/2006/relationships/hyperlink" Target="file:///C:\Users\Thomas%20Huet\Desktop\Documentation%20arch&#233;ologique%20li&#233;e%20&#224;%20la%20th&#232;se\Cultures.docx" TargetMode="External"/><Relationship Id="rId7115" Type="http://schemas.openxmlformats.org/officeDocument/2006/relationships/hyperlink" Target="file:///C:\Users\Thomas%20Huet\Desktop\Documentation%20arch&#233;ologique%20li&#233;e%20&#224;%20la%20th&#232;se\Sites.docx" TargetMode="External"/><Relationship Id="rId993" Type="http://schemas.openxmlformats.org/officeDocument/2006/relationships/hyperlink" Target="file:///C:\Users\Thomas%20Huet\Desktop\Documentation%20arch&#233;ologique%20li&#233;e%20&#224;%20la%20th&#232;se\Sites.docx" TargetMode="External"/><Relationship Id="rId2674" Type="http://schemas.openxmlformats.org/officeDocument/2006/relationships/hyperlink" Target="file:///C:\Users\Thomas%20Huet\Desktop\Documentation%20arch&#233;ologique%20li&#233;e%20&#224;%20la%20th&#232;se\Sites.docx" TargetMode="External"/><Relationship Id="rId9287" Type="http://schemas.openxmlformats.org/officeDocument/2006/relationships/hyperlink" Target="file:///C:\Users\Thomas%20Huet\Desktop\Documentation%20arch&#233;ologique%20li&#233;e%20&#224;%20la%20th&#232;se\Sites.docx" TargetMode="External"/><Relationship Id="rId12268" Type="http://schemas.openxmlformats.org/officeDocument/2006/relationships/hyperlink" Target="file:///C:\Users\Thomas%20Huet\Desktop\Documentation%20arch&#233;ologique%20li&#233;e%20&#224;%20la%20th&#232;se\Cultures.docx" TargetMode="External"/><Relationship Id="rId13666" Type="http://schemas.openxmlformats.org/officeDocument/2006/relationships/hyperlink" Target="file:///C:\Users\Thomas%20Huet\Desktop\Documentation%20arch&#233;ologique%20li&#233;e%20&#224;%20la%20th&#232;se\Sites.docx" TargetMode="External"/><Relationship Id="rId646" Type="http://schemas.openxmlformats.org/officeDocument/2006/relationships/hyperlink" Target="file:///C:\Users\Thomas%20Huet\Desktop\Documentation%20arch&#233;ologique%20li&#233;e%20&#224;%20la%20th&#232;se\Sites.docx" TargetMode="External"/><Relationship Id="rId1276" Type="http://schemas.openxmlformats.org/officeDocument/2006/relationships/hyperlink" Target="file:///C:\Users\Thomas%20Huet\Desktop\Documentation%20arch&#233;ologique%20li&#233;e%20&#224;%20la%20th&#232;se\Sites.docx" TargetMode="External"/><Relationship Id="rId2327" Type="http://schemas.openxmlformats.org/officeDocument/2006/relationships/hyperlink" Target="file:///C:\Users\Thomas%20Huet\Desktop\Documentation%20arch&#233;ologique%20li&#233;e%20&#224;%20la%20th&#232;se\Cultures.docx" TargetMode="External"/><Relationship Id="rId3725" Type="http://schemas.openxmlformats.org/officeDocument/2006/relationships/hyperlink" Target="file:///C:\Users\Thomas%20Huet\Desktop\Documentation%20arch&#233;ologique%20li&#233;e%20&#224;%20la%20th&#232;se\Cultures.docx" TargetMode="External"/><Relationship Id="rId13319" Type="http://schemas.openxmlformats.org/officeDocument/2006/relationships/hyperlink" Target="file:///C:\Users\Thomas%20Huet\Desktop\Documentation%20arch&#233;ologique%20li&#233;e%20&#224;%20la%20th&#232;se\Cultures.docx" TargetMode="External"/><Relationship Id="rId5897" Type="http://schemas.openxmlformats.org/officeDocument/2006/relationships/hyperlink" Target="file:///C:\Users\Thomas%20Huet\Desktop\Documentation%20arch&#233;ologique%20li&#233;e%20&#224;%20la%20th&#232;se\Cultures.docx" TargetMode="External"/><Relationship Id="rId6948" Type="http://schemas.openxmlformats.org/officeDocument/2006/relationships/hyperlink" Target="file:///C:\Users\Thomas%20Huet\Desktop\Documentation%20arch&#233;ologique%20li&#233;e%20&#224;%20la%20th&#232;se\Sites.docx" TargetMode="External"/><Relationship Id="rId13800" Type="http://schemas.openxmlformats.org/officeDocument/2006/relationships/hyperlink" Target="file:///C:\Users\Thomas%20Huet\Desktop\Documentation%20arch&#233;ologique%20li&#233;e%20&#224;%20la%20th&#232;se\Sites.docx" TargetMode="External"/><Relationship Id="rId4499" Type="http://schemas.openxmlformats.org/officeDocument/2006/relationships/hyperlink" Target="file:///C:\Users\Thomas%20Huet\Desktop\Documentation%20arch&#233;ologique%20li&#233;e%20&#224;%20la%20th&#232;se\Cultures.docx" TargetMode="External"/><Relationship Id="rId8370" Type="http://schemas.openxmlformats.org/officeDocument/2006/relationships/hyperlink" Target="file:///C:\Users\Thomas%20Huet\Desktop\Documentation%20arch&#233;ologique%20li&#233;e%20&#224;%20la%20th&#232;se\Sites.docx" TargetMode="External"/><Relationship Id="rId9421" Type="http://schemas.openxmlformats.org/officeDocument/2006/relationships/hyperlink" Target="file:///C:\Users\Thomas%20Huet\Desktop\Documentation%20arch&#233;ologique%20li&#233;e%20&#224;%20la%20th&#232;se\Sites.docx" TargetMode="External"/><Relationship Id="rId11351" Type="http://schemas.openxmlformats.org/officeDocument/2006/relationships/hyperlink" Target="file:///C:\Users\Thomas%20Huet\Desktop\Documentation%20arch&#233;ologique%20li&#233;e%20&#224;%20la%20th&#232;se\Sites.docx" TargetMode="External"/><Relationship Id="rId12402" Type="http://schemas.openxmlformats.org/officeDocument/2006/relationships/hyperlink" Target="file:///C:\Users\Thomas%20Huet\Desktop\Documentation%20arch&#233;ologique%20li&#233;e%20&#224;%20la%20th&#232;se\Cultures.docx" TargetMode="External"/><Relationship Id="rId1410" Type="http://schemas.openxmlformats.org/officeDocument/2006/relationships/hyperlink" Target="file:///C:\Users\Thomas%20Huet\Desktop\Documentation%20arch&#233;ologique%20li&#233;e%20&#224;%20la%20th&#232;se\Sites.docx" TargetMode="External"/><Relationship Id="rId4980" Type="http://schemas.openxmlformats.org/officeDocument/2006/relationships/hyperlink" Target="file:///C:\Users\Thomas%20Huet\Desktop\Documentation%20arch&#233;ologique%20li&#233;e%20&#224;%20la%20th&#232;se\Cultures.docx" TargetMode="External"/><Relationship Id="rId8023" Type="http://schemas.openxmlformats.org/officeDocument/2006/relationships/hyperlink" Target="file:///C:\Users\Thomas%20Huet\Desktop\Documentation%20arch&#233;ologique%20li&#233;e%20&#224;%20la%20th&#232;se\Cultures.docx" TargetMode="External"/><Relationship Id="rId11004" Type="http://schemas.openxmlformats.org/officeDocument/2006/relationships/hyperlink" Target="file:///C:\Users\Thomas%20Huet\Desktop\Documentation%20arch&#233;ologique%20li&#233;e%20&#224;%20la%20th&#232;se\Cultures.docx" TargetMode="External"/><Relationship Id="rId3582" Type="http://schemas.openxmlformats.org/officeDocument/2006/relationships/hyperlink" Target="file:///C:\Users\Thomas%20Huet\Desktop\Documentation%20arch&#233;ologique%20li&#233;e%20&#224;%20la%20th&#232;se\Cultures.docx" TargetMode="External"/><Relationship Id="rId4633" Type="http://schemas.openxmlformats.org/officeDocument/2006/relationships/hyperlink" Target="file:///C:\Users\Thomas%20Huet\Desktop\Documentation%20arch&#233;ologique%20li&#233;e%20&#224;%20la%20th&#232;se\Cultures.docx" TargetMode="External"/><Relationship Id="rId13176" Type="http://schemas.openxmlformats.org/officeDocument/2006/relationships/hyperlink" Target="file:///C:\Users\Thomas%20Huet\Desktop\Documentation%20arch&#233;ologique%20li&#233;e%20&#224;%20la%20th&#232;se\Sites.docx" TargetMode="External"/><Relationship Id="rId14227" Type="http://schemas.openxmlformats.org/officeDocument/2006/relationships/hyperlink" Target="file:///C:\Users\Thomas%20Huet\Desktop\Documentation%20arch&#233;ologique%20li&#233;e%20&#224;%20la%20th&#232;se\Cultures.docx" TargetMode="External"/><Relationship Id="rId2184" Type="http://schemas.openxmlformats.org/officeDocument/2006/relationships/hyperlink" Target="file:///C:\Users\Thomas%20Huet\Desktop\Documentation%20arch&#233;ologique%20li&#233;e%20&#224;%20la%20th&#232;se\Sites.docx" TargetMode="External"/><Relationship Id="rId3235" Type="http://schemas.openxmlformats.org/officeDocument/2006/relationships/hyperlink" Target="file:///C:\Users\Thomas%20Huet\Desktop\Documentation%20arch&#233;ologique%20li&#233;e%20&#224;%20la%20th&#232;se\Sites.docx" TargetMode="External"/><Relationship Id="rId7856" Type="http://schemas.openxmlformats.org/officeDocument/2006/relationships/hyperlink" Target="file:///C:\Users\Thomas%20Huet\Desktop\Documentation%20arch&#233;ologique%20li&#233;e%20&#224;%20la%20th&#232;se\Cultures.docx" TargetMode="External"/><Relationship Id="rId156" Type="http://schemas.openxmlformats.org/officeDocument/2006/relationships/hyperlink" Target="file:///C:\Users\Thomas%20Huet\Desktop\Documentation%20arch&#233;ologique%20li&#233;e%20&#224;%20la%20th&#232;se\Cultures.docx" TargetMode="External"/><Relationship Id="rId6458" Type="http://schemas.openxmlformats.org/officeDocument/2006/relationships/hyperlink" Target="file:///C:\Users\Thomas%20Huet\Desktop\Documentation%20arch&#233;ologique%20li&#233;e%20&#224;%20la%20th&#232;se\Cultures.docx" TargetMode="External"/><Relationship Id="rId7509" Type="http://schemas.openxmlformats.org/officeDocument/2006/relationships/hyperlink" Target="file:///C:\Users\Thomas%20Huet\Desktop\Documentation%20arch&#233;ologique%20li&#233;e%20&#224;%20la%20th&#232;se\Cultures.docx" TargetMode="External"/><Relationship Id="rId8907" Type="http://schemas.openxmlformats.org/officeDocument/2006/relationships/hyperlink" Target="file:///C:\Users\Thomas%20Huet\Desktop\Documentation%20arch&#233;ologique%20li&#233;e%20&#224;%20la%20th&#232;se\Cultures.docx" TargetMode="External"/><Relationship Id="rId10837" Type="http://schemas.openxmlformats.org/officeDocument/2006/relationships/hyperlink" Target="file:///C:\Users\Thomas%20Huet\Desktop\Documentation%20arch&#233;ologique%20li&#233;e%20&#224;%20la%20th&#232;se\Sites.docx" TargetMode="External"/><Relationship Id="rId13310" Type="http://schemas.openxmlformats.org/officeDocument/2006/relationships/hyperlink" Target="file:///C:\Users\Thomas%20Huet\Desktop\Documentation%20arch&#233;ologique%20li&#233;e%20&#224;%20la%20th&#232;se\Cultures.docx" TargetMode="External"/><Relationship Id="rId4490" Type="http://schemas.openxmlformats.org/officeDocument/2006/relationships/hyperlink" Target="file:///C:\Users\Thomas%20Huet\Desktop\Documentation%20arch&#233;ologique%20li&#233;e%20&#224;%20la%20th&#232;se\Sites.docx" TargetMode="External"/><Relationship Id="rId5541" Type="http://schemas.openxmlformats.org/officeDocument/2006/relationships/hyperlink" Target="file:///C:\Users\Thomas%20Huet\Desktop\Documentation%20arch&#233;ologique%20li&#233;e%20&#224;%20la%20th&#232;se\Sites.docx" TargetMode="External"/><Relationship Id="rId14084" Type="http://schemas.openxmlformats.org/officeDocument/2006/relationships/hyperlink" Target="file:///C:\Users\Thomas%20Huet\Desktop\Documentation%20arch&#233;ologique%20li&#233;e%20&#224;%20la%20th&#232;se\Cultures.docx" TargetMode="External"/><Relationship Id="rId3092" Type="http://schemas.openxmlformats.org/officeDocument/2006/relationships/hyperlink" Target="file:///C:\Users\Thomas%20Huet\Desktop\Documentation%20arch&#233;ologique%20li&#233;e%20&#224;%20la%20th&#232;se\Cultures.docx" TargetMode="External"/><Relationship Id="rId4143" Type="http://schemas.openxmlformats.org/officeDocument/2006/relationships/hyperlink" Target="file:///C:\Users\Thomas%20Huet\Desktop\Documentation%20arch&#233;ologique%20li&#233;e%20&#224;%20la%20th&#232;se\Sites.docx" TargetMode="External"/><Relationship Id="rId8764" Type="http://schemas.openxmlformats.org/officeDocument/2006/relationships/hyperlink" Target="file:///C:\Users\Thomas%20Huet\Desktop\Documentation%20arch&#233;ologique%20li&#233;e%20&#224;%20la%20th&#232;se\Sites.docx" TargetMode="External"/><Relationship Id="rId9815" Type="http://schemas.openxmlformats.org/officeDocument/2006/relationships/hyperlink" Target="file:///C:\Users\Thomas%20Huet\Desktop\Documentation%20arch&#233;ologique%20li&#233;e%20&#224;%20la%20th&#232;se\Cultures.docx" TargetMode="External"/><Relationship Id="rId10694" Type="http://schemas.openxmlformats.org/officeDocument/2006/relationships/hyperlink" Target="file:///C:\Users\Thomas%20Huet\Desktop\Documentation%20arch&#233;ologique%20li&#233;e%20&#224;%20la%20th&#232;se\Cultures.docx" TargetMode="External"/><Relationship Id="rId29" Type="http://schemas.openxmlformats.org/officeDocument/2006/relationships/hyperlink" Target="file:///C:\Users\Thomas%20Huet\Desktop\Documentation%20arch&#233;ologique%20li&#233;e%20&#224;%20la%20th&#232;se\Sites.docx" TargetMode="External"/><Relationship Id="rId7366" Type="http://schemas.openxmlformats.org/officeDocument/2006/relationships/hyperlink" Target="file:///C:\Users\Thomas%20Huet\Desktop\Documentation%20arch&#233;ologique%20li&#233;e%20&#224;%20la%20th&#232;se\Cultures.docx" TargetMode="External"/><Relationship Id="rId8417" Type="http://schemas.openxmlformats.org/officeDocument/2006/relationships/hyperlink" Target="file:///C:\Users\Thomas%20Huet\Desktop\Documentation%20arch&#233;ologique%20li&#233;e%20&#224;%20la%20th&#232;se\Cultures.docx" TargetMode="External"/><Relationship Id="rId10347" Type="http://schemas.openxmlformats.org/officeDocument/2006/relationships/hyperlink" Target="file:///C:\Users\Thomas%20Huet\Desktop\Documentation%20arch&#233;ologique%20li&#233;e%20&#224;%20la%20th&#232;se\Cultures.docx" TargetMode="External"/><Relationship Id="rId11745" Type="http://schemas.openxmlformats.org/officeDocument/2006/relationships/hyperlink" Target="file:///C:\Users\Thomas%20Huet\Desktop\Documentation%20arch&#233;ologique%20li&#233;e%20&#224;%20la%20th&#232;se\Cultures.docx" TargetMode="External"/><Relationship Id="rId1804" Type="http://schemas.openxmlformats.org/officeDocument/2006/relationships/hyperlink" Target="file:///C:\Users\Thomas%20Huet\Desktop\Documentation%20arch&#233;ologique%20li&#233;e%20&#224;%20la%20th&#232;se\Sites.docx" TargetMode="External"/><Relationship Id="rId7019" Type="http://schemas.openxmlformats.org/officeDocument/2006/relationships/hyperlink" Target="file:///C:\Users\Thomas%20Huet\Desktop\Documentation%20arch&#233;ologique%20li&#233;e%20&#224;%20la%20th&#232;se\Cultures.docx" TargetMode="External"/><Relationship Id="rId3976" Type="http://schemas.openxmlformats.org/officeDocument/2006/relationships/hyperlink" Target="file:///C:\Users\Thomas%20Huet\Desktop\Documentation%20arch&#233;ologique%20li&#233;e%20&#224;%20la%20th&#232;se\Cultures.docx" TargetMode="External"/><Relationship Id="rId897" Type="http://schemas.openxmlformats.org/officeDocument/2006/relationships/hyperlink" Target="file:///C:\Users\Thomas%20Huet\Desktop\Documentation%20arch&#233;ologique%20li&#233;e%20&#224;%20la%20th&#232;se\Cultures.docx" TargetMode="External"/><Relationship Id="rId2578" Type="http://schemas.openxmlformats.org/officeDocument/2006/relationships/hyperlink" Target="file:///C:\Users\Thomas%20Huet\Desktop\Documentation%20arch&#233;ologique%20li&#233;e%20&#224;%20la%20th&#232;se\Sites.docx" TargetMode="External"/><Relationship Id="rId3629" Type="http://schemas.openxmlformats.org/officeDocument/2006/relationships/hyperlink" Target="file:///C:\Users\Thomas%20Huet\Desktop\Documentation%20arch&#233;ologique%20li&#233;e%20&#224;%20la%20th&#232;se\Cultures.docx" TargetMode="External"/><Relationship Id="rId5051" Type="http://schemas.openxmlformats.org/officeDocument/2006/relationships/hyperlink" Target="file:///C:\Users\Thomas%20Huet\Desktop\Documentation%20arch&#233;ologique%20li&#233;e%20&#224;%20la%20th&#232;se\Sites.docx" TargetMode="External"/><Relationship Id="rId7500" Type="http://schemas.openxmlformats.org/officeDocument/2006/relationships/hyperlink" Target="file:///C:\Users\Thomas%20Huet\Desktop\Documentation%20arch&#233;ologique%20li&#233;e%20&#224;%20la%20th&#232;se\Cultures.docx" TargetMode="External"/><Relationship Id="rId6102" Type="http://schemas.openxmlformats.org/officeDocument/2006/relationships/hyperlink" Target="file:///C:\Users\Thomas%20Huet\Desktop\Documentation%20arch&#233;ologique%20li&#233;e%20&#224;%20la%20th&#232;se\Sites.docx" TargetMode="External"/><Relationship Id="rId9672" Type="http://schemas.openxmlformats.org/officeDocument/2006/relationships/hyperlink" Target="file:///C:\Users\Thomas%20Huet\Desktop\Documentation%20arch&#233;ologique%20li&#233;e%20&#224;%20la%20th&#232;se\Sites.docx" TargetMode="External"/><Relationship Id="rId12653" Type="http://schemas.openxmlformats.org/officeDocument/2006/relationships/hyperlink" Target="file:///C:\Users\Thomas%20Huet\Desktop\Documentation%20arch&#233;ologique%20li&#233;e%20&#224;%20la%20th&#232;se\Cultures.docx" TargetMode="External"/><Relationship Id="rId13704" Type="http://schemas.openxmlformats.org/officeDocument/2006/relationships/hyperlink" Target="file:///C:\Users\Thomas%20Huet\Desktop\Documentation%20arch&#233;ologique%20li&#233;e%20&#224;%20la%20th&#232;se\Sites.docx" TargetMode="External"/><Relationship Id="rId1661" Type="http://schemas.openxmlformats.org/officeDocument/2006/relationships/hyperlink" Target="file:///C:\Users\Thomas%20Huet\Desktop\Documentation%20arch&#233;ologique%20li&#233;e%20&#224;%20la%20th&#232;se\Cultures.docx" TargetMode="External"/><Relationship Id="rId2712" Type="http://schemas.openxmlformats.org/officeDocument/2006/relationships/hyperlink" Target="file:///C:\Users\Thomas%20Huet\Desktop\Documentation%20arch&#233;ologique%20li&#233;e%20&#224;%20la%20th&#232;se\Cultures.docx" TargetMode="External"/><Relationship Id="rId8274" Type="http://schemas.openxmlformats.org/officeDocument/2006/relationships/hyperlink" Target="file:///C:\Users\Thomas%20Huet\Desktop\Documentation%20arch&#233;ologique%20li&#233;e%20&#224;%20la%20th&#232;se\Cultures.docx" TargetMode="External"/><Relationship Id="rId9325" Type="http://schemas.openxmlformats.org/officeDocument/2006/relationships/hyperlink" Target="file:///C:\Users\Thomas%20Huet\Desktop\Documentation%20arch&#233;ologique%20li&#233;e%20&#224;%20la%20th&#232;se\Cultures.docx" TargetMode="External"/><Relationship Id="rId11255" Type="http://schemas.openxmlformats.org/officeDocument/2006/relationships/hyperlink" Target="file:///C:\Users\Thomas%20Huet\Desktop\Documentation%20arch&#233;ologique%20li&#233;e%20&#224;%20la%20th&#232;se\Cultures.docx" TargetMode="External"/><Relationship Id="rId12306" Type="http://schemas.openxmlformats.org/officeDocument/2006/relationships/hyperlink" Target="file:///C:\Users\Thomas%20Huet\Desktop\Documentation%20arch&#233;ologique%20li&#233;e%20&#224;%20la%20th&#232;se\Sites.docx" TargetMode="External"/><Relationship Id="rId1314" Type="http://schemas.openxmlformats.org/officeDocument/2006/relationships/hyperlink" Target="file:///C:\Users\Thomas%20Huet\Desktop\Documentation%20arch&#233;ologique%20li&#233;e%20&#224;%20la%20th&#232;se\Sites.docx" TargetMode="External"/><Relationship Id="rId4884" Type="http://schemas.openxmlformats.org/officeDocument/2006/relationships/hyperlink" Target="file:///C:\Users\Thomas%20Huet\Desktop\Documentation%20arch&#233;ologique%20li&#233;e%20&#224;%20la%20th&#232;se\Cultures.docx" TargetMode="External"/><Relationship Id="rId5935" Type="http://schemas.openxmlformats.org/officeDocument/2006/relationships/hyperlink" Target="file:///C:\Users\Thomas%20Huet\Desktop\Documentation%20arch&#233;ologique%20li&#233;e%20&#224;%20la%20th&#232;se\Cultures.docx" TargetMode="External"/><Relationship Id="rId14478" Type="http://schemas.openxmlformats.org/officeDocument/2006/relationships/hyperlink" Target="file:///C:\Users\Thomas%20Huet\Desktop\Documentation%20arch&#233;ologique%20li&#233;e%20&#224;%20la%20th&#232;se\Sites.docx" TargetMode="External"/><Relationship Id="rId3486" Type="http://schemas.openxmlformats.org/officeDocument/2006/relationships/hyperlink" Target="file:///C:\Users\Thomas%20Huet\Desktop\Documentation%20arch&#233;ologique%20li&#233;e%20&#224;%20la%20th&#232;se\Cultures.docx" TargetMode="External"/><Relationship Id="rId4537" Type="http://schemas.openxmlformats.org/officeDocument/2006/relationships/hyperlink" Target="file:///C:\Users\Thomas%20Huet\Desktop\Documentation%20arch&#233;ologique%20li&#233;e%20&#224;%20la%20th&#232;se\Sites.docx" TargetMode="External"/><Relationship Id="rId20" Type="http://schemas.openxmlformats.org/officeDocument/2006/relationships/hyperlink" Target="file:///C:\Users\Thomas%20Huet\Desktop\Documentation%20arch&#233;ologique%20li&#233;e%20&#224;%20la%20th&#232;se\Sites.docx" TargetMode="External"/><Relationship Id="rId2088" Type="http://schemas.openxmlformats.org/officeDocument/2006/relationships/hyperlink" Target="file:///C:\Users\Thomas%20Huet\Desktop\Documentation%20arch&#233;ologique%20li&#233;e%20&#224;%20la%20th&#232;se\Cultures.docx" TargetMode="External"/><Relationship Id="rId3139" Type="http://schemas.openxmlformats.org/officeDocument/2006/relationships/hyperlink" Target="file:///C:\Users\Thomas%20Huet\Desktop\Documentation%20arch&#233;ologique%20li&#233;e%20&#224;%20la%20th&#232;se\Cultures.docx" TargetMode="External"/><Relationship Id="rId7010" Type="http://schemas.openxmlformats.org/officeDocument/2006/relationships/hyperlink" Target="file:///C:\Users\Thomas%20Huet\Desktop\Documentation%20arch&#233;ologique%20li&#233;e%20&#224;%20la%20th&#232;se\Cultures.docx" TargetMode="External"/><Relationship Id="rId9182" Type="http://schemas.openxmlformats.org/officeDocument/2006/relationships/hyperlink" Target="file:///C:\Users\Thomas%20Huet\Desktop\Documentation%20arch&#233;ologique%20li&#233;e%20&#224;%20la%20th&#232;se\Cultures.docx" TargetMode="External"/><Relationship Id="rId13561" Type="http://schemas.openxmlformats.org/officeDocument/2006/relationships/hyperlink" Target="file:///C:\Users\Thomas%20Huet\Desktop\Documentation%20arch&#233;ologique%20li&#233;e%20&#224;%20la%20th&#232;se\Sites.docx" TargetMode="External"/><Relationship Id="rId3620" Type="http://schemas.openxmlformats.org/officeDocument/2006/relationships/hyperlink" Target="file:///C:\Users\Thomas%20Huet\Desktop\Documentation%20arch&#233;ologique%20li&#233;e%20&#224;%20la%20th&#232;se\Sites.docx" TargetMode="External"/><Relationship Id="rId12163" Type="http://schemas.openxmlformats.org/officeDocument/2006/relationships/hyperlink" Target="file:///C:\Users\Thomas%20Huet\Desktop\Documentation%20arch&#233;ologique%20li&#233;e%20&#224;%20la%20th&#232;se\Cultures.docx" TargetMode="External"/><Relationship Id="rId13214" Type="http://schemas.openxmlformats.org/officeDocument/2006/relationships/hyperlink" Target="file:///C:\Users\Thomas%20Huet\Desktop\Documentation%20arch&#233;ologique%20li&#233;e%20&#224;%20la%20th&#232;se\Sites.docx" TargetMode="External"/><Relationship Id="rId541" Type="http://schemas.openxmlformats.org/officeDocument/2006/relationships/hyperlink" Target="file:///C:\Users\Thomas%20Huet\Desktop\Documentation%20arch&#233;ologique%20li&#233;e%20&#224;%20la%20th&#232;se\Sites.docx" TargetMode="External"/><Relationship Id="rId1171" Type="http://schemas.openxmlformats.org/officeDocument/2006/relationships/hyperlink" Target="file:///C:\Users\Thomas%20Huet\Desktop\Documentation%20arch&#233;ologique%20li&#233;e%20&#224;%20la%20th&#232;se\Sites.docx" TargetMode="External"/><Relationship Id="rId2222" Type="http://schemas.openxmlformats.org/officeDocument/2006/relationships/hyperlink" Target="file:///C:\Users\Thomas%20Huet\Desktop\Documentation%20arch&#233;ologique%20li&#233;e%20&#224;%20la%20th&#232;se\Cultures.docx" TargetMode="External"/><Relationship Id="rId5792" Type="http://schemas.openxmlformats.org/officeDocument/2006/relationships/hyperlink" Target="file:///C:\Users\Thomas%20Huet\Desktop\Documentation%20arch&#233;ologique%20li&#233;e%20&#224;%20la%20th&#232;se\Cultures.docx" TargetMode="External"/><Relationship Id="rId6843" Type="http://schemas.openxmlformats.org/officeDocument/2006/relationships/hyperlink" Target="file:///C:\Users\Thomas%20Huet\Desktop\Documentation%20arch&#233;ologique%20li&#233;e%20&#224;%20la%20th&#232;se\Cultures.docx" TargetMode="External"/><Relationship Id="rId4394" Type="http://schemas.openxmlformats.org/officeDocument/2006/relationships/hyperlink" Target="file:///C:\Users\Thomas%20Huet\Desktop\Documentation%20arch&#233;ologique%20li&#233;e%20&#224;%20la%20th&#232;se\Cultures.docx" TargetMode="External"/><Relationship Id="rId5445" Type="http://schemas.openxmlformats.org/officeDocument/2006/relationships/hyperlink" Target="file:///C:\Users\Thomas%20Huet\Desktop\Documentation%20arch&#233;ologique%20li&#233;e%20&#224;%20la%20th&#232;se\Sites.docx" TargetMode="External"/><Relationship Id="rId4047" Type="http://schemas.openxmlformats.org/officeDocument/2006/relationships/hyperlink" Target="file:///C:\Users\Thomas%20Huet\Desktop\Documentation%20arch&#233;ologique%20li&#233;e%20&#224;%20la%20th&#232;se\Cultures.docx" TargetMode="External"/><Relationship Id="rId8668" Type="http://schemas.openxmlformats.org/officeDocument/2006/relationships/hyperlink" Target="file:///C:\Users\Thomas%20Huet\Desktop\Documentation%20arch&#233;ologique%20li&#233;e%20&#224;%20la%20th&#232;se\Cultures.docx" TargetMode="External"/><Relationship Id="rId9719" Type="http://schemas.openxmlformats.org/officeDocument/2006/relationships/hyperlink" Target="file:///C:\Users\Thomas%20Huet\Desktop\Documentation%20arch&#233;ologique%20li&#233;e%20&#224;%20la%20th&#232;se\Sites.docx" TargetMode="External"/><Relationship Id="rId11996" Type="http://schemas.openxmlformats.org/officeDocument/2006/relationships/hyperlink" Target="file:///C:\Users\Thomas%20Huet\Desktop\Documentation%20arch&#233;ologique%20li&#233;e%20&#224;%20la%20th&#232;se\Cultures.docx" TargetMode="External"/><Relationship Id="rId10598" Type="http://schemas.openxmlformats.org/officeDocument/2006/relationships/hyperlink" Target="file:///C:\Users\Thomas%20Huet\Desktop\Documentation%20arch&#233;ologique%20li&#233;e%20&#224;%20la%20th&#232;se\Cultures.docx" TargetMode="External"/><Relationship Id="rId11649" Type="http://schemas.openxmlformats.org/officeDocument/2006/relationships/hyperlink" Target="file:///C:\Users\Thomas%20Huet\Desktop\Documentation%20arch&#233;ologique%20li&#233;e%20&#224;%20la%20th&#232;se\Cultures.docx" TargetMode="External"/><Relationship Id="rId13071" Type="http://schemas.openxmlformats.org/officeDocument/2006/relationships/hyperlink" Target="file:///C:\Users\Thomas%20Huet\Desktop\Documentation%20arch&#233;ologique%20li&#233;e%20&#224;%20la%20th&#232;se\Sites.docx" TargetMode="External"/><Relationship Id="rId1708" Type="http://schemas.openxmlformats.org/officeDocument/2006/relationships/hyperlink" Target="file:///C:\Users\Thomas%20Huet\Desktop\Documentation%20arch&#233;ologique%20li&#233;e%20&#224;%20la%20th&#232;se\Cultures.docx" TargetMode="External"/><Relationship Id="rId3130" Type="http://schemas.openxmlformats.org/officeDocument/2006/relationships/hyperlink" Target="Sites.docx" TargetMode="External"/><Relationship Id="rId14122" Type="http://schemas.openxmlformats.org/officeDocument/2006/relationships/hyperlink" Target="file:///C:\Users\Thomas%20Huet\Desktop\Documentation%20arch&#233;ologique%20li&#233;e%20&#224;%20la%20th&#232;se\Sites.docx" TargetMode="External"/><Relationship Id="rId7751" Type="http://schemas.openxmlformats.org/officeDocument/2006/relationships/hyperlink" Target="file:///C:\Users\Thomas%20Huet\Desktop\Documentation%20arch&#233;ologique%20li&#233;e%20&#224;%20la%20th&#232;se\Cultures.docx" TargetMode="External"/><Relationship Id="rId8802" Type="http://schemas.openxmlformats.org/officeDocument/2006/relationships/hyperlink" Target="file:///C:\Users\Thomas%20Huet\Desktop\Documentation%20arch&#233;ologique%20li&#233;e%20&#224;%20la%20th&#232;se\Cultures.docx" TargetMode="External"/><Relationship Id="rId10732" Type="http://schemas.openxmlformats.org/officeDocument/2006/relationships/hyperlink" Target="file:///C:\Users\Thomas%20Huet\Desktop\Documentation%20arch&#233;ologique%20li&#233;e%20&#224;%20la%20th&#232;se\Sites.docx" TargetMode="External"/><Relationship Id="rId6353" Type="http://schemas.openxmlformats.org/officeDocument/2006/relationships/hyperlink" Target="file:///C:\Users\Thomas%20Huet\Desktop\Documentation%20arch&#233;ologique%20li&#233;e%20&#224;%20la%20th&#232;se\Cultures.docx" TargetMode="External"/><Relationship Id="rId7404" Type="http://schemas.openxmlformats.org/officeDocument/2006/relationships/hyperlink" Target="file:///C:\Users\Thomas%20Huet\Desktop\Documentation%20arch&#233;ologique%20li&#233;e%20&#224;%20la%20th&#232;se\Cultures.docx" TargetMode="External"/><Relationship Id="rId2963" Type="http://schemas.openxmlformats.org/officeDocument/2006/relationships/hyperlink" Target="file:///C:\Users\Thomas%20Huet\Desktop\Documentation%20arch&#233;ologique%20li&#233;e%20&#224;%20la%20th&#232;se\Sites.docx" TargetMode="External"/><Relationship Id="rId6006" Type="http://schemas.openxmlformats.org/officeDocument/2006/relationships/hyperlink" Target="file:///C:\Users\Thomas%20Huet\Desktop\Documentation%20arch&#233;ologique%20li&#233;e%20&#224;%20la%20th&#232;se\Sites.docx" TargetMode="External"/><Relationship Id="rId9576" Type="http://schemas.openxmlformats.org/officeDocument/2006/relationships/hyperlink" Target="file:///C:\Users\Thomas%20Huet\Desktop\Documentation%20arch&#233;ologique%20li&#233;e%20&#224;%20la%20th&#232;se\Cultures.docx" TargetMode="External"/><Relationship Id="rId12557" Type="http://schemas.openxmlformats.org/officeDocument/2006/relationships/hyperlink" Target="file:///C:\Users\Thomas%20Huet\Desktop\Documentation%20arch&#233;ologique%20li&#233;e%20&#224;%20la%20th&#232;se\Sites.docx" TargetMode="External"/><Relationship Id="rId13955" Type="http://schemas.openxmlformats.org/officeDocument/2006/relationships/hyperlink" Target="file:///C:\Users\Thomas%20Huet\Desktop\Documentation%20arch&#233;ologique%20li&#233;e%20&#224;%20la%20th&#232;se\Environnement.docx" TargetMode="External"/><Relationship Id="rId935" Type="http://schemas.openxmlformats.org/officeDocument/2006/relationships/hyperlink" Target="file:///C:\Users\Thomas%20Huet\Desktop\Documentation%20arch&#233;ologique%20li&#233;e%20&#224;%20la%20th&#232;se\Sites.docx" TargetMode="External"/><Relationship Id="rId1565" Type="http://schemas.openxmlformats.org/officeDocument/2006/relationships/hyperlink" Target="file:///C:\Users\Thomas%20Huet\Desktop\Documentation%20arch&#233;ologique%20li&#233;e%20&#224;%20la%20th&#232;se\Cultures.docx" TargetMode="External"/><Relationship Id="rId2616" Type="http://schemas.openxmlformats.org/officeDocument/2006/relationships/hyperlink" Target="file:///C:\Users\Thomas%20Huet\Desktop\Documentation%20arch&#233;ologique%20li&#233;e%20&#224;%20la%20th&#232;se\Sites.docx" TargetMode="External"/><Relationship Id="rId8178" Type="http://schemas.openxmlformats.org/officeDocument/2006/relationships/hyperlink" Target="file:///C:\Users\Thomas%20Huet\Desktop\Documentation%20arch&#233;ologique%20li&#233;e%20&#224;%20la%20th&#232;se\Sites.docx" TargetMode="External"/><Relationship Id="rId9229" Type="http://schemas.openxmlformats.org/officeDocument/2006/relationships/hyperlink" Target="file:///C:\Users\Thomas%20Huet\Desktop\Documentation%20arch&#233;ologique%20li&#233;e%20&#224;%20la%20th&#232;se\Cultures.docx" TargetMode="External"/><Relationship Id="rId11159" Type="http://schemas.openxmlformats.org/officeDocument/2006/relationships/hyperlink" Target="file:///C:\Users\Thomas%20Huet\Desktop\Documentation%20arch&#233;ologique%20li&#233;e%20&#224;%20la%20th&#232;se\Cultures.docx" TargetMode="External"/><Relationship Id="rId13608" Type="http://schemas.openxmlformats.org/officeDocument/2006/relationships/hyperlink" Target="file:///C:\Users\Thomas%20Huet\Desktop\Documentation%20arch&#233;ologique%20li&#233;e%20&#224;%20la%20th&#232;se\Cultures.docx" TargetMode="External"/><Relationship Id="rId1218" Type="http://schemas.openxmlformats.org/officeDocument/2006/relationships/hyperlink" Target="file:///C:\Users\Thomas%20Huet\Desktop\Documentation%20arch&#233;ologique%20li&#233;e%20&#224;%20la%20th&#232;se\Cultures.docx" TargetMode="External"/><Relationship Id="rId4788" Type="http://schemas.openxmlformats.org/officeDocument/2006/relationships/hyperlink" Target="file:///C:\Users\Thomas%20Huet\Desktop\Documentation%20arch&#233;ologique%20li&#233;e%20&#224;%20la%20th&#232;se\Cultures.docx" TargetMode="External"/><Relationship Id="rId5839" Type="http://schemas.openxmlformats.org/officeDocument/2006/relationships/hyperlink" Target="file:///C:\Users\Thomas%20Huet\Desktop\Documentation%20arch&#233;ologique%20li&#233;e%20&#224;%20la%20th&#232;se\Cultures.docx" TargetMode="External"/><Relationship Id="rId7261" Type="http://schemas.openxmlformats.org/officeDocument/2006/relationships/hyperlink" Target="file:///C:\Users\Thomas%20Huet\Desktop\Documentation%20arch&#233;ologique%20li&#233;e%20&#224;%20la%20th&#232;se\Cultures.docx" TargetMode="External"/><Relationship Id="rId9710" Type="http://schemas.openxmlformats.org/officeDocument/2006/relationships/hyperlink" Target="file:///C:\Users\Thomas%20Huet\Desktop\Documentation%20arch&#233;ologique%20li&#233;e%20&#224;%20la%20th&#232;se\Cultures.docx" TargetMode="External"/><Relationship Id="rId11640" Type="http://schemas.openxmlformats.org/officeDocument/2006/relationships/hyperlink" Target="file:///C:\Users\Thomas%20Huet\Desktop\Documentation%20arch&#233;ologique%20li&#233;e%20&#224;%20la%20th&#232;se\Cultures.docx" TargetMode="External"/><Relationship Id="rId8312" Type="http://schemas.openxmlformats.org/officeDocument/2006/relationships/hyperlink" Target="file:///C:\Users\Thomas%20Huet\Desktop\Documentation%20arch&#233;ologique%20li&#233;e%20&#224;%20la%20th&#232;se\Cultures.docx" TargetMode="External"/><Relationship Id="rId10242" Type="http://schemas.openxmlformats.org/officeDocument/2006/relationships/hyperlink" Target="file:///C:\Users\Thomas%20Huet\Desktop\Documentation%20arch&#233;ologique%20li&#233;e%20&#224;%20la%20th&#232;se\Cultures.docx" TargetMode="External"/><Relationship Id="rId3871" Type="http://schemas.openxmlformats.org/officeDocument/2006/relationships/hyperlink" Target="file:///C:\Users\Thomas%20Huet\Desktop\Documentation%20arch&#233;ologique%20li&#233;e%20&#224;%20la%20th&#232;se\Sites.docx" TargetMode="External"/><Relationship Id="rId4922" Type="http://schemas.openxmlformats.org/officeDocument/2006/relationships/hyperlink" Target="file:///C:\Users\Thomas%20Huet\Desktop\Documentation%20arch&#233;ologique%20li&#233;e%20&#224;%20la%20th&#232;se\Sites.docx" TargetMode="External"/><Relationship Id="rId13465" Type="http://schemas.openxmlformats.org/officeDocument/2006/relationships/hyperlink" Target="Sites.docx" TargetMode="External"/><Relationship Id="rId14516" Type="http://schemas.openxmlformats.org/officeDocument/2006/relationships/hyperlink" Target="file:///C:\Users\Thomas%20Huet\Desktop\Documentation%20arch&#233;ologique%20li&#233;e%20&#224;%20la%20th&#232;se\Sites.docx" TargetMode="External"/><Relationship Id="rId792" Type="http://schemas.openxmlformats.org/officeDocument/2006/relationships/hyperlink" Target="file:///C:\Users\Thomas%20Huet\Desktop\Documentation%20arch&#233;ologique%20li&#233;e%20&#224;%20la%20th&#232;se\Cultures.docx" TargetMode="External"/><Relationship Id="rId2473" Type="http://schemas.openxmlformats.org/officeDocument/2006/relationships/hyperlink" Target="file:///C:\Users\Thomas%20Huet\Desktop\Documentation%20arch&#233;ologique%20li&#233;e%20&#224;%20la%20th&#232;se\Sites.docx" TargetMode="External"/><Relationship Id="rId3524" Type="http://schemas.openxmlformats.org/officeDocument/2006/relationships/hyperlink" Target="file:///C:\Users\Thomas%20Huet\Desktop\Documentation%20arch&#233;ologique%20li&#233;e%20&#224;%20la%20th&#232;se\Cultures.docx" TargetMode="External"/><Relationship Id="rId9086" Type="http://schemas.openxmlformats.org/officeDocument/2006/relationships/hyperlink" Target="file:///C:\Users\Thomas%20Huet\Desktop\Documentation%20arch&#233;ologique%20li&#233;e%20&#224;%20la%20th&#232;se\Cultures.docx" TargetMode="External"/><Relationship Id="rId12067" Type="http://schemas.openxmlformats.org/officeDocument/2006/relationships/hyperlink" Target="file:///C:\Users\Thomas%20Huet\Desktop\Documentation%20arch&#233;ologique%20li&#233;e%20&#224;%20la%20th&#232;se\Cultures.docx" TargetMode="External"/><Relationship Id="rId13118" Type="http://schemas.openxmlformats.org/officeDocument/2006/relationships/hyperlink" Target="file:///C:\Users\Thomas%20Huet\Desktop\Documentation%20arch&#233;ologique%20li&#233;e%20&#224;%20la%20th&#232;se\Sites.docx" TargetMode="External"/><Relationship Id="rId445" Type="http://schemas.openxmlformats.org/officeDocument/2006/relationships/hyperlink" Target="file:///C:\Users\Thomas%20Huet\Desktop\Documentation%20arch&#233;ologique%20li&#233;e%20&#224;%20la%20th&#232;se\Sites.docx" TargetMode="External"/><Relationship Id="rId1075" Type="http://schemas.openxmlformats.org/officeDocument/2006/relationships/hyperlink" Target="file:///C:\Users\Thomas%20Huet\Desktop\Documentation%20arch&#233;ologique%20li&#233;e%20&#224;%20la%20th&#232;se\Sites.docx" TargetMode="External"/><Relationship Id="rId2126" Type="http://schemas.openxmlformats.org/officeDocument/2006/relationships/hyperlink" Target="file:///C:\Users\Thomas%20Huet\Desktop\Documentation%20arch&#233;ologique%20li&#233;e%20&#224;%20la%20th&#232;se\Cultures.docx" TargetMode="External"/><Relationship Id="rId5696" Type="http://schemas.openxmlformats.org/officeDocument/2006/relationships/hyperlink" Target="file:///C:\Users\Thomas%20Huet\Desktop\Documentation%20arch&#233;ologique%20li&#233;e%20&#224;%20la%20th&#232;se\Cultures.docx" TargetMode="External"/><Relationship Id="rId6747" Type="http://schemas.openxmlformats.org/officeDocument/2006/relationships/hyperlink" Target="file:///C:\Users\Thomas%20Huet\Desktop\Documentation%20arch&#233;ologique%20li&#233;e%20&#224;%20la%20th&#232;se\Sites.docx" TargetMode="External"/><Relationship Id="rId4298" Type="http://schemas.openxmlformats.org/officeDocument/2006/relationships/hyperlink" Target="file:///C:\Users\Thomas%20Huet\Desktop\Documentation%20arch&#233;ologique%20li&#233;e%20&#224;%20la%20th&#232;se\Cultures.docx" TargetMode="External"/><Relationship Id="rId5349" Type="http://schemas.openxmlformats.org/officeDocument/2006/relationships/hyperlink" Target="file:///C:\Users\Thomas%20Huet\Desktop\Documentation%20arch&#233;ologique%20li&#233;e%20&#224;%20la%20th&#232;se\Sites.docx" TargetMode="External"/><Relationship Id="rId9220" Type="http://schemas.openxmlformats.org/officeDocument/2006/relationships/hyperlink" Target="file:///C:\Users\Thomas%20Huet\Desktop\Documentation%20arch&#233;ologique%20li&#233;e%20&#224;%20la%20th&#232;se\Sites.docx" TargetMode="External"/><Relationship Id="rId11150" Type="http://schemas.openxmlformats.org/officeDocument/2006/relationships/hyperlink" Target="file:///C:\Users\Thomas%20Huet\Desktop\Documentation%20arch&#233;ologique%20li&#233;e%20&#224;%20la%20th&#232;se\Cultures.docx" TargetMode="External"/><Relationship Id="rId12201" Type="http://schemas.openxmlformats.org/officeDocument/2006/relationships/hyperlink" Target="file:///C:\Users\Thomas%20Huet\Desktop\Documentation%20arch&#233;ologique%20li&#233;e%20&#224;%20la%20th&#232;se\Sites.docx" TargetMode="External"/><Relationship Id="rId1959" Type="http://schemas.openxmlformats.org/officeDocument/2006/relationships/hyperlink" Target="file:///C:\Users\Thomas%20Huet\Desktop\Documentation%20arch&#233;ologique%20li&#233;e%20&#224;%20la%20th&#232;se\Sites.docx" TargetMode="External"/><Relationship Id="rId5830" Type="http://schemas.openxmlformats.org/officeDocument/2006/relationships/hyperlink" Target="file:///C:\Users\Thomas%20Huet\Desktop\Documentation%20arch&#233;ologique%20li&#233;e%20&#224;%20la%20th&#232;se\Cultures.docx" TargetMode="External"/><Relationship Id="rId14373" Type="http://schemas.openxmlformats.org/officeDocument/2006/relationships/hyperlink" Target="file:///C:\Users\Thomas%20Huet\Desktop\Documentation%20arch&#233;ologique%20li&#233;e%20&#224;%20la%20th&#232;se\Sites.docx" TargetMode="External"/><Relationship Id="rId3381" Type="http://schemas.openxmlformats.org/officeDocument/2006/relationships/hyperlink" Target="file:///C:\Users\Thomas%20Huet\Desktop\Documentation%20arch&#233;ologique%20li&#233;e%20&#224;%20la%20th&#232;se\Cultures.docx" TargetMode="External"/><Relationship Id="rId4432" Type="http://schemas.openxmlformats.org/officeDocument/2006/relationships/hyperlink" Target="file:///C:\Users\Thomas%20Huet\Desktop\Documentation%20arch&#233;ologique%20li&#233;e%20&#224;%20la%20th&#232;se\Sites.docx" TargetMode="External"/><Relationship Id="rId10983" Type="http://schemas.openxmlformats.org/officeDocument/2006/relationships/hyperlink" Target="file:///C:\Users\Thomas%20Huet\Desktop\Documentation%20arch&#233;ologique%20li&#233;e%20&#224;%20la%20th&#232;se\Cultures.docx" TargetMode="External"/><Relationship Id="rId14026" Type="http://schemas.openxmlformats.org/officeDocument/2006/relationships/hyperlink" Target="file:///C:\Users\Thomas%20Huet\Desktop\Documentation%20arch&#233;ologique%20li&#233;e%20&#224;%20la%20th&#232;se\Cultures.docx" TargetMode="External"/><Relationship Id="rId3034" Type="http://schemas.openxmlformats.org/officeDocument/2006/relationships/hyperlink" Target="file:///C:\Users\Thomas%20Huet\Desktop\Documentation%20arch&#233;ologique%20li&#233;e%20&#224;%20la%20th&#232;se\Cultures.docx" TargetMode="External"/><Relationship Id="rId7655" Type="http://schemas.openxmlformats.org/officeDocument/2006/relationships/hyperlink" Target="file:///C:\Users\Thomas%20Huet\Desktop\Documentation%20arch&#233;ologique%20li&#233;e%20&#224;%20la%20th&#232;se\Cultures.docx" TargetMode="External"/><Relationship Id="rId8706" Type="http://schemas.openxmlformats.org/officeDocument/2006/relationships/hyperlink" Target="file:///C:\Users\Thomas%20Huet\Desktop\Documentation%20arch&#233;ologique%20li&#233;e%20&#224;%20la%20th&#232;se\Sites.docx" TargetMode="External"/><Relationship Id="rId10636" Type="http://schemas.openxmlformats.org/officeDocument/2006/relationships/hyperlink" Target="file:///C:\Users\Thomas%20Huet\Desktop\Documentation%20arch&#233;ologique%20li&#233;e%20&#224;%20la%20th&#232;se\Cultures.docx" TargetMode="External"/><Relationship Id="rId6257" Type="http://schemas.openxmlformats.org/officeDocument/2006/relationships/hyperlink" Target="file:///C:\Users\Thomas%20Huet\Desktop\Documentation%20arch&#233;ologique%20li&#233;e%20&#224;%20la%20th&#232;se\Cultures.docx" TargetMode="External"/><Relationship Id="rId7308" Type="http://schemas.openxmlformats.org/officeDocument/2006/relationships/hyperlink" Target="file:///C:\Users\Thomas%20Huet\Desktop\Documentation%20arch&#233;ologique%20li&#233;e%20&#224;%20la%20th&#232;se\Sites.docx" TargetMode="External"/><Relationship Id="rId13859" Type="http://schemas.openxmlformats.org/officeDocument/2006/relationships/hyperlink" Target="file:///C:\Users\Thomas%20Huet\Desktop\Documentation%20arch&#233;ologique%20li&#233;e%20&#224;%20la%20th&#232;se\Sites.docx" TargetMode="External"/><Relationship Id="rId839" Type="http://schemas.openxmlformats.org/officeDocument/2006/relationships/hyperlink" Target="file:///C:\Users\Thomas%20Huet\Desktop\Documentation%20arch&#233;ologique%20li&#233;e%20&#224;%20la%20th&#232;se\Cultures.docx" TargetMode="External"/><Relationship Id="rId1469" Type="http://schemas.openxmlformats.org/officeDocument/2006/relationships/hyperlink" Target="file:///C:\Users\Thomas%20Huet\Desktop\Documentation%20arch&#233;ologique%20li&#233;e%20&#224;%20la%20th&#232;se\Sites.docx" TargetMode="External"/><Relationship Id="rId2867" Type="http://schemas.openxmlformats.org/officeDocument/2006/relationships/hyperlink" Target="file:///C:\Users\Thomas%20Huet\Desktop\Documentation%20arch&#233;ologique%20li&#233;e%20&#224;%20la%20th&#232;se\Cultures.docx" TargetMode="External"/><Relationship Id="rId3918" Type="http://schemas.openxmlformats.org/officeDocument/2006/relationships/hyperlink" Target="file:///C:\Users\Thomas%20Huet\Desktop\Documentation%20arch&#233;ologique%20li&#233;e%20&#224;%20la%20th&#232;se\Cultures.docx" TargetMode="External"/><Relationship Id="rId5340" Type="http://schemas.openxmlformats.org/officeDocument/2006/relationships/hyperlink" Target="file:///C:\Users\Thomas%20Huet\Desktop\Documentation%20arch&#233;ologique%20li&#233;e%20&#224;%20la%20th&#232;se\Sites.docx" TargetMode="External"/><Relationship Id="rId9961" Type="http://schemas.openxmlformats.org/officeDocument/2006/relationships/hyperlink" Target="file:///C:\Users\Thomas%20Huet\Desktop\Documentation%20arch&#233;ologique%20li&#233;e%20&#224;%20la%20th&#232;se\Cultures.docx" TargetMode="External"/><Relationship Id="rId11891" Type="http://schemas.openxmlformats.org/officeDocument/2006/relationships/hyperlink" Target="file:///C:\Users\Thomas%20Huet\Desktop\Documentation%20arch&#233;ologique%20li&#233;e%20&#224;%20la%20th&#232;se\Cultures.docx" TargetMode="External"/><Relationship Id="rId12942" Type="http://schemas.openxmlformats.org/officeDocument/2006/relationships/hyperlink" Target="Sites.docx" TargetMode="External"/><Relationship Id="rId1950" Type="http://schemas.openxmlformats.org/officeDocument/2006/relationships/hyperlink" Target="file:///C:\Users\Thomas%20Huet\Desktop\Documentation%20arch&#233;ologique%20li&#233;e%20&#224;%20la%20th&#232;se\Sites.docx" TargetMode="External"/><Relationship Id="rId8563" Type="http://schemas.openxmlformats.org/officeDocument/2006/relationships/hyperlink" Target="file:///C:\Users\Thomas%20Huet\Desktop\Documentation%20arch&#233;ologique%20li&#233;e%20&#224;%20la%20th&#232;se\Sites.docx" TargetMode="External"/><Relationship Id="rId9614" Type="http://schemas.openxmlformats.org/officeDocument/2006/relationships/hyperlink" Target="file:///C:\Users\Thomas%20Huet\Desktop\Documentation%20arch&#233;ologique%20li&#233;e%20&#224;%20la%20th&#232;se\Sites.docx" TargetMode="External"/><Relationship Id="rId10493" Type="http://schemas.openxmlformats.org/officeDocument/2006/relationships/hyperlink" Target="file:///C:\Users\Thomas%20Huet\Desktop\Documentation%20arch&#233;ologique%20li&#233;e%20&#224;%20la%20th&#232;se\Sites.docx" TargetMode="External"/><Relationship Id="rId11544" Type="http://schemas.openxmlformats.org/officeDocument/2006/relationships/hyperlink" Target="file:///C:\Users\Thomas%20Huet\Desktop\Documentation%20arch&#233;ologique%20li&#233;e%20&#224;%20la%20th&#232;se\Cultures.docx" TargetMode="External"/><Relationship Id="rId1603" Type="http://schemas.openxmlformats.org/officeDocument/2006/relationships/hyperlink" Target="file:///C:\Users\Thomas%20Huet\Desktop\Documentation%20arch&#233;ologique%20li&#233;e%20&#224;%20la%20th&#232;se\Cultures.docx" TargetMode="External"/><Relationship Id="rId7165" Type="http://schemas.openxmlformats.org/officeDocument/2006/relationships/hyperlink" Target="file:///C:\Users\Thomas%20Huet\Desktop\Documentation%20arch&#233;ologique%20li&#233;e%20&#224;%20la%20th&#232;se\Cultures.docx" TargetMode="External"/><Relationship Id="rId8216" Type="http://schemas.openxmlformats.org/officeDocument/2006/relationships/hyperlink" Target="file:///C:\Users\Thomas%20Huet\Desktop\Documentation%20arch&#233;ologique%20li&#233;e%20&#224;%20la%20th&#232;se\Cultures.docx" TargetMode="External"/><Relationship Id="rId10146" Type="http://schemas.openxmlformats.org/officeDocument/2006/relationships/hyperlink" Target="file:///C:\Users\Thomas%20Huet\Desktop\Documentation%20arch&#233;ologique%20li&#233;e%20&#224;%20la%20th&#232;se\Cultures.docx" TargetMode="External"/><Relationship Id="rId3775" Type="http://schemas.openxmlformats.org/officeDocument/2006/relationships/hyperlink" Target="file:///C:\Users\Thomas%20Huet\Desktop\Documentation%20arch&#233;ologique%20li&#233;e%20&#224;%20la%20th&#232;se\Sites.docx" TargetMode="External"/><Relationship Id="rId4826" Type="http://schemas.openxmlformats.org/officeDocument/2006/relationships/hyperlink" Target="file:///C:\Users\Thomas%20Huet\Desktop\Documentation%20arch&#233;ologique%20li&#233;e%20&#224;%20la%20th&#232;se\Sites.docx" TargetMode="External"/><Relationship Id="rId13369" Type="http://schemas.openxmlformats.org/officeDocument/2006/relationships/hyperlink" Target="file:///C:\Users\Thomas%20Huet\Desktop\Documentation%20arch&#233;ologique%20li&#233;e%20&#224;%20la%20th&#232;se\Sites.docx" TargetMode="External"/><Relationship Id="rId696" Type="http://schemas.openxmlformats.org/officeDocument/2006/relationships/hyperlink" Target="file:///C:\Users\Thomas%20Huet\Desktop\Documentation%20arch&#233;ologique%20li&#233;e%20&#224;%20la%20th&#232;se\Sites.docx" TargetMode="External"/><Relationship Id="rId2377" Type="http://schemas.openxmlformats.org/officeDocument/2006/relationships/hyperlink" Target="file:///C:\Users\Thomas%20Huet\Desktop\Documentation%20arch&#233;ologique%20li&#233;e%20&#224;%20la%20th&#232;se\Cultures.docx" TargetMode="External"/><Relationship Id="rId3428" Type="http://schemas.openxmlformats.org/officeDocument/2006/relationships/hyperlink" Target="file:///C:\Users\Thomas%20Huet\Desktop\Documentation%20arch&#233;ologique%20li&#233;e%20&#224;%20la%20th&#232;se\Cultures.docx" TargetMode="External"/><Relationship Id="rId349" Type="http://schemas.openxmlformats.org/officeDocument/2006/relationships/hyperlink" Target="file:///C:\Users\Thomas%20Huet\Desktop\Documentation%20arch&#233;ologique%20li&#233;e%20&#224;%20la%20th&#232;se\Sites.docx" TargetMode="External"/><Relationship Id="rId6998" Type="http://schemas.openxmlformats.org/officeDocument/2006/relationships/hyperlink" Target="file:///C:\Users\Thomas%20Huet\Desktop\Documentation%20arch&#233;ologique%20li&#233;e%20&#224;%20la%20th&#232;se\Sites.docx" TargetMode="External"/><Relationship Id="rId9471" Type="http://schemas.openxmlformats.org/officeDocument/2006/relationships/hyperlink" Target="file:///C:\Users\Thomas%20Huet\Desktop\Documentation%20arch&#233;ologique%20li&#233;e%20&#224;%20la%20th&#232;se\Cultures.docx" TargetMode="External"/><Relationship Id="rId13850" Type="http://schemas.openxmlformats.org/officeDocument/2006/relationships/hyperlink" Target="file:///C:\Users\Thomas%20Huet\Desktop\Documentation%20arch&#233;ologique%20li&#233;e%20&#224;%20la%20th&#232;se\Cultures.docx" TargetMode="External"/><Relationship Id="rId8073" Type="http://schemas.openxmlformats.org/officeDocument/2006/relationships/hyperlink" Target="file:///C:\Users\Thomas%20Huet\Desktop\Documentation%20arch&#233;ologique%20li&#233;e%20&#224;%20la%20th&#232;se\Cultures.docx" TargetMode="External"/><Relationship Id="rId9124" Type="http://schemas.openxmlformats.org/officeDocument/2006/relationships/hyperlink" Target="file:///C:\Users\Thomas%20Huet\Desktop\Documentation%20arch&#233;ologique%20li&#233;e%20&#224;%20la%20th&#232;se\Cultures.docx" TargetMode="External"/><Relationship Id="rId12452" Type="http://schemas.openxmlformats.org/officeDocument/2006/relationships/hyperlink" Target="file:///C:\Users\Thomas%20Huet\Desktop\Documentation%20arch&#233;ologique%20li&#233;e%20&#224;%20la%20th&#232;se\Cultures.docx" TargetMode="External"/><Relationship Id="rId13503" Type="http://schemas.openxmlformats.org/officeDocument/2006/relationships/hyperlink" Target="file:///C:\Users\Thomas%20Huet\Desktop\Documentation%20arch&#233;ologique%20li&#233;e%20&#224;%20la%20th&#232;se\Sites.docx" TargetMode="External"/><Relationship Id="rId830" Type="http://schemas.openxmlformats.org/officeDocument/2006/relationships/hyperlink" Target="file:///C:\Users\Thomas%20Huet\Desktop\Documentation%20arch&#233;ologique%20li&#233;e%20&#224;%20la%20th&#232;se\Cultures.docx" TargetMode="External"/><Relationship Id="rId1460" Type="http://schemas.openxmlformats.org/officeDocument/2006/relationships/hyperlink" Target="file:///C:\Users\Thomas%20Huet\Desktop\Documentation%20arch&#233;ologique%20li&#233;e%20&#224;%20la%20th&#232;se\Cultures.docx" TargetMode="External"/><Relationship Id="rId2511" Type="http://schemas.openxmlformats.org/officeDocument/2006/relationships/hyperlink" Target="file:///C:\Users\Thomas%20Huet\Desktop\Documentation%20arch&#233;ologique%20li&#233;e%20&#224;%20la%20th&#232;se\Sites.docx" TargetMode="External"/><Relationship Id="rId11054" Type="http://schemas.openxmlformats.org/officeDocument/2006/relationships/hyperlink" Target="file:///C:\Users\Thomas%20Huet\Desktop\Documentation%20arch&#233;ologique%20li&#233;e%20&#224;%20la%20th&#232;se\Cultures.docx" TargetMode="External"/><Relationship Id="rId12105" Type="http://schemas.openxmlformats.org/officeDocument/2006/relationships/hyperlink" Target="file:///C:\Users\Thomas%20Huet\Desktop\Documentation%20arch&#233;ologique%20li&#233;e%20&#224;%20la%20th&#232;se\Cultures.docx" TargetMode="External"/><Relationship Id="rId1113" Type="http://schemas.openxmlformats.org/officeDocument/2006/relationships/hyperlink" Target="file:///C:\Users\Thomas%20Huet\Desktop\Documentation%20arch&#233;ologique%20li&#233;e%20&#224;%20la%20th&#232;se\Cultures.docx" TargetMode="External"/><Relationship Id="rId4683" Type="http://schemas.openxmlformats.org/officeDocument/2006/relationships/hyperlink" Target="file:///C:\Users\Thomas%20Huet\Desktop\Documentation%20arch&#233;ologique%20li&#233;e%20&#224;%20la%20th&#232;se\Sites.docx" TargetMode="External"/><Relationship Id="rId5734" Type="http://schemas.openxmlformats.org/officeDocument/2006/relationships/hyperlink" Target="file:///C:\Users\Thomas%20Huet\Desktop\Documentation%20arch&#233;ologique%20li&#233;e%20&#224;%20la%20th&#232;se\Cultures.docx" TargetMode="External"/><Relationship Id="rId14277" Type="http://schemas.openxmlformats.org/officeDocument/2006/relationships/hyperlink" Target="file:///C:\Users\Thomas%20Huet\Desktop\Documentation%20arch&#233;ologique%20li&#233;e%20&#224;%20la%20th&#232;se\Sites.docx" TargetMode="External"/><Relationship Id="rId3285" Type="http://schemas.openxmlformats.org/officeDocument/2006/relationships/hyperlink" Target="file:///C:\Users\Thomas%20Huet\Desktop\Documentation%20arch&#233;ologique%20li&#233;e%20&#224;%20la%20th&#232;se\Cultures.docx" TargetMode="External"/><Relationship Id="rId4336" Type="http://schemas.openxmlformats.org/officeDocument/2006/relationships/hyperlink" Target="file:///C:\Users\Thomas%20Huet\Desktop\Documentation%20arch&#233;ologique%20li&#233;e%20&#224;%20la%20th&#232;se\Cultures.docx" TargetMode="External"/><Relationship Id="rId8957" Type="http://schemas.openxmlformats.org/officeDocument/2006/relationships/hyperlink" Target="file:///C:\Users\Thomas%20Huet\Desktop\Documentation%20arch&#233;ologique%20li&#233;e%20&#224;%20la%20th&#232;se\Cultures.docx" TargetMode="External"/><Relationship Id="rId7559" Type="http://schemas.openxmlformats.org/officeDocument/2006/relationships/hyperlink" Target="file:///C:\Users\Thomas%20Huet\Desktop\Documentation%20arch&#233;ologique%20li&#233;e%20&#224;%20la%20th&#232;se\Cultures.docx" TargetMode="External"/><Relationship Id="rId10887" Type="http://schemas.openxmlformats.org/officeDocument/2006/relationships/hyperlink" Target="file:///C:\Users\Thomas%20Huet\Desktop\Documentation%20arch&#233;ologique%20li&#233;e%20&#224;%20la%20th&#232;se\Cultures.docx" TargetMode="External"/><Relationship Id="rId11938" Type="http://schemas.openxmlformats.org/officeDocument/2006/relationships/hyperlink" Target="file:///C:\Users\Thomas%20Huet\Desktop\Documentation%20arch&#233;ologique%20li&#233;e%20&#224;%20la%20th&#232;se\Sites.docx" TargetMode="External"/><Relationship Id="rId13360" Type="http://schemas.openxmlformats.org/officeDocument/2006/relationships/hyperlink" Target="file:///C:\Users\Thomas%20Huet\Desktop\Documentation%20arch&#233;ologique%20li&#233;e%20&#224;%20la%20th&#232;se\Cultures.docx" TargetMode="External"/><Relationship Id="rId13013" Type="http://schemas.openxmlformats.org/officeDocument/2006/relationships/hyperlink" Target="file:///C:\Users\Thomas%20Huet\Desktop\Documentation%20arch&#233;ologique%20li&#233;e%20&#224;%20la%20th&#232;se\Cultures.docx" TargetMode="External"/><Relationship Id="rId14411" Type="http://schemas.openxmlformats.org/officeDocument/2006/relationships/hyperlink" Target="file:///C:\Users\Thomas%20Huet\Desktop\Documentation%20arch&#233;ologique%20li&#233;e%20&#224;%20la%20th&#232;se\DescriptionRoches.docx" TargetMode="External"/><Relationship Id="rId340" Type="http://schemas.openxmlformats.org/officeDocument/2006/relationships/hyperlink" Target="file:///C:\Users\Thomas%20Huet\Desktop\Documentation%20arch&#233;ologique%20li&#233;e%20&#224;%20la%20th&#232;se\Cultures.docx" TargetMode="External"/><Relationship Id="rId2021" Type="http://schemas.openxmlformats.org/officeDocument/2006/relationships/hyperlink" Target="file:///C:\Users\Thomas%20Huet\Desktop\Documentation%20arch&#233;ologique%20li&#233;e%20&#224;%20la%20th&#232;se\Cultures.docx" TargetMode="External"/><Relationship Id="rId4193" Type="http://schemas.openxmlformats.org/officeDocument/2006/relationships/hyperlink" Target="file:///C:\Users\Thomas%20Huet\Desktop\Documentation%20arch&#233;ologique%20li&#233;e%20&#224;%20la%20th&#232;se\Cultures.docx" TargetMode="External"/><Relationship Id="rId5591" Type="http://schemas.openxmlformats.org/officeDocument/2006/relationships/hyperlink" Target="file:///C:\Users\Thomas%20Huet\Desktop\Documentation%20arch&#233;ologique%20li&#233;e%20&#224;%20la%20th&#232;se\Sites.docx" TargetMode="External"/><Relationship Id="rId6642" Type="http://schemas.openxmlformats.org/officeDocument/2006/relationships/hyperlink" Target="file:///C:\Users\Thomas%20Huet\Desktop\Documentation%20arch&#233;ologique%20li&#233;e%20&#224;%20la%20th&#232;se\Cultures.docx" TargetMode="External"/><Relationship Id="rId5244" Type="http://schemas.openxmlformats.org/officeDocument/2006/relationships/hyperlink" Target="file:///C:\Users\Thomas%20Huet\Desktop\Documentation%20arch&#233;ologique%20li&#233;e%20&#224;%20la%20th&#232;se\Sites.docx" TargetMode="External"/><Relationship Id="rId9865" Type="http://schemas.openxmlformats.org/officeDocument/2006/relationships/hyperlink" Target="file:///C:\Users\Thomas%20Huet\Desktop\Documentation%20arch&#233;ologique%20li&#233;e%20&#224;%20la%20th&#232;se\Cultures.docx" TargetMode="External"/><Relationship Id="rId11795" Type="http://schemas.openxmlformats.org/officeDocument/2006/relationships/hyperlink" Target="file:///C:\Users\Thomas%20Huet\Desktop\Documentation%20arch&#233;ologique%20li&#233;e%20&#224;%20la%20th&#232;se\Cultures.docx" TargetMode="External"/><Relationship Id="rId12846" Type="http://schemas.openxmlformats.org/officeDocument/2006/relationships/hyperlink" Target="file:///C:\Users\Thomas%20Huet\Desktop\Documentation%20arch&#233;ologique%20li&#233;e%20&#224;%20la%20th&#232;se\Cultures.docx" TargetMode="External"/><Relationship Id="rId79" Type="http://schemas.openxmlformats.org/officeDocument/2006/relationships/hyperlink" Target="file:///C:\Users\Thomas%20Huet\Desktop\Documentation%20arch&#233;ologique%20li&#233;e%20&#224;%20la%20th&#232;se\Cultures.docx" TargetMode="External"/><Relationship Id="rId1854" Type="http://schemas.openxmlformats.org/officeDocument/2006/relationships/hyperlink" Target="file:///C:\Users\Thomas%20Huet\Desktop\Documentation%20arch&#233;ologique%20li&#233;e%20&#224;%20la%20th&#232;se\Sites.docx" TargetMode="External"/><Relationship Id="rId2905" Type="http://schemas.openxmlformats.org/officeDocument/2006/relationships/hyperlink" Target="file:///C:\Users\Thomas%20Huet\Desktop\Documentation%20arch&#233;ologique%20li&#233;e%20&#224;%20la%20th&#232;se\Cultures.docx" TargetMode="External"/><Relationship Id="rId8467" Type="http://schemas.openxmlformats.org/officeDocument/2006/relationships/hyperlink" Target="file:///C:\Users\Thomas%20Huet\Desktop\Documentation%20arch&#233;ologique%20li&#233;e%20&#224;%20la%20th&#232;se\Cultures.docx" TargetMode="External"/><Relationship Id="rId9518" Type="http://schemas.openxmlformats.org/officeDocument/2006/relationships/hyperlink" Target="file:///C:\Users\Thomas%20Huet\Desktop\Documentation%20arch&#233;ologique%20li&#233;e%20&#224;%20la%20th&#232;se\Cultures.docx" TargetMode="External"/><Relationship Id="rId10397" Type="http://schemas.openxmlformats.org/officeDocument/2006/relationships/hyperlink" Target="file:///C:\Users\Thomas%20Huet\Desktop\Documentation%20arch&#233;ologique%20li&#233;e%20&#224;%20la%20th&#232;se\Sites.docx" TargetMode="External"/><Relationship Id="rId11448" Type="http://schemas.openxmlformats.org/officeDocument/2006/relationships/hyperlink" Target="file:///C:\Users\Thomas%20Huet\Desktop\Documentation%20arch&#233;ologique%20li&#233;e%20&#224;%20la%20th&#232;se\Cultures.docx" TargetMode="External"/><Relationship Id="rId1507" Type="http://schemas.openxmlformats.org/officeDocument/2006/relationships/hyperlink" Target="file:///C:\Users\Thomas%20Huet\Desktop\Documentation%20arch&#233;ologique%20li&#233;e%20&#224;%20la%20th&#232;se\Sites.docx" TargetMode="External"/><Relationship Id="rId7069" Type="http://schemas.openxmlformats.org/officeDocument/2006/relationships/hyperlink" Target="file:///C:\Users\Thomas%20Huet\Desktop\Documentation%20arch&#233;ologique%20li&#233;e%20&#224;%20la%20th&#232;se\Sites.docx" TargetMode="External"/><Relationship Id="rId3679" Type="http://schemas.openxmlformats.org/officeDocument/2006/relationships/hyperlink" Target="file:///C:\Users\Thomas%20Huet\Desktop\Documentation%20arch&#233;ologique%20li&#233;e%20&#224;%20la%20th&#232;se\Cultures.docx" TargetMode="External"/><Relationship Id="rId7550" Type="http://schemas.openxmlformats.org/officeDocument/2006/relationships/hyperlink" Target="file:///C:\Users\Thomas%20Huet\Desktop\Documentation%20arch&#233;ologique%20li&#233;e%20&#224;%20la%20th&#232;se\Cultures.docx" TargetMode="External"/><Relationship Id="rId6152" Type="http://schemas.openxmlformats.org/officeDocument/2006/relationships/hyperlink" Target="file:///C:\Users\Thomas%20Huet\Desktop\Documentation%20arch&#233;ologique%20li&#233;e%20&#224;%20la%20th&#232;se\Cultures.docx" TargetMode="External"/><Relationship Id="rId7203" Type="http://schemas.openxmlformats.org/officeDocument/2006/relationships/hyperlink" Target="file:///C:\Users\Thomas%20Huet\Desktop\Documentation%20arch&#233;ologique%20li&#233;e%20&#224;%20la%20th&#232;se\Cultures.docx" TargetMode="External"/><Relationship Id="rId8601" Type="http://schemas.openxmlformats.org/officeDocument/2006/relationships/hyperlink" Target="file:///C:\Users\Thomas%20Huet\Desktop\Documentation%20arch&#233;ologique%20li&#233;e%20&#224;%20la%20th&#232;se\Sites.docx" TargetMode="External"/><Relationship Id="rId10531" Type="http://schemas.openxmlformats.org/officeDocument/2006/relationships/hyperlink" Target="file:///C:\Users\Thomas%20Huet\Desktop\Documentation%20arch&#233;ologique%20li&#233;e%20&#224;%20la%20th&#232;se\Cultures.docx" TargetMode="External"/><Relationship Id="rId13754" Type="http://schemas.openxmlformats.org/officeDocument/2006/relationships/hyperlink" Target="file:///C:\Users\Thomas%20Huet\Desktop\Documentation%20arch&#233;ologique%20li&#233;e%20&#224;%20la%20th&#232;se\Sites.docx" TargetMode="External"/><Relationship Id="rId2762" Type="http://schemas.openxmlformats.org/officeDocument/2006/relationships/hyperlink" Target="file:///C:\Users\Thomas%20Huet\Desktop\Documentation%20arch&#233;ologique%20li&#233;e%20&#224;%20la%20th&#232;se\Cultures.docx" TargetMode="External"/><Relationship Id="rId3813" Type="http://schemas.openxmlformats.org/officeDocument/2006/relationships/hyperlink" Target="file:///C:\Users\Thomas%20Huet\Desktop\Documentation%20arch&#233;ologique%20li&#233;e%20&#224;%20la%20th&#232;se\Cultures.docx" TargetMode="External"/><Relationship Id="rId9028" Type="http://schemas.openxmlformats.org/officeDocument/2006/relationships/hyperlink" Target="file:///C:\Users\Thomas%20Huet\Desktop\Documentation%20arch&#233;ologique%20li&#233;e%20&#224;%20la%20th&#232;se\Sites.docx" TargetMode="External"/><Relationship Id="rId9375" Type="http://schemas.openxmlformats.org/officeDocument/2006/relationships/hyperlink" Target="file:///C:\Users\Thomas%20Huet\Desktop\Documentation%20arch&#233;ologique%20li&#233;e%20&#224;%20la%20th&#232;se\Cultures.docx" TargetMode="External"/><Relationship Id="rId12356" Type="http://schemas.openxmlformats.org/officeDocument/2006/relationships/hyperlink" Target="file:///C:\Users\Thomas%20Huet\Desktop\Documentation%20arch&#233;ologique%20li&#233;e%20&#224;%20la%20th&#232;se\Cultures.docx" TargetMode="External"/><Relationship Id="rId13407" Type="http://schemas.openxmlformats.org/officeDocument/2006/relationships/hyperlink" Target="file:///C:\Users\Thomas%20Huet\Desktop\Documentation%20arch&#233;ologique%20li&#233;e%20&#224;%20la%20th&#232;se\Cultures.docx" TargetMode="External"/><Relationship Id="rId734" Type="http://schemas.openxmlformats.org/officeDocument/2006/relationships/hyperlink" Target="file:///C:\Users\Thomas%20Huet\Desktop\Documentation%20arch&#233;ologique%20li&#233;e%20&#224;%20la%20th&#232;se\Sites.docx" TargetMode="External"/><Relationship Id="rId1364" Type="http://schemas.openxmlformats.org/officeDocument/2006/relationships/hyperlink" Target="file:///C:\Users\Thomas%20Huet\Desktop\Documentation%20arch&#233;ologique%20li&#233;e%20&#224;%20la%20th&#232;se\Sites.docx" TargetMode="External"/><Relationship Id="rId2415" Type="http://schemas.openxmlformats.org/officeDocument/2006/relationships/hyperlink" Target="file:///C:\Users\Thomas%20Huet\Desktop\Documentation%20arch&#233;ologique%20li&#233;e%20&#224;%20la%20th&#232;se\Cultures.docx" TargetMode="External"/><Relationship Id="rId5985" Type="http://schemas.openxmlformats.org/officeDocument/2006/relationships/hyperlink" Target="file:///C:\Users\Thomas%20Huet\Desktop\Documentation%20arch&#233;ologique%20li&#233;e%20&#224;%20la%20th&#232;se\Cultures.docx" TargetMode="External"/><Relationship Id="rId12009" Type="http://schemas.openxmlformats.org/officeDocument/2006/relationships/hyperlink" Target="file:///C:\Users\Thomas%20Huet\Desktop\Documentation%20arch&#233;ologique%20li&#233;e%20&#224;%20la%20th&#232;se\Sites.docx" TargetMode="External"/><Relationship Id="rId70" Type="http://schemas.openxmlformats.org/officeDocument/2006/relationships/hyperlink" Target="Sites.docx" TargetMode="External"/><Relationship Id="rId1017" Type="http://schemas.openxmlformats.org/officeDocument/2006/relationships/hyperlink" Target="file:///C:\Users\Thomas%20Huet\Desktop\Documentation%20arch&#233;ologique%20li&#233;e%20&#224;%20la%20th&#232;se\Cultures.docx" TargetMode="External"/><Relationship Id="rId4587" Type="http://schemas.openxmlformats.org/officeDocument/2006/relationships/hyperlink" Target="file:///C:\Users\Thomas%20Huet\Desktop\Documentation%20arch&#233;ologique%20li&#233;e%20&#224;%20la%20th&#232;se\Cultures.docx" TargetMode="External"/><Relationship Id="rId5638" Type="http://schemas.openxmlformats.org/officeDocument/2006/relationships/hyperlink" Target="file:///C:\Users\Thomas%20Huet\Desktop\Documentation%20arch&#233;ologique%20li&#233;e%20&#224;%20la%20th&#232;se\Sites.docx" TargetMode="External"/><Relationship Id="rId3189" Type="http://schemas.openxmlformats.org/officeDocument/2006/relationships/hyperlink" Target="file:///C:\Users\Thomas%20Huet\Desktop\Documentation%20arch&#233;ologique%20li&#233;e%20&#224;%20la%20th&#232;se\Cultures.docx" TargetMode="External"/><Relationship Id="rId7060" Type="http://schemas.openxmlformats.org/officeDocument/2006/relationships/hyperlink" Target="file:///C:\Users\Thomas%20Huet\Desktop\Documentation%20arch&#233;ologique%20li&#233;e%20&#224;%20la%20th&#232;se\Sites.docx" TargetMode="External"/><Relationship Id="rId8111" Type="http://schemas.openxmlformats.org/officeDocument/2006/relationships/hyperlink" Target="file:///C:\Users\Thomas%20Huet\Desktop\Documentation%20arch&#233;ologique%20li&#233;e%20&#224;%20la%20th&#232;se\Cultures.docx" TargetMode="External"/><Relationship Id="rId10041" Type="http://schemas.openxmlformats.org/officeDocument/2006/relationships/hyperlink" Target="file:///C:\Users\Thomas%20Huet\Desktop\Documentation%20arch&#233;ologique%20li&#233;e%20&#224;%20la%20th&#232;se\Sites.docx" TargetMode="External"/><Relationship Id="rId591" Type="http://schemas.openxmlformats.org/officeDocument/2006/relationships/hyperlink" Target="file:///C:\Users\Thomas%20Huet\Desktop\Documentation%20arch&#233;ologique%20li&#233;e%20&#224;%20la%20th&#232;se\Cultures.docx" TargetMode="External"/><Relationship Id="rId2272" Type="http://schemas.openxmlformats.org/officeDocument/2006/relationships/hyperlink" Target="file:///C:\Users\Thomas%20Huet\Desktop\Documentation%20arch&#233;ologique%20li&#233;e%20&#224;%20la%20th&#232;se\Cultures.docx" TargetMode="External"/><Relationship Id="rId3670" Type="http://schemas.openxmlformats.org/officeDocument/2006/relationships/hyperlink" Target="file:///C:\Users\Thomas%20Huet\Desktop\Documentation%20arch&#233;ologique%20li&#233;e%20&#224;%20la%20th&#232;se\Cultures.docx" TargetMode="External"/><Relationship Id="rId4721" Type="http://schemas.openxmlformats.org/officeDocument/2006/relationships/hyperlink" Target="file:///C:\Users\Thomas%20Huet\Desktop\Documentation%20arch&#233;ologique%20li&#233;e%20&#224;%20la%20th&#232;se\Cultures.docx" TargetMode="External"/><Relationship Id="rId13264" Type="http://schemas.openxmlformats.org/officeDocument/2006/relationships/hyperlink" Target="file:///C:\Users\Thomas%20Huet\Desktop\Documentation%20arch&#233;ologique%20li&#233;e%20&#224;%20la%20th&#232;se\Sites.docx" TargetMode="External"/><Relationship Id="rId14315" Type="http://schemas.openxmlformats.org/officeDocument/2006/relationships/hyperlink" Target="file:///C:\Users\Thomas%20Huet\Desktop\Documentation%20arch&#233;ologique%20li&#233;e%20&#224;%20la%20th&#232;se\Cultures.docx" TargetMode="External"/><Relationship Id="rId244" Type="http://schemas.openxmlformats.org/officeDocument/2006/relationships/hyperlink" Target="file:///C:\Users\Thomas%20Huet\Desktop\Documentation%20arch&#233;ologique%20li&#233;e%20&#224;%20la%20th&#232;se\Cultures.docx" TargetMode="External"/><Relationship Id="rId3323" Type="http://schemas.openxmlformats.org/officeDocument/2006/relationships/hyperlink" Target="file:///C:\Users\Thomas%20Huet\Desktop\Documentation%20arch&#233;ologique%20li&#233;e%20&#224;%20la%20th&#232;se\Sites.docx" TargetMode="External"/><Relationship Id="rId6893" Type="http://schemas.openxmlformats.org/officeDocument/2006/relationships/hyperlink" Target="file:///C:\Users\Thomas%20Huet\Desktop\Documentation%20arch&#233;ologique%20li&#233;e%20&#224;%20la%20th&#232;se\Sites.docx" TargetMode="External"/><Relationship Id="rId7944" Type="http://schemas.openxmlformats.org/officeDocument/2006/relationships/hyperlink" Target="file:///C:\Users\Thomas%20Huet\Desktop\Documentation%20arch&#233;ologique%20li&#233;e%20&#224;%20la%20th&#232;se\Cultures.docx" TargetMode="External"/><Relationship Id="rId10925" Type="http://schemas.openxmlformats.org/officeDocument/2006/relationships/hyperlink" Target="file:///C:\Users\Thomas%20Huet\Desktop\Documentation%20arch&#233;ologique%20li&#233;e%20&#224;%20la%20th&#232;se\Sites.docx" TargetMode="External"/><Relationship Id="rId5495" Type="http://schemas.openxmlformats.org/officeDocument/2006/relationships/hyperlink" Target="file:///C:\Users\Thomas%20Huet\Desktop\Documentation%20arch&#233;ologique%20li&#233;e%20&#224;%20la%20th&#232;se\Sites.docx" TargetMode="External"/><Relationship Id="rId6546" Type="http://schemas.openxmlformats.org/officeDocument/2006/relationships/hyperlink" Target="file:///C:\Users\Thomas%20Huet\Desktop\Documentation%20arch&#233;ologique%20li&#233;e%20&#224;%20la%20th&#232;se\Sites.docx" TargetMode="External"/><Relationship Id="rId4097" Type="http://schemas.openxmlformats.org/officeDocument/2006/relationships/hyperlink" Target="file:///C:\Users\Thomas%20Huet\Desktop\Documentation%20arch&#233;ologique%20li&#233;e%20&#224;%20la%20th&#232;se\Sites.docx" TargetMode="External"/><Relationship Id="rId5148" Type="http://schemas.openxmlformats.org/officeDocument/2006/relationships/hyperlink" Target="file:///C:\Users\Thomas%20Huet\Desktop\Documentation%20arch&#233;ologique%20li&#233;e%20&#224;%20la%20th&#232;se\Sites.docx" TargetMode="External"/><Relationship Id="rId9769" Type="http://schemas.openxmlformats.org/officeDocument/2006/relationships/hyperlink" Target="file:///C:\Users\Thomas%20Huet\Desktop\Documentation%20arch&#233;ologique%20li&#233;e%20&#224;%20la%20th&#232;se\Sites.docx" TargetMode="External"/><Relationship Id="rId11699" Type="http://schemas.openxmlformats.org/officeDocument/2006/relationships/hyperlink" Target="file:///C:\Users\Thomas%20Huet\Desktop\Documentation%20arch&#233;ologique%20li&#233;e%20&#224;%20la%20th&#232;se\Sites.docx" TargetMode="External"/><Relationship Id="rId12000" Type="http://schemas.openxmlformats.org/officeDocument/2006/relationships/hyperlink" Target="file:///C:\Users\Thomas%20Huet\Desktop\Documentation%20arch&#233;ologique%20li&#233;e%20&#224;%20la%20th&#232;se\Sites.docx" TargetMode="External"/><Relationship Id="rId1758" Type="http://schemas.openxmlformats.org/officeDocument/2006/relationships/hyperlink" Target="file:///C:\Users\Thomas%20Huet\Desktop\Documentation%20arch&#233;ologique%20li&#233;e%20&#224;%20la%20th&#232;se\Sites.docx" TargetMode="External"/><Relationship Id="rId2809" Type="http://schemas.openxmlformats.org/officeDocument/2006/relationships/hyperlink" Target="file:///C:\Users\Thomas%20Huet\Desktop\Documentation%20arch&#233;ologique%20li&#233;e%20&#224;%20la%20th&#232;se\Cultures.docx" TargetMode="External"/><Relationship Id="rId14172" Type="http://schemas.openxmlformats.org/officeDocument/2006/relationships/hyperlink" Target="file:///C:\Users\Thomas%20Huet\Desktop\Documentation%20arch&#233;ologique%20li&#233;e%20&#224;%20la%20th&#232;se\Sites.docx" TargetMode="External"/><Relationship Id="rId3180" Type="http://schemas.openxmlformats.org/officeDocument/2006/relationships/hyperlink" Target="file:///C:\Users\Thomas%20Huet\Desktop\Documentation%20arch&#233;ologique%20li&#233;e%20&#224;%20la%20th&#232;se\Cultures.docx" TargetMode="External"/><Relationship Id="rId4231" Type="http://schemas.openxmlformats.org/officeDocument/2006/relationships/hyperlink" Target="file:///C:\Users\Thomas%20Huet\Desktop\Documentation%20arch&#233;ologique%20li&#233;e%20&#224;%20la%20th&#232;se\Cultures.docx" TargetMode="External"/><Relationship Id="rId8852" Type="http://schemas.openxmlformats.org/officeDocument/2006/relationships/hyperlink" Target="file:///C:\Users\Thomas%20Huet\Desktop\Documentation%20arch&#233;ologique%20li&#233;e%20&#224;%20la%20th&#232;se\Cultures.docx" TargetMode="External"/><Relationship Id="rId9903" Type="http://schemas.openxmlformats.org/officeDocument/2006/relationships/hyperlink" Target="file:///C:\Users\Thomas%20Huet\Desktop\Documentation%20arch&#233;ologique%20li&#233;e%20&#224;%20la%20th&#232;se\DescriptionRoches.docx" TargetMode="External"/><Relationship Id="rId10782" Type="http://schemas.openxmlformats.org/officeDocument/2006/relationships/hyperlink" Target="file:///C:\Users\Thomas%20Huet\Desktop\Documentation%20arch&#233;ologique%20li&#233;e%20&#224;%20la%20th&#232;se\Sites.docx" TargetMode="External"/><Relationship Id="rId11833" Type="http://schemas.openxmlformats.org/officeDocument/2006/relationships/hyperlink" Target="file:///C:\Users\Thomas%20Huet\Desktop\Documentation%20arch&#233;ologique%20li&#233;e%20&#224;%20la%20th&#232;se\Cultures.docx" TargetMode="External"/><Relationship Id="rId6056" Type="http://schemas.openxmlformats.org/officeDocument/2006/relationships/hyperlink" Target="file:///C:\Users\Thomas%20Huet\Desktop\Documentation%20arch&#233;ologique%20li&#233;e%20&#224;%20la%20th&#232;se\Cultures.docx" TargetMode="External"/><Relationship Id="rId7454" Type="http://schemas.openxmlformats.org/officeDocument/2006/relationships/hyperlink" Target="file:///C:\Users\Thomas%20Huet\Desktop\Documentation%20arch&#233;ologique%20li&#233;e%20&#224;%20la%20th&#232;se\Cultures.docx" TargetMode="External"/><Relationship Id="rId8505" Type="http://schemas.openxmlformats.org/officeDocument/2006/relationships/hyperlink" Target="file:///C:\Users\Thomas%20Huet\Desktop\Documentation%20arch&#233;ologique%20li&#233;e%20&#224;%20la%20th&#232;se\Sites.docx" TargetMode="External"/><Relationship Id="rId10435" Type="http://schemas.openxmlformats.org/officeDocument/2006/relationships/hyperlink" Target="file:///C:\Users\Thomas%20Huet\Desktop\Documentation%20arch&#233;ologique%20li&#233;e%20&#224;%20la%20th&#232;se\Sites.docx" TargetMode="External"/><Relationship Id="rId7107" Type="http://schemas.openxmlformats.org/officeDocument/2006/relationships/hyperlink" Target="file:///C:\Users\Thomas%20Huet\Desktop\Documentation%20arch&#233;ologique%20li&#233;e%20&#224;%20la%20th&#232;se\Cultures.docx" TargetMode="External"/><Relationship Id="rId13658" Type="http://schemas.openxmlformats.org/officeDocument/2006/relationships/hyperlink" Target="file:///C:\Users\Thomas%20Huet\Desktop\Documentation%20arch&#233;ologique%20li&#233;e%20&#224;%20la%20th&#232;se\Sites.docx" TargetMode="External"/><Relationship Id="rId985" Type="http://schemas.openxmlformats.org/officeDocument/2006/relationships/hyperlink" Target="file:///C:\Users\Thomas%20Huet\Desktop\Documentation%20arch&#233;ologique%20li&#233;e%20&#224;%20la%20th&#232;se\Sites.docx" TargetMode="External"/><Relationship Id="rId2666" Type="http://schemas.openxmlformats.org/officeDocument/2006/relationships/hyperlink" Target="file:///C:\Users\Thomas%20Huet\Desktop\Documentation%20arch&#233;ologique%20li&#233;e%20&#224;%20la%20th&#232;se\Sites.docx" TargetMode="External"/><Relationship Id="rId3717" Type="http://schemas.openxmlformats.org/officeDocument/2006/relationships/hyperlink" Target="file:///C:\Users\Thomas%20Huet\Desktop\Documentation%20arch&#233;ologique%20li&#233;e%20&#224;%20la%20th&#232;se\Cultures.docx" TargetMode="External"/><Relationship Id="rId9279" Type="http://schemas.openxmlformats.org/officeDocument/2006/relationships/hyperlink" Target="file:///C:\Users\Thomas%20Huet\Desktop\Documentation%20arch&#233;ologique%20li&#233;e%20&#224;%20la%20th&#232;se\Cultures.docx" TargetMode="External"/><Relationship Id="rId638" Type="http://schemas.openxmlformats.org/officeDocument/2006/relationships/hyperlink" Target="Sites.docx" TargetMode="External"/><Relationship Id="rId1268" Type="http://schemas.openxmlformats.org/officeDocument/2006/relationships/hyperlink" Target="file:///C:\Users\Thomas%20Huet\Desktop\Documentation%20arch&#233;ologique%20li&#233;e%20&#224;%20la%20th&#232;se\Cultures.docx" TargetMode="External"/><Relationship Id="rId2319" Type="http://schemas.openxmlformats.org/officeDocument/2006/relationships/hyperlink" Target="file:///C:\Users\Thomas%20Huet\Desktop\Documentation%20arch&#233;ologique%20li&#233;e%20&#224;%20la%20th&#232;se\Cultures.docx" TargetMode="External"/><Relationship Id="rId5889" Type="http://schemas.openxmlformats.org/officeDocument/2006/relationships/hyperlink" Target="file:///C:\Users\Thomas%20Huet\Desktop\Documentation%20arch&#233;ologique%20li&#233;e%20&#224;%20la%20th&#232;se\Cultures.docx" TargetMode="External"/><Relationship Id="rId9760" Type="http://schemas.openxmlformats.org/officeDocument/2006/relationships/hyperlink" Target="file:///C:\Users\Thomas%20Huet\Desktop\Documentation%20arch&#233;ologique%20li&#233;e%20&#224;%20la%20th&#232;se\Cultures.docx" TargetMode="External"/><Relationship Id="rId8362" Type="http://schemas.openxmlformats.org/officeDocument/2006/relationships/hyperlink" Target="file:///C:\Users\Thomas%20Huet\Desktop\Documentation%20arch&#233;ologique%20li&#233;e%20&#224;%20la%20th&#232;se\Cultures.docx" TargetMode="External"/><Relationship Id="rId9413" Type="http://schemas.openxmlformats.org/officeDocument/2006/relationships/hyperlink" Target="file:///C:\Users\Thomas%20Huet\Desktop\Documentation%20arch&#233;ologique%20li&#233;e%20&#224;%20la%20th&#232;se\Sites.docx" TargetMode="External"/><Relationship Id="rId11690" Type="http://schemas.openxmlformats.org/officeDocument/2006/relationships/hyperlink" Target="file:///C:\Users\Thomas%20Huet\Desktop\Documentation%20arch&#233;ologique%20li&#233;e%20&#224;%20la%20th&#232;se\Sites.docx" TargetMode="External"/><Relationship Id="rId12741" Type="http://schemas.openxmlformats.org/officeDocument/2006/relationships/hyperlink" Target="file:///C:\Users\Thomas%20Huet\Desktop\Documentation%20arch&#233;ologique%20li&#233;e%20&#224;%20la%20th&#232;se\Cultures.docx" TargetMode="External"/><Relationship Id="rId2800" Type="http://schemas.openxmlformats.org/officeDocument/2006/relationships/hyperlink" Target="file:///C:\Users\Thomas%20Huet\Desktop\Documentation%20arch&#233;ologique%20li&#233;e%20&#224;%20la%20th&#232;se\Sites.docx" TargetMode="External"/><Relationship Id="rId8015" Type="http://schemas.openxmlformats.org/officeDocument/2006/relationships/hyperlink" Target="file:///C:\Users\Thomas%20Huet\Desktop\Documentation%20arch&#233;ologique%20li&#233;e%20&#224;%20la%20th&#232;se\Sites.docx" TargetMode="External"/><Relationship Id="rId10292" Type="http://schemas.openxmlformats.org/officeDocument/2006/relationships/hyperlink" Target="file:///C:\Users\Thomas%20Huet\Desktop\Documentation%20arch&#233;ologique%20li&#233;e%20&#224;%20la%20th&#232;se\Sites.docx" TargetMode="External"/><Relationship Id="rId11343" Type="http://schemas.openxmlformats.org/officeDocument/2006/relationships/hyperlink" Target="file:///C:\Users\Thomas%20Huet\Desktop\Documentation%20arch&#233;ologique%20li&#233;e%20&#224;%20la%20th&#232;se\Sites.docx" TargetMode="External"/><Relationship Id="rId1402" Type="http://schemas.openxmlformats.org/officeDocument/2006/relationships/hyperlink" Target="file:///C:\Users\Thomas%20Huet\Desktop\Documentation%20arch&#233;ologique%20li&#233;e%20&#224;%20la%20th&#232;se\Cultures.docx" TargetMode="External"/><Relationship Id="rId4972" Type="http://schemas.openxmlformats.org/officeDocument/2006/relationships/hyperlink" Target="file:///C:\Users\Thomas%20Huet\Desktop\Documentation%20arch&#233;ologique%20li&#233;e%20&#224;%20la%20th&#232;se\Cultures.docx" TargetMode="External"/><Relationship Id="rId3574" Type="http://schemas.openxmlformats.org/officeDocument/2006/relationships/hyperlink" Target="file:///C:\Users\Thomas%20Huet\Desktop\Documentation%20arch&#233;ologique%20li&#233;e%20&#224;%20la%20th&#232;se\Cultures.docx" TargetMode="External"/><Relationship Id="rId4625" Type="http://schemas.openxmlformats.org/officeDocument/2006/relationships/hyperlink" Target="file:///C:\Users\Thomas%20Huet\Desktop\Documentation%20arch&#233;ologique%20li&#233;e%20&#224;%20la%20th&#232;se\Sites.docx" TargetMode="External"/><Relationship Id="rId13168" Type="http://schemas.openxmlformats.org/officeDocument/2006/relationships/hyperlink" Target="file:///C:\Users\Thomas%20Huet\Desktop\Documentation%20arch&#233;ologique%20li&#233;e%20&#224;%20la%20th&#232;se\Sites.docx" TargetMode="External"/><Relationship Id="rId14219" Type="http://schemas.openxmlformats.org/officeDocument/2006/relationships/hyperlink" Target="file:///C:\Users\Thomas%20Huet\Desktop\Documentation%20arch&#233;ologique%20li&#233;e%20&#224;%20la%20th&#232;se\Cultures.docx" TargetMode="External"/><Relationship Id="rId495" Type="http://schemas.openxmlformats.org/officeDocument/2006/relationships/hyperlink" Target="file:///C:\Users\Thomas%20Huet\Desktop\Documentation%20arch&#233;ologique%20li&#233;e%20&#224;%20la%20th&#232;se\Cultures.docx" TargetMode="External"/><Relationship Id="rId2176" Type="http://schemas.openxmlformats.org/officeDocument/2006/relationships/hyperlink" Target="file:///C:\Users\Thomas%20Huet\Desktop\Documentation%20arch&#233;ologique%20li&#233;e%20&#224;%20la%20th&#232;se\Sites.docx" TargetMode="External"/><Relationship Id="rId3227" Type="http://schemas.openxmlformats.org/officeDocument/2006/relationships/hyperlink" Target="file:///C:\Users\Thomas%20Huet\Desktop\Documentation%20arch&#233;ologique%20li&#233;e%20&#224;%20la%20th&#232;se\Cultures.docx" TargetMode="External"/><Relationship Id="rId6797" Type="http://schemas.openxmlformats.org/officeDocument/2006/relationships/hyperlink" Target="file:///C:\Users\Thomas%20Huet\Desktop\Documentation%20arch&#233;ologique%20li&#233;e%20&#224;%20la%20th&#232;se\Cultures.docx" TargetMode="External"/><Relationship Id="rId7848" Type="http://schemas.openxmlformats.org/officeDocument/2006/relationships/hyperlink" Target="file:///C:\Users\Thomas%20Huet\Desktop\Documentation%20arch&#233;ologique%20li&#233;e%20&#224;%20la%20th&#232;se\Cultures.docx" TargetMode="External"/><Relationship Id="rId148" Type="http://schemas.openxmlformats.org/officeDocument/2006/relationships/hyperlink" Target="file:///C:\Users\Thomas%20Huet\Desktop\Documentation%20arch&#233;ologique%20li&#233;e%20&#224;%20la%20th&#232;se\Sites.docx" TargetMode="External"/><Relationship Id="rId5399" Type="http://schemas.openxmlformats.org/officeDocument/2006/relationships/hyperlink" Target="file:///C:\Users\Thomas%20Huet\Desktop\Documentation%20arch&#233;ologique%20li&#233;e%20&#224;%20la%20th&#232;se\Sites.docx" TargetMode="External"/><Relationship Id="rId9270" Type="http://schemas.openxmlformats.org/officeDocument/2006/relationships/hyperlink" Target="file:///C:\Users\Thomas%20Huet\Desktop\Documentation%20arch&#233;ologique%20li&#233;e%20&#224;%20la%20th&#232;se\Sites.docx" TargetMode="External"/><Relationship Id="rId10829" Type="http://schemas.openxmlformats.org/officeDocument/2006/relationships/hyperlink" Target="Sites.docx" TargetMode="External"/><Relationship Id="rId12251" Type="http://schemas.openxmlformats.org/officeDocument/2006/relationships/hyperlink" Target="file:///C:\Users\Thomas%20Huet\Desktop\Documentation%20arch&#233;ologique%20li&#233;e%20&#224;%20la%20th&#232;se\Cultures.docx" TargetMode="External"/><Relationship Id="rId13302" Type="http://schemas.openxmlformats.org/officeDocument/2006/relationships/hyperlink" Target="file:///C:\Users\Thomas%20Huet\Desktop\Documentation%20arch&#233;ologique%20li&#233;e%20&#224;%20la%20th&#232;se\Sites.docx" TargetMode="External"/><Relationship Id="rId2310" Type="http://schemas.openxmlformats.org/officeDocument/2006/relationships/hyperlink" Target="file:///C:\Users\Thomas%20Huet\Desktop\Documentation%20arch&#233;ologique%20li&#233;e%20&#224;%20la%20th&#232;se\Cultures.docx" TargetMode="External"/><Relationship Id="rId4482" Type="http://schemas.openxmlformats.org/officeDocument/2006/relationships/hyperlink" Target="file:///C:\Users\Thomas%20Huet\Desktop\Documentation%20arch&#233;ologique%20li&#233;e%20&#224;%20la%20th&#232;se\Sites.docx" TargetMode="External"/><Relationship Id="rId5880" Type="http://schemas.openxmlformats.org/officeDocument/2006/relationships/hyperlink" Target="file:///C:\Users\Thomas%20Huet\Desktop\Documentation%20arch&#233;ologique%20li&#233;e%20&#224;%20la%20th&#232;se\Cultures.docx" TargetMode="External"/><Relationship Id="rId6931" Type="http://schemas.openxmlformats.org/officeDocument/2006/relationships/hyperlink" Target="file:///C:\Users\Thomas%20Huet\Desktop\Documentation%20arch&#233;ologique%20li&#233;e%20&#224;%20la%20th&#232;se\Cultures.docx" TargetMode="External"/><Relationship Id="rId14076" Type="http://schemas.openxmlformats.org/officeDocument/2006/relationships/hyperlink" Target="file:///C:\Users\Thomas%20Huet\Desktop\Documentation%20arch&#233;ologique%20li&#233;e%20&#224;%20la%20th&#232;se\Cultures.docx" TargetMode="External"/><Relationship Id="rId3084" Type="http://schemas.openxmlformats.org/officeDocument/2006/relationships/hyperlink" Target="file:///C:\Users\Thomas%20Huet\Desktop\Documentation%20arch&#233;ologique%20li&#233;e%20&#224;%20la%20th&#232;se\Sites.docx" TargetMode="External"/><Relationship Id="rId4135" Type="http://schemas.openxmlformats.org/officeDocument/2006/relationships/hyperlink" Target="file:///C:\Users\Thomas%20Huet\Desktop\Documentation%20arch&#233;ologique%20li&#233;e%20&#224;%20la%20th&#232;se\Cultures.docx" TargetMode="External"/><Relationship Id="rId5533" Type="http://schemas.openxmlformats.org/officeDocument/2006/relationships/hyperlink" Target="file:///C:\Users\Thomas%20Huet\Desktop\Documentation%20arch&#233;ologique%20li&#233;e%20&#224;%20la%20th&#232;se\Sites.docx" TargetMode="External"/><Relationship Id="rId8756" Type="http://schemas.openxmlformats.org/officeDocument/2006/relationships/hyperlink" Target="file:///C:\Users\Thomas%20Huet\Desktop\Documentation%20arch&#233;ologique%20li&#233;e%20&#224;%20la%20th&#232;se\Cultures.docx" TargetMode="External"/><Relationship Id="rId9807" Type="http://schemas.openxmlformats.org/officeDocument/2006/relationships/hyperlink" Target="file:///C:\Users\Thomas%20Huet\Desktop\Documentation%20arch&#233;ologique%20li&#233;e%20&#224;%20la%20th&#232;se\Sites.docx" TargetMode="External"/><Relationship Id="rId10686" Type="http://schemas.openxmlformats.org/officeDocument/2006/relationships/hyperlink" Target="file:///C:\Users\Thomas%20Huet\Desktop\Documentation%20arch&#233;ologique%20li&#233;e%20&#224;%20la%20th&#232;se\Sites.docx" TargetMode="External"/><Relationship Id="rId11737" Type="http://schemas.openxmlformats.org/officeDocument/2006/relationships/hyperlink" Target="file:///C:\Users\Thomas%20Huet\Desktop\Documentation%20arch&#233;ologique%20li&#233;e%20&#224;%20la%20th&#232;se\Cultures.docx" TargetMode="External"/><Relationship Id="rId7358" Type="http://schemas.openxmlformats.org/officeDocument/2006/relationships/hyperlink" Target="file:///C:\Users\Thomas%20Huet\Desktop\Documentation%20arch&#233;ologique%20li&#233;e%20&#224;%20la%20th&#232;se\Cultures.docx" TargetMode="External"/><Relationship Id="rId8409" Type="http://schemas.openxmlformats.org/officeDocument/2006/relationships/hyperlink" Target="file:///C:\Users\Thomas%20Huet\Desktop\Documentation%20arch&#233;ologique%20li&#233;e%20&#224;%20la%20th&#232;se\Sites.docx" TargetMode="External"/><Relationship Id="rId10339" Type="http://schemas.openxmlformats.org/officeDocument/2006/relationships/hyperlink" Target="file:///C:\Users\Thomas%20Huet\Desktop\Documentation%20arch&#233;ologique%20li&#233;e%20&#224;%20la%20th&#232;se\Sites.docx" TargetMode="External"/><Relationship Id="rId14210" Type="http://schemas.openxmlformats.org/officeDocument/2006/relationships/hyperlink" Target="file:///C:\Users\Thomas%20Huet\Desktop\Documentation%20arch&#233;ologique%20li&#233;e%20&#224;%20la%20th&#232;se\Sites.docx" TargetMode="External"/><Relationship Id="rId3968" Type="http://schemas.openxmlformats.org/officeDocument/2006/relationships/hyperlink" Target="file:///C:\Users\Thomas%20Huet\Desktop\Documentation%20arch&#233;ologique%20li&#233;e%20&#224;%20la%20th&#232;se\Cultures.docx" TargetMode="External"/><Relationship Id="rId5" Type="http://schemas.openxmlformats.org/officeDocument/2006/relationships/webSettings" Target="webSettings.xml"/><Relationship Id="rId889" Type="http://schemas.openxmlformats.org/officeDocument/2006/relationships/hyperlink" Target="file:///C:\Users\Thomas%20Huet\Desktop\Documentation%20arch&#233;ologique%20li&#233;e%20&#224;%20la%20th&#232;se\Sites.docx" TargetMode="External"/><Relationship Id="rId5390" Type="http://schemas.openxmlformats.org/officeDocument/2006/relationships/hyperlink" Target="file:///C:\Users\Thomas%20Huet\Desktop\Documentation%20arch&#233;ologique%20li&#233;e%20&#224;%20la%20th&#232;se\Sites.docx" TargetMode="External"/><Relationship Id="rId6441" Type="http://schemas.openxmlformats.org/officeDocument/2006/relationships/hyperlink" Target="file:///C:\Users\Thomas%20Huet\Desktop\Documentation%20arch&#233;ologique%20li&#233;e%20&#224;%20la%20th&#232;se\Sites.docx" TargetMode="External"/><Relationship Id="rId10820" Type="http://schemas.openxmlformats.org/officeDocument/2006/relationships/hyperlink" Target="file:///C:\Users\Thomas%20Huet\Desktop\Documentation%20arch&#233;ologique%20li&#233;e%20&#224;%20la%20th&#232;se\Cultures.docx" TargetMode="External"/><Relationship Id="rId5043" Type="http://schemas.openxmlformats.org/officeDocument/2006/relationships/hyperlink" Target="file:///C:\Users\Thomas%20Huet\Desktop\Documentation%20arch&#233;ologique%20li&#233;e%20&#224;%20la%20th&#232;se\Cultures.docx" TargetMode="External"/><Relationship Id="rId12992" Type="http://schemas.openxmlformats.org/officeDocument/2006/relationships/hyperlink" Target="file:///C:\Users\Thomas%20Huet\Desktop\Documentation%20arch&#233;ologique%20li&#233;e%20&#224;%20la%20th&#232;se\Cultures.docx" TargetMode="External"/><Relationship Id="rId8266" Type="http://schemas.openxmlformats.org/officeDocument/2006/relationships/hyperlink" Target="file:///C:\Users\Thomas%20Huet\Desktop\Documentation%20arch&#233;ologique%20li&#233;e%20&#224;%20la%20th&#232;se\Cultures.docx" TargetMode="External"/><Relationship Id="rId9317" Type="http://schemas.openxmlformats.org/officeDocument/2006/relationships/hyperlink" Target="file:///C:\Users\Thomas%20Huet\Desktop\Documentation%20arch&#233;ologique%20li&#233;e%20&#224;%20la%20th&#232;se\Sites.docx" TargetMode="External"/><Relationship Id="rId9664" Type="http://schemas.openxmlformats.org/officeDocument/2006/relationships/hyperlink" Target="file:///C:\Users\Thomas%20Huet\Desktop\Documentation%20arch&#233;ologique%20li&#233;e%20&#224;%20la%20th&#232;se\Sites.docx" TargetMode="External"/><Relationship Id="rId11594" Type="http://schemas.openxmlformats.org/officeDocument/2006/relationships/hyperlink" Target="file:///C:\Users\Thomas%20Huet\Desktop\Documentation%20arch&#233;ologique%20li&#233;e%20&#224;%20la%20th&#232;se\Cultures.docx" TargetMode="External"/><Relationship Id="rId12645" Type="http://schemas.openxmlformats.org/officeDocument/2006/relationships/hyperlink" Target="Sites.docx" TargetMode="External"/><Relationship Id="rId1653" Type="http://schemas.openxmlformats.org/officeDocument/2006/relationships/hyperlink" Target="file:///C:\Users\Thomas%20Huet\Desktop\Documentation%20arch&#233;ologique%20li&#233;e%20&#224;%20la%20th&#232;se\Sites.docx" TargetMode="External"/><Relationship Id="rId2704" Type="http://schemas.openxmlformats.org/officeDocument/2006/relationships/hyperlink" Target="file:///C:\Users\Thomas%20Huet\Desktop\Documentation%20arch&#233;ologique%20li&#233;e%20&#224;%20la%20th&#232;se\Cultures.docx" TargetMode="External"/><Relationship Id="rId10196" Type="http://schemas.openxmlformats.org/officeDocument/2006/relationships/hyperlink" Target="file:///C:\Users\Thomas%20Huet\Desktop\Documentation%20arch&#233;ologique%20li&#233;e%20&#224;%20la%20th&#232;se\Cultures.docx" TargetMode="External"/><Relationship Id="rId11247" Type="http://schemas.openxmlformats.org/officeDocument/2006/relationships/hyperlink" Target="file:///C:\Users\Thomas%20Huet\Desktop\Documentation%20arch&#233;ologique%20li&#233;e%20&#224;%20la%20th&#232;se\Cultures.docx" TargetMode="External"/><Relationship Id="rId1306" Type="http://schemas.openxmlformats.org/officeDocument/2006/relationships/hyperlink" Target="file:///C:\Users\Thomas%20Huet\Desktop\Documentation%20arch&#233;ologique%20li&#233;e%20&#224;%20la%20th&#232;se\Cultures.docx" TargetMode="External"/><Relationship Id="rId4876" Type="http://schemas.openxmlformats.org/officeDocument/2006/relationships/hyperlink" Target="file:///C:\Users\Thomas%20Huet\Desktop\Documentation%20arch&#233;ologique%20li&#233;e%20&#224;%20la%20th&#232;se\Cultures.docx" TargetMode="External"/><Relationship Id="rId5927" Type="http://schemas.openxmlformats.org/officeDocument/2006/relationships/hyperlink" Target="file:///C:\Users\Thomas%20Huet\Desktop\Documentation%20arch&#233;ologique%20li&#233;e%20&#224;%20la%20th&#232;se\Cultures.docx" TargetMode="External"/><Relationship Id="rId12" Type="http://schemas.openxmlformats.org/officeDocument/2006/relationships/hyperlink" Target="file:///C:\Users\Thomas%20Huet\Desktop\Documentation%20arch&#233;ologique%20li&#233;e%20&#224;%20la%20th&#232;se\Environnement.docx" TargetMode="External"/><Relationship Id="rId3478" Type="http://schemas.openxmlformats.org/officeDocument/2006/relationships/hyperlink" Target="file:///C:\Users\Thomas%20Huet\Desktop\Documentation%20arch&#233;ologique%20li&#233;e%20&#224;%20la%20th&#232;se\Cultures.docx" TargetMode="External"/><Relationship Id="rId4529" Type="http://schemas.openxmlformats.org/officeDocument/2006/relationships/hyperlink" Target="file:///C:\Users\Thomas%20Huet\Desktop\Documentation%20arch&#233;ologique%20li&#233;e%20&#224;%20la%20th&#232;se\Sites.docx" TargetMode="External"/><Relationship Id="rId8400" Type="http://schemas.openxmlformats.org/officeDocument/2006/relationships/hyperlink" Target="file:///C:\Users\Thomas%20Huet\Desktop\Documentation%20arch&#233;ologique%20li&#233;e%20&#224;%20la%20th&#232;se\Cultures.docx" TargetMode="External"/><Relationship Id="rId10330" Type="http://schemas.openxmlformats.org/officeDocument/2006/relationships/hyperlink" Target="file:///C:\Users\Thomas%20Huet\Desktop\Documentation%20arch&#233;ologique%20li&#233;e%20&#224;%20la%20th&#232;se\Cultures.docx" TargetMode="External"/><Relationship Id="rId399" Type="http://schemas.openxmlformats.org/officeDocument/2006/relationships/hyperlink" Target="file:///C:\Users\Thomas%20Huet\Desktop\Documentation%20arch&#233;ologique%20li&#233;e%20&#224;%20la%20th&#232;se\Sites.docx" TargetMode="External"/><Relationship Id="rId7002" Type="http://schemas.openxmlformats.org/officeDocument/2006/relationships/hyperlink" Target="file:///C:\Users\Thomas%20Huet\Desktop\Documentation%20arch&#233;ologique%20li&#233;e%20&#224;%20la%20th&#232;se\Cultures.docx" TargetMode="External"/><Relationship Id="rId880" Type="http://schemas.openxmlformats.org/officeDocument/2006/relationships/hyperlink" Target="file:///C:\Users\Thomas%20Huet\Desktop\Documentation%20arch&#233;ologique%20li&#233;e%20&#224;%20la%20th&#232;se\Cultures.docx" TargetMode="External"/><Relationship Id="rId2561" Type="http://schemas.openxmlformats.org/officeDocument/2006/relationships/hyperlink" Target="file:///C:\Users\Thomas%20Huet\Desktop\Documentation%20arch&#233;ologique%20li&#233;e%20&#224;%20la%20th&#232;se\Cultures.docx" TargetMode="External"/><Relationship Id="rId9174" Type="http://schemas.openxmlformats.org/officeDocument/2006/relationships/hyperlink" Target="file:///C:\Users\Thomas%20Huet\Desktop\Documentation%20arch&#233;ologique%20li&#233;e%20&#224;%20la%20th&#232;se\Sites.docx" TargetMode="External"/><Relationship Id="rId12155" Type="http://schemas.openxmlformats.org/officeDocument/2006/relationships/hyperlink" Target="file:///C:\Users\Thomas%20Huet\Desktop\Documentation%20arch&#233;ologique%20li&#233;e%20&#224;%20la%20th&#232;se\Cultures.docx" TargetMode="External"/><Relationship Id="rId13553" Type="http://schemas.openxmlformats.org/officeDocument/2006/relationships/hyperlink" Target="file:///C:\Users\Thomas%20Huet\Desktop\Documentation%20arch&#233;ologique%20li&#233;e%20&#224;%20la%20th&#232;se\Cultures.docx" TargetMode="External"/><Relationship Id="rId533" Type="http://schemas.openxmlformats.org/officeDocument/2006/relationships/hyperlink" Target="Sites.docx" TargetMode="External"/><Relationship Id="rId1163" Type="http://schemas.openxmlformats.org/officeDocument/2006/relationships/hyperlink" Target="file:///C:\Users\Thomas%20Huet\Desktop\Documentation%20arch&#233;ologique%20li&#233;e%20&#224;%20la%20th&#232;se\Cultures.docx" TargetMode="External"/><Relationship Id="rId2214" Type="http://schemas.openxmlformats.org/officeDocument/2006/relationships/hyperlink" Target="file:///C:\Users\Thomas%20Huet\Desktop\Documentation%20arch&#233;ologique%20li&#233;e%20&#224;%20la%20th&#232;se\Sites.docx" TargetMode="External"/><Relationship Id="rId3612" Type="http://schemas.openxmlformats.org/officeDocument/2006/relationships/hyperlink" Target="file:///C:\Users\Thomas%20Huet\Desktop\Documentation%20arch&#233;ologique%20li&#233;e%20&#224;%20la%20th&#232;se\Cultures.docx" TargetMode="External"/><Relationship Id="rId13206" Type="http://schemas.openxmlformats.org/officeDocument/2006/relationships/hyperlink" Target="file:///C:\Users\Thomas%20Huet\Desktop\Documentation%20arch&#233;ologique%20li&#233;e%20&#224;%20la%20th&#232;se\Sites.docx" TargetMode="External"/><Relationship Id="rId5784" Type="http://schemas.openxmlformats.org/officeDocument/2006/relationships/hyperlink" Target="file:///C:\Users\Thomas%20Huet\Desktop\Documentation%20arch&#233;ologique%20li&#233;e%20&#224;%20la%20th&#232;se\Sites.docx" TargetMode="External"/><Relationship Id="rId6835" Type="http://schemas.openxmlformats.org/officeDocument/2006/relationships/hyperlink" Target="file:///C:\Users\Thomas%20Huet\Desktop\Documentation%20arch&#233;ologique%20li&#233;e%20&#224;%20la%20th&#232;se\Cultures.docx" TargetMode="External"/><Relationship Id="rId4386" Type="http://schemas.openxmlformats.org/officeDocument/2006/relationships/hyperlink" Target="file:///C:\Users\Thomas%20Huet\Desktop\Documentation%20arch&#233;ologique%20li&#233;e%20&#224;%20la%20th&#232;se\Cultures.docx" TargetMode="External"/><Relationship Id="rId5437" Type="http://schemas.openxmlformats.org/officeDocument/2006/relationships/hyperlink" Target="file:///C:\Users\Thomas%20Huet\Desktop\Documentation%20arch&#233;ologique%20li&#233;e%20&#224;%20la%20th&#232;se\Sites.docx" TargetMode="External"/><Relationship Id="rId11988" Type="http://schemas.openxmlformats.org/officeDocument/2006/relationships/hyperlink" Target="file:///C:\Users\Thomas%20Huet\Desktop\Documentation%20arch&#233;ologique%20li&#233;e%20&#224;%20la%20th&#232;se\Sites.docx" TargetMode="External"/><Relationship Id="rId4039" Type="http://schemas.openxmlformats.org/officeDocument/2006/relationships/hyperlink" Target="file:///C:\Users\Thomas%20Huet\Desktop\Documentation%20arch&#233;ologique%20li&#233;e%20&#224;%20la%20th&#232;se\Cultures.docx" TargetMode="External"/><Relationship Id="rId14461" Type="http://schemas.openxmlformats.org/officeDocument/2006/relationships/hyperlink" Target="file:///C:\Users\Thomas%20Huet\Desktop\Documentation%20arch&#233;ologique%20li&#233;e%20&#224;%20la%20th&#232;se\Sites.docx" TargetMode="External"/><Relationship Id="rId4520" Type="http://schemas.openxmlformats.org/officeDocument/2006/relationships/hyperlink" Target="file:///C:\Users\Thomas%20Huet\Desktop\Documentation%20arch&#233;ologique%20li&#233;e%20&#224;%20la%20th&#232;se\Cultures.docx" TargetMode="External"/><Relationship Id="rId13063" Type="http://schemas.openxmlformats.org/officeDocument/2006/relationships/hyperlink" Target="file:///C:\Users\Thomas%20Huet\Desktop\Documentation%20arch&#233;ologique%20li&#233;e%20&#224;%20la%20th&#232;se\Environnement.docx" TargetMode="External"/><Relationship Id="rId14114" Type="http://schemas.openxmlformats.org/officeDocument/2006/relationships/hyperlink" Target="file:///C:\Users\Thomas%20Huet\Desktop\Documentation%20arch&#233;ologique%20li&#233;e%20&#224;%20la%20th&#232;se\Sites.docx" TargetMode="External"/><Relationship Id="rId390" Type="http://schemas.openxmlformats.org/officeDocument/2006/relationships/hyperlink" Target="file:///C:\Users\Thomas%20Huet\Desktop\Documentation%20arch&#233;ologique%20li&#233;e%20&#224;%20la%20th&#232;se\Sites.docx" TargetMode="External"/><Relationship Id="rId2071" Type="http://schemas.openxmlformats.org/officeDocument/2006/relationships/hyperlink" Target="file:///C:\Users\Thomas%20Huet\Desktop\Documentation%20arch&#233;ologique%20li&#233;e%20&#224;%20la%20th&#232;se\Cultures.docx" TargetMode="External"/><Relationship Id="rId3122" Type="http://schemas.openxmlformats.org/officeDocument/2006/relationships/hyperlink" Target="file:///C:\Users\Thomas%20Huet\Desktop\Documentation%20arch&#233;ologique%20li&#233;e%20&#224;%20la%20th&#232;se\Cultures.docx" TargetMode="External"/><Relationship Id="rId6692" Type="http://schemas.openxmlformats.org/officeDocument/2006/relationships/hyperlink" Target="file:///C:\Users\Thomas%20Huet\Desktop\Documentation%20arch&#233;ologique%20li&#233;e%20&#224;%20la%20th&#232;se\Cultures.docx" TargetMode="External"/><Relationship Id="rId5294" Type="http://schemas.openxmlformats.org/officeDocument/2006/relationships/hyperlink" Target="file:///C:\Users\Thomas%20Huet\Desktop\Documentation%20arch&#233;ologique%20li&#233;e%20&#224;%20la%20th&#232;se\Cultures.docx" TargetMode="External"/><Relationship Id="rId6345" Type="http://schemas.openxmlformats.org/officeDocument/2006/relationships/hyperlink" Target="file:///C:\Users\Thomas%20Huet\Desktop\Documentation%20arch&#233;ologique%20li&#233;e%20&#224;%20la%20th&#232;se\Sites.docx" TargetMode="External"/><Relationship Id="rId7743" Type="http://schemas.openxmlformats.org/officeDocument/2006/relationships/hyperlink" Target="file:///C:\Users\Thomas%20Huet\Desktop\Documentation%20arch&#233;ologique%20li&#233;e%20&#224;%20la%20th&#232;se\Cultures.docx" TargetMode="External"/><Relationship Id="rId10724" Type="http://schemas.openxmlformats.org/officeDocument/2006/relationships/hyperlink" Target="file:///C:\Users\Thomas%20Huet\Desktop\Documentation%20arch&#233;ologique%20li&#233;e%20&#224;%20la%20th&#232;se\Sites.docx" TargetMode="External"/><Relationship Id="rId12896" Type="http://schemas.openxmlformats.org/officeDocument/2006/relationships/hyperlink" Target="file:///C:\Users\Thomas%20Huet\Desktop\Documentation%20arch&#233;ologique%20li&#233;e%20&#224;%20la%20th&#232;se\Cultures.docx" TargetMode="External"/><Relationship Id="rId13947" Type="http://schemas.openxmlformats.org/officeDocument/2006/relationships/hyperlink" Target="file:///C:\Users\Thomas%20Huet\Desktop\Documentation%20arch&#233;ologique%20li&#233;e%20&#224;%20la%20th&#232;se\Environnement.docx" TargetMode="External"/><Relationship Id="rId2955" Type="http://schemas.openxmlformats.org/officeDocument/2006/relationships/hyperlink" Target="file:///C:\Users\Thomas%20Huet\Desktop\Documentation%20arch&#233;ologique%20li&#233;e%20&#224;%20la%20th&#232;se\Cultures.docx" TargetMode="External"/><Relationship Id="rId9568" Type="http://schemas.openxmlformats.org/officeDocument/2006/relationships/hyperlink" Target="file:///C:\Users\Thomas%20Huet\Desktop\Documentation%20arch&#233;ologique%20li&#233;e%20&#224;%20la%20th&#232;se\Cultures.docx" TargetMode="External"/><Relationship Id="rId11498" Type="http://schemas.openxmlformats.org/officeDocument/2006/relationships/hyperlink" Target="file:///C:\Users\Thomas%20Huet\Desktop\Documentation%20arch&#233;ologique%20li&#233;e%20&#224;%20la%20th&#232;se\Cultures.docx" TargetMode="External"/><Relationship Id="rId12549" Type="http://schemas.openxmlformats.org/officeDocument/2006/relationships/hyperlink" Target="file:///C:\Users\Thomas%20Huet\Desktop\Documentation%20arch&#233;ologique%20li&#233;e%20&#224;%20la%20th&#232;se\Sites.docx" TargetMode="External"/><Relationship Id="rId927" Type="http://schemas.openxmlformats.org/officeDocument/2006/relationships/hyperlink" Target="file:///C:\Users\Thomas%20Huet\Desktop\Documentation%20arch&#233;ologique%20li&#233;e%20&#224;%20la%20th&#232;se\Sites.docx" TargetMode="External"/><Relationship Id="rId1557" Type="http://schemas.openxmlformats.org/officeDocument/2006/relationships/hyperlink" Target="file:///C:\Users\Thomas%20Huet\Desktop\Documentation%20arch&#233;ologique%20li&#233;e%20&#224;%20la%20th&#232;se\Sites.docx" TargetMode="External"/><Relationship Id="rId2608" Type="http://schemas.openxmlformats.org/officeDocument/2006/relationships/hyperlink" Target="file:///C:\Users\Thomas%20Huet\Desktop\Documentation%20arch&#233;ologique%20li&#233;e%20&#224;%20la%20th&#232;se\Sites.docx" TargetMode="External"/><Relationship Id="rId4030" Type="http://schemas.openxmlformats.org/officeDocument/2006/relationships/hyperlink" Target="file:///C:\Users\Thomas%20Huet\Desktop\Documentation%20arch&#233;ologique%20li&#233;e%20&#224;%20la%20th&#232;se\Cultures.docx" TargetMode="External"/><Relationship Id="rId8651" Type="http://schemas.openxmlformats.org/officeDocument/2006/relationships/hyperlink" Target="file:///C:\Users\Thomas%20Huet\Desktop\Documentation%20arch&#233;ologique%20li&#233;e%20&#224;%20la%20th&#232;se\Sites.docx" TargetMode="External"/><Relationship Id="rId9702" Type="http://schemas.openxmlformats.org/officeDocument/2006/relationships/hyperlink" Target="file:///C:\Users\Thomas%20Huet\Desktop\Documentation%20arch&#233;ologique%20li&#233;e%20&#224;%20la%20th&#232;se\Cultures.docx" TargetMode="External"/><Relationship Id="rId7253" Type="http://schemas.openxmlformats.org/officeDocument/2006/relationships/hyperlink" Target="file:///C:\Users\Thomas%20Huet\Desktop\Documentation%20arch&#233;ologique%20li&#233;e%20&#224;%20la%20th&#232;se\Cultures.docx" TargetMode="External"/><Relationship Id="rId8304" Type="http://schemas.openxmlformats.org/officeDocument/2006/relationships/hyperlink" Target="file:///C:\Users\Thomas%20Huet\Desktop\Documentation%20arch&#233;ologique%20li&#233;e%20&#224;%20la%20th&#232;se\Sites.docx" TargetMode="External"/><Relationship Id="rId10234" Type="http://schemas.openxmlformats.org/officeDocument/2006/relationships/hyperlink" Target="file:///C:\Users\Thomas%20Huet\Desktop\Documentation%20arch&#233;ologique%20li&#233;e%20&#224;%20la%20th&#232;se\Cultures.docx" TargetMode="External"/><Relationship Id="rId10581" Type="http://schemas.openxmlformats.org/officeDocument/2006/relationships/hyperlink" Target="file:///C:\Users\Thomas%20Huet\Desktop\Documentation%20arch&#233;ologique%20li&#233;e%20&#224;%20la%20th&#232;se\Cultures.docx" TargetMode="External"/><Relationship Id="rId11632" Type="http://schemas.openxmlformats.org/officeDocument/2006/relationships/hyperlink" Target="file:///C:\Users\Thomas%20Huet\Desktop\Documentation%20arch&#233;ologique%20li&#233;e%20&#224;%20la%20th&#232;se\Cultures.docx" TargetMode="External"/><Relationship Id="rId3863" Type="http://schemas.openxmlformats.org/officeDocument/2006/relationships/hyperlink" Target="file:///C:\Users\Thomas%20Huet\Desktop\Documentation%20arch&#233;ologique%20li&#233;e%20&#224;%20la%20th&#232;se\Cultures.docx" TargetMode="External"/><Relationship Id="rId4914" Type="http://schemas.openxmlformats.org/officeDocument/2006/relationships/hyperlink" Target="file:///C:\Users\Thomas%20Huet\Desktop\Documentation%20arch&#233;ologique%20li&#233;e%20&#224;%20la%20th&#232;se\Cultures.docx" TargetMode="External"/><Relationship Id="rId9078" Type="http://schemas.openxmlformats.org/officeDocument/2006/relationships/hyperlink" Target="file:///C:\Users\Thomas%20Huet\Desktop\Documentation%20arch&#233;ologique%20li&#233;e%20&#224;%20la%20th&#232;se\Cultures.docx" TargetMode="External"/><Relationship Id="rId13457" Type="http://schemas.openxmlformats.org/officeDocument/2006/relationships/hyperlink" Target="file:///C:\Users\Thomas%20Huet\Desktop\Documentation%20arch&#233;ologique%20li&#233;e%20&#224;%20la%20th&#232;se\Sites.docx" TargetMode="External"/><Relationship Id="rId14508" Type="http://schemas.openxmlformats.org/officeDocument/2006/relationships/hyperlink" Target="file:///C:\Users\Thomas%20Huet\Desktop\Documentation%20arch&#233;ologique%20li&#233;e%20&#224;%20la%20th&#232;se\Sites.docx" TargetMode="External"/><Relationship Id="rId784" Type="http://schemas.openxmlformats.org/officeDocument/2006/relationships/hyperlink" Target="file:///C:\Users\Thomas%20Huet\Desktop\Documentation%20arch&#233;ologique%20li&#233;e%20&#224;%20la%20th&#232;se\Sites.docx" TargetMode="External"/><Relationship Id="rId1067" Type="http://schemas.openxmlformats.org/officeDocument/2006/relationships/hyperlink" Target="file:///C:\Users\Thomas%20Huet\Desktop\Documentation%20arch&#233;ologique%20li&#233;e%20&#224;%20la%20th&#232;se\Sites.docx" TargetMode="External"/><Relationship Id="rId2465" Type="http://schemas.openxmlformats.org/officeDocument/2006/relationships/hyperlink" Target="file:///C:\Users\Thomas%20Huet\Desktop\Documentation%20arch&#233;ologique%20li&#233;e%20&#224;%20la%20th&#232;se\Sites.docx" TargetMode="External"/><Relationship Id="rId3516" Type="http://schemas.openxmlformats.org/officeDocument/2006/relationships/hyperlink" Target="file:///C:\Users\Thomas%20Huet\Desktop\Documentation%20arch&#233;ologique%20li&#233;e%20&#224;%20la%20th&#232;se\Sites.docx" TargetMode="External"/><Relationship Id="rId12059" Type="http://schemas.openxmlformats.org/officeDocument/2006/relationships/hyperlink" Target="file:///C:\Users\Thomas%20Huet\Desktop\Documentation%20arch&#233;ologique%20li&#233;e%20&#224;%20la%20th&#232;se\Cultures.docx" TargetMode="External"/><Relationship Id="rId437" Type="http://schemas.openxmlformats.org/officeDocument/2006/relationships/hyperlink" Target="file:///C:\Users\Thomas%20Huet\Desktop\Documentation%20arch&#233;ologique%20li&#233;e%20&#224;%20la%20th&#232;se\Cultures.docx" TargetMode="External"/><Relationship Id="rId2118" Type="http://schemas.openxmlformats.org/officeDocument/2006/relationships/hyperlink" Target="file:///C:\Users\Thomas%20Huet\Desktop\Documentation%20arch&#233;ologique%20li&#233;e%20&#224;%20la%20th&#232;se\Sites.docx" TargetMode="External"/><Relationship Id="rId5688" Type="http://schemas.openxmlformats.org/officeDocument/2006/relationships/hyperlink" Target="file:///C:\Users\Thomas%20Huet\Desktop\Documentation%20arch&#233;ologique%20li&#233;e%20&#224;%20la%20th&#232;se\Cultures.docx" TargetMode="External"/><Relationship Id="rId6739" Type="http://schemas.openxmlformats.org/officeDocument/2006/relationships/hyperlink" Target="file:///C:\Users\Thomas%20Huet\Desktop\Documentation%20arch&#233;ologique%20li&#233;e%20&#224;%20la%20th&#232;se\Cultures.docx" TargetMode="External"/><Relationship Id="rId12540" Type="http://schemas.openxmlformats.org/officeDocument/2006/relationships/hyperlink" Target="file:///C:\Users\Thomas%20Huet\Desktop\Documentation%20arch&#233;ologique%20li&#233;e%20&#224;%20la%20th&#232;se\Cultures.docx" TargetMode="External"/><Relationship Id="rId8161" Type="http://schemas.openxmlformats.org/officeDocument/2006/relationships/hyperlink" Target="file:///C:\Users\Thomas%20Huet\Desktop\Documentation%20arch&#233;ologique%20li&#233;e%20&#224;%20la%20th&#232;se\Cultures.docx" TargetMode="External"/><Relationship Id="rId9212" Type="http://schemas.openxmlformats.org/officeDocument/2006/relationships/hyperlink" Target="file:///C:\Users\Thomas%20Huet\Desktop\Documentation%20arch&#233;ologique%20li&#233;e%20&#224;%20la%20th&#232;se\Sites.docx" TargetMode="External"/><Relationship Id="rId10091" Type="http://schemas.openxmlformats.org/officeDocument/2006/relationships/hyperlink" Target="file:///C:\Users\Thomas%20Huet\Desktop\Documentation%20arch&#233;ologique%20li&#233;e%20&#224;%20la%20th&#232;se\Sites.docx" TargetMode="External"/><Relationship Id="rId11142" Type="http://schemas.openxmlformats.org/officeDocument/2006/relationships/hyperlink" Target="file:///C:\Users\Thomas%20Huet\Desktop\Documentation%20arch&#233;ologique%20li&#233;e%20&#224;%20la%20th&#232;se\Cultures.docx" TargetMode="External"/><Relationship Id="rId1201" Type="http://schemas.openxmlformats.org/officeDocument/2006/relationships/hyperlink" Target="file:///C:\Users\Thomas%20Huet\Desktop\Documentation%20arch&#233;ologique%20li&#233;e%20&#224;%20la%20th&#232;se\Cultures.docx" TargetMode="External"/><Relationship Id="rId4771" Type="http://schemas.openxmlformats.org/officeDocument/2006/relationships/hyperlink" Target="file:///C:\Users\Thomas%20Huet\Desktop\Documentation%20arch&#233;ologique%20li&#233;e%20&#224;%20la%20th&#232;se\Sites.docx" TargetMode="External"/><Relationship Id="rId14365" Type="http://schemas.openxmlformats.org/officeDocument/2006/relationships/hyperlink" Target="file:///C:\Users\Thomas%20Huet\Desktop\Documentation%20arch&#233;ologique%20li&#233;e%20&#224;%20la%20th&#232;se\Sites.docx" TargetMode="External"/><Relationship Id="rId3373" Type="http://schemas.openxmlformats.org/officeDocument/2006/relationships/hyperlink" Target="file:///C:\Users\Thomas%20Huet\Desktop\Documentation%20arch&#233;ologique%20li&#233;e%20&#224;%20la%20th&#232;se\Sites.docx" TargetMode="External"/><Relationship Id="rId4424" Type="http://schemas.openxmlformats.org/officeDocument/2006/relationships/hyperlink" Target="file:///C:\Users\Thomas%20Huet\Desktop\Documentation%20arch&#233;ologique%20li&#233;e%20&#224;%20la%20th&#232;se\Cultures.docx" TargetMode="External"/><Relationship Id="rId5822" Type="http://schemas.openxmlformats.org/officeDocument/2006/relationships/hyperlink" Target="file:///C:\Users\Thomas%20Huet\Desktop\Documentation%20arch&#233;ologique%20li&#233;e%20&#224;%20la%20th&#232;se\Cultures.docx" TargetMode="External"/><Relationship Id="rId14018" Type="http://schemas.openxmlformats.org/officeDocument/2006/relationships/hyperlink" Target="file:///C:\Users\Thomas%20Huet\Desktop\Documentation%20arch&#233;ologique%20li&#233;e%20&#224;%20la%20th&#232;se\Sites.docx" TargetMode="External"/><Relationship Id="rId294" Type="http://schemas.openxmlformats.org/officeDocument/2006/relationships/hyperlink" Target="file:///C:\Users\Thomas%20Huet\Desktop\Documentation%20arch&#233;ologique%20li&#233;e%20&#224;%20la%20th&#232;se\Cultures.docx" TargetMode="External"/><Relationship Id="rId3026" Type="http://schemas.openxmlformats.org/officeDocument/2006/relationships/hyperlink" Target="file:///C:\Users\Thomas%20Huet\Desktop\Documentation%20arch&#233;ologique%20li&#233;e%20&#224;%20la%20th&#232;se\Cultures.docx" TargetMode="External"/><Relationship Id="rId7994" Type="http://schemas.openxmlformats.org/officeDocument/2006/relationships/hyperlink" Target="file:///C:\Users\Thomas%20Huet\Desktop\Documentation%20arch&#233;ologique%20li&#233;e%20&#224;%20la%20th&#232;se\Cultures.docx" TargetMode="External"/><Relationship Id="rId10975" Type="http://schemas.openxmlformats.org/officeDocument/2006/relationships/hyperlink" Target="file:///C:\Users\Thomas%20Huet\Desktop\Documentation%20arch&#233;ologique%20li&#233;e%20&#224;%20la%20th&#232;se\Sites.docx" TargetMode="External"/><Relationship Id="rId5198" Type="http://schemas.openxmlformats.org/officeDocument/2006/relationships/hyperlink" Target="file:///C:\Users\Thomas%20Huet\Desktop\Documentation%20arch&#233;ologique%20li&#233;e%20&#224;%20la%20th&#232;se\Cultures.docx" TargetMode="External"/><Relationship Id="rId6596" Type="http://schemas.openxmlformats.org/officeDocument/2006/relationships/hyperlink" Target="file:///C:\Users\Thomas%20Huet\Desktop\Documentation%20arch&#233;ologique%20li&#233;e%20&#224;%20la%20th&#232;se\Sites.docx" TargetMode="External"/><Relationship Id="rId7647" Type="http://schemas.openxmlformats.org/officeDocument/2006/relationships/hyperlink" Target="file:///C:\Users\Thomas%20Huet\Desktop\Documentation%20arch&#233;ologique%20li&#233;e%20&#224;%20la%20th&#232;se\Cultures.docx" TargetMode="External"/><Relationship Id="rId10628" Type="http://schemas.openxmlformats.org/officeDocument/2006/relationships/hyperlink" Target="file:///C:\Users\Thomas%20Huet\Desktop\Documentation%20arch&#233;ologique%20li&#233;e%20&#224;%20la%20th&#232;se\Sites.docx" TargetMode="External"/><Relationship Id="rId6249" Type="http://schemas.openxmlformats.org/officeDocument/2006/relationships/hyperlink" Target="file:///C:\Users\Thomas%20Huet\Desktop\Documentation%20arch&#233;ologique%20li&#233;e%20&#224;%20la%20th&#232;se\Cultures.docx" TargetMode="External"/><Relationship Id="rId12050" Type="http://schemas.openxmlformats.org/officeDocument/2006/relationships/hyperlink" Target="file:///C:\Users\Thomas%20Huet\Desktop\Documentation%20arch&#233;ologique%20li&#233;e%20&#224;%20la%20th&#232;se\Sites.docx" TargetMode="External"/><Relationship Id="rId13101" Type="http://schemas.openxmlformats.org/officeDocument/2006/relationships/hyperlink" Target="file:///C:\Users\Thomas%20Huet\Desktop\Documentation%20arch&#233;ologique%20li&#233;e%20&#224;%20la%20th&#232;se\Sites.docx" TargetMode="External"/><Relationship Id="rId2859" Type="http://schemas.openxmlformats.org/officeDocument/2006/relationships/hyperlink" Target="file:///C:\Users\Thomas%20Huet\Desktop\Documentation%20arch&#233;ologique%20li&#233;e%20&#224;%20la%20th&#232;se\Sites.docx" TargetMode="External"/><Relationship Id="rId6730" Type="http://schemas.openxmlformats.org/officeDocument/2006/relationships/hyperlink" Target="file:///C:\Users\Thomas%20Huet\Desktop\Documentation%20arch&#233;ologique%20li&#233;e%20&#224;%20la%20th&#232;se\Cultures.docx" TargetMode="External"/><Relationship Id="rId4281" Type="http://schemas.openxmlformats.org/officeDocument/2006/relationships/hyperlink" Target="file:///C:\Users\Thomas%20Huet\Desktop\Documentation%20arch&#233;ologique%20li&#233;e%20&#224;%20la%20th&#232;se\Cultures.docx" TargetMode="External"/><Relationship Id="rId5332" Type="http://schemas.openxmlformats.org/officeDocument/2006/relationships/hyperlink" Target="file:///C:\Users\Thomas%20Huet\Desktop\Documentation%20arch&#233;ologique%20li&#233;e%20&#224;%20la%20th&#232;se\Sites.docx" TargetMode="External"/><Relationship Id="rId8555" Type="http://schemas.openxmlformats.org/officeDocument/2006/relationships/hyperlink" Target="file:///C:\Users\Thomas%20Huet\Desktop\Documentation%20arch&#233;ologique%20li&#233;e%20&#224;%20la%20th&#232;se\Sites.docx" TargetMode="External"/><Relationship Id="rId9606" Type="http://schemas.openxmlformats.org/officeDocument/2006/relationships/hyperlink" Target="file:///C:\Users\Thomas%20Huet\Desktop\Documentation%20arch&#233;ologique%20li&#233;e%20&#224;%20la%20th&#232;se\Sites.docx" TargetMode="External"/><Relationship Id="rId9953" Type="http://schemas.openxmlformats.org/officeDocument/2006/relationships/hyperlink" Target="file:///C:\Users\Thomas%20Huet\Desktop\Documentation%20arch&#233;ologique%20li&#233;e%20&#224;%20la%20th&#232;se\Sites.docx" TargetMode="External"/><Relationship Id="rId11883" Type="http://schemas.openxmlformats.org/officeDocument/2006/relationships/hyperlink" Target="file:///C:\Users\Thomas%20Huet\Desktop\Documentation%20arch&#233;ologique%20li&#233;e%20&#224;%20la%20th&#232;se\Sites.docx" TargetMode="External"/><Relationship Id="rId12934" Type="http://schemas.openxmlformats.org/officeDocument/2006/relationships/hyperlink" Target="Sites.docx" TargetMode="External"/><Relationship Id="rId1942" Type="http://schemas.openxmlformats.org/officeDocument/2006/relationships/hyperlink" Target="file:///C:\Users\Thomas%20Huet\Desktop\Documentation%20arch&#233;ologique%20li&#233;e%20&#224;%20la%20th&#232;se\Cultures.docx" TargetMode="External"/><Relationship Id="rId7157" Type="http://schemas.openxmlformats.org/officeDocument/2006/relationships/hyperlink" Target="file:///C:\Users\Thomas%20Huet\Desktop\Documentation%20arch&#233;ologique%20li&#233;e%20&#224;%20la%20th&#232;se\Cultures.docx" TargetMode="External"/><Relationship Id="rId8208" Type="http://schemas.openxmlformats.org/officeDocument/2006/relationships/hyperlink" Target="file:///C:\Users\Thomas%20Huet\Desktop\Documentation%20arch&#233;ologique%20li&#233;e%20&#224;%20la%20th&#232;se\Sites.docx" TargetMode="External"/><Relationship Id="rId10485" Type="http://schemas.openxmlformats.org/officeDocument/2006/relationships/hyperlink" Target="file:///C:\Users\Thomas%20Huet\Desktop\Documentation%20arch&#233;ologique%20li&#233;e%20&#224;%20la%20th&#232;se\Cultures.docx" TargetMode="External"/><Relationship Id="rId11536" Type="http://schemas.openxmlformats.org/officeDocument/2006/relationships/hyperlink" Target="file:///C:\Users\Thomas%20Huet\Desktop\Documentation%20arch&#233;ologique%20li&#233;e%20&#224;%20la%20th&#232;se\Cultures.docx" TargetMode="External"/><Relationship Id="rId10138" Type="http://schemas.openxmlformats.org/officeDocument/2006/relationships/hyperlink" Target="file:///C:\Users\Thomas%20Huet\Desktop\Documentation%20arch&#233;ologique%20li&#233;e%20&#224;%20la%20th&#232;se\Sites.docx" TargetMode="External"/><Relationship Id="rId3767" Type="http://schemas.openxmlformats.org/officeDocument/2006/relationships/hyperlink" Target="file:///C:\Users\Thomas%20Huet\Desktop\Documentation%20arch&#233;ologique%20li&#233;e%20&#224;%20la%20th&#232;se\Cultures.docx" TargetMode="External"/><Relationship Id="rId4818" Type="http://schemas.openxmlformats.org/officeDocument/2006/relationships/hyperlink" Target="file:///C:\Users\Thomas%20Huet\Desktop\Documentation%20arch&#233;ologique%20li&#233;e%20&#224;%20la%20th&#232;se\Cultures.docx" TargetMode="External"/><Relationship Id="rId688" Type="http://schemas.openxmlformats.org/officeDocument/2006/relationships/hyperlink" Target="file:///C:\Users\Thomas%20Huet\Desktop\Documentation%20arch&#233;ologique%20li&#233;e%20&#224;%20la%20th&#232;se\Cultures.docx" TargetMode="External"/><Relationship Id="rId2369" Type="http://schemas.openxmlformats.org/officeDocument/2006/relationships/hyperlink" Target="file:///C:\Users\Thomas%20Huet\Desktop\Documentation%20arch&#233;ologique%20li&#233;e%20&#224;%20la%20th&#232;se\Cultures.docx" TargetMode="External"/><Relationship Id="rId6240" Type="http://schemas.openxmlformats.org/officeDocument/2006/relationships/hyperlink" Target="file:///C:\Users\Thomas%20Huet\Desktop\Documentation%20arch&#233;ologique%20li&#233;e%20&#224;%20la%20th&#232;se\Cultures.docx" TargetMode="External"/><Relationship Id="rId2850" Type="http://schemas.openxmlformats.org/officeDocument/2006/relationships/hyperlink" Target="file:///C:\Users\Thomas%20Huet\Desktop\Documentation%20arch&#233;ologique%20li&#233;e%20&#224;%20la%20th&#232;se\Cultures.docx" TargetMode="External"/><Relationship Id="rId9463" Type="http://schemas.openxmlformats.org/officeDocument/2006/relationships/hyperlink" Target="file:///C:\Users\Thomas%20Huet\Desktop\Documentation%20arch&#233;ologique%20li&#233;e%20&#224;%20la%20th&#232;se\Sites.docx" TargetMode="External"/><Relationship Id="rId11393" Type="http://schemas.openxmlformats.org/officeDocument/2006/relationships/hyperlink" Target="file:///C:\Users\Thomas%20Huet\Desktop\Documentation%20arch&#233;ologique%20li&#233;e%20&#224;%20la%20th&#232;se\Sites.docx" TargetMode="External"/><Relationship Id="rId12444" Type="http://schemas.openxmlformats.org/officeDocument/2006/relationships/hyperlink" Target="file:///C:\Users\Thomas%20Huet\Desktop\Documentation%20arch&#233;ologique%20li&#233;e%20&#224;%20la%20th&#232;se\Cultures.docx" TargetMode="External"/><Relationship Id="rId12791" Type="http://schemas.openxmlformats.org/officeDocument/2006/relationships/hyperlink" Target="file:///C:\Users\Thomas%20Huet\Desktop\Documentation%20arch&#233;ologique%20li&#233;e%20&#224;%20la%20th&#232;se\Cultures.docx" TargetMode="External"/><Relationship Id="rId13842" Type="http://schemas.openxmlformats.org/officeDocument/2006/relationships/hyperlink" Target="file:///C:\Users\Thomas%20Huet\Desktop\Documentation%20arch&#233;ologique%20li&#233;e%20&#224;%20la%20th&#232;se\Environnement.docx" TargetMode="External"/><Relationship Id="rId822" Type="http://schemas.openxmlformats.org/officeDocument/2006/relationships/hyperlink" Target="file:///C:\Users\Thomas%20Huet\Desktop\Documentation%20arch&#233;ologique%20li&#233;e%20&#224;%20la%20th&#232;se\Cultures.docx" TargetMode="External"/><Relationship Id="rId1452" Type="http://schemas.openxmlformats.org/officeDocument/2006/relationships/hyperlink" Target="file:///C:\Users\Thomas%20Huet\Desktop\Documentation%20arch&#233;ologique%20li&#233;e%20&#224;%20la%20th&#232;se\Cultures.docx" TargetMode="External"/><Relationship Id="rId2503" Type="http://schemas.openxmlformats.org/officeDocument/2006/relationships/hyperlink" Target="file:///C:\Users\Thomas%20Huet\Desktop\Documentation%20arch&#233;ologique%20li&#233;e%20&#224;%20la%20th&#232;se\Cultures.docx" TargetMode="External"/><Relationship Id="rId3901" Type="http://schemas.openxmlformats.org/officeDocument/2006/relationships/hyperlink" Target="file:///C:\Users\Thomas%20Huet\Desktop\Documentation%20arch&#233;ologique%20li&#233;e%20&#224;%20la%20th&#232;se\Cultures.docx" TargetMode="External"/><Relationship Id="rId8065" Type="http://schemas.openxmlformats.org/officeDocument/2006/relationships/hyperlink" Target="file:///C:\Users\Thomas%20Huet\Desktop\Documentation%20arch&#233;ologique%20li&#233;e%20&#224;%20la%20th&#232;se\Cultures.docx" TargetMode="External"/><Relationship Id="rId9116" Type="http://schemas.openxmlformats.org/officeDocument/2006/relationships/hyperlink" Target="file:///C:\Users\Thomas%20Huet\Desktop\Documentation%20arch&#233;ologique%20li&#233;e%20&#224;%20la%20th&#232;se\Sites.docx" TargetMode="External"/><Relationship Id="rId11046" Type="http://schemas.openxmlformats.org/officeDocument/2006/relationships/hyperlink" Target="file:///C:\Users\Thomas%20Huet\Desktop\Documentation%20arch&#233;ologique%20li&#233;e%20&#224;%20la%20th&#232;se\Cultures.docx" TargetMode="External"/><Relationship Id="rId1105" Type="http://schemas.openxmlformats.org/officeDocument/2006/relationships/hyperlink" Target="file:///C:\Users\Thomas%20Huet\Desktop\Documentation%20arch&#233;ologique%20li&#233;e%20&#224;%20la%20th&#232;se\Sites.docx" TargetMode="External"/><Relationship Id="rId3277" Type="http://schemas.openxmlformats.org/officeDocument/2006/relationships/hyperlink" Target="file:///C:\Users\Thomas%20Huet\Desktop\Documentation%20arch&#233;ologique%20li&#233;e%20&#224;%20la%20th&#232;se\Sites.docx" TargetMode="External"/><Relationship Id="rId4675" Type="http://schemas.openxmlformats.org/officeDocument/2006/relationships/hyperlink" Target="file:///C:\Users\Thomas%20Huet\Desktop\Documentation%20arch&#233;ologique%20li&#233;e%20&#224;%20la%20th&#232;se\Sites.docx" TargetMode="External"/><Relationship Id="rId5726" Type="http://schemas.openxmlformats.org/officeDocument/2006/relationships/hyperlink" Target="file:///C:\Users\Thomas%20Huet\Desktop\Documentation%20arch&#233;ologique%20li&#233;e%20&#224;%20la%20th&#232;se\Cultures.docx" TargetMode="External"/><Relationship Id="rId14269" Type="http://schemas.openxmlformats.org/officeDocument/2006/relationships/hyperlink" Target="file:///C:\Users\Thomas%20Huet\Desktop\Documentation%20arch&#233;ologique%20li&#233;e%20&#224;%20la%20th&#232;se\Cultures.docx" TargetMode="External"/><Relationship Id="rId198" Type="http://schemas.openxmlformats.org/officeDocument/2006/relationships/hyperlink" Target="file:///C:\Users\Thomas%20Huet\Desktop\Documentation%20arch&#233;ologique%20li&#233;e%20&#224;%20la%20th&#232;se\Sites.docx" TargetMode="External"/><Relationship Id="rId4328" Type="http://schemas.openxmlformats.org/officeDocument/2006/relationships/hyperlink" Target="file:///C:\Users\Thomas%20Huet\Desktop\Documentation%20arch&#233;ologique%20li&#233;e%20&#224;%20la%20th&#232;se\Cultures.docx" TargetMode="External"/><Relationship Id="rId7898" Type="http://schemas.openxmlformats.org/officeDocument/2006/relationships/hyperlink" Target="file:///C:\Users\Thomas%20Huet\Desktop\Documentation%20arch&#233;ologique%20li&#233;e%20&#224;%20la%20th&#232;se\Cultures.docx" TargetMode="External"/><Relationship Id="rId8949" Type="http://schemas.openxmlformats.org/officeDocument/2006/relationships/hyperlink" Target="file:///C:\Users\Thomas%20Huet\Desktop\Documentation%20arch&#233;ologique%20li&#233;e%20&#224;%20la%20th&#232;se\Cultures.docx" TargetMode="External"/><Relationship Id="rId10879" Type="http://schemas.openxmlformats.org/officeDocument/2006/relationships/hyperlink" Target="file:///C:\Users\Thomas%20Huet\Desktop\Documentation%20arch&#233;ologique%20li&#233;e%20&#224;%20la%20th&#232;se\Cultures.docx" TargetMode="External"/><Relationship Id="rId13352" Type="http://schemas.openxmlformats.org/officeDocument/2006/relationships/hyperlink" Target="file:///C:\Users\Thomas%20Huet\Desktop\Documentation%20arch&#233;ologique%20li&#233;e%20&#224;%20la%20th&#232;se\Sites.docx" TargetMode="External"/><Relationship Id="rId14403" Type="http://schemas.openxmlformats.org/officeDocument/2006/relationships/hyperlink" Target="file:///C:\Users\Thomas%20Huet\Desktop\Documentation%20arch&#233;ologique%20li&#233;e%20&#224;%20la%20th&#232;se\Sites.docx" TargetMode="External"/><Relationship Id="rId2360" Type="http://schemas.openxmlformats.org/officeDocument/2006/relationships/hyperlink" Target="file:///C:\Users\Thomas%20Huet\Desktop\Documentation%20arch&#233;ologique%20li&#233;e%20&#224;%20la%20th&#232;se\Cultures.docx" TargetMode="External"/><Relationship Id="rId3411" Type="http://schemas.openxmlformats.org/officeDocument/2006/relationships/hyperlink" Target="file:///C:\Users\Thomas%20Huet\Desktop\Documentation%20arch&#233;ologique%20li&#233;e%20&#224;%20la%20th&#232;se\Cultures.docx" TargetMode="External"/><Relationship Id="rId6981" Type="http://schemas.openxmlformats.org/officeDocument/2006/relationships/hyperlink" Target="file:///C:\Users\Thomas%20Huet\Desktop\Documentation%20arch&#233;ologique%20li&#233;e%20&#224;%20la%20th&#232;se\Cultures.docx" TargetMode="External"/><Relationship Id="rId13005" Type="http://schemas.openxmlformats.org/officeDocument/2006/relationships/hyperlink" Target="file:///C:\Users\Thomas%20Huet\Desktop\Documentation%20arch&#233;ologique%20li&#233;e%20&#224;%20la%20th&#232;se\Sites.docx" TargetMode="External"/><Relationship Id="rId332" Type="http://schemas.openxmlformats.org/officeDocument/2006/relationships/hyperlink" Target="file:///C:\Users\Thomas%20Huet\Desktop\Documentation%20arch&#233;ologique%20li&#233;e%20&#224;%20la%20th&#232;se\Cultures.docx" TargetMode="External"/><Relationship Id="rId2013" Type="http://schemas.openxmlformats.org/officeDocument/2006/relationships/hyperlink" Target="file:///C:\Users\Thomas%20Huet\Desktop\Documentation%20arch&#233;ologique%20li&#233;e%20&#224;%20la%20th&#232;se\Sites.docx" TargetMode="External"/><Relationship Id="rId5583" Type="http://schemas.openxmlformats.org/officeDocument/2006/relationships/hyperlink" Target="file:///C:\Users\Thomas%20Huet\Desktop\Documentation%20arch&#233;ologique%20li&#233;e%20&#224;%20la%20th&#232;se\Cultures.docx" TargetMode="External"/><Relationship Id="rId6634" Type="http://schemas.openxmlformats.org/officeDocument/2006/relationships/hyperlink" Target="file:///C:\Users\Thomas%20Huet\Desktop\Documentation%20arch&#233;ologique%20li&#233;e%20&#224;%20la%20th&#232;se\Cultures.docx" TargetMode="External"/><Relationship Id="rId4185" Type="http://schemas.openxmlformats.org/officeDocument/2006/relationships/hyperlink" Target="file:///C:\Users\Thomas%20Huet\Desktop\Documentation%20arch&#233;ologique%20li&#233;e%20&#224;%20la%20th&#232;se\Cultures.docx" TargetMode="External"/><Relationship Id="rId5236" Type="http://schemas.openxmlformats.org/officeDocument/2006/relationships/hyperlink" Target="file:///C:\Users\Thomas%20Huet\Desktop\Documentation%20arch&#233;ologique%20li&#233;e%20&#224;%20la%20th&#232;se\Sites.docx" TargetMode="External"/><Relationship Id="rId9857" Type="http://schemas.openxmlformats.org/officeDocument/2006/relationships/hyperlink" Target="file:///C:\Users\Thomas%20Huet\Desktop\Documentation%20arch&#233;ologique%20li&#233;e%20&#224;%20la%20th&#232;se\Cultures.docx" TargetMode="External"/><Relationship Id="rId11787" Type="http://schemas.openxmlformats.org/officeDocument/2006/relationships/hyperlink" Target="file:///C:\Users\Thomas%20Huet\Desktop\Documentation%20arch&#233;ologique%20li&#233;e%20&#224;%20la%20th&#232;se\Cultures.docx" TargetMode="External"/><Relationship Id="rId12838" Type="http://schemas.openxmlformats.org/officeDocument/2006/relationships/hyperlink" Target="file:///C:\Users\Thomas%20Huet\Desktop\Documentation%20arch&#233;ologique%20li&#233;e%20&#224;%20la%20th&#232;se\Cultures.docx" TargetMode="External"/><Relationship Id="rId1846" Type="http://schemas.openxmlformats.org/officeDocument/2006/relationships/hyperlink" Target="file:///C:\Users\Thomas%20Huet\Desktop\Documentation%20arch&#233;ologique%20li&#233;e%20&#224;%20la%20th&#232;se\Sites.docx" TargetMode="External"/><Relationship Id="rId8459" Type="http://schemas.openxmlformats.org/officeDocument/2006/relationships/hyperlink" Target="file:///C:\Users\Thomas%20Huet\Desktop\Documentation%20arch&#233;ologique%20li&#233;e%20&#224;%20la%20th&#232;se\Sites.docx" TargetMode="External"/><Relationship Id="rId10389" Type="http://schemas.openxmlformats.org/officeDocument/2006/relationships/hyperlink" Target="file:///C:\Users\Thomas%20Huet\Desktop\Documentation%20arch&#233;ologique%20li&#233;e%20&#224;%20la%20th&#232;se\Sites.docx" TargetMode="External"/><Relationship Id="rId14260" Type="http://schemas.openxmlformats.org/officeDocument/2006/relationships/hyperlink" Target="file:///C:\Users\Thomas%20Huet\Desktop\Documentation%20arch&#233;ologique%20li&#233;e%20&#224;%20la%20th&#232;se\Analyses%20Statistiques.docx" TargetMode="External"/><Relationship Id="rId8940" Type="http://schemas.openxmlformats.org/officeDocument/2006/relationships/hyperlink" Target="file:///C:\Users\Thomas%20Huet\Desktop\Documentation%20arch&#233;ologique%20li&#233;e%20&#224;%20la%20th&#232;se\Sites.docx" TargetMode="External"/><Relationship Id="rId6491" Type="http://schemas.openxmlformats.org/officeDocument/2006/relationships/hyperlink" Target="file:///C:\Users\Thomas%20Huet\Desktop\Documentation%20arch&#233;ologique%20li&#233;e%20&#224;%20la%20th&#232;se\Sites.docx" TargetMode="External"/><Relationship Id="rId7542" Type="http://schemas.openxmlformats.org/officeDocument/2006/relationships/hyperlink" Target="file:///C:\Users\Thomas%20Huet\Desktop\Documentation%20arch&#233;ologique%20li&#233;e%20&#224;%20la%20th&#232;se\Sites.docx" TargetMode="External"/><Relationship Id="rId10523" Type="http://schemas.openxmlformats.org/officeDocument/2006/relationships/hyperlink" Target="file:///C:\Users\Thomas%20Huet\Desktop\Documentation%20arch&#233;ologique%20li&#233;e%20&#224;%20la%20th&#232;se\Sites.docx" TargetMode="External"/><Relationship Id="rId10870" Type="http://schemas.openxmlformats.org/officeDocument/2006/relationships/hyperlink" Target="file:///C:\Users\Thomas%20Huet\Desktop\Documentation%20arch&#233;ologique%20li&#233;e%20&#224;%20la%20th&#232;se\Cultures.docx" TargetMode="External"/><Relationship Id="rId11921" Type="http://schemas.openxmlformats.org/officeDocument/2006/relationships/hyperlink" Target="file:///C:\Users\Thomas%20Huet\Desktop\Documentation%20arch&#233;ologique%20li&#233;e%20&#224;%20la%20th&#232;se\Sites.docx" TargetMode="External"/><Relationship Id="rId5093" Type="http://schemas.openxmlformats.org/officeDocument/2006/relationships/hyperlink" Target="file:///C:\Users\Thomas%20Huet\Desktop\Documentation%20arch&#233;ologique%20li&#233;e%20&#224;%20la%20th&#232;se\Cultures.docx" TargetMode="External"/><Relationship Id="rId6144" Type="http://schemas.openxmlformats.org/officeDocument/2006/relationships/hyperlink" Target="file:///C:\Users\Thomas%20Huet\Desktop\Documentation%20arch&#233;ologique%20li&#233;e%20&#224;%20la%20th&#232;se\Sites.docx" TargetMode="External"/><Relationship Id="rId9367" Type="http://schemas.openxmlformats.org/officeDocument/2006/relationships/hyperlink" Target="file:///C:\Users\Thomas%20Huet\Desktop\Documentation%20arch&#233;ologique%20li&#233;e%20&#224;%20la%20th&#232;se\Sites.docx" TargetMode="External"/><Relationship Id="rId12695" Type="http://schemas.openxmlformats.org/officeDocument/2006/relationships/hyperlink" Target="file:///C:\Users\Thomas%20Huet\Desktop\Documentation%20arch&#233;ologique%20li&#233;e%20&#224;%20la%20th&#232;se\Sites.docx" TargetMode="External"/><Relationship Id="rId13746" Type="http://schemas.openxmlformats.org/officeDocument/2006/relationships/hyperlink" Target="file:///C:\Users\Thomas%20Huet\Desktop\Documentation%20arch&#233;ologique%20li&#233;e%20&#224;%20la%20th&#232;se\Sites.docx" TargetMode="External"/><Relationship Id="rId1356" Type="http://schemas.openxmlformats.org/officeDocument/2006/relationships/hyperlink" Target="file:///C:\Users\Thomas%20Huet\Desktop\Documentation%20arch&#233;ologique%20li&#233;e%20&#224;%20la%20th&#232;se\Cultures.docx" TargetMode="External"/><Relationship Id="rId2754" Type="http://schemas.openxmlformats.org/officeDocument/2006/relationships/hyperlink" Target="file:///C:\Users\Thomas%20Huet\Desktop\Documentation%20arch&#233;ologique%20li&#233;e%20&#224;%20la%20th&#232;se\Cultures.docx" TargetMode="External"/><Relationship Id="rId3805" Type="http://schemas.openxmlformats.org/officeDocument/2006/relationships/hyperlink" Target="file:///C:\Users\Thomas%20Huet\Desktop\Documentation%20arch&#233;ologique%20li&#233;e%20&#224;%20la%20th&#232;se\Cultures.docx" TargetMode="External"/><Relationship Id="rId11297" Type="http://schemas.openxmlformats.org/officeDocument/2006/relationships/hyperlink" Target="file:///C:\Users\Thomas%20Huet\Desktop\Documentation%20arch&#233;ologique%20li&#233;e%20&#224;%20la%20th&#232;se\Sites.docx" TargetMode="External"/><Relationship Id="rId12348" Type="http://schemas.openxmlformats.org/officeDocument/2006/relationships/hyperlink" Target="file:///C:\Users\Thomas%20Huet\Desktop\Documentation%20arch&#233;ologique%20li&#233;e%20&#224;%20la%20th&#232;se\Cultures.docx" TargetMode="External"/><Relationship Id="rId726" Type="http://schemas.openxmlformats.org/officeDocument/2006/relationships/hyperlink" Target="file:///C:\Users\Thomas%20Huet\Desktop\Documentation%20arch&#233;ologique%20li&#233;e%20&#224;%20la%20th&#232;se\Cultures.docx" TargetMode="External"/><Relationship Id="rId1009" Type="http://schemas.openxmlformats.org/officeDocument/2006/relationships/hyperlink" Target="file:///C:\Users\Thomas%20Huet\Desktop\Documentation%20arch&#233;ologique%20li&#233;e%20&#224;%20la%20th&#232;se\Cultures.docx" TargetMode="External"/><Relationship Id="rId2407" Type="http://schemas.openxmlformats.org/officeDocument/2006/relationships/hyperlink" Target="file:///C:\Users\Thomas%20Huet\Desktop\Documentation%20arch&#233;ologique%20li&#233;e%20&#224;%20la%20th&#232;se\Sites.docx" TargetMode="External"/><Relationship Id="rId5977" Type="http://schemas.openxmlformats.org/officeDocument/2006/relationships/hyperlink" Target="file:///C:\Users\Thomas%20Huet\Desktop\Documentation%20arch&#233;ologique%20li&#233;e%20&#224;%20la%20th&#232;se\Sites.docx" TargetMode="External"/><Relationship Id="rId62" Type="http://schemas.openxmlformats.org/officeDocument/2006/relationships/hyperlink" Target="file:///C:\Users\Thomas%20Huet\Desktop\Documentation%20arch&#233;ologique%20li&#233;e%20&#224;%20la%20th&#232;se\Cultures.docx" TargetMode="External"/><Relationship Id="rId4579" Type="http://schemas.openxmlformats.org/officeDocument/2006/relationships/hyperlink" Target="file:///C:\Users\Thomas%20Huet\Desktop\Documentation%20arch&#233;ologique%20li&#233;e%20&#224;%20la%20th&#232;se\Cultures.docx" TargetMode="External"/><Relationship Id="rId8450" Type="http://schemas.openxmlformats.org/officeDocument/2006/relationships/hyperlink" Target="Sites.docx" TargetMode="External"/><Relationship Id="rId9501" Type="http://schemas.openxmlformats.org/officeDocument/2006/relationships/hyperlink" Target="file:///C:\Users\Thomas%20Huet\Desktop\Documentation%20arch&#233;ologique%20li&#233;e%20&#224;%20la%20th&#232;se\Sites.docx" TargetMode="External"/><Relationship Id="rId10380" Type="http://schemas.openxmlformats.org/officeDocument/2006/relationships/hyperlink" Target="file:///C:\Users\Thomas%20Huet\Desktop\Documentation%20arch&#233;ologique%20li&#233;e%20&#224;%20la%20th&#232;se\Cultures.docx" TargetMode="External"/><Relationship Id="rId11431" Type="http://schemas.openxmlformats.org/officeDocument/2006/relationships/hyperlink" Target="file:///C:\Users\Thomas%20Huet\Desktop\Documentation%20arch&#233;ologique%20li&#233;e%20&#224;%20la%20th&#232;se\Cultures.docx" TargetMode="External"/><Relationship Id="rId7052" Type="http://schemas.openxmlformats.org/officeDocument/2006/relationships/hyperlink" Target="file:///C:\Users\Thomas%20Huet\Desktop\Documentation%20arch&#233;ologique%20li&#233;e%20&#224;%20la%20th&#232;se\Sites.docx" TargetMode="External"/><Relationship Id="rId8103" Type="http://schemas.openxmlformats.org/officeDocument/2006/relationships/hyperlink" Target="file:///C:\Users\Thomas%20Huet\Desktop\Documentation%20arch&#233;ologique%20li&#233;e%20&#224;%20la%20th&#232;se\Sites.docx" TargetMode="External"/><Relationship Id="rId10033" Type="http://schemas.openxmlformats.org/officeDocument/2006/relationships/hyperlink" Target="file:///C:\Users\Thomas%20Huet\Desktop\Documentation%20arch&#233;ologique%20li&#233;e%20&#224;%20la%20th&#232;se\Sites.docx" TargetMode="External"/><Relationship Id="rId3662" Type="http://schemas.openxmlformats.org/officeDocument/2006/relationships/hyperlink" Target="file:///C:\Users\Thomas%20Huet\Desktop\Documentation%20arch&#233;ologique%20li&#233;e%20&#224;%20la%20th&#232;se\Cultures.docx" TargetMode="External"/><Relationship Id="rId4713" Type="http://schemas.openxmlformats.org/officeDocument/2006/relationships/hyperlink" Target="file:///C:\Users\Thomas%20Huet\Desktop\Documentation%20arch&#233;ologique%20li&#233;e%20&#224;%20la%20th&#232;se\Cultures.docx" TargetMode="External"/><Relationship Id="rId13256" Type="http://schemas.openxmlformats.org/officeDocument/2006/relationships/hyperlink" Target="file:///C:\Users\Thomas%20Huet\Desktop\Documentation%20arch&#233;ologique%20li&#233;e%20&#224;%20la%20th&#232;se\Cultures.docx" TargetMode="External"/><Relationship Id="rId14307" Type="http://schemas.openxmlformats.org/officeDocument/2006/relationships/hyperlink" Target="file:///C:\Users\Thomas%20Huet\Desktop\Documentation%20arch&#233;ologique%20li&#233;e%20&#224;%20la%20th&#232;se\Cultures.docx" TargetMode="External"/><Relationship Id="rId583" Type="http://schemas.openxmlformats.org/officeDocument/2006/relationships/hyperlink" Target="file:///C:\Users\Thomas%20Huet\Desktop\Documentation%20arch&#233;ologique%20li&#233;e%20&#224;%20la%20th&#232;se\Cultures.docx" TargetMode="External"/><Relationship Id="rId2264" Type="http://schemas.openxmlformats.org/officeDocument/2006/relationships/hyperlink" Target="file:///C:\Users\Thomas%20Huet\Desktop\Documentation%20arch&#233;ologique%20li&#233;e%20&#224;%20la%20th&#232;se\Cultures.docx" TargetMode="External"/><Relationship Id="rId3315" Type="http://schemas.openxmlformats.org/officeDocument/2006/relationships/hyperlink" Target="file:///C:\Users\Thomas%20Huet\Desktop\Documentation%20arch&#233;ologique%20li&#233;e%20&#224;%20la%20th&#232;se\Sites.docx" TargetMode="External"/><Relationship Id="rId236" Type="http://schemas.openxmlformats.org/officeDocument/2006/relationships/hyperlink" Target="file:///C:\Users\Thomas%20Huet\Desktop\Documentation%20arch&#233;ologique%20li&#233;e%20&#224;%20la%20th&#232;se\Sites.docx" TargetMode="External"/><Relationship Id="rId5487" Type="http://schemas.openxmlformats.org/officeDocument/2006/relationships/hyperlink" Target="file:///C:\Users\Thomas%20Huet\Desktop\Documentation%20arch&#233;ologique%20li&#233;e%20&#224;%20la%20th&#232;se\Sites.docx" TargetMode="External"/><Relationship Id="rId6885" Type="http://schemas.openxmlformats.org/officeDocument/2006/relationships/hyperlink" Target="Cultures.docx" TargetMode="External"/><Relationship Id="rId7936" Type="http://schemas.openxmlformats.org/officeDocument/2006/relationships/hyperlink" Target="file:///C:\Users\Thomas%20Huet\Desktop\Documentation%20arch&#233;ologique%20li&#233;e%20&#224;%20la%20th&#232;se\Sites.docx" TargetMode="External"/><Relationship Id="rId10917" Type="http://schemas.openxmlformats.org/officeDocument/2006/relationships/hyperlink" Target="Sites.docx" TargetMode="External"/><Relationship Id="rId4089" Type="http://schemas.openxmlformats.org/officeDocument/2006/relationships/hyperlink" Target="Cultures.docx" TargetMode="External"/><Relationship Id="rId6538" Type="http://schemas.openxmlformats.org/officeDocument/2006/relationships/hyperlink" Target="file:///C:\Users\Thomas%20Huet\Desktop\Documentation%20arch&#233;ologique%20li&#233;e%20&#224;%20la%20th&#232;se\Analyses%20Statistiques.docx" TargetMode="External"/><Relationship Id="rId9011" Type="http://schemas.openxmlformats.org/officeDocument/2006/relationships/hyperlink" Target="file:///C:\Users\Thomas%20Huet\Desktop\Documentation%20arch&#233;ologique%20li&#233;e%20&#224;%20la%20th&#232;se\Cultures.docx" TargetMode="External"/><Relationship Id="rId1000" Type="http://schemas.openxmlformats.org/officeDocument/2006/relationships/hyperlink" Target="file:///C:\Users\Thomas%20Huet\Desktop\Documentation%20arch&#233;ologique%20li&#233;e%20&#224;%20la%20th&#232;se\Sites.docx" TargetMode="External"/><Relationship Id="rId4570" Type="http://schemas.openxmlformats.org/officeDocument/2006/relationships/hyperlink" Target="file:///C:\Users\Thomas%20Huet\Desktop\Documentation%20arch&#233;ologique%20li&#233;e%20&#224;%20la%20th&#232;se\Cultures.docx" TargetMode="External"/><Relationship Id="rId5621" Type="http://schemas.openxmlformats.org/officeDocument/2006/relationships/hyperlink" Target="file:///C:\Users\Thomas%20Huet\Desktop\Documentation%20arch&#233;ologique%20li&#233;e%20&#224;%20la%20th&#232;se\Cultures.docx" TargetMode="External"/><Relationship Id="rId14164" Type="http://schemas.openxmlformats.org/officeDocument/2006/relationships/hyperlink" Target="file:///C:\Users\Thomas%20Huet\Desktop\Documentation%20arch&#233;ologique%20li&#233;e%20&#224;%20la%20th&#232;se\Sites.docx" TargetMode="External"/><Relationship Id="rId3172" Type="http://schemas.openxmlformats.org/officeDocument/2006/relationships/hyperlink" Target="file:///C:\Users\Thomas%20Huet\Desktop\Documentation%20arch&#233;ologique%20li&#233;e%20&#224;%20la%20th&#232;se\Cultures.docx" TargetMode="External"/><Relationship Id="rId4223" Type="http://schemas.openxmlformats.org/officeDocument/2006/relationships/hyperlink" Target="file:///C:\Users\Thomas%20Huet\Desktop\Documentation%20arch&#233;ologique%20li&#233;e%20&#224;%20la%20th&#232;se\Cultures.docx" TargetMode="External"/><Relationship Id="rId7793" Type="http://schemas.openxmlformats.org/officeDocument/2006/relationships/hyperlink" Target="file:///C:\Users\Thomas%20Huet\Desktop\Documentation%20arch&#233;ologique%20li&#233;e%20&#224;%20la%20th&#232;se\Sites.docx" TargetMode="External"/><Relationship Id="rId8844" Type="http://schemas.openxmlformats.org/officeDocument/2006/relationships/hyperlink" Target="file:///C:\Users\Thomas%20Huet\Desktop\Documentation%20arch&#233;ologique%20li&#233;e%20&#224;%20la%20th&#232;se\Cultures.docx" TargetMode="External"/><Relationship Id="rId6395" Type="http://schemas.openxmlformats.org/officeDocument/2006/relationships/hyperlink" Target="file:///C:\Users\Thomas%20Huet\Desktop\Documentation%20arch&#233;ologique%20li&#233;e%20&#224;%20la%20th&#232;se\Sites.docx" TargetMode="External"/><Relationship Id="rId7446" Type="http://schemas.openxmlformats.org/officeDocument/2006/relationships/hyperlink" Target="file:///C:\Users\Thomas%20Huet\Desktop\Documentation%20arch&#233;ologique%20li&#233;e%20&#224;%20la%20th&#232;se\Cultures.docx" TargetMode="External"/><Relationship Id="rId10774" Type="http://schemas.openxmlformats.org/officeDocument/2006/relationships/hyperlink" Target="file:///C:\Users\Thomas%20Huet\Desktop\Documentation%20arch&#233;ologique%20li&#233;e%20&#224;%20la%20th&#232;se\Cultures.docx" TargetMode="External"/><Relationship Id="rId11825" Type="http://schemas.openxmlformats.org/officeDocument/2006/relationships/hyperlink" Target="file:///C:\Users\Thomas%20Huet\Desktop\Documentation%20arch&#233;ologique%20li&#233;e%20&#224;%20la%20th&#232;se\Cultures.docx" TargetMode="External"/><Relationship Id="rId6048" Type="http://schemas.openxmlformats.org/officeDocument/2006/relationships/hyperlink" Target="file:///C:\Users\Thomas%20Huet\Desktop\Documentation%20arch&#233;ologique%20li&#233;e%20&#224;%20la%20th&#232;se\Cultures.docx" TargetMode="External"/><Relationship Id="rId10427" Type="http://schemas.openxmlformats.org/officeDocument/2006/relationships/hyperlink" Target="file:///C:\Users\Thomas%20Huet\Desktop\Documentation%20arch&#233;ologique%20li&#233;e%20&#224;%20la%20th&#232;se\Sites.docx" TargetMode="External"/><Relationship Id="rId13997" Type="http://schemas.openxmlformats.org/officeDocument/2006/relationships/hyperlink" Target="file:///C:\Users\Thomas%20Huet\Desktop\Documentation%20arch&#233;ologique%20li&#233;e%20&#224;%20la%20th&#232;se\Sites.docx" TargetMode="External"/><Relationship Id="rId12599" Type="http://schemas.openxmlformats.org/officeDocument/2006/relationships/hyperlink" Target="file:///C:\Users\Thomas%20Huet\Desktop\Documentation%20arch&#233;ologique%20li&#233;e%20&#224;%20la%20th&#232;se\Sites.docx" TargetMode="External"/><Relationship Id="rId977" Type="http://schemas.openxmlformats.org/officeDocument/2006/relationships/hyperlink" Target="file:///C:\Users\Thomas%20Huet\Desktop\Documentation%20arch&#233;ologique%20li&#233;e%20&#224;%20la%20th&#232;se\Cultures.docx" TargetMode="External"/><Relationship Id="rId2658" Type="http://schemas.openxmlformats.org/officeDocument/2006/relationships/hyperlink" Target="file:///C:\Users\Thomas%20Huet\Desktop\Documentation%20arch&#233;ologique%20li&#233;e%20&#224;%20la%20th&#232;se\Cultures.docx" TargetMode="External"/><Relationship Id="rId3709" Type="http://schemas.openxmlformats.org/officeDocument/2006/relationships/hyperlink" Target="file:///C:\Users\Thomas%20Huet\Desktop\Documentation%20arch&#233;ologique%20li&#233;e%20&#224;%20la%20th&#232;se\Sites.docx" TargetMode="External"/><Relationship Id="rId4080" Type="http://schemas.openxmlformats.org/officeDocument/2006/relationships/hyperlink" Target="Sites.docx" TargetMode="External"/><Relationship Id="rId5131" Type="http://schemas.openxmlformats.org/officeDocument/2006/relationships/hyperlink" Target="file:///C:\Users\Thomas%20Huet\Desktop\Documentation%20arch&#233;ologique%20li&#233;e%20&#224;%20la%20th&#232;se\Sites.docx" TargetMode="External"/><Relationship Id="rId9752" Type="http://schemas.openxmlformats.org/officeDocument/2006/relationships/hyperlink" Target="file:///C:\Users\Thomas%20Huet\Desktop\Documentation%20arch&#233;ologique%20li&#233;e%20&#224;%20la%20th&#232;se\Cultures.docx" TargetMode="External"/><Relationship Id="rId11682" Type="http://schemas.openxmlformats.org/officeDocument/2006/relationships/hyperlink" Target="file:///C:\Users\Thomas%20Huet\Desktop\Documentation%20arch&#233;ologique%20li&#233;e%20&#224;%20la%20th&#232;se\Sites.docx" TargetMode="External"/><Relationship Id="rId12733" Type="http://schemas.openxmlformats.org/officeDocument/2006/relationships/hyperlink" Target="file:///C:\Users\Thomas%20Huet\Desktop\Documentation%20arch&#233;ologique%20li&#233;e%20&#224;%20la%20th&#232;se\Sites.docx" TargetMode="External"/><Relationship Id="rId1741" Type="http://schemas.openxmlformats.org/officeDocument/2006/relationships/hyperlink" Target="file:///C:\Users\Thomas%20Huet\Desktop\Documentation%20arch&#233;ologique%20li&#233;e%20&#224;%20la%20th&#232;se\Cultures.docx" TargetMode="External"/><Relationship Id="rId8354" Type="http://schemas.openxmlformats.org/officeDocument/2006/relationships/hyperlink" Target="file:///C:\Users\Thomas%20Huet\Desktop\Documentation%20arch&#233;ologique%20li&#233;e%20&#224;%20la%20th&#232;se\Sites.docx" TargetMode="External"/><Relationship Id="rId9405" Type="http://schemas.openxmlformats.org/officeDocument/2006/relationships/hyperlink" Target="file:///C:\Users\Thomas%20Huet\Desktop\Documentation%20arch&#233;ologique%20li&#233;e%20&#224;%20la%20th&#232;se\Sites.docx" TargetMode="External"/><Relationship Id="rId10284" Type="http://schemas.openxmlformats.org/officeDocument/2006/relationships/hyperlink" Target="Sites.docx" TargetMode="External"/><Relationship Id="rId11335" Type="http://schemas.openxmlformats.org/officeDocument/2006/relationships/hyperlink" Target="file:///C:\Users\Thomas%20Huet\Desktop\Documentation%20arch&#233;ologique%20li&#233;e%20&#224;%20la%20th&#232;se\Sites.docx" TargetMode="External"/><Relationship Id="rId8007" Type="http://schemas.openxmlformats.org/officeDocument/2006/relationships/hyperlink" Target="file:///C:\Users\Thomas%20Huet\Desktop\Documentation%20arch&#233;ologique%20li&#233;e%20&#224;%20la%20th&#232;se\Cultures.docx" TargetMode="External"/><Relationship Id="rId3566" Type="http://schemas.openxmlformats.org/officeDocument/2006/relationships/hyperlink" Target="file:///C:\Users\Thomas%20Huet\Desktop\Documentation%20arch&#233;ologique%20li&#233;e%20&#224;%20la%20th&#232;se\Cultures.docx" TargetMode="External"/><Relationship Id="rId4964" Type="http://schemas.openxmlformats.org/officeDocument/2006/relationships/hyperlink" Target="file:///C:\Users\Thomas%20Huet\Desktop\Documentation%20arch&#233;ologique%20li&#233;e%20&#224;%20la%20th&#232;se\Cultures.docx" TargetMode="External"/><Relationship Id="rId487" Type="http://schemas.openxmlformats.org/officeDocument/2006/relationships/hyperlink" Target="file:///C:\Users\Thomas%20Huet\Desktop\Documentation%20arch&#233;ologique%20li&#233;e%20&#224;%20la%20th&#232;se\Cultures.docx" TargetMode="External"/><Relationship Id="rId2168" Type="http://schemas.openxmlformats.org/officeDocument/2006/relationships/hyperlink" Target="file:///C:\Users\Thomas%20Huet\Desktop\Documentation%20arch&#233;ologique%20li&#233;e%20&#224;%20la%20th&#232;se\Cultures.docx" TargetMode="External"/><Relationship Id="rId3219" Type="http://schemas.openxmlformats.org/officeDocument/2006/relationships/hyperlink" Target="file:///C:\Users\Thomas%20Huet\Desktop\Documentation%20arch&#233;ologique%20li&#233;e%20&#224;%20la%20th&#232;se\Sites.docx" TargetMode="External"/><Relationship Id="rId4617" Type="http://schemas.openxmlformats.org/officeDocument/2006/relationships/hyperlink" Target="file:///C:\Users\Thomas%20Huet\Desktop\Documentation%20arch&#233;ologique%20li&#233;e%20&#224;%20la%20th&#232;se\Cultures.docx" TargetMode="External"/><Relationship Id="rId6789" Type="http://schemas.openxmlformats.org/officeDocument/2006/relationships/hyperlink" Target="file:///C:\Users\Thomas%20Huet\Desktop\Documentation%20arch&#233;ologique%20li&#233;e%20&#224;%20la%20th&#232;se\Cultures.docx" TargetMode="External"/><Relationship Id="rId12590" Type="http://schemas.openxmlformats.org/officeDocument/2006/relationships/hyperlink" Target="file:///C:\Users\Thomas%20Huet\Desktop\Documentation%20arch&#233;ologique%20li&#233;e%20&#224;%20la%20th&#232;se\Sites.docx" TargetMode="External"/><Relationship Id="rId13641" Type="http://schemas.openxmlformats.org/officeDocument/2006/relationships/hyperlink" Target="Sites.docx" TargetMode="External"/><Relationship Id="rId3700" Type="http://schemas.openxmlformats.org/officeDocument/2006/relationships/hyperlink" Target="file:///C:\Users\Thomas%20Huet\Desktop\Documentation%20arch&#233;ologique%20li&#233;e%20&#224;%20la%20th&#232;se\Cultures.docx" TargetMode="External"/><Relationship Id="rId9262" Type="http://schemas.openxmlformats.org/officeDocument/2006/relationships/hyperlink" Target="file:///C:\Users\Thomas%20Huet\Desktop\Documentation%20arch&#233;ologique%20li&#233;e%20&#224;%20la%20th&#232;se\Environnement.docx" TargetMode="External"/><Relationship Id="rId11192" Type="http://schemas.openxmlformats.org/officeDocument/2006/relationships/hyperlink" Target="file:///C:\Users\Thomas%20Huet\Desktop\Documentation%20arch&#233;ologique%20li&#233;e%20&#224;%20la%20th&#232;se\Cultures.docx" TargetMode="External"/><Relationship Id="rId12243" Type="http://schemas.openxmlformats.org/officeDocument/2006/relationships/hyperlink" Target="file:///C:\Users\Thomas%20Huet\Desktop\Documentation%20arch&#233;ologique%20li&#233;e%20&#224;%20la%20th&#232;se\Environnement.docx" TargetMode="External"/><Relationship Id="rId621" Type="http://schemas.openxmlformats.org/officeDocument/2006/relationships/hyperlink" Target="file:///C:\Users\Thomas%20Huet\Desktop\Documentation%20arch&#233;ologique%20li&#233;e%20&#224;%20la%20th&#232;se\Sites.docx" TargetMode="External"/><Relationship Id="rId1251" Type="http://schemas.openxmlformats.org/officeDocument/2006/relationships/hyperlink" Target="file:///C:\Users\Thomas%20Huet\Desktop\Documentation%20arch&#233;ologique%20li&#233;e%20&#224;%20la%20th&#232;se\Cultures.docx" TargetMode="External"/><Relationship Id="rId2302" Type="http://schemas.openxmlformats.org/officeDocument/2006/relationships/hyperlink" Target="file:///C:\Users\Thomas%20Huet\Desktop\Documentation%20arch&#233;ologique%20li&#233;e%20&#224;%20la%20th&#232;se\Cultures.docx" TargetMode="External"/><Relationship Id="rId5872" Type="http://schemas.openxmlformats.org/officeDocument/2006/relationships/hyperlink" Target="file:///C:\Users\Thomas%20Huet\Desktop\Documentation%20arch&#233;ologique%20li&#233;e%20&#224;%20la%20th&#232;se\Cultures.docx" TargetMode="External"/><Relationship Id="rId6923" Type="http://schemas.openxmlformats.org/officeDocument/2006/relationships/hyperlink" Target="file:///C:\Users\Thomas%20Huet\Desktop\Documentation%20arch&#233;ologique%20li&#233;e%20&#224;%20la%20th&#232;se\Sites.docx" TargetMode="External"/><Relationship Id="rId4474" Type="http://schemas.openxmlformats.org/officeDocument/2006/relationships/hyperlink" Target="file:///C:\Users\Thomas%20Huet\Desktop\Documentation%20arch&#233;ologique%20li&#233;e%20&#224;%20la%20th&#232;se\Cultures.docx" TargetMode="External"/><Relationship Id="rId5525" Type="http://schemas.openxmlformats.org/officeDocument/2006/relationships/hyperlink" Target="file:///C:\Users\Thomas%20Huet\Desktop\Documentation%20arch&#233;ologique%20li&#233;e%20&#224;%20la%20th&#232;se\Cultures.docx" TargetMode="External"/><Relationship Id="rId14068" Type="http://schemas.openxmlformats.org/officeDocument/2006/relationships/hyperlink" Target="Sites.docx" TargetMode="External"/><Relationship Id="rId3076" Type="http://schemas.openxmlformats.org/officeDocument/2006/relationships/hyperlink" Target="file:///C:\Users\Thomas%20Huet\Desktop\Documentation%20arch&#233;ologique%20li&#233;e%20&#224;%20la%20th&#232;se\Cultures.docx" TargetMode="External"/><Relationship Id="rId4127" Type="http://schemas.openxmlformats.org/officeDocument/2006/relationships/hyperlink" Target="file:///C:\Users\Thomas%20Huet\Desktop\Documentation%20arch&#233;ologique%20li&#233;e%20&#224;%20la%20th&#232;se\Cultures.docx" TargetMode="External"/><Relationship Id="rId7697" Type="http://schemas.openxmlformats.org/officeDocument/2006/relationships/hyperlink" Target="file:///C:\Users\Thomas%20Huet\Desktop\Documentation%20arch&#233;ologique%20li&#233;e%20&#224;%20la%20th&#232;se\Sites.docx" TargetMode="External"/><Relationship Id="rId6299" Type="http://schemas.openxmlformats.org/officeDocument/2006/relationships/hyperlink" Target="file:///C:\Users\Thomas%20Huet\Desktop\Documentation%20arch&#233;ologique%20li&#233;e%20&#224;%20la%20th&#232;se\Sites.docx" TargetMode="External"/><Relationship Id="rId8748" Type="http://schemas.openxmlformats.org/officeDocument/2006/relationships/hyperlink" Target="file:///C:\Users\Thomas%20Huet\Desktop\Documentation%20arch&#233;ologique%20li&#233;e%20&#224;%20la%20th&#232;se\Sites.docx" TargetMode="External"/><Relationship Id="rId10678" Type="http://schemas.openxmlformats.org/officeDocument/2006/relationships/hyperlink" Target="file:///C:\Users\Thomas%20Huet\Desktop\Documentation%20arch&#233;ologique%20li&#233;e%20&#224;%20la%20th&#232;se\Cultures.docx" TargetMode="External"/><Relationship Id="rId11729" Type="http://schemas.openxmlformats.org/officeDocument/2006/relationships/hyperlink" Target="file:///C:\Users\Thomas%20Huet\Desktop\Documentation%20arch&#233;ologique%20li&#233;e%20&#224;%20la%20th&#232;se\Cultures.docx" TargetMode="External"/><Relationship Id="rId13151" Type="http://schemas.openxmlformats.org/officeDocument/2006/relationships/hyperlink" Target="file:///C:\Users\Thomas%20Huet\Desktop\Documentation%20arch&#233;ologique%20li&#233;e%20&#224;%20la%20th&#232;se\Sites.docx" TargetMode="External"/><Relationship Id="rId14202" Type="http://schemas.openxmlformats.org/officeDocument/2006/relationships/hyperlink" Target="file:///C:\Users\Thomas%20Huet\Desktop\Documentation%20arch&#233;ologique%20li&#233;e%20&#224;%20la%20th&#232;se\Sites.docx" TargetMode="External"/><Relationship Id="rId131" Type="http://schemas.openxmlformats.org/officeDocument/2006/relationships/hyperlink" Target="file:///C:\Users\Thomas%20Huet\Desktop\Documentation%20arch&#233;ologique%20li&#233;e%20&#224;%20la%20th&#232;se\Cultures.docx" TargetMode="External"/><Relationship Id="rId3210" Type="http://schemas.openxmlformats.org/officeDocument/2006/relationships/hyperlink" Target="file:///C:\Users\Thomas%20Huet\Desktop\Documentation%20arch&#233;ologique%20li&#233;e%20&#224;%20la%20th&#232;se\Cultures.docx" TargetMode="External"/><Relationship Id="rId6780" Type="http://schemas.openxmlformats.org/officeDocument/2006/relationships/hyperlink" Target="file:///C:\Users\Thomas%20Huet\Desktop\Documentation%20arch&#233;ologique%20li&#233;e%20&#224;%20la%20th&#232;se\Cultures.docx" TargetMode="External"/><Relationship Id="rId7831" Type="http://schemas.openxmlformats.org/officeDocument/2006/relationships/hyperlink" Target="file:///C:\Users\Thomas%20Huet\Desktop\Documentation%20arch&#233;ologique%20li&#233;e%20&#224;%20la%20th&#232;se\Sites.docx" TargetMode="External"/><Relationship Id="rId5382" Type="http://schemas.openxmlformats.org/officeDocument/2006/relationships/hyperlink" Target="file:///C:\Users\Thomas%20Huet\Desktop\Documentation%20arch&#233;ologique%20li&#233;e%20&#224;%20la%20th&#232;se\Sites.docx" TargetMode="External"/><Relationship Id="rId6433" Type="http://schemas.openxmlformats.org/officeDocument/2006/relationships/hyperlink" Target="file:///C:\Users\Thomas%20Huet\Desktop\Documentation%20arch&#233;ologique%20li&#233;e%20&#224;%20la%20th&#232;se\Cultures.docx" TargetMode="External"/><Relationship Id="rId10812" Type="http://schemas.openxmlformats.org/officeDocument/2006/relationships/hyperlink" Target="file:///C:\Users\Thomas%20Huet\Desktop\Documentation%20arch&#233;ologique%20li&#233;e%20&#224;%20la%20th&#232;se\Cultures.docx" TargetMode="External"/><Relationship Id="rId1992" Type="http://schemas.openxmlformats.org/officeDocument/2006/relationships/hyperlink" Target="file:///C:\Users\Thomas%20Huet\Desktop\Documentation%20arch&#233;ologique%20li&#233;e%20&#224;%20la%20th&#232;se\Environnement.docx" TargetMode="External"/><Relationship Id="rId5035" Type="http://schemas.openxmlformats.org/officeDocument/2006/relationships/hyperlink" Target="file:///C:\Users\Thomas%20Huet\Desktop\Documentation%20arch&#233;ologique%20li&#233;e%20&#224;%20la%20th&#232;se\Cultures.docx" TargetMode="External"/><Relationship Id="rId9656" Type="http://schemas.openxmlformats.org/officeDocument/2006/relationships/hyperlink" Target="file:///C:\Users\Thomas%20Huet\Desktop\Documentation%20arch&#233;ologique%20li&#233;e%20&#224;%20la%20th&#232;se\Cultures.docx" TargetMode="External"/><Relationship Id="rId12984" Type="http://schemas.openxmlformats.org/officeDocument/2006/relationships/hyperlink" Target="file:///C:\Users\Thomas%20Huet\Desktop\Documentation%20arch&#233;ologique%20li&#233;e%20&#224;%20la%20th&#232;se\Cultures.docx" TargetMode="External"/><Relationship Id="rId1645" Type="http://schemas.openxmlformats.org/officeDocument/2006/relationships/hyperlink" Target="file:///C:\Users\Thomas%20Huet\Desktop\Documentation%20arch&#233;ologique%20li&#233;e%20&#224;%20la%20th&#232;se\Cultures.docx" TargetMode="External"/><Relationship Id="rId8258" Type="http://schemas.openxmlformats.org/officeDocument/2006/relationships/hyperlink" Target="file:///C:\Users\Thomas%20Huet\Desktop\Documentation%20arch&#233;ologique%20li&#233;e%20&#224;%20la%20th&#232;se\Cultures.docx" TargetMode="External"/><Relationship Id="rId9309" Type="http://schemas.openxmlformats.org/officeDocument/2006/relationships/hyperlink" Target="file:///C:\Users\Thomas%20Huet\Desktop\Documentation%20arch&#233;ologique%20li&#233;e%20&#224;%20la%20th&#232;se\Sites.docx" TargetMode="External"/><Relationship Id="rId10188" Type="http://schemas.openxmlformats.org/officeDocument/2006/relationships/hyperlink" Target="file:///C:\Users\Thomas%20Huet\Desktop\Documentation%20arch&#233;ologique%20li&#233;e%20&#224;%20la%20th&#232;se\Cultures.docx" TargetMode="External"/><Relationship Id="rId11239" Type="http://schemas.openxmlformats.org/officeDocument/2006/relationships/hyperlink" Target="file:///C:\Users\Thomas%20Huet\Desktop\Documentation%20arch&#233;ologique%20li&#233;e%20&#224;%20la%20th&#232;se\Cultures.docx" TargetMode="External"/><Relationship Id="rId11586" Type="http://schemas.openxmlformats.org/officeDocument/2006/relationships/hyperlink" Target="file:///C:\Users\Thomas%20Huet\Desktop\Documentation%20arch&#233;ologique%20li&#233;e%20&#224;%20la%20th&#232;se\Cultures.docx" TargetMode="External"/><Relationship Id="rId12637" Type="http://schemas.openxmlformats.org/officeDocument/2006/relationships/hyperlink" Target="file:///C:\Users\Thomas%20Huet\Desktop\Documentation%20arch&#233;ologique%20li&#233;e%20&#224;%20la%20th&#232;se\Sites.docx" TargetMode="External"/><Relationship Id="rId4868" Type="http://schemas.openxmlformats.org/officeDocument/2006/relationships/hyperlink" Target="file:///C:\Users\Thomas%20Huet\Desktop\Documentation%20arch&#233;ologique%20li&#233;e%20&#224;%20la%20th&#232;se\Cultures.docx" TargetMode="External"/><Relationship Id="rId5919" Type="http://schemas.openxmlformats.org/officeDocument/2006/relationships/hyperlink" Target="file:///C:\Users\Thomas%20Huet\Desktop\Documentation%20arch&#233;ologique%20li&#233;e%20&#224;%20la%20th&#232;se\Objets.docx" TargetMode="External"/><Relationship Id="rId6290" Type="http://schemas.openxmlformats.org/officeDocument/2006/relationships/hyperlink" Target="file:///C:\Users\Thomas%20Huet\Desktop\Documentation%20arch&#233;ologique%20li&#233;e%20&#224;%20la%20th&#232;se\Cultures.docx" TargetMode="External"/><Relationship Id="rId11720" Type="http://schemas.openxmlformats.org/officeDocument/2006/relationships/hyperlink" Target="file:///C:\Users\Thomas%20Huet\Desktop\Documentation%20arch&#233;ologique%20li&#233;e%20&#224;%20la%20th&#232;se\Cultures.docx" TargetMode="External"/><Relationship Id="rId7341" Type="http://schemas.openxmlformats.org/officeDocument/2006/relationships/hyperlink" Target="file:///C:\Users\Thomas%20Huet\Desktop\Documentation%20arch&#233;ologique%20li&#233;e%20&#224;%20la%20th&#232;se\Sites.docx" TargetMode="External"/><Relationship Id="rId10322" Type="http://schemas.openxmlformats.org/officeDocument/2006/relationships/hyperlink" Target="file:///C:\Users\Thomas%20Huet\Desktop\Documentation%20arch&#233;ologique%20li&#233;e%20&#224;%20la%20th&#232;se\Sites.docx" TargetMode="External"/><Relationship Id="rId13892" Type="http://schemas.openxmlformats.org/officeDocument/2006/relationships/hyperlink" Target="file:///C:\Users\Thomas%20Huet\Desktop\Documentation%20arch&#233;ologique%20li&#233;e%20&#224;%20la%20th&#232;se\Environnement.docx" TargetMode="External"/><Relationship Id="rId3951" Type="http://schemas.openxmlformats.org/officeDocument/2006/relationships/hyperlink" Target="file:///C:\Users\Thomas%20Huet\Desktop\Documentation%20arch&#233;ologique%20li&#233;e%20&#224;%20la%20th&#232;se\Sites.docx" TargetMode="External"/><Relationship Id="rId12494" Type="http://schemas.openxmlformats.org/officeDocument/2006/relationships/hyperlink" Target="file:///C:\Users\Thomas%20Huet\Desktop\Documentation%20arch&#233;ologique%20li&#233;e%20&#224;%20la%20th&#232;se\Cultures.docx" TargetMode="External"/><Relationship Id="rId13545" Type="http://schemas.openxmlformats.org/officeDocument/2006/relationships/hyperlink" Target="file:///C:\Users\Thomas%20Huet\Desktop\Documentation%20arch&#233;ologique%20li&#233;e%20&#224;%20la%20th&#232;se\Cultures.docx" TargetMode="External"/><Relationship Id="rId872" Type="http://schemas.openxmlformats.org/officeDocument/2006/relationships/hyperlink" Target="file:///C:\Users\Thomas%20Huet\Desktop\Documentation%20arch&#233;ologique%20li&#233;e%20&#224;%20la%20th&#232;se\Sites.docx" TargetMode="External"/><Relationship Id="rId2553" Type="http://schemas.openxmlformats.org/officeDocument/2006/relationships/hyperlink" Target="file:///C:\Users\Thomas%20Huet\Desktop\Documentation%20arch&#233;ologique%20li&#233;e%20&#224;%20la%20th&#232;se\Sites.docx" TargetMode="External"/><Relationship Id="rId3604" Type="http://schemas.openxmlformats.org/officeDocument/2006/relationships/hyperlink" Target="file:///C:\Users\Thomas%20Huet\Desktop\Documentation%20arch&#233;ologique%20li&#233;e%20&#224;%20la%20th&#232;se\Cultures.docx" TargetMode="External"/><Relationship Id="rId9166" Type="http://schemas.openxmlformats.org/officeDocument/2006/relationships/hyperlink" Target="file:///C:\Users\Thomas%20Huet\Desktop\Documentation%20arch&#233;ologique%20li&#233;e%20&#224;%20la%20th&#232;se\Sites.docx" TargetMode="External"/><Relationship Id="rId11096" Type="http://schemas.openxmlformats.org/officeDocument/2006/relationships/hyperlink" Target="file:///C:\Users\Thomas%20Huet\Desktop\Documentation%20arch&#233;ologique%20li&#233;e%20&#224;%20la%20th&#232;se\Sites.docx" TargetMode="External"/><Relationship Id="rId12147" Type="http://schemas.openxmlformats.org/officeDocument/2006/relationships/hyperlink" Target="file:///C:\Users\Thomas%20Huet\Desktop\Documentation%20arch&#233;ologique%20li&#233;e%20&#224;%20la%20th&#232;se\Cultures.docx" TargetMode="External"/><Relationship Id="rId525" Type="http://schemas.openxmlformats.org/officeDocument/2006/relationships/hyperlink" Target="file:///C:\Users\Thomas%20Huet\Desktop\Documentation%20arch&#233;ologique%20li&#233;e%20&#224;%20la%20th&#232;se\Sites.docx" TargetMode="External"/><Relationship Id="rId1155" Type="http://schemas.openxmlformats.org/officeDocument/2006/relationships/hyperlink" Target="file:///C:\Users\Thomas%20Huet\Desktop\Documentation%20arch&#233;ologique%20li&#233;e%20&#224;%20la%20th&#232;se\Cultures.docx" TargetMode="External"/><Relationship Id="rId2206" Type="http://schemas.openxmlformats.org/officeDocument/2006/relationships/hyperlink" Target="file:///C:\Users\Thomas%20Huet\Desktop\Documentation%20arch&#233;ologique%20li&#233;e%20&#224;%20la%20th&#232;se\Cultures.docx" TargetMode="External"/><Relationship Id="rId5776" Type="http://schemas.openxmlformats.org/officeDocument/2006/relationships/hyperlink" Target="file:///C:\Users\Thomas%20Huet\Desktop\Documentation%20arch&#233;ologique%20li&#233;e%20&#224;%20la%20th&#232;se\Cultures.docx" TargetMode="External"/><Relationship Id="rId4378" Type="http://schemas.openxmlformats.org/officeDocument/2006/relationships/hyperlink" Target="file:///C:\Users\Thomas%20Huet\Desktop\Documentation%20arch&#233;ologique%20li&#233;e%20&#224;%20la%20th&#232;se\Cultures.docx" TargetMode="External"/><Relationship Id="rId5429" Type="http://schemas.openxmlformats.org/officeDocument/2006/relationships/hyperlink" Target="file:///C:\Users\Thomas%20Huet\Desktop\Documentation%20arch&#233;ologique%20li&#233;e%20&#224;%20la%20th&#232;se\Sites.docx" TargetMode="External"/><Relationship Id="rId6827" Type="http://schemas.openxmlformats.org/officeDocument/2006/relationships/hyperlink" Target="file:///C:\Users\Thomas%20Huet\Desktop\Documentation%20arch&#233;ologique%20li&#233;e%20&#224;%20la%20th&#232;se\Cultures.docx" TargetMode="External"/><Relationship Id="rId9300" Type="http://schemas.openxmlformats.org/officeDocument/2006/relationships/hyperlink" Target="file:///C:\Users\Thomas%20Huet\Desktop\Documentation%20arch&#233;ologique%20li&#233;e%20&#224;%20la%20th&#232;se\Cultures.docx" TargetMode="External"/><Relationship Id="rId8999" Type="http://schemas.openxmlformats.org/officeDocument/2006/relationships/hyperlink" Target="file:///C:\Users\Thomas%20Huet\Desktop\Documentation%20arch&#233;ologique%20li&#233;e%20&#224;%20la%20th&#232;se\Cultures.docx" TargetMode="External"/><Relationship Id="rId11230" Type="http://schemas.openxmlformats.org/officeDocument/2006/relationships/hyperlink" Target="file:///C:\Users\Thomas%20Huet\Desktop\Documentation%20arch&#233;ologique%20li&#233;e%20&#224;%20la%20th&#232;se\Cultures.docx" TargetMode="External"/><Relationship Id="rId5910" Type="http://schemas.openxmlformats.org/officeDocument/2006/relationships/hyperlink" Target="file:///C:\Users\Thomas%20Huet\Desktop\Documentation%20arch&#233;ologique%20li&#233;e%20&#224;%20la%20th&#232;se\Sites.docx" TargetMode="External"/><Relationship Id="rId14453" Type="http://schemas.openxmlformats.org/officeDocument/2006/relationships/hyperlink" Target="file:///C:\Users\Thomas%20Huet\Desktop\Documentation%20arch&#233;ologique%20li&#233;e%20&#224;%20la%20th&#232;se\Sites.docx" TargetMode="External"/><Relationship Id="rId3461" Type="http://schemas.openxmlformats.org/officeDocument/2006/relationships/hyperlink" Target="file:///C:\Users\Thomas%20Huet\Desktop\Documentation%20arch&#233;ologique%20li&#233;e%20&#224;%20la%20th&#232;se\Cultures.docx" TargetMode="External"/><Relationship Id="rId4512" Type="http://schemas.openxmlformats.org/officeDocument/2006/relationships/hyperlink" Target="file:///C:\Users\Thomas%20Huet\Desktop\Documentation%20arch&#233;ologique%20li&#233;e%20&#224;%20la%20th&#232;se\Cultures.docx" TargetMode="External"/><Relationship Id="rId13055" Type="http://schemas.openxmlformats.org/officeDocument/2006/relationships/hyperlink" Target="file:///C:\Users\Thomas%20Huet\Desktop\Documentation%20arch&#233;ologique%20li&#233;e%20&#224;%20la%20th&#232;se\Sites.docx" TargetMode="External"/><Relationship Id="rId14106" Type="http://schemas.openxmlformats.org/officeDocument/2006/relationships/hyperlink" Target="file:///C:\Users\Thomas%20Huet\Desktop\Documentation%20arch&#233;ologique%20li&#233;e%20&#224;%20la%20th&#232;se\Sites.docx" TargetMode="External"/><Relationship Id="rId382" Type="http://schemas.openxmlformats.org/officeDocument/2006/relationships/hyperlink" Target="Sites.docx" TargetMode="External"/><Relationship Id="rId2063" Type="http://schemas.openxmlformats.org/officeDocument/2006/relationships/hyperlink" Target="file:///C:\Users\Thomas%20Huet\Desktop\Documentation%20arch&#233;ologique%20li&#233;e%20&#224;%20la%20th&#232;se\Cultures.docx" TargetMode="External"/><Relationship Id="rId3114" Type="http://schemas.openxmlformats.org/officeDocument/2006/relationships/hyperlink" Target="file:///C:\Users\Thomas%20Huet\Desktop\Documentation%20arch&#233;ologique%20li&#233;e%20&#224;%20la%20th&#232;se\Cultures.docx" TargetMode="External"/><Relationship Id="rId6684" Type="http://schemas.openxmlformats.org/officeDocument/2006/relationships/hyperlink" Target="file:///C:\Users\Thomas%20Huet\Desktop\Documentation%20arch&#233;ologique%20li&#233;e%20&#224;%20la%20th&#232;se\Analyses%20Statistiques.docx" TargetMode="External"/><Relationship Id="rId7735" Type="http://schemas.openxmlformats.org/officeDocument/2006/relationships/hyperlink" Target="file:///C:\Users\Thomas%20Huet\Desktop\Documentation%20arch&#233;ologique%20li&#233;e%20&#224;%20la%20th&#232;se\Sites.docx" TargetMode="External"/><Relationship Id="rId5286" Type="http://schemas.openxmlformats.org/officeDocument/2006/relationships/hyperlink" Target="file:///C:\Users\Thomas%20Huet\Desktop\Documentation%20arch&#233;ologique%20li&#233;e%20&#224;%20la%20th&#232;se\Sites.docx" TargetMode="External"/><Relationship Id="rId6337" Type="http://schemas.openxmlformats.org/officeDocument/2006/relationships/hyperlink" Target="file:///C:\Users\Thomas%20Huet\Desktop\Documentation%20arch&#233;ologique%20li&#233;e%20&#224;%20la%20th&#232;se\Cultures.docx" TargetMode="External"/><Relationship Id="rId10716" Type="http://schemas.openxmlformats.org/officeDocument/2006/relationships/hyperlink" Target="file:///C:\Users\Thomas%20Huet\Desktop\Documentation%20arch&#233;ologique%20li&#233;e%20&#224;%20la%20th&#232;se\Sites.docx" TargetMode="External"/><Relationship Id="rId12888" Type="http://schemas.openxmlformats.org/officeDocument/2006/relationships/hyperlink" Target="file:///C:\Users\Thomas%20Huet\Desktop\Documentation%20arch&#233;ologique%20li&#233;e%20&#224;%20la%20th&#232;se\Cultures.docx" TargetMode="External"/><Relationship Id="rId13939" Type="http://schemas.openxmlformats.org/officeDocument/2006/relationships/hyperlink" Target="file:///C:\Users\Thomas%20Huet\Desktop\Documentation%20arch&#233;ologique%20li&#233;e%20&#224;%20la%20th&#232;se\Environnement.docx" TargetMode="External"/><Relationship Id="rId1896" Type="http://schemas.openxmlformats.org/officeDocument/2006/relationships/hyperlink" Target="file:///C:\Users\Thomas%20Huet\Desktop\Documentation%20arch&#233;ologique%20li&#233;e%20&#224;%20la%20th&#232;se\Sites.docx" TargetMode="External"/><Relationship Id="rId2947" Type="http://schemas.openxmlformats.org/officeDocument/2006/relationships/hyperlink" Target="file:///C:\Users\Thomas%20Huet\Desktop\Documentation%20arch&#233;ologique%20li&#233;e%20&#224;%20la%20th&#232;se\Cultures.docx" TargetMode="External"/><Relationship Id="rId919" Type="http://schemas.openxmlformats.org/officeDocument/2006/relationships/hyperlink" Target="file:///C:\Users\Thomas%20Huet\Desktop\Documentation%20arch&#233;ologique%20li&#233;e%20&#224;%20la%20th&#232;se\Cultures.docx" TargetMode="External"/><Relationship Id="rId1549" Type="http://schemas.openxmlformats.org/officeDocument/2006/relationships/hyperlink" Target="file:///C:\Users\Thomas%20Huet\Desktop\Documentation%20arch&#233;ologique%20li&#233;e%20&#224;%20la%20th&#232;se\Cultures.docx" TargetMode="External"/><Relationship Id="rId4022" Type="http://schemas.openxmlformats.org/officeDocument/2006/relationships/hyperlink" Target="file:///C:\Users\Thomas%20Huet\Desktop\Documentation%20arch&#233;ologique%20li&#233;e%20&#224;%20la%20th&#232;se\Cultures.docx" TargetMode="External"/><Relationship Id="rId5420" Type="http://schemas.openxmlformats.org/officeDocument/2006/relationships/hyperlink" Target="file:///C:\Users\Thomas%20Huet\Desktop\Documentation%20arch&#233;ologique%20li&#233;e%20&#224;%20la%20th&#232;se\Sites.docx" TargetMode="External"/><Relationship Id="rId8990" Type="http://schemas.openxmlformats.org/officeDocument/2006/relationships/hyperlink" Target="file:///C:\Users\Thomas%20Huet\Desktop\Documentation%20arch&#233;ologique%20li&#233;e%20&#224;%20la%20th&#232;se\Sites.docx" TargetMode="External"/><Relationship Id="rId11971" Type="http://schemas.openxmlformats.org/officeDocument/2006/relationships/hyperlink" Target="file:///C:\Users\Thomas%20Huet\Desktop\Documentation%20arch&#233;ologique%20li&#233;e%20&#224;%20la%20th&#232;se\Cultures.docx" TargetMode="External"/><Relationship Id="rId7592" Type="http://schemas.openxmlformats.org/officeDocument/2006/relationships/hyperlink" Target="file:///C:\Users\Thomas%20Huet\Desktop\Documentation%20arch&#233;ologique%20li&#233;e%20&#224;%20la%20th&#232;se\Cultures.docx" TargetMode="External"/><Relationship Id="rId8643" Type="http://schemas.openxmlformats.org/officeDocument/2006/relationships/hyperlink" Target="file:///C:\Users\Thomas%20Huet\Desktop\Documentation%20arch&#233;ologique%20li&#233;e%20&#224;%20la%20th&#232;se\Cultures.docx" TargetMode="External"/><Relationship Id="rId10573" Type="http://schemas.openxmlformats.org/officeDocument/2006/relationships/hyperlink" Target="file:///C:\Users\Thomas%20Huet\Desktop\Documentation%20arch&#233;ologique%20li&#233;e%20&#224;%20la%20th&#232;se\Sites.docx" TargetMode="External"/><Relationship Id="rId11624" Type="http://schemas.openxmlformats.org/officeDocument/2006/relationships/hyperlink" Target="file:///C:\Users\Thomas%20Huet\Desktop\Documentation%20arch&#233;ologique%20li&#233;e%20&#224;%20la%20th&#232;se\Cultures.docx" TargetMode="External"/><Relationship Id="rId6194" Type="http://schemas.openxmlformats.org/officeDocument/2006/relationships/hyperlink" Target="file:///C:\Users\Thomas%20Huet\Desktop\Documentation%20arch&#233;ologique%20li&#233;e%20&#224;%20la%20th&#232;se\Cultures.docx" TargetMode="External"/><Relationship Id="rId7245" Type="http://schemas.openxmlformats.org/officeDocument/2006/relationships/hyperlink" Target="file:///C:\Users\Thomas%20Huet\Desktop\Documentation%20arch&#233;ologique%20li&#233;e%20&#224;%20la%20th&#232;se\Cultures.docx" TargetMode="External"/><Relationship Id="rId10226" Type="http://schemas.openxmlformats.org/officeDocument/2006/relationships/hyperlink" Target="file:///C:\Users\Thomas%20Huet\Desktop\Documentation%20arch&#233;ologique%20li&#233;e%20&#224;%20la%20th&#232;se\Cultures.docx" TargetMode="External"/><Relationship Id="rId13796" Type="http://schemas.openxmlformats.org/officeDocument/2006/relationships/hyperlink" Target="file:///C:\Users\Thomas%20Huet\Desktop\Documentation%20arch&#233;ologique%20li&#233;e%20&#224;%20la%20th&#232;se\Sites.docx" TargetMode="External"/><Relationship Id="rId3855" Type="http://schemas.openxmlformats.org/officeDocument/2006/relationships/hyperlink" Target="file:///C:\Users\Thomas%20Huet\Desktop\Documentation%20arch&#233;ologique%20li&#233;e%20&#224;%20la%20th&#232;se\Cultures.docx" TargetMode="External"/><Relationship Id="rId12398" Type="http://schemas.openxmlformats.org/officeDocument/2006/relationships/hyperlink" Target="file:///C:\Users\Thomas%20Huet\Desktop\Documentation%20arch&#233;ologique%20li&#233;e%20&#224;%20la%20th&#232;se\Sites.docx" TargetMode="External"/><Relationship Id="rId13449" Type="http://schemas.openxmlformats.org/officeDocument/2006/relationships/hyperlink" Target="file:///C:\Users\Thomas%20Huet\Desktop\Documentation%20arch&#233;ologique%20li&#233;e%20&#224;%20la%20th&#232;se\Cultures.docx" TargetMode="External"/><Relationship Id="rId776" Type="http://schemas.openxmlformats.org/officeDocument/2006/relationships/hyperlink" Target="file:///C:\Users\Thomas%20Huet\Desktop\Documentation%20arch&#233;ologique%20li&#233;e%20&#224;%20la%20th&#232;se\Cultures.docx" TargetMode="External"/><Relationship Id="rId2457" Type="http://schemas.openxmlformats.org/officeDocument/2006/relationships/hyperlink" Target="file:///C:\Users\Thomas%20Huet\Desktop\Documentation%20arch&#233;ologique%20li&#233;e%20&#224;%20la%20th&#232;se\Sites.docx" TargetMode="External"/><Relationship Id="rId3508" Type="http://schemas.openxmlformats.org/officeDocument/2006/relationships/hyperlink" Target="file:///C:\Users\Thomas%20Huet\Desktop\Documentation%20arch&#233;ologique%20li&#233;e%20&#224;%20la%20th&#232;se\Cultures.docx" TargetMode="External"/><Relationship Id="rId4906" Type="http://schemas.openxmlformats.org/officeDocument/2006/relationships/hyperlink" Target="file:///C:\Users\Thomas%20Huet\Desktop\Documentation%20arch&#233;ologique%20li&#233;e%20&#224;%20la%20th&#232;se\Cultures.docx" TargetMode="External"/><Relationship Id="rId429" Type="http://schemas.openxmlformats.org/officeDocument/2006/relationships/hyperlink" Target="file:///C:\Users\Thomas%20Huet\Desktop\Documentation%20arch&#233;ologique%20li&#233;e%20&#224;%20la%20th&#232;se\Cultures.docx" TargetMode="External"/><Relationship Id="rId1059" Type="http://schemas.openxmlformats.org/officeDocument/2006/relationships/hyperlink" Target="file:///C:\Users\Thomas%20Huet\Desktop\Documentation%20arch&#233;ologique%20li&#233;e%20&#224;%20la%20th&#232;se\Environnement.docx" TargetMode="External"/><Relationship Id="rId13930" Type="http://schemas.openxmlformats.org/officeDocument/2006/relationships/hyperlink" Target="Sites.docx" TargetMode="External"/><Relationship Id="rId8153" Type="http://schemas.openxmlformats.org/officeDocument/2006/relationships/hyperlink" Target="file:///C:\Users\Thomas%20Huet\Desktop\Documentation%20arch&#233;ologique%20li&#233;e%20&#224;%20la%20th&#232;se\Cultures.docx" TargetMode="External"/><Relationship Id="rId9551" Type="http://schemas.openxmlformats.org/officeDocument/2006/relationships/hyperlink" Target="file:///C:\Users\Thomas%20Huet\Desktop\Documentation%20arch&#233;ologique%20li&#233;e%20&#224;%20la%20th&#232;se\Cultures.docx" TargetMode="External"/><Relationship Id="rId11481" Type="http://schemas.openxmlformats.org/officeDocument/2006/relationships/hyperlink" Target="file:///C:\Users\Thomas%20Huet\Desktop\Documentation%20arch&#233;ologique%20li&#233;e%20&#224;%20la%20th&#232;se\Sites.docx" TargetMode="External"/><Relationship Id="rId12532" Type="http://schemas.openxmlformats.org/officeDocument/2006/relationships/hyperlink" Target="file:///C:\Users\Thomas%20Huet\Desktop\Documentation%20arch&#233;ologique%20li&#233;e%20&#224;%20la%20th&#232;se\Sites.docx" TargetMode="External"/><Relationship Id="rId910" Type="http://schemas.openxmlformats.org/officeDocument/2006/relationships/hyperlink" Target="file:///C:\Users\Thomas%20Huet\Desktop\Documentation%20arch&#233;ologique%20li&#233;e%20&#224;%20la%20th&#232;se\Cultures.docx" TargetMode="External"/><Relationship Id="rId1540" Type="http://schemas.openxmlformats.org/officeDocument/2006/relationships/hyperlink" Target="file:///C:\Users\Thomas%20Huet\Desktop\Documentation%20arch&#233;ologique%20li&#233;e%20&#224;%20la%20th&#232;se\Cultures.docx" TargetMode="External"/><Relationship Id="rId9204" Type="http://schemas.openxmlformats.org/officeDocument/2006/relationships/hyperlink" Target="file:///C:\Users\Thomas%20Huet\Desktop\Documentation%20arch&#233;ologique%20li&#233;e%20&#224;%20la%20th&#232;se\Cultures.docx" TargetMode="External"/><Relationship Id="rId10083" Type="http://schemas.openxmlformats.org/officeDocument/2006/relationships/hyperlink" Target="file:///C:\Users\Thomas%20Huet\Desktop\Documentation%20arch&#233;ologique%20li&#233;e%20&#224;%20la%20th&#232;se\Sites.docx" TargetMode="External"/><Relationship Id="rId11134" Type="http://schemas.openxmlformats.org/officeDocument/2006/relationships/hyperlink" Target="file:///C:\Users\Thomas%20Huet\Desktop\Documentation%20arch&#233;ologique%20li&#233;e%20&#224;%20la%20th&#232;se\Cultures.docx" TargetMode="External"/><Relationship Id="rId4763" Type="http://schemas.openxmlformats.org/officeDocument/2006/relationships/hyperlink" Target="file:///C:\Users\Thomas%20Huet\Desktop\Documentation%20arch&#233;ologique%20li&#233;e%20&#224;%20la%20th&#232;se\Sites.docx" TargetMode="External"/><Relationship Id="rId5814" Type="http://schemas.openxmlformats.org/officeDocument/2006/relationships/hyperlink" Target="file:///C:\Users\Thomas%20Huet\Desktop\Documentation%20arch&#233;ologique%20li&#233;e%20&#224;%20la%20th&#232;se\Cultures.docx" TargetMode="External"/><Relationship Id="rId14357" Type="http://schemas.openxmlformats.org/officeDocument/2006/relationships/hyperlink" Target="file:///C:\Users\Thomas%20Huet\Desktop\Documentation%20arch&#233;ologique%20li&#233;e%20&#224;%20la%20th&#232;se\Sites.docx" TargetMode="External"/><Relationship Id="rId3365" Type="http://schemas.openxmlformats.org/officeDocument/2006/relationships/hyperlink" Target="file:///C:\Users\Thomas%20Huet\Desktop\Documentation%20arch&#233;ologique%20li&#233;e%20&#224;%20la%20th&#232;se\Sites.docx" TargetMode="External"/><Relationship Id="rId4416" Type="http://schemas.openxmlformats.org/officeDocument/2006/relationships/hyperlink" Target="file:///C:\Users\Thomas%20Huet\Desktop\Documentation%20arch&#233;ologique%20li&#233;e%20&#224;%20la%20th&#232;se\Cultures.docx" TargetMode="External"/><Relationship Id="rId7986" Type="http://schemas.openxmlformats.org/officeDocument/2006/relationships/hyperlink" Target="file:///C:\Users\Thomas%20Huet\Desktop\Documentation%20arch&#233;ologique%20li&#233;e%20&#224;%20la%20th&#232;se\Cultures.docx" TargetMode="External"/><Relationship Id="rId286" Type="http://schemas.openxmlformats.org/officeDocument/2006/relationships/hyperlink" Target="file:///C:\Users\Thomas%20Huet\Desktop\Documentation%20arch&#233;ologique%20li&#233;e%20&#224;%20la%20th&#232;se\Sites.docx" TargetMode="External"/><Relationship Id="rId3018" Type="http://schemas.openxmlformats.org/officeDocument/2006/relationships/hyperlink" Target="file:///C:\Users\Thomas%20Huet\Desktop\Documentation%20arch&#233;ologique%20li&#233;e%20&#224;%20la%20th&#232;se\Cultures.docx" TargetMode="External"/><Relationship Id="rId6588" Type="http://schemas.openxmlformats.org/officeDocument/2006/relationships/hyperlink" Target="file:///C:\Users\Thomas%20Huet\Desktop\Documentation%20arch&#233;ologique%20li&#233;e%20&#224;%20la%20th&#232;se\Cultures.docx" TargetMode="External"/><Relationship Id="rId7639" Type="http://schemas.openxmlformats.org/officeDocument/2006/relationships/hyperlink" Target="file:///C:\Users\Thomas%20Huet\Desktop\Documentation%20arch&#233;ologique%20li&#233;e%20&#224;%20la%20th&#232;se\Cultures.docx" TargetMode="External"/><Relationship Id="rId10967" Type="http://schemas.openxmlformats.org/officeDocument/2006/relationships/hyperlink" Target="file:///C:\Users\Thomas%20Huet\Desktop\Documentation%20arch&#233;ologique%20li&#233;e%20&#224;%20la%20th&#232;se\Cultures.docx" TargetMode="External"/><Relationship Id="rId9061" Type="http://schemas.openxmlformats.org/officeDocument/2006/relationships/hyperlink" Target="file:///C:\Users\Thomas%20Huet\Desktop\Documentation%20arch&#233;ologique%20li&#233;e%20&#224;%20la%20th&#232;se\Cultures.docx" TargetMode="External"/><Relationship Id="rId13440" Type="http://schemas.openxmlformats.org/officeDocument/2006/relationships/hyperlink" Target="file:///C:\Users\Thomas%20Huet\Desktop\Documentation%20arch&#233;ologique%20li&#233;e%20&#224;%20la%20th&#232;se\Sites.docx" TargetMode="External"/><Relationship Id="rId420" Type="http://schemas.openxmlformats.org/officeDocument/2006/relationships/hyperlink" Target="file:///C:\Users\Thomas%20Huet\Desktop\Documentation%20arch&#233;ologique%20li&#233;e%20&#224;%20la%20th&#232;se\Sites.docx" TargetMode="External"/><Relationship Id="rId1050" Type="http://schemas.openxmlformats.org/officeDocument/2006/relationships/hyperlink" Target="file:///C:\Users\Thomas%20Huet\Desktop\Documentation%20arch&#233;ologique%20li&#233;e%20&#224;%20la%20th&#232;se\Sites.docx" TargetMode="External"/><Relationship Id="rId2101" Type="http://schemas.openxmlformats.org/officeDocument/2006/relationships/hyperlink" Target="file:///C:\Users\Thomas%20Huet\Desktop\Documentation%20arch&#233;ologique%20li&#233;e%20&#224;%20la%20th&#232;se\Environnement.docx" TargetMode="External"/><Relationship Id="rId12042" Type="http://schemas.openxmlformats.org/officeDocument/2006/relationships/hyperlink" Target="file:///C:\Users\Thomas%20Huet\Desktop\Documentation%20arch&#233;ologique%20li&#233;e%20&#224;%20la%20th&#232;se\Sites.docx" TargetMode="External"/><Relationship Id="rId5671" Type="http://schemas.openxmlformats.org/officeDocument/2006/relationships/hyperlink" Target="file:///C:\Users\Thomas%20Huet\Desktop\Documentation%20arch&#233;ologique%20li&#233;e%20&#224;%20la%20th&#232;se\Cultures.docx" TargetMode="External"/><Relationship Id="rId6722" Type="http://schemas.openxmlformats.org/officeDocument/2006/relationships/hyperlink" Target="file:///C:\Users\Thomas%20Huet\Desktop\Documentation%20arch&#233;ologique%20li&#233;e%20&#224;%20la%20th&#232;se\Cultures.docx" TargetMode="External"/><Relationship Id="rId4273" Type="http://schemas.openxmlformats.org/officeDocument/2006/relationships/hyperlink" Target="file:///C:\Users\Thomas%20Huet\Desktop\Documentation%20arch&#233;ologique%20li&#233;e%20&#224;%20la%20th&#232;se\Sites.docx" TargetMode="External"/><Relationship Id="rId5324" Type="http://schemas.openxmlformats.org/officeDocument/2006/relationships/hyperlink" Target="file:///C:\Users\Thomas%20Huet\Desktop\Documentation%20arch&#233;ologique%20li&#233;e%20&#224;%20la%20th&#232;se\Sites.docx" TargetMode="External"/><Relationship Id="rId8894" Type="http://schemas.openxmlformats.org/officeDocument/2006/relationships/hyperlink" Target="file:///C:\Users\Thomas%20Huet\Desktop\Documentation%20arch&#233;ologique%20li&#233;e%20&#224;%20la%20th&#232;se\Cultures.docx" TargetMode="External"/><Relationship Id="rId9945" Type="http://schemas.openxmlformats.org/officeDocument/2006/relationships/hyperlink" Target="file:///C:\Users\Thomas%20Huet\Desktop\Documentation%20arch&#233;ologique%20li&#233;e%20&#224;%20la%20th&#232;se\Sites.docx" TargetMode="External"/><Relationship Id="rId1934" Type="http://schemas.openxmlformats.org/officeDocument/2006/relationships/hyperlink" Target="file:///C:\Users\Thomas%20Huet\Desktop\Documentation%20arch&#233;ologique%20li&#233;e%20&#224;%20la%20th&#232;se\Sites.docx" TargetMode="External"/><Relationship Id="rId7496" Type="http://schemas.openxmlformats.org/officeDocument/2006/relationships/hyperlink" Target="file:///C:\Users\Thomas%20Huet\Desktop\Documentation%20arch&#233;ologique%20li&#233;e%20&#224;%20la%20th&#232;se\Cultures.docx" TargetMode="External"/><Relationship Id="rId8547" Type="http://schemas.openxmlformats.org/officeDocument/2006/relationships/hyperlink" Target="file:///C:\Users\Thomas%20Huet\Desktop\Documentation%20arch&#233;ologique%20li&#233;e%20&#224;%20la%20th&#232;se\Sites.docx" TargetMode="External"/><Relationship Id="rId10477" Type="http://schemas.openxmlformats.org/officeDocument/2006/relationships/hyperlink" Target="file:///C:\Users\Thomas%20Huet\Desktop\Documentation%20arch&#233;ologique%20li&#233;e%20&#224;%20la%20th&#232;se\Sites.docx" TargetMode="External"/><Relationship Id="rId11528" Type="http://schemas.openxmlformats.org/officeDocument/2006/relationships/hyperlink" Target="file:///C:\Users\Thomas%20Huet\Desktop\Documentation%20arch&#233;ologique%20li&#233;e%20&#224;%20la%20th&#232;se\Sites.docx" TargetMode="External"/><Relationship Id="rId11875" Type="http://schemas.openxmlformats.org/officeDocument/2006/relationships/hyperlink" Target="file:///C:\Users\Thomas%20Huet\Desktop\Documentation%20arch&#233;ologique%20li&#233;e%20&#224;%20la%20th&#232;se\Cultures.docx" TargetMode="External"/><Relationship Id="rId12926" Type="http://schemas.openxmlformats.org/officeDocument/2006/relationships/hyperlink" Target="file:///C:\Users\Thomas%20Huet\Desktop\Documentation%20arch&#233;ologique%20li&#233;e%20&#224;%20la%20th&#232;se\Sites.docx" TargetMode="External"/><Relationship Id="rId6098" Type="http://schemas.openxmlformats.org/officeDocument/2006/relationships/hyperlink" Target="file:///C:\Users\Thomas%20Huet\Desktop\Documentation%20arch&#233;ologique%20li&#233;e%20&#224;%20la%20th&#232;se\Cultures.docx" TargetMode="External"/><Relationship Id="rId7149" Type="http://schemas.openxmlformats.org/officeDocument/2006/relationships/hyperlink" Target="file:///C:\Users\Thomas%20Huet\Desktop\Documentation%20arch&#233;ologique%20li&#233;e%20&#224;%20la%20th&#232;se\Sites.docx" TargetMode="External"/><Relationship Id="rId14001" Type="http://schemas.openxmlformats.org/officeDocument/2006/relationships/hyperlink" Target="file:///C:\Users\Thomas%20Huet\Desktop\Documentation%20arch&#233;ologique%20li&#233;e%20&#224;%20la%20th&#232;se\Sites.docx" TargetMode="External"/><Relationship Id="rId3759" Type="http://schemas.openxmlformats.org/officeDocument/2006/relationships/hyperlink" Target="file:///C:\Users\Thomas%20Huet\Desktop\Documentation%20arch&#233;ologique%20li&#233;e%20&#224;%20la%20th&#232;se\Cultures.docx" TargetMode="External"/><Relationship Id="rId5181" Type="http://schemas.openxmlformats.org/officeDocument/2006/relationships/hyperlink" Target="file:///C:\Users\Thomas%20Huet\Desktop\Documentation%20arch&#233;ologique%20li&#233;e%20&#224;%20la%20th&#232;se\Sites.docx" TargetMode="External"/><Relationship Id="rId6232" Type="http://schemas.openxmlformats.org/officeDocument/2006/relationships/hyperlink" Target="file:///C:\Users\Thomas%20Huet\Desktop\Documentation%20arch&#233;ologique%20li&#233;e%20&#224;%20la%20th&#232;se\Cultures.docx" TargetMode="External"/><Relationship Id="rId7630" Type="http://schemas.openxmlformats.org/officeDocument/2006/relationships/hyperlink" Target="file:///C:\Users\Thomas%20Huet\Desktop\Documentation%20arch&#233;ologique%20li&#233;e%20&#224;%20la%20th&#232;se\Cultures.docx" TargetMode="External"/><Relationship Id="rId10611" Type="http://schemas.openxmlformats.org/officeDocument/2006/relationships/hyperlink" Target="file:///C:\Users\Thomas%20Huet\Desktop\Documentation%20arch&#233;ologique%20li&#233;e%20&#224;%20la%20th&#232;se\Cultures.docx" TargetMode="External"/><Relationship Id="rId12783" Type="http://schemas.openxmlformats.org/officeDocument/2006/relationships/hyperlink" Target="file:///C:\Users\Thomas%20Huet\Desktop\Documentation%20arch&#233;ologique%20li&#233;e%20&#224;%20la%20th&#232;se\Cultures.docx" TargetMode="External"/><Relationship Id="rId13834" Type="http://schemas.openxmlformats.org/officeDocument/2006/relationships/hyperlink" Target="file:///C:\Users\Thomas%20Huet\Desktop\Documentation%20arch&#233;ologique%20li&#233;e%20&#224;%20la%20th&#232;se\Cultures.docx" TargetMode="External"/><Relationship Id="rId1791" Type="http://schemas.openxmlformats.org/officeDocument/2006/relationships/hyperlink" Target="file:///C:\Users\Thomas%20Huet\Desktop\Documentation%20arch&#233;ologique%20li&#233;e%20&#224;%20la%20th&#232;se\Cultures.docx" TargetMode="External"/><Relationship Id="rId2842" Type="http://schemas.openxmlformats.org/officeDocument/2006/relationships/hyperlink" Target="file:///C:\Users\Thomas%20Huet\Desktop\Documentation%20arch&#233;ologique%20li&#233;e%20&#224;%20la%20th&#232;se\Cultures.docx" TargetMode="External"/><Relationship Id="rId9455" Type="http://schemas.openxmlformats.org/officeDocument/2006/relationships/hyperlink" Target="file:///C:\Users\Thomas%20Huet\Desktop\Documentation%20arch&#233;ologique%20li&#233;e%20&#224;%20la%20th&#232;se\Sites.docx" TargetMode="External"/><Relationship Id="rId11385" Type="http://schemas.openxmlformats.org/officeDocument/2006/relationships/hyperlink" Target="file:///C:\Users\Thomas%20Huet\Desktop\Documentation%20arch&#233;ologique%20li&#233;e%20&#224;%20la%20th&#232;se\Environnement.docx" TargetMode="External"/><Relationship Id="rId12436" Type="http://schemas.openxmlformats.org/officeDocument/2006/relationships/hyperlink" Target="file:///C:\Users\Thomas%20Huet\Desktop\Documentation%20arch&#233;ologique%20li&#233;e%20&#224;%20la%20th&#232;se\Cultures.docx" TargetMode="External"/><Relationship Id="rId814" Type="http://schemas.openxmlformats.org/officeDocument/2006/relationships/hyperlink" Target="file:///C:\Users\Thomas%20Huet\Desktop\Documentation%20arch&#233;ologique%20li&#233;e%20&#224;%20la%20th&#232;se\Cultures.docx" TargetMode="External"/><Relationship Id="rId1444" Type="http://schemas.openxmlformats.org/officeDocument/2006/relationships/hyperlink" Target="file:///C:\Users\Thomas%20Huet\Desktop\Documentation%20arch&#233;ologique%20li&#233;e%20&#224;%20la%20th&#232;se\Cultures.docx" TargetMode="External"/><Relationship Id="rId8057" Type="http://schemas.openxmlformats.org/officeDocument/2006/relationships/hyperlink" Target="file:///C:\Users\Thomas%20Huet\Desktop\Documentation%20arch&#233;ologique%20li&#233;e%20&#224;%20la%20th&#232;se\Cultures.docx" TargetMode="External"/><Relationship Id="rId9108" Type="http://schemas.openxmlformats.org/officeDocument/2006/relationships/hyperlink" Target="file:///C:\Users\Thomas%20Huet\Desktop\Documentation%20arch&#233;ologique%20li&#233;e%20&#224;%20la%20th&#232;se\Sites.docx" TargetMode="External"/><Relationship Id="rId11038" Type="http://schemas.openxmlformats.org/officeDocument/2006/relationships/hyperlink" Target="file:///C:\Users\Thomas%20Huet\Desktop\Documentation%20arch&#233;ologique%20li&#233;e%20&#224;%20la%20th&#232;se\Cultures.docx" TargetMode="External"/><Relationship Id="rId4667" Type="http://schemas.openxmlformats.org/officeDocument/2006/relationships/hyperlink" Target="file:///C:\Users\Thomas%20Huet\Desktop\Documentation%20arch&#233;ologique%20li&#233;e%20&#224;%20la%20th&#232;se\Cultures.docx" TargetMode="External"/><Relationship Id="rId5718" Type="http://schemas.openxmlformats.org/officeDocument/2006/relationships/hyperlink" Target="file:///C:\Users\Thomas%20Huet\Desktop\Documentation%20arch&#233;ologique%20li&#233;e%20&#224;%20la%20th&#232;se\Sites.docx" TargetMode="External"/><Relationship Id="rId3269" Type="http://schemas.openxmlformats.org/officeDocument/2006/relationships/hyperlink" Target="file:///C:\Users\Thomas%20Huet\Desktop\Documentation%20arch&#233;ologique%20li&#233;e%20&#224;%20la%20th&#232;se\Sites.docx" TargetMode="External"/><Relationship Id="rId7140" Type="http://schemas.openxmlformats.org/officeDocument/2006/relationships/hyperlink" Target="file:///C:\Users\Thomas%20Huet\Desktop\Documentation%20arch&#233;ologique%20li&#233;e%20&#224;%20la%20th&#232;se\Cultures.docx" TargetMode="External"/><Relationship Id="rId10121" Type="http://schemas.openxmlformats.org/officeDocument/2006/relationships/hyperlink" Target="file:///C:\Users\Thomas%20Huet\Desktop\Documentation%20arch&#233;ologique%20li&#233;e%20&#224;%20la%20th&#232;se\Sites.docx" TargetMode="External"/><Relationship Id="rId13691" Type="http://schemas.openxmlformats.org/officeDocument/2006/relationships/hyperlink" Target="file:///C:\Users\Thomas%20Huet\Desktop\Documentation%20arch&#233;ologique%20li&#233;e%20&#224;%20la%20th&#232;se\Cultures.docx" TargetMode="External"/><Relationship Id="rId3750" Type="http://schemas.openxmlformats.org/officeDocument/2006/relationships/hyperlink" Target="file:///C:\Users\Thomas%20Huet\Desktop\Documentation%20arch&#233;ologique%20li&#233;e%20&#224;%20la%20th&#232;se\Cultures.docx" TargetMode="External"/><Relationship Id="rId4801" Type="http://schemas.openxmlformats.org/officeDocument/2006/relationships/hyperlink" Target="file:///C:\Users\Thomas%20Huet\Desktop\Documentation%20arch&#233;ologique%20li&#233;e%20&#224;%20la%20th&#232;se\Cultures.docx" TargetMode="External"/><Relationship Id="rId12293" Type="http://schemas.openxmlformats.org/officeDocument/2006/relationships/hyperlink" Target="file:///C:\Users\Thomas%20Huet\Desktop\Documentation%20arch&#233;ologique%20li&#233;e%20&#224;%20la%20th&#232;se\Cultures.docx" TargetMode="External"/><Relationship Id="rId13344" Type="http://schemas.openxmlformats.org/officeDocument/2006/relationships/hyperlink" Target="file:///C:\Users\Thomas%20Huet\Desktop\Documentation%20arch&#233;ologique%20li&#233;e%20&#224;%20la%20th&#232;se\Cultures.docx" TargetMode="External"/><Relationship Id="rId671" Type="http://schemas.openxmlformats.org/officeDocument/2006/relationships/hyperlink" Target="file:///C:\Users\Thomas%20Huet\Desktop\Documentation%20arch&#233;ologique%20li&#233;e%20&#224;%20la%20th&#232;se\Sites.docx" TargetMode="External"/><Relationship Id="rId2352" Type="http://schemas.openxmlformats.org/officeDocument/2006/relationships/hyperlink" Target="file:///C:\Users\Thomas%20Huet\Desktop\Documentation%20arch&#233;ologique%20li&#233;e%20&#224;%20la%20th&#232;se\Cultures.docx" TargetMode="External"/><Relationship Id="rId3403" Type="http://schemas.openxmlformats.org/officeDocument/2006/relationships/hyperlink" Target="file:///C:\Users\Thomas%20Huet\Desktop\Documentation%20arch&#233;ologique%20li&#233;e%20&#224;%20la%20th&#232;se\Cultures.docx" TargetMode="External"/><Relationship Id="rId6973" Type="http://schemas.openxmlformats.org/officeDocument/2006/relationships/hyperlink" Target="file:///C:\Users\Thomas%20Huet\Desktop\Documentation%20arch&#233;ologique%20li&#233;e%20&#224;%20la%20th&#232;se\Cultures.docx" TargetMode="External"/><Relationship Id="rId324" Type="http://schemas.openxmlformats.org/officeDocument/2006/relationships/hyperlink" Target="file:///C:\Users\Thomas%20Huet\Desktop\Documentation%20arch&#233;ologique%20li&#233;e%20&#224;%20la%20th&#232;se\Cultures.docx" TargetMode="External"/><Relationship Id="rId2005" Type="http://schemas.openxmlformats.org/officeDocument/2006/relationships/hyperlink" Target="file:///C:\Users\Thomas%20Huet\Desktop\Documentation%20arch&#233;ologique%20li&#233;e%20&#224;%20la%20th&#232;se\Sites.docx" TargetMode="External"/><Relationship Id="rId5575" Type="http://schemas.openxmlformats.org/officeDocument/2006/relationships/hyperlink" Target="file:///C:\Users\Thomas%20Huet\Desktop\Documentation%20arch&#233;ologique%20li&#233;e%20&#224;%20la%20th&#232;se\Cultures.docx" TargetMode="External"/><Relationship Id="rId6626" Type="http://schemas.openxmlformats.org/officeDocument/2006/relationships/hyperlink" Target="file:///C:\Users\Thomas%20Huet\Desktop\Documentation%20arch&#233;ologique%20li&#233;e%20&#224;%20la%20th&#232;se\Cultures.docx" TargetMode="External"/><Relationship Id="rId4177" Type="http://schemas.openxmlformats.org/officeDocument/2006/relationships/hyperlink" Target="file:///C:\Users\Thomas%20Huet\Desktop\Documentation%20arch&#233;ologique%20li&#233;e%20&#224;%20la%20th&#232;se\Cultures.docx" TargetMode="External"/><Relationship Id="rId5228" Type="http://schemas.openxmlformats.org/officeDocument/2006/relationships/hyperlink" Target="file:///C:\Users\Thomas%20Huet\Desktop\Documentation%20arch&#233;ologique%20li&#233;e%20&#224;%20la%20th&#232;se\Cultures.docx" TargetMode="External"/><Relationship Id="rId8798" Type="http://schemas.openxmlformats.org/officeDocument/2006/relationships/hyperlink" Target="file:///C:\Users\Thomas%20Huet\Desktop\Documentation%20arch&#233;ologique%20li&#233;e%20&#224;%20la%20th&#232;se\Cultures.docx" TargetMode="External"/><Relationship Id="rId9849" Type="http://schemas.openxmlformats.org/officeDocument/2006/relationships/hyperlink" Target="Sites.docx" TargetMode="External"/><Relationship Id="rId11779" Type="http://schemas.openxmlformats.org/officeDocument/2006/relationships/hyperlink" Target="file:///C:\Users\Thomas%20Huet\Desktop\Documentation%20arch&#233;ologique%20li&#233;e%20&#224;%20la%20th&#232;se\Sites.docx" TargetMode="External"/><Relationship Id="rId1838" Type="http://schemas.openxmlformats.org/officeDocument/2006/relationships/hyperlink" Target="file:///C:\Users\Thomas%20Huet\Desktop\Documentation%20arch&#233;ologique%20li&#233;e%20&#224;%20la%20th&#232;se\Sites.docx" TargetMode="External"/><Relationship Id="rId3260" Type="http://schemas.openxmlformats.org/officeDocument/2006/relationships/hyperlink" Target="file:///C:\Users\Thomas%20Huet\Desktop\Documentation%20arch&#233;ologique%20li&#233;e%20&#224;%20la%20th&#232;se\Cultures.docx" TargetMode="External"/><Relationship Id="rId4311" Type="http://schemas.openxmlformats.org/officeDocument/2006/relationships/hyperlink" Target="file:///C:\Users\Thomas%20Huet\Desktop\Documentation%20arch&#233;ologique%20li&#233;e%20&#224;%20la%20th&#232;se\Cultures.docx" TargetMode="External"/><Relationship Id="rId14252" Type="http://schemas.openxmlformats.org/officeDocument/2006/relationships/hyperlink" Target="file:///C:\Users\Thomas%20Huet\Desktop\Documentation%20arch&#233;ologique%20li&#233;e%20&#224;%20la%20th&#232;se\Cultures.docx" TargetMode="External"/><Relationship Id="rId181" Type="http://schemas.openxmlformats.org/officeDocument/2006/relationships/hyperlink" Target="Sites.docx" TargetMode="External"/><Relationship Id="rId7881" Type="http://schemas.openxmlformats.org/officeDocument/2006/relationships/hyperlink" Target="file:///C:\Users\Thomas%20Huet\Desktop\Documentation%20arch&#233;ologique%20li&#233;e%20&#224;%20la%20th&#232;se\Sites.docx" TargetMode="External"/><Relationship Id="rId8932" Type="http://schemas.openxmlformats.org/officeDocument/2006/relationships/hyperlink" Target="file:///C:\Users\Thomas%20Huet\Desktop\Documentation%20arch&#233;ologique%20li&#233;e%20&#224;%20la%20th&#232;se\Sites.docx" TargetMode="External"/><Relationship Id="rId10862" Type="http://schemas.openxmlformats.org/officeDocument/2006/relationships/hyperlink" Target="file:///C:\Users\Thomas%20Huet\Desktop\Documentation%20arch&#233;ologique%20li&#233;e%20&#224;%20la%20th&#232;se\Sites.docx" TargetMode="External"/><Relationship Id="rId11913" Type="http://schemas.openxmlformats.org/officeDocument/2006/relationships/hyperlink" Target="file:///C:\Users\Thomas%20Huet\Desktop\Documentation%20arch&#233;ologique%20li&#233;e%20&#224;%20la%20th&#232;se\Cultures.docx" TargetMode="External"/><Relationship Id="rId5085" Type="http://schemas.openxmlformats.org/officeDocument/2006/relationships/hyperlink" Target="file:///C:\Users\Thomas%20Huet\Desktop\Documentation%20arch&#233;ologique%20li&#233;e%20&#224;%20la%20th&#232;se\Cultures.docx" TargetMode="External"/><Relationship Id="rId6483" Type="http://schemas.openxmlformats.org/officeDocument/2006/relationships/hyperlink" Target="file:///C:\Users\Thomas%20Huet\Desktop\Documentation%20arch&#233;ologique%20li&#233;e%20&#224;%20la%20th&#232;se\Cultures.docx" TargetMode="External"/><Relationship Id="rId7534" Type="http://schemas.openxmlformats.org/officeDocument/2006/relationships/hyperlink" Target="file:///C:\Users\Thomas%20Huet\Desktop\Documentation%20arch&#233;ologique%20li&#233;e%20&#224;%20la%20th&#232;se\Analyses%20Statistiques.docx" TargetMode="External"/><Relationship Id="rId10515" Type="http://schemas.openxmlformats.org/officeDocument/2006/relationships/hyperlink" Target="file:///C:\Users\Thomas%20Huet\Desktop\Documentation%20arch&#233;ologique%20li&#233;e%20&#224;%20la%20th&#232;se\Cultures.docx" TargetMode="External"/><Relationship Id="rId6136" Type="http://schemas.openxmlformats.org/officeDocument/2006/relationships/hyperlink" Target="file:///C:\Users\Thomas%20Huet\Desktop\Documentation%20arch&#233;ologique%20li&#233;e%20&#224;%20la%20th&#232;se\Cultures.docx" TargetMode="External"/><Relationship Id="rId12687" Type="http://schemas.openxmlformats.org/officeDocument/2006/relationships/hyperlink" Target="file:///C:\Users\Thomas%20Huet\Desktop\Documentation%20arch&#233;ologique%20li&#233;e%20&#224;%20la%20th&#232;se\Sites.docx" TargetMode="External"/><Relationship Id="rId13738" Type="http://schemas.openxmlformats.org/officeDocument/2006/relationships/hyperlink" Target="file:///C:\Users\Thomas%20Huet\Desktop\Documentation%20arch&#233;ologique%20li&#233;e%20&#224;%20la%20th&#232;se\Sites.docx" TargetMode="External"/><Relationship Id="rId1695" Type="http://schemas.openxmlformats.org/officeDocument/2006/relationships/hyperlink" Target="file:///C:\Users\Thomas%20Huet\Desktop\Documentation%20arch&#233;ologique%20li&#233;e%20&#224;%20la%20th&#232;se\Cultures.docx" TargetMode="External"/><Relationship Id="rId2746" Type="http://schemas.openxmlformats.org/officeDocument/2006/relationships/hyperlink" Target="file:///C:\Users\Thomas%20Huet\Desktop\Documentation%20arch&#233;ologique%20li&#233;e%20&#224;%20la%20th&#232;se\Cultures.docx" TargetMode="External"/><Relationship Id="rId9359" Type="http://schemas.openxmlformats.org/officeDocument/2006/relationships/hyperlink" Target="file:///C:\Users\Thomas%20Huet\Desktop\Documentation%20arch&#233;ologique%20li&#233;e%20&#224;%20la%20th&#232;se\Cultures.docx" TargetMode="External"/><Relationship Id="rId11289" Type="http://schemas.openxmlformats.org/officeDocument/2006/relationships/hyperlink" Target="file:///C:\Users\Thomas%20Huet\Desktop\Documentation%20arch&#233;ologique%20li&#233;e%20&#224;%20la%20th&#232;se\Objets.docx" TargetMode="External"/><Relationship Id="rId718" Type="http://schemas.openxmlformats.org/officeDocument/2006/relationships/hyperlink" Target="file:///C:\Users\Thomas%20Huet\Desktop\Documentation%20arch&#233;ologique%20li&#233;e%20&#224;%20la%20th&#232;se\Sites.docx" TargetMode="External"/><Relationship Id="rId1348" Type="http://schemas.openxmlformats.org/officeDocument/2006/relationships/hyperlink" Target="file:///C:\Users\Thomas%20Huet\Desktop\Documentation%20arch&#233;ologique%20li&#233;e%20&#224;%20la%20th&#232;se\Cultures.docx" TargetMode="External"/><Relationship Id="rId5969" Type="http://schemas.openxmlformats.org/officeDocument/2006/relationships/hyperlink" Target="file:///C:\Users\Thomas%20Huet\Desktop\Documentation%20arch&#233;ologique%20li&#233;e%20&#224;%20la%20th&#232;se\Cultures.docx" TargetMode="External"/><Relationship Id="rId7391" Type="http://schemas.openxmlformats.org/officeDocument/2006/relationships/hyperlink" Target="file:///C:\Users\Thomas%20Huet\Desktop\Documentation%20arch&#233;ologique%20li&#233;e%20&#224;%20la%20th&#232;se\Cultures.docx" TargetMode="External"/><Relationship Id="rId8442" Type="http://schemas.openxmlformats.org/officeDocument/2006/relationships/hyperlink" Target="file:///C:\Users\Thomas%20Huet\Desktop\Documentation%20arch&#233;ologique%20li&#233;e%20&#224;%20la%20th&#232;se\Sites.docx" TargetMode="External"/><Relationship Id="rId9840" Type="http://schemas.openxmlformats.org/officeDocument/2006/relationships/hyperlink" Target="file:///C:\Users\Thomas%20Huet\Desktop\Documentation%20arch&#233;ologique%20li&#233;e%20&#224;%20la%20th&#232;se\Cultures.docx" TargetMode="External"/><Relationship Id="rId11770" Type="http://schemas.openxmlformats.org/officeDocument/2006/relationships/hyperlink" Target="file:///C:\Users\Thomas%20Huet\Desktop\Documentation%20arch&#233;ologique%20li&#233;e%20&#224;%20la%20th&#232;se\Sites.docx" TargetMode="External"/><Relationship Id="rId12821" Type="http://schemas.openxmlformats.org/officeDocument/2006/relationships/hyperlink" Target="file:///C:\Users\Thomas%20Huet\Desktop\Documentation%20arch&#233;ologique%20li&#233;e%20&#224;%20la%20th&#232;se\Cultures.docx" TargetMode="External"/><Relationship Id="rId54" Type="http://schemas.openxmlformats.org/officeDocument/2006/relationships/hyperlink" Target="Environnement.docx" TargetMode="External"/><Relationship Id="rId7044" Type="http://schemas.openxmlformats.org/officeDocument/2006/relationships/hyperlink" Target="file:///C:\Users\Thomas%20Huet\Desktop\Documentation%20arch&#233;ologique%20li&#233;e%20&#224;%20la%20th&#232;se\Cultures.docx" TargetMode="External"/><Relationship Id="rId10372" Type="http://schemas.openxmlformats.org/officeDocument/2006/relationships/hyperlink" Target="file:///C:\Users\Thomas%20Huet\Desktop\Documentation%20arch&#233;ologique%20li&#233;e%20&#224;%20la%20th&#232;se\Sites.docx" TargetMode="External"/><Relationship Id="rId11423" Type="http://schemas.openxmlformats.org/officeDocument/2006/relationships/hyperlink" Target="file:///C:\Users\Thomas%20Huet\Desktop\Documentation%20arch&#233;ologique%20li&#233;e%20&#224;%20la%20th&#232;se\Sites.docx" TargetMode="External"/><Relationship Id="rId10025" Type="http://schemas.openxmlformats.org/officeDocument/2006/relationships/hyperlink" Target="file:///C:\Users\Thomas%20Huet\Desktop\Documentation%20arch&#233;ologique%20li&#233;e%20&#224;%20la%20th&#232;se\Cultures.docx" TargetMode="External"/><Relationship Id="rId13595" Type="http://schemas.openxmlformats.org/officeDocument/2006/relationships/hyperlink" Target="file:///C:\Users\Thomas%20Huet\Desktop\Documentation%20arch&#233;ologique%20li&#233;e%20&#224;%20la%20th&#232;se\Sites.docx" TargetMode="External"/><Relationship Id="rId3654" Type="http://schemas.openxmlformats.org/officeDocument/2006/relationships/hyperlink" Target="file:///C:\Users\Thomas%20Huet\Desktop\Documentation%20arch&#233;ologique%20li&#233;e%20&#224;%20la%20th&#232;se\Cultures.docx" TargetMode="External"/><Relationship Id="rId4705" Type="http://schemas.openxmlformats.org/officeDocument/2006/relationships/hyperlink" Target="file:///C:\Users\Thomas%20Huet\Desktop\Documentation%20arch&#233;ologique%20li&#233;e%20&#224;%20la%20th&#232;se\Cultures.docx" TargetMode="External"/><Relationship Id="rId12197" Type="http://schemas.openxmlformats.org/officeDocument/2006/relationships/hyperlink" Target="file:///C:\Users\Thomas%20Huet\Desktop\Documentation%20arch&#233;ologique%20li&#233;e%20&#224;%20la%20th&#232;se\Cultures.docx" TargetMode="External"/><Relationship Id="rId13248" Type="http://schemas.openxmlformats.org/officeDocument/2006/relationships/hyperlink" Target="file:///C:\Users\Thomas%20Huet\Desktop\Documentation%20arch&#233;ologique%20li&#233;e%20&#224;%20la%20th&#232;se\Sites.docx" TargetMode="External"/><Relationship Id="rId575" Type="http://schemas.openxmlformats.org/officeDocument/2006/relationships/hyperlink" Target="file:///C:\Users\Thomas%20Huet\Desktop\Documentation%20arch&#233;ologique%20li&#233;e%20&#224;%20la%20th&#232;se\Cultures.docx" TargetMode="External"/><Relationship Id="rId2256" Type="http://schemas.openxmlformats.org/officeDocument/2006/relationships/hyperlink" Target="file:///C:\Users\Thomas%20Huet\Desktop\Documentation%20arch&#233;ologique%20li&#233;e%20&#224;%20la%20th&#232;se\Cultures.docx" TargetMode="External"/><Relationship Id="rId3307" Type="http://schemas.openxmlformats.org/officeDocument/2006/relationships/hyperlink" Target="Sites.docx" TargetMode="External"/><Relationship Id="rId6877" Type="http://schemas.openxmlformats.org/officeDocument/2006/relationships/hyperlink" Target="file:///C:\Users\Thomas%20Huet\Desktop\Documentation%20arch&#233;ologique%20li&#233;e%20&#224;%20la%20th&#232;se\Cultures.docx" TargetMode="External"/><Relationship Id="rId7928" Type="http://schemas.openxmlformats.org/officeDocument/2006/relationships/hyperlink" Target="file:///C:\Users\Thomas%20Huet\Desktop\Documentation%20arch&#233;ologique%20li&#233;e%20&#224;%20la%20th&#232;se\Cultures.docx" TargetMode="External"/><Relationship Id="rId228" Type="http://schemas.openxmlformats.org/officeDocument/2006/relationships/hyperlink" Target="Sites.docx" TargetMode="External"/><Relationship Id="rId5479" Type="http://schemas.openxmlformats.org/officeDocument/2006/relationships/hyperlink" Target="file:///C:\Users\Thomas%20Huet\Desktop\Documentation%20arch&#233;ologique%20li&#233;e%20&#224;%20la%20th&#232;se\Cultures.docx" TargetMode="External"/><Relationship Id="rId9350" Type="http://schemas.openxmlformats.org/officeDocument/2006/relationships/hyperlink" Target="file:///C:\Users\Thomas%20Huet\Desktop\Documentation%20arch&#233;ologique%20li&#233;e%20&#224;%20la%20th&#232;se\Sites.docx" TargetMode="External"/><Relationship Id="rId10909" Type="http://schemas.openxmlformats.org/officeDocument/2006/relationships/hyperlink" Target="file:///C:\Users\Thomas%20Huet\Desktop\Documentation%20arch&#233;ologique%20li&#233;e%20&#224;%20la%20th&#232;se\Sites.docx" TargetMode="External"/><Relationship Id="rId11280" Type="http://schemas.openxmlformats.org/officeDocument/2006/relationships/hyperlink" Target="Cultures.docx" TargetMode="External"/><Relationship Id="rId9003" Type="http://schemas.openxmlformats.org/officeDocument/2006/relationships/hyperlink" Target="file:///C:\Users\Thomas%20Huet\Desktop\Documentation%20arch&#233;ologique%20li&#233;e%20&#224;%20la%20th&#232;se\Cultures.docx" TargetMode="External"/><Relationship Id="rId12331" Type="http://schemas.openxmlformats.org/officeDocument/2006/relationships/hyperlink" Target="file:///C:\Users\Thomas%20Huet\Desktop\Documentation%20arch&#233;ologique%20li&#233;e%20&#224;%20la%20th&#232;se\Sites.docx" TargetMode="External"/><Relationship Id="rId5960" Type="http://schemas.openxmlformats.org/officeDocument/2006/relationships/hyperlink" Target="file:///C:\Users\Thomas%20Huet\Desktop\Documentation%20arch&#233;ologique%20li&#233;e%20&#224;%20la%20th&#232;se\Cultures.docx" TargetMode="External"/><Relationship Id="rId3164" Type="http://schemas.openxmlformats.org/officeDocument/2006/relationships/hyperlink" Target="file:///C:\Users\Thomas%20Huet\Desktop\Documentation%20arch&#233;ologique%20li&#233;e%20&#224;%20la%20th&#232;se\Cultures.docx" TargetMode="External"/><Relationship Id="rId4562" Type="http://schemas.openxmlformats.org/officeDocument/2006/relationships/hyperlink" Target="file:///C:\Users\Thomas%20Huet\Desktop\Documentation%20arch&#233;ologique%20li&#233;e%20&#224;%20la%20th&#232;se\Cultures.docx" TargetMode="External"/><Relationship Id="rId5613" Type="http://schemas.openxmlformats.org/officeDocument/2006/relationships/hyperlink" Target="file:///C:\Users\Thomas%20Huet\Desktop\Documentation%20arch&#233;ologique%20li&#233;e%20&#224;%20la%20th&#232;se\Sites.docx" TargetMode="External"/><Relationship Id="rId14156" Type="http://schemas.openxmlformats.org/officeDocument/2006/relationships/hyperlink" Target="file:///C:\Users\Thomas%20Huet\Desktop\Documentation%20arch&#233;ologique%20li&#233;e%20&#224;%20la%20th&#232;se\Sites.docx" TargetMode="External"/><Relationship Id="rId4215" Type="http://schemas.openxmlformats.org/officeDocument/2006/relationships/hyperlink" Target="file:///C:\Users\Thomas%20Huet\Desktop\Documentation%20arch&#233;ologique%20li&#233;e%20&#224;%20la%20th&#232;se\Cultures.docx" TargetMode="External"/><Relationship Id="rId7785" Type="http://schemas.openxmlformats.org/officeDocument/2006/relationships/hyperlink" Target="file:///C:\Users\Thomas%20Huet\Desktop\Documentation%20arch&#233;ologique%20li&#233;e%20&#224;%20la%20th&#232;se\Sites.docx" TargetMode="External"/><Relationship Id="rId8836" Type="http://schemas.openxmlformats.org/officeDocument/2006/relationships/hyperlink" Target="file:///C:\Users\Thomas%20Huet\Desktop\Documentation%20arch&#233;ologique%20li&#233;e%20&#224;%20la%20th&#232;se\Cultures.docx" TargetMode="External"/><Relationship Id="rId10766" Type="http://schemas.openxmlformats.org/officeDocument/2006/relationships/hyperlink" Target="file:///C:\Users\Thomas%20Huet\Desktop\Documentation%20arch&#233;ologique%20li&#233;e%20&#224;%20la%20th&#232;se\Cultures.docx" TargetMode="External"/><Relationship Id="rId11817" Type="http://schemas.openxmlformats.org/officeDocument/2006/relationships/hyperlink" Target="file:///C:\Users\Thomas%20Huet\Desktop\Documentation%20arch&#233;ologique%20li&#233;e%20&#224;%20la%20th&#232;se\Cultures.docx" TargetMode="External"/><Relationship Id="rId6387" Type="http://schemas.openxmlformats.org/officeDocument/2006/relationships/hyperlink" Target="file:///C:\Users\Thomas%20Huet\Desktop\Documentation%20arch&#233;ologique%20li&#233;e%20&#224;%20la%20th&#232;se\Cultures.docx" TargetMode="External"/><Relationship Id="rId7438" Type="http://schemas.openxmlformats.org/officeDocument/2006/relationships/hyperlink" Target="file:///C:\Users\Thomas%20Huet\Desktop\Documentation%20arch&#233;ologique%20li&#233;e%20&#224;%20la%20th&#232;se\Cultures.docx" TargetMode="External"/><Relationship Id="rId10419" Type="http://schemas.openxmlformats.org/officeDocument/2006/relationships/hyperlink" Target="file:///C:\Users\Thomas%20Huet\Desktop\Documentation%20arch&#233;ologique%20li&#233;e%20&#224;%20la%20th&#232;se\Sites.docx" TargetMode="External"/><Relationship Id="rId2997" Type="http://schemas.openxmlformats.org/officeDocument/2006/relationships/hyperlink" Target="file:///C:\Users\Thomas%20Huet\Desktop\Documentation%20arch&#233;ologique%20li&#233;e%20&#224;%20la%20th&#232;se\Sites.docx" TargetMode="External"/><Relationship Id="rId13989" Type="http://schemas.openxmlformats.org/officeDocument/2006/relationships/hyperlink" Target="file:///C:\Users\Thomas%20Huet\Desktop\Documentation%20arch&#233;ologique%20li&#233;e%20&#224;%20la%20th&#232;se\Sites.docx" TargetMode="External"/><Relationship Id="rId969" Type="http://schemas.openxmlformats.org/officeDocument/2006/relationships/hyperlink" Target="file:///C:\Users\Thomas%20Huet\Desktop\Documentation%20arch&#233;ologique%20li&#233;e%20&#224;%20la%20th&#232;se\Cultures.docx" TargetMode="External"/><Relationship Id="rId1599" Type="http://schemas.openxmlformats.org/officeDocument/2006/relationships/hyperlink" Target="file:///C:\Users\Thomas%20Huet\Desktop\Documentation%20arch&#233;ologique%20li&#233;e%20&#224;%20la%20th&#232;se\Cultures.docx" TargetMode="External"/><Relationship Id="rId5470" Type="http://schemas.openxmlformats.org/officeDocument/2006/relationships/hyperlink" Target="file:///C:\Users\Thomas%20Huet\Desktop\Documentation%20arch&#233;ologique%20li&#233;e%20&#224;%20la%20th&#232;se\Cultures.docx" TargetMode="External"/><Relationship Id="rId6521" Type="http://schemas.openxmlformats.org/officeDocument/2006/relationships/hyperlink" Target="file:///C:\Users\Thomas%20Huet\Desktop\Documentation%20arch&#233;ologique%20li&#233;e%20&#224;%20la%20th&#232;se\Cultures.docx" TargetMode="External"/><Relationship Id="rId10900" Type="http://schemas.openxmlformats.org/officeDocument/2006/relationships/hyperlink" Target="file:///C:\Users\Thomas%20Huet\Desktop\Documentation%20arch&#233;ologique%20li&#233;e%20&#224;%20la%20th&#232;se\Cultures.docx" TargetMode="External"/><Relationship Id="rId4072" Type="http://schemas.openxmlformats.org/officeDocument/2006/relationships/hyperlink" Target="file:///C:\Users\Thomas%20Huet\Desktop\Documentation%20arch&#233;ologique%20li&#233;e%20&#224;%20la%20th&#232;se\Cultures.docx" TargetMode="External"/><Relationship Id="rId5123" Type="http://schemas.openxmlformats.org/officeDocument/2006/relationships/hyperlink" Target="file:///C:\Users\Thomas%20Huet\Desktop\Documentation%20arch&#233;ologique%20li&#233;e%20&#224;%20la%20th&#232;se\Cultures.docx" TargetMode="External"/><Relationship Id="rId7295" Type="http://schemas.openxmlformats.org/officeDocument/2006/relationships/hyperlink" Target="file:///C:\Users\Thomas%20Huet\Desktop\Documentation%20arch&#233;ologique%20li&#233;e%20&#224;%20la%20th&#232;se\Cultures.docx" TargetMode="External"/><Relationship Id="rId8693" Type="http://schemas.openxmlformats.org/officeDocument/2006/relationships/hyperlink" Target="file:///C:\Users\Thomas%20Huet\Desktop\Documentation%20arch&#233;ologique%20li&#233;e%20&#224;%20la%20th&#232;se\Sites.docx" TargetMode="External"/><Relationship Id="rId9744" Type="http://schemas.openxmlformats.org/officeDocument/2006/relationships/hyperlink" Target="file:///C:\Users\Thomas%20Huet\Desktop\Documentation%20arch&#233;ologique%20li&#233;e%20&#224;%20la%20th&#232;se\Cultures.docx" TargetMode="External"/><Relationship Id="rId11674" Type="http://schemas.openxmlformats.org/officeDocument/2006/relationships/hyperlink" Target="file:///C:\Users\Thomas%20Huet\Desktop\Documentation%20arch&#233;ologique%20li&#233;e%20&#224;%20la%20th&#232;se\Sites.docx" TargetMode="External"/><Relationship Id="rId12725" Type="http://schemas.openxmlformats.org/officeDocument/2006/relationships/hyperlink" Target="file:///C:\Users\Thomas%20Huet\Desktop\Documentation%20arch&#233;ologique%20li&#233;e%20&#224;%20la%20th&#232;se\Cultures.docx" TargetMode="External"/><Relationship Id="rId1733" Type="http://schemas.openxmlformats.org/officeDocument/2006/relationships/hyperlink" Target="file:///C:\Users\Thomas%20Huet\Desktop\Documentation%20arch&#233;ologique%20li&#233;e%20&#224;%20la%20th&#232;se\Sites.docx" TargetMode="External"/><Relationship Id="rId8346" Type="http://schemas.openxmlformats.org/officeDocument/2006/relationships/hyperlink" Target="file:///C:\Users\Thomas%20Huet\Desktop\Documentation%20arch&#233;ologique%20li&#233;e%20&#224;%20la%20th&#232;se\Sites.docx" TargetMode="External"/><Relationship Id="rId10276" Type="http://schemas.openxmlformats.org/officeDocument/2006/relationships/hyperlink" Target="file:///C:\Users\Thomas%20Huet\Desktop\Documentation%20arch&#233;ologique%20li&#233;e%20&#224;%20la%20th&#232;se\Cultures.docx" TargetMode="External"/><Relationship Id="rId11327" Type="http://schemas.openxmlformats.org/officeDocument/2006/relationships/hyperlink" Target="file:///C:\Users\Thomas%20Huet\Desktop\Documentation%20arch&#233;ologique%20li&#233;e%20&#224;%20la%20th&#232;se\Sites.docx" TargetMode="External"/><Relationship Id="rId4956" Type="http://schemas.openxmlformats.org/officeDocument/2006/relationships/hyperlink" Target="file:///C:\Users\Thomas%20Huet\Desktop\Documentation%20arch&#233;ologique%20li&#233;e%20&#224;%20la%20th&#232;se\Sites.docx" TargetMode="External"/><Relationship Id="rId13499" Type="http://schemas.openxmlformats.org/officeDocument/2006/relationships/hyperlink" Target="Sites.docx" TargetMode="External"/><Relationship Id="rId3558" Type="http://schemas.openxmlformats.org/officeDocument/2006/relationships/hyperlink" Target="file:///C:\Users\Thomas%20Huet\Desktop\Documentation%20arch&#233;ologique%20li&#233;e%20&#224;%20la%20th&#232;se\Sites.docx" TargetMode="External"/><Relationship Id="rId4609" Type="http://schemas.openxmlformats.org/officeDocument/2006/relationships/hyperlink" Target="file:///C:\Users\Thomas%20Huet\Desktop\Documentation%20arch&#233;ologique%20li&#233;e%20&#224;%20la%20th&#232;se\Cultures.docx" TargetMode="External"/><Relationship Id="rId479" Type="http://schemas.openxmlformats.org/officeDocument/2006/relationships/hyperlink" Target="file:///C:\Users\Thomas%20Huet\Desktop\Documentation%20arch&#233;ologique%20li&#233;e%20&#224;%20la%20th&#232;se\Cultures.docx" TargetMode="External"/><Relationship Id="rId6031" Type="http://schemas.openxmlformats.org/officeDocument/2006/relationships/hyperlink" Target="file:///C:\Users\Thomas%20Huet\Desktop\Documentation%20arch&#233;ologique%20li&#233;e%20&#224;%20la%20th&#232;se\Cultures.docx" TargetMode="External"/><Relationship Id="rId10410" Type="http://schemas.openxmlformats.org/officeDocument/2006/relationships/hyperlink" Target="file:///C:\Users\Thomas%20Huet\Desktop\Documentation%20arch&#233;ologique%20li&#233;e%20&#224;%20la%20th&#232;se\Sites.docx" TargetMode="External"/><Relationship Id="rId13980" Type="http://schemas.openxmlformats.org/officeDocument/2006/relationships/hyperlink" Target="file:///C:\Users\Thomas%20Huet\Desktop\Documentation%20arch&#233;ologique%20li&#233;e%20&#224;%20la%20th&#232;se\Cultures.docx" TargetMode="External"/><Relationship Id="rId9254" Type="http://schemas.openxmlformats.org/officeDocument/2006/relationships/hyperlink" Target="file:///C:\Users\Thomas%20Huet\Desktop\Documentation%20arch&#233;ologique%20li&#233;e%20&#224;%20la%20th&#232;se\Sites.docx" TargetMode="External"/><Relationship Id="rId12582" Type="http://schemas.openxmlformats.org/officeDocument/2006/relationships/hyperlink" Target="file:///C:\Users\Thomas%20Huet\Desktop\Documentation%20arch&#233;ologique%20li&#233;e%20&#224;%20la%20th&#232;se\Sites.docx" TargetMode="External"/><Relationship Id="rId13633" Type="http://schemas.openxmlformats.org/officeDocument/2006/relationships/hyperlink" Target="file:///C:\Users\Thomas%20Huet\Desktop\Documentation%20arch&#233;ologique%20li&#233;e%20&#224;%20la%20th&#232;se\Sites.docx" TargetMode="External"/><Relationship Id="rId960" Type="http://schemas.openxmlformats.org/officeDocument/2006/relationships/hyperlink" Target="file:///C:\Users\Thomas%20Huet\Desktop\Documentation%20arch&#233;ologique%20li&#233;e%20&#224;%20la%20th&#232;se\Cultures.docx" TargetMode="External"/><Relationship Id="rId1243" Type="http://schemas.openxmlformats.org/officeDocument/2006/relationships/hyperlink" Target="file:///C:\Users\Thomas%20Huet\Desktop\Documentation%20arch&#233;ologique%20li&#233;e%20&#224;%20la%20th&#232;se\Cultures.docx" TargetMode="External"/><Relationship Id="rId1590" Type="http://schemas.openxmlformats.org/officeDocument/2006/relationships/hyperlink" Target="file:///C:\Users\Thomas%20Huet\Desktop\Documentation%20arch&#233;ologique%20li&#233;e%20&#224;%20la%20th&#232;se\Cultures.docx" TargetMode="External"/><Relationship Id="rId2641" Type="http://schemas.openxmlformats.org/officeDocument/2006/relationships/hyperlink" Target="file:///C:\Users\Thomas%20Huet\Desktop\Documentation%20arch&#233;ologique%20li&#233;e%20&#224;%20la%20th&#232;se\Sites.docx" TargetMode="External"/><Relationship Id="rId11184" Type="http://schemas.openxmlformats.org/officeDocument/2006/relationships/hyperlink" Target="file:///C:\Users\Thomas%20Huet\Desktop\Documentation%20arch&#233;ologique%20li&#233;e%20&#224;%20la%20th&#232;se\Sites.docx" TargetMode="External"/><Relationship Id="rId12235" Type="http://schemas.openxmlformats.org/officeDocument/2006/relationships/hyperlink" Target="file:///C:\Users\Thomas%20Huet\Desktop\Documentation%20arch&#233;ologique%20li&#233;e%20&#224;%20la%20th&#232;se\Cultures.docx" TargetMode="External"/><Relationship Id="rId613" Type="http://schemas.openxmlformats.org/officeDocument/2006/relationships/hyperlink" Target="file:///C:\Users\Thomas%20Huet\Desktop\Documentation%20arch&#233;ologique%20li&#233;e%20&#224;%20la%20th&#232;se\Cultures.docx" TargetMode="External"/><Relationship Id="rId5864" Type="http://schemas.openxmlformats.org/officeDocument/2006/relationships/hyperlink" Target="file:///C:\Users\Thomas%20Huet\Desktop\Documentation%20arch&#233;ologique%20li&#233;e%20&#224;%20la%20th&#232;se\Cultures.docx" TargetMode="External"/><Relationship Id="rId6915" Type="http://schemas.openxmlformats.org/officeDocument/2006/relationships/hyperlink" Target="Sites.docx" TargetMode="External"/><Relationship Id="rId4466" Type="http://schemas.openxmlformats.org/officeDocument/2006/relationships/hyperlink" Target="file:///C:\Users\Thomas%20Huet\Desktop\Documentation%20arch&#233;ologique%20li&#233;e%20&#224;%20la%20th&#232;se\Cultures.docx" TargetMode="External"/><Relationship Id="rId5517" Type="http://schemas.openxmlformats.org/officeDocument/2006/relationships/hyperlink" Target="file:///C:\Users\Thomas%20Huet\Desktop\Documentation%20arch&#233;ologique%20li&#233;e%20&#224;%20la%20th&#232;se\Cultures.docx" TargetMode="External"/><Relationship Id="rId3068" Type="http://schemas.openxmlformats.org/officeDocument/2006/relationships/hyperlink" Target="file:///C:\Users\Thomas%20Huet\Desktop\Documentation%20arch&#233;ologique%20li&#233;e%20&#224;%20la%20th&#232;se\Cultures.docx" TargetMode="External"/><Relationship Id="rId4119" Type="http://schemas.openxmlformats.org/officeDocument/2006/relationships/hyperlink" Target="file:///C:\Users\Thomas%20Huet\Desktop\Documentation%20arch&#233;ologique%20li&#233;e%20&#224;%20la%20th&#232;se\Sites.docx" TargetMode="External"/><Relationship Id="rId7689" Type="http://schemas.openxmlformats.org/officeDocument/2006/relationships/hyperlink" Target="file:///C:\Users\Thomas%20Huet\Desktop\Documentation%20arch&#233;ologique%20li&#233;e%20&#224;%20la%20th&#232;se\Cultures.docx" TargetMode="External"/><Relationship Id="rId13490" Type="http://schemas.openxmlformats.org/officeDocument/2006/relationships/hyperlink" Target="file:///C:\Users\Thomas%20Huet\Desktop\Documentation%20arch&#233;ologique%20li&#233;e%20&#224;%20la%20th&#232;se\Cultures.docx" TargetMode="External"/><Relationship Id="rId4600" Type="http://schemas.openxmlformats.org/officeDocument/2006/relationships/hyperlink" Target="file:///C:\Users\Thomas%20Huet\Desktop\Documentation%20arch&#233;ologique%20li&#233;e%20&#224;%20la%20th&#232;se\Cultures.docx" TargetMode="External"/><Relationship Id="rId12092" Type="http://schemas.openxmlformats.org/officeDocument/2006/relationships/hyperlink" Target="file:///C:\Users\Thomas%20Huet\Desktop\Documentation%20arch&#233;ologique%20li&#233;e%20&#224;%20la%20th&#232;se\Sites.docx" TargetMode="External"/><Relationship Id="rId13143" Type="http://schemas.openxmlformats.org/officeDocument/2006/relationships/hyperlink" Target="file:///C:\Users\Thomas%20Huet\Desktop\Documentation%20arch&#233;ologique%20li&#233;e%20&#224;%20la%20th&#232;se\Sites.docx" TargetMode="External"/><Relationship Id="rId14541" Type="http://schemas.openxmlformats.org/officeDocument/2006/relationships/hyperlink" Target="file:///C:\Users\Thomas%20Huet\Desktop\Documentation%20arch&#233;ologique%20li&#233;e%20&#224;%20la%20th&#232;se\Cultures.docx" TargetMode="External"/><Relationship Id="rId470" Type="http://schemas.openxmlformats.org/officeDocument/2006/relationships/hyperlink" Target="file:///C:\Users\Thomas%20Huet\Desktop\Documentation%20arch&#233;ologique%20li&#233;e%20&#224;%20la%20th&#232;se\Cultures.docx" TargetMode="External"/><Relationship Id="rId2151" Type="http://schemas.openxmlformats.org/officeDocument/2006/relationships/hyperlink" Target="file:///C:\Users\Thomas%20Huet\Desktop\Documentation%20arch&#233;ologique%20li&#233;e%20&#224;%20la%20th&#232;se\Sites.docx" TargetMode="External"/><Relationship Id="rId3202" Type="http://schemas.openxmlformats.org/officeDocument/2006/relationships/hyperlink" Target="file:///C:\Users\Thomas%20Huet\Desktop\Documentation%20arch&#233;ologique%20li&#233;e%20&#224;%20la%20th&#232;se\Cultures.docx" TargetMode="External"/><Relationship Id="rId123" Type="http://schemas.openxmlformats.org/officeDocument/2006/relationships/hyperlink" Target="file:///C:\Users\Thomas%20Huet\Desktop\Documentation%20arch&#233;ologique%20li&#233;e%20&#224;%20la%20th&#232;se\Cultures.docx" TargetMode="External"/><Relationship Id="rId5374" Type="http://schemas.openxmlformats.org/officeDocument/2006/relationships/hyperlink" Target="file:///C:\Users\Thomas%20Huet\Desktop\Documentation%20arch&#233;ologique%20li&#233;e%20&#224;%20la%20th&#232;se\Cultures.docx" TargetMode="External"/><Relationship Id="rId6772" Type="http://schemas.openxmlformats.org/officeDocument/2006/relationships/hyperlink" Target="file:///C:\Users\Thomas%20Huet\Desktop\Documentation%20arch&#233;ologique%20li&#233;e%20&#224;%20la%20th&#232;se\Cultures.docx" TargetMode="External"/><Relationship Id="rId7823" Type="http://schemas.openxmlformats.org/officeDocument/2006/relationships/hyperlink" Target="file:///C:\Users\Thomas%20Huet\Desktop\Documentation%20arch&#233;ologique%20li&#233;e%20&#224;%20la%20th&#232;se\Sites.docx" TargetMode="External"/><Relationship Id="rId10804" Type="http://schemas.openxmlformats.org/officeDocument/2006/relationships/hyperlink" Target="Sites.docx" TargetMode="External"/><Relationship Id="rId5027" Type="http://schemas.openxmlformats.org/officeDocument/2006/relationships/hyperlink" Target="file:///C:\Users\Thomas%20Huet\Desktop\Documentation%20arch&#233;ologique%20li&#233;e%20&#224;%20la%20th&#232;se\Sites.docx" TargetMode="External"/><Relationship Id="rId6425" Type="http://schemas.openxmlformats.org/officeDocument/2006/relationships/hyperlink" Target="file:///C:\Users\Thomas%20Huet\Desktop\Documentation%20arch&#233;ologique%20li&#233;e%20&#224;%20la%20th&#232;se\Sites.docx" TargetMode="External"/><Relationship Id="rId9995" Type="http://schemas.openxmlformats.org/officeDocument/2006/relationships/hyperlink" Target="file:///C:\Users\Thomas%20Huet\Desktop\Documentation%20arch&#233;ologique%20li&#233;e%20&#224;%20la%20th&#232;se\Sites.docx" TargetMode="External"/><Relationship Id="rId12976" Type="http://schemas.openxmlformats.org/officeDocument/2006/relationships/hyperlink" Target="file:///C:\Users\Thomas%20Huet\Desktop\Documentation%20arch&#233;ologique%20li&#233;e%20&#224;%20la%20th&#232;se\Sites.docx" TargetMode="External"/><Relationship Id="rId1984" Type="http://schemas.openxmlformats.org/officeDocument/2006/relationships/hyperlink" Target="file:///C:\Users\Thomas%20Huet\Desktop\Documentation%20arch&#233;ologique%20li&#233;e%20&#224;%20la%20th&#232;se\Cultures.docx" TargetMode="External"/><Relationship Id="rId8597" Type="http://schemas.openxmlformats.org/officeDocument/2006/relationships/hyperlink" Target="file:///C:\Users\Thomas%20Huet\Desktop\Documentation%20arch&#233;ologique%20li&#233;e%20&#224;%20la%20th&#232;se\Sites.docx" TargetMode="External"/><Relationship Id="rId9648" Type="http://schemas.openxmlformats.org/officeDocument/2006/relationships/hyperlink" Target="file:///C:\Users\Thomas%20Huet\Desktop\Documentation%20arch&#233;ologique%20li&#233;e%20&#224;%20la%20th&#232;se\Sites.docx" TargetMode="External"/><Relationship Id="rId11578" Type="http://schemas.openxmlformats.org/officeDocument/2006/relationships/hyperlink" Target="file:///C:\Users\Thomas%20Huet\Desktop\Documentation%20arch&#233;ologique%20li&#233;e%20&#224;%20la%20th&#232;se\Cultures.docx" TargetMode="External"/><Relationship Id="rId12629" Type="http://schemas.openxmlformats.org/officeDocument/2006/relationships/hyperlink" Target="file:///C:\Users\Thomas%20Huet\Desktop\Documentation%20arch&#233;ologique%20li&#233;e%20&#224;%20la%20th&#232;se\Cultures.docx" TargetMode="External"/><Relationship Id="rId1637" Type="http://schemas.openxmlformats.org/officeDocument/2006/relationships/hyperlink" Target="file:///C:\Users\Thomas%20Huet\Desktop\Documentation%20arch&#233;ologique%20li&#233;e%20&#224;%20la%20th&#232;se\Cultures.docx" TargetMode="External"/><Relationship Id="rId7199" Type="http://schemas.openxmlformats.org/officeDocument/2006/relationships/hyperlink" Target="file:///C:\Users\Thomas%20Huet\Desktop\Documentation%20arch&#233;ologique%20li&#233;e%20&#224;%20la%20th&#232;se\Cultures.docx" TargetMode="External"/><Relationship Id="rId14051" Type="http://schemas.openxmlformats.org/officeDocument/2006/relationships/hyperlink" Target="file:///C:\Users\Thomas%20Huet\Desktop\Documentation%20arch&#233;ologique%20li&#233;e%20&#224;%20la%20th&#232;se\Cultures.docx" TargetMode="External"/><Relationship Id="rId4110" Type="http://schemas.openxmlformats.org/officeDocument/2006/relationships/hyperlink" Target="file:///C:\Users\Thomas%20Huet\Desktop\Documentation%20arch&#233;ologique%20li&#233;e%20&#224;%20la%20th&#232;se\Cultures.docx" TargetMode="External"/><Relationship Id="rId7680" Type="http://schemas.openxmlformats.org/officeDocument/2006/relationships/hyperlink" Target="file:///C:\Users\Thomas%20Huet\Desktop\Documentation%20arch&#233;ologique%20li&#233;e%20&#224;%20la%20th&#232;se\Sites.docx" TargetMode="External"/><Relationship Id="rId8731" Type="http://schemas.openxmlformats.org/officeDocument/2006/relationships/hyperlink" Target="file:///C:\Users\Thomas%20Huet\Desktop\Documentation%20arch&#233;ologique%20li&#233;e%20&#224;%20la%20th&#232;se\Cultures.docx" TargetMode="External"/><Relationship Id="rId6282" Type="http://schemas.openxmlformats.org/officeDocument/2006/relationships/hyperlink" Target="file:///C:\Users\Thomas%20Huet\Desktop\Documentation%20arch&#233;ologique%20li&#233;e%20&#224;%20la%20th&#232;se\Cultures.docx" TargetMode="External"/><Relationship Id="rId7333" Type="http://schemas.openxmlformats.org/officeDocument/2006/relationships/hyperlink" Target="file:///C:\Users\Thomas%20Huet\Desktop\Documentation%20arch&#233;ologique%20li&#233;e%20&#224;%20la%20th&#232;se\Sites.docx" TargetMode="External"/><Relationship Id="rId10661" Type="http://schemas.openxmlformats.org/officeDocument/2006/relationships/hyperlink" Target="file:///C:\Users\Thomas%20Huet\Desktop\Documentation%20arch&#233;ologique%20li&#233;e%20&#224;%20la%20th&#232;se\Cultures.docx" TargetMode="External"/><Relationship Id="rId11712" Type="http://schemas.openxmlformats.org/officeDocument/2006/relationships/hyperlink" Target="file:///C:\Users\Thomas%20Huet\Desktop\Documentation%20arch&#233;ologique%20li&#233;e%20&#224;%20la%20th&#232;se\Cultures.docx" TargetMode="External"/><Relationship Id="rId10314" Type="http://schemas.openxmlformats.org/officeDocument/2006/relationships/hyperlink" Target="file:///C:\Users\Thomas%20Huet\Desktop\Documentation%20arch&#233;ologique%20li&#233;e%20&#224;%20la%20th&#232;se\Sites.docx" TargetMode="External"/><Relationship Id="rId13884" Type="http://schemas.openxmlformats.org/officeDocument/2006/relationships/hyperlink" Target="file:///C:\Users\Thomas%20Huet\Desktop\Documentation%20arch&#233;ologique%20li&#233;e%20&#224;%20la%20th&#232;se\Environnement.docx" TargetMode="External"/><Relationship Id="rId2892" Type="http://schemas.openxmlformats.org/officeDocument/2006/relationships/hyperlink" Target="file:///C:\Users\Thomas%20Huet\Desktop\Documentation%20arch&#233;ologique%20li&#233;e%20&#224;%20la%20th&#232;se\Cultures.docx" TargetMode="External"/><Relationship Id="rId3943" Type="http://schemas.openxmlformats.org/officeDocument/2006/relationships/hyperlink" Target="file:///C:\Users\Thomas%20Huet\Desktop\Documentation%20arch&#233;ologique%20li&#233;e%20&#224;%20la%20th&#232;se\Cultures.docx" TargetMode="External"/><Relationship Id="rId9158" Type="http://schemas.openxmlformats.org/officeDocument/2006/relationships/hyperlink" Target="file:///C:\Users\Thomas%20Huet\Desktop\Documentation%20arch&#233;ologique%20li&#233;e%20&#224;%20la%20th&#232;se\Cultures.docx" TargetMode="External"/><Relationship Id="rId12486" Type="http://schemas.openxmlformats.org/officeDocument/2006/relationships/hyperlink" Target="file:///C:\Users\Thomas%20Huet\Desktop\Documentation%20arch&#233;ologique%20li&#233;e%20&#224;%20la%20th&#232;se\Sites.docx" TargetMode="External"/><Relationship Id="rId13537" Type="http://schemas.openxmlformats.org/officeDocument/2006/relationships/hyperlink" Target="file:///C:\Users\Thomas%20Huet\Desktop\Documentation%20arch&#233;ologique%20li&#233;e%20&#224;%20la%20th&#232;se\Sites.docx" TargetMode="External"/><Relationship Id="rId864" Type="http://schemas.openxmlformats.org/officeDocument/2006/relationships/hyperlink" Target="file:///C:\Users\Thomas%20Huet\Desktop\Documentation%20arch&#233;ologique%20li&#233;e%20&#224;%20la%20th&#232;se\Cultures.docx" TargetMode="External"/><Relationship Id="rId1494" Type="http://schemas.openxmlformats.org/officeDocument/2006/relationships/hyperlink" Target="file:///C:\Users\Thomas%20Huet\Desktop\Documentation%20arch&#233;ologique%20li&#233;e%20&#224;%20la%20th&#232;se\Cultures.docx" TargetMode="External"/><Relationship Id="rId2545" Type="http://schemas.openxmlformats.org/officeDocument/2006/relationships/hyperlink" Target="file:///C:\Users\Thomas%20Huet\Desktop\Documentation%20arch&#233;ologique%20li&#233;e%20&#224;%20la%20th&#232;se\Cultures.docx" TargetMode="External"/><Relationship Id="rId11088" Type="http://schemas.openxmlformats.org/officeDocument/2006/relationships/hyperlink" Target="file:///C:\Users\Thomas%20Huet\Desktop\Documentation%20arch&#233;ologique%20li&#233;e%20&#224;%20la%20th&#232;se\Cultures.docx" TargetMode="External"/><Relationship Id="rId12139" Type="http://schemas.openxmlformats.org/officeDocument/2006/relationships/hyperlink" Target="file:///C:\Users\Thomas%20Huet\Desktop\Documentation%20arch&#233;ologique%20li&#233;e%20&#224;%20la%20th&#232;se\Cultures.docx" TargetMode="External"/><Relationship Id="rId517" Type="http://schemas.openxmlformats.org/officeDocument/2006/relationships/hyperlink" Target="file:///C:\Users\Thomas%20Huet\Desktop\Documentation%20arch&#233;ologique%20li&#233;e%20&#224;%20la%20th&#232;se\Cultures.docx" TargetMode="External"/><Relationship Id="rId1147" Type="http://schemas.openxmlformats.org/officeDocument/2006/relationships/hyperlink" Target="file:///C:\Users\Thomas%20Huet\Desktop\Documentation%20arch&#233;ologique%20li&#233;e%20&#224;%20la%20th&#232;se\Sites.docx" TargetMode="External"/><Relationship Id="rId5768" Type="http://schemas.openxmlformats.org/officeDocument/2006/relationships/hyperlink" Target="file:///C:\Users\Thomas%20Huet\Desktop\Documentation%20arch&#233;ologique%20li&#233;e%20&#224;%20la%20th&#232;se\Cultures.docx" TargetMode="External"/><Relationship Id="rId6819" Type="http://schemas.openxmlformats.org/officeDocument/2006/relationships/hyperlink" Target="file:///C:\Users\Thomas%20Huet\Desktop\Documentation%20arch&#233;ologique%20li&#233;e%20&#224;%20la%20th&#232;se\Sites.docx" TargetMode="External"/><Relationship Id="rId7190" Type="http://schemas.openxmlformats.org/officeDocument/2006/relationships/hyperlink" Target="file:///C:\Users\Thomas%20Huet\Desktop\Documentation%20arch&#233;ologique%20li&#233;e%20&#224;%20la%20th&#232;se\Cultures.docx" TargetMode="External"/><Relationship Id="rId8241" Type="http://schemas.openxmlformats.org/officeDocument/2006/relationships/hyperlink" Target="file:///C:\Users\Thomas%20Huet\Desktop\Documentation%20arch&#233;ologique%20li&#233;e%20&#224;%20la%20th&#232;se\Sites.docx" TargetMode="External"/><Relationship Id="rId10171" Type="http://schemas.openxmlformats.org/officeDocument/2006/relationships/hyperlink" Target="Sites.docx" TargetMode="External"/><Relationship Id="rId11222" Type="http://schemas.openxmlformats.org/officeDocument/2006/relationships/hyperlink" Target="file:///C:\Users\Thomas%20Huet\Desktop\Documentation%20arch&#233;ologique%20li&#233;e%20&#224;%20la%20th&#232;se\Cultures.docx" TargetMode="External"/><Relationship Id="rId12620" Type="http://schemas.openxmlformats.org/officeDocument/2006/relationships/hyperlink" Target="file:///C:\Users\Thomas%20Huet\Desktop\Documentation%20arch&#233;ologique%20li&#233;e%20&#224;%20la%20th&#232;se\Cultures.docx" TargetMode="External"/><Relationship Id="rId3453" Type="http://schemas.openxmlformats.org/officeDocument/2006/relationships/hyperlink" Target="file:///C:\Users\Thomas%20Huet\Desktop\Documentation%20arch&#233;ologique%20li&#233;e%20&#224;%20la%20th&#232;se\Cultures.docx" TargetMode="External"/><Relationship Id="rId4851" Type="http://schemas.openxmlformats.org/officeDocument/2006/relationships/hyperlink" Target="file:///C:\Users\Thomas%20Huet\Desktop\Documentation%20arch&#233;ologique%20li&#233;e%20&#224;%20la%20th&#232;se\Cultures.docx" TargetMode="External"/><Relationship Id="rId5902" Type="http://schemas.openxmlformats.org/officeDocument/2006/relationships/hyperlink" Target="file:///C:\Users\Thomas%20Huet\Desktop\Documentation%20arch&#233;ologique%20li&#233;e%20&#224;%20la%20th&#232;se\Cultures.docx" TargetMode="External"/><Relationship Id="rId13394" Type="http://schemas.openxmlformats.org/officeDocument/2006/relationships/hyperlink" Target="file:///C:\Users\Thomas%20Huet\Desktop\Documentation%20arch&#233;ologique%20li&#233;e%20&#224;%20la%20th&#232;se\Cultures.docx" TargetMode="External"/><Relationship Id="rId14445" Type="http://schemas.openxmlformats.org/officeDocument/2006/relationships/hyperlink" Target="file:///C:\Users\Thomas%20Huet\Desktop\Documentation%20arch&#233;ologique%20li&#233;e%20&#224;%20la%20th&#232;se\Sites.docx" TargetMode="External"/><Relationship Id="rId374" Type="http://schemas.openxmlformats.org/officeDocument/2006/relationships/hyperlink" Target="file:///C:\Users\Thomas%20Huet\Desktop\Documentation%20arch&#233;ologique%20li&#233;e%20&#224;%20la%20th&#232;se\Cultures.docx" TargetMode="External"/><Relationship Id="rId2055" Type="http://schemas.openxmlformats.org/officeDocument/2006/relationships/hyperlink" Target="file:///C:\Users\Thomas%20Huet\Desktop\Documentation%20arch&#233;ologique%20li&#233;e%20&#224;%20la%20th&#232;se\Sites.docx" TargetMode="External"/><Relationship Id="rId3106" Type="http://schemas.openxmlformats.org/officeDocument/2006/relationships/hyperlink" Target="file:///C:\Users\Thomas%20Huet\Desktop\Documentation%20arch&#233;ologique%20li&#233;e%20&#224;%20la%20th&#232;se\Sites.docx" TargetMode="External"/><Relationship Id="rId4504" Type="http://schemas.openxmlformats.org/officeDocument/2006/relationships/hyperlink" Target="file:///C:\Users\Thomas%20Huet\Desktop\Documentation%20arch&#233;ologique%20li&#233;e%20&#224;%20la%20th&#232;se\Sites.docx" TargetMode="External"/><Relationship Id="rId13047" Type="http://schemas.openxmlformats.org/officeDocument/2006/relationships/hyperlink" Target="file:///C:\Users\Thomas%20Huet\Desktop\Documentation%20arch&#233;ologique%20li&#233;e%20&#224;%20la%20th&#232;se\Sites.docx" TargetMode="External"/><Relationship Id="rId6676" Type="http://schemas.openxmlformats.org/officeDocument/2006/relationships/hyperlink" Target="file:///C:\Users\Thomas%20Huet\Desktop\Documentation%20arch&#233;ologique%20li&#233;e%20&#224;%20la%20th&#232;se\Cultures.docx" TargetMode="External"/><Relationship Id="rId7727" Type="http://schemas.openxmlformats.org/officeDocument/2006/relationships/hyperlink" Target="file:///C:\Users\Thomas%20Huet\Desktop\Documentation%20arch&#233;ologique%20li&#233;e%20&#224;%20la%20th&#232;se\Cultures.docx" TargetMode="External"/><Relationship Id="rId10708" Type="http://schemas.openxmlformats.org/officeDocument/2006/relationships/hyperlink" Target="file:///C:\Users\Thomas%20Huet\Desktop\Documentation%20arch&#233;ologique%20li&#233;e%20&#224;%20la%20th&#232;se\Cultures.docx" TargetMode="External"/><Relationship Id="rId5278" Type="http://schemas.openxmlformats.org/officeDocument/2006/relationships/hyperlink" Target="file:///C:\Users\Thomas%20Huet\Desktop\Documentation%20arch&#233;ologique%20li&#233;e%20&#224;%20la%20th&#232;se\Cultures.docx" TargetMode="External"/><Relationship Id="rId6329" Type="http://schemas.openxmlformats.org/officeDocument/2006/relationships/hyperlink" Target="file:///C:\Users\Thomas%20Huet\Desktop\Documentation%20arch&#233;ologique%20li&#233;e%20&#224;%20la%20th&#232;se\Sites.docx" TargetMode="External"/><Relationship Id="rId9899" Type="http://schemas.openxmlformats.org/officeDocument/2006/relationships/hyperlink" Target="file:///C:\Users\Thomas%20Huet\Desktop\Documentation%20arch&#233;ologique%20li&#233;e%20&#224;%20la%20th&#232;se\Sites.docx" TargetMode="External"/><Relationship Id="rId12130" Type="http://schemas.openxmlformats.org/officeDocument/2006/relationships/hyperlink" Target="file:///C:\Users\Thomas%20Huet\Desktop\Documentation%20arch&#233;ologique%20li&#233;e%20&#224;%20la%20th&#232;se\Sites.docx" TargetMode="External"/><Relationship Id="rId1888" Type="http://schemas.openxmlformats.org/officeDocument/2006/relationships/hyperlink" Target="file:///C:\Users\Thomas%20Huet\Desktop\Documentation%20arch&#233;ologique%20li&#233;e%20&#224;%20la%20th&#232;se\Cultures.docx" TargetMode="External"/><Relationship Id="rId2939" Type="http://schemas.openxmlformats.org/officeDocument/2006/relationships/hyperlink" Target="file:///C:\Users\Thomas%20Huet\Desktop\Documentation%20arch&#233;ologique%20li&#233;e%20&#224;%20la%20th&#232;se\Cultures.docx" TargetMode="External"/><Relationship Id="rId6810" Type="http://schemas.openxmlformats.org/officeDocument/2006/relationships/hyperlink" Target="file:///C:\Users\Thomas%20Huet\Desktop\Documentation%20arch&#233;ologique%20li&#233;e%20&#224;%20la%20th&#232;se\Cultures.docx" TargetMode="External"/><Relationship Id="rId4361" Type="http://schemas.openxmlformats.org/officeDocument/2006/relationships/hyperlink" Target="file:///C:\Users\Thomas%20Huet\Desktop\Documentation%20arch&#233;ologique%20li&#233;e%20&#224;%20la%20th&#232;se\Sites.docx" TargetMode="External"/><Relationship Id="rId5412" Type="http://schemas.openxmlformats.org/officeDocument/2006/relationships/hyperlink" Target="file:///C:\Users\Thomas%20Huet\Desktop\Documentation%20arch&#233;ologique%20li&#233;e%20&#224;%20la%20th&#232;se\Sites.docx" TargetMode="External"/><Relationship Id="rId4014" Type="http://schemas.openxmlformats.org/officeDocument/2006/relationships/hyperlink" Target="file:///C:\Users\Thomas%20Huet\Desktop\Documentation%20arch&#233;ologique%20li&#233;e%20&#224;%20la%20th&#232;se\Cultures.docx" TargetMode="External"/><Relationship Id="rId7584" Type="http://schemas.openxmlformats.org/officeDocument/2006/relationships/hyperlink" Target="file:///C:\Users\Thomas%20Huet\Desktop\Documentation%20arch&#233;ologique%20li&#233;e%20&#224;%20la%20th&#232;se\Sites.docx" TargetMode="External"/><Relationship Id="rId8982" Type="http://schemas.openxmlformats.org/officeDocument/2006/relationships/hyperlink" Target="file:///C:\Users\Thomas%20Huet\Desktop\Documentation%20arch&#233;ologique%20li&#233;e%20&#224;%20la%20th&#232;se\Cultures.docx" TargetMode="External"/><Relationship Id="rId11963" Type="http://schemas.openxmlformats.org/officeDocument/2006/relationships/hyperlink" Target="file:///C:\Users\Thomas%20Huet\Desktop\Documentation%20arch&#233;ologique%20li&#233;e%20&#224;%20la%20th&#232;se\Cultures.docx" TargetMode="External"/><Relationship Id="rId6186" Type="http://schemas.openxmlformats.org/officeDocument/2006/relationships/hyperlink" Target="file:///C:\Users\Thomas%20Huet\Desktop\Documentation%20arch&#233;ologique%20li&#233;e%20&#224;%20la%20th&#232;se\Cultures.docx" TargetMode="External"/><Relationship Id="rId7237" Type="http://schemas.openxmlformats.org/officeDocument/2006/relationships/hyperlink" Target="file:///C:\Users\Thomas%20Huet\Desktop\Documentation%20arch&#233;ologique%20li&#233;e%20&#224;%20la%20th&#232;se\Cultures.docx" TargetMode="External"/><Relationship Id="rId8635" Type="http://schemas.openxmlformats.org/officeDocument/2006/relationships/hyperlink" Target="file:///C:\Users\Thomas%20Huet\Desktop\Documentation%20arch&#233;ologique%20li&#233;e%20&#224;%20la%20th&#232;se\Cultures.docx" TargetMode="External"/><Relationship Id="rId10565" Type="http://schemas.openxmlformats.org/officeDocument/2006/relationships/hyperlink" Target="file:///C:\Users\Thomas%20Huet\Desktop\Documentation%20arch&#233;ologique%20li&#233;e%20&#224;%20la%20th&#232;se\Sites.docx" TargetMode="External"/><Relationship Id="rId11616" Type="http://schemas.openxmlformats.org/officeDocument/2006/relationships/hyperlink" Target="file:///C:\Users\Thomas%20Huet\Desktop\Documentation%20arch&#233;ologique%20li&#233;e%20&#224;%20la%20th&#232;se\Cultures.docx" TargetMode="External"/><Relationship Id="rId10218" Type="http://schemas.openxmlformats.org/officeDocument/2006/relationships/hyperlink" Target="file:///C:\Users\Thomas%20Huet\Desktop\Documentation%20arch&#233;ologique%20li&#233;e%20&#224;%20la%20th&#232;se\Cultures.docx" TargetMode="External"/><Relationship Id="rId13788" Type="http://schemas.openxmlformats.org/officeDocument/2006/relationships/hyperlink" Target="file:///C:\Users\Thomas%20Huet\Desktop\Documentation%20arch&#233;ologique%20li&#233;e%20&#224;%20la%20th&#232;se\Sites.docx" TargetMode="External"/><Relationship Id="rId2796" Type="http://schemas.openxmlformats.org/officeDocument/2006/relationships/hyperlink" Target="file:///C:\Users\Thomas%20Huet\Desktop\Documentation%20arch&#233;ologique%20li&#233;e%20&#224;%20la%20th&#232;se\Cultures.docx" TargetMode="External"/><Relationship Id="rId3847" Type="http://schemas.openxmlformats.org/officeDocument/2006/relationships/hyperlink" Target="file:///C:\Users\Thomas%20Huet\Desktop\Documentation%20arch&#233;ologique%20li&#233;e%20&#224;%20la%20th&#232;se\Cultures.docx" TargetMode="External"/><Relationship Id="rId768" Type="http://schemas.openxmlformats.org/officeDocument/2006/relationships/hyperlink" Target="file:///C:\Users\Thomas%20Huet\Desktop\Documentation%20arch&#233;ologique%20li&#233;e%20&#224;%20la%20th&#232;se\Sites.docx" TargetMode="External"/><Relationship Id="rId1398" Type="http://schemas.openxmlformats.org/officeDocument/2006/relationships/hyperlink" Target="file:///C:\Users\Thomas%20Huet\Desktop\Documentation%20arch&#233;ologique%20li&#233;e%20&#224;%20la%20th&#232;se\Cultures.docx" TargetMode="External"/><Relationship Id="rId2449" Type="http://schemas.openxmlformats.org/officeDocument/2006/relationships/hyperlink" Target="file:///C:\Users\Thomas%20Huet\Desktop\Documentation%20arch&#233;ologique%20li&#233;e%20&#224;%20la%20th&#232;se\Sites.docx" TargetMode="External"/><Relationship Id="rId6320" Type="http://schemas.openxmlformats.org/officeDocument/2006/relationships/hyperlink" Target="file:///C:\Users\Thomas%20Huet\Desktop\Documentation%20arch&#233;ologique%20li&#233;e%20&#224;%20la%20th&#232;se\Sites.docx" TargetMode="External"/><Relationship Id="rId9890" Type="http://schemas.openxmlformats.org/officeDocument/2006/relationships/hyperlink" Target="file:///C:\Users\Thomas%20Huet\Desktop\Documentation%20arch&#233;ologique%20li&#233;e%20&#224;%20la%20th&#232;se\Cultures.docx" TargetMode="External"/><Relationship Id="rId8492" Type="http://schemas.openxmlformats.org/officeDocument/2006/relationships/hyperlink" Target="file:///C:\Users\Thomas%20Huet\Desktop\Documentation%20arch&#233;ologique%20li&#233;e%20&#224;%20la%20th&#232;se\Sites.docx" TargetMode="External"/><Relationship Id="rId9543" Type="http://schemas.openxmlformats.org/officeDocument/2006/relationships/hyperlink" Target="file:///C:\Users\Thomas%20Huet\Desktop\Documentation%20arch&#233;ologique%20li&#233;e%20&#224;%20la%20th&#232;se\Cultures.docx" TargetMode="External"/><Relationship Id="rId12871" Type="http://schemas.openxmlformats.org/officeDocument/2006/relationships/hyperlink" Target="file:///C:\Users\Thomas%20Huet\Desktop\Documentation%20arch&#233;ologique%20li&#233;e%20&#224;%20la%20th&#232;se\Cultures.docx" TargetMode="External"/><Relationship Id="rId13922" Type="http://schemas.openxmlformats.org/officeDocument/2006/relationships/hyperlink" Target="file:///C:\Users\Thomas%20Huet\Desktop\Documentation%20arch&#233;ologique%20li&#233;e%20&#224;%20la%20th&#232;se\Environnement.docx" TargetMode="External"/><Relationship Id="rId1532" Type="http://schemas.openxmlformats.org/officeDocument/2006/relationships/hyperlink" Target="file:///C:\Users\Thomas%20Huet\Desktop\Documentation%20arch&#233;ologique%20li&#233;e%20&#224;%20la%20th&#232;se\Cultures.docx" TargetMode="External"/><Relationship Id="rId2930" Type="http://schemas.openxmlformats.org/officeDocument/2006/relationships/hyperlink" Target="file:///C:\Users\Thomas%20Huet\Desktop\Documentation%20arch&#233;ologique%20li&#233;e%20&#224;%20la%20th&#232;se\Cultures.docx" TargetMode="External"/><Relationship Id="rId7094" Type="http://schemas.openxmlformats.org/officeDocument/2006/relationships/hyperlink" Target="file:///C:\Users\Thomas%20Huet\Desktop\Documentation%20arch&#233;ologique%20li&#233;e%20&#224;%20la%20th&#232;se\Sites.docx" TargetMode="External"/><Relationship Id="rId8145" Type="http://schemas.openxmlformats.org/officeDocument/2006/relationships/hyperlink" Target="file:///C:\Users\Thomas%20Huet\Desktop\Documentation%20arch&#233;ologique%20li&#233;e%20&#224;%20la%20th&#232;se\Cultures.docx" TargetMode="External"/><Relationship Id="rId10075" Type="http://schemas.openxmlformats.org/officeDocument/2006/relationships/hyperlink" Target="file:///C:\Users\Thomas%20Huet\Desktop\Documentation%20arch&#233;ologique%20li&#233;e%20&#224;%20la%20th&#232;se\Sites.docx" TargetMode="External"/><Relationship Id="rId11473" Type="http://schemas.openxmlformats.org/officeDocument/2006/relationships/hyperlink" Target="file:///C:\Users\Thomas%20Huet\Desktop\Documentation%20arch&#233;ologique%20li&#233;e%20&#224;%20la%20th&#232;se\Cultures.docx" TargetMode="External"/><Relationship Id="rId12524" Type="http://schemas.openxmlformats.org/officeDocument/2006/relationships/hyperlink" Target="file:///C:\Users\Thomas%20Huet\Desktop\Documentation%20arch&#233;ologique%20li&#233;e%20&#224;%20la%20th&#232;se\Sites.docx" TargetMode="External"/><Relationship Id="rId902" Type="http://schemas.openxmlformats.org/officeDocument/2006/relationships/hyperlink" Target="file:///C:\Users\Thomas%20Huet\Desktop\Documentation%20arch&#233;ologique%20li&#233;e%20&#224;%20la%20th&#232;se\Cultures.docx" TargetMode="External"/><Relationship Id="rId11126" Type="http://schemas.openxmlformats.org/officeDocument/2006/relationships/hyperlink" Target="file:///C:\Users\Thomas%20Huet\Desktop\Documentation%20arch&#233;ologique%20li&#233;e%20&#224;%20la%20th&#232;se\Sites.docx" TargetMode="External"/><Relationship Id="rId4755" Type="http://schemas.openxmlformats.org/officeDocument/2006/relationships/hyperlink" Target="file:///C:\Users\Thomas%20Huet\Desktop\Documentation%20arch&#233;ologique%20li&#233;e%20&#224;%20la%20th&#232;se\Cultures.docx" TargetMode="External"/><Relationship Id="rId5806" Type="http://schemas.openxmlformats.org/officeDocument/2006/relationships/hyperlink" Target="file:///C:\Users\Thomas%20Huet\Desktop\Documentation%20arch&#233;ologique%20li&#233;e%20&#224;%20la%20th&#232;se\Cultures.docx" TargetMode="External"/><Relationship Id="rId13298" Type="http://schemas.openxmlformats.org/officeDocument/2006/relationships/hyperlink" Target="file:///C:\Users\Thomas%20Huet\Desktop\Documentation%20arch&#233;ologique%20li&#233;e%20&#224;%20la%20th&#232;se\Cultures.docx" TargetMode="External"/><Relationship Id="rId14349" Type="http://schemas.openxmlformats.org/officeDocument/2006/relationships/hyperlink" Target="file:///C:\Users\Thomas%20Huet\Desktop\Documentation%20arch&#233;ologique%20li&#233;e%20&#224;%20la%20th&#232;se\Sites.docx" TargetMode="External"/><Relationship Id="rId278" Type="http://schemas.openxmlformats.org/officeDocument/2006/relationships/hyperlink" Target="file:///C:\Users\Thomas%20Huet\Desktop\Documentation%20arch&#233;ologique%20li&#233;e%20&#224;%20la%20th&#232;se\Sites.docx" TargetMode="External"/><Relationship Id="rId3357" Type="http://schemas.openxmlformats.org/officeDocument/2006/relationships/hyperlink" Target="file:///C:\Users\Thomas%20Huet\Desktop\Documentation%20arch&#233;ologique%20li&#233;e%20&#224;%20la%20th&#232;se\Sites.docx" TargetMode="External"/><Relationship Id="rId4408" Type="http://schemas.openxmlformats.org/officeDocument/2006/relationships/hyperlink" Target="file:///C:\Users\Thomas%20Huet\Desktop\Documentation%20arch&#233;ologique%20li&#233;e%20&#224;%20la%20th&#232;se\Sites.docx" TargetMode="External"/><Relationship Id="rId7978" Type="http://schemas.openxmlformats.org/officeDocument/2006/relationships/hyperlink" Target="file:///C:\Users\Thomas%20Huet\Desktop\Documentation%20arch&#233;ologique%20li&#233;e%20&#224;%20la%20th&#232;se\Cultures.docx" TargetMode="External"/><Relationship Id="rId10959" Type="http://schemas.openxmlformats.org/officeDocument/2006/relationships/hyperlink" Target="file:///C:\Users\Thomas%20Huet\Desktop\Documentation%20arch&#233;ologique%20li&#233;e%20&#224;%20la%20th&#232;se\Sites.docx" TargetMode="External"/><Relationship Id="rId12381" Type="http://schemas.openxmlformats.org/officeDocument/2006/relationships/hyperlink" Target="file:///C:\Users\Thomas%20Huet\Desktop\Documentation%20arch&#233;ologique%20li&#233;e%20&#224;%20la%20th&#232;se\Cultures.docx" TargetMode="External"/><Relationship Id="rId13432" Type="http://schemas.openxmlformats.org/officeDocument/2006/relationships/hyperlink" Target="file:///C:\Users\Thomas%20Huet\Desktop\Documentation%20arch&#233;ologique%20li&#233;e%20&#224;%20la%20th&#232;se\Sites.docx" TargetMode="External"/><Relationship Id="rId2440" Type="http://schemas.openxmlformats.org/officeDocument/2006/relationships/hyperlink" Target="file:///C:\Users\Thomas%20Huet\Desktop\Documentation%20arch&#233;ologique%20li&#233;e%20&#224;%20la%20th&#232;se\Sites.docx" TargetMode="External"/><Relationship Id="rId9053" Type="http://schemas.openxmlformats.org/officeDocument/2006/relationships/hyperlink" Target="file:///C:\Users\Thomas%20Huet\Desktop\Documentation%20arch&#233;ologique%20li&#233;e%20&#224;%20la%20th&#232;se\Cultures.docx" TargetMode="External"/><Relationship Id="rId12034" Type="http://schemas.openxmlformats.org/officeDocument/2006/relationships/hyperlink" Target="file:///C:\Users\Thomas%20Huet\Desktop\Documentation%20arch&#233;ologique%20li&#233;e%20&#224;%20la%20th&#232;se\Cultures.docx" TargetMode="External"/><Relationship Id="rId412" Type="http://schemas.openxmlformats.org/officeDocument/2006/relationships/hyperlink" Target="file:///C:\Users\Thomas%20Huet\Desktop\Documentation%20arch&#233;ologique%20li&#233;e%20&#224;%20la%20th&#232;se\Sites.docx" TargetMode="External"/><Relationship Id="rId1042" Type="http://schemas.openxmlformats.org/officeDocument/2006/relationships/hyperlink" Target="file:///C:\Users\Thomas%20Huet\Desktop\Documentation%20arch&#233;ologique%20li&#233;e%20&#224;%20la%20th&#232;se\Sites.docx" TargetMode="External"/><Relationship Id="rId5663" Type="http://schemas.openxmlformats.org/officeDocument/2006/relationships/hyperlink" Target="file:///C:\Users\Thomas%20Huet\Desktop\Documentation%20arch&#233;ologique%20li&#233;e%20&#224;%20la%20th&#232;se\Sites.docx" TargetMode="External"/><Relationship Id="rId4265" Type="http://schemas.openxmlformats.org/officeDocument/2006/relationships/hyperlink" Target="file:///C:\Users\Thomas%20Huet\Desktop\Documentation%20arch&#233;ologique%20li&#233;e%20&#224;%20la%20th&#232;se\Cultures.docx" TargetMode="External"/><Relationship Id="rId5316" Type="http://schemas.openxmlformats.org/officeDocument/2006/relationships/hyperlink" Target="file:///C:\Users\Thomas%20Huet\Desktop\Documentation%20arch&#233;ologique%20li&#233;e%20&#224;%20la%20th&#232;se\Sites.docx" TargetMode="External"/><Relationship Id="rId6714" Type="http://schemas.openxmlformats.org/officeDocument/2006/relationships/hyperlink" Target="file:///C:\Users\Thomas%20Huet\Desktop\Documentation%20arch&#233;ologique%20li&#233;e%20&#224;%20la%20th&#232;se\Cultures.docx" TargetMode="External"/><Relationship Id="rId8886" Type="http://schemas.openxmlformats.org/officeDocument/2006/relationships/hyperlink" Target="file:///C:\Users\Thomas%20Huet\Desktop\Documentation%20arch&#233;ologique%20li&#233;e%20&#224;%20la%20th&#232;se\Cultures.docx" TargetMode="External"/><Relationship Id="rId9937" Type="http://schemas.openxmlformats.org/officeDocument/2006/relationships/hyperlink" Target="file:///C:\Users\Thomas%20Huet\Desktop\Documentation%20arch&#233;ologique%20li&#233;e%20&#224;%20la%20th&#232;se\Cultures.docx" TargetMode="External"/><Relationship Id="rId11867" Type="http://schemas.openxmlformats.org/officeDocument/2006/relationships/hyperlink" Target="file:///C:\Users\Thomas%20Huet\Desktop\Documentation%20arch&#233;ologique%20li&#233;e%20&#224;%20la%20th&#232;se\Sites.docx" TargetMode="External"/><Relationship Id="rId12918" Type="http://schemas.openxmlformats.org/officeDocument/2006/relationships/hyperlink" Target="file:///C:\Users\Thomas%20Huet\Desktop\Documentation%20arch&#233;ologique%20li&#233;e%20&#224;%20la%20th&#232;se\Cultures.docx" TargetMode="External"/><Relationship Id="rId1926" Type="http://schemas.openxmlformats.org/officeDocument/2006/relationships/hyperlink" Target="file:///C:\Users\Thomas%20Huet\Desktop\Documentation%20arch&#233;ologique%20li&#233;e%20&#224;%20la%20th&#232;se\Cultures.docx" TargetMode="External"/><Relationship Id="rId7488" Type="http://schemas.openxmlformats.org/officeDocument/2006/relationships/hyperlink" Target="file:///C:\Users\Thomas%20Huet\Desktop\Documentation%20arch&#233;ologique%20li&#233;e%20&#224;%20la%20th&#232;se\Sites.docx" TargetMode="External"/><Relationship Id="rId8539" Type="http://schemas.openxmlformats.org/officeDocument/2006/relationships/hyperlink" Target="file:///C:\Users\Thomas%20Huet\Desktop\Documentation%20arch&#233;ologique%20li&#233;e%20&#224;%20la%20th&#232;se\Cultures.docx" TargetMode="External"/><Relationship Id="rId10469" Type="http://schemas.openxmlformats.org/officeDocument/2006/relationships/hyperlink" Target="file:///C:\Users\Thomas%20Huet\Desktop\Documentation%20arch&#233;ologique%20li&#233;e%20&#224;%20la%20th&#232;se\Sites.docx" TargetMode="External"/><Relationship Id="rId14340" Type="http://schemas.openxmlformats.org/officeDocument/2006/relationships/hyperlink" Target="file:///C:\Users\Thomas%20Huet\Desktop\Documentation%20arch&#233;ologique%20li&#233;e%20&#224;%20la%20th&#232;se\Sites.docx" TargetMode="External"/><Relationship Id="rId3001" Type="http://schemas.openxmlformats.org/officeDocument/2006/relationships/hyperlink" Target="file:///C:\Users\Thomas%20Huet\Desktop\Documentation%20arch&#233;ologique%20li&#233;e%20&#224;%20la%20th&#232;se\Cultures.docx" TargetMode="External"/><Relationship Id="rId6571" Type="http://schemas.openxmlformats.org/officeDocument/2006/relationships/hyperlink" Target="file:///C:\Users\Thomas%20Huet\Desktop\Documentation%20arch&#233;ologique%20li&#233;e%20&#224;%20la%20th&#232;se\Sites.docx" TargetMode="External"/><Relationship Id="rId7622" Type="http://schemas.openxmlformats.org/officeDocument/2006/relationships/hyperlink" Target="file:///C:\Users\Thomas%20Huet\Desktop\Documentation%20arch&#233;ologique%20li&#233;e%20&#224;%20la%20th&#232;se\Cultures.docx" TargetMode="External"/><Relationship Id="rId10950" Type="http://schemas.openxmlformats.org/officeDocument/2006/relationships/hyperlink" Target="file:///C:\Users\Thomas%20Huet\Desktop\Documentation%20arch&#233;ologique%20li&#233;e%20&#224;%20la%20th&#232;se\Cultures.docx" TargetMode="External"/><Relationship Id="rId5173" Type="http://schemas.openxmlformats.org/officeDocument/2006/relationships/hyperlink" Target="file:///C:\Users\Thomas%20Huet\Desktop\Documentation%20arch&#233;ologique%20li&#233;e%20&#224;%20la%20th&#232;se\Cultures.docx" TargetMode="External"/><Relationship Id="rId6224" Type="http://schemas.openxmlformats.org/officeDocument/2006/relationships/hyperlink" Target="file:///C:\Users\Thomas%20Huet\Desktop\Documentation%20arch&#233;ologique%20li&#233;e%20&#224;%20la%20th&#232;se\Cultures.docx" TargetMode="External"/><Relationship Id="rId9794" Type="http://schemas.openxmlformats.org/officeDocument/2006/relationships/hyperlink" Target="file:///C:\Users\Thomas%20Huet\Desktop\Documentation%20arch&#233;ologique%20li&#233;e%20&#224;%20la%20th&#232;se\Cultures.docx" TargetMode="External"/><Relationship Id="rId10603" Type="http://schemas.openxmlformats.org/officeDocument/2006/relationships/hyperlink" Target="file:///C:\Users\Thomas%20Huet\Desktop\Documentation%20arch&#233;ologique%20li&#233;e%20&#224;%20la%20th&#232;se\Cultures.docx" TargetMode="External"/><Relationship Id="rId8396" Type="http://schemas.openxmlformats.org/officeDocument/2006/relationships/hyperlink" Target="Sites.docx" TargetMode="External"/><Relationship Id="rId9447" Type="http://schemas.openxmlformats.org/officeDocument/2006/relationships/hyperlink" Target="file:///C:\Users\Thomas%20Huet\Desktop\Documentation%20arch&#233;ologique%20li&#233;e%20&#224;%20la%20th&#232;se\Analyses%20Statistiques.docx" TargetMode="External"/><Relationship Id="rId12775" Type="http://schemas.openxmlformats.org/officeDocument/2006/relationships/hyperlink" Target="file:///C:\Users\Thomas%20Huet\Desktop\Documentation%20arch&#233;ologique%20li&#233;e%20&#224;%20la%20th&#232;se\Sites.docx" TargetMode="External"/><Relationship Id="rId13826" Type="http://schemas.openxmlformats.org/officeDocument/2006/relationships/hyperlink" Target="Sites.docx" TargetMode="External"/><Relationship Id="rId1783" Type="http://schemas.openxmlformats.org/officeDocument/2006/relationships/hyperlink" Target="file:///C:\Users\Thomas%20Huet\Desktop\Documentation%20arch&#233;ologique%20li&#233;e%20&#224;%20la%20th&#232;se\Cultures.docx" TargetMode="External"/><Relationship Id="rId2834" Type="http://schemas.openxmlformats.org/officeDocument/2006/relationships/hyperlink" Target="file:///C:\Users\Thomas%20Huet\Desktop\Documentation%20arch&#233;ologique%20li&#233;e%20&#224;%20la%20th&#232;se\Cultures.docx" TargetMode="External"/><Relationship Id="rId8049" Type="http://schemas.openxmlformats.org/officeDocument/2006/relationships/hyperlink" Target="file:///C:\Users\Thomas%20Huet\Desktop\Documentation%20arch&#233;ologique%20li&#233;e%20&#224;%20la%20th&#232;se\Sites.docx" TargetMode="External"/><Relationship Id="rId11377" Type="http://schemas.openxmlformats.org/officeDocument/2006/relationships/hyperlink" Target="file:///C:\Users\Thomas%20Huet\Desktop\Documentation%20arch&#233;ologique%20li&#233;e%20&#224;%20la%20th&#232;se\Environnement.docx" TargetMode="External"/><Relationship Id="rId12428" Type="http://schemas.openxmlformats.org/officeDocument/2006/relationships/hyperlink" Target="file:///C:\Users\Thomas%20Huet\Desktop\Documentation%20arch&#233;ologique%20li&#233;e%20&#224;%20la%20th&#232;se\Cultures.docx" TargetMode="External"/><Relationship Id="rId806" Type="http://schemas.openxmlformats.org/officeDocument/2006/relationships/hyperlink" Target="file:///C:\Users\Thomas%20Huet\Desktop\Documentation%20arch&#233;ologique%20li&#233;e%20&#224;%20la%20th&#232;se\Sites.docx" TargetMode="External"/><Relationship Id="rId1436" Type="http://schemas.openxmlformats.org/officeDocument/2006/relationships/hyperlink" Target="file:///C:\Users\Thomas%20Huet\Desktop\Documentation%20arch&#233;ologique%20li&#233;e%20&#224;%20la%20th&#232;se\Cultures.docx" TargetMode="External"/><Relationship Id="rId4659" Type="http://schemas.openxmlformats.org/officeDocument/2006/relationships/hyperlink" Target="file:///C:\Users\Thomas%20Huet\Desktop\Documentation%20arch&#233;ologique%20li&#233;e%20&#224;%20la%20th&#232;se\Cultures.docx" TargetMode="External"/><Relationship Id="rId8530" Type="http://schemas.openxmlformats.org/officeDocument/2006/relationships/hyperlink" Target="file:///C:\Users\Thomas%20Huet\Desktop\Documentation%20arch&#233;ologique%20li&#233;e%20&#224;%20la%20th&#232;se\Sites.docx" TargetMode="External"/><Relationship Id="rId10460" Type="http://schemas.openxmlformats.org/officeDocument/2006/relationships/hyperlink" Target="file:///C:\Users\Thomas%20Huet\Desktop\Documentation%20arch&#233;ologique%20li&#233;e%20&#224;%20la%20th&#232;se\Cultures.docx" TargetMode="External"/><Relationship Id="rId11511" Type="http://schemas.openxmlformats.org/officeDocument/2006/relationships/hyperlink" Target="file:///C:\Users\Thomas%20Huet\Desktop\Documentation%20arch&#233;ologique%20li&#233;e%20&#224;%20la%20th&#232;se\Cultures.docx" TargetMode="External"/><Relationship Id="rId6081" Type="http://schemas.openxmlformats.org/officeDocument/2006/relationships/hyperlink" Target="file:///C:\Users\Thomas%20Huet\Desktop\Documentation%20arch&#233;ologique%20li&#233;e%20&#224;%20la%20th&#232;se\Cultures.docx" TargetMode="External"/><Relationship Id="rId7132" Type="http://schemas.openxmlformats.org/officeDocument/2006/relationships/hyperlink" Target="file:///C:\Users\Thomas%20Huet\Desktop\Documentation%20arch&#233;ologique%20li&#233;e%20&#224;%20la%20th&#232;se\Cultures.docx" TargetMode="External"/><Relationship Id="rId10113" Type="http://schemas.openxmlformats.org/officeDocument/2006/relationships/hyperlink" Target="file:///C:\Users\Thomas%20Huet\Desktop\Documentation%20arch&#233;ologique%20li&#233;e%20&#224;%20la%20th&#232;se\Sites.docx" TargetMode="External"/><Relationship Id="rId2691" Type="http://schemas.openxmlformats.org/officeDocument/2006/relationships/hyperlink" Target="file:///C:\Users\Thomas%20Huet\Desktop\Documentation%20arch&#233;ologique%20li&#233;e%20&#224;%20la%20th&#232;se\Cultures.docx" TargetMode="External"/><Relationship Id="rId3742" Type="http://schemas.openxmlformats.org/officeDocument/2006/relationships/hyperlink" Target="file:///C:\Users\Thomas%20Huet\Desktop\Documentation%20arch&#233;ologique%20li&#233;e%20&#224;%20la%20th&#232;se\Sites.docx" TargetMode="External"/><Relationship Id="rId12285" Type="http://schemas.openxmlformats.org/officeDocument/2006/relationships/hyperlink" Target="file:///C:\Users\Thomas%20Huet\Desktop\Documentation%20arch&#233;ologique%20li&#233;e%20&#224;%20la%20th&#232;se\Sites.docx" TargetMode="External"/><Relationship Id="rId13683" Type="http://schemas.openxmlformats.org/officeDocument/2006/relationships/hyperlink" Target="file:///C:\Users\Thomas%20Huet\Desktop\Documentation%20arch&#233;ologique%20li&#233;e%20&#224;%20la%20th&#232;se\Sites.docx" TargetMode="External"/><Relationship Id="rId663" Type="http://schemas.openxmlformats.org/officeDocument/2006/relationships/hyperlink" Target="file:///C:\Users\Thomas%20Huet\Desktop\Documentation%20arch&#233;ologique%20li&#233;e%20&#224;%20la%20th&#232;se\Cultures.docx" TargetMode="External"/><Relationship Id="rId1293" Type="http://schemas.openxmlformats.org/officeDocument/2006/relationships/hyperlink" Target="file:///C:\Users\Thomas%20Huet\Desktop\Documentation%20arch&#233;ologique%20li&#233;e%20&#224;%20la%20th&#232;se\Cultures.docx" TargetMode="External"/><Relationship Id="rId2344" Type="http://schemas.openxmlformats.org/officeDocument/2006/relationships/hyperlink" Target="file:///C:\Users\Thomas%20Huet\Desktop\Documentation%20arch&#233;ologique%20li&#233;e%20&#224;%20la%20th&#232;se\Cultures.docx" TargetMode="External"/><Relationship Id="rId13336" Type="http://schemas.openxmlformats.org/officeDocument/2006/relationships/hyperlink" Target="file:///C:\Users\Thomas%20Huet\Desktop\Documentation%20arch&#233;ologique%20li&#233;e%20&#224;%20la%20th&#232;se\Sites.docx" TargetMode="External"/><Relationship Id="rId316" Type="http://schemas.openxmlformats.org/officeDocument/2006/relationships/hyperlink" Target="file:///C:\Users\Thomas%20Huet\Desktop\Documentation%20arch&#233;ologique%20li&#233;e%20&#224;%20la%20th&#232;se\Cultures.docx" TargetMode="External"/><Relationship Id="rId6965" Type="http://schemas.openxmlformats.org/officeDocument/2006/relationships/hyperlink" Target="file:///C:\Users\Thomas%20Huet\Desktop\Documentation%20arch&#233;ologique%20li&#233;e%20&#224;%20la%20th&#232;se\Sites.docx" TargetMode="External"/><Relationship Id="rId4169" Type="http://schemas.openxmlformats.org/officeDocument/2006/relationships/hyperlink" Target="Sites.docx" TargetMode="External"/><Relationship Id="rId5567" Type="http://schemas.openxmlformats.org/officeDocument/2006/relationships/hyperlink" Target="file:///C:\Users\Thomas%20Huet\Desktop\Documentation%20arch&#233;ologique%20li&#233;e%20&#224;%20la%20th&#232;se\Sites.docx" TargetMode="External"/><Relationship Id="rId6618" Type="http://schemas.openxmlformats.org/officeDocument/2006/relationships/hyperlink" Target="Sites.docx" TargetMode="External"/><Relationship Id="rId8040" Type="http://schemas.openxmlformats.org/officeDocument/2006/relationships/hyperlink" Target="file:///C:\Users\Thomas%20Huet\Desktop\Documentation%20arch&#233;ologique%20li&#233;e%20&#224;%20la%20th&#232;se\Cultures.docx" TargetMode="External"/><Relationship Id="rId11021" Type="http://schemas.openxmlformats.org/officeDocument/2006/relationships/hyperlink" Target="file:///C:\Users\Thomas%20Huet\Desktop\Documentation%20arch&#233;ologique%20li&#233;e%20&#224;%20la%20th&#232;se\Sites.docx" TargetMode="External"/><Relationship Id="rId4650" Type="http://schemas.openxmlformats.org/officeDocument/2006/relationships/hyperlink" Target="file:///C:\Users\Thomas%20Huet\Desktop\Documentation%20arch&#233;ologique%20li&#233;e%20&#224;%20la%20th&#232;se\Sites.docx" TargetMode="External"/><Relationship Id="rId5701" Type="http://schemas.openxmlformats.org/officeDocument/2006/relationships/hyperlink" Target="file:///C:\Users\Thomas%20Huet\Desktop\Documentation%20arch&#233;ologique%20li&#233;e%20&#224;%20la%20th&#232;se\Sites.docx" TargetMode="External"/><Relationship Id="rId13193" Type="http://schemas.openxmlformats.org/officeDocument/2006/relationships/hyperlink" Target="file:///C:\Users\Thomas%20Huet\Desktop\Documentation%20arch&#233;ologique%20li&#233;e%20&#224;%20la%20th&#232;se\Sites.docx" TargetMode="External"/><Relationship Id="rId14244" Type="http://schemas.openxmlformats.org/officeDocument/2006/relationships/hyperlink" Target="file:///C:\Users\Thomas%20Huet\Desktop\Documentation%20arch&#233;ologique%20li&#233;e%20&#224;%20la%20th&#232;se\Sites.docx" TargetMode="External"/><Relationship Id="rId3252" Type="http://schemas.openxmlformats.org/officeDocument/2006/relationships/hyperlink" Target="file:///C:\Users\Thomas%20Huet\Desktop\Documentation%20arch&#233;ologique%20li&#233;e%20&#224;%20la%20th&#232;se\Cultures.docx" TargetMode="External"/><Relationship Id="rId4303" Type="http://schemas.openxmlformats.org/officeDocument/2006/relationships/hyperlink" Target="file:///C:\Users\Thomas%20Huet\Desktop\Documentation%20arch&#233;ologique%20li&#233;e%20&#224;%20la%20th&#232;se\Cultures.docx" TargetMode="External"/><Relationship Id="rId7873" Type="http://schemas.openxmlformats.org/officeDocument/2006/relationships/hyperlink" Target="file:///C:\Users\Thomas%20Huet\Desktop\Documentation%20arch&#233;ologique%20li&#233;e%20&#224;%20la%20th&#232;se\Cultures.docx" TargetMode="External"/><Relationship Id="rId173" Type="http://schemas.openxmlformats.org/officeDocument/2006/relationships/hyperlink" Target="file:///C:\Users\Thomas%20Huet\Desktop\Documentation%20arch&#233;ologique%20li&#233;e%20&#224;%20la%20th&#232;se\Sites.docx" TargetMode="External"/><Relationship Id="rId6475" Type="http://schemas.openxmlformats.org/officeDocument/2006/relationships/hyperlink" Target="file:///C:\Users\Thomas%20Huet\Desktop\Documentation%20arch&#233;ologique%20li&#233;e%20&#224;%20la%20th&#232;se\Cultures.docx" TargetMode="External"/><Relationship Id="rId7526" Type="http://schemas.openxmlformats.org/officeDocument/2006/relationships/hyperlink" Target="file:///C:\Users\Thomas%20Huet\Desktop\Documentation%20arch&#233;ologique%20li&#233;e%20&#224;%20la%20th&#232;se\Cultures.docx" TargetMode="External"/><Relationship Id="rId8924" Type="http://schemas.openxmlformats.org/officeDocument/2006/relationships/hyperlink" Target="file:///C:\Users\Thomas%20Huet\Desktop\Documentation%20arch&#233;ologique%20li&#233;e%20&#224;%20la%20th&#232;se\Cultures.docx" TargetMode="External"/><Relationship Id="rId10854" Type="http://schemas.openxmlformats.org/officeDocument/2006/relationships/hyperlink" Target="file:///C:\Users\Thomas%20Huet\Desktop\Documentation%20arch&#233;ologique%20li&#233;e%20&#224;%20la%20th&#232;se\Cultures.docx" TargetMode="External"/><Relationship Id="rId11905" Type="http://schemas.openxmlformats.org/officeDocument/2006/relationships/hyperlink" Target="file:///C:\Users\Thomas%20Huet\Desktop\Documentation%20arch&#233;ologique%20li&#233;e%20&#224;%20la%20th&#232;se\Cultures.docx" TargetMode="External"/><Relationship Id="rId5077" Type="http://schemas.openxmlformats.org/officeDocument/2006/relationships/hyperlink" Target="file:///C:\Users\Thomas%20Huet\Desktop\Documentation%20arch&#233;ologique%20li&#233;e%20&#224;%20la%20th&#232;se\Cultures.docx" TargetMode="External"/><Relationship Id="rId6128" Type="http://schemas.openxmlformats.org/officeDocument/2006/relationships/hyperlink" Target="file:///C:\Users\Thomas%20Huet\Desktop\Documentation%20arch&#233;ologique%20li&#233;e%20&#224;%20la%20th&#232;se\Sites.docx" TargetMode="External"/><Relationship Id="rId10507" Type="http://schemas.openxmlformats.org/officeDocument/2006/relationships/hyperlink" Target="file:///C:\Users\Thomas%20Huet\Desktop\Documentation%20arch&#233;ologique%20li&#233;e%20&#224;%20la%20th&#232;se\Sites.docx" TargetMode="External"/><Relationship Id="rId9698" Type="http://schemas.openxmlformats.org/officeDocument/2006/relationships/hyperlink" Target="file:///C:\Users\Thomas%20Huet\Desktop\Documentation%20arch&#233;ologique%20li&#233;e%20&#224;%20la%20th&#232;se\Cultures.docx" TargetMode="External"/><Relationship Id="rId12679" Type="http://schemas.openxmlformats.org/officeDocument/2006/relationships/hyperlink" Target="file:///C:\Users\Thomas%20Huet\Desktop\Documentation%20arch&#233;ologique%20li&#233;e%20&#224;%20la%20th&#232;se\Sites.docx" TargetMode="External"/><Relationship Id="rId1687" Type="http://schemas.openxmlformats.org/officeDocument/2006/relationships/hyperlink" Target="file:///C:\Users\Thomas%20Huet\Desktop\Documentation%20arch&#233;ologique%20li&#233;e%20&#224;%20la%20th&#232;se\Sites.docx" TargetMode="External"/><Relationship Id="rId2738" Type="http://schemas.openxmlformats.org/officeDocument/2006/relationships/hyperlink" Target="file:///C:\Users\Thomas%20Huet\Desktop\Documentation%20arch&#233;ologique%20li&#233;e%20&#224;%20la%20th&#232;se\Cultures.docx" TargetMode="External"/><Relationship Id="rId4160" Type="http://schemas.openxmlformats.org/officeDocument/2006/relationships/hyperlink" Target="Sites.docx" TargetMode="External"/><Relationship Id="rId5211" Type="http://schemas.openxmlformats.org/officeDocument/2006/relationships/hyperlink" Target="file:///C:\Users\Thomas%20Huet\Desktop\Documentation%20arch&#233;ologique%20li&#233;e%20&#224;%20la%20th&#232;se\Cultures.docx" TargetMode="External"/><Relationship Id="rId8781" Type="http://schemas.openxmlformats.org/officeDocument/2006/relationships/hyperlink" Target="file:///C:\Users\Thomas%20Huet\Desktop\Documentation%20arch&#233;ologique%20li&#233;e%20&#224;%20la%20th&#232;se\Cultures.docx" TargetMode="External"/><Relationship Id="rId9832" Type="http://schemas.openxmlformats.org/officeDocument/2006/relationships/hyperlink" Target="file:///C:\Users\Thomas%20Huet\Desktop\Documentation%20arch&#233;ologique%20li&#233;e%20&#224;%20la%20th&#232;se\Cultures.docx" TargetMode="External"/><Relationship Id="rId46" Type="http://schemas.openxmlformats.org/officeDocument/2006/relationships/hyperlink" Target="file:///C:\Users\Thomas%20Huet\Desktop\Documentation%20arch&#233;ologique%20li&#233;e%20&#224;%20la%20th&#232;se\Sites.docx" TargetMode="External"/><Relationship Id="rId1821" Type="http://schemas.openxmlformats.org/officeDocument/2006/relationships/hyperlink" Target="file:///C:\Users\Thomas%20Huet\Desktop\Documentation%20arch&#233;ologique%20li&#233;e%20&#224;%20la%20th&#232;se\Sites.docx" TargetMode="External"/><Relationship Id="rId7383" Type="http://schemas.openxmlformats.org/officeDocument/2006/relationships/hyperlink" Target="file:///C:\Users\Thomas%20Huet\Desktop\Documentation%20arch&#233;ologique%20li&#233;e%20&#224;%20la%20th&#232;se\Cultures.docx" TargetMode="External"/><Relationship Id="rId8434" Type="http://schemas.openxmlformats.org/officeDocument/2006/relationships/hyperlink" Target="file:///C:\Users\Thomas%20Huet\Desktop\Documentation%20arch&#233;ologique%20li&#233;e%20&#224;%20la%20th&#232;se\Cultures.docx" TargetMode="External"/><Relationship Id="rId10364" Type="http://schemas.openxmlformats.org/officeDocument/2006/relationships/hyperlink" Target="file:///C:\Users\Thomas%20Huet\Desktop\Documentation%20arch&#233;ologique%20li&#233;e%20&#224;%20la%20th&#232;se\Cultures.docx" TargetMode="External"/><Relationship Id="rId11762" Type="http://schemas.openxmlformats.org/officeDocument/2006/relationships/hyperlink" Target="file:///C:\Users\Thomas%20Huet\Desktop\Documentation%20arch&#233;ologique%20li&#233;e%20&#224;%20la%20th&#232;se\Cultures.docx" TargetMode="External"/><Relationship Id="rId12813" Type="http://schemas.openxmlformats.org/officeDocument/2006/relationships/hyperlink" Target="file:///C:\Users\Thomas%20Huet\Desktop\Documentation%20arch&#233;ologique%20li&#233;e%20&#224;%20la%20th&#232;se\Cultures.docx" TargetMode="External"/><Relationship Id="rId7036" Type="http://schemas.openxmlformats.org/officeDocument/2006/relationships/hyperlink" Target="file:///C:\Users\Thomas%20Huet\Desktop\Documentation%20arch&#233;ologique%20li&#233;e%20&#224;%20la%20th&#232;se\Sites.docx" TargetMode="External"/><Relationship Id="rId10017" Type="http://schemas.openxmlformats.org/officeDocument/2006/relationships/hyperlink" Target="file:///C:\Users\Thomas%20Huet\Desktop\Documentation%20arch&#233;ologique%20li&#233;e%20&#224;%20la%20th&#232;se\Cultures.docx" TargetMode="External"/><Relationship Id="rId11415" Type="http://schemas.openxmlformats.org/officeDocument/2006/relationships/hyperlink" Target="file:///C:\Users\Thomas%20Huet\Desktop\Documentation%20arch&#233;ologique%20li&#233;e%20&#224;%20la%20th&#232;se\Cultures.docx" TargetMode="External"/><Relationship Id="rId2595" Type="http://schemas.openxmlformats.org/officeDocument/2006/relationships/hyperlink" Target="file:///C:\Users\Thomas%20Huet\Desktop\Documentation%20arch&#233;ologique%20li&#233;e%20&#224;%20la%20th&#232;se\Cultures.docx" TargetMode="External"/><Relationship Id="rId3993" Type="http://schemas.openxmlformats.org/officeDocument/2006/relationships/hyperlink" Target="file:///C:\Users\Thomas%20Huet\Desktop\Documentation%20arch&#233;ologique%20li&#233;e%20&#224;%20la%20th&#232;se\Cultures.docx" TargetMode="External"/><Relationship Id="rId13587" Type="http://schemas.openxmlformats.org/officeDocument/2006/relationships/hyperlink" Target="file:///C:\Users\Thomas%20Huet\Desktop\Documentation%20arch&#233;ologique%20li&#233;e%20&#224;%20la%20th&#232;se\Cultures.docx" TargetMode="External"/><Relationship Id="rId567" Type="http://schemas.openxmlformats.org/officeDocument/2006/relationships/hyperlink" Target="file:///C:\Users\Thomas%20Huet\Desktop\Documentation%20arch&#233;ologique%20li&#233;e%20&#224;%20la%20th&#232;se\Cultures.docx" TargetMode="External"/><Relationship Id="rId1197" Type="http://schemas.openxmlformats.org/officeDocument/2006/relationships/hyperlink" Target="file:///C:\Users\Thomas%20Huet\Desktop\Documentation%20arch&#233;ologique%20li&#233;e%20&#224;%20la%20th&#232;se\Cultures.docx" TargetMode="External"/><Relationship Id="rId2248" Type="http://schemas.openxmlformats.org/officeDocument/2006/relationships/hyperlink" Target="file:///C:\Users\Thomas%20Huet\Desktop\Documentation%20arch&#233;ologique%20li&#233;e%20&#224;%20la%20th&#232;se\Cultures.docx" TargetMode="External"/><Relationship Id="rId3646" Type="http://schemas.openxmlformats.org/officeDocument/2006/relationships/hyperlink" Target="file:///C:\Users\Thomas%20Huet\Desktop\Documentation%20arch&#233;ologique%20li&#233;e%20&#224;%20la%20th&#232;se\Cultures.docx" TargetMode="External"/><Relationship Id="rId12189" Type="http://schemas.openxmlformats.org/officeDocument/2006/relationships/hyperlink" Target="file:///C:\Users\Thomas%20Huet\Desktop\Documentation%20arch&#233;ologique%20li&#233;e%20&#224;%20la%20th&#232;se\Cultures.docx" TargetMode="External"/><Relationship Id="rId6869" Type="http://schemas.openxmlformats.org/officeDocument/2006/relationships/hyperlink" Target="file:///C:\Users\Thomas%20Huet\Desktop\Documentation%20arch&#233;ologique%20li&#233;e%20&#224;%20la%20th&#232;se\Cultures.docx" TargetMode="External"/><Relationship Id="rId12670" Type="http://schemas.openxmlformats.org/officeDocument/2006/relationships/hyperlink" Target="file:///C:\Users\Thomas%20Huet\Desktop\Documentation%20arch&#233;ologique%20li&#233;e%20&#224;%20la%20th&#232;se\Sites.docx" TargetMode="External"/><Relationship Id="rId13721" Type="http://schemas.openxmlformats.org/officeDocument/2006/relationships/hyperlink" Target="file:///C:\Users\Thomas%20Huet\Desktop\Documentation%20arch&#233;ologique%20li&#233;e%20&#224;%20la%20th&#232;se\Sites.docx" TargetMode="External"/><Relationship Id="rId8291" Type="http://schemas.openxmlformats.org/officeDocument/2006/relationships/hyperlink" Target="file:///C:\Users\Thomas%20Huet\Desktop\Documentation%20arch&#233;ologique%20li&#233;e%20&#224;%20la%20th&#232;se\Cultures.docx" TargetMode="External"/><Relationship Id="rId9342" Type="http://schemas.openxmlformats.org/officeDocument/2006/relationships/hyperlink" Target="file:///C:\Users\Thomas%20Huet\Desktop\Documentation%20arch&#233;ologique%20li&#233;e%20&#224;%20la%20th&#232;se\Cultures.docx" TargetMode="External"/><Relationship Id="rId11272" Type="http://schemas.openxmlformats.org/officeDocument/2006/relationships/hyperlink" Target="file:///C:\Users\Thomas%20Huet\Desktop\Documentation%20arch&#233;ologique%20li&#233;e%20&#224;%20la%20th&#232;se\Cultures.docx" TargetMode="External"/><Relationship Id="rId12323" Type="http://schemas.openxmlformats.org/officeDocument/2006/relationships/hyperlink" Target="file:///C:\Users\Thomas%20Huet\Desktop\Documentation%20arch&#233;ologique%20li&#233;e%20&#224;%20la%20th&#232;se\Cultures.docx" TargetMode="External"/><Relationship Id="rId701" Type="http://schemas.openxmlformats.org/officeDocument/2006/relationships/hyperlink" Target="file:///C:\Users\Thomas%20Huet\Desktop\Documentation%20arch&#233;ologique%20li&#233;e%20&#224;%20la%20th&#232;se\Environnement.docx" TargetMode="External"/><Relationship Id="rId1331" Type="http://schemas.openxmlformats.org/officeDocument/2006/relationships/hyperlink" Target="file:///C:\Users\Thomas%20Huet\Desktop\Documentation%20arch&#233;ologique%20li&#233;e%20&#224;%20la%20th&#232;se\Cultures.docx" TargetMode="External"/><Relationship Id="rId5952" Type="http://schemas.openxmlformats.org/officeDocument/2006/relationships/hyperlink" Target="file:///C:\Users\Thomas%20Huet\Desktop\Documentation%20arch&#233;ologique%20li&#233;e%20&#224;%20la%20th&#232;se\Cultures.docx" TargetMode="External"/><Relationship Id="rId14495" Type="http://schemas.openxmlformats.org/officeDocument/2006/relationships/hyperlink" Target="file:///C:\Users\Thomas%20Huet\Desktop\Documentation%20arch&#233;ologique%20li&#233;e%20&#224;%20la%20th&#232;se\Sites.docx" TargetMode="External"/><Relationship Id="rId4554" Type="http://schemas.openxmlformats.org/officeDocument/2006/relationships/hyperlink" Target="file:///C:\Users\Thomas%20Huet\Desktop\Documentation%20arch&#233;ologique%20li&#233;e%20&#224;%20la%20th&#232;se\Cultures.docx" TargetMode="External"/><Relationship Id="rId5605" Type="http://schemas.openxmlformats.org/officeDocument/2006/relationships/hyperlink" Target="file:///C:\Users\Thomas%20Huet\Desktop\Documentation%20arch&#233;ologique%20li&#233;e%20&#224;%20la%20th&#232;se\Cultures.docx" TargetMode="External"/><Relationship Id="rId13097" Type="http://schemas.openxmlformats.org/officeDocument/2006/relationships/hyperlink" Target="file:///C:\Users\Thomas%20Huet\Desktop\Documentation%20arch&#233;ologique%20li&#233;e%20&#224;%20la%20th&#232;se\Sites.docx" TargetMode="External"/><Relationship Id="rId14148" Type="http://schemas.openxmlformats.org/officeDocument/2006/relationships/hyperlink" Target="file:///C:\Users\Thomas%20Huet\Desktop\Documentation%20arch&#233;ologique%20li&#233;e%20&#224;%20la%20th&#232;se\Sites.docx" TargetMode="External"/><Relationship Id="rId3156" Type="http://schemas.openxmlformats.org/officeDocument/2006/relationships/hyperlink" Target="file:///C:\Users\Thomas%20Huet\Desktop\Documentation%20arch&#233;ologique%20li&#233;e%20&#224;%20la%20th&#232;se\Cultures.docx" TargetMode="External"/><Relationship Id="rId4207" Type="http://schemas.openxmlformats.org/officeDocument/2006/relationships/hyperlink" Target="file:///C:\Users\Thomas%20Huet\Desktop\Documentation%20arch&#233;ologique%20li&#233;e%20&#224;%20la%20th&#232;se\Cultures.docx" TargetMode="External"/><Relationship Id="rId6379" Type="http://schemas.openxmlformats.org/officeDocument/2006/relationships/hyperlink" Target="file:///C:\Users\Thomas%20Huet\Desktop\Documentation%20arch&#233;ologique%20li&#233;e%20&#224;%20la%20th&#232;se\Cultures.docx" TargetMode="External"/><Relationship Id="rId7777" Type="http://schemas.openxmlformats.org/officeDocument/2006/relationships/hyperlink" Target="file:///C:\Users\Thomas%20Huet\Desktop\Documentation%20arch&#233;ologique%20li&#233;e%20&#224;%20la%20th&#232;se\Cultures.docx" TargetMode="External"/><Relationship Id="rId8828" Type="http://schemas.openxmlformats.org/officeDocument/2006/relationships/hyperlink" Target="file:///C:\Users\Thomas%20Huet\Desktop\Documentation%20arch&#233;ologique%20li&#233;e%20&#224;%20la%20th&#232;se\Cultures.docx" TargetMode="External"/><Relationship Id="rId10758" Type="http://schemas.openxmlformats.org/officeDocument/2006/relationships/hyperlink" Target="file:///C:\Users\Thomas%20Huet\Desktop\Documentation%20arch&#233;ologique%20li&#233;e%20&#224;%20la%20th&#232;se\Cultures.docx" TargetMode="External"/><Relationship Id="rId11809" Type="http://schemas.openxmlformats.org/officeDocument/2006/relationships/hyperlink" Target="file:///C:\Users\Thomas%20Huet\Desktop\Documentation%20arch&#233;ologique%20li&#233;e%20&#224;%20la%20th&#232;se\Cultures.docx" TargetMode="External"/><Relationship Id="rId12180" Type="http://schemas.openxmlformats.org/officeDocument/2006/relationships/hyperlink" Target="file:///C:\Users\Thomas%20Huet\Desktop\Documentation%20arch&#233;ologique%20li&#233;e%20&#224;%20la%20th&#232;se\Cultures.docx" TargetMode="External"/><Relationship Id="rId13231" Type="http://schemas.openxmlformats.org/officeDocument/2006/relationships/hyperlink" Target="file:///C:\Users\Thomas%20Huet\Desktop\Documentation%20arch&#233;ologique%20li&#233;e%20&#224;%20la%20th&#232;se\Cultures.docx" TargetMode="External"/><Relationship Id="rId2989" Type="http://schemas.openxmlformats.org/officeDocument/2006/relationships/hyperlink" Target="file:///C:\Users\Thomas%20Huet\Desktop\Documentation%20arch&#233;ologique%20li&#233;e%20&#224;%20la%20th&#232;se\Cultures.docx" TargetMode="External"/><Relationship Id="rId6860" Type="http://schemas.openxmlformats.org/officeDocument/2006/relationships/hyperlink" Target="file:///C:\Users\Thomas%20Huet\Desktop\Documentation%20arch&#233;ologique%20li&#233;e%20&#224;%20la%20th&#232;se\Cultures.docx" TargetMode="External"/><Relationship Id="rId7911" Type="http://schemas.openxmlformats.org/officeDocument/2006/relationships/hyperlink" Target="file:///C:\Users\Thomas%20Huet\Desktop\Documentation%20arch&#233;ologique%20li&#233;e%20&#224;%20la%20th&#232;se\Cultures.docx" TargetMode="External"/><Relationship Id="rId211" Type="http://schemas.openxmlformats.org/officeDocument/2006/relationships/hyperlink" Target="file:///C:\Users\Thomas%20Huet\Desktop\Documentation%20arch&#233;ologique%20li&#233;e%20&#224;%20la%20th&#232;se\Sites.docx" TargetMode="External"/><Relationship Id="rId5462" Type="http://schemas.openxmlformats.org/officeDocument/2006/relationships/hyperlink" Target="file:///C:\Users\Thomas%20Huet\Desktop\Documentation%20arch&#233;ologique%20li&#233;e%20&#224;%20la%20th&#232;se\Cultures.docx" TargetMode="External"/><Relationship Id="rId6513" Type="http://schemas.openxmlformats.org/officeDocument/2006/relationships/hyperlink" Target="file:///C:\Users\Thomas%20Huet\Desktop\Documentation%20arch&#233;ologique%20li&#233;e%20&#224;%20la%20th&#232;se\Cultures.docx" TargetMode="External"/><Relationship Id="rId4064" Type="http://schemas.openxmlformats.org/officeDocument/2006/relationships/hyperlink" Target="Sites.docx" TargetMode="External"/><Relationship Id="rId5115" Type="http://schemas.openxmlformats.org/officeDocument/2006/relationships/hyperlink" Target="file:///C:\Users\Thomas%20Huet\Desktop\Documentation%20arch&#233;ologique%20li&#233;e%20&#224;%20la%20th&#232;se\Cultures.docx" TargetMode="External"/><Relationship Id="rId8685" Type="http://schemas.openxmlformats.org/officeDocument/2006/relationships/hyperlink" Target="file:///C:\Users\Thomas%20Huet\Desktop\Documentation%20arch&#233;ologique%20li&#233;e%20&#224;%20la%20th&#232;se\Sites.docx" TargetMode="External"/><Relationship Id="rId9736" Type="http://schemas.openxmlformats.org/officeDocument/2006/relationships/hyperlink" Target="file:///C:\Users\Thomas%20Huet\Desktop\Documentation%20arch&#233;ologique%20li&#233;e%20&#224;%20la%20th&#232;se\Cultures.docx" TargetMode="External"/><Relationship Id="rId7287" Type="http://schemas.openxmlformats.org/officeDocument/2006/relationships/hyperlink" Target="file:///C:\Users\Thomas%20Huet\Desktop\Documentation%20arch&#233;ologique%20li&#233;e%20&#224;%20la%20th&#232;se\Sites.docx" TargetMode="External"/><Relationship Id="rId8338" Type="http://schemas.openxmlformats.org/officeDocument/2006/relationships/hyperlink" Target="file:///C:\Users\Thomas%20Huet\Desktop\Documentation%20arch&#233;ologique%20li&#233;e%20&#224;%20la%20th&#232;se\Sites.docx" TargetMode="External"/><Relationship Id="rId11666" Type="http://schemas.openxmlformats.org/officeDocument/2006/relationships/hyperlink" Target="file:///C:\Users\Thomas%20Huet\Desktop\Documentation%20arch&#233;ologique%20li&#233;e%20&#224;%20la%20th&#232;se\Cultures.docx" TargetMode="External"/><Relationship Id="rId12717" Type="http://schemas.openxmlformats.org/officeDocument/2006/relationships/hyperlink" Target="file:///C:\Users\Thomas%20Huet\Desktop\Documentation%20arch&#233;ologique%20li&#233;e%20&#224;%20la%20th&#232;se\Sites.docx" TargetMode="External"/><Relationship Id="rId1725" Type="http://schemas.openxmlformats.org/officeDocument/2006/relationships/hyperlink" Target="file:///C:\Users\Thomas%20Huet\Desktop\Documentation%20arch&#233;ologique%20li&#233;e%20&#224;%20la%20th&#232;se\Sites.docx" TargetMode="External"/><Relationship Id="rId10268" Type="http://schemas.openxmlformats.org/officeDocument/2006/relationships/hyperlink" Target="file:///C:\Users\Thomas%20Huet\Desktop\Documentation%20arch&#233;ologique%20li&#233;e%20&#224;%20la%20th&#232;se\Sites.docx" TargetMode="External"/><Relationship Id="rId11319" Type="http://schemas.openxmlformats.org/officeDocument/2006/relationships/hyperlink" Target="file:///C:\Users\Thomas%20Huet\Desktop\Documentation%20arch&#233;ologique%20li&#233;e%20&#224;%20la%20th&#232;se\Cultures.docx" TargetMode="External"/><Relationship Id="rId3897" Type="http://schemas.openxmlformats.org/officeDocument/2006/relationships/hyperlink" Target="file:///C:\Users\Thomas%20Huet\Desktop\Documentation%20arch&#233;ologique%20li&#233;e%20&#224;%20la%20th&#232;se\Cultures.docx" TargetMode="External"/><Relationship Id="rId4948" Type="http://schemas.openxmlformats.org/officeDocument/2006/relationships/hyperlink" Target="file:///C:\Users\Thomas%20Huet\Desktop\Documentation%20arch&#233;ologique%20li&#233;e%20&#224;%20la%20th&#232;se\Sites.docx" TargetMode="External"/><Relationship Id="rId11800" Type="http://schemas.openxmlformats.org/officeDocument/2006/relationships/hyperlink" Target="file:///C:\Users\Thomas%20Huet\Desktop\Documentation%20arch&#233;ologique%20li&#233;e%20&#224;%20la%20th&#232;se\Sites.docx" TargetMode="External"/><Relationship Id="rId2499" Type="http://schemas.openxmlformats.org/officeDocument/2006/relationships/hyperlink" Target="file:///C:\Users\Thomas%20Huet\Desktop\Documentation%20arch&#233;ologique%20li&#233;e%20&#224;%20la%20th&#232;se\Sites.docx" TargetMode="External"/><Relationship Id="rId6370" Type="http://schemas.openxmlformats.org/officeDocument/2006/relationships/hyperlink" Target="file:///C:\Users\Thomas%20Huet\Desktop\Documentation%20arch&#233;ologique%20li&#233;e%20&#224;%20la%20th&#232;se\Cultures.docx" TargetMode="External"/><Relationship Id="rId7421" Type="http://schemas.openxmlformats.org/officeDocument/2006/relationships/hyperlink" Target="file:///C:\Users\Thomas%20Huet\Desktop\Documentation%20arch&#233;ologique%20li&#233;e%20&#224;%20la%20th&#232;se\Sites.docx" TargetMode="External"/><Relationship Id="rId10402" Type="http://schemas.openxmlformats.org/officeDocument/2006/relationships/hyperlink" Target="file:///C:\Users\Thomas%20Huet\Desktop\Documentation%20arch&#233;ologique%20li&#233;e%20&#224;%20la%20th&#232;se\Sites.docx" TargetMode="External"/><Relationship Id="rId2980" Type="http://schemas.openxmlformats.org/officeDocument/2006/relationships/hyperlink" Target="file:///C:\Users\Thomas%20Huet\Desktop\Documentation%20arch&#233;ologique%20li&#233;e%20&#224;%20la%20th&#232;se\Sites.docx" TargetMode="External"/><Relationship Id="rId6023" Type="http://schemas.openxmlformats.org/officeDocument/2006/relationships/hyperlink" Target="file:///C:\Users\Thomas%20Huet\Desktop\Documentation%20arch&#233;ologique%20li&#233;e%20&#224;%20la%20th&#232;se\Sites.docx" TargetMode="External"/><Relationship Id="rId9593" Type="http://schemas.openxmlformats.org/officeDocument/2006/relationships/hyperlink" Target="file:///C:\Users\Thomas%20Huet\Desktop\Documentation%20arch&#233;ologique%20li&#233;e%20&#224;%20la%20th&#232;se\Sites.docx" TargetMode="External"/><Relationship Id="rId12574" Type="http://schemas.openxmlformats.org/officeDocument/2006/relationships/hyperlink" Target="file:///C:\Users\Thomas%20Huet\Desktop\Documentation%20arch&#233;ologique%20li&#233;e%20&#224;%20la%20th&#232;se\Sites.docx" TargetMode="External"/><Relationship Id="rId13972" Type="http://schemas.openxmlformats.org/officeDocument/2006/relationships/hyperlink" Target="file:///C:\Users\Thomas%20Huet\Desktop\Documentation%20arch&#233;ologique%20li&#233;e%20&#224;%20la%20th&#232;se\Sites.docx" TargetMode="External"/><Relationship Id="rId952" Type="http://schemas.openxmlformats.org/officeDocument/2006/relationships/hyperlink" Target="file:///C:\Users\Thomas%20Huet\Desktop\Documentation%20arch&#233;ologique%20li&#233;e%20&#224;%20la%20th&#232;se\Cultures.docx" TargetMode="External"/><Relationship Id="rId1582" Type="http://schemas.openxmlformats.org/officeDocument/2006/relationships/hyperlink" Target="file:///C:\Users\Thomas%20Huet\Desktop\Documentation%20arch&#233;ologique%20li&#233;e%20&#224;%20la%20th&#232;se\Sites.docx" TargetMode="External"/><Relationship Id="rId2633" Type="http://schemas.openxmlformats.org/officeDocument/2006/relationships/hyperlink" Target="file:///C:\Users\Thomas%20Huet\Desktop\Documentation%20arch&#233;ologique%20li&#233;e%20&#224;%20la%20th&#232;se\Cultures.docx" TargetMode="External"/><Relationship Id="rId8195" Type="http://schemas.openxmlformats.org/officeDocument/2006/relationships/hyperlink" Target="file:///C:\Users\Thomas%20Huet\Desktop\Documentation%20arch&#233;ologique%20li&#233;e%20&#224;%20la%20th&#232;se\Sites.docx" TargetMode="External"/><Relationship Id="rId9246" Type="http://schemas.openxmlformats.org/officeDocument/2006/relationships/hyperlink" Target="file:///C:\Users\Thomas%20Huet\Desktop\Documentation%20arch&#233;ologique%20li&#233;e%20&#224;%20la%20th&#232;se\Cultures.docx" TargetMode="External"/><Relationship Id="rId11176" Type="http://schemas.openxmlformats.org/officeDocument/2006/relationships/hyperlink" Target="file:///C:\Users\Thomas%20Huet\Desktop\Documentation%20arch&#233;ologique%20li&#233;e%20&#224;%20la%20th&#232;se\Cultures.docx" TargetMode="External"/><Relationship Id="rId12227" Type="http://schemas.openxmlformats.org/officeDocument/2006/relationships/hyperlink" Target="file:///C:\Users\Thomas%20Huet\Desktop\Documentation%20arch&#233;ologique%20li&#233;e%20&#224;%20la%20th&#232;se\Sites.docx" TargetMode="External"/><Relationship Id="rId13625" Type="http://schemas.openxmlformats.org/officeDocument/2006/relationships/image" Target="media/image1.png"/><Relationship Id="rId605" Type="http://schemas.openxmlformats.org/officeDocument/2006/relationships/hyperlink" Target="file:///C:\Users\Thomas%20Huet\Desktop\Documentation%20arch&#233;ologique%20li&#233;e%20&#224;%20la%20th&#232;se\Cultures.docx" TargetMode="External"/><Relationship Id="rId1235" Type="http://schemas.openxmlformats.org/officeDocument/2006/relationships/hyperlink" Target="file:///C:\Users\Thomas%20Huet\Desktop\Documentation%20arch&#233;ologique%20li&#233;e%20&#224;%20la%20th&#232;se\Cultures.docx" TargetMode="External"/><Relationship Id="rId4458" Type="http://schemas.openxmlformats.org/officeDocument/2006/relationships/hyperlink" Target="file:///C:\Users\Thomas%20Huet\Desktop\Documentation%20arch&#233;ologique%20li&#233;e%20&#224;%20la%20th&#232;se\Cultures.docx" TargetMode="External"/><Relationship Id="rId5856" Type="http://schemas.openxmlformats.org/officeDocument/2006/relationships/hyperlink" Target="file:///C:\Users\Thomas%20Huet\Desktop\Documentation%20arch&#233;ologique%20li&#233;e%20&#224;%20la%20th&#232;se\Sites.docx" TargetMode="External"/><Relationship Id="rId6907" Type="http://schemas.openxmlformats.org/officeDocument/2006/relationships/hyperlink" Target="file:///C:\Users\Thomas%20Huet\Desktop\Documentation%20arch&#233;ologique%20li&#233;e%20&#224;%20la%20th&#232;se\Cultures.docx" TargetMode="External"/><Relationship Id="rId14399" Type="http://schemas.openxmlformats.org/officeDocument/2006/relationships/hyperlink" Target="file:///C:\Users\Thomas%20Huet\Desktop\Documentation%20arch&#233;ologique%20li&#233;e%20&#224;%20la%20th&#232;se\Sites.docx" TargetMode="External"/><Relationship Id="rId5509" Type="http://schemas.openxmlformats.org/officeDocument/2006/relationships/hyperlink" Target="file:///C:\Users\Thomas%20Huet\Desktop\Documentation%20arch&#233;ologique%20li&#233;e%20&#224;%20la%20th&#232;se\Cultures.docx" TargetMode="External"/><Relationship Id="rId11310" Type="http://schemas.openxmlformats.org/officeDocument/2006/relationships/hyperlink" Target="file:///C:\Users\Thomas%20Huet\Desktop\Documentation%20arch&#233;ologique%20li&#233;e%20&#224;%20la%20th&#232;se\Cultures.docx" TargetMode="External"/><Relationship Id="rId13482" Type="http://schemas.openxmlformats.org/officeDocument/2006/relationships/hyperlink" Target="file:///C:\Users\Thomas%20Huet\Desktop\Documentation%20arch&#233;ologique%20li&#233;e%20&#224;%20la%20th&#232;se\Cultures.docx" TargetMode="External"/><Relationship Id="rId14533" Type="http://schemas.openxmlformats.org/officeDocument/2006/relationships/hyperlink" Target="file:///C:\Users\Thomas%20Huet\Desktop\Documentation%20arch&#233;ologique%20li&#233;e%20&#224;%20la%20th&#232;se\Cultures.docx" TargetMode="External"/><Relationship Id="rId2490" Type="http://schemas.openxmlformats.org/officeDocument/2006/relationships/hyperlink" Target="file:///C:\Users\Thomas%20Huet\Desktop\Documentation%20arch&#233;ologique%20li&#233;e%20&#224;%20la%20th&#232;se\Sites.docx" TargetMode="External"/><Relationship Id="rId3541" Type="http://schemas.openxmlformats.org/officeDocument/2006/relationships/hyperlink" Target="file:///C:\Users\Thomas%20Huet\Desktop\Documentation%20arch&#233;ologique%20li&#233;e%20&#224;%20la%20th&#232;se\Sites.docx" TargetMode="External"/><Relationship Id="rId12084" Type="http://schemas.openxmlformats.org/officeDocument/2006/relationships/hyperlink" Target="file:///C:\Users\Thomas%20Huet\Desktop\Documentation%20arch&#233;ologique%20li&#233;e%20&#224;%20la%20th&#232;se\Cultures.docx" TargetMode="External"/><Relationship Id="rId13135" Type="http://schemas.openxmlformats.org/officeDocument/2006/relationships/hyperlink" Target="Sites.docx" TargetMode="External"/><Relationship Id="rId462" Type="http://schemas.openxmlformats.org/officeDocument/2006/relationships/hyperlink" Target="file:///C:\Users\Thomas%20Huet\Desktop\Documentation%20arch&#233;ologique%20li&#233;e%20&#224;%20la%20th&#232;se\Cultures.docx" TargetMode="External"/><Relationship Id="rId1092" Type="http://schemas.openxmlformats.org/officeDocument/2006/relationships/hyperlink" Target="file:///C:\Users\Thomas%20Huet\Desktop\Documentation%20arch&#233;ologique%20li&#233;e%20&#224;%20la%20th&#232;se\Sites.docx" TargetMode="External"/><Relationship Id="rId2143" Type="http://schemas.openxmlformats.org/officeDocument/2006/relationships/hyperlink" Target="file:///C:\Users\Thomas%20Huet\Desktop\Documentation%20arch&#233;ologique%20li&#233;e%20&#224;%20la%20th&#232;se\Cultures.docx" TargetMode="External"/><Relationship Id="rId6764" Type="http://schemas.openxmlformats.org/officeDocument/2006/relationships/hyperlink" Target="file:///C:\Users\Thomas%20Huet\Desktop\Documentation%20arch&#233;ologique%20li&#233;e%20&#224;%20la%20th&#232;se\Cultures.docx" TargetMode="External"/><Relationship Id="rId7815" Type="http://schemas.openxmlformats.org/officeDocument/2006/relationships/hyperlink" Target="file:///C:\Users\Thomas%20Huet\Desktop\Documentation%20arch&#233;ologique%20li&#233;e%20&#224;%20la%20th&#232;se\Cultures.docx" TargetMode="External"/><Relationship Id="rId115" Type="http://schemas.openxmlformats.org/officeDocument/2006/relationships/hyperlink" Target="file:///C:\Users\Thomas%20Huet\Desktop\Documentation%20arch&#233;ologique%20li&#233;e%20&#224;%20la%20th&#232;se\Analyses%20Statistiques.docx" TargetMode="External"/><Relationship Id="rId5366" Type="http://schemas.openxmlformats.org/officeDocument/2006/relationships/hyperlink" Target="file:///C:\Users\Thomas%20Huet\Desktop\Documentation%20arch&#233;ologique%20li&#233;e%20&#224;%20la%20th&#232;se\Sites.docx" TargetMode="External"/><Relationship Id="rId6417" Type="http://schemas.openxmlformats.org/officeDocument/2006/relationships/hyperlink" Target="file:///C:\Users\Thomas%20Huet\Desktop\Documentation%20arch&#233;ologique%20li&#233;e%20&#224;%20la%20th&#232;se\Cultures.docx" TargetMode="External"/><Relationship Id="rId5019" Type="http://schemas.openxmlformats.org/officeDocument/2006/relationships/hyperlink" Target="file:///C:\Users\Thomas%20Huet\Desktop\Documentation%20arch&#233;ologique%20li&#233;e%20&#224;%20la%20th&#232;se\Cultures.docx" TargetMode="External"/><Relationship Id="rId8589" Type="http://schemas.openxmlformats.org/officeDocument/2006/relationships/hyperlink" Target="file:///C:\Users\Thomas%20Huet\Desktop\Documentation%20arch&#233;ologique%20li&#233;e%20&#224;%20la%20th&#232;se\Sites.docx" TargetMode="External"/><Relationship Id="rId9987" Type="http://schemas.openxmlformats.org/officeDocument/2006/relationships/hyperlink" Target="file:///C:\Users\Thomas%20Huet\Desktop\Documentation%20arch&#233;ologique%20li&#233;e%20&#224;%20la%20th&#232;se\Cultures.docx" TargetMode="External"/><Relationship Id="rId12968" Type="http://schemas.openxmlformats.org/officeDocument/2006/relationships/hyperlink" Target="file:///C:\Users\Thomas%20Huet\Desktop\Documentation%20arch&#233;ologique%20li&#233;e%20&#224;%20la%20th&#232;se\Sites.docx" TargetMode="External"/><Relationship Id="rId1976" Type="http://schemas.openxmlformats.org/officeDocument/2006/relationships/hyperlink" Target="file:///C:\Users\Thomas%20Huet\Desktop\Documentation%20arch&#233;ologique%20li&#233;e%20&#224;%20la%20th&#232;se\Cultures.docx" TargetMode="External"/><Relationship Id="rId14390" Type="http://schemas.openxmlformats.org/officeDocument/2006/relationships/hyperlink" Target="file:///C:\Users\Thomas%20Huet\Desktop\Documentation%20arch&#233;ologique%20li&#233;e%20&#224;%20la%20th&#232;se\Cultures.docx" TargetMode="External"/><Relationship Id="rId1629" Type="http://schemas.openxmlformats.org/officeDocument/2006/relationships/hyperlink" Target="file:///C:\Users\Thomas%20Huet\Desktop\Documentation%20arch&#233;ologique%20li&#233;e%20&#224;%20la%20th&#232;se\Cultures.docx" TargetMode="External"/><Relationship Id="rId5500" Type="http://schemas.openxmlformats.org/officeDocument/2006/relationships/hyperlink" Target="file:///C:\Users\Thomas%20Huet\Desktop\Documentation%20arch&#233;ologique%20li&#233;e%20&#224;%20la%20th&#232;se\Cultures.docx" TargetMode="External"/><Relationship Id="rId14043" Type="http://schemas.openxmlformats.org/officeDocument/2006/relationships/hyperlink" Target="file:///C:\Users\Thomas%20Huet\Desktop\Documentation%20arch&#233;ologique%20li&#233;e%20&#224;%20la%20th&#232;se\Sites.docx" TargetMode="External"/><Relationship Id="rId3051" Type="http://schemas.openxmlformats.org/officeDocument/2006/relationships/hyperlink" Target="file:///C:\Users\Thomas%20Huet\Desktop\Documentation%20arch&#233;ologique%20li&#233;e%20&#224;%20la%20th&#232;se\Cultures.docx" TargetMode="External"/><Relationship Id="rId4102" Type="http://schemas.openxmlformats.org/officeDocument/2006/relationships/hyperlink" Target="file:///C:\Users\Thomas%20Huet\Desktop\Documentation%20arch&#233;ologique%20li&#233;e%20&#224;%20la%20th&#232;se\Cultures.docx" TargetMode="External"/><Relationship Id="rId7672" Type="http://schemas.openxmlformats.org/officeDocument/2006/relationships/hyperlink" Target="file:///C:\Users\Thomas%20Huet\Desktop\Documentation%20arch&#233;ologique%20li&#233;e%20&#224;%20la%20th&#232;se\Sites.docx" TargetMode="External"/><Relationship Id="rId8723" Type="http://schemas.openxmlformats.org/officeDocument/2006/relationships/hyperlink" Target="file:///C:\Users\Thomas%20Huet\Desktop\Documentation%20arch&#233;ologique%20li&#233;e%20&#224;%20la%20th&#232;se\Sites.docx" TargetMode="External"/><Relationship Id="rId10653" Type="http://schemas.openxmlformats.org/officeDocument/2006/relationships/hyperlink" Target="file:///C:\Users\Thomas%20Huet\Desktop\Documentation%20arch&#233;ologique%20li&#233;e%20&#224;%20la%20th&#232;se\Cultures.docx" TargetMode="External"/><Relationship Id="rId6274" Type="http://schemas.openxmlformats.org/officeDocument/2006/relationships/hyperlink" Target="file:///C:\Users\Thomas%20Huet\Desktop\Documentation%20arch&#233;ologique%20li&#233;e%20&#224;%20la%20th&#232;se\Cultures.docx" TargetMode="External"/><Relationship Id="rId7325" Type="http://schemas.openxmlformats.org/officeDocument/2006/relationships/hyperlink" Target="file:///C:\Users\Thomas%20Huet\Desktop\Documentation%20arch&#233;ologique%20li&#233;e%20&#224;%20la%20th&#232;se\Cultures.docx" TargetMode="External"/><Relationship Id="rId10306" Type="http://schemas.openxmlformats.org/officeDocument/2006/relationships/hyperlink" Target="file:///C:\Users\Thomas%20Huet\Desktop\Documentation%20arch&#233;ologique%20li&#233;e%20&#224;%20la%20th&#232;se\Sites.docx" TargetMode="External"/><Relationship Id="rId11704" Type="http://schemas.openxmlformats.org/officeDocument/2006/relationships/hyperlink" Target="file:///C:\Users\Thomas%20Huet\Desktop\Documentation%20arch&#233;ologique%20li&#233;e%20&#224;%20la%20th&#232;se\Cultures.docx" TargetMode="External"/><Relationship Id="rId2884" Type="http://schemas.openxmlformats.org/officeDocument/2006/relationships/hyperlink" Target="file:///C:\Users\Thomas%20Huet\Desktop\Documentation%20arch&#233;ologique%20li&#233;e%20&#224;%20la%20th&#232;se\Cultures.docx" TargetMode="External"/><Relationship Id="rId9497" Type="http://schemas.openxmlformats.org/officeDocument/2006/relationships/hyperlink" Target="file:///C:\Users\Thomas%20Huet\Desktop\Documentation%20arch&#233;ologique%20li&#233;e%20&#224;%20la%20th&#232;se\Cultures.docx" TargetMode="External"/><Relationship Id="rId13876" Type="http://schemas.openxmlformats.org/officeDocument/2006/relationships/hyperlink" Target="file:///C:\Users\Thomas%20Huet\Desktop\Documentation%20arch&#233;ologique%20li&#233;e%20&#224;%20la%20th&#232;se\Environnement.docx" TargetMode="External"/><Relationship Id="rId856" Type="http://schemas.openxmlformats.org/officeDocument/2006/relationships/hyperlink" Target="file:///C:\Users\Thomas%20Huet\Desktop\Documentation%20arch&#233;ologique%20li&#233;e%20&#224;%20la%20th&#232;se\Cultures.docx" TargetMode="External"/><Relationship Id="rId1486" Type="http://schemas.openxmlformats.org/officeDocument/2006/relationships/hyperlink" Target="file:///C:\Users\Thomas%20Huet\Desktop\Documentation%20arch&#233;ologique%20li&#233;e%20&#224;%20la%20th&#232;se\Sites.docx" TargetMode="External"/><Relationship Id="rId2537" Type="http://schemas.openxmlformats.org/officeDocument/2006/relationships/hyperlink" Target="file:///C:\Users\Thomas%20Huet\Desktop\Documentation%20arch&#233;ologique%20li&#233;e%20&#224;%20la%20th&#232;se\Cultures.docx" TargetMode="External"/><Relationship Id="rId3935" Type="http://schemas.openxmlformats.org/officeDocument/2006/relationships/hyperlink" Target="file:///C:\Users\Thomas%20Huet\Desktop\Documentation%20arch&#233;ologique%20li&#233;e%20&#224;%20la%20th&#232;se\Cultures.docx" TargetMode="External"/><Relationship Id="rId8099" Type="http://schemas.openxmlformats.org/officeDocument/2006/relationships/hyperlink" Target="file:///C:\Users\Thomas%20Huet\Desktop\Documentation%20arch&#233;ologique%20li&#233;e%20&#224;%20la%20th&#232;se\Cultures.docx" TargetMode="External"/><Relationship Id="rId12478" Type="http://schemas.openxmlformats.org/officeDocument/2006/relationships/hyperlink" Target="file:///C:\Users\Thomas%20Huet\Desktop\Documentation%20arch&#233;ologique%20li&#233;e%20&#224;%20la%20th&#232;se\Cultures.docx" TargetMode="External"/><Relationship Id="rId13529" Type="http://schemas.openxmlformats.org/officeDocument/2006/relationships/hyperlink" Target="file:///C:\Users\Thomas%20Huet\Desktop\Documentation%20arch&#233;ologique%20li&#233;e%20&#224;%20la%20th&#232;se\Sites.docx" TargetMode="External"/><Relationship Id="rId509" Type="http://schemas.openxmlformats.org/officeDocument/2006/relationships/hyperlink" Target="file:///C:\Users\Thomas%20Huet\Desktop\Documentation%20arch&#233;ologique%20li&#233;e%20&#224;%20la%20th&#232;se\Cultures.docx" TargetMode="External"/><Relationship Id="rId1139" Type="http://schemas.openxmlformats.org/officeDocument/2006/relationships/hyperlink" Target="file:///C:\Users\Thomas%20Huet\Desktop\Documentation%20arch&#233;ologique%20li&#233;e%20&#224;%20la%20th&#232;se\Sites.docx" TargetMode="External"/><Relationship Id="rId5010" Type="http://schemas.openxmlformats.org/officeDocument/2006/relationships/hyperlink" Target="file:///C:\Users\Thomas%20Huet\Desktop\Documentation%20arch&#233;ologique%20li&#233;e%20&#224;%20la%20th&#232;se\Cultures.docx" TargetMode="External"/><Relationship Id="rId8580" Type="http://schemas.openxmlformats.org/officeDocument/2006/relationships/hyperlink" Target="file:///C:\Users\Thomas%20Huet\Desktop\Documentation%20arch&#233;ologique%20li&#233;e%20&#224;%20la%20th&#232;se\Sites.docx" TargetMode="External"/><Relationship Id="rId9631" Type="http://schemas.openxmlformats.org/officeDocument/2006/relationships/hyperlink" Target="file:///C:\Users\Thomas%20Huet\Desktop\Documentation%20arch&#233;ologique%20li&#233;e%20&#224;%20la%20th&#232;se\Sites.docx" TargetMode="External"/><Relationship Id="rId11561" Type="http://schemas.openxmlformats.org/officeDocument/2006/relationships/hyperlink" Target="file:///C:\Users\Thomas%20Huet\Desktop\Documentation%20arch&#233;ologique%20li&#233;e%20&#224;%20la%20th&#232;se\Cultures.docx" TargetMode="External"/><Relationship Id="rId12612" Type="http://schemas.openxmlformats.org/officeDocument/2006/relationships/hyperlink" Target="file:///C:\Users\Thomas%20Huet\Desktop\Documentation%20arch&#233;ologique%20li&#233;e%20&#224;%20la%20th&#232;se\Cultures.docx" TargetMode="External"/><Relationship Id="rId1620" Type="http://schemas.openxmlformats.org/officeDocument/2006/relationships/hyperlink" Target="file:///C:\Users\Thomas%20Huet\Desktop\Documentation%20arch&#233;ologique%20li&#233;e%20&#224;%20la%20th&#232;se\Sites.docx" TargetMode="External"/><Relationship Id="rId7182" Type="http://schemas.openxmlformats.org/officeDocument/2006/relationships/hyperlink" Target="file:///C:\Users\Thomas%20Huet\Desktop\Documentation%20arch&#233;ologique%20li&#233;e%20&#224;%20la%20th&#232;se\Sites.docx" TargetMode="External"/><Relationship Id="rId8233" Type="http://schemas.openxmlformats.org/officeDocument/2006/relationships/hyperlink" Target="file:///C:\Users\Thomas%20Huet\Desktop\Documentation%20arch&#233;ologique%20li&#233;e%20&#224;%20la%20th&#232;se\Sites.docx" TargetMode="External"/><Relationship Id="rId10163" Type="http://schemas.openxmlformats.org/officeDocument/2006/relationships/hyperlink" Target="file:///C:\Users\Thomas%20Huet\Desktop\Documentation%20arch&#233;ologique%20li&#233;e%20&#224;%20la%20th&#232;se\Sites.docx" TargetMode="External"/><Relationship Id="rId11214" Type="http://schemas.openxmlformats.org/officeDocument/2006/relationships/hyperlink" Target="file:///C:\Users\Thomas%20Huet\Desktop\Documentation%20arch&#233;ologique%20li&#233;e%20&#224;%20la%20th&#232;se\Cultures.docx" TargetMode="External"/><Relationship Id="rId3792" Type="http://schemas.openxmlformats.org/officeDocument/2006/relationships/hyperlink" Target="file:///C:\Users\Thomas%20Huet\Desktop\Documentation%20arch&#233;ologique%20li&#233;e%20&#224;%20la%20th&#232;se\Sites.docx" TargetMode="External"/><Relationship Id="rId4843" Type="http://schemas.openxmlformats.org/officeDocument/2006/relationships/hyperlink" Target="file:///C:\Users\Thomas%20Huet\Desktop\Documentation%20arch&#233;ologique%20li&#233;e%20&#224;%20la%20th&#232;se\Cultures.docx" TargetMode="External"/><Relationship Id="rId13386" Type="http://schemas.openxmlformats.org/officeDocument/2006/relationships/hyperlink" Target="file:///C:\Users\Thomas%20Huet\Desktop\Documentation%20arch&#233;ologique%20li&#233;e%20&#224;%20la%20th&#232;se\Sites.docx" TargetMode="External"/><Relationship Id="rId14437" Type="http://schemas.openxmlformats.org/officeDocument/2006/relationships/hyperlink" Target="file:///C:\Users\Thomas%20Huet\Desktop\Documentation%20arch&#233;ologique%20li&#233;e%20&#224;%20la%20th&#232;se\Sites.docx" TargetMode="External"/><Relationship Id="rId2394" Type="http://schemas.openxmlformats.org/officeDocument/2006/relationships/hyperlink" Target="file:///C:\Users\Thomas%20Huet\Desktop\Documentation%20arch&#233;ologique%20li&#233;e%20&#224;%20la%20th&#232;se\Cultures.docx" TargetMode="External"/><Relationship Id="rId3445" Type="http://schemas.openxmlformats.org/officeDocument/2006/relationships/hyperlink" Target="file:///C:\Users\Thomas%20Huet\Desktop\Documentation%20arch&#233;ologique%20li&#233;e%20&#224;%20la%20th&#232;se\Cultures.docx" TargetMode="External"/><Relationship Id="rId13039" Type="http://schemas.openxmlformats.org/officeDocument/2006/relationships/hyperlink" Target="Sites.docx" TargetMode="External"/><Relationship Id="rId366" Type="http://schemas.openxmlformats.org/officeDocument/2006/relationships/hyperlink" Target="Sites.docx" TargetMode="External"/><Relationship Id="rId2047" Type="http://schemas.openxmlformats.org/officeDocument/2006/relationships/hyperlink" Target="file:///C:\Users\Thomas%20Huet\Desktop\Documentation%20arch&#233;ologique%20li&#233;e%20&#224;%20la%20th&#232;se\Sites.docx" TargetMode="External"/><Relationship Id="rId6668" Type="http://schemas.openxmlformats.org/officeDocument/2006/relationships/hyperlink" Target="file:///C:\Users\Thomas%20Huet\Desktop\Documentation%20arch&#233;ologique%20li&#233;e%20&#224;%20la%20th&#232;se\Sites.docx" TargetMode="External"/><Relationship Id="rId7719" Type="http://schemas.openxmlformats.org/officeDocument/2006/relationships/hyperlink" Target="file:///C:\Users\Thomas%20Huet\Desktop\Documentation%20arch&#233;ologique%20li&#233;e%20&#224;%20la%20th&#232;se\Sites.docx" TargetMode="External"/><Relationship Id="rId8090" Type="http://schemas.openxmlformats.org/officeDocument/2006/relationships/hyperlink" Target="file:///C:\Users\Thomas%20Huet\Desktop\Documentation%20arch&#233;ologique%20li&#233;e%20&#224;%20la%20th&#232;se\Sites.docx" TargetMode="External"/><Relationship Id="rId9141" Type="http://schemas.openxmlformats.org/officeDocument/2006/relationships/hyperlink" Target="file:///C:\Users\Thomas%20Huet\Desktop\Documentation%20arch&#233;ologique%20li&#233;e%20&#224;%20la%20th&#232;se\Sites.docx" TargetMode="External"/><Relationship Id="rId13520" Type="http://schemas.openxmlformats.org/officeDocument/2006/relationships/hyperlink" Target="Sites.docx" TargetMode="External"/><Relationship Id="rId11071" Type="http://schemas.openxmlformats.org/officeDocument/2006/relationships/hyperlink" Target="file:///C:\Users\Thomas%20Huet\Desktop\Documentation%20arch&#233;ologique%20li&#233;e%20&#224;%20la%20th&#232;se\Cultures.docx" TargetMode="External"/><Relationship Id="rId12122" Type="http://schemas.openxmlformats.org/officeDocument/2006/relationships/hyperlink" Target="file:///C:\Users\Thomas%20Huet\Desktop\Documentation%20arch&#233;ologique%20li&#233;e%20&#224;%20la%20th&#232;se\Cultures.docx" TargetMode="External"/><Relationship Id="rId500" Type="http://schemas.openxmlformats.org/officeDocument/2006/relationships/hyperlink" Target="file:///C:\Users\Thomas%20Huet\Desktop\Documentation%20arch&#233;ologique%20li&#233;e%20&#224;%20la%20th&#232;se\Cultures.docx" TargetMode="External"/><Relationship Id="rId1130" Type="http://schemas.openxmlformats.org/officeDocument/2006/relationships/hyperlink" Target="file:///C:\Users\Thomas%20Huet\Desktop\Documentation%20arch&#233;ologique%20li&#233;e%20&#224;%20la%20th&#232;se\Cultures.docx" TargetMode="External"/><Relationship Id="rId5751" Type="http://schemas.openxmlformats.org/officeDocument/2006/relationships/hyperlink" Target="file:///C:\Users\Thomas%20Huet\Desktop\Documentation%20arch&#233;ologique%20li&#233;e%20&#224;%20la%20th&#232;se\Cultures.docx" TargetMode="External"/><Relationship Id="rId6802" Type="http://schemas.openxmlformats.org/officeDocument/2006/relationships/hyperlink" Target="file:///C:\Users\Thomas%20Huet\Desktop\Documentation%20arch&#233;ologique%20li&#233;e%20&#224;%20la%20th&#232;se\Cultures.docx" TargetMode="External"/><Relationship Id="rId14294" Type="http://schemas.openxmlformats.org/officeDocument/2006/relationships/hyperlink" Target="file:///C:\Users\Thomas%20Huet\Desktop\Documentation%20arch&#233;ologique%20li&#233;e%20&#224;%20la%20th&#232;se\Sites.docx" TargetMode="External"/><Relationship Id="rId4353" Type="http://schemas.openxmlformats.org/officeDocument/2006/relationships/hyperlink" Target="file:///C:\Users\Thomas%20Huet\Desktop\Documentation%20arch&#233;ologique%20li&#233;e%20&#224;%20la%20th&#232;se\Cultures.docx" TargetMode="External"/><Relationship Id="rId5404" Type="http://schemas.openxmlformats.org/officeDocument/2006/relationships/hyperlink" Target="file:///C:\Users\Thomas%20Huet\Desktop\Documentation%20arch&#233;ologique%20li&#233;e%20&#224;%20la%20th&#232;se\Sites.docx" TargetMode="External"/><Relationship Id="rId8974" Type="http://schemas.openxmlformats.org/officeDocument/2006/relationships/hyperlink" Target="file:///C:\Users\Thomas%20Huet\Desktop\Documentation%20arch&#233;ologique%20li&#233;e%20&#224;%20la%20th&#232;se\Sites.docx" TargetMode="External"/><Relationship Id="rId4006" Type="http://schemas.openxmlformats.org/officeDocument/2006/relationships/hyperlink" Target="file:///C:\Users\Thomas%20Huet\Desktop\Documentation%20arch&#233;ologique%20li&#233;e%20&#224;%20la%20th&#232;se\Cultures.docx" TargetMode="External"/><Relationship Id="rId7576" Type="http://schemas.openxmlformats.org/officeDocument/2006/relationships/hyperlink" Target="file:///C:\Users\Thomas%20Huet\Desktop\Documentation%20arch&#233;ologique%20li&#233;e%20&#224;%20la%20th&#232;se\Sites.docx" TargetMode="External"/><Relationship Id="rId8627" Type="http://schemas.openxmlformats.org/officeDocument/2006/relationships/hyperlink" Target="file:///C:\Users\Thomas%20Huet\Desktop\Documentation%20arch&#233;ologique%20li&#233;e%20&#224;%20la%20th&#232;se\Sites.docx" TargetMode="External"/><Relationship Id="rId11955" Type="http://schemas.openxmlformats.org/officeDocument/2006/relationships/hyperlink" Target="file:///C:\Users\Thomas%20Huet\Desktop\Documentation%20arch&#233;ologique%20li&#233;e%20&#224;%20la%20th&#232;se\Cultures.docx" TargetMode="External"/><Relationship Id="rId6178" Type="http://schemas.openxmlformats.org/officeDocument/2006/relationships/hyperlink" Target="file:///C:\Users\Thomas%20Huet\Desktop\Documentation%20arch&#233;ologique%20li&#233;e%20&#224;%20la%20th&#232;se\Cultures.docx" TargetMode="External"/><Relationship Id="rId7229" Type="http://schemas.openxmlformats.org/officeDocument/2006/relationships/hyperlink" Target="file:///C:\Users\Thomas%20Huet\Desktop\Documentation%20arch&#233;ologique%20li&#233;e%20&#224;%20la%20th&#232;se\Cultures.docx" TargetMode="External"/><Relationship Id="rId10557" Type="http://schemas.openxmlformats.org/officeDocument/2006/relationships/hyperlink" Target="file:///C:\Users\Thomas%20Huet\Desktop\Documentation%20arch&#233;ologique%20li&#233;e%20&#224;%20la%20th&#232;se\Sites.docx" TargetMode="External"/><Relationship Id="rId11608" Type="http://schemas.openxmlformats.org/officeDocument/2006/relationships/hyperlink" Target="file:///C:\Users\Thomas%20Huet\Desktop\Documentation%20arch&#233;ologique%20li&#233;e%20&#224;%20la%20th&#232;se\Cultures.docx" TargetMode="External"/><Relationship Id="rId13030" Type="http://schemas.openxmlformats.org/officeDocument/2006/relationships/hyperlink" Target="Sites.docx" TargetMode="External"/><Relationship Id="rId2788" Type="http://schemas.openxmlformats.org/officeDocument/2006/relationships/hyperlink" Target="file:///C:\Users\Thomas%20Huet\Desktop\Documentation%20arch&#233;ologique%20li&#233;e%20&#224;%20la%20th&#232;se\Cultures.docx" TargetMode="External"/><Relationship Id="rId3839" Type="http://schemas.openxmlformats.org/officeDocument/2006/relationships/hyperlink" Target="file:///C:\Users\Thomas%20Huet\Desktop\Documentation%20arch&#233;ologique%20li&#233;e%20&#224;%20la%20th&#232;se\Cultures.docx" TargetMode="External"/><Relationship Id="rId7710" Type="http://schemas.openxmlformats.org/officeDocument/2006/relationships/hyperlink" Target="file:///C:\Users\Thomas%20Huet\Desktop\Documentation%20arch&#233;ologique%20li&#233;e%20&#224;%20la%20th&#232;se\Sites.docx" TargetMode="External"/><Relationship Id="rId5261" Type="http://schemas.openxmlformats.org/officeDocument/2006/relationships/hyperlink" Target="file:///C:\Users\Thomas%20Huet\Desktop\Documentation%20arch&#233;ologique%20li&#233;e%20&#224;%20la%20th&#232;se\Sites.docx" TargetMode="External"/><Relationship Id="rId6312" Type="http://schemas.openxmlformats.org/officeDocument/2006/relationships/hyperlink" Target="file:///C:\Users\Thomas%20Huet\Desktop\Documentation%20arch&#233;ologique%20li&#233;e%20&#224;%20la%20th&#232;se\Cultures.docx" TargetMode="External"/><Relationship Id="rId9882" Type="http://schemas.openxmlformats.org/officeDocument/2006/relationships/hyperlink" Target="file:///C:\Users\Thomas%20Huet\Desktop\Documentation%20arch&#233;ologique%20li&#233;e%20&#224;%20la%20th&#232;se\Sites.docx" TargetMode="External"/><Relationship Id="rId12863" Type="http://schemas.openxmlformats.org/officeDocument/2006/relationships/hyperlink" Target="file:///C:\Users\Thomas%20Huet\Desktop\Documentation%20arch&#233;ologique%20li&#233;e%20&#224;%20la%20th&#232;se\Sites.docx" TargetMode="External"/><Relationship Id="rId96" Type="http://schemas.openxmlformats.org/officeDocument/2006/relationships/hyperlink" Target="file:///C:\Users\Thomas%20Huet\Desktop\Documentation%20arch&#233;ologique%20li&#233;e%20&#224;%20la%20th&#232;se\Cultures.docx" TargetMode="External"/><Relationship Id="rId1871" Type="http://schemas.openxmlformats.org/officeDocument/2006/relationships/hyperlink" Target="file:///C:\Users\Thomas%20Huet\Desktop\Documentation%20arch&#233;ologique%20li&#233;e%20&#224;%20la%20th&#232;se\Sites.docx" TargetMode="External"/><Relationship Id="rId2922" Type="http://schemas.openxmlformats.org/officeDocument/2006/relationships/hyperlink" Target="file:///C:\Users\Thomas%20Huet\Desktop\Documentation%20arch&#233;ologique%20li&#233;e%20&#224;%20la%20th&#232;se\Cultures.docx" TargetMode="External"/><Relationship Id="rId8484" Type="http://schemas.openxmlformats.org/officeDocument/2006/relationships/hyperlink" Target="file:///C:\Users\Thomas%20Huet\Desktop\Documentation%20arch&#233;ologique%20li&#233;e%20&#224;%20la%20th&#232;se\Sites.docx" TargetMode="External"/><Relationship Id="rId9535" Type="http://schemas.openxmlformats.org/officeDocument/2006/relationships/hyperlink" Target="file:///C:\Users\Thomas%20Huet\Desktop\Documentation%20arch&#233;ologique%20li&#233;e%20&#224;%20la%20th&#232;se\DescriptionRoches.docx" TargetMode="External"/><Relationship Id="rId11465" Type="http://schemas.openxmlformats.org/officeDocument/2006/relationships/hyperlink" Target="file:///C:\Users\Thomas%20Huet\Desktop\Documentation%20arch&#233;ologique%20li&#233;e%20&#224;%20la%20th&#232;se\Cultures.docx" TargetMode="External"/><Relationship Id="rId12516" Type="http://schemas.openxmlformats.org/officeDocument/2006/relationships/hyperlink" Target="file:///C:\Users\Thomas%20Huet\Desktop\Documentation%20arch&#233;ologique%20li&#233;e%20&#224;%20la%20th&#232;se\Sites.docx" TargetMode="External"/><Relationship Id="rId13914" Type="http://schemas.openxmlformats.org/officeDocument/2006/relationships/hyperlink" Target="file:///C:\Users\Thomas%20Huet\Desktop\Documentation%20arch&#233;ologique%20li&#233;e%20&#224;%20la%20th&#232;se\Environnement.docx" TargetMode="External"/><Relationship Id="rId1524" Type="http://schemas.openxmlformats.org/officeDocument/2006/relationships/hyperlink" Target="file:///C:\Users\Thomas%20Huet\Desktop\Documentation%20arch&#233;ologique%20li&#233;e%20&#224;%20la%20th&#232;se\Cultures.docx" TargetMode="External"/><Relationship Id="rId7086" Type="http://schemas.openxmlformats.org/officeDocument/2006/relationships/hyperlink" Target="file:///C:\Users\Thomas%20Huet\Desktop\Documentation%20arch&#233;ologique%20li&#233;e%20&#224;%20la%20th&#232;se\Sites.docx" TargetMode="External"/><Relationship Id="rId8137" Type="http://schemas.openxmlformats.org/officeDocument/2006/relationships/hyperlink" Target="file:///C:\Users\Thomas%20Huet\Desktop\Documentation%20arch&#233;ologique%20li&#233;e%20&#224;%20la%20th&#232;se\Cultures.docx" TargetMode="External"/><Relationship Id="rId10067" Type="http://schemas.openxmlformats.org/officeDocument/2006/relationships/hyperlink" Target="file:///C:\Users\Thomas%20Huet\Desktop\Documentation%20arch&#233;ologique%20li&#233;e%20&#224;%20la%20th&#232;se\Sites.docx" TargetMode="External"/><Relationship Id="rId11118" Type="http://schemas.openxmlformats.org/officeDocument/2006/relationships/hyperlink" Target="file:///C:\Users\Thomas%20Huet\Desktop\Documentation%20arch&#233;ologique%20li&#233;e%20&#224;%20la%20th&#232;se\Sites.docx" TargetMode="External"/><Relationship Id="rId3696" Type="http://schemas.openxmlformats.org/officeDocument/2006/relationships/hyperlink" Target="file:///C:\Users\Thomas%20Huet\Desktop\Documentation%20arch&#233;ologique%20li&#233;e%20&#224;%20la%20th&#232;se\Cultures.docx" TargetMode="External"/><Relationship Id="rId4747" Type="http://schemas.openxmlformats.org/officeDocument/2006/relationships/hyperlink" Target="file:///C:\Users\Thomas%20Huet\Desktop\Documentation%20arch&#233;ologique%20li&#233;e%20&#224;%20la%20th&#232;se\Cultures.docx" TargetMode="External"/><Relationship Id="rId2298" Type="http://schemas.openxmlformats.org/officeDocument/2006/relationships/hyperlink" Target="file:///C:\Users\Thomas%20Huet\Desktop\Documentation%20arch&#233;ologique%20li&#233;e%20&#224;%20la%20th&#232;se\Cultures.docx" TargetMode="External"/><Relationship Id="rId3349" Type="http://schemas.openxmlformats.org/officeDocument/2006/relationships/hyperlink" Target="file:///C:\Users\Thomas%20Huet\Desktop\Documentation%20arch&#233;ologique%20li&#233;e%20&#224;%20la%20th&#232;se\Sites.docx" TargetMode="External"/><Relationship Id="rId7220" Type="http://schemas.openxmlformats.org/officeDocument/2006/relationships/hyperlink" Target="file:///C:\Users\Thomas%20Huet\Desktop\Documentation%20arch&#233;ologique%20li&#233;e%20&#224;%20la%20th&#232;se\Cultures.docx" TargetMode="External"/><Relationship Id="rId9392" Type="http://schemas.openxmlformats.org/officeDocument/2006/relationships/hyperlink" Target="file:///C:\Users\Thomas%20Huet\Desktop\Documentation%20arch&#233;ologique%20li&#233;e%20&#224;%20la%20th&#232;se\Cultures.docx" TargetMode="External"/><Relationship Id="rId10201" Type="http://schemas.openxmlformats.org/officeDocument/2006/relationships/hyperlink" Target="file:///C:\Users\Thomas%20Huet\Desktop\Documentation%20arch&#233;ologique%20li&#233;e%20&#224;%20la%20th&#232;se\Cultures.docx" TargetMode="External"/><Relationship Id="rId13771" Type="http://schemas.openxmlformats.org/officeDocument/2006/relationships/hyperlink" Target="file:///C:\Users\Thomas%20Huet\Desktop\Documentation%20arch&#233;ologique%20li&#233;e%20&#224;%20la%20th&#232;se\Sites.docx" TargetMode="External"/><Relationship Id="rId3830" Type="http://schemas.openxmlformats.org/officeDocument/2006/relationships/hyperlink" Target="file:///C:\Users\Thomas%20Huet\Desktop\Documentation%20arch&#233;ologique%20li&#233;e%20&#224;%20la%20th&#232;se\Sites.docx" TargetMode="External"/><Relationship Id="rId9045" Type="http://schemas.openxmlformats.org/officeDocument/2006/relationships/hyperlink" Target="file:///C:\Users\Thomas%20Huet\Desktop\Documentation%20arch&#233;ologique%20li&#233;e%20&#224;%20la%20th&#232;se\Sites.docx" TargetMode="External"/><Relationship Id="rId12373" Type="http://schemas.openxmlformats.org/officeDocument/2006/relationships/hyperlink" Target="file:///C:\Users\Thomas%20Huet\Desktop\Documentation%20arch&#233;ologique%20li&#233;e%20&#224;%20la%20th&#232;se\Cultures.docx" TargetMode="External"/><Relationship Id="rId13424" Type="http://schemas.openxmlformats.org/officeDocument/2006/relationships/hyperlink" Target="file:///C:\Users\Thomas%20Huet\Desktop\Documentation%20arch&#233;ologique%20li&#233;e%20&#224;%20la%20th&#232;se\Sites.docx" TargetMode="External"/><Relationship Id="rId751" Type="http://schemas.openxmlformats.org/officeDocument/2006/relationships/hyperlink" Target="Sites.docx" TargetMode="External"/><Relationship Id="rId1381" Type="http://schemas.openxmlformats.org/officeDocument/2006/relationships/hyperlink" Target="file:///C:\Users\Thomas%20Huet\Desktop\Documentation%20arch&#233;ologique%20li&#233;e%20&#224;%20la%20th&#232;se\Cultures.docx" TargetMode="External"/><Relationship Id="rId2432" Type="http://schemas.openxmlformats.org/officeDocument/2006/relationships/hyperlink" Target="file:///C:\Users\Thomas%20Huet\Desktop\Documentation%20arch&#233;ologique%20li&#233;e%20&#224;%20la%20th&#232;se\Cultures.docx" TargetMode="External"/><Relationship Id="rId12026" Type="http://schemas.openxmlformats.org/officeDocument/2006/relationships/hyperlink" Target="file:///C:\Users\Thomas%20Huet\Desktop\Documentation%20arch&#233;ologique%20li&#233;e%20&#224;%20la%20th&#232;se\Sites.docx" TargetMode="External"/><Relationship Id="rId404" Type="http://schemas.openxmlformats.org/officeDocument/2006/relationships/hyperlink" Target="file:///C:\Users\Thomas%20Huet\Desktop\Documentation%20arch&#233;ologique%20li&#233;e%20&#224;%20la%20th&#232;se\Sites.docx" TargetMode="External"/><Relationship Id="rId1034" Type="http://schemas.openxmlformats.org/officeDocument/2006/relationships/hyperlink" Target="file:///C:\Users\Thomas%20Huet\Desktop\Documentation%20arch&#233;ologique%20li&#233;e%20&#224;%20la%20th&#232;se\Sites.docx" TargetMode="External"/><Relationship Id="rId5655" Type="http://schemas.openxmlformats.org/officeDocument/2006/relationships/hyperlink" Target="file:///C:\Users\Thomas%20Huet\Desktop\Documentation%20arch&#233;ologique%20li&#233;e%20&#224;%20la%20th&#232;se\Sites.docx" TargetMode="External"/><Relationship Id="rId6706" Type="http://schemas.openxmlformats.org/officeDocument/2006/relationships/hyperlink" Target="file:///C:\Users\Thomas%20Huet\Desktop\Documentation%20arch&#233;ologique%20li&#233;e%20&#224;%20la%20th&#232;se\Cultures.docx" TargetMode="External"/><Relationship Id="rId14198" Type="http://schemas.openxmlformats.org/officeDocument/2006/relationships/hyperlink" Target="file:///C:\Users\Thomas%20Huet\Desktop\Documentation%20arch&#233;ologique%20li&#233;e%20&#224;%20la%20th&#232;se\Cultures.docx" TargetMode="External"/><Relationship Id="rId4257" Type="http://schemas.openxmlformats.org/officeDocument/2006/relationships/hyperlink" Target="file:///C:\Users\Thomas%20Huet\Desktop\Documentation%20arch&#233;ologique%20li&#233;e%20&#224;%20la%20th&#232;se\Cultures.docx" TargetMode="External"/><Relationship Id="rId5308" Type="http://schemas.openxmlformats.org/officeDocument/2006/relationships/hyperlink" Target="file:///C:\Users\Thomas%20Huet\Desktop\Documentation%20arch&#233;ologique%20li&#233;e%20&#224;%20la%20th&#232;se\Sites.docx" TargetMode="External"/><Relationship Id="rId8878" Type="http://schemas.openxmlformats.org/officeDocument/2006/relationships/hyperlink" Target="file:///C:\Users\Thomas%20Huet\Desktop\Documentation%20arch&#233;ologique%20li&#233;e%20&#224;%20la%20th&#232;se\Cultures.docx" TargetMode="External"/><Relationship Id="rId9929" Type="http://schemas.openxmlformats.org/officeDocument/2006/relationships/hyperlink" Target="file:///C:\Users\Thomas%20Huet\Desktop\Documentation%20arch&#233;ologique%20li&#233;e%20&#224;%20la%20th&#232;se\Cultures.docx" TargetMode="External"/><Relationship Id="rId11859" Type="http://schemas.openxmlformats.org/officeDocument/2006/relationships/hyperlink" Target="file:///C:\Users\Thomas%20Huet\Desktop\Documentation%20arch&#233;ologique%20li&#233;e%20&#224;%20la%20th&#232;se\Cultures.docx" TargetMode="External"/><Relationship Id="rId1918" Type="http://schemas.openxmlformats.org/officeDocument/2006/relationships/hyperlink" Target="file:///C:\Users\Thomas%20Huet\Desktop\Documentation%20arch&#233;ologique%20li&#233;e%20&#224;%20la%20th&#232;se\Sites.docx" TargetMode="External"/><Relationship Id="rId13281" Type="http://schemas.openxmlformats.org/officeDocument/2006/relationships/hyperlink" Target="file:///C:\Users\Thomas%20Huet\Desktop\Documentation%20arch&#233;ologique%20li&#233;e%20&#224;%20la%20th&#232;se\Sites.docx" TargetMode="External"/><Relationship Id="rId14332" Type="http://schemas.openxmlformats.org/officeDocument/2006/relationships/hyperlink" Target="file:///C:\Users\Thomas%20Huet\Desktop\Documentation%20arch&#233;ologique%20li&#233;e%20&#224;%20la%20th&#232;se\Sites.docx" TargetMode="External"/><Relationship Id="rId261" Type="http://schemas.openxmlformats.org/officeDocument/2006/relationships/hyperlink" Target="file:///C:\Users\Thomas%20Huet\Desktop\Documentation%20arch&#233;ologique%20li&#233;e%20&#224;%20la%20th&#232;se\Sites.docx" TargetMode="External"/><Relationship Id="rId3340" Type="http://schemas.openxmlformats.org/officeDocument/2006/relationships/hyperlink" Target="file:///C:\Users\Thomas%20Huet\Desktop\Documentation%20arch&#233;ologique%20li&#233;e%20&#224;%20la%20th&#232;se\Cultures.docx" TargetMode="External"/><Relationship Id="rId7961" Type="http://schemas.openxmlformats.org/officeDocument/2006/relationships/hyperlink" Target="file:///C:\Users\Thomas%20Huet\Desktop\Documentation%20arch&#233;ologique%20li&#233;e%20&#224;%20la%20th&#232;se\Cultures.docx" TargetMode="External"/><Relationship Id="rId10942" Type="http://schemas.openxmlformats.org/officeDocument/2006/relationships/hyperlink" Target="file:///C:\Users\Thomas%20Huet\Desktop\Documentation%20arch&#233;ologique%20li&#233;e%20&#224;%20la%20th&#232;se\Cultures.docx" TargetMode="External"/><Relationship Id="rId6563" Type="http://schemas.openxmlformats.org/officeDocument/2006/relationships/hyperlink" Target="file:///C:\Users\Thomas%20Huet\Desktop\Documentation%20arch&#233;ologique%20li&#233;e%20&#224;%20la%20th&#232;se\Cultures.docx" TargetMode="External"/><Relationship Id="rId7614" Type="http://schemas.openxmlformats.org/officeDocument/2006/relationships/hyperlink" Target="file:///C:\Users\Thomas%20Huet\Desktop\Documentation%20arch&#233;ologique%20li&#233;e%20&#224;%20la%20th&#232;se\Sites.docx" TargetMode="External"/><Relationship Id="rId5165" Type="http://schemas.openxmlformats.org/officeDocument/2006/relationships/hyperlink" Target="file:///C:\Users\Thomas%20Huet\Desktop\Documentation%20arch&#233;ologique%20li&#233;e%20&#224;%20la%20th&#232;se\Sites.docx" TargetMode="External"/><Relationship Id="rId6216" Type="http://schemas.openxmlformats.org/officeDocument/2006/relationships/hyperlink" Target="file:///C:\Users\Thomas%20Huet\Desktop\Documentation%20arch&#233;ologique%20li&#233;e%20&#224;%20la%20th&#232;se\Sites.docx" TargetMode="External"/><Relationship Id="rId9786" Type="http://schemas.openxmlformats.org/officeDocument/2006/relationships/hyperlink" Target="file:///C:\Users\Thomas%20Huet\Desktop\Documentation%20arch&#233;ologique%20li&#233;e%20&#224;%20la%20th&#232;se\Cultures.docx" TargetMode="External"/><Relationship Id="rId1775" Type="http://schemas.openxmlformats.org/officeDocument/2006/relationships/hyperlink" Target="file:///C:\Users\Thomas%20Huet\Desktop\Documentation%20arch&#233;ologique%20li&#233;e%20&#224;%20la%20th&#232;se\Cultures.docx" TargetMode="External"/><Relationship Id="rId2826" Type="http://schemas.openxmlformats.org/officeDocument/2006/relationships/hyperlink" Target="file:///C:\Users\Thomas%20Huet\Desktop\Documentation%20arch&#233;ologique%20li&#233;e%20&#224;%20la%20th&#232;se\Sites.docx" TargetMode="External"/><Relationship Id="rId8388" Type="http://schemas.openxmlformats.org/officeDocument/2006/relationships/hyperlink" Target="file:///C:\Users\Thomas%20Huet\Desktop\Documentation%20arch&#233;ologique%20li&#233;e%20&#224;%20la%20th&#232;se\Sites.docx" TargetMode="External"/><Relationship Id="rId9439" Type="http://schemas.openxmlformats.org/officeDocument/2006/relationships/hyperlink" Target="file:///C:\Users\Thomas%20Huet\Desktop\Documentation%20arch&#233;ologique%20li&#233;e%20&#224;%20la%20th&#232;se\Cultures.docx" TargetMode="External"/><Relationship Id="rId11369" Type="http://schemas.openxmlformats.org/officeDocument/2006/relationships/hyperlink" Target="file:///C:\Users\Thomas%20Huet\Desktop\Documentation%20arch&#233;ologique%20li&#233;e%20&#224;%20la%20th&#232;se\Sites.docx" TargetMode="External"/><Relationship Id="rId12767" Type="http://schemas.openxmlformats.org/officeDocument/2006/relationships/hyperlink" Target="file:///C:\Users\Thomas%20Huet\Desktop\Documentation%20arch&#233;ologique%20li&#233;e%20&#224;%20la%20th&#232;se\Sites.docx" TargetMode="External"/><Relationship Id="rId13818" Type="http://schemas.openxmlformats.org/officeDocument/2006/relationships/hyperlink" Target="file:///C:\Users\Thomas%20Huet\Desktop\Documentation%20arch&#233;ologique%20li&#233;e%20&#224;%20la%20th&#232;se\Sites.docx" TargetMode="External"/><Relationship Id="rId1428" Type="http://schemas.openxmlformats.org/officeDocument/2006/relationships/hyperlink" Target="file:///C:\Users\Thomas%20Huet\Desktop\Documentation%20arch&#233;ologique%20li&#233;e%20&#224;%20la%20th&#232;se\Cultures.docx" TargetMode="External"/><Relationship Id="rId4998" Type="http://schemas.openxmlformats.org/officeDocument/2006/relationships/hyperlink" Target="file:///C:\Users\Thomas%20Huet\Desktop\Documentation%20arch&#233;ologique%20li&#233;e%20&#224;%20la%20th&#232;se\Sites.docx" TargetMode="External"/><Relationship Id="rId9920" Type="http://schemas.openxmlformats.org/officeDocument/2006/relationships/hyperlink" Target="file:///C:\Users\Thomas%20Huet\Desktop\Documentation%20arch&#233;ologique%20li&#233;e%20&#224;%20la%20th&#232;se\Cultures.docx" TargetMode="External"/><Relationship Id="rId11850" Type="http://schemas.openxmlformats.org/officeDocument/2006/relationships/hyperlink" Target="file:///C:\Users\Thomas%20Huet\Desktop\Documentation%20arch&#233;ologique%20li&#233;e%20&#224;%20la%20th&#232;se\Sites.docx" TargetMode="External"/><Relationship Id="rId12901" Type="http://schemas.openxmlformats.org/officeDocument/2006/relationships/hyperlink" Target="file:///C:\Users\Thomas%20Huet\Desktop\Documentation%20arch&#233;ologique%20li&#233;e%20&#224;%20la%20th&#232;se\Sites.docx" TargetMode="External"/><Relationship Id="rId6073" Type="http://schemas.openxmlformats.org/officeDocument/2006/relationships/hyperlink" Target="file:///C:\Users\Thomas%20Huet\Desktop\Documentation%20arch&#233;ologique%20li&#233;e%20&#224;%20la%20th&#232;se\Cultures.docx" TargetMode="External"/><Relationship Id="rId7124" Type="http://schemas.openxmlformats.org/officeDocument/2006/relationships/hyperlink" Target="file:///C:\Users\Thomas%20Huet\Desktop\Documentation%20arch&#233;ologique%20li&#233;e%20&#224;%20la%20th&#232;se\Sites.docx" TargetMode="External"/><Relationship Id="rId7471" Type="http://schemas.openxmlformats.org/officeDocument/2006/relationships/hyperlink" Target="file:///C:\Users\Thomas%20Huet\Desktop\Documentation%20arch&#233;ologique%20li&#233;e%20&#224;%20la%20th&#232;se\Cultures.docx" TargetMode="External"/><Relationship Id="rId8522" Type="http://schemas.openxmlformats.org/officeDocument/2006/relationships/hyperlink" Target="file:///C:\Users\Thomas%20Huet\Desktop\Documentation%20arch&#233;ologique%20li&#233;e%20&#224;%20la%20th&#232;se\Cultures.docx" TargetMode="External"/><Relationship Id="rId10452" Type="http://schemas.openxmlformats.org/officeDocument/2006/relationships/hyperlink" Target="file:///C:\Users\Thomas%20Huet\Desktop\Documentation%20arch&#233;ologique%20li&#233;e%20&#224;%20la%20th&#232;se\Cultures.docx" TargetMode="External"/><Relationship Id="rId11503" Type="http://schemas.openxmlformats.org/officeDocument/2006/relationships/hyperlink" Target="file:///C:\Users\Thomas%20Huet\Desktop\Documentation%20arch&#233;ologique%20li&#233;e%20&#224;%20la%20th&#232;se\Cultures.docx" TargetMode="External"/><Relationship Id="rId10105" Type="http://schemas.openxmlformats.org/officeDocument/2006/relationships/hyperlink" Target="file:///C:\Users\Thomas%20Huet\Desktop\Documentation%20arch&#233;ologique%20li&#233;e%20&#224;%20la%20th&#232;se\Sites.docx" TargetMode="External"/><Relationship Id="rId13675" Type="http://schemas.openxmlformats.org/officeDocument/2006/relationships/hyperlink" Target="file:///C:\Users\Thomas%20Huet\Desktop\Documentation%20arch&#233;ologique%20li&#233;e%20&#224;%20la%20th&#232;se\Sites.docx" TargetMode="External"/><Relationship Id="rId2683" Type="http://schemas.openxmlformats.org/officeDocument/2006/relationships/hyperlink" Target="file:///C:\Users\Thomas%20Huet\Desktop\Documentation%20arch&#233;ologique%20li&#233;e%20&#224;%20la%20th&#232;se\Sites.docx" TargetMode="External"/><Relationship Id="rId3734" Type="http://schemas.openxmlformats.org/officeDocument/2006/relationships/hyperlink" Target="file:///C:\Users\Thomas%20Huet\Desktop\Documentation%20arch&#233;ologique%20li&#233;e%20&#224;%20la%20th&#232;se\Sites.docx" TargetMode="External"/><Relationship Id="rId9296" Type="http://schemas.openxmlformats.org/officeDocument/2006/relationships/hyperlink" Target="file:///C:\Users\Thomas%20Huet\Desktop\Documentation%20arch&#233;ologique%20li&#233;e%20&#224;%20la%20th&#232;se\Cultures.docx" TargetMode="External"/><Relationship Id="rId12277" Type="http://schemas.openxmlformats.org/officeDocument/2006/relationships/hyperlink" Target="Sites.docx" TargetMode="External"/><Relationship Id="rId13328" Type="http://schemas.openxmlformats.org/officeDocument/2006/relationships/hyperlink" Target="file:///C:\Users\Thomas%20Huet\Desktop\Documentation%20arch&#233;ologique%20li&#233;e%20&#224;%20la%20th&#232;se\Sites.docx" TargetMode="External"/><Relationship Id="rId655" Type="http://schemas.openxmlformats.org/officeDocument/2006/relationships/hyperlink" Target="file:///C:\Users\Thomas%20Huet\Desktop\Documentation%20arch&#233;ologique%20li&#233;e%20&#224;%20la%20th&#232;se\Sites.docx" TargetMode="External"/><Relationship Id="rId1285" Type="http://schemas.openxmlformats.org/officeDocument/2006/relationships/hyperlink" Target="file:///C:\Users\Thomas%20Huet\Desktop\Documentation%20arch&#233;ologique%20li&#233;e%20&#224;%20la%20th&#232;se\Sites.docx" TargetMode="External"/><Relationship Id="rId2336" Type="http://schemas.openxmlformats.org/officeDocument/2006/relationships/hyperlink" Target="file:///C:\Users\Thomas%20Huet\Desktop\Documentation%20arch&#233;ologique%20li&#233;e%20&#224;%20la%20th&#232;se\Cultures.docx" TargetMode="External"/><Relationship Id="rId6957" Type="http://schemas.openxmlformats.org/officeDocument/2006/relationships/hyperlink" Target="file:///C:\Users\Thomas%20Huet\Desktop\Documentation%20arch&#233;ologique%20li&#233;e%20&#224;%20la%20th&#232;se\Sites.docx" TargetMode="External"/><Relationship Id="rId308" Type="http://schemas.openxmlformats.org/officeDocument/2006/relationships/hyperlink" Target="file:///C:\Users\Thomas%20Huet\Desktop\Documentation%20arch&#233;ologique%20li&#233;e%20&#224;%20la%20th&#232;se\Sites.docx" TargetMode="External"/><Relationship Id="rId5559" Type="http://schemas.openxmlformats.org/officeDocument/2006/relationships/hyperlink" Target="file:///C:\Users\Thomas%20Huet\Desktop\Documentation%20arch&#233;ologique%20li&#233;e%20&#224;%20la%20th&#232;se\Cultures.docx" TargetMode="External"/><Relationship Id="rId9430" Type="http://schemas.openxmlformats.org/officeDocument/2006/relationships/hyperlink" Target="file:///C:\Users\Thomas%20Huet\Desktop\Documentation%20arch&#233;ologique%20li&#233;e%20&#224;%20la%20th&#232;se\Sites.docx" TargetMode="External"/><Relationship Id="rId8032" Type="http://schemas.openxmlformats.org/officeDocument/2006/relationships/hyperlink" Target="file:///C:\Users\Thomas%20Huet\Desktop\Documentation%20arch&#233;ologique%20li&#233;e%20&#224;%20la%20th&#232;se\Sites.docx" TargetMode="External"/><Relationship Id="rId11360" Type="http://schemas.openxmlformats.org/officeDocument/2006/relationships/hyperlink" Target="file:///C:\Users\Thomas%20Huet\Desktop\Documentation%20arch&#233;ologique%20li&#233;e%20&#224;%20la%20th&#232;se\Cultures.docx" TargetMode="External"/><Relationship Id="rId12411" Type="http://schemas.openxmlformats.org/officeDocument/2006/relationships/hyperlink" Target="file:///C:\Users\Thomas%20Huet\Desktop\Documentation%20arch&#233;ologique%20li&#233;e%20&#224;%20la%20th&#232;se\Sites.docx" TargetMode="External"/><Relationship Id="rId11013" Type="http://schemas.openxmlformats.org/officeDocument/2006/relationships/hyperlink" Target="file:///C:\Users\Thomas%20Huet\Desktop\Documentation%20arch&#233;ologique%20li&#233;e%20&#224;%20la%20th&#232;se\Cultures.docx" TargetMode="External"/><Relationship Id="rId3591" Type="http://schemas.openxmlformats.org/officeDocument/2006/relationships/hyperlink" Target="file:///C:\Users\Thomas%20Huet\Desktop\Documentation%20arch&#233;ologique%20li&#233;e%20&#224;%20la%20th&#232;se\Cultures.docx" TargetMode="External"/><Relationship Id="rId4642" Type="http://schemas.openxmlformats.org/officeDocument/2006/relationships/hyperlink" Target="file:///C:\Users\Thomas%20Huet\Desktop\Documentation%20arch&#233;ologique%20li&#233;e%20&#224;%20la%20th&#232;se\Sites.docx" TargetMode="External"/><Relationship Id="rId13185" Type="http://schemas.openxmlformats.org/officeDocument/2006/relationships/hyperlink" Target="file:///C:\Users\Thomas%20Huet\Desktop\Documentation%20arch&#233;ologique%20li&#233;e%20&#224;%20la%20th&#232;se\Cultures.docx" TargetMode="External"/><Relationship Id="rId14236" Type="http://schemas.openxmlformats.org/officeDocument/2006/relationships/hyperlink" Target="file:///C:\Users\Thomas%20Huet\Desktop\Documentation%20arch&#233;ologique%20li&#233;e%20&#224;%20la%20th&#232;se\Sites.docx" TargetMode="External"/><Relationship Id="rId2193" Type="http://schemas.openxmlformats.org/officeDocument/2006/relationships/hyperlink" Target="file:///C:\Users\Thomas%20Huet\Desktop\Documentation%20arch&#233;ologique%20li&#233;e%20&#224;%20la%20th&#232;se\Cultures.docx" TargetMode="External"/><Relationship Id="rId3244" Type="http://schemas.openxmlformats.org/officeDocument/2006/relationships/hyperlink" Target="file:///C:\Users\Thomas%20Huet\Desktop\Documentation%20arch&#233;ologique%20li&#233;e%20&#224;%20la%20th&#232;se\Sites.docx" TargetMode="External"/><Relationship Id="rId7865" Type="http://schemas.openxmlformats.org/officeDocument/2006/relationships/hyperlink" Target="file:///C:\Users\Thomas%20Huet\Desktop\Documentation%20arch&#233;ologique%20li&#233;e%20&#224;%20la%20th&#232;se\Cultures.docx" TargetMode="External"/><Relationship Id="rId8916" Type="http://schemas.openxmlformats.org/officeDocument/2006/relationships/hyperlink" Target="file:///C:\Users\Thomas%20Huet\Desktop\Documentation%20arch&#233;ologique%20li&#233;e%20&#224;%20la%20th&#232;se\Sites.docx" TargetMode="External"/><Relationship Id="rId165" Type="http://schemas.openxmlformats.org/officeDocument/2006/relationships/hyperlink" Target="file:///C:\Users\Thomas%20Huet\Desktop\Documentation%20arch&#233;ologique%20li&#233;e%20&#224;%20la%20th&#232;se\Cultures.docx" TargetMode="External"/><Relationship Id="rId6467" Type="http://schemas.openxmlformats.org/officeDocument/2006/relationships/hyperlink" Target="file:///C:\Users\Thomas%20Huet\Desktop\Documentation%20arch&#233;ologique%20li&#233;e%20&#224;%20la%20th&#232;se\Sites.docx" TargetMode="External"/><Relationship Id="rId7518" Type="http://schemas.openxmlformats.org/officeDocument/2006/relationships/hyperlink" Target="file:///C:\Users\Thomas%20Huet\Desktop\Documentation%20arch&#233;ologique%20li&#233;e%20&#224;%20la%20th&#232;se\Cultures.docx" TargetMode="External"/><Relationship Id="rId10846" Type="http://schemas.openxmlformats.org/officeDocument/2006/relationships/hyperlink" Target="Sites.docx" TargetMode="External"/><Relationship Id="rId5069" Type="http://schemas.openxmlformats.org/officeDocument/2006/relationships/hyperlink" Target="file:///C:\Users\Thomas%20Huet\Desktop\Documentation%20arch&#233;ologique%20li&#233;e%20&#224;%20la%20th&#232;se\Cultures.docx" TargetMode="External"/><Relationship Id="rId1679" Type="http://schemas.openxmlformats.org/officeDocument/2006/relationships/hyperlink" Target="file:///C:\Users\Thomas%20Huet\Desktop\Documentation%20arch&#233;ologique%20li&#233;e%20&#224;%20la%20th&#232;se\Cultures.docx" TargetMode="External"/><Relationship Id="rId14093" Type="http://schemas.openxmlformats.org/officeDocument/2006/relationships/hyperlink" Target="file:///C:\Users\Thomas%20Huet\Desktop\Documentation%20arch&#233;ologique%20li&#233;e%20&#224;%20la%20th&#232;se\Sites.docx" TargetMode="External"/><Relationship Id="rId4152" Type="http://schemas.openxmlformats.org/officeDocument/2006/relationships/hyperlink" Target="file:///C:\Users\Thomas%20Huet\Desktop\Documentation%20arch&#233;ologique%20li&#233;e%20&#224;%20la%20th&#232;se\Cultures.docx" TargetMode="External"/><Relationship Id="rId5203" Type="http://schemas.openxmlformats.org/officeDocument/2006/relationships/hyperlink" Target="file:///C:\Users\Thomas%20Huet\Desktop\Documentation%20arch&#233;ologique%20li&#233;e%20&#224;%20la%20th&#232;se\Sites.docx" TargetMode="External"/><Relationship Id="rId5550" Type="http://schemas.openxmlformats.org/officeDocument/2006/relationships/hyperlink" Target="file:///C:\Users\Thomas%20Huet\Desktop\Documentation%20arch&#233;ologique%20li&#233;e%20&#224;%20la%20th&#232;se\Cultures.docx" TargetMode="External"/><Relationship Id="rId6601" Type="http://schemas.openxmlformats.org/officeDocument/2006/relationships/hyperlink" Target="file:///C:\Users\Thomas%20Huet\Desktop\Documentation%20arch&#233;ologique%20li&#233;e%20&#224;%20la%20th&#232;se\Cultures.docx" TargetMode="External"/><Relationship Id="rId8773" Type="http://schemas.openxmlformats.org/officeDocument/2006/relationships/hyperlink" Target="file:///C:\Users\Thomas%20Huet\Desktop\Documentation%20arch&#233;ologique%20li&#233;e%20&#224;%20la%20th&#232;se\Cultures.docx" TargetMode="External"/><Relationship Id="rId9824" Type="http://schemas.openxmlformats.org/officeDocument/2006/relationships/hyperlink" Target="file:///C:\Users\Thomas%20Huet\Desktop\Documentation%20arch&#233;ologique%20li&#233;e%20&#224;%20la%20th&#232;se\Cultures.docx" TargetMode="External"/><Relationship Id="rId11754" Type="http://schemas.openxmlformats.org/officeDocument/2006/relationships/hyperlink" Target="file:///C:\Users\Thomas%20Huet\Desktop\Documentation%20arch&#233;ologique%20li&#233;e%20&#224;%20la%20th&#232;se\Cultures.docx" TargetMode="External"/><Relationship Id="rId12805" Type="http://schemas.openxmlformats.org/officeDocument/2006/relationships/hyperlink" Target="file:///C:\Users\Thomas%20Huet\Desktop\Documentation%20arch&#233;ologique%20li&#233;e%20&#224;%20la%20th&#232;se\Sites.docx" TargetMode="External"/><Relationship Id="rId38" Type="http://schemas.openxmlformats.org/officeDocument/2006/relationships/hyperlink" Target="Sites.docx" TargetMode="External"/><Relationship Id="rId1813" Type="http://schemas.openxmlformats.org/officeDocument/2006/relationships/hyperlink" Target="file:///C:\Users\Thomas%20Huet\Desktop\Documentation%20arch&#233;ologique%20li&#233;e%20&#224;%20la%20th&#232;se\Sites.docx" TargetMode="External"/><Relationship Id="rId7375" Type="http://schemas.openxmlformats.org/officeDocument/2006/relationships/hyperlink" Target="file:///C:\Users\Thomas%20Huet\Desktop\Documentation%20arch&#233;ologique%20li&#233;e%20&#224;%20la%20th&#232;se\Cultures.docx" TargetMode="External"/><Relationship Id="rId8426" Type="http://schemas.openxmlformats.org/officeDocument/2006/relationships/hyperlink" Target="file:///C:\Users\Thomas%20Huet\Desktop\Documentation%20arch&#233;ologique%20li&#233;e%20&#224;%20la%20th&#232;se\Sites.docx" TargetMode="External"/><Relationship Id="rId10356" Type="http://schemas.openxmlformats.org/officeDocument/2006/relationships/hyperlink" Target="file:///C:\Users\Thomas%20Huet\Desktop\Documentation%20arch&#233;ologique%20li&#233;e%20&#224;%20la%20th&#232;se\Sites.docx" TargetMode="External"/><Relationship Id="rId11407" Type="http://schemas.openxmlformats.org/officeDocument/2006/relationships/hyperlink" Target="file:///C:\Users\Thomas%20Huet\Desktop\Documentation%20arch&#233;ologique%20li&#233;e%20&#224;%20la%20th&#232;se\Sites.docx" TargetMode="External"/><Relationship Id="rId3985" Type="http://schemas.openxmlformats.org/officeDocument/2006/relationships/hyperlink" Target="file:///C:\Users\Thomas%20Huet\Desktop\Documentation%20arch&#233;ologique%20li&#233;e%20&#224;%20la%20th&#232;se\Cultures.docx" TargetMode="External"/><Relationship Id="rId7028" Type="http://schemas.openxmlformats.org/officeDocument/2006/relationships/hyperlink" Target="file:///C:\Users\Thomas%20Huet\Desktop\Documentation%20arch&#233;ologique%20li&#233;e%20&#224;%20la%20th&#232;se\Sites.docx" TargetMode="External"/><Relationship Id="rId10009" Type="http://schemas.openxmlformats.org/officeDocument/2006/relationships/hyperlink" Target="file:///C:\Users\Thomas%20Huet\Desktop\Documentation%20arch&#233;ologique%20li&#233;e%20&#224;%20la%20th&#232;se\Cultures.docx" TargetMode="External"/><Relationship Id="rId13579" Type="http://schemas.openxmlformats.org/officeDocument/2006/relationships/hyperlink" Target="file:///C:\Users\Thomas%20Huet\Desktop\Documentation%20arch&#233;ologique%20li&#233;e%20&#224;%20la%20th&#232;se\Sites.docx" TargetMode="External"/><Relationship Id="rId2587" Type="http://schemas.openxmlformats.org/officeDocument/2006/relationships/hyperlink" Target="file:///C:\Users\Thomas%20Huet\Desktop\Documentation%20arch&#233;ologique%20li&#233;e%20&#224;%20la%20th&#232;se\Sites.docx" TargetMode="External"/><Relationship Id="rId3638" Type="http://schemas.openxmlformats.org/officeDocument/2006/relationships/hyperlink" Target="file:///C:\Users\Thomas%20Huet\Desktop\Documentation%20arch&#233;ologique%20li&#233;e%20&#224;%20la%20th&#232;se\Cultures.docx" TargetMode="External"/><Relationship Id="rId559" Type="http://schemas.openxmlformats.org/officeDocument/2006/relationships/hyperlink" Target="file:///C:\Users\Thomas%20Huet\Desktop\Documentation%20arch&#233;ologique%20li&#233;e%20&#224;%20la%20th&#232;se\Cultures.docx" TargetMode="External"/><Relationship Id="rId1189" Type="http://schemas.openxmlformats.org/officeDocument/2006/relationships/hyperlink" Target="file:///C:\Users\Thomas%20Huet\Desktop\Documentation%20arch&#233;ologique%20li&#233;e%20&#224;%20la%20th&#232;se\Cultures.docx" TargetMode="External"/><Relationship Id="rId5060" Type="http://schemas.openxmlformats.org/officeDocument/2006/relationships/hyperlink" Target="file:///C:\Users\Thomas%20Huet\Desktop\Documentation%20arch&#233;ologique%20li&#233;e%20&#224;%20la%20th&#232;se\Sites.docx" TargetMode="External"/><Relationship Id="rId6111" Type="http://schemas.openxmlformats.org/officeDocument/2006/relationships/hyperlink" Target="file:///C:\Users\Thomas%20Huet\Desktop\Documentation%20arch&#233;ologique%20li&#233;e%20&#224;%20la%20th&#232;se\Sites.docx" TargetMode="External"/><Relationship Id="rId9681" Type="http://schemas.openxmlformats.org/officeDocument/2006/relationships/hyperlink" Target="file:///C:\Users\Thomas%20Huet\Desktop\Documentation%20arch&#233;ologique%20li&#233;e%20&#224;%20la%20th&#232;se\Cultures.docx" TargetMode="External"/><Relationship Id="rId8283" Type="http://schemas.openxmlformats.org/officeDocument/2006/relationships/hyperlink" Target="file:///C:\Users\Thomas%20Huet\Desktop\Documentation%20arch&#233;ologique%20li&#233;e%20&#224;%20la%20th&#232;se\Sites.docx" TargetMode="External"/><Relationship Id="rId9334" Type="http://schemas.openxmlformats.org/officeDocument/2006/relationships/hyperlink" Target="file:///C:\Users\Thomas%20Huet\Desktop\Documentation%20arch&#233;ologique%20li&#233;e%20&#224;%20la%20th&#232;se\Sites.docx" TargetMode="External"/><Relationship Id="rId12662" Type="http://schemas.openxmlformats.org/officeDocument/2006/relationships/hyperlink" Target="file:///C:\Users\Thomas%20Huet\Desktop\Documentation%20arch&#233;ologique%20li&#233;e%20&#224;%20la%20th&#232;se\Cultures.docx" TargetMode="External"/><Relationship Id="rId13713" Type="http://schemas.openxmlformats.org/officeDocument/2006/relationships/hyperlink" Target="file:///C:\Users\Thomas%20Huet\Desktop\Documentation%20arch&#233;ologique%20li&#233;e%20&#224;%20la%20th&#232;se\Cultures.docx" TargetMode="External"/><Relationship Id="rId1670" Type="http://schemas.openxmlformats.org/officeDocument/2006/relationships/hyperlink" Target="file:///C:\Users\Thomas%20Huet\Desktop\Documentation%20arch&#233;ologique%20li&#233;e%20&#224;%20la%20th&#232;se\Sites.docx" TargetMode="External"/><Relationship Id="rId2721" Type="http://schemas.openxmlformats.org/officeDocument/2006/relationships/hyperlink" Target="file:///C:\Users\Thomas%20Huet\Desktop\Documentation%20arch&#233;ologique%20li&#233;e%20&#224;%20la%20th&#232;se\Sites.docx" TargetMode="External"/><Relationship Id="rId11264" Type="http://schemas.openxmlformats.org/officeDocument/2006/relationships/hyperlink" Target="file:///C:\Users\Thomas%20Huet\Desktop\Documentation%20arch&#233;ologique%20li&#233;e%20&#224;%20la%20th&#232;se\Cultures.docx" TargetMode="External"/><Relationship Id="rId12315" Type="http://schemas.openxmlformats.org/officeDocument/2006/relationships/hyperlink" Target="Sites.docx" TargetMode="External"/><Relationship Id="rId1323" Type="http://schemas.openxmlformats.org/officeDocument/2006/relationships/hyperlink" Target="file:///C:\Users\Thomas%20Huet\Desktop\Documentation%20arch&#233;ologique%20li&#233;e%20&#224;%20la%20th&#232;se\Cultures.docx" TargetMode="External"/><Relationship Id="rId4893" Type="http://schemas.openxmlformats.org/officeDocument/2006/relationships/hyperlink" Target="file:///C:\Users\Thomas%20Huet\Desktop\Documentation%20arch&#233;ologique%20li&#233;e%20&#224;%20la%20th&#232;se\Sites.docx" TargetMode="External"/><Relationship Id="rId5944" Type="http://schemas.openxmlformats.org/officeDocument/2006/relationships/hyperlink" Target="file:///C:\Users\Thomas%20Huet\Desktop\Documentation%20arch&#233;ologique%20li&#233;e%20&#224;%20la%20th&#232;se\Cultures.docx" TargetMode="External"/><Relationship Id="rId14487" Type="http://schemas.openxmlformats.org/officeDocument/2006/relationships/hyperlink" Target="file:///C:\Users\Thomas%20Huet\Desktop\Documentation%20arch&#233;ologique%20li&#233;e%20&#224;%20la%20th&#232;se\Sites.docx" TargetMode="External"/><Relationship Id="rId3495" Type="http://schemas.openxmlformats.org/officeDocument/2006/relationships/hyperlink" Target="file:///C:\Users\Thomas%20Huet\Desktop\Documentation%20arch&#233;ologique%20li&#233;e%20&#224;%20la%20th&#232;se\Cultures.docx" TargetMode="External"/><Relationship Id="rId4546" Type="http://schemas.openxmlformats.org/officeDocument/2006/relationships/hyperlink" Target="file:///C:\Users\Thomas%20Huet\Desktop\Documentation%20arch&#233;ologique%20li&#233;e%20&#224;%20la%20th&#232;se\Cultures.docx" TargetMode="External"/><Relationship Id="rId13089" Type="http://schemas.openxmlformats.org/officeDocument/2006/relationships/hyperlink" Target="file:///C:\Users\Thomas%20Huet\Desktop\Documentation%20arch&#233;ologique%20li&#233;e%20&#224;%20la%20th&#232;se\Sites.docx" TargetMode="External"/><Relationship Id="rId2097" Type="http://schemas.openxmlformats.org/officeDocument/2006/relationships/hyperlink" Target="file:///C:\Users\Thomas%20Huet\Desktop\Documentation%20arch&#233;ologique%20li&#233;e%20&#224;%20la%20th&#232;se\Cultures.docx" TargetMode="External"/><Relationship Id="rId3148" Type="http://schemas.openxmlformats.org/officeDocument/2006/relationships/hyperlink" Target="file:///C:\Users\Thomas%20Huet\Desktop\Documentation%20arch&#233;ologique%20li&#233;e%20&#224;%20la%20th&#232;se\Cultures.docx" TargetMode="External"/><Relationship Id="rId7769" Type="http://schemas.openxmlformats.org/officeDocument/2006/relationships/hyperlink" Target="file:///C:\Users\Thomas%20Huet\Desktop\Documentation%20arch&#233;ologique%20li&#233;e%20&#224;%20la%20th&#232;se\Sites.docx" TargetMode="External"/><Relationship Id="rId10000" Type="http://schemas.openxmlformats.org/officeDocument/2006/relationships/hyperlink" Target="file:///C:\Users\Thomas%20Huet\Desktop\Documentation%20arch&#233;ologique%20li&#233;e%20&#224;%20la%20th&#232;se\Cultures.docx" TargetMode="External"/><Relationship Id="rId9191" Type="http://schemas.openxmlformats.org/officeDocument/2006/relationships/hyperlink" Target="file:///C:\Users\Thomas%20Huet\Desktop\Documentation%20arch&#233;ologique%20li&#233;e%20&#224;%20la%20th&#232;se\Cultures.docx" TargetMode="External"/><Relationship Id="rId12172" Type="http://schemas.openxmlformats.org/officeDocument/2006/relationships/hyperlink" Target="file:///C:\Users\Thomas%20Huet\Desktop\Documentation%20arch&#233;ologique%20li&#233;e%20&#224;%20la%20th&#232;se\Cultures.docx" TargetMode="External"/><Relationship Id="rId13570" Type="http://schemas.openxmlformats.org/officeDocument/2006/relationships/hyperlink" Target="file:///C:\Users\Thomas%20Huet\Desktop\Documentation%20arch&#233;ologique%20li&#233;e%20&#224;%20la%20th&#232;se\Sites.docx" TargetMode="External"/><Relationship Id="rId550" Type="http://schemas.openxmlformats.org/officeDocument/2006/relationships/hyperlink" Target="file:///C:\Users\Thomas%20Huet\Desktop\Documentation%20arch&#233;ologique%20li&#233;e%20&#224;%20la%20th&#232;se\Sites.docx" TargetMode="External"/><Relationship Id="rId1180" Type="http://schemas.openxmlformats.org/officeDocument/2006/relationships/hyperlink" Target="file:///C:\Users\Thomas%20Huet\Desktop\Documentation%20arch&#233;ologique%20li&#233;e%20&#224;%20la%20th&#232;se\Cultures.docx" TargetMode="External"/><Relationship Id="rId2231" Type="http://schemas.openxmlformats.org/officeDocument/2006/relationships/hyperlink" Target="file:///C:\Users\Thomas%20Huet\Desktop\Documentation%20arch&#233;ologique%20li&#233;e%20&#224;%20la%20th&#232;se\Cultures.docx" TargetMode="External"/><Relationship Id="rId13223" Type="http://schemas.openxmlformats.org/officeDocument/2006/relationships/hyperlink" Target="file:///C:\Users\Thomas%20Huet\Desktop\Documentation%20arch&#233;ologique%20li&#233;e%20&#224;%20la%20th&#232;se\Sites.docx" TargetMode="External"/><Relationship Id="rId203" Type="http://schemas.openxmlformats.org/officeDocument/2006/relationships/hyperlink" Target="file:///C:\Users\Thomas%20Huet\Desktop\Documentation%20arch&#233;ologique%20li&#233;e%20&#224;%20la%20th&#232;se\Sites.docx" TargetMode="External"/><Relationship Id="rId6852" Type="http://schemas.openxmlformats.org/officeDocument/2006/relationships/hyperlink" Target="file:///C:\Users\Thomas%20Huet\Desktop\Documentation%20arch&#233;ologique%20li&#233;e%20&#224;%20la%20th&#232;se\Cultures.docx" TargetMode="External"/><Relationship Id="rId7903" Type="http://schemas.openxmlformats.org/officeDocument/2006/relationships/hyperlink" Target="Sites.docx" TargetMode="External"/><Relationship Id="rId4056" Type="http://schemas.openxmlformats.org/officeDocument/2006/relationships/hyperlink" Target="file:///C:\Users\Thomas%20Huet\Desktop\Documentation%20arch&#233;ologique%20li&#233;e%20&#224;%20la%20th&#232;se\Cultures.docx" TargetMode="External"/><Relationship Id="rId5454" Type="http://schemas.openxmlformats.org/officeDocument/2006/relationships/hyperlink" Target="file:///C:\Users\Thomas%20Huet\Desktop\Documentation%20arch&#233;ologique%20li&#233;e%20&#224;%20la%20th&#232;se\Sites.docx" TargetMode="External"/><Relationship Id="rId6505" Type="http://schemas.openxmlformats.org/officeDocument/2006/relationships/hyperlink" Target="file:///C:\Users\Thomas%20Huet\Desktop\Documentation%20arch&#233;ologique%20li&#233;e%20&#224;%20la%20th&#232;se\Sites.docx" TargetMode="External"/><Relationship Id="rId5107" Type="http://schemas.openxmlformats.org/officeDocument/2006/relationships/hyperlink" Target="file:///C:\Users\Thomas%20Huet\Desktop\Documentation%20arch&#233;ologique%20li&#233;e%20&#224;%20la%20th&#232;se\Sites.docx" TargetMode="External"/><Relationship Id="rId8677" Type="http://schemas.openxmlformats.org/officeDocument/2006/relationships/hyperlink" Target="file:///C:\Users\Thomas%20Huet\Desktop\Documentation%20arch&#233;ologique%20li&#233;e%20&#224;%20la%20th&#232;se\Sites.docx" TargetMode="External"/><Relationship Id="rId9728" Type="http://schemas.openxmlformats.org/officeDocument/2006/relationships/hyperlink" Target="file:///C:\Users\Thomas%20Huet\Desktop\Documentation%20arch&#233;ologique%20li&#233;e%20&#224;%20la%20th&#232;se\Cultures.docx" TargetMode="External"/><Relationship Id="rId11658" Type="http://schemas.openxmlformats.org/officeDocument/2006/relationships/hyperlink" Target="file:///C:\Users\Thomas%20Huet\Desktop\Documentation%20arch&#233;ologique%20li&#233;e%20&#224;%20la%20th&#232;se\Cultures.docx" TargetMode="External"/><Relationship Id="rId1717" Type="http://schemas.openxmlformats.org/officeDocument/2006/relationships/hyperlink" Target="file:///C:\Users\Thomas%20Huet\Desktop\Documentation%20arch&#233;ologique%20li&#233;e%20&#224;%20la%20th&#232;se\Cultures.docx" TargetMode="External"/><Relationship Id="rId7279" Type="http://schemas.openxmlformats.org/officeDocument/2006/relationships/hyperlink" Target="file:///C:\Users\Thomas%20Huet\Desktop\Documentation%20arch&#233;ologique%20li&#233;e%20&#224;%20la%20th&#232;se\Sites.docx" TargetMode="External"/><Relationship Id="rId12709" Type="http://schemas.openxmlformats.org/officeDocument/2006/relationships/hyperlink" Target="file:///C:\Users\Thomas%20Huet\Desktop\Documentation%20arch&#233;ologique%20li&#233;e%20&#224;%20la%20th&#232;se\Sites.docx" TargetMode="External"/><Relationship Id="rId13080" Type="http://schemas.openxmlformats.org/officeDocument/2006/relationships/hyperlink" Target="file:///C:\Users\Thomas%20Huet\Desktop\Documentation%20arch&#233;ologique%20li&#233;e%20&#224;%20la%20th&#232;se\Environnement.docx" TargetMode="External"/><Relationship Id="rId14131" Type="http://schemas.openxmlformats.org/officeDocument/2006/relationships/hyperlink" Target="file:///C:\Users\Thomas%20Huet\Desktop\Documentation%20arch&#233;ologique%20li&#233;e%20&#224;%20la%20th&#232;se\Sites.docx" TargetMode="External"/><Relationship Id="rId3889" Type="http://schemas.openxmlformats.org/officeDocument/2006/relationships/hyperlink" Target="file:///C:\Users\Thomas%20Huet\Desktop\Documentation%20arch&#233;ologique%20li&#233;e%20&#224;%20la%20th&#232;se\Cultures.docx" TargetMode="External"/><Relationship Id="rId6362" Type="http://schemas.openxmlformats.org/officeDocument/2006/relationships/hyperlink" Target="file:///C:\Users\Thomas%20Huet\Desktop\Documentation%20arch&#233;ologique%20li&#233;e%20&#224;%20la%20th&#232;se\Cultures.docx" TargetMode="External"/><Relationship Id="rId7413" Type="http://schemas.openxmlformats.org/officeDocument/2006/relationships/hyperlink" Target="file:///C:\Users\Thomas%20Huet\Desktop\Documentation%20arch&#233;ologique%20li&#233;e%20&#224;%20la%20th&#232;se\Sites.docx" TargetMode="External"/><Relationship Id="rId7760" Type="http://schemas.openxmlformats.org/officeDocument/2006/relationships/hyperlink" Target="file:///C:\Users\Thomas%20Huet\Desktop\Documentation%20arch&#233;ologique%20li&#233;e%20&#224;%20la%20th&#232;se\Cultures.docx" TargetMode="External"/><Relationship Id="rId8811" Type="http://schemas.openxmlformats.org/officeDocument/2006/relationships/hyperlink" Target="file:///C:\Users\Thomas%20Huet\Desktop\Documentation%20arch&#233;ologique%20li&#233;e%20&#224;%20la%20th&#232;se\Cultures.docx" TargetMode="External"/><Relationship Id="rId10741" Type="http://schemas.openxmlformats.org/officeDocument/2006/relationships/hyperlink" Target="file:///C:\Users\Thomas%20Huet\Desktop\Documentation%20arch&#233;ologique%20li&#233;e%20&#224;%20la%20th&#232;se\Cultures.docx" TargetMode="External"/><Relationship Id="rId6015" Type="http://schemas.openxmlformats.org/officeDocument/2006/relationships/hyperlink" Target="file:///C:\Users\Thomas%20Huet\Desktop\Documentation%20arch&#233;ologique%20li&#233;e%20&#224;%20la%20th&#232;se\Cultures.docx" TargetMode="External"/><Relationship Id="rId13964" Type="http://schemas.openxmlformats.org/officeDocument/2006/relationships/hyperlink" Target="file:///C:\Users\Thomas%20Huet\Desktop\Documentation%20arch&#233;ologique%20li&#233;e%20&#224;%20la%20th&#232;se\Sites.docx" TargetMode="External"/><Relationship Id="rId2972" Type="http://schemas.openxmlformats.org/officeDocument/2006/relationships/hyperlink" Target="file:///C:\Users\Thomas%20Huet\Desktop\Documentation%20arch&#233;ologique%20li&#233;e%20&#224;%20la%20th&#232;se\Cultures.docx" TargetMode="External"/><Relationship Id="rId8187" Type="http://schemas.openxmlformats.org/officeDocument/2006/relationships/hyperlink" Target="file:///C:\Users\Thomas%20Huet\Desktop\Documentation%20arch&#233;ologique%20li&#233;e%20&#224;%20la%20th&#232;se\Sites.docx" TargetMode="External"/><Relationship Id="rId9585" Type="http://schemas.openxmlformats.org/officeDocument/2006/relationships/hyperlink" Target="file:///C:\Users\Thomas%20Huet\Desktop\Documentation%20arch&#233;ologique%20li&#233;e%20&#224;%20la%20th&#232;se\Cultures.docx" TargetMode="External"/><Relationship Id="rId12566" Type="http://schemas.openxmlformats.org/officeDocument/2006/relationships/hyperlink" Target="file:///C:\Users\Thomas%20Huet\Desktop\Documentation%20arch&#233;ologique%20li&#233;e%20&#224;%20la%20th&#232;se\Sites.docx" TargetMode="External"/><Relationship Id="rId13617" Type="http://schemas.openxmlformats.org/officeDocument/2006/relationships/hyperlink" Target="file:///C:\Users\Thomas%20Huet\Desktop\Documentation%20arch&#233;ologique%20li&#233;e%20&#224;%20la%20th&#232;se\Sites.docx" TargetMode="External"/><Relationship Id="rId944" Type="http://schemas.openxmlformats.org/officeDocument/2006/relationships/hyperlink" Target="file:///C:\Users\Thomas%20Huet\Desktop\Documentation%20arch&#233;ologique%20li&#233;e%20&#224;%20la%20th&#232;se\Sites.docx" TargetMode="External"/><Relationship Id="rId1574" Type="http://schemas.openxmlformats.org/officeDocument/2006/relationships/hyperlink" Target="file:///C:\Users\Thomas%20Huet\Desktop\Documentation%20arch&#233;ologique%20li&#233;e%20&#224;%20la%20th&#232;se\Cultures.docx" TargetMode="External"/><Relationship Id="rId2625" Type="http://schemas.openxmlformats.org/officeDocument/2006/relationships/hyperlink" Target="file:///C:\Users\Thomas%20Huet\Desktop\Documentation%20arch&#233;ologique%20li&#233;e%20&#224;%20la%20th&#232;se\Cultures.docx" TargetMode="External"/><Relationship Id="rId9238" Type="http://schemas.openxmlformats.org/officeDocument/2006/relationships/hyperlink" Target="file:///C:\Users\Thomas%20Huet\Desktop\Documentation%20arch&#233;ologique%20li&#233;e%20&#224;%20la%20th&#232;se\Cultures.docx" TargetMode="External"/><Relationship Id="rId11168" Type="http://schemas.openxmlformats.org/officeDocument/2006/relationships/hyperlink" Target="file:///C:\Users\Thomas%20Huet\Desktop\Documentation%20arch&#233;ologique%20li&#233;e%20&#224;%20la%20th&#232;se\Sites.docx" TargetMode="External"/><Relationship Id="rId12219" Type="http://schemas.openxmlformats.org/officeDocument/2006/relationships/hyperlink" Target="file:///C:\Users\Thomas%20Huet\Desktop\Documentation%20arch&#233;ologique%20li&#233;e%20&#224;%20la%20th&#232;se\Cultures.docx" TargetMode="External"/><Relationship Id="rId1227" Type="http://schemas.openxmlformats.org/officeDocument/2006/relationships/hyperlink" Target="file:///C:\Users\Thomas%20Huet\Desktop\Documentation%20arch&#233;ologique%20li&#233;e%20&#224;%20la%20th&#232;se\Cultures.docx" TargetMode="External"/><Relationship Id="rId4797" Type="http://schemas.openxmlformats.org/officeDocument/2006/relationships/hyperlink" Target="file:///C:\Users\Thomas%20Huet\Desktop\Documentation%20arch&#233;ologique%20li&#233;e%20&#224;%20la%20th&#232;se\Sites.docx" TargetMode="External"/><Relationship Id="rId5848" Type="http://schemas.openxmlformats.org/officeDocument/2006/relationships/hyperlink" Target="file:///C:\Users\Thomas%20Huet\Desktop\Documentation%20arch&#233;ologique%20li&#233;e%20&#224;%20la%20th&#232;se\Cultures.docx" TargetMode="External"/><Relationship Id="rId3399" Type="http://schemas.openxmlformats.org/officeDocument/2006/relationships/hyperlink" Target="file:///C:\Users\Thomas%20Huet\Desktop\Documentation%20arch&#233;ologique%20li&#233;e%20&#224;%20la%20th&#232;se\Cultures.docx" TargetMode="External"/><Relationship Id="rId7270" Type="http://schemas.openxmlformats.org/officeDocument/2006/relationships/hyperlink" Target="file:///C:\Users\Thomas%20Huet\Desktop\Documentation%20arch&#233;ologique%20li&#233;e%20&#224;%20la%20th&#232;se\Cultures.docx" TargetMode="External"/><Relationship Id="rId8321" Type="http://schemas.openxmlformats.org/officeDocument/2006/relationships/hyperlink" Target="Cultures.docx" TargetMode="External"/><Relationship Id="rId10251" Type="http://schemas.openxmlformats.org/officeDocument/2006/relationships/hyperlink" Target="file:///C:\Users\Thomas%20Huet\Desktop\Documentation%20arch&#233;ologique%20li&#233;e%20&#224;%20la%20th&#232;se\Sites.docx" TargetMode="External"/><Relationship Id="rId12700" Type="http://schemas.openxmlformats.org/officeDocument/2006/relationships/hyperlink" Target="file:///C:\Users\Thomas%20Huet\Desktop\Documentation%20arch&#233;ologique%20li&#233;e%20&#224;%20la%20th&#232;se\Cultures.docx" TargetMode="External"/><Relationship Id="rId11302" Type="http://schemas.openxmlformats.org/officeDocument/2006/relationships/hyperlink" Target="file:///C:\Users\Thomas%20Huet\Desktop\Documentation%20arch&#233;ologique%20li&#233;e%20&#224;%20la%20th&#232;se\Cultures.docx" TargetMode="External"/><Relationship Id="rId3880" Type="http://schemas.openxmlformats.org/officeDocument/2006/relationships/hyperlink" Target="file:///C:\Users\Thomas%20Huet\Desktop\Documentation%20arch&#233;ologique%20li&#233;e%20&#224;%20la%20th&#232;se\Sites.docx" TargetMode="External"/><Relationship Id="rId4931" Type="http://schemas.openxmlformats.org/officeDocument/2006/relationships/hyperlink" Target="file:///C:\Users\Thomas%20Huet\Desktop\Documentation%20arch&#233;ologique%20li&#233;e%20&#224;%20la%20th&#232;se\Cultures.docx" TargetMode="External"/><Relationship Id="rId9095" Type="http://schemas.openxmlformats.org/officeDocument/2006/relationships/hyperlink" Target="file:///C:\Users\Thomas%20Huet\Desktop\Documentation%20arch&#233;ologique%20li&#233;e%20&#224;%20la%20th&#232;se\Sites.docx" TargetMode="External"/><Relationship Id="rId13474" Type="http://schemas.openxmlformats.org/officeDocument/2006/relationships/hyperlink" Target="file:///C:\Users\Thomas%20Huet\Desktop\Documentation%20arch&#233;ologique%20li&#233;e%20&#224;%20la%20th&#232;se\Cultures.docx" TargetMode="External"/><Relationship Id="rId14525" Type="http://schemas.openxmlformats.org/officeDocument/2006/relationships/hyperlink" Target="file:///C:\Users\Thomas%20Huet\Desktop\Documentation%20arch&#233;ologique%20li&#233;e%20&#224;%20la%20th&#232;se\Environnement.docx" TargetMode="External"/><Relationship Id="rId1084" Type="http://schemas.openxmlformats.org/officeDocument/2006/relationships/hyperlink" Target="file:///C:\Users\Thomas%20Huet\Desktop\Documentation%20arch&#233;ologique%20li&#233;e%20&#224;%20la%20th&#232;se\Cultures.docx" TargetMode="External"/><Relationship Id="rId2482" Type="http://schemas.openxmlformats.org/officeDocument/2006/relationships/hyperlink" Target="file:///C:\Users\Thomas%20Huet\Desktop\Documentation%20arch&#233;ologique%20li&#233;e%20&#224;%20la%20th&#232;se\Cultures.docx" TargetMode="External"/><Relationship Id="rId3533" Type="http://schemas.openxmlformats.org/officeDocument/2006/relationships/hyperlink" Target="file:///C:\Users\Thomas%20Huet\Desktop\Documentation%20arch&#233;ologique%20li&#233;e%20&#224;%20la%20th&#232;se\Cultures.docx" TargetMode="External"/><Relationship Id="rId12076" Type="http://schemas.openxmlformats.org/officeDocument/2006/relationships/hyperlink" Target="file:///C:\Users\Thomas%20Huet\Desktop\Documentation%20arch&#233;ologique%20li&#233;e%20&#224;%20la%20th&#232;se\Cultures.docx" TargetMode="External"/><Relationship Id="rId13127" Type="http://schemas.openxmlformats.org/officeDocument/2006/relationships/hyperlink" Target="file:///C:\Users\Thomas%20Huet\Desktop\Documentation%20arch&#233;ologique%20li&#233;e%20&#224;%20la%20th&#232;se\Sites.docx" TargetMode="External"/><Relationship Id="rId107" Type="http://schemas.openxmlformats.org/officeDocument/2006/relationships/hyperlink" Target="file:///C:\Users\Thomas%20Huet\Desktop\Documentation%20arch&#233;ologique%20li&#233;e%20&#224;%20la%20th&#232;se\Cultures.docx" TargetMode="External"/><Relationship Id="rId454" Type="http://schemas.openxmlformats.org/officeDocument/2006/relationships/hyperlink" Target="file:///C:\Users\Thomas%20Huet\Desktop\Documentation%20arch&#233;ologique%20li&#233;e%20&#224;%20la%20th&#232;se\Cultures.docx" TargetMode="External"/><Relationship Id="rId2135" Type="http://schemas.openxmlformats.org/officeDocument/2006/relationships/hyperlink" Target="file:///C:\Users\Thomas%20Huet\Desktop\Documentation%20arch&#233;ologique%20li&#233;e%20&#224;%20la%20th&#232;se\Cultures.docx" TargetMode="External"/><Relationship Id="rId6756" Type="http://schemas.openxmlformats.org/officeDocument/2006/relationships/hyperlink" Target="file:///C:\Users\Thomas%20Huet\Desktop\Documentation%20arch&#233;ologique%20li&#233;e%20&#224;%20la%20th&#232;se\Cultures.docx" TargetMode="External"/><Relationship Id="rId7807" Type="http://schemas.openxmlformats.org/officeDocument/2006/relationships/hyperlink" Target="file:///C:\Users\Thomas%20Huet\Desktop\Documentation%20arch&#233;ologique%20li&#233;e%20&#224;%20la%20th&#232;se\Sites.docx" TargetMode="External"/><Relationship Id="rId5358" Type="http://schemas.openxmlformats.org/officeDocument/2006/relationships/hyperlink" Target="file:///C:\Users\Thomas%20Huet\Desktop\Documentation%20arch&#233;ologique%20li&#233;e%20&#224;%20la%20th&#232;se\Sites.docx" TargetMode="External"/><Relationship Id="rId6409" Type="http://schemas.openxmlformats.org/officeDocument/2006/relationships/hyperlink" Target="file:///C:\Users\Thomas%20Huet\Desktop\Documentation%20arch&#233;ologique%20li&#233;e%20&#224;%20la%20th&#232;se\Cultures.docx" TargetMode="External"/><Relationship Id="rId9979" Type="http://schemas.openxmlformats.org/officeDocument/2006/relationships/hyperlink" Target="file:///C:\Users\Thomas%20Huet\Desktop\Documentation%20arch&#233;ologique%20li&#233;e%20&#224;%20la%20th&#232;se\Sites.docx" TargetMode="External"/><Relationship Id="rId12210" Type="http://schemas.openxmlformats.org/officeDocument/2006/relationships/hyperlink" Target="file:///C:\Users\Thomas%20Huet\Desktop\Documentation%20arch&#233;ologique%20li&#233;e%20&#224;%20la%20th&#232;se\Cultures.docx" TargetMode="External"/><Relationship Id="rId1968" Type="http://schemas.openxmlformats.org/officeDocument/2006/relationships/hyperlink" Target="file:///C:\Users\Thomas%20Huet\Desktop\Documentation%20arch&#233;ologique%20li&#233;e%20&#224;%20la%20th&#232;se\Sites.docx" TargetMode="External"/><Relationship Id="rId14382" Type="http://schemas.openxmlformats.org/officeDocument/2006/relationships/hyperlink" Target="file:///C:\Users\Thomas%20Huet\Desktop\Documentation%20arch&#233;ologique%20li&#233;e%20&#224;%20la%20th&#232;se\Cultures.docx" TargetMode="External"/><Relationship Id="rId3390" Type="http://schemas.openxmlformats.org/officeDocument/2006/relationships/hyperlink" Target="file:///C:\Users\Thomas%20Huet\Desktop\Documentation%20arch&#233;ologique%20li&#233;e%20&#224;%20la%20th&#232;se\Sites.docx" TargetMode="External"/><Relationship Id="rId4441" Type="http://schemas.openxmlformats.org/officeDocument/2006/relationships/hyperlink" Target="file:///C:\Users\Thomas%20Huet\Desktop\Documentation%20arch&#233;ologique%20li&#233;e%20&#224;%20la%20th&#232;se\Cultures.docx" TargetMode="External"/><Relationship Id="rId14035" Type="http://schemas.openxmlformats.org/officeDocument/2006/relationships/hyperlink" Target="file:///C:\Users\Thomas%20Huet\Desktop\Documentation%20arch&#233;ologique%20li&#233;e%20&#224;%20la%20th&#232;se\Sites.docx" TargetMode="External"/><Relationship Id="rId3043" Type="http://schemas.openxmlformats.org/officeDocument/2006/relationships/hyperlink" Target="file:///C:\Users\Thomas%20Huet\Desktop\Documentation%20arch&#233;ologique%20li&#233;e%20&#224;%20la%20th&#232;se\Sites.docx" TargetMode="External"/><Relationship Id="rId10992" Type="http://schemas.openxmlformats.org/officeDocument/2006/relationships/hyperlink" Target="file:///C:\Users\Thomas%20Huet\Desktop\Documentation%20arch&#233;ologique%20li&#233;e%20&#224;%20la%20th&#232;se\Sites.docx" TargetMode="External"/><Relationship Id="rId6266" Type="http://schemas.openxmlformats.org/officeDocument/2006/relationships/hyperlink" Target="file:///C:\Users\Thomas%20Huet\Desktop\Documentation%20arch&#233;ologique%20li&#233;e%20&#224;%20la%20th&#232;se\Cultures.docx" TargetMode="External"/><Relationship Id="rId7664" Type="http://schemas.openxmlformats.org/officeDocument/2006/relationships/hyperlink" Target="file:///C:\Users\Thomas%20Huet\Desktop\Documentation%20arch&#233;ologique%20li&#233;e%20&#224;%20la%20th&#232;se\Cultures.docx" TargetMode="External"/><Relationship Id="rId8715" Type="http://schemas.openxmlformats.org/officeDocument/2006/relationships/hyperlink" Target="file:///C:\Users\Thomas%20Huet\Desktop\Documentation%20arch&#233;ologique%20li&#233;e%20&#224;%20la%20th&#232;se\Cultures.docx" TargetMode="External"/><Relationship Id="rId10645" Type="http://schemas.openxmlformats.org/officeDocument/2006/relationships/hyperlink" Target="file:///C:\Users\Thomas%20Huet\Desktop\Documentation%20arch&#233;ologique%20li&#233;e%20&#224;%20la%20th&#232;se\Sites.docx" TargetMode="External"/><Relationship Id="rId7317" Type="http://schemas.openxmlformats.org/officeDocument/2006/relationships/hyperlink" Target="file:///C:\Users\Thomas%20Huet\Desktop\Documentation%20arch&#233;ologique%20li&#233;e%20&#224;%20la%20th&#232;se\Cultures.docx" TargetMode="External"/><Relationship Id="rId13868" Type="http://schemas.openxmlformats.org/officeDocument/2006/relationships/hyperlink" Target="file:///D:\Base%20de%20donnees\Descriptions\Sites.docx" TargetMode="External"/><Relationship Id="rId2876" Type="http://schemas.openxmlformats.org/officeDocument/2006/relationships/hyperlink" Target="file:///C:\Users\Thomas%20Huet\Desktop\Documentation%20arch&#233;ologique%20li&#233;e%20&#224;%20la%20th&#232;se\Cultures.docx" TargetMode="External"/><Relationship Id="rId3927" Type="http://schemas.openxmlformats.org/officeDocument/2006/relationships/hyperlink" Target="file:///C:\Users\Thomas%20Huet\Desktop\Documentation%20arch&#233;ologique%20li&#233;e%20&#224;%20la%20th&#232;se\Cultures.docx" TargetMode="External"/><Relationship Id="rId9489" Type="http://schemas.openxmlformats.org/officeDocument/2006/relationships/hyperlink" Target="file:///C:\Users\Thomas%20Huet\Desktop\Documentation%20arch&#233;ologique%20li&#233;e%20&#224;%20la%20th&#232;se\Sites.docx" TargetMode="External"/><Relationship Id="rId848" Type="http://schemas.openxmlformats.org/officeDocument/2006/relationships/hyperlink" Target="file:///C:\Users\Thomas%20Huet\Desktop\Documentation%20arch&#233;ologique%20li&#233;e%20&#224;%20la%20th&#232;se\Analyses%20Statistiques.docx" TargetMode="External"/><Relationship Id="rId1478" Type="http://schemas.openxmlformats.org/officeDocument/2006/relationships/hyperlink" Target="file:///C:\Users\Thomas%20Huet\Desktop\Documentation%20arch&#233;ologique%20li&#233;e%20&#224;%20la%20th&#232;se\Sites.docx" TargetMode="External"/><Relationship Id="rId2529" Type="http://schemas.openxmlformats.org/officeDocument/2006/relationships/hyperlink" Target="file:///C:\Users\Thomas%20Huet\Desktop\Documentation%20arch&#233;ologique%20li&#233;e%20&#224;%20la%20th&#232;se\Sites.docx" TargetMode="External"/><Relationship Id="rId6400" Type="http://schemas.openxmlformats.org/officeDocument/2006/relationships/hyperlink" Target="file:///C:\Users\Thomas%20Huet\Desktop\Documentation%20arch&#233;ologique%20li&#233;e%20&#224;%20la%20th&#232;se\Cultures.docx" TargetMode="External"/><Relationship Id="rId9970" Type="http://schemas.openxmlformats.org/officeDocument/2006/relationships/hyperlink" Target="file:///C:\Users\Thomas%20Huet\Desktop\Documentation%20arch&#233;ologique%20li&#233;e%20&#224;%20la%20th&#232;se\Cultures.docx" TargetMode="External"/><Relationship Id="rId5002" Type="http://schemas.openxmlformats.org/officeDocument/2006/relationships/hyperlink" Target="file:///C:\Users\Thomas%20Huet\Desktop\Documentation%20arch&#233;ologique%20li&#233;e%20&#224;%20la%20th&#232;se\Cultures.docx" TargetMode="External"/><Relationship Id="rId8572" Type="http://schemas.openxmlformats.org/officeDocument/2006/relationships/hyperlink" Target="file:///C:\Users\Thomas%20Huet\Desktop\Documentation%20arch&#233;ologique%20li&#233;e%20&#224;%20la%20th&#232;se\Sites.docx" TargetMode="External"/><Relationship Id="rId9623" Type="http://schemas.openxmlformats.org/officeDocument/2006/relationships/hyperlink" Target="file:///C:\Users\Thomas%20Huet\Desktop\Documentation%20arch&#233;ologique%20li&#233;e%20&#224;%20la%20th&#232;se\Sites.docx" TargetMode="External"/><Relationship Id="rId12951" Type="http://schemas.openxmlformats.org/officeDocument/2006/relationships/hyperlink" Target="file:///C:\Users\Thomas%20Huet\Desktop\Documentation%20arch&#233;ologique%20li&#233;e%20&#224;%20la%20th&#232;se\Cultures.docx" TargetMode="External"/><Relationship Id="rId7174" Type="http://schemas.openxmlformats.org/officeDocument/2006/relationships/hyperlink" Target="file:///C:\Users\Thomas%20Huet\Desktop\Documentation%20arch&#233;ologique%20li&#233;e%20&#224;%20la%20th&#232;se\Cultures.docx" TargetMode="External"/><Relationship Id="rId8225" Type="http://schemas.openxmlformats.org/officeDocument/2006/relationships/hyperlink" Target="file:///C:\Users\Thomas%20Huet\Desktop\Documentation%20arch&#233;ologique%20li&#233;e%20&#224;%20la%20th&#232;se\Cultures.docx" TargetMode="External"/><Relationship Id="rId11553" Type="http://schemas.openxmlformats.org/officeDocument/2006/relationships/hyperlink" Target="file:///C:\Users\Thomas%20Huet\Desktop\Documentation%20arch&#233;ologique%20li&#233;e%20&#224;%20la%20th&#232;se\Cultures.docx" TargetMode="External"/><Relationship Id="rId12604" Type="http://schemas.openxmlformats.org/officeDocument/2006/relationships/hyperlink" Target="file:///C:\Users\Thomas%20Huet\Desktop\Documentation%20arch&#233;ologique%20li&#233;e%20&#224;%20la%20th&#232;se\Sites.docx" TargetMode="External"/><Relationship Id="rId1612" Type="http://schemas.openxmlformats.org/officeDocument/2006/relationships/hyperlink" Target="file:///C:\Users\Thomas%20Huet\Desktop\Documentation%20arch&#233;ologique%20li&#233;e%20&#224;%20la%20th&#232;se\Cultures.docx" TargetMode="External"/><Relationship Id="rId10155" Type="http://schemas.openxmlformats.org/officeDocument/2006/relationships/hyperlink" Target="file:///C:\Users\Thomas%20Huet\Desktop\Documentation%20arch&#233;ologique%20li&#233;e%20&#224;%20la%20th&#232;se\Cultures.docx" TargetMode="External"/><Relationship Id="rId11206" Type="http://schemas.openxmlformats.org/officeDocument/2006/relationships/hyperlink" Target="file:///C:\Users\Thomas%20Huet\Desktop\Documentation%20arch&#233;ologique%20li&#233;e%20&#224;%20la%20th&#232;se\Cultures.docx" TargetMode="External"/><Relationship Id="rId3784" Type="http://schemas.openxmlformats.org/officeDocument/2006/relationships/hyperlink" Target="file:///C:\Users\Thomas%20Huet\Desktop\Documentation%20arch&#233;ologique%20li&#233;e%20&#224;%20la%20th&#232;se\Cultures.docx" TargetMode="External"/><Relationship Id="rId4835" Type="http://schemas.openxmlformats.org/officeDocument/2006/relationships/hyperlink" Target="file:///C:\Users\Thomas%20Huet\Desktop\Documentation%20arch&#233;ologique%20li&#233;e%20&#224;%20la%20th&#232;se\Sites.docx" TargetMode="External"/><Relationship Id="rId13378" Type="http://schemas.openxmlformats.org/officeDocument/2006/relationships/hyperlink" Target="file:///C:\Users\Thomas%20Huet\Desktop\Documentation%20arch&#233;ologique%20li&#233;e%20&#224;%20la%20th&#232;se\Sites.docx" TargetMode="External"/><Relationship Id="rId14429" Type="http://schemas.openxmlformats.org/officeDocument/2006/relationships/hyperlink" Target="file:///C:\Users\Thomas%20Huet\Desktop\Documentation%20arch&#233;ologique%20li&#233;e%20&#224;%20la%20th&#232;se\Sites.docx" TargetMode="External"/><Relationship Id="rId2386" Type="http://schemas.openxmlformats.org/officeDocument/2006/relationships/hyperlink" Target="file:///C:\Users\Thomas%20Huet\Desktop\Documentation%20arch&#233;ologique%20li&#233;e%20&#224;%20la%20th&#232;se\Cultures.docx" TargetMode="External"/><Relationship Id="rId3437" Type="http://schemas.openxmlformats.org/officeDocument/2006/relationships/hyperlink" Target="file:///C:\Users\Thomas%20Huet\Desktop\Documentation%20arch&#233;ologique%20li&#233;e%20&#224;%20la%20th&#232;se\Cultures.docx" TargetMode="External"/><Relationship Id="rId358" Type="http://schemas.openxmlformats.org/officeDocument/2006/relationships/hyperlink" Target="file:///C:\Users\Thomas%20Huet\Desktop\Documentation%20arch&#233;ologique%20li&#233;e%20&#224;%20la%20th&#232;se\Cultures.docx" TargetMode="External"/><Relationship Id="rId2039" Type="http://schemas.openxmlformats.org/officeDocument/2006/relationships/hyperlink" Target="file:///C:\Users\Thomas%20Huet\Desktop\Documentation%20arch&#233;ologique%20li&#233;e%20&#224;%20la%20th&#232;se\Cultures.docx" TargetMode="External"/><Relationship Id="rId9480" Type="http://schemas.openxmlformats.org/officeDocument/2006/relationships/hyperlink" Target="file:///C:\Users\Thomas%20Huet\Desktop\Documentation%20arch&#233;ologique%20li&#233;e%20&#224;%20la%20th&#232;se\Cultures.docx" TargetMode="External"/><Relationship Id="rId12461" Type="http://schemas.openxmlformats.org/officeDocument/2006/relationships/hyperlink" Target="file:///C:\Users\Thomas%20Huet\Desktop\Documentation%20arch&#233;ologique%20li&#233;e%20&#224;%20la%20th&#232;se\Cultures.docx" TargetMode="External"/><Relationship Id="rId2520" Type="http://schemas.openxmlformats.org/officeDocument/2006/relationships/hyperlink" Target="file:///C:\Users\Thomas%20Huet\Desktop\Documentation%20arch&#233;ologique%20li&#233;e%20&#224;%20la%20th&#232;se\Sites.docx" TargetMode="External"/><Relationship Id="rId8082" Type="http://schemas.openxmlformats.org/officeDocument/2006/relationships/hyperlink" Target="file:///C:\Users\Thomas%20Huet\Desktop\Documentation%20arch&#233;ologique%20li&#233;e%20&#224;%20la%20th&#232;se\Cultures.docx" TargetMode="External"/><Relationship Id="rId9133" Type="http://schemas.openxmlformats.org/officeDocument/2006/relationships/hyperlink" Target="file:///C:\Users\Thomas%20Huet\Desktop\Documentation%20arch&#233;ologique%20li&#233;e%20&#224;%20la%20th&#232;se\Sites.docx" TargetMode="External"/><Relationship Id="rId11063" Type="http://schemas.openxmlformats.org/officeDocument/2006/relationships/hyperlink" Target="file:///C:\Users\Thomas%20Huet\Desktop\Documentation%20arch&#233;ologique%20li&#233;e%20&#224;%20la%20th&#232;se\Sites.docx" TargetMode="External"/><Relationship Id="rId12114" Type="http://schemas.openxmlformats.org/officeDocument/2006/relationships/hyperlink" Target="file:///C:\Users\Thomas%20Huet\Desktop\Documentation%20arch&#233;ologique%20li&#233;e%20&#224;%20la%20th&#232;se\Cultures.docx" TargetMode="External"/><Relationship Id="rId13512" Type="http://schemas.openxmlformats.org/officeDocument/2006/relationships/hyperlink" Target="file:///C:\Users\Thomas%20Huet\Desktop\Documentation%20arch&#233;ologique%20li&#233;e%20&#224;%20la%20th&#232;se\Sites.docx" TargetMode="External"/><Relationship Id="rId1122" Type="http://schemas.openxmlformats.org/officeDocument/2006/relationships/hyperlink" Target="file:///C:\Users\Thomas%20Huet\Desktop\Documentation%20arch&#233;ologique%20li&#233;e%20&#224;%20la%20th&#232;se\Sites.docx" TargetMode="External"/><Relationship Id="rId3294" Type="http://schemas.openxmlformats.org/officeDocument/2006/relationships/hyperlink" Target="file:///C:\Users\Thomas%20Huet\Desktop\Documentation%20arch&#233;ologique%20li&#233;e%20&#224;%20la%20th&#232;se\Sites.docx" TargetMode="External"/><Relationship Id="rId4345" Type="http://schemas.openxmlformats.org/officeDocument/2006/relationships/hyperlink" Target="file:///C:\Users\Thomas%20Huet\Desktop\Documentation%20arch&#233;ologique%20li&#233;e%20&#224;%20la%20th&#232;se\Cultures.docx" TargetMode="External"/><Relationship Id="rId4692" Type="http://schemas.openxmlformats.org/officeDocument/2006/relationships/hyperlink" Target="file:///C:\Users\Thomas%20Huet\Desktop\Documentation%20arch&#233;ologique%20li&#233;e%20&#224;%20la%20th&#232;se\Cultures.docx" TargetMode="External"/><Relationship Id="rId5743" Type="http://schemas.openxmlformats.org/officeDocument/2006/relationships/hyperlink" Target="file:///C:\Users\Thomas%20Huet\Desktop\Documentation%20arch&#233;ologique%20li&#233;e%20&#224;%20la%20th&#232;se\Sites.docx" TargetMode="External"/><Relationship Id="rId14286" Type="http://schemas.openxmlformats.org/officeDocument/2006/relationships/hyperlink" Target="file:///C:\Users\Thomas%20Huet\Desktop\Documentation%20arch&#233;ologique%20li&#233;e%20&#224;%20la%20th&#232;se\Sites.docx" TargetMode="External"/><Relationship Id="rId8966" Type="http://schemas.openxmlformats.org/officeDocument/2006/relationships/hyperlink" Target="file:///C:\Users\Thomas%20Huet\Desktop\Documentation%20arch&#233;ologique%20li&#233;e%20&#224;%20la%20th&#232;se\Sites.docx" TargetMode="External"/><Relationship Id="rId10896" Type="http://schemas.openxmlformats.org/officeDocument/2006/relationships/hyperlink" Target="file:///C:\Users\Thomas%20Huet\Desktop\Documentation%20arch&#233;ologique%20li&#233;e%20&#224;%20la%20th&#232;se\Cultures.docx" TargetMode="External"/><Relationship Id="rId11947" Type="http://schemas.openxmlformats.org/officeDocument/2006/relationships/hyperlink" Target="file:///C:\Users\Thomas%20Huet\Desktop\Documentation%20arch&#233;ologique%20li&#233;e%20&#224;%20la%20th&#232;se\Sites.docx" TargetMode="External"/><Relationship Id="rId7568" Type="http://schemas.openxmlformats.org/officeDocument/2006/relationships/hyperlink" Target="file:///C:\Users\Thomas%20Huet\Desktop\Documentation%20arch&#233;ologique%20li&#233;e%20&#224;%20la%20th&#232;se\Cultures.docx" TargetMode="External"/><Relationship Id="rId8619" Type="http://schemas.openxmlformats.org/officeDocument/2006/relationships/hyperlink" Target="file:///C:\Users\Thomas%20Huet\Desktop\Documentation%20arch&#233;ologique%20li&#233;e%20&#224;%20la%20th&#232;se\Sites.docx" TargetMode="External"/><Relationship Id="rId10549" Type="http://schemas.openxmlformats.org/officeDocument/2006/relationships/hyperlink" Target="file:///C:\Users\Thomas%20Huet\Desktop\Documentation%20arch&#233;ologique%20li&#233;e%20&#224;%20la%20th&#232;se\Sites.docx" TargetMode="External"/><Relationship Id="rId14420" Type="http://schemas.openxmlformats.org/officeDocument/2006/relationships/hyperlink" Target="file:///C:\Users\Thomas%20Huet\Desktop\Documentation%20arch&#233;ologique%20li&#233;e%20&#224;%20la%20th&#232;se\Sites.docx" TargetMode="External"/><Relationship Id="rId13022" Type="http://schemas.openxmlformats.org/officeDocument/2006/relationships/hyperlink" Target="Sites.docx" TargetMode="External"/><Relationship Id="rId2030" Type="http://schemas.openxmlformats.org/officeDocument/2006/relationships/hyperlink" Target="file:///C:\Users\Thomas%20Huet\Desktop\Documentation%20arch&#233;ologique%20li&#233;e%20&#224;%20la%20th&#232;se\Cultures.docx" TargetMode="External"/><Relationship Id="rId6651" Type="http://schemas.openxmlformats.org/officeDocument/2006/relationships/hyperlink" Target="file:///C:\Users\Thomas%20Huet\Desktop\Documentation%20arch&#233;ologique%20li&#233;e%20&#224;%20la%20th&#232;se\Sites.docx" TargetMode="External"/><Relationship Id="rId7702" Type="http://schemas.openxmlformats.org/officeDocument/2006/relationships/hyperlink" Target="file:///C:\Users\Thomas%20Huet\Desktop\Documentation%20arch&#233;ologique%20li&#233;e%20&#224;%20la%20th&#232;se\Sites.docx" TargetMode="External"/><Relationship Id="rId5253" Type="http://schemas.openxmlformats.org/officeDocument/2006/relationships/hyperlink" Target="file:///C:\Users\Thomas%20Huet\Desktop\Documentation%20arch&#233;ologique%20li&#233;e%20&#224;%20la%20th&#232;se\Sites.docx" TargetMode="External"/><Relationship Id="rId6304" Type="http://schemas.openxmlformats.org/officeDocument/2006/relationships/hyperlink" Target="file:///C:\Users\Thomas%20Huet\Desktop\Documentation%20arch&#233;ologique%20li&#233;e%20&#224;%20la%20th&#232;se\Sites.docx" TargetMode="External"/><Relationship Id="rId8476" Type="http://schemas.openxmlformats.org/officeDocument/2006/relationships/hyperlink" Target="file:///C:\Users\Thomas%20Huet\Desktop\Documentation%20arch&#233;ologique%20li&#233;e%20&#224;%20la%20th&#232;se\Sites.docx" TargetMode="External"/><Relationship Id="rId9874" Type="http://schemas.openxmlformats.org/officeDocument/2006/relationships/hyperlink" Target="file:///C:\Users\Thomas%20Huet\Desktop\Documentation%20arch&#233;ologique%20li&#233;e%20&#224;%20la%20th&#232;se\Sites.docx" TargetMode="External"/><Relationship Id="rId12855" Type="http://schemas.openxmlformats.org/officeDocument/2006/relationships/hyperlink" Target="file:///C:\Users\Thomas%20Huet\Desktop\Documentation%20arch&#233;ologique%20li&#233;e%20&#224;%20la%20th&#232;se\Cultures.docx" TargetMode="External"/><Relationship Id="rId13906" Type="http://schemas.openxmlformats.org/officeDocument/2006/relationships/hyperlink" Target="file:///C:\Users\Thomas%20Huet\Desktop\Documentation%20arch&#233;ologique%20li&#233;e%20&#224;%20la%20th&#232;se\Environnement.docx" TargetMode="External"/><Relationship Id="rId88" Type="http://schemas.openxmlformats.org/officeDocument/2006/relationships/hyperlink" Target="Sites.docx" TargetMode="External"/><Relationship Id="rId1863" Type="http://schemas.openxmlformats.org/officeDocument/2006/relationships/hyperlink" Target="file:///C:\Users\Thomas%20Huet\Desktop\Documentation%20arch&#233;ologique%20li&#233;e%20&#224;%20la%20th&#232;se\Cultures.docx" TargetMode="External"/><Relationship Id="rId2914" Type="http://schemas.openxmlformats.org/officeDocument/2006/relationships/hyperlink" Target="file:///C:\Users\Thomas%20Huet\Desktop\Documentation%20arch&#233;ologique%20li&#233;e%20&#224;%20la%20th&#232;se\Sites.docx" TargetMode="External"/><Relationship Id="rId7078" Type="http://schemas.openxmlformats.org/officeDocument/2006/relationships/hyperlink" Target="file:///C:\Users\Thomas%20Huet\Desktop\Documentation%20arch&#233;ologique%20li&#233;e%20&#224;%20la%20th&#232;se\Sites.docx" TargetMode="External"/><Relationship Id="rId8129" Type="http://schemas.openxmlformats.org/officeDocument/2006/relationships/hyperlink" Target="file:///C:\Users\Thomas%20Huet\Desktop\Documentation%20arch&#233;ologique%20li&#233;e%20&#224;%20la%20th&#232;se\Cultures.docx" TargetMode="External"/><Relationship Id="rId9527" Type="http://schemas.openxmlformats.org/officeDocument/2006/relationships/hyperlink" Target="file:///C:\Users\Thomas%20Huet\Desktop\Documentation%20arch&#233;ologique%20li&#233;e%20&#224;%20la%20th&#232;se\Sites.docx" TargetMode="External"/><Relationship Id="rId11457" Type="http://schemas.openxmlformats.org/officeDocument/2006/relationships/hyperlink" Target="file:///C:\Users\Thomas%20Huet\Desktop\Documentation%20arch&#233;ologique%20li&#233;e%20&#224;%20la%20th&#232;se\Cultures.docx" TargetMode="External"/><Relationship Id="rId12508" Type="http://schemas.openxmlformats.org/officeDocument/2006/relationships/hyperlink" Target="file:///C:\Users\Thomas%20Huet\Desktop\Documentation%20arch&#233;ologique%20li&#233;e%20&#224;%20la%20th&#232;se\Sites.docx" TargetMode="External"/><Relationship Id="rId1516" Type="http://schemas.openxmlformats.org/officeDocument/2006/relationships/hyperlink" Target="file:///C:\Users\Thomas%20Huet\Desktop\Documentation%20arch&#233;ologique%20li&#233;e%20&#224;%20la%20th&#232;se\Sites.docx" TargetMode="External"/><Relationship Id="rId10059" Type="http://schemas.openxmlformats.org/officeDocument/2006/relationships/hyperlink" Target="file:///C:\Users\Thomas%20Huet\Desktop\Documentation%20arch&#233;ologique%20li&#233;e%20&#224;%20la%20th&#232;se\Environnement.docx" TargetMode="External"/><Relationship Id="rId3688" Type="http://schemas.openxmlformats.org/officeDocument/2006/relationships/hyperlink" Target="file:///C:\Users\Thomas%20Huet\Desktop\Documentation%20arch&#233;ologique%20li&#233;e%20&#224;%20la%20th&#232;se\Cultures.docx" TargetMode="External"/><Relationship Id="rId4739" Type="http://schemas.openxmlformats.org/officeDocument/2006/relationships/hyperlink" Target="file:///C:\Users\Thomas%20Huet\Desktop\Documentation%20arch&#233;ologique%20li&#233;e%20&#224;%20la%20th&#232;se\Cultures.docx" TargetMode="External"/><Relationship Id="rId8610" Type="http://schemas.openxmlformats.org/officeDocument/2006/relationships/hyperlink" Target="file:///C:\Users\Thomas%20Huet\Desktop\Documentation%20arch&#233;ologique%20li&#233;e%20&#224;%20la%20th&#232;se\Sites.docx" TargetMode="External"/><Relationship Id="rId10540" Type="http://schemas.openxmlformats.org/officeDocument/2006/relationships/hyperlink" Target="file:///C:\Users\Thomas%20Huet\Desktop\Documentation%20arch&#233;ologique%20li&#233;e%20&#224;%20la%20th&#232;se\Cultures.docx" TargetMode="External"/><Relationship Id="rId6161" Type="http://schemas.openxmlformats.org/officeDocument/2006/relationships/hyperlink" Target="file:///C:\Users\Thomas%20Huet\Desktop\Documentation%20arch&#233;ologique%20li&#233;e%20&#224;%20la%20th&#232;se\Cultures.docx" TargetMode="External"/><Relationship Id="rId7212" Type="http://schemas.openxmlformats.org/officeDocument/2006/relationships/hyperlink" Target="file:///C:\Users\Thomas%20Huet\Desktop\Documentation%20arch&#233;ologique%20li&#233;e%20&#224;%20la%20th&#232;se\Sites.docx" TargetMode="External"/><Relationship Id="rId9384" Type="http://schemas.openxmlformats.org/officeDocument/2006/relationships/hyperlink" Target="file:///C:\Users\Thomas%20Huet\Desktop\Documentation%20arch&#233;ologique%20li&#233;e%20&#224;%20la%20th&#232;se\Cultures.docx" TargetMode="External"/><Relationship Id="rId13763" Type="http://schemas.openxmlformats.org/officeDocument/2006/relationships/hyperlink" Target="Analyses%20Statistiques.docx" TargetMode="External"/><Relationship Id="rId1373" Type="http://schemas.openxmlformats.org/officeDocument/2006/relationships/hyperlink" Target="file:///C:\Users\Thomas%20Huet\Desktop\Documentation%20arch&#233;ologique%20li&#233;e%20&#224;%20la%20th&#232;se\Cultures.docx" TargetMode="External"/><Relationship Id="rId2771" Type="http://schemas.openxmlformats.org/officeDocument/2006/relationships/hyperlink" Target="file:///C:\Users\Thomas%20Huet\Desktop\Documentation%20arch&#233;ologique%20li&#233;e%20&#224;%20la%20th&#232;se\Cultures.docx" TargetMode="External"/><Relationship Id="rId3822" Type="http://schemas.openxmlformats.org/officeDocument/2006/relationships/hyperlink" Target="file:///C:\Users\Thomas%20Huet\Desktop\Documentation%20arch&#233;ologique%20li&#233;e%20&#224;%20la%20th&#232;se\Cultures.docx" TargetMode="External"/><Relationship Id="rId9037" Type="http://schemas.openxmlformats.org/officeDocument/2006/relationships/hyperlink" Target="file:///C:\Users\Thomas%20Huet\Desktop\Documentation%20arch&#233;ologique%20li&#233;e%20&#224;%20la%20th&#232;se\Cultures.docx" TargetMode="External"/><Relationship Id="rId12365" Type="http://schemas.openxmlformats.org/officeDocument/2006/relationships/hyperlink" Target="file:///C:\Users\Thomas%20Huet\Desktop\Documentation%20arch&#233;ologique%20li&#233;e%20&#224;%20la%20th&#232;se\Cultures.docx" TargetMode="External"/><Relationship Id="rId13416" Type="http://schemas.openxmlformats.org/officeDocument/2006/relationships/hyperlink" Target="file:///C:\Users\Thomas%20Huet\Desktop\Documentation%20arch&#233;ologique%20li&#233;e%20&#224;%20la%20th&#232;se\Cultures.docx" TargetMode="External"/><Relationship Id="rId743" Type="http://schemas.openxmlformats.org/officeDocument/2006/relationships/hyperlink" Target="file:///C:\Users\Thomas%20Huet\Desktop\Documentation%20arch&#233;ologique%20li&#233;e%20&#224;%20la%20th&#232;se\Sites.docx" TargetMode="External"/><Relationship Id="rId1026" Type="http://schemas.openxmlformats.org/officeDocument/2006/relationships/hyperlink" Target="file:///C:\Users\Thomas%20Huet\Desktop\Documentation%20arch&#233;ologique%20li&#233;e%20&#224;%20la%20th&#232;se\Sites.docx" TargetMode="External"/><Relationship Id="rId2424" Type="http://schemas.openxmlformats.org/officeDocument/2006/relationships/hyperlink" Target="file:///C:\Users\Thomas%20Huet\Desktop\Documentation%20arch&#233;ologique%20li&#233;e%20&#224;%20la%20th&#232;se\Cultures.docx" TargetMode="External"/><Relationship Id="rId5994" Type="http://schemas.openxmlformats.org/officeDocument/2006/relationships/hyperlink" Target="file:///C:\Users\Thomas%20Huet\Desktop\Documentation%20arch&#233;ologique%20li&#233;e%20&#224;%20la%20th&#232;se\Cultures.docx" TargetMode="External"/><Relationship Id="rId12018" Type="http://schemas.openxmlformats.org/officeDocument/2006/relationships/hyperlink" Target="file:///C:\Users\Thomas%20Huet\Desktop\Documentation%20arch&#233;ologique%20li&#233;e%20&#224;%20la%20th&#232;se\Sites.docx" TargetMode="External"/><Relationship Id="rId4596" Type="http://schemas.openxmlformats.org/officeDocument/2006/relationships/hyperlink" Target="file:///C:\Users\Thomas%20Huet\Desktop\Documentation%20arch&#233;ologique%20li&#233;e%20&#224;%20la%20th&#232;se\Sites.docx" TargetMode="External"/><Relationship Id="rId5647" Type="http://schemas.openxmlformats.org/officeDocument/2006/relationships/hyperlink" Target="file:///C:\Users\Thomas%20Huet\Desktop\Documentation%20arch&#233;ologique%20li&#233;e%20&#224;%20la%20th&#232;se\Sites.docx" TargetMode="External"/><Relationship Id="rId3198" Type="http://schemas.openxmlformats.org/officeDocument/2006/relationships/hyperlink" Target="file:///C:\Users\Thomas%20Huet\Desktop\Documentation%20arch&#233;ologique%20li&#233;e%20&#224;%20la%20th&#232;se\Cultures.docx" TargetMode="External"/><Relationship Id="rId4249" Type="http://schemas.openxmlformats.org/officeDocument/2006/relationships/hyperlink" Target="file:///C:\Users\Thomas%20Huet\Desktop\Documentation%20arch&#233;ologique%20li&#233;e%20&#224;%20la%20th&#232;se\Cultures.docx" TargetMode="External"/><Relationship Id="rId8120" Type="http://schemas.openxmlformats.org/officeDocument/2006/relationships/hyperlink" Target="file:///C:\Users\Thomas%20Huet\Desktop\Documentation%20arch&#233;ologique%20li&#233;e%20&#224;%20la%20th&#232;se\Sites.docx" TargetMode="External"/><Relationship Id="rId10050" Type="http://schemas.openxmlformats.org/officeDocument/2006/relationships/hyperlink" Target="file:///C:\Users\Thomas%20Huet\Desktop\Documentation%20arch&#233;ologique%20li&#233;e%20&#224;%20la%20th&#232;se\Cultures.docx" TargetMode="External"/><Relationship Id="rId11101" Type="http://schemas.openxmlformats.org/officeDocument/2006/relationships/hyperlink" Target="file:///C:\Users\Thomas%20Huet\Desktop\Documentation%20arch&#233;ologique%20li&#233;e%20&#224;%20la%20th&#232;se\Cultures.docx" TargetMode="External"/><Relationship Id="rId4730" Type="http://schemas.openxmlformats.org/officeDocument/2006/relationships/hyperlink" Target="file:///C:\Users\Thomas%20Huet\Desktop\Documentation%20arch&#233;ologique%20li&#233;e%20&#224;%20la%20th&#232;se\Cultures.docx" TargetMode="External"/><Relationship Id="rId13273" Type="http://schemas.openxmlformats.org/officeDocument/2006/relationships/hyperlink" Target="file:///C:\Users\Thomas%20Huet\Desktop\Documentation%20arch&#233;ologique%20li&#233;e%20&#224;%20la%20th&#232;se\Cultures.docx" TargetMode="External"/><Relationship Id="rId14324" Type="http://schemas.openxmlformats.org/officeDocument/2006/relationships/hyperlink" Target="file:///C:\Users\Thomas%20Huet\Desktop\Documentation%20arch&#233;ologique%20li&#233;e%20&#224;%20la%20th&#232;se\Sites.docx" TargetMode="External"/><Relationship Id="rId2281" Type="http://schemas.openxmlformats.org/officeDocument/2006/relationships/hyperlink" Target="file:///C:\Users\Thomas%20Huet\Desktop\Documentation%20arch&#233;ologique%20li&#233;e%20&#224;%20la%20th&#232;se\Sites.docx" TargetMode="External"/><Relationship Id="rId3332" Type="http://schemas.openxmlformats.org/officeDocument/2006/relationships/hyperlink" Target="file:///C:\Users\Thomas%20Huet\Desktop\Documentation%20arch&#233;ologique%20li&#233;e%20&#224;%20la%20th&#232;se\Sites.docx" TargetMode="External"/><Relationship Id="rId253" Type="http://schemas.openxmlformats.org/officeDocument/2006/relationships/hyperlink" Target="file:///C:\Users\Thomas%20Huet\Desktop\Documentation%20arch&#233;ologique%20li&#233;e%20&#224;%20la%20th&#232;se\Cultures.docx" TargetMode="External"/><Relationship Id="rId6555" Type="http://schemas.openxmlformats.org/officeDocument/2006/relationships/hyperlink" Target="file:///C:\Users\Thomas%20Huet\Desktop\Documentation%20arch&#233;ologique%20li&#233;e%20&#224;%20la%20th&#232;se\Cultures.docx" TargetMode="External"/><Relationship Id="rId7953" Type="http://schemas.openxmlformats.org/officeDocument/2006/relationships/hyperlink" Target="file:///C:\Users\Thomas%20Huet\Desktop\Documentation%20arch&#233;ologique%20li&#233;e%20&#224;%20la%20th&#232;se\Sites.docx" TargetMode="External"/><Relationship Id="rId10934" Type="http://schemas.openxmlformats.org/officeDocument/2006/relationships/hyperlink" Target="file:///C:\Users\Thomas%20Huet\Desktop\Documentation%20arch&#233;ologique%20li&#233;e%20&#224;%20la%20th&#232;se\Sites.docx" TargetMode="External"/><Relationship Id="rId5157" Type="http://schemas.openxmlformats.org/officeDocument/2006/relationships/hyperlink" Target="file:///C:\Users\Thomas%20Huet\Desktop\Documentation%20arch&#233;ologique%20li&#233;e%20&#224;%20la%20th&#232;se\Cultures.docx" TargetMode="External"/><Relationship Id="rId6208" Type="http://schemas.openxmlformats.org/officeDocument/2006/relationships/hyperlink" Target="file:///C:\Users\Thomas%20Huet\Desktop\Documentation%20arch&#233;ologique%20li&#233;e%20&#224;%20la%20th&#232;se\Sites.docx" TargetMode="External"/><Relationship Id="rId7606" Type="http://schemas.openxmlformats.org/officeDocument/2006/relationships/hyperlink" Target="file:///C:\Users\Thomas%20Huet\Desktop\Documentation%20arch&#233;ologique%20li&#233;e%20&#224;%20la%20th&#232;se\Sites.docx" TargetMode="External"/><Relationship Id="rId9778" Type="http://schemas.openxmlformats.org/officeDocument/2006/relationships/hyperlink" Target="file:///C:\Users\Thomas%20Huet\Desktop\Documentation%20arch&#233;ologique%20li&#233;e%20&#224;%20la%20th&#232;se\Sites.docx" TargetMode="External"/><Relationship Id="rId12759" Type="http://schemas.openxmlformats.org/officeDocument/2006/relationships/hyperlink" Target="file:///C:\Users\Thomas%20Huet\Desktop\Documentation%20arch&#233;ologique%20li&#233;e%20&#224;%20la%20th&#232;se\Cultures.docx" TargetMode="External"/><Relationship Id="rId1767" Type="http://schemas.openxmlformats.org/officeDocument/2006/relationships/hyperlink" Target="file:///C:\Users\Thomas%20Huet\Desktop\Documentation%20arch&#233;ologique%20li&#233;e%20&#224;%20la%20th&#232;se\Cultures.docx" TargetMode="External"/><Relationship Id="rId2818" Type="http://schemas.openxmlformats.org/officeDocument/2006/relationships/hyperlink" Target="file:///C:\Users\Thomas%20Huet\Desktop\Documentation%20arch&#233;ologique%20li&#233;e%20&#224;%20la%20th&#232;se\Sites.docx" TargetMode="External"/><Relationship Id="rId14181" Type="http://schemas.openxmlformats.org/officeDocument/2006/relationships/hyperlink" Target="file:///C:\Users\Thomas%20Huet\Desktop\Documentation%20arch&#233;ologique%20li&#233;e%20&#224;%20la%20th&#232;se\Sites.docx" TargetMode="External"/><Relationship Id="rId4240" Type="http://schemas.openxmlformats.org/officeDocument/2006/relationships/hyperlink" Target="file:///C:\Users\Thomas%20Huet\Desktop\Documentation%20arch&#233;ologique%20li&#233;e%20&#224;%20la%20th&#232;se\Cultures.docx" TargetMode="External"/><Relationship Id="rId8861" Type="http://schemas.openxmlformats.org/officeDocument/2006/relationships/hyperlink" Target="file:///C:\Users\Thomas%20Huet\Desktop\Documentation%20arch&#233;ologique%20li&#233;e%20&#224;%20la%20th&#232;se\Sites.docx" TargetMode="External"/><Relationship Id="rId9912" Type="http://schemas.openxmlformats.org/officeDocument/2006/relationships/hyperlink" Target="file:///C:\Users\Thomas%20Huet\Desktop\Documentation%20arch&#233;ologique%20li&#233;e%20&#224;%20la%20th&#232;se\Cultures.docx" TargetMode="External"/><Relationship Id="rId7463" Type="http://schemas.openxmlformats.org/officeDocument/2006/relationships/hyperlink" Target="file:///C:\Users\Thomas%20Huet\Desktop\Documentation%20arch&#233;ologique%20li&#233;e%20&#224;%20la%20th&#232;se\Cultures.docx" TargetMode="External"/><Relationship Id="rId8514" Type="http://schemas.openxmlformats.org/officeDocument/2006/relationships/hyperlink" Target="file:///C:\Users\Thomas%20Huet\Desktop\Documentation%20arch&#233;ologique%20li&#233;e%20&#224;%20la%20th&#232;se\Cultures.docx" TargetMode="External"/><Relationship Id="rId10791" Type="http://schemas.openxmlformats.org/officeDocument/2006/relationships/hyperlink" Target="Sites.docx" TargetMode="External"/><Relationship Id="rId11842" Type="http://schemas.openxmlformats.org/officeDocument/2006/relationships/hyperlink" Target="file:///C:\Users\Thomas%20Huet\Desktop\Documentation%20arch&#233;ologique%20li&#233;e%20&#224;%20la%20th&#232;se\Cultures.docx" TargetMode="External"/><Relationship Id="rId1901" Type="http://schemas.openxmlformats.org/officeDocument/2006/relationships/hyperlink" Target="file:///C:\Users\Thomas%20Huet\Desktop\Documentation%20arch&#233;ologique%20li&#233;e%20&#224;%20la%20th&#232;se\Sites.docx" TargetMode="External"/><Relationship Id="rId6065" Type="http://schemas.openxmlformats.org/officeDocument/2006/relationships/hyperlink" Target="file:///C:\Users\Thomas%20Huet\Desktop\Documentation%20arch&#233;ologique%20li&#233;e%20&#224;%20la%20th&#232;se\Cultures.docx" TargetMode="External"/><Relationship Id="rId7116" Type="http://schemas.openxmlformats.org/officeDocument/2006/relationships/hyperlink" Target="file:///C:\Users\Thomas%20Huet\Desktop\Documentation%20arch&#233;ologique%20li&#233;e%20&#224;%20la%20th&#232;se\Sites.docx" TargetMode="External"/><Relationship Id="rId10444" Type="http://schemas.openxmlformats.org/officeDocument/2006/relationships/hyperlink" Target="file:///C:\Users\Thomas%20Huet\Desktop\Documentation%20arch&#233;ologique%20li&#233;e%20&#224;%20la%20th&#232;se\DescriptionRoches.docx" TargetMode="External"/><Relationship Id="rId9288" Type="http://schemas.openxmlformats.org/officeDocument/2006/relationships/hyperlink" Target="file:///C:\Users\Thomas%20Huet\Desktop\Documentation%20arch&#233;ologique%20li&#233;e%20&#224;%20la%20th&#232;se\Sites.docx" TargetMode="External"/><Relationship Id="rId13667" Type="http://schemas.openxmlformats.org/officeDocument/2006/relationships/hyperlink" Target="file:///C:\Users\Thomas%20Huet\Desktop\Documentation%20arch&#233;ologique%20li&#233;e%20&#224;%20la%20th&#232;se\Sites.docx" TargetMode="External"/><Relationship Id="rId994" Type="http://schemas.openxmlformats.org/officeDocument/2006/relationships/hyperlink" Target="file:///C:\Users\Thomas%20Huet\Desktop\Documentation%20arch&#233;ologique%20li&#233;e%20&#224;%20la%20th&#232;se\Cultures.docx" TargetMode="External"/><Relationship Id="rId2675" Type="http://schemas.openxmlformats.org/officeDocument/2006/relationships/hyperlink" Target="file:///C:\Users\Thomas%20Huet\Desktop\Documentation%20arch&#233;ologique%20li&#233;e%20&#224;%20la%20th&#232;se\Sites.docx" TargetMode="External"/><Relationship Id="rId3726" Type="http://schemas.openxmlformats.org/officeDocument/2006/relationships/hyperlink" Target="file:///C:\Users\Thomas%20Huet\Desktop\Documentation%20arch&#233;ologique%20li&#233;e%20&#224;%20la%20th&#232;se\Cultures.docx" TargetMode="External"/><Relationship Id="rId12269" Type="http://schemas.openxmlformats.org/officeDocument/2006/relationships/hyperlink" Target="file:///C:\Users\Thomas%20Huet\Desktop\Documentation%20arch&#233;ologique%20li&#233;e%20&#224;%20la%20th&#232;se\Sites.docx" TargetMode="External"/><Relationship Id="rId647" Type="http://schemas.openxmlformats.org/officeDocument/2006/relationships/hyperlink" Target="file:///C:\Users\Thomas%20Huet\Desktop\Documentation%20arch&#233;ologique%20li&#233;e%20&#224;%20la%20th&#232;se\Sites.docx" TargetMode="External"/><Relationship Id="rId1277" Type="http://schemas.openxmlformats.org/officeDocument/2006/relationships/hyperlink" Target="file:///C:\Users\Thomas%20Huet\Desktop\Documentation%20arch&#233;ologique%20li&#233;e%20&#224;%20la%20th&#232;se\Cultures.docx" TargetMode="External"/><Relationship Id="rId2328" Type="http://schemas.openxmlformats.org/officeDocument/2006/relationships/hyperlink" Target="file:///C:\Users\Thomas%20Huet\Desktop\Documentation%20arch&#233;ologique%20li&#233;e%20&#224;%20la%20th&#232;se\Sites.docx" TargetMode="External"/><Relationship Id="rId5898" Type="http://schemas.openxmlformats.org/officeDocument/2006/relationships/hyperlink" Target="file:///C:\Users\Thomas%20Huet\Desktop\Documentation%20arch&#233;ologique%20li&#233;e%20&#224;%20la%20th&#232;se\Cultures.docx" TargetMode="External"/><Relationship Id="rId6949" Type="http://schemas.openxmlformats.org/officeDocument/2006/relationships/hyperlink" Target="file:///C:\Users\Thomas%20Huet\Desktop\Documentation%20arch&#233;ologique%20li&#233;e%20&#224;%20la%20th&#232;se\Cultures.docx" TargetMode="External"/><Relationship Id="rId12750" Type="http://schemas.openxmlformats.org/officeDocument/2006/relationships/hyperlink" Target="file:///C:\Users\Thomas%20Huet\Desktop\Documentation%20arch&#233;ologique%20li&#233;e%20&#224;%20la%20th&#232;se\Cultures.docx" TargetMode="External"/><Relationship Id="rId8371" Type="http://schemas.openxmlformats.org/officeDocument/2006/relationships/hyperlink" Target="file:///C:\Users\Thomas%20Huet\Desktop\Documentation%20arch&#233;ologique%20li&#233;e%20&#224;%20la%20th&#232;se\Sites.docx" TargetMode="External"/><Relationship Id="rId9422" Type="http://schemas.openxmlformats.org/officeDocument/2006/relationships/hyperlink" Target="file:///C:\Users\Thomas%20Huet\Desktop\Documentation%20arch&#233;ologique%20li&#233;e%20&#224;%20la%20th&#232;se\Cultures.docx" TargetMode="External"/><Relationship Id="rId11352" Type="http://schemas.openxmlformats.org/officeDocument/2006/relationships/hyperlink" Target="file:///C:\Users\Thomas%20Huet\Desktop\Documentation%20arch&#233;ologique%20li&#233;e%20&#224;%20la%20th&#232;se\Sites.docx" TargetMode="External"/><Relationship Id="rId12403" Type="http://schemas.openxmlformats.org/officeDocument/2006/relationships/hyperlink" Target="file:///C:\Users\Thomas%20Huet\Desktop\Documentation%20arch&#233;ologique%20li&#233;e%20&#224;%20la%20th&#232;se\Sites.docx" TargetMode="External"/><Relationship Id="rId13801" Type="http://schemas.openxmlformats.org/officeDocument/2006/relationships/hyperlink" Target="file:///C:\Users\Thomas%20Huet\Desktop\Documentation%20arch&#233;ologique%20li&#233;e%20&#224;%20la%20th&#232;se\Sites.docx" TargetMode="External"/><Relationship Id="rId1411" Type="http://schemas.openxmlformats.org/officeDocument/2006/relationships/hyperlink" Target="file:///C:\Users\Thomas%20Huet\Desktop\Documentation%20arch&#233;ologique%20li&#233;e%20&#224;%20la%20th&#232;se\Sites.docx" TargetMode="External"/><Relationship Id="rId8024" Type="http://schemas.openxmlformats.org/officeDocument/2006/relationships/hyperlink" Target="file:///C:\Users\Thomas%20Huet\Desktop\Documentation%20arch&#233;ologique%20li&#233;e%20&#224;%20la%20th&#232;se\Cultures.docx" TargetMode="External"/><Relationship Id="rId11005" Type="http://schemas.openxmlformats.org/officeDocument/2006/relationships/hyperlink" Target="file:///C:\Users\Thomas%20Huet\Desktop\Documentation%20arch&#233;ologique%20li&#233;e%20&#224;%20la%20th&#232;se\Cultures.docx" TargetMode="External"/><Relationship Id="rId3583" Type="http://schemas.openxmlformats.org/officeDocument/2006/relationships/hyperlink" Target="file:///C:\Users\Thomas%20Huet\Desktop\Documentation%20arch&#233;ologique%20li&#233;e%20&#224;%20la%20th&#232;se\Sites.docx" TargetMode="External"/><Relationship Id="rId4981" Type="http://schemas.openxmlformats.org/officeDocument/2006/relationships/hyperlink" Target="file:///C:\Users\Thomas%20Huet\Desktop\Documentation%20arch&#233;ologique%20li&#233;e%20&#224;%20la%20th&#232;se\Sites.docx" TargetMode="External"/><Relationship Id="rId13177" Type="http://schemas.openxmlformats.org/officeDocument/2006/relationships/hyperlink" Target="file:///C:\Users\Thomas%20Huet\Desktop\Documentation%20arch&#233;ologique%20li&#233;e%20&#224;%20la%20th&#232;se\Sites.docx" TargetMode="External"/><Relationship Id="rId2185" Type="http://schemas.openxmlformats.org/officeDocument/2006/relationships/hyperlink" Target="file:///C:\Users\Thomas%20Huet\Desktop\Documentation%20arch&#233;ologique%20li&#233;e%20&#224;%20la%20th&#232;se\Cultures.docx" TargetMode="External"/><Relationship Id="rId3236" Type="http://schemas.openxmlformats.org/officeDocument/2006/relationships/hyperlink" Target="file:///C:\Users\Thomas%20Huet\Desktop\Documentation%20arch&#233;ologique%20li&#233;e%20&#224;%20la%20th&#232;se\Sites.docx" TargetMode="External"/><Relationship Id="rId4634" Type="http://schemas.openxmlformats.org/officeDocument/2006/relationships/hyperlink" Target="file:///C:\Users\Thomas%20Huet\Desktop\Documentation%20arch&#233;ologique%20li&#233;e%20&#224;%20la%20th&#232;se\Cultures.docx" TargetMode="External"/><Relationship Id="rId14228" Type="http://schemas.openxmlformats.org/officeDocument/2006/relationships/hyperlink" Target="file:///C:\Users\Thomas%20Huet\Desktop\Documentation%20arch&#233;ologique%20li&#233;e%20&#224;%20la%20th&#232;se\Cultures.docx" TargetMode="External"/><Relationship Id="rId157" Type="http://schemas.openxmlformats.org/officeDocument/2006/relationships/hyperlink" Target="file:///C:\Users\Thomas%20Huet\Desktop\Documentation%20arch&#233;ologique%20li&#233;e%20&#224;%20la%20th&#232;se\Sites.docx" TargetMode="External"/><Relationship Id="rId7857" Type="http://schemas.openxmlformats.org/officeDocument/2006/relationships/hyperlink" Target="file:///C:\Users\Thomas%20Huet\Desktop\Documentation%20arch&#233;ologique%20li&#233;e%20&#224;%20la%20th&#232;se\Sites.docx" TargetMode="External"/><Relationship Id="rId8908" Type="http://schemas.openxmlformats.org/officeDocument/2006/relationships/hyperlink" Target="file:///C:\Users\Thomas%20Huet\Desktop\Documentation%20arch&#233;ologique%20li&#233;e%20&#224;%20la%20th&#232;se\Sites.docx" TargetMode="External"/><Relationship Id="rId10838" Type="http://schemas.openxmlformats.org/officeDocument/2006/relationships/hyperlink" Target="file:///C:\Users\Thomas%20Huet\Desktop\Documentation%20arch&#233;ologique%20li&#233;e%20&#224;%20la%20th&#232;se\Sites.docx" TargetMode="External"/><Relationship Id="rId6459" Type="http://schemas.openxmlformats.org/officeDocument/2006/relationships/hyperlink" Target="file:///C:\Users\Thomas%20Huet\Desktop\Documentation%20arch&#233;ologique%20li&#233;e%20&#224;%20la%20th&#232;se\Cultures.docx" TargetMode="External"/><Relationship Id="rId12260" Type="http://schemas.openxmlformats.org/officeDocument/2006/relationships/hyperlink" Target="file:///C:\Users\Thomas%20Huet\Desktop\Documentation%20arch&#233;ologique%20li&#233;e%20&#224;%20la%20th&#232;se\Sites.docx" TargetMode="External"/><Relationship Id="rId13311" Type="http://schemas.openxmlformats.org/officeDocument/2006/relationships/hyperlink" Target="file:///C:\Users\Thomas%20Huet\Desktop\Documentation%20arch&#233;ologique%20li&#233;e%20&#224;%20la%20th&#232;se\Sites.docx" TargetMode="External"/><Relationship Id="rId6940" Type="http://schemas.openxmlformats.org/officeDocument/2006/relationships/hyperlink" Target="file:///C:\Users\Thomas%20Huet\Desktop\Documentation%20arch&#233;ologique%20li&#233;e%20&#224;%20la%20th&#232;se\Sites.docx" TargetMode="External"/><Relationship Id="rId4491" Type="http://schemas.openxmlformats.org/officeDocument/2006/relationships/hyperlink" Target="file:///C:\Users\Thomas%20Huet\Desktop\Documentation%20arch&#233;ologique%20li&#233;e%20&#224;%20la%20th&#232;se\Cultures.docx" TargetMode="External"/><Relationship Id="rId5542" Type="http://schemas.openxmlformats.org/officeDocument/2006/relationships/hyperlink" Target="file:///C:\Users\Thomas%20Huet\Desktop\Documentation%20arch&#233;ologique%20li&#233;e%20&#224;%20la%20th&#232;se\Cultures.docx" TargetMode="External"/><Relationship Id="rId14085" Type="http://schemas.openxmlformats.org/officeDocument/2006/relationships/hyperlink" Target="file:///C:\Users\Thomas%20Huet\Desktop\Documentation%20arch&#233;ologique%20li&#233;e%20&#224;%20la%20th&#232;se\Cultures.docx" TargetMode="External"/><Relationship Id="rId3093" Type="http://schemas.openxmlformats.org/officeDocument/2006/relationships/hyperlink" Target="file:///C:\Users\Thomas%20Huet\Desktop\Documentation%20arch&#233;ologique%20li&#233;e%20&#224;%20la%20th&#232;se\Cultures.docx" TargetMode="External"/><Relationship Id="rId4144" Type="http://schemas.openxmlformats.org/officeDocument/2006/relationships/hyperlink" Target="file:///C:\Users\Thomas%20Huet\Desktop\Documentation%20arch&#233;ologique%20li&#233;e%20&#224;%20la%20th&#232;se\Sites.docx" TargetMode="External"/><Relationship Id="rId8765" Type="http://schemas.openxmlformats.org/officeDocument/2006/relationships/hyperlink" Target="file:///C:\Users\Thomas%20Huet\Desktop\Documentation%20arch&#233;ologique%20li&#233;e%20&#224;%20la%20th&#232;se\Sites.docx" TargetMode="External"/><Relationship Id="rId7367" Type="http://schemas.openxmlformats.org/officeDocument/2006/relationships/hyperlink" Target="file:///C:\Users\Thomas%20Huet\Desktop\Documentation%20arch&#233;ologique%20li&#233;e%20&#224;%20la%20th&#232;se\Cultures.docx" TargetMode="External"/><Relationship Id="rId8418" Type="http://schemas.openxmlformats.org/officeDocument/2006/relationships/hyperlink" Target="file:///C:\Users\Thomas%20Huet\Desktop\Documentation%20arch&#233;ologique%20li&#233;e%20&#224;%20la%20th&#232;se\Cultures.docx" TargetMode="External"/><Relationship Id="rId9816" Type="http://schemas.openxmlformats.org/officeDocument/2006/relationships/hyperlink" Target="file:///C:\Users\Thomas%20Huet\Desktop\Documentation%20arch&#233;ologique%20li&#233;e%20&#224;%20la%20th&#232;se\Sites.docx" TargetMode="External"/><Relationship Id="rId10695" Type="http://schemas.openxmlformats.org/officeDocument/2006/relationships/hyperlink" Target="file:///C:\Users\Thomas%20Huet\Desktop\Documentation%20arch&#233;ologique%20li&#233;e%20&#224;%20la%20th&#232;se\Cultures.docx" TargetMode="External"/><Relationship Id="rId11746" Type="http://schemas.openxmlformats.org/officeDocument/2006/relationships/hyperlink" Target="file:///C:\Users\Thomas%20Huet\Desktop\Documentation%20arch&#233;ologique%20li&#233;e%20&#224;%20la%20th&#232;se\Cultures.docx" TargetMode="External"/><Relationship Id="rId1805" Type="http://schemas.openxmlformats.org/officeDocument/2006/relationships/hyperlink" Target="file:///C:\Users\Thomas%20Huet\Desktop\Documentation%20arch&#233;ologique%20li&#233;e%20&#224;%20la%20th&#232;se\Cultures.docx" TargetMode="External"/><Relationship Id="rId10348" Type="http://schemas.openxmlformats.org/officeDocument/2006/relationships/hyperlink" Target="file:///C:\Users\Thomas%20Huet\Desktop\Documentation%20arch&#233;ologique%20li&#233;e%20&#224;%20la%20th&#232;se\Cultures.docx" TargetMode="External"/><Relationship Id="rId3977" Type="http://schemas.openxmlformats.org/officeDocument/2006/relationships/hyperlink" Target="file:///C:\Users\Thomas%20Huet\Desktop\Documentation%20arch&#233;ologique%20li&#233;e%20&#224;%20la%20th&#232;se\Cultures.docx" TargetMode="External"/><Relationship Id="rId898" Type="http://schemas.openxmlformats.org/officeDocument/2006/relationships/hyperlink" Target="file:///C:\Users\Thomas%20Huet\Desktop\Documentation%20arch&#233;ologique%20li&#233;e%20&#224;%20la%20th&#232;se\Cultures.docx" TargetMode="External"/><Relationship Id="rId2579" Type="http://schemas.openxmlformats.org/officeDocument/2006/relationships/hyperlink" Target="file:///C:\Users\Thomas%20Huet\Desktop\Documentation%20arch&#233;ologique%20li&#233;e%20&#224;%20la%20th&#232;se\Sites.docx" TargetMode="External"/><Relationship Id="rId6450" Type="http://schemas.openxmlformats.org/officeDocument/2006/relationships/hyperlink" Target="file:///C:\Users\Thomas%20Huet\Desktop\Documentation%20arch&#233;ologique%20li&#233;e%20&#224;%20la%20th&#232;se\Sites.docx" TargetMode="External"/><Relationship Id="rId7501" Type="http://schemas.openxmlformats.org/officeDocument/2006/relationships/hyperlink" Target="file:///C:\Users\Thomas%20Huet\Desktop\Documentation%20arch&#233;ologique%20li&#233;e%20&#224;%20la%20th&#232;se\Cultures.docx" TargetMode="External"/><Relationship Id="rId5052" Type="http://schemas.openxmlformats.org/officeDocument/2006/relationships/hyperlink" Target="file:///C:\Users\Thomas%20Huet\Desktop\Documentation%20arch&#233;ologique%20li&#233;e%20&#224;%20la%20th&#232;se\Cultures.docx" TargetMode="External"/><Relationship Id="rId6103" Type="http://schemas.openxmlformats.org/officeDocument/2006/relationships/hyperlink" Target="file:///C:\Users\Thomas%20Huet\Desktop\Documentation%20arch&#233;ologique%20li&#233;e%20&#224;%20la%20th&#232;se\Sites.docx" TargetMode="External"/><Relationship Id="rId9673" Type="http://schemas.openxmlformats.org/officeDocument/2006/relationships/hyperlink" Target="file:///C:\Users\Thomas%20Huet\Desktop\Documentation%20arch&#233;ologique%20li&#233;e%20&#224;%20la%20th&#232;se\Sites.docx" TargetMode="External"/><Relationship Id="rId1662" Type="http://schemas.openxmlformats.org/officeDocument/2006/relationships/hyperlink" Target="file:///C:\Users\Thomas%20Huet\Desktop\Documentation%20arch&#233;ologique%20li&#233;e%20&#224;%20la%20th&#232;se\Cultures.docx" TargetMode="External"/><Relationship Id="rId8275" Type="http://schemas.openxmlformats.org/officeDocument/2006/relationships/hyperlink" Target="file:///C:\Users\Thomas%20Huet\Desktop\Documentation%20arch&#233;ologique%20li&#233;e%20&#224;%20la%20th&#232;se\Sites.docx" TargetMode="External"/><Relationship Id="rId9326" Type="http://schemas.openxmlformats.org/officeDocument/2006/relationships/hyperlink" Target="file:///C:\Users\Thomas%20Huet\Desktop\Documentation%20arch&#233;ologique%20li&#233;e%20&#224;%20la%20th&#232;se\Sites.docx" TargetMode="External"/><Relationship Id="rId11256" Type="http://schemas.openxmlformats.org/officeDocument/2006/relationships/hyperlink" Target="file:///C:\Users\Thomas%20Huet\Desktop\Documentation%20arch&#233;ologique%20li&#233;e%20&#224;%20la%20th&#232;se\Cultures.docx" TargetMode="External"/><Relationship Id="rId12654" Type="http://schemas.openxmlformats.org/officeDocument/2006/relationships/hyperlink" Target="file:///C:\Users\Thomas%20Huet\Desktop\Documentation%20arch&#233;ologique%20li&#233;e%20&#224;%20la%20th&#232;se\Cultures.docx" TargetMode="External"/><Relationship Id="rId13705" Type="http://schemas.openxmlformats.org/officeDocument/2006/relationships/hyperlink" Target="file:///C:\Users\Thomas%20Huet\Desktop\Documentation%20arch&#233;ologique%20li&#233;e%20&#224;%20la%20th&#232;se\Sites.docx" TargetMode="External"/><Relationship Id="rId1315" Type="http://schemas.openxmlformats.org/officeDocument/2006/relationships/hyperlink" Target="file:///C:\Users\Thomas%20Huet\Desktop\Documentation%20arch&#233;ologique%20li&#233;e%20&#224;%20la%20th&#232;se\Sites.docx" TargetMode="External"/><Relationship Id="rId2713" Type="http://schemas.openxmlformats.org/officeDocument/2006/relationships/hyperlink" Target="file:///C:\Users\Thomas%20Huet\Desktop\Documentation%20arch&#233;ologique%20li&#233;e%20&#224;%20la%20th&#232;se\Cultures.docx" TargetMode="External"/><Relationship Id="rId12307" Type="http://schemas.openxmlformats.org/officeDocument/2006/relationships/hyperlink" Target="file:///C:\Users\Thomas%20Huet\Desktop\Documentation%20arch&#233;ologique%20li&#233;e%20&#224;%20la%20th&#232;se\Cultures.docx" TargetMode="External"/><Relationship Id="rId4885" Type="http://schemas.openxmlformats.org/officeDocument/2006/relationships/hyperlink" Target="file:///C:\Users\Thomas%20Huet\Desktop\Documentation%20arch&#233;ologique%20li&#233;e%20&#224;%20la%20th&#232;se\Cultures.docx" TargetMode="External"/><Relationship Id="rId5936" Type="http://schemas.openxmlformats.org/officeDocument/2006/relationships/hyperlink" Target="file:///C:\Users\Thomas%20Huet\Desktop\Documentation%20arch&#233;ologique%20li&#233;e%20&#224;%20la%20th&#232;se\Sites.docx" TargetMode="External"/><Relationship Id="rId14479" Type="http://schemas.openxmlformats.org/officeDocument/2006/relationships/hyperlink" Target="file:///C:\Users\Thomas%20Huet\Desktop\Documentation%20arch&#233;ologique%20li&#233;e%20&#224;%20la%20th&#232;se\Sites.docx" TargetMode="External"/><Relationship Id="rId21" Type="http://schemas.openxmlformats.org/officeDocument/2006/relationships/hyperlink" Target="file:///C:\Users\Thomas%20Huet\Desktop\Documentation%20arch&#233;ologique%20li&#233;e%20&#224;%20la%20th&#232;se\Sites.docx" TargetMode="External"/><Relationship Id="rId2089" Type="http://schemas.openxmlformats.org/officeDocument/2006/relationships/hyperlink" Target="file:///C:\Users\Thomas%20Huet\Desktop\Documentation%20arch&#233;ologique%20li&#233;e%20&#224;%20la%20th&#232;se\Cultures.docx" TargetMode="External"/><Relationship Id="rId3487" Type="http://schemas.openxmlformats.org/officeDocument/2006/relationships/hyperlink" Target="file:///C:\Users\Thomas%20Huet\Desktop\Documentation%20arch&#233;ologique%20li&#233;e%20&#224;%20la%20th&#232;se\Cultures.docx" TargetMode="External"/><Relationship Id="rId4538" Type="http://schemas.openxmlformats.org/officeDocument/2006/relationships/hyperlink" Target="file:///C:\Users\Thomas%20Huet\Desktop\Documentation%20arch&#233;ologique%20li&#233;e%20&#224;%20la%20th&#232;se\Cultures.docx" TargetMode="External"/><Relationship Id="rId7011" Type="http://schemas.openxmlformats.org/officeDocument/2006/relationships/hyperlink" Target="file:///C:\Users\Thomas%20Huet\Desktop\Documentation%20arch&#233;ologique%20li&#233;e%20&#224;%20la%20th&#232;se\Sites.docx" TargetMode="External"/><Relationship Id="rId13562" Type="http://schemas.openxmlformats.org/officeDocument/2006/relationships/hyperlink" Target="file:///C:\Users\Thomas%20Huet\Desktop\Documentation%20arch&#233;ologique%20li&#233;e%20&#224;%20la%20th&#232;se\Sites.docx" TargetMode="External"/><Relationship Id="rId2570" Type="http://schemas.openxmlformats.org/officeDocument/2006/relationships/hyperlink" Target="file:///C:\Users\Thomas%20Huet\Desktop\Documentation%20arch&#233;ologique%20li&#233;e%20&#224;%20la%20th&#232;se\Sites.docx" TargetMode="External"/><Relationship Id="rId3621" Type="http://schemas.openxmlformats.org/officeDocument/2006/relationships/hyperlink" Target="file:///C:\Users\Thomas%20Huet\Desktop\Documentation%20arch&#233;ologique%20li&#233;e%20&#224;%20la%20th&#232;se\Sites.docx" TargetMode="External"/><Relationship Id="rId9183" Type="http://schemas.openxmlformats.org/officeDocument/2006/relationships/hyperlink" Target="file:///C:\Users\Thomas%20Huet\Desktop\Documentation%20arch&#233;ologique%20li&#233;e%20&#224;%20la%20th&#232;se\Sites.docx" TargetMode="External"/><Relationship Id="rId12164" Type="http://schemas.openxmlformats.org/officeDocument/2006/relationships/hyperlink" Target="Sites.docx" TargetMode="External"/><Relationship Id="rId13215" Type="http://schemas.openxmlformats.org/officeDocument/2006/relationships/hyperlink" Target="file:///C:\Users\Thomas%20Huet\Desktop\Documentation%20arch&#233;ologique%20li&#233;e%20&#224;%20la%20th&#232;se\Sites.docx" TargetMode="External"/><Relationship Id="rId542" Type="http://schemas.openxmlformats.org/officeDocument/2006/relationships/hyperlink" Target="file:///C:\Users\Thomas%20Huet\Desktop\Documentation%20arch&#233;ologique%20li&#233;e%20&#224;%20la%20th&#232;se\Sites.docx" TargetMode="External"/><Relationship Id="rId1172" Type="http://schemas.openxmlformats.org/officeDocument/2006/relationships/hyperlink" Target="file:///C:\Users\Thomas%20Huet\Desktop\Documentation%20arch&#233;ologique%20li&#233;e%20&#224;%20la%20th&#232;se\Cultures.docx" TargetMode="External"/><Relationship Id="rId2223" Type="http://schemas.openxmlformats.org/officeDocument/2006/relationships/hyperlink" Target="file:///C:\Users\Thomas%20Huet\Desktop\Documentation%20arch&#233;ologique%20li&#233;e%20&#224;%20la%20th&#232;se\Cultures.docx" TargetMode="External"/><Relationship Id="rId5793" Type="http://schemas.openxmlformats.org/officeDocument/2006/relationships/hyperlink" Target="file:///C:\Users\Thomas%20Huet\Desktop\Documentation%20arch&#233;ologique%20li&#233;e%20&#224;%20la%20th&#232;se\Cultures.docx" TargetMode="External"/><Relationship Id="rId6844" Type="http://schemas.openxmlformats.org/officeDocument/2006/relationships/hyperlink" Target="file:///C:\Users\Thomas%20Huet\Desktop\Documentation%20arch&#233;ologique%20li&#233;e%20&#224;%20la%20th&#232;se\Cultures.docx" TargetMode="External"/><Relationship Id="rId4395" Type="http://schemas.openxmlformats.org/officeDocument/2006/relationships/hyperlink" Target="file:///C:\Users\Thomas%20Huet\Desktop\Documentation%20arch&#233;ologique%20li&#233;e%20&#224;%20la%20th&#232;se\Cultures.docx" TargetMode="External"/><Relationship Id="rId5446" Type="http://schemas.openxmlformats.org/officeDocument/2006/relationships/hyperlink" Target="file:///C:\Users\Thomas%20Huet\Desktop\Documentation%20arch&#233;ologique%20li&#233;e%20&#224;%20la%20th&#232;se\Sites.docx" TargetMode="External"/><Relationship Id="rId4048" Type="http://schemas.openxmlformats.org/officeDocument/2006/relationships/hyperlink" Target="file:///C:\Users\Thomas%20Huet\Desktop\Documentation%20arch&#233;ologique%20li&#233;e%20&#224;%20la%20th&#232;se\Sites.docx" TargetMode="External"/><Relationship Id="rId11997" Type="http://schemas.openxmlformats.org/officeDocument/2006/relationships/hyperlink" Target="file:///C:\Users\Thomas%20Huet\Desktop\Documentation%20arch&#233;ologique%20li&#233;e%20&#224;%20la%20th&#232;se\Sites.docx" TargetMode="External"/><Relationship Id="rId8669" Type="http://schemas.openxmlformats.org/officeDocument/2006/relationships/hyperlink" Target="file:///C:\Users\Thomas%20Huet\Desktop\Documentation%20arch&#233;ologique%20li&#233;e%20&#224;%20la%20th&#232;se\Cultures.docx" TargetMode="External"/><Relationship Id="rId10599" Type="http://schemas.openxmlformats.org/officeDocument/2006/relationships/hyperlink" Target="file:///C:\Users\Thomas%20Huet\Desktop\Documentation%20arch&#233;ologique%20li&#233;e%20&#224;%20la%20th&#232;se\Cultures.docx" TargetMode="External"/><Relationship Id="rId14470" Type="http://schemas.openxmlformats.org/officeDocument/2006/relationships/hyperlink" Target="file:///C:\Users\Thomas%20Huet\Desktop\Documentation%20arch&#233;ologique%20li&#233;e%20&#224;%20la%20th&#232;se\Sites.docx" TargetMode="External"/><Relationship Id="rId1709" Type="http://schemas.openxmlformats.org/officeDocument/2006/relationships/hyperlink" Target="file:///C:\Users\Thomas%20Huet\Desktop\Documentation%20arch&#233;ologique%20li&#233;e%20&#224;%20la%20th&#232;se\Cultures.docx" TargetMode="External"/><Relationship Id="rId13072" Type="http://schemas.openxmlformats.org/officeDocument/2006/relationships/hyperlink" Target="file:///C:\Users\Thomas%20Huet\Desktop\Documentation%20arch&#233;ologique%20li&#233;e%20&#224;%20la%20th&#232;se\Sites.docx" TargetMode="External"/><Relationship Id="rId14123" Type="http://schemas.openxmlformats.org/officeDocument/2006/relationships/hyperlink" Target="file:///C:\Users\Thomas%20Huet\Desktop\Documentation%20arch&#233;ologique%20li&#233;e%20&#224;%20la%20th&#232;se\Sites.docx" TargetMode="External"/><Relationship Id="rId2080" Type="http://schemas.openxmlformats.org/officeDocument/2006/relationships/hyperlink" Target="file:///C:\Users\Thomas%20Huet\Desktop\Documentation%20arch&#233;ologique%20li&#233;e%20&#224;%20la%20th&#232;se\Sites.docx" TargetMode="External"/><Relationship Id="rId3131" Type="http://schemas.openxmlformats.org/officeDocument/2006/relationships/hyperlink" Target="file:///C:\Users\Thomas%20Huet\Desktop\Documentation%20arch&#233;ologique%20li&#233;e%20&#224;%20la%20th&#232;se\Cultures.docx" TargetMode="External"/><Relationship Id="rId7752" Type="http://schemas.openxmlformats.org/officeDocument/2006/relationships/hyperlink" Target="file:///C:\Users\Thomas%20Huet\Desktop\Documentation%20arch&#233;ologique%20li&#233;e%20&#224;%20la%20th&#232;se\Cultures.docx" TargetMode="External"/><Relationship Id="rId8803" Type="http://schemas.openxmlformats.org/officeDocument/2006/relationships/hyperlink" Target="file:///C:\Users\Thomas%20Huet\Desktop\Documentation%20arch&#233;ologique%20li&#233;e%20&#224;%20la%20th&#232;se\Cultures.docx" TargetMode="External"/><Relationship Id="rId6354" Type="http://schemas.openxmlformats.org/officeDocument/2006/relationships/hyperlink" Target="file:///C:\Users\Thomas%20Huet\Desktop\Documentation%20arch&#233;ologique%20li&#233;e%20&#224;%20la%20th&#232;se\Cultures.docx" TargetMode="External"/><Relationship Id="rId7405" Type="http://schemas.openxmlformats.org/officeDocument/2006/relationships/hyperlink" Target="file:///C:\Users\Thomas%20Huet\Desktop\Documentation%20arch&#233;ologique%20li&#233;e%20&#224;%20la%20th&#232;se\Cultures.docx" TargetMode="External"/><Relationship Id="rId10733" Type="http://schemas.openxmlformats.org/officeDocument/2006/relationships/hyperlink" Target="file:///C:\Users\Thomas%20Huet\Desktop\Documentation%20arch&#233;ologique%20li&#233;e%20&#224;%20la%20th&#232;se\Sites.docx" TargetMode="External"/><Relationship Id="rId6007" Type="http://schemas.openxmlformats.org/officeDocument/2006/relationships/hyperlink" Target="file:///C:\Users\Thomas%20Huet\Desktop\Documentation%20arch&#233;ologique%20li&#233;e%20&#224;%20la%20th&#232;se\Cultures.docx" TargetMode="External"/><Relationship Id="rId9577" Type="http://schemas.openxmlformats.org/officeDocument/2006/relationships/hyperlink" Target="file:///C:\Users\Thomas%20Huet\Desktop\Documentation%20arch&#233;ologique%20li&#233;e%20&#224;%20la%20th&#232;se\Sites.docx" TargetMode="External"/><Relationship Id="rId13956" Type="http://schemas.openxmlformats.org/officeDocument/2006/relationships/hyperlink" Target="file:///C:\Users\Thomas%20Huet\Desktop\Documentation%20arch&#233;ologique%20li&#233;e%20&#224;%20la%20th&#232;se\Environnement.docx" TargetMode="External"/><Relationship Id="rId2964" Type="http://schemas.openxmlformats.org/officeDocument/2006/relationships/hyperlink" Target="file:///C:\Users\Thomas%20Huet\Desktop\Documentation%20arch&#233;ologique%20li&#233;e%20&#224;%20la%20th&#232;se\Cultures.docx" TargetMode="External"/><Relationship Id="rId8179" Type="http://schemas.openxmlformats.org/officeDocument/2006/relationships/hyperlink" Target="file:///C:\Users\Thomas%20Huet\Desktop\Documentation%20arch&#233;ologique%20li&#233;e%20&#224;%20la%20th&#232;se\Cultures.docx" TargetMode="External"/><Relationship Id="rId12558" Type="http://schemas.openxmlformats.org/officeDocument/2006/relationships/hyperlink" Target="file:///C:\Users\Thomas%20Huet\Desktop\Documentation%20arch&#233;ologique%20li&#233;e%20&#224;%20la%20th&#232;se\Sites.docx" TargetMode="External"/><Relationship Id="rId13609" Type="http://schemas.openxmlformats.org/officeDocument/2006/relationships/hyperlink" Target="file:///C:\Users\Thomas%20Huet\Desktop\Documentation%20arch&#233;ologique%20li&#233;e%20&#224;%20la%20th&#232;se\Cultures.docx" TargetMode="External"/><Relationship Id="rId936" Type="http://schemas.openxmlformats.org/officeDocument/2006/relationships/hyperlink" Target="file:///C:\Users\Thomas%20Huet\Desktop\Documentation%20arch&#233;ologique%20li&#233;e%20&#224;%20la%20th&#232;se\Cultures.docx" TargetMode="External"/><Relationship Id="rId1219" Type="http://schemas.openxmlformats.org/officeDocument/2006/relationships/hyperlink" Target="file:///C:\Users\Thomas%20Huet\Desktop\Documentation%20arch&#233;ologique%20li&#233;e%20&#224;%20la%20th&#232;se\Cultures.docx" TargetMode="External"/><Relationship Id="rId1566" Type="http://schemas.openxmlformats.org/officeDocument/2006/relationships/hyperlink" Target="file:///C:\Users\Thomas%20Huet\Desktop\Documentation%20arch&#233;ologique%20li&#233;e%20&#224;%20la%20th&#232;se\Cultures.docx" TargetMode="External"/><Relationship Id="rId2617" Type="http://schemas.openxmlformats.org/officeDocument/2006/relationships/hyperlink" Target="file:///C:\Users\Thomas%20Huet\Desktop\Documentation%20arch&#233;ologique%20li&#233;e%20&#224;%20la%20th&#232;se\Cultures.docx" TargetMode="External"/><Relationship Id="rId4789" Type="http://schemas.openxmlformats.org/officeDocument/2006/relationships/hyperlink" Target="file:///C:\Users\Thomas%20Huet\Desktop\Documentation%20arch&#233;ologique%20li&#233;e%20&#224;%20la%20th&#232;se\Cultures.docx" TargetMode="External"/><Relationship Id="rId8660" Type="http://schemas.openxmlformats.org/officeDocument/2006/relationships/hyperlink" Target="file:///C:\Users\Thomas%20Huet\Desktop\Documentation%20arch&#233;ologique%20li&#233;e%20&#224;%20la%20th&#232;se\Sites.docx" TargetMode="External"/><Relationship Id="rId9711" Type="http://schemas.openxmlformats.org/officeDocument/2006/relationships/hyperlink" Target="file:///C:\Users\Thomas%20Huet\Desktop\Documentation%20arch&#233;ologique%20li&#233;e%20&#224;%20la%20th&#232;se\Cultures.docx" TargetMode="External"/><Relationship Id="rId10590" Type="http://schemas.openxmlformats.org/officeDocument/2006/relationships/hyperlink" Target="file:///C:\Users\Thomas%20Huet\Desktop\Documentation%20arch&#233;ologique%20li&#233;e%20&#224;%20la%20th&#232;se\Cultures.docx" TargetMode="External"/><Relationship Id="rId11641" Type="http://schemas.openxmlformats.org/officeDocument/2006/relationships/hyperlink" Target="file:///C:\Users\Thomas%20Huet\Desktop\Documentation%20arch&#233;ologique%20li&#233;e%20&#224;%20la%20th&#232;se\Cultures.docx" TargetMode="External"/><Relationship Id="rId1700" Type="http://schemas.openxmlformats.org/officeDocument/2006/relationships/hyperlink" Target="file:///C:\Users\Thomas%20Huet\Desktop\Documentation%20arch&#233;ologique%20li&#233;e%20&#224;%20la%20th&#232;se\Cultures.docx" TargetMode="External"/><Relationship Id="rId7262" Type="http://schemas.openxmlformats.org/officeDocument/2006/relationships/hyperlink" Target="file:///C:\Users\Thomas%20Huet\Desktop\Documentation%20arch&#233;ologique%20li&#233;e%20&#224;%20la%20th&#232;se\Sites.docx" TargetMode="External"/><Relationship Id="rId8313" Type="http://schemas.openxmlformats.org/officeDocument/2006/relationships/hyperlink" Target="file:///C:\Users\Thomas%20Huet\Desktop\Documentation%20arch&#233;ologique%20li&#233;e%20&#224;%20la%20th&#232;se\Cultures.docx" TargetMode="External"/><Relationship Id="rId10243" Type="http://schemas.openxmlformats.org/officeDocument/2006/relationships/hyperlink" Target="file:///C:\Users\Thomas%20Huet\Desktop\Documentation%20arch&#233;ologique%20li&#233;e%20&#224;%20la%20th&#232;se\Sites.docx" TargetMode="External"/><Relationship Id="rId3872" Type="http://schemas.openxmlformats.org/officeDocument/2006/relationships/hyperlink" Target="file:///C:\Users\Thomas%20Huet\Desktop\Documentation%20arch&#233;ologique%20li&#233;e%20&#224;%20la%20th&#232;se\Cultures.docx" TargetMode="External"/><Relationship Id="rId13466" Type="http://schemas.openxmlformats.org/officeDocument/2006/relationships/hyperlink" Target="Sites.docx" TargetMode="External"/><Relationship Id="rId793" Type="http://schemas.openxmlformats.org/officeDocument/2006/relationships/hyperlink" Target="file:///C:\Users\Thomas%20Huet\Desktop\Documentation%20arch&#233;ologique%20li&#233;e%20&#224;%20la%20th&#232;se\Cultures.docx" TargetMode="External"/><Relationship Id="rId2474" Type="http://schemas.openxmlformats.org/officeDocument/2006/relationships/hyperlink" Target="file:///C:\Users\Thomas%20Huet\Desktop\Documentation%20arch&#233;ologique%20li&#233;e%20&#224;%20la%20th&#232;se\Cultures.docx" TargetMode="External"/><Relationship Id="rId3525" Type="http://schemas.openxmlformats.org/officeDocument/2006/relationships/hyperlink" Target="file:///C:\Users\Thomas%20Huet\Desktop\Documentation%20arch&#233;ologique%20li&#233;e%20&#224;%20la%20th&#232;se\Sites.docx" TargetMode="External"/><Relationship Id="rId4923" Type="http://schemas.openxmlformats.org/officeDocument/2006/relationships/hyperlink" Target="file:///C:\Users\Thomas%20Huet\Desktop\Documentation%20arch&#233;ologique%20li&#233;e%20&#224;%20la%20th&#232;se\Sites.docx" TargetMode="External"/><Relationship Id="rId9087" Type="http://schemas.openxmlformats.org/officeDocument/2006/relationships/hyperlink" Target="file:///C:\Users\Thomas%20Huet\Desktop\Documentation%20arch&#233;ologique%20li&#233;e%20&#224;%20la%20th&#232;se\Cultures.docx" TargetMode="External"/><Relationship Id="rId12068" Type="http://schemas.openxmlformats.org/officeDocument/2006/relationships/hyperlink" Target="file:///C:\Users\Thomas%20Huet\Desktop\Documentation%20arch&#233;ologique%20li&#233;e%20&#224;%20la%20th&#232;se\Sites.docx" TargetMode="External"/><Relationship Id="rId13119" Type="http://schemas.openxmlformats.org/officeDocument/2006/relationships/hyperlink" Target="file:///C:\Users\Thomas%20Huet\Desktop\Documentation%20arch&#233;ologique%20li&#233;e%20&#224;%20la%20th&#232;se\Sites.docx" TargetMode="External"/><Relationship Id="rId14517" Type="http://schemas.openxmlformats.org/officeDocument/2006/relationships/hyperlink" Target="file:///C:\Users\Thomas%20Huet\Desktop\Documentation%20arch&#233;ologique%20li&#233;e%20&#224;%20la%20th&#232;se\Sites.docx" TargetMode="External"/><Relationship Id="rId446" Type="http://schemas.openxmlformats.org/officeDocument/2006/relationships/hyperlink" Target="file:///C:\Users\Thomas%20Huet\Desktop\Documentation%20arch&#233;ologique%20li&#233;e%20&#224;%20la%20th&#232;se\Cultures.docx" TargetMode="External"/><Relationship Id="rId1076" Type="http://schemas.openxmlformats.org/officeDocument/2006/relationships/hyperlink" Target="file:///C:\Users\Thomas%20Huet\Desktop\Documentation%20arch&#233;ologique%20li&#233;e%20&#224;%20la%20th&#232;se\Cultures.docx" TargetMode="External"/><Relationship Id="rId2127" Type="http://schemas.openxmlformats.org/officeDocument/2006/relationships/hyperlink" Target="file:///C:\Users\Thomas%20Huet\Desktop\Documentation%20arch&#233;ologique%20li&#233;e%20&#224;%20la%20th&#232;se\Cultures.docx" TargetMode="External"/><Relationship Id="rId4299" Type="http://schemas.openxmlformats.org/officeDocument/2006/relationships/hyperlink" Target="file:///C:\Users\Thomas%20Huet\Desktop\Documentation%20arch&#233;ologique%20li&#233;e%20&#224;%20la%20th&#232;se\Cultures.docx" TargetMode="External"/><Relationship Id="rId5697" Type="http://schemas.openxmlformats.org/officeDocument/2006/relationships/hyperlink" Target="file:///C:\Users\Thomas%20Huet\Desktop\Documentation%20arch&#233;ologique%20li&#233;e%20&#224;%20la%20th&#232;se\Sites.docx" TargetMode="External"/><Relationship Id="rId6748" Type="http://schemas.openxmlformats.org/officeDocument/2006/relationships/hyperlink" Target="file:///C:\Users\Thomas%20Huet\Desktop\Documentation%20arch&#233;ologique%20li&#233;e%20&#224;%20la%20th&#232;se\Cultures.docx" TargetMode="External"/><Relationship Id="rId8170" Type="http://schemas.openxmlformats.org/officeDocument/2006/relationships/hyperlink" Target="file:///C:\Users\Thomas%20Huet\Desktop\Documentation%20arch&#233;ologique%20li&#233;e%20&#224;%20la%20th&#232;se\Cultures.docx" TargetMode="External"/><Relationship Id="rId13600" Type="http://schemas.openxmlformats.org/officeDocument/2006/relationships/hyperlink" Target="file:///C:\Users\Thomas%20Huet\Desktop\Documentation%20arch&#233;ologique%20li&#233;e%20&#224;%20la%20th&#232;se\Cultures.docx" TargetMode="External"/><Relationship Id="rId9221" Type="http://schemas.openxmlformats.org/officeDocument/2006/relationships/hyperlink" Target="file:///C:\Users\Thomas%20Huet\Desktop\Documentation%20arch&#233;ologique%20li&#233;e%20&#224;%20la%20th&#232;se\Cultures.docx" TargetMode="External"/><Relationship Id="rId11151" Type="http://schemas.openxmlformats.org/officeDocument/2006/relationships/hyperlink" Target="file:///C:\Users\Thomas%20Huet\Desktop\Documentation%20arch&#233;ologique%20li&#233;e%20&#224;%20la%20th&#232;se\Sites.docx" TargetMode="External"/><Relationship Id="rId12202" Type="http://schemas.openxmlformats.org/officeDocument/2006/relationships/hyperlink" Target="file:///C:\Users\Thomas%20Huet\Desktop\Documentation%20arch&#233;ologique%20li&#233;e%20&#224;%20la%20th&#232;se\Cultures.docx" TargetMode="External"/><Relationship Id="rId1210" Type="http://schemas.openxmlformats.org/officeDocument/2006/relationships/hyperlink" Target="file:///C:\Users\Thomas%20Huet\Desktop\Documentation%20arch&#233;ologique%20li&#233;e%20&#224;%20la%20th&#232;se\Cultures.docx" TargetMode="External"/><Relationship Id="rId4780" Type="http://schemas.openxmlformats.org/officeDocument/2006/relationships/hyperlink" Target="file:///C:\Users\Thomas%20Huet\Desktop\Documentation%20arch&#233;ologique%20li&#233;e%20&#224;%20la%20th&#232;se\Sites.docx" TargetMode="External"/><Relationship Id="rId5831" Type="http://schemas.openxmlformats.org/officeDocument/2006/relationships/hyperlink" Target="file:///C:\Users\Thomas%20Huet\Desktop\Documentation%20arch&#233;ologique%20li&#233;e%20&#224;%20la%20th&#232;se\Sites.docx" TargetMode="External"/><Relationship Id="rId14374" Type="http://schemas.openxmlformats.org/officeDocument/2006/relationships/hyperlink" Target="file:///C:\Users\Thomas%20Huet\Desktop\Documentation%20arch&#233;ologique%20li&#233;e%20&#224;%20la%20th&#232;se\Sites.docx" TargetMode="External"/><Relationship Id="rId3382" Type="http://schemas.openxmlformats.org/officeDocument/2006/relationships/hyperlink" Target="file:///C:\Users\Thomas%20Huet\Desktop\Documentation%20arch&#233;ologique%20li&#233;e%20&#224;%20la%20th&#232;se\Cultures.docx" TargetMode="External"/><Relationship Id="rId4433" Type="http://schemas.openxmlformats.org/officeDocument/2006/relationships/hyperlink" Target="file:///C:\Users\Thomas%20Huet\Desktop\Documentation%20arch&#233;ologique%20li&#233;e%20&#224;%20la%20th&#232;se\Sites.docx" TargetMode="External"/><Relationship Id="rId14027" Type="http://schemas.openxmlformats.org/officeDocument/2006/relationships/hyperlink" Target="file:///C:\Users\Thomas%20Huet\Desktop\Documentation%20arch&#233;ologique%20li&#233;e%20&#224;%20la%20th&#232;se\Cultures.docx" TargetMode="External"/><Relationship Id="rId3035" Type="http://schemas.openxmlformats.org/officeDocument/2006/relationships/hyperlink" Target="file:///C:\Users\Thomas%20Huet\Desktop\Documentation%20arch&#233;ologique%20li&#233;e%20&#224;%20la%20th&#232;se\Cultures.docx" TargetMode="External"/><Relationship Id="rId7656" Type="http://schemas.openxmlformats.org/officeDocument/2006/relationships/hyperlink" Target="file:///C:\Users\Thomas%20Huet\Desktop\Documentation%20arch&#233;ologique%20li&#233;e%20&#224;%20la%20th&#232;se\Sites.docx" TargetMode="External"/><Relationship Id="rId8707" Type="http://schemas.openxmlformats.org/officeDocument/2006/relationships/hyperlink" Target="file:///C:\Users\Thomas%20Huet\Desktop\Documentation%20arch&#233;ologique%20li&#233;e%20&#224;%20la%20th&#232;se\Sites.docx" TargetMode="External"/><Relationship Id="rId10984" Type="http://schemas.openxmlformats.org/officeDocument/2006/relationships/hyperlink" Target="file:///C:\Users\Thomas%20Huet\Desktop\Documentation%20arch&#233;ologique%20li&#233;e%20&#224;%20la%20th&#232;se\Sites.docx" TargetMode="External"/><Relationship Id="rId6258" Type="http://schemas.openxmlformats.org/officeDocument/2006/relationships/hyperlink" Target="file:///C:\Users\Thomas%20Huet\Desktop\Documentation%20arch&#233;ologique%20li&#233;e%20&#224;%20la%20th&#232;se\Sites.docx" TargetMode="External"/><Relationship Id="rId7309" Type="http://schemas.openxmlformats.org/officeDocument/2006/relationships/hyperlink" Target="file:///C:\Users\Thomas%20Huet\Desktop\Documentation%20arch&#233;ologique%20li&#233;e%20&#224;%20la%20th&#232;se\Sites.docx" TargetMode="External"/><Relationship Id="rId10637" Type="http://schemas.openxmlformats.org/officeDocument/2006/relationships/hyperlink" Target="file:///C:\Users\Thomas%20Huet\Desktop\Documentation%20arch&#233;ologique%20li&#233;e%20&#224;%20la%20th&#232;se\Sites.docx" TargetMode="External"/><Relationship Id="rId13110" Type="http://schemas.openxmlformats.org/officeDocument/2006/relationships/hyperlink" Target="file:///C:\Users\Thomas%20Huet\Desktop\Documentation%20arch&#233;ologique%20li&#233;e%20&#224;%20la%20th&#232;se\Sites.docx" TargetMode="External"/><Relationship Id="rId2868" Type="http://schemas.openxmlformats.org/officeDocument/2006/relationships/hyperlink" Target="file:///C:\Users\Thomas%20Huet\Desktop\Documentation%20arch&#233;ologique%20li&#233;e%20&#224;%20la%20th&#232;se\Sites.docx" TargetMode="External"/><Relationship Id="rId3919" Type="http://schemas.openxmlformats.org/officeDocument/2006/relationships/hyperlink" Target="file:///C:\Users\Thomas%20Huet\Desktop\Documentation%20arch&#233;ologique%20li&#233;e%20&#224;%20la%20th&#232;se\Sites.docx" TargetMode="External"/><Relationship Id="rId4290" Type="http://schemas.openxmlformats.org/officeDocument/2006/relationships/hyperlink" Target="file:///C:\Users\Thomas%20Huet\Desktop\Documentation%20arch&#233;ologique%20li&#233;e%20&#224;%20la%20th&#232;se\Sites.docx" TargetMode="External"/><Relationship Id="rId5341" Type="http://schemas.openxmlformats.org/officeDocument/2006/relationships/hyperlink" Target="file:///C:\Users\Thomas%20Huet\Desktop\Documentation%20arch&#233;ologique%20li&#233;e%20&#224;%20la%20th&#232;se\Sites.docx" TargetMode="External"/><Relationship Id="rId9962" Type="http://schemas.openxmlformats.org/officeDocument/2006/relationships/hyperlink" Target="file:///C:\Users\Thomas%20Huet\Desktop\Documentation%20arch&#233;ologique%20li&#233;e%20&#224;%20la%20th&#232;se\Cultures.docx" TargetMode="External"/><Relationship Id="rId11892" Type="http://schemas.openxmlformats.org/officeDocument/2006/relationships/hyperlink" Target="file:///C:\Users\Thomas%20Huet\Desktop\Documentation%20arch&#233;ologique%20li&#233;e%20&#224;%20la%20th&#232;se\Cultures.docx" TargetMode="External"/><Relationship Id="rId1951" Type="http://schemas.openxmlformats.org/officeDocument/2006/relationships/hyperlink" Target="file:///C:\Users\Thomas%20Huet\Desktop\Documentation%20arch&#233;ologique%20li&#233;e%20&#224;%20la%20th&#232;se\Sites.docx" TargetMode="External"/><Relationship Id="rId8564" Type="http://schemas.openxmlformats.org/officeDocument/2006/relationships/hyperlink" Target="file:///C:\Users\Thomas%20Huet\Desktop\Documentation%20arch&#233;ologique%20li&#233;e%20&#224;%20la%20th&#232;se\Sites.docx" TargetMode="External"/><Relationship Id="rId9615" Type="http://schemas.openxmlformats.org/officeDocument/2006/relationships/hyperlink" Target="file:///C:\Users\Thomas%20Huet\Desktop\Documentation%20arch&#233;ologique%20li&#233;e%20&#224;%20la%20th&#232;se\Sites.docx" TargetMode="External"/><Relationship Id="rId10494" Type="http://schemas.openxmlformats.org/officeDocument/2006/relationships/hyperlink" Target="file:///C:\Users\Thomas%20Huet\Desktop\Documentation%20arch&#233;ologique%20li&#233;e%20&#224;%20la%20th&#232;se\DescriptionRoches.docx" TargetMode="External"/><Relationship Id="rId11545" Type="http://schemas.openxmlformats.org/officeDocument/2006/relationships/hyperlink" Target="file:///C:\Users\Thomas%20Huet\Desktop\Documentation%20arch&#233;ologique%20li&#233;e%20&#224;%20la%20th&#232;se\Cultures.docx" TargetMode="External"/><Relationship Id="rId12943" Type="http://schemas.openxmlformats.org/officeDocument/2006/relationships/hyperlink" Target="file:///C:\Users\Thomas%20Huet\Desktop\Documentation%20arch&#233;ologique%20li&#233;e%20&#224;%20la%20th&#232;se\Sites.docx" TargetMode="External"/><Relationship Id="rId1604" Type="http://schemas.openxmlformats.org/officeDocument/2006/relationships/hyperlink" Target="file:///C:\Users\Thomas%20Huet\Desktop\Documentation%20arch&#233;ologique%20li&#233;e%20&#224;%20la%20th&#232;se\Sites.docx" TargetMode="External"/><Relationship Id="rId7166" Type="http://schemas.openxmlformats.org/officeDocument/2006/relationships/hyperlink" Target="file:///C:\Users\Thomas%20Huet\Desktop\Documentation%20arch&#233;ologique%20li&#233;e%20&#224;%20la%20th&#232;se\Cultures.docx" TargetMode="External"/><Relationship Id="rId8217" Type="http://schemas.openxmlformats.org/officeDocument/2006/relationships/hyperlink" Target="file:///C:\Users\Thomas%20Huet\Desktop\Documentation%20arch&#233;ologique%20li&#233;e%20&#224;%20la%20th&#232;se\Cultures.docx" TargetMode="External"/><Relationship Id="rId10147" Type="http://schemas.openxmlformats.org/officeDocument/2006/relationships/hyperlink" Target="file:///C:\Users\Thomas%20Huet\Desktop\Documentation%20arch&#233;ologique%20li&#233;e%20&#224;%20la%20th&#232;se\Sites.docx" TargetMode="External"/><Relationship Id="rId697" Type="http://schemas.openxmlformats.org/officeDocument/2006/relationships/hyperlink" Target="file:///C:\Users\Thomas%20Huet\Desktop\Documentation%20arch&#233;ologique%20li&#233;e%20&#224;%20la%20th&#232;se\Sites.docx" TargetMode="External"/><Relationship Id="rId2378" Type="http://schemas.openxmlformats.org/officeDocument/2006/relationships/hyperlink" Target="file:///C:\Users\Thomas%20Huet\Desktop\Documentation%20arch&#233;ologique%20li&#233;e%20&#224;%20la%20th&#232;se\Cultures.docx" TargetMode="External"/><Relationship Id="rId3429" Type="http://schemas.openxmlformats.org/officeDocument/2006/relationships/hyperlink" Target="file:///C:\Users\Thomas%20Huet\Desktop\Documentation%20arch&#233;ologique%20li&#233;e%20&#224;%20la%20th&#232;se\Cultures.docx" TargetMode="External"/><Relationship Id="rId3776" Type="http://schemas.openxmlformats.org/officeDocument/2006/relationships/hyperlink" Target="file:///C:\Users\Thomas%20Huet\Desktop\Documentation%20arch&#233;ologique%20li&#233;e%20&#224;%20la%20th&#232;se\Cultures.docx" TargetMode="External"/><Relationship Id="rId4827" Type="http://schemas.openxmlformats.org/officeDocument/2006/relationships/hyperlink" Target="file:///C:\Users\Thomas%20Huet\Desktop\Documentation%20arch&#233;ologique%20li&#233;e%20&#224;%20la%20th&#232;se\Cultures.docx" TargetMode="External"/><Relationship Id="rId6999" Type="http://schemas.openxmlformats.org/officeDocument/2006/relationships/hyperlink" Target="file:///C:\Users\Thomas%20Huet\Desktop\Documentation%20arch&#233;ologique%20li&#233;e%20&#224;%20la%20th&#232;se\Cultures.docx" TargetMode="External"/><Relationship Id="rId7300" Type="http://schemas.openxmlformats.org/officeDocument/2006/relationships/hyperlink" Target="file:///C:\Users\Thomas%20Huet\Desktop\Documentation%20arch&#233;ologique%20li&#233;e%20&#224;%20la%20th&#232;se\Cultures.docx" TargetMode="External"/><Relationship Id="rId13851" Type="http://schemas.openxmlformats.org/officeDocument/2006/relationships/hyperlink" Target="file:///C:\Users\Thomas%20Huet\Desktop\Documentation%20arch&#233;ologique%20li&#233;e%20&#224;%20la%20th&#232;se\Sites.docx" TargetMode="External"/><Relationship Id="rId3910" Type="http://schemas.openxmlformats.org/officeDocument/2006/relationships/hyperlink" Target="file:///C:\Users\Thomas%20Huet\Desktop\Documentation%20arch&#233;ologique%20li&#233;e%20&#224;%20la%20th&#232;se\Cultures.docx" TargetMode="External"/><Relationship Id="rId9472" Type="http://schemas.openxmlformats.org/officeDocument/2006/relationships/hyperlink" Target="file:///C:\Users\Thomas%20Huet\Desktop\Documentation%20arch&#233;ologique%20li&#233;e%20&#224;%20la%20th&#232;se\Sites.docx" TargetMode="External"/><Relationship Id="rId12453" Type="http://schemas.openxmlformats.org/officeDocument/2006/relationships/hyperlink" Target="file:///C:\Users\Thomas%20Huet\Desktop\Documentation%20arch&#233;ologique%20li&#233;e%20&#224;%20la%20th&#232;se\Cultures.docx" TargetMode="External"/><Relationship Id="rId13504" Type="http://schemas.openxmlformats.org/officeDocument/2006/relationships/hyperlink" Target="file:///C:\Users\Thomas%20Huet\Desktop\Documentation%20arch&#233;ologique%20li&#233;e%20&#224;%20la%20th&#232;se\Sites.docx" TargetMode="External"/><Relationship Id="rId831" Type="http://schemas.openxmlformats.org/officeDocument/2006/relationships/hyperlink" Target="file:///C:\Users\Thomas%20Huet\Desktop\Documentation%20arch&#233;ologique%20li&#233;e%20&#224;%20la%20th&#232;se\Sites.docx" TargetMode="External"/><Relationship Id="rId1461" Type="http://schemas.openxmlformats.org/officeDocument/2006/relationships/hyperlink" Target="file:///C:\Users\Thomas%20Huet\Desktop\Documentation%20arch&#233;ologique%20li&#233;e%20&#224;%20la%20th&#232;se\Sites.docx" TargetMode="External"/><Relationship Id="rId2512" Type="http://schemas.openxmlformats.org/officeDocument/2006/relationships/hyperlink" Target="file:///C:\Users\Thomas%20Huet\Desktop\Documentation%20arch&#233;ologique%20li&#233;e%20&#224;%20la%20th&#232;se\Cultures.docx" TargetMode="External"/><Relationship Id="rId8074" Type="http://schemas.openxmlformats.org/officeDocument/2006/relationships/hyperlink" Target="file:///C:\Users\Thomas%20Huet\Desktop\Documentation%20arch&#233;ologique%20li&#233;e%20&#224;%20la%20th&#232;se\Cultures.docx" TargetMode="External"/><Relationship Id="rId9125" Type="http://schemas.openxmlformats.org/officeDocument/2006/relationships/hyperlink" Target="file:///C:\Users\Thomas%20Huet\Desktop\Documentation%20arch&#233;ologique%20li&#233;e%20&#224;%20la%20th&#232;se\Cultures.docx" TargetMode="External"/><Relationship Id="rId11055" Type="http://schemas.openxmlformats.org/officeDocument/2006/relationships/hyperlink" Target="file:///C:\Users\Thomas%20Huet\Desktop\Documentation%20arch&#233;ologique%20li&#233;e%20&#224;%20la%20th&#232;se\Cultures.docx" TargetMode="External"/><Relationship Id="rId12106" Type="http://schemas.openxmlformats.org/officeDocument/2006/relationships/hyperlink" Target="file:///C:\Users\Thomas%20Huet\Desktop\Documentation%20arch&#233;ologique%20li&#233;e%20&#224;%20la%20th&#232;se\Cultures.docx" TargetMode="External"/><Relationship Id="rId1114" Type="http://schemas.openxmlformats.org/officeDocument/2006/relationships/hyperlink" Target="file:///C:\Users\Thomas%20Huet\Desktop\Documentation%20arch&#233;ologique%20li&#233;e%20&#224;%20la%20th&#232;se\Cultures.docx" TargetMode="External"/><Relationship Id="rId4684" Type="http://schemas.openxmlformats.org/officeDocument/2006/relationships/hyperlink" Target="file:///C:\Users\Thomas%20Huet\Desktop\Documentation%20arch&#233;ologique%20li&#233;e%20&#224;%20la%20th&#232;se\Sites.docx" TargetMode="External"/><Relationship Id="rId5735" Type="http://schemas.openxmlformats.org/officeDocument/2006/relationships/hyperlink" Target="file:///C:\Users\Thomas%20Huet\Desktop\Documentation%20arch&#233;ologique%20li&#233;e%20&#224;%20la%20th&#232;se\Sites.docx" TargetMode="External"/><Relationship Id="rId14278" Type="http://schemas.openxmlformats.org/officeDocument/2006/relationships/hyperlink" Target="file:///C:\Users\Thomas%20Huet\Desktop\Documentation%20arch&#233;ologique%20li&#233;e%20&#224;%20la%20th&#232;se\Sites.docx" TargetMode="External"/><Relationship Id="rId3286" Type="http://schemas.openxmlformats.org/officeDocument/2006/relationships/hyperlink" Target="file:///C:\Users\Thomas%20Huet\Desktop\Documentation%20arch&#233;ologique%20li&#233;e%20&#224;%20la%20th&#232;se\Sites.docx" TargetMode="External"/><Relationship Id="rId4337" Type="http://schemas.openxmlformats.org/officeDocument/2006/relationships/hyperlink" Target="file:///C:\Users\Thomas%20Huet\Desktop\Documentation%20arch&#233;ologique%20li&#233;e%20&#224;%20la%20th&#232;se\Cultures.docx" TargetMode="External"/><Relationship Id="rId8958" Type="http://schemas.openxmlformats.org/officeDocument/2006/relationships/hyperlink" Target="file:///C:\Users\Thomas%20Huet\Desktop\Documentation%20arch&#233;ologique%20li&#233;e%20&#224;%20la%20th&#232;se\Cultures.docx" TargetMode="External"/><Relationship Id="rId10888" Type="http://schemas.openxmlformats.org/officeDocument/2006/relationships/hyperlink" Target="file:///C:\Users\Thomas%20Huet\Desktop\Documentation%20arch&#233;ologique%20li&#233;e%20&#224;%20la%20th&#232;se\Cultures.docx" TargetMode="External"/><Relationship Id="rId11939" Type="http://schemas.openxmlformats.org/officeDocument/2006/relationships/hyperlink" Target="file:///C:\Users\Thomas%20Huet\Desktop\Documentation%20arch&#233;ologique%20li&#233;e%20&#224;%20la%20th&#232;se\Cultures.docx" TargetMode="External"/><Relationship Id="rId13361" Type="http://schemas.openxmlformats.org/officeDocument/2006/relationships/hyperlink" Target="file:///C:\Users\Thomas%20Huet\Desktop\Documentation%20arch&#233;ologique%20li&#233;e%20&#224;%20la%20th&#232;se\Cultures.docx" TargetMode="External"/><Relationship Id="rId14412" Type="http://schemas.openxmlformats.org/officeDocument/2006/relationships/hyperlink" Target="file:///C:\Users\Thomas%20Huet\Desktop\Documentation%20arch&#233;ologique%20li&#233;e%20&#224;%20la%20th&#232;se\Sites.docx" TargetMode="External"/><Relationship Id="rId3420" Type="http://schemas.openxmlformats.org/officeDocument/2006/relationships/hyperlink" Target="file:///C:\Users\Thomas%20Huet\Desktop\Documentation%20arch&#233;ologique%20li&#233;e%20&#224;%20la%20th&#232;se\Cultures.docx" TargetMode="External"/><Relationship Id="rId6990" Type="http://schemas.openxmlformats.org/officeDocument/2006/relationships/hyperlink" Target="file:///C:\Users\Thomas%20Huet\Desktop\Documentation%20arch&#233;ologique%20li&#233;e%20&#224;%20la%20th&#232;se\Cultures.docx" TargetMode="External"/><Relationship Id="rId13014" Type="http://schemas.openxmlformats.org/officeDocument/2006/relationships/hyperlink" Target="file:///C:\Users\Thomas%20Huet\Desktop\Documentation%20arch&#233;ologique%20li&#233;e%20&#224;%20la%20th&#232;se\Cultures.docx" TargetMode="External"/><Relationship Id="rId341" Type="http://schemas.openxmlformats.org/officeDocument/2006/relationships/hyperlink" Target="file:///C:\Users\Thomas%20Huet\Desktop\Documentation%20arch&#233;ologique%20li&#233;e%20&#224;%20la%20th&#232;se\Sites.docx" TargetMode="External"/><Relationship Id="rId2022" Type="http://schemas.openxmlformats.org/officeDocument/2006/relationships/hyperlink" Target="file:///C:\Users\th02042013\Desktop\Tom\documentation%20arch&#233;ologique%20li&#233;e%20&#224;%20la%20th&#232;se\Cultures.docx" TargetMode="External"/><Relationship Id="rId5592" Type="http://schemas.openxmlformats.org/officeDocument/2006/relationships/hyperlink" Target="file:///C:\Users\Thomas%20Huet\Desktop\Documentation%20arch&#233;ologique%20li&#233;e%20&#224;%20la%20th&#232;se\Sites.docx" TargetMode="External"/><Relationship Id="rId6643" Type="http://schemas.openxmlformats.org/officeDocument/2006/relationships/hyperlink" Target="file:///C:\Users\Thomas%20Huet\Desktop\Documentation%20arch&#233;ologique%20li&#233;e%20&#224;%20la%20th&#232;se\Sites.docx" TargetMode="External"/><Relationship Id="rId4194" Type="http://schemas.openxmlformats.org/officeDocument/2006/relationships/hyperlink" Target="file:///C:\Users\Thomas%20Huet\Desktop\Documentation%20arch&#233;ologique%20li&#233;e%20&#224;%20la%20th&#232;se\Cultures.docx" TargetMode="External"/><Relationship Id="rId5245" Type="http://schemas.openxmlformats.org/officeDocument/2006/relationships/hyperlink" Target="file:///C:\Users\Thomas%20Huet\Desktop\Documentation%20arch&#233;ologique%20li&#233;e%20&#224;%20la%20th&#232;se\Cultures.docx" TargetMode="External"/><Relationship Id="rId9866" Type="http://schemas.openxmlformats.org/officeDocument/2006/relationships/hyperlink" Target="file:///C:\Users\Thomas%20Huet\Desktop\Documentation%20arch&#233;ologique%20li&#233;e%20&#224;%20la%20th&#232;se\Cultures.docx" TargetMode="External"/><Relationship Id="rId8468" Type="http://schemas.openxmlformats.org/officeDocument/2006/relationships/hyperlink" Target="file:///C:\Users\Thomas%20Huet\Desktop\Documentation%20arch&#233;ologique%20li&#233;e%20&#224;%20la%20th&#232;se\Sites.docx" TargetMode="External"/><Relationship Id="rId9519" Type="http://schemas.openxmlformats.org/officeDocument/2006/relationships/hyperlink" Target="file:///C:\Users\Thomas%20Huet\Desktop\Documentation%20arch&#233;ologique%20li&#233;e%20&#224;%20la%20th&#232;se\Cultures.docx" TargetMode="External"/><Relationship Id="rId10398" Type="http://schemas.openxmlformats.org/officeDocument/2006/relationships/hyperlink" Target="file:///C:\Users\Thomas%20Huet\Desktop\Documentation%20arch&#233;ologique%20li&#233;e%20&#224;%20la%20th&#232;se\Sites.docx" TargetMode="External"/><Relationship Id="rId11796" Type="http://schemas.openxmlformats.org/officeDocument/2006/relationships/hyperlink" Target="file:///C:\Users\Thomas%20Huet\Desktop\Documentation%20arch&#233;ologique%20li&#233;e%20&#224;%20la%20th&#232;se\Cultures.docx" TargetMode="External"/><Relationship Id="rId12847" Type="http://schemas.openxmlformats.org/officeDocument/2006/relationships/hyperlink" Target="file:///C:\Users\Thomas%20Huet\Desktop\Documentation%20arch&#233;ologique%20li&#233;e%20&#224;%20la%20th&#232;se\Cultures.docx" TargetMode="External"/><Relationship Id="rId1508" Type="http://schemas.openxmlformats.org/officeDocument/2006/relationships/hyperlink" Target="file:///C:\Users\Thomas%20Huet\Desktop\Documentation%20arch&#233;ologique%20li&#233;e%20&#224;%20la%20th&#232;se\Cultures.docx" TargetMode="External"/><Relationship Id="rId1855" Type="http://schemas.openxmlformats.org/officeDocument/2006/relationships/hyperlink" Target="file:///C:\Users\Thomas%20Huet\Desktop\Documentation%20arch&#233;ologique%20li&#233;e%20&#224;%20la%20th&#232;se\Sites.docx" TargetMode="External"/><Relationship Id="rId2906" Type="http://schemas.openxmlformats.org/officeDocument/2006/relationships/hyperlink" Target="file:///C:\Users\Thomas%20Huet\Desktop\Documentation%20arch&#233;ologique%20li&#233;e%20&#224;%20la%20th&#232;se\Cultures.docx" TargetMode="External"/><Relationship Id="rId11449" Type="http://schemas.openxmlformats.org/officeDocument/2006/relationships/hyperlink" Target="file:///C:\Users\Thomas%20Huet\Desktop\Documentation%20arch&#233;ologique%20li&#233;e%20&#224;%20la%20th&#232;se\Sites.docx" TargetMode="External"/><Relationship Id="rId11930" Type="http://schemas.openxmlformats.org/officeDocument/2006/relationships/hyperlink" Target="file:///C:\Users\Thomas%20Huet\Desktop\Documentation%20arch&#233;ologique%20li&#233;e%20&#224;%20la%20th&#232;se\Sites.docx" TargetMode="External"/><Relationship Id="rId7551" Type="http://schemas.openxmlformats.org/officeDocument/2006/relationships/hyperlink" Target="file:///C:\Users\Thomas%20Huet\Desktop\Documentation%20arch&#233;ologique%20li&#233;e%20&#224;%20la%20th&#232;se\Cultures.docx" TargetMode="External"/><Relationship Id="rId8602" Type="http://schemas.openxmlformats.org/officeDocument/2006/relationships/hyperlink" Target="file:///C:\Users\Thomas%20Huet\Desktop\Documentation%20arch&#233;ologique%20li&#233;e%20&#224;%20la%20th&#232;se\Sites.docx" TargetMode="External"/><Relationship Id="rId10532" Type="http://schemas.openxmlformats.org/officeDocument/2006/relationships/hyperlink" Target="file:///C:\Users\Thomas%20Huet\Desktop\Documentation%20arch&#233;ologique%20li&#233;e%20&#224;%20la%20th&#232;se\Sites.docx" TargetMode="External"/><Relationship Id="rId6153" Type="http://schemas.openxmlformats.org/officeDocument/2006/relationships/hyperlink" Target="file:///C:\Users\Thomas%20Huet\Desktop\Documentation%20arch&#233;ologique%20li&#233;e%20&#224;%20la%20th&#232;se\Cultures.docx" TargetMode="External"/><Relationship Id="rId7204" Type="http://schemas.openxmlformats.org/officeDocument/2006/relationships/hyperlink" Target="file:///C:\Users\Thomas%20Huet\Desktop\Documentation%20arch&#233;ologique%20li&#233;e%20&#224;%20la%20th&#232;se\Sites.docx" TargetMode="External"/><Relationship Id="rId13755" Type="http://schemas.openxmlformats.org/officeDocument/2006/relationships/hyperlink" Target="file:///C:\Users\Thomas%20Huet\Desktop\Documentation%20arch&#233;ologique%20li&#233;e%20&#224;%20la%20th&#232;se\Sites.docx" TargetMode="External"/><Relationship Id="rId2763" Type="http://schemas.openxmlformats.org/officeDocument/2006/relationships/hyperlink" Target="file:///C:\Users\Thomas%20Huet\Desktop\Documentation%20arch&#233;ologique%20li&#233;e%20&#224;%20la%20th&#232;se\Cultures.docx" TargetMode="External"/><Relationship Id="rId3814" Type="http://schemas.openxmlformats.org/officeDocument/2006/relationships/hyperlink" Target="file:///C:\Users\Thomas%20Huet\Desktop\Documentation%20arch&#233;ologique%20li&#233;e%20&#224;%20la%20th&#232;se\Cultures.docx" TargetMode="External"/><Relationship Id="rId9376" Type="http://schemas.openxmlformats.org/officeDocument/2006/relationships/hyperlink" Target="file:///C:\Users\Thomas%20Huet\Desktop\Documentation%20arch&#233;ologique%20li&#233;e%20&#224;%20la%20th&#232;se\Cultures.docx" TargetMode="External"/><Relationship Id="rId12357" Type="http://schemas.openxmlformats.org/officeDocument/2006/relationships/hyperlink" Target="Sites.docx" TargetMode="External"/><Relationship Id="rId13408" Type="http://schemas.openxmlformats.org/officeDocument/2006/relationships/hyperlink" Target="file:///C:\Users\Thomas%20Huet\Desktop\Documentation%20arch&#233;ologique%20li&#233;e%20&#224;%20la%20th&#232;se\Cultures.docx" TargetMode="External"/><Relationship Id="rId735" Type="http://schemas.openxmlformats.org/officeDocument/2006/relationships/hyperlink" Target="file:///C:\Users\Thomas%20Huet\Desktop\Documentation%20arch&#233;ologique%20li&#233;e%20&#224;%20la%20th&#232;se\Sites.docx" TargetMode="External"/><Relationship Id="rId1365" Type="http://schemas.openxmlformats.org/officeDocument/2006/relationships/hyperlink" Target="file:///C:\Users\Thomas%20Huet\Desktop\Documentation%20arch&#233;ologique%20li&#233;e%20&#224;%20la%20th&#232;se\Cultures.docx" TargetMode="External"/><Relationship Id="rId2416" Type="http://schemas.openxmlformats.org/officeDocument/2006/relationships/hyperlink" Target="file:///C:\Users\Thomas%20Huet\Desktop\Documentation%20arch&#233;ologique%20li&#233;e%20&#224;%20la%20th&#232;se\Cultures.docx" TargetMode="External"/><Relationship Id="rId9029" Type="http://schemas.openxmlformats.org/officeDocument/2006/relationships/hyperlink" Target="file:///C:\Users\Thomas%20Huet\Desktop\Documentation%20arch&#233;ologique%20li&#233;e%20&#224;%20la%20th&#232;se\Sites.docx" TargetMode="External"/><Relationship Id="rId1018" Type="http://schemas.openxmlformats.org/officeDocument/2006/relationships/hyperlink" Target="file:///C:\Users\Thomas%20Huet\Desktop\Documentation%20arch&#233;ologique%20li&#233;e%20&#224;%20la%20th&#232;se\Cultures.docx" TargetMode="External"/><Relationship Id="rId4588" Type="http://schemas.openxmlformats.org/officeDocument/2006/relationships/hyperlink" Target="file:///C:\Users\Thomas%20Huet\Desktop\Documentation%20arch&#233;ologique%20li&#233;e%20&#224;%20la%20th&#232;se\Cultures.docx" TargetMode="External"/><Relationship Id="rId5639" Type="http://schemas.openxmlformats.org/officeDocument/2006/relationships/hyperlink" Target="file:///C:\Users\Thomas%20Huet\Desktop\Documentation%20arch&#233;ologique%20li&#233;e%20&#224;%20la%20th&#232;se\Sites.docx" TargetMode="External"/><Relationship Id="rId5986" Type="http://schemas.openxmlformats.org/officeDocument/2006/relationships/hyperlink" Target="file:///C:\Users\Thomas%20Huet\Desktop\Documentation%20arch&#233;ologique%20li&#233;e%20&#224;%20la%20th&#232;se\Cultures.docx" TargetMode="External"/><Relationship Id="rId71" Type="http://schemas.openxmlformats.org/officeDocument/2006/relationships/hyperlink" Target="Sites.docx" TargetMode="External"/><Relationship Id="rId7061" Type="http://schemas.openxmlformats.org/officeDocument/2006/relationships/hyperlink" Target="file:///C:\Users\Thomas%20Huet\Desktop\Documentation%20arch&#233;ologique%20li&#233;e%20&#224;%20la%20th&#232;se\Cultures.docx" TargetMode="External"/><Relationship Id="rId8112" Type="http://schemas.openxmlformats.org/officeDocument/2006/relationships/hyperlink" Target="file:///C:\Users\Thomas%20Huet\Desktop\Documentation%20arch&#233;ologique%20li&#233;e%20&#224;%20la%20th&#232;se\Cultures.docx" TargetMode="External"/><Relationship Id="rId9510" Type="http://schemas.openxmlformats.org/officeDocument/2006/relationships/hyperlink" Target="file:///C:\Users\Thomas%20Huet\Desktop\Documentation%20arch&#233;ologique%20li&#233;e%20&#224;%20la%20th&#232;se\Sites.docx" TargetMode="External"/><Relationship Id="rId11440" Type="http://schemas.openxmlformats.org/officeDocument/2006/relationships/hyperlink" Target="file:///C:\Users\Thomas%20Huet\Desktop\Documentation%20arch&#233;ologique%20li&#233;e%20&#224;%20la%20th&#232;se\Cultures.docx" TargetMode="External"/><Relationship Id="rId10042" Type="http://schemas.openxmlformats.org/officeDocument/2006/relationships/hyperlink" Target="file:///C:\Users\Thomas%20Huet\Desktop\Documentation%20arch&#233;ologique%20li&#233;e%20&#224;%20la%20th&#232;se\Cultures.docx" TargetMode="External"/><Relationship Id="rId3671" Type="http://schemas.openxmlformats.org/officeDocument/2006/relationships/hyperlink" Target="file:///C:\Users\Thomas%20Huet\Desktop\Documentation%20arch&#233;ologique%20li&#233;e%20&#224;%20la%20th&#232;se\Cultures.docx" TargetMode="External"/><Relationship Id="rId4722" Type="http://schemas.openxmlformats.org/officeDocument/2006/relationships/hyperlink" Target="file:///C:\Users\Thomas%20Huet\Desktop\Documentation%20arch&#233;ologique%20li&#233;e%20&#224;%20la%20th&#232;se\Cultures.docx" TargetMode="External"/><Relationship Id="rId13265" Type="http://schemas.openxmlformats.org/officeDocument/2006/relationships/hyperlink" Target="file:///C:\Users\Thomas%20Huet\Desktop\Documentation%20arch&#233;ologique%20li&#233;e%20&#224;%20la%20th&#232;se\Sites.docx" TargetMode="External"/><Relationship Id="rId14316" Type="http://schemas.openxmlformats.org/officeDocument/2006/relationships/hyperlink" Target="file:///C:\Users\Thomas%20Huet\Desktop\Documentation%20arch&#233;ologique%20li&#233;e%20&#224;%20la%20th&#232;se\Sites.docx" TargetMode="External"/><Relationship Id="rId592" Type="http://schemas.openxmlformats.org/officeDocument/2006/relationships/hyperlink" Target="file:///C:\Users\Thomas%20Huet\Desktop\Documentation%20arch&#233;ologique%20li&#233;e%20&#224;%20la%20th&#232;se\Sites.docx" TargetMode="External"/><Relationship Id="rId2273" Type="http://schemas.openxmlformats.org/officeDocument/2006/relationships/hyperlink" Target="file:///C:\Users\Thomas%20Huet\Desktop\Documentation%20arch&#233;ologique%20li&#233;e%20&#224;%20la%20th&#232;se\Cultures.docx" TargetMode="External"/><Relationship Id="rId3324" Type="http://schemas.openxmlformats.org/officeDocument/2006/relationships/hyperlink" Target="file:///C:\Users\Thomas%20Huet\Desktop\Documentation%20arch&#233;ologique%20li&#233;e%20&#224;%20la%20th&#232;se\Sites.docx" TargetMode="External"/><Relationship Id="rId6894" Type="http://schemas.openxmlformats.org/officeDocument/2006/relationships/hyperlink" Target="file:///C:\Users\Thomas%20Huet\Desktop\Documentation%20arch&#233;ologique%20li&#233;e%20&#224;%20la%20th&#232;se\Cultures.docx" TargetMode="External"/><Relationship Id="rId7945" Type="http://schemas.openxmlformats.org/officeDocument/2006/relationships/hyperlink" Target="file:///C:\Users\Thomas%20Huet\Desktop\Documentation%20arch&#233;ologique%20li&#233;e%20&#224;%20la%20th&#232;se\Sites.docx"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file:///C:\Users\Thomas%20Huet\Desktop\Documentation%20arch&#233;ologique%20li&#233;e%20&#224;%20la%20th&#232;se\Cultures.docx" TargetMode="External"/><Relationship Id="rId2" Type="http://schemas.openxmlformats.org/officeDocument/2006/relationships/hyperlink" Target="file:///C:\Users\Thomas%20Huet\Desktop\Documentation%20arch&#233;ologique%20li&#233;e%20&#224;%20la%20th&#232;se\Cultures.docx" TargetMode="External"/><Relationship Id="rId1" Type="http://schemas.openxmlformats.org/officeDocument/2006/relationships/hyperlink" Target="file:///C:\Users\Thomas%20Huet\Desktop\Documentation%20arch&#233;ologique%20li&#233;e%20&#224;%20la%20th&#232;se\Cultures.docx" TargetMode="External"/><Relationship Id="rId5" Type="http://schemas.openxmlformats.org/officeDocument/2006/relationships/hyperlink" Target="file:///C:\Users\Thomas%20Huet\Desktop\Documentation%20arch&#233;ologique%20li&#233;e%20&#224;%20la%20th&#232;se\Cultures.docx" TargetMode="External"/><Relationship Id="rId4" Type="http://schemas.openxmlformats.org/officeDocument/2006/relationships/hyperlink" Target="file:///C:\Users\Thomas%20Huet\Desktop\Documentation%20arch&#233;ologique%20li&#233;e%20&#224;%20la%20th&#232;se\Cultures.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CC8A91-1561-4B92-8B85-A1711A0F41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31</TotalTime>
  <Pages>1899</Pages>
  <Words>1004217</Words>
  <Characters>5523196</Characters>
  <Application>Microsoft Office Word</Application>
  <DocSecurity>0</DocSecurity>
  <Lines>46026</Lines>
  <Paragraphs>1302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6514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homas Huet</dc:creator>
  <cp:lastModifiedBy>Thomas Huet</cp:lastModifiedBy>
  <cp:revision>241</cp:revision>
  <dcterms:created xsi:type="dcterms:W3CDTF">2022-06-08T19:46:00Z</dcterms:created>
  <dcterms:modified xsi:type="dcterms:W3CDTF">2024-06-10T16:40:00Z</dcterms:modified>
</cp:coreProperties>
</file>